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CCA595" w14:textId="15122CF5" w:rsidR="002E724E" w:rsidRPr="00BD5188" w:rsidRDefault="00A4064C" w:rsidP="00BD5188">
      <w:pPr>
        <w:pStyle w:val="BookTitle16pt"/>
      </w:pPr>
      <w:r w:rsidRPr="00BD5188">
        <w:t xml:space="preserve">A </w:t>
      </w:r>
      <w:r w:rsidR="00955D6E" w:rsidRPr="00BD5188">
        <w:t xml:space="preserve">grammar of </w:t>
      </w:r>
      <w:r w:rsidR="002E724E" w:rsidRPr="00BD5188">
        <w:t>Papuan Malay</w:t>
      </w:r>
    </w:p>
    <w:p w14:paraId="1DF9268A" w14:textId="77777777" w:rsidR="001211AA" w:rsidRDefault="001211AA" w:rsidP="002E724E">
      <w:pPr>
        <w:jc w:val="center"/>
        <w:outlineLvl w:val="0"/>
      </w:pPr>
      <w:bookmarkStart w:id="0" w:name="_Toc339537728"/>
      <w:bookmarkStart w:id="1" w:name="_Toc353454763"/>
    </w:p>
    <w:p w14:paraId="5A15DB68" w14:textId="77777777" w:rsidR="00C43525" w:rsidRDefault="00C43525" w:rsidP="002E724E">
      <w:pPr>
        <w:jc w:val="center"/>
        <w:outlineLvl w:val="0"/>
      </w:pPr>
    </w:p>
    <w:p w14:paraId="3F1ABC8D" w14:textId="4461DF3F" w:rsidR="002E724E" w:rsidRPr="002E1C78" w:rsidRDefault="002E724E" w:rsidP="00C36FD6">
      <w:pPr>
        <w:jc w:val="center"/>
      </w:pPr>
      <w:r w:rsidRPr="00FD2A89">
        <w:t>Angela</w:t>
      </w:r>
      <w:r w:rsidRPr="002E1C78">
        <w:t xml:space="preserve"> Kluge</w:t>
      </w:r>
      <w:bookmarkEnd w:id="0"/>
      <w:bookmarkEnd w:id="1"/>
    </w:p>
    <w:p w14:paraId="257B819C" w14:textId="1129E670" w:rsidR="00C759DE" w:rsidRDefault="00D707BC" w:rsidP="00D707BC">
      <w:pPr>
        <w:jc w:val="center"/>
      </w:pPr>
      <w:r>
        <w:t>13</w:t>
      </w:r>
      <w:r w:rsidR="0074702E">
        <w:t xml:space="preserve"> January 2016</w:t>
      </w:r>
    </w:p>
    <w:p w14:paraId="78B094F2" w14:textId="77777777" w:rsidR="0092006B" w:rsidRDefault="0092006B" w:rsidP="0074702E">
      <w:pPr>
        <w:jc w:val="center"/>
      </w:pPr>
    </w:p>
    <w:p w14:paraId="262B70FE" w14:textId="5E738A0B" w:rsidR="00F076AF" w:rsidRDefault="00F076AF" w:rsidP="00766F5B">
      <w:pPr>
        <w:pStyle w:val="Body0500after"/>
      </w:pPr>
    </w:p>
    <w:p w14:paraId="5A12D3C1" w14:textId="77777777" w:rsidR="00A869AF" w:rsidRDefault="00A869AF" w:rsidP="00A869AF">
      <w:pPr>
        <w:sectPr w:rsidR="00A869AF" w:rsidSect="00D707BC">
          <w:headerReference w:type="even" r:id="rId8"/>
          <w:headerReference w:type="default" r:id="rId9"/>
          <w:footerReference w:type="even" r:id="rId10"/>
          <w:footerReference w:type="default" r:id="rId11"/>
          <w:type w:val="evenPage"/>
          <w:pgSz w:w="11907" w:h="16840" w:code="9"/>
          <w:pgMar w:top="3289" w:right="2552" w:bottom="2722" w:left="2552" w:header="2722" w:footer="1134" w:gutter="0"/>
          <w:pgNumType w:fmt="lowerRoman"/>
          <w:cols w:space="720"/>
          <w:titlePg/>
        </w:sectPr>
      </w:pPr>
    </w:p>
    <w:p w14:paraId="1F528BE6" w14:textId="4E278CAB" w:rsidR="003E1C1B" w:rsidRPr="00852452" w:rsidRDefault="00A869AF" w:rsidP="004A0271">
      <w:pPr>
        <w:pStyle w:val="Dedication"/>
        <w:sectPr w:rsidR="003E1C1B" w:rsidRPr="00852452" w:rsidSect="00D707BC">
          <w:headerReference w:type="even" r:id="rId12"/>
          <w:headerReference w:type="default" r:id="rId13"/>
          <w:type w:val="oddPage"/>
          <w:pgSz w:w="11907" w:h="16840" w:code="9"/>
          <w:pgMar w:top="3289" w:right="2552" w:bottom="2722" w:left="2552" w:header="2722" w:footer="1134" w:gutter="0"/>
          <w:pgNumType w:fmt="lowerRoman"/>
          <w:cols w:space="720"/>
          <w:titlePg/>
        </w:sectPr>
      </w:pPr>
      <w:r w:rsidRPr="00852452">
        <w:lastRenderedPageBreak/>
        <w:t>buat Kori</w:t>
      </w:r>
      <w:r w:rsidR="00D11C8D" w:rsidRPr="00852452">
        <w:rPr>
          <w:rStyle w:val="unicode"/>
          <w:sz w:val="30"/>
          <w:szCs w:val="30"/>
          <w:vertAlign w:val="superscript"/>
        </w:rPr>
        <w:t>†</w:t>
      </w:r>
      <w:r w:rsidRPr="00852452">
        <w:t xml:space="preserve">, </w:t>
      </w:r>
      <w:r w:rsidR="004A0271">
        <w:t>Sarlota</w:t>
      </w:r>
      <w:r w:rsidR="00D11C8D" w:rsidRPr="00852452">
        <w:rPr>
          <w:rStyle w:val="unicode"/>
          <w:sz w:val="30"/>
          <w:szCs w:val="30"/>
          <w:vertAlign w:val="superscript"/>
        </w:rPr>
        <w:t>†</w:t>
      </w:r>
      <w:r w:rsidRPr="00852452">
        <w:t xml:space="preserve">, </w:t>
      </w:r>
      <w:r w:rsidR="004A0271" w:rsidRPr="00852452">
        <w:t>Nela</w:t>
      </w:r>
      <w:r w:rsidR="00D11C8D" w:rsidRPr="00852452">
        <w:rPr>
          <w:rStyle w:val="unicode"/>
          <w:sz w:val="30"/>
          <w:szCs w:val="30"/>
          <w:vertAlign w:val="superscript"/>
        </w:rPr>
        <w:t>†</w:t>
      </w:r>
      <w:r w:rsidRPr="00852452">
        <w:t xml:space="preserve"> dorang</w:t>
      </w:r>
    </w:p>
    <w:p w14:paraId="3CCDC8E7" w14:textId="77777777" w:rsidR="001F122F" w:rsidRPr="00B00E28" w:rsidRDefault="001F122F" w:rsidP="001F122F">
      <w:pPr>
        <w:pStyle w:val="Heading1"/>
        <w:numPr>
          <w:ilvl w:val="0"/>
          <w:numId w:val="13"/>
        </w:numPr>
      </w:pPr>
      <w:bookmarkStart w:id="2" w:name="_Ref374351988"/>
      <w:bookmarkStart w:id="3" w:name="_Toc440455451"/>
      <w:bookmarkStart w:id="4" w:name="_Toc440455473"/>
      <w:r>
        <w:lastRenderedPageBreak/>
        <w:t>Acknowledgements</w:t>
      </w:r>
      <w:bookmarkEnd w:id="2"/>
      <w:bookmarkEnd w:id="3"/>
      <w:bookmarkEnd w:id="4"/>
    </w:p>
    <w:p w14:paraId="2D8BAFCD" w14:textId="3E179F19" w:rsidR="00CE7968" w:rsidRDefault="00CE7968" w:rsidP="00CE7968">
      <w:pPr>
        <w:pStyle w:val="Body0000after"/>
      </w:pPr>
      <w:r>
        <w:t>This book is the revised version of my PhD dissertation, published by LOT by the same title, which I successfully defended in June 2014 at Leiden University. The original dissertation has undergone a number of revisions; overall, however, its contents have remained the same.</w:t>
      </w:r>
    </w:p>
    <w:p w14:paraId="068174F3" w14:textId="31AB52BB" w:rsidR="00CE7968" w:rsidRDefault="00CE7968" w:rsidP="00CE7968">
      <w:pPr>
        <w:pStyle w:val="Body0500after"/>
      </w:pPr>
      <w:r>
        <w:t xml:space="preserve">The dissertation and this book </w:t>
      </w:r>
      <w:r w:rsidRPr="00CB5B8E">
        <w:t xml:space="preserve">could not have been written without the help of many people who have assisted, supported, guided, and encouraged </w:t>
      </w:r>
      <w:r>
        <w:t xml:space="preserve">me </w:t>
      </w:r>
      <w:r w:rsidRPr="00CB5B8E">
        <w:t>over the last years.</w:t>
      </w:r>
    </w:p>
    <w:p w14:paraId="6721601B" w14:textId="3C5318A5" w:rsidR="00E57549" w:rsidRPr="00CB5B8E" w:rsidRDefault="00E57549" w:rsidP="00E57549">
      <w:pPr>
        <w:pStyle w:val="Body0500after"/>
      </w:pPr>
      <w:r w:rsidRPr="00CB5B8E">
        <w:t>First of all I want to thank Kori</w:t>
      </w:r>
      <w:r w:rsidRPr="00CB5B8E">
        <w:rPr>
          <w:vertAlign w:val="superscript"/>
        </w:rPr>
        <w:t>†</w:t>
      </w:r>
      <w:r w:rsidRPr="00CB5B8E">
        <w:t xml:space="preserve"> and Sarlota</w:t>
      </w:r>
      <w:r w:rsidR="009A1897" w:rsidRPr="00CB5B8E">
        <w:rPr>
          <w:vertAlign w:val="superscript"/>
        </w:rPr>
        <w:t>†</w:t>
      </w:r>
      <w:r w:rsidRPr="00CB5B8E">
        <w:t xml:space="preserve"> Merne and their large family in Sarmi and Webro who welcomed me into their house and family. They were always willing to help me, patiently answered all my questions, and let me record their conversations. Their love and friendship made me feel at home during my stays in Sarmi. I can only mention of few other members of their family and guests here: </w:t>
      </w:r>
      <w:r w:rsidRPr="00CB5B8E">
        <w:rPr>
          <w:lang w:eastAsia="en-US"/>
        </w:rPr>
        <w:t>Absalom</w:t>
      </w:r>
      <w:r w:rsidRPr="00CB5B8E">
        <w:t xml:space="preserve">, </w:t>
      </w:r>
      <w:r w:rsidRPr="00CB5B8E">
        <w:rPr>
          <w:lang w:eastAsia="en-US"/>
        </w:rPr>
        <w:t>Alex</w:t>
      </w:r>
      <w:r w:rsidRPr="00CB5B8E">
        <w:t xml:space="preserve">, </w:t>
      </w:r>
      <w:r w:rsidRPr="00CB5B8E">
        <w:rPr>
          <w:lang w:eastAsia="en-US"/>
        </w:rPr>
        <w:t>Anto</w:t>
      </w:r>
      <w:r w:rsidRPr="00CB5B8E">
        <w:t xml:space="preserve">, </w:t>
      </w:r>
      <w:r w:rsidRPr="00CB5B8E">
        <w:rPr>
          <w:lang w:eastAsia="en-US"/>
        </w:rPr>
        <w:t>Aris</w:t>
      </w:r>
      <w:r w:rsidRPr="00CB5B8E">
        <w:t xml:space="preserve">, </w:t>
      </w:r>
      <w:r w:rsidRPr="00CB5B8E">
        <w:rPr>
          <w:lang w:eastAsia="en-US"/>
        </w:rPr>
        <w:t>Beni</w:t>
      </w:r>
      <w:r w:rsidRPr="00CB5B8E">
        <w:t xml:space="preserve">, </w:t>
      </w:r>
      <w:r w:rsidRPr="00CB5B8E">
        <w:rPr>
          <w:lang w:eastAsia="en-US"/>
        </w:rPr>
        <w:t>Desi</w:t>
      </w:r>
      <w:r w:rsidRPr="00CB5B8E">
        <w:t xml:space="preserve">, </w:t>
      </w:r>
      <w:r w:rsidRPr="00CB5B8E">
        <w:rPr>
          <w:lang w:eastAsia="en-US"/>
        </w:rPr>
        <w:t>Dina</w:t>
      </w:r>
      <w:r w:rsidRPr="00CB5B8E">
        <w:t xml:space="preserve">, </w:t>
      </w:r>
      <w:r w:rsidRPr="00CB5B8E">
        <w:rPr>
          <w:lang w:eastAsia="en-US"/>
        </w:rPr>
        <w:t>Domi</w:t>
      </w:r>
      <w:r w:rsidRPr="00CB5B8E">
        <w:t xml:space="preserve">, </w:t>
      </w:r>
      <w:r w:rsidRPr="00CB5B8E">
        <w:rPr>
          <w:lang w:eastAsia="en-US"/>
        </w:rPr>
        <w:t>Edo</w:t>
      </w:r>
      <w:r w:rsidRPr="00CB5B8E">
        <w:t xml:space="preserve">, </w:t>
      </w:r>
      <w:r w:rsidRPr="00CB5B8E">
        <w:rPr>
          <w:lang w:eastAsia="en-US"/>
        </w:rPr>
        <w:t>Elda</w:t>
      </w:r>
      <w:r w:rsidRPr="00CB5B8E">
        <w:t xml:space="preserve">, </w:t>
      </w:r>
      <w:r w:rsidRPr="00CB5B8E">
        <w:rPr>
          <w:lang w:eastAsia="en-US"/>
        </w:rPr>
        <w:t>Febe</w:t>
      </w:r>
      <w:r w:rsidRPr="00CB5B8E">
        <w:t xml:space="preserve">, </w:t>
      </w:r>
      <w:r w:rsidRPr="00CB5B8E">
        <w:rPr>
          <w:lang w:eastAsia="en-US"/>
        </w:rPr>
        <w:t>Fiki</w:t>
      </w:r>
      <w:r w:rsidRPr="00CB5B8E">
        <w:t xml:space="preserve">, </w:t>
      </w:r>
      <w:r w:rsidRPr="00CB5B8E">
        <w:rPr>
          <w:lang w:eastAsia="en-US"/>
        </w:rPr>
        <w:t>Fritz</w:t>
      </w:r>
      <w:r w:rsidRPr="00CB5B8E">
        <w:rPr>
          <w:vertAlign w:val="superscript"/>
        </w:rPr>
        <w:t>†</w:t>
      </w:r>
      <w:r w:rsidRPr="00CB5B8E">
        <w:t xml:space="preserve">, </w:t>
      </w:r>
      <w:r w:rsidRPr="00CB5B8E">
        <w:rPr>
          <w:lang w:eastAsia="en-US"/>
        </w:rPr>
        <w:t>Hosea</w:t>
      </w:r>
      <w:r w:rsidRPr="00CB5B8E">
        <w:t xml:space="preserve">, </w:t>
      </w:r>
      <w:r w:rsidRPr="00CB5B8E">
        <w:rPr>
          <w:lang w:eastAsia="en-US"/>
        </w:rPr>
        <w:t>Ice</w:t>
      </w:r>
      <w:r w:rsidRPr="00CB5B8E">
        <w:t xml:space="preserve">, </w:t>
      </w:r>
      <w:r w:rsidRPr="00CB5B8E">
        <w:rPr>
          <w:lang w:eastAsia="en-US"/>
        </w:rPr>
        <w:t>Ici</w:t>
      </w:r>
      <w:r w:rsidRPr="00CB5B8E">
        <w:t xml:space="preserve">, </w:t>
      </w:r>
      <w:r w:rsidRPr="00CB5B8E">
        <w:rPr>
          <w:lang w:eastAsia="en-US"/>
        </w:rPr>
        <w:t>Lina</w:t>
      </w:r>
      <w:r w:rsidRPr="00CB5B8E">
        <w:t xml:space="preserve">, </w:t>
      </w:r>
      <w:r w:rsidRPr="00CB5B8E">
        <w:rPr>
          <w:lang w:eastAsia="en-US"/>
        </w:rPr>
        <w:t>Linda</w:t>
      </w:r>
      <w:r w:rsidRPr="00CB5B8E">
        <w:t xml:space="preserve">, </w:t>
      </w:r>
      <w:r w:rsidRPr="00CB5B8E">
        <w:rPr>
          <w:lang w:eastAsia="en-US"/>
        </w:rPr>
        <w:t>Lodo</w:t>
      </w:r>
      <w:r w:rsidRPr="00CB5B8E">
        <w:t xml:space="preserve">, </w:t>
      </w:r>
      <w:r w:rsidRPr="00CB5B8E">
        <w:rPr>
          <w:lang w:eastAsia="en-US"/>
        </w:rPr>
        <w:t>Martinus</w:t>
      </w:r>
      <w:r w:rsidRPr="00CB5B8E">
        <w:t xml:space="preserve">, </w:t>
      </w:r>
      <w:r w:rsidRPr="00CB5B8E">
        <w:rPr>
          <w:lang w:eastAsia="en-US"/>
        </w:rPr>
        <w:t>Milka</w:t>
      </w:r>
      <w:r w:rsidRPr="00CB5B8E">
        <w:t xml:space="preserve">, </w:t>
      </w:r>
      <w:r w:rsidRPr="00CB5B8E">
        <w:rPr>
          <w:lang w:eastAsia="en-US"/>
        </w:rPr>
        <w:t>Nela</w:t>
      </w:r>
      <w:r w:rsidRPr="00CB5B8E">
        <w:rPr>
          <w:vertAlign w:val="superscript"/>
        </w:rPr>
        <w:t>†</w:t>
      </w:r>
      <w:r w:rsidRPr="00CB5B8E">
        <w:t xml:space="preserve">, </w:t>
      </w:r>
      <w:r w:rsidRPr="00CB5B8E">
        <w:rPr>
          <w:lang w:eastAsia="en-US"/>
        </w:rPr>
        <w:t>Nesti</w:t>
      </w:r>
      <w:r w:rsidRPr="00CB5B8E">
        <w:t xml:space="preserve">, </w:t>
      </w:r>
      <w:r w:rsidRPr="00CB5B8E">
        <w:rPr>
          <w:lang w:eastAsia="en-US"/>
        </w:rPr>
        <w:t>Ponti</w:t>
      </w:r>
      <w:r w:rsidRPr="00CB5B8E">
        <w:t xml:space="preserve">, </w:t>
      </w:r>
      <w:r w:rsidRPr="00CB5B8E">
        <w:rPr>
          <w:lang w:eastAsia="en-US"/>
        </w:rPr>
        <w:t>Rolant</w:t>
      </w:r>
      <w:r w:rsidRPr="00CB5B8E">
        <w:t xml:space="preserve">, </w:t>
      </w:r>
      <w:r w:rsidRPr="00CB5B8E">
        <w:rPr>
          <w:lang w:eastAsia="en-US"/>
        </w:rPr>
        <w:t>Rut</w:t>
      </w:r>
      <w:r w:rsidRPr="00CB5B8E">
        <w:t xml:space="preserve">, </w:t>
      </w:r>
      <w:r w:rsidRPr="00CB5B8E">
        <w:rPr>
          <w:lang w:eastAsia="en-US"/>
        </w:rPr>
        <w:t>Salome</w:t>
      </w:r>
      <w:r w:rsidRPr="00CB5B8E">
        <w:t xml:space="preserve">, </w:t>
      </w:r>
      <w:r w:rsidRPr="00CB5B8E">
        <w:rPr>
          <w:lang w:eastAsia="en-US"/>
        </w:rPr>
        <w:t>Sara</w:t>
      </w:r>
      <w:r w:rsidRPr="00CB5B8E">
        <w:t xml:space="preserve">, </w:t>
      </w:r>
      <w:r w:rsidRPr="00CB5B8E">
        <w:rPr>
          <w:lang w:eastAsia="en-US"/>
        </w:rPr>
        <w:t>Sela</w:t>
      </w:r>
      <w:r w:rsidRPr="00CB5B8E">
        <w:t xml:space="preserve">, </w:t>
      </w:r>
      <w:r w:rsidRPr="00CB5B8E">
        <w:rPr>
          <w:lang w:eastAsia="en-US"/>
        </w:rPr>
        <w:t>Siska</w:t>
      </w:r>
      <w:r w:rsidRPr="00CB5B8E">
        <w:t xml:space="preserve">, </w:t>
      </w:r>
      <w:r w:rsidRPr="00CB5B8E">
        <w:rPr>
          <w:lang w:eastAsia="en-US"/>
        </w:rPr>
        <w:t>Soko</w:t>
      </w:r>
      <w:r w:rsidRPr="00CB5B8E">
        <w:t xml:space="preserve">, </w:t>
      </w:r>
      <w:r w:rsidRPr="00CB5B8E">
        <w:rPr>
          <w:lang w:eastAsia="en-US"/>
        </w:rPr>
        <w:t>Thomas</w:t>
      </w:r>
      <w:r w:rsidRPr="00CB5B8E">
        <w:t xml:space="preserve">, </w:t>
      </w:r>
      <w:r w:rsidRPr="00CB5B8E">
        <w:rPr>
          <w:lang w:eastAsia="en-US"/>
        </w:rPr>
        <w:t>Yako</w:t>
      </w:r>
      <w:r w:rsidRPr="00CB5B8E">
        <w:t xml:space="preserve">, </w:t>
      </w:r>
      <w:r w:rsidRPr="00CB5B8E">
        <w:rPr>
          <w:lang w:eastAsia="en-US"/>
        </w:rPr>
        <w:t>Yos</w:t>
      </w:r>
      <w:r w:rsidRPr="00CB5B8E">
        <w:t xml:space="preserve">, </w:t>
      </w:r>
      <w:r w:rsidRPr="00CB5B8E">
        <w:rPr>
          <w:lang w:eastAsia="en-US"/>
        </w:rPr>
        <w:t>Yulius</w:t>
      </w:r>
      <w:r w:rsidRPr="00CB5B8E">
        <w:t xml:space="preserve">, and </w:t>
      </w:r>
      <w:r w:rsidRPr="00CB5B8E">
        <w:rPr>
          <w:lang w:eastAsia="en-US"/>
        </w:rPr>
        <w:t>Yusup</w:t>
      </w:r>
      <w:r w:rsidRPr="00CB5B8E">
        <w:t>.</w:t>
      </w:r>
    </w:p>
    <w:p w14:paraId="0670E14D" w14:textId="77777777" w:rsidR="00E57549" w:rsidRPr="00CB5B8E" w:rsidRDefault="00E57549" w:rsidP="00E57549">
      <w:pPr>
        <w:pStyle w:val="Body0500after"/>
      </w:pPr>
      <w:r w:rsidRPr="00CB5B8E">
        <w:t xml:space="preserve">Next I want to thank my friends and my two home churches in Hoffnungsthal and Oberhausen who supported me financially, prayed for me, and encouraged me throughout this research project. I would especially like to thank my home Bible study group in Hoffnungsthal. I am also very grateful for the </w:t>
      </w:r>
      <w:r>
        <w:t xml:space="preserve">scholarships </w:t>
      </w:r>
      <w:r w:rsidRPr="00CB5B8E">
        <w:t xml:space="preserve">which the Ken Pike Endowment Fund and SIL Asia Area provided over the past few years. Another word of thanks goes to my </w:t>
      </w:r>
      <w:r>
        <w:t xml:space="preserve">office in </w:t>
      </w:r>
      <w:r w:rsidRPr="00CB5B8E">
        <w:t>German</w:t>
      </w:r>
      <w:r>
        <w:t>y</w:t>
      </w:r>
      <w:r w:rsidRPr="00CB5B8E">
        <w:t xml:space="preserve"> with its wonderful staff. I am so grateful how </w:t>
      </w:r>
      <w:r>
        <w:t xml:space="preserve">my </w:t>
      </w:r>
      <w:r w:rsidRPr="00CB5B8E">
        <w:t>supervisors, colleagues, and friends encouraged and assisted me in this entire undertaking.</w:t>
      </w:r>
      <w:r>
        <w:t xml:space="preserve"> </w:t>
      </w:r>
      <w:r w:rsidRPr="00CB5B8E">
        <w:t>I thank you all for standing beside me so faithfully</w:t>
      </w:r>
    </w:p>
    <w:p w14:paraId="337FF342" w14:textId="294EF875" w:rsidR="00E57549" w:rsidRDefault="00E57549" w:rsidP="0092006B">
      <w:pPr>
        <w:pStyle w:val="Body0500after"/>
      </w:pPr>
      <w:r>
        <w:t>A word of thanks also goes to Chip Sanders of SIL International and to Mark Donohue and the participants of ISMIL 11 in Manokwari who encouraged me to take on this research project.</w:t>
      </w:r>
    </w:p>
    <w:p w14:paraId="4EA3EBDD" w14:textId="2FACEAD3" w:rsidR="00E57549" w:rsidRDefault="00E57549" w:rsidP="00CE7968">
      <w:pPr>
        <w:pStyle w:val="Body0500after"/>
      </w:pPr>
      <w:r w:rsidRPr="00CB5B8E">
        <w:t>I want to express my gratitude toward my promotor Maarten Mous and my co</w:t>
      </w:r>
      <w:r w:rsidR="00207EB1">
        <w:t>-</w:t>
      </w:r>
      <w:r w:rsidRPr="00CB5B8E">
        <w:t xml:space="preserve">promotor Marian Klamer. I want to thank Maarten for his constant support and encouragement during the process of this research project. I </w:t>
      </w:r>
      <w:r w:rsidR="00B5149D">
        <w:t xml:space="preserve">am very grateful to </w:t>
      </w:r>
      <w:r w:rsidRPr="00CB5B8E">
        <w:t>Marian for her supervision</w:t>
      </w:r>
      <w:r w:rsidR="00B5149D">
        <w:t xml:space="preserve"> </w:t>
      </w:r>
      <w:r w:rsidRPr="00CB5B8E">
        <w:t xml:space="preserve">and for </w:t>
      </w:r>
      <w:r w:rsidR="00B5149D">
        <w:t>her commitment</w:t>
      </w:r>
      <w:r w:rsidR="00926A8E">
        <w:t xml:space="preserve"> and </w:t>
      </w:r>
      <w:r w:rsidR="00926A8E" w:rsidRPr="00CB5B8E">
        <w:t>encouragement</w:t>
      </w:r>
      <w:r w:rsidR="00926A8E">
        <w:t xml:space="preserve"> </w:t>
      </w:r>
      <w:r w:rsidR="00B5149D">
        <w:t xml:space="preserve">throughout the years. I also want to thank her for her </w:t>
      </w:r>
      <w:r w:rsidRPr="00CB5B8E">
        <w:t>precise and detailed comments</w:t>
      </w:r>
      <w:r>
        <w:t xml:space="preserve"> on </w:t>
      </w:r>
      <w:r w:rsidRPr="00CB5B8E">
        <w:t xml:space="preserve">different drafts of </w:t>
      </w:r>
      <w:r w:rsidR="00CE7968">
        <w:t>my original dissertation</w:t>
      </w:r>
      <w:r w:rsidRPr="00CB5B8E">
        <w:t xml:space="preserve">, which greatly improved </w:t>
      </w:r>
      <w:r>
        <w:t>its</w:t>
      </w:r>
      <w:r w:rsidRPr="00CB5B8E">
        <w:t xml:space="preserve"> quality.</w:t>
      </w:r>
    </w:p>
    <w:p w14:paraId="019C62AB" w14:textId="77777777" w:rsidR="00E57549" w:rsidRPr="00CB5B8E" w:rsidRDefault="00E57549" w:rsidP="00E57549">
      <w:pPr>
        <w:pStyle w:val="Body0500after"/>
      </w:pPr>
      <w:r w:rsidRPr="00CB5B8E">
        <w:t xml:space="preserve">I owe deep gratitude to my Papuan consultant </w:t>
      </w:r>
      <w:r>
        <w:t xml:space="preserve">and friend </w:t>
      </w:r>
      <w:r w:rsidRPr="00CB5B8E">
        <w:t>Ben Rumaropen. Working with him on Papuan Malay not only deepened my understanding of the language but was also a great joy and pleasure.</w:t>
      </w:r>
      <w:r w:rsidR="00D27B77">
        <w:t xml:space="preserve"> Kawang, trima-kasi e?</w:t>
      </w:r>
      <w:r w:rsidR="00CC43AF">
        <w:t>!</w:t>
      </w:r>
    </w:p>
    <w:p w14:paraId="6781E461" w14:textId="7BD81C15" w:rsidR="00E57549" w:rsidRDefault="00E57549" w:rsidP="00CE7968">
      <w:pPr>
        <w:pStyle w:val="Body0500after"/>
      </w:pPr>
      <w:r w:rsidRPr="00CB5B8E">
        <w:t>I am very grateful to Antoinette Schapper for her generous support</w:t>
      </w:r>
      <w:r>
        <w:t xml:space="preserve"> </w:t>
      </w:r>
      <w:r w:rsidRPr="00CB5B8E">
        <w:t xml:space="preserve">throughout the years and for </w:t>
      </w:r>
      <w:r>
        <w:t xml:space="preserve">working </w:t>
      </w:r>
      <w:r w:rsidRPr="00CB5B8E">
        <w:t xml:space="preserve">with me on different chapters of </w:t>
      </w:r>
      <w:r w:rsidR="00CE7968">
        <w:t>my dissertation</w:t>
      </w:r>
      <w:r w:rsidRPr="00CB5B8E">
        <w:t xml:space="preserve">. I also thank René van den Berg who read </w:t>
      </w:r>
      <w:r>
        <w:t xml:space="preserve">the </w:t>
      </w:r>
      <w:r w:rsidRPr="00CB5B8E">
        <w:t xml:space="preserve">first draft of my very first chapter so many years ago. His encouragement back then and throughout the past few years made a big difference for me in the </w:t>
      </w:r>
      <w:r w:rsidR="00EA4638">
        <w:t>entire process of this project.</w:t>
      </w:r>
    </w:p>
    <w:p w14:paraId="7D234829" w14:textId="17B96357" w:rsidR="003B195F" w:rsidRDefault="003B195F" w:rsidP="00CE7968">
      <w:pPr>
        <w:pStyle w:val="Body0500after"/>
      </w:pPr>
      <w:r w:rsidRPr="00CB5B8E">
        <w:t xml:space="preserve">A number of scholars took the time to read individual chapters of </w:t>
      </w:r>
      <w:r w:rsidR="00CE7968">
        <w:t>my original dissertation</w:t>
      </w:r>
      <w:r w:rsidRPr="00CB5B8E">
        <w:t xml:space="preserve">. Thank you Geert Booij, Lourens de Vries, Harald Hammarström, Tom Headland, Erin Hesse, Paul Kroeger, Leonid Kulikov, Paul Lewis, Francesca Moro, </w:t>
      </w:r>
      <w:r>
        <w:t xml:space="preserve">Rick Nivens, </w:t>
      </w:r>
      <w:r w:rsidRPr="00CB5B8E">
        <w:t>Tom Payne, Christian Rapold, Uri Tadmor, Johnny Tjia, and Wilco van den Heuvel</w:t>
      </w:r>
      <w:r>
        <w:t xml:space="preserve">. </w:t>
      </w:r>
      <w:r w:rsidRPr="00CB5B8E">
        <w:t>Another word of thank</w:t>
      </w:r>
      <w:r>
        <w:t>s</w:t>
      </w:r>
      <w:r w:rsidRPr="00CB5B8E">
        <w:t xml:space="preserve"> goes to those scholars and colleagues who </w:t>
      </w:r>
      <w:r w:rsidRPr="00CB5B8E">
        <w:lastRenderedPageBreak/>
        <w:t>discuss</w:t>
      </w:r>
      <w:r>
        <w:t>ed</w:t>
      </w:r>
      <w:r w:rsidRPr="00CB5B8E">
        <w:t xml:space="preserve"> various aspects related to Papuan Malay</w:t>
      </w:r>
      <w:r>
        <w:t xml:space="preserve"> with me</w:t>
      </w:r>
      <w:r w:rsidRPr="00CB5B8E">
        <w:t>, and assist</w:t>
      </w:r>
      <w:r>
        <w:t>ed</w:t>
      </w:r>
      <w:r w:rsidRPr="00CB5B8E">
        <w:t xml:space="preserve"> me in many </w:t>
      </w:r>
      <w:r>
        <w:t xml:space="preserve">different </w:t>
      </w:r>
      <w:r w:rsidRPr="00CB5B8E">
        <w:t>ways. I c</w:t>
      </w:r>
      <w:r>
        <w:t>an only mention a few here: Jer</w:t>
      </w:r>
      <w:r w:rsidRPr="00CB5B8E">
        <w:t xml:space="preserve">my Balukh, Ted Bergman, </w:t>
      </w:r>
      <w:r w:rsidRPr="00FD7D49">
        <w:t>Rober</w:t>
      </w:r>
      <w:r w:rsidR="0082683B" w:rsidRPr="00FD7D49">
        <w:t>t</w:t>
      </w:r>
      <w:r w:rsidRPr="00FD7D49">
        <w:t xml:space="preserve"> Blust</w:t>
      </w:r>
      <w:r>
        <w:t xml:space="preserve">, </w:t>
      </w:r>
      <w:r w:rsidRPr="00CB5B8E">
        <w:t xml:space="preserve">John Bowden, Joyce Briley, </w:t>
      </w:r>
      <w:r w:rsidRPr="00FD7D49">
        <w:t>Adrian Clynes</w:t>
      </w:r>
      <w:r>
        <w:t xml:space="preserve">, Chuck </w:t>
      </w:r>
      <w:r w:rsidRPr="00FD7D49">
        <w:t>Grimes</w:t>
      </w:r>
      <w:r>
        <w:t xml:space="preserve">, </w:t>
      </w:r>
      <w:r w:rsidRPr="00CB5B8E">
        <w:t>Arne Kirchner, Maarten Kossman</w:t>
      </w:r>
      <w:r>
        <w:t>n</w:t>
      </w:r>
      <w:r w:rsidRPr="00CB5B8E">
        <w:t xml:space="preserve">, </w:t>
      </w:r>
      <w:r>
        <w:t xml:space="preserve">Oliver Kroeger, </w:t>
      </w:r>
      <w:r w:rsidRPr="00FD7D49">
        <w:t>Waruno Mahdi</w:t>
      </w:r>
      <w:r>
        <w:t>,</w:t>
      </w:r>
      <w:r w:rsidR="00E52578">
        <w:t xml:space="preserve"> </w:t>
      </w:r>
      <w:r w:rsidRPr="00CB5B8E">
        <w:t xml:space="preserve">Veronika Mattes, David Mead, </w:t>
      </w:r>
      <w:r w:rsidRPr="00FD7D49">
        <w:t>Roger Mills</w:t>
      </w:r>
      <w:r>
        <w:t xml:space="preserve">, </w:t>
      </w:r>
      <w:r w:rsidRPr="00CB5B8E">
        <w:t xml:space="preserve">Edith Moravcsik, Scott Paauw, Angela Prinz, </w:t>
      </w:r>
      <w:r w:rsidR="00C9758C">
        <w:t xml:space="preserve">Werner Riderer, </w:t>
      </w:r>
      <w:r w:rsidRPr="00CB5B8E">
        <w:t>Jim Roberts, John Roberts, Silke Sauer, Ellie Scott, Graham Scott, Oliver Stegen, Joyce Sterner, Irene Tu</w:t>
      </w:r>
      <w:r>
        <w:t xml:space="preserve">cker, Aone van Engelenhoven, and </w:t>
      </w:r>
      <w:r w:rsidRPr="00FD7D49">
        <w:t>Catharina Williams-van Klinken.</w:t>
      </w:r>
    </w:p>
    <w:p w14:paraId="4D9439EA" w14:textId="77777777" w:rsidR="00E57549" w:rsidRPr="00CB5B8E" w:rsidRDefault="00E57549" w:rsidP="00E57549">
      <w:pPr>
        <w:pStyle w:val="Body0500after"/>
      </w:pPr>
      <w:r w:rsidRPr="00CB5B8E">
        <w:t>A word of thank also goes to the participants of the AN-Lang (Austronesian Languages) Mailing list and the SIL Linguistics Mailing list</w:t>
      </w:r>
      <w:r>
        <w:t xml:space="preserve"> for responding to my inquiries and helping</w:t>
      </w:r>
      <w:r w:rsidRPr="00CB5B8E">
        <w:t xml:space="preserve"> me in getting a better grasp of Papuan Malay.</w:t>
      </w:r>
    </w:p>
    <w:p w14:paraId="5F614E21" w14:textId="77777777" w:rsidR="001D50A8" w:rsidRPr="00CB5B8E" w:rsidRDefault="001D50A8" w:rsidP="001D50A8">
      <w:pPr>
        <w:pStyle w:val="Body0500after"/>
      </w:pPr>
      <w:r>
        <w:t>I also want to thank the two anonymous reviewers, LangSci’s consulting editor, and Martin Haspelmath, one of LangSci’s general editors. Their comments, suggestions and corrections greatly helped to improve the quality of this book.</w:t>
      </w:r>
    </w:p>
    <w:p w14:paraId="4A7EAAF0" w14:textId="6B58C3FE" w:rsidR="00E57549" w:rsidRDefault="00E57549" w:rsidP="00B5149D">
      <w:pPr>
        <w:pStyle w:val="Body0500after"/>
      </w:pPr>
      <w:r w:rsidRPr="00CB5B8E">
        <w:t xml:space="preserve">I am very grateful </w:t>
      </w:r>
      <w:r>
        <w:t xml:space="preserve">to </w:t>
      </w:r>
      <w:r w:rsidRPr="00CB5B8E">
        <w:t xml:space="preserve">the </w:t>
      </w:r>
      <w:r>
        <w:t xml:space="preserve">staff of SIL Asia Area, </w:t>
      </w:r>
      <w:r w:rsidRPr="00CB5B8E">
        <w:t>SIL Indonesia</w:t>
      </w:r>
      <w:r>
        <w:t>,</w:t>
      </w:r>
      <w:r w:rsidRPr="00CB5B8E">
        <w:t xml:space="preserve"> and YABN, particular</w:t>
      </w:r>
      <w:r>
        <w:t>ly</w:t>
      </w:r>
      <w:r w:rsidRPr="00CB5B8E">
        <w:t xml:space="preserve"> Jackie Menanti, who provided me generously with their help in so many different ways. Another word of thanks goes to Emma Onim </w:t>
      </w:r>
      <w:r>
        <w:t>for transcribing</w:t>
      </w:r>
      <w:r w:rsidRPr="00CB5B8E">
        <w:t xml:space="preserve"> </w:t>
      </w:r>
      <w:r>
        <w:t xml:space="preserve">some of the </w:t>
      </w:r>
      <w:r w:rsidRPr="00CB5B8E">
        <w:t xml:space="preserve">recorded texts, and to Lodowik Aweta </w:t>
      </w:r>
      <w:r>
        <w:t>for participating</w:t>
      </w:r>
      <w:r w:rsidRPr="00CB5B8E">
        <w:t xml:space="preserve"> in the recording of the Papuan Malay word list.</w:t>
      </w:r>
      <w:r>
        <w:t xml:space="preserve"> Thanks also go to Allan and Karen Buseman and Marcus Jaeger for their help with Toolbox and the Citavi.com staff for their wonderful bibliography and citation program.</w:t>
      </w:r>
    </w:p>
    <w:p w14:paraId="7870865C" w14:textId="77777777" w:rsidR="00E57549" w:rsidRPr="00CB5B8E" w:rsidRDefault="00E57549" w:rsidP="00E57549">
      <w:pPr>
        <w:pStyle w:val="Body0500after"/>
      </w:pPr>
      <w:r w:rsidRPr="00CB5B8E">
        <w:t>I owe deep gratitude to my colleagues Lenice and Jeff Harms. Staying with them in Sentani, and being able to share my fascination with Papuan Malay with Lenice was a joy and pleasure. I am also grateful to Rita Eltgroth and Joyce Briley. I enjoyed sharing offices in the library complex in Sentani with them and staying with Rita</w:t>
      </w:r>
      <w:r>
        <w:t>.</w:t>
      </w:r>
    </w:p>
    <w:p w14:paraId="0FDF7B13" w14:textId="5306DFD1" w:rsidR="00E57549" w:rsidRPr="00CB5B8E" w:rsidRDefault="00E57549" w:rsidP="00E57549">
      <w:pPr>
        <w:pStyle w:val="Body0500after"/>
      </w:pPr>
      <w:r w:rsidRPr="00CB5B8E">
        <w:t>Ano</w:t>
      </w:r>
      <w:r w:rsidR="00207EB1">
        <w:t>ther word of thank goes to Anne-</w:t>
      </w:r>
      <w:r w:rsidRPr="00CB5B8E">
        <w:t>Christie Hellenthal, Francesca Moro, Victoria Nyst, and Christian Rapold. Over the years I spent many hours with them discuss</w:t>
      </w:r>
      <w:r>
        <w:t>ing</w:t>
      </w:r>
      <w:r w:rsidRPr="00CB5B8E">
        <w:t xml:space="preserve"> </w:t>
      </w:r>
      <w:r w:rsidR="00B7093A">
        <w:t>“</w:t>
      </w:r>
      <w:r w:rsidRPr="00852452">
        <w:rPr>
          <w:lang w:val="de-DE"/>
        </w:rPr>
        <w:t>Gott und die Welt</w:t>
      </w:r>
      <w:r w:rsidR="00B7093A">
        <w:t>”</w:t>
      </w:r>
      <w:r w:rsidRPr="00CB5B8E">
        <w:t xml:space="preserve">, linguistics in general, and Papuan Malay in particular. It was always a source of great joy to spend time with </w:t>
      </w:r>
      <w:r>
        <w:t>you.</w:t>
      </w:r>
    </w:p>
    <w:p w14:paraId="0B8140ED" w14:textId="77777777" w:rsidR="00E57549" w:rsidRPr="00CB5B8E" w:rsidRDefault="00E57549" w:rsidP="00E57549">
      <w:pPr>
        <w:pStyle w:val="Body0500after"/>
      </w:pPr>
      <w:r w:rsidRPr="00CB5B8E">
        <w:t xml:space="preserve">I </w:t>
      </w:r>
      <w:r>
        <w:t xml:space="preserve">would like </w:t>
      </w:r>
      <w:r w:rsidRPr="00CB5B8E">
        <w:t>to thank the LUCL office</w:t>
      </w:r>
      <w:r>
        <w:t xml:space="preserve"> </w:t>
      </w:r>
      <w:r w:rsidRPr="00CB5B8E">
        <w:t xml:space="preserve">staff, namely Gea </w:t>
      </w:r>
      <w:r w:rsidRPr="00CB5B8E">
        <w:rPr>
          <w:lang w:eastAsia="en-US"/>
        </w:rPr>
        <w:t xml:space="preserve">Hakker-Prins, </w:t>
      </w:r>
      <w:r w:rsidR="00003AF6">
        <w:t>Mere</w:t>
      </w:r>
      <w:r w:rsidRPr="00CB5B8E">
        <w:t xml:space="preserve">l van Wijk, Anne Rose Haverkamp, and Alice </w:t>
      </w:r>
      <w:r w:rsidRPr="00CB5B8E">
        <w:rPr>
          <w:lang w:eastAsia="en-US"/>
        </w:rPr>
        <w:t>Middag-Cromwij</w:t>
      </w:r>
      <w:r w:rsidRPr="00CB5B8E">
        <w:t>k. I</w:t>
      </w:r>
      <w:r>
        <w:t xml:space="preserve"> would like to</w:t>
      </w:r>
      <w:r w:rsidRPr="00CB5B8E">
        <w:t xml:space="preserve"> thank them for their </w:t>
      </w:r>
      <w:r>
        <w:t>assistance</w:t>
      </w:r>
      <w:r w:rsidRPr="00CB5B8E">
        <w:t xml:space="preserve"> with the administrative questions I had. I </w:t>
      </w:r>
      <w:r>
        <w:t xml:space="preserve">also want to thank </w:t>
      </w:r>
      <w:r w:rsidRPr="00CB5B8E">
        <w:t xml:space="preserve">the Accommodate staff, namely Linda Altman, Tessa van Witzenburg, and Eric van Wijk. Their </w:t>
      </w:r>
      <w:r>
        <w:t xml:space="preserve">help </w:t>
      </w:r>
      <w:r w:rsidRPr="00CB5B8E">
        <w:t>with housing issues made living in Leiden a pleasure. Thank you all very much!</w:t>
      </w:r>
    </w:p>
    <w:p w14:paraId="61496164" w14:textId="615269A2" w:rsidR="001D50A8" w:rsidRDefault="001D50A8" w:rsidP="00CE7968">
      <w:pPr>
        <w:pStyle w:val="Body0500after"/>
      </w:pPr>
      <w:r w:rsidRPr="00CB5B8E">
        <w:t>I am also very grateful to my colleagues who spen</w:t>
      </w:r>
      <w:r>
        <w:t>t</w:t>
      </w:r>
      <w:r w:rsidRPr="00CB5B8E">
        <w:t xml:space="preserve"> days</w:t>
      </w:r>
      <w:r>
        <w:t xml:space="preserve"> proof-reading </w:t>
      </w:r>
      <w:r w:rsidR="00CE7968">
        <w:t>my original dissertation</w:t>
      </w:r>
      <w:r w:rsidRPr="00CB5B8E">
        <w:t>. I want to thank Sarah Hawton and Shirley McHale for their generous help</w:t>
      </w:r>
      <w:r>
        <w:t xml:space="preserve">. Another big thank-you goes to my colleagues Dennis Pepler and Stephen Palmstrom for their </w:t>
      </w:r>
      <w:r w:rsidRPr="00CB5B8E">
        <w:t>generous help</w:t>
      </w:r>
      <w:r>
        <w:t xml:space="preserve"> with converting the Word </w:t>
      </w:r>
      <w:r w:rsidR="00B5149D">
        <w:t xml:space="preserve">version of this book </w:t>
      </w:r>
      <w:r>
        <w:t xml:space="preserve">to LaTeX. I am also grateful </w:t>
      </w:r>
      <w:r w:rsidRPr="00CB5B8E">
        <w:t xml:space="preserve">to Judy Lakeman </w:t>
      </w:r>
      <w:r>
        <w:t xml:space="preserve">and Jackie Gray </w:t>
      </w:r>
      <w:r w:rsidRPr="00CB5B8E">
        <w:t>for facilitating this help!</w:t>
      </w:r>
    </w:p>
    <w:p w14:paraId="59DC64F1" w14:textId="77777777" w:rsidR="00E57549" w:rsidRPr="00852452" w:rsidRDefault="00E57549" w:rsidP="00FF7BC8">
      <w:pPr>
        <w:pStyle w:val="Body0500after"/>
      </w:pPr>
      <w:r w:rsidRPr="00CB5B8E">
        <w:t xml:space="preserve">Finally, I want to thank Gudrun and Peter. </w:t>
      </w:r>
      <w:r w:rsidRPr="00CB5B8E">
        <w:rPr>
          <w:lang w:val="de-DE"/>
        </w:rPr>
        <w:t>Eure Freundschaft</w:t>
      </w:r>
      <w:r>
        <w:rPr>
          <w:lang w:val="de-DE"/>
        </w:rPr>
        <w:t xml:space="preserve"> </w:t>
      </w:r>
      <w:r w:rsidRPr="00CB5B8E">
        <w:rPr>
          <w:lang w:val="de-DE"/>
        </w:rPr>
        <w:t>und Unterstützung waren ein zuverlässiger Anker mitten i</w:t>
      </w:r>
      <w:r>
        <w:rPr>
          <w:lang w:val="de-DE"/>
        </w:rPr>
        <w:t>n den Stürmen der letzten Jahre!</w:t>
      </w:r>
    </w:p>
    <w:p w14:paraId="44D70BDC" w14:textId="4C31AD63" w:rsidR="00F8183B" w:rsidRDefault="00E57549" w:rsidP="001954DD">
      <w:pPr>
        <w:pStyle w:val="Body0500after"/>
      </w:pPr>
      <w:r w:rsidRPr="00CB5B8E">
        <w:t>My last and greatest thank</w:t>
      </w:r>
      <w:r>
        <w:t>s</w:t>
      </w:r>
      <w:r w:rsidRPr="00CB5B8E">
        <w:t xml:space="preserve">, however, goes to </w:t>
      </w:r>
      <w:r>
        <w:t>the tri</w:t>
      </w:r>
      <w:r w:rsidR="0082683B">
        <w:t>une</w:t>
      </w:r>
      <w:r>
        <w:t xml:space="preserve"> </w:t>
      </w:r>
      <w:r w:rsidRPr="00CB5B8E">
        <w:t>God, who gives us life, love, and hope through his son Jesus Christ.</w:t>
      </w:r>
    </w:p>
    <w:p w14:paraId="22DAF111" w14:textId="77777777" w:rsidR="00B00E28" w:rsidRDefault="00B00E28" w:rsidP="00B00E28">
      <w:pPr>
        <w:sectPr w:rsidR="00B00E28" w:rsidSect="00D707BC">
          <w:headerReference w:type="even" r:id="rId14"/>
          <w:headerReference w:type="default" r:id="rId15"/>
          <w:type w:val="oddPage"/>
          <w:pgSz w:w="11907" w:h="16840" w:code="9"/>
          <w:pgMar w:top="3289" w:right="2552" w:bottom="2722" w:left="2552" w:header="2722" w:footer="1134" w:gutter="0"/>
          <w:pgNumType w:fmt="lowerRoman"/>
          <w:cols w:space="720"/>
          <w:titlePg/>
        </w:sectPr>
      </w:pPr>
    </w:p>
    <w:p w14:paraId="445EEAEC" w14:textId="77777777" w:rsidR="00B5148D" w:rsidRDefault="00DC1970" w:rsidP="00B5148D">
      <w:pPr>
        <w:pStyle w:val="Heading1"/>
        <w:numPr>
          <w:ilvl w:val="0"/>
          <w:numId w:val="14"/>
        </w:numPr>
      </w:pPr>
      <w:bookmarkStart w:id="5" w:name="_Ref363477520"/>
      <w:bookmarkStart w:id="6" w:name="_Toc440455452"/>
      <w:bookmarkStart w:id="7" w:name="_Toc440455474"/>
      <w:r>
        <w:lastRenderedPageBreak/>
        <w:t xml:space="preserve">Summary </w:t>
      </w:r>
      <w:r w:rsidR="004E11DA">
        <w:t>contents</w:t>
      </w:r>
      <w:bookmarkEnd w:id="5"/>
      <w:bookmarkEnd w:id="6"/>
      <w:bookmarkEnd w:id="7"/>
    </w:p>
    <w:p w14:paraId="1C03ABE7" w14:textId="77777777" w:rsidR="0092006B" w:rsidRDefault="00DC1970">
      <w:pPr>
        <w:pStyle w:val="TOC1"/>
        <w:rPr>
          <w:rFonts w:asciiTheme="minorHAnsi" w:eastAsiaTheme="minorEastAsia" w:hAnsiTheme="minorHAnsi" w:cstheme="minorBidi"/>
          <w:b w:val="0"/>
          <w:noProof/>
          <w:sz w:val="22"/>
          <w:szCs w:val="22"/>
          <w:lang w:eastAsia="en-US"/>
        </w:rPr>
      </w:pPr>
      <w:r>
        <w:fldChar w:fldCharType="begin"/>
      </w:r>
      <w:r>
        <w:instrText xml:space="preserve"> TOC \h \z \t "Heading 1,1" </w:instrText>
      </w:r>
      <w:r>
        <w:fldChar w:fldCharType="separate"/>
      </w:r>
      <w:hyperlink w:anchor="_Toc440455451" w:history="1">
        <w:r w:rsidR="0092006B" w:rsidRPr="00942C4A">
          <w:rPr>
            <w:rStyle w:val="Hyperlink"/>
            <w:noProof/>
          </w:rPr>
          <w:t>Acknowledgements</w:t>
        </w:r>
        <w:r w:rsidR="0092006B">
          <w:rPr>
            <w:noProof/>
            <w:webHidden/>
          </w:rPr>
          <w:tab/>
        </w:r>
        <w:r w:rsidR="0092006B">
          <w:rPr>
            <w:noProof/>
            <w:webHidden/>
          </w:rPr>
          <w:fldChar w:fldCharType="begin"/>
        </w:r>
        <w:r w:rsidR="0092006B">
          <w:rPr>
            <w:noProof/>
            <w:webHidden/>
          </w:rPr>
          <w:instrText xml:space="preserve"> PAGEREF _Toc440455451 \h </w:instrText>
        </w:r>
        <w:r w:rsidR="0092006B">
          <w:rPr>
            <w:noProof/>
            <w:webHidden/>
          </w:rPr>
        </w:r>
        <w:r w:rsidR="0092006B">
          <w:rPr>
            <w:noProof/>
            <w:webHidden/>
          </w:rPr>
          <w:fldChar w:fldCharType="separate"/>
        </w:r>
        <w:r w:rsidR="00154D81">
          <w:rPr>
            <w:noProof/>
            <w:webHidden/>
          </w:rPr>
          <w:t>v</w:t>
        </w:r>
        <w:r w:rsidR="0092006B">
          <w:rPr>
            <w:noProof/>
            <w:webHidden/>
          </w:rPr>
          <w:fldChar w:fldCharType="end"/>
        </w:r>
      </w:hyperlink>
    </w:p>
    <w:p w14:paraId="53E68A65"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52" w:history="1">
        <w:r w:rsidR="0092006B" w:rsidRPr="00942C4A">
          <w:rPr>
            <w:rStyle w:val="Hyperlink"/>
            <w:noProof/>
          </w:rPr>
          <w:t>Summary contents</w:t>
        </w:r>
        <w:r w:rsidR="0092006B">
          <w:rPr>
            <w:noProof/>
            <w:webHidden/>
          </w:rPr>
          <w:tab/>
        </w:r>
        <w:r w:rsidR="0092006B">
          <w:rPr>
            <w:noProof/>
            <w:webHidden/>
          </w:rPr>
          <w:fldChar w:fldCharType="begin"/>
        </w:r>
        <w:r w:rsidR="0092006B">
          <w:rPr>
            <w:noProof/>
            <w:webHidden/>
          </w:rPr>
          <w:instrText xml:space="preserve"> PAGEREF _Toc440455452 \h </w:instrText>
        </w:r>
        <w:r w:rsidR="0092006B">
          <w:rPr>
            <w:noProof/>
            <w:webHidden/>
          </w:rPr>
        </w:r>
        <w:r w:rsidR="0092006B">
          <w:rPr>
            <w:noProof/>
            <w:webHidden/>
          </w:rPr>
          <w:fldChar w:fldCharType="separate"/>
        </w:r>
        <w:r w:rsidR="00154D81">
          <w:rPr>
            <w:noProof/>
            <w:webHidden/>
          </w:rPr>
          <w:t>vii</w:t>
        </w:r>
        <w:r w:rsidR="0092006B">
          <w:rPr>
            <w:noProof/>
            <w:webHidden/>
          </w:rPr>
          <w:fldChar w:fldCharType="end"/>
        </w:r>
      </w:hyperlink>
    </w:p>
    <w:p w14:paraId="4E58177D"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53" w:history="1">
        <w:r w:rsidR="0092006B" w:rsidRPr="00942C4A">
          <w:rPr>
            <w:rStyle w:val="Hyperlink"/>
            <w:noProof/>
          </w:rPr>
          <w:t>Contents</w:t>
        </w:r>
        <w:r w:rsidR="0092006B">
          <w:rPr>
            <w:noProof/>
            <w:webHidden/>
          </w:rPr>
          <w:tab/>
        </w:r>
        <w:r w:rsidR="0092006B">
          <w:rPr>
            <w:noProof/>
            <w:webHidden/>
          </w:rPr>
          <w:fldChar w:fldCharType="begin"/>
        </w:r>
        <w:r w:rsidR="0092006B">
          <w:rPr>
            <w:noProof/>
            <w:webHidden/>
          </w:rPr>
          <w:instrText xml:space="preserve"> PAGEREF _Toc440455453 \h </w:instrText>
        </w:r>
        <w:r w:rsidR="0092006B">
          <w:rPr>
            <w:noProof/>
            <w:webHidden/>
          </w:rPr>
        </w:r>
        <w:r w:rsidR="0092006B">
          <w:rPr>
            <w:noProof/>
            <w:webHidden/>
          </w:rPr>
          <w:fldChar w:fldCharType="separate"/>
        </w:r>
        <w:r w:rsidR="00154D81">
          <w:rPr>
            <w:noProof/>
            <w:webHidden/>
          </w:rPr>
          <w:t>ix</w:t>
        </w:r>
        <w:r w:rsidR="0092006B">
          <w:rPr>
            <w:noProof/>
            <w:webHidden/>
          </w:rPr>
          <w:fldChar w:fldCharType="end"/>
        </w:r>
      </w:hyperlink>
    </w:p>
    <w:p w14:paraId="2489E53D"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54" w:history="1">
        <w:r w:rsidR="0092006B" w:rsidRPr="00942C4A">
          <w:rPr>
            <w:rStyle w:val="Hyperlink"/>
            <w:noProof/>
          </w:rPr>
          <w:t>List of abbreviations</w:t>
        </w:r>
        <w:r w:rsidR="0092006B">
          <w:rPr>
            <w:noProof/>
            <w:webHidden/>
          </w:rPr>
          <w:tab/>
        </w:r>
        <w:r w:rsidR="0092006B">
          <w:rPr>
            <w:noProof/>
            <w:webHidden/>
          </w:rPr>
          <w:fldChar w:fldCharType="begin"/>
        </w:r>
        <w:r w:rsidR="0092006B">
          <w:rPr>
            <w:noProof/>
            <w:webHidden/>
          </w:rPr>
          <w:instrText xml:space="preserve"> PAGEREF _Toc440455454 \h </w:instrText>
        </w:r>
        <w:r w:rsidR="0092006B">
          <w:rPr>
            <w:noProof/>
            <w:webHidden/>
          </w:rPr>
        </w:r>
        <w:r w:rsidR="0092006B">
          <w:rPr>
            <w:noProof/>
            <w:webHidden/>
          </w:rPr>
          <w:fldChar w:fldCharType="separate"/>
        </w:r>
        <w:r w:rsidR="00154D81">
          <w:rPr>
            <w:noProof/>
            <w:webHidden/>
          </w:rPr>
          <w:t>xvii</w:t>
        </w:r>
        <w:r w:rsidR="0092006B">
          <w:rPr>
            <w:noProof/>
            <w:webHidden/>
          </w:rPr>
          <w:fldChar w:fldCharType="end"/>
        </w:r>
      </w:hyperlink>
    </w:p>
    <w:p w14:paraId="592C0BEE"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55" w:history="1">
        <w:r w:rsidR="0092006B" w:rsidRPr="00942C4A">
          <w:rPr>
            <w:rStyle w:val="Hyperlink"/>
            <w:noProof/>
            <w:lang w:eastAsia="en-US"/>
          </w:rPr>
          <w:t>Conventions for examples</w:t>
        </w:r>
        <w:r w:rsidR="0092006B">
          <w:rPr>
            <w:noProof/>
            <w:webHidden/>
          </w:rPr>
          <w:tab/>
        </w:r>
        <w:r w:rsidR="0092006B">
          <w:rPr>
            <w:noProof/>
            <w:webHidden/>
          </w:rPr>
          <w:fldChar w:fldCharType="begin"/>
        </w:r>
        <w:r w:rsidR="0092006B">
          <w:rPr>
            <w:noProof/>
            <w:webHidden/>
          </w:rPr>
          <w:instrText xml:space="preserve"> PAGEREF _Toc440455455 \h </w:instrText>
        </w:r>
        <w:r w:rsidR="0092006B">
          <w:rPr>
            <w:noProof/>
            <w:webHidden/>
          </w:rPr>
        </w:r>
        <w:r w:rsidR="0092006B">
          <w:rPr>
            <w:noProof/>
            <w:webHidden/>
          </w:rPr>
          <w:fldChar w:fldCharType="separate"/>
        </w:r>
        <w:r w:rsidR="00154D81">
          <w:rPr>
            <w:noProof/>
            <w:webHidden/>
          </w:rPr>
          <w:t>xix</w:t>
        </w:r>
        <w:r w:rsidR="0092006B">
          <w:rPr>
            <w:noProof/>
            <w:webHidden/>
          </w:rPr>
          <w:fldChar w:fldCharType="end"/>
        </w:r>
      </w:hyperlink>
    </w:p>
    <w:p w14:paraId="09D2A133" w14:textId="282E0FDA" w:rsidR="0092006B" w:rsidRDefault="007B450E">
      <w:pPr>
        <w:pStyle w:val="TOC1"/>
        <w:rPr>
          <w:rFonts w:asciiTheme="minorHAnsi" w:eastAsiaTheme="minorEastAsia" w:hAnsiTheme="minorHAnsi" w:cstheme="minorBidi"/>
          <w:b w:val="0"/>
          <w:noProof/>
          <w:sz w:val="22"/>
          <w:szCs w:val="22"/>
          <w:lang w:eastAsia="en-US"/>
        </w:rPr>
      </w:pPr>
      <w:hyperlink w:anchor="_Toc440455456" w:history="1">
        <w:r w:rsidR="0092006B" w:rsidRPr="00942C4A">
          <w:rPr>
            <w:rStyle w:val="Hyperlink"/>
            <w:noProof/>
          </w:rPr>
          <w:t>Maps</w:t>
        </w:r>
        <w:r w:rsidR="0092006B">
          <w:rPr>
            <w:noProof/>
            <w:webHidden/>
          </w:rPr>
          <w:tab/>
        </w:r>
        <w:r w:rsidR="0092006B">
          <w:rPr>
            <w:noProof/>
            <w:webHidden/>
          </w:rPr>
          <w:tab/>
        </w:r>
        <w:r w:rsidR="0092006B">
          <w:rPr>
            <w:noProof/>
            <w:webHidden/>
          </w:rPr>
          <w:fldChar w:fldCharType="begin"/>
        </w:r>
        <w:r w:rsidR="0092006B">
          <w:rPr>
            <w:noProof/>
            <w:webHidden/>
          </w:rPr>
          <w:instrText xml:space="preserve"> PAGEREF _Toc440455456 \h </w:instrText>
        </w:r>
        <w:r w:rsidR="0092006B">
          <w:rPr>
            <w:noProof/>
            <w:webHidden/>
          </w:rPr>
        </w:r>
        <w:r w:rsidR="0092006B">
          <w:rPr>
            <w:noProof/>
            <w:webHidden/>
          </w:rPr>
          <w:fldChar w:fldCharType="separate"/>
        </w:r>
        <w:r w:rsidR="00154D81">
          <w:rPr>
            <w:noProof/>
            <w:webHidden/>
          </w:rPr>
          <w:t>xxi</w:t>
        </w:r>
        <w:r w:rsidR="0092006B">
          <w:rPr>
            <w:noProof/>
            <w:webHidden/>
          </w:rPr>
          <w:fldChar w:fldCharType="end"/>
        </w:r>
      </w:hyperlink>
    </w:p>
    <w:p w14:paraId="707EDF0A"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57" w:history="1">
        <w:r w:rsidR="0092006B" w:rsidRPr="00942C4A">
          <w:rPr>
            <w:rStyle w:val="Hyperlink"/>
            <w:noProof/>
          </w:rPr>
          <w:t>1.</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Introduction</w:t>
        </w:r>
        <w:r w:rsidR="0092006B">
          <w:rPr>
            <w:noProof/>
            <w:webHidden/>
          </w:rPr>
          <w:tab/>
        </w:r>
        <w:r w:rsidR="0092006B">
          <w:rPr>
            <w:noProof/>
            <w:webHidden/>
          </w:rPr>
          <w:fldChar w:fldCharType="begin"/>
        </w:r>
        <w:r w:rsidR="0092006B">
          <w:rPr>
            <w:noProof/>
            <w:webHidden/>
          </w:rPr>
          <w:instrText xml:space="preserve"> PAGEREF _Toc440455457 \h </w:instrText>
        </w:r>
        <w:r w:rsidR="0092006B">
          <w:rPr>
            <w:noProof/>
            <w:webHidden/>
          </w:rPr>
        </w:r>
        <w:r w:rsidR="0092006B">
          <w:rPr>
            <w:noProof/>
            <w:webHidden/>
          </w:rPr>
          <w:fldChar w:fldCharType="separate"/>
        </w:r>
        <w:r w:rsidR="00154D81">
          <w:rPr>
            <w:noProof/>
            <w:webHidden/>
          </w:rPr>
          <w:t>1</w:t>
        </w:r>
        <w:r w:rsidR="0092006B">
          <w:rPr>
            <w:noProof/>
            <w:webHidden/>
          </w:rPr>
          <w:fldChar w:fldCharType="end"/>
        </w:r>
      </w:hyperlink>
    </w:p>
    <w:p w14:paraId="4E3F87B4"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58" w:history="1">
        <w:r w:rsidR="0092006B" w:rsidRPr="00942C4A">
          <w:rPr>
            <w:rStyle w:val="Hyperlink"/>
            <w:noProof/>
          </w:rPr>
          <w:t>2.</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Phonology</w:t>
        </w:r>
        <w:r w:rsidR="0092006B">
          <w:rPr>
            <w:noProof/>
            <w:webHidden/>
          </w:rPr>
          <w:tab/>
        </w:r>
        <w:r w:rsidR="0092006B">
          <w:rPr>
            <w:noProof/>
            <w:webHidden/>
          </w:rPr>
          <w:fldChar w:fldCharType="begin"/>
        </w:r>
        <w:r w:rsidR="0092006B">
          <w:rPr>
            <w:noProof/>
            <w:webHidden/>
          </w:rPr>
          <w:instrText xml:space="preserve"> PAGEREF _Toc440455458 \h </w:instrText>
        </w:r>
        <w:r w:rsidR="0092006B">
          <w:rPr>
            <w:noProof/>
            <w:webHidden/>
          </w:rPr>
        </w:r>
        <w:r w:rsidR="0092006B">
          <w:rPr>
            <w:noProof/>
            <w:webHidden/>
          </w:rPr>
          <w:fldChar w:fldCharType="separate"/>
        </w:r>
        <w:r w:rsidR="00154D81">
          <w:rPr>
            <w:noProof/>
            <w:webHidden/>
          </w:rPr>
          <w:t>63</w:t>
        </w:r>
        <w:r w:rsidR="0092006B">
          <w:rPr>
            <w:noProof/>
            <w:webHidden/>
          </w:rPr>
          <w:fldChar w:fldCharType="end"/>
        </w:r>
      </w:hyperlink>
    </w:p>
    <w:p w14:paraId="7645F501"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59" w:history="1">
        <w:r w:rsidR="0092006B" w:rsidRPr="00942C4A">
          <w:rPr>
            <w:rStyle w:val="Hyperlink"/>
            <w:noProof/>
          </w:rPr>
          <w:t>3.</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Word-formation</w:t>
        </w:r>
        <w:r w:rsidR="0092006B">
          <w:rPr>
            <w:noProof/>
            <w:webHidden/>
          </w:rPr>
          <w:tab/>
        </w:r>
        <w:r w:rsidR="0092006B">
          <w:rPr>
            <w:noProof/>
            <w:webHidden/>
          </w:rPr>
          <w:fldChar w:fldCharType="begin"/>
        </w:r>
        <w:r w:rsidR="0092006B">
          <w:rPr>
            <w:noProof/>
            <w:webHidden/>
          </w:rPr>
          <w:instrText xml:space="preserve"> PAGEREF _Toc440455459 \h </w:instrText>
        </w:r>
        <w:r w:rsidR="0092006B">
          <w:rPr>
            <w:noProof/>
            <w:webHidden/>
          </w:rPr>
        </w:r>
        <w:r w:rsidR="0092006B">
          <w:rPr>
            <w:noProof/>
            <w:webHidden/>
          </w:rPr>
          <w:fldChar w:fldCharType="separate"/>
        </w:r>
        <w:r w:rsidR="00154D81">
          <w:rPr>
            <w:noProof/>
            <w:webHidden/>
          </w:rPr>
          <w:t>113</w:t>
        </w:r>
        <w:r w:rsidR="0092006B">
          <w:rPr>
            <w:noProof/>
            <w:webHidden/>
          </w:rPr>
          <w:fldChar w:fldCharType="end"/>
        </w:r>
      </w:hyperlink>
    </w:p>
    <w:p w14:paraId="74D527CA"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0" w:history="1">
        <w:r w:rsidR="0092006B" w:rsidRPr="00942C4A">
          <w:rPr>
            <w:rStyle w:val="Hyperlink"/>
            <w:noProof/>
          </w:rPr>
          <w:t>4.</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Reduplication</w:t>
        </w:r>
        <w:r w:rsidR="0092006B">
          <w:rPr>
            <w:noProof/>
            <w:webHidden/>
          </w:rPr>
          <w:tab/>
        </w:r>
        <w:r w:rsidR="0092006B">
          <w:rPr>
            <w:noProof/>
            <w:webHidden/>
          </w:rPr>
          <w:fldChar w:fldCharType="begin"/>
        </w:r>
        <w:r w:rsidR="0092006B">
          <w:rPr>
            <w:noProof/>
            <w:webHidden/>
          </w:rPr>
          <w:instrText xml:space="preserve"> PAGEREF _Toc440455460 \h </w:instrText>
        </w:r>
        <w:r w:rsidR="0092006B">
          <w:rPr>
            <w:noProof/>
            <w:webHidden/>
          </w:rPr>
        </w:r>
        <w:r w:rsidR="0092006B">
          <w:rPr>
            <w:noProof/>
            <w:webHidden/>
          </w:rPr>
          <w:fldChar w:fldCharType="separate"/>
        </w:r>
        <w:r w:rsidR="00154D81">
          <w:rPr>
            <w:noProof/>
            <w:webHidden/>
          </w:rPr>
          <w:t>177</w:t>
        </w:r>
        <w:r w:rsidR="0092006B">
          <w:rPr>
            <w:noProof/>
            <w:webHidden/>
          </w:rPr>
          <w:fldChar w:fldCharType="end"/>
        </w:r>
      </w:hyperlink>
    </w:p>
    <w:p w14:paraId="3064571C"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1" w:history="1">
        <w:r w:rsidR="0092006B" w:rsidRPr="00942C4A">
          <w:rPr>
            <w:rStyle w:val="Hyperlink"/>
            <w:noProof/>
          </w:rPr>
          <w:t>5.</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Word classes</w:t>
        </w:r>
        <w:r w:rsidR="0092006B">
          <w:rPr>
            <w:noProof/>
            <w:webHidden/>
          </w:rPr>
          <w:tab/>
        </w:r>
        <w:r w:rsidR="0092006B">
          <w:rPr>
            <w:noProof/>
            <w:webHidden/>
          </w:rPr>
          <w:fldChar w:fldCharType="begin"/>
        </w:r>
        <w:r w:rsidR="0092006B">
          <w:rPr>
            <w:noProof/>
            <w:webHidden/>
          </w:rPr>
          <w:instrText xml:space="preserve"> PAGEREF _Toc440455461 \h </w:instrText>
        </w:r>
        <w:r w:rsidR="0092006B">
          <w:rPr>
            <w:noProof/>
            <w:webHidden/>
          </w:rPr>
        </w:r>
        <w:r w:rsidR="0092006B">
          <w:rPr>
            <w:noProof/>
            <w:webHidden/>
          </w:rPr>
          <w:fldChar w:fldCharType="separate"/>
        </w:r>
        <w:r w:rsidR="00154D81">
          <w:rPr>
            <w:noProof/>
            <w:webHidden/>
          </w:rPr>
          <w:t>205</w:t>
        </w:r>
        <w:r w:rsidR="0092006B">
          <w:rPr>
            <w:noProof/>
            <w:webHidden/>
          </w:rPr>
          <w:fldChar w:fldCharType="end"/>
        </w:r>
      </w:hyperlink>
    </w:p>
    <w:p w14:paraId="146EA836"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2" w:history="1">
        <w:r w:rsidR="0092006B" w:rsidRPr="00942C4A">
          <w:rPr>
            <w:rStyle w:val="Hyperlink"/>
            <w:noProof/>
          </w:rPr>
          <w:t>6.</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Personal pronouns</w:t>
        </w:r>
        <w:r w:rsidR="0092006B">
          <w:rPr>
            <w:noProof/>
            <w:webHidden/>
          </w:rPr>
          <w:tab/>
        </w:r>
        <w:r w:rsidR="0092006B">
          <w:rPr>
            <w:noProof/>
            <w:webHidden/>
          </w:rPr>
          <w:fldChar w:fldCharType="begin"/>
        </w:r>
        <w:r w:rsidR="0092006B">
          <w:rPr>
            <w:noProof/>
            <w:webHidden/>
          </w:rPr>
          <w:instrText xml:space="preserve"> PAGEREF _Toc440455462 \h </w:instrText>
        </w:r>
        <w:r w:rsidR="0092006B">
          <w:rPr>
            <w:noProof/>
            <w:webHidden/>
          </w:rPr>
        </w:r>
        <w:r w:rsidR="0092006B">
          <w:rPr>
            <w:noProof/>
            <w:webHidden/>
          </w:rPr>
          <w:fldChar w:fldCharType="separate"/>
        </w:r>
        <w:r w:rsidR="00154D81">
          <w:rPr>
            <w:noProof/>
            <w:webHidden/>
          </w:rPr>
          <w:t>307</w:t>
        </w:r>
        <w:r w:rsidR="0092006B">
          <w:rPr>
            <w:noProof/>
            <w:webHidden/>
          </w:rPr>
          <w:fldChar w:fldCharType="end"/>
        </w:r>
      </w:hyperlink>
    </w:p>
    <w:p w14:paraId="7437EDB1"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3" w:history="1">
        <w:r w:rsidR="0092006B" w:rsidRPr="00942C4A">
          <w:rPr>
            <w:rStyle w:val="Hyperlink"/>
            <w:noProof/>
          </w:rPr>
          <w:t>7.</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Demonstratives and locatives</w:t>
        </w:r>
        <w:r w:rsidR="0092006B">
          <w:rPr>
            <w:noProof/>
            <w:webHidden/>
          </w:rPr>
          <w:tab/>
        </w:r>
        <w:r w:rsidR="0092006B">
          <w:rPr>
            <w:noProof/>
            <w:webHidden/>
          </w:rPr>
          <w:fldChar w:fldCharType="begin"/>
        </w:r>
        <w:r w:rsidR="0092006B">
          <w:rPr>
            <w:noProof/>
            <w:webHidden/>
          </w:rPr>
          <w:instrText xml:space="preserve"> PAGEREF _Toc440455463 \h </w:instrText>
        </w:r>
        <w:r w:rsidR="0092006B">
          <w:rPr>
            <w:noProof/>
            <w:webHidden/>
          </w:rPr>
        </w:r>
        <w:r w:rsidR="0092006B">
          <w:rPr>
            <w:noProof/>
            <w:webHidden/>
          </w:rPr>
          <w:fldChar w:fldCharType="separate"/>
        </w:r>
        <w:r w:rsidR="00154D81">
          <w:rPr>
            <w:noProof/>
            <w:webHidden/>
          </w:rPr>
          <w:t>347</w:t>
        </w:r>
        <w:r w:rsidR="0092006B">
          <w:rPr>
            <w:noProof/>
            <w:webHidden/>
          </w:rPr>
          <w:fldChar w:fldCharType="end"/>
        </w:r>
      </w:hyperlink>
    </w:p>
    <w:p w14:paraId="20A6837B"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4" w:history="1">
        <w:r w:rsidR="0092006B" w:rsidRPr="00942C4A">
          <w:rPr>
            <w:rStyle w:val="Hyperlink"/>
            <w:noProof/>
          </w:rPr>
          <w:t>8.</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Noun phrases</w:t>
        </w:r>
        <w:r w:rsidR="0092006B">
          <w:rPr>
            <w:noProof/>
            <w:webHidden/>
          </w:rPr>
          <w:tab/>
        </w:r>
        <w:r w:rsidR="0092006B">
          <w:rPr>
            <w:noProof/>
            <w:webHidden/>
          </w:rPr>
          <w:fldChar w:fldCharType="begin"/>
        </w:r>
        <w:r w:rsidR="0092006B">
          <w:rPr>
            <w:noProof/>
            <w:webHidden/>
          </w:rPr>
          <w:instrText xml:space="preserve"> PAGEREF _Toc440455464 \h </w:instrText>
        </w:r>
        <w:r w:rsidR="0092006B">
          <w:rPr>
            <w:noProof/>
            <w:webHidden/>
          </w:rPr>
        </w:r>
        <w:r w:rsidR="0092006B">
          <w:rPr>
            <w:noProof/>
            <w:webHidden/>
          </w:rPr>
          <w:fldChar w:fldCharType="separate"/>
        </w:r>
        <w:r w:rsidR="00154D81">
          <w:rPr>
            <w:noProof/>
            <w:webHidden/>
          </w:rPr>
          <w:t>379</w:t>
        </w:r>
        <w:r w:rsidR="0092006B">
          <w:rPr>
            <w:noProof/>
            <w:webHidden/>
          </w:rPr>
          <w:fldChar w:fldCharType="end"/>
        </w:r>
      </w:hyperlink>
    </w:p>
    <w:p w14:paraId="2F0ED9FB"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5" w:history="1">
        <w:r w:rsidR="0092006B" w:rsidRPr="00942C4A">
          <w:rPr>
            <w:rStyle w:val="Hyperlink"/>
            <w:noProof/>
          </w:rPr>
          <w:t>9.</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Adnominal possessive relations</w:t>
        </w:r>
        <w:r w:rsidR="0092006B">
          <w:rPr>
            <w:noProof/>
            <w:webHidden/>
          </w:rPr>
          <w:tab/>
        </w:r>
        <w:r w:rsidR="0092006B">
          <w:rPr>
            <w:noProof/>
            <w:webHidden/>
          </w:rPr>
          <w:fldChar w:fldCharType="begin"/>
        </w:r>
        <w:r w:rsidR="0092006B">
          <w:rPr>
            <w:noProof/>
            <w:webHidden/>
          </w:rPr>
          <w:instrText xml:space="preserve"> PAGEREF _Toc440455465 \h </w:instrText>
        </w:r>
        <w:r w:rsidR="0092006B">
          <w:rPr>
            <w:noProof/>
            <w:webHidden/>
          </w:rPr>
        </w:r>
        <w:r w:rsidR="0092006B">
          <w:rPr>
            <w:noProof/>
            <w:webHidden/>
          </w:rPr>
          <w:fldChar w:fldCharType="separate"/>
        </w:r>
        <w:r w:rsidR="00154D81">
          <w:rPr>
            <w:noProof/>
            <w:webHidden/>
          </w:rPr>
          <w:t>403</w:t>
        </w:r>
        <w:r w:rsidR="0092006B">
          <w:rPr>
            <w:noProof/>
            <w:webHidden/>
          </w:rPr>
          <w:fldChar w:fldCharType="end"/>
        </w:r>
      </w:hyperlink>
    </w:p>
    <w:p w14:paraId="67CD32EB"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6" w:history="1">
        <w:r w:rsidR="0092006B" w:rsidRPr="00942C4A">
          <w:rPr>
            <w:rStyle w:val="Hyperlink"/>
            <w:noProof/>
          </w:rPr>
          <w:t>10.</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Prepositions and the prepositional phrase</w:t>
        </w:r>
        <w:r w:rsidR="0092006B">
          <w:rPr>
            <w:noProof/>
            <w:webHidden/>
          </w:rPr>
          <w:tab/>
        </w:r>
        <w:r w:rsidR="0092006B">
          <w:rPr>
            <w:noProof/>
            <w:webHidden/>
          </w:rPr>
          <w:fldChar w:fldCharType="begin"/>
        </w:r>
        <w:r w:rsidR="0092006B">
          <w:rPr>
            <w:noProof/>
            <w:webHidden/>
          </w:rPr>
          <w:instrText xml:space="preserve"> PAGEREF _Toc440455466 \h </w:instrText>
        </w:r>
        <w:r w:rsidR="0092006B">
          <w:rPr>
            <w:noProof/>
            <w:webHidden/>
          </w:rPr>
        </w:r>
        <w:r w:rsidR="0092006B">
          <w:rPr>
            <w:noProof/>
            <w:webHidden/>
          </w:rPr>
          <w:fldChar w:fldCharType="separate"/>
        </w:r>
        <w:r w:rsidR="00154D81">
          <w:rPr>
            <w:noProof/>
            <w:webHidden/>
          </w:rPr>
          <w:t>423</w:t>
        </w:r>
        <w:r w:rsidR="0092006B">
          <w:rPr>
            <w:noProof/>
            <w:webHidden/>
          </w:rPr>
          <w:fldChar w:fldCharType="end"/>
        </w:r>
      </w:hyperlink>
    </w:p>
    <w:p w14:paraId="46275F2D"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7" w:history="1">
        <w:r w:rsidR="0092006B" w:rsidRPr="00942C4A">
          <w:rPr>
            <w:rStyle w:val="Hyperlink"/>
            <w:noProof/>
          </w:rPr>
          <w:t>11.</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Verbal clauses</w:t>
        </w:r>
        <w:r w:rsidR="0092006B">
          <w:rPr>
            <w:noProof/>
            <w:webHidden/>
          </w:rPr>
          <w:tab/>
        </w:r>
        <w:r w:rsidR="0092006B">
          <w:rPr>
            <w:noProof/>
            <w:webHidden/>
          </w:rPr>
          <w:fldChar w:fldCharType="begin"/>
        </w:r>
        <w:r w:rsidR="0092006B">
          <w:rPr>
            <w:noProof/>
            <w:webHidden/>
          </w:rPr>
          <w:instrText xml:space="preserve"> PAGEREF _Toc440455467 \h </w:instrText>
        </w:r>
        <w:r w:rsidR="0092006B">
          <w:rPr>
            <w:noProof/>
            <w:webHidden/>
          </w:rPr>
        </w:r>
        <w:r w:rsidR="0092006B">
          <w:rPr>
            <w:noProof/>
            <w:webHidden/>
          </w:rPr>
          <w:fldChar w:fldCharType="separate"/>
        </w:r>
        <w:r w:rsidR="00154D81">
          <w:rPr>
            <w:noProof/>
            <w:webHidden/>
          </w:rPr>
          <w:t>445</w:t>
        </w:r>
        <w:r w:rsidR="0092006B">
          <w:rPr>
            <w:noProof/>
            <w:webHidden/>
          </w:rPr>
          <w:fldChar w:fldCharType="end"/>
        </w:r>
      </w:hyperlink>
    </w:p>
    <w:p w14:paraId="6F7B1A36"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8" w:history="1">
        <w:r w:rsidR="0092006B" w:rsidRPr="00942C4A">
          <w:rPr>
            <w:rStyle w:val="Hyperlink"/>
            <w:noProof/>
          </w:rPr>
          <w:t>12.</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Nonverbal clauses</w:t>
        </w:r>
        <w:r w:rsidR="0092006B">
          <w:rPr>
            <w:noProof/>
            <w:webHidden/>
          </w:rPr>
          <w:tab/>
        </w:r>
        <w:r w:rsidR="0092006B">
          <w:rPr>
            <w:noProof/>
            <w:webHidden/>
          </w:rPr>
          <w:fldChar w:fldCharType="begin"/>
        </w:r>
        <w:r w:rsidR="0092006B">
          <w:rPr>
            <w:noProof/>
            <w:webHidden/>
          </w:rPr>
          <w:instrText xml:space="preserve"> PAGEREF _Toc440455468 \h </w:instrText>
        </w:r>
        <w:r w:rsidR="0092006B">
          <w:rPr>
            <w:noProof/>
            <w:webHidden/>
          </w:rPr>
        </w:r>
        <w:r w:rsidR="0092006B">
          <w:rPr>
            <w:noProof/>
            <w:webHidden/>
          </w:rPr>
          <w:fldChar w:fldCharType="separate"/>
        </w:r>
        <w:r w:rsidR="00154D81">
          <w:rPr>
            <w:noProof/>
            <w:webHidden/>
          </w:rPr>
          <w:t>485</w:t>
        </w:r>
        <w:r w:rsidR="0092006B">
          <w:rPr>
            <w:noProof/>
            <w:webHidden/>
          </w:rPr>
          <w:fldChar w:fldCharType="end"/>
        </w:r>
      </w:hyperlink>
    </w:p>
    <w:p w14:paraId="60A973CA"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69" w:history="1">
        <w:r w:rsidR="0092006B" w:rsidRPr="00942C4A">
          <w:rPr>
            <w:rStyle w:val="Hyperlink"/>
            <w:noProof/>
          </w:rPr>
          <w:t>13.</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Negative, interrogative, and directive clauses</w:t>
        </w:r>
        <w:r w:rsidR="0092006B">
          <w:rPr>
            <w:noProof/>
            <w:webHidden/>
          </w:rPr>
          <w:tab/>
        </w:r>
        <w:r w:rsidR="0092006B">
          <w:rPr>
            <w:noProof/>
            <w:webHidden/>
          </w:rPr>
          <w:fldChar w:fldCharType="begin"/>
        </w:r>
        <w:r w:rsidR="0092006B">
          <w:rPr>
            <w:noProof/>
            <w:webHidden/>
          </w:rPr>
          <w:instrText xml:space="preserve"> PAGEREF _Toc440455469 \h </w:instrText>
        </w:r>
        <w:r w:rsidR="0092006B">
          <w:rPr>
            <w:noProof/>
            <w:webHidden/>
          </w:rPr>
        </w:r>
        <w:r w:rsidR="0092006B">
          <w:rPr>
            <w:noProof/>
            <w:webHidden/>
          </w:rPr>
          <w:fldChar w:fldCharType="separate"/>
        </w:r>
        <w:r w:rsidR="00154D81">
          <w:rPr>
            <w:noProof/>
            <w:webHidden/>
          </w:rPr>
          <w:t>495</w:t>
        </w:r>
        <w:r w:rsidR="0092006B">
          <w:rPr>
            <w:noProof/>
            <w:webHidden/>
          </w:rPr>
          <w:fldChar w:fldCharType="end"/>
        </w:r>
      </w:hyperlink>
    </w:p>
    <w:p w14:paraId="5FCBF50E"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70" w:history="1">
        <w:r w:rsidR="0092006B" w:rsidRPr="00942C4A">
          <w:rPr>
            <w:rStyle w:val="Hyperlink"/>
            <w:noProof/>
          </w:rPr>
          <w:t>14.</w:t>
        </w:r>
        <w:r w:rsidR="0092006B">
          <w:rPr>
            <w:rFonts w:asciiTheme="minorHAnsi" w:eastAsiaTheme="minorEastAsia" w:hAnsiTheme="minorHAnsi" w:cstheme="minorBidi"/>
            <w:b w:val="0"/>
            <w:noProof/>
            <w:sz w:val="22"/>
            <w:szCs w:val="22"/>
            <w:lang w:eastAsia="en-US"/>
          </w:rPr>
          <w:tab/>
        </w:r>
        <w:r w:rsidR="0092006B" w:rsidRPr="00942C4A">
          <w:rPr>
            <w:rStyle w:val="Hyperlink"/>
            <w:noProof/>
          </w:rPr>
          <w:t>Conjunctions and constituent combining</w:t>
        </w:r>
        <w:r w:rsidR="0092006B">
          <w:rPr>
            <w:noProof/>
            <w:webHidden/>
          </w:rPr>
          <w:tab/>
        </w:r>
        <w:r w:rsidR="0092006B">
          <w:rPr>
            <w:noProof/>
            <w:webHidden/>
          </w:rPr>
          <w:fldChar w:fldCharType="begin"/>
        </w:r>
        <w:r w:rsidR="0092006B">
          <w:rPr>
            <w:noProof/>
            <w:webHidden/>
          </w:rPr>
          <w:instrText xml:space="preserve"> PAGEREF _Toc440455470 \h </w:instrText>
        </w:r>
        <w:r w:rsidR="0092006B">
          <w:rPr>
            <w:noProof/>
            <w:webHidden/>
          </w:rPr>
        </w:r>
        <w:r w:rsidR="0092006B">
          <w:rPr>
            <w:noProof/>
            <w:webHidden/>
          </w:rPr>
          <w:fldChar w:fldCharType="separate"/>
        </w:r>
        <w:r w:rsidR="00154D81">
          <w:rPr>
            <w:noProof/>
            <w:webHidden/>
          </w:rPr>
          <w:t>511</w:t>
        </w:r>
        <w:r w:rsidR="0092006B">
          <w:rPr>
            <w:noProof/>
            <w:webHidden/>
          </w:rPr>
          <w:fldChar w:fldCharType="end"/>
        </w:r>
      </w:hyperlink>
    </w:p>
    <w:p w14:paraId="2E8510C6"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71" w:history="1">
        <w:r w:rsidR="0092006B" w:rsidRPr="00942C4A">
          <w:rPr>
            <w:rStyle w:val="Hyperlink"/>
            <w:noProof/>
          </w:rPr>
          <w:t>Appendices</w:t>
        </w:r>
        <w:r w:rsidR="0092006B">
          <w:rPr>
            <w:noProof/>
            <w:webHidden/>
          </w:rPr>
          <w:tab/>
        </w:r>
        <w:r w:rsidR="0092006B">
          <w:rPr>
            <w:noProof/>
            <w:webHidden/>
          </w:rPr>
          <w:fldChar w:fldCharType="begin"/>
        </w:r>
        <w:r w:rsidR="0092006B">
          <w:rPr>
            <w:noProof/>
            <w:webHidden/>
          </w:rPr>
          <w:instrText xml:space="preserve"> PAGEREF _Toc440455471 \h </w:instrText>
        </w:r>
        <w:r w:rsidR="0092006B">
          <w:rPr>
            <w:noProof/>
            <w:webHidden/>
          </w:rPr>
        </w:r>
        <w:r w:rsidR="0092006B">
          <w:rPr>
            <w:noProof/>
            <w:webHidden/>
          </w:rPr>
          <w:fldChar w:fldCharType="separate"/>
        </w:r>
        <w:r w:rsidR="00154D81">
          <w:rPr>
            <w:noProof/>
            <w:webHidden/>
          </w:rPr>
          <w:t>537</w:t>
        </w:r>
        <w:r w:rsidR="0092006B">
          <w:rPr>
            <w:noProof/>
            <w:webHidden/>
          </w:rPr>
          <w:fldChar w:fldCharType="end"/>
        </w:r>
      </w:hyperlink>
    </w:p>
    <w:p w14:paraId="41E14AFB"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72" w:history="1">
        <w:r w:rsidR="0092006B" w:rsidRPr="00942C4A">
          <w:rPr>
            <w:rStyle w:val="Hyperlink"/>
            <w:noProof/>
          </w:rPr>
          <w:t>References</w:t>
        </w:r>
        <w:r w:rsidR="0092006B">
          <w:rPr>
            <w:noProof/>
            <w:webHidden/>
          </w:rPr>
          <w:tab/>
        </w:r>
        <w:r w:rsidR="0092006B">
          <w:rPr>
            <w:noProof/>
            <w:webHidden/>
          </w:rPr>
          <w:fldChar w:fldCharType="begin"/>
        </w:r>
        <w:r w:rsidR="0092006B">
          <w:rPr>
            <w:noProof/>
            <w:webHidden/>
          </w:rPr>
          <w:instrText xml:space="preserve"> PAGEREF _Toc440455472 \h </w:instrText>
        </w:r>
        <w:r w:rsidR="0092006B">
          <w:rPr>
            <w:noProof/>
            <w:webHidden/>
          </w:rPr>
        </w:r>
        <w:r w:rsidR="0092006B">
          <w:rPr>
            <w:noProof/>
            <w:webHidden/>
          </w:rPr>
          <w:fldChar w:fldCharType="separate"/>
        </w:r>
        <w:r w:rsidR="00154D81">
          <w:rPr>
            <w:noProof/>
            <w:webHidden/>
          </w:rPr>
          <w:t>665</w:t>
        </w:r>
        <w:r w:rsidR="0092006B">
          <w:rPr>
            <w:noProof/>
            <w:webHidden/>
          </w:rPr>
          <w:fldChar w:fldCharType="end"/>
        </w:r>
      </w:hyperlink>
    </w:p>
    <w:p w14:paraId="10FD5A1D" w14:textId="29E7B8AA" w:rsidR="00B5148D" w:rsidRDefault="00DC1970" w:rsidP="001954DD">
      <w:pPr>
        <w:pStyle w:val="TOC1"/>
        <w:sectPr w:rsidR="00B5148D" w:rsidSect="00D707BC">
          <w:type w:val="oddPage"/>
          <w:pgSz w:w="11907" w:h="16840" w:code="9"/>
          <w:pgMar w:top="3289" w:right="2552" w:bottom="2722" w:left="2552" w:header="2722" w:footer="1134" w:gutter="0"/>
          <w:pgNumType w:fmt="lowerRoman"/>
          <w:cols w:space="720"/>
          <w:titlePg/>
        </w:sectPr>
      </w:pPr>
      <w:r>
        <w:fldChar w:fldCharType="end"/>
      </w:r>
    </w:p>
    <w:p w14:paraId="6276B77E" w14:textId="77777777" w:rsidR="00B00E28" w:rsidRDefault="00B5148D" w:rsidP="00E82705">
      <w:pPr>
        <w:pStyle w:val="Heading1"/>
        <w:numPr>
          <w:ilvl w:val="0"/>
          <w:numId w:val="14"/>
        </w:numPr>
      </w:pPr>
      <w:bookmarkStart w:id="8" w:name="_Ref353454526"/>
      <w:bookmarkStart w:id="9" w:name="_Toc353454766"/>
      <w:bookmarkStart w:id="10" w:name="_Toc440455453"/>
      <w:bookmarkStart w:id="11" w:name="_Toc440455475"/>
      <w:r>
        <w:lastRenderedPageBreak/>
        <w:t>Contents</w:t>
      </w:r>
      <w:bookmarkEnd w:id="8"/>
      <w:bookmarkEnd w:id="9"/>
      <w:bookmarkEnd w:id="10"/>
      <w:bookmarkEnd w:id="11"/>
    </w:p>
    <w:p w14:paraId="2F276C72" w14:textId="77777777" w:rsidR="0092006B" w:rsidRDefault="00C21F17">
      <w:pPr>
        <w:pStyle w:val="TOC1"/>
        <w:rPr>
          <w:rFonts w:asciiTheme="minorHAnsi" w:eastAsiaTheme="minorEastAsia" w:hAnsiTheme="minorHAnsi" w:cstheme="minorBidi"/>
          <w:b w:val="0"/>
          <w:noProof/>
          <w:sz w:val="22"/>
          <w:szCs w:val="22"/>
          <w:lang w:eastAsia="en-US"/>
        </w:rPr>
      </w:pPr>
      <w:r>
        <w:fldChar w:fldCharType="begin"/>
      </w:r>
      <w:r>
        <w:instrText xml:space="preserve"> TOC \o "2-3" \h \z \t "Heading 1,1" </w:instrText>
      </w:r>
      <w:r>
        <w:fldChar w:fldCharType="separate"/>
      </w:r>
      <w:hyperlink w:anchor="_Toc440455473" w:history="1">
        <w:r w:rsidR="0092006B" w:rsidRPr="00076B76">
          <w:rPr>
            <w:rStyle w:val="Hyperlink"/>
            <w:noProof/>
          </w:rPr>
          <w:t>Acknowledgements</w:t>
        </w:r>
        <w:r w:rsidR="0092006B">
          <w:rPr>
            <w:noProof/>
            <w:webHidden/>
          </w:rPr>
          <w:tab/>
        </w:r>
        <w:r w:rsidR="0092006B">
          <w:rPr>
            <w:noProof/>
            <w:webHidden/>
          </w:rPr>
          <w:fldChar w:fldCharType="begin"/>
        </w:r>
        <w:r w:rsidR="0092006B">
          <w:rPr>
            <w:noProof/>
            <w:webHidden/>
          </w:rPr>
          <w:instrText xml:space="preserve"> PAGEREF _Toc440455473 \h </w:instrText>
        </w:r>
        <w:r w:rsidR="0092006B">
          <w:rPr>
            <w:noProof/>
            <w:webHidden/>
          </w:rPr>
        </w:r>
        <w:r w:rsidR="0092006B">
          <w:rPr>
            <w:noProof/>
            <w:webHidden/>
          </w:rPr>
          <w:fldChar w:fldCharType="separate"/>
        </w:r>
        <w:r w:rsidR="00154D81">
          <w:rPr>
            <w:noProof/>
            <w:webHidden/>
          </w:rPr>
          <w:t>v</w:t>
        </w:r>
        <w:r w:rsidR="0092006B">
          <w:rPr>
            <w:noProof/>
            <w:webHidden/>
          </w:rPr>
          <w:fldChar w:fldCharType="end"/>
        </w:r>
      </w:hyperlink>
    </w:p>
    <w:p w14:paraId="167815C0"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74" w:history="1">
        <w:r w:rsidR="0092006B" w:rsidRPr="00076B76">
          <w:rPr>
            <w:rStyle w:val="Hyperlink"/>
            <w:noProof/>
          </w:rPr>
          <w:t>Summary contents</w:t>
        </w:r>
        <w:r w:rsidR="0092006B">
          <w:rPr>
            <w:noProof/>
            <w:webHidden/>
          </w:rPr>
          <w:tab/>
        </w:r>
        <w:r w:rsidR="0092006B">
          <w:rPr>
            <w:noProof/>
            <w:webHidden/>
          </w:rPr>
          <w:fldChar w:fldCharType="begin"/>
        </w:r>
        <w:r w:rsidR="0092006B">
          <w:rPr>
            <w:noProof/>
            <w:webHidden/>
          </w:rPr>
          <w:instrText xml:space="preserve"> PAGEREF _Toc440455474 \h </w:instrText>
        </w:r>
        <w:r w:rsidR="0092006B">
          <w:rPr>
            <w:noProof/>
            <w:webHidden/>
          </w:rPr>
        </w:r>
        <w:r w:rsidR="0092006B">
          <w:rPr>
            <w:noProof/>
            <w:webHidden/>
          </w:rPr>
          <w:fldChar w:fldCharType="separate"/>
        </w:r>
        <w:r w:rsidR="00154D81">
          <w:rPr>
            <w:noProof/>
            <w:webHidden/>
          </w:rPr>
          <w:t>vii</w:t>
        </w:r>
        <w:r w:rsidR="0092006B">
          <w:rPr>
            <w:noProof/>
            <w:webHidden/>
          </w:rPr>
          <w:fldChar w:fldCharType="end"/>
        </w:r>
      </w:hyperlink>
    </w:p>
    <w:p w14:paraId="17E73368"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75" w:history="1">
        <w:r w:rsidR="0092006B" w:rsidRPr="00076B76">
          <w:rPr>
            <w:rStyle w:val="Hyperlink"/>
            <w:noProof/>
          </w:rPr>
          <w:t>Contents</w:t>
        </w:r>
        <w:r w:rsidR="0092006B">
          <w:rPr>
            <w:noProof/>
            <w:webHidden/>
          </w:rPr>
          <w:tab/>
        </w:r>
        <w:r w:rsidR="0092006B">
          <w:rPr>
            <w:noProof/>
            <w:webHidden/>
          </w:rPr>
          <w:fldChar w:fldCharType="begin"/>
        </w:r>
        <w:r w:rsidR="0092006B">
          <w:rPr>
            <w:noProof/>
            <w:webHidden/>
          </w:rPr>
          <w:instrText xml:space="preserve"> PAGEREF _Toc440455475 \h </w:instrText>
        </w:r>
        <w:r w:rsidR="0092006B">
          <w:rPr>
            <w:noProof/>
            <w:webHidden/>
          </w:rPr>
        </w:r>
        <w:r w:rsidR="0092006B">
          <w:rPr>
            <w:noProof/>
            <w:webHidden/>
          </w:rPr>
          <w:fldChar w:fldCharType="separate"/>
        </w:r>
        <w:r w:rsidR="00154D81">
          <w:rPr>
            <w:noProof/>
            <w:webHidden/>
          </w:rPr>
          <w:t>ix</w:t>
        </w:r>
        <w:r w:rsidR="0092006B">
          <w:rPr>
            <w:noProof/>
            <w:webHidden/>
          </w:rPr>
          <w:fldChar w:fldCharType="end"/>
        </w:r>
      </w:hyperlink>
    </w:p>
    <w:p w14:paraId="1BABC94B"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76" w:history="1">
        <w:r w:rsidR="0092006B" w:rsidRPr="00076B76">
          <w:rPr>
            <w:rStyle w:val="Hyperlink"/>
            <w:noProof/>
          </w:rPr>
          <w:t>List of abbreviations</w:t>
        </w:r>
        <w:r w:rsidR="0092006B">
          <w:rPr>
            <w:noProof/>
            <w:webHidden/>
          </w:rPr>
          <w:tab/>
        </w:r>
        <w:r w:rsidR="0092006B">
          <w:rPr>
            <w:noProof/>
            <w:webHidden/>
          </w:rPr>
          <w:fldChar w:fldCharType="begin"/>
        </w:r>
        <w:r w:rsidR="0092006B">
          <w:rPr>
            <w:noProof/>
            <w:webHidden/>
          </w:rPr>
          <w:instrText xml:space="preserve"> PAGEREF _Toc440455476 \h </w:instrText>
        </w:r>
        <w:r w:rsidR="0092006B">
          <w:rPr>
            <w:noProof/>
            <w:webHidden/>
          </w:rPr>
        </w:r>
        <w:r w:rsidR="0092006B">
          <w:rPr>
            <w:noProof/>
            <w:webHidden/>
          </w:rPr>
          <w:fldChar w:fldCharType="separate"/>
        </w:r>
        <w:r w:rsidR="00154D81">
          <w:rPr>
            <w:noProof/>
            <w:webHidden/>
          </w:rPr>
          <w:t>xvii</w:t>
        </w:r>
        <w:r w:rsidR="0092006B">
          <w:rPr>
            <w:noProof/>
            <w:webHidden/>
          </w:rPr>
          <w:fldChar w:fldCharType="end"/>
        </w:r>
      </w:hyperlink>
    </w:p>
    <w:p w14:paraId="2855F1AD"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77" w:history="1">
        <w:r w:rsidR="0092006B" w:rsidRPr="00076B76">
          <w:rPr>
            <w:rStyle w:val="Hyperlink"/>
            <w:noProof/>
            <w:lang w:eastAsia="en-US"/>
          </w:rPr>
          <w:t>Conventions for examples</w:t>
        </w:r>
        <w:r w:rsidR="0092006B">
          <w:rPr>
            <w:noProof/>
            <w:webHidden/>
          </w:rPr>
          <w:tab/>
        </w:r>
        <w:r w:rsidR="0092006B">
          <w:rPr>
            <w:noProof/>
            <w:webHidden/>
          </w:rPr>
          <w:fldChar w:fldCharType="begin"/>
        </w:r>
        <w:r w:rsidR="0092006B">
          <w:rPr>
            <w:noProof/>
            <w:webHidden/>
          </w:rPr>
          <w:instrText xml:space="preserve"> PAGEREF _Toc440455477 \h </w:instrText>
        </w:r>
        <w:r w:rsidR="0092006B">
          <w:rPr>
            <w:noProof/>
            <w:webHidden/>
          </w:rPr>
        </w:r>
        <w:r w:rsidR="0092006B">
          <w:rPr>
            <w:noProof/>
            <w:webHidden/>
          </w:rPr>
          <w:fldChar w:fldCharType="separate"/>
        </w:r>
        <w:r w:rsidR="00154D81">
          <w:rPr>
            <w:noProof/>
            <w:webHidden/>
          </w:rPr>
          <w:t>xix</w:t>
        </w:r>
        <w:r w:rsidR="0092006B">
          <w:rPr>
            <w:noProof/>
            <w:webHidden/>
          </w:rPr>
          <w:fldChar w:fldCharType="end"/>
        </w:r>
      </w:hyperlink>
    </w:p>
    <w:p w14:paraId="042552DE" w14:textId="0A22D905" w:rsidR="0092006B" w:rsidRDefault="007B450E">
      <w:pPr>
        <w:pStyle w:val="TOC1"/>
        <w:rPr>
          <w:rFonts w:asciiTheme="minorHAnsi" w:eastAsiaTheme="minorEastAsia" w:hAnsiTheme="minorHAnsi" w:cstheme="minorBidi"/>
          <w:b w:val="0"/>
          <w:noProof/>
          <w:sz w:val="22"/>
          <w:szCs w:val="22"/>
          <w:lang w:eastAsia="en-US"/>
        </w:rPr>
      </w:pPr>
      <w:hyperlink w:anchor="_Toc440455478" w:history="1">
        <w:r w:rsidR="0092006B" w:rsidRPr="00076B76">
          <w:rPr>
            <w:rStyle w:val="Hyperlink"/>
            <w:noProof/>
          </w:rPr>
          <w:t>Maps</w:t>
        </w:r>
        <w:r w:rsidR="0092006B">
          <w:rPr>
            <w:rStyle w:val="Hyperlink"/>
            <w:noProof/>
          </w:rPr>
          <w:tab/>
        </w:r>
        <w:r w:rsidR="0092006B">
          <w:rPr>
            <w:noProof/>
            <w:webHidden/>
          </w:rPr>
          <w:tab/>
        </w:r>
        <w:r w:rsidR="0092006B">
          <w:rPr>
            <w:noProof/>
            <w:webHidden/>
          </w:rPr>
          <w:fldChar w:fldCharType="begin"/>
        </w:r>
        <w:r w:rsidR="0092006B">
          <w:rPr>
            <w:noProof/>
            <w:webHidden/>
          </w:rPr>
          <w:instrText xml:space="preserve"> PAGEREF _Toc440455478 \h </w:instrText>
        </w:r>
        <w:r w:rsidR="0092006B">
          <w:rPr>
            <w:noProof/>
            <w:webHidden/>
          </w:rPr>
        </w:r>
        <w:r w:rsidR="0092006B">
          <w:rPr>
            <w:noProof/>
            <w:webHidden/>
          </w:rPr>
          <w:fldChar w:fldCharType="separate"/>
        </w:r>
        <w:r w:rsidR="00154D81">
          <w:rPr>
            <w:noProof/>
            <w:webHidden/>
          </w:rPr>
          <w:t>xxi</w:t>
        </w:r>
        <w:r w:rsidR="0092006B">
          <w:rPr>
            <w:noProof/>
            <w:webHidden/>
          </w:rPr>
          <w:fldChar w:fldCharType="end"/>
        </w:r>
      </w:hyperlink>
    </w:p>
    <w:p w14:paraId="26E8BA09"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479" w:history="1">
        <w:r w:rsidR="0092006B" w:rsidRPr="00076B76">
          <w:rPr>
            <w:rStyle w:val="Hyperlink"/>
            <w:noProof/>
          </w:rPr>
          <w:t>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Geographical maps</w:t>
        </w:r>
        <w:r w:rsidR="0092006B">
          <w:rPr>
            <w:noProof/>
            <w:webHidden/>
          </w:rPr>
          <w:tab/>
        </w:r>
        <w:r w:rsidR="0092006B">
          <w:rPr>
            <w:noProof/>
            <w:webHidden/>
          </w:rPr>
          <w:fldChar w:fldCharType="begin"/>
        </w:r>
        <w:r w:rsidR="0092006B">
          <w:rPr>
            <w:noProof/>
            <w:webHidden/>
          </w:rPr>
          <w:instrText xml:space="preserve"> PAGEREF _Toc440455479 \h </w:instrText>
        </w:r>
        <w:r w:rsidR="0092006B">
          <w:rPr>
            <w:noProof/>
            <w:webHidden/>
          </w:rPr>
        </w:r>
        <w:r w:rsidR="0092006B">
          <w:rPr>
            <w:noProof/>
            <w:webHidden/>
          </w:rPr>
          <w:fldChar w:fldCharType="separate"/>
        </w:r>
        <w:r w:rsidR="00154D81">
          <w:rPr>
            <w:noProof/>
            <w:webHidden/>
          </w:rPr>
          <w:t>xxi</w:t>
        </w:r>
        <w:r w:rsidR="0092006B">
          <w:rPr>
            <w:noProof/>
            <w:webHidden/>
          </w:rPr>
          <w:fldChar w:fldCharType="end"/>
        </w:r>
      </w:hyperlink>
    </w:p>
    <w:p w14:paraId="4935A544"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480" w:history="1">
        <w:r w:rsidR="0092006B" w:rsidRPr="00076B76">
          <w:rPr>
            <w:rStyle w:val="Hyperlink"/>
            <w:noProof/>
          </w:rPr>
          <w:t>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Language map</w:t>
        </w:r>
        <w:r w:rsidR="0092006B">
          <w:rPr>
            <w:noProof/>
            <w:webHidden/>
          </w:rPr>
          <w:tab/>
        </w:r>
        <w:r w:rsidR="0092006B">
          <w:rPr>
            <w:noProof/>
            <w:webHidden/>
          </w:rPr>
          <w:fldChar w:fldCharType="begin"/>
        </w:r>
        <w:r w:rsidR="0092006B">
          <w:rPr>
            <w:noProof/>
            <w:webHidden/>
          </w:rPr>
          <w:instrText xml:space="preserve"> PAGEREF _Toc440455480 \h </w:instrText>
        </w:r>
        <w:r w:rsidR="0092006B">
          <w:rPr>
            <w:noProof/>
            <w:webHidden/>
          </w:rPr>
        </w:r>
        <w:r w:rsidR="0092006B">
          <w:rPr>
            <w:noProof/>
            <w:webHidden/>
          </w:rPr>
          <w:fldChar w:fldCharType="separate"/>
        </w:r>
        <w:r w:rsidR="00154D81">
          <w:rPr>
            <w:noProof/>
            <w:webHidden/>
          </w:rPr>
          <w:t>xxiii</w:t>
        </w:r>
        <w:r w:rsidR="0092006B">
          <w:rPr>
            <w:noProof/>
            <w:webHidden/>
          </w:rPr>
          <w:fldChar w:fldCharType="end"/>
        </w:r>
      </w:hyperlink>
    </w:p>
    <w:p w14:paraId="2A11EBCF"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481" w:history="1">
        <w:r w:rsidR="0092006B" w:rsidRPr="00076B76">
          <w:rPr>
            <w:rStyle w:val="Hyperlink"/>
            <w:noProof/>
          </w:rPr>
          <w:t>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Introduction</w:t>
        </w:r>
        <w:r w:rsidR="0092006B">
          <w:rPr>
            <w:noProof/>
            <w:webHidden/>
          </w:rPr>
          <w:tab/>
        </w:r>
        <w:r w:rsidR="0092006B">
          <w:rPr>
            <w:noProof/>
            <w:webHidden/>
          </w:rPr>
          <w:fldChar w:fldCharType="begin"/>
        </w:r>
        <w:r w:rsidR="0092006B">
          <w:rPr>
            <w:noProof/>
            <w:webHidden/>
          </w:rPr>
          <w:instrText xml:space="preserve"> PAGEREF _Toc440455481 \h </w:instrText>
        </w:r>
        <w:r w:rsidR="0092006B">
          <w:rPr>
            <w:noProof/>
            <w:webHidden/>
          </w:rPr>
        </w:r>
        <w:r w:rsidR="0092006B">
          <w:rPr>
            <w:noProof/>
            <w:webHidden/>
          </w:rPr>
          <w:fldChar w:fldCharType="separate"/>
        </w:r>
        <w:r w:rsidR="00154D81">
          <w:rPr>
            <w:noProof/>
            <w:webHidden/>
          </w:rPr>
          <w:t>1</w:t>
        </w:r>
        <w:r w:rsidR="0092006B">
          <w:rPr>
            <w:noProof/>
            <w:webHidden/>
          </w:rPr>
          <w:fldChar w:fldCharType="end"/>
        </w:r>
      </w:hyperlink>
    </w:p>
    <w:p w14:paraId="0C903054"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482" w:history="1">
        <w:r w:rsidR="0092006B" w:rsidRPr="00076B76">
          <w:rPr>
            <w:rStyle w:val="Hyperlink"/>
            <w:noProof/>
          </w:rPr>
          <w:t>1.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Geographical setting</w:t>
        </w:r>
        <w:r w:rsidR="0092006B">
          <w:rPr>
            <w:noProof/>
            <w:webHidden/>
          </w:rPr>
          <w:tab/>
        </w:r>
        <w:r w:rsidR="0092006B">
          <w:rPr>
            <w:noProof/>
            <w:webHidden/>
          </w:rPr>
          <w:fldChar w:fldCharType="begin"/>
        </w:r>
        <w:r w:rsidR="0092006B">
          <w:rPr>
            <w:noProof/>
            <w:webHidden/>
          </w:rPr>
          <w:instrText xml:space="preserve"> PAGEREF _Toc440455482 \h </w:instrText>
        </w:r>
        <w:r w:rsidR="0092006B">
          <w:rPr>
            <w:noProof/>
            <w:webHidden/>
          </w:rPr>
        </w:r>
        <w:r w:rsidR="0092006B">
          <w:rPr>
            <w:noProof/>
            <w:webHidden/>
          </w:rPr>
          <w:fldChar w:fldCharType="separate"/>
        </w:r>
        <w:r w:rsidR="00154D81">
          <w:rPr>
            <w:noProof/>
            <w:webHidden/>
          </w:rPr>
          <w:t>1</w:t>
        </w:r>
        <w:r w:rsidR="0092006B">
          <w:rPr>
            <w:noProof/>
            <w:webHidden/>
          </w:rPr>
          <w:fldChar w:fldCharType="end"/>
        </w:r>
      </w:hyperlink>
    </w:p>
    <w:p w14:paraId="129ACEF9"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483" w:history="1">
        <w:r w:rsidR="0092006B" w:rsidRPr="00076B76">
          <w:rPr>
            <w:rStyle w:val="Hyperlink"/>
            <w:noProof/>
          </w:rPr>
          <w:t>1.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Genetic affiliations</w:t>
        </w:r>
        <w:r w:rsidR="0092006B">
          <w:rPr>
            <w:noProof/>
            <w:webHidden/>
          </w:rPr>
          <w:tab/>
        </w:r>
        <w:r w:rsidR="0092006B">
          <w:rPr>
            <w:noProof/>
            <w:webHidden/>
          </w:rPr>
          <w:fldChar w:fldCharType="begin"/>
        </w:r>
        <w:r w:rsidR="0092006B">
          <w:rPr>
            <w:noProof/>
            <w:webHidden/>
          </w:rPr>
          <w:instrText xml:space="preserve"> PAGEREF _Toc440455483 \h </w:instrText>
        </w:r>
        <w:r w:rsidR="0092006B">
          <w:rPr>
            <w:noProof/>
            <w:webHidden/>
          </w:rPr>
        </w:r>
        <w:r w:rsidR="0092006B">
          <w:rPr>
            <w:noProof/>
            <w:webHidden/>
          </w:rPr>
          <w:fldChar w:fldCharType="separate"/>
        </w:r>
        <w:r w:rsidR="00154D81">
          <w:rPr>
            <w:noProof/>
            <w:webHidden/>
          </w:rPr>
          <w:t>2</w:t>
        </w:r>
        <w:r w:rsidR="0092006B">
          <w:rPr>
            <w:noProof/>
            <w:webHidden/>
          </w:rPr>
          <w:fldChar w:fldCharType="end"/>
        </w:r>
      </w:hyperlink>
    </w:p>
    <w:p w14:paraId="5802F2BC" w14:textId="77777777" w:rsidR="0092006B" w:rsidRDefault="007B450E">
      <w:pPr>
        <w:pStyle w:val="TOC3"/>
        <w:rPr>
          <w:rFonts w:asciiTheme="minorHAnsi" w:eastAsiaTheme="minorEastAsia" w:hAnsiTheme="minorHAnsi" w:cstheme="minorBidi"/>
          <w:noProof/>
          <w:sz w:val="22"/>
          <w:szCs w:val="22"/>
          <w:lang w:eastAsia="en-US"/>
        </w:rPr>
      </w:pPr>
      <w:hyperlink w:anchor="_Toc440455484" w:history="1">
        <w:r w:rsidR="0092006B" w:rsidRPr="00076B76">
          <w:rPr>
            <w:rStyle w:val="Hyperlink"/>
            <w:noProof/>
          </w:rPr>
          <w:t>1.2.1.</w:t>
        </w:r>
        <w:r w:rsidR="0092006B">
          <w:rPr>
            <w:rFonts w:asciiTheme="minorHAnsi" w:eastAsiaTheme="minorEastAsia" w:hAnsiTheme="minorHAnsi" w:cstheme="minorBidi"/>
            <w:noProof/>
            <w:sz w:val="22"/>
            <w:szCs w:val="22"/>
            <w:lang w:eastAsia="en-US"/>
          </w:rPr>
          <w:tab/>
        </w:r>
        <w:r w:rsidR="0092006B" w:rsidRPr="00076B76">
          <w:rPr>
            <w:rStyle w:val="Hyperlink"/>
            <w:noProof/>
          </w:rPr>
          <w:t>Papuan Malay, a Malayic language within Malayo-Polynesian</w:t>
        </w:r>
        <w:r w:rsidR="0092006B">
          <w:rPr>
            <w:noProof/>
            <w:webHidden/>
          </w:rPr>
          <w:tab/>
        </w:r>
        <w:r w:rsidR="0092006B">
          <w:rPr>
            <w:noProof/>
            <w:webHidden/>
          </w:rPr>
          <w:fldChar w:fldCharType="begin"/>
        </w:r>
        <w:r w:rsidR="0092006B">
          <w:rPr>
            <w:noProof/>
            <w:webHidden/>
          </w:rPr>
          <w:instrText xml:space="preserve"> PAGEREF _Toc440455484 \h </w:instrText>
        </w:r>
        <w:r w:rsidR="0092006B">
          <w:rPr>
            <w:noProof/>
            <w:webHidden/>
          </w:rPr>
        </w:r>
        <w:r w:rsidR="0092006B">
          <w:rPr>
            <w:noProof/>
            <w:webHidden/>
          </w:rPr>
          <w:fldChar w:fldCharType="separate"/>
        </w:r>
        <w:r w:rsidR="00154D81">
          <w:rPr>
            <w:noProof/>
            <w:webHidden/>
          </w:rPr>
          <w:t>3</w:t>
        </w:r>
        <w:r w:rsidR="0092006B">
          <w:rPr>
            <w:noProof/>
            <w:webHidden/>
          </w:rPr>
          <w:fldChar w:fldCharType="end"/>
        </w:r>
      </w:hyperlink>
    </w:p>
    <w:p w14:paraId="0426ECB1" w14:textId="77777777" w:rsidR="0092006B" w:rsidRDefault="007B450E">
      <w:pPr>
        <w:pStyle w:val="TOC3"/>
        <w:rPr>
          <w:rFonts w:asciiTheme="minorHAnsi" w:eastAsiaTheme="minorEastAsia" w:hAnsiTheme="minorHAnsi" w:cstheme="minorBidi"/>
          <w:noProof/>
          <w:sz w:val="22"/>
          <w:szCs w:val="22"/>
          <w:lang w:eastAsia="en-US"/>
        </w:rPr>
      </w:pPr>
      <w:hyperlink w:anchor="_Toc440455485" w:history="1">
        <w:r w:rsidR="0092006B" w:rsidRPr="00076B76">
          <w:rPr>
            <w:rStyle w:val="Hyperlink"/>
            <w:noProof/>
          </w:rPr>
          <w:t>1.2.2.</w:t>
        </w:r>
        <w:r w:rsidR="0092006B">
          <w:rPr>
            <w:rFonts w:asciiTheme="minorHAnsi" w:eastAsiaTheme="minorEastAsia" w:hAnsiTheme="minorHAnsi" w:cstheme="minorBidi"/>
            <w:noProof/>
            <w:sz w:val="22"/>
            <w:szCs w:val="22"/>
            <w:lang w:eastAsia="en-US"/>
          </w:rPr>
          <w:tab/>
        </w:r>
        <w:r w:rsidR="0092006B" w:rsidRPr="00076B76">
          <w:rPr>
            <w:rStyle w:val="Hyperlink"/>
            <w:noProof/>
          </w:rPr>
          <w:t>Papuan Malay, a non-creole descendant of low Malay</w:t>
        </w:r>
        <w:r w:rsidR="0092006B">
          <w:rPr>
            <w:noProof/>
            <w:webHidden/>
          </w:rPr>
          <w:tab/>
        </w:r>
        <w:r w:rsidR="0092006B">
          <w:rPr>
            <w:noProof/>
            <w:webHidden/>
          </w:rPr>
          <w:fldChar w:fldCharType="begin"/>
        </w:r>
        <w:r w:rsidR="0092006B">
          <w:rPr>
            <w:noProof/>
            <w:webHidden/>
          </w:rPr>
          <w:instrText xml:space="preserve"> PAGEREF _Toc440455485 \h </w:instrText>
        </w:r>
        <w:r w:rsidR="0092006B">
          <w:rPr>
            <w:noProof/>
            <w:webHidden/>
          </w:rPr>
        </w:r>
        <w:r w:rsidR="0092006B">
          <w:rPr>
            <w:noProof/>
            <w:webHidden/>
          </w:rPr>
          <w:fldChar w:fldCharType="separate"/>
        </w:r>
        <w:r w:rsidR="00154D81">
          <w:rPr>
            <w:noProof/>
            <w:webHidden/>
          </w:rPr>
          <w:t>4</w:t>
        </w:r>
        <w:r w:rsidR="0092006B">
          <w:rPr>
            <w:noProof/>
            <w:webHidden/>
          </w:rPr>
          <w:fldChar w:fldCharType="end"/>
        </w:r>
      </w:hyperlink>
    </w:p>
    <w:p w14:paraId="64530655" w14:textId="77777777" w:rsidR="0092006B" w:rsidRDefault="007B450E">
      <w:pPr>
        <w:pStyle w:val="TOC3"/>
        <w:rPr>
          <w:rFonts w:asciiTheme="minorHAnsi" w:eastAsiaTheme="minorEastAsia" w:hAnsiTheme="minorHAnsi" w:cstheme="minorBidi"/>
          <w:noProof/>
          <w:sz w:val="22"/>
          <w:szCs w:val="22"/>
          <w:lang w:eastAsia="en-US"/>
        </w:rPr>
      </w:pPr>
      <w:hyperlink w:anchor="_Toc440455486" w:history="1">
        <w:r w:rsidR="0092006B" w:rsidRPr="00076B76">
          <w:rPr>
            <w:rStyle w:val="Hyperlink"/>
            <w:noProof/>
          </w:rPr>
          <w:t>1.2.3.</w:t>
        </w:r>
        <w:r w:rsidR="0092006B">
          <w:rPr>
            <w:rFonts w:asciiTheme="minorHAnsi" w:eastAsiaTheme="minorEastAsia" w:hAnsiTheme="minorHAnsi" w:cstheme="minorBidi"/>
            <w:noProof/>
            <w:sz w:val="22"/>
            <w:szCs w:val="22"/>
            <w:lang w:eastAsia="en-US"/>
          </w:rPr>
          <w:tab/>
        </w:r>
        <w:r w:rsidR="0092006B" w:rsidRPr="00076B76">
          <w:rPr>
            <w:rStyle w:val="Hyperlink"/>
            <w:noProof/>
          </w:rPr>
          <w:t>Papuan Malay, a distinct language within the Malay continuum</w:t>
        </w:r>
        <w:r w:rsidR="0092006B">
          <w:rPr>
            <w:noProof/>
            <w:webHidden/>
          </w:rPr>
          <w:tab/>
        </w:r>
        <w:r w:rsidR="0092006B">
          <w:rPr>
            <w:noProof/>
            <w:webHidden/>
          </w:rPr>
          <w:fldChar w:fldCharType="begin"/>
        </w:r>
        <w:r w:rsidR="0092006B">
          <w:rPr>
            <w:noProof/>
            <w:webHidden/>
          </w:rPr>
          <w:instrText xml:space="preserve"> PAGEREF _Toc440455486 \h </w:instrText>
        </w:r>
        <w:r w:rsidR="0092006B">
          <w:rPr>
            <w:noProof/>
            <w:webHidden/>
          </w:rPr>
        </w:r>
        <w:r w:rsidR="0092006B">
          <w:rPr>
            <w:noProof/>
            <w:webHidden/>
          </w:rPr>
          <w:fldChar w:fldCharType="separate"/>
        </w:r>
        <w:r w:rsidR="00154D81">
          <w:rPr>
            <w:noProof/>
            <w:webHidden/>
          </w:rPr>
          <w:t>8</w:t>
        </w:r>
        <w:r w:rsidR="0092006B">
          <w:rPr>
            <w:noProof/>
            <w:webHidden/>
          </w:rPr>
          <w:fldChar w:fldCharType="end"/>
        </w:r>
      </w:hyperlink>
    </w:p>
    <w:p w14:paraId="6026E862"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487" w:history="1">
        <w:r w:rsidR="0092006B" w:rsidRPr="00076B76">
          <w:rPr>
            <w:rStyle w:val="Hyperlink"/>
            <w:noProof/>
          </w:rPr>
          <w:t>1.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Dialect situation</w:t>
        </w:r>
        <w:r w:rsidR="0092006B">
          <w:rPr>
            <w:noProof/>
            <w:webHidden/>
          </w:rPr>
          <w:tab/>
        </w:r>
        <w:r w:rsidR="0092006B">
          <w:rPr>
            <w:noProof/>
            <w:webHidden/>
          </w:rPr>
          <w:fldChar w:fldCharType="begin"/>
        </w:r>
        <w:r w:rsidR="0092006B">
          <w:rPr>
            <w:noProof/>
            <w:webHidden/>
          </w:rPr>
          <w:instrText xml:space="preserve"> PAGEREF _Toc440455487 \h </w:instrText>
        </w:r>
        <w:r w:rsidR="0092006B">
          <w:rPr>
            <w:noProof/>
            <w:webHidden/>
          </w:rPr>
        </w:r>
        <w:r w:rsidR="0092006B">
          <w:rPr>
            <w:noProof/>
            <w:webHidden/>
          </w:rPr>
          <w:fldChar w:fldCharType="separate"/>
        </w:r>
        <w:r w:rsidR="00154D81">
          <w:rPr>
            <w:noProof/>
            <w:webHidden/>
          </w:rPr>
          <w:t>10</w:t>
        </w:r>
        <w:r w:rsidR="0092006B">
          <w:rPr>
            <w:noProof/>
            <w:webHidden/>
          </w:rPr>
          <w:fldChar w:fldCharType="end"/>
        </w:r>
      </w:hyperlink>
    </w:p>
    <w:p w14:paraId="4FADDAF5"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488" w:history="1">
        <w:r w:rsidR="0092006B" w:rsidRPr="00076B76">
          <w:rPr>
            <w:rStyle w:val="Hyperlink"/>
            <w:noProof/>
          </w:rPr>
          <w:t>1.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Linguistic setting</w:t>
        </w:r>
        <w:r w:rsidR="0092006B">
          <w:rPr>
            <w:noProof/>
            <w:webHidden/>
          </w:rPr>
          <w:tab/>
        </w:r>
        <w:r w:rsidR="0092006B">
          <w:rPr>
            <w:noProof/>
            <w:webHidden/>
          </w:rPr>
          <w:fldChar w:fldCharType="begin"/>
        </w:r>
        <w:r w:rsidR="0092006B">
          <w:rPr>
            <w:noProof/>
            <w:webHidden/>
          </w:rPr>
          <w:instrText xml:space="preserve"> PAGEREF _Toc440455488 \h </w:instrText>
        </w:r>
        <w:r w:rsidR="0092006B">
          <w:rPr>
            <w:noProof/>
            <w:webHidden/>
          </w:rPr>
        </w:r>
        <w:r w:rsidR="0092006B">
          <w:rPr>
            <w:noProof/>
            <w:webHidden/>
          </w:rPr>
          <w:fldChar w:fldCharType="separate"/>
        </w:r>
        <w:r w:rsidR="00154D81">
          <w:rPr>
            <w:noProof/>
            <w:webHidden/>
          </w:rPr>
          <w:t>12</w:t>
        </w:r>
        <w:r w:rsidR="0092006B">
          <w:rPr>
            <w:noProof/>
            <w:webHidden/>
          </w:rPr>
          <w:fldChar w:fldCharType="end"/>
        </w:r>
      </w:hyperlink>
    </w:p>
    <w:p w14:paraId="5BB5BD4C"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489" w:history="1">
        <w:r w:rsidR="0092006B" w:rsidRPr="00076B76">
          <w:rPr>
            <w:rStyle w:val="Hyperlink"/>
            <w:noProof/>
          </w:rPr>
          <w:t>1.5.</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ociolinguistic profile</w:t>
        </w:r>
        <w:r w:rsidR="0092006B">
          <w:rPr>
            <w:noProof/>
            <w:webHidden/>
          </w:rPr>
          <w:tab/>
        </w:r>
        <w:r w:rsidR="0092006B">
          <w:rPr>
            <w:noProof/>
            <w:webHidden/>
          </w:rPr>
          <w:fldChar w:fldCharType="begin"/>
        </w:r>
        <w:r w:rsidR="0092006B">
          <w:rPr>
            <w:noProof/>
            <w:webHidden/>
          </w:rPr>
          <w:instrText xml:space="preserve"> PAGEREF _Toc440455489 \h </w:instrText>
        </w:r>
        <w:r w:rsidR="0092006B">
          <w:rPr>
            <w:noProof/>
            <w:webHidden/>
          </w:rPr>
        </w:r>
        <w:r w:rsidR="0092006B">
          <w:rPr>
            <w:noProof/>
            <w:webHidden/>
          </w:rPr>
          <w:fldChar w:fldCharType="separate"/>
        </w:r>
        <w:r w:rsidR="00154D81">
          <w:rPr>
            <w:noProof/>
            <w:webHidden/>
          </w:rPr>
          <w:t>14</w:t>
        </w:r>
        <w:r w:rsidR="0092006B">
          <w:rPr>
            <w:noProof/>
            <w:webHidden/>
          </w:rPr>
          <w:fldChar w:fldCharType="end"/>
        </w:r>
      </w:hyperlink>
    </w:p>
    <w:p w14:paraId="662BF3B5" w14:textId="77777777" w:rsidR="0092006B" w:rsidRDefault="007B450E">
      <w:pPr>
        <w:pStyle w:val="TOC3"/>
        <w:rPr>
          <w:rFonts w:asciiTheme="minorHAnsi" w:eastAsiaTheme="minorEastAsia" w:hAnsiTheme="minorHAnsi" w:cstheme="minorBidi"/>
          <w:noProof/>
          <w:sz w:val="22"/>
          <w:szCs w:val="22"/>
          <w:lang w:eastAsia="en-US"/>
        </w:rPr>
      </w:pPr>
      <w:hyperlink w:anchor="_Toc440455490" w:history="1">
        <w:r w:rsidR="0092006B" w:rsidRPr="00076B76">
          <w:rPr>
            <w:rStyle w:val="Hyperlink"/>
            <w:noProof/>
          </w:rPr>
          <w:t>1.5.1.</w:t>
        </w:r>
        <w:r w:rsidR="0092006B">
          <w:rPr>
            <w:rFonts w:asciiTheme="minorHAnsi" w:eastAsiaTheme="minorEastAsia" w:hAnsiTheme="minorHAnsi" w:cstheme="minorBidi"/>
            <w:noProof/>
            <w:sz w:val="22"/>
            <w:szCs w:val="22"/>
            <w:lang w:eastAsia="en-US"/>
          </w:rPr>
          <w:tab/>
        </w:r>
        <w:r w:rsidR="0092006B" w:rsidRPr="00076B76">
          <w:rPr>
            <w:rStyle w:val="Hyperlink"/>
            <w:noProof/>
          </w:rPr>
          <w:t>Language use</w:t>
        </w:r>
        <w:r w:rsidR="0092006B">
          <w:rPr>
            <w:noProof/>
            <w:webHidden/>
          </w:rPr>
          <w:tab/>
        </w:r>
        <w:r w:rsidR="0092006B">
          <w:rPr>
            <w:noProof/>
            <w:webHidden/>
          </w:rPr>
          <w:fldChar w:fldCharType="begin"/>
        </w:r>
        <w:r w:rsidR="0092006B">
          <w:rPr>
            <w:noProof/>
            <w:webHidden/>
          </w:rPr>
          <w:instrText xml:space="preserve"> PAGEREF _Toc440455490 \h </w:instrText>
        </w:r>
        <w:r w:rsidR="0092006B">
          <w:rPr>
            <w:noProof/>
            <w:webHidden/>
          </w:rPr>
        </w:r>
        <w:r w:rsidR="0092006B">
          <w:rPr>
            <w:noProof/>
            <w:webHidden/>
          </w:rPr>
          <w:fldChar w:fldCharType="separate"/>
        </w:r>
        <w:r w:rsidR="00154D81">
          <w:rPr>
            <w:noProof/>
            <w:webHidden/>
          </w:rPr>
          <w:t>15</w:t>
        </w:r>
        <w:r w:rsidR="0092006B">
          <w:rPr>
            <w:noProof/>
            <w:webHidden/>
          </w:rPr>
          <w:fldChar w:fldCharType="end"/>
        </w:r>
      </w:hyperlink>
    </w:p>
    <w:p w14:paraId="3F31648F" w14:textId="77777777" w:rsidR="0092006B" w:rsidRDefault="007B450E">
      <w:pPr>
        <w:pStyle w:val="TOC3"/>
        <w:rPr>
          <w:rFonts w:asciiTheme="minorHAnsi" w:eastAsiaTheme="minorEastAsia" w:hAnsiTheme="minorHAnsi" w:cstheme="minorBidi"/>
          <w:noProof/>
          <w:sz w:val="22"/>
          <w:szCs w:val="22"/>
          <w:lang w:eastAsia="en-US"/>
        </w:rPr>
      </w:pPr>
      <w:hyperlink w:anchor="_Toc440455491" w:history="1">
        <w:r w:rsidR="0092006B" w:rsidRPr="00076B76">
          <w:rPr>
            <w:rStyle w:val="Hyperlink"/>
            <w:noProof/>
          </w:rPr>
          <w:t>1.5.2.</w:t>
        </w:r>
        <w:r w:rsidR="0092006B">
          <w:rPr>
            <w:rFonts w:asciiTheme="minorHAnsi" w:eastAsiaTheme="minorEastAsia" w:hAnsiTheme="minorHAnsi" w:cstheme="minorBidi"/>
            <w:noProof/>
            <w:sz w:val="22"/>
            <w:szCs w:val="22"/>
            <w:lang w:eastAsia="en-US"/>
          </w:rPr>
          <w:tab/>
        </w:r>
        <w:r w:rsidR="0092006B" w:rsidRPr="00076B76">
          <w:rPr>
            <w:rStyle w:val="Hyperlink"/>
            <w:noProof/>
          </w:rPr>
          <w:t>Language attitudes</w:t>
        </w:r>
        <w:r w:rsidR="0092006B">
          <w:rPr>
            <w:noProof/>
            <w:webHidden/>
          </w:rPr>
          <w:tab/>
        </w:r>
        <w:r w:rsidR="0092006B">
          <w:rPr>
            <w:noProof/>
            <w:webHidden/>
          </w:rPr>
          <w:fldChar w:fldCharType="begin"/>
        </w:r>
        <w:r w:rsidR="0092006B">
          <w:rPr>
            <w:noProof/>
            <w:webHidden/>
          </w:rPr>
          <w:instrText xml:space="preserve"> PAGEREF _Toc440455491 \h </w:instrText>
        </w:r>
        <w:r w:rsidR="0092006B">
          <w:rPr>
            <w:noProof/>
            <w:webHidden/>
          </w:rPr>
        </w:r>
        <w:r w:rsidR="0092006B">
          <w:rPr>
            <w:noProof/>
            <w:webHidden/>
          </w:rPr>
          <w:fldChar w:fldCharType="separate"/>
        </w:r>
        <w:r w:rsidR="00154D81">
          <w:rPr>
            <w:noProof/>
            <w:webHidden/>
          </w:rPr>
          <w:t>18</w:t>
        </w:r>
        <w:r w:rsidR="0092006B">
          <w:rPr>
            <w:noProof/>
            <w:webHidden/>
          </w:rPr>
          <w:fldChar w:fldCharType="end"/>
        </w:r>
      </w:hyperlink>
    </w:p>
    <w:p w14:paraId="64EB9AD0"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492" w:history="1">
        <w:r w:rsidR="0092006B" w:rsidRPr="00076B76">
          <w:rPr>
            <w:rStyle w:val="Hyperlink"/>
            <w:noProof/>
          </w:rPr>
          <w:t>1.6.</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Typological profile of Papuan Malay</w:t>
        </w:r>
        <w:r w:rsidR="0092006B">
          <w:rPr>
            <w:noProof/>
            <w:webHidden/>
          </w:rPr>
          <w:tab/>
        </w:r>
        <w:r w:rsidR="0092006B">
          <w:rPr>
            <w:noProof/>
            <w:webHidden/>
          </w:rPr>
          <w:fldChar w:fldCharType="begin"/>
        </w:r>
        <w:r w:rsidR="0092006B">
          <w:rPr>
            <w:noProof/>
            <w:webHidden/>
          </w:rPr>
          <w:instrText xml:space="preserve"> PAGEREF _Toc440455492 \h </w:instrText>
        </w:r>
        <w:r w:rsidR="0092006B">
          <w:rPr>
            <w:noProof/>
            <w:webHidden/>
          </w:rPr>
        </w:r>
        <w:r w:rsidR="0092006B">
          <w:rPr>
            <w:noProof/>
            <w:webHidden/>
          </w:rPr>
          <w:fldChar w:fldCharType="separate"/>
        </w:r>
        <w:r w:rsidR="00154D81">
          <w:rPr>
            <w:noProof/>
            <w:webHidden/>
          </w:rPr>
          <w:t>21</w:t>
        </w:r>
        <w:r w:rsidR="0092006B">
          <w:rPr>
            <w:noProof/>
            <w:webHidden/>
          </w:rPr>
          <w:fldChar w:fldCharType="end"/>
        </w:r>
      </w:hyperlink>
    </w:p>
    <w:p w14:paraId="3D9F07BD" w14:textId="77777777" w:rsidR="0092006B" w:rsidRDefault="007B450E">
      <w:pPr>
        <w:pStyle w:val="TOC3"/>
        <w:rPr>
          <w:rFonts w:asciiTheme="minorHAnsi" w:eastAsiaTheme="minorEastAsia" w:hAnsiTheme="minorHAnsi" w:cstheme="minorBidi"/>
          <w:noProof/>
          <w:sz w:val="22"/>
          <w:szCs w:val="22"/>
          <w:lang w:eastAsia="en-US"/>
        </w:rPr>
      </w:pPr>
      <w:hyperlink w:anchor="_Toc440455493" w:history="1">
        <w:r w:rsidR="0092006B" w:rsidRPr="00076B76">
          <w:rPr>
            <w:rStyle w:val="Hyperlink"/>
            <w:noProof/>
          </w:rPr>
          <w:t>1.6.1.</w:t>
        </w:r>
        <w:r w:rsidR="0092006B">
          <w:rPr>
            <w:rFonts w:asciiTheme="minorHAnsi" w:eastAsiaTheme="minorEastAsia" w:hAnsiTheme="minorHAnsi" w:cstheme="minorBidi"/>
            <w:noProof/>
            <w:sz w:val="22"/>
            <w:szCs w:val="22"/>
            <w:lang w:eastAsia="en-US"/>
          </w:rPr>
          <w:tab/>
        </w:r>
        <w:r w:rsidR="0092006B" w:rsidRPr="00076B76">
          <w:rPr>
            <w:rStyle w:val="Hyperlink"/>
            <w:noProof/>
          </w:rPr>
          <w:t>General typological profile</w:t>
        </w:r>
        <w:r w:rsidR="0092006B">
          <w:rPr>
            <w:noProof/>
            <w:webHidden/>
          </w:rPr>
          <w:tab/>
        </w:r>
        <w:r w:rsidR="0092006B">
          <w:rPr>
            <w:noProof/>
            <w:webHidden/>
          </w:rPr>
          <w:fldChar w:fldCharType="begin"/>
        </w:r>
        <w:r w:rsidR="0092006B">
          <w:rPr>
            <w:noProof/>
            <w:webHidden/>
          </w:rPr>
          <w:instrText xml:space="preserve"> PAGEREF _Toc440455493 \h </w:instrText>
        </w:r>
        <w:r w:rsidR="0092006B">
          <w:rPr>
            <w:noProof/>
            <w:webHidden/>
          </w:rPr>
        </w:r>
        <w:r w:rsidR="0092006B">
          <w:rPr>
            <w:noProof/>
            <w:webHidden/>
          </w:rPr>
          <w:fldChar w:fldCharType="separate"/>
        </w:r>
        <w:r w:rsidR="00154D81">
          <w:rPr>
            <w:noProof/>
            <w:webHidden/>
          </w:rPr>
          <w:t>21</w:t>
        </w:r>
        <w:r w:rsidR="0092006B">
          <w:rPr>
            <w:noProof/>
            <w:webHidden/>
          </w:rPr>
          <w:fldChar w:fldCharType="end"/>
        </w:r>
      </w:hyperlink>
    </w:p>
    <w:p w14:paraId="18F89FE6" w14:textId="77777777" w:rsidR="0092006B" w:rsidRDefault="007B450E">
      <w:pPr>
        <w:pStyle w:val="TOC3"/>
        <w:rPr>
          <w:rFonts w:asciiTheme="minorHAnsi" w:eastAsiaTheme="minorEastAsia" w:hAnsiTheme="minorHAnsi" w:cstheme="minorBidi"/>
          <w:noProof/>
          <w:sz w:val="22"/>
          <w:szCs w:val="22"/>
          <w:lang w:eastAsia="en-US"/>
        </w:rPr>
      </w:pPr>
      <w:hyperlink w:anchor="_Toc440455494" w:history="1">
        <w:r w:rsidR="0092006B" w:rsidRPr="00076B76">
          <w:rPr>
            <w:rStyle w:val="Hyperlink"/>
            <w:noProof/>
          </w:rPr>
          <w:t>1.6.2.</w:t>
        </w:r>
        <w:r w:rsidR="0092006B">
          <w:rPr>
            <w:rFonts w:asciiTheme="minorHAnsi" w:eastAsiaTheme="minorEastAsia" w:hAnsiTheme="minorHAnsi" w:cstheme="minorBidi"/>
            <w:noProof/>
            <w:sz w:val="22"/>
            <w:szCs w:val="22"/>
            <w:lang w:eastAsia="en-US"/>
          </w:rPr>
          <w:tab/>
        </w:r>
        <w:r w:rsidR="0092006B" w:rsidRPr="00076B76">
          <w:rPr>
            <w:rStyle w:val="Hyperlink"/>
            <w:noProof/>
          </w:rPr>
          <w:t>Papuan Malay as a language of the Papuan contact zone</w:t>
        </w:r>
        <w:r w:rsidR="0092006B">
          <w:rPr>
            <w:noProof/>
            <w:webHidden/>
          </w:rPr>
          <w:tab/>
        </w:r>
        <w:r w:rsidR="0092006B">
          <w:rPr>
            <w:noProof/>
            <w:webHidden/>
          </w:rPr>
          <w:fldChar w:fldCharType="begin"/>
        </w:r>
        <w:r w:rsidR="0092006B">
          <w:rPr>
            <w:noProof/>
            <w:webHidden/>
          </w:rPr>
          <w:instrText xml:space="preserve"> PAGEREF _Toc440455494 \h </w:instrText>
        </w:r>
        <w:r w:rsidR="0092006B">
          <w:rPr>
            <w:noProof/>
            <w:webHidden/>
          </w:rPr>
        </w:r>
        <w:r w:rsidR="0092006B">
          <w:rPr>
            <w:noProof/>
            <w:webHidden/>
          </w:rPr>
          <w:fldChar w:fldCharType="separate"/>
        </w:r>
        <w:r w:rsidR="00154D81">
          <w:rPr>
            <w:noProof/>
            <w:webHidden/>
          </w:rPr>
          <w:t>26</w:t>
        </w:r>
        <w:r w:rsidR="0092006B">
          <w:rPr>
            <w:noProof/>
            <w:webHidden/>
          </w:rPr>
          <w:fldChar w:fldCharType="end"/>
        </w:r>
      </w:hyperlink>
    </w:p>
    <w:p w14:paraId="151B03EA" w14:textId="77777777" w:rsidR="0092006B" w:rsidRDefault="007B450E">
      <w:pPr>
        <w:pStyle w:val="TOC3"/>
        <w:rPr>
          <w:rFonts w:asciiTheme="minorHAnsi" w:eastAsiaTheme="minorEastAsia" w:hAnsiTheme="minorHAnsi" w:cstheme="minorBidi"/>
          <w:noProof/>
          <w:sz w:val="22"/>
          <w:szCs w:val="22"/>
          <w:lang w:eastAsia="en-US"/>
        </w:rPr>
      </w:pPr>
      <w:hyperlink w:anchor="_Toc440455495" w:history="1">
        <w:r w:rsidR="0092006B" w:rsidRPr="00076B76">
          <w:rPr>
            <w:rStyle w:val="Hyperlink"/>
            <w:noProof/>
          </w:rPr>
          <w:t>1.6.3.</w:t>
        </w:r>
        <w:r w:rsidR="0092006B">
          <w:rPr>
            <w:rFonts w:asciiTheme="minorHAnsi" w:eastAsiaTheme="minorEastAsia" w:hAnsiTheme="minorHAnsi" w:cstheme="minorBidi"/>
            <w:noProof/>
            <w:sz w:val="22"/>
            <w:szCs w:val="22"/>
            <w:lang w:eastAsia="en-US"/>
          </w:rPr>
          <w:tab/>
        </w:r>
        <w:r w:rsidR="0092006B" w:rsidRPr="00076B76">
          <w:rPr>
            <w:rStyle w:val="Hyperlink"/>
            <w:noProof/>
          </w:rPr>
          <w:t>Papuan Malay as an eastern Malay variety</w:t>
        </w:r>
        <w:r w:rsidR="0092006B">
          <w:rPr>
            <w:noProof/>
            <w:webHidden/>
          </w:rPr>
          <w:tab/>
        </w:r>
        <w:r w:rsidR="0092006B">
          <w:rPr>
            <w:noProof/>
            <w:webHidden/>
          </w:rPr>
          <w:fldChar w:fldCharType="begin"/>
        </w:r>
        <w:r w:rsidR="0092006B">
          <w:rPr>
            <w:noProof/>
            <w:webHidden/>
          </w:rPr>
          <w:instrText xml:space="preserve"> PAGEREF _Toc440455495 \h </w:instrText>
        </w:r>
        <w:r w:rsidR="0092006B">
          <w:rPr>
            <w:noProof/>
            <w:webHidden/>
          </w:rPr>
        </w:r>
        <w:r w:rsidR="0092006B">
          <w:rPr>
            <w:noProof/>
            <w:webHidden/>
          </w:rPr>
          <w:fldChar w:fldCharType="separate"/>
        </w:r>
        <w:r w:rsidR="00154D81">
          <w:rPr>
            <w:noProof/>
            <w:webHidden/>
          </w:rPr>
          <w:t>31</w:t>
        </w:r>
        <w:r w:rsidR="0092006B">
          <w:rPr>
            <w:noProof/>
            <w:webHidden/>
          </w:rPr>
          <w:fldChar w:fldCharType="end"/>
        </w:r>
      </w:hyperlink>
    </w:p>
    <w:p w14:paraId="4871D4D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496" w:history="1">
        <w:r w:rsidR="0092006B" w:rsidRPr="00076B76">
          <w:rPr>
            <w:rStyle w:val="Hyperlink"/>
            <w:noProof/>
          </w:rPr>
          <w:t>1.7.</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Demographic information</w:t>
        </w:r>
        <w:r w:rsidR="0092006B">
          <w:rPr>
            <w:noProof/>
            <w:webHidden/>
          </w:rPr>
          <w:tab/>
        </w:r>
        <w:r w:rsidR="0092006B">
          <w:rPr>
            <w:noProof/>
            <w:webHidden/>
          </w:rPr>
          <w:fldChar w:fldCharType="begin"/>
        </w:r>
        <w:r w:rsidR="0092006B">
          <w:rPr>
            <w:noProof/>
            <w:webHidden/>
          </w:rPr>
          <w:instrText xml:space="preserve"> PAGEREF _Toc440455496 \h </w:instrText>
        </w:r>
        <w:r w:rsidR="0092006B">
          <w:rPr>
            <w:noProof/>
            <w:webHidden/>
          </w:rPr>
        </w:r>
        <w:r w:rsidR="0092006B">
          <w:rPr>
            <w:noProof/>
            <w:webHidden/>
          </w:rPr>
          <w:fldChar w:fldCharType="separate"/>
        </w:r>
        <w:r w:rsidR="00154D81">
          <w:rPr>
            <w:noProof/>
            <w:webHidden/>
          </w:rPr>
          <w:t>36</w:t>
        </w:r>
        <w:r w:rsidR="0092006B">
          <w:rPr>
            <w:noProof/>
            <w:webHidden/>
          </w:rPr>
          <w:fldChar w:fldCharType="end"/>
        </w:r>
      </w:hyperlink>
    </w:p>
    <w:p w14:paraId="51FE213A" w14:textId="77777777" w:rsidR="0092006B" w:rsidRDefault="007B450E">
      <w:pPr>
        <w:pStyle w:val="TOC3"/>
        <w:rPr>
          <w:rFonts w:asciiTheme="minorHAnsi" w:eastAsiaTheme="minorEastAsia" w:hAnsiTheme="minorHAnsi" w:cstheme="minorBidi"/>
          <w:noProof/>
          <w:sz w:val="22"/>
          <w:szCs w:val="22"/>
          <w:lang w:eastAsia="en-US"/>
        </w:rPr>
      </w:pPr>
      <w:hyperlink w:anchor="_Toc440455497" w:history="1">
        <w:r w:rsidR="0092006B" w:rsidRPr="00076B76">
          <w:rPr>
            <w:rStyle w:val="Hyperlink"/>
            <w:noProof/>
          </w:rPr>
          <w:t>1.7.1.</w:t>
        </w:r>
        <w:r w:rsidR="0092006B">
          <w:rPr>
            <w:rFonts w:asciiTheme="minorHAnsi" w:eastAsiaTheme="minorEastAsia" w:hAnsiTheme="minorHAnsi" w:cstheme="minorBidi"/>
            <w:noProof/>
            <w:sz w:val="22"/>
            <w:szCs w:val="22"/>
            <w:lang w:eastAsia="en-US"/>
          </w:rPr>
          <w:tab/>
        </w:r>
        <w:r w:rsidR="0092006B" w:rsidRPr="00076B76">
          <w:rPr>
            <w:rStyle w:val="Hyperlink"/>
            <w:noProof/>
          </w:rPr>
          <w:t>Speaker numbers</w:t>
        </w:r>
        <w:r w:rsidR="0092006B">
          <w:rPr>
            <w:noProof/>
            <w:webHidden/>
          </w:rPr>
          <w:tab/>
        </w:r>
        <w:r w:rsidR="0092006B">
          <w:rPr>
            <w:noProof/>
            <w:webHidden/>
          </w:rPr>
          <w:fldChar w:fldCharType="begin"/>
        </w:r>
        <w:r w:rsidR="0092006B">
          <w:rPr>
            <w:noProof/>
            <w:webHidden/>
          </w:rPr>
          <w:instrText xml:space="preserve"> PAGEREF _Toc440455497 \h </w:instrText>
        </w:r>
        <w:r w:rsidR="0092006B">
          <w:rPr>
            <w:noProof/>
            <w:webHidden/>
          </w:rPr>
        </w:r>
        <w:r w:rsidR="0092006B">
          <w:rPr>
            <w:noProof/>
            <w:webHidden/>
          </w:rPr>
          <w:fldChar w:fldCharType="separate"/>
        </w:r>
        <w:r w:rsidR="00154D81">
          <w:rPr>
            <w:noProof/>
            <w:webHidden/>
          </w:rPr>
          <w:t>36</w:t>
        </w:r>
        <w:r w:rsidR="0092006B">
          <w:rPr>
            <w:noProof/>
            <w:webHidden/>
          </w:rPr>
          <w:fldChar w:fldCharType="end"/>
        </w:r>
      </w:hyperlink>
    </w:p>
    <w:p w14:paraId="1D4D9CF7" w14:textId="77777777" w:rsidR="0092006B" w:rsidRDefault="007B450E">
      <w:pPr>
        <w:pStyle w:val="TOC3"/>
        <w:rPr>
          <w:rFonts w:asciiTheme="minorHAnsi" w:eastAsiaTheme="minorEastAsia" w:hAnsiTheme="minorHAnsi" w:cstheme="minorBidi"/>
          <w:noProof/>
          <w:sz w:val="22"/>
          <w:szCs w:val="22"/>
          <w:lang w:eastAsia="en-US"/>
        </w:rPr>
      </w:pPr>
      <w:hyperlink w:anchor="_Toc440455498" w:history="1">
        <w:r w:rsidR="0092006B" w:rsidRPr="00076B76">
          <w:rPr>
            <w:rStyle w:val="Hyperlink"/>
            <w:noProof/>
          </w:rPr>
          <w:t>1.7.2.</w:t>
        </w:r>
        <w:r w:rsidR="0092006B">
          <w:rPr>
            <w:rFonts w:asciiTheme="minorHAnsi" w:eastAsiaTheme="minorEastAsia" w:hAnsiTheme="minorHAnsi" w:cstheme="minorBidi"/>
            <w:noProof/>
            <w:sz w:val="22"/>
            <w:szCs w:val="22"/>
            <w:lang w:eastAsia="en-US"/>
          </w:rPr>
          <w:tab/>
        </w:r>
        <w:r w:rsidR="0092006B" w:rsidRPr="00076B76">
          <w:rPr>
            <w:rStyle w:val="Hyperlink"/>
            <w:noProof/>
          </w:rPr>
          <w:t>Occupation details</w:t>
        </w:r>
        <w:r w:rsidR="0092006B">
          <w:rPr>
            <w:noProof/>
            <w:webHidden/>
          </w:rPr>
          <w:tab/>
        </w:r>
        <w:r w:rsidR="0092006B">
          <w:rPr>
            <w:noProof/>
            <w:webHidden/>
          </w:rPr>
          <w:fldChar w:fldCharType="begin"/>
        </w:r>
        <w:r w:rsidR="0092006B">
          <w:rPr>
            <w:noProof/>
            <w:webHidden/>
          </w:rPr>
          <w:instrText xml:space="preserve"> PAGEREF _Toc440455498 \h </w:instrText>
        </w:r>
        <w:r w:rsidR="0092006B">
          <w:rPr>
            <w:noProof/>
            <w:webHidden/>
          </w:rPr>
        </w:r>
        <w:r w:rsidR="0092006B">
          <w:rPr>
            <w:noProof/>
            <w:webHidden/>
          </w:rPr>
          <w:fldChar w:fldCharType="separate"/>
        </w:r>
        <w:r w:rsidR="00154D81">
          <w:rPr>
            <w:noProof/>
            <w:webHidden/>
          </w:rPr>
          <w:t>38</w:t>
        </w:r>
        <w:r w:rsidR="0092006B">
          <w:rPr>
            <w:noProof/>
            <w:webHidden/>
          </w:rPr>
          <w:fldChar w:fldCharType="end"/>
        </w:r>
      </w:hyperlink>
    </w:p>
    <w:p w14:paraId="458B82FA" w14:textId="77777777" w:rsidR="0092006B" w:rsidRDefault="007B450E">
      <w:pPr>
        <w:pStyle w:val="TOC3"/>
        <w:rPr>
          <w:rFonts w:asciiTheme="minorHAnsi" w:eastAsiaTheme="minorEastAsia" w:hAnsiTheme="minorHAnsi" w:cstheme="minorBidi"/>
          <w:noProof/>
          <w:sz w:val="22"/>
          <w:szCs w:val="22"/>
          <w:lang w:eastAsia="en-US"/>
        </w:rPr>
      </w:pPr>
      <w:hyperlink w:anchor="_Toc440455499" w:history="1">
        <w:r w:rsidR="0092006B" w:rsidRPr="00076B76">
          <w:rPr>
            <w:rStyle w:val="Hyperlink"/>
            <w:noProof/>
          </w:rPr>
          <w:t>1.7.3.</w:t>
        </w:r>
        <w:r w:rsidR="0092006B">
          <w:rPr>
            <w:rFonts w:asciiTheme="minorHAnsi" w:eastAsiaTheme="minorEastAsia" w:hAnsiTheme="minorHAnsi" w:cstheme="minorBidi"/>
            <w:noProof/>
            <w:sz w:val="22"/>
            <w:szCs w:val="22"/>
            <w:lang w:eastAsia="en-US"/>
          </w:rPr>
          <w:tab/>
        </w:r>
        <w:r w:rsidR="0092006B" w:rsidRPr="00076B76">
          <w:rPr>
            <w:rStyle w:val="Hyperlink"/>
            <w:noProof/>
          </w:rPr>
          <w:t>Education and literacy rates</w:t>
        </w:r>
        <w:r w:rsidR="0092006B">
          <w:rPr>
            <w:noProof/>
            <w:webHidden/>
          </w:rPr>
          <w:tab/>
        </w:r>
        <w:r w:rsidR="0092006B">
          <w:rPr>
            <w:noProof/>
            <w:webHidden/>
          </w:rPr>
          <w:fldChar w:fldCharType="begin"/>
        </w:r>
        <w:r w:rsidR="0092006B">
          <w:rPr>
            <w:noProof/>
            <w:webHidden/>
          </w:rPr>
          <w:instrText xml:space="preserve"> PAGEREF _Toc440455499 \h </w:instrText>
        </w:r>
        <w:r w:rsidR="0092006B">
          <w:rPr>
            <w:noProof/>
            <w:webHidden/>
          </w:rPr>
        </w:r>
        <w:r w:rsidR="0092006B">
          <w:rPr>
            <w:noProof/>
            <w:webHidden/>
          </w:rPr>
          <w:fldChar w:fldCharType="separate"/>
        </w:r>
        <w:r w:rsidR="00154D81">
          <w:rPr>
            <w:noProof/>
            <w:webHidden/>
          </w:rPr>
          <w:t>39</w:t>
        </w:r>
        <w:r w:rsidR="0092006B">
          <w:rPr>
            <w:noProof/>
            <w:webHidden/>
          </w:rPr>
          <w:fldChar w:fldCharType="end"/>
        </w:r>
      </w:hyperlink>
    </w:p>
    <w:p w14:paraId="142C8318" w14:textId="77777777" w:rsidR="0092006B" w:rsidRDefault="007B450E">
      <w:pPr>
        <w:pStyle w:val="TOC3"/>
        <w:rPr>
          <w:rFonts w:asciiTheme="minorHAnsi" w:eastAsiaTheme="minorEastAsia" w:hAnsiTheme="minorHAnsi" w:cstheme="minorBidi"/>
          <w:noProof/>
          <w:sz w:val="22"/>
          <w:szCs w:val="22"/>
          <w:lang w:eastAsia="en-US"/>
        </w:rPr>
      </w:pPr>
      <w:hyperlink w:anchor="_Toc440455500" w:history="1">
        <w:r w:rsidR="0092006B" w:rsidRPr="00076B76">
          <w:rPr>
            <w:rStyle w:val="Hyperlink"/>
            <w:noProof/>
          </w:rPr>
          <w:t>1.7.4.</w:t>
        </w:r>
        <w:r w:rsidR="0092006B">
          <w:rPr>
            <w:rFonts w:asciiTheme="minorHAnsi" w:eastAsiaTheme="minorEastAsia" w:hAnsiTheme="minorHAnsi" w:cstheme="minorBidi"/>
            <w:noProof/>
            <w:sz w:val="22"/>
            <w:szCs w:val="22"/>
            <w:lang w:eastAsia="en-US"/>
          </w:rPr>
          <w:tab/>
        </w:r>
        <w:r w:rsidR="0092006B" w:rsidRPr="00076B76">
          <w:rPr>
            <w:rStyle w:val="Hyperlink"/>
            <w:noProof/>
          </w:rPr>
          <w:t>Religious affiliations</w:t>
        </w:r>
        <w:r w:rsidR="0092006B">
          <w:rPr>
            <w:noProof/>
            <w:webHidden/>
          </w:rPr>
          <w:tab/>
        </w:r>
        <w:r w:rsidR="0092006B">
          <w:rPr>
            <w:noProof/>
            <w:webHidden/>
          </w:rPr>
          <w:fldChar w:fldCharType="begin"/>
        </w:r>
        <w:r w:rsidR="0092006B">
          <w:rPr>
            <w:noProof/>
            <w:webHidden/>
          </w:rPr>
          <w:instrText xml:space="preserve"> PAGEREF _Toc440455500 \h </w:instrText>
        </w:r>
        <w:r w:rsidR="0092006B">
          <w:rPr>
            <w:noProof/>
            <w:webHidden/>
          </w:rPr>
        </w:r>
        <w:r w:rsidR="0092006B">
          <w:rPr>
            <w:noProof/>
            <w:webHidden/>
          </w:rPr>
          <w:fldChar w:fldCharType="separate"/>
        </w:r>
        <w:r w:rsidR="00154D81">
          <w:rPr>
            <w:noProof/>
            <w:webHidden/>
          </w:rPr>
          <w:t>40</w:t>
        </w:r>
        <w:r w:rsidR="0092006B">
          <w:rPr>
            <w:noProof/>
            <w:webHidden/>
          </w:rPr>
          <w:fldChar w:fldCharType="end"/>
        </w:r>
      </w:hyperlink>
    </w:p>
    <w:p w14:paraId="0AADF422"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01" w:history="1">
        <w:r w:rsidR="0092006B" w:rsidRPr="00076B76">
          <w:rPr>
            <w:rStyle w:val="Hyperlink"/>
            <w:noProof/>
          </w:rPr>
          <w:t>1.8.</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History of Papuan Malay</w:t>
        </w:r>
        <w:r w:rsidR="0092006B">
          <w:rPr>
            <w:noProof/>
            <w:webHidden/>
          </w:rPr>
          <w:tab/>
        </w:r>
        <w:r w:rsidR="0092006B">
          <w:rPr>
            <w:noProof/>
            <w:webHidden/>
          </w:rPr>
          <w:fldChar w:fldCharType="begin"/>
        </w:r>
        <w:r w:rsidR="0092006B">
          <w:rPr>
            <w:noProof/>
            <w:webHidden/>
          </w:rPr>
          <w:instrText xml:space="preserve"> PAGEREF _Toc440455501 \h </w:instrText>
        </w:r>
        <w:r w:rsidR="0092006B">
          <w:rPr>
            <w:noProof/>
            <w:webHidden/>
          </w:rPr>
        </w:r>
        <w:r w:rsidR="0092006B">
          <w:rPr>
            <w:noProof/>
            <w:webHidden/>
          </w:rPr>
          <w:fldChar w:fldCharType="separate"/>
        </w:r>
        <w:r w:rsidR="00154D81">
          <w:rPr>
            <w:noProof/>
            <w:webHidden/>
          </w:rPr>
          <w:t>41</w:t>
        </w:r>
        <w:r w:rsidR="0092006B">
          <w:rPr>
            <w:noProof/>
            <w:webHidden/>
          </w:rPr>
          <w:fldChar w:fldCharType="end"/>
        </w:r>
      </w:hyperlink>
    </w:p>
    <w:p w14:paraId="4E7B699C"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02" w:history="1">
        <w:r w:rsidR="0092006B" w:rsidRPr="00076B76">
          <w:rPr>
            <w:rStyle w:val="Hyperlink"/>
            <w:noProof/>
          </w:rPr>
          <w:t>1.9.</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revious research on Papuan Malay</w:t>
        </w:r>
        <w:r w:rsidR="0092006B">
          <w:rPr>
            <w:noProof/>
            <w:webHidden/>
          </w:rPr>
          <w:tab/>
        </w:r>
        <w:r w:rsidR="0092006B">
          <w:rPr>
            <w:noProof/>
            <w:webHidden/>
          </w:rPr>
          <w:fldChar w:fldCharType="begin"/>
        </w:r>
        <w:r w:rsidR="0092006B">
          <w:rPr>
            <w:noProof/>
            <w:webHidden/>
          </w:rPr>
          <w:instrText xml:space="preserve"> PAGEREF _Toc440455502 \h </w:instrText>
        </w:r>
        <w:r w:rsidR="0092006B">
          <w:rPr>
            <w:noProof/>
            <w:webHidden/>
          </w:rPr>
        </w:r>
        <w:r w:rsidR="0092006B">
          <w:rPr>
            <w:noProof/>
            <w:webHidden/>
          </w:rPr>
          <w:fldChar w:fldCharType="separate"/>
        </w:r>
        <w:r w:rsidR="00154D81">
          <w:rPr>
            <w:noProof/>
            <w:webHidden/>
          </w:rPr>
          <w:t>45</w:t>
        </w:r>
        <w:r w:rsidR="0092006B">
          <w:rPr>
            <w:noProof/>
            <w:webHidden/>
          </w:rPr>
          <w:fldChar w:fldCharType="end"/>
        </w:r>
      </w:hyperlink>
    </w:p>
    <w:p w14:paraId="6F8F546B" w14:textId="77777777" w:rsidR="0092006B" w:rsidRDefault="007B450E">
      <w:pPr>
        <w:pStyle w:val="TOC3"/>
        <w:rPr>
          <w:rFonts w:asciiTheme="minorHAnsi" w:eastAsiaTheme="minorEastAsia" w:hAnsiTheme="minorHAnsi" w:cstheme="minorBidi"/>
          <w:noProof/>
          <w:sz w:val="22"/>
          <w:szCs w:val="22"/>
          <w:lang w:eastAsia="en-US"/>
        </w:rPr>
      </w:pPr>
      <w:hyperlink w:anchor="_Toc440455503" w:history="1">
        <w:r w:rsidR="0092006B" w:rsidRPr="00076B76">
          <w:rPr>
            <w:rStyle w:val="Hyperlink"/>
            <w:noProof/>
          </w:rPr>
          <w:t>1.9.1.</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Early linguistic studies on the Malay varieties of </w:t>
        </w:r>
        <w:r w:rsidR="0092006B" w:rsidRPr="00076B76">
          <w:rPr>
            <w:rStyle w:val="Hyperlink"/>
            <w:noProof/>
            <w:lang w:eastAsia="en-US"/>
          </w:rPr>
          <w:t>West Papua</w:t>
        </w:r>
        <w:r w:rsidR="0092006B">
          <w:rPr>
            <w:noProof/>
            <w:webHidden/>
          </w:rPr>
          <w:tab/>
        </w:r>
        <w:r w:rsidR="0092006B">
          <w:rPr>
            <w:noProof/>
            <w:webHidden/>
          </w:rPr>
          <w:fldChar w:fldCharType="begin"/>
        </w:r>
        <w:r w:rsidR="0092006B">
          <w:rPr>
            <w:noProof/>
            <w:webHidden/>
          </w:rPr>
          <w:instrText xml:space="preserve"> PAGEREF _Toc440455503 \h </w:instrText>
        </w:r>
        <w:r w:rsidR="0092006B">
          <w:rPr>
            <w:noProof/>
            <w:webHidden/>
          </w:rPr>
        </w:r>
        <w:r w:rsidR="0092006B">
          <w:rPr>
            <w:noProof/>
            <w:webHidden/>
          </w:rPr>
          <w:fldChar w:fldCharType="separate"/>
        </w:r>
        <w:r w:rsidR="00154D81">
          <w:rPr>
            <w:noProof/>
            <w:webHidden/>
          </w:rPr>
          <w:t>46</w:t>
        </w:r>
        <w:r w:rsidR="0092006B">
          <w:rPr>
            <w:noProof/>
            <w:webHidden/>
          </w:rPr>
          <w:fldChar w:fldCharType="end"/>
        </w:r>
      </w:hyperlink>
    </w:p>
    <w:p w14:paraId="68A68966" w14:textId="77777777" w:rsidR="0092006B" w:rsidRDefault="007B450E">
      <w:pPr>
        <w:pStyle w:val="TOC3"/>
        <w:rPr>
          <w:rFonts w:asciiTheme="minorHAnsi" w:eastAsiaTheme="minorEastAsia" w:hAnsiTheme="minorHAnsi" w:cstheme="minorBidi"/>
          <w:noProof/>
          <w:sz w:val="22"/>
          <w:szCs w:val="22"/>
          <w:lang w:eastAsia="en-US"/>
        </w:rPr>
      </w:pPr>
      <w:hyperlink w:anchor="_Toc440455504" w:history="1">
        <w:r w:rsidR="0092006B" w:rsidRPr="00076B76">
          <w:rPr>
            <w:rStyle w:val="Hyperlink"/>
            <w:noProof/>
          </w:rPr>
          <w:t>1.9.2.</w:t>
        </w:r>
        <w:r w:rsidR="0092006B">
          <w:rPr>
            <w:rFonts w:asciiTheme="minorHAnsi" w:eastAsiaTheme="minorEastAsia" w:hAnsiTheme="minorHAnsi" w:cstheme="minorBidi"/>
            <w:noProof/>
            <w:sz w:val="22"/>
            <w:szCs w:val="22"/>
            <w:lang w:eastAsia="en-US"/>
          </w:rPr>
          <w:tab/>
        </w:r>
        <w:r w:rsidR="0092006B" w:rsidRPr="00076B76">
          <w:rPr>
            <w:rStyle w:val="Hyperlink"/>
            <w:noProof/>
          </w:rPr>
          <w:t>Recent linguistic descriptions of Papuan Malay</w:t>
        </w:r>
        <w:r w:rsidR="0092006B">
          <w:rPr>
            <w:noProof/>
            <w:webHidden/>
          </w:rPr>
          <w:tab/>
        </w:r>
        <w:r w:rsidR="0092006B">
          <w:rPr>
            <w:noProof/>
            <w:webHidden/>
          </w:rPr>
          <w:fldChar w:fldCharType="begin"/>
        </w:r>
        <w:r w:rsidR="0092006B">
          <w:rPr>
            <w:noProof/>
            <w:webHidden/>
          </w:rPr>
          <w:instrText xml:space="preserve"> PAGEREF _Toc440455504 \h </w:instrText>
        </w:r>
        <w:r w:rsidR="0092006B">
          <w:rPr>
            <w:noProof/>
            <w:webHidden/>
          </w:rPr>
        </w:r>
        <w:r w:rsidR="0092006B">
          <w:rPr>
            <w:noProof/>
            <w:webHidden/>
          </w:rPr>
          <w:fldChar w:fldCharType="separate"/>
        </w:r>
        <w:r w:rsidR="00154D81">
          <w:rPr>
            <w:noProof/>
            <w:webHidden/>
          </w:rPr>
          <w:t>47</w:t>
        </w:r>
        <w:r w:rsidR="0092006B">
          <w:rPr>
            <w:noProof/>
            <w:webHidden/>
          </w:rPr>
          <w:fldChar w:fldCharType="end"/>
        </w:r>
      </w:hyperlink>
    </w:p>
    <w:p w14:paraId="57F20A0F" w14:textId="77777777" w:rsidR="0092006B" w:rsidRDefault="007B450E">
      <w:pPr>
        <w:pStyle w:val="TOC3"/>
        <w:rPr>
          <w:rFonts w:asciiTheme="minorHAnsi" w:eastAsiaTheme="minorEastAsia" w:hAnsiTheme="minorHAnsi" w:cstheme="minorBidi"/>
          <w:noProof/>
          <w:sz w:val="22"/>
          <w:szCs w:val="22"/>
          <w:lang w:eastAsia="en-US"/>
        </w:rPr>
      </w:pPr>
      <w:hyperlink w:anchor="_Toc440455505" w:history="1">
        <w:r w:rsidR="0092006B" w:rsidRPr="00076B76">
          <w:rPr>
            <w:rStyle w:val="Hyperlink"/>
            <w:noProof/>
          </w:rPr>
          <w:t>1.9.3.</w:t>
        </w:r>
        <w:r w:rsidR="0092006B">
          <w:rPr>
            <w:rFonts w:asciiTheme="minorHAnsi" w:eastAsiaTheme="minorEastAsia" w:hAnsiTheme="minorHAnsi" w:cstheme="minorBidi"/>
            <w:noProof/>
            <w:sz w:val="22"/>
            <w:szCs w:val="22"/>
            <w:lang w:eastAsia="en-US"/>
          </w:rPr>
          <w:tab/>
        </w:r>
        <w:r w:rsidR="0092006B" w:rsidRPr="00076B76">
          <w:rPr>
            <w:rStyle w:val="Hyperlink"/>
            <w:noProof/>
          </w:rPr>
          <w:t>Sociolinguistic and socio-historical studies</w:t>
        </w:r>
        <w:r w:rsidR="0092006B">
          <w:rPr>
            <w:noProof/>
            <w:webHidden/>
          </w:rPr>
          <w:tab/>
        </w:r>
        <w:r w:rsidR="0092006B">
          <w:rPr>
            <w:noProof/>
            <w:webHidden/>
          </w:rPr>
          <w:fldChar w:fldCharType="begin"/>
        </w:r>
        <w:r w:rsidR="0092006B">
          <w:rPr>
            <w:noProof/>
            <w:webHidden/>
          </w:rPr>
          <w:instrText xml:space="preserve"> PAGEREF _Toc440455505 \h </w:instrText>
        </w:r>
        <w:r w:rsidR="0092006B">
          <w:rPr>
            <w:noProof/>
            <w:webHidden/>
          </w:rPr>
        </w:r>
        <w:r w:rsidR="0092006B">
          <w:rPr>
            <w:noProof/>
            <w:webHidden/>
          </w:rPr>
          <w:fldChar w:fldCharType="separate"/>
        </w:r>
        <w:r w:rsidR="00154D81">
          <w:rPr>
            <w:noProof/>
            <w:webHidden/>
          </w:rPr>
          <w:t>48</w:t>
        </w:r>
        <w:r w:rsidR="0092006B">
          <w:rPr>
            <w:noProof/>
            <w:webHidden/>
          </w:rPr>
          <w:fldChar w:fldCharType="end"/>
        </w:r>
      </w:hyperlink>
    </w:p>
    <w:p w14:paraId="7B78D2E3"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06" w:history="1">
        <w:r w:rsidR="0092006B" w:rsidRPr="00076B76">
          <w:rPr>
            <w:rStyle w:val="Hyperlink"/>
            <w:noProof/>
          </w:rPr>
          <w:t>1.10.</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Available materials in Papuan Malay</w:t>
        </w:r>
        <w:r w:rsidR="0092006B">
          <w:rPr>
            <w:noProof/>
            <w:webHidden/>
          </w:rPr>
          <w:tab/>
        </w:r>
        <w:r w:rsidR="0092006B">
          <w:rPr>
            <w:noProof/>
            <w:webHidden/>
          </w:rPr>
          <w:fldChar w:fldCharType="begin"/>
        </w:r>
        <w:r w:rsidR="0092006B">
          <w:rPr>
            <w:noProof/>
            <w:webHidden/>
          </w:rPr>
          <w:instrText xml:space="preserve"> PAGEREF _Toc440455506 \h </w:instrText>
        </w:r>
        <w:r w:rsidR="0092006B">
          <w:rPr>
            <w:noProof/>
            <w:webHidden/>
          </w:rPr>
        </w:r>
        <w:r w:rsidR="0092006B">
          <w:rPr>
            <w:noProof/>
            <w:webHidden/>
          </w:rPr>
          <w:fldChar w:fldCharType="separate"/>
        </w:r>
        <w:r w:rsidR="00154D81">
          <w:rPr>
            <w:noProof/>
            <w:webHidden/>
          </w:rPr>
          <w:t>50</w:t>
        </w:r>
        <w:r w:rsidR="0092006B">
          <w:rPr>
            <w:noProof/>
            <w:webHidden/>
          </w:rPr>
          <w:fldChar w:fldCharType="end"/>
        </w:r>
      </w:hyperlink>
    </w:p>
    <w:p w14:paraId="653F4ED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07" w:history="1">
        <w:r w:rsidR="0092006B" w:rsidRPr="00076B76">
          <w:rPr>
            <w:rStyle w:val="Hyperlink"/>
            <w:noProof/>
          </w:rPr>
          <w:t>1.1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resent study</w:t>
        </w:r>
        <w:r w:rsidR="0092006B">
          <w:rPr>
            <w:noProof/>
            <w:webHidden/>
          </w:rPr>
          <w:tab/>
        </w:r>
        <w:r w:rsidR="0092006B">
          <w:rPr>
            <w:noProof/>
            <w:webHidden/>
          </w:rPr>
          <w:fldChar w:fldCharType="begin"/>
        </w:r>
        <w:r w:rsidR="0092006B">
          <w:rPr>
            <w:noProof/>
            <w:webHidden/>
          </w:rPr>
          <w:instrText xml:space="preserve"> PAGEREF _Toc440455507 \h </w:instrText>
        </w:r>
        <w:r w:rsidR="0092006B">
          <w:rPr>
            <w:noProof/>
            <w:webHidden/>
          </w:rPr>
        </w:r>
        <w:r w:rsidR="0092006B">
          <w:rPr>
            <w:noProof/>
            <w:webHidden/>
          </w:rPr>
          <w:fldChar w:fldCharType="separate"/>
        </w:r>
        <w:r w:rsidR="00154D81">
          <w:rPr>
            <w:noProof/>
            <w:webHidden/>
          </w:rPr>
          <w:t>51</w:t>
        </w:r>
        <w:r w:rsidR="0092006B">
          <w:rPr>
            <w:noProof/>
            <w:webHidden/>
          </w:rPr>
          <w:fldChar w:fldCharType="end"/>
        </w:r>
      </w:hyperlink>
    </w:p>
    <w:p w14:paraId="48BF879C" w14:textId="77777777" w:rsidR="0092006B" w:rsidRDefault="007B450E">
      <w:pPr>
        <w:pStyle w:val="TOC3"/>
        <w:rPr>
          <w:rFonts w:asciiTheme="minorHAnsi" w:eastAsiaTheme="minorEastAsia" w:hAnsiTheme="minorHAnsi" w:cstheme="minorBidi"/>
          <w:noProof/>
          <w:sz w:val="22"/>
          <w:szCs w:val="22"/>
          <w:lang w:eastAsia="en-US"/>
        </w:rPr>
      </w:pPr>
      <w:hyperlink w:anchor="_Toc440455508" w:history="1">
        <w:r w:rsidR="0092006B" w:rsidRPr="00076B76">
          <w:rPr>
            <w:rStyle w:val="Hyperlink"/>
            <w:noProof/>
          </w:rPr>
          <w:t>1.11.1.</w:t>
        </w:r>
        <w:r w:rsidR="0092006B">
          <w:rPr>
            <w:rFonts w:asciiTheme="minorHAnsi" w:eastAsiaTheme="minorEastAsia" w:hAnsiTheme="minorHAnsi" w:cstheme="minorBidi"/>
            <w:noProof/>
            <w:sz w:val="22"/>
            <w:szCs w:val="22"/>
            <w:lang w:eastAsia="en-US"/>
          </w:rPr>
          <w:tab/>
        </w:r>
        <w:r w:rsidR="0092006B" w:rsidRPr="00076B76">
          <w:rPr>
            <w:rStyle w:val="Hyperlink"/>
            <w:noProof/>
          </w:rPr>
          <w:t>Theoretical considerations</w:t>
        </w:r>
        <w:r w:rsidR="0092006B">
          <w:rPr>
            <w:noProof/>
            <w:webHidden/>
          </w:rPr>
          <w:tab/>
        </w:r>
        <w:r w:rsidR="0092006B">
          <w:rPr>
            <w:noProof/>
            <w:webHidden/>
          </w:rPr>
          <w:fldChar w:fldCharType="begin"/>
        </w:r>
        <w:r w:rsidR="0092006B">
          <w:rPr>
            <w:noProof/>
            <w:webHidden/>
          </w:rPr>
          <w:instrText xml:space="preserve"> PAGEREF _Toc440455508 \h </w:instrText>
        </w:r>
        <w:r w:rsidR="0092006B">
          <w:rPr>
            <w:noProof/>
            <w:webHidden/>
          </w:rPr>
        </w:r>
        <w:r w:rsidR="0092006B">
          <w:rPr>
            <w:noProof/>
            <w:webHidden/>
          </w:rPr>
          <w:fldChar w:fldCharType="separate"/>
        </w:r>
        <w:r w:rsidR="00154D81">
          <w:rPr>
            <w:noProof/>
            <w:webHidden/>
          </w:rPr>
          <w:t>51</w:t>
        </w:r>
        <w:r w:rsidR="0092006B">
          <w:rPr>
            <w:noProof/>
            <w:webHidden/>
          </w:rPr>
          <w:fldChar w:fldCharType="end"/>
        </w:r>
      </w:hyperlink>
    </w:p>
    <w:p w14:paraId="76C243C9" w14:textId="77777777" w:rsidR="0092006B" w:rsidRDefault="007B450E">
      <w:pPr>
        <w:pStyle w:val="TOC3"/>
        <w:rPr>
          <w:rFonts w:asciiTheme="minorHAnsi" w:eastAsiaTheme="minorEastAsia" w:hAnsiTheme="minorHAnsi" w:cstheme="minorBidi"/>
          <w:noProof/>
          <w:sz w:val="22"/>
          <w:szCs w:val="22"/>
          <w:lang w:eastAsia="en-US"/>
        </w:rPr>
      </w:pPr>
      <w:hyperlink w:anchor="_Toc440455509" w:history="1">
        <w:r w:rsidR="0092006B" w:rsidRPr="00076B76">
          <w:rPr>
            <w:rStyle w:val="Hyperlink"/>
            <w:noProof/>
          </w:rPr>
          <w:t>1.11.2.</w:t>
        </w:r>
        <w:r w:rsidR="0092006B">
          <w:rPr>
            <w:rFonts w:asciiTheme="minorHAnsi" w:eastAsiaTheme="minorEastAsia" w:hAnsiTheme="minorHAnsi" w:cstheme="minorBidi"/>
            <w:noProof/>
            <w:sz w:val="22"/>
            <w:szCs w:val="22"/>
            <w:lang w:eastAsia="en-US"/>
          </w:rPr>
          <w:tab/>
        </w:r>
        <w:r w:rsidR="0092006B" w:rsidRPr="00076B76">
          <w:rPr>
            <w:rStyle w:val="Hyperlink"/>
            <w:noProof/>
          </w:rPr>
          <w:t>Setting of the research location</w:t>
        </w:r>
        <w:r w:rsidR="0092006B">
          <w:rPr>
            <w:noProof/>
            <w:webHidden/>
          </w:rPr>
          <w:tab/>
        </w:r>
        <w:r w:rsidR="0092006B">
          <w:rPr>
            <w:noProof/>
            <w:webHidden/>
          </w:rPr>
          <w:fldChar w:fldCharType="begin"/>
        </w:r>
        <w:r w:rsidR="0092006B">
          <w:rPr>
            <w:noProof/>
            <w:webHidden/>
          </w:rPr>
          <w:instrText xml:space="preserve"> PAGEREF _Toc440455509 \h </w:instrText>
        </w:r>
        <w:r w:rsidR="0092006B">
          <w:rPr>
            <w:noProof/>
            <w:webHidden/>
          </w:rPr>
        </w:r>
        <w:r w:rsidR="0092006B">
          <w:rPr>
            <w:noProof/>
            <w:webHidden/>
          </w:rPr>
          <w:fldChar w:fldCharType="separate"/>
        </w:r>
        <w:r w:rsidR="00154D81">
          <w:rPr>
            <w:noProof/>
            <w:webHidden/>
          </w:rPr>
          <w:t>52</w:t>
        </w:r>
        <w:r w:rsidR="0092006B">
          <w:rPr>
            <w:noProof/>
            <w:webHidden/>
          </w:rPr>
          <w:fldChar w:fldCharType="end"/>
        </w:r>
      </w:hyperlink>
    </w:p>
    <w:p w14:paraId="15AF673D" w14:textId="77777777" w:rsidR="0092006B" w:rsidRDefault="007B450E">
      <w:pPr>
        <w:pStyle w:val="TOC3"/>
        <w:rPr>
          <w:rFonts w:asciiTheme="minorHAnsi" w:eastAsiaTheme="minorEastAsia" w:hAnsiTheme="minorHAnsi" w:cstheme="minorBidi"/>
          <w:noProof/>
          <w:sz w:val="22"/>
          <w:szCs w:val="22"/>
          <w:lang w:eastAsia="en-US"/>
        </w:rPr>
      </w:pPr>
      <w:hyperlink w:anchor="_Toc440455510" w:history="1">
        <w:r w:rsidR="0092006B" w:rsidRPr="00076B76">
          <w:rPr>
            <w:rStyle w:val="Hyperlink"/>
            <w:noProof/>
          </w:rPr>
          <w:t>1.11.3.</w:t>
        </w:r>
        <w:r w:rsidR="0092006B">
          <w:rPr>
            <w:rFonts w:asciiTheme="minorHAnsi" w:eastAsiaTheme="minorEastAsia" w:hAnsiTheme="minorHAnsi" w:cstheme="minorBidi"/>
            <w:noProof/>
            <w:sz w:val="22"/>
            <w:szCs w:val="22"/>
            <w:lang w:eastAsia="en-US"/>
          </w:rPr>
          <w:tab/>
        </w:r>
        <w:r w:rsidR="0092006B" w:rsidRPr="00076B76">
          <w:rPr>
            <w:rStyle w:val="Hyperlink"/>
            <w:noProof/>
          </w:rPr>
          <w:t>Methodological approach and fieldwork</w:t>
        </w:r>
        <w:r w:rsidR="0092006B">
          <w:rPr>
            <w:noProof/>
            <w:webHidden/>
          </w:rPr>
          <w:tab/>
        </w:r>
        <w:r w:rsidR="0092006B">
          <w:rPr>
            <w:noProof/>
            <w:webHidden/>
          </w:rPr>
          <w:fldChar w:fldCharType="begin"/>
        </w:r>
        <w:r w:rsidR="0092006B">
          <w:rPr>
            <w:noProof/>
            <w:webHidden/>
          </w:rPr>
          <w:instrText xml:space="preserve"> PAGEREF _Toc440455510 \h </w:instrText>
        </w:r>
        <w:r w:rsidR="0092006B">
          <w:rPr>
            <w:noProof/>
            <w:webHidden/>
          </w:rPr>
        </w:r>
        <w:r w:rsidR="0092006B">
          <w:rPr>
            <w:noProof/>
            <w:webHidden/>
          </w:rPr>
          <w:fldChar w:fldCharType="separate"/>
        </w:r>
        <w:r w:rsidR="00154D81">
          <w:rPr>
            <w:noProof/>
            <w:webHidden/>
          </w:rPr>
          <w:t>53</w:t>
        </w:r>
        <w:r w:rsidR="0092006B">
          <w:rPr>
            <w:noProof/>
            <w:webHidden/>
          </w:rPr>
          <w:fldChar w:fldCharType="end"/>
        </w:r>
      </w:hyperlink>
    </w:p>
    <w:p w14:paraId="05185453" w14:textId="77777777" w:rsidR="0092006B" w:rsidRDefault="007B450E">
      <w:pPr>
        <w:pStyle w:val="TOC3"/>
        <w:rPr>
          <w:rFonts w:asciiTheme="minorHAnsi" w:eastAsiaTheme="minorEastAsia" w:hAnsiTheme="minorHAnsi" w:cstheme="minorBidi"/>
          <w:noProof/>
          <w:sz w:val="22"/>
          <w:szCs w:val="22"/>
          <w:lang w:eastAsia="en-US"/>
        </w:rPr>
      </w:pPr>
      <w:hyperlink w:anchor="_Toc440455511" w:history="1">
        <w:r w:rsidR="0092006B" w:rsidRPr="00076B76">
          <w:rPr>
            <w:rStyle w:val="Hyperlink"/>
            <w:noProof/>
          </w:rPr>
          <w:t>1.11.4.</w:t>
        </w:r>
        <w:r w:rsidR="0092006B">
          <w:rPr>
            <w:rFonts w:asciiTheme="minorHAnsi" w:eastAsiaTheme="minorEastAsia" w:hAnsiTheme="minorHAnsi" w:cstheme="minorBidi"/>
            <w:noProof/>
            <w:sz w:val="22"/>
            <w:szCs w:val="22"/>
            <w:lang w:eastAsia="en-US"/>
          </w:rPr>
          <w:tab/>
        </w:r>
        <w:r w:rsidR="0092006B" w:rsidRPr="00076B76">
          <w:rPr>
            <w:rStyle w:val="Hyperlink"/>
            <w:noProof/>
          </w:rPr>
          <w:t>Papuan Malay corpus and speaker sample</w:t>
        </w:r>
        <w:r w:rsidR="0092006B">
          <w:rPr>
            <w:noProof/>
            <w:webHidden/>
          </w:rPr>
          <w:tab/>
        </w:r>
        <w:r w:rsidR="0092006B">
          <w:rPr>
            <w:noProof/>
            <w:webHidden/>
          </w:rPr>
          <w:fldChar w:fldCharType="begin"/>
        </w:r>
        <w:r w:rsidR="0092006B">
          <w:rPr>
            <w:noProof/>
            <w:webHidden/>
          </w:rPr>
          <w:instrText xml:space="preserve"> PAGEREF _Toc440455511 \h </w:instrText>
        </w:r>
        <w:r w:rsidR="0092006B">
          <w:rPr>
            <w:noProof/>
            <w:webHidden/>
          </w:rPr>
        </w:r>
        <w:r w:rsidR="0092006B">
          <w:rPr>
            <w:noProof/>
            <w:webHidden/>
          </w:rPr>
          <w:fldChar w:fldCharType="separate"/>
        </w:r>
        <w:r w:rsidR="00154D81">
          <w:rPr>
            <w:noProof/>
            <w:webHidden/>
          </w:rPr>
          <w:t>54</w:t>
        </w:r>
        <w:r w:rsidR="0092006B">
          <w:rPr>
            <w:noProof/>
            <w:webHidden/>
          </w:rPr>
          <w:fldChar w:fldCharType="end"/>
        </w:r>
      </w:hyperlink>
    </w:p>
    <w:p w14:paraId="11679A5E" w14:textId="77777777" w:rsidR="0092006B" w:rsidRDefault="007B450E">
      <w:pPr>
        <w:pStyle w:val="TOC3"/>
        <w:rPr>
          <w:rFonts w:asciiTheme="minorHAnsi" w:eastAsiaTheme="minorEastAsia" w:hAnsiTheme="minorHAnsi" w:cstheme="minorBidi"/>
          <w:noProof/>
          <w:sz w:val="22"/>
          <w:szCs w:val="22"/>
          <w:lang w:eastAsia="en-US"/>
        </w:rPr>
      </w:pPr>
      <w:hyperlink w:anchor="_Toc440455512" w:history="1">
        <w:r w:rsidR="0092006B" w:rsidRPr="00076B76">
          <w:rPr>
            <w:rStyle w:val="Hyperlink"/>
            <w:noProof/>
          </w:rPr>
          <w:t>1.11.5.</w:t>
        </w:r>
        <w:r w:rsidR="0092006B">
          <w:rPr>
            <w:rFonts w:asciiTheme="minorHAnsi" w:eastAsiaTheme="minorEastAsia" w:hAnsiTheme="minorHAnsi" w:cstheme="minorBidi"/>
            <w:noProof/>
            <w:sz w:val="22"/>
            <w:szCs w:val="22"/>
            <w:lang w:eastAsia="en-US"/>
          </w:rPr>
          <w:tab/>
        </w:r>
        <w:r w:rsidR="0092006B" w:rsidRPr="00076B76">
          <w:rPr>
            <w:rStyle w:val="Hyperlink"/>
            <w:noProof/>
          </w:rPr>
          <w:t>Data transcription, analysis, and examples</w:t>
        </w:r>
        <w:r w:rsidR="0092006B">
          <w:rPr>
            <w:noProof/>
            <w:webHidden/>
          </w:rPr>
          <w:tab/>
        </w:r>
        <w:r w:rsidR="0092006B">
          <w:rPr>
            <w:noProof/>
            <w:webHidden/>
          </w:rPr>
          <w:fldChar w:fldCharType="begin"/>
        </w:r>
        <w:r w:rsidR="0092006B">
          <w:rPr>
            <w:noProof/>
            <w:webHidden/>
          </w:rPr>
          <w:instrText xml:space="preserve"> PAGEREF _Toc440455512 \h </w:instrText>
        </w:r>
        <w:r w:rsidR="0092006B">
          <w:rPr>
            <w:noProof/>
            <w:webHidden/>
          </w:rPr>
        </w:r>
        <w:r w:rsidR="0092006B">
          <w:rPr>
            <w:noProof/>
            <w:webHidden/>
          </w:rPr>
          <w:fldChar w:fldCharType="separate"/>
        </w:r>
        <w:r w:rsidR="00154D81">
          <w:rPr>
            <w:noProof/>
            <w:webHidden/>
          </w:rPr>
          <w:t>58</w:t>
        </w:r>
        <w:r w:rsidR="0092006B">
          <w:rPr>
            <w:noProof/>
            <w:webHidden/>
          </w:rPr>
          <w:fldChar w:fldCharType="end"/>
        </w:r>
      </w:hyperlink>
    </w:p>
    <w:p w14:paraId="4E99D40D" w14:textId="77777777" w:rsidR="0092006B" w:rsidRDefault="007B450E">
      <w:pPr>
        <w:pStyle w:val="TOC3"/>
        <w:rPr>
          <w:rFonts w:asciiTheme="minorHAnsi" w:eastAsiaTheme="minorEastAsia" w:hAnsiTheme="minorHAnsi" w:cstheme="minorBidi"/>
          <w:noProof/>
          <w:sz w:val="22"/>
          <w:szCs w:val="22"/>
          <w:lang w:eastAsia="en-US"/>
        </w:rPr>
      </w:pPr>
      <w:hyperlink w:anchor="_Toc440455513" w:history="1">
        <w:r w:rsidR="0092006B" w:rsidRPr="00076B76">
          <w:rPr>
            <w:rStyle w:val="Hyperlink"/>
            <w:noProof/>
          </w:rPr>
          <w:t>1.11.6.</w:t>
        </w:r>
        <w:r w:rsidR="0092006B">
          <w:rPr>
            <w:rFonts w:asciiTheme="minorHAnsi" w:eastAsiaTheme="minorEastAsia" w:hAnsiTheme="minorHAnsi" w:cstheme="minorBidi"/>
            <w:noProof/>
            <w:sz w:val="22"/>
            <w:szCs w:val="22"/>
            <w:lang w:eastAsia="en-US"/>
          </w:rPr>
          <w:tab/>
        </w:r>
        <w:r w:rsidR="0092006B" w:rsidRPr="00076B76">
          <w:rPr>
            <w:rStyle w:val="Hyperlink"/>
            <w:noProof/>
          </w:rPr>
          <w:t>Word list</w:t>
        </w:r>
        <w:r w:rsidR="0092006B">
          <w:rPr>
            <w:noProof/>
            <w:webHidden/>
          </w:rPr>
          <w:tab/>
        </w:r>
        <w:r w:rsidR="0092006B">
          <w:rPr>
            <w:noProof/>
            <w:webHidden/>
          </w:rPr>
          <w:fldChar w:fldCharType="begin"/>
        </w:r>
        <w:r w:rsidR="0092006B">
          <w:rPr>
            <w:noProof/>
            <w:webHidden/>
          </w:rPr>
          <w:instrText xml:space="preserve"> PAGEREF _Toc440455513 \h </w:instrText>
        </w:r>
        <w:r w:rsidR="0092006B">
          <w:rPr>
            <w:noProof/>
            <w:webHidden/>
          </w:rPr>
        </w:r>
        <w:r w:rsidR="0092006B">
          <w:rPr>
            <w:noProof/>
            <w:webHidden/>
          </w:rPr>
          <w:fldChar w:fldCharType="separate"/>
        </w:r>
        <w:r w:rsidR="00154D81">
          <w:rPr>
            <w:noProof/>
            <w:webHidden/>
          </w:rPr>
          <w:t>60</w:t>
        </w:r>
        <w:r w:rsidR="0092006B">
          <w:rPr>
            <w:noProof/>
            <w:webHidden/>
          </w:rPr>
          <w:fldChar w:fldCharType="end"/>
        </w:r>
      </w:hyperlink>
    </w:p>
    <w:p w14:paraId="7E68D0A2"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514" w:history="1">
        <w:r w:rsidR="0092006B" w:rsidRPr="00076B76">
          <w:rPr>
            <w:rStyle w:val="Hyperlink"/>
            <w:noProof/>
          </w:rPr>
          <w:t>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honology</w:t>
        </w:r>
        <w:r w:rsidR="0092006B">
          <w:rPr>
            <w:noProof/>
            <w:webHidden/>
          </w:rPr>
          <w:tab/>
        </w:r>
        <w:r w:rsidR="0092006B">
          <w:rPr>
            <w:noProof/>
            <w:webHidden/>
          </w:rPr>
          <w:fldChar w:fldCharType="begin"/>
        </w:r>
        <w:r w:rsidR="0092006B">
          <w:rPr>
            <w:noProof/>
            <w:webHidden/>
          </w:rPr>
          <w:instrText xml:space="preserve"> PAGEREF _Toc440455514 \h </w:instrText>
        </w:r>
        <w:r w:rsidR="0092006B">
          <w:rPr>
            <w:noProof/>
            <w:webHidden/>
          </w:rPr>
        </w:r>
        <w:r w:rsidR="0092006B">
          <w:rPr>
            <w:noProof/>
            <w:webHidden/>
          </w:rPr>
          <w:fldChar w:fldCharType="separate"/>
        </w:r>
        <w:r w:rsidR="00154D81">
          <w:rPr>
            <w:noProof/>
            <w:webHidden/>
          </w:rPr>
          <w:t>63</w:t>
        </w:r>
        <w:r w:rsidR="0092006B">
          <w:rPr>
            <w:noProof/>
            <w:webHidden/>
          </w:rPr>
          <w:fldChar w:fldCharType="end"/>
        </w:r>
      </w:hyperlink>
    </w:p>
    <w:p w14:paraId="1618D5DC"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15" w:history="1">
        <w:r w:rsidR="0092006B" w:rsidRPr="00076B76">
          <w:rPr>
            <w:rStyle w:val="Hyperlink"/>
            <w:noProof/>
          </w:rPr>
          <w:t>2.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egment inventory</w:t>
        </w:r>
        <w:r w:rsidR="0092006B">
          <w:rPr>
            <w:noProof/>
            <w:webHidden/>
          </w:rPr>
          <w:tab/>
        </w:r>
        <w:r w:rsidR="0092006B">
          <w:rPr>
            <w:noProof/>
            <w:webHidden/>
          </w:rPr>
          <w:fldChar w:fldCharType="begin"/>
        </w:r>
        <w:r w:rsidR="0092006B">
          <w:rPr>
            <w:noProof/>
            <w:webHidden/>
          </w:rPr>
          <w:instrText xml:space="preserve"> PAGEREF _Toc440455515 \h </w:instrText>
        </w:r>
        <w:r w:rsidR="0092006B">
          <w:rPr>
            <w:noProof/>
            <w:webHidden/>
          </w:rPr>
        </w:r>
        <w:r w:rsidR="0092006B">
          <w:rPr>
            <w:noProof/>
            <w:webHidden/>
          </w:rPr>
          <w:fldChar w:fldCharType="separate"/>
        </w:r>
        <w:r w:rsidR="00154D81">
          <w:rPr>
            <w:noProof/>
            <w:webHidden/>
          </w:rPr>
          <w:t>63</w:t>
        </w:r>
        <w:r w:rsidR="0092006B">
          <w:rPr>
            <w:noProof/>
            <w:webHidden/>
          </w:rPr>
          <w:fldChar w:fldCharType="end"/>
        </w:r>
      </w:hyperlink>
    </w:p>
    <w:p w14:paraId="51D107E7" w14:textId="77777777" w:rsidR="0092006B" w:rsidRDefault="007B450E">
      <w:pPr>
        <w:pStyle w:val="TOC3"/>
        <w:rPr>
          <w:rFonts w:asciiTheme="minorHAnsi" w:eastAsiaTheme="minorEastAsia" w:hAnsiTheme="minorHAnsi" w:cstheme="minorBidi"/>
          <w:noProof/>
          <w:sz w:val="22"/>
          <w:szCs w:val="22"/>
          <w:lang w:eastAsia="en-US"/>
        </w:rPr>
      </w:pPr>
      <w:hyperlink w:anchor="_Toc440455516" w:history="1">
        <w:r w:rsidR="0092006B" w:rsidRPr="00076B76">
          <w:rPr>
            <w:rStyle w:val="Hyperlink"/>
            <w:noProof/>
          </w:rPr>
          <w:t>2.1.1.</w:t>
        </w:r>
        <w:r w:rsidR="0092006B">
          <w:rPr>
            <w:rFonts w:asciiTheme="minorHAnsi" w:eastAsiaTheme="minorEastAsia" w:hAnsiTheme="minorHAnsi" w:cstheme="minorBidi"/>
            <w:noProof/>
            <w:sz w:val="22"/>
            <w:szCs w:val="22"/>
            <w:lang w:eastAsia="en-US"/>
          </w:rPr>
          <w:tab/>
        </w:r>
        <w:r w:rsidR="0092006B" w:rsidRPr="00076B76">
          <w:rPr>
            <w:rStyle w:val="Hyperlink"/>
            <w:noProof/>
          </w:rPr>
          <w:t>Consonant system</w:t>
        </w:r>
        <w:r w:rsidR="0092006B">
          <w:rPr>
            <w:noProof/>
            <w:webHidden/>
          </w:rPr>
          <w:tab/>
        </w:r>
        <w:r w:rsidR="0092006B">
          <w:rPr>
            <w:noProof/>
            <w:webHidden/>
          </w:rPr>
          <w:fldChar w:fldCharType="begin"/>
        </w:r>
        <w:r w:rsidR="0092006B">
          <w:rPr>
            <w:noProof/>
            <w:webHidden/>
          </w:rPr>
          <w:instrText xml:space="preserve"> PAGEREF _Toc440455516 \h </w:instrText>
        </w:r>
        <w:r w:rsidR="0092006B">
          <w:rPr>
            <w:noProof/>
            <w:webHidden/>
          </w:rPr>
        </w:r>
        <w:r w:rsidR="0092006B">
          <w:rPr>
            <w:noProof/>
            <w:webHidden/>
          </w:rPr>
          <w:fldChar w:fldCharType="separate"/>
        </w:r>
        <w:r w:rsidR="00154D81">
          <w:rPr>
            <w:noProof/>
            <w:webHidden/>
          </w:rPr>
          <w:t>63</w:t>
        </w:r>
        <w:r w:rsidR="0092006B">
          <w:rPr>
            <w:noProof/>
            <w:webHidden/>
          </w:rPr>
          <w:fldChar w:fldCharType="end"/>
        </w:r>
      </w:hyperlink>
    </w:p>
    <w:p w14:paraId="5B28FE7C" w14:textId="77777777" w:rsidR="0092006B" w:rsidRDefault="007B450E">
      <w:pPr>
        <w:pStyle w:val="TOC3"/>
        <w:rPr>
          <w:rFonts w:asciiTheme="minorHAnsi" w:eastAsiaTheme="minorEastAsia" w:hAnsiTheme="minorHAnsi" w:cstheme="minorBidi"/>
          <w:noProof/>
          <w:sz w:val="22"/>
          <w:szCs w:val="22"/>
          <w:lang w:eastAsia="en-US"/>
        </w:rPr>
      </w:pPr>
      <w:hyperlink w:anchor="_Toc440455517" w:history="1">
        <w:r w:rsidR="0092006B" w:rsidRPr="00076B76">
          <w:rPr>
            <w:rStyle w:val="Hyperlink"/>
            <w:noProof/>
          </w:rPr>
          <w:t>2.1.2.</w:t>
        </w:r>
        <w:r w:rsidR="0092006B">
          <w:rPr>
            <w:rFonts w:asciiTheme="minorHAnsi" w:eastAsiaTheme="minorEastAsia" w:hAnsiTheme="minorHAnsi" w:cstheme="minorBidi"/>
            <w:noProof/>
            <w:sz w:val="22"/>
            <w:szCs w:val="22"/>
            <w:lang w:eastAsia="en-US"/>
          </w:rPr>
          <w:tab/>
        </w:r>
        <w:r w:rsidR="0092006B" w:rsidRPr="00076B76">
          <w:rPr>
            <w:rStyle w:val="Hyperlink"/>
            <w:noProof/>
          </w:rPr>
          <w:t>Vowel system</w:t>
        </w:r>
        <w:r w:rsidR="0092006B">
          <w:rPr>
            <w:noProof/>
            <w:webHidden/>
          </w:rPr>
          <w:tab/>
        </w:r>
        <w:r w:rsidR="0092006B">
          <w:rPr>
            <w:noProof/>
            <w:webHidden/>
          </w:rPr>
          <w:fldChar w:fldCharType="begin"/>
        </w:r>
        <w:r w:rsidR="0092006B">
          <w:rPr>
            <w:noProof/>
            <w:webHidden/>
          </w:rPr>
          <w:instrText xml:space="preserve"> PAGEREF _Toc440455517 \h </w:instrText>
        </w:r>
        <w:r w:rsidR="0092006B">
          <w:rPr>
            <w:noProof/>
            <w:webHidden/>
          </w:rPr>
        </w:r>
        <w:r w:rsidR="0092006B">
          <w:rPr>
            <w:noProof/>
            <w:webHidden/>
          </w:rPr>
          <w:fldChar w:fldCharType="separate"/>
        </w:r>
        <w:r w:rsidR="00154D81">
          <w:rPr>
            <w:noProof/>
            <w:webHidden/>
          </w:rPr>
          <w:t>67</w:t>
        </w:r>
        <w:r w:rsidR="0092006B">
          <w:rPr>
            <w:noProof/>
            <w:webHidden/>
          </w:rPr>
          <w:fldChar w:fldCharType="end"/>
        </w:r>
      </w:hyperlink>
    </w:p>
    <w:p w14:paraId="4EB7C585"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18" w:history="1">
        <w:r w:rsidR="0092006B" w:rsidRPr="00076B76">
          <w:rPr>
            <w:rStyle w:val="Hyperlink"/>
            <w:noProof/>
            <w:lang w:eastAsia="en-US"/>
          </w:rPr>
          <w:t>2.2.</w:t>
        </w:r>
        <w:r w:rsidR="0092006B">
          <w:rPr>
            <w:rFonts w:asciiTheme="minorHAnsi" w:eastAsiaTheme="minorEastAsia" w:hAnsiTheme="minorHAnsi" w:cstheme="minorBidi"/>
            <w:b w:val="0"/>
            <w:noProof/>
            <w:sz w:val="22"/>
            <w:szCs w:val="22"/>
            <w:lang w:eastAsia="en-US"/>
          </w:rPr>
          <w:tab/>
        </w:r>
        <w:r w:rsidR="0092006B" w:rsidRPr="00076B76">
          <w:rPr>
            <w:rStyle w:val="Hyperlink"/>
            <w:noProof/>
            <w:lang w:eastAsia="en-US"/>
          </w:rPr>
          <w:t>Phonological processes</w:t>
        </w:r>
        <w:r w:rsidR="0092006B">
          <w:rPr>
            <w:noProof/>
            <w:webHidden/>
          </w:rPr>
          <w:tab/>
        </w:r>
        <w:r w:rsidR="0092006B">
          <w:rPr>
            <w:noProof/>
            <w:webHidden/>
          </w:rPr>
          <w:fldChar w:fldCharType="begin"/>
        </w:r>
        <w:r w:rsidR="0092006B">
          <w:rPr>
            <w:noProof/>
            <w:webHidden/>
          </w:rPr>
          <w:instrText xml:space="preserve"> PAGEREF _Toc440455518 \h </w:instrText>
        </w:r>
        <w:r w:rsidR="0092006B">
          <w:rPr>
            <w:noProof/>
            <w:webHidden/>
          </w:rPr>
        </w:r>
        <w:r w:rsidR="0092006B">
          <w:rPr>
            <w:noProof/>
            <w:webHidden/>
          </w:rPr>
          <w:fldChar w:fldCharType="separate"/>
        </w:r>
        <w:r w:rsidR="00154D81">
          <w:rPr>
            <w:noProof/>
            <w:webHidden/>
          </w:rPr>
          <w:t>70</w:t>
        </w:r>
        <w:r w:rsidR="0092006B">
          <w:rPr>
            <w:noProof/>
            <w:webHidden/>
          </w:rPr>
          <w:fldChar w:fldCharType="end"/>
        </w:r>
      </w:hyperlink>
    </w:p>
    <w:p w14:paraId="7B215D6C" w14:textId="77777777" w:rsidR="0092006B" w:rsidRDefault="007B450E">
      <w:pPr>
        <w:pStyle w:val="TOC3"/>
        <w:rPr>
          <w:rFonts w:asciiTheme="minorHAnsi" w:eastAsiaTheme="minorEastAsia" w:hAnsiTheme="minorHAnsi" w:cstheme="minorBidi"/>
          <w:noProof/>
          <w:sz w:val="22"/>
          <w:szCs w:val="22"/>
          <w:lang w:eastAsia="en-US"/>
        </w:rPr>
      </w:pPr>
      <w:hyperlink w:anchor="_Toc440455519" w:history="1">
        <w:r w:rsidR="0092006B" w:rsidRPr="00076B76">
          <w:rPr>
            <w:rStyle w:val="Hyperlink"/>
            <w:noProof/>
          </w:rPr>
          <w:t>2.2.1.</w:t>
        </w:r>
        <w:r w:rsidR="0092006B">
          <w:rPr>
            <w:rFonts w:asciiTheme="minorHAnsi" w:eastAsiaTheme="minorEastAsia" w:hAnsiTheme="minorHAnsi" w:cstheme="minorBidi"/>
            <w:noProof/>
            <w:sz w:val="22"/>
            <w:szCs w:val="22"/>
            <w:lang w:eastAsia="en-US"/>
          </w:rPr>
          <w:tab/>
        </w:r>
        <w:r w:rsidR="0092006B" w:rsidRPr="00076B76">
          <w:rPr>
            <w:rStyle w:val="Hyperlink"/>
            <w:noProof/>
          </w:rPr>
          <w:t>Nasal place assimilation</w:t>
        </w:r>
        <w:r w:rsidR="0092006B">
          <w:rPr>
            <w:noProof/>
            <w:webHidden/>
          </w:rPr>
          <w:tab/>
        </w:r>
        <w:r w:rsidR="0092006B">
          <w:rPr>
            <w:noProof/>
            <w:webHidden/>
          </w:rPr>
          <w:fldChar w:fldCharType="begin"/>
        </w:r>
        <w:r w:rsidR="0092006B">
          <w:rPr>
            <w:noProof/>
            <w:webHidden/>
          </w:rPr>
          <w:instrText xml:space="preserve"> PAGEREF _Toc440455519 \h </w:instrText>
        </w:r>
        <w:r w:rsidR="0092006B">
          <w:rPr>
            <w:noProof/>
            <w:webHidden/>
          </w:rPr>
        </w:r>
        <w:r w:rsidR="0092006B">
          <w:rPr>
            <w:noProof/>
            <w:webHidden/>
          </w:rPr>
          <w:fldChar w:fldCharType="separate"/>
        </w:r>
        <w:r w:rsidR="00154D81">
          <w:rPr>
            <w:noProof/>
            <w:webHidden/>
          </w:rPr>
          <w:t>71</w:t>
        </w:r>
        <w:r w:rsidR="0092006B">
          <w:rPr>
            <w:noProof/>
            <w:webHidden/>
          </w:rPr>
          <w:fldChar w:fldCharType="end"/>
        </w:r>
      </w:hyperlink>
    </w:p>
    <w:p w14:paraId="4A09FDD5" w14:textId="77777777" w:rsidR="0092006B" w:rsidRDefault="007B450E">
      <w:pPr>
        <w:pStyle w:val="TOC3"/>
        <w:rPr>
          <w:rFonts w:asciiTheme="minorHAnsi" w:eastAsiaTheme="minorEastAsia" w:hAnsiTheme="minorHAnsi" w:cstheme="minorBidi"/>
          <w:noProof/>
          <w:sz w:val="22"/>
          <w:szCs w:val="22"/>
          <w:lang w:eastAsia="en-US"/>
        </w:rPr>
      </w:pPr>
      <w:hyperlink w:anchor="_Toc440455520" w:history="1">
        <w:r w:rsidR="0092006B" w:rsidRPr="00076B76">
          <w:rPr>
            <w:rStyle w:val="Hyperlink"/>
            <w:noProof/>
          </w:rPr>
          <w:t>2.2.2.</w:t>
        </w:r>
        <w:r w:rsidR="0092006B">
          <w:rPr>
            <w:rFonts w:asciiTheme="minorHAnsi" w:eastAsiaTheme="minorEastAsia" w:hAnsiTheme="minorHAnsi" w:cstheme="minorBidi"/>
            <w:noProof/>
            <w:sz w:val="22"/>
            <w:szCs w:val="22"/>
            <w:lang w:eastAsia="en-US"/>
          </w:rPr>
          <w:tab/>
        </w:r>
        <w:r w:rsidR="0092006B" w:rsidRPr="00076B76">
          <w:rPr>
            <w:rStyle w:val="Hyperlink"/>
            <w:noProof/>
          </w:rPr>
          <w:t>Tap/trill alternation</w:t>
        </w:r>
        <w:r w:rsidR="0092006B" w:rsidRPr="00076B76">
          <w:rPr>
            <w:rStyle w:val="Hyperlink"/>
            <w:noProof/>
            <w:lang w:eastAsia="en-US"/>
          </w:rPr>
          <w:t xml:space="preserve"> of the alveolar rhotic</w:t>
        </w:r>
        <w:r w:rsidR="0092006B">
          <w:rPr>
            <w:noProof/>
            <w:webHidden/>
          </w:rPr>
          <w:tab/>
        </w:r>
        <w:r w:rsidR="0092006B">
          <w:rPr>
            <w:noProof/>
            <w:webHidden/>
          </w:rPr>
          <w:fldChar w:fldCharType="begin"/>
        </w:r>
        <w:r w:rsidR="0092006B">
          <w:rPr>
            <w:noProof/>
            <w:webHidden/>
          </w:rPr>
          <w:instrText xml:space="preserve"> PAGEREF _Toc440455520 \h </w:instrText>
        </w:r>
        <w:r w:rsidR="0092006B">
          <w:rPr>
            <w:noProof/>
            <w:webHidden/>
          </w:rPr>
        </w:r>
        <w:r w:rsidR="0092006B">
          <w:rPr>
            <w:noProof/>
            <w:webHidden/>
          </w:rPr>
          <w:fldChar w:fldCharType="separate"/>
        </w:r>
        <w:r w:rsidR="00154D81">
          <w:rPr>
            <w:noProof/>
            <w:webHidden/>
          </w:rPr>
          <w:t>72</w:t>
        </w:r>
        <w:r w:rsidR="0092006B">
          <w:rPr>
            <w:noProof/>
            <w:webHidden/>
          </w:rPr>
          <w:fldChar w:fldCharType="end"/>
        </w:r>
      </w:hyperlink>
    </w:p>
    <w:p w14:paraId="7C5BA91F" w14:textId="77777777" w:rsidR="0092006B" w:rsidRDefault="007B450E">
      <w:pPr>
        <w:pStyle w:val="TOC3"/>
        <w:rPr>
          <w:rFonts w:asciiTheme="minorHAnsi" w:eastAsiaTheme="minorEastAsia" w:hAnsiTheme="minorHAnsi" w:cstheme="minorBidi"/>
          <w:noProof/>
          <w:sz w:val="22"/>
          <w:szCs w:val="22"/>
          <w:lang w:eastAsia="en-US"/>
        </w:rPr>
      </w:pPr>
      <w:hyperlink w:anchor="_Toc440455521" w:history="1">
        <w:r w:rsidR="0092006B" w:rsidRPr="00076B76">
          <w:rPr>
            <w:rStyle w:val="Hyperlink"/>
            <w:noProof/>
          </w:rPr>
          <w:t>2.2.3.</w:t>
        </w:r>
        <w:r w:rsidR="0092006B">
          <w:rPr>
            <w:rFonts w:asciiTheme="minorHAnsi" w:eastAsiaTheme="minorEastAsia" w:hAnsiTheme="minorHAnsi" w:cstheme="minorBidi"/>
            <w:noProof/>
            <w:sz w:val="22"/>
            <w:szCs w:val="22"/>
            <w:lang w:eastAsia="en-US"/>
          </w:rPr>
          <w:tab/>
        </w:r>
        <w:r w:rsidR="0092006B" w:rsidRPr="00076B76">
          <w:rPr>
            <w:rStyle w:val="Hyperlink"/>
            <w:noProof/>
          </w:rPr>
          <w:t>Centralization of vowels</w:t>
        </w:r>
        <w:r w:rsidR="0092006B">
          <w:rPr>
            <w:noProof/>
            <w:webHidden/>
          </w:rPr>
          <w:tab/>
        </w:r>
        <w:r w:rsidR="0092006B">
          <w:rPr>
            <w:noProof/>
            <w:webHidden/>
          </w:rPr>
          <w:fldChar w:fldCharType="begin"/>
        </w:r>
        <w:r w:rsidR="0092006B">
          <w:rPr>
            <w:noProof/>
            <w:webHidden/>
          </w:rPr>
          <w:instrText xml:space="preserve"> PAGEREF _Toc440455521 \h </w:instrText>
        </w:r>
        <w:r w:rsidR="0092006B">
          <w:rPr>
            <w:noProof/>
            <w:webHidden/>
          </w:rPr>
        </w:r>
        <w:r w:rsidR="0092006B">
          <w:rPr>
            <w:noProof/>
            <w:webHidden/>
          </w:rPr>
          <w:fldChar w:fldCharType="separate"/>
        </w:r>
        <w:r w:rsidR="00154D81">
          <w:rPr>
            <w:noProof/>
            <w:webHidden/>
          </w:rPr>
          <w:t>73</w:t>
        </w:r>
        <w:r w:rsidR="0092006B">
          <w:rPr>
            <w:noProof/>
            <w:webHidden/>
          </w:rPr>
          <w:fldChar w:fldCharType="end"/>
        </w:r>
      </w:hyperlink>
    </w:p>
    <w:p w14:paraId="6373F4CF"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22" w:history="1">
        <w:r w:rsidR="0092006B" w:rsidRPr="00076B76">
          <w:rPr>
            <w:rStyle w:val="Hyperlink"/>
            <w:noProof/>
          </w:rPr>
          <w:t>2.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honetic processes</w:t>
        </w:r>
        <w:r w:rsidR="0092006B">
          <w:rPr>
            <w:noProof/>
            <w:webHidden/>
          </w:rPr>
          <w:tab/>
        </w:r>
        <w:r w:rsidR="0092006B">
          <w:rPr>
            <w:noProof/>
            <w:webHidden/>
          </w:rPr>
          <w:fldChar w:fldCharType="begin"/>
        </w:r>
        <w:r w:rsidR="0092006B">
          <w:rPr>
            <w:noProof/>
            <w:webHidden/>
          </w:rPr>
          <w:instrText xml:space="preserve"> PAGEREF _Toc440455522 \h </w:instrText>
        </w:r>
        <w:r w:rsidR="0092006B">
          <w:rPr>
            <w:noProof/>
            <w:webHidden/>
          </w:rPr>
        </w:r>
        <w:r w:rsidR="0092006B">
          <w:rPr>
            <w:noProof/>
            <w:webHidden/>
          </w:rPr>
          <w:fldChar w:fldCharType="separate"/>
        </w:r>
        <w:r w:rsidR="00154D81">
          <w:rPr>
            <w:noProof/>
            <w:webHidden/>
          </w:rPr>
          <w:t>74</w:t>
        </w:r>
        <w:r w:rsidR="0092006B">
          <w:rPr>
            <w:noProof/>
            <w:webHidden/>
          </w:rPr>
          <w:fldChar w:fldCharType="end"/>
        </w:r>
      </w:hyperlink>
    </w:p>
    <w:p w14:paraId="72838E6D" w14:textId="77777777" w:rsidR="0092006B" w:rsidRDefault="007B450E">
      <w:pPr>
        <w:pStyle w:val="TOC3"/>
        <w:rPr>
          <w:rFonts w:asciiTheme="minorHAnsi" w:eastAsiaTheme="minorEastAsia" w:hAnsiTheme="minorHAnsi" w:cstheme="minorBidi"/>
          <w:noProof/>
          <w:sz w:val="22"/>
          <w:szCs w:val="22"/>
          <w:lang w:eastAsia="en-US"/>
        </w:rPr>
      </w:pPr>
      <w:hyperlink w:anchor="_Toc440455523" w:history="1">
        <w:r w:rsidR="0092006B" w:rsidRPr="00076B76">
          <w:rPr>
            <w:rStyle w:val="Hyperlink"/>
            <w:noProof/>
            <w:lang w:eastAsia="en-US"/>
          </w:rPr>
          <w:t>2.3.1.</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Phonetic processes for consonants</w:t>
        </w:r>
        <w:r w:rsidR="0092006B">
          <w:rPr>
            <w:noProof/>
            <w:webHidden/>
          </w:rPr>
          <w:tab/>
        </w:r>
        <w:r w:rsidR="0092006B">
          <w:rPr>
            <w:noProof/>
            <w:webHidden/>
          </w:rPr>
          <w:fldChar w:fldCharType="begin"/>
        </w:r>
        <w:r w:rsidR="0092006B">
          <w:rPr>
            <w:noProof/>
            <w:webHidden/>
          </w:rPr>
          <w:instrText xml:space="preserve"> PAGEREF _Toc440455523 \h </w:instrText>
        </w:r>
        <w:r w:rsidR="0092006B">
          <w:rPr>
            <w:noProof/>
            <w:webHidden/>
          </w:rPr>
        </w:r>
        <w:r w:rsidR="0092006B">
          <w:rPr>
            <w:noProof/>
            <w:webHidden/>
          </w:rPr>
          <w:fldChar w:fldCharType="separate"/>
        </w:r>
        <w:r w:rsidR="00154D81">
          <w:rPr>
            <w:noProof/>
            <w:webHidden/>
          </w:rPr>
          <w:t>74</w:t>
        </w:r>
        <w:r w:rsidR="0092006B">
          <w:rPr>
            <w:noProof/>
            <w:webHidden/>
          </w:rPr>
          <w:fldChar w:fldCharType="end"/>
        </w:r>
      </w:hyperlink>
    </w:p>
    <w:p w14:paraId="3BFBD4A6" w14:textId="77777777" w:rsidR="0092006B" w:rsidRDefault="007B450E">
      <w:pPr>
        <w:pStyle w:val="TOC3"/>
        <w:rPr>
          <w:rFonts w:asciiTheme="minorHAnsi" w:eastAsiaTheme="minorEastAsia" w:hAnsiTheme="minorHAnsi" w:cstheme="minorBidi"/>
          <w:noProof/>
          <w:sz w:val="22"/>
          <w:szCs w:val="22"/>
          <w:lang w:eastAsia="en-US"/>
        </w:rPr>
      </w:pPr>
      <w:hyperlink w:anchor="_Toc440455524" w:history="1">
        <w:r w:rsidR="0092006B" w:rsidRPr="00076B76">
          <w:rPr>
            <w:rStyle w:val="Hyperlink"/>
            <w:noProof/>
            <w:lang w:eastAsia="en-US"/>
          </w:rPr>
          <w:t>2.3.2.</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Phonetic processes for vowels</w:t>
        </w:r>
        <w:r w:rsidR="0092006B">
          <w:rPr>
            <w:noProof/>
            <w:webHidden/>
          </w:rPr>
          <w:tab/>
        </w:r>
        <w:r w:rsidR="0092006B">
          <w:rPr>
            <w:noProof/>
            <w:webHidden/>
          </w:rPr>
          <w:fldChar w:fldCharType="begin"/>
        </w:r>
        <w:r w:rsidR="0092006B">
          <w:rPr>
            <w:noProof/>
            <w:webHidden/>
          </w:rPr>
          <w:instrText xml:space="preserve"> PAGEREF _Toc440455524 \h </w:instrText>
        </w:r>
        <w:r w:rsidR="0092006B">
          <w:rPr>
            <w:noProof/>
            <w:webHidden/>
          </w:rPr>
        </w:r>
        <w:r w:rsidR="0092006B">
          <w:rPr>
            <w:noProof/>
            <w:webHidden/>
          </w:rPr>
          <w:fldChar w:fldCharType="separate"/>
        </w:r>
        <w:r w:rsidR="00154D81">
          <w:rPr>
            <w:noProof/>
            <w:webHidden/>
          </w:rPr>
          <w:t>78</w:t>
        </w:r>
        <w:r w:rsidR="0092006B">
          <w:rPr>
            <w:noProof/>
            <w:webHidden/>
          </w:rPr>
          <w:fldChar w:fldCharType="end"/>
        </w:r>
      </w:hyperlink>
    </w:p>
    <w:p w14:paraId="4719B142" w14:textId="77777777" w:rsidR="0092006B" w:rsidRDefault="007B450E">
      <w:pPr>
        <w:pStyle w:val="TOC3"/>
        <w:rPr>
          <w:rFonts w:asciiTheme="minorHAnsi" w:eastAsiaTheme="minorEastAsia" w:hAnsiTheme="minorHAnsi" w:cstheme="minorBidi"/>
          <w:noProof/>
          <w:sz w:val="22"/>
          <w:szCs w:val="22"/>
          <w:lang w:eastAsia="en-US"/>
        </w:rPr>
      </w:pPr>
      <w:hyperlink w:anchor="_Toc440455525" w:history="1">
        <w:r w:rsidR="0092006B" w:rsidRPr="00076B76">
          <w:rPr>
            <w:rStyle w:val="Hyperlink"/>
            <w:noProof/>
          </w:rPr>
          <w:t>2.3.3.</w:t>
        </w:r>
        <w:r w:rsidR="0092006B">
          <w:rPr>
            <w:rFonts w:asciiTheme="minorHAnsi" w:eastAsiaTheme="minorEastAsia" w:hAnsiTheme="minorHAnsi" w:cstheme="minorBidi"/>
            <w:noProof/>
            <w:sz w:val="22"/>
            <w:szCs w:val="22"/>
            <w:lang w:eastAsia="en-US"/>
          </w:rPr>
          <w:tab/>
        </w:r>
        <w:r w:rsidR="0092006B" w:rsidRPr="00076B76">
          <w:rPr>
            <w:rStyle w:val="Hyperlink"/>
            <w:noProof/>
          </w:rPr>
          <w:t>Alternative realizations of the VC sequences /aj/ and /aw/</w:t>
        </w:r>
        <w:r w:rsidR="0092006B">
          <w:rPr>
            <w:noProof/>
            <w:webHidden/>
          </w:rPr>
          <w:tab/>
        </w:r>
        <w:r w:rsidR="0092006B">
          <w:rPr>
            <w:noProof/>
            <w:webHidden/>
          </w:rPr>
          <w:fldChar w:fldCharType="begin"/>
        </w:r>
        <w:r w:rsidR="0092006B">
          <w:rPr>
            <w:noProof/>
            <w:webHidden/>
          </w:rPr>
          <w:instrText xml:space="preserve"> PAGEREF _Toc440455525 \h </w:instrText>
        </w:r>
        <w:r w:rsidR="0092006B">
          <w:rPr>
            <w:noProof/>
            <w:webHidden/>
          </w:rPr>
        </w:r>
        <w:r w:rsidR="0092006B">
          <w:rPr>
            <w:noProof/>
            <w:webHidden/>
          </w:rPr>
          <w:fldChar w:fldCharType="separate"/>
        </w:r>
        <w:r w:rsidR="00154D81">
          <w:rPr>
            <w:noProof/>
            <w:webHidden/>
          </w:rPr>
          <w:t>80</w:t>
        </w:r>
        <w:r w:rsidR="0092006B">
          <w:rPr>
            <w:noProof/>
            <w:webHidden/>
          </w:rPr>
          <w:fldChar w:fldCharType="end"/>
        </w:r>
      </w:hyperlink>
    </w:p>
    <w:p w14:paraId="3FB1F95C"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26" w:history="1">
        <w:r w:rsidR="0092006B" w:rsidRPr="00076B76">
          <w:rPr>
            <w:rStyle w:val="Hyperlink"/>
            <w:noProof/>
          </w:rPr>
          <w:t>2.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honotactics</w:t>
        </w:r>
        <w:r w:rsidR="0092006B">
          <w:rPr>
            <w:noProof/>
            <w:webHidden/>
          </w:rPr>
          <w:tab/>
        </w:r>
        <w:r w:rsidR="0092006B">
          <w:rPr>
            <w:noProof/>
            <w:webHidden/>
          </w:rPr>
          <w:fldChar w:fldCharType="begin"/>
        </w:r>
        <w:r w:rsidR="0092006B">
          <w:rPr>
            <w:noProof/>
            <w:webHidden/>
          </w:rPr>
          <w:instrText xml:space="preserve"> PAGEREF _Toc440455526 \h </w:instrText>
        </w:r>
        <w:r w:rsidR="0092006B">
          <w:rPr>
            <w:noProof/>
            <w:webHidden/>
          </w:rPr>
        </w:r>
        <w:r w:rsidR="0092006B">
          <w:rPr>
            <w:noProof/>
            <w:webHidden/>
          </w:rPr>
          <w:fldChar w:fldCharType="separate"/>
        </w:r>
        <w:r w:rsidR="00154D81">
          <w:rPr>
            <w:noProof/>
            <w:webHidden/>
          </w:rPr>
          <w:t>83</w:t>
        </w:r>
        <w:r w:rsidR="0092006B">
          <w:rPr>
            <w:noProof/>
            <w:webHidden/>
          </w:rPr>
          <w:fldChar w:fldCharType="end"/>
        </w:r>
      </w:hyperlink>
    </w:p>
    <w:p w14:paraId="29B803BB" w14:textId="77777777" w:rsidR="0092006B" w:rsidRDefault="007B450E">
      <w:pPr>
        <w:pStyle w:val="TOC3"/>
        <w:rPr>
          <w:rFonts w:asciiTheme="minorHAnsi" w:eastAsiaTheme="minorEastAsia" w:hAnsiTheme="minorHAnsi" w:cstheme="minorBidi"/>
          <w:noProof/>
          <w:sz w:val="22"/>
          <w:szCs w:val="22"/>
          <w:lang w:eastAsia="en-US"/>
        </w:rPr>
      </w:pPr>
      <w:hyperlink w:anchor="_Toc440455527" w:history="1">
        <w:r w:rsidR="0092006B" w:rsidRPr="00076B76">
          <w:rPr>
            <w:rStyle w:val="Hyperlink"/>
            <w:noProof/>
          </w:rPr>
          <w:t>2.4.1.</w:t>
        </w:r>
        <w:r w:rsidR="0092006B">
          <w:rPr>
            <w:rFonts w:asciiTheme="minorHAnsi" w:eastAsiaTheme="minorEastAsia" w:hAnsiTheme="minorHAnsi" w:cstheme="minorBidi"/>
            <w:noProof/>
            <w:sz w:val="22"/>
            <w:szCs w:val="22"/>
            <w:lang w:eastAsia="en-US"/>
          </w:rPr>
          <w:tab/>
        </w:r>
        <w:r w:rsidR="0092006B" w:rsidRPr="00076B76">
          <w:rPr>
            <w:rStyle w:val="Hyperlink"/>
            <w:noProof/>
          </w:rPr>
          <w:t>Consonant phoneme distribution and sequences</w:t>
        </w:r>
        <w:r w:rsidR="0092006B">
          <w:rPr>
            <w:noProof/>
            <w:webHidden/>
          </w:rPr>
          <w:tab/>
        </w:r>
        <w:r w:rsidR="0092006B">
          <w:rPr>
            <w:noProof/>
            <w:webHidden/>
          </w:rPr>
          <w:fldChar w:fldCharType="begin"/>
        </w:r>
        <w:r w:rsidR="0092006B">
          <w:rPr>
            <w:noProof/>
            <w:webHidden/>
          </w:rPr>
          <w:instrText xml:space="preserve"> PAGEREF _Toc440455527 \h </w:instrText>
        </w:r>
        <w:r w:rsidR="0092006B">
          <w:rPr>
            <w:noProof/>
            <w:webHidden/>
          </w:rPr>
        </w:r>
        <w:r w:rsidR="0092006B">
          <w:rPr>
            <w:noProof/>
            <w:webHidden/>
          </w:rPr>
          <w:fldChar w:fldCharType="separate"/>
        </w:r>
        <w:r w:rsidR="00154D81">
          <w:rPr>
            <w:noProof/>
            <w:webHidden/>
          </w:rPr>
          <w:t>83</w:t>
        </w:r>
        <w:r w:rsidR="0092006B">
          <w:rPr>
            <w:noProof/>
            <w:webHidden/>
          </w:rPr>
          <w:fldChar w:fldCharType="end"/>
        </w:r>
      </w:hyperlink>
    </w:p>
    <w:p w14:paraId="1373F773" w14:textId="77777777" w:rsidR="0092006B" w:rsidRDefault="007B450E">
      <w:pPr>
        <w:pStyle w:val="TOC3"/>
        <w:rPr>
          <w:rFonts w:asciiTheme="minorHAnsi" w:eastAsiaTheme="minorEastAsia" w:hAnsiTheme="minorHAnsi" w:cstheme="minorBidi"/>
          <w:noProof/>
          <w:sz w:val="22"/>
          <w:szCs w:val="22"/>
          <w:lang w:eastAsia="en-US"/>
        </w:rPr>
      </w:pPr>
      <w:hyperlink w:anchor="_Toc440455528" w:history="1">
        <w:r w:rsidR="0092006B" w:rsidRPr="00076B76">
          <w:rPr>
            <w:rStyle w:val="Hyperlink"/>
            <w:noProof/>
          </w:rPr>
          <w:t>2.4.2.</w:t>
        </w:r>
        <w:r w:rsidR="0092006B">
          <w:rPr>
            <w:rFonts w:asciiTheme="minorHAnsi" w:eastAsiaTheme="minorEastAsia" w:hAnsiTheme="minorHAnsi" w:cstheme="minorBidi"/>
            <w:noProof/>
            <w:sz w:val="22"/>
            <w:szCs w:val="22"/>
            <w:lang w:eastAsia="en-US"/>
          </w:rPr>
          <w:tab/>
        </w:r>
        <w:r w:rsidR="0092006B" w:rsidRPr="00076B76">
          <w:rPr>
            <w:rStyle w:val="Hyperlink"/>
            <w:noProof/>
          </w:rPr>
          <w:t>Vowel phoneme distribution and sequences</w:t>
        </w:r>
        <w:r w:rsidR="0092006B">
          <w:rPr>
            <w:noProof/>
            <w:webHidden/>
          </w:rPr>
          <w:tab/>
        </w:r>
        <w:r w:rsidR="0092006B">
          <w:rPr>
            <w:noProof/>
            <w:webHidden/>
          </w:rPr>
          <w:fldChar w:fldCharType="begin"/>
        </w:r>
        <w:r w:rsidR="0092006B">
          <w:rPr>
            <w:noProof/>
            <w:webHidden/>
          </w:rPr>
          <w:instrText xml:space="preserve"> PAGEREF _Toc440455528 \h </w:instrText>
        </w:r>
        <w:r w:rsidR="0092006B">
          <w:rPr>
            <w:noProof/>
            <w:webHidden/>
          </w:rPr>
        </w:r>
        <w:r w:rsidR="0092006B">
          <w:rPr>
            <w:noProof/>
            <w:webHidden/>
          </w:rPr>
          <w:fldChar w:fldCharType="separate"/>
        </w:r>
        <w:r w:rsidR="00154D81">
          <w:rPr>
            <w:noProof/>
            <w:webHidden/>
          </w:rPr>
          <w:t>85</w:t>
        </w:r>
        <w:r w:rsidR="0092006B">
          <w:rPr>
            <w:noProof/>
            <w:webHidden/>
          </w:rPr>
          <w:fldChar w:fldCharType="end"/>
        </w:r>
      </w:hyperlink>
    </w:p>
    <w:p w14:paraId="62E8BA70" w14:textId="77777777" w:rsidR="0092006B" w:rsidRDefault="007B450E">
      <w:pPr>
        <w:pStyle w:val="TOC3"/>
        <w:rPr>
          <w:rFonts w:asciiTheme="minorHAnsi" w:eastAsiaTheme="minorEastAsia" w:hAnsiTheme="minorHAnsi" w:cstheme="minorBidi"/>
          <w:noProof/>
          <w:sz w:val="22"/>
          <w:szCs w:val="22"/>
          <w:lang w:eastAsia="en-US"/>
        </w:rPr>
      </w:pPr>
      <w:hyperlink w:anchor="_Toc440455529" w:history="1">
        <w:r w:rsidR="0092006B" w:rsidRPr="00076B76">
          <w:rPr>
            <w:rStyle w:val="Hyperlink"/>
            <w:noProof/>
          </w:rPr>
          <w:t>2.4.3.</w:t>
        </w:r>
        <w:r w:rsidR="0092006B">
          <w:rPr>
            <w:rFonts w:asciiTheme="minorHAnsi" w:eastAsiaTheme="minorEastAsia" w:hAnsiTheme="minorHAnsi" w:cstheme="minorBidi"/>
            <w:noProof/>
            <w:sz w:val="22"/>
            <w:szCs w:val="22"/>
            <w:lang w:eastAsia="en-US"/>
          </w:rPr>
          <w:tab/>
        </w:r>
        <w:r w:rsidR="0092006B" w:rsidRPr="00076B76">
          <w:rPr>
            <w:rStyle w:val="Hyperlink"/>
            <w:noProof/>
          </w:rPr>
          <w:t>Syllable structures</w:t>
        </w:r>
        <w:r w:rsidR="0092006B">
          <w:rPr>
            <w:noProof/>
            <w:webHidden/>
          </w:rPr>
          <w:tab/>
        </w:r>
        <w:r w:rsidR="0092006B">
          <w:rPr>
            <w:noProof/>
            <w:webHidden/>
          </w:rPr>
          <w:fldChar w:fldCharType="begin"/>
        </w:r>
        <w:r w:rsidR="0092006B">
          <w:rPr>
            <w:noProof/>
            <w:webHidden/>
          </w:rPr>
          <w:instrText xml:space="preserve"> PAGEREF _Toc440455529 \h </w:instrText>
        </w:r>
        <w:r w:rsidR="0092006B">
          <w:rPr>
            <w:noProof/>
            <w:webHidden/>
          </w:rPr>
        </w:r>
        <w:r w:rsidR="0092006B">
          <w:rPr>
            <w:noProof/>
            <w:webHidden/>
          </w:rPr>
          <w:fldChar w:fldCharType="separate"/>
        </w:r>
        <w:r w:rsidR="00154D81">
          <w:rPr>
            <w:noProof/>
            <w:webHidden/>
          </w:rPr>
          <w:t>89</w:t>
        </w:r>
        <w:r w:rsidR="0092006B">
          <w:rPr>
            <w:noProof/>
            <w:webHidden/>
          </w:rPr>
          <w:fldChar w:fldCharType="end"/>
        </w:r>
      </w:hyperlink>
    </w:p>
    <w:p w14:paraId="1545355B" w14:textId="77777777" w:rsidR="0092006B" w:rsidRDefault="007B450E">
      <w:pPr>
        <w:pStyle w:val="TOC3"/>
        <w:rPr>
          <w:rFonts w:asciiTheme="minorHAnsi" w:eastAsiaTheme="minorEastAsia" w:hAnsiTheme="minorHAnsi" w:cstheme="minorBidi"/>
          <w:noProof/>
          <w:sz w:val="22"/>
          <w:szCs w:val="22"/>
          <w:lang w:eastAsia="en-US"/>
        </w:rPr>
      </w:pPr>
      <w:hyperlink w:anchor="_Toc440455530" w:history="1">
        <w:r w:rsidR="0092006B" w:rsidRPr="00076B76">
          <w:rPr>
            <w:rStyle w:val="Hyperlink"/>
            <w:noProof/>
          </w:rPr>
          <w:t>2.4.4.</w:t>
        </w:r>
        <w:r w:rsidR="0092006B">
          <w:rPr>
            <w:rFonts w:asciiTheme="minorHAnsi" w:eastAsiaTheme="minorEastAsia" w:hAnsiTheme="minorHAnsi" w:cstheme="minorBidi"/>
            <w:noProof/>
            <w:sz w:val="22"/>
            <w:szCs w:val="22"/>
            <w:lang w:eastAsia="en-US"/>
          </w:rPr>
          <w:tab/>
        </w:r>
        <w:r w:rsidR="0092006B" w:rsidRPr="00076B76">
          <w:rPr>
            <w:rStyle w:val="Hyperlink"/>
            <w:noProof/>
          </w:rPr>
          <w:t>Stress patterns</w:t>
        </w:r>
        <w:r w:rsidR="0092006B">
          <w:rPr>
            <w:noProof/>
            <w:webHidden/>
          </w:rPr>
          <w:tab/>
        </w:r>
        <w:r w:rsidR="0092006B">
          <w:rPr>
            <w:noProof/>
            <w:webHidden/>
          </w:rPr>
          <w:fldChar w:fldCharType="begin"/>
        </w:r>
        <w:r w:rsidR="0092006B">
          <w:rPr>
            <w:noProof/>
            <w:webHidden/>
          </w:rPr>
          <w:instrText xml:space="preserve"> PAGEREF _Toc440455530 \h </w:instrText>
        </w:r>
        <w:r w:rsidR="0092006B">
          <w:rPr>
            <w:noProof/>
            <w:webHidden/>
          </w:rPr>
        </w:r>
        <w:r w:rsidR="0092006B">
          <w:rPr>
            <w:noProof/>
            <w:webHidden/>
          </w:rPr>
          <w:fldChar w:fldCharType="separate"/>
        </w:r>
        <w:r w:rsidR="00154D81">
          <w:rPr>
            <w:noProof/>
            <w:webHidden/>
          </w:rPr>
          <w:t>92</w:t>
        </w:r>
        <w:r w:rsidR="0092006B">
          <w:rPr>
            <w:noProof/>
            <w:webHidden/>
          </w:rPr>
          <w:fldChar w:fldCharType="end"/>
        </w:r>
      </w:hyperlink>
    </w:p>
    <w:p w14:paraId="1B1C8F4B"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31" w:history="1">
        <w:r w:rsidR="0092006B" w:rsidRPr="00076B76">
          <w:rPr>
            <w:rStyle w:val="Hyperlink"/>
            <w:noProof/>
          </w:rPr>
          <w:t>2.5.</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on-native segments and loan words</w:t>
        </w:r>
        <w:r w:rsidR="0092006B">
          <w:rPr>
            <w:noProof/>
            <w:webHidden/>
          </w:rPr>
          <w:tab/>
        </w:r>
        <w:r w:rsidR="0092006B">
          <w:rPr>
            <w:noProof/>
            <w:webHidden/>
          </w:rPr>
          <w:fldChar w:fldCharType="begin"/>
        </w:r>
        <w:r w:rsidR="0092006B">
          <w:rPr>
            <w:noProof/>
            <w:webHidden/>
          </w:rPr>
          <w:instrText xml:space="preserve"> PAGEREF _Toc440455531 \h </w:instrText>
        </w:r>
        <w:r w:rsidR="0092006B">
          <w:rPr>
            <w:noProof/>
            <w:webHidden/>
          </w:rPr>
        </w:r>
        <w:r w:rsidR="0092006B">
          <w:rPr>
            <w:noProof/>
            <w:webHidden/>
          </w:rPr>
          <w:fldChar w:fldCharType="separate"/>
        </w:r>
        <w:r w:rsidR="00154D81">
          <w:rPr>
            <w:noProof/>
            <w:webHidden/>
          </w:rPr>
          <w:t>97</w:t>
        </w:r>
        <w:r w:rsidR="0092006B">
          <w:rPr>
            <w:noProof/>
            <w:webHidden/>
          </w:rPr>
          <w:fldChar w:fldCharType="end"/>
        </w:r>
      </w:hyperlink>
    </w:p>
    <w:p w14:paraId="31B202AB" w14:textId="77777777" w:rsidR="0092006B" w:rsidRDefault="007B450E">
      <w:pPr>
        <w:pStyle w:val="TOC3"/>
        <w:rPr>
          <w:rFonts w:asciiTheme="minorHAnsi" w:eastAsiaTheme="minorEastAsia" w:hAnsiTheme="minorHAnsi" w:cstheme="minorBidi"/>
          <w:noProof/>
          <w:sz w:val="22"/>
          <w:szCs w:val="22"/>
          <w:lang w:eastAsia="en-US"/>
        </w:rPr>
      </w:pPr>
      <w:hyperlink w:anchor="_Toc440455532" w:history="1">
        <w:r w:rsidR="0092006B" w:rsidRPr="00076B76">
          <w:rPr>
            <w:rStyle w:val="Hyperlink"/>
            <w:noProof/>
          </w:rPr>
          <w:t>2.5.1.</w:t>
        </w:r>
        <w:r w:rsidR="0092006B">
          <w:rPr>
            <w:rFonts w:asciiTheme="minorHAnsi" w:eastAsiaTheme="minorEastAsia" w:hAnsiTheme="minorHAnsi" w:cstheme="minorBidi"/>
            <w:noProof/>
            <w:sz w:val="22"/>
            <w:szCs w:val="22"/>
            <w:lang w:eastAsia="en-US"/>
          </w:rPr>
          <w:tab/>
        </w:r>
        <w:r w:rsidR="0092006B" w:rsidRPr="00076B76">
          <w:rPr>
            <w:rStyle w:val="Hyperlink"/>
            <w:noProof/>
          </w:rPr>
          <w:t>Non-native segments</w:t>
        </w:r>
        <w:r w:rsidR="0092006B">
          <w:rPr>
            <w:noProof/>
            <w:webHidden/>
          </w:rPr>
          <w:tab/>
        </w:r>
        <w:r w:rsidR="0092006B">
          <w:rPr>
            <w:noProof/>
            <w:webHidden/>
          </w:rPr>
          <w:fldChar w:fldCharType="begin"/>
        </w:r>
        <w:r w:rsidR="0092006B">
          <w:rPr>
            <w:noProof/>
            <w:webHidden/>
          </w:rPr>
          <w:instrText xml:space="preserve"> PAGEREF _Toc440455532 \h </w:instrText>
        </w:r>
        <w:r w:rsidR="0092006B">
          <w:rPr>
            <w:noProof/>
            <w:webHidden/>
          </w:rPr>
        </w:r>
        <w:r w:rsidR="0092006B">
          <w:rPr>
            <w:noProof/>
            <w:webHidden/>
          </w:rPr>
          <w:fldChar w:fldCharType="separate"/>
        </w:r>
        <w:r w:rsidR="00154D81">
          <w:rPr>
            <w:noProof/>
            <w:webHidden/>
          </w:rPr>
          <w:t>97</w:t>
        </w:r>
        <w:r w:rsidR="0092006B">
          <w:rPr>
            <w:noProof/>
            <w:webHidden/>
          </w:rPr>
          <w:fldChar w:fldCharType="end"/>
        </w:r>
      </w:hyperlink>
    </w:p>
    <w:p w14:paraId="151D2C78" w14:textId="77777777" w:rsidR="0092006B" w:rsidRDefault="007B450E">
      <w:pPr>
        <w:pStyle w:val="TOC3"/>
        <w:rPr>
          <w:rFonts w:asciiTheme="minorHAnsi" w:eastAsiaTheme="minorEastAsia" w:hAnsiTheme="minorHAnsi" w:cstheme="minorBidi"/>
          <w:noProof/>
          <w:sz w:val="22"/>
          <w:szCs w:val="22"/>
          <w:lang w:eastAsia="en-US"/>
        </w:rPr>
      </w:pPr>
      <w:hyperlink w:anchor="_Toc440455533" w:history="1">
        <w:r w:rsidR="0092006B" w:rsidRPr="00076B76">
          <w:rPr>
            <w:rStyle w:val="Hyperlink"/>
            <w:noProof/>
          </w:rPr>
          <w:t>2.5.2.</w:t>
        </w:r>
        <w:r w:rsidR="0092006B">
          <w:rPr>
            <w:rFonts w:asciiTheme="minorHAnsi" w:eastAsiaTheme="minorEastAsia" w:hAnsiTheme="minorHAnsi" w:cstheme="minorBidi"/>
            <w:noProof/>
            <w:sz w:val="22"/>
            <w:szCs w:val="22"/>
            <w:lang w:eastAsia="en-US"/>
          </w:rPr>
          <w:tab/>
        </w:r>
        <w:r w:rsidR="0092006B" w:rsidRPr="00076B76">
          <w:rPr>
            <w:rStyle w:val="Hyperlink"/>
            <w:noProof/>
          </w:rPr>
          <w:t>Phonological and phonetic processes in loan words</w:t>
        </w:r>
        <w:r w:rsidR="0092006B">
          <w:rPr>
            <w:noProof/>
            <w:webHidden/>
          </w:rPr>
          <w:tab/>
        </w:r>
        <w:r w:rsidR="0092006B">
          <w:rPr>
            <w:noProof/>
            <w:webHidden/>
          </w:rPr>
          <w:fldChar w:fldCharType="begin"/>
        </w:r>
        <w:r w:rsidR="0092006B">
          <w:rPr>
            <w:noProof/>
            <w:webHidden/>
          </w:rPr>
          <w:instrText xml:space="preserve"> PAGEREF _Toc440455533 \h </w:instrText>
        </w:r>
        <w:r w:rsidR="0092006B">
          <w:rPr>
            <w:noProof/>
            <w:webHidden/>
          </w:rPr>
        </w:r>
        <w:r w:rsidR="0092006B">
          <w:rPr>
            <w:noProof/>
            <w:webHidden/>
          </w:rPr>
          <w:fldChar w:fldCharType="separate"/>
        </w:r>
        <w:r w:rsidR="00154D81">
          <w:rPr>
            <w:noProof/>
            <w:webHidden/>
          </w:rPr>
          <w:t>98</w:t>
        </w:r>
        <w:r w:rsidR="0092006B">
          <w:rPr>
            <w:noProof/>
            <w:webHidden/>
          </w:rPr>
          <w:fldChar w:fldCharType="end"/>
        </w:r>
      </w:hyperlink>
    </w:p>
    <w:p w14:paraId="1B3FC2F9" w14:textId="77777777" w:rsidR="0092006B" w:rsidRDefault="007B450E">
      <w:pPr>
        <w:pStyle w:val="TOC3"/>
        <w:rPr>
          <w:rFonts w:asciiTheme="minorHAnsi" w:eastAsiaTheme="minorEastAsia" w:hAnsiTheme="minorHAnsi" w:cstheme="minorBidi"/>
          <w:noProof/>
          <w:sz w:val="22"/>
          <w:szCs w:val="22"/>
          <w:lang w:eastAsia="en-US"/>
        </w:rPr>
      </w:pPr>
      <w:hyperlink w:anchor="_Toc440455534" w:history="1">
        <w:r w:rsidR="0092006B" w:rsidRPr="00076B76">
          <w:rPr>
            <w:rStyle w:val="Hyperlink"/>
            <w:noProof/>
          </w:rPr>
          <w:t>2.5.3.</w:t>
        </w:r>
        <w:r w:rsidR="0092006B">
          <w:rPr>
            <w:rFonts w:asciiTheme="minorHAnsi" w:eastAsiaTheme="minorEastAsia" w:hAnsiTheme="minorHAnsi" w:cstheme="minorBidi"/>
            <w:noProof/>
            <w:sz w:val="22"/>
            <w:szCs w:val="22"/>
            <w:lang w:eastAsia="en-US"/>
          </w:rPr>
          <w:tab/>
        </w:r>
        <w:r w:rsidR="0092006B" w:rsidRPr="00076B76">
          <w:rPr>
            <w:rStyle w:val="Hyperlink"/>
            <w:noProof/>
          </w:rPr>
          <w:t>Phonotactics in loan words</w:t>
        </w:r>
        <w:r w:rsidR="0092006B">
          <w:rPr>
            <w:noProof/>
            <w:webHidden/>
          </w:rPr>
          <w:tab/>
        </w:r>
        <w:r w:rsidR="0092006B">
          <w:rPr>
            <w:noProof/>
            <w:webHidden/>
          </w:rPr>
          <w:fldChar w:fldCharType="begin"/>
        </w:r>
        <w:r w:rsidR="0092006B">
          <w:rPr>
            <w:noProof/>
            <w:webHidden/>
          </w:rPr>
          <w:instrText xml:space="preserve"> PAGEREF _Toc440455534 \h </w:instrText>
        </w:r>
        <w:r w:rsidR="0092006B">
          <w:rPr>
            <w:noProof/>
            <w:webHidden/>
          </w:rPr>
        </w:r>
        <w:r w:rsidR="0092006B">
          <w:rPr>
            <w:noProof/>
            <w:webHidden/>
          </w:rPr>
          <w:fldChar w:fldCharType="separate"/>
        </w:r>
        <w:r w:rsidR="00154D81">
          <w:rPr>
            <w:noProof/>
            <w:webHidden/>
          </w:rPr>
          <w:t>100</w:t>
        </w:r>
        <w:r w:rsidR="0092006B">
          <w:rPr>
            <w:noProof/>
            <w:webHidden/>
          </w:rPr>
          <w:fldChar w:fldCharType="end"/>
        </w:r>
      </w:hyperlink>
    </w:p>
    <w:p w14:paraId="782799F4"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35" w:history="1">
        <w:r w:rsidR="0092006B" w:rsidRPr="00076B76">
          <w:rPr>
            <w:rStyle w:val="Hyperlink"/>
            <w:noProof/>
          </w:rPr>
          <w:t>2.6.</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Orthographic conventions</w:t>
        </w:r>
        <w:r w:rsidR="0092006B">
          <w:rPr>
            <w:noProof/>
            <w:webHidden/>
          </w:rPr>
          <w:tab/>
        </w:r>
        <w:r w:rsidR="0092006B">
          <w:rPr>
            <w:noProof/>
            <w:webHidden/>
          </w:rPr>
          <w:fldChar w:fldCharType="begin"/>
        </w:r>
        <w:r w:rsidR="0092006B">
          <w:rPr>
            <w:noProof/>
            <w:webHidden/>
          </w:rPr>
          <w:instrText xml:space="preserve"> PAGEREF _Toc440455535 \h </w:instrText>
        </w:r>
        <w:r w:rsidR="0092006B">
          <w:rPr>
            <w:noProof/>
            <w:webHidden/>
          </w:rPr>
        </w:r>
        <w:r w:rsidR="0092006B">
          <w:rPr>
            <w:noProof/>
            <w:webHidden/>
          </w:rPr>
          <w:fldChar w:fldCharType="separate"/>
        </w:r>
        <w:r w:rsidR="00154D81">
          <w:rPr>
            <w:noProof/>
            <w:webHidden/>
          </w:rPr>
          <w:t>110</w:t>
        </w:r>
        <w:r w:rsidR="0092006B">
          <w:rPr>
            <w:noProof/>
            <w:webHidden/>
          </w:rPr>
          <w:fldChar w:fldCharType="end"/>
        </w:r>
      </w:hyperlink>
    </w:p>
    <w:p w14:paraId="224A1B2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36" w:history="1">
        <w:r w:rsidR="0092006B" w:rsidRPr="00076B76">
          <w:rPr>
            <w:rStyle w:val="Hyperlink"/>
            <w:noProof/>
          </w:rPr>
          <w:t>2.7.</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536 \h </w:instrText>
        </w:r>
        <w:r w:rsidR="0092006B">
          <w:rPr>
            <w:noProof/>
            <w:webHidden/>
          </w:rPr>
        </w:r>
        <w:r w:rsidR="0092006B">
          <w:rPr>
            <w:noProof/>
            <w:webHidden/>
          </w:rPr>
          <w:fldChar w:fldCharType="separate"/>
        </w:r>
        <w:r w:rsidR="00154D81">
          <w:rPr>
            <w:noProof/>
            <w:webHidden/>
          </w:rPr>
          <w:t>111</w:t>
        </w:r>
        <w:r w:rsidR="0092006B">
          <w:rPr>
            <w:noProof/>
            <w:webHidden/>
          </w:rPr>
          <w:fldChar w:fldCharType="end"/>
        </w:r>
      </w:hyperlink>
    </w:p>
    <w:p w14:paraId="0FFF93A3"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537" w:history="1">
        <w:r w:rsidR="0092006B" w:rsidRPr="00076B76">
          <w:rPr>
            <w:rStyle w:val="Hyperlink"/>
            <w:noProof/>
          </w:rPr>
          <w:t>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Word-formation</w:t>
        </w:r>
        <w:r w:rsidR="0092006B">
          <w:rPr>
            <w:noProof/>
            <w:webHidden/>
          </w:rPr>
          <w:tab/>
        </w:r>
        <w:r w:rsidR="0092006B">
          <w:rPr>
            <w:noProof/>
            <w:webHidden/>
          </w:rPr>
          <w:fldChar w:fldCharType="begin"/>
        </w:r>
        <w:r w:rsidR="0092006B">
          <w:rPr>
            <w:noProof/>
            <w:webHidden/>
          </w:rPr>
          <w:instrText xml:space="preserve"> PAGEREF _Toc440455537 \h </w:instrText>
        </w:r>
        <w:r w:rsidR="0092006B">
          <w:rPr>
            <w:noProof/>
            <w:webHidden/>
          </w:rPr>
        </w:r>
        <w:r w:rsidR="0092006B">
          <w:rPr>
            <w:noProof/>
            <w:webHidden/>
          </w:rPr>
          <w:fldChar w:fldCharType="separate"/>
        </w:r>
        <w:r w:rsidR="00154D81">
          <w:rPr>
            <w:noProof/>
            <w:webHidden/>
          </w:rPr>
          <w:t>113</w:t>
        </w:r>
        <w:r w:rsidR="0092006B">
          <w:rPr>
            <w:noProof/>
            <w:webHidden/>
          </w:rPr>
          <w:fldChar w:fldCharType="end"/>
        </w:r>
      </w:hyperlink>
    </w:p>
    <w:p w14:paraId="5ACF951A"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38" w:history="1">
        <w:r w:rsidR="0092006B" w:rsidRPr="00076B76">
          <w:rPr>
            <w:rStyle w:val="Hyperlink"/>
            <w:noProof/>
          </w:rPr>
          <w:t>3.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Affixation</w:t>
        </w:r>
        <w:r w:rsidR="0092006B">
          <w:rPr>
            <w:noProof/>
            <w:webHidden/>
          </w:rPr>
          <w:tab/>
        </w:r>
        <w:r w:rsidR="0092006B">
          <w:rPr>
            <w:noProof/>
            <w:webHidden/>
          </w:rPr>
          <w:fldChar w:fldCharType="begin"/>
        </w:r>
        <w:r w:rsidR="0092006B">
          <w:rPr>
            <w:noProof/>
            <w:webHidden/>
          </w:rPr>
          <w:instrText xml:space="preserve"> PAGEREF _Toc440455538 \h </w:instrText>
        </w:r>
        <w:r w:rsidR="0092006B">
          <w:rPr>
            <w:noProof/>
            <w:webHidden/>
          </w:rPr>
        </w:r>
        <w:r w:rsidR="0092006B">
          <w:rPr>
            <w:noProof/>
            <w:webHidden/>
          </w:rPr>
          <w:fldChar w:fldCharType="separate"/>
        </w:r>
        <w:r w:rsidR="00154D81">
          <w:rPr>
            <w:noProof/>
            <w:webHidden/>
          </w:rPr>
          <w:t>113</w:t>
        </w:r>
        <w:r w:rsidR="0092006B">
          <w:rPr>
            <w:noProof/>
            <w:webHidden/>
          </w:rPr>
          <w:fldChar w:fldCharType="end"/>
        </w:r>
      </w:hyperlink>
    </w:p>
    <w:p w14:paraId="6897EBD2" w14:textId="77777777" w:rsidR="0092006B" w:rsidRDefault="007B450E">
      <w:pPr>
        <w:pStyle w:val="TOC3"/>
        <w:rPr>
          <w:rFonts w:asciiTheme="minorHAnsi" w:eastAsiaTheme="minorEastAsia" w:hAnsiTheme="minorHAnsi" w:cstheme="minorBidi"/>
          <w:noProof/>
          <w:sz w:val="22"/>
          <w:szCs w:val="22"/>
          <w:lang w:eastAsia="en-US"/>
        </w:rPr>
      </w:pPr>
      <w:hyperlink w:anchor="_Toc440455539" w:history="1">
        <w:r w:rsidR="0092006B" w:rsidRPr="00076B76">
          <w:rPr>
            <w:rStyle w:val="Hyperlink"/>
            <w:noProof/>
          </w:rPr>
          <w:t>3.1.1.</w:t>
        </w:r>
        <w:r w:rsidR="0092006B">
          <w:rPr>
            <w:rFonts w:asciiTheme="minorHAnsi" w:eastAsiaTheme="minorEastAsia" w:hAnsiTheme="minorHAnsi" w:cstheme="minorBidi"/>
            <w:noProof/>
            <w:sz w:val="22"/>
            <w:szCs w:val="22"/>
            <w:lang w:eastAsia="en-US"/>
          </w:rPr>
          <w:tab/>
        </w:r>
        <w:r w:rsidR="0092006B" w:rsidRPr="00076B76">
          <w:rPr>
            <w:rStyle w:val="Hyperlink"/>
            <w:noProof/>
          </w:rPr>
          <w:t>Introduction</w:t>
        </w:r>
        <w:r w:rsidR="0092006B">
          <w:rPr>
            <w:noProof/>
            <w:webHidden/>
          </w:rPr>
          <w:tab/>
        </w:r>
        <w:r w:rsidR="0092006B">
          <w:rPr>
            <w:noProof/>
            <w:webHidden/>
          </w:rPr>
          <w:fldChar w:fldCharType="begin"/>
        </w:r>
        <w:r w:rsidR="0092006B">
          <w:rPr>
            <w:noProof/>
            <w:webHidden/>
          </w:rPr>
          <w:instrText xml:space="preserve"> PAGEREF _Toc440455539 \h </w:instrText>
        </w:r>
        <w:r w:rsidR="0092006B">
          <w:rPr>
            <w:noProof/>
            <w:webHidden/>
          </w:rPr>
        </w:r>
        <w:r w:rsidR="0092006B">
          <w:rPr>
            <w:noProof/>
            <w:webHidden/>
          </w:rPr>
          <w:fldChar w:fldCharType="separate"/>
        </w:r>
        <w:r w:rsidR="00154D81">
          <w:rPr>
            <w:noProof/>
            <w:webHidden/>
          </w:rPr>
          <w:t>113</w:t>
        </w:r>
        <w:r w:rsidR="0092006B">
          <w:rPr>
            <w:noProof/>
            <w:webHidden/>
          </w:rPr>
          <w:fldChar w:fldCharType="end"/>
        </w:r>
      </w:hyperlink>
    </w:p>
    <w:p w14:paraId="273ECE47" w14:textId="77777777" w:rsidR="0092006B" w:rsidRDefault="007B450E">
      <w:pPr>
        <w:pStyle w:val="TOC3"/>
        <w:rPr>
          <w:rFonts w:asciiTheme="minorHAnsi" w:eastAsiaTheme="minorEastAsia" w:hAnsiTheme="minorHAnsi" w:cstheme="minorBidi"/>
          <w:noProof/>
          <w:sz w:val="22"/>
          <w:szCs w:val="22"/>
          <w:lang w:eastAsia="en-US"/>
        </w:rPr>
      </w:pPr>
      <w:hyperlink w:anchor="_Toc440455540" w:history="1">
        <w:r w:rsidR="0092006B" w:rsidRPr="00076B76">
          <w:rPr>
            <w:rStyle w:val="Hyperlink"/>
            <w:noProof/>
          </w:rPr>
          <w:t>3.1.2.</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Prefix </w:t>
        </w:r>
        <w:r w:rsidR="0092006B" w:rsidRPr="00076B76">
          <w:rPr>
            <w:rStyle w:val="Hyperlink"/>
            <w:i/>
            <w:smallCaps/>
            <w:noProof/>
          </w:rPr>
          <w:t>ter­</w:t>
        </w:r>
        <w:r w:rsidR="0092006B" w:rsidRPr="00076B76">
          <w:rPr>
            <w:rStyle w:val="Hyperlink"/>
            <w:noProof/>
          </w:rPr>
          <w:t xml:space="preserve"> ‘</w:t>
        </w:r>
        <w:r w:rsidR="0092006B" w:rsidRPr="00076B76">
          <w:rPr>
            <w:rStyle w:val="Hyperlink"/>
            <w:smallCaps/>
            <w:noProof/>
          </w:rPr>
          <w:t>acl</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540 \h </w:instrText>
        </w:r>
        <w:r w:rsidR="0092006B">
          <w:rPr>
            <w:noProof/>
            <w:webHidden/>
          </w:rPr>
        </w:r>
        <w:r w:rsidR="0092006B">
          <w:rPr>
            <w:noProof/>
            <w:webHidden/>
          </w:rPr>
          <w:fldChar w:fldCharType="separate"/>
        </w:r>
        <w:r w:rsidR="00154D81">
          <w:rPr>
            <w:noProof/>
            <w:webHidden/>
          </w:rPr>
          <w:t>119</w:t>
        </w:r>
        <w:r w:rsidR="0092006B">
          <w:rPr>
            <w:noProof/>
            <w:webHidden/>
          </w:rPr>
          <w:fldChar w:fldCharType="end"/>
        </w:r>
      </w:hyperlink>
    </w:p>
    <w:p w14:paraId="2F7C3E5B" w14:textId="77777777" w:rsidR="0092006B" w:rsidRDefault="007B450E">
      <w:pPr>
        <w:pStyle w:val="TOC3"/>
        <w:rPr>
          <w:rFonts w:asciiTheme="minorHAnsi" w:eastAsiaTheme="minorEastAsia" w:hAnsiTheme="minorHAnsi" w:cstheme="minorBidi"/>
          <w:noProof/>
          <w:sz w:val="22"/>
          <w:szCs w:val="22"/>
          <w:lang w:eastAsia="en-US"/>
        </w:rPr>
      </w:pPr>
      <w:hyperlink w:anchor="_Toc440455541" w:history="1">
        <w:r w:rsidR="0092006B" w:rsidRPr="00076B76">
          <w:rPr>
            <w:rStyle w:val="Hyperlink"/>
            <w:noProof/>
          </w:rPr>
          <w:t>3.1.3.</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Suffix </w:t>
        </w:r>
        <w:r w:rsidR="0092006B" w:rsidRPr="00076B76">
          <w:rPr>
            <w:rStyle w:val="Hyperlink"/>
            <w:i/>
            <w:noProof/>
          </w:rPr>
          <w:t>­ang</w:t>
        </w:r>
        <w:r w:rsidR="0092006B" w:rsidRPr="00076B76">
          <w:rPr>
            <w:rStyle w:val="Hyperlink"/>
            <w:noProof/>
          </w:rPr>
          <w:t xml:space="preserve"> ‘</w:t>
        </w:r>
        <w:r w:rsidR="0092006B" w:rsidRPr="00076B76">
          <w:rPr>
            <w:rStyle w:val="Hyperlink"/>
            <w:smallCaps/>
            <w:noProof/>
          </w:rPr>
          <w:t>pat</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541 \h </w:instrText>
        </w:r>
        <w:r w:rsidR="0092006B">
          <w:rPr>
            <w:noProof/>
            <w:webHidden/>
          </w:rPr>
        </w:r>
        <w:r w:rsidR="0092006B">
          <w:rPr>
            <w:noProof/>
            <w:webHidden/>
          </w:rPr>
          <w:fldChar w:fldCharType="separate"/>
        </w:r>
        <w:r w:rsidR="00154D81">
          <w:rPr>
            <w:noProof/>
            <w:webHidden/>
          </w:rPr>
          <w:t>129</w:t>
        </w:r>
        <w:r w:rsidR="0092006B">
          <w:rPr>
            <w:noProof/>
            <w:webHidden/>
          </w:rPr>
          <w:fldChar w:fldCharType="end"/>
        </w:r>
      </w:hyperlink>
    </w:p>
    <w:p w14:paraId="4C70E440" w14:textId="77777777" w:rsidR="0092006B" w:rsidRDefault="007B450E">
      <w:pPr>
        <w:pStyle w:val="TOC3"/>
        <w:rPr>
          <w:rFonts w:asciiTheme="minorHAnsi" w:eastAsiaTheme="minorEastAsia" w:hAnsiTheme="minorHAnsi" w:cstheme="minorBidi"/>
          <w:noProof/>
          <w:sz w:val="22"/>
          <w:szCs w:val="22"/>
          <w:lang w:eastAsia="en-US"/>
        </w:rPr>
      </w:pPr>
      <w:hyperlink w:anchor="_Toc440455542" w:history="1">
        <w:r w:rsidR="0092006B" w:rsidRPr="00076B76">
          <w:rPr>
            <w:rStyle w:val="Hyperlink"/>
            <w:noProof/>
          </w:rPr>
          <w:t>3.1.4.</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Prefix </w:t>
        </w:r>
        <w:r w:rsidR="0092006B" w:rsidRPr="00076B76">
          <w:rPr>
            <w:rStyle w:val="Hyperlink"/>
            <w:i/>
            <w:smallCaps/>
            <w:noProof/>
          </w:rPr>
          <w:t>pe(n)­</w:t>
        </w:r>
        <w:r w:rsidR="0092006B" w:rsidRPr="00076B76">
          <w:rPr>
            <w:rStyle w:val="Hyperlink"/>
            <w:noProof/>
          </w:rPr>
          <w:t xml:space="preserve"> ‘</w:t>
        </w:r>
        <w:r w:rsidR="0092006B" w:rsidRPr="00076B76">
          <w:rPr>
            <w:rStyle w:val="Hyperlink"/>
            <w:smallCaps/>
            <w:noProof/>
          </w:rPr>
          <w:t>ag</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542 \h </w:instrText>
        </w:r>
        <w:r w:rsidR="0092006B">
          <w:rPr>
            <w:noProof/>
            <w:webHidden/>
          </w:rPr>
        </w:r>
        <w:r w:rsidR="0092006B">
          <w:rPr>
            <w:noProof/>
            <w:webHidden/>
          </w:rPr>
          <w:fldChar w:fldCharType="separate"/>
        </w:r>
        <w:r w:rsidR="00154D81">
          <w:rPr>
            <w:noProof/>
            <w:webHidden/>
          </w:rPr>
          <w:t>138</w:t>
        </w:r>
        <w:r w:rsidR="0092006B">
          <w:rPr>
            <w:noProof/>
            <w:webHidden/>
          </w:rPr>
          <w:fldChar w:fldCharType="end"/>
        </w:r>
      </w:hyperlink>
    </w:p>
    <w:p w14:paraId="21F1581F" w14:textId="77777777" w:rsidR="0092006B" w:rsidRDefault="007B450E">
      <w:pPr>
        <w:pStyle w:val="TOC3"/>
        <w:rPr>
          <w:rFonts w:asciiTheme="minorHAnsi" w:eastAsiaTheme="minorEastAsia" w:hAnsiTheme="minorHAnsi" w:cstheme="minorBidi"/>
          <w:noProof/>
          <w:sz w:val="22"/>
          <w:szCs w:val="22"/>
          <w:lang w:eastAsia="en-US"/>
        </w:rPr>
      </w:pPr>
      <w:hyperlink w:anchor="_Toc440455543" w:history="1">
        <w:r w:rsidR="0092006B" w:rsidRPr="00076B76">
          <w:rPr>
            <w:rStyle w:val="Hyperlink"/>
            <w:noProof/>
          </w:rPr>
          <w:t>3.1.5.</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Prefix </w:t>
        </w:r>
        <w:r w:rsidR="0092006B" w:rsidRPr="00076B76">
          <w:rPr>
            <w:rStyle w:val="Hyperlink"/>
            <w:i/>
            <w:smallCaps/>
            <w:noProof/>
          </w:rPr>
          <w:t>ber­</w:t>
        </w:r>
        <w:r w:rsidR="0092006B" w:rsidRPr="00076B76">
          <w:rPr>
            <w:rStyle w:val="Hyperlink"/>
            <w:noProof/>
          </w:rPr>
          <w:t xml:space="preserve"> ‘</w:t>
        </w:r>
        <w:r w:rsidR="0092006B" w:rsidRPr="00076B76">
          <w:rPr>
            <w:rStyle w:val="Hyperlink"/>
            <w:smallCaps/>
            <w:noProof/>
          </w:rPr>
          <w:t>vblz</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543 \h </w:instrText>
        </w:r>
        <w:r w:rsidR="0092006B">
          <w:rPr>
            <w:noProof/>
            <w:webHidden/>
          </w:rPr>
        </w:r>
        <w:r w:rsidR="0092006B">
          <w:rPr>
            <w:noProof/>
            <w:webHidden/>
          </w:rPr>
          <w:fldChar w:fldCharType="separate"/>
        </w:r>
        <w:r w:rsidR="00154D81">
          <w:rPr>
            <w:noProof/>
            <w:webHidden/>
          </w:rPr>
          <w:t>147</w:t>
        </w:r>
        <w:r w:rsidR="0092006B">
          <w:rPr>
            <w:noProof/>
            <w:webHidden/>
          </w:rPr>
          <w:fldChar w:fldCharType="end"/>
        </w:r>
      </w:hyperlink>
    </w:p>
    <w:p w14:paraId="42CE742E" w14:textId="77777777" w:rsidR="0092006B" w:rsidRDefault="007B450E">
      <w:pPr>
        <w:pStyle w:val="TOC3"/>
        <w:rPr>
          <w:rFonts w:asciiTheme="minorHAnsi" w:eastAsiaTheme="minorEastAsia" w:hAnsiTheme="minorHAnsi" w:cstheme="minorBidi"/>
          <w:noProof/>
          <w:sz w:val="22"/>
          <w:szCs w:val="22"/>
          <w:lang w:eastAsia="en-US"/>
        </w:rPr>
      </w:pPr>
      <w:hyperlink w:anchor="_Toc440455544" w:history="1">
        <w:r w:rsidR="0092006B" w:rsidRPr="00076B76">
          <w:rPr>
            <w:rStyle w:val="Hyperlink"/>
            <w:noProof/>
          </w:rPr>
          <w:t>3.1.6.</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Suffix </w:t>
        </w:r>
        <w:r w:rsidR="0092006B" w:rsidRPr="00076B76">
          <w:rPr>
            <w:rStyle w:val="Hyperlink"/>
            <w:i/>
            <w:noProof/>
          </w:rPr>
          <w:t>­nya</w:t>
        </w:r>
        <w:r w:rsidR="0092006B" w:rsidRPr="00076B76">
          <w:rPr>
            <w:rStyle w:val="Hyperlink"/>
            <w:noProof/>
          </w:rPr>
          <w:t xml:space="preserve"> ‘</w:t>
        </w:r>
        <w:r w:rsidR="0092006B" w:rsidRPr="00076B76">
          <w:rPr>
            <w:rStyle w:val="Hyperlink"/>
            <w:smallCaps/>
            <w:noProof/>
          </w:rPr>
          <w:t>3possr</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544 \h </w:instrText>
        </w:r>
        <w:r w:rsidR="0092006B">
          <w:rPr>
            <w:noProof/>
            <w:webHidden/>
          </w:rPr>
        </w:r>
        <w:r w:rsidR="0092006B">
          <w:rPr>
            <w:noProof/>
            <w:webHidden/>
          </w:rPr>
          <w:fldChar w:fldCharType="separate"/>
        </w:r>
        <w:r w:rsidR="00154D81">
          <w:rPr>
            <w:noProof/>
            <w:webHidden/>
          </w:rPr>
          <w:t>157</w:t>
        </w:r>
        <w:r w:rsidR="0092006B">
          <w:rPr>
            <w:noProof/>
            <w:webHidden/>
          </w:rPr>
          <w:fldChar w:fldCharType="end"/>
        </w:r>
      </w:hyperlink>
    </w:p>
    <w:p w14:paraId="054BD72A" w14:textId="77777777" w:rsidR="0092006B" w:rsidRDefault="007B450E">
      <w:pPr>
        <w:pStyle w:val="TOC3"/>
        <w:rPr>
          <w:rFonts w:asciiTheme="minorHAnsi" w:eastAsiaTheme="minorEastAsia" w:hAnsiTheme="minorHAnsi" w:cstheme="minorBidi"/>
          <w:noProof/>
          <w:sz w:val="22"/>
          <w:szCs w:val="22"/>
          <w:lang w:eastAsia="en-US"/>
        </w:rPr>
      </w:pPr>
      <w:hyperlink w:anchor="_Toc440455545" w:history="1">
        <w:r w:rsidR="0092006B" w:rsidRPr="00076B76">
          <w:rPr>
            <w:rStyle w:val="Hyperlink"/>
            <w:noProof/>
          </w:rPr>
          <w:t>3.1.7.</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Circumfix </w:t>
        </w:r>
        <w:r w:rsidR="0092006B" w:rsidRPr="00076B76">
          <w:rPr>
            <w:rStyle w:val="Hyperlink"/>
            <w:i/>
            <w:noProof/>
          </w:rPr>
          <w:t>ke­</w:t>
        </w:r>
        <w:r w:rsidR="0092006B" w:rsidRPr="00076B76">
          <w:rPr>
            <w:rStyle w:val="Hyperlink"/>
            <w:noProof/>
          </w:rPr>
          <w:t>/</w:t>
        </w:r>
        <w:r w:rsidR="0092006B" w:rsidRPr="00076B76">
          <w:rPr>
            <w:rStyle w:val="Hyperlink"/>
            <w:i/>
            <w:noProof/>
          </w:rPr>
          <w:t>­ang</w:t>
        </w:r>
        <w:r w:rsidR="0092006B" w:rsidRPr="00076B76">
          <w:rPr>
            <w:rStyle w:val="Hyperlink"/>
            <w:noProof/>
          </w:rPr>
          <w:t xml:space="preserve"> ‘</w:t>
        </w:r>
        <w:r w:rsidR="0092006B" w:rsidRPr="00076B76">
          <w:rPr>
            <w:rStyle w:val="Hyperlink"/>
            <w:smallCaps/>
            <w:noProof/>
          </w:rPr>
          <w:t>nmlz</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545 \h </w:instrText>
        </w:r>
        <w:r w:rsidR="0092006B">
          <w:rPr>
            <w:noProof/>
            <w:webHidden/>
          </w:rPr>
        </w:r>
        <w:r w:rsidR="0092006B">
          <w:rPr>
            <w:noProof/>
            <w:webHidden/>
          </w:rPr>
          <w:fldChar w:fldCharType="separate"/>
        </w:r>
        <w:r w:rsidR="00154D81">
          <w:rPr>
            <w:noProof/>
            <w:webHidden/>
          </w:rPr>
          <w:t>162</w:t>
        </w:r>
        <w:r w:rsidR="0092006B">
          <w:rPr>
            <w:noProof/>
            <w:webHidden/>
          </w:rPr>
          <w:fldChar w:fldCharType="end"/>
        </w:r>
      </w:hyperlink>
    </w:p>
    <w:p w14:paraId="498A208D" w14:textId="60A467E7" w:rsidR="0092006B" w:rsidRDefault="007B450E" w:rsidP="0092006B">
      <w:pPr>
        <w:pStyle w:val="TOC3"/>
        <w:ind w:left="1276" w:hanging="796"/>
        <w:rPr>
          <w:rFonts w:asciiTheme="minorHAnsi" w:eastAsiaTheme="minorEastAsia" w:hAnsiTheme="minorHAnsi" w:cstheme="minorBidi"/>
          <w:noProof/>
          <w:sz w:val="22"/>
          <w:szCs w:val="22"/>
          <w:lang w:eastAsia="en-US"/>
        </w:rPr>
      </w:pPr>
      <w:hyperlink w:anchor="_Toc440455546" w:history="1">
        <w:r w:rsidR="0092006B" w:rsidRPr="00076B76">
          <w:rPr>
            <w:rStyle w:val="Hyperlink"/>
            <w:noProof/>
          </w:rPr>
          <w:t>3.1.8.</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Variables of the communicative event: Affixes </w:t>
        </w:r>
        <w:r w:rsidR="0092006B" w:rsidRPr="00076B76">
          <w:rPr>
            <w:rStyle w:val="Hyperlink"/>
            <w:i/>
            <w:smallCaps/>
            <w:noProof/>
          </w:rPr>
          <w:t>ber­</w:t>
        </w:r>
        <w:r w:rsidR="0092006B" w:rsidRPr="00076B76">
          <w:rPr>
            <w:rStyle w:val="Hyperlink"/>
            <w:noProof/>
          </w:rPr>
          <w:t xml:space="preserve"> ‘</w:t>
        </w:r>
        <w:r w:rsidR="0092006B" w:rsidRPr="00076B76">
          <w:rPr>
            <w:rStyle w:val="Hyperlink"/>
            <w:smallCaps/>
            <w:noProof/>
          </w:rPr>
          <w:t>vblz</w:t>
        </w:r>
        <w:r w:rsidR="0092006B">
          <w:rPr>
            <w:rStyle w:val="Hyperlink"/>
            <w:noProof/>
          </w:rPr>
          <w:t>’,</w:t>
        </w:r>
        <w:r w:rsidR="0092006B">
          <w:rPr>
            <w:rStyle w:val="Hyperlink"/>
            <w:noProof/>
          </w:rPr>
          <w:br/>
        </w:r>
        <w:r w:rsidR="0092006B" w:rsidRPr="00076B76">
          <w:rPr>
            <w:rStyle w:val="Hyperlink"/>
            <w:i/>
            <w:noProof/>
          </w:rPr>
          <w:t>­nya</w:t>
        </w:r>
        <w:r w:rsidR="0092006B" w:rsidRPr="00076B76">
          <w:rPr>
            <w:rStyle w:val="Hyperlink"/>
            <w:noProof/>
          </w:rPr>
          <w:t xml:space="preserve"> ‘</w:t>
        </w:r>
        <w:r w:rsidR="0092006B" w:rsidRPr="00076B76">
          <w:rPr>
            <w:rStyle w:val="Hyperlink"/>
            <w:smallCaps/>
            <w:noProof/>
          </w:rPr>
          <w:t>3possr</w:t>
        </w:r>
        <w:r w:rsidR="0092006B" w:rsidRPr="00076B76">
          <w:rPr>
            <w:rStyle w:val="Hyperlink"/>
            <w:noProof/>
          </w:rPr>
          <w:t xml:space="preserve">’, and </w:t>
        </w:r>
        <w:r w:rsidR="0092006B" w:rsidRPr="00076B76">
          <w:rPr>
            <w:rStyle w:val="Hyperlink"/>
            <w:i/>
            <w:noProof/>
          </w:rPr>
          <w:t>ke­</w:t>
        </w:r>
        <w:r w:rsidR="0092006B" w:rsidRPr="00076B76">
          <w:rPr>
            <w:rStyle w:val="Hyperlink"/>
            <w:noProof/>
          </w:rPr>
          <w:t>/</w:t>
        </w:r>
        <w:r w:rsidR="0092006B" w:rsidRPr="00076B76">
          <w:rPr>
            <w:rStyle w:val="Hyperlink"/>
            <w:i/>
            <w:noProof/>
          </w:rPr>
          <w:t>­ang</w:t>
        </w:r>
        <w:r w:rsidR="0092006B" w:rsidRPr="00076B76">
          <w:rPr>
            <w:rStyle w:val="Hyperlink"/>
            <w:noProof/>
          </w:rPr>
          <w:t xml:space="preserve"> ‘</w:t>
        </w:r>
        <w:r w:rsidR="0092006B" w:rsidRPr="00076B76">
          <w:rPr>
            <w:rStyle w:val="Hyperlink"/>
            <w:smallCaps/>
            <w:noProof/>
          </w:rPr>
          <w:t>nmlz</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546 \h </w:instrText>
        </w:r>
        <w:r w:rsidR="0092006B">
          <w:rPr>
            <w:noProof/>
            <w:webHidden/>
          </w:rPr>
        </w:r>
        <w:r w:rsidR="0092006B">
          <w:rPr>
            <w:noProof/>
            <w:webHidden/>
          </w:rPr>
          <w:fldChar w:fldCharType="separate"/>
        </w:r>
        <w:r w:rsidR="00154D81">
          <w:rPr>
            <w:noProof/>
            <w:webHidden/>
          </w:rPr>
          <w:t>167</w:t>
        </w:r>
        <w:r w:rsidR="0092006B">
          <w:rPr>
            <w:noProof/>
            <w:webHidden/>
          </w:rPr>
          <w:fldChar w:fldCharType="end"/>
        </w:r>
      </w:hyperlink>
    </w:p>
    <w:p w14:paraId="530FA733"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47" w:history="1">
        <w:r w:rsidR="0092006B" w:rsidRPr="00076B76">
          <w:rPr>
            <w:rStyle w:val="Hyperlink"/>
            <w:noProof/>
          </w:rPr>
          <w:t>3.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Compounding</w:t>
        </w:r>
        <w:r w:rsidR="0092006B">
          <w:rPr>
            <w:noProof/>
            <w:webHidden/>
          </w:rPr>
          <w:tab/>
        </w:r>
        <w:r w:rsidR="0092006B">
          <w:rPr>
            <w:noProof/>
            <w:webHidden/>
          </w:rPr>
          <w:fldChar w:fldCharType="begin"/>
        </w:r>
        <w:r w:rsidR="0092006B">
          <w:rPr>
            <w:noProof/>
            <w:webHidden/>
          </w:rPr>
          <w:instrText xml:space="preserve"> PAGEREF _Toc440455547 \h </w:instrText>
        </w:r>
        <w:r w:rsidR="0092006B">
          <w:rPr>
            <w:noProof/>
            <w:webHidden/>
          </w:rPr>
        </w:r>
        <w:r w:rsidR="0092006B">
          <w:rPr>
            <w:noProof/>
            <w:webHidden/>
          </w:rPr>
          <w:fldChar w:fldCharType="separate"/>
        </w:r>
        <w:r w:rsidR="00154D81">
          <w:rPr>
            <w:noProof/>
            <w:webHidden/>
          </w:rPr>
          <w:t>170</w:t>
        </w:r>
        <w:r w:rsidR="0092006B">
          <w:rPr>
            <w:noProof/>
            <w:webHidden/>
          </w:rPr>
          <w:fldChar w:fldCharType="end"/>
        </w:r>
      </w:hyperlink>
    </w:p>
    <w:p w14:paraId="1A8E3189" w14:textId="77777777" w:rsidR="0092006B" w:rsidRDefault="007B450E">
      <w:pPr>
        <w:pStyle w:val="TOC3"/>
        <w:rPr>
          <w:rFonts w:asciiTheme="minorHAnsi" w:eastAsiaTheme="minorEastAsia" w:hAnsiTheme="minorHAnsi" w:cstheme="minorBidi"/>
          <w:noProof/>
          <w:sz w:val="22"/>
          <w:szCs w:val="22"/>
          <w:lang w:eastAsia="en-US"/>
        </w:rPr>
      </w:pPr>
      <w:hyperlink w:anchor="_Toc440455548" w:history="1">
        <w:r w:rsidR="0092006B" w:rsidRPr="00076B76">
          <w:rPr>
            <w:rStyle w:val="Hyperlink"/>
            <w:noProof/>
          </w:rPr>
          <w:t>3.2.1.</w:t>
        </w:r>
        <w:r w:rsidR="0092006B">
          <w:rPr>
            <w:rFonts w:asciiTheme="minorHAnsi" w:eastAsiaTheme="minorEastAsia" w:hAnsiTheme="minorHAnsi" w:cstheme="minorBidi"/>
            <w:noProof/>
            <w:sz w:val="22"/>
            <w:szCs w:val="22"/>
            <w:lang w:eastAsia="en-US"/>
          </w:rPr>
          <w:tab/>
        </w:r>
        <w:r w:rsidR="0092006B" w:rsidRPr="00076B76">
          <w:rPr>
            <w:rStyle w:val="Hyperlink"/>
            <w:noProof/>
          </w:rPr>
          <w:t>Demarcation of compounds from phrasal expressions</w:t>
        </w:r>
        <w:r w:rsidR="0092006B">
          <w:rPr>
            <w:noProof/>
            <w:webHidden/>
          </w:rPr>
          <w:tab/>
        </w:r>
        <w:r w:rsidR="0092006B">
          <w:rPr>
            <w:noProof/>
            <w:webHidden/>
          </w:rPr>
          <w:fldChar w:fldCharType="begin"/>
        </w:r>
        <w:r w:rsidR="0092006B">
          <w:rPr>
            <w:noProof/>
            <w:webHidden/>
          </w:rPr>
          <w:instrText xml:space="preserve"> PAGEREF _Toc440455548 \h </w:instrText>
        </w:r>
        <w:r w:rsidR="0092006B">
          <w:rPr>
            <w:noProof/>
            <w:webHidden/>
          </w:rPr>
        </w:r>
        <w:r w:rsidR="0092006B">
          <w:rPr>
            <w:noProof/>
            <w:webHidden/>
          </w:rPr>
          <w:fldChar w:fldCharType="separate"/>
        </w:r>
        <w:r w:rsidR="00154D81">
          <w:rPr>
            <w:noProof/>
            <w:webHidden/>
          </w:rPr>
          <w:t>170</w:t>
        </w:r>
        <w:r w:rsidR="0092006B">
          <w:rPr>
            <w:noProof/>
            <w:webHidden/>
          </w:rPr>
          <w:fldChar w:fldCharType="end"/>
        </w:r>
      </w:hyperlink>
    </w:p>
    <w:p w14:paraId="5C0F1EB9" w14:textId="77777777" w:rsidR="0092006B" w:rsidRDefault="007B450E">
      <w:pPr>
        <w:pStyle w:val="TOC3"/>
        <w:rPr>
          <w:rFonts w:asciiTheme="minorHAnsi" w:eastAsiaTheme="minorEastAsia" w:hAnsiTheme="minorHAnsi" w:cstheme="minorBidi"/>
          <w:noProof/>
          <w:sz w:val="22"/>
          <w:szCs w:val="22"/>
          <w:lang w:eastAsia="en-US"/>
        </w:rPr>
      </w:pPr>
      <w:hyperlink w:anchor="_Toc440455549" w:history="1">
        <w:r w:rsidR="0092006B" w:rsidRPr="00076B76">
          <w:rPr>
            <w:rStyle w:val="Hyperlink"/>
            <w:noProof/>
          </w:rPr>
          <w:t>3.2.2.</w:t>
        </w:r>
        <w:r w:rsidR="0092006B">
          <w:rPr>
            <w:rFonts w:asciiTheme="minorHAnsi" w:eastAsiaTheme="minorEastAsia" w:hAnsiTheme="minorHAnsi" w:cstheme="minorBidi"/>
            <w:noProof/>
            <w:sz w:val="22"/>
            <w:szCs w:val="22"/>
            <w:lang w:eastAsia="en-US"/>
          </w:rPr>
          <w:tab/>
        </w:r>
        <w:r w:rsidR="0092006B" w:rsidRPr="00076B76">
          <w:rPr>
            <w:rStyle w:val="Hyperlink"/>
            <w:noProof/>
          </w:rPr>
          <w:t>Types of collocations</w:t>
        </w:r>
        <w:r w:rsidR="0092006B">
          <w:rPr>
            <w:noProof/>
            <w:webHidden/>
          </w:rPr>
          <w:tab/>
        </w:r>
        <w:r w:rsidR="0092006B">
          <w:rPr>
            <w:noProof/>
            <w:webHidden/>
          </w:rPr>
          <w:fldChar w:fldCharType="begin"/>
        </w:r>
        <w:r w:rsidR="0092006B">
          <w:rPr>
            <w:noProof/>
            <w:webHidden/>
          </w:rPr>
          <w:instrText xml:space="preserve"> PAGEREF _Toc440455549 \h </w:instrText>
        </w:r>
        <w:r w:rsidR="0092006B">
          <w:rPr>
            <w:noProof/>
            <w:webHidden/>
          </w:rPr>
        </w:r>
        <w:r w:rsidR="0092006B">
          <w:rPr>
            <w:noProof/>
            <w:webHidden/>
          </w:rPr>
          <w:fldChar w:fldCharType="separate"/>
        </w:r>
        <w:r w:rsidR="00154D81">
          <w:rPr>
            <w:noProof/>
            <w:webHidden/>
          </w:rPr>
          <w:t>172</w:t>
        </w:r>
        <w:r w:rsidR="0092006B">
          <w:rPr>
            <w:noProof/>
            <w:webHidden/>
          </w:rPr>
          <w:fldChar w:fldCharType="end"/>
        </w:r>
      </w:hyperlink>
    </w:p>
    <w:p w14:paraId="4B1A83C3"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50" w:history="1">
        <w:r w:rsidR="0092006B" w:rsidRPr="00076B76">
          <w:rPr>
            <w:rStyle w:val="Hyperlink"/>
            <w:noProof/>
          </w:rPr>
          <w:t>3.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550 \h </w:instrText>
        </w:r>
        <w:r w:rsidR="0092006B">
          <w:rPr>
            <w:noProof/>
            <w:webHidden/>
          </w:rPr>
        </w:r>
        <w:r w:rsidR="0092006B">
          <w:rPr>
            <w:noProof/>
            <w:webHidden/>
          </w:rPr>
          <w:fldChar w:fldCharType="separate"/>
        </w:r>
        <w:r w:rsidR="00154D81">
          <w:rPr>
            <w:noProof/>
            <w:webHidden/>
          </w:rPr>
          <w:t>174</w:t>
        </w:r>
        <w:r w:rsidR="0092006B">
          <w:rPr>
            <w:noProof/>
            <w:webHidden/>
          </w:rPr>
          <w:fldChar w:fldCharType="end"/>
        </w:r>
      </w:hyperlink>
    </w:p>
    <w:p w14:paraId="533DA089"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551" w:history="1">
        <w:r w:rsidR="0092006B" w:rsidRPr="00076B76">
          <w:rPr>
            <w:rStyle w:val="Hyperlink"/>
            <w:noProof/>
          </w:rPr>
          <w:t>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Reduplication</w:t>
        </w:r>
        <w:r w:rsidR="0092006B">
          <w:rPr>
            <w:noProof/>
            <w:webHidden/>
          </w:rPr>
          <w:tab/>
        </w:r>
        <w:r w:rsidR="0092006B">
          <w:rPr>
            <w:noProof/>
            <w:webHidden/>
          </w:rPr>
          <w:fldChar w:fldCharType="begin"/>
        </w:r>
        <w:r w:rsidR="0092006B">
          <w:rPr>
            <w:noProof/>
            <w:webHidden/>
          </w:rPr>
          <w:instrText xml:space="preserve"> PAGEREF _Toc440455551 \h </w:instrText>
        </w:r>
        <w:r w:rsidR="0092006B">
          <w:rPr>
            <w:noProof/>
            <w:webHidden/>
          </w:rPr>
        </w:r>
        <w:r w:rsidR="0092006B">
          <w:rPr>
            <w:noProof/>
            <w:webHidden/>
          </w:rPr>
          <w:fldChar w:fldCharType="separate"/>
        </w:r>
        <w:r w:rsidR="00154D81">
          <w:rPr>
            <w:noProof/>
            <w:webHidden/>
          </w:rPr>
          <w:t>177</w:t>
        </w:r>
        <w:r w:rsidR="0092006B">
          <w:rPr>
            <w:noProof/>
            <w:webHidden/>
          </w:rPr>
          <w:fldChar w:fldCharType="end"/>
        </w:r>
      </w:hyperlink>
    </w:p>
    <w:p w14:paraId="7E4499A8"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52" w:history="1">
        <w:r w:rsidR="0092006B" w:rsidRPr="00076B76">
          <w:rPr>
            <w:rStyle w:val="Hyperlink"/>
            <w:noProof/>
          </w:rPr>
          <w:t>4.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Lexeme formation</w:t>
        </w:r>
        <w:r w:rsidR="0092006B">
          <w:rPr>
            <w:noProof/>
            <w:webHidden/>
          </w:rPr>
          <w:tab/>
        </w:r>
        <w:r w:rsidR="0092006B">
          <w:rPr>
            <w:noProof/>
            <w:webHidden/>
          </w:rPr>
          <w:fldChar w:fldCharType="begin"/>
        </w:r>
        <w:r w:rsidR="0092006B">
          <w:rPr>
            <w:noProof/>
            <w:webHidden/>
          </w:rPr>
          <w:instrText xml:space="preserve"> PAGEREF _Toc440455552 \h </w:instrText>
        </w:r>
        <w:r w:rsidR="0092006B">
          <w:rPr>
            <w:noProof/>
            <w:webHidden/>
          </w:rPr>
        </w:r>
        <w:r w:rsidR="0092006B">
          <w:rPr>
            <w:noProof/>
            <w:webHidden/>
          </w:rPr>
          <w:fldChar w:fldCharType="separate"/>
        </w:r>
        <w:r w:rsidR="00154D81">
          <w:rPr>
            <w:noProof/>
            <w:webHidden/>
          </w:rPr>
          <w:t>177</w:t>
        </w:r>
        <w:r w:rsidR="0092006B">
          <w:rPr>
            <w:noProof/>
            <w:webHidden/>
          </w:rPr>
          <w:fldChar w:fldCharType="end"/>
        </w:r>
      </w:hyperlink>
    </w:p>
    <w:p w14:paraId="28C7C5D5" w14:textId="77777777" w:rsidR="0092006B" w:rsidRDefault="007B450E">
      <w:pPr>
        <w:pStyle w:val="TOC3"/>
        <w:rPr>
          <w:rFonts w:asciiTheme="minorHAnsi" w:eastAsiaTheme="minorEastAsia" w:hAnsiTheme="minorHAnsi" w:cstheme="minorBidi"/>
          <w:noProof/>
          <w:sz w:val="22"/>
          <w:szCs w:val="22"/>
          <w:lang w:eastAsia="en-US"/>
        </w:rPr>
      </w:pPr>
      <w:hyperlink w:anchor="_Toc440455553" w:history="1">
        <w:r w:rsidR="0092006B" w:rsidRPr="00076B76">
          <w:rPr>
            <w:rStyle w:val="Hyperlink"/>
            <w:noProof/>
          </w:rPr>
          <w:t>4.1.1.</w:t>
        </w:r>
        <w:r w:rsidR="0092006B">
          <w:rPr>
            <w:rFonts w:asciiTheme="minorHAnsi" w:eastAsiaTheme="minorEastAsia" w:hAnsiTheme="minorHAnsi" w:cstheme="minorBidi"/>
            <w:noProof/>
            <w:sz w:val="22"/>
            <w:szCs w:val="22"/>
            <w:lang w:eastAsia="en-US"/>
          </w:rPr>
          <w:tab/>
        </w:r>
        <w:r w:rsidR="0092006B" w:rsidRPr="00076B76">
          <w:rPr>
            <w:rStyle w:val="Hyperlink"/>
            <w:noProof/>
          </w:rPr>
          <w:t>Full reduplication</w:t>
        </w:r>
        <w:r w:rsidR="0092006B">
          <w:rPr>
            <w:noProof/>
            <w:webHidden/>
          </w:rPr>
          <w:tab/>
        </w:r>
        <w:r w:rsidR="0092006B">
          <w:rPr>
            <w:noProof/>
            <w:webHidden/>
          </w:rPr>
          <w:fldChar w:fldCharType="begin"/>
        </w:r>
        <w:r w:rsidR="0092006B">
          <w:rPr>
            <w:noProof/>
            <w:webHidden/>
          </w:rPr>
          <w:instrText xml:space="preserve"> PAGEREF _Toc440455553 \h </w:instrText>
        </w:r>
        <w:r w:rsidR="0092006B">
          <w:rPr>
            <w:noProof/>
            <w:webHidden/>
          </w:rPr>
        </w:r>
        <w:r w:rsidR="0092006B">
          <w:rPr>
            <w:noProof/>
            <w:webHidden/>
          </w:rPr>
          <w:fldChar w:fldCharType="separate"/>
        </w:r>
        <w:r w:rsidR="00154D81">
          <w:rPr>
            <w:noProof/>
            <w:webHidden/>
          </w:rPr>
          <w:t>178</w:t>
        </w:r>
        <w:r w:rsidR="0092006B">
          <w:rPr>
            <w:noProof/>
            <w:webHidden/>
          </w:rPr>
          <w:fldChar w:fldCharType="end"/>
        </w:r>
      </w:hyperlink>
    </w:p>
    <w:p w14:paraId="12FD4357" w14:textId="77777777" w:rsidR="0092006B" w:rsidRDefault="007B450E">
      <w:pPr>
        <w:pStyle w:val="TOC3"/>
        <w:rPr>
          <w:rFonts w:asciiTheme="minorHAnsi" w:eastAsiaTheme="minorEastAsia" w:hAnsiTheme="minorHAnsi" w:cstheme="minorBidi"/>
          <w:noProof/>
          <w:sz w:val="22"/>
          <w:szCs w:val="22"/>
          <w:lang w:eastAsia="en-US"/>
        </w:rPr>
      </w:pPr>
      <w:hyperlink w:anchor="_Toc440455554" w:history="1">
        <w:r w:rsidR="0092006B" w:rsidRPr="00076B76">
          <w:rPr>
            <w:rStyle w:val="Hyperlink"/>
            <w:noProof/>
          </w:rPr>
          <w:t>4.1.2.</w:t>
        </w:r>
        <w:r w:rsidR="0092006B">
          <w:rPr>
            <w:rFonts w:asciiTheme="minorHAnsi" w:eastAsiaTheme="minorEastAsia" w:hAnsiTheme="minorHAnsi" w:cstheme="minorBidi"/>
            <w:noProof/>
            <w:sz w:val="22"/>
            <w:szCs w:val="22"/>
            <w:lang w:eastAsia="en-US"/>
          </w:rPr>
          <w:tab/>
        </w:r>
        <w:r w:rsidR="0092006B" w:rsidRPr="00076B76">
          <w:rPr>
            <w:rStyle w:val="Hyperlink"/>
            <w:noProof/>
          </w:rPr>
          <w:t>Partial reduplication</w:t>
        </w:r>
        <w:r w:rsidR="0092006B">
          <w:rPr>
            <w:noProof/>
            <w:webHidden/>
          </w:rPr>
          <w:tab/>
        </w:r>
        <w:r w:rsidR="0092006B">
          <w:rPr>
            <w:noProof/>
            <w:webHidden/>
          </w:rPr>
          <w:fldChar w:fldCharType="begin"/>
        </w:r>
        <w:r w:rsidR="0092006B">
          <w:rPr>
            <w:noProof/>
            <w:webHidden/>
          </w:rPr>
          <w:instrText xml:space="preserve"> PAGEREF _Toc440455554 \h </w:instrText>
        </w:r>
        <w:r w:rsidR="0092006B">
          <w:rPr>
            <w:noProof/>
            <w:webHidden/>
          </w:rPr>
        </w:r>
        <w:r w:rsidR="0092006B">
          <w:rPr>
            <w:noProof/>
            <w:webHidden/>
          </w:rPr>
          <w:fldChar w:fldCharType="separate"/>
        </w:r>
        <w:r w:rsidR="00154D81">
          <w:rPr>
            <w:noProof/>
            <w:webHidden/>
          </w:rPr>
          <w:t>182</w:t>
        </w:r>
        <w:r w:rsidR="0092006B">
          <w:rPr>
            <w:noProof/>
            <w:webHidden/>
          </w:rPr>
          <w:fldChar w:fldCharType="end"/>
        </w:r>
      </w:hyperlink>
    </w:p>
    <w:p w14:paraId="190D149C" w14:textId="77777777" w:rsidR="0092006B" w:rsidRDefault="007B450E">
      <w:pPr>
        <w:pStyle w:val="TOC3"/>
        <w:rPr>
          <w:rFonts w:asciiTheme="minorHAnsi" w:eastAsiaTheme="minorEastAsia" w:hAnsiTheme="minorHAnsi" w:cstheme="minorBidi"/>
          <w:noProof/>
          <w:sz w:val="22"/>
          <w:szCs w:val="22"/>
          <w:lang w:eastAsia="en-US"/>
        </w:rPr>
      </w:pPr>
      <w:hyperlink w:anchor="_Toc440455555" w:history="1">
        <w:r w:rsidR="0092006B" w:rsidRPr="00076B76">
          <w:rPr>
            <w:rStyle w:val="Hyperlink"/>
            <w:noProof/>
          </w:rPr>
          <w:t>4.1.3.</w:t>
        </w:r>
        <w:r w:rsidR="0092006B">
          <w:rPr>
            <w:rFonts w:asciiTheme="minorHAnsi" w:eastAsiaTheme="minorEastAsia" w:hAnsiTheme="minorHAnsi" w:cstheme="minorBidi"/>
            <w:noProof/>
            <w:sz w:val="22"/>
            <w:szCs w:val="22"/>
            <w:lang w:eastAsia="en-US"/>
          </w:rPr>
          <w:tab/>
        </w:r>
        <w:r w:rsidR="0092006B" w:rsidRPr="00076B76">
          <w:rPr>
            <w:rStyle w:val="Hyperlink"/>
            <w:noProof/>
          </w:rPr>
          <w:t>Imitative reduplication</w:t>
        </w:r>
        <w:r w:rsidR="0092006B">
          <w:rPr>
            <w:noProof/>
            <w:webHidden/>
          </w:rPr>
          <w:tab/>
        </w:r>
        <w:r w:rsidR="0092006B">
          <w:rPr>
            <w:noProof/>
            <w:webHidden/>
          </w:rPr>
          <w:fldChar w:fldCharType="begin"/>
        </w:r>
        <w:r w:rsidR="0092006B">
          <w:rPr>
            <w:noProof/>
            <w:webHidden/>
          </w:rPr>
          <w:instrText xml:space="preserve"> PAGEREF _Toc440455555 \h </w:instrText>
        </w:r>
        <w:r w:rsidR="0092006B">
          <w:rPr>
            <w:noProof/>
            <w:webHidden/>
          </w:rPr>
        </w:r>
        <w:r w:rsidR="0092006B">
          <w:rPr>
            <w:noProof/>
            <w:webHidden/>
          </w:rPr>
          <w:fldChar w:fldCharType="separate"/>
        </w:r>
        <w:r w:rsidR="00154D81">
          <w:rPr>
            <w:noProof/>
            <w:webHidden/>
          </w:rPr>
          <w:t>183</w:t>
        </w:r>
        <w:r w:rsidR="0092006B">
          <w:rPr>
            <w:noProof/>
            <w:webHidden/>
          </w:rPr>
          <w:fldChar w:fldCharType="end"/>
        </w:r>
      </w:hyperlink>
    </w:p>
    <w:p w14:paraId="25DC5A66"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56" w:history="1">
        <w:r w:rsidR="0092006B" w:rsidRPr="00076B76">
          <w:rPr>
            <w:rStyle w:val="Hyperlink"/>
            <w:noProof/>
          </w:rPr>
          <w:t>4.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Lexeme interpretation</w:t>
        </w:r>
        <w:r w:rsidR="0092006B">
          <w:rPr>
            <w:noProof/>
            <w:webHidden/>
          </w:rPr>
          <w:tab/>
        </w:r>
        <w:r w:rsidR="0092006B">
          <w:rPr>
            <w:noProof/>
            <w:webHidden/>
          </w:rPr>
          <w:fldChar w:fldCharType="begin"/>
        </w:r>
        <w:r w:rsidR="0092006B">
          <w:rPr>
            <w:noProof/>
            <w:webHidden/>
          </w:rPr>
          <w:instrText xml:space="preserve"> PAGEREF _Toc440455556 \h </w:instrText>
        </w:r>
        <w:r w:rsidR="0092006B">
          <w:rPr>
            <w:noProof/>
            <w:webHidden/>
          </w:rPr>
        </w:r>
        <w:r w:rsidR="0092006B">
          <w:rPr>
            <w:noProof/>
            <w:webHidden/>
          </w:rPr>
          <w:fldChar w:fldCharType="separate"/>
        </w:r>
        <w:r w:rsidR="00154D81">
          <w:rPr>
            <w:noProof/>
            <w:webHidden/>
          </w:rPr>
          <w:t>184</w:t>
        </w:r>
        <w:r w:rsidR="0092006B">
          <w:rPr>
            <w:noProof/>
            <w:webHidden/>
          </w:rPr>
          <w:fldChar w:fldCharType="end"/>
        </w:r>
      </w:hyperlink>
    </w:p>
    <w:p w14:paraId="1184B79A" w14:textId="77777777" w:rsidR="0092006B" w:rsidRDefault="007B450E">
      <w:pPr>
        <w:pStyle w:val="TOC3"/>
        <w:rPr>
          <w:rFonts w:asciiTheme="minorHAnsi" w:eastAsiaTheme="minorEastAsia" w:hAnsiTheme="minorHAnsi" w:cstheme="minorBidi"/>
          <w:noProof/>
          <w:sz w:val="22"/>
          <w:szCs w:val="22"/>
          <w:lang w:eastAsia="en-US"/>
        </w:rPr>
      </w:pPr>
      <w:hyperlink w:anchor="_Toc440455557" w:history="1">
        <w:r w:rsidR="0092006B" w:rsidRPr="00076B76">
          <w:rPr>
            <w:rStyle w:val="Hyperlink"/>
            <w:noProof/>
          </w:rPr>
          <w:t>4.2.1.</w:t>
        </w:r>
        <w:r w:rsidR="0092006B">
          <w:rPr>
            <w:rFonts w:asciiTheme="minorHAnsi" w:eastAsiaTheme="minorEastAsia" w:hAnsiTheme="minorHAnsi" w:cstheme="minorBidi"/>
            <w:noProof/>
            <w:sz w:val="22"/>
            <w:szCs w:val="22"/>
            <w:lang w:eastAsia="en-US"/>
          </w:rPr>
          <w:tab/>
        </w:r>
        <w:r w:rsidR="0092006B" w:rsidRPr="00076B76">
          <w:rPr>
            <w:rStyle w:val="Hyperlink"/>
            <w:noProof/>
          </w:rPr>
          <w:t>Reduplication of nouns</w:t>
        </w:r>
        <w:r w:rsidR="0092006B">
          <w:rPr>
            <w:noProof/>
            <w:webHidden/>
          </w:rPr>
          <w:tab/>
        </w:r>
        <w:r w:rsidR="0092006B">
          <w:rPr>
            <w:noProof/>
            <w:webHidden/>
          </w:rPr>
          <w:fldChar w:fldCharType="begin"/>
        </w:r>
        <w:r w:rsidR="0092006B">
          <w:rPr>
            <w:noProof/>
            <w:webHidden/>
          </w:rPr>
          <w:instrText xml:space="preserve"> PAGEREF _Toc440455557 \h </w:instrText>
        </w:r>
        <w:r w:rsidR="0092006B">
          <w:rPr>
            <w:noProof/>
            <w:webHidden/>
          </w:rPr>
        </w:r>
        <w:r w:rsidR="0092006B">
          <w:rPr>
            <w:noProof/>
            <w:webHidden/>
          </w:rPr>
          <w:fldChar w:fldCharType="separate"/>
        </w:r>
        <w:r w:rsidR="00154D81">
          <w:rPr>
            <w:noProof/>
            <w:webHidden/>
          </w:rPr>
          <w:t>184</w:t>
        </w:r>
        <w:r w:rsidR="0092006B">
          <w:rPr>
            <w:noProof/>
            <w:webHidden/>
          </w:rPr>
          <w:fldChar w:fldCharType="end"/>
        </w:r>
      </w:hyperlink>
    </w:p>
    <w:p w14:paraId="2B84396E" w14:textId="77777777" w:rsidR="0092006B" w:rsidRDefault="007B450E">
      <w:pPr>
        <w:pStyle w:val="TOC3"/>
        <w:rPr>
          <w:rFonts w:asciiTheme="minorHAnsi" w:eastAsiaTheme="minorEastAsia" w:hAnsiTheme="minorHAnsi" w:cstheme="minorBidi"/>
          <w:noProof/>
          <w:sz w:val="22"/>
          <w:szCs w:val="22"/>
          <w:lang w:eastAsia="en-US"/>
        </w:rPr>
      </w:pPr>
      <w:hyperlink w:anchor="_Toc440455558" w:history="1">
        <w:r w:rsidR="0092006B" w:rsidRPr="00076B76">
          <w:rPr>
            <w:rStyle w:val="Hyperlink"/>
            <w:noProof/>
          </w:rPr>
          <w:t>4.2.2.</w:t>
        </w:r>
        <w:r w:rsidR="0092006B">
          <w:rPr>
            <w:rFonts w:asciiTheme="minorHAnsi" w:eastAsiaTheme="minorEastAsia" w:hAnsiTheme="minorHAnsi" w:cstheme="minorBidi"/>
            <w:noProof/>
            <w:sz w:val="22"/>
            <w:szCs w:val="22"/>
            <w:lang w:eastAsia="en-US"/>
          </w:rPr>
          <w:tab/>
        </w:r>
        <w:r w:rsidR="0092006B" w:rsidRPr="00076B76">
          <w:rPr>
            <w:rStyle w:val="Hyperlink"/>
            <w:noProof/>
          </w:rPr>
          <w:t>Reduplication of verbs</w:t>
        </w:r>
        <w:r w:rsidR="0092006B">
          <w:rPr>
            <w:noProof/>
            <w:webHidden/>
          </w:rPr>
          <w:tab/>
        </w:r>
        <w:r w:rsidR="0092006B">
          <w:rPr>
            <w:noProof/>
            <w:webHidden/>
          </w:rPr>
          <w:fldChar w:fldCharType="begin"/>
        </w:r>
        <w:r w:rsidR="0092006B">
          <w:rPr>
            <w:noProof/>
            <w:webHidden/>
          </w:rPr>
          <w:instrText xml:space="preserve"> PAGEREF _Toc440455558 \h </w:instrText>
        </w:r>
        <w:r w:rsidR="0092006B">
          <w:rPr>
            <w:noProof/>
            <w:webHidden/>
          </w:rPr>
        </w:r>
        <w:r w:rsidR="0092006B">
          <w:rPr>
            <w:noProof/>
            <w:webHidden/>
          </w:rPr>
          <w:fldChar w:fldCharType="separate"/>
        </w:r>
        <w:r w:rsidR="00154D81">
          <w:rPr>
            <w:noProof/>
            <w:webHidden/>
          </w:rPr>
          <w:t>187</w:t>
        </w:r>
        <w:r w:rsidR="0092006B">
          <w:rPr>
            <w:noProof/>
            <w:webHidden/>
          </w:rPr>
          <w:fldChar w:fldCharType="end"/>
        </w:r>
      </w:hyperlink>
    </w:p>
    <w:p w14:paraId="0A9C0A6E" w14:textId="77777777" w:rsidR="0092006B" w:rsidRDefault="007B450E">
      <w:pPr>
        <w:pStyle w:val="TOC3"/>
        <w:rPr>
          <w:rFonts w:asciiTheme="minorHAnsi" w:eastAsiaTheme="minorEastAsia" w:hAnsiTheme="minorHAnsi" w:cstheme="minorBidi"/>
          <w:noProof/>
          <w:sz w:val="22"/>
          <w:szCs w:val="22"/>
          <w:lang w:eastAsia="en-US"/>
        </w:rPr>
      </w:pPr>
      <w:hyperlink w:anchor="_Toc440455559" w:history="1">
        <w:r w:rsidR="0092006B" w:rsidRPr="00076B76">
          <w:rPr>
            <w:rStyle w:val="Hyperlink"/>
            <w:noProof/>
          </w:rPr>
          <w:t>4.2.3.</w:t>
        </w:r>
        <w:r w:rsidR="0092006B">
          <w:rPr>
            <w:rFonts w:asciiTheme="minorHAnsi" w:eastAsiaTheme="minorEastAsia" w:hAnsiTheme="minorHAnsi" w:cstheme="minorBidi"/>
            <w:noProof/>
            <w:sz w:val="22"/>
            <w:szCs w:val="22"/>
            <w:lang w:eastAsia="en-US"/>
          </w:rPr>
          <w:tab/>
        </w:r>
        <w:r w:rsidR="0092006B" w:rsidRPr="00076B76">
          <w:rPr>
            <w:rStyle w:val="Hyperlink"/>
            <w:noProof/>
          </w:rPr>
          <w:t>Reduplication of adverbs</w:t>
        </w:r>
        <w:r w:rsidR="0092006B">
          <w:rPr>
            <w:noProof/>
            <w:webHidden/>
          </w:rPr>
          <w:tab/>
        </w:r>
        <w:r w:rsidR="0092006B">
          <w:rPr>
            <w:noProof/>
            <w:webHidden/>
          </w:rPr>
          <w:fldChar w:fldCharType="begin"/>
        </w:r>
        <w:r w:rsidR="0092006B">
          <w:rPr>
            <w:noProof/>
            <w:webHidden/>
          </w:rPr>
          <w:instrText xml:space="preserve"> PAGEREF _Toc440455559 \h </w:instrText>
        </w:r>
        <w:r w:rsidR="0092006B">
          <w:rPr>
            <w:noProof/>
            <w:webHidden/>
          </w:rPr>
        </w:r>
        <w:r w:rsidR="0092006B">
          <w:rPr>
            <w:noProof/>
            <w:webHidden/>
          </w:rPr>
          <w:fldChar w:fldCharType="separate"/>
        </w:r>
        <w:r w:rsidR="00154D81">
          <w:rPr>
            <w:noProof/>
            <w:webHidden/>
          </w:rPr>
          <w:t>192</w:t>
        </w:r>
        <w:r w:rsidR="0092006B">
          <w:rPr>
            <w:noProof/>
            <w:webHidden/>
          </w:rPr>
          <w:fldChar w:fldCharType="end"/>
        </w:r>
      </w:hyperlink>
    </w:p>
    <w:p w14:paraId="1F48CCCB" w14:textId="77777777" w:rsidR="0092006B" w:rsidRDefault="007B450E">
      <w:pPr>
        <w:pStyle w:val="TOC3"/>
        <w:rPr>
          <w:rFonts w:asciiTheme="minorHAnsi" w:eastAsiaTheme="minorEastAsia" w:hAnsiTheme="minorHAnsi" w:cstheme="minorBidi"/>
          <w:noProof/>
          <w:sz w:val="22"/>
          <w:szCs w:val="22"/>
          <w:lang w:eastAsia="en-US"/>
        </w:rPr>
      </w:pPr>
      <w:hyperlink w:anchor="_Toc440455560" w:history="1">
        <w:r w:rsidR="0092006B" w:rsidRPr="00076B76">
          <w:rPr>
            <w:rStyle w:val="Hyperlink"/>
            <w:noProof/>
          </w:rPr>
          <w:t>4.2.4.</w:t>
        </w:r>
        <w:r w:rsidR="0092006B">
          <w:rPr>
            <w:rFonts w:asciiTheme="minorHAnsi" w:eastAsiaTheme="minorEastAsia" w:hAnsiTheme="minorHAnsi" w:cstheme="minorBidi"/>
            <w:noProof/>
            <w:sz w:val="22"/>
            <w:szCs w:val="22"/>
            <w:lang w:eastAsia="en-US"/>
          </w:rPr>
          <w:tab/>
        </w:r>
        <w:r w:rsidR="0092006B" w:rsidRPr="00076B76">
          <w:rPr>
            <w:rStyle w:val="Hyperlink"/>
            <w:noProof/>
          </w:rPr>
          <w:t>Reduplication of numerals and quantifiers</w:t>
        </w:r>
        <w:r w:rsidR="0092006B">
          <w:rPr>
            <w:noProof/>
            <w:webHidden/>
          </w:rPr>
          <w:tab/>
        </w:r>
        <w:r w:rsidR="0092006B">
          <w:rPr>
            <w:noProof/>
            <w:webHidden/>
          </w:rPr>
          <w:fldChar w:fldCharType="begin"/>
        </w:r>
        <w:r w:rsidR="0092006B">
          <w:rPr>
            <w:noProof/>
            <w:webHidden/>
          </w:rPr>
          <w:instrText xml:space="preserve"> PAGEREF _Toc440455560 \h </w:instrText>
        </w:r>
        <w:r w:rsidR="0092006B">
          <w:rPr>
            <w:noProof/>
            <w:webHidden/>
          </w:rPr>
        </w:r>
        <w:r w:rsidR="0092006B">
          <w:rPr>
            <w:noProof/>
            <w:webHidden/>
          </w:rPr>
          <w:fldChar w:fldCharType="separate"/>
        </w:r>
        <w:r w:rsidR="00154D81">
          <w:rPr>
            <w:noProof/>
            <w:webHidden/>
          </w:rPr>
          <w:t>193</w:t>
        </w:r>
        <w:r w:rsidR="0092006B">
          <w:rPr>
            <w:noProof/>
            <w:webHidden/>
          </w:rPr>
          <w:fldChar w:fldCharType="end"/>
        </w:r>
      </w:hyperlink>
    </w:p>
    <w:p w14:paraId="46E54F61" w14:textId="77777777" w:rsidR="0092006B" w:rsidRDefault="007B450E">
      <w:pPr>
        <w:pStyle w:val="TOC3"/>
        <w:rPr>
          <w:rFonts w:asciiTheme="minorHAnsi" w:eastAsiaTheme="minorEastAsia" w:hAnsiTheme="minorHAnsi" w:cstheme="minorBidi"/>
          <w:noProof/>
          <w:sz w:val="22"/>
          <w:szCs w:val="22"/>
          <w:lang w:eastAsia="en-US"/>
        </w:rPr>
      </w:pPr>
      <w:hyperlink w:anchor="_Toc440455561" w:history="1">
        <w:r w:rsidR="0092006B" w:rsidRPr="00076B76">
          <w:rPr>
            <w:rStyle w:val="Hyperlink"/>
            <w:noProof/>
          </w:rPr>
          <w:t>4.2.5.</w:t>
        </w:r>
        <w:r w:rsidR="0092006B">
          <w:rPr>
            <w:rFonts w:asciiTheme="minorHAnsi" w:eastAsiaTheme="minorEastAsia" w:hAnsiTheme="minorHAnsi" w:cstheme="minorBidi"/>
            <w:noProof/>
            <w:sz w:val="22"/>
            <w:szCs w:val="22"/>
            <w:lang w:eastAsia="en-US"/>
          </w:rPr>
          <w:tab/>
        </w:r>
        <w:r w:rsidR="0092006B" w:rsidRPr="00076B76">
          <w:rPr>
            <w:rStyle w:val="Hyperlink"/>
            <w:noProof/>
          </w:rPr>
          <w:t>Reduplication of function words</w:t>
        </w:r>
        <w:r w:rsidR="0092006B">
          <w:rPr>
            <w:noProof/>
            <w:webHidden/>
          </w:rPr>
          <w:tab/>
        </w:r>
        <w:r w:rsidR="0092006B">
          <w:rPr>
            <w:noProof/>
            <w:webHidden/>
          </w:rPr>
          <w:fldChar w:fldCharType="begin"/>
        </w:r>
        <w:r w:rsidR="0092006B">
          <w:rPr>
            <w:noProof/>
            <w:webHidden/>
          </w:rPr>
          <w:instrText xml:space="preserve"> PAGEREF _Toc440455561 \h </w:instrText>
        </w:r>
        <w:r w:rsidR="0092006B">
          <w:rPr>
            <w:noProof/>
            <w:webHidden/>
          </w:rPr>
        </w:r>
        <w:r w:rsidR="0092006B">
          <w:rPr>
            <w:noProof/>
            <w:webHidden/>
          </w:rPr>
          <w:fldChar w:fldCharType="separate"/>
        </w:r>
        <w:r w:rsidR="00154D81">
          <w:rPr>
            <w:noProof/>
            <w:webHidden/>
          </w:rPr>
          <w:t>193</w:t>
        </w:r>
        <w:r w:rsidR="0092006B">
          <w:rPr>
            <w:noProof/>
            <w:webHidden/>
          </w:rPr>
          <w:fldChar w:fldCharType="end"/>
        </w:r>
      </w:hyperlink>
    </w:p>
    <w:p w14:paraId="66230897" w14:textId="77777777" w:rsidR="0092006B" w:rsidRDefault="007B450E">
      <w:pPr>
        <w:pStyle w:val="TOC3"/>
        <w:rPr>
          <w:rFonts w:asciiTheme="minorHAnsi" w:eastAsiaTheme="minorEastAsia" w:hAnsiTheme="minorHAnsi" w:cstheme="minorBidi"/>
          <w:noProof/>
          <w:sz w:val="22"/>
          <w:szCs w:val="22"/>
          <w:lang w:eastAsia="en-US"/>
        </w:rPr>
      </w:pPr>
      <w:hyperlink w:anchor="_Toc440455562" w:history="1">
        <w:r w:rsidR="0092006B" w:rsidRPr="00076B76">
          <w:rPr>
            <w:rStyle w:val="Hyperlink"/>
            <w:noProof/>
          </w:rPr>
          <w:t>4.2.6.</w:t>
        </w:r>
        <w:r w:rsidR="0092006B">
          <w:rPr>
            <w:rFonts w:asciiTheme="minorHAnsi" w:eastAsiaTheme="minorEastAsia" w:hAnsiTheme="minorHAnsi" w:cstheme="minorBidi"/>
            <w:noProof/>
            <w:sz w:val="22"/>
            <w:szCs w:val="22"/>
            <w:lang w:eastAsia="en-US"/>
          </w:rPr>
          <w:tab/>
        </w:r>
        <w:r w:rsidR="0092006B" w:rsidRPr="00076B76">
          <w:rPr>
            <w:rStyle w:val="Hyperlink"/>
            <w:noProof/>
          </w:rPr>
          <w:t>Gesamtbedeutung of reduplication</w:t>
        </w:r>
        <w:r w:rsidR="0092006B">
          <w:rPr>
            <w:noProof/>
            <w:webHidden/>
          </w:rPr>
          <w:tab/>
        </w:r>
        <w:r w:rsidR="0092006B">
          <w:rPr>
            <w:noProof/>
            <w:webHidden/>
          </w:rPr>
          <w:fldChar w:fldCharType="begin"/>
        </w:r>
        <w:r w:rsidR="0092006B">
          <w:rPr>
            <w:noProof/>
            <w:webHidden/>
          </w:rPr>
          <w:instrText xml:space="preserve"> PAGEREF _Toc440455562 \h </w:instrText>
        </w:r>
        <w:r w:rsidR="0092006B">
          <w:rPr>
            <w:noProof/>
            <w:webHidden/>
          </w:rPr>
        </w:r>
        <w:r w:rsidR="0092006B">
          <w:rPr>
            <w:noProof/>
            <w:webHidden/>
          </w:rPr>
          <w:fldChar w:fldCharType="separate"/>
        </w:r>
        <w:r w:rsidR="00154D81">
          <w:rPr>
            <w:noProof/>
            <w:webHidden/>
          </w:rPr>
          <w:t>196</w:t>
        </w:r>
        <w:r w:rsidR="0092006B">
          <w:rPr>
            <w:noProof/>
            <w:webHidden/>
          </w:rPr>
          <w:fldChar w:fldCharType="end"/>
        </w:r>
      </w:hyperlink>
    </w:p>
    <w:p w14:paraId="690D6637"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63" w:history="1">
        <w:r w:rsidR="0092006B" w:rsidRPr="00076B76">
          <w:rPr>
            <w:rStyle w:val="Hyperlink"/>
            <w:noProof/>
          </w:rPr>
          <w:t>4.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Reduplication across eastern Malay varieties</w:t>
        </w:r>
        <w:r w:rsidR="0092006B">
          <w:rPr>
            <w:noProof/>
            <w:webHidden/>
          </w:rPr>
          <w:tab/>
        </w:r>
        <w:r w:rsidR="0092006B">
          <w:rPr>
            <w:noProof/>
            <w:webHidden/>
          </w:rPr>
          <w:fldChar w:fldCharType="begin"/>
        </w:r>
        <w:r w:rsidR="0092006B">
          <w:rPr>
            <w:noProof/>
            <w:webHidden/>
          </w:rPr>
          <w:instrText xml:space="preserve"> PAGEREF _Toc440455563 \h </w:instrText>
        </w:r>
        <w:r w:rsidR="0092006B">
          <w:rPr>
            <w:noProof/>
            <w:webHidden/>
          </w:rPr>
        </w:r>
        <w:r w:rsidR="0092006B">
          <w:rPr>
            <w:noProof/>
            <w:webHidden/>
          </w:rPr>
          <w:fldChar w:fldCharType="separate"/>
        </w:r>
        <w:r w:rsidR="00154D81">
          <w:rPr>
            <w:noProof/>
            <w:webHidden/>
          </w:rPr>
          <w:t>199</w:t>
        </w:r>
        <w:r w:rsidR="0092006B">
          <w:rPr>
            <w:noProof/>
            <w:webHidden/>
          </w:rPr>
          <w:fldChar w:fldCharType="end"/>
        </w:r>
      </w:hyperlink>
    </w:p>
    <w:p w14:paraId="42173242" w14:textId="77777777" w:rsidR="0092006B" w:rsidRDefault="007B450E">
      <w:pPr>
        <w:pStyle w:val="TOC3"/>
        <w:rPr>
          <w:rFonts w:asciiTheme="minorHAnsi" w:eastAsiaTheme="minorEastAsia" w:hAnsiTheme="minorHAnsi" w:cstheme="minorBidi"/>
          <w:noProof/>
          <w:sz w:val="22"/>
          <w:szCs w:val="22"/>
          <w:lang w:eastAsia="en-US"/>
        </w:rPr>
      </w:pPr>
      <w:hyperlink w:anchor="_Toc440455564" w:history="1">
        <w:r w:rsidR="0092006B" w:rsidRPr="00076B76">
          <w:rPr>
            <w:rStyle w:val="Hyperlink"/>
            <w:noProof/>
            <w:lang w:eastAsia="en-US"/>
          </w:rPr>
          <w:t>4.3.1.</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Lexeme formation</w:t>
        </w:r>
        <w:r w:rsidR="0092006B">
          <w:rPr>
            <w:noProof/>
            <w:webHidden/>
          </w:rPr>
          <w:tab/>
        </w:r>
        <w:r w:rsidR="0092006B">
          <w:rPr>
            <w:noProof/>
            <w:webHidden/>
          </w:rPr>
          <w:fldChar w:fldCharType="begin"/>
        </w:r>
        <w:r w:rsidR="0092006B">
          <w:rPr>
            <w:noProof/>
            <w:webHidden/>
          </w:rPr>
          <w:instrText xml:space="preserve"> PAGEREF _Toc440455564 \h </w:instrText>
        </w:r>
        <w:r w:rsidR="0092006B">
          <w:rPr>
            <w:noProof/>
            <w:webHidden/>
          </w:rPr>
        </w:r>
        <w:r w:rsidR="0092006B">
          <w:rPr>
            <w:noProof/>
            <w:webHidden/>
          </w:rPr>
          <w:fldChar w:fldCharType="separate"/>
        </w:r>
        <w:r w:rsidR="00154D81">
          <w:rPr>
            <w:noProof/>
            <w:webHidden/>
          </w:rPr>
          <w:t>199</w:t>
        </w:r>
        <w:r w:rsidR="0092006B">
          <w:rPr>
            <w:noProof/>
            <w:webHidden/>
          </w:rPr>
          <w:fldChar w:fldCharType="end"/>
        </w:r>
      </w:hyperlink>
    </w:p>
    <w:p w14:paraId="0EEFE57F" w14:textId="77777777" w:rsidR="0092006B" w:rsidRDefault="007B450E">
      <w:pPr>
        <w:pStyle w:val="TOC3"/>
        <w:rPr>
          <w:rFonts w:asciiTheme="minorHAnsi" w:eastAsiaTheme="minorEastAsia" w:hAnsiTheme="minorHAnsi" w:cstheme="minorBidi"/>
          <w:noProof/>
          <w:sz w:val="22"/>
          <w:szCs w:val="22"/>
          <w:lang w:eastAsia="en-US"/>
        </w:rPr>
      </w:pPr>
      <w:hyperlink w:anchor="_Toc440455565" w:history="1">
        <w:r w:rsidR="0092006B" w:rsidRPr="00076B76">
          <w:rPr>
            <w:rStyle w:val="Hyperlink"/>
            <w:noProof/>
          </w:rPr>
          <w:t>4.3.2.</w:t>
        </w:r>
        <w:r w:rsidR="0092006B">
          <w:rPr>
            <w:rFonts w:asciiTheme="minorHAnsi" w:eastAsiaTheme="minorEastAsia" w:hAnsiTheme="minorHAnsi" w:cstheme="minorBidi"/>
            <w:noProof/>
            <w:sz w:val="22"/>
            <w:szCs w:val="22"/>
            <w:lang w:eastAsia="en-US"/>
          </w:rPr>
          <w:tab/>
        </w:r>
        <w:r w:rsidR="0092006B" w:rsidRPr="00076B76">
          <w:rPr>
            <w:rStyle w:val="Hyperlink"/>
            <w:noProof/>
          </w:rPr>
          <w:t>Lexeme interpretation</w:t>
        </w:r>
        <w:r w:rsidR="0092006B">
          <w:rPr>
            <w:noProof/>
            <w:webHidden/>
          </w:rPr>
          <w:tab/>
        </w:r>
        <w:r w:rsidR="0092006B">
          <w:rPr>
            <w:noProof/>
            <w:webHidden/>
          </w:rPr>
          <w:fldChar w:fldCharType="begin"/>
        </w:r>
        <w:r w:rsidR="0092006B">
          <w:rPr>
            <w:noProof/>
            <w:webHidden/>
          </w:rPr>
          <w:instrText xml:space="preserve"> PAGEREF _Toc440455565 \h </w:instrText>
        </w:r>
        <w:r w:rsidR="0092006B">
          <w:rPr>
            <w:noProof/>
            <w:webHidden/>
          </w:rPr>
        </w:r>
        <w:r w:rsidR="0092006B">
          <w:rPr>
            <w:noProof/>
            <w:webHidden/>
          </w:rPr>
          <w:fldChar w:fldCharType="separate"/>
        </w:r>
        <w:r w:rsidR="00154D81">
          <w:rPr>
            <w:noProof/>
            <w:webHidden/>
          </w:rPr>
          <w:t>200</w:t>
        </w:r>
        <w:r w:rsidR="0092006B">
          <w:rPr>
            <w:noProof/>
            <w:webHidden/>
          </w:rPr>
          <w:fldChar w:fldCharType="end"/>
        </w:r>
      </w:hyperlink>
    </w:p>
    <w:p w14:paraId="2443F29C" w14:textId="77777777" w:rsidR="0092006B" w:rsidRDefault="007B450E">
      <w:pPr>
        <w:pStyle w:val="TOC3"/>
        <w:rPr>
          <w:rFonts w:asciiTheme="minorHAnsi" w:eastAsiaTheme="minorEastAsia" w:hAnsiTheme="minorHAnsi" w:cstheme="minorBidi"/>
          <w:noProof/>
          <w:sz w:val="22"/>
          <w:szCs w:val="22"/>
          <w:lang w:eastAsia="en-US"/>
        </w:rPr>
      </w:pPr>
      <w:hyperlink w:anchor="_Toc440455566" w:history="1">
        <w:r w:rsidR="0092006B" w:rsidRPr="00076B76">
          <w:rPr>
            <w:rStyle w:val="Hyperlink"/>
            <w:noProof/>
            <w:lang w:eastAsia="en-US"/>
          </w:rPr>
          <w:t>4.3.3.</w:t>
        </w:r>
        <w:r w:rsidR="0092006B">
          <w:rPr>
            <w:rFonts w:asciiTheme="minorHAnsi" w:eastAsiaTheme="minorEastAsia" w:hAnsiTheme="minorHAnsi" w:cstheme="minorBidi"/>
            <w:noProof/>
            <w:sz w:val="22"/>
            <w:szCs w:val="22"/>
            <w:lang w:eastAsia="en-US"/>
          </w:rPr>
          <w:tab/>
        </w:r>
        <w:r w:rsidR="0092006B" w:rsidRPr="00076B76">
          <w:rPr>
            <w:rStyle w:val="Hyperlink"/>
            <w:noProof/>
          </w:rPr>
          <w:t>Interpretational shift</w:t>
        </w:r>
        <w:r w:rsidR="0092006B">
          <w:rPr>
            <w:noProof/>
            <w:webHidden/>
          </w:rPr>
          <w:tab/>
        </w:r>
        <w:r w:rsidR="0092006B">
          <w:rPr>
            <w:noProof/>
            <w:webHidden/>
          </w:rPr>
          <w:fldChar w:fldCharType="begin"/>
        </w:r>
        <w:r w:rsidR="0092006B">
          <w:rPr>
            <w:noProof/>
            <w:webHidden/>
          </w:rPr>
          <w:instrText xml:space="preserve"> PAGEREF _Toc440455566 \h </w:instrText>
        </w:r>
        <w:r w:rsidR="0092006B">
          <w:rPr>
            <w:noProof/>
            <w:webHidden/>
          </w:rPr>
        </w:r>
        <w:r w:rsidR="0092006B">
          <w:rPr>
            <w:noProof/>
            <w:webHidden/>
          </w:rPr>
          <w:fldChar w:fldCharType="separate"/>
        </w:r>
        <w:r w:rsidR="00154D81">
          <w:rPr>
            <w:noProof/>
            <w:webHidden/>
          </w:rPr>
          <w:t>202</w:t>
        </w:r>
        <w:r w:rsidR="0092006B">
          <w:rPr>
            <w:noProof/>
            <w:webHidden/>
          </w:rPr>
          <w:fldChar w:fldCharType="end"/>
        </w:r>
      </w:hyperlink>
    </w:p>
    <w:p w14:paraId="5DBF0A5C"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67" w:history="1">
        <w:r w:rsidR="0092006B" w:rsidRPr="00076B76">
          <w:rPr>
            <w:rStyle w:val="Hyperlink"/>
            <w:noProof/>
          </w:rPr>
          <w:t>4.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567 \h </w:instrText>
        </w:r>
        <w:r w:rsidR="0092006B">
          <w:rPr>
            <w:noProof/>
            <w:webHidden/>
          </w:rPr>
        </w:r>
        <w:r w:rsidR="0092006B">
          <w:rPr>
            <w:noProof/>
            <w:webHidden/>
          </w:rPr>
          <w:fldChar w:fldCharType="separate"/>
        </w:r>
        <w:r w:rsidR="00154D81">
          <w:rPr>
            <w:noProof/>
            <w:webHidden/>
          </w:rPr>
          <w:t>204</w:t>
        </w:r>
        <w:r w:rsidR="0092006B">
          <w:rPr>
            <w:noProof/>
            <w:webHidden/>
          </w:rPr>
          <w:fldChar w:fldCharType="end"/>
        </w:r>
      </w:hyperlink>
    </w:p>
    <w:p w14:paraId="04FD5466"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568" w:history="1">
        <w:r w:rsidR="0092006B" w:rsidRPr="00076B76">
          <w:rPr>
            <w:rStyle w:val="Hyperlink"/>
            <w:noProof/>
          </w:rPr>
          <w:t>5.</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Word classes</w:t>
        </w:r>
        <w:r w:rsidR="0092006B">
          <w:rPr>
            <w:noProof/>
            <w:webHidden/>
          </w:rPr>
          <w:tab/>
        </w:r>
        <w:r w:rsidR="0092006B">
          <w:rPr>
            <w:noProof/>
            <w:webHidden/>
          </w:rPr>
          <w:fldChar w:fldCharType="begin"/>
        </w:r>
        <w:r w:rsidR="0092006B">
          <w:rPr>
            <w:noProof/>
            <w:webHidden/>
          </w:rPr>
          <w:instrText xml:space="preserve"> PAGEREF _Toc440455568 \h </w:instrText>
        </w:r>
        <w:r w:rsidR="0092006B">
          <w:rPr>
            <w:noProof/>
            <w:webHidden/>
          </w:rPr>
        </w:r>
        <w:r w:rsidR="0092006B">
          <w:rPr>
            <w:noProof/>
            <w:webHidden/>
          </w:rPr>
          <w:fldChar w:fldCharType="separate"/>
        </w:r>
        <w:r w:rsidR="00154D81">
          <w:rPr>
            <w:noProof/>
            <w:webHidden/>
          </w:rPr>
          <w:t>205</w:t>
        </w:r>
        <w:r w:rsidR="0092006B">
          <w:rPr>
            <w:noProof/>
            <w:webHidden/>
          </w:rPr>
          <w:fldChar w:fldCharType="end"/>
        </w:r>
      </w:hyperlink>
    </w:p>
    <w:p w14:paraId="059B92E4"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69" w:history="1">
        <w:r w:rsidR="0092006B" w:rsidRPr="00076B76">
          <w:rPr>
            <w:rStyle w:val="Hyperlink"/>
            <w:noProof/>
            <w:lang w:eastAsia="en-US"/>
          </w:rPr>
          <w:t>5.1.</w:t>
        </w:r>
        <w:r w:rsidR="0092006B">
          <w:rPr>
            <w:rFonts w:asciiTheme="minorHAnsi" w:eastAsiaTheme="minorEastAsia" w:hAnsiTheme="minorHAnsi" w:cstheme="minorBidi"/>
            <w:b w:val="0"/>
            <w:noProof/>
            <w:sz w:val="22"/>
            <w:szCs w:val="22"/>
            <w:lang w:eastAsia="en-US"/>
          </w:rPr>
          <w:tab/>
        </w:r>
        <w:r w:rsidR="0092006B" w:rsidRPr="00076B76">
          <w:rPr>
            <w:rStyle w:val="Hyperlink"/>
            <w:noProof/>
            <w:lang w:eastAsia="en-US"/>
          </w:rPr>
          <w:t>Introduction</w:t>
        </w:r>
        <w:r w:rsidR="0092006B">
          <w:rPr>
            <w:noProof/>
            <w:webHidden/>
          </w:rPr>
          <w:tab/>
        </w:r>
        <w:r w:rsidR="0092006B">
          <w:rPr>
            <w:noProof/>
            <w:webHidden/>
          </w:rPr>
          <w:fldChar w:fldCharType="begin"/>
        </w:r>
        <w:r w:rsidR="0092006B">
          <w:rPr>
            <w:noProof/>
            <w:webHidden/>
          </w:rPr>
          <w:instrText xml:space="preserve"> PAGEREF _Toc440455569 \h </w:instrText>
        </w:r>
        <w:r w:rsidR="0092006B">
          <w:rPr>
            <w:noProof/>
            <w:webHidden/>
          </w:rPr>
        </w:r>
        <w:r w:rsidR="0092006B">
          <w:rPr>
            <w:noProof/>
            <w:webHidden/>
          </w:rPr>
          <w:fldChar w:fldCharType="separate"/>
        </w:r>
        <w:r w:rsidR="00154D81">
          <w:rPr>
            <w:noProof/>
            <w:webHidden/>
          </w:rPr>
          <w:t>205</w:t>
        </w:r>
        <w:r w:rsidR="0092006B">
          <w:rPr>
            <w:noProof/>
            <w:webHidden/>
          </w:rPr>
          <w:fldChar w:fldCharType="end"/>
        </w:r>
      </w:hyperlink>
    </w:p>
    <w:p w14:paraId="3C5EF365"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70" w:history="1">
        <w:r w:rsidR="0092006B" w:rsidRPr="00076B76">
          <w:rPr>
            <w:rStyle w:val="Hyperlink"/>
            <w:noProof/>
          </w:rPr>
          <w:t>5.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ouns</w:t>
        </w:r>
        <w:r w:rsidR="0092006B">
          <w:rPr>
            <w:noProof/>
            <w:webHidden/>
          </w:rPr>
          <w:tab/>
        </w:r>
        <w:r w:rsidR="0092006B">
          <w:rPr>
            <w:noProof/>
            <w:webHidden/>
          </w:rPr>
          <w:fldChar w:fldCharType="begin"/>
        </w:r>
        <w:r w:rsidR="0092006B">
          <w:rPr>
            <w:noProof/>
            <w:webHidden/>
          </w:rPr>
          <w:instrText xml:space="preserve"> PAGEREF _Toc440455570 \h </w:instrText>
        </w:r>
        <w:r w:rsidR="0092006B">
          <w:rPr>
            <w:noProof/>
            <w:webHidden/>
          </w:rPr>
        </w:r>
        <w:r w:rsidR="0092006B">
          <w:rPr>
            <w:noProof/>
            <w:webHidden/>
          </w:rPr>
          <w:fldChar w:fldCharType="separate"/>
        </w:r>
        <w:r w:rsidR="00154D81">
          <w:rPr>
            <w:noProof/>
            <w:webHidden/>
          </w:rPr>
          <w:t>206</w:t>
        </w:r>
        <w:r w:rsidR="0092006B">
          <w:rPr>
            <w:noProof/>
            <w:webHidden/>
          </w:rPr>
          <w:fldChar w:fldCharType="end"/>
        </w:r>
      </w:hyperlink>
    </w:p>
    <w:p w14:paraId="21AC36DF" w14:textId="77777777" w:rsidR="0092006B" w:rsidRDefault="007B450E">
      <w:pPr>
        <w:pStyle w:val="TOC3"/>
        <w:rPr>
          <w:rFonts w:asciiTheme="minorHAnsi" w:eastAsiaTheme="minorEastAsia" w:hAnsiTheme="minorHAnsi" w:cstheme="minorBidi"/>
          <w:noProof/>
          <w:sz w:val="22"/>
          <w:szCs w:val="22"/>
          <w:lang w:eastAsia="en-US"/>
        </w:rPr>
      </w:pPr>
      <w:hyperlink w:anchor="_Toc440455571" w:history="1">
        <w:r w:rsidR="0092006B" w:rsidRPr="00076B76">
          <w:rPr>
            <w:rStyle w:val="Hyperlink"/>
            <w:noProof/>
          </w:rPr>
          <w:t>5.2.1.</w:t>
        </w:r>
        <w:r w:rsidR="0092006B">
          <w:rPr>
            <w:rFonts w:asciiTheme="minorHAnsi" w:eastAsiaTheme="minorEastAsia" w:hAnsiTheme="minorHAnsi" w:cstheme="minorBidi"/>
            <w:noProof/>
            <w:sz w:val="22"/>
            <w:szCs w:val="22"/>
            <w:lang w:eastAsia="en-US"/>
          </w:rPr>
          <w:tab/>
        </w:r>
        <w:r w:rsidR="0092006B" w:rsidRPr="00076B76">
          <w:rPr>
            <w:rStyle w:val="Hyperlink"/>
            <w:noProof/>
          </w:rPr>
          <w:t>Common nouns</w:t>
        </w:r>
        <w:r w:rsidR="0092006B">
          <w:rPr>
            <w:noProof/>
            <w:webHidden/>
          </w:rPr>
          <w:tab/>
        </w:r>
        <w:r w:rsidR="0092006B">
          <w:rPr>
            <w:noProof/>
            <w:webHidden/>
          </w:rPr>
          <w:fldChar w:fldCharType="begin"/>
        </w:r>
        <w:r w:rsidR="0092006B">
          <w:rPr>
            <w:noProof/>
            <w:webHidden/>
          </w:rPr>
          <w:instrText xml:space="preserve"> PAGEREF _Toc440455571 \h </w:instrText>
        </w:r>
        <w:r w:rsidR="0092006B">
          <w:rPr>
            <w:noProof/>
            <w:webHidden/>
          </w:rPr>
        </w:r>
        <w:r w:rsidR="0092006B">
          <w:rPr>
            <w:noProof/>
            <w:webHidden/>
          </w:rPr>
          <w:fldChar w:fldCharType="separate"/>
        </w:r>
        <w:r w:rsidR="00154D81">
          <w:rPr>
            <w:noProof/>
            <w:webHidden/>
          </w:rPr>
          <w:t>207</w:t>
        </w:r>
        <w:r w:rsidR="0092006B">
          <w:rPr>
            <w:noProof/>
            <w:webHidden/>
          </w:rPr>
          <w:fldChar w:fldCharType="end"/>
        </w:r>
      </w:hyperlink>
    </w:p>
    <w:p w14:paraId="66C1BFEF" w14:textId="77777777" w:rsidR="0092006B" w:rsidRDefault="007B450E">
      <w:pPr>
        <w:pStyle w:val="TOC3"/>
        <w:rPr>
          <w:rFonts w:asciiTheme="minorHAnsi" w:eastAsiaTheme="minorEastAsia" w:hAnsiTheme="minorHAnsi" w:cstheme="minorBidi"/>
          <w:noProof/>
          <w:sz w:val="22"/>
          <w:szCs w:val="22"/>
          <w:lang w:eastAsia="en-US"/>
        </w:rPr>
      </w:pPr>
      <w:hyperlink w:anchor="_Toc440455572" w:history="1">
        <w:r w:rsidR="0092006B" w:rsidRPr="00076B76">
          <w:rPr>
            <w:rStyle w:val="Hyperlink"/>
            <w:noProof/>
          </w:rPr>
          <w:t>5.2.2.</w:t>
        </w:r>
        <w:r w:rsidR="0092006B">
          <w:rPr>
            <w:rFonts w:asciiTheme="minorHAnsi" w:eastAsiaTheme="minorEastAsia" w:hAnsiTheme="minorHAnsi" w:cstheme="minorBidi"/>
            <w:noProof/>
            <w:sz w:val="22"/>
            <w:szCs w:val="22"/>
            <w:lang w:eastAsia="en-US"/>
          </w:rPr>
          <w:tab/>
        </w:r>
        <w:r w:rsidR="0092006B" w:rsidRPr="00076B76">
          <w:rPr>
            <w:rStyle w:val="Hyperlink"/>
            <w:noProof/>
          </w:rPr>
          <w:t>Proper nouns</w:t>
        </w:r>
        <w:r w:rsidR="0092006B">
          <w:rPr>
            <w:noProof/>
            <w:webHidden/>
          </w:rPr>
          <w:tab/>
        </w:r>
        <w:r w:rsidR="0092006B">
          <w:rPr>
            <w:noProof/>
            <w:webHidden/>
          </w:rPr>
          <w:fldChar w:fldCharType="begin"/>
        </w:r>
        <w:r w:rsidR="0092006B">
          <w:rPr>
            <w:noProof/>
            <w:webHidden/>
          </w:rPr>
          <w:instrText xml:space="preserve"> PAGEREF _Toc440455572 \h </w:instrText>
        </w:r>
        <w:r w:rsidR="0092006B">
          <w:rPr>
            <w:noProof/>
            <w:webHidden/>
          </w:rPr>
        </w:r>
        <w:r w:rsidR="0092006B">
          <w:rPr>
            <w:noProof/>
            <w:webHidden/>
          </w:rPr>
          <w:fldChar w:fldCharType="separate"/>
        </w:r>
        <w:r w:rsidR="00154D81">
          <w:rPr>
            <w:noProof/>
            <w:webHidden/>
          </w:rPr>
          <w:t>209</w:t>
        </w:r>
        <w:r w:rsidR="0092006B">
          <w:rPr>
            <w:noProof/>
            <w:webHidden/>
          </w:rPr>
          <w:fldChar w:fldCharType="end"/>
        </w:r>
      </w:hyperlink>
    </w:p>
    <w:p w14:paraId="31ED1322" w14:textId="77777777" w:rsidR="0092006B" w:rsidRDefault="007B450E">
      <w:pPr>
        <w:pStyle w:val="TOC3"/>
        <w:rPr>
          <w:rFonts w:asciiTheme="minorHAnsi" w:eastAsiaTheme="minorEastAsia" w:hAnsiTheme="minorHAnsi" w:cstheme="minorBidi"/>
          <w:noProof/>
          <w:sz w:val="22"/>
          <w:szCs w:val="22"/>
          <w:lang w:eastAsia="en-US"/>
        </w:rPr>
      </w:pPr>
      <w:hyperlink w:anchor="_Toc440455573" w:history="1">
        <w:r w:rsidR="0092006B" w:rsidRPr="00076B76">
          <w:rPr>
            <w:rStyle w:val="Hyperlink"/>
            <w:noProof/>
          </w:rPr>
          <w:t>5.2.3.</w:t>
        </w:r>
        <w:r w:rsidR="0092006B">
          <w:rPr>
            <w:rFonts w:asciiTheme="minorHAnsi" w:eastAsiaTheme="minorEastAsia" w:hAnsiTheme="minorHAnsi" w:cstheme="minorBidi"/>
            <w:noProof/>
            <w:sz w:val="22"/>
            <w:szCs w:val="22"/>
            <w:lang w:eastAsia="en-US"/>
          </w:rPr>
          <w:tab/>
        </w:r>
        <w:r w:rsidR="0092006B" w:rsidRPr="00076B76">
          <w:rPr>
            <w:rStyle w:val="Hyperlink"/>
            <w:noProof/>
          </w:rPr>
          <w:t>Location nouns</w:t>
        </w:r>
        <w:r w:rsidR="0092006B">
          <w:rPr>
            <w:noProof/>
            <w:webHidden/>
          </w:rPr>
          <w:tab/>
        </w:r>
        <w:r w:rsidR="0092006B">
          <w:rPr>
            <w:noProof/>
            <w:webHidden/>
          </w:rPr>
          <w:fldChar w:fldCharType="begin"/>
        </w:r>
        <w:r w:rsidR="0092006B">
          <w:rPr>
            <w:noProof/>
            <w:webHidden/>
          </w:rPr>
          <w:instrText xml:space="preserve"> PAGEREF _Toc440455573 \h </w:instrText>
        </w:r>
        <w:r w:rsidR="0092006B">
          <w:rPr>
            <w:noProof/>
            <w:webHidden/>
          </w:rPr>
        </w:r>
        <w:r w:rsidR="0092006B">
          <w:rPr>
            <w:noProof/>
            <w:webHidden/>
          </w:rPr>
          <w:fldChar w:fldCharType="separate"/>
        </w:r>
        <w:r w:rsidR="00154D81">
          <w:rPr>
            <w:noProof/>
            <w:webHidden/>
          </w:rPr>
          <w:t>211</w:t>
        </w:r>
        <w:r w:rsidR="0092006B">
          <w:rPr>
            <w:noProof/>
            <w:webHidden/>
          </w:rPr>
          <w:fldChar w:fldCharType="end"/>
        </w:r>
      </w:hyperlink>
    </w:p>
    <w:p w14:paraId="6F03DAFC" w14:textId="77777777" w:rsidR="0092006B" w:rsidRDefault="007B450E">
      <w:pPr>
        <w:pStyle w:val="TOC3"/>
        <w:rPr>
          <w:rFonts w:asciiTheme="minorHAnsi" w:eastAsiaTheme="minorEastAsia" w:hAnsiTheme="minorHAnsi" w:cstheme="minorBidi"/>
          <w:noProof/>
          <w:sz w:val="22"/>
          <w:szCs w:val="22"/>
          <w:lang w:eastAsia="en-US"/>
        </w:rPr>
      </w:pPr>
      <w:hyperlink w:anchor="_Toc440455574" w:history="1">
        <w:r w:rsidR="0092006B" w:rsidRPr="00076B76">
          <w:rPr>
            <w:rStyle w:val="Hyperlink"/>
            <w:noProof/>
          </w:rPr>
          <w:t>5.2.4.</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 xml:space="preserve">Direction </w:t>
        </w:r>
        <w:r w:rsidR="0092006B" w:rsidRPr="00076B76">
          <w:rPr>
            <w:rStyle w:val="Hyperlink"/>
            <w:noProof/>
          </w:rPr>
          <w:t>nouns</w:t>
        </w:r>
        <w:r w:rsidR="0092006B">
          <w:rPr>
            <w:noProof/>
            <w:webHidden/>
          </w:rPr>
          <w:tab/>
        </w:r>
        <w:r w:rsidR="0092006B">
          <w:rPr>
            <w:noProof/>
            <w:webHidden/>
          </w:rPr>
          <w:fldChar w:fldCharType="begin"/>
        </w:r>
        <w:r w:rsidR="0092006B">
          <w:rPr>
            <w:noProof/>
            <w:webHidden/>
          </w:rPr>
          <w:instrText xml:space="preserve"> PAGEREF _Toc440455574 \h </w:instrText>
        </w:r>
        <w:r w:rsidR="0092006B">
          <w:rPr>
            <w:noProof/>
            <w:webHidden/>
          </w:rPr>
        </w:r>
        <w:r w:rsidR="0092006B">
          <w:rPr>
            <w:noProof/>
            <w:webHidden/>
          </w:rPr>
          <w:fldChar w:fldCharType="separate"/>
        </w:r>
        <w:r w:rsidR="00154D81">
          <w:rPr>
            <w:noProof/>
            <w:webHidden/>
          </w:rPr>
          <w:t>216</w:t>
        </w:r>
        <w:r w:rsidR="0092006B">
          <w:rPr>
            <w:noProof/>
            <w:webHidden/>
          </w:rPr>
          <w:fldChar w:fldCharType="end"/>
        </w:r>
      </w:hyperlink>
    </w:p>
    <w:p w14:paraId="01F4FB5F" w14:textId="77777777" w:rsidR="0092006B" w:rsidRDefault="007B450E">
      <w:pPr>
        <w:pStyle w:val="TOC3"/>
        <w:rPr>
          <w:rFonts w:asciiTheme="minorHAnsi" w:eastAsiaTheme="minorEastAsia" w:hAnsiTheme="minorHAnsi" w:cstheme="minorBidi"/>
          <w:noProof/>
          <w:sz w:val="22"/>
          <w:szCs w:val="22"/>
          <w:lang w:eastAsia="en-US"/>
        </w:rPr>
      </w:pPr>
      <w:hyperlink w:anchor="_Toc440455575" w:history="1">
        <w:r w:rsidR="0092006B" w:rsidRPr="00076B76">
          <w:rPr>
            <w:rStyle w:val="Hyperlink"/>
            <w:noProof/>
          </w:rPr>
          <w:t>5.2.5.</w:t>
        </w:r>
        <w:r w:rsidR="0092006B">
          <w:rPr>
            <w:rFonts w:asciiTheme="minorHAnsi" w:eastAsiaTheme="minorEastAsia" w:hAnsiTheme="minorHAnsi" w:cstheme="minorBidi"/>
            <w:noProof/>
            <w:sz w:val="22"/>
            <w:szCs w:val="22"/>
            <w:lang w:eastAsia="en-US"/>
          </w:rPr>
          <w:tab/>
        </w:r>
        <w:r w:rsidR="0092006B" w:rsidRPr="00076B76">
          <w:rPr>
            <w:rStyle w:val="Hyperlink"/>
            <w:noProof/>
          </w:rPr>
          <w:t>Time-denoting nouns</w:t>
        </w:r>
        <w:r w:rsidR="0092006B">
          <w:rPr>
            <w:noProof/>
            <w:webHidden/>
          </w:rPr>
          <w:tab/>
        </w:r>
        <w:r w:rsidR="0092006B">
          <w:rPr>
            <w:noProof/>
            <w:webHidden/>
          </w:rPr>
          <w:fldChar w:fldCharType="begin"/>
        </w:r>
        <w:r w:rsidR="0092006B">
          <w:rPr>
            <w:noProof/>
            <w:webHidden/>
          </w:rPr>
          <w:instrText xml:space="preserve"> PAGEREF _Toc440455575 \h </w:instrText>
        </w:r>
        <w:r w:rsidR="0092006B">
          <w:rPr>
            <w:noProof/>
            <w:webHidden/>
          </w:rPr>
        </w:r>
        <w:r w:rsidR="0092006B">
          <w:rPr>
            <w:noProof/>
            <w:webHidden/>
          </w:rPr>
          <w:fldChar w:fldCharType="separate"/>
        </w:r>
        <w:r w:rsidR="00154D81">
          <w:rPr>
            <w:noProof/>
            <w:webHidden/>
          </w:rPr>
          <w:t>218</w:t>
        </w:r>
        <w:r w:rsidR="0092006B">
          <w:rPr>
            <w:noProof/>
            <w:webHidden/>
          </w:rPr>
          <w:fldChar w:fldCharType="end"/>
        </w:r>
      </w:hyperlink>
    </w:p>
    <w:p w14:paraId="2E5C2EE0" w14:textId="77777777" w:rsidR="0092006B" w:rsidRDefault="007B450E">
      <w:pPr>
        <w:pStyle w:val="TOC3"/>
        <w:rPr>
          <w:rFonts w:asciiTheme="minorHAnsi" w:eastAsiaTheme="minorEastAsia" w:hAnsiTheme="minorHAnsi" w:cstheme="minorBidi"/>
          <w:noProof/>
          <w:sz w:val="22"/>
          <w:szCs w:val="22"/>
          <w:lang w:eastAsia="en-US"/>
        </w:rPr>
      </w:pPr>
      <w:hyperlink w:anchor="_Toc440455576" w:history="1">
        <w:r w:rsidR="0092006B" w:rsidRPr="00076B76">
          <w:rPr>
            <w:rStyle w:val="Hyperlink"/>
            <w:noProof/>
          </w:rPr>
          <w:t>5.2.6.</w:t>
        </w:r>
        <w:r w:rsidR="0092006B">
          <w:rPr>
            <w:rFonts w:asciiTheme="minorHAnsi" w:eastAsiaTheme="minorEastAsia" w:hAnsiTheme="minorHAnsi" w:cstheme="minorBidi"/>
            <w:noProof/>
            <w:sz w:val="22"/>
            <w:szCs w:val="22"/>
            <w:lang w:eastAsia="en-US"/>
          </w:rPr>
          <w:tab/>
        </w:r>
        <w:r w:rsidR="0092006B" w:rsidRPr="00076B76">
          <w:rPr>
            <w:rStyle w:val="Hyperlink"/>
            <w:noProof/>
          </w:rPr>
          <w:t>Classifying nouns</w:t>
        </w:r>
        <w:r w:rsidR="0092006B">
          <w:rPr>
            <w:noProof/>
            <w:webHidden/>
          </w:rPr>
          <w:tab/>
        </w:r>
        <w:r w:rsidR="0092006B">
          <w:rPr>
            <w:noProof/>
            <w:webHidden/>
          </w:rPr>
          <w:fldChar w:fldCharType="begin"/>
        </w:r>
        <w:r w:rsidR="0092006B">
          <w:rPr>
            <w:noProof/>
            <w:webHidden/>
          </w:rPr>
          <w:instrText xml:space="preserve"> PAGEREF _Toc440455576 \h </w:instrText>
        </w:r>
        <w:r w:rsidR="0092006B">
          <w:rPr>
            <w:noProof/>
            <w:webHidden/>
          </w:rPr>
        </w:r>
        <w:r w:rsidR="0092006B">
          <w:rPr>
            <w:noProof/>
            <w:webHidden/>
          </w:rPr>
          <w:fldChar w:fldCharType="separate"/>
        </w:r>
        <w:r w:rsidR="00154D81">
          <w:rPr>
            <w:noProof/>
            <w:webHidden/>
          </w:rPr>
          <w:t>224</w:t>
        </w:r>
        <w:r w:rsidR="0092006B">
          <w:rPr>
            <w:noProof/>
            <w:webHidden/>
          </w:rPr>
          <w:fldChar w:fldCharType="end"/>
        </w:r>
      </w:hyperlink>
    </w:p>
    <w:p w14:paraId="217F062B" w14:textId="77777777" w:rsidR="0092006B" w:rsidRDefault="007B450E">
      <w:pPr>
        <w:pStyle w:val="TOC3"/>
        <w:rPr>
          <w:rFonts w:asciiTheme="minorHAnsi" w:eastAsiaTheme="minorEastAsia" w:hAnsiTheme="minorHAnsi" w:cstheme="minorBidi"/>
          <w:noProof/>
          <w:sz w:val="22"/>
          <w:szCs w:val="22"/>
          <w:lang w:eastAsia="en-US"/>
        </w:rPr>
      </w:pPr>
      <w:hyperlink w:anchor="_Toc440455577" w:history="1">
        <w:r w:rsidR="0092006B" w:rsidRPr="00076B76">
          <w:rPr>
            <w:rStyle w:val="Hyperlink"/>
            <w:noProof/>
          </w:rPr>
          <w:t>5.2.7.</w:t>
        </w:r>
        <w:r w:rsidR="0092006B">
          <w:rPr>
            <w:rFonts w:asciiTheme="minorHAnsi" w:eastAsiaTheme="minorEastAsia" w:hAnsiTheme="minorHAnsi" w:cstheme="minorBidi"/>
            <w:noProof/>
            <w:sz w:val="22"/>
            <w:szCs w:val="22"/>
            <w:lang w:eastAsia="en-US"/>
          </w:rPr>
          <w:tab/>
        </w:r>
        <w:r w:rsidR="0092006B" w:rsidRPr="00076B76">
          <w:rPr>
            <w:rStyle w:val="Hyperlink"/>
            <w:noProof/>
          </w:rPr>
          <w:t>Kinship terms</w:t>
        </w:r>
        <w:r w:rsidR="0092006B">
          <w:rPr>
            <w:noProof/>
            <w:webHidden/>
          </w:rPr>
          <w:tab/>
        </w:r>
        <w:r w:rsidR="0092006B">
          <w:rPr>
            <w:noProof/>
            <w:webHidden/>
          </w:rPr>
          <w:fldChar w:fldCharType="begin"/>
        </w:r>
        <w:r w:rsidR="0092006B">
          <w:rPr>
            <w:noProof/>
            <w:webHidden/>
          </w:rPr>
          <w:instrText xml:space="preserve"> PAGEREF _Toc440455577 \h </w:instrText>
        </w:r>
        <w:r w:rsidR="0092006B">
          <w:rPr>
            <w:noProof/>
            <w:webHidden/>
          </w:rPr>
        </w:r>
        <w:r w:rsidR="0092006B">
          <w:rPr>
            <w:noProof/>
            <w:webHidden/>
          </w:rPr>
          <w:fldChar w:fldCharType="separate"/>
        </w:r>
        <w:r w:rsidR="00154D81">
          <w:rPr>
            <w:noProof/>
            <w:webHidden/>
          </w:rPr>
          <w:t>225</w:t>
        </w:r>
        <w:r w:rsidR="0092006B">
          <w:rPr>
            <w:noProof/>
            <w:webHidden/>
          </w:rPr>
          <w:fldChar w:fldCharType="end"/>
        </w:r>
      </w:hyperlink>
    </w:p>
    <w:p w14:paraId="211C7258"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78" w:history="1">
        <w:r w:rsidR="0092006B" w:rsidRPr="00076B76">
          <w:rPr>
            <w:rStyle w:val="Hyperlink"/>
            <w:noProof/>
          </w:rPr>
          <w:t>5.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Verbs</w:t>
        </w:r>
        <w:r w:rsidR="0092006B">
          <w:rPr>
            <w:noProof/>
            <w:webHidden/>
          </w:rPr>
          <w:tab/>
        </w:r>
        <w:r w:rsidR="0092006B">
          <w:rPr>
            <w:noProof/>
            <w:webHidden/>
          </w:rPr>
          <w:fldChar w:fldCharType="begin"/>
        </w:r>
        <w:r w:rsidR="0092006B">
          <w:rPr>
            <w:noProof/>
            <w:webHidden/>
          </w:rPr>
          <w:instrText xml:space="preserve"> PAGEREF _Toc440455578 \h </w:instrText>
        </w:r>
        <w:r w:rsidR="0092006B">
          <w:rPr>
            <w:noProof/>
            <w:webHidden/>
          </w:rPr>
        </w:r>
        <w:r w:rsidR="0092006B">
          <w:rPr>
            <w:noProof/>
            <w:webHidden/>
          </w:rPr>
          <w:fldChar w:fldCharType="separate"/>
        </w:r>
        <w:r w:rsidR="00154D81">
          <w:rPr>
            <w:noProof/>
            <w:webHidden/>
          </w:rPr>
          <w:t>227</w:t>
        </w:r>
        <w:r w:rsidR="0092006B">
          <w:rPr>
            <w:noProof/>
            <w:webHidden/>
          </w:rPr>
          <w:fldChar w:fldCharType="end"/>
        </w:r>
      </w:hyperlink>
    </w:p>
    <w:p w14:paraId="5B5B61D3" w14:textId="77777777" w:rsidR="0092006B" w:rsidRDefault="007B450E">
      <w:pPr>
        <w:pStyle w:val="TOC3"/>
        <w:rPr>
          <w:rFonts w:asciiTheme="minorHAnsi" w:eastAsiaTheme="minorEastAsia" w:hAnsiTheme="minorHAnsi" w:cstheme="minorBidi"/>
          <w:noProof/>
          <w:sz w:val="22"/>
          <w:szCs w:val="22"/>
          <w:lang w:eastAsia="en-US"/>
        </w:rPr>
      </w:pPr>
      <w:hyperlink w:anchor="_Toc440455579" w:history="1">
        <w:r w:rsidR="0092006B" w:rsidRPr="00076B76">
          <w:rPr>
            <w:rStyle w:val="Hyperlink"/>
            <w:noProof/>
            <w:lang w:eastAsia="en-US"/>
          </w:rPr>
          <w:t>5.3.1.</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Valency</w:t>
        </w:r>
        <w:r w:rsidR="0092006B">
          <w:rPr>
            <w:noProof/>
            <w:webHidden/>
          </w:rPr>
          <w:tab/>
        </w:r>
        <w:r w:rsidR="0092006B">
          <w:rPr>
            <w:noProof/>
            <w:webHidden/>
          </w:rPr>
          <w:fldChar w:fldCharType="begin"/>
        </w:r>
        <w:r w:rsidR="0092006B">
          <w:rPr>
            <w:noProof/>
            <w:webHidden/>
          </w:rPr>
          <w:instrText xml:space="preserve"> PAGEREF _Toc440455579 \h </w:instrText>
        </w:r>
        <w:r w:rsidR="0092006B">
          <w:rPr>
            <w:noProof/>
            <w:webHidden/>
          </w:rPr>
        </w:r>
        <w:r w:rsidR="0092006B">
          <w:rPr>
            <w:noProof/>
            <w:webHidden/>
          </w:rPr>
          <w:fldChar w:fldCharType="separate"/>
        </w:r>
        <w:r w:rsidR="00154D81">
          <w:rPr>
            <w:noProof/>
            <w:webHidden/>
          </w:rPr>
          <w:t>229</w:t>
        </w:r>
        <w:r w:rsidR="0092006B">
          <w:rPr>
            <w:noProof/>
            <w:webHidden/>
          </w:rPr>
          <w:fldChar w:fldCharType="end"/>
        </w:r>
      </w:hyperlink>
    </w:p>
    <w:p w14:paraId="5BC4BCE8" w14:textId="77777777" w:rsidR="0092006B" w:rsidRDefault="007B450E">
      <w:pPr>
        <w:pStyle w:val="TOC3"/>
        <w:rPr>
          <w:rFonts w:asciiTheme="minorHAnsi" w:eastAsiaTheme="minorEastAsia" w:hAnsiTheme="minorHAnsi" w:cstheme="minorBidi"/>
          <w:noProof/>
          <w:sz w:val="22"/>
          <w:szCs w:val="22"/>
          <w:lang w:eastAsia="en-US"/>
        </w:rPr>
      </w:pPr>
      <w:hyperlink w:anchor="_Toc440455580" w:history="1">
        <w:r w:rsidR="0092006B" w:rsidRPr="00076B76">
          <w:rPr>
            <w:rStyle w:val="Hyperlink"/>
            <w:noProof/>
            <w:lang w:eastAsia="en-US"/>
          </w:rPr>
          <w:t>5.3.2.</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Predicative and attributive functions</w:t>
        </w:r>
        <w:r w:rsidR="0092006B">
          <w:rPr>
            <w:noProof/>
            <w:webHidden/>
          </w:rPr>
          <w:tab/>
        </w:r>
        <w:r w:rsidR="0092006B">
          <w:rPr>
            <w:noProof/>
            <w:webHidden/>
          </w:rPr>
          <w:fldChar w:fldCharType="begin"/>
        </w:r>
        <w:r w:rsidR="0092006B">
          <w:rPr>
            <w:noProof/>
            <w:webHidden/>
          </w:rPr>
          <w:instrText xml:space="preserve"> PAGEREF _Toc440455580 \h </w:instrText>
        </w:r>
        <w:r w:rsidR="0092006B">
          <w:rPr>
            <w:noProof/>
            <w:webHidden/>
          </w:rPr>
        </w:r>
        <w:r w:rsidR="0092006B">
          <w:rPr>
            <w:noProof/>
            <w:webHidden/>
          </w:rPr>
          <w:fldChar w:fldCharType="separate"/>
        </w:r>
        <w:r w:rsidR="00154D81">
          <w:rPr>
            <w:noProof/>
            <w:webHidden/>
          </w:rPr>
          <w:t>231</w:t>
        </w:r>
        <w:r w:rsidR="0092006B">
          <w:rPr>
            <w:noProof/>
            <w:webHidden/>
          </w:rPr>
          <w:fldChar w:fldCharType="end"/>
        </w:r>
      </w:hyperlink>
    </w:p>
    <w:p w14:paraId="259007A5" w14:textId="77777777" w:rsidR="0092006B" w:rsidRDefault="007B450E">
      <w:pPr>
        <w:pStyle w:val="TOC3"/>
        <w:rPr>
          <w:rFonts w:asciiTheme="minorHAnsi" w:eastAsiaTheme="minorEastAsia" w:hAnsiTheme="minorHAnsi" w:cstheme="minorBidi"/>
          <w:noProof/>
          <w:sz w:val="22"/>
          <w:szCs w:val="22"/>
          <w:lang w:eastAsia="en-US"/>
        </w:rPr>
      </w:pPr>
      <w:hyperlink w:anchor="_Toc440455581" w:history="1">
        <w:r w:rsidR="0092006B" w:rsidRPr="00076B76">
          <w:rPr>
            <w:rStyle w:val="Hyperlink"/>
            <w:noProof/>
            <w:lang w:eastAsia="en-US"/>
          </w:rPr>
          <w:t>5.3.3.</w:t>
        </w:r>
        <w:r w:rsidR="0092006B">
          <w:rPr>
            <w:rFonts w:asciiTheme="minorHAnsi" w:eastAsiaTheme="minorEastAsia" w:hAnsiTheme="minorHAnsi" w:cstheme="minorBidi"/>
            <w:noProof/>
            <w:sz w:val="22"/>
            <w:szCs w:val="22"/>
            <w:lang w:eastAsia="en-US"/>
          </w:rPr>
          <w:tab/>
        </w:r>
        <w:r w:rsidR="0092006B" w:rsidRPr="00076B76">
          <w:rPr>
            <w:rStyle w:val="Hyperlink"/>
            <w:noProof/>
          </w:rPr>
          <w:t>Adverbial modification</w:t>
        </w:r>
        <w:r w:rsidR="0092006B">
          <w:rPr>
            <w:noProof/>
            <w:webHidden/>
          </w:rPr>
          <w:tab/>
        </w:r>
        <w:r w:rsidR="0092006B">
          <w:rPr>
            <w:noProof/>
            <w:webHidden/>
          </w:rPr>
          <w:fldChar w:fldCharType="begin"/>
        </w:r>
        <w:r w:rsidR="0092006B">
          <w:rPr>
            <w:noProof/>
            <w:webHidden/>
          </w:rPr>
          <w:instrText xml:space="preserve"> PAGEREF _Toc440455581 \h </w:instrText>
        </w:r>
        <w:r w:rsidR="0092006B">
          <w:rPr>
            <w:noProof/>
            <w:webHidden/>
          </w:rPr>
        </w:r>
        <w:r w:rsidR="0092006B">
          <w:rPr>
            <w:noProof/>
            <w:webHidden/>
          </w:rPr>
          <w:fldChar w:fldCharType="separate"/>
        </w:r>
        <w:r w:rsidR="00154D81">
          <w:rPr>
            <w:noProof/>
            <w:webHidden/>
          </w:rPr>
          <w:t>234</w:t>
        </w:r>
        <w:r w:rsidR="0092006B">
          <w:rPr>
            <w:noProof/>
            <w:webHidden/>
          </w:rPr>
          <w:fldChar w:fldCharType="end"/>
        </w:r>
      </w:hyperlink>
    </w:p>
    <w:p w14:paraId="218205FB" w14:textId="77777777" w:rsidR="0092006B" w:rsidRDefault="007B450E">
      <w:pPr>
        <w:pStyle w:val="TOC3"/>
        <w:rPr>
          <w:rFonts w:asciiTheme="minorHAnsi" w:eastAsiaTheme="minorEastAsia" w:hAnsiTheme="minorHAnsi" w:cstheme="minorBidi"/>
          <w:noProof/>
          <w:sz w:val="22"/>
          <w:szCs w:val="22"/>
          <w:lang w:eastAsia="en-US"/>
        </w:rPr>
      </w:pPr>
      <w:hyperlink w:anchor="_Toc440455582" w:history="1">
        <w:r w:rsidR="0092006B" w:rsidRPr="00076B76">
          <w:rPr>
            <w:rStyle w:val="Hyperlink"/>
            <w:noProof/>
          </w:rPr>
          <w:t>5.3.4.</w:t>
        </w:r>
        <w:r w:rsidR="0092006B">
          <w:rPr>
            <w:rFonts w:asciiTheme="minorHAnsi" w:eastAsiaTheme="minorEastAsia" w:hAnsiTheme="minorHAnsi" w:cstheme="minorBidi"/>
            <w:noProof/>
            <w:sz w:val="22"/>
            <w:szCs w:val="22"/>
            <w:lang w:eastAsia="en-US"/>
          </w:rPr>
          <w:tab/>
        </w:r>
        <w:r w:rsidR="0092006B" w:rsidRPr="00076B76">
          <w:rPr>
            <w:rStyle w:val="Hyperlink"/>
            <w:noProof/>
          </w:rPr>
          <w:t>Intensification</w:t>
        </w:r>
        <w:r w:rsidR="0092006B">
          <w:rPr>
            <w:noProof/>
            <w:webHidden/>
          </w:rPr>
          <w:tab/>
        </w:r>
        <w:r w:rsidR="0092006B">
          <w:rPr>
            <w:noProof/>
            <w:webHidden/>
          </w:rPr>
          <w:fldChar w:fldCharType="begin"/>
        </w:r>
        <w:r w:rsidR="0092006B">
          <w:rPr>
            <w:noProof/>
            <w:webHidden/>
          </w:rPr>
          <w:instrText xml:space="preserve"> PAGEREF _Toc440455582 \h </w:instrText>
        </w:r>
        <w:r w:rsidR="0092006B">
          <w:rPr>
            <w:noProof/>
            <w:webHidden/>
          </w:rPr>
        </w:r>
        <w:r w:rsidR="0092006B">
          <w:rPr>
            <w:noProof/>
            <w:webHidden/>
          </w:rPr>
          <w:fldChar w:fldCharType="separate"/>
        </w:r>
        <w:r w:rsidR="00154D81">
          <w:rPr>
            <w:noProof/>
            <w:webHidden/>
          </w:rPr>
          <w:t>235</w:t>
        </w:r>
        <w:r w:rsidR="0092006B">
          <w:rPr>
            <w:noProof/>
            <w:webHidden/>
          </w:rPr>
          <w:fldChar w:fldCharType="end"/>
        </w:r>
      </w:hyperlink>
    </w:p>
    <w:p w14:paraId="142C3B23" w14:textId="77777777" w:rsidR="0092006B" w:rsidRDefault="007B450E">
      <w:pPr>
        <w:pStyle w:val="TOC3"/>
        <w:rPr>
          <w:rFonts w:asciiTheme="minorHAnsi" w:eastAsiaTheme="minorEastAsia" w:hAnsiTheme="minorHAnsi" w:cstheme="minorBidi"/>
          <w:noProof/>
          <w:sz w:val="22"/>
          <w:szCs w:val="22"/>
          <w:lang w:eastAsia="en-US"/>
        </w:rPr>
      </w:pPr>
      <w:hyperlink w:anchor="_Toc440455583" w:history="1">
        <w:r w:rsidR="0092006B" w:rsidRPr="00076B76">
          <w:rPr>
            <w:rStyle w:val="Hyperlink"/>
            <w:noProof/>
            <w:lang w:eastAsia="en-US"/>
          </w:rPr>
          <w:t>5.3.5.</w:t>
        </w:r>
        <w:r w:rsidR="0092006B">
          <w:rPr>
            <w:rFonts w:asciiTheme="minorHAnsi" w:eastAsiaTheme="minorEastAsia" w:hAnsiTheme="minorHAnsi" w:cstheme="minorBidi"/>
            <w:noProof/>
            <w:sz w:val="22"/>
            <w:szCs w:val="22"/>
            <w:lang w:eastAsia="en-US"/>
          </w:rPr>
          <w:tab/>
        </w:r>
        <w:r w:rsidR="0092006B" w:rsidRPr="00076B76">
          <w:rPr>
            <w:rStyle w:val="Hyperlink"/>
            <w:noProof/>
          </w:rPr>
          <w:t>Grading</w:t>
        </w:r>
        <w:r w:rsidR="0092006B">
          <w:rPr>
            <w:noProof/>
            <w:webHidden/>
          </w:rPr>
          <w:tab/>
        </w:r>
        <w:r w:rsidR="0092006B">
          <w:rPr>
            <w:noProof/>
            <w:webHidden/>
          </w:rPr>
          <w:fldChar w:fldCharType="begin"/>
        </w:r>
        <w:r w:rsidR="0092006B">
          <w:rPr>
            <w:noProof/>
            <w:webHidden/>
          </w:rPr>
          <w:instrText xml:space="preserve"> PAGEREF _Toc440455583 \h </w:instrText>
        </w:r>
        <w:r w:rsidR="0092006B">
          <w:rPr>
            <w:noProof/>
            <w:webHidden/>
          </w:rPr>
        </w:r>
        <w:r w:rsidR="0092006B">
          <w:rPr>
            <w:noProof/>
            <w:webHidden/>
          </w:rPr>
          <w:fldChar w:fldCharType="separate"/>
        </w:r>
        <w:r w:rsidR="00154D81">
          <w:rPr>
            <w:noProof/>
            <w:webHidden/>
          </w:rPr>
          <w:t>237</w:t>
        </w:r>
        <w:r w:rsidR="0092006B">
          <w:rPr>
            <w:noProof/>
            <w:webHidden/>
          </w:rPr>
          <w:fldChar w:fldCharType="end"/>
        </w:r>
      </w:hyperlink>
    </w:p>
    <w:p w14:paraId="7FE57618" w14:textId="77777777" w:rsidR="0092006B" w:rsidRDefault="007B450E">
      <w:pPr>
        <w:pStyle w:val="TOC3"/>
        <w:rPr>
          <w:rFonts w:asciiTheme="minorHAnsi" w:eastAsiaTheme="minorEastAsia" w:hAnsiTheme="minorHAnsi" w:cstheme="minorBidi"/>
          <w:noProof/>
          <w:sz w:val="22"/>
          <w:szCs w:val="22"/>
          <w:lang w:eastAsia="en-US"/>
        </w:rPr>
      </w:pPr>
      <w:hyperlink w:anchor="_Toc440455584" w:history="1">
        <w:r w:rsidR="0092006B" w:rsidRPr="00076B76">
          <w:rPr>
            <w:rStyle w:val="Hyperlink"/>
            <w:noProof/>
          </w:rPr>
          <w:t>5.3.6.</w:t>
        </w:r>
        <w:r w:rsidR="0092006B">
          <w:rPr>
            <w:rFonts w:asciiTheme="minorHAnsi" w:eastAsiaTheme="minorEastAsia" w:hAnsiTheme="minorHAnsi" w:cstheme="minorBidi"/>
            <w:noProof/>
            <w:sz w:val="22"/>
            <w:szCs w:val="22"/>
            <w:lang w:eastAsia="en-US"/>
          </w:rPr>
          <w:tab/>
        </w:r>
        <w:r w:rsidR="0092006B" w:rsidRPr="00076B76">
          <w:rPr>
            <w:rStyle w:val="Hyperlink"/>
            <w:noProof/>
          </w:rPr>
          <w:t>Negation</w:t>
        </w:r>
        <w:r w:rsidR="0092006B">
          <w:rPr>
            <w:noProof/>
            <w:webHidden/>
          </w:rPr>
          <w:tab/>
        </w:r>
        <w:r w:rsidR="0092006B">
          <w:rPr>
            <w:noProof/>
            <w:webHidden/>
          </w:rPr>
          <w:fldChar w:fldCharType="begin"/>
        </w:r>
        <w:r w:rsidR="0092006B">
          <w:rPr>
            <w:noProof/>
            <w:webHidden/>
          </w:rPr>
          <w:instrText xml:space="preserve"> PAGEREF _Toc440455584 \h </w:instrText>
        </w:r>
        <w:r w:rsidR="0092006B">
          <w:rPr>
            <w:noProof/>
            <w:webHidden/>
          </w:rPr>
        </w:r>
        <w:r w:rsidR="0092006B">
          <w:rPr>
            <w:noProof/>
            <w:webHidden/>
          </w:rPr>
          <w:fldChar w:fldCharType="separate"/>
        </w:r>
        <w:r w:rsidR="00154D81">
          <w:rPr>
            <w:noProof/>
            <w:webHidden/>
          </w:rPr>
          <w:t>239</w:t>
        </w:r>
        <w:r w:rsidR="0092006B">
          <w:rPr>
            <w:noProof/>
            <w:webHidden/>
          </w:rPr>
          <w:fldChar w:fldCharType="end"/>
        </w:r>
      </w:hyperlink>
    </w:p>
    <w:p w14:paraId="20F06265" w14:textId="77777777" w:rsidR="0092006B" w:rsidRDefault="007B450E">
      <w:pPr>
        <w:pStyle w:val="TOC3"/>
        <w:rPr>
          <w:rFonts w:asciiTheme="minorHAnsi" w:eastAsiaTheme="minorEastAsia" w:hAnsiTheme="minorHAnsi" w:cstheme="minorBidi"/>
          <w:noProof/>
          <w:sz w:val="22"/>
          <w:szCs w:val="22"/>
          <w:lang w:eastAsia="en-US"/>
        </w:rPr>
      </w:pPr>
      <w:hyperlink w:anchor="_Toc440455585" w:history="1">
        <w:r w:rsidR="0092006B" w:rsidRPr="00076B76">
          <w:rPr>
            <w:rStyle w:val="Hyperlink"/>
            <w:noProof/>
            <w:lang w:eastAsia="en-US"/>
          </w:rPr>
          <w:t>5.3.7.</w:t>
        </w:r>
        <w:r w:rsidR="0092006B">
          <w:rPr>
            <w:rFonts w:asciiTheme="minorHAnsi" w:eastAsiaTheme="minorEastAsia" w:hAnsiTheme="minorHAnsi" w:cstheme="minorBidi"/>
            <w:noProof/>
            <w:sz w:val="22"/>
            <w:szCs w:val="22"/>
            <w:lang w:eastAsia="en-US"/>
          </w:rPr>
          <w:tab/>
        </w:r>
        <w:r w:rsidR="0092006B" w:rsidRPr="00076B76">
          <w:rPr>
            <w:rStyle w:val="Hyperlink"/>
            <w:noProof/>
          </w:rPr>
          <w:t>Causative constructions</w:t>
        </w:r>
        <w:r w:rsidR="0092006B">
          <w:rPr>
            <w:noProof/>
            <w:webHidden/>
          </w:rPr>
          <w:tab/>
        </w:r>
        <w:r w:rsidR="0092006B">
          <w:rPr>
            <w:noProof/>
            <w:webHidden/>
          </w:rPr>
          <w:fldChar w:fldCharType="begin"/>
        </w:r>
        <w:r w:rsidR="0092006B">
          <w:rPr>
            <w:noProof/>
            <w:webHidden/>
          </w:rPr>
          <w:instrText xml:space="preserve"> PAGEREF _Toc440455585 \h </w:instrText>
        </w:r>
        <w:r w:rsidR="0092006B">
          <w:rPr>
            <w:noProof/>
            <w:webHidden/>
          </w:rPr>
        </w:r>
        <w:r w:rsidR="0092006B">
          <w:rPr>
            <w:noProof/>
            <w:webHidden/>
          </w:rPr>
          <w:fldChar w:fldCharType="separate"/>
        </w:r>
        <w:r w:rsidR="00154D81">
          <w:rPr>
            <w:noProof/>
            <w:webHidden/>
          </w:rPr>
          <w:t>240</w:t>
        </w:r>
        <w:r w:rsidR="0092006B">
          <w:rPr>
            <w:noProof/>
            <w:webHidden/>
          </w:rPr>
          <w:fldChar w:fldCharType="end"/>
        </w:r>
      </w:hyperlink>
    </w:p>
    <w:p w14:paraId="40FB70EB" w14:textId="77777777" w:rsidR="0092006B" w:rsidRDefault="007B450E">
      <w:pPr>
        <w:pStyle w:val="TOC3"/>
        <w:rPr>
          <w:rFonts w:asciiTheme="minorHAnsi" w:eastAsiaTheme="minorEastAsia" w:hAnsiTheme="minorHAnsi" w:cstheme="minorBidi"/>
          <w:noProof/>
          <w:sz w:val="22"/>
          <w:szCs w:val="22"/>
          <w:lang w:eastAsia="en-US"/>
        </w:rPr>
      </w:pPr>
      <w:hyperlink w:anchor="_Toc440455586" w:history="1">
        <w:r w:rsidR="0092006B" w:rsidRPr="00076B76">
          <w:rPr>
            <w:rStyle w:val="Hyperlink"/>
            <w:noProof/>
            <w:lang w:eastAsia="en-US"/>
          </w:rPr>
          <w:t>5.3.8.</w:t>
        </w:r>
        <w:r w:rsidR="0092006B">
          <w:rPr>
            <w:rFonts w:asciiTheme="minorHAnsi" w:eastAsiaTheme="minorEastAsia" w:hAnsiTheme="minorHAnsi" w:cstheme="minorBidi"/>
            <w:noProof/>
            <w:sz w:val="22"/>
            <w:szCs w:val="22"/>
            <w:lang w:eastAsia="en-US"/>
          </w:rPr>
          <w:tab/>
        </w:r>
        <w:r w:rsidR="0092006B" w:rsidRPr="00076B76">
          <w:rPr>
            <w:rStyle w:val="Hyperlink"/>
            <w:noProof/>
          </w:rPr>
          <w:t>Reciprocal constructions</w:t>
        </w:r>
        <w:r w:rsidR="0092006B">
          <w:rPr>
            <w:noProof/>
            <w:webHidden/>
          </w:rPr>
          <w:tab/>
        </w:r>
        <w:r w:rsidR="0092006B">
          <w:rPr>
            <w:noProof/>
            <w:webHidden/>
          </w:rPr>
          <w:fldChar w:fldCharType="begin"/>
        </w:r>
        <w:r w:rsidR="0092006B">
          <w:rPr>
            <w:noProof/>
            <w:webHidden/>
          </w:rPr>
          <w:instrText xml:space="preserve"> PAGEREF _Toc440455586 \h </w:instrText>
        </w:r>
        <w:r w:rsidR="0092006B">
          <w:rPr>
            <w:noProof/>
            <w:webHidden/>
          </w:rPr>
        </w:r>
        <w:r w:rsidR="0092006B">
          <w:rPr>
            <w:noProof/>
            <w:webHidden/>
          </w:rPr>
          <w:fldChar w:fldCharType="separate"/>
        </w:r>
        <w:r w:rsidR="00154D81">
          <w:rPr>
            <w:noProof/>
            <w:webHidden/>
          </w:rPr>
          <w:t>241</w:t>
        </w:r>
        <w:r w:rsidR="0092006B">
          <w:rPr>
            <w:noProof/>
            <w:webHidden/>
          </w:rPr>
          <w:fldChar w:fldCharType="end"/>
        </w:r>
      </w:hyperlink>
    </w:p>
    <w:p w14:paraId="0927B20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87" w:history="1">
        <w:r w:rsidR="0092006B" w:rsidRPr="00076B76">
          <w:rPr>
            <w:rStyle w:val="Hyperlink"/>
            <w:noProof/>
          </w:rPr>
          <w:t>5.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Adverbs</w:t>
        </w:r>
        <w:r w:rsidR="0092006B">
          <w:rPr>
            <w:noProof/>
            <w:webHidden/>
          </w:rPr>
          <w:tab/>
        </w:r>
        <w:r w:rsidR="0092006B">
          <w:rPr>
            <w:noProof/>
            <w:webHidden/>
          </w:rPr>
          <w:fldChar w:fldCharType="begin"/>
        </w:r>
        <w:r w:rsidR="0092006B">
          <w:rPr>
            <w:noProof/>
            <w:webHidden/>
          </w:rPr>
          <w:instrText xml:space="preserve"> PAGEREF _Toc440455587 \h </w:instrText>
        </w:r>
        <w:r w:rsidR="0092006B">
          <w:rPr>
            <w:noProof/>
            <w:webHidden/>
          </w:rPr>
        </w:r>
        <w:r w:rsidR="0092006B">
          <w:rPr>
            <w:noProof/>
            <w:webHidden/>
          </w:rPr>
          <w:fldChar w:fldCharType="separate"/>
        </w:r>
        <w:r w:rsidR="00154D81">
          <w:rPr>
            <w:noProof/>
            <w:webHidden/>
          </w:rPr>
          <w:t>242</w:t>
        </w:r>
        <w:r w:rsidR="0092006B">
          <w:rPr>
            <w:noProof/>
            <w:webHidden/>
          </w:rPr>
          <w:fldChar w:fldCharType="end"/>
        </w:r>
      </w:hyperlink>
    </w:p>
    <w:p w14:paraId="52E4808B" w14:textId="77777777" w:rsidR="0092006B" w:rsidRDefault="007B450E">
      <w:pPr>
        <w:pStyle w:val="TOC3"/>
        <w:rPr>
          <w:rFonts w:asciiTheme="minorHAnsi" w:eastAsiaTheme="minorEastAsia" w:hAnsiTheme="minorHAnsi" w:cstheme="minorBidi"/>
          <w:noProof/>
          <w:sz w:val="22"/>
          <w:szCs w:val="22"/>
          <w:lang w:eastAsia="en-US"/>
        </w:rPr>
      </w:pPr>
      <w:hyperlink w:anchor="_Toc440455588" w:history="1">
        <w:r w:rsidR="0092006B" w:rsidRPr="00076B76">
          <w:rPr>
            <w:rStyle w:val="Hyperlink"/>
            <w:noProof/>
          </w:rPr>
          <w:t>5.4.1.</w:t>
        </w:r>
        <w:r w:rsidR="0092006B">
          <w:rPr>
            <w:rFonts w:asciiTheme="minorHAnsi" w:eastAsiaTheme="minorEastAsia" w:hAnsiTheme="minorHAnsi" w:cstheme="minorBidi"/>
            <w:noProof/>
            <w:sz w:val="22"/>
            <w:szCs w:val="22"/>
            <w:lang w:eastAsia="en-US"/>
          </w:rPr>
          <w:tab/>
        </w:r>
        <w:r w:rsidR="0092006B" w:rsidRPr="00076B76">
          <w:rPr>
            <w:rStyle w:val="Hyperlink"/>
            <w:noProof/>
          </w:rPr>
          <w:t>Aspectual adverbs</w:t>
        </w:r>
        <w:r w:rsidR="0092006B">
          <w:rPr>
            <w:noProof/>
            <w:webHidden/>
          </w:rPr>
          <w:tab/>
        </w:r>
        <w:r w:rsidR="0092006B">
          <w:rPr>
            <w:noProof/>
            <w:webHidden/>
          </w:rPr>
          <w:fldChar w:fldCharType="begin"/>
        </w:r>
        <w:r w:rsidR="0092006B">
          <w:rPr>
            <w:noProof/>
            <w:webHidden/>
          </w:rPr>
          <w:instrText xml:space="preserve"> PAGEREF _Toc440455588 \h </w:instrText>
        </w:r>
        <w:r w:rsidR="0092006B">
          <w:rPr>
            <w:noProof/>
            <w:webHidden/>
          </w:rPr>
        </w:r>
        <w:r w:rsidR="0092006B">
          <w:rPr>
            <w:noProof/>
            <w:webHidden/>
          </w:rPr>
          <w:fldChar w:fldCharType="separate"/>
        </w:r>
        <w:r w:rsidR="00154D81">
          <w:rPr>
            <w:noProof/>
            <w:webHidden/>
          </w:rPr>
          <w:t>244</w:t>
        </w:r>
        <w:r w:rsidR="0092006B">
          <w:rPr>
            <w:noProof/>
            <w:webHidden/>
          </w:rPr>
          <w:fldChar w:fldCharType="end"/>
        </w:r>
      </w:hyperlink>
    </w:p>
    <w:p w14:paraId="23242678" w14:textId="77777777" w:rsidR="0092006B" w:rsidRDefault="007B450E">
      <w:pPr>
        <w:pStyle w:val="TOC3"/>
        <w:rPr>
          <w:rFonts w:asciiTheme="minorHAnsi" w:eastAsiaTheme="minorEastAsia" w:hAnsiTheme="minorHAnsi" w:cstheme="minorBidi"/>
          <w:noProof/>
          <w:sz w:val="22"/>
          <w:szCs w:val="22"/>
          <w:lang w:eastAsia="en-US"/>
        </w:rPr>
      </w:pPr>
      <w:hyperlink w:anchor="_Toc440455589" w:history="1">
        <w:r w:rsidR="0092006B" w:rsidRPr="00076B76">
          <w:rPr>
            <w:rStyle w:val="Hyperlink"/>
            <w:noProof/>
          </w:rPr>
          <w:t>5.4.2.</w:t>
        </w:r>
        <w:r w:rsidR="0092006B">
          <w:rPr>
            <w:rFonts w:asciiTheme="minorHAnsi" w:eastAsiaTheme="minorEastAsia" w:hAnsiTheme="minorHAnsi" w:cstheme="minorBidi"/>
            <w:noProof/>
            <w:sz w:val="22"/>
            <w:szCs w:val="22"/>
            <w:lang w:eastAsia="en-US"/>
          </w:rPr>
          <w:tab/>
        </w:r>
        <w:r w:rsidR="0092006B" w:rsidRPr="00076B76">
          <w:rPr>
            <w:rStyle w:val="Hyperlink"/>
            <w:noProof/>
          </w:rPr>
          <w:t>Frequency adverbs</w:t>
        </w:r>
        <w:r w:rsidR="0092006B">
          <w:rPr>
            <w:noProof/>
            <w:webHidden/>
          </w:rPr>
          <w:tab/>
        </w:r>
        <w:r w:rsidR="0092006B">
          <w:rPr>
            <w:noProof/>
            <w:webHidden/>
          </w:rPr>
          <w:fldChar w:fldCharType="begin"/>
        </w:r>
        <w:r w:rsidR="0092006B">
          <w:rPr>
            <w:noProof/>
            <w:webHidden/>
          </w:rPr>
          <w:instrText xml:space="preserve"> PAGEREF _Toc440455589 \h </w:instrText>
        </w:r>
        <w:r w:rsidR="0092006B">
          <w:rPr>
            <w:noProof/>
            <w:webHidden/>
          </w:rPr>
        </w:r>
        <w:r w:rsidR="0092006B">
          <w:rPr>
            <w:noProof/>
            <w:webHidden/>
          </w:rPr>
          <w:fldChar w:fldCharType="separate"/>
        </w:r>
        <w:r w:rsidR="00154D81">
          <w:rPr>
            <w:noProof/>
            <w:webHidden/>
          </w:rPr>
          <w:t>245</w:t>
        </w:r>
        <w:r w:rsidR="0092006B">
          <w:rPr>
            <w:noProof/>
            <w:webHidden/>
          </w:rPr>
          <w:fldChar w:fldCharType="end"/>
        </w:r>
      </w:hyperlink>
    </w:p>
    <w:p w14:paraId="3CE4987E" w14:textId="77777777" w:rsidR="0092006B" w:rsidRDefault="007B450E">
      <w:pPr>
        <w:pStyle w:val="TOC3"/>
        <w:rPr>
          <w:rFonts w:asciiTheme="minorHAnsi" w:eastAsiaTheme="minorEastAsia" w:hAnsiTheme="minorHAnsi" w:cstheme="minorBidi"/>
          <w:noProof/>
          <w:sz w:val="22"/>
          <w:szCs w:val="22"/>
          <w:lang w:eastAsia="en-US"/>
        </w:rPr>
      </w:pPr>
      <w:hyperlink w:anchor="_Toc440455590" w:history="1">
        <w:r w:rsidR="0092006B" w:rsidRPr="00076B76">
          <w:rPr>
            <w:rStyle w:val="Hyperlink"/>
            <w:noProof/>
          </w:rPr>
          <w:t>5.4.3.</w:t>
        </w:r>
        <w:r w:rsidR="0092006B">
          <w:rPr>
            <w:rFonts w:asciiTheme="minorHAnsi" w:eastAsiaTheme="minorEastAsia" w:hAnsiTheme="minorHAnsi" w:cstheme="minorBidi"/>
            <w:noProof/>
            <w:sz w:val="22"/>
            <w:szCs w:val="22"/>
            <w:lang w:eastAsia="en-US"/>
          </w:rPr>
          <w:tab/>
        </w:r>
        <w:r w:rsidR="0092006B" w:rsidRPr="00076B76">
          <w:rPr>
            <w:rStyle w:val="Hyperlink"/>
            <w:noProof/>
          </w:rPr>
          <w:t>Affirmation and negation adverbs</w:t>
        </w:r>
        <w:r w:rsidR="0092006B">
          <w:rPr>
            <w:noProof/>
            <w:webHidden/>
          </w:rPr>
          <w:tab/>
        </w:r>
        <w:r w:rsidR="0092006B">
          <w:rPr>
            <w:noProof/>
            <w:webHidden/>
          </w:rPr>
          <w:fldChar w:fldCharType="begin"/>
        </w:r>
        <w:r w:rsidR="0092006B">
          <w:rPr>
            <w:noProof/>
            <w:webHidden/>
          </w:rPr>
          <w:instrText xml:space="preserve"> PAGEREF _Toc440455590 \h </w:instrText>
        </w:r>
        <w:r w:rsidR="0092006B">
          <w:rPr>
            <w:noProof/>
            <w:webHidden/>
          </w:rPr>
        </w:r>
        <w:r w:rsidR="0092006B">
          <w:rPr>
            <w:noProof/>
            <w:webHidden/>
          </w:rPr>
          <w:fldChar w:fldCharType="separate"/>
        </w:r>
        <w:r w:rsidR="00154D81">
          <w:rPr>
            <w:noProof/>
            <w:webHidden/>
          </w:rPr>
          <w:t>246</w:t>
        </w:r>
        <w:r w:rsidR="0092006B">
          <w:rPr>
            <w:noProof/>
            <w:webHidden/>
          </w:rPr>
          <w:fldChar w:fldCharType="end"/>
        </w:r>
      </w:hyperlink>
    </w:p>
    <w:p w14:paraId="28BAFDE1" w14:textId="77777777" w:rsidR="0092006B" w:rsidRDefault="007B450E">
      <w:pPr>
        <w:pStyle w:val="TOC3"/>
        <w:rPr>
          <w:rFonts w:asciiTheme="minorHAnsi" w:eastAsiaTheme="minorEastAsia" w:hAnsiTheme="minorHAnsi" w:cstheme="minorBidi"/>
          <w:noProof/>
          <w:sz w:val="22"/>
          <w:szCs w:val="22"/>
          <w:lang w:eastAsia="en-US"/>
        </w:rPr>
      </w:pPr>
      <w:hyperlink w:anchor="_Toc440455591" w:history="1">
        <w:r w:rsidR="0092006B" w:rsidRPr="00076B76">
          <w:rPr>
            <w:rStyle w:val="Hyperlink"/>
            <w:noProof/>
          </w:rPr>
          <w:t>5.4.4.</w:t>
        </w:r>
        <w:r w:rsidR="0092006B">
          <w:rPr>
            <w:rFonts w:asciiTheme="minorHAnsi" w:eastAsiaTheme="minorEastAsia" w:hAnsiTheme="minorHAnsi" w:cstheme="minorBidi"/>
            <w:noProof/>
            <w:sz w:val="22"/>
            <w:szCs w:val="22"/>
            <w:lang w:eastAsia="en-US"/>
          </w:rPr>
          <w:tab/>
        </w:r>
        <w:r w:rsidR="0092006B" w:rsidRPr="00076B76">
          <w:rPr>
            <w:rStyle w:val="Hyperlink"/>
            <w:noProof/>
          </w:rPr>
          <w:t>Modal adverbs</w:t>
        </w:r>
        <w:r w:rsidR="0092006B">
          <w:rPr>
            <w:noProof/>
            <w:webHidden/>
          </w:rPr>
          <w:tab/>
        </w:r>
        <w:r w:rsidR="0092006B">
          <w:rPr>
            <w:noProof/>
            <w:webHidden/>
          </w:rPr>
          <w:fldChar w:fldCharType="begin"/>
        </w:r>
        <w:r w:rsidR="0092006B">
          <w:rPr>
            <w:noProof/>
            <w:webHidden/>
          </w:rPr>
          <w:instrText xml:space="preserve"> PAGEREF _Toc440455591 \h </w:instrText>
        </w:r>
        <w:r w:rsidR="0092006B">
          <w:rPr>
            <w:noProof/>
            <w:webHidden/>
          </w:rPr>
        </w:r>
        <w:r w:rsidR="0092006B">
          <w:rPr>
            <w:noProof/>
            <w:webHidden/>
          </w:rPr>
          <w:fldChar w:fldCharType="separate"/>
        </w:r>
        <w:r w:rsidR="00154D81">
          <w:rPr>
            <w:noProof/>
            <w:webHidden/>
          </w:rPr>
          <w:t>247</w:t>
        </w:r>
        <w:r w:rsidR="0092006B">
          <w:rPr>
            <w:noProof/>
            <w:webHidden/>
          </w:rPr>
          <w:fldChar w:fldCharType="end"/>
        </w:r>
      </w:hyperlink>
    </w:p>
    <w:p w14:paraId="28AA6DFE" w14:textId="77777777" w:rsidR="0092006B" w:rsidRDefault="007B450E">
      <w:pPr>
        <w:pStyle w:val="TOC3"/>
        <w:rPr>
          <w:rFonts w:asciiTheme="minorHAnsi" w:eastAsiaTheme="minorEastAsia" w:hAnsiTheme="minorHAnsi" w:cstheme="minorBidi"/>
          <w:noProof/>
          <w:sz w:val="22"/>
          <w:szCs w:val="22"/>
          <w:lang w:eastAsia="en-US"/>
        </w:rPr>
      </w:pPr>
      <w:hyperlink w:anchor="_Toc440455592" w:history="1">
        <w:r w:rsidR="0092006B" w:rsidRPr="00076B76">
          <w:rPr>
            <w:rStyle w:val="Hyperlink"/>
            <w:noProof/>
          </w:rPr>
          <w:t>5.4.5.</w:t>
        </w:r>
        <w:r w:rsidR="0092006B">
          <w:rPr>
            <w:rFonts w:asciiTheme="minorHAnsi" w:eastAsiaTheme="minorEastAsia" w:hAnsiTheme="minorHAnsi" w:cstheme="minorBidi"/>
            <w:noProof/>
            <w:sz w:val="22"/>
            <w:szCs w:val="22"/>
            <w:lang w:eastAsia="en-US"/>
          </w:rPr>
          <w:tab/>
        </w:r>
        <w:r w:rsidR="0092006B" w:rsidRPr="00076B76">
          <w:rPr>
            <w:rStyle w:val="Hyperlink"/>
            <w:noProof/>
          </w:rPr>
          <w:t>Temporal adverbs</w:t>
        </w:r>
        <w:r w:rsidR="0092006B">
          <w:rPr>
            <w:noProof/>
            <w:webHidden/>
          </w:rPr>
          <w:tab/>
        </w:r>
        <w:r w:rsidR="0092006B">
          <w:rPr>
            <w:noProof/>
            <w:webHidden/>
          </w:rPr>
          <w:fldChar w:fldCharType="begin"/>
        </w:r>
        <w:r w:rsidR="0092006B">
          <w:rPr>
            <w:noProof/>
            <w:webHidden/>
          </w:rPr>
          <w:instrText xml:space="preserve"> PAGEREF _Toc440455592 \h </w:instrText>
        </w:r>
        <w:r w:rsidR="0092006B">
          <w:rPr>
            <w:noProof/>
            <w:webHidden/>
          </w:rPr>
        </w:r>
        <w:r w:rsidR="0092006B">
          <w:rPr>
            <w:noProof/>
            <w:webHidden/>
          </w:rPr>
          <w:fldChar w:fldCharType="separate"/>
        </w:r>
        <w:r w:rsidR="00154D81">
          <w:rPr>
            <w:noProof/>
            <w:webHidden/>
          </w:rPr>
          <w:t>249</w:t>
        </w:r>
        <w:r w:rsidR="0092006B">
          <w:rPr>
            <w:noProof/>
            <w:webHidden/>
          </w:rPr>
          <w:fldChar w:fldCharType="end"/>
        </w:r>
      </w:hyperlink>
    </w:p>
    <w:p w14:paraId="2D4A672A" w14:textId="77777777" w:rsidR="0092006B" w:rsidRDefault="007B450E">
      <w:pPr>
        <w:pStyle w:val="TOC3"/>
        <w:rPr>
          <w:rFonts w:asciiTheme="minorHAnsi" w:eastAsiaTheme="minorEastAsia" w:hAnsiTheme="minorHAnsi" w:cstheme="minorBidi"/>
          <w:noProof/>
          <w:sz w:val="22"/>
          <w:szCs w:val="22"/>
          <w:lang w:eastAsia="en-US"/>
        </w:rPr>
      </w:pPr>
      <w:hyperlink w:anchor="_Toc440455593" w:history="1">
        <w:r w:rsidR="0092006B" w:rsidRPr="00076B76">
          <w:rPr>
            <w:rStyle w:val="Hyperlink"/>
            <w:noProof/>
          </w:rPr>
          <w:t>5.4.6.</w:t>
        </w:r>
        <w:r w:rsidR="0092006B">
          <w:rPr>
            <w:rFonts w:asciiTheme="minorHAnsi" w:eastAsiaTheme="minorEastAsia" w:hAnsiTheme="minorHAnsi" w:cstheme="minorBidi"/>
            <w:noProof/>
            <w:sz w:val="22"/>
            <w:szCs w:val="22"/>
            <w:lang w:eastAsia="en-US"/>
          </w:rPr>
          <w:tab/>
        </w:r>
        <w:r w:rsidR="0092006B" w:rsidRPr="00076B76">
          <w:rPr>
            <w:rStyle w:val="Hyperlink"/>
            <w:noProof/>
          </w:rPr>
          <w:t>Focus adverbs</w:t>
        </w:r>
        <w:r w:rsidR="0092006B">
          <w:rPr>
            <w:noProof/>
            <w:webHidden/>
          </w:rPr>
          <w:tab/>
        </w:r>
        <w:r w:rsidR="0092006B">
          <w:rPr>
            <w:noProof/>
            <w:webHidden/>
          </w:rPr>
          <w:fldChar w:fldCharType="begin"/>
        </w:r>
        <w:r w:rsidR="0092006B">
          <w:rPr>
            <w:noProof/>
            <w:webHidden/>
          </w:rPr>
          <w:instrText xml:space="preserve"> PAGEREF _Toc440455593 \h </w:instrText>
        </w:r>
        <w:r w:rsidR="0092006B">
          <w:rPr>
            <w:noProof/>
            <w:webHidden/>
          </w:rPr>
        </w:r>
        <w:r w:rsidR="0092006B">
          <w:rPr>
            <w:noProof/>
            <w:webHidden/>
          </w:rPr>
          <w:fldChar w:fldCharType="separate"/>
        </w:r>
        <w:r w:rsidR="00154D81">
          <w:rPr>
            <w:noProof/>
            <w:webHidden/>
          </w:rPr>
          <w:t>252</w:t>
        </w:r>
        <w:r w:rsidR="0092006B">
          <w:rPr>
            <w:noProof/>
            <w:webHidden/>
          </w:rPr>
          <w:fldChar w:fldCharType="end"/>
        </w:r>
      </w:hyperlink>
    </w:p>
    <w:p w14:paraId="1A649173" w14:textId="77777777" w:rsidR="0092006B" w:rsidRDefault="007B450E">
      <w:pPr>
        <w:pStyle w:val="TOC3"/>
        <w:rPr>
          <w:rFonts w:asciiTheme="minorHAnsi" w:eastAsiaTheme="minorEastAsia" w:hAnsiTheme="minorHAnsi" w:cstheme="minorBidi"/>
          <w:noProof/>
          <w:sz w:val="22"/>
          <w:szCs w:val="22"/>
          <w:lang w:eastAsia="en-US"/>
        </w:rPr>
      </w:pPr>
      <w:hyperlink w:anchor="_Toc440455594" w:history="1">
        <w:r w:rsidR="0092006B" w:rsidRPr="00076B76">
          <w:rPr>
            <w:rStyle w:val="Hyperlink"/>
            <w:noProof/>
          </w:rPr>
          <w:t>5.4.7.</w:t>
        </w:r>
        <w:r w:rsidR="0092006B">
          <w:rPr>
            <w:rFonts w:asciiTheme="minorHAnsi" w:eastAsiaTheme="minorEastAsia" w:hAnsiTheme="minorHAnsi" w:cstheme="minorBidi"/>
            <w:noProof/>
            <w:sz w:val="22"/>
            <w:szCs w:val="22"/>
            <w:lang w:eastAsia="en-US"/>
          </w:rPr>
          <w:tab/>
        </w:r>
        <w:r w:rsidR="0092006B" w:rsidRPr="00076B76">
          <w:rPr>
            <w:rStyle w:val="Hyperlink"/>
            <w:noProof/>
          </w:rPr>
          <w:t>Degree adverbs</w:t>
        </w:r>
        <w:r w:rsidR="0092006B">
          <w:rPr>
            <w:noProof/>
            <w:webHidden/>
          </w:rPr>
          <w:tab/>
        </w:r>
        <w:r w:rsidR="0092006B">
          <w:rPr>
            <w:noProof/>
            <w:webHidden/>
          </w:rPr>
          <w:fldChar w:fldCharType="begin"/>
        </w:r>
        <w:r w:rsidR="0092006B">
          <w:rPr>
            <w:noProof/>
            <w:webHidden/>
          </w:rPr>
          <w:instrText xml:space="preserve"> PAGEREF _Toc440455594 \h </w:instrText>
        </w:r>
        <w:r w:rsidR="0092006B">
          <w:rPr>
            <w:noProof/>
            <w:webHidden/>
          </w:rPr>
        </w:r>
        <w:r w:rsidR="0092006B">
          <w:rPr>
            <w:noProof/>
            <w:webHidden/>
          </w:rPr>
          <w:fldChar w:fldCharType="separate"/>
        </w:r>
        <w:r w:rsidR="00154D81">
          <w:rPr>
            <w:noProof/>
            <w:webHidden/>
          </w:rPr>
          <w:t>254</w:t>
        </w:r>
        <w:r w:rsidR="0092006B">
          <w:rPr>
            <w:noProof/>
            <w:webHidden/>
          </w:rPr>
          <w:fldChar w:fldCharType="end"/>
        </w:r>
      </w:hyperlink>
    </w:p>
    <w:p w14:paraId="1F2C9E6E" w14:textId="77777777" w:rsidR="0092006B" w:rsidRDefault="007B450E">
      <w:pPr>
        <w:pStyle w:val="TOC3"/>
        <w:rPr>
          <w:rFonts w:asciiTheme="minorHAnsi" w:eastAsiaTheme="minorEastAsia" w:hAnsiTheme="minorHAnsi" w:cstheme="minorBidi"/>
          <w:noProof/>
          <w:sz w:val="22"/>
          <w:szCs w:val="22"/>
          <w:lang w:eastAsia="en-US"/>
        </w:rPr>
      </w:pPr>
      <w:hyperlink w:anchor="_Toc440455595" w:history="1">
        <w:r w:rsidR="0092006B" w:rsidRPr="00076B76">
          <w:rPr>
            <w:rStyle w:val="Hyperlink"/>
            <w:noProof/>
          </w:rPr>
          <w:t>5.4.8.</w:t>
        </w:r>
        <w:r w:rsidR="0092006B">
          <w:rPr>
            <w:rFonts w:asciiTheme="minorHAnsi" w:eastAsiaTheme="minorEastAsia" w:hAnsiTheme="minorHAnsi" w:cstheme="minorBidi"/>
            <w:noProof/>
            <w:sz w:val="22"/>
            <w:szCs w:val="22"/>
            <w:lang w:eastAsia="en-US"/>
          </w:rPr>
          <w:tab/>
        </w:r>
        <w:r w:rsidR="0092006B" w:rsidRPr="00076B76">
          <w:rPr>
            <w:rStyle w:val="Hyperlink"/>
            <w:noProof/>
          </w:rPr>
          <w:t>Expressing manner</w:t>
        </w:r>
        <w:r w:rsidR="0092006B">
          <w:rPr>
            <w:noProof/>
            <w:webHidden/>
          </w:rPr>
          <w:tab/>
        </w:r>
        <w:r w:rsidR="0092006B">
          <w:rPr>
            <w:noProof/>
            <w:webHidden/>
          </w:rPr>
          <w:fldChar w:fldCharType="begin"/>
        </w:r>
        <w:r w:rsidR="0092006B">
          <w:rPr>
            <w:noProof/>
            <w:webHidden/>
          </w:rPr>
          <w:instrText xml:space="preserve"> PAGEREF _Toc440455595 \h </w:instrText>
        </w:r>
        <w:r w:rsidR="0092006B">
          <w:rPr>
            <w:noProof/>
            <w:webHidden/>
          </w:rPr>
        </w:r>
        <w:r w:rsidR="0092006B">
          <w:rPr>
            <w:noProof/>
            <w:webHidden/>
          </w:rPr>
          <w:fldChar w:fldCharType="separate"/>
        </w:r>
        <w:r w:rsidR="00154D81">
          <w:rPr>
            <w:noProof/>
            <w:webHidden/>
          </w:rPr>
          <w:t>256</w:t>
        </w:r>
        <w:r w:rsidR="0092006B">
          <w:rPr>
            <w:noProof/>
            <w:webHidden/>
          </w:rPr>
          <w:fldChar w:fldCharType="end"/>
        </w:r>
      </w:hyperlink>
    </w:p>
    <w:p w14:paraId="0DC6978A" w14:textId="77777777" w:rsidR="0092006B" w:rsidRDefault="007B450E">
      <w:pPr>
        <w:pStyle w:val="TOC3"/>
        <w:rPr>
          <w:rFonts w:asciiTheme="minorHAnsi" w:eastAsiaTheme="minorEastAsia" w:hAnsiTheme="minorHAnsi" w:cstheme="minorBidi"/>
          <w:noProof/>
          <w:sz w:val="22"/>
          <w:szCs w:val="22"/>
          <w:lang w:eastAsia="en-US"/>
        </w:rPr>
      </w:pPr>
      <w:hyperlink w:anchor="_Toc440455596" w:history="1">
        <w:r w:rsidR="0092006B" w:rsidRPr="00076B76">
          <w:rPr>
            <w:rStyle w:val="Hyperlink"/>
            <w:noProof/>
          </w:rPr>
          <w:t>5.4.9.</w:t>
        </w:r>
        <w:r w:rsidR="0092006B">
          <w:rPr>
            <w:rFonts w:asciiTheme="minorHAnsi" w:eastAsiaTheme="minorEastAsia" w:hAnsiTheme="minorHAnsi" w:cstheme="minorBidi"/>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596 \h </w:instrText>
        </w:r>
        <w:r w:rsidR="0092006B">
          <w:rPr>
            <w:noProof/>
            <w:webHidden/>
          </w:rPr>
        </w:r>
        <w:r w:rsidR="0092006B">
          <w:rPr>
            <w:noProof/>
            <w:webHidden/>
          </w:rPr>
          <w:fldChar w:fldCharType="separate"/>
        </w:r>
        <w:r w:rsidR="00154D81">
          <w:rPr>
            <w:noProof/>
            <w:webHidden/>
          </w:rPr>
          <w:t>257</w:t>
        </w:r>
        <w:r w:rsidR="0092006B">
          <w:rPr>
            <w:noProof/>
            <w:webHidden/>
          </w:rPr>
          <w:fldChar w:fldCharType="end"/>
        </w:r>
      </w:hyperlink>
    </w:p>
    <w:p w14:paraId="16B037BE" w14:textId="77777777" w:rsidR="0092006B" w:rsidRDefault="007B450E">
      <w:pPr>
        <w:pStyle w:val="TOC3"/>
        <w:rPr>
          <w:rFonts w:asciiTheme="minorHAnsi" w:eastAsiaTheme="minorEastAsia" w:hAnsiTheme="minorHAnsi" w:cstheme="minorBidi"/>
          <w:noProof/>
          <w:sz w:val="22"/>
          <w:szCs w:val="22"/>
          <w:lang w:eastAsia="en-US"/>
        </w:rPr>
      </w:pPr>
      <w:hyperlink w:anchor="_Toc440455597" w:history="1">
        <w:r w:rsidR="0092006B" w:rsidRPr="00076B76">
          <w:rPr>
            <w:rStyle w:val="Hyperlink"/>
            <w:noProof/>
            <w:lang w:eastAsia="en-US"/>
          </w:rPr>
          <w:t>5.4.10.</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Morphological properties</w:t>
        </w:r>
        <w:r w:rsidR="0092006B">
          <w:rPr>
            <w:noProof/>
            <w:webHidden/>
          </w:rPr>
          <w:tab/>
        </w:r>
        <w:r w:rsidR="0092006B">
          <w:rPr>
            <w:noProof/>
            <w:webHidden/>
          </w:rPr>
          <w:fldChar w:fldCharType="begin"/>
        </w:r>
        <w:r w:rsidR="0092006B">
          <w:rPr>
            <w:noProof/>
            <w:webHidden/>
          </w:rPr>
          <w:instrText xml:space="preserve"> PAGEREF _Toc440455597 \h </w:instrText>
        </w:r>
        <w:r w:rsidR="0092006B">
          <w:rPr>
            <w:noProof/>
            <w:webHidden/>
          </w:rPr>
        </w:r>
        <w:r w:rsidR="0092006B">
          <w:rPr>
            <w:noProof/>
            <w:webHidden/>
          </w:rPr>
          <w:fldChar w:fldCharType="separate"/>
        </w:r>
        <w:r w:rsidR="00154D81">
          <w:rPr>
            <w:noProof/>
            <w:webHidden/>
          </w:rPr>
          <w:t>259</w:t>
        </w:r>
        <w:r w:rsidR="0092006B">
          <w:rPr>
            <w:noProof/>
            <w:webHidden/>
          </w:rPr>
          <w:fldChar w:fldCharType="end"/>
        </w:r>
      </w:hyperlink>
    </w:p>
    <w:p w14:paraId="015726C1" w14:textId="77777777" w:rsidR="0092006B" w:rsidRDefault="007B450E">
      <w:pPr>
        <w:pStyle w:val="TOC3"/>
        <w:rPr>
          <w:rFonts w:asciiTheme="minorHAnsi" w:eastAsiaTheme="minorEastAsia" w:hAnsiTheme="minorHAnsi" w:cstheme="minorBidi"/>
          <w:noProof/>
          <w:sz w:val="22"/>
          <w:szCs w:val="22"/>
          <w:lang w:eastAsia="en-US"/>
        </w:rPr>
      </w:pPr>
      <w:hyperlink w:anchor="_Toc440455598" w:history="1">
        <w:r w:rsidR="0092006B" w:rsidRPr="00076B76">
          <w:rPr>
            <w:rStyle w:val="Hyperlink"/>
            <w:noProof/>
          </w:rPr>
          <w:t>5.4.11.</w:t>
        </w:r>
        <w:r w:rsidR="0092006B">
          <w:rPr>
            <w:rFonts w:asciiTheme="minorHAnsi" w:eastAsiaTheme="minorEastAsia" w:hAnsiTheme="minorHAnsi" w:cstheme="minorBidi"/>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598 \h </w:instrText>
        </w:r>
        <w:r w:rsidR="0092006B">
          <w:rPr>
            <w:noProof/>
            <w:webHidden/>
          </w:rPr>
        </w:r>
        <w:r w:rsidR="0092006B">
          <w:rPr>
            <w:noProof/>
            <w:webHidden/>
          </w:rPr>
          <w:fldChar w:fldCharType="separate"/>
        </w:r>
        <w:r w:rsidR="00154D81">
          <w:rPr>
            <w:noProof/>
            <w:webHidden/>
          </w:rPr>
          <w:t>260</w:t>
        </w:r>
        <w:r w:rsidR="0092006B">
          <w:rPr>
            <w:noProof/>
            <w:webHidden/>
          </w:rPr>
          <w:fldChar w:fldCharType="end"/>
        </w:r>
      </w:hyperlink>
    </w:p>
    <w:p w14:paraId="07766C78"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599" w:history="1">
        <w:r w:rsidR="0092006B" w:rsidRPr="00076B76">
          <w:rPr>
            <w:rStyle w:val="Hyperlink"/>
            <w:noProof/>
          </w:rPr>
          <w:t>5.5.</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ersonal pronouns</w:t>
        </w:r>
        <w:r w:rsidR="0092006B">
          <w:rPr>
            <w:noProof/>
            <w:webHidden/>
          </w:rPr>
          <w:tab/>
        </w:r>
        <w:r w:rsidR="0092006B">
          <w:rPr>
            <w:noProof/>
            <w:webHidden/>
          </w:rPr>
          <w:fldChar w:fldCharType="begin"/>
        </w:r>
        <w:r w:rsidR="0092006B">
          <w:rPr>
            <w:noProof/>
            <w:webHidden/>
          </w:rPr>
          <w:instrText xml:space="preserve"> PAGEREF _Toc440455599 \h </w:instrText>
        </w:r>
        <w:r w:rsidR="0092006B">
          <w:rPr>
            <w:noProof/>
            <w:webHidden/>
          </w:rPr>
        </w:r>
        <w:r w:rsidR="0092006B">
          <w:rPr>
            <w:noProof/>
            <w:webHidden/>
          </w:rPr>
          <w:fldChar w:fldCharType="separate"/>
        </w:r>
        <w:r w:rsidR="00154D81">
          <w:rPr>
            <w:noProof/>
            <w:webHidden/>
          </w:rPr>
          <w:t>262</w:t>
        </w:r>
        <w:r w:rsidR="0092006B">
          <w:rPr>
            <w:noProof/>
            <w:webHidden/>
          </w:rPr>
          <w:fldChar w:fldCharType="end"/>
        </w:r>
      </w:hyperlink>
    </w:p>
    <w:p w14:paraId="652BED77"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00" w:history="1">
        <w:r w:rsidR="0092006B" w:rsidRPr="00076B76">
          <w:rPr>
            <w:rStyle w:val="Hyperlink"/>
            <w:noProof/>
          </w:rPr>
          <w:t>5.6.</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Demonstratives</w:t>
        </w:r>
        <w:r w:rsidR="0092006B">
          <w:rPr>
            <w:noProof/>
            <w:webHidden/>
          </w:rPr>
          <w:tab/>
        </w:r>
        <w:r w:rsidR="0092006B">
          <w:rPr>
            <w:noProof/>
            <w:webHidden/>
          </w:rPr>
          <w:fldChar w:fldCharType="begin"/>
        </w:r>
        <w:r w:rsidR="0092006B">
          <w:rPr>
            <w:noProof/>
            <w:webHidden/>
          </w:rPr>
          <w:instrText xml:space="preserve"> PAGEREF _Toc440455600 \h </w:instrText>
        </w:r>
        <w:r w:rsidR="0092006B">
          <w:rPr>
            <w:noProof/>
            <w:webHidden/>
          </w:rPr>
        </w:r>
        <w:r w:rsidR="0092006B">
          <w:rPr>
            <w:noProof/>
            <w:webHidden/>
          </w:rPr>
          <w:fldChar w:fldCharType="separate"/>
        </w:r>
        <w:r w:rsidR="00154D81">
          <w:rPr>
            <w:noProof/>
            <w:webHidden/>
          </w:rPr>
          <w:t>263</w:t>
        </w:r>
        <w:r w:rsidR="0092006B">
          <w:rPr>
            <w:noProof/>
            <w:webHidden/>
          </w:rPr>
          <w:fldChar w:fldCharType="end"/>
        </w:r>
      </w:hyperlink>
    </w:p>
    <w:p w14:paraId="6141EA92" w14:textId="77777777" w:rsidR="0092006B" w:rsidRDefault="007B450E">
      <w:pPr>
        <w:pStyle w:val="TOC3"/>
        <w:rPr>
          <w:rFonts w:asciiTheme="minorHAnsi" w:eastAsiaTheme="minorEastAsia" w:hAnsiTheme="minorHAnsi" w:cstheme="minorBidi"/>
          <w:noProof/>
          <w:sz w:val="22"/>
          <w:szCs w:val="22"/>
          <w:lang w:eastAsia="en-US"/>
        </w:rPr>
      </w:pPr>
      <w:hyperlink w:anchor="_Toc440455601" w:history="1">
        <w:r w:rsidR="0092006B" w:rsidRPr="00076B76">
          <w:rPr>
            <w:rStyle w:val="Hyperlink"/>
            <w:noProof/>
          </w:rPr>
          <w:t>5.6.1.</w:t>
        </w:r>
        <w:r w:rsidR="0092006B">
          <w:rPr>
            <w:rFonts w:asciiTheme="minorHAnsi" w:eastAsiaTheme="minorEastAsia" w:hAnsiTheme="minorHAnsi" w:cstheme="minorBidi"/>
            <w:noProof/>
            <w:sz w:val="22"/>
            <w:szCs w:val="22"/>
            <w:lang w:eastAsia="en-US"/>
          </w:rPr>
          <w:tab/>
        </w:r>
        <w:r w:rsidR="0092006B" w:rsidRPr="00076B76">
          <w:rPr>
            <w:rStyle w:val="Hyperlink"/>
            <w:noProof/>
          </w:rPr>
          <w:t>Adnominal uses</w:t>
        </w:r>
        <w:r w:rsidR="0092006B">
          <w:rPr>
            <w:noProof/>
            <w:webHidden/>
          </w:rPr>
          <w:tab/>
        </w:r>
        <w:r w:rsidR="0092006B">
          <w:rPr>
            <w:noProof/>
            <w:webHidden/>
          </w:rPr>
          <w:fldChar w:fldCharType="begin"/>
        </w:r>
        <w:r w:rsidR="0092006B">
          <w:rPr>
            <w:noProof/>
            <w:webHidden/>
          </w:rPr>
          <w:instrText xml:space="preserve"> PAGEREF _Toc440455601 \h </w:instrText>
        </w:r>
        <w:r w:rsidR="0092006B">
          <w:rPr>
            <w:noProof/>
            <w:webHidden/>
          </w:rPr>
        </w:r>
        <w:r w:rsidR="0092006B">
          <w:rPr>
            <w:noProof/>
            <w:webHidden/>
          </w:rPr>
          <w:fldChar w:fldCharType="separate"/>
        </w:r>
        <w:r w:rsidR="00154D81">
          <w:rPr>
            <w:noProof/>
            <w:webHidden/>
          </w:rPr>
          <w:t>264</w:t>
        </w:r>
        <w:r w:rsidR="0092006B">
          <w:rPr>
            <w:noProof/>
            <w:webHidden/>
          </w:rPr>
          <w:fldChar w:fldCharType="end"/>
        </w:r>
      </w:hyperlink>
    </w:p>
    <w:p w14:paraId="38D0E09F" w14:textId="77777777" w:rsidR="0092006B" w:rsidRDefault="007B450E">
      <w:pPr>
        <w:pStyle w:val="TOC3"/>
        <w:rPr>
          <w:rFonts w:asciiTheme="minorHAnsi" w:eastAsiaTheme="minorEastAsia" w:hAnsiTheme="minorHAnsi" w:cstheme="minorBidi"/>
          <w:noProof/>
          <w:sz w:val="22"/>
          <w:szCs w:val="22"/>
          <w:lang w:eastAsia="en-US"/>
        </w:rPr>
      </w:pPr>
      <w:hyperlink w:anchor="_Toc440455602" w:history="1">
        <w:r w:rsidR="0092006B" w:rsidRPr="00076B76">
          <w:rPr>
            <w:rStyle w:val="Hyperlink"/>
            <w:noProof/>
          </w:rPr>
          <w:t>5.6.2.</w:t>
        </w:r>
        <w:r w:rsidR="0092006B">
          <w:rPr>
            <w:rFonts w:asciiTheme="minorHAnsi" w:eastAsiaTheme="minorEastAsia" w:hAnsiTheme="minorHAnsi" w:cstheme="minorBidi"/>
            <w:noProof/>
            <w:sz w:val="22"/>
            <w:szCs w:val="22"/>
            <w:lang w:eastAsia="en-US"/>
          </w:rPr>
          <w:tab/>
        </w:r>
        <w:r w:rsidR="0092006B" w:rsidRPr="00076B76">
          <w:rPr>
            <w:rStyle w:val="Hyperlink"/>
            <w:noProof/>
          </w:rPr>
          <w:t>Pronominal uses</w:t>
        </w:r>
        <w:r w:rsidR="0092006B">
          <w:rPr>
            <w:noProof/>
            <w:webHidden/>
          </w:rPr>
          <w:tab/>
        </w:r>
        <w:r w:rsidR="0092006B">
          <w:rPr>
            <w:noProof/>
            <w:webHidden/>
          </w:rPr>
          <w:fldChar w:fldCharType="begin"/>
        </w:r>
        <w:r w:rsidR="0092006B">
          <w:rPr>
            <w:noProof/>
            <w:webHidden/>
          </w:rPr>
          <w:instrText xml:space="preserve"> PAGEREF _Toc440455602 \h </w:instrText>
        </w:r>
        <w:r w:rsidR="0092006B">
          <w:rPr>
            <w:noProof/>
            <w:webHidden/>
          </w:rPr>
        </w:r>
        <w:r w:rsidR="0092006B">
          <w:rPr>
            <w:noProof/>
            <w:webHidden/>
          </w:rPr>
          <w:fldChar w:fldCharType="separate"/>
        </w:r>
        <w:r w:rsidR="00154D81">
          <w:rPr>
            <w:noProof/>
            <w:webHidden/>
          </w:rPr>
          <w:t>265</w:t>
        </w:r>
        <w:r w:rsidR="0092006B">
          <w:rPr>
            <w:noProof/>
            <w:webHidden/>
          </w:rPr>
          <w:fldChar w:fldCharType="end"/>
        </w:r>
      </w:hyperlink>
    </w:p>
    <w:p w14:paraId="4045F7B9" w14:textId="77777777" w:rsidR="0092006B" w:rsidRDefault="007B450E">
      <w:pPr>
        <w:pStyle w:val="TOC3"/>
        <w:rPr>
          <w:rFonts w:asciiTheme="minorHAnsi" w:eastAsiaTheme="minorEastAsia" w:hAnsiTheme="minorHAnsi" w:cstheme="minorBidi"/>
          <w:noProof/>
          <w:sz w:val="22"/>
          <w:szCs w:val="22"/>
          <w:lang w:eastAsia="en-US"/>
        </w:rPr>
      </w:pPr>
      <w:hyperlink w:anchor="_Toc440455603" w:history="1">
        <w:r w:rsidR="0092006B" w:rsidRPr="00076B76">
          <w:rPr>
            <w:rStyle w:val="Hyperlink"/>
            <w:noProof/>
          </w:rPr>
          <w:t>5.6.3.</w:t>
        </w:r>
        <w:r w:rsidR="0092006B">
          <w:rPr>
            <w:rFonts w:asciiTheme="minorHAnsi" w:eastAsiaTheme="minorEastAsia" w:hAnsiTheme="minorHAnsi" w:cstheme="minorBidi"/>
            <w:noProof/>
            <w:sz w:val="22"/>
            <w:szCs w:val="22"/>
            <w:lang w:eastAsia="en-US"/>
          </w:rPr>
          <w:tab/>
        </w:r>
        <w:r w:rsidR="0092006B" w:rsidRPr="00076B76">
          <w:rPr>
            <w:rStyle w:val="Hyperlink"/>
            <w:noProof/>
          </w:rPr>
          <w:t>Adverbial uses</w:t>
        </w:r>
        <w:r w:rsidR="0092006B">
          <w:rPr>
            <w:noProof/>
            <w:webHidden/>
          </w:rPr>
          <w:tab/>
        </w:r>
        <w:r w:rsidR="0092006B">
          <w:rPr>
            <w:noProof/>
            <w:webHidden/>
          </w:rPr>
          <w:fldChar w:fldCharType="begin"/>
        </w:r>
        <w:r w:rsidR="0092006B">
          <w:rPr>
            <w:noProof/>
            <w:webHidden/>
          </w:rPr>
          <w:instrText xml:space="preserve"> PAGEREF _Toc440455603 \h </w:instrText>
        </w:r>
        <w:r w:rsidR="0092006B">
          <w:rPr>
            <w:noProof/>
            <w:webHidden/>
          </w:rPr>
        </w:r>
        <w:r w:rsidR="0092006B">
          <w:rPr>
            <w:noProof/>
            <w:webHidden/>
          </w:rPr>
          <w:fldChar w:fldCharType="separate"/>
        </w:r>
        <w:r w:rsidR="00154D81">
          <w:rPr>
            <w:noProof/>
            <w:webHidden/>
          </w:rPr>
          <w:t>266</w:t>
        </w:r>
        <w:r w:rsidR="0092006B">
          <w:rPr>
            <w:noProof/>
            <w:webHidden/>
          </w:rPr>
          <w:fldChar w:fldCharType="end"/>
        </w:r>
      </w:hyperlink>
    </w:p>
    <w:p w14:paraId="573D4461" w14:textId="77777777" w:rsidR="0092006B" w:rsidRDefault="007B450E">
      <w:pPr>
        <w:pStyle w:val="TOC3"/>
        <w:rPr>
          <w:rFonts w:asciiTheme="minorHAnsi" w:eastAsiaTheme="minorEastAsia" w:hAnsiTheme="minorHAnsi" w:cstheme="minorBidi"/>
          <w:noProof/>
          <w:sz w:val="22"/>
          <w:szCs w:val="22"/>
          <w:lang w:eastAsia="en-US"/>
        </w:rPr>
      </w:pPr>
      <w:hyperlink w:anchor="_Toc440455604" w:history="1">
        <w:r w:rsidR="0092006B" w:rsidRPr="00076B76">
          <w:rPr>
            <w:rStyle w:val="Hyperlink"/>
            <w:noProof/>
          </w:rPr>
          <w:t>5.6.4.</w:t>
        </w:r>
        <w:r w:rsidR="0092006B">
          <w:rPr>
            <w:rFonts w:asciiTheme="minorHAnsi" w:eastAsiaTheme="minorEastAsia" w:hAnsiTheme="minorHAnsi" w:cstheme="minorBidi"/>
            <w:noProof/>
            <w:sz w:val="22"/>
            <w:szCs w:val="22"/>
            <w:lang w:eastAsia="en-US"/>
          </w:rPr>
          <w:tab/>
        </w:r>
        <w:r w:rsidR="0092006B" w:rsidRPr="00076B76">
          <w:rPr>
            <w:rStyle w:val="Hyperlink"/>
            <w:noProof/>
          </w:rPr>
          <w:t>Stacking of demonstratives</w:t>
        </w:r>
        <w:r w:rsidR="0092006B">
          <w:rPr>
            <w:noProof/>
            <w:webHidden/>
          </w:rPr>
          <w:tab/>
        </w:r>
        <w:r w:rsidR="0092006B">
          <w:rPr>
            <w:noProof/>
            <w:webHidden/>
          </w:rPr>
          <w:fldChar w:fldCharType="begin"/>
        </w:r>
        <w:r w:rsidR="0092006B">
          <w:rPr>
            <w:noProof/>
            <w:webHidden/>
          </w:rPr>
          <w:instrText xml:space="preserve"> PAGEREF _Toc440455604 \h </w:instrText>
        </w:r>
        <w:r w:rsidR="0092006B">
          <w:rPr>
            <w:noProof/>
            <w:webHidden/>
          </w:rPr>
        </w:r>
        <w:r w:rsidR="0092006B">
          <w:rPr>
            <w:noProof/>
            <w:webHidden/>
          </w:rPr>
          <w:fldChar w:fldCharType="separate"/>
        </w:r>
        <w:r w:rsidR="00154D81">
          <w:rPr>
            <w:noProof/>
            <w:webHidden/>
          </w:rPr>
          <w:t>266</w:t>
        </w:r>
        <w:r w:rsidR="0092006B">
          <w:rPr>
            <w:noProof/>
            <w:webHidden/>
          </w:rPr>
          <w:fldChar w:fldCharType="end"/>
        </w:r>
      </w:hyperlink>
    </w:p>
    <w:p w14:paraId="647524B6"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05" w:history="1">
        <w:r w:rsidR="0092006B" w:rsidRPr="00076B76">
          <w:rPr>
            <w:rStyle w:val="Hyperlink"/>
            <w:noProof/>
          </w:rPr>
          <w:t>5.7.</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Locatives</w:t>
        </w:r>
        <w:r w:rsidR="0092006B">
          <w:rPr>
            <w:noProof/>
            <w:webHidden/>
          </w:rPr>
          <w:tab/>
        </w:r>
        <w:r w:rsidR="0092006B">
          <w:rPr>
            <w:noProof/>
            <w:webHidden/>
          </w:rPr>
          <w:fldChar w:fldCharType="begin"/>
        </w:r>
        <w:r w:rsidR="0092006B">
          <w:rPr>
            <w:noProof/>
            <w:webHidden/>
          </w:rPr>
          <w:instrText xml:space="preserve"> PAGEREF _Toc440455605 \h </w:instrText>
        </w:r>
        <w:r w:rsidR="0092006B">
          <w:rPr>
            <w:noProof/>
            <w:webHidden/>
          </w:rPr>
        </w:r>
        <w:r w:rsidR="0092006B">
          <w:rPr>
            <w:noProof/>
            <w:webHidden/>
          </w:rPr>
          <w:fldChar w:fldCharType="separate"/>
        </w:r>
        <w:r w:rsidR="00154D81">
          <w:rPr>
            <w:noProof/>
            <w:webHidden/>
          </w:rPr>
          <w:t>267</w:t>
        </w:r>
        <w:r w:rsidR="0092006B">
          <w:rPr>
            <w:noProof/>
            <w:webHidden/>
          </w:rPr>
          <w:fldChar w:fldCharType="end"/>
        </w:r>
      </w:hyperlink>
    </w:p>
    <w:p w14:paraId="7D0E5466" w14:textId="77777777" w:rsidR="0092006B" w:rsidRDefault="007B450E">
      <w:pPr>
        <w:pStyle w:val="TOC3"/>
        <w:rPr>
          <w:rFonts w:asciiTheme="minorHAnsi" w:eastAsiaTheme="minorEastAsia" w:hAnsiTheme="minorHAnsi" w:cstheme="minorBidi"/>
          <w:noProof/>
          <w:sz w:val="22"/>
          <w:szCs w:val="22"/>
          <w:lang w:eastAsia="en-US"/>
        </w:rPr>
      </w:pPr>
      <w:hyperlink w:anchor="_Toc440455606" w:history="1">
        <w:r w:rsidR="0092006B" w:rsidRPr="00076B76">
          <w:rPr>
            <w:rStyle w:val="Hyperlink"/>
            <w:noProof/>
          </w:rPr>
          <w:t>5.7.1.</w:t>
        </w:r>
        <w:r w:rsidR="0092006B">
          <w:rPr>
            <w:rFonts w:asciiTheme="minorHAnsi" w:eastAsiaTheme="minorEastAsia" w:hAnsiTheme="minorHAnsi" w:cstheme="minorBidi"/>
            <w:noProof/>
            <w:sz w:val="22"/>
            <w:szCs w:val="22"/>
            <w:lang w:eastAsia="en-US"/>
          </w:rPr>
          <w:tab/>
        </w:r>
        <w:r w:rsidR="0092006B" w:rsidRPr="00076B76">
          <w:rPr>
            <w:rStyle w:val="Hyperlink"/>
            <w:noProof/>
          </w:rPr>
          <w:t>Pronominal uses</w:t>
        </w:r>
        <w:r w:rsidR="0092006B">
          <w:rPr>
            <w:noProof/>
            <w:webHidden/>
          </w:rPr>
          <w:tab/>
        </w:r>
        <w:r w:rsidR="0092006B">
          <w:rPr>
            <w:noProof/>
            <w:webHidden/>
          </w:rPr>
          <w:fldChar w:fldCharType="begin"/>
        </w:r>
        <w:r w:rsidR="0092006B">
          <w:rPr>
            <w:noProof/>
            <w:webHidden/>
          </w:rPr>
          <w:instrText xml:space="preserve"> PAGEREF _Toc440455606 \h </w:instrText>
        </w:r>
        <w:r w:rsidR="0092006B">
          <w:rPr>
            <w:noProof/>
            <w:webHidden/>
          </w:rPr>
        </w:r>
        <w:r w:rsidR="0092006B">
          <w:rPr>
            <w:noProof/>
            <w:webHidden/>
          </w:rPr>
          <w:fldChar w:fldCharType="separate"/>
        </w:r>
        <w:r w:rsidR="00154D81">
          <w:rPr>
            <w:noProof/>
            <w:webHidden/>
          </w:rPr>
          <w:t>268</w:t>
        </w:r>
        <w:r w:rsidR="0092006B">
          <w:rPr>
            <w:noProof/>
            <w:webHidden/>
          </w:rPr>
          <w:fldChar w:fldCharType="end"/>
        </w:r>
      </w:hyperlink>
    </w:p>
    <w:p w14:paraId="29C8B7AE" w14:textId="77777777" w:rsidR="0092006B" w:rsidRDefault="007B450E">
      <w:pPr>
        <w:pStyle w:val="TOC3"/>
        <w:rPr>
          <w:rFonts w:asciiTheme="minorHAnsi" w:eastAsiaTheme="minorEastAsia" w:hAnsiTheme="minorHAnsi" w:cstheme="minorBidi"/>
          <w:noProof/>
          <w:sz w:val="22"/>
          <w:szCs w:val="22"/>
          <w:lang w:eastAsia="en-US"/>
        </w:rPr>
      </w:pPr>
      <w:hyperlink w:anchor="_Toc440455607" w:history="1">
        <w:r w:rsidR="0092006B" w:rsidRPr="00076B76">
          <w:rPr>
            <w:rStyle w:val="Hyperlink"/>
            <w:noProof/>
          </w:rPr>
          <w:t>5.7.2.</w:t>
        </w:r>
        <w:r w:rsidR="0092006B">
          <w:rPr>
            <w:rFonts w:asciiTheme="minorHAnsi" w:eastAsiaTheme="minorEastAsia" w:hAnsiTheme="minorHAnsi" w:cstheme="minorBidi"/>
            <w:noProof/>
            <w:sz w:val="22"/>
            <w:szCs w:val="22"/>
            <w:lang w:eastAsia="en-US"/>
          </w:rPr>
          <w:tab/>
        </w:r>
        <w:r w:rsidR="0092006B" w:rsidRPr="00076B76">
          <w:rPr>
            <w:rStyle w:val="Hyperlink"/>
            <w:noProof/>
          </w:rPr>
          <w:t>Adnominal uses</w:t>
        </w:r>
        <w:r w:rsidR="0092006B">
          <w:rPr>
            <w:noProof/>
            <w:webHidden/>
          </w:rPr>
          <w:tab/>
        </w:r>
        <w:r w:rsidR="0092006B">
          <w:rPr>
            <w:noProof/>
            <w:webHidden/>
          </w:rPr>
          <w:fldChar w:fldCharType="begin"/>
        </w:r>
        <w:r w:rsidR="0092006B">
          <w:rPr>
            <w:noProof/>
            <w:webHidden/>
          </w:rPr>
          <w:instrText xml:space="preserve"> PAGEREF _Toc440455607 \h </w:instrText>
        </w:r>
        <w:r w:rsidR="0092006B">
          <w:rPr>
            <w:noProof/>
            <w:webHidden/>
          </w:rPr>
        </w:r>
        <w:r w:rsidR="0092006B">
          <w:rPr>
            <w:noProof/>
            <w:webHidden/>
          </w:rPr>
          <w:fldChar w:fldCharType="separate"/>
        </w:r>
        <w:r w:rsidR="00154D81">
          <w:rPr>
            <w:noProof/>
            <w:webHidden/>
          </w:rPr>
          <w:t>270</w:t>
        </w:r>
        <w:r w:rsidR="0092006B">
          <w:rPr>
            <w:noProof/>
            <w:webHidden/>
          </w:rPr>
          <w:fldChar w:fldCharType="end"/>
        </w:r>
      </w:hyperlink>
    </w:p>
    <w:p w14:paraId="143B53F9"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08" w:history="1">
        <w:r w:rsidR="0092006B" w:rsidRPr="00076B76">
          <w:rPr>
            <w:rStyle w:val="Hyperlink"/>
            <w:noProof/>
          </w:rPr>
          <w:t>5.8.</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Interrogatives</w:t>
        </w:r>
        <w:r w:rsidR="0092006B">
          <w:rPr>
            <w:noProof/>
            <w:webHidden/>
          </w:rPr>
          <w:tab/>
        </w:r>
        <w:r w:rsidR="0092006B">
          <w:rPr>
            <w:noProof/>
            <w:webHidden/>
          </w:rPr>
          <w:fldChar w:fldCharType="begin"/>
        </w:r>
        <w:r w:rsidR="0092006B">
          <w:rPr>
            <w:noProof/>
            <w:webHidden/>
          </w:rPr>
          <w:instrText xml:space="preserve"> PAGEREF _Toc440455608 \h </w:instrText>
        </w:r>
        <w:r w:rsidR="0092006B">
          <w:rPr>
            <w:noProof/>
            <w:webHidden/>
          </w:rPr>
        </w:r>
        <w:r w:rsidR="0092006B">
          <w:rPr>
            <w:noProof/>
            <w:webHidden/>
          </w:rPr>
          <w:fldChar w:fldCharType="separate"/>
        </w:r>
        <w:r w:rsidR="00154D81">
          <w:rPr>
            <w:noProof/>
            <w:webHidden/>
          </w:rPr>
          <w:t>270</w:t>
        </w:r>
        <w:r w:rsidR="0092006B">
          <w:rPr>
            <w:noProof/>
            <w:webHidden/>
          </w:rPr>
          <w:fldChar w:fldCharType="end"/>
        </w:r>
      </w:hyperlink>
    </w:p>
    <w:p w14:paraId="43112F0E" w14:textId="77777777" w:rsidR="0092006B" w:rsidRDefault="007B450E">
      <w:pPr>
        <w:pStyle w:val="TOC3"/>
        <w:rPr>
          <w:rFonts w:asciiTheme="minorHAnsi" w:eastAsiaTheme="minorEastAsia" w:hAnsiTheme="minorHAnsi" w:cstheme="minorBidi"/>
          <w:noProof/>
          <w:sz w:val="22"/>
          <w:szCs w:val="22"/>
          <w:lang w:eastAsia="en-US"/>
        </w:rPr>
      </w:pPr>
      <w:hyperlink w:anchor="_Toc440455609" w:history="1">
        <w:r w:rsidR="0092006B" w:rsidRPr="00076B76">
          <w:rPr>
            <w:rStyle w:val="Hyperlink"/>
            <w:noProof/>
          </w:rPr>
          <w:t>5.8.1.</w:t>
        </w:r>
        <w:r w:rsidR="0092006B">
          <w:rPr>
            <w:rFonts w:asciiTheme="minorHAnsi" w:eastAsiaTheme="minorEastAsia" w:hAnsiTheme="minorHAnsi" w:cstheme="minorBidi"/>
            <w:noProof/>
            <w:sz w:val="22"/>
            <w:szCs w:val="22"/>
            <w:lang w:eastAsia="en-US"/>
          </w:rPr>
          <w:tab/>
        </w:r>
        <w:r w:rsidR="0092006B" w:rsidRPr="00076B76">
          <w:rPr>
            <w:rStyle w:val="Hyperlink"/>
            <w:i/>
            <w:noProof/>
          </w:rPr>
          <w:t>siapa</w:t>
        </w:r>
        <w:r w:rsidR="0092006B" w:rsidRPr="00076B76">
          <w:rPr>
            <w:rStyle w:val="Hyperlink"/>
            <w:noProof/>
          </w:rPr>
          <w:t xml:space="preserve"> ‘who’</w:t>
        </w:r>
        <w:r w:rsidR="0092006B">
          <w:rPr>
            <w:noProof/>
            <w:webHidden/>
          </w:rPr>
          <w:tab/>
        </w:r>
        <w:r w:rsidR="0092006B">
          <w:rPr>
            <w:noProof/>
            <w:webHidden/>
          </w:rPr>
          <w:fldChar w:fldCharType="begin"/>
        </w:r>
        <w:r w:rsidR="0092006B">
          <w:rPr>
            <w:noProof/>
            <w:webHidden/>
          </w:rPr>
          <w:instrText xml:space="preserve"> PAGEREF _Toc440455609 \h </w:instrText>
        </w:r>
        <w:r w:rsidR="0092006B">
          <w:rPr>
            <w:noProof/>
            <w:webHidden/>
          </w:rPr>
        </w:r>
        <w:r w:rsidR="0092006B">
          <w:rPr>
            <w:noProof/>
            <w:webHidden/>
          </w:rPr>
          <w:fldChar w:fldCharType="separate"/>
        </w:r>
        <w:r w:rsidR="00154D81">
          <w:rPr>
            <w:noProof/>
            <w:webHidden/>
          </w:rPr>
          <w:t>271</w:t>
        </w:r>
        <w:r w:rsidR="0092006B">
          <w:rPr>
            <w:noProof/>
            <w:webHidden/>
          </w:rPr>
          <w:fldChar w:fldCharType="end"/>
        </w:r>
      </w:hyperlink>
    </w:p>
    <w:p w14:paraId="0546FD63" w14:textId="77777777" w:rsidR="0092006B" w:rsidRDefault="007B450E">
      <w:pPr>
        <w:pStyle w:val="TOC3"/>
        <w:rPr>
          <w:rFonts w:asciiTheme="minorHAnsi" w:eastAsiaTheme="minorEastAsia" w:hAnsiTheme="minorHAnsi" w:cstheme="minorBidi"/>
          <w:noProof/>
          <w:sz w:val="22"/>
          <w:szCs w:val="22"/>
          <w:lang w:eastAsia="en-US"/>
        </w:rPr>
      </w:pPr>
      <w:hyperlink w:anchor="_Toc440455610" w:history="1">
        <w:r w:rsidR="0092006B" w:rsidRPr="00076B76">
          <w:rPr>
            <w:rStyle w:val="Hyperlink"/>
            <w:noProof/>
          </w:rPr>
          <w:t>5.8.2.</w:t>
        </w:r>
        <w:r w:rsidR="0092006B">
          <w:rPr>
            <w:rFonts w:asciiTheme="minorHAnsi" w:eastAsiaTheme="minorEastAsia" w:hAnsiTheme="minorHAnsi" w:cstheme="minorBidi"/>
            <w:noProof/>
            <w:sz w:val="22"/>
            <w:szCs w:val="22"/>
            <w:lang w:eastAsia="en-US"/>
          </w:rPr>
          <w:tab/>
        </w:r>
        <w:r w:rsidR="0092006B" w:rsidRPr="00076B76">
          <w:rPr>
            <w:rStyle w:val="Hyperlink"/>
            <w:i/>
            <w:noProof/>
          </w:rPr>
          <w:t>apa</w:t>
        </w:r>
        <w:r w:rsidR="0092006B" w:rsidRPr="00076B76">
          <w:rPr>
            <w:rStyle w:val="Hyperlink"/>
            <w:noProof/>
          </w:rPr>
          <w:t xml:space="preserve"> ‘what’</w:t>
        </w:r>
        <w:r w:rsidR="0092006B">
          <w:rPr>
            <w:noProof/>
            <w:webHidden/>
          </w:rPr>
          <w:tab/>
        </w:r>
        <w:r w:rsidR="0092006B">
          <w:rPr>
            <w:noProof/>
            <w:webHidden/>
          </w:rPr>
          <w:fldChar w:fldCharType="begin"/>
        </w:r>
        <w:r w:rsidR="0092006B">
          <w:rPr>
            <w:noProof/>
            <w:webHidden/>
          </w:rPr>
          <w:instrText xml:space="preserve"> PAGEREF _Toc440455610 \h </w:instrText>
        </w:r>
        <w:r w:rsidR="0092006B">
          <w:rPr>
            <w:noProof/>
            <w:webHidden/>
          </w:rPr>
        </w:r>
        <w:r w:rsidR="0092006B">
          <w:rPr>
            <w:noProof/>
            <w:webHidden/>
          </w:rPr>
          <w:fldChar w:fldCharType="separate"/>
        </w:r>
        <w:r w:rsidR="00154D81">
          <w:rPr>
            <w:noProof/>
            <w:webHidden/>
          </w:rPr>
          <w:t>274</w:t>
        </w:r>
        <w:r w:rsidR="0092006B">
          <w:rPr>
            <w:noProof/>
            <w:webHidden/>
          </w:rPr>
          <w:fldChar w:fldCharType="end"/>
        </w:r>
      </w:hyperlink>
    </w:p>
    <w:p w14:paraId="0F737584" w14:textId="77777777" w:rsidR="0092006B" w:rsidRDefault="007B450E">
      <w:pPr>
        <w:pStyle w:val="TOC3"/>
        <w:rPr>
          <w:rFonts w:asciiTheme="minorHAnsi" w:eastAsiaTheme="minorEastAsia" w:hAnsiTheme="minorHAnsi" w:cstheme="minorBidi"/>
          <w:noProof/>
          <w:sz w:val="22"/>
          <w:szCs w:val="22"/>
          <w:lang w:eastAsia="en-US"/>
        </w:rPr>
      </w:pPr>
      <w:hyperlink w:anchor="_Toc440455611" w:history="1">
        <w:r w:rsidR="0092006B" w:rsidRPr="00076B76">
          <w:rPr>
            <w:rStyle w:val="Hyperlink"/>
            <w:noProof/>
          </w:rPr>
          <w:t>5.8.3.</w:t>
        </w:r>
        <w:r w:rsidR="0092006B">
          <w:rPr>
            <w:rFonts w:asciiTheme="minorHAnsi" w:eastAsiaTheme="minorEastAsia" w:hAnsiTheme="minorHAnsi" w:cstheme="minorBidi"/>
            <w:noProof/>
            <w:sz w:val="22"/>
            <w:szCs w:val="22"/>
            <w:lang w:eastAsia="en-US"/>
          </w:rPr>
          <w:tab/>
        </w:r>
        <w:r w:rsidR="0092006B" w:rsidRPr="00076B76">
          <w:rPr>
            <w:rStyle w:val="Hyperlink"/>
            <w:i/>
            <w:noProof/>
          </w:rPr>
          <w:t>mana</w:t>
        </w:r>
        <w:r w:rsidR="0092006B" w:rsidRPr="00076B76">
          <w:rPr>
            <w:rStyle w:val="Hyperlink"/>
            <w:noProof/>
          </w:rPr>
          <w:t xml:space="preserve"> ‘where, which’</w:t>
        </w:r>
        <w:r w:rsidR="0092006B">
          <w:rPr>
            <w:noProof/>
            <w:webHidden/>
          </w:rPr>
          <w:tab/>
        </w:r>
        <w:r w:rsidR="0092006B">
          <w:rPr>
            <w:noProof/>
            <w:webHidden/>
          </w:rPr>
          <w:fldChar w:fldCharType="begin"/>
        </w:r>
        <w:r w:rsidR="0092006B">
          <w:rPr>
            <w:noProof/>
            <w:webHidden/>
          </w:rPr>
          <w:instrText xml:space="preserve"> PAGEREF _Toc440455611 \h </w:instrText>
        </w:r>
        <w:r w:rsidR="0092006B">
          <w:rPr>
            <w:noProof/>
            <w:webHidden/>
          </w:rPr>
        </w:r>
        <w:r w:rsidR="0092006B">
          <w:rPr>
            <w:noProof/>
            <w:webHidden/>
          </w:rPr>
          <w:fldChar w:fldCharType="separate"/>
        </w:r>
        <w:r w:rsidR="00154D81">
          <w:rPr>
            <w:noProof/>
            <w:webHidden/>
          </w:rPr>
          <w:t>276</w:t>
        </w:r>
        <w:r w:rsidR="0092006B">
          <w:rPr>
            <w:noProof/>
            <w:webHidden/>
          </w:rPr>
          <w:fldChar w:fldCharType="end"/>
        </w:r>
      </w:hyperlink>
    </w:p>
    <w:p w14:paraId="5B70056B" w14:textId="77777777" w:rsidR="0092006B" w:rsidRDefault="007B450E">
      <w:pPr>
        <w:pStyle w:val="TOC3"/>
        <w:rPr>
          <w:rFonts w:asciiTheme="minorHAnsi" w:eastAsiaTheme="minorEastAsia" w:hAnsiTheme="minorHAnsi" w:cstheme="minorBidi"/>
          <w:noProof/>
          <w:sz w:val="22"/>
          <w:szCs w:val="22"/>
          <w:lang w:eastAsia="en-US"/>
        </w:rPr>
      </w:pPr>
      <w:hyperlink w:anchor="_Toc440455612" w:history="1">
        <w:r w:rsidR="0092006B" w:rsidRPr="00076B76">
          <w:rPr>
            <w:rStyle w:val="Hyperlink"/>
            <w:noProof/>
          </w:rPr>
          <w:t>5.8.4.</w:t>
        </w:r>
        <w:r w:rsidR="0092006B">
          <w:rPr>
            <w:rFonts w:asciiTheme="minorHAnsi" w:eastAsiaTheme="minorEastAsia" w:hAnsiTheme="minorHAnsi" w:cstheme="minorBidi"/>
            <w:noProof/>
            <w:sz w:val="22"/>
            <w:szCs w:val="22"/>
            <w:lang w:eastAsia="en-US"/>
          </w:rPr>
          <w:tab/>
        </w:r>
        <w:r w:rsidR="0092006B" w:rsidRPr="00076B76">
          <w:rPr>
            <w:rStyle w:val="Hyperlink"/>
            <w:i/>
            <w:noProof/>
          </w:rPr>
          <w:t>bagemana</w:t>
        </w:r>
        <w:r w:rsidR="0092006B" w:rsidRPr="00076B76">
          <w:rPr>
            <w:rStyle w:val="Hyperlink"/>
            <w:noProof/>
          </w:rPr>
          <w:t xml:space="preserve"> ‘how’</w:t>
        </w:r>
        <w:r w:rsidR="0092006B">
          <w:rPr>
            <w:noProof/>
            <w:webHidden/>
          </w:rPr>
          <w:tab/>
        </w:r>
        <w:r w:rsidR="0092006B">
          <w:rPr>
            <w:noProof/>
            <w:webHidden/>
          </w:rPr>
          <w:fldChar w:fldCharType="begin"/>
        </w:r>
        <w:r w:rsidR="0092006B">
          <w:rPr>
            <w:noProof/>
            <w:webHidden/>
          </w:rPr>
          <w:instrText xml:space="preserve"> PAGEREF _Toc440455612 \h </w:instrText>
        </w:r>
        <w:r w:rsidR="0092006B">
          <w:rPr>
            <w:noProof/>
            <w:webHidden/>
          </w:rPr>
        </w:r>
        <w:r w:rsidR="0092006B">
          <w:rPr>
            <w:noProof/>
            <w:webHidden/>
          </w:rPr>
          <w:fldChar w:fldCharType="separate"/>
        </w:r>
        <w:r w:rsidR="00154D81">
          <w:rPr>
            <w:noProof/>
            <w:webHidden/>
          </w:rPr>
          <w:t>278</w:t>
        </w:r>
        <w:r w:rsidR="0092006B">
          <w:rPr>
            <w:noProof/>
            <w:webHidden/>
          </w:rPr>
          <w:fldChar w:fldCharType="end"/>
        </w:r>
      </w:hyperlink>
    </w:p>
    <w:p w14:paraId="738CCA1C" w14:textId="77777777" w:rsidR="0092006B" w:rsidRDefault="007B450E">
      <w:pPr>
        <w:pStyle w:val="TOC3"/>
        <w:rPr>
          <w:rFonts w:asciiTheme="minorHAnsi" w:eastAsiaTheme="minorEastAsia" w:hAnsiTheme="minorHAnsi" w:cstheme="minorBidi"/>
          <w:noProof/>
          <w:sz w:val="22"/>
          <w:szCs w:val="22"/>
          <w:lang w:eastAsia="en-US"/>
        </w:rPr>
      </w:pPr>
      <w:hyperlink w:anchor="_Toc440455613" w:history="1">
        <w:r w:rsidR="0092006B" w:rsidRPr="00076B76">
          <w:rPr>
            <w:rStyle w:val="Hyperlink"/>
            <w:noProof/>
          </w:rPr>
          <w:t>5.8.5.</w:t>
        </w:r>
        <w:r w:rsidR="0092006B">
          <w:rPr>
            <w:rFonts w:asciiTheme="minorHAnsi" w:eastAsiaTheme="minorEastAsia" w:hAnsiTheme="minorHAnsi" w:cstheme="minorBidi"/>
            <w:noProof/>
            <w:sz w:val="22"/>
            <w:szCs w:val="22"/>
            <w:lang w:eastAsia="en-US"/>
          </w:rPr>
          <w:tab/>
        </w:r>
        <w:r w:rsidR="0092006B" w:rsidRPr="00076B76">
          <w:rPr>
            <w:rStyle w:val="Hyperlink"/>
            <w:i/>
            <w:noProof/>
          </w:rPr>
          <w:t>kapang</w:t>
        </w:r>
        <w:r w:rsidR="0092006B" w:rsidRPr="00076B76">
          <w:rPr>
            <w:rStyle w:val="Hyperlink"/>
            <w:noProof/>
          </w:rPr>
          <w:t xml:space="preserve"> ‘when’</w:t>
        </w:r>
        <w:r w:rsidR="0092006B">
          <w:rPr>
            <w:noProof/>
            <w:webHidden/>
          </w:rPr>
          <w:tab/>
        </w:r>
        <w:r w:rsidR="0092006B">
          <w:rPr>
            <w:noProof/>
            <w:webHidden/>
          </w:rPr>
          <w:fldChar w:fldCharType="begin"/>
        </w:r>
        <w:r w:rsidR="0092006B">
          <w:rPr>
            <w:noProof/>
            <w:webHidden/>
          </w:rPr>
          <w:instrText xml:space="preserve"> PAGEREF _Toc440455613 \h </w:instrText>
        </w:r>
        <w:r w:rsidR="0092006B">
          <w:rPr>
            <w:noProof/>
            <w:webHidden/>
          </w:rPr>
        </w:r>
        <w:r w:rsidR="0092006B">
          <w:rPr>
            <w:noProof/>
            <w:webHidden/>
          </w:rPr>
          <w:fldChar w:fldCharType="separate"/>
        </w:r>
        <w:r w:rsidR="00154D81">
          <w:rPr>
            <w:noProof/>
            <w:webHidden/>
          </w:rPr>
          <w:t>279</w:t>
        </w:r>
        <w:r w:rsidR="0092006B">
          <w:rPr>
            <w:noProof/>
            <w:webHidden/>
          </w:rPr>
          <w:fldChar w:fldCharType="end"/>
        </w:r>
      </w:hyperlink>
    </w:p>
    <w:p w14:paraId="7B32981E" w14:textId="77777777" w:rsidR="0092006B" w:rsidRDefault="007B450E">
      <w:pPr>
        <w:pStyle w:val="TOC3"/>
        <w:rPr>
          <w:rFonts w:asciiTheme="minorHAnsi" w:eastAsiaTheme="minorEastAsia" w:hAnsiTheme="minorHAnsi" w:cstheme="minorBidi"/>
          <w:noProof/>
          <w:sz w:val="22"/>
          <w:szCs w:val="22"/>
          <w:lang w:eastAsia="en-US"/>
        </w:rPr>
      </w:pPr>
      <w:hyperlink w:anchor="_Toc440455614" w:history="1">
        <w:r w:rsidR="0092006B" w:rsidRPr="00076B76">
          <w:rPr>
            <w:rStyle w:val="Hyperlink"/>
            <w:noProof/>
          </w:rPr>
          <w:t>5.8.6.</w:t>
        </w:r>
        <w:r w:rsidR="0092006B">
          <w:rPr>
            <w:rFonts w:asciiTheme="minorHAnsi" w:eastAsiaTheme="minorEastAsia" w:hAnsiTheme="minorHAnsi" w:cstheme="minorBidi"/>
            <w:noProof/>
            <w:sz w:val="22"/>
            <w:szCs w:val="22"/>
            <w:lang w:eastAsia="en-US"/>
          </w:rPr>
          <w:tab/>
        </w:r>
        <w:r w:rsidR="0092006B" w:rsidRPr="00076B76">
          <w:rPr>
            <w:rStyle w:val="Hyperlink"/>
            <w:i/>
            <w:noProof/>
          </w:rPr>
          <w:t>knapa</w:t>
        </w:r>
        <w:r w:rsidR="0092006B" w:rsidRPr="00076B76">
          <w:rPr>
            <w:rStyle w:val="Hyperlink"/>
            <w:noProof/>
          </w:rPr>
          <w:t xml:space="preserve"> ‘why’</w:t>
        </w:r>
        <w:r w:rsidR="0092006B">
          <w:rPr>
            <w:noProof/>
            <w:webHidden/>
          </w:rPr>
          <w:tab/>
        </w:r>
        <w:r w:rsidR="0092006B">
          <w:rPr>
            <w:noProof/>
            <w:webHidden/>
          </w:rPr>
          <w:fldChar w:fldCharType="begin"/>
        </w:r>
        <w:r w:rsidR="0092006B">
          <w:rPr>
            <w:noProof/>
            <w:webHidden/>
          </w:rPr>
          <w:instrText xml:space="preserve"> PAGEREF _Toc440455614 \h </w:instrText>
        </w:r>
        <w:r w:rsidR="0092006B">
          <w:rPr>
            <w:noProof/>
            <w:webHidden/>
          </w:rPr>
        </w:r>
        <w:r w:rsidR="0092006B">
          <w:rPr>
            <w:noProof/>
            <w:webHidden/>
          </w:rPr>
          <w:fldChar w:fldCharType="separate"/>
        </w:r>
        <w:r w:rsidR="00154D81">
          <w:rPr>
            <w:noProof/>
            <w:webHidden/>
          </w:rPr>
          <w:t>280</w:t>
        </w:r>
        <w:r w:rsidR="0092006B">
          <w:rPr>
            <w:noProof/>
            <w:webHidden/>
          </w:rPr>
          <w:fldChar w:fldCharType="end"/>
        </w:r>
      </w:hyperlink>
    </w:p>
    <w:p w14:paraId="5F02B227" w14:textId="77777777" w:rsidR="0092006B" w:rsidRDefault="007B450E">
      <w:pPr>
        <w:pStyle w:val="TOC3"/>
        <w:rPr>
          <w:rFonts w:asciiTheme="minorHAnsi" w:eastAsiaTheme="minorEastAsia" w:hAnsiTheme="minorHAnsi" w:cstheme="minorBidi"/>
          <w:noProof/>
          <w:sz w:val="22"/>
          <w:szCs w:val="22"/>
          <w:lang w:eastAsia="en-US"/>
        </w:rPr>
      </w:pPr>
      <w:hyperlink w:anchor="_Toc440455615" w:history="1">
        <w:r w:rsidR="0092006B" w:rsidRPr="00076B76">
          <w:rPr>
            <w:rStyle w:val="Hyperlink"/>
            <w:noProof/>
          </w:rPr>
          <w:t>5.8.7.</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Interrogative uses of mid-range quantifier </w:t>
        </w:r>
        <w:r w:rsidR="0092006B" w:rsidRPr="00076B76">
          <w:rPr>
            <w:rStyle w:val="Hyperlink"/>
            <w:i/>
            <w:noProof/>
          </w:rPr>
          <w:t>brapa</w:t>
        </w:r>
        <w:r w:rsidR="0092006B" w:rsidRPr="00076B76">
          <w:rPr>
            <w:rStyle w:val="Hyperlink"/>
            <w:noProof/>
          </w:rPr>
          <w:t xml:space="preserve"> ‘several’</w:t>
        </w:r>
        <w:r w:rsidR="0092006B">
          <w:rPr>
            <w:noProof/>
            <w:webHidden/>
          </w:rPr>
          <w:tab/>
        </w:r>
        <w:r w:rsidR="0092006B">
          <w:rPr>
            <w:noProof/>
            <w:webHidden/>
          </w:rPr>
          <w:fldChar w:fldCharType="begin"/>
        </w:r>
        <w:r w:rsidR="0092006B">
          <w:rPr>
            <w:noProof/>
            <w:webHidden/>
          </w:rPr>
          <w:instrText xml:space="preserve"> PAGEREF _Toc440455615 \h </w:instrText>
        </w:r>
        <w:r w:rsidR="0092006B">
          <w:rPr>
            <w:noProof/>
            <w:webHidden/>
          </w:rPr>
        </w:r>
        <w:r w:rsidR="0092006B">
          <w:rPr>
            <w:noProof/>
            <w:webHidden/>
          </w:rPr>
          <w:fldChar w:fldCharType="separate"/>
        </w:r>
        <w:r w:rsidR="00154D81">
          <w:rPr>
            <w:noProof/>
            <w:webHidden/>
          </w:rPr>
          <w:t>281</w:t>
        </w:r>
        <w:r w:rsidR="0092006B">
          <w:rPr>
            <w:noProof/>
            <w:webHidden/>
          </w:rPr>
          <w:fldChar w:fldCharType="end"/>
        </w:r>
      </w:hyperlink>
    </w:p>
    <w:p w14:paraId="05797ABB" w14:textId="77777777" w:rsidR="0092006B" w:rsidRDefault="007B450E">
      <w:pPr>
        <w:pStyle w:val="TOC3"/>
        <w:rPr>
          <w:rFonts w:asciiTheme="minorHAnsi" w:eastAsiaTheme="minorEastAsia" w:hAnsiTheme="minorHAnsi" w:cstheme="minorBidi"/>
          <w:noProof/>
          <w:sz w:val="22"/>
          <w:szCs w:val="22"/>
          <w:lang w:eastAsia="en-US"/>
        </w:rPr>
      </w:pPr>
      <w:hyperlink w:anchor="_Toc440455616" w:history="1">
        <w:r w:rsidR="0092006B" w:rsidRPr="00076B76">
          <w:rPr>
            <w:rStyle w:val="Hyperlink"/>
            <w:noProof/>
          </w:rPr>
          <w:t>5.8.8.</w:t>
        </w:r>
        <w:r w:rsidR="0092006B">
          <w:rPr>
            <w:rFonts w:asciiTheme="minorHAnsi" w:eastAsiaTheme="minorEastAsia" w:hAnsiTheme="minorHAnsi" w:cstheme="minorBidi"/>
            <w:noProof/>
            <w:sz w:val="22"/>
            <w:szCs w:val="22"/>
            <w:lang w:eastAsia="en-US"/>
          </w:rPr>
          <w:tab/>
        </w:r>
        <w:r w:rsidR="0092006B" w:rsidRPr="00076B76">
          <w:rPr>
            <w:rStyle w:val="Hyperlink"/>
            <w:noProof/>
          </w:rPr>
          <w:t>Interrogatives denoting indefinite referents</w:t>
        </w:r>
        <w:r w:rsidR="0092006B">
          <w:rPr>
            <w:noProof/>
            <w:webHidden/>
          </w:rPr>
          <w:tab/>
        </w:r>
        <w:r w:rsidR="0092006B">
          <w:rPr>
            <w:noProof/>
            <w:webHidden/>
          </w:rPr>
          <w:fldChar w:fldCharType="begin"/>
        </w:r>
        <w:r w:rsidR="0092006B">
          <w:rPr>
            <w:noProof/>
            <w:webHidden/>
          </w:rPr>
          <w:instrText xml:space="preserve"> PAGEREF _Toc440455616 \h </w:instrText>
        </w:r>
        <w:r w:rsidR="0092006B">
          <w:rPr>
            <w:noProof/>
            <w:webHidden/>
          </w:rPr>
        </w:r>
        <w:r w:rsidR="0092006B">
          <w:rPr>
            <w:noProof/>
            <w:webHidden/>
          </w:rPr>
          <w:fldChar w:fldCharType="separate"/>
        </w:r>
        <w:r w:rsidR="00154D81">
          <w:rPr>
            <w:noProof/>
            <w:webHidden/>
          </w:rPr>
          <w:t>282</w:t>
        </w:r>
        <w:r w:rsidR="0092006B">
          <w:rPr>
            <w:noProof/>
            <w:webHidden/>
          </w:rPr>
          <w:fldChar w:fldCharType="end"/>
        </w:r>
      </w:hyperlink>
    </w:p>
    <w:p w14:paraId="20661561" w14:textId="77777777" w:rsidR="0092006B" w:rsidRDefault="007B450E">
      <w:pPr>
        <w:pStyle w:val="TOC3"/>
        <w:rPr>
          <w:rFonts w:asciiTheme="minorHAnsi" w:eastAsiaTheme="minorEastAsia" w:hAnsiTheme="minorHAnsi" w:cstheme="minorBidi"/>
          <w:noProof/>
          <w:sz w:val="22"/>
          <w:szCs w:val="22"/>
          <w:lang w:eastAsia="en-US"/>
        </w:rPr>
      </w:pPr>
      <w:hyperlink w:anchor="_Toc440455617" w:history="1">
        <w:r w:rsidR="0092006B" w:rsidRPr="00076B76">
          <w:rPr>
            <w:rStyle w:val="Hyperlink"/>
            <w:noProof/>
          </w:rPr>
          <w:t>5.8.9.</w:t>
        </w:r>
        <w:r w:rsidR="0092006B">
          <w:rPr>
            <w:rFonts w:asciiTheme="minorHAnsi" w:eastAsiaTheme="minorEastAsia" w:hAnsiTheme="minorHAnsi" w:cstheme="minorBidi"/>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617 \h </w:instrText>
        </w:r>
        <w:r w:rsidR="0092006B">
          <w:rPr>
            <w:noProof/>
            <w:webHidden/>
          </w:rPr>
        </w:r>
        <w:r w:rsidR="0092006B">
          <w:rPr>
            <w:noProof/>
            <w:webHidden/>
          </w:rPr>
          <w:fldChar w:fldCharType="separate"/>
        </w:r>
        <w:r w:rsidR="00154D81">
          <w:rPr>
            <w:noProof/>
            <w:webHidden/>
          </w:rPr>
          <w:t>283</w:t>
        </w:r>
        <w:r w:rsidR="0092006B">
          <w:rPr>
            <w:noProof/>
            <w:webHidden/>
          </w:rPr>
          <w:fldChar w:fldCharType="end"/>
        </w:r>
      </w:hyperlink>
    </w:p>
    <w:p w14:paraId="074EDB9F"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18" w:history="1">
        <w:r w:rsidR="0092006B" w:rsidRPr="00076B76">
          <w:rPr>
            <w:rStyle w:val="Hyperlink"/>
            <w:noProof/>
          </w:rPr>
          <w:t>5.9.</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umerals</w:t>
        </w:r>
        <w:r w:rsidR="0092006B">
          <w:rPr>
            <w:noProof/>
            <w:webHidden/>
          </w:rPr>
          <w:tab/>
        </w:r>
        <w:r w:rsidR="0092006B">
          <w:rPr>
            <w:noProof/>
            <w:webHidden/>
          </w:rPr>
          <w:fldChar w:fldCharType="begin"/>
        </w:r>
        <w:r w:rsidR="0092006B">
          <w:rPr>
            <w:noProof/>
            <w:webHidden/>
          </w:rPr>
          <w:instrText xml:space="preserve"> PAGEREF _Toc440455618 \h </w:instrText>
        </w:r>
        <w:r w:rsidR="0092006B">
          <w:rPr>
            <w:noProof/>
            <w:webHidden/>
          </w:rPr>
        </w:r>
        <w:r w:rsidR="0092006B">
          <w:rPr>
            <w:noProof/>
            <w:webHidden/>
          </w:rPr>
          <w:fldChar w:fldCharType="separate"/>
        </w:r>
        <w:r w:rsidR="00154D81">
          <w:rPr>
            <w:noProof/>
            <w:webHidden/>
          </w:rPr>
          <w:t>284</w:t>
        </w:r>
        <w:r w:rsidR="0092006B">
          <w:rPr>
            <w:noProof/>
            <w:webHidden/>
          </w:rPr>
          <w:fldChar w:fldCharType="end"/>
        </w:r>
      </w:hyperlink>
    </w:p>
    <w:p w14:paraId="774C0AC5" w14:textId="77777777" w:rsidR="0092006B" w:rsidRDefault="007B450E">
      <w:pPr>
        <w:pStyle w:val="TOC3"/>
        <w:rPr>
          <w:rFonts w:asciiTheme="minorHAnsi" w:eastAsiaTheme="minorEastAsia" w:hAnsiTheme="minorHAnsi" w:cstheme="minorBidi"/>
          <w:noProof/>
          <w:sz w:val="22"/>
          <w:szCs w:val="22"/>
          <w:lang w:eastAsia="en-US"/>
        </w:rPr>
      </w:pPr>
      <w:hyperlink w:anchor="_Toc440455619" w:history="1">
        <w:r w:rsidR="0092006B" w:rsidRPr="00076B76">
          <w:rPr>
            <w:rStyle w:val="Hyperlink"/>
            <w:noProof/>
          </w:rPr>
          <w:t>5.9.1.</w:t>
        </w:r>
        <w:r w:rsidR="0092006B">
          <w:rPr>
            <w:rFonts w:asciiTheme="minorHAnsi" w:eastAsiaTheme="minorEastAsia" w:hAnsiTheme="minorHAnsi" w:cstheme="minorBidi"/>
            <w:noProof/>
            <w:sz w:val="22"/>
            <w:szCs w:val="22"/>
            <w:lang w:eastAsia="en-US"/>
          </w:rPr>
          <w:tab/>
        </w:r>
        <w:r w:rsidR="0092006B" w:rsidRPr="00076B76">
          <w:rPr>
            <w:rStyle w:val="Hyperlink"/>
            <w:noProof/>
          </w:rPr>
          <w:t>Cardinal numerals</w:t>
        </w:r>
        <w:r w:rsidR="0092006B">
          <w:rPr>
            <w:noProof/>
            <w:webHidden/>
          </w:rPr>
          <w:tab/>
        </w:r>
        <w:r w:rsidR="0092006B">
          <w:rPr>
            <w:noProof/>
            <w:webHidden/>
          </w:rPr>
          <w:fldChar w:fldCharType="begin"/>
        </w:r>
        <w:r w:rsidR="0092006B">
          <w:rPr>
            <w:noProof/>
            <w:webHidden/>
          </w:rPr>
          <w:instrText xml:space="preserve"> PAGEREF _Toc440455619 \h </w:instrText>
        </w:r>
        <w:r w:rsidR="0092006B">
          <w:rPr>
            <w:noProof/>
            <w:webHidden/>
          </w:rPr>
        </w:r>
        <w:r w:rsidR="0092006B">
          <w:rPr>
            <w:noProof/>
            <w:webHidden/>
          </w:rPr>
          <w:fldChar w:fldCharType="separate"/>
        </w:r>
        <w:r w:rsidR="00154D81">
          <w:rPr>
            <w:noProof/>
            <w:webHidden/>
          </w:rPr>
          <w:t>284</w:t>
        </w:r>
        <w:r w:rsidR="0092006B">
          <w:rPr>
            <w:noProof/>
            <w:webHidden/>
          </w:rPr>
          <w:fldChar w:fldCharType="end"/>
        </w:r>
      </w:hyperlink>
    </w:p>
    <w:p w14:paraId="3B46279F" w14:textId="77777777" w:rsidR="0092006B" w:rsidRDefault="007B450E">
      <w:pPr>
        <w:pStyle w:val="TOC3"/>
        <w:rPr>
          <w:rFonts w:asciiTheme="minorHAnsi" w:eastAsiaTheme="minorEastAsia" w:hAnsiTheme="minorHAnsi" w:cstheme="minorBidi"/>
          <w:noProof/>
          <w:sz w:val="22"/>
          <w:szCs w:val="22"/>
          <w:lang w:eastAsia="en-US"/>
        </w:rPr>
      </w:pPr>
      <w:hyperlink w:anchor="_Toc440455620" w:history="1">
        <w:r w:rsidR="0092006B" w:rsidRPr="00076B76">
          <w:rPr>
            <w:rStyle w:val="Hyperlink"/>
            <w:noProof/>
          </w:rPr>
          <w:t>5.9.2.</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 xml:space="preserve">Ordinal </w:t>
        </w:r>
        <w:r w:rsidR="0092006B" w:rsidRPr="00076B76">
          <w:rPr>
            <w:rStyle w:val="Hyperlink"/>
            <w:noProof/>
          </w:rPr>
          <w:t>numerals</w:t>
        </w:r>
        <w:r w:rsidR="0092006B">
          <w:rPr>
            <w:noProof/>
            <w:webHidden/>
          </w:rPr>
          <w:tab/>
        </w:r>
        <w:r w:rsidR="0092006B">
          <w:rPr>
            <w:noProof/>
            <w:webHidden/>
          </w:rPr>
          <w:fldChar w:fldCharType="begin"/>
        </w:r>
        <w:r w:rsidR="0092006B">
          <w:rPr>
            <w:noProof/>
            <w:webHidden/>
          </w:rPr>
          <w:instrText xml:space="preserve"> PAGEREF _Toc440455620 \h </w:instrText>
        </w:r>
        <w:r w:rsidR="0092006B">
          <w:rPr>
            <w:noProof/>
            <w:webHidden/>
          </w:rPr>
        </w:r>
        <w:r w:rsidR="0092006B">
          <w:rPr>
            <w:noProof/>
            <w:webHidden/>
          </w:rPr>
          <w:fldChar w:fldCharType="separate"/>
        </w:r>
        <w:r w:rsidR="00154D81">
          <w:rPr>
            <w:noProof/>
            <w:webHidden/>
          </w:rPr>
          <w:t>287</w:t>
        </w:r>
        <w:r w:rsidR="0092006B">
          <w:rPr>
            <w:noProof/>
            <w:webHidden/>
          </w:rPr>
          <w:fldChar w:fldCharType="end"/>
        </w:r>
      </w:hyperlink>
    </w:p>
    <w:p w14:paraId="0D6AC293" w14:textId="77777777" w:rsidR="0092006B" w:rsidRDefault="007B450E">
      <w:pPr>
        <w:pStyle w:val="TOC3"/>
        <w:rPr>
          <w:rFonts w:asciiTheme="minorHAnsi" w:eastAsiaTheme="minorEastAsia" w:hAnsiTheme="minorHAnsi" w:cstheme="minorBidi"/>
          <w:noProof/>
          <w:sz w:val="22"/>
          <w:szCs w:val="22"/>
          <w:lang w:eastAsia="en-US"/>
        </w:rPr>
      </w:pPr>
      <w:hyperlink w:anchor="_Toc440455621" w:history="1">
        <w:r w:rsidR="0092006B" w:rsidRPr="00076B76">
          <w:rPr>
            <w:rStyle w:val="Hyperlink"/>
            <w:noProof/>
            <w:lang w:eastAsia="en-US"/>
          </w:rPr>
          <w:t>5.9.3.</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Distributive numerals</w:t>
        </w:r>
        <w:r w:rsidR="0092006B">
          <w:rPr>
            <w:noProof/>
            <w:webHidden/>
          </w:rPr>
          <w:tab/>
        </w:r>
        <w:r w:rsidR="0092006B">
          <w:rPr>
            <w:noProof/>
            <w:webHidden/>
          </w:rPr>
          <w:fldChar w:fldCharType="begin"/>
        </w:r>
        <w:r w:rsidR="0092006B">
          <w:rPr>
            <w:noProof/>
            <w:webHidden/>
          </w:rPr>
          <w:instrText xml:space="preserve"> PAGEREF _Toc440455621 \h </w:instrText>
        </w:r>
        <w:r w:rsidR="0092006B">
          <w:rPr>
            <w:noProof/>
            <w:webHidden/>
          </w:rPr>
        </w:r>
        <w:r w:rsidR="0092006B">
          <w:rPr>
            <w:noProof/>
            <w:webHidden/>
          </w:rPr>
          <w:fldChar w:fldCharType="separate"/>
        </w:r>
        <w:r w:rsidR="00154D81">
          <w:rPr>
            <w:noProof/>
            <w:webHidden/>
          </w:rPr>
          <w:t>288</w:t>
        </w:r>
        <w:r w:rsidR="0092006B">
          <w:rPr>
            <w:noProof/>
            <w:webHidden/>
          </w:rPr>
          <w:fldChar w:fldCharType="end"/>
        </w:r>
      </w:hyperlink>
    </w:p>
    <w:p w14:paraId="53B743A3" w14:textId="77777777" w:rsidR="0092006B" w:rsidRDefault="007B450E">
      <w:pPr>
        <w:pStyle w:val="TOC3"/>
        <w:rPr>
          <w:rFonts w:asciiTheme="minorHAnsi" w:eastAsiaTheme="minorEastAsia" w:hAnsiTheme="minorHAnsi" w:cstheme="minorBidi"/>
          <w:noProof/>
          <w:sz w:val="22"/>
          <w:szCs w:val="22"/>
          <w:lang w:eastAsia="en-US"/>
        </w:rPr>
      </w:pPr>
      <w:hyperlink w:anchor="_Toc440455622" w:history="1">
        <w:r w:rsidR="0092006B" w:rsidRPr="00076B76">
          <w:rPr>
            <w:rStyle w:val="Hyperlink"/>
            <w:noProof/>
          </w:rPr>
          <w:t>5.9.4.</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Additional function of </w:t>
        </w:r>
        <w:r w:rsidR="0092006B" w:rsidRPr="00076B76">
          <w:rPr>
            <w:rStyle w:val="Hyperlink"/>
            <w:i/>
            <w:noProof/>
          </w:rPr>
          <w:t>satu</w:t>
        </w:r>
        <w:r w:rsidR="0092006B" w:rsidRPr="00076B76">
          <w:rPr>
            <w:rStyle w:val="Hyperlink"/>
            <w:noProof/>
          </w:rPr>
          <w:t xml:space="preserve"> ‘one’</w:t>
        </w:r>
        <w:r w:rsidR="0092006B">
          <w:rPr>
            <w:noProof/>
            <w:webHidden/>
          </w:rPr>
          <w:tab/>
        </w:r>
        <w:r w:rsidR="0092006B">
          <w:rPr>
            <w:noProof/>
            <w:webHidden/>
          </w:rPr>
          <w:fldChar w:fldCharType="begin"/>
        </w:r>
        <w:r w:rsidR="0092006B">
          <w:rPr>
            <w:noProof/>
            <w:webHidden/>
          </w:rPr>
          <w:instrText xml:space="preserve"> PAGEREF _Toc440455622 \h </w:instrText>
        </w:r>
        <w:r w:rsidR="0092006B">
          <w:rPr>
            <w:noProof/>
            <w:webHidden/>
          </w:rPr>
        </w:r>
        <w:r w:rsidR="0092006B">
          <w:rPr>
            <w:noProof/>
            <w:webHidden/>
          </w:rPr>
          <w:fldChar w:fldCharType="separate"/>
        </w:r>
        <w:r w:rsidR="00154D81">
          <w:rPr>
            <w:noProof/>
            <w:webHidden/>
          </w:rPr>
          <w:t>288</w:t>
        </w:r>
        <w:r w:rsidR="0092006B">
          <w:rPr>
            <w:noProof/>
            <w:webHidden/>
          </w:rPr>
          <w:fldChar w:fldCharType="end"/>
        </w:r>
      </w:hyperlink>
    </w:p>
    <w:p w14:paraId="38AAB3EF"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23" w:history="1">
        <w:r w:rsidR="0092006B" w:rsidRPr="00076B76">
          <w:rPr>
            <w:rStyle w:val="Hyperlink"/>
            <w:noProof/>
          </w:rPr>
          <w:t>5.10.</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Quantifiers</w:t>
        </w:r>
        <w:r w:rsidR="0092006B">
          <w:rPr>
            <w:noProof/>
            <w:webHidden/>
          </w:rPr>
          <w:tab/>
        </w:r>
        <w:r w:rsidR="0092006B">
          <w:rPr>
            <w:noProof/>
            <w:webHidden/>
          </w:rPr>
          <w:fldChar w:fldCharType="begin"/>
        </w:r>
        <w:r w:rsidR="0092006B">
          <w:rPr>
            <w:noProof/>
            <w:webHidden/>
          </w:rPr>
          <w:instrText xml:space="preserve"> PAGEREF _Toc440455623 \h </w:instrText>
        </w:r>
        <w:r w:rsidR="0092006B">
          <w:rPr>
            <w:noProof/>
            <w:webHidden/>
          </w:rPr>
        </w:r>
        <w:r w:rsidR="0092006B">
          <w:rPr>
            <w:noProof/>
            <w:webHidden/>
          </w:rPr>
          <w:fldChar w:fldCharType="separate"/>
        </w:r>
        <w:r w:rsidR="00154D81">
          <w:rPr>
            <w:noProof/>
            <w:webHidden/>
          </w:rPr>
          <w:t>289</w:t>
        </w:r>
        <w:r w:rsidR="0092006B">
          <w:rPr>
            <w:noProof/>
            <w:webHidden/>
          </w:rPr>
          <w:fldChar w:fldCharType="end"/>
        </w:r>
      </w:hyperlink>
    </w:p>
    <w:p w14:paraId="07C5AB00" w14:textId="77777777" w:rsidR="0092006B" w:rsidRDefault="007B450E">
      <w:pPr>
        <w:pStyle w:val="TOC3"/>
        <w:rPr>
          <w:rFonts w:asciiTheme="minorHAnsi" w:eastAsiaTheme="minorEastAsia" w:hAnsiTheme="minorHAnsi" w:cstheme="minorBidi"/>
          <w:noProof/>
          <w:sz w:val="22"/>
          <w:szCs w:val="22"/>
          <w:lang w:eastAsia="en-US"/>
        </w:rPr>
      </w:pPr>
      <w:hyperlink w:anchor="_Toc440455624" w:history="1">
        <w:r w:rsidR="0092006B" w:rsidRPr="00076B76">
          <w:rPr>
            <w:rStyle w:val="Hyperlink"/>
            <w:noProof/>
          </w:rPr>
          <w:t>5.10.1.</w:t>
        </w:r>
        <w:r w:rsidR="0092006B">
          <w:rPr>
            <w:rFonts w:asciiTheme="minorHAnsi" w:eastAsiaTheme="minorEastAsia" w:hAnsiTheme="minorHAnsi" w:cstheme="minorBidi"/>
            <w:noProof/>
            <w:sz w:val="22"/>
            <w:szCs w:val="22"/>
            <w:lang w:eastAsia="en-US"/>
          </w:rPr>
          <w:tab/>
        </w:r>
        <w:r w:rsidR="0092006B" w:rsidRPr="00076B76">
          <w:rPr>
            <w:rStyle w:val="Hyperlink"/>
            <w:noProof/>
          </w:rPr>
          <w:t>Universal and mid-range quantifiers</w:t>
        </w:r>
        <w:r w:rsidR="0092006B">
          <w:rPr>
            <w:noProof/>
            <w:webHidden/>
          </w:rPr>
          <w:tab/>
        </w:r>
        <w:r w:rsidR="0092006B">
          <w:rPr>
            <w:noProof/>
            <w:webHidden/>
          </w:rPr>
          <w:fldChar w:fldCharType="begin"/>
        </w:r>
        <w:r w:rsidR="0092006B">
          <w:rPr>
            <w:noProof/>
            <w:webHidden/>
          </w:rPr>
          <w:instrText xml:space="preserve"> PAGEREF _Toc440455624 \h </w:instrText>
        </w:r>
        <w:r w:rsidR="0092006B">
          <w:rPr>
            <w:noProof/>
            <w:webHidden/>
          </w:rPr>
        </w:r>
        <w:r w:rsidR="0092006B">
          <w:rPr>
            <w:noProof/>
            <w:webHidden/>
          </w:rPr>
          <w:fldChar w:fldCharType="separate"/>
        </w:r>
        <w:r w:rsidR="00154D81">
          <w:rPr>
            <w:noProof/>
            <w:webHidden/>
          </w:rPr>
          <w:t>289</w:t>
        </w:r>
        <w:r w:rsidR="0092006B">
          <w:rPr>
            <w:noProof/>
            <w:webHidden/>
          </w:rPr>
          <w:fldChar w:fldCharType="end"/>
        </w:r>
      </w:hyperlink>
    </w:p>
    <w:p w14:paraId="453DC3F1" w14:textId="77777777" w:rsidR="0092006B" w:rsidRDefault="007B450E">
      <w:pPr>
        <w:pStyle w:val="TOC3"/>
        <w:rPr>
          <w:rFonts w:asciiTheme="minorHAnsi" w:eastAsiaTheme="minorEastAsia" w:hAnsiTheme="minorHAnsi" w:cstheme="minorBidi"/>
          <w:noProof/>
          <w:sz w:val="22"/>
          <w:szCs w:val="22"/>
          <w:lang w:eastAsia="en-US"/>
        </w:rPr>
      </w:pPr>
      <w:hyperlink w:anchor="_Toc440455625" w:history="1">
        <w:r w:rsidR="0092006B" w:rsidRPr="00076B76">
          <w:rPr>
            <w:rStyle w:val="Hyperlink"/>
            <w:noProof/>
          </w:rPr>
          <w:t>5.10.2.</w:t>
        </w:r>
        <w:r w:rsidR="0092006B">
          <w:rPr>
            <w:rFonts w:asciiTheme="minorHAnsi" w:eastAsiaTheme="minorEastAsia" w:hAnsiTheme="minorHAnsi" w:cstheme="minorBidi"/>
            <w:noProof/>
            <w:sz w:val="22"/>
            <w:szCs w:val="22"/>
            <w:lang w:eastAsia="en-US"/>
          </w:rPr>
          <w:tab/>
        </w:r>
        <w:r w:rsidR="0092006B" w:rsidRPr="00076B76">
          <w:rPr>
            <w:rStyle w:val="Hyperlink"/>
            <w:noProof/>
          </w:rPr>
          <w:t>Distributive quantifiers</w:t>
        </w:r>
        <w:r w:rsidR="0092006B">
          <w:rPr>
            <w:noProof/>
            <w:webHidden/>
          </w:rPr>
          <w:tab/>
        </w:r>
        <w:r w:rsidR="0092006B">
          <w:rPr>
            <w:noProof/>
            <w:webHidden/>
          </w:rPr>
          <w:fldChar w:fldCharType="begin"/>
        </w:r>
        <w:r w:rsidR="0092006B">
          <w:rPr>
            <w:noProof/>
            <w:webHidden/>
          </w:rPr>
          <w:instrText xml:space="preserve"> PAGEREF _Toc440455625 \h </w:instrText>
        </w:r>
        <w:r w:rsidR="0092006B">
          <w:rPr>
            <w:noProof/>
            <w:webHidden/>
          </w:rPr>
        </w:r>
        <w:r w:rsidR="0092006B">
          <w:rPr>
            <w:noProof/>
            <w:webHidden/>
          </w:rPr>
          <w:fldChar w:fldCharType="separate"/>
        </w:r>
        <w:r w:rsidR="00154D81">
          <w:rPr>
            <w:noProof/>
            <w:webHidden/>
          </w:rPr>
          <w:t>292</w:t>
        </w:r>
        <w:r w:rsidR="0092006B">
          <w:rPr>
            <w:noProof/>
            <w:webHidden/>
          </w:rPr>
          <w:fldChar w:fldCharType="end"/>
        </w:r>
      </w:hyperlink>
    </w:p>
    <w:p w14:paraId="6D92BD14"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26" w:history="1">
        <w:r w:rsidR="0092006B" w:rsidRPr="00076B76">
          <w:rPr>
            <w:rStyle w:val="Hyperlink"/>
            <w:noProof/>
          </w:rPr>
          <w:t>5.1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repositions</w:t>
        </w:r>
        <w:r w:rsidR="0092006B">
          <w:rPr>
            <w:noProof/>
            <w:webHidden/>
          </w:rPr>
          <w:tab/>
        </w:r>
        <w:r w:rsidR="0092006B">
          <w:rPr>
            <w:noProof/>
            <w:webHidden/>
          </w:rPr>
          <w:fldChar w:fldCharType="begin"/>
        </w:r>
        <w:r w:rsidR="0092006B">
          <w:rPr>
            <w:noProof/>
            <w:webHidden/>
          </w:rPr>
          <w:instrText xml:space="preserve"> PAGEREF _Toc440455626 \h </w:instrText>
        </w:r>
        <w:r w:rsidR="0092006B">
          <w:rPr>
            <w:noProof/>
            <w:webHidden/>
          </w:rPr>
        </w:r>
        <w:r w:rsidR="0092006B">
          <w:rPr>
            <w:noProof/>
            <w:webHidden/>
          </w:rPr>
          <w:fldChar w:fldCharType="separate"/>
        </w:r>
        <w:r w:rsidR="00154D81">
          <w:rPr>
            <w:noProof/>
            <w:webHidden/>
          </w:rPr>
          <w:t>292</w:t>
        </w:r>
        <w:r w:rsidR="0092006B">
          <w:rPr>
            <w:noProof/>
            <w:webHidden/>
          </w:rPr>
          <w:fldChar w:fldCharType="end"/>
        </w:r>
      </w:hyperlink>
    </w:p>
    <w:p w14:paraId="316CA1E0"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27" w:history="1">
        <w:r w:rsidR="0092006B" w:rsidRPr="00076B76">
          <w:rPr>
            <w:rStyle w:val="Hyperlink"/>
            <w:noProof/>
          </w:rPr>
          <w:t>5.1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Conjunctions</w:t>
        </w:r>
        <w:r w:rsidR="0092006B">
          <w:rPr>
            <w:noProof/>
            <w:webHidden/>
          </w:rPr>
          <w:tab/>
        </w:r>
        <w:r w:rsidR="0092006B">
          <w:rPr>
            <w:noProof/>
            <w:webHidden/>
          </w:rPr>
          <w:fldChar w:fldCharType="begin"/>
        </w:r>
        <w:r w:rsidR="0092006B">
          <w:rPr>
            <w:noProof/>
            <w:webHidden/>
          </w:rPr>
          <w:instrText xml:space="preserve"> PAGEREF _Toc440455627 \h </w:instrText>
        </w:r>
        <w:r w:rsidR="0092006B">
          <w:rPr>
            <w:noProof/>
            <w:webHidden/>
          </w:rPr>
        </w:r>
        <w:r w:rsidR="0092006B">
          <w:rPr>
            <w:noProof/>
            <w:webHidden/>
          </w:rPr>
          <w:fldChar w:fldCharType="separate"/>
        </w:r>
        <w:r w:rsidR="00154D81">
          <w:rPr>
            <w:noProof/>
            <w:webHidden/>
          </w:rPr>
          <w:t>294</w:t>
        </w:r>
        <w:r w:rsidR="0092006B">
          <w:rPr>
            <w:noProof/>
            <w:webHidden/>
          </w:rPr>
          <w:fldChar w:fldCharType="end"/>
        </w:r>
      </w:hyperlink>
    </w:p>
    <w:p w14:paraId="2F8AE0B9" w14:textId="16A199AF" w:rsidR="0092006B" w:rsidRDefault="007B450E" w:rsidP="0092006B">
      <w:pPr>
        <w:pStyle w:val="TOC2"/>
        <w:ind w:left="960" w:hanging="722"/>
        <w:rPr>
          <w:rFonts w:asciiTheme="minorHAnsi" w:eastAsiaTheme="minorEastAsia" w:hAnsiTheme="minorHAnsi" w:cstheme="minorBidi"/>
          <w:b w:val="0"/>
          <w:noProof/>
          <w:sz w:val="22"/>
          <w:szCs w:val="22"/>
          <w:lang w:eastAsia="en-US"/>
        </w:rPr>
      </w:pPr>
      <w:hyperlink w:anchor="_Toc440455628" w:history="1">
        <w:r w:rsidR="0092006B" w:rsidRPr="00076B76">
          <w:rPr>
            <w:rStyle w:val="Hyperlink"/>
            <w:noProof/>
          </w:rPr>
          <w:t>5.1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Tags, placeholders and hesita</w:t>
        </w:r>
        <w:r w:rsidR="0092006B">
          <w:rPr>
            <w:rStyle w:val="Hyperlink"/>
            <w:noProof/>
          </w:rPr>
          <w:t>tion markers, interjections,</w:t>
        </w:r>
        <w:r w:rsidR="0092006B">
          <w:rPr>
            <w:rStyle w:val="Hyperlink"/>
            <w:noProof/>
          </w:rPr>
          <w:br/>
        </w:r>
        <w:r w:rsidR="0092006B" w:rsidRPr="00076B76">
          <w:rPr>
            <w:rStyle w:val="Hyperlink"/>
            <w:noProof/>
          </w:rPr>
          <w:t>and onomatopoeia</w:t>
        </w:r>
        <w:r w:rsidR="0092006B">
          <w:rPr>
            <w:noProof/>
            <w:webHidden/>
          </w:rPr>
          <w:tab/>
        </w:r>
        <w:r w:rsidR="0092006B">
          <w:rPr>
            <w:noProof/>
            <w:webHidden/>
          </w:rPr>
          <w:fldChar w:fldCharType="begin"/>
        </w:r>
        <w:r w:rsidR="0092006B">
          <w:rPr>
            <w:noProof/>
            <w:webHidden/>
          </w:rPr>
          <w:instrText xml:space="preserve"> PAGEREF _Toc440455628 \h </w:instrText>
        </w:r>
        <w:r w:rsidR="0092006B">
          <w:rPr>
            <w:noProof/>
            <w:webHidden/>
          </w:rPr>
        </w:r>
        <w:r w:rsidR="0092006B">
          <w:rPr>
            <w:noProof/>
            <w:webHidden/>
          </w:rPr>
          <w:fldChar w:fldCharType="separate"/>
        </w:r>
        <w:r w:rsidR="00154D81">
          <w:rPr>
            <w:noProof/>
            <w:webHidden/>
          </w:rPr>
          <w:t>296</w:t>
        </w:r>
        <w:r w:rsidR="0092006B">
          <w:rPr>
            <w:noProof/>
            <w:webHidden/>
          </w:rPr>
          <w:fldChar w:fldCharType="end"/>
        </w:r>
      </w:hyperlink>
    </w:p>
    <w:p w14:paraId="7DDBE495" w14:textId="77777777" w:rsidR="0092006B" w:rsidRDefault="007B450E">
      <w:pPr>
        <w:pStyle w:val="TOC3"/>
        <w:rPr>
          <w:rFonts w:asciiTheme="minorHAnsi" w:eastAsiaTheme="minorEastAsia" w:hAnsiTheme="minorHAnsi" w:cstheme="minorBidi"/>
          <w:noProof/>
          <w:sz w:val="22"/>
          <w:szCs w:val="22"/>
          <w:lang w:eastAsia="en-US"/>
        </w:rPr>
      </w:pPr>
      <w:hyperlink w:anchor="_Toc440455629" w:history="1">
        <w:r w:rsidR="0092006B" w:rsidRPr="00076B76">
          <w:rPr>
            <w:rStyle w:val="Hyperlink"/>
            <w:noProof/>
          </w:rPr>
          <w:t>5.13.1.</w:t>
        </w:r>
        <w:r w:rsidR="0092006B">
          <w:rPr>
            <w:rFonts w:asciiTheme="minorHAnsi" w:eastAsiaTheme="minorEastAsia" w:hAnsiTheme="minorHAnsi" w:cstheme="minorBidi"/>
            <w:noProof/>
            <w:sz w:val="22"/>
            <w:szCs w:val="22"/>
            <w:lang w:eastAsia="en-US"/>
          </w:rPr>
          <w:tab/>
        </w:r>
        <w:r w:rsidR="0092006B" w:rsidRPr="00076B76">
          <w:rPr>
            <w:rStyle w:val="Hyperlink"/>
            <w:noProof/>
          </w:rPr>
          <w:t>Tags</w:t>
        </w:r>
        <w:r w:rsidR="0092006B">
          <w:rPr>
            <w:noProof/>
            <w:webHidden/>
          </w:rPr>
          <w:tab/>
        </w:r>
        <w:r w:rsidR="0092006B">
          <w:rPr>
            <w:noProof/>
            <w:webHidden/>
          </w:rPr>
          <w:fldChar w:fldCharType="begin"/>
        </w:r>
        <w:r w:rsidR="0092006B">
          <w:rPr>
            <w:noProof/>
            <w:webHidden/>
          </w:rPr>
          <w:instrText xml:space="preserve"> PAGEREF _Toc440455629 \h </w:instrText>
        </w:r>
        <w:r w:rsidR="0092006B">
          <w:rPr>
            <w:noProof/>
            <w:webHidden/>
          </w:rPr>
        </w:r>
        <w:r w:rsidR="0092006B">
          <w:rPr>
            <w:noProof/>
            <w:webHidden/>
          </w:rPr>
          <w:fldChar w:fldCharType="separate"/>
        </w:r>
        <w:r w:rsidR="00154D81">
          <w:rPr>
            <w:noProof/>
            <w:webHidden/>
          </w:rPr>
          <w:t>296</w:t>
        </w:r>
        <w:r w:rsidR="0092006B">
          <w:rPr>
            <w:noProof/>
            <w:webHidden/>
          </w:rPr>
          <w:fldChar w:fldCharType="end"/>
        </w:r>
      </w:hyperlink>
    </w:p>
    <w:p w14:paraId="77DD1DFD" w14:textId="77777777" w:rsidR="0092006B" w:rsidRDefault="007B450E">
      <w:pPr>
        <w:pStyle w:val="TOC3"/>
        <w:rPr>
          <w:rFonts w:asciiTheme="minorHAnsi" w:eastAsiaTheme="minorEastAsia" w:hAnsiTheme="minorHAnsi" w:cstheme="minorBidi"/>
          <w:noProof/>
          <w:sz w:val="22"/>
          <w:szCs w:val="22"/>
          <w:lang w:eastAsia="en-US"/>
        </w:rPr>
      </w:pPr>
      <w:hyperlink w:anchor="_Toc440455630" w:history="1">
        <w:r w:rsidR="0092006B" w:rsidRPr="00076B76">
          <w:rPr>
            <w:rStyle w:val="Hyperlink"/>
            <w:noProof/>
          </w:rPr>
          <w:t>5.13.2.</w:t>
        </w:r>
        <w:r w:rsidR="0092006B">
          <w:rPr>
            <w:rFonts w:asciiTheme="minorHAnsi" w:eastAsiaTheme="minorEastAsia" w:hAnsiTheme="minorHAnsi" w:cstheme="minorBidi"/>
            <w:noProof/>
            <w:sz w:val="22"/>
            <w:szCs w:val="22"/>
            <w:lang w:eastAsia="en-US"/>
          </w:rPr>
          <w:tab/>
        </w:r>
        <w:r w:rsidR="0092006B" w:rsidRPr="00076B76">
          <w:rPr>
            <w:rStyle w:val="Hyperlink"/>
            <w:noProof/>
          </w:rPr>
          <w:t>Placeholders and hesitation markers</w:t>
        </w:r>
        <w:r w:rsidR="0092006B">
          <w:rPr>
            <w:noProof/>
            <w:webHidden/>
          </w:rPr>
          <w:tab/>
        </w:r>
        <w:r w:rsidR="0092006B">
          <w:rPr>
            <w:noProof/>
            <w:webHidden/>
          </w:rPr>
          <w:fldChar w:fldCharType="begin"/>
        </w:r>
        <w:r w:rsidR="0092006B">
          <w:rPr>
            <w:noProof/>
            <w:webHidden/>
          </w:rPr>
          <w:instrText xml:space="preserve"> PAGEREF _Toc440455630 \h </w:instrText>
        </w:r>
        <w:r w:rsidR="0092006B">
          <w:rPr>
            <w:noProof/>
            <w:webHidden/>
          </w:rPr>
        </w:r>
        <w:r w:rsidR="0092006B">
          <w:rPr>
            <w:noProof/>
            <w:webHidden/>
          </w:rPr>
          <w:fldChar w:fldCharType="separate"/>
        </w:r>
        <w:r w:rsidR="00154D81">
          <w:rPr>
            <w:noProof/>
            <w:webHidden/>
          </w:rPr>
          <w:t>297</w:t>
        </w:r>
        <w:r w:rsidR="0092006B">
          <w:rPr>
            <w:noProof/>
            <w:webHidden/>
          </w:rPr>
          <w:fldChar w:fldCharType="end"/>
        </w:r>
      </w:hyperlink>
    </w:p>
    <w:p w14:paraId="78D46878" w14:textId="77777777" w:rsidR="0092006B" w:rsidRDefault="007B450E">
      <w:pPr>
        <w:pStyle w:val="TOC3"/>
        <w:rPr>
          <w:rFonts w:asciiTheme="minorHAnsi" w:eastAsiaTheme="minorEastAsia" w:hAnsiTheme="minorHAnsi" w:cstheme="minorBidi"/>
          <w:noProof/>
          <w:sz w:val="22"/>
          <w:szCs w:val="22"/>
          <w:lang w:eastAsia="en-US"/>
        </w:rPr>
      </w:pPr>
      <w:hyperlink w:anchor="_Toc440455631" w:history="1">
        <w:r w:rsidR="0092006B" w:rsidRPr="00076B76">
          <w:rPr>
            <w:rStyle w:val="Hyperlink"/>
            <w:noProof/>
          </w:rPr>
          <w:t>5.13.3.</w:t>
        </w:r>
        <w:r w:rsidR="0092006B">
          <w:rPr>
            <w:rFonts w:asciiTheme="minorHAnsi" w:eastAsiaTheme="minorEastAsia" w:hAnsiTheme="minorHAnsi" w:cstheme="minorBidi"/>
            <w:noProof/>
            <w:sz w:val="22"/>
            <w:szCs w:val="22"/>
            <w:lang w:eastAsia="en-US"/>
          </w:rPr>
          <w:tab/>
        </w:r>
        <w:r w:rsidR="0092006B" w:rsidRPr="00076B76">
          <w:rPr>
            <w:rStyle w:val="Hyperlink"/>
            <w:noProof/>
          </w:rPr>
          <w:t>Interjections</w:t>
        </w:r>
        <w:r w:rsidR="0092006B">
          <w:rPr>
            <w:noProof/>
            <w:webHidden/>
          </w:rPr>
          <w:tab/>
        </w:r>
        <w:r w:rsidR="0092006B">
          <w:rPr>
            <w:noProof/>
            <w:webHidden/>
          </w:rPr>
          <w:fldChar w:fldCharType="begin"/>
        </w:r>
        <w:r w:rsidR="0092006B">
          <w:rPr>
            <w:noProof/>
            <w:webHidden/>
          </w:rPr>
          <w:instrText xml:space="preserve"> PAGEREF _Toc440455631 \h </w:instrText>
        </w:r>
        <w:r w:rsidR="0092006B">
          <w:rPr>
            <w:noProof/>
            <w:webHidden/>
          </w:rPr>
        </w:r>
        <w:r w:rsidR="0092006B">
          <w:rPr>
            <w:noProof/>
            <w:webHidden/>
          </w:rPr>
          <w:fldChar w:fldCharType="separate"/>
        </w:r>
        <w:r w:rsidR="00154D81">
          <w:rPr>
            <w:noProof/>
            <w:webHidden/>
          </w:rPr>
          <w:t>297</w:t>
        </w:r>
        <w:r w:rsidR="0092006B">
          <w:rPr>
            <w:noProof/>
            <w:webHidden/>
          </w:rPr>
          <w:fldChar w:fldCharType="end"/>
        </w:r>
      </w:hyperlink>
    </w:p>
    <w:p w14:paraId="07B8C3A6" w14:textId="77777777" w:rsidR="0092006B" w:rsidRDefault="007B450E">
      <w:pPr>
        <w:pStyle w:val="TOC3"/>
        <w:rPr>
          <w:rFonts w:asciiTheme="minorHAnsi" w:eastAsiaTheme="minorEastAsia" w:hAnsiTheme="minorHAnsi" w:cstheme="minorBidi"/>
          <w:noProof/>
          <w:sz w:val="22"/>
          <w:szCs w:val="22"/>
          <w:lang w:eastAsia="en-US"/>
        </w:rPr>
      </w:pPr>
      <w:hyperlink w:anchor="_Toc440455632" w:history="1">
        <w:r w:rsidR="0092006B" w:rsidRPr="00076B76">
          <w:rPr>
            <w:rStyle w:val="Hyperlink"/>
            <w:noProof/>
          </w:rPr>
          <w:t>5.13.4.</w:t>
        </w:r>
        <w:r w:rsidR="0092006B">
          <w:rPr>
            <w:rFonts w:asciiTheme="minorHAnsi" w:eastAsiaTheme="minorEastAsia" w:hAnsiTheme="minorHAnsi" w:cstheme="minorBidi"/>
            <w:noProof/>
            <w:sz w:val="22"/>
            <w:szCs w:val="22"/>
            <w:lang w:eastAsia="en-US"/>
          </w:rPr>
          <w:tab/>
        </w:r>
        <w:r w:rsidR="0092006B" w:rsidRPr="00076B76">
          <w:rPr>
            <w:rStyle w:val="Hyperlink"/>
            <w:noProof/>
          </w:rPr>
          <w:t>Onomatopoeia</w:t>
        </w:r>
        <w:r w:rsidR="0092006B">
          <w:rPr>
            <w:noProof/>
            <w:webHidden/>
          </w:rPr>
          <w:tab/>
        </w:r>
        <w:r w:rsidR="0092006B">
          <w:rPr>
            <w:noProof/>
            <w:webHidden/>
          </w:rPr>
          <w:fldChar w:fldCharType="begin"/>
        </w:r>
        <w:r w:rsidR="0092006B">
          <w:rPr>
            <w:noProof/>
            <w:webHidden/>
          </w:rPr>
          <w:instrText xml:space="preserve"> PAGEREF _Toc440455632 \h </w:instrText>
        </w:r>
        <w:r w:rsidR="0092006B">
          <w:rPr>
            <w:noProof/>
            <w:webHidden/>
          </w:rPr>
        </w:r>
        <w:r w:rsidR="0092006B">
          <w:rPr>
            <w:noProof/>
            <w:webHidden/>
          </w:rPr>
          <w:fldChar w:fldCharType="separate"/>
        </w:r>
        <w:r w:rsidR="00154D81">
          <w:rPr>
            <w:noProof/>
            <w:webHidden/>
          </w:rPr>
          <w:t>300</w:t>
        </w:r>
        <w:r w:rsidR="0092006B">
          <w:rPr>
            <w:noProof/>
            <w:webHidden/>
          </w:rPr>
          <w:fldChar w:fldCharType="end"/>
        </w:r>
      </w:hyperlink>
    </w:p>
    <w:p w14:paraId="56367B1D"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33" w:history="1">
        <w:r w:rsidR="0092006B" w:rsidRPr="00076B76">
          <w:rPr>
            <w:rStyle w:val="Hyperlink"/>
            <w:noProof/>
          </w:rPr>
          <w:t>5.1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Variation in word class membership</w:t>
        </w:r>
        <w:r w:rsidR="0092006B">
          <w:rPr>
            <w:noProof/>
            <w:webHidden/>
          </w:rPr>
          <w:tab/>
        </w:r>
        <w:r w:rsidR="0092006B">
          <w:rPr>
            <w:noProof/>
            <w:webHidden/>
          </w:rPr>
          <w:fldChar w:fldCharType="begin"/>
        </w:r>
        <w:r w:rsidR="0092006B">
          <w:rPr>
            <w:noProof/>
            <w:webHidden/>
          </w:rPr>
          <w:instrText xml:space="preserve"> PAGEREF _Toc440455633 \h </w:instrText>
        </w:r>
        <w:r w:rsidR="0092006B">
          <w:rPr>
            <w:noProof/>
            <w:webHidden/>
          </w:rPr>
        </w:r>
        <w:r w:rsidR="0092006B">
          <w:rPr>
            <w:noProof/>
            <w:webHidden/>
          </w:rPr>
          <w:fldChar w:fldCharType="separate"/>
        </w:r>
        <w:r w:rsidR="00154D81">
          <w:rPr>
            <w:noProof/>
            <w:webHidden/>
          </w:rPr>
          <w:t>301</w:t>
        </w:r>
        <w:r w:rsidR="0092006B">
          <w:rPr>
            <w:noProof/>
            <w:webHidden/>
          </w:rPr>
          <w:fldChar w:fldCharType="end"/>
        </w:r>
      </w:hyperlink>
    </w:p>
    <w:p w14:paraId="031DF024"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34" w:history="1">
        <w:r w:rsidR="0092006B" w:rsidRPr="00076B76">
          <w:rPr>
            <w:rStyle w:val="Hyperlink"/>
            <w:noProof/>
          </w:rPr>
          <w:t>5.15.</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634 \h </w:instrText>
        </w:r>
        <w:r w:rsidR="0092006B">
          <w:rPr>
            <w:noProof/>
            <w:webHidden/>
          </w:rPr>
        </w:r>
        <w:r w:rsidR="0092006B">
          <w:rPr>
            <w:noProof/>
            <w:webHidden/>
          </w:rPr>
          <w:fldChar w:fldCharType="separate"/>
        </w:r>
        <w:r w:rsidR="00154D81">
          <w:rPr>
            <w:noProof/>
            <w:webHidden/>
          </w:rPr>
          <w:t>304</w:t>
        </w:r>
        <w:r w:rsidR="0092006B">
          <w:rPr>
            <w:noProof/>
            <w:webHidden/>
          </w:rPr>
          <w:fldChar w:fldCharType="end"/>
        </w:r>
      </w:hyperlink>
    </w:p>
    <w:p w14:paraId="2E923812"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635" w:history="1">
        <w:r w:rsidR="0092006B" w:rsidRPr="00076B76">
          <w:rPr>
            <w:rStyle w:val="Hyperlink"/>
            <w:noProof/>
          </w:rPr>
          <w:t>6.</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ersonal pronouns</w:t>
        </w:r>
        <w:r w:rsidR="0092006B">
          <w:rPr>
            <w:noProof/>
            <w:webHidden/>
          </w:rPr>
          <w:tab/>
        </w:r>
        <w:r w:rsidR="0092006B">
          <w:rPr>
            <w:noProof/>
            <w:webHidden/>
          </w:rPr>
          <w:fldChar w:fldCharType="begin"/>
        </w:r>
        <w:r w:rsidR="0092006B">
          <w:rPr>
            <w:noProof/>
            <w:webHidden/>
          </w:rPr>
          <w:instrText xml:space="preserve"> PAGEREF _Toc440455635 \h </w:instrText>
        </w:r>
        <w:r w:rsidR="0092006B">
          <w:rPr>
            <w:noProof/>
            <w:webHidden/>
          </w:rPr>
        </w:r>
        <w:r w:rsidR="0092006B">
          <w:rPr>
            <w:noProof/>
            <w:webHidden/>
          </w:rPr>
          <w:fldChar w:fldCharType="separate"/>
        </w:r>
        <w:r w:rsidR="00154D81">
          <w:rPr>
            <w:noProof/>
            <w:webHidden/>
          </w:rPr>
          <w:t>307</w:t>
        </w:r>
        <w:r w:rsidR="0092006B">
          <w:rPr>
            <w:noProof/>
            <w:webHidden/>
          </w:rPr>
          <w:fldChar w:fldCharType="end"/>
        </w:r>
      </w:hyperlink>
    </w:p>
    <w:p w14:paraId="3A7DDDB6"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36" w:history="1">
        <w:r w:rsidR="0092006B" w:rsidRPr="00076B76">
          <w:rPr>
            <w:rStyle w:val="Hyperlink"/>
            <w:noProof/>
          </w:rPr>
          <w:t>6.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ronominal uses</w:t>
        </w:r>
        <w:r w:rsidR="0092006B">
          <w:rPr>
            <w:noProof/>
            <w:webHidden/>
          </w:rPr>
          <w:tab/>
        </w:r>
        <w:r w:rsidR="0092006B">
          <w:rPr>
            <w:noProof/>
            <w:webHidden/>
          </w:rPr>
          <w:fldChar w:fldCharType="begin"/>
        </w:r>
        <w:r w:rsidR="0092006B">
          <w:rPr>
            <w:noProof/>
            <w:webHidden/>
          </w:rPr>
          <w:instrText xml:space="preserve"> PAGEREF _Toc440455636 \h </w:instrText>
        </w:r>
        <w:r w:rsidR="0092006B">
          <w:rPr>
            <w:noProof/>
            <w:webHidden/>
          </w:rPr>
        </w:r>
        <w:r w:rsidR="0092006B">
          <w:rPr>
            <w:noProof/>
            <w:webHidden/>
          </w:rPr>
          <w:fldChar w:fldCharType="separate"/>
        </w:r>
        <w:r w:rsidR="00154D81">
          <w:rPr>
            <w:noProof/>
            <w:webHidden/>
          </w:rPr>
          <w:t>309</w:t>
        </w:r>
        <w:r w:rsidR="0092006B">
          <w:rPr>
            <w:noProof/>
            <w:webHidden/>
          </w:rPr>
          <w:fldChar w:fldCharType="end"/>
        </w:r>
      </w:hyperlink>
    </w:p>
    <w:p w14:paraId="09AF716D" w14:textId="77777777" w:rsidR="0092006B" w:rsidRDefault="007B450E">
      <w:pPr>
        <w:pStyle w:val="TOC3"/>
        <w:rPr>
          <w:rFonts w:asciiTheme="minorHAnsi" w:eastAsiaTheme="minorEastAsia" w:hAnsiTheme="minorHAnsi" w:cstheme="minorBidi"/>
          <w:noProof/>
          <w:sz w:val="22"/>
          <w:szCs w:val="22"/>
          <w:lang w:eastAsia="en-US"/>
        </w:rPr>
      </w:pPr>
      <w:hyperlink w:anchor="_Toc440455637" w:history="1">
        <w:r w:rsidR="0092006B" w:rsidRPr="00076B76">
          <w:rPr>
            <w:rStyle w:val="Hyperlink"/>
            <w:noProof/>
          </w:rPr>
          <w:t>6.1.1.</w:t>
        </w:r>
        <w:r w:rsidR="0092006B">
          <w:rPr>
            <w:rFonts w:asciiTheme="minorHAnsi" w:eastAsiaTheme="minorEastAsia" w:hAnsiTheme="minorHAnsi" w:cstheme="minorBidi"/>
            <w:noProof/>
            <w:sz w:val="22"/>
            <w:szCs w:val="22"/>
            <w:lang w:eastAsia="en-US"/>
          </w:rPr>
          <w:tab/>
        </w:r>
        <w:r w:rsidR="0092006B" w:rsidRPr="00076B76">
          <w:rPr>
            <w:rStyle w:val="Hyperlink"/>
            <w:noProof/>
          </w:rPr>
          <w:t>Distribution of personal pronouns within the clause</w:t>
        </w:r>
        <w:r w:rsidR="0092006B">
          <w:rPr>
            <w:noProof/>
            <w:webHidden/>
          </w:rPr>
          <w:tab/>
        </w:r>
        <w:r w:rsidR="0092006B">
          <w:rPr>
            <w:noProof/>
            <w:webHidden/>
          </w:rPr>
          <w:fldChar w:fldCharType="begin"/>
        </w:r>
        <w:r w:rsidR="0092006B">
          <w:rPr>
            <w:noProof/>
            <w:webHidden/>
          </w:rPr>
          <w:instrText xml:space="preserve"> PAGEREF _Toc440455637 \h </w:instrText>
        </w:r>
        <w:r w:rsidR="0092006B">
          <w:rPr>
            <w:noProof/>
            <w:webHidden/>
          </w:rPr>
        </w:r>
        <w:r w:rsidR="0092006B">
          <w:rPr>
            <w:noProof/>
            <w:webHidden/>
          </w:rPr>
          <w:fldChar w:fldCharType="separate"/>
        </w:r>
        <w:r w:rsidR="00154D81">
          <w:rPr>
            <w:noProof/>
            <w:webHidden/>
          </w:rPr>
          <w:t>309</w:t>
        </w:r>
        <w:r w:rsidR="0092006B">
          <w:rPr>
            <w:noProof/>
            <w:webHidden/>
          </w:rPr>
          <w:fldChar w:fldCharType="end"/>
        </w:r>
      </w:hyperlink>
    </w:p>
    <w:p w14:paraId="2A9F2210" w14:textId="77777777" w:rsidR="0092006B" w:rsidRDefault="007B450E">
      <w:pPr>
        <w:pStyle w:val="TOC3"/>
        <w:rPr>
          <w:rFonts w:asciiTheme="minorHAnsi" w:eastAsiaTheme="minorEastAsia" w:hAnsiTheme="minorHAnsi" w:cstheme="minorBidi"/>
          <w:noProof/>
          <w:sz w:val="22"/>
          <w:szCs w:val="22"/>
          <w:lang w:eastAsia="en-US"/>
        </w:rPr>
      </w:pPr>
      <w:hyperlink w:anchor="_Toc440455638" w:history="1">
        <w:r w:rsidR="0092006B" w:rsidRPr="00076B76">
          <w:rPr>
            <w:rStyle w:val="Hyperlink"/>
            <w:noProof/>
          </w:rPr>
          <w:t>6.1.2.</w:t>
        </w:r>
        <w:r w:rsidR="0092006B">
          <w:rPr>
            <w:rFonts w:asciiTheme="minorHAnsi" w:eastAsiaTheme="minorEastAsia" w:hAnsiTheme="minorHAnsi" w:cstheme="minorBidi"/>
            <w:noProof/>
            <w:sz w:val="22"/>
            <w:szCs w:val="22"/>
            <w:lang w:eastAsia="en-US"/>
          </w:rPr>
          <w:tab/>
        </w:r>
        <w:r w:rsidR="0092006B" w:rsidRPr="00076B76">
          <w:rPr>
            <w:rStyle w:val="Hyperlink"/>
            <w:noProof/>
          </w:rPr>
          <w:t>Modification of personal pronouns</w:t>
        </w:r>
        <w:r w:rsidR="0092006B">
          <w:rPr>
            <w:noProof/>
            <w:webHidden/>
          </w:rPr>
          <w:tab/>
        </w:r>
        <w:r w:rsidR="0092006B">
          <w:rPr>
            <w:noProof/>
            <w:webHidden/>
          </w:rPr>
          <w:fldChar w:fldCharType="begin"/>
        </w:r>
        <w:r w:rsidR="0092006B">
          <w:rPr>
            <w:noProof/>
            <w:webHidden/>
          </w:rPr>
          <w:instrText xml:space="preserve"> PAGEREF _Toc440455638 \h </w:instrText>
        </w:r>
        <w:r w:rsidR="0092006B">
          <w:rPr>
            <w:noProof/>
            <w:webHidden/>
          </w:rPr>
        </w:r>
        <w:r w:rsidR="0092006B">
          <w:rPr>
            <w:noProof/>
            <w:webHidden/>
          </w:rPr>
          <w:fldChar w:fldCharType="separate"/>
        </w:r>
        <w:r w:rsidR="00154D81">
          <w:rPr>
            <w:noProof/>
            <w:webHidden/>
          </w:rPr>
          <w:t>315</w:t>
        </w:r>
        <w:r w:rsidR="0092006B">
          <w:rPr>
            <w:noProof/>
            <w:webHidden/>
          </w:rPr>
          <w:fldChar w:fldCharType="end"/>
        </w:r>
      </w:hyperlink>
    </w:p>
    <w:p w14:paraId="35EA93E2" w14:textId="77777777" w:rsidR="0092006B" w:rsidRDefault="007B450E">
      <w:pPr>
        <w:pStyle w:val="TOC3"/>
        <w:rPr>
          <w:rFonts w:asciiTheme="minorHAnsi" w:eastAsiaTheme="minorEastAsia" w:hAnsiTheme="minorHAnsi" w:cstheme="minorBidi"/>
          <w:noProof/>
          <w:sz w:val="22"/>
          <w:szCs w:val="22"/>
          <w:lang w:eastAsia="en-US"/>
        </w:rPr>
      </w:pPr>
      <w:hyperlink w:anchor="_Toc440455639" w:history="1">
        <w:r w:rsidR="0092006B" w:rsidRPr="00076B76">
          <w:rPr>
            <w:rStyle w:val="Hyperlink"/>
            <w:noProof/>
          </w:rPr>
          <w:t>6.1.3.</w:t>
        </w:r>
        <w:r w:rsidR="0092006B">
          <w:rPr>
            <w:rFonts w:asciiTheme="minorHAnsi" w:eastAsiaTheme="minorEastAsia" w:hAnsiTheme="minorHAnsi" w:cstheme="minorBidi"/>
            <w:noProof/>
            <w:sz w:val="22"/>
            <w:szCs w:val="22"/>
            <w:lang w:eastAsia="en-US"/>
          </w:rPr>
          <w:tab/>
        </w:r>
        <w:r w:rsidR="0092006B" w:rsidRPr="00076B76">
          <w:rPr>
            <w:rStyle w:val="Hyperlink"/>
            <w:noProof/>
          </w:rPr>
          <w:t>Personal pronouns in adnominal possessive constructions</w:t>
        </w:r>
        <w:r w:rsidR="0092006B">
          <w:rPr>
            <w:noProof/>
            <w:webHidden/>
          </w:rPr>
          <w:tab/>
        </w:r>
        <w:r w:rsidR="0092006B">
          <w:rPr>
            <w:noProof/>
            <w:webHidden/>
          </w:rPr>
          <w:fldChar w:fldCharType="begin"/>
        </w:r>
        <w:r w:rsidR="0092006B">
          <w:rPr>
            <w:noProof/>
            <w:webHidden/>
          </w:rPr>
          <w:instrText xml:space="preserve"> PAGEREF _Toc440455639 \h </w:instrText>
        </w:r>
        <w:r w:rsidR="0092006B">
          <w:rPr>
            <w:noProof/>
            <w:webHidden/>
          </w:rPr>
        </w:r>
        <w:r w:rsidR="0092006B">
          <w:rPr>
            <w:noProof/>
            <w:webHidden/>
          </w:rPr>
          <w:fldChar w:fldCharType="separate"/>
        </w:r>
        <w:r w:rsidR="00154D81">
          <w:rPr>
            <w:noProof/>
            <w:webHidden/>
          </w:rPr>
          <w:t>317</w:t>
        </w:r>
        <w:r w:rsidR="0092006B">
          <w:rPr>
            <w:noProof/>
            <w:webHidden/>
          </w:rPr>
          <w:fldChar w:fldCharType="end"/>
        </w:r>
      </w:hyperlink>
    </w:p>
    <w:p w14:paraId="0338174D" w14:textId="77777777" w:rsidR="0092006B" w:rsidRDefault="007B450E">
      <w:pPr>
        <w:pStyle w:val="TOC3"/>
        <w:rPr>
          <w:rFonts w:asciiTheme="minorHAnsi" w:eastAsiaTheme="minorEastAsia" w:hAnsiTheme="minorHAnsi" w:cstheme="minorBidi"/>
          <w:noProof/>
          <w:sz w:val="22"/>
          <w:szCs w:val="22"/>
          <w:lang w:eastAsia="en-US"/>
        </w:rPr>
      </w:pPr>
      <w:hyperlink w:anchor="_Toc440455640" w:history="1">
        <w:r w:rsidR="0092006B" w:rsidRPr="00076B76">
          <w:rPr>
            <w:rStyle w:val="Hyperlink"/>
            <w:noProof/>
          </w:rPr>
          <w:t>6.1.4.</w:t>
        </w:r>
        <w:r w:rsidR="0092006B">
          <w:rPr>
            <w:rFonts w:asciiTheme="minorHAnsi" w:eastAsiaTheme="minorEastAsia" w:hAnsiTheme="minorHAnsi" w:cstheme="minorBidi"/>
            <w:noProof/>
            <w:sz w:val="22"/>
            <w:szCs w:val="22"/>
            <w:lang w:eastAsia="en-US"/>
          </w:rPr>
          <w:tab/>
        </w:r>
        <w:r w:rsidR="0092006B" w:rsidRPr="00076B76">
          <w:rPr>
            <w:rStyle w:val="Hyperlink"/>
            <w:noProof/>
          </w:rPr>
          <w:t>Personal pronouns in inclusory conjunction constructions</w:t>
        </w:r>
        <w:r w:rsidR="0092006B">
          <w:rPr>
            <w:noProof/>
            <w:webHidden/>
          </w:rPr>
          <w:tab/>
        </w:r>
        <w:r w:rsidR="0092006B">
          <w:rPr>
            <w:noProof/>
            <w:webHidden/>
          </w:rPr>
          <w:fldChar w:fldCharType="begin"/>
        </w:r>
        <w:r w:rsidR="0092006B">
          <w:rPr>
            <w:noProof/>
            <w:webHidden/>
          </w:rPr>
          <w:instrText xml:space="preserve"> PAGEREF _Toc440455640 \h </w:instrText>
        </w:r>
        <w:r w:rsidR="0092006B">
          <w:rPr>
            <w:noProof/>
            <w:webHidden/>
          </w:rPr>
        </w:r>
        <w:r w:rsidR="0092006B">
          <w:rPr>
            <w:noProof/>
            <w:webHidden/>
          </w:rPr>
          <w:fldChar w:fldCharType="separate"/>
        </w:r>
        <w:r w:rsidR="00154D81">
          <w:rPr>
            <w:noProof/>
            <w:webHidden/>
          </w:rPr>
          <w:t>318</w:t>
        </w:r>
        <w:r w:rsidR="0092006B">
          <w:rPr>
            <w:noProof/>
            <w:webHidden/>
          </w:rPr>
          <w:fldChar w:fldCharType="end"/>
        </w:r>
      </w:hyperlink>
    </w:p>
    <w:p w14:paraId="19E2A26B" w14:textId="77777777" w:rsidR="0092006B" w:rsidRDefault="007B450E">
      <w:pPr>
        <w:pStyle w:val="TOC3"/>
        <w:rPr>
          <w:rFonts w:asciiTheme="minorHAnsi" w:eastAsiaTheme="minorEastAsia" w:hAnsiTheme="minorHAnsi" w:cstheme="minorBidi"/>
          <w:noProof/>
          <w:sz w:val="22"/>
          <w:szCs w:val="22"/>
          <w:lang w:eastAsia="en-US"/>
        </w:rPr>
      </w:pPr>
      <w:hyperlink w:anchor="_Toc440455641" w:history="1">
        <w:r w:rsidR="0092006B" w:rsidRPr="00076B76">
          <w:rPr>
            <w:rStyle w:val="Hyperlink"/>
            <w:noProof/>
          </w:rPr>
          <w:t>6.1.5.</w:t>
        </w:r>
        <w:r w:rsidR="0092006B">
          <w:rPr>
            <w:rFonts w:asciiTheme="minorHAnsi" w:eastAsiaTheme="minorEastAsia" w:hAnsiTheme="minorHAnsi" w:cstheme="minorBidi"/>
            <w:noProof/>
            <w:sz w:val="22"/>
            <w:szCs w:val="22"/>
            <w:lang w:eastAsia="en-US"/>
          </w:rPr>
          <w:tab/>
        </w:r>
        <w:r w:rsidR="0092006B" w:rsidRPr="00076B76">
          <w:rPr>
            <w:rStyle w:val="Hyperlink"/>
            <w:noProof/>
          </w:rPr>
          <w:t>Personal pronouns in summary conjunctions</w:t>
        </w:r>
        <w:r w:rsidR="0092006B">
          <w:rPr>
            <w:noProof/>
            <w:webHidden/>
          </w:rPr>
          <w:tab/>
        </w:r>
        <w:r w:rsidR="0092006B">
          <w:rPr>
            <w:noProof/>
            <w:webHidden/>
          </w:rPr>
          <w:fldChar w:fldCharType="begin"/>
        </w:r>
        <w:r w:rsidR="0092006B">
          <w:rPr>
            <w:noProof/>
            <w:webHidden/>
          </w:rPr>
          <w:instrText xml:space="preserve"> PAGEREF _Toc440455641 \h </w:instrText>
        </w:r>
        <w:r w:rsidR="0092006B">
          <w:rPr>
            <w:noProof/>
            <w:webHidden/>
          </w:rPr>
        </w:r>
        <w:r w:rsidR="0092006B">
          <w:rPr>
            <w:noProof/>
            <w:webHidden/>
          </w:rPr>
          <w:fldChar w:fldCharType="separate"/>
        </w:r>
        <w:r w:rsidR="00154D81">
          <w:rPr>
            <w:noProof/>
            <w:webHidden/>
          </w:rPr>
          <w:t>321</w:t>
        </w:r>
        <w:r w:rsidR="0092006B">
          <w:rPr>
            <w:noProof/>
            <w:webHidden/>
          </w:rPr>
          <w:fldChar w:fldCharType="end"/>
        </w:r>
      </w:hyperlink>
    </w:p>
    <w:p w14:paraId="267D9441" w14:textId="77777777" w:rsidR="0092006B" w:rsidRDefault="007B450E">
      <w:pPr>
        <w:pStyle w:val="TOC3"/>
        <w:rPr>
          <w:rFonts w:asciiTheme="minorHAnsi" w:eastAsiaTheme="minorEastAsia" w:hAnsiTheme="minorHAnsi" w:cstheme="minorBidi"/>
          <w:noProof/>
          <w:sz w:val="22"/>
          <w:szCs w:val="22"/>
          <w:lang w:eastAsia="en-US"/>
        </w:rPr>
      </w:pPr>
      <w:hyperlink w:anchor="_Toc440455642" w:history="1">
        <w:r w:rsidR="0092006B" w:rsidRPr="00076B76">
          <w:rPr>
            <w:rStyle w:val="Hyperlink"/>
            <w:noProof/>
          </w:rPr>
          <w:t>6.1.6.</w:t>
        </w:r>
        <w:r w:rsidR="0092006B">
          <w:rPr>
            <w:rFonts w:asciiTheme="minorHAnsi" w:eastAsiaTheme="minorEastAsia" w:hAnsiTheme="minorHAnsi" w:cstheme="minorBidi"/>
            <w:noProof/>
            <w:sz w:val="22"/>
            <w:szCs w:val="22"/>
            <w:lang w:eastAsia="en-US"/>
          </w:rPr>
          <w:tab/>
        </w:r>
        <w:r w:rsidR="0092006B" w:rsidRPr="00076B76">
          <w:rPr>
            <w:rStyle w:val="Hyperlink"/>
            <w:noProof/>
          </w:rPr>
          <w:t>Personal pronouns in appositional constructions</w:t>
        </w:r>
        <w:r w:rsidR="0092006B">
          <w:rPr>
            <w:noProof/>
            <w:webHidden/>
          </w:rPr>
          <w:tab/>
        </w:r>
        <w:r w:rsidR="0092006B">
          <w:rPr>
            <w:noProof/>
            <w:webHidden/>
          </w:rPr>
          <w:fldChar w:fldCharType="begin"/>
        </w:r>
        <w:r w:rsidR="0092006B">
          <w:rPr>
            <w:noProof/>
            <w:webHidden/>
          </w:rPr>
          <w:instrText xml:space="preserve"> PAGEREF _Toc440455642 \h </w:instrText>
        </w:r>
        <w:r w:rsidR="0092006B">
          <w:rPr>
            <w:noProof/>
            <w:webHidden/>
          </w:rPr>
        </w:r>
        <w:r w:rsidR="0092006B">
          <w:rPr>
            <w:noProof/>
            <w:webHidden/>
          </w:rPr>
          <w:fldChar w:fldCharType="separate"/>
        </w:r>
        <w:r w:rsidR="00154D81">
          <w:rPr>
            <w:noProof/>
            <w:webHidden/>
          </w:rPr>
          <w:t>322</w:t>
        </w:r>
        <w:r w:rsidR="0092006B">
          <w:rPr>
            <w:noProof/>
            <w:webHidden/>
          </w:rPr>
          <w:fldChar w:fldCharType="end"/>
        </w:r>
      </w:hyperlink>
    </w:p>
    <w:p w14:paraId="3AAD40A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43" w:history="1">
        <w:r w:rsidR="0092006B" w:rsidRPr="00076B76">
          <w:rPr>
            <w:rStyle w:val="Hyperlink"/>
            <w:noProof/>
          </w:rPr>
          <w:t>6.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Adnominal uses</w:t>
        </w:r>
        <w:r w:rsidR="0092006B">
          <w:rPr>
            <w:noProof/>
            <w:webHidden/>
          </w:rPr>
          <w:tab/>
        </w:r>
        <w:r w:rsidR="0092006B">
          <w:rPr>
            <w:noProof/>
            <w:webHidden/>
          </w:rPr>
          <w:fldChar w:fldCharType="begin"/>
        </w:r>
        <w:r w:rsidR="0092006B">
          <w:rPr>
            <w:noProof/>
            <w:webHidden/>
          </w:rPr>
          <w:instrText xml:space="preserve"> PAGEREF _Toc440455643 \h </w:instrText>
        </w:r>
        <w:r w:rsidR="0092006B">
          <w:rPr>
            <w:noProof/>
            <w:webHidden/>
          </w:rPr>
        </w:r>
        <w:r w:rsidR="0092006B">
          <w:rPr>
            <w:noProof/>
            <w:webHidden/>
          </w:rPr>
          <w:fldChar w:fldCharType="separate"/>
        </w:r>
        <w:r w:rsidR="00154D81">
          <w:rPr>
            <w:noProof/>
            <w:webHidden/>
          </w:rPr>
          <w:t>324</w:t>
        </w:r>
        <w:r w:rsidR="0092006B">
          <w:rPr>
            <w:noProof/>
            <w:webHidden/>
          </w:rPr>
          <w:fldChar w:fldCharType="end"/>
        </w:r>
      </w:hyperlink>
    </w:p>
    <w:p w14:paraId="2395311D" w14:textId="77777777" w:rsidR="0092006B" w:rsidRDefault="007B450E">
      <w:pPr>
        <w:pStyle w:val="TOC3"/>
        <w:rPr>
          <w:rFonts w:asciiTheme="minorHAnsi" w:eastAsiaTheme="minorEastAsia" w:hAnsiTheme="minorHAnsi" w:cstheme="minorBidi"/>
          <w:noProof/>
          <w:sz w:val="22"/>
          <w:szCs w:val="22"/>
          <w:lang w:eastAsia="en-US"/>
        </w:rPr>
      </w:pPr>
      <w:hyperlink w:anchor="_Toc440455644" w:history="1">
        <w:r w:rsidR="0092006B" w:rsidRPr="00076B76">
          <w:rPr>
            <w:rStyle w:val="Hyperlink"/>
            <w:noProof/>
          </w:rPr>
          <w:t>6.2.1.</w:t>
        </w:r>
        <w:r w:rsidR="0092006B">
          <w:rPr>
            <w:rFonts w:asciiTheme="minorHAnsi" w:eastAsiaTheme="minorEastAsia" w:hAnsiTheme="minorHAnsi" w:cstheme="minorBidi"/>
            <w:noProof/>
            <w:sz w:val="22"/>
            <w:szCs w:val="22"/>
            <w:lang w:eastAsia="en-US"/>
          </w:rPr>
          <w:tab/>
        </w:r>
        <w:r w:rsidR="0092006B" w:rsidRPr="00076B76">
          <w:rPr>
            <w:rStyle w:val="Hyperlink"/>
            <w:noProof/>
          </w:rPr>
          <w:t>Adnominal singular personal pronouns</w:t>
        </w:r>
        <w:r w:rsidR="0092006B">
          <w:rPr>
            <w:noProof/>
            <w:webHidden/>
          </w:rPr>
          <w:tab/>
        </w:r>
        <w:r w:rsidR="0092006B">
          <w:rPr>
            <w:noProof/>
            <w:webHidden/>
          </w:rPr>
          <w:fldChar w:fldCharType="begin"/>
        </w:r>
        <w:r w:rsidR="0092006B">
          <w:rPr>
            <w:noProof/>
            <w:webHidden/>
          </w:rPr>
          <w:instrText xml:space="preserve"> PAGEREF _Toc440455644 \h </w:instrText>
        </w:r>
        <w:r w:rsidR="0092006B">
          <w:rPr>
            <w:noProof/>
            <w:webHidden/>
          </w:rPr>
        </w:r>
        <w:r w:rsidR="0092006B">
          <w:rPr>
            <w:noProof/>
            <w:webHidden/>
          </w:rPr>
          <w:fldChar w:fldCharType="separate"/>
        </w:r>
        <w:r w:rsidR="00154D81">
          <w:rPr>
            <w:noProof/>
            <w:webHidden/>
          </w:rPr>
          <w:t>328</w:t>
        </w:r>
        <w:r w:rsidR="0092006B">
          <w:rPr>
            <w:noProof/>
            <w:webHidden/>
          </w:rPr>
          <w:fldChar w:fldCharType="end"/>
        </w:r>
      </w:hyperlink>
    </w:p>
    <w:p w14:paraId="2D89EA19" w14:textId="77777777" w:rsidR="0092006B" w:rsidRDefault="007B450E">
      <w:pPr>
        <w:pStyle w:val="TOC3"/>
        <w:rPr>
          <w:rFonts w:asciiTheme="minorHAnsi" w:eastAsiaTheme="minorEastAsia" w:hAnsiTheme="minorHAnsi" w:cstheme="minorBidi"/>
          <w:noProof/>
          <w:sz w:val="22"/>
          <w:szCs w:val="22"/>
          <w:lang w:eastAsia="en-US"/>
        </w:rPr>
      </w:pPr>
      <w:hyperlink w:anchor="_Toc440455645" w:history="1">
        <w:r w:rsidR="0092006B" w:rsidRPr="00076B76">
          <w:rPr>
            <w:rStyle w:val="Hyperlink"/>
            <w:noProof/>
          </w:rPr>
          <w:t>6.2.2.</w:t>
        </w:r>
        <w:r w:rsidR="0092006B">
          <w:rPr>
            <w:rFonts w:asciiTheme="minorHAnsi" w:eastAsiaTheme="minorEastAsia" w:hAnsiTheme="minorHAnsi" w:cstheme="minorBidi"/>
            <w:noProof/>
            <w:sz w:val="22"/>
            <w:szCs w:val="22"/>
            <w:lang w:eastAsia="en-US"/>
          </w:rPr>
          <w:tab/>
        </w:r>
        <w:r w:rsidR="0092006B" w:rsidRPr="00076B76">
          <w:rPr>
            <w:rStyle w:val="Hyperlink"/>
            <w:noProof/>
          </w:rPr>
          <w:t>Adnominal plural personal pronouns</w:t>
        </w:r>
        <w:r w:rsidR="0092006B">
          <w:rPr>
            <w:noProof/>
            <w:webHidden/>
          </w:rPr>
          <w:tab/>
        </w:r>
        <w:r w:rsidR="0092006B">
          <w:rPr>
            <w:noProof/>
            <w:webHidden/>
          </w:rPr>
          <w:fldChar w:fldCharType="begin"/>
        </w:r>
        <w:r w:rsidR="0092006B">
          <w:rPr>
            <w:noProof/>
            <w:webHidden/>
          </w:rPr>
          <w:instrText xml:space="preserve"> PAGEREF _Toc440455645 \h </w:instrText>
        </w:r>
        <w:r w:rsidR="0092006B">
          <w:rPr>
            <w:noProof/>
            <w:webHidden/>
          </w:rPr>
        </w:r>
        <w:r w:rsidR="0092006B">
          <w:rPr>
            <w:noProof/>
            <w:webHidden/>
          </w:rPr>
          <w:fldChar w:fldCharType="separate"/>
        </w:r>
        <w:r w:rsidR="00154D81">
          <w:rPr>
            <w:noProof/>
            <w:webHidden/>
          </w:rPr>
          <w:t>339</w:t>
        </w:r>
        <w:r w:rsidR="0092006B">
          <w:rPr>
            <w:noProof/>
            <w:webHidden/>
          </w:rPr>
          <w:fldChar w:fldCharType="end"/>
        </w:r>
      </w:hyperlink>
    </w:p>
    <w:p w14:paraId="1EE67C47"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46" w:history="1">
        <w:r w:rsidR="0092006B" w:rsidRPr="00076B76">
          <w:rPr>
            <w:rStyle w:val="Hyperlink"/>
            <w:noProof/>
          </w:rPr>
          <w:t>6.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646 \h </w:instrText>
        </w:r>
        <w:r w:rsidR="0092006B">
          <w:rPr>
            <w:noProof/>
            <w:webHidden/>
          </w:rPr>
        </w:r>
        <w:r w:rsidR="0092006B">
          <w:rPr>
            <w:noProof/>
            <w:webHidden/>
          </w:rPr>
          <w:fldChar w:fldCharType="separate"/>
        </w:r>
        <w:r w:rsidR="00154D81">
          <w:rPr>
            <w:noProof/>
            <w:webHidden/>
          </w:rPr>
          <w:t>345</w:t>
        </w:r>
        <w:r w:rsidR="0092006B">
          <w:rPr>
            <w:noProof/>
            <w:webHidden/>
          </w:rPr>
          <w:fldChar w:fldCharType="end"/>
        </w:r>
      </w:hyperlink>
    </w:p>
    <w:p w14:paraId="0B3A764E"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647" w:history="1">
        <w:r w:rsidR="0092006B" w:rsidRPr="00076B76">
          <w:rPr>
            <w:rStyle w:val="Hyperlink"/>
            <w:noProof/>
          </w:rPr>
          <w:t>7.</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Demonstratives and locatives</w:t>
        </w:r>
        <w:r w:rsidR="0092006B">
          <w:rPr>
            <w:noProof/>
            <w:webHidden/>
          </w:rPr>
          <w:tab/>
        </w:r>
        <w:r w:rsidR="0092006B">
          <w:rPr>
            <w:noProof/>
            <w:webHidden/>
          </w:rPr>
          <w:fldChar w:fldCharType="begin"/>
        </w:r>
        <w:r w:rsidR="0092006B">
          <w:rPr>
            <w:noProof/>
            <w:webHidden/>
          </w:rPr>
          <w:instrText xml:space="preserve"> PAGEREF _Toc440455647 \h </w:instrText>
        </w:r>
        <w:r w:rsidR="0092006B">
          <w:rPr>
            <w:noProof/>
            <w:webHidden/>
          </w:rPr>
        </w:r>
        <w:r w:rsidR="0092006B">
          <w:rPr>
            <w:noProof/>
            <w:webHidden/>
          </w:rPr>
          <w:fldChar w:fldCharType="separate"/>
        </w:r>
        <w:r w:rsidR="00154D81">
          <w:rPr>
            <w:noProof/>
            <w:webHidden/>
          </w:rPr>
          <w:t>347</w:t>
        </w:r>
        <w:r w:rsidR="0092006B">
          <w:rPr>
            <w:noProof/>
            <w:webHidden/>
          </w:rPr>
          <w:fldChar w:fldCharType="end"/>
        </w:r>
      </w:hyperlink>
    </w:p>
    <w:p w14:paraId="5CD93EE3"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48" w:history="1">
        <w:r w:rsidR="0092006B" w:rsidRPr="00076B76">
          <w:rPr>
            <w:rStyle w:val="Hyperlink"/>
            <w:noProof/>
          </w:rPr>
          <w:t>7.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Demonstratives</w:t>
        </w:r>
        <w:r w:rsidR="0092006B">
          <w:rPr>
            <w:noProof/>
            <w:webHidden/>
          </w:rPr>
          <w:tab/>
        </w:r>
        <w:r w:rsidR="0092006B">
          <w:rPr>
            <w:noProof/>
            <w:webHidden/>
          </w:rPr>
          <w:fldChar w:fldCharType="begin"/>
        </w:r>
        <w:r w:rsidR="0092006B">
          <w:rPr>
            <w:noProof/>
            <w:webHidden/>
          </w:rPr>
          <w:instrText xml:space="preserve"> PAGEREF _Toc440455648 \h </w:instrText>
        </w:r>
        <w:r w:rsidR="0092006B">
          <w:rPr>
            <w:noProof/>
            <w:webHidden/>
          </w:rPr>
        </w:r>
        <w:r w:rsidR="0092006B">
          <w:rPr>
            <w:noProof/>
            <w:webHidden/>
          </w:rPr>
          <w:fldChar w:fldCharType="separate"/>
        </w:r>
        <w:r w:rsidR="00154D81">
          <w:rPr>
            <w:noProof/>
            <w:webHidden/>
          </w:rPr>
          <w:t>348</w:t>
        </w:r>
        <w:r w:rsidR="0092006B">
          <w:rPr>
            <w:noProof/>
            <w:webHidden/>
          </w:rPr>
          <w:fldChar w:fldCharType="end"/>
        </w:r>
      </w:hyperlink>
    </w:p>
    <w:p w14:paraId="154E7F48" w14:textId="77777777" w:rsidR="0092006B" w:rsidRDefault="007B450E">
      <w:pPr>
        <w:pStyle w:val="TOC3"/>
        <w:rPr>
          <w:rFonts w:asciiTheme="minorHAnsi" w:eastAsiaTheme="minorEastAsia" w:hAnsiTheme="minorHAnsi" w:cstheme="minorBidi"/>
          <w:noProof/>
          <w:sz w:val="22"/>
          <w:szCs w:val="22"/>
          <w:lang w:eastAsia="en-US"/>
        </w:rPr>
      </w:pPr>
      <w:hyperlink w:anchor="_Toc440455649" w:history="1">
        <w:r w:rsidR="0092006B" w:rsidRPr="00076B76">
          <w:rPr>
            <w:rStyle w:val="Hyperlink"/>
            <w:noProof/>
          </w:rPr>
          <w:t>7.1.1.</w:t>
        </w:r>
        <w:r w:rsidR="0092006B">
          <w:rPr>
            <w:rFonts w:asciiTheme="minorHAnsi" w:eastAsiaTheme="minorEastAsia" w:hAnsiTheme="minorHAnsi" w:cstheme="minorBidi"/>
            <w:noProof/>
            <w:sz w:val="22"/>
            <w:szCs w:val="22"/>
            <w:lang w:eastAsia="en-US"/>
          </w:rPr>
          <w:tab/>
        </w:r>
        <w:r w:rsidR="0092006B" w:rsidRPr="00076B76">
          <w:rPr>
            <w:rStyle w:val="Hyperlink"/>
            <w:noProof/>
          </w:rPr>
          <w:t>Syntax and forms of demonstratives</w:t>
        </w:r>
        <w:r w:rsidR="0092006B">
          <w:rPr>
            <w:noProof/>
            <w:webHidden/>
          </w:rPr>
          <w:tab/>
        </w:r>
        <w:r w:rsidR="0092006B">
          <w:rPr>
            <w:noProof/>
            <w:webHidden/>
          </w:rPr>
          <w:fldChar w:fldCharType="begin"/>
        </w:r>
        <w:r w:rsidR="0092006B">
          <w:rPr>
            <w:noProof/>
            <w:webHidden/>
          </w:rPr>
          <w:instrText xml:space="preserve"> PAGEREF _Toc440455649 \h </w:instrText>
        </w:r>
        <w:r w:rsidR="0092006B">
          <w:rPr>
            <w:noProof/>
            <w:webHidden/>
          </w:rPr>
        </w:r>
        <w:r w:rsidR="0092006B">
          <w:rPr>
            <w:noProof/>
            <w:webHidden/>
          </w:rPr>
          <w:fldChar w:fldCharType="separate"/>
        </w:r>
        <w:r w:rsidR="00154D81">
          <w:rPr>
            <w:noProof/>
            <w:webHidden/>
          </w:rPr>
          <w:t>348</w:t>
        </w:r>
        <w:r w:rsidR="0092006B">
          <w:rPr>
            <w:noProof/>
            <w:webHidden/>
          </w:rPr>
          <w:fldChar w:fldCharType="end"/>
        </w:r>
      </w:hyperlink>
    </w:p>
    <w:p w14:paraId="7F75A772" w14:textId="77777777" w:rsidR="0092006B" w:rsidRDefault="007B450E">
      <w:pPr>
        <w:pStyle w:val="TOC3"/>
        <w:rPr>
          <w:rFonts w:asciiTheme="minorHAnsi" w:eastAsiaTheme="minorEastAsia" w:hAnsiTheme="minorHAnsi" w:cstheme="minorBidi"/>
          <w:noProof/>
          <w:sz w:val="22"/>
          <w:szCs w:val="22"/>
          <w:lang w:eastAsia="en-US"/>
        </w:rPr>
      </w:pPr>
      <w:hyperlink w:anchor="_Toc440455650" w:history="1">
        <w:r w:rsidR="0092006B" w:rsidRPr="00076B76">
          <w:rPr>
            <w:rStyle w:val="Hyperlink"/>
            <w:noProof/>
          </w:rPr>
          <w:t>7.1.2.</w:t>
        </w:r>
        <w:r w:rsidR="0092006B">
          <w:rPr>
            <w:rFonts w:asciiTheme="minorHAnsi" w:eastAsiaTheme="minorEastAsia" w:hAnsiTheme="minorHAnsi" w:cstheme="minorBidi"/>
            <w:noProof/>
            <w:sz w:val="22"/>
            <w:szCs w:val="22"/>
            <w:lang w:eastAsia="en-US"/>
          </w:rPr>
          <w:tab/>
        </w:r>
        <w:r w:rsidR="0092006B" w:rsidRPr="00076B76">
          <w:rPr>
            <w:rStyle w:val="Hyperlink"/>
            <w:noProof/>
          </w:rPr>
          <w:t>Functions of demonstratives</w:t>
        </w:r>
        <w:r w:rsidR="0092006B">
          <w:rPr>
            <w:noProof/>
            <w:webHidden/>
          </w:rPr>
          <w:tab/>
        </w:r>
        <w:r w:rsidR="0092006B">
          <w:rPr>
            <w:noProof/>
            <w:webHidden/>
          </w:rPr>
          <w:fldChar w:fldCharType="begin"/>
        </w:r>
        <w:r w:rsidR="0092006B">
          <w:rPr>
            <w:noProof/>
            <w:webHidden/>
          </w:rPr>
          <w:instrText xml:space="preserve"> PAGEREF _Toc440455650 \h </w:instrText>
        </w:r>
        <w:r w:rsidR="0092006B">
          <w:rPr>
            <w:noProof/>
            <w:webHidden/>
          </w:rPr>
        </w:r>
        <w:r w:rsidR="0092006B">
          <w:rPr>
            <w:noProof/>
            <w:webHidden/>
          </w:rPr>
          <w:fldChar w:fldCharType="separate"/>
        </w:r>
        <w:r w:rsidR="00154D81">
          <w:rPr>
            <w:noProof/>
            <w:webHidden/>
          </w:rPr>
          <w:t>352</w:t>
        </w:r>
        <w:r w:rsidR="0092006B">
          <w:rPr>
            <w:noProof/>
            <w:webHidden/>
          </w:rPr>
          <w:fldChar w:fldCharType="end"/>
        </w:r>
      </w:hyperlink>
    </w:p>
    <w:p w14:paraId="5FA5CCC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51" w:history="1">
        <w:r w:rsidR="0092006B" w:rsidRPr="00076B76">
          <w:rPr>
            <w:rStyle w:val="Hyperlink"/>
            <w:noProof/>
          </w:rPr>
          <w:t>7.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Locatives</w:t>
        </w:r>
        <w:r w:rsidR="0092006B">
          <w:rPr>
            <w:noProof/>
            <w:webHidden/>
          </w:rPr>
          <w:tab/>
        </w:r>
        <w:r w:rsidR="0092006B">
          <w:rPr>
            <w:noProof/>
            <w:webHidden/>
          </w:rPr>
          <w:fldChar w:fldCharType="begin"/>
        </w:r>
        <w:r w:rsidR="0092006B">
          <w:rPr>
            <w:noProof/>
            <w:webHidden/>
          </w:rPr>
          <w:instrText xml:space="preserve"> PAGEREF _Toc440455651 \h </w:instrText>
        </w:r>
        <w:r w:rsidR="0092006B">
          <w:rPr>
            <w:noProof/>
            <w:webHidden/>
          </w:rPr>
        </w:r>
        <w:r w:rsidR="0092006B">
          <w:rPr>
            <w:noProof/>
            <w:webHidden/>
          </w:rPr>
          <w:fldChar w:fldCharType="separate"/>
        </w:r>
        <w:r w:rsidR="00154D81">
          <w:rPr>
            <w:noProof/>
            <w:webHidden/>
          </w:rPr>
          <w:t>367</w:t>
        </w:r>
        <w:r w:rsidR="0092006B">
          <w:rPr>
            <w:noProof/>
            <w:webHidden/>
          </w:rPr>
          <w:fldChar w:fldCharType="end"/>
        </w:r>
      </w:hyperlink>
    </w:p>
    <w:p w14:paraId="76ACEA31" w14:textId="77777777" w:rsidR="0092006B" w:rsidRDefault="007B450E">
      <w:pPr>
        <w:pStyle w:val="TOC3"/>
        <w:rPr>
          <w:rFonts w:asciiTheme="minorHAnsi" w:eastAsiaTheme="minorEastAsia" w:hAnsiTheme="minorHAnsi" w:cstheme="minorBidi"/>
          <w:noProof/>
          <w:sz w:val="22"/>
          <w:szCs w:val="22"/>
          <w:lang w:eastAsia="en-US"/>
        </w:rPr>
      </w:pPr>
      <w:hyperlink w:anchor="_Toc440455652" w:history="1">
        <w:r w:rsidR="0092006B" w:rsidRPr="00076B76">
          <w:rPr>
            <w:rStyle w:val="Hyperlink"/>
            <w:noProof/>
          </w:rPr>
          <w:t>7.2.1.</w:t>
        </w:r>
        <w:r w:rsidR="0092006B">
          <w:rPr>
            <w:rFonts w:asciiTheme="minorHAnsi" w:eastAsiaTheme="minorEastAsia" w:hAnsiTheme="minorHAnsi" w:cstheme="minorBidi"/>
            <w:noProof/>
            <w:sz w:val="22"/>
            <w:szCs w:val="22"/>
            <w:lang w:eastAsia="en-US"/>
          </w:rPr>
          <w:tab/>
        </w:r>
        <w:r w:rsidR="0092006B" w:rsidRPr="00076B76">
          <w:rPr>
            <w:rStyle w:val="Hyperlink"/>
            <w:noProof/>
          </w:rPr>
          <w:t>Syntax and forms of locatives</w:t>
        </w:r>
        <w:r w:rsidR="0092006B">
          <w:rPr>
            <w:noProof/>
            <w:webHidden/>
          </w:rPr>
          <w:tab/>
        </w:r>
        <w:r w:rsidR="0092006B">
          <w:rPr>
            <w:noProof/>
            <w:webHidden/>
          </w:rPr>
          <w:fldChar w:fldCharType="begin"/>
        </w:r>
        <w:r w:rsidR="0092006B">
          <w:rPr>
            <w:noProof/>
            <w:webHidden/>
          </w:rPr>
          <w:instrText xml:space="preserve"> PAGEREF _Toc440455652 \h </w:instrText>
        </w:r>
        <w:r w:rsidR="0092006B">
          <w:rPr>
            <w:noProof/>
            <w:webHidden/>
          </w:rPr>
        </w:r>
        <w:r w:rsidR="0092006B">
          <w:rPr>
            <w:noProof/>
            <w:webHidden/>
          </w:rPr>
          <w:fldChar w:fldCharType="separate"/>
        </w:r>
        <w:r w:rsidR="00154D81">
          <w:rPr>
            <w:noProof/>
            <w:webHidden/>
          </w:rPr>
          <w:t>367</w:t>
        </w:r>
        <w:r w:rsidR="0092006B">
          <w:rPr>
            <w:noProof/>
            <w:webHidden/>
          </w:rPr>
          <w:fldChar w:fldCharType="end"/>
        </w:r>
      </w:hyperlink>
    </w:p>
    <w:p w14:paraId="62A15116" w14:textId="77777777" w:rsidR="0092006B" w:rsidRDefault="007B450E">
      <w:pPr>
        <w:pStyle w:val="TOC3"/>
        <w:rPr>
          <w:rFonts w:asciiTheme="minorHAnsi" w:eastAsiaTheme="minorEastAsia" w:hAnsiTheme="minorHAnsi" w:cstheme="minorBidi"/>
          <w:noProof/>
          <w:sz w:val="22"/>
          <w:szCs w:val="22"/>
          <w:lang w:eastAsia="en-US"/>
        </w:rPr>
      </w:pPr>
      <w:hyperlink w:anchor="_Toc440455653" w:history="1">
        <w:r w:rsidR="0092006B" w:rsidRPr="00076B76">
          <w:rPr>
            <w:rStyle w:val="Hyperlink"/>
            <w:noProof/>
          </w:rPr>
          <w:t>7.2.2.</w:t>
        </w:r>
        <w:r w:rsidR="0092006B">
          <w:rPr>
            <w:rFonts w:asciiTheme="minorHAnsi" w:eastAsiaTheme="minorEastAsia" w:hAnsiTheme="minorHAnsi" w:cstheme="minorBidi"/>
            <w:noProof/>
            <w:sz w:val="22"/>
            <w:szCs w:val="22"/>
            <w:lang w:eastAsia="en-US"/>
          </w:rPr>
          <w:tab/>
        </w:r>
        <w:r w:rsidR="0092006B" w:rsidRPr="00076B76">
          <w:rPr>
            <w:rStyle w:val="Hyperlink"/>
            <w:noProof/>
          </w:rPr>
          <w:t>Functions of locatives</w:t>
        </w:r>
        <w:r w:rsidR="0092006B">
          <w:rPr>
            <w:noProof/>
            <w:webHidden/>
          </w:rPr>
          <w:tab/>
        </w:r>
        <w:r w:rsidR="0092006B">
          <w:rPr>
            <w:noProof/>
            <w:webHidden/>
          </w:rPr>
          <w:fldChar w:fldCharType="begin"/>
        </w:r>
        <w:r w:rsidR="0092006B">
          <w:rPr>
            <w:noProof/>
            <w:webHidden/>
          </w:rPr>
          <w:instrText xml:space="preserve"> PAGEREF _Toc440455653 \h </w:instrText>
        </w:r>
        <w:r w:rsidR="0092006B">
          <w:rPr>
            <w:noProof/>
            <w:webHidden/>
          </w:rPr>
        </w:r>
        <w:r w:rsidR="0092006B">
          <w:rPr>
            <w:noProof/>
            <w:webHidden/>
          </w:rPr>
          <w:fldChar w:fldCharType="separate"/>
        </w:r>
        <w:r w:rsidR="00154D81">
          <w:rPr>
            <w:noProof/>
            <w:webHidden/>
          </w:rPr>
          <w:t>369</w:t>
        </w:r>
        <w:r w:rsidR="0092006B">
          <w:rPr>
            <w:noProof/>
            <w:webHidden/>
          </w:rPr>
          <w:fldChar w:fldCharType="end"/>
        </w:r>
      </w:hyperlink>
    </w:p>
    <w:p w14:paraId="61B0996C"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54" w:history="1">
        <w:r w:rsidR="0092006B" w:rsidRPr="00076B76">
          <w:rPr>
            <w:rStyle w:val="Hyperlink"/>
            <w:noProof/>
          </w:rPr>
          <w:t>7.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Combining demonstratives and locatives</w:t>
        </w:r>
        <w:r w:rsidR="0092006B">
          <w:rPr>
            <w:noProof/>
            <w:webHidden/>
          </w:rPr>
          <w:tab/>
        </w:r>
        <w:r w:rsidR="0092006B">
          <w:rPr>
            <w:noProof/>
            <w:webHidden/>
          </w:rPr>
          <w:fldChar w:fldCharType="begin"/>
        </w:r>
        <w:r w:rsidR="0092006B">
          <w:rPr>
            <w:noProof/>
            <w:webHidden/>
          </w:rPr>
          <w:instrText xml:space="preserve"> PAGEREF _Toc440455654 \h </w:instrText>
        </w:r>
        <w:r w:rsidR="0092006B">
          <w:rPr>
            <w:noProof/>
            <w:webHidden/>
          </w:rPr>
        </w:r>
        <w:r w:rsidR="0092006B">
          <w:rPr>
            <w:noProof/>
            <w:webHidden/>
          </w:rPr>
          <w:fldChar w:fldCharType="separate"/>
        </w:r>
        <w:r w:rsidR="00154D81">
          <w:rPr>
            <w:noProof/>
            <w:webHidden/>
          </w:rPr>
          <w:t>375</w:t>
        </w:r>
        <w:r w:rsidR="0092006B">
          <w:rPr>
            <w:noProof/>
            <w:webHidden/>
          </w:rPr>
          <w:fldChar w:fldCharType="end"/>
        </w:r>
      </w:hyperlink>
    </w:p>
    <w:p w14:paraId="4EFABBAB"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55" w:history="1">
        <w:r w:rsidR="0092006B" w:rsidRPr="00076B76">
          <w:rPr>
            <w:rStyle w:val="Hyperlink"/>
            <w:noProof/>
          </w:rPr>
          <w:t>7.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655 \h </w:instrText>
        </w:r>
        <w:r w:rsidR="0092006B">
          <w:rPr>
            <w:noProof/>
            <w:webHidden/>
          </w:rPr>
        </w:r>
        <w:r w:rsidR="0092006B">
          <w:rPr>
            <w:noProof/>
            <w:webHidden/>
          </w:rPr>
          <w:fldChar w:fldCharType="separate"/>
        </w:r>
        <w:r w:rsidR="00154D81">
          <w:rPr>
            <w:noProof/>
            <w:webHidden/>
          </w:rPr>
          <w:t>375</w:t>
        </w:r>
        <w:r w:rsidR="0092006B">
          <w:rPr>
            <w:noProof/>
            <w:webHidden/>
          </w:rPr>
          <w:fldChar w:fldCharType="end"/>
        </w:r>
      </w:hyperlink>
    </w:p>
    <w:p w14:paraId="03FE7D7F"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656" w:history="1">
        <w:r w:rsidR="0092006B" w:rsidRPr="00076B76">
          <w:rPr>
            <w:rStyle w:val="Hyperlink"/>
            <w:noProof/>
          </w:rPr>
          <w:t>8.</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oun phrases</w:t>
        </w:r>
        <w:r w:rsidR="0092006B">
          <w:rPr>
            <w:noProof/>
            <w:webHidden/>
          </w:rPr>
          <w:tab/>
        </w:r>
        <w:r w:rsidR="0092006B">
          <w:rPr>
            <w:noProof/>
            <w:webHidden/>
          </w:rPr>
          <w:fldChar w:fldCharType="begin"/>
        </w:r>
        <w:r w:rsidR="0092006B">
          <w:rPr>
            <w:noProof/>
            <w:webHidden/>
          </w:rPr>
          <w:instrText xml:space="preserve"> PAGEREF _Toc440455656 \h </w:instrText>
        </w:r>
        <w:r w:rsidR="0092006B">
          <w:rPr>
            <w:noProof/>
            <w:webHidden/>
          </w:rPr>
        </w:r>
        <w:r w:rsidR="0092006B">
          <w:rPr>
            <w:noProof/>
            <w:webHidden/>
          </w:rPr>
          <w:fldChar w:fldCharType="separate"/>
        </w:r>
        <w:r w:rsidR="00154D81">
          <w:rPr>
            <w:noProof/>
            <w:webHidden/>
          </w:rPr>
          <w:t>379</w:t>
        </w:r>
        <w:r w:rsidR="0092006B">
          <w:rPr>
            <w:noProof/>
            <w:webHidden/>
          </w:rPr>
          <w:fldChar w:fldCharType="end"/>
        </w:r>
      </w:hyperlink>
    </w:p>
    <w:p w14:paraId="5521139A"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57" w:history="1">
        <w:r w:rsidR="0092006B" w:rsidRPr="00076B76">
          <w:rPr>
            <w:rStyle w:val="Hyperlink"/>
            <w:noProof/>
          </w:rPr>
          <w:t>8.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Introduction</w:t>
        </w:r>
        <w:r w:rsidR="0092006B">
          <w:rPr>
            <w:noProof/>
            <w:webHidden/>
          </w:rPr>
          <w:tab/>
        </w:r>
        <w:r w:rsidR="0092006B">
          <w:rPr>
            <w:noProof/>
            <w:webHidden/>
          </w:rPr>
          <w:fldChar w:fldCharType="begin"/>
        </w:r>
        <w:r w:rsidR="0092006B">
          <w:rPr>
            <w:noProof/>
            <w:webHidden/>
          </w:rPr>
          <w:instrText xml:space="preserve"> PAGEREF _Toc440455657 \h </w:instrText>
        </w:r>
        <w:r w:rsidR="0092006B">
          <w:rPr>
            <w:noProof/>
            <w:webHidden/>
          </w:rPr>
        </w:r>
        <w:r w:rsidR="0092006B">
          <w:rPr>
            <w:noProof/>
            <w:webHidden/>
          </w:rPr>
          <w:fldChar w:fldCharType="separate"/>
        </w:r>
        <w:r w:rsidR="00154D81">
          <w:rPr>
            <w:noProof/>
            <w:webHidden/>
          </w:rPr>
          <w:t>379</w:t>
        </w:r>
        <w:r w:rsidR="0092006B">
          <w:rPr>
            <w:noProof/>
            <w:webHidden/>
          </w:rPr>
          <w:fldChar w:fldCharType="end"/>
        </w:r>
      </w:hyperlink>
    </w:p>
    <w:p w14:paraId="70F9EA10"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58" w:history="1">
        <w:r w:rsidR="0092006B" w:rsidRPr="00076B76">
          <w:rPr>
            <w:rStyle w:val="Hyperlink"/>
            <w:noProof/>
          </w:rPr>
          <w:t>8.2.</w:t>
        </w:r>
        <w:r w:rsidR="0092006B">
          <w:rPr>
            <w:rFonts w:asciiTheme="minorHAnsi" w:eastAsiaTheme="minorEastAsia" w:hAnsiTheme="minorHAnsi" w:cstheme="minorBidi"/>
            <w:b w:val="0"/>
            <w:noProof/>
            <w:sz w:val="22"/>
            <w:szCs w:val="22"/>
            <w:lang w:eastAsia="en-US"/>
          </w:rPr>
          <w:tab/>
        </w:r>
        <w:r w:rsidR="0092006B" w:rsidRPr="00076B76">
          <w:rPr>
            <w:rStyle w:val="Hyperlink"/>
            <w:smallCaps/>
            <w:noProof/>
          </w:rPr>
          <w:t>n-mod</w:t>
        </w:r>
        <w:r w:rsidR="0092006B" w:rsidRPr="00076B76">
          <w:rPr>
            <w:rStyle w:val="Hyperlink"/>
            <w:noProof/>
          </w:rPr>
          <w:t xml:space="preserve"> structure</w:t>
        </w:r>
        <w:r w:rsidR="0092006B">
          <w:rPr>
            <w:noProof/>
            <w:webHidden/>
          </w:rPr>
          <w:tab/>
        </w:r>
        <w:r w:rsidR="0092006B">
          <w:rPr>
            <w:noProof/>
            <w:webHidden/>
          </w:rPr>
          <w:fldChar w:fldCharType="begin"/>
        </w:r>
        <w:r w:rsidR="0092006B">
          <w:rPr>
            <w:noProof/>
            <w:webHidden/>
          </w:rPr>
          <w:instrText xml:space="preserve"> PAGEREF _Toc440455658 \h </w:instrText>
        </w:r>
        <w:r w:rsidR="0092006B">
          <w:rPr>
            <w:noProof/>
            <w:webHidden/>
          </w:rPr>
        </w:r>
        <w:r w:rsidR="0092006B">
          <w:rPr>
            <w:noProof/>
            <w:webHidden/>
          </w:rPr>
          <w:fldChar w:fldCharType="separate"/>
        </w:r>
        <w:r w:rsidR="00154D81">
          <w:rPr>
            <w:noProof/>
            <w:webHidden/>
          </w:rPr>
          <w:t>382</w:t>
        </w:r>
        <w:r w:rsidR="0092006B">
          <w:rPr>
            <w:noProof/>
            <w:webHidden/>
          </w:rPr>
          <w:fldChar w:fldCharType="end"/>
        </w:r>
      </w:hyperlink>
    </w:p>
    <w:p w14:paraId="3E954FF7" w14:textId="77777777" w:rsidR="0092006B" w:rsidRDefault="007B450E">
      <w:pPr>
        <w:pStyle w:val="TOC3"/>
        <w:rPr>
          <w:rFonts w:asciiTheme="minorHAnsi" w:eastAsiaTheme="minorEastAsia" w:hAnsiTheme="minorHAnsi" w:cstheme="minorBidi"/>
          <w:noProof/>
          <w:sz w:val="22"/>
          <w:szCs w:val="22"/>
          <w:lang w:eastAsia="en-US"/>
        </w:rPr>
      </w:pPr>
      <w:hyperlink w:anchor="_Toc440455659" w:history="1">
        <w:r w:rsidR="0092006B" w:rsidRPr="00076B76">
          <w:rPr>
            <w:rStyle w:val="Hyperlink"/>
            <w:noProof/>
          </w:rPr>
          <w:t>8.2.1.</w:t>
        </w:r>
        <w:r w:rsidR="0092006B">
          <w:rPr>
            <w:rFonts w:asciiTheme="minorHAnsi" w:eastAsiaTheme="minorEastAsia" w:hAnsiTheme="minorHAnsi" w:cstheme="minorBidi"/>
            <w:noProof/>
            <w:sz w:val="22"/>
            <w:szCs w:val="22"/>
            <w:lang w:eastAsia="en-US"/>
          </w:rPr>
          <w:tab/>
        </w:r>
        <w:r w:rsidR="0092006B" w:rsidRPr="00076B76">
          <w:rPr>
            <w:rStyle w:val="Hyperlink"/>
            <w:noProof/>
          </w:rPr>
          <w:t>Verb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v</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59 \h </w:instrText>
        </w:r>
        <w:r w:rsidR="0092006B">
          <w:rPr>
            <w:noProof/>
            <w:webHidden/>
          </w:rPr>
        </w:r>
        <w:r w:rsidR="0092006B">
          <w:rPr>
            <w:noProof/>
            <w:webHidden/>
          </w:rPr>
          <w:fldChar w:fldCharType="separate"/>
        </w:r>
        <w:r w:rsidR="00154D81">
          <w:rPr>
            <w:noProof/>
            <w:webHidden/>
          </w:rPr>
          <w:t>382</w:t>
        </w:r>
        <w:r w:rsidR="0092006B">
          <w:rPr>
            <w:noProof/>
            <w:webHidden/>
          </w:rPr>
          <w:fldChar w:fldCharType="end"/>
        </w:r>
      </w:hyperlink>
    </w:p>
    <w:p w14:paraId="01297CCB" w14:textId="77777777" w:rsidR="0092006B" w:rsidRDefault="007B450E">
      <w:pPr>
        <w:pStyle w:val="TOC3"/>
        <w:rPr>
          <w:rFonts w:asciiTheme="minorHAnsi" w:eastAsiaTheme="minorEastAsia" w:hAnsiTheme="minorHAnsi" w:cstheme="minorBidi"/>
          <w:noProof/>
          <w:sz w:val="22"/>
          <w:szCs w:val="22"/>
          <w:lang w:eastAsia="en-US"/>
        </w:rPr>
      </w:pPr>
      <w:hyperlink w:anchor="_Toc440455660" w:history="1">
        <w:r w:rsidR="0092006B" w:rsidRPr="00076B76">
          <w:rPr>
            <w:rStyle w:val="Hyperlink"/>
            <w:noProof/>
          </w:rPr>
          <w:t>8.2.2.</w:t>
        </w:r>
        <w:r w:rsidR="0092006B">
          <w:rPr>
            <w:rFonts w:asciiTheme="minorHAnsi" w:eastAsiaTheme="minorEastAsia" w:hAnsiTheme="minorHAnsi" w:cstheme="minorBidi"/>
            <w:noProof/>
            <w:sz w:val="22"/>
            <w:szCs w:val="22"/>
            <w:lang w:eastAsia="en-US"/>
          </w:rPr>
          <w:tab/>
        </w:r>
        <w:r w:rsidR="0092006B" w:rsidRPr="00076B76">
          <w:rPr>
            <w:rStyle w:val="Hyperlink"/>
            <w:noProof/>
          </w:rPr>
          <w:t>Noun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n</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60 \h </w:instrText>
        </w:r>
        <w:r w:rsidR="0092006B">
          <w:rPr>
            <w:noProof/>
            <w:webHidden/>
          </w:rPr>
        </w:r>
        <w:r w:rsidR="0092006B">
          <w:rPr>
            <w:noProof/>
            <w:webHidden/>
          </w:rPr>
          <w:fldChar w:fldCharType="separate"/>
        </w:r>
        <w:r w:rsidR="00154D81">
          <w:rPr>
            <w:noProof/>
            <w:webHidden/>
          </w:rPr>
          <w:t>384</w:t>
        </w:r>
        <w:r w:rsidR="0092006B">
          <w:rPr>
            <w:noProof/>
            <w:webHidden/>
          </w:rPr>
          <w:fldChar w:fldCharType="end"/>
        </w:r>
      </w:hyperlink>
    </w:p>
    <w:p w14:paraId="2FA524DB" w14:textId="77777777" w:rsidR="0092006B" w:rsidRDefault="007B450E">
      <w:pPr>
        <w:pStyle w:val="TOC3"/>
        <w:rPr>
          <w:rFonts w:asciiTheme="minorHAnsi" w:eastAsiaTheme="minorEastAsia" w:hAnsiTheme="minorHAnsi" w:cstheme="minorBidi"/>
          <w:noProof/>
          <w:sz w:val="22"/>
          <w:szCs w:val="22"/>
          <w:lang w:eastAsia="en-US"/>
        </w:rPr>
      </w:pPr>
      <w:hyperlink w:anchor="_Toc440455661" w:history="1">
        <w:r w:rsidR="0092006B" w:rsidRPr="00076B76">
          <w:rPr>
            <w:rStyle w:val="Hyperlink"/>
            <w:noProof/>
          </w:rPr>
          <w:t>8.2.3.</w:t>
        </w:r>
        <w:r w:rsidR="0092006B">
          <w:rPr>
            <w:rFonts w:asciiTheme="minorHAnsi" w:eastAsiaTheme="minorEastAsia" w:hAnsiTheme="minorHAnsi" w:cstheme="minorBidi"/>
            <w:noProof/>
            <w:sz w:val="22"/>
            <w:szCs w:val="22"/>
            <w:lang w:eastAsia="en-US"/>
          </w:rPr>
          <w:tab/>
        </w:r>
        <w:r w:rsidR="0092006B" w:rsidRPr="00076B76">
          <w:rPr>
            <w:rStyle w:val="Hyperlink"/>
            <w:noProof/>
          </w:rPr>
          <w:t>Personal pronoun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pro</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61 \h </w:instrText>
        </w:r>
        <w:r w:rsidR="0092006B">
          <w:rPr>
            <w:noProof/>
            <w:webHidden/>
          </w:rPr>
        </w:r>
        <w:r w:rsidR="0092006B">
          <w:rPr>
            <w:noProof/>
            <w:webHidden/>
          </w:rPr>
          <w:fldChar w:fldCharType="separate"/>
        </w:r>
        <w:r w:rsidR="00154D81">
          <w:rPr>
            <w:noProof/>
            <w:webHidden/>
          </w:rPr>
          <w:t>389</w:t>
        </w:r>
        <w:r w:rsidR="0092006B">
          <w:rPr>
            <w:noProof/>
            <w:webHidden/>
          </w:rPr>
          <w:fldChar w:fldCharType="end"/>
        </w:r>
      </w:hyperlink>
    </w:p>
    <w:p w14:paraId="6D83A65F" w14:textId="77777777" w:rsidR="0092006B" w:rsidRDefault="007B450E">
      <w:pPr>
        <w:pStyle w:val="TOC3"/>
        <w:rPr>
          <w:rFonts w:asciiTheme="minorHAnsi" w:eastAsiaTheme="minorEastAsia" w:hAnsiTheme="minorHAnsi" w:cstheme="minorBidi"/>
          <w:noProof/>
          <w:sz w:val="22"/>
          <w:szCs w:val="22"/>
          <w:lang w:eastAsia="en-US"/>
        </w:rPr>
      </w:pPr>
      <w:hyperlink w:anchor="_Toc440455662" w:history="1">
        <w:r w:rsidR="0092006B" w:rsidRPr="00076B76">
          <w:rPr>
            <w:rStyle w:val="Hyperlink"/>
            <w:noProof/>
          </w:rPr>
          <w:t>8.2.4.</w:t>
        </w:r>
        <w:r w:rsidR="0092006B">
          <w:rPr>
            <w:rFonts w:asciiTheme="minorHAnsi" w:eastAsiaTheme="minorEastAsia" w:hAnsiTheme="minorHAnsi" w:cstheme="minorBidi"/>
            <w:noProof/>
            <w:sz w:val="22"/>
            <w:szCs w:val="22"/>
            <w:lang w:eastAsia="en-US"/>
          </w:rPr>
          <w:tab/>
        </w:r>
        <w:r w:rsidR="0092006B" w:rsidRPr="00076B76">
          <w:rPr>
            <w:rStyle w:val="Hyperlink"/>
            <w:noProof/>
          </w:rPr>
          <w:t>Demonstrative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dem</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62 \h </w:instrText>
        </w:r>
        <w:r w:rsidR="0092006B">
          <w:rPr>
            <w:noProof/>
            <w:webHidden/>
          </w:rPr>
        </w:r>
        <w:r w:rsidR="0092006B">
          <w:rPr>
            <w:noProof/>
            <w:webHidden/>
          </w:rPr>
          <w:fldChar w:fldCharType="separate"/>
        </w:r>
        <w:r w:rsidR="00154D81">
          <w:rPr>
            <w:noProof/>
            <w:webHidden/>
          </w:rPr>
          <w:t>389</w:t>
        </w:r>
        <w:r w:rsidR="0092006B">
          <w:rPr>
            <w:noProof/>
            <w:webHidden/>
          </w:rPr>
          <w:fldChar w:fldCharType="end"/>
        </w:r>
      </w:hyperlink>
    </w:p>
    <w:p w14:paraId="6E92746C" w14:textId="77777777" w:rsidR="0092006B" w:rsidRDefault="007B450E">
      <w:pPr>
        <w:pStyle w:val="TOC3"/>
        <w:rPr>
          <w:rFonts w:asciiTheme="minorHAnsi" w:eastAsiaTheme="minorEastAsia" w:hAnsiTheme="minorHAnsi" w:cstheme="minorBidi"/>
          <w:noProof/>
          <w:sz w:val="22"/>
          <w:szCs w:val="22"/>
          <w:lang w:eastAsia="en-US"/>
        </w:rPr>
      </w:pPr>
      <w:hyperlink w:anchor="_Toc440455663" w:history="1">
        <w:r w:rsidR="0092006B" w:rsidRPr="00076B76">
          <w:rPr>
            <w:rStyle w:val="Hyperlink"/>
            <w:noProof/>
          </w:rPr>
          <w:t>8.2.5.</w:t>
        </w:r>
        <w:r w:rsidR="0092006B">
          <w:rPr>
            <w:rFonts w:asciiTheme="minorHAnsi" w:eastAsiaTheme="minorEastAsia" w:hAnsiTheme="minorHAnsi" w:cstheme="minorBidi"/>
            <w:noProof/>
            <w:sz w:val="22"/>
            <w:szCs w:val="22"/>
            <w:lang w:eastAsia="en-US"/>
          </w:rPr>
          <w:tab/>
        </w:r>
        <w:r w:rsidR="0092006B" w:rsidRPr="00076B76">
          <w:rPr>
            <w:rStyle w:val="Hyperlink"/>
            <w:noProof/>
          </w:rPr>
          <w:t>Locative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loc</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63 \h </w:instrText>
        </w:r>
        <w:r w:rsidR="0092006B">
          <w:rPr>
            <w:noProof/>
            <w:webHidden/>
          </w:rPr>
        </w:r>
        <w:r w:rsidR="0092006B">
          <w:rPr>
            <w:noProof/>
            <w:webHidden/>
          </w:rPr>
          <w:fldChar w:fldCharType="separate"/>
        </w:r>
        <w:r w:rsidR="00154D81">
          <w:rPr>
            <w:noProof/>
            <w:webHidden/>
          </w:rPr>
          <w:t>390</w:t>
        </w:r>
        <w:r w:rsidR="0092006B">
          <w:rPr>
            <w:noProof/>
            <w:webHidden/>
          </w:rPr>
          <w:fldChar w:fldCharType="end"/>
        </w:r>
      </w:hyperlink>
    </w:p>
    <w:p w14:paraId="038936AB" w14:textId="77777777" w:rsidR="0092006B" w:rsidRDefault="007B450E">
      <w:pPr>
        <w:pStyle w:val="TOC3"/>
        <w:rPr>
          <w:rFonts w:asciiTheme="minorHAnsi" w:eastAsiaTheme="minorEastAsia" w:hAnsiTheme="minorHAnsi" w:cstheme="minorBidi"/>
          <w:noProof/>
          <w:sz w:val="22"/>
          <w:szCs w:val="22"/>
          <w:lang w:eastAsia="en-US"/>
        </w:rPr>
      </w:pPr>
      <w:hyperlink w:anchor="_Toc440455664" w:history="1">
        <w:r w:rsidR="0092006B" w:rsidRPr="00076B76">
          <w:rPr>
            <w:rStyle w:val="Hyperlink"/>
            <w:noProof/>
          </w:rPr>
          <w:t>8.2.6.</w:t>
        </w:r>
        <w:r w:rsidR="0092006B">
          <w:rPr>
            <w:rFonts w:asciiTheme="minorHAnsi" w:eastAsiaTheme="minorEastAsia" w:hAnsiTheme="minorHAnsi" w:cstheme="minorBidi"/>
            <w:noProof/>
            <w:sz w:val="22"/>
            <w:szCs w:val="22"/>
            <w:lang w:eastAsia="en-US"/>
          </w:rPr>
          <w:tab/>
        </w:r>
        <w:r w:rsidR="0092006B" w:rsidRPr="00076B76">
          <w:rPr>
            <w:rStyle w:val="Hyperlink"/>
            <w:noProof/>
          </w:rPr>
          <w:t>Interrogative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int</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64 \h </w:instrText>
        </w:r>
        <w:r w:rsidR="0092006B">
          <w:rPr>
            <w:noProof/>
            <w:webHidden/>
          </w:rPr>
        </w:r>
        <w:r w:rsidR="0092006B">
          <w:rPr>
            <w:noProof/>
            <w:webHidden/>
          </w:rPr>
          <w:fldChar w:fldCharType="separate"/>
        </w:r>
        <w:r w:rsidR="00154D81">
          <w:rPr>
            <w:noProof/>
            <w:webHidden/>
          </w:rPr>
          <w:t>390</w:t>
        </w:r>
        <w:r w:rsidR="0092006B">
          <w:rPr>
            <w:noProof/>
            <w:webHidden/>
          </w:rPr>
          <w:fldChar w:fldCharType="end"/>
        </w:r>
      </w:hyperlink>
    </w:p>
    <w:p w14:paraId="4202F318" w14:textId="77777777" w:rsidR="0092006B" w:rsidRDefault="007B450E">
      <w:pPr>
        <w:pStyle w:val="TOC3"/>
        <w:rPr>
          <w:rFonts w:asciiTheme="minorHAnsi" w:eastAsiaTheme="minorEastAsia" w:hAnsiTheme="minorHAnsi" w:cstheme="minorBidi"/>
          <w:noProof/>
          <w:sz w:val="22"/>
          <w:szCs w:val="22"/>
          <w:lang w:eastAsia="en-US"/>
        </w:rPr>
      </w:pPr>
      <w:hyperlink w:anchor="_Toc440455665" w:history="1">
        <w:r w:rsidR="0092006B" w:rsidRPr="00076B76">
          <w:rPr>
            <w:rStyle w:val="Hyperlink"/>
            <w:noProof/>
          </w:rPr>
          <w:t>8.2.7.</w:t>
        </w:r>
        <w:r w:rsidR="0092006B">
          <w:rPr>
            <w:rFonts w:asciiTheme="minorHAnsi" w:eastAsiaTheme="minorEastAsia" w:hAnsiTheme="minorHAnsi" w:cstheme="minorBidi"/>
            <w:noProof/>
            <w:sz w:val="22"/>
            <w:szCs w:val="22"/>
            <w:lang w:eastAsia="en-US"/>
          </w:rPr>
          <w:tab/>
        </w:r>
        <w:r w:rsidR="0092006B" w:rsidRPr="00076B76">
          <w:rPr>
            <w:rStyle w:val="Hyperlink"/>
            <w:noProof/>
          </w:rPr>
          <w:t>Prepositional phrase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pp</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65 \h </w:instrText>
        </w:r>
        <w:r w:rsidR="0092006B">
          <w:rPr>
            <w:noProof/>
            <w:webHidden/>
          </w:rPr>
        </w:r>
        <w:r w:rsidR="0092006B">
          <w:rPr>
            <w:noProof/>
            <w:webHidden/>
          </w:rPr>
          <w:fldChar w:fldCharType="separate"/>
        </w:r>
        <w:r w:rsidR="00154D81">
          <w:rPr>
            <w:noProof/>
            <w:webHidden/>
          </w:rPr>
          <w:t>391</w:t>
        </w:r>
        <w:r w:rsidR="0092006B">
          <w:rPr>
            <w:noProof/>
            <w:webHidden/>
          </w:rPr>
          <w:fldChar w:fldCharType="end"/>
        </w:r>
      </w:hyperlink>
    </w:p>
    <w:p w14:paraId="0634C9AC" w14:textId="77777777" w:rsidR="0092006B" w:rsidRDefault="007B450E">
      <w:pPr>
        <w:pStyle w:val="TOC3"/>
        <w:rPr>
          <w:rFonts w:asciiTheme="minorHAnsi" w:eastAsiaTheme="minorEastAsia" w:hAnsiTheme="minorHAnsi" w:cstheme="minorBidi"/>
          <w:noProof/>
          <w:sz w:val="22"/>
          <w:szCs w:val="22"/>
          <w:lang w:eastAsia="en-US"/>
        </w:rPr>
      </w:pPr>
      <w:hyperlink w:anchor="_Toc440455666" w:history="1">
        <w:r w:rsidR="0092006B" w:rsidRPr="00076B76">
          <w:rPr>
            <w:rStyle w:val="Hyperlink"/>
            <w:noProof/>
          </w:rPr>
          <w:t>8.2.8.</w:t>
        </w:r>
        <w:r w:rsidR="0092006B">
          <w:rPr>
            <w:rFonts w:asciiTheme="minorHAnsi" w:eastAsiaTheme="minorEastAsia" w:hAnsiTheme="minorHAnsi" w:cstheme="minorBidi"/>
            <w:noProof/>
            <w:sz w:val="22"/>
            <w:szCs w:val="22"/>
            <w:lang w:eastAsia="en-US"/>
          </w:rPr>
          <w:tab/>
        </w:r>
        <w:r w:rsidR="0092006B" w:rsidRPr="00076B76">
          <w:rPr>
            <w:rStyle w:val="Hyperlink"/>
            <w:noProof/>
          </w:rPr>
          <w:t>Relative clause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rc</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66 \h </w:instrText>
        </w:r>
        <w:r w:rsidR="0092006B">
          <w:rPr>
            <w:noProof/>
            <w:webHidden/>
          </w:rPr>
        </w:r>
        <w:r w:rsidR="0092006B">
          <w:rPr>
            <w:noProof/>
            <w:webHidden/>
          </w:rPr>
          <w:fldChar w:fldCharType="separate"/>
        </w:r>
        <w:r w:rsidR="00154D81">
          <w:rPr>
            <w:noProof/>
            <w:webHidden/>
          </w:rPr>
          <w:t>391</w:t>
        </w:r>
        <w:r w:rsidR="0092006B">
          <w:rPr>
            <w:noProof/>
            <w:webHidden/>
          </w:rPr>
          <w:fldChar w:fldCharType="end"/>
        </w:r>
      </w:hyperlink>
    </w:p>
    <w:p w14:paraId="322978D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67" w:history="1">
        <w:r w:rsidR="0092006B" w:rsidRPr="00076B76">
          <w:rPr>
            <w:rStyle w:val="Hyperlink"/>
            <w:noProof/>
          </w:rPr>
          <w:t>8.3.</w:t>
        </w:r>
        <w:r w:rsidR="0092006B">
          <w:rPr>
            <w:rFonts w:asciiTheme="minorHAnsi" w:eastAsiaTheme="minorEastAsia" w:hAnsiTheme="minorHAnsi" w:cstheme="minorBidi"/>
            <w:b w:val="0"/>
            <w:noProof/>
            <w:sz w:val="22"/>
            <w:szCs w:val="22"/>
            <w:lang w:eastAsia="en-US"/>
          </w:rPr>
          <w:tab/>
        </w:r>
        <w:r w:rsidR="0092006B" w:rsidRPr="00076B76">
          <w:rPr>
            <w:rStyle w:val="Hyperlink"/>
            <w:smallCaps/>
            <w:noProof/>
          </w:rPr>
          <w:t>n-mod</w:t>
        </w:r>
        <w:r w:rsidR="0092006B" w:rsidRPr="00076B76">
          <w:rPr>
            <w:rStyle w:val="Hyperlink"/>
            <w:noProof/>
          </w:rPr>
          <w:t xml:space="preserve"> / </w:t>
        </w:r>
        <w:r w:rsidR="0092006B" w:rsidRPr="00076B76">
          <w:rPr>
            <w:rStyle w:val="Hyperlink"/>
            <w:smallCaps/>
            <w:noProof/>
          </w:rPr>
          <w:t>mod-n</w:t>
        </w:r>
        <w:r w:rsidR="0092006B" w:rsidRPr="00076B76">
          <w:rPr>
            <w:rStyle w:val="Hyperlink"/>
            <w:noProof/>
          </w:rPr>
          <w:t xml:space="preserve"> structure</w:t>
        </w:r>
        <w:r w:rsidR="0092006B">
          <w:rPr>
            <w:noProof/>
            <w:webHidden/>
          </w:rPr>
          <w:tab/>
        </w:r>
        <w:r w:rsidR="0092006B">
          <w:rPr>
            <w:noProof/>
            <w:webHidden/>
          </w:rPr>
          <w:fldChar w:fldCharType="begin"/>
        </w:r>
        <w:r w:rsidR="0092006B">
          <w:rPr>
            <w:noProof/>
            <w:webHidden/>
          </w:rPr>
          <w:instrText xml:space="preserve"> PAGEREF _Toc440455667 \h </w:instrText>
        </w:r>
        <w:r w:rsidR="0092006B">
          <w:rPr>
            <w:noProof/>
            <w:webHidden/>
          </w:rPr>
        </w:r>
        <w:r w:rsidR="0092006B">
          <w:rPr>
            <w:noProof/>
            <w:webHidden/>
          </w:rPr>
          <w:fldChar w:fldCharType="separate"/>
        </w:r>
        <w:r w:rsidR="00154D81">
          <w:rPr>
            <w:noProof/>
            <w:webHidden/>
          </w:rPr>
          <w:t>392</w:t>
        </w:r>
        <w:r w:rsidR="0092006B">
          <w:rPr>
            <w:noProof/>
            <w:webHidden/>
          </w:rPr>
          <w:fldChar w:fldCharType="end"/>
        </w:r>
      </w:hyperlink>
    </w:p>
    <w:p w14:paraId="7C0CBFA4" w14:textId="77777777" w:rsidR="0092006B" w:rsidRDefault="007B450E">
      <w:pPr>
        <w:pStyle w:val="TOC3"/>
        <w:rPr>
          <w:rFonts w:asciiTheme="minorHAnsi" w:eastAsiaTheme="minorEastAsia" w:hAnsiTheme="minorHAnsi" w:cstheme="minorBidi"/>
          <w:noProof/>
          <w:sz w:val="22"/>
          <w:szCs w:val="22"/>
          <w:lang w:eastAsia="en-US"/>
        </w:rPr>
      </w:pPr>
      <w:hyperlink w:anchor="_Toc440455668" w:history="1">
        <w:r w:rsidR="0092006B" w:rsidRPr="00076B76">
          <w:rPr>
            <w:rStyle w:val="Hyperlink"/>
            <w:noProof/>
          </w:rPr>
          <w:t>8.3.1.</w:t>
        </w:r>
        <w:r w:rsidR="0092006B">
          <w:rPr>
            <w:rFonts w:asciiTheme="minorHAnsi" w:eastAsiaTheme="minorEastAsia" w:hAnsiTheme="minorHAnsi" w:cstheme="minorBidi"/>
            <w:noProof/>
            <w:sz w:val="22"/>
            <w:szCs w:val="22"/>
            <w:lang w:eastAsia="en-US"/>
          </w:rPr>
          <w:tab/>
        </w:r>
        <w:r w:rsidR="0092006B" w:rsidRPr="00076B76">
          <w:rPr>
            <w:rStyle w:val="Hyperlink"/>
            <w:noProof/>
          </w:rPr>
          <w:t>Numeral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n</w:t>
        </w:r>
        <w:r w:rsidR="0092006B" w:rsidRPr="00076B76">
          <w:rPr>
            <w:rStyle w:val="Hyperlink"/>
            <w:noProof/>
          </w:rPr>
          <w:t xml:space="preserve">um / </w:t>
        </w:r>
        <w:r w:rsidR="0092006B" w:rsidRPr="00076B76">
          <w:rPr>
            <w:rStyle w:val="Hyperlink"/>
            <w:smallCaps/>
            <w:noProof/>
          </w:rPr>
          <w:t>num</w:t>
        </w:r>
        <w:r w:rsidR="0092006B" w:rsidRPr="00076B76">
          <w:rPr>
            <w:rStyle w:val="Hyperlink"/>
            <w:noProof/>
          </w:rPr>
          <w:t xml:space="preserve"> </w:t>
        </w:r>
        <w:r w:rsidR="0092006B" w:rsidRPr="00076B76">
          <w:rPr>
            <w:rStyle w:val="Hyperlink"/>
            <w:smallCaps/>
            <w:noProof/>
          </w:rPr>
          <w:t>n</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68 \h </w:instrText>
        </w:r>
        <w:r w:rsidR="0092006B">
          <w:rPr>
            <w:noProof/>
            <w:webHidden/>
          </w:rPr>
        </w:r>
        <w:r w:rsidR="0092006B">
          <w:rPr>
            <w:noProof/>
            <w:webHidden/>
          </w:rPr>
          <w:fldChar w:fldCharType="separate"/>
        </w:r>
        <w:r w:rsidR="00154D81">
          <w:rPr>
            <w:noProof/>
            <w:webHidden/>
          </w:rPr>
          <w:t>392</w:t>
        </w:r>
        <w:r w:rsidR="0092006B">
          <w:rPr>
            <w:noProof/>
            <w:webHidden/>
          </w:rPr>
          <w:fldChar w:fldCharType="end"/>
        </w:r>
      </w:hyperlink>
    </w:p>
    <w:p w14:paraId="1020EEFE" w14:textId="77777777" w:rsidR="0092006B" w:rsidRDefault="007B450E">
      <w:pPr>
        <w:pStyle w:val="TOC3"/>
        <w:rPr>
          <w:rFonts w:asciiTheme="minorHAnsi" w:eastAsiaTheme="minorEastAsia" w:hAnsiTheme="minorHAnsi" w:cstheme="minorBidi"/>
          <w:noProof/>
          <w:sz w:val="22"/>
          <w:szCs w:val="22"/>
          <w:lang w:eastAsia="en-US"/>
        </w:rPr>
      </w:pPr>
      <w:hyperlink w:anchor="_Toc440455669" w:history="1">
        <w:r w:rsidR="0092006B" w:rsidRPr="00076B76">
          <w:rPr>
            <w:rStyle w:val="Hyperlink"/>
            <w:noProof/>
          </w:rPr>
          <w:t>8.3.2.</w:t>
        </w:r>
        <w:r w:rsidR="0092006B">
          <w:rPr>
            <w:rFonts w:asciiTheme="minorHAnsi" w:eastAsiaTheme="minorEastAsia" w:hAnsiTheme="minorHAnsi" w:cstheme="minorBidi"/>
            <w:noProof/>
            <w:sz w:val="22"/>
            <w:szCs w:val="22"/>
            <w:lang w:eastAsia="en-US"/>
          </w:rPr>
          <w:tab/>
        </w:r>
        <w:r w:rsidR="0092006B" w:rsidRPr="00076B76">
          <w:rPr>
            <w:rStyle w:val="Hyperlink"/>
            <w:noProof/>
          </w:rPr>
          <w:t>Quantifiers [</w:t>
        </w:r>
        <w:r w:rsidR="0092006B" w:rsidRPr="00076B76">
          <w:rPr>
            <w:rStyle w:val="Hyperlink"/>
            <w:smallCaps/>
            <w:noProof/>
          </w:rPr>
          <w:t>n</w:t>
        </w:r>
        <w:r w:rsidR="0092006B" w:rsidRPr="00076B76">
          <w:rPr>
            <w:rStyle w:val="Hyperlink"/>
            <w:noProof/>
          </w:rPr>
          <w:t xml:space="preserve"> </w:t>
        </w:r>
        <w:r w:rsidR="0092006B" w:rsidRPr="00076B76">
          <w:rPr>
            <w:rStyle w:val="Hyperlink"/>
            <w:smallCaps/>
            <w:noProof/>
          </w:rPr>
          <w:t>qt</w:t>
        </w:r>
        <w:r w:rsidR="0092006B" w:rsidRPr="00076B76">
          <w:rPr>
            <w:rStyle w:val="Hyperlink"/>
            <w:noProof/>
          </w:rPr>
          <w:t xml:space="preserve"> / </w:t>
        </w:r>
        <w:r w:rsidR="0092006B" w:rsidRPr="00076B76">
          <w:rPr>
            <w:rStyle w:val="Hyperlink"/>
            <w:smallCaps/>
            <w:noProof/>
          </w:rPr>
          <w:t>qt</w:t>
        </w:r>
        <w:r w:rsidR="0092006B" w:rsidRPr="00076B76">
          <w:rPr>
            <w:rStyle w:val="Hyperlink"/>
            <w:noProof/>
          </w:rPr>
          <w:t xml:space="preserve"> </w:t>
        </w:r>
        <w:r w:rsidR="0092006B" w:rsidRPr="00076B76">
          <w:rPr>
            <w:rStyle w:val="Hyperlink"/>
            <w:smallCaps/>
            <w:noProof/>
          </w:rPr>
          <w:t>n</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69 \h </w:instrText>
        </w:r>
        <w:r w:rsidR="0092006B">
          <w:rPr>
            <w:noProof/>
            <w:webHidden/>
          </w:rPr>
        </w:r>
        <w:r w:rsidR="0092006B">
          <w:rPr>
            <w:noProof/>
            <w:webHidden/>
          </w:rPr>
          <w:fldChar w:fldCharType="separate"/>
        </w:r>
        <w:r w:rsidR="00154D81">
          <w:rPr>
            <w:noProof/>
            <w:webHidden/>
          </w:rPr>
          <w:t>395</w:t>
        </w:r>
        <w:r w:rsidR="0092006B">
          <w:rPr>
            <w:noProof/>
            <w:webHidden/>
          </w:rPr>
          <w:fldChar w:fldCharType="end"/>
        </w:r>
      </w:hyperlink>
    </w:p>
    <w:p w14:paraId="5A7D35DA"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70" w:history="1">
        <w:r w:rsidR="0092006B" w:rsidRPr="00076B76">
          <w:rPr>
            <w:rStyle w:val="Hyperlink"/>
            <w:noProof/>
          </w:rPr>
          <w:t>8.4.</w:t>
        </w:r>
        <w:r w:rsidR="0092006B">
          <w:rPr>
            <w:rFonts w:asciiTheme="minorHAnsi" w:eastAsiaTheme="minorEastAsia" w:hAnsiTheme="minorHAnsi" w:cstheme="minorBidi"/>
            <w:b w:val="0"/>
            <w:noProof/>
            <w:sz w:val="22"/>
            <w:szCs w:val="22"/>
            <w:lang w:eastAsia="en-US"/>
          </w:rPr>
          <w:tab/>
        </w:r>
        <w:r w:rsidR="0092006B" w:rsidRPr="00076B76">
          <w:rPr>
            <w:rStyle w:val="Hyperlink"/>
            <w:smallCaps/>
            <w:noProof/>
          </w:rPr>
          <w:t>mod-n</w:t>
        </w:r>
        <w:r w:rsidR="0092006B" w:rsidRPr="00076B76">
          <w:rPr>
            <w:rStyle w:val="Hyperlink"/>
            <w:noProof/>
          </w:rPr>
          <w:t xml:space="preserve"> structure: Adnominal possession</w:t>
        </w:r>
        <w:r w:rsidR="0092006B">
          <w:rPr>
            <w:noProof/>
            <w:webHidden/>
          </w:rPr>
          <w:tab/>
        </w:r>
        <w:r w:rsidR="0092006B">
          <w:rPr>
            <w:noProof/>
            <w:webHidden/>
          </w:rPr>
          <w:fldChar w:fldCharType="begin"/>
        </w:r>
        <w:r w:rsidR="0092006B">
          <w:rPr>
            <w:noProof/>
            <w:webHidden/>
          </w:rPr>
          <w:instrText xml:space="preserve"> PAGEREF _Toc440455670 \h </w:instrText>
        </w:r>
        <w:r w:rsidR="0092006B">
          <w:rPr>
            <w:noProof/>
            <w:webHidden/>
          </w:rPr>
        </w:r>
        <w:r w:rsidR="0092006B">
          <w:rPr>
            <w:noProof/>
            <w:webHidden/>
          </w:rPr>
          <w:fldChar w:fldCharType="separate"/>
        </w:r>
        <w:r w:rsidR="00154D81">
          <w:rPr>
            <w:noProof/>
            <w:webHidden/>
          </w:rPr>
          <w:t>399</w:t>
        </w:r>
        <w:r w:rsidR="0092006B">
          <w:rPr>
            <w:noProof/>
            <w:webHidden/>
          </w:rPr>
          <w:fldChar w:fldCharType="end"/>
        </w:r>
      </w:hyperlink>
    </w:p>
    <w:p w14:paraId="1087D326"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71" w:history="1">
        <w:r w:rsidR="0092006B" w:rsidRPr="00076B76">
          <w:rPr>
            <w:rStyle w:val="Hyperlink"/>
            <w:noProof/>
          </w:rPr>
          <w:t>8.5.</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Apposition</w:t>
        </w:r>
        <w:r w:rsidR="0092006B">
          <w:rPr>
            <w:noProof/>
            <w:webHidden/>
          </w:rPr>
          <w:tab/>
        </w:r>
        <w:r w:rsidR="0092006B">
          <w:rPr>
            <w:noProof/>
            <w:webHidden/>
          </w:rPr>
          <w:fldChar w:fldCharType="begin"/>
        </w:r>
        <w:r w:rsidR="0092006B">
          <w:rPr>
            <w:noProof/>
            <w:webHidden/>
          </w:rPr>
          <w:instrText xml:space="preserve"> PAGEREF _Toc440455671 \h </w:instrText>
        </w:r>
        <w:r w:rsidR="0092006B">
          <w:rPr>
            <w:noProof/>
            <w:webHidden/>
          </w:rPr>
        </w:r>
        <w:r w:rsidR="0092006B">
          <w:rPr>
            <w:noProof/>
            <w:webHidden/>
          </w:rPr>
          <w:fldChar w:fldCharType="separate"/>
        </w:r>
        <w:r w:rsidR="00154D81">
          <w:rPr>
            <w:noProof/>
            <w:webHidden/>
          </w:rPr>
          <w:t>400</w:t>
        </w:r>
        <w:r w:rsidR="0092006B">
          <w:rPr>
            <w:noProof/>
            <w:webHidden/>
          </w:rPr>
          <w:fldChar w:fldCharType="end"/>
        </w:r>
      </w:hyperlink>
    </w:p>
    <w:p w14:paraId="45BC224F"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72" w:history="1">
        <w:r w:rsidR="0092006B" w:rsidRPr="00076B76">
          <w:rPr>
            <w:rStyle w:val="Hyperlink"/>
            <w:noProof/>
          </w:rPr>
          <w:t>8.6.</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672 \h </w:instrText>
        </w:r>
        <w:r w:rsidR="0092006B">
          <w:rPr>
            <w:noProof/>
            <w:webHidden/>
          </w:rPr>
        </w:r>
        <w:r w:rsidR="0092006B">
          <w:rPr>
            <w:noProof/>
            <w:webHidden/>
          </w:rPr>
          <w:fldChar w:fldCharType="separate"/>
        </w:r>
        <w:r w:rsidR="00154D81">
          <w:rPr>
            <w:noProof/>
            <w:webHidden/>
          </w:rPr>
          <w:t>401</w:t>
        </w:r>
        <w:r w:rsidR="0092006B">
          <w:rPr>
            <w:noProof/>
            <w:webHidden/>
          </w:rPr>
          <w:fldChar w:fldCharType="end"/>
        </w:r>
      </w:hyperlink>
    </w:p>
    <w:p w14:paraId="5D7D11CE"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673" w:history="1">
        <w:r w:rsidR="0092006B" w:rsidRPr="00076B76">
          <w:rPr>
            <w:rStyle w:val="Hyperlink"/>
            <w:noProof/>
          </w:rPr>
          <w:t>9.</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Adnominal possessive relations</w:t>
        </w:r>
        <w:r w:rsidR="0092006B">
          <w:rPr>
            <w:noProof/>
            <w:webHidden/>
          </w:rPr>
          <w:tab/>
        </w:r>
        <w:r w:rsidR="0092006B">
          <w:rPr>
            <w:noProof/>
            <w:webHidden/>
          </w:rPr>
          <w:fldChar w:fldCharType="begin"/>
        </w:r>
        <w:r w:rsidR="0092006B">
          <w:rPr>
            <w:noProof/>
            <w:webHidden/>
          </w:rPr>
          <w:instrText xml:space="preserve"> PAGEREF _Toc440455673 \h </w:instrText>
        </w:r>
        <w:r w:rsidR="0092006B">
          <w:rPr>
            <w:noProof/>
            <w:webHidden/>
          </w:rPr>
        </w:r>
        <w:r w:rsidR="0092006B">
          <w:rPr>
            <w:noProof/>
            <w:webHidden/>
          </w:rPr>
          <w:fldChar w:fldCharType="separate"/>
        </w:r>
        <w:r w:rsidR="00154D81">
          <w:rPr>
            <w:noProof/>
            <w:webHidden/>
          </w:rPr>
          <w:t>403</w:t>
        </w:r>
        <w:r w:rsidR="0092006B">
          <w:rPr>
            <w:noProof/>
            <w:webHidden/>
          </w:rPr>
          <w:fldChar w:fldCharType="end"/>
        </w:r>
      </w:hyperlink>
    </w:p>
    <w:p w14:paraId="2220F543"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74" w:history="1">
        <w:r w:rsidR="0092006B" w:rsidRPr="00076B76">
          <w:rPr>
            <w:rStyle w:val="Hyperlink"/>
            <w:noProof/>
          </w:rPr>
          <w:t>9.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 xml:space="preserve">Possessive marker </w:t>
        </w:r>
        <w:r w:rsidR="0092006B" w:rsidRPr="00076B76">
          <w:rPr>
            <w:rStyle w:val="Hyperlink"/>
            <w:i/>
            <w:noProof/>
          </w:rPr>
          <w:t>punya</w:t>
        </w:r>
        <w:r w:rsidR="0092006B" w:rsidRPr="00076B76">
          <w:rPr>
            <w:rStyle w:val="Hyperlink"/>
            <w:noProof/>
          </w:rPr>
          <w:t xml:space="preserve"> ‘</w:t>
        </w:r>
        <w:r w:rsidR="0092006B" w:rsidRPr="00076B76">
          <w:rPr>
            <w:rStyle w:val="Hyperlink"/>
            <w:smallCaps/>
            <w:noProof/>
          </w:rPr>
          <w:t>poss</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74 \h </w:instrText>
        </w:r>
        <w:r w:rsidR="0092006B">
          <w:rPr>
            <w:noProof/>
            <w:webHidden/>
          </w:rPr>
        </w:r>
        <w:r w:rsidR="0092006B">
          <w:rPr>
            <w:noProof/>
            <w:webHidden/>
          </w:rPr>
          <w:fldChar w:fldCharType="separate"/>
        </w:r>
        <w:r w:rsidR="00154D81">
          <w:rPr>
            <w:noProof/>
            <w:webHidden/>
          </w:rPr>
          <w:t>404</w:t>
        </w:r>
        <w:r w:rsidR="0092006B">
          <w:rPr>
            <w:noProof/>
            <w:webHidden/>
          </w:rPr>
          <w:fldChar w:fldCharType="end"/>
        </w:r>
      </w:hyperlink>
    </w:p>
    <w:p w14:paraId="656DD49E" w14:textId="77777777" w:rsidR="0092006B" w:rsidRDefault="007B450E">
      <w:pPr>
        <w:pStyle w:val="TOC3"/>
        <w:rPr>
          <w:rFonts w:asciiTheme="minorHAnsi" w:eastAsiaTheme="minorEastAsia" w:hAnsiTheme="minorHAnsi" w:cstheme="minorBidi"/>
          <w:noProof/>
          <w:sz w:val="22"/>
          <w:szCs w:val="22"/>
          <w:lang w:eastAsia="en-US"/>
        </w:rPr>
      </w:pPr>
      <w:hyperlink w:anchor="_Toc440455675" w:history="1">
        <w:r w:rsidR="0092006B" w:rsidRPr="00076B76">
          <w:rPr>
            <w:rStyle w:val="Hyperlink"/>
            <w:noProof/>
          </w:rPr>
          <w:t>9.1.1.</w:t>
        </w:r>
        <w:r w:rsidR="0092006B">
          <w:rPr>
            <w:rFonts w:asciiTheme="minorHAnsi" w:eastAsiaTheme="minorEastAsia" w:hAnsiTheme="minorHAnsi" w:cstheme="minorBidi"/>
            <w:noProof/>
            <w:sz w:val="22"/>
            <w:szCs w:val="22"/>
            <w:lang w:eastAsia="en-US"/>
          </w:rPr>
          <w:tab/>
        </w:r>
        <w:r w:rsidR="0092006B" w:rsidRPr="00076B76">
          <w:rPr>
            <w:rStyle w:val="Hyperlink"/>
            <w:smallCaps/>
            <w:noProof/>
          </w:rPr>
          <w:t>possr-np</w:t>
        </w:r>
        <w:r w:rsidR="0092006B" w:rsidRPr="00076B76">
          <w:rPr>
            <w:rStyle w:val="Hyperlink"/>
            <w:noProof/>
          </w:rPr>
          <w:t xml:space="preserve"> </w:t>
        </w:r>
        <w:r w:rsidR="0092006B" w:rsidRPr="00076B76">
          <w:rPr>
            <w:rStyle w:val="Hyperlink"/>
            <w:i/>
            <w:noProof/>
          </w:rPr>
          <w:t>punya</w:t>
        </w:r>
        <w:r w:rsidR="0092006B" w:rsidRPr="00076B76">
          <w:rPr>
            <w:rStyle w:val="Hyperlink"/>
            <w:noProof/>
          </w:rPr>
          <w:t>/</w:t>
        </w:r>
        <w:r w:rsidR="0092006B" w:rsidRPr="00076B76">
          <w:rPr>
            <w:rStyle w:val="Hyperlink"/>
            <w:i/>
            <w:noProof/>
          </w:rPr>
          <w:t>pu</w:t>
        </w:r>
        <w:r w:rsidR="0092006B" w:rsidRPr="00076B76">
          <w:rPr>
            <w:rStyle w:val="Hyperlink"/>
            <w:noProof/>
          </w:rPr>
          <w:t xml:space="preserve"> </w:t>
        </w:r>
        <w:r w:rsidR="0092006B" w:rsidRPr="00076B76">
          <w:rPr>
            <w:rStyle w:val="Hyperlink"/>
            <w:smallCaps/>
            <w:noProof/>
          </w:rPr>
          <w:t>possm-np</w:t>
        </w:r>
        <w:r w:rsidR="0092006B">
          <w:rPr>
            <w:noProof/>
            <w:webHidden/>
          </w:rPr>
          <w:tab/>
        </w:r>
        <w:r w:rsidR="0092006B">
          <w:rPr>
            <w:noProof/>
            <w:webHidden/>
          </w:rPr>
          <w:fldChar w:fldCharType="begin"/>
        </w:r>
        <w:r w:rsidR="0092006B">
          <w:rPr>
            <w:noProof/>
            <w:webHidden/>
          </w:rPr>
          <w:instrText xml:space="preserve"> PAGEREF _Toc440455675 \h </w:instrText>
        </w:r>
        <w:r w:rsidR="0092006B">
          <w:rPr>
            <w:noProof/>
            <w:webHidden/>
          </w:rPr>
        </w:r>
        <w:r w:rsidR="0092006B">
          <w:rPr>
            <w:noProof/>
            <w:webHidden/>
          </w:rPr>
          <w:fldChar w:fldCharType="separate"/>
        </w:r>
        <w:r w:rsidR="00154D81">
          <w:rPr>
            <w:noProof/>
            <w:webHidden/>
          </w:rPr>
          <w:t>405</w:t>
        </w:r>
        <w:r w:rsidR="0092006B">
          <w:rPr>
            <w:noProof/>
            <w:webHidden/>
          </w:rPr>
          <w:fldChar w:fldCharType="end"/>
        </w:r>
      </w:hyperlink>
    </w:p>
    <w:p w14:paraId="4182A3F7" w14:textId="77777777" w:rsidR="0092006B" w:rsidRDefault="007B450E">
      <w:pPr>
        <w:pStyle w:val="TOC3"/>
        <w:rPr>
          <w:rFonts w:asciiTheme="minorHAnsi" w:eastAsiaTheme="minorEastAsia" w:hAnsiTheme="minorHAnsi" w:cstheme="minorBidi"/>
          <w:noProof/>
          <w:sz w:val="22"/>
          <w:szCs w:val="22"/>
          <w:lang w:eastAsia="en-US"/>
        </w:rPr>
      </w:pPr>
      <w:hyperlink w:anchor="_Toc440455676" w:history="1">
        <w:r w:rsidR="0092006B" w:rsidRPr="00076B76">
          <w:rPr>
            <w:rStyle w:val="Hyperlink"/>
            <w:noProof/>
          </w:rPr>
          <w:t>9.1.2.</w:t>
        </w:r>
        <w:r w:rsidR="0092006B">
          <w:rPr>
            <w:rFonts w:asciiTheme="minorHAnsi" w:eastAsiaTheme="minorEastAsia" w:hAnsiTheme="minorHAnsi" w:cstheme="minorBidi"/>
            <w:noProof/>
            <w:sz w:val="22"/>
            <w:szCs w:val="22"/>
            <w:lang w:eastAsia="en-US"/>
          </w:rPr>
          <w:tab/>
        </w:r>
        <w:r w:rsidR="0092006B" w:rsidRPr="00076B76">
          <w:rPr>
            <w:rStyle w:val="Hyperlink"/>
            <w:smallCaps/>
            <w:noProof/>
          </w:rPr>
          <w:t>possr-np</w:t>
        </w:r>
        <w:r w:rsidR="0092006B" w:rsidRPr="00076B76">
          <w:rPr>
            <w:rStyle w:val="Hyperlink"/>
            <w:noProof/>
          </w:rPr>
          <w:t xml:space="preserve"> </w:t>
        </w:r>
        <w:r w:rsidR="0092006B" w:rsidRPr="00076B76">
          <w:rPr>
            <w:rStyle w:val="Hyperlink"/>
            <w:i/>
            <w:noProof/>
          </w:rPr>
          <w:t>=p</w:t>
        </w:r>
        <w:r w:rsidR="0092006B" w:rsidRPr="00076B76">
          <w:rPr>
            <w:rStyle w:val="Hyperlink"/>
            <w:noProof/>
          </w:rPr>
          <w:t xml:space="preserve"> </w:t>
        </w:r>
        <w:r w:rsidR="0092006B" w:rsidRPr="00076B76">
          <w:rPr>
            <w:rStyle w:val="Hyperlink"/>
            <w:smallCaps/>
            <w:noProof/>
          </w:rPr>
          <w:t>possm-np</w:t>
        </w:r>
        <w:r w:rsidR="0092006B">
          <w:rPr>
            <w:noProof/>
            <w:webHidden/>
          </w:rPr>
          <w:tab/>
        </w:r>
        <w:r w:rsidR="0092006B">
          <w:rPr>
            <w:noProof/>
            <w:webHidden/>
          </w:rPr>
          <w:fldChar w:fldCharType="begin"/>
        </w:r>
        <w:r w:rsidR="0092006B">
          <w:rPr>
            <w:noProof/>
            <w:webHidden/>
          </w:rPr>
          <w:instrText xml:space="preserve"> PAGEREF _Toc440455676 \h </w:instrText>
        </w:r>
        <w:r w:rsidR="0092006B">
          <w:rPr>
            <w:noProof/>
            <w:webHidden/>
          </w:rPr>
        </w:r>
        <w:r w:rsidR="0092006B">
          <w:rPr>
            <w:noProof/>
            <w:webHidden/>
          </w:rPr>
          <w:fldChar w:fldCharType="separate"/>
        </w:r>
        <w:r w:rsidR="00154D81">
          <w:rPr>
            <w:noProof/>
            <w:webHidden/>
          </w:rPr>
          <w:t>409</w:t>
        </w:r>
        <w:r w:rsidR="0092006B">
          <w:rPr>
            <w:noProof/>
            <w:webHidden/>
          </w:rPr>
          <w:fldChar w:fldCharType="end"/>
        </w:r>
      </w:hyperlink>
    </w:p>
    <w:p w14:paraId="4BD90A27" w14:textId="77777777" w:rsidR="0092006B" w:rsidRDefault="007B450E">
      <w:pPr>
        <w:pStyle w:val="TOC3"/>
        <w:rPr>
          <w:rFonts w:asciiTheme="minorHAnsi" w:eastAsiaTheme="minorEastAsia" w:hAnsiTheme="minorHAnsi" w:cstheme="minorBidi"/>
          <w:noProof/>
          <w:sz w:val="22"/>
          <w:szCs w:val="22"/>
          <w:lang w:eastAsia="en-US"/>
        </w:rPr>
      </w:pPr>
      <w:hyperlink w:anchor="_Toc440455677" w:history="1">
        <w:r w:rsidR="0092006B" w:rsidRPr="00076B76">
          <w:rPr>
            <w:rStyle w:val="Hyperlink"/>
            <w:noProof/>
          </w:rPr>
          <w:t>9.1.3.</w:t>
        </w:r>
        <w:r w:rsidR="0092006B">
          <w:rPr>
            <w:rFonts w:asciiTheme="minorHAnsi" w:eastAsiaTheme="minorEastAsia" w:hAnsiTheme="minorHAnsi" w:cstheme="minorBidi"/>
            <w:noProof/>
            <w:sz w:val="22"/>
            <w:szCs w:val="22"/>
            <w:lang w:eastAsia="en-US"/>
          </w:rPr>
          <w:tab/>
        </w:r>
        <w:r w:rsidR="0092006B" w:rsidRPr="00076B76">
          <w:rPr>
            <w:rStyle w:val="Hyperlink"/>
            <w:smallCaps/>
            <w:noProof/>
          </w:rPr>
          <w:t>possr-np</w:t>
        </w:r>
        <w:r w:rsidR="0092006B" w:rsidRPr="00076B76">
          <w:rPr>
            <w:rStyle w:val="Hyperlink"/>
            <w:noProof/>
          </w:rPr>
          <w:t xml:space="preserve"> </w:t>
        </w:r>
        <w:r w:rsidR="0092006B" w:rsidRPr="00076B76">
          <w:rPr>
            <w:rStyle w:val="Hyperlink"/>
            <w:noProof/>
          </w:rPr>
          <w:sym w:font="Symbol" w:char="F0C6"/>
        </w:r>
        <w:r w:rsidR="0092006B" w:rsidRPr="00076B76">
          <w:rPr>
            <w:rStyle w:val="Hyperlink"/>
            <w:noProof/>
          </w:rPr>
          <w:t xml:space="preserve"> </w:t>
        </w:r>
        <w:r w:rsidR="0092006B" w:rsidRPr="00076B76">
          <w:rPr>
            <w:rStyle w:val="Hyperlink"/>
            <w:smallCaps/>
            <w:noProof/>
          </w:rPr>
          <w:t>possm-np</w:t>
        </w:r>
        <w:r w:rsidR="0092006B">
          <w:rPr>
            <w:noProof/>
            <w:webHidden/>
          </w:rPr>
          <w:tab/>
        </w:r>
        <w:r w:rsidR="0092006B">
          <w:rPr>
            <w:noProof/>
            <w:webHidden/>
          </w:rPr>
          <w:fldChar w:fldCharType="begin"/>
        </w:r>
        <w:r w:rsidR="0092006B">
          <w:rPr>
            <w:noProof/>
            <w:webHidden/>
          </w:rPr>
          <w:instrText xml:space="preserve"> PAGEREF _Toc440455677 \h </w:instrText>
        </w:r>
        <w:r w:rsidR="0092006B">
          <w:rPr>
            <w:noProof/>
            <w:webHidden/>
          </w:rPr>
        </w:r>
        <w:r w:rsidR="0092006B">
          <w:rPr>
            <w:noProof/>
            <w:webHidden/>
          </w:rPr>
          <w:fldChar w:fldCharType="separate"/>
        </w:r>
        <w:r w:rsidR="00154D81">
          <w:rPr>
            <w:noProof/>
            <w:webHidden/>
          </w:rPr>
          <w:t>410</w:t>
        </w:r>
        <w:r w:rsidR="0092006B">
          <w:rPr>
            <w:noProof/>
            <w:webHidden/>
          </w:rPr>
          <w:fldChar w:fldCharType="end"/>
        </w:r>
      </w:hyperlink>
    </w:p>
    <w:p w14:paraId="606768AF" w14:textId="77777777" w:rsidR="0092006B" w:rsidRDefault="007B450E">
      <w:pPr>
        <w:pStyle w:val="TOC3"/>
        <w:rPr>
          <w:rFonts w:asciiTheme="minorHAnsi" w:eastAsiaTheme="minorEastAsia" w:hAnsiTheme="minorHAnsi" w:cstheme="minorBidi"/>
          <w:noProof/>
          <w:sz w:val="22"/>
          <w:szCs w:val="22"/>
          <w:lang w:eastAsia="en-US"/>
        </w:rPr>
      </w:pPr>
      <w:hyperlink w:anchor="_Toc440455678" w:history="1">
        <w:r w:rsidR="0092006B" w:rsidRPr="00076B76">
          <w:rPr>
            <w:rStyle w:val="Hyperlink"/>
            <w:noProof/>
          </w:rPr>
          <w:t>9.1.4.</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Grammaticalization of </w:t>
        </w:r>
        <w:r w:rsidR="0092006B" w:rsidRPr="00076B76">
          <w:rPr>
            <w:rStyle w:val="Hyperlink"/>
            <w:i/>
            <w:noProof/>
          </w:rPr>
          <w:t>punya</w:t>
        </w:r>
        <w:r w:rsidR="0092006B" w:rsidRPr="00076B76">
          <w:rPr>
            <w:rStyle w:val="Hyperlink"/>
            <w:noProof/>
          </w:rPr>
          <w:t xml:space="preserve"> ‘</w:t>
        </w:r>
        <w:r w:rsidR="0092006B" w:rsidRPr="00076B76">
          <w:rPr>
            <w:rStyle w:val="Hyperlink"/>
            <w:smallCaps/>
            <w:noProof/>
          </w:rPr>
          <w:t>poss</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78 \h </w:instrText>
        </w:r>
        <w:r w:rsidR="0092006B">
          <w:rPr>
            <w:noProof/>
            <w:webHidden/>
          </w:rPr>
        </w:r>
        <w:r w:rsidR="0092006B">
          <w:rPr>
            <w:noProof/>
            <w:webHidden/>
          </w:rPr>
          <w:fldChar w:fldCharType="separate"/>
        </w:r>
        <w:r w:rsidR="00154D81">
          <w:rPr>
            <w:noProof/>
            <w:webHidden/>
          </w:rPr>
          <w:t>411</w:t>
        </w:r>
        <w:r w:rsidR="0092006B">
          <w:rPr>
            <w:noProof/>
            <w:webHidden/>
          </w:rPr>
          <w:fldChar w:fldCharType="end"/>
        </w:r>
      </w:hyperlink>
    </w:p>
    <w:p w14:paraId="7A27FEB4"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79" w:history="1">
        <w:r w:rsidR="0092006B" w:rsidRPr="00076B76">
          <w:rPr>
            <w:rStyle w:val="Hyperlink"/>
            <w:noProof/>
          </w:rPr>
          <w:t>9.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 xml:space="preserve">Realizations of </w:t>
        </w:r>
        <w:r w:rsidR="0092006B" w:rsidRPr="00076B76">
          <w:rPr>
            <w:rStyle w:val="Hyperlink"/>
            <w:smallCaps/>
            <w:noProof/>
          </w:rPr>
          <w:t>possr-np</w:t>
        </w:r>
        <w:r w:rsidR="0092006B" w:rsidRPr="00076B76">
          <w:rPr>
            <w:rStyle w:val="Hyperlink"/>
            <w:noProof/>
          </w:rPr>
          <w:t xml:space="preserve"> and </w:t>
        </w:r>
        <w:r w:rsidR="0092006B" w:rsidRPr="00076B76">
          <w:rPr>
            <w:rStyle w:val="Hyperlink"/>
            <w:smallCaps/>
            <w:noProof/>
          </w:rPr>
          <w:t>possm-np</w:t>
        </w:r>
        <w:r w:rsidR="0092006B">
          <w:rPr>
            <w:noProof/>
            <w:webHidden/>
          </w:rPr>
          <w:tab/>
        </w:r>
        <w:r w:rsidR="0092006B">
          <w:rPr>
            <w:noProof/>
            <w:webHidden/>
          </w:rPr>
          <w:fldChar w:fldCharType="begin"/>
        </w:r>
        <w:r w:rsidR="0092006B">
          <w:rPr>
            <w:noProof/>
            <w:webHidden/>
          </w:rPr>
          <w:instrText xml:space="preserve"> PAGEREF _Toc440455679 \h </w:instrText>
        </w:r>
        <w:r w:rsidR="0092006B">
          <w:rPr>
            <w:noProof/>
            <w:webHidden/>
          </w:rPr>
        </w:r>
        <w:r w:rsidR="0092006B">
          <w:rPr>
            <w:noProof/>
            <w:webHidden/>
          </w:rPr>
          <w:fldChar w:fldCharType="separate"/>
        </w:r>
        <w:r w:rsidR="00154D81">
          <w:rPr>
            <w:noProof/>
            <w:webHidden/>
          </w:rPr>
          <w:t>411</w:t>
        </w:r>
        <w:r w:rsidR="0092006B">
          <w:rPr>
            <w:noProof/>
            <w:webHidden/>
          </w:rPr>
          <w:fldChar w:fldCharType="end"/>
        </w:r>
      </w:hyperlink>
    </w:p>
    <w:p w14:paraId="6B632644"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80" w:history="1">
        <w:r w:rsidR="0092006B" w:rsidRPr="00076B76">
          <w:rPr>
            <w:rStyle w:val="Hyperlink"/>
            <w:noProof/>
          </w:rPr>
          <w:t>9.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on-canonical adnominal possessive constructions</w:t>
        </w:r>
        <w:r w:rsidR="0092006B">
          <w:rPr>
            <w:noProof/>
            <w:webHidden/>
          </w:rPr>
          <w:tab/>
        </w:r>
        <w:r w:rsidR="0092006B">
          <w:rPr>
            <w:noProof/>
            <w:webHidden/>
          </w:rPr>
          <w:fldChar w:fldCharType="begin"/>
        </w:r>
        <w:r w:rsidR="0092006B">
          <w:rPr>
            <w:noProof/>
            <w:webHidden/>
          </w:rPr>
          <w:instrText xml:space="preserve"> PAGEREF _Toc440455680 \h </w:instrText>
        </w:r>
        <w:r w:rsidR="0092006B">
          <w:rPr>
            <w:noProof/>
            <w:webHidden/>
          </w:rPr>
        </w:r>
        <w:r w:rsidR="0092006B">
          <w:rPr>
            <w:noProof/>
            <w:webHidden/>
          </w:rPr>
          <w:fldChar w:fldCharType="separate"/>
        </w:r>
        <w:r w:rsidR="00154D81">
          <w:rPr>
            <w:noProof/>
            <w:webHidden/>
          </w:rPr>
          <w:t>415</w:t>
        </w:r>
        <w:r w:rsidR="0092006B">
          <w:rPr>
            <w:noProof/>
            <w:webHidden/>
          </w:rPr>
          <w:fldChar w:fldCharType="end"/>
        </w:r>
      </w:hyperlink>
    </w:p>
    <w:p w14:paraId="55BFE7AD" w14:textId="77777777" w:rsidR="0092006B" w:rsidRDefault="007B450E">
      <w:pPr>
        <w:pStyle w:val="TOC3"/>
        <w:rPr>
          <w:rFonts w:asciiTheme="minorHAnsi" w:eastAsiaTheme="minorEastAsia" w:hAnsiTheme="minorHAnsi" w:cstheme="minorBidi"/>
          <w:noProof/>
          <w:sz w:val="22"/>
          <w:szCs w:val="22"/>
          <w:lang w:eastAsia="en-US"/>
        </w:rPr>
      </w:pPr>
      <w:hyperlink w:anchor="_Toc440455681" w:history="1">
        <w:r w:rsidR="0092006B" w:rsidRPr="00076B76">
          <w:rPr>
            <w:rStyle w:val="Hyperlink"/>
            <w:noProof/>
          </w:rPr>
          <w:t>9.3.1.</w:t>
        </w:r>
        <w:r w:rsidR="0092006B">
          <w:rPr>
            <w:rFonts w:asciiTheme="minorHAnsi" w:eastAsiaTheme="minorEastAsia" w:hAnsiTheme="minorHAnsi" w:cstheme="minorBidi"/>
            <w:noProof/>
            <w:sz w:val="22"/>
            <w:szCs w:val="22"/>
            <w:lang w:eastAsia="en-US"/>
          </w:rPr>
          <w:tab/>
        </w:r>
        <w:r w:rsidR="0092006B" w:rsidRPr="00076B76">
          <w:rPr>
            <w:rStyle w:val="Hyperlink"/>
            <w:noProof/>
          </w:rPr>
          <w:t>Locational relations and association</w:t>
        </w:r>
        <w:r w:rsidR="0092006B">
          <w:rPr>
            <w:noProof/>
            <w:webHidden/>
          </w:rPr>
          <w:tab/>
        </w:r>
        <w:r w:rsidR="0092006B">
          <w:rPr>
            <w:noProof/>
            <w:webHidden/>
          </w:rPr>
          <w:fldChar w:fldCharType="begin"/>
        </w:r>
        <w:r w:rsidR="0092006B">
          <w:rPr>
            <w:noProof/>
            <w:webHidden/>
          </w:rPr>
          <w:instrText xml:space="preserve"> PAGEREF _Toc440455681 \h </w:instrText>
        </w:r>
        <w:r w:rsidR="0092006B">
          <w:rPr>
            <w:noProof/>
            <w:webHidden/>
          </w:rPr>
        </w:r>
        <w:r w:rsidR="0092006B">
          <w:rPr>
            <w:noProof/>
            <w:webHidden/>
          </w:rPr>
          <w:fldChar w:fldCharType="separate"/>
        </w:r>
        <w:r w:rsidR="00154D81">
          <w:rPr>
            <w:noProof/>
            <w:webHidden/>
          </w:rPr>
          <w:t>415</w:t>
        </w:r>
        <w:r w:rsidR="0092006B">
          <w:rPr>
            <w:noProof/>
            <w:webHidden/>
          </w:rPr>
          <w:fldChar w:fldCharType="end"/>
        </w:r>
      </w:hyperlink>
    </w:p>
    <w:p w14:paraId="3E27C41F" w14:textId="77777777" w:rsidR="0092006B" w:rsidRDefault="007B450E">
      <w:pPr>
        <w:pStyle w:val="TOC3"/>
        <w:rPr>
          <w:rFonts w:asciiTheme="minorHAnsi" w:eastAsiaTheme="minorEastAsia" w:hAnsiTheme="minorHAnsi" w:cstheme="minorBidi"/>
          <w:noProof/>
          <w:sz w:val="22"/>
          <w:szCs w:val="22"/>
          <w:lang w:eastAsia="en-US"/>
        </w:rPr>
      </w:pPr>
      <w:hyperlink w:anchor="_Toc440455682" w:history="1">
        <w:r w:rsidR="0092006B" w:rsidRPr="00076B76">
          <w:rPr>
            <w:rStyle w:val="Hyperlink"/>
            <w:noProof/>
          </w:rPr>
          <w:t>9.3.2.</w:t>
        </w:r>
        <w:r w:rsidR="0092006B">
          <w:rPr>
            <w:rFonts w:asciiTheme="minorHAnsi" w:eastAsiaTheme="minorEastAsia" w:hAnsiTheme="minorHAnsi" w:cstheme="minorBidi"/>
            <w:noProof/>
            <w:sz w:val="22"/>
            <w:szCs w:val="22"/>
            <w:lang w:eastAsia="en-US"/>
          </w:rPr>
          <w:tab/>
        </w:r>
        <w:r w:rsidR="0092006B" w:rsidRPr="00076B76">
          <w:rPr>
            <w:rStyle w:val="Hyperlink"/>
            <w:noProof/>
          </w:rPr>
          <w:t>Beneficiary relations</w:t>
        </w:r>
        <w:r w:rsidR="0092006B">
          <w:rPr>
            <w:noProof/>
            <w:webHidden/>
          </w:rPr>
          <w:tab/>
        </w:r>
        <w:r w:rsidR="0092006B">
          <w:rPr>
            <w:noProof/>
            <w:webHidden/>
          </w:rPr>
          <w:fldChar w:fldCharType="begin"/>
        </w:r>
        <w:r w:rsidR="0092006B">
          <w:rPr>
            <w:noProof/>
            <w:webHidden/>
          </w:rPr>
          <w:instrText xml:space="preserve"> PAGEREF _Toc440455682 \h </w:instrText>
        </w:r>
        <w:r w:rsidR="0092006B">
          <w:rPr>
            <w:noProof/>
            <w:webHidden/>
          </w:rPr>
        </w:r>
        <w:r w:rsidR="0092006B">
          <w:rPr>
            <w:noProof/>
            <w:webHidden/>
          </w:rPr>
          <w:fldChar w:fldCharType="separate"/>
        </w:r>
        <w:r w:rsidR="00154D81">
          <w:rPr>
            <w:noProof/>
            <w:webHidden/>
          </w:rPr>
          <w:t>417</w:t>
        </w:r>
        <w:r w:rsidR="0092006B">
          <w:rPr>
            <w:noProof/>
            <w:webHidden/>
          </w:rPr>
          <w:fldChar w:fldCharType="end"/>
        </w:r>
      </w:hyperlink>
    </w:p>
    <w:p w14:paraId="169B9ECC" w14:textId="77777777" w:rsidR="0092006B" w:rsidRDefault="007B450E">
      <w:pPr>
        <w:pStyle w:val="TOC3"/>
        <w:rPr>
          <w:rFonts w:asciiTheme="minorHAnsi" w:eastAsiaTheme="minorEastAsia" w:hAnsiTheme="minorHAnsi" w:cstheme="minorBidi"/>
          <w:noProof/>
          <w:sz w:val="22"/>
          <w:szCs w:val="22"/>
          <w:lang w:eastAsia="en-US"/>
        </w:rPr>
      </w:pPr>
      <w:hyperlink w:anchor="_Toc440455683" w:history="1">
        <w:r w:rsidR="0092006B" w:rsidRPr="00076B76">
          <w:rPr>
            <w:rStyle w:val="Hyperlink"/>
            <w:noProof/>
          </w:rPr>
          <w:t>9.3.3.</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Intensifying function of </w:t>
        </w:r>
        <w:r w:rsidR="0092006B" w:rsidRPr="00076B76">
          <w:rPr>
            <w:rStyle w:val="Hyperlink"/>
            <w:i/>
            <w:noProof/>
          </w:rPr>
          <w:t>punya</w:t>
        </w:r>
        <w:r w:rsidR="0092006B" w:rsidRPr="00076B76">
          <w:rPr>
            <w:rStyle w:val="Hyperlink"/>
            <w:noProof/>
          </w:rPr>
          <w:t xml:space="preserve"> ‘</w:t>
        </w:r>
        <w:r w:rsidR="0092006B" w:rsidRPr="00076B76">
          <w:rPr>
            <w:rStyle w:val="Hyperlink"/>
            <w:smallCaps/>
            <w:noProof/>
          </w:rPr>
          <w:t>poss</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683 \h </w:instrText>
        </w:r>
        <w:r w:rsidR="0092006B">
          <w:rPr>
            <w:noProof/>
            <w:webHidden/>
          </w:rPr>
        </w:r>
        <w:r w:rsidR="0092006B">
          <w:rPr>
            <w:noProof/>
            <w:webHidden/>
          </w:rPr>
          <w:fldChar w:fldCharType="separate"/>
        </w:r>
        <w:r w:rsidR="00154D81">
          <w:rPr>
            <w:noProof/>
            <w:webHidden/>
          </w:rPr>
          <w:t>418</w:t>
        </w:r>
        <w:r w:rsidR="0092006B">
          <w:rPr>
            <w:noProof/>
            <w:webHidden/>
          </w:rPr>
          <w:fldChar w:fldCharType="end"/>
        </w:r>
      </w:hyperlink>
    </w:p>
    <w:p w14:paraId="6B27C12A" w14:textId="77777777" w:rsidR="0092006B" w:rsidRDefault="007B450E">
      <w:pPr>
        <w:pStyle w:val="TOC3"/>
        <w:rPr>
          <w:rFonts w:asciiTheme="minorHAnsi" w:eastAsiaTheme="minorEastAsia" w:hAnsiTheme="minorHAnsi" w:cstheme="minorBidi"/>
          <w:noProof/>
          <w:sz w:val="22"/>
          <w:szCs w:val="22"/>
          <w:lang w:eastAsia="en-US"/>
        </w:rPr>
      </w:pPr>
      <w:hyperlink w:anchor="_Toc440455684" w:history="1">
        <w:r w:rsidR="0092006B" w:rsidRPr="00076B76">
          <w:rPr>
            <w:rStyle w:val="Hyperlink"/>
            <w:noProof/>
          </w:rPr>
          <w:t>9.3.4.</w:t>
        </w:r>
        <w:r w:rsidR="0092006B">
          <w:rPr>
            <w:rFonts w:asciiTheme="minorHAnsi" w:eastAsiaTheme="minorEastAsia" w:hAnsiTheme="minorHAnsi" w:cstheme="minorBidi"/>
            <w:noProof/>
            <w:sz w:val="22"/>
            <w:szCs w:val="22"/>
            <w:lang w:eastAsia="en-US"/>
          </w:rPr>
          <w:tab/>
        </w:r>
        <w:r w:rsidR="0092006B" w:rsidRPr="00076B76">
          <w:rPr>
            <w:rStyle w:val="Hyperlink"/>
            <w:i/>
            <w:noProof/>
          </w:rPr>
          <w:t>punya</w:t>
        </w:r>
        <w:r w:rsidR="0092006B" w:rsidRPr="00076B76">
          <w:rPr>
            <w:rStyle w:val="Hyperlink"/>
            <w:noProof/>
          </w:rPr>
          <w:t xml:space="preserve"> ‘</w:t>
        </w:r>
        <w:r w:rsidR="0092006B" w:rsidRPr="00076B76">
          <w:rPr>
            <w:rStyle w:val="Hyperlink"/>
            <w:smallCaps/>
            <w:noProof/>
          </w:rPr>
          <w:t>poss</w:t>
        </w:r>
        <w:r w:rsidR="0092006B" w:rsidRPr="00076B76">
          <w:rPr>
            <w:rStyle w:val="Hyperlink"/>
            <w:noProof/>
          </w:rPr>
          <w:t>’ in reflexive expressions</w:t>
        </w:r>
        <w:r w:rsidR="0092006B">
          <w:rPr>
            <w:noProof/>
            <w:webHidden/>
          </w:rPr>
          <w:tab/>
        </w:r>
        <w:r w:rsidR="0092006B">
          <w:rPr>
            <w:noProof/>
            <w:webHidden/>
          </w:rPr>
          <w:fldChar w:fldCharType="begin"/>
        </w:r>
        <w:r w:rsidR="0092006B">
          <w:rPr>
            <w:noProof/>
            <w:webHidden/>
          </w:rPr>
          <w:instrText xml:space="preserve"> PAGEREF _Toc440455684 \h </w:instrText>
        </w:r>
        <w:r w:rsidR="0092006B">
          <w:rPr>
            <w:noProof/>
            <w:webHidden/>
          </w:rPr>
        </w:r>
        <w:r w:rsidR="0092006B">
          <w:rPr>
            <w:noProof/>
            <w:webHidden/>
          </w:rPr>
          <w:fldChar w:fldCharType="separate"/>
        </w:r>
        <w:r w:rsidR="00154D81">
          <w:rPr>
            <w:noProof/>
            <w:webHidden/>
          </w:rPr>
          <w:t>420</w:t>
        </w:r>
        <w:r w:rsidR="0092006B">
          <w:rPr>
            <w:noProof/>
            <w:webHidden/>
          </w:rPr>
          <w:fldChar w:fldCharType="end"/>
        </w:r>
      </w:hyperlink>
    </w:p>
    <w:p w14:paraId="6F2A45EA"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85" w:history="1">
        <w:r w:rsidR="0092006B" w:rsidRPr="00076B76">
          <w:rPr>
            <w:rStyle w:val="Hyperlink"/>
            <w:noProof/>
          </w:rPr>
          <w:t>9.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 and discussion</w:t>
        </w:r>
        <w:r w:rsidR="0092006B">
          <w:rPr>
            <w:noProof/>
            <w:webHidden/>
          </w:rPr>
          <w:tab/>
        </w:r>
        <w:r w:rsidR="0092006B">
          <w:rPr>
            <w:noProof/>
            <w:webHidden/>
          </w:rPr>
          <w:fldChar w:fldCharType="begin"/>
        </w:r>
        <w:r w:rsidR="0092006B">
          <w:rPr>
            <w:noProof/>
            <w:webHidden/>
          </w:rPr>
          <w:instrText xml:space="preserve"> PAGEREF _Toc440455685 \h </w:instrText>
        </w:r>
        <w:r w:rsidR="0092006B">
          <w:rPr>
            <w:noProof/>
            <w:webHidden/>
          </w:rPr>
        </w:r>
        <w:r w:rsidR="0092006B">
          <w:rPr>
            <w:noProof/>
            <w:webHidden/>
          </w:rPr>
          <w:fldChar w:fldCharType="separate"/>
        </w:r>
        <w:r w:rsidR="00154D81">
          <w:rPr>
            <w:noProof/>
            <w:webHidden/>
          </w:rPr>
          <w:t>421</w:t>
        </w:r>
        <w:r w:rsidR="0092006B">
          <w:rPr>
            <w:noProof/>
            <w:webHidden/>
          </w:rPr>
          <w:fldChar w:fldCharType="end"/>
        </w:r>
      </w:hyperlink>
    </w:p>
    <w:p w14:paraId="43C9244F"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686" w:history="1">
        <w:r w:rsidR="0092006B" w:rsidRPr="00076B76">
          <w:rPr>
            <w:rStyle w:val="Hyperlink"/>
            <w:noProof/>
          </w:rPr>
          <w:t>10.</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repositions and the prepositional phrase</w:t>
        </w:r>
        <w:r w:rsidR="0092006B">
          <w:rPr>
            <w:noProof/>
            <w:webHidden/>
          </w:rPr>
          <w:tab/>
        </w:r>
        <w:r w:rsidR="0092006B">
          <w:rPr>
            <w:noProof/>
            <w:webHidden/>
          </w:rPr>
          <w:fldChar w:fldCharType="begin"/>
        </w:r>
        <w:r w:rsidR="0092006B">
          <w:rPr>
            <w:noProof/>
            <w:webHidden/>
          </w:rPr>
          <w:instrText xml:space="preserve"> PAGEREF _Toc440455686 \h </w:instrText>
        </w:r>
        <w:r w:rsidR="0092006B">
          <w:rPr>
            <w:noProof/>
            <w:webHidden/>
          </w:rPr>
        </w:r>
        <w:r w:rsidR="0092006B">
          <w:rPr>
            <w:noProof/>
            <w:webHidden/>
          </w:rPr>
          <w:fldChar w:fldCharType="separate"/>
        </w:r>
        <w:r w:rsidR="00154D81">
          <w:rPr>
            <w:noProof/>
            <w:webHidden/>
          </w:rPr>
          <w:t>423</w:t>
        </w:r>
        <w:r w:rsidR="0092006B">
          <w:rPr>
            <w:noProof/>
            <w:webHidden/>
          </w:rPr>
          <w:fldChar w:fldCharType="end"/>
        </w:r>
      </w:hyperlink>
    </w:p>
    <w:p w14:paraId="1682BFBF"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87" w:history="1">
        <w:r w:rsidR="0092006B" w:rsidRPr="00076B76">
          <w:rPr>
            <w:rStyle w:val="Hyperlink"/>
            <w:noProof/>
          </w:rPr>
          <w:t>10.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repositions encoding location in space and time</w:t>
        </w:r>
        <w:r w:rsidR="0092006B">
          <w:rPr>
            <w:noProof/>
            <w:webHidden/>
          </w:rPr>
          <w:tab/>
        </w:r>
        <w:r w:rsidR="0092006B">
          <w:rPr>
            <w:noProof/>
            <w:webHidden/>
          </w:rPr>
          <w:fldChar w:fldCharType="begin"/>
        </w:r>
        <w:r w:rsidR="0092006B">
          <w:rPr>
            <w:noProof/>
            <w:webHidden/>
          </w:rPr>
          <w:instrText xml:space="preserve"> PAGEREF _Toc440455687 \h </w:instrText>
        </w:r>
        <w:r w:rsidR="0092006B">
          <w:rPr>
            <w:noProof/>
            <w:webHidden/>
          </w:rPr>
        </w:r>
        <w:r w:rsidR="0092006B">
          <w:rPr>
            <w:noProof/>
            <w:webHidden/>
          </w:rPr>
          <w:fldChar w:fldCharType="separate"/>
        </w:r>
        <w:r w:rsidR="00154D81">
          <w:rPr>
            <w:noProof/>
            <w:webHidden/>
          </w:rPr>
          <w:t>423</w:t>
        </w:r>
        <w:r w:rsidR="0092006B">
          <w:rPr>
            <w:noProof/>
            <w:webHidden/>
          </w:rPr>
          <w:fldChar w:fldCharType="end"/>
        </w:r>
      </w:hyperlink>
    </w:p>
    <w:p w14:paraId="3102BC15" w14:textId="77777777" w:rsidR="0092006B" w:rsidRDefault="007B450E">
      <w:pPr>
        <w:pStyle w:val="TOC3"/>
        <w:rPr>
          <w:rFonts w:asciiTheme="minorHAnsi" w:eastAsiaTheme="minorEastAsia" w:hAnsiTheme="minorHAnsi" w:cstheme="minorBidi"/>
          <w:noProof/>
          <w:sz w:val="22"/>
          <w:szCs w:val="22"/>
          <w:lang w:eastAsia="en-US"/>
        </w:rPr>
      </w:pPr>
      <w:hyperlink w:anchor="_Toc440455688" w:history="1">
        <w:r w:rsidR="0092006B" w:rsidRPr="00076B76">
          <w:rPr>
            <w:rStyle w:val="Hyperlink"/>
            <w:noProof/>
          </w:rPr>
          <w:t>10.1.1.</w:t>
        </w:r>
        <w:r w:rsidR="0092006B">
          <w:rPr>
            <w:rFonts w:asciiTheme="minorHAnsi" w:eastAsiaTheme="minorEastAsia" w:hAnsiTheme="minorHAnsi" w:cstheme="minorBidi"/>
            <w:noProof/>
            <w:sz w:val="22"/>
            <w:szCs w:val="22"/>
            <w:lang w:eastAsia="en-US"/>
          </w:rPr>
          <w:tab/>
        </w:r>
        <w:r w:rsidR="0092006B" w:rsidRPr="00076B76">
          <w:rPr>
            <w:rStyle w:val="Hyperlink"/>
            <w:i/>
            <w:noProof/>
          </w:rPr>
          <w:t>di</w:t>
        </w:r>
        <w:r w:rsidR="0092006B" w:rsidRPr="00076B76">
          <w:rPr>
            <w:rStyle w:val="Hyperlink"/>
            <w:noProof/>
          </w:rPr>
          <w:t xml:space="preserve"> ‘at, in’</w:t>
        </w:r>
        <w:r w:rsidR="0092006B">
          <w:rPr>
            <w:noProof/>
            <w:webHidden/>
          </w:rPr>
          <w:tab/>
        </w:r>
        <w:r w:rsidR="0092006B">
          <w:rPr>
            <w:noProof/>
            <w:webHidden/>
          </w:rPr>
          <w:fldChar w:fldCharType="begin"/>
        </w:r>
        <w:r w:rsidR="0092006B">
          <w:rPr>
            <w:noProof/>
            <w:webHidden/>
          </w:rPr>
          <w:instrText xml:space="preserve"> PAGEREF _Toc440455688 \h </w:instrText>
        </w:r>
        <w:r w:rsidR="0092006B">
          <w:rPr>
            <w:noProof/>
            <w:webHidden/>
          </w:rPr>
        </w:r>
        <w:r w:rsidR="0092006B">
          <w:rPr>
            <w:noProof/>
            <w:webHidden/>
          </w:rPr>
          <w:fldChar w:fldCharType="separate"/>
        </w:r>
        <w:r w:rsidR="00154D81">
          <w:rPr>
            <w:noProof/>
            <w:webHidden/>
          </w:rPr>
          <w:t>423</w:t>
        </w:r>
        <w:r w:rsidR="0092006B">
          <w:rPr>
            <w:noProof/>
            <w:webHidden/>
          </w:rPr>
          <w:fldChar w:fldCharType="end"/>
        </w:r>
      </w:hyperlink>
    </w:p>
    <w:p w14:paraId="50F64639" w14:textId="77777777" w:rsidR="0092006B" w:rsidRDefault="007B450E">
      <w:pPr>
        <w:pStyle w:val="TOC3"/>
        <w:rPr>
          <w:rFonts w:asciiTheme="minorHAnsi" w:eastAsiaTheme="minorEastAsia" w:hAnsiTheme="minorHAnsi" w:cstheme="minorBidi"/>
          <w:noProof/>
          <w:sz w:val="22"/>
          <w:szCs w:val="22"/>
          <w:lang w:eastAsia="en-US"/>
        </w:rPr>
      </w:pPr>
      <w:hyperlink w:anchor="_Toc440455689" w:history="1">
        <w:r w:rsidR="0092006B" w:rsidRPr="00076B76">
          <w:rPr>
            <w:rStyle w:val="Hyperlink"/>
            <w:noProof/>
          </w:rPr>
          <w:t>10.1.2.</w:t>
        </w:r>
        <w:r w:rsidR="0092006B">
          <w:rPr>
            <w:rFonts w:asciiTheme="minorHAnsi" w:eastAsiaTheme="minorEastAsia" w:hAnsiTheme="minorHAnsi" w:cstheme="minorBidi"/>
            <w:noProof/>
            <w:sz w:val="22"/>
            <w:szCs w:val="22"/>
            <w:lang w:eastAsia="en-US"/>
          </w:rPr>
          <w:tab/>
        </w:r>
        <w:r w:rsidR="0092006B" w:rsidRPr="00076B76">
          <w:rPr>
            <w:rStyle w:val="Hyperlink"/>
            <w:i/>
            <w:noProof/>
          </w:rPr>
          <w:t>ke</w:t>
        </w:r>
        <w:r w:rsidR="0092006B" w:rsidRPr="00076B76">
          <w:rPr>
            <w:rStyle w:val="Hyperlink"/>
            <w:noProof/>
          </w:rPr>
          <w:t xml:space="preserve"> ‘to’</w:t>
        </w:r>
        <w:r w:rsidR="0092006B">
          <w:rPr>
            <w:noProof/>
            <w:webHidden/>
          </w:rPr>
          <w:tab/>
        </w:r>
        <w:r w:rsidR="0092006B">
          <w:rPr>
            <w:noProof/>
            <w:webHidden/>
          </w:rPr>
          <w:fldChar w:fldCharType="begin"/>
        </w:r>
        <w:r w:rsidR="0092006B">
          <w:rPr>
            <w:noProof/>
            <w:webHidden/>
          </w:rPr>
          <w:instrText xml:space="preserve"> PAGEREF _Toc440455689 \h </w:instrText>
        </w:r>
        <w:r w:rsidR="0092006B">
          <w:rPr>
            <w:noProof/>
            <w:webHidden/>
          </w:rPr>
        </w:r>
        <w:r w:rsidR="0092006B">
          <w:rPr>
            <w:noProof/>
            <w:webHidden/>
          </w:rPr>
          <w:fldChar w:fldCharType="separate"/>
        </w:r>
        <w:r w:rsidR="00154D81">
          <w:rPr>
            <w:noProof/>
            <w:webHidden/>
          </w:rPr>
          <w:t>424</w:t>
        </w:r>
        <w:r w:rsidR="0092006B">
          <w:rPr>
            <w:noProof/>
            <w:webHidden/>
          </w:rPr>
          <w:fldChar w:fldCharType="end"/>
        </w:r>
      </w:hyperlink>
    </w:p>
    <w:p w14:paraId="12F0D552" w14:textId="77777777" w:rsidR="0092006B" w:rsidRDefault="007B450E">
      <w:pPr>
        <w:pStyle w:val="TOC3"/>
        <w:rPr>
          <w:rFonts w:asciiTheme="minorHAnsi" w:eastAsiaTheme="minorEastAsia" w:hAnsiTheme="minorHAnsi" w:cstheme="minorBidi"/>
          <w:noProof/>
          <w:sz w:val="22"/>
          <w:szCs w:val="22"/>
          <w:lang w:eastAsia="en-US"/>
        </w:rPr>
      </w:pPr>
      <w:hyperlink w:anchor="_Toc440455690" w:history="1">
        <w:r w:rsidR="0092006B" w:rsidRPr="00076B76">
          <w:rPr>
            <w:rStyle w:val="Hyperlink"/>
            <w:noProof/>
          </w:rPr>
          <w:t>10.1.3.</w:t>
        </w:r>
        <w:r w:rsidR="0092006B">
          <w:rPr>
            <w:rFonts w:asciiTheme="minorHAnsi" w:eastAsiaTheme="minorEastAsia" w:hAnsiTheme="minorHAnsi" w:cstheme="minorBidi"/>
            <w:noProof/>
            <w:sz w:val="22"/>
            <w:szCs w:val="22"/>
            <w:lang w:eastAsia="en-US"/>
          </w:rPr>
          <w:tab/>
        </w:r>
        <w:r w:rsidR="0092006B" w:rsidRPr="00076B76">
          <w:rPr>
            <w:rStyle w:val="Hyperlink"/>
            <w:i/>
            <w:noProof/>
          </w:rPr>
          <w:t>dari</w:t>
        </w:r>
        <w:r w:rsidR="0092006B" w:rsidRPr="00076B76">
          <w:rPr>
            <w:rStyle w:val="Hyperlink"/>
            <w:noProof/>
          </w:rPr>
          <w:t xml:space="preserve"> ‘from’</w:t>
        </w:r>
        <w:r w:rsidR="0092006B">
          <w:rPr>
            <w:noProof/>
            <w:webHidden/>
          </w:rPr>
          <w:tab/>
        </w:r>
        <w:r w:rsidR="0092006B">
          <w:rPr>
            <w:noProof/>
            <w:webHidden/>
          </w:rPr>
          <w:fldChar w:fldCharType="begin"/>
        </w:r>
        <w:r w:rsidR="0092006B">
          <w:rPr>
            <w:noProof/>
            <w:webHidden/>
          </w:rPr>
          <w:instrText xml:space="preserve"> PAGEREF _Toc440455690 \h </w:instrText>
        </w:r>
        <w:r w:rsidR="0092006B">
          <w:rPr>
            <w:noProof/>
            <w:webHidden/>
          </w:rPr>
        </w:r>
        <w:r w:rsidR="0092006B">
          <w:rPr>
            <w:noProof/>
            <w:webHidden/>
          </w:rPr>
          <w:fldChar w:fldCharType="separate"/>
        </w:r>
        <w:r w:rsidR="00154D81">
          <w:rPr>
            <w:noProof/>
            <w:webHidden/>
          </w:rPr>
          <w:t>425</w:t>
        </w:r>
        <w:r w:rsidR="0092006B">
          <w:rPr>
            <w:noProof/>
            <w:webHidden/>
          </w:rPr>
          <w:fldChar w:fldCharType="end"/>
        </w:r>
      </w:hyperlink>
    </w:p>
    <w:p w14:paraId="3C3471BF" w14:textId="77777777" w:rsidR="0092006B" w:rsidRDefault="007B450E">
      <w:pPr>
        <w:pStyle w:val="TOC3"/>
        <w:rPr>
          <w:rFonts w:asciiTheme="minorHAnsi" w:eastAsiaTheme="minorEastAsia" w:hAnsiTheme="minorHAnsi" w:cstheme="minorBidi"/>
          <w:noProof/>
          <w:sz w:val="22"/>
          <w:szCs w:val="22"/>
          <w:lang w:eastAsia="en-US"/>
        </w:rPr>
      </w:pPr>
      <w:hyperlink w:anchor="_Toc440455691" w:history="1">
        <w:r w:rsidR="0092006B" w:rsidRPr="00076B76">
          <w:rPr>
            <w:rStyle w:val="Hyperlink"/>
            <w:noProof/>
          </w:rPr>
          <w:t>10.1.4.</w:t>
        </w:r>
        <w:r w:rsidR="0092006B">
          <w:rPr>
            <w:rFonts w:asciiTheme="minorHAnsi" w:eastAsiaTheme="minorEastAsia" w:hAnsiTheme="minorHAnsi" w:cstheme="minorBidi"/>
            <w:noProof/>
            <w:sz w:val="22"/>
            <w:szCs w:val="22"/>
            <w:lang w:eastAsia="en-US"/>
          </w:rPr>
          <w:tab/>
        </w:r>
        <w:r w:rsidR="0092006B" w:rsidRPr="00076B76">
          <w:rPr>
            <w:rStyle w:val="Hyperlink"/>
            <w:i/>
            <w:noProof/>
          </w:rPr>
          <w:t>sampe</w:t>
        </w:r>
        <w:r w:rsidR="0092006B" w:rsidRPr="00076B76">
          <w:rPr>
            <w:rStyle w:val="Hyperlink"/>
            <w:noProof/>
          </w:rPr>
          <w:t xml:space="preserve"> ‘until’</w:t>
        </w:r>
        <w:r w:rsidR="0092006B">
          <w:rPr>
            <w:noProof/>
            <w:webHidden/>
          </w:rPr>
          <w:tab/>
        </w:r>
        <w:r w:rsidR="0092006B">
          <w:rPr>
            <w:noProof/>
            <w:webHidden/>
          </w:rPr>
          <w:fldChar w:fldCharType="begin"/>
        </w:r>
        <w:r w:rsidR="0092006B">
          <w:rPr>
            <w:noProof/>
            <w:webHidden/>
          </w:rPr>
          <w:instrText xml:space="preserve"> PAGEREF _Toc440455691 \h </w:instrText>
        </w:r>
        <w:r w:rsidR="0092006B">
          <w:rPr>
            <w:noProof/>
            <w:webHidden/>
          </w:rPr>
        </w:r>
        <w:r w:rsidR="0092006B">
          <w:rPr>
            <w:noProof/>
            <w:webHidden/>
          </w:rPr>
          <w:fldChar w:fldCharType="separate"/>
        </w:r>
        <w:r w:rsidR="00154D81">
          <w:rPr>
            <w:noProof/>
            <w:webHidden/>
          </w:rPr>
          <w:t>427</w:t>
        </w:r>
        <w:r w:rsidR="0092006B">
          <w:rPr>
            <w:noProof/>
            <w:webHidden/>
          </w:rPr>
          <w:fldChar w:fldCharType="end"/>
        </w:r>
      </w:hyperlink>
    </w:p>
    <w:p w14:paraId="42FC86C0" w14:textId="77777777" w:rsidR="0092006B" w:rsidRDefault="007B450E">
      <w:pPr>
        <w:pStyle w:val="TOC3"/>
        <w:rPr>
          <w:rFonts w:asciiTheme="minorHAnsi" w:eastAsiaTheme="minorEastAsia" w:hAnsiTheme="minorHAnsi" w:cstheme="minorBidi"/>
          <w:noProof/>
          <w:sz w:val="22"/>
          <w:szCs w:val="22"/>
          <w:lang w:eastAsia="en-US"/>
        </w:rPr>
      </w:pPr>
      <w:hyperlink w:anchor="_Toc440455692" w:history="1">
        <w:r w:rsidR="0092006B" w:rsidRPr="00076B76">
          <w:rPr>
            <w:rStyle w:val="Hyperlink"/>
            <w:noProof/>
          </w:rPr>
          <w:t>10.1.5.</w:t>
        </w:r>
        <w:r w:rsidR="0092006B">
          <w:rPr>
            <w:rFonts w:asciiTheme="minorHAnsi" w:eastAsiaTheme="minorEastAsia" w:hAnsiTheme="minorHAnsi" w:cstheme="minorBidi"/>
            <w:noProof/>
            <w:sz w:val="22"/>
            <w:szCs w:val="22"/>
            <w:lang w:eastAsia="en-US"/>
          </w:rPr>
          <w:tab/>
        </w:r>
        <w:r w:rsidR="0092006B" w:rsidRPr="00076B76">
          <w:rPr>
            <w:rStyle w:val="Hyperlink"/>
            <w:noProof/>
          </w:rPr>
          <w:t>Elision of prepositions encoding location</w:t>
        </w:r>
        <w:r w:rsidR="0092006B">
          <w:rPr>
            <w:noProof/>
            <w:webHidden/>
          </w:rPr>
          <w:tab/>
        </w:r>
        <w:r w:rsidR="0092006B">
          <w:rPr>
            <w:noProof/>
            <w:webHidden/>
          </w:rPr>
          <w:fldChar w:fldCharType="begin"/>
        </w:r>
        <w:r w:rsidR="0092006B">
          <w:rPr>
            <w:noProof/>
            <w:webHidden/>
          </w:rPr>
          <w:instrText xml:space="preserve"> PAGEREF _Toc440455692 \h </w:instrText>
        </w:r>
        <w:r w:rsidR="0092006B">
          <w:rPr>
            <w:noProof/>
            <w:webHidden/>
          </w:rPr>
        </w:r>
        <w:r w:rsidR="0092006B">
          <w:rPr>
            <w:noProof/>
            <w:webHidden/>
          </w:rPr>
          <w:fldChar w:fldCharType="separate"/>
        </w:r>
        <w:r w:rsidR="00154D81">
          <w:rPr>
            <w:noProof/>
            <w:webHidden/>
          </w:rPr>
          <w:t>428</w:t>
        </w:r>
        <w:r w:rsidR="0092006B">
          <w:rPr>
            <w:noProof/>
            <w:webHidden/>
          </w:rPr>
          <w:fldChar w:fldCharType="end"/>
        </w:r>
      </w:hyperlink>
    </w:p>
    <w:p w14:paraId="6CCA4FD6" w14:textId="051C22B1" w:rsidR="0092006B" w:rsidRDefault="007B450E" w:rsidP="0092006B">
      <w:pPr>
        <w:pStyle w:val="TOC2"/>
        <w:ind w:left="960" w:hanging="722"/>
        <w:rPr>
          <w:rFonts w:asciiTheme="minorHAnsi" w:eastAsiaTheme="minorEastAsia" w:hAnsiTheme="minorHAnsi" w:cstheme="minorBidi"/>
          <w:b w:val="0"/>
          <w:noProof/>
          <w:sz w:val="22"/>
          <w:szCs w:val="22"/>
          <w:lang w:eastAsia="en-US"/>
        </w:rPr>
      </w:pPr>
      <w:hyperlink w:anchor="_Toc440455693" w:history="1">
        <w:r w:rsidR="0092006B" w:rsidRPr="00076B76">
          <w:rPr>
            <w:rStyle w:val="Hyperlink"/>
            <w:noProof/>
          </w:rPr>
          <w:t>10.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 xml:space="preserve">Prepositions encoding </w:t>
        </w:r>
        <w:r w:rsidR="0092006B" w:rsidRPr="00076B76">
          <w:rPr>
            <w:rStyle w:val="Hyperlink"/>
            <w:noProof/>
            <w:lang w:eastAsia="en-US"/>
          </w:rPr>
          <w:t>accompaniment/instruments</w:t>
        </w:r>
        <w:r w:rsidR="0092006B">
          <w:rPr>
            <w:rStyle w:val="Hyperlink"/>
            <w:noProof/>
          </w:rPr>
          <w:t>, goals,</w:t>
        </w:r>
        <w:r w:rsidR="0092006B">
          <w:rPr>
            <w:rStyle w:val="Hyperlink"/>
            <w:noProof/>
          </w:rPr>
          <w:br/>
        </w:r>
        <w:r w:rsidR="0092006B" w:rsidRPr="00076B76">
          <w:rPr>
            <w:rStyle w:val="Hyperlink"/>
            <w:noProof/>
          </w:rPr>
          <w:t>and benefaction</w:t>
        </w:r>
        <w:r w:rsidR="0092006B">
          <w:rPr>
            <w:noProof/>
            <w:webHidden/>
          </w:rPr>
          <w:tab/>
        </w:r>
        <w:r w:rsidR="0092006B">
          <w:rPr>
            <w:noProof/>
            <w:webHidden/>
          </w:rPr>
          <w:fldChar w:fldCharType="begin"/>
        </w:r>
        <w:r w:rsidR="0092006B">
          <w:rPr>
            <w:noProof/>
            <w:webHidden/>
          </w:rPr>
          <w:instrText xml:space="preserve"> PAGEREF _Toc440455693 \h </w:instrText>
        </w:r>
        <w:r w:rsidR="0092006B">
          <w:rPr>
            <w:noProof/>
            <w:webHidden/>
          </w:rPr>
        </w:r>
        <w:r w:rsidR="0092006B">
          <w:rPr>
            <w:noProof/>
            <w:webHidden/>
          </w:rPr>
          <w:fldChar w:fldCharType="separate"/>
        </w:r>
        <w:r w:rsidR="00154D81">
          <w:rPr>
            <w:noProof/>
            <w:webHidden/>
          </w:rPr>
          <w:t>429</w:t>
        </w:r>
        <w:r w:rsidR="0092006B">
          <w:rPr>
            <w:noProof/>
            <w:webHidden/>
          </w:rPr>
          <w:fldChar w:fldCharType="end"/>
        </w:r>
      </w:hyperlink>
    </w:p>
    <w:p w14:paraId="2865A7A6" w14:textId="77777777" w:rsidR="0092006B" w:rsidRDefault="007B450E">
      <w:pPr>
        <w:pStyle w:val="TOC3"/>
        <w:rPr>
          <w:rFonts w:asciiTheme="minorHAnsi" w:eastAsiaTheme="minorEastAsia" w:hAnsiTheme="minorHAnsi" w:cstheme="minorBidi"/>
          <w:noProof/>
          <w:sz w:val="22"/>
          <w:szCs w:val="22"/>
          <w:lang w:eastAsia="en-US"/>
        </w:rPr>
      </w:pPr>
      <w:hyperlink w:anchor="_Toc440455694" w:history="1">
        <w:r w:rsidR="0092006B" w:rsidRPr="00076B76">
          <w:rPr>
            <w:rStyle w:val="Hyperlink"/>
            <w:noProof/>
          </w:rPr>
          <w:t>10.2.1.</w:t>
        </w:r>
        <w:r w:rsidR="0092006B">
          <w:rPr>
            <w:rFonts w:asciiTheme="minorHAnsi" w:eastAsiaTheme="minorEastAsia" w:hAnsiTheme="minorHAnsi" w:cstheme="minorBidi"/>
            <w:noProof/>
            <w:sz w:val="22"/>
            <w:szCs w:val="22"/>
            <w:lang w:eastAsia="en-US"/>
          </w:rPr>
          <w:tab/>
        </w:r>
        <w:r w:rsidR="0092006B" w:rsidRPr="00076B76">
          <w:rPr>
            <w:rStyle w:val="Hyperlink"/>
            <w:i/>
            <w:noProof/>
          </w:rPr>
          <w:t>dengang</w:t>
        </w:r>
        <w:r w:rsidR="0092006B" w:rsidRPr="00076B76">
          <w:rPr>
            <w:rStyle w:val="Hyperlink"/>
            <w:noProof/>
          </w:rPr>
          <w:t xml:space="preserve"> ‘with’</w:t>
        </w:r>
        <w:r w:rsidR="0092006B">
          <w:rPr>
            <w:noProof/>
            <w:webHidden/>
          </w:rPr>
          <w:tab/>
        </w:r>
        <w:r w:rsidR="0092006B">
          <w:rPr>
            <w:noProof/>
            <w:webHidden/>
          </w:rPr>
          <w:fldChar w:fldCharType="begin"/>
        </w:r>
        <w:r w:rsidR="0092006B">
          <w:rPr>
            <w:noProof/>
            <w:webHidden/>
          </w:rPr>
          <w:instrText xml:space="preserve"> PAGEREF _Toc440455694 \h </w:instrText>
        </w:r>
        <w:r w:rsidR="0092006B">
          <w:rPr>
            <w:noProof/>
            <w:webHidden/>
          </w:rPr>
        </w:r>
        <w:r w:rsidR="0092006B">
          <w:rPr>
            <w:noProof/>
            <w:webHidden/>
          </w:rPr>
          <w:fldChar w:fldCharType="separate"/>
        </w:r>
        <w:r w:rsidR="00154D81">
          <w:rPr>
            <w:noProof/>
            <w:webHidden/>
          </w:rPr>
          <w:t>430</w:t>
        </w:r>
        <w:r w:rsidR="0092006B">
          <w:rPr>
            <w:noProof/>
            <w:webHidden/>
          </w:rPr>
          <w:fldChar w:fldCharType="end"/>
        </w:r>
      </w:hyperlink>
    </w:p>
    <w:p w14:paraId="5EDD5C27" w14:textId="77777777" w:rsidR="0092006B" w:rsidRDefault="007B450E">
      <w:pPr>
        <w:pStyle w:val="TOC3"/>
        <w:rPr>
          <w:rFonts w:asciiTheme="minorHAnsi" w:eastAsiaTheme="minorEastAsia" w:hAnsiTheme="minorHAnsi" w:cstheme="minorBidi"/>
          <w:noProof/>
          <w:sz w:val="22"/>
          <w:szCs w:val="22"/>
          <w:lang w:eastAsia="en-US"/>
        </w:rPr>
      </w:pPr>
      <w:hyperlink w:anchor="_Toc440455695" w:history="1">
        <w:r w:rsidR="0092006B" w:rsidRPr="00076B76">
          <w:rPr>
            <w:rStyle w:val="Hyperlink"/>
            <w:noProof/>
          </w:rPr>
          <w:t>10.2.2.</w:t>
        </w:r>
        <w:r w:rsidR="0092006B">
          <w:rPr>
            <w:rFonts w:asciiTheme="minorHAnsi" w:eastAsiaTheme="minorEastAsia" w:hAnsiTheme="minorHAnsi" w:cstheme="minorBidi"/>
            <w:noProof/>
            <w:sz w:val="22"/>
            <w:szCs w:val="22"/>
            <w:lang w:eastAsia="en-US"/>
          </w:rPr>
          <w:tab/>
        </w:r>
        <w:r w:rsidR="0092006B" w:rsidRPr="00076B76">
          <w:rPr>
            <w:rStyle w:val="Hyperlink"/>
            <w:i/>
            <w:noProof/>
          </w:rPr>
          <w:t>sama</w:t>
        </w:r>
        <w:r w:rsidR="0092006B" w:rsidRPr="00076B76">
          <w:rPr>
            <w:rStyle w:val="Hyperlink"/>
            <w:noProof/>
          </w:rPr>
          <w:t xml:space="preserve"> ‘to’</w:t>
        </w:r>
        <w:r w:rsidR="0092006B">
          <w:rPr>
            <w:noProof/>
            <w:webHidden/>
          </w:rPr>
          <w:tab/>
        </w:r>
        <w:r w:rsidR="0092006B">
          <w:rPr>
            <w:noProof/>
            <w:webHidden/>
          </w:rPr>
          <w:fldChar w:fldCharType="begin"/>
        </w:r>
        <w:r w:rsidR="0092006B">
          <w:rPr>
            <w:noProof/>
            <w:webHidden/>
          </w:rPr>
          <w:instrText xml:space="preserve"> PAGEREF _Toc440455695 \h </w:instrText>
        </w:r>
        <w:r w:rsidR="0092006B">
          <w:rPr>
            <w:noProof/>
            <w:webHidden/>
          </w:rPr>
        </w:r>
        <w:r w:rsidR="0092006B">
          <w:rPr>
            <w:noProof/>
            <w:webHidden/>
          </w:rPr>
          <w:fldChar w:fldCharType="separate"/>
        </w:r>
        <w:r w:rsidR="00154D81">
          <w:rPr>
            <w:noProof/>
            <w:webHidden/>
          </w:rPr>
          <w:t>431</w:t>
        </w:r>
        <w:r w:rsidR="0092006B">
          <w:rPr>
            <w:noProof/>
            <w:webHidden/>
          </w:rPr>
          <w:fldChar w:fldCharType="end"/>
        </w:r>
      </w:hyperlink>
    </w:p>
    <w:p w14:paraId="6D251DA1" w14:textId="77777777" w:rsidR="0092006B" w:rsidRDefault="007B450E">
      <w:pPr>
        <w:pStyle w:val="TOC3"/>
        <w:rPr>
          <w:rFonts w:asciiTheme="minorHAnsi" w:eastAsiaTheme="minorEastAsia" w:hAnsiTheme="minorHAnsi" w:cstheme="minorBidi"/>
          <w:noProof/>
          <w:sz w:val="22"/>
          <w:szCs w:val="22"/>
          <w:lang w:eastAsia="en-US"/>
        </w:rPr>
      </w:pPr>
      <w:hyperlink w:anchor="_Toc440455696" w:history="1">
        <w:r w:rsidR="0092006B" w:rsidRPr="00076B76">
          <w:rPr>
            <w:rStyle w:val="Hyperlink"/>
            <w:noProof/>
          </w:rPr>
          <w:t>10.2.3.</w:t>
        </w:r>
        <w:r w:rsidR="0092006B">
          <w:rPr>
            <w:rFonts w:asciiTheme="minorHAnsi" w:eastAsiaTheme="minorEastAsia" w:hAnsiTheme="minorHAnsi" w:cstheme="minorBidi"/>
            <w:noProof/>
            <w:sz w:val="22"/>
            <w:szCs w:val="22"/>
            <w:lang w:eastAsia="en-US"/>
          </w:rPr>
          <w:tab/>
        </w:r>
        <w:r w:rsidR="0092006B" w:rsidRPr="00076B76">
          <w:rPr>
            <w:rStyle w:val="Hyperlink"/>
            <w:i/>
            <w:noProof/>
          </w:rPr>
          <w:t>untuk</w:t>
        </w:r>
        <w:r w:rsidR="0092006B" w:rsidRPr="00076B76">
          <w:rPr>
            <w:rStyle w:val="Hyperlink"/>
            <w:noProof/>
          </w:rPr>
          <w:t xml:space="preserve"> ‘for’</w:t>
        </w:r>
        <w:r w:rsidR="0092006B">
          <w:rPr>
            <w:noProof/>
            <w:webHidden/>
          </w:rPr>
          <w:tab/>
        </w:r>
        <w:r w:rsidR="0092006B">
          <w:rPr>
            <w:noProof/>
            <w:webHidden/>
          </w:rPr>
          <w:fldChar w:fldCharType="begin"/>
        </w:r>
        <w:r w:rsidR="0092006B">
          <w:rPr>
            <w:noProof/>
            <w:webHidden/>
          </w:rPr>
          <w:instrText xml:space="preserve"> PAGEREF _Toc440455696 \h </w:instrText>
        </w:r>
        <w:r w:rsidR="0092006B">
          <w:rPr>
            <w:noProof/>
            <w:webHidden/>
          </w:rPr>
        </w:r>
        <w:r w:rsidR="0092006B">
          <w:rPr>
            <w:noProof/>
            <w:webHidden/>
          </w:rPr>
          <w:fldChar w:fldCharType="separate"/>
        </w:r>
        <w:r w:rsidR="00154D81">
          <w:rPr>
            <w:noProof/>
            <w:webHidden/>
          </w:rPr>
          <w:t>434</w:t>
        </w:r>
        <w:r w:rsidR="0092006B">
          <w:rPr>
            <w:noProof/>
            <w:webHidden/>
          </w:rPr>
          <w:fldChar w:fldCharType="end"/>
        </w:r>
      </w:hyperlink>
    </w:p>
    <w:p w14:paraId="43EEA50C" w14:textId="77777777" w:rsidR="0092006B" w:rsidRDefault="007B450E">
      <w:pPr>
        <w:pStyle w:val="TOC3"/>
        <w:rPr>
          <w:rFonts w:asciiTheme="minorHAnsi" w:eastAsiaTheme="minorEastAsia" w:hAnsiTheme="minorHAnsi" w:cstheme="minorBidi"/>
          <w:noProof/>
          <w:sz w:val="22"/>
          <w:szCs w:val="22"/>
          <w:lang w:eastAsia="en-US"/>
        </w:rPr>
      </w:pPr>
      <w:hyperlink w:anchor="_Toc440455697" w:history="1">
        <w:r w:rsidR="0092006B" w:rsidRPr="00076B76">
          <w:rPr>
            <w:rStyle w:val="Hyperlink"/>
            <w:noProof/>
          </w:rPr>
          <w:t>10.2.4.</w:t>
        </w:r>
        <w:r w:rsidR="0092006B">
          <w:rPr>
            <w:rFonts w:asciiTheme="minorHAnsi" w:eastAsiaTheme="minorEastAsia" w:hAnsiTheme="minorHAnsi" w:cstheme="minorBidi"/>
            <w:noProof/>
            <w:sz w:val="22"/>
            <w:szCs w:val="22"/>
            <w:lang w:eastAsia="en-US"/>
          </w:rPr>
          <w:tab/>
        </w:r>
        <w:r w:rsidR="0092006B" w:rsidRPr="00076B76">
          <w:rPr>
            <w:rStyle w:val="Hyperlink"/>
            <w:i/>
            <w:noProof/>
          </w:rPr>
          <w:t>buat</w:t>
        </w:r>
        <w:r w:rsidR="0092006B" w:rsidRPr="00076B76">
          <w:rPr>
            <w:rStyle w:val="Hyperlink"/>
            <w:noProof/>
          </w:rPr>
          <w:t xml:space="preserve"> ‘for’</w:t>
        </w:r>
        <w:r w:rsidR="0092006B">
          <w:rPr>
            <w:noProof/>
            <w:webHidden/>
          </w:rPr>
          <w:tab/>
        </w:r>
        <w:r w:rsidR="0092006B">
          <w:rPr>
            <w:noProof/>
            <w:webHidden/>
          </w:rPr>
          <w:fldChar w:fldCharType="begin"/>
        </w:r>
        <w:r w:rsidR="0092006B">
          <w:rPr>
            <w:noProof/>
            <w:webHidden/>
          </w:rPr>
          <w:instrText xml:space="preserve"> PAGEREF _Toc440455697 \h </w:instrText>
        </w:r>
        <w:r w:rsidR="0092006B">
          <w:rPr>
            <w:noProof/>
            <w:webHidden/>
          </w:rPr>
        </w:r>
        <w:r w:rsidR="0092006B">
          <w:rPr>
            <w:noProof/>
            <w:webHidden/>
          </w:rPr>
          <w:fldChar w:fldCharType="separate"/>
        </w:r>
        <w:r w:rsidR="00154D81">
          <w:rPr>
            <w:noProof/>
            <w:webHidden/>
          </w:rPr>
          <w:t>436</w:t>
        </w:r>
        <w:r w:rsidR="0092006B">
          <w:rPr>
            <w:noProof/>
            <w:webHidden/>
          </w:rPr>
          <w:fldChar w:fldCharType="end"/>
        </w:r>
      </w:hyperlink>
    </w:p>
    <w:p w14:paraId="353E851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698" w:history="1">
        <w:r w:rsidR="0092006B" w:rsidRPr="00076B76">
          <w:rPr>
            <w:rStyle w:val="Hyperlink"/>
            <w:noProof/>
          </w:rPr>
          <w:t>10.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repositions encoding comparisons</w:t>
        </w:r>
        <w:r w:rsidR="0092006B">
          <w:rPr>
            <w:noProof/>
            <w:webHidden/>
          </w:rPr>
          <w:tab/>
        </w:r>
        <w:r w:rsidR="0092006B">
          <w:rPr>
            <w:noProof/>
            <w:webHidden/>
          </w:rPr>
          <w:fldChar w:fldCharType="begin"/>
        </w:r>
        <w:r w:rsidR="0092006B">
          <w:rPr>
            <w:noProof/>
            <w:webHidden/>
          </w:rPr>
          <w:instrText xml:space="preserve"> PAGEREF _Toc440455698 \h </w:instrText>
        </w:r>
        <w:r w:rsidR="0092006B">
          <w:rPr>
            <w:noProof/>
            <w:webHidden/>
          </w:rPr>
        </w:r>
        <w:r w:rsidR="0092006B">
          <w:rPr>
            <w:noProof/>
            <w:webHidden/>
          </w:rPr>
          <w:fldChar w:fldCharType="separate"/>
        </w:r>
        <w:r w:rsidR="00154D81">
          <w:rPr>
            <w:noProof/>
            <w:webHidden/>
          </w:rPr>
          <w:t>437</w:t>
        </w:r>
        <w:r w:rsidR="0092006B">
          <w:rPr>
            <w:noProof/>
            <w:webHidden/>
          </w:rPr>
          <w:fldChar w:fldCharType="end"/>
        </w:r>
      </w:hyperlink>
    </w:p>
    <w:p w14:paraId="3A83B07F" w14:textId="77777777" w:rsidR="0092006B" w:rsidRDefault="007B450E">
      <w:pPr>
        <w:pStyle w:val="TOC3"/>
        <w:rPr>
          <w:rFonts w:asciiTheme="minorHAnsi" w:eastAsiaTheme="minorEastAsia" w:hAnsiTheme="minorHAnsi" w:cstheme="minorBidi"/>
          <w:noProof/>
          <w:sz w:val="22"/>
          <w:szCs w:val="22"/>
          <w:lang w:eastAsia="en-US"/>
        </w:rPr>
      </w:pPr>
      <w:hyperlink w:anchor="_Toc440455699" w:history="1">
        <w:r w:rsidR="0092006B" w:rsidRPr="00076B76">
          <w:rPr>
            <w:rStyle w:val="Hyperlink"/>
            <w:noProof/>
          </w:rPr>
          <w:t>10.3.1.</w:t>
        </w:r>
        <w:r w:rsidR="0092006B">
          <w:rPr>
            <w:rFonts w:asciiTheme="minorHAnsi" w:eastAsiaTheme="minorEastAsia" w:hAnsiTheme="minorHAnsi" w:cstheme="minorBidi"/>
            <w:noProof/>
            <w:sz w:val="22"/>
            <w:szCs w:val="22"/>
            <w:lang w:eastAsia="en-US"/>
          </w:rPr>
          <w:tab/>
        </w:r>
        <w:r w:rsidR="0092006B" w:rsidRPr="00076B76">
          <w:rPr>
            <w:rStyle w:val="Hyperlink"/>
            <w:i/>
            <w:noProof/>
          </w:rPr>
          <w:t>sperti</w:t>
        </w:r>
        <w:r w:rsidR="0092006B" w:rsidRPr="00076B76">
          <w:rPr>
            <w:rStyle w:val="Hyperlink"/>
            <w:noProof/>
          </w:rPr>
          <w:t xml:space="preserve"> ‘similar to’</w:t>
        </w:r>
        <w:r w:rsidR="0092006B">
          <w:rPr>
            <w:noProof/>
            <w:webHidden/>
          </w:rPr>
          <w:tab/>
        </w:r>
        <w:r w:rsidR="0092006B">
          <w:rPr>
            <w:noProof/>
            <w:webHidden/>
          </w:rPr>
          <w:fldChar w:fldCharType="begin"/>
        </w:r>
        <w:r w:rsidR="0092006B">
          <w:rPr>
            <w:noProof/>
            <w:webHidden/>
          </w:rPr>
          <w:instrText xml:space="preserve"> PAGEREF _Toc440455699 \h </w:instrText>
        </w:r>
        <w:r w:rsidR="0092006B">
          <w:rPr>
            <w:noProof/>
            <w:webHidden/>
          </w:rPr>
        </w:r>
        <w:r w:rsidR="0092006B">
          <w:rPr>
            <w:noProof/>
            <w:webHidden/>
          </w:rPr>
          <w:fldChar w:fldCharType="separate"/>
        </w:r>
        <w:r w:rsidR="00154D81">
          <w:rPr>
            <w:noProof/>
            <w:webHidden/>
          </w:rPr>
          <w:t>438</w:t>
        </w:r>
        <w:r w:rsidR="0092006B">
          <w:rPr>
            <w:noProof/>
            <w:webHidden/>
          </w:rPr>
          <w:fldChar w:fldCharType="end"/>
        </w:r>
      </w:hyperlink>
    </w:p>
    <w:p w14:paraId="6916D160" w14:textId="77777777" w:rsidR="0092006B" w:rsidRDefault="007B450E">
      <w:pPr>
        <w:pStyle w:val="TOC3"/>
        <w:rPr>
          <w:rFonts w:asciiTheme="minorHAnsi" w:eastAsiaTheme="minorEastAsia" w:hAnsiTheme="minorHAnsi" w:cstheme="minorBidi"/>
          <w:noProof/>
          <w:sz w:val="22"/>
          <w:szCs w:val="22"/>
          <w:lang w:eastAsia="en-US"/>
        </w:rPr>
      </w:pPr>
      <w:hyperlink w:anchor="_Toc440455700" w:history="1">
        <w:r w:rsidR="0092006B" w:rsidRPr="00076B76">
          <w:rPr>
            <w:rStyle w:val="Hyperlink"/>
            <w:noProof/>
          </w:rPr>
          <w:t>10.3.2.</w:t>
        </w:r>
        <w:r w:rsidR="0092006B">
          <w:rPr>
            <w:rFonts w:asciiTheme="minorHAnsi" w:eastAsiaTheme="minorEastAsia" w:hAnsiTheme="minorHAnsi" w:cstheme="minorBidi"/>
            <w:noProof/>
            <w:sz w:val="22"/>
            <w:szCs w:val="22"/>
            <w:lang w:eastAsia="en-US"/>
          </w:rPr>
          <w:tab/>
        </w:r>
        <w:r w:rsidR="0092006B" w:rsidRPr="00076B76">
          <w:rPr>
            <w:rStyle w:val="Hyperlink"/>
            <w:i/>
            <w:noProof/>
          </w:rPr>
          <w:t>kaya</w:t>
        </w:r>
        <w:r w:rsidR="0092006B" w:rsidRPr="00076B76">
          <w:rPr>
            <w:rStyle w:val="Hyperlink"/>
            <w:noProof/>
          </w:rPr>
          <w:t xml:space="preserve"> ‘like’</w:t>
        </w:r>
        <w:r w:rsidR="0092006B">
          <w:rPr>
            <w:noProof/>
            <w:webHidden/>
          </w:rPr>
          <w:tab/>
        </w:r>
        <w:r w:rsidR="0092006B">
          <w:rPr>
            <w:noProof/>
            <w:webHidden/>
          </w:rPr>
          <w:fldChar w:fldCharType="begin"/>
        </w:r>
        <w:r w:rsidR="0092006B">
          <w:rPr>
            <w:noProof/>
            <w:webHidden/>
          </w:rPr>
          <w:instrText xml:space="preserve"> PAGEREF _Toc440455700 \h </w:instrText>
        </w:r>
        <w:r w:rsidR="0092006B">
          <w:rPr>
            <w:noProof/>
            <w:webHidden/>
          </w:rPr>
        </w:r>
        <w:r w:rsidR="0092006B">
          <w:rPr>
            <w:noProof/>
            <w:webHidden/>
          </w:rPr>
          <w:fldChar w:fldCharType="separate"/>
        </w:r>
        <w:r w:rsidR="00154D81">
          <w:rPr>
            <w:noProof/>
            <w:webHidden/>
          </w:rPr>
          <w:t>439</w:t>
        </w:r>
        <w:r w:rsidR="0092006B">
          <w:rPr>
            <w:noProof/>
            <w:webHidden/>
          </w:rPr>
          <w:fldChar w:fldCharType="end"/>
        </w:r>
      </w:hyperlink>
    </w:p>
    <w:p w14:paraId="2B6B3687" w14:textId="77777777" w:rsidR="0092006B" w:rsidRDefault="007B450E">
      <w:pPr>
        <w:pStyle w:val="TOC3"/>
        <w:rPr>
          <w:rFonts w:asciiTheme="minorHAnsi" w:eastAsiaTheme="minorEastAsia" w:hAnsiTheme="minorHAnsi" w:cstheme="minorBidi"/>
          <w:noProof/>
          <w:sz w:val="22"/>
          <w:szCs w:val="22"/>
          <w:lang w:eastAsia="en-US"/>
        </w:rPr>
      </w:pPr>
      <w:hyperlink w:anchor="_Toc440455701" w:history="1">
        <w:r w:rsidR="0092006B" w:rsidRPr="00076B76">
          <w:rPr>
            <w:rStyle w:val="Hyperlink"/>
            <w:noProof/>
          </w:rPr>
          <w:t>10.3.3.</w:t>
        </w:r>
        <w:r w:rsidR="0092006B">
          <w:rPr>
            <w:rFonts w:asciiTheme="minorHAnsi" w:eastAsiaTheme="minorEastAsia" w:hAnsiTheme="minorHAnsi" w:cstheme="minorBidi"/>
            <w:noProof/>
            <w:sz w:val="22"/>
            <w:szCs w:val="22"/>
            <w:lang w:eastAsia="en-US"/>
          </w:rPr>
          <w:tab/>
        </w:r>
        <w:r w:rsidR="0092006B" w:rsidRPr="00076B76">
          <w:rPr>
            <w:rStyle w:val="Hyperlink"/>
            <w:i/>
            <w:noProof/>
          </w:rPr>
          <w:t>sebagey</w:t>
        </w:r>
        <w:r w:rsidR="0092006B" w:rsidRPr="00076B76">
          <w:rPr>
            <w:rStyle w:val="Hyperlink"/>
            <w:noProof/>
          </w:rPr>
          <w:t xml:space="preserve"> ‘as’</w:t>
        </w:r>
        <w:r w:rsidR="0092006B">
          <w:rPr>
            <w:noProof/>
            <w:webHidden/>
          </w:rPr>
          <w:tab/>
        </w:r>
        <w:r w:rsidR="0092006B">
          <w:rPr>
            <w:noProof/>
            <w:webHidden/>
          </w:rPr>
          <w:fldChar w:fldCharType="begin"/>
        </w:r>
        <w:r w:rsidR="0092006B">
          <w:rPr>
            <w:noProof/>
            <w:webHidden/>
          </w:rPr>
          <w:instrText xml:space="preserve"> PAGEREF _Toc440455701 \h </w:instrText>
        </w:r>
        <w:r w:rsidR="0092006B">
          <w:rPr>
            <w:noProof/>
            <w:webHidden/>
          </w:rPr>
        </w:r>
        <w:r w:rsidR="0092006B">
          <w:rPr>
            <w:noProof/>
            <w:webHidden/>
          </w:rPr>
          <w:fldChar w:fldCharType="separate"/>
        </w:r>
        <w:r w:rsidR="00154D81">
          <w:rPr>
            <w:noProof/>
            <w:webHidden/>
          </w:rPr>
          <w:t>440</w:t>
        </w:r>
        <w:r w:rsidR="0092006B">
          <w:rPr>
            <w:noProof/>
            <w:webHidden/>
          </w:rPr>
          <w:fldChar w:fldCharType="end"/>
        </w:r>
      </w:hyperlink>
    </w:p>
    <w:p w14:paraId="4B17AD0A"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02" w:history="1">
        <w:r w:rsidR="0092006B" w:rsidRPr="00076B76">
          <w:rPr>
            <w:rStyle w:val="Hyperlink"/>
            <w:noProof/>
          </w:rPr>
          <w:t>10.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702 \h </w:instrText>
        </w:r>
        <w:r w:rsidR="0092006B">
          <w:rPr>
            <w:noProof/>
            <w:webHidden/>
          </w:rPr>
        </w:r>
        <w:r w:rsidR="0092006B">
          <w:rPr>
            <w:noProof/>
            <w:webHidden/>
          </w:rPr>
          <w:fldChar w:fldCharType="separate"/>
        </w:r>
        <w:r w:rsidR="00154D81">
          <w:rPr>
            <w:noProof/>
            <w:webHidden/>
          </w:rPr>
          <w:t>441</w:t>
        </w:r>
        <w:r w:rsidR="0092006B">
          <w:rPr>
            <w:noProof/>
            <w:webHidden/>
          </w:rPr>
          <w:fldChar w:fldCharType="end"/>
        </w:r>
      </w:hyperlink>
    </w:p>
    <w:p w14:paraId="665623DC"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703" w:history="1">
        <w:r w:rsidR="0092006B" w:rsidRPr="00076B76">
          <w:rPr>
            <w:rStyle w:val="Hyperlink"/>
            <w:noProof/>
          </w:rPr>
          <w:t>1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Verbal clauses</w:t>
        </w:r>
        <w:r w:rsidR="0092006B">
          <w:rPr>
            <w:noProof/>
            <w:webHidden/>
          </w:rPr>
          <w:tab/>
        </w:r>
        <w:r w:rsidR="0092006B">
          <w:rPr>
            <w:noProof/>
            <w:webHidden/>
          </w:rPr>
          <w:fldChar w:fldCharType="begin"/>
        </w:r>
        <w:r w:rsidR="0092006B">
          <w:rPr>
            <w:noProof/>
            <w:webHidden/>
          </w:rPr>
          <w:instrText xml:space="preserve"> PAGEREF _Toc440455703 \h </w:instrText>
        </w:r>
        <w:r w:rsidR="0092006B">
          <w:rPr>
            <w:noProof/>
            <w:webHidden/>
          </w:rPr>
        </w:r>
        <w:r w:rsidR="0092006B">
          <w:rPr>
            <w:noProof/>
            <w:webHidden/>
          </w:rPr>
          <w:fldChar w:fldCharType="separate"/>
        </w:r>
        <w:r w:rsidR="00154D81">
          <w:rPr>
            <w:noProof/>
            <w:webHidden/>
          </w:rPr>
          <w:t>445</w:t>
        </w:r>
        <w:r w:rsidR="0092006B">
          <w:rPr>
            <w:noProof/>
            <w:webHidden/>
          </w:rPr>
          <w:fldChar w:fldCharType="end"/>
        </w:r>
      </w:hyperlink>
    </w:p>
    <w:p w14:paraId="11AA96DA"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04" w:history="1">
        <w:r w:rsidR="0092006B" w:rsidRPr="00076B76">
          <w:rPr>
            <w:rStyle w:val="Hyperlink"/>
            <w:noProof/>
          </w:rPr>
          <w:t>11.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Intransitive and transitive clauses</w:t>
        </w:r>
        <w:r w:rsidR="0092006B">
          <w:rPr>
            <w:noProof/>
            <w:webHidden/>
          </w:rPr>
          <w:tab/>
        </w:r>
        <w:r w:rsidR="0092006B">
          <w:rPr>
            <w:noProof/>
            <w:webHidden/>
          </w:rPr>
          <w:fldChar w:fldCharType="begin"/>
        </w:r>
        <w:r w:rsidR="0092006B">
          <w:rPr>
            <w:noProof/>
            <w:webHidden/>
          </w:rPr>
          <w:instrText xml:space="preserve"> PAGEREF _Toc440455704 \h </w:instrText>
        </w:r>
        <w:r w:rsidR="0092006B">
          <w:rPr>
            <w:noProof/>
            <w:webHidden/>
          </w:rPr>
        </w:r>
        <w:r w:rsidR="0092006B">
          <w:rPr>
            <w:noProof/>
            <w:webHidden/>
          </w:rPr>
          <w:fldChar w:fldCharType="separate"/>
        </w:r>
        <w:r w:rsidR="00154D81">
          <w:rPr>
            <w:noProof/>
            <w:webHidden/>
          </w:rPr>
          <w:t>445</w:t>
        </w:r>
        <w:r w:rsidR="0092006B">
          <w:rPr>
            <w:noProof/>
            <w:webHidden/>
          </w:rPr>
          <w:fldChar w:fldCharType="end"/>
        </w:r>
      </w:hyperlink>
    </w:p>
    <w:p w14:paraId="5869DA32" w14:textId="77777777" w:rsidR="0092006B" w:rsidRDefault="007B450E">
      <w:pPr>
        <w:pStyle w:val="TOC3"/>
        <w:rPr>
          <w:rFonts w:asciiTheme="minorHAnsi" w:eastAsiaTheme="minorEastAsia" w:hAnsiTheme="minorHAnsi" w:cstheme="minorBidi"/>
          <w:noProof/>
          <w:sz w:val="22"/>
          <w:szCs w:val="22"/>
          <w:lang w:eastAsia="en-US"/>
        </w:rPr>
      </w:pPr>
      <w:hyperlink w:anchor="_Toc440455705" w:history="1">
        <w:r w:rsidR="0092006B" w:rsidRPr="00076B76">
          <w:rPr>
            <w:rStyle w:val="Hyperlink"/>
            <w:noProof/>
          </w:rPr>
          <w:t>11.1.1.</w:t>
        </w:r>
        <w:r w:rsidR="0092006B">
          <w:rPr>
            <w:rFonts w:asciiTheme="minorHAnsi" w:eastAsiaTheme="minorEastAsia" w:hAnsiTheme="minorHAnsi" w:cstheme="minorBidi"/>
            <w:noProof/>
            <w:sz w:val="22"/>
            <w:szCs w:val="22"/>
            <w:lang w:eastAsia="en-US"/>
          </w:rPr>
          <w:tab/>
        </w:r>
        <w:r w:rsidR="0092006B" w:rsidRPr="00076B76">
          <w:rPr>
            <w:rStyle w:val="Hyperlink"/>
            <w:noProof/>
          </w:rPr>
          <w:t>Verbal clauses with monovalent verbs</w:t>
        </w:r>
        <w:r w:rsidR="0092006B">
          <w:rPr>
            <w:noProof/>
            <w:webHidden/>
          </w:rPr>
          <w:tab/>
        </w:r>
        <w:r w:rsidR="0092006B">
          <w:rPr>
            <w:noProof/>
            <w:webHidden/>
          </w:rPr>
          <w:fldChar w:fldCharType="begin"/>
        </w:r>
        <w:r w:rsidR="0092006B">
          <w:rPr>
            <w:noProof/>
            <w:webHidden/>
          </w:rPr>
          <w:instrText xml:space="preserve"> PAGEREF _Toc440455705 \h </w:instrText>
        </w:r>
        <w:r w:rsidR="0092006B">
          <w:rPr>
            <w:noProof/>
            <w:webHidden/>
          </w:rPr>
        </w:r>
        <w:r w:rsidR="0092006B">
          <w:rPr>
            <w:noProof/>
            <w:webHidden/>
          </w:rPr>
          <w:fldChar w:fldCharType="separate"/>
        </w:r>
        <w:r w:rsidR="00154D81">
          <w:rPr>
            <w:noProof/>
            <w:webHidden/>
          </w:rPr>
          <w:t>445</w:t>
        </w:r>
        <w:r w:rsidR="0092006B">
          <w:rPr>
            <w:noProof/>
            <w:webHidden/>
          </w:rPr>
          <w:fldChar w:fldCharType="end"/>
        </w:r>
      </w:hyperlink>
    </w:p>
    <w:p w14:paraId="6FE4A86C" w14:textId="77777777" w:rsidR="0092006B" w:rsidRDefault="007B450E">
      <w:pPr>
        <w:pStyle w:val="TOC3"/>
        <w:rPr>
          <w:rFonts w:asciiTheme="minorHAnsi" w:eastAsiaTheme="minorEastAsia" w:hAnsiTheme="minorHAnsi" w:cstheme="minorBidi"/>
          <w:noProof/>
          <w:sz w:val="22"/>
          <w:szCs w:val="22"/>
          <w:lang w:eastAsia="en-US"/>
        </w:rPr>
      </w:pPr>
      <w:hyperlink w:anchor="_Toc440455706" w:history="1">
        <w:r w:rsidR="0092006B" w:rsidRPr="00076B76">
          <w:rPr>
            <w:rStyle w:val="Hyperlink"/>
            <w:noProof/>
          </w:rPr>
          <w:t>11.1.2.</w:t>
        </w:r>
        <w:r w:rsidR="0092006B">
          <w:rPr>
            <w:rFonts w:asciiTheme="minorHAnsi" w:eastAsiaTheme="minorEastAsia" w:hAnsiTheme="minorHAnsi" w:cstheme="minorBidi"/>
            <w:noProof/>
            <w:sz w:val="22"/>
            <w:szCs w:val="22"/>
            <w:lang w:eastAsia="en-US"/>
          </w:rPr>
          <w:tab/>
        </w:r>
        <w:r w:rsidR="0092006B" w:rsidRPr="00076B76">
          <w:rPr>
            <w:rStyle w:val="Hyperlink"/>
            <w:noProof/>
          </w:rPr>
          <w:t>Verbal clauses with bivalent verbs</w:t>
        </w:r>
        <w:r w:rsidR="0092006B">
          <w:rPr>
            <w:noProof/>
            <w:webHidden/>
          </w:rPr>
          <w:tab/>
        </w:r>
        <w:r w:rsidR="0092006B">
          <w:rPr>
            <w:noProof/>
            <w:webHidden/>
          </w:rPr>
          <w:fldChar w:fldCharType="begin"/>
        </w:r>
        <w:r w:rsidR="0092006B">
          <w:rPr>
            <w:noProof/>
            <w:webHidden/>
          </w:rPr>
          <w:instrText xml:space="preserve"> PAGEREF _Toc440455706 \h </w:instrText>
        </w:r>
        <w:r w:rsidR="0092006B">
          <w:rPr>
            <w:noProof/>
            <w:webHidden/>
          </w:rPr>
        </w:r>
        <w:r w:rsidR="0092006B">
          <w:rPr>
            <w:noProof/>
            <w:webHidden/>
          </w:rPr>
          <w:fldChar w:fldCharType="separate"/>
        </w:r>
        <w:r w:rsidR="00154D81">
          <w:rPr>
            <w:noProof/>
            <w:webHidden/>
          </w:rPr>
          <w:t>447</w:t>
        </w:r>
        <w:r w:rsidR="0092006B">
          <w:rPr>
            <w:noProof/>
            <w:webHidden/>
          </w:rPr>
          <w:fldChar w:fldCharType="end"/>
        </w:r>
      </w:hyperlink>
    </w:p>
    <w:p w14:paraId="321E2588" w14:textId="77777777" w:rsidR="0092006B" w:rsidRDefault="007B450E">
      <w:pPr>
        <w:pStyle w:val="TOC3"/>
        <w:rPr>
          <w:rFonts w:asciiTheme="minorHAnsi" w:eastAsiaTheme="minorEastAsia" w:hAnsiTheme="minorHAnsi" w:cstheme="minorBidi"/>
          <w:noProof/>
          <w:sz w:val="22"/>
          <w:szCs w:val="22"/>
          <w:lang w:eastAsia="en-US"/>
        </w:rPr>
      </w:pPr>
      <w:hyperlink w:anchor="_Toc440455707" w:history="1">
        <w:r w:rsidR="0092006B" w:rsidRPr="00076B76">
          <w:rPr>
            <w:rStyle w:val="Hyperlink"/>
            <w:noProof/>
          </w:rPr>
          <w:t>11.1.3.</w:t>
        </w:r>
        <w:r w:rsidR="0092006B">
          <w:rPr>
            <w:rFonts w:asciiTheme="minorHAnsi" w:eastAsiaTheme="minorEastAsia" w:hAnsiTheme="minorHAnsi" w:cstheme="minorBidi"/>
            <w:noProof/>
            <w:sz w:val="22"/>
            <w:szCs w:val="22"/>
            <w:lang w:eastAsia="en-US"/>
          </w:rPr>
          <w:tab/>
        </w:r>
        <w:r w:rsidR="0092006B" w:rsidRPr="00076B76">
          <w:rPr>
            <w:rStyle w:val="Hyperlink"/>
            <w:noProof/>
          </w:rPr>
          <w:t>Verbal clauses with trivalent verbs</w:t>
        </w:r>
        <w:r w:rsidR="0092006B">
          <w:rPr>
            <w:noProof/>
            <w:webHidden/>
          </w:rPr>
          <w:tab/>
        </w:r>
        <w:r w:rsidR="0092006B">
          <w:rPr>
            <w:noProof/>
            <w:webHidden/>
          </w:rPr>
          <w:fldChar w:fldCharType="begin"/>
        </w:r>
        <w:r w:rsidR="0092006B">
          <w:rPr>
            <w:noProof/>
            <w:webHidden/>
          </w:rPr>
          <w:instrText xml:space="preserve"> PAGEREF _Toc440455707 \h </w:instrText>
        </w:r>
        <w:r w:rsidR="0092006B">
          <w:rPr>
            <w:noProof/>
            <w:webHidden/>
          </w:rPr>
        </w:r>
        <w:r w:rsidR="0092006B">
          <w:rPr>
            <w:noProof/>
            <w:webHidden/>
          </w:rPr>
          <w:fldChar w:fldCharType="separate"/>
        </w:r>
        <w:r w:rsidR="00154D81">
          <w:rPr>
            <w:noProof/>
            <w:webHidden/>
          </w:rPr>
          <w:t>448</w:t>
        </w:r>
        <w:r w:rsidR="0092006B">
          <w:rPr>
            <w:noProof/>
            <w:webHidden/>
          </w:rPr>
          <w:fldChar w:fldCharType="end"/>
        </w:r>
      </w:hyperlink>
    </w:p>
    <w:p w14:paraId="49929445"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08" w:history="1">
        <w:r w:rsidR="0092006B" w:rsidRPr="00076B76">
          <w:rPr>
            <w:rStyle w:val="Hyperlink"/>
            <w:noProof/>
          </w:rPr>
          <w:t>11.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Causative clauses</w:t>
        </w:r>
        <w:r w:rsidR="0092006B">
          <w:rPr>
            <w:noProof/>
            <w:webHidden/>
          </w:rPr>
          <w:tab/>
        </w:r>
        <w:r w:rsidR="0092006B">
          <w:rPr>
            <w:noProof/>
            <w:webHidden/>
          </w:rPr>
          <w:fldChar w:fldCharType="begin"/>
        </w:r>
        <w:r w:rsidR="0092006B">
          <w:rPr>
            <w:noProof/>
            <w:webHidden/>
          </w:rPr>
          <w:instrText xml:space="preserve"> PAGEREF _Toc440455708 \h </w:instrText>
        </w:r>
        <w:r w:rsidR="0092006B">
          <w:rPr>
            <w:noProof/>
            <w:webHidden/>
          </w:rPr>
        </w:r>
        <w:r w:rsidR="0092006B">
          <w:rPr>
            <w:noProof/>
            <w:webHidden/>
          </w:rPr>
          <w:fldChar w:fldCharType="separate"/>
        </w:r>
        <w:r w:rsidR="00154D81">
          <w:rPr>
            <w:noProof/>
            <w:webHidden/>
          </w:rPr>
          <w:t>458</w:t>
        </w:r>
        <w:r w:rsidR="0092006B">
          <w:rPr>
            <w:noProof/>
            <w:webHidden/>
          </w:rPr>
          <w:fldChar w:fldCharType="end"/>
        </w:r>
      </w:hyperlink>
    </w:p>
    <w:p w14:paraId="174EE7F2" w14:textId="77777777" w:rsidR="0092006B" w:rsidRDefault="007B450E">
      <w:pPr>
        <w:pStyle w:val="TOC3"/>
        <w:rPr>
          <w:rFonts w:asciiTheme="minorHAnsi" w:eastAsiaTheme="minorEastAsia" w:hAnsiTheme="minorHAnsi" w:cstheme="minorBidi"/>
          <w:noProof/>
          <w:sz w:val="22"/>
          <w:szCs w:val="22"/>
          <w:lang w:eastAsia="en-US"/>
        </w:rPr>
      </w:pPr>
      <w:hyperlink w:anchor="_Toc440455709" w:history="1">
        <w:r w:rsidR="0092006B" w:rsidRPr="00076B76">
          <w:rPr>
            <w:rStyle w:val="Hyperlink"/>
            <w:noProof/>
          </w:rPr>
          <w:t>11.2.1.</w:t>
        </w:r>
        <w:r w:rsidR="0092006B">
          <w:rPr>
            <w:rFonts w:asciiTheme="minorHAnsi" w:eastAsiaTheme="minorEastAsia" w:hAnsiTheme="minorHAnsi" w:cstheme="minorBidi"/>
            <w:noProof/>
            <w:sz w:val="22"/>
            <w:szCs w:val="22"/>
            <w:lang w:eastAsia="en-US"/>
          </w:rPr>
          <w:tab/>
        </w:r>
        <w:r w:rsidR="0092006B" w:rsidRPr="00076B76">
          <w:rPr>
            <w:rStyle w:val="Hyperlink"/>
            <w:noProof/>
          </w:rPr>
          <w:t>Syntactic causatives</w:t>
        </w:r>
        <w:r w:rsidR="0092006B">
          <w:rPr>
            <w:noProof/>
            <w:webHidden/>
          </w:rPr>
          <w:tab/>
        </w:r>
        <w:r w:rsidR="0092006B">
          <w:rPr>
            <w:noProof/>
            <w:webHidden/>
          </w:rPr>
          <w:fldChar w:fldCharType="begin"/>
        </w:r>
        <w:r w:rsidR="0092006B">
          <w:rPr>
            <w:noProof/>
            <w:webHidden/>
          </w:rPr>
          <w:instrText xml:space="preserve"> PAGEREF _Toc440455709 \h </w:instrText>
        </w:r>
        <w:r w:rsidR="0092006B">
          <w:rPr>
            <w:noProof/>
            <w:webHidden/>
          </w:rPr>
        </w:r>
        <w:r w:rsidR="0092006B">
          <w:rPr>
            <w:noProof/>
            <w:webHidden/>
          </w:rPr>
          <w:fldChar w:fldCharType="separate"/>
        </w:r>
        <w:r w:rsidR="00154D81">
          <w:rPr>
            <w:noProof/>
            <w:webHidden/>
          </w:rPr>
          <w:t>458</w:t>
        </w:r>
        <w:r w:rsidR="0092006B">
          <w:rPr>
            <w:noProof/>
            <w:webHidden/>
          </w:rPr>
          <w:fldChar w:fldCharType="end"/>
        </w:r>
      </w:hyperlink>
    </w:p>
    <w:p w14:paraId="4924F054" w14:textId="77777777" w:rsidR="0092006B" w:rsidRDefault="007B450E">
      <w:pPr>
        <w:pStyle w:val="TOC3"/>
        <w:rPr>
          <w:rFonts w:asciiTheme="minorHAnsi" w:eastAsiaTheme="minorEastAsia" w:hAnsiTheme="minorHAnsi" w:cstheme="minorBidi"/>
          <w:noProof/>
          <w:sz w:val="22"/>
          <w:szCs w:val="22"/>
          <w:lang w:eastAsia="en-US"/>
        </w:rPr>
      </w:pPr>
      <w:hyperlink w:anchor="_Toc440455710" w:history="1">
        <w:r w:rsidR="0092006B" w:rsidRPr="00076B76">
          <w:rPr>
            <w:rStyle w:val="Hyperlink"/>
            <w:noProof/>
          </w:rPr>
          <w:t>11.2.2.</w:t>
        </w:r>
        <w:r w:rsidR="0092006B">
          <w:rPr>
            <w:rFonts w:asciiTheme="minorHAnsi" w:eastAsiaTheme="minorEastAsia" w:hAnsiTheme="minorHAnsi" w:cstheme="minorBidi"/>
            <w:noProof/>
            <w:sz w:val="22"/>
            <w:szCs w:val="22"/>
            <w:lang w:eastAsia="en-US"/>
          </w:rPr>
          <w:tab/>
        </w:r>
        <w:r w:rsidR="0092006B" w:rsidRPr="00076B76">
          <w:rPr>
            <w:rStyle w:val="Hyperlink"/>
            <w:noProof/>
          </w:rPr>
          <w:t>Lexical causatives</w:t>
        </w:r>
        <w:r w:rsidR="0092006B">
          <w:rPr>
            <w:noProof/>
            <w:webHidden/>
          </w:rPr>
          <w:tab/>
        </w:r>
        <w:r w:rsidR="0092006B">
          <w:rPr>
            <w:noProof/>
            <w:webHidden/>
          </w:rPr>
          <w:fldChar w:fldCharType="begin"/>
        </w:r>
        <w:r w:rsidR="0092006B">
          <w:rPr>
            <w:noProof/>
            <w:webHidden/>
          </w:rPr>
          <w:instrText xml:space="preserve"> PAGEREF _Toc440455710 \h </w:instrText>
        </w:r>
        <w:r w:rsidR="0092006B">
          <w:rPr>
            <w:noProof/>
            <w:webHidden/>
          </w:rPr>
        </w:r>
        <w:r w:rsidR="0092006B">
          <w:rPr>
            <w:noProof/>
            <w:webHidden/>
          </w:rPr>
          <w:fldChar w:fldCharType="separate"/>
        </w:r>
        <w:r w:rsidR="00154D81">
          <w:rPr>
            <w:noProof/>
            <w:webHidden/>
          </w:rPr>
          <w:t>463</w:t>
        </w:r>
        <w:r w:rsidR="0092006B">
          <w:rPr>
            <w:noProof/>
            <w:webHidden/>
          </w:rPr>
          <w:fldChar w:fldCharType="end"/>
        </w:r>
      </w:hyperlink>
    </w:p>
    <w:p w14:paraId="29248FF2" w14:textId="77777777" w:rsidR="0092006B" w:rsidRDefault="007B450E">
      <w:pPr>
        <w:pStyle w:val="TOC3"/>
        <w:rPr>
          <w:rFonts w:asciiTheme="minorHAnsi" w:eastAsiaTheme="minorEastAsia" w:hAnsiTheme="minorHAnsi" w:cstheme="minorBidi"/>
          <w:noProof/>
          <w:sz w:val="22"/>
          <w:szCs w:val="22"/>
          <w:lang w:eastAsia="en-US"/>
        </w:rPr>
      </w:pPr>
      <w:hyperlink w:anchor="_Toc440455711" w:history="1">
        <w:r w:rsidR="0092006B" w:rsidRPr="00076B76">
          <w:rPr>
            <w:rStyle w:val="Hyperlink"/>
            <w:noProof/>
          </w:rPr>
          <w:t>11.2.3.</w:t>
        </w:r>
        <w:r w:rsidR="0092006B">
          <w:rPr>
            <w:rFonts w:asciiTheme="minorHAnsi" w:eastAsiaTheme="minorEastAsia" w:hAnsiTheme="minorHAnsi" w:cstheme="minorBidi"/>
            <w:noProof/>
            <w:sz w:val="22"/>
            <w:szCs w:val="22"/>
            <w:lang w:eastAsia="en-US"/>
          </w:rPr>
          <w:tab/>
        </w:r>
        <w:r w:rsidR="0092006B" w:rsidRPr="00076B76">
          <w:rPr>
            <w:rStyle w:val="Hyperlink"/>
            <w:noProof/>
          </w:rPr>
          <w:t>Periphrastic causative constructions</w:t>
        </w:r>
        <w:r w:rsidR="0092006B">
          <w:rPr>
            <w:noProof/>
            <w:webHidden/>
          </w:rPr>
          <w:tab/>
        </w:r>
        <w:r w:rsidR="0092006B">
          <w:rPr>
            <w:noProof/>
            <w:webHidden/>
          </w:rPr>
          <w:fldChar w:fldCharType="begin"/>
        </w:r>
        <w:r w:rsidR="0092006B">
          <w:rPr>
            <w:noProof/>
            <w:webHidden/>
          </w:rPr>
          <w:instrText xml:space="preserve"> PAGEREF _Toc440455711 \h </w:instrText>
        </w:r>
        <w:r w:rsidR="0092006B">
          <w:rPr>
            <w:noProof/>
            <w:webHidden/>
          </w:rPr>
        </w:r>
        <w:r w:rsidR="0092006B">
          <w:rPr>
            <w:noProof/>
            <w:webHidden/>
          </w:rPr>
          <w:fldChar w:fldCharType="separate"/>
        </w:r>
        <w:r w:rsidR="00154D81">
          <w:rPr>
            <w:noProof/>
            <w:webHidden/>
          </w:rPr>
          <w:t>464</w:t>
        </w:r>
        <w:r w:rsidR="0092006B">
          <w:rPr>
            <w:noProof/>
            <w:webHidden/>
          </w:rPr>
          <w:fldChar w:fldCharType="end"/>
        </w:r>
      </w:hyperlink>
    </w:p>
    <w:p w14:paraId="7AB3110D" w14:textId="77777777" w:rsidR="0092006B" w:rsidRDefault="007B450E">
      <w:pPr>
        <w:pStyle w:val="TOC3"/>
        <w:rPr>
          <w:rFonts w:asciiTheme="minorHAnsi" w:eastAsiaTheme="minorEastAsia" w:hAnsiTheme="minorHAnsi" w:cstheme="minorBidi"/>
          <w:noProof/>
          <w:sz w:val="22"/>
          <w:szCs w:val="22"/>
          <w:lang w:eastAsia="en-US"/>
        </w:rPr>
      </w:pPr>
      <w:hyperlink w:anchor="_Toc440455712" w:history="1">
        <w:r w:rsidR="0092006B" w:rsidRPr="00076B76">
          <w:rPr>
            <w:rStyle w:val="Hyperlink"/>
            <w:noProof/>
          </w:rPr>
          <w:t>11.2.4.</w:t>
        </w:r>
        <w:r w:rsidR="0092006B">
          <w:rPr>
            <w:rFonts w:asciiTheme="minorHAnsi" w:eastAsiaTheme="minorEastAsia" w:hAnsiTheme="minorHAnsi" w:cstheme="minorBidi"/>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712 \h </w:instrText>
        </w:r>
        <w:r w:rsidR="0092006B">
          <w:rPr>
            <w:noProof/>
            <w:webHidden/>
          </w:rPr>
        </w:r>
        <w:r w:rsidR="0092006B">
          <w:rPr>
            <w:noProof/>
            <w:webHidden/>
          </w:rPr>
          <w:fldChar w:fldCharType="separate"/>
        </w:r>
        <w:r w:rsidR="00154D81">
          <w:rPr>
            <w:noProof/>
            <w:webHidden/>
          </w:rPr>
          <w:t>465</w:t>
        </w:r>
        <w:r w:rsidR="0092006B">
          <w:rPr>
            <w:noProof/>
            <w:webHidden/>
          </w:rPr>
          <w:fldChar w:fldCharType="end"/>
        </w:r>
      </w:hyperlink>
    </w:p>
    <w:p w14:paraId="42A20D45"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13" w:history="1">
        <w:r w:rsidR="0092006B" w:rsidRPr="00076B76">
          <w:rPr>
            <w:rStyle w:val="Hyperlink"/>
            <w:noProof/>
          </w:rPr>
          <w:t>11.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Reciprocal clauses</w:t>
        </w:r>
        <w:r w:rsidR="0092006B">
          <w:rPr>
            <w:noProof/>
            <w:webHidden/>
          </w:rPr>
          <w:tab/>
        </w:r>
        <w:r w:rsidR="0092006B">
          <w:rPr>
            <w:noProof/>
            <w:webHidden/>
          </w:rPr>
          <w:fldChar w:fldCharType="begin"/>
        </w:r>
        <w:r w:rsidR="0092006B">
          <w:rPr>
            <w:noProof/>
            <w:webHidden/>
          </w:rPr>
          <w:instrText xml:space="preserve"> PAGEREF _Toc440455713 \h </w:instrText>
        </w:r>
        <w:r w:rsidR="0092006B">
          <w:rPr>
            <w:noProof/>
            <w:webHidden/>
          </w:rPr>
        </w:r>
        <w:r w:rsidR="0092006B">
          <w:rPr>
            <w:noProof/>
            <w:webHidden/>
          </w:rPr>
          <w:fldChar w:fldCharType="separate"/>
        </w:r>
        <w:r w:rsidR="00154D81">
          <w:rPr>
            <w:noProof/>
            <w:webHidden/>
          </w:rPr>
          <w:t>466</w:t>
        </w:r>
        <w:r w:rsidR="0092006B">
          <w:rPr>
            <w:noProof/>
            <w:webHidden/>
          </w:rPr>
          <w:fldChar w:fldCharType="end"/>
        </w:r>
      </w:hyperlink>
    </w:p>
    <w:p w14:paraId="5DE3D91F" w14:textId="77777777" w:rsidR="0092006B" w:rsidRDefault="007B450E">
      <w:pPr>
        <w:pStyle w:val="TOC3"/>
        <w:rPr>
          <w:rFonts w:asciiTheme="minorHAnsi" w:eastAsiaTheme="minorEastAsia" w:hAnsiTheme="minorHAnsi" w:cstheme="minorBidi"/>
          <w:noProof/>
          <w:sz w:val="22"/>
          <w:szCs w:val="22"/>
          <w:lang w:eastAsia="en-US"/>
        </w:rPr>
      </w:pPr>
      <w:hyperlink w:anchor="_Toc440455714" w:history="1">
        <w:r w:rsidR="0092006B" w:rsidRPr="00076B76">
          <w:rPr>
            <w:rStyle w:val="Hyperlink"/>
            <w:noProof/>
            <w:lang w:eastAsia="en-US"/>
          </w:rPr>
          <w:t>11.3.1.</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Syntactic reciprocals</w:t>
        </w:r>
        <w:r w:rsidR="0092006B">
          <w:rPr>
            <w:noProof/>
            <w:webHidden/>
          </w:rPr>
          <w:tab/>
        </w:r>
        <w:r w:rsidR="0092006B">
          <w:rPr>
            <w:noProof/>
            <w:webHidden/>
          </w:rPr>
          <w:fldChar w:fldCharType="begin"/>
        </w:r>
        <w:r w:rsidR="0092006B">
          <w:rPr>
            <w:noProof/>
            <w:webHidden/>
          </w:rPr>
          <w:instrText xml:space="preserve"> PAGEREF _Toc440455714 \h </w:instrText>
        </w:r>
        <w:r w:rsidR="0092006B">
          <w:rPr>
            <w:noProof/>
            <w:webHidden/>
          </w:rPr>
        </w:r>
        <w:r w:rsidR="0092006B">
          <w:rPr>
            <w:noProof/>
            <w:webHidden/>
          </w:rPr>
          <w:fldChar w:fldCharType="separate"/>
        </w:r>
        <w:r w:rsidR="00154D81">
          <w:rPr>
            <w:noProof/>
            <w:webHidden/>
          </w:rPr>
          <w:t>466</w:t>
        </w:r>
        <w:r w:rsidR="0092006B">
          <w:rPr>
            <w:noProof/>
            <w:webHidden/>
          </w:rPr>
          <w:fldChar w:fldCharType="end"/>
        </w:r>
      </w:hyperlink>
    </w:p>
    <w:p w14:paraId="090D57ED" w14:textId="77777777" w:rsidR="0092006B" w:rsidRDefault="007B450E">
      <w:pPr>
        <w:pStyle w:val="TOC3"/>
        <w:rPr>
          <w:rFonts w:asciiTheme="minorHAnsi" w:eastAsiaTheme="minorEastAsia" w:hAnsiTheme="minorHAnsi" w:cstheme="minorBidi"/>
          <w:noProof/>
          <w:sz w:val="22"/>
          <w:szCs w:val="22"/>
          <w:lang w:eastAsia="en-US"/>
        </w:rPr>
      </w:pPr>
      <w:hyperlink w:anchor="_Toc440455715" w:history="1">
        <w:r w:rsidR="0092006B" w:rsidRPr="00076B76">
          <w:rPr>
            <w:rStyle w:val="Hyperlink"/>
            <w:noProof/>
          </w:rPr>
          <w:t>11.3.2.</w:t>
        </w:r>
        <w:r w:rsidR="0092006B">
          <w:rPr>
            <w:rFonts w:asciiTheme="minorHAnsi" w:eastAsiaTheme="minorEastAsia" w:hAnsiTheme="minorHAnsi" w:cstheme="minorBidi"/>
            <w:noProof/>
            <w:sz w:val="22"/>
            <w:szCs w:val="22"/>
            <w:lang w:eastAsia="en-US"/>
          </w:rPr>
          <w:tab/>
        </w:r>
        <w:r w:rsidR="0092006B" w:rsidRPr="00076B76">
          <w:rPr>
            <w:rStyle w:val="Hyperlink"/>
            <w:noProof/>
          </w:rPr>
          <w:t>Lexical reciprocals</w:t>
        </w:r>
        <w:r w:rsidR="0092006B">
          <w:rPr>
            <w:noProof/>
            <w:webHidden/>
          </w:rPr>
          <w:tab/>
        </w:r>
        <w:r w:rsidR="0092006B">
          <w:rPr>
            <w:noProof/>
            <w:webHidden/>
          </w:rPr>
          <w:fldChar w:fldCharType="begin"/>
        </w:r>
        <w:r w:rsidR="0092006B">
          <w:rPr>
            <w:noProof/>
            <w:webHidden/>
          </w:rPr>
          <w:instrText xml:space="preserve"> PAGEREF _Toc440455715 \h </w:instrText>
        </w:r>
        <w:r w:rsidR="0092006B">
          <w:rPr>
            <w:noProof/>
            <w:webHidden/>
          </w:rPr>
        </w:r>
        <w:r w:rsidR="0092006B">
          <w:rPr>
            <w:noProof/>
            <w:webHidden/>
          </w:rPr>
          <w:fldChar w:fldCharType="separate"/>
        </w:r>
        <w:r w:rsidR="00154D81">
          <w:rPr>
            <w:noProof/>
            <w:webHidden/>
          </w:rPr>
          <w:t>471</w:t>
        </w:r>
        <w:r w:rsidR="0092006B">
          <w:rPr>
            <w:noProof/>
            <w:webHidden/>
          </w:rPr>
          <w:fldChar w:fldCharType="end"/>
        </w:r>
      </w:hyperlink>
    </w:p>
    <w:p w14:paraId="5FF2D485" w14:textId="77777777" w:rsidR="0092006B" w:rsidRDefault="007B450E">
      <w:pPr>
        <w:pStyle w:val="TOC3"/>
        <w:rPr>
          <w:rFonts w:asciiTheme="minorHAnsi" w:eastAsiaTheme="minorEastAsia" w:hAnsiTheme="minorHAnsi" w:cstheme="minorBidi"/>
          <w:noProof/>
          <w:sz w:val="22"/>
          <w:szCs w:val="22"/>
          <w:lang w:eastAsia="en-US"/>
        </w:rPr>
      </w:pPr>
      <w:hyperlink w:anchor="_Toc440455716" w:history="1">
        <w:r w:rsidR="0092006B" w:rsidRPr="00076B76">
          <w:rPr>
            <w:rStyle w:val="Hyperlink"/>
            <w:noProof/>
          </w:rPr>
          <w:t>11.3.3.</w:t>
        </w:r>
        <w:r w:rsidR="0092006B">
          <w:rPr>
            <w:rFonts w:asciiTheme="minorHAnsi" w:eastAsiaTheme="minorEastAsia" w:hAnsiTheme="minorHAnsi" w:cstheme="minorBidi"/>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716 \h </w:instrText>
        </w:r>
        <w:r w:rsidR="0092006B">
          <w:rPr>
            <w:noProof/>
            <w:webHidden/>
          </w:rPr>
        </w:r>
        <w:r w:rsidR="0092006B">
          <w:rPr>
            <w:noProof/>
            <w:webHidden/>
          </w:rPr>
          <w:fldChar w:fldCharType="separate"/>
        </w:r>
        <w:r w:rsidR="00154D81">
          <w:rPr>
            <w:noProof/>
            <w:webHidden/>
          </w:rPr>
          <w:t>472</w:t>
        </w:r>
        <w:r w:rsidR="0092006B">
          <w:rPr>
            <w:noProof/>
            <w:webHidden/>
          </w:rPr>
          <w:fldChar w:fldCharType="end"/>
        </w:r>
      </w:hyperlink>
    </w:p>
    <w:p w14:paraId="01CFDFB7"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17" w:history="1">
        <w:r w:rsidR="0092006B" w:rsidRPr="00076B76">
          <w:rPr>
            <w:rStyle w:val="Hyperlink"/>
            <w:noProof/>
          </w:rPr>
          <w:t>11.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Existential clauses</w:t>
        </w:r>
        <w:r w:rsidR="0092006B">
          <w:rPr>
            <w:noProof/>
            <w:webHidden/>
          </w:rPr>
          <w:tab/>
        </w:r>
        <w:r w:rsidR="0092006B">
          <w:rPr>
            <w:noProof/>
            <w:webHidden/>
          </w:rPr>
          <w:fldChar w:fldCharType="begin"/>
        </w:r>
        <w:r w:rsidR="0092006B">
          <w:rPr>
            <w:noProof/>
            <w:webHidden/>
          </w:rPr>
          <w:instrText xml:space="preserve"> PAGEREF _Toc440455717 \h </w:instrText>
        </w:r>
        <w:r w:rsidR="0092006B">
          <w:rPr>
            <w:noProof/>
            <w:webHidden/>
          </w:rPr>
        </w:r>
        <w:r w:rsidR="0092006B">
          <w:rPr>
            <w:noProof/>
            <w:webHidden/>
          </w:rPr>
          <w:fldChar w:fldCharType="separate"/>
        </w:r>
        <w:r w:rsidR="00154D81">
          <w:rPr>
            <w:noProof/>
            <w:webHidden/>
          </w:rPr>
          <w:t>472</w:t>
        </w:r>
        <w:r w:rsidR="0092006B">
          <w:rPr>
            <w:noProof/>
            <w:webHidden/>
          </w:rPr>
          <w:fldChar w:fldCharType="end"/>
        </w:r>
      </w:hyperlink>
    </w:p>
    <w:p w14:paraId="1EC62A74" w14:textId="77777777" w:rsidR="0092006B" w:rsidRDefault="007B450E">
      <w:pPr>
        <w:pStyle w:val="TOC3"/>
        <w:rPr>
          <w:rFonts w:asciiTheme="minorHAnsi" w:eastAsiaTheme="minorEastAsia" w:hAnsiTheme="minorHAnsi" w:cstheme="minorBidi"/>
          <w:noProof/>
          <w:sz w:val="22"/>
          <w:szCs w:val="22"/>
          <w:lang w:eastAsia="en-US"/>
        </w:rPr>
      </w:pPr>
      <w:hyperlink w:anchor="_Toc440455718" w:history="1">
        <w:r w:rsidR="0092006B" w:rsidRPr="00076B76">
          <w:rPr>
            <w:rStyle w:val="Hyperlink"/>
            <w:noProof/>
          </w:rPr>
          <w:t>11.4.1.</w:t>
        </w:r>
        <w:r w:rsidR="0092006B">
          <w:rPr>
            <w:rFonts w:asciiTheme="minorHAnsi" w:eastAsiaTheme="minorEastAsia" w:hAnsiTheme="minorHAnsi" w:cstheme="minorBidi"/>
            <w:noProof/>
            <w:sz w:val="22"/>
            <w:szCs w:val="22"/>
            <w:lang w:eastAsia="en-US"/>
          </w:rPr>
          <w:tab/>
        </w:r>
        <w:r w:rsidR="0092006B" w:rsidRPr="00076B76">
          <w:rPr>
            <w:rStyle w:val="Hyperlink"/>
            <w:noProof/>
          </w:rPr>
          <w:t>One-argument existential clauses</w:t>
        </w:r>
        <w:r w:rsidR="0092006B">
          <w:rPr>
            <w:noProof/>
            <w:webHidden/>
          </w:rPr>
          <w:tab/>
        </w:r>
        <w:r w:rsidR="0092006B">
          <w:rPr>
            <w:noProof/>
            <w:webHidden/>
          </w:rPr>
          <w:fldChar w:fldCharType="begin"/>
        </w:r>
        <w:r w:rsidR="0092006B">
          <w:rPr>
            <w:noProof/>
            <w:webHidden/>
          </w:rPr>
          <w:instrText xml:space="preserve"> PAGEREF _Toc440455718 \h </w:instrText>
        </w:r>
        <w:r w:rsidR="0092006B">
          <w:rPr>
            <w:noProof/>
            <w:webHidden/>
          </w:rPr>
        </w:r>
        <w:r w:rsidR="0092006B">
          <w:rPr>
            <w:noProof/>
            <w:webHidden/>
          </w:rPr>
          <w:fldChar w:fldCharType="separate"/>
        </w:r>
        <w:r w:rsidR="00154D81">
          <w:rPr>
            <w:noProof/>
            <w:webHidden/>
          </w:rPr>
          <w:t>473</w:t>
        </w:r>
        <w:r w:rsidR="0092006B">
          <w:rPr>
            <w:noProof/>
            <w:webHidden/>
          </w:rPr>
          <w:fldChar w:fldCharType="end"/>
        </w:r>
      </w:hyperlink>
    </w:p>
    <w:p w14:paraId="335755BF" w14:textId="77777777" w:rsidR="0092006B" w:rsidRDefault="007B450E">
      <w:pPr>
        <w:pStyle w:val="TOC3"/>
        <w:rPr>
          <w:rFonts w:asciiTheme="minorHAnsi" w:eastAsiaTheme="minorEastAsia" w:hAnsiTheme="minorHAnsi" w:cstheme="minorBidi"/>
          <w:noProof/>
          <w:sz w:val="22"/>
          <w:szCs w:val="22"/>
          <w:lang w:eastAsia="en-US"/>
        </w:rPr>
      </w:pPr>
      <w:hyperlink w:anchor="_Toc440455719" w:history="1">
        <w:r w:rsidR="0092006B" w:rsidRPr="00076B76">
          <w:rPr>
            <w:rStyle w:val="Hyperlink"/>
            <w:noProof/>
          </w:rPr>
          <w:t>11.4.2.</w:t>
        </w:r>
        <w:r w:rsidR="0092006B">
          <w:rPr>
            <w:rFonts w:asciiTheme="minorHAnsi" w:eastAsiaTheme="minorEastAsia" w:hAnsiTheme="minorHAnsi" w:cstheme="minorBidi"/>
            <w:noProof/>
            <w:sz w:val="22"/>
            <w:szCs w:val="22"/>
            <w:lang w:eastAsia="en-US"/>
          </w:rPr>
          <w:tab/>
        </w:r>
        <w:r w:rsidR="0092006B" w:rsidRPr="00076B76">
          <w:rPr>
            <w:rStyle w:val="Hyperlink"/>
            <w:noProof/>
          </w:rPr>
          <w:t>Two-argument existential clauses</w:t>
        </w:r>
        <w:r w:rsidR="0092006B">
          <w:rPr>
            <w:noProof/>
            <w:webHidden/>
          </w:rPr>
          <w:tab/>
        </w:r>
        <w:r w:rsidR="0092006B">
          <w:rPr>
            <w:noProof/>
            <w:webHidden/>
          </w:rPr>
          <w:fldChar w:fldCharType="begin"/>
        </w:r>
        <w:r w:rsidR="0092006B">
          <w:rPr>
            <w:noProof/>
            <w:webHidden/>
          </w:rPr>
          <w:instrText xml:space="preserve"> PAGEREF _Toc440455719 \h </w:instrText>
        </w:r>
        <w:r w:rsidR="0092006B">
          <w:rPr>
            <w:noProof/>
            <w:webHidden/>
          </w:rPr>
        </w:r>
        <w:r w:rsidR="0092006B">
          <w:rPr>
            <w:noProof/>
            <w:webHidden/>
          </w:rPr>
          <w:fldChar w:fldCharType="separate"/>
        </w:r>
        <w:r w:rsidR="00154D81">
          <w:rPr>
            <w:noProof/>
            <w:webHidden/>
          </w:rPr>
          <w:t>475</w:t>
        </w:r>
        <w:r w:rsidR="0092006B">
          <w:rPr>
            <w:noProof/>
            <w:webHidden/>
          </w:rPr>
          <w:fldChar w:fldCharType="end"/>
        </w:r>
      </w:hyperlink>
    </w:p>
    <w:p w14:paraId="3881544F" w14:textId="77777777" w:rsidR="0092006B" w:rsidRDefault="007B450E">
      <w:pPr>
        <w:pStyle w:val="TOC3"/>
        <w:rPr>
          <w:rFonts w:asciiTheme="minorHAnsi" w:eastAsiaTheme="minorEastAsia" w:hAnsiTheme="minorHAnsi" w:cstheme="minorBidi"/>
          <w:noProof/>
          <w:sz w:val="22"/>
          <w:szCs w:val="22"/>
          <w:lang w:eastAsia="en-US"/>
        </w:rPr>
      </w:pPr>
      <w:hyperlink w:anchor="_Toc440455720" w:history="1">
        <w:r w:rsidR="0092006B" w:rsidRPr="00076B76">
          <w:rPr>
            <w:rStyle w:val="Hyperlink"/>
            <w:noProof/>
          </w:rPr>
          <w:t>11.4.3.</w:t>
        </w:r>
        <w:r w:rsidR="0092006B">
          <w:rPr>
            <w:rFonts w:asciiTheme="minorHAnsi" w:eastAsiaTheme="minorEastAsia" w:hAnsiTheme="minorHAnsi" w:cstheme="minorBidi"/>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720 \h </w:instrText>
        </w:r>
        <w:r w:rsidR="0092006B">
          <w:rPr>
            <w:noProof/>
            <w:webHidden/>
          </w:rPr>
        </w:r>
        <w:r w:rsidR="0092006B">
          <w:rPr>
            <w:noProof/>
            <w:webHidden/>
          </w:rPr>
          <w:fldChar w:fldCharType="separate"/>
        </w:r>
        <w:r w:rsidR="00154D81">
          <w:rPr>
            <w:noProof/>
            <w:webHidden/>
          </w:rPr>
          <w:t>476</w:t>
        </w:r>
        <w:r w:rsidR="0092006B">
          <w:rPr>
            <w:noProof/>
            <w:webHidden/>
          </w:rPr>
          <w:fldChar w:fldCharType="end"/>
        </w:r>
      </w:hyperlink>
    </w:p>
    <w:p w14:paraId="548C1EF5"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21" w:history="1">
        <w:r w:rsidR="0092006B" w:rsidRPr="00076B76">
          <w:rPr>
            <w:rStyle w:val="Hyperlink"/>
            <w:noProof/>
          </w:rPr>
          <w:t>11.5.</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Comparative clauses</w:t>
        </w:r>
        <w:r w:rsidR="0092006B">
          <w:rPr>
            <w:noProof/>
            <w:webHidden/>
          </w:rPr>
          <w:tab/>
        </w:r>
        <w:r w:rsidR="0092006B">
          <w:rPr>
            <w:noProof/>
            <w:webHidden/>
          </w:rPr>
          <w:fldChar w:fldCharType="begin"/>
        </w:r>
        <w:r w:rsidR="0092006B">
          <w:rPr>
            <w:noProof/>
            <w:webHidden/>
          </w:rPr>
          <w:instrText xml:space="preserve"> PAGEREF _Toc440455721 \h </w:instrText>
        </w:r>
        <w:r w:rsidR="0092006B">
          <w:rPr>
            <w:noProof/>
            <w:webHidden/>
          </w:rPr>
        </w:r>
        <w:r w:rsidR="0092006B">
          <w:rPr>
            <w:noProof/>
            <w:webHidden/>
          </w:rPr>
          <w:fldChar w:fldCharType="separate"/>
        </w:r>
        <w:r w:rsidR="00154D81">
          <w:rPr>
            <w:noProof/>
            <w:webHidden/>
          </w:rPr>
          <w:t>477</w:t>
        </w:r>
        <w:r w:rsidR="0092006B">
          <w:rPr>
            <w:noProof/>
            <w:webHidden/>
          </w:rPr>
          <w:fldChar w:fldCharType="end"/>
        </w:r>
      </w:hyperlink>
    </w:p>
    <w:p w14:paraId="1E8C890E" w14:textId="77777777" w:rsidR="0092006B" w:rsidRDefault="007B450E">
      <w:pPr>
        <w:pStyle w:val="TOC3"/>
        <w:rPr>
          <w:rFonts w:asciiTheme="minorHAnsi" w:eastAsiaTheme="minorEastAsia" w:hAnsiTheme="minorHAnsi" w:cstheme="minorBidi"/>
          <w:noProof/>
          <w:sz w:val="22"/>
          <w:szCs w:val="22"/>
          <w:lang w:eastAsia="en-US"/>
        </w:rPr>
      </w:pPr>
      <w:hyperlink w:anchor="_Toc440455722" w:history="1">
        <w:r w:rsidR="0092006B" w:rsidRPr="00076B76">
          <w:rPr>
            <w:rStyle w:val="Hyperlink"/>
            <w:noProof/>
          </w:rPr>
          <w:t>11.5.1.</w:t>
        </w:r>
        <w:r w:rsidR="0092006B">
          <w:rPr>
            <w:rFonts w:asciiTheme="minorHAnsi" w:eastAsiaTheme="minorEastAsia" w:hAnsiTheme="minorHAnsi" w:cstheme="minorBidi"/>
            <w:noProof/>
            <w:sz w:val="22"/>
            <w:szCs w:val="22"/>
            <w:lang w:eastAsia="en-US"/>
          </w:rPr>
          <w:tab/>
        </w:r>
        <w:r w:rsidR="0092006B" w:rsidRPr="00076B76">
          <w:rPr>
            <w:rStyle w:val="Hyperlink"/>
            <w:noProof/>
          </w:rPr>
          <w:t>Degree-marking comparative clauses</w:t>
        </w:r>
        <w:r w:rsidR="0092006B">
          <w:rPr>
            <w:noProof/>
            <w:webHidden/>
          </w:rPr>
          <w:tab/>
        </w:r>
        <w:r w:rsidR="0092006B">
          <w:rPr>
            <w:noProof/>
            <w:webHidden/>
          </w:rPr>
          <w:fldChar w:fldCharType="begin"/>
        </w:r>
        <w:r w:rsidR="0092006B">
          <w:rPr>
            <w:noProof/>
            <w:webHidden/>
          </w:rPr>
          <w:instrText xml:space="preserve"> PAGEREF _Toc440455722 \h </w:instrText>
        </w:r>
        <w:r w:rsidR="0092006B">
          <w:rPr>
            <w:noProof/>
            <w:webHidden/>
          </w:rPr>
        </w:r>
        <w:r w:rsidR="0092006B">
          <w:rPr>
            <w:noProof/>
            <w:webHidden/>
          </w:rPr>
          <w:fldChar w:fldCharType="separate"/>
        </w:r>
        <w:r w:rsidR="00154D81">
          <w:rPr>
            <w:noProof/>
            <w:webHidden/>
          </w:rPr>
          <w:t>478</w:t>
        </w:r>
        <w:r w:rsidR="0092006B">
          <w:rPr>
            <w:noProof/>
            <w:webHidden/>
          </w:rPr>
          <w:fldChar w:fldCharType="end"/>
        </w:r>
      </w:hyperlink>
    </w:p>
    <w:p w14:paraId="10728EB8" w14:textId="77777777" w:rsidR="0092006B" w:rsidRDefault="007B450E">
      <w:pPr>
        <w:pStyle w:val="TOC3"/>
        <w:rPr>
          <w:rFonts w:asciiTheme="minorHAnsi" w:eastAsiaTheme="minorEastAsia" w:hAnsiTheme="minorHAnsi" w:cstheme="minorBidi"/>
          <w:noProof/>
          <w:sz w:val="22"/>
          <w:szCs w:val="22"/>
          <w:lang w:eastAsia="en-US"/>
        </w:rPr>
      </w:pPr>
      <w:hyperlink w:anchor="_Toc440455723" w:history="1">
        <w:r w:rsidR="0092006B" w:rsidRPr="00076B76">
          <w:rPr>
            <w:rStyle w:val="Hyperlink"/>
            <w:noProof/>
          </w:rPr>
          <w:t>11.5.2.</w:t>
        </w:r>
        <w:r w:rsidR="0092006B">
          <w:rPr>
            <w:rFonts w:asciiTheme="minorHAnsi" w:eastAsiaTheme="minorEastAsia" w:hAnsiTheme="minorHAnsi" w:cstheme="minorBidi"/>
            <w:noProof/>
            <w:sz w:val="22"/>
            <w:szCs w:val="22"/>
            <w:lang w:eastAsia="en-US"/>
          </w:rPr>
          <w:tab/>
        </w:r>
        <w:r w:rsidR="0092006B" w:rsidRPr="00076B76">
          <w:rPr>
            <w:rStyle w:val="Hyperlink"/>
            <w:noProof/>
          </w:rPr>
          <w:t>Identity-marking comparative clauses</w:t>
        </w:r>
        <w:r w:rsidR="0092006B">
          <w:rPr>
            <w:noProof/>
            <w:webHidden/>
          </w:rPr>
          <w:tab/>
        </w:r>
        <w:r w:rsidR="0092006B">
          <w:rPr>
            <w:noProof/>
            <w:webHidden/>
          </w:rPr>
          <w:fldChar w:fldCharType="begin"/>
        </w:r>
        <w:r w:rsidR="0092006B">
          <w:rPr>
            <w:noProof/>
            <w:webHidden/>
          </w:rPr>
          <w:instrText xml:space="preserve"> PAGEREF _Toc440455723 \h </w:instrText>
        </w:r>
        <w:r w:rsidR="0092006B">
          <w:rPr>
            <w:noProof/>
            <w:webHidden/>
          </w:rPr>
        </w:r>
        <w:r w:rsidR="0092006B">
          <w:rPr>
            <w:noProof/>
            <w:webHidden/>
          </w:rPr>
          <w:fldChar w:fldCharType="separate"/>
        </w:r>
        <w:r w:rsidR="00154D81">
          <w:rPr>
            <w:noProof/>
            <w:webHidden/>
          </w:rPr>
          <w:t>480</w:t>
        </w:r>
        <w:r w:rsidR="0092006B">
          <w:rPr>
            <w:noProof/>
            <w:webHidden/>
          </w:rPr>
          <w:fldChar w:fldCharType="end"/>
        </w:r>
      </w:hyperlink>
    </w:p>
    <w:p w14:paraId="15D9D7E7" w14:textId="77777777" w:rsidR="0092006B" w:rsidRDefault="007B450E">
      <w:pPr>
        <w:pStyle w:val="TOC3"/>
        <w:rPr>
          <w:rFonts w:asciiTheme="minorHAnsi" w:eastAsiaTheme="minorEastAsia" w:hAnsiTheme="minorHAnsi" w:cstheme="minorBidi"/>
          <w:noProof/>
          <w:sz w:val="22"/>
          <w:szCs w:val="22"/>
          <w:lang w:eastAsia="en-US"/>
        </w:rPr>
      </w:pPr>
      <w:hyperlink w:anchor="_Toc440455724" w:history="1">
        <w:r w:rsidR="0092006B" w:rsidRPr="00076B76">
          <w:rPr>
            <w:rStyle w:val="Hyperlink"/>
            <w:noProof/>
            <w:lang w:eastAsia="en-US"/>
          </w:rPr>
          <w:t>11.5.3.</w:t>
        </w:r>
        <w:r w:rsidR="0092006B">
          <w:rPr>
            <w:rFonts w:asciiTheme="minorHAnsi" w:eastAsiaTheme="minorEastAsia" w:hAnsiTheme="minorHAnsi" w:cstheme="minorBidi"/>
            <w:noProof/>
            <w:sz w:val="22"/>
            <w:szCs w:val="22"/>
            <w:lang w:eastAsia="en-US"/>
          </w:rPr>
          <w:tab/>
        </w:r>
        <w:r w:rsidR="0092006B" w:rsidRPr="00076B76">
          <w:rPr>
            <w:rStyle w:val="Hyperlink"/>
            <w:noProof/>
            <w:lang w:eastAsia="en-US"/>
          </w:rPr>
          <w:t>Summary</w:t>
        </w:r>
        <w:r w:rsidR="0092006B">
          <w:rPr>
            <w:noProof/>
            <w:webHidden/>
          </w:rPr>
          <w:tab/>
        </w:r>
        <w:r w:rsidR="0092006B">
          <w:rPr>
            <w:noProof/>
            <w:webHidden/>
          </w:rPr>
          <w:fldChar w:fldCharType="begin"/>
        </w:r>
        <w:r w:rsidR="0092006B">
          <w:rPr>
            <w:noProof/>
            <w:webHidden/>
          </w:rPr>
          <w:instrText xml:space="preserve"> PAGEREF _Toc440455724 \h </w:instrText>
        </w:r>
        <w:r w:rsidR="0092006B">
          <w:rPr>
            <w:noProof/>
            <w:webHidden/>
          </w:rPr>
        </w:r>
        <w:r w:rsidR="0092006B">
          <w:rPr>
            <w:noProof/>
            <w:webHidden/>
          </w:rPr>
          <w:fldChar w:fldCharType="separate"/>
        </w:r>
        <w:r w:rsidR="00154D81">
          <w:rPr>
            <w:noProof/>
            <w:webHidden/>
          </w:rPr>
          <w:t>483</w:t>
        </w:r>
        <w:r w:rsidR="0092006B">
          <w:rPr>
            <w:noProof/>
            <w:webHidden/>
          </w:rPr>
          <w:fldChar w:fldCharType="end"/>
        </w:r>
      </w:hyperlink>
    </w:p>
    <w:p w14:paraId="613C6F17"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25" w:history="1">
        <w:r w:rsidR="0092006B" w:rsidRPr="00076B76">
          <w:rPr>
            <w:rStyle w:val="Hyperlink"/>
            <w:noProof/>
          </w:rPr>
          <w:t>11.6.</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725 \h </w:instrText>
        </w:r>
        <w:r w:rsidR="0092006B">
          <w:rPr>
            <w:noProof/>
            <w:webHidden/>
          </w:rPr>
        </w:r>
        <w:r w:rsidR="0092006B">
          <w:rPr>
            <w:noProof/>
            <w:webHidden/>
          </w:rPr>
          <w:fldChar w:fldCharType="separate"/>
        </w:r>
        <w:r w:rsidR="00154D81">
          <w:rPr>
            <w:noProof/>
            <w:webHidden/>
          </w:rPr>
          <w:t>483</w:t>
        </w:r>
        <w:r w:rsidR="0092006B">
          <w:rPr>
            <w:noProof/>
            <w:webHidden/>
          </w:rPr>
          <w:fldChar w:fldCharType="end"/>
        </w:r>
      </w:hyperlink>
    </w:p>
    <w:p w14:paraId="667EABB5"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726" w:history="1">
        <w:r w:rsidR="0092006B" w:rsidRPr="00076B76">
          <w:rPr>
            <w:rStyle w:val="Hyperlink"/>
            <w:noProof/>
          </w:rPr>
          <w:t>1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onverbal clauses</w:t>
        </w:r>
        <w:r w:rsidR="0092006B">
          <w:rPr>
            <w:noProof/>
            <w:webHidden/>
          </w:rPr>
          <w:tab/>
        </w:r>
        <w:r w:rsidR="0092006B">
          <w:rPr>
            <w:noProof/>
            <w:webHidden/>
          </w:rPr>
          <w:fldChar w:fldCharType="begin"/>
        </w:r>
        <w:r w:rsidR="0092006B">
          <w:rPr>
            <w:noProof/>
            <w:webHidden/>
          </w:rPr>
          <w:instrText xml:space="preserve"> PAGEREF _Toc440455726 \h </w:instrText>
        </w:r>
        <w:r w:rsidR="0092006B">
          <w:rPr>
            <w:noProof/>
            <w:webHidden/>
          </w:rPr>
        </w:r>
        <w:r w:rsidR="0092006B">
          <w:rPr>
            <w:noProof/>
            <w:webHidden/>
          </w:rPr>
          <w:fldChar w:fldCharType="separate"/>
        </w:r>
        <w:r w:rsidR="00154D81">
          <w:rPr>
            <w:noProof/>
            <w:webHidden/>
          </w:rPr>
          <w:t>485</w:t>
        </w:r>
        <w:r w:rsidR="0092006B">
          <w:rPr>
            <w:noProof/>
            <w:webHidden/>
          </w:rPr>
          <w:fldChar w:fldCharType="end"/>
        </w:r>
      </w:hyperlink>
    </w:p>
    <w:p w14:paraId="248E1D3E"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27" w:history="1">
        <w:r w:rsidR="0092006B" w:rsidRPr="00076B76">
          <w:rPr>
            <w:rStyle w:val="Hyperlink"/>
            <w:noProof/>
          </w:rPr>
          <w:t>12.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onverbal clause subjects</w:t>
        </w:r>
        <w:r w:rsidR="0092006B">
          <w:rPr>
            <w:noProof/>
            <w:webHidden/>
          </w:rPr>
          <w:tab/>
        </w:r>
        <w:r w:rsidR="0092006B">
          <w:rPr>
            <w:noProof/>
            <w:webHidden/>
          </w:rPr>
          <w:fldChar w:fldCharType="begin"/>
        </w:r>
        <w:r w:rsidR="0092006B">
          <w:rPr>
            <w:noProof/>
            <w:webHidden/>
          </w:rPr>
          <w:instrText xml:space="preserve"> PAGEREF _Toc440455727 \h </w:instrText>
        </w:r>
        <w:r w:rsidR="0092006B">
          <w:rPr>
            <w:noProof/>
            <w:webHidden/>
          </w:rPr>
        </w:r>
        <w:r w:rsidR="0092006B">
          <w:rPr>
            <w:noProof/>
            <w:webHidden/>
          </w:rPr>
          <w:fldChar w:fldCharType="separate"/>
        </w:r>
        <w:r w:rsidR="00154D81">
          <w:rPr>
            <w:noProof/>
            <w:webHidden/>
          </w:rPr>
          <w:t>485</w:t>
        </w:r>
        <w:r w:rsidR="0092006B">
          <w:rPr>
            <w:noProof/>
            <w:webHidden/>
          </w:rPr>
          <w:fldChar w:fldCharType="end"/>
        </w:r>
      </w:hyperlink>
    </w:p>
    <w:p w14:paraId="7B0488DE"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28" w:history="1">
        <w:r w:rsidR="0092006B" w:rsidRPr="00076B76">
          <w:rPr>
            <w:rStyle w:val="Hyperlink"/>
            <w:noProof/>
          </w:rPr>
          <w:t>12.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ominal predicate clauses</w:t>
        </w:r>
        <w:r w:rsidR="0092006B">
          <w:rPr>
            <w:noProof/>
            <w:webHidden/>
          </w:rPr>
          <w:tab/>
        </w:r>
        <w:r w:rsidR="0092006B">
          <w:rPr>
            <w:noProof/>
            <w:webHidden/>
          </w:rPr>
          <w:fldChar w:fldCharType="begin"/>
        </w:r>
        <w:r w:rsidR="0092006B">
          <w:rPr>
            <w:noProof/>
            <w:webHidden/>
          </w:rPr>
          <w:instrText xml:space="preserve"> PAGEREF _Toc440455728 \h </w:instrText>
        </w:r>
        <w:r w:rsidR="0092006B">
          <w:rPr>
            <w:noProof/>
            <w:webHidden/>
          </w:rPr>
        </w:r>
        <w:r w:rsidR="0092006B">
          <w:rPr>
            <w:noProof/>
            <w:webHidden/>
          </w:rPr>
          <w:fldChar w:fldCharType="separate"/>
        </w:r>
        <w:r w:rsidR="00154D81">
          <w:rPr>
            <w:noProof/>
            <w:webHidden/>
          </w:rPr>
          <w:t>486</w:t>
        </w:r>
        <w:r w:rsidR="0092006B">
          <w:rPr>
            <w:noProof/>
            <w:webHidden/>
          </w:rPr>
          <w:fldChar w:fldCharType="end"/>
        </w:r>
      </w:hyperlink>
    </w:p>
    <w:p w14:paraId="7803B970"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29" w:history="1">
        <w:r w:rsidR="0092006B" w:rsidRPr="00076B76">
          <w:rPr>
            <w:rStyle w:val="Hyperlink"/>
            <w:noProof/>
          </w:rPr>
          <w:t>12.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umeral and quantifier predicate clauses</w:t>
        </w:r>
        <w:r w:rsidR="0092006B">
          <w:rPr>
            <w:noProof/>
            <w:webHidden/>
          </w:rPr>
          <w:tab/>
        </w:r>
        <w:r w:rsidR="0092006B">
          <w:rPr>
            <w:noProof/>
            <w:webHidden/>
          </w:rPr>
          <w:fldChar w:fldCharType="begin"/>
        </w:r>
        <w:r w:rsidR="0092006B">
          <w:rPr>
            <w:noProof/>
            <w:webHidden/>
          </w:rPr>
          <w:instrText xml:space="preserve"> PAGEREF _Toc440455729 \h </w:instrText>
        </w:r>
        <w:r w:rsidR="0092006B">
          <w:rPr>
            <w:noProof/>
            <w:webHidden/>
          </w:rPr>
        </w:r>
        <w:r w:rsidR="0092006B">
          <w:rPr>
            <w:noProof/>
            <w:webHidden/>
          </w:rPr>
          <w:fldChar w:fldCharType="separate"/>
        </w:r>
        <w:r w:rsidR="00154D81">
          <w:rPr>
            <w:noProof/>
            <w:webHidden/>
          </w:rPr>
          <w:t>488</w:t>
        </w:r>
        <w:r w:rsidR="0092006B">
          <w:rPr>
            <w:noProof/>
            <w:webHidden/>
          </w:rPr>
          <w:fldChar w:fldCharType="end"/>
        </w:r>
      </w:hyperlink>
    </w:p>
    <w:p w14:paraId="41EDE337"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30" w:history="1">
        <w:r w:rsidR="0092006B" w:rsidRPr="00076B76">
          <w:rPr>
            <w:rStyle w:val="Hyperlink"/>
            <w:noProof/>
          </w:rPr>
          <w:t>12.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repositional predicate clauses</w:t>
        </w:r>
        <w:r w:rsidR="0092006B">
          <w:rPr>
            <w:noProof/>
            <w:webHidden/>
          </w:rPr>
          <w:tab/>
        </w:r>
        <w:r w:rsidR="0092006B">
          <w:rPr>
            <w:noProof/>
            <w:webHidden/>
          </w:rPr>
          <w:fldChar w:fldCharType="begin"/>
        </w:r>
        <w:r w:rsidR="0092006B">
          <w:rPr>
            <w:noProof/>
            <w:webHidden/>
          </w:rPr>
          <w:instrText xml:space="preserve"> PAGEREF _Toc440455730 \h </w:instrText>
        </w:r>
        <w:r w:rsidR="0092006B">
          <w:rPr>
            <w:noProof/>
            <w:webHidden/>
          </w:rPr>
        </w:r>
        <w:r w:rsidR="0092006B">
          <w:rPr>
            <w:noProof/>
            <w:webHidden/>
          </w:rPr>
          <w:fldChar w:fldCharType="separate"/>
        </w:r>
        <w:r w:rsidR="00154D81">
          <w:rPr>
            <w:noProof/>
            <w:webHidden/>
          </w:rPr>
          <w:t>490</w:t>
        </w:r>
        <w:r w:rsidR="0092006B">
          <w:rPr>
            <w:noProof/>
            <w:webHidden/>
          </w:rPr>
          <w:fldChar w:fldCharType="end"/>
        </w:r>
      </w:hyperlink>
    </w:p>
    <w:p w14:paraId="5E32939D" w14:textId="77777777" w:rsidR="0092006B" w:rsidRDefault="007B450E">
      <w:pPr>
        <w:pStyle w:val="TOC3"/>
        <w:rPr>
          <w:rFonts w:asciiTheme="minorHAnsi" w:eastAsiaTheme="minorEastAsia" w:hAnsiTheme="minorHAnsi" w:cstheme="minorBidi"/>
          <w:noProof/>
          <w:sz w:val="22"/>
          <w:szCs w:val="22"/>
          <w:lang w:eastAsia="en-US"/>
        </w:rPr>
      </w:pPr>
      <w:hyperlink w:anchor="_Toc440455731" w:history="1">
        <w:r w:rsidR="0092006B" w:rsidRPr="00076B76">
          <w:rPr>
            <w:rStyle w:val="Hyperlink"/>
            <w:noProof/>
          </w:rPr>
          <w:t>12.4.1.</w:t>
        </w:r>
        <w:r w:rsidR="0092006B">
          <w:rPr>
            <w:rFonts w:asciiTheme="minorHAnsi" w:eastAsiaTheme="minorEastAsia" w:hAnsiTheme="minorHAnsi" w:cstheme="minorBidi"/>
            <w:noProof/>
            <w:sz w:val="22"/>
            <w:szCs w:val="22"/>
            <w:lang w:eastAsia="en-US"/>
          </w:rPr>
          <w:tab/>
        </w:r>
        <w:r w:rsidR="0092006B" w:rsidRPr="00076B76">
          <w:rPr>
            <w:rStyle w:val="Hyperlink"/>
            <w:noProof/>
          </w:rPr>
          <w:t>Locational prepositional clauses</w:t>
        </w:r>
        <w:r w:rsidR="0092006B">
          <w:rPr>
            <w:noProof/>
            <w:webHidden/>
          </w:rPr>
          <w:tab/>
        </w:r>
        <w:r w:rsidR="0092006B">
          <w:rPr>
            <w:noProof/>
            <w:webHidden/>
          </w:rPr>
          <w:fldChar w:fldCharType="begin"/>
        </w:r>
        <w:r w:rsidR="0092006B">
          <w:rPr>
            <w:noProof/>
            <w:webHidden/>
          </w:rPr>
          <w:instrText xml:space="preserve"> PAGEREF _Toc440455731 \h </w:instrText>
        </w:r>
        <w:r w:rsidR="0092006B">
          <w:rPr>
            <w:noProof/>
            <w:webHidden/>
          </w:rPr>
        </w:r>
        <w:r w:rsidR="0092006B">
          <w:rPr>
            <w:noProof/>
            <w:webHidden/>
          </w:rPr>
          <w:fldChar w:fldCharType="separate"/>
        </w:r>
        <w:r w:rsidR="00154D81">
          <w:rPr>
            <w:noProof/>
            <w:webHidden/>
          </w:rPr>
          <w:t>490</w:t>
        </w:r>
        <w:r w:rsidR="0092006B">
          <w:rPr>
            <w:noProof/>
            <w:webHidden/>
          </w:rPr>
          <w:fldChar w:fldCharType="end"/>
        </w:r>
      </w:hyperlink>
    </w:p>
    <w:p w14:paraId="5555D7AF" w14:textId="77777777" w:rsidR="0092006B" w:rsidRDefault="007B450E">
      <w:pPr>
        <w:pStyle w:val="TOC3"/>
        <w:rPr>
          <w:rFonts w:asciiTheme="minorHAnsi" w:eastAsiaTheme="minorEastAsia" w:hAnsiTheme="minorHAnsi" w:cstheme="minorBidi"/>
          <w:noProof/>
          <w:sz w:val="22"/>
          <w:szCs w:val="22"/>
          <w:lang w:eastAsia="en-US"/>
        </w:rPr>
      </w:pPr>
      <w:hyperlink w:anchor="_Toc440455732" w:history="1">
        <w:r w:rsidR="0092006B" w:rsidRPr="00076B76">
          <w:rPr>
            <w:rStyle w:val="Hyperlink"/>
            <w:noProof/>
          </w:rPr>
          <w:t>12.4.2.</w:t>
        </w:r>
        <w:r w:rsidR="0092006B">
          <w:rPr>
            <w:rFonts w:asciiTheme="minorHAnsi" w:eastAsiaTheme="minorEastAsia" w:hAnsiTheme="minorHAnsi" w:cstheme="minorBidi"/>
            <w:noProof/>
            <w:sz w:val="22"/>
            <w:szCs w:val="22"/>
            <w:lang w:eastAsia="en-US"/>
          </w:rPr>
          <w:tab/>
        </w:r>
        <w:r w:rsidR="0092006B" w:rsidRPr="00076B76">
          <w:rPr>
            <w:rStyle w:val="Hyperlink"/>
            <w:noProof/>
          </w:rPr>
          <w:t>Nonlocational prepositional clauses</w:t>
        </w:r>
        <w:r w:rsidR="0092006B">
          <w:rPr>
            <w:noProof/>
            <w:webHidden/>
          </w:rPr>
          <w:tab/>
        </w:r>
        <w:r w:rsidR="0092006B">
          <w:rPr>
            <w:noProof/>
            <w:webHidden/>
          </w:rPr>
          <w:fldChar w:fldCharType="begin"/>
        </w:r>
        <w:r w:rsidR="0092006B">
          <w:rPr>
            <w:noProof/>
            <w:webHidden/>
          </w:rPr>
          <w:instrText xml:space="preserve"> PAGEREF _Toc440455732 \h </w:instrText>
        </w:r>
        <w:r w:rsidR="0092006B">
          <w:rPr>
            <w:noProof/>
            <w:webHidden/>
          </w:rPr>
        </w:r>
        <w:r w:rsidR="0092006B">
          <w:rPr>
            <w:noProof/>
            <w:webHidden/>
          </w:rPr>
          <w:fldChar w:fldCharType="separate"/>
        </w:r>
        <w:r w:rsidR="00154D81">
          <w:rPr>
            <w:noProof/>
            <w:webHidden/>
          </w:rPr>
          <w:t>492</w:t>
        </w:r>
        <w:r w:rsidR="0092006B">
          <w:rPr>
            <w:noProof/>
            <w:webHidden/>
          </w:rPr>
          <w:fldChar w:fldCharType="end"/>
        </w:r>
      </w:hyperlink>
    </w:p>
    <w:p w14:paraId="594032C2"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33" w:history="1">
        <w:r w:rsidR="0092006B" w:rsidRPr="00076B76">
          <w:rPr>
            <w:rStyle w:val="Hyperlink"/>
            <w:noProof/>
          </w:rPr>
          <w:t>12.5.</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733 \h </w:instrText>
        </w:r>
        <w:r w:rsidR="0092006B">
          <w:rPr>
            <w:noProof/>
            <w:webHidden/>
          </w:rPr>
        </w:r>
        <w:r w:rsidR="0092006B">
          <w:rPr>
            <w:noProof/>
            <w:webHidden/>
          </w:rPr>
          <w:fldChar w:fldCharType="separate"/>
        </w:r>
        <w:r w:rsidR="00154D81">
          <w:rPr>
            <w:noProof/>
            <w:webHidden/>
          </w:rPr>
          <w:t>493</w:t>
        </w:r>
        <w:r w:rsidR="0092006B">
          <w:rPr>
            <w:noProof/>
            <w:webHidden/>
          </w:rPr>
          <w:fldChar w:fldCharType="end"/>
        </w:r>
      </w:hyperlink>
    </w:p>
    <w:p w14:paraId="0EE822AF"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734" w:history="1">
        <w:r w:rsidR="0092006B" w:rsidRPr="00076B76">
          <w:rPr>
            <w:rStyle w:val="Hyperlink"/>
            <w:noProof/>
          </w:rPr>
          <w:t>1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egative, interrogative, and directive clauses</w:t>
        </w:r>
        <w:r w:rsidR="0092006B">
          <w:rPr>
            <w:noProof/>
            <w:webHidden/>
          </w:rPr>
          <w:tab/>
        </w:r>
        <w:r w:rsidR="0092006B">
          <w:rPr>
            <w:noProof/>
            <w:webHidden/>
          </w:rPr>
          <w:fldChar w:fldCharType="begin"/>
        </w:r>
        <w:r w:rsidR="0092006B">
          <w:rPr>
            <w:noProof/>
            <w:webHidden/>
          </w:rPr>
          <w:instrText xml:space="preserve"> PAGEREF _Toc440455734 \h </w:instrText>
        </w:r>
        <w:r w:rsidR="0092006B">
          <w:rPr>
            <w:noProof/>
            <w:webHidden/>
          </w:rPr>
        </w:r>
        <w:r w:rsidR="0092006B">
          <w:rPr>
            <w:noProof/>
            <w:webHidden/>
          </w:rPr>
          <w:fldChar w:fldCharType="separate"/>
        </w:r>
        <w:r w:rsidR="00154D81">
          <w:rPr>
            <w:noProof/>
            <w:webHidden/>
          </w:rPr>
          <w:t>495</w:t>
        </w:r>
        <w:r w:rsidR="0092006B">
          <w:rPr>
            <w:noProof/>
            <w:webHidden/>
          </w:rPr>
          <w:fldChar w:fldCharType="end"/>
        </w:r>
      </w:hyperlink>
    </w:p>
    <w:p w14:paraId="7A873DC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35" w:history="1">
        <w:r w:rsidR="0092006B" w:rsidRPr="00076B76">
          <w:rPr>
            <w:rStyle w:val="Hyperlink"/>
            <w:noProof/>
          </w:rPr>
          <w:t>13.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Negative clauses</w:t>
        </w:r>
        <w:r w:rsidR="0092006B">
          <w:rPr>
            <w:noProof/>
            <w:webHidden/>
          </w:rPr>
          <w:tab/>
        </w:r>
        <w:r w:rsidR="0092006B">
          <w:rPr>
            <w:noProof/>
            <w:webHidden/>
          </w:rPr>
          <w:fldChar w:fldCharType="begin"/>
        </w:r>
        <w:r w:rsidR="0092006B">
          <w:rPr>
            <w:noProof/>
            <w:webHidden/>
          </w:rPr>
          <w:instrText xml:space="preserve"> PAGEREF _Toc440455735 \h </w:instrText>
        </w:r>
        <w:r w:rsidR="0092006B">
          <w:rPr>
            <w:noProof/>
            <w:webHidden/>
          </w:rPr>
        </w:r>
        <w:r w:rsidR="0092006B">
          <w:rPr>
            <w:noProof/>
            <w:webHidden/>
          </w:rPr>
          <w:fldChar w:fldCharType="separate"/>
        </w:r>
        <w:r w:rsidR="00154D81">
          <w:rPr>
            <w:noProof/>
            <w:webHidden/>
          </w:rPr>
          <w:t>495</w:t>
        </w:r>
        <w:r w:rsidR="0092006B">
          <w:rPr>
            <w:noProof/>
            <w:webHidden/>
          </w:rPr>
          <w:fldChar w:fldCharType="end"/>
        </w:r>
      </w:hyperlink>
    </w:p>
    <w:p w14:paraId="31591F6F" w14:textId="77777777" w:rsidR="0092006B" w:rsidRDefault="007B450E">
      <w:pPr>
        <w:pStyle w:val="TOC3"/>
        <w:rPr>
          <w:rFonts w:asciiTheme="minorHAnsi" w:eastAsiaTheme="minorEastAsia" w:hAnsiTheme="minorHAnsi" w:cstheme="minorBidi"/>
          <w:noProof/>
          <w:sz w:val="22"/>
          <w:szCs w:val="22"/>
          <w:lang w:eastAsia="en-US"/>
        </w:rPr>
      </w:pPr>
      <w:hyperlink w:anchor="_Toc440455736" w:history="1">
        <w:r w:rsidR="0092006B" w:rsidRPr="00076B76">
          <w:rPr>
            <w:rStyle w:val="Hyperlink"/>
            <w:noProof/>
          </w:rPr>
          <w:t>13.1.1.</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Negation with </w:t>
        </w:r>
        <w:r w:rsidR="0092006B" w:rsidRPr="00076B76">
          <w:rPr>
            <w:rStyle w:val="Hyperlink"/>
            <w:i/>
            <w:noProof/>
          </w:rPr>
          <w:t>tida</w:t>
        </w:r>
        <w:r w:rsidR="0092006B" w:rsidRPr="00076B76">
          <w:rPr>
            <w:rStyle w:val="Hyperlink"/>
            <w:noProof/>
          </w:rPr>
          <w:t>/</w:t>
        </w:r>
        <w:r w:rsidR="0092006B" w:rsidRPr="00076B76">
          <w:rPr>
            <w:rStyle w:val="Hyperlink"/>
            <w:i/>
            <w:noProof/>
          </w:rPr>
          <w:t>tra</w:t>
        </w:r>
        <w:r w:rsidR="0092006B" w:rsidRPr="00076B76">
          <w:rPr>
            <w:rStyle w:val="Hyperlink"/>
            <w:noProof/>
          </w:rPr>
          <w:t xml:space="preserve"> ‘</w:t>
        </w:r>
        <w:r w:rsidR="0092006B" w:rsidRPr="00076B76">
          <w:rPr>
            <w:rStyle w:val="Hyperlink"/>
            <w:smallCaps/>
            <w:noProof/>
          </w:rPr>
          <w:t>neg</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736 \h </w:instrText>
        </w:r>
        <w:r w:rsidR="0092006B">
          <w:rPr>
            <w:noProof/>
            <w:webHidden/>
          </w:rPr>
        </w:r>
        <w:r w:rsidR="0092006B">
          <w:rPr>
            <w:noProof/>
            <w:webHidden/>
          </w:rPr>
          <w:fldChar w:fldCharType="separate"/>
        </w:r>
        <w:r w:rsidR="00154D81">
          <w:rPr>
            <w:noProof/>
            <w:webHidden/>
          </w:rPr>
          <w:t>495</w:t>
        </w:r>
        <w:r w:rsidR="0092006B">
          <w:rPr>
            <w:noProof/>
            <w:webHidden/>
          </w:rPr>
          <w:fldChar w:fldCharType="end"/>
        </w:r>
      </w:hyperlink>
    </w:p>
    <w:p w14:paraId="4317A4CA" w14:textId="77777777" w:rsidR="0092006B" w:rsidRDefault="007B450E">
      <w:pPr>
        <w:pStyle w:val="TOC3"/>
        <w:rPr>
          <w:rFonts w:asciiTheme="minorHAnsi" w:eastAsiaTheme="minorEastAsia" w:hAnsiTheme="minorHAnsi" w:cstheme="minorBidi"/>
          <w:noProof/>
          <w:sz w:val="22"/>
          <w:szCs w:val="22"/>
          <w:lang w:eastAsia="en-US"/>
        </w:rPr>
      </w:pPr>
      <w:hyperlink w:anchor="_Toc440455737" w:history="1">
        <w:r w:rsidR="0092006B" w:rsidRPr="00076B76">
          <w:rPr>
            <w:rStyle w:val="Hyperlink"/>
            <w:noProof/>
          </w:rPr>
          <w:t>13.1.2.</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Negation with </w:t>
        </w:r>
        <w:r w:rsidR="0092006B" w:rsidRPr="00076B76">
          <w:rPr>
            <w:rStyle w:val="Hyperlink"/>
            <w:i/>
            <w:noProof/>
          </w:rPr>
          <w:t>bukang</w:t>
        </w:r>
        <w:r w:rsidR="0092006B" w:rsidRPr="00076B76">
          <w:rPr>
            <w:rStyle w:val="Hyperlink"/>
            <w:noProof/>
          </w:rPr>
          <w:t xml:space="preserve"> ‘</w:t>
        </w:r>
        <w:r w:rsidR="0092006B" w:rsidRPr="00076B76">
          <w:rPr>
            <w:rStyle w:val="Hyperlink"/>
            <w:smallCaps/>
            <w:noProof/>
          </w:rPr>
          <w:t>neg</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737 \h </w:instrText>
        </w:r>
        <w:r w:rsidR="0092006B">
          <w:rPr>
            <w:noProof/>
            <w:webHidden/>
          </w:rPr>
        </w:r>
        <w:r w:rsidR="0092006B">
          <w:rPr>
            <w:noProof/>
            <w:webHidden/>
          </w:rPr>
          <w:fldChar w:fldCharType="separate"/>
        </w:r>
        <w:r w:rsidR="00154D81">
          <w:rPr>
            <w:noProof/>
            <w:webHidden/>
          </w:rPr>
          <w:t>498</w:t>
        </w:r>
        <w:r w:rsidR="0092006B">
          <w:rPr>
            <w:noProof/>
            <w:webHidden/>
          </w:rPr>
          <w:fldChar w:fldCharType="end"/>
        </w:r>
      </w:hyperlink>
    </w:p>
    <w:p w14:paraId="7D19AD73"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38" w:history="1">
        <w:r w:rsidR="0092006B" w:rsidRPr="00076B76">
          <w:rPr>
            <w:rStyle w:val="Hyperlink"/>
            <w:noProof/>
          </w:rPr>
          <w:t>13.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Interrogative clauses</w:t>
        </w:r>
        <w:r w:rsidR="0092006B">
          <w:rPr>
            <w:noProof/>
            <w:webHidden/>
          </w:rPr>
          <w:tab/>
        </w:r>
        <w:r w:rsidR="0092006B">
          <w:rPr>
            <w:noProof/>
            <w:webHidden/>
          </w:rPr>
          <w:fldChar w:fldCharType="begin"/>
        </w:r>
        <w:r w:rsidR="0092006B">
          <w:rPr>
            <w:noProof/>
            <w:webHidden/>
          </w:rPr>
          <w:instrText xml:space="preserve"> PAGEREF _Toc440455738 \h </w:instrText>
        </w:r>
        <w:r w:rsidR="0092006B">
          <w:rPr>
            <w:noProof/>
            <w:webHidden/>
          </w:rPr>
        </w:r>
        <w:r w:rsidR="0092006B">
          <w:rPr>
            <w:noProof/>
            <w:webHidden/>
          </w:rPr>
          <w:fldChar w:fldCharType="separate"/>
        </w:r>
        <w:r w:rsidR="00154D81">
          <w:rPr>
            <w:noProof/>
            <w:webHidden/>
          </w:rPr>
          <w:t>499</w:t>
        </w:r>
        <w:r w:rsidR="0092006B">
          <w:rPr>
            <w:noProof/>
            <w:webHidden/>
          </w:rPr>
          <w:fldChar w:fldCharType="end"/>
        </w:r>
      </w:hyperlink>
    </w:p>
    <w:p w14:paraId="5D200D56" w14:textId="77777777" w:rsidR="0092006B" w:rsidRDefault="007B450E">
      <w:pPr>
        <w:pStyle w:val="TOC3"/>
        <w:rPr>
          <w:rFonts w:asciiTheme="minorHAnsi" w:eastAsiaTheme="minorEastAsia" w:hAnsiTheme="minorHAnsi" w:cstheme="minorBidi"/>
          <w:noProof/>
          <w:sz w:val="22"/>
          <w:szCs w:val="22"/>
          <w:lang w:eastAsia="en-US"/>
        </w:rPr>
      </w:pPr>
      <w:hyperlink w:anchor="_Toc440455739" w:history="1">
        <w:r w:rsidR="0092006B" w:rsidRPr="00076B76">
          <w:rPr>
            <w:rStyle w:val="Hyperlink"/>
            <w:noProof/>
          </w:rPr>
          <w:t>13.2.1.</w:t>
        </w:r>
        <w:r w:rsidR="0092006B">
          <w:rPr>
            <w:rFonts w:asciiTheme="minorHAnsi" w:eastAsiaTheme="minorEastAsia" w:hAnsiTheme="minorHAnsi" w:cstheme="minorBidi"/>
            <w:noProof/>
            <w:sz w:val="22"/>
            <w:szCs w:val="22"/>
            <w:lang w:eastAsia="en-US"/>
          </w:rPr>
          <w:tab/>
        </w:r>
        <w:r w:rsidR="0092006B" w:rsidRPr="00076B76">
          <w:rPr>
            <w:rStyle w:val="Hyperlink"/>
            <w:noProof/>
          </w:rPr>
          <w:t>Content questions</w:t>
        </w:r>
        <w:r w:rsidR="0092006B">
          <w:rPr>
            <w:noProof/>
            <w:webHidden/>
          </w:rPr>
          <w:tab/>
        </w:r>
        <w:r w:rsidR="0092006B">
          <w:rPr>
            <w:noProof/>
            <w:webHidden/>
          </w:rPr>
          <w:fldChar w:fldCharType="begin"/>
        </w:r>
        <w:r w:rsidR="0092006B">
          <w:rPr>
            <w:noProof/>
            <w:webHidden/>
          </w:rPr>
          <w:instrText xml:space="preserve"> PAGEREF _Toc440455739 \h </w:instrText>
        </w:r>
        <w:r w:rsidR="0092006B">
          <w:rPr>
            <w:noProof/>
            <w:webHidden/>
          </w:rPr>
        </w:r>
        <w:r w:rsidR="0092006B">
          <w:rPr>
            <w:noProof/>
            <w:webHidden/>
          </w:rPr>
          <w:fldChar w:fldCharType="separate"/>
        </w:r>
        <w:r w:rsidR="00154D81">
          <w:rPr>
            <w:noProof/>
            <w:webHidden/>
          </w:rPr>
          <w:t>500</w:t>
        </w:r>
        <w:r w:rsidR="0092006B">
          <w:rPr>
            <w:noProof/>
            <w:webHidden/>
          </w:rPr>
          <w:fldChar w:fldCharType="end"/>
        </w:r>
      </w:hyperlink>
    </w:p>
    <w:p w14:paraId="31AC801F" w14:textId="77777777" w:rsidR="0092006B" w:rsidRDefault="007B450E">
      <w:pPr>
        <w:pStyle w:val="TOC3"/>
        <w:rPr>
          <w:rFonts w:asciiTheme="minorHAnsi" w:eastAsiaTheme="minorEastAsia" w:hAnsiTheme="minorHAnsi" w:cstheme="minorBidi"/>
          <w:noProof/>
          <w:sz w:val="22"/>
          <w:szCs w:val="22"/>
          <w:lang w:eastAsia="en-US"/>
        </w:rPr>
      </w:pPr>
      <w:hyperlink w:anchor="_Toc440455740" w:history="1">
        <w:r w:rsidR="0092006B" w:rsidRPr="00076B76">
          <w:rPr>
            <w:rStyle w:val="Hyperlink"/>
            <w:noProof/>
          </w:rPr>
          <w:t>13.2.2.</w:t>
        </w:r>
        <w:r w:rsidR="0092006B">
          <w:rPr>
            <w:rFonts w:asciiTheme="minorHAnsi" w:eastAsiaTheme="minorEastAsia" w:hAnsiTheme="minorHAnsi" w:cstheme="minorBidi"/>
            <w:noProof/>
            <w:sz w:val="22"/>
            <w:szCs w:val="22"/>
            <w:lang w:eastAsia="en-US"/>
          </w:rPr>
          <w:tab/>
        </w:r>
        <w:r w:rsidR="0092006B" w:rsidRPr="00076B76">
          <w:rPr>
            <w:rStyle w:val="Hyperlink"/>
            <w:noProof/>
          </w:rPr>
          <w:t>Polar questions</w:t>
        </w:r>
        <w:r w:rsidR="0092006B">
          <w:rPr>
            <w:noProof/>
            <w:webHidden/>
          </w:rPr>
          <w:tab/>
        </w:r>
        <w:r w:rsidR="0092006B">
          <w:rPr>
            <w:noProof/>
            <w:webHidden/>
          </w:rPr>
          <w:fldChar w:fldCharType="begin"/>
        </w:r>
        <w:r w:rsidR="0092006B">
          <w:rPr>
            <w:noProof/>
            <w:webHidden/>
          </w:rPr>
          <w:instrText xml:space="preserve"> PAGEREF _Toc440455740 \h </w:instrText>
        </w:r>
        <w:r w:rsidR="0092006B">
          <w:rPr>
            <w:noProof/>
            <w:webHidden/>
          </w:rPr>
        </w:r>
        <w:r w:rsidR="0092006B">
          <w:rPr>
            <w:noProof/>
            <w:webHidden/>
          </w:rPr>
          <w:fldChar w:fldCharType="separate"/>
        </w:r>
        <w:r w:rsidR="00154D81">
          <w:rPr>
            <w:noProof/>
            <w:webHidden/>
          </w:rPr>
          <w:t>500</w:t>
        </w:r>
        <w:r w:rsidR="0092006B">
          <w:rPr>
            <w:noProof/>
            <w:webHidden/>
          </w:rPr>
          <w:fldChar w:fldCharType="end"/>
        </w:r>
      </w:hyperlink>
    </w:p>
    <w:p w14:paraId="41BC03F9" w14:textId="77777777" w:rsidR="0092006B" w:rsidRDefault="007B450E">
      <w:pPr>
        <w:pStyle w:val="TOC3"/>
        <w:rPr>
          <w:rFonts w:asciiTheme="minorHAnsi" w:eastAsiaTheme="minorEastAsia" w:hAnsiTheme="minorHAnsi" w:cstheme="minorBidi"/>
          <w:noProof/>
          <w:sz w:val="22"/>
          <w:szCs w:val="22"/>
          <w:lang w:eastAsia="en-US"/>
        </w:rPr>
      </w:pPr>
      <w:hyperlink w:anchor="_Toc440455741" w:history="1">
        <w:r w:rsidR="0092006B" w:rsidRPr="00076B76">
          <w:rPr>
            <w:rStyle w:val="Hyperlink"/>
            <w:noProof/>
          </w:rPr>
          <w:t>13.2.3.</w:t>
        </w:r>
        <w:r w:rsidR="0092006B">
          <w:rPr>
            <w:rFonts w:asciiTheme="minorHAnsi" w:eastAsiaTheme="minorEastAsia" w:hAnsiTheme="minorHAnsi" w:cstheme="minorBidi"/>
            <w:noProof/>
            <w:sz w:val="22"/>
            <w:szCs w:val="22"/>
            <w:lang w:eastAsia="en-US"/>
          </w:rPr>
          <w:tab/>
        </w:r>
        <w:r w:rsidR="0092006B" w:rsidRPr="00076B76">
          <w:rPr>
            <w:rStyle w:val="Hyperlink"/>
            <w:noProof/>
          </w:rPr>
          <w:t>Alternative questions</w:t>
        </w:r>
        <w:r w:rsidR="0092006B">
          <w:rPr>
            <w:noProof/>
            <w:webHidden/>
          </w:rPr>
          <w:tab/>
        </w:r>
        <w:r w:rsidR="0092006B">
          <w:rPr>
            <w:noProof/>
            <w:webHidden/>
          </w:rPr>
          <w:fldChar w:fldCharType="begin"/>
        </w:r>
        <w:r w:rsidR="0092006B">
          <w:rPr>
            <w:noProof/>
            <w:webHidden/>
          </w:rPr>
          <w:instrText xml:space="preserve"> PAGEREF _Toc440455741 \h </w:instrText>
        </w:r>
        <w:r w:rsidR="0092006B">
          <w:rPr>
            <w:noProof/>
            <w:webHidden/>
          </w:rPr>
        </w:r>
        <w:r w:rsidR="0092006B">
          <w:rPr>
            <w:noProof/>
            <w:webHidden/>
          </w:rPr>
          <w:fldChar w:fldCharType="separate"/>
        </w:r>
        <w:r w:rsidR="00154D81">
          <w:rPr>
            <w:noProof/>
            <w:webHidden/>
          </w:rPr>
          <w:t>504</w:t>
        </w:r>
        <w:r w:rsidR="0092006B">
          <w:rPr>
            <w:noProof/>
            <w:webHidden/>
          </w:rPr>
          <w:fldChar w:fldCharType="end"/>
        </w:r>
      </w:hyperlink>
    </w:p>
    <w:p w14:paraId="64F131B6"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42" w:history="1">
        <w:r w:rsidR="0092006B" w:rsidRPr="00076B76">
          <w:rPr>
            <w:rStyle w:val="Hyperlink"/>
            <w:noProof/>
          </w:rPr>
          <w:t>13.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Directive clauses</w:t>
        </w:r>
        <w:r w:rsidR="0092006B">
          <w:rPr>
            <w:noProof/>
            <w:webHidden/>
          </w:rPr>
          <w:tab/>
        </w:r>
        <w:r w:rsidR="0092006B">
          <w:rPr>
            <w:noProof/>
            <w:webHidden/>
          </w:rPr>
          <w:fldChar w:fldCharType="begin"/>
        </w:r>
        <w:r w:rsidR="0092006B">
          <w:rPr>
            <w:noProof/>
            <w:webHidden/>
          </w:rPr>
          <w:instrText xml:space="preserve"> PAGEREF _Toc440455742 \h </w:instrText>
        </w:r>
        <w:r w:rsidR="0092006B">
          <w:rPr>
            <w:noProof/>
            <w:webHidden/>
          </w:rPr>
        </w:r>
        <w:r w:rsidR="0092006B">
          <w:rPr>
            <w:noProof/>
            <w:webHidden/>
          </w:rPr>
          <w:fldChar w:fldCharType="separate"/>
        </w:r>
        <w:r w:rsidR="00154D81">
          <w:rPr>
            <w:noProof/>
            <w:webHidden/>
          </w:rPr>
          <w:t>504</w:t>
        </w:r>
        <w:r w:rsidR="0092006B">
          <w:rPr>
            <w:noProof/>
            <w:webHidden/>
          </w:rPr>
          <w:fldChar w:fldCharType="end"/>
        </w:r>
      </w:hyperlink>
    </w:p>
    <w:p w14:paraId="140CED2F" w14:textId="77777777" w:rsidR="0092006B" w:rsidRDefault="007B450E">
      <w:pPr>
        <w:pStyle w:val="TOC3"/>
        <w:rPr>
          <w:rFonts w:asciiTheme="minorHAnsi" w:eastAsiaTheme="minorEastAsia" w:hAnsiTheme="minorHAnsi" w:cstheme="minorBidi"/>
          <w:noProof/>
          <w:sz w:val="22"/>
          <w:szCs w:val="22"/>
          <w:lang w:eastAsia="en-US"/>
        </w:rPr>
      </w:pPr>
      <w:hyperlink w:anchor="_Toc440455743" w:history="1">
        <w:r w:rsidR="0092006B" w:rsidRPr="00076B76">
          <w:rPr>
            <w:rStyle w:val="Hyperlink"/>
            <w:noProof/>
          </w:rPr>
          <w:t>13.3.1.</w:t>
        </w:r>
        <w:r w:rsidR="0092006B">
          <w:rPr>
            <w:rFonts w:asciiTheme="minorHAnsi" w:eastAsiaTheme="minorEastAsia" w:hAnsiTheme="minorHAnsi" w:cstheme="minorBidi"/>
            <w:noProof/>
            <w:sz w:val="22"/>
            <w:szCs w:val="22"/>
            <w:lang w:eastAsia="en-US"/>
          </w:rPr>
          <w:tab/>
        </w:r>
        <w:r w:rsidR="0092006B" w:rsidRPr="00076B76">
          <w:rPr>
            <w:rStyle w:val="Hyperlink"/>
            <w:noProof/>
          </w:rPr>
          <w:t>Imperatives and hortatives</w:t>
        </w:r>
        <w:r w:rsidR="0092006B">
          <w:rPr>
            <w:noProof/>
            <w:webHidden/>
          </w:rPr>
          <w:tab/>
        </w:r>
        <w:r w:rsidR="0092006B">
          <w:rPr>
            <w:noProof/>
            <w:webHidden/>
          </w:rPr>
          <w:fldChar w:fldCharType="begin"/>
        </w:r>
        <w:r w:rsidR="0092006B">
          <w:rPr>
            <w:noProof/>
            <w:webHidden/>
          </w:rPr>
          <w:instrText xml:space="preserve"> PAGEREF _Toc440455743 \h </w:instrText>
        </w:r>
        <w:r w:rsidR="0092006B">
          <w:rPr>
            <w:noProof/>
            <w:webHidden/>
          </w:rPr>
        </w:r>
        <w:r w:rsidR="0092006B">
          <w:rPr>
            <w:noProof/>
            <w:webHidden/>
          </w:rPr>
          <w:fldChar w:fldCharType="separate"/>
        </w:r>
        <w:r w:rsidR="00154D81">
          <w:rPr>
            <w:noProof/>
            <w:webHidden/>
          </w:rPr>
          <w:t>505</w:t>
        </w:r>
        <w:r w:rsidR="0092006B">
          <w:rPr>
            <w:noProof/>
            <w:webHidden/>
          </w:rPr>
          <w:fldChar w:fldCharType="end"/>
        </w:r>
      </w:hyperlink>
    </w:p>
    <w:p w14:paraId="4EF3E44A" w14:textId="77777777" w:rsidR="0092006B" w:rsidRDefault="007B450E">
      <w:pPr>
        <w:pStyle w:val="TOC3"/>
        <w:rPr>
          <w:rFonts w:asciiTheme="minorHAnsi" w:eastAsiaTheme="minorEastAsia" w:hAnsiTheme="minorHAnsi" w:cstheme="minorBidi"/>
          <w:noProof/>
          <w:sz w:val="22"/>
          <w:szCs w:val="22"/>
          <w:lang w:eastAsia="en-US"/>
        </w:rPr>
      </w:pPr>
      <w:hyperlink w:anchor="_Toc440455744" w:history="1">
        <w:r w:rsidR="0092006B" w:rsidRPr="00076B76">
          <w:rPr>
            <w:rStyle w:val="Hyperlink"/>
            <w:noProof/>
          </w:rPr>
          <w:t>13.3.2.</w:t>
        </w:r>
        <w:r w:rsidR="0092006B">
          <w:rPr>
            <w:rFonts w:asciiTheme="minorHAnsi" w:eastAsiaTheme="minorEastAsia" w:hAnsiTheme="minorHAnsi" w:cstheme="minorBidi"/>
            <w:noProof/>
            <w:sz w:val="22"/>
            <w:szCs w:val="22"/>
            <w:lang w:eastAsia="en-US"/>
          </w:rPr>
          <w:tab/>
        </w:r>
        <w:r w:rsidR="0092006B" w:rsidRPr="00076B76">
          <w:rPr>
            <w:rStyle w:val="Hyperlink"/>
            <w:noProof/>
          </w:rPr>
          <w:t>Permissions and obligations</w:t>
        </w:r>
        <w:r w:rsidR="0092006B">
          <w:rPr>
            <w:noProof/>
            <w:webHidden/>
          </w:rPr>
          <w:tab/>
        </w:r>
        <w:r w:rsidR="0092006B">
          <w:rPr>
            <w:noProof/>
            <w:webHidden/>
          </w:rPr>
          <w:fldChar w:fldCharType="begin"/>
        </w:r>
        <w:r w:rsidR="0092006B">
          <w:rPr>
            <w:noProof/>
            <w:webHidden/>
          </w:rPr>
          <w:instrText xml:space="preserve"> PAGEREF _Toc440455744 \h </w:instrText>
        </w:r>
        <w:r w:rsidR="0092006B">
          <w:rPr>
            <w:noProof/>
            <w:webHidden/>
          </w:rPr>
        </w:r>
        <w:r w:rsidR="0092006B">
          <w:rPr>
            <w:noProof/>
            <w:webHidden/>
          </w:rPr>
          <w:fldChar w:fldCharType="separate"/>
        </w:r>
        <w:r w:rsidR="00154D81">
          <w:rPr>
            <w:noProof/>
            <w:webHidden/>
          </w:rPr>
          <w:t>508</w:t>
        </w:r>
        <w:r w:rsidR="0092006B">
          <w:rPr>
            <w:noProof/>
            <w:webHidden/>
          </w:rPr>
          <w:fldChar w:fldCharType="end"/>
        </w:r>
      </w:hyperlink>
    </w:p>
    <w:p w14:paraId="7D89B7E8" w14:textId="77777777" w:rsidR="0092006B" w:rsidRDefault="007B450E">
      <w:pPr>
        <w:pStyle w:val="TOC3"/>
        <w:rPr>
          <w:rFonts w:asciiTheme="minorHAnsi" w:eastAsiaTheme="minorEastAsia" w:hAnsiTheme="minorHAnsi" w:cstheme="minorBidi"/>
          <w:noProof/>
          <w:sz w:val="22"/>
          <w:szCs w:val="22"/>
          <w:lang w:eastAsia="en-US"/>
        </w:rPr>
      </w:pPr>
      <w:hyperlink w:anchor="_Toc440455745" w:history="1">
        <w:r w:rsidR="0092006B" w:rsidRPr="00076B76">
          <w:rPr>
            <w:rStyle w:val="Hyperlink"/>
            <w:noProof/>
          </w:rPr>
          <w:t>13.3.3.</w:t>
        </w:r>
        <w:r w:rsidR="0092006B">
          <w:rPr>
            <w:rFonts w:asciiTheme="minorHAnsi" w:eastAsiaTheme="minorEastAsia" w:hAnsiTheme="minorHAnsi" w:cstheme="minorBidi"/>
            <w:noProof/>
            <w:sz w:val="22"/>
            <w:szCs w:val="22"/>
            <w:lang w:eastAsia="en-US"/>
          </w:rPr>
          <w:tab/>
        </w:r>
        <w:r w:rsidR="0092006B" w:rsidRPr="00076B76">
          <w:rPr>
            <w:rStyle w:val="Hyperlink"/>
            <w:noProof/>
          </w:rPr>
          <w:t>Prohibitives</w:t>
        </w:r>
        <w:r w:rsidR="0092006B">
          <w:rPr>
            <w:noProof/>
            <w:webHidden/>
          </w:rPr>
          <w:tab/>
        </w:r>
        <w:r w:rsidR="0092006B">
          <w:rPr>
            <w:noProof/>
            <w:webHidden/>
          </w:rPr>
          <w:fldChar w:fldCharType="begin"/>
        </w:r>
        <w:r w:rsidR="0092006B">
          <w:rPr>
            <w:noProof/>
            <w:webHidden/>
          </w:rPr>
          <w:instrText xml:space="preserve"> PAGEREF _Toc440455745 \h </w:instrText>
        </w:r>
        <w:r w:rsidR="0092006B">
          <w:rPr>
            <w:noProof/>
            <w:webHidden/>
          </w:rPr>
        </w:r>
        <w:r w:rsidR="0092006B">
          <w:rPr>
            <w:noProof/>
            <w:webHidden/>
          </w:rPr>
          <w:fldChar w:fldCharType="separate"/>
        </w:r>
        <w:r w:rsidR="00154D81">
          <w:rPr>
            <w:noProof/>
            <w:webHidden/>
          </w:rPr>
          <w:t>509</w:t>
        </w:r>
        <w:r w:rsidR="0092006B">
          <w:rPr>
            <w:noProof/>
            <w:webHidden/>
          </w:rPr>
          <w:fldChar w:fldCharType="end"/>
        </w:r>
      </w:hyperlink>
    </w:p>
    <w:p w14:paraId="276134FF"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746" w:history="1">
        <w:r w:rsidR="0092006B" w:rsidRPr="00076B76">
          <w:rPr>
            <w:rStyle w:val="Hyperlink"/>
            <w:noProof/>
          </w:rPr>
          <w:t>1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Conjunctions and constituent combining</w:t>
        </w:r>
        <w:r w:rsidR="0092006B">
          <w:rPr>
            <w:noProof/>
            <w:webHidden/>
          </w:rPr>
          <w:tab/>
        </w:r>
        <w:r w:rsidR="0092006B">
          <w:rPr>
            <w:noProof/>
            <w:webHidden/>
          </w:rPr>
          <w:fldChar w:fldCharType="begin"/>
        </w:r>
        <w:r w:rsidR="0092006B">
          <w:rPr>
            <w:noProof/>
            <w:webHidden/>
          </w:rPr>
          <w:instrText xml:space="preserve"> PAGEREF _Toc440455746 \h </w:instrText>
        </w:r>
        <w:r w:rsidR="0092006B">
          <w:rPr>
            <w:noProof/>
            <w:webHidden/>
          </w:rPr>
        </w:r>
        <w:r w:rsidR="0092006B">
          <w:rPr>
            <w:noProof/>
            <w:webHidden/>
          </w:rPr>
          <w:fldChar w:fldCharType="separate"/>
        </w:r>
        <w:r w:rsidR="00154D81">
          <w:rPr>
            <w:noProof/>
            <w:webHidden/>
          </w:rPr>
          <w:t>511</w:t>
        </w:r>
        <w:r w:rsidR="0092006B">
          <w:rPr>
            <w:noProof/>
            <w:webHidden/>
          </w:rPr>
          <w:fldChar w:fldCharType="end"/>
        </w:r>
      </w:hyperlink>
    </w:p>
    <w:p w14:paraId="573ADBE6"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47" w:history="1">
        <w:r w:rsidR="0092006B" w:rsidRPr="00076B76">
          <w:rPr>
            <w:rStyle w:val="Hyperlink"/>
            <w:noProof/>
          </w:rPr>
          <w:t>14.1.</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Introduction</w:t>
        </w:r>
        <w:r w:rsidR="0092006B">
          <w:rPr>
            <w:noProof/>
            <w:webHidden/>
          </w:rPr>
          <w:tab/>
        </w:r>
        <w:r w:rsidR="0092006B">
          <w:rPr>
            <w:noProof/>
            <w:webHidden/>
          </w:rPr>
          <w:fldChar w:fldCharType="begin"/>
        </w:r>
        <w:r w:rsidR="0092006B">
          <w:rPr>
            <w:noProof/>
            <w:webHidden/>
          </w:rPr>
          <w:instrText xml:space="preserve"> PAGEREF _Toc440455747 \h </w:instrText>
        </w:r>
        <w:r w:rsidR="0092006B">
          <w:rPr>
            <w:noProof/>
            <w:webHidden/>
          </w:rPr>
        </w:r>
        <w:r w:rsidR="0092006B">
          <w:rPr>
            <w:noProof/>
            <w:webHidden/>
          </w:rPr>
          <w:fldChar w:fldCharType="separate"/>
        </w:r>
        <w:r w:rsidR="00154D81">
          <w:rPr>
            <w:noProof/>
            <w:webHidden/>
          </w:rPr>
          <w:t>511</w:t>
        </w:r>
        <w:r w:rsidR="0092006B">
          <w:rPr>
            <w:noProof/>
            <w:webHidden/>
          </w:rPr>
          <w:fldChar w:fldCharType="end"/>
        </w:r>
      </w:hyperlink>
    </w:p>
    <w:p w14:paraId="0812E86A"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48" w:history="1">
        <w:r w:rsidR="0092006B" w:rsidRPr="00076B76">
          <w:rPr>
            <w:rStyle w:val="Hyperlink"/>
            <w:noProof/>
          </w:rPr>
          <w:t>14.2.</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Conjunctions combining same-type constituents</w:t>
        </w:r>
        <w:r w:rsidR="0092006B">
          <w:rPr>
            <w:noProof/>
            <w:webHidden/>
          </w:rPr>
          <w:tab/>
        </w:r>
        <w:r w:rsidR="0092006B">
          <w:rPr>
            <w:noProof/>
            <w:webHidden/>
          </w:rPr>
          <w:fldChar w:fldCharType="begin"/>
        </w:r>
        <w:r w:rsidR="0092006B">
          <w:rPr>
            <w:noProof/>
            <w:webHidden/>
          </w:rPr>
          <w:instrText xml:space="preserve"> PAGEREF _Toc440455748 \h </w:instrText>
        </w:r>
        <w:r w:rsidR="0092006B">
          <w:rPr>
            <w:noProof/>
            <w:webHidden/>
          </w:rPr>
        </w:r>
        <w:r w:rsidR="0092006B">
          <w:rPr>
            <w:noProof/>
            <w:webHidden/>
          </w:rPr>
          <w:fldChar w:fldCharType="separate"/>
        </w:r>
        <w:r w:rsidR="00154D81">
          <w:rPr>
            <w:noProof/>
            <w:webHidden/>
          </w:rPr>
          <w:t>513</w:t>
        </w:r>
        <w:r w:rsidR="0092006B">
          <w:rPr>
            <w:noProof/>
            <w:webHidden/>
          </w:rPr>
          <w:fldChar w:fldCharType="end"/>
        </w:r>
      </w:hyperlink>
    </w:p>
    <w:p w14:paraId="586AE686" w14:textId="77777777" w:rsidR="0092006B" w:rsidRDefault="007B450E">
      <w:pPr>
        <w:pStyle w:val="TOC3"/>
        <w:rPr>
          <w:rFonts w:asciiTheme="minorHAnsi" w:eastAsiaTheme="minorEastAsia" w:hAnsiTheme="minorHAnsi" w:cstheme="minorBidi"/>
          <w:noProof/>
          <w:sz w:val="22"/>
          <w:szCs w:val="22"/>
          <w:lang w:eastAsia="en-US"/>
        </w:rPr>
      </w:pPr>
      <w:hyperlink w:anchor="_Toc440455749" w:history="1">
        <w:r w:rsidR="0092006B" w:rsidRPr="00076B76">
          <w:rPr>
            <w:rStyle w:val="Hyperlink"/>
            <w:noProof/>
          </w:rPr>
          <w:t>14.2.1.</w:t>
        </w:r>
        <w:r w:rsidR="0092006B">
          <w:rPr>
            <w:rFonts w:asciiTheme="minorHAnsi" w:eastAsiaTheme="minorEastAsia" w:hAnsiTheme="minorHAnsi" w:cstheme="minorBidi"/>
            <w:noProof/>
            <w:sz w:val="22"/>
            <w:szCs w:val="22"/>
            <w:lang w:eastAsia="en-US"/>
          </w:rPr>
          <w:tab/>
        </w:r>
        <w:r w:rsidR="0092006B" w:rsidRPr="00076B76">
          <w:rPr>
            <w:rStyle w:val="Hyperlink"/>
            <w:noProof/>
          </w:rPr>
          <w:t>Addition</w:t>
        </w:r>
        <w:r w:rsidR="0092006B">
          <w:rPr>
            <w:noProof/>
            <w:webHidden/>
          </w:rPr>
          <w:tab/>
        </w:r>
        <w:r w:rsidR="0092006B">
          <w:rPr>
            <w:noProof/>
            <w:webHidden/>
          </w:rPr>
          <w:fldChar w:fldCharType="begin"/>
        </w:r>
        <w:r w:rsidR="0092006B">
          <w:rPr>
            <w:noProof/>
            <w:webHidden/>
          </w:rPr>
          <w:instrText xml:space="preserve"> PAGEREF _Toc440455749 \h </w:instrText>
        </w:r>
        <w:r w:rsidR="0092006B">
          <w:rPr>
            <w:noProof/>
            <w:webHidden/>
          </w:rPr>
        </w:r>
        <w:r w:rsidR="0092006B">
          <w:rPr>
            <w:noProof/>
            <w:webHidden/>
          </w:rPr>
          <w:fldChar w:fldCharType="separate"/>
        </w:r>
        <w:r w:rsidR="00154D81">
          <w:rPr>
            <w:noProof/>
            <w:webHidden/>
          </w:rPr>
          <w:t>514</w:t>
        </w:r>
        <w:r w:rsidR="0092006B">
          <w:rPr>
            <w:noProof/>
            <w:webHidden/>
          </w:rPr>
          <w:fldChar w:fldCharType="end"/>
        </w:r>
      </w:hyperlink>
    </w:p>
    <w:p w14:paraId="181A8F7A" w14:textId="77777777" w:rsidR="0092006B" w:rsidRDefault="007B450E">
      <w:pPr>
        <w:pStyle w:val="TOC3"/>
        <w:rPr>
          <w:rFonts w:asciiTheme="minorHAnsi" w:eastAsiaTheme="minorEastAsia" w:hAnsiTheme="minorHAnsi" w:cstheme="minorBidi"/>
          <w:noProof/>
          <w:sz w:val="22"/>
          <w:szCs w:val="22"/>
          <w:lang w:eastAsia="en-US"/>
        </w:rPr>
      </w:pPr>
      <w:hyperlink w:anchor="_Toc440455750" w:history="1">
        <w:r w:rsidR="0092006B" w:rsidRPr="00076B76">
          <w:rPr>
            <w:rStyle w:val="Hyperlink"/>
            <w:noProof/>
          </w:rPr>
          <w:t>14.2.2.</w:t>
        </w:r>
        <w:r w:rsidR="0092006B">
          <w:rPr>
            <w:rFonts w:asciiTheme="minorHAnsi" w:eastAsiaTheme="minorEastAsia" w:hAnsiTheme="minorHAnsi" w:cstheme="minorBidi"/>
            <w:noProof/>
            <w:sz w:val="22"/>
            <w:szCs w:val="22"/>
            <w:lang w:eastAsia="en-US"/>
          </w:rPr>
          <w:tab/>
        </w:r>
        <w:r w:rsidR="0092006B" w:rsidRPr="00076B76">
          <w:rPr>
            <w:rStyle w:val="Hyperlink"/>
            <w:noProof/>
          </w:rPr>
          <w:t>Alternative</w:t>
        </w:r>
        <w:r w:rsidR="0092006B">
          <w:rPr>
            <w:noProof/>
            <w:webHidden/>
          </w:rPr>
          <w:tab/>
        </w:r>
        <w:r w:rsidR="0092006B">
          <w:rPr>
            <w:noProof/>
            <w:webHidden/>
          </w:rPr>
          <w:fldChar w:fldCharType="begin"/>
        </w:r>
        <w:r w:rsidR="0092006B">
          <w:rPr>
            <w:noProof/>
            <w:webHidden/>
          </w:rPr>
          <w:instrText xml:space="preserve"> PAGEREF _Toc440455750 \h </w:instrText>
        </w:r>
        <w:r w:rsidR="0092006B">
          <w:rPr>
            <w:noProof/>
            <w:webHidden/>
          </w:rPr>
        </w:r>
        <w:r w:rsidR="0092006B">
          <w:rPr>
            <w:noProof/>
            <w:webHidden/>
          </w:rPr>
          <w:fldChar w:fldCharType="separate"/>
        </w:r>
        <w:r w:rsidR="00154D81">
          <w:rPr>
            <w:noProof/>
            <w:webHidden/>
          </w:rPr>
          <w:t>516</w:t>
        </w:r>
        <w:r w:rsidR="0092006B">
          <w:rPr>
            <w:noProof/>
            <w:webHidden/>
          </w:rPr>
          <w:fldChar w:fldCharType="end"/>
        </w:r>
      </w:hyperlink>
    </w:p>
    <w:p w14:paraId="4DFF0B45" w14:textId="77777777" w:rsidR="0092006B" w:rsidRDefault="007B450E">
      <w:pPr>
        <w:pStyle w:val="TOC3"/>
        <w:rPr>
          <w:rFonts w:asciiTheme="minorHAnsi" w:eastAsiaTheme="minorEastAsia" w:hAnsiTheme="minorHAnsi" w:cstheme="minorBidi"/>
          <w:noProof/>
          <w:sz w:val="22"/>
          <w:szCs w:val="22"/>
          <w:lang w:eastAsia="en-US"/>
        </w:rPr>
      </w:pPr>
      <w:hyperlink w:anchor="_Toc440455751" w:history="1">
        <w:r w:rsidR="0092006B" w:rsidRPr="00076B76">
          <w:rPr>
            <w:rStyle w:val="Hyperlink"/>
            <w:noProof/>
          </w:rPr>
          <w:t>14.2.3.</w:t>
        </w:r>
        <w:r w:rsidR="0092006B">
          <w:rPr>
            <w:rFonts w:asciiTheme="minorHAnsi" w:eastAsiaTheme="minorEastAsia" w:hAnsiTheme="minorHAnsi" w:cstheme="minorBidi"/>
            <w:noProof/>
            <w:sz w:val="22"/>
            <w:szCs w:val="22"/>
            <w:lang w:eastAsia="en-US"/>
          </w:rPr>
          <w:tab/>
        </w:r>
        <w:r w:rsidR="0092006B" w:rsidRPr="00076B76">
          <w:rPr>
            <w:rStyle w:val="Hyperlink"/>
            <w:noProof/>
          </w:rPr>
          <w:t>Time and/or condition</w:t>
        </w:r>
        <w:r w:rsidR="0092006B">
          <w:rPr>
            <w:noProof/>
            <w:webHidden/>
          </w:rPr>
          <w:tab/>
        </w:r>
        <w:r w:rsidR="0092006B">
          <w:rPr>
            <w:noProof/>
            <w:webHidden/>
          </w:rPr>
          <w:fldChar w:fldCharType="begin"/>
        </w:r>
        <w:r w:rsidR="0092006B">
          <w:rPr>
            <w:noProof/>
            <w:webHidden/>
          </w:rPr>
          <w:instrText xml:space="preserve"> PAGEREF _Toc440455751 \h </w:instrText>
        </w:r>
        <w:r w:rsidR="0092006B">
          <w:rPr>
            <w:noProof/>
            <w:webHidden/>
          </w:rPr>
        </w:r>
        <w:r w:rsidR="0092006B">
          <w:rPr>
            <w:noProof/>
            <w:webHidden/>
          </w:rPr>
          <w:fldChar w:fldCharType="separate"/>
        </w:r>
        <w:r w:rsidR="00154D81">
          <w:rPr>
            <w:noProof/>
            <w:webHidden/>
          </w:rPr>
          <w:t>517</w:t>
        </w:r>
        <w:r w:rsidR="0092006B">
          <w:rPr>
            <w:noProof/>
            <w:webHidden/>
          </w:rPr>
          <w:fldChar w:fldCharType="end"/>
        </w:r>
      </w:hyperlink>
    </w:p>
    <w:p w14:paraId="4C6028A3" w14:textId="77777777" w:rsidR="0092006B" w:rsidRDefault="007B450E">
      <w:pPr>
        <w:pStyle w:val="TOC3"/>
        <w:rPr>
          <w:rFonts w:asciiTheme="minorHAnsi" w:eastAsiaTheme="minorEastAsia" w:hAnsiTheme="minorHAnsi" w:cstheme="minorBidi"/>
          <w:noProof/>
          <w:sz w:val="22"/>
          <w:szCs w:val="22"/>
          <w:lang w:eastAsia="en-US"/>
        </w:rPr>
      </w:pPr>
      <w:hyperlink w:anchor="_Toc440455752" w:history="1">
        <w:r w:rsidR="0092006B" w:rsidRPr="00076B76">
          <w:rPr>
            <w:rStyle w:val="Hyperlink"/>
            <w:noProof/>
          </w:rPr>
          <w:t>14.2.4.</w:t>
        </w:r>
        <w:r w:rsidR="0092006B">
          <w:rPr>
            <w:rFonts w:asciiTheme="minorHAnsi" w:eastAsiaTheme="minorEastAsia" w:hAnsiTheme="minorHAnsi" w:cstheme="minorBidi"/>
            <w:noProof/>
            <w:sz w:val="22"/>
            <w:szCs w:val="22"/>
            <w:lang w:eastAsia="en-US"/>
          </w:rPr>
          <w:tab/>
        </w:r>
        <w:r w:rsidR="0092006B" w:rsidRPr="00076B76">
          <w:rPr>
            <w:rStyle w:val="Hyperlink"/>
            <w:noProof/>
          </w:rPr>
          <w:t>Consequence</w:t>
        </w:r>
        <w:r w:rsidR="0092006B">
          <w:rPr>
            <w:noProof/>
            <w:webHidden/>
          </w:rPr>
          <w:tab/>
        </w:r>
        <w:r w:rsidR="0092006B">
          <w:rPr>
            <w:noProof/>
            <w:webHidden/>
          </w:rPr>
          <w:fldChar w:fldCharType="begin"/>
        </w:r>
        <w:r w:rsidR="0092006B">
          <w:rPr>
            <w:noProof/>
            <w:webHidden/>
          </w:rPr>
          <w:instrText xml:space="preserve"> PAGEREF _Toc440455752 \h </w:instrText>
        </w:r>
        <w:r w:rsidR="0092006B">
          <w:rPr>
            <w:noProof/>
            <w:webHidden/>
          </w:rPr>
        </w:r>
        <w:r w:rsidR="0092006B">
          <w:rPr>
            <w:noProof/>
            <w:webHidden/>
          </w:rPr>
          <w:fldChar w:fldCharType="separate"/>
        </w:r>
        <w:r w:rsidR="00154D81">
          <w:rPr>
            <w:noProof/>
            <w:webHidden/>
          </w:rPr>
          <w:t>523</w:t>
        </w:r>
        <w:r w:rsidR="0092006B">
          <w:rPr>
            <w:noProof/>
            <w:webHidden/>
          </w:rPr>
          <w:fldChar w:fldCharType="end"/>
        </w:r>
      </w:hyperlink>
    </w:p>
    <w:p w14:paraId="2003D580" w14:textId="77777777" w:rsidR="0092006B" w:rsidRDefault="007B450E">
      <w:pPr>
        <w:pStyle w:val="TOC3"/>
        <w:rPr>
          <w:rFonts w:asciiTheme="minorHAnsi" w:eastAsiaTheme="minorEastAsia" w:hAnsiTheme="minorHAnsi" w:cstheme="minorBidi"/>
          <w:noProof/>
          <w:sz w:val="22"/>
          <w:szCs w:val="22"/>
          <w:lang w:eastAsia="en-US"/>
        </w:rPr>
      </w:pPr>
      <w:hyperlink w:anchor="_Toc440455753" w:history="1">
        <w:r w:rsidR="0092006B" w:rsidRPr="00076B76">
          <w:rPr>
            <w:rStyle w:val="Hyperlink"/>
            <w:noProof/>
          </w:rPr>
          <w:t>14.2.5.</w:t>
        </w:r>
        <w:r w:rsidR="0092006B">
          <w:rPr>
            <w:rFonts w:asciiTheme="minorHAnsi" w:eastAsiaTheme="minorEastAsia" w:hAnsiTheme="minorHAnsi" w:cstheme="minorBidi"/>
            <w:noProof/>
            <w:sz w:val="22"/>
            <w:szCs w:val="22"/>
            <w:lang w:eastAsia="en-US"/>
          </w:rPr>
          <w:tab/>
        </w:r>
        <w:r w:rsidR="0092006B" w:rsidRPr="00076B76">
          <w:rPr>
            <w:rStyle w:val="Hyperlink"/>
            <w:noProof/>
          </w:rPr>
          <w:t>Contrast</w:t>
        </w:r>
        <w:r w:rsidR="0092006B">
          <w:rPr>
            <w:noProof/>
            <w:webHidden/>
          </w:rPr>
          <w:tab/>
        </w:r>
        <w:r w:rsidR="0092006B">
          <w:rPr>
            <w:noProof/>
            <w:webHidden/>
          </w:rPr>
          <w:fldChar w:fldCharType="begin"/>
        </w:r>
        <w:r w:rsidR="0092006B">
          <w:rPr>
            <w:noProof/>
            <w:webHidden/>
          </w:rPr>
          <w:instrText xml:space="preserve"> PAGEREF _Toc440455753 \h </w:instrText>
        </w:r>
        <w:r w:rsidR="0092006B">
          <w:rPr>
            <w:noProof/>
            <w:webHidden/>
          </w:rPr>
        </w:r>
        <w:r w:rsidR="0092006B">
          <w:rPr>
            <w:noProof/>
            <w:webHidden/>
          </w:rPr>
          <w:fldChar w:fldCharType="separate"/>
        </w:r>
        <w:r w:rsidR="00154D81">
          <w:rPr>
            <w:noProof/>
            <w:webHidden/>
          </w:rPr>
          <w:t>526</w:t>
        </w:r>
        <w:r w:rsidR="0092006B">
          <w:rPr>
            <w:noProof/>
            <w:webHidden/>
          </w:rPr>
          <w:fldChar w:fldCharType="end"/>
        </w:r>
      </w:hyperlink>
    </w:p>
    <w:p w14:paraId="4E2252A3" w14:textId="77777777" w:rsidR="0092006B" w:rsidRDefault="007B450E">
      <w:pPr>
        <w:pStyle w:val="TOC3"/>
        <w:rPr>
          <w:rFonts w:asciiTheme="minorHAnsi" w:eastAsiaTheme="minorEastAsia" w:hAnsiTheme="minorHAnsi" w:cstheme="minorBidi"/>
          <w:noProof/>
          <w:sz w:val="22"/>
          <w:szCs w:val="22"/>
          <w:lang w:eastAsia="en-US"/>
        </w:rPr>
      </w:pPr>
      <w:hyperlink w:anchor="_Toc440455754" w:history="1">
        <w:r w:rsidR="0092006B" w:rsidRPr="00076B76">
          <w:rPr>
            <w:rStyle w:val="Hyperlink"/>
            <w:noProof/>
          </w:rPr>
          <w:t>14.2.6.</w:t>
        </w:r>
        <w:r w:rsidR="0092006B">
          <w:rPr>
            <w:rFonts w:asciiTheme="minorHAnsi" w:eastAsiaTheme="minorEastAsia" w:hAnsiTheme="minorHAnsi" w:cstheme="minorBidi"/>
            <w:noProof/>
            <w:sz w:val="22"/>
            <w:szCs w:val="22"/>
            <w:lang w:eastAsia="en-US"/>
          </w:rPr>
          <w:tab/>
        </w:r>
        <w:r w:rsidR="0092006B" w:rsidRPr="00076B76">
          <w:rPr>
            <w:rStyle w:val="Hyperlink"/>
            <w:noProof/>
          </w:rPr>
          <w:t>Similarity</w:t>
        </w:r>
        <w:r w:rsidR="0092006B">
          <w:rPr>
            <w:noProof/>
            <w:webHidden/>
          </w:rPr>
          <w:tab/>
        </w:r>
        <w:r w:rsidR="0092006B">
          <w:rPr>
            <w:noProof/>
            <w:webHidden/>
          </w:rPr>
          <w:fldChar w:fldCharType="begin"/>
        </w:r>
        <w:r w:rsidR="0092006B">
          <w:rPr>
            <w:noProof/>
            <w:webHidden/>
          </w:rPr>
          <w:instrText xml:space="preserve"> PAGEREF _Toc440455754 \h </w:instrText>
        </w:r>
        <w:r w:rsidR="0092006B">
          <w:rPr>
            <w:noProof/>
            <w:webHidden/>
          </w:rPr>
        </w:r>
        <w:r w:rsidR="0092006B">
          <w:rPr>
            <w:noProof/>
            <w:webHidden/>
          </w:rPr>
          <w:fldChar w:fldCharType="separate"/>
        </w:r>
        <w:r w:rsidR="00154D81">
          <w:rPr>
            <w:noProof/>
            <w:webHidden/>
          </w:rPr>
          <w:t>528</w:t>
        </w:r>
        <w:r w:rsidR="0092006B">
          <w:rPr>
            <w:noProof/>
            <w:webHidden/>
          </w:rPr>
          <w:fldChar w:fldCharType="end"/>
        </w:r>
      </w:hyperlink>
    </w:p>
    <w:p w14:paraId="15C90777"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55" w:history="1">
        <w:r w:rsidR="0092006B" w:rsidRPr="00076B76">
          <w:rPr>
            <w:rStyle w:val="Hyperlink"/>
            <w:noProof/>
          </w:rPr>
          <w:t>14.3.</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Conjunctions combining different-type constituents</w:t>
        </w:r>
        <w:r w:rsidR="0092006B">
          <w:rPr>
            <w:noProof/>
            <w:webHidden/>
          </w:rPr>
          <w:tab/>
        </w:r>
        <w:r w:rsidR="0092006B">
          <w:rPr>
            <w:noProof/>
            <w:webHidden/>
          </w:rPr>
          <w:fldChar w:fldCharType="begin"/>
        </w:r>
        <w:r w:rsidR="0092006B">
          <w:rPr>
            <w:noProof/>
            <w:webHidden/>
          </w:rPr>
          <w:instrText xml:space="preserve"> PAGEREF _Toc440455755 \h </w:instrText>
        </w:r>
        <w:r w:rsidR="0092006B">
          <w:rPr>
            <w:noProof/>
            <w:webHidden/>
          </w:rPr>
        </w:r>
        <w:r w:rsidR="0092006B">
          <w:rPr>
            <w:noProof/>
            <w:webHidden/>
          </w:rPr>
          <w:fldChar w:fldCharType="separate"/>
        </w:r>
        <w:r w:rsidR="00154D81">
          <w:rPr>
            <w:noProof/>
            <w:webHidden/>
          </w:rPr>
          <w:t>529</w:t>
        </w:r>
        <w:r w:rsidR="0092006B">
          <w:rPr>
            <w:noProof/>
            <w:webHidden/>
          </w:rPr>
          <w:fldChar w:fldCharType="end"/>
        </w:r>
      </w:hyperlink>
    </w:p>
    <w:p w14:paraId="5C30284F" w14:textId="77777777" w:rsidR="0092006B" w:rsidRDefault="007B450E">
      <w:pPr>
        <w:pStyle w:val="TOC3"/>
        <w:rPr>
          <w:rFonts w:asciiTheme="minorHAnsi" w:eastAsiaTheme="minorEastAsia" w:hAnsiTheme="minorHAnsi" w:cstheme="minorBidi"/>
          <w:noProof/>
          <w:sz w:val="22"/>
          <w:szCs w:val="22"/>
          <w:lang w:eastAsia="en-US"/>
        </w:rPr>
      </w:pPr>
      <w:hyperlink w:anchor="_Toc440455756" w:history="1">
        <w:r w:rsidR="0092006B" w:rsidRPr="00076B76">
          <w:rPr>
            <w:rStyle w:val="Hyperlink"/>
            <w:noProof/>
          </w:rPr>
          <w:t>14.3.1.</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Complementizer </w:t>
        </w:r>
        <w:r w:rsidR="0092006B" w:rsidRPr="00076B76">
          <w:rPr>
            <w:rStyle w:val="Hyperlink"/>
            <w:i/>
            <w:noProof/>
          </w:rPr>
          <w:t>bahwa</w:t>
        </w:r>
        <w:r w:rsidR="0092006B" w:rsidRPr="00076B76">
          <w:rPr>
            <w:rStyle w:val="Hyperlink"/>
            <w:noProof/>
          </w:rPr>
          <w:t xml:space="preserve"> ‘that’</w:t>
        </w:r>
        <w:r w:rsidR="0092006B">
          <w:rPr>
            <w:noProof/>
            <w:webHidden/>
          </w:rPr>
          <w:tab/>
        </w:r>
        <w:r w:rsidR="0092006B">
          <w:rPr>
            <w:noProof/>
            <w:webHidden/>
          </w:rPr>
          <w:fldChar w:fldCharType="begin"/>
        </w:r>
        <w:r w:rsidR="0092006B">
          <w:rPr>
            <w:noProof/>
            <w:webHidden/>
          </w:rPr>
          <w:instrText xml:space="preserve"> PAGEREF _Toc440455756 \h </w:instrText>
        </w:r>
        <w:r w:rsidR="0092006B">
          <w:rPr>
            <w:noProof/>
            <w:webHidden/>
          </w:rPr>
        </w:r>
        <w:r w:rsidR="0092006B">
          <w:rPr>
            <w:noProof/>
            <w:webHidden/>
          </w:rPr>
          <w:fldChar w:fldCharType="separate"/>
        </w:r>
        <w:r w:rsidR="00154D81">
          <w:rPr>
            <w:noProof/>
            <w:webHidden/>
          </w:rPr>
          <w:t>529</w:t>
        </w:r>
        <w:r w:rsidR="0092006B">
          <w:rPr>
            <w:noProof/>
            <w:webHidden/>
          </w:rPr>
          <w:fldChar w:fldCharType="end"/>
        </w:r>
      </w:hyperlink>
    </w:p>
    <w:p w14:paraId="3E8754DD" w14:textId="77777777" w:rsidR="0092006B" w:rsidRDefault="007B450E">
      <w:pPr>
        <w:pStyle w:val="TOC3"/>
        <w:rPr>
          <w:rFonts w:asciiTheme="minorHAnsi" w:eastAsiaTheme="minorEastAsia" w:hAnsiTheme="minorHAnsi" w:cstheme="minorBidi"/>
          <w:noProof/>
          <w:sz w:val="22"/>
          <w:szCs w:val="22"/>
          <w:lang w:eastAsia="en-US"/>
        </w:rPr>
      </w:pPr>
      <w:hyperlink w:anchor="_Toc440455757" w:history="1">
        <w:r w:rsidR="0092006B" w:rsidRPr="00076B76">
          <w:rPr>
            <w:rStyle w:val="Hyperlink"/>
            <w:noProof/>
          </w:rPr>
          <w:t>14.3.2.</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Relativizer </w:t>
        </w:r>
        <w:r w:rsidR="0092006B" w:rsidRPr="00076B76">
          <w:rPr>
            <w:rStyle w:val="Hyperlink"/>
            <w:i/>
            <w:noProof/>
          </w:rPr>
          <w:t>yang</w:t>
        </w:r>
        <w:r w:rsidR="0092006B" w:rsidRPr="00076B76">
          <w:rPr>
            <w:rStyle w:val="Hyperlink"/>
            <w:noProof/>
          </w:rPr>
          <w:t xml:space="preserve"> ‘</w:t>
        </w:r>
        <w:r w:rsidR="0092006B" w:rsidRPr="00076B76">
          <w:rPr>
            <w:rStyle w:val="Hyperlink"/>
            <w:smallCaps/>
            <w:noProof/>
          </w:rPr>
          <w:t>rel</w:t>
        </w:r>
        <w:r w:rsidR="0092006B" w:rsidRPr="00076B76">
          <w:rPr>
            <w:rStyle w:val="Hyperlink"/>
            <w:noProof/>
          </w:rPr>
          <w:t>’</w:t>
        </w:r>
        <w:r w:rsidR="0092006B">
          <w:rPr>
            <w:noProof/>
            <w:webHidden/>
          </w:rPr>
          <w:tab/>
        </w:r>
        <w:r w:rsidR="0092006B">
          <w:rPr>
            <w:noProof/>
            <w:webHidden/>
          </w:rPr>
          <w:fldChar w:fldCharType="begin"/>
        </w:r>
        <w:r w:rsidR="0092006B">
          <w:rPr>
            <w:noProof/>
            <w:webHidden/>
          </w:rPr>
          <w:instrText xml:space="preserve"> PAGEREF _Toc440455757 \h </w:instrText>
        </w:r>
        <w:r w:rsidR="0092006B">
          <w:rPr>
            <w:noProof/>
            <w:webHidden/>
          </w:rPr>
        </w:r>
        <w:r w:rsidR="0092006B">
          <w:rPr>
            <w:noProof/>
            <w:webHidden/>
          </w:rPr>
          <w:fldChar w:fldCharType="separate"/>
        </w:r>
        <w:r w:rsidR="00154D81">
          <w:rPr>
            <w:noProof/>
            <w:webHidden/>
          </w:rPr>
          <w:t>530</w:t>
        </w:r>
        <w:r w:rsidR="0092006B">
          <w:rPr>
            <w:noProof/>
            <w:webHidden/>
          </w:rPr>
          <w:fldChar w:fldCharType="end"/>
        </w:r>
      </w:hyperlink>
    </w:p>
    <w:p w14:paraId="68CF66EB"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58" w:history="1">
        <w:r w:rsidR="0092006B" w:rsidRPr="00076B76">
          <w:rPr>
            <w:rStyle w:val="Hyperlink"/>
            <w:noProof/>
          </w:rPr>
          <w:t>14.4.</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Juxtaposition</w:t>
        </w:r>
        <w:r w:rsidR="0092006B">
          <w:rPr>
            <w:noProof/>
            <w:webHidden/>
          </w:rPr>
          <w:tab/>
        </w:r>
        <w:r w:rsidR="0092006B">
          <w:rPr>
            <w:noProof/>
            <w:webHidden/>
          </w:rPr>
          <w:fldChar w:fldCharType="begin"/>
        </w:r>
        <w:r w:rsidR="0092006B">
          <w:rPr>
            <w:noProof/>
            <w:webHidden/>
          </w:rPr>
          <w:instrText xml:space="preserve"> PAGEREF _Toc440455758 \h </w:instrText>
        </w:r>
        <w:r w:rsidR="0092006B">
          <w:rPr>
            <w:noProof/>
            <w:webHidden/>
          </w:rPr>
        </w:r>
        <w:r w:rsidR="0092006B">
          <w:rPr>
            <w:noProof/>
            <w:webHidden/>
          </w:rPr>
          <w:fldChar w:fldCharType="separate"/>
        </w:r>
        <w:r w:rsidR="00154D81">
          <w:rPr>
            <w:noProof/>
            <w:webHidden/>
          </w:rPr>
          <w:t>532</w:t>
        </w:r>
        <w:r w:rsidR="0092006B">
          <w:rPr>
            <w:noProof/>
            <w:webHidden/>
          </w:rPr>
          <w:fldChar w:fldCharType="end"/>
        </w:r>
      </w:hyperlink>
    </w:p>
    <w:p w14:paraId="77AC2DE5"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59" w:history="1">
        <w:r w:rsidR="0092006B" w:rsidRPr="00076B76">
          <w:rPr>
            <w:rStyle w:val="Hyperlink"/>
            <w:noProof/>
          </w:rPr>
          <w:t>14.5.</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Summary</w:t>
        </w:r>
        <w:r w:rsidR="0092006B">
          <w:rPr>
            <w:noProof/>
            <w:webHidden/>
          </w:rPr>
          <w:tab/>
        </w:r>
        <w:r w:rsidR="0092006B">
          <w:rPr>
            <w:noProof/>
            <w:webHidden/>
          </w:rPr>
          <w:fldChar w:fldCharType="begin"/>
        </w:r>
        <w:r w:rsidR="0092006B">
          <w:rPr>
            <w:noProof/>
            <w:webHidden/>
          </w:rPr>
          <w:instrText xml:space="preserve"> PAGEREF _Toc440455759 \h </w:instrText>
        </w:r>
        <w:r w:rsidR="0092006B">
          <w:rPr>
            <w:noProof/>
            <w:webHidden/>
          </w:rPr>
        </w:r>
        <w:r w:rsidR="0092006B">
          <w:rPr>
            <w:noProof/>
            <w:webHidden/>
          </w:rPr>
          <w:fldChar w:fldCharType="separate"/>
        </w:r>
        <w:r w:rsidR="00154D81">
          <w:rPr>
            <w:noProof/>
            <w:webHidden/>
          </w:rPr>
          <w:t>534</w:t>
        </w:r>
        <w:r w:rsidR="0092006B">
          <w:rPr>
            <w:noProof/>
            <w:webHidden/>
          </w:rPr>
          <w:fldChar w:fldCharType="end"/>
        </w:r>
      </w:hyperlink>
    </w:p>
    <w:p w14:paraId="236992F1"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760" w:history="1">
        <w:r w:rsidR="0092006B" w:rsidRPr="00076B76">
          <w:rPr>
            <w:rStyle w:val="Hyperlink"/>
            <w:noProof/>
          </w:rPr>
          <w:t>Appendices</w:t>
        </w:r>
        <w:r w:rsidR="0092006B">
          <w:rPr>
            <w:noProof/>
            <w:webHidden/>
          </w:rPr>
          <w:tab/>
        </w:r>
        <w:r w:rsidR="0092006B">
          <w:rPr>
            <w:noProof/>
            <w:webHidden/>
          </w:rPr>
          <w:fldChar w:fldCharType="begin"/>
        </w:r>
        <w:r w:rsidR="0092006B">
          <w:rPr>
            <w:noProof/>
            <w:webHidden/>
          </w:rPr>
          <w:instrText xml:space="preserve"> PAGEREF _Toc440455760 \h </w:instrText>
        </w:r>
        <w:r w:rsidR="0092006B">
          <w:rPr>
            <w:noProof/>
            <w:webHidden/>
          </w:rPr>
        </w:r>
        <w:r w:rsidR="0092006B">
          <w:rPr>
            <w:noProof/>
            <w:webHidden/>
          </w:rPr>
          <w:fldChar w:fldCharType="separate"/>
        </w:r>
        <w:r w:rsidR="00154D81">
          <w:rPr>
            <w:noProof/>
            <w:webHidden/>
          </w:rPr>
          <w:t>537</w:t>
        </w:r>
        <w:r w:rsidR="0092006B">
          <w:rPr>
            <w:noProof/>
            <w:webHidden/>
          </w:rPr>
          <w:fldChar w:fldCharType="end"/>
        </w:r>
      </w:hyperlink>
    </w:p>
    <w:p w14:paraId="2436FEFE"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61" w:history="1">
        <w:r w:rsidR="0092006B" w:rsidRPr="00076B76">
          <w:rPr>
            <w:rStyle w:val="Hyperlink"/>
            <w:noProof/>
          </w:rPr>
          <w:t>A.</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Word lists</w:t>
        </w:r>
        <w:r w:rsidR="0092006B">
          <w:rPr>
            <w:noProof/>
            <w:webHidden/>
          </w:rPr>
          <w:tab/>
        </w:r>
        <w:r w:rsidR="0092006B">
          <w:rPr>
            <w:noProof/>
            <w:webHidden/>
          </w:rPr>
          <w:fldChar w:fldCharType="begin"/>
        </w:r>
        <w:r w:rsidR="0092006B">
          <w:rPr>
            <w:noProof/>
            <w:webHidden/>
          </w:rPr>
          <w:instrText xml:space="preserve"> PAGEREF _Toc440455761 \h </w:instrText>
        </w:r>
        <w:r w:rsidR="0092006B">
          <w:rPr>
            <w:noProof/>
            <w:webHidden/>
          </w:rPr>
        </w:r>
        <w:r w:rsidR="0092006B">
          <w:rPr>
            <w:noProof/>
            <w:webHidden/>
          </w:rPr>
          <w:fldChar w:fldCharType="separate"/>
        </w:r>
        <w:r w:rsidR="00154D81">
          <w:rPr>
            <w:noProof/>
            <w:webHidden/>
          </w:rPr>
          <w:t>537</w:t>
        </w:r>
        <w:r w:rsidR="0092006B">
          <w:rPr>
            <w:noProof/>
            <w:webHidden/>
          </w:rPr>
          <w:fldChar w:fldCharType="end"/>
        </w:r>
      </w:hyperlink>
    </w:p>
    <w:p w14:paraId="6CE12F23" w14:textId="77777777" w:rsidR="0092006B" w:rsidRDefault="007B450E">
      <w:pPr>
        <w:pStyle w:val="TOC3"/>
        <w:rPr>
          <w:rFonts w:asciiTheme="minorHAnsi" w:eastAsiaTheme="minorEastAsia" w:hAnsiTheme="minorHAnsi" w:cstheme="minorBidi"/>
          <w:noProof/>
          <w:sz w:val="22"/>
          <w:szCs w:val="22"/>
          <w:lang w:eastAsia="en-US"/>
        </w:rPr>
      </w:pPr>
      <w:hyperlink w:anchor="_Toc440455762" w:history="1">
        <w:r w:rsidR="0092006B" w:rsidRPr="00076B76">
          <w:rPr>
            <w:rStyle w:val="Hyperlink"/>
            <w:noProof/>
          </w:rPr>
          <w:t>A.1.</w:t>
        </w:r>
        <w:r w:rsidR="0092006B">
          <w:rPr>
            <w:rFonts w:asciiTheme="minorHAnsi" w:eastAsiaTheme="minorEastAsia" w:hAnsiTheme="minorHAnsi" w:cstheme="minorBidi"/>
            <w:noProof/>
            <w:sz w:val="22"/>
            <w:szCs w:val="22"/>
            <w:lang w:eastAsia="en-US"/>
          </w:rPr>
          <w:tab/>
        </w:r>
        <w:r w:rsidR="0092006B" w:rsidRPr="00076B76">
          <w:rPr>
            <w:rStyle w:val="Hyperlink"/>
            <w:noProof/>
          </w:rPr>
          <w:t>Papuan Malay roots</w:t>
        </w:r>
        <w:r w:rsidR="0092006B">
          <w:rPr>
            <w:noProof/>
            <w:webHidden/>
          </w:rPr>
          <w:tab/>
        </w:r>
        <w:r w:rsidR="0092006B">
          <w:rPr>
            <w:noProof/>
            <w:webHidden/>
          </w:rPr>
          <w:fldChar w:fldCharType="begin"/>
        </w:r>
        <w:r w:rsidR="0092006B">
          <w:rPr>
            <w:noProof/>
            <w:webHidden/>
          </w:rPr>
          <w:instrText xml:space="preserve"> PAGEREF _Toc440455762 \h </w:instrText>
        </w:r>
        <w:r w:rsidR="0092006B">
          <w:rPr>
            <w:noProof/>
            <w:webHidden/>
          </w:rPr>
        </w:r>
        <w:r w:rsidR="0092006B">
          <w:rPr>
            <w:noProof/>
            <w:webHidden/>
          </w:rPr>
          <w:fldChar w:fldCharType="separate"/>
        </w:r>
        <w:r w:rsidR="00154D81">
          <w:rPr>
            <w:noProof/>
            <w:webHidden/>
          </w:rPr>
          <w:t>537</w:t>
        </w:r>
        <w:r w:rsidR="0092006B">
          <w:rPr>
            <w:noProof/>
            <w:webHidden/>
          </w:rPr>
          <w:fldChar w:fldCharType="end"/>
        </w:r>
      </w:hyperlink>
    </w:p>
    <w:p w14:paraId="15DA3BE4" w14:textId="77777777" w:rsidR="0092006B" w:rsidRDefault="007B450E">
      <w:pPr>
        <w:pStyle w:val="TOC3"/>
        <w:rPr>
          <w:rFonts w:asciiTheme="minorHAnsi" w:eastAsiaTheme="minorEastAsia" w:hAnsiTheme="minorHAnsi" w:cstheme="minorBidi"/>
          <w:noProof/>
          <w:sz w:val="22"/>
          <w:szCs w:val="22"/>
          <w:lang w:eastAsia="en-US"/>
        </w:rPr>
      </w:pPr>
      <w:hyperlink w:anchor="_Toc440455763" w:history="1">
        <w:r w:rsidR="0092006B" w:rsidRPr="00076B76">
          <w:rPr>
            <w:rStyle w:val="Hyperlink"/>
            <w:noProof/>
          </w:rPr>
          <w:t>A.2.</w:t>
        </w:r>
        <w:r w:rsidR="0092006B">
          <w:rPr>
            <w:rFonts w:asciiTheme="minorHAnsi" w:eastAsiaTheme="minorEastAsia" w:hAnsiTheme="minorHAnsi" w:cstheme="minorBidi"/>
            <w:noProof/>
            <w:sz w:val="22"/>
            <w:szCs w:val="22"/>
            <w:lang w:eastAsia="en-US"/>
          </w:rPr>
          <w:tab/>
        </w:r>
        <w:r w:rsidR="0092006B" w:rsidRPr="00076B76">
          <w:rPr>
            <w:rStyle w:val="Hyperlink"/>
            <w:noProof/>
          </w:rPr>
          <w:t>Loan words</w:t>
        </w:r>
        <w:r w:rsidR="0092006B">
          <w:rPr>
            <w:noProof/>
            <w:webHidden/>
          </w:rPr>
          <w:tab/>
        </w:r>
        <w:r w:rsidR="0092006B">
          <w:rPr>
            <w:noProof/>
            <w:webHidden/>
          </w:rPr>
          <w:fldChar w:fldCharType="begin"/>
        </w:r>
        <w:r w:rsidR="0092006B">
          <w:rPr>
            <w:noProof/>
            <w:webHidden/>
          </w:rPr>
          <w:instrText xml:space="preserve"> PAGEREF _Toc440455763 \h </w:instrText>
        </w:r>
        <w:r w:rsidR="0092006B">
          <w:rPr>
            <w:noProof/>
            <w:webHidden/>
          </w:rPr>
        </w:r>
        <w:r w:rsidR="0092006B">
          <w:rPr>
            <w:noProof/>
            <w:webHidden/>
          </w:rPr>
          <w:fldChar w:fldCharType="separate"/>
        </w:r>
        <w:r w:rsidR="00154D81">
          <w:rPr>
            <w:noProof/>
            <w:webHidden/>
          </w:rPr>
          <w:t>563</w:t>
        </w:r>
        <w:r w:rsidR="0092006B">
          <w:rPr>
            <w:noProof/>
            <w:webHidden/>
          </w:rPr>
          <w:fldChar w:fldCharType="end"/>
        </w:r>
      </w:hyperlink>
    </w:p>
    <w:p w14:paraId="70385C23" w14:textId="77777777" w:rsidR="0092006B" w:rsidRDefault="007B450E">
      <w:pPr>
        <w:pStyle w:val="TOC3"/>
        <w:rPr>
          <w:rFonts w:asciiTheme="minorHAnsi" w:eastAsiaTheme="minorEastAsia" w:hAnsiTheme="minorHAnsi" w:cstheme="minorBidi"/>
          <w:noProof/>
          <w:sz w:val="22"/>
          <w:szCs w:val="22"/>
          <w:lang w:eastAsia="en-US"/>
        </w:rPr>
      </w:pPr>
      <w:hyperlink w:anchor="_Toc440455764" w:history="1">
        <w:r w:rsidR="0092006B" w:rsidRPr="00076B76">
          <w:rPr>
            <w:rStyle w:val="Hyperlink"/>
            <w:noProof/>
          </w:rPr>
          <w:t>A.3.</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Lexical items historically derived by </w:t>
        </w:r>
        <w:r w:rsidR="0092006B" w:rsidRPr="00076B76">
          <w:rPr>
            <w:rStyle w:val="Hyperlink"/>
            <w:noProof/>
            <w:lang w:eastAsia="en-US"/>
          </w:rPr>
          <w:t>(unproductive) affixation</w:t>
        </w:r>
        <w:r w:rsidR="0092006B">
          <w:rPr>
            <w:noProof/>
            <w:webHidden/>
          </w:rPr>
          <w:tab/>
        </w:r>
        <w:r w:rsidR="0092006B">
          <w:rPr>
            <w:noProof/>
            <w:webHidden/>
          </w:rPr>
          <w:fldChar w:fldCharType="begin"/>
        </w:r>
        <w:r w:rsidR="0092006B">
          <w:rPr>
            <w:noProof/>
            <w:webHidden/>
          </w:rPr>
          <w:instrText xml:space="preserve"> PAGEREF _Toc440455764 \h </w:instrText>
        </w:r>
        <w:r w:rsidR="0092006B">
          <w:rPr>
            <w:noProof/>
            <w:webHidden/>
          </w:rPr>
        </w:r>
        <w:r w:rsidR="0092006B">
          <w:rPr>
            <w:noProof/>
            <w:webHidden/>
          </w:rPr>
          <w:fldChar w:fldCharType="separate"/>
        </w:r>
        <w:r w:rsidR="00154D81">
          <w:rPr>
            <w:noProof/>
            <w:webHidden/>
          </w:rPr>
          <w:t>580</w:t>
        </w:r>
        <w:r w:rsidR="0092006B">
          <w:rPr>
            <w:noProof/>
            <w:webHidden/>
          </w:rPr>
          <w:fldChar w:fldCharType="end"/>
        </w:r>
      </w:hyperlink>
    </w:p>
    <w:p w14:paraId="3D33A167"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65" w:history="1">
        <w:r w:rsidR="0092006B" w:rsidRPr="00076B76">
          <w:rPr>
            <w:rStyle w:val="Hyperlink"/>
            <w:noProof/>
          </w:rPr>
          <w:t>B.</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Texts</w:t>
        </w:r>
        <w:r w:rsidR="0092006B">
          <w:rPr>
            <w:noProof/>
            <w:webHidden/>
          </w:rPr>
          <w:tab/>
        </w:r>
        <w:r w:rsidR="0092006B">
          <w:rPr>
            <w:noProof/>
            <w:webHidden/>
          </w:rPr>
          <w:fldChar w:fldCharType="begin"/>
        </w:r>
        <w:r w:rsidR="0092006B">
          <w:rPr>
            <w:noProof/>
            <w:webHidden/>
          </w:rPr>
          <w:instrText xml:space="preserve"> PAGEREF _Toc440455765 \h </w:instrText>
        </w:r>
        <w:r w:rsidR="0092006B">
          <w:rPr>
            <w:noProof/>
            <w:webHidden/>
          </w:rPr>
        </w:r>
        <w:r w:rsidR="0092006B">
          <w:rPr>
            <w:noProof/>
            <w:webHidden/>
          </w:rPr>
          <w:fldChar w:fldCharType="separate"/>
        </w:r>
        <w:r w:rsidR="00154D81">
          <w:rPr>
            <w:noProof/>
            <w:webHidden/>
          </w:rPr>
          <w:t>591</w:t>
        </w:r>
        <w:r w:rsidR="0092006B">
          <w:rPr>
            <w:noProof/>
            <w:webHidden/>
          </w:rPr>
          <w:fldChar w:fldCharType="end"/>
        </w:r>
      </w:hyperlink>
    </w:p>
    <w:p w14:paraId="00C3BB79" w14:textId="77777777" w:rsidR="0092006B" w:rsidRDefault="007B450E">
      <w:pPr>
        <w:pStyle w:val="TOC3"/>
        <w:rPr>
          <w:rFonts w:asciiTheme="minorHAnsi" w:eastAsiaTheme="minorEastAsia" w:hAnsiTheme="minorHAnsi" w:cstheme="minorBidi"/>
          <w:noProof/>
          <w:sz w:val="22"/>
          <w:szCs w:val="22"/>
          <w:lang w:eastAsia="en-US"/>
        </w:rPr>
      </w:pPr>
      <w:hyperlink w:anchor="_Toc440455766" w:history="1">
        <w:r w:rsidR="0092006B" w:rsidRPr="00076B76">
          <w:rPr>
            <w:rStyle w:val="Hyperlink"/>
            <w:noProof/>
          </w:rPr>
          <w:t>B.1.</w:t>
        </w:r>
        <w:r w:rsidR="0092006B">
          <w:rPr>
            <w:rFonts w:asciiTheme="minorHAnsi" w:eastAsiaTheme="minorEastAsia" w:hAnsiTheme="minorHAnsi" w:cstheme="minorBidi"/>
            <w:noProof/>
            <w:sz w:val="22"/>
            <w:szCs w:val="22"/>
            <w:lang w:eastAsia="en-US"/>
          </w:rPr>
          <w:tab/>
        </w:r>
        <w:r w:rsidR="0092006B" w:rsidRPr="00076B76">
          <w:rPr>
            <w:rStyle w:val="Hyperlink"/>
            <w:noProof/>
          </w:rPr>
          <w:t>Conversation: Playing volleyball; morning chores</w:t>
        </w:r>
        <w:r w:rsidR="0092006B">
          <w:rPr>
            <w:noProof/>
            <w:webHidden/>
          </w:rPr>
          <w:tab/>
        </w:r>
        <w:r w:rsidR="0092006B">
          <w:rPr>
            <w:noProof/>
            <w:webHidden/>
          </w:rPr>
          <w:fldChar w:fldCharType="begin"/>
        </w:r>
        <w:r w:rsidR="0092006B">
          <w:rPr>
            <w:noProof/>
            <w:webHidden/>
          </w:rPr>
          <w:instrText xml:space="preserve"> PAGEREF _Toc440455766 \h </w:instrText>
        </w:r>
        <w:r w:rsidR="0092006B">
          <w:rPr>
            <w:noProof/>
            <w:webHidden/>
          </w:rPr>
        </w:r>
        <w:r w:rsidR="0092006B">
          <w:rPr>
            <w:noProof/>
            <w:webHidden/>
          </w:rPr>
          <w:fldChar w:fldCharType="separate"/>
        </w:r>
        <w:r w:rsidR="00154D81">
          <w:rPr>
            <w:noProof/>
            <w:webHidden/>
          </w:rPr>
          <w:t>591</w:t>
        </w:r>
        <w:r w:rsidR="0092006B">
          <w:rPr>
            <w:noProof/>
            <w:webHidden/>
          </w:rPr>
          <w:fldChar w:fldCharType="end"/>
        </w:r>
      </w:hyperlink>
    </w:p>
    <w:p w14:paraId="6FFBB645" w14:textId="77777777" w:rsidR="0092006B" w:rsidRDefault="007B450E">
      <w:pPr>
        <w:pStyle w:val="TOC3"/>
        <w:rPr>
          <w:rFonts w:asciiTheme="minorHAnsi" w:eastAsiaTheme="minorEastAsia" w:hAnsiTheme="minorHAnsi" w:cstheme="minorBidi"/>
          <w:noProof/>
          <w:sz w:val="22"/>
          <w:szCs w:val="22"/>
          <w:lang w:eastAsia="en-US"/>
        </w:rPr>
      </w:pPr>
      <w:hyperlink w:anchor="_Toc440455767" w:history="1">
        <w:r w:rsidR="0092006B" w:rsidRPr="00076B76">
          <w:rPr>
            <w:rStyle w:val="Hyperlink"/>
            <w:noProof/>
          </w:rPr>
          <w:t>B.2.</w:t>
        </w:r>
        <w:r w:rsidR="0092006B">
          <w:rPr>
            <w:rFonts w:asciiTheme="minorHAnsi" w:eastAsiaTheme="minorEastAsia" w:hAnsiTheme="minorHAnsi" w:cstheme="minorBidi"/>
            <w:noProof/>
            <w:sz w:val="22"/>
            <w:szCs w:val="22"/>
            <w:lang w:eastAsia="en-US"/>
          </w:rPr>
          <w:tab/>
        </w:r>
        <w:r w:rsidR="0092006B" w:rsidRPr="00076B76">
          <w:rPr>
            <w:rStyle w:val="Hyperlink"/>
            <w:noProof/>
          </w:rPr>
          <w:t>Conversation: Buying soap; bringing gasoline to Webro</w:t>
        </w:r>
        <w:r w:rsidR="0092006B">
          <w:rPr>
            <w:noProof/>
            <w:webHidden/>
          </w:rPr>
          <w:tab/>
        </w:r>
        <w:r w:rsidR="0092006B">
          <w:rPr>
            <w:noProof/>
            <w:webHidden/>
          </w:rPr>
          <w:fldChar w:fldCharType="begin"/>
        </w:r>
        <w:r w:rsidR="0092006B">
          <w:rPr>
            <w:noProof/>
            <w:webHidden/>
          </w:rPr>
          <w:instrText xml:space="preserve"> PAGEREF _Toc440455767 \h </w:instrText>
        </w:r>
        <w:r w:rsidR="0092006B">
          <w:rPr>
            <w:noProof/>
            <w:webHidden/>
          </w:rPr>
        </w:r>
        <w:r w:rsidR="0092006B">
          <w:rPr>
            <w:noProof/>
            <w:webHidden/>
          </w:rPr>
          <w:fldChar w:fldCharType="separate"/>
        </w:r>
        <w:r w:rsidR="00154D81">
          <w:rPr>
            <w:noProof/>
            <w:webHidden/>
          </w:rPr>
          <w:t>599</w:t>
        </w:r>
        <w:r w:rsidR="0092006B">
          <w:rPr>
            <w:noProof/>
            <w:webHidden/>
          </w:rPr>
          <w:fldChar w:fldCharType="end"/>
        </w:r>
      </w:hyperlink>
    </w:p>
    <w:p w14:paraId="268C6071" w14:textId="77777777" w:rsidR="0092006B" w:rsidRDefault="007B450E">
      <w:pPr>
        <w:pStyle w:val="TOC3"/>
        <w:rPr>
          <w:rFonts w:asciiTheme="minorHAnsi" w:eastAsiaTheme="minorEastAsia" w:hAnsiTheme="minorHAnsi" w:cstheme="minorBidi"/>
          <w:noProof/>
          <w:sz w:val="22"/>
          <w:szCs w:val="22"/>
          <w:lang w:eastAsia="en-US"/>
        </w:rPr>
      </w:pPr>
      <w:hyperlink w:anchor="_Toc440455768" w:history="1">
        <w:r w:rsidR="0092006B" w:rsidRPr="00076B76">
          <w:rPr>
            <w:rStyle w:val="Hyperlink"/>
            <w:noProof/>
          </w:rPr>
          <w:t>B.3.</w:t>
        </w:r>
        <w:r w:rsidR="0092006B">
          <w:rPr>
            <w:rFonts w:asciiTheme="minorHAnsi" w:eastAsiaTheme="minorEastAsia" w:hAnsiTheme="minorHAnsi" w:cstheme="minorBidi"/>
            <w:noProof/>
            <w:sz w:val="22"/>
            <w:szCs w:val="22"/>
            <w:lang w:eastAsia="en-US"/>
          </w:rPr>
          <w:tab/>
        </w:r>
        <w:r w:rsidR="0092006B" w:rsidRPr="00076B76">
          <w:rPr>
            <w:rStyle w:val="Hyperlink"/>
            <w:noProof/>
          </w:rPr>
          <w:t>Conversation: Wanting bananas</w:t>
        </w:r>
        <w:r w:rsidR="0092006B">
          <w:rPr>
            <w:noProof/>
            <w:webHidden/>
          </w:rPr>
          <w:tab/>
        </w:r>
        <w:r w:rsidR="0092006B">
          <w:rPr>
            <w:noProof/>
            <w:webHidden/>
          </w:rPr>
          <w:fldChar w:fldCharType="begin"/>
        </w:r>
        <w:r w:rsidR="0092006B">
          <w:rPr>
            <w:noProof/>
            <w:webHidden/>
          </w:rPr>
          <w:instrText xml:space="preserve"> PAGEREF _Toc440455768 \h </w:instrText>
        </w:r>
        <w:r w:rsidR="0092006B">
          <w:rPr>
            <w:noProof/>
            <w:webHidden/>
          </w:rPr>
        </w:r>
        <w:r w:rsidR="0092006B">
          <w:rPr>
            <w:noProof/>
            <w:webHidden/>
          </w:rPr>
          <w:fldChar w:fldCharType="separate"/>
        </w:r>
        <w:r w:rsidR="00154D81">
          <w:rPr>
            <w:noProof/>
            <w:webHidden/>
          </w:rPr>
          <w:t>609</w:t>
        </w:r>
        <w:r w:rsidR="0092006B">
          <w:rPr>
            <w:noProof/>
            <w:webHidden/>
          </w:rPr>
          <w:fldChar w:fldCharType="end"/>
        </w:r>
      </w:hyperlink>
    </w:p>
    <w:p w14:paraId="725C994D" w14:textId="77777777" w:rsidR="0092006B" w:rsidRDefault="007B450E">
      <w:pPr>
        <w:pStyle w:val="TOC3"/>
        <w:rPr>
          <w:rFonts w:asciiTheme="minorHAnsi" w:eastAsiaTheme="minorEastAsia" w:hAnsiTheme="minorHAnsi" w:cstheme="minorBidi"/>
          <w:noProof/>
          <w:sz w:val="22"/>
          <w:szCs w:val="22"/>
          <w:lang w:eastAsia="en-US"/>
        </w:rPr>
      </w:pPr>
      <w:hyperlink w:anchor="_Toc440455769" w:history="1">
        <w:r w:rsidR="0092006B" w:rsidRPr="00076B76">
          <w:rPr>
            <w:rStyle w:val="Hyperlink"/>
            <w:noProof/>
          </w:rPr>
          <w:t>B.4.</w:t>
        </w:r>
        <w:r w:rsidR="0092006B">
          <w:rPr>
            <w:rFonts w:asciiTheme="minorHAnsi" w:eastAsiaTheme="minorEastAsia" w:hAnsiTheme="minorHAnsi" w:cstheme="minorBidi"/>
            <w:noProof/>
            <w:sz w:val="22"/>
            <w:szCs w:val="22"/>
            <w:lang w:eastAsia="en-US"/>
          </w:rPr>
          <w:tab/>
        </w:r>
        <w:r w:rsidR="0092006B" w:rsidRPr="00076B76">
          <w:rPr>
            <w:rStyle w:val="Hyperlink"/>
            <w:noProof/>
          </w:rPr>
          <w:t>Narrative: A drunkard in the hospital at night</w:t>
        </w:r>
        <w:r w:rsidR="0092006B">
          <w:rPr>
            <w:noProof/>
            <w:webHidden/>
          </w:rPr>
          <w:tab/>
        </w:r>
        <w:r w:rsidR="0092006B">
          <w:rPr>
            <w:noProof/>
            <w:webHidden/>
          </w:rPr>
          <w:fldChar w:fldCharType="begin"/>
        </w:r>
        <w:r w:rsidR="0092006B">
          <w:rPr>
            <w:noProof/>
            <w:webHidden/>
          </w:rPr>
          <w:instrText xml:space="preserve"> PAGEREF _Toc440455769 \h </w:instrText>
        </w:r>
        <w:r w:rsidR="0092006B">
          <w:rPr>
            <w:noProof/>
            <w:webHidden/>
          </w:rPr>
        </w:r>
        <w:r w:rsidR="0092006B">
          <w:rPr>
            <w:noProof/>
            <w:webHidden/>
          </w:rPr>
          <w:fldChar w:fldCharType="separate"/>
        </w:r>
        <w:r w:rsidR="00154D81">
          <w:rPr>
            <w:noProof/>
            <w:webHidden/>
          </w:rPr>
          <w:t>610</w:t>
        </w:r>
        <w:r w:rsidR="0092006B">
          <w:rPr>
            <w:noProof/>
            <w:webHidden/>
          </w:rPr>
          <w:fldChar w:fldCharType="end"/>
        </w:r>
      </w:hyperlink>
    </w:p>
    <w:p w14:paraId="65721F66" w14:textId="77777777" w:rsidR="0092006B" w:rsidRDefault="007B450E">
      <w:pPr>
        <w:pStyle w:val="TOC3"/>
        <w:rPr>
          <w:rFonts w:asciiTheme="minorHAnsi" w:eastAsiaTheme="minorEastAsia" w:hAnsiTheme="minorHAnsi" w:cstheme="minorBidi"/>
          <w:noProof/>
          <w:sz w:val="22"/>
          <w:szCs w:val="22"/>
          <w:lang w:eastAsia="en-US"/>
        </w:rPr>
      </w:pPr>
      <w:hyperlink w:anchor="_Toc440455770" w:history="1">
        <w:r w:rsidR="0092006B" w:rsidRPr="00076B76">
          <w:rPr>
            <w:rStyle w:val="Hyperlink"/>
            <w:noProof/>
          </w:rPr>
          <w:t>B.5.</w:t>
        </w:r>
        <w:r w:rsidR="0092006B">
          <w:rPr>
            <w:rFonts w:asciiTheme="minorHAnsi" w:eastAsiaTheme="minorEastAsia" w:hAnsiTheme="minorHAnsi" w:cstheme="minorBidi"/>
            <w:noProof/>
            <w:sz w:val="22"/>
            <w:szCs w:val="22"/>
            <w:lang w:eastAsia="en-US"/>
          </w:rPr>
          <w:tab/>
        </w:r>
        <w:r w:rsidR="0092006B" w:rsidRPr="00076B76">
          <w:rPr>
            <w:rStyle w:val="Hyperlink"/>
            <w:noProof/>
          </w:rPr>
          <w:t>Narrative: A motorbike accident</w:t>
        </w:r>
        <w:r w:rsidR="0092006B">
          <w:rPr>
            <w:noProof/>
            <w:webHidden/>
          </w:rPr>
          <w:tab/>
        </w:r>
        <w:r w:rsidR="0092006B">
          <w:rPr>
            <w:noProof/>
            <w:webHidden/>
          </w:rPr>
          <w:fldChar w:fldCharType="begin"/>
        </w:r>
        <w:r w:rsidR="0092006B">
          <w:rPr>
            <w:noProof/>
            <w:webHidden/>
          </w:rPr>
          <w:instrText xml:space="preserve"> PAGEREF _Toc440455770 \h </w:instrText>
        </w:r>
        <w:r w:rsidR="0092006B">
          <w:rPr>
            <w:noProof/>
            <w:webHidden/>
          </w:rPr>
        </w:r>
        <w:r w:rsidR="0092006B">
          <w:rPr>
            <w:noProof/>
            <w:webHidden/>
          </w:rPr>
          <w:fldChar w:fldCharType="separate"/>
        </w:r>
        <w:r w:rsidR="00154D81">
          <w:rPr>
            <w:noProof/>
            <w:webHidden/>
          </w:rPr>
          <w:t>613</w:t>
        </w:r>
        <w:r w:rsidR="0092006B">
          <w:rPr>
            <w:noProof/>
            <w:webHidden/>
          </w:rPr>
          <w:fldChar w:fldCharType="end"/>
        </w:r>
      </w:hyperlink>
    </w:p>
    <w:p w14:paraId="662B72C8" w14:textId="77777777" w:rsidR="0092006B" w:rsidRDefault="007B450E">
      <w:pPr>
        <w:pStyle w:val="TOC3"/>
        <w:rPr>
          <w:rFonts w:asciiTheme="minorHAnsi" w:eastAsiaTheme="minorEastAsia" w:hAnsiTheme="minorHAnsi" w:cstheme="minorBidi"/>
          <w:noProof/>
          <w:sz w:val="22"/>
          <w:szCs w:val="22"/>
          <w:lang w:eastAsia="en-US"/>
        </w:rPr>
      </w:pPr>
      <w:hyperlink w:anchor="_Toc440455771" w:history="1">
        <w:r w:rsidR="0092006B" w:rsidRPr="00076B76">
          <w:rPr>
            <w:rStyle w:val="Hyperlink"/>
            <w:noProof/>
          </w:rPr>
          <w:t>B.6.</w:t>
        </w:r>
        <w:r w:rsidR="0092006B">
          <w:rPr>
            <w:rFonts w:asciiTheme="minorHAnsi" w:eastAsiaTheme="minorEastAsia" w:hAnsiTheme="minorHAnsi" w:cstheme="minorBidi"/>
            <w:noProof/>
            <w:sz w:val="22"/>
            <w:szCs w:val="22"/>
            <w:lang w:eastAsia="en-US"/>
          </w:rPr>
          <w:tab/>
        </w:r>
        <w:r w:rsidR="0092006B" w:rsidRPr="00076B76">
          <w:rPr>
            <w:rStyle w:val="Hyperlink"/>
            <w:noProof/>
          </w:rPr>
          <w:t>Narrative: Pig hunting with dogs</w:t>
        </w:r>
        <w:r w:rsidR="0092006B">
          <w:rPr>
            <w:noProof/>
            <w:webHidden/>
          </w:rPr>
          <w:tab/>
        </w:r>
        <w:r w:rsidR="0092006B">
          <w:rPr>
            <w:noProof/>
            <w:webHidden/>
          </w:rPr>
          <w:fldChar w:fldCharType="begin"/>
        </w:r>
        <w:r w:rsidR="0092006B">
          <w:rPr>
            <w:noProof/>
            <w:webHidden/>
          </w:rPr>
          <w:instrText xml:space="preserve"> PAGEREF _Toc440455771 \h </w:instrText>
        </w:r>
        <w:r w:rsidR="0092006B">
          <w:rPr>
            <w:noProof/>
            <w:webHidden/>
          </w:rPr>
        </w:r>
        <w:r w:rsidR="0092006B">
          <w:rPr>
            <w:noProof/>
            <w:webHidden/>
          </w:rPr>
          <w:fldChar w:fldCharType="separate"/>
        </w:r>
        <w:r w:rsidR="00154D81">
          <w:rPr>
            <w:noProof/>
            <w:webHidden/>
          </w:rPr>
          <w:t>622</w:t>
        </w:r>
        <w:r w:rsidR="0092006B">
          <w:rPr>
            <w:noProof/>
            <w:webHidden/>
          </w:rPr>
          <w:fldChar w:fldCharType="end"/>
        </w:r>
      </w:hyperlink>
    </w:p>
    <w:p w14:paraId="2BDF3D9F" w14:textId="77777777" w:rsidR="0092006B" w:rsidRDefault="007B450E">
      <w:pPr>
        <w:pStyle w:val="TOC3"/>
        <w:rPr>
          <w:rFonts w:asciiTheme="minorHAnsi" w:eastAsiaTheme="minorEastAsia" w:hAnsiTheme="minorHAnsi" w:cstheme="minorBidi"/>
          <w:noProof/>
          <w:sz w:val="22"/>
          <w:szCs w:val="22"/>
          <w:lang w:eastAsia="en-US"/>
        </w:rPr>
      </w:pPr>
      <w:hyperlink w:anchor="_Toc440455772" w:history="1">
        <w:r w:rsidR="0092006B" w:rsidRPr="00076B76">
          <w:rPr>
            <w:rStyle w:val="Hyperlink"/>
            <w:noProof/>
          </w:rPr>
          <w:t>B.7.</w:t>
        </w:r>
        <w:r w:rsidR="0092006B">
          <w:rPr>
            <w:rFonts w:asciiTheme="minorHAnsi" w:eastAsiaTheme="minorEastAsia" w:hAnsiTheme="minorHAnsi" w:cstheme="minorBidi"/>
            <w:noProof/>
            <w:sz w:val="22"/>
            <w:szCs w:val="22"/>
            <w:lang w:eastAsia="en-US"/>
          </w:rPr>
          <w:tab/>
        </w:r>
        <w:r w:rsidR="0092006B" w:rsidRPr="00076B76">
          <w:rPr>
            <w:rStyle w:val="Hyperlink"/>
            <w:noProof/>
          </w:rPr>
          <w:t>Expository: Directions to a certain statue and tree</w:t>
        </w:r>
        <w:r w:rsidR="0092006B">
          <w:rPr>
            <w:noProof/>
            <w:webHidden/>
          </w:rPr>
          <w:tab/>
        </w:r>
        <w:r w:rsidR="0092006B">
          <w:rPr>
            <w:noProof/>
            <w:webHidden/>
          </w:rPr>
          <w:fldChar w:fldCharType="begin"/>
        </w:r>
        <w:r w:rsidR="0092006B">
          <w:rPr>
            <w:noProof/>
            <w:webHidden/>
          </w:rPr>
          <w:instrText xml:space="preserve"> PAGEREF _Toc440455772 \h </w:instrText>
        </w:r>
        <w:r w:rsidR="0092006B">
          <w:rPr>
            <w:noProof/>
            <w:webHidden/>
          </w:rPr>
        </w:r>
        <w:r w:rsidR="0092006B">
          <w:rPr>
            <w:noProof/>
            <w:webHidden/>
          </w:rPr>
          <w:fldChar w:fldCharType="separate"/>
        </w:r>
        <w:r w:rsidR="00154D81">
          <w:rPr>
            <w:noProof/>
            <w:webHidden/>
          </w:rPr>
          <w:t>626</w:t>
        </w:r>
        <w:r w:rsidR="0092006B">
          <w:rPr>
            <w:noProof/>
            <w:webHidden/>
          </w:rPr>
          <w:fldChar w:fldCharType="end"/>
        </w:r>
      </w:hyperlink>
    </w:p>
    <w:p w14:paraId="2E4BC3DF" w14:textId="77777777" w:rsidR="0092006B" w:rsidRDefault="007B450E">
      <w:pPr>
        <w:pStyle w:val="TOC3"/>
        <w:rPr>
          <w:rFonts w:asciiTheme="minorHAnsi" w:eastAsiaTheme="minorEastAsia" w:hAnsiTheme="minorHAnsi" w:cstheme="minorBidi"/>
          <w:noProof/>
          <w:sz w:val="22"/>
          <w:szCs w:val="22"/>
          <w:lang w:eastAsia="en-US"/>
        </w:rPr>
      </w:pPr>
      <w:hyperlink w:anchor="_Toc440455773" w:history="1">
        <w:r w:rsidR="0092006B" w:rsidRPr="00076B76">
          <w:rPr>
            <w:rStyle w:val="Hyperlink"/>
            <w:noProof/>
          </w:rPr>
          <w:t>B.8.</w:t>
        </w:r>
        <w:r w:rsidR="0092006B">
          <w:rPr>
            <w:rFonts w:asciiTheme="minorHAnsi" w:eastAsiaTheme="minorEastAsia" w:hAnsiTheme="minorHAnsi" w:cstheme="minorBidi"/>
            <w:noProof/>
            <w:sz w:val="22"/>
            <w:szCs w:val="22"/>
            <w:lang w:eastAsia="en-US"/>
          </w:rPr>
          <w:tab/>
        </w:r>
        <w:r w:rsidR="0092006B" w:rsidRPr="00076B76">
          <w:rPr>
            <w:rStyle w:val="Hyperlink"/>
            <w:noProof/>
          </w:rPr>
          <w:t>Expository: Sterility</w:t>
        </w:r>
        <w:r w:rsidR="0092006B">
          <w:rPr>
            <w:noProof/>
            <w:webHidden/>
          </w:rPr>
          <w:tab/>
        </w:r>
        <w:r w:rsidR="0092006B">
          <w:rPr>
            <w:noProof/>
            <w:webHidden/>
          </w:rPr>
          <w:fldChar w:fldCharType="begin"/>
        </w:r>
        <w:r w:rsidR="0092006B">
          <w:rPr>
            <w:noProof/>
            <w:webHidden/>
          </w:rPr>
          <w:instrText xml:space="preserve"> PAGEREF _Toc440455773 \h </w:instrText>
        </w:r>
        <w:r w:rsidR="0092006B">
          <w:rPr>
            <w:noProof/>
            <w:webHidden/>
          </w:rPr>
        </w:r>
        <w:r w:rsidR="0092006B">
          <w:rPr>
            <w:noProof/>
            <w:webHidden/>
          </w:rPr>
          <w:fldChar w:fldCharType="separate"/>
        </w:r>
        <w:r w:rsidR="00154D81">
          <w:rPr>
            <w:noProof/>
            <w:webHidden/>
          </w:rPr>
          <w:t>629</w:t>
        </w:r>
        <w:r w:rsidR="0092006B">
          <w:rPr>
            <w:noProof/>
            <w:webHidden/>
          </w:rPr>
          <w:fldChar w:fldCharType="end"/>
        </w:r>
      </w:hyperlink>
    </w:p>
    <w:p w14:paraId="2BA603F3" w14:textId="77777777" w:rsidR="0092006B" w:rsidRDefault="007B450E">
      <w:pPr>
        <w:pStyle w:val="TOC3"/>
        <w:rPr>
          <w:rFonts w:asciiTheme="minorHAnsi" w:eastAsiaTheme="minorEastAsia" w:hAnsiTheme="minorHAnsi" w:cstheme="minorBidi"/>
          <w:noProof/>
          <w:sz w:val="22"/>
          <w:szCs w:val="22"/>
          <w:lang w:eastAsia="en-US"/>
        </w:rPr>
      </w:pPr>
      <w:hyperlink w:anchor="_Toc440455774" w:history="1">
        <w:r w:rsidR="0092006B" w:rsidRPr="00076B76">
          <w:rPr>
            <w:rStyle w:val="Hyperlink"/>
            <w:noProof/>
          </w:rPr>
          <w:t>B.9.</w:t>
        </w:r>
        <w:r w:rsidR="0092006B">
          <w:rPr>
            <w:rFonts w:asciiTheme="minorHAnsi" w:eastAsiaTheme="minorEastAsia" w:hAnsiTheme="minorHAnsi" w:cstheme="minorBidi"/>
            <w:noProof/>
            <w:sz w:val="22"/>
            <w:szCs w:val="22"/>
            <w:lang w:eastAsia="en-US"/>
          </w:rPr>
          <w:tab/>
        </w:r>
        <w:r w:rsidR="0092006B" w:rsidRPr="00076B76">
          <w:rPr>
            <w:rStyle w:val="Hyperlink"/>
            <w:noProof/>
          </w:rPr>
          <w:t>Hortatory: Don’t get dirty!</w:t>
        </w:r>
        <w:r w:rsidR="0092006B">
          <w:rPr>
            <w:noProof/>
            <w:webHidden/>
          </w:rPr>
          <w:tab/>
        </w:r>
        <w:r w:rsidR="0092006B">
          <w:rPr>
            <w:noProof/>
            <w:webHidden/>
          </w:rPr>
          <w:fldChar w:fldCharType="begin"/>
        </w:r>
        <w:r w:rsidR="0092006B">
          <w:rPr>
            <w:noProof/>
            <w:webHidden/>
          </w:rPr>
          <w:instrText xml:space="preserve"> PAGEREF _Toc440455774 \h </w:instrText>
        </w:r>
        <w:r w:rsidR="0092006B">
          <w:rPr>
            <w:noProof/>
            <w:webHidden/>
          </w:rPr>
        </w:r>
        <w:r w:rsidR="0092006B">
          <w:rPr>
            <w:noProof/>
            <w:webHidden/>
          </w:rPr>
          <w:fldChar w:fldCharType="separate"/>
        </w:r>
        <w:r w:rsidR="00154D81">
          <w:rPr>
            <w:noProof/>
            <w:webHidden/>
          </w:rPr>
          <w:t>631</w:t>
        </w:r>
        <w:r w:rsidR="0092006B">
          <w:rPr>
            <w:noProof/>
            <w:webHidden/>
          </w:rPr>
          <w:fldChar w:fldCharType="end"/>
        </w:r>
      </w:hyperlink>
    </w:p>
    <w:p w14:paraId="1AF25520" w14:textId="77777777" w:rsidR="0092006B" w:rsidRDefault="007B450E">
      <w:pPr>
        <w:pStyle w:val="TOC3"/>
        <w:rPr>
          <w:rFonts w:asciiTheme="minorHAnsi" w:eastAsiaTheme="minorEastAsia" w:hAnsiTheme="minorHAnsi" w:cstheme="minorBidi"/>
          <w:noProof/>
          <w:sz w:val="22"/>
          <w:szCs w:val="22"/>
          <w:lang w:eastAsia="en-US"/>
        </w:rPr>
      </w:pPr>
      <w:hyperlink w:anchor="_Toc440455775" w:history="1">
        <w:r w:rsidR="0092006B" w:rsidRPr="00076B76">
          <w:rPr>
            <w:rStyle w:val="Hyperlink"/>
            <w:noProof/>
          </w:rPr>
          <w:t>B.10.</w:t>
        </w:r>
        <w:r w:rsidR="0092006B">
          <w:rPr>
            <w:rFonts w:asciiTheme="minorHAnsi" w:eastAsiaTheme="minorEastAsia" w:hAnsiTheme="minorHAnsi" w:cstheme="minorBidi"/>
            <w:noProof/>
            <w:sz w:val="22"/>
            <w:szCs w:val="22"/>
            <w:lang w:eastAsia="en-US"/>
          </w:rPr>
          <w:tab/>
        </w:r>
        <w:r w:rsidR="0092006B" w:rsidRPr="00076B76">
          <w:rPr>
            <w:rStyle w:val="Hyperlink"/>
            <w:noProof/>
          </w:rPr>
          <w:t>Hortatory: Bathe in the ocean!</w:t>
        </w:r>
        <w:r w:rsidR="0092006B">
          <w:rPr>
            <w:noProof/>
            <w:webHidden/>
          </w:rPr>
          <w:tab/>
        </w:r>
        <w:r w:rsidR="0092006B">
          <w:rPr>
            <w:noProof/>
            <w:webHidden/>
          </w:rPr>
          <w:fldChar w:fldCharType="begin"/>
        </w:r>
        <w:r w:rsidR="0092006B">
          <w:rPr>
            <w:noProof/>
            <w:webHidden/>
          </w:rPr>
          <w:instrText xml:space="preserve"> PAGEREF _Toc440455775 \h </w:instrText>
        </w:r>
        <w:r w:rsidR="0092006B">
          <w:rPr>
            <w:noProof/>
            <w:webHidden/>
          </w:rPr>
        </w:r>
        <w:r w:rsidR="0092006B">
          <w:rPr>
            <w:noProof/>
            <w:webHidden/>
          </w:rPr>
          <w:fldChar w:fldCharType="separate"/>
        </w:r>
        <w:r w:rsidR="00154D81">
          <w:rPr>
            <w:noProof/>
            <w:webHidden/>
          </w:rPr>
          <w:t>632</w:t>
        </w:r>
        <w:r w:rsidR="0092006B">
          <w:rPr>
            <w:noProof/>
            <w:webHidden/>
          </w:rPr>
          <w:fldChar w:fldCharType="end"/>
        </w:r>
      </w:hyperlink>
    </w:p>
    <w:p w14:paraId="5DB869EA" w14:textId="77777777" w:rsidR="0092006B" w:rsidRDefault="007B450E">
      <w:pPr>
        <w:pStyle w:val="TOC3"/>
        <w:rPr>
          <w:rFonts w:asciiTheme="minorHAnsi" w:eastAsiaTheme="minorEastAsia" w:hAnsiTheme="minorHAnsi" w:cstheme="minorBidi"/>
          <w:noProof/>
          <w:sz w:val="22"/>
          <w:szCs w:val="22"/>
          <w:lang w:eastAsia="en-US"/>
        </w:rPr>
      </w:pPr>
      <w:hyperlink w:anchor="_Toc440455776" w:history="1">
        <w:r w:rsidR="0092006B" w:rsidRPr="00076B76">
          <w:rPr>
            <w:rStyle w:val="Hyperlink"/>
            <w:noProof/>
          </w:rPr>
          <w:t>B.11.</w:t>
        </w:r>
        <w:r w:rsidR="0092006B">
          <w:rPr>
            <w:rFonts w:asciiTheme="minorHAnsi" w:eastAsiaTheme="minorEastAsia" w:hAnsiTheme="minorHAnsi" w:cstheme="minorBidi"/>
            <w:noProof/>
            <w:sz w:val="22"/>
            <w:szCs w:val="22"/>
            <w:lang w:eastAsia="en-US"/>
          </w:rPr>
          <w:tab/>
        </w:r>
        <w:r w:rsidR="0092006B" w:rsidRPr="00076B76">
          <w:rPr>
            <w:rStyle w:val="Hyperlink"/>
            <w:noProof/>
          </w:rPr>
          <w:t>Joke: Drawing a monkey</w:t>
        </w:r>
        <w:r w:rsidR="0092006B">
          <w:rPr>
            <w:noProof/>
            <w:webHidden/>
          </w:rPr>
          <w:tab/>
        </w:r>
        <w:r w:rsidR="0092006B">
          <w:rPr>
            <w:noProof/>
            <w:webHidden/>
          </w:rPr>
          <w:fldChar w:fldCharType="begin"/>
        </w:r>
        <w:r w:rsidR="0092006B">
          <w:rPr>
            <w:noProof/>
            <w:webHidden/>
          </w:rPr>
          <w:instrText xml:space="preserve"> PAGEREF _Toc440455776 \h </w:instrText>
        </w:r>
        <w:r w:rsidR="0092006B">
          <w:rPr>
            <w:noProof/>
            <w:webHidden/>
          </w:rPr>
        </w:r>
        <w:r w:rsidR="0092006B">
          <w:rPr>
            <w:noProof/>
            <w:webHidden/>
          </w:rPr>
          <w:fldChar w:fldCharType="separate"/>
        </w:r>
        <w:r w:rsidR="00154D81">
          <w:rPr>
            <w:noProof/>
            <w:webHidden/>
          </w:rPr>
          <w:t>633</w:t>
        </w:r>
        <w:r w:rsidR="0092006B">
          <w:rPr>
            <w:noProof/>
            <w:webHidden/>
          </w:rPr>
          <w:fldChar w:fldCharType="end"/>
        </w:r>
      </w:hyperlink>
    </w:p>
    <w:p w14:paraId="06C4262E" w14:textId="77777777" w:rsidR="0092006B" w:rsidRDefault="007B450E">
      <w:pPr>
        <w:pStyle w:val="TOC3"/>
        <w:rPr>
          <w:rFonts w:asciiTheme="minorHAnsi" w:eastAsiaTheme="minorEastAsia" w:hAnsiTheme="minorHAnsi" w:cstheme="minorBidi"/>
          <w:noProof/>
          <w:sz w:val="22"/>
          <w:szCs w:val="22"/>
          <w:lang w:eastAsia="en-US"/>
        </w:rPr>
      </w:pPr>
      <w:hyperlink w:anchor="_Toc440455777" w:history="1">
        <w:r w:rsidR="0092006B" w:rsidRPr="00076B76">
          <w:rPr>
            <w:rStyle w:val="Hyperlink"/>
            <w:noProof/>
          </w:rPr>
          <w:t>B.12.</w:t>
        </w:r>
        <w:r w:rsidR="0092006B">
          <w:rPr>
            <w:rFonts w:asciiTheme="minorHAnsi" w:eastAsiaTheme="minorEastAsia" w:hAnsiTheme="minorHAnsi" w:cstheme="minorBidi"/>
            <w:noProof/>
            <w:sz w:val="22"/>
            <w:szCs w:val="22"/>
            <w:lang w:eastAsia="en-US"/>
          </w:rPr>
          <w:tab/>
        </w:r>
        <w:r w:rsidR="0092006B" w:rsidRPr="00076B76">
          <w:rPr>
            <w:rStyle w:val="Hyperlink"/>
            <w:noProof/>
          </w:rPr>
          <w:t>Joke: Dividing three fish</w:t>
        </w:r>
        <w:r w:rsidR="0092006B">
          <w:rPr>
            <w:noProof/>
            <w:webHidden/>
          </w:rPr>
          <w:tab/>
        </w:r>
        <w:r w:rsidR="0092006B">
          <w:rPr>
            <w:noProof/>
            <w:webHidden/>
          </w:rPr>
          <w:fldChar w:fldCharType="begin"/>
        </w:r>
        <w:r w:rsidR="0092006B">
          <w:rPr>
            <w:noProof/>
            <w:webHidden/>
          </w:rPr>
          <w:instrText xml:space="preserve"> PAGEREF _Toc440455777 \h </w:instrText>
        </w:r>
        <w:r w:rsidR="0092006B">
          <w:rPr>
            <w:noProof/>
            <w:webHidden/>
          </w:rPr>
        </w:r>
        <w:r w:rsidR="0092006B">
          <w:rPr>
            <w:noProof/>
            <w:webHidden/>
          </w:rPr>
          <w:fldChar w:fldCharType="separate"/>
        </w:r>
        <w:r w:rsidR="00154D81">
          <w:rPr>
            <w:noProof/>
            <w:webHidden/>
          </w:rPr>
          <w:t>635</w:t>
        </w:r>
        <w:r w:rsidR="0092006B">
          <w:rPr>
            <w:noProof/>
            <w:webHidden/>
          </w:rPr>
          <w:fldChar w:fldCharType="end"/>
        </w:r>
      </w:hyperlink>
    </w:p>
    <w:p w14:paraId="2DF962F7"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78" w:history="1">
        <w:r w:rsidR="0092006B" w:rsidRPr="00076B76">
          <w:rPr>
            <w:rStyle w:val="Hyperlink"/>
            <w:noProof/>
          </w:rPr>
          <w:t>C.</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Overview of recorded corpus</w:t>
        </w:r>
        <w:r w:rsidR="0092006B">
          <w:rPr>
            <w:noProof/>
            <w:webHidden/>
          </w:rPr>
          <w:tab/>
        </w:r>
        <w:r w:rsidR="0092006B">
          <w:rPr>
            <w:noProof/>
            <w:webHidden/>
          </w:rPr>
          <w:fldChar w:fldCharType="begin"/>
        </w:r>
        <w:r w:rsidR="0092006B">
          <w:rPr>
            <w:noProof/>
            <w:webHidden/>
          </w:rPr>
          <w:instrText xml:space="preserve"> PAGEREF _Toc440455778 \h </w:instrText>
        </w:r>
        <w:r w:rsidR="0092006B">
          <w:rPr>
            <w:noProof/>
            <w:webHidden/>
          </w:rPr>
        </w:r>
        <w:r w:rsidR="0092006B">
          <w:rPr>
            <w:noProof/>
            <w:webHidden/>
          </w:rPr>
          <w:fldChar w:fldCharType="separate"/>
        </w:r>
        <w:r w:rsidR="00154D81">
          <w:rPr>
            <w:noProof/>
            <w:webHidden/>
          </w:rPr>
          <w:t>637</w:t>
        </w:r>
        <w:r w:rsidR="0092006B">
          <w:rPr>
            <w:noProof/>
            <w:webHidden/>
          </w:rPr>
          <w:fldChar w:fldCharType="end"/>
        </w:r>
      </w:hyperlink>
    </w:p>
    <w:p w14:paraId="535676AB"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79" w:history="1">
        <w:r w:rsidR="0092006B" w:rsidRPr="00076B76">
          <w:rPr>
            <w:rStyle w:val="Hyperlink"/>
            <w:noProof/>
          </w:rPr>
          <w:t>D.</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OLAC resources for the languages of the Sarmi regency</w:t>
        </w:r>
        <w:r w:rsidR="0092006B">
          <w:rPr>
            <w:noProof/>
            <w:webHidden/>
          </w:rPr>
          <w:tab/>
        </w:r>
        <w:r w:rsidR="0092006B">
          <w:rPr>
            <w:noProof/>
            <w:webHidden/>
          </w:rPr>
          <w:fldChar w:fldCharType="begin"/>
        </w:r>
        <w:r w:rsidR="0092006B">
          <w:rPr>
            <w:noProof/>
            <w:webHidden/>
          </w:rPr>
          <w:instrText xml:space="preserve"> PAGEREF _Toc440455779 \h </w:instrText>
        </w:r>
        <w:r w:rsidR="0092006B">
          <w:rPr>
            <w:noProof/>
            <w:webHidden/>
          </w:rPr>
        </w:r>
        <w:r w:rsidR="0092006B">
          <w:rPr>
            <w:noProof/>
            <w:webHidden/>
          </w:rPr>
          <w:fldChar w:fldCharType="separate"/>
        </w:r>
        <w:r w:rsidR="00154D81">
          <w:rPr>
            <w:noProof/>
            <w:webHidden/>
          </w:rPr>
          <w:t>651</w:t>
        </w:r>
        <w:r w:rsidR="0092006B">
          <w:rPr>
            <w:noProof/>
            <w:webHidden/>
          </w:rPr>
          <w:fldChar w:fldCharType="end"/>
        </w:r>
      </w:hyperlink>
    </w:p>
    <w:p w14:paraId="37136F44"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80" w:history="1">
        <w:r w:rsidR="0092006B" w:rsidRPr="00076B76">
          <w:rPr>
            <w:rStyle w:val="Hyperlink"/>
            <w:noProof/>
          </w:rPr>
          <w:t>E.</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Population totals for West Papua</w:t>
        </w:r>
        <w:r w:rsidR="0092006B">
          <w:rPr>
            <w:noProof/>
            <w:webHidden/>
          </w:rPr>
          <w:tab/>
        </w:r>
        <w:r w:rsidR="0092006B">
          <w:rPr>
            <w:noProof/>
            <w:webHidden/>
          </w:rPr>
          <w:fldChar w:fldCharType="begin"/>
        </w:r>
        <w:r w:rsidR="0092006B">
          <w:rPr>
            <w:noProof/>
            <w:webHidden/>
          </w:rPr>
          <w:instrText xml:space="preserve"> PAGEREF _Toc440455780 \h </w:instrText>
        </w:r>
        <w:r w:rsidR="0092006B">
          <w:rPr>
            <w:noProof/>
            <w:webHidden/>
          </w:rPr>
        </w:r>
        <w:r w:rsidR="0092006B">
          <w:rPr>
            <w:noProof/>
            <w:webHidden/>
          </w:rPr>
          <w:fldChar w:fldCharType="separate"/>
        </w:r>
        <w:r w:rsidR="00154D81">
          <w:rPr>
            <w:noProof/>
            <w:webHidden/>
          </w:rPr>
          <w:t>653</w:t>
        </w:r>
        <w:r w:rsidR="0092006B">
          <w:rPr>
            <w:noProof/>
            <w:webHidden/>
          </w:rPr>
          <w:fldChar w:fldCharType="end"/>
        </w:r>
      </w:hyperlink>
    </w:p>
    <w:p w14:paraId="7FA041D1" w14:textId="77777777" w:rsidR="0092006B" w:rsidRDefault="007B450E">
      <w:pPr>
        <w:pStyle w:val="TOC2"/>
        <w:rPr>
          <w:rFonts w:asciiTheme="minorHAnsi" w:eastAsiaTheme="minorEastAsia" w:hAnsiTheme="minorHAnsi" w:cstheme="minorBidi"/>
          <w:b w:val="0"/>
          <w:noProof/>
          <w:sz w:val="22"/>
          <w:szCs w:val="22"/>
          <w:lang w:eastAsia="en-US"/>
        </w:rPr>
      </w:pPr>
      <w:hyperlink w:anchor="_Toc440455781" w:history="1">
        <w:r w:rsidR="0092006B" w:rsidRPr="00076B76">
          <w:rPr>
            <w:rStyle w:val="Hyperlink"/>
            <w:noProof/>
          </w:rPr>
          <w:t>F.</w:t>
        </w:r>
        <w:r w:rsidR="0092006B">
          <w:rPr>
            <w:rFonts w:asciiTheme="minorHAnsi" w:eastAsiaTheme="minorEastAsia" w:hAnsiTheme="minorHAnsi" w:cstheme="minorBidi"/>
            <w:b w:val="0"/>
            <w:noProof/>
            <w:sz w:val="22"/>
            <w:szCs w:val="22"/>
            <w:lang w:eastAsia="en-US"/>
          </w:rPr>
          <w:tab/>
        </w:r>
        <w:r w:rsidR="0092006B" w:rsidRPr="00076B76">
          <w:rPr>
            <w:rStyle w:val="Hyperlink"/>
            <w:noProof/>
          </w:rPr>
          <w:t>Affixation</w:t>
        </w:r>
        <w:r w:rsidR="0092006B">
          <w:rPr>
            <w:noProof/>
            <w:webHidden/>
          </w:rPr>
          <w:tab/>
        </w:r>
        <w:r w:rsidR="0092006B">
          <w:rPr>
            <w:noProof/>
            <w:webHidden/>
          </w:rPr>
          <w:fldChar w:fldCharType="begin"/>
        </w:r>
        <w:r w:rsidR="0092006B">
          <w:rPr>
            <w:noProof/>
            <w:webHidden/>
          </w:rPr>
          <w:instrText xml:space="preserve"> PAGEREF _Toc440455781 \h </w:instrText>
        </w:r>
        <w:r w:rsidR="0092006B">
          <w:rPr>
            <w:noProof/>
            <w:webHidden/>
          </w:rPr>
        </w:r>
        <w:r w:rsidR="0092006B">
          <w:rPr>
            <w:noProof/>
            <w:webHidden/>
          </w:rPr>
          <w:fldChar w:fldCharType="separate"/>
        </w:r>
        <w:r w:rsidR="00154D81">
          <w:rPr>
            <w:noProof/>
            <w:webHidden/>
          </w:rPr>
          <w:t>655</w:t>
        </w:r>
        <w:r w:rsidR="0092006B">
          <w:rPr>
            <w:noProof/>
            <w:webHidden/>
          </w:rPr>
          <w:fldChar w:fldCharType="end"/>
        </w:r>
      </w:hyperlink>
    </w:p>
    <w:p w14:paraId="4209DF05" w14:textId="77777777" w:rsidR="0092006B" w:rsidRDefault="007B450E">
      <w:pPr>
        <w:pStyle w:val="TOC3"/>
        <w:rPr>
          <w:rFonts w:asciiTheme="minorHAnsi" w:eastAsiaTheme="minorEastAsia" w:hAnsiTheme="minorHAnsi" w:cstheme="minorBidi"/>
          <w:noProof/>
          <w:sz w:val="22"/>
          <w:szCs w:val="22"/>
          <w:lang w:eastAsia="en-US"/>
        </w:rPr>
      </w:pPr>
      <w:hyperlink w:anchor="_Toc440455782" w:history="1">
        <w:r w:rsidR="0092006B" w:rsidRPr="00076B76">
          <w:rPr>
            <w:rStyle w:val="Hyperlink"/>
            <w:noProof/>
          </w:rPr>
          <w:t>F.1.</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Prefix </w:t>
        </w:r>
        <w:r w:rsidR="0092006B" w:rsidRPr="00076B76">
          <w:rPr>
            <w:rStyle w:val="Hyperlink"/>
            <w:i/>
            <w:smallCaps/>
            <w:noProof/>
          </w:rPr>
          <w:t>ter­</w:t>
        </w:r>
        <w:r w:rsidR="0092006B">
          <w:rPr>
            <w:noProof/>
            <w:webHidden/>
          </w:rPr>
          <w:tab/>
        </w:r>
        <w:r w:rsidR="0092006B">
          <w:rPr>
            <w:noProof/>
            <w:webHidden/>
          </w:rPr>
          <w:fldChar w:fldCharType="begin"/>
        </w:r>
        <w:r w:rsidR="0092006B">
          <w:rPr>
            <w:noProof/>
            <w:webHidden/>
          </w:rPr>
          <w:instrText xml:space="preserve"> PAGEREF _Toc440455782 \h </w:instrText>
        </w:r>
        <w:r w:rsidR="0092006B">
          <w:rPr>
            <w:noProof/>
            <w:webHidden/>
          </w:rPr>
        </w:r>
        <w:r w:rsidR="0092006B">
          <w:rPr>
            <w:noProof/>
            <w:webHidden/>
          </w:rPr>
          <w:fldChar w:fldCharType="separate"/>
        </w:r>
        <w:r w:rsidR="00154D81">
          <w:rPr>
            <w:noProof/>
            <w:webHidden/>
          </w:rPr>
          <w:t>655</w:t>
        </w:r>
        <w:r w:rsidR="0092006B">
          <w:rPr>
            <w:noProof/>
            <w:webHidden/>
          </w:rPr>
          <w:fldChar w:fldCharType="end"/>
        </w:r>
      </w:hyperlink>
    </w:p>
    <w:p w14:paraId="0FBD9278" w14:textId="77777777" w:rsidR="0092006B" w:rsidRDefault="007B450E">
      <w:pPr>
        <w:pStyle w:val="TOC3"/>
        <w:rPr>
          <w:rFonts w:asciiTheme="minorHAnsi" w:eastAsiaTheme="minorEastAsia" w:hAnsiTheme="minorHAnsi" w:cstheme="minorBidi"/>
          <w:noProof/>
          <w:sz w:val="22"/>
          <w:szCs w:val="22"/>
          <w:lang w:eastAsia="en-US"/>
        </w:rPr>
      </w:pPr>
      <w:hyperlink w:anchor="_Toc440455783" w:history="1">
        <w:r w:rsidR="0092006B" w:rsidRPr="00076B76">
          <w:rPr>
            <w:rStyle w:val="Hyperlink"/>
            <w:noProof/>
          </w:rPr>
          <w:t>F.2.</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Suffix </w:t>
        </w:r>
        <w:r w:rsidR="0092006B" w:rsidRPr="00076B76">
          <w:rPr>
            <w:rStyle w:val="Hyperlink"/>
            <w:i/>
            <w:noProof/>
          </w:rPr>
          <w:t>­ang</w:t>
        </w:r>
        <w:r w:rsidR="0092006B">
          <w:rPr>
            <w:noProof/>
            <w:webHidden/>
          </w:rPr>
          <w:tab/>
        </w:r>
        <w:r w:rsidR="0092006B">
          <w:rPr>
            <w:noProof/>
            <w:webHidden/>
          </w:rPr>
          <w:fldChar w:fldCharType="begin"/>
        </w:r>
        <w:r w:rsidR="0092006B">
          <w:rPr>
            <w:noProof/>
            <w:webHidden/>
          </w:rPr>
          <w:instrText xml:space="preserve"> PAGEREF _Toc440455783 \h </w:instrText>
        </w:r>
        <w:r w:rsidR="0092006B">
          <w:rPr>
            <w:noProof/>
            <w:webHidden/>
          </w:rPr>
        </w:r>
        <w:r w:rsidR="0092006B">
          <w:rPr>
            <w:noProof/>
            <w:webHidden/>
          </w:rPr>
          <w:fldChar w:fldCharType="separate"/>
        </w:r>
        <w:r w:rsidR="00154D81">
          <w:rPr>
            <w:noProof/>
            <w:webHidden/>
          </w:rPr>
          <w:t>656</w:t>
        </w:r>
        <w:r w:rsidR="0092006B">
          <w:rPr>
            <w:noProof/>
            <w:webHidden/>
          </w:rPr>
          <w:fldChar w:fldCharType="end"/>
        </w:r>
      </w:hyperlink>
    </w:p>
    <w:p w14:paraId="76A8BC4A" w14:textId="77777777" w:rsidR="0092006B" w:rsidRDefault="007B450E">
      <w:pPr>
        <w:pStyle w:val="TOC3"/>
        <w:rPr>
          <w:rFonts w:asciiTheme="minorHAnsi" w:eastAsiaTheme="minorEastAsia" w:hAnsiTheme="minorHAnsi" w:cstheme="minorBidi"/>
          <w:noProof/>
          <w:sz w:val="22"/>
          <w:szCs w:val="22"/>
          <w:lang w:eastAsia="en-US"/>
        </w:rPr>
      </w:pPr>
      <w:hyperlink w:anchor="_Toc440455784" w:history="1">
        <w:r w:rsidR="0092006B" w:rsidRPr="00076B76">
          <w:rPr>
            <w:rStyle w:val="Hyperlink"/>
            <w:noProof/>
          </w:rPr>
          <w:t>F.3.</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Prefix </w:t>
        </w:r>
        <w:r w:rsidR="0092006B" w:rsidRPr="00076B76">
          <w:rPr>
            <w:rStyle w:val="Hyperlink"/>
            <w:i/>
            <w:smallCaps/>
            <w:noProof/>
          </w:rPr>
          <w:t>pe(n)­</w:t>
        </w:r>
        <w:r w:rsidR="0092006B">
          <w:rPr>
            <w:noProof/>
            <w:webHidden/>
          </w:rPr>
          <w:tab/>
        </w:r>
        <w:r w:rsidR="0092006B">
          <w:rPr>
            <w:noProof/>
            <w:webHidden/>
          </w:rPr>
          <w:fldChar w:fldCharType="begin"/>
        </w:r>
        <w:r w:rsidR="0092006B">
          <w:rPr>
            <w:noProof/>
            <w:webHidden/>
          </w:rPr>
          <w:instrText xml:space="preserve"> PAGEREF _Toc440455784 \h </w:instrText>
        </w:r>
        <w:r w:rsidR="0092006B">
          <w:rPr>
            <w:noProof/>
            <w:webHidden/>
          </w:rPr>
        </w:r>
        <w:r w:rsidR="0092006B">
          <w:rPr>
            <w:noProof/>
            <w:webHidden/>
          </w:rPr>
          <w:fldChar w:fldCharType="separate"/>
        </w:r>
        <w:r w:rsidR="00154D81">
          <w:rPr>
            <w:noProof/>
            <w:webHidden/>
          </w:rPr>
          <w:t>658</w:t>
        </w:r>
        <w:r w:rsidR="0092006B">
          <w:rPr>
            <w:noProof/>
            <w:webHidden/>
          </w:rPr>
          <w:fldChar w:fldCharType="end"/>
        </w:r>
      </w:hyperlink>
    </w:p>
    <w:p w14:paraId="424C53A6" w14:textId="77777777" w:rsidR="0092006B" w:rsidRDefault="007B450E">
      <w:pPr>
        <w:pStyle w:val="TOC3"/>
        <w:rPr>
          <w:rFonts w:asciiTheme="minorHAnsi" w:eastAsiaTheme="minorEastAsia" w:hAnsiTheme="minorHAnsi" w:cstheme="minorBidi"/>
          <w:noProof/>
          <w:sz w:val="22"/>
          <w:szCs w:val="22"/>
          <w:lang w:eastAsia="en-US"/>
        </w:rPr>
      </w:pPr>
      <w:hyperlink w:anchor="_Toc440455785" w:history="1">
        <w:r w:rsidR="0092006B" w:rsidRPr="00076B76">
          <w:rPr>
            <w:rStyle w:val="Hyperlink"/>
            <w:noProof/>
          </w:rPr>
          <w:t>F.4.</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Prefix </w:t>
        </w:r>
        <w:r w:rsidR="0092006B" w:rsidRPr="00076B76">
          <w:rPr>
            <w:rStyle w:val="Hyperlink"/>
            <w:i/>
            <w:smallCaps/>
            <w:noProof/>
          </w:rPr>
          <w:t>ber­</w:t>
        </w:r>
        <w:r w:rsidR="0092006B">
          <w:rPr>
            <w:noProof/>
            <w:webHidden/>
          </w:rPr>
          <w:tab/>
        </w:r>
        <w:r w:rsidR="0092006B">
          <w:rPr>
            <w:noProof/>
            <w:webHidden/>
          </w:rPr>
          <w:fldChar w:fldCharType="begin"/>
        </w:r>
        <w:r w:rsidR="0092006B">
          <w:rPr>
            <w:noProof/>
            <w:webHidden/>
          </w:rPr>
          <w:instrText xml:space="preserve"> PAGEREF _Toc440455785 \h </w:instrText>
        </w:r>
        <w:r w:rsidR="0092006B">
          <w:rPr>
            <w:noProof/>
            <w:webHidden/>
          </w:rPr>
        </w:r>
        <w:r w:rsidR="0092006B">
          <w:rPr>
            <w:noProof/>
            <w:webHidden/>
          </w:rPr>
          <w:fldChar w:fldCharType="separate"/>
        </w:r>
        <w:r w:rsidR="00154D81">
          <w:rPr>
            <w:noProof/>
            <w:webHidden/>
          </w:rPr>
          <w:t>659</w:t>
        </w:r>
        <w:r w:rsidR="0092006B">
          <w:rPr>
            <w:noProof/>
            <w:webHidden/>
          </w:rPr>
          <w:fldChar w:fldCharType="end"/>
        </w:r>
      </w:hyperlink>
    </w:p>
    <w:p w14:paraId="0531EF62" w14:textId="77777777" w:rsidR="0092006B" w:rsidRDefault="007B450E">
      <w:pPr>
        <w:pStyle w:val="TOC3"/>
        <w:rPr>
          <w:rFonts w:asciiTheme="minorHAnsi" w:eastAsiaTheme="minorEastAsia" w:hAnsiTheme="minorHAnsi" w:cstheme="minorBidi"/>
          <w:noProof/>
          <w:sz w:val="22"/>
          <w:szCs w:val="22"/>
          <w:lang w:eastAsia="en-US"/>
        </w:rPr>
      </w:pPr>
      <w:hyperlink w:anchor="_Toc440455786" w:history="1">
        <w:r w:rsidR="0092006B" w:rsidRPr="00076B76">
          <w:rPr>
            <w:rStyle w:val="Hyperlink"/>
            <w:noProof/>
          </w:rPr>
          <w:t>F.5.</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Suffix </w:t>
        </w:r>
        <w:r w:rsidR="0092006B" w:rsidRPr="00076B76">
          <w:rPr>
            <w:rStyle w:val="Hyperlink"/>
            <w:i/>
            <w:noProof/>
          </w:rPr>
          <w:t>­nya</w:t>
        </w:r>
        <w:r w:rsidR="0092006B">
          <w:rPr>
            <w:noProof/>
            <w:webHidden/>
          </w:rPr>
          <w:tab/>
        </w:r>
        <w:r w:rsidR="0092006B">
          <w:rPr>
            <w:noProof/>
            <w:webHidden/>
          </w:rPr>
          <w:fldChar w:fldCharType="begin"/>
        </w:r>
        <w:r w:rsidR="0092006B">
          <w:rPr>
            <w:noProof/>
            <w:webHidden/>
          </w:rPr>
          <w:instrText xml:space="preserve"> PAGEREF _Toc440455786 \h </w:instrText>
        </w:r>
        <w:r w:rsidR="0092006B">
          <w:rPr>
            <w:noProof/>
            <w:webHidden/>
          </w:rPr>
        </w:r>
        <w:r w:rsidR="0092006B">
          <w:rPr>
            <w:noProof/>
            <w:webHidden/>
          </w:rPr>
          <w:fldChar w:fldCharType="separate"/>
        </w:r>
        <w:r w:rsidR="00154D81">
          <w:rPr>
            <w:noProof/>
            <w:webHidden/>
          </w:rPr>
          <w:t>661</w:t>
        </w:r>
        <w:r w:rsidR="0092006B">
          <w:rPr>
            <w:noProof/>
            <w:webHidden/>
          </w:rPr>
          <w:fldChar w:fldCharType="end"/>
        </w:r>
      </w:hyperlink>
    </w:p>
    <w:p w14:paraId="67B9418A" w14:textId="77777777" w:rsidR="0092006B" w:rsidRDefault="007B450E">
      <w:pPr>
        <w:pStyle w:val="TOC3"/>
        <w:rPr>
          <w:rFonts w:asciiTheme="minorHAnsi" w:eastAsiaTheme="minorEastAsia" w:hAnsiTheme="minorHAnsi" w:cstheme="minorBidi"/>
          <w:noProof/>
          <w:sz w:val="22"/>
          <w:szCs w:val="22"/>
          <w:lang w:eastAsia="en-US"/>
        </w:rPr>
      </w:pPr>
      <w:hyperlink w:anchor="_Toc440455787" w:history="1">
        <w:r w:rsidR="0092006B" w:rsidRPr="00076B76">
          <w:rPr>
            <w:rStyle w:val="Hyperlink"/>
            <w:noProof/>
          </w:rPr>
          <w:t>F.6.</w:t>
        </w:r>
        <w:r w:rsidR="0092006B">
          <w:rPr>
            <w:rFonts w:asciiTheme="minorHAnsi" w:eastAsiaTheme="minorEastAsia" w:hAnsiTheme="minorHAnsi" w:cstheme="minorBidi"/>
            <w:noProof/>
            <w:sz w:val="22"/>
            <w:szCs w:val="22"/>
            <w:lang w:eastAsia="en-US"/>
          </w:rPr>
          <w:tab/>
        </w:r>
        <w:r w:rsidR="0092006B" w:rsidRPr="00076B76">
          <w:rPr>
            <w:rStyle w:val="Hyperlink"/>
            <w:noProof/>
          </w:rPr>
          <w:t xml:space="preserve">Circumfix </w:t>
        </w:r>
        <w:r w:rsidR="0092006B" w:rsidRPr="00076B76">
          <w:rPr>
            <w:rStyle w:val="Hyperlink"/>
            <w:i/>
            <w:noProof/>
          </w:rPr>
          <w:t>ke­</w:t>
        </w:r>
        <w:r w:rsidR="0092006B" w:rsidRPr="00076B76">
          <w:rPr>
            <w:rStyle w:val="Hyperlink"/>
            <w:noProof/>
          </w:rPr>
          <w:t>/</w:t>
        </w:r>
        <w:r w:rsidR="0092006B" w:rsidRPr="00076B76">
          <w:rPr>
            <w:rStyle w:val="Hyperlink"/>
            <w:i/>
            <w:noProof/>
          </w:rPr>
          <w:t>­ang</w:t>
        </w:r>
        <w:r w:rsidR="0092006B">
          <w:rPr>
            <w:noProof/>
            <w:webHidden/>
          </w:rPr>
          <w:tab/>
        </w:r>
        <w:r w:rsidR="0092006B">
          <w:rPr>
            <w:noProof/>
            <w:webHidden/>
          </w:rPr>
          <w:fldChar w:fldCharType="begin"/>
        </w:r>
        <w:r w:rsidR="0092006B">
          <w:rPr>
            <w:noProof/>
            <w:webHidden/>
          </w:rPr>
          <w:instrText xml:space="preserve"> PAGEREF _Toc440455787 \h </w:instrText>
        </w:r>
        <w:r w:rsidR="0092006B">
          <w:rPr>
            <w:noProof/>
            <w:webHidden/>
          </w:rPr>
        </w:r>
        <w:r w:rsidR="0092006B">
          <w:rPr>
            <w:noProof/>
            <w:webHidden/>
          </w:rPr>
          <w:fldChar w:fldCharType="separate"/>
        </w:r>
        <w:r w:rsidR="00154D81">
          <w:rPr>
            <w:noProof/>
            <w:webHidden/>
          </w:rPr>
          <w:t>663</w:t>
        </w:r>
        <w:r w:rsidR="0092006B">
          <w:rPr>
            <w:noProof/>
            <w:webHidden/>
          </w:rPr>
          <w:fldChar w:fldCharType="end"/>
        </w:r>
      </w:hyperlink>
    </w:p>
    <w:p w14:paraId="49143B26" w14:textId="77777777" w:rsidR="0092006B" w:rsidRDefault="007B450E">
      <w:pPr>
        <w:pStyle w:val="TOC1"/>
        <w:rPr>
          <w:rFonts w:asciiTheme="minorHAnsi" w:eastAsiaTheme="minorEastAsia" w:hAnsiTheme="minorHAnsi" w:cstheme="minorBidi"/>
          <w:b w:val="0"/>
          <w:noProof/>
          <w:sz w:val="22"/>
          <w:szCs w:val="22"/>
          <w:lang w:eastAsia="en-US"/>
        </w:rPr>
      </w:pPr>
      <w:hyperlink w:anchor="_Toc440455788" w:history="1">
        <w:r w:rsidR="0092006B" w:rsidRPr="00076B76">
          <w:rPr>
            <w:rStyle w:val="Hyperlink"/>
            <w:noProof/>
          </w:rPr>
          <w:t>References</w:t>
        </w:r>
        <w:r w:rsidR="0092006B">
          <w:rPr>
            <w:noProof/>
            <w:webHidden/>
          </w:rPr>
          <w:tab/>
        </w:r>
        <w:r w:rsidR="0092006B">
          <w:rPr>
            <w:noProof/>
            <w:webHidden/>
          </w:rPr>
          <w:fldChar w:fldCharType="begin"/>
        </w:r>
        <w:r w:rsidR="0092006B">
          <w:rPr>
            <w:noProof/>
            <w:webHidden/>
          </w:rPr>
          <w:instrText xml:space="preserve"> PAGEREF _Toc440455788 \h </w:instrText>
        </w:r>
        <w:r w:rsidR="0092006B">
          <w:rPr>
            <w:noProof/>
            <w:webHidden/>
          </w:rPr>
        </w:r>
        <w:r w:rsidR="0092006B">
          <w:rPr>
            <w:noProof/>
            <w:webHidden/>
          </w:rPr>
          <w:fldChar w:fldCharType="separate"/>
        </w:r>
        <w:r w:rsidR="00154D81">
          <w:rPr>
            <w:noProof/>
            <w:webHidden/>
          </w:rPr>
          <w:t>665</w:t>
        </w:r>
        <w:r w:rsidR="0092006B">
          <w:rPr>
            <w:noProof/>
            <w:webHidden/>
          </w:rPr>
          <w:fldChar w:fldCharType="end"/>
        </w:r>
      </w:hyperlink>
    </w:p>
    <w:p w14:paraId="66E4D39C" w14:textId="77777777" w:rsidR="00727DBB" w:rsidRDefault="00C21F17" w:rsidP="00727DBB">
      <w:pPr>
        <w:sectPr w:rsidR="00727DBB" w:rsidSect="00D707BC">
          <w:type w:val="oddPage"/>
          <w:pgSz w:w="11907" w:h="16840" w:code="9"/>
          <w:pgMar w:top="3289" w:right="2552" w:bottom="2722" w:left="2552" w:header="2722" w:footer="1134" w:gutter="0"/>
          <w:pgNumType w:fmt="lowerRoman"/>
          <w:cols w:space="720"/>
          <w:titlePg/>
        </w:sectPr>
      </w:pPr>
      <w:r>
        <w:fldChar w:fldCharType="end"/>
      </w:r>
    </w:p>
    <w:p w14:paraId="7396E70E" w14:textId="77777777" w:rsidR="00727DBB" w:rsidRDefault="00B00E28" w:rsidP="00E82705">
      <w:pPr>
        <w:pStyle w:val="Heading1"/>
        <w:numPr>
          <w:ilvl w:val="0"/>
          <w:numId w:val="15"/>
        </w:numPr>
      </w:pPr>
      <w:bookmarkStart w:id="12" w:name="_Ref342473396"/>
      <w:bookmarkStart w:id="13" w:name="_Toc342589997"/>
      <w:bookmarkStart w:id="14" w:name="_Toc353454767"/>
      <w:bookmarkStart w:id="15" w:name="_Toc440455454"/>
      <w:bookmarkStart w:id="16" w:name="_Toc440455476"/>
      <w:r>
        <w:lastRenderedPageBreak/>
        <w:t>List of abbreviations</w:t>
      </w:r>
      <w:bookmarkEnd w:id="12"/>
      <w:bookmarkEnd w:id="13"/>
      <w:bookmarkEnd w:id="14"/>
      <w:bookmarkEnd w:id="15"/>
      <w:bookmarkEnd w:id="16"/>
    </w:p>
    <w:p w14:paraId="7F2AE6B0" w14:textId="77777777" w:rsidR="00434AD4" w:rsidRDefault="00434AD4" w:rsidP="00434AD4">
      <w:pPr>
        <w:sectPr w:rsidR="00434AD4" w:rsidSect="00D707BC">
          <w:headerReference w:type="even" r:id="rId16"/>
          <w:headerReference w:type="default" r:id="rId17"/>
          <w:type w:val="oddPage"/>
          <w:pgSz w:w="11907" w:h="16840" w:code="9"/>
          <w:pgMar w:top="3289" w:right="2552" w:bottom="2722" w:left="2552" w:header="2722" w:footer="1134" w:gutter="0"/>
          <w:pgNumType w:fmt="lowerRoman"/>
          <w:cols w:num="2" w:space="720" w:equalWidth="0">
            <w:col w:w="3041" w:space="720"/>
            <w:col w:w="3041"/>
          </w:cols>
          <w:titlePg/>
        </w:sectPr>
      </w:pPr>
    </w:p>
    <w:tbl>
      <w:tblPr>
        <w:tblW w:w="3005" w:type="dxa"/>
        <w:tblLayout w:type="fixed"/>
        <w:tblCellMar>
          <w:left w:w="0" w:type="dxa"/>
          <w:right w:w="0" w:type="dxa"/>
        </w:tblCellMar>
        <w:tblLook w:val="01E0" w:firstRow="1" w:lastRow="1" w:firstColumn="1" w:lastColumn="1" w:noHBand="0" w:noVBand="0"/>
      </w:tblPr>
      <w:tblGrid>
        <w:gridCol w:w="964"/>
        <w:gridCol w:w="2041"/>
      </w:tblGrid>
      <w:tr w:rsidR="00DA5225" w:rsidRPr="001C5DA9" w14:paraId="297F76D4" w14:textId="77777777" w:rsidTr="00AC23C4">
        <w:tc>
          <w:tcPr>
            <w:tcW w:w="964" w:type="dxa"/>
            <w:shd w:val="clear" w:color="auto" w:fill="auto"/>
          </w:tcPr>
          <w:p w14:paraId="152FC2D1" w14:textId="77777777" w:rsidR="00DA5225" w:rsidRPr="001C5DA9" w:rsidRDefault="00DA5225" w:rsidP="00434AD4">
            <w:r w:rsidRPr="001C5DA9">
              <w:lastRenderedPageBreak/>
              <w:t>1, 2, 3</w:t>
            </w:r>
          </w:p>
        </w:tc>
        <w:tc>
          <w:tcPr>
            <w:tcW w:w="2041" w:type="dxa"/>
            <w:shd w:val="clear" w:color="auto" w:fill="auto"/>
          </w:tcPr>
          <w:p w14:paraId="645199A0" w14:textId="77777777" w:rsidR="00DA5225" w:rsidRPr="001C5DA9" w:rsidRDefault="00DA5225" w:rsidP="00434AD4">
            <w:r w:rsidRPr="001C5DA9">
              <w:t>1st, 2nd, 3rd person</w:t>
            </w:r>
          </w:p>
        </w:tc>
      </w:tr>
      <w:tr w:rsidR="00DA5225" w:rsidRPr="001C5DA9" w14:paraId="3C5B013C" w14:textId="77777777" w:rsidTr="00AC23C4">
        <w:tc>
          <w:tcPr>
            <w:tcW w:w="964" w:type="dxa"/>
            <w:shd w:val="clear" w:color="auto" w:fill="auto"/>
          </w:tcPr>
          <w:p w14:paraId="5B9BF971" w14:textId="77777777" w:rsidR="00DA5225" w:rsidRPr="001C5DA9" w:rsidRDefault="00DA5225" w:rsidP="00434AD4">
            <w:r w:rsidRPr="001C5DA9">
              <w:rPr>
                <w:rStyle w:val="ChSmallCaps"/>
              </w:rPr>
              <w:t>acl</w:t>
            </w:r>
          </w:p>
        </w:tc>
        <w:tc>
          <w:tcPr>
            <w:tcW w:w="2041" w:type="dxa"/>
            <w:shd w:val="clear" w:color="auto" w:fill="auto"/>
          </w:tcPr>
          <w:p w14:paraId="09BD405E" w14:textId="77777777" w:rsidR="00DA5225" w:rsidRPr="001C5DA9" w:rsidRDefault="00DA5225" w:rsidP="00434AD4">
            <w:r>
              <w:t>accidental</w:t>
            </w:r>
          </w:p>
        </w:tc>
      </w:tr>
      <w:tr w:rsidR="00DA5225" w:rsidRPr="001C5DA9" w14:paraId="20F65504" w14:textId="77777777" w:rsidTr="00AC23C4">
        <w:tc>
          <w:tcPr>
            <w:tcW w:w="964" w:type="dxa"/>
            <w:shd w:val="clear" w:color="auto" w:fill="auto"/>
          </w:tcPr>
          <w:p w14:paraId="0A4B1F49" w14:textId="77777777" w:rsidR="00DA5225" w:rsidRPr="001C5DA9" w:rsidRDefault="00DA5225" w:rsidP="00434AD4">
            <w:pPr>
              <w:rPr>
                <w:rStyle w:val="ChSmallCaps"/>
              </w:rPr>
            </w:pPr>
            <w:r>
              <w:rPr>
                <w:rStyle w:val="ChSmallCaps"/>
              </w:rPr>
              <w:t>adjct</w:t>
            </w:r>
          </w:p>
        </w:tc>
        <w:tc>
          <w:tcPr>
            <w:tcW w:w="2041" w:type="dxa"/>
            <w:shd w:val="clear" w:color="auto" w:fill="auto"/>
          </w:tcPr>
          <w:p w14:paraId="7EFBE7BE" w14:textId="77777777" w:rsidR="00DA5225" w:rsidRDefault="00DA5225" w:rsidP="00434AD4">
            <w:r>
              <w:t>adjunct</w:t>
            </w:r>
          </w:p>
        </w:tc>
      </w:tr>
      <w:tr w:rsidR="00DA5225" w:rsidRPr="001C5DA9" w14:paraId="2F94E793" w14:textId="77777777" w:rsidTr="00AC23C4">
        <w:tc>
          <w:tcPr>
            <w:tcW w:w="964" w:type="dxa"/>
            <w:shd w:val="clear" w:color="auto" w:fill="auto"/>
          </w:tcPr>
          <w:p w14:paraId="252850FF" w14:textId="77777777" w:rsidR="00DA5225" w:rsidRPr="001C5DA9" w:rsidRDefault="00DA5225" w:rsidP="00434AD4">
            <w:r w:rsidRPr="001C5DA9">
              <w:rPr>
                <w:rStyle w:val="ChSmallCaps"/>
              </w:rPr>
              <w:t>adnom</w:t>
            </w:r>
          </w:p>
        </w:tc>
        <w:tc>
          <w:tcPr>
            <w:tcW w:w="2041" w:type="dxa"/>
            <w:shd w:val="clear" w:color="auto" w:fill="auto"/>
          </w:tcPr>
          <w:p w14:paraId="16B8189C" w14:textId="77777777" w:rsidR="00DA5225" w:rsidRPr="001C5DA9" w:rsidRDefault="00DA5225" w:rsidP="00434AD4">
            <w:r>
              <w:t>adnominal</w:t>
            </w:r>
          </w:p>
        </w:tc>
      </w:tr>
      <w:tr w:rsidR="00DA5225" w:rsidRPr="001C5DA9" w14:paraId="45FF92A1" w14:textId="77777777" w:rsidTr="00AC23C4">
        <w:tc>
          <w:tcPr>
            <w:tcW w:w="964" w:type="dxa"/>
            <w:shd w:val="clear" w:color="auto" w:fill="auto"/>
          </w:tcPr>
          <w:p w14:paraId="7E84B024" w14:textId="25500C08" w:rsidR="00DA5225" w:rsidRPr="001C5DA9" w:rsidRDefault="00DA5225" w:rsidP="00434AD4">
            <w:pPr>
              <w:rPr>
                <w:rStyle w:val="ChSmallCaps"/>
              </w:rPr>
            </w:pPr>
            <w:r>
              <w:rPr>
                <w:lang w:eastAsia="en-US"/>
              </w:rPr>
              <w:t>AdPoss</w:t>
            </w:r>
            <w:r w:rsidR="00714036">
              <w:rPr>
                <w:lang w:eastAsia="en-US"/>
              </w:rPr>
              <w:t>.</w:t>
            </w:r>
          </w:p>
        </w:tc>
        <w:tc>
          <w:tcPr>
            <w:tcW w:w="2041" w:type="dxa"/>
            <w:shd w:val="clear" w:color="auto" w:fill="auto"/>
          </w:tcPr>
          <w:p w14:paraId="436648B1" w14:textId="77777777" w:rsidR="00DA5225" w:rsidRDefault="00DA5225" w:rsidP="00434AD4">
            <w:r w:rsidRPr="000320EB">
              <w:t>adnominal possessive</w:t>
            </w:r>
          </w:p>
        </w:tc>
      </w:tr>
      <w:tr w:rsidR="00DA5225" w:rsidRPr="001C5DA9" w14:paraId="09EEE0C5" w14:textId="77777777" w:rsidTr="00AC23C4">
        <w:tc>
          <w:tcPr>
            <w:tcW w:w="964" w:type="dxa"/>
            <w:shd w:val="clear" w:color="auto" w:fill="auto"/>
          </w:tcPr>
          <w:p w14:paraId="78A90CA4" w14:textId="77777777" w:rsidR="00DA5225" w:rsidRPr="001C5DA9" w:rsidRDefault="00DA5225" w:rsidP="00434AD4">
            <w:r w:rsidRPr="001C5DA9">
              <w:rPr>
                <w:rStyle w:val="ChSmallCaps"/>
              </w:rPr>
              <w:t>adv</w:t>
            </w:r>
          </w:p>
        </w:tc>
        <w:tc>
          <w:tcPr>
            <w:tcW w:w="2041" w:type="dxa"/>
            <w:shd w:val="clear" w:color="auto" w:fill="auto"/>
          </w:tcPr>
          <w:p w14:paraId="0856EDD6" w14:textId="77777777" w:rsidR="00DA5225" w:rsidRPr="001C5DA9" w:rsidRDefault="00DA5225" w:rsidP="00434AD4">
            <w:r>
              <w:t>adverb</w:t>
            </w:r>
          </w:p>
        </w:tc>
      </w:tr>
      <w:tr w:rsidR="00DA5225" w:rsidRPr="001C5DA9" w14:paraId="5DBDF996" w14:textId="77777777" w:rsidTr="00AC23C4">
        <w:tc>
          <w:tcPr>
            <w:tcW w:w="964" w:type="dxa"/>
            <w:shd w:val="clear" w:color="auto" w:fill="auto"/>
          </w:tcPr>
          <w:p w14:paraId="2C31979F" w14:textId="77777777" w:rsidR="00DA5225" w:rsidRPr="001C5DA9" w:rsidRDefault="00DA5225" w:rsidP="00434AD4">
            <w:pPr>
              <w:rPr>
                <w:rStyle w:val="ChSmallCaps"/>
              </w:rPr>
            </w:pPr>
            <w:r>
              <w:rPr>
                <w:rStyle w:val="ChSmallCaps"/>
              </w:rPr>
              <w:t>adv.t</w:t>
            </w:r>
          </w:p>
        </w:tc>
        <w:tc>
          <w:tcPr>
            <w:tcW w:w="2041" w:type="dxa"/>
            <w:shd w:val="clear" w:color="auto" w:fill="auto"/>
          </w:tcPr>
          <w:p w14:paraId="05926F21" w14:textId="77777777" w:rsidR="00DA5225" w:rsidRDefault="00DA5225" w:rsidP="00434AD4">
            <w:r>
              <w:t>adverb, temporal</w:t>
            </w:r>
          </w:p>
        </w:tc>
      </w:tr>
      <w:tr w:rsidR="00DA5225" w:rsidRPr="001C5DA9" w14:paraId="248DC0F8" w14:textId="77777777" w:rsidTr="00AC23C4">
        <w:tc>
          <w:tcPr>
            <w:tcW w:w="964" w:type="dxa"/>
            <w:shd w:val="clear" w:color="auto" w:fill="auto"/>
          </w:tcPr>
          <w:p w14:paraId="5C1CDCF6" w14:textId="77777777" w:rsidR="00DA5225" w:rsidRPr="001C5DA9" w:rsidRDefault="00DA5225" w:rsidP="00434AD4">
            <w:r w:rsidRPr="001C5DA9">
              <w:rPr>
                <w:rStyle w:val="ChSmallCaps"/>
              </w:rPr>
              <w:t>advs</w:t>
            </w:r>
          </w:p>
        </w:tc>
        <w:tc>
          <w:tcPr>
            <w:tcW w:w="2041" w:type="dxa"/>
            <w:shd w:val="clear" w:color="auto" w:fill="auto"/>
          </w:tcPr>
          <w:p w14:paraId="5A55B1AB" w14:textId="77777777" w:rsidR="00DA5225" w:rsidRPr="001C5DA9" w:rsidRDefault="00DA5225" w:rsidP="00434AD4">
            <w:r>
              <w:t>adversative</w:t>
            </w:r>
          </w:p>
        </w:tc>
      </w:tr>
      <w:tr w:rsidR="00DA5225" w:rsidRPr="001C5DA9" w14:paraId="4D4B3E42" w14:textId="77777777" w:rsidTr="00AC23C4">
        <w:tc>
          <w:tcPr>
            <w:tcW w:w="964" w:type="dxa"/>
            <w:shd w:val="clear" w:color="auto" w:fill="auto"/>
          </w:tcPr>
          <w:p w14:paraId="6D30A762" w14:textId="77777777" w:rsidR="00DA5225" w:rsidRPr="001C5DA9" w:rsidRDefault="00DA5225" w:rsidP="00434AD4">
            <w:r w:rsidRPr="001C5DA9">
              <w:rPr>
                <w:rStyle w:val="ChSmallCaps"/>
              </w:rPr>
              <w:t>affr</w:t>
            </w:r>
          </w:p>
        </w:tc>
        <w:tc>
          <w:tcPr>
            <w:tcW w:w="2041" w:type="dxa"/>
            <w:shd w:val="clear" w:color="auto" w:fill="auto"/>
          </w:tcPr>
          <w:p w14:paraId="7E924AC4" w14:textId="77777777" w:rsidR="00DA5225" w:rsidRPr="001C5DA9" w:rsidRDefault="00DA5225" w:rsidP="00434AD4">
            <w:r>
              <w:t>affricate</w:t>
            </w:r>
          </w:p>
        </w:tc>
      </w:tr>
      <w:tr w:rsidR="00DA5225" w:rsidRPr="001C5DA9" w14:paraId="50380401" w14:textId="77777777" w:rsidTr="00AC23C4">
        <w:tc>
          <w:tcPr>
            <w:tcW w:w="964" w:type="dxa"/>
            <w:shd w:val="clear" w:color="auto" w:fill="auto"/>
          </w:tcPr>
          <w:p w14:paraId="5AA049F5" w14:textId="77777777" w:rsidR="00DA5225" w:rsidRPr="001C5DA9" w:rsidRDefault="00DA5225" w:rsidP="00434AD4">
            <w:pPr>
              <w:rPr>
                <w:rStyle w:val="ChSmallCaps"/>
              </w:rPr>
            </w:pPr>
            <w:r>
              <w:rPr>
                <w:rStyle w:val="ChSmallCaps"/>
              </w:rPr>
              <w:t>affx</w:t>
            </w:r>
          </w:p>
        </w:tc>
        <w:tc>
          <w:tcPr>
            <w:tcW w:w="2041" w:type="dxa"/>
            <w:shd w:val="clear" w:color="auto" w:fill="auto"/>
          </w:tcPr>
          <w:p w14:paraId="52422FFE" w14:textId="77777777" w:rsidR="00DA5225" w:rsidRDefault="00DA5225" w:rsidP="00434AD4">
            <w:r>
              <w:rPr>
                <w:lang w:eastAsia="en-US"/>
              </w:rPr>
              <w:t>affixation</w:t>
            </w:r>
          </w:p>
        </w:tc>
      </w:tr>
      <w:tr w:rsidR="00DA5225" w:rsidRPr="001C5DA9" w14:paraId="4F57A7D2" w14:textId="77777777" w:rsidTr="00AC23C4">
        <w:tc>
          <w:tcPr>
            <w:tcW w:w="964" w:type="dxa"/>
            <w:shd w:val="clear" w:color="auto" w:fill="auto"/>
          </w:tcPr>
          <w:p w14:paraId="0FFE8750" w14:textId="77777777" w:rsidR="00DA5225" w:rsidRPr="001C5DA9" w:rsidRDefault="00DA5225" w:rsidP="00434AD4">
            <w:r w:rsidRPr="001C5DA9">
              <w:rPr>
                <w:rStyle w:val="ChSmallCaps"/>
              </w:rPr>
              <w:t>ag</w:t>
            </w:r>
          </w:p>
        </w:tc>
        <w:tc>
          <w:tcPr>
            <w:tcW w:w="2041" w:type="dxa"/>
            <w:shd w:val="clear" w:color="auto" w:fill="auto"/>
          </w:tcPr>
          <w:p w14:paraId="3299BF96" w14:textId="77777777" w:rsidR="00DA5225" w:rsidRPr="001C5DA9" w:rsidRDefault="00DA5225" w:rsidP="00434AD4">
            <w:r>
              <w:t>agent</w:t>
            </w:r>
          </w:p>
        </w:tc>
      </w:tr>
      <w:tr w:rsidR="00DA5225" w:rsidRPr="001C5DA9" w14:paraId="56785E70" w14:textId="77777777" w:rsidTr="00AC23C4">
        <w:tc>
          <w:tcPr>
            <w:tcW w:w="964" w:type="dxa"/>
            <w:shd w:val="clear" w:color="auto" w:fill="auto"/>
          </w:tcPr>
          <w:p w14:paraId="70CE0452" w14:textId="77777777" w:rsidR="00DA5225" w:rsidRPr="001C5DA9" w:rsidRDefault="00DA5225" w:rsidP="00434AD4">
            <w:r w:rsidRPr="001C5DA9">
              <w:rPr>
                <w:rStyle w:val="ChSmallCaps"/>
              </w:rPr>
              <w:t>agt</w:t>
            </w:r>
          </w:p>
        </w:tc>
        <w:tc>
          <w:tcPr>
            <w:tcW w:w="2041" w:type="dxa"/>
            <w:shd w:val="clear" w:color="auto" w:fill="auto"/>
          </w:tcPr>
          <w:p w14:paraId="2A88A03F" w14:textId="77777777" w:rsidR="00DA5225" w:rsidRPr="001C5DA9" w:rsidRDefault="00DA5225" w:rsidP="00434AD4">
            <w:r>
              <w:t>agentive</w:t>
            </w:r>
          </w:p>
        </w:tc>
      </w:tr>
      <w:tr w:rsidR="00DA5225" w:rsidRPr="001C5DA9" w14:paraId="2C533FFB" w14:textId="77777777" w:rsidTr="00AC23C4">
        <w:tc>
          <w:tcPr>
            <w:tcW w:w="964" w:type="dxa"/>
            <w:shd w:val="clear" w:color="auto" w:fill="auto"/>
          </w:tcPr>
          <w:p w14:paraId="62CBC873" w14:textId="77777777" w:rsidR="00DA5225" w:rsidRPr="001C5DA9" w:rsidRDefault="00DA5225" w:rsidP="00434AD4">
            <w:r w:rsidRPr="001C5DA9">
              <w:rPr>
                <w:rStyle w:val="ChSmallCaps"/>
              </w:rPr>
              <w:t>al</w:t>
            </w:r>
          </w:p>
        </w:tc>
        <w:tc>
          <w:tcPr>
            <w:tcW w:w="2041" w:type="dxa"/>
            <w:shd w:val="clear" w:color="auto" w:fill="auto"/>
          </w:tcPr>
          <w:p w14:paraId="3ED5D4D8" w14:textId="77777777" w:rsidR="00DA5225" w:rsidRPr="001C5DA9" w:rsidRDefault="00DA5225" w:rsidP="00434AD4">
            <w:r>
              <w:t>alienable</w:t>
            </w:r>
          </w:p>
        </w:tc>
      </w:tr>
      <w:tr w:rsidR="00DA5225" w:rsidRPr="001C5DA9" w14:paraId="45A37B14" w14:textId="77777777" w:rsidTr="00AC23C4">
        <w:tc>
          <w:tcPr>
            <w:tcW w:w="964" w:type="dxa"/>
            <w:shd w:val="clear" w:color="auto" w:fill="auto"/>
          </w:tcPr>
          <w:p w14:paraId="10CA4E0A" w14:textId="77777777" w:rsidR="00DA5225" w:rsidRPr="009901C0" w:rsidRDefault="00DA5225" w:rsidP="00434AD4">
            <w:r w:rsidRPr="009901C0">
              <w:t>Alt</w:t>
            </w:r>
            <w:r>
              <w:t>.</w:t>
            </w:r>
          </w:p>
        </w:tc>
        <w:tc>
          <w:tcPr>
            <w:tcW w:w="2041" w:type="dxa"/>
            <w:shd w:val="clear" w:color="auto" w:fill="auto"/>
          </w:tcPr>
          <w:p w14:paraId="3C207E8B" w14:textId="77777777" w:rsidR="00DA5225" w:rsidRPr="001C5DA9" w:rsidRDefault="00DA5225" w:rsidP="00434AD4">
            <w:r>
              <w:t>alternative</w:t>
            </w:r>
          </w:p>
        </w:tc>
      </w:tr>
      <w:tr w:rsidR="00DA5225" w:rsidRPr="001C5DA9" w14:paraId="78F7E387" w14:textId="77777777" w:rsidTr="00AC23C4">
        <w:tc>
          <w:tcPr>
            <w:tcW w:w="964" w:type="dxa"/>
            <w:shd w:val="clear" w:color="auto" w:fill="auto"/>
          </w:tcPr>
          <w:p w14:paraId="2BB58D47" w14:textId="77777777" w:rsidR="00DA5225" w:rsidRPr="001C5DA9" w:rsidRDefault="00DA5225" w:rsidP="00434AD4">
            <w:r w:rsidRPr="001C5DA9">
              <w:rPr>
                <w:rStyle w:val="ChSmallCaps"/>
              </w:rPr>
              <w:t>alv</w:t>
            </w:r>
          </w:p>
        </w:tc>
        <w:tc>
          <w:tcPr>
            <w:tcW w:w="2041" w:type="dxa"/>
            <w:shd w:val="clear" w:color="auto" w:fill="auto"/>
          </w:tcPr>
          <w:p w14:paraId="6EF99C8E" w14:textId="77777777" w:rsidR="00DA5225" w:rsidRPr="001C5DA9" w:rsidRDefault="00DA5225" w:rsidP="00434AD4">
            <w:r>
              <w:t>alveolar</w:t>
            </w:r>
          </w:p>
        </w:tc>
      </w:tr>
      <w:tr w:rsidR="00DA5225" w:rsidRPr="001C5DA9" w14:paraId="61D88632" w14:textId="77777777" w:rsidTr="00AC23C4">
        <w:tc>
          <w:tcPr>
            <w:tcW w:w="964" w:type="dxa"/>
            <w:shd w:val="clear" w:color="auto" w:fill="auto"/>
          </w:tcPr>
          <w:p w14:paraId="58E09A44" w14:textId="77777777" w:rsidR="00DA5225" w:rsidRPr="001C5DA9" w:rsidRDefault="00DA5225" w:rsidP="00434AD4">
            <w:r w:rsidRPr="001C5DA9">
              <w:rPr>
                <w:rStyle w:val="ChSmallCaps"/>
              </w:rPr>
              <w:t>an</w:t>
            </w:r>
          </w:p>
        </w:tc>
        <w:tc>
          <w:tcPr>
            <w:tcW w:w="2041" w:type="dxa"/>
            <w:shd w:val="clear" w:color="auto" w:fill="auto"/>
          </w:tcPr>
          <w:p w14:paraId="3B8B1605" w14:textId="77777777" w:rsidR="00DA5225" w:rsidRPr="001C5DA9" w:rsidRDefault="00DA5225" w:rsidP="00434AD4">
            <w:r>
              <w:t>animate</w:t>
            </w:r>
          </w:p>
        </w:tc>
      </w:tr>
      <w:tr w:rsidR="00DA5225" w:rsidRPr="001C5DA9" w14:paraId="54E672A3" w14:textId="77777777" w:rsidTr="00AC23C4">
        <w:tc>
          <w:tcPr>
            <w:tcW w:w="964" w:type="dxa"/>
            <w:shd w:val="clear" w:color="auto" w:fill="auto"/>
          </w:tcPr>
          <w:p w14:paraId="4AA117D6" w14:textId="77777777" w:rsidR="00DA5225" w:rsidRPr="001C5DA9" w:rsidRDefault="00DA5225" w:rsidP="00434AD4">
            <w:r w:rsidRPr="001C5DA9">
              <w:rPr>
                <w:rStyle w:val="ChSmallCaps"/>
              </w:rPr>
              <w:t>apr</w:t>
            </w:r>
          </w:p>
        </w:tc>
        <w:tc>
          <w:tcPr>
            <w:tcW w:w="2041" w:type="dxa"/>
            <w:shd w:val="clear" w:color="auto" w:fill="auto"/>
          </w:tcPr>
          <w:p w14:paraId="211C4742" w14:textId="77777777" w:rsidR="00DA5225" w:rsidRPr="00DA6BDC" w:rsidRDefault="00DA5225" w:rsidP="00434AD4">
            <w:r w:rsidRPr="00DA6BDC">
              <w:t>approximant</w:t>
            </w:r>
          </w:p>
        </w:tc>
      </w:tr>
      <w:tr w:rsidR="00DA5225" w:rsidRPr="001C5DA9" w14:paraId="599773A9" w14:textId="77777777" w:rsidTr="00AC23C4">
        <w:tc>
          <w:tcPr>
            <w:tcW w:w="964" w:type="dxa"/>
            <w:shd w:val="clear" w:color="auto" w:fill="auto"/>
          </w:tcPr>
          <w:p w14:paraId="27C8B1E1" w14:textId="77777777" w:rsidR="00DA5225" w:rsidRPr="001C5DA9" w:rsidRDefault="00DA5225" w:rsidP="00434AD4">
            <w:r w:rsidRPr="001C5DA9">
              <w:rPr>
                <w:rStyle w:val="ChSmallCaps"/>
              </w:rPr>
              <w:t>a-p-ult</w:t>
            </w:r>
          </w:p>
        </w:tc>
        <w:tc>
          <w:tcPr>
            <w:tcW w:w="2041" w:type="dxa"/>
            <w:shd w:val="clear" w:color="auto" w:fill="auto"/>
          </w:tcPr>
          <w:p w14:paraId="595CD655" w14:textId="77777777" w:rsidR="00DA5225" w:rsidRPr="001C5DA9" w:rsidRDefault="00DA5225" w:rsidP="00434AD4">
            <w:r w:rsidRPr="00913A62">
              <w:t>antepenultimate</w:t>
            </w:r>
          </w:p>
        </w:tc>
      </w:tr>
      <w:tr w:rsidR="00DA5225" w:rsidRPr="001C5DA9" w14:paraId="161706F0" w14:textId="77777777" w:rsidTr="00AC23C4">
        <w:tc>
          <w:tcPr>
            <w:tcW w:w="964" w:type="dxa"/>
            <w:shd w:val="clear" w:color="auto" w:fill="auto"/>
          </w:tcPr>
          <w:p w14:paraId="223D131B" w14:textId="77777777" w:rsidR="00DA5225" w:rsidRPr="001C5DA9" w:rsidRDefault="00DA5225" w:rsidP="00434AD4">
            <w:pPr>
              <w:rPr>
                <w:rStyle w:val="ChSmallCaps"/>
              </w:rPr>
            </w:pPr>
            <w:r>
              <w:rPr>
                <w:rStyle w:val="ChSmallCaps"/>
              </w:rPr>
              <w:t>argt</w:t>
            </w:r>
          </w:p>
        </w:tc>
        <w:tc>
          <w:tcPr>
            <w:tcW w:w="2041" w:type="dxa"/>
            <w:shd w:val="clear" w:color="auto" w:fill="auto"/>
          </w:tcPr>
          <w:p w14:paraId="1C12BE30" w14:textId="77777777" w:rsidR="00DA5225" w:rsidRDefault="00DA5225" w:rsidP="00434AD4">
            <w:r>
              <w:t>argument</w:t>
            </w:r>
          </w:p>
        </w:tc>
      </w:tr>
      <w:tr w:rsidR="00DA5225" w:rsidRPr="001C5DA9" w14:paraId="1481CE02" w14:textId="77777777" w:rsidTr="00AC23C4">
        <w:tc>
          <w:tcPr>
            <w:tcW w:w="964" w:type="dxa"/>
            <w:shd w:val="clear" w:color="auto" w:fill="auto"/>
          </w:tcPr>
          <w:p w14:paraId="0C71F451" w14:textId="5AA2243A" w:rsidR="00DA5225" w:rsidRPr="001C5DA9" w:rsidRDefault="00803EC1" w:rsidP="00434AD4">
            <w:pPr>
              <w:rPr>
                <w:rStyle w:val="ChSmallCaps"/>
              </w:rPr>
            </w:pPr>
            <w:r>
              <w:rPr>
                <w:rStyle w:val="ChSmallCaps"/>
              </w:rPr>
              <w:t>ass</w:t>
            </w:r>
            <w:r w:rsidR="00DA5225">
              <w:rPr>
                <w:rStyle w:val="ChSmallCaps"/>
              </w:rPr>
              <w:t>ct</w:t>
            </w:r>
          </w:p>
        </w:tc>
        <w:tc>
          <w:tcPr>
            <w:tcW w:w="2041" w:type="dxa"/>
            <w:shd w:val="clear" w:color="auto" w:fill="auto"/>
          </w:tcPr>
          <w:p w14:paraId="0AB673B6" w14:textId="77777777" w:rsidR="00DA5225" w:rsidRDefault="00DA5225" w:rsidP="00434AD4">
            <w:r>
              <w:t>association</w:t>
            </w:r>
          </w:p>
        </w:tc>
      </w:tr>
      <w:tr w:rsidR="00DA5225" w:rsidRPr="001C5DA9" w14:paraId="46D0D2DD" w14:textId="77777777" w:rsidTr="00AC23C4">
        <w:tc>
          <w:tcPr>
            <w:tcW w:w="964" w:type="dxa"/>
            <w:shd w:val="clear" w:color="auto" w:fill="auto"/>
          </w:tcPr>
          <w:p w14:paraId="52C8E1BE" w14:textId="77777777" w:rsidR="00DA5225" w:rsidRPr="001C5DA9" w:rsidRDefault="00DA5225" w:rsidP="00434AD4">
            <w:r w:rsidRPr="001C5DA9">
              <w:rPr>
                <w:rStyle w:val="ChSmallCaps"/>
              </w:rPr>
              <w:t>attr</w:t>
            </w:r>
          </w:p>
        </w:tc>
        <w:tc>
          <w:tcPr>
            <w:tcW w:w="2041" w:type="dxa"/>
            <w:shd w:val="clear" w:color="auto" w:fill="auto"/>
          </w:tcPr>
          <w:p w14:paraId="7F8906A5" w14:textId="77777777" w:rsidR="00DA5225" w:rsidRPr="001C5DA9" w:rsidRDefault="00DA5225" w:rsidP="00434AD4">
            <w:r>
              <w:t>attributive</w:t>
            </w:r>
          </w:p>
        </w:tc>
      </w:tr>
      <w:tr w:rsidR="00DA5225" w:rsidRPr="001C5DA9" w14:paraId="45BB1CA1" w14:textId="77777777" w:rsidTr="00AC23C4">
        <w:tc>
          <w:tcPr>
            <w:tcW w:w="964" w:type="dxa"/>
            <w:shd w:val="clear" w:color="auto" w:fill="auto"/>
          </w:tcPr>
          <w:p w14:paraId="543649EA" w14:textId="77777777" w:rsidR="00DA5225" w:rsidRDefault="00DA5225" w:rsidP="00434AD4">
            <w:pPr>
              <w:rPr>
                <w:rStyle w:val="ChSmallCaps"/>
              </w:rPr>
            </w:pPr>
            <w:r>
              <w:rPr>
                <w:rStyle w:val="ChSmallCaps"/>
              </w:rPr>
              <w:t>aug</w:t>
            </w:r>
          </w:p>
        </w:tc>
        <w:tc>
          <w:tcPr>
            <w:tcW w:w="2041" w:type="dxa"/>
            <w:shd w:val="clear" w:color="auto" w:fill="auto"/>
          </w:tcPr>
          <w:p w14:paraId="41BE89D9" w14:textId="77777777" w:rsidR="00DA5225" w:rsidRDefault="00DA5225" w:rsidP="009901C0">
            <w:r>
              <w:rPr>
                <w:lang w:eastAsia="en-US"/>
              </w:rPr>
              <w:t>augmentation</w:t>
            </w:r>
          </w:p>
        </w:tc>
      </w:tr>
      <w:tr w:rsidR="00DA5225" w:rsidRPr="001C5DA9" w14:paraId="2771DAE7" w14:textId="77777777" w:rsidTr="00AC23C4">
        <w:tc>
          <w:tcPr>
            <w:tcW w:w="964" w:type="dxa"/>
            <w:shd w:val="clear" w:color="auto" w:fill="auto"/>
          </w:tcPr>
          <w:p w14:paraId="36461B50" w14:textId="77777777" w:rsidR="00DA5225" w:rsidRPr="001C5DA9" w:rsidRDefault="00DA5225" w:rsidP="00434AD4">
            <w:pPr>
              <w:rPr>
                <w:rStyle w:val="ChSmallCaps"/>
              </w:rPr>
            </w:pPr>
            <w:r>
              <w:rPr>
                <w:rStyle w:val="ChSmallCaps"/>
              </w:rPr>
              <w:t>ben</w:t>
            </w:r>
          </w:p>
        </w:tc>
        <w:tc>
          <w:tcPr>
            <w:tcW w:w="2041" w:type="dxa"/>
            <w:shd w:val="clear" w:color="auto" w:fill="auto"/>
          </w:tcPr>
          <w:p w14:paraId="3A92A933" w14:textId="77777777" w:rsidR="00DA5225" w:rsidRDefault="00DA5225" w:rsidP="00434AD4">
            <w:r>
              <w:t>beneficiary</w:t>
            </w:r>
          </w:p>
        </w:tc>
      </w:tr>
      <w:tr w:rsidR="00DA5225" w:rsidRPr="001C5DA9" w14:paraId="6ED2B585" w14:textId="77777777" w:rsidTr="00AC23C4">
        <w:tc>
          <w:tcPr>
            <w:tcW w:w="964" w:type="dxa"/>
            <w:shd w:val="clear" w:color="auto" w:fill="auto"/>
          </w:tcPr>
          <w:p w14:paraId="55E78D6F" w14:textId="77777777" w:rsidR="00DA5225" w:rsidRPr="001C5DA9" w:rsidRDefault="00DA5225" w:rsidP="00434AD4">
            <w:pPr>
              <w:rPr>
                <w:rStyle w:val="ChSmallCaps"/>
              </w:rPr>
            </w:pPr>
            <w:r>
              <w:rPr>
                <w:rStyle w:val="ChSmallCaps"/>
              </w:rPr>
              <w:t>c</w:t>
            </w:r>
          </w:p>
        </w:tc>
        <w:tc>
          <w:tcPr>
            <w:tcW w:w="2041" w:type="dxa"/>
            <w:shd w:val="clear" w:color="auto" w:fill="auto"/>
          </w:tcPr>
          <w:p w14:paraId="2F29BA09" w14:textId="77777777" w:rsidR="00DA5225" w:rsidRDefault="00DA5225" w:rsidP="00434AD4">
            <w:r>
              <w:t>consonant</w:t>
            </w:r>
          </w:p>
        </w:tc>
      </w:tr>
      <w:tr w:rsidR="00DA5225" w:rsidRPr="001C5DA9" w14:paraId="42618AB7" w14:textId="77777777" w:rsidTr="00AC23C4">
        <w:tc>
          <w:tcPr>
            <w:tcW w:w="964" w:type="dxa"/>
            <w:shd w:val="clear" w:color="auto" w:fill="auto"/>
          </w:tcPr>
          <w:p w14:paraId="248AAFBF" w14:textId="77777777" w:rsidR="00DA5225" w:rsidRPr="001C5DA9" w:rsidRDefault="00DA5225" w:rsidP="00434AD4">
            <w:r w:rsidRPr="001C5DA9">
              <w:rPr>
                <w:rStyle w:val="ChSmallCaps"/>
              </w:rPr>
              <w:t>caus</w:t>
            </w:r>
          </w:p>
        </w:tc>
        <w:tc>
          <w:tcPr>
            <w:tcW w:w="2041" w:type="dxa"/>
            <w:shd w:val="clear" w:color="auto" w:fill="auto"/>
          </w:tcPr>
          <w:p w14:paraId="7784F2BF" w14:textId="77777777" w:rsidR="00DA5225" w:rsidRPr="001C5DA9" w:rsidRDefault="00DA5225" w:rsidP="00434AD4">
            <w:r>
              <w:t>causative</w:t>
            </w:r>
          </w:p>
        </w:tc>
      </w:tr>
      <w:tr w:rsidR="00DA5225" w:rsidRPr="001C5DA9" w14:paraId="5F0D6A5F" w14:textId="77777777" w:rsidTr="00AC23C4">
        <w:tc>
          <w:tcPr>
            <w:tcW w:w="964" w:type="dxa"/>
            <w:shd w:val="clear" w:color="auto" w:fill="auto"/>
          </w:tcPr>
          <w:p w14:paraId="331355BD" w14:textId="77777777" w:rsidR="00DA5225" w:rsidRPr="001C5DA9" w:rsidRDefault="00DA5225" w:rsidP="00434AD4">
            <w:pPr>
              <w:rPr>
                <w:rStyle w:val="ChSmallCaps"/>
              </w:rPr>
            </w:pPr>
            <w:r>
              <w:rPr>
                <w:rStyle w:val="ChSmallCaps"/>
              </w:rPr>
              <w:t>circ</w:t>
            </w:r>
          </w:p>
        </w:tc>
        <w:tc>
          <w:tcPr>
            <w:tcW w:w="2041" w:type="dxa"/>
            <w:shd w:val="clear" w:color="auto" w:fill="auto"/>
          </w:tcPr>
          <w:p w14:paraId="07CD038A" w14:textId="77777777" w:rsidR="00DA5225" w:rsidRDefault="00DA5225" w:rsidP="00434AD4">
            <w:r>
              <w:t>circumstance</w:t>
            </w:r>
          </w:p>
        </w:tc>
      </w:tr>
      <w:tr w:rsidR="00DA5225" w:rsidRPr="001C5DA9" w14:paraId="7D9AF01E" w14:textId="77777777" w:rsidTr="00AC23C4">
        <w:tc>
          <w:tcPr>
            <w:tcW w:w="964" w:type="dxa"/>
            <w:shd w:val="clear" w:color="auto" w:fill="auto"/>
          </w:tcPr>
          <w:p w14:paraId="20B6A2EB" w14:textId="77777777" w:rsidR="00DA5225" w:rsidRPr="001C5DA9" w:rsidRDefault="00DA5225" w:rsidP="00434AD4">
            <w:r w:rsidRPr="001C5DA9">
              <w:rPr>
                <w:rStyle w:val="ChSmallCaps"/>
              </w:rPr>
              <w:t>cl</w:t>
            </w:r>
          </w:p>
        </w:tc>
        <w:tc>
          <w:tcPr>
            <w:tcW w:w="2041" w:type="dxa"/>
            <w:shd w:val="clear" w:color="auto" w:fill="auto"/>
          </w:tcPr>
          <w:p w14:paraId="1994D423" w14:textId="77777777" w:rsidR="00DA5225" w:rsidRPr="001C5DA9" w:rsidRDefault="00DA5225" w:rsidP="00434AD4">
            <w:r>
              <w:t>clause</w:t>
            </w:r>
          </w:p>
        </w:tc>
      </w:tr>
      <w:tr w:rsidR="00DA5225" w:rsidRPr="001C5DA9" w14:paraId="05CAD202" w14:textId="77777777" w:rsidTr="00AC23C4">
        <w:tc>
          <w:tcPr>
            <w:tcW w:w="964" w:type="dxa"/>
            <w:shd w:val="clear" w:color="auto" w:fill="auto"/>
          </w:tcPr>
          <w:p w14:paraId="3BFAB1F3" w14:textId="77777777" w:rsidR="00DA5225" w:rsidRPr="001C5DA9" w:rsidRDefault="00DA5225" w:rsidP="00434AD4">
            <w:r w:rsidRPr="001C5DA9">
              <w:rPr>
                <w:rStyle w:val="ChSmallCaps"/>
              </w:rPr>
              <w:t>cmpr</w:t>
            </w:r>
          </w:p>
        </w:tc>
        <w:tc>
          <w:tcPr>
            <w:tcW w:w="2041" w:type="dxa"/>
            <w:shd w:val="clear" w:color="auto" w:fill="auto"/>
          </w:tcPr>
          <w:p w14:paraId="1B898548" w14:textId="77777777" w:rsidR="00DA5225" w:rsidRPr="001C5DA9" w:rsidRDefault="00DA5225" w:rsidP="00434AD4">
            <w:r>
              <w:t>comparative</w:t>
            </w:r>
          </w:p>
        </w:tc>
      </w:tr>
      <w:tr w:rsidR="00DA5225" w:rsidRPr="001C5DA9" w14:paraId="6081EDE3" w14:textId="77777777" w:rsidTr="00AC23C4">
        <w:tc>
          <w:tcPr>
            <w:tcW w:w="964" w:type="dxa"/>
            <w:shd w:val="clear" w:color="auto" w:fill="auto"/>
          </w:tcPr>
          <w:p w14:paraId="50E748B4" w14:textId="77777777" w:rsidR="00DA5225" w:rsidRPr="001C5DA9" w:rsidRDefault="00DA5225" w:rsidP="00434AD4">
            <w:r>
              <w:rPr>
                <w:rStyle w:val="ChSmallCaps"/>
              </w:rPr>
              <w:t>c</w:t>
            </w:r>
            <w:r w:rsidRPr="001C5DA9">
              <w:rPr>
                <w:rStyle w:val="ChSmallCaps"/>
              </w:rPr>
              <w:t>nj</w:t>
            </w:r>
          </w:p>
        </w:tc>
        <w:tc>
          <w:tcPr>
            <w:tcW w:w="2041" w:type="dxa"/>
            <w:shd w:val="clear" w:color="auto" w:fill="auto"/>
          </w:tcPr>
          <w:p w14:paraId="53DD0126" w14:textId="77777777" w:rsidR="00DA5225" w:rsidRPr="001C5DA9" w:rsidRDefault="00DA5225" w:rsidP="00434AD4">
            <w:r>
              <w:t>conjunction</w:t>
            </w:r>
          </w:p>
        </w:tc>
      </w:tr>
      <w:tr w:rsidR="00DA5225" w:rsidRPr="001C5DA9" w14:paraId="19549D18" w14:textId="77777777" w:rsidTr="00AC23C4">
        <w:tc>
          <w:tcPr>
            <w:tcW w:w="964" w:type="dxa"/>
            <w:shd w:val="clear" w:color="auto" w:fill="auto"/>
          </w:tcPr>
          <w:p w14:paraId="73900A8F" w14:textId="77777777" w:rsidR="00DA5225" w:rsidRPr="001C5DA9" w:rsidRDefault="00DA5225" w:rsidP="00434AD4">
            <w:pPr>
              <w:rPr>
                <w:rStyle w:val="ChSmallCaps"/>
              </w:rPr>
            </w:pPr>
            <w:r>
              <w:rPr>
                <w:rStyle w:val="ChSmallCaps"/>
              </w:rPr>
              <w:t>cst</w:t>
            </w:r>
          </w:p>
        </w:tc>
        <w:tc>
          <w:tcPr>
            <w:tcW w:w="2041" w:type="dxa"/>
            <w:shd w:val="clear" w:color="auto" w:fill="auto"/>
          </w:tcPr>
          <w:p w14:paraId="77F1FBC5" w14:textId="77777777" w:rsidR="00DA5225" w:rsidRDefault="00DA5225" w:rsidP="00434AD4">
            <w:r>
              <w:t>contrastive</w:t>
            </w:r>
          </w:p>
        </w:tc>
      </w:tr>
      <w:tr w:rsidR="00DA5225" w:rsidRPr="001C5DA9" w14:paraId="18811544" w14:textId="77777777" w:rsidTr="00AC23C4">
        <w:tc>
          <w:tcPr>
            <w:tcW w:w="964" w:type="dxa"/>
            <w:shd w:val="clear" w:color="auto" w:fill="auto"/>
          </w:tcPr>
          <w:p w14:paraId="5E1B642E" w14:textId="77777777" w:rsidR="00DA5225" w:rsidRPr="001C5DA9" w:rsidRDefault="00DA5225" w:rsidP="00434AD4">
            <w:r w:rsidRPr="001C5DA9">
              <w:rPr>
                <w:rStyle w:val="ChSmallCaps"/>
              </w:rPr>
              <w:t>d.dist</w:t>
            </w:r>
          </w:p>
        </w:tc>
        <w:tc>
          <w:tcPr>
            <w:tcW w:w="2041" w:type="dxa"/>
            <w:shd w:val="clear" w:color="auto" w:fill="auto"/>
          </w:tcPr>
          <w:p w14:paraId="5BDF16F8" w14:textId="77777777" w:rsidR="00DA5225" w:rsidRPr="001C5DA9" w:rsidRDefault="00DA5225" w:rsidP="00434AD4">
            <w:r>
              <w:t>demonstrative, distal</w:t>
            </w:r>
          </w:p>
        </w:tc>
      </w:tr>
      <w:tr w:rsidR="00DA5225" w:rsidRPr="001C5DA9" w14:paraId="391AD195" w14:textId="77777777" w:rsidTr="00AC23C4">
        <w:tc>
          <w:tcPr>
            <w:tcW w:w="964" w:type="dxa"/>
            <w:shd w:val="clear" w:color="auto" w:fill="auto"/>
          </w:tcPr>
          <w:p w14:paraId="2B199E22" w14:textId="77777777" w:rsidR="00DA5225" w:rsidRPr="001C5DA9" w:rsidRDefault="00DA5225" w:rsidP="00434AD4">
            <w:r w:rsidRPr="001C5DA9">
              <w:rPr>
                <w:rStyle w:val="ChSmallCaps"/>
              </w:rPr>
              <w:t>d.prox</w:t>
            </w:r>
          </w:p>
        </w:tc>
        <w:tc>
          <w:tcPr>
            <w:tcW w:w="2041" w:type="dxa"/>
            <w:shd w:val="clear" w:color="auto" w:fill="auto"/>
          </w:tcPr>
          <w:p w14:paraId="10D43C52" w14:textId="77777777" w:rsidR="00DA5225" w:rsidRPr="001C5DA9" w:rsidRDefault="00DA5225" w:rsidP="00434AD4">
            <w:r>
              <w:t>demonstrative, proximal</w:t>
            </w:r>
          </w:p>
        </w:tc>
      </w:tr>
      <w:tr w:rsidR="00DA5225" w:rsidRPr="001C5DA9" w14:paraId="6213106F" w14:textId="77777777" w:rsidTr="00AC23C4">
        <w:tc>
          <w:tcPr>
            <w:tcW w:w="964" w:type="dxa"/>
            <w:shd w:val="clear" w:color="auto" w:fill="auto"/>
          </w:tcPr>
          <w:p w14:paraId="54E71905" w14:textId="77777777" w:rsidR="00DA5225" w:rsidRPr="001C5DA9" w:rsidRDefault="00DA5225" w:rsidP="00434AD4">
            <w:r w:rsidRPr="001C5DA9">
              <w:rPr>
                <w:rStyle w:val="ChSmallCaps"/>
              </w:rPr>
              <w:t>dem</w:t>
            </w:r>
          </w:p>
        </w:tc>
        <w:tc>
          <w:tcPr>
            <w:tcW w:w="2041" w:type="dxa"/>
            <w:shd w:val="clear" w:color="auto" w:fill="auto"/>
          </w:tcPr>
          <w:p w14:paraId="40B7B121" w14:textId="77777777" w:rsidR="00DA5225" w:rsidRPr="001C5DA9" w:rsidRDefault="00DA5225" w:rsidP="00434AD4">
            <w:r>
              <w:t>demonstrative</w:t>
            </w:r>
          </w:p>
        </w:tc>
      </w:tr>
      <w:tr w:rsidR="00DA5225" w:rsidRPr="001C5DA9" w14:paraId="214B4108" w14:textId="77777777" w:rsidTr="00AC23C4">
        <w:tc>
          <w:tcPr>
            <w:tcW w:w="964" w:type="dxa"/>
            <w:shd w:val="clear" w:color="auto" w:fill="auto"/>
          </w:tcPr>
          <w:p w14:paraId="106A5D2D" w14:textId="77777777" w:rsidR="00DA5225" w:rsidRPr="001C5DA9" w:rsidRDefault="00DA5225" w:rsidP="00434AD4">
            <w:r w:rsidRPr="001C5DA9">
              <w:rPr>
                <w:rStyle w:val="ChSmallCaps"/>
              </w:rPr>
              <w:t>dim</w:t>
            </w:r>
          </w:p>
        </w:tc>
        <w:tc>
          <w:tcPr>
            <w:tcW w:w="2041" w:type="dxa"/>
            <w:shd w:val="clear" w:color="auto" w:fill="auto"/>
          </w:tcPr>
          <w:p w14:paraId="5B853B92" w14:textId="77777777" w:rsidR="00DA5225" w:rsidRPr="001C5DA9" w:rsidRDefault="00DA5225" w:rsidP="00434AD4">
            <w:r>
              <w:rPr>
                <w:lang w:eastAsia="en-US"/>
              </w:rPr>
              <w:t>diminution</w:t>
            </w:r>
          </w:p>
        </w:tc>
      </w:tr>
      <w:tr w:rsidR="00DA5225" w:rsidRPr="001C5DA9" w14:paraId="40ECA3A6" w14:textId="77777777" w:rsidTr="00AC23C4">
        <w:tc>
          <w:tcPr>
            <w:tcW w:w="964" w:type="dxa"/>
            <w:shd w:val="clear" w:color="auto" w:fill="auto"/>
          </w:tcPr>
          <w:p w14:paraId="5F0AA672" w14:textId="77777777" w:rsidR="00DA5225" w:rsidRPr="001C5DA9" w:rsidRDefault="00DA5225" w:rsidP="00434AD4">
            <w:r w:rsidRPr="001C5DA9">
              <w:rPr>
                <w:rStyle w:val="ChSmallCaps"/>
              </w:rPr>
              <w:t>diph</w:t>
            </w:r>
          </w:p>
        </w:tc>
        <w:tc>
          <w:tcPr>
            <w:tcW w:w="2041" w:type="dxa"/>
            <w:shd w:val="clear" w:color="auto" w:fill="auto"/>
          </w:tcPr>
          <w:p w14:paraId="36A05BC0" w14:textId="77777777" w:rsidR="00DA5225" w:rsidRPr="001C5DA9" w:rsidRDefault="00DA5225" w:rsidP="00434AD4">
            <w:r>
              <w:t>diphthong</w:t>
            </w:r>
          </w:p>
        </w:tc>
      </w:tr>
      <w:tr w:rsidR="00DA5225" w:rsidRPr="001C5DA9" w14:paraId="1C21DEF3" w14:textId="77777777" w:rsidTr="00AC23C4">
        <w:tc>
          <w:tcPr>
            <w:tcW w:w="964" w:type="dxa"/>
            <w:shd w:val="clear" w:color="auto" w:fill="auto"/>
          </w:tcPr>
          <w:p w14:paraId="514EFB68" w14:textId="77777777" w:rsidR="00DA5225" w:rsidRPr="001C5DA9" w:rsidRDefault="00DA5225" w:rsidP="00434AD4">
            <w:pPr>
              <w:rPr>
                <w:rStyle w:val="ChSmallCaps"/>
              </w:rPr>
            </w:pPr>
            <w:r>
              <w:rPr>
                <w:rStyle w:val="ChSmallCaps"/>
              </w:rPr>
              <w:t>do</w:t>
            </w:r>
          </w:p>
        </w:tc>
        <w:tc>
          <w:tcPr>
            <w:tcW w:w="2041" w:type="dxa"/>
            <w:shd w:val="clear" w:color="auto" w:fill="auto"/>
          </w:tcPr>
          <w:p w14:paraId="5E0FB865" w14:textId="77777777" w:rsidR="00DA5225" w:rsidRDefault="00DA5225" w:rsidP="00434AD4">
            <w:r>
              <w:t>direct object</w:t>
            </w:r>
          </w:p>
        </w:tc>
      </w:tr>
      <w:tr w:rsidR="00DA5225" w:rsidRPr="001C5DA9" w14:paraId="27682E71" w14:textId="77777777" w:rsidTr="00AC23C4">
        <w:tc>
          <w:tcPr>
            <w:tcW w:w="964" w:type="dxa"/>
            <w:shd w:val="clear" w:color="auto" w:fill="auto"/>
          </w:tcPr>
          <w:p w14:paraId="5A72C51A" w14:textId="77777777" w:rsidR="00DA5225" w:rsidRPr="001C5DA9" w:rsidRDefault="00DA5225" w:rsidP="00434AD4">
            <w:r w:rsidRPr="001C5DA9">
              <w:rPr>
                <w:rStyle w:val="ChSmallCaps"/>
              </w:rPr>
              <w:t>dy</w:t>
            </w:r>
          </w:p>
        </w:tc>
        <w:tc>
          <w:tcPr>
            <w:tcW w:w="2041" w:type="dxa"/>
            <w:shd w:val="clear" w:color="auto" w:fill="auto"/>
          </w:tcPr>
          <w:p w14:paraId="00005276" w14:textId="77777777" w:rsidR="00DA5225" w:rsidRPr="001C5DA9" w:rsidRDefault="00DA5225" w:rsidP="00434AD4">
            <w:r>
              <w:t>dynamic</w:t>
            </w:r>
          </w:p>
        </w:tc>
      </w:tr>
      <w:tr w:rsidR="00DA5225" w:rsidRPr="001C5DA9" w14:paraId="08CC8734" w14:textId="77777777" w:rsidTr="00AC23C4">
        <w:tc>
          <w:tcPr>
            <w:tcW w:w="964" w:type="dxa"/>
            <w:shd w:val="clear" w:color="auto" w:fill="auto"/>
          </w:tcPr>
          <w:p w14:paraId="62CA7A05" w14:textId="77777777" w:rsidR="00DA5225" w:rsidRPr="001C5DA9" w:rsidRDefault="00DA5225" w:rsidP="00434AD4">
            <w:pPr>
              <w:rPr>
                <w:rStyle w:val="ChSmallCaps"/>
              </w:rPr>
            </w:pPr>
            <w:r>
              <w:rPr>
                <w:rStyle w:val="ChSmallCaps"/>
              </w:rPr>
              <w:t>edc</w:t>
            </w:r>
          </w:p>
        </w:tc>
        <w:tc>
          <w:tcPr>
            <w:tcW w:w="2041" w:type="dxa"/>
            <w:shd w:val="clear" w:color="auto" w:fill="auto"/>
          </w:tcPr>
          <w:p w14:paraId="0CB7F8B2" w14:textId="77777777" w:rsidR="00DA5225" w:rsidRDefault="00DA5225" w:rsidP="00862CA0">
            <w:r>
              <w:t>education</w:t>
            </w:r>
          </w:p>
        </w:tc>
      </w:tr>
      <w:tr w:rsidR="00DA5225" w:rsidRPr="001C5DA9" w14:paraId="2D8DC7F1" w14:textId="77777777" w:rsidTr="00DA5225">
        <w:tc>
          <w:tcPr>
            <w:tcW w:w="964" w:type="dxa"/>
            <w:shd w:val="clear" w:color="auto" w:fill="auto"/>
          </w:tcPr>
          <w:p w14:paraId="7E022BD1" w14:textId="77777777" w:rsidR="00DA5225" w:rsidRPr="001C5DA9" w:rsidRDefault="00DA5225" w:rsidP="00DA5225">
            <w:pPr>
              <w:rPr>
                <w:rStyle w:val="ChSmallCaps"/>
              </w:rPr>
            </w:pPr>
            <w:r>
              <w:rPr>
                <w:rStyle w:val="ChSmallCaps"/>
              </w:rPr>
              <w:t>+</w:t>
            </w:r>
            <w:r w:rsidRPr="008A38F5">
              <w:rPr>
                <w:rStyle w:val="ChSmallCaps"/>
              </w:rPr>
              <w:t>edc</w:t>
            </w:r>
          </w:p>
        </w:tc>
        <w:tc>
          <w:tcPr>
            <w:tcW w:w="2041" w:type="dxa"/>
            <w:shd w:val="clear" w:color="auto" w:fill="auto"/>
          </w:tcPr>
          <w:p w14:paraId="3457F639" w14:textId="77777777" w:rsidR="00DA5225" w:rsidRDefault="00DA5225" w:rsidP="00DA5225">
            <w:r>
              <w:t>better educated</w:t>
            </w:r>
          </w:p>
        </w:tc>
      </w:tr>
      <w:tr w:rsidR="00DA5225" w:rsidRPr="001C5DA9" w14:paraId="0C9EAD10" w14:textId="77777777" w:rsidTr="00825D85">
        <w:tc>
          <w:tcPr>
            <w:tcW w:w="964" w:type="dxa"/>
            <w:shd w:val="clear" w:color="auto" w:fill="auto"/>
          </w:tcPr>
          <w:p w14:paraId="296B94C2" w14:textId="77777777" w:rsidR="00DA5225" w:rsidRPr="001C5DA9" w:rsidRDefault="00DA5225" w:rsidP="00825D85">
            <w:pPr>
              <w:rPr>
                <w:rStyle w:val="ChSmallCaps"/>
              </w:rPr>
            </w:pPr>
            <w:r w:rsidRPr="00DF62C5">
              <w:rPr>
                <w:rStyle w:val="ChSmallCaps"/>
              </w:rPr>
              <w:t>­</w:t>
            </w:r>
            <w:r>
              <w:rPr>
                <w:rStyle w:val="ChSmallCaps"/>
              </w:rPr>
              <w:t>edc</w:t>
            </w:r>
          </w:p>
        </w:tc>
        <w:tc>
          <w:tcPr>
            <w:tcW w:w="2041" w:type="dxa"/>
            <w:shd w:val="clear" w:color="auto" w:fill="auto"/>
          </w:tcPr>
          <w:p w14:paraId="1F36992A" w14:textId="77777777" w:rsidR="00DA5225" w:rsidRDefault="00DA5225" w:rsidP="00825D85">
            <w:r>
              <w:t>less educated</w:t>
            </w:r>
          </w:p>
        </w:tc>
      </w:tr>
      <w:tr w:rsidR="00DA5225" w:rsidRPr="001C5DA9" w14:paraId="6766E2CE" w14:textId="77777777" w:rsidTr="00AC23C4">
        <w:tc>
          <w:tcPr>
            <w:tcW w:w="964" w:type="dxa"/>
            <w:shd w:val="clear" w:color="auto" w:fill="auto"/>
          </w:tcPr>
          <w:p w14:paraId="3E61F942" w14:textId="4876D27B" w:rsidR="00DA5225" w:rsidRPr="003D064A" w:rsidRDefault="003D064A" w:rsidP="00434AD4">
            <w:pPr>
              <w:rPr>
                <w:rStyle w:val="ChSmallCaps"/>
              </w:rPr>
            </w:pPr>
            <w:r w:rsidRPr="003D064A">
              <w:rPr>
                <w:rStyle w:val="ChSmallCaps"/>
              </w:rPr>
              <w:t>els</w:t>
            </w:r>
          </w:p>
        </w:tc>
        <w:tc>
          <w:tcPr>
            <w:tcW w:w="2041" w:type="dxa"/>
            <w:shd w:val="clear" w:color="auto" w:fill="auto"/>
          </w:tcPr>
          <w:p w14:paraId="4FA42687" w14:textId="583D553C" w:rsidR="00DA5225" w:rsidRDefault="003D064A" w:rsidP="00434AD4">
            <w:r>
              <w:t>elision</w:t>
            </w:r>
          </w:p>
        </w:tc>
      </w:tr>
      <w:tr w:rsidR="00DA5225" w:rsidRPr="001C5DA9" w14:paraId="5169E9D0" w14:textId="77777777" w:rsidTr="00AC23C4">
        <w:tc>
          <w:tcPr>
            <w:tcW w:w="964" w:type="dxa"/>
            <w:shd w:val="clear" w:color="auto" w:fill="auto"/>
          </w:tcPr>
          <w:p w14:paraId="7117E9E6" w14:textId="77777777" w:rsidR="00DA5225" w:rsidRPr="001C5DA9" w:rsidRDefault="00DA5225" w:rsidP="00434AD4">
            <w:r w:rsidRPr="001C5DA9">
              <w:rPr>
                <w:rStyle w:val="ChSmallCaps"/>
              </w:rPr>
              <w:t>emph</w:t>
            </w:r>
          </w:p>
        </w:tc>
        <w:tc>
          <w:tcPr>
            <w:tcW w:w="2041" w:type="dxa"/>
            <w:shd w:val="clear" w:color="auto" w:fill="auto"/>
          </w:tcPr>
          <w:p w14:paraId="3D75206E" w14:textId="77777777" w:rsidR="00DA5225" w:rsidRPr="001C5DA9" w:rsidRDefault="00DA5225" w:rsidP="00434AD4">
            <w:r>
              <w:t>emphasis, emphatic</w:t>
            </w:r>
          </w:p>
        </w:tc>
      </w:tr>
      <w:tr w:rsidR="00DA5225" w:rsidRPr="001C5DA9" w14:paraId="598C1029" w14:textId="77777777" w:rsidTr="00AC23C4">
        <w:tc>
          <w:tcPr>
            <w:tcW w:w="964" w:type="dxa"/>
            <w:shd w:val="clear" w:color="auto" w:fill="auto"/>
          </w:tcPr>
          <w:p w14:paraId="673B9FD6" w14:textId="77777777" w:rsidR="00DA5225" w:rsidRPr="001C5DA9" w:rsidRDefault="00DA5225" w:rsidP="00434AD4">
            <w:r w:rsidRPr="001C5DA9">
              <w:rPr>
                <w:rStyle w:val="ChSmallCaps"/>
              </w:rPr>
              <w:t>fric</w:t>
            </w:r>
          </w:p>
        </w:tc>
        <w:tc>
          <w:tcPr>
            <w:tcW w:w="2041" w:type="dxa"/>
            <w:shd w:val="clear" w:color="auto" w:fill="auto"/>
          </w:tcPr>
          <w:p w14:paraId="756FB552" w14:textId="77777777" w:rsidR="00DA5225" w:rsidRPr="001C5DA9" w:rsidRDefault="00DA5225" w:rsidP="00434AD4">
            <w:r>
              <w:t>fricative</w:t>
            </w:r>
          </w:p>
        </w:tc>
      </w:tr>
      <w:tr w:rsidR="00DA5225" w:rsidRPr="001C5DA9" w14:paraId="596B80B3" w14:textId="77777777" w:rsidTr="00AC23C4">
        <w:tc>
          <w:tcPr>
            <w:tcW w:w="964" w:type="dxa"/>
            <w:shd w:val="clear" w:color="auto" w:fill="auto"/>
          </w:tcPr>
          <w:p w14:paraId="6D54DB05" w14:textId="77777777" w:rsidR="00DA5225" w:rsidRPr="001C5DA9" w:rsidRDefault="00DA5225" w:rsidP="00434AD4">
            <w:r w:rsidRPr="001C5DA9">
              <w:rPr>
                <w:rStyle w:val="ChSmallCaps"/>
              </w:rPr>
              <w:t>glot</w:t>
            </w:r>
          </w:p>
        </w:tc>
        <w:tc>
          <w:tcPr>
            <w:tcW w:w="2041" w:type="dxa"/>
            <w:shd w:val="clear" w:color="auto" w:fill="auto"/>
          </w:tcPr>
          <w:p w14:paraId="6B633EC2" w14:textId="77777777" w:rsidR="00DA5225" w:rsidRPr="001C5DA9" w:rsidRDefault="00DA5225" w:rsidP="00434AD4">
            <w:r>
              <w:t>glottal</w:t>
            </w:r>
          </w:p>
        </w:tc>
      </w:tr>
      <w:tr w:rsidR="00DA5225" w:rsidRPr="001C5DA9" w14:paraId="72DB5000" w14:textId="77777777" w:rsidTr="00AC23C4">
        <w:tc>
          <w:tcPr>
            <w:tcW w:w="964" w:type="dxa"/>
            <w:shd w:val="clear" w:color="auto" w:fill="auto"/>
          </w:tcPr>
          <w:p w14:paraId="0C354658" w14:textId="77777777" w:rsidR="00DA5225" w:rsidRPr="001C5DA9" w:rsidRDefault="00DA5225" w:rsidP="00434AD4">
            <w:r w:rsidRPr="001C5DA9">
              <w:rPr>
                <w:rStyle w:val="ChSmallCaps"/>
              </w:rPr>
              <w:t>hum</w:t>
            </w:r>
          </w:p>
        </w:tc>
        <w:tc>
          <w:tcPr>
            <w:tcW w:w="2041" w:type="dxa"/>
            <w:shd w:val="clear" w:color="auto" w:fill="auto"/>
          </w:tcPr>
          <w:p w14:paraId="72D86659" w14:textId="77777777" w:rsidR="00DA5225" w:rsidRPr="001C5DA9" w:rsidRDefault="00DA5225" w:rsidP="00434AD4">
            <w:r>
              <w:t>human</w:t>
            </w:r>
          </w:p>
        </w:tc>
      </w:tr>
      <w:tr w:rsidR="00DA5225" w:rsidRPr="001C5DA9" w14:paraId="2A87AC7B" w14:textId="77777777" w:rsidTr="00AC23C4">
        <w:tc>
          <w:tcPr>
            <w:tcW w:w="964" w:type="dxa"/>
            <w:shd w:val="clear" w:color="auto" w:fill="auto"/>
          </w:tcPr>
          <w:p w14:paraId="629910F3" w14:textId="77777777" w:rsidR="00DA5225" w:rsidRPr="001C5DA9" w:rsidRDefault="00DA5225" w:rsidP="00434AD4">
            <w:pPr>
              <w:rPr>
                <w:rStyle w:val="ChSmallCaps"/>
              </w:rPr>
            </w:pPr>
            <w:r>
              <w:rPr>
                <w:rStyle w:val="ChSmallCaps"/>
              </w:rPr>
              <w:lastRenderedPageBreak/>
              <w:t>ilct</w:t>
            </w:r>
          </w:p>
        </w:tc>
        <w:tc>
          <w:tcPr>
            <w:tcW w:w="2041" w:type="dxa"/>
            <w:shd w:val="clear" w:color="auto" w:fill="auto"/>
          </w:tcPr>
          <w:p w14:paraId="252C2B59" w14:textId="77777777" w:rsidR="00DA5225" w:rsidRDefault="00DA5225" w:rsidP="00434AD4">
            <w:r>
              <w:t>interlocutor</w:t>
            </w:r>
          </w:p>
        </w:tc>
      </w:tr>
      <w:tr w:rsidR="00DA5225" w:rsidRPr="001C5DA9" w14:paraId="1EED9995" w14:textId="77777777" w:rsidTr="00AC23C4">
        <w:tc>
          <w:tcPr>
            <w:tcW w:w="964" w:type="dxa"/>
            <w:shd w:val="clear" w:color="auto" w:fill="auto"/>
          </w:tcPr>
          <w:p w14:paraId="31F0B889" w14:textId="77777777" w:rsidR="00DA5225" w:rsidRPr="001C5DA9" w:rsidRDefault="00DA5225" w:rsidP="00434AD4">
            <w:r w:rsidRPr="001C5DA9">
              <w:rPr>
                <w:rStyle w:val="ChSmallCaps"/>
              </w:rPr>
              <w:t>inal</w:t>
            </w:r>
          </w:p>
        </w:tc>
        <w:tc>
          <w:tcPr>
            <w:tcW w:w="2041" w:type="dxa"/>
            <w:shd w:val="clear" w:color="auto" w:fill="auto"/>
          </w:tcPr>
          <w:p w14:paraId="7AE42F0A" w14:textId="77777777" w:rsidR="00DA5225" w:rsidRPr="001C5DA9" w:rsidRDefault="00DA5225" w:rsidP="00434AD4">
            <w:r>
              <w:t>inalienable</w:t>
            </w:r>
          </w:p>
        </w:tc>
      </w:tr>
      <w:tr w:rsidR="00DA5225" w:rsidRPr="001C5DA9" w14:paraId="3104E5EC" w14:textId="77777777" w:rsidTr="00AC23C4">
        <w:tc>
          <w:tcPr>
            <w:tcW w:w="964" w:type="dxa"/>
            <w:shd w:val="clear" w:color="auto" w:fill="auto"/>
          </w:tcPr>
          <w:p w14:paraId="1C29A1DA" w14:textId="77777777" w:rsidR="00DA5225" w:rsidRPr="001C5DA9" w:rsidRDefault="00DA5225" w:rsidP="00434AD4">
            <w:r w:rsidRPr="001C5DA9">
              <w:rPr>
                <w:rStyle w:val="ChSmallCaps"/>
              </w:rPr>
              <w:t>inan</w:t>
            </w:r>
          </w:p>
        </w:tc>
        <w:tc>
          <w:tcPr>
            <w:tcW w:w="2041" w:type="dxa"/>
            <w:shd w:val="clear" w:color="auto" w:fill="auto"/>
          </w:tcPr>
          <w:p w14:paraId="0432EEEE" w14:textId="77777777" w:rsidR="00DA5225" w:rsidRPr="001C5DA9" w:rsidRDefault="00DA5225" w:rsidP="00434AD4">
            <w:r>
              <w:t>inanimate</w:t>
            </w:r>
          </w:p>
        </w:tc>
      </w:tr>
      <w:tr w:rsidR="00DA5225" w:rsidRPr="001C5DA9" w14:paraId="17340FF4" w14:textId="77777777" w:rsidTr="00AC23C4">
        <w:tc>
          <w:tcPr>
            <w:tcW w:w="964" w:type="dxa"/>
            <w:shd w:val="clear" w:color="auto" w:fill="auto"/>
          </w:tcPr>
          <w:p w14:paraId="23F550D3" w14:textId="77777777" w:rsidR="00DA5225" w:rsidRPr="001C5DA9" w:rsidRDefault="00DA5225" w:rsidP="00434AD4">
            <w:r w:rsidRPr="001C5DA9">
              <w:rPr>
                <w:rStyle w:val="ChSmallCaps"/>
              </w:rPr>
              <w:t>ins</w:t>
            </w:r>
          </w:p>
        </w:tc>
        <w:tc>
          <w:tcPr>
            <w:tcW w:w="2041" w:type="dxa"/>
            <w:shd w:val="clear" w:color="auto" w:fill="auto"/>
          </w:tcPr>
          <w:p w14:paraId="152A6A13" w14:textId="77777777" w:rsidR="00DA5225" w:rsidRPr="001C5DA9" w:rsidRDefault="00DA5225" w:rsidP="00434AD4">
            <w:r>
              <w:t>instrument</w:t>
            </w:r>
          </w:p>
        </w:tc>
      </w:tr>
      <w:tr w:rsidR="00DA5225" w:rsidRPr="001C5DA9" w14:paraId="20A2DFC1" w14:textId="77777777" w:rsidTr="00AC23C4">
        <w:tc>
          <w:tcPr>
            <w:tcW w:w="964" w:type="dxa"/>
            <w:shd w:val="clear" w:color="auto" w:fill="auto"/>
          </w:tcPr>
          <w:p w14:paraId="4354CE32" w14:textId="77777777" w:rsidR="00DA5225" w:rsidRPr="001C5DA9" w:rsidRDefault="00DA5225" w:rsidP="00434AD4">
            <w:r w:rsidRPr="001C5DA9">
              <w:rPr>
                <w:rStyle w:val="ChSmallCaps"/>
              </w:rPr>
              <w:t>int</w:t>
            </w:r>
          </w:p>
        </w:tc>
        <w:tc>
          <w:tcPr>
            <w:tcW w:w="2041" w:type="dxa"/>
            <w:shd w:val="clear" w:color="auto" w:fill="auto"/>
          </w:tcPr>
          <w:p w14:paraId="277723BD" w14:textId="77777777" w:rsidR="00DA5225" w:rsidRPr="001C5DA9" w:rsidRDefault="00DA5225" w:rsidP="00434AD4">
            <w:r>
              <w:t>interrogative</w:t>
            </w:r>
          </w:p>
        </w:tc>
      </w:tr>
      <w:tr w:rsidR="00DA5225" w:rsidRPr="001C5DA9" w14:paraId="18B002F7" w14:textId="77777777" w:rsidTr="00825D85">
        <w:tc>
          <w:tcPr>
            <w:tcW w:w="964" w:type="dxa"/>
            <w:shd w:val="clear" w:color="auto" w:fill="auto"/>
          </w:tcPr>
          <w:p w14:paraId="236EBDA4" w14:textId="77777777" w:rsidR="00DA5225" w:rsidRDefault="00DA5225" w:rsidP="00825D85">
            <w:pPr>
              <w:rPr>
                <w:rStyle w:val="ChSmallCaps"/>
              </w:rPr>
            </w:pPr>
            <w:r>
              <w:rPr>
                <w:rStyle w:val="ChSmallCaps"/>
              </w:rPr>
              <w:t>intens</w:t>
            </w:r>
          </w:p>
        </w:tc>
        <w:tc>
          <w:tcPr>
            <w:tcW w:w="2041" w:type="dxa"/>
            <w:shd w:val="clear" w:color="auto" w:fill="auto"/>
          </w:tcPr>
          <w:p w14:paraId="6A6DFDD7" w14:textId="77777777" w:rsidR="00DA5225" w:rsidRDefault="00DA5225" w:rsidP="00825D85">
            <w:r>
              <w:rPr>
                <w:lang w:eastAsia="en-US"/>
              </w:rPr>
              <w:t>intensity</w:t>
            </w:r>
          </w:p>
        </w:tc>
      </w:tr>
      <w:tr w:rsidR="00DA5225" w:rsidRPr="001C5DA9" w14:paraId="5C05B805" w14:textId="77777777" w:rsidTr="00AC23C4">
        <w:tc>
          <w:tcPr>
            <w:tcW w:w="964" w:type="dxa"/>
            <w:shd w:val="clear" w:color="auto" w:fill="auto"/>
          </w:tcPr>
          <w:p w14:paraId="336E79C0" w14:textId="77777777" w:rsidR="00DA5225" w:rsidRPr="001C5DA9" w:rsidRDefault="00DA5225" w:rsidP="00434AD4">
            <w:r w:rsidRPr="001C5DA9">
              <w:rPr>
                <w:rStyle w:val="ChSmallCaps"/>
              </w:rPr>
              <w:t>intr</w:t>
            </w:r>
          </w:p>
        </w:tc>
        <w:tc>
          <w:tcPr>
            <w:tcW w:w="2041" w:type="dxa"/>
            <w:shd w:val="clear" w:color="auto" w:fill="auto"/>
          </w:tcPr>
          <w:p w14:paraId="3041812F" w14:textId="77777777" w:rsidR="00DA5225" w:rsidRPr="001C5DA9" w:rsidRDefault="00DA5225" w:rsidP="00434AD4">
            <w:r>
              <w:t>intransitive</w:t>
            </w:r>
          </w:p>
        </w:tc>
      </w:tr>
      <w:tr w:rsidR="00DA5225" w:rsidRPr="000A6565" w14:paraId="3A4D7A68" w14:textId="77777777" w:rsidTr="00AC23C4">
        <w:tc>
          <w:tcPr>
            <w:tcW w:w="964" w:type="dxa"/>
            <w:shd w:val="clear" w:color="auto" w:fill="auto"/>
          </w:tcPr>
          <w:p w14:paraId="627190C0" w14:textId="77777777" w:rsidR="00DA5225" w:rsidRPr="000A6565" w:rsidRDefault="00DA5225" w:rsidP="00E91527">
            <w:r>
              <w:t>Is</w:t>
            </w:r>
          </w:p>
        </w:tc>
        <w:tc>
          <w:tcPr>
            <w:tcW w:w="2041" w:type="dxa"/>
            <w:shd w:val="clear" w:color="auto" w:fill="auto"/>
          </w:tcPr>
          <w:p w14:paraId="39CAF609" w14:textId="77777777" w:rsidR="00DA5225" w:rsidRPr="000A6565" w:rsidRDefault="00DA5225" w:rsidP="00E91527">
            <w:r>
              <w:t>Isirawa</w:t>
            </w:r>
          </w:p>
        </w:tc>
      </w:tr>
      <w:tr w:rsidR="00DA5225" w:rsidRPr="000A6565" w14:paraId="15D003B6" w14:textId="77777777" w:rsidTr="00AC23C4">
        <w:tc>
          <w:tcPr>
            <w:tcW w:w="964" w:type="dxa"/>
            <w:shd w:val="clear" w:color="auto" w:fill="auto"/>
          </w:tcPr>
          <w:p w14:paraId="495DB807" w14:textId="77777777" w:rsidR="00DA5225" w:rsidRPr="000A6565" w:rsidRDefault="00DA5225" w:rsidP="00434AD4">
            <w:r>
              <w:t>k.o.</w:t>
            </w:r>
          </w:p>
        </w:tc>
        <w:tc>
          <w:tcPr>
            <w:tcW w:w="2041" w:type="dxa"/>
            <w:shd w:val="clear" w:color="auto" w:fill="auto"/>
          </w:tcPr>
          <w:p w14:paraId="2B69D2FD" w14:textId="77777777" w:rsidR="00DA5225" w:rsidRPr="000A6565" w:rsidRDefault="00DA5225" w:rsidP="00434AD4">
            <w:r>
              <w:t>kind of</w:t>
            </w:r>
          </w:p>
        </w:tc>
      </w:tr>
      <w:tr w:rsidR="00DA5225" w:rsidRPr="001C5DA9" w14:paraId="6949852D" w14:textId="77777777" w:rsidTr="00AC23C4">
        <w:tc>
          <w:tcPr>
            <w:tcW w:w="964" w:type="dxa"/>
            <w:shd w:val="clear" w:color="auto" w:fill="auto"/>
          </w:tcPr>
          <w:p w14:paraId="682B21C0" w14:textId="77777777" w:rsidR="00DA5225" w:rsidRPr="001C5DA9" w:rsidRDefault="00DA5225" w:rsidP="00434AD4">
            <w:r w:rsidRPr="001C5DA9">
              <w:rPr>
                <w:rStyle w:val="ChSmallCaps"/>
              </w:rPr>
              <w:t>l.dist</w:t>
            </w:r>
          </w:p>
        </w:tc>
        <w:tc>
          <w:tcPr>
            <w:tcW w:w="2041" w:type="dxa"/>
            <w:shd w:val="clear" w:color="auto" w:fill="auto"/>
          </w:tcPr>
          <w:p w14:paraId="59BAAB46" w14:textId="77777777" w:rsidR="00DA5225" w:rsidRPr="001C5DA9" w:rsidRDefault="00DA5225" w:rsidP="00434AD4">
            <w:r>
              <w:t>locative, distal</w:t>
            </w:r>
          </w:p>
        </w:tc>
      </w:tr>
      <w:tr w:rsidR="00DA5225" w:rsidRPr="001C5DA9" w14:paraId="1033CB4D" w14:textId="77777777" w:rsidTr="00AC23C4">
        <w:tc>
          <w:tcPr>
            <w:tcW w:w="964" w:type="dxa"/>
            <w:shd w:val="clear" w:color="auto" w:fill="auto"/>
          </w:tcPr>
          <w:p w14:paraId="44870D01" w14:textId="77777777" w:rsidR="00DA5225" w:rsidRPr="001C5DA9" w:rsidRDefault="00DA5225" w:rsidP="00434AD4">
            <w:r w:rsidRPr="001C5DA9">
              <w:rPr>
                <w:rStyle w:val="ChSmallCaps"/>
              </w:rPr>
              <w:t>l.med</w:t>
            </w:r>
          </w:p>
        </w:tc>
        <w:tc>
          <w:tcPr>
            <w:tcW w:w="2041" w:type="dxa"/>
            <w:shd w:val="clear" w:color="auto" w:fill="auto"/>
          </w:tcPr>
          <w:p w14:paraId="0C0AAA4C" w14:textId="77777777" w:rsidR="00DA5225" w:rsidRPr="001C5DA9" w:rsidRDefault="00DA5225" w:rsidP="00434AD4">
            <w:r>
              <w:t>locative, medial</w:t>
            </w:r>
          </w:p>
        </w:tc>
      </w:tr>
      <w:tr w:rsidR="00DA5225" w:rsidRPr="001C5DA9" w14:paraId="3F1203B9" w14:textId="77777777" w:rsidTr="00AC23C4">
        <w:tc>
          <w:tcPr>
            <w:tcW w:w="964" w:type="dxa"/>
            <w:shd w:val="clear" w:color="auto" w:fill="auto"/>
          </w:tcPr>
          <w:p w14:paraId="2E0B0A76" w14:textId="77777777" w:rsidR="00DA5225" w:rsidRPr="001C5DA9" w:rsidRDefault="00DA5225" w:rsidP="00434AD4">
            <w:r w:rsidRPr="001C5DA9">
              <w:rPr>
                <w:rStyle w:val="ChSmallCaps"/>
              </w:rPr>
              <w:t>l.prox</w:t>
            </w:r>
          </w:p>
        </w:tc>
        <w:tc>
          <w:tcPr>
            <w:tcW w:w="2041" w:type="dxa"/>
            <w:shd w:val="clear" w:color="auto" w:fill="auto"/>
          </w:tcPr>
          <w:p w14:paraId="789D2143" w14:textId="77777777" w:rsidR="00DA5225" w:rsidRPr="001C5DA9" w:rsidRDefault="00DA5225" w:rsidP="00434AD4">
            <w:r>
              <w:t>locative, proximal</w:t>
            </w:r>
          </w:p>
        </w:tc>
      </w:tr>
      <w:tr w:rsidR="00DA5225" w:rsidRPr="001C5DA9" w14:paraId="3AC8FEF9" w14:textId="77777777" w:rsidTr="00AC23C4">
        <w:tc>
          <w:tcPr>
            <w:tcW w:w="964" w:type="dxa"/>
            <w:shd w:val="clear" w:color="auto" w:fill="auto"/>
          </w:tcPr>
          <w:p w14:paraId="312597C4" w14:textId="77777777" w:rsidR="00DA5225" w:rsidRPr="001C5DA9" w:rsidRDefault="00DA5225" w:rsidP="00434AD4">
            <w:pPr>
              <w:rPr>
                <w:rStyle w:val="ChSmallCaps"/>
              </w:rPr>
            </w:pPr>
            <w:r w:rsidRPr="00194612">
              <w:rPr>
                <w:rStyle w:val="ChSmallCaps"/>
              </w:rPr>
              <w:t>l</w:t>
            </w:r>
            <w:r>
              <w:rPr>
                <w:rStyle w:val="ChSmallCaps"/>
              </w:rPr>
              <w:t>.t.</w:t>
            </w:r>
          </w:p>
        </w:tc>
        <w:tc>
          <w:tcPr>
            <w:tcW w:w="2041" w:type="dxa"/>
            <w:shd w:val="clear" w:color="auto" w:fill="auto"/>
          </w:tcPr>
          <w:p w14:paraId="0A3BFF97" w14:textId="77777777" w:rsidR="00DA5225" w:rsidRDefault="00DA5225" w:rsidP="00862CA0">
            <w:r w:rsidRPr="00862CA0">
              <w:t>low</w:t>
            </w:r>
            <w:r>
              <w:t xml:space="preserve"> topics</w:t>
            </w:r>
          </w:p>
        </w:tc>
      </w:tr>
      <w:tr w:rsidR="00DA5225" w:rsidRPr="001C5DA9" w14:paraId="24CB6CF2" w14:textId="77777777" w:rsidTr="00AC23C4">
        <w:tc>
          <w:tcPr>
            <w:tcW w:w="964" w:type="dxa"/>
            <w:shd w:val="clear" w:color="auto" w:fill="auto"/>
          </w:tcPr>
          <w:p w14:paraId="4BEA7C5C" w14:textId="77777777" w:rsidR="00DA5225" w:rsidRPr="001C5DA9" w:rsidRDefault="00DA5225" w:rsidP="00434AD4">
            <w:r w:rsidRPr="001C5DA9">
              <w:rPr>
                <w:rStyle w:val="ChSmallCaps"/>
              </w:rPr>
              <w:t>lab</w:t>
            </w:r>
          </w:p>
        </w:tc>
        <w:tc>
          <w:tcPr>
            <w:tcW w:w="2041" w:type="dxa"/>
            <w:shd w:val="clear" w:color="auto" w:fill="auto"/>
          </w:tcPr>
          <w:p w14:paraId="7DB1B075" w14:textId="77777777" w:rsidR="00DA5225" w:rsidRPr="001C5DA9" w:rsidRDefault="00DA5225" w:rsidP="00434AD4">
            <w:r>
              <w:t>labial</w:t>
            </w:r>
          </w:p>
        </w:tc>
      </w:tr>
      <w:tr w:rsidR="00DA5225" w:rsidRPr="001C5DA9" w14:paraId="5462A315" w14:textId="77777777" w:rsidTr="00AC23C4">
        <w:tc>
          <w:tcPr>
            <w:tcW w:w="964" w:type="dxa"/>
            <w:shd w:val="clear" w:color="auto" w:fill="auto"/>
          </w:tcPr>
          <w:p w14:paraId="2B1F3DE2" w14:textId="77777777" w:rsidR="00DA5225" w:rsidRPr="001C5DA9" w:rsidRDefault="00DA5225" w:rsidP="00434AD4">
            <w:r w:rsidRPr="001C5DA9">
              <w:rPr>
                <w:rStyle w:val="ChSmallCaps"/>
              </w:rPr>
              <w:t>lat-aprx</w:t>
            </w:r>
          </w:p>
        </w:tc>
        <w:tc>
          <w:tcPr>
            <w:tcW w:w="2041" w:type="dxa"/>
            <w:shd w:val="clear" w:color="auto" w:fill="auto"/>
          </w:tcPr>
          <w:p w14:paraId="6895C2E4" w14:textId="77777777" w:rsidR="00DA5225" w:rsidRPr="00DA6BDC" w:rsidRDefault="00DA5225" w:rsidP="00434AD4">
            <w:r w:rsidRPr="00DA6BDC">
              <w:t>lateral-approximant</w:t>
            </w:r>
          </w:p>
        </w:tc>
      </w:tr>
      <w:tr w:rsidR="00DA5225" w:rsidRPr="001C5DA9" w14:paraId="1CE08F7D" w14:textId="77777777" w:rsidTr="00AC23C4">
        <w:tc>
          <w:tcPr>
            <w:tcW w:w="964" w:type="dxa"/>
            <w:shd w:val="clear" w:color="auto" w:fill="auto"/>
          </w:tcPr>
          <w:p w14:paraId="671738F0" w14:textId="77777777" w:rsidR="00DA5225" w:rsidRPr="001C5DA9" w:rsidRDefault="00DA5225" w:rsidP="00434AD4">
            <w:r w:rsidRPr="001C5DA9">
              <w:rPr>
                <w:rStyle w:val="ChSmallCaps"/>
              </w:rPr>
              <w:t>lig</w:t>
            </w:r>
          </w:p>
        </w:tc>
        <w:tc>
          <w:tcPr>
            <w:tcW w:w="2041" w:type="dxa"/>
            <w:shd w:val="clear" w:color="auto" w:fill="auto"/>
          </w:tcPr>
          <w:p w14:paraId="00F04701" w14:textId="77777777" w:rsidR="00DA5225" w:rsidRPr="001C5DA9" w:rsidRDefault="00DA5225" w:rsidP="00434AD4">
            <w:r>
              <w:t>ligature</w:t>
            </w:r>
          </w:p>
        </w:tc>
      </w:tr>
      <w:tr w:rsidR="00DA5225" w:rsidRPr="001C5DA9" w14:paraId="2E515E33" w14:textId="77777777" w:rsidTr="00AC23C4">
        <w:tc>
          <w:tcPr>
            <w:tcW w:w="964" w:type="dxa"/>
            <w:shd w:val="clear" w:color="auto" w:fill="auto"/>
          </w:tcPr>
          <w:p w14:paraId="6DED62A2" w14:textId="77777777" w:rsidR="00DA5225" w:rsidRPr="00A4064C" w:rsidRDefault="00DA5225" w:rsidP="00434AD4">
            <w:r w:rsidRPr="00A4064C">
              <w:t>lim.</w:t>
            </w:r>
          </w:p>
        </w:tc>
        <w:tc>
          <w:tcPr>
            <w:tcW w:w="2041" w:type="dxa"/>
            <w:shd w:val="clear" w:color="auto" w:fill="auto"/>
          </w:tcPr>
          <w:p w14:paraId="46EDDD58" w14:textId="77777777" w:rsidR="00DA5225" w:rsidRDefault="00DA5225" w:rsidP="00434AD4">
            <w:r>
              <w:t>limited</w:t>
            </w:r>
          </w:p>
        </w:tc>
      </w:tr>
      <w:tr w:rsidR="00DA5225" w:rsidRPr="001C5DA9" w14:paraId="30623078" w14:textId="77777777" w:rsidTr="00AC23C4">
        <w:tc>
          <w:tcPr>
            <w:tcW w:w="964" w:type="dxa"/>
            <w:shd w:val="clear" w:color="auto" w:fill="auto"/>
          </w:tcPr>
          <w:p w14:paraId="02978D38" w14:textId="77777777" w:rsidR="00DA5225" w:rsidRPr="001C5DA9" w:rsidRDefault="00DA5225" w:rsidP="00434AD4">
            <w:r w:rsidRPr="001C5DA9">
              <w:rPr>
                <w:rStyle w:val="ChSmallCaps"/>
              </w:rPr>
              <w:t>liq</w:t>
            </w:r>
          </w:p>
        </w:tc>
        <w:tc>
          <w:tcPr>
            <w:tcW w:w="2041" w:type="dxa"/>
            <w:shd w:val="clear" w:color="auto" w:fill="auto"/>
          </w:tcPr>
          <w:p w14:paraId="0B1143C9" w14:textId="77777777" w:rsidR="00DA5225" w:rsidRPr="001C5DA9" w:rsidRDefault="00DA5225" w:rsidP="00434AD4">
            <w:r>
              <w:t>liquid</w:t>
            </w:r>
          </w:p>
        </w:tc>
      </w:tr>
      <w:tr w:rsidR="00DA5225" w:rsidRPr="001C5DA9" w14:paraId="0391F116" w14:textId="77777777" w:rsidTr="00AC23C4">
        <w:tc>
          <w:tcPr>
            <w:tcW w:w="964" w:type="dxa"/>
            <w:shd w:val="clear" w:color="auto" w:fill="auto"/>
          </w:tcPr>
          <w:p w14:paraId="41EA29C6" w14:textId="77777777" w:rsidR="00DA5225" w:rsidRPr="001C5DA9" w:rsidRDefault="00DA5225" w:rsidP="00434AD4">
            <w:r w:rsidRPr="001C5DA9">
              <w:rPr>
                <w:rStyle w:val="ChSmallCaps"/>
              </w:rPr>
              <w:t>loc</w:t>
            </w:r>
          </w:p>
        </w:tc>
        <w:tc>
          <w:tcPr>
            <w:tcW w:w="2041" w:type="dxa"/>
            <w:shd w:val="clear" w:color="auto" w:fill="auto"/>
          </w:tcPr>
          <w:p w14:paraId="4F5178BE" w14:textId="77777777" w:rsidR="00DA5225" w:rsidRPr="001C5DA9" w:rsidRDefault="00DA5225" w:rsidP="00434AD4">
            <w:r>
              <w:t>locative</w:t>
            </w:r>
          </w:p>
        </w:tc>
      </w:tr>
      <w:tr w:rsidR="00DA5225" w:rsidRPr="001C5DA9" w14:paraId="69687ABE" w14:textId="77777777" w:rsidTr="00AC23C4">
        <w:tc>
          <w:tcPr>
            <w:tcW w:w="964" w:type="dxa"/>
            <w:shd w:val="clear" w:color="auto" w:fill="auto"/>
          </w:tcPr>
          <w:p w14:paraId="10DA873A" w14:textId="77777777" w:rsidR="00DA5225" w:rsidRPr="001C5DA9" w:rsidRDefault="00DA5225" w:rsidP="00434AD4">
            <w:pPr>
              <w:rPr>
                <w:rStyle w:val="ChSmallCaps"/>
              </w:rPr>
            </w:pPr>
            <w:r>
              <w:rPr>
                <w:rStyle w:val="ChSmallCaps"/>
              </w:rPr>
              <w:t>loct</w:t>
            </w:r>
          </w:p>
        </w:tc>
        <w:tc>
          <w:tcPr>
            <w:tcW w:w="2041" w:type="dxa"/>
            <w:shd w:val="clear" w:color="auto" w:fill="auto"/>
          </w:tcPr>
          <w:p w14:paraId="2A827252" w14:textId="77777777" w:rsidR="00DA5225" w:rsidRDefault="00DA5225" w:rsidP="00434AD4">
            <w:r>
              <w:t>location</w:t>
            </w:r>
          </w:p>
        </w:tc>
      </w:tr>
      <w:tr w:rsidR="00DA5225" w:rsidRPr="001C5DA9" w14:paraId="1C71D4A6" w14:textId="77777777" w:rsidTr="00AC23C4">
        <w:tc>
          <w:tcPr>
            <w:tcW w:w="964" w:type="dxa"/>
            <w:shd w:val="clear" w:color="auto" w:fill="auto"/>
          </w:tcPr>
          <w:p w14:paraId="6839CBC0" w14:textId="77777777" w:rsidR="00DA5225" w:rsidRPr="00A4064C" w:rsidRDefault="00DA5225" w:rsidP="00434AD4">
            <w:r>
              <w:t>marg.</w:t>
            </w:r>
          </w:p>
        </w:tc>
        <w:tc>
          <w:tcPr>
            <w:tcW w:w="2041" w:type="dxa"/>
            <w:shd w:val="clear" w:color="auto" w:fill="auto"/>
          </w:tcPr>
          <w:p w14:paraId="0C4A60D7" w14:textId="77777777" w:rsidR="00DA5225" w:rsidRDefault="00DA5225" w:rsidP="00434AD4">
            <w:r>
              <w:t>marginal</w:t>
            </w:r>
          </w:p>
        </w:tc>
      </w:tr>
      <w:tr w:rsidR="00DA5225" w:rsidRPr="001C5DA9" w14:paraId="2253860C" w14:textId="77777777" w:rsidTr="00AC23C4">
        <w:tc>
          <w:tcPr>
            <w:tcW w:w="964" w:type="dxa"/>
            <w:shd w:val="clear" w:color="auto" w:fill="auto"/>
          </w:tcPr>
          <w:p w14:paraId="55F7B527" w14:textId="77777777" w:rsidR="00DA5225" w:rsidRPr="00A4064C" w:rsidRDefault="00DA5225" w:rsidP="00434AD4">
            <w:r w:rsidRPr="00A4064C">
              <w:t>med.</w:t>
            </w:r>
          </w:p>
        </w:tc>
        <w:tc>
          <w:tcPr>
            <w:tcW w:w="2041" w:type="dxa"/>
            <w:shd w:val="clear" w:color="auto" w:fill="auto"/>
          </w:tcPr>
          <w:p w14:paraId="1AED72A3" w14:textId="77777777" w:rsidR="00DA5225" w:rsidRDefault="00DA5225" w:rsidP="00434AD4">
            <w:r>
              <w:t>medium</w:t>
            </w:r>
          </w:p>
        </w:tc>
      </w:tr>
      <w:tr w:rsidR="00DA5225" w:rsidRPr="001C5DA9" w14:paraId="1590CC90" w14:textId="77777777" w:rsidTr="00AC23C4">
        <w:tc>
          <w:tcPr>
            <w:tcW w:w="964" w:type="dxa"/>
            <w:shd w:val="clear" w:color="auto" w:fill="auto"/>
          </w:tcPr>
          <w:p w14:paraId="794A41FD" w14:textId="77777777" w:rsidR="00DA5225" w:rsidRPr="001C5DA9" w:rsidRDefault="00DA5225" w:rsidP="00434AD4">
            <w:r w:rsidRPr="001C5DA9">
              <w:rPr>
                <w:rStyle w:val="ChSmallCaps"/>
              </w:rPr>
              <w:t>mod</w:t>
            </w:r>
          </w:p>
        </w:tc>
        <w:tc>
          <w:tcPr>
            <w:tcW w:w="2041" w:type="dxa"/>
            <w:shd w:val="clear" w:color="auto" w:fill="auto"/>
          </w:tcPr>
          <w:p w14:paraId="30D279A0" w14:textId="77777777" w:rsidR="00DA5225" w:rsidRPr="001C5DA9" w:rsidRDefault="00DA5225" w:rsidP="00434AD4">
            <w:r>
              <w:t>modifier</w:t>
            </w:r>
          </w:p>
        </w:tc>
      </w:tr>
      <w:tr w:rsidR="00DA5225" w:rsidRPr="001C5DA9" w14:paraId="34E62A3C" w14:textId="77777777" w:rsidTr="00AC23C4">
        <w:tc>
          <w:tcPr>
            <w:tcW w:w="964" w:type="dxa"/>
            <w:shd w:val="clear" w:color="auto" w:fill="auto"/>
          </w:tcPr>
          <w:p w14:paraId="6F047731" w14:textId="77777777" w:rsidR="00DA5225" w:rsidRPr="001C5DA9" w:rsidRDefault="00DA5225" w:rsidP="00434AD4">
            <w:r w:rsidRPr="001C5DA9">
              <w:rPr>
                <w:rStyle w:val="ChSmallCaps"/>
              </w:rPr>
              <w:t>n</w:t>
            </w:r>
          </w:p>
        </w:tc>
        <w:tc>
          <w:tcPr>
            <w:tcW w:w="2041" w:type="dxa"/>
            <w:shd w:val="clear" w:color="auto" w:fill="auto"/>
          </w:tcPr>
          <w:p w14:paraId="195D8C90" w14:textId="77777777" w:rsidR="00DA5225" w:rsidRPr="001C5DA9" w:rsidRDefault="00DA5225" w:rsidP="00434AD4">
            <w:r>
              <w:t>noun</w:t>
            </w:r>
          </w:p>
        </w:tc>
      </w:tr>
      <w:tr w:rsidR="00DA5225" w:rsidRPr="001C5DA9" w14:paraId="3DC2B00F" w14:textId="77777777" w:rsidTr="002114F2">
        <w:tc>
          <w:tcPr>
            <w:tcW w:w="964" w:type="dxa"/>
            <w:shd w:val="clear" w:color="auto" w:fill="auto"/>
          </w:tcPr>
          <w:p w14:paraId="7CEF02EE" w14:textId="77777777" w:rsidR="00DA5225" w:rsidRPr="001C5DA9" w:rsidRDefault="00DA5225" w:rsidP="002114F2">
            <w:r>
              <w:rPr>
                <w:rStyle w:val="ChSmallCaps"/>
              </w:rPr>
              <w:t>n.com</w:t>
            </w:r>
          </w:p>
        </w:tc>
        <w:tc>
          <w:tcPr>
            <w:tcW w:w="2041" w:type="dxa"/>
            <w:shd w:val="clear" w:color="auto" w:fill="auto"/>
          </w:tcPr>
          <w:p w14:paraId="78505B12" w14:textId="77777777" w:rsidR="00DA5225" w:rsidRPr="001C5DA9" w:rsidRDefault="00DA5225" w:rsidP="002114F2">
            <w:r>
              <w:t>noun, common</w:t>
            </w:r>
          </w:p>
        </w:tc>
      </w:tr>
      <w:tr w:rsidR="00DA5225" w:rsidRPr="001C5DA9" w14:paraId="2DDDEE80" w14:textId="77777777" w:rsidTr="000B41F9">
        <w:tc>
          <w:tcPr>
            <w:tcW w:w="964" w:type="dxa"/>
            <w:shd w:val="clear" w:color="auto" w:fill="auto"/>
          </w:tcPr>
          <w:p w14:paraId="70E9064A" w14:textId="77777777" w:rsidR="00DA5225" w:rsidRPr="001C5DA9" w:rsidRDefault="00DA5225" w:rsidP="000B41F9">
            <w:r w:rsidRPr="001C5DA9">
              <w:rPr>
                <w:rStyle w:val="ChSmallCaps"/>
              </w:rPr>
              <w:t>n.loc</w:t>
            </w:r>
          </w:p>
        </w:tc>
        <w:tc>
          <w:tcPr>
            <w:tcW w:w="2041" w:type="dxa"/>
            <w:shd w:val="clear" w:color="auto" w:fill="auto"/>
          </w:tcPr>
          <w:p w14:paraId="36A332BB" w14:textId="77777777" w:rsidR="00DA5225" w:rsidRPr="001C5DA9" w:rsidRDefault="00DA5225" w:rsidP="000B41F9">
            <w:r>
              <w:t>noun, location</w:t>
            </w:r>
          </w:p>
        </w:tc>
      </w:tr>
      <w:tr w:rsidR="00DA5225" w:rsidRPr="001C5DA9" w14:paraId="58D612A9" w14:textId="77777777" w:rsidTr="00AC23C4">
        <w:tc>
          <w:tcPr>
            <w:tcW w:w="964" w:type="dxa"/>
            <w:shd w:val="clear" w:color="auto" w:fill="auto"/>
          </w:tcPr>
          <w:p w14:paraId="361371AD" w14:textId="77777777" w:rsidR="00DA5225" w:rsidRPr="001C5DA9" w:rsidRDefault="00DA5225" w:rsidP="00434AD4">
            <w:r>
              <w:rPr>
                <w:rStyle w:val="ChSmallCaps"/>
              </w:rPr>
              <w:t>n.time</w:t>
            </w:r>
          </w:p>
        </w:tc>
        <w:tc>
          <w:tcPr>
            <w:tcW w:w="2041" w:type="dxa"/>
            <w:shd w:val="clear" w:color="auto" w:fill="auto"/>
          </w:tcPr>
          <w:p w14:paraId="22FCD723" w14:textId="77777777" w:rsidR="00DA5225" w:rsidRPr="001C5DA9" w:rsidRDefault="00DA5225" w:rsidP="000B41F9">
            <w:r>
              <w:t>noun, time-denoting</w:t>
            </w:r>
          </w:p>
        </w:tc>
      </w:tr>
      <w:tr w:rsidR="00DA5225" w:rsidRPr="001C5DA9" w14:paraId="68CFA45B" w14:textId="77777777" w:rsidTr="00AC23C4">
        <w:tc>
          <w:tcPr>
            <w:tcW w:w="964" w:type="dxa"/>
            <w:shd w:val="clear" w:color="auto" w:fill="auto"/>
          </w:tcPr>
          <w:p w14:paraId="2796B909" w14:textId="77777777" w:rsidR="00DA5225" w:rsidRPr="001C5DA9" w:rsidRDefault="00DA5225" w:rsidP="00434AD4">
            <w:r w:rsidRPr="001C5DA9">
              <w:rPr>
                <w:rStyle w:val="ChSmallCaps"/>
              </w:rPr>
              <w:t>nas</w:t>
            </w:r>
          </w:p>
        </w:tc>
        <w:tc>
          <w:tcPr>
            <w:tcW w:w="2041" w:type="dxa"/>
            <w:shd w:val="clear" w:color="auto" w:fill="auto"/>
          </w:tcPr>
          <w:p w14:paraId="5C45475D" w14:textId="77777777" w:rsidR="00DA5225" w:rsidRPr="001C5DA9" w:rsidRDefault="00DA5225" w:rsidP="00434AD4">
            <w:r>
              <w:t>nasal</w:t>
            </w:r>
          </w:p>
        </w:tc>
      </w:tr>
      <w:tr w:rsidR="00DA5225" w:rsidRPr="001C5DA9" w14:paraId="42D1ED4F" w14:textId="77777777" w:rsidTr="00AC23C4">
        <w:tc>
          <w:tcPr>
            <w:tcW w:w="964" w:type="dxa"/>
            <w:shd w:val="clear" w:color="auto" w:fill="auto"/>
          </w:tcPr>
          <w:p w14:paraId="00E134A5" w14:textId="77777777" w:rsidR="00DA5225" w:rsidRPr="001C5DA9" w:rsidRDefault="00DA5225" w:rsidP="00434AD4">
            <w:r w:rsidRPr="001C5DA9">
              <w:rPr>
                <w:rStyle w:val="ChSmallCaps"/>
              </w:rPr>
              <w:t>neg</w:t>
            </w:r>
          </w:p>
        </w:tc>
        <w:tc>
          <w:tcPr>
            <w:tcW w:w="2041" w:type="dxa"/>
            <w:shd w:val="clear" w:color="auto" w:fill="auto"/>
          </w:tcPr>
          <w:p w14:paraId="5AAD3B89" w14:textId="77777777" w:rsidR="00DA5225" w:rsidRPr="001C5DA9" w:rsidRDefault="00DA5225" w:rsidP="00434AD4">
            <w:r>
              <w:t>negation, negative</w:t>
            </w:r>
          </w:p>
        </w:tc>
      </w:tr>
      <w:tr w:rsidR="00DA5225" w:rsidRPr="001C5DA9" w14:paraId="27157594" w14:textId="77777777" w:rsidTr="00AC23C4">
        <w:tc>
          <w:tcPr>
            <w:tcW w:w="964" w:type="dxa"/>
            <w:shd w:val="clear" w:color="auto" w:fill="auto"/>
          </w:tcPr>
          <w:p w14:paraId="0A89BC48" w14:textId="77777777" w:rsidR="00DA5225" w:rsidRPr="001C5DA9" w:rsidRDefault="00DA5225" w:rsidP="00434AD4">
            <w:r w:rsidRPr="001C5DA9">
              <w:rPr>
                <w:rStyle w:val="ChSmallCaps"/>
              </w:rPr>
              <w:t>neg.imp</w:t>
            </w:r>
          </w:p>
        </w:tc>
        <w:tc>
          <w:tcPr>
            <w:tcW w:w="2041" w:type="dxa"/>
            <w:shd w:val="clear" w:color="auto" w:fill="auto"/>
          </w:tcPr>
          <w:p w14:paraId="6108BBB2" w14:textId="77777777" w:rsidR="00DA5225" w:rsidRPr="001C5DA9" w:rsidRDefault="00DA5225" w:rsidP="00434AD4">
            <w:r>
              <w:t>negative imperative</w:t>
            </w:r>
          </w:p>
        </w:tc>
      </w:tr>
      <w:tr w:rsidR="00DA5225" w:rsidRPr="001C5DA9" w14:paraId="46049F79" w14:textId="77777777" w:rsidTr="00AC23C4">
        <w:tc>
          <w:tcPr>
            <w:tcW w:w="964" w:type="dxa"/>
            <w:shd w:val="clear" w:color="auto" w:fill="auto"/>
          </w:tcPr>
          <w:p w14:paraId="7D4C8767" w14:textId="77777777" w:rsidR="00DA5225" w:rsidRPr="001C5DA9" w:rsidRDefault="00DA5225" w:rsidP="00434AD4">
            <w:r w:rsidRPr="001C5DA9">
              <w:rPr>
                <w:rStyle w:val="ChSmallCaps"/>
              </w:rPr>
              <w:t>nmlz</w:t>
            </w:r>
          </w:p>
        </w:tc>
        <w:tc>
          <w:tcPr>
            <w:tcW w:w="2041" w:type="dxa"/>
            <w:shd w:val="clear" w:color="auto" w:fill="auto"/>
          </w:tcPr>
          <w:p w14:paraId="7BF3760C" w14:textId="77777777" w:rsidR="00DA5225" w:rsidRPr="001C5DA9" w:rsidRDefault="00DA5225" w:rsidP="00434AD4">
            <w:r>
              <w:t>nominalizer</w:t>
            </w:r>
          </w:p>
        </w:tc>
      </w:tr>
      <w:tr w:rsidR="00DA5225" w:rsidRPr="001C5DA9" w14:paraId="345D1C4B" w14:textId="77777777" w:rsidTr="00AC23C4">
        <w:tc>
          <w:tcPr>
            <w:tcW w:w="964" w:type="dxa"/>
            <w:shd w:val="clear" w:color="auto" w:fill="auto"/>
          </w:tcPr>
          <w:p w14:paraId="3A66BB33" w14:textId="77777777" w:rsidR="00DA5225" w:rsidRPr="001C5DA9" w:rsidRDefault="00DA5225" w:rsidP="00434AD4">
            <w:r w:rsidRPr="001C5DA9">
              <w:rPr>
                <w:rStyle w:val="ChSmallCaps"/>
              </w:rPr>
              <w:t>nom</w:t>
            </w:r>
          </w:p>
        </w:tc>
        <w:tc>
          <w:tcPr>
            <w:tcW w:w="2041" w:type="dxa"/>
            <w:shd w:val="clear" w:color="auto" w:fill="auto"/>
          </w:tcPr>
          <w:p w14:paraId="12286FFE" w14:textId="77777777" w:rsidR="00DA5225" w:rsidRPr="001C5DA9" w:rsidRDefault="00DA5225" w:rsidP="00434AD4">
            <w:r>
              <w:t>nominal</w:t>
            </w:r>
          </w:p>
        </w:tc>
      </w:tr>
      <w:tr w:rsidR="00DA5225" w:rsidRPr="001C5DA9" w14:paraId="4A13DC6E" w14:textId="77777777" w:rsidTr="00AC23C4">
        <w:tc>
          <w:tcPr>
            <w:tcW w:w="964" w:type="dxa"/>
            <w:shd w:val="clear" w:color="auto" w:fill="auto"/>
          </w:tcPr>
          <w:p w14:paraId="73134BD9" w14:textId="77777777" w:rsidR="00DA5225" w:rsidRPr="001C5DA9" w:rsidRDefault="00DA5225" w:rsidP="00434AD4">
            <w:r w:rsidRPr="001C5DA9">
              <w:rPr>
                <w:rStyle w:val="ChSmallCaps"/>
              </w:rPr>
              <w:t>np</w:t>
            </w:r>
          </w:p>
        </w:tc>
        <w:tc>
          <w:tcPr>
            <w:tcW w:w="2041" w:type="dxa"/>
            <w:shd w:val="clear" w:color="auto" w:fill="auto"/>
          </w:tcPr>
          <w:p w14:paraId="4651C588" w14:textId="77777777" w:rsidR="00DA5225" w:rsidRPr="001C5DA9" w:rsidRDefault="00DA5225" w:rsidP="00434AD4">
            <w:r>
              <w:t>noun phrase</w:t>
            </w:r>
          </w:p>
        </w:tc>
      </w:tr>
      <w:tr w:rsidR="00DA5225" w:rsidRPr="001C5DA9" w14:paraId="54721CB4" w14:textId="77777777" w:rsidTr="00AC23C4">
        <w:tc>
          <w:tcPr>
            <w:tcW w:w="964" w:type="dxa"/>
            <w:shd w:val="clear" w:color="auto" w:fill="auto"/>
          </w:tcPr>
          <w:p w14:paraId="76FC429F" w14:textId="77777777" w:rsidR="00DA5225" w:rsidRPr="001C5DA9" w:rsidRDefault="00DA5225" w:rsidP="00434AD4">
            <w:r w:rsidRPr="001C5DA9">
              <w:rPr>
                <w:rStyle w:val="ChSmallCaps"/>
              </w:rPr>
              <w:t>num</w:t>
            </w:r>
          </w:p>
        </w:tc>
        <w:tc>
          <w:tcPr>
            <w:tcW w:w="2041" w:type="dxa"/>
            <w:shd w:val="clear" w:color="auto" w:fill="auto"/>
          </w:tcPr>
          <w:p w14:paraId="4694C5B9" w14:textId="77777777" w:rsidR="00DA5225" w:rsidRPr="001C5DA9" w:rsidRDefault="00DA5225" w:rsidP="00434AD4">
            <w:r>
              <w:t>numeral</w:t>
            </w:r>
          </w:p>
        </w:tc>
      </w:tr>
      <w:tr w:rsidR="00DA5225" w:rsidRPr="001C5DA9" w14:paraId="2B3E9BF7" w14:textId="77777777" w:rsidTr="00AC23C4">
        <w:tc>
          <w:tcPr>
            <w:tcW w:w="964" w:type="dxa"/>
            <w:shd w:val="clear" w:color="auto" w:fill="auto"/>
          </w:tcPr>
          <w:p w14:paraId="38C3FEB5" w14:textId="77777777" w:rsidR="00DA5225" w:rsidRPr="001C5DA9" w:rsidRDefault="00DA5225" w:rsidP="00434AD4">
            <w:r w:rsidRPr="001C5DA9">
              <w:rPr>
                <w:rStyle w:val="ChSmallCaps"/>
              </w:rPr>
              <w:t>o</w:t>
            </w:r>
          </w:p>
        </w:tc>
        <w:tc>
          <w:tcPr>
            <w:tcW w:w="2041" w:type="dxa"/>
            <w:shd w:val="clear" w:color="auto" w:fill="auto"/>
          </w:tcPr>
          <w:p w14:paraId="520F2D03" w14:textId="77777777" w:rsidR="00DA5225" w:rsidRPr="001C5DA9" w:rsidRDefault="00DA5225" w:rsidP="00434AD4">
            <w:r>
              <w:t>object</w:t>
            </w:r>
          </w:p>
        </w:tc>
      </w:tr>
      <w:tr w:rsidR="00DA5225" w:rsidRPr="001C5DA9" w14:paraId="548CBE48" w14:textId="77777777" w:rsidTr="00AC23C4">
        <w:tc>
          <w:tcPr>
            <w:tcW w:w="964" w:type="dxa"/>
            <w:shd w:val="clear" w:color="auto" w:fill="auto"/>
          </w:tcPr>
          <w:p w14:paraId="1BF21E56" w14:textId="7FF26A14" w:rsidR="00DA5225" w:rsidRPr="00DE7876" w:rsidRDefault="00DA5225" w:rsidP="00434AD4">
            <w:r w:rsidRPr="00DE7876">
              <w:t>Obl</w:t>
            </w:r>
            <w:r w:rsidR="00714036">
              <w:t>.</w:t>
            </w:r>
          </w:p>
        </w:tc>
        <w:tc>
          <w:tcPr>
            <w:tcW w:w="2041" w:type="dxa"/>
            <w:shd w:val="clear" w:color="auto" w:fill="auto"/>
          </w:tcPr>
          <w:p w14:paraId="32828749" w14:textId="77777777" w:rsidR="00DA5225" w:rsidRDefault="00DA5225" w:rsidP="00434AD4">
            <w:r>
              <w:t>oblique</w:t>
            </w:r>
          </w:p>
        </w:tc>
      </w:tr>
      <w:tr w:rsidR="00DA5225" w:rsidRPr="001C5DA9" w14:paraId="36A0C7F2" w14:textId="77777777" w:rsidTr="00AC23C4">
        <w:tc>
          <w:tcPr>
            <w:tcW w:w="964" w:type="dxa"/>
            <w:shd w:val="clear" w:color="auto" w:fill="auto"/>
          </w:tcPr>
          <w:p w14:paraId="366CA3ED" w14:textId="77777777" w:rsidR="00DA5225" w:rsidRPr="001C5DA9" w:rsidRDefault="00DA5225" w:rsidP="00434AD4">
            <w:r w:rsidRPr="001C5DA9">
              <w:rPr>
                <w:rStyle w:val="ChSmallCaps"/>
              </w:rPr>
              <w:t>obst</w:t>
            </w:r>
            <w:r>
              <w:rPr>
                <w:rStyle w:val="ChSmallCaps"/>
              </w:rPr>
              <w:t>r</w:t>
            </w:r>
          </w:p>
        </w:tc>
        <w:tc>
          <w:tcPr>
            <w:tcW w:w="2041" w:type="dxa"/>
            <w:shd w:val="clear" w:color="auto" w:fill="auto"/>
          </w:tcPr>
          <w:p w14:paraId="00D997CA" w14:textId="77777777" w:rsidR="00DA5225" w:rsidRPr="001C5DA9" w:rsidRDefault="00DA5225" w:rsidP="00434AD4">
            <w:r>
              <w:t>obstruent</w:t>
            </w:r>
          </w:p>
        </w:tc>
      </w:tr>
      <w:tr w:rsidR="00DA5225" w:rsidRPr="001C5DA9" w14:paraId="707B3ADE" w14:textId="77777777" w:rsidTr="00AC23C4">
        <w:tc>
          <w:tcPr>
            <w:tcW w:w="964" w:type="dxa"/>
            <w:shd w:val="clear" w:color="auto" w:fill="auto"/>
          </w:tcPr>
          <w:p w14:paraId="51236528" w14:textId="77777777" w:rsidR="00DA5225" w:rsidRPr="001C5DA9" w:rsidRDefault="00DA5225" w:rsidP="00434AD4">
            <w:pPr>
              <w:rPr>
                <w:rStyle w:val="ChSmallCaps"/>
              </w:rPr>
            </w:pPr>
            <w:r>
              <w:rPr>
                <w:rStyle w:val="ChSmallCaps"/>
              </w:rPr>
              <w:t>omv</w:t>
            </w:r>
          </w:p>
        </w:tc>
        <w:tc>
          <w:tcPr>
            <w:tcW w:w="2041" w:type="dxa"/>
            <w:shd w:val="clear" w:color="auto" w:fill="auto"/>
          </w:tcPr>
          <w:p w14:paraId="55EC9775" w14:textId="77777777" w:rsidR="00DA5225" w:rsidRDefault="00DA5225" w:rsidP="00434AD4">
            <w:r>
              <w:t>object of mental verb</w:t>
            </w:r>
          </w:p>
        </w:tc>
      </w:tr>
      <w:tr w:rsidR="00DA5225" w:rsidRPr="001C5DA9" w14:paraId="1336B780" w14:textId="77777777" w:rsidTr="00AC23C4">
        <w:tc>
          <w:tcPr>
            <w:tcW w:w="964" w:type="dxa"/>
            <w:shd w:val="clear" w:color="auto" w:fill="auto"/>
          </w:tcPr>
          <w:p w14:paraId="428E4EE9" w14:textId="77777777" w:rsidR="00DA5225" w:rsidRPr="00194612" w:rsidRDefault="00DA5225" w:rsidP="00434AD4">
            <w:pPr>
              <w:rPr>
                <w:rStyle w:val="ChSmallCaps"/>
              </w:rPr>
            </w:pPr>
            <w:r>
              <w:rPr>
                <w:rStyle w:val="ChSmallCaps"/>
              </w:rPr>
              <w:t>orth</w:t>
            </w:r>
          </w:p>
        </w:tc>
        <w:tc>
          <w:tcPr>
            <w:tcW w:w="2041" w:type="dxa"/>
            <w:shd w:val="clear" w:color="auto" w:fill="auto"/>
          </w:tcPr>
          <w:p w14:paraId="687608A6" w14:textId="77777777" w:rsidR="00DA5225" w:rsidRDefault="00DA5225" w:rsidP="00434AD4">
            <w:r>
              <w:t>orthography</w:t>
            </w:r>
          </w:p>
        </w:tc>
      </w:tr>
      <w:tr w:rsidR="00DA5225" w:rsidRPr="001C5DA9" w14:paraId="715F981C" w14:textId="77777777" w:rsidTr="00AC23C4">
        <w:tc>
          <w:tcPr>
            <w:tcW w:w="964" w:type="dxa"/>
            <w:shd w:val="clear" w:color="auto" w:fill="auto"/>
          </w:tcPr>
          <w:p w14:paraId="352A7242" w14:textId="77777777" w:rsidR="00DA5225" w:rsidRPr="003722DB" w:rsidRDefault="00DA5225" w:rsidP="00434AD4">
            <w:r w:rsidRPr="00913A62">
              <w:t>Orthogr.</w:t>
            </w:r>
          </w:p>
        </w:tc>
        <w:tc>
          <w:tcPr>
            <w:tcW w:w="2041" w:type="dxa"/>
            <w:shd w:val="clear" w:color="auto" w:fill="auto"/>
          </w:tcPr>
          <w:p w14:paraId="386E0FC4" w14:textId="77777777" w:rsidR="00DA5225" w:rsidRPr="003722DB" w:rsidRDefault="00DA5225" w:rsidP="00434AD4">
            <w:r>
              <w:t>orthography</w:t>
            </w:r>
          </w:p>
        </w:tc>
      </w:tr>
      <w:tr w:rsidR="00DA5225" w:rsidRPr="001C5DA9" w14:paraId="2F39D9F5" w14:textId="77777777" w:rsidTr="00AC23C4">
        <w:tc>
          <w:tcPr>
            <w:tcW w:w="964" w:type="dxa"/>
            <w:shd w:val="clear" w:color="auto" w:fill="auto"/>
          </w:tcPr>
          <w:p w14:paraId="7B5B5611" w14:textId="77777777" w:rsidR="00DA5225" w:rsidRPr="00286F23" w:rsidRDefault="00DA5225" w:rsidP="00434AD4">
            <w:r>
              <w:t>oSb</w:t>
            </w:r>
          </w:p>
        </w:tc>
        <w:tc>
          <w:tcPr>
            <w:tcW w:w="2041" w:type="dxa"/>
            <w:shd w:val="clear" w:color="auto" w:fill="auto"/>
          </w:tcPr>
          <w:p w14:paraId="7A01B997" w14:textId="77777777" w:rsidR="00DA5225" w:rsidRDefault="00DA5225" w:rsidP="00434AD4">
            <w:r>
              <w:t>older sibling</w:t>
            </w:r>
          </w:p>
        </w:tc>
      </w:tr>
      <w:tr w:rsidR="00DA5225" w:rsidRPr="001C5DA9" w14:paraId="2DADD654" w14:textId="77777777" w:rsidTr="00AC23C4">
        <w:tc>
          <w:tcPr>
            <w:tcW w:w="964" w:type="dxa"/>
            <w:shd w:val="clear" w:color="auto" w:fill="auto"/>
          </w:tcPr>
          <w:p w14:paraId="596B4878" w14:textId="77777777" w:rsidR="00DA5225" w:rsidRPr="001C5DA9" w:rsidRDefault="00DA5225" w:rsidP="00434AD4">
            <w:pPr>
              <w:rPr>
                <w:rStyle w:val="ChSmallCaps"/>
              </w:rPr>
            </w:pPr>
            <w:r w:rsidRPr="00194612">
              <w:rPr>
                <w:rStyle w:val="ChSmallCaps"/>
              </w:rPr>
              <w:t>outsd</w:t>
            </w:r>
          </w:p>
        </w:tc>
        <w:tc>
          <w:tcPr>
            <w:tcW w:w="2041" w:type="dxa"/>
            <w:shd w:val="clear" w:color="auto" w:fill="auto"/>
          </w:tcPr>
          <w:p w14:paraId="03C813D7" w14:textId="77777777" w:rsidR="00DA5225" w:rsidRDefault="00DA5225" w:rsidP="00434AD4">
            <w:r>
              <w:t>outsider</w:t>
            </w:r>
          </w:p>
        </w:tc>
      </w:tr>
      <w:tr w:rsidR="00DA5225" w:rsidRPr="001C5DA9" w14:paraId="38CD6AA7" w14:textId="77777777" w:rsidTr="00AC23C4">
        <w:tc>
          <w:tcPr>
            <w:tcW w:w="964" w:type="dxa"/>
            <w:shd w:val="clear" w:color="auto" w:fill="auto"/>
          </w:tcPr>
          <w:p w14:paraId="01042957" w14:textId="77777777" w:rsidR="00DA5225" w:rsidRPr="001C5DA9" w:rsidRDefault="00DA5225" w:rsidP="00434AD4">
            <w:r w:rsidRPr="001C5DA9">
              <w:rPr>
                <w:rStyle w:val="ChSmallCaps"/>
              </w:rPr>
              <w:t>pal</w:t>
            </w:r>
          </w:p>
        </w:tc>
        <w:tc>
          <w:tcPr>
            <w:tcW w:w="2041" w:type="dxa"/>
            <w:shd w:val="clear" w:color="auto" w:fill="auto"/>
          </w:tcPr>
          <w:p w14:paraId="17B29366" w14:textId="77777777" w:rsidR="00DA5225" w:rsidRPr="001C5DA9" w:rsidRDefault="00DA5225" w:rsidP="00434AD4">
            <w:r>
              <w:t>palatal</w:t>
            </w:r>
          </w:p>
        </w:tc>
      </w:tr>
      <w:tr w:rsidR="00DA5225" w:rsidRPr="001C5DA9" w14:paraId="29961EAC" w14:textId="77777777" w:rsidTr="00AC23C4">
        <w:tc>
          <w:tcPr>
            <w:tcW w:w="964" w:type="dxa"/>
            <w:shd w:val="clear" w:color="auto" w:fill="auto"/>
          </w:tcPr>
          <w:p w14:paraId="3B81494B" w14:textId="77777777" w:rsidR="00DA5225" w:rsidRPr="001C5DA9" w:rsidRDefault="00DA5225" w:rsidP="00231D73">
            <w:r>
              <w:rPr>
                <w:rStyle w:val="ChSmallCaps"/>
              </w:rPr>
              <w:t>pal-</w:t>
            </w:r>
            <w:r w:rsidRPr="001C5DA9">
              <w:rPr>
                <w:rStyle w:val="ChSmallCaps"/>
              </w:rPr>
              <w:t>alv</w:t>
            </w:r>
          </w:p>
        </w:tc>
        <w:tc>
          <w:tcPr>
            <w:tcW w:w="2041" w:type="dxa"/>
            <w:shd w:val="clear" w:color="auto" w:fill="auto"/>
          </w:tcPr>
          <w:p w14:paraId="69E5A274" w14:textId="77777777" w:rsidR="00DA5225" w:rsidRPr="006C2030" w:rsidRDefault="00DA5225" w:rsidP="00231D73">
            <w:r w:rsidRPr="006C2030">
              <w:t>palato-alveolar</w:t>
            </w:r>
          </w:p>
        </w:tc>
      </w:tr>
      <w:tr w:rsidR="00DA5225" w:rsidRPr="001C5DA9" w14:paraId="47BD1919" w14:textId="77777777" w:rsidTr="00AC23C4">
        <w:tc>
          <w:tcPr>
            <w:tcW w:w="964" w:type="dxa"/>
            <w:shd w:val="clear" w:color="auto" w:fill="auto"/>
          </w:tcPr>
          <w:p w14:paraId="7F2380DA" w14:textId="77777777" w:rsidR="00DA5225" w:rsidRPr="001C5DA9" w:rsidRDefault="00DA5225" w:rsidP="00434AD4">
            <w:r w:rsidRPr="001C5DA9">
              <w:rPr>
                <w:rStyle w:val="ChSmallCaps"/>
              </w:rPr>
              <w:t>pat</w:t>
            </w:r>
          </w:p>
        </w:tc>
        <w:tc>
          <w:tcPr>
            <w:tcW w:w="2041" w:type="dxa"/>
            <w:shd w:val="clear" w:color="auto" w:fill="auto"/>
          </w:tcPr>
          <w:p w14:paraId="10131945" w14:textId="77777777" w:rsidR="00DA5225" w:rsidRPr="001C5DA9" w:rsidRDefault="00DA5225" w:rsidP="00434AD4">
            <w:r>
              <w:t>patient</w:t>
            </w:r>
          </w:p>
        </w:tc>
      </w:tr>
      <w:tr w:rsidR="00DA5225" w:rsidRPr="001C5DA9" w14:paraId="65717FE0" w14:textId="77777777" w:rsidTr="00AC23C4">
        <w:tc>
          <w:tcPr>
            <w:tcW w:w="964" w:type="dxa"/>
            <w:shd w:val="clear" w:color="auto" w:fill="auto"/>
          </w:tcPr>
          <w:p w14:paraId="3C78B44A" w14:textId="77777777" w:rsidR="00DA5225" w:rsidRPr="001C5DA9" w:rsidRDefault="00DA5225" w:rsidP="00434AD4">
            <w:r w:rsidRPr="001C5DA9">
              <w:rPr>
                <w:rStyle w:val="ChSmallCaps"/>
              </w:rPr>
              <w:lastRenderedPageBreak/>
              <w:t>pfx</w:t>
            </w:r>
          </w:p>
        </w:tc>
        <w:tc>
          <w:tcPr>
            <w:tcW w:w="2041" w:type="dxa"/>
            <w:shd w:val="clear" w:color="auto" w:fill="auto"/>
          </w:tcPr>
          <w:p w14:paraId="7DA95D69" w14:textId="77777777" w:rsidR="00DA5225" w:rsidRPr="001C5DA9" w:rsidRDefault="00DA5225" w:rsidP="00434AD4">
            <w:r>
              <w:t>prefix</w:t>
            </w:r>
          </w:p>
        </w:tc>
      </w:tr>
      <w:tr w:rsidR="00DA5225" w:rsidRPr="001C5DA9" w14:paraId="01B75352" w14:textId="77777777" w:rsidTr="00AC23C4">
        <w:tc>
          <w:tcPr>
            <w:tcW w:w="964" w:type="dxa"/>
            <w:shd w:val="clear" w:color="auto" w:fill="auto"/>
          </w:tcPr>
          <w:p w14:paraId="4E43A298" w14:textId="77777777" w:rsidR="00DA5225" w:rsidRPr="001C5DA9" w:rsidRDefault="00DA5225" w:rsidP="00434AD4">
            <w:pPr>
              <w:rPr>
                <w:rStyle w:val="ChSmallCaps"/>
              </w:rPr>
            </w:pPr>
            <w:r>
              <w:rPr>
                <w:rStyle w:val="ChSmallCaps"/>
              </w:rPr>
              <w:t>phon</w:t>
            </w:r>
          </w:p>
        </w:tc>
        <w:tc>
          <w:tcPr>
            <w:tcW w:w="2041" w:type="dxa"/>
            <w:shd w:val="clear" w:color="auto" w:fill="auto"/>
          </w:tcPr>
          <w:p w14:paraId="13C1827B" w14:textId="77777777" w:rsidR="00DA5225" w:rsidRDefault="00DA5225" w:rsidP="00434AD4">
            <w:r>
              <w:t>phoneme</w:t>
            </w:r>
          </w:p>
        </w:tc>
      </w:tr>
      <w:tr w:rsidR="00DA5225" w:rsidRPr="001C5DA9" w14:paraId="7B602F79" w14:textId="77777777" w:rsidTr="00AC23C4">
        <w:tc>
          <w:tcPr>
            <w:tcW w:w="964" w:type="dxa"/>
            <w:shd w:val="clear" w:color="auto" w:fill="auto"/>
          </w:tcPr>
          <w:p w14:paraId="710431D3" w14:textId="77777777" w:rsidR="00DA5225" w:rsidRPr="001C5DA9" w:rsidRDefault="00DA5225" w:rsidP="00434AD4">
            <w:r w:rsidRPr="001C5DA9">
              <w:rPr>
                <w:rStyle w:val="ChSmallCaps"/>
              </w:rPr>
              <w:t>pl</w:t>
            </w:r>
          </w:p>
        </w:tc>
        <w:tc>
          <w:tcPr>
            <w:tcW w:w="2041" w:type="dxa"/>
            <w:shd w:val="clear" w:color="auto" w:fill="auto"/>
          </w:tcPr>
          <w:p w14:paraId="48F85EF8" w14:textId="77777777" w:rsidR="00DA5225" w:rsidRPr="001C5DA9" w:rsidRDefault="00DA5225" w:rsidP="00434AD4">
            <w:r>
              <w:t>plural</w:t>
            </w:r>
          </w:p>
        </w:tc>
      </w:tr>
      <w:tr w:rsidR="00DA5225" w:rsidRPr="001C5DA9" w14:paraId="17DCF447" w14:textId="77777777" w:rsidTr="00AC23C4">
        <w:tc>
          <w:tcPr>
            <w:tcW w:w="964" w:type="dxa"/>
            <w:shd w:val="clear" w:color="auto" w:fill="auto"/>
          </w:tcPr>
          <w:p w14:paraId="340A3DED" w14:textId="77777777" w:rsidR="00DA5225" w:rsidRPr="001C5DA9" w:rsidRDefault="00DA5225" w:rsidP="00434AD4">
            <w:pPr>
              <w:rPr>
                <w:rStyle w:val="ChSmallCaps"/>
              </w:rPr>
            </w:pPr>
            <w:r>
              <w:rPr>
                <w:rStyle w:val="ChSmallCaps"/>
              </w:rPr>
              <w:t>pl-hold</w:t>
            </w:r>
          </w:p>
        </w:tc>
        <w:tc>
          <w:tcPr>
            <w:tcW w:w="2041" w:type="dxa"/>
            <w:shd w:val="clear" w:color="auto" w:fill="auto"/>
          </w:tcPr>
          <w:p w14:paraId="07F68870" w14:textId="77777777" w:rsidR="00DA5225" w:rsidRDefault="00DA5225" w:rsidP="00434AD4">
            <w:r>
              <w:t>placeholder</w:t>
            </w:r>
          </w:p>
        </w:tc>
      </w:tr>
      <w:tr w:rsidR="00DA5225" w:rsidRPr="001C5DA9" w14:paraId="2B73DC04" w14:textId="77777777" w:rsidTr="00AC23C4">
        <w:tc>
          <w:tcPr>
            <w:tcW w:w="964" w:type="dxa"/>
            <w:shd w:val="clear" w:color="auto" w:fill="auto"/>
          </w:tcPr>
          <w:p w14:paraId="1293F521" w14:textId="77777777" w:rsidR="00DA5225" w:rsidRPr="001C5DA9" w:rsidRDefault="00DA5225" w:rsidP="00434AD4">
            <w:r w:rsidRPr="001C5DA9">
              <w:rPr>
                <w:rStyle w:val="ChSmallCaps"/>
              </w:rPr>
              <w:t>plos</w:t>
            </w:r>
          </w:p>
        </w:tc>
        <w:tc>
          <w:tcPr>
            <w:tcW w:w="2041" w:type="dxa"/>
            <w:shd w:val="clear" w:color="auto" w:fill="auto"/>
          </w:tcPr>
          <w:p w14:paraId="512FA258" w14:textId="77777777" w:rsidR="00DA5225" w:rsidRPr="001C5DA9" w:rsidRDefault="00DA5225" w:rsidP="00434AD4">
            <w:r>
              <w:t>plosive</w:t>
            </w:r>
          </w:p>
        </w:tc>
      </w:tr>
      <w:tr w:rsidR="00DA5225" w:rsidRPr="001C5DA9" w14:paraId="5A06D18E" w14:textId="77777777" w:rsidTr="00AC23C4">
        <w:tc>
          <w:tcPr>
            <w:tcW w:w="964" w:type="dxa"/>
            <w:shd w:val="clear" w:color="auto" w:fill="auto"/>
          </w:tcPr>
          <w:p w14:paraId="16CC5B53" w14:textId="77777777" w:rsidR="00DA5225" w:rsidRPr="001C5DA9" w:rsidRDefault="00DA5225" w:rsidP="00434AD4">
            <w:r w:rsidRPr="001C5DA9">
              <w:rPr>
                <w:rStyle w:val="ChSmallCaps"/>
              </w:rPr>
              <w:t>pn</w:t>
            </w:r>
          </w:p>
        </w:tc>
        <w:tc>
          <w:tcPr>
            <w:tcW w:w="2041" w:type="dxa"/>
            <w:shd w:val="clear" w:color="auto" w:fill="auto"/>
          </w:tcPr>
          <w:p w14:paraId="38D838C6" w14:textId="77777777" w:rsidR="00DA5225" w:rsidRPr="001C5DA9" w:rsidRDefault="00DA5225" w:rsidP="00434AD4">
            <w:r>
              <w:t>noun, proper</w:t>
            </w:r>
          </w:p>
        </w:tc>
      </w:tr>
      <w:tr w:rsidR="00DA5225" w:rsidRPr="001C5DA9" w14:paraId="61596765" w14:textId="77777777" w:rsidTr="00AC23C4">
        <w:tc>
          <w:tcPr>
            <w:tcW w:w="964" w:type="dxa"/>
            <w:shd w:val="clear" w:color="auto" w:fill="auto"/>
          </w:tcPr>
          <w:p w14:paraId="52A21551" w14:textId="77777777" w:rsidR="00DA5225" w:rsidRPr="001C5DA9" w:rsidRDefault="00DA5225" w:rsidP="00434AD4">
            <w:pPr>
              <w:rPr>
                <w:rStyle w:val="ChSmallCaps"/>
              </w:rPr>
            </w:pPr>
            <w:r w:rsidRPr="00194612">
              <w:rPr>
                <w:rStyle w:val="ChSmallCaps"/>
              </w:rPr>
              <w:t>pol</w:t>
            </w:r>
          </w:p>
        </w:tc>
        <w:tc>
          <w:tcPr>
            <w:tcW w:w="2041" w:type="dxa"/>
            <w:shd w:val="clear" w:color="auto" w:fill="auto"/>
          </w:tcPr>
          <w:p w14:paraId="2F18B15F" w14:textId="77777777" w:rsidR="00DA5225" w:rsidRDefault="00DA5225" w:rsidP="00862CA0">
            <w:r>
              <w:t>politics</w:t>
            </w:r>
          </w:p>
        </w:tc>
      </w:tr>
      <w:tr w:rsidR="00DA5225" w:rsidRPr="001C5DA9" w14:paraId="5FD1674E" w14:textId="77777777" w:rsidTr="00AC23C4">
        <w:tc>
          <w:tcPr>
            <w:tcW w:w="964" w:type="dxa"/>
            <w:shd w:val="clear" w:color="auto" w:fill="auto"/>
          </w:tcPr>
          <w:p w14:paraId="3DE07E62" w14:textId="77777777" w:rsidR="00DA5225" w:rsidRPr="001C5DA9" w:rsidRDefault="00DA5225" w:rsidP="00434AD4">
            <w:r w:rsidRPr="001C5DA9">
              <w:rPr>
                <w:rStyle w:val="ChSmallCaps"/>
              </w:rPr>
              <w:t>poss</w:t>
            </w:r>
          </w:p>
        </w:tc>
        <w:tc>
          <w:tcPr>
            <w:tcW w:w="2041" w:type="dxa"/>
            <w:shd w:val="clear" w:color="auto" w:fill="auto"/>
          </w:tcPr>
          <w:p w14:paraId="685D56A2" w14:textId="77777777" w:rsidR="00DA5225" w:rsidRPr="001C5DA9" w:rsidRDefault="00DA5225" w:rsidP="00434AD4">
            <w:r>
              <w:t>possessive</w:t>
            </w:r>
          </w:p>
        </w:tc>
      </w:tr>
      <w:tr w:rsidR="00DA5225" w:rsidRPr="001C5DA9" w14:paraId="1A696461" w14:textId="77777777" w:rsidTr="00AC23C4">
        <w:tc>
          <w:tcPr>
            <w:tcW w:w="964" w:type="dxa"/>
            <w:shd w:val="clear" w:color="auto" w:fill="auto"/>
          </w:tcPr>
          <w:p w14:paraId="7F750F19" w14:textId="77777777" w:rsidR="00DA5225" w:rsidRPr="001C5DA9" w:rsidRDefault="00DA5225" w:rsidP="00434AD4">
            <w:r w:rsidRPr="001C5DA9">
              <w:rPr>
                <w:rStyle w:val="ChSmallCaps"/>
              </w:rPr>
              <w:t>possm</w:t>
            </w:r>
          </w:p>
        </w:tc>
        <w:tc>
          <w:tcPr>
            <w:tcW w:w="2041" w:type="dxa"/>
            <w:shd w:val="clear" w:color="auto" w:fill="auto"/>
          </w:tcPr>
          <w:p w14:paraId="48D12446" w14:textId="77777777" w:rsidR="00DA5225" w:rsidRPr="001C5DA9" w:rsidRDefault="00DA5225" w:rsidP="00434AD4">
            <w:r>
              <w:t>possessum</w:t>
            </w:r>
          </w:p>
        </w:tc>
      </w:tr>
      <w:tr w:rsidR="00DA5225" w:rsidRPr="001C5DA9" w14:paraId="2C7C694B" w14:textId="77777777" w:rsidTr="00AC23C4">
        <w:tc>
          <w:tcPr>
            <w:tcW w:w="964" w:type="dxa"/>
            <w:shd w:val="clear" w:color="auto" w:fill="auto"/>
          </w:tcPr>
          <w:p w14:paraId="583C93A3" w14:textId="77777777" w:rsidR="00DA5225" w:rsidRPr="001C5DA9" w:rsidRDefault="00DA5225" w:rsidP="00434AD4">
            <w:r w:rsidRPr="001C5DA9">
              <w:rPr>
                <w:rStyle w:val="ChSmallCaps"/>
              </w:rPr>
              <w:t>possr</w:t>
            </w:r>
          </w:p>
        </w:tc>
        <w:tc>
          <w:tcPr>
            <w:tcW w:w="2041" w:type="dxa"/>
            <w:shd w:val="clear" w:color="auto" w:fill="auto"/>
          </w:tcPr>
          <w:p w14:paraId="26F8A91C" w14:textId="77777777" w:rsidR="00DA5225" w:rsidRPr="001C5DA9" w:rsidRDefault="00DA5225" w:rsidP="00434AD4">
            <w:r>
              <w:t>possessor</w:t>
            </w:r>
          </w:p>
        </w:tc>
      </w:tr>
      <w:tr w:rsidR="00DA5225" w:rsidRPr="001C5DA9" w14:paraId="62AA83C6" w14:textId="77777777" w:rsidTr="00AC23C4">
        <w:tc>
          <w:tcPr>
            <w:tcW w:w="964" w:type="dxa"/>
            <w:shd w:val="clear" w:color="auto" w:fill="auto"/>
          </w:tcPr>
          <w:p w14:paraId="3BE03F15" w14:textId="77777777" w:rsidR="00DA5225" w:rsidRPr="001C5DA9" w:rsidRDefault="00DA5225" w:rsidP="00434AD4">
            <w:r w:rsidRPr="001C5DA9">
              <w:rPr>
                <w:rStyle w:val="ChSmallCaps"/>
              </w:rPr>
              <w:t>pp</w:t>
            </w:r>
          </w:p>
        </w:tc>
        <w:tc>
          <w:tcPr>
            <w:tcW w:w="2041" w:type="dxa"/>
            <w:shd w:val="clear" w:color="auto" w:fill="auto"/>
          </w:tcPr>
          <w:p w14:paraId="24E0E47E" w14:textId="77777777" w:rsidR="00DA5225" w:rsidRPr="001C5DA9" w:rsidRDefault="00DA5225" w:rsidP="00434AD4">
            <w:r>
              <w:t>prepositional phrase</w:t>
            </w:r>
          </w:p>
        </w:tc>
      </w:tr>
      <w:tr w:rsidR="00DA5225" w:rsidRPr="001C5DA9" w14:paraId="350231A1" w14:textId="77777777" w:rsidTr="00AC23C4">
        <w:tc>
          <w:tcPr>
            <w:tcW w:w="964" w:type="dxa"/>
            <w:shd w:val="clear" w:color="auto" w:fill="auto"/>
          </w:tcPr>
          <w:p w14:paraId="428E2024" w14:textId="77777777" w:rsidR="00DA5225" w:rsidRPr="009901C0" w:rsidRDefault="00DA5225" w:rsidP="00434AD4">
            <w:r>
              <w:t>prec.</w:t>
            </w:r>
          </w:p>
        </w:tc>
        <w:tc>
          <w:tcPr>
            <w:tcW w:w="2041" w:type="dxa"/>
            <w:shd w:val="clear" w:color="auto" w:fill="auto"/>
          </w:tcPr>
          <w:p w14:paraId="6173DD6B" w14:textId="77777777" w:rsidR="00DA5225" w:rsidRDefault="00DA5225" w:rsidP="00434AD4">
            <w:r>
              <w:t>precedes</w:t>
            </w:r>
          </w:p>
        </w:tc>
      </w:tr>
      <w:tr w:rsidR="00DA5225" w:rsidRPr="001C5DA9" w14:paraId="24ED062D" w14:textId="77777777" w:rsidTr="00AC23C4">
        <w:tc>
          <w:tcPr>
            <w:tcW w:w="964" w:type="dxa"/>
            <w:shd w:val="clear" w:color="auto" w:fill="auto"/>
          </w:tcPr>
          <w:p w14:paraId="3036CC93" w14:textId="77777777" w:rsidR="00DA5225" w:rsidRPr="001C5DA9" w:rsidRDefault="00DA5225" w:rsidP="00434AD4">
            <w:r w:rsidRPr="001C5DA9">
              <w:rPr>
                <w:rStyle w:val="ChSmallCaps"/>
              </w:rPr>
              <w:t>pred</w:t>
            </w:r>
          </w:p>
        </w:tc>
        <w:tc>
          <w:tcPr>
            <w:tcW w:w="2041" w:type="dxa"/>
            <w:shd w:val="clear" w:color="auto" w:fill="auto"/>
          </w:tcPr>
          <w:p w14:paraId="4152EA23" w14:textId="77777777" w:rsidR="00DA5225" w:rsidRPr="001C5DA9" w:rsidRDefault="00DA5225" w:rsidP="00434AD4">
            <w:r>
              <w:t>predicate, predicative</w:t>
            </w:r>
          </w:p>
        </w:tc>
      </w:tr>
      <w:tr w:rsidR="00DA5225" w:rsidRPr="001C5DA9" w14:paraId="55827938" w14:textId="77777777" w:rsidTr="00AC23C4">
        <w:tc>
          <w:tcPr>
            <w:tcW w:w="964" w:type="dxa"/>
            <w:shd w:val="clear" w:color="auto" w:fill="auto"/>
          </w:tcPr>
          <w:p w14:paraId="3412AE6F" w14:textId="77777777" w:rsidR="00DA5225" w:rsidRPr="001C5DA9" w:rsidRDefault="00DA5225" w:rsidP="00434AD4">
            <w:r w:rsidRPr="001C5DA9">
              <w:rPr>
                <w:rStyle w:val="ChSmallCaps"/>
              </w:rPr>
              <w:t>pro</w:t>
            </w:r>
          </w:p>
        </w:tc>
        <w:tc>
          <w:tcPr>
            <w:tcW w:w="2041" w:type="dxa"/>
            <w:shd w:val="clear" w:color="auto" w:fill="auto"/>
          </w:tcPr>
          <w:p w14:paraId="4BBABA1B" w14:textId="77777777" w:rsidR="00DA5225" w:rsidRPr="001C5DA9" w:rsidRDefault="00DA5225" w:rsidP="00434AD4">
            <w:r>
              <w:t>personal pronoun</w:t>
            </w:r>
          </w:p>
        </w:tc>
      </w:tr>
      <w:tr w:rsidR="00DA5225" w:rsidRPr="001C5DA9" w14:paraId="1A47D61A" w14:textId="77777777" w:rsidTr="00AC23C4">
        <w:tc>
          <w:tcPr>
            <w:tcW w:w="964" w:type="dxa"/>
            <w:shd w:val="clear" w:color="auto" w:fill="auto"/>
          </w:tcPr>
          <w:p w14:paraId="09714A44" w14:textId="77777777" w:rsidR="00DA5225" w:rsidRDefault="00DA5225" w:rsidP="00434AD4">
            <w:pPr>
              <w:rPr>
                <w:rStyle w:val="ChSmallCaps"/>
              </w:rPr>
            </w:pPr>
            <w:r>
              <w:rPr>
                <w:rStyle w:val="ChSmallCaps"/>
              </w:rPr>
              <w:t>prod</w:t>
            </w:r>
          </w:p>
        </w:tc>
        <w:tc>
          <w:tcPr>
            <w:tcW w:w="2041" w:type="dxa"/>
            <w:shd w:val="clear" w:color="auto" w:fill="auto"/>
          </w:tcPr>
          <w:p w14:paraId="5A3ABBEA" w14:textId="77777777" w:rsidR="00DA5225" w:rsidRDefault="00DA5225" w:rsidP="00434AD4">
            <w:r>
              <w:t>productivity</w:t>
            </w:r>
          </w:p>
        </w:tc>
      </w:tr>
      <w:tr w:rsidR="00DA5225" w:rsidRPr="001C5DA9" w14:paraId="10B95AB4" w14:textId="77777777" w:rsidTr="00AC23C4">
        <w:tc>
          <w:tcPr>
            <w:tcW w:w="964" w:type="dxa"/>
            <w:shd w:val="clear" w:color="auto" w:fill="auto"/>
          </w:tcPr>
          <w:p w14:paraId="50ED71F8" w14:textId="77777777" w:rsidR="00DA5225" w:rsidRPr="001C5DA9" w:rsidRDefault="00DA5225" w:rsidP="00434AD4">
            <w:pPr>
              <w:rPr>
                <w:rStyle w:val="ChSmallCaps"/>
              </w:rPr>
            </w:pPr>
            <w:r>
              <w:rPr>
                <w:rStyle w:val="ChSmallCaps"/>
              </w:rPr>
              <w:t>pronom</w:t>
            </w:r>
          </w:p>
        </w:tc>
        <w:tc>
          <w:tcPr>
            <w:tcW w:w="2041" w:type="dxa"/>
            <w:shd w:val="clear" w:color="auto" w:fill="auto"/>
          </w:tcPr>
          <w:p w14:paraId="403A1EB8" w14:textId="77777777" w:rsidR="00DA5225" w:rsidRPr="001C5DA9" w:rsidRDefault="00DA5225" w:rsidP="00434AD4">
            <w:r>
              <w:t>pronominal</w:t>
            </w:r>
          </w:p>
        </w:tc>
      </w:tr>
      <w:tr w:rsidR="00DA5225" w:rsidRPr="001C5DA9" w14:paraId="2D8716B7" w14:textId="77777777" w:rsidTr="00AC23C4">
        <w:tc>
          <w:tcPr>
            <w:tcW w:w="964" w:type="dxa"/>
            <w:shd w:val="clear" w:color="auto" w:fill="auto"/>
          </w:tcPr>
          <w:p w14:paraId="31D96769" w14:textId="77777777" w:rsidR="00DA5225" w:rsidRPr="001C5DA9" w:rsidRDefault="00DA5225" w:rsidP="00434AD4">
            <w:r w:rsidRPr="001C5DA9">
              <w:rPr>
                <w:rStyle w:val="ChSmallCaps"/>
              </w:rPr>
              <w:t>p-ult</w:t>
            </w:r>
          </w:p>
        </w:tc>
        <w:tc>
          <w:tcPr>
            <w:tcW w:w="2041" w:type="dxa"/>
            <w:shd w:val="clear" w:color="auto" w:fill="auto"/>
          </w:tcPr>
          <w:p w14:paraId="7C60ED93" w14:textId="77777777" w:rsidR="00DA5225" w:rsidRPr="001C5DA9" w:rsidRDefault="00DA5225" w:rsidP="00434AD4">
            <w:r w:rsidRPr="00913A62">
              <w:t>penultimate</w:t>
            </w:r>
          </w:p>
        </w:tc>
      </w:tr>
      <w:tr w:rsidR="00DA5225" w:rsidRPr="001C5DA9" w14:paraId="29F805C1" w14:textId="77777777" w:rsidTr="00AC23C4">
        <w:tc>
          <w:tcPr>
            <w:tcW w:w="964" w:type="dxa"/>
            <w:shd w:val="clear" w:color="auto" w:fill="auto"/>
          </w:tcPr>
          <w:p w14:paraId="327F3D21" w14:textId="77777777" w:rsidR="00DA5225" w:rsidRPr="001C5DA9" w:rsidRDefault="00DA5225" w:rsidP="00434AD4">
            <w:r w:rsidRPr="001C5DA9">
              <w:rPr>
                <w:rStyle w:val="ChSmallCaps"/>
              </w:rPr>
              <w:t>qt</w:t>
            </w:r>
          </w:p>
        </w:tc>
        <w:tc>
          <w:tcPr>
            <w:tcW w:w="2041" w:type="dxa"/>
            <w:shd w:val="clear" w:color="auto" w:fill="auto"/>
          </w:tcPr>
          <w:p w14:paraId="5658DBE0" w14:textId="77777777" w:rsidR="00DA5225" w:rsidRPr="001C5DA9" w:rsidRDefault="00DA5225" w:rsidP="00434AD4">
            <w:r>
              <w:t>quantifier</w:t>
            </w:r>
          </w:p>
        </w:tc>
      </w:tr>
      <w:tr w:rsidR="00DA5225" w:rsidRPr="001C5DA9" w14:paraId="2EBD55E7" w14:textId="77777777" w:rsidTr="00825D85">
        <w:tc>
          <w:tcPr>
            <w:tcW w:w="964" w:type="dxa"/>
            <w:shd w:val="clear" w:color="auto" w:fill="auto"/>
          </w:tcPr>
          <w:p w14:paraId="2B018DBD" w14:textId="77777777" w:rsidR="00DA5225" w:rsidRDefault="00DA5225" w:rsidP="00825D85">
            <w:pPr>
              <w:rPr>
                <w:rStyle w:val="ChSmallCaps"/>
              </w:rPr>
            </w:pPr>
            <w:r>
              <w:rPr>
                <w:rStyle w:val="ChSmallCaps"/>
              </w:rPr>
              <w:t>quant</w:t>
            </w:r>
          </w:p>
        </w:tc>
        <w:tc>
          <w:tcPr>
            <w:tcW w:w="2041" w:type="dxa"/>
            <w:shd w:val="clear" w:color="auto" w:fill="auto"/>
          </w:tcPr>
          <w:p w14:paraId="75A75037" w14:textId="77777777" w:rsidR="00DA5225" w:rsidRDefault="00DA5225" w:rsidP="00825D85">
            <w:r>
              <w:rPr>
                <w:lang w:eastAsia="en-US"/>
              </w:rPr>
              <w:t>quantity</w:t>
            </w:r>
          </w:p>
        </w:tc>
      </w:tr>
      <w:tr w:rsidR="00DA5225" w:rsidRPr="001C5DA9" w14:paraId="79F2932E" w14:textId="77777777" w:rsidTr="00AC23C4">
        <w:tc>
          <w:tcPr>
            <w:tcW w:w="964" w:type="dxa"/>
            <w:shd w:val="clear" w:color="auto" w:fill="auto"/>
          </w:tcPr>
          <w:p w14:paraId="30954594" w14:textId="77777777" w:rsidR="00DA5225" w:rsidRPr="00DE3B1B" w:rsidRDefault="00DA5225" w:rsidP="00434AD4">
            <w:r w:rsidRPr="00DE3B1B">
              <w:rPr>
                <w:rStyle w:val="ChSmallCaps"/>
              </w:rPr>
              <w:t>rc</w:t>
            </w:r>
          </w:p>
        </w:tc>
        <w:tc>
          <w:tcPr>
            <w:tcW w:w="2041" w:type="dxa"/>
            <w:shd w:val="clear" w:color="auto" w:fill="auto"/>
          </w:tcPr>
          <w:p w14:paraId="699AFD41" w14:textId="77777777" w:rsidR="00DA5225" w:rsidRPr="00DE3B1B" w:rsidRDefault="00DA5225" w:rsidP="00434AD4">
            <w:r w:rsidRPr="00DE3B1B">
              <w:t>relative clause</w:t>
            </w:r>
          </w:p>
        </w:tc>
      </w:tr>
      <w:tr w:rsidR="00DA5225" w:rsidRPr="001C5DA9" w14:paraId="3466B08F" w14:textId="77777777" w:rsidTr="00AC23C4">
        <w:tc>
          <w:tcPr>
            <w:tcW w:w="964" w:type="dxa"/>
            <w:shd w:val="clear" w:color="auto" w:fill="auto"/>
          </w:tcPr>
          <w:p w14:paraId="6A05537B" w14:textId="77777777" w:rsidR="00DA5225" w:rsidRPr="001C5DA9" w:rsidRDefault="00DA5225" w:rsidP="00434AD4">
            <w:r w:rsidRPr="001C5DA9">
              <w:rPr>
                <w:rStyle w:val="ChSmallCaps"/>
              </w:rPr>
              <w:t>rdp</w:t>
            </w:r>
          </w:p>
        </w:tc>
        <w:tc>
          <w:tcPr>
            <w:tcW w:w="2041" w:type="dxa"/>
            <w:shd w:val="clear" w:color="auto" w:fill="auto"/>
          </w:tcPr>
          <w:p w14:paraId="6960749E" w14:textId="77777777" w:rsidR="00DA5225" w:rsidRPr="001C5DA9" w:rsidRDefault="00DA5225" w:rsidP="00434AD4">
            <w:r>
              <w:t>reduplicant</w:t>
            </w:r>
          </w:p>
        </w:tc>
      </w:tr>
      <w:tr w:rsidR="00DA5225" w:rsidRPr="001C5DA9" w14:paraId="7B677A2F" w14:textId="77777777" w:rsidTr="00AC23C4">
        <w:tc>
          <w:tcPr>
            <w:tcW w:w="964" w:type="dxa"/>
            <w:shd w:val="clear" w:color="auto" w:fill="auto"/>
          </w:tcPr>
          <w:p w14:paraId="62902BA6" w14:textId="77777777" w:rsidR="00DA5225" w:rsidRPr="001C5DA9" w:rsidRDefault="00DA5225" w:rsidP="00434AD4">
            <w:pPr>
              <w:rPr>
                <w:rStyle w:val="ChSmallCaps"/>
              </w:rPr>
            </w:pPr>
            <w:r>
              <w:rPr>
                <w:rStyle w:val="ChSmallCaps"/>
              </w:rPr>
              <w:t>rec</w:t>
            </w:r>
          </w:p>
        </w:tc>
        <w:tc>
          <w:tcPr>
            <w:tcW w:w="2041" w:type="dxa"/>
            <w:shd w:val="clear" w:color="auto" w:fill="auto"/>
          </w:tcPr>
          <w:p w14:paraId="4FE76701" w14:textId="77777777" w:rsidR="00DA5225" w:rsidRDefault="00DA5225" w:rsidP="00434AD4">
            <w:r w:rsidRPr="00DA5225">
              <w:t>recipient</w:t>
            </w:r>
          </w:p>
        </w:tc>
      </w:tr>
      <w:tr w:rsidR="00DA5225" w:rsidRPr="001C5DA9" w14:paraId="6A735BE8" w14:textId="77777777" w:rsidTr="00AC23C4">
        <w:tc>
          <w:tcPr>
            <w:tcW w:w="964" w:type="dxa"/>
            <w:shd w:val="clear" w:color="auto" w:fill="auto"/>
          </w:tcPr>
          <w:p w14:paraId="4BC761B2" w14:textId="77777777" w:rsidR="00DA5225" w:rsidRPr="001C5DA9" w:rsidRDefault="00DA5225" w:rsidP="00434AD4">
            <w:r w:rsidRPr="001C5DA9">
              <w:rPr>
                <w:rStyle w:val="ChSmallCaps"/>
              </w:rPr>
              <w:t>recp</w:t>
            </w:r>
          </w:p>
        </w:tc>
        <w:tc>
          <w:tcPr>
            <w:tcW w:w="2041" w:type="dxa"/>
            <w:shd w:val="clear" w:color="auto" w:fill="auto"/>
          </w:tcPr>
          <w:p w14:paraId="3AFBD6FC" w14:textId="77777777" w:rsidR="00DA5225" w:rsidRPr="001C5DA9" w:rsidRDefault="00DA5225" w:rsidP="00434AD4">
            <w:r>
              <w:t>reciprocal</w:t>
            </w:r>
          </w:p>
        </w:tc>
      </w:tr>
      <w:tr w:rsidR="00DA5225" w:rsidRPr="001C5DA9" w14:paraId="17828DF5" w14:textId="77777777" w:rsidTr="00AC23C4">
        <w:tc>
          <w:tcPr>
            <w:tcW w:w="964" w:type="dxa"/>
            <w:shd w:val="clear" w:color="auto" w:fill="auto"/>
          </w:tcPr>
          <w:p w14:paraId="6699D5BB" w14:textId="77777777" w:rsidR="00DA5225" w:rsidRPr="001C5DA9" w:rsidRDefault="00DA5225" w:rsidP="00434AD4">
            <w:pPr>
              <w:rPr>
                <w:rStyle w:val="ChSmallCaps"/>
              </w:rPr>
            </w:pPr>
            <w:r>
              <w:rPr>
                <w:rStyle w:val="ChSmallCaps"/>
              </w:rPr>
              <w:t>rel</w:t>
            </w:r>
          </w:p>
        </w:tc>
        <w:tc>
          <w:tcPr>
            <w:tcW w:w="2041" w:type="dxa"/>
            <w:shd w:val="clear" w:color="auto" w:fill="auto"/>
          </w:tcPr>
          <w:p w14:paraId="36A949D7" w14:textId="77777777" w:rsidR="00DA5225" w:rsidRDefault="00DA5225" w:rsidP="00862CA0">
            <w:r>
              <w:t>religion</w:t>
            </w:r>
          </w:p>
        </w:tc>
      </w:tr>
      <w:tr w:rsidR="00DA5225" w:rsidRPr="001C5DA9" w14:paraId="0757A600" w14:textId="77777777" w:rsidTr="00AC23C4">
        <w:tc>
          <w:tcPr>
            <w:tcW w:w="964" w:type="dxa"/>
            <w:shd w:val="clear" w:color="auto" w:fill="auto"/>
          </w:tcPr>
          <w:p w14:paraId="068CA31C" w14:textId="77777777" w:rsidR="00DA5225" w:rsidRPr="001C5DA9" w:rsidRDefault="00DA5225" w:rsidP="00434AD4">
            <w:r w:rsidRPr="001C5DA9">
              <w:rPr>
                <w:rStyle w:val="ChSmallCaps"/>
              </w:rPr>
              <w:t>rel</w:t>
            </w:r>
          </w:p>
        </w:tc>
        <w:tc>
          <w:tcPr>
            <w:tcW w:w="2041" w:type="dxa"/>
            <w:shd w:val="clear" w:color="auto" w:fill="auto"/>
          </w:tcPr>
          <w:p w14:paraId="5C5A1800" w14:textId="77777777" w:rsidR="00DA5225" w:rsidRPr="001C5DA9" w:rsidRDefault="00DA5225" w:rsidP="00434AD4">
            <w:r>
              <w:t>relativizer</w:t>
            </w:r>
          </w:p>
        </w:tc>
      </w:tr>
      <w:tr w:rsidR="00DA5225" w:rsidRPr="001C5DA9" w14:paraId="24385358" w14:textId="77777777" w:rsidTr="00AC23C4">
        <w:tc>
          <w:tcPr>
            <w:tcW w:w="964" w:type="dxa"/>
            <w:shd w:val="clear" w:color="auto" w:fill="auto"/>
          </w:tcPr>
          <w:p w14:paraId="4887F3FD" w14:textId="77777777" w:rsidR="00DA5225" w:rsidRPr="001C5DA9" w:rsidRDefault="00DA5225" w:rsidP="00434AD4">
            <w:r w:rsidRPr="001C5DA9">
              <w:rPr>
                <w:rStyle w:val="ChSmallCaps"/>
              </w:rPr>
              <w:t>res</w:t>
            </w:r>
          </w:p>
        </w:tc>
        <w:tc>
          <w:tcPr>
            <w:tcW w:w="2041" w:type="dxa"/>
            <w:shd w:val="clear" w:color="auto" w:fill="auto"/>
          </w:tcPr>
          <w:p w14:paraId="22A80E46" w14:textId="77777777" w:rsidR="00DA5225" w:rsidRPr="001C5DA9" w:rsidRDefault="00DA5225" w:rsidP="00434AD4">
            <w:r>
              <w:t>result</w:t>
            </w:r>
          </w:p>
        </w:tc>
      </w:tr>
      <w:tr w:rsidR="00DA5225" w:rsidRPr="001C5DA9" w14:paraId="775FDFCA" w14:textId="77777777" w:rsidTr="00AC23C4">
        <w:tc>
          <w:tcPr>
            <w:tcW w:w="964" w:type="dxa"/>
            <w:shd w:val="clear" w:color="auto" w:fill="auto"/>
          </w:tcPr>
          <w:p w14:paraId="1FE22E7D" w14:textId="2EEF0876" w:rsidR="00DA5225" w:rsidRPr="003D064A" w:rsidRDefault="003D064A" w:rsidP="00434AD4">
            <w:pPr>
              <w:rPr>
                <w:rStyle w:val="ChSmallCaps"/>
              </w:rPr>
            </w:pPr>
            <w:r w:rsidRPr="003D064A">
              <w:rPr>
                <w:rStyle w:val="ChSmallCaps"/>
              </w:rPr>
              <w:t>ret</w:t>
            </w:r>
          </w:p>
        </w:tc>
        <w:tc>
          <w:tcPr>
            <w:tcW w:w="2041" w:type="dxa"/>
            <w:shd w:val="clear" w:color="auto" w:fill="auto"/>
          </w:tcPr>
          <w:p w14:paraId="431E2AE1" w14:textId="32D33E5B" w:rsidR="00DA5225" w:rsidRDefault="003D064A" w:rsidP="00434AD4">
            <w:r>
              <w:t>retention</w:t>
            </w:r>
          </w:p>
        </w:tc>
      </w:tr>
      <w:tr w:rsidR="00DA5225" w:rsidRPr="001C5DA9" w14:paraId="74EDEE69" w14:textId="77777777" w:rsidTr="00AC23C4">
        <w:tc>
          <w:tcPr>
            <w:tcW w:w="964" w:type="dxa"/>
            <w:shd w:val="clear" w:color="auto" w:fill="auto"/>
          </w:tcPr>
          <w:p w14:paraId="3419315C" w14:textId="77777777" w:rsidR="00DA5225" w:rsidRPr="001C5DA9" w:rsidRDefault="00DA5225" w:rsidP="00434AD4">
            <w:r w:rsidRPr="001C5DA9">
              <w:rPr>
                <w:rStyle w:val="ChSmallCaps"/>
              </w:rPr>
              <w:t>rhot</w:t>
            </w:r>
          </w:p>
        </w:tc>
        <w:tc>
          <w:tcPr>
            <w:tcW w:w="2041" w:type="dxa"/>
            <w:shd w:val="clear" w:color="auto" w:fill="auto"/>
          </w:tcPr>
          <w:p w14:paraId="45875C54" w14:textId="77777777" w:rsidR="00DA5225" w:rsidRPr="001C5DA9" w:rsidRDefault="00DA5225" w:rsidP="00434AD4">
            <w:r>
              <w:t>rhotic</w:t>
            </w:r>
          </w:p>
        </w:tc>
      </w:tr>
      <w:tr w:rsidR="00DA5225" w:rsidRPr="001C5DA9" w14:paraId="70D5021D" w14:textId="77777777" w:rsidTr="00AC23C4">
        <w:tc>
          <w:tcPr>
            <w:tcW w:w="964" w:type="dxa"/>
            <w:shd w:val="clear" w:color="auto" w:fill="auto"/>
          </w:tcPr>
          <w:p w14:paraId="66E02190" w14:textId="77777777" w:rsidR="00DA5225" w:rsidRPr="001C5DA9" w:rsidRDefault="00DA5225" w:rsidP="00434AD4">
            <w:r w:rsidRPr="001C5DA9">
              <w:rPr>
                <w:rStyle w:val="ChSmallCaps"/>
              </w:rPr>
              <w:t>s</w:t>
            </w:r>
          </w:p>
        </w:tc>
        <w:tc>
          <w:tcPr>
            <w:tcW w:w="2041" w:type="dxa"/>
            <w:shd w:val="clear" w:color="auto" w:fill="auto"/>
          </w:tcPr>
          <w:p w14:paraId="3F746F0C" w14:textId="77777777" w:rsidR="00DA5225" w:rsidRPr="001C5DA9" w:rsidRDefault="00DA5225" w:rsidP="00434AD4">
            <w:r>
              <w:t>subject</w:t>
            </w:r>
          </w:p>
        </w:tc>
      </w:tr>
      <w:tr w:rsidR="00DA5225" w:rsidRPr="001C5DA9" w14:paraId="3E8B1999" w14:textId="77777777" w:rsidTr="00AC23C4">
        <w:tc>
          <w:tcPr>
            <w:tcW w:w="964" w:type="dxa"/>
            <w:shd w:val="clear" w:color="auto" w:fill="auto"/>
          </w:tcPr>
          <w:p w14:paraId="36BEFBCF" w14:textId="77777777" w:rsidR="00DA5225" w:rsidRPr="00286F23" w:rsidRDefault="00DA5225" w:rsidP="00E91527">
            <w:r w:rsidRPr="00286F23">
              <w:t>s.o.</w:t>
            </w:r>
          </w:p>
        </w:tc>
        <w:tc>
          <w:tcPr>
            <w:tcW w:w="2041" w:type="dxa"/>
            <w:shd w:val="clear" w:color="auto" w:fill="auto"/>
          </w:tcPr>
          <w:p w14:paraId="57CF15FB" w14:textId="77777777" w:rsidR="00DA5225" w:rsidRDefault="00DA5225" w:rsidP="00E91527">
            <w:r>
              <w:t>someone</w:t>
            </w:r>
          </w:p>
        </w:tc>
      </w:tr>
      <w:tr w:rsidR="00DA5225" w:rsidRPr="001C5DA9" w14:paraId="13DDF821" w14:textId="77777777" w:rsidTr="00AC23C4">
        <w:tc>
          <w:tcPr>
            <w:tcW w:w="964" w:type="dxa"/>
            <w:shd w:val="clear" w:color="auto" w:fill="auto"/>
          </w:tcPr>
          <w:p w14:paraId="7961CD22" w14:textId="77777777" w:rsidR="00DA5225" w:rsidRPr="00286F23" w:rsidRDefault="00DA5225" w:rsidP="00E91527">
            <w:r w:rsidRPr="00286F23">
              <w:t>s.th.</w:t>
            </w:r>
          </w:p>
        </w:tc>
        <w:tc>
          <w:tcPr>
            <w:tcW w:w="2041" w:type="dxa"/>
            <w:shd w:val="clear" w:color="auto" w:fill="auto"/>
          </w:tcPr>
          <w:p w14:paraId="3807874A" w14:textId="77777777" w:rsidR="00DA5225" w:rsidRDefault="00DA5225" w:rsidP="00E91527">
            <w:r>
              <w:t>something</w:t>
            </w:r>
          </w:p>
        </w:tc>
      </w:tr>
      <w:tr w:rsidR="00DA5225" w:rsidRPr="001C5DA9" w14:paraId="2D57A47B" w14:textId="77777777" w:rsidTr="00AC23C4">
        <w:tc>
          <w:tcPr>
            <w:tcW w:w="964" w:type="dxa"/>
            <w:shd w:val="clear" w:color="auto" w:fill="auto"/>
          </w:tcPr>
          <w:p w14:paraId="4584C016" w14:textId="77777777" w:rsidR="00DA5225" w:rsidRPr="001C5DA9" w:rsidRDefault="00DA5225" w:rsidP="00434AD4">
            <w:r w:rsidRPr="001C5DA9">
              <w:rPr>
                <w:rStyle w:val="ChSmallCaps"/>
              </w:rPr>
              <w:t>sg</w:t>
            </w:r>
          </w:p>
        </w:tc>
        <w:tc>
          <w:tcPr>
            <w:tcW w:w="2041" w:type="dxa"/>
            <w:shd w:val="clear" w:color="auto" w:fill="auto"/>
          </w:tcPr>
          <w:p w14:paraId="10C9EB61" w14:textId="77777777" w:rsidR="00DA5225" w:rsidRPr="001C5DA9" w:rsidRDefault="00DA5225" w:rsidP="00434AD4">
            <w:r>
              <w:t>singular</w:t>
            </w:r>
          </w:p>
        </w:tc>
      </w:tr>
      <w:tr w:rsidR="00DA5225" w:rsidRPr="001C5DA9" w14:paraId="183FE5E7" w14:textId="77777777" w:rsidTr="00AC23C4">
        <w:tc>
          <w:tcPr>
            <w:tcW w:w="964" w:type="dxa"/>
            <w:shd w:val="clear" w:color="auto" w:fill="auto"/>
          </w:tcPr>
          <w:p w14:paraId="164DDE06" w14:textId="77777777" w:rsidR="00DA5225" w:rsidRPr="00286F23" w:rsidRDefault="00DA5225" w:rsidP="00E91527">
            <w:r>
              <w:t>SI</w:t>
            </w:r>
          </w:p>
        </w:tc>
        <w:tc>
          <w:tcPr>
            <w:tcW w:w="2041" w:type="dxa"/>
            <w:shd w:val="clear" w:color="auto" w:fill="auto"/>
          </w:tcPr>
          <w:p w14:paraId="444B4FC4" w14:textId="77777777" w:rsidR="00DA5225" w:rsidRDefault="00DA5225" w:rsidP="00E91527">
            <w:r>
              <w:t>Standard Indonesian</w:t>
            </w:r>
          </w:p>
        </w:tc>
      </w:tr>
      <w:tr w:rsidR="00DA5225" w:rsidRPr="001C5DA9" w14:paraId="4274BF30" w14:textId="77777777" w:rsidTr="00AC23C4">
        <w:tc>
          <w:tcPr>
            <w:tcW w:w="964" w:type="dxa"/>
            <w:shd w:val="clear" w:color="auto" w:fill="auto"/>
          </w:tcPr>
          <w:p w14:paraId="66637E45" w14:textId="77777777" w:rsidR="00DA5225" w:rsidRPr="009901C0" w:rsidRDefault="00DA5225" w:rsidP="00434AD4">
            <w:r>
              <w:t>Sim.</w:t>
            </w:r>
          </w:p>
        </w:tc>
        <w:tc>
          <w:tcPr>
            <w:tcW w:w="2041" w:type="dxa"/>
            <w:shd w:val="clear" w:color="auto" w:fill="auto"/>
          </w:tcPr>
          <w:p w14:paraId="11F0157B" w14:textId="77777777" w:rsidR="00DA5225" w:rsidRDefault="00DA5225" w:rsidP="00434AD4">
            <w:r>
              <w:t>similarity</w:t>
            </w:r>
          </w:p>
        </w:tc>
      </w:tr>
      <w:tr w:rsidR="00DA5225" w:rsidRPr="001C5DA9" w14:paraId="72EB78A7" w14:textId="77777777" w:rsidTr="00AC23C4">
        <w:tc>
          <w:tcPr>
            <w:tcW w:w="964" w:type="dxa"/>
            <w:shd w:val="clear" w:color="auto" w:fill="auto"/>
          </w:tcPr>
          <w:p w14:paraId="13D7746C" w14:textId="77777777" w:rsidR="00DA5225" w:rsidRPr="001C5DA9" w:rsidRDefault="00DA5225" w:rsidP="00434AD4">
            <w:pPr>
              <w:rPr>
                <w:rStyle w:val="ChSmallCaps"/>
              </w:rPr>
            </w:pPr>
            <w:r w:rsidRPr="00194612">
              <w:rPr>
                <w:rStyle w:val="ChSmallCaps"/>
              </w:rPr>
              <w:t>spk</w:t>
            </w:r>
          </w:p>
        </w:tc>
        <w:tc>
          <w:tcPr>
            <w:tcW w:w="2041" w:type="dxa"/>
            <w:shd w:val="clear" w:color="auto" w:fill="auto"/>
          </w:tcPr>
          <w:p w14:paraId="4B9A20DC" w14:textId="77777777" w:rsidR="00DA5225" w:rsidRDefault="00DA5225" w:rsidP="00862CA0">
            <w:r>
              <w:t>speaker</w:t>
            </w:r>
          </w:p>
        </w:tc>
      </w:tr>
      <w:tr w:rsidR="00DA5225" w:rsidRPr="001C5DA9" w14:paraId="1CD25ECF" w14:textId="77777777" w:rsidTr="00AC23C4">
        <w:tc>
          <w:tcPr>
            <w:tcW w:w="964" w:type="dxa"/>
            <w:shd w:val="clear" w:color="auto" w:fill="auto"/>
          </w:tcPr>
          <w:p w14:paraId="4E808B9D" w14:textId="77777777" w:rsidR="00DA5225" w:rsidRPr="001C5DA9" w:rsidRDefault="00DA5225" w:rsidP="00AB60EA">
            <w:r w:rsidRPr="001C5DA9">
              <w:rPr>
                <w:rStyle w:val="ChSmallCaps"/>
              </w:rPr>
              <w:t>s</w:t>
            </w:r>
            <w:r>
              <w:rPr>
                <w:rStyle w:val="ChSmallCaps"/>
              </w:rPr>
              <w:t>pm</w:t>
            </w:r>
          </w:p>
        </w:tc>
        <w:tc>
          <w:tcPr>
            <w:tcW w:w="2041" w:type="dxa"/>
            <w:shd w:val="clear" w:color="auto" w:fill="auto"/>
          </w:tcPr>
          <w:p w14:paraId="3478E412" w14:textId="77777777" w:rsidR="00DA5225" w:rsidRPr="001C5DA9" w:rsidRDefault="00DA5225" w:rsidP="00AB60EA">
            <w:r>
              <w:t>speech mistake</w:t>
            </w:r>
          </w:p>
        </w:tc>
      </w:tr>
      <w:tr w:rsidR="00DA5225" w:rsidRPr="001C5DA9" w14:paraId="7845513C" w14:textId="77777777" w:rsidTr="00AC23C4">
        <w:tc>
          <w:tcPr>
            <w:tcW w:w="964" w:type="dxa"/>
            <w:shd w:val="clear" w:color="auto" w:fill="auto"/>
          </w:tcPr>
          <w:p w14:paraId="4D8BDDA0" w14:textId="77777777" w:rsidR="00DA5225" w:rsidRPr="001C5DA9" w:rsidRDefault="00DA5225" w:rsidP="00434AD4">
            <w:r w:rsidRPr="001C5DA9">
              <w:rPr>
                <w:rStyle w:val="ChSmallCaps"/>
              </w:rPr>
              <w:t>st</w:t>
            </w:r>
          </w:p>
        </w:tc>
        <w:tc>
          <w:tcPr>
            <w:tcW w:w="2041" w:type="dxa"/>
            <w:shd w:val="clear" w:color="auto" w:fill="auto"/>
          </w:tcPr>
          <w:p w14:paraId="09C22655" w14:textId="77777777" w:rsidR="00DA5225" w:rsidRPr="001C5DA9" w:rsidRDefault="00DA5225" w:rsidP="00434AD4">
            <w:r>
              <w:t>stative</w:t>
            </w:r>
          </w:p>
        </w:tc>
      </w:tr>
      <w:tr w:rsidR="00DA5225" w:rsidRPr="001C5DA9" w14:paraId="30643E38" w14:textId="77777777" w:rsidTr="00AC23C4">
        <w:tc>
          <w:tcPr>
            <w:tcW w:w="964" w:type="dxa"/>
            <w:shd w:val="clear" w:color="auto" w:fill="auto"/>
          </w:tcPr>
          <w:p w14:paraId="164A5A25" w14:textId="77777777" w:rsidR="00DA5225" w:rsidRPr="001C5DA9" w:rsidRDefault="00DA5225" w:rsidP="00434AD4">
            <w:pPr>
              <w:rPr>
                <w:rStyle w:val="ChSmallCaps"/>
              </w:rPr>
            </w:pPr>
            <w:r>
              <w:rPr>
                <w:rStyle w:val="ChSmallCaps"/>
              </w:rPr>
              <w:t>stat</w:t>
            </w:r>
          </w:p>
        </w:tc>
        <w:tc>
          <w:tcPr>
            <w:tcW w:w="2041" w:type="dxa"/>
            <w:shd w:val="clear" w:color="auto" w:fill="auto"/>
          </w:tcPr>
          <w:p w14:paraId="3D70EDEC" w14:textId="77777777" w:rsidR="00DA5225" w:rsidRDefault="00DA5225" w:rsidP="00434AD4">
            <w:r>
              <w:t>status</w:t>
            </w:r>
          </w:p>
        </w:tc>
      </w:tr>
      <w:tr w:rsidR="00DA5225" w:rsidRPr="001C5DA9" w14:paraId="254795AC" w14:textId="77777777" w:rsidTr="00DA5225">
        <w:tc>
          <w:tcPr>
            <w:tcW w:w="964" w:type="dxa"/>
            <w:shd w:val="clear" w:color="auto" w:fill="auto"/>
          </w:tcPr>
          <w:p w14:paraId="2408B919" w14:textId="77777777" w:rsidR="00DA5225" w:rsidRPr="001C5DA9" w:rsidRDefault="00DA5225" w:rsidP="00DA5225">
            <w:pPr>
              <w:rPr>
                <w:rStyle w:val="ChSmallCaps"/>
              </w:rPr>
            </w:pPr>
            <w:r w:rsidRPr="009030A1">
              <w:t>+</w:t>
            </w:r>
            <w:r w:rsidRPr="00DF62C5">
              <w:rPr>
                <w:rStyle w:val="ChSmallCaps"/>
              </w:rPr>
              <w:t>stat</w:t>
            </w:r>
          </w:p>
        </w:tc>
        <w:tc>
          <w:tcPr>
            <w:tcW w:w="2041" w:type="dxa"/>
            <w:shd w:val="clear" w:color="auto" w:fill="auto"/>
          </w:tcPr>
          <w:p w14:paraId="7DB1B3B1" w14:textId="77777777" w:rsidR="00DA5225" w:rsidRDefault="00DA5225" w:rsidP="00DA5225">
            <w:r>
              <w:t>higher social status</w:t>
            </w:r>
          </w:p>
        </w:tc>
      </w:tr>
      <w:tr w:rsidR="00DA5225" w:rsidRPr="001C5DA9" w14:paraId="4C35E4CB" w14:textId="77777777" w:rsidTr="00825D85">
        <w:tc>
          <w:tcPr>
            <w:tcW w:w="964" w:type="dxa"/>
            <w:shd w:val="clear" w:color="auto" w:fill="auto"/>
          </w:tcPr>
          <w:p w14:paraId="10B3A8C3" w14:textId="77777777" w:rsidR="00DA5225" w:rsidRPr="001C5DA9" w:rsidRDefault="00DA5225" w:rsidP="00825D85">
            <w:pPr>
              <w:rPr>
                <w:rStyle w:val="ChSmallCaps"/>
              </w:rPr>
            </w:pPr>
            <w:r w:rsidRPr="00DF62C5">
              <w:rPr>
                <w:rStyle w:val="ChSmallCaps"/>
              </w:rPr>
              <w:t>­stat</w:t>
            </w:r>
          </w:p>
        </w:tc>
        <w:tc>
          <w:tcPr>
            <w:tcW w:w="2041" w:type="dxa"/>
            <w:shd w:val="clear" w:color="auto" w:fill="auto"/>
          </w:tcPr>
          <w:p w14:paraId="575E0014" w14:textId="77777777" w:rsidR="00DA5225" w:rsidRDefault="00DA5225" w:rsidP="00825D85">
            <w:r>
              <w:t>lower social status</w:t>
            </w:r>
          </w:p>
        </w:tc>
      </w:tr>
      <w:tr w:rsidR="00DA5225" w:rsidRPr="001C5DA9" w14:paraId="1C9970C3" w14:textId="77777777" w:rsidTr="00AC23C4">
        <w:tc>
          <w:tcPr>
            <w:tcW w:w="964" w:type="dxa"/>
            <w:shd w:val="clear" w:color="auto" w:fill="auto"/>
          </w:tcPr>
          <w:p w14:paraId="4A971E4E" w14:textId="77777777" w:rsidR="00DA5225" w:rsidRPr="001C5DA9" w:rsidRDefault="00DA5225" w:rsidP="00434AD4">
            <w:pPr>
              <w:rPr>
                <w:rStyle w:val="ChSmallCaps"/>
              </w:rPr>
            </w:pPr>
            <w:r>
              <w:rPr>
                <w:rStyle w:val="ChSmallCaps"/>
              </w:rPr>
              <w:t>std</w:t>
            </w:r>
          </w:p>
        </w:tc>
        <w:tc>
          <w:tcPr>
            <w:tcW w:w="2041" w:type="dxa"/>
            <w:shd w:val="clear" w:color="auto" w:fill="auto"/>
          </w:tcPr>
          <w:p w14:paraId="22727905" w14:textId="77777777" w:rsidR="00DA5225" w:rsidRDefault="00DA5225" w:rsidP="00434AD4">
            <w:r>
              <w:t>standard of comparison</w:t>
            </w:r>
          </w:p>
        </w:tc>
      </w:tr>
      <w:tr w:rsidR="00DA5225" w:rsidRPr="001C5DA9" w14:paraId="2D2743FB" w14:textId="77777777" w:rsidTr="00AC23C4">
        <w:tc>
          <w:tcPr>
            <w:tcW w:w="964" w:type="dxa"/>
            <w:shd w:val="clear" w:color="auto" w:fill="auto"/>
          </w:tcPr>
          <w:p w14:paraId="4587A84E" w14:textId="77777777" w:rsidR="00DA5225" w:rsidRPr="001C5DA9" w:rsidRDefault="00DA5225" w:rsidP="00434AD4">
            <w:r w:rsidRPr="001C5DA9">
              <w:rPr>
                <w:rStyle w:val="ChSmallCaps"/>
              </w:rPr>
              <w:t>supl</w:t>
            </w:r>
          </w:p>
        </w:tc>
        <w:tc>
          <w:tcPr>
            <w:tcW w:w="2041" w:type="dxa"/>
            <w:shd w:val="clear" w:color="auto" w:fill="auto"/>
          </w:tcPr>
          <w:p w14:paraId="00508C69" w14:textId="77777777" w:rsidR="00DA5225" w:rsidRPr="001C5DA9" w:rsidRDefault="00DA5225" w:rsidP="00434AD4">
            <w:r>
              <w:t>superlative</w:t>
            </w:r>
          </w:p>
        </w:tc>
      </w:tr>
      <w:tr w:rsidR="00DA5225" w:rsidRPr="001C5DA9" w14:paraId="64D2E031" w14:textId="77777777" w:rsidTr="00AC23C4">
        <w:tc>
          <w:tcPr>
            <w:tcW w:w="964" w:type="dxa"/>
            <w:shd w:val="clear" w:color="auto" w:fill="auto"/>
          </w:tcPr>
          <w:p w14:paraId="5667B1A0" w14:textId="77777777" w:rsidR="00DA5225" w:rsidRPr="001C5DA9" w:rsidRDefault="00DA5225" w:rsidP="00434AD4">
            <w:r w:rsidRPr="001C5DA9">
              <w:rPr>
                <w:rStyle w:val="ChSmallCaps"/>
              </w:rPr>
              <w:t>sylb</w:t>
            </w:r>
          </w:p>
        </w:tc>
        <w:tc>
          <w:tcPr>
            <w:tcW w:w="2041" w:type="dxa"/>
            <w:shd w:val="clear" w:color="auto" w:fill="auto"/>
          </w:tcPr>
          <w:p w14:paraId="63162D40" w14:textId="77777777" w:rsidR="00DA5225" w:rsidRPr="001C5DA9" w:rsidRDefault="00DA5225" w:rsidP="00434AD4">
            <w:r>
              <w:t>syllable</w:t>
            </w:r>
          </w:p>
        </w:tc>
      </w:tr>
      <w:tr w:rsidR="00DA5225" w:rsidRPr="001C5DA9" w14:paraId="6E1291DD" w14:textId="77777777" w:rsidTr="00AC23C4">
        <w:tc>
          <w:tcPr>
            <w:tcW w:w="964" w:type="dxa"/>
            <w:shd w:val="clear" w:color="auto" w:fill="auto"/>
          </w:tcPr>
          <w:p w14:paraId="08EF9FE1" w14:textId="77777777" w:rsidR="00DA5225" w:rsidRPr="002639E8" w:rsidRDefault="00DA5225" w:rsidP="00434AD4">
            <w:pPr>
              <w:rPr>
                <w:rStyle w:val="ChSmallCaps"/>
              </w:rPr>
            </w:pPr>
            <w:r>
              <w:rPr>
                <w:rStyle w:val="ChSmallCaps"/>
              </w:rPr>
              <w:t>top</w:t>
            </w:r>
          </w:p>
        </w:tc>
        <w:tc>
          <w:tcPr>
            <w:tcW w:w="2041" w:type="dxa"/>
            <w:shd w:val="clear" w:color="auto" w:fill="auto"/>
          </w:tcPr>
          <w:p w14:paraId="6BD539AD" w14:textId="77777777" w:rsidR="00DA5225" w:rsidRPr="002639E8" w:rsidRDefault="00DA5225" w:rsidP="00434AD4">
            <w:r>
              <w:t>topic</w:t>
            </w:r>
          </w:p>
        </w:tc>
      </w:tr>
      <w:tr w:rsidR="00DA5225" w:rsidRPr="001C5DA9" w14:paraId="5DC12BD1" w14:textId="77777777" w:rsidTr="00AC23C4">
        <w:tc>
          <w:tcPr>
            <w:tcW w:w="964" w:type="dxa"/>
            <w:shd w:val="clear" w:color="auto" w:fill="auto"/>
          </w:tcPr>
          <w:p w14:paraId="5972BA67" w14:textId="77777777" w:rsidR="00DA5225" w:rsidRPr="002639E8" w:rsidRDefault="00DA5225" w:rsidP="00434AD4">
            <w:r w:rsidRPr="002639E8">
              <w:rPr>
                <w:rStyle w:val="ChSmallCaps"/>
              </w:rPr>
              <w:t>tru</w:t>
            </w:r>
          </w:p>
        </w:tc>
        <w:tc>
          <w:tcPr>
            <w:tcW w:w="2041" w:type="dxa"/>
            <w:shd w:val="clear" w:color="auto" w:fill="auto"/>
          </w:tcPr>
          <w:p w14:paraId="2165E9A5" w14:textId="77777777" w:rsidR="00DA5225" w:rsidRPr="001C5DA9" w:rsidRDefault="00DA5225" w:rsidP="00434AD4">
            <w:r w:rsidRPr="002639E8">
              <w:t>truncated</w:t>
            </w:r>
          </w:p>
        </w:tc>
      </w:tr>
      <w:tr w:rsidR="00DA5225" w:rsidRPr="001C5DA9" w14:paraId="1195646E" w14:textId="77777777" w:rsidTr="00AC23C4">
        <w:tc>
          <w:tcPr>
            <w:tcW w:w="964" w:type="dxa"/>
            <w:shd w:val="clear" w:color="auto" w:fill="auto"/>
          </w:tcPr>
          <w:p w14:paraId="56BAD8B3" w14:textId="77777777" w:rsidR="00DA5225" w:rsidRPr="001C5DA9" w:rsidRDefault="00DA5225" w:rsidP="00434AD4">
            <w:r w:rsidRPr="001C5DA9">
              <w:rPr>
                <w:rStyle w:val="ChSmallCaps"/>
              </w:rPr>
              <w:t>ult</w:t>
            </w:r>
          </w:p>
        </w:tc>
        <w:tc>
          <w:tcPr>
            <w:tcW w:w="2041" w:type="dxa"/>
            <w:shd w:val="clear" w:color="auto" w:fill="auto"/>
          </w:tcPr>
          <w:p w14:paraId="59183AD2" w14:textId="77777777" w:rsidR="00DA5225" w:rsidRPr="001C5DA9" w:rsidRDefault="00DA5225" w:rsidP="00434AD4">
            <w:r>
              <w:t>ultimate</w:t>
            </w:r>
          </w:p>
        </w:tc>
      </w:tr>
      <w:tr w:rsidR="00DA5225" w:rsidRPr="001C5DA9" w14:paraId="04B6390F" w14:textId="77777777" w:rsidTr="00AC23C4">
        <w:tc>
          <w:tcPr>
            <w:tcW w:w="964" w:type="dxa"/>
            <w:shd w:val="clear" w:color="auto" w:fill="auto"/>
          </w:tcPr>
          <w:p w14:paraId="2B3A9725" w14:textId="77777777" w:rsidR="00DA5225" w:rsidRPr="001C5DA9" w:rsidRDefault="00DA5225" w:rsidP="00AB60EA">
            <w:r>
              <w:rPr>
                <w:rStyle w:val="ChSmallCaps"/>
              </w:rPr>
              <w:t>up</w:t>
            </w:r>
          </w:p>
        </w:tc>
        <w:tc>
          <w:tcPr>
            <w:tcW w:w="2041" w:type="dxa"/>
            <w:shd w:val="clear" w:color="auto" w:fill="auto"/>
          </w:tcPr>
          <w:p w14:paraId="01C52F5A" w14:textId="77777777" w:rsidR="00DA5225" w:rsidRPr="001C5DA9" w:rsidRDefault="00DA5225" w:rsidP="00AB60EA">
            <w:r>
              <w:t>unclear pronunciation</w:t>
            </w:r>
          </w:p>
        </w:tc>
      </w:tr>
      <w:tr w:rsidR="00DA5225" w:rsidRPr="001C5DA9" w14:paraId="05AEBC60" w14:textId="77777777" w:rsidTr="00AC23C4">
        <w:tc>
          <w:tcPr>
            <w:tcW w:w="964" w:type="dxa"/>
            <w:shd w:val="clear" w:color="auto" w:fill="auto"/>
          </w:tcPr>
          <w:p w14:paraId="5DB7B21E" w14:textId="77777777" w:rsidR="00DA5225" w:rsidRPr="001C5DA9" w:rsidRDefault="00DA5225" w:rsidP="00434AD4">
            <w:r w:rsidRPr="001C5DA9">
              <w:rPr>
                <w:rStyle w:val="ChSmallCaps"/>
              </w:rPr>
              <w:lastRenderedPageBreak/>
              <w:t>uv</w:t>
            </w:r>
          </w:p>
        </w:tc>
        <w:tc>
          <w:tcPr>
            <w:tcW w:w="2041" w:type="dxa"/>
            <w:shd w:val="clear" w:color="auto" w:fill="auto"/>
          </w:tcPr>
          <w:p w14:paraId="6B39062C" w14:textId="77777777" w:rsidR="00DA5225" w:rsidRPr="001C5DA9" w:rsidRDefault="00DA5225" w:rsidP="00434AD4">
            <w:r>
              <w:t>undergoer voice</w:t>
            </w:r>
          </w:p>
        </w:tc>
      </w:tr>
      <w:tr w:rsidR="00DA5225" w:rsidRPr="001C5DA9" w14:paraId="66EF8FF9" w14:textId="77777777" w:rsidTr="00AC23C4">
        <w:tc>
          <w:tcPr>
            <w:tcW w:w="964" w:type="dxa"/>
            <w:shd w:val="clear" w:color="auto" w:fill="auto"/>
          </w:tcPr>
          <w:p w14:paraId="1B7D620E" w14:textId="77777777" w:rsidR="00DA5225" w:rsidRPr="001C5DA9" w:rsidRDefault="00DA5225" w:rsidP="00434AD4">
            <w:pPr>
              <w:rPr>
                <w:rStyle w:val="ChSmallCaps"/>
              </w:rPr>
            </w:pPr>
            <w:r>
              <w:rPr>
                <w:rStyle w:val="ChSmallCaps"/>
              </w:rPr>
              <w:t>v</w:t>
            </w:r>
          </w:p>
        </w:tc>
        <w:tc>
          <w:tcPr>
            <w:tcW w:w="2041" w:type="dxa"/>
            <w:shd w:val="clear" w:color="auto" w:fill="auto"/>
          </w:tcPr>
          <w:p w14:paraId="342768E3" w14:textId="77777777" w:rsidR="00DA5225" w:rsidRDefault="00DA5225" w:rsidP="00434AD4">
            <w:r>
              <w:t>vowel</w:t>
            </w:r>
          </w:p>
        </w:tc>
      </w:tr>
      <w:tr w:rsidR="00DA5225" w:rsidRPr="001C5DA9" w14:paraId="763D0EB2" w14:textId="77777777" w:rsidTr="00AC23C4">
        <w:tc>
          <w:tcPr>
            <w:tcW w:w="964" w:type="dxa"/>
            <w:shd w:val="clear" w:color="auto" w:fill="auto"/>
          </w:tcPr>
          <w:p w14:paraId="0F73368D" w14:textId="77777777" w:rsidR="00DA5225" w:rsidRPr="001C5DA9" w:rsidRDefault="00DA5225" w:rsidP="00434AD4">
            <w:r w:rsidRPr="001C5DA9">
              <w:rPr>
                <w:rStyle w:val="ChSmallCaps"/>
              </w:rPr>
              <w:t>v</w:t>
            </w:r>
          </w:p>
        </w:tc>
        <w:tc>
          <w:tcPr>
            <w:tcW w:w="2041" w:type="dxa"/>
            <w:shd w:val="clear" w:color="auto" w:fill="auto"/>
          </w:tcPr>
          <w:p w14:paraId="520072B3" w14:textId="77777777" w:rsidR="00DA5225" w:rsidRPr="001C5DA9" w:rsidRDefault="00DA5225" w:rsidP="00434AD4">
            <w:r>
              <w:t>verb</w:t>
            </w:r>
          </w:p>
        </w:tc>
      </w:tr>
      <w:tr w:rsidR="00DA5225" w:rsidRPr="001C5DA9" w14:paraId="38BAD7B5" w14:textId="77777777" w:rsidTr="00AC23C4">
        <w:tc>
          <w:tcPr>
            <w:tcW w:w="964" w:type="dxa"/>
            <w:shd w:val="clear" w:color="auto" w:fill="auto"/>
          </w:tcPr>
          <w:p w14:paraId="1F69C26B" w14:textId="77777777" w:rsidR="00DA5225" w:rsidRPr="001C5DA9" w:rsidRDefault="00DA5225" w:rsidP="00434AD4">
            <w:r w:rsidRPr="001C5DA9">
              <w:rPr>
                <w:rStyle w:val="ChSmallCaps"/>
              </w:rPr>
              <w:t>v.bi</w:t>
            </w:r>
          </w:p>
        </w:tc>
        <w:tc>
          <w:tcPr>
            <w:tcW w:w="2041" w:type="dxa"/>
            <w:shd w:val="clear" w:color="auto" w:fill="auto"/>
          </w:tcPr>
          <w:p w14:paraId="3754512C" w14:textId="77777777" w:rsidR="00DA5225" w:rsidRPr="001C5DA9" w:rsidRDefault="00DA5225" w:rsidP="00434AD4">
            <w:r>
              <w:t>verb, bivalent</w:t>
            </w:r>
          </w:p>
        </w:tc>
      </w:tr>
      <w:tr w:rsidR="00DA5225" w:rsidRPr="001C5DA9" w14:paraId="427FAA9C" w14:textId="77777777" w:rsidTr="00AC23C4">
        <w:tc>
          <w:tcPr>
            <w:tcW w:w="964" w:type="dxa"/>
            <w:shd w:val="clear" w:color="auto" w:fill="auto"/>
          </w:tcPr>
          <w:p w14:paraId="72F2029B" w14:textId="77777777" w:rsidR="00DA5225" w:rsidRPr="001C5DA9" w:rsidRDefault="00DA5225" w:rsidP="00434AD4">
            <w:r w:rsidRPr="001C5DA9">
              <w:rPr>
                <w:rStyle w:val="ChSmallCaps"/>
              </w:rPr>
              <w:t>v.mo</w:t>
            </w:r>
          </w:p>
        </w:tc>
        <w:tc>
          <w:tcPr>
            <w:tcW w:w="2041" w:type="dxa"/>
            <w:shd w:val="clear" w:color="auto" w:fill="auto"/>
          </w:tcPr>
          <w:p w14:paraId="495AFBEE" w14:textId="77777777" w:rsidR="00DA5225" w:rsidRPr="001C5DA9" w:rsidRDefault="00DA5225" w:rsidP="00434AD4">
            <w:r>
              <w:t>verb, monovalent</w:t>
            </w:r>
          </w:p>
        </w:tc>
      </w:tr>
      <w:tr w:rsidR="00DA5225" w:rsidRPr="001C5DA9" w14:paraId="4CA28C95" w14:textId="77777777" w:rsidTr="00AC23C4">
        <w:tc>
          <w:tcPr>
            <w:tcW w:w="964" w:type="dxa"/>
            <w:shd w:val="clear" w:color="auto" w:fill="auto"/>
          </w:tcPr>
          <w:p w14:paraId="36C0F1A6" w14:textId="77777777" w:rsidR="00DA5225" w:rsidRPr="001C5DA9" w:rsidRDefault="00DA5225" w:rsidP="00434AD4">
            <w:r w:rsidRPr="001C5DA9">
              <w:rPr>
                <w:rStyle w:val="ChSmallCaps"/>
              </w:rPr>
              <w:t>v.tri</w:t>
            </w:r>
          </w:p>
        </w:tc>
        <w:tc>
          <w:tcPr>
            <w:tcW w:w="2041" w:type="dxa"/>
            <w:shd w:val="clear" w:color="auto" w:fill="auto"/>
          </w:tcPr>
          <w:p w14:paraId="23033204" w14:textId="77777777" w:rsidR="00DA5225" w:rsidRPr="001C5DA9" w:rsidRDefault="00DA5225" w:rsidP="00434AD4">
            <w:r>
              <w:t>verb, trivalent</w:t>
            </w:r>
          </w:p>
        </w:tc>
      </w:tr>
      <w:tr w:rsidR="00DA5225" w:rsidRPr="001C5DA9" w14:paraId="299408DA" w14:textId="77777777" w:rsidTr="00AC23C4">
        <w:tc>
          <w:tcPr>
            <w:tcW w:w="964" w:type="dxa"/>
            <w:shd w:val="clear" w:color="auto" w:fill="auto"/>
          </w:tcPr>
          <w:p w14:paraId="12F814C3" w14:textId="77777777" w:rsidR="00DA5225" w:rsidRPr="001C5DA9" w:rsidRDefault="00DA5225" w:rsidP="00434AD4">
            <w:r w:rsidRPr="001C5DA9">
              <w:rPr>
                <w:rStyle w:val="ChSmallCaps"/>
              </w:rPr>
              <w:t>vblz</w:t>
            </w:r>
          </w:p>
        </w:tc>
        <w:tc>
          <w:tcPr>
            <w:tcW w:w="2041" w:type="dxa"/>
            <w:shd w:val="clear" w:color="auto" w:fill="auto"/>
          </w:tcPr>
          <w:p w14:paraId="52412E24" w14:textId="77777777" w:rsidR="00DA5225" w:rsidRPr="001C5DA9" w:rsidRDefault="00DA5225" w:rsidP="00434AD4">
            <w:r>
              <w:t>verbalizer</w:t>
            </w:r>
          </w:p>
        </w:tc>
      </w:tr>
      <w:tr w:rsidR="00DA5225" w:rsidRPr="001C5DA9" w14:paraId="0C64F221" w14:textId="77777777" w:rsidTr="00AC23C4">
        <w:tc>
          <w:tcPr>
            <w:tcW w:w="964" w:type="dxa"/>
            <w:shd w:val="clear" w:color="auto" w:fill="auto"/>
          </w:tcPr>
          <w:p w14:paraId="2F244AA5" w14:textId="77777777" w:rsidR="00DA5225" w:rsidRPr="001C5DA9" w:rsidRDefault="00DA5225" w:rsidP="00434AD4">
            <w:pPr>
              <w:rPr>
                <w:rStyle w:val="ChSmallCaps"/>
              </w:rPr>
            </w:pPr>
            <w:r>
              <w:rPr>
                <w:rStyle w:val="ChSmallCaps"/>
              </w:rPr>
              <w:t>vdi</w:t>
            </w:r>
          </w:p>
        </w:tc>
        <w:tc>
          <w:tcPr>
            <w:tcW w:w="2041" w:type="dxa"/>
            <w:shd w:val="clear" w:color="auto" w:fill="auto"/>
          </w:tcPr>
          <w:p w14:paraId="1E505F4E" w14:textId="77777777" w:rsidR="00DA5225" w:rsidRPr="000A3A4F" w:rsidRDefault="00DA5225" w:rsidP="00434AD4">
            <w:r w:rsidRPr="000A3A4F">
              <w:t>verb</w:t>
            </w:r>
            <w:r>
              <w:t xml:space="preserve">, </w:t>
            </w:r>
            <w:r w:rsidRPr="000A3A4F">
              <w:t>ditransitive</w:t>
            </w:r>
          </w:p>
        </w:tc>
      </w:tr>
      <w:tr w:rsidR="00DA5225" w:rsidRPr="001C5DA9" w14:paraId="57EB8C47" w14:textId="77777777" w:rsidTr="00AC23C4">
        <w:tc>
          <w:tcPr>
            <w:tcW w:w="964" w:type="dxa"/>
            <w:shd w:val="clear" w:color="auto" w:fill="auto"/>
          </w:tcPr>
          <w:p w14:paraId="17A997B5" w14:textId="77777777" w:rsidR="00DA5225" w:rsidRPr="001C5DA9" w:rsidRDefault="00DA5225" w:rsidP="00434AD4">
            <w:r w:rsidRPr="001C5DA9">
              <w:rPr>
                <w:rStyle w:val="ChSmallCaps"/>
              </w:rPr>
              <w:t>vel</w:t>
            </w:r>
          </w:p>
        </w:tc>
        <w:tc>
          <w:tcPr>
            <w:tcW w:w="2041" w:type="dxa"/>
            <w:shd w:val="clear" w:color="auto" w:fill="auto"/>
          </w:tcPr>
          <w:p w14:paraId="602DCBAD" w14:textId="77777777" w:rsidR="00DA5225" w:rsidRPr="000A3A4F" w:rsidRDefault="00DA5225" w:rsidP="00434AD4">
            <w:r w:rsidRPr="000A3A4F">
              <w:t>velar</w:t>
            </w:r>
          </w:p>
        </w:tc>
      </w:tr>
      <w:tr w:rsidR="00DA5225" w:rsidRPr="001C5DA9" w14:paraId="2083E9E3" w14:textId="77777777" w:rsidTr="00AC23C4">
        <w:tc>
          <w:tcPr>
            <w:tcW w:w="964" w:type="dxa"/>
            <w:shd w:val="clear" w:color="auto" w:fill="auto"/>
          </w:tcPr>
          <w:p w14:paraId="0271773C" w14:textId="77777777" w:rsidR="00DA5225" w:rsidRPr="001C5DA9" w:rsidRDefault="00DA5225" w:rsidP="00434AD4">
            <w:pPr>
              <w:rPr>
                <w:rStyle w:val="ChSmallCaps"/>
              </w:rPr>
            </w:pPr>
            <w:r>
              <w:rPr>
                <w:rStyle w:val="ChSmallCaps"/>
              </w:rPr>
              <w:t>voc</w:t>
            </w:r>
          </w:p>
        </w:tc>
        <w:tc>
          <w:tcPr>
            <w:tcW w:w="2041" w:type="dxa"/>
            <w:shd w:val="clear" w:color="auto" w:fill="auto"/>
          </w:tcPr>
          <w:p w14:paraId="55F7DA70" w14:textId="77777777" w:rsidR="00DA5225" w:rsidRPr="000A3A4F" w:rsidRDefault="00DA5225" w:rsidP="00434AD4">
            <w:r>
              <w:t>vocative</w:t>
            </w:r>
          </w:p>
        </w:tc>
      </w:tr>
      <w:tr w:rsidR="00DA5225" w:rsidRPr="001C5DA9" w14:paraId="60752088" w14:textId="77777777" w:rsidTr="00AC23C4">
        <w:tc>
          <w:tcPr>
            <w:tcW w:w="964" w:type="dxa"/>
            <w:shd w:val="clear" w:color="auto" w:fill="auto"/>
          </w:tcPr>
          <w:p w14:paraId="7FB062DB" w14:textId="77777777" w:rsidR="00DA5225" w:rsidRPr="001C5DA9" w:rsidRDefault="00DA5225" w:rsidP="00434AD4">
            <w:r w:rsidRPr="001C5DA9">
              <w:rPr>
                <w:rStyle w:val="ChSmallCaps"/>
              </w:rPr>
              <w:t>vp</w:t>
            </w:r>
          </w:p>
        </w:tc>
        <w:tc>
          <w:tcPr>
            <w:tcW w:w="2041" w:type="dxa"/>
            <w:shd w:val="clear" w:color="auto" w:fill="auto"/>
          </w:tcPr>
          <w:p w14:paraId="2CCD7102" w14:textId="77777777" w:rsidR="00DA5225" w:rsidRPr="000A3A4F" w:rsidRDefault="00DA5225" w:rsidP="00434AD4">
            <w:r w:rsidRPr="000A3A4F">
              <w:t>verb phrase</w:t>
            </w:r>
          </w:p>
        </w:tc>
      </w:tr>
      <w:tr w:rsidR="00DA5225" w:rsidRPr="001C5DA9" w14:paraId="4F8BF1EE" w14:textId="77777777" w:rsidTr="00AC23C4">
        <w:tc>
          <w:tcPr>
            <w:tcW w:w="964" w:type="dxa"/>
            <w:shd w:val="clear" w:color="auto" w:fill="auto"/>
          </w:tcPr>
          <w:p w14:paraId="086DF433" w14:textId="77777777" w:rsidR="00DA5225" w:rsidRPr="001C5DA9" w:rsidRDefault="00DA5225" w:rsidP="000A3A4F">
            <w:r>
              <w:rPr>
                <w:rStyle w:val="ChSmallCaps"/>
              </w:rPr>
              <w:t>vsi</w:t>
            </w:r>
          </w:p>
        </w:tc>
        <w:tc>
          <w:tcPr>
            <w:tcW w:w="2041" w:type="dxa"/>
            <w:shd w:val="clear" w:color="auto" w:fill="auto"/>
          </w:tcPr>
          <w:p w14:paraId="7D3E067D" w14:textId="77777777" w:rsidR="00DA5225" w:rsidRPr="000A3A4F" w:rsidRDefault="00DA5225" w:rsidP="000A3A4F">
            <w:r>
              <w:t>verb, intransitive stative</w:t>
            </w:r>
          </w:p>
        </w:tc>
      </w:tr>
      <w:tr w:rsidR="00DA5225" w:rsidRPr="001C5DA9" w14:paraId="65760DF4" w14:textId="77777777" w:rsidTr="00AC23C4">
        <w:tc>
          <w:tcPr>
            <w:tcW w:w="964" w:type="dxa"/>
            <w:shd w:val="clear" w:color="auto" w:fill="auto"/>
          </w:tcPr>
          <w:p w14:paraId="46CD0F80" w14:textId="77777777" w:rsidR="00DA5225" w:rsidRPr="001C5DA9" w:rsidRDefault="00DA5225" w:rsidP="000A3A4F">
            <w:pPr>
              <w:rPr>
                <w:rStyle w:val="ChSmallCaps"/>
              </w:rPr>
            </w:pPr>
            <w:r>
              <w:rPr>
                <w:rStyle w:val="ChSmallCaps"/>
              </w:rPr>
              <w:t>vtr</w:t>
            </w:r>
          </w:p>
        </w:tc>
        <w:tc>
          <w:tcPr>
            <w:tcW w:w="2041" w:type="dxa"/>
            <w:shd w:val="clear" w:color="auto" w:fill="auto"/>
          </w:tcPr>
          <w:p w14:paraId="43D88BC0" w14:textId="77777777" w:rsidR="00DA5225" w:rsidRPr="000A3A4F" w:rsidRDefault="00DA5225" w:rsidP="000A3A4F">
            <w:r w:rsidRPr="000A3A4F">
              <w:t>verb</w:t>
            </w:r>
            <w:r>
              <w:t xml:space="preserve">, </w:t>
            </w:r>
            <w:r w:rsidRPr="000A3A4F">
              <w:t>transitive</w:t>
            </w:r>
          </w:p>
        </w:tc>
      </w:tr>
      <w:tr w:rsidR="00DA5225" w:rsidRPr="001C5DA9" w14:paraId="07A93F9D" w14:textId="77777777" w:rsidTr="00AC23C4">
        <w:tc>
          <w:tcPr>
            <w:tcW w:w="964" w:type="dxa"/>
            <w:shd w:val="clear" w:color="auto" w:fill="auto"/>
          </w:tcPr>
          <w:p w14:paraId="7D02353C" w14:textId="77777777" w:rsidR="00DA5225" w:rsidRPr="00286F23" w:rsidRDefault="00DA5225" w:rsidP="000A3A4F">
            <w:r w:rsidRPr="00286F23">
              <w:t>ySb</w:t>
            </w:r>
          </w:p>
        </w:tc>
        <w:tc>
          <w:tcPr>
            <w:tcW w:w="2041" w:type="dxa"/>
            <w:shd w:val="clear" w:color="auto" w:fill="auto"/>
          </w:tcPr>
          <w:p w14:paraId="58C138B4" w14:textId="77777777" w:rsidR="00DA5225" w:rsidRDefault="00DA5225" w:rsidP="000A3A4F">
            <w:r>
              <w:t>younger sibling</w:t>
            </w:r>
          </w:p>
        </w:tc>
      </w:tr>
    </w:tbl>
    <w:p w14:paraId="4030FD17" w14:textId="77777777" w:rsidR="00F8183B" w:rsidRDefault="00F8183B" w:rsidP="00434AD4"/>
    <w:p w14:paraId="4507E45B" w14:textId="77777777" w:rsidR="00727DBB" w:rsidRDefault="00727DBB" w:rsidP="00727DBB">
      <w:pPr>
        <w:sectPr w:rsidR="00727DBB" w:rsidSect="00D707BC">
          <w:type w:val="continuous"/>
          <w:pgSz w:w="11907" w:h="16840" w:code="9"/>
          <w:pgMar w:top="3289" w:right="2552" w:bottom="2722" w:left="2552" w:header="2722" w:footer="1134" w:gutter="0"/>
          <w:pgNumType w:fmt="lowerRoman"/>
          <w:cols w:num="2" w:space="720" w:equalWidth="0">
            <w:col w:w="3041" w:space="720"/>
            <w:col w:w="3041"/>
          </w:cols>
          <w:titlePg/>
        </w:sectPr>
      </w:pPr>
    </w:p>
    <w:p w14:paraId="5AD04E0D" w14:textId="77777777" w:rsidR="00157405" w:rsidRPr="00B00E28" w:rsidRDefault="00157405" w:rsidP="00157405">
      <w:pPr>
        <w:pStyle w:val="Heading1"/>
        <w:numPr>
          <w:ilvl w:val="0"/>
          <w:numId w:val="13"/>
        </w:numPr>
      </w:pPr>
      <w:bookmarkStart w:id="17" w:name="_Ref434428827"/>
      <w:bookmarkStart w:id="18" w:name="_Toc440455455"/>
      <w:bookmarkStart w:id="19" w:name="_Toc440455477"/>
      <w:bookmarkStart w:id="20" w:name="_Ref342473395"/>
      <w:bookmarkStart w:id="21" w:name="_Toc342589998"/>
      <w:bookmarkStart w:id="22" w:name="_Toc353454768"/>
      <w:r w:rsidRPr="006C65BE">
        <w:rPr>
          <w:lang w:eastAsia="en-US"/>
        </w:rPr>
        <w:lastRenderedPageBreak/>
        <w:t>Conventions for examples</w:t>
      </w:r>
      <w:bookmarkEnd w:id="17"/>
      <w:bookmarkEnd w:id="18"/>
      <w:bookmarkEnd w:id="19"/>
    </w:p>
    <w:p w14:paraId="044F1E25" w14:textId="23FB5DCD" w:rsidR="00157405" w:rsidRPr="006C65BE" w:rsidRDefault="00157405" w:rsidP="00157405">
      <w:pPr>
        <w:pStyle w:val="Body0000after"/>
      </w:pPr>
      <w:r w:rsidRPr="006C65BE">
        <w:rPr>
          <w:lang w:eastAsia="en-US"/>
        </w:rPr>
        <w:t xml:space="preserve">The examples in this book are taken from the recorded corpus. For each example the record number of the original WAV sound file (see </w:t>
      </w:r>
      <w:r w:rsidRPr="006C65BE">
        <w:t>§</w:t>
      </w:r>
      <w:r w:rsidRPr="006C65BE">
        <w:fldChar w:fldCharType="begin"/>
      </w:r>
      <w:r w:rsidRPr="006C65BE">
        <w:instrText xml:space="preserve"> REF _Ref368402283 \w \h </w:instrText>
      </w:r>
      <w:r>
        <w:instrText xml:space="preserve"> \* MERGEFORMAT </w:instrText>
      </w:r>
      <w:r w:rsidRPr="006C65BE">
        <w:fldChar w:fldCharType="separate"/>
      </w:r>
      <w:r w:rsidR="00154D81">
        <w:rPr>
          <w:cs/>
        </w:rPr>
        <w:t>‎</w:t>
      </w:r>
      <w:r w:rsidR="00154D81">
        <w:t>1.11.4.1</w:t>
      </w:r>
      <w:r w:rsidRPr="006C65BE">
        <w:fldChar w:fldCharType="end"/>
      </w:r>
      <w:r w:rsidRPr="006C65BE">
        <w:t xml:space="preserve">) is given. This record number also includes a reference number, as each interlinear text is broken into referenced units. Hence, the example number 080919-007-CvNP.0015 refers to line or unit 15 in the record 080919-007-CvNP. </w:t>
      </w:r>
      <w:r w:rsidRPr="006C65BE">
        <w:rPr>
          <w:lang w:eastAsia="en-US"/>
        </w:rPr>
        <w:t xml:space="preserve">Elicited examples, including constructed sentences for grammaticality judgments, are labeled as </w:t>
      </w:r>
      <w:r w:rsidR="00B7093A">
        <w:rPr>
          <w:lang w:eastAsia="en-US"/>
        </w:rPr>
        <w:t>“</w:t>
      </w:r>
      <w:r w:rsidRPr="006C65BE">
        <w:rPr>
          <w:lang w:eastAsia="en-US"/>
        </w:rPr>
        <w:t>elicited</w:t>
      </w:r>
      <w:r w:rsidR="00B7093A">
        <w:rPr>
          <w:lang w:eastAsia="en-US"/>
        </w:rPr>
        <w:t>”</w:t>
      </w:r>
      <w:r w:rsidRPr="006C65BE">
        <w:rPr>
          <w:lang w:eastAsia="en-US"/>
        </w:rPr>
        <w:t>. For each of these examples the respective Toolbox record/reference number is given. All examples are numbered consecutively throughout each chapter (the same applies to tables</w:t>
      </w:r>
      <w:r>
        <w:rPr>
          <w:lang w:eastAsia="en-US"/>
        </w:rPr>
        <w:t xml:space="preserve"> and </w:t>
      </w:r>
      <w:r w:rsidRPr="006C65BE">
        <w:rPr>
          <w:lang w:eastAsia="en-US"/>
        </w:rPr>
        <w:t>figures).</w:t>
      </w:r>
    </w:p>
    <w:p w14:paraId="6A44279D" w14:textId="77777777" w:rsidR="00157405" w:rsidRDefault="00157405" w:rsidP="00157405">
      <w:pPr>
        <w:pStyle w:val="Body0505after"/>
      </w:pPr>
      <w:r w:rsidRPr="006C65BE">
        <w:t>The conventions for presenting the Papuan Malay examples, interlinear glosses, and the translations of the examples into English are presented in</w:t>
      </w:r>
      <w:r w:rsidR="00B66641">
        <w:t xml:space="preserve"> </w:t>
      </w:r>
      <w:r w:rsidR="00B66641">
        <w:fldChar w:fldCharType="begin"/>
      </w:r>
      <w:r w:rsidR="00B66641">
        <w:instrText xml:space="preserve"> REF _Ref434429302 \h </w:instrText>
      </w:r>
      <w:r w:rsidR="00B66641">
        <w:fldChar w:fldCharType="separate"/>
      </w:r>
      <w:r w:rsidR="00154D81" w:rsidRPr="006C65BE">
        <w:t xml:space="preserve">Table </w:t>
      </w:r>
      <w:r w:rsidR="00154D81">
        <w:rPr>
          <w:noProof/>
          <w:cs/>
        </w:rPr>
        <w:t>‎</w:t>
      </w:r>
      <w:r w:rsidR="00154D81">
        <w:rPr>
          <w:noProof/>
        </w:rPr>
        <w:t>0</w:t>
      </w:r>
      <w:r w:rsidR="00154D81">
        <w:t>.</w:t>
      </w:r>
      <w:r w:rsidR="00154D81">
        <w:rPr>
          <w:noProof/>
        </w:rPr>
        <w:t>1</w:t>
      </w:r>
      <w:r w:rsidR="00B66641">
        <w:fldChar w:fldCharType="end"/>
      </w:r>
      <w:r w:rsidRPr="006C65BE">
        <w:t>.</w:t>
      </w:r>
    </w:p>
    <w:p w14:paraId="53B09863" w14:textId="77777777" w:rsidR="00157405" w:rsidRDefault="00157405" w:rsidP="00157405">
      <w:pPr>
        <w:pStyle w:val="Caption"/>
      </w:pPr>
      <w:bookmarkStart w:id="23" w:name="_Ref434429302"/>
      <w:r w:rsidRPr="006C65BE">
        <w:t xml:space="preserve">Table </w:t>
      </w:r>
      <w:fldSimple w:instr=" STYLEREF 1 \s ">
        <w:r w:rsidR="00154D81">
          <w:rPr>
            <w:noProof/>
            <w:cs/>
          </w:rPr>
          <w:t>‎</w:t>
        </w:r>
        <w:r w:rsidR="00154D81">
          <w:rPr>
            <w:noProof/>
          </w:rPr>
          <w:t>0</w:t>
        </w:r>
      </w:fldSimple>
      <w:r>
        <w:t>.</w:t>
      </w:r>
      <w:fldSimple w:instr=" SEQ Table \* ARABIC \s 1 ">
        <w:r w:rsidR="00154D81">
          <w:rPr>
            <w:noProof/>
          </w:rPr>
          <w:t>1</w:t>
        </w:r>
      </w:fldSimple>
      <w:bookmarkEnd w:id="23"/>
      <w:r w:rsidRPr="006C65BE">
        <w:t>:</w:t>
      </w:r>
      <w:r w:rsidRPr="006C65BE">
        <w:tab/>
        <w:t>Papuan Malay example and translation conventions</w:t>
      </w:r>
    </w:p>
    <w:tbl>
      <w:tblPr>
        <w:tblW w:w="6691" w:type="dxa"/>
        <w:tblInd w:w="170" w:type="dxa"/>
        <w:tblBorders>
          <w:bottom w:val="single" w:sz="4" w:space="0" w:color="auto"/>
        </w:tblBorders>
        <w:tblLayout w:type="fixed"/>
        <w:tblLook w:val="01E0" w:firstRow="1" w:lastRow="1" w:firstColumn="1" w:lastColumn="1" w:noHBand="0" w:noVBand="0"/>
      </w:tblPr>
      <w:tblGrid>
        <w:gridCol w:w="284"/>
        <w:gridCol w:w="964"/>
        <w:gridCol w:w="5443"/>
      </w:tblGrid>
      <w:tr w:rsidR="00157405" w:rsidRPr="00AC23C4" w14:paraId="564F48D6" w14:textId="77777777" w:rsidTr="00E744E8">
        <w:trPr>
          <w:tblHeader/>
        </w:trPr>
        <w:tc>
          <w:tcPr>
            <w:tcW w:w="1248" w:type="dxa"/>
            <w:gridSpan w:val="2"/>
            <w:tcBorders>
              <w:top w:val="single" w:sz="4" w:space="0" w:color="auto"/>
              <w:bottom w:val="single" w:sz="4" w:space="0" w:color="auto"/>
            </w:tcBorders>
            <w:shd w:val="clear" w:color="auto" w:fill="auto"/>
          </w:tcPr>
          <w:p w14:paraId="38D2EC73" w14:textId="77777777" w:rsidR="00157405" w:rsidRPr="006C65BE" w:rsidRDefault="00157405" w:rsidP="00E744E8">
            <w:pPr>
              <w:pStyle w:val="TableHd"/>
            </w:pPr>
            <w:r w:rsidRPr="006C65BE">
              <w:t>Convention</w:t>
            </w:r>
          </w:p>
        </w:tc>
        <w:tc>
          <w:tcPr>
            <w:tcW w:w="5443" w:type="dxa"/>
            <w:tcBorders>
              <w:top w:val="single" w:sz="4" w:space="0" w:color="auto"/>
              <w:bottom w:val="single" w:sz="4" w:space="0" w:color="auto"/>
            </w:tcBorders>
            <w:shd w:val="clear" w:color="auto" w:fill="auto"/>
          </w:tcPr>
          <w:p w14:paraId="0EC5D37E" w14:textId="77777777" w:rsidR="00157405" w:rsidRPr="006C65BE" w:rsidRDefault="00157405" w:rsidP="00E744E8">
            <w:pPr>
              <w:pStyle w:val="TableHd"/>
            </w:pPr>
            <w:r w:rsidRPr="006C65BE">
              <w:t>Meaning</w:t>
            </w:r>
          </w:p>
        </w:tc>
      </w:tr>
      <w:tr w:rsidR="00157405" w:rsidRPr="006C65BE" w14:paraId="2B7B98C2" w14:textId="77777777" w:rsidTr="00E744E8">
        <w:tc>
          <w:tcPr>
            <w:tcW w:w="6691" w:type="dxa"/>
            <w:gridSpan w:val="3"/>
            <w:tcBorders>
              <w:top w:val="single" w:sz="4" w:space="0" w:color="auto"/>
            </w:tcBorders>
            <w:shd w:val="clear" w:color="auto" w:fill="auto"/>
          </w:tcPr>
          <w:p w14:paraId="3AAA1F32" w14:textId="77777777" w:rsidR="00157405" w:rsidRPr="006C65BE" w:rsidRDefault="00157405" w:rsidP="00E744E8">
            <w:pPr>
              <w:pStyle w:val="TableCell2-2"/>
              <w:rPr>
                <w:lang w:eastAsia="en-US"/>
              </w:rPr>
            </w:pPr>
            <w:r w:rsidRPr="006C65BE">
              <w:rPr>
                <w:lang w:eastAsia="en-US"/>
              </w:rPr>
              <w:t>Papuan Malay example</w:t>
            </w:r>
          </w:p>
        </w:tc>
      </w:tr>
      <w:tr w:rsidR="00157405" w:rsidRPr="006C65BE" w14:paraId="0D620499" w14:textId="77777777" w:rsidTr="00E744E8">
        <w:tc>
          <w:tcPr>
            <w:tcW w:w="284" w:type="dxa"/>
            <w:shd w:val="clear" w:color="auto" w:fill="auto"/>
          </w:tcPr>
          <w:p w14:paraId="3FA00AEA" w14:textId="77777777" w:rsidR="00157405" w:rsidRPr="006C65BE" w:rsidRDefault="00157405" w:rsidP="00E744E8"/>
        </w:tc>
        <w:tc>
          <w:tcPr>
            <w:tcW w:w="964" w:type="dxa"/>
            <w:shd w:val="clear" w:color="auto" w:fill="auto"/>
          </w:tcPr>
          <w:p w14:paraId="79CF94F0" w14:textId="77777777" w:rsidR="00157405" w:rsidRPr="006C65BE" w:rsidRDefault="00157405" w:rsidP="00E744E8">
            <w:r w:rsidRPr="006C65BE">
              <w:rPr>
                <w:rStyle w:val="ChBlueBold"/>
              </w:rPr>
              <w:t>bold</w:t>
            </w:r>
          </w:p>
        </w:tc>
        <w:tc>
          <w:tcPr>
            <w:tcW w:w="5443" w:type="dxa"/>
            <w:shd w:val="clear" w:color="auto" w:fill="auto"/>
          </w:tcPr>
          <w:p w14:paraId="2B91A48A" w14:textId="77777777" w:rsidR="00157405" w:rsidRPr="006C65BE" w:rsidRDefault="00157405" w:rsidP="00E744E8">
            <w:r w:rsidRPr="006C65BE">
              <w:rPr>
                <w:lang w:eastAsia="en-US"/>
              </w:rPr>
              <w:t>highlights parts of the example pertinent for the discussion</w:t>
            </w:r>
          </w:p>
        </w:tc>
      </w:tr>
      <w:tr w:rsidR="00157405" w:rsidRPr="006C65BE" w14:paraId="4647D8DB" w14:textId="77777777" w:rsidTr="00E744E8">
        <w:tc>
          <w:tcPr>
            <w:tcW w:w="284" w:type="dxa"/>
            <w:shd w:val="clear" w:color="auto" w:fill="auto"/>
          </w:tcPr>
          <w:p w14:paraId="0457197C" w14:textId="77777777" w:rsidR="00157405" w:rsidRPr="006C65BE" w:rsidRDefault="00157405" w:rsidP="00E744E8">
            <w:pPr>
              <w:pStyle w:val="TableCell2-0Break"/>
              <w:rPr>
                <w:lang w:eastAsia="en-US"/>
              </w:rPr>
            </w:pPr>
          </w:p>
        </w:tc>
        <w:tc>
          <w:tcPr>
            <w:tcW w:w="964" w:type="dxa"/>
            <w:shd w:val="clear" w:color="auto" w:fill="auto"/>
          </w:tcPr>
          <w:p w14:paraId="1C794A7E" w14:textId="77777777" w:rsidR="00157405" w:rsidRPr="006C65BE" w:rsidRDefault="00157405" w:rsidP="00E744E8">
            <w:pPr>
              <w:pStyle w:val="TableCell2-0Break"/>
              <w:rPr>
                <w:lang w:eastAsia="en-US"/>
              </w:rPr>
            </w:pPr>
            <w:r w:rsidRPr="006C65BE">
              <w:rPr>
                <w:lang w:eastAsia="en-US"/>
              </w:rPr>
              <w:t>~</w:t>
            </w:r>
          </w:p>
        </w:tc>
        <w:tc>
          <w:tcPr>
            <w:tcW w:w="5443" w:type="dxa"/>
            <w:shd w:val="clear" w:color="auto" w:fill="auto"/>
          </w:tcPr>
          <w:p w14:paraId="742B9033" w14:textId="77777777" w:rsidR="00157405" w:rsidRPr="006C65BE" w:rsidRDefault="00157405" w:rsidP="00E744E8">
            <w:pPr>
              <w:pStyle w:val="TableCell2-0Break"/>
              <w:rPr>
                <w:lang w:eastAsia="en-US"/>
              </w:rPr>
            </w:pPr>
            <w:r w:rsidRPr="006C65BE">
              <w:rPr>
                <w:lang w:eastAsia="en-US"/>
              </w:rPr>
              <w:t>separates reduplicant and base</w:t>
            </w:r>
          </w:p>
        </w:tc>
      </w:tr>
      <w:tr w:rsidR="00157405" w:rsidRPr="006C65BE" w14:paraId="52FDB34D" w14:textId="77777777" w:rsidTr="00E744E8">
        <w:tc>
          <w:tcPr>
            <w:tcW w:w="284" w:type="dxa"/>
            <w:shd w:val="clear" w:color="auto" w:fill="auto"/>
          </w:tcPr>
          <w:p w14:paraId="4D572BCA" w14:textId="77777777" w:rsidR="00157405" w:rsidRPr="006C65BE" w:rsidRDefault="00157405" w:rsidP="00E744E8"/>
        </w:tc>
        <w:tc>
          <w:tcPr>
            <w:tcW w:w="964" w:type="dxa"/>
            <w:shd w:val="clear" w:color="auto" w:fill="auto"/>
          </w:tcPr>
          <w:p w14:paraId="2437C33E" w14:textId="77777777" w:rsidR="00157405" w:rsidRPr="008B5C6A" w:rsidRDefault="00157405" w:rsidP="00E744E8">
            <w:r w:rsidRPr="008B5C6A">
              <w:t>–</w:t>
            </w:r>
          </w:p>
        </w:tc>
        <w:tc>
          <w:tcPr>
            <w:tcW w:w="5443" w:type="dxa"/>
            <w:shd w:val="clear" w:color="auto" w:fill="auto"/>
          </w:tcPr>
          <w:p w14:paraId="0A49F9B8" w14:textId="77777777" w:rsidR="00157405" w:rsidRPr="006C65BE" w:rsidRDefault="00157405" w:rsidP="00E744E8">
            <w:pPr>
              <w:rPr>
                <w:lang w:eastAsia="en-US"/>
              </w:rPr>
            </w:pPr>
            <w:r w:rsidRPr="006C65BE">
              <w:rPr>
                <w:lang w:eastAsia="en-US"/>
              </w:rPr>
              <w:t>morpheme boundary</w:t>
            </w:r>
          </w:p>
        </w:tc>
      </w:tr>
      <w:tr w:rsidR="00157405" w:rsidRPr="006C65BE" w14:paraId="75DE3628" w14:textId="77777777" w:rsidTr="00E744E8">
        <w:tc>
          <w:tcPr>
            <w:tcW w:w="284" w:type="dxa"/>
            <w:shd w:val="clear" w:color="auto" w:fill="auto"/>
          </w:tcPr>
          <w:p w14:paraId="69D4784C" w14:textId="77777777" w:rsidR="00157405" w:rsidRPr="006C65BE" w:rsidRDefault="00157405" w:rsidP="00E744E8">
            <w:pPr>
              <w:rPr>
                <w:lang w:eastAsia="en-US"/>
              </w:rPr>
            </w:pPr>
          </w:p>
        </w:tc>
        <w:tc>
          <w:tcPr>
            <w:tcW w:w="964" w:type="dxa"/>
            <w:shd w:val="clear" w:color="auto" w:fill="auto"/>
          </w:tcPr>
          <w:p w14:paraId="1717E7F5" w14:textId="77777777" w:rsidR="00157405" w:rsidRPr="006C65BE" w:rsidRDefault="00157405" w:rsidP="00E744E8">
            <w:pPr>
              <w:rPr>
                <w:lang w:eastAsia="en-US"/>
              </w:rPr>
            </w:pPr>
            <w:r>
              <w:rPr>
                <w:lang w:eastAsia="en-US"/>
              </w:rPr>
              <w:t>=</w:t>
            </w:r>
          </w:p>
        </w:tc>
        <w:tc>
          <w:tcPr>
            <w:tcW w:w="5443" w:type="dxa"/>
            <w:shd w:val="clear" w:color="auto" w:fill="auto"/>
          </w:tcPr>
          <w:p w14:paraId="0B2A6E82" w14:textId="77777777" w:rsidR="00157405" w:rsidRPr="006C65BE" w:rsidRDefault="00157405" w:rsidP="00E744E8">
            <w:pPr>
              <w:rPr>
                <w:lang w:eastAsia="en-US"/>
              </w:rPr>
            </w:pPr>
            <w:r>
              <w:rPr>
                <w:lang w:eastAsia="en-US"/>
              </w:rPr>
              <w:t>clitic boundary</w:t>
            </w:r>
          </w:p>
        </w:tc>
      </w:tr>
      <w:tr w:rsidR="00157405" w:rsidRPr="006C65BE" w14:paraId="029F2086" w14:textId="77777777" w:rsidTr="00E744E8">
        <w:tc>
          <w:tcPr>
            <w:tcW w:w="284" w:type="dxa"/>
            <w:shd w:val="clear" w:color="auto" w:fill="auto"/>
          </w:tcPr>
          <w:p w14:paraId="68D0A0ED" w14:textId="77777777" w:rsidR="00157405" w:rsidRPr="006C65BE" w:rsidRDefault="00157405" w:rsidP="00E744E8">
            <w:pPr>
              <w:rPr>
                <w:lang w:eastAsia="en-US"/>
              </w:rPr>
            </w:pPr>
          </w:p>
        </w:tc>
        <w:tc>
          <w:tcPr>
            <w:tcW w:w="964" w:type="dxa"/>
            <w:shd w:val="clear" w:color="auto" w:fill="auto"/>
          </w:tcPr>
          <w:p w14:paraId="26BAA2CE" w14:textId="77777777" w:rsidR="00157405" w:rsidRPr="006C65BE" w:rsidRDefault="00157405" w:rsidP="00E744E8">
            <w:pPr>
              <w:rPr>
                <w:lang w:eastAsia="en-US"/>
              </w:rPr>
            </w:pPr>
            <w:r w:rsidRPr="006C65BE">
              <w:rPr>
                <w:lang w:eastAsia="en-US"/>
              </w:rPr>
              <w:t>Ø</w:t>
            </w:r>
          </w:p>
        </w:tc>
        <w:tc>
          <w:tcPr>
            <w:tcW w:w="5443" w:type="dxa"/>
            <w:shd w:val="clear" w:color="auto" w:fill="auto"/>
          </w:tcPr>
          <w:p w14:paraId="6104723B" w14:textId="77777777" w:rsidR="00157405" w:rsidRPr="006C65BE" w:rsidRDefault="00157405" w:rsidP="00E744E8">
            <w:pPr>
              <w:rPr>
                <w:lang w:eastAsia="en-US"/>
              </w:rPr>
            </w:pPr>
            <w:r w:rsidRPr="006C65BE">
              <w:rPr>
                <w:lang w:eastAsia="en-US"/>
              </w:rPr>
              <w:t>omitted constituent</w:t>
            </w:r>
          </w:p>
        </w:tc>
      </w:tr>
      <w:tr w:rsidR="00157405" w:rsidRPr="006C65BE" w14:paraId="376018F9" w14:textId="77777777" w:rsidTr="00E744E8">
        <w:tc>
          <w:tcPr>
            <w:tcW w:w="284" w:type="dxa"/>
            <w:shd w:val="clear" w:color="auto" w:fill="auto"/>
          </w:tcPr>
          <w:p w14:paraId="2DAF550D" w14:textId="77777777" w:rsidR="00157405" w:rsidRPr="006C65BE" w:rsidRDefault="00157405" w:rsidP="00E744E8">
            <w:pPr>
              <w:rPr>
                <w:lang w:eastAsia="en-US"/>
              </w:rPr>
            </w:pPr>
          </w:p>
        </w:tc>
        <w:tc>
          <w:tcPr>
            <w:tcW w:w="964" w:type="dxa"/>
            <w:shd w:val="clear" w:color="auto" w:fill="auto"/>
          </w:tcPr>
          <w:p w14:paraId="3A5E992F" w14:textId="77777777" w:rsidR="00157405" w:rsidRPr="006C65BE" w:rsidRDefault="00157405" w:rsidP="00E744E8">
            <w:pPr>
              <w:rPr>
                <w:lang w:eastAsia="en-US"/>
              </w:rPr>
            </w:pPr>
            <w:r w:rsidRPr="006C65BE">
              <w:rPr>
                <w:lang w:eastAsia="en-US"/>
              </w:rPr>
              <w:t>…</w:t>
            </w:r>
          </w:p>
        </w:tc>
        <w:tc>
          <w:tcPr>
            <w:tcW w:w="5443" w:type="dxa"/>
            <w:shd w:val="clear" w:color="auto" w:fill="auto"/>
          </w:tcPr>
          <w:p w14:paraId="5A27792A" w14:textId="77777777" w:rsidR="00157405" w:rsidRPr="006C65BE" w:rsidRDefault="00157405" w:rsidP="00E744E8">
            <w:pPr>
              <w:rPr>
                <w:lang w:eastAsia="en-US"/>
              </w:rPr>
            </w:pPr>
            <w:r w:rsidRPr="006C65BE">
              <w:rPr>
                <w:lang w:eastAsia="en-US"/>
              </w:rPr>
              <w:t>ellipsis</w:t>
            </w:r>
          </w:p>
        </w:tc>
      </w:tr>
      <w:tr w:rsidR="00157405" w:rsidRPr="006C65BE" w14:paraId="4482CD50" w14:textId="77777777" w:rsidTr="00E744E8">
        <w:tc>
          <w:tcPr>
            <w:tcW w:w="284" w:type="dxa"/>
            <w:shd w:val="clear" w:color="auto" w:fill="auto"/>
          </w:tcPr>
          <w:p w14:paraId="7CAAE4B1" w14:textId="77777777" w:rsidR="00157405" w:rsidRPr="006C65BE" w:rsidRDefault="00157405" w:rsidP="00E744E8"/>
        </w:tc>
        <w:tc>
          <w:tcPr>
            <w:tcW w:w="964" w:type="dxa"/>
            <w:shd w:val="clear" w:color="auto" w:fill="auto"/>
          </w:tcPr>
          <w:p w14:paraId="43144B25" w14:textId="77777777" w:rsidR="00157405" w:rsidRPr="006C65BE" w:rsidRDefault="00157405" w:rsidP="00E744E8">
            <w:pPr>
              <w:rPr>
                <w:lang w:eastAsia="en-US"/>
              </w:rPr>
            </w:pPr>
            <w:r w:rsidRPr="006C65BE">
              <w:t>|</w:t>
            </w:r>
          </w:p>
        </w:tc>
        <w:tc>
          <w:tcPr>
            <w:tcW w:w="5443" w:type="dxa"/>
            <w:shd w:val="clear" w:color="auto" w:fill="auto"/>
          </w:tcPr>
          <w:p w14:paraId="7C939332" w14:textId="77777777" w:rsidR="00157405" w:rsidRPr="006C65BE" w:rsidRDefault="00157405" w:rsidP="00E744E8">
            <w:pPr>
              <w:rPr>
                <w:lang w:eastAsia="en-US"/>
              </w:rPr>
            </w:pPr>
            <w:r w:rsidRPr="006C65BE">
              <w:t>intonation breaks</w:t>
            </w:r>
          </w:p>
        </w:tc>
      </w:tr>
      <w:tr w:rsidR="00157405" w:rsidRPr="006C65BE" w14:paraId="1B24F57A" w14:textId="77777777" w:rsidTr="00E744E8">
        <w:tc>
          <w:tcPr>
            <w:tcW w:w="284" w:type="dxa"/>
            <w:shd w:val="clear" w:color="auto" w:fill="auto"/>
          </w:tcPr>
          <w:p w14:paraId="690B627B" w14:textId="77777777" w:rsidR="00157405" w:rsidRPr="006C65BE" w:rsidRDefault="00157405" w:rsidP="00E744E8">
            <w:pPr>
              <w:rPr>
                <w:lang w:eastAsia="en-US"/>
              </w:rPr>
            </w:pPr>
          </w:p>
        </w:tc>
        <w:tc>
          <w:tcPr>
            <w:tcW w:w="964" w:type="dxa"/>
            <w:shd w:val="clear" w:color="auto" w:fill="auto"/>
          </w:tcPr>
          <w:p w14:paraId="74CE0284" w14:textId="77777777" w:rsidR="00157405" w:rsidRPr="006C65BE" w:rsidRDefault="00157405" w:rsidP="00E744E8">
            <w:pPr>
              <w:rPr>
                <w:lang w:eastAsia="en-US"/>
              </w:rPr>
            </w:pPr>
            <w:r w:rsidRPr="006C65BE">
              <w:rPr>
                <w:lang w:eastAsia="en-US"/>
              </w:rPr>
              <w:t>[ ]</w:t>
            </w:r>
          </w:p>
        </w:tc>
        <w:tc>
          <w:tcPr>
            <w:tcW w:w="5443" w:type="dxa"/>
            <w:shd w:val="clear" w:color="auto" w:fill="auto"/>
          </w:tcPr>
          <w:p w14:paraId="1E436922" w14:textId="77777777" w:rsidR="00157405" w:rsidRPr="006C65BE" w:rsidRDefault="00157405" w:rsidP="00E744E8">
            <w:r w:rsidRPr="006C65BE">
              <w:rPr>
                <w:lang w:eastAsia="en-US"/>
              </w:rPr>
              <w:t xml:space="preserve">surrounds </w:t>
            </w:r>
            <w:r>
              <w:rPr>
                <w:lang w:eastAsia="en-US"/>
              </w:rPr>
              <w:t>utterances in a language other than Papuan Malay, or instances of unclear pronunciation</w:t>
            </w:r>
          </w:p>
        </w:tc>
      </w:tr>
      <w:tr w:rsidR="00157405" w:rsidRPr="006C65BE" w14:paraId="25D9409A" w14:textId="77777777" w:rsidTr="00E744E8">
        <w:tc>
          <w:tcPr>
            <w:tcW w:w="284" w:type="dxa"/>
            <w:shd w:val="clear" w:color="auto" w:fill="auto"/>
          </w:tcPr>
          <w:p w14:paraId="73E9FEAB" w14:textId="77777777" w:rsidR="00157405" w:rsidRPr="006C65BE" w:rsidRDefault="00157405" w:rsidP="00E744E8">
            <w:pPr>
              <w:rPr>
                <w:lang w:eastAsia="en-US"/>
              </w:rPr>
            </w:pPr>
          </w:p>
        </w:tc>
        <w:tc>
          <w:tcPr>
            <w:tcW w:w="964" w:type="dxa"/>
            <w:shd w:val="clear" w:color="auto" w:fill="auto"/>
          </w:tcPr>
          <w:p w14:paraId="72DBCC8C" w14:textId="77777777" w:rsidR="00157405" w:rsidRPr="006C65BE" w:rsidRDefault="00157405" w:rsidP="00E744E8">
            <w:pPr>
              <w:rPr>
                <w:lang w:eastAsia="en-US"/>
              </w:rPr>
            </w:pPr>
            <w:r w:rsidRPr="006C65BE">
              <w:rPr>
                <w:lang w:eastAsia="en-US"/>
              </w:rPr>
              <w:t>(( ))</w:t>
            </w:r>
          </w:p>
        </w:tc>
        <w:tc>
          <w:tcPr>
            <w:tcW w:w="5443" w:type="dxa"/>
            <w:shd w:val="clear" w:color="auto" w:fill="auto"/>
          </w:tcPr>
          <w:p w14:paraId="7542FC62" w14:textId="1938D093" w:rsidR="00157405" w:rsidRPr="006C65BE" w:rsidRDefault="00157405" w:rsidP="00E744E8">
            <w:pPr>
              <w:rPr>
                <w:lang w:eastAsia="en-US"/>
              </w:rPr>
            </w:pPr>
            <w:r w:rsidRPr="006C65BE">
              <w:rPr>
                <w:lang w:eastAsia="en-US"/>
              </w:rPr>
              <w:t xml:space="preserve">surrounds nonverbal </w:t>
            </w:r>
            <w:r w:rsidRPr="006C65BE">
              <w:t>vocalizations, such as laughter</w:t>
            </w:r>
            <w:r>
              <w:t xml:space="preserve"> or pauses</w:t>
            </w:r>
          </w:p>
        </w:tc>
      </w:tr>
      <w:tr w:rsidR="00157405" w:rsidRPr="006C65BE" w14:paraId="4A002BB2" w14:textId="77777777" w:rsidTr="00E744E8">
        <w:tc>
          <w:tcPr>
            <w:tcW w:w="284" w:type="dxa"/>
            <w:shd w:val="clear" w:color="auto" w:fill="auto"/>
          </w:tcPr>
          <w:p w14:paraId="1A90174F" w14:textId="77777777" w:rsidR="00157405" w:rsidRPr="006C65BE" w:rsidRDefault="00157405" w:rsidP="00E744E8">
            <w:pPr>
              <w:rPr>
                <w:lang w:eastAsia="en-US"/>
              </w:rPr>
            </w:pPr>
          </w:p>
        </w:tc>
        <w:tc>
          <w:tcPr>
            <w:tcW w:w="964" w:type="dxa"/>
            <w:shd w:val="clear" w:color="auto" w:fill="auto"/>
          </w:tcPr>
          <w:p w14:paraId="24DAF07E" w14:textId="77777777" w:rsidR="00157405" w:rsidRPr="006C65BE" w:rsidRDefault="00157405" w:rsidP="00E744E8">
            <w:pPr>
              <w:rPr>
                <w:lang w:eastAsia="en-US"/>
              </w:rPr>
            </w:pPr>
            <w:r w:rsidRPr="006C65BE">
              <w:rPr>
                <w:lang w:eastAsia="en-US"/>
              </w:rPr>
              <w:t>*</w:t>
            </w:r>
          </w:p>
        </w:tc>
        <w:tc>
          <w:tcPr>
            <w:tcW w:w="5443" w:type="dxa"/>
            <w:shd w:val="clear" w:color="auto" w:fill="auto"/>
          </w:tcPr>
          <w:p w14:paraId="7E48CD7D" w14:textId="77777777" w:rsidR="00157405" w:rsidRPr="006C65BE" w:rsidRDefault="00157405" w:rsidP="00E744E8">
            <w:pPr>
              <w:rPr>
                <w:lang w:eastAsia="en-US"/>
              </w:rPr>
            </w:pPr>
            <w:r w:rsidRPr="006C65BE">
              <w:rPr>
                <w:lang w:eastAsia="en-US"/>
              </w:rPr>
              <w:t>precedes ungrammatical examples</w:t>
            </w:r>
          </w:p>
        </w:tc>
      </w:tr>
      <w:tr w:rsidR="00157405" w:rsidRPr="006C65BE" w14:paraId="250650F7" w14:textId="77777777" w:rsidTr="00E744E8">
        <w:tc>
          <w:tcPr>
            <w:tcW w:w="284" w:type="dxa"/>
            <w:shd w:val="clear" w:color="auto" w:fill="auto"/>
          </w:tcPr>
          <w:p w14:paraId="03992C1A" w14:textId="77777777" w:rsidR="00157405" w:rsidRPr="006C65BE" w:rsidRDefault="00157405" w:rsidP="00E744E8"/>
        </w:tc>
        <w:tc>
          <w:tcPr>
            <w:tcW w:w="964" w:type="dxa"/>
            <w:shd w:val="clear" w:color="auto" w:fill="auto"/>
          </w:tcPr>
          <w:p w14:paraId="263D8C28" w14:textId="77777777" w:rsidR="00157405" w:rsidRPr="006C65BE" w:rsidRDefault="00157405" w:rsidP="00E744E8">
            <w:r w:rsidRPr="006C65BE">
              <w:t>??</w:t>
            </w:r>
          </w:p>
        </w:tc>
        <w:tc>
          <w:tcPr>
            <w:tcW w:w="5443" w:type="dxa"/>
            <w:shd w:val="clear" w:color="auto" w:fill="auto"/>
          </w:tcPr>
          <w:p w14:paraId="2236A28A" w14:textId="77777777" w:rsidR="00157405" w:rsidRPr="006C65BE" w:rsidRDefault="00157405" w:rsidP="00E744E8">
            <w:r w:rsidRPr="006C65BE">
              <w:rPr>
                <w:lang w:eastAsia="en-US"/>
              </w:rPr>
              <w:t xml:space="preserve">precedes </w:t>
            </w:r>
            <w:r w:rsidRPr="006C65BE">
              <w:t>only marginally grammatical examples</w:t>
            </w:r>
          </w:p>
        </w:tc>
      </w:tr>
      <w:tr w:rsidR="00157405" w:rsidRPr="006C65BE" w14:paraId="1EFC40F7" w14:textId="77777777" w:rsidTr="00E744E8">
        <w:tc>
          <w:tcPr>
            <w:tcW w:w="284" w:type="dxa"/>
            <w:shd w:val="clear" w:color="auto" w:fill="auto"/>
          </w:tcPr>
          <w:p w14:paraId="7E5CDC7B" w14:textId="77777777" w:rsidR="00157405" w:rsidRPr="006C65BE" w:rsidRDefault="00157405" w:rsidP="00E744E8">
            <w:pPr>
              <w:rPr>
                <w:lang w:eastAsia="en-US"/>
              </w:rPr>
            </w:pPr>
          </w:p>
        </w:tc>
        <w:tc>
          <w:tcPr>
            <w:tcW w:w="964" w:type="dxa"/>
            <w:shd w:val="clear" w:color="auto" w:fill="auto"/>
          </w:tcPr>
          <w:p w14:paraId="4B836932" w14:textId="77777777" w:rsidR="00157405" w:rsidRPr="006C65BE" w:rsidRDefault="00157405" w:rsidP="00E744E8">
            <w:pPr>
              <w:rPr>
                <w:lang w:eastAsia="en-US"/>
              </w:rPr>
            </w:pPr>
            <w:r w:rsidRPr="006C65BE">
              <w:rPr>
                <w:lang w:eastAsia="en-US"/>
              </w:rPr>
              <w:t>á</w:t>
            </w:r>
          </w:p>
        </w:tc>
        <w:tc>
          <w:tcPr>
            <w:tcW w:w="5443" w:type="dxa"/>
            <w:shd w:val="clear" w:color="auto" w:fill="auto"/>
          </w:tcPr>
          <w:p w14:paraId="0B678F97" w14:textId="77777777" w:rsidR="00157405" w:rsidRPr="00175CA6" w:rsidRDefault="00157405" w:rsidP="00E744E8">
            <w:pPr>
              <w:rPr>
                <w:lang w:eastAsia="en-US"/>
              </w:rPr>
            </w:pPr>
            <w:r w:rsidRPr="00175CA6">
              <w:rPr>
                <w:lang w:eastAsia="en-US"/>
              </w:rPr>
              <w:t xml:space="preserve">acute accent signals a </w:t>
            </w:r>
            <w:r w:rsidRPr="00175CA6">
              <w:t>slight increase in pitch of the stressed syllable</w:t>
            </w:r>
          </w:p>
        </w:tc>
      </w:tr>
      <w:tr w:rsidR="00157405" w:rsidRPr="006C65BE" w14:paraId="46B63BBA" w14:textId="77777777" w:rsidTr="00E744E8">
        <w:tc>
          <w:tcPr>
            <w:tcW w:w="284" w:type="dxa"/>
            <w:shd w:val="clear" w:color="auto" w:fill="auto"/>
          </w:tcPr>
          <w:p w14:paraId="4E55048B" w14:textId="77777777" w:rsidR="00157405" w:rsidRPr="006C65BE" w:rsidRDefault="00157405" w:rsidP="00E744E8">
            <w:pPr>
              <w:rPr>
                <w:lang w:eastAsia="en-US"/>
              </w:rPr>
            </w:pPr>
          </w:p>
        </w:tc>
        <w:tc>
          <w:tcPr>
            <w:tcW w:w="964" w:type="dxa"/>
            <w:shd w:val="clear" w:color="auto" w:fill="auto"/>
          </w:tcPr>
          <w:p w14:paraId="2E9C26E8" w14:textId="77777777" w:rsidR="00157405" w:rsidRPr="006C65BE" w:rsidRDefault="00157405" w:rsidP="00E744E8">
            <w:pPr>
              <w:rPr>
                <w:lang w:eastAsia="en-US"/>
              </w:rPr>
            </w:pPr>
            <w:r w:rsidRPr="006C65BE">
              <w:rPr>
                <w:lang w:eastAsia="en-US"/>
              </w:rPr>
              <w:t>VVV</w:t>
            </w:r>
          </w:p>
        </w:tc>
        <w:tc>
          <w:tcPr>
            <w:tcW w:w="5443" w:type="dxa"/>
            <w:shd w:val="clear" w:color="auto" w:fill="auto"/>
          </w:tcPr>
          <w:p w14:paraId="378D6707" w14:textId="77777777" w:rsidR="00157405" w:rsidRPr="006C65BE" w:rsidRDefault="00157405" w:rsidP="00E744E8">
            <w:pPr>
              <w:rPr>
                <w:lang w:eastAsia="en-US"/>
              </w:rPr>
            </w:pPr>
            <w:r w:rsidRPr="006C65BE">
              <w:rPr>
                <w:lang w:eastAsia="en-US"/>
              </w:rPr>
              <w:t>vowel lengthening</w:t>
            </w:r>
          </w:p>
        </w:tc>
      </w:tr>
      <w:tr w:rsidR="00157405" w:rsidRPr="006C65BE" w14:paraId="47980C11" w14:textId="77777777" w:rsidTr="00E744E8">
        <w:tc>
          <w:tcPr>
            <w:tcW w:w="284" w:type="dxa"/>
            <w:shd w:val="clear" w:color="auto" w:fill="auto"/>
          </w:tcPr>
          <w:p w14:paraId="581E33A6" w14:textId="77777777" w:rsidR="00157405" w:rsidRPr="006C65BE" w:rsidRDefault="00157405" w:rsidP="00E744E8">
            <w:pPr>
              <w:rPr>
                <w:lang w:eastAsia="en-US"/>
              </w:rPr>
            </w:pPr>
          </w:p>
        </w:tc>
        <w:tc>
          <w:tcPr>
            <w:tcW w:w="964" w:type="dxa"/>
            <w:shd w:val="clear" w:color="auto" w:fill="auto"/>
          </w:tcPr>
          <w:p w14:paraId="19B0426C" w14:textId="77777777" w:rsidR="00157405" w:rsidRPr="008B5C6A" w:rsidRDefault="00157405" w:rsidP="00E744E8">
            <w:r w:rsidRPr="008B5C6A">
              <w:t>Is</w:t>
            </w:r>
          </w:p>
        </w:tc>
        <w:tc>
          <w:tcPr>
            <w:tcW w:w="5443" w:type="dxa"/>
            <w:shd w:val="clear" w:color="auto" w:fill="auto"/>
          </w:tcPr>
          <w:p w14:paraId="19F0D7EB" w14:textId="77777777" w:rsidR="00157405" w:rsidRPr="006C65BE" w:rsidRDefault="00157405" w:rsidP="00E744E8">
            <w:pPr>
              <w:rPr>
                <w:lang w:eastAsia="en-US"/>
              </w:rPr>
            </w:pPr>
            <w:r>
              <w:rPr>
                <w:lang w:eastAsia="en-US"/>
              </w:rPr>
              <w:t>utterance in the Isirawa language</w:t>
            </w:r>
          </w:p>
        </w:tc>
      </w:tr>
      <w:tr w:rsidR="00157405" w:rsidRPr="006C65BE" w14:paraId="6391377C" w14:textId="77777777" w:rsidTr="00E744E8">
        <w:tc>
          <w:tcPr>
            <w:tcW w:w="284" w:type="dxa"/>
            <w:shd w:val="clear" w:color="auto" w:fill="auto"/>
          </w:tcPr>
          <w:p w14:paraId="2F13BCC5" w14:textId="77777777" w:rsidR="00157405" w:rsidRPr="006C65BE" w:rsidRDefault="00157405" w:rsidP="00E744E8">
            <w:pPr>
              <w:rPr>
                <w:lang w:eastAsia="en-US"/>
              </w:rPr>
            </w:pPr>
          </w:p>
        </w:tc>
        <w:tc>
          <w:tcPr>
            <w:tcW w:w="964" w:type="dxa"/>
            <w:shd w:val="clear" w:color="auto" w:fill="auto"/>
          </w:tcPr>
          <w:p w14:paraId="233DAE2E" w14:textId="77777777" w:rsidR="00157405" w:rsidRPr="00623245" w:rsidRDefault="00157405" w:rsidP="00E744E8">
            <w:pPr>
              <w:rPr>
                <w:rStyle w:val="ChSmallCaps"/>
              </w:rPr>
            </w:pPr>
            <w:r w:rsidRPr="00623245">
              <w:rPr>
                <w:rStyle w:val="ChSmallCaps"/>
              </w:rPr>
              <w:t>up</w:t>
            </w:r>
          </w:p>
        </w:tc>
        <w:tc>
          <w:tcPr>
            <w:tcW w:w="5443" w:type="dxa"/>
            <w:shd w:val="clear" w:color="auto" w:fill="auto"/>
          </w:tcPr>
          <w:p w14:paraId="104FE1AC" w14:textId="77777777" w:rsidR="00157405" w:rsidRPr="006C65BE" w:rsidRDefault="00157405" w:rsidP="00E744E8">
            <w:pPr>
              <w:rPr>
                <w:lang w:eastAsia="en-US"/>
              </w:rPr>
            </w:pPr>
            <w:r>
              <w:rPr>
                <w:lang w:eastAsia="en-US"/>
              </w:rPr>
              <w:t>unclear pronunciation</w:t>
            </w:r>
          </w:p>
        </w:tc>
      </w:tr>
      <w:tr w:rsidR="00157405" w:rsidRPr="006C65BE" w14:paraId="6F250B1D" w14:textId="77777777" w:rsidTr="00E744E8">
        <w:tc>
          <w:tcPr>
            <w:tcW w:w="284" w:type="dxa"/>
            <w:tcBorders>
              <w:bottom w:val="single" w:sz="4" w:space="0" w:color="auto"/>
            </w:tcBorders>
            <w:shd w:val="clear" w:color="auto" w:fill="auto"/>
          </w:tcPr>
          <w:p w14:paraId="550A6C22" w14:textId="77777777" w:rsidR="00157405" w:rsidRPr="006C65BE" w:rsidRDefault="00157405" w:rsidP="00E744E8">
            <w:pPr>
              <w:pStyle w:val="TableCell0-2Break"/>
            </w:pPr>
          </w:p>
        </w:tc>
        <w:tc>
          <w:tcPr>
            <w:tcW w:w="964" w:type="dxa"/>
            <w:tcBorders>
              <w:bottom w:val="single" w:sz="4" w:space="0" w:color="auto"/>
            </w:tcBorders>
            <w:shd w:val="clear" w:color="auto" w:fill="auto"/>
          </w:tcPr>
          <w:p w14:paraId="0BE33743" w14:textId="77777777" w:rsidR="00157405" w:rsidRPr="002657AF" w:rsidRDefault="00157405" w:rsidP="00E744E8">
            <w:pPr>
              <w:pStyle w:val="TableCell0-2Break"/>
            </w:pPr>
            <w:r w:rsidRPr="00AC23C4">
              <w:rPr>
                <w:position w:val="1"/>
                <w:vertAlign w:val="subscript"/>
              </w:rPr>
              <w:t>i</w:t>
            </w:r>
            <w:r w:rsidRPr="002657AF">
              <w:t xml:space="preserve">, </w:t>
            </w:r>
            <w:r w:rsidRPr="00AC23C4">
              <w:rPr>
                <w:position w:val="1"/>
                <w:vertAlign w:val="subscript"/>
              </w:rPr>
              <w:t>j</w:t>
            </w:r>
          </w:p>
        </w:tc>
        <w:tc>
          <w:tcPr>
            <w:tcW w:w="5443" w:type="dxa"/>
            <w:tcBorders>
              <w:bottom w:val="single" w:sz="4" w:space="0" w:color="auto"/>
            </w:tcBorders>
            <w:shd w:val="clear" w:color="auto" w:fill="auto"/>
          </w:tcPr>
          <w:p w14:paraId="26CBAFD3" w14:textId="77777777" w:rsidR="00157405" w:rsidRPr="006C65BE" w:rsidRDefault="00157405" w:rsidP="00E744E8">
            <w:pPr>
              <w:pStyle w:val="TableCell0-2Break"/>
              <w:rPr>
                <w:lang w:eastAsia="en-US"/>
              </w:rPr>
            </w:pPr>
            <w:r>
              <w:t>subscript letters keep track of what different terms refer to</w:t>
            </w:r>
          </w:p>
        </w:tc>
      </w:tr>
      <w:tr w:rsidR="00157405" w:rsidRPr="006C65BE" w14:paraId="5508876D" w14:textId="77777777" w:rsidTr="00E744E8">
        <w:tc>
          <w:tcPr>
            <w:tcW w:w="6691" w:type="dxa"/>
            <w:gridSpan w:val="3"/>
            <w:tcBorders>
              <w:top w:val="single" w:sz="4" w:space="0" w:color="auto"/>
              <w:bottom w:val="nil"/>
            </w:tcBorders>
            <w:shd w:val="clear" w:color="auto" w:fill="auto"/>
          </w:tcPr>
          <w:p w14:paraId="7B285317" w14:textId="77777777" w:rsidR="00157405" w:rsidRPr="006C65BE" w:rsidRDefault="00157405" w:rsidP="00E744E8">
            <w:pPr>
              <w:pStyle w:val="TableCell2-2"/>
              <w:rPr>
                <w:lang w:eastAsia="en-US"/>
              </w:rPr>
            </w:pPr>
            <w:r w:rsidRPr="006C65BE">
              <w:rPr>
                <w:lang w:eastAsia="en-US"/>
              </w:rPr>
              <w:t>Interlinear gloss</w:t>
            </w:r>
          </w:p>
        </w:tc>
      </w:tr>
      <w:tr w:rsidR="00157405" w:rsidRPr="006C65BE" w14:paraId="22C2EE5A" w14:textId="77777777" w:rsidTr="00E744E8">
        <w:tc>
          <w:tcPr>
            <w:tcW w:w="284" w:type="dxa"/>
            <w:tcBorders>
              <w:top w:val="nil"/>
            </w:tcBorders>
            <w:shd w:val="clear" w:color="auto" w:fill="auto"/>
          </w:tcPr>
          <w:p w14:paraId="434033FE" w14:textId="77777777" w:rsidR="00157405" w:rsidRPr="006C65BE" w:rsidRDefault="00157405" w:rsidP="00E744E8">
            <w:pPr>
              <w:pStyle w:val="TableCell2-0Break"/>
            </w:pPr>
          </w:p>
        </w:tc>
        <w:tc>
          <w:tcPr>
            <w:tcW w:w="964" w:type="dxa"/>
            <w:tcBorders>
              <w:top w:val="nil"/>
            </w:tcBorders>
            <w:shd w:val="clear" w:color="auto" w:fill="auto"/>
          </w:tcPr>
          <w:p w14:paraId="1117777C" w14:textId="77777777" w:rsidR="00157405" w:rsidRPr="006C65BE" w:rsidRDefault="00157405" w:rsidP="00E744E8">
            <w:pPr>
              <w:pStyle w:val="TableCell2-0Break"/>
            </w:pPr>
            <w:r w:rsidRPr="006C65BE">
              <w:t>.</w:t>
            </w:r>
          </w:p>
        </w:tc>
        <w:tc>
          <w:tcPr>
            <w:tcW w:w="5443" w:type="dxa"/>
            <w:tcBorders>
              <w:top w:val="nil"/>
            </w:tcBorders>
            <w:shd w:val="clear" w:color="auto" w:fill="auto"/>
          </w:tcPr>
          <w:p w14:paraId="4C4F8C37" w14:textId="20A57D3E" w:rsidR="00157405" w:rsidRPr="006C65BE" w:rsidRDefault="00157405" w:rsidP="00E744E8">
            <w:pPr>
              <w:pStyle w:val="TableCell2-0Break"/>
            </w:pPr>
            <w:r w:rsidRPr="006C65BE">
              <w:rPr>
                <w:lang w:eastAsia="en-US"/>
              </w:rPr>
              <w:t>separate</w:t>
            </w:r>
            <w:r>
              <w:rPr>
                <w:lang w:eastAsia="en-US"/>
              </w:rPr>
              <w:t>s</w:t>
            </w:r>
            <w:r w:rsidRPr="006C65BE">
              <w:rPr>
                <w:lang w:eastAsia="en-US"/>
              </w:rPr>
              <w:t xml:space="preserve"> words glossing single Papuan Malay words for which English is lacking single-word equivalents, as with </w:t>
            </w:r>
            <w:r w:rsidRPr="006C65BE">
              <w:rPr>
                <w:rStyle w:val="ChItalBold"/>
              </w:rPr>
              <w:t>papeda</w:t>
            </w:r>
            <w:r w:rsidRPr="006C65BE">
              <w:rPr>
                <w:lang w:eastAsia="en-US"/>
              </w:rPr>
              <w:t xml:space="preserve"> </w:t>
            </w:r>
            <w:r w:rsidR="00B7093A">
              <w:rPr>
                <w:lang w:eastAsia="en-US"/>
              </w:rPr>
              <w:t>‘</w:t>
            </w:r>
            <w:r w:rsidRPr="006C65BE">
              <w:rPr>
                <w:lang w:eastAsia="en-US"/>
              </w:rPr>
              <w:t>sagu.porridge</w:t>
            </w:r>
            <w:r w:rsidR="00B7093A">
              <w:rPr>
                <w:lang w:eastAsia="en-US"/>
              </w:rPr>
              <w:t>’</w:t>
            </w:r>
          </w:p>
        </w:tc>
      </w:tr>
      <w:tr w:rsidR="00157405" w:rsidRPr="006C65BE" w14:paraId="20F97135" w14:textId="77777777" w:rsidTr="00E744E8">
        <w:tc>
          <w:tcPr>
            <w:tcW w:w="284" w:type="dxa"/>
            <w:shd w:val="clear" w:color="auto" w:fill="auto"/>
          </w:tcPr>
          <w:p w14:paraId="2B3EBA67" w14:textId="77777777" w:rsidR="00157405" w:rsidRPr="006C65BE" w:rsidRDefault="00157405" w:rsidP="00E744E8">
            <w:pPr>
              <w:rPr>
                <w:lang w:eastAsia="en-US"/>
              </w:rPr>
            </w:pPr>
          </w:p>
        </w:tc>
        <w:tc>
          <w:tcPr>
            <w:tcW w:w="964" w:type="dxa"/>
            <w:shd w:val="clear" w:color="auto" w:fill="auto"/>
          </w:tcPr>
          <w:p w14:paraId="2081D4BE" w14:textId="77777777" w:rsidR="00157405" w:rsidRPr="006C65BE" w:rsidRDefault="00157405" w:rsidP="00E744E8">
            <w:pPr>
              <w:rPr>
                <w:lang w:eastAsia="en-US"/>
              </w:rPr>
            </w:pPr>
            <w:r>
              <w:rPr>
                <w:lang w:eastAsia="en-US"/>
              </w:rPr>
              <w:t>:</w:t>
            </w:r>
          </w:p>
        </w:tc>
        <w:tc>
          <w:tcPr>
            <w:tcW w:w="5443" w:type="dxa"/>
            <w:shd w:val="clear" w:color="auto" w:fill="auto"/>
          </w:tcPr>
          <w:p w14:paraId="2FCB2FE7" w14:textId="560FE727" w:rsidR="00157405" w:rsidRPr="006C65BE" w:rsidRDefault="00157405" w:rsidP="00E744E8">
            <w:r w:rsidRPr="006C65BE">
              <w:t xml:space="preserve">separates formally segmentable morphemes without marking the morpheme boundaries in the corresponding Papuan Malay words, either to keep the text intact and/or because it is not relevant, as in </w:t>
            </w:r>
            <w:r w:rsidRPr="006C65BE">
              <w:rPr>
                <w:rStyle w:val="ChItalBold"/>
              </w:rPr>
              <w:t>tujuan</w:t>
            </w:r>
            <w:r>
              <w:rPr>
                <w:rStyle w:val="ChItalBold"/>
              </w:rPr>
              <w:t>g</w:t>
            </w:r>
            <w:r w:rsidRPr="006C65BE">
              <w:rPr>
                <w:rStyle w:val="ChItalBold"/>
              </w:rPr>
              <w:t>nya</w:t>
            </w:r>
            <w:r w:rsidRPr="006C65BE">
              <w:t xml:space="preserve"> </w:t>
            </w:r>
            <w:r w:rsidR="00B7093A">
              <w:t>‘</w:t>
            </w:r>
            <w:r w:rsidRPr="006C65BE">
              <w:t>purpose:</w:t>
            </w:r>
            <w:r w:rsidRPr="0099608C">
              <w:rPr>
                <w:rStyle w:val="ChSmallCaps"/>
              </w:rPr>
              <w:t>3poss</w:t>
            </w:r>
            <w:r>
              <w:rPr>
                <w:rStyle w:val="ChSmallCaps"/>
              </w:rPr>
              <w:t>r</w:t>
            </w:r>
            <w:r w:rsidR="00B7093A">
              <w:t>’</w:t>
            </w:r>
          </w:p>
        </w:tc>
      </w:tr>
      <w:tr w:rsidR="00157405" w:rsidRPr="006C65BE" w14:paraId="07E3C442" w14:textId="77777777" w:rsidTr="00E744E8">
        <w:tc>
          <w:tcPr>
            <w:tcW w:w="284" w:type="dxa"/>
            <w:shd w:val="clear" w:color="auto" w:fill="auto"/>
          </w:tcPr>
          <w:p w14:paraId="1C78D240" w14:textId="77777777" w:rsidR="00157405" w:rsidRPr="006C65BE" w:rsidRDefault="00157405" w:rsidP="00E744E8">
            <w:pPr>
              <w:rPr>
                <w:lang w:eastAsia="en-US"/>
              </w:rPr>
            </w:pPr>
          </w:p>
        </w:tc>
        <w:tc>
          <w:tcPr>
            <w:tcW w:w="964" w:type="dxa"/>
            <w:shd w:val="clear" w:color="auto" w:fill="auto"/>
          </w:tcPr>
          <w:p w14:paraId="6226AC7A" w14:textId="77777777" w:rsidR="00157405" w:rsidRPr="006C65BE" w:rsidRDefault="00157405" w:rsidP="00E744E8">
            <w:pPr>
              <w:rPr>
                <w:lang w:eastAsia="en-US"/>
              </w:rPr>
            </w:pPr>
            <w:r w:rsidRPr="006C65BE">
              <w:rPr>
                <w:lang w:eastAsia="en-US"/>
              </w:rPr>
              <w:t>[ ]</w:t>
            </w:r>
          </w:p>
        </w:tc>
        <w:tc>
          <w:tcPr>
            <w:tcW w:w="5443" w:type="dxa"/>
            <w:shd w:val="clear" w:color="auto" w:fill="auto"/>
          </w:tcPr>
          <w:p w14:paraId="00B3AC40" w14:textId="77777777" w:rsidR="00157405" w:rsidRPr="006C65BE" w:rsidRDefault="00157405" w:rsidP="00E744E8">
            <w:r w:rsidRPr="006C65BE">
              <w:rPr>
                <w:lang w:eastAsia="en-US"/>
              </w:rPr>
              <w:t xml:space="preserve">surrounds </w:t>
            </w:r>
            <w:r>
              <w:rPr>
                <w:lang w:eastAsia="en-US"/>
              </w:rPr>
              <w:t>truncated utterances, or speech mistakes</w:t>
            </w:r>
          </w:p>
        </w:tc>
      </w:tr>
      <w:tr w:rsidR="00157405" w:rsidRPr="006C65BE" w14:paraId="1EF9ADA8" w14:textId="77777777" w:rsidTr="00E744E8">
        <w:tc>
          <w:tcPr>
            <w:tcW w:w="284" w:type="dxa"/>
            <w:shd w:val="clear" w:color="auto" w:fill="auto"/>
          </w:tcPr>
          <w:p w14:paraId="47ECC383" w14:textId="77777777" w:rsidR="00157405" w:rsidRPr="006C65BE" w:rsidRDefault="00157405" w:rsidP="00E744E8">
            <w:pPr>
              <w:rPr>
                <w:lang w:eastAsia="en-US"/>
              </w:rPr>
            </w:pPr>
          </w:p>
        </w:tc>
        <w:tc>
          <w:tcPr>
            <w:tcW w:w="964" w:type="dxa"/>
            <w:shd w:val="clear" w:color="auto" w:fill="auto"/>
          </w:tcPr>
          <w:p w14:paraId="61154C05" w14:textId="77777777" w:rsidR="00157405" w:rsidRPr="006C65BE" w:rsidRDefault="00157405" w:rsidP="00E744E8">
            <w:pPr>
              <w:rPr>
                <w:lang w:eastAsia="en-US"/>
              </w:rPr>
            </w:pPr>
            <w:r w:rsidRPr="002C0C70">
              <w:rPr>
                <w:rStyle w:val="ChSmallCaps"/>
              </w:rPr>
              <w:t>tru</w:t>
            </w:r>
          </w:p>
        </w:tc>
        <w:tc>
          <w:tcPr>
            <w:tcW w:w="5443" w:type="dxa"/>
            <w:shd w:val="clear" w:color="auto" w:fill="auto"/>
          </w:tcPr>
          <w:p w14:paraId="091252A8" w14:textId="10E23DCF" w:rsidR="00157405" w:rsidRPr="006C65BE" w:rsidRDefault="00157405" w:rsidP="00E744E8">
            <w:r>
              <w:t xml:space="preserve">truncated utterance which results from a false start, or an interruption, as in </w:t>
            </w:r>
            <w:r w:rsidRPr="002C0C70">
              <w:rPr>
                <w:rStyle w:val="ChItalBold"/>
              </w:rPr>
              <w:t>ora</w:t>
            </w:r>
            <w:r>
              <w:t xml:space="preserve"> </w:t>
            </w:r>
            <w:r w:rsidR="00B7093A">
              <w:t>‘</w:t>
            </w:r>
            <w:r w:rsidRPr="002C0C70">
              <w:rPr>
                <w:rStyle w:val="ChSmallCaps"/>
              </w:rPr>
              <w:t>tru</w:t>
            </w:r>
            <w:r>
              <w:t>-person</w:t>
            </w:r>
            <w:r w:rsidR="00B7093A">
              <w:t>’</w:t>
            </w:r>
            <w:r>
              <w:t xml:space="preserve">; the untruncated lexeme is </w:t>
            </w:r>
            <w:r w:rsidRPr="00DC562B">
              <w:rPr>
                <w:rStyle w:val="ChItalBold"/>
              </w:rPr>
              <w:t>orang</w:t>
            </w:r>
            <w:r>
              <w:t xml:space="preserve"> </w:t>
            </w:r>
            <w:r w:rsidR="00B7093A">
              <w:t>‘</w:t>
            </w:r>
            <w:r>
              <w:t>person</w:t>
            </w:r>
            <w:r w:rsidR="00B7093A">
              <w:t>’</w:t>
            </w:r>
          </w:p>
        </w:tc>
      </w:tr>
      <w:tr w:rsidR="00157405" w:rsidRPr="006C65BE" w14:paraId="35690633" w14:textId="77777777" w:rsidTr="00E744E8">
        <w:tc>
          <w:tcPr>
            <w:tcW w:w="284" w:type="dxa"/>
            <w:tcBorders>
              <w:bottom w:val="single" w:sz="4" w:space="0" w:color="auto"/>
            </w:tcBorders>
            <w:shd w:val="clear" w:color="auto" w:fill="auto"/>
          </w:tcPr>
          <w:p w14:paraId="6B87C977" w14:textId="77777777" w:rsidR="00157405" w:rsidRPr="006C65BE" w:rsidRDefault="00157405" w:rsidP="00E744E8">
            <w:pPr>
              <w:pStyle w:val="TableCell0-2Break"/>
              <w:rPr>
                <w:lang w:eastAsia="en-US"/>
              </w:rPr>
            </w:pPr>
          </w:p>
        </w:tc>
        <w:tc>
          <w:tcPr>
            <w:tcW w:w="964" w:type="dxa"/>
            <w:tcBorders>
              <w:bottom w:val="single" w:sz="4" w:space="0" w:color="auto"/>
            </w:tcBorders>
            <w:shd w:val="clear" w:color="auto" w:fill="auto"/>
          </w:tcPr>
          <w:p w14:paraId="5348C65A" w14:textId="77777777" w:rsidR="00157405" w:rsidRPr="002C0C70" w:rsidRDefault="00157405" w:rsidP="00E744E8">
            <w:pPr>
              <w:pStyle w:val="TableCell0-2Break"/>
              <w:rPr>
                <w:rStyle w:val="ChSmallCaps"/>
              </w:rPr>
            </w:pPr>
            <w:r>
              <w:rPr>
                <w:rStyle w:val="ChSmallCaps"/>
              </w:rPr>
              <w:t>spm</w:t>
            </w:r>
          </w:p>
        </w:tc>
        <w:tc>
          <w:tcPr>
            <w:tcW w:w="5443" w:type="dxa"/>
            <w:tcBorders>
              <w:bottom w:val="single" w:sz="4" w:space="0" w:color="auto"/>
            </w:tcBorders>
            <w:shd w:val="clear" w:color="auto" w:fill="auto"/>
          </w:tcPr>
          <w:p w14:paraId="29EE48BB" w14:textId="6E125AFA" w:rsidR="00157405" w:rsidRPr="006C65BE" w:rsidRDefault="00157405" w:rsidP="00E744E8">
            <w:pPr>
              <w:pStyle w:val="TableCell0-2Break"/>
            </w:pPr>
            <w:r>
              <w:t xml:space="preserve">speech mistake, as in </w:t>
            </w:r>
            <w:r w:rsidRPr="009C29E0">
              <w:rPr>
                <w:rStyle w:val="ChItalBold"/>
              </w:rPr>
              <w:t>ar</w:t>
            </w:r>
            <w:r>
              <w:t xml:space="preserve"> </w:t>
            </w:r>
            <w:r w:rsidR="00B7093A">
              <w:t>‘</w:t>
            </w:r>
            <w:r w:rsidRPr="005A0088">
              <w:rPr>
                <w:rStyle w:val="ChSmallCaps"/>
              </w:rPr>
              <w:t>spm</w:t>
            </w:r>
            <w:r>
              <w:t>-</w:t>
            </w:r>
            <w:r w:rsidRPr="00ED15BA">
              <w:t>fetch</w:t>
            </w:r>
            <w:r w:rsidR="00B7093A">
              <w:t>’</w:t>
            </w:r>
            <w:r>
              <w:t xml:space="preserve">; the correct form is </w:t>
            </w:r>
            <w:r w:rsidRPr="009C29E0">
              <w:rPr>
                <w:rStyle w:val="ChItalBold"/>
              </w:rPr>
              <w:t>ambil</w:t>
            </w:r>
            <w:r>
              <w:t xml:space="preserve"> </w:t>
            </w:r>
            <w:r w:rsidR="00B7093A">
              <w:t>‘</w:t>
            </w:r>
            <w:r>
              <w:t>fetch</w:t>
            </w:r>
            <w:r w:rsidR="00B7093A">
              <w:t>’</w:t>
            </w:r>
          </w:p>
        </w:tc>
      </w:tr>
      <w:tr w:rsidR="00157405" w:rsidRPr="006C65BE" w14:paraId="6EFC25A1" w14:textId="77777777" w:rsidTr="00E744E8">
        <w:tc>
          <w:tcPr>
            <w:tcW w:w="6691" w:type="dxa"/>
            <w:gridSpan w:val="3"/>
            <w:tcBorders>
              <w:top w:val="single" w:sz="4" w:space="0" w:color="auto"/>
              <w:bottom w:val="nil"/>
            </w:tcBorders>
            <w:shd w:val="clear" w:color="auto" w:fill="auto"/>
          </w:tcPr>
          <w:p w14:paraId="191FAB52" w14:textId="77777777" w:rsidR="00157405" w:rsidRPr="006C65BE" w:rsidRDefault="00157405" w:rsidP="00E744E8">
            <w:pPr>
              <w:pStyle w:val="TableCell2-2"/>
              <w:rPr>
                <w:lang w:eastAsia="en-US"/>
              </w:rPr>
            </w:pPr>
            <w:r w:rsidRPr="006C65BE">
              <w:rPr>
                <w:lang w:eastAsia="en-US"/>
              </w:rPr>
              <w:t>Translation</w:t>
            </w:r>
          </w:p>
        </w:tc>
      </w:tr>
      <w:tr w:rsidR="00157405" w:rsidRPr="006C65BE" w14:paraId="60D6513A" w14:textId="77777777" w:rsidTr="00E744E8">
        <w:tc>
          <w:tcPr>
            <w:tcW w:w="284" w:type="dxa"/>
            <w:tcBorders>
              <w:top w:val="nil"/>
            </w:tcBorders>
            <w:shd w:val="clear" w:color="auto" w:fill="auto"/>
          </w:tcPr>
          <w:p w14:paraId="5A3C7E35" w14:textId="77777777" w:rsidR="00157405" w:rsidRPr="006C65BE" w:rsidRDefault="00157405" w:rsidP="00E744E8">
            <w:pPr>
              <w:pStyle w:val="TableCell2-0Break"/>
            </w:pPr>
          </w:p>
        </w:tc>
        <w:tc>
          <w:tcPr>
            <w:tcW w:w="964" w:type="dxa"/>
            <w:tcBorders>
              <w:top w:val="nil"/>
            </w:tcBorders>
            <w:shd w:val="clear" w:color="auto" w:fill="auto"/>
          </w:tcPr>
          <w:p w14:paraId="5DC2A6AC" w14:textId="77777777" w:rsidR="00157405" w:rsidRPr="006C65BE" w:rsidRDefault="00157405" w:rsidP="00E744E8">
            <w:pPr>
              <w:pStyle w:val="TableCell2-0Break"/>
              <w:rPr>
                <w:rStyle w:val="ChBlueBold"/>
              </w:rPr>
            </w:pPr>
            <w:r w:rsidRPr="006C65BE">
              <w:rPr>
                <w:rStyle w:val="ChBlueBold"/>
              </w:rPr>
              <w:t>bold</w:t>
            </w:r>
          </w:p>
        </w:tc>
        <w:tc>
          <w:tcPr>
            <w:tcW w:w="5443" w:type="dxa"/>
            <w:tcBorders>
              <w:top w:val="nil"/>
            </w:tcBorders>
            <w:shd w:val="clear" w:color="auto" w:fill="auto"/>
          </w:tcPr>
          <w:p w14:paraId="0F80F226" w14:textId="77777777" w:rsidR="00157405" w:rsidRPr="006C65BE" w:rsidRDefault="00157405" w:rsidP="00E744E8">
            <w:pPr>
              <w:pStyle w:val="TableCell2-0Break"/>
              <w:rPr>
                <w:lang w:eastAsia="en-US"/>
              </w:rPr>
            </w:pPr>
            <w:r w:rsidRPr="006C65BE">
              <w:rPr>
                <w:lang w:eastAsia="en-US"/>
              </w:rPr>
              <w:t>highlights the part of the translation relevant for the discussion</w:t>
            </w:r>
          </w:p>
        </w:tc>
      </w:tr>
      <w:tr w:rsidR="00157405" w:rsidRPr="006C65BE" w14:paraId="6286E012" w14:textId="77777777" w:rsidTr="00E744E8">
        <w:tc>
          <w:tcPr>
            <w:tcW w:w="284" w:type="dxa"/>
            <w:shd w:val="clear" w:color="auto" w:fill="auto"/>
          </w:tcPr>
          <w:p w14:paraId="18F70B78" w14:textId="77777777" w:rsidR="00157405" w:rsidRPr="006C65BE" w:rsidRDefault="00157405" w:rsidP="00E744E8">
            <w:pPr>
              <w:rPr>
                <w:lang w:eastAsia="en-US"/>
              </w:rPr>
            </w:pPr>
          </w:p>
        </w:tc>
        <w:tc>
          <w:tcPr>
            <w:tcW w:w="964" w:type="dxa"/>
            <w:shd w:val="clear" w:color="auto" w:fill="auto"/>
          </w:tcPr>
          <w:p w14:paraId="587FB590" w14:textId="77777777" w:rsidR="00157405" w:rsidRPr="006C65BE" w:rsidRDefault="00157405" w:rsidP="00E744E8">
            <w:pPr>
              <w:rPr>
                <w:lang w:eastAsia="en-US"/>
              </w:rPr>
            </w:pPr>
            <w:r w:rsidRPr="006C65BE">
              <w:rPr>
                <w:lang w:eastAsia="en-US"/>
              </w:rPr>
              <w:t>( )</w:t>
            </w:r>
          </w:p>
        </w:tc>
        <w:tc>
          <w:tcPr>
            <w:tcW w:w="5443" w:type="dxa"/>
            <w:shd w:val="clear" w:color="auto" w:fill="auto"/>
          </w:tcPr>
          <w:p w14:paraId="36652D47" w14:textId="77777777" w:rsidR="00157405" w:rsidRPr="006C65BE" w:rsidRDefault="00157405" w:rsidP="00E744E8">
            <w:r w:rsidRPr="006C65BE">
              <w:t>surrounds parts of the translation which do not have a parallel in the example, such as explanations or omitted arguments</w:t>
            </w:r>
          </w:p>
        </w:tc>
      </w:tr>
      <w:tr w:rsidR="00157405" w:rsidRPr="006C65BE" w14:paraId="69319751" w14:textId="77777777" w:rsidTr="00E744E8">
        <w:tc>
          <w:tcPr>
            <w:tcW w:w="284" w:type="dxa"/>
            <w:shd w:val="clear" w:color="auto" w:fill="auto"/>
          </w:tcPr>
          <w:p w14:paraId="6B4F063A" w14:textId="77777777" w:rsidR="00157405" w:rsidRPr="006C65BE" w:rsidRDefault="00157405" w:rsidP="00E744E8">
            <w:pPr>
              <w:rPr>
                <w:lang w:eastAsia="en-US"/>
              </w:rPr>
            </w:pPr>
          </w:p>
        </w:tc>
        <w:tc>
          <w:tcPr>
            <w:tcW w:w="964" w:type="dxa"/>
            <w:shd w:val="clear" w:color="auto" w:fill="auto"/>
          </w:tcPr>
          <w:p w14:paraId="51AECA4B" w14:textId="77777777" w:rsidR="00157405" w:rsidRPr="006C65BE" w:rsidRDefault="00157405" w:rsidP="00E744E8">
            <w:pPr>
              <w:rPr>
                <w:lang w:eastAsia="en-US"/>
              </w:rPr>
            </w:pPr>
            <w:r w:rsidRPr="006C65BE">
              <w:rPr>
                <w:lang w:eastAsia="en-US"/>
              </w:rPr>
              <w:t>[ ]</w:t>
            </w:r>
          </w:p>
        </w:tc>
        <w:tc>
          <w:tcPr>
            <w:tcW w:w="5443" w:type="dxa"/>
            <w:shd w:val="clear" w:color="auto" w:fill="auto"/>
          </w:tcPr>
          <w:p w14:paraId="39937663" w14:textId="77777777" w:rsidR="00157405" w:rsidRPr="006C65BE" w:rsidRDefault="00157405" w:rsidP="00E744E8">
            <w:r w:rsidRPr="006C65BE">
              <w:rPr>
                <w:lang w:eastAsia="en-US"/>
              </w:rPr>
              <w:t>surrounds the record/reference number</w:t>
            </w:r>
          </w:p>
        </w:tc>
      </w:tr>
      <w:tr w:rsidR="00157405" w:rsidRPr="006C65BE" w14:paraId="2C61CDBE" w14:textId="77777777" w:rsidTr="00E744E8">
        <w:tc>
          <w:tcPr>
            <w:tcW w:w="284" w:type="dxa"/>
            <w:shd w:val="clear" w:color="auto" w:fill="auto"/>
          </w:tcPr>
          <w:p w14:paraId="2E86F916" w14:textId="77777777" w:rsidR="00157405" w:rsidRPr="006C65BE" w:rsidRDefault="00157405" w:rsidP="00E744E8">
            <w:pPr>
              <w:rPr>
                <w:lang w:eastAsia="en-US"/>
              </w:rPr>
            </w:pPr>
          </w:p>
        </w:tc>
        <w:tc>
          <w:tcPr>
            <w:tcW w:w="964" w:type="dxa"/>
            <w:shd w:val="clear" w:color="auto" w:fill="auto"/>
          </w:tcPr>
          <w:p w14:paraId="0B0E81BC" w14:textId="77777777" w:rsidR="00157405" w:rsidRPr="006C65BE" w:rsidRDefault="00157405" w:rsidP="00E744E8">
            <w:pPr>
              <w:rPr>
                <w:lang w:eastAsia="en-US"/>
              </w:rPr>
            </w:pPr>
            <w:r w:rsidRPr="006C65BE">
              <w:rPr>
                <w:lang w:eastAsia="en-US"/>
              </w:rPr>
              <w:t>[ ]</w:t>
            </w:r>
          </w:p>
        </w:tc>
        <w:tc>
          <w:tcPr>
            <w:tcW w:w="5443" w:type="dxa"/>
            <w:shd w:val="clear" w:color="auto" w:fill="auto"/>
          </w:tcPr>
          <w:p w14:paraId="4693BA60" w14:textId="77777777" w:rsidR="00157405" w:rsidRPr="006C65BE" w:rsidRDefault="00157405" w:rsidP="00E744E8">
            <w:r w:rsidRPr="006C65BE">
              <w:rPr>
                <w:lang w:eastAsia="en-US"/>
              </w:rPr>
              <w:t xml:space="preserve">surrounds </w:t>
            </w:r>
            <w:r>
              <w:rPr>
                <w:lang w:eastAsia="en-US"/>
              </w:rPr>
              <w:t>utterances in the Isirawa language, instances of unclear pronunciation, or speech mistakes</w:t>
            </w:r>
          </w:p>
        </w:tc>
      </w:tr>
      <w:tr w:rsidR="00157405" w:rsidRPr="006C65BE" w14:paraId="3A8EC34E" w14:textId="77777777" w:rsidTr="00E744E8">
        <w:tc>
          <w:tcPr>
            <w:tcW w:w="284" w:type="dxa"/>
            <w:shd w:val="clear" w:color="auto" w:fill="auto"/>
          </w:tcPr>
          <w:p w14:paraId="3F1EB5D5" w14:textId="77777777" w:rsidR="00157405" w:rsidRPr="006C65BE" w:rsidRDefault="00157405" w:rsidP="00E744E8">
            <w:pPr>
              <w:rPr>
                <w:lang w:eastAsia="en-US"/>
              </w:rPr>
            </w:pPr>
          </w:p>
        </w:tc>
        <w:tc>
          <w:tcPr>
            <w:tcW w:w="964" w:type="dxa"/>
            <w:shd w:val="clear" w:color="auto" w:fill="auto"/>
          </w:tcPr>
          <w:p w14:paraId="183294FB" w14:textId="77777777" w:rsidR="00157405" w:rsidRPr="006C65BE" w:rsidRDefault="00157405" w:rsidP="00E744E8">
            <w:pPr>
              <w:rPr>
                <w:lang w:eastAsia="en-US"/>
              </w:rPr>
            </w:pPr>
            <w:r w:rsidRPr="006C65BE">
              <w:rPr>
                <w:lang w:eastAsia="en-US"/>
              </w:rPr>
              <w:t>(( ))</w:t>
            </w:r>
          </w:p>
        </w:tc>
        <w:tc>
          <w:tcPr>
            <w:tcW w:w="5443" w:type="dxa"/>
            <w:shd w:val="clear" w:color="auto" w:fill="auto"/>
          </w:tcPr>
          <w:p w14:paraId="678A2A89" w14:textId="33A657EB" w:rsidR="00157405" w:rsidRPr="006C65BE" w:rsidRDefault="00157405" w:rsidP="00E744E8">
            <w:pPr>
              <w:rPr>
                <w:lang w:eastAsia="en-US"/>
              </w:rPr>
            </w:pPr>
            <w:r w:rsidRPr="006C65BE">
              <w:rPr>
                <w:lang w:eastAsia="en-US"/>
              </w:rPr>
              <w:t xml:space="preserve">surrounds nonverbal </w:t>
            </w:r>
            <w:r w:rsidRPr="006C65BE">
              <w:t>vocalizations, such as laughter</w:t>
            </w:r>
            <w:r>
              <w:t xml:space="preserve"> or pauses</w:t>
            </w:r>
          </w:p>
        </w:tc>
      </w:tr>
      <w:tr w:rsidR="00157405" w:rsidRPr="006C65BE" w14:paraId="27DF8238" w14:textId="77777777" w:rsidTr="00E744E8">
        <w:tc>
          <w:tcPr>
            <w:tcW w:w="284" w:type="dxa"/>
            <w:shd w:val="clear" w:color="auto" w:fill="auto"/>
          </w:tcPr>
          <w:p w14:paraId="11E752A4" w14:textId="77777777" w:rsidR="00157405" w:rsidRPr="006C65BE" w:rsidRDefault="00157405" w:rsidP="00E744E8">
            <w:pPr>
              <w:rPr>
                <w:lang w:eastAsia="en-US"/>
              </w:rPr>
            </w:pPr>
          </w:p>
        </w:tc>
        <w:tc>
          <w:tcPr>
            <w:tcW w:w="964" w:type="dxa"/>
            <w:shd w:val="clear" w:color="auto" w:fill="auto"/>
          </w:tcPr>
          <w:p w14:paraId="725A261B" w14:textId="77777777" w:rsidR="00157405" w:rsidRPr="008B5C6A" w:rsidRDefault="00157405" w:rsidP="00E744E8">
            <w:r w:rsidRPr="008B5C6A">
              <w:t>Is</w:t>
            </w:r>
          </w:p>
        </w:tc>
        <w:tc>
          <w:tcPr>
            <w:tcW w:w="5443" w:type="dxa"/>
            <w:shd w:val="clear" w:color="auto" w:fill="auto"/>
          </w:tcPr>
          <w:p w14:paraId="0774D36C" w14:textId="77777777" w:rsidR="00157405" w:rsidRPr="006C65BE" w:rsidRDefault="00157405" w:rsidP="00E744E8">
            <w:pPr>
              <w:rPr>
                <w:lang w:eastAsia="en-US"/>
              </w:rPr>
            </w:pPr>
            <w:r>
              <w:rPr>
                <w:lang w:eastAsia="en-US"/>
              </w:rPr>
              <w:t>utterance in the Isirawa language</w:t>
            </w:r>
          </w:p>
        </w:tc>
      </w:tr>
      <w:tr w:rsidR="00157405" w:rsidRPr="006C65BE" w14:paraId="2927D563" w14:textId="77777777" w:rsidTr="00E744E8">
        <w:tc>
          <w:tcPr>
            <w:tcW w:w="284" w:type="dxa"/>
            <w:shd w:val="clear" w:color="auto" w:fill="auto"/>
          </w:tcPr>
          <w:p w14:paraId="449369B9" w14:textId="77777777" w:rsidR="00157405" w:rsidRPr="006C65BE" w:rsidRDefault="00157405" w:rsidP="00E744E8">
            <w:pPr>
              <w:rPr>
                <w:lang w:eastAsia="en-US"/>
              </w:rPr>
            </w:pPr>
          </w:p>
        </w:tc>
        <w:tc>
          <w:tcPr>
            <w:tcW w:w="964" w:type="dxa"/>
            <w:shd w:val="clear" w:color="auto" w:fill="auto"/>
          </w:tcPr>
          <w:p w14:paraId="664BADB4" w14:textId="77777777" w:rsidR="00157405" w:rsidRPr="002C0C70" w:rsidRDefault="00157405" w:rsidP="00E744E8">
            <w:pPr>
              <w:rPr>
                <w:rStyle w:val="ChSmallCaps"/>
              </w:rPr>
            </w:pPr>
            <w:r>
              <w:rPr>
                <w:rStyle w:val="ChSmallCaps"/>
              </w:rPr>
              <w:t>spm</w:t>
            </w:r>
          </w:p>
        </w:tc>
        <w:tc>
          <w:tcPr>
            <w:tcW w:w="5443" w:type="dxa"/>
            <w:shd w:val="clear" w:color="auto" w:fill="auto"/>
          </w:tcPr>
          <w:p w14:paraId="0053C7E2" w14:textId="77777777" w:rsidR="00157405" w:rsidRPr="006C65BE" w:rsidRDefault="00157405" w:rsidP="00E744E8">
            <w:r>
              <w:t>speech mistake</w:t>
            </w:r>
          </w:p>
        </w:tc>
      </w:tr>
      <w:tr w:rsidR="00157405" w:rsidRPr="006C65BE" w14:paraId="38A076FB" w14:textId="77777777" w:rsidTr="00E744E8">
        <w:tc>
          <w:tcPr>
            <w:tcW w:w="284" w:type="dxa"/>
            <w:shd w:val="clear" w:color="auto" w:fill="auto"/>
          </w:tcPr>
          <w:p w14:paraId="7831F7DA" w14:textId="77777777" w:rsidR="00157405" w:rsidRPr="006C65BE" w:rsidRDefault="00157405" w:rsidP="00E744E8">
            <w:pPr>
              <w:rPr>
                <w:lang w:eastAsia="en-US"/>
              </w:rPr>
            </w:pPr>
          </w:p>
        </w:tc>
        <w:tc>
          <w:tcPr>
            <w:tcW w:w="964" w:type="dxa"/>
            <w:shd w:val="clear" w:color="auto" w:fill="auto"/>
          </w:tcPr>
          <w:p w14:paraId="2FFE59F6" w14:textId="77777777" w:rsidR="00157405" w:rsidRPr="002C0C70" w:rsidRDefault="00157405" w:rsidP="00E744E8">
            <w:pPr>
              <w:rPr>
                <w:rStyle w:val="ChSmallCaps"/>
              </w:rPr>
            </w:pPr>
            <w:r w:rsidRPr="002C0C70">
              <w:rPr>
                <w:rStyle w:val="ChSmallCaps"/>
              </w:rPr>
              <w:t>tru</w:t>
            </w:r>
          </w:p>
        </w:tc>
        <w:tc>
          <w:tcPr>
            <w:tcW w:w="5443" w:type="dxa"/>
            <w:shd w:val="clear" w:color="auto" w:fill="auto"/>
          </w:tcPr>
          <w:p w14:paraId="4BCDFE45" w14:textId="77777777" w:rsidR="00157405" w:rsidRPr="006C65BE" w:rsidRDefault="00157405" w:rsidP="00E744E8">
            <w:r>
              <w:t>truncated utterance</w:t>
            </w:r>
          </w:p>
        </w:tc>
      </w:tr>
      <w:tr w:rsidR="00157405" w:rsidRPr="006C65BE" w14:paraId="02D3514B" w14:textId="77777777" w:rsidTr="00E744E8">
        <w:tc>
          <w:tcPr>
            <w:tcW w:w="284" w:type="dxa"/>
            <w:shd w:val="clear" w:color="auto" w:fill="auto"/>
          </w:tcPr>
          <w:p w14:paraId="7F0153D2" w14:textId="77777777" w:rsidR="00157405" w:rsidRPr="006C65BE" w:rsidRDefault="00157405" w:rsidP="00E744E8">
            <w:pPr>
              <w:rPr>
                <w:lang w:eastAsia="en-US"/>
              </w:rPr>
            </w:pPr>
          </w:p>
        </w:tc>
        <w:tc>
          <w:tcPr>
            <w:tcW w:w="964" w:type="dxa"/>
            <w:shd w:val="clear" w:color="auto" w:fill="auto"/>
          </w:tcPr>
          <w:p w14:paraId="70F99AEB" w14:textId="77777777" w:rsidR="00157405" w:rsidRPr="00623245" w:rsidRDefault="00157405" w:rsidP="00E744E8">
            <w:pPr>
              <w:rPr>
                <w:rStyle w:val="ChSmallCaps"/>
              </w:rPr>
            </w:pPr>
            <w:r w:rsidRPr="00623245">
              <w:rPr>
                <w:rStyle w:val="ChSmallCaps"/>
              </w:rPr>
              <w:t>up</w:t>
            </w:r>
          </w:p>
        </w:tc>
        <w:tc>
          <w:tcPr>
            <w:tcW w:w="5443" w:type="dxa"/>
            <w:shd w:val="clear" w:color="auto" w:fill="auto"/>
          </w:tcPr>
          <w:p w14:paraId="32B91E7C" w14:textId="77777777" w:rsidR="00157405" w:rsidRPr="006C65BE" w:rsidRDefault="00157405" w:rsidP="00E744E8">
            <w:pPr>
              <w:rPr>
                <w:lang w:eastAsia="en-US"/>
              </w:rPr>
            </w:pPr>
            <w:r>
              <w:rPr>
                <w:lang w:eastAsia="en-US"/>
              </w:rPr>
              <w:t>unclear pronunciation</w:t>
            </w:r>
          </w:p>
        </w:tc>
      </w:tr>
      <w:tr w:rsidR="00157405" w:rsidRPr="006C65BE" w14:paraId="112E079C" w14:textId="77777777" w:rsidTr="00E744E8">
        <w:tc>
          <w:tcPr>
            <w:tcW w:w="284" w:type="dxa"/>
            <w:shd w:val="clear" w:color="auto" w:fill="auto"/>
          </w:tcPr>
          <w:p w14:paraId="7FE26057" w14:textId="77777777" w:rsidR="00157405" w:rsidRPr="006C65BE" w:rsidRDefault="00157405" w:rsidP="00E744E8">
            <w:pPr>
              <w:pStyle w:val="TableCell0-2Break"/>
              <w:rPr>
                <w:lang w:eastAsia="en-US"/>
              </w:rPr>
            </w:pPr>
          </w:p>
        </w:tc>
        <w:tc>
          <w:tcPr>
            <w:tcW w:w="964" w:type="dxa"/>
            <w:shd w:val="clear" w:color="auto" w:fill="auto"/>
          </w:tcPr>
          <w:p w14:paraId="2A96EF5B" w14:textId="77777777" w:rsidR="00157405" w:rsidRPr="002657AF" w:rsidRDefault="00157405" w:rsidP="00E744E8">
            <w:pPr>
              <w:pStyle w:val="TableCell0-2Break"/>
            </w:pPr>
            <w:r w:rsidRPr="00AC23C4">
              <w:rPr>
                <w:position w:val="1"/>
                <w:vertAlign w:val="subscript"/>
              </w:rPr>
              <w:t>i</w:t>
            </w:r>
            <w:r w:rsidRPr="002657AF">
              <w:t xml:space="preserve">, </w:t>
            </w:r>
            <w:r w:rsidRPr="00AC23C4">
              <w:rPr>
                <w:position w:val="1"/>
                <w:vertAlign w:val="subscript"/>
              </w:rPr>
              <w:t>j</w:t>
            </w:r>
          </w:p>
        </w:tc>
        <w:tc>
          <w:tcPr>
            <w:tcW w:w="5443" w:type="dxa"/>
            <w:shd w:val="clear" w:color="auto" w:fill="auto"/>
          </w:tcPr>
          <w:p w14:paraId="7B69494D" w14:textId="77777777" w:rsidR="00157405" w:rsidRPr="006C65BE" w:rsidRDefault="00157405" w:rsidP="00E744E8">
            <w:pPr>
              <w:pStyle w:val="TableCell0-2Break"/>
              <w:rPr>
                <w:lang w:eastAsia="en-US"/>
              </w:rPr>
            </w:pPr>
            <w:r>
              <w:t>subscript letters keep track of what different terms refer to</w:t>
            </w:r>
          </w:p>
        </w:tc>
      </w:tr>
    </w:tbl>
    <w:p w14:paraId="2DE6B03C" w14:textId="40C77222" w:rsidR="00157405" w:rsidRPr="006C65BE" w:rsidRDefault="00157405" w:rsidP="00066C7C">
      <w:pPr>
        <w:pStyle w:val="Body0000after05before"/>
        <w:rPr>
          <w:lang w:eastAsia="en-US"/>
        </w:rPr>
      </w:pPr>
      <w:r w:rsidRPr="006C65BE">
        <w:rPr>
          <w:lang w:eastAsia="en-US"/>
        </w:rPr>
        <w:t>In the examples, commas mark intonation breaks, question marks signal questio</w:t>
      </w:r>
      <w:r>
        <w:rPr>
          <w:lang w:eastAsia="en-US"/>
        </w:rPr>
        <w:t>n</w:t>
      </w:r>
      <w:r w:rsidRPr="006C65BE">
        <w:rPr>
          <w:lang w:eastAsia="en-US"/>
        </w:rPr>
        <w:t xml:space="preserve"> intonation, and exclamation marks indicate directive speech acts and exclamations. Where considered relevant for the discussion, intonation breaks are indicated with </w:t>
      </w:r>
      <w:r w:rsidR="00B7093A">
        <w:rPr>
          <w:lang w:eastAsia="en-US"/>
        </w:rPr>
        <w:t>“</w:t>
      </w:r>
      <w:r w:rsidRPr="006C65BE">
        <w:t>|</w:t>
      </w:r>
      <w:r w:rsidR="00B7093A">
        <w:t>”</w:t>
      </w:r>
      <w:r w:rsidRPr="006C65BE">
        <w:t xml:space="preserve"> rather than with a comma. </w:t>
      </w:r>
      <w:r w:rsidRPr="006C65BE">
        <w:rPr>
          <w:lang w:eastAsia="en-US"/>
        </w:rPr>
        <w:t xml:space="preserve">Morpheme breaks are shown in Chapter </w:t>
      </w:r>
      <w:r>
        <w:rPr>
          <w:lang w:eastAsia="en-US"/>
        </w:rPr>
        <w:fldChar w:fldCharType="begin"/>
      </w:r>
      <w:r>
        <w:rPr>
          <w:lang w:eastAsia="en-US"/>
        </w:rPr>
        <w:instrText xml:space="preserve"> REF _Ref374441464 \w \h </w:instrText>
      </w:r>
      <w:r>
        <w:rPr>
          <w:lang w:eastAsia="en-US"/>
        </w:rPr>
      </w:r>
      <w:r>
        <w:rPr>
          <w:lang w:eastAsia="en-US"/>
        </w:rPr>
        <w:fldChar w:fldCharType="separate"/>
      </w:r>
      <w:r w:rsidR="00154D81">
        <w:rPr>
          <w:cs/>
          <w:lang w:eastAsia="en-US"/>
        </w:rPr>
        <w:t>‎</w:t>
      </w:r>
      <w:r w:rsidR="00154D81">
        <w:rPr>
          <w:lang w:eastAsia="en-US"/>
        </w:rPr>
        <w:t>3</w:t>
      </w:r>
      <w:r>
        <w:rPr>
          <w:lang w:eastAsia="en-US"/>
        </w:rPr>
        <w:fldChar w:fldCharType="end"/>
      </w:r>
      <w:r>
        <w:rPr>
          <w:lang w:eastAsia="en-US"/>
        </w:rPr>
        <w:t>,</w:t>
      </w:r>
      <w:r w:rsidRPr="006C65BE">
        <w:rPr>
          <w:lang w:eastAsia="en-US"/>
        </w:rPr>
        <w:t xml:space="preserve"> which discusses </w:t>
      </w:r>
      <w:r w:rsidR="00B7093A">
        <w:rPr>
          <w:lang w:eastAsia="en-US"/>
        </w:rPr>
        <w:t>‘</w:t>
      </w:r>
      <w:r>
        <w:rPr>
          <w:lang w:eastAsia="en-US"/>
        </w:rPr>
        <w:fldChar w:fldCharType="begin"/>
      </w:r>
      <w:r>
        <w:rPr>
          <w:lang w:eastAsia="en-US"/>
        </w:rPr>
        <w:instrText xml:space="preserve"> REF _Ref374441467 \h </w:instrText>
      </w:r>
      <w:r>
        <w:rPr>
          <w:lang w:eastAsia="en-US"/>
        </w:rPr>
      </w:r>
      <w:r>
        <w:rPr>
          <w:lang w:eastAsia="en-US"/>
        </w:rPr>
        <w:fldChar w:fldCharType="separate"/>
      </w:r>
      <w:r w:rsidR="00154D81">
        <w:t>Word-formation</w:t>
      </w:r>
      <w:r>
        <w:rPr>
          <w:lang w:eastAsia="en-US"/>
        </w:rPr>
        <w:fldChar w:fldCharType="end"/>
      </w:r>
      <w:r w:rsidR="00066C7C">
        <w:rPr>
          <w:lang w:eastAsia="en-US"/>
        </w:rPr>
        <w:t>’</w:t>
      </w:r>
      <w:r w:rsidRPr="006C65BE">
        <w:rPr>
          <w:lang w:eastAsia="en-US"/>
        </w:rPr>
        <w:t>. In subsequent chapters, though, they are usually not shown, given the low functional load of affixation in Papuan Malay; the exception is that hyphens are still used in compounds. Names are substituted with aliases to guard anonymity.</w:t>
      </w:r>
    </w:p>
    <w:p w14:paraId="0603A8FE" w14:textId="77777777" w:rsidR="00157405" w:rsidRPr="006C65BE" w:rsidRDefault="00157405" w:rsidP="00157405">
      <w:pPr>
        <w:pStyle w:val="Body0500after"/>
        <w:rPr>
          <w:lang w:eastAsia="en-US"/>
        </w:rPr>
      </w:pPr>
      <w:r w:rsidRPr="006C65BE">
        <w:rPr>
          <w:lang w:eastAsia="en-US"/>
        </w:rPr>
        <w:t>In the translations, gender, tense, and aspect are often not deducible; they are given as in the original context.</w:t>
      </w:r>
    </w:p>
    <w:p w14:paraId="2AFB5F50" w14:textId="654CB640" w:rsidR="00F8183B" w:rsidRDefault="00157405" w:rsidP="001954DD">
      <w:pPr>
        <w:pStyle w:val="Body0500after"/>
      </w:pPr>
      <w:r w:rsidRPr="006C65BE">
        <w:rPr>
          <w:lang w:eastAsia="en-US"/>
        </w:rPr>
        <w:t xml:space="preserve">When parts of an example are quoted in the body text, they are marked in </w:t>
      </w:r>
      <w:r w:rsidRPr="006C65BE">
        <w:rPr>
          <w:rStyle w:val="ChItalBold"/>
        </w:rPr>
        <w:t>bold italic</w:t>
      </w:r>
      <w:r w:rsidRPr="006C65BE">
        <w:rPr>
          <w:lang w:eastAsia="en-US"/>
        </w:rPr>
        <w:t>.</w:t>
      </w:r>
    </w:p>
    <w:p w14:paraId="4C4D7593" w14:textId="77777777" w:rsidR="00157405" w:rsidRDefault="00157405" w:rsidP="00157405">
      <w:pPr>
        <w:sectPr w:rsidR="00157405" w:rsidSect="00D707BC">
          <w:type w:val="oddPage"/>
          <w:pgSz w:w="11907" w:h="16840" w:code="9"/>
          <w:pgMar w:top="3289" w:right="2552" w:bottom="2722" w:left="2552" w:header="2722" w:footer="1134" w:gutter="0"/>
          <w:pgNumType w:fmt="lowerRoman"/>
          <w:cols w:space="720"/>
          <w:titlePg/>
        </w:sectPr>
      </w:pPr>
    </w:p>
    <w:p w14:paraId="52A456DA" w14:textId="77777777" w:rsidR="00727DBB" w:rsidRDefault="00511757" w:rsidP="00E82705">
      <w:pPr>
        <w:pStyle w:val="Heading1"/>
        <w:numPr>
          <w:ilvl w:val="0"/>
          <w:numId w:val="16"/>
        </w:numPr>
      </w:pPr>
      <w:bookmarkStart w:id="24" w:name="_Ref438389585"/>
      <w:bookmarkStart w:id="25" w:name="_Ref438389755"/>
      <w:bookmarkStart w:id="26" w:name="_Ref438389942"/>
      <w:bookmarkStart w:id="27" w:name="_Toc440455456"/>
      <w:bookmarkStart w:id="28" w:name="_Toc440455478"/>
      <w:r>
        <w:lastRenderedPageBreak/>
        <w:t>Maps</w:t>
      </w:r>
      <w:bookmarkEnd w:id="20"/>
      <w:bookmarkEnd w:id="21"/>
      <w:bookmarkEnd w:id="22"/>
      <w:bookmarkEnd w:id="24"/>
      <w:bookmarkEnd w:id="25"/>
      <w:bookmarkEnd w:id="26"/>
      <w:bookmarkEnd w:id="27"/>
      <w:bookmarkEnd w:id="28"/>
    </w:p>
    <w:p w14:paraId="05A4C9DB" w14:textId="77777777" w:rsidR="00C120F8" w:rsidRDefault="00511757" w:rsidP="00C120F8">
      <w:pPr>
        <w:pStyle w:val="Heading2"/>
        <w:numPr>
          <w:ilvl w:val="1"/>
          <w:numId w:val="16"/>
        </w:numPr>
      </w:pPr>
      <w:bookmarkStart w:id="29" w:name="_Toc440455479"/>
      <w:bookmarkStart w:id="30" w:name="_Ref370322774"/>
      <w:r>
        <w:t>Geographical maps</w:t>
      </w:r>
      <w:bookmarkEnd w:id="29"/>
    </w:p>
    <w:p w14:paraId="7F632692" w14:textId="2EDB001C" w:rsidR="00202C8D" w:rsidRDefault="00202C8D" w:rsidP="00F3646F">
      <w:pPr>
        <w:pStyle w:val="Figure"/>
      </w:pPr>
      <w:r>
        <w:rPr>
          <w:noProof/>
          <w:lang w:eastAsia="en-US"/>
        </w:rPr>
        <w:drawing>
          <wp:inline distT="0" distB="0" distL="0" distR="0" wp14:anchorId="1DB92BF1" wp14:editId="22A003B2">
            <wp:extent cx="3600000" cy="2282400"/>
            <wp:effectExtent l="0" t="0" r="635" b="3810"/>
            <wp:docPr id="537" name="Picture 537" descr="D:\PapM\Papuan Malay analysis\Map 1_Southeast A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pM\Papuan Malay analysis\Map 1_Southeast Asia.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2282400"/>
                    </a:xfrm>
                    <a:prstGeom prst="rect">
                      <a:avLst/>
                    </a:prstGeom>
                    <a:noFill/>
                    <a:ln>
                      <a:noFill/>
                    </a:ln>
                  </pic:spPr>
                </pic:pic>
              </a:graphicData>
            </a:graphic>
          </wp:inline>
        </w:drawing>
      </w:r>
    </w:p>
    <w:p w14:paraId="4BEDF7FD" w14:textId="77777777" w:rsidR="008624C3" w:rsidRDefault="008624C3" w:rsidP="008624C3">
      <w:pPr>
        <w:pStyle w:val="CapFigure"/>
      </w:pPr>
      <w:bookmarkStart w:id="31" w:name="_Ref417122110"/>
      <w:bookmarkStart w:id="32" w:name="_Ref417137560"/>
      <w:r>
        <w:t xml:space="preserve">Figure </w:t>
      </w:r>
      <w:fldSimple w:instr=" STYLEREF 1 \s ">
        <w:r w:rsidR="00154D81">
          <w:rPr>
            <w:noProof/>
            <w:cs/>
          </w:rPr>
          <w:t>‎</w:t>
        </w:r>
        <w:r w:rsidR="00154D81">
          <w:rPr>
            <w:noProof/>
          </w:rPr>
          <w:t>0</w:t>
        </w:r>
      </w:fldSimple>
      <w:r w:rsidR="00C17373">
        <w:t>.</w:t>
      </w:r>
      <w:fldSimple w:instr=" SEQ Figure \* ARABIC \s 1 ">
        <w:r w:rsidR="00154D81">
          <w:rPr>
            <w:noProof/>
          </w:rPr>
          <w:t>1</w:t>
        </w:r>
      </w:fldSimple>
      <w:bookmarkEnd w:id="31"/>
      <w:r>
        <w:t>:</w:t>
      </w:r>
      <w:r>
        <w:tab/>
        <w:t>West Papua</w:t>
      </w:r>
      <w:bookmarkEnd w:id="32"/>
    </w:p>
    <w:p w14:paraId="597E6229" w14:textId="66088228" w:rsidR="00202C8D" w:rsidRDefault="00D8410D" w:rsidP="00F3646F">
      <w:pPr>
        <w:pStyle w:val="Figure"/>
      </w:pPr>
      <w:r>
        <w:rPr>
          <w:noProof/>
          <w:lang w:eastAsia="en-US"/>
        </w:rPr>
        <w:drawing>
          <wp:inline distT="0" distB="0" distL="0" distR="0" wp14:anchorId="5DF2371B" wp14:editId="6F763655">
            <wp:extent cx="3600000" cy="3031200"/>
            <wp:effectExtent l="0" t="0" r="635" b="0"/>
            <wp:docPr id="1" name="Picture 1" descr="D:\PapM\LangSci\Map 2_West Pap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pM\LangSci\Map 2_West Papua.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0000" cy="3031200"/>
                    </a:xfrm>
                    <a:prstGeom prst="rect">
                      <a:avLst/>
                    </a:prstGeom>
                    <a:noFill/>
                    <a:ln>
                      <a:noFill/>
                    </a:ln>
                  </pic:spPr>
                </pic:pic>
              </a:graphicData>
            </a:graphic>
          </wp:inline>
        </w:drawing>
      </w:r>
    </w:p>
    <w:p w14:paraId="1F1CB6A0" w14:textId="77777777" w:rsidR="008624C3" w:rsidRPr="00F975E3" w:rsidRDefault="008624C3" w:rsidP="008624C3">
      <w:pPr>
        <w:pStyle w:val="CapFigure"/>
      </w:pPr>
      <w:bookmarkStart w:id="33" w:name="_Ref417122114"/>
      <w:bookmarkStart w:id="34" w:name="_Ref439869376"/>
      <w:bookmarkStart w:id="35" w:name="_Ref373249724"/>
      <w:bookmarkStart w:id="36" w:name="_Ref373252478"/>
      <w:r>
        <w:t xml:space="preserve">Figure </w:t>
      </w:r>
      <w:fldSimple w:instr=" STYLEREF 1 \s ">
        <w:r w:rsidR="00154D81">
          <w:rPr>
            <w:noProof/>
            <w:cs/>
          </w:rPr>
          <w:t>‎</w:t>
        </w:r>
        <w:r w:rsidR="00154D81">
          <w:rPr>
            <w:noProof/>
          </w:rPr>
          <w:t>0</w:t>
        </w:r>
      </w:fldSimple>
      <w:r w:rsidR="00C17373">
        <w:t>.</w:t>
      </w:r>
      <w:fldSimple w:instr=" SEQ Figure \* ARABIC \s 1 ">
        <w:r w:rsidR="00154D81">
          <w:rPr>
            <w:noProof/>
          </w:rPr>
          <w:t>2</w:t>
        </w:r>
      </w:fldSimple>
      <w:bookmarkEnd w:id="33"/>
      <w:r>
        <w:t>:</w:t>
      </w:r>
      <w:r>
        <w:tab/>
        <w:t>West Papua</w:t>
      </w:r>
      <w:r w:rsidRPr="00F975E3">
        <w:t xml:space="preserve"> </w:t>
      </w:r>
      <w:r>
        <w:t>with its provinces Papua and Papua Barat</w:t>
      </w:r>
      <w:bookmarkEnd w:id="34"/>
    </w:p>
    <w:bookmarkEnd w:id="35"/>
    <w:bookmarkEnd w:id="36"/>
    <w:p w14:paraId="5952D33B" w14:textId="25DFA790" w:rsidR="00202C8D" w:rsidRDefault="00202C8D" w:rsidP="00F3646F">
      <w:pPr>
        <w:pStyle w:val="Figure"/>
      </w:pPr>
      <w:r>
        <w:rPr>
          <w:noProof/>
          <w:lang w:eastAsia="en-US"/>
        </w:rPr>
        <w:lastRenderedPageBreak/>
        <w:drawing>
          <wp:inline distT="0" distB="0" distL="0" distR="0" wp14:anchorId="1CD30B1A" wp14:editId="102BFF3B">
            <wp:extent cx="4320000" cy="2710800"/>
            <wp:effectExtent l="0" t="0" r="4445" b="0"/>
            <wp:docPr id="540" name="Picture 540" descr="D:\PapM\Papuan Malay analysis\Map 3_Sarmi reg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apM\Papuan Malay analysis\Map 3_Sarmi regi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2710800"/>
                    </a:xfrm>
                    <a:prstGeom prst="rect">
                      <a:avLst/>
                    </a:prstGeom>
                    <a:noFill/>
                    <a:ln>
                      <a:noFill/>
                    </a:ln>
                  </pic:spPr>
                </pic:pic>
              </a:graphicData>
            </a:graphic>
          </wp:inline>
        </w:drawing>
      </w:r>
    </w:p>
    <w:p w14:paraId="576EC92F" w14:textId="77777777" w:rsidR="008624C3" w:rsidRPr="00772E4F" w:rsidRDefault="008624C3" w:rsidP="008624C3">
      <w:pPr>
        <w:pStyle w:val="CapFigure"/>
      </w:pPr>
      <w:bookmarkStart w:id="37" w:name="_Ref417122217"/>
      <w:bookmarkStart w:id="38" w:name="_Ref374433073"/>
      <w:bookmarkStart w:id="39" w:name="_Ref375721640"/>
      <w:r>
        <w:t xml:space="preserve">Figure </w:t>
      </w:r>
      <w:fldSimple w:instr=" STYLEREF 1 \s ">
        <w:r w:rsidR="00154D81">
          <w:rPr>
            <w:noProof/>
            <w:cs/>
          </w:rPr>
          <w:t>‎</w:t>
        </w:r>
        <w:r w:rsidR="00154D81">
          <w:rPr>
            <w:noProof/>
          </w:rPr>
          <w:t>0</w:t>
        </w:r>
      </w:fldSimple>
      <w:r w:rsidR="00C17373">
        <w:t>.</w:t>
      </w:r>
      <w:fldSimple w:instr=" SEQ Figure \* ARABIC \s 1 ">
        <w:r w:rsidR="00154D81">
          <w:rPr>
            <w:noProof/>
          </w:rPr>
          <w:t>3</w:t>
        </w:r>
      </w:fldSimple>
      <w:bookmarkEnd w:id="37"/>
      <w:r>
        <w:t>:</w:t>
      </w:r>
      <w:r>
        <w:tab/>
      </w:r>
      <w:r w:rsidRPr="00C109EA">
        <w:t>Sarmi regency</w:t>
      </w:r>
      <w:r>
        <w:t xml:space="preserve"> with some of its towns and villages</w:t>
      </w:r>
      <w:bookmarkEnd w:id="38"/>
      <w:bookmarkEnd w:id="39"/>
    </w:p>
    <w:p w14:paraId="5028E471" w14:textId="265B1EC1" w:rsidR="00EB50E5" w:rsidRDefault="00EB50E5" w:rsidP="00C120F8">
      <w:pPr>
        <w:pStyle w:val="Heading2"/>
        <w:numPr>
          <w:ilvl w:val="1"/>
          <w:numId w:val="16"/>
        </w:numPr>
      </w:pPr>
      <w:bookmarkStart w:id="40" w:name="_Toc440455480"/>
      <w:r>
        <w:lastRenderedPageBreak/>
        <w:t>Language map</w:t>
      </w:r>
      <w:bookmarkEnd w:id="30"/>
      <w:bookmarkEnd w:id="40"/>
    </w:p>
    <w:p w14:paraId="4BD0B11F" w14:textId="77777777" w:rsidR="00EB50E5" w:rsidRDefault="00F975E3" w:rsidP="00B92806">
      <w:pPr>
        <w:pStyle w:val="O05N05wnext"/>
      </w:pPr>
      <w:r>
        <w:t xml:space="preserve">In </w:t>
      </w:r>
      <w:r>
        <w:fldChar w:fldCharType="begin"/>
      </w:r>
      <w:r>
        <w:instrText xml:space="preserve"> REF _Ref417121988 \h </w:instrText>
      </w:r>
      <w:r>
        <w:fldChar w:fldCharType="separate"/>
      </w:r>
      <w:r w:rsidR="00154D81">
        <w:t xml:space="preserve">Figure </w:t>
      </w:r>
      <w:r w:rsidR="00154D81">
        <w:rPr>
          <w:noProof/>
          <w:cs/>
        </w:rPr>
        <w:t>‎</w:t>
      </w:r>
      <w:r w:rsidR="00154D81">
        <w:rPr>
          <w:noProof/>
        </w:rPr>
        <w:t>0</w:t>
      </w:r>
      <w:r w:rsidR="00154D81">
        <w:t>.</w:t>
      </w:r>
      <w:r w:rsidR="00154D81">
        <w:rPr>
          <w:noProof/>
        </w:rPr>
        <w:t>4</w:t>
      </w:r>
      <w:r>
        <w:fldChar w:fldCharType="end"/>
      </w:r>
      <w:r w:rsidR="00A60E29">
        <w:t>,</w:t>
      </w:r>
      <w:r w:rsidR="008C26C6">
        <w:t xml:space="preserve"> </w:t>
      </w:r>
      <w:r w:rsidR="00EB50E5">
        <w:t>the Fedan language is listed as Podena, Dineor as Maremgi, Keijar as Keder, Mo as Wakde, and Sunum as Yamna (see §</w:t>
      </w:r>
      <w:r w:rsidR="00EA5211">
        <w:fldChar w:fldCharType="begin"/>
      </w:r>
      <w:r w:rsidR="00EA5211">
        <w:instrText xml:space="preserve"> REF _Ref370323228 \w \h </w:instrText>
      </w:r>
      <w:r w:rsidR="00EA5211">
        <w:fldChar w:fldCharType="separate"/>
      </w:r>
      <w:r w:rsidR="00154D81">
        <w:rPr>
          <w:cs/>
        </w:rPr>
        <w:t>‎</w:t>
      </w:r>
      <w:r w:rsidR="00154D81">
        <w:t>1.4</w:t>
      </w:r>
      <w:r w:rsidR="00EA5211">
        <w:fldChar w:fldCharType="end"/>
      </w:r>
      <w:r w:rsidR="00EB50E5">
        <w:t>).</w:t>
      </w:r>
    </w:p>
    <w:p w14:paraId="6CD516D5" w14:textId="32273781" w:rsidR="00126A22" w:rsidRDefault="000E58B4" w:rsidP="00F3646F">
      <w:pPr>
        <w:pStyle w:val="Figure"/>
      </w:pPr>
      <w:r>
        <w:rPr>
          <w:noProof/>
          <w:lang w:eastAsia="en-US"/>
        </w:rPr>
        <w:drawing>
          <wp:inline distT="0" distB="0" distL="0" distR="0" wp14:anchorId="2EC6122A" wp14:editId="340E5EE4">
            <wp:extent cx="5950800" cy="3708000"/>
            <wp:effectExtent l="16510" t="21590" r="9525" b="9525"/>
            <wp:docPr id="2" name="Picture 2" descr="D:\PapM\Papuan Malay analysis\Kluge_A_2016_A grammar of Papuan Malay_Figure 0.4 (Language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pM\Papuan Malay analysis\Kluge_A_2016_A grammar of Papuan Malay_Figure 0.4 (Language map).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16200000">
                      <a:off x="0" y="0"/>
                      <a:ext cx="5950800" cy="3708000"/>
                    </a:xfrm>
                    <a:prstGeom prst="rect">
                      <a:avLst/>
                    </a:prstGeom>
                    <a:noFill/>
                    <a:ln>
                      <a:solidFill>
                        <a:schemeClr val="tx1"/>
                      </a:solidFill>
                    </a:ln>
                  </pic:spPr>
                </pic:pic>
              </a:graphicData>
            </a:graphic>
          </wp:inline>
        </w:drawing>
      </w:r>
    </w:p>
    <w:p w14:paraId="30D3BE5F" w14:textId="77777777" w:rsidR="008624C3" w:rsidRPr="00F975E3" w:rsidRDefault="008624C3" w:rsidP="008624C3">
      <w:pPr>
        <w:pStyle w:val="CapFigure"/>
      </w:pPr>
      <w:bookmarkStart w:id="41" w:name="_Ref417121988"/>
      <w:bookmarkStart w:id="42" w:name="_Ref370550598"/>
      <w:bookmarkStart w:id="43" w:name="_Ref375722237"/>
      <w:r>
        <w:t xml:space="preserve">Figure </w:t>
      </w:r>
      <w:fldSimple w:instr=" STYLEREF 1 \s ">
        <w:r w:rsidR="00154D81">
          <w:rPr>
            <w:noProof/>
            <w:cs/>
          </w:rPr>
          <w:t>‎</w:t>
        </w:r>
        <w:r w:rsidR="00154D81">
          <w:rPr>
            <w:noProof/>
          </w:rPr>
          <w:t>0</w:t>
        </w:r>
      </w:fldSimple>
      <w:r w:rsidR="00C17373">
        <w:t>.</w:t>
      </w:r>
      <w:fldSimple w:instr=" SEQ Figure \* ARABIC \s 1 ">
        <w:r w:rsidR="00154D81">
          <w:rPr>
            <w:noProof/>
          </w:rPr>
          <w:t>4</w:t>
        </w:r>
      </w:fldSimple>
      <w:bookmarkEnd w:id="41"/>
      <w:r>
        <w:t>:</w:t>
      </w:r>
      <w:r>
        <w:tab/>
        <w:t>Austronesian and Papuan languages in the larger Sarmi region</w:t>
      </w:r>
    </w:p>
    <w:bookmarkEnd w:id="42"/>
    <w:bookmarkEnd w:id="43"/>
    <w:p w14:paraId="238734D3" w14:textId="77777777" w:rsidR="00727DBB" w:rsidRDefault="00727DBB" w:rsidP="00727DBB">
      <w:pPr>
        <w:sectPr w:rsidR="00727DBB" w:rsidSect="00D707BC">
          <w:type w:val="oddPage"/>
          <w:pgSz w:w="11907" w:h="16840" w:code="9"/>
          <w:pgMar w:top="3289" w:right="2552" w:bottom="2722" w:left="2552" w:header="2722" w:footer="1134" w:gutter="0"/>
          <w:pgNumType w:fmt="lowerRoman"/>
          <w:cols w:space="720"/>
          <w:titlePg/>
        </w:sectPr>
      </w:pPr>
    </w:p>
    <w:p w14:paraId="15024438" w14:textId="77777777" w:rsidR="00985482" w:rsidRDefault="00985482" w:rsidP="006D26B6">
      <w:pPr>
        <w:pStyle w:val="Heading1"/>
        <w:numPr>
          <w:ilvl w:val="0"/>
          <w:numId w:val="58"/>
        </w:numPr>
      </w:pPr>
      <w:bookmarkStart w:id="44" w:name="_Ref373927909"/>
      <w:bookmarkStart w:id="45" w:name="_Toc440455457"/>
      <w:bookmarkStart w:id="46" w:name="_Toc440455481"/>
      <w:r>
        <w:lastRenderedPageBreak/>
        <w:t>Introduction</w:t>
      </w:r>
      <w:bookmarkEnd w:id="44"/>
      <w:bookmarkEnd w:id="45"/>
      <w:bookmarkEnd w:id="46"/>
    </w:p>
    <w:p w14:paraId="522E4882" w14:textId="059381A2" w:rsidR="004A4E49" w:rsidRDefault="00BB240E" w:rsidP="00677A3C">
      <w:pPr>
        <w:pStyle w:val="Body0000after"/>
      </w:pPr>
      <w:r w:rsidRPr="00A340D6">
        <w:t>Papuan Malay is spoken in West Papua</w:t>
      </w:r>
      <w:r w:rsidR="00985482">
        <w:t>,</w:t>
      </w:r>
      <w:r w:rsidR="00877EA2">
        <w:rPr>
          <w:rStyle w:val="FootnoteReference"/>
        </w:rPr>
        <w:footnoteReference w:id="1"/>
      </w:r>
      <w:r w:rsidR="00985482">
        <w:t xml:space="preserve"> which covers the western part of the island of New Guinea. </w:t>
      </w:r>
      <w:r w:rsidR="005835E9">
        <w:t xml:space="preserve">The language is a </w:t>
      </w:r>
      <w:r w:rsidR="005835E9" w:rsidRPr="005835E9">
        <w:t>non-standard variety of Malay</w:t>
      </w:r>
      <w:r w:rsidR="005835E9">
        <w:t>, belonging to the Malayic branch</w:t>
      </w:r>
      <w:r w:rsidR="005835E9" w:rsidRPr="005835E9">
        <w:t xml:space="preserve"> </w:t>
      </w:r>
      <w:r w:rsidR="005835E9">
        <w:t>within the Austronesian language family.</w:t>
      </w:r>
      <w:r w:rsidR="005835E9">
        <w:rPr>
          <w:rStyle w:val="FootnoteReference"/>
        </w:rPr>
        <w:footnoteReference w:id="2"/>
      </w:r>
      <w:r w:rsidR="005835E9">
        <w:t xml:space="preserve"> </w:t>
      </w:r>
      <w:r w:rsidR="004A4E49">
        <w:t xml:space="preserve">Within the larger Malay continuum, Papuan Malay </w:t>
      </w:r>
      <w:r w:rsidR="004A4E49">
        <w:rPr>
          <w:lang w:eastAsia="en-US"/>
        </w:rPr>
        <w:t>forms a distinct, structurally coherent unit.</w:t>
      </w:r>
    </w:p>
    <w:p w14:paraId="409B1A11" w14:textId="7AAB4D01" w:rsidR="00A340D6" w:rsidRPr="00C109EA" w:rsidRDefault="004A4E49" w:rsidP="00A340D6">
      <w:pPr>
        <w:pStyle w:val="Body0500after"/>
      </w:pPr>
      <w:r>
        <w:t xml:space="preserve">In West Papua, </w:t>
      </w:r>
      <w:r w:rsidRPr="004A4E49">
        <w:t>Papuan Malay is the language of wider communication and</w:t>
      </w:r>
      <w:r>
        <w:t xml:space="preserve"> </w:t>
      </w:r>
      <w:r w:rsidRPr="004A4E49">
        <w:t>the first or second language for an ever-increasing number of people of the</w:t>
      </w:r>
      <w:r>
        <w:t xml:space="preserve"> </w:t>
      </w:r>
      <w:r w:rsidRPr="004A4E49">
        <w:t>area</w:t>
      </w:r>
      <w:r w:rsidR="009E5F48">
        <w:t xml:space="preserve"> (ca. </w:t>
      </w:r>
      <w:r w:rsidR="009E5F48" w:rsidRPr="00C109EA">
        <w:rPr>
          <w:lang w:eastAsia="en-US"/>
        </w:rPr>
        <w:t>1,100,000 or 1,200,000</w:t>
      </w:r>
      <w:r w:rsidR="009E5F48">
        <w:rPr>
          <w:lang w:eastAsia="en-US"/>
        </w:rPr>
        <w:t xml:space="preserve"> speakers).</w:t>
      </w:r>
      <w:r w:rsidRPr="004A4E49">
        <w:t xml:space="preserve"> While Papuan Malay is not officially recognized, and therefore not used</w:t>
      </w:r>
      <w:r>
        <w:t xml:space="preserve"> </w:t>
      </w:r>
      <w:r w:rsidRPr="004A4E49">
        <w:t>in formal government or educational settings or for religious preaching, it is</w:t>
      </w:r>
      <w:r>
        <w:t xml:space="preserve"> </w:t>
      </w:r>
      <w:r w:rsidRPr="004A4E49">
        <w:t>used in all other domains, including unofficial use in formal settings, and, to</w:t>
      </w:r>
      <w:r>
        <w:t xml:space="preserve"> </w:t>
      </w:r>
      <w:r w:rsidRPr="004A4E49">
        <w:t>some extent, in the public media.</w:t>
      </w:r>
    </w:p>
    <w:p w14:paraId="57A986D1" w14:textId="18B62B42" w:rsidR="00A340D6" w:rsidRPr="00C109EA" w:rsidRDefault="004A4E49" w:rsidP="00A340D6">
      <w:pPr>
        <w:pStyle w:val="Body0500after"/>
      </w:pPr>
      <w:r w:rsidRPr="00531893">
        <w:t>This grammar describes Papuan Malay</w:t>
      </w:r>
      <w:r>
        <w:t xml:space="preserve"> </w:t>
      </w:r>
      <w:r w:rsidRPr="00531893">
        <w:t>as spoken in the Sarmi area</w:t>
      </w:r>
      <w:r>
        <w:t xml:space="preserve">, which </w:t>
      </w:r>
      <w:r w:rsidRPr="00531893">
        <w:t>is located about 300 km west of Jayapura. Both towns are situated on th</w:t>
      </w:r>
      <w:r w:rsidR="009E5F48">
        <w:t>e northeast coast of West Papua</w:t>
      </w:r>
      <w:r>
        <w:t xml:space="preserve"> (</w:t>
      </w:r>
      <w:r w:rsidR="009E5F48">
        <w:t xml:space="preserve">see </w:t>
      </w:r>
      <w:r>
        <w:fldChar w:fldCharType="begin"/>
      </w:r>
      <w:r>
        <w:instrText xml:space="preserve"> REF _Ref417122110 \h </w:instrText>
      </w:r>
      <w:r>
        <w:fldChar w:fldCharType="separate"/>
      </w:r>
      <w:r w:rsidR="00154D81">
        <w:t xml:space="preserve">Figure </w:t>
      </w:r>
      <w:r w:rsidR="00154D81">
        <w:rPr>
          <w:noProof/>
          <w:cs/>
        </w:rPr>
        <w:t>‎</w:t>
      </w:r>
      <w:r w:rsidR="00154D81">
        <w:rPr>
          <w:noProof/>
        </w:rPr>
        <w:t>0</w:t>
      </w:r>
      <w:r w:rsidR="00154D81">
        <w:t>.</w:t>
      </w:r>
      <w:r w:rsidR="00154D81">
        <w:rPr>
          <w:noProof/>
        </w:rPr>
        <w:t>1</w:t>
      </w:r>
      <w:r>
        <w:fldChar w:fldCharType="end"/>
      </w:r>
      <w:r>
        <w:t xml:space="preserve"> on p. </w:t>
      </w:r>
      <w:r>
        <w:fldChar w:fldCharType="begin"/>
      </w:r>
      <w:r>
        <w:instrText xml:space="preserve"> PAGEREF _Ref417137560 \h </w:instrText>
      </w:r>
      <w:r>
        <w:fldChar w:fldCharType="separate"/>
      </w:r>
      <w:r w:rsidR="00154D81">
        <w:rPr>
          <w:noProof/>
        </w:rPr>
        <w:t>xxi</w:t>
      </w:r>
      <w:r>
        <w:fldChar w:fldCharType="end"/>
      </w:r>
      <w:r>
        <w:t xml:space="preserve"> and </w:t>
      </w:r>
      <w:r>
        <w:fldChar w:fldCharType="begin"/>
      </w:r>
      <w:r>
        <w:instrText xml:space="preserve"> REF _Ref417122114 \h </w:instrText>
      </w:r>
      <w:r>
        <w:fldChar w:fldCharType="separate"/>
      </w:r>
      <w:r w:rsidR="00154D81">
        <w:t xml:space="preserve">Figure </w:t>
      </w:r>
      <w:r w:rsidR="00154D81">
        <w:rPr>
          <w:noProof/>
          <w:cs/>
        </w:rPr>
        <w:t>‎</w:t>
      </w:r>
      <w:r w:rsidR="00154D81">
        <w:rPr>
          <w:noProof/>
        </w:rPr>
        <w:t>0</w:t>
      </w:r>
      <w:r w:rsidR="00154D81">
        <w:t>.</w:t>
      </w:r>
      <w:r w:rsidR="00154D81">
        <w:rPr>
          <w:noProof/>
        </w:rPr>
        <w:t>2</w:t>
      </w:r>
      <w:r>
        <w:fldChar w:fldCharType="end"/>
      </w:r>
      <w:r>
        <w:t xml:space="preserve"> on p. </w:t>
      </w:r>
      <w:r>
        <w:fldChar w:fldCharType="begin"/>
      </w:r>
      <w:r>
        <w:instrText xml:space="preserve"> PAGEREF _Ref373252478 \h </w:instrText>
      </w:r>
      <w:r>
        <w:fldChar w:fldCharType="separate"/>
      </w:r>
      <w:r w:rsidR="00154D81">
        <w:rPr>
          <w:noProof/>
        </w:rPr>
        <w:t>xxi</w:t>
      </w:r>
      <w:r>
        <w:fldChar w:fldCharType="end"/>
      </w:r>
      <w:r>
        <w:t>)</w:t>
      </w:r>
      <w:r w:rsidR="009E5F48">
        <w:t xml:space="preserve">. </w:t>
      </w:r>
      <w:r w:rsidRPr="004A4E49">
        <w:t xml:space="preserve">After a general introduction to the language, </w:t>
      </w:r>
      <w:r w:rsidR="009E5F48">
        <w:t>present</w:t>
      </w:r>
      <w:r w:rsidR="00A340D6">
        <w:t>ed</w:t>
      </w:r>
      <w:r w:rsidR="009E5F48">
        <w:t xml:space="preserve"> in this chapter, the </w:t>
      </w:r>
      <w:r w:rsidRPr="004A4E49">
        <w:t>grammar discusses the following topics, building up from smaller grammatical</w:t>
      </w:r>
      <w:r w:rsidR="009E5F48">
        <w:t xml:space="preserve"> </w:t>
      </w:r>
      <w:r w:rsidRPr="004A4E49">
        <w:t xml:space="preserve">constituents to larger ones: phonology, word formation, </w:t>
      </w:r>
      <w:r w:rsidR="009E5F48">
        <w:t xml:space="preserve">word classes, </w:t>
      </w:r>
      <w:r w:rsidRPr="004A4E49">
        <w:t xml:space="preserve">noun </w:t>
      </w:r>
      <w:r w:rsidR="009E5F48">
        <w:t xml:space="preserve">phrases, adnominal possessive relations, </w:t>
      </w:r>
      <w:r w:rsidRPr="004A4E49">
        <w:t>prepositional</w:t>
      </w:r>
      <w:r w:rsidR="009E5F48">
        <w:t xml:space="preserve"> </w:t>
      </w:r>
      <w:r w:rsidRPr="004A4E49">
        <w:t>phrases, verbal and nonverbal clauses, non-declarative clauses, and</w:t>
      </w:r>
      <w:r w:rsidR="009E5F48">
        <w:t xml:space="preserve"> </w:t>
      </w:r>
      <w:r w:rsidRPr="004A4E49">
        <w:t>conjunctions and constituent combining.</w:t>
      </w:r>
    </w:p>
    <w:p w14:paraId="1908F793" w14:textId="74F4AA9E" w:rsidR="00BB240E" w:rsidRPr="007A4B97" w:rsidRDefault="00BB240E" w:rsidP="00D9202C">
      <w:pPr>
        <w:pStyle w:val="Body0515after"/>
      </w:pPr>
      <w:r>
        <w:t>This chapter provides an introduction to Papuan Malay. The first section give</w:t>
      </w:r>
      <w:r w:rsidR="00D9202C">
        <w:t>s</w:t>
      </w:r>
      <w:r>
        <w:t xml:space="preserve"> a brief introduction to the larger geographical setting of Papuan Malay (§</w:t>
      </w:r>
      <w:r>
        <w:fldChar w:fldCharType="begin"/>
      </w:r>
      <w:r>
        <w:instrText xml:space="preserve"> REF _Ref438036540 \w \h </w:instrText>
      </w:r>
      <w:r>
        <w:fldChar w:fldCharType="separate"/>
      </w:r>
      <w:r w:rsidR="00154D81">
        <w:rPr>
          <w:cs/>
        </w:rPr>
        <w:t>‎</w:t>
      </w:r>
      <w:r w:rsidR="00154D81">
        <w:t>1.1</w:t>
      </w:r>
      <w:r>
        <w:fldChar w:fldCharType="end"/>
      </w:r>
      <w:r>
        <w:t>). The genetic affiliations and the dialect situation of the language are discussed in §</w:t>
      </w:r>
      <w:r>
        <w:fldChar w:fldCharType="begin"/>
      </w:r>
      <w:r>
        <w:instrText xml:space="preserve"> REF _Ref370323838 \w \h </w:instrText>
      </w:r>
      <w:r>
        <w:fldChar w:fldCharType="separate"/>
      </w:r>
      <w:r w:rsidR="00154D81">
        <w:rPr>
          <w:cs/>
        </w:rPr>
        <w:t>‎</w:t>
      </w:r>
      <w:r w:rsidR="00154D81">
        <w:t>1.2</w:t>
      </w:r>
      <w:r>
        <w:fldChar w:fldCharType="end"/>
      </w:r>
      <w:r>
        <w:t xml:space="preserve"> and §</w:t>
      </w:r>
      <w:r>
        <w:fldChar w:fldCharType="begin"/>
      </w:r>
      <w:r>
        <w:instrText xml:space="preserve"> REF _Ref369774161 \w \h </w:instrText>
      </w:r>
      <w:r>
        <w:fldChar w:fldCharType="separate"/>
      </w:r>
      <w:r w:rsidR="00154D81">
        <w:rPr>
          <w:cs/>
        </w:rPr>
        <w:t>‎</w:t>
      </w:r>
      <w:r w:rsidR="00154D81">
        <w:t>1.3</w:t>
      </w:r>
      <w:r>
        <w:fldChar w:fldCharType="end"/>
      </w:r>
      <w:r>
        <w:t>, respectively. The linguistic setting of Papuan Malay is examined in §</w:t>
      </w:r>
      <w:r>
        <w:fldChar w:fldCharType="begin"/>
      </w:r>
      <w:r>
        <w:instrText xml:space="preserve"> REF _Ref370323841 \w \h </w:instrText>
      </w:r>
      <w:r>
        <w:fldChar w:fldCharType="separate"/>
      </w:r>
      <w:r w:rsidR="00154D81">
        <w:rPr>
          <w:cs/>
        </w:rPr>
        <w:t>‎</w:t>
      </w:r>
      <w:r w:rsidR="00154D81">
        <w:t>1.4</w:t>
      </w:r>
      <w:r>
        <w:fldChar w:fldCharType="end"/>
      </w:r>
      <w:r>
        <w:t>, followed in §</w:t>
      </w:r>
      <w:r>
        <w:fldChar w:fldCharType="begin"/>
      </w:r>
      <w:r>
        <w:instrText xml:space="preserve"> REF _Ref370323844 \w \h </w:instrText>
      </w:r>
      <w:r>
        <w:fldChar w:fldCharType="separate"/>
      </w:r>
      <w:r w:rsidR="00154D81">
        <w:rPr>
          <w:cs/>
        </w:rPr>
        <w:t>‎</w:t>
      </w:r>
      <w:r w:rsidR="00154D81">
        <w:t>1.5</w:t>
      </w:r>
      <w:r>
        <w:fldChar w:fldCharType="end"/>
      </w:r>
      <w:r>
        <w:t xml:space="preserve"> by a description of its sociolinguistic profile and in §</w:t>
      </w:r>
      <w:r>
        <w:fldChar w:fldCharType="begin"/>
      </w:r>
      <w:r>
        <w:instrText xml:space="preserve"> REF _Ref438029386 \w \h </w:instrText>
      </w:r>
      <w:r>
        <w:fldChar w:fldCharType="separate"/>
      </w:r>
      <w:r w:rsidR="00154D81">
        <w:rPr>
          <w:cs/>
        </w:rPr>
        <w:t>‎</w:t>
      </w:r>
      <w:r w:rsidR="00154D81">
        <w:t>1.6</w:t>
      </w:r>
      <w:r>
        <w:fldChar w:fldCharType="end"/>
      </w:r>
      <w:r>
        <w:t xml:space="preserve"> of its typological profile. Pertinent demographic information is given in §</w:t>
      </w:r>
      <w:r>
        <w:fldChar w:fldCharType="begin"/>
      </w:r>
      <w:r>
        <w:instrText xml:space="preserve"> REF _Ref438030150 \w \h </w:instrText>
      </w:r>
      <w:r>
        <w:fldChar w:fldCharType="separate"/>
      </w:r>
      <w:r w:rsidR="00154D81">
        <w:rPr>
          <w:cs/>
        </w:rPr>
        <w:t>‎</w:t>
      </w:r>
      <w:r w:rsidR="00154D81">
        <w:t>1.7</w:t>
      </w:r>
      <w:r>
        <w:fldChar w:fldCharType="end"/>
      </w:r>
      <w:r>
        <w:t>, and an overview of the history of Papuan Malay is presented in §</w:t>
      </w:r>
      <w:r>
        <w:fldChar w:fldCharType="begin"/>
      </w:r>
      <w:r>
        <w:instrText xml:space="preserve"> REF _Ref438030300 \w \h </w:instrText>
      </w:r>
      <w:r>
        <w:fldChar w:fldCharType="separate"/>
      </w:r>
      <w:r w:rsidR="00154D81">
        <w:rPr>
          <w:cs/>
        </w:rPr>
        <w:t>‎</w:t>
      </w:r>
      <w:r w:rsidR="00154D81">
        <w:t>1.8</w:t>
      </w:r>
      <w:r>
        <w:fldChar w:fldCharType="end"/>
      </w:r>
      <w:r>
        <w:t>. Previous research on the language is summarized in §</w:t>
      </w:r>
      <w:r>
        <w:fldChar w:fldCharType="begin"/>
      </w:r>
      <w:r>
        <w:instrText xml:space="preserve"> REF _Ref438028967 \w \h </w:instrText>
      </w:r>
      <w:r>
        <w:fldChar w:fldCharType="separate"/>
      </w:r>
      <w:r w:rsidR="00154D81">
        <w:rPr>
          <w:cs/>
        </w:rPr>
        <w:t>‎</w:t>
      </w:r>
      <w:r w:rsidR="00154D81">
        <w:t>1.9</w:t>
      </w:r>
      <w:r>
        <w:fldChar w:fldCharType="end"/>
      </w:r>
      <w:r>
        <w:t>, followed in §</w:t>
      </w:r>
      <w:r>
        <w:fldChar w:fldCharType="begin"/>
      </w:r>
      <w:r>
        <w:instrText xml:space="preserve"> REF _Ref369971555 \w \h </w:instrText>
      </w:r>
      <w:r>
        <w:fldChar w:fldCharType="separate"/>
      </w:r>
      <w:r w:rsidR="00154D81">
        <w:rPr>
          <w:cs/>
        </w:rPr>
        <w:t>‎</w:t>
      </w:r>
      <w:r w:rsidR="00154D81">
        <w:t>1.10</w:t>
      </w:r>
      <w:r>
        <w:fldChar w:fldCharType="end"/>
      </w:r>
      <w:r>
        <w:t xml:space="preserve">, </w:t>
      </w:r>
      <w:r w:rsidR="00D9202C">
        <w:t xml:space="preserve">by </w:t>
      </w:r>
      <w:r>
        <w:t>a brief overview of available materials in Papuan Malay. Finally, in §</w:t>
      </w:r>
      <w:r>
        <w:fldChar w:fldCharType="begin"/>
      </w:r>
      <w:r>
        <w:instrText xml:space="preserve"> REF _Ref370323854 \w \h </w:instrText>
      </w:r>
      <w:r>
        <w:fldChar w:fldCharType="separate"/>
      </w:r>
      <w:r w:rsidR="00154D81">
        <w:rPr>
          <w:cs/>
        </w:rPr>
        <w:t>‎</w:t>
      </w:r>
      <w:r w:rsidR="00154D81">
        <w:t>1.11</w:t>
      </w:r>
      <w:r>
        <w:fldChar w:fldCharType="end"/>
      </w:r>
      <w:r>
        <w:t>, methodological aspects of the present study are described.</w:t>
      </w:r>
    </w:p>
    <w:p w14:paraId="105E1A1B" w14:textId="5B8DCAD2" w:rsidR="00A340D6" w:rsidRDefault="00BB240E" w:rsidP="00BB240E">
      <w:pPr>
        <w:pStyle w:val="Heading2"/>
      </w:pPr>
      <w:bookmarkStart w:id="49" w:name="_Ref438036540"/>
      <w:bookmarkStart w:id="50" w:name="_Toc440455482"/>
      <w:r>
        <w:t>Geographical setting</w:t>
      </w:r>
      <w:bookmarkEnd w:id="49"/>
      <w:bookmarkEnd w:id="50"/>
    </w:p>
    <w:p w14:paraId="1DA5F232" w14:textId="72601F5D" w:rsidR="00A340D6" w:rsidRDefault="004D4C24" w:rsidP="00BB240E">
      <w:pPr>
        <w:autoSpaceDE w:val="0"/>
        <w:autoSpaceDN w:val="0"/>
        <w:adjustRightInd w:val="0"/>
      </w:pPr>
      <w:r>
        <w:rPr>
          <w:szCs w:val="20"/>
        </w:rPr>
        <w:t>Papuan Malay is mostly spoken in the coastal areas of West Papua. As there is a profusion of terms related to this geographical area, some terms need to be defined before providing more information on the geographical setting of Papuan Malay.</w:t>
      </w:r>
    </w:p>
    <w:p w14:paraId="49B9141F" w14:textId="3B17DDC7" w:rsidR="00A340D6" w:rsidRDefault="00B7093A" w:rsidP="00A340D6">
      <w:pPr>
        <w:pStyle w:val="Body0500after"/>
      </w:pPr>
      <w:r w:rsidRPr="00A340D6">
        <w:t>“</w:t>
      </w:r>
      <w:r w:rsidR="00985482" w:rsidRPr="00A340D6">
        <w:t>West Papua</w:t>
      </w:r>
      <w:r w:rsidRPr="00A340D6">
        <w:t>”</w:t>
      </w:r>
      <w:r w:rsidR="00FC504C" w:rsidRPr="00A340D6">
        <w:t>, the term adopted in this book,</w:t>
      </w:r>
      <w:r w:rsidR="00985482" w:rsidRPr="00A340D6">
        <w:t xml:space="preserve"> denotes the western part of the island of New Guinea. More precisely, the term </w:t>
      </w:r>
      <w:r w:rsidR="00031F56" w:rsidRPr="00A340D6">
        <w:t xml:space="preserve">describes </w:t>
      </w:r>
      <w:r w:rsidR="00985482" w:rsidRPr="00A340D6">
        <w:t>the entire area west of the Papua New Guinea border up to the western coast of the Bird</w:t>
      </w:r>
      <w:r w:rsidRPr="00A340D6">
        <w:t>’</w:t>
      </w:r>
      <w:r w:rsidR="00985482" w:rsidRPr="00A340D6">
        <w:t xml:space="preserve">s Head, as </w:t>
      </w:r>
      <w:r w:rsidR="00B71520" w:rsidRPr="00A340D6">
        <w:t>show</w:t>
      </w:r>
      <w:r w:rsidR="004C1394" w:rsidRPr="00A340D6">
        <w:t>n</w:t>
      </w:r>
      <w:r w:rsidR="00B71520" w:rsidRPr="00A340D6">
        <w:t xml:space="preserve"> in</w:t>
      </w:r>
      <w:r w:rsidR="00985482" w:rsidRPr="00A340D6">
        <w:t xml:space="preserve"> </w:t>
      </w:r>
      <w:r w:rsidR="00F975E3" w:rsidRPr="00A340D6">
        <w:fldChar w:fldCharType="begin"/>
      </w:r>
      <w:r w:rsidR="00F975E3" w:rsidRPr="00A340D6">
        <w:instrText xml:space="preserve"> REF _Ref417122110 \h </w:instrText>
      </w:r>
      <w:r w:rsidR="00523040" w:rsidRPr="00A340D6">
        <w:instrText xml:space="preserve"> \* MERGEFORMAT </w:instrText>
      </w:r>
      <w:r w:rsidR="00F975E3" w:rsidRPr="00A340D6">
        <w:fldChar w:fldCharType="separate"/>
      </w:r>
      <w:r w:rsidR="00154D81">
        <w:t xml:space="preserve">Figure </w:t>
      </w:r>
      <w:r w:rsidR="00154D81">
        <w:rPr>
          <w:noProof/>
          <w:cs/>
        </w:rPr>
        <w:t>‎</w:t>
      </w:r>
      <w:r w:rsidR="00154D81">
        <w:rPr>
          <w:noProof/>
        </w:rPr>
        <w:t>0.1</w:t>
      </w:r>
      <w:r w:rsidR="00F975E3" w:rsidRPr="00A340D6">
        <w:fldChar w:fldCharType="end"/>
      </w:r>
      <w:r w:rsidR="00F975E3" w:rsidRPr="00A340D6">
        <w:t xml:space="preserve"> </w:t>
      </w:r>
      <w:r w:rsidR="00985482" w:rsidRPr="00A340D6">
        <w:t>(p.</w:t>
      </w:r>
      <w:r w:rsidR="007745CB" w:rsidRPr="00A340D6">
        <w:t xml:space="preserve"> </w:t>
      </w:r>
      <w:r w:rsidR="007745CB" w:rsidRPr="00A340D6">
        <w:fldChar w:fldCharType="begin"/>
      </w:r>
      <w:r w:rsidR="007745CB" w:rsidRPr="00A340D6">
        <w:instrText xml:space="preserve"> PAGEREF _Ref417137560 \h </w:instrText>
      </w:r>
      <w:r w:rsidR="007745CB" w:rsidRPr="00A340D6">
        <w:fldChar w:fldCharType="separate"/>
      </w:r>
      <w:r w:rsidR="00154D81">
        <w:rPr>
          <w:noProof/>
        </w:rPr>
        <w:t>xxi</w:t>
      </w:r>
      <w:r w:rsidR="007745CB" w:rsidRPr="00A340D6">
        <w:fldChar w:fldCharType="end"/>
      </w:r>
      <w:r w:rsidR="00BB240E">
        <w:t>; see also §</w:t>
      </w:r>
      <w:r w:rsidR="00BB240E">
        <w:fldChar w:fldCharType="begin"/>
      </w:r>
      <w:r w:rsidR="00BB240E">
        <w:instrText xml:space="preserve"> REF _Ref370323233 \w \h </w:instrText>
      </w:r>
      <w:r w:rsidR="00BB240E">
        <w:fldChar w:fldCharType="separate"/>
      </w:r>
      <w:r w:rsidR="00154D81">
        <w:rPr>
          <w:cs/>
        </w:rPr>
        <w:t>‎</w:t>
      </w:r>
      <w:r w:rsidR="00154D81">
        <w:t>1.11.2</w:t>
      </w:r>
      <w:r w:rsidR="00BB240E">
        <w:fldChar w:fldCharType="end"/>
      </w:r>
      <w:r w:rsidR="00BB240E">
        <w:t xml:space="preserve"> regarding the larger setting of the research </w:t>
      </w:r>
      <w:r w:rsidR="00BB240E">
        <w:lastRenderedPageBreak/>
        <w:t>location</w:t>
      </w:r>
      <w:r w:rsidR="00985482" w:rsidRPr="00A340D6">
        <w:t>).</w:t>
      </w:r>
      <w:r w:rsidR="00985482" w:rsidRPr="00A340D6">
        <w:rPr>
          <w:rStyle w:val="FootnoteReference"/>
        </w:rPr>
        <w:footnoteReference w:id="3"/>
      </w:r>
      <w:r w:rsidR="00985482" w:rsidRPr="00A340D6">
        <w:t xml:space="preserve"> In addition to the name </w:t>
      </w:r>
      <w:r w:rsidRPr="00A340D6">
        <w:t>“</w:t>
      </w:r>
      <w:r w:rsidR="00985482" w:rsidRPr="00A340D6">
        <w:t>West Papua</w:t>
      </w:r>
      <w:r w:rsidRPr="00A340D6">
        <w:t>”</w:t>
      </w:r>
      <w:r w:rsidR="00985482" w:rsidRPr="00A340D6">
        <w:t xml:space="preserve">, two related terms are used in subsequent sections, namely </w:t>
      </w:r>
      <w:r w:rsidRPr="00A340D6">
        <w:t>“</w:t>
      </w:r>
      <w:r w:rsidR="00985482" w:rsidRPr="00A340D6">
        <w:t>Papua province</w:t>
      </w:r>
      <w:r w:rsidRPr="00A340D6">
        <w:t>”</w:t>
      </w:r>
      <w:r w:rsidR="00985482" w:rsidRPr="00A340D6">
        <w:t xml:space="preserve"> and </w:t>
      </w:r>
      <w:r w:rsidRPr="00A340D6">
        <w:t>“</w:t>
      </w:r>
      <w:r w:rsidR="00985482" w:rsidRPr="00A340D6">
        <w:t>Papua Barat province</w:t>
      </w:r>
      <w:r w:rsidRPr="00A340D6">
        <w:t>”</w:t>
      </w:r>
      <w:r w:rsidR="00985482" w:rsidRPr="00A340D6">
        <w:t>. Both refer to administrative entities within West Papua. As illustrated in</w:t>
      </w:r>
      <w:r w:rsidR="00F975E3" w:rsidRPr="00A340D6">
        <w:t xml:space="preserve"> </w:t>
      </w:r>
      <w:r w:rsidR="00F975E3" w:rsidRPr="00A340D6">
        <w:fldChar w:fldCharType="begin"/>
      </w:r>
      <w:r w:rsidR="00F975E3" w:rsidRPr="00A340D6">
        <w:instrText xml:space="preserve"> REF _Ref417122114 \h </w:instrText>
      </w:r>
      <w:r w:rsidR="00523040" w:rsidRPr="00A340D6">
        <w:instrText xml:space="preserve"> \* MERGEFORMAT </w:instrText>
      </w:r>
      <w:r w:rsidR="00F975E3" w:rsidRPr="00A340D6">
        <w:fldChar w:fldCharType="separate"/>
      </w:r>
      <w:r w:rsidR="00154D81">
        <w:t xml:space="preserve">Figure </w:t>
      </w:r>
      <w:r w:rsidR="00154D81">
        <w:rPr>
          <w:noProof/>
          <w:cs/>
        </w:rPr>
        <w:t>‎</w:t>
      </w:r>
      <w:r w:rsidR="00154D81">
        <w:rPr>
          <w:noProof/>
        </w:rPr>
        <w:t>0.2</w:t>
      </w:r>
      <w:r w:rsidR="00F975E3" w:rsidRPr="00A340D6">
        <w:fldChar w:fldCharType="end"/>
      </w:r>
      <w:r w:rsidR="00985482" w:rsidRPr="00A340D6">
        <w:t xml:space="preserve"> </w:t>
      </w:r>
      <w:r w:rsidR="00A33390" w:rsidRPr="00A340D6">
        <w:t xml:space="preserve">(p. </w:t>
      </w:r>
      <w:r w:rsidR="00A33390" w:rsidRPr="00A340D6">
        <w:fldChar w:fldCharType="begin"/>
      </w:r>
      <w:r w:rsidR="00A33390" w:rsidRPr="00A340D6">
        <w:instrText xml:space="preserve"> PAGEREF _Ref373252478 \h </w:instrText>
      </w:r>
      <w:r w:rsidR="00A33390" w:rsidRPr="00A340D6">
        <w:fldChar w:fldCharType="separate"/>
      </w:r>
      <w:r w:rsidR="00154D81">
        <w:rPr>
          <w:noProof/>
        </w:rPr>
        <w:t>xxi</w:t>
      </w:r>
      <w:r w:rsidR="00A33390" w:rsidRPr="00A340D6">
        <w:fldChar w:fldCharType="end"/>
      </w:r>
      <w:r w:rsidR="00A33390" w:rsidRPr="00A340D6">
        <w:t>)</w:t>
      </w:r>
      <w:r w:rsidR="00985482" w:rsidRPr="00A340D6">
        <w:t>, Papua province covers the area west of the Papua New Guinea border up to the Bird</w:t>
      </w:r>
      <w:r w:rsidRPr="00A340D6">
        <w:t>’</w:t>
      </w:r>
      <w:r w:rsidR="00985482" w:rsidRPr="00A340D6">
        <w:t>s Neck; the provincial capital is Jayapura. Papua Barat province, with its capital Manokwari, covers the Bird</w:t>
      </w:r>
      <w:r w:rsidRPr="00A340D6">
        <w:t>’</w:t>
      </w:r>
      <w:r w:rsidR="00985482" w:rsidRPr="00A340D6">
        <w:t>s Head.</w:t>
      </w:r>
    </w:p>
    <w:p w14:paraId="4C452293" w14:textId="5F3F4E53" w:rsidR="00A340D6" w:rsidRDefault="00A340D6" w:rsidP="006C6BA0">
      <w:pPr>
        <w:pStyle w:val="Body0500after"/>
      </w:pPr>
      <w:r w:rsidRPr="00C109EA">
        <w:t>West Papua occupies the western part of New Guinea</w:t>
      </w:r>
      <w:r w:rsidR="004D4C24">
        <w:t xml:space="preserve"> which belongs to the eastern Malay </w:t>
      </w:r>
      <w:r w:rsidR="000441FA">
        <w:t>Archipelago</w:t>
      </w:r>
      <w:r w:rsidRPr="00C109EA">
        <w:t>. With its 317,062 square km</w:t>
      </w:r>
      <w:r>
        <w:t>,</w:t>
      </w:r>
      <w:r w:rsidRPr="00C109EA">
        <w:t xml:space="preserve"> it covers about 40% of New Guinea</w:t>
      </w:r>
      <w:r>
        <w:t>’</w:t>
      </w:r>
      <w:r w:rsidRPr="00C109EA">
        <w:t>s landmass. Its length from the border with Papua New Guinea in the east to the western tip of the Bird</w:t>
      </w:r>
      <w:r>
        <w:t>’</w:t>
      </w:r>
      <w:r w:rsidRPr="00C109EA">
        <w:t xml:space="preserve">s Head is about 1,200 km. Its north-south </w:t>
      </w:r>
      <w:r>
        <w:t xml:space="preserve">extension </w:t>
      </w:r>
      <w:r w:rsidRPr="00C109EA">
        <w:t>along the border with Papua New Guinea is about 700 km. The central part of West Papua is dominated by the Maoke Mountains</w:t>
      </w:r>
      <w:r w:rsidR="00EA1EDB">
        <w:t xml:space="preserve">. They are </w:t>
      </w:r>
      <w:r w:rsidRPr="00C109EA">
        <w:t>an extension of the mountain ranges of Papua New Guinea</w:t>
      </w:r>
      <w:r w:rsidR="00EA1EDB">
        <w:t xml:space="preserve"> and, for the most part, </w:t>
      </w:r>
      <w:r w:rsidRPr="00C109EA">
        <w:t>covered with tropical rainforest</w:t>
      </w:r>
      <w:r w:rsidR="00EA1EDB">
        <w:t xml:space="preserve">. The northern and southern lowlands are covered with lowland rain and freshwater swamp forests which are drained by major river systems, such as the Mamberamo in the north and the Digul in the south. </w:t>
      </w:r>
      <w:r>
        <w:t>(</w:t>
      </w:r>
      <w:r w:rsidR="00EA1EDB">
        <w:t xml:space="preserve">See </w:t>
      </w:r>
      <w:r w:rsidRPr="0036505B">
        <w:rPr>
          <w:rStyle w:val="Citation"/>
        </w:rPr>
        <w:fldChar w:fldCharType="begin"/>
      </w:r>
      <w:r w:rsidR="003A5B20">
        <w:rPr>
          <w:rStyle w:val="Citation"/>
        </w:rPr>
        <w:instrText>ADDIN CITAVI.PLACEHOLDER 4077c5f3-eff6-4cf5-b598-4987e45a34b7 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bmN5Y2xvcMOmZGlhIEJyaXRhbm5pY2EgSW5jLiAyMDAxYS08L1RleHQ+DQogICAgPC9UZXh0VW5pdD4NCiAgPC9UZXh0VW5pdHM+DQo8L1BsYWNlaG9sZGVyPg==</w:instrText>
      </w:r>
      <w:r w:rsidRPr="0036505B">
        <w:rPr>
          <w:rStyle w:val="Citation"/>
        </w:rPr>
        <w:fldChar w:fldCharType="separate"/>
      </w:r>
      <w:bookmarkStart w:id="55" w:name="_CTVP0014077c5f3eff64cf5b5984987e45a34b7"/>
      <w:r w:rsidR="0092006B">
        <w:rPr>
          <w:rStyle w:val="Citation"/>
        </w:rPr>
        <w:t>Encyclopædia Britannica Inc. 2001a-</w:t>
      </w:r>
      <w:bookmarkEnd w:id="55"/>
      <w:r w:rsidRPr="0036505B">
        <w:rPr>
          <w:rStyle w:val="Citation"/>
        </w:rPr>
        <w:fldChar w:fldCharType="end"/>
      </w:r>
      <w:r w:rsidRPr="0036505B">
        <w:rPr>
          <w:rStyle w:val="Citation"/>
        </w:rPr>
        <w:t>;</w:t>
      </w:r>
      <w:r w:rsidRPr="00513C8C">
        <w:rPr>
          <w:rStyle w:val="Citation"/>
        </w:rPr>
        <w:t xml:space="preserve"> </w:t>
      </w:r>
      <w:r w:rsidRPr="0036505B">
        <w:rPr>
          <w:rStyle w:val="Citation"/>
        </w:rPr>
        <w:fldChar w:fldCharType="begin"/>
      </w:r>
      <w:r w:rsidR="003A5B20">
        <w:rPr>
          <w:rStyle w:val="Citation"/>
        </w:rPr>
        <w:instrText>ADDIN CITAVI.PLACEHOLDER afc6631c-2114-491f-b22b-10ae66fb425e PFBsYWNlaG9sZGVyPg0KICA8QWRkSW5WZXJzaW9uPjUuMi4wLjg8L0FkZEluVmVyc2lvbj4NCiAgPElkPmFmYzY2MzFjLTIxMTQtNDkxZi1iMjJiLTEwYWU2NmZiNDI1ZTwvSWQ+DQogIDxFbnRyaWVzPg0KICAgIDxFbnRyeT4NCiAgICAgIDxJZD4yZTBlOGZjOC03ZWQzLTRlNjAtODY3MS1iMzdhOWNjODhjYjY8L0lkPg0KICAgICAgPE5vUGFyPnRydWU8L05vUGFyPg0KICAgICAgPFJlZmVyZW5jZUlkPjM4OTA3ZWZlLWQ0Y2QtNGE4ZS04ZDFlLTFjMWFlZTYxYmY3N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xYi08L1RleHQ+DQogICAgPC9UZXh0VW5pdD4NCiAgPC9UZXh0VW5pdHM+DQo8L1BsYWNlaG9sZGVyPg==</w:instrText>
      </w:r>
      <w:r w:rsidRPr="0036505B">
        <w:rPr>
          <w:rStyle w:val="Citation"/>
        </w:rPr>
        <w:fldChar w:fldCharType="separate"/>
      </w:r>
      <w:bookmarkStart w:id="56" w:name="_CTVP001afc6631c2114491fb22b10ae66fb425e"/>
      <w:r w:rsidR="0092006B">
        <w:rPr>
          <w:rStyle w:val="Citation"/>
        </w:rPr>
        <w:t>2001b-</w:t>
      </w:r>
      <w:bookmarkEnd w:id="56"/>
      <w:r w:rsidRPr="0036505B">
        <w:rPr>
          <w:rStyle w:val="Citation"/>
        </w:rPr>
        <w:fldChar w:fldCharType="end"/>
      </w:r>
      <w:r w:rsidR="00EA1EDB">
        <w:rPr>
          <w:rStyle w:val="Citation"/>
        </w:rPr>
        <w:t>.</w:t>
      </w:r>
      <w:r w:rsidRPr="00C109EA">
        <w:t>)</w:t>
      </w:r>
    </w:p>
    <w:p w14:paraId="61BA643A" w14:textId="70792BC8" w:rsidR="00EA1EDB" w:rsidRPr="00EA1EDB" w:rsidRDefault="00EA1EDB" w:rsidP="006C6BA0">
      <w:pPr>
        <w:pStyle w:val="Body0515after"/>
      </w:pPr>
      <w:r>
        <w:rPr>
          <w:rStyle w:val="Citation"/>
        </w:rPr>
        <w:t xml:space="preserve">Major areas with </w:t>
      </w:r>
      <w:r w:rsidRPr="00EA1EDB">
        <w:t>substantial concentration</w:t>
      </w:r>
      <w:r>
        <w:t>s</w:t>
      </w:r>
      <w:r w:rsidRPr="00EA1EDB">
        <w:t xml:space="preserve"> of P</w:t>
      </w:r>
      <w:r>
        <w:t xml:space="preserve">apuan Malay speakers are the </w:t>
      </w:r>
      <w:r w:rsidR="00B34FD2">
        <w:t xml:space="preserve">coastal </w:t>
      </w:r>
      <w:r>
        <w:t xml:space="preserve">urban areas of Jayapura and Sarmi on the north coast, </w:t>
      </w:r>
      <w:r w:rsidR="00B34FD2">
        <w:t>Merauke and</w:t>
      </w:r>
      <w:r w:rsidR="00B84C18">
        <w:t xml:space="preserve"> Timika on the south coast, Fakf</w:t>
      </w:r>
      <w:r w:rsidR="00B34FD2">
        <w:t xml:space="preserve">ak and </w:t>
      </w:r>
      <w:r>
        <w:t xml:space="preserve">Sorong </w:t>
      </w:r>
      <w:r w:rsidR="00B34FD2">
        <w:t xml:space="preserve">in the western part </w:t>
      </w:r>
      <w:r>
        <w:t>and Manokwari in the northeastern part of the Bird’s Head</w:t>
      </w:r>
      <w:r w:rsidR="00B34FD2">
        <w:t xml:space="preserve">, and Serui on Yapen Island in </w:t>
      </w:r>
      <w:r w:rsidR="00B34FD2" w:rsidRPr="00C109EA">
        <w:t>Cenderawasih Bay</w:t>
      </w:r>
      <w:r w:rsidR="00B34FD2">
        <w:t xml:space="preserve">. </w:t>
      </w:r>
      <w:r w:rsidRPr="00EA1EDB">
        <w:t xml:space="preserve">Other areas </w:t>
      </w:r>
      <w:r w:rsidR="00B34FD2">
        <w:t xml:space="preserve">with </w:t>
      </w:r>
      <w:r w:rsidRPr="00EA1EDB">
        <w:t xml:space="preserve">substantial </w:t>
      </w:r>
      <w:r w:rsidR="00B34FD2">
        <w:t xml:space="preserve">speaker numbers most likely </w:t>
      </w:r>
      <w:r w:rsidRPr="00EA1EDB">
        <w:t>include Nabire</w:t>
      </w:r>
      <w:r w:rsidR="00B34FD2">
        <w:t xml:space="preserve"> in the Bird’s Neck</w:t>
      </w:r>
      <w:r w:rsidRPr="00EA1EDB">
        <w:t>, Biak</w:t>
      </w:r>
      <w:r w:rsidR="00B34FD2">
        <w:t xml:space="preserve"> Island in </w:t>
      </w:r>
      <w:r w:rsidR="00B34FD2" w:rsidRPr="00C109EA">
        <w:t>Cenderawasih Bay</w:t>
      </w:r>
      <w:r w:rsidRPr="00EA1EDB">
        <w:t>, and possibly Wamena</w:t>
      </w:r>
      <w:r w:rsidR="00B34FD2">
        <w:t xml:space="preserve"> in the highlands in central West Papua. (See </w:t>
      </w:r>
      <w:r w:rsidR="006C6BA0" w:rsidRPr="00EA1EDB">
        <w:rPr>
          <w:rStyle w:val="Citation"/>
        </w:rPr>
        <w:fldChar w:fldCharType="begin"/>
      </w:r>
      <w:r w:rsidR="006C6BA0">
        <w:rPr>
          <w:rStyle w:val="Citation"/>
        </w:rPr>
        <w:instrText>ADDIN CITAVI.PLACEHOLDER 85de78cb-a54a-4f78-8c8c-1b53b6f723b1 PFBsYWNlaG9sZGVyPg0KICA8QWRkSW5WZXJzaW9uPjUuMi4wLjg8L0FkZEluVmVyc2lvbj4NCiAgPElkPjg1ZGU3OGNiLWE1NGEtNGY3OC04YzhjLTFiNTNiNmY3MjNiMTwvSWQ+DQogIDxFbnRyaWVzPg0KICAgIDxFbnRyeT4NCiAgICAgIDxJZD4xMmRmMWM4My1mMTRjLTRkMjQtYmFjMC02MmVlMTQ1YTE2M2Y8L0lkPg0KICAgICAgPE5vUGFyPnRydWU8L05vUGFy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x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lNjb3R0IGV0IGFsLiAyMDA4Oi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ldCBhbC4gMjAwODogMTA8L1RleHQ+DQogICAgPC9UZXh0VW5pdD4NCiAgPC9UZXh0VW5pdHM+DQo8L1BsYWNlaG9sZGVyPg==</w:instrText>
      </w:r>
      <w:r w:rsidR="006C6BA0" w:rsidRPr="00EA1EDB">
        <w:rPr>
          <w:rStyle w:val="Citation"/>
        </w:rPr>
        <w:fldChar w:fldCharType="separate"/>
      </w:r>
      <w:bookmarkStart w:id="57" w:name="_CTVP00185de78cba54a4f788c8c1b53b6f723b1"/>
      <w:r w:rsidR="0092006B">
        <w:rPr>
          <w:rStyle w:val="Citation"/>
        </w:rPr>
        <w:t>Scott et al. 2008: 10</w:t>
      </w:r>
      <w:bookmarkEnd w:id="57"/>
      <w:r w:rsidR="006C6BA0" w:rsidRPr="00EA1EDB">
        <w:rPr>
          <w:rStyle w:val="Citation"/>
        </w:rPr>
        <w:fldChar w:fldCharType="end"/>
      </w:r>
      <w:r w:rsidR="006C6BA0" w:rsidRPr="006C6BA0">
        <w:t xml:space="preserve">; </w:t>
      </w:r>
      <w:r w:rsidR="006C6BA0">
        <w:t xml:space="preserve">see also </w:t>
      </w:r>
      <w:r w:rsidR="00B34FD2" w:rsidRPr="00A340D6">
        <w:fldChar w:fldCharType="begin"/>
      </w:r>
      <w:r w:rsidR="00B34FD2" w:rsidRPr="00A340D6">
        <w:instrText xml:space="preserve"> REF _Ref417122114 \h  \* MERGEFORMAT </w:instrText>
      </w:r>
      <w:r w:rsidR="00B34FD2" w:rsidRPr="00A340D6">
        <w:fldChar w:fldCharType="separate"/>
      </w:r>
      <w:r w:rsidR="00154D81">
        <w:t xml:space="preserve">Figure </w:t>
      </w:r>
      <w:r w:rsidR="00154D81">
        <w:rPr>
          <w:noProof/>
          <w:cs/>
        </w:rPr>
        <w:t>‎</w:t>
      </w:r>
      <w:r w:rsidR="00154D81">
        <w:rPr>
          <w:noProof/>
        </w:rPr>
        <w:t>0.2</w:t>
      </w:r>
      <w:r w:rsidR="00B34FD2" w:rsidRPr="00A340D6">
        <w:fldChar w:fldCharType="end"/>
      </w:r>
      <w:r w:rsidR="00B34FD2" w:rsidRPr="00A340D6">
        <w:t xml:space="preserve"> </w:t>
      </w:r>
      <w:r w:rsidR="00B34FD2">
        <w:t xml:space="preserve">on p. </w:t>
      </w:r>
      <w:r w:rsidR="00B34FD2" w:rsidRPr="00A340D6">
        <w:fldChar w:fldCharType="begin"/>
      </w:r>
      <w:r w:rsidR="00B34FD2" w:rsidRPr="00A340D6">
        <w:instrText xml:space="preserve"> PAGEREF _Ref373252478 \h </w:instrText>
      </w:r>
      <w:r w:rsidR="00B34FD2" w:rsidRPr="00A340D6">
        <w:fldChar w:fldCharType="separate"/>
      </w:r>
      <w:r w:rsidR="00154D81">
        <w:rPr>
          <w:noProof/>
        </w:rPr>
        <w:t>xxi</w:t>
      </w:r>
      <w:r w:rsidR="00B34FD2" w:rsidRPr="00A340D6">
        <w:fldChar w:fldCharType="end"/>
      </w:r>
      <w:r w:rsidR="006C6BA0">
        <w:t>.</w:t>
      </w:r>
      <w:r w:rsidR="006C6BA0">
        <w:rPr>
          <w:rStyle w:val="Citation"/>
        </w:rPr>
        <w:t>)</w:t>
      </w:r>
    </w:p>
    <w:p w14:paraId="4840FE0C" w14:textId="17008A21" w:rsidR="00985482" w:rsidRPr="00C109EA" w:rsidRDefault="009F0004" w:rsidP="006A2282">
      <w:pPr>
        <w:pStyle w:val="Heading2"/>
      </w:pPr>
      <w:bookmarkStart w:id="58" w:name="_Ref373591016"/>
      <w:bookmarkStart w:id="59" w:name="_Toc440455483"/>
      <w:bookmarkStart w:id="60" w:name="_Ref193612829"/>
      <w:bookmarkStart w:id="61" w:name="_Ref370323838"/>
      <w:r>
        <w:t>Genetic affiliations</w:t>
      </w:r>
      <w:bookmarkEnd w:id="58"/>
      <w:bookmarkEnd w:id="59"/>
    </w:p>
    <w:p w14:paraId="6B987A7D" w14:textId="3742B4C8" w:rsidR="00B6329B" w:rsidRDefault="00DC739A" w:rsidP="005B6464">
      <w:pPr>
        <w:pStyle w:val="Body0015after"/>
      </w:pPr>
      <w:r>
        <w:t xml:space="preserve">As a Malay language, </w:t>
      </w:r>
      <w:r w:rsidR="00985482" w:rsidRPr="00C109EA">
        <w:t xml:space="preserve">Papuan Malay belongs to the Malayic sub-branch within the Malayo-Polynesian branch of the Austronesian language family. A review of the literature suggests, however, that the exact classification of Papuan Malay </w:t>
      </w:r>
      <w:r w:rsidR="00232956">
        <w:t xml:space="preserve">is </w:t>
      </w:r>
      <w:r w:rsidR="00985482" w:rsidRPr="00C109EA">
        <w:t>difficult for three reasons.</w:t>
      </w:r>
      <w:r w:rsidR="00DB76F1">
        <w:t xml:space="preserve"> </w:t>
      </w:r>
      <w:r w:rsidR="00DB76F1" w:rsidRPr="00C109EA">
        <w:t xml:space="preserve">First, </w:t>
      </w:r>
      <w:r w:rsidR="00A43862">
        <w:t>as discussed in §</w:t>
      </w:r>
      <w:r w:rsidR="00A43862">
        <w:fldChar w:fldCharType="begin"/>
      </w:r>
      <w:r w:rsidR="00A43862">
        <w:instrText xml:space="preserve"> REF _Ref437973391 \w \h </w:instrText>
      </w:r>
      <w:r w:rsidR="00A43862">
        <w:fldChar w:fldCharType="separate"/>
      </w:r>
      <w:r w:rsidR="00154D81">
        <w:rPr>
          <w:cs/>
        </w:rPr>
        <w:t>‎</w:t>
      </w:r>
      <w:r w:rsidR="00154D81">
        <w:t>1.2.1</w:t>
      </w:r>
      <w:r w:rsidR="00A43862">
        <w:fldChar w:fldCharType="end"/>
      </w:r>
      <w:r w:rsidR="00A43862">
        <w:t xml:space="preserve">, </w:t>
      </w:r>
      <w:r w:rsidR="00063974">
        <w:t xml:space="preserve">the </w:t>
      </w:r>
      <w:r w:rsidR="00777257">
        <w:t xml:space="preserve">internal classification of the </w:t>
      </w:r>
      <w:r w:rsidR="00777257" w:rsidRPr="00152CEB">
        <w:t>Malayo-Polynesian subgroup</w:t>
      </w:r>
      <w:r w:rsidR="00777257" w:rsidRPr="00C109EA">
        <w:t xml:space="preserve"> </w:t>
      </w:r>
      <w:r w:rsidR="00777257">
        <w:t xml:space="preserve">is </w:t>
      </w:r>
      <w:r w:rsidR="00DB76F1" w:rsidRPr="00C109EA">
        <w:t>problematic</w:t>
      </w:r>
      <w:r w:rsidR="00DB76F1">
        <w:t xml:space="preserve">. Moreover, </w:t>
      </w:r>
      <w:r w:rsidR="00DB76F1" w:rsidRPr="00C109EA">
        <w:rPr>
          <w:lang w:eastAsia="en-US"/>
        </w:rPr>
        <w:t xml:space="preserve">there is </w:t>
      </w:r>
      <w:r w:rsidR="005B6464">
        <w:rPr>
          <w:lang w:eastAsia="en-US"/>
        </w:rPr>
        <w:t xml:space="preserve">a debate in the literature over </w:t>
      </w:r>
      <w:r w:rsidR="00DB76F1" w:rsidRPr="00C109EA">
        <w:rPr>
          <w:lang w:eastAsia="en-US"/>
        </w:rPr>
        <w:t xml:space="preserve">the </w:t>
      </w:r>
      <w:r w:rsidR="00DB76F1" w:rsidRPr="00C109EA">
        <w:t>classification of the Malayic languages within Western-Malayo-Polynesian</w:t>
      </w:r>
      <w:r w:rsidR="00DB76F1">
        <w:t xml:space="preserve">. </w:t>
      </w:r>
      <w:r w:rsidR="00B6329B">
        <w:t>Secondly</w:t>
      </w:r>
      <w:r w:rsidR="00DB76F1" w:rsidRPr="00BB0027">
        <w:t xml:space="preserve">, </w:t>
      </w:r>
      <w:r w:rsidR="00DB76F1">
        <w:t>as discussed in §</w:t>
      </w:r>
      <w:r w:rsidR="00DB76F1">
        <w:fldChar w:fldCharType="begin"/>
      </w:r>
      <w:r w:rsidR="00DB76F1">
        <w:instrText xml:space="preserve"> REF _Ref437441364 \w \h </w:instrText>
      </w:r>
      <w:r w:rsidR="00DB76F1">
        <w:fldChar w:fldCharType="separate"/>
      </w:r>
      <w:r w:rsidR="00154D81">
        <w:rPr>
          <w:cs/>
        </w:rPr>
        <w:t>‎</w:t>
      </w:r>
      <w:r w:rsidR="00154D81">
        <w:t>1.2.2</w:t>
      </w:r>
      <w:r w:rsidR="00DB76F1">
        <w:fldChar w:fldCharType="end"/>
      </w:r>
      <w:r w:rsidR="00DB76F1">
        <w:t xml:space="preserve">, </w:t>
      </w:r>
      <w:r w:rsidR="00DB76F1" w:rsidRPr="00BB0027">
        <w:t xml:space="preserve">there is </w:t>
      </w:r>
      <w:r w:rsidR="005B6464">
        <w:t xml:space="preserve">disagreement </w:t>
      </w:r>
      <w:r w:rsidR="005B6464" w:rsidRPr="00C109EA">
        <w:rPr>
          <w:lang w:eastAsia="en-US"/>
        </w:rPr>
        <w:t xml:space="preserve">among scholars </w:t>
      </w:r>
      <w:r w:rsidR="00DB76F1" w:rsidRPr="00BB0027">
        <w:t>regarding the status of the easte</w:t>
      </w:r>
      <w:r w:rsidR="00DB76F1" w:rsidRPr="00C109EA">
        <w:t>rn Malay varieties, including Papuan Malay, as to whether they are non-creole descendants of Low Ma</w:t>
      </w:r>
      <w:r w:rsidR="00DB76F1">
        <w:t>lay or Malay-based creoles.</w:t>
      </w:r>
      <w:r w:rsidR="00B6329B">
        <w:t xml:space="preserve"> Thirdly, there is an ongoing </w:t>
      </w:r>
      <w:r w:rsidR="005B6464">
        <w:t>debate</w:t>
      </w:r>
      <w:r w:rsidR="00B6329B">
        <w:t xml:space="preserve"> over the legitimacy of Papuan Malay as a distinct language, as discussed in §</w:t>
      </w:r>
      <w:r w:rsidR="00B6329B">
        <w:fldChar w:fldCharType="begin"/>
      </w:r>
      <w:r w:rsidR="00B6329B">
        <w:instrText xml:space="preserve"> REF _Ref437973179 \w \h </w:instrText>
      </w:r>
      <w:r w:rsidR="00B6329B">
        <w:fldChar w:fldCharType="separate"/>
      </w:r>
      <w:r w:rsidR="00154D81">
        <w:rPr>
          <w:cs/>
        </w:rPr>
        <w:t>‎</w:t>
      </w:r>
      <w:r w:rsidR="00154D81">
        <w:t>1.2.3</w:t>
      </w:r>
      <w:r w:rsidR="00B6329B">
        <w:fldChar w:fldCharType="end"/>
      </w:r>
      <w:r w:rsidR="00B6329B">
        <w:t>.</w:t>
      </w:r>
    </w:p>
    <w:p w14:paraId="32DCA08D" w14:textId="21615FE7" w:rsidR="00DB76F1" w:rsidRDefault="00DB76F1" w:rsidP="00DB76F1">
      <w:pPr>
        <w:pStyle w:val="Heading3"/>
      </w:pPr>
      <w:bookmarkStart w:id="62" w:name="_Ref437441384"/>
      <w:bookmarkStart w:id="63" w:name="_Ref437973391"/>
      <w:bookmarkStart w:id="64" w:name="_Toc440455484"/>
      <w:r>
        <w:lastRenderedPageBreak/>
        <w:t>Papuan Malay,</w:t>
      </w:r>
      <w:bookmarkEnd w:id="62"/>
      <w:r>
        <w:t xml:space="preserve"> </w:t>
      </w:r>
      <w:r w:rsidR="00063974">
        <w:t>a Malayic language within Malayo-Polynesian</w:t>
      </w:r>
      <w:bookmarkEnd w:id="63"/>
      <w:bookmarkEnd w:id="64"/>
    </w:p>
    <w:p w14:paraId="459DE901" w14:textId="01B6D802" w:rsidR="00DC739A" w:rsidRDefault="00DC739A" w:rsidP="00BE3EE5">
      <w:pPr>
        <w:autoSpaceDE w:val="0"/>
        <w:autoSpaceDN w:val="0"/>
        <w:adjustRightInd w:val="0"/>
      </w:pPr>
      <w:r>
        <w:t xml:space="preserve">As a Malayic language, Papuan Malay belongs to the </w:t>
      </w:r>
      <w:r w:rsidRPr="00C109EA">
        <w:t>Malayo-Polynesian</w:t>
      </w:r>
      <w:r>
        <w:t xml:space="preserve"> branch. Its classification within this branch is </w:t>
      </w:r>
      <w:r w:rsidRPr="00C109EA">
        <w:t>problematic</w:t>
      </w:r>
      <w:r w:rsidR="000B6FE9">
        <w:t>, however</w:t>
      </w:r>
      <w:r>
        <w:t>.</w:t>
      </w:r>
    </w:p>
    <w:p w14:paraId="3BF1C096" w14:textId="26CDBBC9" w:rsidR="00BE3EE5" w:rsidRPr="00C109EA" w:rsidRDefault="00BE3EE5" w:rsidP="00DC739A">
      <w:pPr>
        <w:pStyle w:val="Body0500after"/>
      </w:pPr>
      <w:r>
        <w:t xml:space="preserve">In </w:t>
      </w:r>
      <w:r w:rsidR="00EF7E8D">
        <w:t xml:space="preserve">the literature </w:t>
      </w:r>
      <w:r w:rsidR="00DC739A">
        <w:t>the Mala</w:t>
      </w:r>
      <w:r w:rsidR="005E4868">
        <w:t>y</w:t>
      </w:r>
      <w:r w:rsidR="00DC739A">
        <w:t xml:space="preserve"> languages are frequently classified as </w:t>
      </w:r>
      <w:r w:rsidR="00B7093A">
        <w:t>“</w:t>
      </w:r>
      <w:r w:rsidRPr="00C109EA">
        <w:t>Western Malayo-Polynesian</w:t>
      </w:r>
      <w:r w:rsidR="00B7093A">
        <w:t>”</w:t>
      </w:r>
      <w:r>
        <w:t xml:space="preserve"> </w:t>
      </w:r>
      <w:r w:rsidR="00DC739A">
        <w:t xml:space="preserve">or </w:t>
      </w:r>
      <w:r w:rsidR="00B7093A">
        <w:t>“</w:t>
      </w:r>
      <w:r w:rsidR="00DC739A">
        <w:t xml:space="preserve">West-Malayo-Polynesian </w:t>
      </w:r>
      <w:r w:rsidR="00EF7E8D">
        <w:t>(</w:t>
      </w:r>
      <w:r w:rsidR="00DC739A">
        <w:t xml:space="preserve">see </w:t>
      </w:r>
      <w:r w:rsidR="00EF7E8D">
        <w:t>for instance</w:t>
      </w:r>
      <w:r w:rsidR="00FD76E4">
        <w:t xml:space="preserve"> </w:t>
      </w:r>
      <w:r w:rsidR="00FD76E4" w:rsidRPr="001001D9">
        <w:rPr>
          <w:rStyle w:val="Citation"/>
        </w:rPr>
        <w:fldChar w:fldCharType="begin"/>
      </w:r>
      <w:r w:rsidR="00FD76E4" w:rsidRPr="001001D9">
        <w:rPr>
          <w:rStyle w:val="Citation"/>
        </w:rPr>
        <w:instrText>ADDIN CITAVI.PLACEHOLDER 2ad67d27-d73b-4e06-b768-b18c8c73f38a 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kZWxhYXIgMjAwMTogMjI3PC9UZXh0Pg0KICAgIDwvVGV4dFVuaXQ+DQogIDwvVGV4dFVuaXRzPg0KPC9QbGFjZWhvbGRlcj4=</w:instrText>
      </w:r>
      <w:r w:rsidR="00FD76E4" w:rsidRPr="001001D9">
        <w:rPr>
          <w:rStyle w:val="Citation"/>
        </w:rPr>
        <w:fldChar w:fldCharType="separate"/>
      </w:r>
      <w:bookmarkStart w:id="65" w:name="_CTVP0012ad67d27d73b4e06b768b18c8c73f38a"/>
      <w:r w:rsidR="0092006B">
        <w:rPr>
          <w:rStyle w:val="Citation"/>
        </w:rPr>
        <w:t>Adelaar 2001: 227</w:t>
      </w:r>
      <w:bookmarkEnd w:id="65"/>
      <w:r w:rsidR="00FD76E4" w:rsidRPr="001001D9">
        <w:rPr>
          <w:rStyle w:val="Citation"/>
        </w:rPr>
        <w:fldChar w:fldCharType="end"/>
      </w:r>
      <w:r w:rsidR="00270AAE">
        <w:t xml:space="preserve">; </w:t>
      </w:r>
      <w:r w:rsidR="002B49C5" w:rsidRPr="001001D9">
        <w:rPr>
          <w:rStyle w:val="Citation"/>
        </w:rPr>
        <w:fldChar w:fldCharType="begin"/>
      </w:r>
      <w:r w:rsidR="00E7434E">
        <w:rPr>
          <w:rStyle w:val="Citation"/>
        </w:rPr>
        <w:instrText>ADDIN CITAVI.PLACEHOLDER 2d8c2617-7772-4fd8-bdb1-170bae78d35e 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vdGhvZmVyIDIwMDk6IDY3NzwvVGV4dD4NCiAgICA8L1RleHRVbml0Pg0KICA8L1RleHRVbml0cz4NCjwvUGxhY2Vob2xkZXI+</w:instrText>
      </w:r>
      <w:r w:rsidR="002B49C5" w:rsidRPr="001001D9">
        <w:rPr>
          <w:rStyle w:val="Citation"/>
        </w:rPr>
        <w:fldChar w:fldCharType="separate"/>
      </w:r>
      <w:bookmarkStart w:id="66" w:name="_CTVP0012d8c261777724fd8bdb1170bae78d35e"/>
      <w:r w:rsidR="0092006B">
        <w:rPr>
          <w:rStyle w:val="Citation"/>
        </w:rPr>
        <w:t>Nothofer 2009: 677</w:t>
      </w:r>
      <w:bookmarkEnd w:id="66"/>
      <w:r w:rsidR="002B49C5" w:rsidRPr="001001D9">
        <w:rPr>
          <w:rStyle w:val="Citation"/>
        </w:rPr>
        <w:fldChar w:fldCharType="end"/>
      </w:r>
      <w:r w:rsidR="00270AAE">
        <w:t>;</w:t>
      </w:r>
      <w:r w:rsidR="00853FC0">
        <w:t xml:space="preserve"> </w:t>
      </w:r>
      <w:r w:rsidR="00853FC0" w:rsidRPr="001001D9">
        <w:rPr>
          <w:rStyle w:val="Citation"/>
        </w:rPr>
        <w:fldChar w:fldCharType="begin"/>
      </w:r>
      <w:r w:rsidR="00E7434E">
        <w:rPr>
          <w:rStyle w:val="Citation"/>
        </w:rPr>
        <w:instrText>ADDIN CITAVI.PLACEHOLDER 36d7558d-e9ff-49c8-a989-75801b4e7b62 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Rtb3IgMjAwOWI6IDc5MTwvVGV4dD4NCiAgICA8L1RleHRVbml0Pg0KICA8L1RleHRVbml0cz4NCjwvUGxhY2Vob2xkZXI+</w:instrText>
      </w:r>
      <w:r w:rsidR="00853FC0" w:rsidRPr="001001D9">
        <w:rPr>
          <w:rStyle w:val="Citation"/>
        </w:rPr>
        <w:fldChar w:fldCharType="separate"/>
      </w:r>
      <w:bookmarkStart w:id="67" w:name="_CTVP00136d7558de9ff49c8a98975801b4e7b62"/>
      <w:r w:rsidR="0092006B">
        <w:rPr>
          <w:rStyle w:val="Citation"/>
        </w:rPr>
        <w:t>Tadmor 2009b: 791</w:t>
      </w:r>
      <w:bookmarkEnd w:id="67"/>
      <w:r w:rsidR="00853FC0" w:rsidRPr="001001D9">
        <w:rPr>
          <w:rStyle w:val="Citation"/>
        </w:rPr>
        <w:fldChar w:fldCharType="end"/>
      </w:r>
      <w:r>
        <w:rPr>
          <w:rStyle w:val="Citation"/>
        </w:rPr>
        <w:t>.</w:t>
      </w:r>
      <w:r>
        <w:t>)</w:t>
      </w:r>
    </w:p>
    <w:p w14:paraId="575592A4" w14:textId="79D1E5C7" w:rsidR="00985482" w:rsidRDefault="0087017E" w:rsidP="00985482">
      <w:pPr>
        <w:pStyle w:val="Body0500after"/>
      </w:pPr>
      <w:r w:rsidRPr="00C109EA">
        <w:t xml:space="preserve">The </w:t>
      </w:r>
      <w:r w:rsidR="00DC739A">
        <w:t xml:space="preserve">existence of the </w:t>
      </w:r>
      <w:r>
        <w:t xml:space="preserve">Western </w:t>
      </w:r>
      <w:r w:rsidR="00985482" w:rsidRPr="00C109EA">
        <w:t>Malayo-Polynesian subgroup</w:t>
      </w:r>
      <w:r w:rsidR="00DC739A">
        <w:t>, however, is not well established.</w:t>
      </w:r>
      <w:r w:rsidR="00985482" w:rsidRPr="00C109EA">
        <w:t xml:space="preserve"> </w:t>
      </w:r>
      <w:r w:rsidR="00BA6215">
        <w:rPr>
          <w:rStyle w:val="Citation"/>
        </w:rPr>
        <w:fldChar w:fldCharType="begin"/>
      </w:r>
      <w:r w:rsidR="0092451D">
        <w:rPr>
          <w:rStyle w:val="Citation"/>
        </w:rPr>
        <w:instrText>ADDIN CITAVI.PLACEHOLDER 53d6da43-6aa4-410e-b4d7-cfea7624b02d PFBsYWNlaG9sZGVyPg0KICA8QWRkSW5WZXJzaW9uPjUuMi4wLjg8L0FkZEluVmVyc2lvbj4NCiAgPElkPjUzZDZkYTQzLTZhYTQtNDEwZS1iNGQ3LWNmZWE3NjI0YjAyZDwvSWQ+DQogIDxFbnRyaWVzPg0KICAgIDxFbnRyeT4NCiAgICAgIDxJZD42NzM1MzUxYi05MGQyLTQ5NzEtODQzMy0zZTUyNWE3NTk4Njk8L0lkPg0KICAgICAgPE5vUGFyPnRydWU8L05vUGFyPg0KICAgICAgPFBlcnNvbk9ubHk+dHJ1ZTwvUGVyc29uT25seT4NCiAgICAgIDxSZWZlcmVuY2VJZD4xOGM2OWViNy1kN2E2LTRlZTUtODlhZS03NzNmMzRkZTA1MTk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sidR="00BA6215">
        <w:rPr>
          <w:rStyle w:val="Citation"/>
        </w:rPr>
        <w:fldChar w:fldCharType="separate"/>
      </w:r>
      <w:bookmarkStart w:id="68" w:name="_CTVP00153d6da436aa4410eb4d7cfea7624b02d"/>
      <w:r w:rsidR="0092006B">
        <w:rPr>
          <w:rStyle w:val="Citation"/>
        </w:rPr>
        <w:t>Blust</w:t>
      </w:r>
      <w:bookmarkEnd w:id="68"/>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93457658-8eb2-4018-b4cd-51591de88e30 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k6IDY4KTwvVGV4dD4NCiAgICA8L1RleHRVbml0Pg0KICA8L1RleHRVbml0cz4NCjwvUGxhY2Vob2xkZXI+</w:instrText>
      </w:r>
      <w:r w:rsidR="00BA6215">
        <w:rPr>
          <w:rStyle w:val="Citation"/>
        </w:rPr>
        <w:fldChar w:fldCharType="separate"/>
      </w:r>
      <w:bookmarkStart w:id="69" w:name="_CTVP001934576588eb24018b4cd51591de88e30"/>
      <w:r w:rsidR="0092006B">
        <w:rPr>
          <w:rStyle w:val="Citation"/>
        </w:rPr>
        <w:t>(1999: 68)</w:t>
      </w:r>
      <w:bookmarkEnd w:id="69"/>
      <w:r w:rsidR="00BA6215">
        <w:rPr>
          <w:rStyle w:val="Citation"/>
        </w:rPr>
        <w:fldChar w:fldCharType="end"/>
      </w:r>
      <w:r w:rsidR="00DC739A">
        <w:rPr>
          <w:rStyle w:val="Citation"/>
        </w:rPr>
        <w:t xml:space="preserve">, for instance, points </w:t>
      </w:r>
      <w:r w:rsidR="00985482" w:rsidRPr="00C109EA">
        <w:t xml:space="preserve">out that </w:t>
      </w:r>
      <w:r w:rsidR="00B7093A">
        <w:t>“</w:t>
      </w:r>
      <w:r w:rsidR="00985482" w:rsidRPr="00C109EA">
        <w:t>Western Malayo-Polynesian does not meet the minimal criteria for an established subgroup</w:t>
      </w:r>
      <w:r w:rsidR="00B7093A">
        <w:t>”</w:t>
      </w:r>
      <w:r w:rsidR="00985482" w:rsidRPr="00C109EA">
        <w:t xml:space="preserve">. Hence, </w:t>
      </w:r>
      <w:r w:rsidR="00BA6215">
        <w:rPr>
          <w:rStyle w:val="Citation"/>
        </w:rPr>
        <w:fldChar w:fldCharType="begin"/>
      </w:r>
      <w:r w:rsidR="0092451D">
        <w:rPr>
          <w:rStyle w:val="Citation"/>
        </w:rPr>
        <w:instrText>ADDIN CITAVI.PLACEHOLDER e02100ac-e90b-4c01-abb0-a20aa68dc44e PFBsYWNlaG9sZGVyPg0KICA8QWRkSW5WZXJzaW9uPjUuMi4wLjg8L0FkZEluVmVyc2lvbj4NCiAgPElkPmUwMjEwMGFjLWU5MGItNGMwMS1hYmIwLWEyMGFhNjhkYzQ0ZTwvSWQ+DQogIDxFbnRyaWVzPg0KICAgIDxFbnRyeT4NCiAgICAgIDxJZD4wOGMxMzlmOS0yNWZkLTRiNGQtYTJiMy1jYzE0MjA5NGQwNmE8L0lkPg0KICAgICAgPE5vUGFyPnRydWU8L05vUGFyPg0KICAgICAgPFBlcnNvbk9ubHk+dHJ1ZTwvUGVyc29uT25seT4NCiAgICAgIDxSZWZlcmVuY2VJZD4xOGM2OWViNy1kN2E2LTRlZTUtODlhZS03NzNmMzRkZTA1MTk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sidR="00BA6215">
        <w:rPr>
          <w:rStyle w:val="Citation"/>
        </w:rPr>
        <w:fldChar w:fldCharType="separate"/>
      </w:r>
      <w:bookmarkStart w:id="70" w:name="_CTVP001e02100ace90b4c01abb0a20aa68dc44e"/>
      <w:r w:rsidR="0092006B">
        <w:rPr>
          <w:rStyle w:val="Citation"/>
        </w:rPr>
        <w:t>Blust</w:t>
      </w:r>
      <w:bookmarkEnd w:id="70"/>
      <w:r w:rsidR="00BA6215">
        <w:rPr>
          <w:rStyle w:val="Citation"/>
        </w:rPr>
        <w:fldChar w:fldCharType="end"/>
      </w:r>
      <w:r w:rsidR="00985482" w:rsidRPr="00C109EA">
        <w:t xml:space="preserve"> concludes that Western Malayo-Polynesian instead constitutes a </w:t>
      </w:r>
      <w:r w:rsidR="00B7093A">
        <w:t>“</w:t>
      </w:r>
      <w:r w:rsidR="00985482" w:rsidRPr="00C109EA">
        <w:t>residue</w:t>
      </w:r>
      <w:r w:rsidR="00B7093A">
        <w:t>”</w:t>
      </w:r>
      <w:r w:rsidR="00985482" w:rsidRPr="00C109EA">
        <w:t xml:space="preserve"> of languages which do not belong to the Central- and Eastern-Malayo-Polynesian sub-branch </w:t>
      </w:r>
      <w:r w:rsidR="00BA6215">
        <w:rPr>
          <w:rStyle w:val="Citation"/>
        </w:rPr>
        <w:fldChar w:fldCharType="begin"/>
      </w:r>
      <w:r w:rsidR="0092451D">
        <w:rPr>
          <w:rStyle w:val="Citation"/>
        </w:rPr>
        <w:instrText>ADDIN CITAVI.PLACEHOLDER dcef7f27-817f-43c5-83db-ddcb790e701b 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k6IDY4KTwvVGV4dD4NCiAgICA8L1RleHRVbml0Pg0KICA8L1RleHRVbml0cz4NCjwvUGxhY2Vob2xkZXI+</w:instrText>
      </w:r>
      <w:r w:rsidR="00BA6215">
        <w:rPr>
          <w:rStyle w:val="Citation"/>
        </w:rPr>
        <w:fldChar w:fldCharType="separate"/>
      </w:r>
      <w:bookmarkStart w:id="71" w:name="_CTVP001dcef7f27817f43c583dbddcb790e701b"/>
      <w:r w:rsidR="0092006B">
        <w:rPr>
          <w:rStyle w:val="Citation"/>
        </w:rPr>
        <w:t>(1999: 68)</w:t>
      </w:r>
      <w:bookmarkEnd w:id="71"/>
      <w:r w:rsidR="00BA6215">
        <w:rPr>
          <w:rStyle w:val="Citation"/>
        </w:rPr>
        <w:fldChar w:fldCharType="end"/>
      </w:r>
      <w:r w:rsidR="00985482" w:rsidRPr="00C109EA">
        <w:t xml:space="preserve">. </w:t>
      </w:r>
      <w:r w:rsidRPr="0087017E">
        <w:t xml:space="preserve">Along similar lines, </w:t>
      </w:r>
      <w:r w:rsidRPr="0087017E">
        <w:rPr>
          <w:rStyle w:val="Citation"/>
        </w:rPr>
        <w:fldChar w:fldCharType="begin"/>
      </w:r>
      <w:r w:rsidRPr="0087017E">
        <w:rPr>
          <w:rStyle w:val="Citation"/>
        </w:rPr>
        <w:instrText>ADDIN CITAVI.PLACEHOLDER 226220f7-aa6f-4240-94d4-789a56e5ab55 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ZGVsYWFyPC9UZXh0Pg0KICAgIDwvVGV4dFVuaXQ+DQogIDwvVGV4dFVuaXRzPg0KPC9QbGFjZWhvbGRlcj4=</w:instrText>
      </w:r>
      <w:r w:rsidRPr="0087017E">
        <w:rPr>
          <w:rStyle w:val="Citation"/>
        </w:rPr>
        <w:fldChar w:fldCharType="separate"/>
      </w:r>
      <w:bookmarkStart w:id="72" w:name="_CTVP001226220f7aa6f424094d4789a56e5ab55"/>
      <w:r w:rsidR="0092006B">
        <w:rPr>
          <w:rStyle w:val="Citation"/>
        </w:rPr>
        <w:t>Adelaar</w:t>
      </w:r>
      <w:bookmarkEnd w:id="72"/>
      <w:r w:rsidRPr="0087017E">
        <w:rPr>
          <w:rStyle w:val="Citation"/>
        </w:rPr>
        <w:fldChar w:fldCharType="end"/>
      </w:r>
      <w:r w:rsidRPr="0087017E">
        <w:rPr>
          <w:rStyle w:val="Citation"/>
        </w:rPr>
        <w:t xml:space="preserve"> </w:t>
      </w:r>
      <w:r w:rsidRPr="0087017E">
        <w:rPr>
          <w:rStyle w:val="Citation"/>
        </w:rPr>
        <w:fldChar w:fldCharType="begin"/>
      </w:r>
      <w:r w:rsidRPr="0087017E">
        <w:rPr>
          <w:rStyle w:val="Citation"/>
        </w:rPr>
        <w:instrText>ADDIN CITAVI.PLACEHOLDER 8e1b18fb-9dbf-4b33-befa-472e435dee4a PFBsYWNlaG9sZGVyPg0KICA8QWRkSW5WZXJzaW9uPjUuMi4wLjg8L0FkZEluVmVyc2lvbj4NCiAgPElkPjhlMWIxOGZiLTlkYmYtNGIzMy1iZWZhLTQ3MmU0MzVkZWU0YTwvSWQ+DQogIDxBc3NvY2lhdGVXaXRoUGxhY2Vob2xkZXJJZD4yMjYyMjBmNy1hYTZmLTQyNDAtOTRkNC03ODlhNTZlNWFiNTU8L0Fzc29jaWF0ZVdpdGhQbGFjZWhvbGRlcklkPg0KICA8RW50cmllcz4NCiAgICA8RW50cnk+DQogICAgICA8SWQ+NWFkZDc0NjAtNmYxYi00YWE2LWFiNGQtMjBhNzdjZGMxNGU4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JlZmVyZW5jZUlkPmZkYWNmZGVlLTVjNzItNDgwMS04N2IyLWYxMzZhMGJjZWM1YzwvUmVmZXJlbmNlSWQ+DQogICAgICA8WWVhck9ubHk+dHJ1ZTwvWWVhck9ubHk+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WM6IDE0KTwvVGV4dD4NCiAgICA8L1RleHRVbml0Pg0KICA8L1RleHRVbml0cz4NCjwvUGxhY2Vob2xkZXI+</w:instrText>
      </w:r>
      <w:r w:rsidRPr="0087017E">
        <w:rPr>
          <w:rStyle w:val="Citation"/>
        </w:rPr>
        <w:fldChar w:fldCharType="separate"/>
      </w:r>
      <w:bookmarkStart w:id="73" w:name="_CTVP0018e1b18fb9dbf4b33befa472e435dee4a"/>
      <w:r w:rsidR="0092006B">
        <w:rPr>
          <w:rStyle w:val="Citation"/>
        </w:rPr>
        <w:t>(2005c: 14)</w:t>
      </w:r>
      <w:bookmarkEnd w:id="73"/>
      <w:r w:rsidRPr="0087017E">
        <w:rPr>
          <w:rStyle w:val="Citation"/>
        </w:rPr>
        <w:fldChar w:fldCharType="end"/>
      </w:r>
      <w:r w:rsidRPr="0087017E">
        <w:t xml:space="preserve"> notes that We</w:t>
      </w:r>
      <w:r w:rsidR="005E4868">
        <w:t>stern Malayo-Polynesian</w:t>
      </w:r>
      <w:r w:rsidRPr="0087017E">
        <w:t xml:space="preserve"> </w:t>
      </w:r>
      <w:r w:rsidR="00B7093A">
        <w:t>“</w:t>
      </w:r>
      <w:r w:rsidRPr="0087017E">
        <w:t>does not have a clear linguistic foundation</w:t>
      </w:r>
      <w:r>
        <w:t xml:space="preserve"> […] </w:t>
      </w:r>
      <w:r w:rsidRPr="0087017E">
        <w:t>and the genetic</w:t>
      </w:r>
      <w:r>
        <w:t xml:space="preserve"> </w:t>
      </w:r>
      <w:r w:rsidRPr="0087017E">
        <w:t>affiliations of its putative members remain to be investigated</w:t>
      </w:r>
      <w:r w:rsidR="00B7093A">
        <w:t>”</w:t>
      </w:r>
      <w:r>
        <w:t xml:space="preserve">. </w:t>
      </w:r>
      <w:r w:rsidR="00BA6215">
        <w:rPr>
          <w:rStyle w:val="Citation"/>
        </w:rPr>
        <w:fldChar w:fldCharType="begin"/>
      </w:r>
      <w:r w:rsidR="003A5B20">
        <w:rPr>
          <w:rStyle w:val="Citation"/>
        </w:rPr>
        <w:instrText>ADDIN CITAVI.PLACEHOLDER 75eaf864-d5cb-48c5-8462-792842486559 PFBsYWNlaG9sZGVyPg0KICA8QWRkSW5WZXJzaW9uPjUuMi4wLjg8L0FkZEluVmVyc2lvbj4NCiAgPElkPjc1ZWFmODY0LWQ1Y2ItNDhjNS04NDYyLTc5Mjg0MjQ4NjU1OTwvSWQ+DQogIDxFbnRyaWVzPg0KICAgIDxFbnRyeT4NCiAgICAgIDxJZD4wMDBiZGFhMS0yOGUyLTRlYzEtOWRlMC1jZjA4OWJiNjdkNmM8L0lkPg0KICAgICAgPE5vUGFyPnRydWU8L05vUGFyPg0KICAgICAgPFBlcnNvbk9ubHk+dHJ1ZTwvUGVyc29uT25seT4NCiAgICAgIDxSZWZlcmVuY2VJZD5mOGIwMDJhZi1hZWNhLTQ5ZjItYTFiZi1iNDcxOWIyMDkzODI8L1JlZmVyZW5jZUlk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1hcms8L0ZpcnN0TmFtZT4NCiAgICAgICAgICAgIDxMYXN0TmFtZT5Eb25vaHVlPC9MYXN0TmFtZT4NCiAgICAgICAgICAgIDxTZXg+TWFsZTwvU2V4Pg0KICAgICAgICAgIDwvUGVyc29uPg0KICAgICAgICAgIDxQZXJzb24+DQogICAgICAgICAgICA8Rmlyc3ROYW1lPkNoYXJsZXM8L0ZpcnN0TmFtZT4NCiAgICAgICAgICAgIDxMYXN0TmFtZT5HcmltZXM8L0xhc3ROYW1lPg0KICAgICAgICAgICAgPE1pZGRsZU5hbWU+R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ub2h1ZSBhbmQgR3JpbWVzPC9UZXh0Pg0KICAgIDwvVGV4dFVuaXQ+DQogIDwvVGV4dFVuaXRzPg0KPC9QbGFjZWhvbGRlcj4=</w:instrText>
      </w:r>
      <w:r w:rsidR="00BA6215">
        <w:rPr>
          <w:rStyle w:val="Citation"/>
        </w:rPr>
        <w:fldChar w:fldCharType="separate"/>
      </w:r>
      <w:bookmarkStart w:id="74" w:name="_CTVP00175eaf864d5cb48c58462792842486559"/>
      <w:r w:rsidR="0092006B">
        <w:rPr>
          <w:rStyle w:val="Citation"/>
        </w:rPr>
        <w:t>Donohue and Grimes</w:t>
      </w:r>
      <w:bookmarkEnd w:id="74"/>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f3f94e84-9278-4bf2-bdf9-0678b0049dfa PFBsYWNlaG9sZGVyPg0KICA8QWRkSW5WZXJzaW9uPjUuMi4wLjg8L0FkZEluVmVyc2lvbj4NCiAgPElkPmYzZjk0ZTg0LTkyNzgtNGJmMi1iZGY5LTA2NzhiMDA0OWRmYTwvSWQ+DQogIDxFbnRyaWVzPg0KICAgIDxFbnRyeT4NCiAgICAgIDxJZD4yZjM1NTViYS03NGNlLTQwZDgtODI2ZC1hNGJmNjU3MDU5NjE8L0lkPg0KICAgICAgPFJlZmVyZW5jZUlkPmY4YjAwMmFmLWFlY2EtNDlmMi1hMWJmLWI0NzE5YjIwOTM4M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ICA8UGVyc29uPg0KICAgICAgICAgICAgPEZpcnN0TmFtZT5DaGFybGVzPC9GaXJzdE5hbWU+DQogICAgICAgICAgICA8TGFzdE5hbWU+R3JpbWVzPC9MYXN0TmFtZT4NCiAgICAgICAgICAgIDxNaWRkbGVOYW1lPkU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4KTwvVGV4dD4NCiAgICA8L1RleHRVbml0Pg0KICA8L1RleHRVbml0cz4NCjwvUGxhY2Vob2xkZXI+</w:instrText>
      </w:r>
      <w:r w:rsidR="00BA6215">
        <w:rPr>
          <w:rStyle w:val="Citation"/>
        </w:rPr>
        <w:fldChar w:fldCharType="separate"/>
      </w:r>
      <w:bookmarkStart w:id="75" w:name="_CTVP001f3f94e8492784bf2bdf90678b0049dfa"/>
      <w:r w:rsidR="0092006B">
        <w:rPr>
          <w:rStyle w:val="Citation"/>
        </w:rPr>
        <w:t>(2008)</w:t>
      </w:r>
      <w:bookmarkEnd w:id="75"/>
      <w:r w:rsidR="00BA6215">
        <w:rPr>
          <w:rStyle w:val="Citation"/>
        </w:rPr>
        <w:fldChar w:fldCharType="end"/>
      </w:r>
      <w:r w:rsidR="00985482" w:rsidRPr="00C109EA">
        <w:t xml:space="preserve"> also discuss the problematic status of the West</w:t>
      </w:r>
      <w:r>
        <w:t xml:space="preserve">ern </w:t>
      </w:r>
      <w:r w:rsidR="00985482" w:rsidRPr="00C109EA">
        <w:t>Malayo-Polynesian subgroup. Based on phonological, morphological, and semantic innovations, the authors conclude that there is no basis for the Western Malayo-Polynesian and Central/Eastern-Malayo-Polynesian subgroups. In 2013, the status of the Western-Malayo-Polynesian (WMP) subgroup remains problematic</w:t>
      </w:r>
      <w:r w:rsidR="00232956">
        <w:t>,</w:t>
      </w:r>
      <w:r w:rsidR="00985482" w:rsidRPr="00C109EA">
        <w:t xml:space="preserve"> with </w:t>
      </w:r>
      <w:r w:rsidR="00BA6215">
        <w:rPr>
          <w:rStyle w:val="Citation"/>
        </w:rPr>
        <w:fldChar w:fldCharType="begin"/>
      </w:r>
      <w:r w:rsidR="003A5B20">
        <w:rPr>
          <w:rStyle w:val="Citation"/>
        </w:rPr>
        <w:instrText>ADDIN CITAVI.PLACEHOLDER 65d5060a-2e0f-4640-a5db-e99966f192c3 PFBsYWNlaG9sZGVyPg0KICA8QWRkSW5WZXJzaW9uPjUuMi4wLjg8L0FkZEluVmVyc2lvbj4NCiAgPElkPjY1ZDUwNjBhLTJlMGYtNDY0MC1hNWRiLWU5OTk2NmYxOTJjMzwvSWQ+DQogIDxFbnRyaWVzPg0KICAgIDxFbnRyeT4NCiAgICAgIDxJZD4wMGE0MGJhMC0yMTk2LTQ2MzYtODRhMi1mNGE0Y2Y0MThiZTE8L0lkPg0KICAgICAgPE5vUGFyPnRydWU8L05vUGFyPg0KICAgICAgPFBlcnNvbk9ubHk+dHJ1ZTwvUGVyc29uT25seT4NCiAgICAgIDxSZWZlcmVuY2VJZD5mYWM0ZTA4Zi0wZjNjLTQwMWMtYmU5Ny1mYWFkMWFlMTlhZGM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sidR="00BA6215">
        <w:rPr>
          <w:rStyle w:val="Citation"/>
        </w:rPr>
        <w:fldChar w:fldCharType="separate"/>
      </w:r>
      <w:bookmarkStart w:id="76" w:name="_CTVP00165d5060a2e0f4640a5dbe99966f192c3"/>
      <w:r w:rsidR="0092006B">
        <w:rPr>
          <w:rStyle w:val="Citation"/>
        </w:rPr>
        <w:t>Blust</w:t>
      </w:r>
      <w:bookmarkEnd w:id="76"/>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8abf7981-96f3-4ff8-8729-17a2f07e5758 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JvYmVydDwvRmlyc3ROYW1lPg0KICAgICAgICAgICAgPExhc3ROYW1lPkJsdXN0PC9MYXN0TmFtZT4NCiAgICAgICAgICAgIDxNaWRkbGVOYW1lPkE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6IDMxKTwvVGV4dD4NCiAgICA8L1RleHRVbml0Pg0KICA8L1RleHRVbml0cz4NCjwvUGxhY2Vob2xkZXI+</w:instrText>
      </w:r>
      <w:r w:rsidR="00BA6215">
        <w:rPr>
          <w:rStyle w:val="Citation"/>
        </w:rPr>
        <w:fldChar w:fldCharType="separate"/>
      </w:r>
      <w:bookmarkStart w:id="77" w:name="_CTVP0018abf798196f34ff8872917a2f07e5758"/>
      <w:r w:rsidR="0092006B">
        <w:rPr>
          <w:rStyle w:val="Citation"/>
        </w:rPr>
        <w:t>(2013: 31)</w:t>
      </w:r>
      <w:bookmarkEnd w:id="77"/>
      <w:r w:rsidR="00BA6215">
        <w:rPr>
          <w:rStyle w:val="Citation"/>
        </w:rPr>
        <w:fldChar w:fldCharType="end"/>
      </w:r>
      <w:r w:rsidR="00985482" w:rsidRPr="00C109EA">
        <w:t xml:space="preserve"> maintaining that it </w:t>
      </w:r>
      <w:r w:rsidR="00B7093A">
        <w:t>“</w:t>
      </w:r>
      <w:r w:rsidR="00985482" w:rsidRPr="00C109EA">
        <w:rPr>
          <w:lang w:eastAsia="en-US"/>
        </w:rPr>
        <w:t>is possible that WMP is not a valid subgroup, but rather consists of those MP [</w:t>
      </w:r>
      <w:r w:rsidR="00985482" w:rsidRPr="00C109EA">
        <w:t>Malayo-Polynesian</w:t>
      </w:r>
      <w:r w:rsidR="00985482" w:rsidRPr="00C109EA">
        <w:rPr>
          <w:lang w:eastAsia="en-US"/>
        </w:rPr>
        <w:t>] languages that do not belong to CEMP [</w:t>
      </w:r>
      <w:r w:rsidR="00985482" w:rsidRPr="00C109EA">
        <w:t>Central-Eastern Malayo-Polynesian</w:t>
      </w:r>
      <w:r w:rsidR="00985482" w:rsidRPr="00C109EA">
        <w:rPr>
          <w:lang w:eastAsia="en-US"/>
        </w:rPr>
        <w:t>]</w:t>
      </w:r>
      <w:r w:rsidR="00B7093A">
        <w:rPr>
          <w:lang w:eastAsia="en-US"/>
        </w:rPr>
        <w:t>”</w:t>
      </w:r>
      <w:r w:rsidR="00985482" w:rsidRPr="00C109EA">
        <w:rPr>
          <w:lang w:eastAsia="en-US"/>
        </w:rPr>
        <w:t xml:space="preserve"> (see also </w:t>
      </w:r>
      <w:r w:rsidR="00BA6215">
        <w:rPr>
          <w:rStyle w:val="Citation"/>
        </w:rPr>
        <w:fldChar w:fldCharType="begin"/>
      </w:r>
      <w:r w:rsidR="003A5B20">
        <w:rPr>
          <w:rStyle w:val="Citation"/>
        </w:rPr>
        <w:instrText>ADDIN CITAVI.PLACEHOLDER fd596cc4-5599-4713-9181-392157af1def 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x1c3QgMjAxMzogNzQx4oCTNzQyPC9UZXh0Pg0KICAgIDwvVGV4dFVuaXQ+DQogIDwvVGV4dFVuaXRzPg0KPC9QbGFjZWhvbGRlcj4=</w:instrText>
      </w:r>
      <w:r w:rsidR="00BA6215">
        <w:rPr>
          <w:rStyle w:val="Citation"/>
        </w:rPr>
        <w:fldChar w:fldCharType="separate"/>
      </w:r>
      <w:bookmarkStart w:id="78" w:name="_CTVP001fd596cc4559947139181392157af1def"/>
      <w:r w:rsidR="0092006B">
        <w:rPr>
          <w:rStyle w:val="Citation"/>
        </w:rPr>
        <w:t>Blust 2013: 741–742</w:t>
      </w:r>
      <w:bookmarkEnd w:id="78"/>
      <w:r w:rsidR="00BA6215">
        <w:rPr>
          <w:rStyle w:val="Citation"/>
        </w:rPr>
        <w:fldChar w:fldCharType="end"/>
      </w:r>
      <w:r w:rsidR="00985482" w:rsidRPr="00C109EA">
        <w:t>).</w:t>
      </w:r>
    </w:p>
    <w:p w14:paraId="08E7953E" w14:textId="78BA8A05" w:rsidR="00985482" w:rsidRPr="00C109EA" w:rsidRDefault="00DC739A" w:rsidP="00DC739A">
      <w:pPr>
        <w:pStyle w:val="Body0515after"/>
      </w:pPr>
      <w:r>
        <w:rPr>
          <w:lang w:eastAsia="en-US"/>
        </w:rPr>
        <w:t>Moreover</w:t>
      </w:r>
      <w:r w:rsidR="00985482" w:rsidRPr="00C109EA">
        <w:rPr>
          <w:lang w:eastAsia="en-US"/>
        </w:rPr>
        <w:t xml:space="preserve">, there is disagreement among scholars with respect to the </w:t>
      </w:r>
      <w:r w:rsidR="00985482" w:rsidRPr="00C109EA">
        <w:t xml:space="preserve">classification of the </w:t>
      </w:r>
      <w:r>
        <w:t xml:space="preserve">Malayic languages within Western </w:t>
      </w:r>
      <w:r w:rsidR="00985482" w:rsidRPr="00C109EA">
        <w:t xml:space="preserve">Malayo-Polynesian. Based on phonological and morphological innovations, </w:t>
      </w:r>
      <w:r w:rsidR="00BA6215">
        <w:rPr>
          <w:rStyle w:val="Citation"/>
        </w:rPr>
        <w:fldChar w:fldCharType="begin"/>
      </w:r>
      <w:r w:rsidR="003A5B20">
        <w:rPr>
          <w:rStyle w:val="Citation"/>
        </w:rPr>
        <w:instrText>ADDIN CITAVI.PLACEHOLDER 6e91e71a-250e-4154-89ca-8e823fb668fe PFBsYWNlaG9sZGVyPg0KICA8QWRkSW5WZXJzaW9uPjUuMi4wLjg8L0FkZEluVmVyc2lvbj4NCiAgPElkPjZlOTFlNzFhLTI1MGUtNDE1NC04OWNhLThlODIzZmI2NjhmZTwvSWQ+DQogIDxFbnRyaWVzPg0KICAgIDxFbnRyeT4NCiAgICAgIDxJZD4xYTRkM2E3OS00ODdkLTQ0OTItYTdjMC1iODFhNTFhMmIzYWY8L0lkPg0KICAgICAgPE5vUGFyPnRydWU8L05vUGFyPg0KICAgICAgPFBlcnNvbk9ubHk+dHJ1ZTwvUGVyc29uT25seT4NCiAgICAgIDxSZWZlcmVuY2VJZD4zYzVkZmEwYi0zZDZkLTQ0MDYtOGQwYS1lNGExODU4YzI2NDg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JvYmVydDwvRmlyc3ROYW1lPg0KICAgICAgICAgICAgPExhc3ROYW1lPkJsdXN0PC9MYXN0TmFtZT4NCiAgICAgICAgICAgIDxNaWRkbGVOYW1lPkE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x1c3Q8L1RleHQ+DQogICAgPC9UZXh0VW5pdD4NCiAgPC9UZXh0VW5pdHM+DQo8L1BsYWNlaG9sZGVyPg==</w:instrText>
      </w:r>
      <w:r w:rsidR="00BA6215">
        <w:rPr>
          <w:rStyle w:val="Citation"/>
        </w:rPr>
        <w:fldChar w:fldCharType="separate"/>
      </w:r>
      <w:bookmarkStart w:id="79" w:name="_CTVP0016e91e71a250e415489ca8e823fb668fe"/>
      <w:r w:rsidR="0092006B">
        <w:rPr>
          <w:rStyle w:val="Citation"/>
        </w:rPr>
        <w:t>Blust</w:t>
      </w:r>
      <w:bookmarkEnd w:id="79"/>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368695ee-e5eb-4b99-8578-ae922fd91f7d 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Q6IDMxZmYpPC9UZXh0Pg0KICAgIDwvVGV4dFVuaXQ+DQogIDwvVGV4dFVuaXRzPg0KPC9QbGFjZWhvbGRlcj4=</w:instrText>
      </w:r>
      <w:r w:rsidR="00BA6215">
        <w:rPr>
          <w:rStyle w:val="Citation"/>
        </w:rPr>
        <w:fldChar w:fldCharType="separate"/>
      </w:r>
      <w:bookmarkStart w:id="80" w:name="_CTVP001368695eee5eb4b998578ae922fd91f7d"/>
      <w:r w:rsidR="0092006B">
        <w:rPr>
          <w:rStyle w:val="Citation"/>
        </w:rPr>
        <w:t>(1994: 31ff)</w:t>
      </w:r>
      <w:bookmarkEnd w:id="80"/>
      <w:r w:rsidR="00BA6215">
        <w:rPr>
          <w:rStyle w:val="Citation"/>
        </w:rPr>
        <w:fldChar w:fldCharType="end"/>
      </w:r>
      <w:r w:rsidR="00985482" w:rsidRPr="00C109EA">
        <w:t xml:space="preserve"> groups them within Malayo-Chamic which is one of five subgroups within Western-Malayo-Polynesian. The two branches of this grouping refer to the Malayic languages of insular Southeast Asia, and the Chamic languages of mainland Southeast Asia (see also </w:t>
      </w:r>
      <w:r w:rsidR="00BA6215">
        <w:rPr>
          <w:rStyle w:val="Citation"/>
        </w:rPr>
        <w:fldChar w:fldCharType="begin"/>
      </w:r>
      <w:r w:rsidR="003A5B20">
        <w:rPr>
          <w:rStyle w:val="Citation"/>
        </w:rPr>
        <w:instrText>ADDIN CITAVI.PLACEHOLDER c589a864-e129-46f4-bf3e-e04361d8f41a PFBsYWNlaG9sZGVyPg0KICA8QWRkSW5WZXJzaW9uPjUuMi4wLjg8L0FkZEluVmVyc2lvbj4NCiAgPElkPmM1ODlhODY0LWUxMjktNDZmNC1iZjNlLWUwNDM2MWQ4ZjQxYTwvSWQ+DQogIDxFbnRyaWVzPg0KICAgIDxFbnRyeT4NCiAgICAgIDxJZD44ZTJkMDlmNC1lZWY4LTQ5NDktYWE2YS0yMzFjZjFkMDE5NTk8L0lkPg0KICAgICAgPE5vUGFyPnRydWU8L05vUGFy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mVmZXJlbmNlSWQ+ZmFjNGUwOGYtMGYzYy00MDFjLWJlOTctZmFhZDFhZTE5YWRjPC9SZWZlcmVuY2VJZD4NCiAgICAgIDxSYW5nZT4NCiAgICAgICAgPFN0YXJ0PjA8L1N0YXJ0Pg0KICAgICAgICA8TGVuZ3RoPjE0PC9MZW5ndGg+DQogICAgICA8L1JhbmdlPg0KICAgICAgPFJlZmVyZW5jZT4NCiAgICAgICAgPFJlZmVyZW5jZVR5cGVJZD5Cb29rPC9SZWZlcmVuY2VUeXBlSWQ+DQogICAgICAgIDxBdXRob3JzPg0KICAgICAgICAgIDxQZXJzb24+DQogICAgICAgICAgICA8Rmlyc3ROYW1lPlJvYmVydDwvRmlyc3ROYW1lPg0KICAgICAgICAgICAgPExhc3ROYW1lPkJsdXN0PC9MYXN0TmFtZT4NCiAgICAgICAgICAgIDxNaWRkbGVOYW1lPkE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dXN0IDIwMTM6IDMyPC9UZXh0Pg0KICAgIDwvVGV4dFVuaXQ+DQogIDwvVGV4dFVuaXRzPg0KPC9QbGFjZWhvbGRlcj4=</w:instrText>
      </w:r>
      <w:r w:rsidR="00BA6215">
        <w:rPr>
          <w:rStyle w:val="Citation"/>
        </w:rPr>
        <w:fldChar w:fldCharType="separate"/>
      </w:r>
      <w:bookmarkStart w:id="81" w:name="_CTVP001c589a864e12946f4bf3ee04361d8f41a"/>
      <w:r w:rsidR="0092006B">
        <w:rPr>
          <w:rStyle w:val="Citation"/>
        </w:rPr>
        <w:t>Blust 2013: 32</w:t>
      </w:r>
      <w:bookmarkEnd w:id="81"/>
      <w:r w:rsidR="00BA6215">
        <w:rPr>
          <w:rStyle w:val="Citation"/>
        </w:rPr>
        <w:fldChar w:fldCharType="end"/>
      </w:r>
      <w:r w:rsidR="00985482" w:rsidRPr="00C109EA">
        <w:t>).</w:t>
      </w:r>
      <w:r w:rsidR="00160AD1" w:rsidRPr="00160AD1">
        <w:t xml:space="preserve"> </w:t>
      </w:r>
      <w:r w:rsidR="00BA6215">
        <w:rPr>
          <w:rStyle w:val="Citation"/>
        </w:rPr>
        <w:fldChar w:fldCharType="begin"/>
      </w:r>
      <w:r w:rsidR="003A5B20">
        <w:rPr>
          <w:rStyle w:val="Citation"/>
        </w:rPr>
        <w:instrText>ADDIN CITAVI.PLACEHOLDER 1069e5b5-d4aa-4014-b5a5-56bb0a2f3811 PFBsYWNlaG9sZGVyPg0KICA8QWRkSW5WZXJzaW9uPjUuMi4wLjg8L0FkZEluVmVyc2lvbj4NCiAgPElkPjEwNjllNWI1LWQ0YWEtNDAxNC1iNWE1LTU2YmIwYTJmMzgxMTwvSWQ+DQogIDxFbnRyaWVzPg0KICAgIDxFbnRyeT4NCiAgICAgIDxJZD5kMmQxOTBkYS1kYzhmLTQ1YWYtYWE1MS0wODMyMmU1OTgwMGU8L0lkPg0KICAgICAgPE5vUGFyPnRydWU8L05vUGFyPg0KICAgICAgPFBlcnNvbk9ubHk+dHJ1ZTwvUGVyc29uT25seT4NCiAgICAgIDxSZWZlcmVuY2VJZD41ZjRkNmYzNy0zMzhiLTRlOTAtYWM5OC1iNTc5NDBkOTFjYzc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lbGFhcjwvVGV4dD4NCiAgICA8L1RleHRVbml0Pg0KICA8L1RleHRVbml0cz4NCjwvUGxhY2Vob2xkZXI+</w:instrText>
      </w:r>
      <w:r w:rsidR="00BA6215">
        <w:rPr>
          <w:rStyle w:val="Citation"/>
        </w:rPr>
        <w:fldChar w:fldCharType="separate"/>
      </w:r>
      <w:bookmarkStart w:id="82" w:name="_CTVP0011069e5b5d4aa4014b5a556bb0a2f3811"/>
      <w:r w:rsidR="0092006B">
        <w:rPr>
          <w:rStyle w:val="Citation"/>
        </w:rPr>
        <w:t>Adelaar</w:t>
      </w:r>
      <w:bookmarkEnd w:id="82"/>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8862fe68-e048-4b79-b029-9c6fde81a61f PFBsYWNlaG9sZGVyPg0KICA8QWRkSW5WZXJzaW9uPjUuMi4wLjg8L0FkZEluVmVyc2lvbj4NCiAgPElkPjg4NjJmZTY4LWUwNDgtNGI3OS1iMDI5LTljNmZkZTgxYTYxZjwvSWQ+DQogIDxFbnRyaWVzPg0KICAgIDxFbnRyeT4NCiAgICAgIDxJZD4yOTFlMDRkOS1kZDZhLTQ0MWYtOGNjOC1iMmQ1MTY0M2U3Njc8L0lkPg0KICAgICAgPFJlZmVyZW5jZUlkPjVmNGQ2ZjM3LTMzOGItNGU5MC1hYzk4LWI1Nzk0MGQ5MWNjNzwvUmVmZXJlbmNlSWQ+DQogICAgICA8WWVhck9ubHk+dHJ1ZTwvWWVhck9ubHk+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WEpPC9UZXh0Pg0KICAgIDwvVGV4dFVuaXQ+DQogIDwvVGV4dFVuaXRzPg0KPC9QbGFjZWhvbGRlcj4=</w:instrText>
      </w:r>
      <w:r w:rsidR="00BA6215">
        <w:rPr>
          <w:rStyle w:val="Citation"/>
        </w:rPr>
        <w:fldChar w:fldCharType="separate"/>
      </w:r>
      <w:bookmarkStart w:id="83" w:name="_CTVP0018862fe68e0484b79b0299c6fde81a61f"/>
      <w:r w:rsidR="0092006B">
        <w:rPr>
          <w:rStyle w:val="Citation"/>
        </w:rPr>
        <w:t>(2005a)</w:t>
      </w:r>
      <w:bookmarkEnd w:id="83"/>
      <w:r w:rsidR="00BA6215">
        <w:rPr>
          <w:rStyle w:val="Citation"/>
        </w:rPr>
        <w:fldChar w:fldCharType="end"/>
      </w:r>
      <w:r w:rsidR="00985482" w:rsidRPr="00C109EA">
        <w:t xml:space="preserve">, by contrast, suggests that Malayic is part of a larger collection of languages, namely Malayo-Sumbawan. This group has three branches. One includes the sub-branches </w:t>
      </w:r>
      <w:r w:rsidR="00985482" w:rsidRPr="00C109EA">
        <w:rPr>
          <w:lang w:eastAsia="en-US"/>
        </w:rPr>
        <w:t xml:space="preserve">Malayic, Chamic, and Balinese-Sasak-Sumbawa, while the other two include Sundanese and Madurese. </w:t>
      </w:r>
      <w:r w:rsidR="00BA6215">
        <w:rPr>
          <w:rStyle w:val="Citation"/>
        </w:rPr>
        <w:fldChar w:fldCharType="begin"/>
      </w:r>
      <w:r w:rsidR="003A5B20">
        <w:rPr>
          <w:rStyle w:val="Citation"/>
        </w:rPr>
        <w:instrText>ADDIN CITAVI.PLACEHOLDER 2d54d278-658c-4571-a234-f74dd191f5cd PFBsYWNlaG9sZGVyPg0KICA8QWRkSW5WZXJzaW9uPjUuMi4wLjg8L0FkZEluVmVyc2lvbj4NCiAgPElkPjJkNTRkMjc4LTY1OGMtNDU3MS1hMjM0LWY3NGRkMTkxZjVjZDwvSWQ+DQogIDxFbnRyaWVzPg0KICAgIDxFbnRyeT4NCiAgICAgIDxJZD44NDkxM2RhMS03MTJkLTRmOWMtOTg4My1mODhkM2ZjZmNiNjM8L0lkPg0KICAgICAgPE5vUGFyPnRydWU8L05vUGFyPg0KICAgICAgPFBlcnNvbk9ubHk+dHJ1ZTwvUGVyc29uT25seT4NCiAgICAgIDxSZWZlcmVuY2VJZD44ZjhmYTNmMS0zOTRjLTRiNzEtYTZmNS01YjEwOTMzOTg3YTc8L1JlZmVyZW5jZUlk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sidR="00BA6215">
        <w:rPr>
          <w:rStyle w:val="Citation"/>
        </w:rPr>
        <w:fldChar w:fldCharType="separate"/>
      </w:r>
      <w:bookmarkStart w:id="84" w:name="_CTVP0012d54d278658c4571a234f74dd191f5cd"/>
      <w:r w:rsidR="0092006B">
        <w:rPr>
          <w:rStyle w:val="Citation"/>
        </w:rPr>
        <w:t>Blust</w:t>
      </w:r>
      <w:bookmarkEnd w:id="84"/>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18abcb5a-4bc5-4155-a1ff-0af669ee998c PFBsYWNlaG9sZGVyPg0KICA8QWRkSW5WZXJzaW9uPjUuMi4wLjg8L0FkZEluVmVyc2lvbj4NCiAgPElkPjE4YWJjYjVhLTRiYzUtNDE1NS1hMWZmLTBhZjY2OWVlOTk4YzwvSWQ+DQogIDxFbnRyaWVzPg0KICAgIDxFbnRyeT4NCiAgICAgIDxJZD4wODNmOWFkNy05YTdlLTQxY2EtOGY3MS04ZGRjYzlhYjY5YWE8L0lkPg0KICAgICAgPFJlZmVyZW5jZUlkPjhmOGZhM2YxLTM5NGMtNGI3MS1hNmY1LTViMTA5MzM5ODdhNz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Ck8L1RleHQ+DQogICAgPC9UZXh0VW5pdD4NCiAgPC9UZXh0VW5pdHM+DQo8L1BsYWNlaG9sZGVyPg==</w:instrText>
      </w:r>
      <w:r w:rsidR="00BA6215">
        <w:rPr>
          <w:rStyle w:val="Citation"/>
        </w:rPr>
        <w:fldChar w:fldCharType="separate"/>
      </w:r>
      <w:bookmarkStart w:id="85" w:name="_CTVP00118abcb5a4bc54155a1ff0af669ee998c"/>
      <w:r w:rsidR="0092006B">
        <w:rPr>
          <w:rStyle w:val="Citation"/>
        </w:rPr>
        <w:t>(2010)</w:t>
      </w:r>
      <w:bookmarkEnd w:id="85"/>
      <w:r w:rsidR="00BA6215">
        <w:rPr>
          <w:rStyle w:val="Citation"/>
        </w:rPr>
        <w:fldChar w:fldCharType="end"/>
      </w:r>
      <w:r w:rsidR="00985482" w:rsidRPr="00C109EA">
        <w:t xml:space="preserve">, however, </w:t>
      </w:r>
      <w:r w:rsidR="00985482" w:rsidRPr="00C109EA">
        <w:rPr>
          <w:lang w:eastAsia="en-US"/>
        </w:rPr>
        <w:t xml:space="preserve">rejects this larger Malayo-Sumbawan grouping. Based on lexical innovations, he argues that Malayic and Chamic form </w:t>
      </w:r>
      <w:r w:rsidR="00B7093A">
        <w:rPr>
          <w:lang w:eastAsia="en-US"/>
        </w:rPr>
        <w:t>“</w:t>
      </w:r>
      <w:r w:rsidR="00985482" w:rsidRPr="00C109EA">
        <w:rPr>
          <w:rFonts w:eastAsia="Times New Roman"/>
          <w:szCs w:val="20"/>
          <w:lang w:eastAsia="en-US"/>
        </w:rPr>
        <w:t>an exclusive genetic unit</w:t>
      </w:r>
      <w:r w:rsidR="00B7093A">
        <w:rPr>
          <w:rFonts w:eastAsia="Times New Roman"/>
          <w:szCs w:val="20"/>
          <w:lang w:eastAsia="en-US"/>
        </w:rPr>
        <w:t>”</w:t>
      </w:r>
      <w:r w:rsidR="00985482" w:rsidRPr="00C109EA">
        <w:rPr>
          <w:rFonts w:eastAsia="Times New Roman"/>
          <w:szCs w:val="20"/>
          <w:lang w:eastAsia="en-US"/>
        </w:rPr>
        <w:t xml:space="preserve"> and should not be grouped together </w:t>
      </w:r>
      <w:r w:rsidR="00985482" w:rsidRPr="00C109EA">
        <w:t>with Balinese, Sasak, and Sumbawanese (</w:t>
      </w:r>
      <w:r w:rsidR="00697611" w:rsidRPr="00697611">
        <w:rPr>
          <w:rStyle w:val="Citation"/>
        </w:rPr>
        <w:fldChar w:fldCharType="begin"/>
      </w:r>
      <w:r w:rsidR="003A5B20">
        <w:rPr>
          <w:rStyle w:val="Citation"/>
        </w:rPr>
        <w:instrText>ADDIN CITAVI.PLACEHOLDER 982c7f68-6ae1-41ba-bff7-ba0d944c7bfe 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MDogODDigJM4MTwvVGV4dD4NCiAgICA8L1RleHRVbml0Pg0KICA8L1RleHRVbml0cz4NCjwvUGxhY2Vob2xkZXI+</w:instrText>
      </w:r>
      <w:r w:rsidR="00697611" w:rsidRPr="00697611">
        <w:rPr>
          <w:rStyle w:val="Citation"/>
        </w:rPr>
        <w:fldChar w:fldCharType="separate"/>
      </w:r>
      <w:bookmarkStart w:id="86" w:name="_CTVP001982c7f686ae141babff7ba0d944c7bfe"/>
      <w:r w:rsidR="0092006B">
        <w:rPr>
          <w:rStyle w:val="Citation"/>
        </w:rPr>
        <w:t>2010: 80–81</w:t>
      </w:r>
      <w:bookmarkEnd w:id="86"/>
      <w:r w:rsidR="00697611" w:rsidRPr="00697611">
        <w:rPr>
          <w:rStyle w:val="Citation"/>
        </w:rPr>
        <w:fldChar w:fldCharType="end"/>
      </w:r>
      <w:r w:rsidR="00021CA4">
        <w:t>; see also</w:t>
      </w:r>
      <w:r w:rsidR="00985482" w:rsidRPr="00C109EA">
        <w:t xml:space="preserve"> </w:t>
      </w:r>
      <w:r w:rsidR="00BA6215">
        <w:rPr>
          <w:rStyle w:val="Citation"/>
        </w:rPr>
        <w:fldChar w:fldCharType="begin"/>
      </w:r>
      <w:r w:rsidR="003A5B20">
        <w:rPr>
          <w:rStyle w:val="Citation"/>
        </w:rPr>
        <w:instrText>ADDIN CITAVI.PLACEHOLDER a52212ec-0c2e-4a7f-867d-f7400933bae4 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dXN0IDIwMTM6IDczNjwvVGV4dD4NCiAgICA8L1RleHRVbml0Pg0KICA8L1RleHRVbml0cz4NCjwvUGxhY2Vob2xkZXI+</w:instrText>
      </w:r>
      <w:r w:rsidR="00BA6215">
        <w:rPr>
          <w:rStyle w:val="Citation"/>
        </w:rPr>
        <w:fldChar w:fldCharType="separate"/>
      </w:r>
      <w:bookmarkStart w:id="87" w:name="_CTVP001a52212ec0c2e4a7f867df7400933bae4"/>
      <w:r w:rsidR="0092006B">
        <w:rPr>
          <w:rStyle w:val="Citation"/>
        </w:rPr>
        <w:t>Blust 2013: 736</w:t>
      </w:r>
      <w:bookmarkEnd w:id="87"/>
      <w:r w:rsidR="00BA6215">
        <w:rPr>
          <w:rStyle w:val="Citation"/>
        </w:rPr>
        <w:fldChar w:fldCharType="end"/>
      </w:r>
      <w:r w:rsidR="00985482" w:rsidRPr="00C109EA">
        <w:t xml:space="preserve">). Hence, </w:t>
      </w:r>
      <w:r w:rsidR="00BA6215">
        <w:rPr>
          <w:rStyle w:val="Citation"/>
        </w:rPr>
        <w:fldChar w:fldCharType="begin"/>
      </w:r>
      <w:r w:rsidR="003A5B20">
        <w:rPr>
          <w:rStyle w:val="Citation"/>
        </w:rPr>
        <w:instrText>ADDIN CITAVI.PLACEHOLDER ece90168-5d5b-401c-8c8d-53c802d8f0a8 PFBsYWNlaG9sZGVyPg0KICA8QWRkSW5WZXJzaW9uPjUuMi4wLjg8L0FkZEluVmVyc2lvbj4NCiAgPElkPmVjZTkwMTY4LTVkNWItNDAxYy04YzhkLTUzYzgwMmQ4ZjBhODwvSWQ+DQogIDxFbnRyaWVzPg0KICAgIDxFbnRyeT4NCiAgICAgIDxJZD43ODdjNjMzZC03Mzk0LTRmMTQtYWU1ZS0wMzM0ZjlhYjk2NzQ8L0lkPg0KICAgICAgPE5vUGFyPnRydWU8L05vUGFyPg0KICAgICAgPFBlcnNvbk9ubHk+dHJ1ZTwvUGVyc29uT25seT4NCiAgICAgIDxSZWZlcmVuY2VJZD5mYWM0ZTA4Zi0wZjNjLTQwMWMtYmU5Ny1mYWFkMWFlMTlhZGM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sidR="00BA6215">
        <w:rPr>
          <w:rStyle w:val="Citation"/>
        </w:rPr>
        <w:fldChar w:fldCharType="separate"/>
      </w:r>
      <w:bookmarkStart w:id="88" w:name="_CTVP001ece901685d5b401c8c8d53c802d8f0a8"/>
      <w:r w:rsidR="0092006B">
        <w:rPr>
          <w:rStyle w:val="Citation"/>
        </w:rPr>
        <w:t>Blust</w:t>
      </w:r>
      <w:bookmarkEnd w:id="88"/>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8dccae98-d7fb-4c10-9927-87fc445300c1 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zogeHh4aWkpPC9UZXh0Pg0KICAgIDwvVGV4dFVuaXQ+DQogIDwvVGV4dFVuaXRzPg0KPC9QbGFjZWhvbGRlcj4=</w:instrText>
      </w:r>
      <w:r w:rsidR="00BA6215">
        <w:rPr>
          <w:rStyle w:val="Citation"/>
        </w:rPr>
        <w:fldChar w:fldCharType="separate"/>
      </w:r>
      <w:bookmarkStart w:id="89" w:name="_CTVP0018dccae98d7fb4c10992787fc445300c1"/>
      <w:r w:rsidR="0092006B">
        <w:rPr>
          <w:rStyle w:val="Citation"/>
        </w:rPr>
        <w:t>(2013: xxxii)</w:t>
      </w:r>
      <w:bookmarkEnd w:id="89"/>
      <w:r w:rsidR="00BA6215">
        <w:rPr>
          <w:rStyle w:val="Citation"/>
        </w:rPr>
        <w:fldChar w:fldCharType="end"/>
      </w:r>
      <w:r w:rsidR="00985482" w:rsidRPr="00C109EA">
        <w:t xml:space="preserve"> classifies Papuan Malay as a </w:t>
      </w:r>
      <w:r w:rsidR="00160AD1">
        <w:t xml:space="preserve">Malayic language within </w:t>
      </w:r>
      <w:r w:rsidR="00985482" w:rsidRPr="00C109EA">
        <w:t>Malayo-Chamic.</w:t>
      </w:r>
      <w:r>
        <w:t xml:space="preserve"> This classification for the Malay languages within </w:t>
      </w:r>
      <w:r w:rsidRPr="00C109EA">
        <w:t>Malayo-Chamic</w:t>
      </w:r>
      <w:r>
        <w:t xml:space="preserve"> is also adopted by the </w:t>
      </w:r>
      <w:r w:rsidRPr="00DC739A">
        <w:rPr>
          <w:rStyle w:val="ChItalic"/>
        </w:rPr>
        <w:t>Ethnologue</w:t>
      </w:r>
      <w:r>
        <w:t xml:space="preserve"> </w:t>
      </w:r>
      <w:r w:rsidRPr="00DC739A">
        <w:rPr>
          <w:rStyle w:val="Citation"/>
        </w:rPr>
        <w:fldChar w:fldCharType="begin"/>
      </w:r>
      <w:r w:rsidR="003A5B20">
        <w:rPr>
          <w:rStyle w:val="Citation"/>
        </w:rPr>
        <w:instrText>ADDIN CITAVI.PLACEHOLDER 41933a01-1828-4f80-a0be-a304088554e8 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aXMgZXQgYWwuIDIwMTVhKTwvVGV4dD4NCiAgICA8L1RleHRVbml0Pg0KICA8L1RleHRVbml0cz4NCjwvUGxhY2Vob2xkZXI+</w:instrText>
      </w:r>
      <w:r w:rsidRPr="00DC739A">
        <w:rPr>
          <w:rStyle w:val="Citation"/>
        </w:rPr>
        <w:fldChar w:fldCharType="separate"/>
      </w:r>
      <w:bookmarkStart w:id="90" w:name="_CTVP00141933a0118284f80a0bea304088554e8"/>
      <w:r w:rsidR="0092006B">
        <w:rPr>
          <w:rStyle w:val="Citation"/>
        </w:rPr>
        <w:t>(Lewis et al. 2015a)</w:t>
      </w:r>
      <w:bookmarkEnd w:id="90"/>
      <w:r w:rsidRPr="00DC739A">
        <w:rPr>
          <w:rStyle w:val="Citation"/>
        </w:rPr>
        <w:fldChar w:fldCharType="end"/>
      </w:r>
      <w:r>
        <w:t>.</w:t>
      </w:r>
    </w:p>
    <w:p w14:paraId="1FF0D198" w14:textId="2111356E" w:rsidR="00D974E6" w:rsidRDefault="00D974E6" w:rsidP="00AC4CA0">
      <w:pPr>
        <w:pStyle w:val="Heading3"/>
      </w:pPr>
      <w:bookmarkStart w:id="91" w:name="_Ref437441364"/>
      <w:bookmarkStart w:id="92" w:name="_Toc440455485"/>
      <w:bookmarkStart w:id="93" w:name="_Ref437441374"/>
      <w:r>
        <w:lastRenderedPageBreak/>
        <w:t>Papuan Malay, a non-creole descendant</w:t>
      </w:r>
      <w:r w:rsidRPr="00C109EA">
        <w:t xml:space="preserve"> of low Ma</w:t>
      </w:r>
      <w:r>
        <w:t>lay</w:t>
      </w:r>
      <w:bookmarkEnd w:id="91"/>
      <w:bookmarkEnd w:id="92"/>
    </w:p>
    <w:p w14:paraId="031F63AB" w14:textId="77777777" w:rsidR="00556DA2" w:rsidRDefault="00556DA2" w:rsidP="00556DA2">
      <w:pPr>
        <w:pStyle w:val="Body0000after"/>
      </w:pPr>
      <w:r>
        <w:t>Papuan Malay is a non-creole descendant of low Malay.</w:t>
      </w:r>
      <w:r>
        <w:rPr>
          <w:rStyle w:val="FootnoteReference"/>
        </w:rPr>
        <w:footnoteReference w:id="4"/>
      </w:r>
      <w:r>
        <w:t xml:space="preserve"> There is an ongoing discussion </w:t>
      </w:r>
      <w:r w:rsidRPr="00BB0027">
        <w:t xml:space="preserve">in </w:t>
      </w:r>
      <w:r>
        <w:t xml:space="preserve">the </w:t>
      </w:r>
      <w:r w:rsidRPr="00BB0027">
        <w:t>literature</w:t>
      </w:r>
      <w:r>
        <w:t>, however,</w:t>
      </w:r>
      <w:r w:rsidRPr="00BB0027">
        <w:t xml:space="preserve"> regarding the status of the easte</w:t>
      </w:r>
      <w:r w:rsidRPr="00C109EA">
        <w:t>rn Malay varieties, including Papuan Malay</w:t>
      </w:r>
      <w:r>
        <w:t xml:space="preserve">; that is, </w:t>
      </w:r>
      <w:r w:rsidRPr="00C109EA">
        <w:t xml:space="preserve">whether they are </w:t>
      </w:r>
      <w:r>
        <w:t xml:space="preserve">indeed </w:t>
      </w:r>
      <w:r w:rsidRPr="00C109EA">
        <w:t>non-creole descendants of low Ma</w:t>
      </w:r>
      <w:r>
        <w:t>lay or rather Malay-based creoles.</w:t>
      </w:r>
    </w:p>
    <w:p w14:paraId="1936342F" w14:textId="77777777" w:rsidR="008D47B7" w:rsidRDefault="00556DA2" w:rsidP="008D47B7">
      <w:pPr>
        <w:pStyle w:val="Body0500after"/>
      </w:pPr>
      <w:r>
        <w:t>Three factors contribute t</w:t>
      </w:r>
      <w:r w:rsidRPr="00C109EA">
        <w:t xml:space="preserve">o this discussion: (1) the </w:t>
      </w:r>
      <w:r>
        <w:t>“</w:t>
      </w:r>
      <w:r w:rsidRPr="00C109EA">
        <w:t>simple structure</w:t>
      </w:r>
      <w:r>
        <w:t>”</w:t>
      </w:r>
      <w:r w:rsidRPr="00C109EA">
        <w:t xml:space="preserve"> of Papuan Malay and the other eastern Malay varieties</w:t>
      </w:r>
      <w:r>
        <w:t>,</w:t>
      </w:r>
      <w:r w:rsidRPr="00C109EA">
        <w:t xml:space="preserve"> with their lack of inflectional morphology and limited derivational processes (see §</w:t>
      </w:r>
      <w:r w:rsidRPr="00C109EA">
        <w:fldChar w:fldCharType="begin"/>
      </w:r>
      <w:r w:rsidRPr="00C109EA">
        <w:instrText xml:space="preserve"> REF _Ref369507793 \w \h  \* MERGEFORMAT </w:instrText>
      </w:r>
      <w:r w:rsidRPr="00C109EA">
        <w:fldChar w:fldCharType="separate"/>
      </w:r>
      <w:r w:rsidR="00154D81">
        <w:rPr>
          <w:cs/>
        </w:rPr>
        <w:t>‎</w:t>
      </w:r>
      <w:r w:rsidR="00154D81">
        <w:t>1.6.1.2</w:t>
      </w:r>
      <w:r w:rsidRPr="00C109EA">
        <w:fldChar w:fldCharType="end"/>
      </w:r>
      <w:r w:rsidRPr="00C109EA">
        <w:t>), (2) the influence from non-Austronesian languages which these languages, including Papuan Malay</w:t>
      </w:r>
      <w:r>
        <w:t>, show</w:t>
      </w:r>
      <w:r w:rsidRPr="00C109EA">
        <w:t xml:space="preserve"> (see §</w:t>
      </w:r>
      <w:r w:rsidRPr="00C109EA">
        <w:fldChar w:fldCharType="begin"/>
      </w:r>
      <w:r w:rsidRPr="00C109EA">
        <w:instrText xml:space="preserve"> REF _Ref369507788 \w \h  \* MERGEFORMAT </w:instrText>
      </w:r>
      <w:r w:rsidRPr="00C109EA">
        <w:fldChar w:fldCharType="separate"/>
      </w:r>
      <w:r w:rsidR="00154D81">
        <w:rPr>
          <w:cs/>
        </w:rPr>
        <w:t>‎</w:t>
      </w:r>
      <w:r w:rsidR="00154D81">
        <w:t>1.6.2</w:t>
      </w:r>
      <w:r w:rsidRPr="00C109EA">
        <w:fldChar w:fldCharType="end"/>
      </w:r>
      <w:r w:rsidRPr="00C109EA">
        <w:t>), and (3) the history of Malay as a trade language (see §</w:t>
      </w:r>
      <w:r>
        <w:fldChar w:fldCharType="begin"/>
      </w:r>
      <w:r>
        <w:instrText xml:space="preserve"> REF _Ref438030300 \w \h </w:instrText>
      </w:r>
      <w:r>
        <w:fldChar w:fldCharType="separate"/>
      </w:r>
      <w:r w:rsidR="00154D81">
        <w:rPr>
          <w:cs/>
        </w:rPr>
        <w:t>‎</w:t>
      </w:r>
      <w:r w:rsidR="00154D81">
        <w:t>1.8</w:t>
      </w:r>
      <w:r>
        <w:fldChar w:fldCharType="end"/>
      </w:r>
      <w:r w:rsidRPr="00C109EA">
        <w:t>).</w:t>
      </w:r>
      <w:r w:rsidR="008D47B7">
        <w:t xml:space="preserve"> </w:t>
      </w:r>
      <w:r w:rsidRPr="00C109EA">
        <w:t>These pertinent characteristics of the eastern Malay varieties rec</w:t>
      </w:r>
      <w:r w:rsidR="008D47B7">
        <w:t>eive different interpretations.</w:t>
      </w:r>
    </w:p>
    <w:p w14:paraId="6CAE7456" w14:textId="7693E09E" w:rsidR="008D47B7" w:rsidRDefault="008D47B7" w:rsidP="008D47B7">
      <w:pPr>
        <w:pStyle w:val="Body0500after"/>
      </w:pPr>
      <w:r w:rsidRPr="00C109EA">
        <w:t xml:space="preserve">Scholars such as </w:t>
      </w:r>
      <w:r>
        <w:rPr>
          <w:rStyle w:val="Citation"/>
        </w:rPr>
        <w:fldChar w:fldCharType="begin"/>
      </w:r>
      <w:r>
        <w:rPr>
          <w:rStyle w:val="Citation"/>
        </w:rPr>
        <w:instrText>ADDIN CITAVI.PLACEHOLDER d8eaf8e5-68af-49a7-b900-678797454e81 PFBsYWNlaG9sZGVyPg0KICA8QWRkSW5WZXJzaW9uPjUuMi4wLjg8L0FkZEluVmVyc2lvbj4NCiAgPElkPmQ4ZWFmOGU1LTY4YWYtNDlhNy1iOTAwLTY3ODc5NzQ1NGU4MTwvSWQ+DQogIDxFbnRyaWVzPg0KICAgIDxFbnRyeT4NCiAgICAgIDxJZD5jN2NiNzEwMS05NGY0LTQ2ZDEtOTI1Zi0yYjZiMzVmZTMwZjU8L0lkPg0KICAgICAgPE5vUGFyPnRydWU8L05vUGFyPg0KICAgICAgPFBlcnNvbk9ubHk+dHJ1ZTwvUGVyc29uT25seT4NCiAgICAgIDxSZWZlcmVuY2VJZD42NjRhN2VhZC01ZmE5LTQ3YTAtODVhMS1jNDJhNmZhOGQ1ZTI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QWRlbGFhciBhbmQgUHJlbnRpY2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lbGFhciBhbmQgUHJlbnRpY2U8L1RleHQ+DQogICAgPC9UZXh0VW5pdD4NCiAgPC9UZXh0VW5pdHM+DQo8L1BsYWNlaG9sZGVyPg==</w:instrText>
      </w:r>
      <w:r>
        <w:rPr>
          <w:rStyle w:val="Citation"/>
        </w:rPr>
        <w:fldChar w:fldCharType="separate"/>
      </w:r>
      <w:bookmarkStart w:id="96" w:name="_CTVP001d8eaf8e568af49a7b900678797454e81"/>
      <w:r w:rsidR="0092006B">
        <w:rPr>
          <w:rStyle w:val="Citation"/>
        </w:rPr>
        <w:t>Adelaar and Prentice</w:t>
      </w:r>
      <w:bookmarkEnd w:id="96"/>
      <w:r>
        <w:rPr>
          <w:rStyle w:val="Citation"/>
        </w:rPr>
        <w:fldChar w:fldCharType="end"/>
      </w:r>
      <w:r w:rsidRPr="00513C8C">
        <w:rPr>
          <w:rStyle w:val="Citation"/>
        </w:rPr>
        <w:t xml:space="preserve"> </w:t>
      </w:r>
      <w:r>
        <w:rPr>
          <w:rStyle w:val="Citation"/>
        </w:rPr>
        <w:fldChar w:fldCharType="begin"/>
      </w:r>
      <w:r>
        <w:rPr>
          <w:rStyle w:val="Citation"/>
        </w:rPr>
        <w:instrText>ADDIN CITAVI.PLACEHOLDER f4dc4061-1f67-413e-ba3d-5a78d9b08ab9 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KDE5OTY6IDY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Y6IDY3NSk8L1RleHQ+DQogICAgPC9UZXh0VW5pdD4NCiAgPC9UZXh0VW5pdHM+DQo8L1BsYWNlaG9sZGVyPg==</w:instrText>
      </w:r>
      <w:r>
        <w:rPr>
          <w:rStyle w:val="Citation"/>
        </w:rPr>
        <w:fldChar w:fldCharType="separate"/>
      </w:r>
      <w:bookmarkStart w:id="97" w:name="_CTVP001f4dc40611f67413eba3d5a78d9b08ab9"/>
      <w:r w:rsidR="0092006B">
        <w:rPr>
          <w:rStyle w:val="Citation"/>
        </w:rPr>
        <w:t>(1996: 675)</w:t>
      </w:r>
      <w:bookmarkEnd w:id="97"/>
      <w:r>
        <w:rPr>
          <w:rStyle w:val="Citation"/>
        </w:rPr>
        <w:fldChar w:fldCharType="end"/>
      </w:r>
      <w:r>
        <w:rPr>
          <w:rStyle w:val="Citation"/>
        </w:rPr>
        <w:t xml:space="preserve">, </w:t>
      </w:r>
      <w:r>
        <w:fldChar w:fldCharType="begin"/>
      </w:r>
      <w:r>
        <w:instrText>ADDIN CITAVI.PLACEHOLDER 474347ff-6031-472c-8e8c-ade1cb804c16 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8L1RleHQ+DQogICAgPC9UZXh0VW5pdD4NCiAgPC9UZXh0VW5pdHM+DQo8L1BsYWNlaG9sZGVyPg==</w:instrText>
      </w:r>
      <w:r>
        <w:fldChar w:fldCharType="separate"/>
      </w:r>
      <w:bookmarkStart w:id="98" w:name="_CTVP001474347ff6031472c8e8cade1cb804c16"/>
      <w:r w:rsidR="0092006B">
        <w:t>Donohue</w:t>
      </w:r>
      <w:bookmarkEnd w:id="98"/>
      <w:r>
        <w:fldChar w:fldCharType="end"/>
      </w:r>
      <w:r>
        <w:t xml:space="preserve"> (</w:t>
      </w:r>
      <w:r>
        <w:fldChar w:fldCharType="begin"/>
      </w:r>
      <w:r>
        <w:instrText>ADDIN CITAVI.PLACEHOLDER fe5af807-92c5-4a57-b1b4-d090f89a7a87 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diPC9UZXh0Pg0KICAgIDwvVGV4dFVuaXQ+DQogIDwvVGV4dFVuaXRzPg0KPC9QbGFjZWhvbGRlcj4=</w:instrText>
      </w:r>
      <w:r>
        <w:fldChar w:fldCharType="separate"/>
      </w:r>
      <w:bookmarkStart w:id="99" w:name="_CTVP001fe5af80792c54a57b1b4d090f89a7a87"/>
      <w:r w:rsidR="0092006B">
        <w:t>2007b</w:t>
      </w:r>
      <w:bookmarkEnd w:id="99"/>
      <w:r>
        <w:fldChar w:fldCharType="end"/>
      </w:r>
      <w:r>
        <w:t xml:space="preserve">; </w:t>
      </w:r>
      <w:r>
        <w:fldChar w:fldCharType="begin"/>
      </w:r>
      <w:r>
        <w:instrText>ADDIN CITAVI.PLACEHOLDER 3d94bcce-3ea0-4349-bc31-6be955971398 PFBsYWNlaG9sZGVyPg0KICA8QWRkSW5WZXJzaW9uPjUuMi4wLjg8L0FkZEluVmVyc2lvbj4NCiAgPElkPjNkOTRiY2NlLTNlYTAtNDM0OS1iYzMxLTZiZTk1NTk3MTM5ODwvSWQ+DQogIDxFbnRyaWVzPg0KICAgIDxFbnRyeT4NCiAgICAgIDxJZD45M2RjNmE2NC05YzlmLTRjMzItYTBjYi00ZDM4YjZlYTBhZGQ8L0lkPg0KICAgICAgPE5vUGFyPnRydWU8L05vUGFyPg0KICAgICAgPFJlZmVyZW5jZUlkPmY5OWU4ZjI1LTJlNjItNDkxOS1hMzE1LTkwMTdlOGI1MWY5ZT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MTwvVGV4dD4NCiAgICA8L1RleHRVbml0Pg0KICA8L1RleHRVbml0cz4NCjwvUGxhY2Vob2xkZXI+</w:instrText>
      </w:r>
      <w:r>
        <w:fldChar w:fldCharType="separate"/>
      </w:r>
      <w:bookmarkStart w:id="100" w:name="_CTVP0013d94bcce3ea04349bc316be955971398"/>
      <w:r w:rsidR="0092006B">
        <w:t>2011</w:t>
      </w:r>
      <w:bookmarkEnd w:id="100"/>
      <w:r>
        <w:fldChar w:fldCharType="end"/>
      </w:r>
      <w:r>
        <w:t>),</w:t>
      </w:r>
      <w:r w:rsidRPr="00C109EA">
        <w:t xml:space="preserve"> and </w:t>
      </w:r>
      <w:r>
        <w:rPr>
          <w:rStyle w:val="Citation"/>
        </w:rPr>
        <w:fldChar w:fldCharType="begin"/>
      </w:r>
      <w:r w:rsidR="003A5B20">
        <w:rPr>
          <w:rStyle w:val="Citation"/>
        </w:rPr>
        <w:instrText>ADDIN CITAVI.PLACEHOLDER 8cfd7e1b-565c-4208-b586-0f3a4d507090 PFBsYWNlaG9sZGVyPg0KICA8QWRkSW5WZXJzaW9uPjUuMi4wLjg8L0FkZEluVmVyc2lvbj4NCiAgPElkPjhjZmQ3ZTFiLTU2NWMtNDIwOC1iNTg2LTBmM2E0ZDUwNzA5MDwvSWQ+DQogIDxFbnRyaWVzPg0KICAgIDxFbnRyeT4NCiAgICAgIDxJZD45Yzc2ZWQxZC05NGU0LTQ2OTItYTFlOC1iOGMxMDliNzlkNmE8L0lkPg0KICAgICAgPE5vUGFyPnRydWU8L05vUGFyPg0KICAgICAgPFBlcnNvbk9ubHk+dHJ1ZTwvUGVyc29uT25seT4NCiAgICAgIDxSZWZlcmVuY2VJZD41YTk3ZDFkYi1lZGU4LTRmOTYtOWQwZS1kOGNiY2Y4ZGQ5ZmU8L1JlZmVyZW5jZUlk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Sm9objwvRmlyc3ROYW1lPg0KICAgICAgICAgICAgPExhc3ROYW1lPk1jV2hvcnRlcjwvTGFzdE5hbWU+DQogICAgICAgICAgICA8TWlkZGxlTmFtZT5I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NXaG9ydGVyPC9UZXh0Pg0KICAgIDwvVGV4dFVuaXQ+DQogIDwvVGV4dFVuaXRzPg0KPC9QbGFjZWhvbGRlcj4=</w:instrText>
      </w:r>
      <w:r>
        <w:rPr>
          <w:rStyle w:val="Citation"/>
        </w:rPr>
        <w:fldChar w:fldCharType="separate"/>
      </w:r>
      <w:bookmarkStart w:id="101" w:name="_CTVP0018cfd7e1b565c4208b5860f3a4d507090"/>
      <w:r w:rsidR="0092006B">
        <w:rPr>
          <w:rStyle w:val="Citation"/>
        </w:rPr>
        <w:t>McWhorter</w:t>
      </w:r>
      <w:bookmarkEnd w:id="101"/>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93c5ca2e-58e8-4047-9827-14753a4ffdbf PFBsYWNlaG9sZGVyPg0KICA8QWRkSW5WZXJzaW9uPjUuMi4wLjg8L0FkZEluVmVyc2lvbj4NCiAgPElkPjkzYzVjYTJlLTU4ZTgtNDA0Ny05ODI3LTE0NzUzYTRmZmRiZjwvSWQ+DQogIDxFbnRyaWVzPg0KICAgIDxFbnRyeT4NCiAgICAgIDxJZD5jZWNlMmQyZS1jOTNhLTQ0NjktODhjOS1jZWRmZWY5YTY1ZjM8L0lkPg0KICAgICAgPFJlZmVyZW5jZUlkPjVhOTdkMWRiLWVkZTgtNGY5Ni05ZDBlLWQ4Y2JjZjhkZDlmZ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b2huPC9GaXJzdE5hbWU+DQogICAgICAgICAgICA8TGFzdE5hbWU+TWNXaG9ydGVyPC9MYXN0TmFtZT4NCiAgICAgICAgICAgIDxNaWRkbGVOYW1lPkg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Sk8L1RleHQ+DQogICAgPC9UZXh0VW5pdD4NCiAgPC9UZXh0VW5pdHM+DQo8L1BsYWNlaG9sZGVyPg==</w:instrText>
      </w:r>
      <w:r>
        <w:rPr>
          <w:rStyle w:val="Citation"/>
        </w:rPr>
        <w:fldChar w:fldCharType="separate"/>
      </w:r>
      <w:bookmarkStart w:id="102" w:name="_CTVP00193c5ca2e58e84047982714753a4ffdbf"/>
      <w:r w:rsidR="0092006B">
        <w:rPr>
          <w:rStyle w:val="Citation"/>
        </w:rPr>
        <w:t>(2001)</w:t>
      </w:r>
      <w:bookmarkEnd w:id="102"/>
      <w:r>
        <w:rPr>
          <w:rStyle w:val="Citation"/>
        </w:rPr>
        <w:fldChar w:fldCharType="end"/>
      </w:r>
      <w:r w:rsidRPr="00C109EA">
        <w:t xml:space="preserve"> conclude that these languages best be characterized as Malay-based pidgins or creoles.</w:t>
      </w:r>
    </w:p>
    <w:p w14:paraId="09197A4E" w14:textId="377E777F" w:rsidR="008D47B7" w:rsidRDefault="008D47B7" w:rsidP="008D47B7">
      <w:pPr>
        <w:pStyle w:val="Body0500after"/>
      </w:pPr>
      <w:r>
        <w:t xml:space="preserve">By contrast, </w:t>
      </w:r>
      <w:r w:rsidRPr="00C109EA">
        <w:t>other scholars</w:t>
      </w:r>
      <w:r>
        <w:t>,</w:t>
      </w:r>
      <w:r w:rsidRPr="00C109EA">
        <w:t xml:space="preserve"> such as </w:t>
      </w:r>
      <w:r>
        <w:rPr>
          <w:rStyle w:val="Citation"/>
        </w:rPr>
        <w:fldChar w:fldCharType="begin"/>
      </w:r>
      <w:r>
        <w:rPr>
          <w:rStyle w:val="Citation"/>
        </w:rPr>
        <w:instrText>ADDIN CITAVI.PLACEHOLDER 6dae8dde-e3c3-4626-8d69-79b289a18562 PFBsYWNlaG9sZGVyPg0KICA8QWRkSW5WZXJzaW9uPjUuMi4wLjg8L0FkZEluVmVyc2lvbj4NCiAgPElkPjZkYWU4ZGRlLWUzYzMtNDYyNi04ZDY5LTc5YjI4OWExODU2MjwvSWQ+DQogIDxFbnRyaWVzPg0KICAgIDxFbnRyeT4NCiAgICAgIDxJZD40NjM2MDEyOS0zZTc2LTQ1NWMtYjgzOS1hMmZmNWFlYzY0Mzc8L0lkPg0KICAgICAgPE5vUGFyPnRydWU8L05vUGFyPg0KICAgICAgPFBlcnNvbk9ubHk+dHJ1ZTwvUGVyc29uT25seT4NCiAgICAgIDxSZWZlcmVuY2VJZD45OGQ0ZTFkYS00NzZiLTRhNjYtYWFjZS1jYTU4MTgxMjEyYmU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saW5zPC9UZXh0Pg0KICAgIDwvVGV4dFVuaXQ+DQogIDwvVGV4dFVuaXRzPg0KPC9QbGFjZWhvbGRlcj4=</w:instrText>
      </w:r>
      <w:r>
        <w:rPr>
          <w:rStyle w:val="Citation"/>
        </w:rPr>
        <w:fldChar w:fldCharType="separate"/>
      </w:r>
      <w:bookmarkStart w:id="103" w:name="_CTVP0016dae8ddee3c346268d6979b289a18562"/>
      <w:r w:rsidR="0092006B">
        <w:rPr>
          <w:rStyle w:val="Citation"/>
        </w:rPr>
        <w:t>Collins</w:t>
      </w:r>
      <w:bookmarkEnd w:id="103"/>
      <w:r>
        <w:rPr>
          <w:rStyle w:val="Citation"/>
        </w:rPr>
        <w:fldChar w:fldCharType="end"/>
      </w:r>
      <w:r w:rsidRPr="00513C8C">
        <w:rPr>
          <w:rStyle w:val="Citation"/>
        </w:rPr>
        <w:t xml:space="preserve"> </w:t>
      </w:r>
      <w:r>
        <w:rPr>
          <w:rStyle w:val="Citation"/>
        </w:rPr>
        <w:fldChar w:fldCharType="begin"/>
      </w:r>
      <w:r>
        <w:rPr>
          <w:rStyle w:val="Citation"/>
        </w:rPr>
        <w:instrText>ADDIN CITAVI.PLACEHOLDER fc95d400-1541-48d4-a22d-b931fa53af9d PFBsYWNlaG9sZGVyPg0KICA8QWRkSW5WZXJzaW9uPjUuMi4wLjg8L0FkZEluVmVyc2lvbj4NCiAgPElkPmZjOTVkNDAwLTE1NDEtNDhkNC1hMjJkLWI5MzFmYTUzYWY5ZDwvSWQ+DQogIDxFbnRyaWVzPg0KICAgIDxFbnRyeT4NCiAgICAgIDxJZD5iYzA5OTk1My00NzYyLTRmYWEtOTE0Ni1iMTg3YjkzM2RmZGY8L0lkPg0KICAgICAgPFJlZmVyZW5jZUlkPjk4ZDRlMWRhLTQ3NmItNGE2Ni1hYWNlLWNhNTgxODEyMTJiZT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ApPC9UZXh0Pg0KICAgIDwvVGV4dFVuaXQ+DQogIDwvVGV4dFVuaXRzPg0KPC9QbGFjZWhvbGRlcj4=</w:instrText>
      </w:r>
      <w:r>
        <w:rPr>
          <w:rStyle w:val="Citation"/>
        </w:rPr>
        <w:fldChar w:fldCharType="separate"/>
      </w:r>
      <w:bookmarkStart w:id="104" w:name="_CTVP001fc95d400154148d4a22db931fa53af9d"/>
      <w:r w:rsidR="0092006B">
        <w:rPr>
          <w:rStyle w:val="Citation"/>
        </w:rPr>
        <w:t>(1980)</w:t>
      </w:r>
      <w:bookmarkEnd w:id="104"/>
      <w:r>
        <w:rPr>
          <w:rStyle w:val="Citation"/>
        </w:rPr>
        <w:fldChar w:fldCharType="end"/>
      </w:r>
      <w:r w:rsidRPr="00C109EA">
        <w:t xml:space="preserve">, </w:t>
      </w:r>
      <w:r>
        <w:rPr>
          <w:rStyle w:val="Citation"/>
        </w:rPr>
        <w:fldChar w:fldCharType="begin"/>
      </w:r>
      <w:r w:rsidR="003A5B20">
        <w:rPr>
          <w:rStyle w:val="Citation"/>
        </w:rPr>
        <w:instrText>ADDIN CITAVI.PLACEHOLDER a1070640-76c4-4786-9515-78f5cee2db47 PFBsYWNlaG9sZGVyPg0KICA8QWRkSW5WZXJzaW9uPjUuMi4wLjg8L0FkZEluVmVyc2lvbj4NCiAgPElkPmExMDcwNjQwLTc2YzQtNDc4Ni05NTE1LTc4ZjVjZWUyZGI0NzwvSWQ+DQogIDxFbnRyaWVzPg0KICAgIDxFbnRyeT4NCiAgICAgIDxJZD40MjM2NzMxZi0wNTBkLTQzZTEtYjg2YS0yOTcxZDMzMDBhNTA8L0lkPg0KICAgICAgPE5vUGFyPnRydWU8L05vUGFyPg0KICAgICAgPFBlcnNvbk9ubHk+dHJ1ZTwvUGVyc29uT25seT4NCiAgICAgIDxSZWZlcmVuY2VJZD4wN2Q0ZGJlNi0xNzIwLTRiNmYtYmQ4My1kNGY2ZmEzYTA5OWY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pbDwvVGV4dD4NCiAgICA8L1RleHRVbml0Pg0KICA8L1RleHRVbml0cz4NCjwvUGxhY2Vob2xkZXI+</w:instrText>
      </w:r>
      <w:r>
        <w:rPr>
          <w:rStyle w:val="Citation"/>
        </w:rPr>
        <w:fldChar w:fldCharType="separate"/>
      </w:r>
      <w:bookmarkStart w:id="105" w:name="_CTVP001a107064076c44786951578f5cee2db47"/>
      <w:r w:rsidR="0092006B">
        <w:rPr>
          <w:rStyle w:val="Citation"/>
        </w:rPr>
        <w:t>Gil</w:t>
      </w:r>
      <w:bookmarkEnd w:id="105"/>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adb91699-45ce-490c-b7d5-615a9050d40c PFBsYWNlaG9sZGVyPg0KICA8QWRkSW5WZXJzaW9uPjUuMi4wLjg8L0FkZEluVmVyc2lvbj4NCiAgPElkPmFkYjkxNjk5LTQ1Y2UtNDkwYy1iN2Q1LTYxNWE5MDUwZDQwYzwvSWQ+DQogIDxFbnRyaWVzPg0KICAgIDxFbnRyeT4NCiAgICAgIDxJZD4zN2I5NWI3Ni01YTlhLTQ3YTgtOWIwYy0wN2NmMTBiYTUyMmY8L0lkPg0KICAgICAgPFJlZmVyZW5jZUlkPjA3ZDRkYmU2LTE3MjAtNGI2Zi1iZDgzLWQ0ZjZmYTNhMDk5ZjwvUmVmZXJlbmNlSWQ+DQogICAgICA8WWVhck9ubHk+dHJ1ZTwvWWVhck9ubHk+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xYSk8L1RleHQ+DQogICAgPC9UZXh0VW5pdD4NCiAgPC9UZXh0VW5pdHM+DQo8L1BsYWNlaG9sZGVyPg==</w:instrText>
      </w:r>
      <w:r>
        <w:rPr>
          <w:rStyle w:val="Citation"/>
        </w:rPr>
        <w:fldChar w:fldCharType="separate"/>
      </w:r>
      <w:bookmarkStart w:id="106" w:name="_CTVP001adb9169945ce490cb7d5615a9050d40c"/>
      <w:r w:rsidR="0092006B">
        <w:rPr>
          <w:rStyle w:val="Citation"/>
        </w:rPr>
        <w:t>(2001a)</w:t>
      </w:r>
      <w:bookmarkEnd w:id="106"/>
      <w:r>
        <w:rPr>
          <w:rStyle w:val="Citation"/>
        </w:rPr>
        <w:fldChar w:fldCharType="end"/>
      </w:r>
      <w:r w:rsidRPr="00C109EA">
        <w:t xml:space="preserve">, </w:t>
      </w:r>
      <w:r>
        <w:rPr>
          <w:rStyle w:val="Citation"/>
        </w:rPr>
        <w:fldChar w:fldCharType="begin"/>
      </w:r>
      <w:r>
        <w:rPr>
          <w:rStyle w:val="Citation"/>
        </w:rPr>
        <w:instrText>ADDIN CITAVI.PLACEHOLDER 50bf8532-01be-423c-b028-a7a6eea44461 PFBsYWNlaG9sZGVyPg0KICA8QWRkSW5WZXJzaW9uPjUuMi4wLjg8L0FkZEluVmVyc2lvbj4NCiAgPElkPjUwYmY4NTMyLTAxYmUtNDIzYy1iMDI4LWE3YTZlZWE0NDQ2MTwvSWQ+DQogIDxFbnRyaWVzPg0KICAgIDxFbnRyeT4NCiAgICAgIDxJZD5iYTc0Mjc4Zi0zMTBhLTQwMjgtOTZhYy04NmQxN2JhYzc1YzM8L0lkPg0KICAgICAgPE5vUGFyPnRydWU8L05vUGFyPg0KICAgICAgPFBlcnNvbk9ubHk+dHJ1ZTwvUGVyc29uT25seT4NCiAgICAgIDxSZWZlcmVuY2VJZD5kNTAwMjMyZi0xZmI4LTRlZWYtODI1OC05YTQxNDA5YTU0YWI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XNhbmc8L1RleHQ+DQogICAgPC9UZXh0VW5pdD4NCiAgPC9UZXh0VW5pdHM+DQo8L1BsYWNlaG9sZGVyPg==</w:instrText>
      </w:r>
      <w:r>
        <w:rPr>
          <w:rStyle w:val="Citation"/>
        </w:rPr>
        <w:fldChar w:fldCharType="separate"/>
      </w:r>
      <w:bookmarkStart w:id="107" w:name="_CTVP00150bf853201be423cb028a7a6eea44461"/>
      <w:r w:rsidR="0092006B">
        <w:rPr>
          <w:rStyle w:val="Citation"/>
        </w:rPr>
        <w:t>Bisang</w:t>
      </w:r>
      <w:bookmarkEnd w:id="107"/>
      <w:r>
        <w:rPr>
          <w:rStyle w:val="Citation"/>
        </w:rPr>
        <w:fldChar w:fldCharType="end"/>
      </w:r>
      <w:r w:rsidRPr="00513C8C">
        <w:rPr>
          <w:rStyle w:val="Citation"/>
        </w:rPr>
        <w:t xml:space="preserve"> </w:t>
      </w:r>
      <w:r>
        <w:rPr>
          <w:rStyle w:val="Citation"/>
        </w:rPr>
        <w:fldChar w:fldCharType="begin"/>
      </w:r>
      <w:r>
        <w:rPr>
          <w:rStyle w:val="Citation"/>
        </w:rPr>
        <w:instrText>ADDIN CITAVI.PLACEHOLDER 2a8c1b49-8028-4f55-a768-61ddd8c247d7 PFBsYWNlaG9sZGVyPg0KICA8QWRkSW5WZXJzaW9uPjUuMi4wLjg8L0FkZEluVmVyc2lvbj4NCiAgPElkPjJhOGMxYjQ5LTgwMjgtNGY1NS1hNzY4LTYxZGRkOGMyNDdkNzwvSWQ+DQogIDxFbnRyaWVzPg0KICAgIDxFbnRyeT4NCiAgICAgIDxJZD5kNDJlZDVmMS0xMDk1LTQ2ZDAtOTM5Yi1mOGI5ODYyNDAwZWU8L0lkPg0KICAgICAgPFJlZmVyZW5jZUlkPmQ1MDAyMzJmLTFmYjgtNGVlZi04MjU4LTlhNDE0MDlhNTRh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Pr>
          <w:rStyle w:val="Citation"/>
        </w:rPr>
        <w:fldChar w:fldCharType="separate"/>
      </w:r>
      <w:bookmarkStart w:id="108" w:name="_CTVP0012a8c1b4980284f55a76861ddd8c247d7"/>
      <w:r w:rsidR="0092006B">
        <w:rPr>
          <w:rStyle w:val="Citation"/>
        </w:rPr>
        <w:t>(2009)</w:t>
      </w:r>
      <w:bookmarkEnd w:id="108"/>
      <w:r>
        <w:rPr>
          <w:rStyle w:val="Citation"/>
        </w:rPr>
        <w:fldChar w:fldCharType="end"/>
      </w:r>
      <w:r w:rsidRPr="00C109EA">
        <w:t xml:space="preserve">, and </w:t>
      </w:r>
      <w:r>
        <w:rPr>
          <w:rStyle w:val="Citation"/>
        </w:rPr>
        <w:fldChar w:fldCharType="begin"/>
      </w:r>
      <w:r>
        <w:rPr>
          <w:rStyle w:val="Citation"/>
        </w:rPr>
        <w:instrText>ADDIN CITAVI.PLACEHOLDER 7a8d5634-da67-4ec1-b843-720368d9735f 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xMzwvRGF0ZT4NCiAgICAgICAgPElkPjcxNTBjZDI0LTMwNTgtNGRmYS05OWU0LTdlM2Y5NzZhNzk2O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PC9UZXh0Pg0KICAgIDwvVGV4dFVuaXQ+DQogIDwvVGV4dFVuaXRzPg0KPC9QbGFjZWhvbGRlcj4=</w:instrText>
      </w:r>
      <w:r>
        <w:rPr>
          <w:rStyle w:val="Citation"/>
        </w:rPr>
        <w:fldChar w:fldCharType="separate"/>
      </w:r>
      <w:bookmarkStart w:id="109" w:name="_CTVP0017a8d5634da674ec1b843720368d9735f"/>
      <w:r w:rsidR="0092006B">
        <w:rPr>
          <w:rStyle w:val="Citation"/>
        </w:rPr>
        <w:t>Paauw</w:t>
      </w:r>
      <w:bookmarkEnd w:id="109"/>
      <w:r>
        <w:rPr>
          <w:rStyle w:val="Citation"/>
        </w:rPr>
        <w:fldChar w:fldCharType="end"/>
      </w:r>
      <w:r w:rsidRPr="00513C8C">
        <w:rPr>
          <w:rStyle w:val="Citation"/>
        </w:rPr>
        <w:t xml:space="preserve"> </w:t>
      </w:r>
      <w:r>
        <w:rPr>
          <w:rStyle w:val="Citation"/>
        </w:rPr>
        <w:fldChar w:fldCharType="begin"/>
      </w:r>
      <w:r>
        <w:rPr>
          <w:rStyle w:val="Citation"/>
        </w:rPr>
        <w:instrText>ADDIN CITAVI.PLACEHOLDER dd823066-8adc-47d0-9645-c827f0063259 PFBsYWNlaG9sZGVyPg0KICA8QWRkSW5WZXJzaW9uPjUuMi4wLjg8L0FkZEluVmVyc2lvbj4NCiAgPElkPmRkODIzMDY2LThhZGMtNDdkMC05NjQ1LWM4MjdmMDA2MzI1OTwvSWQ+DQogIDxFbnRyaWVzPg0KICAgIDxFbnRyeT4NCiAgICAgIDxJZD5lZjc1MTliYi1lNjBiLTQ2YjktYWZkOC04MmE0ZDc2MDk2YzQ8L0lkPg0KICAgICAgPFJlZmVyZW5jZUlkPjcxNTBjZDI0LTMwNTgtNGRmYS05OWU0LTdlM2Y5NzZhNzk2O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Pr>
          <w:rStyle w:val="Citation"/>
        </w:rPr>
        <w:fldChar w:fldCharType="separate"/>
      </w:r>
      <w:bookmarkStart w:id="110" w:name="_CTVP001dd8230668adc47d09645c827f0063259"/>
      <w:r w:rsidR="0092006B">
        <w:rPr>
          <w:rStyle w:val="Citation"/>
        </w:rPr>
        <w:t>(2013)</w:t>
      </w:r>
      <w:bookmarkEnd w:id="110"/>
      <w:r>
        <w:rPr>
          <w:rStyle w:val="Citation"/>
        </w:rPr>
        <w:fldChar w:fldCharType="end"/>
      </w:r>
      <w:r w:rsidRPr="00C109EA">
        <w:t xml:space="preserve">, </w:t>
      </w:r>
      <w:r>
        <w:t xml:space="preserve">and also </w:t>
      </w:r>
      <w:r>
        <w:rPr>
          <w:rStyle w:val="Citation"/>
        </w:rPr>
        <w:t>earlier contributions</w:t>
      </w:r>
      <w:r w:rsidRPr="00513C8C">
        <w:rPr>
          <w:rStyle w:val="Citation"/>
        </w:rPr>
        <w:t xml:space="preserve"> </w:t>
      </w:r>
      <w:r>
        <w:rPr>
          <w:rStyle w:val="Citation"/>
        </w:rPr>
        <w:t xml:space="preserve">by </w:t>
      </w:r>
      <w:r w:rsidRPr="00B97932">
        <w:rPr>
          <w:rStyle w:val="Citation"/>
        </w:rPr>
        <w:fldChar w:fldCharType="begin"/>
      </w:r>
      <w:r w:rsidR="003A5B20">
        <w:rPr>
          <w:rStyle w:val="Citation"/>
        </w:rPr>
        <w:instrText>ADDIN CITAVI.PLACEHOLDER 4570424d-011d-4c59-baa0-8601870bff4c PFBsYWNlaG9sZGVyPg0KICA8QWRkSW5WZXJzaW9uPjUuMi4wLjg8L0FkZEluVmVyc2lvbj4NCiAgPElkPjQ1NzA0MjRkLTAxMWQtNGM1OS1iYWEwLTg2MDE4NzBiZmY0YzwvSWQ+DQogIDxFbnRyaWVzPg0KICAgIDxFbnRyeT4NCiAgICAgIDxJZD4wOTAyYjZkYi1iNmNmLTQ2ODItOGI5NC1lMzRmMjU5YjYyN2U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Pr="00B97932">
        <w:rPr>
          <w:rStyle w:val="Citation"/>
        </w:rPr>
        <w:fldChar w:fldCharType="separate"/>
      </w:r>
      <w:bookmarkStart w:id="111" w:name="_CTVP0014570424d011d4c59baa08601870bff4c"/>
      <w:r w:rsidR="0092006B">
        <w:rPr>
          <w:rStyle w:val="Citation"/>
        </w:rPr>
        <w:t>Donohue</w:t>
      </w:r>
      <w:bookmarkEnd w:id="111"/>
      <w:r w:rsidRPr="00B97932">
        <w:rPr>
          <w:rStyle w:val="Citation"/>
        </w:rPr>
        <w:fldChar w:fldCharType="end"/>
      </w:r>
      <w:r w:rsidRPr="00B97932">
        <w:rPr>
          <w:rStyle w:val="Citation"/>
        </w:rPr>
        <w:t xml:space="preserve"> </w:t>
      </w:r>
      <w:r w:rsidRPr="00B97932">
        <w:rPr>
          <w:rStyle w:val="Citation"/>
        </w:rPr>
        <w:fldChar w:fldCharType="begin"/>
      </w:r>
      <w:r w:rsidR="003A5B20">
        <w:rPr>
          <w:rStyle w:val="Citation"/>
        </w:rPr>
        <w:instrText>ADDIN CITAVI.PLACEHOLDER 3f37ff31-cb75-4223-b24f-19cad341e2a4 PFBsYWNlaG9sZGVyPg0KICA8QWRkSW5WZXJzaW9uPjUuMi4wLjg8L0FkZEluVmVyc2lvbj4NCiAgPElkPjNmMzdmZjMxLWNiNzUtNDIyMy1iMjRmLTE5Y2FkMzQxZTJhNDwvSWQ+DQogIDxFbnRyaWVzPg0KICAgIDxFbnRyeT4NCiAgICAgIDxJZD41ZDZlZjY3My0xZmM2LTQzYzgtYjVkZC1jZmNlMGFkM2Q2MDY8L0lkPg0KICAgICAgPFJlZmVyZW5jZUlkPmQ3NjMzNzQ3LTNhZTEtNDY5Ny05NzJiLTZmODhhMmIzMzVhY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pPC9UZXh0Pg0KICAgIDwvVGV4dFVuaXQ+DQogIDwvVGV4dFVuaXRzPg0KPC9QbGFjZWhvbGRlcj4=</w:instrText>
      </w:r>
      <w:r w:rsidRPr="00B97932">
        <w:rPr>
          <w:rStyle w:val="Citation"/>
        </w:rPr>
        <w:fldChar w:fldCharType="separate"/>
      </w:r>
      <w:bookmarkStart w:id="112" w:name="_CTVP0013f37ff31cb754223b24f19cad341e2a4"/>
      <w:r w:rsidR="0092006B">
        <w:rPr>
          <w:rStyle w:val="Citation"/>
        </w:rPr>
        <w:t>(2003)</w:t>
      </w:r>
      <w:bookmarkEnd w:id="112"/>
      <w:r w:rsidRPr="00B97932">
        <w:rPr>
          <w:rStyle w:val="Citation"/>
        </w:rPr>
        <w:fldChar w:fldCharType="end"/>
      </w:r>
      <w:r>
        <w:rPr>
          <w:rStyle w:val="Citation"/>
        </w:rPr>
        <w:t xml:space="preserve"> and </w:t>
      </w:r>
      <w:r w:rsidRPr="00B97932">
        <w:rPr>
          <w:rStyle w:val="Citation"/>
        </w:rPr>
        <w:fldChar w:fldCharType="begin"/>
      </w:r>
      <w:r w:rsidR="003A5B20">
        <w:rPr>
          <w:rStyle w:val="Citation"/>
        </w:rPr>
        <w:instrText>ADDIN CITAVI.PLACEHOLDER 5610c722-a7f0-40ef-a31b-12a4cf719629 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ub2h1ZSBhbmQgU21pdGg8L1RleHQ+DQogICAgPC9UZXh0VW5pdD4NCiAgPC9UZXh0VW5pdHM+DQo8L1BsYWNlaG9sZGVyPg==</w:instrText>
      </w:r>
      <w:r w:rsidRPr="00B97932">
        <w:rPr>
          <w:rStyle w:val="Citation"/>
        </w:rPr>
        <w:fldChar w:fldCharType="separate"/>
      </w:r>
      <w:bookmarkStart w:id="113" w:name="_CTVP0015610c722a7f040efa31b12a4cf719629"/>
      <w:r w:rsidR="0092006B">
        <w:rPr>
          <w:rStyle w:val="Citation"/>
        </w:rPr>
        <w:t>Donohue and Smith</w:t>
      </w:r>
      <w:bookmarkEnd w:id="113"/>
      <w:r w:rsidRPr="00B97932">
        <w:rPr>
          <w:rStyle w:val="Citation"/>
        </w:rPr>
        <w:fldChar w:fldCharType="end"/>
      </w:r>
      <w:r w:rsidRPr="00B97932">
        <w:rPr>
          <w:rStyle w:val="Citation"/>
        </w:rPr>
        <w:t xml:space="preserve"> </w:t>
      </w:r>
      <w:r w:rsidRPr="00B97932">
        <w:rPr>
          <w:rStyle w:val="Citation"/>
        </w:rPr>
        <w:fldChar w:fldCharType="begin"/>
      </w:r>
      <w:r w:rsidR="003A5B20">
        <w:rPr>
          <w:rStyle w:val="Citation"/>
        </w:rPr>
        <w:instrText>ADDIN CITAVI.PLACEHOLDER 3034cad0-cd2c-4dba-8a14-9709ffe3cc25 PFBsYWNlaG9sZGVyPg0KICA8QWRkSW5WZXJzaW9uPjUuMi4wLjg8L0FkZEluVmVyc2lvbj4NCiAgPElkPjMwMzRjYWQwLWNkMmMtNGRiYS04YTE0LTk3MDlmZmUzY2MyNTwvSWQ+DQogIDxBc3NvY2lhdGVXaXRoUGxhY2Vob2xkZXJJZD41NjEwYzcyMi1hN2YwLTQwZWYtYTMxYi0xMmE0Y2Y3MTk2Mjk8L0Fzc29jaWF0ZVdpdGhQbGFjZWhvbGRlcklkPg0KICA8RW50cmllcz4NCiAgICA8RW50cnk+DQogICAgICA8SWQ+YzY4YTQ5OGYtZDM2MS00NWQ4LWE0ZDYtZGFmMDQ4MTAxNzZhPC9JZD4NCiAgICAgIDxSZWZlcmVuY2VJZD4xYzgzZTg3My1hYWEwLTQzNDAtOTQyMC1lN2RhZjdiMmU1Zj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OCk8L1RleHQ+DQogICAgPC9UZXh0VW5pdD4NCiAgPC9UZXh0VW5pdHM+DQo8L1BsYWNlaG9sZGVyPg==</w:instrText>
      </w:r>
      <w:r w:rsidRPr="00B97932">
        <w:rPr>
          <w:rStyle w:val="Citation"/>
        </w:rPr>
        <w:fldChar w:fldCharType="separate"/>
      </w:r>
      <w:bookmarkStart w:id="114" w:name="_CTVP0013034cad0cd2c4dba8a149709ffe3cc25"/>
      <w:r w:rsidR="0092006B">
        <w:rPr>
          <w:rStyle w:val="Citation"/>
        </w:rPr>
        <w:t>(1998)</w:t>
      </w:r>
      <w:bookmarkEnd w:id="114"/>
      <w:r w:rsidRPr="00B97932">
        <w:rPr>
          <w:rStyle w:val="Citation"/>
        </w:rPr>
        <w:fldChar w:fldCharType="end"/>
      </w:r>
      <w:r>
        <w:rPr>
          <w:rStyle w:val="Citation"/>
        </w:rPr>
        <w:t>,</w:t>
      </w:r>
      <w:r w:rsidRPr="00C109EA">
        <w:t xml:space="preserve"> challenge </w:t>
      </w:r>
      <w:r>
        <w:t xml:space="preserve">the alleged creole origins of the eastern Malay varieties, </w:t>
      </w:r>
      <w:r w:rsidRPr="00C109EA">
        <w:t xml:space="preserve">given that structural simplicity is also found in inherited Malay varieties and also </w:t>
      </w:r>
      <w:r>
        <w:t xml:space="preserve">given </w:t>
      </w:r>
      <w:r w:rsidRPr="00C109EA">
        <w:t>that linguistic borrowing is not limited to pidgins or creoles.</w:t>
      </w:r>
    </w:p>
    <w:p w14:paraId="43492C1F" w14:textId="0AF30B05" w:rsidR="00556DA2" w:rsidRPr="00C109EA" w:rsidRDefault="00556DA2" w:rsidP="008D47B7">
      <w:pPr>
        <w:pStyle w:val="Body0500after"/>
      </w:pPr>
      <w:r w:rsidRPr="00C109EA">
        <w:t xml:space="preserve">This </w:t>
      </w:r>
      <w:r w:rsidR="008D47B7">
        <w:t xml:space="preserve">latter view </w:t>
      </w:r>
      <w:r w:rsidRPr="00C109EA">
        <w:t xml:space="preserve">is also the </w:t>
      </w:r>
      <w:r w:rsidR="008D47B7">
        <w:t xml:space="preserve">one </w:t>
      </w:r>
      <w:r w:rsidRPr="00C109EA">
        <w:t>adopted in the present description of Papuan Malay. The fact that Papuan Malay has a comparatively simple surface structure and some features typically found in Papuan but not in Austronesian languages is not sufficient evidence to classify Papuan Malay as a creole.</w:t>
      </w:r>
    </w:p>
    <w:p w14:paraId="692E879D" w14:textId="77777777" w:rsidR="00556DA2" w:rsidRPr="00C109EA" w:rsidRDefault="00556DA2" w:rsidP="00556DA2">
      <w:pPr>
        <w:pStyle w:val="Body0500after"/>
      </w:pPr>
      <w:r w:rsidRPr="00C109EA">
        <w:t>Throughout the remainder of this section, the different positions regarding the creole versus non-creole status of the eastern Mala</w:t>
      </w:r>
      <w:r>
        <w:t>y</w:t>
      </w:r>
      <w:r w:rsidRPr="00C109EA">
        <w:t xml:space="preserve"> varieties are presented in more detail. The view that the eastern Malay varieties are creolized languages is discussed first.</w:t>
      </w:r>
    </w:p>
    <w:p w14:paraId="39157085" w14:textId="23EB052A" w:rsidR="00556DA2" w:rsidRPr="00C109EA" w:rsidRDefault="00556DA2" w:rsidP="00556DA2">
      <w:pPr>
        <w:pStyle w:val="Body0500after"/>
      </w:pPr>
      <w:r>
        <w:rPr>
          <w:rStyle w:val="Citation"/>
        </w:rPr>
        <w:fldChar w:fldCharType="begin"/>
      </w:r>
      <w:r>
        <w:rPr>
          <w:rStyle w:val="Citation"/>
        </w:rPr>
        <w:instrText>ADDIN CITAVI.PLACEHOLDER 26475f70-8dcc-4988-a089-34b8393d5f45 PFBsYWNlaG9sZGVyPg0KICA8QWRkSW5WZXJzaW9uPjUuMi4wLjg8L0FkZEluVmVyc2lvbj4NCiAgPElkPjI2NDc1ZjcwLThkY2MtNDk4OC1hMDg5LTM0YjgzOTNkNWY0NTwvSWQ+DQogIDxFbnRyaWVzPg0KICAgIDxFbnRyeT4NCiAgICAgIDxJZD44YjQ5ZTgyNC02ZDI3LTRmMjgtYjQzNS05MGExMWExNzYxMTk8L0lkPg0KICAgICAgPE5vUGFyPnRydWU8L05vUGFyPg0KICAgICAgPFBlcnNvbk9ubHk+dHJ1ZTwvUGVyc29uT25seT4NCiAgICAgIDxSZWZlcmVuY2VJZD42NjRhN2VhZC01ZmE5LTQ3YTAtODVhMS1jNDJhNmZhOGQ1ZTI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QWRlbGFhciBhbmQgUHJlbnRpY2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lbGFhciBhbmQgUHJlbnRpY2U8L1RleHQ+DQogICAgPC9UZXh0VW5pdD4NCiAgPC9UZXh0VW5pdHM+DQo8L1BsYWNlaG9sZGVyPg==</w:instrText>
      </w:r>
      <w:r>
        <w:rPr>
          <w:rStyle w:val="Citation"/>
        </w:rPr>
        <w:fldChar w:fldCharType="separate"/>
      </w:r>
      <w:bookmarkStart w:id="115" w:name="_CTVP00126475f708dcc4988a08934b8393d5f45"/>
      <w:r w:rsidR="0092006B">
        <w:rPr>
          <w:rStyle w:val="Citation"/>
        </w:rPr>
        <w:t>Adelaar and Prentice</w:t>
      </w:r>
      <w:bookmarkEnd w:id="115"/>
      <w:r>
        <w:rPr>
          <w:rStyle w:val="Citation"/>
        </w:rPr>
        <w:fldChar w:fldCharType="end"/>
      </w:r>
      <w:r w:rsidRPr="00513C8C">
        <w:rPr>
          <w:rStyle w:val="Citation"/>
        </w:rPr>
        <w:t xml:space="preserve"> </w:t>
      </w:r>
      <w:r>
        <w:rPr>
          <w:rStyle w:val="Citation"/>
        </w:rPr>
        <w:fldChar w:fldCharType="begin"/>
      </w:r>
      <w:r>
        <w:rPr>
          <w:rStyle w:val="Citation"/>
        </w:rPr>
        <w:instrText>ADDIN CITAVI.PLACEHOLDER ec089c83-1abc-47b2-adbb-aa3ff14595a0 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KDE5OTY6IDY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Y6IDY3NSk8L1RleHQ+DQogICAgPC9UZXh0VW5pdD4NCiAgPC9UZXh0VW5pdHM+DQo8L1BsYWNlaG9sZGVyPg==</w:instrText>
      </w:r>
      <w:r>
        <w:rPr>
          <w:rStyle w:val="Citation"/>
        </w:rPr>
        <w:fldChar w:fldCharType="separate"/>
      </w:r>
      <w:bookmarkStart w:id="116" w:name="_CTVP001ec089c831abc47b2adbbaa3ff14595a0"/>
      <w:r w:rsidR="0092006B">
        <w:rPr>
          <w:rStyle w:val="Citation"/>
        </w:rPr>
        <w:t>(1996: 675)</w:t>
      </w:r>
      <w:bookmarkEnd w:id="116"/>
      <w:r>
        <w:rPr>
          <w:rStyle w:val="Citation"/>
        </w:rPr>
        <w:fldChar w:fldCharType="end"/>
      </w:r>
      <w:r w:rsidRPr="00C109EA">
        <w:t xml:space="preserve"> propose a list of eight structural features which illustrate the reduced morphology of the eastern Malay varieties and some of the linguistic features they borrowed from local languages. According to the authors, these features, which distinguish the eastern Malay varieties from the western Malay varieties and literary Malay, point to the pidgin origins of the eastern Malay varieties, including those of </w:t>
      </w:r>
      <w:r w:rsidRPr="00C109EA">
        <w:rPr>
          <w:lang w:eastAsia="en-US"/>
        </w:rPr>
        <w:t xml:space="preserve">West Papua. Hence, </w:t>
      </w:r>
      <w:r>
        <w:rPr>
          <w:rStyle w:val="Citation"/>
        </w:rPr>
        <w:fldChar w:fldCharType="begin"/>
      </w:r>
      <w:r>
        <w:rPr>
          <w:rStyle w:val="Citation"/>
        </w:rPr>
        <w:instrText>ADDIN CITAVI.PLACEHOLDER 8554c2b1-deb1-47f0-8a9f-10e0b703e856 PFBsYWNlaG9sZGVyPg0KICA8QWRkSW5WZXJzaW9uPjUuMi4wLjg8L0FkZEluVmVyc2lvbj4NCiAgPElkPjg1NTRjMmIxLWRlYjEtNDdmMC04YTlmLTEwZTBiNzAzZTg1NjwvSWQ+DQogIDxFbnRyaWVzPg0KICAgIDxFbnRyeT4NCiAgICAgIDxJZD4wMGVhZWQxOS05ZmQ5LTQ2YjAtOTUzZS1hMDlkYzQ5MWIzYTQ8L0lkPg0KICAgICAgPE5vUGFyPnRydWU8L05vUGFyPg0KICAgICAgPFBlcnNvbk9ubHk+dHJ1ZTwvUGVyc29uT25seT4NCiAgICAgIDxSZWZlcmVuY2VJZD42NjRhN2VhZC01ZmE5LTQ3YTAtODVhMS1jNDJhNmZhOGQ1ZTI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QWRlbGFhciBhbmQgUHJlbnRpY2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lbGFhciBhbmQgUHJlbnRpY2U8L1RleHQ+DQogICAgPC9UZXh0VW5pdD4NCiAgPC9UZXh0VW5pdHM+DQo8L1BsYWNlaG9sZGVyPg==</w:instrText>
      </w:r>
      <w:r>
        <w:rPr>
          <w:rStyle w:val="Citation"/>
        </w:rPr>
        <w:fldChar w:fldCharType="separate"/>
      </w:r>
      <w:bookmarkStart w:id="117" w:name="_CTVP0018554c2b1deb147f08a9f10e0b703e856"/>
      <w:r w:rsidR="0092006B">
        <w:rPr>
          <w:rStyle w:val="Citation"/>
        </w:rPr>
        <w:t>Adelaar and Prentice</w:t>
      </w:r>
      <w:bookmarkEnd w:id="117"/>
      <w:r>
        <w:rPr>
          <w:rStyle w:val="Citation"/>
        </w:rPr>
        <w:fldChar w:fldCharType="end"/>
      </w:r>
      <w:r w:rsidRPr="00C109EA">
        <w:t xml:space="preserve"> </w:t>
      </w:r>
      <w:r w:rsidRPr="00C109EA">
        <w:rPr>
          <w:lang w:eastAsia="en-US"/>
        </w:rPr>
        <w:t xml:space="preserve">propose the term </w:t>
      </w:r>
      <w:r w:rsidRPr="00C109EA">
        <w:rPr>
          <w:rStyle w:val="ChItalic"/>
        </w:rPr>
        <w:t>Pidgin Malay Derived</w:t>
      </w:r>
      <w:r w:rsidRPr="00C109EA">
        <w:t xml:space="preserve"> dialects for these varieties. In a later study, </w:t>
      </w:r>
      <w:r>
        <w:rPr>
          <w:rStyle w:val="Citation"/>
        </w:rPr>
        <w:fldChar w:fldCharType="begin"/>
      </w:r>
      <w:r>
        <w:rPr>
          <w:rStyle w:val="Citation"/>
        </w:rPr>
        <w:instrText>ADDIN CITAVI.PLACEHOLDER 5e6bc70e-1e6a-4247-af55-946df798184a PFBsYWNlaG9sZGVyPg0KICA8QWRkSW5WZXJzaW9uPjUuMi4wLjg8L0FkZEluVmVyc2lvbj4NCiAgPElkPjVlNmJjNzBlLTFlNmEtNDI0Ny1hZjU1LTk0NmRmNzk4MTg0YTwvSWQ+DQogIDxFbnRyaWVzPg0KICAgIDxFbnRyeT4NCiAgICAgIDxJZD4wYzQxYTE5Mi0yNTE2LTQxY2YtOTFkMi0yY2MyMDEwMjAwZTY8L0lkPg0KICAgICAgPE5vUGFyPnRydWU8L05vUGFyPg0KICAgICAgPFBlcnNvbk9ubHk+dHJ1ZTwvUGVyc29uT25seT4NCiAgICAgIDxSZWZlcmVuY2VJZD40Y2I1ZWFmYS04NTFhLTQ4OTktYjhlNi0yNGMwZTFhOWI4ODk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ZGVsYWFyPC9UZXh0Pg0KICAgIDwvVGV4dFVuaXQ+DQogIDwvVGV4dFVuaXRzPg0KPC9QbGFjZWhvbGRlcj4=</w:instrText>
      </w:r>
      <w:r>
        <w:rPr>
          <w:rStyle w:val="Citation"/>
        </w:rPr>
        <w:fldChar w:fldCharType="separate"/>
      </w:r>
      <w:bookmarkStart w:id="118" w:name="_CTVP0015e6bc70e1e6a4247af55946df798184a"/>
      <w:r w:rsidR="0092006B">
        <w:rPr>
          <w:rStyle w:val="Citation"/>
        </w:rPr>
        <w:t>Adelaar</w:t>
      </w:r>
      <w:bookmarkEnd w:id="118"/>
      <w:r>
        <w:rPr>
          <w:rStyle w:val="Citation"/>
        </w:rPr>
        <w:fldChar w:fldCharType="end"/>
      </w:r>
      <w:r w:rsidRPr="00513C8C">
        <w:rPr>
          <w:rStyle w:val="Citation"/>
        </w:rPr>
        <w:t xml:space="preserve"> </w:t>
      </w:r>
      <w:r>
        <w:rPr>
          <w:rStyle w:val="Citation"/>
        </w:rPr>
        <w:fldChar w:fldCharType="begin"/>
      </w:r>
      <w:r>
        <w:rPr>
          <w:rStyle w:val="Citation"/>
        </w:rPr>
        <w:instrText>ADDIN CITAVI.PLACEHOLDER 4bd2b4d1-68a4-4651-a1bb-18114c977ed4 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FkZWxhYXIgMjAwNSDigJMgU3RydWN0dXJhbCBkaXZlcnNpdHkgaW4gdGhlIE1hbGF5aWM8L1Nob3J0VGl0bGU+DQogICAgICAgIDxUaXRsZT5TdHJ1Y3R1cmFsIGRpdmVyc2l0eSBpbiB0aGUgTWFsYXlpYyBzdWJncm91cDwvVGl0bGU+DQogICAgICA8L1JlZmVyZW5jZT4NCiAgICA8L0VudHJ5Pg0KICA8L0VudHJpZXM+DQogIDxUZXh0PigyMDA1YjogMj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WI6IDIwMik8L1RleHQ+DQogICAgPC9UZXh0VW5pdD4NCiAgPC9UZXh0VW5pdHM+DQo8L1BsYWNlaG9sZGVyPg==</w:instrText>
      </w:r>
      <w:r>
        <w:rPr>
          <w:rStyle w:val="Citation"/>
        </w:rPr>
        <w:fldChar w:fldCharType="separate"/>
      </w:r>
      <w:bookmarkStart w:id="119" w:name="_CTVP0014bd2b4d168a44651a1bb18114c977ed4"/>
      <w:r w:rsidR="0092006B">
        <w:rPr>
          <w:rStyle w:val="Citation"/>
        </w:rPr>
        <w:t>(2005b: 202)</w:t>
      </w:r>
      <w:bookmarkEnd w:id="119"/>
      <w:r>
        <w:rPr>
          <w:rStyle w:val="Citation"/>
        </w:rPr>
        <w:fldChar w:fldCharType="end"/>
      </w:r>
      <w:r w:rsidRPr="00C109EA">
        <w:t xml:space="preserve"> refers to the same varieties as </w:t>
      </w:r>
      <w:r w:rsidRPr="00C109EA">
        <w:rPr>
          <w:rStyle w:val="ChItalic"/>
        </w:rPr>
        <w:t>Pidgin-Derived</w:t>
      </w:r>
      <w:r w:rsidRPr="00C109EA">
        <w:t xml:space="preserve"> Malay varieties. Another researcher who supports the view that the (eastern Malay) varieties are creolized languages is </w:t>
      </w:r>
      <w:r>
        <w:rPr>
          <w:rStyle w:val="Citation"/>
        </w:rPr>
        <w:fldChar w:fldCharType="begin"/>
      </w:r>
      <w:r w:rsidR="003A5B20">
        <w:rPr>
          <w:rStyle w:val="Citation"/>
        </w:rPr>
        <w:instrText>ADDIN CITAVI.PLACEHOLDER 29c9c48f-7cb3-4e4d-ad7b-f4928839c92b PFBsYWNlaG9sZGVyPg0KICA8QWRkSW5WZXJzaW9uPjUuMi4wLjg8L0FkZEluVmVyc2lvbj4NCiAgPElkPjI5YzljNDhmLTdjYjMtNGU0ZC1hZDdiLWY0OTI4ODM5YzkyYjwvSWQ+DQogIDxFbnRyaWVzPg0KICAgIDxFbnRyeT4NCiAgICAgIDxJZD4wM2NkM2NiMi0zOTg3LTQ0NjItOTQxNi02OGE2N2UxNjJkZjM8L0lkPg0KICAgICAgPE5vUGFyPnRydWU8L05vUGFyPg0KICAgICAgPFBlcnNvbk9ubHk+dHJ1ZTwvUGVyc29uT25seT4NCiAgICAgIDxSZWZlcmVuY2VJZD41YTk3ZDFkYi1lZGU4LTRmOTYtOWQwZS1kOGNiY2Y4ZGQ5ZmU8L1JlZmVyZW5jZUlk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Sm9objwvRmlyc3ROYW1lPg0KICAgICAgICAgICAgPExhc3ROYW1lPk1jV2hvcnRlcjwvTGFzdE5hbWU+DQogICAgICAgICAgICA8TWlkZGxlTmFtZT5I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NXaG9ydGVyPC9UZXh0Pg0KICAgIDwvVGV4dFVuaXQ+DQogIDwvVGV4dFVuaXRzPg0KPC9QbGFjZWhvbGRlcj4=</w:instrText>
      </w:r>
      <w:r>
        <w:rPr>
          <w:rStyle w:val="Citation"/>
        </w:rPr>
        <w:fldChar w:fldCharType="separate"/>
      </w:r>
      <w:bookmarkStart w:id="120" w:name="_CTVP00129c9c48f7cb34e4dad7bf4928839c92b"/>
      <w:r w:rsidR="0092006B">
        <w:rPr>
          <w:rStyle w:val="Citation"/>
        </w:rPr>
        <w:t>McWhorter</w:t>
      </w:r>
      <w:bookmarkEnd w:id="120"/>
      <w:r>
        <w:rPr>
          <w:rStyle w:val="Citation"/>
        </w:rPr>
        <w:fldChar w:fldCharType="end"/>
      </w:r>
      <w:r w:rsidRPr="00513C8C">
        <w:rPr>
          <w:rStyle w:val="Citation"/>
        </w:rPr>
        <w:t xml:space="preserve"> </w:t>
      </w:r>
      <w:r w:rsidRPr="00C109EA">
        <w:rPr>
          <w:rStyle w:val="Citation"/>
        </w:rPr>
        <w:t>(</w:t>
      </w:r>
      <w:r w:rsidRPr="003F3C2C">
        <w:rPr>
          <w:rStyle w:val="Citation"/>
        </w:rPr>
        <w:fldChar w:fldCharType="begin"/>
      </w:r>
      <w:r w:rsidR="003A5B20">
        <w:rPr>
          <w:rStyle w:val="Citation"/>
        </w:rPr>
        <w:instrText>ADDIN CITAVI.PLACEHOLDER e2b40dcf-9a37-483f-a9e4-7c14e38574bc PFBsYWNlaG9sZGVyPg0KICA8QWRkSW5WZXJzaW9uPjUuMi4wLjg8L0FkZEluVmVyc2lvbj4NCiAgPElkPmUyYjQwZGNmLTlhMzctNDgzZi1hOWU0LTdjMTRlMzg1NzRiYzwvSWQ+DQogIDxFbnRyaWVzPg0KICAgIDxFbnRyeT4NCiAgICAgIDxJZD5kNDk0MjBiNy1lNTgyLTQ4ODUtODk5OS1iMWMwMmI0NTBjYzk8L0lkPg0KICAgICAgPE5vUGFyPnRydWU8L05vUGFyPg0KICAgICAgPFJlZmVyZW5jZUlkPjVhOTdkMWRiLWVkZTgtNGY5Ni05ZDBlLWQ4Y2JjZjhkZDlmZTwvUmVmZXJlbmNlSWQ+DQogICAgICA8WWVhck9ubHk+dHJ1ZTwvWWVhck9ubHk+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uPC9GaXJzdE5hbWU+DQogICAgICAgICAgICA8TGFzdE5hbWU+TWNXaG9ydGVyPC9MYXN0TmFtZT4NCiAgICAgICAgICAgIDxNaWRkbGVOYW1lPkg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MTwvVGV4dD4NCiAgICA8L1RleHRVbml0Pg0KICA8L1RleHRVbml0cz4NCjwvUGxhY2Vob2xkZXI+</w:instrText>
      </w:r>
      <w:r w:rsidRPr="003F3C2C">
        <w:rPr>
          <w:rStyle w:val="Citation"/>
        </w:rPr>
        <w:fldChar w:fldCharType="separate"/>
      </w:r>
      <w:bookmarkStart w:id="121" w:name="_CTVP001e2b40dcf9a37483fa9e47c14e38574bc"/>
      <w:r w:rsidR="0092006B">
        <w:rPr>
          <w:rStyle w:val="Citation"/>
        </w:rPr>
        <w:t>2001</w:t>
      </w:r>
      <w:bookmarkEnd w:id="121"/>
      <w:r w:rsidRPr="003F3C2C">
        <w:rPr>
          <w:rStyle w:val="Citation"/>
        </w:rPr>
        <w:fldChar w:fldCharType="end"/>
      </w:r>
      <w:r w:rsidRPr="003F3C2C">
        <w:rPr>
          <w:rStyle w:val="Citation"/>
        </w:rPr>
        <w:t xml:space="preserve">; </w:t>
      </w:r>
      <w:r w:rsidRPr="003F3C2C">
        <w:rPr>
          <w:rStyle w:val="Citation"/>
        </w:rPr>
        <w:fldChar w:fldCharType="begin"/>
      </w:r>
      <w:r w:rsidRPr="003F3C2C">
        <w:rPr>
          <w:rStyle w:val="Citation"/>
        </w:rPr>
        <w:instrText>ADDIN CITAVI.PLACEHOLDER 64350e7e-7f73-46d9-8618-79bbd7b7b4f4 PFBsYWNlaG9sZGVyPg0KICA8QWRkSW5WZXJzaW9uPjUuMi4wLjg8L0FkZEluVmVyc2lvbj4NCiAgPElkPjY0MzUwZTdlLTdmNzMtNDZkOS04NjE4LTc5YmJkN2I3YjRmNDwvSWQ+DQogIDxFbnRyaWVzPg0KICAgIDxFbnRyeT4NCiAgICAgIDxJZD4xZDA1ZmYxZi04MTI3LTRiOGYtYTdkMC1kNmJlOTlhZDU3NWY8L0lkPg0KICAgICAgPE5vUGFyPnRydWU8L05vUGFyPg0KICAgICAgPFJlZmVyZW5jZUlkPmU5Y2M5ODg5LWQ4MzYtNGMzMy1hMDhiLTA0Y2Q3MzM1YzJkNzwvUmVmZXJlbmNlSWQ+DQogICAgICA8WWVhck9ubHk+dHJ1ZTwvWWVhck9ubHk+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pvaG48L0ZpcnN0TmFtZT4NCiAgICAgICAgICAgIDxMYXN0TmFtZT5NY1dob3J0ZXI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1PC9UZXh0Pg0KICAgIDwvVGV4dFVuaXQ+DQogIDwvVGV4dFVuaXRzPg0KPC9QbGFjZWhvbGRlcj4=</w:instrText>
      </w:r>
      <w:r w:rsidRPr="003F3C2C">
        <w:rPr>
          <w:rStyle w:val="Citation"/>
        </w:rPr>
        <w:fldChar w:fldCharType="separate"/>
      </w:r>
      <w:bookmarkStart w:id="122" w:name="_CTVP00164350e7e7f7346d9861879bbd7b7b4f4"/>
      <w:r w:rsidR="0092006B">
        <w:rPr>
          <w:rStyle w:val="Citation"/>
        </w:rPr>
        <w:t>2005</w:t>
      </w:r>
      <w:bookmarkEnd w:id="122"/>
      <w:r w:rsidRPr="003F3C2C">
        <w:rPr>
          <w:rStyle w:val="Citation"/>
        </w:rPr>
        <w:fldChar w:fldCharType="end"/>
      </w:r>
      <w:r w:rsidRPr="003F3C2C">
        <w:rPr>
          <w:rStyle w:val="Citation"/>
        </w:rPr>
        <w:t xml:space="preserve">; </w:t>
      </w:r>
      <w:r w:rsidRPr="003F3C2C">
        <w:rPr>
          <w:rStyle w:val="Citation"/>
        </w:rPr>
        <w:fldChar w:fldCharType="begin"/>
      </w:r>
      <w:r w:rsidRPr="003F3C2C">
        <w:rPr>
          <w:rStyle w:val="Citation"/>
        </w:rPr>
        <w:instrText>ADDIN CITAVI.PLACEHOLDER 0c287f82-0a6a-4b5a-a0c8-dcbc49cf5e5d 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Kb2huPC9GaXJzdE5hbWU+DQogICAgICAgICAgICA8TGFzdE5hbWU+TWNXaG9ydGVy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3OiAxOTfigJMyNTE8L1RleHQ+DQogICAgPC9UZXh0VW5pdD4NCiAgPC9UZXh0VW5pdHM+DQo8L1BsYWNlaG9sZGVyPg==</w:instrText>
      </w:r>
      <w:r w:rsidRPr="003F3C2C">
        <w:rPr>
          <w:rStyle w:val="Citation"/>
        </w:rPr>
        <w:fldChar w:fldCharType="separate"/>
      </w:r>
      <w:bookmarkStart w:id="123" w:name="_CTVP0010c287f820a6a4b5aa0c8dcbc49cf5e5d"/>
      <w:r w:rsidR="0092006B">
        <w:rPr>
          <w:rStyle w:val="Citation"/>
        </w:rPr>
        <w:t>2007: 197–251</w:t>
      </w:r>
      <w:bookmarkEnd w:id="123"/>
      <w:r w:rsidRPr="003F3C2C">
        <w:rPr>
          <w:rStyle w:val="Citation"/>
        </w:rPr>
        <w:fldChar w:fldCharType="end"/>
      </w:r>
      <w:r w:rsidRPr="00C109EA">
        <w:t xml:space="preserve">). Considering the structural simplicity of Malay and its history as a trade language, he comes to the conclusion that Malay is an </w:t>
      </w:r>
      <w:r>
        <w:t>“</w:t>
      </w:r>
      <w:r w:rsidRPr="00C109EA">
        <w:t>anomalously decomplexified</w:t>
      </w:r>
      <w:r>
        <w:t>”</w:t>
      </w:r>
      <w:r w:rsidRPr="00C109EA">
        <w:t xml:space="preserve"> language which shows </w:t>
      </w:r>
      <w:r>
        <w:t>“</w:t>
      </w:r>
      <w:r w:rsidRPr="00C109EA">
        <w:t xml:space="preserve">the hallmark of a grammar whose transmission has been interrupted to a considerable </w:t>
      </w:r>
      <w:r w:rsidRPr="00C109EA">
        <w:lastRenderedPageBreak/>
        <w:t>degree</w:t>
      </w:r>
      <w:r>
        <w:t xml:space="preserve"> </w:t>
      </w:r>
      <w:r w:rsidRPr="00352981">
        <w:rPr>
          <w:rStyle w:val="Citation"/>
        </w:rPr>
        <w:fldChar w:fldCharType="begin"/>
      </w:r>
      <w:r w:rsidRPr="00352981">
        <w:rPr>
          <w:rStyle w:val="Citation"/>
        </w:rPr>
        <w:instrText>ADDIN CITAVI.PLACEHOLDER 91855d02-1ea2-4301-9640-211fadefd505 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Sm9objwvRmlyc3ROYW1lPg0KICAgICAgICAgICAgPExhc3ROYW1lPk1jV2hvcnRlcj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ob3J0VGl0bGU+TWNXaG9ydGVyIDIwMDcg4oCTIExhbmd1YWdlIGludGVycnVwdGVkPC9TaG9ydFRpdGxlPg0KICAgICAgICA8VGl0bGU+TGFuZ3VhZ2UgaW50ZXJydXB0ZWQ6IFNpZ25zIG9mIG5vbi1uYXRpdmUgYWNxdWlzaXRpb24gaW4gc3RhbmRhcmQgbGFuZ3VhZ2UgZ3JhbW1hcnM8L1RpdGxlPg0KICAgICAgICA8WWVhcj4yMDA3PC9ZZWFyPg0KICAgICAgPC9SZWZlcmVuY2U+DQogICAgPC9FbnRyeT4NCiAgPC9FbnRyaWVzPg0KICA8VGV4dD4oMjAwNzogMTk3LCAy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xOTcsIDIxNik8L1RleHQ+DQogICAgPC9UZXh0VW5pdD4NCiAgPC9UZXh0VW5pdHM+DQo8L1BsYWNlaG9sZGVyPg==</w:instrText>
      </w:r>
      <w:r w:rsidRPr="00352981">
        <w:rPr>
          <w:rStyle w:val="Citation"/>
        </w:rPr>
        <w:fldChar w:fldCharType="separate"/>
      </w:r>
      <w:bookmarkStart w:id="124" w:name="_CTVP00191855d021ea243019640211fadefd505"/>
      <w:r w:rsidR="0092006B">
        <w:rPr>
          <w:rStyle w:val="Citation"/>
        </w:rPr>
        <w:t>(2007: 197, 216)</w:t>
      </w:r>
      <w:bookmarkEnd w:id="124"/>
      <w:r w:rsidRPr="00352981">
        <w:rPr>
          <w:rStyle w:val="Citation"/>
        </w:rPr>
        <w:fldChar w:fldCharType="end"/>
      </w:r>
      <w:r w:rsidRPr="00C109EA">
        <w:t xml:space="preserve">. The </w:t>
      </w:r>
      <w:r w:rsidRPr="00C109EA">
        <w:rPr>
          <w:rStyle w:val="ChItalic"/>
        </w:rPr>
        <w:t>Ethnologue</w:t>
      </w:r>
      <w:r w:rsidRPr="00C109EA">
        <w:t xml:space="preserve"> </w:t>
      </w:r>
      <w:r>
        <w:rPr>
          <w:rStyle w:val="Citation"/>
        </w:rPr>
        <w:fldChar w:fldCharType="begin"/>
      </w:r>
      <w:r w:rsidR="003A5B20">
        <w:rPr>
          <w:rStyle w:val="Citation"/>
        </w:rPr>
        <w:instrText>ADDIN CITAVI.PLACEHOLDER 83fa9d67-0942-48a2-968c-0eb7e6039b94 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aXMgZXQgYWwuIDIwMTVhKTwvVGV4dD4NCiAgICA8L1RleHRVbml0Pg0KICA8L1RleHRVbml0cz4NCjwvUGxhY2Vob2xkZXI+</w:instrText>
      </w:r>
      <w:r>
        <w:rPr>
          <w:rStyle w:val="Citation"/>
        </w:rPr>
        <w:fldChar w:fldCharType="separate"/>
      </w:r>
      <w:bookmarkStart w:id="125" w:name="_CTVP00183fa9d67094248a2968c0eb7e6039b94"/>
      <w:r w:rsidR="0092006B">
        <w:rPr>
          <w:rStyle w:val="Citation"/>
        </w:rPr>
        <w:t>(Lewis et al. 2015a)</w:t>
      </w:r>
      <w:bookmarkEnd w:id="125"/>
      <w:r>
        <w:rPr>
          <w:rStyle w:val="Citation"/>
        </w:rPr>
        <w:fldChar w:fldCharType="end"/>
      </w:r>
      <w:r w:rsidRPr="00C109EA">
        <w:t xml:space="preserve"> </w:t>
      </w:r>
      <w:r>
        <w:t>also adopts</w:t>
      </w:r>
      <w:r w:rsidRPr="00C109EA">
        <w:t xml:space="preserve"> </w:t>
      </w:r>
      <w:r>
        <w:t xml:space="preserve">the </w:t>
      </w:r>
      <w:r w:rsidRPr="00C109EA">
        <w:t xml:space="preserve">view that the eastern Malay varieties are creolized languages and classifies them as </w:t>
      </w:r>
      <w:r w:rsidRPr="00C109EA">
        <w:rPr>
          <w:rStyle w:val="ChItalic"/>
        </w:rPr>
        <w:t>Malay-based creoles</w:t>
      </w:r>
      <w:r w:rsidRPr="00C109EA">
        <w:t xml:space="preserve">; these varieties include Ambon, Banda, Kupang, Larantuka, Manado, North Moluccan, and Papuan Malay. (See also </w:t>
      </w:r>
      <w:r w:rsidRPr="00AD17FB">
        <w:rPr>
          <w:rStyle w:val="Citation"/>
        </w:rPr>
        <w:fldChar w:fldCharType="begin"/>
      </w:r>
      <w:r w:rsidRPr="00AD17FB">
        <w:rPr>
          <w:rStyle w:val="Citation"/>
        </w:rPr>
        <w:instrText>ADDIN CITAVI.PLACEHOLDER ba26918d-5f0f-4ed9-bb78-1c8551a7637a PFBsYWNlaG9sZGVyPg0KICA8QWRkSW5WZXJzaW9uPjUuMi4wLjg8L0FkZEluVmVyc2lvbj4NCiAgPElkPmJhMjY5MThkLTVmMGYtNGVkOS1iYjc4LTFjODU1MWE3NjM3YTwvSWQ+DQogIDxFbnRyaWVzPg0KICAgIDxFbnRyeT4NCiAgICAgIDxJZD4xZGZmYjY2ZC1lZjA0LTRhNmUtOTllYy1iNTBjYzYxNjcyNjg8L0lkPg0KICAgICAgPE5vUGFyPnRydWU8L05vUGFyPg0KICAgICAgPFJlZmVyZW5jZUlkPmI0MWZlZGMwLTNmNDgtNGE2NC1hN2VmLTFjOGM3MTFiNGI5N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vc21hbiAxOTgyPC9UZXh0Pg0KICAgIDwvVGV4dFVuaXQ+DQogIDwvVGV4dFVuaXRzPg0KPC9QbGFjZWhvbGRlcj4=</w:instrText>
      </w:r>
      <w:r w:rsidRPr="00AD17FB">
        <w:rPr>
          <w:rStyle w:val="Citation"/>
        </w:rPr>
        <w:fldChar w:fldCharType="separate"/>
      </w:r>
      <w:bookmarkStart w:id="126" w:name="_CTVP001ba26918d5f0f4ed9bb781c8551a7637a"/>
      <w:r w:rsidR="0092006B">
        <w:rPr>
          <w:rStyle w:val="Citation"/>
        </w:rPr>
        <w:t>Roosman 1982</w:t>
      </w:r>
      <w:bookmarkEnd w:id="126"/>
      <w:r w:rsidRPr="00AD17FB">
        <w:rPr>
          <w:rStyle w:val="Citation"/>
        </w:rPr>
        <w:fldChar w:fldCharType="end"/>
      </w:r>
      <w:r>
        <w:rPr>
          <w:rStyle w:val="Citation"/>
        </w:rPr>
        <w:t>;</w:t>
      </w:r>
      <w:r w:rsidRPr="00513C8C">
        <w:rPr>
          <w:rStyle w:val="Citation"/>
        </w:rPr>
        <w:t xml:space="preserve"> </w:t>
      </w:r>
      <w:r>
        <w:rPr>
          <w:rStyle w:val="Citation"/>
        </w:rPr>
        <w:fldChar w:fldCharType="begin"/>
      </w:r>
      <w:r w:rsidR="003A5B20">
        <w:rPr>
          <w:rStyle w:val="Citation"/>
        </w:rPr>
        <w:instrText>ADDIN CITAVI.PLACEHOLDER 6d11210c-7f28-4e91-9a82-c2267c685179 PFBsYWNlaG9sZGVyPg0KICA8QWRkSW5WZXJzaW9uPjUuMi4wLjg8L0FkZEluVmVyc2lvbj4NCiAgPElkPjZkMTEyMTBjLTdmMjgtNGU5MS05YTgyLWMyMjY3YzY4NTE3OTwvSWQ+DQogIDxFbnRyaWVzPg0KICAgIDxFbnRyeT4NCiAgICAgIDxJZD5kMTQzZmYxOC1jZWY5LTQwNzQtYWM5Yi1hOGY2ZTRiMWNlZWE8L0lkPg0KICAgICAgPE5vUGFyPnRydWU8L05vUGFyPg0KICAgICAgPFJlZmVyZW5jZUlkPmUwMWZhOTc3LWUxNWQtNDFhMS1hNzk0LTA4NGQ0ZmZlN2RhO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CdXJ1bmcsIFNhd2FraSAyMDA3IOKAkyBPbiBzeW50YWN0aWNhbCBwYXJhZGlnbSBvZiBjYXVzYXRpdmU8L1Nob3J0VGl0bGU+DQogICAgICAgIDxUaXRsZT5PbiBzeW50YWN0aWNhbCBwYXJhZGlnbSBvZiBjYXVzYXRpdmUgY29uc3RydWN0aW9ucyBpbiBNZWxheXUgUGFwdWE8L1RpdGxlPg0KICAgICAgPC9SZWZlcmVuY2U+DQogICAgPC9FbnRyeT4NCiAgPC9FbnRyaWVzPg0KICA8VGV4dD5CdXJ1bmcgYW5kIFNhd2FraSAyMD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cnVuZyBhbmQgU2F3YWtpIDIwMDc8L1RleHQ+DQogICAgPC9UZXh0VW5pdD4NCiAgPC9UZXh0VW5pdHM+DQo8L1BsYWNlaG9sZGVyPg==</w:instrText>
      </w:r>
      <w:r>
        <w:rPr>
          <w:rStyle w:val="Citation"/>
        </w:rPr>
        <w:fldChar w:fldCharType="separate"/>
      </w:r>
      <w:bookmarkStart w:id="127" w:name="_CTVP0016d11210c7f284e919a82c2267c685179"/>
      <w:r w:rsidR="0092006B">
        <w:rPr>
          <w:rStyle w:val="Citation"/>
        </w:rPr>
        <w:t>Burung and Sawaki 2007</w:t>
      </w:r>
      <w:bookmarkEnd w:id="127"/>
      <w:r>
        <w:rPr>
          <w:rStyle w:val="Citation"/>
        </w:rPr>
        <w:fldChar w:fldCharType="end"/>
      </w:r>
      <w:r w:rsidRPr="00C109EA">
        <w:t>.)</w:t>
      </w:r>
    </w:p>
    <w:p w14:paraId="068A7A08" w14:textId="77777777" w:rsidR="00556DA2" w:rsidRPr="00C109EA" w:rsidRDefault="00556DA2" w:rsidP="00556DA2">
      <w:pPr>
        <w:pStyle w:val="Body0500after"/>
      </w:pPr>
      <w:r w:rsidRPr="00C109EA">
        <w:t xml:space="preserve">This view that the regional Malay varieties are creolized languages is </w:t>
      </w:r>
      <w:r>
        <w:t>further</w:t>
      </w:r>
      <w:r w:rsidRPr="00C109EA">
        <w:t xml:space="preserve"> found in descriptions of individual eastern Malay varieties such as Ambon Malay, Kupang Malay, and Manado Malay.</w:t>
      </w:r>
    </w:p>
    <w:p w14:paraId="097844F9" w14:textId="38F2C088" w:rsidR="00556DA2" w:rsidRPr="00C109EA" w:rsidRDefault="00556DA2" w:rsidP="00556DA2">
      <w:pPr>
        <w:pStyle w:val="Body0500after"/>
      </w:pPr>
      <w:r w:rsidRPr="00C109EA">
        <w:t xml:space="preserve">For Ambon Malay, </w:t>
      </w:r>
      <w:r>
        <w:rPr>
          <w:rStyle w:val="Citation"/>
        </w:rPr>
        <w:fldChar w:fldCharType="begin"/>
      </w:r>
      <w:r>
        <w:rPr>
          <w:rStyle w:val="Citation"/>
        </w:rPr>
        <w:instrText>ADDIN CITAVI.PLACEHOLDER d9f59965-faf4-4289-ad1d-774a3947f119 PFBsYWNlaG9sZGVyPg0KICA8QWRkSW5WZXJzaW9uPjUuMi4wLjg8L0FkZEluVmVyc2lvbj4NCiAgPElkPmQ5ZjU5OTY1LWZhZjQtNDI4OS1hZDFkLTc3NGEzOTQ3ZjExOTwvSWQ+DQogIDxFbnRyaWVzPg0KICAgIDxFbnRyeT4NCiAgICAgIDxJZD5iOWE3MDIxZi1jZjIyLTQ0MmItYWQ5MS1kYTE2ZjFiNDhkMTA8L0lkPg0KICAgICAgPE5vUGFyPnRydWU8L05vUGFyPg0KICAgICAgPFBlcnNvbk9ubHk+dHJ1ZTwvUGVyc29uT25seT4NCiAgICAgIDxSZWZlcmVuY2VJZD4xMDIzNDQ5MS04ZjdiLTRkYmUtOWYwZi1kZWE1YzlhM2UzNDc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yaW1lczwvVGV4dD4NCiAgICA8L1RleHRVbml0Pg0KICA8L1RleHRVbml0cz4NCjwvUGxhY2Vob2xkZXI+</w:instrText>
      </w:r>
      <w:r>
        <w:rPr>
          <w:rStyle w:val="Citation"/>
        </w:rPr>
        <w:fldChar w:fldCharType="separate"/>
      </w:r>
      <w:bookmarkStart w:id="128" w:name="_CTVP001d9f59965faf44289ad1d774a3947f119"/>
      <w:r w:rsidR="0092006B">
        <w:rPr>
          <w:rStyle w:val="Citation"/>
        </w:rPr>
        <w:t>Grimes</w:t>
      </w:r>
      <w:bookmarkEnd w:id="128"/>
      <w:r>
        <w:rPr>
          <w:rStyle w:val="Citation"/>
        </w:rPr>
        <w:fldChar w:fldCharType="end"/>
      </w:r>
      <w:r w:rsidRPr="00513C8C">
        <w:rPr>
          <w:rStyle w:val="Citation"/>
        </w:rPr>
        <w:t xml:space="preserve"> </w:t>
      </w:r>
      <w:r>
        <w:rPr>
          <w:rStyle w:val="Citation"/>
        </w:rPr>
        <w:fldChar w:fldCharType="begin"/>
      </w:r>
      <w:r>
        <w:rPr>
          <w:rStyle w:val="Citation"/>
        </w:rPr>
        <w:instrText>ADDIN CITAVI.PLACEHOLDER 0287d965-ee90-4959-a5b3-9bf40b2ea21e 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xOiAxMTUpPC9UZXh0Pg0KICAgIDwvVGV4dFVuaXQ+DQogIDwvVGV4dFVuaXRzPg0KPC9QbGFjZWhvbGRlcj4=</w:instrText>
      </w:r>
      <w:r>
        <w:rPr>
          <w:rStyle w:val="Citation"/>
        </w:rPr>
        <w:fldChar w:fldCharType="separate"/>
      </w:r>
      <w:bookmarkStart w:id="129" w:name="_CTVP0010287d965ee904959a5b39bf40b2ea21e"/>
      <w:r w:rsidR="0092006B">
        <w:rPr>
          <w:rStyle w:val="Citation"/>
        </w:rPr>
        <w:t>(1991: 115)</w:t>
      </w:r>
      <w:bookmarkEnd w:id="129"/>
      <w:r>
        <w:rPr>
          <w:rStyle w:val="Citation"/>
        </w:rPr>
        <w:fldChar w:fldCharType="end"/>
      </w:r>
      <w:r w:rsidRPr="00C109EA">
        <w:rPr>
          <w:lang w:eastAsia="en-US"/>
        </w:rPr>
        <w:t xml:space="preserve"> </w:t>
      </w:r>
      <w:r w:rsidRPr="00C109EA">
        <w:t xml:space="preserve">argues that the language is a creole or nativized pidgin. </w:t>
      </w:r>
      <w:r w:rsidRPr="00C109EA">
        <w:rPr>
          <w:lang w:eastAsia="en-US"/>
        </w:rPr>
        <w:t xml:space="preserve">This conclusion is based on linguistic, sociolinguistic, and historical data, which the author interprets in light of </w:t>
      </w:r>
      <w:r>
        <w:rPr>
          <w:rStyle w:val="Citation"/>
        </w:rPr>
        <w:fldChar w:fldCharType="begin"/>
      </w:r>
      <w:r>
        <w:rPr>
          <w:rStyle w:val="Citation"/>
        </w:rPr>
        <w:instrText>ADDIN CITAVI.PLACEHOLDER 1feca1d9-7e7e-41d0-a1b2-85eeca1cac09 PFBsYWNlaG9sZGVyPg0KICA8QWRkSW5WZXJzaW9uPjUuMi4wLjg8L0FkZEluVmVyc2lvbj4NCiAgPElkPjFmZWNhMWQ5LTdlN2UtNDFkMC1hMWIyLTg1ZWVjYTFjYWMwOTwvSWQ+DQogIDxFbnRyaWVzPg0KICAgIDxFbnRyeT4NCiAgICAgIDxJZD5lNzg2ZDA2MC1kN2I4LTQxOWMtYTc0Zi1jODdmMmViMzhhYjg8L0lkPg0KICAgICAgPE5vUGFyPnRydWU8L05vUGFyPg0KICAgICAgPFBlcnNvbk9ubHk+dHJ1ZTwvUGVyc29uT25seT4NCiAgICAgIDxSZWZlcmVuY2VJZD5hMWYzYTgwYy00MTdkLTRlZTktOGQyZS1hNDYxNmRiYzA0OGU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b24gYW5kIEthdWZtYW48L1RleHQ+DQogICAgPC9UZXh0VW5pdD4NCiAgPC9UZXh0VW5pdHM+DQo8L1BsYWNlaG9sZGVyPg==</w:instrText>
      </w:r>
      <w:r>
        <w:rPr>
          <w:rStyle w:val="Citation"/>
        </w:rPr>
        <w:fldChar w:fldCharType="separate"/>
      </w:r>
      <w:bookmarkStart w:id="130" w:name="_CTVP0011feca1d97e7e41d0a1b285eeca1cac09"/>
      <w:r w:rsidR="0092006B">
        <w:rPr>
          <w:rStyle w:val="Citation"/>
        </w:rPr>
        <w:t>Thomason and Kaufman</w:t>
      </w:r>
      <w:bookmarkEnd w:id="130"/>
      <w:r>
        <w:rPr>
          <w:rStyle w:val="Citation"/>
        </w:rPr>
        <w:fldChar w:fldCharType="end"/>
      </w:r>
      <w:r>
        <w:rPr>
          <w:rStyle w:val="Citation"/>
        </w:rPr>
        <w:t>’</w:t>
      </w:r>
      <w:r w:rsidRPr="00C109EA">
        <w:rPr>
          <w:rStyle w:val="Citation"/>
        </w:rPr>
        <w:t>s</w:t>
      </w:r>
      <w:r w:rsidRPr="00513C8C">
        <w:rPr>
          <w:rStyle w:val="Citation"/>
        </w:rPr>
        <w:t xml:space="preserve"> </w:t>
      </w:r>
      <w:r>
        <w:rPr>
          <w:rStyle w:val="Citation"/>
        </w:rPr>
        <w:fldChar w:fldCharType="begin"/>
      </w:r>
      <w:r>
        <w:rPr>
          <w:rStyle w:val="Citation"/>
        </w:rPr>
        <w:instrText>ADDIN CITAVI.PLACEHOLDER 184fbd13-7e58-49fd-af76-cf9bc394f33e PFBsYWNlaG9sZGVyPg0KICA8QWRkSW5WZXJzaW9uPjUuMi4wLjg8L0FkZEluVmVyc2lvbj4NCiAgPElkPjE4NGZiZDEzLTdlNTgtNDlmZC1hZjc2LWNmOWJjMzk0ZjMzZTwvSWQ+DQogIDxFbnRyaWVzPg0KICAgIDxFbnRyeT4NCiAgICAgIDxJZD4yZWFiODVjOC1lM2Q2LTRkMDQtYmRlYS0xMTU0NjgzNDcyMWE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YTFmM2E4MGMtNDE3ZC00ZWU5LThkMmUtYTQ2MTZkYmMwNDhl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g6IDM1KTwvVGV4dD4NCiAgICA8L1RleHRVbml0Pg0KICA8L1RleHRVbml0cz4NCjwvUGxhY2Vob2xkZXI+</w:instrText>
      </w:r>
      <w:r>
        <w:rPr>
          <w:rStyle w:val="Citation"/>
        </w:rPr>
        <w:fldChar w:fldCharType="separate"/>
      </w:r>
      <w:bookmarkStart w:id="131" w:name="_CTVP001184fbd137e5849fdaf76cf9bc394f33e"/>
      <w:r w:rsidR="0092006B">
        <w:rPr>
          <w:rStyle w:val="Citation"/>
        </w:rPr>
        <w:t>(1988: 35)</w:t>
      </w:r>
      <w:bookmarkEnd w:id="131"/>
      <w:r>
        <w:rPr>
          <w:rStyle w:val="Citation"/>
        </w:rPr>
        <w:fldChar w:fldCharType="end"/>
      </w:r>
      <w:r w:rsidRPr="00C109EA">
        <w:t xml:space="preserve"> </w:t>
      </w:r>
      <w:r w:rsidRPr="00C109EA">
        <w:rPr>
          <w:lang w:eastAsia="en-US"/>
        </w:rPr>
        <w:t>framework o</w:t>
      </w:r>
      <w:r>
        <w:rPr>
          <w:lang w:eastAsia="en-US"/>
        </w:rPr>
        <w:t>f</w:t>
      </w:r>
      <w:r w:rsidRPr="00C109EA">
        <w:rPr>
          <w:lang w:eastAsia="en-US"/>
        </w:rPr>
        <w:t xml:space="preserve"> </w:t>
      </w:r>
      <w:r>
        <w:rPr>
          <w:lang w:eastAsia="en-US"/>
        </w:rPr>
        <w:t>“</w:t>
      </w:r>
      <w:r w:rsidRPr="00C109EA">
        <w:rPr>
          <w:lang w:eastAsia="en-US"/>
        </w:rPr>
        <w:t>contact-induced language change</w:t>
      </w:r>
      <w:r>
        <w:rPr>
          <w:lang w:eastAsia="en-US"/>
        </w:rPr>
        <w:t>”</w:t>
      </w:r>
      <w:r w:rsidRPr="00C109EA">
        <w:rPr>
          <w:lang w:eastAsia="en-US"/>
        </w:rPr>
        <w:t>. Following this framework</w:t>
      </w:r>
      <w:r>
        <w:rPr>
          <w:lang w:eastAsia="en-US"/>
        </w:rPr>
        <w:t>,</w:t>
      </w:r>
      <w:r w:rsidRPr="00C109EA">
        <w:rPr>
          <w:lang w:eastAsia="en-US"/>
        </w:rPr>
        <w:t xml:space="preserve"> </w:t>
      </w:r>
      <w:r w:rsidRPr="00C109EA">
        <w:t>nativized pidgin</w:t>
      </w:r>
      <w:r>
        <w:t>s</w:t>
      </w:r>
      <w:r w:rsidRPr="00C109EA">
        <w:rPr>
          <w:lang w:eastAsia="en-US"/>
        </w:rPr>
        <w:t xml:space="preserve"> </w:t>
      </w:r>
      <w:r>
        <w:rPr>
          <w:lang w:eastAsia="en-US"/>
        </w:rPr>
        <w:t xml:space="preserve">are </w:t>
      </w:r>
      <w:r w:rsidRPr="00C109EA">
        <w:rPr>
          <w:lang w:eastAsia="en-US"/>
        </w:rPr>
        <w:t xml:space="preserve">the long-term </w:t>
      </w:r>
      <w:r>
        <w:rPr>
          <w:lang w:eastAsia="en-US"/>
        </w:rPr>
        <w:t>“</w:t>
      </w:r>
      <w:r w:rsidRPr="00C109EA">
        <w:rPr>
          <w:lang w:eastAsia="en-US"/>
        </w:rPr>
        <w:t>result of mutual linguistic accommodation</w:t>
      </w:r>
      <w:r>
        <w:rPr>
          <w:lang w:eastAsia="en-US"/>
        </w:rPr>
        <w:t>”</w:t>
      </w:r>
      <w:r w:rsidRPr="00C109EA">
        <w:rPr>
          <w:lang w:eastAsia="en-US"/>
        </w:rPr>
        <w:t xml:space="preserve"> and </w:t>
      </w:r>
      <w:r>
        <w:rPr>
          <w:lang w:eastAsia="en-US"/>
        </w:rPr>
        <w:t>“</w:t>
      </w:r>
      <w:r w:rsidRPr="00C109EA">
        <w:rPr>
          <w:lang w:eastAsia="en-US"/>
        </w:rPr>
        <w:t>simplification</w:t>
      </w:r>
      <w:r>
        <w:rPr>
          <w:lang w:eastAsia="en-US"/>
        </w:rPr>
        <w:t>”</w:t>
      </w:r>
      <w:r w:rsidRPr="00C109EA">
        <w:rPr>
          <w:lang w:eastAsia="en-US"/>
        </w:rPr>
        <w:t xml:space="preserve"> in multi-lingual contact situations </w:t>
      </w:r>
      <w:r>
        <w:rPr>
          <w:rStyle w:val="Citation"/>
        </w:rPr>
        <w:fldChar w:fldCharType="begin"/>
      </w:r>
      <w:r>
        <w:rPr>
          <w:rStyle w:val="Citation"/>
        </w:rPr>
        <w:instrText>ADDIN CITAVI.PLACEHOLDER 6b7109e7-751c-4910-adeb-ce208fb7d087 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g6IDE3NCwgMjA1LCAyMjcpPC9UZXh0Pg0KICAgIDwvVGV4dFVuaXQ+DQogIDwvVGV4dFVuaXRzPg0KPC9QbGFjZWhvbGRlcj4=</w:instrText>
      </w:r>
      <w:r>
        <w:rPr>
          <w:rStyle w:val="Citation"/>
        </w:rPr>
        <w:fldChar w:fldCharType="separate"/>
      </w:r>
      <w:bookmarkStart w:id="132" w:name="_CTVP0016b7109e7751c4910adebce208fb7d087"/>
      <w:r w:rsidR="0092006B">
        <w:rPr>
          <w:rStyle w:val="Citation"/>
        </w:rPr>
        <w:t>(1988: 174, 205, 227)</w:t>
      </w:r>
      <w:bookmarkEnd w:id="132"/>
      <w:r>
        <w:rPr>
          <w:rStyle w:val="Citation"/>
        </w:rPr>
        <w:fldChar w:fldCharType="end"/>
      </w:r>
      <w:r w:rsidRPr="00C109EA">
        <w:t xml:space="preserve">. Along similar lines, </w:t>
      </w:r>
      <w:r>
        <w:rPr>
          <w:rStyle w:val="Citation"/>
        </w:rPr>
        <w:fldChar w:fldCharType="begin"/>
      </w:r>
      <w:r>
        <w:rPr>
          <w:rStyle w:val="Citation"/>
        </w:rPr>
        <w:instrText>ADDIN CITAVI.PLACEHOLDER ff34048d-ba01-49ec-87cc-a3691f38f492 PFBsYWNlaG9sZGVyPg0KICA8QWRkSW5WZXJzaW9uPjUuMi4wLjg8L0FkZEluVmVyc2lvbj4NCiAgPElkPmZmMzQwNDhkLWJhMDEtNDllYy04N2NjLWEzNjkxZjM4ZjQ5MjwvSWQ+DQogIDxFbnRyaWVzPg0KICAgIDxFbnRyeT4NCiAgICAgIDxJZD44ZTA4ZDJjMy1mNTBhLTQ1N2UtYjRkMy03M2U4ODE2N2JjOWE8L0lkPg0KICAgICAgPE5vUGFyPnRydWU8L05vUGFyPg0KICAgICAgPFBlcnNvbk9ubHk+dHJ1ZTwvUGVyc29uT25seT4NCiAgICAgIDxSZWZlcmVuY2VJZD45OTUyZWRiZi1hODE3LTRhYTAtYjdmOS01YTgzODc0OWUxNTA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Y29iIGFuZCBHcmltZXM8L1RleHQ+DQogICAgPC9UZXh0VW5pdD4NCiAgPC9UZXh0VW5pdHM+DQo8L1BsYWNlaG9sZGVyPg==</w:instrText>
      </w:r>
      <w:r>
        <w:rPr>
          <w:rStyle w:val="Citation"/>
        </w:rPr>
        <w:fldChar w:fldCharType="separate"/>
      </w:r>
      <w:bookmarkStart w:id="133" w:name="_CTVP001ff34048dba0149ec87cca3691f38f492"/>
      <w:r w:rsidR="0092006B">
        <w:rPr>
          <w:rStyle w:val="Citation"/>
        </w:rPr>
        <w:t>Jacob and Grimes</w:t>
      </w:r>
      <w:bookmarkEnd w:id="133"/>
      <w:r>
        <w:rPr>
          <w:rStyle w:val="Citation"/>
        </w:rPr>
        <w:fldChar w:fldCharType="end"/>
      </w:r>
      <w:r w:rsidRPr="00513C8C">
        <w:rPr>
          <w:rStyle w:val="Citation"/>
        </w:rPr>
        <w:t xml:space="preserve"> </w:t>
      </w:r>
      <w:r>
        <w:rPr>
          <w:rStyle w:val="Citation"/>
        </w:rPr>
        <w:fldChar w:fldCharType="begin"/>
      </w:r>
      <w:r>
        <w:rPr>
          <w:rStyle w:val="Citation"/>
        </w:rPr>
        <w:instrText>ADDIN CITAVI.PLACEHOLDER 83d473fe-eace-4e89-9669-d0afc4b6f539 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TogMzM3KTwvVGV4dD4NCiAgICA8L1RleHRVbml0Pg0KICA8L1RleHRVbml0cz4NCjwvUGxhY2Vob2xkZXI+</w:instrText>
      </w:r>
      <w:r>
        <w:rPr>
          <w:rStyle w:val="Citation"/>
        </w:rPr>
        <w:fldChar w:fldCharType="separate"/>
      </w:r>
      <w:bookmarkStart w:id="134" w:name="_CTVP00183d473feeace4e899669d0afc4b6f539"/>
      <w:r w:rsidR="0092006B">
        <w:rPr>
          <w:rStyle w:val="Citation"/>
        </w:rPr>
        <w:t>(2011: 337)</w:t>
      </w:r>
      <w:bookmarkEnd w:id="134"/>
      <w:r>
        <w:rPr>
          <w:rStyle w:val="Citation"/>
        </w:rPr>
        <w:fldChar w:fldCharType="end"/>
      </w:r>
      <w:r w:rsidRPr="00C109EA">
        <w:rPr>
          <w:lang w:eastAsia="en-US"/>
        </w:rPr>
        <w:t xml:space="preserve"> consider Kupang Malay to be a </w:t>
      </w:r>
      <w:r w:rsidRPr="00C109EA">
        <w:t xml:space="preserve">Malay-based creole that displays a substantial amount of influence from local substrate languages (see also </w:t>
      </w:r>
      <w:r>
        <w:rPr>
          <w:rStyle w:val="Citation"/>
        </w:rPr>
        <w:fldChar w:fldCharType="begin"/>
      </w:r>
      <w:r w:rsidR="003A5B20">
        <w:rPr>
          <w:rStyle w:val="Citation"/>
        </w:rPr>
        <w:instrText>ADDIN CITAVI.PLACEHOLDER 6744b3e3-bf24-41c0-a6cf-9d720c08e9ef PFBsYWNlaG9sZGVyPg0KICA8QWRkSW5WZXJzaW9uPjUuMi4wLjg8L0FkZEluVmVyc2lvbj4NCiAgPElkPjY3NDRiM2UzLWJmMjQtNDFjMC1hNmNmLTlkNzIwYzA4ZTllZjwvSWQ+DQogIDxFbnRyaWVzPg0KICAgIDxFbnRyeT4NCiAgICAgIDxJZD4xNTI4OWMwOS1hNDU3LTQ1OWQtYmE4MC1jYzkyMjhlNWE3MzA8L0lkPg0KICAgICAgPE5vUGFyPnRydWU8L05vUGFyPg0KICAgICAgPFJlZmVyZW5jZUlkPjVkMzE0ZTYyLWY2MzgtNDVjZC05ZDZlLTgzY2MxMmY4ZWE1Mz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1bmU8L0ZpcnN0TmFtZT4NCiAgICAgICAgICAgIDxMYXN0TmFtZT5KYWNvYjwvTGFzdE5hbWU+DQogICAgICAgICAgICA8TWlkZGxlTmFtZT5BLjwvTWlkZGxlTmFtZT4NCiAgICAgICAgICAgIDxTZXg+RmVtYWxlPC9TZXg+DQogICAgICAgICAgPC9QZXJzb24+DQogICAgICAgICAgPFBlcnNvbj4NCiAgICAgICAgICAgIDxGaXJzdE5hbWU+QmFyYmFyYTwvRmlyc3ROYW1lPg0KICAgICAgICAgICAgPExhc3ROYW1lPkdyaW1lczwvTGFzdE5hbWU+DQogICAgICAgICAgICA8TWlkZGxlTmFtZT5ELjwvTWlkZGxl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Fjb2IgYW5kIEdyaW1lcyAyMDA2PC9UZXh0Pg0KICAgIDwvVGV4dFVuaXQ+DQogIDwvVGV4dFVuaXRzPg0KPC9QbGFjZWhvbGRlcj4=</w:instrText>
      </w:r>
      <w:r>
        <w:rPr>
          <w:rStyle w:val="Citation"/>
        </w:rPr>
        <w:fldChar w:fldCharType="separate"/>
      </w:r>
      <w:bookmarkStart w:id="135" w:name="_CTVP0016744b3e3bf2441c0a6cf9d720c08e9ef"/>
      <w:r w:rsidR="0092006B">
        <w:rPr>
          <w:rStyle w:val="Citation"/>
        </w:rPr>
        <w:t>Jacob and Grimes 2006</w:t>
      </w:r>
      <w:bookmarkEnd w:id="135"/>
      <w:r>
        <w:rPr>
          <w:rStyle w:val="Citation"/>
        </w:rPr>
        <w:fldChar w:fldCharType="end"/>
      </w:r>
      <w:r w:rsidRPr="00C109EA">
        <w:rPr>
          <w:lang w:eastAsia="en-US"/>
        </w:rPr>
        <w:t>). Manado Malay is also taken to be a creole</w:t>
      </w:r>
      <w:r>
        <w:t xml:space="preserve"> that </w:t>
      </w:r>
      <w:r w:rsidRPr="00C109EA">
        <w:t xml:space="preserve">developed from a </w:t>
      </w:r>
      <w:r w:rsidRPr="00C109EA">
        <w:rPr>
          <w:rFonts w:eastAsia="Times New Roman"/>
          <w:szCs w:val="20"/>
          <w:lang w:eastAsia="en-US"/>
        </w:rPr>
        <w:t xml:space="preserve">local variety of Bazaar Malay which is a </w:t>
      </w:r>
      <w:r w:rsidRPr="00C109EA">
        <w:rPr>
          <w:rStyle w:val="st"/>
        </w:rPr>
        <w:t>Malay-</w:t>
      </w:r>
      <w:r w:rsidRPr="00C109EA">
        <w:t>lexified pidgin (</w:t>
      </w:r>
      <w:r w:rsidRPr="00697611">
        <w:rPr>
          <w:rStyle w:val="Citation"/>
        </w:rPr>
        <w:fldChar w:fldCharType="begin"/>
      </w:r>
      <w:r>
        <w:rPr>
          <w:rStyle w:val="Citation"/>
        </w:rPr>
        <w:instrText>ADDIN CITAVI.PLACEHOLDER 4eabf9d8-fae8-47a4-9407-27833e91953b 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bnRpY2UgMTk5NDogNDExPC9UZXh0Pg0KICAgIDwvVGV4dFVuaXQ+DQogIDwvVGV4dFVuaXRzPg0KPC9QbGFjZWhvbGRlcj4=</w:instrText>
      </w:r>
      <w:r w:rsidRPr="00697611">
        <w:rPr>
          <w:rStyle w:val="Citation"/>
        </w:rPr>
        <w:fldChar w:fldCharType="separate"/>
      </w:r>
      <w:bookmarkStart w:id="136" w:name="_CTVP0014eabf9d8fae847a4940727833e91953b"/>
      <w:r w:rsidR="0092006B">
        <w:rPr>
          <w:rStyle w:val="Citation"/>
        </w:rPr>
        <w:t>Prentice 1994: 411</w:t>
      </w:r>
      <w:bookmarkEnd w:id="136"/>
      <w:r w:rsidRPr="00697611">
        <w:rPr>
          <w:rStyle w:val="Citation"/>
        </w:rPr>
        <w:fldChar w:fldCharType="end"/>
      </w:r>
      <w:r w:rsidRPr="00697611">
        <w:rPr>
          <w:rStyle w:val="Citation"/>
        </w:rPr>
        <w:t>;</w:t>
      </w:r>
      <w:r>
        <w:rPr>
          <w:rStyle w:val="Citation"/>
        </w:rPr>
        <w:t xml:space="preserve"> </w:t>
      </w:r>
      <w:r>
        <w:rPr>
          <w:rStyle w:val="Citation"/>
        </w:rPr>
        <w:fldChar w:fldCharType="begin"/>
      </w:r>
      <w:r>
        <w:rPr>
          <w:rStyle w:val="Citation"/>
        </w:rPr>
        <w:instrText>ADDIN CITAVI.PLACEHOLDER d81e1425-7c2e-4123-9722-9fb83178230d PFBsYWNlaG9sZGVyPg0KICA8QWRkSW5WZXJzaW9uPjUuMi4wLjg8L0FkZEluVmVyc2lvbj4NCiAgPElkPmQ4MWUxNDI1LTdjMmUtNDEyMy05NzIyLTlmYjgzMTc4MjMwZDwvSWQ+DQogIDxFbnRyaWVzPg0KICAgIDxFbnRyeT4NCiAgICAgIDxJZD5iMDQ5NmJhYS1jNjdhLTQ0ZGMtYWFmMS1lYzgxNzkwZWI4OTA8L0lkPg0KICAgICAgPE5vUGFyPnRydWU8L05vUGFy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jdkMjg2NDk2LWQ2ODItNDVjYi05OTM3LWE4ZDk2NzNhMjg1N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U3RvZWwgMjAwNSDigJMgRm9jdXMgaW4gTWFuYWRvIE1hbGF5PC9TaG9ydFRpdGxlPg0KICAgICAgICA8VGl0bGU+Rm9jdXMgaW4gTWFuYWRvIE1hbGF5OiBHcmFtbWFyLCBwYXJ0aWNsZXMsIGFuZCBpbnRvbmF0aW9uPC9UaXRsZT4NCiAgICAgICAgPFllYXI+MjAwNTwvWWVhcj4NCiAgICAgIDwvUmVmZXJlbmNlPg0KICAgIDwvRW50cnk+DQogIDwvRW50cmllcz4NCiAgPFRleHQ+U3RvZWwgMjAwNTog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9lbCAyMDA1OiA4PC9UZXh0Pg0KICAgIDwvVGV4dFVuaXQ+DQogIDwvVGV4dFVuaXRzPg0KPC9QbGFjZWhvbGRlcj4=</w:instrText>
      </w:r>
      <w:r>
        <w:rPr>
          <w:rStyle w:val="Citation"/>
        </w:rPr>
        <w:fldChar w:fldCharType="separate"/>
      </w:r>
      <w:bookmarkStart w:id="137" w:name="_CTVP001d81e14257c2e412397229fb83178230d"/>
      <w:r w:rsidR="0092006B">
        <w:rPr>
          <w:rStyle w:val="Citation"/>
        </w:rPr>
        <w:t>Stoel 2005: 8</w:t>
      </w:r>
      <w:bookmarkEnd w:id="137"/>
      <w:r>
        <w:rPr>
          <w:rStyle w:val="Citation"/>
        </w:rPr>
        <w:fldChar w:fldCharType="end"/>
      </w:r>
      <w:r w:rsidRPr="00C109EA">
        <w:t>).</w:t>
      </w:r>
    </w:p>
    <w:p w14:paraId="65FAC38B" w14:textId="0F508FEB" w:rsidR="00556DA2" w:rsidRPr="00C109EA" w:rsidRDefault="00556DA2" w:rsidP="00556DA2">
      <w:pPr>
        <w:pStyle w:val="Body0500after"/>
      </w:pPr>
      <w:r>
        <w:rPr>
          <w:rStyle w:val="Citation"/>
        </w:rPr>
        <w:fldChar w:fldCharType="begin"/>
      </w:r>
      <w:r w:rsidR="008B4072">
        <w:rPr>
          <w:rStyle w:val="Citation"/>
        </w:rPr>
        <w:instrText>ADDIN CITAVI.PLACEHOLDER 6ebe49d3-cf59-4b0a-822d-ae8f4b42af45 PFBsYWNlaG9sZGVyPg0KICA8QWRkSW5WZXJzaW9uPjUuMi4wLjg8L0FkZEluVmVyc2lvbj4NCiAgPElkPjZlYmU0OWQzLWNmNTktNGIwYS04MjJkLWFlOGY0YjQyYWY0NTwvSWQ+DQogIDxFbnRyaWVzPg0KICAgIDxFbnRyeT4NCiAgICAgIDxJZD5hZjM2YzE2Mi1kY2M5LTRhZDItODdkYi1jYzYxYWQyMzU5MDE8L0lkPg0KICAgICAgPE5vUGFyPnRydWU8L05vUGFyPg0KICAgICAgPFBlcnNvbk9ubHk+dHJ1ZTwvUGVyc29uT25seT4NCiAgICAgIDxSZWZlcmVuY2VJZD43YTQ1ZTI4MS1iMGIzLTRiMGItYWY1NC1iZDE4ZDg3YWM1MzA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VmFuIE1pbmR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iBNaW5kZTwvVGV4dD4NCiAgICA8L1RleHRVbml0Pg0KICA8L1RleHRVbml0cz4NCjwvUGxhY2Vob2xkZXI+</w:instrText>
      </w:r>
      <w:r>
        <w:rPr>
          <w:rStyle w:val="Citation"/>
        </w:rPr>
        <w:fldChar w:fldCharType="separate"/>
      </w:r>
      <w:bookmarkStart w:id="138" w:name="_CTVP0016ebe49d3cf594b0a822dae8f4b42af45"/>
      <w:r w:rsidR="0092006B">
        <w:rPr>
          <w:rStyle w:val="Citation"/>
        </w:rPr>
        <w:t>Van Minde</w:t>
      </w:r>
      <w:bookmarkEnd w:id="138"/>
      <w:r>
        <w:rPr>
          <w:rStyle w:val="Citation"/>
        </w:rPr>
        <w:fldChar w:fldCharType="end"/>
      </w:r>
      <w:r w:rsidRPr="00513C8C">
        <w:rPr>
          <w:rStyle w:val="Citation"/>
        </w:rPr>
        <w:t xml:space="preserve"> </w:t>
      </w:r>
      <w:r>
        <w:rPr>
          <w:rStyle w:val="Citation"/>
        </w:rPr>
        <w:fldChar w:fldCharType="begin"/>
      </w:r>
      <w:r>
        <w:rPr>
          <w:rStyle w:val="Citation"/>
        </w:rPr>
        <w:instrText>ADDIN CITAVI.PLACEHOLDER 2e0bb9ba-0b74-42b3-b697-9ba1cd9a9709 PFBsYWNlaG9sZGVyPg0KICA8QWRkSW5WZXJzaW9uPjUuMi4wLjg8L0FkZEluVmVyc2lvbj4NCiAgPElkPjJlMGJiOWJhLTBiNzQtNDJiMy1iNjk3LTliYTFjZDlhOTcwOTwvSWQ+DQogIDxFbnRyaWVzPg0KICAgIDxFbnRyeT4NCiAgICAgIDxJZD5iMTZjMjQzNi0yMzQ4LTQxM2YtYWM4MS05YjdkODRlOTJhYTU8L0lkPg0KICAgICAgPFJlZmVyZW5jZUlkPjdhNDVlMjgxLWIwYjMtNGIwYi1hZjU0LWJkMThkODdhYzUzMD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nZhbiBNaW5kZSAxOTk3IOKAkyBNYWxheXUgQW1ib25nPC9TaG9ydFRpdGxlPg0KICAgICAgICA8VGl0bGU+TWFsYXl1IEFtYm9uZzogUGhvbm9sb2d5LCBtb3JwaG9sb2d5LCBzeW50YXg8L1RpdGxlPg0KICAgICAgICA8WWVhcj4xOTk3PC9ZZWFyPg0KICAgICAgPC9SZWZlcmVuY2U+DQogICAgPC9FbnRyeT4NCiAgPC9FbnRyaWVzPg0KICA8VGV4dD4o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cpPC9UZXh0Pg0KICAgIDwvVGV4dFVuaXQ+DQogIDwvVGV4dFVuaXRzPg0KPC9QbGFjZWhvbGRlcj4=</w:instrText>
      </w:r>
      <w:r>
        <w:rPr>
          <w:rStyle w:val="Citation"/>
        </w:rPr>
        <w:fldChar w:fldCharType="separate"/>
      </w:r>
      <w:bookmarkStart w:id="139" w:name="_CTVP0012e0bb9ba0b7442b3b6979ba1cd9a9709"/>
      <w:r w:rsidR="0092006B">
        <w:rPr>
          <w:rStyle w:val="Citation"/>
        </w:rPr>
        <w:t>(1997)</w:t>
      </w:r>
      <w:bookmarkEnd w:id="139"/>
      <w:r>
        <w:rPr>
          <w:rStyle w:val="Citation"/>
        </w:rPr>
        <w:fldChar w:fldCharType="end"/>
      </w:r>
      <w:r w:rsidRPr="00020F57">
        <w:t>,</w:t>
      </w:r>
      <w:r w:rsidRPr="00C109EA">
        <w:t xml:space="preserve"> in his description of Ambon Malay, and </w:t>
      </w:r>
      <w:r>
        <w:rPr>
          <w:rStyle w:val="Citation"/>
        </w:rPr>
        <w:fldChar w:fldCharType="begin"/>
      </w:r>
      <w:r w:rsidR="003A5B20">
        <w:rPr>
          <w:rStyle w:val="Citation"/>
        </w:rPr>
        <w:instrText>ADDIN CITAVI.PLACEHOLDER 3da76b46-efb1-4246-b803-cfa665f759a0 PFBsYWNlaG9sZGVyPg0KICA8QWRkSW5WZXJzaW9uPjUuMi4wLjg8L0FkZEluVmVyc2lvbj4NCiAgPElkPjNkYTc2YjQ2LWVmYjEtNDI0Ni1iODAzLWNmYTY2NWY3NTlhMDwvSWQ+DQogIDxFbnRyaWVzPg0KICAgIDxFbnRyeT4NCiAgICAgIDxJZD5kNThhYzA2Ni02YWQ1LTQ2YTMtOTM0Yy1iODUwOWU3NmVhMzE8L0lkPg0KICAgICAgPE5vUGFyPnRydWU8L05vUGFyPg0KICAgICAgPFBlcnNvbk9ubHk+dHJ1ZTwvUGVyc29uT25seT4NCiAgICAgIDxSZWZlcmVuY2VJZD42ZmZmODQwOS03YjRhLTRlMWQtYmJmMy05MTY2ZDBjNWI5NTQ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dGFtYWh1cHV0dHk8L1RleHQ+DQogICAgPC9UZXh0VW5pdD4NCiAgPC9UZXh0VW5pdHM+DQo8L1BsYWNlaG9sZGVyPg==</w:instrText>
      </w:r>
      <w:r>
        <w:rPr>
          <w:rStyle w:val="Citation"/>
        </w:rPr>
        <w:fldChar w:fldCharType="separate"/>
      </w:r>
      <w:bookmarkStart w:id="140" w:name="_CTVP0013da76b46efb14246b803cfa665f759a0"/>
      <w:r w:rsidR="0092006B">
        <w:rPr>
          <w:rStyle w:val="Citation"/>
        </w:rPr>
        <w:t>Litamahuputty</w:t>
      </w:r>
      <w:bookmarkEnd w:id="140"/>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f89919c6-782e-476d-9b71-5f7cd2cccf9c PFBsYWNlaG9sZGVyPg0KICA8QWRkSW5WZXJzaW9uPjUuMi4wLjg8L0FkZEluVmVyc2lvbj4NCiAgPElkPmY4OTkxOWM2LTc4MmUtNDc2ZC05YjcxLTVmN2NkMmNjY2Y5YzwvSWQ+DQogIDxFbnRyaWVzPg0KICAgIDxFbnRyeT4NCiAgICAgIDxJZD40OTg5NWMxNi04ZThjLTQ3NzktYmFjMi1lYzY4NzNkZmEzYWQ8L0lkPg0KICAgICAgPFJlZmVyZW5jZUlkPjZmZmY4NDA5LTdiNGEtNGUxZC1iYmYzLTkxNjZkMGM1Yjk1N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0KTwvVGV4dD4NCiAgICA8L1RleHRVbml0Pg0KICA8L1RleHRVbml0cz4NCjwvUGxhY2Vob2xkZXI+</w:instrText>
      </w:r>
      <w:r>
        <w:rPr>
          <w:rStyle w:val="Citation"/>
        </w:rPr>
        <w:fldChar w:fldCharType="separate"/>
      </w:r>
      <w:bookmarkStart w:id="141" w:name="_CTVP001f89919c6782e476d9b715f7cd2cccf9c"/>
      <w:r w:rsidR="0092006B">
        <w:rPr>
          <w:rStyle w:val="Citation"/>
        </w:rPr>
        <w:t>(1994)</w:t>
      </w:r>
      <w:bookmarkEnd w:id="141"/>
      <w:r>
        <w:rPr>
          <w:rStyle w:val="Citation"/>
        </w:rPr>
        <w:fldChar w:fldCharType="end"/>
      </w:r>
      <w:r w:rsidRPr="00020F57">
        <w:t>,</w:t>
      </w:r>
      <w:r w:rsidRPr="00C109EA">
        <w:t xml:space="preserve"> in her grammar of Ternate Malay, by contrast, make no clear statements as to whether they consider the respective eastern Malay varieties to be creolized languages</w:t>
      </w:r>
      <w:r>
        <w:t xml:space="preserve"> or not</w:t>
      </w:r>
      <w:r w:rsidRPr="00C109EA">
        <w:t>.</w:t>
      </w:r>
    </w:p>
    <w:p w14:paraId="602CA973" w14:textId="7FF65F0B" w:rsidR="00556DA2" w:rsidRPr="00C109EA" w:rsidRDefault="00556DA2" w:rsidP="00556DA2">
      <w:pPr>
        <w:pStyle w:val="Body0500after"/>
      </w:pPr>
      <w:r w:rsidRPr="00C109EA">
        <w:t xml:space="preserve">In fact, the alleged creole status and pidgin origins of the regional (eastern) Malay varieties have been contested by a number of scholars. </w:t>
      </w:r>
      <w:r>
        <w:rPr>
          <w:rStyle w:val="Citation"/>
        </w:rPr>
        <w:fldChar w:fldCharType="begin"/>
      </w:r>
      <w:r>
        <w:rPr>
          <w:rStyle w:val="Citation"/>
        </w:rPr>
        <w:instrText>ADDIN CITAVI.PLACEHOLDER 31d8a810-d58e-47f1-b406-d74728bbf569 PFBsYWNlaG9sZGVyPg0KICA8QWRkSW5WZXJzaW9uPjUuMi4wLjg8L0FkZEluVmVyc2lvbj4NCiAgPElkPjMxZDhhODEwLWQ1OGUtNDdmMS1iNDA2LWQ3NDcyOGJiZjU2OTwvSWQ+DQogIDxFbnRyaWVzPg0KICAgIDxFbnRyeT4NCiAgICAgIDxJZD41NTY5NmM1NS0yMTcxLTQwNDItYmYzNS04YmNjYjhlNzVkYjg8L0lkPg0KICAgICAgPE5vUGFyPnRydWU8L05vUGFyPg0KICAgICAgPFBlcnNvbk9ubHk+dHJ1ZTwvUGVyc29uT25seT4NCiAgICAgIDxSZWZlcmVuY2VJZD45OGQ0ZTFkYS00NzZiLTRhNjYtYWFjZS1jYTU4MTgxMjEyYmU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saW5zPC9UZXh0Pg0KICAgIDwvVGV4dFVuaXQ+DQogIDwvVGV4dFVuaXRzPg0KPC9QbGFjZWhvbGRlcj4=</w:instrText>
      </w:r>
      <w:r>
        <w:rPr>
          <w:rStyle w:val="Citation"/>
        </w:rPr>
        <w:fldChar w:fldCharType="separate"/>
      </w:r>
      <w:bookmarkStart w:id="142" w:name="_CTVP00131d8a810d58e47f1b406d74728bbf569"/>
      <w:r w:rsidR="0092006B">
        <w:rPr>
          <w:rStyle w:val="Citation"/>
        </w:rPr>
        <w:t>Collins</w:t>
      </w:r>
      <w:bookmarkEnd w:id="142"/>
      <w:r>
        <w:rPr>
          <w:rStyle w:val="Citation"/>
        </w:rPr>
        <w:fldChar w:fldCharType="end"/>
      </w:r>
      <w:r w:rsidRPr="00513C8C">
        <w:rPr>
          <w:rStyle w:val="Citation"/>
        </w:rPr>
        <w:t xml:space="preserve"> </w:t>
      </w:r>
      <w:r>
        <w:rPr>
          <w:rStyle w:val="Citation"/>
        </w:rPr>
        <w:fldChar w:fldCharType="begin"/>
      </w:r>
      <w:r>
        <w:rPr>
          <w:rStyle w:val="Citation"/>
        </w:rPr>
        <w:instrText>ADDIN CITAVI.PLACEHOLDER 34ebb0d4-18cb-47b7-8a52-5bd573f0c4ce PFBsYWNlaG9sZGVyPg0KICA8QWRkSW5WZXJzaW9uPjUuMi4wLjg8L0FkZEluVmVyc2lvbj4NCiAgPElkPjM0ZWJiMGQ0LTE4Y2ItNDdiNy04YTUyLTViZDU3M2YwYzRjZTwvSWQ+DQogIDxFbnRyaWVzPg0KICAgIDxFbnRyeT4NCiAgICAgIDxJZD5iNTllYzQ3OS1iMGU4LTQ3NTYtOThlMS1kODA4NDM1NWFmZDI8L0lkPg0KICAgICAgPFJlZmVyZW5jZUlkPjk4ZDRlMWRhLTQ3NmItNGE2Ni1hYWNlLWNhNTgxODEyMTJiZT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ApPC9UZXh0Pg0KICAgIDwvVGV4dFVuaXQ+DQogIDwvVGV4dFVuaXRzPg0KPC9QbGFjZWhvbGRlcj4=</w:instrText>
      </w:r>
      <w:r>
        <w:rPr>
          <w:rStyle w:val="Citation"/>
        </w:rPr>
        <w:fldChar w:fldCharType="separate"/>
      </w:r>
      <w:bookmarkStart w:id="143" w:name="_CTVP00134ebb0d418cb47b78a525bd573f0c4ce"/>
      <w:r w:rsidR="0092006B">
        <w:rPr>
          <w:rStyle w:val="Citation"/>
        </w:rPr>
        <w:t>(1980)</w:t>
      </w:r>
      <w:bookmarkEnd w:id="143"/>
      <w:r>
        <w:rPr>
          <w:rStyle w:val="Citation"/>
        </w:rPr>
        <w:fldChar w:fldCharType="end"/>
      </w:r>
      <w:r w:rsidRPr="00C109EA">
        <w:t xml:space="preserve">, </w:t>
      </w:r>
      <w:r>
        <w:rPr>
          <w:rStyle w:val="Citation"/>
        </w:rPr>
        <w:fldChar w:fldCharType="begin"/>
      </w:r>
      <w:r>
        <w:rPr>
          <w:rStyle w:val="Citation"/>
        </w:rPr>
        <w:instrText>ADDIN CITAVI.PLACEHOLDER 526304af-4d85-416a-bb0f-b609afa5fd46 PFBsYWNlaG9sZGVyPg0KICA8QWRkSW5WZXJzaW9uPjUuMi4wLjg8L0FkZEluVmVyc2lvbj4NCiAgPElkPjUyNjMwNGFmLTRkODUtNDE2YS1iYjBmLWI2MDlhZmE1ZmQ0NjwvSWQ+DQogIDxFbnRyaWVzPg0KICAgIDxFbnRyeT4NCiAgICAgIDxJZD5mODM2YmNlOS0wNmU0LTQxNWEtOTBiNi1hM2E3NmE2ZjgxZWU8L0lkPg0KICAgICAgPE5vUGFyPnRydWU8L05vUGFyPg0KICAgICAgPFBlcnNvbk9ubHk+dHJ1ZTwvUGVyc29uT25seT4NCiAgICAgIDxSZWZlcmVuY2VJZD5lNjQ3NTc5My1iNjRjLTRmZDctOWJjNC03M2M3MGRhMjVlZWE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kpvaG48L0ZpcnN0TmFtZT4NCiAgICAgICAgICAgIDxMYXN0TmFtZT5Xb2xmZjwvTGFzdE5hbWU+DQogICAgICAgICAgICA8TWlkZGxlTmFtZT5V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9sZmY8L1RleHQ+DQogICAgPC9UZXh0VW5pdD4NCiAgPC9UZXh0VW5pdHM+DQo8L1BsYWNlaG9sZGVyPg==</w:instrText>
      </w:r>
      <w:r>
        <w:rPr>
          <w:rStyle w:val="Citation"/>
        </w:rPr>
        <w:fldChar w:fldCharType="separate"/>
      </w:r>
      <w:bookmarkStart w:id="144" w:name="_CTVP001526304af4d85416abb0fb609afa5fd46"/>
      <w:r w:rsidR="0092006B">
        <w:rPr>
          <w:rStyle w:val="Citation"/>
        </w:rPr>
        <w:t>Wolff</w:t>
      </w:r>
      <w:bookmarkEnd w:id="144"/>
      <w:r>
        <w:rPr>
          <w:rStyle w:val="Citation"/>
        </w:rPr>
        <w:fldChar w:fldCharType="end"/>
      </w:r>
      <w:r w:rsidRPr="00513C8C">
        <w:rPr>
          <w:rStyle w:val="Citation"/>
        </w:rPr>
        <w:t xml:space="preserve"> </w:t>
      </w:r>
      <w:r>
        <w:rPr>
          <w:rStyle w:val="Citation"/>
        </w:rPr>
        <w:fldChar w:fldCharType="begin"/>
      </w:r>
      <w:r>
        <w:rPr>
          <w:rStyle w:val="Citation"/>
        </w:rPr>
        <w:instrText>ADDIN CITAVI.PLACEHOLDER 014ca72f-c6cf-4bcc-bafc-4afc9dd8f4c0 PFBsYWNlaG9sZGVyPg0KICA8QWRkSW5WZXJzaW9uPjUuMi4wLjg8L0FkZEluVmVyc2lvbj4NCiAgPElkPjAxNGNhNzJmLWM2Y2YtNGJjYy1iYWZjLTRhZmM5ZGQ4ZjRjMDwvSWQ+DQogIDxFbnRyaWVzPg0KICAgIDxFbnRyeT4NCiAgICAgIDxJZD41MThlMGQ0ZS1iZDc4LTQyM2QtOTk3Ny1jNzVjNzYyN2JhNDQ8L0lkPg0KICAgICAgPFJlZmVyZW5jZUlkPmU2NDc1NzkzLWI2NGMtNGZkNy05YmM0LTczYzcwZGEyNWVlY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gpPC9UZXh0Pg0KICAgIDwvVGV4dFVuaXQ+DQogIDwvVGV4dFVuaXRzPg0KPC9QbGFjZWhvbGRlcj4=</w:instrText>
      </w:r>
      <w:r>
        <w:rPr>
          <w:rStyle w:val="Citation"/>
        </w:rPr>
        <w:fldChar w:fldCharType="separate"/>
      </w:r>
      <w:bookmarkStart w:id="145" w:name="_CTVP001014ca72fc6cf4bccbafc4afc9dd8f4c0"/>
      <w:r w:rsidR="0092006B">
        <w:rPr>
          <w:rStyle w:val="Citation"/>
        </w:rPr>
        <w:t>(1988)</w:t>
      </w:r>
      <w:bookmarkEnd w:id="145"/>
      <w:r>
        <w:rPr>
          <w:rStyle w:val="Citation"/>
        </w:rPr>
        <w:fldChar w:fldCharType="end"/>
      </w:r>
      <w:r w:rsidRPr="00C109EA">
        <w:t xml:space="preserve">, </w:t>
      </w:r>
      <w:r>
        <w:rPr>
          <w:rStyle w:val="Citation"/>
        </w:rPr>
        <w:fldChar w:fldCharType="begin"/>
      </w:r>
      <w:r w:rsidR="003A5B20">
        <w:rPr>
          <w:rStyle w:val="Citation"/>
        </w:rPr>
        <w:instrText>ADDIN CITAVI.PLACEHOLDER b93cfbae-c392-40c1-a400-8abf5587413d PFBsYWNlaG9sZGVyPg0KICA8QWRkSW5WZXJzaW9uPjUuMi4wLjg8L0FkZEluVmVyc2lvbj4NCiAgPElkPmI5M2NmYmFlLWMzOTItNDBjMS1hNDAwLThhYmY1NTg3NDEzZDwvSWQ+DQogIDxFbnRyaWVzPg0KICAgIDxFbnRyeT4NCiAgICAgIDxJZD5lMmIxNDYxYS0yZTEwLTQ0ZDUtOWVmMi1jYjVkMjRlZGJkMmE8L0lkPg0KICAgICAgPE5vUGFyPnRydWU8L05vUGFyPg0KICAgICAgPFBlcnNvbk9ubHk+dHJ1ZTwvUGVyc29uT25seT4NCiAgICAgIDxSZWZlcmVuY2VJZD4wN2Q0ZGJlNi0xNzIwLTRiNmYtYmQ4My1kNGY2ZmEzYTA5OWY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pbDwvVGV4dD4NCiAgICA8L1RleHRVbml0Pg0KICA8L1RleHRVbml0cz4NCjwvUGxhY2Vob2xkZXI+</w:instrText>
      </w:r>
      <w:r>
        <w:rPr>
          <w:rStyle w:val="Citation"/>
        </w:rPr>
        <w:fldChar w:fldCharType="separate"/>
      </w:r>
      <w:bookmarkStart w:id="146" w:name="_CTVP001b93cfbaec39240c1a4008abf5587413d"/>
      <w:r w:rsidR="0092006B">
        <w:rPr>
          <w:rStyle w:val="Citation"/>
        </w:rPr>
        <w:t>Gil</w:t>
      </w:r>
      <w:bookmarkEnd w:id="146"/>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14fdeb4b-c23a-4497-b09a-abf84b7f82d0 PFBsYWNlaG9sZGVyPg0KICA8QWRkSW5WZXJzaW9uPjUuMi4wLjg8L0FkZEluVmVyc2lvbj4NCiAgPElkPjE0ZmRlYjRiLWMyM2EtNDQ5Ny1iMDlhLWFiZjg0YjdmODJkMDwvSWQ+DQogIDxFbnRyaWVzPg0KICAgIDxFbnRyeT4NCiAgICAgIDxJZD5kNGUyNjVkNi1mM2JkLTQxM2EtOWZlZi1hMTIzZDkwNDhjODU8L0lkPg0KICAgICAgPFJlZmVyZW5jZUlkPjA3ZDRkYmU2LTE3MjAtNGI2Zi1iZDgzLWQ0ZjZmYTNhMDk5ZjwvUmVmZXJlbmNlSWQ+DQogICAgICA8WWVhck9ubHk+dHJ1ZTwvWWVhck9ubHk+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xYSk8L1RleHQ+DQogICAgPC9UZXh0VW5pdD4NCiAgPC9UZXh0VW5pdHM+DQo8L1BsYWNlaG9sZGVyPg==</w:instrText>
      </w:r>
      <w:r>
        <w:rPr>
          <w:rStyle w:val="Citation"/>
        </w:rPr>
        <w:fldChar w:fldCharType="separate"/>
      </w:r>
      <w:bookmarkStart w:id="147" w:name="_CTVP00114fdeb4bc23a4497b09aabf84b7f82d0"/>
      <w:r w:rsidR="0092006B">
        <w:rPr>
          <w:rStyle w:val="Citation"/>
        </w:rPr>
        <w:t>(2001a)</w:t>
      </w:r>
      <w:bookmarkEnd w:id="147"/>
      <w:r>
        <w:rPr>
          <w:rStyle w:val="Citation"/>
        </w:rPr>
        <w:fldChar w:fldCharType="end"/>
      </w:r>
      <w:r w:rsidRPr="00C109EA">
        <w:t xml:space="preserve">, </w:t>
      </w:r>
      <w:r>
        <w:rPr>
          <w:rStyle w:val="Citation"/>
        </w:rPr>
        <w:fldChar w:fldCharType="begin"/>
      </w:r>
      <w:r>
        <w:rPr>
          <w:rStyle w:val="Citation"/>
        </w:rPr>
        <w:instrText>ADDIN CITAVI.PLACEHOLDER c5be972a-68f9-47b1-b0e8-a66037830833 PFBsYWNlaG9sZGVyPg0KICA8QWRkSW5WZXJzaW9uPjUuMi4wLjg8L0FkZEluVmVyc2lvbj4NCiAgPElkPmM1YmU5NzJhLTY4ZjktNDdiMS1iMGU4LWE2NjAzNzgzMDgzMzwvSWQ+DQogIDxFbnRyaWVzPg0KICAgIDxFbnRyeT4NCiAgICAgIDxJZD4wYTlmYmNlMC1hMjFhLTQ2N2EtYTJhZS0wZGIwOTFiYWI0NDM8L0lkPg0KICAgICAgPE5vUGFyPnRydWU8L05vUGFyPg0KICAgICAgPFBlcnNvbk9ubHk+dHJ1ZTwvUGVyc29uT25seT4NCiAgICAgIDxSZWZlcmVuY2VJZD5kNTAwMjMyZi0xZmI4LTRlZWYtODI1OC05YTQxNDA5YTU0YWI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XNhbmc8L1RleHQ+DQogICAgPC9UZXh0VW5pdD4NCiAgPC9UZXh0VW5pdHM+DQo8L1BsYWNlaG9sZGVyPg==</w:instrText>
      </w:r>
      <w:r>
        <w:rPr>
          <w:rStyle w:val="Citation"/>
        </w:rPr>
        <w:fldChar w:fldCharType="separate"/>
      </w:r>
      <w:bookmarkStart w:id="148" w:name="_CTVP001c5be972a68f947b1b0e8a66037830833"/>
      <w:r w:rsidR="0092006B">
        <w:rPr>
          <w:rStyle w:val="Citation"/>
        </w:rPr>
        <w:t>Bisang</w:t>
      </w:r>
      <w:bookmarkEnd w:id="148"/>
      <w:r>
        <w:rPr>
          <w:rStyle w:val="Citation"/>
        </w:rPr>
        <w:fldChar w:fldCharType="end"/>
      </w:r>
      <w:r w:rsidRPr="00513C8C">
        <w:rPr>
          <w:rStyle w:val="Citation"/>
        </w:rPr>
        <w:t xml:space="preserve"> </w:t>
      </w:r>
      <w:r>
        <w:rPr>
          <w:rStyle w:val="Citation"/>
        </w:rPr>
        <w:fldChar w:fldCharType="begin"/>
      </w:r>
      <w:r>
        <w:rPr>
          <w:rStyle w:val="Citation"/>
        </w:rPr>
        <w:instrText>ADDIN CITAVI.PLACEHOLDER f09c4806-52cc-4076-a660-53cc7684ff98 PFBsYWNlaG9sZGVyPg0KICA8QWRkSW5WZXJzaW9uPjUuMi4wLjg8L0FkZEluVmVyc2lvbj4NCiAgPElkPmYwOWM0ODA2LTUyY2MtNDA3Ni1hNjYwLTUzY2M3Njg0ZmY5ODwvSWQ+DQogIDxFbnRyaWVzPg0KICAgIDxFbnRyeT4NCiAgICAgIDxJZD44MzI0Yzg1OS1kMTY0LTRlOTktOTI5My1lZmMxNTc3NmVkZDI8L0lkPg0KICAgICAgPFJlZmVyZW5jZUlkPmQ1MDAyMzJmLTFmYjgtNGVlZi04MjU4LTlhNDE0MDlhNTRh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Pr>
          <w:rStyle w:val="Citation"/>
        </w:rPr>
        <w:fldChar w:fldCharType="separate"/>
      </w:r>
      <w:bookmarkStart w:id="149" w:name="_CTVP001f09c480652cc4076a66053cc7684ff98"/>
      <w:r w:rsidR="0092006B">
        <w:rPr>
          <w:rStyle w:val="Citation"/>
        </w:rPr>
        <w:t>(2009)</w:t>
      </w:r>
      <w:bookmarkEnd w:id="149"/>
      <w:r>
        <w:rPr>
          <w:rStyle w:val="Citation"/>
        </w:rPr>
        <w:fldChar w:fldCharType="end"/>
      </w:r>
      <w:r w:rsidRPr="00C109EA">
        <w:t xml:space="preserve">, and </w:t>
      </w:r>
      <w:r>
        <w:rPr>
          <w:rStyle w:val="Citation"/>
        </w:rPr>
        <w:fldChar w:fldCharType="begin"/>
      </w:r>
      <w:r>
        <w:rPr>
          <w:rStyle w:val="Citation"/>
        </w:rPr>
        <w:instrText>ADDIN CITAVI.PLACEHOLDER 9014659a-9f5d-4e17-bba6-29b5654921b4 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xMzwvRGF0ZT4NCiAgICAgICAgPElkPjcxNTBjZDI0LTMwNTgtNGRmYS05OWU0LTdlM2Y5NzZhNzk2O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PC9UZXh0Pg0KICAgIDwvVGV4dFVuaXQ+DQogIDwvVGV4dFVuaXRzPg0KPC9QbGFjZWhvbGRlcj4=</w:instrText>
      </w:r>
      <w:r>
        <w:rPr>
          <w:rStyle w:val="Citation"/>
        </w:rPr>
        <w:fldChar w:fldCharType="separate"/>
      </w:r>
      <w:bookmarkStart w:id="150" w:name="_CTVP0019014659a9f5d4e17bba629b5654921b4"/>
      <w:r w:rsidR="0092006B">
        <w:rPr>
          <w:rStyle w:val="Citation"/>
        </w:rPr>
        <w:t>Paauw</w:t>
      </w:r>
      <w:bookmarkEnd w:id="150"/>
      <w:r>
        <w:rPr>
          <w:rStyle w:val="Citation"/>
        </w:rPr>
        <w:fldChar w:fldCharType="end"/>
      </w:r>
      <w:r w:rsidRPr="00513C8C">
        <w:rPr>
          <w:rStyle w:val="Citation"/>
        </w:rPr>
        <w:t xml:space="preserve"> </w:t>
      </w:r>
      <w:r>
        <w:rPr>
          <w:rStyle w:val="Citation"/>
        </w:rPr>
        <w:fldChar w:fldCharType="begin"/>
      </w:r>
      <w:r>
        <w:rPr>
          <w:rStyle w:val="Citation"/>
        </w:rPr>
        <w:instrText>ADDIN CITAVI.PLACEHOLDER 470ea2f0-8a7e-4b75-84d2-daf04df7a485 PFBsYWNlaG9sZGVyPg0KICA8QWRkSW5WZXJzaW9uPjUuMi4wLjg8L0FkZEluVmVyc2lvbj4NCiAgPElkPjQ3MGVhMmYwLThhN2UtNGI3NS04NGQyLWRhZjA0ZGY3YTQ4NTwvSWQ+DQogIDxFbnRyaWVzPg0KICAgIDxFbnRyeT4NCiAgICAgIDxJZD5mOGMxODdjZi1kOWQyLTQzNGYtOGZiNi1kYTAyY2QwY2YyZjY8L0lkPg0KICAgICAgPFJlZmVyZW5jZUlkPjcxNTBjZDI0LTMwNTgtNGRmYS05OWU0LTdlM2Y5NzZhNzk2O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Pr>
          <w:rStyle w:val="Citation"/>
        </w:rPr>
        <w:fldChar w:fldCharType="separate"/>
      </w:r>
      <w:bookmarkStart w:id="151" w:name="_CTVP001470ea2f08a7e4b7584d2daf04df7a485"/>
      <w:r w:rsidR="0092006B">
        <w:rPr>
          <w:rStyle w:val="Citation"/>
        </w:rPr>
        <w:t>(2013)</w:t>
      </w:r>
      <w:bookmarkEnd w:id="151"/>
      <w:r>
        <w:rPr>
          <w:rStyle w:val="Citation"/>
        </w:rPr>
        <w:fldChar w:fldCharType="end"/>
      </w:r>
      <w:r w:rsidRPr="00C109EA">
        <w:t xml:space="preserve">, for instance, argue that structural simplicity </w:t>
      </w:r>
      <w:r w:rsidRPr="00FC7C04">
        <w:t>per se</w:t>
      </w:r>
      <w:r w:rsidRPr="00C109EA">
        <w:t xml:space="preserve"> </w:t>
      </w:r>
      <w:r>
        <w:t xml:space="preserve">is </w:t>
      </w:r>
      <w:r w:rsidRPr="00C109EA">
        <w:t xml:space="preserve">not evidence </w:t>
      </w:r>
      <w:r>
        <w:t xml:space="preserve">for </w:t>
      </w:r>
      <w:r w:rsidRPr="00C109EA">
        <w:t>the pidgin origins of a language. N</w:t>
      </w:r>
      <w:r>
        <w:t xml:space="preserve">or is </w:t>
      </w:r>
      <w:r w:rsidRPr="00C109EA">
        <w:t>the borrowing of lingu</w:t>
      </w:r>
      <w:r>
        <w:t>i</w:t>
      </w:r>
      <w:r w:rsidRPr="00C109EA">
        <w:t xml:space="preserve">stic features. </w:t>
      </w:r>
      <w:r>
        <w:rPr>
          <w:rStyle w:val="Citation"/>
        </w:rPr>
        <w:fldChar w:fldCharType="begin"/>
      </w:r>
      <w:r w:rsidR="003A5B20">
        <w:rPr>
          <w:rStyle w:val="Citation"/>
        </w:rPr>
        <w:instrText>ADDIN CITAVI.PLACEHOLDER 538ff180-4a32-4664-ac8e-798fd1231960 PFBsYWNlaG9sZGVyPg0KICA8QWRkSW5WZXJzaW9uPjUuMi4wLjg8L0FkZEluVmVyc2lvbj4NCiAgPElkPjUzOGZmMTgwLTRhMzItNDY2NC1hYzhlLTc5OGZkMTIzMTk2MDwvSWQ+DQogIDxFbnRyaWVzPg0KICAgIDxFbnRyeT4NCiAgICAgIDxJZD43ODhhYTFiNC0wZDRkLTQ0ZjctOWY5MS1hMzRmMDk5MTFhYjk8L0lkPg0KICAgICAgPE5vUGFyPnRydWU8L05vUGFyPg0KICAgICAgPFBlcnNvbk9ubHk+dHJ1ZTwvUGVyc29uT25seT4NCiAgICAgIDxSZWZlcmVuY2VJZD5mYWM0ZTA4Zi0wZjNjLTQwMWMtYmU5Ny1mYWFkMWFlMTlhZGM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Pr>
          <w:rStyle w:val="Citation"/>
        </w:rPr>
        <w:fldChar w:fldCharType="separate"/>
      </w:r>
      <w:bookmarkStart w:id="152" w:name="_CTVP001538ff1804a324664ac8e798fd1231960"/>
      <w:r w:rsidR="0092006B">
        <w:rPr>
          <w:rStyle w:val="Citation"/>
        </w:rPr>
        <w:t>Blust</w:t>
      </w:r>
      <w:bookmarkEnd w:id="152"/>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f1cfba8a-c59a-4210-bc16-f3c5266e4600 PFBsYWNlaG9sZGVyPg0KICA8QWRkSW5WZXJzaW9uPjUuMi4wLjg8L0FkZEluVmVyc2lvbj4NCiAgPElkPmYxY2ZiYThhLWM1OWEtNDIxMC1iYzE2LWYzYzUyNjZlNDYwMDwvSWQ+DQogIDxFbnRyaWVzPg0KICAgIDxFbnRyeT4NCiAgICAgIDxJZD5iZGIxOWY3YS1mZDQ4LTQzOWItOTU3OC1mMDUzNjhkNTU0MDU8L0lkPg0KICAgICAgPFJlZmVyZW5jZUlkPmZhYzRlMDhmLTBmM2MtNDAxYy1iZTk3LWZhYWQxYWUxOWFkY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mVydDwvRmlyc3ROYW1lPg0KICAgICAgICAgICAgPExhc3ROYW1lPkJsdXN0PC9MYXN0TmFtZT4NCiAgICAgICAgICAgIDxNaWRkbGVOYW1lPkE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Pr>
          <w:rStyle w:val="Citation"/>
        </w:rPr>
        <w:fldChar w:fldCharType="separate"/>
      </w:r>
      <w:bookmarkStart w:id="153" w:name="_CTVP001f1cfba8ac59a4210bc16f3c5266e4600"/>
      <w:r w:rsidR="0092006B">
        <w:rPr>
          <w:rStyle w:val="Citation"/>
        </w:rPr>
        <w:t>(2013)</w:t>
      </w:r>
      <w:bookmarkEnd w:id="153"/>
      <w:r>
        <w:rPr>
          <w:rStyle w:val="Citation"/>
        </w:rPr>
        <w:fldChar w:fldCharType="end"/>
      </w:r>
      <w:r w:rsidRPr="00C109EA">
        <w:t xml:space="preserve"> seems to have a similar </w:t>
      </w:r>
      <w:r w:rsidRPr="00BD0F3E">
        <w:t xml:space="preserve">viewpoint, although he does not overtly state this. Less clear is </w:t>
      </w:r>
      <w:r w:rsidRPr="000773FF">
        <w:rPr>
          <w:rStyle w:val="Citation"/>
        </w:rPr>
        <w:fldChar w:fldCharType="begin"/>
      </w:r>
      <w:r w:rsidR="003A5B20">
        <w:rPr>
          <w:rStyle w:val="Citation"/>
        </w:rPr>
        <w:instrText>ADDIN CITAVI.PLACEHOLDER 0a851fef-a926-4908-806d-5ac82bebb0d9 PFBsYWNlaG9sZGVyPg0KICA8QWRkSW5WZXJzaW9uPjUuMi4wLjg8L0FkZEluVmVyc2lvbj4NCiAgPElkPjBhODUxZmVmLWE5MjYtNDkwOC04MDZkLTVhYzgyYmViYjBkOTwvSWQ+DQogIDxFbnRyaWVzPg0KICAgIDxFbnRyeT4NCiAgICAgIDxJZD4xYzY5MWZlMS0yZGJmLTRlNGItYmQ0Zi1iOThlOGM4NjY2ZDk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Pr="000773FF">
        <w:rPr>
          <w:rStyle w:val="Citation"/>
        </w:rPr>
        <w:fldChar w:fldCharType="separate"/>
      </w:r>
      <w:bookmarkStart w:id="154" w:name="_CTVP0010a851fefa9264908806d5ac82bebb0d9"/>
      <w:r w:rsidR="0092006B">
        <w:rPr>
          <w:rStyle w:val="Citation"/>
        </w:rPr>
        <w:t>Donohue</w:t>
      </w:r>
      <w:bookmarkEnd w:id="154"/>
      <w:r w:rsidRPr="000773FF">
        <w:rPr>
          <w:rStyle w:val="Citation"/>
        </w:rPr>
        <w:fldChar w:fldCharType="end"/>
      </w:r>
      <w:r>
        <w:rPr>
          <w:rStyle w:val="Citation"/>
        </w:rPr>
        <w:t>’</w:t>
      </w:r>
      <w:r w:rsidRPr="000773FF">
        <w:rPr>
          <w:rStyle w:val="Citation"/>
        </w:rPr>
        <w:t>s (</w:t>
      </w:r>
      <w:r w:rsidRPr="000773FF">
        <w:rPr>
          <w:rStyle w:val="Citation"/>
        </w:rPr>
        <w:fldChar w:fldCharType="begin"/>
      </w:r>
      <w:r w:rsidR="003A5B20">
        <w:rPr>
          <w:rStyle w:val="Citation"/>
        </w:rPr>
        <w:instrText>ADDIN CITAVI.PLACEHOLDER 3834058f-a42c-4683-a51a-f3235234866a PFBsYWNlaG9sZGVyPg0KICA8QWRkSW5WZXJzaW9uPjUuMi4wLjg8L0FkZEluVmVyc2lvbj4NCiAgPElkPjM4MzQwNThmLWE0MmMtNDY4My1hNTFhLWYzMjM1MjM0ODY2YTwvSWQ+DQogIDxFbnRyaWVzPg0KICAgIDxFbnRyeT4NCiAgICAgIDxJZD5iOThhYWU1OS00YTdjLTQyYTQtOTUzMy1kYTM0NTdjNGUxZDI8L0lkPg0KICAgICAgPE5vUGFyPnRydWU8L05vUGFyPg0KICAgICAgPFJlZmVyZW5jZUlkPmQ3NjMzNzQ3LTNhZTEtNDY5Ny05NzJiLTZmODhhMmIzMzVhYTwvUmVmZXJlbmNlSWQ+DQogICAgICA8WWVhck9ubHk+dHJ1ZTwvWWVhck9ubHk+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yMD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M8L1RleHQ+DQogICAgPC9UZXh0VW5pdD4NCiAgPC9UZXh0VW5pdHM+DQo8L1BsYWNlaG9sZGVyPg==</w:instrText>
      </w:r>
      <w:r w:rsidRPr="000773FF">
        <w:rPr>
          <w:rStyle w:val="Citation"/>
        </w:rPr>
        <w:fldChar w:fldCharType="separate"/>
      </w:r>
      <w:bookmarkStart w:id="155" w:name="_CTVP0013834058fa42c4683a51af3235234866a"/>
      <w:r w:rsidR="0092006B">
        <w:rPr>
          <w:rStyle w:val="Citation"/>
        </w:rPr>
        <w:t>2003</w:t>
      </w:r>
      <w:bookmarkEnd w:id="155"/>
      <w:r w:rsidRPr="000773FF">
        <w:rPr>
          <w:rStyle w:val="Citation"/>
        </w:rPr>
        <w:fldChar w:fldCharType="end"/>
      </w:r>
      <w:r w:rsidRPr="000773FF">
        <w:rPr>
          <w:rStyle w:val="Citation"/>
        </w:rPr>
        <w:t xml:space="preserve">; </w:t>
      </w:r>
      <w:r w:rsidRPr="000773FF">
        <w:rPr>
          <w:rStyle w:val="Citation"/>
        </w:rPr>
        <w:fldChar w:fldCharType="begin"/>
      </w:r>
      <w:r w:rsidR="003A5B20">
        <w:rPr>
          <w:rStyle w:val="Citation"/>
        </w:rPr>
        <w:instrText>ADDIN CITAVI.PLACEHOLDER 85a9eb1b-1a42-46a9-b866-cdfbddb98c51 PFBsYWNlaG9sZGVyPg0KICA8QWRkSW5WZXJzaW9uPjUuMi4wLjg8L0FkZEluVmVyc2lvbj4NCiAgPElkPjg1YTllYjFiLTFhNDItNDZhOS1iODY2LWNkZmJkZGI5OGM1MTwvSWQ+DQogIDxFbnRyaWVzPg0KICAgIDxFbnRyeT4NCiAgICAgIDxJZD4zYmU3YTk1NC1hYzU4LTRmMzEtYjc3My0wZTYwNWZiZjI4NWU8L0lkPg0KICAgICAgPE5vUGFyPnRydWU8L05vUGFyPg0KICAgICAgPFJlZmVyZW5jZUlkPjliN2EyYjEwLTY0MTktNDE1ZS05Nzc4LWJiOTJjYWFmOGNiYjwvUmVmZXJlbmNlSWQ+DQogICAgICA8WWVhck9ubHk+dHJ1ZTwvWWVhck9ubHk+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N2E8L1RleHQ+DQogICAgPC9UZXh0VW5pdD4NCiAgPC9UZXh0VW5pdHM+DQo8L1BsYWNlaG9sZGVyPg==</w:instrText>
      </w:r>
      <w:r w:rsidRPr="000773FF">
        <w:rPr>
          <w:rStyle w:val="Citation"/>
        </w:rPr>
        <w:fldChar w:fldCharType="separate"/>
      </w:r>
      <w:bookmarkStart w:id="156" w:name="_CTVP00185a9eb1b1a4246a9b866cdfbddb98c51"/>
      <w:r w:rsidR="0092006B">
        <w:rPr>
          <w:rStyle w:val="Citation"/>
        </w:rPr>
        <w:t>2007a</w:t>
      </w:r>
      <w:bookmarkEnd w:id="156"/>
      <w:r w:rsidRPr="000773FF">
        <w:rPr>
          <w:rStyle w:val="Citation"/>
        </w:rPr>
        <w:fldChar w:fldCharType="end"/>
      </w:r>
      <w:r w:rsidRPr="000773FF">
        <w:rPr>
          <w:rStyle w:val="Citation"/>
        </w:rPr>
        <w:t xml:space="preserve">; </w:t>
      </w:r>
      <w:r w:rsidRPr="000773FF">
        <w:rPr>
          <w:rStyle w:val="Citation"/>
        </w:rPr>
        <w:fldChar w:fldCharType="begin"/>
      </w:r>
      <w:r w:rsidRPr="000773FF">
        <w:rPr>
          <w:rStyle w:val="Citation"/>
        </w:rPr>
        <w:instrText>ADDIN CITAVI.PLACEHOLDER 8ac65824-e813-4d94-b9b1-cb444217fa20 PFBsYWNlaG9sZGVyPg0KICA8QWRkSW5WZXJzaW9uPjUuMi4wLjg8L0FkZEluVmVyc2lvbj4NCiAgPElkPjhhYzY1ODI0LWU4MTMtNGQ5NC1iOWIxLWNiNDQ0MjE3ZmEyMDwvSWQ+DQogIDxFbnRyaWVzPg0KICAgIDxFbnRyeT4NCiAgICAgIDxJZD5jMGI2NzFiYy1mM2UwLTRlOWQtYmNmNC00YWE0YjY5ZjJhZGM8L0lkPg0KICAgICAgPE5vUGFyPnRydWU8L05vUGFyPg0KICAgICAgPFJlZmVyZW5jZUlkPjBmYjg1ODhiLThkMDgtNDBkMy1hMmJmLWQwNjVhY2YwNGY1YjwvUmVmZXJlbmNlSWQ+DQogICAgICA8WWVhck9ubHk+dHJ1ZTwvWWVhck9ubHk+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yZWFkLCAyMDA4LTAyLTE3PC9DdXN0b21GaWVsZDE+DQogICAgICAgIDxDdXN0b21GaWVsZDM+ZWxlY3Ryb25pYzwvQ3VzdG9tRmllbGQzPg0KICAgICAgICA8SWQ+MGZiODU4OGItOGQwOC00MGQzLWEyYmYtZDA2NWFjZjA0ZjVi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N2I8L1RleHQ+DQogICAgPC9UZXh0VW5pdD4NCiAgPC9UZXh0VW5pdHM+DQo8L1BsYWNlaG9sZGVyPg==</w:instrText>
      </w:r>
      <w:r w:rsidRPr="000773FF">
        <w:rPr>
          <w:rStyle w:val="Citation"/>
        </w:rPr>
        <w:fldChar w:fldCharType="separate"/>
      </w:r>
      <w:bookmarkStart w:id="157" w:name="_CTVP0018ac65824e8134d94b9b1cb444217fa20"/>
      <w:r w:rsidR="0092006B">
        <w:rPr>
          <w:rStyle w:val="Citation"/>
        </w:rPr>
        <w:t>2007b</w:t>
      </w:r>
      <w:bookmarkEnd w:id="157"/>
      <w:r w:rsidRPr="000773FF">
        <w:rPr>
          <w:rStyle w:val="Citation"/>
        </w:rPr>
        <w:fldChar w:fldCharType="end"/>
      </w:r>
      <w:r w:rsidRPr="000773FF">
        <w:rPr>
          <w:rStyle w:val="Citation"/>
        </w:rPr>
        <w:t xml:space="preserve">; </w:t>
      </w:r>
      <w:r w:rsidRPr="000773FF">
        <w:rPr>
          <w:rStyle w:val="Citation"/>
        </w:rPr>
        <w:fldChar w:fldCharType="begin"/>
      </w:r>
      <w:r w:rsidRPr="000773FF">
        <w:rPr>
          <w:rStyle w:val="Citation"/>
        </w:rPr>
        <w:instrText>ADDIN CITAVI.PLACEHOLDER bbc7af3b-4f0d-4178-96ca-87f81db84b9d PFBsYWNlaG9sZGVyPg0KICA8QWRkSW5WZXJzaW9uPjUuMi4wLjg8L0FkZEluVmVyc2lvbj4NCiAgPElkPmJiYzdhZjNiLTRmMGQtNDE3OC05NmNhLTg3ZjgxZGI4NGI5ZDwvSWQ+DQogIDxFbnRyaWVzPg0KICAgIDxFbnRyeT4NCiAgICAgIDxJZD44ZTY1MmVlYS02ZjZhLTRmM2MtODczNi1mOTM1ZWZlZTNiMjA8L0lkPg0KICAgICAgPE5vUGFyPnRydWU8L05vUGFyPg0KICAgICAgPFJlZmVyZW5jZUlkPmY5OWU4ZjI1LTJlNjItNDkxOS1hMzE1LTkwMTdlOGI1MWY5ZT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MTwvVGV4dD4NCiAgICA8L1RleHRVbml0Pg0KICA8L1RleHRVbml0cz4NCjwvUGxhY2Vob2xkZXI+</w:instrText>
      </w:r>
      <w:r w:rsidRPr="000773FF">
        <w:rPr>
          <w:rStyle w:val="Citation"/>
        </w:rPr>
        <w:fldChar w:fldCharType="separate"/>
      </w:r>
      <w:bookmarkStart w:id="158" w:name="_CTVP001bbc7af3b4f0d417896ca87f81db84b9d"/>
      <w:r w:rsidR="0092006B">
        <w:rPr>
          <w:rStyle w:val="Citation"/>
        </w:rPr>
        <w:t>2011</w:t>
      </w:r>
      <w:bookmarkEnd w:id="158"/>
      <w:r w:rsidRPr="000773FF">
        <w:rPr>
          <w:rStyle w:val="Citation"/>
        </w:rPr>
        <w:fldChar w:fldCharType="end"/>
      </w:r>
      <w:r w:rsidRPr="00BD0F3E">
        <w:t xml:space="preserve">) </w:t>
      </w:r>
      <w:r>
        <w:t xml:space="preserve">and </w:t>
      </w:r>
      <w:r w:rsidRPr="000773FF">
        <w:rPr>
          <w:rStyle w:val="Citation"/>
        </w:rPr>
        <w:fldChar w:fldCharType="begin"/>
      </w:r>
      <w:r w:rsidR="003A5B20">
        <w:rPr>
          <w:rStyle w:val="Citation"/>
        </w:rPr>
        <w:instrText>ADDIN CITAVI.PLACEHOLDER 1e0e595b-71e1-4d14-9b33-83858e5ed786 PFBsYWNlaG9sZGVyPg0KICA8QWRkSW5WZXJzaW9uPjUuMi4wLjg8L0FkZEluVmVyc2lvbj4NCiAgPElkPjFlMGU1OTViLTcxZTEtNGQxNC05YjMzLTgzODU4ZTVlZDc4NjwvSWQ+DQogIDxFbnRyaWVzPg0KICAgIDxFbnRyeT4NCiAgICAgIDxJZD4wYjMwNmZmNS1lNjhkLTQ4YzUtYmNkZi1mZDM0YWRhODNkZTA8L0lkPg0KICAgICAgPE5vUGFyPnRydWU8L05vUGFyPg0KICAgICAgPFBlcnNvbk9ubHk+dHJ1ZTwvUGVyc29uT25seT4NCiAgICAgIDxSZWZlcmVuY2VJZD4xYzgzZTg3My1hYWEwLTQzNDAtOTQyMC1lN2RhZjdiMmU1ZjY8L1JlZmVyZW5jZUlk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GFuZCBTbWl0aDwvVGV4dD4NCiAgICA8L1RleHRVbml0Pg0KICA8L1RleHRVbml0cz4NCjwvUGxhY2Vob2xkZXI+</w:instrText>
      </w:r>
      <w:r w:rsidRPr="000773FF">
        <w:rPr>
          <w:rStyle w:val="Citation"/>
        </w:rPr>
        <w:fldChar w:fldCharType="separate"/>
      </w:r>
      <w:bookmarkStart w:id="159" w:name="_CTVP0011e0e595b71e14d149b3383858e5ed786"/>
      <w:r w:rsidR="0092006B">
        <w:rPr>
          <w:rStyle w:val="Citation"/>
        </w:rPr>
        <w:t>Donohue and Smith</w:t>
      </w:r>
      <w:bookmarkEnd w:id="159"/>
      <w:r w:rsidRPr="000773FF">
        <w:rPr>
          <w:rStyle w:val="Citation"/>
        </w:rPr>
        <w:fldChar w:fldCharType="end"/>
      </w:r>
      <w:r>
        <w:rPr>
          <w:rStyle w:val="Citation"/>
        </w:rPr>
        <w:t>’</w:t>
      </w:r>
      <w:r w:rsidRPr="000773FF">
        <w:rPr>
          <w:rStyle w:val="Citation"/>
        </w:rPr>
        <w:t xml:space="preserve">s </w:t>
      </w:r>
      <w:r w:rsidRPr="000773FF">
        <w:rPr>
          <w:rStyle w:val="Citation"/>
        </w:rPr>
        <w:fldChar w:fldCharType="begin"/>
      </w:r>
      <w:r w:rsidR="003A5B20">
        <w:rPr>
          <w:rStyle w:val="Citation"/>
        </w:rPr>
        <w:instrText>ADDIN CITAVI.PLACEHOLDER e60eb776-2583-4a1a-bd4c-8103bd1730e6 PFBsYWNlaG9sZGVyPg0KICA8QWRkSW5WZXJzaW9uPjUuMi4wLjg8L0FkZEluVmVyc2lvbj4NCiAgPElkPmU2MGViNzc2LTI1ODMtNGExYS1iZDRjLTgxMDNiZDE3MzBlNjwvSWQ+DQogIDxFbnRyaWVzPg0KICAgIDxFbnRyeT4NCiAgICAgIDxJZD5kMmFlM2M0Yy1hMDBhLTQ5MzItOGVmZC01MTNmOTE0ZjcxNTk8L0lkPg0KICAgICAgPFJlZmVyZW5jZUlkPjFjODNlODczLWFhYTAtNDM0MC05NDIwLWU3ZGFmN2IyZTVmN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4KTwvVGV4dD4NCiAgICA8L1RleHRVbml0Pg0KICA8L1RleHRVbml0cz4NCjwvUGxhY2Vob2xkZXI+</w:instrText>
      </w:r>
      <w:r w:rsidRPr="000773FF">
        <w:rPr>
          <w:rStyle w:val="Citation"/>
        </w:rPr>
        <w:fldChar w:fldCharType="separate"/>
      </w:r>
      <w:bookmarkStart w:id="160" w:name="_CTVP001e60eb77625834a1abd4c8103bd1730e6"/>
      <w:r w:rsidR="0092006B">
        <w:rPr>
          <w:rStyle w:val="Citation"/>
        </w:rPr>
        <w:t>(1998)</w:t>
      </w:r>
      <w:bookmarkEnd w:id="160"/>
      <w:r w:rsidRPr="000773FF">
        <w:rPr>
          <w:rStyle w:val="Citation"/>
        </w:rPr>
        <w:fldChar w:fldCharType="end"/>
      </w:r>
      <w:r>
        <w:rPr>
          <w:rStyle w:val="Citation"/>
        </w:rPr>
        <w:t xml:space="preserve"> </w:t>
      </w:r>
      <w:r w:rsidRPr="00BD0F3E">
        <w:t>position concerning the creole/non-creole status of the eastern Malay varieties.</w:t>
      </w:r>
    </w:p>
    <w:p w14:paraId="2C6D8795" w14:textId="0496F317" w:rsidR="00556DA2" w:rsidRPr="00C109EA" w:rsidRDefault="00556DA2" w:rsidP="00556DA2">
      <w:pPr>
        <w:pStyle w:val="Body0500after"/>
      </w:pPr>
      <w:r>
        <w:rPr>
          <w:rStyle w:val="Citation"/>
        </w:rPr>
        <w:fldChar w:fldCharType="begin"/>
      </w:r>
      <w:r>
        <w:rPr>
          <w:rStyle w:val="Citation"/>
        </w:rPr>
        <w:instrText>ADDIN CITAVI.PLACEHOLDER 14999e7c-a337-491c-90c0-8f4ac0708416 PFBsYWNlaG9sZGVyPg0KICA8QWRkSW5WZXJzaW9uPjUuMi4wLjg8L0FkZEluVmVyc2lvbj4NCiAgPElkPjE0OTk5ZTdjLWEzMzctNDkxYy05MGMwLThmNGFjMDcwODQxNjwvSWQ+DQogIDxFbnRyaWVzPg0KICAgIDxFbnRyeT4NCiAgICAgIDxJZD41NTM3ZmY5MS04MjYyLTQ0ZjUtYjBiOC03NGE0MGVkZWM0YmQ8L0lkPg0KICAgICAgPE5vUGFyPnRydWU8L05vUGFyPg0KICAgICAgPFBlcnNvbk9ubHk+dHJ1ZTwvUGVyc29uT25seT4NCiAgICAgIDxSZWZlcmVuY2VJZD5kNTAwMjMyZi0xZmI4LTRlZWYtODI1OC05YTQxNDA5YTU0YWI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XNhbmc8L1RleHQ+DQogICAgPC9UZXh0VW5pdD4NCiAgPC9UZXh0VW5pdHM+DQo8L1BsYWNlaG9sZGVyPg==</w:instrText>
      </w:r>
      <w:r>
        <w:rPr>
          <w:rStyle w:val="Citation"/>
        </w:rPr>
        <w:fldChar w:fldCharType="separate"/>
      </w:r>
      <w:bookmarkStart w:id="161" w:name="_CTVP00114999e7ca337491c90c08f4ac0708416"/>
      <w:r w:rsidR="0092006B">
        <w:rPr>
          <w:rStyle w:val="Citation"/>
        </w:rPr>
        <w:t>Bisang</w:t>
      </w:r>
      <w:bookmarkEnd w:id="161"/>
      <w:r>
        <w:rPr>
          <w:rStyle w:val="Citation"/>
        </w:rPr>
        <w:fldChar w:fldCharType="end"/>
      </w:r>
      <w:r w:rsidRPr="00513C8C">
        <w:rPr>
          <w:rStyle w:val="Citation"/>
        </w:rPr>
        <w:t xml:space="preserve"> </w:t>
      </w:r>
      <w:r>
        <w:rPr>
          <w:rStyle w:val="Citation"/>
        </w:rPr>
        <w:fldChar w:fldCharType="begin"/>
      </w:r>
      <w:r>
        <w:rPr>
          <w:rStyle w:val="Citation"/>
        </w:rPr>
        <w:instrText>ADDIN CITAVI.PLACEHOLDER 3e82b6bd-3d61-4939-a82b-6bd8fce328bc PFBsYWNlaG9sZGVyPg0KICA8QWRkSW5WZXJzaW9uPjUuMi4wLjg8L0FkZEluVmVyc2lvbj4NCiAgPElkPjNlODJiNmJkLTNkNjEtNDkzOS1hODJiLTZiZDhmY2UzMjhiYzwvSWQ+DQogIDxFbnRyaWVzPg0KICAgIDxFbnRyeT4NCiAgICAgIDxJZD45ODBhNjc1My01YTAwLTRjYmQtYjhlMy0xNDVkNTM1Zjc5ODI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ZDUwMDIzMmYtMWZiOC00ZWVmLTgyNTgtOWE0MTQwOWE1NGFi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TogMzUpPC9UZXh0Pg0KICAgIDwvVGV4dFVuaXQ+DQogIDwvVGV4dFVuaXRzPg0KPC9QbGFjZWhvbGRlcj4=</w:instrText>
      </w:r>
      <w:r>
        <w:rPr>
          <w:rStyle w:val="Citation"/>
        </w:rPr>
        <w:fldChar w:fldCharType="separate"/>
      </w:r>
      <w:bookmarkStart w:id="162" w:name="_CTVP0013e82b6bd3d614939a82b6bd8fce328bc"/>
      <w:r w:rsidR="0092006B">
        <w:rPr>
          <w:rStyle w:val="Citation"/>
        </w:rPr>
        <w:t>(2009: 35)</w:t>
      </w:r>
      <w:bookmarkEnd w:id="162"/>
      <w:r>
        <w:rPr>
          <w:rStyle w:val="Citation"/>
        </w:rPr>
        <w:fldChar w:fldCharType="end"/>
      </w:r>
      <w:r w:rsidRPr="00C109EA">
        <w:t xml:space="preserve"> challenges the view that low degrees of complexity should be taken as an indication to the pidgin/creole origins of a given language. In doing so, he specifically addresses the viewpoints put forward by </w:t>
      </w:r>
      <w:r w:rsidRPr="000773FF">
        <w:rPr>
          <w:rStyle w:val="Citation"/>
        </w:rPr>
        <w:fldChar w:fldCharType="begin"/>
      </w:r>
      <w:r w:rsidR="003A5B20">
        <w:rPr>
          <w:rStyle w:val="Citation"/>
        </w:rPr>
        <w:instrText>ADDIN CITAVI.PLACEHOLDER d60bfb98-f790-4486-a722-d7dac40f8110 PFBsYWNlaG9sZGVyPg0KICA8QWRkSW5WZXJzaW9uPjUuMi4wLjg8L0FkZEluVmVyc2lvbj4NCiAgPElkPmQ2MGJmYjk4LWY3OTAtNDQ4Ni1hNzIyLWQ3ZGFjNDBmODExMDwvSWQ+DQogIDxFbnRyaWVzPg0KICAgIDxFbnRyeT4NCiAgICAgIDxJZD5hOTZiYmI3Ny1iNmQ1LTQxNmYtYmE4My1hYmJlZWU5YTY1NDA8L0lkPg0KICAgICAgPE5vUGFyPnRydWU8L05vUGFyPg0KICAgICAgPFBlcnNvbk9ubHk+dHJ1ZTwvUGVyc29uT25seT4NCiAgICAgIDxSZWZlcmVuY2VJZD41YTk3ZDFkYi1lZGU4LTRmOTYtOWQwZS1kOGNiY2Y4ZGQ5ZmU8L1JlZmVyZW5jZUlk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Sm9objwvRmlyc3ROYW1lPg0KICAgICAgICAgICAgPExhc3ROYW1lPk1jV2hvcnRlcjwvTGFzdE5hbWU+DQogICAgICAgICAgICA8TWlkZGxlTmFtZT5I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NXaG9ydGVyPC9UZXh0Pg0KICAgIDwvVGV4dFVuaXQ+DQogIDwvVGV4dFVuaXRzPg0KPC9QbGFjZWhvbGRlcj4=</w:instrText>
      </w:r>
      <w:r w:rsidRPr="000773FF">
        <w:rPr>
          <w:rStyle w:val="Citation"/>
        </w:rPr>
        <w:fldChar w:fldCharType="separate"/>
      </w:r>
      <w:bookmarkStart w:id="163" w:name="_CTVP001d60bfb98f7904486a722d7dac40f8110"/>
      <w:r w:rsidR="0092006B">
        <w:rPr>
          <w:rStyle w:val="Citation"/>
        </w:rPr>
        <w:t>McWhorter</w:t>
      </w:r>
      <w:bookmarkEnd w:id="163"/>
      <w:r w:rsidRPr="000773FF">
        <w:rPr>
          <w:rStyle w:val="Citation"/>
        </w:rPr>
        <w:fldChar w:fldCharType="end"/>
      </w:r>
      <w:r w:rsidRPr="000773FF">
        <w:rPr>
          <w:rStyle w:val="Citation"/>
        </w:rPr>
        <w:t xml:space="preserve"> ( </w:t>
      </w:r>
      <w:r w:rsidRPr="000773FF">
        <w:rPr>
          <w:rStyle w:val="Citation"/>
        </w:rPr>
        <w:fldChar w:fldCharType="begin"/>
      </w:r>
      <w:r w:rsidR="003A5B20">
        <w:rPr>
          <w:rStyle w:val="Citation"/>
        </w:rPr>
        <w:instrText>ADDIN CITAVI.PLACEHOLDER ce61db77-54a9-4b91-8e73-a30ed487dbfb PFBsYWNlaG9sZGVyPg0KICA8QWRkSW5WZXJzaW9uPjUuMi4wLjg8L0FkZEluVmVyc2lvbj4NCiAgPElkPmNlNjFkYjc3LTU0YTktNGI5MS04ZTczLWEzMGVkNDg3ZGJmYjwvSWQ+DQogIDxFbnRyaWVzPg0KICAgIDxFbnRyeT4NCiAgICAgIDxJZD5jMjJlM2RkZS03YjI2LTQ5ZGYtYjU3ZC04YzVjMGE0MzU4YjY8L0lkPg0KICAgICAgPE5vUGFyPnRydWU8L05vUGFyPg0KICAgICAgPFJlZmVyZW5jZUlkPjVhOTdkMWRiLWVkZTgtNGY5Ni05ZDBlLWQ4Y2JjZjhkZDlmZTwvUmVmZXJlbmNlSWQ+DQogICAgICA8WWVhck9ubHk+dHJ1ZTwvWWVhck9ubHk+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uPC9GaXJzdE5hbWU+DQogICAgICAgICAgICA8TGFzdE5hbWU+TWNXaG9ydGVyPC9MYXN0TmFtZT4NCiAgICAgICAgICAgIDxNaWRkbGVOYW1lPkg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MTwvVGV4dD4NCiAgICA8L1RleHRVbml0Pg0KICA8L1RleHRVbml0cz4NCjwvUGxhY2Vob2xkZXI+</w:instrText>
      </w:r>
      <w:r w:rsidRPr="000773FF">
        <w:rPr>
          <w:rStyle w:val="Citation"/>
        </w:rPr>
        <w:fldChar w:fldCharType="separate"/>
      </w:r>
      <w:bookmarkStart w:id="164" w:name="_CTVP001ce61db7754a94b918e73a30ed487dbfb"/>
      <w:r w:rsidR="0092006B">
        <w:rPr>
          <w:rStyle w:val="Citation"/>
        </w:rPr>
        <w:t>2001</w:t>
      </w:r>
      <w:bookmarkEnd w:id="164"/>
      <w:r w:rsidRPr="000773FF">
        <w:rPr>
          <w:rStyle w:val="Citation"/>
        </w:rPr>
        <w:fldChar w:fldCharType="end"/>
      </w:r>
      <w:r w:rsidRPr="000773FF">
        <w:rPr>
          <w:rStyle w:val="Citation"/>
        </w:rPr>
        <w:t xml:space="preserve">; </w:t>
      </w:r>
      <w:r w:rsidRPr="000773FF">
        <w:rPr>
          <w:rStyle w:val="Citation"/>
        </w:rPr>
        <w:fldChar w:fldCharType="begin"/>
      </w:r>
      <w:r w:rsidRPr="000773FF">
        <w:rPr>
          <w:rStyle w:val="Citation"/>
        </w:rPr>
        <w:instrText>ADDIN CITAVI.PLACEHOLDER 6d4ad690-07da-44b4-9495-5f0b8f78c285 PFBsYWNlaG9sZGVyPg0KICA8QWRkSW5WZXJzaW9uPjUuMi4wLjg8L0FkZEluVmVyc2lvbj4NCiAgPElkPjZkNGFkNjkwLTA3ZGEtNDRiNC05NDk1LTVmMGI4Zjc4YzI4NTwvSWQ+DQogIDxFbnRyaWVzPg0KICAgIDxFbnRyeT4NCiAgICAgIDxJZD4yOTQ5Y2FkZS04ZTVhLTQ1MDYtOTFjNC0wZjM5YTVhZjdhZTY8L0lkPg0KICAgICAgPE5vUGFyPnRydWU8L05vUGFyPg0KICAgICAgPFJlZmVyZW5jZUlkPmU5Y2M5ODg5LWQ4MzYtNGMzMy1hMDhiLTA0Y2Q3MzM1YzJkNzwvUmVmZXJlbmNlSWQ+DQogICAgICA8WWVhck9ubHk+dHJ1ZTwvWWVhck9ubHk+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pvaG48L0ZpcnN0TmFtZT4NCiAgICAgICAgICAgIDxMYXN0TmFtZT5NY1dob3J0ZXI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1PC9UZXh0Pg0KICAgIDwvVGV4dFVuaXQ+DQogIDwvVGV4dFVuaXRzPg0KPC9QbGFjZWhvbGRlcj4=</w:instrText>
      </w:r>
      <w:r w:rsidRPr="000773FF">
        <w:rPr>
          <w:rStyle w:val="Citation"/>
        </w:rPr>
        <w:fldChar w:fldCharType="separate"/>
      </w:r>
      <w:bookmarkStart w:id="165" w:name="_CTVP0016d4ad69007da44b494955f0b8f78c285"/>
      <w:r w:rsidR="0092006B">
        <w:rPr>
          <w:rStyle w:val="Citation"/>
        </w:rPr>
        <w:t>2005</w:t>
      </w:r>
      <w:bookmarkEnd w:id="165"/>
      <w:r w:rsidRPr="000773FF">
        <w:rPr>
          <w:rStyle w:val="Citation"/>
        </w:rPr>
        <w:fldChar w:fldCharType="end"/>
      </w:r>
      <w:r w:rsidRPr="00C109EA">
        <w:t xml:space="preserve">). Paying </w:t>
      </w:r>
      <w:r>
        <w:t>particular</w:t>
      </w:r>
      <w:r w:rsidRPr="00C109EA">
        <w:t xml:space="preserve"> attention to the languages of East and Southeast Mainland Asia, </w:t>
      </w:r>
      <w:r w:rsidRPr="000773FF">
        <w:rPr>
          <w:rStyle w:val="Citation"/>
        </w:rPr>
        <w:fldChar w:fldCharType="begin"/>
      </w:r>
      <w:r w:rsidRPr="000773FF">
        <w:rPr>
          <w:rStyle w:val="Citation"/>
        </w:rPr>
        <w:instrText>ADDIN CITAVI.PLACEHOLDER 54beef39-3c50-4fe7-9b3c-8214263c2645 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lzYW5nPC9UZXh0Pg0KICAgIDwvVGV4dFVuaXQ+DQogIDwvVGV4dFVuaXRzPg0KPC9QbGFjZWhvbGRlcj4=</w:instrText>
      </w:r>
      <w:r w:rsidRPr="000773FF">
        <w:rPr>
          <w:rStyle w:val="Citation"/>
        </w:rPr>
        <w:fldChar w:fldCharType="separate"/>
      </w:r>
      <w:bookmarkStart w:id="166" w:name="_CTVP00154beef393c504fe79b3c8214263c2645"/>
      <w:r w:rsidR="0092006B">
        <w:rPr>
          <w:rStyle w:val="Citation"/>
        </w:rPr>
        <w:t>Bisang</w:t>
      </w:r>
      <w:bookmarkEnd w:id="166"/>
      <w:r w:rsidRPr="000773FF">
        <w:rPr>
          <w:rStyle w:val="Citation"/>
        </w:rPr>
        <w:fldChar w:fldCharType="end"/>
      </w:r>
      <w:r w:rsidRPr="000773FF">
        <w:rPr>
          <w:rStyle w:val="Citation"/>
        </w:rPr>
        <w:t xml:space="preserve"> </w:t>
      </w:r>
      <w:r w:rsidRPr="000773FF">
        <w:rPr>
          <w:rStyle w:val="Citation"/>
        </w:rPr>
        <w:fldChar w:fldCharType="begin"/>
      </w:r>
      <w:r w:rsidRPr="000773FF">
        <w:rPr>
          <w:rStyle w:val="Citation"/>
        </w:rPr>
        <w:instrText>ADDIN CITAVI.PLACEHOLDER b486e4b1-3045-4205-a9d3-18356a6270d4 PFBsYWNlaG9sZGVyPg0KICA8QWRkSW5WZXJzaW9uPjUuMi4wLjg8L0FkZEluVmVyc2lvbj4NCiAgPElkPmI0ODZlNGIxLTMwNDUtNDIwNS1hOWQzLTE4MzU2YTYyNzBkNDwvSWQ+DQogIDxBc3NvY2lhdGVXaXRoUGxhY2Vob2xkZXJJZD41NGJlZWYzOS0zYzUwLTRmZTctOWIzYy04MjE0MjYzYzI2NDU8L0Fzc29jaWF0ZVdpdGhQbGFjZWhvbGRlcklkPg0KICA8RW50cmllcz4NCiAgICA8RW50cnk+DQogICAgICA8SWQ+YzFkMmQyYmMtMGRkZi00YzgxLWIxZWItYjYyYzVhMzE0OWRhPC9JZD4NCiAgICAgIDxSZWZlcmVuY2VJZD5kNTAwMjMyZi0xZmI4LTRlZWYtODI1OC05YTQxNDA5YTU0YWI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0773FF">
        <w:rPr>
          <w:rStyle w:val="Citation"/>
        </w:rPr>
        <w:fldChar w:fldCharType="separate"/>
      </w:r>
      <w:bookmarkStart w:id="167" w:name="_CTVP001b486e4b130454205a9d318356a6270d4"/>
      <w:r w:rsidR="0092006B">
        <w:rPr>
          <w:rStyle w:val="Citation"/>
        </w:rPr>
        <w:t>(2009)</w:t>
      </w:r>
      <w:bookmarkEnd w:id="167"/>
      <w:r w:rsidRPr="000773FF">
        <w:rPr>
          <w:rStyle w:val="Citation"/>
        </w:rPr>
        <w:fldChar w:fldCharType="end"/>
      </w:r>
      <w:r>
        <w:rPr>
          <w:rStyle w:val="Citation"/>
        </w:rPr>
        <w:t xml:space="preserve"> </w:t>
      </w:r>
      <w:r w:rsidRPr="00C109EA">
        <w:t xml:space="preserve">makes a distinction between overt and hidden complexity. The author shows that languages with a long-standing history may also have </w:t>
      </w:r>
      <w:r>
        <w:t>“</w:t>
      </w:r>
      <w:r w:rsidRPr="00C109EA">
        <w:t>simple surface structures […] which allow a number of different inferences and thus stand for hidden complexity</w:t>
      </w:r>
      <w:r>
        <w:t>”</w:t>
      </w:r>
      <w:r w:rsidRPr="00C109EA">
        <w:t xml:space="preserve"> </w:t>
      </w:r>
      <w:r>
        <w:rPr>
          <w:rStyle w:val="Citation"/>
        </w:rPr>
        <w:fldChar w:fldCharType="begin"/>
      </w:r>
      <w:r>
        <w:rPr>
          <w:rStyle w:val="Citation"/>
        </w:rPr>
        <w:instrText>ADDIN CITAVI.PLACEHOLDER d4eab202-8e2c-4649-9063-7097850e7317 PFBsYWNlaG9sZGVyPg0KICA8QWRkSW5WZXJzaW9uPjUuMi4wLjg8L0FkZEluVmVyc2lvbj4NCiAgPElkPmQ0ZWFiMjAyLThlMmMtNDY0OS05MDYzLTcwOTc4NTBlNzMxNzwvSWQ+DQogIDxFbnRyaWVzPg0KICAgIDxFbnRyeT4NCiAgICAgIDxJZD42YWJkNDIxZi1kYmFkLTQ2ZGEtODYzOC02MTE4MTczZjEwMGU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ZDUwMDIzMmYtMWZiOC00ZWVmLTgyNTgtOWE0MTQwOWE1NGFi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TogMzUpPC9UZXh0Pg0KICAgIDwvVGV4dFVuaXQ+DQogIDwvVGV4dFVuaXRzPg0KPC9QbGFjZWhvbGRlcj4=</w:instrText>
      </w:r>
      <w:r>
        <w:rPr>
          <w:rStyle w:val="Citation"/>
        </w:rPr>
        <w:fldChar w:fldCharType="separate"/>
      </w:r>
      <w:bookmarkStart w:id="168" w:name="_CTVP001d4eab2028e2c464990637097850e7317"/>
      <w:r w:rsidR="0092006B">
        <w:rPr>
          <w:rStyle w:val="Citation"/>
        </w:rPr>
        <w:t>(2009: 35)</w:t>
      </w:r>
      <w:bookmarkEnd w:id="168"/>
      <w:r>
        <w:rPr>
          <w:rStyle w:val="Citation"/>
        </w:rPr>
        <w:fldChar w:fldCharType="end"/>
      </w:r>
      <w:r w:rsidRPr="00C109EA">
        <w:t>. That is, such languages do not oblige their speakers to employ particular structures if those are understood from the linguistic or extralinguistic context.</w:t>
      </w:r>
    </w:p>
    <w:p w14:paraId="00F71AB3" w14:textId="0AA36E0B" w:rsidR="00556DA2" w:rsidRPr="00C109EA" w:rsidRDefault="00556DA2" w:rsidP="00556DA2">
      <w:pPr>
        <w:pStyle w:val="Body0505after"/>
        <w:rPr>
          <w:lang w:eastAsia="en-US"/>
        </w:rPr>
      </w:pPr>
      <w:r w:rsidRPr="00C109EA">
        <w:t xml:space="preserve">As far as particular regional Malay varieties are concerned, </w:t>
      </w:r>
      <w:r>
        <w:rPr>
          <w:rStyle w:val="Citation"/>
        </w:rPr>
        <w:fldChar w:fldCharType="begin"/>
      </w:r>
      <w:r>
        <w:rPr>
          <w:rStyle w:val="Citation"/>
        </w:rPr>
        <w:instrText>ADDIN CITAVI.PLACEHOLDER 1c593255-3f0d-444c-aa2b-f80089b948c8 PFBsYWNlaG9sZGVyPg0KICA8QWRkSW5WZXJzaW9uPjUuMi4wLjg8L0FkZEluVmVyc2lvbj4NCiAgPElkPjFjNTkzMjU1LTNmMGQtNDQ0Yy1hYTJiLWY4MDA4OWI5NDhjODwvSWQ+DQogIDxFbnRyaWVzPg0KICAgIDxFbnRyeT4NCiAgICAgIDxJZD45MjY0N2E4Ni1iNTgyLTRhZTctOTcxMi0zMzc1ZDExMjJlM2M8L0lkPg0KICAgICAgPE5vUGFyPnRydWU8L05vUGFyPg0KICAgICAgPFBlcnNvbk9ubHk+dHJ1ZTwvUGVyc29uT25seT4NCiAgICAgIDxSZWZlcmVuY2VJZD45OGQ0ZTFkYS00NzZiLTRhNjYtYWFjZS1jYTU4MTgxMjEyYmU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saW5zPC9UZXh0Pg0KICAgIDwvVGV4dFVuaXQ+DQogIDwvVGV4dFVuaXRzPg0KPC9QbGFjZWhvbGRlcj4=</w:instrText>
      </w:r>
      <w:r>
        <w:rPr>
          <w:rStyle w:val="Citation"/>
        </w:rPr>
        <w:fldChar w:fldCharType="separate"/>
      </w:r>
      <w:bookmarkStart w:id="169" w:name="_CTVP0011c5932553f0d444caa2bf80089b948c8"/>
      <w:r w:rsidR="0092006B">
        <w:rPr>
          <w:rStyle w:val="Citation"/>
        </w:rPr>
        <w:t>Collins</w:t>
      </w:r>
      <w:bookmarkEnd w:id="169"/>
      <w:r>
        <w:rPr>
          <w:rStyle w:val="Citation"/>
        </w:rPr>
        <w:fldChar w:fldCharType="end"/>
      </w:r>
      <w:r w:rsidRPr="00513C8C">
        <w:rPr>
          <w:rStyle w:val="Citation"/>
        </w:rPr>
        <w:t xml:space="preserve"> </w:t>
      </w:r>
      <w:r>
        <w:rPr>
          <w:rStyle w:val="Citation"/>
        </w:rPr>
        <w:fldChar w:fldCharType="begin"/>
      </w:r>
      <w:r>
        <w:rPr>
          <w:rStyle w:val="Citation"/>
        </w:rPr>
        <w:instrText>ADDIN CITAVI.PLACEHOLDER cda100ba-5a9a-40fb-ba02-3ee7c139c76f PFBsYWNlaG9sZGVyPg0KICA8QWRkSW5WZXJzaW9uPjUuMi4wLjg8L0FkZEluVmVyc2lvbj4NCiAgPElkPmNkYTEwMGJhLTVhOWEtNDBmYi1iYTAyLTNlZTdjMTM5Yzc2ZjwvSWQ+DQogIDxFbnRyaWVzPg0KICAgIDxFbnRyeT4NCiAgICAgIDxJZD4wZmQ0NWI5Ni0xMTllLTQyNDktYTdkMC03OTM5NTU4ODJhMWM8L0lkPg0KICAgICAgPFJlZmVyZW5jZUlkPjk4ZDRlMWRhLTQ3NmItNGE2Ni1hYWNlLWNhNTgxODEyMTJiZT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ApPC9UZXh0Pg0KICAgIDwvVGV4dFVuaXQ+DQogIDwvVGV4dFVuaXRzPg0KPC9QbGFjZWhvbGRlcj4=</w:instrText>
      </w:r>
      <w:r>
        <w:rPr>
          <w:rStyle w:val="Citation"/>
        </w:rPr>
        <w:fldChar w:fldCharType="separate"/>
      </w:r>
      <w:bookmarkStart w:id="170" w:name="_CTVP001cda100ba5a9a40fbba023ee7c139c76f"/>
      <w:r w:rsidR="0092006B">
        <w:rPr>
          <w:rStyle w:val="Citation"/>
        </w:rPr>
        <w:t>(1980)</w:t>
      </w:r>
      <w:bookmarkEnd w:id="170"/>
      <w:r>
        <w:rPr>
          <w:rStyle w:val="Citation"/>
        </w:rPr>
        <w:fldChar w:fldCharType="end"/>
      </w:r>
      <w:r w:rsidRPr="00C109EA">
        <w:t xml:space="preserve">, for </w:t>
      </w:r>
      <w:r>
        <w:t>example</w:t>
      </w:r>
      <w:r w:rsidRPr="00C109EA">
        <w:t xml:space="preserve">, comes to the conclusion that Ambon Malay is not a creole. Examining sociocultural and linguistic evidence, the author compares Ambon Malay to </w:t>
      </w:r>
      <w:r>
        <w:t>S</w:t>
      </w:r>
      <w:r w:rsidRPr="00C109EA">
        <w:t xml:space="preserve">tandard Malay and to the non-standard Malay variety Trengganu. Ambon Malay is spoken in a language-contact zone and held to be a creole. Trengganu Malay, by contrast, is spoken on the Malay Peninsula and considered an inherited Malay </w:t>
      </w:r>
      <w:r w:rsidRPr="00C109EA">
        <w:lastRenderedPageBreak/>
        <w:t xml:space="preserve">variety. This Malay variety, however, is also characterized by structural simplifications typically held to be characteristics of creole languages. In consequence, Trengganu Malay could well be classified as a creole Malay just like Ambon Malay </w:t>
      </w:r>
      <w:r>
        <w:rPr>
          <w:rStyle w:val="Citation"/>
        </w:rPr>
        <w:fldChar w:fldCharType="begin"/>
      </w:r>
      <w:r>
        <w:rPr>
          <w:rStyle w:val="Citation"/>
        </w:rPr>
        <w:instrText>ADDIN CITAVI.PLACEHOLDER f5110a5c-3dee-4680-aae7-5f4d41ff5719 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A6IDQyLTUzLCA1Ny01OCk8L1RleHQ+DQogICAgPC9UZXh0VW5pdD4NCiAgPC9UZXh0VW5pdHM+DQo8L1BsYWNlaG9sZGVyPg==</w:instrText>
      </w:r>
      <w:r>
        <w:rPr>
          <w:rStyle w:val="Citation"/>
        </w:rPr>
        <w:fldChar w:fldCharType="separate"/>
      </w:r>
      <w:bookmarkStart w:id="171" w:name="_CTVP001f5110a5c3dee4680aae75f4d41ff5719"/>
      <w:r w:rsidR="0092006B">
        <w:rPr>
          <w:rStyle w:val="Citation"/>
        </w:rPr>
        <w:t>(1980: 42-53, 57-58)</w:t>
      </w:r>
      <w:bookmarkEnd w:id="171"/>
      <w:r>
        <w:rPr>
          <w:rStyle w:val="Citation"/>
        </w:rPr>
        <w:fldChar w:fldCharType="end"/>
      </w:r>
      <w:r w:rsidRPr="00C109EA">
        <w:t xml:space="preserve">. As a result of his study, </w:t>
      </w:r>
      <w:r>
        <w:rPr>
          <w:rStyle w:val="Citation"/>
        </w:rPr>
        <w:fldChar w:fldCharType="begin"/>
      </w:r>
      <w:r>
        <w:rPr>
          <w:rStyle w:val="Citation"/>
        </w:rPr>
        <w:instrText>ADDIN CITAVI.PLACEHOLDER 3e108ed9-cfa3-493b-b152-b3aba72fad82 PFBsYWNlaG9sZGVyPg0KICA8QWRkSW5WZXJzaW9uPjUuMi4wLjg8L0FkZEluVmVyc2lvbj4NCiAgPElkPjNlMTA4ZWQ5LWNmYTMtNDkzYi1iMTUyLWIzYWJhNzJmYWQ4MjwvSWQ+DQogIDxFbnRyaWVzPg0KICAgIDxFbnRyeT4NCiAgICAgIDxJZD4xMjE4ODRhOS0xYjZiLTRiNmQtYjMwMS0wMTg1NmFlZjBmOTk8L0lkPg0KICAgICAgPE5vUGFyPnRydWU8L05vUGFyPg0KICAgICAgPFBlcnNvbk9ubHk+dHJ1ZTwvUGVyc29uT25seT4NCiAgICAgIDxSZWZlcmVuY2VJZD45OGQ0ZTFkYS00NzZiLTRhNjYtYWFjZS1jYTU4MTgxMjEyYmU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saW5zPC9UZXh0Pg0KICAgIDwvVGV4dFVuaXQ+DQogIDwvVGV4dFVuaXRzPg0KPC9QbGFjZWhvbGRlcj4=</w:instrText>
      </w:r>
      <w:r>
        <w:rPr>
          <w:rStyle w:val="Citation"/>
        </w:rPr>
        <w:fldChar w:fldCharType="separate"/>
      </w:r>
      <w:bookmarkStart w:id="172" w:name="_CTVP0013e108ed9cfa3493bb152b3aba72fad82"/>
      <w:r w:rsidR="0092006B">
        <w:rPr>
          <w:rStyle w:val="Citation"/>
        </w:rPr>
        <w:t>Collins</w:t>
      </w:r>
      <w:bookmarkEnd w:id="172"/>
      <w:r>
        <w:rPr>
          <w:rStyle w:val="Citation"/>
        </w:rPr>
        <w:fldChar w:fldCharType="end"/>
      </w:r>
      <w:r w:rsidRPr="00C109EA">
        <w:t xml:space="preserve"> questions </w:t>
      </w:r>
      <w:r>
        <w:t xml:space="preserve">the basis </w:t>
      </w:r>
      <w:r w:rsidRPr="00C109EA">
        <w:t xml:space="preserve">on which Malay varieties such as Ambon Malay are classified as creole languages, while other varieties such as Trengganu are not. </w:t>
      </w:r>
      <w:r w:rsidRPr="00C109EA">
        <w:rPr>
          <w:lang w:eastAsia="en-US"/>
        </w:rPr>
        <w:t>Arguing that the o</w:t>
      </w:r>
      <w:r>
        <w:rPr>
          <w:lang w:eastAsia="en-US"/>
        </w:rPr>
        <w:t>verly simplified categorization</w:t>
      </w:r>
      <w:r w:rsidRPr="00C109EA">
        <w:rPr>
          <w:lang w:eastAsia="en-US"/>
        </w:rPr>
        <w:t xml:space="preserve"> </w:t>
      </w:r>
      <w:r>
        <w:rPr>
          <w:lang w:eastAsia="en-US"/>
        </w:rPr>
        <w:t>offered by creole theory</w:t>
      </w:r>
      <w:r w:rsidRPr="00C109EA">
        <w:rPr>
          <w:lang w:eastAsia="en-US"/>
        </w:rPr>
        <w:t xml:space="preserve"> does not do justice to the Austronesian languages, he comes to the following conclusion </w:t>
      </w:r>
      <w:r>
        <w:rPr>
          <w:rStyle w:val="Citation"/>
        </w:rPr>
        <w:fldChar w:fldCharType="begin"/>
      </w:r>
      <w:r>
        <w:rPr>
          <w:rStyle w:val="Citation"/>
        </w:rPr>
        <w:instrText>ADDIN CITAVI.PLACEHOLDER 279f9d8e-c2d5-404b-b514-70fbba9ffe6e 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A6IDU44oCTNTkpPC9UZXh0Pg0KICAgIDwvVGV4dFVuaXQ+DQogIDwvVGV4dFVuaXRzPg0KPC9QbGFjZWhvbGRlcj4=</w:instrText>
      </w:r>
      <w:r>
        <w:rPr>
          <w:rStyle w:val="Citation"/>
        </w:rPr>
        <w:fldChar w:fldCharType="separate"/>
      </w:r>
      <w:bookmarkStart w:id="173" w:name="_CTVP001279f9d8ec2d5404bb51470fbba9ffe6e"/>
      <w:r w:rsidR="0092006B">
        <w:rPr>
          <w:rStyle w:val="Citation"/>
        </w:rPr>
        <w:t>(1980: 58–59)</w:t>
      </w:r>
      <w:bookmarkEnd w:id="173"/>
      <w:r>
        <w:rPr>
          <w:rStyle w:val="Citation"/>
        </w:rPr>
        <w:fldChar w:fldCharType="end"/>
      </w:r>
      <w:r w:rsidRPr="00C109EA">
        <w:rPr>
          <w:lang w:eastAsia="en-US"/>
        </w:rPr>
        <w:t>:</w:t>
      </w:r>
    </w:p>
    <w:p w14:paraId="22C80804" w14:textId="77777777" w:rsidR="00556DA2" w:rsidRPr="00C109EA" w:rsidRDefault="00556DA2" w:rsidP="00556DA2">
      <w:pPr>
        <w:pStyle w:val="I05I"/>
        <w:rPr>
          <w:lang w:eastAsia="en-US"/>
        </w:rPr>
      </w:pPr>
      <w:r w:rsidRPr="00C109EA">
        <w:t>The term creole has no predictive strength. It is a convenient label for linguistic phenomena of a certain time and place but it does not encompass the linguistic processes which are taking place in eastern Ind</w:t>
      </w:r>
      <w:r w:rsidRPr="00C109EA">
        <w:rPr>
          <w:lang w:eastAsia="en-US"/>
        </w:rPr>
        <w:t>onesia.</w:t>
      </w:r>
    </w:p>
    <w:p w14:paraId="6EE843C3" w14:textId="56AB7897" w:rsidR="00556DA2" w:rsidRPr="00C109EA" w:rsidRDefault="00556DA2" w:rsidP="00556DA2">
      <w:pPr>
        <w:pStyle w:val="Body0000after"/>
      </w:pPr>
      <w:r w:rsidRPr="00C109EA">
        <w:rPr>
          <w:lang w:eastAsia="en-US"/>
        </w:rPr>
        <w:t xml:space="preserve">In the context of his study on </w:t>
      </w:r>
      <w:r w:rsidRPr="00C109EA">
        <w:t xml:space="preserve">Banjarese Malay, a variety spoken in southwestern Borneo, </w:t>
      </w:r>
      <w:r>
        <w:rPr>
          <w:rStyle w:val="Citation"/>
        </w:rPr>
        <w:fldChar w:fldCharType="begin"/>
      </w:r>
      <w:r>
        <w:rPr>
          <w:rStyle w:val="Citation"/>
        </w:rPr>
        <w:instrText>ADDIN CITAVI.PLACEHOLDER f95f1fa6-8f04-47fa-8401-86edd72c528d PFBsYWNlaG9sZGVyPg0KICA8QWRkSW5WZXJzaW9uPjUuMi4wLjg8L0FkZEluVmVyc2lvbj4NCiAgPElkPmY5NWYxZmE2LThmMDQtNDdmYS04NDAxLTg2ZWRkNzJjNTI4ZDwvSWQ+DQogIDxFbnRyaWVzPg0KICAgIDxFbnRyeT4NCiAgICAgIDxJZD5jZmVlZWFhMy1iNjgyLTRhNTUtOWFjMC02ZjMwNzcwOWQxMjY8L0lkPg0KICAgICAgPE5vUGFyPnRydWU8L05vUGFyPg0KICAgICAgPFBlcnNvbk9ubHk+dHJ1ZTwvUGVyc29uT25seT4NCiAgICAgIDxSZWZlcmVuY2VJZD5lNjQ3NTc5My1iNjRjLTRmZDctOWJjNC03M2M3MGRhMjVlZWE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kpvaG48L0ZpcnN0TmFtZT4NCiAgICAgICAgICAgIDxMYXN0TmFtZT5Xb2xmZjwvTGFzdE5hbWU+DQogICAgICAgICAgICA8TWlkZGxlTmFtZT5V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9sZmY8L1RleHQ+DQogICAgPC9UZXh0VW5pdD4NCiAgPC9UZXh0VW5pdHM+DQo8L1BsYWNlaG9sZGVyPg==</w:instrText>
      </w:r>
      <w:r>
        <w:rPr>
          <w:rStyle w:val="Citation"/>
        </w:rPr>
        <w:fldChar w:fldCharType="separate"/>
      </w:r>
      <w:bookmarkStart w:id="174" w:name="_CTVP001f95f1fa68f0447fa840186edd72c528d"/>
      <w:r w:rsidR="0092006B">
        <w:rPr>
          <w:rStyle w:val="Citation"/>
        </w:rPr>
        <w:t>Wolff</w:t>
      </w:r>
      <w:bookmarkEnd w:id="174"/>
      <w:r>
        <w:rPr>
          <w:rStyle w:val="Citation"/>
        </w:rPr>
        <w:fldChar w:fldCharType="end"/>
      </w:r>
      <w:r w:rsidRPr="00513C8C">
        <w:rPr>
          <w:rStyle w:val="Citation"/>
        </w:rPr>
        <w:t xml:space="preserve"> </w:t>
      </w:r>
      <w:r>
        <w:rPr>
          <w:rStyle w:val="Citation"/>
        </w:rPr>
        <w:fldChar w:fldCharType="begin"/>
      </w:r>
      <w:r>
        <w:rPr>
          <w:rStyle w:val="Citation"/>
        </w:rPr>
        <w:instrText>ADDIN CITAVI.PLACEHOLDER c6370f32-20de-4a6d-a13f-904b27ce6b0d PFBsYWNlaG9sZGVyPg0KICA8QWRkSW5WZXJzaW9uPjUuMi4wLjg8L0FkZEluVmVyc2lvbj4NCiAgPElkPmM2MzcwZjMyLTIwZGUtNGE2ZC1hMTNmLTkwNGIyN2NlNmIwZDwvSWQ+DQogIDxFbnRyaWVzPg0KICAgIDxFbnRyeT4NCiAgICAgIDxJZD42OWY3MTIxNy03NzFmLTQxMzQtYTNjNC1iNTIyNGJmYjUzNTI8L0lkPg0KICAgICAgPFJlZmVyZW5jZUlkPmU2NDc1NzkzLWI2NGMtNGZkNy05YmM0LTczYzcwZGEyNWVlY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gpPC9UZXh0Pg0KICAgIDwvVGV4dFVuaXQ+DQogIDwvVGV4dFVuaXRzPg0KPC9QbGFjZWhvbGRlcj4=</w:instrText>
      </w:r>
      <w:r>
        <w:rPr>
          <w:rStyle w:val="Citation"/>
        </w:rPr>
        <w:fldChar w:fldCharType="separate"/>
      </w:r>
      <w:bookmarkStart w:id="175" w:name="_CTVP001c6370f3220de4a6da13f904b27ce6b0d"/>
      <w:r w:rsidR="0092006B">
        <w:rPr>
          <w:rStyle w:val="Citation"/>
        </w:rPr>
        <w:t>(1988)</w:t>
      </w:r>
      <w:bookmarkEnd w:id="175"/>
      <w:r>
        <w:rPr>
          <w:rStyle w:val="Citation"/>
        </w:rPr>
        <w:fldChar w:fldCharType="end"/>
      </w:r>
      <w:r w:rsidRPr="00C109EA">
        <w:rPr>
          <w:lang w:eastAsia="en-US"/>
        </w:rPr>
        <w:t xml:space="preserve"> expresses a similar viewpoint. The author examines the question </w:t>
      </w:r>
      <w:r>
        <w:rPr>
          <w:lang w:eastAsia="en-US"/>
        </w:rPr>
        <w:t xml:space="preserve">of </w:t>
      </w:r>
      <w:r w:rsidRPr="00C109EA">
        <w:rPr>
          <w:lang w:eastAsia="en-US"/>
        </w:rPr>
        <w:t xml:space="preserve">whether Banjarese Malay represents a direct continuation of old Malay or is the result of rapid language change, such as creolization. </w:t>
      </w:r>
      <w:r>
        <w:rPr>
          <w:rStyle w:val="Citation"/>
        </w:rPr>
        <w:fldChar w:fldCharType="begin"/>
      </w:r>
      <w:r>
        <w:rPr>
          <w:rStyle w:val="Citation"/>
        </w:rPr>
        <w:instrText>ADDIN CITAVI.PLACEHOLDER bab6876b-9604-488f-b8bb-df9fe0a04444 PFBsYWNlaG9sZGVyPg0KICA8QWRkSW5WZXJzaW9uPjUuMi4wLjg8L0FkZEluVmVyc2lvbj4NCiAgPElkPmJhYjY4NzZiLTk2MDQtNDg4Zi1iOGJiLWRmOWZlMGEwNDQ0NDwvSWQ+DQogIDxFbnRyaWVzPg0KICAgIDxFbnRyeT4NCiAgICAgIDxJZD4zOTY4MjBiOC03Nzc0LTQ1YjgtYWRlZi03ODU2YzhjNzc1MDI8L0lkPg0KICAgICAgPE5vUGFyPnRydWU8L05vUGFyPg0KICAgICAgPFBlcnNvbk9ubHk+dHJ1ZTwvUGVyc29uT25seT4NCiAgICAgIDxSZWZlcmVuY2VJZD5lNjQ3NTc5My1iNjRjLTRmZDctOWJjNC03M2M3MGRhMjVlZWE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kpvaG48L0ZpcnN0TmFtZT4NCiAgICAgICAgICAgIDxMYXN0TmFtZT5Xb2xmZjwvTGFzdE5hbWU+DQogICAgICAgICAgICA8TWlkZGxlTmFtZT5V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9sZmY8L1RleHQ+DQogICAgPC9UZXh0VW5pdD4NCiAgPC9UZXh0VW5pdHM+DQo8L1BsYWNlaG9sZGVyPg==</w:instrText>
      </w:r>
      <w:r>
        <w:rPr>
          <w:rStyle w:val="Citation"/>
        </w:rPr>
        <w:fldChar w:fldCharType="separate"/>
      </w:r>
      <w:bookmarkStart w:id="176" w:name="_CTVP001bab6876b9604488fb8bbdf9fe0a04444"/>
      <w:r w:rsidR="0092006B">
        <w:rPr>
          <w:rStyle w:val="Citation"/>
        </w:rPr>
        <w:t>Wolff</w:t>
      </w:r>
      <w:bookmarkEnd w:id="176"/>
      <w:r>
        <w:rPr>
          <w:rStyle w:val="Citation"/>
        </w:rPr>
        <w:fldChar w:fldCharType="end"/>
      </w:r>
      <w:r w:rsidRPr="00C109EA">
        <w:t xml:space="preserve"> </w:t>
      </w:r>
      <w:r w:rsidRPr="00C109EA">
        <w:rPr>
          <w:lang w:eastAsia="en-US"/>
        </w:rPr>
        <w:t xml:space="preserve">concludes that there is </w:t>
      </w:r>
      <w:r>
        <w:rPr>
          <w:lang w:eastAsia="en-US"/>
        </w:rPr>
        <w:t>“</w:t>
      </w:r>
      <w:r w:rsidRPr="00C109EA">
        <w:rPr>
          <w:lang w:eastAsia="en-US"/>
        </w:rPr>
        <w:t>absolutely no proof that any of the living dialects of Indonesian/Malay are indeed creoles</w:t>
      </w:r>
      <w:r>
        <w:rPr>
          <w:lang w:eastAsia="en-US"/>
        </w:rPr>
        <w:t>”</w:t>
      </w:r>
      <w:r w:rsidRPr="00C109EA">
        <w:rPr>
          <w:lang w:eastAsia="en-US"/>
        </w:rPr>
        <w:t xml:space="preserve"> </w:t>
      </w:r>
      <w:r>
        <w:rPr>
          <w:rStyle w:val="Citation"/>
        </w:rPr>
        <w:fldChar w:fldCharType="begin"/>
      </w:r>
      <w:r>
        <w:rPr>
          <w:rStyle w:val="Citation"/>
        </w:rPr>
        <w:instrText>ADDIN CITAVI.PLACEHOLDER 4f087cb8-bff2-4b2a-9abd-4d36c25764b4 PFBsYWNlaG9sZGVyPg0KICA8QWRkSW5WZXJzaW9uPjUuMi4wLjg8L0FkZEluVmVyc2lvbj4NCiAgPElkPjRmMDg3Y2I4LWJmZjItNGIyYS05YWJkLTRkMzZjMjU3NjRiNDwvSWQ+DQogIDxFbnRyaWVzPg0KICAgIDxFbnRyeT4NCiAgICAgIDxJZD44YTg0N2Y0OS03NGRmLTQ5NTgtYjcwOS0zOTg0NGJiZDVmZDA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ZTY0NzU3OTMtYjY0Yy00ZmQ3LTliYzQtNzNjNzBkYTI1ZWVh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g4OiA4Nik8L1RleHQ+DQogICAgPC9UZXh0VW5pdD4NCiAgPC9UZXh0VW5pdHM+DQo8L1BsYWNlaG9sZGVyPg==</w:instrText>
      </w:r>
      <w:r>
        <w:rPr>
          <w:rStyle w:val="Citation"/>
        </w:rPr>
        <w:fldChar w:fldCharType="separate"/>
      </w:r>
      <w:bookmarkStart w:id="177" w:name="_CTVP0014f087cb8bff24b2a9abd4d36c25764b4"/>
      <w:r w:rsidR="0092006B">
        <w:rPr>
          <w:rStyle w:val="Citation"/>
        </w:rPr>
        <w:t>(1988: 86)</w:t>
      </w:r>
      <w:bookmarkEnd w:id="177"/>
      <w:r>
        <w:rPr>
          <w:rStyle w:val="Citation"/>
        </w:rPr>
        <w:fldChar w:fldCharType="end"/>
      </w:r>
      <w:r w:rsidRPr="00C109EA">
        <w:t>.</w:t>
      </w:r>
    </w:p>
    <w:p w14:paraId="5F7C9207" w14:textId="2CD10CA7" w:rsidR="00556DA2" w:rsidRPr="00C109EA" w:rsidRDefault="00556DA2" w:rsidP="00556DA2">
      <w:pPr>
        <w:pStyle w:val="Body0500after"/>
      </w:pPr>
      <w:r w:rsidRPr="00C109EA">
        <w:rPr>
          <w:lang w:eastAsia="en-US"/>
        </w:rPr>
        <w:t xml:space="preserve">Another critique concerning the use of the term </w:t>
      </w:r>
      <w:r w:rsidRPr="00C109EA">
        <w:rPr>
          <w:rStyle w:val="ChItalic"/>
        </w:rPr>
        <w:t>creoles</w:t>
      </w:r>
      <w:r w:rsidRPr="00C109EA">
        <w:rPr>
          <w:lang w:eastAsia="en-US"/>
        </w:rPr>
        <w:t xml:space="preserve"> with respect to regional Malay varieties is put forward by </w:t>
      </w:r>
      <w:r>
        <w:rPr>
          <w:rStyle w:val="Citation"/>
        </w:rPr>
        <w:fldChar w:fldCharType="begin"/>
      </w:r>
      <w:r>
        <w:rPr>
          <w:rStyle w:val="Citation"/>
        </w:rPr>
        <w:instrText>ADDIN CITAVI.PLACEHOLDER 453bfee7-3b6c-41d4-96b4-056dc42bad43 PFBsYWNlaG9sZGVyPg0KICA8QWRkSW5WZXJzaW9uPjUuMi4wLjg8L0FkZEluVmVyc2lvbj4NCiAgPElkPjQ1M2JmZWU3LTNiNmMtNDFkNC05NmI0LTA1NmRjNDJiYWQ0MzwvSWQ+DQogIDxFbnRyaWVzPg0KICAgIDxFbnRyeT4NCiAgICAgIDxJZD4wZGNmZDQ5ZS0zOTQ3LTRhNjYtODc4Ny1jNTVlMDJjZmUxYTM8L0lkPg0KICAgICAgPE5vUGFyPnRydWU8L05vUGFyPg0KICAgICAgPFBlcnNvbk9ubHk+dHJ1ZTwvUGVyc29uT25seT4NCiAgICAgIDxSZWZlcmVuY2VJZD42Mzc0MTVhNy0xMmMzLTRiODYtODU0NC1iYWEwYTQ5MWM3ZGI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VpbmhhdWVyPC9UZXh0Pg0KICAgIDwvVGV4dFVuaXQ+DQogIDwvVGV4dFVuaXRzPg0KPC9QbGFjZWhvbGRlcj4=</w:instrText>
      </w:r>
      <w:r>
        <w:rPr>
          <w:rStyle w:val="Citation"/>
        </w:rPr>
        <w:fldChar w:fldCharType="separate"/>
      </w:r>
      <w:bookmarkStart w:id="178" w:name="_CTVP001453bfee73b6c41d496b4056dc42bad43"/>
      <w:r w:rsidR="0092006B">
        <w:rPr>
          <w:rStyle w:val="Citation"/>
        </w:rPr>
        <w:t>Steinhauer</w:t>
      </w:r>
      <w:bookmarkEnd w:id="178"/>
      <w:r>
        <w:rPr>
          <w:rStyle w:val="Citation"/>
        </w:rPr>
        <w:fldChar w:fldCharType="end"/>
      </w:r>
      <w:r w:rsidRPr="00513C8C">
        <w:rPr>
          <w:rStyle w:val="Citation"/>
        </w:rPr>
        <w:t xml:space="preserve"> </w:t>
      </w:r>
      <w:r>
        <w:rPr>
          <w:rStyle w:val="Citation"/>
        </w:rPr>
        <w:fldChar w:fldCharType="begin"/>
      </w:r>
      <w:r>
        <w:rPr>
          <w:rStyle w:val="Citation"/>
        </w:rPr>
        <w:instrText>ADDIN CITAVI.PLACEHOLDER 0719fdee-9dce-40da-99bc-a05a209d7909 PFBsYWNlaG9sZGVyPg0KICA8QWRkSW5WZXJzaW9uPjUuMi4wLjg8L0FkZEluVmVyc2lvbj4NCiAgPElkPjA3MTlmZGVlLTlkY2UtNDBkYS05OWJjLWEwNWEyMDlkNzkwOTwvSWQ+DQogIDxFbnRyaWVzPg0KICAgIDxFbnRyeT4NCiAgICAgIDxJZD43OWRiZDRhYy1lNDMyLTRmYTctYTM1Yi04YzE3MjhkZjMzNzU8L0lkPg0KICAgICAgPFJlZmVyZW5jZUlkPjYzNzQxNWE3LTEyYzMtNGI4Ni04NTQ0LWJhYTBhNDkxYzdk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Sk8L1RleHQ+DQogICAgPC9UZXh0VW5pdD4NCiAgPC9UZXh0VW5pdHM+DQo8L1BsYWNlaG9sZGVyPg==</w:instrText>
      </w:r>
      <w:r>
        <w:rPr>
          <w:rStyle w:val="Citation"/>
        </w:rPr>
        <w:fldChar w:fldCharType="separate"/>
      </w:r>
      <w:bookmarkStart w:id="179" w:name="_CTVP0010719fdee9dce40da99bca05a209d7909"/>
      <w:r w:rsidR="0092006B">
        <w:rPr>
          <w:rStyle w:val="Citation"/>
        </w:rPr>
        <w:t>(1991)</w:t>
      </w:r>
      <w:bookmarkEnd w:id="179"/>
      <w:r>
        <w:rPr>
          <w:rStyle w:val="Citation"/>
        </w:rPr>
        <w:fldChar w:fldCharType="end"/>
      </w:r>
      <w:r w:rsidRPr="00C109EA">
        <w:t xml:space="preserve"> in his study on Larantuka Malay. Given that too little is known about the origins and historical developments of the eastern Malay varieties, the author argues that the label </w:t>
      </w:r>
      <w:r w:rsidRPr="00C109EA">
        <w:rPr>
          <w:rStyle w:val="ChItalic"/>
        </w:rPr>
        <w:t>creole</w:t>
      </w:r>
      <w:r w:rsidRPr="00C109EA">
        <w:t xml:space="preserve"> is not very useful. Moreover, it becomes </w:t>
      </w:r>
      <w:r>
        <w:t>“</w:t>
      </w:r>
      <w:r w:rsidRPr="00C109EA">
        <w:t>meaningless</w:t>
      </w:r>
      <w:r>
        <w:t>”</w:t>
      </w:r>
      <w:r w:rsidRPr="00C109EA">
        <w:t xml:space="preserve"> if it is too </w:t>
      </w:r>
      <w:r>
        <w:t>“</w:t>
      </w:r>
      <w:r w:rsidRPr="00C109EA">
        <w:t>broadly defined</w:t>
      </w:r>
      <w:r>
        <w:t>”</w:t>
      </w:r>
      <w:r w:rsidRPr="00C109EA">
        <w:t xml:space="preserve"> in terms of the type of borrowing it takes for a language to be labeled a creole </w:t>
      </w:r>
      <w:r>
        <w:rPr>
          <w:rStyle w:val="Citation"/>
        </w:rPr>
        <w:fldChar w:fldCharType="begin"/>
      </w:r>
      <w:r>
        <w:rPr>
          <w:rStyle w:val="Citation"/>
        </w:rPr>
        <w:instrText>ADDIN CITAVI.PLACEHOLDER 6a84a7d0-8665-4a19-82e4-b591fd9ae8b8 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E6IDE3OCk8L1RleHQ+DQogICAgPC9UZXh0VW5pdD4NCiAgPC9UZXh0VW5pdHM+DQo8L1BsYWNlaG9sZGVyPg==</w:instrText>
      </w:r>
      <w:r>
        <w:rPr>
          <w:rStyle w:val="Citation"/>
        </w:rPr>
        <w:fldChar w:fldCharType="separate"/>
      </w:r>
      <w:bookmarkStart w:id="180" w:name="_CTVP0016a84a7d086654a1982e4b591fd9ae8b8"/>
      <w:r w:rsidR="0092006B">
        <w:rPr>
          <w:rStyle w:val="Citation"/>
        </w:rPr>
        <w:t>(1991: 178)</w:t>
      </w:r>
      <w:bookmarkEnd w:id="180"/>
      <w:r>
        <w:rPr>
          <w:rStyle w:val="Citation"/>
        </w:rPr>
        <w:fldChar w:fldCharType="end"/>
      </w:r>
      <w:r w:rsidRPr="00C109EA">
        <w:t>.</w:t>
      </w:r>
    </w:p>
    <w:p w14:paraId="48FAF447" w14:textId="2D7DA549" w:rsidR="00556DA2" w:rsidRPr="00C109EA" w:rsidRDefault="00556DA2" w:rsidP="00556DA2">
      <w:pPr>
        <w:pStyle w:val="Body0500after"/>
      </w:pPr>
      <w:r>
        <w:rPr>
          <w:rStyle w:val="Citation"/>
        </w:rPr>
        <w:fldChar w:fldCharType="begin"/>
      </w:r>
      <w:r w:rsidR="003A5B20">
        <w:rPr>
          <w:rStyle w:val="Citation"/>
        </w:rPr>
        <w:instrText>ADDIN CITAVI.PLACEHOLDER 2db8074c-8a52-4398-8421-a0218a3c047c PFBsYWNlaG9sZGVyPg0KICA8QWRkSW5WZXJzaW9uPjUuMi4wLjg8L0FkZEluVmVyc2lvbj4NCiAgPElkPjJkYjgwNzRjLThhNTItNDM5OC04NDIxLWEwMjE4YTNjMDQ3YzwvSWQ+DQogIDxFbnRyaWVzPg0KICAgIDxFbnRyeT4NCiAgICAgIDxJZD5iODhlOGJlNS0xMGQ4LTRmOTAtYTI4YS03ODM0ZWNiYWIwZmY8L0lkPg0KICAgICAgPE5vUGFyPnRydWU8L05vUGFyPg0KICAgICAgPFBlcnNvbk9ubHk+dHJ1ZTwvUGVyc29uT25seT4NCiAgICAgIDxSZWZlcmVuY2VJZD4wN2Q0ZGJlNi0xNzIwLTRiNmYtYmQ4My1kNGY2ZmEzYTA5OWY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pbDwvVGV4dD4NCiAgICA8L1RleHRVbml0Pg0KICA8L1RleHRVbml0cz4NCjwvUGxhY2Vob2xkZXI+</w:instrText>
      </w:r>
      <w:r>
        <w:rPr>
          <w:rStyle w:val="Citation"/>
        </w:rPr>
        <w:fldChar w:fldCharType="separate"/>
      </w:r>
      <w:bookmarkStart w:id="181" w:name="_CTVP0012db8074c8a5243988421a0218a3c047c"/>
      <w:r w:rsidR="0092006B">
        <w:rPr>
          <w:rStyle w:val="Citation"/>
        </w:rPr>
        <w:t>Gil</w:t>
      </w:r>
      <w:bookmarkEnd w:id="181"/>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b7629e14-7679-4ad4-829e-0a8a5087f66c PFBsYWNlaG9sZGVyPg0KICA8QWRkSW5WZXJzaW9uPjUuMi4wLjg8L0FkZEluVmVyc2lvbj4NCiAgPElkPmI3NjI5ZTE0LTc2NzktNGFkNC04MjllLTBhOGE1MDg3ZjY2YzwvSWQ+DQogIDxFbnRyaWVzPg0KICAgIDxFbnRyeT4NCiAgICAgIDxJZD5mNjE1MmQ4MC1kNDNjLTQwZmItOWEwMS1kMzdkNDg1MGEzNTI8L0lkPg0KICAgICAgPFJlZmVyZW5jZUlkPjA3ZDRkYmU2LTE3MjAtNGI2Zi1iZDgzLWQ0ZjZmYTNhMDk5ZjwvUmVmZXJlbmNlSWQ+DQogICAgICA8WWVhck9ubHk+dHJ1ZTwvWWVhck9ubHk+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xYSk8L1RleHQ+DQogICAgPC9UZXh0VW5pdD4NCiAgPC9UZXh0VW5pdHM+DQo8L1BsYWNlaG9sZGVyPg==</w:instrText>
      </w:r>
      <w:r>
        <w:rPr>
          <w:rStyle w:val="Citation"/>
        </w:rPr>
        <w:fldChar w:fldCharType="separate"/>
      </w:r>
      <w:bookmarkStart w:id="182" w:name="_CTVP001b7629e1476794ad4829e0a8a5087f66c"/>
      <w:r w:rsidR="0092006B">
        <w:rPr>
          <w:rStyle w:val="Citation"/>
        </w:rPr>
        <w:t>(2001a)</w:t>
      </w:r>
      <w:bookmarkEnd w:id="182"/>
      <w:r>
        <w:rPr>
          <w:rStyle w:val="Citation"/>
        </w:rPr>
        <w:fldChar w:fldCharType="end"/>
      </w:r>
      <w:r w:rsidRPr="00C109EA">
        <w:t xml:space="preserve"> also refutes the classification of the regional Malay varieties as creolized languages and </w:t>
      </w:r>
      <w:r>
        <w:rPr>
          <w:rStyle w:val="Citation"/>
        </w:rPr>
        <w:fldChar w:fldCharType="begin"/>
      </w:r>
      <w:r>
        <w:rPr>
          <w:rStyle w:val="Citation"/>
        </w:rPr>
        <w:instrText>ADDIN CITAVI.PLACEHOLDER 549293d0-6eac-4174-a02c-dddb0ace4ef0 PFBsYWNlaG9sZGVyPg0KICA8QWRkSW5WZXJzaW9uPjUuMi4wLjg8L0FkZEluVmVyc2lvbj4NCiAgPElkPjU0OTI5M2QwLTZlYWMtNDE3NC1hMDJjLWRkZGIwYWNlNGVmMDwvSWQ+DQogIDxFbnRyaWVzPg0KICAgIDxFbnRyeT4NCiAgICAgIDxJZD4xNTNjZjdlNC03NGI4LTRhMzItYmYwNy1lYWM2Y2Q0MWZlMzc8L0lkPg0KICAgICAgPE5vUGFyPnRydWU8L05vUGFyPg0KICAgICAgPFBlcnNvbk9ubHk+dHJ1ZTwvUGVyc29uT25seT4NCiAgICAgIDxSZWZlcmVuY2VJZD42NjRhN2VhZC01ZmE5LTQ3YTAtODVhMS1jNDJhNmZhOGQ1ZTI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QWRlbGFhciBhbmQgUHJlbnRpY2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lbGFhciBhbmQgUHJlbnRpY2U8L1RleHQ+DQogICAgPC9UZXh0VW5pdD4NCiAgPC9UZXh0VW5pdHM+DQo8L1BsYWNlaG9sZGVyPg==</w:instrText>
      </w:r>
      <w:r>
        <w:rPr>
          <w:rStyle w:val="Citation"/>
        </w:rPr>
        <w:fldChar w:fldCharType="separate"/>
      </w:r>
      <w:bookmarkStart w:id="183" w:name="_CTVP001549293d06eac4174a02cdddb0ace4ef0"/>
      <w:r w:rsidR="0092006B">
        <w:rPr>
          <w:rStyle w:val="Citation"/>
        </w:rPr>
        <w:t>Adelaar and Prentice</w:t>
      </w:r>
      <w:bookmarkEnd w:id="183"/>
      <w:r>
        <w:rPr>
          <w:rStyle w:val="Citation"/>
        </w:rPr>
        <w:fldChar w:fldCharType="end"/>
      </w:r>
      <w:r>
        <w:rPr>
          <w:rStyle w:val="Citation"/>
        </w:rPr>
        <w:t>’</w:t>
      </w:r>
      <w:r w:rsidRPr="00C109EA">
        <w:rPr>
          <w:rStyle w:val="Citation"/>
        </w:rPr>
        <w:t>s</w:t>
      </w:r>
      <w:r w:rsidRPr="00513C8C">
        <w:rPr>
          <w:rStyle w:val="Citation"/>
        </w:rPr>
        <w:t xml:space="preserve"> </w:t>
      </w:r>
      <w:r>
        <w:rPr>
          <w:rStyle w:val="Citation"/>
        </w:rPr>
        <w:fldChar w:fldCharType="begin"/>
      </w:r>
      <w:r>
        <w:rPr>
          <w:rStyle w:val="Citation"/>
        </w:rPr>
        <w:instrText>ADDIN CITAVI.PLACEHOLDER 4cf2c98c-d636-419c-8820-ae8e908a9d93 PFBsYWNlaG9sZGVyPg0KICA8QWRkSW5WZXJzaW9uPjUuMi4wLjg8L0FkZEluVmVyc2lvbj4NCiAgPElkPjRjZjJjOThjLWQ2MzYtNDE5Yy04ODIwLWFlOGU5MDhhOWQ5MzwvSWQ+DQogIDxFbnRyaWVzPg0KICAgIDxFbnRyeT4NCiAgICAgIDxJZD44MTE4YmU4Mi0yNjZiLTRlMjItYjY1OC0xMzM2ZThiOTcxOWY8L0lkPg0KICAgICAgPFJlZmVyZW5jZUlkPjY2NGE3ZWFkLTVmYTktNDdhMC04NWExLWM0MmE2ZmE4ZDVlM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ik8L1RleHQ+DQogICAgPC9UZXh0VW5pdD4NCiAgPC9UZXh0VW5pdHM+DQo8L1BsYWNlaG9sZGVyPg==</w:instrText>
      </w:r>
      <w:r>
        <w:rPr>
          <w:rStyle w:val="Citation"/>
        </w:rPr>
        <w:fldChar w:fldCharType="separate"/>
      </w:r>
      <w:bookmarkStart w:id="184" w:name="_CTVP0014cf2c98cd636419c8820ae8e908a9d93"/>
      <w:r w:rsidR="0092006B">
        <w:rPr>
          <w:rStyle w:val="Citation"/>
        </w:rPr>
        <w:t>(1996)</w:t>
      </w:r>
      <w:bookmarkEnd w:id="184"/>
      <w:r>
        <w:rPr>
          <w:rStyle w:val="Citation"/>
        </w:rPr>
        <w:fldChar w:fldCharType="end"/>
      </w:r>
      <w:r w:rsidRPr="00C109EA">
        <w:t xml:space="preserve"> notion of </w:t>
      </w:r>
      <w:r w:rsidRPr="00C109EA">
        <w:rPr>
          <w:rStyle w:val="ChItalic"/>
        </w:rPr>
        <w:t>Pidgin Malay Derived</w:t>
      </w:r>
      <w:r w:rsidRPr="00C109EA">
        <w:t xml:space="preserve"> dialects. More specifically, he argues that </w:t>
      </w:r>
      <w:r>
        <w:rPr>
          <w:rStyle w:val="Citation"/>
        </w:rPr>
        <w:fldChar w:fldCharType="begin"/>
      </w:r>
      <w:r>
        <w:rPr>
          <w:rStyle w:val="Citation"/>
        </w:rPr>
        <w:instrText>ADDIN CITAVI.PLACEHOLDER 83cab0c1-f916-4524-83d2-d37290381bde PFBsYWNlaG9sZGVyPg0KICA8QWRkSW5WZXJzaW9uPjUuMi4wLjg8L0FkZEluVmVyc2lvbj4NCiAgPElkPjgzY2FiMGMxLWY5MTYtNDUyNC04M2QyLWQzNzI5MDM4MWJkZTwvSWQ+DQogIDxFbnRyaWVzPg0KICAgIDxFbnRyeT4NCiAgICAgIDxJZD4yNWE3M2ViZi0wMzcwLTQxNDctYWE2OS0wYjFhMjkyMjIxNTU8L0lkPg0KICAgICAgPE5vUGFyPnRydWU8L05vUGFyPg0KICAgICAgPFBlcnNvbk9ubHk+dHJ1ZTwvUGVyc29uT25seT4NCiAgICAgIDxSZWZlcmVuY2VJZD42NjRhN2VhZC01ZmE5LTQ3YTAtODVhMS1jNDJhNmZhOGQ1ZTI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QWRlbGFhciBhbmQgUHJlbnRpY2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lbGFhciBhbmQgUHJlbnRpY2U8L1RleHQ+DQogICAgPC9UZXh0VW5pdD4NCiAgPC9UZXh0VW5pdHM+DQo8L1BsYWNlaG9sZGVyPg==</w:instrText>
      </w:r>
      <w:r>
        <w:rPr>
          <w:rStyle w:val="Citation"/>
        </w:rPr>
        <w:fldChar w:fldCharType="separate"/>
      </w:r>
      <w:bookmarkStart w:id="185" w:name="_CTVP00183cab0c1f916452483d2d37290381bde"/>
      <w:r w:rsidR="0092006B">
        <w:rPr>
          <w:rStyle w:val="Citation"/>
        </w:rPr>
        <w:t>Adelaar and Prentice</w:t>
      </w:r>
      <w:bookmarkEnd w:id="185"/>
      <w:r>
        <w:rPr>
          <w:rStyle w:val="Citation"/>
        </w:rPr>
        <w:fldChar w:fldCharType="end"/>
      </w:r>
      <w:r w:rsidRPr="00C109EA">
        <w:t xml:space="preserve"> do not give sufficient evidence that the original trade language was indeed a pidgin. Based on his research on Riau Indonesian, </w:t>
      </w:r>
      <w:r>
        <w:rPr>
          <w:rStyle w:val="Citation"/>
        </w:rPr>
        <w:fldChar w:fldCharType="begin"/>
      </w:r>
      <w:r w:rsidR="003A5B20">
        <w:rPr>
          <w:rStyle w:val="Citation"/>
        </w:rPr>
        <w:instrText>ADDIN CITAVI.PLACEHOLDER a167c67b-6bb5-4a69-9f93-feec98747a9e PFBsYWNlaG9sZGVyPg0KICA8QWRkSW5WZXJzaW9uPjUuMi4wLjg8L0FkZEluVmVyc2lvbj4NCiAgPElkPmExNjdjNjdiLTZiYjUtNGE2OS05ZjkzLWZlZWM5ODc0N2E5ZTwvSWQ+DQogIDxFbnRyaWVzPg0KICAgIDxFbnRyeT4NCiAgICAgIDxJZD40MWE4ZGNhNC0wM2IxLTRjMDItYjM2OS0yYzdjYjY3YTczMzk8L0lkPg0KICAgICAgPE5vUGFyPnRydWU8L05vUGFyPg0KICAgICAgPFBlcnNvbk9ubHk+dHJ1ZTwvUGVyc29uT25seT4NCiAgICAgIDxSZWZlcmVuY2VJZD4wN2Q0ZGJlNi0xNzIwLTRiNmYtYmQ4My1kNGY2ZmEzYTA5OWY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pbDwvVGV4dD4NCiAgICA8L1RleHRVbml0Pg0KICA8L1RleHRVbml0cz4NCjwvUGxhY2Vob2xkZXI+</w:instrText>
      </w:r>
      <w:r>
        <w:rPr>
          <w:rStyle w:val="Citation"/>
        </w:rPr>
        <w:fldChar w:fldCharType="separate"/>
      </w:r>
      <w:bookmarkStart w:id="186" w:name="_CTVP001a167c67b6bb54a699f93feec98747a9e"/>
      <w:r w:rsidR="0092006B">
        <w:rPr>
          <w:rStyle w:val="Citation"/>
        </w:rPr>
        <w:t>Gil</w:t>
      </w:r>
      <w:bookmarkEnd w:id="186"/>
      <w:r>
        <w:rPr>
          <w:rStyle w:val="Citation"/>
        </w:rPr>
        <w:fldChar w:fldCharType="end"/>
      </w:r>
      <w:r w:rsidRPr="00C109EA">
        <w:t xml:space="preserve"> maintains that structural simplicity in itself is not sufficient evidence to conclude that a language is a creole.</w:t>
      </w:r>
    </w:p>
    <w:p w14:paraId="5E7A2A8C" w14:textId="7EE64696" w:rsidR="00556DA2" w:rsidRDefault="00556DA2" w:rsidP="00556DA2">
      <w:pPr>
        <w:pStyle w:val="Body0500after"/>
      </w:pPr>
      <w:r>
        <w:rPr>
          <w:rStyle w:val="Citation"/>
        </w:rPr>
        <w:fldChar w:fldCharType="begin"/>
      </w:r>
      <w:r w:rsidR="003A5B20">
        <w:rPr>
          <w:rStyle w:val="Citation"/>
        </w:rPr>
        <w:instrText>ADDIN CITAVI.PLACEHOLDER 20c78c98-81be-42df-87a1-10722d02cd0a PFBsYWNlaG9sZGVyPg0KICA8QWRkSW5WZXJzaW9uPjUuMi4wLjg8L0FkZEluVmVyc2lvbj4NCiAgPElkPjIwYzc4Yzk4LTgxYmUtNDJkZi04N2ExLTEwNzIyZDAyY2QwYTwvSWQ+DQogIDxFbnRyaWVzPg0KICAgIDxFbnRyeT4NCiAgICAgIDxJZD40NjYwZjU5Ni0wN2Y0LTQ5OGMtOGRhMi02ZGQ4ZTE1NWE5YjM8L0lkPg0KICAgICAgPE5vUGFyPnRydWU8L05vUGFyPg0KICAgICAgPFBlcnNvbk9ubHk+dHJ1ZTwvUGVyc29uT25seT4NCiAgICAgIDxSZWZlcmVuY2VJZD43NGVjZTE0Ni1lNTlhLTQ0MzYtOTBkNi1hZDNkOTgzZjM0NTk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JlYWQsIDIwMDgtMDItMTI8L0N1c3RvbUZpZWxkMT4NCiAgICAgICAgPEN1c3RvbUZpZWxkMz5lbGVjdHJvbmljPC9DdXN0b21GaWVsZDM+DQogICAgICAgIDxJZD43NGVjZTE0Ni1lNTlhLTQ0MzYtOTBkNi1hZDNkOTgzZjM0NTk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PC9UZXh0Pg0KICAgIDwvVGV4dFVuaXQ+DQogIDwvVGV4dFVuaXRzPg0KPC9QbGFjZWhvbGRlcj4=</w:instrText>
      </w:r>
      <w:r>
        <w:rPr>
          <w:rStyle w:val="Citation"/>
        </w:rPr>
        <w:fldChar w:fldCharType="separate"/>
      </w:r>
      <w:bookmarkStart w:id="187" w:name="_CTVP00120c78c9881be42df87a110722d02cd0a"/>
      <w:r w:rsidR="0092006B">
        <w:rPr>
          <w:rStyle w:val="Citation"/>
        </w:rPr>
        <w:t>Paauw</w:t>
      </w:r>
      <w:bookmarkEnd w:id="187"/>
      <w:r>
        <w:rPr>
          <w:rStyle w:val="Citation"/>
        </w:rPr>
        <w:fldChar w:fldCharType="end"/>
      </w:r>
      <w:r w:rsidRPr="00513C8C">
        <w:rPr>
          <w:rStyle w:val="Citation"/>
        </w:rPr>
        <w:t xml:space="preserve"> </w:t>
      </w:r>
      <w:r w:rsidRPr="00C109EA">
        <w:rPr>
          <w:rStyle w:val="Citation"/>
        </w:rPr>
        <w:t>(</w:t>
      </w:r>
      <w:r w:rsidRPr="000773FF">
        <w:rPr>
          <w:rStyle w:val="Citation"/>
        </w:rPr>
        <w:fldChar w:fldCharType="begin"/>
      </w:r>
      <w:r w:rsidR="003A5B20">
        <w:rPr>
          <w:rStyle w:val="Citation"/>
        </w:rPr>
        <w:instrText>ADDIN CITAVI.PLACEHOLDER db39b5da-588c-4b43-9d7a-5570716f1a69 PFBsYWNlaG9sZGVyPg0KICA8QWRkSW5WZXJzaW9uPjUuMi4wLjg8L0FkZEluVmVyc2lvbj4NCiAgPElkPmRiMzliNWRhLTU4OGMtNGI0My05ZDdhLTU1NzA3MTZmMWE2OTwvSWQ+DQogIDxFbnRyaWVzPg0KICAgIDxFbnRyeT4NCiAgICAgIDxJZD5lMzkyNGZhZi00ZTE1LTQ4YjgtODMxZC1hNjYyM2JhNjEwZjk8L0lkPg0KICAgICAgPE5vUGFyPnRydWU8L05vUGFyPg0KICAgICAgPFJlZmVyZW5jZUlkPjc0ZWNlMTQ2LWU1OWEtNDQzNi05MGQ2LWFkM2Q5ODNmMzQ1OT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1PC9UZXh0Pg0KICAgIDwvVGV4dFVuaXQ+DQogIDwvVGV4dFVuaXRzPg0KPC9QbGFjZWhvbGRlcj4=</w:instrText>
      </w:r>
      <w:r w:rsidRPr="000773FF">
        <w:rPr>
          <w:rStyle w:val="Citation"/>
        </w:rPr>
        <w:fldChar w:fldCharType="separate"/>
      </w:r>
      <w:bookmarkStart w:id="188" w:name="_CTVP001db39b5da588c4b439d7a5570716f1a69"/>
      <w:r w:rsidR="0092006B">
        <w:rPr>
          <w:rStyle w:val="Citation"/>
        </w:rPr>
        <w:t>2005</w:t>
      </w:r>
      <w:bookmarkEnd w:id="188"/>
      <w:r w:rsidRPr="000773FF">
        <w:rPr>
          <w:rStyle w:val="Citation"/>
        </w:rPr>
        <w:fldChar w:fldCharType="end"/>
      </w:r>
      <w:r w:rsidRPr="000773FF">
        <w:rPr>
          <w:rStyle w:val="Citation"/>
        </w:rPr>
        <w:t xml:space="preserve">; </w:t>
      </w:r>
      <w:r w:rsidRPr="000773FF">
        <w:rPr>
          <w:rStyle w:val="Citation"/>
        </w:rPr>
        <w:fldChar w:fldCharType="begin"/>
      </w:r>
      <w:r w:rsidR="003A5B20">
        <w:rPr>
          <w:rStyle w:val="Citation"/>
        </w:rPr>
        <w:instrText>ADDIN CITAVI.PLACEHOLDER 81621ac6-2ff2-4df4-b77b-e6274e12a0bb PFBsYWNlaG9sZGVyPg0KICA8QWRkSW5WZXJzaW9uPjUuMi4wLjg8L0FkZEluVmVyc2lvbj4NCiAgPElkPjgxNjIxYWM2LTJmZjItNGRmNC1iNzdiLWU2Mjc0ZTEyYTBiYjwvSWQ+DQogIDxFbnRyaWVzPg0KICAgIDxFbnRyeT4NCiAgICAgIDxJZD4yZjdhZDA2ZC03MTFjLTQ3MGMtOTBhYy1kOWYyZGZhYzZlYTI8L0lkPg0KICAgICAgPE5vUGFyPnRydWU8L05vUGFyPg0KICAgICAgPFJlZmVyZW5jZUlkPjY5ZGM2OWUwLTAxMWMtNDU2NS1iZjBlLTZmZDVjNzU2ZGVkZj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BY2Nlc3NEYXRlPjIwMTYtMDEtMDg8L0FjY2Vzc0RhdGU+DQogICAgICAgIDxDdXN0b21GaWVsZDE+cmVhZDwvQ3VzdG9tRmllbGQxPg0KICAgICAgICA8Q3VzdG9tRmllbGQyPkJ1cnVuZyBhbmQgU2F3YWtpIDIwMDc7IEx1bWkgMjAwNzsgU2F3YWtpIDIwMDc8L0N1c3RvbUZpZWxkMj4NCiAgICAgICAgPEN1c3RvbUZpZWxkMz5lbGVjdHJvbmljPC9DdXN0b21GaWVsZDM+DQogICAgICAgIDxJZD42OWRjNjllMC0wMTFjLTQ1NjUtYmYwZS02ZmQ1Yzc1NmRlZGY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QYWF1dyAyMDA3IOKAkyBNYWxheSBjb250YWN0IHZhcmlldGllcyBpbiBlYXN0ZXJuPC9TaG9ydFRpdGxlPg0KICAgICAgICA8VGl0bGU+TWFsYXkgY29udGFjdCB2YXJpZXRpZXMgaW4gZWFzdGVybiBJbmRvbmVzaWE8L1RpdGxlPg0KICAgICAgPC9SZWZlcmVuY2U+DQogICAgPC9FbnRyeT4NCiAgPC9FbnRyaWVzPg0KICA8VGV4dD4yMD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c8L1RleHQ+DQogICAgPC9UZXh0VW5pdD4NCiAgPC9UZXh0VW5pdHM+DQo8L1BsYWNlaG9sZGVyPg==</w:instrText>
      </w:r>
      <w:r w:rsidRPr="000773FF">
        <w:rPr>
          <w:rStyle w:val="Citation"/>
        </w:rPr>
        <w:fldChar w:fldCharType="separate"/>
      </w:r>
      <w:bookmarkStart w:id="189" w:name="_CTVP00181621ac62ff24df4b77be6274e12a0bb"/>
      <w:r w:rsidR="0092006B">
        <w:rPr>
          <w:rStyle w:val="Citation"/>
        </w:rPr>
        <w:t>2007</w:t>
      </w:r>
      <w:bookmarkEnd w:id="189"/>
      <w:r w:rsidRPr="000773FF">
        <w:rPr>
          <w:rStyle w:val="Citation"/>
        </w:rPr>
        <w:fldChar w:fldCharType="end"/>
      </w:r>
      <w:r w:rsidRPr="000773FF">
        <w:rPr>
          <w:rStyle w:val="Citation"/>
        </w:rPr>
        <w:t xml:space="preserve">; </w:t>
      </w:r>
      <w:r w:rsidRPr="000773FF">
        <w:rPr>
          <w:rStyle w:val="Citation"/>
        </w:rPr>
        <w:fldChar w:fldCharType="begin"/>
      </w:r>
      <w:r w:rsidRPr="000773FF">
        <w:rPr>
          <w:rStyle w:val="Citation"/>
        </w:rPr>
        <w:instrText>ADDIN CITAVI.PLACEHOLDER 9cfdd468-ea77-44e5-8957-7a11012bc958 PFBsYWNlaG9sZGVyPg0KICA8QWRkSW5WZXJzaW9uPjUuMi4wLjg8L0FkZEluVmVyc2lvbj4NCiAgPElkPjljZmRkNDY4LWVhNzctNDRlNS04OTU3LTdhMTEwMTJiYzk1ODwvSWQ+DQogIDxFbnRyaWVzPg0KICAgIDxFbnRyeT4NCiAgICAgIDxJZD5kNDgyZjNlNC1hNmFkLTRmZGQtYjZlYS1iNmExYTRkOGU1MzQ8L0lkPg0KICAgICAgPE5vUGFyPnRydWU8L05vUGFyPg0KICAgICAgPFJlZmVyZW5jZUlkPmMxMzE1M2ZjLTNlOTAtNDM0Mi04ZDU2LWQwNTRkNDcyMTZhYTwvUmVmZXJlbmNlSWQ+DQogICAgICA8WWVhck9ubHk+dHJ1ZTwvWWVhck9ubHk+DQogICAgICA8UmFuZ2U+DQogICAgICAgIDxTdGFydD4wPC9TdGFydD4NCiAgICAgICAgPExlbmd0aD40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k8L1RleHQ+DQogICAgPC9UZXh0VW5pdD4NCiAgPC9UZXh0VW5pdHM+DQo8L1BsYWNlaG9sZGVyPg==</w:instrText>
      </w:r>
      <w:r w:rsidRPr="000773FF">
        <w:rPr>
          <w:rStyle w:val="Citation"/>
        </w:rPr>
        <w:fldChar w:fldCharType="separate"/>
      </w:r>
      <w:bookmarkStart w:id="190" w:name="_CTVP0019cfdd468ea7744e589577a11012bc958"/>
      <w:r w:rsidR="0092006B">
        <w:rPr>
          <w:rStyle w:val="Citation"/>
        </w:rPr>
        <w:t>2009</w:t>
      </w:r>
      <w:bookmarkEnd w:id="190"/>
      <w:r w:rsidRPr="000773FF">
        <w:rPr>
          <w:rStyle w:val="Citation"/>
        </w:rPr>
        <w:fldChar w:fldCharType="end"/>
      </w:r>
      <w:r w:rsidRPr="000773FF">
        <w:rPr>
          <w:rStyle w:val="Citation"/>
        </w:rPr>
        <w:t xml:space="preserve">; </w:t>
      </w:r>
      <w:r w:rsidRPr="000773FF">
        <w:rPr>
          <w:rStyle w:val="Citation"/>
        </w:rPr>
        <w:fldChar w:fldCharType="begin"/>
      </w:r>
      <w:r w:rsidRPr="000773FF">
        <w:rPr>
          <w:rStyle w:val="Citation"/>
        </w:rPr>
        <w:instrText>ADDIN CITAVI.PLACEHOLDER 5c6063eb-44ad-4066-b72c-5a8973bdf43b PFBsYWNlaG9sZGVyPg0KICA8QWRkSW5WZXJzaW9uPjUuMi4wLjg8L0FkZEluVmVyc2lvbj4NCiAgPElkPjVjNjA2M2ViLTQ0YWQtNDA2Ni1iNzJjLTVhODk3M2JkZjQzYjwvSWQ+DQogIDxFbnRyaWVzPg0KICAgIDxFbnRyeT4NCiAgICAgIDxJZD4wZjkzOGI2MS03MTM1LTQ1ZWUtYWJkMy1mOGU5NWFiNTE5Yzc8L0lkPg0KICAgICAgPE5vUGFyPnRydWU8L05vUGFyPg0KICAgICAgPFJlZmVyZW5jZUlkPjcxNTBjZDI0LTMwNTgtNGRmYS05OWU0LTdlM2Y5NzZhNzk2OTwvUmVmZXJlbmNlSWQ+DQogICAgICA8WWVhck9ubHk+dHJ1ZTwvWWVhck9ubHk+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EzPC9UZXh0Pg0KICAgIDwvVGV4dFVuaXQ+DQogIDwvVGV4dFVuaXRzPg0KPC9QbGFjZWhvbGRlcj4=</w:instrText>
      </w:r>
      <w:r w:rsidRPr="000773FF">
        <w:rPr>
          <w:rStyle w:val="Citation"/>
        </w:rPr>
        <w:fldChar w:fldCharType="separate"/>
      </w:r>
      <w:bookmarkStart w:id="191" w:name="_CTVP0015c6063eb44ad4066b72c5a8973bdf43b"/>
      <w:r w:rsidR="0092006B">
        <w:rPr>
          <w:rStyle w:val="Citation"/>
        </w:rPr>
        <w:t>2013</w:t>
      </w:r>
      <w:bookmarkEnd w:id="191"/>
      <w:r w:rsidRPr="000773FF">
        <w:rPr>
          <w:rStyle w:val="Citation"/>
        </w:rPr>
        <w:fldChar w:fldCharType="end"/>
      </w:r>
      <w:r w:rsidRPr="00C109EA">
        <w:t xml:space="preserve">) also takes issue with </w:t>
      </w:r>
      <w:r>
        <w:t xml:space="preserve">the </w:t>
      </w:r>
      <w:r w:rsidRPr="00C109EA">
        <w:t xml:space="preserve">classification of the eastern Malay varieties as creolized languages. In his 2005 paper, </w:t>
      </w:r>
      <w:r>
        <w:rPr>
          <w:rStyle w:val="Citation"/>
        </w:rPr>
        <w:fldChar w:fldCharType="begin"/>
      </w:r>
      <w:r w:rsidR="003A5B20">
        <w:rPr>
          <w:rStyle w:val="Citation"/>
        </w:rPr>
        <w:instrText>ADDIN CITAVI.PLACEHOLDER a229a712-a232-4f92-bc12-cf0a1486698f PFBsYWNlaG9sZGVyPg0KICA8QWRkSW5WZXJzaW9uPjUuMi4wLjg8L0FkZEluVmVyc2lvbj4NCiAgPElkPmEyMjlhNzEyLWEyMzItNGY5Mi1iYzEyLWNmMGExNDg2Njk4ZjwvSWQ+DQogIDxFbnRyaWVzPg0KICAgIDxFbnRyeT4NCiAgICAgIDxJZD42NGI4OWNhYi0zYzIzLTRkOWEtYTY2MS01M2Q4YjQ1MWQyZmI8L0lkPg0KICAgICAgPE5vUGFyPnRydWU8L05vUGFyPg0KICAgICAgPFBlcnNvbk9ubHk+dHJ1ZTwvUGVyc29uT25seT4NCiAgICAgIDxSZWZlcmVuY2VJZD43NGVjZTE0Ni1lNTlhLTQ0MzYtOTBkNi1hZDNkOTgzZjM0NTk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JlYWQsIDIwMDgtMDItMTI8L0N1c3RvbUZpZWxkMT4NCiAgICAgICAgPEN1c3RvbUZpZWxkMz5lbGVjdHJvbmljPC9DdXN0b21GaWVsZDM+DQogICAgICAgIDxJZD43NGVjZTE0Ni1lNTlhLTQ0MzYtOTBkNi1hZDNkOTgzZjM0NTk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PC9UZXh0Pg0KICAgIDwvVGV4dFVuaXQ+DQogIDwvVGV4dFVuaXRzPg0KPC9QbGFjZWhvbGRlcj4=</w:instrText>
      </w:r>
      <w:r>
        <w:rPr>
          <w:rStyle w:val="Citation"/>
        </w:rPr>
        <w:fldChar w:fldCharType="separate"/>
      </w:r>
      <w:bookmarkStart w:id="192" w:name="_CTVP001a229a712a2324f92bc12cf0a1486698f"/>
      <w:r w:rsidR="0092006B">
        <w:rPr>
          <w:rStyle w:val="Citation"/>
        </w:rPr>
        <w:t>Paauw</w:t>
      </w:r>
      <w:bookmarkEnd w:id="192"/>
      <w:r>
        <w:rPr>
          <w:rStyle w:val="Citation"/>
        </w:rPr>
        <w:fldChar w:fldCharType="end"/>
      </w:r>
      <w:r w:rsidRPr="00513C8C">
        <w:rPr>
          <w:rStyle w:val="Citation"/>
        </w:rPr>
        <w:t xml:space="preserve"> </w:t>
      </w:r>
      <w:r w:rsidRPr="00C109EA">
        <w:rPr>
          <w:lang w:eastAsia="en-US"/>
        </w:rPr>
        <w:t xml:space="preserve">points </w:t>
      </w:r>
      <w:r w:rsidRPr="00C109EA">
        <w:t xml:space="preserve">out that the features found in </w:t>
      </w:r>
      <w:r w:rsidRPr="00C109EA">
        <w:rPr>
          <w:rStyle w:val="ChItalic"/>
        </w:rPr>
        <w:t>Pidgin Malay Derived</w:t>
      </w:r>
      <w:r w:rsidRPr="00C109EA">
        <w:t xml:space="preserve"> varieties </w:t>
      </w:r>
      <w:r>
        <w:rPr>
          <w:rStyle w:val="Citation"/>
        </w:rPr>
        <w:fldChar w:fldCharType="begin"/>
      </w:r>
      <w:r>
        <w:rPr>
          <w:rStyle w:val="Citation"/>
        </w:rPr>
        <w:instrText>ADDIN CITAVI.PLACEHOLDER a662d55c-c70b-4ba3-b4bc-7e5f14a077d1 PFBsYWNlaG9sZGVyPg0KICA8QWRkSW5WZXJzaW9uPjUuMi4wLjg8L0FkZEluVmVyc2lvbj4NCiAgPElkPmE2NjJkNTVjLWM3MGItNGJhMy1iNGJjLTdlNWYxNGEwNzdkMTwvSWQ+DQogIDxFbnRyaWVzPg0KICAgIDxFbnRyeT4NCiAgICAgIDxJZD5lMDY2ODk5MC1lY2VhLTRmZmYtODZlZi1lMmY3ZDEyZmM5N2U8L0lkPg0KICAgICAgPFJlZmVyZW5jZUlkPjY2NGE3ZWFkLTVmYTktNDdhMC04NWExLWM0MmE2ZmE4ZDVlMj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kZWxhYXIgYW5kIFByZW50aWNlIDE5OTYpPC9UZXh0Pg0KICAgIDwvVGV4dFVuaXQ+DQogIDwvVGV4dFVuaXRzPg0KPC9QbGFjZWhvbGRlcj4=</w:instrText>
      </w:r>
      <w:r>
        <w:rPr>
          <w:rStyle w:val="Citation"/>
        </w:rPr>
        <w:fldChar w:fldCharType="separate"/>
      </w:r>
      <w:bookmarkStart w:id="193" w:name="_CTVP001a662d55cc70b4ba3b4bc7e5f14a077d1"/>
      <w:r w:rsidR="0092006B">
        <w:rPr>
          <w:rStyle w:val="Citation"/>
        </w:rPr>
        <w:t>(Adelaar and Prentice 1996)</w:t>
      </w:r>
      <w:bookmarkEnd w:id="193"/>
      <w:r>
        <w:rPr>
          <w:rStyle w:val="Citation"/>
        </w:rPr>
        <w:fldChar w:fldCharType="end"/>
      </w:r>
      <w:r w:rsidRPr="00C109EA">
        <w:t xml:space="preserve"> are also found in most of the inherited Malay varieties. Therefore, these features </w:t>
      </w:r>
      <w:r>
        <w:t xml:space="preserve">are </w:t>
      </w:r>
      <w:r w:rsidRPr="00C109EA">
        <w:t xml:space="preserve">better considered </w:t>
      </w:r>
      <w:r>
        <w:t>“</w:t>
      </w:r>
      <w:r w:rsidRPr="00C109EA">
        <w:t xml:space="preserve">markers of </w:t>
      </w:r>
      <w:r>
        <w:t>‘</w:t>
      </w:r>
      <w:r w:rsidRPr="00C109EA">
        <w:t>low</w:t>
      </w:r>
      <w:r>
        <w:t>’</w:t>
      </w:r>
      <w:r w:rsidRPr="00C109EA">
        <w:t xml:space="preserve"> Malay, rather than contact Malay</w:t>
      </w:r>
      <w:r>
        <w:t>”</w:t>
      </w:r>
      <w:r w:rsidRPr="00C109EA">
        <w:t xml:space="preserve"> </w:t>
      </w:r>
      <w:r>
        <w:rPr>
          <w:rStyle w:val="Citation"/>
        </w:rPr>
        <w:fldChar w:fldCharType="begin"/>
      </w:r>
      <w:r w:rsidR="003A5B20">
        <w:rPr>
          <w:rStyle w:val="Citation"/>
        </w:rPr>
        <w:instrText>ADDIN CITAVI.PLACEHOLDER c17483ef-34ae-4d24-bebb-5933b45d36e5 PFBsYWNlaG9sZGVyPg0KICA8QWRkSW5WZXJzaW9uPjUuMi4wLjg8L0FkZEluVmVyc2lvbj4NCiAgPElkPmMxNzQ4M2VmLTM0YWUtNGQyNC1iZWJiLTU5MzNiNDVkMzZlNTwvSWQ+DQogIDxFbnRyaWVzPg0KICAgIDxFbnRyeT4NCiAgICAgIDxJZD4yMDAyNWFlMC05ODlkLTRkYjAtODEzNC1iMTc3ZTRkNWMwM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mVmZXJlbmNlSWQ+NzRlY2UxNDYtZTU5YS00NDM2LTkwZDYtYWQzZDk4M2YzNDU5PC9SZWZlcmVuY2VJZD4NCiAgICAgIDxSYW5nZT4NCiAgICAgICAgPFN0YXJ0PjA8L1N0YXJ0Pg0KICAgICAgICA8TGVuZ3RoPjE2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hdXcgMjAwNTogMTcpPC9UZXh0Pg0KICAgIDwvVGV4dFVuaXQ+DQogIDwvVGV4dFVuaXRzPg0KPC9QbGFjZWhvbGRlcj4=</w:instrText>
      </w:r>
      <w:r>
        <w:rPr>
          <w:rStyle w:val="Citation"/>
        </w:rPr>
        <w:fldChar w:fldCharType="separate"/>
      </w:r>
      <w:bookmarkStart w:id="194" w:name="_CTVP001c17483ef34ae4d24bebb5933b45d36e5"/>
      <w:r w:rsidR="0092006B">
        <w:rPr>
          <w:rStyle w:val="Citation"/>
        </w:rPr>
        <w:t>(Paauw 2005: 17)</w:t>
      </w:r>
      <w:bookmarkEnd w:id="194"/>
      <w:r>
        <w:rPr>
          <w:rStyle w:val="Citation"/>
        </w:rPr>
        <w:fldChar w:fldCharType="end"/>
      </w:r>
      <w:r w:rsidRPr="00C109EA">
        <w:t xml:space="preserve">. In another paper </w:t>
      </w:r>
      <w:r>
        <w:t xml:space="preserve">addressing </w:t>
      </w:r>
      <w:r w:rsidRPr="00C109EA">
        <w:t xml:space="preserve">the influence of local languages on the regional Malay varieties, </w:t>
      </w:r>
      <w:r>
        <w:rPr>
          <w:rStyle w:val="Citation"/>
        </w:rPr>
        <w:fldChar w:fldCharType="begin"/>
      </w:r>
      <w:r w:rsidR="003A5B20">
        <w:rPr>
          <w:rStyle w:val="Citation"/>
        </w:rPr>
        <w:instrText>ADDIN CITAVI.PLACEHOLDER 89e856cf-0842-46fa-a4d1-d9dfdace6562 PFBsYWNlaG9sZGVyPg0KICA8QWRkSW5WZXJzaW9uPjUuMi4wLjg8L0FkZEluVmVyc2lvbj4NCiAgPElkPjg5ZTg1NmNmLTA4NDItNDZmYS1hNGQxLWQ5ZGZkYWNlNjU2MjwvSWQ+DQogIDxFbnRyaWVzPg0KICAgIDxFbnRyeT4NCiAgICAgIDxJZD4yNDU0MTQ4NC1iODY5LTQwODItYmM3NC1kODdmNDA1MDE1ZDM8L0lkPg0KICAgICAgPE5vUGFyPnRydWU8L05vUGFyPg0KICAgICAgPFBlcnNvbk9ubHk+dHJ1ZTwvUGVyc29uT25seT4NCiAgICAgIDxSZWZlcmVuY2VJZD42OWRjNjllMC0wMTFjLTQ1NjUtYmYwZS02ZmQ1Yzc1NmRlZGY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Pr>
          <w:rStyle w:val="Citation"/>
        </w:rPr>
        <w:fldChar w:fldCharType="separate"/>
      </w:r>
      <w:bookmarkStart w:id="195" w:name="_CTVP00189e856cf084246faa4d1d9dfdace6562"/>
      <w:r w:rsidR="0092006B">
        <w:rPr>
          <w:rStyle w:val="Citation"/>
        </w:rPr>
        <w:t>Paauw</w:t>
      </w:r>
      <w:bookmarkEnd w:id="195"/>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fc717adc-6f8d-48c2-9015-389388539c74 PFBsYWNlaG9sZGVyPg0KICA8QWRkSW5WZXJzaW9uPjUuMi4wLjg8L0FkZEluVmVyc2lvbj4NCiAgPElkPmZjNzE3YWRjLTZmOGQtNDhjMi05MDE1LTM4OTM4ODUzOWM3NDwvSWQ+DQogIDxFbnRyaWVzPg0KICAgIDxFbnRyeT4NCiAgICAgIDxJZD5iNjg4OGYyOC1kYzA5LTRmMTctYjEyZi05NDY4MTA4NWYyZDA8L0lkPg0KICAgICAgPFJlZmVyZW5jZUlkPjY5ZGM2OWUwLTAxMWMtNDU2NS1iZjBlLTZmZDVjNzU2ZGVkZ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BY2Nlc3NEYXRlPjIwMTYtMDEtMDg8L0FjY2Vzc0RhdGU+DQogICAgICAgIDxDdXN0b21GaWVsZDE+cmVhZDwvQ3VzdG9tRmllbGQxPg0KICAgICAgICA8Q3VzdG9tRmllbGQyPkJ1cnVuZyBhbmQgU2F3YWtpIDIwMDc7IEx1bWkgMjAwNzsgU2F3YWtpIDIwMDc8L0N1c3RvbUZpZWxkMj4NCiAgICAgICAgPEN1c3RvbUZpZWxkMz5lbGVjdHJvbmljPC9DdXN0b21GaWVsZDM+DQogICAgICAgIDxJZD42OWRjNjllMC0wMTFjLTQ1NjUtYmYwZS02ZmQ1Yzc1NmRlZGY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QYWF1dyAyMDA3IOKAkyBNYWxheSBjb250YWN0IHZhcmlldGllcyBpbiBlYXN0ZXJuPC9TaG9ydFRpdGxlPg0KICAgICAgICA8VGl0bGU+TWFsYXkgY29udGFjdCB2YXJpZXRpZXMgaW4gZWFzdGVybiBJbmRvbmVzaWE8L1RpdGxl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Pr>
          <w:rStyle w:val="Citation"/>
        </w:rPr>
        <w:fldChar w:fldCharType="separate"/>
      </w:r>
      <w:bookmarkStart w:id="196" w:name="_CTVP001fc717adc6f8d48c29015389388539c74"/>
      <w:r w:rsidR="0092006B">
        <w:rPr>
          <w:rStyle w:val="Citation"/>
        </w:rPr>
        <w:t>(2007)</w:t>
      </w:r>
      <w:bookmarkEnd w:id="196"/>
      <w:r>
        <w:rPr>
          <w:rStyle w:val="Citation"/>
        </w:rPr>
        <w:fldChar w:fldCharType="end"/>
      </w:r>
      <w:r w:rsidRPr="00C109EA">
        <w:t xml:space="preserve"> discusses some of the features which have been taken as evidence that these Malay varieties are creolized languages. He comes to the conclusion that borrowing in itself does not prove creolization. Otherwise, </w:t>
      </w:r>
      <w:r>
        <w:t>“</w:t>
      </w:r>
      <w:r w:rsidRPr="00C109EA">
        <w:rPr>
          <w:lang w:eastAsia="en-US"/>
        </w:rPr>
        <w:t>it would be hard to find any language which couldn</w:t>
      </w:r>
      <w:r>
        <w:rPr>
          <w:lang w:eastAsia="en-US"/>
        </w:rPr>
        <w:t>’</w:t>
      </w:r>
      <w:r w:rsidRPr="00C109EA">
        <w:rPr>
          <w:lang w:eastAsia="en-US"/>
        </w:rPr>
        <w:t>t be considered a creole</w:t>
      </w:r>
      <w:r>
        <w:rPr>
          <w:lang w:eastAsia="en-US"/>
        </w:rPr>
        <w:t>”</w:t>
      </w:r>
      <w:r w:rsidRPr="00C109EA">
        <w:rPr>
          <w:lang w:eastAsia="en-US"/>
        </w:rPr>
        <w:t xml:space="preserve"> </w:t>
      </w:r>
      <w:r>
        <w:rPr>
          <w:rStyle w:val="Citation"/>
        </w:rPr>
        <w:fldChar w:fldCharType="begin"/>
      </w:r>
      <w:r w:rsidR="003A5B20">
        <w:rPr>
          <w:rStyle w:val="Citation"/>
        </w:rPr>
        <w:instrText>ADDIN CITAVI.PLACEHOLDER 0495bf68-1962-4b3d-9a3d-35ca109b0393 PFBsYWNlaG9sZGVyPg0KICA8QWRkSW5WZXJzaW9uPjUuMi4wLjg8L0FkZEluVmVyc2lvbj4NCiAgPElkPjA0OTViZjY4LTE5NjItNGIzZC05YTNkLTM1Y2ExMDliMDM5MzwvSWQ+DQogIDxFbnRyaWVzPg0KICAgIDxFbnRyeT4NCiAgICAgIDxJZD43MTc1YTdmNS03ZDBmLTQ0MWEtODc3MS04MmNmNDFhODJhMD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Y5ZGM2OWUwLTAxMWMtNDU2NS1iZjBlLTZmZDVjNzU2ZGVkZj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BY2Nlc3NEYXRlPjIwMTYtMDEtMDg8L0FjY2Vzc0RhdGU+DQogICAgICAgIDxDdXN0b21GaWVsZDE+cmVhZDwvQ3VzdG9tRmllbGQxPg0KICAgICAgICA8Q3VzdG9tRmllbGQyPkJ1cnVuZyBhbmQgU2F3YWtpIDIwMDc7IEx1bWkgMjAwNzsgU2F3YWtpIDIwMDc8L0N1c3RvbUZpZWxkMj4NCiAgICAgICAgPEN1c3RvbUZpZWxkMz5lbGVjdHJvbmljPC9DdXN0b21GaWVsZDM+DQogICAgICAgIDxJZD42OWRjNjllMC0wMTFjLTQ1NjUtYmYwZS02ZmQ1Yzc1NmRlZGY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QYWF1dyAyMDA3IOKAkyBNYWxheSBjb250YWN0IHZhcmlldGllcyBpbiBlYXN0ZXJuPC9TaG9ydFRpdGxlPg0KICAgICAgICA8VGl0bGU+TWFsYXkgY29udGFjdCB2YXJpZXRpZXMgaW4gZWFzdGVybiBJbmRvbmVzaWE8L1RpdGxlPg0KICAgICAgPC9SZWZlcmVuY2U+DQogICAgPC9FbnRyeT4NCiAgPC9FbnRyaWVzPg0KICA8VGV4dD4oMjAwNzo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MpPC9UZXh0Pg0KICAgIDwvVGV4dFVuaXQ+DQogIDwvVGV4dFVuaXRzPg0KPC9QbGFjZWhvbGRlcj4=</w:instrText>
      </w:r>
      <w:r>
        <w:rPr>
          <w:rStyle w:val="Citation"/>
        </w:rPr>
        <w:fldChar w:fldCharType="separate"/>
      </w:r>
      <w:bookmarkStart w:id="197" w:name="_CTVP0010495bf6819624b3d9a3d35ca109b0393"/>
      <w:r w:rsidR="0092006B">
        <w:rPr>
          <w:rStyle w:val="Citation"/>
        </w:rPr>
        <w:t>(2007: 3)</w:t>
      </w:r>
      <w:bookmarkEnd w:id="197"/>
      <w:r>
        <w:rPr>
          <w:rStyle w:val="Citation"/>
        </w:rPr>
        <w:fldChar w:fldCharType="end"/>
      </w:r>
      <w:r w:rsidRPr="00C109EA">
        <w:t xml:space="preserve">. In discussing the alleged pidgin origins and creolization of the eastern Malay varieties, </w:t>
      </w:r>
      <w:r>
        <w:rPr>
          <w:rStyle w:val="Citation"/>
        </w:rPr>
        <w:fldChar w:fldCharType="begin"/>
      </w:r>
      <w:r>
        <w:rPr>
          <w:rStyle w:val="Citation"/>
        </w:rPr>
        <w:instrText>ADDIN CITAVI.PLACEHOLDER 634231e7-5a40-4e23-9354-52bac99d5e53 PFBsYWNlaG9sZGVyPg0KICA8QWRkSW5WZXJzaW9uPjUuMi4wLjg8L0FkZEluVmVyc2lvbj4NCiAgPElkPjYzNDIzMWU3LTVhNDAtNGUyMy05MzU0LTUyYmFjOTlkNWU1MzwvSWQ+DQogIDxFbnRyaWVzPg0KICAgIDxFbnRyeT4NCiAgICAgIDxJZD5hNTgyODZlOC05NzFjLTRlZjAtOTQyMS03MDQ1MzQ0MzY4YjI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Pr>
          <w:rStyle w:val="Citation"/>
        </w:rPr>
        <w:fldChar w:fldCharType="separate"/>
      </w:r>
      <w:bookmarkStart w:id="198" w:name="_CTVP001634231e75a404e23935452bac99d5e53"/>
      <w:r w:rsidR="0092006B">
        <w:rPr>
          <w:rStyle w:val="Citation"/>
        </w:rPr>
        <w:t>Paauw</w:t>
      </w:r>
      <w:bookmarkEnd w:id="198"/>
      <w:r>
        <w:rPr>
          <w:rStyle w:val="Citation"/>
        </w:rPr>
        <w:fldChar w:fldCharType="end"/>
      </w:r>
      <w:r w:rsidRPr="00513C8C">
        <w:rPr>
          <w:rStyle w:val="Citation"/>
        </w:rPr>
        <w:t xml:space="preserve"> </w:t>
      </w:r>
      <w:r>
        <w:rPr>
          <w:rStyle w:val="Citation"/>
        </w:rPr>
        <w:fldChar w:fldCharType="begin"/>
      </w:r>
      <w:r>
        <w:rPr>
          <w:rStyle w:val="Citation"/>
        </w:rPr>
        <w:instrText>ADDIN CITAVI.PLACEHOLDER 7d13a950-86c2-44b5-8ebb-147c7ab123bf PFBsYWNlaG9sZGVyPg0KICA8QWRkSW5WZXJzaW9uPjUuMi4wLjg8L0FkZEluVmVyc2lvbj4NCiAgPElkPjdkMTNhOTUwLTg2YzItNDRiNS04ZWJiLTE0N2M3YWIxMjNiZjwvSWQ+DQogIDxFbnRyaWVzPg0KICAgIDxFbnRyeT4NCiAgICAgIDxJZD4zODgzZGRkMi1iOWZjLTQ3YjItOTcwYy00OTU4NWE5MzEzOWU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zEzMTUzZmMtM2U5MC00MzQyLThkNTYtZDA1NGQ0NzIxNmFhPC9SZWZlcmVuY2VJZD4NCiAgICAgIDxZZWFyT25seT50cnVlPC9ZZWFyT25seT4NCiAgICAgIDxSYW5nZT4NCiAgICAgICAgPFN0YXJ0PjA8L1N0YXJ0Pg0KICAgICAgICA8TGVuZ3RoPjEw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To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yNik8L1RleHQ+DQogICAgPC9UZXh0VW5pdD4NCiAgPC9UZXh0VW5pdHM+DQo8L1BsYWNlaG9sZGVyPg==</w:instrText>
      </w:r>
      <w:r>
        <w:rPr>
          <w:rStyle w:val="Citation"/>
        </w:rPr>
        <w:fldChar w:fldCharType="separate"/>
      </w:r>
      <w:bookmarkStart w:id="199" w:name="_CTVP0017d13a95086c244b58ebb147c7ab123bf"/>
      <w:r w:rsidR="0092006B">
        <w:rPr>
          <w:rStyle w:val="Citation"/>
        </w:rPr>
        <w:t>(2009: 26)</w:t>
      </w:r>
      <w:bookmarkEnd w:id="199"/>
      <w:r>
        <w:rPr>
          <w:rStyle w:val="Citation"/>
        </w:rPr>
        <w:fldChar w:fldCharType="end"/>
      </w:r>
      <w:r w:rsidRPr="00C109EA">
        <w:t xml:space="preserve"> maintains that there is not enough linguistic evidence for the claim that these </w:t>
      </w:r>
      <w:r w:rsidRPr="00C109EA">
        <w:rPr>
          <w:lang w:eastAsia="en-US"/>
        </w:rPr>
        <w:t xml:space="preserve">are creoles. Likewise, </w:t>
      </w:r>
      <w:r>
        <w:rPr>
          <w:rStyle w:val="Citation"/>
        </w:rPr>
        <w:fldChar w:fldCharType="begin"/>
      </w:r>
      <w:r>
        <w:rPr>
          <w:rStyle w:val="Citation"/>
        </w:rPr>
        <w:instrText>ADDIN CITAVI.PLACEHOLDER dd2ae70c-5caf-498c-946e-e0743bffdaa0 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xMzwvRGF0ZT4NCiAgICAgICAgPElkPjcxNTBjZDI0LTMwNTgtNGRmYS05OWU0LTdlM2Y5NzZhNzk2O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PC9UZXh0Pg0KICAgIDwvVGV4dFVuaXQ+DQogIDwvVGV4dFVuaXRzPg0KPC9QbGFjZWhvbGRlcj4=</w:instrText>
      </w:r>
      <w:r>
        <w:rPr>
          <w:rStyle w:val="Citation"/>
        </w:rPr>
        <w:fldChar w:fldCharType="separate"/>
      </w:r>
      <w:bookmarkStart w:id="200" w:name="_CTVP001dd2ae70c5caf498c946ee0743bffdaa0"/>
      <w:r w:rsidR="0092006B">
        <w:rPr>
          <w:rStyle w:val="Citation"/>
        </w:rPr>
        <w:t>Paauw</w:t>
      </w:r>
      <w:bookmarkEnd w:id="200"/>
      <w:r>
        <w:rPr>
          <w:rStyle w:val="Citation"/>
        </w:rPr>
        <w:fldChar w:fldCharType="end"/>
      </w:r>
      <w:r w:rsidRPr="00513C8C">
        <w:rPr>
          <w:rStyle w:val="Citation"/>
        </w:rPr>
        <w:t xml:space="preserve"> </w:t>
      </w:r>
      <w:r>
        <w:rPr>
          <w:rStyle w:val="Citation"/>
        </w:rPr>
        <w:fldChar w:fldCharType="begin"/>
      </w:r>
      <w:r>
        <w:rPr>
          <w:rStyle w:val="Citation"/>
        </w:rPr>
        <w:instrText>ADDIN CITAVI.PLACEHOLDER 75a76145-c306-40b2-951c-c3bdbd911b88 PFBsYWNlaG9sZGVyPg0KICA8QWRkSW5WZXJzaW9uPjUuMi4wLjg8L0FkZEluVmVyc2lvbj4NCiAgPElkPjc1YTc2MTQ1LWMzMDYtNDBiMi05NTFjLWMzYmRiZDkxMWI4ODwvSWQ+DQogIDxFbnRyaWVzPg0KICAgIDxFbnRyeT4NCiAgICAgIDxJZD5jMmQ5NDgwOS0zMTFjLTRkOTgtYjMzMS0zOWIwNDllZGE5OGE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E1MGNkMjQtMzA1OC00ZGZhLTk5ZTQtN2UzZjk3NmE3OTY5PC9SZWZlcmVuY2VJZD4NCiAgICAgIDxZZWFyT25seT50cnVlPC9ZZWFyT25seT4NCiAgICAgIDxSYW5nZT4NCiAgICAgICAgPFN0YXJ0PjA8L1N0YXJ0Pg0KICAgICAgICA8TGVuZ3RoPjEwPC9MZW5ndGg+DQogICAgICA8L1JhbmdlPg0KICAgICAgPFJlZmVyZW5jZT4NCiAgICAgICAgPFJlZmVyZW5jZVR5cGVJZD5VbnB1Ymxpc2hlZFdvcms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zogMTEpPC9UZXh0Pg0KICAgIDwvVGV4dFVuaXQ+DQogIDwvVGV4dFVuaXRzPg0KPC9QbGFjZWhvbGRlcj4=</w:instrText>
      </w:r>
      <w:r>
        <w:rPr>
          <w:rStyle w:val="Citation"/>
        </w:rPr>
        <w:fldChar w:fldCharType="separate"/>
      </w:r>
      <w:bookmarkStart w:id="201" w:name="_CTVP00175a76145c30640b2951cc3bdbd911b88"/>
      <w:r w:rsidR="0092006B">
        <w:rPr>
          <w:rStyle w:val="Citation"/>
        </w:rPr>
        <w:t>(2013: 11)</w:t>
      </w:r>
      <w:bookmarkEnd w:id="201"/>
      <w:r>
        <w:rPr>
          <w:rStyle w:val="Citation"/>
        </w:rPr>
        <w:fldChar w:fldCharType="end"/>
      </w:r>
      <w:r w:rsidRPr="00C109EA">
        <w:t xml:space="preserve"> points out that there is no linguistic evidence for the pidgin origins of the eastern Malay varieties, even though they developed under sociocultural and historical conditions which are typical for creolization. Instead, these varieties show many </w:t>
      </w:r>
      <w:r w:rsidRPr="00C109EA">
        <w:lastRenderedPageBreak/>
        <w:t>similarities with the inherited Malay varieties with respect to their lexicon, isolating morphology, and syntax.</w:t>
      </w:r>
    </w:p>
    <w:p w14:paraId="0FBF2623" w14:textId="1B38BDE5" w:rsidR="00556DA2" w:rsidRPr="00C109EA" w:rsidRDefault="00556DA2" w:rsidP="00556DA2">
      <w:pPr>
        <w:pStyle w:val="Body0500after"/>
      </w:pPr>
      <w:r w:rsidRPr="00C109EA">
        <w:t xml:space="preserve">It seems that </w:t>
      </w:r>
      <w:r>
        <w:rPr>
          <w:rStyle w:val="Citation"/>
        </w:rPr>
        <w:fldChar w:fldCharType="begin"/>
      </w:r>
      <w:r w:rsidR="003A5B20">
        <w:rPr>
          <w:rStyle w:val="Citation"/>
        </w:rPr>
        <w:instrText>ADDIN CITAVI.PLACEHOLDER 53fd2cce-5807-4558-ba18-9f63df45c42c PFBsYWNlaG9sZGVyPg0KICA8QWRkSW5WZXJzaW9uPjUuMi4wLjg8L0FkZEluVmVyc2lvbj4NCiAgPElkPjUzZmQyY2NlLTU4MDctNDU1OC1iYTE4LTlmNjNkZjQ1YzQyYzwvSWQ+DQogIDxFbnRyaWVzPg0KICAgIDxFbnRyeT4NCiAgICAgIDxJZD5mMTNjZWZkOC0zMjQ2LTRhMDQtOGU4NC03MzNhYzE2NGQyMWU8L0lkPg0KICAgICAgPE5vUGFyPnRydWU8L05vUGFyPg0KICAgICAgPFBlcnNvbk9ubHk+dHJ1ZTwvUGVyc29uT25seT4NCiAgICAgIDxSZWZlcmVuY2VJZD5mYWM0ZTA4Zi0wZjNjLTQwMWMtYmU5Ny1mYWFkMWFlMTlhZGM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Pr>
          <w:rStyle w:val="Citation"/>
        </w:rPr>
        <w:fldChar w:fldCharType="separate"/>
      </w:r>
      <w:bookmarkStart w:id="202" w:name="_CTVP00153fd2cce58074558ba189f63df45c42c"/>
      <w:r w:rsidR="0092006B">
        <w:rPr>
          <w:rStyle w:val="Citation"/>
        </w:rPr>
        <w:t>Blust</w:t>
      </w:r>
      <w:bookmarkEnd w:id="202"/>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28dce217-3e80-4ce5-86b6-1d92add7feb8 PFBsYWNlaG9sZGVyPg0KICA8QWRkSW5WZXJzaW9uPjUuMi4wLjg8L0FkZEluVmVyc2lvbj4NCiAgPElkPjI4ZGNlMjE3LTNlODAtNGNlNS04NmI2LTFkOTJhZGQ3ZmViODwvSWQ+DQogIDxFbnRyaWVzPg0KICAgIDxFbnRyeT4NCiAgICAgIDxJZD5jNjc5ODI1MC0wMTYyLTQyMjItOGE2NC0yY2Q2OTJmNTJjZDU8L0lkPg0KICAgICAgPFJlZmVyZW5jZUlkPmZhYzRlMDhmLTBmM2MtNDAxYy1iZTk3LWZhYWQxYWUxOWFkY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mVydDwvRmlyc3ROYW1lPg0KICAgICAgICAgICAgPExhc3ROYW1lPkJsdXN0PC9MYXN0TmFtZT4NCiAgICAgICAgICAgIDxNaWRkbGVOYW1lPkE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Pr>
          <w:rStyle w:val="Citation"/>
        </w:rPr>
        <w:fldChar w:fldCharType="separate"/>
      </w:r>
      <w:bookmarkStart w:id="203" w:name="_CTVP00128dce2173e804ce586b61d92add7feb8"/>
      <w:r w:rsidR="0092006B">
        <w:rPr>
          <w:rStyle w:val="Citation"/>
        </w:rPr>
        <w:t>(2013)</w:t>
      </w:r>
      <w:bookmarkEnd w:id="203"/>
      <w:r>
        <w:rPr>
          <w:rStyle w:val="Citation"/>
        </w:rPr>
        <w:fldChar w:fldCharType="end"/>
      </w:r>
      <w:r w:rsidRPr="00C109EA">
        <w:t xml:space="preserve"> also questions the classification of the eastern Malay varieties as creoles. First, he lists the eastern Malay varieties as Malayo-Chamic languages rather than as creoles </w:t>
      </w:r>
      <w:r>
        <w:rPr>
          <w:rStyle w:val="Citation"/>
        </w:rPr>
        <w:fldChar w:fldCharType="begin"/>
      </w:r>
      <w:r w:rsidR="003A5B20">
        <w:rPr>
          <w:rStyle w:val="Citation"/>
        </w:rPr>
        <w:instrText>ADDIN CITAVI.PLACEHOLDER 65564898-4840-4a50-9691-17142c560cbe 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zogeHh2aWkpPC9UZXh0Pg0KICAgIDwvVGV4dFVuaXQ+DQogIDwvVGV4dFVuaXRzPg0KPC9QbGFjZWhvbGRlcj4=</w:instrText>
      </w:r>
      <w:r>
        <w:rPr>
          <w:rStyle w:val="Citation"/>
        </w:rPr>
        <w:fldChar w:fldCharType="separate"/>
      </w:r>
      <w:bookmarkStart w:id="204" w:name="_CTVP0016556489848404a50969117142c560cbe"/>
      <w:r w:rsidR="0092006B">
        <w:rPr>
          <w:rStyle w:val="Citation"/>
        </w:rPr>
        <w:t>(2013: xxvii)</w:t>
      </w:r>
      <w:bookmarkEnd w:id="204"/>
      <w:r>
        <w:rPr>
          <w:rStyle w:val="Citation"/>
        </w:rPr>
        <w:fldChar w:fldCharType="end"/>
      </w:r>
      <w:r w:rsidRPr="00C109EA">
        <w:t xml:space="preserve">. Second, in discussing pidginization and creolization among Austronesian languages, </w:t>
      </w:r>
      <w:r>
        <w:rPr>
          <w:rStyle w:val="Citation"/>
        </w:rPr>
        <w:fldChar w:fldCharType="begin"/>
      </w:r>
      <w:r w:rsidR="003A5B20">
        <w:rPr>
          <w:rStyle w:val="Citation"/>
        </w:rPr>
        <w:instrText>ADDIN CITAVI.PLACEHOLDER f6d36aaa-4581-4f70-9727-c9ac11daab80 PFBsYWNlaG9sZGVyPg0KICA8QWRkSW5WZXJzaW9uPjUuMi4wLjg8L0FkZEluVmVyc2lvbj4NCiAgPElkPmY2ZDM2YWFhLTQ1ODEtNGY3MC05NzI3LWM5YWMxMWRhYWI4MDwvSWQ+DQogIDxFbnRyaWVzPg0KICAgIDxFbnRyeT4NCiAgICAgIDxJZD43NWU0YjY4NC01Yjc1LTRhOGMtYTliZS1hN2ZlZDg2MmQ2NWY8L0lkPg0KICAgICAgPE5vUGFyPnRydWU8L05vUGFyPg0KICAgICAgPFBlcnNvbk9ubHk+dHJ1ZTwvUGVyc29uT25seT4NCiAgICAgIDxSZWZlcmVuY2VJZD5mYWM0ZTA4Zi0wZjNjLTQwMWMtYmU5Ny1mYWFkMWFlMTlhZGM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Pr>
          <w:rStyle w:val="Citation"/>
        </w:rPr>
        <w:fldChar w:fldCharType="separate"/>
      </w:r>
      <w:bookmarkStart w:id="205" w:name="_CTVP001f6d36aaa45814f709727c9ac11daab80"/>
      <w:r w:rsidR="0092006B">
        <w:rPr>
          <w:rStyle w:val="Citation"/>
        </w:rPr>
        <w:t>Blust</w:t>
      </w:r>
      <w:bookmarkEnd w:id="205"/>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2fa3c6f3-3b8e-4129-b139-3005b7b2d97c 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zogNjXigJM2Nik8L1RleHQ+DQogICAgPC9UZXh0VW5pdD4NCiAgPC9UZXh0VW5pdHM+DQo8L1BsYWNlaG9sZGVyPg==</w:instrText>
      </w:r>
      <w:r>
        <w:rPr>
          <w:rStyle w:val="Citation"/>
        </w:rPr>
        <w:fldChar w:fldCharType="separate"/>
      </w:r>
      <w:bookmarkStart w:id="206" w:name="_CTVP0012fa3c6f33b8e4129b1393005b7b2d97c"/>
      <w:r w:rsidR="0092006B">
        <w:rPr>
          <w:rStyle w:val="Citation"/>
        </w:rPr>
        <w:t>(2013: 65–66)</w:t>
      </w:r>
      <w:bookmarkEnd w:id="206"/>
      <w:r>
        <w:rPr>
          <w:rStyle w:val="Citation"/>
        </w:rPr>
        <w:fldChar w:fldCharType="end"/>
      </w:r>
      <w:r w:rsidRPr="00C109EA">
        <w:t xml:space="preserve"> refers in detail to </w:t>
      </w:r>
      <w:r>
        <w:rPr>
          <w:rStyle w:val="Citation"/>
        </w:rPr>
        <w:fldChar w:fldCharType="begin"/>
      </w:r>
      <w:r>
        <w:rPr>
          <w:rStyle w:val="Citation"/>
        </w:rPr>
        <w:instrText>ADDIN CITAVI.PLACEHOLDER ea05f54b-7241-44b4-ab25-225d5d4205c6 PFBsYWNlaG9sZGVyPg0KICA8QWRkSW5WZXJzaW9uPjUuMi4wLjg8L0FkZEluVmVyc2lvbj4NCiAgPElkPmVhMDVmNTRiLTcyNDEtNDRiNC1hYjI1LTIyNWQ1ZDQyMDVjNjwvSWQ+DQogIDxFbnRyaWVzPg0KICAgIDxFbnRyeT4NCiAgICAgIDxJZD5kMTBmMDhhZC03ODlhLTQ4YzEtOWQ1OS1lNjcyM2YyYjZkYmU8L0lkPg0KICAgICAgPE5vUGFyPnRydWU8L05vUGFyPg0KICAgICAgPFBlcnNvbk9ubHk+dHJ1ZTwvUGVyc29uT25seT4NCiAgICAgIDxSZWZlcmVuY2VJZD45OGQ0ZTFkYS00NzZiLTRhNjYtYWFjZS1jYTU4MTgxMjEyYmU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saW5zPC9UZXh0Pg0KICAgIDwvVGV4dFVuaXQ+DQogIDwvVGV4dFVuaXRzPg0KPC9QbGFjZWhvbGRlcj4=</w:instrText>
      </w:r>
      <w:r>
        <w:rPr>
          <w:rStyle w:val="Citation"/>
        </w:rPr>
        <w:fldChar w:fldCharType="separate"/>
      </w:r>
      <w:bookmarkStart w:id="207" w:name="_CTVP001ea05f54b724144b4ab25225d5d4205c6"/>
      <w:r w:rsidR="0092006B">
        <w:rPr>
          <w:rStyle w:val="Citation"/>
        </w:rPr>
        <w:t>Collins</w:t>
      </w:r>
      <w:bookmarkEnd w:id="207"/>
      <w:r>
        <w:rPr>
          <w:rStyle w:val="Citation"/>
        </w:rPr>
        <w:fldChar w:fldCharType="end"/>
      </w:r>
      <w:r w:rsidRPr="00FB237B">
        <w:rPr>
          <w:rStyle w:val="Citation"/>
        </w:rPr>
        <w:t>’s</w:t>
      </w:r>
      <w:r w:rsidRPr="00513C8C">
        <w:rPr>
          <w:rStyle w:val="Citation"/>
        </w:rPr>
        <w:t xml:space="preserve"> </w:t>
      </w:r>
      <w:r>
        <w:rPr>
          <w:rStyle w:val="Citation"/>
        </w:rPr>
        <w:fldChar w:fldCharType="begin"/>
      </w:r>
      <w:r>
        <w:rPr>
          <w:rStyle w:val="Citation"/>
        </w:rPr>
        <w:instrText>ADDIN CITAVI.PLACEHOLDER 6eead777-a015-4e4c-b8c6-25f43824e14c PFBsYWNlaG9sZGVyPg0KICA8QWRkSW5WZXJzaW9uPjUuMi4wLjg8L0FkZEluVmVyc2lvbj4NCiAgPElkPjZlZWFkNzc3LWEwMTUtNGU0Yy1iOGM2LTI1ZjQzODI0ZTE0YzwvSWQ+DQogIDxFbnRyaWVzPg0KICAgIDxFbnRyeT4NCiAgICAgIDxJZD5kOWNiMzIwMC1iNDMxLTRiNmQtYTJmZS0wZjI3ZjNjMGFkNzI8L0lkPg0KICAgICAgPFJlZmVyZW5jZUlkPjk4ZDRlMWRhLTQ3NmItNGE2Ni1hYWNlLWNhNTgxODEyMTJiZT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ApPC9UZXh0Pg0KICAgIDwvVGV4dFVuaXQ+DQogIDwvVGV4dFVuaXRzPg0KPC9QbGFjZWhvbGRlcj4=</w:instrText>
      </w:r>
      <w:r>
        <w:rPr>
          <w:rStyle w:val="Citation"/>
        </w:rPr>
        <w:fldChar w:fldCharType="separate"/>
      </w:r>
      <w:bookmarkStart w:id="208" w:name="_CTVP0016eead777a0154e4cb8c625f43824e14c"/>
      <w:r w:rsidR="0092006B">
        <w:rPr>
          <w:rStyle w:val="Citation"/>
        </w:rPr>
        <w:t>(1980)</w:t>
      </w:r>
      <w:bookmarkEnd w:id="208"/>
      <w:r>
        <w:rPr>
          <w:rStyle w:val="Citation"/>
        </w:rPr>
        <w:fldChar w:fldCharType="end"/>
      </w:r>
      <w:r w:rsidRPr="00C109EA">
        <w:t xml:space="preserve"> study on Ambon Malay. </w:t>
      </w:r>
      <w:r>
        <w:rPr>
          <w:rStyle w:val="Citation"/>
        </w:rPr>
        <w:fldChar w:fldCharType="begin"/>
      </w:r>
      <w:r w:rsidR="003A5B20">
        <w:rPr>
          <w:rStyle w:val="Citation"/>
        </w:rPr>
        <w:instrText>ADDIN CITAVI.PLACEHOLDER 69d9a123-8376-4a25-b897-368eac86d7f8 PFBsYWNlaG9sZGVyPg0KICA8QWRkSW5WZXJzaW9uPjUuMi4wLjg8L0FkZEluVmVyc2lvbj4NCiAgPElkPjY5ZDlhMTIzLTgzNzYtNGEyNS1iODk3LTM2OGVhYzg2ZDdmODwvSWQ+DQogIDxFbnRyaWVzPg0KICAgIDxFbnRyeT4NCiAgICAgIDxJZD43NmMzMjNkOC00NTFjLTRhODQtOTNkNi1kMWQwYjI0ZGY4N2I8L0lkPg0KICAgICAgPE5vUGFyPnRydWU8L05vUGFyPg0KICAgICAgPFBlcnNvbk9ubHk+dHJ1ZTwvUGVyc29uT25seT4NCiAgICAgIDxSZWZlcmVuY2VJZD5mYWM0ZTA4Zi0wZjNjLTQwMWMtYmU5Ny1mYWFkMWFlMTlhZGM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Pr>
          <w:rStyle w:val="Citation"/>
        </w:rPr>
        <w:fldChar w:fldCharType="separate"/>
      </w:r>
      <w:bookmarkStart w:id="209" w:name="_CTVP00169d9a12383764a25b897368eac86d7f8"/>
      <w:r w:rsidR="0092006B">
        <w:rPr>
          <w:rStyle w:val="Citation"/>
        </w:rPr>
        <w:t>Blust</w:t>
      </w:r>
      <w:bookmarkEnd w:id="209"/>
      <w:r>
        <w:rPr>
          <w:rStyle w:val="Citation"/>
        </w:rPr>
        <w:fldChar w:fldCharType="end"/>
      </w:r>
      <w:r w:rsidRPr="00C109EA">
        <w:t xml:space="preserve"> does not over</w:t>
      </w:r>
      <w:r>
        <w:t>t</w:t>
      </w:r>
      <w:r w:rsidRPr="00C109EA">
        <w:t xml:space="preserve">ly state that he agrees with </w:t>
      </w:r>
      <w:r>
        <w:rPr>
          <w:rStyle w:val="Citation"/>
        </w:rPr>
        <w:fldChar w:fldCharType="begin"/>
      </w:r>
      <w:r>
        <w:rPr>
          <w:rStyle w:val="Citation"/>
        </w:rPr>
        <w:instrText>ADDIN CITAVI.PLACEHOLDER d54524e7-0a0f-4b3f-bee3-dc411aaf9fc2 PFBsYWNlaG9sZGVyPg0KICA8QWRkSW5WZXJzaW9uPjUuMi4wLjg8L0FkZEluVmVyc2lvbj4NCiAgPElkPmQ1NDUyNGU3LTBhMGYtNGIzZi1iZWUzLWRjNDExYWFmOWZjMjwvSWQ+DQogIDxFbnRyaWVzPg0KICAgIDxFbnRyeT4NCiAgICAgIDxJZD4zNmVlNzU0Ni04MmY2LTRmOTQtOGQwYS1kYWUxMGQ0YjRjMmM8L0lkPg0KICAgICAgPE5vUGFyPnRydWU8L05vUGFyPg0KICAgICAgPFBlcnNvbk9ubHk+dHJ1ZTwvUGVyc29uT25seT4NCiAgICAgIDxSZWZlcmVuY2VJZD45OGQ0ZTFkYS00NzZiLTRhNjYtYWFjZS1jYTU4MTgxMjEyYmU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saW5zPC9UZXh0Pg0KICAgIDwvVGV4dFVuaXQ+DQogIDwvVGV4dFVuaXRzPg0KPC9QbGFjZWhvbGRlcj4=</w:instrText>
      </w:r>
      <w:r>
        <w:rPr>
          <w:rStyle w:val="Citation"/>
        </w:rPr>
        <w:fldChar w:fldCharType="separate"/>
      </w:r>
      <w:bookmarkStart w:id="210" w:name="_CTVP001d54524e70a0f4b3fbee3dc411aaf9fc2"/>
      <w:r w:rsidR="0092006B">
        <w:rPr>
          <w:rStyle w:val="Citation"/>
        </w:rPr>
        <w:t>Collins</w:t>
      </w:r>
      <w:bookmarkEnd w:id="210"/>
      <w:r>
        <w:rPr>
          <w:rStyle w:val="Citation"/>
        </w:rPr>
        <w:fldChar w:fldCharType="end"/>
      </w:r>
      <w:r w:rsidRPr="00C109EA">
        <w:t xml:space="preserve">. He does, however, quote </w:t>
      </w:r>
      <w:r>
        <w:rPr>
          <w:rStyle w:val="Citation"/>
        </w:rPr>
        <w:fldChar w:fldCharType="begin"/>
      </w:r>
      <w:r>
        <w:rPr>
          <w:rStyle w:val="Citation"/>
        </w:rPr>
        <w:instrText>ADDIN CITAVI.PLACEHOLDER 13d80af4-02ac-4b86-babb-84c7781850bd PFBsYWNlaG9sZGVyPg0KICA8QWRkSW5WZXJzaW9uPjUuMi4wLjg8L0FkZEluVmVyc2lvbj4NCiAgPElkPjEzZDgwYWY0LTAyYWMtNGI4Ni1iYWJiLTg0Yzc3ODE4NTBiZDwvSWQ+DQogIDxFbnRyaWVzPg0KICAgIDxFbnRyeT4NCiAgICAgIDxJZD4yMDFhMmQ1ZS04NmFlLTRhZjMtYTY0Yi00NTQ0NmViNjZkMmU8L0lkPg0KICAgICAgPE5vUGFyPnRydWU8L05vUGFyPg0KICAgICAgPFBlcnNvbk9ubHk+dHJ1ZTwvUGVyc29uT25seT4NCiAgICAgIDxSZWZlcmVuY2VJZD45OGQ0ZTFkYS00NzZiLTRhNjYtYWFjZS1jYTU4MTgxMjEyYmU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saW5zPC9UZXh0Pg0KICAgIDwvVGV4dFVuaXQ+DQogIDwvVGV4dFVuaXRzPg0KPC9QbGFjZWhvbGRlcj4=</w:instrText>
      </w:r>
      <w:r>
        <w:rPr>
          <w:rStyle w:val="Citation"/>
        </w:rPr>
        <w:fldChar w:fldCharType="separate"/>
      </w:r>
      <w:bookmarkStart w:id="211" w:name="_CTVP00113d80af402ac4b86babb84c7781850bd"/>
      <w:r w:rsidR="0092006B">
        <w:rPr>
          <w:rStyle w:val="Citation"/>
        </w:rPr>
        <w:t>Collins</w:t>
      </w:r>
      <w:bookmarkEnd w:id="211"/>
      <w:r>
        <w:rPr>
          <w:rStyle w:val="Citation"/>
        </w:rPr>
        <w:fldChar w:fldCharType="end"/>
      </w:r>
      <w:r>
        <w:rPr>
          <w:rStyle w:val="Citation"/>
        </w:rPr>
        <w:t>’</w:t>
      </w:r>
      <w:r w:rsidRPr="00513C8C">
        <w:rPr>
          <w:rStyle w:val="Citation"/>
        </w:rPr>
        <w:t xml:space="preserve"> </w:t>
      </w:r>
      <w:r>
        <w:rPr>
          <w:rStyle w:val="Citation"/>
        </w:rPr>
        <w:fldChar w:fldCharType="begin"/>
      </w:r>
      <w:r>
        <w:rPr>
          <w:rStyle w:val="Citation"/>
        </w:rPr>
        <w:instrText>ADDIN CITAVI.PLACEHOLDER ac56039a-97e7-4072-9111-6dd9f1745a6f 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DogNTgtNSk8L1RleHQ+DQogICAgPC9UZXh0VW5pdD4NCiAgPC9UZXh0VW5pdHM+DQo8L1BsYWNlaG9sZGVyPg==</w:instrText>
      </w:r>
      <w:r>
        <w:rPr>
          <w:rStyle w:val="Citation"/>
        </w:rPr>
        <w:fldChar w:fldCharType="separate"/>
      </w:r>
      <w:bookmarkStart w:id="212" w:name="_CTVP001ac56039a97e7407291116dd9f1745a6f"/>
      <w:r w:rsidR="0092006B">
        <w:rPr>
          <w:rStyle w:val="Citation"/>
        </w:rPr>
        <w:t>(1980: 58-5)</w:t>
      </w:r>
      <w:bookmarkEnd w:id="212"/>
      <w:r>
        <w:rPr>
          <w:rStyle w:val="Citation"/>
        </w:rPr>
        <w:fldChar w:fldCharType="end"/>
      </w:r>
      <w:r w:rsidRPr="00C109EA">
        <w:t xml:space="preserve"> above-mentioned conclusion that the label</w:t>
      </w:r>
      <w:r>
        <w:t xml:space="preserve"> “</w:t>
      </w:r>
      <w:r w:rsidRPr="00C109EA">
        <w:rPr>
          <w:rFonts w:eastAsia="Times New Roman"/>
          <w:szCs w:val="20"/>
          <w:lang w:eastAsia="en-US"/>
        </w:rPr>
        <w:t>creole has no predictive strength</w:t>
      </w:r>
      <w:r>
        <w:rPr>
          <w:rFonts w:eastAsia="Times New Roman"/>
          <w:szCs w:val="20"/>
          <w:lang w:eastAsia="en-US"/>
        </w:rPr>
        <w:t>”</w:t>
      </w:r>
      <w:r w:rsidRPr="00C109EA">
        <w:rPr>
          <w:rFonts w:eastAsia="Times New Roman"/>
          <w:szCs w:val="20"/>
          <w:lang w:eastAsia="en-US"/>
        </w:rPr>
        <w:t xml:space="preserve">, without critiquing it. This, in turn, suggests that </w:t>
      </w:r>
      <w:r>
        <w:rPr>
          <w:rStyle w:val="Citation"/>
        </w:rPr>
        <w:fldChar w:fldCharType="begin"/>
      </w:r>
      <w:r w:rsidR="003A5B20">
        <w:rPr>
          <w:rStyle w:val="Citation"/>
        </w:rPr>
        <w:instrText>ADDIN CITAVI.PLACEHOLDER a71d7ad1-7328-48ee-a148-587021c0bd28 PFBsYWNlaG9sZGVyPg0KICA8QWRkSW5WZXJzaW9uPjUuMi4wLjg8L0FkZEluVmVyc2lvbj4NCiAgPElkPmE3MWQ3YWQxLTczMjgtNDhlZS1hMTQ4LTU4NzAyMWMwYmQyODwvSWQ+DQogIDxFbnRyaWVzPg0KICAgIDxFbnRyeT4NCiAgICAgIDxJZD5jNWIwNjk5NC01OWY0LTQwZjctYWY5ZC1lZDNjN2MxNTBiNTM8L0lkPg0KICAgICAgPE5vUGFyPnRydWU8L05vUGFyPg0KICAgICAgPFBlcnNvbk9ubHk+dHJ1ZTwvUGVyc29uT25seT4NCiAgICAgIDxSZWZlcmVuY2VJZD5mYWM0ZTA4Zi0wZjNjLTQwMWMtYmU5Ny1mYWFkMWFlMTlhZGM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HVzdDwvVGV4dD4NCiAgICA8L1RleHRVbml0Pg0KICA8L1RleHRVbml0cz4NCjwvUGxhY2Vob2xkZXI+</w:instrText>
      </w:r>
      <w:r>
        <w:rPr>
          <w:rStyle w:val="Citation"/>
        </w:rPr>
        <w:fldChar w:fldCharType="separate"/>
      </w:r>
      <w:bookmarkStart w:id="213" w:name="_CTVP001a71d7ad1732848eea148587021c0bd28"/>
      <w:r w:rsidR="0092006B">
        <w:rPr>
          <w:rStyle w:val="Citation"/>
        </w:rPr>
        <w:t>Blust</w:t>
      </w:r>
      <w:bookmarkEnd w:id="213"/>
      <w:r>
        <w:rPr>
          <w:rStyle w:val="Citation"/>
        </w:rPr>
        <w:fldChar w:fldCharType="end"/>
      </w:r>
      <w:r w:rsidRPr="00C109EA">
        <w:t xml:space="preserve"> has a similar viewpoint on this issue.</w:t>
      </w:r>
    </w:p>
    <w:p w14:paraId="3326C80F" w14:textId="03BF101B" w:rsidR="00556DA2" w:rsidRPr="00C109EA" w:rsidRDefault="00556DA2" w:rsidP="00556DA2">
      <w:pPr>
        <w:pStyle w:val="Body0500after"/>
      </w:pPr>
      <w:r>
        <w:rPr>
          <w:rStyle w:val="Citation"/>
        </w:rPr>
        <w:fldChar w:fldCharType="begin"/>
      </w:r>
      <w:r w:rsidR="003A5B20">
        <w:rPr>
          <w:rStyle w:val="Citation"/>
        </w:rPr>
        <w:instrText>ADDIN CITAVI.PLACEHOLDER 5adc66a4-21b4-4e4b-9ff3-303639c69cf3 PFBsYWNlaG9sZGVyPg0KICA8QWRkSW5WZXJzaW9uPjUuMi4wLjg8L0FkZEluVmVyc2lvbj4NCiAgPElkPjVhZGM2NmE0LTIxYjQtNGU0Yi05ZmYzLTMwMzYzOWM2OWNmMzwvSWQ+DQogIDxFbnRyaWVzPg0KICAgIDxFbnRyeT4NCiAgICAgIDxJZD4wOTAyYjZkYi1iNmNmLTQ2ODItOGI5NC1lMzRmMjU5YjYyN2U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Pr>
          <w:rStyle w:val="Citation"/>
        </w:rPr>
        <w:fldChar w:fldCharType="separate"/>
      </w:r>
      <w:bookmarkStart w:id="214" w:name="_CTVP0015adc66a421b44e4b9ff3303639c69cf3"/>
      <w:r w:rsidR="0092006B">
        <w:rPr>
          <w:rStyle w:val="Citation"/>
        </w:rPr>
        <w:t>Donohue</w:t>
      </w:r>
      <w:bookmarkEnd w:id="214"/>
      <w:r>
        <w:rPr>
          <w:rStyle w:val="Citation"/>
        </w:rPr>
        <w:fldChar w:fldCharType="end"/>
      </w:r>
      <w:r w:rsidRPr="00FB237B">
        <w:rPr>
          <w:rStyle w:val="Citation"/>
        </w:rPr>
        <w:t>’s</w:t>
      </w:r>
      <w:r w:rsidRPr="00C109EA">
        <w:t xml:space="preserve"> position about the creole/non-creole status of regional Malay varieties, including Papuan Malay, is less clear. </w:t>
      </w:r>
      <w:r>
        <w:rPr>
          <w:rStyle w:val="Citation"/>
        </w:rPr>
        <w:fldChar w:fldCharType="begin"/>
      </w:r>
      <w:r w:rsidR="003A5B20">
        <w:rPr>
          <w:rStyle w:val="Citation"/>
        </w:rPr>
        <w:instrText>ADDIN CITAVI.PLACEHOLDER 0024ec80-9f1d-4671-91a4-283f9003bfcc PFBsYWNlaG9sZGVyPg0KICA8QWRkSW5WZXJzaW9uPjUuMi4wLjg8L0FkZEluVmVyc2lvbj4NCiAgPElkPjAwMjRlYzgwLTlmMWQtNDY3MS05MWE0LTI4M2Y5MDAzYmZjYzwvSWQ+DQogIDxFbnRyaWVzPg0KICAgIDxFbnRyeT4NCiAgICAgIDxJZD5kNjcyNTk2Zi00NzQxLTQ2YTktYWRjMS0yNjMzNzMyMDAwZjA8L0lkPg0KICAgICAgPE5vUGFyPnRydWU8L05vUGFyPg0KICAgICAgPFBlcnNvbk9ubHk+dHJ1ZTwvUGVyc29uT25seT4NCiAgICAgIDxSZWZlcmVuY2VJZD4xYzgzZTg3My1hYWEwLTQzNDAtOTQyMC1lN2RhZjdiMmU1ZjY8L1JlZmVyZW5jZUlk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GFuZCBTbWl0aDwvVGV4dD4NCiAgICA8L1RleHRVbml0Pg0KICA8L1RleHRVbml0cz4NCjwvUGxhY2Vob2xkZXI+</w:instrText>
      </w:r>
      <w:r>
        <w:rPr>
          <w:rStyle w:val="Citation"/>
        </w:rPr>
        <w:fldChar w:fldCharType="separate"/>
      </w:r>
      <w:bookmarkStart w:id="215" w:name="_CTVP0010024ec809f1d467191a4283f9003bfcc"/>
      <w:r w:rsidR="0092006B">
        <w:rPr>
          <w:rStyle w:val="Citation"/>
        </w:rPr>
        <w:t>Donohue and Smith</w:t>
      </w:r>
      <w:bookmarkEnd w:id="215"/>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fb737cb6-230f-45a1-814e-d14f91fbe31e 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ODogNjgpPC9UZXh0Pg0KICAgIDwvVGV4dFVuaXQ+DQogIDwvVGV4dFVuaXRzPg0KPC9QbGFjZWhvbGRlcj4=</w:instrText>
      </w:r>
      <w:r>
        <w:rPr>
          <w:rStyle w:val="Citation"/>
        </w:rPr>
        <w:fldChar w:fldCharType="separate"/>
      </w:r>
      <w:bookmarkStart w:id="216" w:name="_CTVP001fb737cb6230f45a1814ed14f91fbe31e"/>
      <w:r w:rsidR="0092006B">
        <w:rPr>
          <w:rStyle w:val="Citation"/>
        </w:rPr>
        <w:t>(1998: 68)</w:t>
      </w:r>
      <w:bookmarkEnd w:id="216"/>
      <w:r>
        <w:rPr>
          <w:rStyle w:val="Citation"/>
        </w:rPr>
        <w:fldChar w:fldCharType="end"/>
      </w:r>
      <w:r w:rsidRPr="00C109EA">
        <w:t xml:space="preserve"> argue that the different Malay varieties cannot be explained in terms of a single parameter such as </w:t>
      </w:r>
      <w:r>
        <w:t>“</w:t>
      </w:r>
      <w:r w:rsidRPr="00C109EA">
        <w:t>pure</w:t>
      </w:r>
      <w:r>
        <w:t>”</w:t>
      </w:r>
      <w:r w:rsidRPr="00C109EA">
        <w:t xml:space="preserve"> versus </w:t>
      </w:r>
      <w:r>
        <w:t>“</w:t>
      </w:r>
      <w:r w:rsidRPr="00C109EA">
        <w:t>mixed or creolized</w:t>
      </w:r>
      <w:r>
        <w:t>”</w:t>
      </w:r>
      <w:r w:rsidRPr="00C109EA">
        <w:t xml:space="preserve">. With regard to Papuan Malay, </w:t>
      </w:r>
      <w:r>
        <w:rPr>
          <w:rStyle w:val="Citation"/>
        </w:rPr>
        <w:fldChar w:fldCharType="begin"/>
      </w:r>
      <w:r w:rsidR="003A5B20">
        <w:rPr>
          <w:rStyle w:val="Citation"/>
        </w:rPr>
        <w:instrText>ADDIN CITAVI.PLACEHOLDER 061e9e82-519f-4d4a-970b-53fd121487f5 PFBsYWNlaG9sZGVyPg0KICA8QWRkSW5WZXJzaW9uPjUuMi4wLjg8L0FkZEluVmVyc2lvbj4NCiAgPElkPjA2MWU5ZTgyLTUxOWYtNGQ0YS05NzBiLTUzZmQxMjE0ODdmNTwvSWQ+DQogIDxFbnRyaWVzPg0KICAgIDxFbnRyeT4NCiAgICAgIDxJZD4wOTAyYjZkYi1iNmNmLTQ2ODItOGI5NC1lMzRmMjU5YjYyN2U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Pr>
          <w:rStyle w:val="Citation"/>
        </w:rPr>
        <w:fldChar w:fldCharType="separate"/>
      </w:r>
      <w:bookmarkStart w:id="217" w:name="_CTVP001061e9e82519f4d4a970b53fd121487f5"/>
      <w:r w:rsidR="0092006B">
        <w:rPr>
          <w:rStyle w:val="Citation"/>
        </w:rPr>
        <w:t>Donohue</w:t>
      </w:r>
      <w:bookmarkEnd w:id="217"/>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4e8c3e6b-fe0c-4aaa-a10d-48b031b95e76 PFBsYWNlaG9sZGVyPg0KICA8QWRkSW5WZXJzaW9uPjUuMi4wLjg8L0FkZEluVmVyc2lvbj4NCiAgPElkPjRlOGMzZTZiLWZlMGMtNGFhYS1hMTBkLTQ4YjAzMWI5NWU3NjwvSWQ+DQogIDxFbnRyaWVzPg0KICAgIDxFbnRyeT4NCiAgICAgIDxJZD41ZDZlZjY3My0xZmM2LTQzYzgtYjVkZC1jZmNlMGFkM2Q2MD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Q3NjMzNzQ3LTNhZTEtNDY5Ny05NzJiLTZmODhhMmIzMzVhYTwvUmVmZXJlbmNlSWQ+DQogICAgICA8WWVhck9ubHk+dHJ1ZTwvWWVhck9ubHk+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zog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6IDEpPC9UZXh0Pg0KICAgIDwvVGV4dFVuaXQ+DQogIDwvVGV4dFVuaXRzPg0KPC9QbGFjZWhvbGRlcj4=</w:instrText>
      </w:r>
      <w:r>
        <w:rPr>
          <w:rStyle w:val="Citation"/>
        </w:rPr>
        <w:fldChar w:fldCharType="separate"/>
      </w:r>
      <w:bookmarkStart w:id="218" w:name="_CTVP0014e8c3e6bfe0c4aaaa10d48b031b95e76"/>
      <w:r w:rsidR="0092006B">
        <w:rPr>
          <w:rStyle w:val="Citation"/>
        </w:rPr>
        <w:t>(2003: 1)</w:t>
      </w:r>
      <w:bookmarkEnd w:id="218"/>
      <w:r>
        <w:rPr>
          <w:rStyle w:val="Citation"/>
        </w:rPr>
        <w:fldChar w:fldCharType="end"/>
      </w:r>
      <w:r w:rsidRPr="00C109EA">
        <w:t xml:space="preserve"> remarks that the fact that Papuan Malay displays six of the eight features found in </w:t>
      </w:r>
      <w:r>
        <w:rPr>
          <w:rStyle w:val="Citation"/>
        </w:rPr>
        <w:fldChar w:fldCharType="begin"/>
      </w:r>
      <w:r>
        <w:rPr>
          <w:rStyle w:val="Citation"/>
        </w:rPr>
        <w:instrText>ADDIN CITAVI.PLACEHOLDER 7ca7b170-b2fb-4b7a-bbf8-ec6777abbd33 PFBsYWNlaG9sZGVyPg0KICA8QWRkSW5WZXJzaW9uPjUuMi4wLjg8L0FkZEluVmVyc2lvbj4NCiAgPElkPjdjYTdiMTcwLWIyZmItNGI3YS1iYmY4LWVjNjc3N2FiYmQzMzwvSWQ+DQogIDxFbnRyaWVzPg0KICAgIDxFbnRyeT4NCiAgICAgIDxJZD45N2RlYmY4OS1mNjRkLTRlYWQtYThjYy0wODNlZmRmNjNlN2Y8L0lkPg0KICAgICAgPE5vUGFyPnRydWU8L05vUGFyPg0KICAgICAgPFBlcnNvbk9ubHk+dHJ1ZTwvUGVyc29uT25seT4NCiAgICAgIDxSZWZlcmVuY2VJZD42NjRhN2VhZC01ZmE5LTQ3YTAtODVhMS1jNDJhNmZhOGQ1ZTI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QWRlbGFhciBhbmQgUHJlbnRpY2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lbGFhciBhbmQgUHJlbnRpY2U8L1RleHQ+DQogICAgPC9UZXh0VW5pdD4NCiAgPC9UZXh0VW5pdHM+DQo8L1BsYWNlaG9sZGVyPg==</w:instrText>
      </w:r>
      <w:r>
        <w:rPr>
          <w:rStyle w:val="Citation"/>
        </w:rPr>
        <w:fldChar w:fldCharType="separate"/>
      </w:r>
      <w:bookmarkStart w:id="219" w:name="_CTVP0017ca7b170b2fb4b7abbf8ec6777abbd33"/>
      <w:r w:rsidR="0092006B">
        <w:rPr>
          <w:rStyle w:val="Citation"/>
        </w:rPr>
        <w:t>Adelaar and Prentice</w:t>
      </w:r>
      <w:bookmarkEnd w:id="219"/>
      <w:r>
        <w:rPr>
          <w:rStyle w:val="Citation"/>
        </w:rPr>
        <w:fldChar w:fldCharType="end"/>
      </w:r>
      <w:r w:rsidRPr="00FB237B">
        <w:rPr>
          <w:rStyle w:val="Citation"/>
        </w:rPr>
        <w:t>’s</w:t>
      </w:r>
      <w:r w:rsidRPr="00513C8C">
        <w:rPr>
          <w:rStyle w:val="Citation"/>
        </w:rPr>
        <w:t xml:space="preserve"> </w:t>
      </w:r>
      <w:r>
        <w:rPr>
          <w:rStyle w:val="Citation"/>
        </w:rPr>
        <w:fldChar w:fldCharType="begin"/>
      </w:r>
      <w:r>
        <w:rPr>
          <w:rStyle w:val="Citation"/>
        </w:rPr>
        <w:instrText>ADDIN CITAVI.PLACEHOLDER a5a61c3c-677d-4d34-b0c9-9ba2a030c26f PFBsYWNlaG9sZGVyPg0KICA8QWRkSW5WZXJzaW9uPjUuMi4wLjg8L0FkZEluVmVyc2lvbj4NCiAgPElkPmE1YTYxYzNjLTY3N2QtNGQzNC1iMGM5LTliYTJhMDMwYzI2ZjwvSWQ+DQogIDxFbnRyaWVzPg0KICAgIDxFbnRyeT4NCiAgICAgIDxJZD5jOTYxMzE4ZC1kZTk0LTQyN2EtODQ1NS0yNWMzZWFjMTM3NWQ8L0lkPg0KICAgICAgPFJlZmVyZW5jZUlkPjY2NGE3ZWFkLTVmYTktNDdhMC04NWExLWM0MmE2ZmE4ZDVlM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ik8L1RleHQ+DQogICAgPC9UZXh0VW5pdD4NCiAgPC9UZXh0VW5pdHM+DQo8L1BsYWNlaG9sZGVyPg==</w:instrText>
      </w:r>
      <w:r>
        <w:rPr>
          <w:rStyle w:val="Citation"/>
        </w:rPr>
        <w:fldChar w:fldCharType="separate"/>
      </w:r>
      <w:bookmarkStart w:id="220" w:name="_CTVP001a5a61c3c677d4d34b0c99ba2a030c26f"/>
      <w:r w:rsidR="0092006B">
        <w:rPr>
          <w:rStyle w:val="Citation"/>
        </w:rPr>
        <w:t>(1996)</w:t>
      </w:r>
      <w:bookmarkEnd w:id="220"/>
      <w:r>
        <w:rPr>
          <w:rStyle w:val="Citation"/>
        </w:rPr>
        <w:fldChar w:fldCharType="end"/>
      </w:r>
      <w:r w:rsidRPr="00C109EA">
        <w:t xml:space="preserve"> </w:t>
      </w:r>
      <w:r w:rsidRPr="00C109EA">
        <w:rPr>
          <w:rStyle w:val="ChItalic"/>
        </w:rPr>
        <w:t>Pidgin Malay Derived</w:t>
      </w:r>
      <w:r w:rsidRPr="00C109EA">
        <w:t xml:space="preserve"> varieties does not prove the pidgin origins of this Malay variety. Due to areal influence these features may also have developed independently in non</w:t>
      </w:r>
      <w:r>
        <w:t>-</w:t>
      </w:r>
      <w:r w:rsidRPr="00C109EA">
        <w:t>pidgin or non</w:t>
      </w:r>
      <w:r>
        <w:t>-</w:t>
      </w:r>
      <w:r w:rsidRPr="00C109EA">
        <w:t xml:space="preserve">creole Malay varieties. In a later study on voice in Malay, </w:t>
      </w:r>
      <w:r>
        <w:rPr>
          <w:rStyle w:val="Citation"/>
        </w:rPr>
        <w:fldChar w:fldCharType="begin"/>
      </w:r>
      <w:r w:rsidR="003A5B20">
        <w:rPr>
          <w:rStyle w:val="Citation"/>
        </w:rPr>
        <w:instrText>ADDIN CITAVI.PLACEHOLDER d8d5d9ab-43bd-48e9-bbef-5a89e7f1a18f PFBsYWNlaG9sZGVyPg0KICA8QWRkSW5WZXJzaW9uPjUuMi4wLjg8L0FkZEluVmVyc2lvbj4NCiAgPElkPmQ4ZDVkOWFiLTQzYmQtNDhlOS1iYmVmLTVhODllN2YxYTE4ZjwvSWQ+DQogIDxFbnRyaWVzPg0KICAgIDxFbnRyeT4NCiAgICAgIDxJZD4wNDkzYjNmNy1hNTBiLTQyM2MtYTAwNy1hYTliNjRlNGQ1NTM8L0lkPg0KICAgICAgPE5vUGFyPnRydWU8L05vUGFyPg0KICAgICAgPFBlcnNvbk9ubHk+dHJ1ZTwvUGVyc29uT25seT4NCiAgICAgIDxSZWZlcmVuY2VJZD45YjdhMmIxMC02NDE5LTQxNWUtOTc3OC1iYjkyY2FhZjhjYmI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ub2h1ZTwvVGV4dD4NCiAgICA8L1RleHRVbml0Pg0KICA8L1RleHRVbml0cz4NCjwvUGxhY2Vob2xkZXI+</w:instrText>
      </w:r>
      <w:r>
        <w:rPr>
          <w:rStyle w:val="Citation"/>
        </w:rPr>
        <w:fldChar w:fldCharType="separate"/>
      </w:r>
      <w:bookmarkStart w:id="221" w:name="_CTVP001d8d5d9ab43bd48e9bbef5a89e7f1a18f"/>
      <w:r w:rsidR="0092006B">
        <w:rPr>
          <w:rStyle w:val="Citation"/>
        </w:rPr>
        <w:t>Donohue</w:t>
      </w:r>
      <w:bookmarkEnd w:id="221"/>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ba99fa88-778b-4ae4-a1d6-6e6640306cb1 PFBsYWNlaG9sZGVyPg0KICA8QWRkSW5WZXJzaW9uPjUuMi4wLjg8L0FkZEluVmVyc2lvbj4NCiAgPElkPmJhOTlmYTg4LTc3OGItNGFlNC1hMWQ2LTZlNjY0MDMwNmNiMTwvSWQ+DQogIDxFbnRyaWVzPg0KICAgIDxFbnRyeT4NCiAgICAgIDxJZD4yMjgzY2QwZC02MTZlLTRjZTQtYjZhOS03MTE5ZmFmYjRhMDQ8L0lkPg0KICAgICAgPFJlZmVyZW5jZUlkPjliN2EyYjEwLTY0MTktNDE1ZS05Nzc4LWJiOTJjYWFmOGNiYjwvUmVmZXJlbmNlSWQ+DQogICAgICA8WWVhck9ubHk+dHJ1ZTwvWWVhck9ubHk+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pPC9UZXh0Pg0KICAgIDwvVGV4dFVuaXQ+DQogIDwvVGV4dFVuaXRzPg0KPC9QbGFjZWhvbGRlcj4=</w:instrText>
      </w:r>
      <w:r>
        <w:rPr>
          <w:rStyle w:val="Citation"/>
        </w:rPr>
        <w:fldChar w:fldCharType="separate"/>
      </w:r>
      <w:bookmarkStart w:id="222" w:name="_CTVP001ba99fa88778b4ae4a1d66e6640306cb1"/>
      <w:r w:rsidR="0092006B">
        <w:rPr>
          <w:rStyle w:val="Citation"/>
        </w:rPr>
        <w:t>(2007a)</w:t>
      </w:r>
      <w:bookmarkEnd w:id="222"/>
      <w:r>
        <w:rPr>
          <w:rStyle w:val="Citation"/>
        </w:rPr>
        <w:fldChar w:fldCharType="end"/>
      </w:r>
      <w:r w:rsidRPr="00C109EA">
        <w:t xml:space="preserve"> takes a slightly different position in evaluating the contact which the Malay languages of eastern Indonesia had with non-Austronesian languages. He concludes this contact caused </w:t>
      </w:r>
      <w:r>
        <w:t>“</w:t>
      </w:r>
      <w:r w:rsidRPr="00C109EA">
        <w:t>some level of language assimilation</w:t>
      </w:r>
      <w:r>
        <w:t>”</w:t>
      </w:r>
      <w:r w:rsidRPr="00C109EA">
        <w:t xml:space="preserve"> and </w:t>
      </w:r>
      <w:r>
        <w:t>“</w:t>
      </w:r>
      <w:r w:rsidRPr="00C109EA">
        <w:t>language adaptation</w:t>
      </w:r>
      <w:r>
        <w:t>”</w:t>
      </w:r>
      <w:r w:rsidRPr="00C109EA">
        <w:t xml:space="preserve">, </w:t>
      </w:r>
      <w:r>
        <w:t xml:space="preserve">but </w:t>
      </w:r>
      <w:r w:rsidRPr="00C109EA">
        <w:t xml:space="preserve">he does not assert that this contact had to result in creolization </w:t>
      </w:r>
      <w:r>
        <w:rPr>
          <w:rStyle w:val="Citation"/>
        </w:rPr>
        <w:fldChar w:fldCharType="begin"/>
      </w:r>
      <w:r w:rsidR="003A5B20">
        <w:rPr>
          <w:rStyle w:val="Citation"/>
        </w:rPr>
        <w:instrText>ADDIN CITAVI.PLACEHOLDER 2614f187-fc24-4345-94e1-649a5c2ae5d1 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dhOiAxNDk2KTwvVGV4dD4NCiAgICA8L1RleHRVbml0Pg0KICA8L1RleHRVbml0cz4NCjwvUGxhY2Vob2xkZXI+</w:instrText>
      </w:r>
      <w:r>
        <w:rPr>
          <w:rStyle w:val="Citation"/>
        </w:rPr>
        <w:fldChar w:fldCharType="separate"/>
      </w:r>
      <w:bookmarkStart w:id="223" w:name="_CTVP0012614f187fc24434594e1649a5c2ae5d1"/>
      <w:r w:rsidR="0092006B">
        <w:rPr>
          <w:rStyle w:val="Citation"/>
        </w:rPr>
        <w:t>(2007a: 1496)</w:t>
      </w:r>
      <w:bookmarkEnd w:id="223"/>
      <w:r>
        <w:rPr>
          <w:rStyle w:val="Citation"/>
        </w:rPr>
        <w:fldChar w:fldCharType="end"/>
      </w:r>
      <w:r w:rsidRPr="00C109EA">
        <w:t xml:space="preserve">. In another 2007 publication on voice variation in Malay, </w:t>
      </w:r>
      <w:r>
        <w:rPr>
          <w:rStyle w:val="Citation"/>
        </w:rPr>
        <w:fldChar w:fldCharType="begin"/>
      </w:r>
      <w:r>
        <w:rPr>
          <w:rStyle w:val="Citation"/>
        </w:rPr>
        <w:instrText>ADDIN CITAVI.PLACEHOLDER 6e4995fa-c554-4fc0-a40c-94ea769eb1e4 PFBsYWNlaG9sZGVyPg0KICA8QWRkSW5WZXJzaW9uPjUuMi4wLjg8L0FkZEluVmVyc2lvbj4NCiAgPElkPjZlNDk5NWZhLWM1NTQtNGZjMC1hNDBjLTk0ZWE3NjllYjFlNDwvSWQ+DQogIDxFbnRyaWVzPg0KICAgIDxFbnRyeT4NCiAgICAgIDxJZD41MWMxMzM3OS0yZmY2LTRjOTYtOTY4MS0zYmUxMTMzNzlmZTc8L0lkPg0KICAgICAgPE5vUGFyPnRydWU8L05vUGFyPg0KICAgICAgPFBlcnNvbk9ubHk+dHJ1ZTwvUGVyc29uT25seT4NCiAgICAgIDxSZWZlcmVuY2VJZD4wZmI4NTg4Yi04ZDA4LTQwZDMtYTJiZi1kMDY1YWNmMDRmNWI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ub2h1ZTwvVGV4dD4NCiAgICA8L1RleHRVbml0Pg0KICA8L1RleHRVbml0cz4NCjwvUGxhY2Vob2xkZXI+</w:instrText>
      </w:r>
      <w:r>
        <w:rPr>
          <w:rStyle w:val="Citation"/>
        </w:rPr>
        <w:fldChar w:fldCharType="separate"/>
      </w:r>
      <w:bookmarkStart w:id="224" w:name="_CTVP0016e4995fac5544fc0a40c94ea769eb1e4"/>
      <w:r w:rsidR="0092006B">
        <w:rPr>
          <w:rStyle w:val="Citation"/>
        </w:rPr>
        <w:t>Donohue</w:t>
      </w:r>
      <w:bookmarkEnd w:id="224"/>
      <w:r>
        <w:rPr>
          <w:rStyle w:val="Citation"/>
        </w:rPr>
        <w:fldChar w:fldCharType="end"/>
      </w:r>
      <w:r w:rsidRPr="00513C8C">
        <w:rPr>
          <w:rStyle w:val="Citation"/>
        </w:rPr>
        <w:t xml:space="preserve"> </w:t>
      </w:r>
      <w:r>
        <w:rPr>
          <w:rStyle w:val="Citation"/>
        </w:rPr>
        <w:fldChar w:fldCharType="begin"/>
      </w:r>
      <w:r>
        <w:rPr>
          <w:rStyle w:val="Citation"/>
        </w:rPr>
        <w:instrText>ADDIN CITAVI.PLACEHOLDER f31d4bd7-7bda-4dab-8dfe-b3ecddd94685 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yZWFkLCAyMDA4LTAyLTE3PC9DdXN0b21GaWVsZDE+DQogICAgICAgIDxDdXN0b21GaWVsZDM+ZWxlY3Ryb25pYzwvQ3VzdG9tRmllbGQzPg0KICAgICAgICA8SWQ+MGZiODU4OGItOGQwOC00MGQzLWEyYmYtZDA2NWFjZjA0ZjVi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diOiA3Mik8L1RleHQ+DQogICAgPC9UZXh0VW5pdD4NCiAgPC9UZXh0VW5pdHM+DQo8L1BsYWNlaG9sZGVyPg==</w:instrText>
      </w:r>
      <w:r>
        <w:rPr>
          <w:rStyle w:val="Citation"/>
        </w:rPr>
        <w:fldChar w:fldCharType="separate"/>
      </w:r>
      <w:bookmarkStart w:id="225" w:name="_CTVP001f31d4bd77bda4dab8dfeb3ecddd94685"/>
      <w:r w:rsidR="0092006B">
        <w:rPr>
          <w:rStyle w:val="Citation"/>
        </w:rPr>
        <w:t>(2007b: 72)</w:t>
      </w:r>
      <w:bookmarkEnd w:id="225"/>
      <w:r>
        <w:rPr>
          <w:rStyle w:val="Citation"/>
        </w:rPr>
        <w:fldChar w:fldCharType="end"/>
      </w:r>
      <w:r w:rsidRPr="00C109EA">
        <w:t xml:space="preserve"> notes that those Malay varieties spoken in areas far away from their traditional homeland show characteristics not found in the inherited Malay varieties. Moreover, in some areas these </w:t>
      </w:r>
      <w:r>
        <w:t>“</w:t>
      </w:r>
      <w:r w:rsidRPr="00C109EA">
        <w:t>transplanted</w:t>
      </w:r>
      <w:r>
        <w:t>”</w:t>
      </w:r>
      <w:r w:rsidRPr="00C109EA">
        <w:t xml:space="preserve"> Malay varieties have undergone </w:t>
      </w:r>
      <w:r>
        <w:t>“</w:t>
      </w:r>
      <w:r w:rsidRPr="00C109EA">
        <w:t>extensive creolization</w:t>
      </w:r>
      <w:r>
        <w:t>”</w:t>
      </w:r>
      <w:r w:rsidRPr="00C109EA">
        <w:t xml:space="preserve">. Finally, in his 2011 study on the Melanesian influence on Papuan Malay verb and clause structure </w:t>
      </w:r>
      <w:r>
        <w:rPr>
          <w:rStyle w:val="Citation"/>
        </w:rPr>
        <w:fldChar w:fldCharType="begin"/>
      </w:r>
      <w:r>
        <w:rPr>
          <w:rStyle w:val="Citation"/>
        </w:rPr>
        <w:instrText>ADDIN CITAVI.PLACEHOLDER f162f2ee-7ba0-440a-9e4d-332c1287c7c1 PFBsYWNlaG9sZGVyPg0KICA8QWRkSW5WZXJzaW9uPjUuMi4wLjg8L0FkZEluVmVyc2lvbj4NCiAgPElkPmYxNjJmMmVlLTdiYTAtNDQwYS05ZTRkLTMzMmMxMjg3YzdjMTwvSWQ+DQogIDxFbnRyaWVzPg0KICAgIDxFbnRyeT4NCiAgICAgIDxJZD4yYWFkM2IwZC1kZGQ5LTRlYWItYTlmNC02N2EzMmU0MWNiMGI8L0lkPg0KICAgICAgPE5vUGFyPnRydWU8L05vUGFyPg0KICAgICAgPFBlcnNvbk9ubHk+dHJ1ZTwvUGVyc29uT25seT4NCiAgICAgIDxSZWZlcmVuY2VJZD5mOTllOGYyNS0yZTYyLTQ5MTktYTMxNS05MDE3ZThiNTFmOWU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8L1RleHQ+DQogICAgPC9UZXh0VW5pdD4NCiAgPC9UZXh0VW5pdHM+DQo8L1BsYWNlaG9sZGVyPg==</w:instrText>
      </w:r>
      <w:r>
        <w:rPr>
          <w:rStyle w:val="Citation"/>
        </w:rPr>
        <w:fldChar w:fldCharType="separate"/>
      </w:r>
      <w:bookmarkStart w:id="226" w:name="_CTVP001f162f2ee7ba0440a9e4d332c1287c7c1"/>
      <w:r w:rsidR="0092006B">
        <w:rPr>
          <w:rStyle w:val="Citation"/>
        </w:rPr>
        <w:t>Donohue</w:t>
      </w:r>
      <w:bookmarkEnd w:id="226"/>
      <w:r>
        <w:rPr>
          <w:rStyle w:val="Citation"/>
        </w:rPr>
        <w:fldChar w:fldCharType="end"/>
      </w:r>
      <w:r w:rsidRPr="00C109EA">
        <w:t xml:space="preserve"> refers to Papuan Malay as one of the </w:t>
      </w:r>
      <w:r>
        <w:t>“</w:t>
      </w:r>
      <w:r w:rsidRPr="00C109EA">
        <w:t xml:space="preserve">ill-defined </w:t>
      </w:r>
      <w:r>
        <w:t>‘</w:t>
      </w:r>
      <w:r w:rsidRPr="00C109EA">
        <w:t>eastern</w:t>
      </w:r>
      <w:r>
        <w:t>’</w:t>
      </w:r>
      <w:r w:rsidRPr="00C109EA">
        <w:t xml:space="preserve"> creoles</w:t>
      </w:r>
      <w:r>
        <w:t>”</w:t>
      </w:r>
      <w:r w:rsidRPr="00C109EA">
        <w:t xml:space="preserve"> spoken between New Guinea and Kupang. As such, it does not represent </w:t>
      </w:r>
      <w:r>
        <w:t>“</w:t>
      </w:r>
      <w:r w:rsidRPr="00C109EA">
        <w:t>an Austronesian speech tradition</w:t>
      </w:r>
      <w:r>
        <w:t>”,</w:t>
      </w:r>
      <w:r w:rsidRPr="00C109EA">
        <w:t xml:space="preserve"> with the exception of its lexicon </w:t>
      </w:r>
      <w:r>
        <w:rPr>
          <w:rStyle w:val="Citation"/>
        </w:rPr>
        <w:fldChar w:fldCharType="begin"/>
      </w:r>
      <w:r>
        <w:rPr>
          <w:rStyle w:val="Citation"/>
        </w:rPr>
        <w:instrText>ADDIN CITAVI.PLACEHOLDER fe595e88-06c3-47e0-9dfc-d6ab55a4cac0 PFBsYWNlaG9sZGVyPg0KICA8QWRkSW5WZXJzaW9uPjUuMi4wLjg8L0FkZEluVmVyc2lvbj4NCiAgPElkPmZlNTk1ZTg4LTA2YzMtNDdlMC05ZGZjLWQ2YWI1NWE0Y2FjMDwvSWQ+DQogIDxFbnRyaWVzPg0KICAgIDxFbnRyeT4NCiAgICAgIDxJZD4wMTQ2MTE5Yi02YjE0LTQxMDUtOWM0YS03Mjc3NTFjMmViMGY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5mOTllOGYyNS0yZTYyLTQ5MTktYTMxNS05MDE3ZThiNTFmOWU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6IDQzMyk8L1RleHQ+DQogICAgPC9UZXh0VW5pdD4NCiAgPC9UZXh0VW5pdHM+DQo8L1BsYWNlaG9sZGVyPg==</w:instrText>
      </w:r>
      <w:r>
        <w:rPr>
          <w:rStyle w:val="Citation"/>
        </w:rPr>
        <w:fldChar w:fldCharType="separate"/>
      </w:r>
      <w:bookmarkStart w:id="227" w:name="_CTVP001fe595e8806c347e09dfcd6ab55a4cac0"/>
      <w:r w:rsidR="0092006B">
        <w:rPr>
          <w:rStyle w:val="Citation"/>
        </w:rPr>
        <w:t>(2011: 433)</w:t>
      </w:r>
      <w:bookmarkEnd w:id="227"/>
      <w:r>
        <w:rPr>
          <w:rStyle w:val="Citation"/>
        </w:rPr>
        <w:fldChar w:fldCharType="end"/>
      </w:r>
      <w:r w:rsidRPr="00C109EA">
        <w:t>.</w:t>
      </w:r>
    </w:p>
    <w:p w14:paraId="1BD25DB9" w14:textId="5E326ECA" w:rsidR="00D974E6" w:rsidRDefault="00D974E6" w:rsidP="00D974E6">
      <w:pPr>
        <w:pStyle w:val="Body0505after"/>
      </w:pPr>
      <w:r w:rsidRPr="00C109EA">
        <w:t>In concluding this discussion about the creole versus non-creole status of Papuan Malay, the author agrees with those scholar</w:t>
      </w:r>
      <w:r>
        <w:t>s</w:t>
      </w:r>
      <w:r w:rsidRPr="00C109EA">
        <w:t xml:space="preserve"> who challenge the view that the eastern Malay varieties are creolized languages. More</w:t>
      </w:r>
      <w:r>
        <w:t>over</w:t>
      </w:r>
      <w:r w:rsidRPr="00C109EA">
        <w:t xml:space="preserve">, the author agrees with </w:t>
      </w:r>
      <w:r>
        <w:rPr>
          <w:rStyle w:val="Citation"/>
        </w:rPr>
        <w:fldChar w:fldCharType="begin"/>
      </w:r>
      <w:r>
        <w:rPr>
          <w:rStyle w:val="Citation"/>
        </w:rPr>
        <w:instrText>ADDIN CITAVI.PLACEHOLDER c98ea840-0d22-4724-a4ba-e62ccd512f40 PFBsYWNlaG9sZGVyPg0KICA8QWRkSW5WZXJzaW9uPjUuMi4wLjg8L0FkZEluVmVyc2lvbj4NCiAgPElkPmM5OGVhODQwLTBkMjItNDcyNC1hNGJhLWU2MmNjZDUxMmY0MDwvSWQ+DQogIDxFbnRyaWVzPg0KICAgIDxFbnRyeT4NCiAgICAgIDxJZD43NDFlMTgzNS1iZDI4LTQzNTQtODVmYi03NTY1MTI5YWUxYzc8L0lkPg0KICAgICAgPE5vUGFyPnRydWU8L05vUGFyPg0KICAgICAgPFBlcnNvbk9ubHk+dHJ1ZTwvUGVyc29uT25seT4NCiAgICAgIDxSZWZlcmVuY2VJZD5kNTAwMjMyZi0xZmI4LTRlZWYtODI1OC05YTQxNDA5YTU0YWI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XNhbmc8L1RleHQ+DQogICAgPC9UZXh0VW5pdD4NCiAgPC9UZXh0VW5pdHM+DQo8L1BsYWNlaG9sZGVyPg==</w:instrText>
      </w:r>
      <w:r>
        <w:rPr>
          <w:rStyle w:val="Citation"/>
        </w:rPr>
        <w:fldChar w:fldCharType="separate"/>
      </w:r>
      <w:bookmarkStart w:id="228" w:name="_CTVP001c98ea8400d224724a4bae62ccd512f40"/>
      <w:r w:rsidR="0092006B">
        <w:rPr>
          <w:rStyle w:val="Citation"/>
        </w:rPr>
        <w:t>Bisang</w:t>
      </w:r>
      <w:bookmarkEnd w:id="228"/>
      <w:r>
        <w:rPr>
          <w:rStyle w:val="Citation"/>
        </w:rPr>
        <w:fldChar w:fldCharType="end"/>
      </w:r>
      <w:r w:rsidRPr="00513C8C">
        <w:rPr>
          <w:rStyle w:val="Citation"/>
        </w:rPr>
        <w:t xml:space="preserve"> </w:t>
      </w:r>
      <w:r>
        <w:rPr>
          <w:rStyle w:val="Citation"/>
        </w:rPr>
        <w:fldChar w:fldCharType="begin"/>
      </w:r>
      <w:r>
        <w:rPr>
          <w:rStyle w:val="Citation"/>
        </w:rPr>
        <w:instrText>ADDIN CITAVI.PLACEHOLDER 997c3047-5d6d-4ede-bf84-d4aa0127a489 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TogMzUsIDQzKTwvVGV4dD4NCiAgICA8L1RleHRVbml0Pg0KICA8L1RleHRVbml0cz4NCjwvUGxhY2Vob2xkZXI+</w:instrText>
      </w:r>
      <w:r>
        <w:rPr>
          <w:rStyle w:val="Citation"/>
        </w:rPr>
        <w:fldChar w:fldCharType="separate"/>
      </w:r>
      <w:bookmarkStart w:id="229" w:name="_CTVP001997c30475d6d4edebf84d4aa0127a489"/>
      <w:r w:rsidR="0092006B">
        <w:rPr>
          <w:rStyle w:val="Citation"/>
        </w:rPr>
        <w:t>(2009: 35, 43)</w:t>
      </w:r>
      <w:bookmarkEnd w:id="229"/>
      <w:r>
        <w:rPr>
          <w:rStyle w:val="Citation"/>
        </w:rPr>
        <w:fldChar w:fldCharType="end"/>
      </w:r>
      <w:r w:rsidRPr="00C109EA">
        <w:t>, who argues that complexity is not limited to the morphology or syntax of a language</w:t>
      </w:r>
      <w:r>
        <w:t xml:space="preserve">. Instead, complexity </w:t>
      </w:r>
      <w:r w:rsidRPr="00C109EA">
        <w:t xml:space="preserve">may instead be found in the pragmatic inferential system as applied to utterances in their discourse setting. Such </w:t>
      </w:r>
      <w:r w:rsidR="00B7093A">
        <w:t>“</w:t>
      </w:r>
      <w:r w:rsidRPr="00C109EA">
        <w:t>hidden complexity</w:t>
      </w:r>
      <w:r w:rsidR="00B7093A">
        <w:t>”</w:t>
      </w:r>
      <w:r w:rsidRPr="00C109EA">
        <w:t xml:space="preserve"> is certainly a pertinent trait of Papuan Malay, as</w:t>
      </w:r>
      <w:r>
        <w:t xml:space="preserve"> shown throughout this book. Two examples of hidden complexity are presented in </w:t>
      </w:r>
      <w:r>
        <w:fldChar w:fldCharType="begin"/>
      </w:r>
      <w:r>
        <w:instrText xml:space="preserve"> REF _Ref373925886 \h </w:instrText>
      </w:r>
      <w:r>
        <w:fldChar w:fldCharType="separate"/>
      </w:r>
      <w:r w:rsidR="00154D81" w:rsidRPr="00C109EA">
        <w:t>(</w:t>
      </w:r>
      <w:r w:rsidR="00154D81">
        <w:rPr>
          <w:noProof/>
        </w:rPr>
        <w:t>1</w:t>
      </w:r>
      <w:r w:rsidR="00154D81" w:rsidRPr="00C109EA">
        <w:t>)</w:t>
      </w:r>
      <w:r>
        <w:fldChar w:fldCharType="end"/>
      </w:r>
      <w:r>
        <w:t xml:space="preserve"> and </w:t>
      </w:r>
      <w:r>
        <w:fldChar w:fldCharType="begin"/>
      </w:r>
      <w:r>
        <w:instrText xml:space="preserve"> REF _Ref373925885 \h </w:instrText>
      </w:r>
      <w:r>
        <w:fldChar w:fldCharType="separate"/>
      </w:r>
      <w:r w:rsidR="00154D81" w:rsidRPr="00C109EA">
        <w:t>(</w:t>
      </w:r>
      <w:r w:rsidR="00154D81">
        <w:rPr>
          <w:noProof/>
        </w:rPr>
        <w:t>2</w:t>
      </w:r>
      <w:r w:rsidR="00154D81" w:rsidRPr="00C109EA">
        <w:t>)</w:t>
      </w:r>
      <w:r>
        <w:fldChar w:fldCharType="end"/>
      </w:r>
      <w:r>
        <w:t xml:space="preserve">. Due to the lack of morphosyntactic marking in Papuan Malay, a given construction can receive different readings, as illustrated in </w:t>
      </w:r>
      <w:r>
        <w:fldChar w:fldCharType="begin"/>
      </w:r>
      <w:r>
        <w:instrText xml:space="preserve"> REF _Ref373925886 \h </w:instrText>
      </w:r>
      <w:r>
        <w:fldChar w:fldCharType="separate"/>
      </w:r>
      <w:r w:rsidR="00154D81" w:rsidRPr="00C109EA">
        <w:t>(</w:t>
      </w:r>
      <w:r w:rsidR="00154D81">
        <w:rPr>
          <w:noProof/>
        </w:rPr>
        <w:t>1</w:t>
      </w:r>
      <w:r w:rsidR="00154D81" w:rsidRPr="00C109EA">
        <w:t>)</w:t>
      </w:r>
      <w:r>
        <w:fldChar w:fldCharType="end"/>
      </w:r>
      <w:r>
        <w:t xml:space="preserve">. Depending on the context, the </w:t>
      </w:r>
      <w:r w:rsidRPr="00860A06">
        <w:rPr>
          <w:rStyle w:val="ChItalBold"/>
        </w:rPr>
        <w:t>kalo … suda</w:t>
      </w:r>
      <w:r>
        <w:t xml:space="preserve"> </w:t>
      </w:r>
      <w:r w:rsidR="00B7093A">
        <w:t>‘</w:t>
      </w:r>
      <w:r>
        <w:t>when/if … already</w:t>
      </w:r>
      <w:r w:rsidR="00B7093A">
        <w:t>’</w:t>
      </w:r>
      <w:r>
        <w:t xml:space="preserve"> construction can receive a temporal or a counterfactual reading.</w:t>
      </w:r>
      <w:r>
        <w:rPr>
          <w:rStyle w:val="FootnoteReference"/>
          <w:sz w:val="18"/>
        </w:rPr>
        <w:footnoteReference w:id="5"/>
      </w:r>
      <w:r>
        <w:t xml:space="preserve"> Example </w:t>
      </w:r>
      <w:r>
        <w:fldChar w:fldCharType="begin"/>
      </w:r>
      <w:r>
        <w:instrText xml:space="preserve"> REF _Ref373925885 \h </w:instrText>
      </w:r>
      <w:r>
        <w:fldChar w:fldCharType="separate"/>
      </w:r>
      <w:r w:rsidR="00154D81" w:rsidRPr="00C109EA">
        <w:t>(</w:t>
      </w:r>
      <w:r w:rsidR="00154D81">
        <w:rPr>
          <w:noProof/>
        </w:rPr>
        <w:t>2</w:t>
      </w:r>
      <w:r w:rsidR="00154D81" w:rsidRPr="00C109EA">
        <w:t>)</w:t>
      </w:r>
      <w:r>
        <w:fldChar w:fldCharType="end"/>
      </w:r>
      <w:r>
        <w:t xml:space="preserve"> illustrates the pervasive use of elision</w:t>
      </w:r>
      <w:r w:rsidRPr="00F808E7">
        <w:t xml:space="preserve"> </w:t>
      </w:r>
      <w:r>
        <w:t xml:space="preserve">in Papuan Malay. Verbs </w:t>
      </w:r>
      <w:r>
        <w:lastRenderedPageBreak/>
        <w:t xml:space="preserve">allow but do not require core arguments. Therefore, core arguments are readily </w:t>
      </w:r>
      <w:r w:rsidRPr="000320EB">
        <w:t>elided when they are understood from the context</w:t>
      </w:r>
      <w:r>
        <w:t xml:space="preserve"> (</w:t>
      </w:r>
      <w:r w:rsidR="00B7093A">
        <w:t>“</w:t>
      </w:r>
      <w:r w:rsidRPr="00554D40">
        <w:t>Ø</w:t>
      </w:r>
      <w:r w:rsidR="00B7093A">
        <w:t>”</w:t>
      </w:r>
      <w:r>
        <w:t xml:space="preserve"> r</w:t>
      </w:r>
      <w:r>
        <w:rPr>
          <w:lang w:eastAsia="en-US"/>
        </w:rPr>
        <w:t xml:space="preserve">epresents the </w:t>
      </w:r>
      <w:r w:rsidRPr="006C65BE">
        <w:rPr>
          <w:lang w:eastAsia="en-US"/>
        </w:rPr>
        <w:t xml:space="preserve">omitted </w:t>
      </w:r>
      <w:r>
        <w:rPr>
          <w:lang w:eastAsia="en-US"/>
        </w:rPr>
        <w:t>arguments).</w:t>
      </w:r>
    </w:p>
    <w:p w14:paraId="70624D48" w14:textId="77777777" w:rsidR="00D974E6" w:rsidRDefault="00D974E6" w:rsidP="00D974E6">
      <w:pPr>
        <w:pStyle w:val="ExampleTitle"/>
      </w:pPr>
      <w:r>
        <w:t>Examples of hidden complexity</w:t>
      </w:r>
    </w:p>
    <w:tbl>
      <w:tblPr>
        <w:tblW w:w="6595" w:type="dxa"/>
        <w:tblCellMar>
          <w:left w:w="42" w:type="dxa"/>
          <w:right w:w="42" w:type="dxa"/>
        </w:tblCellMar>
        <w:tblLook w:val="01E0" w:firstRow="1" w:lastRow="1" w:firstColumn="1" w:lastColumn="1" w:noHBand="0" w:noVBand="0"/>
      </w:tblPr>
      <w:tblGrid>
        <w:gridCol w:w="709"/>
        <w:gridCol w:w="529"/>
        <w:gridCol w:w="111"/>
        <w:gridCol w:w="378"/>
        <w:gridCol w:w="773"/>
        <w:gridCol w:w="39"/>
        <w:gridCol w:w="490"/>
        <w:gridCol w:w="128"/>
        <w:gridCol w:w="456"/>
        <w:gridCol w:w="1134"/>
        <w:gridCol w:w="773"/>
        <w:gridCol w:w="513"/>
        <w:gridCol w:w="562"/>
      </w:tblGrid>
      <w:tr w:rsidR="00D974E6" w:rsidRPr="00317EEC" w14:paraId="6B45C3DF" w14:textId="77777777" w:rsidTr="00AC23C4">
        <w:tc>
          <w:tcPr>
            <w:tcW w:w="709" w:type="dxa"/>
            <w:shd w:val="clear" w:color="auto" w:fill="auto"/>
          </w:tcPr>
          <w:p w14:paraId="063BC383" w14:textId="77777777" w:rsidR="00D974E6" w:rsidRPr="00C109EA" w:rsidRDefault="00D974E6" w:rsidP="00985482">
            <w:pPr>
              <w:pStyle w:val="O0Nwnext"/>
            </w:pPr>
            <w:bookmarkStart w:id="230" w:name="_Ref419027796"/>
            <w:bookmarkStart w:id="231" w:name="_Ref373925886"/>
            <w:r w:rsidRPr="00C109EA">
              <w:t>(</w:t>
            </w:r>
            <w:fldSimple w:instr=" SEQ ( \* ARABIC \s 1 ">
              <w:r w:rsidR="00154D81">
                <w:rPr>
                  <w:noProof/>
                </w:rPr>
                <w:t>1</w:t>
              </w:r>
            </w:fldSimple>
            <w:bookmarkStart w:id="232" w:name="_Ref419027788"/>
            <w:bookmarkEnd w:id="230"/>
            <w:r w:rsidRPr="00C109EA">
              <w:t>)</w:t>
            </w:r>
            <w:bookmarkEnd w:id="231"/>
            <w:bookmarkEnd w:id="232"/>
          </w:p>
        </w:tc>
        <w:tc>
          <w:tcPr>
            <w:tcW w:w="529" w:type="dxa"/>
            <w:shd w:val="clear" w:color="auto" w:fill="auto"/>
          </w:tcPr>
          <w:p w14:paraId="3DC831E9" w14:textId="77777777" w:rsidR="00D974E6" w:rsidRPr="007F0DC4" w:rsidRDefault="00D974E6" w:rsidP="00985482">
            <w:pPr>
              <w:pStyle w:val="Text"/>
              <w:rPr>
                <w:rStyle w:val="ChBlueBold"/>
              </w:rPr>
            </w:pPr>
            <w:r w:rsidRPr="007F0DC4">
              <w:rPr>
                <w:rStyle w:val="ChBlueBold"/>
              </w:rPr>
              <w:t>kalo</w:t>
            </w:r>
          </w:p>
        </w:tc>
        <w:tc>
          <w:tcPr>
            <w:tcW w:w="489" w:type="dxa"/>
            <w:gridSpan w:val="2"/>
            <w:shd w:val="clear" w:color="auto" w:fill="auto"/>
          </w:tcPr>
          <w:p w14:paraId="442F8FC3" w14:textId="77777777" w:rsidR="00D974E6" w:rsidRPr="00CF35F3" w:rsidRDefault="00D974E6" w:rsidP="00985482">
            <w:pPr>
              <w:pStyle w:val="Text"/>
            </w:pPr>
            <w:r w:rsidRPr="00CF35F3">
              <w:t>de</w:t>
            </w:r>
          </w:p>
        </w:tc>
        <w:tc>
          <w:tcPr>
            <w:tcW w:w="773" w:type="dxa"/>
            <w:shd w:val="clear" w:color="auto" w:fill="auto"/>
          </w:tcPr>
          <w:p w14:paraId="6FAAF6B1" w14:textId="77777777" w:rsidR="00D974E6" w:rsidRPr="007F0DC4" w:rsidRDefault="00D974E6" w:rsidP="00985482">
            <w:pPr>
              <w:pStyle w:val="Text"/>
              <w:rPr>
                <w:rStyle w:val="ChBlueBold"/>
              </w:rPr>
            </w:pPr>
            <w:r w:rsidRPr="007F0DC4">
              <w:rPr>
                <w:rStyle w:val="ChBlueBold"/>
              </w:rPr>
              <w:t>suda</w:t>
            </w:r>
          </w:p>
        </w:tc>
        <w:tc>
          <w:tcPr>
            <w:tcW w:w="529" w:type="dxa"/>
            <w:gridSpan w:val="2"/>
            <w:shd w:val="clear" w:color="auto" w:fill="auto"/>
          </w:tcPr>
          <w:p w14:paraId="0CC6CFC0" w14:textId="77777777" w:rsidR="00D974E6" w:rsidRPr="00CF35F3" w:rsidRDefault="00D974E6" w:rsidP="00985482">
            <w:pPr>
              <w:pStyle w:val="Text"/>
            </w:pPr>
            <w:r w:rsidRPr="00CF35F3">
              <w:t>kas</w:t>
            </w:r>
            <w:r>
              <w:t>i</w:t>
            </w:r>
          </w:p>
        </w:tc>
        <w:tc>
          <w:tcPr>
            <w:tcW w:w="584" w:type="dxa"/>
            <w:gridSpan w:val="2"/>
            <w:shd w:val="clear" w:color="auto" w:fill="auto"/>
          </w:tcPr>
          <w:p w14:paraId="421CBE82" w14:textId="77777777" w:rsidR="00D974E6" w:rsidRPr="00CF35F3" w:rsidRDefault="00D974E6" w:rsidP="00985482">
            <w:pPr>
              <w:pStyle w:val="Text"/>
            </w:pPr>
            <w:r w:rsidRPr="00CF35F3">
              <w:t>ana</w:t>
            </w:r>
          </w:p>
        </w:tc>
        <w:tc>
          <w:tcPr>
            <w:tcW w:w="1134" w:type="dxa"/>
            <w:shd w:val="clear" w:color="auto" w:fill="auto"/>
          </w:tcPr>
          <w:p w14:paraId="63C55F2F" w14:textId="77777777" w:rsidR="00D974E6" w:rsidRPr="00CF35F3" w:rsidRDefault="00D974E6" w:rsidP="00985482">
            <w:pPr>
              <w:pStyle w:val="Text"/>
            </w:pPr>
            <w:r w:rsidRPr="00CF35F3">
              <w:t>prempuan</w:t>
            </w:r>
            <w:r>
              <w:t>g</w:t>
            </w:r>
            <w:r w:rsidRPr="00CF35F3">
              <w:t>,</w:t>
            </w:r>
          </w:p>
        </w:tc>
        <w:tc>
          <w:tcPr>
            <w:tcW w:w="773" w:type="dxa"/>
            <w:shd w:val="clear" w:color="auto" w:fill="auto"/>
          </w:tcPr>
          <w:p w14:paraId="25E185BD" w14:textId="77777777" w:rsidR="00D974E6" w:rsidRPr="00CF35F3" w:rsidRDefault="00D974E6" w:rsidP="00985482">
            <w:pPr>
              <w:pStyle w:val="Text"/>
            </w:pPr>
            <w:r>
              <w:t>suda</w:t>
            </w:r>
          </w:p>
        </w:tc>
        <w:tc>
          <w:tcPr>
            <w:tcW w:w="513" w:type="dxa"/>
            <w:shd w:val="clear" w:color="auto" w:fill="auto"/>
          </w:tcPr>
          <w:p w14:paraId="57D45A35" w14:textId="77777777" w:rsidR="00D974E6" w:rsidRPr="00CF35F3" w:rsidRDefault="00D974E6" w:rsidP="00985482">
            <w:pPr>
              <w:pStyle w:val="Text"/>
            </w:pPr>
            <w:r w:rsidRPr="00CF35F3">
              <w:t>tida</w:t>
            </w:r>
          </w:p>
        </w:tc>
        <w:tc>
          <w:tcPr>
            <w:tcW w:w="562" w:type="dxa"/>
            <w:shd w:val="clear" w:color="auto" w:fill="auto"/>
          </w:tcPr>
          <w:p w14:paraId="08958617" w14:textId="77777777" w:rsidR="00D974E6" w:rsidRPr="00CF35F3" w:rsidRDefault="00D974E6" w:rsidP="00985482">
            <w:pPr>
              <w:pStyle w:val="Text"/>
            </w:pPr>
            <w:r>
              <w:t>a</w:t>
            </w:r>
            <w:r w:rsidRPr="00CF35F3">
              <w:t>da</w:t>
            </w:r>
          </w:p>
        </w:tc>
      </w:tr>
      <w:tr w:rsidR="00D974E6" w:rsidRPr="00AC23C4" w14:paraId="7206B9D4" w14:textId="77777777" w:rsidTr="00AC23C4">
        <w:tc>
          <w:tcPr>
            <w:tcW w:w="709" w:type="dxa"/>
            <w:shd w:val="clear" w:color="auto" w:fill="auto"/>
          </w:tcPr>
          <w:p w14:paraId="6E781F98" w14:textId="77777777" w:rsidR="00D974E6" w:rsidRPr="00CF35F3" w:rsidRDefault="00D974E6" w:rsidP="00985482">
            <w:pPr>
              <w:pStyle w:val="GlossEng2ptafter"/>
            </w:pPr>
          </w:p>
        </w:tc>
        <w:tc>
          <w:tcPr>
            <w:tcW w:w="529" w:type="dxa"/>
            <w:shd w:val="clear" w:color="auto" w:fill="auto"/>
          </w:tcPr>
          <w:p w14:paraId="1161057B" w14:textId="77777777" w:rsidR="00D974E6" w:rsidRPr="00CF35F3" w:rsidRDefault="00D974E6" w:rsidP="00985482">
            <w:pPr>
              <w:pStyle w:val="GlossEng2ptafter"/>
            </w:pPr>
            <w:r w:rsidRPr="00CF35F3">
              <w:t>if</w:t>
            </w:r>
          </w:p>
        </w:tc>
        <w:tc>
          <w:tcPr>
            <w:tcW w:w="489" w:type="dxa"/>
            <w:gridSpan w:val="2"/>
            <w:shd w:val="clear" w:color="auto" w:fill="auto"/>
          </w:tcPr>
          <w:p w14:paraId="521BEB84" w14:textId="77777777" w:rsidR="00D974E6" w:rsidRPr="0099608C" w:rsidRDefault="00D974E6" w:rsidP="00985482">
            <w:pPr>
              <w:pStyle w:val="GlossEng2ptafter"/>
              <w:rPr>
                <w:rStyle w:val="ChSmallCaps"/>
              </w:rPr>
            </w:pPr>
            <w:r w:rsidRPr="0099608C">
              <w:rPr>
                <w:rStyle w:val="ChSmallCaps"/>
              </w:rPr>
              <w:t>3sg</w:t>
            </w:r>
          </w:p>
        </w:tc>
        <w:tc>
          <w:tcPr>
            <w:tcW w:w="773" w:type="dxa"/>
            <w:shd w:val="clear" w:color="auto" w:fill="auto"/>
          </w:tcPr>
          <w:p w14:paraId="14270AC3" w14:textId="77777777" w:rsidR="00D974E6" w:rsidRPr="00CF35F3" w:rsidRDefault="00D974E6" w:rsidP="00985482">
            <w:pPr>
              <w:pStyle w:val="GlossEng2ptafter"/>
            </w:pPr>
            <w:r w:rsidRPr="00CF35F3">
              <w:t>already</w:t>
            </w:r>
          </w:p>
        </w:tc>
        <w:tc>
          <w:tcPr>
            <w:tcW w:w="529" w:type="dxa"/>
            <w:gridSpan w:val="2"/>
            <w:shd w:val="clear" w:color="auto" w:fill="auto"/>
          </w:tcPr>
          <w:p w14:paraId="38D48C38" w14:textId="77777777" w:rsidR="00D974E6" w:rsidRPr="00CF35F3" w:rsidRDefault="00D974E6" w:rsidP="00985482">
            <w:pPr>
              <w:pStyle w:val="GlossEng2ptafter"/>
            </w:pPr>
            <w:r w:rsidRPr="00CF35F3">
              <w:t>give</w:t>
            </w:r>
          </w:p>
        </w:tc>
        <w:tc>
          <w:tcPr>
            <w:tcW w:w="584" w:type="dxa"/>
            <w:gridSpan w:val="2"/>
            <w:shd w:val="clear" w:color="auto" w:fill="auto"/>
          </w:tcPr>
          <w:p w14:paraId="4D140EB8" w14:textId="77777777" w:rsidR="00D974E6" w:rsidRPr="00CF35F3" w:rsidRDefault="00D974E6" w:rsidP="00985482">
            <w:pPr>
              <w:pStyle w:val="GlossEng2ptafter"/>
            </w:pPr>
            <w:r w:rsidRPr="00CF35F3">
              <w:t>child</w:t>
            </w:r>
          </w:p>
        </w:tc>
        <w:tc>
          <w:tcPr>
            <w:tcW w:w="1134" w:type="dxa"/>
            <w:shd w:val="clear" w:color="auto" w:fill="auto"/>
          </w:tcPr>
          <w:p w14:paraId="15858289" w14:textId="77777777" w:rsidR="00D974E6" w:rsidRPr="00CF35F3" w:rsidRDefault="00D974E6" w:rsidP="00985482">
            <w:pPr>
              <w:pStyle w:val="GlossEng2ptafter"/>
            </w:pPr>
            <w:r w:rsidRPr="00CF35F3">
              <w:t>woman</w:t>
            </w:r>
          </w:p>
        </w:tc>
        <w:tc>
          <w:tcPr>
            <w:tcW w:w="773" w:type="dxa"/>
            <w:shd w:val="clear" w:color="auto" w:fill="auto"/>
          </w:tcPr>
          <w:p w14:paraId="3DED8581" w14:textId="77777777" w:rsidR="00D974E6" w:rsidRPr="00CF35F3" w:rsidRDefault="00D974E6" w:rsidP="00985482">
            <w:pPr>
              <w:pStyle w:val="GlossEng2ptafter"/>
            </w:pPr>
            <w:r w:rsidRPr="00CF35F3">
              <w:t>already</w:t>
            </w:r>
          </w:p>
        </w:tc>
        <w:tc>
          <w:tcPr>
            <w:tcW w:w="513" w:type="dxa"/>
            <w:shd w:val="clear" w:color="auto" w:fill="auto"/>
          </w:tcPr>
          <w:p w14:paraId="5C27877E" w14:textId="77777777" w:rsidR="00D974E6" w:rsidRPr="0099608C" w:rsidRDefault="00D974E6" w:rsidP="00985482">
            <w:pPr>
              <w:pStyle w:val="GlossEng2ptafter"/>
              <w:rPr>
                <w:rStyle w:val="ChSmallCaps"/>
              </w:rPr>
            </w:pPr>
            <w:r w:rsidRPr="0099608C">
              <w:rPr>
                <w:rStyle w:val="ChSmallCaps"/>
              </w:rPr>
              <w:t>neg</w:t>
            </w:r>
          </w:p>
        </w:tc>
        <w:tc>
          <w:tcPr>
            <w:tcW w:w="562" w:type="dxa"/>
            <w:shd w:val="clear" w:color="auto" w:fill="auto"/>
          </w:tcPr>
          <w:p w14:paraId="7385E09C" w14:textId="77777777" w:rsidR="00D974E6" w:rsidRPr="00CF35F3" w:rsidRDefault="00D974E6" w:rsidP="00985482">
            <w:pPr>
              <w:pStyle w:val="GlossEng2ptafter"/>
            </w:pPr>
            <w:r w:rsidRPr="00CF35F3">
              <w:t>exist</w:t>
            </w:r>
          </w:p>
        </w:tc>
      </w:tr>
      <w:tr w:rsidR="00D974E6" w:rsidRPr="00CF35F3" w14:paraId="4FE19ABF" w14:textId="77777777" w:rsidTr="00AC23C4">
        <w:trPr>
          <w:gridAfter w:val="5"/>
          <w:wAfter w:w="3438" w:type="dxa"/>
        </w:trPr>
        <w:tc>
          <w:tcPr>
            <w:tcW w:w="709" w:type="dxa"/>
            <w:shd w:val="clear" w:color="auto" w:fill="auto"/>
          </w:tcPr>
          <w:p w14:paraId="0713EF48" w14:textId="77777777" w:rsidR="00D974E6" w:rsidRPr="00865E52" w:rsidRDefault="00D974E6" w:rsidP="00985482">
            <w:pPr>
              <w:pStyle w:val="O0Nwnext"/>
            </w:pPr>
          </w:p>
        </w:tc>
        <w:tc>
          <w:tcPr>
            <w:tcW w:w="640" w:type="dxa"/>
            <w:gridSpan w:val="2"/>
            <w:shd w:val="clear" w:color="auto" w:fill="auto"/>
          </w:tcPr>
          <w:p w14:paraId="22CF5AF9" w14:textId="77777777" w:rsidR="00D974E6" w:rsidRPr="00CF35F3" w:rsidRDefault="00D974E6" w:rsidP="00985482">
            <w:pPr>
              <w:pStyle w:val="Text"/>
            </w:pPr>
            <w:r w:rsidRPr="00CF35F3">
              <w:t>pran</w:t>
            </w:r>
            <w:r>
              <w:t>g</w:t>
            </w:r>
          </w:p>
        </w:tc>
        <w:tc>
          <w:tcPr>
            <w:tcW w:w="1190" w:type="dxa"/>
            <w:gridSpan w:val="3"/>
            <w:shd w:val="clear" w:color="auto" w:fill="auto"/>
          </w:tcPr>
          <w:p w14:paraId="07E1D6AE" w14:textId="77777777" w:rsidR="00D974E6" w:rsidRPr="00CF35F3" w:rsidRDefault="00D974E6" w:rsidP="00985482">
            <w:pPr>
              <w:pStyle w:val="Text"/>
            </w:pPr>
            <w:r w:rsidRPr="00CF35F3">
              <w:t>suku</w:t>
            </w:r>
          </w:p>
        </w:tc>
        <w:tc>
          <w:tcPr>
            <w:tcW w:w="618" w:type="dxa"/>
            <w:gridSpan w:val="2"/>
            <w:shd w:val="clear" w:color="auto" w:fill="auto"/>
          </w:tcPr>
          <w:p w14:paraId="7DF58AFA" w14:textId="77777777" w:rsidR="00D974E6" w:rsidRPr="00CF35F3" w:rsidRDefault="00D974E6" w:rsidP="00985482">
            <w:pPr>
              <w:pStyle w:val="Text"/>
            </w:pPr>
            <w:r w:rsidRPr="00CF35F3">
              <w:t>lagi</w:t>
            </w:r>
          </w:p>
        </w:tc>
      </w:tr>
      <w:tr w:rsidR="00D974E6" w:rsidRPr="00CF35F3" w14:paraId="141CB926" w14:textId="77777777" w:rsidTr="00AC23C4">
        <w:trPr>
          <w:gridAfter w:val="5"/>
          <w:wAfter w:w="3438" w:type="dxa"/>
        </w:trPr>
        <w:tc>
          <w:tcPr>
            <w:tcW w:w="709" w:type="dxa"/>
            <w:shd w:val="clear" w:color="auto" w:fill="auto"/>
          </w:tcPr>
          <w:p w14:paraId="1CFA6A08" w14:textId="77777777" w:rsidR="00D974E6" w:rsidRPr="00865E52" w:rsidRDefault="00D974E6" w:rsidP="00985482">
            <w:pPr>
              <w:pStyle w:val="GlossEng"/>
            </w:pPr>
          </w:p>
        </w:tc>
        <w:tc>
          <w:tcPr>
            <w:tcW w:w="640" w:type="dxa"/>
            <w:gridSpan w:val="2"/>
            <w:shd w:val="clear" w:color="auto" w:fill="auto"/>
          </w:tcPr>
          <w:p w14:paraId="4DC263D0" w14:textId="77777777" w:rsidR="00D974E6" w:rsidRPr="00CF35F3" w:rsidRDefault="00D974E6" w:rsidP="00985482">
            <w:pPr>
              <w:pStyle w:val="GlossEng"/>
            </w:pPr>
            <w:r w:rsidRPr="00CF35F3">
              <w:t>war</w:t>
            </w:r>
          </w:p>
        </w:tc>
        <w:tc>
          <w:tcPr>
            <w:tcW w:w="1190" w:type="dxa"/>
            <w:gridSpan w:val="3"/>
            <w:shd w:val="clear" w:color="auto" w:fill="auto"/>
          </w:tcPr>
          <w:p w14:paraId="357BF12A" w14:textId="77777777" w:rsidR="00D974E6" w:rsidRPr="00CF35F3" w:rsidRDefault="00D974E6" w:rsidP="00985482">
            <w:pPr>
              <w:pStyle w:val="GlossEng"/>
            </w:pPr>
            <w:r w:rsidRPr="00CF35F3">
              <w:t>ethnic.group</w:t>
            </w:r>
          </w:p>
        </w:tc>
        <w:tc>
          <w:tcPr>
            <w:tcW w:w="618" w:type="dxa"/>
            <w:gridSpan w:val="2"/>
            <w:shd w:val="clear" w:color="auto" w:fill="auto"/>
          </w:tcPr>
          <w:p w14:paraId="6EDFA07C" w14:textId="77777777" w:rsidR="00D974E6" w:rsidRPr="00CF35F3" w:rsidRDefault="00D974E6" w:rsidP="00985482">
            <w:pPr>
              <w:pStyle w:val="GlossEng"/>
            </w:pPr>
            <w:r w:rsidRPr="00CF35F3">
              <w:t>again</w:t>
            </w:r>
          </w:p>
        </w:tc>
      </w:tr>
    </w:tbl>
    <w:p w14:paraId="2CF7A346" w14:textId="57D1D64B" w:rsidR="00D974E6" w:rsidRPr="000957E6" w:rsidRDefault="00D974E6" w:rsidP="00D974E6">
      <w:pPr>
        <w:pStyle w:val="FreeTranslEng"/>
      </w:pPr>
      <w:r>
        <w:t>[About giving children to one</w:t>
      </w:r>
      <w:r w:rsidR="00B7093A">
        <w:t>’</w:t>
      </w:r>
      <w:r>
        <w:t>s enemy:]</w:t>
      </w:r>
      <w:r>
        <w:br/>
        <w:t xml:space="preserve">Temporal reading: </w:t>
      </w:r>
      <w:r w:rsidR="00B7093A">
        <w:t>‘</w:t>
      </w:r>
      <w:r w:rsidRPr="007F0DC4">
        <w:rPr>
          <w:rStyle w:val="ChBlueBold"/>
        </w:rPr>
        <w:t>once</w:t>
      </w:r>
      <w:r w:rsidRPr="0062042E">
        <w:t xml:space="preserve"> she has given (her) daughter (to the other group), there will be no more ethnic war</w:t>
      </w:r>
      <w:r w:rsidR="00B7093A">
        <w:t>’</w:t>
      </w:r>
      <w:r w:rsidRPr="0062042E">
        <w:br/>
        <w:t xml:space="preserve">Counterfactual reading: </w:t>
      </w:r>
      <w:r w:rsidR="00B7093A">
        <w:t>‘</w:t>
      </w:r>
      <w:r w:rsidRPr="007F0DC4">
        <w:rPr>
          <w:rStyle w:val="ChBlueBold"/>
        </w:rPr>
        <w:t>if</w:t>
      </w:r>
      <w:r w:rsidRPr="0062042E">
        <w:t xml:space="preserve"> she </w:t>
      </w:r>
      <w:r w:rsidRPr="007F0DC4">
        <w:rPr>
          <w:rStyle w:val="ChBlueBold"/>
        </w:rPr>
        <w:t>had</w:t>
      </w:r>
      <w:r w:rsidRPr="0062042E">
        <w:t xml:space="preserve"> given (her) daughter (to the other group), there would</w:t>
      </w:r>
      <w:r>
        <w:t xml:space="preserve"> have been no more ethnic war</w:t>
      </w:r>
      <w:r w:rsidR="00B7093A">
        <w:t>’</w:t>
      </w:r>
      <w:r>
        <w:t xml:space="preserve"> </w:t>
      </w:r>
      <w:r w:rsidRPr="00821D62">
        <w:rPr>
          <w:rStyle w:val="ExampleSource"/>
        </w:rPr>
        <w:t>[081006-027-CvEx.0012]</w:t>
      </w:r>
    </w:p>
    <w:tbl>
      <w:tblPr>
        <w:tblW w:w="6651" w:type="dxa"/>
        <w:tblCellMar>
          <w:left w:w="42" w:type="dxa"/>
          <w:right w:w="42" w:type="dxa"/>
        </w:tblCellMar>
        <w:tblLook w:val="01E0" w:firstRow="1" w:lastRow="1" w:firstColumn="1" w:lastColumn="1" w:noHBand="0" w:noVBand="0"/>
      </w:tblPr>
      <w:tblGrid>
        <w:gridCol w:w="704"/>
        <w:gridCol w:w="285"/>
        <w:gridCol w:w="55"/>
        <w:gridCol w:w="283"/>
        <w:gridCol w:w="183"/>
        <w:gridCol w:w="196"/>
        <w:gridCol w:w="389"/>
        <w:gridCol w:w="37"/>
        <w:gridCol w:w="376"/>
        <w:gridCol w:w="401"/>
        <w:gridCol w:w="66"/>
        <w:gridCol w:w="218"/>
        <w:gridCol w:w="71"/>
        <w:gridCol w:w="615"/>
        <w:gridCol w:w="82"/>
        <w:gridCol w:w="274"/>
        <w:gridCol w:w="274"/>
        <w:gridCol w:w="56"/>
        <w:gridCol w:w="148"/>
        <w:gridCol w:w="428"/>
        <w:gridCol w:w="289"/>
        <w:gridCol w:w="150"/>
        <w:gridCol w:w="39"/>
        <w:gridCol w:w="265"/>
        <w:gridCol w:w="6"/>
        <w:gridCol w:w="278"/>
        <w:gridCol w:w="198"/>
        <w:gridCol w:w="86"/>
        <w:gridCol w:w="199"/>
      </w:tblGrid>
      <w:tr w:rsidR="00D974E6" w:rsidRPr="00317EEC" w14:paraId="4BF549BF" w14:textId="77777777" w:rsidTr="003A181B">
        <w:trPr>
          <w:gridAfter w:val="2"/>
          <w:wAfter w:w="285" w:type="dxa"/>
        </w:trPr>
        <w:tc>
          <w:tcPr>
            <w:tcW w:w="704" w:type="dxa"/>
            <w:shd w:val="clear" w:color="auto" w:fill="auto"/>
          </w:tcPr>
          <w:p w14:paraId="333F7E4F" w14:textId="77777777" w:rsidR="00D974E6" w:rsidRPr="00C109EA" w:rsidRDefault="00D974E6" w:rsidP="00985482">
            <w:pPr>
              <w:pStyle w:val="O0Nwnext"/>
            </w:pPr>
            <w:bookmarkStart w:id="233" w:name="_Ref373925885"/>
            <w:r w:rsidRPr="00C109EA">
              <w:t>(</w:t>
            </w:r>
            <w:fldSimple w:instr=" SEQ ( \* ARABIC \s 1 ">
              <w:r w:rsidR="00154D81">
                <w:rPr>
                  <w:noProof/>
                </w:rPr>
                <w:t>2</w:t>
              </w:r>
            </w:fldSimple>
            <w:r w:rsidRPr="00C109EA">
              <w:t>)</w:t>
            </w:r>
            <w:bookmarkEnd w:id="233"/>
          </w:p>
        </w:tc>
        <w:tc>
          <w:tcPr>
            <w:tcW w:w="285" w:type="dxa"/>
            <w:shd w:val="clear" w:color="auto" w:fill="auto"/>
          </w:tcPr>
          <w:p w14:paraId="25DD7A49" w14:textId="77777777" w:rsidR="00D974E6" w:rsidRPr="008F5DD8" w:rsidRDefault="00D974E6" w:rsidP="00985482">
            <w:pPr>
              <w:pStyle w:val="Text"/>
            </w:pPr>
            <w:r>
              <w:t>…</w:t>
            </w:r>
          </w:p>
        </w:tc>
        <w:tc>
          <w:tcPr>
            <w:tcW w:w="717" w:type="dxa"/>
            <w:gridSpan w:val="4"/>
            <w:shd w:val="clear" w:color="auto" w:fill="auto"/>
          </w:tcPr>
          <w:p w14:paraId="3CA91757" w14:textId="77777777" w:rsidR="00D974E6" w:rsidRPr="008F5DD8" w:rsidRDefault="00D974E6" w:rsidP="00985482">
            <w:pPr>
              <w:pStyle w:val="Text"/>
            </w:pPr>
            <w:r>
              <w:t>karn</w:t>
            </w:r>
            <w:r w:rsidRPr="008F5DD8">
              <w:t>a</w:t>
            </w:r>
          </w:p>
        </w:tc>
        <w:tc>
          <w:tcPr>
            <w:tcW w:w="389" w:type="dxa"/>
            <w:shd w:val="clear" w:color="auto" w:fill="auto"/>
          </w:tcPr>
          <w:p w14:paraId="3DF12FC2" w14:textId="77777777" w:rsidR="00D974E6" w:rsidRPr="008F5DD8" w:rsidRDefault="00D974E6" w:rsidP="00985482">
            <w:pPr>
              <w:pStyle w:val="Text"/>
            </w:pPr>
            <w:r w:rsidRPr="008F5DD8">
              <w:t>de</w:t>
            </w:r>
          </w:p>
        </w:tc>
        <w:tc>
          <w:tcPr>
            <w:tcW w:w="413" w:type="dxa"/>
            <w:gridSpan w:val="2"/>
            <w:shd w:val="clear" w:color="auto" w:fill="auto"/>
          </w:tcPr>
          <w:p w14:paraId="68C2066E" w14:textId="77777777" w:rsidR="00D974E6" w:rsidRPr="008F5DD8" w:rsidRDefault="00D974E6" w:rsidP="00985482">
            <w:pPr>
              <w:pStyle w:val="Text"/>
            </w:pPr>
            <w:r w:rsidRPr="008F5DD8">
              <w:t>tida</w:t>
            </w:r>
          </w:p>
        </w:tc>
        <w:tc>
          <w:tcPr>
            <w:tcW w:w="756" w:type="dxa"/>
            <w:gridSpan w:val="4"/>
            <w:shd w:val="clear" w:color="auto" w:fill="auto"/>
          </w:tcPr>
          <w:p w14:paraId="767DABCF" w14:textId="77777777" w:rsidR="00D974E6" w:rsidRPr="008F5DD8" w:rsidRDefault="00D974E6" w:rsidP="00985482">
            <w:pPr>
              <w:pStyle w:val="Text"/>
            </w:pPr>
            <w:r w:rsidRPr="008F5DD8">
              <w:t>bisa</w:t>
            </w:r>
          </w:p>
        </w:tc>
        <w:tc>
          <w:tcPr>
            <w:tcW w:w="615" w:type="dxa"/>
            <w:shd w:val="clear" w:color="auto" w:fill="auto"/>
          </w:tcPr>
          <w:p w14:paraId="4E351C15" w14:textId="77777777" w:rsidR="00D974E6" w:rsidRPr="008F5DD8" w:rsidRDefault="00D974E6" w:rsidP="00985482">
            <w:pPr>
              <w:pStyle w:val="Text"/>
            </w:pPr>
            <w:r w:rsidRPr="008F5DD8">
              <w:t>bicara</w:t>
            </w:r>
          </w:p>
        </w:tc>
        <w:tc>
          <w:tcPr>
            <w:tcW w:w="834" w:type="dxa"/>
            <w:gridSpan w:val="5"/>
            <w:shd w:val="clear" w:color="auto" w:fill="auto"/>
          </w:tcPr>
          <w:p w14:paraId="66834371" w14:textId="77777777" w:rsidR="00D974E6" w:rsidRPr="008F5DD8" w:rsidRDefault="00D974E6" w:rsidP="00985482">
            <w:pPr>
              <w:pStyle w:val="Text"/>
            </w:pPr>
            <w:r w:rsidRPr="008F5DD8">
              <w:t>ba</w:t>
            </w:r>
            <w:r>
              <w:t>h</w:t>
            </w:r>
            <w:r w:rsidRPr="008F5DD8">
              <w:t>asa,</w:t>
            </w:r>
          </w:p>
        </w:tc>
        <w:tc>
          <w:tcPr>
            <w:tcW w:w="906" w:type="dxa"/>
            <w:gridSpan w:val="4"/>
            <w:shd w:val="clear" w:color="auto" w:fill="auto"/>
          </w:tcPr>
          <w:p w14:paraId="54BF42E1" w14:textId="77777777" w:rsidR="00D974E6" w:rsidRPr="008F5DD8" w:rsidRDefault="00D974E6" w:rsidP="00985482">
            <w:pPr>
              <w:pStyle w:val="Text"/>
            </w:pPr>
            <w:r w:rsidRPr="008F5DD8">
              <w:t>maka</w:t>
            </w:r>
          </w:p>
        </w:tc>
        <w:tc>
          <w:tcPr>
            <w:tcW w:w="271" w:type="dxa"/>
            <w:gridSpan w:val="2"/>
            <w:shd w:val="clear" w:color="auto" w:fill="auto"/>
          </w:tcPr>
          <w:p w14:paraId="4875A31B" w14:textId="77777777" w:rsidR="00D974E6" w:rsidRPr="009766A2" w:rsidRDefault="00D974E6" w:rsidP="00985482">
            <w:pPr>
              <w:pStyle w:val="Text"/>
              <w:rPr>
                <w:rStyle w:val="ChBlueBold"/>
              </w:rPr>
            </w:pPr>
            <w:r w:rsidRPr="009766A2">
              <w:rPr>
                <w:rStyle w:val="ChBlueBold"/>
              </w:rPr>
              <w:t>Ø</w:t>
            </w:r>
          </w:p>
        </w:tc>
        <w:tc>
          <w:tcPr>
            <w:tcW w:w="476" w:type="dxa"/>
            <w:gridSpan w:val="2"/>
            <w:shd w:val="clear" w:color="auto" w:fill="auto"/>
          </w:tcPr>
          <w:p w14:paraId="63FF15D4" w14:textId="77777777" w:rsidR="00D974E6" w:rsidRPr="008F5DD8" w:rsidRDefault="00D974E6" w:rsidP="00985482">
            <w:pPr>
              <w:pStyle w:val="Text"/>
            </w:pPr>
            <w:r w:rsidRPr="008F5DD8">
              <w:t>pake</w:t>
            </w:r>
          </w:p>
        </w:tc>
      </w:tr>
      <w:tr w:rsidR="00D974E6" w:rsidRPr="00AC23C4" w14:paraId="507ABE98" w14:textId="77777777" w:rsidTr="003A181B">
        <w:trPr>
          <w:gridAfter w:val="2"/>
          <w:wAfter w:w="285" w:type="dxa"/>
        </w:trPr>
        <w:tc>
          <w:tcPr>
            <w:tcW w:w="704" w:type="dxa"/>
            <w:shd w:val="clear" w:color="auto" w:fill="auto"/>
          </w:tcPr>
          <w:p w14:paraId="1C1AF529" w14:textId="77777777" w:rsidR="00D974E6" w:rsidRPr="009766A2" w:rsidRDefault="00D974E6" w:rsidP="00985482">
            <w:pPr>
              <w:pStyle w:val="GlossEng2ptafter"/>
            </w:pPr>
          </w:p>
        </w:tc>
        <w:tc>
          <w:tcPr>
            <w:tcW w:w="285" w:type="dxa"/>
            <w:shd w:val="clear" w:color="auto" w:fill="auto"/>
          </w:tcPr>
          <w:p w14:paraId="513BF864" w14:textId="77777777" w:rsidR="00D974E6" w:rsidRPr="008F5DD8" w:rsidRDefault="00D974E6" w:rsidP="00985482">
            <w:pPr>
              <w:pStyle w:val="GlossEng2ptafter"/>
            </w:pPr>
          </w:p>
        </w:tc>
        <w:tc>
          <w:tcPr>
            <w:tcW w:w="717" w:type="dxa"/>
            <w:gridSpan w:val="4"/>
            <w:shd w:val="clear" w:color="auto" w:fill="auto"/>
          </w:tcPr>
          <w:p w14:paraId="04B4EDA6" w14:textId="77777777" w:rsidR="00D974E6" w:rsidRPr="008F5DD8" w:rsidRDefault="00D974E6" w:rsidP="00985482">
            <w:pPr>
              <w:pStyle w:val="GlossEng2ptafter"/>
            </w:pPr>
            <w:r w:rsidRPr="008F5DD8">
              <w:t>because</w:t>
            </w:r>
          </w:p>
        </w:tc>
        <w:tc>
          <w:tcPr>
            <w:tcW w:w="389" w:type="dxa"/>
            <w:shd w:val="clear" w:color="auto" w:fill="auto"/>
          </w:tcPr>
          <w:p w14:paraId="2C0D9A33" w14:textId="77777777" w:rsidR="00D974E6" w:rsidRPr="0099608C" w:rsidRDefault="00D974E6" w:rsidP="00985482">
            <w:pPr>
              <w:pStyle w:val="GlossEng2ptafter"/>
              <w:rPr>
                <w:rStyle w:val="ChSmallCaps"/>
              </w:rPr>
            </w:pPr>
            <w:r w:rsidRPr="0099608C">
              <w:rPr>
                <w:rStyle w:val="ChSmallCaps"/>
              </w:rPr>
              <w:t>3sg</w:t>
            </w:r>
          </w:p>
        </w:tc>
        <w:tc>
          <w:tcPr>
            <w:tcW w:w="413" w:type="dxa"/>
            <w:gridSpan w:val="2"/>
            <w:shd w:val="clear" w:color="auto" w:fill="auto"/>
          </w:tcPr>
          <w:p w14:paraId="20E16667" w14:textId="77777777" w:rsidR="00D974E6" w:rsidRPr="0099608C" w:rsidRDefault="00D974E6" w:rsidP="00985482">
            <w:pPr>
              <w:pStyle w:val="GlossEng2ptafter"/>
              <w:rPr>
                <w:rStyle w:val="ChSmallCaps"/>
              </w:rPr>
            </w:pPr>
            <w:r w:rsidRPr="0099608C">
              <w:rPr>
                <w:rStyle w:val="ChSmallCaps"/>
              </w:rPr>
              <w:t>neg</w:t>
            </w:r>
          </w:p>
        </w:tc>
        <w:tc>
          <w:tcPr>
            <w:tcW w:w="756" w:type="dxa"/>
            <w:gridSpan w:val="4"/>
            <w:shd w:val="clear" w:color="auto" w:fill="auto"/>
          </w:tcPr>
          <w:p w14:paraId="02224906" w14:textId="11E4FDE4" w:rsidR="00D974E6" w:rsidRPr="008F5DD8" w:rsidRDefault="00D974E6" w:rsidP="003A181B">
            <w:pPr>
              <w:pStyle w:val="GlossEng2ptafter"/>
            </w:pPr>
            <w:r>
              <w:t>be.</w:t>
            </w:r>
            <w:r w:rsidRPr="008F5DD8">
              <w:t>able</w:t>
            </w:r>
          </w:p>
        </w:tc>
        <w:tc>
          <w:tcPr>
            <w:tcW w:w="615" w:type="dxa"/>
            <w:shd w:val="clear" w:color="auto" w:fill="auto"/>
          </w:tcPr>
          <w:p w14:paraId="78582938" w14:textId="77777777" w:rsidR="00D974E6" w:rsidRPr="008F5DD8" w:rsidRDefault="00D974E6" w:rsidP="00985482">
            <w:pPr>
              <w:pStyle w:val="GlossEng2ptafter"/>
            </w:pPr>
            <w:r w:rsidRPr="008F5DD8">
              <w:t>speak</w:t>
            </w:r>
          </w:p>
        </w:tc>
        <w:tc>
          <w:tcPr>
            <w:tcW w:w="834" w:type="dxa"/>
            <w:gridSpan w:val="5"/>
            <w:shd w:val="clear" w:color="auto" w:fill="auto"/>
          </w:tcPr>
          <w:p w14:paraId="69323278" w14:textId="77777777" w:rsidR="00D974E6" w:rsidRPr="008F5DD8" w:rsidRDefault="00D974E6" w:rsidP="00985482">
            <w:pPr>
              <w:pStyle w:val="GlossEng2ptafter"/>
            </w:pPr>
            <w:r w:rsidRPr="008F5DD8">
              <w:t>language</w:t>
            </w:r>
          </w:p>
        </w:tc>
        <w:tc>
          <w:tcPr>
            <w:tcW w:w="906" w:type="dxa"/>
            <w:gridSpan w:val="4"/>
            <w:shd w:val="clear" w:color="auto" w:fill="auto"/>
          </w:tcPr>
          <w:p w14:paraId="45C7105E" w14:textId="77777777" w:rsidR="00D974E6" w:rsidRPr="008F5DD8" w:rsidRDefault="00D974E6" w:rsidP="00985482">
            <w:pPr>
              <w:pStyle w:val="GlossEng2ptafter"/>
            </w:pPr>
            <w:r w:rsidRPr="008F5DD8">
              <w:t>therefore</w:t>
            </w:r>
          </w:p>
        </w:tc>
        <w:tc>
          <w:tcPr>
            <w:tcW w:w="271" w:type="dxa"/>
            <w:gridSpan w:val="2"/>
            <w:shd w:val="clear" w:color="auto" w:fill="auto"/>
          </w:tcPr>
          <w:p w14:paraId="00CBB9C6" w14:textId="77777777" w:rsidR="00D974E6" w:rsidRPr="008F5DD8" w:rsidRDefault="00D974E6" w:rsidP="00985482">
            <w:pPr>
              <w:pStyle w:val="GlossEng2ptafter"/>
            </w:pPr>
          </w:p>
        </w:tc>
        <w:tc>
          <w:tcPr>
            <w:tcW w:w="476" w:type="dxa"/>
            <w:gridSpan w:val="2"/>
            <w:shd w:val="clear" w:color="auto" w:fill="auto"/>
          </w:tcPr>
          <w:p w14:paraId="22A28951" w14:textId="77777777" w:rsidR="00D974E6" w:rsidRPr="008F5DD8" w:rsidRDefault="00D974E6" w:rsidP="00985482">
            <w:pPr>
              <w:pStyle w:val="GlossEng2ptafter"/>
            </w:pPr>
            <w:r w:rsidRPr="008F5DD8">
              <w:t>use</w:t>
            </w:r>
          </w:p>
        </w:tc>
      </w:tr>
      <w:tr w:rsidR="00D974E6" w:rsidRPr="00317EEC" w14:paraId="26237B19" w14:textId="77777777" w:rsidTr="00AC23C4">
        <w:tc>
          <w:tcPr>
            <w:tcW w:w="704" w:type="dxa"/>
            <w:shd w:val="clear" w:color="auto" w:fill="auto"/>
          </w:tcPr>
          <w:p w14:paraId="0FEEAE37" w14:textId="77777777" w:rsidR="00D974E6" w:rsidRPr="009766A2" w:rsidRDefault="00D974E6" w:rsidP="00985482">
            <w:pPr>
              <w:pStyle w:val="O0Nwnext"/>
            </w:pPr>
          </w:p>
        </w:tc>
        <w:tc>
          <w:tcPr>
            <w:tcW w:w="806" w:type="dxa"/>
            <w:gridSpan w:val="4"/>
            <w:shd w:val="clear" w:color="auto" w:fill="auto"/>
          </w:tcPr>
          <w:p w14:paraId="529E3FCF" w14:textId="77777777" w:rsidR="00D974E6" w:rsidRPr="008F5DD8" w:rsidRDefault="00D974E6" w:rsidP="00985482">
            <w:pPr>
              <w:pStyle w:val="Text"/>
            </w:pPr>
            <w:r w:rsidRPr="008F5DD8">
              <w:t>ba</w:t>
            </w:r>
            <w:r>
              <w:t>has</w:t>
            </w:r>
            <w:r w:rsidRPr="008F5DD8">
              <w:t>a</w:t>
            </w:r>
          </w:p>
        </w:tc>
        <w:tc>
          <w:tcPr>
            <w:tcW w:w="622" w:type="dxa"/>
            <w:gridSpan w:val="3"/>
            <w:shd w:val="clear" w:color="auto" w:fill="auto"/>
          </w:tcPr>
          <w:p w14:paraId="1C02BB26" w14:textId="77777777" w:rsidR="00D974E6" w:rsidRPr="008F5DD8" w:rsidRDefault="00D974E6" w:rsidP="00985482">
            <w:pPr>
              <w:pStyle w:val="Text"/>
            </w:pPr>
            <w:r w:rsidRPr="008F5DD8">
              <w:t>ora</w:t>
            </w:r>
            <w:r>
              <w:t>ng</w:t>
            </w:r>
          </w:p>
        </w:tc>
        <w:tc>
          <w:tcPr>
            <w:tcW w:w="777" w:type="dxa"/>
            <w:gridSpan w:val="2"/>
            <w:shd w:val="clear" w:color="auto" w:fill="auto"/>
          </w:tcPr>
          <w:p w14:paraId="2FD25734" w14:textId="77777777" w:rsidR="00D974E6" w:rsidRPr="008F5DD8" w:rsidRDefault="00D974E6" w:rsidP="00985482">
            <w:pPr>
              <w:pStyle w:val="Text"/>
            </w:pPr>
            <w:r w:rsidRPr="008F5DD8">
              <w:t>bisu,</w:t>
            </w:r>
          </w:p>
        </w:tc>
        <w:tc>
          <w:tcPr>
            <w:tcW w:w="284" w:type="dxa"/>
            <w:gridSpan w:val="2"/>
            <w:shd w:val="clear" w:color="auto" w:fill="auto"/>
          </w:tcPr>
          <w:p w14:paraId="33683AC9" w14:textId="77777777" w:rsidR="00D974E6" w:rsidRPr="008F5DD8" w:rsidRDefault="00D974E6" w:rsidP="00985482">
            <w:pPr>
              <w:pStyle w:val="Text"/>
            </w:pPr>
            <w:r>
              <w:t>…</w:t>
            </w:r>
          </w:p>
        </w:tc>
        <w:tc>
          <w:tcPr>
            <w:tcW w:w="768" w:type="dxa"/>
            <w:gridSpan w:val="3"/>
            <w:shd w:val="clear" w:color="auto" w:fill="auto"/>
          </w:tcPr>
          <w:p w14:paraId="40A40324" w14:textId="77777777" w:rsidR="00D974E6" w:rsidRPr="008F5DD8" w:rsidRDefault="00D974E6" w:rsidP="00985482">
            <w:pPr>
              <w:pStyle w:val="Text"/>
            </w:pPr>
            <w:r w:rsidRPr="008F5DD8">
              <w:t>bar</w:t>
            </w:r>
            <w:r>
              <w:t>u</w:t>
            </w:r>
          </w:p>
        </w:tc>
        <w:tc>
          <w:tcPr>
            <w:tcW w:w="274" w:type="dxa"/>
            <w:shd w:val="clear" w:color="auto" w:fill="auto"/>
          </w:tcPr>
          <w:p w14:paraId="6F1958E9" w14:textId="77777777" w:rsidR="00D974E6" w:rsidRPr="009766A2" w:rsidRDefault="00D974E6" w:rsidP="00985482">
            <w:pPr>
              <w:pStyle w:val="Text"/>
              <w:rPr>
                <w:rStyle w:val="ChBlueBold"/>
              </w:rPr>
            </w:pPr>
            <w:r w:rsidRPr="009766A2">
              <w:rPr>
                <w:rStyle w:val="ChBlueBold"/>
              </w:rPr>
              <w:t>Ø</w:t>
            </w:r>
          </w:p>
        </w:tc>
        <w:tc>
          <w:tcPr>
            <w:tcW w:w="274" w:type="dxa"/>
            <w:shd w:val="clear" w:color="auto" w:fill="auto"/>
          </w:tcPr>
          <w:p w14:paraId="3A74E4DF" w14:textId="77777777" w:rsidR="00D974E6" w:rsidRPr="009766A2" w:rsidRDefault="00D974E6" w:rsidP="00985482">
            <w:pPr>
              <w:pStyle w:val="Text"/>
              <w:rPr>
                <w:rStyle w:val="ChBlueBold"/>
              </w:rPr>
            </w:pPr>
            <w:r w:rsidRPr="009766A2">
              <w:rPr>
                <w:rStyle w:val="ChBlueBold"/>
              </w:rPr>
              <w:t>Ø</w:t>
            </w:r>
          </w:p>
        </w:tc>
        <w:tc>
          <w:tcPr>
            <w:tcW w:w="1071" w:type="dxa"/>
            <w:gridSpan w:val="5"/>
            <w:shd w:val="clear" w:color="auto" w:fill="auto"/>
          </w:tcPr>
          <w:p w14:paraId="317D0D2A" w14:textId="77777777" w:rsidR="00D974E6" w:rsidRPr="008F5DD8" w:rsidRDefault="00D974E6" w:rsidP="00985482">
            <w:pPr>
              <w:pStyle w:val="Text"/>
            </w:pPr>
            <w:r w:rsidRPr="008F5DD8">
              <w:t>foto,</w:t>
            </w:r>
          </w:p>
        </w:tc>
        <w:tc>
          <w:tcPr>
            <w:tcW w:w="1071" w:type="dxa"/>
            <w:gridSpan w:val="7"/>
            <w:shd w:val="clear" w:color="auto" w:fill="auto"/>
          </w:tcPr>
          <w:p w14:paraId="256EC90B" w14:textId="77777777" w:rsidR="00D974E6" w:rsidRPr="008F5DD8" w:rsidRDefault="00D974E6" w:rsidP="00985482">
            <w:pPr>
              <w:pStyle w:val="Text"/>
            </w:pPr>
            <w:r w:rsidRPr="008F5DD8">
              <w:t>foto,</w:t>
            </w:r>
          </w:p>
        </w:tc>
      </w:tr>
      <w:tr w:rsidR="00D974E6" w:rsidRPr="00AC23C4" w14:paraId="6573BD09" w14:textId="77777777" w:rsidTr="00AC23C4">
        <w:tc>
          <w:tcPr>
            <w:tcW w:w="704" w:type="dxa"/>
            <w:shd w:val="clear" w:color="auto" w:fill="auto"/>
          </w:tcPr>
          <w:p w14:paraId="3A36283A" w14:textId="77777777" w:rsidR="00D974E6" w:rsidRPr="009766A2" w:rsidRDefault="00D974E6" w:rsidP="00985482">
            <w:pPr>
              <w:pStyle w:val="GlossEng2ptafter"/>
            </w:pPr>
          </w:p>
        </w:tc>
        <w:tc>
          <w:tcPr>
            <w:tcW w:w="806" w:type="dxa"/>
            <w:gridSpan w:val="4"/>
            <w:shd w:val="clear" w:color="auto" w:fill="auto"/>
          </w:tcPr>
          <w:p w14:paraId="4AB2111C" w14:textId="77777777" w:rsidR="00D974E6" w:rsidRPr="008F5DD8" w:rsidRDefault="00D974E6" w:rsidP="00985482">
            <w:pPr>
              <w:pStyle w:val="GlossEng2ptafter"/>
            </w:pPr>
            <w:r w:rsidRPr="008F5DD8">
              <w:t>language</w:t>
            </w:r>
          </w:p>
        </w:tc>
        <w:tc>
          <w:tcPr>
            <w:tcW w:w="622" w:type="dxa"/>
            <w:gridSpan w:val="3"/>
            <w:shd w:val="clear" w:color="auto" w:fill="auto"/>
          </w:tcPr>
          <w:p w14:paraId="2C47496C" w14:textId="77777777" w:rsidR="00D974E6" w:rsidRPr="008F5DD8" w:rsidRDefault="00D974E6" w:rsidP="00985482">
            <w:pPr>
              <w:pStyle w:val="GlossEng2ptafter"/>
            </w:pPr>
            <w:r w:rsidRPr="008F5DD8">
              <w:t>person</w:t>
            </w:r>
          </w:p>
        </w:tc>
        <w:tc>
          <w:tcPr>
            <w:tcW w:w="777" w:type="dxa"/>
            <w:gridSpan w:val="2"/>
            <w:shd w:val="clear" w:color="auto" w:fill="auto"/>
          </w:tcPr>
          <w:p w14:paraId="45D87D70" w14:textId="77777777" w:rsidR="00D974E6" w:rsidRPr="008F5DD8" w:rsidRDefault="00D974E6" w:rsidP="00985482">
            <w:pPr>
              <w:pStyle w:val="GlossEng2ptafter"/>
            </w:pPr>
            <w:r>
              <w:t>be.</w:t>
            </w:r>
            <w:r w:rsidRPr="008F5DD8">
              <w:t>mute</w:t>
            </w:r>
          </w:p>
        </w:tc>
        <w:tc>
          <w:tcPr>
            <w:tcW w:w="284" w:type="dxa"/>
            <w:gridSpan w:val="2"/>
            <w:shd w:val="clear" w:color="auto" w:fill="auto"/>
          </w:tcPr>
          <w:p w14:paraId="1D511D49" w14:textId="77777777" w:rsidR="00D974E6" w:rsidRPr="008F5DD8" w:rsidRDefault="00D974E6" w:rsidP="00985482">
            <w:pPr>
              <w:pStyle w:val="GlossEng2ptafter"/>
            </w:pPr>
          </w:p>
        </w:tc>
        <w:tc>
          <w:tcPr>
            <w:tcW w:w="768" w:type="dxa"/>
            <w:gridSpan w:val="3"/>
            <w:shd w:val="clear" w:color="auto" w:fill="auto"/>
          </w:tcPr>
          <w:p w14:paraId="4BDD4D10" w14:textId="77777777" w:rsidR="00D974E6" w:rsidRPr="008F5DD8" w:rsidRDefault="00D974E6" w:rsidP="00985482">
            <w:pPr>
              <w:pStyle w:val="GlossEng2ptafter"/>
            </w:pPr>
            <w:r>
              <w:t>and.</w:t>
            </w:r>
            <w:r w:rsidRPr="008F5DD8">
              <w:t>then</w:t>
            </w:r>
          </w:p>
        </w:tc>
        <w:tc>
          <w:tcPr>
            <w:tcW w:w="274" w:type="dxa"/>
            <w:shd w:val="clear" w:color="auto" w:fill="auto"/>
          </w:tcPr>
          <w:p w14:paraId="03E24CF6" w14:textId="77777777" w:rsidR="00D974E6" w:rsidRPr="008F5DD8" w:rsidRDefault="00D974E6" w:rsidP="00985482">
            <w:pPr>
              <w:pStyle w:val="GlossEng2ptafter"/>
            </w:pPr>
          </w:p>
        </w:tc>
        <w:tc>
          <w:tcPr>
            <w:tcW w:w="274" w:type="dxa"/>
            <w:shd w:val="clear" w:color="auto" w:fill="auto"/>
          </w:tcPr>
          <w:p w14:paraId="1BAF2D4C" w14:textId="77777777" w:rsidR="00D974E6" w:rsidRPr="008F5DD8" w:rsidRDefault="00D974E6" w:rsidP="00985482">
            <w:pPr>
              <w:pStyle w:val="GlossEng2ptafter"/>
            </w:pPr>
          </w:p>
        </w:tc>
        <w:tc>
          <w:tcPr>
            <w:tcW w:w="1071" w:type="dxa"/>
            <w:gridSpan w:val="5"/>
            <w:shd w:val="clear" w:color="auto" w:fill="auto"/>
          </w:tcPr>
          <w:p w14:paraId="2A696B5E" w14:textId="77777777" w:rsidR="00D974E6" w:rsidRPr="008F5DD8" w:rsidRDefault="00D974E6" w:rsidP="00985482">
            <w:pPr>
              <w:pStyle w:val="GlossEng2ptafter"/>
            </w:pPr>
            <w:r w:rsidRPr="008F5DD8">
              <w:t>photograph</w:t>
            </w:r>
          </w:p>
        </w:tc>
        <w:tc>
          <w:tcPr>
            <w:tcW w:w="1071" w:type="dxa"/>
            <w:gridSpan w:val="7"/>
            <w:shd w:val="clear" w:color="auto" w:fill="auto"/>
          </w:tcPr>
          <w:p w14:paraId="2948B5D0" w14:textId="77777777" w:rsidR="00D974E6" w:rsidRPr="008F5DD8" w:rsidRDefault="00D974E6" w:rsidP="00985482">
            <w:pPr>
              <w:pStyle w:val="GlossEng2ptafter"/>
            </w:pPr>
            <w:r w:rsidRPr="008F5DD8">
              <w:t>photograph</w:t>
            </w:r>
          </w:p>
        </w:tc>
      </w:tr>
      <w:tr w:rsidR="00D974E6" w:rsidRPr="00317EEC" w14:paraId="09852175" w14:textId="77777777" w:rsidTr="00AC23C4">
        <w:trPr>
          <w:gridAfter w:val="1"/>
          <w:wAfter w:w="199" w:type="dxa"/>
        </w:trPr>
        <w:tc>
          <w:tcPr>
            <w:tcW w:w="704" w:type="dxa"/>
            <w:shd w:val="clear" w:color="auto" w:fill="auto"/>
          </w:tcPr>
          <w:p w14:paraId="2427DF42" w14:textId="77777777" w:rsidR="00D974E6" w:rsidRPr="004E6A7C" w:rsidRDefault="00D974E6" w:rsidP="00985482">
            <w:pPr>
              <w:pStyle w:val="O0Nwnext"/>
            </w:pPr>
          </w:p>
        </w:tc>
        <w:tc>
          <w:tcPr>
            <w:tcW w:w="340" w:type="dxa"/>
            <w:gridSpan w:val="2"/>
            <w:shd w:val="clear" w:color="auto" w:fill="auto"/>
          </w:tcPr>
          <w:p w14:paraId="28ACAA6A" w14:textId="77777777" w:rsidR="00D974E6" w:rsidRPr="008F5DD8" w:rsidRDefault="00D974E6" w:rsidP="00985482">
            <w:pPr>
              <w:pStyle w:val="Text"/>
            </w:pPr>
            <w:r>
              <w:t>a</w:t>
            </w:r>
            <w:r w:rsidRPr="008F5DD8">
              <w:t>,</w:t>
            </w:r>
          </w:p>
        </w:tc>
        <w:tc>
          <w:tcPr>
            <w:tcW w:w="283" w:type="dxa"/>
            <w:shd w:val="clear" w:color="auto" w:fill="auto"/>
          </w:tcPr>
          <w:p w14:paraId="03126A45" w14:textId="77777777" w:rsidR="00D974E6" w:rsidRPr="009766A2" w:rsidRDefault="00D974E6" w:rsidP="00985482">
            <w:pPr>
              <w:pStyle w:val="Text"/>
              <w:rPr>
                <w:rStyle w:val="ChBlueBold"/>
              </w:rPr>
            </w:pPr>
            <w:r w:rsidRPr="009766A2">
              <w:rPr>
                <w:rStyle w:val="ChBlueBold"/>
              </w:rPr>
              <w:t>Ø</w:t>
            </w:r>
          </w:p>
        </w:tc>
        <w:tc>
          <w:tcPr>
            <w:tcW w:w="1648" w:type="dxa"/>
            <w:gridSpan w:val="7"/>
            <w:shd w:val="clear" w:color="auto" w:fill="auto"/>
          </w:tcPr>
          <w:p w14:paraId="748390A9" w14:textId="77777777" w:rsidR="00D974E6" w:rsidRPr="008F5DD8" w:rsidRDefault="00D974E6" w:rsidP="00985482">
            <w:pPr>
              <w:pStyle w:val="Text"/>
            </w:pPr>
            <w:r>
              <w:t>s</w:t>
            </w:r>
            <w:r w:rsidRPr="008F5DD8">
              <w:t>nang,</w:t>
            </w:r>
          </w:p>
        </w:tc>
        <w:tc>
          <w:tcPr>
            <w:tcW w:w="986" w:type="dxa"/>
            <w:gridSpan w:val="4"/>
            <w:shd w:val="clear" w:color="auto" w:fill="auto"/>
          </w:tcPr>
          <w:p w14:paraId="76519B0E" w14:textId="77777777" w:rsidR="00D974E6" w:rsidRPr="008F5DD8" w:rsidRDefault="00D974E6" w:rsidP="00985482">
            <w:pPr>
              <w:pStyle w:val="Text"/>
            </w:pPr>
            <w:r w:rsidRPr="008F5DD8">
              <w:t>prempuan</w:t>
            </w:r>
            <w:r>
              <w:t>g</w:t>
            </w:r>
          </w:p>
        </w:tc>
        <w:tc>
          <w:tcPr>
            <w:tcW w:w="604" w:type="dxa"/>
            <w:gridSpan w:val="3"/>
            <w:shd w:val="clear" w:color="auto" w:fill="auto"/>
          </w:tcPr>
          <w:p w14:paraId="33B65C00" w14:textId="77777777" w:rsidR="00D974E6" w:rsidRPr="008F5DD8" w:rsidRDefault="00D974E6" w:rsidP="00985482">
            <w:pPr>
              <w:pStyle w:val="Text"/>
            </w:pPr>
            <w:r w:rsidRPr="008F5DD8">
              <w:t>bawa</w:t>
            </w:r>
          </w:p>
        </w:tc>
        <w:tc>
          <w:tcPr>
            <w:tcW w:w="576" w:type="dxa"/>
            <w:gridSpan w:val="2"/>
            <w:shd w:val="clear" w:color="auto" w:fill="auto"/>
          </w:tcPr>
          <w:p w14:paraId="75F445D6" w14:textId="77777777" w:rsidR="00D974E6" w:rsidRPr="008F5DD8" w:rsidRDefault="00D974E6" w:rsidP="00985482">
            <w:pPr>
              <w:pStyle w:val="Text"/>
            </w:pPr>
            <w:r w:rsidRPr="008F5DD8">
              <w:t>babi,</w:t>
            </w:r>
          </w:p>
        </w:tc>
        <w:tc>
          <w:tcPr>
            <w:tcW w:w="289" w:type="dxa"/>
            <w:shd w:val="clear" w:color="auto" w:fill="auto"/>
          </w:tcPr>
          <w:p w14:paraId="37281AC7" w14:textId="77777777" w:rsidR="00D974E6" w:rsidRPr="009766A2" w:rsidRDefault="00D974E6" w:rsidP="00985482">
            <w:pPr>
              <w:pStyle w:val="Text"/>
              <w:rPr>
                <w:rStyle w:val="ChBlueBold"/>
              </w:rPr>
            </w:pPr>
            <w:r w:rsidRPr="009766A2">
              <w:rPr>
                <w:rStyle w:val="ChBlueBold"/>
              </w:rPr>
              <w:t>Ø</w:t>
            </w:r>
          </w:p>
        </w:tc>
        <w:tc>
          <w:tcPr>
            <w:tcW w:w="454" w:type="dxa"/>
            <w:gridSpan w:val="3"/>
            <w:shd w:val="clear" w:color="auto" w:fill="auto"/>
          </w:tcPr>
          <w:p w14:paraId="18981DD6" w14:textId="77777777" w:rsidR="00D974E6" w:rsidRPr="00DD09A3" w:rsidRDefault="00D974E6" w:rsidP="00985482">
            <w:pPr>
              <w:pStyle w:val="Text"/>
            </w:pPr>
            <w:r w:rsidRPr="00DD09A3">
              <w:t>kasi</w:t>
            </w:r>
          </w:p>
        </w:tc>
        <w:tc>
          <w:tcPr>
            <w:tcW w:w="284" w:type="dxa"/>
            <w:gridSpan w:val="2"/>
            <w:shd w:val="clear" w:color="auto" w:fill="auto"/>
          </w:tcPr>
          <w:p w14:paraId="1EBD508B" w14:textId="77777777" w:rsidR="00D974E6" w:rsidRPr="009766A2" w:rsidRDefault="00D974E6" w:rsidP="00985482">
            <w:pPr>
              <w:pStyle w:val="Text"/>
              <w:rPr>
                <w:rStyle w:val="ChBlueBold"/>
              </w:rPr>
            </w:pPr>
            <w:r w:rsidRPr="009766A2">
              <w:rPr>
                <w:rStyle w:val="ChBlueBold"/>
              </w:rPr>
              <w:t>Ø</w:t>
            </w:r>
          </w:p>
        </w:tc>
        <w:tc>
          <w:tcPr>
            <w:tcW w:w="284" w:type="dxa"/>
            <w:gridSpan w:val="2"/>
            <w:shd w:val="clear" w:color="auto" w:fill="auto"/>
          </w:tcPr>
          <w:p w14:paraId="5FC7A801" w14:textId="77777777" w:rsidR="00D974E6" w:rsidRPr="009766A2" w:rsidRDefault="00D974E6" w:rsidP="00985482">
            <w:pPr>
              <w:pStyle w:val="Text"/>
              <w:rPr>
                <w:rStyle w:val="ChBlueBold"/>
              </w:rPr>
            </w:pPr>
            <w:r w:rsidRPr="009766A2">
              <w:rPr>
                <w:rStyle w:val="ChBlueBold"/>
              </w:rPr>
              <w:t>Ø</w:t>
            </w:r>
          </w:p>
        </w:tc>
      </w:tr>
      <w:tr w:rsidR="00D974E6" w:rsidRPr="00AC23C4" w14:paraId="6823E696" w14:textId="77777777" w:rsidTr="00AC23C4">
        <w:trPr>
          <w:gridAfter w:val="1"/>
          <w:wAfter w:w="199" w:type="dxa"/>
        </w:trPr>
        <w:tc>
          <w:tcPr>
            <w:tcW w:w="704" w:type="dxa"/>
            <w:shd w:val="clear" w:color="auto" w:fill="auto"/>
          </w:tcPr>
          <w:p w14:paraId="536138FB" w14:textId="77777777" w:rsidR="00D974E6" w:rsidRPr="004E6A7C" w:rsidRDefault="00D974E6" w:rsidP="00985482">
            <w:pPr>
              <w:pStyle w:val="GlossEng"/>
            </w:pPr>
          </w:p>
        </w:tc>
        <w:tc>
          <w:tcPr>
            <w:tcW w:w="340" w:type="dxa"/>
            <w:gridSpan w:val="2"/>
            <w:shd w:val="clear" w:color="auto" w:fill="auto"/>
          </w:tcPr>
          <w:p w14:paraId="53D3C6DB" w14:textId="77777777" w:rsidR="00D974E6" w:rsidRPr="008F5DD8" w:rsidRDefault="00D974E6" w:rsidP="00985482">
            <w:pPr>
              <w:pStyle w:val="GlossEng"/>
            </w:pPr>
            <w:r w:rsidRPr="008F5DD8">
              <w:t>a</w:t>
            </w:r>
            <w:r>
              <w:t>h!</w:t>
            </w:r>
          </w:p>
        </w:tc>
        <w:tc>
          <w:tcPr>
            <w:tcW w:w="283" w:type="dxa"/>
            <w:shd w:val="clear" w:color="auto" w:fill="auto"/>
          </w:tcPr>
          <w:p w14:paraId="7E8098F2" w14:textId="77777777" w:rsidR="00D974E6" w:rsidRPr="008F5DD8" w:rsidRDefault="00D974E6" w:rsidP="00985482">
            <w:pPr>
              <w:pStyle w:val="GlossEng"/>
            </w:pPr>
          </w:p>
        </w:tc>
        <w:tc>
          <w:tcPr>
            <w:tcW w:w="1648" w:type="dxa"/>
            <w:gridSpan w:val="7"/>
            <w:shd w:val="clear" w:color="auto" w:fill="auto"/>
          </w:tcPr>
          <w:p w14:paraId="26787081" w14:textId="77777777" w:rsidR="00D974E6" w:rsidRPr="008F5DD8" w:rsidRDefault="00D974E6" w:rsidP="00985482">
            <w:pPr>
              <w:pStyle w:val="GlossEng"/>
            </w:pPr>
            <w:r w:rsidRPr="008F5DD8">
              <w:t>feel.happy(.about)</w:t>
            </w:r>
          </w:p>
        </w:tc>
        <w:tc>
          <w:tcPr>
            <w:tcW w:w="986" w:type="dxa"/>
            <w:gridSpan w:val="4"/>
            <w:shd w:val="clear" w:color="auto" w:fill="auto"/>
          </w:tcPr>
          <w:p w14:paraId="7580D09D" w14:textId="77777777" w:rsidR="00D974E6" w:rsidRPr="008F5DD8" w:rsidRDefault="00D974E6" w:rsidP="00985482">
            <w:pPr>
              <w:pStyle w:val="GlossEng"/>
            </w:pPr>
            <w:r w:rsidRPr="008F5DD8">
              <w:t>woman</w:t>
            </w:r>
          </w:p>
        </w:tc>
        <w:tc>
          <w:tcPr>
            <w:tcW w:w="604" w:type="dxa"/>
            <w:gridSpan w:val="3"/>
            <w:shd w:val="clear" w:color="auto" w:fill="auto"/>
          </w:tcPr>
          <w:p w14:paraId="69D00960" w14:textId="77777777" w:rsidR="00D974E6" w:rsidRPr="008F5DD8" w:rsidRDefault="00D974E6" w:rsidP="00985482">
            <w:pPr>
              <w:pStyle w:val="GlossEng"/>
            </w:pPr>
            <w:r w:rsidRPr="008F5DD8">
              <w:t>bring</w:t>
            </w:r>
          </w:p>
        </w:tc>
        <w:tc>
          <w:tcPr>
            <w:tcW w:w="576" w:type="dxa"/>
            <w:gridSpan w:val="2"/>
            <w:shd w:val="clear" w:color="auto" w:fill="auto"/>
          </w:tcPr>
          <w:p w14:paraId="6D0488E8" w14:textId="77777777" w:rsidR="00D974E6" w:rsidRPr="008F5DD8" w:rsidRDefault="00D974E6" w:rsidP="00985482">
            <w:pPr>
              <w:pStyle w:val="GlossEng"/>
            </w:pPr>
            <w:r w:rsidRPr="008F5DD8">
              <w:t>pig</w:t>
            </w:r>
          </w:p>
        </w:tc>
        <w:tc>
          <w:tcPr>
            <w:tcW w:w="289" w:type="dxa"/>
            <w:shd w:val="clear" w:color="auto" w:fill="auto"/>
          </w:tcPr>
          <w:p w14:paraId="62050EBC" w14:textId="77777777" w:rsidR="00D974E6" w:rsidRPr="008F5DD8" w:rsidRDefault="00D974E6" w:rsidP="00985482">
            <w:pPr>
              <w:pStyle w:val="GlossEng"/>
            </w:pPr>
          </w:p>
        </w:tc>
        <w:tc>
          <w:tcPr>
            <w:tcW w:w="454" w:type="dxa"/>
            <w:gridSpan w:val="3"/>
            <w:shd w:val="clear" w:color="auto" w:fill="auto"/>
          </w:tcPr>
          <w:p w14:paraId="77133635" w14:textId="77777777" w:rsidR="00D974E6" w:rsidRPr="008F5DD8" w:rsidRDefault="00D974E6" w:rsidP="00985482">
            <w:pPr>
              <w:pStyle w:val="GlossEng"/>
            </w:pPr>
            <w:r w:rsidRPr="008F5DD8">
              <w:t>give</w:t>
            </w:r>
          </w:p>
        </w:tc>
        <w:tc>
          <w:tcPr>
            <w:tcW w:w="284" w:type="dxa"/>
            <w:gridSpan w:val="2"/>
            <w:shd w:val="clear" w:color="auto" w:fill="auto"/>
          </w:tcPr>
          <w:p w14:paraId="37138F62" w14:textId="77777777" w:rsidR="00D974E6" w:rsidRPr="008F5DD8" w:rsidRDefault="00D974E6" w:rsidP="00985482">
            <w:pPr>
              <w:pStyle w:val="GlossEng"/>
            </w:pPr>
          </w:p>
        </w:tc>
        <w:tc>
          <w:tcPr>
            <w:tcW w:w="284" w:type="dxa"/>
            <w:gridSpan w:val="2"/>
            <w:shd w:val="clear" w:color="auto" w:fill="auto"/>
          </w:tcPr>
          <w:p w14:paraId="04706D75" w14:textId="77777777" w:rsidR="00D974E6" w:rsidRPr="008F5DD8" w:rsidRDefault="00D974E6" w:rsidP="00985482">
            <w:pPr>
              <w:pStyle w:val="GlossEng"/>
            </w:pPr>
          </w:p>
        </w:tc>
      </w:tr>
    </w:tbl>
    <w:p w14:paraId="4451F477" w14:textId="1B460A15" w:rsidR="00D974E6" w:rsidRDefault="004C3514" w:rsidP="00D974E6">
      <w:pPr>
        <w:pStyle w:val="FreeTranslEng15pt"/>
        <w:rPr>
          <w:rStyle w:val="ExampleSource"/>
        </w:rPr>
      </w:pPr>
      <w:r>
        <w:t>[First outside contact</w:t>
      </w:r>
      <w:r w:rsidR="00D974E6">
        <w:t xml:space="preserve"> between a Papuan group living in the jungle and a group of pastors:] </w:t>
      </w:r>
      <w:r w:rsidR="00B7093A">
        <w:t>‘</w:t>
      </w:r>
      <w:r w:rsidR="00D974E6">
        <w:t>[but they can</w:t>
      </w:r>
      <w:r w:rsidR="00B7093A">
        <w:t>’</w:t>
      </w:r>
      <w:r w:rsidR="00D974E6">
        <w:t>t speak Indonesian,] because she can</w:t>
      </w:r>
      <w:r w:rsidR="00B7093A">
        <w:t>’</w:t>
      </w:r>
      <w:r w:rsidR="00D974E6">
        <w:t>t speak Indonesian, therefore (</w:t>
      </w:r>
      <w:r w:rsidR="00D974E6" w:rsidRPr="004E6A7C">
        <w:rPr>
          <w:rStyle w:val="ChBlueBold"/>
        </w:rPr>
        <w:t>she</w:t>
      </w:r>
      <w:r w:rsidR="00D974E6">
        <w:t>) uses sign language … (</w:t>
      </w:r>
      <w:r w:rsidR="00D974E6" w:rsidRPr="00B81A59">
        <w:rPr>
          <w:rStyle w:val="ChBlueBold"/>
        </w:rPr>
        <w:t>the pastor are taking</w:t>
      </w:r>
      <w:r w:rsidR="00D974E6">
        <w:t>) pictures, pictures, ah, (</w:t>
      </w:r>
      <w:r w:rsidR="00D974E6" w:rsidRPr="00B81A59">
        <w:rPr>
          <w:rStyle w:val="ChBlueBold"/>
        </w:rPr>
        <w:t>the women</w:t>
      </w:r>
      <w:r w:rsidR="00D974E6">
        <w:t xml:space="preserve"> are) happy, the women bring a pig, (</w:t>
      </w:r>
      <w:r w:rsidR="00D974E6" w:rsidRPr="004842C1">
        <w:rPr>
          <w:rStyle w:val="ChBlueBold"/>
        </w:rPr>
        <w:t>they</w:t>
      </w:r>
      <w:r w:rsidR="00D974E6">
        <w:t>) give (</w:t>
      </w:r>
      <w:r w:rsidR="00D974E6" w:rsidRPr="004842C1">
        <w:rPr>
          <w:rStyle w:val="ChBlueBold"/>
        </w:rPr>
        <w:t>it to the pastors</w:t>
      </w:r>
      <w:r w:rsidR="00D974E6">
        <w:t>)</w:t>
      </w:r>
      <w:r w:rsidR="00B7093A">
        <w:t>’</w:t>
      </w:r>
      <w:r w:rsidR="00D974E6">
        <w:t xml:space="preserve"> </w:t>
      </w:r>
      <w:r w:rsidR="00D974E6" w:rsidRPr="004842C1">
        <w:rPr>
          <w:rStyle w:val="ExampleSource"/>
        </w:rPr>
        <w:t>[081006-023-CvEx.0073]</w:t>
      </w:r>
    </w:p>
    <w:p w14:paraId="3B072DAF" w14:textId="02DF326A" w:rsidR="00DB76F1" w:rsidRDefault="00DB76F1" w:rsidP="00DB76F1">
      <w:pPr>
        <w:pStyle w:val="Heading3"/>
      </w:pPr>
      <w:bookmarkStart w:id="234" w:name="_Ref437973179"/>
      <w:bookmarkStart w:id="235" w:name="_Toc440455486"/>
      <w:r>
        <w:t xml:space="preserve">Papuan Malay, a </w:t>
      </w:r>
      <w:r w:rsidR="007C208D">
        <w:t xml:space="preserve">distinct language </w:t>
      </w:r>
      <w:r w:rsidR="00063974">
        <w:t>within the Malay continuum</w:t>
      </w:r>
      <w:bookmarkEnd w:id="93"/>
      <w:bookmarkEnd w:id="234"/>
      <w:bookmarkEnd w:id="235"/>
    </w:p>
    <w:p w14:paraId="5F43EDFA" w14:textId="1D6A3D2D" w:rsidR="00D64CCC" w:rsidRDefault="00D974E6" w:rsidP="00D64CCC">
      <w:pPr>
        <w:autoSpaceDE w:val="0"/>
        <w:autoSpaceDN w:val="0"/>
        <w:adjustRightInd w:val="0"/>
      </w:pPr>
      <w:r>
        <w:t xml:space="preserve">Papuan Malay is part of the larger Malay language continuum. The Malay varieties are </w:t>
      </w:r>
      <w:r w:rsidR="00BB4C41" w:rsidRPr="00117A7A">
        <w:t xml:space="preserve">situated geographically in a contiguous arrangement from the </w:t>
      </w:r>
      <w:r w:rsidR="00BB4C41">
        <w:t xml:space="preserve">Malay Peninsula </w:t>
      </w:r>
      <w:r w:rsidR="00385CA9">
        <w:t>(</w:t>
      </w:r>
      <w:r w:rsidR="00BB4C41">
        <w:t>Malaysia</w:t>
      </w:r>
      <w:r w:rsidR="00385CA9">
        <w:t xml:space="preserve"> and </w:t>
      </w:r>
      <w:r w:rsidR="008C30E9">
        <w:t>Singapore</w:t>
      </w:r>
      <w:r w:rsidR="00385CA9">
        <w:t>)</w:t>
      </w:r>
      <w:r w:rsidR="00BB4C41">
        <w:t xml:space="preserve"> in the west </w:t>
      </w:r>
      <w:r w:rsidR="00BB4C41" w:rsidRPr="00117A7A">
        <w:t xml:space="preserve">across </w:t>
      </w:r>
      <w:r w:rsidR="00304A6E">
        <w:t xml:space="preserve">Malaysia, </w:t>
      </w:r>
      <w:r w:rsidR="008C30E9">
        <w:t xml:space="preserve">the Sultanate </w:t>
      </w:r>
      <w:r>
        <w:t xml:space="preserve">of </w:t>
      </w:r>
      <w:r w:rsidR="00BB4C41">
        <w:t>Brunei</w:t>
      </w:r>
      <w:r>
        <w:t xml:space="preserve"> Darussalam</w:t>
      </w:r>
      <w:r w:rsidR="00BB4C41">
        <w:t>, and the Indonesian archipe</w:t>
      </w:r>
      <w:r w:rsidR="00304A6E">
        <w:t xml:space="preserve">lago all the way to West Papua in the east (see </w:t>
      </w:r>
      <w:r w:rsidR="00304A6E">
        <w:fldChar w:fldCharType="begin"/>
      </w:r>
      <w:r w:rsidR="00304A6E">
        <w:instrText xml:space="preserve"> REF _Ref417122110 \h </w:instrText>
      </w:r>
      <w:r w:rsidR="00304A6E">
        <w:fldChar w:fldCharType="separate"/>
      </w:r>
      <w:r w:rsidR="00154D81">
        <w:t xml:space="preserve">Figure </w:t>
      </w:r>
      <w:r w:rsidR="00154D81">
        <w:rPr>
          <w:noProof/>
          <w:cs/>
        </w:rPr>
        <w:t>‎</w:t>
      </w:r>
      <w:r w:rsidR="00154D81">
        <w:rPr>
          <w:noProof/>
        </w:rPr>
        <w:t>0</w:t>
      </w:r>
      <w:r w:rsidR="00154D81">
        <w:t>.</w:t>
      </w:r>
      <w:r w:rsidR="00154D81">
        <w:rPr>
          <w:noProof/>
        </w:rPr>
        <w:t>1</w:t>
      </w:r>
      <w:r w:rsidR="00304A6E">
        <w:fldChar w:fldCharType="end"/>
      </w:r>
      <w:r w:rsidR="00304A6E">
        <w:t xml:space="preserve"> on p. </w:t>
      </w:r>
      <w:r w:rsidR="00304A6E">
        <w:fldChar w:fldCharType="begin"/>
      </w:r>
      <w:r w:rsidR="00304A6E">
        <w:instrText xml:space="preserve"> PAGEREF _Ref417137560 \h </w:instrText>
      </w:r>
      <w:r w:rsidR="00304A6E">
        <w:fldChar w:fldCharType="separate"/>
      </w:r>
      <w:r w:rsidR="00154D81">
        <w:rPr>
          <w:noProof/>
        </w:rPr>
        <w:t>xxi</w:t>
      </w:r>
      <w:r w:rsidR="00304A6E">
        <w:fldChar w:fldCharType="end"/>
      </w:r>
      <w:r w:rsidR="00304A6E">
        <w:t>).</w:t>
      </w:r>
    </w:p>
    <w:p w14:paraId="592653D9" w14:textId="25A90C01" w:rsidR="00D64CCC" w:rsidRDefault="00BB4C41" w:rsidP="00D64CCC">
      <w:pPr>
        <w:pStyle w:val="Body0500after"/>
      </w:pPr>
      <w:r>
        <w:t xml:space="preserve">This arrangement suggests a </w:t>
      </w:r>
      <w:r w:rsidRPr="00117A7A">
        <w:t xml:space="preserve">chaining pattern for the </w:t>
      </w:r>
      <w:r>
        <w:t xml:space="preserve">Malay </w:t>
      </w:r>
      <w:r w:rsidR="00304A6E">
        <w:t xml:space="preserve">continuum </w:t>
      </w:r>
      <w:r>
        <w:t xml:space="preserve">in which </w:t>
      </w:r>
      <w:r w:rsidRPr="00117A7A">
        <w:t xml:space="preserve">the individual </w:t>
      </w:r>
      <w:r>
        <w:t xml:space="preserve">Malay </w:t>
      </w:r>
      <w:r w:rsidRPr="00117A7A">
        <w:t xml:space="preserve">speech groups have contact relationships with the other </w:t>
      </w:r>
      <w:r>
        <w:t xml:space="preserve">Malay </w:t>
      </w:r>
      <w:r w:rsidRPr="00117A7A">
        <w:t xml:space="preserve">groups surrounding them which results in the linguistic </w:t>
      </w:r>
      <w:r>
        <w:t>similarity</w:t>
      </w:r>
      <w:r w:rsidRPr="00117A7A">
        <w:t xml:space="preserve"> of adjoining groups</w:t>
      </w:r>
      <w:r>
        <w:t>.</w:t>
      </w:r>
      <w:r w:rsidR="00D64CCC">
        <w:t xml:space="preserve"> </w:t>
      </w:r>
      <w:r w:rsidR="00A43862">
        <w:t>In consequence, adjacent varieties are likely to have higher degrees of inherent intelligibility than varieties that are situated at some distance to each other. That is, intelligibility decreases as the distance between the varieties along the chain increases, due to the increasing dissimilarities between the respective language systems</w:t>
      </w:r>
      <w:r w:rsidR="00D64CCC">
        <w:t xml:space="preserve"> (see </w:t>
      </w:r>
      <w:r w:rsidR="00D64CCC" w:rsidRPr="0059245B">
        <w:rPr>
          <w:rStyle w:val="Citation"/>
        </w:rPr>
        <w:fldChar w:fldCharType="begin"/>
      </w:r>
      <w:r w:rsidR="00D64CCC" w:rsidRPr="0059245B">
        <w:rPr>
          <w:rStyle w:val="Citation"/>
        </w:rPr>
        <w:instrText>ADDIN CITAVI.PLACEHOLDER f9e14e24-e342-4605-a798-ed991d65fde4 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JhbSAyMDAwOiAxMjY8L1RleHQ+DQogICAgPC9UZXh0VW5pdD4NCiAgPC9UZXh0VW5pdHM+DQo8L1BsYWNlaG9sZGVyPg==</w:instrText>
      </w:r>
      <w:r w:rsidR="00D64CCC" w:rsidRPr="0059245B">
        <w:rPr>
          <w:rStyle w:val="Citation"/>
        </w:rPr>
        <w:fldChar w:fldCharType="separate"/>
      </w:r>
      <w:bookmarkStart w:id="236" w:name="_CTVP001f9e14e24e3424605a798ed991d65fde4"/>
      <w:r w:rsidR="0092006B">
        <w:rPr>
          <w:rStyle w:val="Citation"/>
        </w:rPr>
        <w:t>Karam 2000: 126</w:t>
      </w:r>
      <w:bookmarkEnd w:id="236"/>
      <w:r w:rsidR="00D64CCC" w:rsidRPr="0059245B">
        <w:rPr>
          <w:rStyle w:val="Citation"/>
        </w:rPr>
        <w:fldChar w:fldCharType="end"/>
      </w:r>
      <w:r w:rsidR="00D64CCC">
        <w:t>).</w:t>
      </w:r>
    </w:p>
    <w:p w14:paraId="286133AA" w14:textId="3A75765E" w:rsidR="006058C2" w:rsidRDefault="00F203F8" w:rsidP="006C528E">
      <w:pPr>
        <w:pStyle w:val="Body0500after"/>
        <w:rPr>
          <w:lang w:eastAsia="en-US"/>
        </w:rPr>
      </w:pPr>
      <w:r w:rsidRPr="006058C2">
        <w:lastRenderedPageBreak/>
        <w:t xml:space="preserve">The chaining pattern of the Malay cluster </w:t>
      </w:r>
      <w:r w:rsidR="004C3514">
        <w:t xml:space="preserve">raises </w:t>
      </w:r>
      <w:r w:rsidRPr="006058C2">
        <w:t xml:space="preserve">the question whether </w:t>
      </w:r>
      <w:r w:rsidR="006058C2">
        <w:t>Papuan Malay is a distinct language or a dialect</w:t>
      </w:r>
      <w:r w:rsidRPr="006058C2">
        <w:t xml:space="preserve"> of </w:t>
      </w:r>
      <w:r w:rsidR="006058C2">
        <w:t xml:space="preserve">a </w:t>
      </w:r>
      <w:r w:rsidRPr="006058C2">
        <w:t xml:space="preserve">larger </w:t>
      </w:r>
      <w:r w:rsidR="004C3514">
        <w:t xml:space="preserve">Malay </w:t>
      </w:r>
      <w:r w:rsidRPr="006058C2">
        <w:t>language</w:t>
      </w:r>
      <w:r w:rsidR="006C528E">
        <w:t xml:space="preserve">, such as Standard Indonesian which is expected to serve as a </w:t>
      </w:r>
      <w:r w:rsidR="006C528E">
        <w:rPr>
          <w:szCs w:val="20"/>
        </w:rPr>
        <w:t>transvarietal</w:t>
      </w:r>
      <w:r w:rsidR="006C528E">
        <w:t xml:space="preserve"> standard </w:t>
      </w:r>
      <w:r w:rsidR="006C528E">
        <w:rPr>
          <w:rStyle w:val="Citation"/>
        </w:rPr>
        <w:t>for other regional Malay varieties.</w:t>
      </w:r>
      <w:r w:rsidR="006058C2">
        <w:t xml:space="preserve"> To answer this question, </w:t>
      </w:r>
      <w:r w:rsidR="00340B3C">
        <w:t xml:space="preserve">three factors need to </w:t>
      </w:r>
      <w:r w:rsidR="00E52578">
        <w:t xml:space="preserve">be </w:t>
      </w:r>
      <w:r w:rsidR="00340B3C">
        <w:t xml:space="preserve">taken into account: structural similarity, inherent intelligibility, and shared ethnolinguistic identity with other Malay </w:t>
      </w:r>
      <w:r w:rsidR="00E52578">
        <w:t>varieties</w:t>
      </w:r>
      <w:r w:rsidR="00340B3C">
        <w:t xml:space="preserve">. These are </w:t>
      </w:r>
      <w:r w:rsidR="001A56B5">
        <w:t xml:space="preserve">also </w:t>
      </w:r>
      <w:r w:rsidR="00340B3C">
        <w:t xml:space="preserve">the three criteria </w:t>
      </w:r>
      <w:r w:rsidR="001A56B5">
        <w:t xml:space="preserve">applied by </w:t>
      </w:r>
      <w:r w:rsidR="00340B3C">
        <w:t xml:space="preserve">the </w:t>
      </w:r>
      <w:r w:rsidR="00340B3C" w:rsidRPr="000533DF">
        <w:t xml:space="preserve">ISO 639-3 standard </w:t>
      </w:r>
      <w:r w:rsidR="00340B3C">
        <w:t>“</w:t>
      </w:r>
      <w:r w:rsidR="00340B3C" w:rsidRPr="000533DF">
        <w:t>for defining a language in relation to varieties which may be considered dialects</w:t>
      </w:r>
      <w:r w:rsidR="00340B3C">
        <w:t>”</w:t>
      </w:r>
      <w:r w:rsidR="00DA59F4">
        <w:t xml:space="preserve"> (</w:t>
      </w:r>
      <w:r w:rsidR="00DA59F4" w:rsidRPr="00DA59F4">
        <w:rPr>
          <w:rStyle w:val="Citation"/>
        </w:rPr>
        <w:fldChar w:fldCharType="begin"/>
      </w:r>
      <w:r w:rsidR="003A5B20">
        <w:rPr>
          <w:rStyle w:val="Citation"/>
        </w:rPr>
        <w:instrText>ADDIN CITAVI.PLACEHOLDER f1b63564-7878-441a-94e1-b765213d89ee PFBsYWNlaG9sZGVyPg0KICA8QWRkSW5WZXJzaW9uPjUuMi4wLjg8L0FkZEluVmVyc2lvbj4NCiAgPElkPmYxYjYzNTY0LTc4NzgtNDQxYS05NGUxLWI3NjUyMTNkODllZTwvSWQ+DQogIDxFbnRyaWVzPg0KICAgIDxFbnRyeT4NCiAgICAgIDxJZD5lNzBmNmU0OS04NmNmLTQwMTYtOGU5Yy03OTcxY2FjNWJhYWQ8L0lkPg0KICAgICAgPE5vUGFyPnRydWU8L05vUGFyPg0KICAgICAgPFJlZmVyZW5jZUlkPmZiZDVmODI0LTkzMmYtNGRjYy1iYTc5LTE0NDM2YWQ2NGJkMTwvUmVmZXJlbmNlSWQ+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ld2lzIGV0IGFsLiAyMDE1YjwvVGV4dD4NCiAgICA8L1RleHRVbml0Pg0KICA8L1RleHRVbml0cz4NCjwvUGxhY2Vob2xkZXI+</w:instrText>
      </w:r>
      <w:r w:rsidR="00DA59F4" w:rsidRPr="00DA59F4">
        <w:rPr>
          <w:rStyle w:val="Citation"/>
        </w:rPr>
        <w:fldChar w:fldCharType="separate"/>
      </w:r>
      <w:bookmarkStart w:id="237" w:name="_CTVP001f1b635647878441a94e1b765213d89ee"/>
      <w:r w:rsidR="0092006B">
        <w:rPr>
          <w:rStyle w:val="Citation"/>
        </w:rPr>
        <w:t>Lewis et al. 2015b</w:t>
      </w:r>
      <w:bookmarkEnd w:id="237"/>
      <w:r w:rsidR="00DA59F4" w:rsidRPr="00DA59F4">
        <w:rPr>
          <w:rStyle w:val="Citation"/>
        </w:rPr>
        <w:fldChar w:fldCharType="end"/>
      </w:r>
      <w:r w:rsidR="00DA59F4" w:rsidRPr="00DA59F4">
        <w:rPr>
          <w:rStyle w:val="Citation"/>
        </w:rPr>
        <w:t xml:space="preserve">; see also </w:t>
      </w:r>
      <w:r w:rsidR="00DA59F4" w:rsidRPr="00DA59F4">
        <w:rPr>
          <w:rStyle w:val="Citation"/>
        </w:rPr>
        <w:fldChar w:fldCharType="begin"/>
      </w:r>
      <w:r w:rsidR="00DA59F4" w:rsidRPr="00DA59F4">
        <w:rPr>
          <w:rStyle w:val="Citation"/>
        </w:rPr>
        <w:instrText>ADDIN CITAVI.PLACEHOLDER f2876f3f-9843-497e-a178-e609d8291e12 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1lcyAxOTc0OiAxMjM8L1RleHQ+DQogICAgPC9UZXh0VW5pdD4NCiAgPC9UZXh0VW5pdHM+DQo8L1BsYWNlaG9sZGVyPg==</w:instrText>
      </w:r>
      <w:r w:rsidR="00DA59F4" w:rsidRPr="00DA59F4">
        <w:rPr>
          <w:rStyle w:val="Citation"/>
        </w:rPr>
        <w:fldChar w:fldCharType="separate"/>
      </w:r>
      <w:bookmarkStart w:id="238" w:name="_CTVP001f2876f3f9843497ea178e609d8291e12"/>
      <w:r w:rsidR="0092006B">
        <w:rPr>
          <w:rStyle w:val="Citation"/>
        </w:rPr>
        <w:t>Hymes 1974: 123</w:t>
      </w:r>
      <w:bookmarkEnd w:id="238"/>
      <w:r w:rsidR="00DA59F4" w:rsidRPr="00DA59F4">
        <w:rPr>
          <w:rStyle w:val="Citation"/>
        </w:rPr>
        <w:fldChar w:fldCharType="end"/>
      </w:r>
      <w:r w:rsidR="00A43862">
        <w:rPr>
          <w:rStyle w:val="Citation"/>
        </w:rPr>
        <w:t>)</w:t>
      </w:r>
      <w:r w:rsidR="00340B3C">
        <w:t>.</w:t>
      </w:r>
    </w:p>
    <w:p w14:paraId="476C47D8" w14:textId="0434FF9E" w:rsidR="00343C0D" w:rsidRDefault="00A13ABC" w:rsidP="00343C0D">
      <w:pPr>
        <w:pStyle w:val="Body0500after"/>
      </w:pPr>
      <w:r>
        <w:rPr>
          <w:lang w:eastAsia="en-US"/>
        </w:rPr>
        <w:t xml:space="preserve">First, structural similarity with other Malay varieties: </w:t>
      </w:r>
      <w:r>
        <w:t xml:space="preserve">As a Malay variety, Papuan Malay shares many structural </w:t>
      </w:r>
      <w:r w:rsidR="006857BA">
        <w:t xml:space="preserve">and lexical </w:t>
      </w:r>
      <w:r>
        <w:t>feature</w:t>
      </w:r>
      <w:r w:rsidR="006857BA">
        <w:t>s</w:t>
      </w:r>
      <w:r>
        <w:t xml:space="preserve"> with other Malay varieties. At the same time, however, </w:t>
      </w:r>
      <w:bookmarkStart w:id="239" w:name="_CTVK0010939a80e79a4420dad67ba8d0e50c702"/>
      <w:r w:rsidR="001B30A3">
        <w:t xml:space="preserve">Papuan Malay </w:t>
      </w:r>
      <w:r>
        <w:t xml:space="preserve">also </w:t>
      </w:r>
      <w:r w:rsidR="001B30A3">
        <w:t xml:space="preserve">exhibits </w:t>
      </w:r>
      <w:r>
        <w:t xml:space="preserve">a considerable amount of </w:t>
      </w:r>
      <w:r w:rsidR="001B30A3">
        <w:t xml:space="preserve">unique </w:t>
      </w:r>
      <w:r w:rsidR="001B30A3">
        <w:rPr>
          <w:lang w:eastAsia="en-US"/>
        </w:rPr>
        <w:t xml:space="preserve">phonological, morphological, syntactic, lexical, </w:t>
      </w:r>
      <w:r w:rsidR="009C41BB">
        <w:rPr>
          <w:lang w:eastAsia="en-US"/>
        </w:rPr>
        <w:t xml:space="preserve">and </w:t>
      </w:r>
      <w:r w:rsidR="001B30A3">
        <w:rPr>
          <w:lang w:eastAsia="en-US"/>
        </w:rPr>
        <w:t>discourse features</w:t>
      </w:r>
      <w:r w:rsidR="001B30A3">
        <w:t xml:space="preserve">. These structural </w:t>
      </w:r>
      <w:r w:rsidR="009C41BB">
        <w:t xml:space="preserve">characteristics </w:t>
      </w:r>
      <w:r w:rsidR="001B30A3">
        <w:t>distinguish the language from other eastern Malay varieties, such as Ambon, Manado</w:t>
      </w:r>
      <w:r w:rsidR="00A43862">
        <w:t>,</w:t>
      </w:r>
      <w:r w:rsidR="001B30A3">
        <w:t xml:space="preserve"> </w:t>
      </w:r>
      <w:r w:rsidR="001A56B5">
        <w:t>or</w:t>
      </w:r>
      <w:r w:rsidR="001B30A3">
        <w:t xml:space="preserve"> North Moluccan Malay, as well as from </w:t>
      </w:r>
      <w:r w:rsidR="00A43862">
        <w:t>the standard</w:t>
      </w:r>
      <w:r w:rsidR="001B30A3">
        <w:t xml:space="preserve"> varieties </w:t>
      </w:r>
      <w:r w:rsidR="00B72414">
        <w:t xml:space="preserve">of Malay, such as </w:t>
      </w:r>
      <w:r w:rsidR="003F4EF7">
        <w:t xml:space="preserve">Standard </w:t>
      </w:r>
      <w:r w:rsidR="001B30A3">
        <w:t>Indonesia</w:t>
      </w:r>
      <w:r w:rsidR="00F24DEF">
        <w:t>n</w:t>
      </w:r>
      <w:r w:rsidR="001B30A3">
        <w:t xml:space="preserve">. </w:t>
      </w:r>
      <w:r w:rsidR="005E6B73">
        <w:t xml:space="preserve">(See </w:t>
      </w:r>
      <w:r w:rsidR="005E6B73" w:rsidRPr="00BE4EA4">
        <w:rPr>
          <w:rStyle w:val="Citation"/>
        </w:rPr>
        <w:fldChar w:fldCharType="begin"/>
      </w:r>
      <w:r w:rsidR="003A5B20">
        <w:rPr>
          <w:rStyle w:val="Citation"/>
        </w:rPr>
        <w:instrText>ADDIN CITAVI.PLACEHOLDER 5062c439-cb74-4022-964f-a1eaef37fe43 PFBsYWNlaG9sZGVyPg0KICA8QWRkSW5WZXJzaW9uPjUuMi4wLjg8L0FkZEluVmVyc2lvbj4NCiAgPElkPjUwNjJjNDM5LWNiNzQtNDAyMi05NjRmLWExZWFlZjM3ZmU0MzwvSWQ+DQogIDxFbnRyaWVzPg0KICAgIDxFbnRyeT4NCiAgICAgIDxJZD45YTc2NTlhYi1hZGZkLTRkYjgtOWQzMi0yZDU1YTg3OGExMzI8L0lkPg0KICAgICAgPE5vUGFyPnRydWU8L05vUGFy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JkODUxMjEzLTgzNDktNGFkNC1iMDI0LTY0YWNkN2RlZjFi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ZGVyYmVjayAyMDA3OiAzPC9UZXh0Pg0KICAgIDwvVGV4dFVuaXQ+DQogIDwvVGV4dFVuaXRzPg0KPC9QbGFjZWhvbGRlcj4=</w:instrText>
      </w:r>
      <w:r w:rsidR="005E6B73" w:rsidRPr="00BE4EA4">
        <w:rPr>
          <w:rStyle w:val="Citation"/>
        </w:rPr>
        <w:fldChar w:fldCharType="separate"/>
      </w:r>
      <w:bookmarkStart w:id="240" w:name="_CTVP0015062c439cb744022964fa1eaef37fe43"/>
      <w:r w:rsidR="0092006B">
        <w:rPr>
          <w:rStyle w:val="Citation"/>
        </w:rPr>
        <w:t>Anderbeck 2007: 3</w:t>
      </w:r>
      <w:bookmarkEnd w:id="240"/>
      <w:r w:rsidR="005E6B73" w:rsidRPr="00BE4EA4">
        <w:rPr>
          <w:rStyle w:val="Citation"/>
        </w:rPr>
        <w:fldChar w:fldCharType="end"/>
      </w:r>
      <w:r w:rsidR="005E6B73" w:rsidRPr="00BE4EA4">
        <w:rPr>
          <w:rStyle w:val="Citation"/>
        </w:rPr>
        <w:t xml:space="preserve">; </w:t>
      </w:r>
      <w:r w:rsidR="005E6B73" w:rsidRPr="00BE4EA4">
        <w:rPr>
          <w:rStyle w:val="Citation"/>
        </w:rPr>
        <w:fldChar w:fldCharType="begin"/>
      </w:r>
      <w:r w:rsidR="003A5B20">
        <w:rPr>
          <w:rStyle w:val="Citation"/>
        </w:rPr>
        <w:instrText>ADDIN CITAVI.PLACEHOLDER e1b09fcc-0a55-44fd-b775-bee00a7380c7 PFBsYWNlaG9sZGVyPg0KICA8QWRkSW5WZXJzaW9uPjUuMi4wLjg8L0FkZEluVmVyc2lvbj4NCiAgPElkPmUxYjA5ZmNjLTBhNTUtNDRmZC1iNzc1LWJlZTAwYTczODBjNzwvSWQ+DQogIDxFbnRyaWVzPg0KICAgIDxFbnRyeT4NCiAgICAgIDxJZD4wYmJhZTM3MS0yMGEwLTQ0MmUtODZhYi1iYTI0MWM4OGNhZDg8L0lkPg0KICAgICAgPE5vUGFyPnRydWU8L05vUGFy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Q3NjMzNzQ3LTNhZTEtNDY5Ny05NzJiLTZmODhhMmIzMzVhYTwvUmVmZXJlbmNlSWQ+DQogICAgICA8UmFuZ2U+DQogICAgICAgIDxTdGFydD4wPC9TdGFydD4NCiAgICAgICAgPExlbmd0aD4xNT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SAyMDAzO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gMjAwMzogMTwvVGV4dD4NCiAgICA8L1RleHRVbml0Pg0KICA8L1RleHRVbml0cz4NCjwvUGxhY2Vob2xkZXI+</w:instrText>
      </w:r>
      <w:r w:rsidR="005E6B73" w:rsidRPr="00BE4EA4">
        <w:rPr>
          <w:rStyle w:val="Citation"/>
        </w:rPr>
        <w:fldChar w:fldCharType="separate"/>
      </w:r>
      <w:bookmarkStart w:id="241" w:name="_CTVP001e1b09fcc0a5544fdb775bee00a7380c7"/>
      <w:r w:rsidR="0092006B">
        <w:rPr>
          <w:rStyle w:val="Citation"/>
        </w:rPr>
        <w:t>Donohue 2003: 1</w:t>
      </w:r>
      <w:bookmarkEnd w:id="241"/>
      <w:r w:rsidR="005E6B73" w:rsidRPr="00BE4EA4">
        <w:rPr>
          <w:rStyle w:val="Citation"/>
        </w:rPr>
        <w:fldChar w:fldCharType="end"/>
      </w:r>
      <w:r w:rsidR="005E6B73" w:rsidRPr="00BE4EA4">
        <w:rPr>
          <w:rStyle w:val="Citation"/>
        </w:rPr>
        <w:t xml:space="preserve">; </w:t>
      </w:r>
      <w:r w:rsidR="005E6B73" w:rsidRPr="00BE4EA4">
        <w:rPr>
          <w:rStyle w:val="Citation"/>
        </w:rPr>
        <w:fldChar w:fldCharType="begin"/>
      </w:r>
      <w:r w:rsidR="00B012F1">
        <w:rPr>
          <w:rStyle w:val="Citation"/>
        </w:rPr>
        <w:instrText>ADDIN CITAVI.PLACEHOLDER a5721621-e7b8-4c38-98b2-cb65e0c86bbc 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N2I6IDczPC9UZXh0Pg0KICAgIDwvVGV4dFVuaXQ+DQogIDwvVGV4dFVuaXRzPg0KPC9QbGFjZWhvbGRlcj4=</w:instrText>
      </w:r>
      <w:r w:rsidR="005E6B73" w:rsidRPr="00BE4EA4">
        <w:rPr>
          <w:rStyle w:val="Citation"/>
        </w:rPr>
        <w:fldChar w:fldCharType="separate"/>
      </w:r>
      <w:bookmarkStart w:id="242" w:name="_CTVP001a5721621e7b84c3898b2cb65e0c86bbc"/>
      <w:r w:rsidR="0092006B">
        <w:rPr>
          <w:rStyle w:val="Citation"/>
        </w:rPr>
        <w:t>2007b: 73</w:t>
      </w:r>
      <w:bookmarkEnd w:id="242"/>
      <w:r w:rsidR="005E6B73" w:rsidRPr="00BE4EA4">
        <w:rPr>
          <w:rStyle w:val="Citation"/>
        </w:rPr>
        <w:fldChar w:fldCharType="end"/>
      </w:r>
      <w:r w:rsidR="005E6B73" w:rsidRPr="00BE4EA4">
        <w:rPr>
          <w:rStyle w:val="Citation"/>
        </w:rPr>
        <w:t xml:space="preserve">; </w:t>
      </w:r>
      <w:r w:rsidR="00BE4EA4" w:rsidRPr="00BE4EA4">
        <w:rPr>
          <w:rStyle w:val="Citation"/>
        </w:rPr>
        <w:fldChar w:fldCharType="begin"/>
      </w:r>
      <w:r w:rsidR="00BE4EA4" w:rsidRPr="00BE4EA4">
        <w:rPr>
          <w:rStyle w:val="Citation"/>
        </w:rPr>
        <w:instrText>ADDIN CITAVI.PLACEHOLDER a05af2dc-e6fe-45b6-8ca0-307795f08033 PFBsYWNlaG9sZGVyPg0KICA8QWRkSW5WZXJzaW9uPjUuMi4wLjg8L0FkZEluVmVyc2lvbj4NCiAgPElkPmEwNWFmMmRjLWU2ZmUtNDViNi04Y2EwLTMwNzc5NWYwODAzMzwvSWQ+DQogIDxFbnRyaWVzPg0KICAgIDxFbnRyeT4NCiAgICAgIDxJZD41YmViNzUwOS03N2UzLTRlNWUtYTJkOS00MGUwZDg5MWM5YzQ8L0lkPg0KICAgICAgPE5vUGFyPnRydWU8L05vUGFy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EzMTUzZmMtM2U5MC00MzQyLThkNTYtZDA1NGQ0NzIxNmFhPC9SZWZlcmVuY2VJZD4NCiAgICAgIDxSYW5nZT4NCiAgICAgICAgPFN0YXJ0PjA8L1N0YXJ0Pg0KICAgICAgICA8TGVuZ3RoPjE0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5QYWF1dyAyMDA5OiAy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WF1dyAyMDA5OiAyMDwvVGV4dD4NCiAgICA8L1RleHRVbml0Pg0KICA8L1RleHRVbml0cz4NCjwvUGxhY2Vob2xkZXI+</w:instrText>
      </w:r>
      <w:r w:rsidR="00BE4EA4" w:rsidRPr="00BE4EA4">
        <w:rPr>
          <w:rStyle w:val="Citation"/>
        </w:rPr>
        <w:fldChar w:fldCharType="separate"/>
      </w:r>
      <w:bookmarkStart w:id="243" w:name="_CTVP001a05af2dce6fe45b68ca0307795f08033"/>
      <w:r w:rsidR="0092006B">
        <w:rPr>
          <w:rStyle w:val="Citation"/>
        </w:rPr>
        <w:t>Paauw 2009: 20</w:t>
      </w:r>
      <w:bookmarkEnd w:id="243"/>
      <w:r w:rsidR="00BE4EA4" w:rsidRPr="00BE4EA4">
        <w:rPr>
          <w:rStyle w:val="Citation"/>
        </w:rPr>
        <w:fldChar w:fldCharType="end"/>
      </w:r>
      <w:r w:rsidR="00BE4EA4" w:rsidRPr="00BE4EA4">
        <w:rPr>
          <w:rStyle w:val="Citation"/>
        </w:rPr>
        <w:t xml:space="preserve">; </w:t>
      </w:r>
      <w:r w:rsidR="005E6B73" w:rsidRPr="00BE4EA4">
        <w:rPr>
          <w:rStyle w:val="Citation"/>
        </w:rPr>
        <w:fldChar w:fldCharType="begin"/>
      </w:r>
      <w:r w:rsidR="005E6B73" w:rsidRPr="00BE4EA4">
        <w:rPr>
          <w:rStyle w:val="Citation"/>
        </w:rPr>
        <w:instrText>ADDIN CITAVI.PLACEHOLDER 88a1fead-0008-48b7-bfa5-5360a1afb043 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b3R0IGV0IGFsLiAyMDA4OiAxMTDigJMxMTE8L1RleHQ+DQogICAgPC9UZXh0VW5pdD4NCiAgPC9UZXh0VW5pdHM+DQo8L1BsYWNlaG9sZGVyPg==</w:instrText>
      </w:r>
      <w:r w:rsidR="005E6B73" w:rsidRPr="00BE4EA4">
        <w:rPr>
          <w:rStyle w:val="Citation"/>
        </w:rPr>
        <w:fldChar w:fldCharType="separate"/>
      </w:r>
      <w:bookmarkStart w:id="244" w:name="_CTVP00188a1fead000848b7bfa55360a1afb043"/>
      <w:r w:rsidR="0092006B">
        <w:rPr>
          <w:rStyle w:val="Citation"/>
        </w:rPr>
        <w:t>Scott et al. 2008: 110–111</w:t>
      </w:r>
      <w:bookmarkEnd w:id="244"/>
      <w:r w:rsidR="005E6B73" w:rsidRPr="00BE4EA4">
        <w:rPr>
          <w:rStyle w:val="Citation"/>
        </w:rPr>
        <w:fldChar w:fldCharType="end"/>
      </w:r>
      <w:r w:rsidR="005E6B73">
        <w:rPr>
          <w:lang w:eastAsia="en-US"/>
        </w:rPr>
        <w:t>.)</w:t>
      </w:r>
    </w:p>
    <w:p w14:paraId="6B915A35" w14:textId="3CEA2310" w:rsidR="00343C0D" w:rsidRDefault="00A13ABC" w:rsidP="00343C0D">
      <w:pPr>
        <w:pStyle w:val="Body0500after"/>
      </w:pPr>
      <w:r>
        <w:t xml:space="preserve">Second, inherent intelligibility with other Malay varieties: </w:t>
      </w:r>
      <w:r w:rsidR="00EF7FEC">
        <w:t xml:space="preserve">For Papuan Malay speakers with no prior contact, </w:t>
      </w:r>
      <w:r>
        <w:t xml:space="preserve">the mentioned </w:t>
      </w:r>
      <w:r w:rsidR="00EF7FEC">
        <w:t>structural uniqueness has direct implication for their comprehension of other Malay varieties</w:t>
      </w:r>
      <w:r w:rsidR="003F4EF7">
        <w:t>,</w:t>
      </w:r>
      <w:r w:rsidR="00EF7FEC">
        <w:t xml:space="preserve"> </w:t>
      </w:r>
      <w:r w:rsidR="003F4EF7">
        <w:t xml:space="preserve">in that they have difficulties </w:t>
      </w:r>
      <w:r>
        <w:t xml:space="preserve">understanding </w:t>
      </w:r>
      <w:r w:rsidR="003F4EF7">
        <w:t xml:space="preserve">these varieties. </w:t>
      </w:r>
      <w:r w:rsidR="00A37A22">
        <w:t xml:space="preserve">That is, there is </w:t>
      </w:r>
      <w:r w:rsidR="00B012F1">
        <w:t xml:space="preserve">only </w:t>
      </w:r>
      <w:r w:rsidR="00A37A22">
        <w:t xml:space="preserve">limited or no inherent intelligibility between </w:t>
      </w:r>
      <w:r w:rsidR="00E52578">
        <w:t>Papuan</w:t>
      </w:r>
      <w:r w:rsidR="00A37A22">
        <w:t xml:space="preserve"> Malay and other Malay varieties. This applies especially to Standard Indonesian and the western Malay varieties in general. (See </w:t>
      </w:r>
      <w:r w:rsidR="00A37A22" w:rsidRPr="00B012F1">
        <w:rPr>
          <w:rStyle w:val="Citation"/>
        </w:rPr>
        <w:fldChar w:fldCharType="begin"/>
      </w:r>
      <w:r w:rsidR="003A5B20">
        <w:rPr>
          <w:rStyle w:val="Citation"/>
        </w:rPr>
        <w:instrText>ADDIN CITAVI.PLACEHOLDER fc4bbe0f-f185-4bb2-a39e-fd3b058ecb76 PFBsYWNlaG9sZGVyPg0KICA8QWRkSW5WZXJzaW9uPjUuMi4wLjg8L0FkZEluVmVyc2lvbj4NCiAgPElkPmZjNGJiZTBmLWYxODUtNGJiMi1hMzllLWZkM2IwNThlY2I3NjwvSWQ+DQogIDxFbnRyaWVzPg0KICAgIDxFbnRyeT4NCiAgICAgIDxJZD5hOTQ4OTcxZC0xNjNlLTQ1YmEtYWQ2MS1hOTg4ZDNlZGY5MDk8L0lkPg0KICAgICAgPE5vUGFyPnRydWU8L05vUGFy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JkODUxMjEzLTgzNDktNGFkNC1iMDI0LTY0YWNkN2RlZjFi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ZGVyYmVjayAyMDA3OiAzPC9UZXh0Pg0KICAgIDwvVGV4dFVuaXQ+DQogIDwvVGV4dFVuaXRzPg0KPC9QbGFjZWhvbGRlcj4=</w:instrText>
      </w:r>
      <w:r w:rsidR="00A37A22" w:rsidRPr="00B012F1">
        <w:rPr>
          <w:rStyle w:val="Citation"/>
        </w:rPr>
        <w:fldChar w:fldCharType="separate"/>
      </w:r>
      <w:bookmarkStart w:id="245" w:name="_CTVP001fc4bbe0ff1854bb2a39efd3b058ecb76"/>
      <w:r w:rsidR="0092006B">
        <w:rPr>
          <w:rStyle w:val="Citation"/>
        </w:rPr>
        <w:t>Anderbeck 2007: 3</w:t>
      </w:r>
      <w:bookmarkEnd w:id="245"/>
      <w:r w:rsidR="00A37A22" w:rsidRPr="00B012F1">
        <w:rPr>
          <w:rStyle w:val="Citation"/>
        </w:rPr>
        <w:fldChar w:fldCharType="end"/>
      </w:r>
      <w:r w:rsidR="00B012F1" w:rsidRPr="00B012F1">
        <w:rPr>
          <w:rStyle w:val="Citation"/>
        </w:rPr>
        <w:t xml:space="preserve">; </w:t>
      </w:r>
      <w:r w:rsidR="00B012F1" w:rsidRPr="00B012F1">
        <w:rPr>
          <w:rStyle w:val="Citation"/>
        </w:rPr>
        <w:fldChar w:fldCharType="begin"/>
      </w:r>
      <w:r w:rsidR="00B012F1" w:rsidRPr="00B012F1">
        <w:rPr>
          <w:rStyle w:val="Citation"/>
        </w:rPr>
        <w:instrText>ADDIN CITAVI.PLACEHOLDER 5b7fb8bf-def1-4548-91ca-67cd67752141 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yZWFkLCAyMDA4LTAyLTE3PC9DdXN0b21GaWVsZDE+DQogICAgICAgIDxDdXN0b21GaWVsZDM+ZWxlY3Ryb25pYzwvQ3VzdG9tRmllbGQzPg0KICAgICAgICA8SWQ+MGZiODU4OGItOGQwOC00MGQzLWEyYmYtZDA2NWFjZjA0ZjVi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DIwMDdiOiA3MuKAkzczPC9UZXh0Pg0KICAgIDwvVGV4dFVuaXQ+DQogIDwvVGV4dFVuaXRzPg0KPC9QbGFjZWhvbGRlcj4=</w:instrText>
      </w:r>
      <w:r w:rsidR="00B012F1" w:rsidRPr="00B012F1">
        <w:rPr>
          <w:rStyle w:val="Citation"/>
        </w:rPr>
        <w:fldChar w:fldCharType="separate"/>
      </w:r>
      <w:bookmarkStart w:id="246" w:name="_CTVP0015b7fb8bfdef1454891ca67cd67752141"/>
      <w:r w:rsidR="0092006B">
        <w:rPr>
          <w:rStyle w:val="Citation"/>
        </w:rPr>
        <w:t>Donohue 2007b: 72–73</w:t>
      </w:r>
      <w:bookmarkEnd w:id="246"/>
      <w:r w:rsidR="00B012F1" w:rsidRPr="00B012F1">
        <w:rPr>
          <w:rStyle w:val="Citation"/>
        </w:rPr>
        <w:fldChar w:fldCharType="end"/>
      </w:r>
      <w:r w:rsidR="00B012F1" w:rsidRPr="00B012F1">
        <w:rPr>
          <w:rStyle w:val="Citation"/>
        </w:rPr>
        <w:t xml:space="preserve">; </w:t>
      </w:r>
      <w:r w:rsidR="00B012F1" w:rsidRPr="00B012F1">
        <w:rPr>
          <w:rStyle w:val="Citation"/>
        </w:rPr>
        <w:fldChar w:fldCharType="begin"/>
      </w:r>
      <w:r w:rsidR="00B012F1" w:rsidRPr="00B012F1">
        <w:rPr>
          <w:rStyle w:val="Citation"/>
        </w:rPr>
        <w:instrText>ADDIN CITAVI.PLACEHOLDER 476e7cce-8d5b-4f67-966a-4dee15eabde9 PFBsYWNlaG9sZGVyPg0KICA8QWRkSW5WZXJzaW9uPjUuMi4wLjg8L0FkZEluVmVyc2lvbj4NCiAgPElkPjQ3NmU3Y2NlLThkNWItNGY2Ny05NjZhLTRkZWUxNWVhYmRlOTwvSWQ+DQogIDxFbnRyaWVzPg0KICAgIDxFbnRyeT4NCiAgICAgIDxJZD4zOTc4NzRkZC0wOTJjLTRlNDQtOTQyNy02MmZlN2E1MTNjZWY8L0lkPg0KICAgICAgPE5vUGFyPnRydWU8L05vUGFy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EzMTUzZmMtM2U5MC00MzQyLThkNTYtZDA1NGQ0NzIxNmFhPC9SZWZlcmVuY2VJZD4NCiAgICAgIDxSYW5nZT4NCiAgICAgICAgPFN0YXJ0PjA8L1N0YXJ0Pg0KICAgICAgICA8TGVuZ3RoPjE0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5QYWF1dyAyMDA5OiAy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WF1dyAyMDA5OiAyMDwvVGV4dD4NCiAgICA8L1RleHRVbml0Pg0KICA8L1RleHRVbml0cz4NCjwvUGxhY2Vob2xkZXI+</w:instrText>
      </w:r>
      <w:r w:rsidR="00B012F1" w:rsidRPr="00B012F1">
        <w:rPr>
          <w:rStyle w:val="Citation"/>
        </w:rPr>
        <w:fldChar w:fldCharType="separate"/>
      </w:r>
      <w:bookmarkStart w:id="247" w:name="_CTVP001476e7cce8d5b4f67966a4dee15eabde9"/>
      <w:r w:rsidR="0092006B">
        <w:rPr>
          <w:rStyle w:val="Citation"/>
        </w:rPr>
        <w:t>Paauw 2009: 20</w:t>
      </w:r>
      <w:bookmarkEnd w:id="247"/>
      <w:r w:rsidR="00B012F1" w:rsidRPr="00B012F1">
        <w:rPr>
          <w:rStyle w:val="Citation"/>
        </w:rPr>
        <w:fldChar w:fldCharType="end"/>
      </w:r>
      <w:r w:rsidR="00B012F1" w:rsidRPr="00B012F1">
        <w:rPr>
          <w:rStyle w:val="Citation"/>
        </w:rPr>
        <w:t xml:space="preserve">; </w:t>
      </w:r>
      <w:r w:rsidR="00B012F1" w:rsidRPr="00B012F1">
        <w:rPr>
          <w:rStyle w:val="Citation"/>
        </w:rPr>
        <w:fldChar w:fldCharType="begin"/>
      </w:r>
      <w:r w:rsidR="003A5B20">
        <w:rPr>
          <w:rStyle w:val="Citation"/>
        </w:rPr>
        <w:instrText>ADDIN CITAVI.PLACEHOLDER 0e9e5e1e-a9b0-45e6-b361-51c3dab6f2a5 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VoYXJubyAxOTc5OiAyN+KAkzI4PC9UZXh0Pg0KICAgIDwvVGV4dFVuaXQ+DQogIDwvVGV4dFVuaXRzPg0KPC9QbGFjZWhvbGRlcj4=</w:instrText>
      </w:r>
      <w:r w:rsidR="00B012F1" w:rsidRPr="00B012F1">
        <w:rPr>
          <w:rStyle w:val="Citation"/>
        </w:rPr>
        <w:fldChar w:fldCharType="separate"/>
      </w:r>
      <w:bookmarkStart w:id="248" w:name="_CTVP0010e9e5e1ea9b045e6b36151c3dab6f2a5"/>
      <w:r w:rsidR="0092006B">
        <w:rPr>
          <w:rStyle w:val="Citation"/>
        </w:rPr>
        <w:t>Suharno 1979: 27–28</w:t>
      </w:r>
      <w:bookmarkEnd w:id="248"/>
      <w:r w:rsidR="00B012F1" w:rsidRPr="00B012F1">
        <w:rPr>
          <w:rStyle w:val="Citation"/>
        </w:rPr>
        <w:fldChar w:fldCharType="end"/>
      </w:r>
      <w:r w:rsidR="00B012F1" w:rsidRPr="00B012F1">
        <w:rPr>
          <w:rStyle w:val="Citation"/>
        </w:rPr>
        <w:t xml:space="preserve">; </w:t>
      </w:r>
      <w:r w:rsidR="00B012F1" w:rsidRPr="00B012F1">
        <w:rPr>
          <w:rStyle w:val="Citation"/>
        </w:rPr>
        <w:fldChar w:fldCharType="begin"/>
      </w:r>
      <w:r w:rsidR="003A5B20">
        <w:rPr>
          <w:rStyle w:val="Citation"/>
        </w:rPr>
        <w:instrText>ADDIN CITAVI.PLACEHOLDER 4876be5b-fcbd-40d0-afaf-1e1966f70f67 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WVtYmlzZSAyMDExOiAyMTPigJMyMTQ8L1RleHQ+DQogICAgPC9UZXh0VW5pdD4NCiAgPC9UZXh0VW5pdHM+DQo8L1BsYWNlaG9sZGVyPg==</w:instrText>
      </w:r>
      <w:r w:rsidR="00B012F1" w:rsidRPr="00B012F1">
        <w:rPr>
          <w:rStyle w:val="Citation"/>
        </w:rPr>
        <w:fldChar w:fldCharType="separate"/>
      </w:r>
      <w:bookmarkStart w:id="249" w:name="_CTVP0014876be5bfcbd40d0afaf1e1966f70f67"/>
      <w:r w:rsidR="0092006B">
        <w:rPr>
          <w:rStyle w:val="Citation"/>
        </w:rPr>
        <w:t>Yembise 2011: 213–214</w:t>
      </w:r>
      <w:bookmarkEnd w:id="249"/>
      <w:r w:rsidR="00B012F1" w:rsidRPr="00B012F1">
        <w:rPr>
          <w:rStyle w:val="Citation"/>
        </w:rPr>
        <w:fldChar w:fldCharType="end"/>
      </w:r>
      <w:r w:rsidR="00B012F1">
        <w:t>.)</w:t>
      </w:r>
    </w:p>
    <w:p w14:paraId="747C9A6E" w14:textId="5B40E337" w:rsidR="00343C0D" w:rsidRDefault="00A13ABC" w:rsidP="00AF2D24">
      <w:pPr>
        <w:pStyle w:val="Body0500after"/>
      </w:pPr>
      <w:r>
        <w:t>Third, shared ethnolinguistic identity with other Malay varieties:</w:t>
      </w:r>
      <w:r w:rsidR="006C528E">
        <w:t xml:space="preserve"> e</w:t>
      </w:r>
      <w:r w:rsidR="00D963E5">
        <w:t>thnolinguistically, Papuan</w:t>
      </w:r>
      <w:r w:rsidR="00A43862">
        <w:t>s</w:t>
      </w:r>
      <w:r w:rsidR="00D963E5">
        <w:t xml:space="preserve"> typically identify with their respective </w:t>
      </w:r>
      <w:r w:rsidR="00D963E5" w:rsidRPr="00CB4533">
        <w:t>indigenous vernacular languages</w:t>
      </w:r>
      <w:r w:rsidR="00D963E5">
        <w:t xml:space="preserve">, regardless as to whether </w:t>
      </w:r>
      <w:r w:rsidR="002971D5">
        <w:t xml:space="preserve">or not </w:t>
      </w:r>
      <w:r w:rsidR="00D963E5">
        <w:t>they are still active speakers of that language. Beyond this local identity, they have a well-established</w:t>
      </w:r>
      <w:r w:rsidR="00B41C1B">
        <w:t>,</w:t>
      </w:r>
      <w:r w:rsidR="00D963E5">
        <w:t xml:space="preserve"> </w:t>
      </w:r>
      <w:r w:rsidR="00B322B8">
        <w:t>distinct identity</w:t>
      </w:r>
      <w:r w:rsidR="00340B3C">
        <w:t xml:space="preserve"> as Papuans</w:t>
      </w:r>
      <w:r w:rsidR="00B322B8">
        <w:t xml:space="preserve">, especially vis-à-vis Indonesians from the western parts of Indonesia. This has largely to do with the </w:t>
      </w:r>
      <w:r w:rsidR="006C528E">
        <w:t xml:space="preserve">ongoing </w:t>
      </w:r>
      <w:r w:rsidR="00B322B8">
        <w:t xml:space="preserve">Indonesian occupation </w:t>
      </w:r>
      <w:r w:rsidR="006C528E">
        <w:t xml:space="preserve">(since 1963) </w:t>
      </w:r>
      <w:r w:rsidR="00B322B8">
        <w:t xml:space="preserve">and the negative attitudes </w:t>
      </w:r>
      <w:r w:rsidR="00414F12">
        <w:t xml:space="preserve">that </w:t>
      </w:r>
      <w:r w:rsidR="00C4642D">
        <w:t xml:space="preserve">the </w:t>
      </w:r>
      <w:r w:rsidR="00414F12">
        <w:t>Indonesian government</w:t>
      </w:r>
      <w:r w:rsidR="00A92AB5">
        <w:t xml:space="preserve"> and</w:t>
      </w:r>
      <w:r w:rsidR="00414F12">
        <w:t xml:space="preserve"> </w:t>
      </w:r>
      <w:r w:rsidR="00C4642D">
        <w:t xml:space="preserve">Indonesian </w:t>
      </w:r>
      <w:r w:rsidR="00414F12" w:rsidRPr="006C65BE">
        <w:t xml:space="preserve">institutions </w:t>
      </w:r>
      <w:r w:rsidR="00414F12">
        <w:t xml:space="preserve">express toward </w:t>
      </w:r>
      <w:r w:rsidR="00A92AB5">
        <w:t>Papuan</w:t>
      </w:r>
      <w:r w:rsidR="00A43862">
        <w:t>s</w:t>
      </w:r>
      <w:r w:rsidR="00A92AB5">
        <w:t xml:space="preserve"> </w:t>
      </w:r>
      <w:r w:rsidR="00340B3C">
        <w:t>and “Papuaness”</w:t>
      </w:r>
      <w:r w:rsidR="00414F12">
        <w:t xml:space="preserve"> and also </w:t>
      </w:r>
      <w:r w:rsidR="00A92AB5">
        <w:t xml:space="preserve">toward </w:t>
      </w:r>
      <w:r w:rsidR="00414F12">
        <w:t>Papuan Malay</w:t>
      </w:r>
      <w:r w:rsidR="0030748C">
        <w:t xml:space="preserve"> (for more detail</w:t>
      </w:r>
      <w:r w:rsidR="004C3514">
        <w:t>s on language attitudes see §</w:t>
      </w:r>
      <w:r w:rsidR="004C3514">
        <w:fldChar w:fldCharType="begin"/>
      </w:r>
      <w:r w:rsidR="004C3514">
        <w:instrText xml:space="preserve"> REF _Ref373219005 \w \h </w:instrText>
      </w:r>
      <w:r w:rsidR="004C3514">
        <w:fldChar w:fldCharType="separate"/>
      </w:r>
      <w:r w:rsidR="00154D81">
        <w:rPr>
          <w:cs/>
        </w:rPr>
        <w:t>‎</w:t>
      </w:r>
      <w:r w:rsidR="00154D81">
        <w:t>1.5.2</w:t>
      </w:r>
      <w:r w:rsidR="004C3514">
        <w:fldChar w:fldCharType="end"/>
      </w:r>
      <w:r w:rsidR="004C3514">
        <w:t>)</w:t>
      </w:r>
      <w:r w:rsidR="00A92AB5">
        <w:t xml:space="preserve">. Vice versa, Papuan attitudes towards Indonesia </w:t>
      </w:r>
      <w:r w:rsidR="00340B3C">
        <w:t xml:space="preserve">and “Indonesianess” </w:t>
      </w:r>
      <w:r w:rsidR="00A92AB5">
        <w:t xml:space="preserve">are </w:t>
      </w:r>
      <w:r w:rsidR="00340B3C">
        <w:t xml:space="preserve">also </w:t>
      </w:r>
      <w:r w:rsidR="00A92AB5">
        <w:t>rather negative</w:t>
      </w:r>
      <w:r w:rsidR="00B41C1B">
        <w:t>.</w:t>
      </w:r>
      <w:r w:rsidR="00A92AB5">
        <w:t xml:space="preserve"> (</w:t>
      </w:r>
      <w:r w:rsidR="00B41C1B">
        <w:t xml:space="preserve">See </w:t>
      </w:r>
      <w:r w:rsidR="00A92AB5">
        <w:t xml:space="preserve">for instance </w:t>
      </w:r>
      <w:r w:rsidR="00A92AB5" w:rsidRPr="0059245B">
        <w:rPr>
          <w:rStyle w:val="Citation"/>
        </w:rPr>
        <w:fldChar w:fldCharType="begin"/>
      </w:r>
      <w:r w:rsidR="00A92AB5" w:rsidRPr="0059245B">
        <w:rPr>
          <w:rStyle w:val="Citation"/>
        </w:rPr>
        <w:instrText>ADDIN CITAVI.PLACEHOLDER 2b698aa0-a489-4cee-b8d1-a0308ae72785 PFBsYWNlaG9sZGVyPg0KICA8QWRkSW5WZXJzaW9uPjUuMi4wLjg8L0FkZEluVmVyc2lvbj4NCiAgPElkPjJiNjk4YWEwLWE0ODktNGNlZS1iOGQxLWEwMzA4YWU3Mjc4NTwvSWQ+DQogIDxFbnRyaWVzPg0KICAgIDxFbnRyeT4NCiAgICAgIDxJZD45ZThiYTJhMS0wYzY3LTQ5MmEtYWJlMC00MWQ4NDQyZmM3YTA8L0lkPg0KICAgICAgPE5vUGFyPnRydWU8L05vUGFyPg0KICAgICAgPFJlZmVyZW5jZUlkPjVlMWYwZmQzLWFhNWYtNDEwYi1iNzFiLTRiNjA5ZWIwNDhlZD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1dmVsIDIwMDI8L1RleHQ+DQogICAgPC9UZXh0VW5pdD4NCiAgPC9UZXh0VW5pdHM+DQo8L1BsYWNlaG9sZGVyPg==</w:instrText>
      </w:r>
      <w:r w:rsidR="00A92AB5" w:rsidRPr="0059245B">
        <w:rPr>
          <w:rStyle w:val="Citation"/>
        </w:rPr>
        <w:fldChar w:fldCharType="separate"/>
      </w:r>
      <w:bookmarkStart w:id="250" w:name="_CTVP0012b698aa0a4894ceeb8d1a0308ae72785"/>
      <w:r w:rsidR="0092006B">
        <w:rPr>
          <w:rStyle w:val="Citation"/>
        </w:rPr>
        <w:t>Chauvel 2002</w:t>
      </w:r>
      <w:bookmarkEnd w:id="250"/>
      <w:r w:rsidR="00A92AB5" w:rsidRPr="0059245B">
        <w:rPr>
          <w:rStyle w:val="Citation"/>
        </w:rPr>
        <w:fldChar w:fldCharType="end"/>
      </w:r>
      <w:r w:rsidR="00A92AB5" w:rsidRPr="0059245B">
        <w:rPr>
          <w:rStyle w:val="Citation"/>
        </w:rPr>
        <w:t xml:space="preserve">; </w:t>
      </w:r>
      <w:r w:rsidR="00A92AB5" w:rsidRPr="0059245B">
        <w:rPr>
          <w:rStyle w:val="Citation"/>
        </w:rPr>
        <w:fldChar w:fldCharType="begin"/>
      </w:r>
      <w:r w:rsidR="00A92AB5" w:rsidRPr="0059245B">
        <w:rPr>
          <w:rStyle w:val="Citation"/>
        </w:rPr>
        <w:instrText>ADDIN CITAVI.PLACEHOLDER b8466ec3-f857-4394-8168-ab770688ff58 PFBsYWNlaG9sZGVyPg0KICA8QWRkSW5WZXJzaW9uPjUuMi4wLjg8L0FkZEluVmVyc2lvbj4NCiAgPElkPmI4NDY2ZWMzLWY4NTctNDM5NC04MTY4LWFiNzcwNjg4ZmY1ODwvSWQ+DQogIDxFbnRyaWVzPg0KICAgIDxFbnRyeT4NCiAgICAgIDxJZD5kNjhlNzFkMi01MTdmLTRmOTItYmJlZi01NzQwOGFmNDA4ODA8L0lkPg0KICAgICAgPE5vUGFyPnRydWU8L05vUGFyPg0KICAgICAgPFJlZmVyZW5jZUlkPjYyMjk0MTdkLTI3NjQtNDI2OC1hODljLTU2NzM2ZDQxZWUzM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pbmcgMjAwNDwvVGV4dD4NCiAgICA8L1RleHRVbml0Pg0KICA8L1RleHRVbml0cz4NCjwvUGxhY2Vob2xkZXI+</w:instrText>
      </w:r>
      <w:r w:rsidR="00A92AB5" w:rsidRPr="0059245B">
        <w:rPr>
          <w:rStyle w:val="Citation"/>
        </w:rPr>
        <w:fldChar w:fldCharType="separate"/>
      </w:r>
      <w:bookmarkStart w:id="251" w:name="_CTVP001b8466ec3f85743948168ab770688ff58"/>
      <w:r w:rsidR="0092006B">
        <w:rPr>
          <w:rStyle w:val="Citation"/>
        </w:rPr>
        <w:t>King 2004</w:t>
      </w:r>
      <w:bookmarkEnd w:id="251"/>
      <w:r w:rsidR="00A92AB5" w:rsidRPr="0059245B">
        <w:rPr>
          <w:rStyle w:val="Citation"/>
        </w:rPr>
        <w:fldChar w:fldCharType="end"/>
      </w:r>
      <w:r w:rsidR="00B41C1B">
        <w:t>.</w:t>
      </w:r>
      <w:r w:rsidR="00A92AB5">
        <w:t xml:space="preserve">). </w:t>
      </w:r>
      <w:r w:rsidR="00C4642D">
        <w:t>Papuans summarize th</w:t>
      </w:r>
      <w:r w:rsidR="00C43525">
        <w:t>eir</w:t>
      </w:r>
      <w:r w:rsidR="00C4642D">
        <w:t xml:space="preserve"> </w:t>
      </w:r>
      <w:r w:rsidR="00340B3C">
        <w:t>distinct identi</w:t>
      </w:r>
      <w:r w:rsidR="00DB1EE1">
        <w:t xml:space="preserve">ty as follows: </w:t>
      </w:r>
      <w:r w:rsidR="00340B3C" w:rsidRPr="00B322B8">
        <w:rPr>
          <w:rStyle w:val="ChItalBold"/>
        </w:rPr>
        <w:t>suku beda, bahasa beda, agama beda, adat beda</w:t>
      </w:r>
      <w:r w:rsidR="00340B3C">
        <w:t xml:space="preserve"> ‘(our) ethnicity is different, (our) language</w:t>
      </w:r>
      <w:r w:rsidR="00DB1EE1">
        <w:t>(s)</w:t>
      </w:r>
      <w:r w:rsidR="00340B3C">
        <w:t xml:space="preserve"> is</w:t>
      </w:r>
      <w:r w:rsidR="00DB1EE1">
        <w:t>/are</w:t>
      </w:r>
      <w:r w:rsidR="00340B3C">
        <w:t xml:space="preserve"> different, (our) religion is different, (and our) customs are different’.</w:t>
      </w:r>
      <w:r w:rsidR="00DB1EE1">
        <w:t xml:space="preserve"> This statement was made to the author on numerous occasions during her stays in West Papua.</w:t>
      </w:r>
      <w:r w:rsidR="00AB3E38">
        <w:t xml:space="preserve"> </w:t>
      </w:r>
      <w:r w:rsidR="005D289D">
        <w:t>This distinct ethnolinguistic identity vis-à-vis Papuan Malay is also evidenced by the names which Papuans use to refer to their language</w:t>
      </w:r>
      <w:r w:rsidR="0072069E">
        <w:t xml:space="preserve">, names such as </w:t>
      </w:r>
      <w:r w:rsidR="005D289D" w:rsidRPr="005D289D">
        <w:rPr>
          <w:rStyle w:val="ChItalBold"/>
        </w:rPr>
        <w:t>logat Papua</w:t>
      </w:r>
      <w:r w:rsidR="005D289D">
        <w:t xml:space="preserve"> ‘Papuan </w:t>
      </w:r>
      <w:r w:rsidR="00AF2D24">
        <w:t>speech variety</w:t>
      </w:r>
      <w:r w:rsidR="005D289D">
        <w:t>’</w:t>
      </w:r>
      <w:r w:rsidR="0072069E">
        <w:t xml:space="preserve"> or </w:t>
      </w:r>
      <w:r w:rsidR="005D289D" w:rsidRPr="006C65BE">
        <w:rPr>
          <w:rStyle w:val="ChItalBold"/>
        </w:rPr>
        <w:t>bahasa tanah</w:t>
      </w:r>
      <w:r w:rsidR="005D289D" w:rsidRPr="006C65BE">
        <w:t xml:space="preserve"> </w:t>
      </w:r>
      <w:r w:rsidR="005D289D">
        <w:t>‘</w:t>
      </w:r>
      <w:r w:rsidR="005D289D" w:rsidRPr="006C65BE">
        <w:t>home language</w:t>
      </w:r>
      <w:r w:rsidR="005D289D">
        <w:t xml:space="preserve">’. </w:t>
      </w:r>
      <w:r w:rsidR="008F667E">
        <w:t xml:space="preserve">Indonesian, by contrast, is always </w:t>
      </w:r>
      <w:r w:rsidR="008F667E" w:rsidRPr="008F667E">
        <w:rPr>
          <w:rStyle w:val="ChItalBold"/>
        </w:rPr>
        <w:t>bahasa Indonesia</w:t>
      </w:r>
      <w:r w:rsidR="008F667E">
        <w:t xml:space="preserve"> ‘Indonesian language’. These names for Papuan Malay not only indicate a </w:t>
      </w:r>
      <w:r w:rsidR="008F667E" w:rsidRPr="00D85032">
        <w:t>strong, indigenous identification</w:t>
      </w:r>
      <w:r w:rsidR="008F667E">
        <w:t xml:space="preserve"> with their language. They also imply </w:t>
      </w:r>
      <w:r w:rsidR="00D74938">
        <w:t xml:space="preserve">that Papuans </w:t>
      </w:r>
      <w:r w:rsidR="006C528E">
        <w:t xml:space="preserve">are able to </w:t>
      </w:r>
      <w:r w:rsidR="00D74938" w:rsidRPr="001478A4">
        <w:t xml:space="preserve">distinguish between </w:t>
      </w:r>
      <w:r w:rsidR="00D74938">
        <w:t xml:space="preserve">their language and Indonesian </w:t>
      </w:r>
      <w:r w:rsidR="00D74938">
        <w:fldChar w:fldCharType="begin"/>
      </w:r>
      <w:r w:rsidR="00D74938">
        <w:instrText>ADDIN CITAVI.PLACEHOLDER f8754a6e-3f78-4e8c-b39a-0d85cf1875c1 PFBsYWNlaG9sZGVyPg0KICA8QWRkSW5WZXJzaW9uPjUuMi4wLjg8L0FkZEluVmVyc2lvbj4NCiAgPElkPmY4NzU0YTZlLTNmNzgtNGU4Yy1iMzlhLTBkODVjZjE4NzVjMTwvSWQ+DQogIDxFbnRyaWVzPg0KICAgIDxFbnRyeT4NCiAgICAgIDxJZD42ZTY4MDIxMi1lNTE1LTQxYjctYTc2MC03YTM2MDliZGE4YzQ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z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DogMTkpPC9UZXh0Pg0KICAgIDwvVGV4dFVuaXQ+DQogIDwvVGV4dFVuaXRzPg0KPC9QbGFjZWhvbGRlcj4=</w:instrText>
      </w:r>
      <w:r w:rsidR="00D74938">
        <w:fldChar w:fldCharType="separate"/>
      </w:r>
      <w:bookmarkStart w:id="252" w:name="_CTVP001f8754a6e3f784e8cb39a0d85cf1875c1"/>
      <w:r w:rsidR="0092006B">
        <w:t>(Scott et al. 2008: 19)</w:t>
      </w:r>
      <w:bookmarkEnd w:id="252"/>
      <w:r w:rsidR="00D74938">
        <w:fldChar w:fldCharType="end"/>
      </w:r>
      <w:r w:rsidR="00D74938">
        <w:t xml:space="preserve">. </w:t>
      </w:r>
      <w:r w:rsidR="00A92AB5">
        <w:t>(</w:t>
      </w:r>
      <w:r w:rsidR="00050CA3">
        <w:t xml:space="preserve">See also </w:t>
      </w:r>
      <w:r w:rsidR="00823316">
        <w:t xml:space="preserve">the discussion on language awareness in </w:t>
      </w:r>
      <w:r w:rsidR="00A92AB5">
        <w:t>§</w:t>
      </w:r>
      <w:r w:rsidR="00A92AB5">
        <w:fldChar w:fldCharType="begin"/>
      </w:r>
      <w:r w:rsidR="00A92AB5">
        <w:instrText xml:space="preserve"> REF _Ref373219005 \w \h </w:instrText>
      </w:r>
      <w:r w:rsidR="00A92AB5">
        <w:fldChar w:fldCharType="separate"/>
      </w:r>
      <w:r w:rsidR="00154D81">
        <w:rPr>
          <w:cs/>
        </w:rPr>
        <w:t>‎</w:t>
      </w:r>
      <w:r w:rsidR="00154D81">
        <w:t>1.5.2</w:t>
      </w:r>
      <w:r w:rsidR="00A92AB5">
        <w:fldChar w:fldCharType="end"/>
      </w:r>
      <w:r w:rsidR="00050CA3">
        <w:t xml:space="preserve"> ‘</w:t>
      </w:r>
      <w:r w:rsidR="00050CA3">
        <w:fldChar w:fldCharType="begin"/>
      </w:r>
      <w:r w:rsidR="00050CA3">
        <w:instrText xml:space="preserve"> REF _Ref373219005 \h </w:instrText>
      </w:r>
      <w:r w:rsidR="00050CA3">
        <w:fldChar w:fldCharType="separate"/>
      </w:r>
      <w:r w:rsidR="00154D81" w:rsidRPr="006C65BE">
        <w:t>Language attitudes</w:t>
      </w:r>
      <w:r w:rsidR="00050CA3">
        <w:fldChar w:fldCharType="end"/>
      </w:r>
      <w:r w:rsidR="00050CA3">
        <w:t>’</w:t>
      </w:r>
      <w:r w:rsidR="00A92AB5">
        <w:t>.)</w:t>
      </w:r>
    </w:p>
    <w:p w14:paraId="2A70E45B" w14:textId="01947441" w:rsidR="00343C0D" w:rsidRDefault="00C4642D" w:rsidP="00343C0D">
      <w:pPr>
        <w:pStyle w:val="Body0515after"/>
      </w:pPr>
      <w:r w:rsidRPr="00343C0D">
        <w:lastRenderedPageBreak/>
        <w:t xml:space="preserve">Given its structural uniqueness, limited or non-existent inherent intelligibility, and </w:t>
      </w:r>
      <w:r w:rsidR="004727CF">
        <w:t xml:space="preserve">the </w:t>
      </w:r>
      <w:r w:rsidRPr="00343C0D">
        <w:t xml:space="preserve">lack of shared ethnolinguistic identity with other Malay varieties, it is concluded here that Papuan Malay is a distinct </w:t>
      </w:r>
      <w:r w:rsidR="00904A3A" w:rsidRPr="00343C0D">
        <w:t xml:space="preserve">language </w:t>
      </w:r>
      <w:r w:rsidRPr="00343C0D">
        <w:t>within the larger Malay continuum.</w:t>
      </w:r>
      <w:r w:rsidR="0059245B">
        <w:t xml:space="preserve"> The </w:t>
      </w:r>
      <w:r w:rsidR="0059245B" w:rsidRPr="000533DF">
        <w:t>ISO 639-3</w:t>
      </w:r>
      <w:r w:rsidR="0059245B">
        <w:t xml:space="preserve"> </w:t>
      </w:r>
      <w:r w:rsidR="00BB7F48">
        <w:t xml:space="preserve">code </w:t>
      </w:r>
      <w:r w:rsidR="0059245B">
        <w:t xml:space="preserve">for Papuan Malay is [pmy] </w:t>
      </w:r>
      <w:r w:rsidR="0059245B" w:rsidRPr="0059245B">
        <w:rPr>
          <w:rStyle w:val="Citation"/>
        </w:rPr>
        <w:fldChar w:fldCharType="begin"/>
      </w:r>
      <w:r w:rsidR="003A5B20">
        <w:rPr>
          <w:rStyle w:val="Citation"/>
        </w:rPr>
        <w:instrText>ADDIN CITAVI.PLACEHOLDER fea3a0be-4f2d-4909-9633-1259f941826f 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aXMgZXQgYWwuIDIwMTVhKTwvVGV4dD4NCiAgICA8L1RleHRVbml0Pg0KICA8L1RleHRVbml0cz4NCjwvUGxhY2Vob2xkZXI+</w:instrText>
      </w:r>
      <w:r w:rsidR="0059245B" w:rsidRPr="0059245B">
        <w:rPr>
          <w:rStyle w:val="Citation"/>
        </w:rPr>
        <w:fldChar w:fldCharType="separate"/>
      </w:r>
      <w:bookmarkStart w:id="253" w:name="_CTVP001fea3a0be4f2d490996331259f941826f"/>
      <w:r w:rsidR="0092006B">
        <w:rPr>
          <w:rStyle w:val="Citation"/>
        </w:rPr>
        <w:t>(Lewis et al. 2015a)</w:t>
      </w:r>
      <w:bookmarkEnd w:id="253"/>
      <w:r w:rsidR="0059245B" w:rsidRPr="0059245B">
        <w:rPr>
          <w:rStyle w:val="Citation"/>
        </w:rPr>
        <w:fldChar w:fldCharType="end"/>
      </w:r>
      <w:r w:rsidR="0059245B">
        <w:t>.</w:t>
      </w:r>
    </w:p>
    <w:p w14:paraId="3E22F645" w14:textId="77777777" w:rsidR="00985482" w:rsidRPr="00C109EA" w:rsidRDefault="00985482" w:rsidP="006A2282">
      <w:pPr>
        <w:pStyle w:val="Heading2"/>
      </w:pPr>
      <w:bookmarkStart w:id="254" w:name="_Ref369774161"/>
      <w:bookmarkStart w:id="255" w:name="_Toc440455487"/>
      <w:bookmarkEnd w:id="60"/>
      <w:bookmarkEnd w:id="61"/>
      <w:bookmarkEnd w:id="239"/>
      <w:r w:rsidRPr="00C109EA">
        <w:t>Dialect situation</w:t>
      </w:r>
      <w:bookmarkEnd w:id="254"/>
      <w:bookmarkEnd w:id="255"/>
    </w:p>
    <w:p w14:paraId="370B4955" w14:textId="323A739E" w:rsidR="00C861AE" w:rsidRDefault="00C861AE" w:rsidP="00283F5E">
      <w:pPr>
        <w:pStyle w:val="Body0000after"/>
        <w:rPr>
          <w:lang w:eastAsia="en-US"/>
        </w:rPr>
      </w:pPr>
      <w:r>
        <w:t xml:space="preserve">Papuan Malay is a </w:t>
      </w:r>
      <w:r w:rsidRPr="00C140D0">
        <w:t>stru</w:t>
      </w:r>
      <w:r>
        <w:t>cturally coherent unit</w:t>
      </w:r>
      <w:r>
        <w:rPr>
          <w:lang w:eastAsia="en-US"/>
        </w:rPr>
        <w:t xml:space="preserve"> with slight </w:t>
      </w:r>
      <w:r w:rsidR="00F7359D">
        <w:rPr>
          <w:lang w:eastAsia="en-US"/>
        </w:rPr>
        <w:t xml:space="preserve">dialectal </w:t>
      </w:r>
      <w:r>
        <w:rPr>
          <w:lang w:eastAsia="en-US"/>
        </w:rPr>
        <w:t xml:space="preserve">variations across </w:t>
      </w:r>
      <w:r w:rsidR="006A2282">
        <w:rPr>
          <w:lang w:eastAsia="en-US"/>
        </w:rPr>
        <w:t xml:space="preserve">the </w:t>
      </w:r>
      <w:r w:rsidR="00E52578">
        <w:rPr>
          <w:lang w:eastAsia="en-US"/>
        </w:rPr>
        <w:t>various</w:t>
      </w:r>
      <w:r w:rsidR="00F7359D">
        <w:rPr>
          <w:lang w:eastAsia="en-US"/>
        </w:rPr>
        <w:t xml:space="preserve"> regions where the </w:t>
      </w:r>
      <w:r w:rsidR="006A2282">
        <w:rPr>
          <w:lang w:eastAsia="en-US"/>
        </w:rPr>
        <w:t xml:space="preserve">language </w:t>
      </w:r>
      <w:r w:rsidR="00F7359D">
        <w:rPr>
          <w:lang w:eastAsia="en-US"/>
        </w:rPr>
        <w:t>is spoken</w:t>
      </w:r>
      <w:r>
        <w:rPr>
          <w:lang w:eastAsia="en-US"/>
        </w:rPr>
        <w:t>.</w:t>
      </w:r>
    </w:p>
    <w:p w14:paraId="2922935E" w14:textId="7A003D2A" w:rsidR="00C861AE" w:rsidRDefault="00A91CB2" w:rsidP="00C861AE">
      <w:pPr>
        <w:pStyle w:val="Body0500after"/>
      </w:pPr>
      <w:r>
        <w:t xml:space="preserve">The identification of </w:t>
      </w:r>
      <w:r w:rsidRPr="00A91CB2">
        <w:t>regional varieties of Papuan Malay</w:t>
      </w:r>
      <w:r>
        <w:t xml:space="preserve"> is </w:t>
      </w:r>
      <w:r w:rsidR="00125B7A">
        <w:t>complicated</w:t>
      </w:r>
      <w:r w:rsidR="00C861AE">
        <w:t>, however,</w:t>
      </w:r>
      <w:r w:rsidR="00125B7A">
        <w:t xml:space="preserve"> due to its linguistic and sociolinguistic setting, as </w:t>
      </w:r>
      <w:r w:rsidR="00125B7A" w:rsidRPr="00625214">
        <w:rPr>
          <w:rStyle w:val="Citation"/>
        </w:rPr>
        <w:fldChar w:fldCharType="begin"/>
      </w:r>
      <w:r w:rsidR="00125B7A" w:rsidRPr="00625214">
        <w:rPr>
          <w:rStyle w:val="Citation"/>
        </w:rPr>
        <w:instrText>ADDIN CITAVI.PLACEHOLDER eedd2656-59b0-4705-a8ac-6d024aef8ddd 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lBhYXV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PC9UZXh0Pg0KICAgIDwvVGV4dFVuaXQ+DQogIDwvVGV4dFVuaXRzPg0KPC9QbGFjZWhvbGRlcj4=</w:instrText>
      </w:r>
      <w:r w:rsidR="00125B7A" w:rsidRPr="00625214">
        <w:rPr>
          <w:rStyle w:val="Citation"/>
        </w:rPr>
        <w:fldChar w:fldCharType="separate"/>
      </w:r>
      <w:bookmarkStart w:id="256" w:name="_CTVP001eedd265659b04705a8ac6d024aef8ddd"/>
      <w:r w:rsidR="0092006B">
        <w:rPr>
          <w:rStyle w:val="Citation"/>
        </w:rPr>
        <w:t>Paauw</w:t>
      </w:r>
      <w:bookmarkEnd w:id="256"/>
      <w:r w:rsidR="00125B7A" w:rsidRPr="00625214">
        <w:rPr>
          <w:rStyle w:val="Citation"/>
        </w:rPr>
        <w:fldChar w:fldCharType="end"/>
      </w:r>
      <w:r w:rsidR="00125B7A" w:rsidRPr="00625214">
        <w:rPr>
          <w:rStyle w:val="Citation"/>
        </w:rPr>
        <w:t xml:space="preserve"> </w:t>
      </w:r>
      <w:r w:rsidR="00125B7A" w:rsidRPr="00625214">
        <w:rPr>
          <w:rStyle w:val="Citation"/>
        </w:rPr>
        <w:fldChar w:fldCharType="begin"/>
      </w:r>
      <w:r w:rsidR="00125B7A" w:rsidRPr="00625214">
        <w:rPr>
          <w:rStyle w:val="Citation"/>
        </w:rPr>
        <w:instrText>ADDIN CITAVI.PLACEHOLDER 770454aa-c92f-4c6f-aa1d-9c8c2f77669f 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sidR="00125B7A" w:rsidRPr="00625214">
        <w:rPr>
          <w:rStyle w:val="Citation"/>
        </w:rPr>
        <w:fldChar w:fldCharType="separate"/>
      </w:r>
      <w:bookmarkStart w:id="257" w:name="_CTVP001770454aac92f4c6faa1d9c8c2f77669f"/>
      <w:r w:rsidR="0092006B">
        <w:rPr>
          <w:rStyle w:val="Citation"/>
        </w:rPr>
        <w:t>(2009)</w:t>
      </w:r>
      <w:bookmarkEnd w:id="257"/>
      <w:r w:rsidR="00125B7A" w:rsidRPr="00625214">
        <w:rPr>
          <w:rStyle w:val="Citation"/>
        </w:rPr>
        <w:fldChar w:fldCharType="end"/>
      </w:r>
      <w:r w:rsidR="00125B7A">
        <w:t xml:space="preserve"> points out. In West Papua both Papuan and Austronesian languages are spoken. </w:t>
      </w:r>
      <w:r w:rsidR="00B7093A">
        <w:t>“</w:t>
      </w:r>
      <w:r w:rsidR="00125B7A">
        <w:rPr>
          <w:lang w:eastAsia="en-US"/>
        </w:rPr>
        <w:t>Each of these languages has its own grammatical and phonological system which can influence the Malay spoken by individuals and communities</w:t>
      </w:r>
      <w:r w:rsidR="00B7093A">
        <w:rPr>
          <w:lang w:eastAsia="en-US"/>
        </w:rPr>
        <w:t>”</w:t>
      </w:r>
      <w:r w:rsidR="00125B7A">
        <w:rPr>
          <w:lang w:eastAsia="en-US"/>
        </w:rPr>
        <w:t xml:space="preserve"> </w:t>
      </w:r>
      <w:r w:rsidR="00125B7A" w:rsidRPr="00625214">
        <w:rPr>
          <w:rStyle w:val="Citation"/>
        </w:rPr>
        <w:fldChar w:fldCharType="begin"/>
      </w:r>
      <w:r w:rsidR="00125B7A" w:rsidRPr="00625214">
        <w:rPr>
          <w:rStyle w:val="Citation"/>
        </w:rPr>
        <w:instrText>ADDIN CITAVI.PLACEHOLDER 3bd60eaf-7501-45d2-9a80-035e25010f6b PFBsYWNlaG9sZGVyPg0KICA8QWRkSW5WZXJzaW9uPjUuMi4wLjg8L0FkZEluVmVyc2lvbj4NCiAgPElkPjNiZDYwZWFmLTc1MDEtNDVkMi05YTgwLTAzNWUyNTAxMGY2YjwvSWQ+DQogIDxFbnRyaWVzPg0KICAgIDxFbnRyeT4NCiAgICAgIDxJZD5jOTJiZTgwMS02YmM1LTRiNDAtOWM1NC1iZWNmNWY0ZDUxZDM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YzEzMTUzZmMtM2U5MC00MzQyLThkNTYtZDA1NGQ0NzIxNmFhPC9SZWZlcmVuY2VJZD4NCiAgICAgIDxZZWFyT25seT50cnVlPC9ZZWFyT25seT4NCiAgICAgIDxSYW5nZT4NCiAgICAgICAgPFN0YXJ0PjA8L1N0YXJ0Pg0KICAgICAgICA8TGVuZ3RoPjEw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TogNz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3NSk8L1RleHQ+DQogICAgPC9UZXh0VW5pdD4NCiAgPC9UZXh0VW5pdHM+DQo8L1BsYWNlaG9sZGVyPg==</w:instrText>
      </w:r>
      <w:r w:rsidR="00125B7A" w:rsidRPr="00625214">
        <w:rPr>
          <w:rStyle w:val="Citation"/>
        </w:rPr>
        <w:fldChar w:fldCharType="separate"/>
      </w:r>
      <w:bookmarkStart w:id="258" w:name="_CTVP0013bd60eaf750145d29a80035e25010f6b"/>
      <w:r w:rsidR="0092006B">
        <w:rPr>
          <w:rStyle w:val="Citation"/>
        </w:rPr>
        <w:t>(2009: 75)</w:t>
      </w:r>
      <w:bookmarkEnd w:id="258"/>
      <w:r w:rsidR="00125B7A" w:rsidRPr="00625214">
        <w:rPr>
          <w:rStyle w:val="Citation"/>
        </w:rPr>
        <w:fldChar w:fldCharType="end"/>
      </w:r>
      <w:r w:rsidR="00125B7A">
        <w:rPr>
          <w:lang w:eastAsia="en-US"/>
        </w:rPr>
        <w:t xml:space="preserve">. Besides, </w:t>
      </w:r>
      <w:r w:rsidR="00B7093A">
        <w:rPr>
          <w:lang w:eastAsia="en-US"/>
        </w:rPr>
        <w:t>“</w:t>
      </w:r>
      <w:r w:rsidR="00125B7A">
        <w:rPr>
          <w:lang w:eastAsia="en-US"/>
        </w:rPr>
        <w:t>a large number of speakers of Papuan Malay are second-language speakers, and this too influences the linguistic systems of individuals and communities</w:t>
      </w:r>
      <w:r w:rsidR="00B7093A">
        <w:rPr>
          <w:lang w:eastAsia="en-US"/>
        </w:rPr>
        <w:t>”</w:t>
      </w:r>
      <w:r w:rsidR="00125B7A">
        <w:rPr>
          <w:lang w:eastAsia="en-US"/>
        </w:rPr>
        <w:t xml:space="preserve"> </w:t>
      </w:r>
      <w:r w:rsidR="00125B7A" w:rsidRPr="00625214">
        <w:rPr>
          <w:rStyle w:val="Citation"/>
        </w:rPr>
        <w:fldChar w:fldCharType="begin"/>
      </w:r>
      <w:r w:rsidR="00125B7A" w:rsidRPr="00625214">
        <w:rPr>
          <w:rStyle w:val="Citation"/>
        </w:rPr>
        <w:instrText>ADDIN CITAVI.PLACEHOLDER 8d52159e-2521-421f-9ca8-bf2e3bee4e92 PFBsYWNlaG9sZGVyPg0KICA8QWRkSW5WZXJzaW9uPjUuMi4wLjg8L0FkZEluVmVyc2lvbj4NCiAgPElkPjhkNTIxNTllLTI1MjEtNDIxZi05Y2E4LWJmMmUzYmVlNGU5MjwvSWQ+DQogIDxFbnRyaWVzPg0KICAgIDxFbnRyeT4NCiAgICAgIDxJZD4wMjdkNTEyZi1mNjlhLTRkMTgtOTQ2ZS1jMzAwMzc4NmYyZjc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YzEzMTUzZmMtM2U5MC00MzQyLThkNTYtZDA1NGQ0NzIxNmFhPC9SZWZlcmVuY2VJZD4NCiAgICAgIDxZZWFyT25seT50cnVlPC9ZZWFyT25seT4NCiAgICAgIDxSYW5nZT4NCiAgICAgICAgPFN0YXJ0PjA8L1N0YXJ0Pg0KICAgICAgICA8TGVuZ3RoPjEw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TogNz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3Nik8L1RleHQ+DQogICAgPC9UZXh0VW5pdD4NCiAgPC9UZXh0VW5pdHM+DQo8L1BsYWNlaG9sZGVyPg==</w:instrText>
      </w:r>
      <w:r w:rsidR="00125B7A" w:rsidRPr="00625214">
        <w:rPr>
          <w:rStyle w:val="Citation"/>
        </w:rPr>
        <w:fldChar w:fldCharType="separate"/>
      </w:r>
      <w:bookmarkStart w:id="259" w:name="_CTVP0018d52159e2521421f9ca8bf2e3bee4e92"/>
      <w:r w:rsidR="0092006B">
        <w:rPr>
          <w:rStyle w:val="Citation"/>
        </w:rPr>
        <w:t>(2009: 76)</w:t>
      </w:r>
      <w:bookmarkEnd w:id="259"/>
      <w:r w:rsidR="00125B7A" w:rsidRPr="00625214">
        <w:rPr>
          <w:rStyle w:val="Citation"/>
        </w:rPr>
        <w:fldChar w:fldCharType="end"/>
      </w:r>
      <w:r w:rsidR="00125B7A">
        <w:rPr>
          <w:lang w:eastAsia="en-US"/>
        </w:rPr>
        <w:t>.</w:t>
      </w:r>
    </w:p>
    <w:p w14:paraId="6498037C" w14:textId="4881645B" w:rsidR="00C861AE" w:rsidRDefault="00125B7A" w:rsidP="00CD0D9F">
      <w:pPr>
        <w:pStyle w:val="Body0500after"/>
      </w:pPr>
      <w:r w:rsidRPr="006C65BE">
        <w:t>To explore how many distinct varieties of Papuan Malay exist</w:t>
      </w:r>
      <w:r>
        <w:t xml:space="preserve">, </w:t>
      </w:r>
      <w:r>
        <w:rPr>
          <w:lang w:eastAsia="en-US"/>
        </w:rPr>
        <w:t xml:space="preserve">a </w:t>
      </w:r>
      <w:r w:rsidR="0014385F">
        <w:rPr>
          <w:lang w:eastAsia="en-US"/>
        </w:rPr>
        <w:t xml:space="preserve">linguistic and sociolinguistic </w:t>
      </w:r>
      <w:r w:rsidRPr="006C65BE">
        <w:t xml:space="preserve">survey of </w:t>
      </w:r>
      <w:r w:rsidR="0014385F">
        <w:t xml:space="preserve">the language </w:t>
      </w:r>
      <w:r>
        <w:t>was conducted in 2007</w:t>
      </w:r>
      <w:r w:rsidR="00BF0315">
        <w:t xml:space="preserve"> across West Papua </w:t>
      </w:r>
      <w:r w:rsidR="00BF0315" w:rsidRPr="00625214">
        <w:rPr>
          <w:rStyle w:val="Citation"/>
        </w:rPr>
        <w:fldChar w:fldCharType="begin"/>
      </w:r>
      <w:r w:rsidR="00BF0315" w:rsidRPr="00625214">
        <w:rPr>
          <w:rStyle w:val="Citation"/>
        </w:rPr>
        <w:instrText>ADDIN CITAVI.PLACEHOLDER b8f2060a-b3fa-4cf7-a9f8-2670b738d74b 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Ck8L1RleHQ+DQogICAgPC9UZXh0VW5pdD4NCiAgPC9UZXh0VW5pdHM+DQo8L1BsYWNlaG9sZGVyPg==</w:instrText>
      </w:r>
      <w:r w:rsidR="00BF0315" w:rsidRPr="00625214">
        <w:rPr>
          <w:rStyle w:val="Citation"/>
        </w:rPr>
        <w:fldChar w:fldCharType="separate"/>
      </w:r>
      <w:bookmarkStart w:id="260" w:name="_CTVP001b8f2060ab3fa4cf7a9f82670b738d74b"/>
      <w:r w:rsidR="0092006B">
        <w:rPr>
          <w:rStyle w:val="Citation"/>
        </w:rPr>
        <w:t>(Scott et al. 2008)</w:t>
      </w:r>
      <w:bookmarkEnd w:id="260"/>
      <w:r w:rsidR="00BF0315" w:rsidRPr="00625214">
        <w:rPr>
          <w:rStyle w:val="Citation"/>
        </w:rPr>
        <w:fldChar w:fldCharType="end"/>
      </w:r>
      <w:r w:rsidR="00BF0315">
        <w:t>.</w:t>
      </w:r>
      <w:r>
        <w:t xml:space="preserve"> </w:t>
      </w:r>
      <w:r w:rsidR="00BF0315">
        <w:t xml:space="preserve">The survey was carried out </w:t>
      </w:r>
      <w:r>
        <w:t>in and around seven coastal urban areas</w:t>
      </w:r>
      <w:r w:rsidR="00C861AE">
        <w:t xml:space="preserve">, namely </w:t>
      </w:r>
      <w:r w:rsidR="00B84C18">
        <w:t>Fakfak</w:t>
      </w:r>
      <w:r w:rsidR="00C861AE" w:rsidRPr="006C65BE">
        <w:t xml:space="preserve">, Jayapura, Manokwari, Merauke, </w:t>
      </w:r>
      <w:r w:rsidR="00C861AE">
        <w:t>T</w:t>
      </w:r>
      <w:r w:rsidR="00C861AE" w:rsidRPr="006C65BE">
        <w:t>imika, Serui, and Sorong</w:t>
      </w:r>
      <w:r w:rsidR="00C861AE">
        <w:t xml:space="preserve"> (</w:t>
      </w:r>
      <w:r w:rsidR="00C861AE" w:rsidRPr="00C109EA">
        <w:t>for details see §</w:t>
      </w:r>
      <w:r w:rsidR="00C861AE">
        <w:fldChar w:fldCharType="begin"/>
      </w:r>
      <w:r w:rsidR="00C861AE">
        <w:instrText xml:space="preserve"> REF _Ref368904451 \w \h </w:instrText>
      </w:r>
      <w:r w:rsidR="00C861AE">
        <w:fldChar w:fldCharType="separate"/>
      </w:r>
      <w:r w:rsidR="00154D81">
        <w:rPr>
          <w:cs/>
        </w:rPr>
        <w:t>‎</w:t>
      </w:r>
      <w:r w:rsidR="00154D81">
        <w:t>1.9.2</w:t>
      </w:r>
      <w:r w:rsidR="00C861AE">
        <w:fldChar w:fldCharType="end"/>
      </w:r>
      <w:r w:rsidR="00C861AE">
        <w:t xml:space="preserve"> and </w:t>
      </w:r>
      <w:r w:rsidR="00C861AE" w:rsidRPr="00C109EA">
        <w:t>§</w:t>
      </w:r>
      <w:r w:rsidR="00C861AE" w:rsidRPr="00C109EA">
        <w:fldChar w:fldCharType="begin"/>
      </w:r>
      <w:r w:rsidR="00C861AE" w:rsidRPr="00C109EA">
        <w:instrText xml:space="preserve"> REF _Ref368904453 \w \h </w:instrText>
      </w:r>
      <w:r w:rsidR="00C861AE">
        <w:instrText xml:space="preserve"> \* MERGEFORMAT </w:instrText>
      </w:r>
      <w:r w:rsidR="00C861AE" w:rsidRPr="00C109EA">
        <w:fldChar w:fldCharType="separate"/>
      </w:r>
      <w:r w:rsidR="00154D81">
        <w:rPr>
          <w:cs/>
        </w:rPr>
        <w:t>‎</w:t>
      </w:r>
      <w:r w:rsidR="00154D81">
        <w:t>1.9.3</w:t>
      </w:r>
      <w:r w:rsidR="00C861AE" w:rsidRPr="00C109EA">
        <w:fldChar w:fldCharType="end"/>
      </w:r>
      <w:r w:rsidR="00C861AE">
        <w:t>; see also</w:t>
      </w:r>
      <w:r w:rsidR="000E58B4">
        <w:t xml:space="preserve"> </w:t>
      </w:r>
      <w:r w:rsidR="000E58B4">
        <w:fldChar w:fldCharType="begin"/>
      </w:r>
      <w:r w:rsidR="000E58B4">
        <w:instrText xml:space="preserve"> REF _Ref417122114 \h </w:instrText>
      </w:r>
      <w:r w:rsidR="000E58B4">
        <w:fldChar w:fldCharType="separate"/>
      </w:r>
      <w:r w:rsidR="00154D81">
        <w:t xml:space="preserve">Figure </w:t>
      </w:r>
      <w:r w:rsidR="00154D81">
        <w:rPr>
          <w:noProof/>
          <w:cs/>
        </w:rPr>
        <w:t>‎</w:t>
      </w:r>
      <w:r w:rsidR="00154D81">
        <w:rPr>
          <w:noProof/>
        </w:rPr>
        <w:t>0</w:t>
      </w:r>
      <w:r w:rsidR="00154D81">
        <w:t>.</w:t>
      </w:r>
      <w:r w:rsidR="00154D81">
        <w:rPr>
          <w:noProof/>
        </w:rPr>
        <w:t>2</w:t>
      </w:r>
      <w:r w:rsidR="000E58B4">
        <w:fldChar w:fldCharType="end"/>
      </w:r>
      <w:r w:rsidR="00C861AE">
        <w:t xml:space="preserve"> on</w:t>
      </w:r>
      <w:r w:rsidR="00C861AE" w:rsidRPr="006C65BE">
        <w:t xml:space="preserve"> </w:t>
      </w:r>
      <w:r w:rsidR="00CD0D9F">
        <w:t xml:space="preserve">p. </w:t>
      </w:r>
      <w:r w:rsidR="00CD0D9F" w:rsidRPr="00A340D6">
        <w:fldChar w:fldCharType="begin"/>
      </w:r>
      <w:r w:rsidR="00CD0D9F" w:rsidRPr="00A340D6">
        <w:instrText xml:space="preserve"> PAGEREF _Ref373252478 \h </w:instrText>
      </w:r>
      <w:r w:rsidR="00CD0D9F" w:rsidRPr="00A340D6">
        <w:fldChar w:fldCharType="separate"/>
      </w:r>
      <w:r w:rsidR="00154D81">
        <w:rPr>
          <w:noProof/>
        </w:rPr>
        <w:t>xxi</w:t>
      </w:r>
      <w:r w:rsidR="00CD0D9F" w:rsidRPr="00A340D6">
        <w:fldChar w:fldCharType="end"/>
      </w:r>
      <w:r w:rsidR="00CD0D9F">
        <w:t>)</w:t>
      </w:r>
      <w:r w:rsidR="00C861AE">
        <w:t>. In these locations</w:t>
      </w:r>
      <w:r w:rsidR="00BF0315">
        <w:t xml:space="preserve"> different Papuan and Austronesian languages are spoken and second-language </w:t>
      </w:r>
      <w:r w:rsidR="00C861AE">
        <w:t xml:space="preserve">Papuan Malay </w:t>
      </w:r>
      <w:r w:rsidR="00BF0315">
        <w:t>speakers come from different linguistic backgrounds</w:t>
      </w:r>
      <w:r w:rsidR="00C861AE">
        <w:t xml:space="preserve"> </w:t>
      </w:r>
      <w:r w:rsidR="00C861AE">
        <w:rPr>
          <w:lang w:eastAsia="en-US"/>
        </w:rPr>
        <w:t xml:space="preserve">(see also </w:t>
      </w:r>
      <w:r w:rsidR="00C861AE" w:rsidRPr="00C109EA">
        <w:t>§</w:t>
      </w:r>
      <w:r w:rsidR="00C861AE">
        <w:fldChar w:fldCharType="begin"/>
      </w:r>
      <w:r w:rsidR="00C861AE">
        <w:instrText xml:space="preserve"> REF _Ref370323228 \w \h </w:instrText>
      </w:r>
      <w:r w:rsidR="00C861AE">
        <w:fldChar w:fldCharType="separate"/>
      </w:r>
      <w:r w:rsidR="00154D81">
        <w:rPr>
          <w:cs/>
        </w:rPr>
        <w:t>‎</w:t>
      </w:r>
      <w:r w:rsidR="00154D81">
        <w:t>1.4</w:t>
      </w:r>
      <w:r w:rsidR="00C861AE">
        <w:fldChar w:fldCharType="end"/>
      </w:r>
      <w:r w:rsidR="00C861AE">
        <w:t>)</w:t>
      </w:r>
      <w:r w:rsidRPr="00C109EA">
        <w:t>.</w:t>
      </w:r>
    </w:p>
    <w:p w14:paraId="20CB6EAB" w14:textId="72629C12" w:rsidR="00BD71EE" w:rsidRDefault="00BF0315" w:rsidP="00BB7B62">
      <w:pPr>
        <w:pStyle w:val="Body0500after"/>
        <w:rPr>
          <w:lang w:eastAsia="en-US"/>
        </w:rPr>
      </w:pPr>
      <w:r>
        <w:t xml:space="preserve">The survey results suggest that regional differences of Papuan Malay are minor and </w:t>
      </w:r>
      <w:r>
        <w:rPr>
          <w:lang w:eastAsia="en-US"/>
        </w:rPr>
        <w:t xml:space="preserve">limited to </w:t>
      </w:r>
      <w:r w:rsidR="00B7093A">
        <w:rPr>
          <w:lang w:eastAsia="en-US"/>
        </w:rPr>
        <w:t>“</w:t>
      </w:r>
      <w:r>
        <w:rPr>
          <w:lang w:eastAsia="en-US"/>
        </w:rPr>
        <w:t>differences in accent, pronunciation, and perhaps some differences in vocabulary</w:t>
      </w:r>
      <w:r w:rsidR="00B7093A">
        <w:rPr>
          <w:lang w:eastAsia="en-US"/>
        </w:rPr>
        <w:t>”</w:t>
      </w:r>
      <w:r w:rsidR="00C861AE">
        <w:rPr>
          <w:lang w:eastAsia="en-US"/>
        </w:rPr>
        <w:t xml:space="preserve"> </w:t>
      </w:r>
      <w:r w:rsidR="00C861AE" w:rsidRPr="00625214">
        <w:rPr>
          <w:rStyle w:val="Citation"/>
        </w:rPr>
        <w:fldChar w:fldCharType="begin"/>
      </w:r>
      <w:r w:rsidR="00C861AE" w:rsidRPr="00625214">
        <w:rPr>
          <w:rStyle w:val="Citation"/>
        </w:rPr>
        <w:instrText>ADDIN CITAVI.PLACEHOLDER 65f789e6-c4db-49f0-a0be-0b7e321dc1c0 PFBsYWNlaG9sZGVyPg0KICA8QWRkSW5WZXJzaW9uPjUuMi4wLjg8L0FkZEluVmVyc2lvbj4NCiAgPElkPjY1Zjc4OWU2LWM0ZGItNDlmMC1hMGJlLTBiN2UzMjFkYzFjMDwvSWQ+DQogIDxFbnRyaWVzPg0KICAgIDxFbnRyeT4NCiAgICAgIDxJZD4yNDQ3MmY3NC1hZDMzLTRhODctYmQ1Yy0yMzA5MjQ2ZWFhZ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z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DogMTgpPC9UZXh0Pg0KICAgIDwvVGV4dFVuaXQ+DQogIDwvVGV4dFVuaXRzPg0KPC9QbGFjZWhvbGRlcj4=</w:instrText>
      </w:r>
      <w:r w:rsidR="00C861AE" w:rsidRPr="00625214">
        <w:rPr>
          <w:rStyle w:val="Citation"/>
        </w:rPr>
        <w:fldChar w:fldCharType="separate"/>
      </w:r>
      <w:bookmarkStart w:id="261" w:name="_CTVP00165f789e6c4db49f0a0be0b7e321dc1c0"/>
      <w:r w:rsidR="0092006B">
        <w:rPr>
          <w:rStyle w:val="Citation"/>
        </w:rPr>
        <w:t>(Scott et al. 2008: 18)</w:t>
      </w:r>
      <w:bookmarkEnd w:id="261"/>
      <w:r w:rsidR="00C861AE" w:rsidRPr="00625214">
        <w:rPr>
          <w:rStyle w:val="Citation"/>
        </w:rPr>
        <w:fldChar w:fldCharType="end"/>
      </w:r>
      <w:r>
        <w:rPr>
          <w:lang w:eastAsia="en-US"/>
        </w:rPr>
        <w:t>.</w:t>
      </w:r>
    </w:p>
    <w:p w14:paraId="5E3617D9" w14:textId="1E332D23" w:rsidR="00755776" w:rsidRDefault="00BB7B62" w:rsidP="00B84C18">
      <w:pPr>
        <w:pStyle w:val="Body0500after"/>
        <w:rPr>
          <w:lang w:eastAsia="en-US"/>
        </w:rPr>
      </w:pPr>
      <w:r>
        <w:rPr>
          <w:lang w:eastAsia="en-US"/>
        </w:rPr>
        <w:t xml:space="preserve">With respect to </w:t>
      </w:r>
      <w:r w:rsidR="00631FCC">
        <w:rPr>
          <w:lang w:eastAsia="en-US"/>
        </w:rPr>
        <w:t xml:space="preserve">the </w:t>
      </w:r>
      <w:r>
        <w:rPr>
          <w:lang w:eastAsia="en-US"/>
        </w:rPr>
        <w:t>phonology,</w:t>
      </w:r>
      <w:r w:rsidR="00E52578">
        <w:rPr>
          <w:lang w:eastAsia="en-US"/>
        </w:rPr>
        <w:t xml:space="preserve"> </w:t>
      </w:r>
      <w:r w:rsidR="00BD71EE" w:rsidRPr="00BD71EE">
        <w:rPr>
          <w:rStyle w:val="Citation"/>
        </w:rPr>
        <w:fldChar w:fldCharType="begin"/>
      </w:r>
      <w:r w:rsidR="00BD71EE" w:rsidRPr="00BD71EE">
        <w:rPr>
          <w:rStyle w:val="Citation"/>
        </w:rPr>
        <w:instrText>ADDIN CITAVI.PLACEHOLDER dfd4052e-2819-40e5-be57-b7b26a0c9b2c 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lNjb3R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ldCBhbC48L1RleHQ+DQogICAgPC9UZXh0VW5pdD4NCiAgPC9UZXh0VW5pdHM+DQo8L1BsYWNlaG9sZGVyPg==</w:instrText>
      </w:r>
      <w:r w:rsidR="00BD71EE" w:rsidRPr="00BD71EE">
        <w:rPr>
          <w:rStyle w:val="Citation"/>
        </w:rPr>
        <w:fldChar w:fldCharType="separate"/>
      </w:r>
      <w:bookmarkStart w:id="262" w:name="_CTVP001dfd4052e281940e5be57b7b26a0c9b2c"/>
      <w:r w:rsidR="0092006B">
        <w:rPr>
          <w:rStyle w:val="Citation"/>
        </w:rPr>
        <w:t>Scott et al.</w:t>
      </w:r>
      <w:bookmarkEnd w:id="262"/>
      <w:r w:rsidR="00BD71EE" w:rsidRPr="00BD71EE">
        <w:rPr>
          <w:rStyle w:val="Citation"/>
        </w:rPr>
        <w:fldChar w:fldCharType="end"/>
      </w:r>
      <w:r w:rsidR="00BD71EE" w:rsidRPr="00BD71EE">
        <w:rPr>
          <w:rStyle w:val="Citation"/>
        </w:rPr>
        <w:t xml:space="preserve"> </w:t>
      </w:r>
      <w:r w:rsidR="00BD71EE" w:rsidRPr="00BD71EE">
        <w:rPr>
          <w:rStyle w:val="Citation"/>
        </w:rPr>
        <w:fldChar w:fldCharType="begin"/>
      </w:r>
      <w:r w:rsidR="00BD71EE" w:rsidRPr="00BD71EE">
        <w:rPr>
          <w:rStyle w:val="Citation"/>
        </w:rPr>
        <w:instrText>ADDIN CITAVI.PLACEHOLDER 34f51a0e-391e-4424-8d1c-f872ece38456 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Rmlyc3ROYW1lPkdyYWhhbTwvRmlyc3ROYW1lPg0KICAgICAgICAgICAgPExhc3ROYW1lPlNjb3R0PC9MYXN0TmFtZT4NCiAgICAgICAgICAgIDxNaWRkbGVOYW1lPlIuPC9NaWRkbGVOYW1lPg0KICAgICAgICAgICAgPFNleD5NYWxlPC9TZXg+DQogICAgICAgICAgPC9QZXJzb24+DQogICAgICAgICAgPFBlcnNvbj4NCiAgICAgICAgICAgIDxGaXJzdE5hbWU+SHl1bjwvRmlyc3ROYW1lPg0KICAgICAgICAgICAgPExhc3ROYW1lPktpb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6IDI04oCTNDQpPC9UZXh0Pg0KICAgIDwvVGV4dFVuaXQ+DQogIDwvVGV4dFVuaXRzPg0KPC9QbGFjZWhvbGRlcj4=</w:instrText>
      </w:r>
      <w:r w:rsidR="00BD71EE" w:rsidRPr="00BD71EE">
        <w:rPr>
          <w:rStyle w:val="Citation"/>
        </w:rPr>
        <w:fldChar w:fldCharType="separate"/>
      </w:r>
      <w:bookmarkStart w:id="263" w:name="_CTVP00134f51a0e391e44248d1cf872ece38456"/>
      <w:r w:rsidR="0092006B">
        <w:rPr>
          <w:rStyle w:val="Citation"/>
        </w:rPr>
        <w:t>(2008: 24–44)</w:t>
      </w:r>
      <w:bookmarkEnd w:id="263"/>
      <w:r w:rsidR="00BD71EE" w:rsidRPr="00BD71EE">
        <w:rPr>
          <w:rStyle w:val="Citation"/>
        </w:rPr>
        <w:fldChar w:fldCharType="end"/>
      </w:r>
      <w:r w:rsidR="00BD71EE">
        <w:rPr>
          <w:lang w:eastAsia="en-US"/>
        </w:rPr>
        <w:t xml:space="preserve"> mention </w:t>
      </w:r>
      <w:r w:rsidR="00BD71EE">
        <w:rPr>
          <w:rFonts w:eastAsia="DoulosSIL"/>
        </w:rPr>
        <w:t>the following regional features: (1) word</w:t>
      </w:r>
      <w:r w:rsidR="006A53B6">
        <w:rPr>
          <w:rFonts w:eastAsia="DoulosSIL"/>
        </w:rPr>
        <w:t>-</w:t>
      </w:r>
      <w:r w:rsidR="00BD71EE">
        <w:rPr>
          <w:rFonts w:eastAsia="DoulosSIL"/>
        </w:rPr>
        <w:t>final voiceless plosives seem to be present in the eastern but not in the western parts West Papua; (2) the word</w:t>
      </w:r>
      <w:r w:rsidR="006A53B6">
        <w:rPr>
          <w:rFonts w:eastAsia="DoulosSIL"/>
        </w:rPr>
        <w:t>-</w:t>
      </w:r>
      <w:r w:rsidR="00BD71EE">
        <w:rPr>
          <w:rFonts w:eastAsia="DoulosSIL"/>
        </w:rPr>
        <w:t>final lateral seems to fluctuate freely with the flap in the eastern part of West Papua, while the word</w:t>
      </w:r>
      <w:r w:rsidR="006A53B6">
        <w:rPr>
          <w:rFonts w:eastAsia="DoulosSIL"/>
        </w:rPr>
        <w:t>-</w:t>
      </w:r>
      <w:r w:rsidR="00BD71EE">
        <w:rPr>
          <w:rFonts w:eastAsia="DoulosSIL"/>
        </w:rPr>
        <w:t xml:space="preserve">final lateral seems to be missing in the western part; (3) nasal assimilation seems to occur in western but not in the eastern parts of </w:t>
      </w:r>
      <w:r w:rsidR="00BD71EE" w:rsidRPr="0080223D">
        <w:t xml:space="preserve">West Papua; (4) vowel harmony of </w:t>
      </w:r>
      <w:r w:rsidR="00BD71EE">
        <w:rPr>
          <w:rFonts w:eastAsia="DoulosSIL"/>
        </w:rPr>
        <w:t>[</w:t>
      </w:r>
      <w:r w:rsidR="00BD71EE" w:rsidRPr="0080223D">
        <w:t>ə</w:t>
      </w:r>
      <w:r w:rsidR="00BD71EE">
        <w:rPr>
          <w:rFonts w:eastAsia="DoulosSIL"/>
        </w:rPr>
        <w:t>]</w:t>
      </w:r>
      <w:r w:rsidR="00BD71EE" w:rsidRPr="0080223D">
        <w:t xml:space="preserve"> to a vowel in another segment</w:t>
      </w:r>
      <w:r w:rsidR="00BD71EE">
        <w:rPr>
          <w:rFonts w:eastAsia="DoulosSIL"/>
        </w:rPr>
        <w:t xml:space="preserve"> possibly occurs in the western but not in the eastern parts</w:t>
      </w:r>
      <w:r w:rsidR="00755776">
        <w:rPr>
          <w:rFonts w:eastAsia="DoulosSIL"/>
        </w:rPr>
        <w:t>; and (5) the glottal fricative may be missing in the urban areas of Merauke</w:t>
      </w:r>
      <w:r w:rsidR="00BD71EE">
        <w:rPr>
          <w:rFonts w:eastAsia="DoulosSIL"/>
        </w:rPr>
        <w:t xml:space="preserve">. Overall, </w:t>
      </w:r>
      <w:r w:rsidR="00755776">
        <w:rPr>
          <w:rFonts w:eastAsia="DoulosSIL"/>
        </w:rPr>
        <w:t xml:space="preserve">however, </w:t>
      </w:r>
      <w:r w:rsidR="00BD71EE">
        <w:rPr>
          <w:lang w:eastAsia="en-US"/>
        </w:rPr>
        <w:t>these differences are minor</w:t>
      </w:r>
      <w:r w:rsidR="00755776">
        <w:rPr>
          <w:lang w:eastAsia="en-US"/>
        </w:rPr>
        <w:t xml:space="preserve">. At most, they </w:t>
      </w:r>
      <w:r>
        <w:rPr>
          <w:lang w:eastAsia="en-US"/>
        </w:rPr>
        <w:t xml:space="preserve">possibly support an Eastern and Western Papuan Malay divide with Timika </w:t>
      </w:r>
      <w:r w:rsidR="00B7093A">
        <w:rPr>
          <w:lang w:eastAsia="en-US"/>
        </w:rPr>
        <w:t>“</w:t>
      </w:r>
      <w:r>
        <w:rPr>
          <w:lang w:eastAsia="en-US"/>
        </w:rPr>
        <w:t xml:space="preserve">sometimes following the Western regions of </w:t>
      </w:r>
      <w:r w:rsidR="00B84C18">
        <w:t>Fakfak</w:t>
      </w:r>
      <w:r>
        <w:rPr>
          <w:lang w:eastAsia="en-US"/>
        </w:rPr>
        <w:t xml:space="preserve"> and Sorong and sometimes following the Eastern regions of Jayapura and Merauke</w:t>
      </w:r>
      <w:r w:rsidR="00B7093A">
        <w:rPr>
          <w:lang w:eastAsia="en-US"/>
        </w:rPr>
        <w:t>”</w:t>
      </w:r>
      <w:r w:rsidR="00C861AE">
        <w:rPr>
          <w:lang w:eastAsia="en-US"/>
        </w:rPr>
        <w:t xml:space="preserve"> </w:t>
      </w:r>
      <w:r w:rsidR="00C861AE" w:rsidRPr="00625214">
        <w:rPr>
          <w:rStyle w:val="Citation"/>
        </w:rPr>
        <w:fldChar w:fldCharType="begin"/>
      </w:r>
      <w:r w:rsidR="00C861AE" w:rsidRPr="00625214">
        <w:rPr>
          <w:rStyle w:val="Citation"/>
        </w:rPr>
        <w:instrText>ADDIN CITAVI.PLACEHOLDER 40abebe3-ea21-4403-bafd-211d4fdd3c28 PFBsYWNlaG9sZGVyPg0KICA8QWRkSW5WZXJzaW9uPjUuMi4wLjg8L0FkZEluVmVyc2lvbj4NCiAgPElkPjQwYWJlYmUzLWVhMjEtNDQwMy1iYWZkLTIxMWQ0ZmRkM2MyODwvSWQ+DQogIDxFbnRyaWVzPg0KICAgIDxFbnRyeT4NCiAgICAgIDxJZD4wZmM1NzEzOS1jZTc5LTQ2YjgtOWJhZS0xYWY4OTFmMTEwNDQ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mVmZXJlbmNlSWQ+MzFlNGI2NWMtNzI4ZS00ZWNlLWIxNDAtNGFjM2E4ZjRhYjQ5PC9SZWZlcmVuY2VJZD4NCiAgICAgIDxZZWFyT25seT50cnVlPC9ZZWFyT25seT4NCiAgICAgIDxSYW5nZT4NCiAgICAgICAgPFN0YXJ0PjA8L1N0YXJ0Pg0KICAgICAgICA8TGVuZ3RoPjEw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gyMDA4OiA0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6IDQzKTwvVGV4dD4NCiAgICA8L1RleHRVbml0Pg0KICA8L1RleHRVbml0cz4NCjwvUGxhY2Vob2xkZXI+</w:instrText>
      </w:r>
      <w:r w:rsidR="00C861AE" w:rsidRPr="00625214">
        <w:rPr>
          <w:rStyle w:val="Citation"/>
        </w:rPr>
        <w:fldChar w:fldCharType="separate"/>
      </w:r>
      <w:bookmarkStart w:id="264" w:name="_CTVP00140abebe3ea214403bafd211d4fdd3c28"/>
      <w:r w:rsidR="0092006B">
        <w:rPr>
          <w:rStyle w:val="Citation"/>
        </w:rPr>
        <w:t>(2008: 43)</w:t>
      </w:r>
      <w:bookmarkEnd w:id="264"/>
      <w:r w:rsidR="00C861AE" w:rsidRPr="00625214">
        <w:rPr>
          <w:rStyle w:val="Citation"/>
        </w:rPr>
        <w:fldChar w:fldCharType="end"/>
      </w:r>
      <w:r>
        <w:rPr>
          <w:lang w:eastAsia="en-US"/>
        </w:rPr>
        <w:t xml:space="preserve">. This </w:t>
      </w:r>
      <w:r w:rsidR="00B7093A">
        <w:rPr>
          <w:lang w:eastAsia="en-US"/>
        </w:rPr>
        <w:t>“</w:t>
      </w:r>
      <w:r w:rsidR="00FE62C5">
        <w:rPr>
          <w:lang w:eastAsia="en-US"/>
        </w:rPr>
        <w:t>possible East-West divide</w:t>
      </w:r>
      <w:r w:rsidR="00B7093A">
        <w:rPr>
          <w:lang w:eastAsia="en-US"/>
        </w:rPr>
        <w:t>”</w:t>
      </w:r>
      <w:r>
        <w:rPr>
          <w:lang w:eastAsia="en-US"/>
        </w:rPr>
        <w:t>, however,</w:t>
      </w:r>
      <w:r w:rsidR="00FE62C5">
        <w:rPr>
          <w:lang w:eastAsia="en-US"/>
        </w:rPr>
        <w:t xml:space="preserve"> </w:t>
      </w:r>
      <w:r w:rsidR="00387D7F">
        <w:rPr>
          <w:lang w:eastAsia="en-US"/>
        </w:rPr>
        <w:t xml:space="preserve">requires </w:t>
      </w:r>
      <w:r w:rsidR="00FE62C5">
        <w:rPr>
          <w:lang w:eastAsia="en-US"/>
        </w:rPr>
        <w:t>further research</w:t>
      </w:r>
      <w:r w:rsidR="00B366B3">
        <w:rPr>
          <w:lang w:eastAsia="en-US"/>
        </w:rPr>
        <w:t xml:space="preserve"> </w:t>
      </w:r>
      <w:r w:rsidR="00B366B3" w:rsidRPr="00625214">
        <w:rPr>
          <w:rStyle w:val="Citation"/>
        </w:rPr>
        <w:fldChar w:fldCharType="begin"/>
      </w:r>
      <w:r w:rsidR="00B366B3" w:rsidRPr="00625214">
        <w:rPr>
          <w:rStyle w:val="Citation"/>
        </w:rPr>
        <w:instrText>ADDIN CITAVI.PLACEHOLDER f1329739-780c-4975-a6d5-3b777afd4633 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gyMDA4OiA0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6IDQ0KTwvVGV4dD4NCiAgICA8L1RleHRVbml0Pg0KICA8L1RleHRVbml0cz4NCjwvUGxhY2Vob2xkZXI+</w:instrText>
      </w:r>
      <w:r w:rsidR="00B366B3" w:rsidRPr="00625214">
        <w:rPr>
          <w:rStyle w:val="Citation"/>
        </w:rPr>
        <w:fldChar w:fldCharType="separate"/>
      </w:r>
      <w:bookmarkStart w:id="265" w:name="_CTVP001f1329739780c4975a6d53b777afd4633"/>
      <w:r w:rsidR="0092006B">
        <w:rPr>
          <w:rStyle w:val="Citation"/>
        </w:rPr>
        <w:t>(2008: 44)</w:t>
      </w:r>
      <w:bookmarkEnd w:id="265"/>
      <w:r w:rsidR="00B366B3" w:rsidRPr="00625214">
        <w:rPr>
          <w:rStyle w:val="Citation"/>
        </w:rPr>
        <w:fldChar w:fldCharType="end"/>
      </w:r>
      <w:r w:rsidR="00FE62C5">
        <w:rPr>
          <w:lang w:eastAsia="en-US"/>
        </w:rPr>
        <w:t xml:space="preserve">. </w:t>
      </w:r>
      <w:r w:rsidR="00755776">
        <w:rPr>
          <w:lang w:eastAsia="en-US"/>
        </w:rPr>
        <w:t xml:space="preserve">Some of </w:t>
      </w:r>
      <w:r w:rsidR="00755776" w:rsidRPr="00755776">
        <w:rPr>
          <w:rStyle w:val="Citation"/>
        </w:rPr>
        <w:fldChar w:fldCharType="begin"/>
      </w:r>
      <w:r w:rsidR="00755776" w:rsidRPr="00755776">
        <w:rPr>
          <w:rStyle w:val="Citation"/>
        </w:rPr>
        <w:instrText>ADDIN CITAVI.PLACEHOLDER d8466891-81ca-4fb2-8924-d9aa6b3ea3fc 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lNjb3R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ldCBhbC48L1RleHQ+DQogICAgPC9UZXh0VW5pdD4NCiAgPC9UZXh0VW5pdHM+DQo8L1BsYWNlaG9sZGVyPg==</w:instrText>
      </w:r>
      <w:r w:rsidR="00755776" w:rsidRPr="00755776">
        <w:rPr>
          <w:rStyle w:val="Citation"/>
        </w:rPr>
        <w:fldChar w:fldCharType="separate"/>
      </w:r>
      <w:bookmarkStart w:id="266" w:name="_CTVP001d846689181ca4fb28924d9aa6b3ea3fc"/>
      <w:r w:rsidR="0092006B">
        <w:rPr>
          <w:rStyle w:val="Citation"/>
        </w:rPr>
        <w:t>Scott et al.</w:t>
      </w:r>
      <w:bookmarkEnd w:id="266"/>
      <w:r w:rsidR="00755776" w:rsidRPr="00755776">
        <w:rPr>
          <w:rStyle w:val="Citation"/>
        </w:rPr>
        <w:fldChar w:fldCharType="end"/>
      </w:r>
      <w:r w:rsidR="00FB237B" w:rsidRPr="00FB237B">
        <w:rPr>
          <w:rStyle w:val="Citation"/>
        </w:rPr>
        <w:t>’s</w:t>
      </w:r>
      <w:r w:rsidR="00755776" w:rsidRPr="00755776">
        <w:rPr>
          <w:rStyle w:val="Citation"/>
        </w:rPr>
        <w:t xml:space="preserve"> </w:t>
      </w:r>
      <w:r w:rsidR="00755776" w:rsidRPr="00755776">
        <w:rPr>
          <w:rStyle w:val="Citation"/>
        </w:rPr>
        <w:fldChar w:fldCharType="begin"/>
      </w:r>
      <w:r w:rsidR="00755776" w:rsidRPr="00755776">
        <w:rPr>
          <w:rStyle w:val="Citation"/>
        </w:rPr>
        <w:instrText>ADDIN CITAVI.PLACEHOLDER 8b6d7ac6-6bb3-43eb-91f6-0b3b2128f82a 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Rmlyc3ROYW1lPkdyYWhhbTwvRmlyc3ROYW1lPg0KICAgICAgICAgICAgPExhc3ROYW1lPlNjb3R0PC9MYXN0TmFtZT4NCiAgICAgICAgICAgIDxNaWRkbGVOYW1lPlIuPC9NaWRkbGVOYW1lPg0KICAgICAgICAgICAgPFNleD5NYWxlPC9TZXg+DQogICAgICAgICAgPC9QZXJzb24+DQogICAgICAgICAgPFBlcnNvbj4NCiAgICAgICAgICAgIDxGaXJzdE5hbWU+SHl1bjwvRmlyc3ROYW1lPg0KICAgICAgICAgICAgPExhc3ROYW1lPktpb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pPC9UZXh0Pg0KICAgIDwvVGV4dFVuaXQ+DQogIDwvVGV4dFVuaXRzPg0KPC9QbGFjZWhvbGRlcj4=</w:instrText>
      </w:r>
      <w:r w:rsidR="00755776" w:rsidRPr="00755776">
        <w:rPr>
          <w:rStyle w:val="Citation"/>
        </w:rPr>
        <w:fldChar w:fldCharType="separate"/>
      </w:r>
      <w:bookmarkStart w:id="267" w:name="_CTVP0018b6d7ac66bb343eb91f60b3b2128f82a"/>
      <w:r w:rsidR="0092006B">
        <w:rPr>
          <w:rStyle w:val="Citation"/>
        </w:rPr>
        <w:t>(2008)</w:t>
      </w:r>
      <w:bookmarkEnd w:id="267"/>
      <w:r w:rsidR="00755776" w:rsidRPr="00755776">
        <w:rPr>
          <w:rStyle w:val="Citation"/>
        </w:rPr>
        <w:fldChar w:fldCharType="end"/>
      </w:r>
      <w:r w:rsidR="00755776">
        <w:rPr>
          <w:lang w:eastAsia="en-US"/>
        </w:rPr>
        <w:t xml:space="preserve"> </w:t>
      </w:r>
      <w:r w:rsidR="00B7146A">
        <w:rPr>
          <w:lang w:eastAsia="en-US"/>
        </w:rPr>
        <w:t>findings</w:t>
      </w:r>
      <w:r w:rsidR="00755776">
        <w:rPr>
          <w:lang w:eastAsia="en-US"/>
        </w:rPr>
        <w:t xml:space="preserve"> </w:t>
      </w:r>
      <w:r w:rsidR="00B7146A">
        <w:rPr>
          <w:lang w:eastAsia="en-US"/>
        </w:rPr>
        <w:t xml:space="preserve">are modified </w:t>
      </w:r>
      <w:r w:rsidR="00755776">
        <w:rPr>
          <w:lang w:eastAsia="en-US"/>
        </w:rPr>
        <w:t>by</w:t>
      </w:r>
      <w:r w:rsidR="00B7146A">
        <w:rPr>
          <w:lang w:eastAsia="en-US"/>
        </w:rPr>
        <w:t xml:space="preserve"> the current study (see Chapter </w:t>
      </w:r>
      <w:r w:rsidR="00755776">
        <w:rPr>
          <w:lang w:eastAsia="en-US"/>
        </w:rPr>
        <w:fldChar w:fldCharType="begin"/>
      </w:r>
      <w:r w:rsidR="00755776">
        <w:rPr>
          <w:lang w:eastAsia="en-US"/>
        </w:rPr>
        <w:instrText xml:space="preserve"> REF _Ref357271598 \w \h </w:instrText>
      </w:r>
      <w:r w:rsidR="00755776">
        <w:rPr>
          <w:lang w:eastAsia="en-US"/>
        </w:rPr>
      </w:r>
      <w:r w:rsidR="00755776">
        <w:rPr>
          <w:lang w:eastAsia="en-US"/>
        </w:rPr>
        <w:fldChar w:fldCharType="separate"/>
      </w:r>
      <w:r w:rsidR="00154D81">
        <w:rPr>
          <w:cs/>
          <w:lang w:eastAsia="en-US"/>
        </w:rPr>
        <w:t>‎</w:t>
      </w:r>
      <w:r w:rsidR="00154D81">
        <w:rPr>
          <w:lang w:eastAsia="en-US"/>
        </w:rPr>
        <w:t>2</w:t>
      </w:r>
      <w:r w:rsidR="00755776">
        <w:rPr>
          <w:lang w:eastAsia="en-US"/>
        </w:rPr>
        <w:fldChar w:fldCharType="end"/>
      </w:r>
      <w:r w:rsidR="00755776">
        <w:rPr>
          <w:lang w:eastAsia="en-US"/>
        </w:rPr>
        <w:t xml:space="preserve">): </w:t>
      </w:r>
      <w:r w:rsidR="00B7146A">
        <w:rPr>
          <w:lang w:eastAsia="en-US"/>
        </w:rPr>
        <w:t>As for the word</w:t>
      </w:r>
      <w:r w:rsidR="006A53B6">
        <w:rPr>
          <w:lang w:eastAsia="en-US"/>
        </w:rPr>
        <w:t>-</w:t>
      </w:r>
      <w:r w:rsidR="00B7146A">
        <w:rPr>
          <w:lang w:eastAsia="en-US"/>
        </w:rPr>
        <w:t xml:space="preserve">final lateral, the corpus data do not show any fluctuation </w:t>
      </w:r>
      <w:r w:rsidR="00B7146A">
        <w:rPr>
          <w:rFonts w:eastAsia="DoulosSIL"/>
        </w:rPr>
        <w:t>with the flap</w:t>
      </w:r>
      <w:r w:rsidR="00755776">
        <w:rPr>
          <w:rFonts w:eastAsia="DoulosSIL"/>
        </w:rPr>
        <w:t>;</w:t>
      </w:r>
      <w:r w:rsidR="00755776">
        <w:rPr>
          <w:rStyle w:val="FootnoteReference"/>
          <w:rFonts w:eastAsia="DoulosSIL"/>
        </w:rPr>
        <w:footnoteReference w:id="6"/>
      </w:r>
      <w:r w:rsidR="00755776">
        <w:rPr>
          <w:rFonts w:eastAsia="DoulosSIL"/>
        </w:rPr>
        <w:t xml:space="preserve"> nasal assimilation does occur (</w:t>
      </w:r>
      <w:r w:rsidR="00755776">
        <w:t>§</w:t>
      </w:r>
      <w:r w:rsidR="00755776">
        <w:fldChar w:fldCharType="begin"/>
      </w:r>
      <w:r w:rsidR="00755776">
        <w:instrText xml:space="preserve"> REF _Ref358302307 \w \h </w:instrText>
      </w:r>
      <w:r w:rsidR="00755776">
        <w:fldChar w:fldCharType="separate"/>
      </w:r>
      <w:r w:rsidR="00154D81">
        <w:rPr>
          <w:cs/>
        </w:rPr>
        <w:t>‎</w:t>
      </w:r>
      <w:r w:rsidR="00154D81">
        <w:t>2.2.1</w:t>
      </w:r>
      <w:r w:rsidR="00755776">
        <w:fldChar w:fldCharType="end"/>
      </w:r>
      <w:r w:rsidR="00755776">
        <w:t xml:space="preserve">). </w:t>
      </w:r>
      <w:r w:rsidR="00387D7F">
        <w:rPr>
          <w:lang w:eastAsia="en-US"/>
        </w:rPr>
        <w:t xml:space="preserve">As far as the lexicon is concerned, regional </w:t>
      </w:r>
      <w:r w:rsidR="00FE62C5">
        <w:rPr>
          <w:lang w:eastAsia="en-US"/>
        </w:rPr>
        <w:t xml:space="preserve">differences </w:t>
      </w:r>
      <w:r w:rsidR="00387D7F">
        <w:rPr>
          <w:lang w:eastAsia="en-US"/>
        </w:rPr>
        <w:t xml:space="preserve">also </w:t>
      </w:r>
      <w:r w:rsidR="00FE62C5">
        <w:rPr>
          <w:lang w:eastAsia="en-US"/>
        </w:rPr>
        <w:t xml:space="preserve">appear to be minor </w:t>
      </w:r>
      <w:r w:rsidR="00CA32DB" w:rsidRPr="00625214">
        <w:rPr>
          <w:rStyle w:val="Citation"/>
        </w:rPr>
        <w:fldChar w:fldCharType="begin"/>
      </w:r>
      <w:r w:rsidR="00CA32DB" w:rsidRPr="00625214">
        <w:rPr>
          <w:rStyle w:val="Citation"/>
        </w:rPr>
        <w:instrText>ADDIN CITAVI.PLACEHOLDER 9891e24b-2f26-43b2-ae9d-f92d0520d082 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gyMDA4OiA0NiwgOTYsID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DogNDYsIDk2LCA5OSk8L1RleHQ+DQogICAgPC9UZXh0VW5pdD4NCiAgPC9UZXh0VW5pdHM+DQo8L1BsYWNlaG9sZGVyPg==</w:instrText>
      </w:r>
      <w:r w:rsidR="00CA32DB" w:rsidRPr="00625214">
        <w:rPr>
          <w:rStyle w:val="Citation"/>
        </w:rPr>
        <w:fldChar w:fldCharType="separate"/>
      </w:r>
      <w:bookmarkStart w:id="268" w:name="_CTVP0019891e24b2f2643b2ae9df92d0520d082"/>
      <w:r w:rsidR="0092006B">
        <w:rPr>
          <w:rStyle w:val="Citation"/>
        </w:rPr>
        <w:t>(2008: 46, 96, 99)</w:t>
      </w:r>
      <w:bookmarkEnd w:id="268"/>
      <w:r w:rsidR="00CA32DB" w:rsidRPr="00625214">
        <w:rPr>
          <w:rStyle w:val="Citation"/>
        </w:rPr>
        <w:fldChar w:fldCharType="end"/>
      </w:r>
      <w:r w:rsidR="00387D7F">
        <w:rPr>
          <w:lang w:eastAsia="en-US"/>
        </w:rPr>
        <w:t xml:space="preserve">. </w:t>
      </w:r>
      <w:r w:rsidR="0017240C">
        <w:rPr>
          <w:lang w:eastAsia="en-US"/>
        </w:rPr>
        <w:t>Regional differences with respect to the grammar were not observed.</w:t>
      </w:r>
    </w:p>
    <w:p w14:paraId="40D29257" w14:textId="5081B3BD" w:rsidR="00FE62C5" w:rsidRDefault="00755776" w:rsidP="00BB7B62">
      <w:pPr>
        <w:pStyle w:val="Body0500after"/>
        <w:rPr>
          <w:lang w:eastAsia="en-US"/>
        </w:rPr>
      </w:pPr>
      <w:r>
        <w:rPr>
          <w:lang w:eastAsia="en-US"/>
        </w:rPr>
        <w:lastRenderedPageBreak/>
        <w:t>Overall, the</w:t>
      </w:r>
      <w:r w:rsidR="008C72D7">
        <w:rPr>
          <w:lang w:eastAsia="en-US"/>
        </w:rPr>
        <w:t xml:space="preserve"> data </w:t>
      </w:r>
      <w:r>
        <w:rPr>
          <w:lang w:eastAsia="en-US"/>
        </w:rPr>
        <w:t xml:space="preserve">indicate </w:t>
      </w:r>
      <w:r w:rsidR="000533DF">
        <w:rPr>
          <w:lang w:eastAsia="en-US"/>
        </w:rPr>
        <w:t xml:space="preserve">that Papuan Malay as spoken across West Papua forms a </w:t>
      </w:r>
      <w:r w:rsidR="000533DF" w:rsidRPr="00C140D0">
        <w:t>stru</w:t>
      </w:r>
      <w:r w:rsidR="000533DF">
        <w:t>cturally coherent unit</w:t>
      </w:r>
      <w:r w:rsidR="00BF0315">
        <w:rPr>
          <w:lang w:eastAsia="en-US"/>
        </w:rPr>
        <w:t xml:space="preserve"> despite its larger linguistic and </w:t>
      </w:r>
      <w:r w:rsidR="00AD42B8">
        <w:rPr>
          <w:lang w:eastAsia="en-US"/>
        </w:rPr>
        <w:t>sociolinguistic</w:t>
      </w:r>
      <w:r w:rsidR="00BF0315">
        <w:rPr>
          <w:lang w:eastAsia="en-US"/>
        </w:rPr>
        <w:t xml:space="preserve"> setting</w:t>
      </w:r>
      <w:r w:rsidR="00886335">
        <w:t>.</w:t>
      </w:r>
    </w:p>
    <w:p w14:paraId="4DDBDCE9" w14:textId="2C202625" w:rsidR="00387D7F" w:rsidRDefault="00FE62C5" w:rsidP="00CA32DB">
      <w:pPr>
        <w:pStyle w:val="Body0500after"/>
        <w:rPr>
          <w:lang w:eastAsia="en-US"/>
        </w:rPr>
      </w:pPr>
      <w:r>
        <w:rPr>
          <w:lang w:eastAsia="en-US"/>
        </w:rPr>
        <w:t xml:space="preserve">Moreover, </w:t>
      </w:r>
      <w:r w:rsidR="00387D7F">
        <w:rPr>
          <w:lang w:eastAsia="en-US"/>
        </w:rPr>
        <w:t xml:space="preserve">while speakers are able </w:t>
      </w:r>
      <w:r w:rsidR="00B7093A">
        <w:rPr>
          <w:lang w:eastAsia="en-US"/>
        </w:rPr>
        <w:t>“</w:t>
      </w:r>
      <w:r w:rsidR="00387D7F">
        <w:rPr>
          <w:lang w:eastAsia="en-US"/>
        </w:rPr>
        <w:t>to identify others from different regions</w:t>
      </w:r>
      <w:r w:rsidR="00B7093A">
        <w:rPr>
          <w:lang w:eastAsia="en-US"/>
        </w:rPr>
        <w:t>”</w:t>
      </w:r>
      <w:r w:rsidR="00387D7F">
        <w:rPr>
          <w:lang w:eastAsia="en-US"/>
        </w:rPr>
        <w:t xml:space="preserve"> according to their usage of Papuan Malay, </w:t>
      </w:r>
      <w:r w:rsidR="00387D7F">
        <w:t xml:space="preserve">these regional variations do not impede comprehension: </w:t>
      </w:r>
      <w:r w:rsidR="00B7093A">
        <w:t>“</w:t>
      </w:r>
      <w:r w:rsidR="00387D7F">
        <w:rPr>
          <w:lang w:eastAsia="en-US"/>
        </w:rPr>
        <w:t>Papuan Malay spoken in different regions of Papua is readily intelligible by Papuans from different regions of the province</w:t>
      </w:r>
      <w:r w:rsidR="00B7093A">
        <w:rPr>
          <w:lang w:eastAsia="en-US"/>
        </w:rPr>
        <w:t>”</w:t>
      </w:r>
      <w:r w:rsidR="007D2F9E">
        <w:rPr>
          <w:lang w:eastAsia="en-US"/>
        </w:rPr>
        <w:t xml:space="preserve">; even children would understand </w:t>
      </w:r>
      <w:r w:rsidR="00AD42B8">
        <w:rPr>
          <w:lang w:eastAsia="en-US"/>
        </w:rPr>
        <w:t>Papuan Malay</w:t>
      </w:r>
      <w:r w:rsidR="007D2F9E">
        <w:rPr>
          <w:lang w:eastAsia="en-US"/>
        </w:rPr>
        <w:t xml:space="preserve"> speakers from different regions </w:t>
      </w:r>
      <w:r w:rsidR="00B7093A">
        <w:rPr>
          <w:lang w:eastAsia="en-US"/>
        </w:rPr>
        <w:t>“</w:t>
      </w:r>
      <w:r w:rsidR="007D2F9E">
        <w:rPr>
          <w:lang w:eastAsia="en-US"/>
        </w:rPr>
        <w:t>upon first exposure</w:t>
      </w:r>
      <w:r w:rsidR="00B7093A">
        <w:rPr>
          <w:lang w:eastAsia="en-US"/>
        </w:rPr>
        <w:t>”</w:t>
      </w:r>
      <w:r w:rsidR="007D2F9E">
        <w:rPr>
          <w:lang w:eastAsia="en-US"/>
        </w:rPr>
        <w:t xml:space="preserve"> </w:t>
      </w:r>
      <w:r w:rsidR="00CA32DB" w:rsidRPr="00625214">
        <w:rPr>
          <w:rStyle w:val="Citation"/>
        </w:rPr>
        <w:fldChar w:fldCharType="begin"/>
      </w:r>
      <w:r w:rsidR="00CA32DB" w:rsidRPr="00625214">
        <w:rPr>
          <w:rStyle w:val="Citation"/>
        </w:rPr>
        <w:instrText>ADDIN CITAVI.PLACEHOLDER d6cf4171-7302-4104-9e9b-cd0b1203a545 PFBsYWNlaG9sZGVyPg0KICA8QWRkSW5WZXJzaW9uPjUuMi4wLjg8L0FkZEluVmVyc2lvbj4NCiAgPElkPmQ2Y2Y0MTcxLTczMDItNDEwNC05ZTliLWNkMGIxMjAzYTU0NTwvSWQ+DQogIDxFbnRyaWVzPg0KICAgIDxFbnRyeT4NCiAgICAgIDxJZD40ZDA0OWM0MS1hMjJkLTRhMTctOWI3My00YTY4ZDMxNmFkNzk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z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DogMTgpPC9UZXh0Pg0KICAgIDwvVGV4dFVuaXQ+DQogIDwvVGV4dFVuaXRzPg0KPC9QbGFjZWhvbGRlcj4=</w:instrText>
      </w:r>
      <w:r w:rsidR="00CA32DB" w:rsidRPr="00625214">
        <w:rPr>
          <w:rStyle w:val="Citation"/>
        </w:rPr>
        <w:fldChar w:fldCharType="separate"/>
      </w:r>
      <w:bookmarkStart w:id="269" w:name="_CTVP001d6cf4171730241049e9bcd0b1203a545"/>
      <w:r w:rsidR="0092006B">
        <w:rPr>
          <w:rStyle w:val="Citation"/>
        </w:rPr>
        <w:t>(Scott et al. 2008: 18)</w:t>
      </w:r>
      <w:bookmarkEnd w:id="269"/>
      <w:r w:rsidR="00CA32DB" w:rsidRPr="00625214">
        <w:rPr>
          <w:rStyle w:val="Citation"/>
        </w:rPr>
        <w:fldChar w:fldCharType="end"/>
      </w:r>
      <w:r w:rsidR="00387D7F">
        <w:rPr>
          <w:lang w:eastAsia="en-US"/>
        </w:rPr>
        <w:t>.</w:t>
      </w:r>
    </w:p>
    <w:p w14:paraId="52ACE3C9" w14:textId="28E341B0" w:rsidR="000533DF" w:rsidRDefault="00755776" w:rsidP="00D46041">
      <w:pPr>
        <w:pStyle w:val="Body0500after"/>
        <w:rPr>
          <w:szCs w:val="36"/>
          <w:lang w:eastAsia="en-US"/>
        </w:rPr>
      </w:pPr>
      <w:r>
        <w:rPr>
          <w:lang w:eastAsia="en-US"/>
        </w:rPr>
        <w:t xml:space="preserve">Taken together, </w:t>
      </w:r>
      <w:r w:rsidR="008C72D7">
        <w:rPr>
          <w:lang w:eastAsia="en-US"/>
        </w:rPr>
        <w:t xml:space="preserve">these </w:t>
      </w:r>
      <w:r w:rsidR="00D46041">
        <w:rPr>
          <w:lang w:eastAsia="en-US"/>
        </w:rPr>
        <w:t xml:space="preserve">findings suggest </w:t>
      </w:r>
      <w:r w:rsidR="0014385F">
        <w:rPr>
          <w:lang w:eastAsia="en-US"/>
        </w:rPr>
        <w:t xml:space="preserve">that </w:t>
      </w:r>
      <w:r w:rsidR="00886335">
        <w:rPr>
          <w:lang w:eastAsia="en-US"/>
        </w:rPr>
        <w:t xml:space="preserve">regional </w:t>
      </w:r>
      <w:r w:rsidR="00D46041">
        <w:rPr>
          <w:lang w:eastAsia="en-US"/>
        </w:rPr>
        <w:t xml:space="preserve">varieties </w:t>
      </w:r>
      <w:r w:rsidR="008C72D7">
        <w:rPr>
          <w:lang w:eastAsia="en-US"/>
        </w:rPr>
        <w:t xml:space="preserve">of Papuan Malay </w:t>
      </w:r>
      <w:r w:rsidR="00D46041">
        <w:rPr>
          <w:lang w:eastAsia="en-US"/>
        </w:rPr>
        <w:t xml:space="preserve">are dialects of the same language </w:t>
      </w:r>
      <w:r w:rsidR="00631FCC">
        <w:rPr>
          <w:lang w:eastAsia="en-US"/>
        </w:rPr>
        <w:t>rather than distinct</w:t>
      </w:r>
      <w:r w:rsidR="00D46041">
        <w:rPr>
          <w:lang w:eastAsia="en-US"/>
        </w:rPr>
        <w:t>,</w:t>
      </w:r>
      <w:r w:rsidR="00631FCC">
        <w:rPr>
          <w:lang w:eastAsia="en-US"/>
        </w:rPr>
        <w:t xml:space="preserve"> </w:t>
      </w:r>
      <w:r w:rsidR="00D46041">
        <w:rPr>
          <w:lang w:eastAsia="en-US"/>
        </w:rPr>
        <w:t xml:space="preserve">albeit closely related, </w:t>
      </w:r>
      <w:r w:rsidR="00631FCC">
        <w:rPr>
          <w:lang w:eastAsia="en-US"/>
        </w:rPr>
        <w:t>languages.</w:t>
      </w:r>
      <w:r w:rsidR="000533DF">
        <w:rPr>
          <w:lang w:eastAsia="en-US"/>
        </w:rPr>
        <w:t xml:space="preserve"> (See also </w:t>
      </w:r>
      <w:r w:rsidR="00B7093A">
        <w:rPr>
          <w:lang w:eastAsia="en-US"/>
        </w:rPr>
        <w:fldChar w:fldCharType="begin"/>
      </w:r>
      <w:r w:rsidR="003A5B20">
        <w:rPr>
          <w:lang w:eastAsia="en-US"/>
        </w:rPr>
        <w:instrText>ADDIN CITAVI.PLACEHOLDER c7326fe6-d03f-45f3-85b7-3500aca17d2e PFBsYWNlaG9sZGVyPg0KICA8QWRkSW5WZXJzaW9uPjUuMi4wLjg8L0FkZEluVmVyc2lvbj4NCiAgPElkPmM3MzI2ZmU2LWQwM2YtNDVmMy04NWI3LTM1MDBhY2ExN2QyZTwvSWQ+DQogIDxFbnRyaWVzPg0KICAgIDxFbnRyeT4NCiAgICAgIDxJZD4zYTY3YmYwZi02MDJjLTQzNmEtYTBjYy1lMDE3ZDNlYzE4MjA8L0lkPg0KICAgICAgPE5vUGFyPnRydWU8L05vUGFy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JkODUxMjEzLTgzNDktNGFkNC1iMDI0LTY0YWNkN2RlZjFi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ZGVyYmVjayAyMDA3OiAzPC9UZXh0Pg0KICAgIDwvVGV4dFVuaXQ+DQogIDwvVGV4dFVuaXRzPg0KPC9QbGFjZWhvbGRlcj4=</w:instrText>
      </w:r>
      <w:r w:rsidR="00B7093A">
        <w:rPr>
          <w:lang w:eastAsia="en-US"/>
        </w:rPr>
        <w:fldChar w:fldCharType="separate"/>
      </w:r>
      <w:bookmarkStart w:id="270" w:name="_CTVP001c7326fe6d03f45f385b73500aca17d2e"/>
      <w:r w:rsidR="0092006B">
        <w:rPr>
          <w:lang w:eastAsia="en-US"/>
        </w:rPr>
        <w:t>Anderbeck 2007: 3</w:t>
      </w:r>
      <w:bookmarkEnd w:id="270"/>
      <w:r w:rsidR="00B7093A">
        <w:rPr>
          <w:lang w:eastAsia="en-US"/>
        </w:rPr>
        <w:fldChar w:fldCharType="end"/>
      </w:r>
      <w:r w:rsidR="00B7093A">
        <w:rPr>
          <w:lang w:eastAsia="en-US"/>
        </w:rPr>
        <w:t xml:space="preserve">, and </w:t>
      </w:r>
      <w:r w:rsidR="000533DF">
        <w:rPr>
          <w:lang w:eastAsia="en-US"/>
        </w:rPr>
        <w:t xml:space="preserve">the </w:t>
      </w:r>
      <w:r w:rsidR="000533DF">
        <w:t xml:space="preserve">ISO 639-3 criteria for language identification in </w:t>
      </w:r>
      <w:r w:rsidR="000533DF" w:rsidRPr="00625214">
        <w:rPr>
          <w:rStyle w:val="Citation"/>
        </w:rPr>
        <w:fldChar w:fldCharType="begin"/>
      </w:r>
      <w:r w:rsidR="003A5B20">
        <w:rPr>
          <w:rStyle w:val="Citation"/>
        </w:rPr>
        <w:instrText>ADDIN CITAVI.PLACEHOLDER 6cfbba4e-6022-43db-abc9-bf1af351604b 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3aXMgZXQgYWwuIDIwMTVhPC9UZXh0Pg0KICAgIDwvVGV4dFVuaXQ+DQogIDwvVGV4dFVuaXRzPg0KPC9QbGFjZWhvbGRlcj4=</w:instrText>
      </w:r>
      <w:r w:rsidR="000533DF" w:rsidRPr="00625214">
        <w:rPr>
          <w:rStyle w:val="Citation"/>
        </w:rPr>
        <w:fldChar w:fldCharType="separate"/>
      </w:r>
      <w:bookmarkStart w:id="271" w:name="_CTVP0016cfbba4e602243dbabc9bf1af351604b"/>
      <w:r w:rsidR="0092006B">
        <w:rPr>
          <w:rStyle w:val="Citation"/>
        </w:rPr>
        <w:t>Lewis et al. 2015a</w:t>
      </w:r>
      <w:bookmarkEnd w:id="271"/>
      <w:r w:rsidR="000533DF" w:rsidRPr="00625214">
        <w:rPr>
          <w:rStyle w:val="Citation"/>
        </w:rPr>
        <w:fldChar w:fldCharType="end"/>
      </w:r>
      <w:r w:rsidR="000533DF">
        <w:t>.</w:t>
      </w:r>
      <w:r w:rsidR="00D46041">
        <w:rPr>
          <w:rStyle w:val="FootnoteReference"/>
        </w:rPr>
        <w:footnoteReference w:id="7"/>
      </w:r>
      <w:r w:rsidR="000533DF">
        <w:t>)</w:t>
      </w:r>
    </w:p>
    <w:p w14:paraId="763D4A16" w14:textId="200DD336" w:rsidR="000224AB" w:rsidRDefault="00D46041" w:rsidP="00CD0D9F">
      <w:pPr>
        <w:pStyle w:val="Body0505after"/>
        <w:rPr>
          <w:lang w:eastAsia="en-US"/>
        </w:rPr>
      </w:pPr>
      <w:r>
        <w:rPr>
          <w:lang w:eastAsia="en-US"/>
        </w:rPr>
        <w:t xml:space="preserve">The proposition that </w:t>
      </w:r>
      <w:r w:rsidR="00BB7B62">
        <w:rPr>
          <w:lang w:eastAsia="en-US"/>
        </w:rPr>
        <w:t xml:space="preserve">Papuan Malay </w:t>
      </w:r>
      <w:r w:rsidR="00A91CB2">
        <w:rPr>
          <w:lang w:eastAsia="en-US"/>
        </w:rPr>
        <w:t xml:space="preserve">is </w:t>
      </w:r>
      <w:r>
        <w:rPr>
          <w:lang w:eastAsia="en-US"/>
        </w:rPr>
        <w:t xml:space="preserve">a </w:t>
      </w:r>
      <w:r w:rsidRPr="00C140D0">
        <w:t>stru</w:t>
      </w:r>
      <w:r>
        <w:t>cturally coherent unit</w:t>
      </w:r>
      <w:r w:rsidR="00BB7B62">
        <w:rPr>
          <w:lang w:eastAsia="en-US"/>
        </w:rPr>
        <w:t xml:space="preserve"> </w:t>
      </w:r>
      <w:r>
        <w:t>modifies</w:t>
      </w:r>
      <w:r w:rsidR="002274AA" w:rsidRPr="00C109EA">
        <w:t xml:space="preserve"> </w:t>
      </w:r>
      <w:r w:rsidR="002274AA">
        <w:rPr>
          <w:rStyle w:val="Citation"/>
        </w:rPr>
        <w:fldChar w:fldCharType="begin"/>
      </w:r>
      <w:r w:rsidR="003A5B20">
        <w:rPr>
          <w:rStyle w:val="Citation"/>
        </w:rPr>
        <w:instrText>ADDIN CITAVI.PLACEHOLDER e2e92d03-7afd-46a5-a7dc-0a470745ef43 PFBsYWNlaG9sZGVyPg0KICA8QWRkSW5WZXJzaW9uPjUuMi4wLjg8L0FkZEluVmVyc2lvbj4NCiAgPElkPmUyZTkyZDAzLTdhZmQtNDZhNS1hN2RjLTBhNDcwNzQ1ZWY0MzwvSWQ+DQogIDxFbnRyaWVzPg0KICAgIDxFbnRyeT4NCiAgICAgIDxJZD43ZDczMzFkOC1jMzZjLTQ1NjItOTg2NC04MWE5M2M1NmQzODE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002274AA">
        <w:rPr>
          <w:rStyle w:val="Citation"/>
        </w:rPr>
        <w:fldChar w:fldCharType="separate"/>
      </w:r>
      <w:bookmarkStart w:id="273" w:name="_CTVP001e2e92d037afd46a5a7dc0a470745ef43"/>
      <w:r w:rsidR="0092006B">
        <w:rPr>
          <w:rStyle w:val="Citation"/>
        </w:rPr>
        <w:t>Donohue</w:t>
      </w:r>
      <w:bookmarkEnd w:id="273"/>
      <w:r w:rsidR="002274AA">
        <w:rPr>
          <w:rStyle w:val="Citation"/>
        </w:rPr>
        <w:fldChar w:fldCharType="end"/>
      </w:r>
      <w:r w:rsidR="00FB237B" w:rsidRPr="00FB237B">
        <w:rPr>
          <w:rStyle w:val="Citation"/>
        </w:rPr>
        <w:t>’s</w:t>
      </w:r>
      <w:r w:rsidR="002274AA" w:rsidRPr="00513C8C">
        <w:rPr>
          <w:rStyle w:val="Citation"/>
        </w:rPr>
        <w:t xml:space="preserve"> </w:t>
      </w:r>
      <w:r w:rsidR="000224AB">
        <w:rPr>
          <w:rStyle w:val="Citation"/>
        </w:rPr>
        <w:fldChar w:fldCharType="begin"/>
      </w:r>
      <w:r w:rsidR="003A5B20">
        <w:rPr>
          <w:rStyle w:val="Citation"/>
        </w:rPr>
        <w:instrText>ADDIN CITAVI.PLACEHOLDER 21df130d-dae8-48ac-a3d7-72bf7c238292 PFBsYWNlaG9sZGVyPg0KICA8QWRkSW5WZXJzaW9uPjUuMi4wLjg8L0FkZEluVmVyc2lvbj4NCiAgPElkPjIxZGYxMzBkLWRhZTgtNDhhYy1hM2Q3LTcyYmY3YzIzODI5MjwvSWQ+DQogIDxFbnRyaWVzPg0KICAgIDxFbnRyeT4NCiAgICAgIDxJZD5kNWYwYThmYi1lZGQ0LTRjMTItYmUxOC01NTk3YjE0MzYwYm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Q3NjMzNzQ3LTNhZTEtNDY5Ny05NzJiLTZmODhhMmIzMzVhYTwvUmVmZXJlbmNlSWQ+DQogICAgICA8WWVhck9ubHk+dHJ1ZTwvWWVhck9ubHk+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zog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6IDEpPC9UZXh0Pg0KICAgIDwvVGV4dFVuaXQ+DQogIDwvVGV4dFVuaXRzPg0KPC9QbGFjZWhvbGRlcj4=</w:instrText>
      </w:r>
      <w:r w:rsidR="000224AB">
        <w:rPr>
          <w:rStyle w:val="Citation"/>
        </w:rPr>
        <w:fldChar w:fldCharType="separate"/>
      </w:r>
      <w:bookmarkStart w:id="274" w:name="_CTVP00121df130ddae848aca3d772bf7c238292"/>
      <w:r w:rsidR="0092006B">
        <w:rPr>
          <w:rStyle w:val="Citation"/>
        </w:rPr>
        <w:t>(2003: 1)</w:t>
      </w:r>
      <w:bookmarkEnd w:id="274"/>
      <w:r w:rsidR="000224AB">
        <w:rPr>
          <w:rStyle w:val="Citation"/>
        </w:rPr>
        <w:fldChar w:fldCharType="end"/>
      </w:r>
      <w:r w:rsidR="002274AA" w:rsidRPr="00C109EA">
        <w:t xml:space="preserve"> </w:t>
      </w:r>
      <w:r w:rsidR="00631FCC">
        <w:t xml:space="preserve">conclusion </w:t>
      </w:r>
      <w:r w:rsidR="008B6227">
        <w:t xml:space="preserve">that </w:t>
      </w:r>
      <w:r w:rsidR="00B7093A">
        <w:t>“</w:t>
      </w:r>
      <w:r w:rsidR="008B6227">
        <w:t xml:space="preserve">[it] </w:t>
      </w:r>
      <w:r w:rsidR="008B6227" w:rsidRPr="008B6227">
        <w:t>is in a very real sense misleadi</w:t>
      </w:r>
      <w:r w:rsidR="008B6227">
        <w:t xml:space="preserve">ng to write about </w:t>
      </w:r>
      <w:r w:rsidR="00B7093A">
        <w:t>‘</w:t>
      </w:r>
      <w:r w:rsidR="008B6227">
        <w:t>Papuan Malay</w:t>
      </w:r>
      <w:r w:rsidR="00B7093A">
        <w:t>’</w:t>
      </w:r>
      <w:r w:rsidR="008B6227">
        <w:t xml:space="preserve"> […]</w:t>
      </w:r>
      <w:r w:rsidR="00BB7B62">
        <w:t xml:space="preserve"> </w:t>
      </w:r>
      <w:r w:rsidR="008B6227" w:rsidRPr="008B6227">
        <w:t>as if there was one unified variety of Malay spoken in the west of New Guinea</w:t>
      </w:r>
      <w:r w:rsidR="00B7093A">
        <w:t>”</w:t>
      </w:r>
      <w:r w:rsidR="008B6227" w:rsidRPr="008B6227">
        <w:t>.</w:t>
      </w:r>
      <w:r w:rsidR="000224AB">
        <w:t xml:space="preserve"> </w:t>
      </w:r>
      <w:r w:rsidR="0017240C" w:rsidRPr="00625214">
        <w:rPr>
          <w:rStyle w:val="Citation"/>
        </w:rPr>
        <w:fldChar w:fldCharType="begin"/>
      </w:r>
      <w:r w:rsidR="003A5B20">
        <w:rPr>
          <w:rStyle w:val="Citation"/>
        </w:rPr>
        <w:instrText>ADDIN CITAVI.PLACEHOLDER a00fa042-b367-4d41-b050-06bae67ecc24 PFBsYWNlaG9sZGVyPg0KICA8QWRkSW5WZXJzaW9uPjUuMi4wLjg8L0FkZEluVmVyc2lvbj4NCiAgPElkPmEwMGZhMDQyLWIzNjctNGQ0MS1iMDUwLTA2YmFlNjdlY2MyNDwvSWQ+DQogIDxFbnRyaWVzPg0KICAgIDxFbnRyeT4NCiAgICAgIDxJZD4zNTg2M2YwYy1lY2M4LTRhMjMtODhkZC0wYTVlOWVlMmRhNTQ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0017240C" w:rsidRPr="00625214">
        <w:rPr>
          <w:rStyle w:val="Citation"/>
        </w:rPr>
        <w:fldChar w:fldCharType="separate"/>
      </w:r>
      <w:bookmarkStart w:id="275" w:name="_CTVP001a00fa042b3674d41b05006bae67ecc24"/>
      <w:r w:rsidR="0092006B">
        <w:rPr>
          <w:rStyle w:val="Citation"/>
        </w:rPr>
        <w:t>Donohue</w:t>
      </w:r>
      <w:bookmarkEnd w:id="275"/>
      <w:r w:rsidR="0017240C" w:rsidRPr="00625214">
        <w:rPr>
          <w:rStyle w:val="Citation"/>
        </w:rPr>
        <w:fldChar w:fldCharType="end"/>
      </w:r>
      <w:r w:rsidR="0017240C" w:rsidRPr="00513C8C">
        <w:rPr>
          <w:rStyle w:val="Citation"/>
        </w:rPr>
        <w:t xml:space="preserve"> </w:t>
      </w:r>
      <w:r w:rsidR="0017240C" w:rsidRPr="00C109EA">
        <w:rPr>
          <w:lang w:eastAsia="en-US"/>
        </w:rPr>
        <w:t>suggest</w:t>
      </w:r>
      <w:r w:rsidR="0017240C">
        <w:rPr>
          <w:lang w:eastAsia="en-US"/>
        </w:rPr>
        <w:t>s</w:t>
      </w:r>
      <w:r w:rsidR="0017240C" w:rsidRPr="00C109EA">
        <w:rPr>
          <w:lang w:eastAsia="en-US"/>
        </w:rPr>
        <w:t xml:space="preserve"> that there are at least four distinct Papuan Malay varieties</w:t>
      </w:r>
      <w:r w:rsidR="00886335">
        <w:rPr>
          <w:lang w:eastAsia="en-US"/>
        </w:rPr>
        <w:t xml:space="preserve">, without, however, addressing </w:t>
      </w:r>
      <w:r w:rsidR="00886335" w:rsidRPr="00886335">
        <w:t xml:space="preserve">the question </w:t>
      </w:r>
      <w:r w:rsidR="00B7093A">
        <w:t>“</w:t>
      </w:r>
      <w:r w:rsidR="00886335" w:rsidRPr="00886335">
        <w:t>whether these different varieties of Malay constitute an entity that can be called Papuan Malay in any linguistic sense</w:t>
      </w:r>
      <w:r w:rsidR="00B7093A">
        <w:t>”</w:t>
      </w:r>
      <w:r w:rsidR="00886335">
        <w:t xml:space="preserve"> </w:t>
      </w:r>
      <w:r w:rsidR="00886335" w:rsidRPr="00625214">
        <w:rPr>
          <w:rStyle w:val="Citation"/>
        </w:rPr>
        <w:fldChar w:fldCharType="begin"/>
      </w:r>
      <w:r w:rsidR="003A5B20">
        <w:rPr>
          <w:rStyle w:val="Citation"/>
        </w:rPr>
        <w:instrText>ADDIN CITAVI.PLACEHOLDER b02b641f-8514-4e56-95c6-976ebda254f1 PFBsYWNlaG9sZGVyPg0KICA8QWRkSW5WZXJzaW9uPjUuMi4wLjg8L0FkZEluVmVyc2lvbj4NCiAgPElkPmIwMmI2NDFmLTg1MTQtNGU1Ni05NWM2LTk3NmViZGEyNTRmMTwvSWQ+DQogIDxFbnRyaWVzPg0KICAgIDxFbnRyeT4NCiAgICAgIDxJZD5kNWYwYThmYi1lZGQ0LTRjMTItYmUxOC01NTk3YjE0MzYwYm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Q3NjMzNzQ3LTNhZTEtNDY5Ny05NzJiLTZmODhhMmIzMzVhYTwvUmVmZXJlbmNlSWQ+DQogICAgICA8WWVhck9ubHk+dHJ1ZTwvWWVhck9ubHk+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zog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6IDEpPC9UZXh0Pg0KICAgIDwvVGV4dFVuaXQ+DQogIDwvVGV4dFVuaXRzPg0KPC9QbGFjZWhvbGRlcj4=</w:instrText>
      </w:r>
      <w:r w:rsidR="00886335" w:rsidRPr="00625214">
        <w:rPr>
          <w:rStyle w:val="Citation"/>
        </w:rPr>
        <w:fldChar w:fldCharType="separate"/>
      </w:r>
      <w:bookmarkStart w:id="276" w:name="_CTVP001b02b641f85144e5695c6976ebda254f1"/>
      <w:r w:rsidR="0092006B">
        <w:rPr>
          <w:rStyle w:val="Citation"/>
        </w:rPr>
        <w:t>(2003: 1)</w:t>
      </w:r>
      <w:bookmarkEnd w:id="276"/>
      <w:r w:rsidR="00886335" w:rsidRPr="00625214">
        <w:rPr>
          <w:rStyle w:val="Citation"/>
        </w:rPr>
        <w:fldChar w:fldCharType="end"/>
      </w:r>
      <w:r w:rsidR="00886335">
        <w:t xml:space="preserve">. Instead, </w:t>
      </w:r>
      <w:r w:rsidR="00886335" w:rsidRPr="00625214">
        <w:rPr>
          <w:rStyle w:val="Citation"/>
        </w:rPr>
        <w:fldChar w:fldCharType="begin"/>
      </w:r>
      <w:r w:rsidR="003A5B20">
        <w:rPr>
          <w:rStyle w:val="Citation"/>
        </w:rPr>
        <w:instrText>ADDIN CITAVI.PLACEHOLDER 478a9ddd-8ef7-42cc-9e28-5a836bc4db06 PFBsYWNlaG9sZGVyPg0KICA8QWRkSW5WZXJzaW9uPjUuMi4wLjg8L0FkZEluVmVyc2lvbj4NCiAgPElkPjQ3OGE5ZGRkLThlZjctNDJjYy05ZTI4LTVhODM2YmM0ZGIwNjwvSWQ+DQogIDxFbnRyaWVzPg0KICAgIDxFbnRyeT4NCiAgICAgIDxJZD4zNTg2M2YwYy1lY2M4LTRhMjMtODhkZC0wYTVlOWVlMmRhNTQ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00886335" w:rsidRPr="00625214">
        <w:rPr>
          <w:rStyle w:val="Citation"/>
        </w:rPr>
        <w:fldChar w:fldCharType="separate"/>
      </w:r>
      <w:bookmarkStart w:id="277" w:name="_CTVP001478a9ddd8ef742cc9e285a836bc4db06"/>
      <w:r w:rsidR="0092006B">
        <w:rPr>
          <w:rStyle w:val="Citation"/>
        </w:rPr>
        <w:t>Donohue</w:t>
      </w:r>
      <w:bookmarkEnd w:id="277"/>
      <w:r w:rsidR="00886335" w:rsidRPr="00625214">
        <w:rPr>
          <w:rStyle w:val="Citation"/>
        </w:rPr>
        <w:fldChar w:fldCharType="end"/>
      </w:r>
      <w:r w:rsidR="00886335" w:rsidRPr="00513C8C">
        <w:rPr>
          <w:rStyle w:val="Citation"/>
        </w:rPr>
        <w:t xml:space="preserve"> </w:t>
      </w:r>
      <w:r w:rsidR="00886335">
        <w:t xml:space="preserve">leaves this question </w:t>
      </w:r>
      <w:r w:rsidR="00B7093A">
        <w:t>“</w:t>
      </w:r>
      <w:r w:rsidR="00886335">
        <w:t>for a later date</w:t>
      </w:r>
      <w:r w:rsidR="00B7093A">
        <w:t>”</w:t>
      </w:r>
      <w:r w:rsidR="00886335">
        <w:t xml:space="preserve"> </w:t>
      </w:r>
      <w:r w:rsidR="00886335" w:rsidRPr="00625214">
        <w:rPr>
          <w:rStyle w:val="Citation"/>
        </w:rPr>
        <w:fldChar w:fldCharType="begin"/>
      </w:r>
      <w:r w:rsidR="003A5B20">
        <w:rPr>
          <w:rStyle w:val="Citation"/>
        </w:rPr>
        <w:instrText>ADDIN CITAVI.PLACEHOLDER d36e8d1d-b347-4eef-8b3a-96d9e9466b0d PFBsYWNlaG9sZGVyPg0KICA8QWRkSW5WZXJzaW9uPjUuMi4wLjg8L0FkZEluVmVyc2lvbj4NCiAgPElkPmQzNmU4ZDFkLWIzNDctNGVlZi04YjNhLTk2ZDllOTQ2NmIwZDwvSWQ+DQogIDxFbnRyaWVzPg0KICAgIDxFbnRyeT4NCiAgICAgIDxJZD40ZDVkNWYwMy03NDJmLTRhZjctOTIwYi1jYmQ2YjVlYzQ4NWM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Q3NjMzNzQ3LTNhZTEtNDY5Ny05NzJiLTZmODhhMmIzMzVhYTwvUmVmZXJlbmNlSWQ+DQogICAgICA8WWVhck9ubHk+dHJ1ZTwvWWVhck9ubHk+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zo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6IDIpPC9UZXh0Pg0KICAgIDwvVGV4dFVuaXQ+DQogIDwvVGV4dFVuaXRzPg0KPC9QbGFjZWhvbGRlcj4=</w:instrText>
      </w:r>
      <w:r w:rsidR="00886335" w:rsidRPr="00625214">
        <w:rPr>
          <w:rStyle w:val="Citation"/>
        </w:rPr>
        <w:fldChar w:fldCharType="separate"/>
      </w:r>
      <w:bookmarkStart w:id="278" w:name="_CTVP001d36e8d1db3474eef8b3a96d9e9466b0d"/>
      <w:r w:rsidR="0092006B">
        <w:rPr>
          <w:rStyle w:val="Citation"/>
        </w:rPr>
        <w:t>(2003: 2)</w:t>
      </w:r>
      <w:bookmarkEnd w:id="278"/>
      <w:r w:rsidR="00886335" w:rsidRPr="00625214">
        <w:rPr>
          <w:rStyle w:val="Citation"/>
        </w:rPr>
        <w:fldChar w:fldCharType="end"/>
      </w:r>
      <w:r w:rsidR="00886335">
        <w:t>.</w:t>
      </w:r>
      <w:r w:rsidR="00886335" w:rsidRPr="00886335">
        <w:t xml:space="preserve"> </w:t>
      </w:r>
      <w:r w:rsidR="008B6227">
        <w:rPr>
          <w:lang w:eastAsia="en-US"/>
        </w:rPr>
        <w:t xml:space="preserve">The most salient </w:t>
      </w:r>
      <w:r w:rsidR="00886335">
        <w:rPr>
          <w:lang w:eastAsia="en-US"/>
        </w:rPr>
        <w:t xml:space="preserve">Papuan Malay varieties </w:t>
      </w:r>
      <w:r w:rsidR="008B6227">
        <w:rPr>
          <w:lang w:eastAsia="en-US"/>
        </w:rPr>
        <w:t>are</w:t>
      </w:r>
      <w:r w:rsidR="0017240C" w:rsidRPr="00C109EA">
        <w:rPr>
          <w:lang w:eastAsia="en-US"/>
        </w:rPr>
        <w:t xml:space="preserve"> </w:t>
      </w:r>
      <w:r w:rsidR="00886335">
        <w:rPr>
          <w:lang w:eastAsia="en-US"/>
        </w:rPr>
        <w:t>lis</w:t>
      </w:r>
      <w:r w:rsidR="001D5067">
        <w:rPr>
          <w:lang w:eastAsia="en-US"/>
        </w:rPr>
        <w:t>t</w:t>
      </w:r>
      <w:r w:rsidR="00886335">
        <w:rPr>
          <w:lang w:eastAsia="en-US"/>
        </w:rPr>
        <w:t xml:space="preserve">ed below </w:t>
      </w:r>
      <w:r w:rsidR="0017240C" w:rsidRPr="00625214">
        <w:rPr>
          <w:rStyle w:val="Citation"/>
        </w:rPr>
        <w:t>(</w:t>
      </w:r>
      <w:r w:rsidR="001D5067" w:rsidRPr="00625214">
        <w:rPr>
          <w:rStyle w:val="Citation"/>
        </w:rPr>
        <w:fldChar w:fldCharType="begin"/>
      </w:r>
      <w:r w:rsidR="003A5B20">
        <w:rPr>
          <w:rStyle w:val="Citation"/>
        </w:rPr>
        <w:instrText>ADDIN CITAVI.PLACEHOLDER 98f192df-0ac5-4564-92f2-4befee8cce9d PFBsYWNlaG9sZGVyPg0KICA8QWRkSW5WZXJzaW9uPjUuMi4wLjg8L0FkZEluVmVyc2lvbj4NCiAgPElkPjk4ZjE5MmRmLTBhYzUtNDU2NC05MmYyLTRiZWZlZThjY2U5ZDwvSWQ+DQogIDxFbnRyaWVzPg0KICAgIDxFbnRyeT4NCiAgICAgIDxJZD5jZDJiMjliOC01NWMyLTQzNzktYjNhNi05ODIwYWE3NWM4M2E8L0lkPg0KICAgICAgPE5vUGFyPnRydWU8L05vUGFy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5kNzYzMzc0Ny0zYWUxLTQ2OTctOTcyYi02Zjg4YTJiMzM1YWE8L1JlZmVyZW5jZUlkPg0KICAgICAgPFllYXJPbmx5PnRydWU8L1llYXJPbmx5Pg0KICAgICAgPFJhbmdlPg0KICAgICAgICA8U3RhcnQ+MDwvU3RhcnQ+DQogICAgICAgIDxMZW5ndGg+OT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MjAwMzogMeKAkz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MzogMeKAkzI8L1RleHQ+DQogICAgPC9UZXh0VW5pdD4NCiAgPC9UZXh0VW5pdHM+DQo8L1BsYWNlaG9sZGVyPg==</w:instrText>
      </w:r>
      <w:r w:rsidR="001D5067" w:rsidRPr="00625214">
        <w:rPr>
          <w:rStyle w:val="Citation"/>
        </w:rPr>
        <w:fldChar w:fldCharType="separate"/>
      </w:r>
      <w:bookmarkStart w:id="279" w:name="_CTVP00198f192df0ac5456492f24befee8cce9d"/>
      <w:r w:rsidR="0092006B">
        <w:rPr>
          <w:rStyle w:val="Citation"/>
        </w:rPr>
        <w:t>2003: 1–2</w:t>
      </w:r>
      <w:bookmarkEnd w:id="279"/>
      <w:r w:rsidR="001D5067" w:rsidRPr="00625214">
        <w:rPr>
          <w:rStyle w:val="Citation"/>
        </w:rPr>
        <w:fldChar w:fldCharType="end"/>
      </w:r>
      <w:r w:rsidR="001D5067">
        <w:t xml:space="preserve">; </w:t>
      </w:r>
      <w:r w:rsidR="0017240C" w:rsidRPr="00C109EA">
        <w:t xml:space="preserve">see </w:t>
      </w:r>
      <w:r w:rsidR="00886335">
        <w:t>also</w:t>
      </w:r>
      <w:r w:rsidR="000E58B4">
        <w:t xml:space="preserve"> </w:t>
      </w:r>
      <w:r w:rsidR="000E58B4">
        <w:fldChar w:fldCharType="begin"/>
      </w:r>
      <w:r w:rsidR="000E58B4">
        <w:instrText xml:space="preserve"> REF _Ref417122114 \h </w:instrText>
      </w:r>
      <w:r w:rsidR="000E58B4">
        <w:fldChar w:fldCharType="separate"/>
      </w:r>
      <w:r w:rsidR="00154D81">
        <w:t xml:space="preserve">Figure </w:t>
      </w:r>
      <w:r w:rsidR="00154D81">
        <w:rPr>
          <w:noProof/>
          <w:cs/>
        </w:rPr>
        <w:t>‎</w:t>
      </w:r>
      <w:r w:rsidR="00154D81">
        <w:rPr>
          <w:noProof/>
        </w:rPr>
        <w:t>0</w:t>
      </w:r>
      <w:r w:rsidR="00154D81">
        <w:t>.</w:t>
      </w:r>
      <w:r w:rsidR="00154D81">
        <w:rPr>
          <w:noProof/>
        </w:rPr>
        <w:t>2</w:t>
      </w:r>
      <w:r w:rsidR="000E58B4">
        <w:fldChar w:fldCharType="end"/>
      </w:r>
      <w:r w:rsidR="000E58B4">
        <w:t xml:space="preserve"> on</w:t>
      </w:r>
      <w:r w:rsidR="000E58B4" w:rsidRPr="006C65BE">
        <w:t xml:space="preserve"> </w:t>
      </w:r>
      <w:r w:rsidR="000E58B4">
        <w:t>p.</w:t>
      </w:r>
      <w:r w:rsidR="00CD0D9F">
        <w:t xml:space="preserve"> </w:t>
      </w:r>
      <w:r w:rsidR="00CD0D9F" w:rsidRPr="00A340D6">
        <w:fldChar w:fldCharType="begin"/>
      </w:r>
      <w:r w:rsidR="00CD0D9F" w:rsidRPr="00A340D6">
        <w:instrText xml:space="preserve"> PAGEREF _Ref373252478 \h </w:instrText>
      </w:r>
      <w:r w:rsidR="00CD0D9F" w:rsidRPr="00A340D6">
        <w:fldChar w:fldCharType="separate"/>
      </w:r>
      <w:r w:rsidR="00154D81">
        <w:rPr>
          <w:noProof/>
        </w:rPr>
        <w:t>xxi</w:t>
      </w:r>
      <w:r w:rsidR="00CD0D9F" w:rsidRPr="00A340D6">
        <w:fldChar w:fldCharType="end"/>
      </w:r>
      <w:r w:rsidR="00CD0D9F">
        <w:t>)</w:t>
      </w:r>
      <w:r w:rsidR="0017240C" w:rsidRPr="00C109EA">
        <w:rPr>
          <w:lang w:eastAsia="en-US"/>
        </w:rPr>
        <w:t>:</w:t>
      </w:r>
    </w:p>
    <w:p w14:paraId="56A50C5B" w14:textId="1CFD9251" w:rsidR="0017240C" w:rsidRPr="00C109EA" w:rsidRDefault="0017240C" w:rsidP="006D26B6">
      <w:pPr>
        <w:pStyle w:val="I0Indented"/>
        <w:numPr>
          <w:ilvl w:val="0"/>
          <w:numId w:val="85"/>
        </w:numPr>
      </w:pPr>
      <w:r w:rsidRPr="00C109EA">
        <w:rPr>
          <w:lang w:eastAsia="en-US"/>
        </w:rPr>
        <w:t>North Papua Malay, spoken along West Papua</w:t>
      </w:r>
      <w:r w:rsidR="00B7093A">
        <w:rPr>
          <w:lang w:eastAsia="en-US"/>
        </w:rPr>
        <w:t>’</w:t>
      </w:r>
      <w:r w:rsidRPr="00C109EA">
        <w:rPr>
          <w:lang w:eastAsia="en-US"/>
        </w:rPr>
        <w:t xml:space="preserve">s north coast between Sarmi </w:t>
      </w:r>
      <w:r>
        <w:rPr>
          <w:lang w:eastAsia="en-US"/>
        </w:rPr>
        <w:t>and the Papua New Guinea border</w:t>
      </w:r>
      <w:r w:rsidR="00E759F8">
        <w:rPr>
          <w:lang w:eastAsia="en-US"/>
        </w:rPr>
        <w:t>; it shows a clear influence from Manado Malay / North Moluccan Malay.</w:t>
      </w:r>
    </w:p>
    <w:p w14:paraId="14D7ECD5" w14:textId="6CCEC69B" w:rsidR="0017240C" w:rsidRPr="00C109EA" w:rsidRDefault="0017240C" w:rsidP="006D26B6">
      <w:pPr>
        <w:pStyle w:val="I0Indented"/>
        <w:numPr>
          <w:ilvl w:val="0"/>
          <w:numId w:val="85"/>
        </w:numPr>
      </w:pPr>
      <w:r w:rsidRPr="00C109EA">
        <w:t xml:space="preserve">Serui Malay, spoken in Cenderawasih Bay (except for the Numfor and Biak islands); it </w:t>
      </w:r>
      <w:r w:rsidR="008B6227">
        <w:t>is rather similar to North Papua Malay</w:t>
      </w:r>
      <w:r w:rsidRPr="00C109EA">
        <w:t>.</w:t>
      </w:r>
    </w:p>
    <w:p w14:paraId="3AA55ED4" w14:textId="2F15FDC1" w:rsidR="0017240C" w:rsidRPr="00C109EA" w:rsidRDefault="0017240C" w:rsidP="00B84C18">
      <w:pPr>
        <w:pStyle w:val="I0Indented"/>
        <w:numPr>
          <w:ilvl w:val="0"/>
          <w:numId w:val="85"/>
        </w:numPr>
      </w:pPr>
      <w:r w:rsidRPr="00C109EA">
        <w:t>Bird</w:t>
      </w:r>
      <w:r w:rsidR="00B7093A">
        <w:t>’</w:t>
      </w:r>
      <w:r w:rsidRPr="00C109EA">
        <w:t>s Head Malay</w:t>
      </w:r>
      <w:r>
        <w:t xml:space="preserve">, </w:t>
      </w:r>
      <w:r w:rsidRPr="00C109EA">
        <w:t>spoken on the west of the Bird</w:t>
      </w:r>
      <w:r w:rsidR="00B7093A">
        <w:t>’</w:t>
      </w:r>
      <w:r w:rsidRPr="00C109EA">
        <w:t xml:space="preserve">s Head (in and around Sorong, </w:t>
      </w:r>
      <w:r w:rsidR="00B84C18">
        <w:t>Fakfak</w:t>
      </w:r>
      <w:r w:rsidRPr="00C109EA">
        <w:t>, Koiwai)</w:t>
      </w:r>
      <w:r>
        <w:t>,</w:t>
      </w:r>
      <w:r w:rsidRPr="00C109EA">
        <w:t xml:space="preserve"> </w:t>
      </w:r>
      <w:r w:rsidRPr="00C109EA">
        <w:rPr>
          <w:lang w:eastAsia="en-US"/>
        </w:rPr>
        <w:t>is closely related to Ambon Malay</w:t>
      </w:r>
      <w:r w:rsidRPr="00C109EA">
        <w:t>; the varieties spoken on the east of the Birds</w:t>
      </w:r>
      <w:r w:rsidR="00B7093A">
        <w:t>’</w:t>
      </w:r>
      <w:r w:rsidRPr="00C109EA">
        <w:t xml:space="preserve"> Head (in and around Manokwari and other towns) are similar to Serui Malay.</w:t>
      </w:r>
    </w:p>
    <w:p w14:paraId="7533AE60" w14:textId="77777777" w:rsidR="0017240C" w:rsidRDefault="0017240C" w:rsidP="006D26B6">
      <w:pPr>
        <w:pStyle w:val="I05I"/>
        <w:numPr>
          <w:ilvl w:val="0"/>
          <w:numId w:val="85"/>
        </w:numPr>
      </w:pPr>
      <w:r w:rsidRPr="00C109EA">
        <w:rPr>
          <w:lang w:eastAsia="en-US"/>
        </w:rPr>
        <w:t xml:space="preserve">South Coast Malay, spoken </w:t>
      </w:r>
      <w:r w:rsidRPr="00C109EA">
        <w:t>in and around Merauke.</w:t>
      </w:r>
    </w:p>
    <w:p w14:paraId="068BF921" w14:textId="5FBC160D" w:rsidR="00A3078F" w:rsidRDefault="00E759F8" w:rsidP="00B8216E">
      <w:pPr>
        <w:pStyle w:val="Body0000after"/>
        <w:rPr>
          <w:lang w:eastAsia="en-US"/>
        </w:rPr>
      </w:pPr>
      <w:r w:rsidRPr="00625214">
        <w:rPr>
          <w:rStyle w:val="Citation"/>
        </w:rPr>
        <w:fldChar w:fldCharType="begin"/>
      </w:r>
      <w:r w:rsidR="003A5B20">
        <w:rPr>
          <w:rStyle w:val="Citation"/>
        </w:rPr>
        <w:instrText>ADDIN CITAVI.PLACEHOLDER 9f3d03e9-09f0-4b6f-8510-a7191c42208b PFBsYWNlaG9sZGVyPg0KICA8QWRkSW5WZXJzaW9uPjUuMi4wLjg8L0FkZEluVmVyc2lvbj4NCiAgPElkPjlmM2QwM2U5LTA5ZjAtNGI2Zi04NTEwLWE3MTkxYzQyMjA4YjwvSWQ+DQogIDxFbnRyaWVzPg0KICAgIDxFbnRyeT4NCiAgICAgIDxJZD4zNTg2M2YwYy1lY2M4LTRhMjMtODhkZC0wYTVlOWVlMmRhNTQ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Pr="00625214">
        <w:rPr>
          <w:rStyle w:val="Citation"/>
        </w:rPr>
        <w:fldChar w:fldCharType="separate"/>
      </w:r>
      <w:bookmarkStart w:id="280" w:name="_CTVP0019f3d03e909f04b6f8510a7191c42208b"/>
      <w:r w:rsidR="0092006B">
        <w:rPr>
          <w:rStyle w:val="Citation"/>
        </w:rPr>
        <w:t>Donohue</w:t>
      </w:r>
      <w:bookmarkEnd w:id="280"/>
      <w:r w:rsidRPr="00625214">
        <w:rPr>
          <w:rStyle w:val="Citation"/>
        </w:rPr>
        <w:fldChar w:fldCharType="end"/>
      </w:r>
      <w:r>
        <w:rPr>
          <w:rStyle w:val="Citation"/>
        </w:rPr>
        <w:t xml:space="preserve"> maintains, </w:t>
      </w:r>
      <w:r>
        <w:rPr>
          <w:lang w:eastAsia="en-US"/>
        </w:rPr>
        <w:t>as mentioned,</w:t>
      </w:r>
      <w:r>
        <w:rPr>
          <w:rStyle w:val="Citation"/>
        </w:rPr>
        <w:t xml:space="preserve"> that </w:t>
      </w:r>
      <w:r w:rsidR="00A3078F">
        <w:rPr>
          <w:rStyle w:val="Citation"/>
        </w:rPr>
        <w:t xml:space="preserve">the northern </w:t>
      </w:r>
      <w:r>
        <w:rPr>
          <w:rStyle w:val="Citation"/>
        </w:rPr>
        <w:t>Papua</w:t>
      </w:r>
      <w:r w:rsidR="00A3078F">
        <w:rPr>
          <w:rStyle w:val="Citation"/>
        </w:rPr>
        <w:t>n</w:t>
      </w:r>
      <w:r>
        <w:rPr>
          <w:rStyle w:val="Citation"/>
        </w:rPr>
        <w:t xml:space="preserve"> Malay </w:t>
      </w:r>
      <w:r w:rsidR="00A3078F">
        <w:rPr>
          <w:rStyle w:val="Citation"/>
        </w:rPr>
        <w:t>varieties show</w:t>
      </w:r>
      <w:r>
        <w:rPr>
          <w:rStyle w:val="Citation"/>
        </w:rPr>
        <w:t xml:space="preserve"> </w:t>
      </w:r>
      <w:r w:rsidR="00B7093A">
        <w:rPr>
          <w:rStyle w:val="Citation"/>
        </w:rPr>
        <w:t>“</w:t>
      </w:r>
      <w:r>
        <w:rPr>
          <w:lang w:eastAsia="en-US"/>
        </w:rPr>
        <w:t>a clear influence</w:t>
      </w:r>
      <w:r w:rsidR="00B7093A">
        <w:rPr>
          <w:lang w:eastAsia="en-US"/>
        </w:rPr>
        <w:t>”</w:t>
      </w:r>
      <w:r>
        <w:rPr>
          <w:lang w:eastAsia="en-US"/>
        </w:rPr>
        <w:t xml:space="preserve"> from Manado </w:t>
      </w:r>
      <w:r w:rsidRPr="00625214">
        <w:t xml:space="preserve">Malay </w:t>
      </w:r>
      <w:r>
        <w:t>and/or</w:t>
      </w:r>
      <w:r w:rsidRPr="00625214">
        <w:t xml:space="preserve"> North</w:t>
      </w:r>
      <w:r>
        <w:rPr>
          <w:lang w:eastAsia="en-US"/>
        </w:rPr>
        <w:t xml:space="preserve"> Moluccan Malay </w:t>
      </w:r>
      <w:r w:rsidRPr="00625214">
        <w:rPr>
          <w:rStyle w:val="Citation"/>
        </w:rPr>
        <w:fldChar w:fldCharType="begin"/>
      </w:r>
      <w:r w:rsidR="003A5B20">
        <w:rPr>
          <w:rStyle w:val="Citation"/>
        </w:rPr>
        <w:instrText>ADDIN CITAVI.PLACEHOLDER 12d7c977-5b93-42ba-944d-727b56109731 PFBsYWNlaG9sZGVyPg0KICA8QWRkSW5WZXJzaW9uPjUuMi4wLjg8L0FkZEluVmVyc2lvbj4NCiAgPElkPjEyZDdjOTc3LTViOTMtNDJiYS05NDRkLTcyN2I1NjEwOTczMTwvSWQ+DQogIDxFbnRyaWVzPg0KICAgIDxFbnRyeT4NCiAgICAgIDxJZD40ZDVkNWYwMy03NDJmLTRhZjctOTIwYi1jYmQ2YjVlYzQ4NWM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Q3NjMzNzQ3LTNhZTEtNDY5Ny05NzJiLTZmODhhMmIzMzVhYTwvUmVmZXJlbmNlSWQ+DQogICAgICA8WWVhck9ubHk+dHJ1ZTwvWWVhck9ubHk+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zo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6IDIpPC9UZXh0Pg0KICAgIDwvVGV4dFVuaXQ+DQogIDwvVGV4dFVuaXRzPg0KPC9QbGFjZWhvbGRlcj4=</w:instrText>
      </w:r>
      <w:r w:rsidRPr="00625214">
        <w:rPr>
          <w:rStyle w:val="Citation"/>
        </w:rPr>
        <w:fldChar w:fldCharType="separate"/>
      </w:r>
      <w:bookmarkStart w:id="281" w:name="_CTVP00112d7c9775b9342ba944d727b56109731"/>
      <w:r w:rsidR="0092006B">
        <w:rPr>
          <w:rStyle w:val="Citation"/>
        </w:rPr>
        <w:t>(2003: 2)</w:t>
      </w:r>
      <w:bookmarkEnd w:id="281"/>
      <w:r w:rsidRPr="00625214">
        <w:rPr>
          <w:rStyle w:val="Citation"/>
        </w:rPr>
        <w:fldChar w:fldCharType="end"/>
      </w:r>
      <w:r>
        <w:rPr>
          <w:rStyle w:val="Citation"/>
        </w:rPr>
        <w:t xml:space="preserve">. As one example of this influence, he presents the lexical item </w:t>
      </w:r>
      <w:r w:rsidR="00625214" w:rsidRPr="00E759F8">
        <w:rPr>
          <w:rStyle w:val="ChItalBold"/>
        </w:rPr>
        <w:t>kelemarin</w:t>
      </w:r>
      <w:r w:rsidR="00625214" w:rsidRPr="00E759F8">
        <w:t xml:space="preserve"> </w:t>
      </w:r>
      <w:r w:rsidR="00B7093A">
        <w:t>‘</w:t>
      </w:r>
      <w:r>
        <w:t>yesterday</w:t>
      </w:r>
      <w:r w:rsidR="00B7093A">
        <w:t>’</w:t>
      </w:r>
      <w:r w:rsidR="00625214" w:rsidRPr="00E759F8">
        <w:t>,</w:t>
      </w:r>
      <w:r w:rsidR="00625214">
        <w:rPr>
          <w:lang w:eastAsia="en-US"/>
        </w:rPr>
        <w:t xml:space="preserve"> which </w:t>
      </w:r>
      <w:r>
        <w:rPr>
          <w:lang w:eastAsia="en-US"/>
        </w:rPr>
        <w:t xml:space="preserve">is found </w:t>
      </w:r>
      <w:r w:rsidR="00A3078F">
        <w:rPr>
          <w:lang w:eastAsia="en-US"/>
        </w:rPr>
        <w:t xml:space="preserve">in North-Moluccan Malay </w:t>
      </w:r>
      <w:r w:rsidR="00A3078F" w:rsidRPr="00B8216E">
        <w:rPr>
          <w:rStyle w:val="Citation"/>
        </w:rPr>
        <w:fldChar w:fldCharType="begin"/>
      </w:r>
      <w:r w:rsidR="00A3078F" w:rsidRPr="00B8216E">
        <w:rPr>
          <w:rStyle w:val="Citation"/>
        </w:rPr>
        <w:instrText>ADDIN CITAVI.PLACEHOLDER 10fa6e83-aab7-4df9-8316-701b17ca7a01 PFBsYWNlaG9sZGVyPg0KICA8QWRkSW5WZXJzaW9uPjUuMi4wLjg8L0FkZEluVmVyc2lvbj4NCiAgPElkPjEwZmE2ZTgzLWFhYjctNGRmOS04MzE2LTcwMWIxN2NhN2EwMTwvSWQ+DQogIDxFbnRyaWVzPg0KICAgIDxFbnRyeT4NCiAgICAgIDxJZD5lNmI1OGVlNS0yYWU3LTQ0N2YtYjM0Mi0xNzMyMzllM2UwMm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FhNTkxM2E3LWU1NmItNDdiYy1iOWMzLTEwNzI5MGViNTY3MTwvUmVmZXJlbmNlSWQ+DQogICAgICA8UmFuZ2U+DQogICAgICAgIDxTdGFydD4wPC9TdGFydD4NCiAgICAgICAgPExlbmd0aD4xOT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4oVm9vcmhvZXZlIDE5ODM6I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b29yaG9ldmUgMTk4MzogMyk8L1RleHQ+DQogICAgPC9UZXh0VW5pdD4NCiAgPC9UZXh0VW5pdHM+DQo8L1BsYWNlaG9sZGVyPg==</w:instrText>
      </w:r>
      <w:r w:rsidR="00A3078F" w:rsidRPr="00B8216E">
        <w:rPr>
          <w:rStyle w:val="Citation"/>
        </w:rPr>
        <w:fldChar w:fldCharType="separate"/>
      </w:r>
      <w:bookmarkStart w:id="282" w:name="_CTVP00110fa6e83aab74df98316701b17ca7a01"/>
      <w:r w:rsidR="0092006B">
        <w:rPr>
          <w:rStyle w:val="Citation"/>
        </w:rPr>
        <w:t>(Voorhoeve 1983: 3)</w:t>
      </w:r>
      <w:bookmarkEnd w:id="282"/>
      <w:r w:rsidR="00A3078F" w:rsidRPr="00B8216E">
        <w:rPr>
          <w:rStyle w:val="Citation"/>
        </w:rPr>
        <w:fldChar w:fldCharType="end"/>
      </w:r>
      <w:r w:rsidR="00A3078F">
        <w:rPr>
          <w:lang w:eastAsia="en-US"/>
        </w:rPr>
        <w:t xml:space="preserve">, but not in South Coast Malay. The present corpus, by contrast, does not include any </w:t>
      </w:r>
      <w:r w:rsidR="00A3078F" w:rsidRPr="00A3078F">
        <w:rPr>
          <w:rStyle w:val="ChItalBold"/>
        </w:rPr>
        <w:t>kelemarin</w:t>
      </w:r>
      <w:r w:rsidR="00A3078F">
        <w:rPr>
          <w:lang w:eastAsia="en-US"/>
        </w:rPr>
        <w:t xml:space="preserve"> tokens. </w:t>
      </w:r>
      <w:r w:rsidR="00B8216E">
        <w:rPr>
          <w:lang w:eastAsia="en-US"/>
        </w:rPr>
        <w:t xml:space="preserve">Instead, all attested 153 </w:t>
      </w:r>
      <w:r w:rsidR="0014385F">
        <w:rPr>
          <w:lang w:eastAsia="en-US"/>
        </w:rPr>
        <w:t xml:space="preserve">Papuan Malay </w:t>
      </w:r>
      <w:r w:rsidR="00A3078F">
        <w:rPr>
          <w:lang w:eastAsia="en-US"/>
        </w:rPr>
        <w:t>tokens</w:t>
      </w:r>
      <w:r w:rsidR="00B8216E">
        <w:rPr>
          <w:lang w:eastAsia="en-US"/>
        </w:rPr>
        <w:t xml:space="preserve"> </w:t>
      </w:r>
      <w:r w:rsidR="0014385F">
        <w:rPr>
          <w:lang w:eastAsia="en-US"/>
        </w:rPr>
        <w:t xml:space="preserve">for </w:t>
      </w:r>
      <w:r w:rsidR="00B7093A">
        <w:rPr>
          <w:lang w:eastAsia="en-US"/>
        </w:rPr>
        <w:t>‘</w:t>
      </w:r>
      <w:r w:rsidR="0014385F">
        <w:rPr>
          <w:lang w:eastAsia="en-US"/>
        </w:rPr>
        <w:t>yesterday</w:t>
      </w:r>
      <w:r w:rsidR="00B7093A">
        <w:rPr>
          <w:lang w:eastAsia="en-US"/>
        </w:rPr>
        <w:t>’</w:t>
      </w:r>
      <w:r w:rsidR="0014385F">
        <w:rPr>
          <w:lang w:eastAsia="en-US"/>
        </w:rPr>
        <w:t xml:space="preserve"> </w:t>
      </w:r>
      <w:r w:rsidR="00B8216E">
        <w:rPr>
          <w:lang w:eastAsia="en-US"/>
        </w:rPr>
        <w:t>are realized with an alveolar rhotic.</w:t>
      </w:r>
      <w:r w:rsidR="00A3078F">
        <w:rPr>
          <w:lang w:eastAsia="en-US"/>
        </w:rPr>
        <w:t xml:space="preserve"> </w:t>
      </w:r>
      <w:r w:rsidR="00B8216E">
        <w:rPr>
          <w:lang w:eastAsia="en-US"/>
        </w:rPr>
        <w:t xml:space="preserve">Neither do </w:t>
      </w:r>
      <w:r w:rsidR="00B8216E" w:rsidRPr="00B8216E">
        <w:rPr>
          <w:rStyle w:val="Citation"/>
        </w:rPr>
        <w:fldChar w:fldCharType="begin"/>
      </w:r>
      <w:r w:rsidR="00B8216E" w:rsidRPr="00B8216E">
        <w:rPr>
          <w:rStyle w:val="Citation"/>
        </w:rPr>
        <w:instrText>ADDIN CITAVI.PLACEHOLDER 5b8d14c1-b3b4-471c-9c5f-dc7974c5044a 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lNjb3R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ldCBhbC48L1RleHQ+DQogICAgPC9UZXh0VW5pdD4NCiAgPC9UZXh0VW5pdHM+DQo8L1BsYWNlaG9sZGVyPg==</w:instrText>
      </w:r>
      <w:r w:rsidR="00B8216E" w:rsidRPr="00B8216E">
        <w:rPr>
          <w:rStyle w:val="Citation"/>
        </w:rPr>
        <w:fldChar w:fldCharType="separate"/>
      </w:r>
      <w:bookmarkStart w:id="283" w:name="_CTVP0015b8d14c1b3b4471c9c5fdc7974c5044a"/>
      <w:r w:rsidR="0092006B">
        <w:rPr>
          <w:rStyle w:val="Citation"/>
        </w:rPr>
        <w:t>Scott et al.</w:t>
      </w:r>
      <w:bookmarkEnd w:id="283"/>
      <w:r w:rsidR="00B8216E" w:rsidRPr="00B8216E">
        <w:rPr>
          <w:rStyle w:val="Citation"/>
        </w:rPr>
        <w:fldChar w:fldCharType="end"/>
      </w:r>
      <w:r w:rsidR="00B8216E" w:rsidRPr="00B8216E">
        <w:rPr>
          <w:rStyle w:val="Citation"/>
        </w:rPr>
        <w:t xml:space="preserve"> </w:t>
      </w:r>
      <w:r w:rsidR="00B8216E" w:rsidRPr="00B8216E">
        <w:rPr>
          <w:rStyle w:val="Citation"/>
        </w:rPr>
        <w:fldChar w:fldCharType="begin"/>
      </w:r>
      <w:r w:rsidR="00B8216E" w:rsidRPr="00B8216E">
        <w:rPr>
          <w:rStyle w:val="Citation"/>
        </w:rPr>
        <w:instrText>ADDIN CITAVI.PLACEHOLDER 048b0eda-6297-447a-8cef-5ea34d79c777 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Rmlyc3ROYW1lPkdyYWhhbTwvRmlyc3ROYW1lPg0KICAgICAgICAgICAgPExhc3ROYW1lPlNjb3R0PC9MYXN0TmFtZT4NCiAgICAgICAgICAgIDxNaWRkbGVOYW1lPlIuPC9NaWRkbGVOYW1lPg0KICAgICAgICAgICAgPFNleD5NYWxlPC9TZXg+DQogICAgICAgICAgPC9QZXJzb24+DQogICAgICAgICAgPFBlcnNvbj4NCiAgICAgICAgICAgIDxGaXJzdE5hbWU+SHl1bjwvRmlyc3ROYW1lPg0KICAgICAgICAgICAgPExhc3ROYW1lPktpb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pPC9UZXh0Pg0KICAgIDwvVGV4dFVuaXQ+DQogIDwvVGV4dFVuaXRzPg0KPC9QbGFjZWhvbGRlcj4=</w:instrText>
      </w:r>
      <w:r w:rsidR="00B8216E" w:rsidRPr="00B8216E">
        <w:rPr>
          <w:rStyle w:val="Citation"/>
        </w:rPr>
        <w:fldChar w:fldCharType="separate"/>
      </w:r>
      <w:bookmarkStart w:id="284" w:name="_CTVP001048b0eda6297447a8cef5ea34d79c777"/>
      <w:r w:rsidR="0092006B">
        <w:rPr>
          <w:rStyle w:val="Citation"/>
        </w:rPr>
        <w:t>(2008)</w:t>
      </w:r>
      <w:bookmarkEnd w:id="284"/>
      <w:r w:rsidR="00B8216E" w:rsidRPr="00B8216E">
        <w:rPr>
          <w:rStyle w:val="Citation"/>
        </w:rPr>
        <w:fldChar w:fldCharType="end"/>
      </w:r>
      <w:r w:rsidR="00B8216E">
        <w:rPr>
          <w:lang w:eastAsia="en-US"/>
        </w:rPr>
        <w:t xml:space="preserve"> make reference to the alternative realization of the word-internal rhotic as a lateral.</w:t>
      </w:r>
    </w:p>
    <w:p w14:paraId="2B8E474F" w14:textId="40A67F3F" w:rsidR="0017240C" w:rsidRDefault="00C861AE" w:rsidP="00B8216E">
      <w:pPr>
        <w:pStyle w:val="Body0515after"/>
        <w:rPr>
          <w:lang w:eastAsia="en-US"/>
        </w:rPr>
      </w:pPr>
      <w:r>
        <w:rPr>
          <w:lang w:eastAsia="en-US"/>
        </w:rPr>
        <w:lastRenderedPageBreak/>
        <w:t xml:space="preserve">In summary, the findings of a linguistic and sociolinguistic language survey of </w:t>
      </w:r>
      <w:r w:rsidR="00BD34FE">
        <w:rPr>
          <w:lang w:eastAsia="en-US"/>
        </w:rPr>
        <w:t xml:space="preserve">different </w:t>
      </w:r>
      <w:r>
        <w:rPr>
          <w:lang w:eastAsia="en-US"/>
        </w:rPr>
        <w:t>coastal regions of West Papua suggest that Papuan Malay forms a structurally coheren</w:t>
      </w:r>
      <w:r w:rsidR="00BD34FE">
        <w:rPr>
          <w:lang w:eastAsia="en-US"/>
        </w:rPr>
        <w:t>t</w:t>
      </w:r>
      <w:r>
        <w:rPr>
          <w:lang w:eastAsia="en-US"/>
        </w:rPr>
        <w:t xml:space="preserve"> unit. </w:t>
      </w:r>
      <w:r w:rsidR="00BD34FE">
        <w:rPr>
          <w:lang w:eastAsia="en-US"/>
        </w:rPr>
        <w:t xml:space="preserve">Regional </w:t>
      </w:r>
      <w:r>
        <w:rPr>
          <w:lang w:eastAsia="en-US"/>
        </w:rPr>
        <w:t>variation</w:t>
      </w:r>
      <w:r w:rsidR="00BD34FE">
        <w:rPr>
          <w:lang w:eastAsia="en-US"/>
        </w:rPr>
        <w:t>s</w:t>
      </w:r>
      <w:r>
        <w:rPr>
          <w:lang w:eastAsia="en-US"/>
        </w:rPr>
        <w:t xml:space="preserve"> </w:t>
      </w:r>
      <w:r w:rsidR="00BD34FE">
        <w:rPr>
          <w:lang w:eastAsia="en-US"/>
        </w:rPr>
        <w:t xml:space="preserve">do </w:t>
      </w:r>
      <w:r>
        <w:rPr>
          <w:lang w:eastAsia="en-US"/>
        </w:rPr>
        <w:t>occur</w:t>
      </w:r>
      <w:r w:rsidR="00BD34FE">
        <w:rPr>
          <w:lang w:eastAsia="en-US"/>
        </w:rPr>
        <w:t xml:space="preserve">, but they </w:t>
      </w:r>
      <w:r>
        <w:rPr>
          <w:lang w:eastAsia="en-US"/>
        </w:rPr>
        <w:t xml:space="preserve">minor and the </w:t>
      </w:r>
      <w:r w:rsidR="00B8216E">
        <w:rPr>
          <w:lang w:eastAsia="en-US"/>
        </w:rPr>
        <w:t xml:space="preserve">observed </w:t>
      </w:r>
      <w:r>
        <w:rPr>
          <w:lang w:eastAsia="en-US"/>
        </w:rPr>
        <w:t xml:space="preserve">differences </w:t>
      </w:r>
      <w:r w:rsidR="00BD34FE">
        <w:rPr>
          <w:lang w:eastAsia="en-US"/>
        </w:rPr>
        <w:t xml:space="preserve">support at most </w:t>
      </w:r>
      <w:r>
        <w:rPr>
          <w:lang w:eastAsia="en-US"/>
        </w:rPr>
        <w:t>dialectal</w:t>
      </w:r>
      <w:r w:rsidR="00BD34FE">
        <w:rPr>
          <w:lang w:eastAsia="en-US"/>
        </w:rPr>
        <w:t xml:space="preserve"> divisions, such as a possible East-West divide</w:t>
      </w:r>
      <w:r>
        <w:rPr>
          <w:lang w:eastAsia="en-US"/>
        </w:rPr>
        <w:t>.</w:t>
      </w:r>
    </w:p>
    <w:p w14:paraId="7AB100DA" w14:textId="77777777" w:rsidR="009F0004" w:rsidRPr="00C109EA" w:rsidRDefault="009F0004" w:rsidP="006A2282">
      <w:pPr>
        <w:pStyle w:val="Heading2"/>
      </w:pPr>
      <w:bookmarkStart w:id="285" w:name="_Ref370323228"/>
      <w:bookmarkStart w:id="286" w:name="_Toc440455488"/>
      <w:bookmarkStart w:id="287" w:name="_Ref370323841"/>
      <w:r w:rsidRPr="00C109EA">
        <w:t>Linguistic setting</w:t>
      </w:r>
      <w:bookmarkEnd w:id="285"/>
      <w:bookmarkEnd w:id="286"/>
    </w:p>
    <w:p w14:paraId="737AA374" w14:textId="5CBF7881" w:rsidR="009F0004" w:rsidRDefault="009F0004" w:rsidP="006A2282">
      <w:pPr>
        <w:pStyle w:val="Body0000after"/>
      </w:pPr>
      <w:r w:rsidRPr="009835F9">
        <w:t xml:space="preserve">West Papua is the home of </w:t>
      </w:r>
      <w:r>
        <w:t>274</w:t>
      </w:r>
      <w:r w:rsidRPr="009835F9">
        <w:t xml:space="preserve"> languages, according to </w:t>
      </w:r>
      <w:r>
        <w:rPr>
          <w:rStyle w:val="Citation"/>
        </w:rPr>
        <w:fldChar w:fldCharType="begin"/>
      </w:r>
      <w:r w:rsidR="003A5B20">
        <w:rPr>
          <w:rStyle w:val="Citation"/>
        </w:rPr>
        <w:instrText>ADDIN CITAVI.PLACEHOLDER ccfd6622-ff1d-4ee8-a154-e853d5e7256a 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ld2lzIGV0IGFsLjwvVGV4dD4NCiAgICA8L1RleHRVbml0Pg0KICA8L1RleHRVbml0cz4NCjwvUGxhY2Vob2xkZXI+</w:instrText>
      </w:r>
      <w:r>
        <w:rPr>
          <w:rStyle w:val="Citation"/>
        </w:rPr>
        <w:fldChar w:fldCharType="separate"/>
      </w:r>
      <w:bookmarkStart w:id="288" w:name="_CTVP001ccfd6622ff1d4ee8a154e853d5e7256a"/>
      <w:r w:rsidR="0092006B">
        <w:rPr>
          <w:rStyle w:val="Citation"/>
        </w:rPr>
        <w:t>Lewis et al.</w:t>
      </w:r>
      <w:bookmarkEnd w:id="288"/>
      <w:r>
        <w:rPr>
          <w:rStyle w:val="Citation"/>
        </w:rPr>
        <w:fldChar w:fldCharType="end"/>
      </w:r>
      <w:r w:rsidRPr="00513C8C">
        <w:rPr>
          <w:rStyle w:val="Citation"/>
        </w:rPr>
        <w:t xml:space="preserve"> </w:t>
      </w:r>
      <w:r>
        <w:rPr>
          <w:rStyle w:val="Citation"/>
          <w:szCs w:val="20"/>
        </w:rPr>
        <w:fldChar w:fldCharType="begin"/>
      </w:r>
      <w:r w:rsidR="003A5B20">
        <w:rPr>
          <w:rStyle w:val="Citation"/>
          <w:szCs w:val="20"/>
        </w:rPr>
        <w:instrText>ADDIN CITAVI.PLACEHOLDER 20b24766-f7ae-4795-8a17-e3f14ae6dedc 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VhKTwvVGV4dD4NCiAgICA8L1RleHRVbml0Pg0KICA8L1RleHRVbml0cz4NCjwvUGxhY2Vob2xkZXI+</w:instrText>
      </w:r>
      <w:r>
        <w:rPr>
          <w:rStyle w:val="Citation"/>
          <w:szCs w:val="20"/>
        </w:rPr>
        <w:fldChar w:fldCharType="separate"/>
      </w:r>
      <w:bookmarkStart w:id="289" w:name="_CTVP00120b24766f7ae47958a17e3f14ae6dedc"/>
      <w:r w:rsidR="0092006B">
        <w:rPr>
          <w:rStyle w:val="Citation"/>
          <w:szCs w:val="20"/>
        </w:rPr>
        <w:t>(2015a)</w:t>
      </w:r>
      <w:bookmarkEnd w:id="289"/>
      <w:r>
        <w:rPr>
          <w:rStyle w:val="Citation"/>
          <w:szCs w:val="20"/>
        </w:rPr>
        <w:fldChar w:fldCharType="end"/>
      </w:r>
      <w:r w:rsidRPr="009835F9">
        <w:t>.</w:t>
      </w:r>
      <w:r>
        <w:t xml:space="preserve"> Of these, 216</w:t>
      </w:r>
      <w:r w:rsidRPr="00C109EA">
        <w:t xml:space="preserve"> are non-Austronesian, or Papuan, languages (79%).</w:t>
      </w:r>
      <w:r w:rsidRPr="009065EE">
        <w:rPr>
          <w:rStyle w:val="FootnoteReference"/>
        </w:rPr>
        <w:footnoteReference w:id="8"/>
      </w:r>
      <w:r w:rsidRPr="00C109EA">
        <w:t xml:space="preserve"> The rem</w:t>
      </w:r>
      <w:r>
        <w:t>aining 58</w:t>
      </w:r>
      <w:r w:rsidRPr="00C109EA">
        <w:t xml:space="preserve"> languages are Austronesian (21%).</w:t>
      </w:r>
      <w:r w:rsidRPr="00C109EA">
        <w:rPr>
          <w:rStyle w:val="FootnoteReference"/>
        </w:rPr>
        <w:footnoteReference w:id="9"/>
      </w:r>
    </w:p>
    <w:p w14:paraId="42DD8783" w14:textId="19BDE35F" w:rsidR="009F0004" w:rsidRPr="00C109EA" w:rsidRDefault="009F0004" w:rsidP="006A2282">
      <w:pPr>
        <w:pStyle w:val="Body0500after"/>
      </w:pPr>
      <w:r w:rsidRPr="00C109EA">
        <w:t xml:space="preserve">In the Sarmi regency, where most of the research for </w:t>
      </w:r>
      <w:r w:rsidR="005E70EF">
        <w:t xml:space="preserve">this </w:t>
      </w:r>
      <w:r w:rsidRPr="00C109EA">
        <w:t>description of Papuan Malay was conducted, both Papuan and Austronesian languages are found, as shown in</w:t>
      </w:r>
      <w:r>
        <w:t xml:space="preserve"> </w:t>
      </w:r>
      <w:r>
        <w:fldChar w:fldCharType="begin"/>
      </w:r>
      <w:r>
        <w:instrText xml:space="preserve"> REF _Ref417121988 \h </w:instrText>
      </w:r>
      <w:r>
        <w:fldChar w:fldCharType="separate"/>
      </w:r>
      <w:r w:rsidR="00154D81">
        <w:t xml:space="preserve">Figure </w:t>
      </w:r>
      <w:r w:rsidR="00154D81">
        <w:rPr>
          <w:noProof/>
          <w:cs/>
        </w:rPr>
        <w:t>‎</w:t>
      </w:r>
      <w:r w:rsidR="00154D81">
        <w:rPr>
          <w:noProof/>
        </w:rPr>
        <w:t>0</w:t>
      </w:r>
      <w:r w:rsidR="00154D81">
        <w:t>.</w:t>
      </w:r>
      <w:r w:rsidR="00154D81">
        <w:rPr>
          <w:noProof/>
        </w:rPr>
        <w:t>4</w:t>
      </w:r>
      <w:r>
        <w:fldChar w:fldCharType="end"/>
      </w:r>
      <w:r w:rsidRPr="00C109EA">
        <w:t xml:space="preserve"> </w:t>
      </w:r>
      <w:r>
        <w:t xml:space="preserve">(p. </w:t>
      </w:r>
      <w:r>
        <w:fldChar w:fldCharType="begin"/>
      </w:r>
      <w:r>
        <w:instrText xml:space="preserve"> PAGEREF _Ref375722237 \h </w:instrText>
      </w:r>
      <w:r>
        <w:fldChar w:fldCharType="separate"/>
      </w:r>
      <w:r w:rsidR="00154D81">
        <w:rPr>
          <w:noProof/>
        </w:rPr>
        <w:t>xxiii</w:t>
      </w:r>
      <w:r>
        <w:fldChar w:fldCharType="end"/>
      </w:r>
      <w:r>
        <w:t>)</w:t>
      </w:r>
      <w:r w:rsidRPr="00C109EA">
        <w:t>. Between Bonggo in the east and the Mamberamo River in the west, 23 Papuan languages are spoken. Most of these language</w:t>
      </w:r>
      <w:r>
        <w:t>s</w:t>
      </w:r>
      <w:r w:rsidRPr="00C109EA">
        <w:t xml:space="preserve"> belong to the Tor-Kwerba language family (21 languages). One of them is Isirawa, the language of the author</w:t>
      </w:r>
      <w:r w:rsidR="00B7093A">
        <w:t>’</w:t>
      </w:r>
      <w:r w:rsidRPr="00C109EA">
        <w:t xml:space="preserve">s host family. The other twenty Papuan languages are Airoran, Bagusa, Beneraf, Berik, Betaf, Dabe, Dineor, Itik, Jofotek-Bromnya, Kauwera, Keijar, Kwerba, Kwerba Mamberamo, Kwesten, Kwinsu, Mander, Mawes, Samarokena, Trimuris, </w:t>
      </w:r>
      <w:r>
        <w:t xml:space="preserve">and </w:t>
      </w:r>
      <w:r w:rsidRPr="00C109EA">
        <w:t>Wares. The remaining two languages are Yoke which is a Lower Mamb</w:t>
      </w:r>
      <w:r w:rsidR="0074558E">
        <w:t xml:space="preserve">eramo language, and the isolate </w:t>
      </w:r>
      <w:r w:rsidRPr="00C109EA">
        <w:t>Masse</w:t>
      </w:r>
      <w:r w:rsidR="0074558E">
        <w:t>p. I</w:t>
      </w:r>
      <w:r w:rsidRPr="00C109EA">
        <w:t xml:space="preserve">n addition, eleven Austronesian languages are spoken in the Sarmi regency. All eleven languages belong to the Sarmi branch of the Sarmi-Jayapura Bay subgroup, namely Anus, Bonggo, Fedan, Kaptiau, Liki, Masimasi, Mo, Sobei, Sunum, Tarpia, and Yarsun. While all of these languages are listed in the </w:t>
      </w:r>
      <w:r w:rsidRPr="00C109EA">
        <w:rPr>
          <w:rStyle w:val="ChItalic"/>
        </w:rPr>
        <w:t>Ethnologue</w:t>
      </w:r>
      <w:r w:rsidRPr="00C109EA">
        <w:t xml:space="preserve"> </w:t>
      </w:r>
      <w:r>
        <w:rPr>
          <w:rStyle w:val="Citation"/>
        </w:rPr>
        <w:fldChar w:fldCharType="begin"/>
      </w:r>
      <w:r w:rsidR="003A5B20">
        <w:rPr>
          <w:rStyle w:val="Citation"/>
        </w:rPr>
        <w:instrText>ADDIN CITAVI.PLACEHOLDER 8aa0fd5d-0a81-4c51-a5a7-9641a9a06776 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aXMgZXQgYWwuIDIwMTVhKTwvVGV4dD4NCiAgICA8L1RleHRVbml0Pg0KICA8L1RleHRVbml0cz4NCjwvUGxhY2Vob2xkZXI+</w:instrText>
      </w:r>
      <w:r>
        <w:rPr>
          <w:rStyle w:val="Citation"/>
        </w:rPr>
        <w:fldChar w:fldCharType="separate"/>
      </w:r>
      <w:bookmarkStart w:id="291" w:name="_CTVP0018aa0fd5d0a814c51a5a79641a9a06776"/>
      <w:r w:rsidR="0092006B">
        <w:rPr>
          <w:rStyle w:val="Citation"/>
        </w:rPr>
        <w:t>(Lewis et al. 2015a)</w:t>
      </w:r>
      <w:bookmarkEnd w:id="291"/>
      <w:r>
        <w:rPr>
          <w:rStyle w:val="Citation"/>
        </w:rPr>
        <w:fldChar w:fldCharType="end"/>
      </w:r>
      <w:r w:rsidRPr="00C109EA">
        <w:t>, three of them are not included in</w:t>
      </w:r>
      <w:r>
        <w:t xml:space="preserve"> </w:t>
      </w:r>
      <w:r>
        <w:fldChar w:fldCharType="begin"/>
      </w:r>
      <w:r>
        <w:instrText xml:space="preserve"> REF _Ref417121988 \h </w:instrText>
      </w:r>
      <w:r>
        <w:fldChar w:fldCharType="separate"/>
      </w:r>
      <w:r w:rsidR="00154D81">
        <w:t xml:space="preserve">Figure </w:t>
      </w:r>
      <w:r w:rsidR="00154D81">
        <w:rPr>
          <w:noProof/>
          <w:cs/>
        </w:rPr>
        <w:t>‎</w:t>
      </w:r>
      <w:r w:rsidR="00154D81">
        <w:rPr>
          <w:noProof/>
        </w:rPr>
        <w:t>0</w:t>
      </w:r>
      <w:r w:rsidR="00154D81">
        <w:t>.</w:t>
      </w:r>
      <w:r w:rsidR="00154D81">
        <w:rPr>
          <w:noProof/>
        </w:rPr>
        <w:t>4</w:t>
      </w:r>
      <w:r>
        <w:fldChar w:fldCharType="end"/>
      </w:r>
      <w:r>
        <w:t xml:space="preserve"> (p. </w:t>
      </w:r>
      <w:r>
        <w:fldChar w:fldCharType="begin"/>
      </w:r>
      <w:r>
        <w:instrText xml:space="preserve"> PAGEREF _Ref375722237 \h </w:instrText>
      </w:r>
      <w:r>
        <w:fldChar w:fldCharType="separate"/>
      </w:r>
      <w:r w:rsidR="00154D81">
        <w:rPr>
          <w:noProof/>
        </w:rPr>
        <w:t>xxiii</w:t>
      </w:r>
      <w:r>
        <w:fldChar w:fldCharType="end"/>
      </w:r>
      <w:r>
        <w:t>)</w:t>
      </w:r>
      <w:r w:rsidRPr="00C109EA">
        <w:t>, namely Jofotek-Bromnya and Kaptiau, both of which are spoken in the area around Bonggo, and Kwinsu which is spoken in the area east of Sarmi.</w:t>
      </w:r>
    </w:p>
    <w:p w14:paraId="47A4757F" w14:textId="7DDFFCAC" w:rsidR="009F0004" w:rsidRPr="00C109EA" w:rsidRDefault="009F0004" w:rsidP="006A2282">
      <w:pPr>
        <w:pStyle w:val="Body0500after"/>
      </w:pPr>
      <w:r w:rsidRPr="00C109EA">
        <w:t xml:space="preserve">Of the 23 Papuan languages, one is </w:t>
      </w:r>
      <w:r w:rsidR="00B7093A">
        <w:t>“</w:t>
      </w:r>
      <w:r w:rsidRPr="00C109EA">
        <w:t>developing</w:t>
      </w:r>
      <w:r w:rsidR="00B7093A">
        <w:t>”</w:t>
      </w:r>
      <w:r w:rsidRPr="00C109EA">
        <w:t xml:space="preserve"> (Kwerba) and five are </w:t>
      </w:r>
      <w:r w:rsidR="00B7093A">
        <w:t>“</w:t>
      </w:r>
      <w:r w:rsidRPr="00C109EA">
        <w:t>vigorous</w:t>
      </w:r>
      <w:r w:rsidR="00B7093A">
        <w:t>”</w:t>
      </w:r>
      <w:r>
        <w:t xml:space="preserve"> (see </w:t>
      </w:r>
      <w:r>
        <w:fldChar w:fldCharType="begin"/>
      </w:r>
      <w:r>
        <w:instrText xml:space="preserve"> REF _Ref374442095 \h </w:instrText>
      </w:r>
      <w:r>
        <w:fldChar w:fldCharType="separate"/>
      </w:r>
      <w:r w:rsidR="00154D81" w:rsidRPr="00C109EA">
        <w:t xml:space="preserve">Table </w:t>
      </w:r>
      <w:r w:rsidR="00154D81">
        <w:rPr>
          <w:noProof/>
          <w:cs/>
        </w:rPr>
        <w:t>‎</w:t>
      </w:r>
      <w:r w:rsidR="00154D81">
        <w:rPr>
          <w:noProof/>
        </w:rPr>
        <w:t>1</w:t>
      </w:r>
      <w:r w:rsidR="00154D81">
        <w:t>.</w:t>
      </w:r>
      <w:r w:rsidR="00154D81">
        <w:rPr>
          <w:noProof/>
        </w:rPr>
        <w:t>1</w:t>
      </w:r>
      <w:r>
        <w:fldChar w:fldCharType="end"/>
      </w:r>
      <w:r>
        <w:t>)</w:t>
      </w:r>
      <w:r w:rsidRPr="00C109EA">
        <w:t xml:space="preserve">. The remaining languages are </w:t>
      </w:r>
      <w:r w:rsidR="00B7093A">
        <w:t>“</w:t>
      </w:r>
      <w:r w:rsidRPr="00C109EA">
        <w:t>threatened</w:t>
      </w:r>
      <w:r w:rsidR="00B7093A">
        <w:t>”</w:t>
      </w:r>
      <w:r w:rsidRPr="00C109EA">
        <w:t xml:space="preserve"> (7 languages), </w:t>
      </w:r>
      <w:r w:rsidR="00B7093A">
        <w:t>“</w:t>
      </w:r>
      <w:r w:rsidRPr="00C109EA">
        <w:t>shifting</w:t>
      </w:r>
      <w:r w:rsidR="00B7093A">
        <w:t>”</w:t>
      </w:r>
      <w:r w:rsidRPr="00C109EA">
        <w:t xml:space="preserve"> to Papuan Malay (7 languages), </w:t>
      </w:r>
      <w:r w:rsidR="00B7093A">
        <w:t>“</w:t>
      </w:r>
      <w:r w:rsidRPr="00C109EA">
        <w:t>moribund</w:t>
      </w:r>
      <w:r w:rsidR="00B7093A">
        <w:t>”</w:t>
      </w:r>
      <w:r w:rsidRPr="00C109EA">
        <w:t xml:space="preserve"> (1 language), or </w:t>
      </w:r>
      <w:r w:rsidR="00B7093A">
        <w:t>“</w:t>
      </w:r>
      <w:r w:rsidRPr="00C109EA">
        <w:t>nearly extinct</w:t>
      </w:r>
      <w:r w:rsidR="00B7093A">
        <w:t>”</w:t>
      </w:r>
      <w:r w:rsidRPr="00C109EA">
        <w:t xml:space="preserve"> (2 languages). One of the threatened languages is Isirawa, the language of the author</w:t>
      </w:r>
      <w:r w:rsidR="00B7093A">
        <w:t>’</w:t>
      </w:r>
      <w:r w:rsidRPr="00C109EA">
        <w:t>s host family.</w:t>
      </w:r>
      <w:r w:rsidRPr="00C109EA">
        <w:rPr>
          <w:rStyle w:val="FootnoteReference"/>
        </w:rPr>
        <w:footnoteReference w:id="10"/>
      </w:r>
    </w:p>
    <w:p w14:paraId="0B3C58DD" w14:textId="049D3E06" w:rsidR="009F0004" w:rsidRPr="00C109EA" w:rsidRDefault="009F0004" w:rsidP="006A2282">
      <w:pPr>
        <w:pStyle w:val="Body0505after"/>
      </w:pPr>
      <w:r w:rsidRPr="00C109EA">
        <w:lastRenderedPageBreak/>
        <w:t xml:space="preserve">Most of the 23 Papuan languages are spoken by populations of 500 or less (16 languages), and another three have between 600 and 1,000 speakers. Only three have larger populations of between 1,800 and 2,500 speakers. One of them is the </w:t>
      </w:r>
      <w:r w:rsidR="00B7093A">
        <w:t>“</w:t>
      </w:r>
      <w:r w:rsidRPr="00C109EA">
        <w:t>deve</w:t>
      </w:r>
      <w:r>
        <w:t>l</w:t>
      </w:r>
      <w:r w:rsidRPr="00C109EA">
        <w:t>oping</w:t>
      </w:r>
      <w:r w:rsidR="00B7093A">
        <w:t>”</w:t>
      </w:r>
      <w:r w:rsidRPr="00C109EA">
        <w:t xml:space="preserve"> language Kwerba.</w:t>
      </w:r>
    </w:p>
    <w:p w14:paraId="2529D3F4" w14:textId="77777777" w:rsidR="009F0004" w:rsidRPr="00C109EA" w:rsidRDefault="009F0004" w:rsidP="006A2282">
      <w:pPr>
        <w:pStyle w:val="Caption"/>
      </w:pPr>
      <w:bookmarkStart w:id="293" w:name="_Ref374442095"/>
      <w:r w:rsidRPr="00C109EA">
        <w:t xml:space="preserve">Table </w:t>
      </w:r>
      <w:fldSimple w:instr=" STYLEREF 1 \s ">
        <w:r w:rsidR="00154D81">
          <w:rPr>
            <w:noProof/>
            <w:cs/>
          </w:rPr>
          <w:t>‎</w:t>
        </w:r>
        <w:r w:rsidR="00154D81">
          <w:rPr>
            <w:noProof/>
          </w:rPr>
          <w:t>1</w:t>
        </w:r>
      </w:fldSimple>
      <w:r>
        <w:t>.</w:t>
      </w:r>
      <w:fldSimple w:instr=" SEQ Table \* ARABIC \s 1 ">
        <w:r w:rsidR="00154D81">
          <w:rPr>
            <w:noProof/>
          </w:rPr>
          <w:t>1</w:t>
        </w:r>
      </w:fldSimple>
      <w:bookmarkEnd w:id="293"/>
      <w:r w:rsidRPr="00C109EA">
        <w:t>:</w:t>
      </w:r>
      <w:r w:rsidRPr="00C109EA">
        <w:tab/>
        <w:t>Papuan languages in the Sarmi regency: Status and populations</w:t>
      </w:r>
    </w:p>
    <w:tbl>
      <w:tblPr>
        <w:tblW w:w="5613" w:type="dxa"/>
        <w:tblInd w:w="170" w:type="dxa"/>
        <w:tblBorders>
          <w:bottom w:val="single" w:sz="4" w:space="0" w:color="auto"/>
        </w:tblBorders>
        <w:tblLayout w:type="fixed"/>
        <w:tblLook w:val="01E0" w:firstRow="1" w:lastRow="1" w:firstColumn="1" w:lastColumn="1" w:noHBand="0" w:noVBand="0"/>
      </w:tblPr>
      <w:tblGrid>
        <w:gridCol w:w="1928"/>
        <w:gridCol w:w="737"/>
        <w:gridCol w:w="1814"/>
        <w:gridCol w:w="1134"/>
      </w:tblGrid>
      <w:tr w:rsidR="009F0004" w:rsidRPr="00AC23C4" w14:paraId="2EF1E615" w14:textId="77777777" w:rsidTr="000020C5">
        <w:trPr>
          <w:tblHeader/>
        </w:trPr>
        <w:tc>
          <w:tcPr>
            <w:tcW w:w="2665" w:type="dxa"/>
            <w:gridSpan w:val="2"/>
            <w:tcBorders>
              <w:top w:val="single" w:sz="4" w:space="0" w:color="auto"/>
              <w:bottom w:val="single" w:sz="4" w:space="0" w:color="auto"/>
            </w:tcBorders>
            <w:shd w:val="clear" w:color="auto" w:fill="auto"/>
          </w:tcPr>
          <w:p w14:paraId="50B4FDEC" w14:textId="77777777" w:rsidR="009F0004" w:rsidRPr="00C109EA" w:rsidRDefault="009F0004" w:rsidP="006A2282">
            <w:pPr>
              <w:pStyle w:val="TableHd"/>
            </w:pPr>
            <w:r w:rsidRPr="00C109EA">
              <w:t>Name &amp; ISO 639-3 code</w:t>
            </w:r>
          </w:p>
        </w:tc>
        <w:tc>
          <w:tcPr>
            <w:tcW w:w="1814" w:type="dxa"/>
            <w:tcBorders>
              <w:top w:val="single" w:sz="4" w:space="0" w:color="auto"/>
              <w:bottom w:val="single" w:sz="4" w:space="0" w:color="auto"/>
            </w:tcBorders>
            <w:shd w:val="clear" w:color="auto" w:fill="auto"/>
          </w:tcPr>
          <w:p w14:paraId="4A7E2F1C" w14:textId="77777777" w:rsidR="009F0004" w:rsidRPr="00C109EA" w:rsidRDefault="009F0004" w:rsidP="006A2282">
            <w:pPr>
              <w:pStyle w:val="TableHd"/>
            </w:pPr>
            <w:r w:rsidRPr="00C109EA">
              <w:t>Status</w:t>
            </w:r>
          </w:p>
        </w:tc>
        <w:tc>
          <w:tcPr>
            <w:tcW w:w="1134" w:type="dxa"/>
            <w:tcBorders>
              <w:top w:val="single" w:sz="4" w:space="0" w:color="auto"/>
              <w:bottom w:val="single" w:sz="4" w:space="0" w:color="auto"/>
            </w:tcBorders>
            <w:shd w:val="clear" w:color="auto" w:fill="auto"/>
          </w:tcPr>
          <w:p w14:paraId="65E21FFC" w14:textId="77777777" w:rsidR="009F0004" w:rsidRPr="00C109EA" w:rsidRDefault="009F0004" w:rsidP="006A2282">
            <w:pPr>
              <w:pStyle w:val="TableHd"/>
            </w:pPr>
            <w:r w:rsidRPr="00C109EA">
              <w:t>Population</w:t>
            </w:r>
          </w:p>
        </w:tc>
      </w:tr>
      <w:tr w:rsidR="009F0004" w:rsidRPr="00C109EA" w14:paraId="18B7418D" w14:textId="77777777" w:rsidTr="000020C5">
        <w:tc>
          <w:tcPr>
            <w:tcW w:w="1928" w:type="dxa"/>
            <w:tcBorders>
              <w:top w:val="single" w:sz="4" w:space="0" w:color="auto"/>
            </w:tcBorders>
            <w:shd w:val="clear" w:color="auto" w:fill="auto"/>
          </w:tcPr>
          <w:p w14:paraId="11147DD0" w14:textId="77777777" w:rsidR="009F0004" w:rsidRPr="00C109EA" w:rsidRDefault="009F0004" w:rsidP="009F0004">
            <w:pPr>
              <w:pStyle w:val="TableCell2-0Break"/>
            </w:pPr>
            <w:r w:rsidRPr="00C109EA">
              <w:t>Aironan</w:t>
            </w:r>
          </w:p>
        </w:tc>
        <w:tc>
          <w:tcPr>
            <w:tcW w:w="737" w:type="dxa"/>
            <w:tcBorders>
              <w:top w:val="single" w:sz="4" w:space="0" w:color="auto"/>
            </w:tcBorders>
            <w:shd w:val="clear" w:color="auto" w:fill="auto"/>
          </w:tcPr>
          <w:p w14:paraId="5A2B414B" w14:textId="77777777" w:rsidR="009F0004" w:rsidRPr="00C109EA" w:rsidRDefault="009F0004" w:rsidP="009F0004">
            <w:pPr>
              <w:pStyle w:val="TableCell2-0Break"/>
            </w:pPr>
            <w:r w:rsidRPr="00C109EA">
              <w:t>[air]</w:t>
            </w:r>
          </w:p>
        </w:tc>
        <w:tc>
          <w:tcPr>
            <w:tcW w:w="1814" w:type="dxa"/>
            <w:tcBorders>
              <w:top w:val="single" w:sz="4" w:space="0" w:color="auto"/>
            </w:tcBorders>
            <w:shd w:val="clear" w:color="auto" w:fill="auto"/>
          </w:tcPr>
          <w:p w14:paraId="4874C4F2" w14:textId="77777777" w:rsidR="009F0004" w:rsidRPr="00C109EA" w:rsidRDefault="009F0004" w:rsidP="009F0004">
            <w:pPr>
              <w:pStyle w:val="TableCell2-0Break"/>
            </w:pPr>
            <w:r w:rsidRPr="00C109EA">
              <w:t>6a (Vigorous)</w:t>
            </w:r>
          </w:p>
        </w:tc>
        <w:tc>
          <w:tcPr>
            <w:tcW w:w="1134" w:type="dxa"/>
            <w:tcBorders>
              <w:top w:val="single" w:sz="4" w:space="0" w:color="auto"/>
            </w:tcBorders>
            <w:shd w:val="clear" w:color="auto" w:fill="auto"/>
          </w:tcPr>
          <w:p w14:paraId="42B44491" w14:textId="77777777" w:rsidR="009F0004" w:rsidRPr="00C109EA" w:rsidRDefault="009F0004" w:rsidP="009F0004">
            <w:pPr>
              <w:pStyle w:val="TableCell2-0Break"/>
              <w:ind w:right="113"/>
              <w:jc w:val="right"/>
            </w:pPr>
            <w:r w:rsidRPr="00C109EA">
              <w:t>1,000</w:t>
            </w:r>
          </w:p>
        </w:tc>
      </w:tr>
      <w:tr w:rsidR="009F0004" w:rsidRPr="00C109EA" w14:paraId="58DCB8E8" w14:textId="77777777" w:rsidTr="000020C5">
        <w:tc>
          <w:tcPr>
            <w:tcW w:w="1928" w:type="dxa"/>
            <w:shd w:val="clear" w:color="auto" w:fill="auto"/>
          </w:tcPr>
          <w:p w14:paraId="495A6DA7" w14:textId="77777777" w:rsidR="009F0004" w:rsidRPr="00C109EA" w:rsidRDefault="009F0004" w:rsidP="009F0004">
            <w:r w:rsidRPr="00C109EA">
              <w:t>Bagusa</w:t>
            </w:r>
          </w:p>
        </w:tc>
        <w:tc>
          <w:tcPr>
            <w:tcW w:w="737" w:type="dxa"/>
            <w:shd w:val="clear" w:color="auto" w:fill="auto"/>
          </w:tcPr>
          <w:p w14:paraId="2D2D78AF" w14:textId="77777777" w:rsidR="009F0004" w:rsidRPr="00C109EA" w:rsidRDefault="009F0004" w:rsidP="009F0004">
            <w:r w:rsidRPr="00C109EA">
              <w:t>[bqb]</w:t>
            </w:r>
          </w:p>
        </w:tc>
        <w:tc>
          <w:tcPr>
            <w:tcW w:w="1814" w:type="dxa"/>
            <w:shd w:val="clear" w:color="auto" w:fill="auto"/>
          </w:tcPr>
          <w:p w14:paraId="447BA352" w14:textId="77777777" w:rsidR="009F0004" w:rsidRPr="00C109EA" w:rsidRDefault="009F0004" w:rsidP="009F0004">
            <w:r w:rsidRPr="00C109EA">
              <w:t>6a Vigorous</w:t>
            </w:r>
          </w:p>
        </w:tc>
        <w:tc>
          <w:tcPr>
            <w:tcW w:w="1134" w:type="dxa"/>
            <w:shd w:val="clear" w:color="auto" w:fill="auto"/>
          </w:tcPr>
          <w:p w14:paraId="56356125" w14:textId="77777777" w:rsidR="009F0004" w:rsidRPr="00C109EA" w:rsidRDefault="009F0004" w:rsidP="009F0004">
            <w:pPr>
              <w:ind w:right="113"/>
              <w:jc w:val="right"/>
            </w:pPr>
            <w:r w:rsidRPr="00C109EA">
              <w:t>600</w:t>
            </w:r>
          </w:p>
        </w:tc>
      </w:tr>
      <w:tr w:rsidR="009F0004" w:rsidRPr="00C109EA" w14:paraId="265DFF7C" w14:textId="77777777" w:rsidTr="000020C5">
        <w:tc>
          <w:tcPr>
            <w:tcW w:w="1928" w:type="dxa"/>
            <w:shd w:val="clear" w:color="auto" w:fill="auto"/>
          </w:tcPr>
          <w:p w14:paraId="26AE8EC6" w14:textId="77777777" w:rsidR="009F0004" w:rsidRPr="00C109EA" w:rsidRDefault="009F0004" w:rsidP="009F0004">
            <w:r w:rsidRPr="00C109EA">
              <w:t>Beneraf</w:t>
            </w:r>
          </w:p>
        </w:tc>
        <w:tc>
          <w:tcPr>
            <w:tcW w:w="737" w:type="dxa"/>
            <w:shd w:val="clear" w:color="auto" w:fill="auto"/>
          </w:tcPr>
          <w:p w14:paraId="11A80A63" w14:textId="77777777" w:rsidR="009F0004" w:rsidRPr="00C109EA" w:rsidRDefault="009F0004" w:rsidP="009F0004">
            <w:r w:rsidRPr="00C109EA">
              <w:t>[bnv]</w:t>
            </w:r>
          </w:p>
        </w:tc>
        <w:tc>
          <w:tcPr>
            <w:tcW w:w="1814" w:type="dxa"/>
            <w:shd w:val="clear" w:color="auto" w:fill="auto"/>
          </w:tcPr>
          <w:p w14:paraId="76A3443D" w14:textId="77777777" w:rsidR="009F0004" w:rsidRPr="00C109EA" w:rsidRDefault="009F0004" w:rsidP="009F0004">
            <w:r w:rsidRPr="00C109EA">
              <w:t>7 (Shifting)</w:t>
            </w:r>
          </w:p>
        </w:tc>
        <w:tc>
          <w:tcPr>
            <w:tcW w:w="1134" w:type="dxa"/>
            <w:shd w:val="clear" w:color="auto" w:fill="auto"/>
          </w:tcPr>
          <w:p w14:paraId="707DD4EA" w14:textId="77777777" w:rsidR="009F0004" w:rsidRPr="00C109EA" w:rsidRDefault="009F0004" w:rsidP="009F0004">
            <w:pPr>
              <w:ind w:right="113"/>
              <w:jc w:val="right"/>
            </w:pPr>
            <w:r w:rsidRPr="00C109EA">
              <w:t>200</w:t>
            </w:r>
          </w:p>
        </w:tc>
      </w:tr>
      <w:tr w:rsidR="009F0004" w:rsidRPr="00C109EA" w14:paraId="1D864C80" w14:textId="77777777" w:rsidTr="000020C5">
        <w:tc>
          <w:tcPr>
            <w:tcW w:w="1928" w:type="dxa"/>
            <w:shd w:val="clear" w:color="auto" w:fill="auto"/>
          </w:tcPr>
          <w:p w14:paraId="7F1EEFDD" w14:textId="77777777" w:rsidR="009F0004" w:rsidRPr="00C109EA" w:rsidRDefault="009F0004" w:rsidP="009F0004">
            <w:r w:rsidRPr="00C109EA">
              <w:t>Berik</w:t>
            </w:r>
          </w:p>
        </w:tc>
        <w:tc>
          <w:tcPr>
            <w:tcW w:w="737" w:type="dxa"/>
            <w:shd w:val="clear" w:color="auto" w:fill="auto"/>
          </w:tcPr>
          <w:p w14:paraId="60E4FDD9" w14:textId="77777777" w:rsidR="009F0004" w:rsidRPr="00C109EA" w:rsidRDefault="009F0004" w:rsidP="009F0004">
            <w:r w:rsidRPr="00C109EA">
              <w:t>[bkl]</w:t>
            </w:r>
          </w:p>
        </w:tc>
        <w:tc>
          <w:tcPr>
            <w:tcW w:w="1814" w:type="dxa"/>
            <w:shd w:val="clear" w:color="auto" w:fill="auto"/>
          </w:tcPr>
          <w:p w14:paraId="4BEB64BE" w14:textId="77777777" w:rsidR="009F0004" w:rsidRPr="00C109EA" w:rsidRDefault="009F0004" w:rsidP="009F0004">
            <w:r w:rsidRPr="00C109EA">
              <w:t>7 (Shifting)</w:t>
            </w:r>
          </w:p>
        </w:tc>
        <w:tc>
          <w:tcPr>
            <w:tcW w:w="1134" w:type="dxa"/>
            <w:shd w:val="clear" w:color="auto" w:fill="auto"/>
          </w:tcPr>
          <w:p w14:paraId="2084B0FB" w14:textId="77777777" w:rsidR="009F0004" w:rsidRPr="00C109EA" w:rsidRDefault="009F0004" w:rsidP="009F0004">
            <w:pPr>
              <w:ind w:right="113"/>
              <w:jc w:val="right"/>
            </w:pPr>
            <w:r w:rsidRPr="00C109EA">
              <w:t>200</w:t>
            </w:r>
          </w:p>
        </w:tc>
      </w:tr>
      <w:tr w:rsidR="009F0004" w:rsidRPr="00C109EA" w14:paraId="551D38AE" w14:textId="77777777" w:rsidTr="000020C5">
        <w:tc>
          <w:tcPr>
            <w:tcW w:w="1928" w:type="dxa"/>
            <w:shd w:val="clear" w:color="auto" w:fill="auto"/>
          </w:tcPr>
          <w:p w14:paraId="443190A2" w14:textId="77777777" w:rsidR="009F0004" w:rsidRPr="00C109EA" w:rsidRDefault="009F0004" w:rsidP="009F0004">
            <w:r w:rsidRPr="00C109EA">
              <w:t>Betaf</w:t>
            </w:r>
          </w:p>
        </w:tc>
        <w:tc>
          <w:tcPr>
            <w:tcW w:w="737" w:type="dxa"/>
            <w:shd w:val="clear" w:color="auto" w:fill="auto"/>
          </w:tcPr>
          <w:p w14:paraId="3C86714A" w14:textId="77777777" w:rsidR="009F0004" w:rsidRPr="00C109EA" w:rsidRDefault="009F0004" w:rsidP="009F0004">
            <w:r w:rsidRPr="00C109EA">
              <w:t>[bfe]</w:t>
            </w:r>
          </w:p>
        </w:tc>
        <w:tc>
          <w:tcPr>
            <w:tcW w:w="1814" w:type="dxa"/>
            <w:shd w:val="clear" w:color="auto" w:fill="auto"/>
          </w:tcPr>
          <w:p w14:paraId="0CB506F1" w14:textId="77777777" w:rsidR="009F0004" w:rsidRPr="00C109EA" w:rsidRDefault="009F0004" w:rsidP="009F0004">
            <w:r w:rsidRPr="00C109EA">
              <w:t>6b (Threatened)</w:t>
            </w:r>
          </w:p>
        </w:tc>
        <w:tc>
          <w:tcPr>
            <w:tcW w:w="1134" w:type="dxa"/>
            <w:shd w:val="clear" w:color="auto" w:fill="auto"/>
          </w:tcPr>
          <w:p w14:paraId="17D803F9" w14:textId="77777777" w:rsidR="009F0004" w:rsidRPr="00C109EA" w:rsidRDefault="009F0004" w:rsidP="009F0004">
            <w:pPr>
              <w:ind w:right="113"/>
              <w:jc w:val="right"/>
            </w:pPr>
            <w:r w:rsidRPr="00C109EA">
              <w:t>600</w:t>
            </w:r>
          </w:p>
        </w:tc>
      </w:tr>
      <w:tr w:rsidR="009F0004" w:rsidRPr="00C109EA" w14:paraId="4D2009FE" w14:textId="77777777" w:rsidTr="000020C5">
        <w:tc>
          <w:tcPr>
            <w:tcW w:w="1928" w:type="dxa"/>
            <w:shd w:val="clear" w:color="auto" w:fill="auto"/>
          </w:tcPr>
          <w:p w14:paraId="5D144127" w14:textId="77777777" w:rsidR="009F0004" w:rsidRPr="00C109EA" w:rsidRDefault="009F0004" w:rsidP="009F0004">
            <w:r w:rsidRPr="00C109EA">
              <w:t>Dabe</w:t>
            </w:r>
          </w:p>
        </w:tc>
        <w:tc>
          <w:tcPr>
            <w:tcW w:w="737" w:type="dxa"/>
            <w:shd w:val="clear" w:color="auto" w:fill="auto"/>
          </w:tcPr>
          <w:p w14:paraId="6D145C1E" w14:textId="77777777" w:rsidR="009F0004" w:rsidRPr="00C109EA" w:rsidRDefault="009F0004" w:rsidP="009F0004">
            <w:r w:rsidRPr="00C109EA">
              <w:t>[dbe]</w:t>
            </w:r>
          </w:p>
        </w:tc>
        <w:tc>
          <w:tcPr>
            <w:tcW w:w="1814" w:type="dxa"/>
            <w:shd w:val="clear" w:color="auto" w:fill="auto"/>
          </w:tcPr>
          <w:p w14:paraId="411EDAC4" w14:textId="77777777" w:rsidR="009F0004" w:rsidRPr="00C109EA" w:rsidRDefault="009F0004" w:rsidP="009F0004">
            <w:r w:rsidRPr="00C109EA">
              <w:t>7 (Shifting)</w:t>
            </w:r>
          </w:p>
        </w:tc>
        <w:tc>
          <w:tcPr>
            <w:tcW w:w="1134" w:type="dxa"/>
            <w:shd w:val="clear" w:color="auto" w:fill="auto"/>
          </w:tcPr>
          <w:p w14:paraId="57BB7262" w14:textId="77777777" w:rsidR="009F0004" w:rsidRPr="00C109EA" w:rsidRDefault="009F0004" w:rsidP="009F0004">
            <w:pPr>
              <w:ind w:right="113"/>
              <w:jc w:val="right"/>
            </w:pPr>
            <w:r w:rsidRPr="00C109EA">
              <w:t>440</w:t>
            </w:r>
          </w:p>
        </w:tc>
      </w:tr>
      <w:tr w:rsidR="009F0004" w:rsidRPr="00C109EA" w14:paraId="02C4DB55" w14:textId="77777777" w:rsidTr="000020C5">
        <w:tc>
          <w:tcPr>
            <w:tcW w:w="1928" w:type="dxa"/>
            <w:shd w:val="clear" w:color="auto" w:fill="auto"/>
          </w:tcPr>
          <w:p w14:paraId="612C40CB" w14:textId="77777777" w:rsidR="009F0004" w:rsidRPr="00C109EA" w:rsidRDefault="009F0004" w:rsidP="009F0004">
            <w:r w:rsidRPr="00C109EA">
              <w:t>Dineor</w:t>
            </w:r>
          </w:p>
        </w:tc>
        <w:tc>
          <w:tcPr>
            <w:tcW w:w="737" w:type="dxa"/>
            <w:shd w:val="clear" w:color="auto" w:fill="auto"/>
          </w:tcPr>
          <w:p w14:paraId="79BE9EAF" w14:textId="77777777" w:rsidR="009F0004" w:rsidRPr="00C109EA" w:rsidRDefault="009F0004" w:rsidP="009F0004">
            <w:r w:rsidRPr="00C109EA">
              <w:t>[mrx]</w:t>
            </w:r>
          </w:p>
        </w:tc>
        <w:tc>
          <w:tcPr>
            <w:tcW w:w="1814" w:type="dxa"/>
            <w:shd w:val="clear" w:color="auto" w:fill="auto"/>
          </w:tcPr>
          <w:p w14:paraId="20DA91D8" w14:textId="77777777" w:rsidR="009F0004" w:rsidRPr="00C109EA" w:rsidRDefault="009F0004" w:rsidP="009F0004">
            <w:r w:rsidRPr="00C109EA">
              <w:t>8a (Moribund)</w:t>
            </w:r>
          </w:p>
        </w:tc>
        <w:tc>
          <w:tcPr>
            <w:tcW w:w="1134" w:type="dxa"/>
            <w:shd w:val="clear" w:color="auto" w:fill="auto"/>
          </w:tcPr>
          <w:p w14:paraId="7C19BF17" w14:textId="77777777" w:rsidR="009F0004" w:rsidRPr="00C109EA" w:rsidRDefault="009F0004" w:rsidP="009F0004">
            <w:pPr>
              <w:ind w:right="113"/>
              <w:jc w:val="right"/>
            </w:pPr>
            <w:r w:rsidRPr="00C109EA">
              <w:t>55</w:t>
            </w:r>
          </w:p>
        </w:tc>
      </w:tr>
      <w:tr w:rsidR="009F0004" w:rsidRPr="00C109EA" w14:paraId="75CFCA9E" w14:textId="77777777" w:rsidTr="000020C5">
        <w:tc>
          <w:tcPr>
            <w:tcW w:w="1928" w:type="dxa"/>
            <w:shd w:val="clear" w:color="auto" w:fill="auto"/>
          </w:tcPr>
          <w:p w14:paraId="551EF6A9" w14:textId="77777777" w:rsidR="009F0004" w:rsidRPr="00C109EA" w:rsidRDefault="009F0004" w:rsidP="009F0004">
            <w:r w:rsidRPr="00C109EA">
              <w:t>Isirawa</w:t>
            </w:r>
          </w:p>
        </w:tc>
        <w:tc>
          <w:tcPr>
            <w:tcW w:w="737" w:type="dxa"/>
            <w:shd w:val="clear" w:color="auto" w:fill="auto"/>
          </w:tcPr>
          <w:p w14:paraId="1FE9A6BD" w14:textId="77777777" w:rsidR="009F0004" w:rsidRPr="00C109EA" w:rsidRDefault="009F0004" w:rsidP="009F0004">
            <w:r w:rsidRPr="00C109EA">
              <w:t>[srl]</w:t>
            </w:r>
          </w:p>
        </w:tc>
        <w:tc>
          <w:tcPr>
            <w:tcW w:w="1814" w:type="dxa"/>
            <w:shd w:val="clear" w:color="auto" w:fill="auto"/>
          </w:tcPr>
          <w:p w14:paraId="61AE5602" w14:textId="77777777" w:rsidR="009F0004" w:rsidRPr="00C109EA" w:rsidRDefault="009F0004" w:rsidP="009F0004">
            <w:r w:rsidRPr="00C109EA">
              <w:t>6b (Threatened)</w:t>
            </w:r>
          </w:p>
        </w:tc>
        <w:tc>
          <w:tcPr>
            <w:tcW w:w="1134" w:type="dxa"/>
            <w:shd w:val="clear" w:color="auto" w:fill="auto"/>
          </w:tcPr>
          <w:p w14:paraId="78267127" w14:textId="77777777" w:rsidR="009F0004" w:rsidRPr="00C109EA" w:rsidRDefault="009F0004" w:rsidP="009F0004">
            <w:pPr>
              <w:ind w:right="113"/>
              <w:jc w:val="right"/>
            </w:pPr>
            <w:r w:rsidRPr="00C109EA">
              <w:t>1,800</w:t>
            </w:r>
          </w:p>
        </w:tc>
      </w:tr>
      <w:tr w:rsidR="009F0004" w:rsidRPr="00C109EA" w14:paraId="3AC9C34C" w14:textId="77777777" w:rsidTr="000020C5">
        <w:tc>
          <w:tcPr>
            <w:tcW w:w="1928" w:type="dxa"/>
            <w:shd w:val="clear" w:color="auto" w:fill="auto"/>
          </w:tcPr>
          <w:p w14:paraId="3F9D0D81" w14:textId="77777777" w:rsidR="009F0004" w:rsidRPr="00C109EA" w:rsidRDefault="009F0004" w:rsidP="009F0004">
            <w:r w:rsidRPr="00C109EA">
              <w:t>Itik</w:t>
            </w:r>
          </w:p>
        </w:tc>
        <w:tc>
          <w:tcPr>
            <w:tcW w:w="737" w:type="dxa"/>
            <w:shd w:val="clear" w:color="auto" w:fill="auto"/>
          </w:tcPr>
          <w:p w14:paraId="071BDC51" w14:textId="77777777" w:rsidR="009F0004" w:rsidRPr="00C109EA" w:rsidRDefault="009F0004" w:rsidP="009F0004">
            <w:r w:rsidRPr="00C109EA">
              <w:t>[itx]</w:t>
            </w:r>
          </w:p>
        </w:tc>
        <w:tc>
          <w:tcPr>
            <w:tcW w:w="1814" w:type="dxa"/>
            <w:shd w:val="clear" w:color="auto" w:fill="auto"/>
          </w:tcPr>
          <w:p w14:paraId="52DFC9B8" w14:textId="77777777" w:rsidR="009F0004" w:rsidRPr="00C109EA" w:rsidRDefault="009F0004" w:rsidP="009F0004">
            <w:r w:rsidRPr="00C109EA">
              <w:t>6b (Threatened)</w:t>
            </w:r>
          </w:p>
        </w:tc>
        <w:tc>
          <w:tcPr>
            <w:tcW w:w="1134" w:type="dxa"/>
            <w:shd w:val="clear" w:color="auto" w:fill="auto"/>
          </w:tcPr>
          <w:p w14:paraId="6E4A7DD2" w14:textId="77777777" w:rsidR="009F0004" w:rsidRPr="00C109EA" w:rsidRDefault="009F0004" w:rsidP="009F0004">
            <w:pPr>
              <w:ind w:right="113"/>
              <w:jc w:val="right"/>
            </w:pPr>
            <w:r w:rsidRPr="00C109EA">
              <w:t>80</w:t>
            </w:r>
          </w:p>
        </w:tc>
      </w:tr>
      <w:tr w:rsidR="009F0004" w:rsidRPr="00C109EA" w14:paraId="5482EB5B" w14:textId="77777777" w:rsidTr="000020C5">
        <w:tc>
          <w:tcPr>
            <w:tcW w:w="1928" w:type="dxa"/>
            <w:shd w:val="clear" w:color="auto" w:fill="auto"/>
          </w:tcPr>
          <w:p w14:paraId="69560490" w14:textId="77777777" w:rsidR="009F0004" w:rsidRPr="00C109EA" w:rsidRDefault="009F0004" w:rsidP="009F0004">
            <w:r w:rsidRPr="00C109EA">
              <w:t>Jofotek-Bromnya</w:t>
            </w:r>
          </w:p>
        </w:tc>
        <w:tc>
          <w:tcPr>
            <w:tcW w:w="737" w:type="dxa"/>
            <w:shd w:val="clear" w:color="auto" w:fill="auto"/>
          </w:tcPr>
          <w:p w14:paraId="23F9ECDE" w14:textId="77777777" w:rsidR="009F0004" w:rsidRPr="00C109EA" w:rsidRDefault="009F0004" w:rsidP="009F0004">
            <w:r w:rsidRPr="00C109EA">
              <w:t>[jbr]</w:t>
            </w:r>
          </w:p>
        </w:tc>
        <w:tc>
          <w:tcPr>
            <w:tcW w:w="1814" w:type="dxa"/>
            <w:shd w:val="clear" w:color="auto" w:fill="auto"/>
          </w:tcPr>
          <w:p w14:paraId="4600D159" w14:textId="77777777" w:rsidR="009F0004" w:rsidRPr="00C109EA" w:rsidRDefault="009F0004" w:rsidP="009F0004">
            <w:r w:rsidRPr="00C109EA">
              <w:t>6b (Threatened)</w:t>
            </w:r>
          </w:p>
        </w:tc>
        <w:tc>
          <w:tcPr>
            <w:tcW w:w="1134" w:type="dxa"/>
            <w:shd w:val="clear" w:color="auto" w:fill="auto"/>
          </w:tcPr>
          <w:p w14:paraId="286C0EDD" w14:textId="77777777" w:rsidR="009F0004" w:rsidRPr="00C109EA" w:rsidRDefault="009F0004" w:rsidP="009F0004">
            <w:pPr>
              <w:ind w:right="113"/>
              <w:jc w:val="right"/>
            </w:pPr>
            <w:r w:rsidRPr="00C109EA">
              <w:t>200</w:t>
            </w:r>
          </w:p>
        </w:tc>
      </w:tr>
      <w:tr w:rsidR="009F0004" w:rsidRPr="00C109EA" w14:paraId="5976440A" w14:textId="77777777" w:rsidTr="000020C5">
        <w:tc>
          <w:tcPr>
            <w:tcW w:w="1928" w:type="dxa"/>
            <w:shd w:val="clear" w:color="auto" w:fill="auto"/>
          </w:tcPr>
          <w:p w14:paraId="3D8BEF4E" w14:textId="77777777" w:rsidR="009F0004" w:rsidRPr="00C109EA" w:rsidRDefault="009F0004" w:rsidP="009F0004">
            <w:r w:rsidRPr="00C109EA">
              <w:t>Kauwera</w:t>
            </w:r>
          </w:p>
        </w:tc>
        <w:tc>
          <w:tcPr>
            <w:tcW w:w="737" w:type="dxa"/>
            <w:shd w:val="clear" w:color="auto" w:fill="auto"/>
          </w:tcPr>
          <w:p w14:paraId="3C6856BB" w14:textId="77777777" w:rsidR="009F0004" w:rsidRPr="00C109EA" w:rsidRDefault="009F0004" w:rsidP="009F0004">
            <w:r w:rsidRPr="00C109EA">
              <w:t>[xau]</w:t>
            </w:r>
          </w:p>
        </w:tc>
        <w:tc>
          <w:tcPr>
            <w:tcW w:w="1814" w:type="dxa"/>
            <w:shd w:val="clear" w:color="auto" w:fill="auto"/>
          </w:tcPr>
          <w:p w14:paraId="09D42425" w14:textId="77777777" w:rsidR="009F0004" w:rsidRPr="00C109EA" w:rsidRDefault="009F0004" w:rsidP="009F0004">
            <w:r w:rsidRPr="00C109EA">
              <w:t>6a (Vigorous)</w:t>
            </w:r>
          </w:p>
        </w:tc>
        <w:tc>
          <w:tcPr>
            <w:tcW w:w="1134" w:type="dxa"/>
            <w:shd w:val="clear" w:color="auto" w:fill="auto"/>
          </w:tcPr>
          <w:p w14:paraId="2A7B5B9C" w14:textId="77777777" w:rsidR="009F0004" w:rsidRPr="00C109EA" w:rsidRDefault="009F0004" w:rsidP="009F0004">
            <w:pPr>
              <w:ind w:right="113"/>
              <w:jc w:val="right"/>
            </w:pPr>
            <w:r w:rsidRPr="00C109EA">
              <w:t>400</w:t>
            </w:r>
          </w:p>
        </w:tc>
      </w:tr>
      <w:tr w:rsidR="009F0004" w:rsidRPr="00C109EA" w14:paraId="22BB231D" w14:textId="77777777" w:rsidTr="000020C5">
        <w:tc>
          <w:tcPr>
            <w:tcW w:w="1928" w:type="dxa"/>
            <w:shd w:val="clear" w:color="auto" w:fill="auto"/>
          </w:tcPr>
          <w:p w14:paraId="291D21B4" w14:textId="77777777" w:rsidR="009F0004" w:rsidRPr="00C109EA" w:rsidRDefault="009F0004" w:rsidP="009F0004">
            <w:r w:rsidRPr="00C109EA">
              <w:t>Keijar</w:t>
            </w:r>
          </w:p>
        </w:tc>
        <w:tc>
          <w:tcPr>
            <w:tcW w:w="737" w:type="dxa"/>
            <w:shd w:val="clear" w:color="auto" w:fill="auto"/>
          </w:tcPr>
          <w:p w14:paraId="5DA2C9B6" w14:textId="77777777" w:rsidR="009F0004" w:rsidRPr="00C109EA" w:rsidRDefault="009F0004" w:rsidP="009F0004">
            <w:r w:rsidRPr="00C109EA">
              <w:t>[kdy]</w:t>
            </w:r>
          </w:p>
        </w:tc>
        <w:tc>
          <w:tcPr>
            <w:tcW w:w="1814" w:type="dxa"/>
            <w:shd w:val="clear" w:color="auto" w:fill="auto"/>
          </w:tcPr>
          <w:p w14:paraId="4921245B" w14:textId="77777777" w:rsidR="009F0004" w:rsidRPr="00C109EA" w:rsidRDefault="009F0004" w:rsidP="009F0004">
            <w:r w:rsidRPr="00C109EA">
              <w:t>7 (Shifting)</w:t>
            </w:r>
          </w:p>
        </w:tc>
        <w:tc>
          <w:tcPr>
            <w:tcW w:w="1134" w:type="dxa"/>
            <w:shd w:val="clear" w:color="auto" w:fill="auto"/>
          </w:tcPr>
          <w:p w14:paraId="177C9DB7" w14:textId="77777777" w:rsidR="009F0004" w:rsidRPr="00C109EA" w:rsidRDefault="009F0004" w:rsidP="009F0004">
            <w:pPr>
              <w:ind w:right="113"/>
              <w:jc w:val="right"/>
            </w:pPr>
            <w:r w:rsidRPr="00C109EA">
              <w:t>370</w:t>
            </w:r>
          </w:p>
        </w:tc>
      </w:tr>
      <w:tr w:rsidR="009F0004" w:rsidRPr="00C109EA" w14:paraId="7539C658" w14:textId="77777777" w:rsidTr="000020C5">
        <w:tc>
          <w:tcPr>
            <w:tcW w:w="1928" w:type="dxa"/>
            <w:shd w:val="clear" w:color="auto" w:fill="auto"/>
          </w:tcPr>
          <w:p w14:paraId="003EDAC4" w14:textId="77777777" w:rsidR="009F0004" w:rsidRPr="00C109EA" w:rsidRDefault="009F0004" w:rsidP="009F0004">
            <w:r w:rsidRPr="00C109EA">
              <w:t>Kwerba</w:t>
            </w:r>
          </w:p>
        </w:tc>
        <w:tc>
          <w:tcPr>
            <w:tcW w:w="737" w:type="dxa"/>
            <w:shd w:val="clear" w:color="auto" w:fill="auto"/>
          </w:tcPr>
          <w:p w14:paraId="065B52C5" w14:textId="77777777" w:rsidR="009F0004" w:rsidRPr="00C109EA" w:rsidRDefault="009F0004" w:rsidP="009F0004">
            <w:r w:rsidRPr="00C109EA">
              <w:t>[kwe]</w:t>
            </w:r>
          </w:p>
        </w:tc>
        <w:tc>
          <w:tcPr>
            <w:tcW w:w="1814" w:type="dxa"/>
            <w:shd w:val="clear" w:color="auto" w:fill="auto"/>
          </w:tcPr>
          <w:p w14:paraId="78830091" w14:textId="77777777" w:rsidR="009F0004" w:rsidRPr="00C109EA" w:rsidRDefault="009F0004" w:rsidP="009F0004">
            <w:r w:rsidRPr="00C109EA">
              <w:t>5 (Developing)</w:t>
            </w:r>
          </w:p>
        </w:tc>
        <w:tc>
          <w:tcPr>
            <w:tcW w:w="1134" w:type="dxa"/>
            <w:shd w:val="clear" w:color="auto" w:fill="auto"/>
          </w:tcPr>
          <w:p w14:paraId="54B9C14F" w14:textId="77777777" w:rsidR="009F0004" w:rsidRPr="00C109EA" w:rsidRDefault="009F0004" w:rsidP="009F0004">
            <w:pPr>
              <w:ind w:right="113"/>
              <w:jc w:val="right"/>
            </w:pPr>
            <w:r w:rsidRPr="00C109EA">
              <w:t>2,500</w:t>
            </w:r>
          </w:p>
        </w:tc>
      </w:tr>
      <w:tr w:rsidR="009F0004" w:rsidRPr="00C109EA" w14:paraId="74DC1F39" w14:textId="77777777" w:rsidTr="000020C5">
        <w:tc>
          <w:tcPr>
            <w:tcW w:w="1928" w:type="dxa"/>
            <w:shd w:val="clear" w:color="auto" w:fill="auto"/>
          </w:tcPr>
          <w:p w14:paraId="447B0538" w14:textId="77777777" w:rsidR="009F0004" w:rsidRPr="00C109EA" w:rsidRDefault="009F0004" w:rsidP="009F0004">
            <w:r w:rsidRPr="00C109EA">
              <w:t>Kwerba Mamberamo</w:t>
            </w:r>
          </w:p>
        </w:tc>
        <w:tc>
          <w:tcPr>
            <w:tcW w:w="737" w:type="dxa"/>
            <w:shd w:val="clear" w:color="auto" w:fill="auto"/>
          </w:tcPr>
          <w:p w14:paraId="3E841ADF" w14:textId="77777777" w:rsidR="009F0004" w:rsidRPr="00C109EA" w:rsidRDefault="009F0004" w:rsidP="009F0004">
            <w:r w:rsidRPr="00C109EA">
              <w:t>[xwr]</w:t>
            </w:r>
          </w:p>
        </w:tc>
        <w:tc>
          <w:tcPr>
            <w:tcW w:w="1814" w:type="dxa"/>
            <w:shd w:val="clear" w:color="auto" w:fill="auto"/>
          </w:tcPr>
          <w:p w14:paraId="6D07BB92" w14:textId="77777777" w:rsidR="009F0004" w:rsidRPr="00C109EA" w:rsidRDefault="009F0004" w:rsidP="009F0004">
            <w:r w:rsidRPr="00C109EA">
              <w:t>6a (Vigorous)</w:t>
            </w:r>
          </w:p>
        </w:tc>
        <w:tc>
          <w:tcPr>
            <w:tcW w:w="1134" w:type="dxa"/>
            <w:shd w:val="clear" w:color="auto" w:fill="auto"/>
          </w:tcPr>
          <w:p w14:paraId="5CB3B2B8" w14:textId="77777777" w:rsidR="009F0004" w:rsidRPr="00C109EA" w:rsidRDefault="009F0004" w:rsidP="009F0004">
            <w:pPr>
              <w:ind w:right="113"/>
              <w:jc w:val="right"/>
            </w:pPr>
            <w:r w:rsidRPr="00C109EA">
              <w:t>300</w:t>
            </w:r>
          </w:p>
        </w:tc>
      </w:tr>
      <w:tr w:rsidR="009F0004" w:rsidRPr="00C109EA" w14:paraId="4541446D" w14:textId="77777777" w:rsidTr="000020C5">
        <w:tc>
          <w:tcPr>
            <w:tcW w:w="1928" w:type="dxa"/>
            <w:shd w:val="clear" w:color="auto" w:fill="auto"/>
          </w:tcPr>
          <w:p w14:paraId="3BA6BA81" w14:textId="77777777" w:rsidR="009F0004" w:rsidRPr="00C109EA" w:rsidRDefault="009F0004" w:rsidP="009F0004">
            <w:r w:rsidRPr="00C109EA">
              <w:t>Kwesten</w:t>
            </w:r>
          </w:p>
        </w:tc>
        <w:tc>
          <w:tcPr>
            <w:tcW w:w="737" w:type="dxa"/>
            <w:shd w:val="clear" w:color="auto" w:fill="auto"/>
          </w:tcPr>
          <w:p w14:paraId="064DB6D1" w14:textId="77777777" w:rsidR="009F0004" w:rsidRPr="00C109EA" w:rsidRDefault="009F0004" w:rsidP="009F0004">
            <w:r w:rsidRPr="00C109EA">
              <w:t>[kwt]</w:t>
            </w:r>
          </w:p>
        </w:tc>
        <w:tc>
          <w:tcPr>
            <w:tcW w:w="1814" w:type="dxa"/>
            <w:shd w:val="clear" w:color="auto" w:fill="auto"/>
          </w:tcPr>
          <w:p w14:paraId="6E6B1C22" w14:textId="77777777" w:rsidR="009F0004" w:rsidRPr="00C109EA" w:rsidRDefault="009F0004" w:rsidP="009F0004">
            <w:r w:rsidRPr="00C109EA">
              <w:t>7 (Shifting)</w:t>
            </w:r>
          </w:p>
        </w:tc>
        <w:tc>
          <w:tcPr>
            <w:tcW w:w="1134" w:type="dxa"/>
            <w:shd w:val="clear" w:color="auto" w:fill="auto"/>
          </w:tcPr>
          <w:p w14:paraId="1E2324A3" w14:textId="77777777" w:rsidR="009F0004" w:rsidRPr="00C109EA" w:rsidRDefault="009F0004" w:rsidP="009F0004">
            <w:pPr>
              <w:ind w:right="113"/>
              <w:jc w:val="right"/>
            </w:pPr>
            <w:r w:rsidRPr="00C109EA">
              <w:t>2,000</w:t>
            </w:r>
          </w:p>
        </w:tc>
      </w:tr>
      <w:tr w:rsidR="009F0004" w:rsidRPr="00C109EA" w14:paraId="70E3051C" w14:textId="77777777" w:rsidTr="000020C5">
        <w:tc>
          <w:tcPr>
            <w:tcW w:w="1928" w:type="dxa"/>
            <w:shd w:val="clear" w:color="auto" w:fill="auto"/>
          </w:tcPr>
          <w:p w14:paraId="73EAE0D0" w14:textId="77777777" w:rsidR="009F0004" w:rsidRPr="00C109EA" w:rsidRDefault="009F0004" w:rsidP="009F0004">
            <w:r w:rsidRPr="00C109EA">
              <w:t>Kwinsu</w:t>
            </w:r>
          </w:p>
        </w:tc>
        <w:tc>
          <w:tcPr>
            <w:tcW w:w="737" w:type="dxa"/>
            <w:shd w:val="clear" w:color="auto" w:fill="auto"/>
          </w:tcPr>
          <w:p w14:paraId="14BF75E4" w14:textId="77777777" w:rsidR="009F0004" w:rsidRPr="00C109EA" w:rsidRDefault="009F0004" w:rsidP="009F0004">
            <w:r w:rsidRPr="00C109EA">
              <w:t>[kuc]</w:t>
            </w:r>
          </w:p>
        </w:tc>
        <w:tc>
          <w:tcPr>
            <w:tcW w:w="1814" w:type="dxa"/>
            <w:shd w:val="clear" w:color="auto" w:fill="auto"/>
          </w:tcPr>
          <w:p w14:paraId="101A55B7" w14:textId="77777777" w:rsidR="009F0004" w:rsidRPr="00C109EA" w:rsidRDefault="009F0004" w:rsidP="009F0004">
            <w:r w:rsidRPr="00C109EA">
              <w:t>7 (Shifting)</w:t>
            </w:r>
          </w:p>
        </w:tc>
        <w:tc>
          <w:tcPr>
            <w:tcW w:w="1134" w:type="dxa"/>
            <w:shd w:val="clear" w:color="auto" w:fill="auto"/>
          </w:tcPr>
          <w:p w14:paraId="5D57158F" w14:textId="77777777" w:rsidR="009F0004" w:rsidRPr="00C109EA" w:rsidRDefault="009F0004" w:rsidP="009F0004">
            <w:pPr>
              <w:ind w:right="113"/>
              <w:jc w:val="right"/>
            </w:pPr>
            <w:r w:rsidRPr="00C109EA">
              <w:t>500</w:t>
            </w:r>
          </w:p>
        </w:tc>
      </w:tr>
      <w:tr w:rsidR="009F0004" w:rsidRPr="00C109EA" w14:paraId="6CB25A63" w14:textId="77777777" w:rsidTr="000020C5">
        <w:tc>
          <w:tcPr>
            <w:tcW w:w="1928" w:type="dxa"/>
            <w:shd w:val="clear" w:color="auto" w:fill="auto"/>
          </w:tcPr>
          <w:p w14:paraId="5047EE2B" w14:textId="77777777" w:rsidR="009F0004" w:rsidRPr="00C109EA" w:rsidRDefault="009F0004" w:rsidP="009F0004">
            <w:r w:rsidRPr="00C109EA">
              <w:t>Mander</w:t>
            </w:r>
          </w:p>
        </w:tc>
        <w:tc>
          <w:tcPr>
            <w:tcW w:w="737" w:type="dxa"/>
            <w:shd w:val="clear" w:color="auto" w:fill="auto"/>
          </w:tcPr>
          <w:p w14:paraId="7288D025" w14:textId="77777777" w:rsidR="009F0004" w:rsidRPr="00C109EA" w:rsidRDefault="009F0004" w:rsidP="009F0004">
            <w:r w:rsidRPr="00C109EA">
              <w:t>[mqr]</w:t>
            </w:r>
          </w:p>
        </w:tc>
        <w:tc>
          <w:tcPr>
            <w:tcW w:w="1814" w:type="dxa"/>
            <w:shd w:val="clear" w:color="auto" w:fill="auto"/>
          </w:tcPr>
          <w:p w14:paraId="05A60432" w14:textId="77777777" w:rsidR="009F0004" w:rsidRPr="00C109EA" w:rsidRDefault="009F0004" w:rsidP="009F0004">
            <w:r w:rsidRPr="00C109EA">
              <w:t>8b (Nearly extinct)</w:t>
            </w:r>
          </w:p>
        </w:tc>
        <w:tc>
          <w:tcPr>
            <w:tcW w:w="1134" w:type="dxa"/>
            <w:shd w:val="clear" w:color="auto" w:fill="auto"/>
          </w:tcPr>
          <w:p w14:paraId="4CFBA33E" w14:textId="77777777" w:rsidR="009F0004" w:rsidRPr="00C109EA" w:rsidRDefault="009F0004" w:rsidP="009F0004">
            <w:pPr>
              <w:ind w:right="113"/>
              <w:jc w:val="right"/>
            </w:pPr>
            <w:r w:rsidRPr="00C109EA">
              <w:t>20</w:t>
            </w:r>
          </w:p>
        </w:tc>
      </w:tr>
      <w:tr w:rsidR="009F0004" w:rsidRPr="00C109EA" w14:paraId="05E3C086" w14:textId="77777777" w:rsidTr="000020C5">
        <w:tc>
          <w:tcPr>
            <w:tcW w:w="1928" w:type="dxa"/>
            <w:shd w:val="clear" w:color="auto" w:fill="auto"/>
          </w:tcPr>
          <w:p w14:paraId="11427224" w14:textId="77777777" w:rsidR="009F0004" w:rsidRPr="00C109EA" w:rsidRDefault="009F0004" w:rsidP="009F0004">
            <w:r w:rsidRPr="00C109EA">
              <w:t>Massep</w:t>
            </w:r>
          </w:p>
        </w:tc>
        <w:tc>
          <w:tcPr>
            <w:tcW w:w="737" w:type="dxa"/>
            <w:shd w:val="clear" w:color="auto" w:fill="auto"/>
          </w:tcPr>
          <w:p w14:paraId="3D219164" w14:textId="77777777" w:rsidR="009F0004" w:rsidRPr="00C109EA" w:rsidRDefault="009F0004" w:rsidP="009F0004">
            <w:r w:rsidRPr="00C109EA">
              <w:t>[mvs]</w:t>
            </w:r>
          </w:p>
        </w:tc>
        <w:tc>
          <w:tcPr>
            <w:tcW w:w="1814" w:type="dxa"/>
            <w:shd w:val="clear" w:color="auto" w:fill="auto"/>
          </w:tcPr>
          <w:p w14:paraId="4BD379A7" w14:textId="77777777" w:rsidR="009F0004" w:rsidRPr="00C109EA" w:rsidRDefault="009F0004" w:rsidP="009F0004">
            <w:r w:rsidRPr="00C109EA">
              <w:t>8b (Nearly extinct)</w:t>
            </w:r>
          </w:p>
        </w:tc>
        <w:tc>
          <w:tcPr>
            <w:tcW w:w="1134" w:type="dxa"/>
            <w:shd w:val="clear" w:color="auto" w:fill="auto"/>
          </w:tcPr>
          <w:p w14:paraId="0AEECAB9" w14:textId="77777777" w:rsidR="009F0004" w:rsidRPr="00C109EA" w:rsidRDefault="009F0004" w:rsidP="009F0004">
            <w:pPr>
              <w:ind w:right="113"/>
              <w:jc w:val="right"/>
            </w:pPr>
            <w:r w:rsidRPr="00C109EA">
              <w:t>25</w:t>
            </w:r>
          </w:p>
        </w:tc>
      </w:tr>
      <w:tr w:rsidR="009F0004" w:rsidRPr="00C109EA" w14:paraId="137D6BB4" w14:textId="77777777" w:rsidTr="000020C5">
        <w:tc>
          <w:tcPr>
            <w:tcW w:w="1928" w:type="dxa"/>
            <w:shd w:val="clear" w:color="auto" w:fill="auto"/>
          </w:tcPr>
          <w:p w14:paraId="0D5D99B1" w14:textId="77777777" w:rsidR="009F0004" w:rsidRPr="00C109EA" w:rsidRDefault="009F0004" w:rsidP="009F0004">
            <w:r w:rsidRPr="00C109EA">
              <w:t>Mawes</w:t>
            </w:r>
          </w:p>
        </w:tc>
        <w:tc>
          <w:tcPr>
            <w:tcW w:w="737" w:type="dxa"/>
            <w:shd w:val="clear" w:color="auto" w:fill="auto"/>
          </w:tcPr>
          <w:p w14:paraId="5ADDD9F1" w14:textId="77777777" w:rsidR="009F0004" w:rsidRPr="00C109EA" w:rsidRDefault="009F0004" w:rsidP="009F0004">
            <w:r w:rsidRPr="00C109EA">
              <w:t>[mgk]</w:t>
            </w:r>
          </w:p>
        </w:tc>
        <w:tc>
          <w:tcPr>
            <w:tcW w:w="1814" w:type="dxa"/>
            <w:shd w:val="clear" w:color="auto" w:fill="auto"/>
          </w:tcPr>
          <w:p w14:paraId="0BFEC6B3" w14:textId="77777777" w:rsidR="009F0004" w:rsidRPr="00C109EA" w:rsidRDefault="009F0004" w:rsidP="009F0004">
            <w:r w:rsidRPr="00C109EA">
              <w:t>6b (Threatened)</w:t>
            </w:r>
          </w:p>
        </w:tc>
        <w:tc>
          <w:tcPr>
            <w:tcW w:w="1134" w:type="dxa"/>
            <w:shd w:val="clear" w:color="auto" w:fill="auto"/>
          </w:tcPr>
          <w:p w14:paraId="481973D4" w14:textId="77777777" w:rsidR="009F0004" w:rsidRPr="00C109EA" w:rsidRDefault="009F0004" w:rsidP="009F0004">
            <w:pPr>
              <w:ind w:right="113"/>
              <w:jc w:val="right"/>
            </w:pPr>
            <w:r w:rsidRPr="00C109EA">
              <w:t>850</w:t>
            </w:r>
          </w:p>
        </w:tc>
      </w:tr>
      <w:tr w:rsidR="009F0004" w:rsidRPr="00C109EA" w14:paraId="64427774" w14:textId="77777777" w:rsidTr="000020C5">
        <w:tc>
          <w:tcPr>
            <w:tcW w:w="1928" w:type="dxa"/>
            <w:shd w:val="clear" w:color="auto" w:fill="auto"/>
          </w:tcPr>
          <w:p w14:paraId="4D998A24" w14:textId="77777777" w:rsidR="009F0004" w:rsidRPr="00C109EA" w:rsidRDefault="009F0004" w:rsidP="009F0004">
            <w:r w:rsidRPr="00C109EA">
              <w:t>Samarokena</w:t>
            </w:r>
          </w:p>
        </w:tc>
        <w:tc>
          <w:tcPr>
            <w:tcW w:w="737" w:type="dxa"/>
            <w:shd w:val="clear" w:color="auto" w:fill="auto"/>
          </w:tcPr>
          <w:p w14:paraId="1655784C" w14:textId="77777777" w:rsidR="009F0004" w:rsidRPr="00C109EA" w:rsidRDefault="009F0004" w:rsidP="009F0004">
            <w:r w:rsidRPr="00C109EA">
              <w:t>[tmj]</w:t>
            </w:r>
          </w:p>
        </w:tc>
        <w:tc>
          <w:tcPr>
            <w:tcW w:w="1814" w:type="dxa"/>
            <w:shd w:val="clear" w:color="auto" w:fill="auto"/>
          </w:tcPr>
          <w:p w14:paraId="67F4C0B1" w14:textId="77777777" w:rsidR="009F0004" w:rsidRPr="00C109EA" w:rsidRDefault="009F0004" w:rsidP="009F0004">
            <w:r w:rsidRPr="00C109EA">
              <w:t>6b (Threatened)</w:t>
            </w:r>
          </w:p>
        </w:tc>
        <w:tc>
          <w:tcPr>
            <w:tcW w:w="1134" w:type="dxa"/>
            <w:shd w:val="clear" w:color="auto" w:fill="auto"/>
          </w:tcPr>
          <w:p w14:paraId="33913246" w14:textId="77777777" w:rsidR="009F0004" w:rsidRPr="00C109EA" w:rsidRDefault="009F0004" w:rsidP="009F0004">
            <w:pPr>
              <w:ind w:right="113"/>
              <w:jc w:val="right"/>
            </w:pPr>
            <w:r w:rsidRPr="00C109EA">
              <w:t>400</w:t>
            </w:r>
          </w:p>
        </w:tc>
      </w:tr>
      <w:tr w:rsidR="009F0004" w:rsidRPr="00C109EA" w14:paraId="5B6E1123" w14:textId="77777777" w:rsidTr="000020C5">
        <w:tc>
          <w:tcPr>
            <w:tcW w:w="1928" w:type="dxa"/>
            <w:shd w:val="clear" w:color="auto" w:fill="auto"/>
          </w:tcPr>
          <w:p w14:paraId="64ED76AE" w14:textId="77777777" w:rsidR="009F0004" w:rsidRPr="00C109EA" w:rsidRDefault="009F0004" w:rsidP="009F0004">
            <w:r w:rsidRPr="00C109EA">
              <w:t>Trimuris</w:t>
            </w:r>
          </w:p>
        </w:tc>
        <w:tc>
          <w:tcPr>
            <w:tcW w:w="737" w:type="dxa"/>
            <w:shd w:val="clear" w:color="auto" w:fill="auto"/>
          </w:tcPr>
          <w:p w14:paraId="04EECD60" w14:textId="77777777" w:rsidR="009F0004" w:rsidRPr="00C109EA" w:rsidRDefault="009F0004" w:rsidP="009F0004">
            <w:r w:rsidRPr="00C109EA">
              <w:t>[tip]</w:t>
            </w:r>
          </w:p>
        </w:tc>
        <w:tc>
          <w:tcPr>
            <w:tcW w:w="1814" w:type="dxa"/>
            <w:shd w:val="clear" w:color="auto" w:fill="auto"/>
          </w:tcPr>
          <w:p w14:paraId="58499F62" w14:textId="77777777" w:rsidR="009F0004" w:rsidRPr="00C109EA" w:rsidRDefault="009F0004" w:rsidP="009F0004">
            <w:r w:rsidRPr="00C109EA">
              <w:t>6a (Vigorous)</w:t>
            </w:r>
          </w:p>
        </w:tc>
        <w:tc>
          <w:tcPr>
            <w:tcW w:w="1134" w:type="dxa"/>
            <w:shd w:val="clear" w:color="auto" w:fill="auto"/>
          </w:tcPr>
          <w:p w14:paraId="1B7465B2" w14:textId="77777777" w:rsidR="009F0004" w:rsidRPr="00C109EA" w:rsidRDefault="009F0004" w:rsidP="009F0004">
            <w:pPr>
              <w:ind w:right="113"/>
              <w:jc w:val="right"/>
            </w:pPr>
            <w:r w:rsidRPr="00C109EA">
              <w:t>300</w:t>
            </w:r>
          </w:p>
        </w:tc>
      </w:tr>
      <w:tr w:rsidR="009F0004" w:rsidRPr="00C109EA" w14:paraId="21504369" w14:textId="77777777" w:rsidTr="000020C5">
        <w:tc>
          <w:tcPr>
            <w:tcW w:w="1928" w:type="dxa"/>
            <w:shd w:val="clear" w:color="auto" w:fill="auto"/>
          </w:tcPr>
          <w:p w14:paraId="289463C0" w14:textId="77777777" w:rsidR="009F0004" w:rsidRPr="00C109EA" w:rsidRDefault="009F0004" w:rsidP="009F0004">
            <w:r w:rsidRPr="00C109EA">
              <w:t>Wares</w:t>
            </w:r>
          </w:p>
        </w:tc>
        <w:tc>
          <w:tcPr>
            <w:tcW w:w="737" w:type="dxa"/>
            <w:shd w:val="clear" w:color="auto" w:fill="auto"/>
          </w:tcPr>
          <w:p w14:paraId="5FC39623" w14:textId="77777777" w:rsidR="009F0004" w:rsidRPr="00C109EA" w:rsidRDefault="009F0004" w:rsidP="009F0004">
            <w:r w:rsidRPr="00C109EA">
              <w:t>[wai]</w:t>
            </w:r>
          </w:p>
        </w:tc>
        <w:tc>
          <w:tcPr>
            <w:tcW w:w="1814" w:type="dxa"/>
            <w:shd w:val="clear" w:color="auto" w:fill="auto"/>
          </w:tcPr>
          <w:p w14:paraId="6D63B14D" w14:textId="77777777" w:rsidR="009F0004" w:rsidRPr="00C109EA" w:rsidRDefault="009F0004" w:rsidP="009F0004">
            <w:r w:rsidRPr="00C109EA">
              <w:t>7 (Shifting)</w:t>
            </w:r>
          </w:p>
        </w:tc>
        <w:tc>
          <w:tcPr>
            <w:tcW w:w="1134" w:type="dxa"/>
            <w:shd w:val="clear" w:color="auto" w:fill="auto"/>
          </w:tcPr>
          <w:p w14:paraId="2495C917" w14:textId="77777777" w:rsidR="009F0004" w:rsidRPr="00C109EA" w:rsidRDefault="009F0004" w:rsidP="009F0004">
            <w:pPr>
              <w:ind w:right="113"/>
              <w:jc w:val="right"/>
            </w:pPr>
            <w:r w:rsidRPr="00C109EA">
              <w:t>200</w:t>
            </w:r>
          </w:p>
        </w:tc>
      </w:tr>
      <w:tr w:rsidR="009F0004" w:rsidRPr="00C109EA" w14:paraId="08D3C183" w14:textId="77777777" w:rsidTr="000020C5">
        <w:tc>
          <w:tcPr>
            <w:tcW w:w="1928" w:type="dxa"/>
            <w:shd w:val="clear" w:color="auto" w:fill="auto"/>
          </w:tcPr>
          <w:p w14:paraId="1F36D4A2" w14:textId="77777777" w:rsidR="009F0004" w:rsidRPr="00C109EA" w:rsidRDefault="009F0004" w:rsidP="009F0004">
            <w:pPr>
              <w:pStyle w:val="TableCell0-2Break"/>
            </w:pPr>
            <w:r w:rsidRPr="00C109EA">
              <w:t>Yoke</w:t>
            </w:r>
          </w:p>
        </w:tc>
        <w:tc>
          <w:tcPr>
            <w:tcW w:w="737" w:type="dxa"/>
            <w:shd w:val="clear" w:color="auto" w:fill="auto"/>
          </w:tcPr>
          <w:p w14:paraId="15881B41" w14:textId="77777777" w:rsidR="009F0004" w:rsidRPr="00C109EA" w:rsidRDefault="009F0004" w:rsidP="009F0004">
            <w:pPr>
              <w:pStyle w:val="TableCell0-2Break"/>
            </w:pPr>
            <w:r w:rsidRPr="00C109EA">
              <w:t>[yki]</w:t>
            </w:r>
          </w:p>
        </w:tc>
        <w:tc>
          <w:tcPr>
            <w:tcW w:w="1814" w:type="dxa"/>
            <w:shd w:val="clear" w:color="auto" w:fill="auto"/>
          </w:tcPr>
          <w:p w14:paraId="218A3C45" w14:textId="77777777" w:rsidR="009F0004" w:rsidRPr="00C109EA" w:rsidRDefault="009F0004" w:rsidP="009F0004">
            <w:pPr>
              <w:pStyle w:val="TableCell0-2Break"/>
            </w:pPr>
            <w:r w:rsidRPr="00C109EA">
              <w:t>6b (Threatened)</w:t>
            </w:r>
          </w:p>
        </w:tc>
        <w:tc>
          <w:tcPr>
            <w:tcW w:w="1134" w:type="dxa"/>
            <w:shd w:val="clear" w:color="auto" w:fill="auto"/>
          </w:tcPr>
          <w:p w14:paraId="4F36EA9F" w14:textId="77777777" w:rsidR="009F0004" w:rsidRPr="00C109EA" w:rsidRDefault="009F0004" w:rsidP="009F0004">
            <w:pPr>
              <w:pStyle w:val="TableCell0-2Break"/>
              <w:ind w:right="113"/>
              <w:jc w:val="right"/>
            </w:pPr>
            <w:r w:rsidRPr="00C109EA">
              <w:t>200</w:t>
            </w:r>
          </w:p>
        </w:tc>
      </w:tr>
    </w:tbl>
    <w:p w14:paraId="3EB379B5" w14:textId="5C3CC1F6" w:rsidR="009F0004" w:rsidRPr="00C109EA" w:rsidRDefault="009F0004" w:rsidP="009F0004">
      <w:pPr>
        <w:pStyle w:val="Body0000after05before"/>
      </w:pPr>
      <w:r w:rsidRPr="00C109EA">
        <w:t xml:space="preserve">Three of the 23 Papuan languages have been researched to some extent, namely </w:t>
      </w:r>
      <w:r w:rsidR="00B7093A">
        <w:t>“</w:t>
      </w:r>
      <w:r w:rsidRPr="00C109EA">
        <w:t>shifting</w:t>
      </w:r>
      <w:r w:rsidR="00B7093A">
        <w:t>”</w:t>
      </w:r>
      <w:r w:rsidRPr="00C109EA">
        <w:t xml:space="preserve"> Berik, </w:t>
      </w:r>
      <w:r w:rsidR="00B7093A">
        <w:t>“</w:t>
      </w:r>
      <w:r w:rsidRPr="00C109EA">
        <w:t>threatened</w:t>
      </w:r>
      <w:r w:rsidR="00B7093A">
        <w:t>”</w:t>
      </w:r>
      <w:r w:rsidRPr="00C109EA">
        <w:t xml:space="preserve"> Isirawa, and </w:t>
      </w:r>
      <w:r w:rsidR="00B7093A">
        <w:t>“</w:t>
      </w:r>
      <w:r w:rsidRPr="00C109EA">
        <w:t>developing</w:t>
      </w:r>
      <w:r w:rsidR="00B7093A">
        <w:t>”</w:t>
      </w:r>
      <w:r w:rsidRPr="00C109EA">
        <w:t xml:space="preserve"> Kwerba. The resources on these languages include word lists, descriptions of selected grammatical topics, issues related to literacy in these languages, anthropological studies, and materials written in these languages. Isirawa especially has a quite substantial corpus of resources, including the New Testament of the Bible. Moreover, the language has seen a five-year literacy program. In spite of these language development efforts, the language is losing its users. In four languages</w:t>
      </w:r>
      <w:r w:rsidR="005E70EF">
        <w:t>,</w:t>
      </w:r>
      <w:r w:rsidRPr="00C109EA">
        <w:t xml:space="preserve"> a sociolinguistic study was carried out in 1998 </w:t>
      </w:r>
      <w:r>
        <w:rPr>
          <w:rStyle w:val="Citation"/>
        </w:rPr>
        <w:fldChar w:fldCharType="begin"/>
      </w:r>
      <w:r w:rsidR="003A5B20">
        <w:rPr>
          <w:rStyle w:val="Citation"/>
        </w:rPr>
        <w:instrText>ADDIN CITAVI.PLACEHOLDER 1539adcf-c5f1-4ddd-a624-7f5468196527 PFBsYWNlaG9sZGVyPg0KICA8QWRkSW5WZXJzaW9uPjUuMi4wLjg8L0FkZEluVmVyc2lvbj4NCiAgPElkPjE1MzlhZGNmLWM1ZjEtNGRkZC1hNjI0LTdmNTQ2ODE5NjUyNzwvSWQ+DQogIDxFbnRyaWVzPg0KICAgIDxFbnRyeT4NCiAgICAgIDxJZD5mZWVjNDE2ZS02OTgxLTQxOWMtYTAwYi05YzcwZmFhN2YyNDE8L0lkPg0KICAgICAgPFJlZmVyZW5jZUlkPjQ5MmRjMzdkLWMyOGQtNGIwYy1iYTcxLTUxZjFkOGY1MzA0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sb3VzZSBldCBhbC4gMjAwMik8L1RleHQ+DQogICAgPC9UZXh0VW5pdD4NCiAgPC9UZXh0VW5pdHM+DQo8L1BsYWNlaG9sZGVyPg==</w:instrText>
      </w:r>
      <w:r>
        <w:rPr>
          <w:rStyle w:val="Citation"/>
        </w:rPr>
        <w:fldChar w:fldCharType="separate"/>
      </w:r>
      <w:bookmarkStart w:id="294" w:name="_CTVP0011539adcfc5f14ddda6247f5468196527"/>
      <w:r w:rsidR="0092006B">
        <w:rPr>
          <w:rStyle w:val="Citation"/>
        </w:rPr>
        <w:t>(Clouse et al. 2002)</w:t>
      </w:r>
      <w:bookmarkEnd w:id="294"/>
      <w:r>
        <w:rPr>
          <w:rStyle w:val="Citation"/>
        </w:rPr>
        <w:fldChar w:fldCharType="end"/>
      </w:r>
      <w:r>
        <w:t xml:space="preserve">, namely in </w:t>
      </w:r>
      <w:r w:rsidRPr="00C109EA">
        <w:t xml:space="preserve">Aironan, Massep, Samarokena, and Yoke. Limited lexical resources are </w:t>
      </w:r>
      <w:r>
        <w:t xml:space="preserve">also </w:t>
      </w:r>
      <w:r w:rsidRPr="00C109EA">
        <w:t>available in Samarokena and Yoke</w:t>
      </w:r>
      <w:r>
        <w:t xml:space="preserve">, as well as in </w:t>
      </w:r>
      <w:r w:rsidRPr="00C109EA">
        <w:t xml:space="preserve">another eight languages (Beneraf, Dabe, Dineor, Itik, Kauwera, Kwesten, Mander, and Mawes). For the remaining eight languages no resources are available </w:t>
      </w:r>
      <w:r w:rsidRPr="00C109EA">
        <w:lastRenderedPageBreak/>
        <w:t xml:space="preserve">except for their listing in the </w:t>
      </w:r>
      <w:r w:rsidRPr="00C109EA">
        <w:rPr>
          <w:rStyle w:val="ChItalic"/>
        </w:rPr>
        <w:t>Ethnologue</w:t>
      </w:r>
      <w:r w:rsidRPr="00C109EA">
        <w:t xml:space="preserve"> </w:t>
      </w:r>
      <w:r>
        <w:rPr>
          <w:rStyle w:val="Citation"/>
        </w:rPr>
        <w:fldChar w:fldCharType="begin"/>
      </w:r>
      <w:r w:rsidR="003A5B20">
        <w:rPr>
          <w:rStyle w:val="Citation"/>
        </w:rPr>
        <w:instrText>ADDIN CITAVI.PLACEHOLDER 8ec526e3-e986-4b5b-a384-35654dafb13f 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aXMgZXQgYWwuIDIwMTVhKTwvVGV4dD4NCiAgICA8L1RleHRVbml0Pg0KICA8L1RleHRVbml0cz4NCjwvUGxhY2Vob2xkZXI+</w:instrText>
      </w:r>
      <w:r>
        <w:rPr>
          <w:rStyle w:val="Citation"/>
        </w:rPr>
        <w:fldChar w:fldCharType="separate"/>
      </w:r>
      <w:bookmarkStart w:id="295" w:name="_CTVP0018ec526e3e9864b5ba38435654dafb13f"/>
      <w:r w:rsidR="0092006B">
        <w:rPr>
          <w:rStyle w:val="Citation"/>
        </w:rPr>
        <w:t>(Lewis et al. 2015a)</w:t>
      </w:r>
      <w:bookmarkEnd w:id="295"/>
      <w:r>
        <w:rPr>
          <w:rStyle w:val="Citation"/>
        </w:rPr>
        <w:fldChar w:fldCharType="end"/>
      </w:r>
      <w:r w:rsidRPr="00C109EA">
        <w:t xml:space="preserve"> and </w:t>
      </w:r>
      <w:r w:rsidRPr="00C109EA">
        <w:rPr>
          <w:rStyle w:val="ChItalic"/>
        </w:rPr>
        <w:t>Glottolog</w:t>
      </w:r>
      <w:r w:rsidRPr="00C109EA">
        <w:t xml:space="preserve"> </w:t>
      </w:r>
      <w:r>
        <w:rPr>
          <w:rStyle w:val="Citation"/>
        </w:rPr>
        <w:fldChar w:fldCharType="begin"/>
      </w:r>
      <w:r w:rsidR="003A5B20">
        <w:rPr>
          <w:rStyle w:val="Citation"/>
        </w:rPr>
        <w:instrText>ADDIN CITAVI.PLACEHOLDER 8a048250-fea0-40f1-a1f8-d8cec95af134 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vcmRob2ZmIGV0IGFsLiAyMDEzKTwvVGV4dD4NCiAgICA8L1RleHRVbml0Pg0KICA8L1RleHRVbml0cz4NCjwvUGxhY2Vob2xkZXI+</w:instrText>
      </w:r>
      <w:r>
        <w:rPr>
          <w:rStyle w:val="Citation"/>
        </w:rPr>
        <w:fldChar w:fldCharType="separate"/>
      </w:r>
      <w:bookmarkStart w:id="296" w:name="_CTVP0018a048250fea040f1a1f8d8cec95af134"/>
      <w:r w:rsidR="0092006B">
        <w:rPr>
          <w:rStyle w:val="Citation"/>
        </w:rPr>
        <w:t>(Nordhoff et al. 2013)</w:t>
      </w:r>
      <w:bookmarkEnd w:id="296"/>
      <w:r>
        <w:rPr>
          <w:rStyle w:val="Citation"/>
        </w:rPr>
        <w:fldChar w:fldCharType="end"/>
      </w:r>
      <w:r w:rsidRPr="00C109EA">
        <w:t xml:space="preserve">: Bagusa, Betaf, Jofotek-Bromnya, Keijar, Kwerba Mamberamo, Kwinsu, Trimuris, and Wares. (For more details see </w:t>
      </w:r>
      <w:r>
        <w:t xml:space="preserve">Appendix </w:t>
      </w:r>
      <w:r>
        <w:fldChar w:fldCharType="begin"/>
      </w:r>
      <w:r>
        <w:instrText xml:space="preserve"> REF _Ref374441356 \n \h </w:instrText>
      </w:r>
      <w:r>
        <w:fldChar w:fldCharType="separate"/>
      </w:r>
      <w:r w:rsidR="00154D81">
        <w:rPr>
          <w:cs/>
        </w:rPr>
        <w:t>‎</w:t>
      </w:r>
      <w:r w:rsidR="00154D81">
        <w:t>D</w:t>
      </w:r>
      <w:r>
        <w:fldChar w:fldCharType="end"/>
      </w:r>
      <w:r w:rsidRPr="00C109EA">
        <w:t>.)</w:t>
      </w:r>
      <w:r w:rsidRPr="00C109EA">
        <w:rPr>
          <w:rStyle w:val="FootnoteReference"/>
        </w:rPr>
        <w:footnoteReference w:id="11"/>
      </w:r>
    </w:p>
    <w:p w14:paraId="0650FAA9" w14:textId="6AA4BC87" w:rsidR="009F0004" w:rsidRPr="00C109EA" w:rsidRDefault="009F0004" w:rsidP="009F0004">
      <w:pPr>
        <w:pStyle w:val="Body0505after"/>
      </w:pPr>
      <w:r w:rsidRPr="00C109EA">
        <w:t xml:space="preserve">Of the eleven Austronesian languages, one is threatened, four are </w:t>
      </w:r>
      <w:r w:rsidR="00B7093A">
        <w:t>“</w:t>
      </w:r>
      <w:r w:rsidRPr="00C109EA">
        <w:t>shifting</w:t>
      </w:r>
      <w:r w:rsidR="00B7093A">
        <w:t>”</w:t>
      </w:r>
      <w:r w:rsidRPr="00C109EA">
        <w:t xml:space="preserve"> to Papuan Malay, five are </w:t>
      </w:r>
      <w:r w:rsidR="00B7093A">
        <w:t>“</w:t>
      </w:r>
      <w:r w:rsidRPr="00C109EA">
        <w:t>moribund</w:t>
      </w:r>
      <w:r w:rsidR="00B7093A">
        <w:t>”</w:t>
      </w:r>
      <w:r w:rsidRPr="00C109EA">
        <w:t xml:space="preserve">, and one is </w:t>
      </w:r>
      <w:r w:rsidR="00B7093A">
        <w:t>“</w:t>
      </w:r>
      <w:r w:rsidRPr="00C109EA">
        <w:t>nearly extinct</w:t>
      </w:r>
      <w:r w:rsidR="00B7093A">
        <w:t>”</w:t>
      </w:r>
      <w:r>
        <w:t xml:space="preserve"> (see </w:t>
      </w:r>
      <w:r>
        <w:fldChar w:fldCharType="begin"/>
      </w:r>
      <w:r>
        <w:instrText xml:space="preserve"> REF _Ref374442097 \h </w:instrText>
      </w:r>
      <w:r>
        <w:fldChar w:fldCharType="separate"/>
      </w:r>
      <w:r w:rsidR="00154D81" w:rsidRPr="00C109EA">
        <w:t xml:space="preserve">Table </w:t>
      </w:r>
      <w:r w:rsidR="00154D81">
        <w:rPr>
          <w:noProof/>
          <w:cs/>
        </w:rPr>
        <w:t>‎</w:t>
      </w:r>
      <w:r w:rsidR="00154D81">
        <w:rPr>
          <w:noProof/>
        </w:rPr>
        <w:t>1</w:t>
      </w:r>
      <w:r w:rsidR="00154D81">
        <w:t>.</w:t>
      </w:r>
      <w:r w:rsidR="00154D81">
        <w:rPr>
          <w:noProof/>
        </w:rPr>
        <w:t>2</w:t>
      </w:r>
      <w:r>
        <w:fldChar w:fldCharType="end"/>
      </w:r>
      <w:r>
        <w:t>)</w:t>
      </w:r>
      <w:r w:rsidRPr="00C109EA">
        <w:t>. Most of these languages have less than 650 speakers. The exception is Sobei with a population of 1,850 speakers. Sobei is also the only Austr</w:t>
      </w:r>
      <w:r>
        <w:t>onesian language</w:t>
      </w:r>
      <w:r w:rsidRPr="00C109EA">
        <w:t xml:space="preserve"> </w:t>
      </w:r>
      <w:r>
        <w:t xml:space="preserve">that </w:t>
      </w:r>
      <w:r w:rsidRPr="00C109EA">
        <w:t>has been researched to some extent. The resources on Sobei include word lists, descriptions of some of its grammatical features, anthropological studies, and one lexical resource. In another four languages limited lexical resources are available. For the remaining six languages no resources are available</w:t>
      </w:r>
      <w:r>
        <w:t>,</w:t>
      </w:r>
      <w:r w:rsidRPr="00C109EA">
        <w:t xml:space="preserve"> except for their listing in the </w:t>
      </w:r>
      <w:r w:rsidRPr="00C109EA">
        <w:rPr>
          <w:rStyle w:val="ChItalic"/>
        </w:rPr>
        <w:t>Ethnologue</w:t>
      </w:r>
      <w:r w:rsidRPr="00C109EA">
        <w:t xml:space="preserve"> </w:t>
      </w:r>
      <w:r>
        <w:rPr>
          <w:rStyle w:val="Citation"/>
        </w:rPr>
        <w:fldChar w:fldCharType="begin"/>
      </w:r>
      <w:r w:rsidR="003A5B20">
        <w:rPr>
          <w:rStyle w:val="Citation"/>
        </w:rPr>
        <w:instrText>ADDIN CITAVI.PLACEHOLDER 42f97c7b-17b6-474d-92e3-a728bc3530cc 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aXMgZXQgYWwuIDIwMTVhKTwvVGV4dD4NCiAgICA8L1RleHRVbml0Pg0KICA8L1RleHRVbml0cz4NCjwvUGxhY2Vob2xkZXI+</w:instrText>
      </w:r>
      <w:r>
        <w:rPr>
          <w:rStyle w:val="Citation"/>
        </w:rPr>
        <w:fldChar w:fldCharType="separate"/>
      </w:r>
      <w:bookmarkStart w:id="299" w:name="_CTVP00142f97c7b17b6474d92e3a728bc3530cc"/>
      <w:r w:rsidR="0092006B">
        <w:rPr>
          <w:rStyle w:val="Citation"/>
        </w:rPr>
        <w:t>(Lewis et al. 2015a)</w:t>
      </w:r>
      <w:bookmarkEnd w:id="299"/>
      <w:r>
        <w:rPr>
          <w:rStyle w:val="Citation"/>
        </w:rPr>
        <w:fldChar w:fldCharType="end"/>
      </w:r>
      <w:r w:rsidRPr="00C109EA">
        <w:t xml:space="preserve"> and </w:t>
      </w:r>
      <w:r w:rsidRPr="00C109EA">
        <w:rPr>
          <w:rStyle w:val="ChItalic"/>
        </w:rPr>
        <w:t>Glottolog</w:t>
      </w:r>
      <w:r w:rsidRPr="00C109EA">
        <w:t xml:space="preserve"> </w:t>
      </w:r>
      <w:r>
        <w:rPr>
          <w:rStyle w:val="Citation"/>
        </w:rPr>
        <w:fldChar w:fldCharType="begin"/>
      </w:r>
      <w:r w:rsidR="003A5B20">
        <w:rPr>
          <w:rStyle w:val="Citation"/>
        </w:rPr>
        <w:instrText>ADDIN CITAVI.PLACEHOLDER 2e963789-f9b2-48fb-916e-54640a2e29aa 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vcmRob2ZmIGV0IGFsLiAyMDEzKTwvVGV4dD4NCiAgICA8L1RleHRVbml0Pg0KICA8L1RleHRVbml0cz4NCjwvUGxhY2Vob2xkZXI+</w:instrText>
      </w:r>
      <w:r>
        <w:rPr>
          <w:rStyle w:val="Citation"/>
        </w:rPr>
        <w:fldChar w:fldCharType="separate"/>
      </w:r>
      <w:bookmarkStart w:id="300" w:name="_CTVP0012e963789f9b248fb916e54640a2e29aa"/>
      <w:r w:rsidR="0092006B">
        <w:rPr>
          <w:rStyle w:val="Citation"/>
        </w:rPr>
        <w:t>(Nordhoff et al. 2013)</w:t>
      </w:r>
      <w:bookmarkEnd w:id="300"/>
      <w:r>
        <w:rPr>
          <w:rStyle w:val="Citation"/>
        </w:rPr>
        <w:fldChar w:fldCharType="end"/>
      </w:r>
      <w:r w:rsidRPr="00C109EA">
        <w:t xml:space="preserve">: Fedan, Kaptiau, Liki, Masimasi, Sunum, and Yarsun. (For more details see </w:t>
      </w:r>
      <w:r>
        <w:t xml:space="preserve">Appendix </w:t>
      </w:r>
      <w:r>
        <w:fldChar w:fldCharType="begin"/>
      </w:r>
      <w:r>
        <w:instrText xml:space="preserve"> REF _Ref374441356 \n \h </w:instrText>
      </w:r>
      <w:r>
        <w:fldChar w:fldCharType="separate"/>
      </w:r>
      <w:r w:rsidR="00154D81">
        <w:rPr>
          <w:cs/>
        </w:rPr>
        <w:t>‎</w:t>
      </w:r>
      <w:r w:rsidR="00154D81">
        <w:t>D</w:t>
      </w:r>
      <w:r>
        <w:fldChar w:fldCharType="end"/>
      </w:r>
      <w:r w:rsidRPr="00C109EA">
        <w:t>.)</w:t>
      </w:r>
    </w:p>
    <w:p w14:paraId="6BACDA11" w14:textId="77777777" w:rsidR="009F0004" w:rsidRPr="00C109EA" w:rsidRDefault="009F0004" w:rsidP="009F0004">
      <w:pPr>
        <w:pStyle w:val="Caption"/>
      </w:pPr>
      <w:bookmarkStart w:id="301" w:name="_Ref374442097"/>
      <w:r w:rsidRPr="00C109EA">
        <w:t xml:space="preserve">Table </w:t>
      </w:r>
      <w:fldSimple w:instr=" STYLEREF 1 \s ">
        <w:r w:rsidR="00154D81">
          <w:rPr>
            <w:noProof/>
            <w:cs/>
          </w:rPr>
          <w:t>‎</w:t>
        </w:r>
        <w:r w:rsidR="00154D81">
          <w:rPr>
            <w:noProof/>
          </w:rPr>
          <w:t>1</w:t>
        </w:r>
      </w:fldSimple>
      <w:r>
        <w:t>.</w:t>
      </w:r>
      <w:fldSimple w:instr=" SEQ Table \* ARABIC \s 1 ">
        <w:r w:rsidR="00154D81">
          <w:rPr>
            <w:noProof/>
          </w:rPr>
          <w:t>2</w:t>
        </w:r>
      </w:fldSimple>
      <w:bookmarkEnd w:id="301"/>
      <w:r w:rsidRPr="00C109EA">
        <w:t>:</w:t>
      </w:r>
      <w:r w:rsidRPr="00C109EA">
        <w:tab/>
        <w:t>Austronesian languages in the Sarmi regency: Status and populations</w:t>
      </w:r>
    </w:p>
    <w:tbl>
      <w:tblPr>
        <w:tblW w:w="5216" w:type="dxa"/>
        <w:tblInd w:w="170" w:type="dxa"/>
        <w:tblBorders>
          <w:bottom w:val="single" w:sz="4" w:space="0" w:color="auto"/>
        </w:tblBorders>
        <w:tblLayout w:type="fixed"/>
        <w:tblLook w:val="01E0" w:firstRow="1" w:lastRow="1" w:firstColumn="1" w:lastColumn="1" w:noHBand="0" w:noVBand="0"/>
      </w:tblPr>
      <w:tblGrid>
        <w:gridCol w:w="1304"/>
        <w:gridCol w:w="964"/>
        <w:gridCol w:w="1814"/>
        <w:gridCol w:w="1134"/>
      </w:tblGrid>
      <w:tr w:rsidR="009F0004" w:rsidRPr="00AC23C4" w14:paraId="4DAD5F71" w14:textId="77777777" w:rsidTr="000020C5">
        <w:trPr>
          <w:tblHeader/>
        </w:trPr>
        <w:tc>
          <w:tcPr>
            <w:tcW w:w="2268" w:type="dxa"/>
            <w:gridSpan w:val="2"/>
            <w:tcBorders>
              <w:top w:val="single" w:sz="4" w:space="0" w:color="auto"/>
              <w:bottom w:val="single" w:sz="4" w:space="0" w:color="auto"/>
            </w:tcBorders>
            <w:shd w:val="clear" w:color="auto" w:fill="auto"/>
          </w:tcPr>
          <w:p w14:paraId="6136B29D" w14:textId="77777777" w:rsidR="009F0004" w:rsidRPr="00C109EA" w:rsidRDefault="009F0004" w:rsidP="009F0004">
            <w:pPr>
              <w:pStyle w:val="TableHd"/>
            </w:pPr>
            <w:r w:rsidRPr="00C109EA">
              <w:t>Name &amp; ISO 639-3 code</w:t>
            </w:r>
          </w:p>
        </w:tc>
        <w:tc>
          <w:tcPr>
            <w:tcW w:w="1814" w:type="dxa"/>
            <w:tcBorders>
              <w:top w:val="single" w:sz="4" w:space="0" w:color="auto"/>
              <w:bottom w:val="single" w:sz="4" w:space="0" w:color="auto"/>
            </w:tcBorders>
            <w:shd w:val="clear" w:color="auto" w:fill="auto"/>
          </w:tcPr>
          <w:p w14:paraId="0A6F155E" w14:textId="77777777" w:rsidR="009F0004" w:rsidRPr="00C109EA" w:rsidRDefault="009F0004" w:rsidP="009F0004">
            <w:pPr>
              <w:pStyle w:val="TableHd"/>
            </w:pPr>
            <w:r w:rsidRPr="00C109EA">
              <w:t>Status</w:t>
            </w:r>
          </w:p>
        </w:tc>
        <w:tc>
          <w:tcPr>
            <w:tcW w:w="1134" w:type="dxa"/>
            <w:tcBorders>
              <w:top w:val="single" w:sz="4" w:space="0" w:color="auto"/>
              <w:bottom w:val="single" w:sz="4" w:space="0" w:color="auto"/>
            </w:tcBorders>
            <w:shd w:val="clear" w:color="auto" w:fill="auto"/>
          </w:tcPr>
          <w:p w14:paraId="629372F0" w14:textId="77777777" w:rsidR="009F0004" w:rsidRPr="00C109EA" w:rsidRDefault="009F0004" w:rsidP="009F0004">
            <w:pPr>
              <w:pStyle w:val="TableHd"/>
            </w:pPr>
            <w:r w:rsidRPr="00C109EA">
              <w:t>Population</w:t>
            </w:r>
          </w:p>
        </w:tc>
      </w:tr>
      <w:tr w:rsidR="009F0004" w:rsidRPr="00C109EA" w14:paraId="55F9C317" w14:textId="77777777" w:rsidTr="000020C5">
        <w:tc>
          <w:tcPr>
            <w:tcW w:w="1304" w:type="dxa"/>
            <w:tcBorders>
              <w:top w:val="single" w:sz="4" w:space="0" w:color="auto"/>
            </w:tcBorders>
            <w:shd w:val="clear" w:color="auto" w:fill="auto"/>
          </w:tcPr>
          <w:p w14:paraId="0F334E5E" w14:textId="77777777" w:rsidR="009F0004" w:rsidRPr="00C109EA" w:rsidRDefault="009F0004" w:rsidP="009F0004">
            <w:pPr>
              <w:pStyle w:val="TableCell2-0Break"/>
            </w:pPr>
            <w:r w:rsidRPr="00C109EA">
              <w:t>Anus</w:t>
            </w:r>
          </w:p>
        </w:tc>
        <w:tc>
          <w:tcPr>
            <w:tcW w:w="964" w:type="dxa"/>
            <w:tcBorders>
              <w:top w:val="single" w:sz="4" w:space="0" w:color="auto"/>
            </w:tcBorders>
            <w:shd w:val="clear" w:color="auto" w:fill="auto"/>
          </w:tcPr>
          <w:p w14:paraId="3E52173C" w14:textId="77777777" w:rsidR="009F0004" w:rsidRPr="00C109EA" w:rsidRDefault="009F0004" w:rsidP="009F0004">
            <w:pPr>
              <w:pStyle w:val="TableCell2-0Break"/>
            </w:pPr>
            <w:r w:rsidRPr="00C109EA">
              <w:t>[auq]</w:t>
            </w:r>
          </w:p>
        </w:tc>
        <w:tc>
          <w:tcPr>
            <w:tcW w:w="1814" w:type="dxa"/>
            <w:tcBorders>
              <w:top w:val="single" w:sz="4" w:space="0" w:color="auto"/>
            </w:tcBorders>
            <w:shd w:val="clear" w:color="auto" w:fill="auto"/>
          </w:tcPr>
          <w:p w14:paraId="6E521D47" w14:textId="77777777" w:rsidR="009F0004" w:rsidRPr="00C109EA" w:rsidRDefault="009F0004" w:rsidP="009F0004">
            <w:pPr>
              <w:pStyle w:val="TableCell2-0Break"/>
            </w:pPr>
            <w:r w:rsidRPr="00C109EA">
              <w:t>7 (Shifting)</w:t>
            </w:r>
          </w:p>
        </w:tc>
        <w:tc>
          <w:tcPr>
            <w:tcW w:w="1134" w:type="dxa"/>
            <w:tcBorders>
              <w:top w:val="single" w:sz="4" w:space="0" w:color="auto"/>
            </w:tcBorders>
            <w:shd w:val="clear" w:color="auto" w:fill="auto"/>
          </w:tcPr>
          <w:p w14:paraId="5F3A2DBE" w14:textId="77777777" w:rsidR="009F0004" w:rsidRPr="00C109EA" w:rsidRDefault="009F0004" w:rsidP="009F0004">
            <w:pPr>
              <w:pStyle w:val="TableCell2-0Break"/>
              <w:ind w:right="113"/>
              <w:jc w:val="right"/>
            </w:pPr>
            <w:r w:rsidRPr="00C109EA">
              <w:t>320</w:t>
            </w:r>
          </w:p>
        </w:tc>
      </w:tr>
      <w:tr w:rsidR="009F0004" w:rsidRPr="00C109EA" w14:paraId="68C16199" w14:textId="77777777" w:rsidTr="000020C5">
        <w:tc>
          <w:tcPr>
            <w:tcW w:w="1304" w:type="dxa"/>
            <w:shd w:val="clear" w:color="auto" w:fill="auto"/>
          </w:tcPr>
          <w:p w14:paraId="69BE26DD" w14:textId="77777777" w:rsidR="009F0004" w:rsidRPr="00C109EA" w:rsidRDefault="009F0004" w:rsidP="009F0004">
            <w:r w:rsidRPr="00C109EA">
              <w:t>Bonggo</w:t>
            </w:r>
          </w:p>
        </w:tc>
        <w:tc>
          <w:tcPr>
            <w:tcW w:w="964" w:type="dxa"/>
            <w:shd w:val="clear" w:color="auto" w:fill="auto"/>
          </w:tcPr>
          <w:p w14:paraId="3EE5E080" w14:textId="77777777" w:rsidR="009F0004" w:rsidRPr="00C109EA" w:rsidRDefault="009F0004" w:rsidP="009F0004">
            <w:r w:rsidRPr="00C109EA">
              <w:t>[bpg]</w:t>
            </w:r>
          </w:p>
        </w:tc>
        <w:tc>
          <w:tcPr>
            <w:tcW w:w="1814" w:type="dxa"/>
            <w:shd w:val="clear" w:color="auto" w:fill="auto"/>
          </w:tcPr>
          <w:p w14:paraId="13E25DC7" w14:textId="77777777" w:rsidR="009F0004" w:rsidRPr="00C109EA" w:rsidRDefault="009F0004" w:rsidP="009F0004">
            <w:r w:rsidRPr="00C109EA">
              <w:t>8a (Moribund)</w:t>
            </w:r>
          </w:p>
        </w:tc>
        <w:tc>
          <w:tcPr>
            <w:tcW w:w="1134" w:type="dxa"/>
            <w:shd w:val="clear" w:color="auto" w:fill="auto"/>
          </w:tcPr>
          <w:p w14:paraId="6E345582" w14:textId="77777777" w:rsidR="009F0004" w:rsidRPr="00C109EA" w:rsidRDefault="009F0004" w:rsidP="009F0004">
            <w:pPr>
              <w:ind w:right="113"/>
              <w:jc w:val="right"/>
            </w:pPr>
            <w:r w:rsidRPr="00C109EA">
              <w:t>320</w:t>
            </w:r>
          </w:p>
        </w:tc>
      </w:tr>
      <w:tr w:rsidR="009F0004" w:rsidRPr="00C109EA" w14:paraId="1C935763" w14:textId="77777777" w:rsidTr="000020C5">
        <w:tc>
          <w:tcPr>
            <w:tcW w:w="1304" w:type="dxa"/>
            <w:shd w:val="clear" w:color="auto" w:fill="auto"/>
          </w:tcPr>
          <w:p w14:paraId="5DCA10B5" w14:textId="77777777" w:rsidR="009F0004" w:rsidRPr="00C109EA" w:rsidRDefault="009F0004" w:rsidP="009F0004">
            <w:r w:rsidRPr="00C109EA">
              <w:t>Fedan</w:t>
            </w:r>
          </w:p>
        </w:tc>
        <w:tc>
          <w:tcPr>
            <w:tcW w:w="964" w:type="dxa"/>
            <w:shd w:val="clear" w:color="auto" w:fill="auto"/>
          </w:tcPr>
          <w:p w14:paraId="2BEFDFB3" w14:textId="77777777" w:rsidR="009F0004" w:rsidRPr="00C109EA" w:rsidRDefault="009F0004" w:rsidP="009F0004">
            <w:r w:rsidRPr="00C109EA">
              <w:t>[pdn]</w:t>
            </w:r>
          </w:p>
        </w:tc>
        <w:tc>
          <w:tcPr>
            <w:tcW w:w="1814" w:type="dxa"/>
            <w:shd w:val="clear" w:color="auto" w:fill="auto"/>
          </w:tcPr>
          <w:p w14:paraId="2C6597BE" w14:textId="77777777" w:rsidR="009F0004" w:rsidRPr="00C109EA" w:rsidRDefault="009F0004" w:rsidP="009F0004">
            <w:r w:rsidRPr="00C109EA">
              <w:t>8a (Moribund)</w:t>
            </w:r>
          </w:p>
        </w:tc>
        <w:tc>
          <w:tcPr>
            <w:tcW w:w="1134" w:type="dxa"/>
            <w:shd w:val="clear" w:color="auto" w:fill="auto"/>
          </w:tcPr>
          <w:p w14:paraId="507B12F6" w14:textId="77777777" w:rsidR="009F0004" w:rsidRPr="00C109EA" w:rsidRDefault="009F0004" w:rsidP="009F0004">
            <w:pPr>
              <w:ind w:right="113"/>
              <w:jc w:val="right"/>
            </w:pPr>
            <w:r w:rsidRPr="00C109EA">
              <w:t>280</w:t>
            </w:r>
          </w:p>
        </w:tc>
      </w:tr>
      <w:tr w:rsidR="009F0004" w:rsidRPr="00C109EA" w14:paraId="72D59B73" w14:textId="77777777" w:rsidTr="000020C5">
        <w:tc>
          <w:tcPr>
            <w:tcW w:w="1304" w:type="dxa"/>
            <w:shd w:val="clear" w:color="auto" w:fill="auto"/>
          </w:tcPr>
          <w:p w14:paraId="5B8C39A5" w14:textId="77777777" w:rsidR="009F0004" w:rsidRPr="00C109EA" w:rsidRDefault="009F0004" w:rsidP="009F0004">
            <w:r w:rsidRPr="00C109EA">
              <w:t>Kaptiau</w:t>
            </w:r>
          </w:p>
        </w:tc>
        <w:tc>
          <w:tcPr>
            <w:tcW w:w="964" w:type="dxa"/>
            <w:shd w:val="clear" w:color="auto" w:fill="auto"/>
          </w:tcPr>
          <w:p w14:paraId="2D8C5020" w14:textId="77777777" w:rsidR="009F0004" w:rsidRPr="00C109EA" w:rsidRDefault="009F0004" w:rsidP="009F0004">
            <w:r w:rsidRPr="00C109EA">
              <w:t>[kbi]</w:t>
            </w:r>
          </w:p>
        </w:tc>
        <w:tc>
          <w:tcPr>
            <w:tcW w:w="1814" w:type="dxa"/>
            <w:shd w:val="clear" w:color="auto" w:fill="auto"/>
          </w:tcPr>
          <w:p w14:paraId="7AEAA5A7" w14:textId="77777777" w:rsidR="009F0004" w:rsidRPr="00C109EA" w:rsidRDefault="009F0004" w:rsidP="009F0004">
            <w:r w:rsidRPr="00C109EA">
              <w:t>7 (Shifting)</w:t>
            </w:r>
          </w:p>
        </w:tc>
        <w:tc>
          <w:tcPr>
            <w:tcW w:w="1134" w:type="dxa"/>
            <w:shd w:val="clear" w:color="auto" w:fill="auto"/>
          </w:tcPr>
          <w:p w14:paraId="16E1E331" w14:textId="77777777" w:rsidR="009F0004" w:rsidRPr="00C109EA" w:rsidRDefault="009F0004" w:rsidP="009F0004">
            <w:pPr>
              <w:ind w:right="113"/>
              <w:jc w:val="right"/>
            </w:pPr>
            <w:r w:rsidRPr="00C109EA">
              <w:t>230</w:t>
            </w:r>
          </w:p>
        </w:tc>
      </w:tr>
      <w:tr w:rsidR="009F0004" w:rsidRPr="00C109EA" w14:paraId="18C9E586" w14:textId="77777777" w:rsidTr="000020C5">
        <w:tc>
          <w:tcPr>
            <w:tcW w:w="1304" w:type="dxa"/>
            <w:shd w:val="clear" w:color="auto" w:fill="auto"/>
          </w:tcPr>
          <w:p w14:paraId="07B98404" w14:textId="77777777" w:rsidR="009F0004" w:rsidRPr="00C109EA" w:rsidRDefault="009F0004" w:rsidP="009F0004">
            <w:r w:rsidRPr="00C109EA">
              <w:t>Liki</w:t>
            </w:r>
          </w:p>
        </w:tc>
        <w:tc>
          <w:tcPr>
            <w:tcW w:w="964" w:type="dxa"/>
            <w:shd w:val="clear" w:color="auto" w:fill="auto"/>
          </w:tcPr>
          <w:p w14:paraId="730A3D08" w14:textId="77777777" w:rsidR="009F0004" w:rsidRPr="00C109EA" w:rsidRDefault="009F0004" w:rsidP="009F0004">
            <w:r w:rsidRPr="00C109EA">
              <w:t>[lio]</w:t>
            </w:r>
          </w:p>
        </w:tc>
        <w:tc>
          <w:tcPr>
            <w:tcW w:w="1814" w:type="dxa"/>
            <w:shd w:val="clear" w:color="auto" w:fill="auto"/>
          </w:tcPr>
          <w:p w14:paraId="6AD442DB" w14:textId="77777777" w:rsidR="009F0004" w:rsidRPr="00C109EA" w:rsidRDefault="009F0004" w:rsidP="009F0004">
            <w:r w:rsidRPr="00C109EA">
              <w:t>8a (Moribund)</w:t>
            </w:r>
          </w:p>
        </w:tc>
        <w:tc>
          <w:tcPr>
            <w:tcW w:w="1134" w:type="dxa"/>
            <w:shd w:val="clear" w:color="auto" w:fill="auto"/>
          </w:tcPr>
          <w:p w14:paraId="6C15BB93" w14:textId="77777777" w:rsidR="009F0004" w:rsidRPr="00C109EA" w:rsidRDefault="009F0004" w:rsidP="009F0004">
            <w:pPr>
              <w:ind w:right="113"/>
              <w:jc w:val="right"/>
            </w:pPr>
            <w:r w:rsidRPr="00C109EA">
              <w:t>11</w:t>
            </w:r>
          </w:p>
        </w:tc>
      </w:tr>
      <w:tr w:rsidR="009F0004" w:rsidRPr="00C109EA" w14:paraId="25565734" w14:textId="77777777" w:rsidTr="000020C5">
        <w:tc>
          <w:tcPr>
            <w:tcW w:w="1304" w:type="dxa"/>
            <w:shd w:val="clear" w:color="auto" w:fill="auto"/>
          </w:tcPr>
          <w:p w14:paraId="1477078B" w14:textId="77777777" w:rsidR="009F0004" w:rsidRPr="00C109EA" w:rsidRDefault="009F0004" w:rsidP="009F0004">
            <w:r w:rsidRPr="00C109EA">
              <w:t>Masimasi</w:t>
            </w:r>
          </w:p>
        </w:tc>
        <w:tc>
          <w:tcPr>
            <w:tcW w:w="964" w:type="dxa"/>
            <w:shd w:val="clear" w:color="auto" w:fill="auto"/>
          </w:tcPr>
          <w:p w14:paraId="35692C60" w14:textId="77777777" w:rsidR="009F0004" w:rsidRPr="00C109EA" w:rsidRDefault="009F0004" w:rsidP="009F0004">
            <w:r w:rsidRPr="00C109EA">
              <w:t>[ism]</w:t>
            </w:r>
          </w:p>
        </w:tc>
        <w:tc>
          <w:tcPr>
            <w:tcW w:w="1814" w:type="dxa"/>
            <w:shd w:val="clear" w:color="auto" w:fill="auto"/>
          </w:tcPr>
          <w:p w14:paraId="1ED8204A" w14:textId="77777777" w:rsidR="009F0004" w:rsidRPr="00C109EA" w:rsidRDefault="009F0004" w:rsidP="009F0004">
            <w:r w:rsidRPr="00C109EA">
              <w:t>8b (nearly extinct)</w:t>
            </w:r>
          </w:p>
        </w:tc>
        <w:tc>
          <w:tcPr>
            <w:tcW w:w="1134" w:type="dxa"/>
            <w:shd w:val="clear" w:color="auto" w:fill="auto"/>
          </w:tcPr>
          <w:p w14:paraId="645B8050" w14:textId="77777777" w:rsidR="009F0004" w:rsidRPr="00C109EA" w:rsidRDefault="009F0004" w:rsidP="009F0004">
            <w:pPr>
              <w:ind w:right="113"/>
              <w:jc w:val="right"/>
            </w:pPr>
            <w:r w:rsidRPr="00C109EA">
              <w:t>10</w:t>
            </w:r>
          </w:p>
        </w:tc>
      </w:tr>
      <w:tr w:rsidR="009F0004" w:rsidRPr="00C109EA" w14:paraId="1E006240" w14:textId="77777777" w:rsidTr="000020C5">
        <w:tc>
          <w:tcPr>
            <w:tcW w:w="1304" w:type="dxa"/>
            <w:shd w:val="clear" w:color="auto" w:fill="auto"/>
          </w:tcPr>
          <w:p w14:paraId="7C5C2D12" w14:textId="77777777" w:rsidR="009F0004" w:rsidRPr="00C109EA" w:rsidRDefault="009F0004" w:rsidP="009F0004">
            <w:r w:rsidRPr="00C109EA">
              <w:t>Mo</w:t>
            </w:r>
          </w:p>
        </w:tc>
        <w:tc>
          <w:tcPr>
            <w:tcW w:w="964" w:type="dxa"/>
            <w:shd w:val="clear" w:color="auto" w:fill="auto"/>
          </w:tcPr>
          <w:p w14:paraId="7739FACE" w14:textId="77777777" w:rsidR="009F0004" w:rsidRPr="00C109EA" w:rsidRDefault="009F0004" w:rsidP="009F0004">
            <w:r w:rsidRPr="00C109EA">
              <w:t>[wkd]</w:t>
            </w:r>
          </w:p>
        </w:tc>
        <w:tc>
          <w:tcPr>
            <w:tcW w:w="1814" w:type="dxa"/>
            <w:shd w:val="clear" w:color="auto" w:fill="auto"/>
          </w:tcPr>
          <w:p w14:paraId="0657A700" w14:textId="77777777" w:rsidR="009F0004" w:rsidRPr="00C109EA" w:rsidRDefault="009F0004" w:rsidP="009F0004">
            <w:r w:rsidRPr="00C109EA">
              <w:t>7 (Shifting)</w:t>
            </w:r>
          </w:p>
        </w:tc>
        <w:tc>
          <w:tcPr>
            <w:tcW w:w="1134" w:type="dxa"/>
            <w:shd w:val="clear" w:color="auto" w:fill="auto"/>
          </w:tcPr>
          <w:p w14:paraId="6BAE6FB5" w14:textId="77777777" w:rsidR="009F0004" w:rsidRPr="00C109EA" w:rsidRDefault="009F0004" w:rsidP="009F0004">
            <w:pPr>
              <w:ind w:right="113"/>
              <w:jc w:val="right"/>
            </w:pPr>
            <w:r w:rsidRPr="00C109EA">
              <w:t>550</w:t>
            </w:r>
          </w:p>
        </w:tc>
      </w:tr>
      <w:tr w:rsidR="009F0004" w:rsidRPr="00C109EA" w14:paraId="3EA405AF" w14:textId="77777777" w:rsidTr="000020C5">
        <w:tc>
          <w:tcPr>
            <w:tcW w:w="1304" w:type="dxa"/>
            <w:shd w:val="clear" w:color="auto" w:fill="auto"/>
          </w:tcPr>
          <w:p w14:paraId="0FC5EF85" w14:textId="77777777" w:rsidR="009F0004" w:rsidRPr="00C109EA" w:rsidRDefault="009F0004" w:rsidP="009F0004">
            <w:r w:rsidRPr="00C109EA">
              <w:t>Sobei</w:t>
            </w:r>
          </w:p>
        </w:tc>
        <w:tc>
          <w:tcPr>
            <w:tcW w:w="964" w:type="dxa"/>
            <w:shd w:val="clear" w:color="auto" w:fill="auto"/>
          </w:tcPr>
          <w:p w14:paraId="3782729F" w14:textId="77777777" w:rsidR="009F0004" w:rsidRPr="00C109EA" w:rsidRDefault="009F0004" w:rsidP="009F0004">
            <w:r w:rsidRPr="00C109EA">
              <w:t>[sob]</w:t>
            </w:r>
          </w:p>
        </w:tc>
        <w:tc>
          <w:tcPr>
            <w:tcW w:w="1814" w:type="dxa"/>
            <w:shd w:val="clear" w:color="auto" w:fill="auto"/>
          </w:tcPr>
          <w:p w14:paraId="2274052C" w14:textId="77777777" w:rsidR="009F0004" w:rsidRPr="00C109EA" w:rsidRDefault="009F0004" w:rsidP="009F0004">
            <w:r w:rsidRPr="00C109EA">
              <w:t>7 (Shifting)</w:t>
            </w:r>
          </w:p>
        </w:tc>
        <w:tc>
          <w:tcPr>
            <w:tcW w:w="1134" w:type="dxa"/>
            <w:shd w:val="clear" w:color="auto" w:fill="auto"/>
          </w:tcPr>
          <w:p w14:paraId="57F7206E" w14:textId="77777777" w:rsidR="009F0004" w:rsidRPr="00C109EA" w:rsidRDefault="009F0004" w:rsidP="009F0004">
            <w:pPr>
              <w:ind w:right="113"/>
              <w:jc w:val="right"/>
            </w:pPr>
            <w:r w:rsidRPr="00C109EA">
              <w:t>1,850</w:t>
            </w:r>
          </w:p>
        </w:tc>
      </w:tr>
      <w:tr w:rsidR="009F0004" w:rsidRPr="00C109EA" w14:paraId="56AE77F4" w14:textId="77777777" w:rsidTr="000020C5">
        <w:tc>
          <w:tcPr>
            <w:tcW w:w="1304" w:type="dxa"/>
            <w:shd w:val="clear" w:color="auto" w:fill="auto"/>
          </w:tcPr>
          <w:p w14:paraId="357AEFBA" w14:textId="77777777" w:rsidR="009F0004" w:rsidRPr="00C109EA" w:rsidRDefault="009F0004" w:rsidP="009F0004">
            <w:r w:rsidRPr="00C109EA">
              <w:t>Sunum</w:t>
            </w:r>
          </w:p>
        </w:tc>
        <w:tc>
          <w:tcPr>
            <w:tcW w:w="964" w:type="dxa"/>
            <w:shd w:val="clear" w:color="auto" w:fill="auto"/>
          </w:tcPr>
          <w:p w14:paraId="484B94A7" w14:textId="77777777" w:rsidR="009F0004" w:rsidRPr="00C109EA" w:rsidRDefault="009F0004" w:rsidP="009F0004">
            <w:r w:rsidRPr="00C109EA">
              <w:t>[ynm]</w:t>
            </w:r>
          </w:p>
        </w:tc>
        <w:tc>
          <w:tcPr>
            <w:tcW w:w="1814" w:type="dxa"/>
            <w:shd w:val="clear" w:color="auto" w:fill="auto"/>
          </w:tcPr>
          <w:p w14:paraId="16929B98" w14:textId="77777777" w:rsidR="009F0004" w:rsidRPr="00C109EA" w:rsidRDefault="009F0004" w:rsidP="009F0004">
            <w:r w:rsidRPr="00C109EA">
              <w:t>6b (Threatened)</w:t>
            </w:r>
          </w:p>
        </w:tc>
        <w:tc>
          <w:tcPr>
            <w:tcW w:w="1134" w:type="dxa"/>
            <w:shd w:val="clear" w:color="auto" w:fill="auto"/>
          </w:tcPr>
          <w:p w14:paraId="1167D04B" w14:textId="77777777" w:rsidR="009F0004" w:rsidRPr="00C109EA" w:rsidRDefault="009F0004" w:rsidP="009F0004">
            <w:pPr>
              <w:ind w:right="113"/>
              <w:jc w:val="right"/>
            </w:pPr>
            <w:r w:rsidRPr="00C109EA">
              <w:t>560</w:t>
            </w:r>
          </w:p>
        </w:tc>
      </w:tr>
      <w:tr w:rsidR="009F0004" w:rsidRPr="00C109EA" w14:paraId="23754818" w14:textId="77777777" w:rsidTr="000020C5">
        <w:tc>
          <w:tcPr>
            <w:tcW w:w="1304" w:type="dxa"/>
            <w:shd w:val="clear" w:color="auto" w:fill="auto"/>
          </w:tcPr>
          <w:p w14:paraId="7E3CBA02" w14:textId="77777777" w:rsidR="009F0004" w:rsidRPr="00C109EA" w:rsidRDefault="009F0004" w:rsidP="009F0004">
            <w:r w:rsidRPr="00C109EA">
              <w:t>Tarpia</w:t>
            </w:r>
          </w:p>
        </w:tc>
        <w:tc>
          <w:tcPr>
            <w:tcW w:w="964" w:type="dxa"/>
            <w:shd w:val="clear" w:color="auto" w:fill="auto"/>
          </w:tcPr>
          <w:p w14:paraId="7AB8CDEB" w14:textId="77777777" w:rsidR="009F0004" w:rsidRPr="00C109EA" w:rsidRDefault="009F0004" w:rsidP="009F0004">
            <w:r w:rsidRPr="00C109EA">
              <w:t>[tpf]</w:t>
            </w:r>
          </w:p>
        </w:tc>
        <w:tc>
          <w:tcPr>
            <w:tcW w:w="1814" w:type="dxa"/>
            <w:shd w:val="clear" w:color="auto" w:fill="auto"/>
          </w:tcPr>
          <w:p w14:paraId="1EC09F7E" w14:textId="77777777" w:rsidR="009F0004" w:rsidRPr="00C109EA" w:rsidRDefault="009F0004" w:rsidP="009F0004">
            <w:r w:rsidRPr="00C109EA">
              <w:t>8a (Moribund)</w:t>
            </w:r>
          </w:p>
        </w:tc>
        <w:tc>
          <w:tcPr>
            <w:tcW w:w="1134" w:type="dxa"/>
            <w:shd w:val="clear" w:color="auto" w:fill="auto"/>
          </w:tcPr>
          <w:p w14:paraId="5EB366A2" w14:textId="77777777" w:rsidR="009F0004" w:rsidRPr="00C109EA" w:rsidRDefault="009F0004" w:rsidP="009F0004">
            <w:pPr>
              <w:ind w:right="113"/>
              <w:jc w:val="right"/>
            </w:pPr>
            <w:r w:rsidRPr="00C109EA">
              <w:t>630</w:t>
            </w:r>
          </w:p>
        </w:tc>
      </w:tr>
      <w:tr w:rsidR="009F0004" w:rsidRPr="00C109EA" w14:paraId="4BDADB27" w14:textId="77777777" w:rsidTr="000020C5">
        <w:tc>
          <w:tcPr>
            <w:tcW w:w="1304" w:type="dxa"/>
            <w:shd w:val="clear" w:color="auto" w:fill="auto"/>
          </w:tcPr>
          <w:p w14:paraId="655B8221" w14:textId="77777777" w:rsidR="009F0004" w:rsidRPr="00C109EA" w:rsidRDefault="009F0004" w:rsidP="009F0004">
            <w:pPr>
              <w:pStyle w:val="TableCell0-2Break"/>
            </w:pPr>
            <w:r w:rsidRPr="00C109EA">
              <w:t>Yarsun</w:t>
            </w:r>
          </w:p>
        </w:tc>
        <w:tc>
          <w:tcPr>
            <w:tcW w:w="964" w:type="dxa"/>
            <w:shd w:val="clear" w:color="auto" w:fill="auto"/>
          </w:tcPr>
          <w:p w14:paraId="029C1BC9" w14:textId="77777777" w:rsidR="009F0004" w:rsidRPr="00C109EA" w:rsidRDefault="009F0004" w:rsidP="009F0004">
            <w:pPr>
              <w:pStyle w:val="TableCell0-2Break"/>
            </w:pPr>
            <w:r w:rsidRPr="00C109EA">
              <w:t>[yrs]</w:t>
            </w:r>
          </w:p>
        </w:tc>
        <w:tc>
          <w:tcPr>
            <w:tcW w:w="1814" w:type="dxa"/>
            <w:shd w:val="clear" w:color="auto" w:fill="auto"/>
          </w:tcPr>
          <w:p w14:paraId="39E2A1CC" w14:textId="77777777" w:rsidR="009F0004" w:rsidRPr="00C109EA" w:rsidRDefault="009F0004" w:rsidP="009F0004">
            <w:pPr>
              <w:pStyle w:val="TableCell0-2Break"/>
            </w:pPr>
            <w:r w:rsidRPr="00C109EA">
              <w:t>8a (Moribund)</w:t>
            </w:r>
          </w:p>
        </w:tc>
        <w:tc>
          <w:tcPr>
            <w:tcW w:w="1134" w:type="dxa"/>
            <w:shd w:val="clear" w:color="auto" w:fill="auto"/>
          </w:tcPr>
          <w:p w14:paraId="4665D64B" w14:textId="77777777" w:rsidR="009F0004" w:rsidRPr="00C109EA" w:rsidRDefault="009F0004" w:rsidP="009F0004">
            <w:pPr>
              <w:pStyle w:val="TableCell0-2Break"/>
              <w:ind w:right="113"/>
              <w:jc w:val="right"/>
            </w:pPr>
            <w:r w:rsidRPr="00C109EA">
              <w:t>200</w:t>
            </w:r>
          </w:p>
        </w:tc>
      </w:tr>
    </w:tbl>
    <w:p w14:paraId="26165431" w14:textId="77777777" w:rsidR="009F0004" w:rsidRPr="00C109EA" w:rsidRDefault="009F0004" w:rsidP="009F0004">
      <w:pPr>
        <w:pStyle w:val="Body0010after"/>
      </w:pPr>
    </w:p>
    <w:p w14:paraId="318D0E1F" w14:textId="77777777" w:rsidR="009F0004" w:rsidRPr="006C65BE" w:rsidRDefault="009F0004" w:rsidP="009F0004">
      <w:pPr>
        <w:pStyle w:val="Heading2"/>
      </w:pPr>
      <w:bookmarkStart w:id="302" w:name="_Ref370323844"/>
      <w:bookmarkStart w:id="303" w:name="_Toc440455489"/>
      <w:r w:rsidRPr="006C65BE">
        <w:t>Sociolinguistic profile</w:t>
      </w:r>
      <w:bookmarkEnd w:id="302"/>
      <w:bookmarkEnd w:id="303"/>
    </w:p>
    <w:p w14:paraId="0B638811" w14:textId="77777777" w:rsidR="009F0004" w:rsidRPr="006C65BE" w:rsidRDefault="009F0004" w:rsidP="009F0004">
      <w:pPr>
        <w:pStyle w:val="Body0005after"/>
      </w:pPr>
      <w:r w:rsidRPr="006C65BE">
        <w:t>This section discusses the sociolinguistic profile of Papuan Malay. In summary, this profile presents itself as follows:</w:t>
      </w:r>
    </w:p>
    <w:p w14:paraId="0467AEA0" w14:textId="5EC81C53" w:rsidR="009F0004" w:rsidRDefault="009F0004" w:rsidP="009F0004">
      <w:pPr>
        <w:pStyle w:val="I0Indented"/>
        <w:numPr>
          <w:ilvl w:val="0"/>
          <w:numId w:val="50"/>
        </w:numPr>
      </w:pPr>
      <w:r w:rsidRPr="006C65BE">
        <w:t>Strong and increasing language vitality</w:t>
      </w:r>
      <w:r w:rsidR="00D248F7">
        <w:t xml:space="preserve"> of Papuan Malay</w:t>
      </w:r>
      <w:r w:rsidRPr="006C65BE">
        <w:t>;</w:t>
      </w:r>
    </w:p>
    <w:p w14:paraId="18A2D751" w14:textId="77777777" w:rsidR="009F0004" w:rsidRPr="006C65BE" w:rsidRDefault="009F0004" w:rsidP="009F0004">
      <w:pPr>
        <w:pStyle w:val="I0Indented"/>
        <w:numPr>
          <w:ilvl w:val="0"/>
          <w:numId w:val="50"/>
        </w:numPr>
      </w:pPr>
      <w:r w:rsidRPr="006C65BE">
        <w:t>Substantial language contact between Papuan Malay and Indonesian</w:t>
      </w:r>
      <w:r>
        <w:t>;</w:t>
      </w:r>
    </w:p>
    <w:p w14:paraId="3A2AF1D4" w14:textId="3983AD9A" w:rsidR="009F0004" w:rsidRPr="006C65BE" w:rsidRDefault="009F0004" w:rsidP="009F0004">
      <w:pPr>
        <w:pStyle w:val="I0Indented"/>
        <w:numPr>
          <w:ilvl w:val="0"/>
          <w:numId w:val="50"/>
        </w:numPr>
      </w:pPr>
      <w:r w:rsidRPr="006C65BE">
        <w:t xml:space="preserve">Functional distribution of Papuan Malay as the </w:t>
      </w:r>
      <w:r w:rsidRPr="0099608C">
        <w:rPr>
          <w:rStyle w:val="ChSmallCaps"/>
        </w:rPr>
        <w:t>low</w:t>
      </w:r>
      <w:r w:rsidRPr="006C65BE">
        <w:t xml:space="preserve"> variety, and Indonesian as the </w:t>
      </w:r>
      <w:r w:rsidRPr="0099608C">
        <w:rPr>
          <w:rStyle w:val="ChSmallCaps"/>
        </w:rPr>
        <w:t>high</w:t>
      </w:r>
      <w:r w:rsidRPr="006C65BE">
        <w:t xml:space="preserve"> variety, in terms of </w:t>
      </w:r>
      <w:r>
        <w:rPr>
          <w:rStyle w:val="Citation"/>
        </w:rPr>
        <w:fldChar w:fldCharType="begin"/>
      </w:r>
      <w:r>
        <w:rPr>
          <w:rStyle w:val="Citation"/>
        </w:rPr>
        <w:instrText>ADDIN CITAVI.PLACEHOLDER 14a59623-e0e2-490f-b6fe-b430474f33e6 PFBsYWNlaG9sZGVyPg0KICA8QWRkSW5WZXJzaW9uPjUuMi4wLjg8L0FkZEluVmVyc2lvbj4NCiAgPElkPjE0YTU5NjIzLWUwZTItNDkwZi1iNmZlLWI0MzA0NzRmMzNlNjwvSWQ+DQogIDxFbnRyaWVzPg0KICAgIDxFbnRyeT4NCiAgICAgIDxJZD44Njc5OTY2Mi01NmUxLTQwZGMtOTYxYS1kOGIzMTE0ZjYzNTc8L0lkPg0KICAgICAgPE5vUGFyPnRydWU8L05vUGFyPg0KICAgICAgPFBlcnNvbk9ubHk+dHJ1ZTwvUGVyc29uT25seT4NCiAgICAgIDxSZWZlcmVuY2VJZD5mMWEyNzEwMi02YTYxLTQ5YmQtOWFlZS0yZjVjZGQ4NDE1ZWY8L1JlZmVyZW5jZUlk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ZXJndXNvbjwvVGV4dD4NCiAgICA8L1RleHRVbml0Pg0KICA8L1RleHRVbml0cz4NCjwvUGxhY2Vob2xkZXI+</w:instrText>
      </w:r>
      <w:r>
        <w:rPr>
          <w:rStyle w:val="Citation"/>
        </w:rPr>
        <w:fldChar w:fldCharType="separate"/>
      </w:r>
      <w:bookmarkStart w:id="304" w:name="_CTVP00114a59623e0e2490fb6feb430474f33e6"/>
      <w:r w:rsidR="0092006B">
        <w:rPr>
          <w:rStyle w:val="Citation"/>
        </w:rPr>
        <w:t>Ferguson</w:t>
      </w:r>
      <w:bookmarkEnd w:id="304"/>
      <w:r>
        <w:rPr>
          <w:rStyle w:val="Citation"/>
        </w:rPr>
        <w:fldChar w:fldCharType="end"/>
      </w:r>
      <w:r w:rsidR="00FB237B" w:rsidRPr="00FB237B">
        <w:rPr>
          <w:rStyle w:val="Citation"/>
        </w:rPr>
        <w:t>’s</w:t>
      </w:r>
      <w:r w:rsidRPr="00513C8C">
        <w:rPr>
          <w:rStyle w:val="Citation"/>
        </w:rPr>
        <w:t xml:space="preserve"> </w:t>
      </w:r>
      <w:r>
        <w:rPr>
          <w:rStyle w:val="Citation"/>
        </w:rPr>
        <w:fldChar w:fldCharType="begin"/>
      </w:r>
      <w:r>
        <w:rPr>
          <w:rStyle w:val="Citation"/>
        </w:rPr>
        <w:instrText>ADDIN CITAVI.PLACEHOLDER a4eb4442-35f3-4208-8ba9-91cf23787037 PFBsYWNlaG9sZGVyPg0KICA8QWRkSW5WZXJzaW9uPjUuMi4wLjg8L0FkZEluVmVyc2lvbj4NCiAgPElkPmE0ZWI0NDQyLTM1ZjMtNDIwOC04YmE5LTkxY2YyMzc4NzAzNzwvSWQ+DQogIDxFbnRyaWVzPg0KICAgIDxFbnRyeT4NCiAgICAgIDxJZD5iNTNkYTg0Yi0zZDhhLTRjYTctYWQxMC1kOWNiYzFlYjY1ZWY8L0lkPg0KICAgICAgPFJlZmVyZW5jZUlkPmYxYTI3MTAyLTZhNjEtNDliZC05YWVlLTJmNWNkZDg0MTVlZ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3Mik8L1RleHQ+DQogICAgPC9UZXh0VW5pdD4NCiAgPC9UZXh0VW5pdHM+DQo8L1BsYWNlaG9sZGVyPg==</w:instrText>
      </w:r>
      <w:r>
        <w:rPr>
          <w:rStyle w:val="Citation"/>
        </w:rPr>
        <w:fldChar w:fldCharType="separate"/>
      </w:r>
      <w:bookmarkStart w:id="305" w:name="_CTVP001a4eb444235f342088ba991cf23787037"/>
      <w:r w:rsidR="0092006B">
        <w:rPr>
          <w:rStyle w:val="Citation"/>
        </w:rPr>
        <w:t>(1972)</w:t>
      </w:r>
      <w:bookmarkEnd w:id="305"/>
      <w:r>
        <w:rPr>
          <w:rStyle w:val="Citation"/>
        </w:rPr>
        <w:fldChar w:fldCharType="end"/>
      </w:r>
      <w:r w:rsidRPr="006C65BE">
        <w:t xml:space="preserve"> notion of diglossia;</w:t>
      </w:r>
    </w:p>
    <w:p w14:paraId="1C8C1CB9" w14:textId="3B7E47EA" w:rsidR="009F0004" w:rsidRPr="006C65BE" w:rsidRDefault="001E333A" w:rsidP="00D85032">
      <w:pPr>
        <w:pStyle w:val="I0Indented"/>
        <w:numPr>
          <w:ilvl w:val="0"/>
          <w:numId w:val="50"/>
        </w:numPr>
      </w:pPr>
      <w:r>
        <w:lastRenderedPageBreak/>
        <w:t xml:space="preserve">Positive to somewhat </w:t>
      </w:r>
      <w:r w:rsidR="00904A3A" w:rsidRPr="006C65BE">
        <w:t xml:space="preserve">ambivalent </w:t>
      </w:r>
      <w:r w:rsidR="009F0004" w:rsidRPr="006C65BE">
        <w:t>language attitudes toward Papuan Malay; and</w:t>
      </w:r>
    </w:p>
    <w:p w14:paraId="46369C5B" w14:textId="552E4BB2" w:rsidR="009F0004" w:rsidRPr="006C65BE" w:rsidRDefault="009F0004" w:rsidP="00823316">
      <w:pPr>
        <w:pStyle w:val="I05I"/>
        <w:numPr>
          <w:ilvl w:val="0"/>
          <w:numId w:val="51"/>
        </w:numPr>
      </w:pPr>
      <w:r w:rsidRPr="006C65BE">
        <w:t xml:space="preserve">Lack of language awareness of </w:t>
      </w:r>
      <w:r w:rsidR="00823316">
        <w:t xml:space="preserve">many </w:t>
      </w:r>
      <w:r w:rsidRPr="006C65BE">
        <w:t>Papuan Malay speakers about the status of Papuan Malay as a language distinct from Indonesian.</w:t>
      </w:r>
    </w:p>
    <w:p w14:paraId="38191CE9" w14:textId="7D6D1FCA" w:rsidR="009F0004" w:rsidRDefault="009F0004" w:rsidP="009F0004">
      <w:pPr>
        <w:pStyle w:val="Body0000after"/>
      </w:pPr>
      <w:r>
        <w:t>Papuan Malay is spoken in a rich linguistic and sociolinguistic environment, which includes indigenous Papuan and Austronesian languages, as well as Indonesian and other languages spoken by migrants who have come to live and work in West Papua (see §</w:t>
      </w:r>
      <w:r>
        <w:fldChar w:fldCharType="begin"/>
      </w:r>
      <w:r>
        <w:instrText xml:space="preserve"> REF _Ref370323228 \w \h </w:instrText>
      </w:r>
      <w:r>
        <w:fldChar w:fldCharType="separate"/>
      </w:r>
      <w:r w:rsidR="00154D81">
        <w:rPr>
          <w:cs/>
        </w:rPr>
        <w:t>‎</w:t>
      </w:r>
      <w:r w:rsidR="00154D81">
        <w:t>1.4</w:t>
      </w:r>
      <w:r>
        <w:fldChar w:fldCharType="end"/>
      </w:r>
      <w:r>
        <w:t xml:space="preserve"> and §</w:t>
      </w:r>
      <w:r>
        <w:fldChar w:fldCharType="begin"/>
      </w:r>
      <w:r>
        <w:instrText xml:space="preserve"> REF _Ref370485345 \w \h </w:instrText>
      </w:r>
      <w:r>
        <w:fldChar w:fldCharType="separate"/>
      </w:r>
      <w:r w:rsidR="00154D81">
        <w:rPr>
          <w:cs/>
        </w:rPr>
        <w:t>‎</w:t>
      </w:r>
      <w:r w:rsidR="00154D81">
        <w:t>1.7.1</w:t>
      </w:r>
      <w:r>
        <w:fldChar w:fldCharType="end"/>
      </w:r>
      <w:r>
        <w:t>). As in other areas of New Guinea, many Papuans living in the coastal areas of West Papua speak two or more languages (</w:t>
      </w:r>
      <w:r w:rsidRPr="009A320D">
        <w:rPr>
          <w:rStyle w:val="Citation"/>
        </w:rPr>
        <w:fldChar w:fldCharType="begin"/>
      </w:r>
      <w:r w:rsidRPr="009A320D">
        <w:rPr>
          <w:rStyle w:val="Citation"/>
        </w:rPr>
        <w:instrText>ADDIN CITAVI.PLACEHOLDER 1bba9c2c-3b50-4b9d-82e9-9755382f73f9 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Gb2xleV9XXzE5ODZfVGhlIFBhcHVhbiBsYW5ndWFnZXMgb2YgTmV3IEd1aW5lYS5wZGY8L0FkZHJlc3M+DQogICAgICAgICAgICA8TG9jYXRpb25UeXBlPkVsZWN0cm9uaWNBZGRyZXNzPC9Mb2NhdGlvblR5cGU+DQogICAgICAgICAgPC9Mb2NhdGlvbj4NCiAgICAgICAgPC9Mb2NhdGlvbnM+DQogICAgICAgIDxQYWdlQ291bnRDNT48IVtDREFUQVs8Yz4zMDU8L2M+DQo8b3M+eGlpaSwgMzA1IHAuPC9vcz4NCjxwcz54aWlpLCAzMDUgcC48L3BzPl1dPjwvUGFnZUNvdW50QzU+DQogICAgICAgIDxQYWdlQ291bnQ+eGlpaSwgMzA1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MYW5ndWFnZSBTdXJ2ZXlzPC9OYW1lPg0KICAgICAgICA8L1Nlcmllc1RpdGxlPg0KICAgICAgICA8U2hvcnRUaXRsZT5Gb2xleSAxOTg2IOKAkyBUaGUgUGFwdWFuIGxhbmd1YWdlcyBvZiBOZXc8L1Nob3J0VGl0bGU+DQogICAgICAgIDxUaXRsZT5UaGUgUGFwdWFuIGxhbmd1YWdlcyBvZiBOZXcgR3VpbmVhPC9UaXRsZT4NCiAgICAgICAgPFllYXI+MTk4NjwvWWVhcj4NCiAgICAgIDwvUmVmZXJlbmNlPg0KICAgIDwvRW50cnk+DQogIDwvRW50cmllcz4NCiAgPFRleHQ+Rm9sZXkgMTk4NjogMTXigJM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b2xleSAxOTg2OiAxNeKAkzQ3PC9UZXh0Pg0KICAgIDwvVGV4dFVuaXQ+DQogIDwvVGV4dFVuaXRzPg0KPC9QbGFjZWhvbGRlcj4=</w:instrText>
      </w:r>
      <w:r w:rsidRPr="009A320D">
        <w:rPr>
          <w:rStyle w:val="Citation"/>
        </w:rPr>
        <w:fldChar w:fldCharType="separate"/>
      </w:r>
      <w:bookmarkStart w:id="306" w:name="_CTVP0011bba9c2c3b504b9d82e99755382f73f9"/>
      <w:r w:rsidR="0092006B">
        <w:rPr>
          <w:rStyle w:val="Citation"/>
        </w:rPr>
        <w:t>Foley 1986: 15–47</w:t>
      </w:r>
      <w:bookmarkEnd w:id="306"/>
      <w:r w:rsidRPr="009A320D">
        <w:rPr>
          <w:rStyle w:val="Citation"/>
        </w:rPr>
        <w:fldChar w:fldCharType="end"/>
      </w:r>
      <w:r>
        <w:t xml:space="preserve">; see also </w:t>
      </w:r>
      <w:r>
        <w:rPr>
          <w:rStyle w:val="Citation"/>
        </w:rPr>
        <w:fldChar w:fldCharType="begin"/>
      </w:r>
      <w:r>
        <w:rPr>
          <w:rStyle w:val="Citation"/>
        </w:rPr>
        <w:instrText>ADDIN CITAVI.PLACEHOLDER 5c3d8bbc-a21e-4d78-bd92-a0711816236c PFBsYWNlaG9sZGVyPg0KICA8QWRkSW5WZXJzaW9uPjUuMi4wLjg8L0FkZEluVmVyc2lvbj4NCiAgPElkPjVjM2Q4YmJjLWEyMWUtNGQ3OC1iZDkyLWEwNzExODE2MjM2YzwvSWQ+DQogIDxFbnRyaWVzPg0KICAgIDxFbnRyeT4NCiAgICAgIDxJZD42YTk1N2RmMy1mMzQwLTQ2NTQtOTY0Zi0wODNlNWRmMDViZWI8L0lkPg0KICAgICAgPE5vUGFyPnRydWU8L05vUGFyPg0KICAgICAgPFJlZmVyZW5jZUlkPjgzNWMwZTE3LTlmNGMtNGNmNi05Yjk0LTUwNTQwZTJhZDY5ND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hsaMOkdXNsZXIgMTk5NjwvVGV4dD4NCiAgICA8L1RleHRVbml0Pg0KICA8L1RleHRVbml0cz4NCjwvUGxhY2Vob2xkZXI+</w:instrText>
      </w:r>
      <w:r>
        <w:rPr>
          <w:rStyle w:val="Citation"/>
        </w:rPr>
        <w:fldChar w:fldCharType="separate"/>
      </w:r>
      <w:bookmarkStart w:id="307" w:name="_CTVP0015c3d8bbca21e4d78bd92a0711816236c"/>
      <w:r w:rsidR="0092006B">
        <w:rPr>
          <w:rStyle w:val="Citation"/>
        </w:rPr>
        <w:t>Mühlhäusler 1996</w:t>
      </w:r>
      <w:bookmarkEnd w:id="307"/>
      <w:r>
        <w:rPr>
          <w:rStyle w:val="Citation"/>
        </w:rPr>
        <w:fldChar w:fldCharType="end"/>
      </w:r>
      <w:r w:rsidRPr="000F7D9B">
        <w:t>)</w:t>
      </w:r>
      <w:r w:rsidRPr="000C13F4">
        <w:t xml:space="preserve">. </w:t>
      </w:r>
      <w:r>
        <w:t>The linguistic repertoire of individual speakers may include one or more local Papuan and/or Austronesian vernaculars, Papuan Malay, and – depending on the speaker</w:t>
      </w:r>
      <w:r w:rsidR="00B7093A">
        <w:t>’</w:t>
      </w:r>
      <w:r>
        <w:t>s education levels – Indonesian, and also English, all of which are being used as deemed necessary and appropriate.</w:t>
      </w:r>
    </w:p>
    <w:p w14:paraId="3676E5EB" w14:textId="117036D4" w:rsidR="009F0004" w:rsidRPr="006C65BE" w:rsidRDefault="009F0004" w:rsidP="009F0004">
      <w:pPr>
        <w:pStyle w:val="Body0500after"/>
      </w:pPr>
      <w:r>
        <w:t xml:space="preserve">Many of the indigenous Papuan and Austronesian languages are threatened by extinction. By contrast, the vitality of Papuan Malay </w:t>
      </w:r>
      <w:r w:rsidRPr="006C65BE">
        <w:t xml:space="preserve">is strong and increasing. This applies especially to urban coastal communities where Papuan Malay serves as a language of wider communication between members of different ethnic groups </w:t>
      </w:r>
      <w:r>
        <w:rPr>
          <w:rStyle w:val="Citation"/>
        </w:rPr>
        <w:fldChar w:fldCharType="begin"/>
      </w:r>
      <w:r>
        <w:rPr>
          <w:rStyle w:val="Citation"/>
        </w:rPr>
        <w:instrText>ADDIN CITAVI.PLACEHOLDER daf77bb2-a671-460a-af0b-14c617579171 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2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DigJM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b3R0IGV0IGFsLiAyMDA4OiAxMOKAkzE4KTwvVGV4dD4NCiAgICA8L1RleHRVbml0Pg0KICA8L1RleHRVbml0cz4NCjwvUGxhY2Vob2xkZXI+</w:instrText>
      </w:r>
      <w:r>
        <w:rPr>
          <w:rStyle w:val="Citation"/>
        </w:rPr>
        <w:fldChar w:fldCharType="separate"/>
      </w:r>
      <w:bookmarkStart w:id="308" w:name="_CTVP001daf77bb2a671460aaf0b14c617579171"/>
      <w:r w:rsidR="0092006B">
        <w:rPr>
          <w:rStyle w:val="Citation"/>
        </w:rPr>
        <w:t>(Scott et al. 2008: 10–18)</w:t>
      </w:r>
      <w:bookmarkEnd w:id="308"/>
      <w:r>
        <w:rPr>
          <w:rStyle w:val="Citation"/>
        </w:rPr>
        <w:fldChar w:fldCharType="end"/>
      </w:r>
      <w:r w:rsidRPr="006C65BE">
        <w:t>. In the Sarmi regency, for instance, many vernacular languages are shifting</w:t>
      </w:r>
      <w:r>
        <w:t>,</w:t>
      </w:r>
      <w:r w:rsidRPr="006C65BE">
        <w:t xml:space="preserve"> or have shifted</w:t>
      </w:r>
      <w:r>
        <w:t>,</w:t>
      </w:r>
      <w:r w:rsidRPr="006C65BE">
        <w:t xml:space="preserve"> to Papuan Malay (see §</w:t>
      </w:r>
      <w:r w:rsidRPr="006C65BE">
        <w:fldChar w:fldCharType="begin"/>
      </w:r>
      <w:r w:rsidRPr="006C65BE">
        <w:instrText xml:space="preserve"> REF _Ref370323228 \w \h </w:instrText>
      </w:r>
      <w:r>
        <w:instrText xml:space="preserve"> \* MERGEFORMAT </w:instrText>
      </w:r>
      <w:r w:rsidRPr="006C65BE">
        <w:fldChar w:fldCharType="separate"/>
      </w:r>
      <w:r w:rsidR="00154D81">
        <w:rPr>
          <w:cs/>
        </w:rPr>
        <w:t>‎</w:t>
      </w:r>
      <w:r w:rsidR="00154D81">
        <w:t>1.4</w:t>
      </w:r>
      <w:r w:rsidRPr="006C65BE">
        <w:fldChar w:fldCharType="end"/>
      </w:r>
      <w:r w:rsidRPr="006C65BE">
        <w:t>).</w:t>
      </w:r>
    </w:p>
    <w:p w14:paraId="0A5F48F5" w14:textId="77777777" w:rsidR="009F0004" w:rsidRDefault="009F0004" w:rsidP="009F0004">
      <w:pPr>
        <w:pStyle w:val="Body0500after"/>
      </w:pPr>
      <w:r w:rsidRPr="006C65BE">
        <w:t>There is also substantial language contact between Papuan Malay and Indonesian</w:t>
      </w:r>
      <w:r>
        <w:t>.</w:t>
      </w:r>
    </w:p>
    <w:p w14:paraId="047E97A7" w14:textId="0FF52D1E" w:rsidR="009F0004" w:rsidRDefault="009F0004" w:rsidP="009F0004">
      <w:pPr>
        <w:pStyle w:val="Body0500after"/>
      </w:pPr>
      <w:r>
        <w:t xml:space="preserve">The co-existence and interaction of </w:t>
      </w:r>
      <w:r w:rsidRPr="00CB4533">
        <w:t>indigenous vernacular languages</w:t>
      </w:r>
      <w:r>
        <w:t xml:space="preserve">, Papuan Malay, and Indonesian with their varying and overlapping roles creates a triglossic situation. </w:t>
      </w:r>
      <w:r w:rsidRPr="00CB4533">
        <w:t>More investigation is needed</w:t>
      </w:r>
      <w:r>
        <w:t>, however,</w:t>
      </w:r>
      <w:r w:rsidRPr="00CB4533">
        <w:t xml:space="preserve"> to determine whether the interplay between all three best be explained in terms of </w:t>
      </w:r>
      <w:r>
        <w:rPr>
          <w:rStyle w:val="Citation"/>
        </w:rPr>
        <w:fldChar w:fldCharType="begin"/>
      </w:r>
      <w:r>
        <w:rPr>
          <w:rStyle w:val="Citation"/>
        </w:rPr>
        <w:instrText>ADDIN CITAVI.PLACEHOLDER 9a84c9c4-d744-4ee8-a96b-8655ffaa2f80 PFBsYWNlaG9sZGVyPg0KICA8QWRkSW5WZXJzaW9uPjUuMi4wLjg8L0FkZEluVmVyc2lvbj4NCiAgPElkPjlhODRjOWM0LWQ3NDQtNGVlOC1hOTZiLTg2NTVmZmFhMmY4MDwvSWQ+DQogIDxFbnRyaWVzPg0KICAgIDxFbnRyeT4NCiAgICAgIDxJZD5iZTZlZTYzZC0zY2JkLTRhYzYtOTUzYy0zNDJiYTZlODE0ZWQ8L0lkPg0KICAgICAgPE5vUGFyPnRydWU8L05vUGFyPg0KICAgICAgPFBlcnNvbk9ubHk+dHJ1ZTwvUGVyc29uT25seT4NCiAgICAgIDxSZWZlcmVuY2VJZD45OWI1OWQ5My04M2QxLTQ1YmYtODY5OC04YzJlMDUyNTM0Mjg8L1JlZmVyZW5jZUlk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hc29sZDwvVGV4dD4NCiAgICA8L1RleHRVbml0Pg0KICA8L1RleHRVbml0cz4NCjwvUGxhY2Vob2xkZXI+</w:instrText>
      </w:r>
      <w:r>
        <w:rPr>
          <w:rStyle w:val="Citation"/>
        </w:rPr>
        <w:fldChar w:fldCharType="separate"/>
      </w:r>
      <w:bookmarkStart w:id="309" w:name="_CTVP0019a84c9c4d7444ee8a96b8655ffaa2f80"/>
      <w:r w:rsidR="0092006B">
        <w:rPr>
          <w:rStyle w:val="Citation"/>
        </w:rPr>
        <w:t>Fasold</w:t>
      </w:r>
      <w:bookmarkEnd w:id="309"/>
      <w:r>
        <w:rPr>
          <w:rStyle w:val="Citation"/>
        </w:rPr>
        <w:fldChar w:fldCharType="end"/>
      </w:r>
      <w:r w:rsidR="00AD42B8">
        <w:rPr>
          <w:rStyle w:val="Citation"/>
        </w:rPr>
        <w:t>’</w:t>
      </w:r>
      <w:r w:rsidRPr="00CB4533">
        <w:rPr>
          <w:rStyle w:val="Citation"/>
        </w:rPr>
        <w:t>s</w:t>
      </w:r>
      <w:r w:rsidRPr="00513C8C">
        <w:rPr>
          <w:rStyle w:val="Citation"/>
        </w:rPr>
        <w:t xml:space="preserve"> </w:t>
      </w:r>
      <w:r>
        <w:rPr>
          <w:rStyle w:val="Citation"/>
        </w:rPr>
        <w:fldChar w:fldCharType="begin"/>
      </w:r>
      <w:r>
        <w:rPr>
          <w:rStyle w:val="Citation"/>
        </w:rPr>
        <w:instrText>ADDIN CITAVI.PLACEHOLDER 32d4bf4a-dd36-44a0-af03-c4d74771a928 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Q6IDQ04oCTNTApPC9UZXh0Pg0KICAgIDwvVGV4dFVuaXQ+DQogIDwvVGV4dFVuaXRzPg0KPC9QbGFjZWhvbGRlcj4=</w:instrText>
      </w:r>
      <w:r>
        <w:rPr>
          <w:rStyle w:val="Citation"/>
        </w:rPr>
        <w:fldChar w:fldCharType="separate"/>
      </w:r>
      <w:bookmarkStart w:id="310" w:name="_CTVP00132d4bf4add3644a0af03c4d74771a928"/>
      <w:r w:rsidR="0092006B">
        <w:rPr>
          <w:rStyle w:val="Citation"/>
        </w:rPr>
        <w:t>(1984: 44–50)</w:t>
      </w:r>
      <w:bookmarkEnd w:id="310"/>
      <w:r>
        <w:rPr>
          <w:rStyle w:val="Citation"/>
        </w:rPr>
        <w:fldChar w:fldCharType="end"/>
      </w:r>
      <w:r w:rsidRPr="00CB4533">
        <w:t xml:space="preserve"> notion of </w:t>
      </w:r>
      <w:r w:rsidRPr="00CB4533">
        <w:rPr>
          <w:rStyle w:val="ChItalic"/>
        </w:rPr>
        <w:t>double overlapping diglossia</w:t>
      </w:r>
      <w:r w:rsidRPr="00CB4533">
        <w:t xml:space="preserve"> or whether their functional distribution represents an instance of </w:t>
      </w:r>
      <w:r w:rsidRPr="00CB4533">
        <w:rPr>
          <w:rStyle w:val="ChItalic"/>
        </w:rPr>
        <w:t>linear polyglossia</w:t>
      </w:r>
      <w:r w:rsidRPr="00CB4533">
        <w:t>.</w:t>
      </w:r>
      <w:r>
        <w:t xml:space="preserve"> For the present discussion, however,</w:t>
      </w:r>
      <w:r w:rsidRPr="004F6ACB">
        <w:t xml:space="preserve"> </w:t>
      </w:r>
      <w:r w:rsidRPr="00CB4533">
        <w:t>the status of the indigenous vernacular</w:t>
      </w:r>
      <w:r>
        <w:t>s</w:t>
      </w:r>
      <w:r w:rsidRPr="00CB4533">
        <w:t xml:space="preserve"> vis-à-vis Papuan Malay and Indonesian is not fu</w:t>
      </w:r>
      <w:r>
        <w:t>rther taken into consideration. Instead, the remainder of this section focuses on the interplay of Papuan Malay and Indonesian.</w:t>
      </w:r>
    </w:p>
    <w:p w14:paraId="078CA170" w14:textId="70E20234" w:rsidR="009F0004" w:rsidRDefault="009F0004" w:rsidP="009F0004">
      <w:pPr>
        <w:pStyle w:val="Body0500after"/>
      </w:pPr>
      <w:r w:rsidRPr="006C65BE">
        <w:t xml:space="preserve">Both languages </w:t>
      </w:r>
      <w:r>
        <w:t xml:space="preserve">are </w:t>
      </w:r>
      <w:r w:rsidRPr="006C65BE">
        <w:t xml:space="preserve">in a diglossic distribution. In this </w:t>
      </w:r>
      <w:r>
        <w:t>situation</w:t>
      </w:r>
      <w:r w:rsidRPr="006C65BE">
        <w:t xml:space="preserve">, </w:t>
      </w:r>
      <w:r>
        <w:t xml:space="preserve">according to </w:t>
      </w:r>
      <w:r>
        <w:rPr>
          <w:rStyle w:val="Citation"/>
        </w:rPr>
        <w:fldChar w:fldCharType="begin"/>
      </w:r>
      <w:r>
        <w:rPr>
          <w:rStyle w:val="Citation"/>
        </w:rPr>
        <w:instrText>ADDIN CITAVI.PLACEHOLDER 8c2f9e4b-7553-4208-991c-411a6b2a9b05 PFBsYWNlaG9sZGVyPg0KICA8QWRkSW5WZXJzaW9uPjUuMi4wLjg8L0FkZEluVmVyc2lvbj4NCiAgPElkPjhjMmY5ZTRiLTc1NTMtNDIwOC05OTFjLTQxMWE2YjJhOWIwNTwvSWQ+DQogIDxFbnRyaWVzPg0KICAgIDxFbnRyeT4NCiAgICAgIDxJZD4wNmFlMzgwOC0yYTdhLTQ0YmEtYWM4ZS1iNjY5YTQyMjIyMDQ8L0lkPg0KICAgICAgPE5vUGFyPnRydWU8L05vUGFyPg0KICAgICAgPFBlcnNvbk9ubHk+dHJ1ZTwvUGVyc29uT25seT4NCiAgICAgIDxSZWZlcmVuY2VJZD5mMWEyNzEwMi02YTYxLTQ5YmQtOWFlZS0yZjVjZGQ4NDE1ZWY8L1JlZmVyZW5jZUlk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ZXJndXNvbjwvVGV4dD4NCiAgICA8L1RleHRVbml0Pg0KICA8L1RleHRVbml0cz4NCjwvUGxhY2Vob2xkZXI+</w:instrText>
      </w:r>
      <w:r>
        <w:rPr>
          <w:rStyle w:val="Citation"/>
        </w:rPr>
        <w:fldChar w:fldCharType="separate"/>
      </w:r>
      <w:bookmarkStart w:id="311" w:name="_CTVP0018c2f9e4b75534208991c411a6b2a9b05"/>
      <w:r w:rsidR="0092006B">
        <w:rPr>
          <w:rStyle w:val="Citation"/>
        </w:rPr>
        <w:t>Ferguson</w:t>
      </w:r>
      <w:bookmarkEnd w:id="311"/>
      <w:r>
        <w:rPr>
          <w:rStyle w:val="Citation"/>
        </w:rPr>
        <w:fldChar w:fldCharType="end"/>
      </w:r>
      <w:r w:rsidR="00FB237B" w:rsidRPr="00FB237B">
        <w:rPr>
          <w:rStyle w:val="Citation"/>
        </w:rPr>
        <w:t>’s</w:t>
      </w:r>
      <w:r w:rsidRPr="00513C8C">
        <w:rPr>
          <w:rStyle w:val="Citation"/>
        </w:rPr>
        <w:t xml:space="preserve"> </w:t>
      </w:r>
      <w:r>
        <w:rPr>
          <w:rStyle w:val="Citation"/>
        </w:rPr>
        <w:fldChar w:fldCharType="begin"/>
      </w:r>
      <w:r>
        <w:rPr>
          <w:rStyle w:val="Citation"/>
        </w:rPr>
        <w:instrText>ADDIN CITAVI.PLACEHOLDER 4accd5d3-0f4e-4ba1-9310-2a6ff4d21a3c PFBsYWNlaG9sZGVyPg0KICA8QWRkSW5WZXJzaW9uPjUuMi4wLjg8L0FkZEluVmVyc2lvbj4NCiAgPElkPjRhY2NkNWQzLTBmNGUtNGJhMS05MzEwLTJhNmZmNGQyMWEzYzwvSWQ+DQogIDxFbnRyaWVzPg0KICAgIDxFbnRyeT4NCiAgICAgIDxJZD5iYWMyNzIwYi0yMmFmLTQyNmMtODE5My01YzQ4MjgwOGFjZmQ8L0lkPg0KICAgICAgPFJlZmVyZW5jZUlkPmYxYTI3MTAyLTZhNjEtNDliZC05YWVlLTJmNWNkZDg0MTVlZ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3Mik8L1RleHQ+DQogICAgPC9UZXh0VW5pdD4NCiAgPC9UZXh0VW5pdHM+DQo8L1BsYWNlaG9sZGVyPg==</w:instrText>
      </w:r>
      <w:r>
        <w:rPr>
          <w:rStyle w:val="Citation"/>
        </w:rPr>
        <w:fldChar w:fldCharType="separate"/>
      </w:r>
      <w:bookmarkStart w:id="312" w:name="_CTVP0014accd5d30f4e4ba193102a6ff4d21a3c"/>
      <w:r w:rsidR="0092006B">
        <w:rPr>
          <w:rStyle w:val="Citation"/>
        </w:rPr>
        <w:t>(1972)</w:t>
      </w:r>
      <w:bookmarkEnd w:id="312"/>
      <w:r>
        <w:rPr>
          <w:rStyle w:val="Citation"/>
        </w:rPr>
        <w:fldChar w:fldCharType="end"/>
      </w:r>
      <w:r w:rsidRPr="006C65BE">
        <w:t xml:space="preserve"> notion of diglossia</w:t>
      </w:r>
      <w:r>
        <w:t xml:space="preserve">, </w:t>
      </w:r>
      <w:r w:rsidRPr="006C65BE">
        <w:t xml:space="preserve">Indonesian serves as </w:t>
      </w:r>
      <w:r w:rsidRPr="0099608C">
        <w:rPr>
          <w:rStyle w:val="ChSmallCaps"/>
        </w:rPr>
        <w:t>h</w:t>
      </w:r>
      <w:r w:rsidRPr="006C65BE">
        <w:t xml:space="preserve">, the </w:t>
      </w:r>
      <w:r w:rsidRPr="0099608C">
        <w:rPr>
          <w:rStyle w:val="ChSmallCaps"/>
        </w:rPr>
        <w:t>high</w:t>
      </w:r>
      <w:r w:rsidRPr="006C65BE">
        <w:t xml:space="preserve"> variety</w:t>
      </w:r>
      <w:r>
        <w:t xml:space="preserve"> which is acquired through formal education, </w:t>
      </w:r>
      <w:r w:rsidRPr="006C65BE">
        <w:t xml:space="preserve">and Papuan Malay as </w:t>
      </w:r>
      <w:r w:rsidRPr="0099608C">
        <w:rPr>
          <w:rStyle w:val="ChSmallCaps"/>
        </w:rPr>
        <w:t>l</w:t>
      </w:r>
      <w:r w:rsidRPr="006C65BE">
        <w:t xml:space="preserve">, the </w:t>
      </w:r>
      <w:r w:rsidRPr="0099608C">
        <w:rPr>
          <w:rStyle w:val="ChSmallCaps"/>
        </w:rPr>
        <w:t>low</w:t>
      </w:r>
      <w:r w:rsidRPr="006C65BE">
        <w:t xml:space="preserve"> variety, </w:t>
      </w:r>
      <w:r>
        <w:t>which is acquired in informal domains, including the home domain.</w:t>
      </w:r>
    </w:p>
    <w:p w14:paraId="3919E8E8" w14:textId="62DC0D75" w:rsidR="009F0004" w:rsidRDefault="009F0004" w:rsidP="009F0004">
      <w:pPr>
        <w:pStyle w:val="Body0515after"/>
      </w:pPr>
      <w:r w:rsidRPr="006C65BE">
        <w:t xml:space="preserve">Papuan Malay speakers display the typical language behavior of </w:t>
      </w:r>
      <w:r w:rsidRPr="0099608C">
        <w:rPr>
          <w:rStyle w:val="ChSmallCaps"/>
        </w:rPr>
        <w:t>low</w:t>
      </w:r>
      <w:r w:rsidRPr="006C65BE">
        <w:t xml:space="preserve"> speakers in their language use patterns as well as with respect to their language attitudes.</w:t>
      </w:r>
      <w:r>
        <w:t xml:space="preserve"> </w:t>
      </w:r>
      <w:r w:rsidRPr="006C65BE">
        <w:t>Language use and the diglossic distribution of Papuan Malay and Indonesian are discussed in §</w:t>
      </w:r>
      <w:r w:rsidRPr="006C65BE">
        <w:fldChar w:fldCharType="begin"/>
      </w:r>
      <w:r w:rsidRPr="006C65BE">
        <w:instrText xml:space="preserve"> REF _Ref373219004 \w \h </w:instrText>
      </w:r>
      <w:r>
        <w:instrText xml:space="preserve"> \* MERGEFORMAT </w:instrText>
      </w:r>
      <w:r w:rsidRPr="006C65BE">
        <w:fldChar w:fldCharType="separate"/>
      </w:r>
      <w:r w:rsidR="00154D81">
        <w:rPr>
          <w:cs/>
        </w:rPr>
        <w:t>‎</w:t>
      </w:r>
      <w:r w:rsidR="00154D81">
        <w:t>1.5.1</w:t>
      </w:r>
      <w:r w:rsidRPr="006C65BE">
        <w:fldChar w:fldCharType="end"/>
      </w:r>
      <w:r w:rsidR="00A51EB9">
        <w:t>,</w:t>
      </w:r>
      <w:r w:rsidRPr="006C65BE">
        <w:t xml:space="preserve"> and language attitudes, together with language awareness, in §</w:t>
      </w:r>
      <w:r w:rsidRPr="006C65BE">
        <w:fldChar w:fldCharType="begin"/>
      </w:r>
      <w:r w:rsidRPr="006C65BE">
        <w:instrText xml:space="preserve"> REF _Ref373219005 \w \h </w:instrText>
      </w:r>
      <w:r>
        <w:instrText xml:space="preserve"> \* MERGEFORMAT </w:instrText>
      </w:r>
      <w:r w:rsidRPr="006C65BE">
        <w:fldChar w:fldCharType="separate"/>
      </w:r>
      <w:r w:rsidR="00154D81">
        <w:rPr>
          <w:cs/>
        </w:rPr>
        <w:t>‎</w:t>
      </w:r>
      <w:r w:rsidR="00154D81">
        <w:t>1.5.2</w:t>
      </w:r>
      <w:r w:rsidRPr="006C65BE">
        <w:fldChar w:fldCharType="end"/>
      </w:r>
      <w:r w:rsidRPr="006C65BE">
        <w:t>.</w:t>
      </w:r>
    </w:p>
    <w:p w14:paraId="3208CDFF" w14:textId="77777777" w:rsidR="009F0004" w:rsidRPr="006C65BE" w:rsidRDefault="009F0004" w:rsidP="009F0004">
      <w:pPr>
        <w:pStyle w:val="Heading3"/>
      </w:pPr>
      <w:bookmarkStart w:id="313" w:name="_Ref373219004"/>
      <w:bookmarkStart w:id="314" w:name="_Toc440455490"/>
      <w:r w:rsidRPr="006C65BE">
        <w:t>Language use</w:t>
      </w:r>
      <w:bookmarkEnd w:id="313"/>
      <w:bookmarkEnd w:id="314"/>
    </w:p>
    <w:p w14:paraId="16D36E94" w14:textId="77777777" w:rsidR="009F0004" w:rsidRDefault="009F0004" w:rsidP="009F0004">
      <w:pPr>
        <w:pStyle w:val="Body0000after"/>
      </w:pPr>
      <w:r>
        <w:t xml:space="preserve">The diglossic, or functional, distribution of Indonesian as the </w:t>
      </w:r>
      <w:r w:rsidRPr="00D50611">
        <w:rPr>
          <w:rStyle w:val="ChSmallCaps"/>
        </w:rPr>
        <w:t>high</w:t>
      </w:r>
      <w:r>
        <w:t xml:space="preserve"> variety and Papuan Malay as the </w:t>
      </w:r>
      <w:r w:rsidRPr="00D50611">
        <w:rPr>
          <w:rStyle w:val="ChSmallCaps"/>
        </w:rPr>
        <w:t>low</w:t>
      </w:r>
      <w:r>
        <w:t xml:space="preserve"> variety implies that in certain situations Indonesian is more appropriate while in other situations Papuan Malay is more appropriate.</w:t>
      </w:r>
    </w:p>
    <w:p w14:paraId="4845ED6C" w14:textId="4C41E80F" w:rsidR="009F0004" w:rsidRPr="006C65BE" w:rsidRDefault="009F0004" w:rsidP="009F0004">
      <w:pPr>
        <w:pStyle w:val="Body0510after"/>
      </w:pPr>
      <w:r>
        <w:lastRenderedPageBreak/>
        <w:t xml:space="preserve">In terms of </w:t>
      </w:r>
      <w:r>
        <w:rPr>
          <w:rStyle w:val="Citation"/>
        </w:rPr>
        <w:fldChar w:fldCharType="begin"/>
      </w:r>
      <w:r>
        <w:rPr>
          <w:rStyle w:val="Citation"/>
        </w:rPr>
        <w:instrText>ADDIN CITAVI.PLACEHOLDER 9bb95cc3-f4b3-445e-baae-38579e060982 PFBsYWNlaG9sZGVyPg0KICA8QWRkSW5WZXJzaW9uPjUuMi4wLjg8L0FkZEluVmVyc2lvbj4NCiAgPElkPjliYjk1Y2MzLWY0YjMtNDQ1ZS1iYWFlLTM4NTc5ZTA2MDk4MjwvSWQ+DQogIDxFbnRyaWVzPg0KICAgIDxFbnRyeT4NCiAgICAgIDxJZD44NjMwM2M0MS01MTE2LTQ4Y2MtYWZlMy05MjE2MDI5NzkxMzY8L0lkPg0KICAgICAgPE5vUGFyPnRydWU8L05vUGFyPg0KICAgICAgPFBlcnNvbk9ubHk+dHJ1ZTwvUGVyc29uT25seT4NCiAgICAgIDxSZWZlcmVuY2VJZD5iNDdjNDEwNy1lZmNlLTRhNTktOGRmNy02YTM3MmZlYjM3Y2U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htYW48L1RleHQ+DQogICAgPC9UZXh0VW5pdD4NCiAgPC9UZXh0VW5pdHM+DQo8L1BsYWNlaG9sZGVyPg==</w:instrText>
      </w:r>
      <w:r>
        <w:rPr>
          <w:rStyle w:val="Citation"/>
        </w:rPr>
        <w:fldChar w:fldCharType="separate"/>
      </w:r>
      <w:bookmarkStart w:id="315" w:name="_CTVP0019bb95cc3f4b3445ebaae38579e060982"/>
      <w:r w:rsidR="0092006B">
        <w:rPr>
          <w:rStyle w:val="Citation"/>
        </w:rPr>
        <w:t>Fishman</w:t>
      </w:r>
      <w:bookmarkEnd w:id="315"/>
      <w:r>
        <w:rPr>
          <w:rStyle w:val="Citation"/>
        </w:rPr>
        <w:fldChar w:fldCharType="end"/>
      </w:r>
      <w:r w:rsidR="00FB237B" w:rsidRPr="00FB237B">
        <w:rPr>
          <w:rStyle w:val="Citation"/>
        </w:rPr>
        <w:t>’s</w:t>
      </w:r>
      <w:r w:rsidRPr="00513C8C">
        <w:rPr>
          <w:rStyle w:val="Citation"/>
        </w:rPr>
        <w:t xml:space="preserve"> </w:t>
      </w:r>
      <w:r>
        <w:rPr>
          <w:rStyle w:val="Citation"/>
        </w:rPr>
        <w:fldChar w:fldCharType="begin"/>
      </w:r>
      <w:r>
        <w:rPr>
          <w:rStyle w:val="Citation"/>
        </w:rPr>
        <w:instrText>ADDIN CITAVI.PLACEHOLDER 81a772ed-276d-4642-bb57-3925d77ad067 PFBsYWNlaG9sZGVyPg0KICA8QWRkSW5WZXJzaW9uPjUuMi4wLjg8L0FkZEluVmVyc2lvbj4NCiAgPElkPjgxYTc3MmVkLTI3NmQtNDY0Mi1iYjU3LTM5MjVkNzdhZDA2NzwvSWQ+DQogIDxFbnRyaWVzPg0KICAgIDxFbnRyeT4NCiAgICAgIDxJZD4yNjY1MmI4MC00ODgwLTRhYzAtYTRkYS0wZTg2NmMxMzcwZWE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YjQ3YzQxMDctZWZjZS00YTU5LThkZjctNmEzNzJmZWIzN2NlPC9SZWZlcmVuY2VJZD4NCiAgICAgIDxZZWFyT25seT50cnVlPC9ZZWFyT25seT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jU6IDg2KTwvVGV4dD4NCiAgICA8L1RleHRVbml0Pg0KICA8L1RleHRVbml0cz4NCjwvUGxhY2Vob2xkZXI+</w:instrText>
      </w:r>
      <w:r>
        <w:rPr>
          <w:rStyle w:val="Citation"/>
        </w:rPr>
        <w:fldChar w:fldCharType="separate"/>
      </w:r>
      <w:bookmarkStart w:id="316" w:name="_CTVP00181a772ed276d4642bb573925d77ad067"/>
      <w:r w:rsidR="0092006B">
        <w:rPr>
          <w:rStyle w:val="Citation"/>
        </w:rPr>
        <w:t>(1965: 86)</w:t>
      </w:r>
      <w:bookmarkEnd w:id="316"/>
      <w:r>
        <w:rPr>
          <w:rStyle w:val="Citation"/>
        </w:rPr>
        <w:fldChar w:fldCharType="end"/>
      </w:r>
      <w:r w:rsidRPr="006C65BE">
        <w:t xml:space="preserve"> </w:t>
      </w:r>
      <w:r w:rsidR="00B7093A">
        <w:t>“</w:t>
      </w:r>
      <w:r w:rsidRPr="006C65BE">
        <w:t>domains of language choice</w:t>
      </w:r>
      <w:r w:rsidR="00B7093A">
        <w:t>”</w:t>
      </w:r>
      <w:r>
        <w:t>, three factors influence such language choices: the topic</w:t>
      </w:r>
      <w:r w:rsidR="005E70EF">
        <w:t>s</w:t>
      </w:r>
      <w:r>
        <w:t xml:space="preserve"> discussed, </w:t>
      </w:r>
      <w:r w:rsidRPr="006C65BE">
        <w:t>the relationships between the interlocutors, and the locations wher</w:t>
      </w:r>
      <w:r>
        <w:t xml:space="preserve">e the communication takes place. Another factor to be taken into account is speaker education levels, given that Indonesian is acquired through formal education. </w:t>
      </w:r>
      <w:r w:rsidRPr="00531893">
        <w:t>Below</w:t>
      </w:r>
      <w:r>
        <w:t xml:space="preserve"> the four factors are discussed in more detail.</w:t>
      </w:r>
      <w:r>
        <w:rPr>
          <w:rStyle w:val="FootnoteReference"/>
        </w:rPr>
        <w:footnoteReference w:id="12"/>
      </w:r>
    </w:p>
    <w:p w14:paraId="3DB210EA" w14:textId="77777777" w:rsidR="009F0004" w:rsidRDefault="009F0004" w:rsidP="009F0004">
      <w:pPr>
        <w:pStyle w:val="O05N05wnext"/>
        <w:numPr>
          <w:ilvl w:val="0"/>
          <w:numId w:val="27"/>
        </w:numPr>
      </w:pPr>
      <w:bookmarkStart w:id="318" w:name="_Ref376432567"/>
      <w:r>
        <w:t>Speaker education levels</w:t>
      </w:r>
      <w:bookmarkEnd w:id="318"/>
    </w:p>
    <w:p w14:paraId="733FC230" w14:textId="36E5A9EB" w:rsidR="009F0004" w:rsidRDefault="009F0004" w:rsidP="009F0004">
      <w:pPr>
        <w:pStyle w:val="Body0000after"/>
      </w:pPr>
      <w:r>
        <w:t xml:space="preserve">In diglossic situations, the </w:t>
      </w:r>
      <w:r w:rsidRPr="00E961ED">
        <w:rPr>
          <w:rStyle w:val="ChSmallCaps"/>
        </w:rPr>
        <w:t>low</w:t>
      </w:r>
      <w:r>
        <w:t xml:space="preserve"> variety is known by everyone while the </w:t>
      </w:r>
      <w:r w:rsidRPr="00E961ED">
        <w:rPr>
          <w:rStyle w:val="ChSmallCaps"/>
        </w:rPr>
        <w:t>high</w:t>
      </w:r>
      <w:r>
        <w:t xml:space="preserve"> variety is acquired through formal education </w:t>
      </w:r>
      <w:r>
        <w:rPr>
          <w:rStyle w:val="Citation"/>
        </w:rPr>
        <w:fldChar w:fldCharType="begin"/>
      </w:r>
      <w:r>
        <w:rPr>
          <w:rStyle w:val="Citation"/>
        </w:rPr>
        <w:instrText>ADDIN CITAVI.PLACEHOLDER a6ddc422-3f78-42f4-8b88-cb0f921b0383 PFBsYWNlaG9sZGVyPg0KICA8QWRkSW5WZXJzaW9uPjUuMi4wLjg8L0FkZEluVmVyc2lvbj4NCiAgPElkPmE2ZGRjNDIyLTNmNzgtNDJmNC04Yjg4LWNiMGY5MjFiMDM4MzwvSWQ+DQogIDxFbnRyaWVzPg0KICAgIDxFbnRyeT4NCiAgICAgIDxJZD4zMDNkYmYzZi05ZGUwLTRhYTEtYjkzZS00ZmU1NzhhMmQ3Yzk8L0lkPg0KICAgICAgPFJlZmVyZW5jZUlkPmYxYTI3MTAyLTZhNjEtNDliZC05YWVlLTJmNWNkZDg0MTVlZj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lcmd1c29uIDE5NzIpPC9UZXh0Pg0KICAgIDwvVGV4dFVuaXQ+DQogIDwvVGV4dFVuaXRzPg0KPC9QbGFjZWhvbGRlcj4=</w:instrText>
      </w:r>
      <w:r>
        <w:rPr>
          <w:rStyle w:val="Citation"/>
        </w:rPr>
        <w:fldChar w:fldCharType="separate"/>
      </w:r>
      <w:bookmarkStart w:id="319" w:name="_CTVP001a6ddc4223f7842f48b88cb0f921b0383"/>
      <w:r w:rsidR="0092006B">
        <w:rPr>
          <w:rStyle w:val="Citation"/>
        </w:rPr>
        <w:t>(Ferguson 1972)</w:t>
      </w:r>
      <w:bookmarkEnd w:id="319"/>
      <w:r>
        <w:rPr>
          <w:rStyle w:val="Citation"/>
        </w:rPr>
        <w:fldChar w:fldCharType="end"/>
      </w:r>
      <w:r w:rsidRPr="00E961ED">
        <w:t>.</w:t>
      </w:r>
      <w:r>
        <w:t xml:space="preserve"> This also applies to the diglossic distribution of Papuan Malay and Indonesian. While Papuan Malay is known by almost everyone in West Papua</w:t>
      </w:r>
      <w:r w:rsidR="00B7093A">
        <w:t>’</w:t>
      </w:r>
      <w:r>
        <w:t>s coastal areas, knowledge of Indonesian depends on speakers</w:t>
      </w:r>
      <w:r w:rsidR="00B7093A">
        <w:t>’</w:t>
      </w:r>
      <w:r>
        <w:t xml:space="preserve"> education levels.</w:t>
      </w:r>
    </w:p>
    <w:p w14:paraId="70099BD4" w14:textId="5A9E2484" w:rsidR="009F0004" w:rsidRDefault="009F0004" w:rsidP="009F0004">
      <w:pPr>
        <w:pStyle w:val="Body0500after"/>
      </w:pPr>
      <w:r w:rsidRPr="006C65BE">
        <w:t xml:space="preserve">The </w:t>
      </w:r>
      <w:r>
        <w:t xml:space="preserve">results of the mentioned </w:t>
      </w:r>
      <w:r w:rsidRPr="006C65BE">
        <w:t xml:space="preserve">2007 survey </w:t>
      </w:r>
      <w:r>
        <w:rPr>
          <w:rStyle w:val="Citation"/>
        </w:rPr>
        <w:fldChar w:fldCharType="begin"/>
      </w:r>
      <w:r>
        <w:rPr>
          <w:rStyle w:val="Citation"/>
        </w:rPr>
        <w:instrText>ADDIN CITAVI.PLACEHOLDER 5fc00002-87fd-4376-bc2a-df1f8e4be284 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2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TigJM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b3R0IGV0IGFsLiAyMDA4OiAxNOKAkzE3KTwvVGV4dD4NCiAgICA8L1RleHRVbml0Pg0KICA8L1RleHRVbml0cz4NCjwvUGxhY2Vob2xkZXI+</w:instrText>
      </w:r>
      <w:r>
        <w:rPr>
          <w:rStyle w:val="Citation"/>
        </w:rPr>
        <w:fldChar w:fldCharType="separate"/>
      </w:r>
      <w:bookmarkStart w:id="320" w:name="_CTVP0015fc0000287fd4376bc2adf1f8e4be284"/>
      <w:r w:rsidR="0092006B">
        <w:rPr>
          <w:rStyle w:val="Citation"/>
        </w:rPr>
        <w:t>(Scott et al. 2008: 14–17)</w:t>
      </w:r>
      <w:bookmarkEnd w:id="320"/>
      <w:r>
        <w:rPr>
          <w:rStyle w:val="Citation"/>
        </w:rPr>
        <w:fldChar w:fldCharType="end"/>
      </w:r>
      <w:r w:rsidRPr="0006177E">
        <w:t xml:space="preserve"> </w:t>
      </w:r>
      <w:r>
        <w:t xml:space="preserve">show that </w:t>
      </w:r>
      <w:r w:rsidRPr="0006177E">
        <w:t xml:space="preserve">bilingualism/multilingualism is </w:t>
      </w:r>
      <w:r w:rsidR="00B7093A">
        <w:t>“</w:t>
      </w:r>
      <w:r w:rsidRPr="0006177E">
        <w:t>a common feature of the P</w:t>
      </w:r>
      <w:r>
        <w:t>apuan linguistic landscape</w:t>
      </w:r>
      <w:r w:rsidR="00B7093A">
        <w:t>”</w:t>
      </w:r>
      <w:r>
        <w:t xml:space="preserve">. The report does not, however, give details about the </w:t>
      </w:r>
      <w:r w:rsidRPr="006C65BE">
        <w:t>degree to which Papuans are bilingual in Indonesian</w:t>
      </w:r>
      <w:r>
        <w:t>, but notes that bilingualism levels remain</w:t>
      </w:r>
      <w:r w:rsidRPr="006C65BE">
        <w:t xml:space="preserve"> uncertain</w:t>
      </w:r>
      <w:r>
        <w:t>.</w:t>
      </w:r>
    </w:p>
    <w:p w14:paraId="3BABFF8A" w14:textId="6E507EA8" w:rsidR="009F0004" w:rsidRDefault="009F0004" w:rsidP="009F0004">
      <w:pPr>
        <w:pStyle w:val="Body0510after115pt"/>
      </w:pPr>
      <w:r w:rsidRPr="006C65BE">
        <w:t xml:space="preserve">During her </w:t>
      </w:r>
      <w:r w:rsidRPr="006C65BE">
        <w:rPr>
          <w:lang w:eastAsia="en-US"/>
        </w:rPr>
        <w:t>3-month fieldwork in Sarmi (see §</w:t>
      </w:r>
      <w:r w:rsidR="001F6246">
        <w:fldChar w:fldCharType="begin"/>
      </w:r>
      <w:r w:rsidR="001F6246">
        <w:instrText xml:space="preserve"> REF _Ref437420654 \w \h </w:instrText>
      </w:r>
      <w:r w:rsidR="001F6246">
        <w:fldChar w:fldCharType="separate"/>
      </w:r>
      <w:r w:rsidR="00154D81">
        <w:rPr>
          <w:cs/>
        </w:rPr>
        <w:t>‎</w:t>
      </w:r>
      <w:r w:rsidR="00154D81">
        <w:t>1.11.3</w:t>
      </w:r>
      <w:r w:rsidR="001F6246">
        <w:fldChar w:fldCharType="end"/>
      </w:r>
      <w:r w:rsidRPr="006C65BE">
        <w:rPr>
          <w:lang w:eastAsia="en-US"/>
        </w:rPr>
        <w:t>), the author did</w:t>
      </w:r>
      <w:r>
        <w:rPr>
          <w:lang w:eastAsia="en-US"/>
        </w:rPr>
        <w:t xml:space="preserve"> not investigate bilingualism in Indonesian. She did, however, </w:t>
      </w:r>
      <w:r w:rsidRPr="006C65BE">
        <w:rPr>
          <w:lang w:eastAsia="en-US"/>
        </w:rPr>
        <w:t>note changes in speakers</w:t>
      </w:r>
      <w:r w:rsidR="00B7093A">
        <w:rPr>
          <w:lang w:eastAsia="en-US"/>
        </w:rPr>
        <w:t>’</w:t>
      </w:r>
      <w:r w:rsidRPr="006C65BE">
        <w:rPr>
          <w:lang w:eastAsia="en-US"/>
        </w:rPr>
        <w:t xml:space="preserve"> language behavior depending on </w:t>
      </w:r>
      <w:r>
        <w:t>their education levels</w:t>
      </w:r>
      <w:r w:rsidRPr="006C65BE">
        <w:t xml:space="preserve">. Papuan Malay </w:t>
      </w:r>
      <w:r w:rsidRPr="006C65BE">
        <w:rPr>
          <w:lang w:eastAsia="en-US"/>
        </w:rPr>
        <w:t xml:space="preserve">speakers with higher education levels </w:t>
      </w:r>
      <w:r>
        <w:rPr>
          <w:lang w:eastAsia="en-US"/>
        </w:rPr>
        <w:t xml:space="preserve">displayed a general and marked tendency to </w:t>
      </w:r>
      <w:r w:rsidR="00B7093A">
        <w:rPr>
          <w:lang w:eastAsia="en-US"/>
        </w:rPr>
        <w:t>“</w:t>
      </w:r>
      <w:r>
        <w:rPr>
          <w:lang w:eastAsia="en-US"/>
        </w:rPr>
        <w:t>dress</w:t>
      </w:r>
      <w:r w:rsidRPr="006C65BE">
        <w:rPr>
          <w:lang w:eastAsia="en-US"/>
        </w:rPr>
        <w:t xml:space="preserve"> up</w:t>
      </w:r>
      <w:r w:rsidR="00B7093A">
        <w:rPr>
          <w:lang w:eastAsia="en-US"/>
        </w:rPr>
        <w:t>”</w:t>
      </w:r>
      <w:r w:rsidRPr="006C65BE">
        <w:rPr>
          <w:lang w:eastAsia="en-US"/>
        </w:rPr>
        <w:t xml:space="preserve"> their Papuan Malay </w:t>
      </w:r>
      <w:r>
        <w:rPr>
          <w:lang w:eastAsia="en-US"/>
        </w:rPr>
        <w:t xml:space="preserve">with Indonesian features. This tendency was even more pronounced when discussing high topics </w:t>
      </w:r>
      <w:r>
        <w:t xml:space="preserve">(see Factor </w:t>
      </w:r>
      <w:r>
        <w:fldChar w:fldCharType="begin"/>
      </w:r>
      <w:r>
        <w:instrText xml:space="preserve"> REF _Ref376429016 \n \h </w:instrText>
      </w:r>
      <w:r>
        <w:fldChar w:fldCharType="separate"/>
      </w:r>
      <w:r w:rsidR="00154D81">
        <w:rPr>
          <w:cs/>
        </w:rPr>
        <w:t>‎</w:t>
      </w:r>
      <w:r w:rsidR="00154D81">
        <w:t>2</w:t>
      </w:r>
      <w:r>
        <w:fldChar w:fldCharType="end"/>
      </w:r>
      <w:r>
        <w:t xml:space="preserve"> </w:t>
      </w:r>
      <w:r w:rsidR="00B7093A">
        <w:t>‘</w:t>
      </w:r>
      <w:r>
        <w:fldChar w:fldCharType="begin"/>
      </w:r>
      <w:r>
        <w:instrText xml:space="preserve"> REF _Ref376429016 \h </w:instrText>
      </w:r>
      <w:r>
        <w:fldChar w:fldCharType="separate"/>
      </w:r>
      <w:r w:rsidR="00154D81" w:rsidRPr="006C65BE">
        <w:t>Topical regulation</w:t>
      </w:r>
      <w:r>
        <w:fldChar w:fldCharType="end"/>
      </w:r>
      <w:r w:rsidR="00B7093A">
        <w:t>‘</w:t>
      </w:r>
      <w:r>
        <w:t xml:space="preserve">), or when interacting with group outsiders (see Factor </w:t>
      </w:r>
      <w:r>
        <w:fldChar w:fldCharType="begin"/>
      </w:r>
      <w:r>
        <w:instrText xml:space="preserve"> REF _Ref376429590 \n \h </w:instrText>
      </w:r>
      <w:r>
        <w:fldChar w:fldCharType="separate"/>
      </w:r>
      <w:r w:rsidR="00154D81">
        <w:rPr>
          <w:cs/>
        </w:rPr>
        <w:t>‎</w:t>
      </w:r>
      <w:r w:rsidR="00154D81">
        <w:t>3</w:t>
      </w:r>
      <w:r>
        <w:fldChar w:fldCharType="end"/>
      </w:r>
      <w:r>
        <w:t xml:space="preserve"> </w:t>
      </w:r>
      <w:r w:rsidR="00B7093A">
        <w:t>‘</w:t>
      </w:r>
      <w:r>
        <w:fldChar w:fldCharType="begin"/>
      </w:r>
      <w:r>
        <w:instrText xml:space="preserve"> REF _Ref376429590 \h </w:instrText>
      </w:r>
      <w:r>
        <w:fldChar w:fldCharType="separate"/>
      </w:r>
      <w:r w:rsidR="00154D81" w:rsidRPr="006C65BE">
        <w:t>Relationships between interlocutors</w:t>
      </w:r>
      <w:r>
        <w:fldChar w:fldCharType="end"/>
      </w:r>
      <w:r w:rsidR="00B7093A">
        <w:t>‘</w:t>
      </w:r>
      <w:r>
        <w:t xml:space="preserve">). </w:t>
      </w:r>
      <w:r>
        <w:rPr>
          <w:lang w:eastAsia="en-US"/>
        </w:rPr>
        <w:t xml:space="preserve">The observed features include lexical choices. Such choices are made between lexical items that are distinct in both languages, for example Indonesian </w:t>
      </w:r>
      <w:r>
        <w:rPr>
          <w:rStyle w:val="ChItalBold"/>
        </w:rPr>
        <w:t>desa</w:t>
      </w:r>
      <w:r>
        <w:t xml:space="preserve"> </w:t>
      </w:r>
      <w:r w:rsidR="00B7093A">
        <w:t>‘</w:t>
      </w:r>
      <w:r>
        <w:t>village</w:t>
      </w:r>
      <w:r w:rsidR="00B7093A">
        <w:t>’</w:t>
      </w:r>
      <w:r>
        <w:t xml:space="preserve"> or </w:t>
      </w:r>
      <w:r w:rsidRPr="0057698B">
        <w:rPr>
          <w:rStyle w:val="ChItalBold"/>
        </w:rPr>
        <w:t>mereka</w:t>
      </w:r>
      <w:r>
        <w:t xml:space="preserve"> </w:t>
      </w:r>
      <w:r w:rsidR="00B7093A">
        <w:t>‘</w:t>
      </w:r>
      <w:r w:rsidRPr="0057698B">
        <w:rPr>
          <w:rStyle w:val="ChSmallCaps"/>
        </w:rPr>
        <w:t>3pl</w:t>
      </w:r>
      <w:r w:rsidR="00B7093A">
        <w:t>’</w:t>
      </w:r>
      <w:r>
        <w:t xml:space="preserve"> instead of Papuan Malay </w:t>
      </w:r>
      <w:r>
        <w:rPr>
          <w:rStyle w:val="ChItalBold"/>
        </w:rPr>
        <w:t>kampung</w:t>
      </w:r>
      <w:r>
        <w:t xml:space="preserve"> </w:t>
      </w:r>
      <w:r w:rsidR="00B7093A">
        <w:t>‘</w:t>
      </w:r>
      <w:r>
        <w:t>village</w:t>
      </w:r>
      <w:r w:rsidR="00B7093A">
        <w:t>’</w:t>
      </w:r>
      <w:r>
        <w:t xml:space="preserve"> and </w:t>
      </w:r>
      <w:r w:rsidRPr="0057698B">
        <w:rPr>
          <w:rStyle w:val="ChItalBold"/>
        </w:rPr>
        <w:t>dorang</w:t>
      </w:r>
      <w:r>
        <w:t>/</w:t>
      </w:r>
      <w:r w:rsidRPr="0057698B">
        <w:rPr>
          <w:rStyle w:val="ChItalBold"/>
        </w:rPr>
        <w:t>dong</w:t>
      </w:r>
      <w:r>
        <w:t xml:space="preserve"> </w:t>
      </w:r>
      <w:r w:rsidR="00B7093A">
        <w:t>‘</w:t>
      </w:r>
      <w:r w:rsidRPr="0057698B">
        <w:rPr>
          <w:rStyle w:val="ChSmallCaps"/>
        </w:rPr>
        <w:t>3pl</w:t>
      </w:r>
      <w:r w:rsidR="00B7093A">
        <w:t>’</w:t>
      </w:r>
      <w:r>
        <w:rPr>
          <w:lang w:eastAsia="en-US"/>
        </w:rPr>
        <w:t xml:space="preserve">, respectively. Lexical choices are also made between lexical items that are rather similar in both languages, such as Indonesian </w:t>
      </w:r>
      <w:r w:rsidRPr="00C064F0">
        <w:rPr>
          <w:rStyle w:val="ChItalBold"/>
        </w:rPr>
        <w:t>ad</w:t>
      </w:r>
      <w:r>
        <w:rPr>
          <w:rStyle w:val="ChItalBold"/>
        </w:rPr>
        <w:t>ik</w:t>
      </w:r>
      <w:r>
        <w:t xml:space="preserve"> [</w:t>
      </w:r>
      <w:r>
        <w:rPr>
          <w:rStyle w:val="ChCharisSIL"/>
        </w:rPr>
        <w:t>ˈ</w:t>
      </w:r>
      <w:r w:rsidRPr="00C93DBF">
        <w:rPr>
          <w:rStyle w:val="ChCharisSIL"/>
        </w:rPr>
        <w:t>a</w:t>
      </w:r>
      <w:r>
        <w:rPr>
          <w:rStyle w:val="ChCharisSIL"/>
        </w:rPr>
        <w:t>.dɪ</w:t>
      </w:r>
      <w:r w:rsidRPr="00C93DBF">
        <w:rPr>
          <w:rStyle w:val="ChCharisSIL"/>
        </w:rPr>
        <w:t>k̚</w:t>
      </w:r>
      <w:r>
        <w:t xml:space="preserve">] </w:t>
      </w:r>
      <w:r w:rsidR="00B7093A">
        <w:t>‘</w:t>
      </w:r>
      <w:r>
        <w:t>younger sibling</w:t>
      </w:r>
      <w:r w:rsidR="00B7093A">
        <w:t>’</w:t>
      </w:r>
      <w:r>
        <w:t xml:space="preserve"> or </w:t>
      </w:r>
      <w:r w:rsidRPr="00C064F0">
        <w:rPr>
          <w:rStyle w:val="ChItalBold"/>
        </w:rPr>
        <w:t>tida</w:t>
      </w:r>
      <w:r>
        <w:rPr>
          <w:rStyle w:val="ChItalBold"/>
        </w:rPr>
        <w:t>k</w:t>
      </w:r>
      <w:r>
        <w:t xml:space="preserve"> [</w:t>
      </w:r>
      <w:r>
        <w:rPr>
          <w:rStyle w:val="ChCharisSIL"/>
        </w:rPr>
        <w:t>ˈti.dɐ</w:t>
      </w:r>
      <w:r w:rsidRPr="00D160F4">
        <w:rPr>
          <w:rStyle w:val="ChCharisSIL"/>
        </w:rPr>
        <w:t>k</w:t>
      </w:r>
      <w:r>
        <w:rPr>
          <w:rStyle w:val="ChCharisSIL"/>
        </w:rPr>
        <w:t>̚</w:t>
      </w:r>
      <w:r>
        <w:t xml:space="preserve">] </w:t>
      </w:r>
      <w:r w:rsidR="00B7093A">
        <w:t>‘</w:t>
      </w:r>
      <w:r w:rsidRPr="00C064F0">
        <w:rPr>
          <w:rStyle w:val="ChSmallCaps"/>
        </w:rPr>
        <w:t>neg</w:t>
      </w:r>
      <w:r w:rsidR="00B7093A">
        <w:t>’</w:t>
      </w:r>
      <w:r>
        <w:t xml:space="preserve">, instead of Papuan Malay </w:t>
      </w:r>
      <w:r w:rsidRPr="00C064F0">
        <w:rPr>
          <w:rStyle w:val="ChItalBold"/>
        </w:rPr>
        <w:t>ade</w:t>
      </w:r>
      <w:r>
        <w:t xml:space="preserve"> [</w:t>
      </w:r>
      <w:r>
        <w:rPr>
          <w:rStyle w:val="ChCharisSIL"/>
        </w:rPr>
        <w:t>ˈ</w:t>
      </w:r>
      <w:r w:rsidRPr="00C93DBF">
        <w:rPr>
          <w:rStyle w:val="ChCharisSIL"/>
        </w:rPr>
        <w:t>a</w:t>
      </w:r>
      <w:r>
        <w:rPr>
          <w:rStyle w:val="ChCharisSIL"/>
        </w:rPr>
        <w:t>.dɛ</w:t>
      </w:r>
      <w:r>
        <w:t xml:space="preserve">] </w:t>
      </w:r>
      <w:r w:rsidR="00B7093A">
        <w:t>‘</w:t>
      </w:r>
      <w:r>
        <w:t>younger sibling</w:t>
      </w:r>
      <w:r w:rsidR="00B7093A">
        <w:t>’</w:t>
      </w:r>
      <w:r>
        <w:t xml:space="preserve"> and </w:t>
      </w:r>
      <w:r w:rsidRPr="00C064F0">
        <w:rPr>
          <w:rStyle w:val="ChItalBold"/>
        </w:rPr>
        <w:t>tida</w:t>
      </w:r>
      <w:r>
        <w:t xml:space="preserve"> [</w:t>
      </w:r>
      <w:r>
        <w:rPr>
          <w:rStyle w:val="ChCharisSIL"/>
        </w:rPr>
        <w:t>ˈ</w:t>
      </w:r>
      <w:r w:rsidRPr="00C93DBF">
        <w:rPr>
          <w:rStyle w:val="ChCharisSIL"/>
        </w:rPr>
        <w:t>ti</w:t>
      </w:r>
      <w:r>
        <w:rPr>
          <w:rStyle w:val="ChCharisSIL"/>
        </w:rPr>
        <w:t>.</w:t>
      </w:r>
      <w:r w:rsidRPr="00C93DBF">
        <w:rPr>
          <w:rStyle w:val="ChCharisSIL"/>
        </w:rPr>
        <w:t>da</w:t>
      </w:r>
      <w:r>
        <w:t>]</w:t>
      </w:r>
      <w:r w:rsidRPr="00E83151">
        <w:t xml:space="preserve"> </w:t>
      </w:r>
      <w:r w:rsidR="00B7093A">
        <w:t>‘</w:t>
      </w:r>
      <w:r w:rsidRPr="00C064F0">
        <w:rPr>
          <w:rStyle w:val="ChSmallCaps"/>
        </w:rPr>
        <w:t>neg</w:t>
      </w:r>
      <w:r w:rsidR="00B7093A">
        <w:t>’</w:t>
      </w:r>
      <w:r>
        <w:t xml:space="preserve">, respectively. </w:t>
      </w:r>
      <w:r>
        <w:rPr>
          <w:lang w:eastAsia="en-US"/>
        </w:rPr>
        <w:t xml:space="preserve">Other features are syntactic ones, such as Indonesian causatives formed with suffix </w:t>
      </w:r>
      <w:r w:rsidRPr="006404AC">
        <w:rPr>
          <w:rStyle w:val="ChItalBold"/>
        </w:rPr>
        <w:t>­kan</w:t>
      </w:r>
      <w:r>
        <w:t xml:space="preserve"> </w:t>
      </w:r>
      <w:r w:rsidR="00B7093A">
        <w:t>‘</w:t>
      </w:r>
      <w:r w:rsidRPr="006404AC">
        <w:rPr>
          <w:rStyle w:val="ChSmallCaps"/>
        </w:rPr>
        <w:t>caus</w:t>
      </w:r>
      <w:r w:rsidR="00B7093A">
        <w:t>’</w:t>
      </w:r>
      <w:r>
        <w:t xml:space="preserve">, </w:t>
      </w:r>
      <w:r>
        <w:rPr>
          <w:lang w:eastAsia="en-US"/>
        </w:rPr>
        <w:t xml:space="preserve">passives formed with prefix </w:t>
      </w:r>
      <w:r w:rsidRPr="006404AC">
        <w:rPr>
          <w:rStyle w:val="ChItalBold"/>
        </w:rPr>
        <w:t>di­</w:t>
      </w:r>
      <w:r>
        <w:rPr>
          <w:lang w:eastAsia="en-US"/>
        </w:rPr>
        <w:t xml:space="preserve"> </w:t>
      </w:r>
      <w:r w:rsidR="00B7093A">
        <w:rPr>
          <w:lang w:eastAsia="en-US"/>
        </w:rPr>
        <w:t>‘</w:t>
      </w:r>
      <w:r w:rsidRPr="006404AC">
        <w:rPr>
          <w:rStyle w:val="ChSmallCaps"/>
        </w:rPr>
        <w:t>uv</w:t>
      </w:r>
      <w:r w:rsidR="00B7093A">
        <w:rPr>
          <w:lang w:eastAsia="en-US"/>
        </w:rPr>
        <w:t>’</w:t>
      </w:r>
      <w:r>
        <w:rPr>
          <w:lang w:eastAsia="en-US"/>
        </w:rPr>
        <w:t xml:space="preserve">, </w:t>
      </w:r>
      <w:r>
        <w:t xml:space="preserve">or possessives formed with suffix </w:t>
      </w:r>
      <w:r w:rsidRPr="009D104A">
        <w:rPr>
          <w:rStyle w:val="ChSmallCapsItalBold"/>
        </w:rPr>
        <w:t>­</w:t>
      </w:r>
      <w:r w:rsidRPr="006404AC">
        <w:rPr>
          <w:rStyle w:val="ChItalBold"/>
        </w:rPr>
        <w:t>nya</w:t>
      </w:r>
      <w:r>
        <w:t xml:space="preserve"> </w:t>
      </w:r>
      <w:r w:rsidR="00B7093A">
        <w:t>‘</w:t>
      </w:r>
      <w:r>
        <w:rPr>
          <w:rStyle w:val="ChSmallCaps"/>
        </w:rPr>
        <w:t>3</w:t>
      </w:r>
      <w:r w:rsidRPr="006404AC">
        <w:rPr>
          <w:rStyle w:val="ChSmallCaps"/>
        </w:rPr>
        <w:t>poss</w:t>
      </w:r>
      <w:r>
        <w:rPr>
          <w:rStyle w:val="ChSmallCaps"/>
        </w:rPr>
        <w:t>r</w:t>
      </w:r>
      <w:r w:rsidR="00B7093A">
        <w:t>’</w:t>
      </w:r>
      <w:r>
        <w:t>.</w:t>
      </w:r>
      <w:r>
        <w:rPr>
          <w:rStyle w:val="FootnoteReference"/>
        </w:rPr>
        <w:footnoteReference w:id="13"/>
      </w:r>
      <w:r>
        <w:t xml:space="preserve"> Less-educated speakers, by contrast, did not display this general tendency of mixing and switching to Indonesian given their more limited </w:t>
      </w:r>
      <w:r w:rsidRPr="006C65BE">
        <w:t xml:space="preserve">exposure to the </w:t>
      </w:r>
      <w:r w:rsidRPr="00024B4C">
        <w:rPr>
          <w:rStyle w:val="ChSmallCaps"/>
        </w:rPr>
        <w:t>high</w:t>
      </w:r>
      <w:r w:rsidRPr="006C65BE">
        <w:t xml:space="preserve"> variety Indonesian. </w:t>
      </w:r>
      <w:r>
        <w:t xml:space="preserve">They only showed this tendency to </w:t>
      </w:r>
      <w:r w:rsidR="00B7093A">
        <w:t>“</w:t>
      </w:r>
      <w:r>
        <w:t>dress-up</w:t>
      </w:r>
      <w:r w:rsidR="00B7093A">
        <w:t>”</w:t>
      </w:r>
      <w:r>
        <w:t xml:space="preserve"> their </w:t>
      </w:r>
      <w:r w:rsidR="006857BA">
        <w:t xml:space="preserve">Papuan Malay with </w:t>
      </w:r>
      <w:r>
        <w:t xml:space="preserve">Indonesian </w:t>
      </w:r>
      <w:r w:rsidR="006857BA">
        <w:t xml:space="preserve">features or lexical items </w:t>
      </w:r>
      <w:r>
        <w:t xml:space="preserve">when discussing </w:t>
      </w:r>
      <w:r w:rsidRPr="00D21F31">
        <w:rPr>
          <w:rStyle w:val="ChSmallCaps"/>
        </w:rPr>
        <w:t>high</w:t>
      </w:r>
      <w:r>
        <w:t xml:space="preserve"> topics (see Factor </w:t>
      </w:r>
      <w:r>
        <w:fldChar w:fldCharType="begin"/>
      </w:r>
      <w:r>
        <w:instrText xml:space="preserve"> REF _Ref376429016 \n \h </w:instrText>
      </w:r>
      <w:r>
        <w:fldChar w:fldCharType="separate"/>
      </w:r>
      <w:r w:rsidR="00154D81">
        <w:rPr>
          <w:cs/>
        </w:rPr>
        <w:t>‎</w:t>
      </w:r>
      <w:r w:rsidR="00154D81">
        <w:t>2</w:t>
      </w:r>
      <w:r>
        <w:fldChar w:fldCharType="end"/>
      </w:r>
      <w:r>
        <w:t xml:space="preserve"> </w:t>
      </w:r>
      <w:r w:rsidR="00B7093A">
        <w:t>‘</w:t>
      </w:r>
      <w:r>
        <w:fldChar w:fldCharType="begin"/>
      </w:r>
      <w:r>
        <w:instrText xml:space="preserve"> REF _Ref376429016 \h </w:instrText>
      </w:r>
      <w:r>
        <w:fldChar w:fldCharType="separate"/>
      </w:r>
      <w:r w:rsidR="00154D81" w:rsidRPr="006C65BE">
        <w:t>Topical regulation</w:t>
      </w:r>
      <w:r>
        <w:fldChar w:fldCharType="end"/>
      </w:r>
      <w:r w:rsidR="00B7093A">
        <w:t>‘</w:t>
      </w:r>
      <w:r>
        <w:t xml:space="preserve">), or when interacting with </w:t>
      </w:r>
      <w:r w:rsidRPr="006C65BE">
        <w:t xml:space="preserve">fellow-Papuans of higher </w:t>
      </w:r>
      <w:r>
        <w:t xml:space="preserve">social standing or with group </w:t>
      </w:r>
      <w:r w:rsidRPr="006C65BE">
        <w:t>outsiders</w:t>
      </w:r>
      <w:r>
        <w:t xml:space="preserve"> (see Factor </w:t>
      </w:r>
      <w:r>
        <w:fldChar w:fldCharType="begin"/>
      </w:r>
      <w:r>
        <w:instrText xml:space="preserve"> REF _Ref376429590 \n \h </w:instrText>
      </w:r>
      <w:r>
        <w:fldChar w:fldCharType="separate"/>
      </w:r>
      <w:r w:rsidR="00154D81">
        <w:rPr>
          <w:cs/>
        </w:rPr>
        <w:t>‎</w:t>
      </w:r>
      <w:r w:rsidR="00154D81">
        <w:t>3</w:t>
      </w:r>
      <w:r>
        <w:fldChar w:fldCharType="end"/>
      </w:r>
      <w:r>
        <w:t xml:space="preserve"> </w:t>
      </w:r>
      <w:r w:rsidR="00B7093A">
        <w:t>‘</w:t>
      </w:r>
      <w:r>
        <w:fldChar w:fldCharType="begin"/>
      </w:r>
      <w:r>
        <w:instrText xml:space="preserve"> REF _Ref376429590 \h </w:instrText>
      </w:r>
      <w:r>
        <w:fldChar w:fldCharType="separate"/>
      </w:r>
      <w:r w:rsidR="00154D81" w:rsidRPr="006C65BE">
        <w:t>Relationships between interlocutors</w:t>
      </w:r>
      <w:r>
        <w:fldChar w:fldCharType="end"/>
      </w:r>
      <w:r w:rsidR="00B7093A">
        <w:t>‘</w:t>
      </w:r>
      <w:r>
        <w:t>).</w:t>
      </w:r>
    </w:p>
    <w:p w14:paraId="50771DC9" w14:textId="77777777" w:rsidR="009F0004" w:rsidRPr="006C65BE" w:rsidRDefault="009F0004" w:rsidP="009F0004">
      <w:pPr>
        <w:pStyle w:val="O05N05wnext"/>
        <w:numPr>
          <w:ilvl w:val="0"/>
          <w:numId w:val="27"/>
        </w:numPr>
      </w:pPr>
      <w:bookmarkStart w:id="323" w:name="_Ref376429016"/>
      <w:r w:rsidRPr="006C65BE">
        <w:lastRenderedPageBreak/>
        <w:t>Topical regulation</w:t>
      </w:r>
      <w:bookmarkEnd w:id="323"/>
    </w:p>
    <w:p w14:paraId="04BE7AE5" w14:textId="7DD129E0" w:rsidR="009F0004" w:rsidRDefault="009F0004" w:rsidP="00A51EB9">
      <w:pPr>
        <w:pStyle w:val="Body0010after"/>
        <w:rPr>
          <w:lang w:eastAsia="en-US"/>
        </w:rPr>
      </w:pPr>
      <w:r w:rsidRPr="006C65BE">
        <w:t xml:space="preserve">As </w:t>
      </w:r>
      <w:r>
        <w:rPr>
          <w:rStyle w:val="Citation"/>
        </w:rPr>
        <w:fldChar w:fldCharType="begin"/>
      </w:r>
      <w:r>
        <w:rPr>
          <w:rStyle w:val="Citation"/>
        </w:rPr>
        <w:instrText>ADDIN CITAVI.PLACEHOLDER 245e7d16-019d-4412-b96b-780b8ee58422 PFBsYWNlaG9sZGVyPg0KICA8QWRkSW5WZXJzaW9uPjUuMi4wLjg8L0FkZEluVmVyc2lvbj4NCiAgPElkPjI0NWU3ZDE2LTAxOWQtNDQxMi1iOTZiLTc4MGI4ZWU1ODQyMjwvSWQ+DQogIDxFbnRyaWVzPg0KICAgIDxFbnRyeT4NCiAgICAgIDxJZD4xZGNlN2YzYy02MjMxLTQ2MjQtYWQ1YS1hMWFjYWQwYWI3NTA8L0lkPg0KICAgICAgPE5vUGFyPnRydWU8L05vUGFyPg0KICAgICAgPFBlcnNvbk9ubHk+dHJ1ZTwvUGVyc29uT25seT4NCiAgICAgIDxSZWZlcmVuY2VJZD5iNDdjNDEwNy1lZmNlLTRhNTktOGRmNy02YTM3MmZlYjM3Y2U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htYW48L1RleHQ+DQogICAgPC9UZXh0VW5pdD4NCiAgPC9UZXh0VW5pdHM+DQo8L1BsYWNlaG9sZGVyPg==</w:instrText>
      </w:r>
      <w:r>
        <w:rPr>
          <w:rStyle w:val="Citation"/>
        </w:rPr>
        <w:fldChar w:fldCharType="separate"/>
      </w:r>
      <w:bookmarkStart w:id="324" w:name="_CTVP001245e7d16019d4412b96b780b8ee58422"/>
      <w:r w:rsidR="0092006B">
        <w:rPr>
          <w:rStyle w:val="Citation"/>
        </w:rPr>
        <w:t>Fishman</w:t>
      </w:r>
      <w:bookmarkEnd w:id="324"/>
      <w:r>
        <w:rPr>
          <w:rStyle w:val="Citation"/>
        </w:rPr>
        <w:fldChar w:fldCharType="end"/>
      </w:r>
      <w:r w:rsidRPr="00513C8C">
        <w:rPr>
          <w:rStyle w:val="Citation"/>
        </w:rPr>
        <w:t xml:space="preserve"> </w:t>
      </w:r>
      <w:r>
        <w:rPr>
          <w:rStyle w:val="Citation"/>
        </w:rPr>
        <w:fldChar w:fldCharType="begin"/>
      </w:r>
      <w:r>
        <w:rPr>
          <w:rStyle w:val="Citation"/>
        </w:rPr>
        <w:instrText>ADDIN CITAVI.PLACEHOLDER ac65d53a-e1e3-454e-9b3f-4302c6179a95 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jU6IDcxKTwvVGV4dD4NCiAgICA8L1RleHRVbml0Pg0KICA8L1RleHRVbml0cz4NCjwvUGxhY2Vob2xkZXI+</w:instrText>
      </w:r>
      <w:r>
        <w:rPr>
          <w:rStyle w:val="Citation"/>
        </w:rPr>
        <w:fldChar w:fldCharType="separate"/>
      </w:r>
      <w:bookmarkStart w:id="325" w:name="_CTVP001ac65d53ae1e3454e9b3f4302c6179a95"/>
      <w:r w:rsidR="0092006B">
        <w:rPr>
          <w:rStyle w:val="Citation"/>
        </w:rPr>
        <w:t>(1965: 71)</w:t>
      </w:r>
      <w:bookmarkEnd w:id="325"/>
      <w:r>
        <w:rPr>
          <w:rStyle w:val="Citation"/>
        </w:rPr>
        <w:fldChar w:fldCharType="end"/>
      </w:r>
      <w:r w:rsidRPr="006C65BE">
        <w:t xml:space="preserve"> points out, </w:t>
      </w:r>
      <w:r w:rsidR="00B7093A">
        <w:rPr>
          <w:lang w:eastAsia="en-US"/>
        </w:rPr>
        <w:t>“</w:t>
      </w:r>
      <w:r w:rsidRPr="006C65BE">
        <w:rPr>
          <w:lang w:eastAsia="en-US"/>
        </w:rPr>
        <w:t>certain topics are somehow handled better in one language than in another</w:t>
      </w:r>
      <w:r w:rsidR="00B7093A">
        <w:rPr>
          <w:lang w:eastAsia="en-US"/>
        </w:rPr>
        <w:t>”</w:t>
      </w:r>
      <w:r w:rsidRPr="006C65BE">
        <w:rPr>
          <w:lang w:eastAsia="en-US"/>
        </w:rPr>
        <w:t xml:space="preserve">. The results of the 2007 survey provide only limited information about this issue, however. The findings only state that Papuan Malay is the preferred language for humor and that politics are typically discussed in the indigenous vernaculars </w:t>
      </w:r>
      <w:r>
        <w:rPr>
          <w:rStyle w:val="Citation"/>
        </w:rPr>
        <w:fldChar w:fldCharType="begin"/>
      </w:r>
      <w:r>
        <w:rPr>
          <w:rStyle w:val="Citation"/>
        </w:rPr>
        <w:instrText>ADDIN CITAVI.PLACEHOLDER 676e1851-8c36-4625-9b3b-618612f88bc5 PFBsYWNlaG9sZGVyPg0KICA8QWRkSW5WZXJzaW9uPjUuMi4wLjg8L0FkZEluVmVyc2lvbj4NCiAgPElkPjY3NmUxODUxLThjMzYtNDYyNS05YjNiLTYxODYxMmY4OGJjNTwvSWQ+DQogIDxFbnRyaWVzPg0KICAgIDxFbnRyeT4NCiAgICAgIDxJZD5jNTI3NThiNC04NjA5LTQ1OTItOTYxMi1mYTZmYmNjYTA4N2Q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z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DogMTcpPC9UZXh0Pg0KICAgIDwvVGV4dFVuaXQ+DQogIDwvVGV4dFVuaXRzPg0KPC9QbGFjZWhvbGRlcj4=</w:instrText>
      </w:r>
      <w:r>
        <w:rPr>
          <w:rStyle w:val="Citation"/>
        </w:rPr>
        <w:fldChar w:fldCharType="separate"/>
      </w:r>
      <w:bookmarkStart w:id="326" w:name="_CTVP001676e18518c3646259b3b618612f88bc5"/>
      <w:r w:rsidR="0092006B">
        <w:rPr>
          <w:rStyle w:val="Citation"/>
        </w:rPr>
        <w:t>(Scott et al. 2008: 17)</w:t>
      </w:r>
      <w:bookmarkEnd w:id="326"/>
      <w:r>
        <w:rPr>
          <w:rStyle w:val="Citation"/>
        </w:rPr>
        <w:fldChar w:fldCharType="end"/>
      </w:r>
      <w:r w:rsidRPr="006C65BE">
        <w:rPr>
          <w:lang w:eastAsia="en-US"/>
        </w:rPr>
        <w:t>. The author</w:t>
      </w:r>
      <w:r w:rsidR="00B7093A">
        <w:rPr>
          <w:lang w:eastAsia="en-US"/>
        </w:rPr>
        <w:t>’</w:t>
      </w:r>
      <w:r w:rsidRPr="006C65BE">
        <w:rPr>
          <w:lang w:eastAsia="en-US"/>
        </w:rPr>
        <w:t>s own observations during her 3-month fieldwork in late 2008 modify these findings (see §</w:t>
      </w:r>
      <w:r w:rsidR="001F6246">
        <w:fldChar w:fldCharType="begin"/>
      </w:r>
      <w:r w:rsidR="001F6246">
        <w:instrText xml:space="preserve"> REF _Ref437420654 \w \h </w:instrText>
      </w:r>
      <w:r w:rsidR="001F6246">
        <w:fldChar w:fldCharType="separate"/>
      </w:r>
      <w:r w:rsidR="00154D81">
        <w:rPr>
          <w:cs/>
        </w:rPr>
        <w:t>‎</w:t>
      </w:r>
      <w:r w:rsidR="00154D81">
        <w:t>1.11.3</w:t>
      </w:r>
      <w:r w:rsidR="001F6246">
        <w:fldChar w:fldCharType="end"/>
      </w:r>
      <w:r w:rsidRPr="006C65BE">
        <w:rPr>
          <w:lang w:eastAsia="en-US"/>
        </w:rPr>
        <w:t xml:space="preserve">). The observed Papuan Malay speakers displayed a </w:t>
      </w:r>
      <w:r>
        <w:rPr>
          <w:lang w:eastAsia="en-US"/>
        </w:rPr>
        <w:t xml:space="preserve">notable </w:t>
      </w:r>
      <w:r w:rsidRPr="006C65BE">
        <w:rPr>
          <w:lang w:eastAsia="en-US"/>
        </w:rPr>
        <w:t xml:space="preserve">tendency to change their language behavior when discussing </w:t>
      </w:r>
      <w:r w:rsidRPr="0099608C">
        <w:rPr>
          <w:rStyle w:val="ChSmallCaps"/>
        </w:rPr>
        <w:t>high</w:t>
      </w:r>
      <w:r w:rsidRPr="006C65BE">
        <w:t xml:space="preserve"> topics. That is, when talking about topics </w:t>
      </w:r>
      <w:r w:rsidRPr="006C65BE">
        <w:rPr>
          <w:lang w:eastAsia="en-US"/>
        </w:rPr>
        <w:t xml:space="preserve">associated with the formal domains of government, politics, education, or religion they tended to </w:t>
      </w:r>
      <w:r w:rsidR="00B7093A">
        <w:rPr>
          <w:lang w:eastAsia="en-US"/>
        </w:rPr>
        <w:t>“</w:t>
      </w:r>
      <w:r w:rsidRPr="006C65BE">
        <w:rPr>
          <w:lang w:eastAsia="en-US"/>
        </w:rPr>
        <w:t>dress up</w:t>
      </w:r>
      <w:r w:rsidR="00B7093A">
        <w:rPr>
          <w:lang w:eastAsia="en-US"/>
        </w:rPr>
        <w:t>”</w:t>
      </w:r>
      <w:r w:rsidRPr="006C65BE">
        <w:rPr>
          <w:lang w:eastAsia="en-US"/>
        </w:rPr>
        <w:t xml:space="preserve"> their Papuan Malay and make it more Indonesian-like.</w:t>
      </w:r>
    </w:p>
    <w:p w14:paraId="1A7D52A0" w14:textId="77777777" w:rsidR="009F0004" w:rsidRPr="006C65BE" w:rsidRDefault="009F0004" w:rsidP="009F0004">
      <w:pPr>
        <w:pStyle w:val="O05N05wnext"/>
        <w:numPr>
          <w:ilvl w:val="0"/>
          <w:numId w:val="27"/>
        </w:numPr>
      </w:pPr>
      <w:bookmarkStart w:id="327" w:name="_Ref376429590"/>
      <w:r w:rsidRPr="006C65BE">
        <w:t>Relationships between interlocutors</w:t>
      </w:r>
      <w:bookmarkEnd w:id="327"/>
    </w:p>
    <w:p w14:paraId="54D776C7" w14:textId="2D68A7A1" w:rsidR="009F0004" w:rsidRPr="006C65BE" w:rsidRDefault="009F0004" w:rsidP="009F0004">
      <w:pPr>
        <w:pStyle w:val="Body0000after"/>
      </w:pPr>
      <w:r w:rsidRPr="006C65BE">
        <w:rPr>
          <w:lang w:eastAsia="en-US"/>
        </w:rPr>
        <w:t xml:space="preserve">Language behavior is not only influenced by the topics of communication </w:t>
      </w:r>
      <w:r>
        <w:rPr>
          <w:lang w:eastAsia="en-US"/>
        </w:rPr>
        <w:t xml:space="preserve">and speaker education levels, </w:t>
      </w:r>
      <w:r w:rsidRPr="006C65BE">
        <w:rPr>
          <w:lang w:eastAsia="en-US"/>
        </w:rPr>
        <w:t xml:space="preserve">but also by role relations. That is, individual speakers display certain language behaviors </w:t>
      </w:r>
      <w:r w:rsidRPr="006C65BE">
        <w:t xml:space="preserve">depending on the role relations between them </w:t>
      </w:r>
      <w:r>
        <w:rPr>
          <w:rStyle w:val="Citation"/>
        </w:rPr>
        <w:fldChar w:fldCharType="begin"/>
      </w:r>
      <w:r>
        <w:rPr>
          <w:rStyle w:val="Citation"/>
        </w:rPr>
        <w:instrText>ADDIN CITAVI.PLACEHOLDER 6efeec12-6c27-4d94-9e53-1f092d8ca684 PFBsYWNlaG9sZGVyPg0KICA8QWRkSW5WZXJzaW9uPjUuMi4wLjg8L0FkZEluVmVyc2lvbj4NCiAgPElkPjZlZmVlYzEyLTZjMjctNGQ5NC05ZTUzLTFmMDkyZDhjYTY4NDwvSWQ+DQogIDxFbnRyaWVzPg0KICAgIDxFbnRyeT4NCiAgICAgIDxJZD5iZGYzOGY2NS1lZjVjLTQ1MTAtOGJiMi02MWRmNjUzYjBhN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YjQ3YzQxMDctZWZjZS00YTU5LThkZjctNmEzNzJmZWIzN2Nl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zaG1hbiAxOTY1OiA3Nik8L1RleHQ+DQogICAgPC9UZXh0VW5pdD4NCiAgPC9UZXh0VW5pdHM+DQo8L1BsYWNlaG9sZGVyPg==</w:instrText>
      </w:r>
      <w:r>
        <w:rPr>
          <w:rStyle w:val="Citation"/>
        </w:rPr>
        <w:fldChar w:fldCharType="separate"/>
      </w:r>
      <w:bookmarkStart w:id="328" w:name="_CTVP0016efeec126c274d949e531f092d8ca684"/>
      <w:r w:rsidR="0092006B">
        <w:rPr>
          <w:rStyle w:val="Citation"/>
        </w:rPr>
        <w:t>(Fishman 1965: 76)</w:t>
      </w:r>
      <w:bookmarkEnd w:id="328"/>
      <w:r>
        <w:rPr>
          <w:rStyle w:val="Citation"/>
        </w:rPr>
        <w:fldChar w:fldCharType="end"/>
      </w:r>
      <w:r w:rsidRPr="006C65BE">
        <w:t>.</w:t>
      </w:r>
    </w:p>
    <w:p w14:paraId="68F4820A" w14:textId="74C49F98" w:rsidR="009F0004" w:rsidRPr="006C65BE" w:rsidRDefault="009F0004" w:rsidP="009F0004">
      <w:pPr>
        <w:pStyle w:val="Body0500after"/>
      </w:pPr>
      <w:r w:rsidRPr="006C65BE">
        <w:t xml:space="preserve">As for Papuan Malay, the 2007 survey results </w:t>
      </w:r>
      <w:r>
        <w:rPr>
          <w:rStyle w:val="Citation"/>
        </w:rPr>
        <w:fldChar w:fldCharType="begin"/>
      </w:r>
      <w:r>
        <w:rPr>
          <w:rStyle w:val="Citation"/>
        </w:rPr>
        <w:instrText>ADDIN CITAVI.PLACEHOLDER b299518d-ee08-4871-b3b8-35400c734dc4 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DogMTMsIDE0KTwvVGV4dD4NCiAgICA8L1RleHRVbml0Pg0KICA8L1RleHRVbml0cz4NCjwvUGxhY2Vob2xkZXI+</w:instrText>
      </w:r>
      <w:r>
        <w:rPr>
          <w:rStyle w:val="Citation"/>
        </w:rPr>
        <w:fldChar w:fldCharType="separate"/>
      </w:r>
      <w:bookmarkStart w:id="329" w:name="_CTVP001b299518dee084871b3b835400c734dc4"/>
      <w:r w:rsidR="0092006B">
        <w:rPr>
          <w:rStyle w:val="Citation"/>
        </w:rPr>
        <w:t>(Scott et al. 2008: 13, 14)</w:t>
      </w:r>
      <w:bookmarkEnd w:id="329"/>
      <w:r>
        <w:rPr>
          <w:rStyle w:val="Citation"/>
        </w:rPr>
        <w:fldChar w:fldCharType="end"/>
      </w:r>
      <w:r w:rsidRPr="006C65BE">
        <w:t xml:space="preserve"> indicate that family members and friends typically communicate in Papuan Malay or in the vernacular</w:t>
      </w:r>
      <w:r>
        <w:t>,</w:t>
      </w:r>
      <w:r w:rsidRPr="006C65BE">
        <w:t xml:space="preserve"> but not in Indonesian. The same applies to informal interactions between customers and vendors, or between patients and local health workers. Teachers may also address their students in Papuan Malay in informal interactions (in informal interactions in primary school, students may even address their teachers in Papuan Malay). The report does not discuss which language(s) Papuans use when they interact with fellow-Papuans of higher social standing or with outsiders.</w:t>
      </w:r>
    </w:p>
    <w:p w14:paraId="072D99FF" w14:textId="65F8C505" w:rsidR="009F0004" w:rsidRDefault="009F0004" w:rsidP="009F0004">
      <w:pPr>
        <w:pStyle w:val="Body0500after"/>
      </w:pPr>
      <w:r w:rsidRPr="006C65BE">
        <w:t xml:space="preserve">During her </w:t>
      </w:r>
      <w:r w:rsidRPr="006C65BE">
        <w:rPr>
          <w:lang w:eastAsia="en-US"/>
        </w:rPr>
        <w:t>3-month fieldwork in Sarmi (see §</w:t>
      </w:r>
      <w:r w:rsidR="001F6246">
        <w:fldChar w:fldCharType="begin"/>
      </w:r>
      <w:r w:rsidR="001F6246">
        <w:instrText xml:space="preserve"> REF _Ref437420654 \w \h </w:instrText>
      </w:r>
      <w:r w:rsidR="001F6246">
        <w:fldChar w:fldCharType="separate"/>
      </w:r>
      <w:r w:rsidR="00154D81">
        <w:rPr>
          <w:cs/>
        </w:rPr>
        <w:t>‎</w:t>
      </w:r>
      <w:r w:rsidR="00154D81">
        <w:t>1.11.3</w:t>
      </w:r>
      <w:r w:rsidR="001F6246">
        <w:fldChar w:fldCharType="end"/>
      </w:r>
      <w:r w:rsidRPr="006C65BE">
        <w:rPr>
          <w:lang w:eastAsia="en-US"/>
        </w:rPr>
        <w:t>), however, the author did note changes in speakers</w:t>
      </w:r>
      <w:r w:rsidR="00B7093A">
        <w:rPr>
          <w:lang w:eastAsia="en-US"/>
        </w:rPr>
        <w:t>’</w:t>
      </w:r>
      <w:r w:rsidRPr="006C65BE">
        <w:rPr>
          <w:lang w:eastAsia="en-US"/>
        </w:rPr>
        <w:t xml:space="preserve"> language behavior depending on </w:t>
      </w:r>
      <w:r>
        <w:rPr>
          <w:lang w:eastAsia="en-US"/>
        </w:rPr>
        <w:t xml:space="preserve">the </w:t>
      </w:r>
      <w:r w:rsidRPr="006C65BE">
        <w:t xml:space="preserve">role relations </w:t>
      </w:r>
      <w:r>
        <w:t xml:space="preserve">between interlocutors </w:t>
      </w:r>
      <w:r w:rsidRPr="006C65BE">
        <w:t>in terms of their status and community membership.</w:t>
      </w:r>
    </w:p>
    <w:p w14:paraId="7B796F60" w14:textId="3ECC0A05" w:rsidR="009F0004" w:rsidRDefault="009F0004" w:rsidP="00066C7C">
      <w:pPr>
        <w:pStyle w:val="Body0510after"/>
      </w:pPr>
      <w:r w:rsidRPr="006C65BE">
        <w:t>In interactions with fellow-Papuans of equal</w:t>
      </w:r>
      <w:r>
        <w:t>ly</w:t>
      </w:r>
      <w:r w:rsidRPr="006C65BE">
        <w:t xml:space="preserve"> </w:t>
      </w:r>
      <w:r>
        <w:t xml:space="preserve">low </w:t>
      </w:r>
      <w:r w:rsidRPr="006C65BE">
        <w:t xml:space="preserve">status, </w:t>
      </w:r>
      <w:r>
        <w:t xml:space="preserve">less-educated </w:t>
      </w:r>
      <w:r w:rsidRPr="006C65BE">
        <w:t xml:space="preserve">Papuans typically used the </w:t>
      </w:r>
      <w:r w:rsidRPr="0099608C">
        <w:rPr>
          <w:rStyle w:val="ChSmallCaps"/>
        </w:rPr>
        <w:t>low</w:t>
      </w:r>
      <w:r w:rsidRPr="006C65BE">
        <w:t xml:space="preserve"> variety Papuan Malay. (At times, they also switched to Isirawa, the vernacular language for most of them.) By contrast, when interacting with </w:t>
      </w:r>
      <w:r>
        <w:t xml:space="preserve">fellow-Papuans of higher social standing, such as teachers, mayors and other government officials, and pastors, or when conversing with </w:t>
      </w:r>
      <w:r w:rsidRPr="006C65BE">
        <w:t>group</w:t>
      </w:r>
      <w:r>
        <w:t xml:space="preserve"> outsiders, that is non-Papuans, </w:t>
      </w:r>
      <w:r w:rsidRPr="006C65BE">
        <w:t xml:space="preserve">the observed speakers </w:t>
      </w:r>
      <w:r>
        <w:t xml:space="preserve">showed a marked tendency to change their language behavior. That is, in such </w:t>
      </w:r>
      <w:r w:rsidRPr="00306A38">
        <w:t xml:space="preserve">interactions, their speech </w:t>
      </w:r>
      <w:r>
        <w:t xml:space="preserve">showed </w:t>
      </w:r>
      <w:r w:rsidRPr="00306A38">
        <w:t xml:space="preserve">influences from the </w:t>
      </w:r>
      <w:r w:rsidRPr="00C527F7">
        <w:rPr>
          <w:rStyle w:val="ChSmallCaps"/>
        </w:rPr>
        <w:t>high</w:t>
      </w:r>
      <w:r w:rsidRPr="00306A38">
        <w:t xml:space="preserve"> variety Indone</w:t>
      </w:r>
      <w:r w:rsidRPr="006C65BE">
        <w:t>sian</w:t>
      </w:r>
      <w:r>
        <w:t xml:space="preserve">, similar to the general language behavior of better-educated speakers, described under Factor </w:t>
      </w:r>
      <w:r>
        <w:fldChar w:fldCharType="begin"/>
      </w:r>
      <w:r>
        <w:instrText xml:space="preserve"> REF _Ref376432567 \r \h </w:instrText>
      </w:r>
      <w:r>
        <w:fldChar w:fldCharType="separate"/>
      </w:r>
      <w:r w:rsidR="00154D81">
        <w:rPr>
          <w:cs/>
        </w:rPr>
        <w:t>‎</w:t>
      </w:r>
      <w:r w:rsidR="00154D81">
        <w:t>1</w:t>
      </w:r>
      <w:r>
        <w:fldChar w:fldCharType="end"/>
      </w:r>
      <w:r>
        <w:t xml:space="preserve"> </w:t>
      </w:r>
      <w:r w:rsidR="00B7093A">
        <w:t>‘</w:t>
      </w:r>
      <w:r>
        <w:fldChar w:fldCharType="begin"/>
      </w:r>
      <w:r>
        <w:instrText xml:space="preserve"> REF _Ref376432567 \h </w:instrText>
      </w:r>
      <w:r>
        <w:fldChar w:fldCharType="separate"/>
      </w:r>
      <w:r w:rsidR="00154D81">
        <w:t>Speaker education levels</w:t>
      </w:r>
      <w:r>
        <w:fldChar w:fldCharType="end"/>
      </w:r>
      <w:r w:rsidR="00066C7C">
        <w:rPr>
          <w:lang w:eastAsia="en-US"/>
        </w:rPr>
        <w:t>’</w:t>
      </w:r>
      <w:r>
        <w:t xml:space="preserve">. As for the language behavior of better-educated speakers, their general tendency to </w:t>
      </w:r>
      <w:r w:rsidR="00B7093A">
        <w:t>“</w:t>
      </w:r>
      <w:r>
        <w:t>dress-up</w:t>
      </w:r>
      <w:r w:rsidR="00B7093A">
        <w:t>”</w:t>
      </w:r>
      <w:r>
        <w:t xml:space="preserve"> their Papuan Malay with Indonesian features was even more marked when they interacted with group outsiders, such as the author. This tendency to </w:t>
      </w:r>
      <w:r w:rsidR="00B7093A">
        <w:t>“</w:t>
      </w:r>
      <w:r>
        <w:t>dress-up</w:t>
      </w:r>
      <w:r w:rsidR="00B7093A">
        <w:t>”</w:t>
      </w:r>
      <w:r>
        <w:t xml:space="preserve"> one</w:t>
      </w:r>
      <w:r w:rsidR="00B7093A">
        <w:t>’</w:t>
      </w:r>
      <w:r>
        <w:t xml:space="preserve">s Papuan Malay with Indonesian features </w:t>
      </w:r>
      <w:r w:rsidRPr="006C65BE">
        <w:t>reflect</w:t>
      </w:r>
      <w:r>
        <w:t>s</w:t>
      </w:r>
      <w:r w:rsidRPr="006C65BE">
        <w:t xml:space="preserve"> role relations</w:t>
      </w:r>
      <w:r>
        <w:t>,</w:t>
      </w:r>
      <w:r w:rsidRPr="006C65BE">
        <w:t xml:space="preserve"> in that the use of Papuan Malay </w:t>
      </w:r>
      <w:r>
        <w:t xml:space="preserve">indicates </w:t>
      </w:r>
      <w:r w:rsidRPr="006C65BE">
        <w:t xml:space="preserve">intimacy, informality, and </w:t>
      </w:r>
      <w:r w:rsidRPr="006C65BE">
        <w:rPr>
          <w:lang w:eastAsia="en-US"/>
        </w:rPr>
        <w:t>equality</w:t>
      </w:r>
      <w:r>
        <w:t xml:space="preserve">, while the use of </w:t>
      </w:r>
      <w:r>
        <w:lastRenderedPageBreak/>
        <w:t>Indonesian features</w:t>
      </w:r>
      <w:r w:rsidRPr="006C65BE">
        <w:t xml:space="preserve"> </w:t>
      </w:r>
      <w:r>
        <w:t xml:space="preserve">signals social </w:t>
      </w:r>
      <w:r w:rsidRPr="006C65BE">
        <w:rPr>
          <w:lang w:eastAsia="en-US"/>
        </w:rPr>
        <w:t>inequality</w:t>
      </w:r>
      <w:r>
        <w:rPr>
          <w:lang w:eastAsia="en-US"/>
        </w:rPr>
        <w:t xml:space="preserve"> and distance, as well as </w:t>
      </w:r>
      <w:r w:rsidRPr="006C65BE">
        <w:t xml:space="preserve">formality (see also </w:t>
      </w:r>
      <w:r>
        <w:rPr>
          <w:rStyle w:val="Citation"/>
        </w:rPr>
        <w:fldChar w:fldCharType="begin"/>
      </w:r>
      <w:r>
        <w:rPr>
          <w:rStyle w:val="Citation"/>
        </w:rPr>
        <w:instrText>ADDIN CITAVI.PLACEHOLDER 178c9f68-c6be-4590-ad46-91b53d03d1cf 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aG1hbiAxOTY1OiA3MDwvVGV4dD4NCiAgICA8L1RleHRVbml0Pg0KICA8L1RleHRVbml0cz4NCjwvUGxhY2Vob2xkZXI+</w:instrText>
      </w:r>
      <w:r>
        <w:rPr>
          <w:rStyle w:val="Citation"/>
        </w:rPr>
        <w:fldChar w:fldCharType="separate"/>
      </w:r>
      <w:bookmarkStart w:id="330" w:name="_CTVP001178c9f68c6be4590ad4691b53d03d1cf"/>
      <w:r w:rsidR="0092006B">
        <w:rPr>
          <w:rStyle w:val="Citation"/>
        </w:rPr>
        <w:t>Fishman 1965: 70</w:t>
      </w:r>
      <w:bookmarkEnd w:id="330"/>
      <w:r>
        <w:rPr>
          <w:rStyle w:val="Citation"/>
        </w:rPr>
        <w:fldChar w:fldCharType="end"/>
      </w:r>
      <w:r w:rsidRPr="006C65BE">
        <w:t>).</w:t>
      </w:r>
      <w:r>
        <w:rPr>
          <w:rStyle w:val="FootnoteReference"/>
        </w:rPr>
        <w:footnoteReference w:id="14"/>
      </w:r>
    </w:p>
    <w:p w14:paraId="7CB2A85D" w14:textId="77777777" w:rsidR="009F0004" w:rsidRPr="006C65BE" w:rsidRDefault="009F0004" w:rsidP="009F0004">
      <w:pPr>
        <w:pStyle w:val="O05N05wnext"/>
        <w:numPr>
          <w:ilvl w:val="0"/>
          <w:numId w:val="27"/>
        </w:numPr>
      </w:pPr>
      <w:r w:rsidRPr="006C65BE">
        <w:t>Locations</w:t>
      </w:r>
    </w:p>
    <w:p w14:paraId="6CF1E69A" w14:textId="70C20B22" w:rsidR="009F0004" w:rsidRPr="006C65BE" w:rsidRDefault="009F0004" w:rsidP="00DA6D77">
      <w:pPr>
        <w:pStyle w:val="Body0015after"/>
      </w:pPr>
      <w:r w:rsidRPr="006C65BE">
        <w:rPr>
          <w:lang w:eastAsia="en-US"/>
        </w:rPr>
        <w:t xml:space="preserve">Language behaviors are also influenced by </w:t>
      </w:r>
      <w:r w:rsidR="005E70EF">
        <w:rPr>
          <w:lang w:eastAsia="en-US"/>
        </w:rPr>
        <w:t xml:space="preserve">the </w:t>
      </w:r>
      <w:r w:rsidRPr="006C65BE">
        <w:rPr>
          <w:lang w:eastAsia="en-US"/>
        </w:rPr>
        <w:t xml:space="preserve">locations where communication takes place, in that speakers consider certain languages to be more appropriate in certain settings </w:t>
      </w:r>
      <w:r>
        <w:rPr>
          <w:rStyle w:val="Citation"/>
        </w:rPr>
        <w:fldChar w:fldCharType="begin"/>
      </w:r>
      <w:r>
        <w:rPr>
          <w:rStyle w:val="Citation"/>
        </w:rPr>
        <w:instrText>ADDIN CITAVI.PLACEHOLDER 13c08cc8-110e-4ce9-bc09-93dc873c4210 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zaG1hbiAxOTY1OiA3MSwgNzUpPC9UZXh0Pg0KICAgIDwvVGV4dFVuaXQ+DQogIDwvVGV4dFVuaXRzPg0KPC9QbGFjZWhvbGRlcj4=</w:instrText>
      </w:r>
      <w:r>
        <w:rPr>
          <w:rStyle w:val="Citation"/>
        </w:rPr>
        <w:fldChar w:fldCharType="separate"/>
      </w:r>
      <w:bookmarkStart w:id="331" w:name="_CTVP00113c08cc8110e4ce9bc0993dc873c4210"/>
      <w:r w:rsidR="0092006B">
        <w:rPr>
          <w:rStyle w:val="Citation"/>
        </w:rPr>
        <w:t>(Fishman 1965: 71, 75)</w:t>
      </w:r>
      <w:bookmarkEnd w:id="331"/>
      <w:r>
        <w:rPr>
          <w:rStyle w:val="Citation"/>
        </w:rPr>
        <w:fldChar w:fldCharType="end"/>
      </w:r>
      <w:r w:rsidRPr="006C65BE">
        <w:t xml:space="preserve">. </w:t>
      </w:r>
      <w:r w:rsidR="00DA6D77">
        <w:t xml:space="preserve">This also applies to Papuan Malay. In certain domains, </w:t>
      </w:r>
      <w:r w:rsidRPr="006C65BE">
        <w:t>Papuan Malay speakers consider Indonesian to be more appropriate than Papuan Malay</w:t>
      </w:r>
      <w:r w:rsidR="00DA6D77">
        <w:t xml:space="preserve"> due </w:t>
      </w:r>
      <w:r w:rsidR="00DA6D77" w:rsidRPr="006C65BE">
        <w:t xml:space="preserve">to the diglossic distribution of </w:t>
      </w:r>
      <w:r w:rsidR="00DA6D77">
        <w:t>both languages</w:t>
      </w:r>
      <w:r w:rsidRPr="006C65BE">
        <w:t xml:space="preserve"> </w:t>
      </w:r>
      <w:r>
        <w:rPr>
          <w:rStyle w:val="Citation"/>
        </w:rPr>
        <w:fldChar w:fldCharType="begin"/>
      </w:r>
      <w:r>
        <w:rPr>
          <w:rStyle w:val="Citation"/>
        </w:rPr>
        <w:instrText>ADDIN CITAVI.PLACEHOLDER 338cf5da-e1f2-4a4f-b700-0c6217532376 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2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HigJM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b3R0IGV0IGFsLiAyMDA4OiAxMeKAkzE4KTwvVGV4dD4NCiAgICA8L1RleHRVbml0Pg0KICA8L1RleHRVbml0cz4NCjwvUGxhY2Vob2xkZXI+</w:instrText>
      </w:r>
      <w:r>
        <w:rPr>
          <w:rStyle w:val="Citation"/>
        </w:rPr>
        <w:fldChar w:fldCharType="separate"/>
      </w:r>
      <w:bookmarkStart w:id="332" w:name="_CTVP001338cf5dae1f24a4fb7000c6217532376"/>
      <w:r w:rsidR="0092006B">
        <w:rPr>
          <w:rStyle w:val="Citation"/>
        </w:rPr>
        <w:t>(Scott et al. 2008: 11–18)</w:t>
      </w:r>
      <w:bookmarkEnd w:id="332"/>
      <w:r>
        <w:rPr>
          <w:rStyle w:val="Citation"/>
        </w:rPr>
        <w:fldChar w:fldCharType="end"/>
      </w:r>
      <w:r w:rsidRPr="006C65BE">
        <w:t>. That is, Indonesian is the preferred language for formal interactions in the education and religious domains (such as formal instruction, leadership, or preaching) or other public domains such as government offices. Papuan Malay strongl</w:t>
      </w:r>
      <w:r>
        <w:t xml:space="preserve">y dominates all other domains. </w:t>
      </w:r>
      <w:r w:rsidRPr="006C65BE">
        <w:t>In addition, it is also the preferred language for informal interactions in public domains such as schools, chur</w:t>
      </w:r>
      <w:r>
        <w:t>ches, and government offices.</w:t>
      </w:r>
    </w:p>
    <w:p w14:paraId="172894AA" w14:textId="77777777" w:rsidR="009F0004" w:rsidRPr="006C65BE" w:rsidRDefault="009F0004" w:rsidP="009F0004">
      <w:pPr>
        <w:pStyle w:val="Heading3"/>
      </w:pPr>
      <w:bookmarkStart w:id="333" w:name="_Ref373219005"/>
      <w:bookmarkStart w:id="334" w:name="_Toc440455491"/>
      <w:r w:rsidRPr="006C65BE">
        <w:t>Language attitudes</w:t>
      </w:r>
      <w:bookmarkEnd w:id="333"/>
      <w:bookmarkEnd w:id="334"/>
    </w:p>
    <w:p w14:paraId="0ADBF4D5" w14:textId="7388F10B" w:rsidR="009F0004" w:rsidRPr="006C65BE" w:rsidRDefault="009F0004" w:rsidP="009F0004">
      <w:pPr>
        <w:pStyle w:val="Body0000after"/>
        <w:rPr>
          <w:lang w:eastAsia="en-US"/>
        </w:rPr>
      </w:pPr>
      <w:r>
        <w:rPr>
          <w:rStyle w:val="Citation"/>
        </w:rPr>
        <w:fldChar w:fldCharType="begin"/>
      </w:r>
      <w:r>
        <w:rPr>
          <w:rStyle w:val="Citation"/>
        </w:rPr>
        <w:instrText>ADDIN CITAVI.PLACEHOLDER 8a7c5711-7cc7-4e82-9db9-612400c041ab PFBsYWNlaG9sZGVyPg0KICA8QWRkSW5WZXJzaW9uPjUuMi4wLjg8L0FkZEluVmVyc2lvbj4NCiAgPElkPjhhN2M1NzExLTdjYzctNGU4Mi05ZGI5LTYxMjQwMGMwNDFhYjwvSWQ+DQogIDxFbnRyaWVzPg0KICAgIDxFbnRyeT4NCiAgICAgIDxJZD42YWYyYTkyZi1iOWJmLTRkMmQtOGEzYS01YTJmNWUwNzNjZTk8L0lkPg0KICAgICAgPE5vUGFyPnRydWU8L05vUGFyPg0KICAgICAgPFBlcnNvbk9ubHk+dHJ1ZTwvUGVyc29uT25seT4NCiAgICAgIDxSZWZlcmVuY2VJZD5iNDdjNDEwNy1lZmNlLTRhNTktOGRmNy02YTM3MmZlYjM3Y2U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htYW48L1RleHQ+DQogICAgPC9UZXh0VW5pdD4NCiAgPC9UZXh0VW5pdHM+DQo8L1BsYWNlaG9sZGVyPg==</w:instrText>
      </w:r>
      <w:r>
        <w:rPr>
          <w:rStyle w:val="Citation"/>
        </w:rPr>
        <w:fldChar w:fldCharType="separate"/>
      </w:r>
      <w:bookmarkStart w:id="335" w:name="_CTVP0018a7c57117cc74e829db9612400c041ab"/>
      <w:r w:rsidR="0092006B">
        <w:rPr>
          <w:rStyle w:val="Citation"/>
        </w:rPr>
        <w:t>Fishman</w:t>
      </w:r>
      <w:bookmarkEnd w:id="335"/>
      <w:r>
        <w:rPr>
          <w:rStyle w:val="Citation"/>
        </w:rPr>
        <w:fldChar w:fldCharType="end"/>
      </w:r>
      <w:r w:rsidR="00FB237B" w:rsidRPr="00FB237B">
        <w:rPr>
          <w:rStyle w:val="Citation"/>
        </w:rPr>
        <w:t>’s</w:t>
      </w:r>
      <w:r w:rsidRPr="00513C8C">
        <w:rPr>
          <w:rStyle w:val="Citation"/>
        </w:rPr>
        <w:t xml:space="preserve"> </w:t>
      </w:r>
      <w:r>
        <w:rPr>
          <w:rStyle w:val="Citation"/>
        </w:rPr>
        <w:fldChar w:fldCharType="begin"/>
      </w:r>
      <w:r>
        <w:rPr>
          <w:rStyle w:val="Citation"/>
        </w:rPr>
        <w:instrText>ADDIN CITAVI.PLACEHOLDER 69efb67d-0b9a-4249-af53-6ad7145515d0 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jU6IDcwKTwvVGV4dD4NCiAgICA8L1RleHRVbml0Pg0KICA8L1RleHRVbml0cz4NCjwvUGxhY2Vob2xkZXI+</w:instrText>
      </w:r>
      <w:r>
        <w:rPr>
          <w:rStyle w:val="Citation"/>
        </w:rPr>
        <w:fldChar w:fldCharType="separate"/>
      </w:r>
      <w:bookmarkStart w:id="336" w:name="_CTVP00169efb67d0b9a4249af536ad7145515d0"/>
      <w:r w:rsidR="0092006B">
        <w:rPr>
          <w:rStyle w:val="Citation"/>
        </w:rPr>
        <w:t>(1965: 70)</w:t>
      </w:r>
      <w:bookmarkEnd w:id="336"/>
      <w:r>
        <w:rPr>
          <w:rStyle w:val="Citation"/>
        </w:rPr>
        <w:fldChar w:fldCharType="end"/>
      </w:r>
      <w:r w:rsidRPr="006C65BE">
        <w:t xml:space="preserve"> considerations of </w:t>
      </w:r>
      <w:r w:rsidRPr="006C65BE">
        <w:rPr>
          <w:lang w:eastAsia="en-US"/>
        </w:rPr>
        <w:t>intimacy and distance, informality and formality also apply to Papuan Malay.</w:t>
      </w:r>
    </w:p>
    <w:p w14:paraId="334C5643" w14:textId="643BAA6D" w:rsidR="009F0004" w:rsidRPr="006C65BE" w:rsidRDefault="009F0004" w:rsidP="0072069E">
      <w:pPr>
        <w:pStyle w:val="Body0500after"/>
      </w:pPr>
      <w:r w:rsidRPr="006C65BE">
        <w:rPr>
          <w:lang w:eastAsia="en-US"/>
        </w:rPr>
        <w:t>The findings of the 2007</w:t>
      </w:r>
      <w:r w:rsidR="001478A4">
        <w:rPr>
          <w:lang w:eastAsia="en-US"/>
        </w:rPr>
        <w:t xml:space="preserve"> </w:t>
      </w:r>
      <w:r w:rsidR="001478A4" w:rsidRPr="006C65BE">
        <w:rPr>
          <w:lang w:eastAsia="en-US"/>
        </w:rPr>
        <w:t xml:space="preserve">survey indicate that </w:t>
      </w:r>
      <w:r w:rsidR="001478A4" w:rsidRPr="006C65BE">
        <w:t>Papuans associate Papuan Malay with intimacy and informality, while they associate Indonesian with social distance and formality</w:t>
      </w:r>
      <w:r w:rsidRPr="006C65BE">
        <w:rPr>
          <w:lang w:eastAsia="en-US"/>
        </w:rPr>
        <w:t xml:space="preserve"> </w:t>
      </w:r>
      <w:r w:rsidR="001478A4" w:rsidRPr="001478A4">
        <w:rPr>
          <w:rStyle w:val="Citation"/>
        </w:rPr>
        <w:fldChar w:fldCharType="begin"/>
      </w:r>
      <w:r w:rsidR="001478A4" w:rsidRPr="001478A4">
        <w:rPr>
          <w:rStyle w:val="Citation"/>
        </w:rPr>
        <w:instrText>ADDIN CITAVI.PLACEHOLDER 8fc95726-3451-4420-83b3-447a3240ce47 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Ck8L1RleHQ+DQogICAgPC9UZXh0VW5pdD4NCiAgPC9UZXh0VW5pdHM+DQo8L1BsYWNlaG9sZGVyPg==</w:instrText>
      </w:r>
      <w:r w:rsidR="001478A4" w:rsidRPr="001478A4">
        <w:rPr>
          <w:rStyle w:val="Citation"/>
        </w:rPr>
        <w:fldChar w:fldCharType="separate"/>
      </w:r>
      <w:bookmarkStart w:id="337" w:name="_CTVP0018fc957263451442083b3447a3240ce47"/>
      <w:r w:rsidR="0092006B">
        <w:rPr>
          <w:rStyle w:val="Citation"/>
        </w:rPr>
        <w:t>(Scott et al. 2008)</w:t>
      </w:r>
      <w:bookmarkEnd w:id="337"/>
      <w:r w:rsidR="001478A4" w:rsidRPr="001478A4">
        <w:rPr>
          <w:rStyle w:val="Citation"/>
        </w:rPr>
        <w:fldChar w:fldCharType="end"/>
      </w:r>
      <w:r w:rsidRPr="006C65BE">
        <w:t xml:space="preserve">. </w:t>
      </w:r>
      <w:r w:rsidR="0072069E" w:rsidRPr="006C65BE">
        <w:t xml:space="preserve">The </w:t>
      </w:r>
      <w:r w:rsidR="00D85032" w:rsidRPr="006C65BE">
        <w:t xml:space="preserve">names which the interviewees used to refer to Papuan Malay </w:t>
      </w:r>
      <w:r w:rsidR="00D85032">
        <w:t>reflect these</w:t>
      </w:r>
      <w:r w:rsidR="001478A4">
        <w:t xml:space="preserve"> positive</w:t>
      </w:r>
      <w:r w:rsidR="00D85032">
        <w:t xml:space="preserve"> feelings </w:t>
      </w:r>
      <w:r w:rsidR="001478A4">
        <w:t>toward their language</w:t>
      </w:r>
      <w:r w:rsidR="0072069E">
        <w:t xml:space="preserve">: </w:t>
      </w:r>
      <w:r w:rsidR="005D289D" w:rsidRPr="006C65BE">
        <w:rPr>
          <w:rStyle w:val="ChItalBold"/>
        </w:rPr>
        <w:t>bahasa tanah</w:t>
      </w:r>
      <w:r w:rsidR="005D289D" w:rsidRPr="006C65BE">
        <w:t xml:space="preserve"> </w:t>
      </w:r>
      <w:r w:rsidR="005D289D">
        <w:t>‘</w:t>
      </w:r>
      <w:r w:rsidR="005D289D" w:rsidRPr="006C65BE">
        <w:t>home language</w:t>
      </w:r>
      <w:r w:rsidR="005D289D">
        <w:t xml:space="preserve">’, </w:t>
      </w:r>
      <w:r w:rsidR="00D85032" w:rsidRPr="006C65BE">
        <w:rPr>
          <w:rStyle w:val="ChItalBold"/>
        </w:rPr>
        <w:t>bahasa santa</w:t>
      </w:r>
      <w:r w:rsidR="00D85032">
        <w:rPr>
          <w:rStyle w:val="ChItalBold"/>
        </w:rPr>
        <w:t>y</w:t>
      </w:r>
      <w:r w:rsidR="00D85032" w:rsidRPr="006C65BE">
        <w:t xml:space="preserve"> </w:t>
      </w:r>
      <w:r w:rsidR="00D85032">
        <w:t>‘</w:t>
      </w:r>
      <w:r w:rsidR="00D85032" w:rsidRPr="006C65BE">
        <w:t>language to relax</w:t>
      </w:r>
      <w:r w:rsidR="00D85032">
        <w:t>’</w:t>
      </w:r>
      <w:r w:rsidR="00D85032" w:rsidRPr="006C65BE">
        <w:t xml:space="preserve">, </w:t>
      </w:r>
      <w:r w:rsidR="00D85032" w:rsidRPr="006C65BE">
        <w:rPr>
          <w:rStyle w:val="ChItalBold"/>
        </w:rPr>
        <w:t>bahasa sehari-hari</w:t>
      </w:r>
      <w:r w:rsidR="00D85032" w:rsidRPr="006C65BE">
        <w:t xml:space="preserve"> </w:t>
      </w:r>
      <w:r w:rsidR="00D85032">
        <w:t>‘</w:t>
      </w:r>
      <w:r w:rsidR="00D85032" w:rsidRPr="006C65BE">
        <w:t>every-day language</w:t>
      </w:r>
      <w:r w:rsidR="00D85032">
        <w:t>’</w:t>
      </w:r>
      <w:r w:rsidR="00D85032" w:rsidRPr="006C65BE">
        <w:t xml:space="preserve">, or </w:t>
      </w:r>
      <w:r w:rsidR="00D85032" w:rsidRPr="006C65BE">
        <w:rPr>
          <w:rStyle w:val="ChItalBold"/>
        </w:rPr>
        <w:t>bahasa pasar</w:t>
      </w:r>
      <w:r w:rsidR="00D85032" w:rsidRPr="006C65BE">
        <w:t xml:space="preserve"> </w:t>
      </w:r>
      <w:r w:rsidR="00D85032">
        <w:t>‘</w:t>
      </w:r>
      <w:r w:rsidR="00D85032" w:rsidRPr="006C65BE">
        <w:t>market/trade language</w:t>
      </w:r>
      <w:r w:rsidR="00D85032">
        <w:t xml:space="preserve">’. Especially the name </w:t>
      </w:r>
      <w:r w:rsidR="00D85032" w:rsidRPr="006C65BE">
        <w:rPr>
          <w:rStyle w:val="ChItalBold"/>
        </w:rPr>
        <w:t>bahasa tanah</w:t>
      </w:r>
      <w:r w:rsidR="00D85032" w:rsidRPr="006C65BE">
        <w:t xml:space="preserve"> </w:t>
      </w:r>
      <w:r w:rsidR="00D85032">
        <w:t>‘</w:t>
      </w:r>
      <w:r w:rsidR="00D85032" w:rsidRPr="006C65BE">
        <w:t>home language</w:t>
      </w:r>
      <w:r w:rsidR="00D85032">
        <w:t>’ su</w:t>
      </w:r>
      <w:r w:rsidR="00D85032" w:rsidRPr="00D85032">
        <w:t xml:space="preserve">ggests “a strong, indigenous identification with this speech form” </w:t>
      </w:r>
      <w:r w:rsidR="00D85032" w:rsidRPr="002D1492">
        <w:rPr>
          <w:rStyle w:val="Citation"/>
        </w:rPr>
        <w:fldChar w:fldCharType="begin"/>
      </w:r>
      <w:r w:rsidR="001478A4">
        <w:rPr>
          <w:rStyle w:val="Citation"/>
        </w:rPr>
        <w:instrText>ADDIN CITAVI.PLACEHOLDER 9f9cc4e5-8df0-466b-8edd-699840dcf2fb PFBsYWNlaG9sZGVyPg0KICA8QWRkSW5WZXJzaW9uPjUuMi4wLjg8L0FkZEluVmVyc2lvbj4NCiAgPElkPjlmOWNjNGU1LThkZjAtNDY2Yi04ZWRkLTY5OTg0MGRjZjJmYjwvSWQ+DQogIDxFbnRyaWVzPg0KICAgIDxFbnRyeT4NCiAgICAgIDxJZD5lZGFjNzg0My0xY2Y2LTQ1ZDItYjU3Ny1jYmIyMWNhY2Q1NDM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MzFlNGI2NWMtNzI4ZS00ZWNlLWIxNDAtNGFjM2E4ZjRhYjQ5PC9SZWZlcmVuY2VJZD4NCiAgICAgIDxZZWFyT25seT50cnVlPC9ZZWFyT25seT4NCiAgICAgIDxSYW5nZT4NCiAgICAgICAgPFN0YXJ0PjA8L1N0YXJ0Pg0KICAgICAgICA8TGVuZ3RoPjEw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gyMDA4Oi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6IDE4KTwvVGV4dD4NCiAgICA8L1RleHRVbml0Pg0KICA8L1RleHRVbml0cz4NCjwvUGxhY2Vob2xkZXI+</w:instrText>
      </w:r>
      <w:r w:rsidR="00D85032" w:rsidRPr="002D1492">
        <w:rPr>
          <w:rStyle w:val="Citation"/>
        </w:rPr>
        <w:fldChar w:fldCharType="separate"/>
      </w:r>
      <w:bookmarkStart w:id="338" w:name="_CTVP0019f9cc4e58df0466b8edd699840dcf2fb"/>
      <w:r w:rsidR="0092006B">
        <w:rPr>
          <w:rStyle w:val="Citation"/>
        </w:rPr>
        <w:t>(2008: 18)</w:t>
      </w:r>
      <w:bookmarkEnd w:id="338"/>
      <w:r w:rsidR="00D85032" w:rsidRPr="002D1492">
        <w:rPr>
          <w:rStyle w:val="Citation"/>
        </w:rPr>
        <w:fldChar w:fldCharType="end"/>
      </w:r>
      <w:r w:rsidR="00D85032" w:rsidRPr="006C65BE">
        <w:t>.</w:t>
      </w:r>
      <w:r w:rsidR="001478A4">
        <w:t xml:space="preserve"> M</w:t>
      </w:r>
      <w:r w:rsidR="001478A4" w:rsidRPr="006C65BE">
        <w:t xml:space="preserve">ost </w:t>
      </w:r>
      <w:r w:rsidRPr="006C65BE">
        <w:t>interviewees also stated that they are interested in the development of Papuan Malay. Moreover, the majority of interviewees stated that Papuan Malay and Indonesian are of equal value and that Indonesian speakers do not deserve more respect than Papuan Malay speakers. Given th</w:t>
      </w:r>
      <w:r w:rsidR="00DA6D77">
        <w:t>ese findings, the researchers co</w:t>
      </w:r>
      <w:r w:rsidRPr="006C65BE">
        <w:t xml:space="preserve">me to the conclusion that among the interviewed Papuans attitudes toward Papuan Malay are </w:t>
      </w:r>
      <w:r w:rsidR="00B7093A">
        <w:t>“</w:t>
      </w:r>
      <w:r w:rsidRPr="006C65BE">
        <w:t>remarkably positive</w:t>
      </w:r>
      <w:r w:rsidR="00B7093A">
        <w:t>”</w:t>
      </w:r>
      <w:r w:rsidRPr="006C65BE">
        <w:t xml:space="preserve"> </w:t>
      </w:r>
      <w:r>
        <w:rPr>
          <w:rStyle w:val="Citation"/>
        </w:rPr>
        <w:fldChar w:fldCharType="begin"/>
      </w:r>
      <w:r w:rsidR="001478A4">
        <w:rPr>
          <w:rStyle w:val="Citation"/>
        </w:rPr>
        <w:instrText>ADDIN CITAVI.PLACEHOLDER 715295d2-121b-4e94-b33f-11e28eac057a 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gyMDA4OiAxOOKAkzI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DogMTjigJMyMik8L1RleHQ+DQogICAgPC9UZXh0VW5pdD4NCiAgPC9UZXh0VW5pdHM+DQo8L1BsYWNlaG9sZGVyPg==</w:instrText>
      </w:r>
      <w:r>
        <w:rPr>
          <w:rStyle w:val="Citation"/>
        </w:rPr>
        <w:fldChar w:fldCharType="separate"/>
      </w:r>
      <w:bookmarkStart w:id="339" w:name="_CTVP001715295d2121b4e94b33f11e28eac057a"/>
      <w:r w:rsidR="0092006B">
        <w:rPr>
          <w:rStyle w:val="Citation"/>
        </w:rPr>
        <w:t>(2008: 18–22)</w:t>
      </w:r>
      <w:bookmarkEnd w:id="339"/>
      <w:r>
        <w:rPr>
          <w:rStyle w:val="Citation"/>
        </w:rPr>
        <w:fldChar w:fldCharType="end"/>
      </w:r>
      <w:r w:rsidRPr="006C65BE">
        <w:t>.</w:t>
      </w:r>
    </w:p>
    <w:p w14:paraId="12961BBD" w14:textId="60B2B459" w:rsidR="009F0004" w:rsidRPr="006C65BE" w:rsidRDefault="009F0004" w:rsidP="009F0004">
      <w:pPr>
        <w:pStyle w:val="Body0500after"/>
        <w:rPr>
          <w:lang w:eastAsia="en-US"/>
        </w:rPr>
      </w:pPr>
      <w:r w:rsidRPr="006C65BE">
        <w:t xml:space="preserve">The expressed attitude that Papuan Malay and Indonesian are of equal value is remarkable, given that </w:t>
      </w:r>
      <w:r w:rsidRPr="006C65BE">
        <w:rPr>
          <w:lang w:eastAsia="en-US"/>
        </w:rPr>
        <w:t>in diglossic communities speakers us</w:t>
      </w:r>
      <w:r>
        <w:rPr>
          <w:lang w:eastAsia="en-US"/>
        </w:rPr>
        <w:t>u</w:t>
      </w:r>
      <w:r w:rsidRPr="006C65BE">
        <w:rPr>
          <w:lang w:eastAsia="en-US"/>
        </w:rPr>
        <w:t xml:space="preserve">ally consider the </w:t>
      </w:r>
      <w:r w:rsidRPr="0099608C">
        <w:rPr>
          <w:rStyle w:val="ChSmallCaps"/>
        </w:rPr>
        <w:t>high</w:t>
      </w:r>
      <w:r w:rsidRPr="006C65BE">
        <w:rPr>
          <w:lang w:eastAsia="en-US"/>
        </w:rPr>
        <w:t xml:space="preserve"> </w:t>
      </w:r>
      <w:r>
        <w:rPr>
          <w:lang w:eastAsia="en-US"/>
        </w:rPr>
        <w:t xml:space="preserve">variety </w:t>
      </w:r>
      <w:r w:rsidRPr="006C65BE">
        <w:rPr>
          <w:lang w:eastAsia="en-US"/>
        </w:rPr>
        <w:t xml:space="preserve">to be superior. The </w:t>
      </w:r>
      <w:r w:rsidRPr="0099608C">
        <w:rPr>
          <w:rStyle w:val="ChSmallCaps"/>
        </w:rPr>
        <w:t>low</w:t>
      </w:r>
      <w:r w:rsidRPr="006C65BE">
        <w:rPr>
          <w:lang w:eastAsia="en-US"/>
        </w:rPr>
        <w:t xml:space="preserve"> </w:t>
      </w:r>
      <w:r>
        <w:rPr>
          <w:lang w:eastAsia="en-US"/>
        </w:rPr>
        <w:t>variety</w:t>
      </w:r>
      <w:r w:rsidRPr="006C65BE">
        <w:rPr>
          <w:lang w:eastAsia="en-US"/>
        </w:rPr>
        <w:t xml:space="preserve">, by contrast, is usually held </w:t>
      </w:r>
      <w:r w:rsidR="00B7093A">
        <w:rPr>
          <w:lang w:eastAsia="en-US"/>
        </w:rPr>
        <w:t>“</w:t>
      </w:r>
      <w:r w:rsidRPr="006C65BE">
        <w:rPr>
          <w:lang w:eastAsia="en-US"/>
        </w:rPr>
        <w:t>to be inferior, even to the point that its existence is denied</w:t>
      </w:r>
      <w:r w:rsidR="00B7093A">
        <w:rPr>
          <w:lang w:eastAsia="en-US"/>
        </w:rPr>
        <w:t>”</w:t>
      </w:r>
      <w:r w:rsidRPr="006C65BE">
        <w:rPr>
          <w:lang w:eastAsia="en-US"/>
        </w:rPr>
        <w:t xml:space="preserve"> </w:t>
      </w:r>
      <w:r>
        <w:rPr>
          <w:rStyle w:val="Citation"/>
        </w:rPr>
        <w:fldChar w:fldCharType="begin"/>
      </w:r>
      <w:r>
        <w:rPr>
          <w:rStyle w:val="Citation"/>
        </w:rPr>
        <w:instrText>ADDIN CITAVI.PLACEHOLDER 7470f7c5-4ee3-41c0-86c0-7beb88e9000c PFBsYWNlaG9sZGVyPg0KICA8QWRkSW5WZXJzaW9uPjUuMi4wLjg8L0FkZEluVmVyc2lvbj4NCiAgPElkPjc0NzBmN2M1LTRlZTMtNDFjMC04NmMwLTdiZWI4OGU5MDAwYzwvSWQ+DQogIDxFbnRyaWVzPg0KICAgIDxFbnRyeT4NCiAgICAgIDxJZD5lYzI4ZmFiNi0xZWY2LTQzMDUtODk1NC1jZjliNGY3MzRiMTg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OTliNTlkOTMtODNkMS00NWJmLTg2OTgtOGMyZTA1MjUzNDI4PC9SZWZlcmVuY2VJZD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Fzb2xkIDE5ODQ6IDM2KTwvVGV4dD4NCiAgICA8L1RleHRVbml0Pg0KICA8L1RleHRVbml0cz4NCjwvUGxhY2Vob2xkZXI+</w:instrText>
      </w:r>
      <w:r>
        <w:rPr>
          <w:rStyle w:val="Citation"/>
        </w:rPr>
        <w:fldChar w:fldCharType="separate"/>
      </w:r>
      <w:bookmarkStart w:id="340" w:name="_CTVP0017470f7c54ee341c086c07beb88e9000c"/>
      <w:r w:rsidR="0092006B">
        <w:rPr>
          <w:rStyle w:val="Citation"/>
        </w:rPr>
        <w:t>(Fasold 1984: 36)</w:t>
      </w:r>
      <w:bookmarkEnd w:id="340"/>
      <w:r>
        <w:rPr>
          <w:rStyle w:val="Citation"/>
        </w:rPr>
        <w:fldChar w:fldCharType="end"/>
      </w:r>
      <w:r w:rsidRPr="006C65BE">
        <w:rPr>
          <w:lang w:eastAsia="en-US"/>
        </w:rPr>
        <w:t>.</w:t>
      </w:r>
    </w:p>
    <w:p w14:paraId="14C53000" w14:textId="77777777" w:rsidR="00227E5F" w:rsidRDefault="009F0004" w:rsidP="00227E5F">
      <w:pPr>
        <w:pStyle w:val="Body0500after"/>
      </w:pPr>
      <w:r w:rsidRPr="006C65BE">
        <w:t>The author</w:t>
      </w:r>
      <w:r w:rsidR="00B7093A">
        <w:t>’</w:t>
      </w:r>
      <w:r w:rsidRPr="006C65BE">
        <w:t>s own observations agree with the survey findings that Papuans find Papuan Malay suitable for intimate communication</w:t>
      </w:r>
      <w:r>
        <w:t>,</w:t>
      </w:r>
      <w:r w:rsidRPr="006C65BE">
        <w:t xml:space="preserve"> while they feel at a distance with Indonesian. </w:t>
      </w:r>
      <w:r w:rsidR="001478A4">
        <w:rPr>
          <w:lang w:eastAsia="en-US"/>
        </w:rPr>
        <w:t>M</w:t>
      </w:r>
      <w:r w:rsidR="00227E5F">
        <w:rPr>
          <w:lang w:eastAsia="en-US"/>
        </w:rPr>
        <w:t xml:space="preserve">any </w:t>
      </w:r>
      <w:r w:rsidR="001478A4" w:rsidRPr="006C65BE">
        <w:t xml:space="preserve">Papuan Malay speakers she met referred to their speech variety as </w:t>
      </w:r>
      <w:r w:rsidR="001478A4" w:rsidRPr="006C65BE">
        <w:rPr>
          <w:rStyle w:val="ChItalBold"/>
        </w:rPr>
        <w:t>logat Papua</w:t>
      </w:r>
      <w:r w:rsidR="001478A4" w:rsidRPr="006C65BE">
        <w:t xml:space="preserve"> </w:t>
      </w:r>
      <w:r w:rsidR="001478A4">
        <w:t>‘</w:t>
      </w:r>
      <w:r w:rsidR="001478A4" w:rsidRPr="006C65BE">
        <w:t xml:space="preserve">Papuan </w:t>
      </w:r>
      <w:r w:rsidR="001478A4">
        <w:t>speech variety’</w:t>
      </w:r>
      <w:r w:rsidR="00377D53">
        <w:t xml:space="preserve">, a name that like </w:t>
      </w:r>
      <w:r w:rsidR="001478A4" w:rsidRPr="006C65BE">
        <w:rPr>
          <w:rStyle w:val="ChItalBold"/>
        </w:rPr>
        <w:t>bahasa tanah</w:t>
      </w:r>
      <w:r w:rsidR="001478A4" w:rsidRPr="006C65BE">
        <w:t xml:space="preserve"> </w:t>
      </w:r>
      <w:r w:rsidR="001478A4">
        <w:t>‘</w:t>
      </w:r>
      <w:r w:rsidR="001478A4" w:rsidRPr="006C65BE">
        <w:t xml:space="preserve">home </w:t>
      </w:r>
      <w:r w:rsidR="001478A4" w:rsidRPr="00377D53">
        <w:t xml:space="preserve">language’ </w:t>
      </w:r>
      <w:r w:rsidR="00377D53" w:rsidRPr="00377D53">
        <w:t>indicates</w:t>
      </w:r>
      <w:r w:rsidR="001478A4" w:rsidRPr="00D85032">
        <w:t xml:space="preserve"> a strong, indigenous identification with </w:t>
      </w:r>
      <w:r w:rsidR="00377D53">
        <w:t>their language.</w:t>
      </w:r>
    </w:p>
    <w:p w14:paraId="23B2DB82" w14:textId="1A4984E9" w:rsidR="009F0004" w:rsidRPr="006C65BE" w:rsidRDefault="009F0004" w:rsidP="00D9202C">
      <w:pPr>
        <w:pStyle w:val="Body0500after"/>
      </w:pPr>
      <w:r w:rsidRPr="006C65BE">
        <w:t xml:space="preserve">At the same time, though, it is questioned here to what extent Papuans feel at ease with Papuan Malay and how positive their attitudes really are. While most of </w:t>
      </w:r>
      <w:r w:rsidRPr="006C65BE">
        <w:lastRenderedPageBreak/>
        <w:t>the 2007 interviewees said that Papuan Malay and Indonesian are of equal value, the same interviewees also stated that Indonesian was more appropriate in certain domains. Besides, the author</w:t>
      </w:r>
      <w:r w:rsidR="00B7093A">
        <w:t>’</w:t>
      </w:r>
      <w:r w:rsidRPr="006C65BE">
        <w:t xml:space="preserve">s own observations suggest that Papuans also consider Indonesian to be more appropriate for certain topics and with certain interlocutors. These language behaviors suggest that </w:t>
      </w:r>
      <w:r w:rsidR="00D85032" w:rsidRPr="006C65BE">
        <w:t xml:space="preserve">language attitudes </w:t>
      </w:r>
      <w:r w:rsidR="00D85032">
        <w:t xml:space="preserve">toward Papuan Malay </w:t>
      </w:r>
      <w:r w:rsidR="00D85032" w:rsidRPr="006C65BE">
        <w:t xml:space="preserve">are </w:t>
      </w:r>
      <w:r w:rsidR="00377D53">
        <w:t xml:space="preserve">somewhat </w:t>
      </w:r>
      <w:r w:rsidR="00D85032" w:rsidRPr="006C65BE">
        <w:t>ambivalent</w:t>
      </w:r>
      <w:r w:rsidR="00377D53">
        <w:t xml:space="preserve"> </w:t>
      </w:r>
      <w:r w:rsidR="00D9202C">
        <w:t xml:space="preserve">as far as </w:t>
      </w:r>
      <w:r w:rsidR="00227E5F">
        <w:t>formal domains</w:t>
      </w:r>
      <w:r w:rsidR="00D9202C">
        <w:t xml:space="preserve"> are concerned</w:t>
      </w:r>
      <w:r w:rsidRPr="006C65BE">
        <w:t>.</w:t>
      </w:r>
    </w:p>
    <w:p w14:paraId="1F9BC665" w14:textId="5A50C70E" w:rsidR="009F0004" w:rsidRPr="006C65BE" w:rsidRDefault="00D85032" w:rsidP="00D85032">
      <w:pPr>
        <w:pStyle w:val="Body0500after"/>
      </w:pPr>
      <w:r>
        <w:t xml:space="preserve">A </w:t>
      </w:r>
      <w:r w:rsidR="00B7093A">
        <w:t>“</w:t>
      </w:r>
      <w:r w:rsidR="009F0004" w:rsidRPr="006C65BE">
        <w:t>low level of correlation between attitudes and actual behavior</w:t>
      </w:r>
      <w:r w:rsidR="00B7093A">
        <w:t>”</w:t>
      </w:r>
      <w:r w:rsidR="009F0004" w:rsidRPr="006C65BE">
        <w:t xml:space="preserve"> is not unusual, though, as </w:t>
      </w:r>
      <w:r w:rsidR="009F0004" w:rsidRPr="006C65BE">
        <w:rPr>
          <w:lang w:eastAsia="en-US"/>
        </w:rPr>
        <w:t xml:space="preserve">scholars such </w:t>
      </w:r>
      <w:r w:rsidR="009F0004">
        <w:rPr>
          <w:rStyle w:val="Citation"/>
        </w:rPr>
        <w:fldChar w:fldCharType="begin"/>
      </w:r>
      <w:r w:rsidR="003A5B20">
        <w:rPr>
          <w:rStyle w:val="Citation"/>
        </w:rPr>
        <w:instrText>ADDIN CITAVI.PLACEHOLDER c5c5dfa9-8fab-4b97-84ad-2a1b74bc063f PFBsYWNlaG9sZGVyPg0KICA8QWRkSW5WZXJzaW9uPjUuMi4wLjg8L0FkZEluVmVyc2lvbj4NCiAgPElkPmM1YzVkZmE5LThmYWItNGI5Ny04NGFkLTJhMWI3NGJjMDYzZjwvSWQ+DQogIDxFbnRyaWVzPg0KICAgIDxFbnRyeT4NCiAgICAgIDxJZD44MjJhMTgyYy1mZWExLTRkZDgtYTE3NC0yNDY4NzQyMWEzZjI8L0lkPg0KICAgICAgPE5vUGFyPnRydWU8L05vUGFyPg0KICAgICAgPFBlcnNvbk9ubHk+dHJ1ZTwvUGVyc29uT25seT4NCiAgICAgIDxSZWZlcmVuY2VJZD43YzgxZTNiYi0zYWRjLTQzZjEtYmI3Yy05MjE1MDAxYzRjNzU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doZXlpc2kgYW5kIEZpc2htYW48L1RleHQ+DQogICAgPC9UZXh0VW5pdD4NCiAgPC9UZXh0VW5pdHM+DQo8L1BsYWNlaG9sZGVyPg==</w:instrText>
      </w:r>
      <w:r w:rsidR="009F0004">
        <w:rPr>
          <w:rStyle w:val="Citation"/>
        </w:rPr>
        <w:fldChar w:fldCharType="separate"/>
      </w:r>
      <w:bookmarkStart w:id="341" w:name="_CTVP001c5c5dfa98fab4b9784ad2a1b74bc063f"/>
      <w:r w:rsidR="0092006B">
        <w:rPr>
          <w:rStyle w:val="Citation"/>
        </w:rPr>
        <w:t>Agheyisi and Fishman</w:t>
      </w:r>
      <w:bookmarkEnd w:id="341"/>
      <w:r w:rsidR="009F0004">
        <w:rPr>
          <w:rStyle w:val="Citation"/>
        </w:rPr>
        <w:fldChar w:fldCharType="end"/>
      </w:r>
      <w:r w:rsidR="009F0004" w:rsidRPr="00513C8C">
        <w:rPr>
          <w:rStyle w:val="Citation"/>
        </w:rPr>
        <w:t xml:space="preserve"> </w:t>
      </w:r>
      <w:r w:rsidR="009F0004">
        <w:rPr>
          <w:rStyle w:val="Citation"/>
        </w:rPr>
        <w:fldChar w:fldCharType="begin"/>
      </w:r>
      <w:r w:rsidR="003A5B20">
        <w:rPr>
          <w:rStyle w:val="Citation"/>
        </w:rPr>
        <w:instrText>ADDIN CITAVI.PLACEHOLDER bca1c2fd-f94c-4068-bbf1-541e5b319089 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A6IDE0MCk8L1RleHQ+DQogICAgPC9UZXh0VW5pdD4NCiAgPC9UZXh0VW5pdHM+DQo8L1BsYWNlaG9sZGVyPg==</w:instrText>
      </w:r>
      <w:r w:rsidR="009F0004">
        <w:rPr>
          <w:rStyle w:val="Citation"/>
        </w:rPr>
        <w:fldChar w:fldCharType="separate"/>
      </w:r>
      <w:bookmarkStart w:id="342" w:name="_CTVP001bca1c2fdf94c4068bbf1541e5b319089"/>
      <w:r w:rsidR="0092006B">
        <w:rPr>
          <w:rStyle w:val="Citation"/>
        </w:rPr>
        <w:t>(1970: 140)</w:t>
      </w:r>
      <w:bookmarkEnd w:id="342"/>
      <w:r w:rsidR="009F0004">
        <w:rPr>
          <w:rStyle w:val="Citation"/>
        </w:rPr>
        <w:fldChar w:fldCharType="end"/>
      </w:r>
      <w:r w:rsidR="009F0004" w:rsidRPr="006C65BE">
        <w:rPr>
          <w:lang w:eastAsia="en-US"/>
        </w:rPr>
        <w:t xml:space="preserve"> point out (see also </w:t>
      </w:r>
      <w:r w:rsidR="009F0004" w:rsidRPr="00AD17FB">
        <w:rPr>
          <w:rStyle w:val="Citation"/>
        </w:rPr>
        <w:fldChar w:fldCharType="begin"/>
      </w:r>
      <w:r w:rsidR="009F0004" w:rsidRPr="00AD17FB">
        <w:rPr>
          <w:rStyle w:val="Citation"/>
        </w:rPr>
        <w:instrText>ADDIN CITAVI.PLACEHOLDER 66050bd8-8059-4621-997a-55031cf616aa PFBsYWNlaG9sZGVyPg0KICA8QWRkSW5WZXJzaW9uPjUuMi4wLjg8L0FkZEluVmVyc2lvbj4NCiAgPElkPjY2MDUwYmQ4LTgwNTktNDYyMS05OTdhLTU1MDMxY2Y2MTZhYTwvSWQ+DQogIDxFbnRyaWVzPg0KICAgIDxFbnRyeT4NCiAgICAgIDxJZD4wNDQ1MGE4NC1kZGI5LTRhYTktYmI5Yy0yNjZjZTU0OWE2MzA8L0lkPg0KICAgICAgPE5vUGFyPnRydWU8L05vUGFy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mVmZXJlbmNlSWQ+M2Q3YmJjYzktZGI1Zi00MWU5LThiYWItZTAxMzE4NTQ5ZWY1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9wZXIgYW5kIEZpc2htYW4gMTk3NDogMTA8L1RleHQ+DQogICAgPC9UZXh0VW5pdD4NCiAgPC9UZXh0VW5pdHM+DQo8L1BsYWNlaG9sZGVyPg==</w:instrText>
      </w:r>
      <w:r w:rsidR="009F0004" w:rsidRPr="00AD17FB">
        <w:rPr>
          <w:rStyle w:val="Citation"/>
        </w:rPr>
        <w:fldChar w:fldCharType="separate"/>
      </w:r>
      <w:bookmarkStart w:id="343" w:name="_CTVP00166050bd880594621997a55031cf616aa"/>
      <w:r w:rsidR="0092006B">
        <w:rPr>
          <w:rStyle w:val="Citation"/>
        </w:rPr>
        <w:t>Cooper and Fishman 1974: 10</w:t>
      </w:r>
      <w:bookmarkEnd w:id="343"/>
      <w:r w:rsidR="009F0004" w:rsidRPr="00AD17FB">
        <w:rPr>
          <w:rStyle w:val="Citation"/>
        </w:rPr>
        <w:fldChar w:fldCharType="end"/>
      </w:r>
      <w:r w:rsidR="009F0004">
        <w:rPr>
          <w:rStyle w:val="Citation"/>
        </w:rPr>
        <w:t>;</w:t>
      </w:r>
      <w:r w:rsidR="009F0004" w:rsidRPr="006C65BE">
        <w:t xml:space="preserve"> </w:t>
      </w:r>
      <w:r w:rsidR="009F0004">
        <w:rPr>
          <w:rStyle w:val="Citation"/>
        </w:rPr>
        <w:fldChar w:fldCharType="begin"/>
      </w:r>
      <w:r w:rsidR="009F0004">
        <w:rPr>
          <w:rStyle w:val="Citation"/>
        </w:rPr>
        <w:instrText>ADDIN CITAVI.PLACEHOLDER 8ae6e0b2-ebe7-4bbf-9daf-47cfbc26d607 PFBsYWNlaG9sZGVyPg0KICA8QWRkSW5WZXJzaW9uPjUuMi4wLjg8L0FkZEluVmVyc2lvbj4NCiAgPElkPjhhZTZlMGIyLWViZTctNGJiZi05ZGFmLTQ3Y2ZiYzI2ZDYwNzwvSWQ+DQogIDxFbnRyaWVzPg0KICAgIDxFbnRyeT4NCiAgICAgIDxJZD5iOTE2MGZhOC1lZWViLTRiN2YtYmFjMi1mNDA1ZTYyYzQ2OTk8L0lkPg0KICAgICAgPE5vUGFyPnRydWU8L05vUGFy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FrZXIgMTk5MjogMTY8L1RleHQ+DQogICAgPC9UZXh0VW5pdD4NCiAgPC9UZXh0VW5pdHM+DQo8L1BsYWNlaG9sZGVyPg==</w:instrText>
      </w:r>
      <w:r w:rsidR="009F0004">
        <w:rPr>
          <w:rStyle w:val="Citation"/>
        </w:rPr>
        <w:fldChar w:fldCharType="separate"/>
      </w:r>
      <w:bookmarkStart w:id="344" w:name="_CTVP0018ae6e0b2ebe74bbf9daf47cfbc26d607"/>
      <w:r w:rsidR="0092006B">
        <w:rPr>
          <w:rStyle w:val="Citation"/>
        </w:rPr>
        <w:t>Baker 1992: 16</w:t>
      </w:r>
      <w:bookmarkEnd w:id="344"/>
      <w:r w:rsidR="009F0004">
        <w:rPr>
          <w:rStyle w:val="Citation"/>
        </w:rPr>
        <w:fldChar w:fldCharType="end"/>
      </w:r>
      <w:r w:rsidR="009F0004" w:rsidRPr="006C65BE">
        <w:t xml:space="preserve">). </w:t>
      </w:r>
      <w:r>
        <w:t xml:space="preserve">As for Papuan Malay, </w:t>
      </w:r>
      <w:r w:rsidRPr="006C65BE">
        <w:t xml:space="preserve">the </w:t>
      </w:r>
      <w:r>
        <w:t xml:space="preserve">observed </w:t>
      </w:r>
      <w:r w:rsidR="009F0004" w:rsidRPr="006C65BE">
        <w:t xml:space="preserve">mismatch </w:t>
      </w:r>
      <w:r w:rsidR="009F0004" w:rsidRPr="006C65BE">
        <w:rPr>
          <w:szCs w:val="20"/>
        </w:rPr>
        <w:t xml:space="preserve">can perhaps be accounted for in terms of </w:t>
      </w:r>
      <w:r w:rsidR="009F0004">
        <w:rPr>
          <w:rStyle w:val="Citation"/>
        </w:rPr>
        <w:fldChar w:fldCharType="begin"/>
      </w:r>
      <w:r w:rsidR="009F0004">
        <w:rPr>
          <w:rStyle w:val="Citation"/>
        </w:rPr>
        <w:instrText>ADDIN CITAVI.PLACEHOLDER be9d8342-287b-4821-9273-5f0aa1190a65 PFBsYWNlaG9sZGVyPg0KICA8QWRkSW5WZXJzaW9uPjUuMi4wLjg8L0FkZEluVmVyc2lvbj4NCiAgPElkPmJlOWQ4MzQyLTI4N2ItNDgyMS05MjczLTVmMGFhMTE5MGE2NTwvSWQ+DQogIDxFbnRyaWVzPg0KICAgIDxFbnRyeT4NCiAgICAgIDxJZD5mOWVhMDBhZC00OTMwLTQ3NjktYWM0Mi04YzA4NzM1MjAyZDU8L0lkPg0KICAgICAgPE5vUGFyPnRydWU8L05vUGFyPg0KICAgICAgPFBlcnNvbk9ubHk+dHJ1ZTwvUGVyc29uT25seT4NCiAgICAgIDxSZWZlcmVuY2VJZD4xYjNjYzQzMC1iMmY2LTRhMWUtODIzMC02NGYzYjRhYmY4NTk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ZWxtYW48L1RleHQ+DQogICAgPC9UZXh0VW5pdD4NCiAgPC9UZXh0VW5pdHM+DQo8L1BsYWNlaG9sZGVyPg==</w:instrText>
      </w:r>
      <w:r w:rsidR="009F0004">
        <w:rPr>
          <w:rStyle w:val="Citation"/>
        </w:rPr>
        <w:fldChar w:fldCharType="separate"/>
      </w:r>
      <w:bookmarkStart w:id="345" w:name="_CTVP001be9d8342287b482192735f0aa1190a65"/>
      <w:r w:rsidR="0092006B">
        <w:rPr>
          <w:rStyle w:val="Citation"/>
        </w:rPr>
        <w:t>Kelman</w:t>
      </w:r>
      <w:bookmarkEnd w:id="345"/>
      <w:r w:rsidR="009F0004">
        <w:rPr>
          <w:rStyle w:val="Citation"/>
        </w:rPr>
        <w:fldChar w:fldCharType="end"/>
      </w:r>
      <w:r w:rsidR="00FB237B" w:rsidRPr="00FB237B">
        <w:rPr>
          <w:rStyle w:val="Citation"/>
        </w:rPr>
        <w:t>’s</w:t>
      </w:r>
      <w:r w:rsidR="009F0004" w:rsidRPr="00513C8C">
        <w:rPr>
          <w:rStyle w:val="Citation"/>
        </w:rPr>
        <w:t xml:space="preserve"> </w:t>
      </w:r>
      <w:r w:rsidR="009F0004">
        <w:rPr>
          <w:rStyle w:val="Citation"/>
        </w:rPr>
        <w:fldChar w:fldCharType="begin"/>
      </w:r>
      <w:r w:rsidR="009F0004">
        <w:rPr>
          <w:rStyle w:val="Citation"/>
        </w:rPr>
        <w:instrText>ADDIN CITAVI.PLACEHOLDER 4a54709d-b194-4cd3-baeb-691bc6242648 PFBsYWNlaG9sZGVyPg0KICA8QWRkSW5WZXJzaW9uPjUuMi4wLjg8L0FkZEluVmVyc2lvbj4NCiAgPElkPjRhNTQ3MDlkLWIxOTQtNGNkMy1iYWViLTY5MWJjNjI0MjY0ODwvSWQ+DQogIDxFbnRyaWVzPg0KICAgIDxFbnRyeT4NCiAgICAgIDxJZD41NzdiOGU0Zi04NDdiLTQ3MDQtODRiZS1lNTlkMTZlODZjNGU8L0lkPg0KICAgICAgPFJlZmVyZW5jZUlkPjFiM2NjNDMwLWIyZjYtNGExZS04MjMwLTY0ZjNiNGFiZjg1O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cxKTwvVGV4dD4NCiAgICA8L1RleHRVbml0Pg0KICA8L1RleHRVbml0cz4NCjwvUGxhY2Vob2xkZXI+</w:instrText>
      </w:r>
      <w:r w:rsidR="009F0004">
        <w:rPr>
          <w:rStyle w:val="Citation"/>
        </w:rPr>
        <w:fldChar w:fldCharType="separate"/>
      </w:r>
      <w:bookmarkStart w:id="346" w:name="_CTVP0014a54709db1944cd3baeb691bc6242648"/>
      <w:r w:rsidR="0092006B">
        <w:rPr>
          <w:rStyle w:val="Citation"/>
        </w:rPr>
        <w:t>(1971)</w:t>
      </w:r>
      <w:bookmarkEnd w:id="346"/>
      <w:r w:rsidR="009F0004">
        <w:rPr>
          <w:rStyle w:val="Citation"/>
        </w:rPr>
        <w:fldChar w:fldCharType="end"/>
      </w:r>
      <w:r w:rsidR="009F0004" w:rsidRPr="006C65BE">
        <w:t xml:space="preserve"> distinction of sentimental and instrumental attachments. Applying this distinction, one can say that Papuans are </w:t>
      </w:r>
      <w:r w:rsidR="00B7093A">
        <w:t>“</w:t>
      </w:r>
      <w:r w:rsidR="009F0004" w:rsidRPr="006C65BE">
        <w:t>sentimentally attached</w:t>
      </w:r>
      <w:r w:rsidR="00B7093A">
        <w:t>”</w:t>
      </w:r>
      <w:r w:rsidR="009F0004" w:rsidRPr="006C65BE">
        <w:t xml:space="preserve"> to Papuan Malay but </w:t>
      </w:r>
      <w:r w:rsidR="00B7093A">
        <w:t>“</w:t>
      </w:r>
      <w:r w:rsidR="009F0004" w:rsidRPr="006C65BE">
        <w:t>instrumentally attached</w:t>
      </w:r>
      <w:r w:rsidR="00B7093A">
        <w:t>”</w:t>
      </w:r>
      <w:r w:rsidR="009F0004" w:rsidRPr="006C65BE">
        <w:t xml:space="preserve"> to Indonesian. Papuan Malay is associated with sentimental attachments</w:t>
      </w:r>
      <w:r w:rsidR="009F0004">
        <w:t>,</w:t>
      </w:r>
      <w:r w:rsidR="009F0004" w:rsidRPr="006C65BE">
        <w:t xml:space="preserve"> in that it makes Papuans feel good about being Papuan. Indonesian, by contrast, is associated with instrumental attachments in that it allows them to achieve social status and their education and to get things done. </w:t>
      </w:r>
      <w:r w:rsidR="009F0004">
        <w:rPr>
          <w:rStyle w:val="Citation"/>
        </w:rPr>
        <w:fldChar w:fldCharType="begin"/>
      </w:r>
      <w:r w:rsidR="009F0004">
        <w:rPr>
          <w:rStyle w:val="Citation"/>
        </w:rPr>
        <w:instrText>ADDIN CITAVI.PLACEHOLDER 28812d18-dcda-4fcb-a194-f83a2e3e25fa 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3MTogMjUpPC9UZXh0Pg0KICAgIDwvVGV4dFVuaXQ+DQogIDwvVGV4dFVuaXRzPg0KPC9QbGFjZWhvbGRlcj4=</w:instrText>
      </w:r>
      <w:r w:rsidR="009F0004">
        <w:rPr>
          <w:rStyle w:val="Citation"/>
        </w:rPr>
        <w:fldChar w:fldCharType="separate"/>
      </w:r>
      <w:bookmarkStart w:id="347" w:name="_CTVP00128812d18dcda4fcba194f83a2e3e25fa"/>
      <w:r w:rsidR="0092006B">
        <w:rPr>
          <w:rStyle w:val="Citation"/>
        </w:rPr>
        <w:t>(1971: 25)</w:t>
      </w:r>
      <w:bookmarkEnd w:id="347"/>
      <w:r w:rsidR="009F0004">
        <w:rPr>
          <w:rStyle w:val="Citation"/>
        </w:rPr>
        <w:fldChar w:fldCharType="end"/>
      </w:r>
    </w:p>
    <w:p w14:paraId="3616E510" w14:textId="21C66F52" w:rsidR="009F0004" w:rsidRPr="006C65BE" w:rsidRDefault="009F0004" w:rsidP="009F0004">
      <w:pPr>
        <w:pStyle w:val="Body0500after"/>
      </w:pPr>
      <w:r w:rsidRPr="006C65BE">
        <w:t xml:space="preserve">In this context, the attitudes which Indonesians and Indonesian institutions express toward </w:t>
      </w:r>
      <w:r>
        <w:t xml:space="preserve">Papuan Malay </w:t>
      </w:r>
      <w:r w:rsidRPr="006C65BE">
        <w:t>are also important. Overall, it seems that Indonesians who live in West Papua but do not s</w:t>
      </w:r>
      <w:r>
        <w:t>peak Papuan Malay</w:t>
      </w:r>
      <w:r w:rsidRPr="006C65BE">
        <w:t xml:space="preserve"> consider the language to be poor or bad Indonesian </w:t>
      </w:r>
      <w:r>
        <w:rPr>
          <w:rStyle w:val="Citation"/>
        </w:rPr>
        <w:fldChar w:fldCharType="begin"/>
      </w:r>
      <w:r w:rsidR="00A37A22">
        <w:rPr>
          <w:rStyle w:val="Citation"/>
        </w:rPr>
        <w:instrText>ADDIN CITAVI.PLACEHOLDER 59cc38ef-b044-4e7c-bf22-8f7de7589b53 PFBsYWNlaG9sZGVyPg0KICA8QWRkSW5WZXJzaW9uPjUuMi4wLjg8L0FkZEluVmVyc2lvbj4NCiAgPElkPjU5Y2MzOGVmLWIwNDQtNGU3Yy1iZjIyLThmN2RlNzU4OWI1MzwvSWQ+DQogIDxFbnRyaWVzPg0KICAgIDxFbnRyeT4NCiAgICAgIDxJZD43ZDE2NWE4Zi01MGNlLTQ1OWYtODY2Ni02YmFhNzBiNWMyYWE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z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DogMTkpPC9UZXh0Pg0KICAgIDwvVGV4dFVuaXQ+DQogIDwvVGV4dFVuaXRzPg0KPC9QbGFjZWhvbGRlcj4=</w:instrText>
      </w:r>
      <w:r>
        <w:rPr>
          <w:rStyle w:val="Citation"/>
        </w:rPr>
        <w:fldChar w:fldCharType="separate"/>
      </w:r>
      <w:bookmarkStart w:id="348" w:name="_CTVP00159cc38efb0444e7cbf228f7de7589b53"/>
      <w:r w:rsidR="0092006B">
        <w:rPr>
          <w:rStyle w:val="Citation"/>
        </w:rPr>
        <w:t>(Scott et al. 2008: 19)</w:t>
      </w:r>
      <w:bookmarkEnd w:id="348"/>
      <w:r>
        <w:rPr>
          <w:rStyle w:val="Citation"/>
        </w:rPr>
        <w:fldChar w:fldCharType="end"/>
      </w:r>
      <w:r w:rsidRPr="006C65BE">
        <w:t>. In West Papua, this view is implicitly communicated by Indonesian govern</w:t>
      </w:r>
      <w:r>
        <w:t>ment institutions, for instance</w:t>
      </w:r>
      <w:r w:rsidRPr="006C65BE">
        <w:t xml:space="preserve"> by hanging banners across major roads which demand </w:t>
      </w:r>
      <w:r w:rsidRPr="00B86A7B">
        <w:rPr>
          <w:rStyle w:val="ChItalic"/>
        </w:rPr>
        <w:t>mari kita berbicara bahasa Indonesia yang baik dan benar</w:t>
      </w:r>
      <w:r w:rsidRPr="006C65BE">
        <w:t xml:space="preserve"> </w:t>
      </w:r>
      <w:r w:rsidR="00B7093A">
        <w:t>‘</w:t>
      </w:r>
      <w:r w:rsidRPr="006C65BE">
        <w:t>let us speak good and c</w:t>
      </w:r>
      <w:r>
        <w:t>orrect Indonesian</w:t>
      </w:r>
      <w:r w:rsidR="00B7093A">
        <w:t>’</w:t>
      </w:r>
      <w:r>
        <w:t>. Such negati</w:t>
      </w:r>
      <w:r w:rsidRPr="006C65BE">
        <w:t>ve language attitudes are widespread</w:t>
      </w:r>
      <w:r w:rsidR="00C0724F">
        <w:t xml:space="preserve"> and at times </w:t>
      </w:r>
      <w:r w:rsidR="007A4198">
        <w:t xml:space="preserve">rather demeaning. Moreover, they are not only directed towards the language but also towards its speakers. </w:t>
      </w:r>
      <w:r w:rsidR="00C0724F" w:rsidRPr="00C0724F">
        <w:rPr>
          <w:rStyle w:val="Citation"/>
        </w:rPr>
        <w:fldChar w:fldCharType="begin"/>
      </w:r>
      <w:r w:rsidR="003A5B20">
        <w:rPr>
          <w:rStyle w:val="Citation"/>
        </w:rPr>
        <w:instrText>ADDIN CITAVI.PLACEHOLDER 8fe900db-8ba8-426c-a973-bb847b445106 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pbmc8L1RleHQ+DQogICAgPC9UZXh0VW5pdD4NCiAgPC9UZXh0VW5pdHM+DQo8L1BsYWNlaG9sZGVyPg==</w:instrText>
      </w:r>
      <w:r w:rsidR="00C0724F" w:rsidRPr="00C0724F">
        <w:rPr>
          <w:rStyle w:val="Citation"/>
        </w:rPr>
        <w:fldChar w:fldCharType="separate"/>
      </w:r>
      <w:bookmarkStart w:id="349" w:name="_CTVP0018fe900db8ba8426ca973bb847b445106"/>
      <w:r w:rsidR="0092006B">
        <w:rPr>
          <w:rStyle w:val="Citation"/>
        </w:rPr>
        <w:t>King</w:t>
      </w:r>
      <w:bookmarkEnd w:id="349"/>
      <w:r w:rsidR="00C0724F" w:rsidRPr="00C0724F">
        <w:rPr>
          <w:rStyle w:val="Citation"/>
        </w:rPr>
        <w:fldChar w:fldCharType="end"/>
      </w:r>
      <w:r w:rsidR="00C0724F" w:rsidRPr="00C0724F">
        <w:rPr>
          <w:rStyle w:val="Citation"/>
        </w:rPr>
        <w:t xml:space="preserve"> </w:t>
      </w:r>
      <w:r w:rsidR="00C0724F" w:rsidRPr="00C0724F">
        <w:rPr>
          <w:rStyle w:val="Citation"/>
        </w:rPr>
        <w:fldChar w:fldCharType="begin"/>
      </w:r>
      <w:r w:rsidR="003A5B20">
        <w:rPr>
          <w:rStyle w:val="Citation"/>
        </w:rPr>
        <w:instrText>ADDIN CITAVI.PLACEHOLDER 30e7017b-bda1-42ae-9791-ff5ce9c07e48 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UGV0ZXI8L0ZpcnN0TmFtZT4NCiAgICAgICAgICAgIDxMYXN0TmFtZT5LaW5n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I6IDk0KTwvVGV4dD4NCiAgICA8L1RleHRVbml0Pg0KICA8L1RleHRVbml0cz4NCjwvUGxhY2Vob2xkZXI+</w:instrText>
      </w:r>
      <w:r w:rsidR="00C0724F" w:rsidRPr="00C0724F">
        <w:rPr>
          <w:rStyle w:val="Citation"/>
        </w:rPr>
        <w:fldChar w:fldCharType="separate"/>
      </w:r>
      <w:bookmarkStart w:id="350" w:name="_CTVP00130e7017bbda142ae9791ff5ce9c07e48"/>
      <w:r w:rsidR="0092006B">
        <w:rPr>
          <w:rStyle w:val="Citation"/>
        </w:rPr>
        <w:t>(2002: 94)</w:t>
      </w:r>
      <w:bookmarkEnd w:id="350"/>
      <w:r w:rsidR="00C0724F" w:rsidRPr="00C0724F">
        <w:rPr>
          <w:rStyle w:val="Citation"/>
        </w:rPr>
        <w:fldChar w:fldCharType="end"/>
      </w:r>
      <w:r w:rsidR="00C0724F">
        <w:t xml:space="preserve">, for instance, reports that </w:t>
      </w:r>
      <w:r w:rsidR="00C0724F" w:rsidRPr="00FD395D">
        <w:t xml:space="preserve">Indonesians in Papua </w:t>
      </w:r>
      <w:r w:rsidR="00C0724F">
        <w:t>consider Papuans to be stupid and backwards:</w:t>
      </w:r>
      <w:r w:rsidR="00C0724F" w:rsidRPr="00C0724F">
        <w:t xml:space="preserve"> </w:t>
      </w:r>
      <w:r w:rsidR="00C0724F">
        <w:t>“‘</w:t>
      </w:r>
      <w:r w:rsidR="00C0724F" w:rsidRPr="00FD395D">
        <w:t>Papua bodoh</w:t>
      </w:r>
      <w:r w:rsidR="00C0724F">
        <w:t xml:space="preserve">’ – </w:t>
      </w:r>
      <w:r w:rsidR="00C0724F" w:rsidRPr="00FD395D">
        <w:t>stupid Papuans; backward Papuans</w:t>
      </w:r>
      <w:r w:rsidR="00C0724F">
        <w:t xml:space="preserve">”. Moreover, negative attitudes towards Papuan Malay, and </w:t>
      </w:r>
      <w:r w:rsidR="00C0724F" w:rsidRPr="006C65BE">
        <w:t>the eastern Malay varieties in general</w:t>
      </w:r>
      <w:r w:rsidR="00C0724F">
        <w:t xml:space="preserve">, are also found </w:t>
      </w:r>
      <w:r w:rsidR="002150E5">
        <w:t xml:space="preserve">among </w:t>
      </w:r>
      <w:r w:rsidR="00C0724F">
        <w:t xml:space="preserve">Indonesian </w:t>
      </w:r>
      <w:r w:rsidR="002150E5">
        <w:t>academics</w:t>
      </w:r>
      <w:r w:rsidR="00C0724F">
        <w:t xml:space="preserve">. </w:t>
      </w:r>
      <w:r w:rsidR="00C0724F">
        <w:rPr>
          <w:rStyle w:val="Citation"/>
        </w:rPr>
        <w:fldChar w:fldCharType="begin"/>
      </w:r>
      <w:r w:rsidR="00A37A22">
        <w:rPr>
          <w:rStyle w:val="Citation"/>
        </w:rPr>
        <w:instrText>ADDIN CITAVI.PLACEHOLDER 74ef41c4-6f5a-4846-98dd-31ab3e123cb3 PFBsYWNlaG9sZGVyPg0KICA8QWRkSW5WZXJzaW9uPjUuMi4wLjg8L0FkZEluVmVyc2lvbj4NCiAgPElkPjc0ZWY0MWM0LTZmNWEtNDg0Ni05OGRkLTMxYWIzZTEyM2NiMzwvSWQ+DQogIDxFbnRyaWVzPg0KICAgIDxFbnRyeT4NCiAgICAgIDxJZD4wNTRiYzRjYi0yMGI4LTRmODItYTI3My01Yjg3MmVjZGQ4NGQ8L0lkPg0KICAgICAgPE5vUGFyPnRydWU8L05vUGFyPg0KICAgICAgPFBlcnNvbk9ubHk+dHJ1ZTwvUGVyc29uT25seT4NCiAgICAgIDxSZWZlcmVuY2VJZD4yYjk0ZTY1OS1lMDRlLTRkNTktYmIwYy02YWZjM2JhNDE2N2Y8L1JlZmVyZW5jZUlk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c2luYW1ib3cgYW5kIEhhZW5lbjwvVGV4dD4NCiAgICA8L1RleHRVbml0Pg0KICA8L1RleHRVbml0cz4NCjwvUGxhY2Vob2xkZXI+</w:instrText>
      </w:r>
      <w:r w:rsidR="00C0724F">
        <w:rPr>
          <w:rStyle w:val="Citation"/>
        </w:rPr>
        <w:fldChar w:fldCharType="separate"/>
      </w:r>
      <w:bookmarkStart w:id="351" w:name="_CTVP00174ef41c46f5a484698dd31ab3e123cb3"/>
      <w:r w:rsidR="0092006B">
        <w:rPr>
          <w:rStyle w:val="Citation"/>
        </w:rPr>
        <w:t>Masinambow and Haenen</w:t>
      </w:r>
      <w:bookmarkEnd w:id="351"/>
      <w:r w:rsidR="00C0724F">
        <w:rPr>
          <w:rStyle w:val="Citation"/>
        </w:rPr>
        <w:fldChar w:fldCharType="end"/>
      </w:r>
      <w:r w:rsidR="00C0724F" w:rsidRPr="00513C8C">
        <w:rPr>
          <w:rStyle w:val="Citation"/>
        </w:rPr>
        <w:t xml:space="preserve"> </w:t>
      </w:r>
      <w:r w:rsidR="00C0724F">
        <w:rPr>
          <w:rStyle w:val="Citation"/>
        </w:rPr>
        <w:fldChar w:fldCharType="begin"/>
      </w:r>
      <w:r w:rsidR="00A37A22">
        <w:rPr>
          <w:rStyle w:val="Citation"/>
        </w:rPr>
        <w:instrText>ADDIN CITAVI.PLACEHOLDER 839f2591-c5cd-4911-a559-c4bdd48e70a0 PFBsYWNlaG9sZGVyPg0KICA8QWRkSW5WZXJzaW9uPjUuMi4wLjg8L0FkZEluVmVyc2lvbj4NCiAgPElkPjgzOWYyNTkxLWM1Y2QtNDkxMS1hNTU5LWM0YmRkNDhlNzBhMDwvSWQ+DQogIDxFbnRyaWVzPg0KICAgIDxFbnRyeT4NCiAgICAgIDxJZD5hYTkyOTMyYi00ZTcyLTQxNjEtYmM1YS01ZjlhODQ1MzFkYmM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4yYjk0ZTY1OS1lMDRlLTRkNTktYmIwYy02YWZjM2JhNDE2N2Y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I6IDEwNik8L1RleHQ+DQogICAgPC9UZXh0VW5pdD4NCiAgPC9UZXh0VW5pdHM+DQo8L1BsYWNlaG9sZGVyPg==</w:instrText>
      </w:r>
      <w:r w:rsidR="00C0724F">
        <w:rPr>
          <w:rStyle w:val="Citation"/>
        </w:rPr>
        <w:fldChar w:fldCharType="separate"/>
      </w:r>
      <w:bookmarkStart w:id="352" w:name="_CTVP001839f2591c5cd4911a559c4bdd48e70a0"/>
      <w:r w:rsidR="0092006B">
        <w:rPr>
          <w:rStyle w:val="Citation"/>
        </w:rPr>
        <w:t>(2002: 106)</w:t>
      </w:r>
      <w:bookmarkEnd w:id="352"/>
      <w:r w:rsidR="00C0724F">
        <w:rPr>
          <w:rStyle w:val="Citation"/>
        </w:rPr>
        <w:fldChar w:fldCharType="end"/>
      </w:r>
      <w:r w:rsidR="00C0724F">
        <w:rPr>
          <w:rStyle w:val="Citation"/>
        </w:rPr>
        <w:t>, for example,</w:t>
      </w:r>
      <w:r w:rsidR="00C0724F">
        <w:t xml:space="preserve"> report that</w:t>
      </w:r>
      <w:r w:rsidR="00C0724F" w:rsidRPr="006C65BE">
        <w:t xml:space="preserve"> scholars in Indonesia continue to regard the </w:t>
      </w:r>
      <w:r w:rsidR="007A4198">
        <w:t xml:space="preserve">eastern </w:t>
      </w:r>
      <w:r w:rsidR="00C0724F" w:rsidRPr="006C65BE">
        <w:t>Malay varieties as second-clas</w:t>
      </w:r>
      <w:r w:rsidR="00C0724F">
        <w:t>s</w:t>
      </w:r>
      <w:r w:rsidR="00C0724F" w:rsidRPr="006C65BE">
        <w:t>, mixed language</w:t>
      </w:r>
      <w:r w:rsidR="00C0724F">
        <w:t>s</w:t>
      </w:r>
      <w:r w:rsidR="00C0724F" w:rsidRPr="006C65BE">
        <w:t xml:space="preserve"> which are opposed by the pure High Malay language.</w:t>
      </w:r>
      <w:r w:rsidR="00C0724F">
        <w:rPr>
          <w:rStyle w:val="FootnoteReference"/>
        </w:rPr>
        <w:footnoteReference w:id="15"/>
      </w:r>
      <w:r w:rsidR="007A4198">
        <w:t xml:space="preserve"> </w:t>
      </w:r>
      <w:r w:rsidRPr="006C65BE">
        <w:t>(For a discussion of Indonesian language planning see</w:t>
      </w:r>
      <w:r>
        <w:t xml:space="preserve"> </w:t>
      </w:r>
      <w:r w:rsidRPr="00AD17FB">
        <w:rPr>
          <w:rStyle w:val="Citation"/>
        </w:rPr>
        <w:fldChar w:fldCharType="begin"/>
      </w:r>
      <w:r w:rsidRPr="00AD17FB">
        <w:rPr>
          <w:rStyle w:val="Citation"/>
        </w:rPr>
        <w:instrText>ADDIN CITAVI.PLACEHOLDER ac5b7686-6ddb-4775-85da-4d7504feba32 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bmVkZG9uIDIwMDM6IDExNOKAkzE0MzwvVGV4dD4NCiAgICA8L1RleHRVbml0Pg0KICA8L1RleHRVbml0cz4NCjwvUGxhY2Vob2xkZXI+</w:instrText>
      </w:r>
      <w:r w:rsidRPr="00AD17FB">
        <w:rPr>
          <w:rStyle w:val="Citation"/>
        </w:rPr>
        <w:fldChar w:fldCharType="separate"/>
      </w:r>
      <w:bookmarkStart w:id="354" w:name="_CTVP001ac5b76866ddb477585da4d7504feba32"/>
      <w:r w:rsidR="0092006B">
        <w:rPr>
          <w:rStyle w:val="Citation"/>
        </w:rPr>
        <w:t>Sneddon 2003: 114–143</w:t>
      </w:r>
      <w:bookmarkEnd w:id="354"/>
      <w:r w:rsidRPr="00AD17FB">
        <w:rPr>
          <w:rStyle w:val="Citation"/>
        </w:rPr>
        <w:fldChar w:fldCharType="end"/>
      </w:r>
      <w:r>
        <w:rPr>
          <w:rStyle w:val="Citation"/>
        </w:rPr>
        <w:t>;</w:t>
      </w:r>
      <w:r w:rsidRPr="006C65BE">
        <w:t xml:space="preserve"> for a discussion of the role of Papuan Malay in the context of Indonesian language politics see </w:t>
      </w:r>
      <w:r>
        <w:rPr>
          <w:rStyle w:val="Citation"/>
        </w:rPr>
        <w:fldChar w:fldCharType="begin"/>
      </w:r>
      <w:r>
        <w:rPr>
          <w:rStyle w:val="Citation"/>
        </w:rPr>
        <w:instrText>ADDIN CITAVI.PLACEHOLDER 07b4e13a-198a-4b1b-b4e4-41da815ec5d4 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XNpZXIgMjAxMjogMTPigJMxNzwvVGV4dD4NCiAgICA8L1RleHRVbml0Pg0KICA8L1RleHRVbml0cz4NCjwvUGxhY2Vob2xkZXI+</w:instrText>
      </w:r>
      <w:r>
        <w:rPr>
          <w:rStyle w:val="Citation"/>
        </w:rPr>
        <w:fldChar w:fldCharType="separate"/>
      </w:r>
      <w:bookmarkStart w:id="355" w:name="_CTVP00107b4e13a198a4b1bb4e441da815ec5d4"/>
      <w:r w:rsidR="0092006B">
        <w:rPr>
          <w:rStyle w:val="Citation"/>
        </w:rPr>
        <w:t>Besier 2012: 13–17</w:t>
      </w:r>
      <w:bookmarkEnd w:id="355"/>
      <w:r>
        <w:rPr>
          <w:rStyle w:val="Citation"/>
        </w:rPr>
        <w:fldChar w:fldCharType="end"/>
      </w:r>
      <w:r w:rsidRPr="006C65BE">
        <w:t>.)</w:t>
      </w:r>
    </w:p>
    <w:p w14:paraId="275E5E85" w14:textId="77777777" w:rsidR="009F0004" w:rsidRPr="006C65BE" w:rsidRDefault="009F0004" w:rsidP="009F0004">
      <w:pPr>
        <w:pStyle w:val="Body0500after"/>
      </w:pPr>
      <w:r w:rsidRPr="006C65BE">
        <w:t xml:space="preserve">Hence, the need </w:t>
      </w:r>
      <w:r>
        <w:t xml:space="preserve">for </w:t>
      </w:r>
      <w:r w:rsidRPr="006C65BE">
        <w:t xml:space="preserve">Papuans to distinguish between sentimental and instrumental attitudes is confounded by the negative attitudes which Indonesian institutions and </w:t>
      </w:r>
      <w:r>
        <w:t>individuals</w:t>
      </w:r>
      <w:r w:rsidRPr="006C65BE">
        <w:t xml:space="preserve"> have toward Papuan Malay.</w:t>
      </w:r>
    </w:p>
    <w:p w14:paraId="6A5CE7A2" w14:textId="685A86D3" w:rsidR="009F0004" w:rsidRPr="006C65BE" w:rsidRDefault="009F0004" w:rsidP="009F0004">
      <w:pPr>
        <w:pStyle w:val="Body0500after"/>
      </w:pPr>
      <w:r w:rsidRPr="006C65BE">
        <w:t>Notably, Papuan Malay is not recognized by the Papuan independence movement OPM (</w:t>
      </w:r>
      <w:r w:rsidRPr="006C65BE">
        <w:rPr>
          <w:rStyle w:val="ChItalic"/>
        </w:rPr>
        <w:t>Organisasi Papua Merdeka</w:t>
      </w:r>
      <w:r w:rsidRPr="006C65BE">
        <w:t xml:space="preserve"> – </w:t>
      </w:r>
      <w:r w:rsidR="00B7093A">
        <w:t>‘</w:t>
      </w:r>
      <w:r w:rsidRPr="006C65BE">
        <w:t>Free Papua Movement</w:t>
      </w:r>
      <w:r w:rsidR="00B7093A">
        <w:t>’</w:t>
      </w:r>
      <w:r w:rsidRPr="006C65BE">
        <w:t>) either.</w:t>
      </w:r>
    </w:p>
    <w:p w14:paraId="092F3175" w14:textId="228CB945" w:rsidR="009F0004" w:rsidRPr="006C65BE" w:rsidRDefault="009F0004" w:rsidP="009F0004">
      <w:pPr>
        <w:pStyle w:val="Body0500after"/>
        <w:rPr>
          <w:lang w:eastAsia="en-US"/>
        </w:rPr>
      </w:pPr>
      <w:r w:rsidRPr="006C65BE">
        <w:t>The First Papuan People</w:t>
      </w:r>
      <w:r w:rsidR="00B7093A">
        <w:t>’</w:t>
      </w:r>
      <w:r w:rsidRPr="006C65BE">
        <w:t xml:space="preserve">s Congress, held on 16-19 October 1961, issued a manifesto which declared that </w:t>
      </w:r>
      <w:r w:rsidRPr="006C65BE">
        <w:rPr>
          <w:rStyle w:val="ChItalic"/>
        </w:rPr>
        <w:t>Papua Barat</w:t>
      </w:r>
      <w:r w:rsidRPr="006C65BE">
        <w:t xml:space="preserve"> </w:t>
      </w:r>
      <w:r w:rsidR="00B7093A">
        <w:t>‘</w:t>
      </w:r>
      <w:r w:rsidRPr="006C65BE">
        <w:t>West Papua</w:t>
      </w:r>
      <w:r w:rsidR="00B7093A">
        <w:t>’</w:t>
      </w:r>
      <w:r w:rsidRPr="006C65BE">
        <w:t xml:space="preserve"> would be the name of their nation, </w:t>
      </w:r>
      <w:r w:rsidRPr="006C65BE">
        <w:rPr>
          <w:rStyle w:val="ChItalic"/>
        </w:rPr>
        <w:t>Papua</w:t>
      </w:r>
      <w:r w:rsidRPr="006C65BE">
        <w:t xml:space="preserve"> the name of the people, </w:t>
      </w:r>
      <w:r w:rsidRPr="006C65BE">
        <w:rPr>
          <w:rStyle w:val="ChItalic"/>
        </w:rPr>
        <w:t>Hai Tanahku Papua</w:t>
      </w:r>
      <w:r w:rsidRPr="006C65BE">
        <w:t xml:space="preserve"> </w:t>
      </w:r>
      <w:r w:rsidR="00B7093A">
        <w:t>‘</w:t>
      </w:r>
      <w:r w:rsidRPr="006C65BE">
        <w:t>My land Papua</w:t>
      </w:r>
      <w:r w:rsidR="00B7093A">
        <w:t>’</w:t>
      </w:r>
      <w:r w:rsidRPr="006C65BE">
        <w:t xml:space="preserve"> the national anthem, the </w:t>
      </w:r>
      <w:r w:rsidRPr="006C65BE">
        <w:rPr>
          <w:rStyle w:val="ChItalic"/>
        </w:rPr>
        <w:t>Bintang Kejora</w:t>
      </w:r>
      <w:r w:rsidRPr="006C65BE">
        <w:t xml:space="preserve"> </w:t>
      </w:r>
      <w:r w:rsidR="00B7093A">
        <w:t>‘</w:t>
      </w:r>
      <w:r w:rsidRPr="006C65BE">
        <w:t>Morning Star</w:t>
      </w:r>
      <w:r w:rsidR="00B7093A">
        <w:t>’</w:t>
      </w:r>
      <w:r w:rsidRPr="006C65BE">
        <w:t xml:space="preserve"> the national flag, the </w:t>
      </w:r>
      <w:r w:rsidRPr="006C65BE">
        <w:rPr>
          <w:rStyle w:val="ChItalic"/>
        </w:rPr>
        <w:t>burung Mambruk</w:t>
      </w:r>
      <w:r w:rsidRPr="006C65BE">
        <w:t xml:space="preserve"> </w:t>
      </w:r>
      <w:r w:rsidR="00B7093A">
        <w:t>‘</w:t>
      </w:r>
      <w:r w:rsidRPr="006C65BE">
        <w:t>Mambruk bird</w:t>
      </w:r>
      <w:r w:rsidR="00B7093A">
        <w:t>’</w:t>
      </w:r>
      <w:r w:rsidRPr="006C65BE">
        <w:t xml:space="preserve"> the national symbol, and</w:t>
      </w:r>
      <w:r w:rsidRPr="009730B9">
        <w:t xml:space="preserve"> </w:t>
      </w:r>
      <w:r w:rsidRPr="009730B9">
        <w:rPr>
          <w:rStyle w:val="ChItalic"/>
        </w:rPr>
        <w:t>Satu Rakyat dan Satu Jiwa</w:t>
      </w:r>
      <w:r w:rsidRPr="009730B9">
        <w:t xml:space="preserve"> </w:t>
      </w:r>
      <w:r w:rsidR="00B7093A">
        <w:t>‘</w:t>
      </w:r>
      <w:r w:rsidRPr="009730B9">
        <w:t xml:space="preserve">One </w:t>
      </w:r>
      <w:r w:rsidRPr="009730B9">
        <w:lastRenderedPageBreak/>
        <w:t>People One Soul</w:t>
      </w:r>
      <w:r w:rsidR="00B7093A">
        <w:t>’</w:t>
      </w:r>
      <w:r w:rsidRPr="009730B9">
        <w:t xml:space="preserve"> the national motto. Moreov</w:t>
      </w:r>
      <w:r w:rsidRPr="006C65BE">
        <w:t>er, the Congress decided that the national language should not be Malay, as it was the colonizer</w:t>
      </w:r>
      <w:r w:rsidR="00B7093A">
        <w:t>’</w:t>
      </w:r>
      <w:r w:rsidRPr="006C65BE">
        <w:t xml:space="preserve">s language </w:t>
      </w:r>
      <w:r>
        <w:rPr>
          <w:rStyle w:val="Citation"/>
        </w:rPr>
        <w:fldChar w:fldCharType="begin"/>
      </w:r>
      <w:r>
        <w:rPr>
          <w:rStyle w:val="Citation"/>
        </w:rPr>
        <w:instrText>ADDIN CITAVI.PLACEHOLDER bd3930b7-45a1-48cb-ab62-67812a4ee76d 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dWEgMjAwNjogNDDigJM0Myk8L1RleHQ+DQogICAgPC9UZXh0VW5pdD4NCiAgPC9UZXh0VW5pdHM+DQo8L1BsYWNlaG9sZGVyPg==</w:instrText>
      </w:r>
      <w:r>
        <w:rPr>
          <w:rStyle w:val="Citation"/>
        </w:rPr>
        <w:fldChar w:fldCharType="separate"/>
      </w:r>
      <w:bookmarkStart w:id="356" w:name="_CTVP001bd3930b745a148cbab6267812a4ee76d"/>
      <w:r w:rsidR="0092006B">
        <w:rPr>
          <w:rStyle w:val="Citation"/>
        </w:rPr>
        <w:t>(Alua 2006: 40–43)</w:t>
      </w:r>
      <w:bookmarkEnd w:id="356"/>
      <w:r>
        <w:rPr>
          <w:rStyle w:val="Citation"/>
        </w:rPr>
        <w:fldChar w:fldCharType="end"/>
      </w:r>
      <w:r w:rsidRPr="006C65BE">
        <w:t>. The Second Papuan People</w:t>
      </w:r>
      <w:r w:rsidR="00B7093A">
        <w:t>’</w:t>
      </w:r>
      <w:r w:rsidRPr="006C65BE">
        <w:t>s Congress, held from 29 May until 4 June 2000 at Cenderawasih University in Jayapura</w:t>
      </w:r>
      <w:r>
        <w:t>,</w:t>
      </w:r>
      <w:r w:rsidRPr="006C65BE">
        <w:t xml:space="preserve"> reconfirmed the </w:t>
      </w:r>
      <w:r w:rsidRPr="006C65BE">
        <w:rPr>
          <w:lang w:eastAsia="en-US"/>
        </w:rPr>
        <w:t>national anthem, flag, and symbol, and again rejected Papuan Malay as the nation</w:t>
      </w:r>
      <w:r>
        <w:rPr>
          <w:lang w:eastAsia="en-US"/>
        </w:rPr>
        <w:t>al language. Instead the Congres</w:t>
      </w:r>
      <w:r w:rsidRPr="006C65BE">
        <w:rPr>
          <w:lang w:eastAsia="en-US"/>
        </w:rPr>
        <w:t xml:space="preserve">s decided that English should be the official language. In addition, Papuan Malay and Tok Pisin should serve as </w:t>
      </w:r>
      <w:r w:rsidR="00B7093A">
        <w:rPr>
          <w:lang w:eastAsia="en-US"/>
        </w:rPr>
        <w:t>“</w:t>
      </w:r>
      <w:r w:rsidRPr="006C65BE">
        <w:rPr>
          <w:lang w:eastAsia="en-US"/>
        </w:rPr>
        <w:t>common</w:t>
      </w:r>
      <w:r w:rsidR="00B7093A">
        <w:rPr>
          <w:lang w:eastAsia="en-US"/>
        </w:rPr>
        <w:t>”</w:t>
      </w:r>
      <w:r w:rsidRPr="006C65BE">
        <w:rPr>
          <w:lang w:eastAsia="en-US"/>
        </w:rPr>
        <w:t xml:space="preserve"> languages </w:t>
      </w:r>
      <w:r w:rsidRPr="00352981">
        <w:rPr>
          <w:rStyle w:val="Citation"/>
        </w:rPr>
        <w:fldChar w:fldCharType="begin"/>
      </w:r>
      <w:r w:rsidRPr="00352981">
        <w:rPr>
          <w:rStyle w:val="Citation"/>
        </w:rPr>
        <w:instrText>ADDIN CITAVI.PLACEHOLDER 639b2988-eccb-47d4-82ed-87498598c830 PFBsYWNlaG9sZGVyPg0KICA8QWRkSW5WZXJzaW9uPjUuMi4wLjg8L0FkZEluVmVyc2lvbj4NCiAgPElkPjYzOWIyOTg4LWVjY2ItNDdkNC04MmVkLTg3NDk4NTk4YzgzMDwvSWQ+DQogIDxFbnRyaWVzPg0KICAgIDxFbnRyeT4NCiAgICAgIDxJZD41N2UxNWY0Ny1mMmNkLTQyOWMtYjU3ZC1hODcxNDVjZDRhMGM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mVmZXJlbmNlSWQ+NjIyOTQxN2QtMjc2NC00MjY4LWE4OWMtNTY3MzZkNDFlZTMx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DogNTApPC9UZXh0Pg0KICAgIDwvVGV4dFVuaXQ+DQogIDwvVGV4dFVuaXRzPg0KPC9QbGFjZWhvbGRlcj4=</w:instrText>
      </w:r>
      <w:r w:rsidRPr="00352981">
        <w:rPr>
          <w:rStyle w:val="Citation"/>
        </w:rPr>
        <w:fldChar w:fldCharType="separate"/>
      </w:r>
      <w:bookmarkStart w:id="357" w:name="_CTVP001639b2988eccb47d482ed87498598c830"/>
      <w:r w:rsidR="0092006B">
        <w:rPr>
          <w:rStyle w:val="Citation"/>
        </w:rPr>
        <w:t>(2004: 50)</w:t>
      </w:r>
      <w:bookmarkEnd w:id="357"/>
      <w:r w:rsidRPr="00352981">
        <w:rPr>
          <w:rStyle w:val="Citation"/>
        </w:rPr>
        <w:fldChar w:fldCharType="end"/>
      </w:r>
      <w:r w:rsidRPr="006C65BE">
        <w:rPr>
          <w:lang w:eastAsia="en-US"/>
        </w:rPr>
        <w:t>.</w:t>
      </w:r>
      <w:r w:rsidRPr="006C65BE">
        <w:rPr>
          <w:rStyle w:val="FootnoteReference"/>
          <w:lang w:eastAsia="en-US"/>
        </w:rPr>
        <w:footnoteReference w:id="16"/>
      </w:r>
      <w:r w:rsidRPr="006C65BE">
        <w:rPr>
          <w:lang w:eastAsia="en-US"/>
        </w:rPr>
        <w:t xml:space="preserve"> Likewise, the </w:t>
      </w:r>
      <w:r w:rsidRPr="006C65BE">
        <w:t>Third Papuan People</w:t>
      </w:r>
      <w:r w:rsidR="00B7093A">
        <w:t>’</w:t>
      </w:r>
      <w:r w:rsidRPr="006C65BE">
        <w:t xml:space="preserve">s Congress, held from 17-19 October 2011 in Abepura, rejected Papuan Malay as the national language </w:t>
      </w:r>
      <w:r>
        <w:rPr>
          <w:rStyle w:val="Citation"/>
        </w:rPr>
        <w:fldChar w:fldCharType="begin"/>
      </w:r>
      <w:r>
        <w:rPr>
          <w:rStyle w:val="Citation"/>
        </w:rPr>
        <w:instrText>ADDIN CITAVI.PLACEHOLDER db7b7f9b-2ede-44c4-b9c2-d82239185396 PFBsYWNlaG9sZGVyPg0KICA8QWRkSW5WZXJzaW9uPjUuMi4wLjg8L0FkZEluVmVyc2lvbj4NCiAgPElkPmRiN2I3ZjliLTJlZGUtNDRjNC1iOWMyLWQ4MjIzOTE4NTM5NjwvSWQ+DQogIDxFbnRyaWVzPg0KICAgIDxFbnRyeT4NCiAgICAgIDxJZD5hOTUzZTkyMC02Y2VjLTRhNGItYWQ0ZC1kYjg1NjJmNjE0OWM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zaWVyIDIwMTI6IDE5KTwvVGV4dD4NCiAgICA8L1RleHRVbml0Pg0KICA8L1RleHRVbml0cz4NCjwvUGxhY2Vob2xkZXI+</w:instrText>
      </w:r>
      <w:r>
        <w:rPr>
          <w:rStyle w:val="Citation"/>
        </w:rPr>
        <w:fldChar w:fldCharType="separate"/>
      </w:r>
      <w:bookmarkStart w:id="360" w:name="_CTVP001db7b7f9b2ede44c4b9c2d82239185396"/>
      <w:r w:rsidR="0092006B">
        <w:rPr>
          <w:rStyle w:val="Citation"/>
        </w:rPr>
        <w:t>(Besier 2012: 19)</w:t>
      </w:r>
      <w:bookmarkEnd w:id="360"/>
      <w:r>
        <w:rPr>
          <w:rStyle w:val="Citation"/>
        </w:rPr>
        <w:fldChar w:fldCharType="end"/>
      </w:r>
      <w:r w:rsidRPr="006C65BE">
        <w:rPr>
          <w:lang w:eastAsia="en-US"/>
        </w:rPr>
        <w:t>.</w:t>
      </w:r>
    </w:p>
    <w:p w14:paraId="728915CA" w14:textId="47325CAA" w:rsidR="009F0004" w:rsidRPr="006C65BE" w:rsidRDefault="009F0004" w:rsidP="00DA6D77">
      <w:pPr>
        <w:pStyle w:val="Body0500after"/>
        <w:rPr>
          <w:lang w:eastAsia="en-US"/>
        </w:rPr>
      </w:pPr>
      <w:r w:rsidRPr="006C65BE">
        <w:t xml:space="preserve">This desire of Papuan nationals </w:t>
      </w:r>
      <w:r w:rsidR="00B7093A">
        <w:t>“</w:t>
      </w:r>
      <w:r w:rsidRPr="006C65BE">
        <w:t>of a clean linguistic break</w:t>
      </w:r>
      <w:r w:rsidR="00B7093A">
        <w:t>”</w:t>
      </w:r>
      <w:r w:rsidRPr="006C65BE">
        <w:t xml:space="preserve"> is a</w:t>
      </w:r>
      <w:r>
        <w:t>n</w:t>
      </w:r>
      <w:r w:rsidRPr="006C65BE">
        <w:t xml:space="preserve"> utopian dream, </w:t>
      </w:r>
      <w:r w:rsidR="00DA6D77">
        <w:t xml:space="preserve">however, </w:t>
      </w:r>
      <w:r w:rsidRPr="006C65BE">
        <w:t xml:space="preserve">as </w:t>
      </w:r>
      <w:r>
        <w:rPr>
          <w:rStyle w:val="Citation"/>
        </w:rPr>
        <w:fldChar w:fldCharType="begin"/>
      </w:r>
      <w:r w:rsidR="003A5B20">
        <w:rPr>
          <w:rStyle w:val="Citation"/>
        </w:rPr>
        <w:instrText>ADDIN CITAVI.PLACEHOLDER 8907dbb2-7e16-4d83-97b1-3a3bb3258765 PFBsYWNlaG9sZGVyPg0KICA8QWRkSW5WZXJzaW9uPjUuMi4wLjg8L0FkZEluVmVyc2lvbj4NCiAgPElkPjg5MDdkYmIyLTdlMTYtNGQ4My05N2IxLTNhM2JiMzI1ODc2NTwvSWQ+DQogIDxFbnRyaWVzPg0KICAgIDxFbnRyeT4NCiAgICAgIDxJZD4xZGJhMmE0NS1mNzJiLTQ2M2QtYTI5ZS1kMjYwZDJhYTQzMWY8L0lkPg0KICAgICAgPE5vUGFyPnRydWU8L05vUGFyPg0KICAgICAgPFBlcnNvbk9ubHk+dHJ1ZTwvUGVyc29uT25seT4NCiAgICAgIDxSZWZlcmVuY2VJZD43NmE0OTYyMS02Mzc2LTQ5ZjItODBjYS05NWM4ODlhMDk3Yjc8L1JlZmVyZW5jZUlk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dXRoZXJmb3JkPC9UZXh0Pg0KICAgIDwvVGV4dFVuaXQ+DQogIDwvVGV4dFVuaXRzPg0KPC9QbGFjZWhvbGRlcj4=</w:instrText>
      </w:r>
      <w:r>
        <w:rPr>
          <w:rStyle w:val="Citation"/>
        </w:rPr>
        <w:fldChar w:fldCharType="separate"/>
      </w:r>
      <w:bookmarkStart w:id="361" w:name="_CTVP0018907dbb27e164d8397b13a3bb3258765"/>
      <w:r w:rsidR="0092006B">
        <w:rPr>
          <w:rStyle w:val="Citation"/>
        </w:rPr>
        <w:t>Rutherford</w:t>
      </w:r>
      <w:bookmarkEnd w:id="361"/>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a9963623-33ed-47a7-be25-26eea440b13c 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U6IDQwNyk8L1RleHQ+DQogICAgPC9UZXh0VW5pdD4NCiAgPC9UZXh0VW5pdHM+DQo8L1BsYWNlaG9sZGVyPg==</w:instrText>
      </w:r>
      <w:r>
        <w:rPr>
          <w:rStyle w:val="Citation"/>
        </w:rPr>
        <w:fldChar w:fldCharType="separate"/>
      </w:r>
      <w:bookmarkStart w:id="362" w:name="_CTVP001a996362333ed47a7be2526eea440b13c"/>
      <w:r w:rsidR="0092006B">
        <w:rPr>
          <w:rStyle w:val="Citation"/>
        </w:rPr>
        <w:t>(2005: 407)</w:t>
      </w:r>
      <w:bookmarkEnd w:id="362"/>
      <w:r>
        <w:rPr>
          <w:rStyle w:val="Citation"/>
        </w:rPr>
        <w:fldChar w:fldCharType="end"/>
      </w:r>
      <w:r w:rsidRPr="006C65BE">
        <w:t xml:space="preserve"> points out. Moreover, it presents a dilemma since only few people in West Papua speak these other languages, wh</w:t>
      </w:r>
      <w:r w:rsidR="00DA6D77">
        <w:t xml:space="preserve">ereas </w:t>
      </w:r>
      <w:r w:rsidRPr="006C65BE">
        <w:t xml:space="preserve">Papuan Malay is </w:t>
      </w:r>
      <w:r>
        <w:t xml:space="preserve">the </w:t>
      </w:r>
      <w:r w:rsidRPr="0052189D">
        <w:t>de facto</w:t>
      </w:r>
      <w:r w:rsidRPr="006C65BE">
        <w:t xml:space="preserve"> language of wider communication. (See also </w:t>
      </w:r>
      <w:r>
        <w:rPr>
          <w:rStyle w:val="Citation"/>
        </w:rPr>
        <w:fldChar w:fldCharType="begin"/>
      </w:r>
      <w:r>
        <w:rPr>
          <w:rStyle w:val="Citation"/>
        </w:rPr>
        <w:instrText>ADDIN CITAVI.PLACEHOLDER 4c0b7fd2-5dd2-49c6-a8cb-51be6018143a 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XNpZXIgMjAxMjogMTfigJMyMjwvVGV4dD4NCiAgICA8L1RleHRVbml0Pg0KICA8L1RleHRVbml0cz4NCjwvUGxhY2Vob2xkZXI+</w:instrText>
      </w:r>
      <w:r>
        <w:rPr>
          <w:rStyle w:val="Citation"/>
        </w:rPr>
        <w:fldChar w:fldCharType="separate"/>
      </w:r>
      <w:bookmarkStart w:id="363" w:name="_CTVP0014c0b7fd25dd249c6a8cb51be6018143a"/>
      <w:r w:rsidR="0092006B">
        <w:rPr>
          <w:rStyle w:val="Citation"/>
        </w:rPr>
        <w:t>Besier 2012: 17–22</w:t>
      </w:r>
      <w:bookmarkEnd w:id="363"/>
      <w:r>
        <w:rPr>
          <w:rStyle w:val="Citation"/>
        </w:rPr>
        <w:fldChar w:fldCharType="end"/>
      </w:r>
      <w:r w:rsidRPr="006C65BE">
        <w:t>.</w:t>
      </w:r>
      <w:r w:rsidRPr="006C65BE">
        <w:rPr>
          <w:lang w:eastAsia="en-US"/>
        </w:rPr>
        <w:t>)</w:t>
      </w:r>
    </w:p>
    <w:p w14:paraId="1015E0BE" w14:textId="613CBDBA" w:rsidR="009F0004" w:rsidRPr="006C65BE" w:rsidRDefault="009F0004" w:rsidP="005012F2">
      <w:pPr>
        <w:pStyle w:val="Body0500after"/>
        <w:rPr>
          <w:lang w:eastAsia="en-US"/>
        </w:rPr>
      </w:pPr>
      <w:r w:rsidRPr="006C65BE">
        <w:t>The fact that Papuan Malay has not been officially recognized in spite of its large numbers of</w:t>
      </w:r>
      <w:r>
        <w:t xml:space="preserve"> speakers reflects the lack of estee</w:t>
      </w:r>
      <w:r w:rsidRPr="006C65BE">
        <w:t xml:space="preserve">m </w:t>
      </w:r>
      <w:r>
        <w:t xml:space="preserve">held by </w:t>
      </w:r>
      <w:r w:rsidRPr="006C65BE">
        <w:t>the main stakeholders</w:t>
      </w:r>
      <w:r w:rsidR="005012F2">
        <w:t xml:space="preserve"> </w:t>
      </w:r>
      <w:r w:rsidR="005012F2" w:rsidRPr="006C65BE">
        <w:t>vis-à-vis this language</w:t>
      </w:r>
      <w:r w:rsidR="005012F2">
        <w:t>, by the Indonesian or OPM stakeholders</w:t>
      </w:r>
      <w:r w:rsidRPr="006C65BE">
        <w:t xml:space="preserve">. (See also </w:t>
      </w:r>
      <w:r>
        <w:rPr>
          <w:rStyle w:val="Citation"/>
        </w:rPr>
        <w:fldChar w:fldCharType="begin"/>
      </w:r>
      <w:r w:rsidR="0097473C">
        <w:rPr>
          <w:rStyle w:val="Citation"/>
        </w:rPr>
        <w:instrText>ADDIN CITAVI.PLACEHOLDER 7298477c-6881-4fea-aa0c-cc22e868f432 PFBsYWNlaG9sZGVyPg0KICA8QWRkSW5WZXJzaW9uPjUuMi4wLjg8L0FkZEluVmVyc2lvbj4NCiAgPElkPjcyOTg0NzdjLTY4ODEtNGZlYS1hYTBjLWNjMjJlODY4ZjQzMjwvSWQ+DQogIDxFbnRyaWVzPg0KICAgIDxFbnRyeT4NCiAgICAgIDxJZD4xNmY2NGIxYy1iNDZiLTQ5MzItYTM1ZC1kOTlhYzk0NDQ3MGQ8L0lkPg0KICAgICAgPE5vUGFyPnRydWU8L05vUGFy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VzaWVyIDIwMTI6IDMyPC9UZXh0Pg0KICAgIDwvVGV4dFVuaXQ+DQogIDwvVGV4dFVuaXRzPg0KPC9QbGFjZWhvbGRlcj4=</w:instrText>
      </w:r>
      <w:r>
        <w:rPr>
          <w:rStyle w:val="Citation"/>
        </w:rPr>
        <w:fldChar w:fldCharType="separate"/>
      </w:r>
      <w:bookmarkStart w:id="364" w:name="_CTVP0017298477c68814feaaa0ccc22e868f432"/>
      <w:r w:rsidR="0092006B">
        <w:rPr>
          <w:rStyle w:val="Citation"/>
        </w:rPr>
        <w:t>Besier 2012: 32</w:t>
      </w:r>
      <w:bookmarkEnd w:id="364"/>
      <w:r>
        <w:rPr>
          <w:rStyle w:val="Citation"/>
        </w:rPr>
        <w:fldChar w:fldCharType="end"/>
      </w:r>
      <w:r w:rsidRPr="006C65BE">
        <w:t>.</w:t>
      </w:r>
      <w:r w:rsidRPr="006C65BE">
        <w:rPr>
          <w:lang w:eastAsia="en-US"/>
        </w:rPr>
        <w:t>)</w:t>
      </w:r>
    </w:p>
    <w:p w14:paraId="325BA454" w14:textId="77777777" w:rsidR="009F0004" w:rsidRPr="006C65BE" w:rsidRDefault="009F0004" w:rsidP="009F0004">
      <w:pPr>
        <w:pStyle w:val="Body0500after"/>
      </w:pPr>
      <w:r w:rsidRPr="006C65BE">
        <w:t>Another factor to be considered in the context of language attitudes is the issue of language awareness.</w:t>
      </w:r>
    </w:p>
    <w:p w14:paraId="00BBF30D" w14:textId="5FE35BF2" w:rsidR="009F0004" w:rsidRDefault="009F0004" w:rsidP="001478A4">
      <w:pPr>
        <w:pStyle w:val="Body0500after"/>
      </w:pPr>
      <w:r w:rsidRPr="006C65BE">
        <w:t xml:space="preserve">The findings of the 2007 sociolinguistic survey </w:t>
      </w:r>
      <w:r w:rsidR="002D1492">
        <w:t xml:space="preserve">indicate </w:t>
      </w:r>
      <w:r w:rsidRPr="006C65BE">
        <w:t xml:space="preserve">a </w:t>
      </w:r>
      <w:r w:rsidR="001478A4">
        <w:t xml:space="preserve">potential </w:t>
      </w:r>
      <w:r w:rsidRPr="006C65BE">
        <w:t>lack of language awareness</w:t>
      </w:r>
      <w:r w:rsidR="001478A4">
        <w:t xml:space="preserve">. </w:t>
      </w:r>
      <w:r w:rsidR="00DA6D77">
        <w:t xml:space="preserve">Papuan interviewees </w:t>
      </w:r>
      <w:r w:rsidR="001478A4">
        <w:t xml:space="preserve">stated that </w:t>
      </w:r>
      <w:r w:rsidR="001478A4">
        <w:rPr>
          <w:lang w:eastAsia="en-US"/>
        </w:rPr>
        <w:t xml:space="preserve">“lesser educated [… Papuan Malay] speakers would likely be unaware of the differences” </w:t>
      </w:r>
      <w:r w:rsidR="001478A4">
        <w:rPr>
          <w:rFonts w:eastAsia="DoulosSIL"/>
          <w:lang w:eastAsia="en-US"/>
        </w:rPr>
        <w:t>between their language and Indonesian; that is, “</w:t>
      </w:r>
      <w:r w:rsidR="001478A4">
        <w:rPr>
          <w:lang w:eastAsia="en-US"/>
        </w:rPr>
        <w:t xml:space="preserve">they would consider the speech form they use to be coincident with standard Indonesian” </w:t>
      </w:r>
      <w:r w:rsidR="002D1492" w:rsidRPr="002D1492">
        <w:rPr>
          <w:rStyle w:val="Citation"/>
        </w:rPr>
        <w:fldChar w:fldCharType="begin"/>
      </w:r>
      <w:r w:rsidR="001478A4">
        <w:rPr>
          <w:rStyle w:val="Citation"/>
        </w:rPr>
        <w:instrText>ADDIN CITAVI.PLACEHOLDER 5c15182f-4b76-4b0f-8de2-48f86156de62 PFBsYWNlaG9sZGVyPg0KICA8QWRkSW5WZXJzaW9uPjUuMi4wLjg8L0FkZEluVmVyc2lvbj4NCiAgPElkPjVjMTUxODJmLTRiNzYtNGIwZi04ZGUyLTQ4Zjg2MTU2ZGU2MjwvSWQ+DQogIDxFbnRyaWVzPg0KICAgIDxFbnRyeT4NCiAgICAgIDxJZD42YmY0OGYxMS0yMjQzLTQ5NjAtOWZmMC1lZDA4NDBjODUzOWM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z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DogMTEpPC9UZXh0Pg0KICAgIDwvVGV4dFVuaXQ+DQogIDwvVGV4dFVuaXRzPg0KPC9QbGFjZWhvbGRlcj4=</w:instrText>
      </w:r>
      <w:r w:rsidR="002D1492" w:rsidRPr="002D1492">
        <w:rPr>
          <w:rStyle w:val="Citation"/>
        </w:rPr>
        <w:fldChar w:fldCharType="separate"/>
      </w:r>
      <w:bookmarkStart w:id="365" w:name="_CTVP0015c15182f4b764b0f8de248f86156de62"/>
      <w:r w:rsidR="0092006B">
        <w:rPr>
          <w:rStyle w:val="Citation"/>
        </w:rPr>
        <w:t>(Scott et al. 2008: 11)</w:t>
      </w:r>
      <w:bookmarkEnd w:id="365"/>
      <w:r w:rsidR="002D1492" w:rsidRPr="002D1492">
        <w:rPr>
          <w:rStyle w:val="Citation"/>
        </w:rPr>
        <w:fldChar w:fldCharType="end"/>
      </w:r>
      <w:r w:rsidRPr="006C65BE">
        <w:t>.</w:t>
      </w:r>
      <w:r w:rsidR="001478A4">
        <w:t xml:space="preserve"> Along similar lines,</w:t>
      </w:r>
      <w:r w:rsidRPr="006C65BE">
        <w:t xml:space="preserve"> </w:t>
      </w:r>
      <w:r>
        <w:rPr>
          <w:rStyle w:val="Citation"/>
        </w:rPr>
        <w:fldChar w:fldCharType="begin"/>
      </w:r>
      <w:r w:rsidR="00D85032">
        <w:rPr>
          <w:rStyle w:val="Citation"/>
        </w:rPr>
        <w:instrText>ADDIN CITAVI.PLACEHOLDER 39e6e097-0d92-4ab4-a55a-854944005ec8 PFBsYWNlaG9sZGVyPg0KICA8QWRkSW5WZXJzaW9uPjUuMi4wLjg8L0FkZEluVmVyc2lvbj4NCiAgPElkPjM5ZTZlMDk3LTBkOTItNGFiNC1hNTVhLTg1NDk0NDAwNWVjODwvSWQ+DQogIDxFbnRyaWVzPg0KICAgIDxFbnRyeT4NCiAgICAgIDxJZD43Y2U3YzViNy0zNmY0LTRjZjktOWU3MC1kNWE1NDE0OTk4YTM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Pr>
          <w:rStyle w:val="Citation"/>
        </w:rPr>
        <w:fldChar w:fldCharType="separate"/>
      </w:r>
      <w:bookmarkStart w:id="366" w:name="_CTVP00139e6e0970d924ab4a55a854944005ec8"/>
      <w:r w:rsidR="0092006B">
        <w:rPr>
          <w:rStyle w:val="Citation"/>
        </w:rPr>
        <w:t>Paauw</w:t>
      </w:r>
      <w:bookmarkEnd w:id="366"/>
      <w:r>
        <w:rPr>
          <w:rStyle w:val="Citation"/>
        </w:rPr>
        <w:fldChar w:fldCharType="end"/>
      </w:r>
      <w:r w:rsidRPr="00513C8C">
        <w:rPr>
          <w:rStyle w:val="Citation"/>
        </w:rPr>
        <w:t xml:space="preserve"> </w:t>
      </w:r>
      <w:r>
        <w:rPr>
          <w:rStyle w:val="Citation"/>
        </w:rPr>
        <w:fldChar w:fldCharType="begin"/>
      </w:r>
      <w:r w:rsidR="00D85032">
        <w:rPr>
          <w:rStyle w:val="Citation"/>
        </w:rPr>
        <w:instrText>ADDIN CITAVI.PLACEHOLDER d94c8072-48e5-43ec-ac4c-a803464fd9d0 PFBsYWNlaG9sZGVyPg0KICA8QWRkSW5WZXJzaW9uPjUuMi4wLjg8L0FkZEluVmVyc2lvbj4NCiAgPElkPmQ5NGM4MDcyLTQ4ZTUtNDNlYy1hYzRjLWE4MDM0NjRmZDlkMDwvSWQ+DQogIDxFbnRyaWVzPg0KICAgIDxFbnRyeT4NCiAgICAgIDxJZD41NTZiNmQxOC05NmE2LTQyNjAtOGYzYi0xYzhhODYwY2RkNjQ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YzEzMTUzZmMtM2U5MC00MzQyLThkNTYtZDA1NGQ0NzIxNmFhPC9SZWZlcmVuY2VJZD4NCiAgICAgIDxZZWFyT25seT50cnVlPC9ZZWFyT25seT4NCiAgICAgIDxSYW5nZT4NCiAgICAgICAgPFN0YXJ0PjA8L1N0YXJ0Pg0KICAgICAgICA8TGVuZ3RoPjEw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TogNz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3Nik8L1RleHQ+DQogICAgPC9UZXh0VW5pdD4NCiAgPC9UZXh0VW5pdHM+DQo8L1BsYWNlaG9sZGVyPg==</w:instrText>
      </w:r>
      <w:r>
        <w:rPr>
          <w:rStyle w:val="Citation"/>
        </w:rPr>
        <w:fldChar w:fldCharType="separate"/>
      </w:r>
      <w:bookmarkStart w:id="367" w:name="_CTVP001d94c807248e543ecac4ca803464fd9d0"/>
      <w:r w:rsidR="0092006B">
        <w:rPr>
          <w:rStyle w:val="Citation"/>
        </w:rPr>
        <w:t>(2009: 76)</w:t>
      </w:r>
      <w:bookmarkEnd w:id="367"/>
      <w:r>
        <w:rPr>
          <w:rStyle w:val="Citation"/>
        </w:rPr>
        <w:fldChar w:fldCharType="end"/>
      </w:r>
      <w:r w:rsidRPr="006C65BE">
        <w:t xml:space="preserve"> reports that many Papuan Malay speakers are not aware of the fact that their speech variety is distinct from Indonesian. (See also </w:t>
      </w:r>
      <w:r>
        <w:rPr>
          <w:rStyle w:val="Citation"/>
        </w:rPr>
        <w:fldChar w:fldCharType="begin"/>
      </w:r>
      <w:r w:rsidR="003A5B20">
        <w:rPr>
          <w:rStyle w:val="Citation"/>
        </w:rPr>
        <w:instrText>ADDIN CITAVI.PLACEHOLDER 2e3d3611-8467-474b-b652-d29a74a2f087 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VydW5nIDIwMDhhOiA14oCTNzwvVGV4dD4NCiAgICA8L1RleHRVbml0Pg0KICA8L1RleHRVbml0cz4NCjwvUGxhY2Vob2xkZXI+</w:instrText>
      </w:r>
      <w:r>
        <w:rPr>
          <w:rStyle w:val="Citation"/>
        </w:rPr>
        <w:fldChar w:fldCharType="separate"/>
      </w:r>
      <w:bookmarkStart w:id="368" w:name="_CTVP0012e3d36118467474bb652d29a74a2f087"/>
      <w:r w:rsidR="0092006B">
        <w:rPr>
          <w:rStyle w:val="Citation"/>
        </w:rPr>
        <w:t>Burung 2008a: 5–7</w:t>
      </w:r>
      <w:bookmarkEnd w:id="368"/>
      <w:r>
        <w:rPr>
          <w:rStyle w:val="Citation"/>
        </w:rPr>
        <w:fldChar w:fldCharType="end"/>
      </w:r>
      <w:r w:rsidRPr="006C65BE">
        <w:t>.)</w:t>
      </w:r>
    </w:p>
    <w:p w14:paraId="4567E69B" w14:textId="66609DC9" w:rsidR="009F0004" w:rsidRDefault="009F0004" w:rsidP="00377D53">
      <w:pPr>
        <w:pStyle w:val="Body0500after"/>
      </w:pPr>
      <w:r w:rsidRPr="006C65BE">
        <w:rPr>
          <w:lang w:eastAsia="en-US"/>
        </w:rPr>
        <w:t xml:space="preserve">The author made similar observations during her 2008 fieldwork in Sarmi. </w:t>
      </w:r>
      <w:r w:rsidRPr="006C65BE">
        <w:t>M</w:t>
      </w:r>
      <w:r w:rsidR="001478A4">
        <w:t xml:space="preserve">any </w:t>
      </w:r>
      <w:r w:rsidRPr="006C65BE">
        <w:t>Papuan Malay speakers she met thought that they were speaking Indonesian</w:t>
      </w:r>
      <w:r w:rsidR="00377D53">
        <w:t xml:space="preserve"> with </w:t>
      </w:r>
      <w:r w:rsidRPr="006C65BE">
        <w:t>a local Papuan flavor when conversing with other Papuans.</w:t>
      </w:r>
    </w:p>
    <w:p w14:paraId="5DF1A304" w14:textId="6854766C" w:rsidR="00904A3A" w:rsidRDefault="003B1CAC" w:rsidP="00823316">
      <w:pPr>
        <w:pStyle w:val="Body0500after"/>
      </w:pPr>
      <w:r>
        <w:t>This lack of language awareness</w:t>
      </w:r>
      <w:r w:rsidR="00823316">
        <w:t xml:space="preserve"> </w:t>
      </w:r>
      <w:r>
        <w:t xml:space="preserve">is not surprising, </w:t>
      </w:r>
      <w:r w:rsidR="00823316">
        <w:t xml:space="preserve">however, </w:t>
      </w:r>
      <w:r>
        <w:t xml:space="preserve">given the negative </w:t>
      </w:r>
      <w:r w:rsidR="0097473C">
        <w:t>language</w:t>
      </w:r>
      <w:r>
        <w:t xml:space="preserve"> attitudes that Papuans experience from the Indonesian government and Indonesian institutions</w:t>
      </w:r>
      <w:r w:rsidR="0097473C">
        <w:t xml:space="preserve"> which sanction </w:t>
      </w:r>
      <w:r>
        <w:t xml:space="preserve">Indonesian as the only acceptable variety of Malay. </w:t>
      </w:r>
      <w:r w:rsidR="00904A3A">
        <w:t xml:space="preserve">Through this “ideological erasure” of Papuan Malay from official quarters, the language has become “invisible”, using </w:t>
      </w:r>
      <w:r w:rsidR="00904A3A" w:rsidRPr="00904A3A">
        <w:rPr>
          <w:rStyle w:val="Citation"/>
        </w:rPr>
        <w:fldChar w:fldCharType="begin"/>
      </w:r>
      <w:r w:rsidR="003A5B20">
        <w:rPr>
          <w:rStyle w:val="Citation"/>
        </w:rPr>
        <w:instrText>ADDIN CITAVI.PLACEHOLDER 18c156e5-bc08-4ca7-993a-16ed7d5afea1 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dXNhbjwvRmlyc3ROYW1lPg0KICAgICAgICAgICAgPExhc3ROYW1lPkdhbDwvTGFzdE5hbWU+DQogICAgICAgICAgICA8U2V4PkZlbWFsZTwvU2V4Pg0KICAgICAgICAgIDwvUGVyc29uPg0KICAgICAgICAgIDxQZXJzb24+DQogICAgICAgICAgICA8Rmlyc3ROYW1lPkp1ZGl0aDwvRmlyc3ROYW1lPg0KICAgICAgICAgICAgPExhc3ROYW1lPklydmluZTwvTGFzdE5hbWU+DQogICAgICAgICAgICA8TWlkZGxlTmFtZT5ULjwvTWlkZGxl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YWwgYW5kIElydmluZTwvVGV4dD4NCiAgICA8L1RleHRVbml0Pg0KICA8L1RleHRVbml0cz4NCjwvUGxhY2Vob2xkZXI+</w:instrText>
      </w:r>
      <w:r w:rsidR="00904A3A" w:rsidRPr="00904A3A">
        <w:rPr>
          <w:rStyle w:val="Citation"/>
        </w:rPr>
        <w:fldChar w:fldCharType="separate"/>
      </w:r>
      <w:bookmarkStart w:id="369" w:name="_CTVP00118c156e5bc084ca7993a16ed7d5afea1"/>
      <w:r w:rsidR="0092006B">
        <w:rPr>
          <w:rStyle w:val="Citation"/>
        </w:rPr>
        <w:t>Gal and Irvine</w:t>
      </w:r>
      <w:bookmarkEnd w:id="369"/>
      <w:r w:rsidR="00904A3A" w:rsidRPr="00904A3A">
        <w:rPr>
          <w:rStyle w:val="Citation"/>
        </w:rPr>
        <w:fldChar w:fldCharType="end"/>
      </w:r>
      <w:r w:rsidR="00904A3A" w:rsidRPr="00904A3A">
        <w:rPr>
          <w:rStyle w:val="Citation"/>
        </w:rPr>
        <w:t xml:space="preserve">’s </w:t>
      </w:r>
      <w:r w:rsidR="00904A3A" w:rsidRPr="00904A3A">
        <w:rPr>
          <w:rStyle w:val="Citation"/>
        </w:rPr>
        <w:fldChar w:fldCharType="begin"/>
      </w:r>
      <w:r w:rsidR="003A5B20">
        <w:rPr>
          <w:rStyle w:val="Citation"/>
        </w:rPr>
        <w:instrText>ADDIN CITAVI.PLACEHOLDER 4a30ffb7-7126-4274-bbdb-df9ba54e416d 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TdXNhbjwvRmlyc3ROYW1lPg0KICAgICAgICAgICAgPExhc3ROYW1lPkdhbDwvTGFzdE5hbWU+DQogICAgICAgICAgICA8U2V4PkZlbWFsZTwvU2V4Pg0KICAgICAgICAgIDwvUGVyc29uPg0KICAgICAgICAgIDxQZXJzb24+DQogICAgICAgICAgICA8Rmlyc3ROYW1lPkp1ZGl0aDwvRmlyc3ROYW1lPg0KICAgICAgICAgICAgPExhc3ROYW1lPklydmluZTwvTGFzdE5hbWU+DQogICAgICAgICAgICA8TWlkZGxlTmFtZT5ULjwvTWlkZGxl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TogOTc0KTwvVGV4dD4NCiAgICA8L1RleHRVbml0Pg0KICA8L1RleHRVbml0cz4NCjwvUGxhY2Vob2xkZXI+</w:instrText>
      </w:r>
      <w:r w:rsidR="00904A3A" w:rsidRPr="00904A3A">
        <w:rPr>
          <w:rStyle w:val="Citation"/>
        </w:rPr>
        <w:fldChar w:fldCharType="separate"/>
      </w:r>
      <w:bookmarkStart w:id="370" w:name="_CTVP0014a30ffb771264274bbdbdf9ba54e416d"/>
      <w:r w:rsidR="0092006B">
        <w:rPr>
          <w:rStyle w:val="Citation"/>
        </w:rPr>
        <w:t>(1995: 974)</w:t>
      </w:r>
      <w:bookmarkEnd w:id="370"/>
      <w:r w:rsidR="00904A3A" w:rsidRPr="00904A3A">
        <w:rPr>
          <w:rStyle w:val="Citation"/>
        </w:rPr>
        <w:fldChar w:fldCharType="end"/>
      </w:r>
      <w:r w:rsidR="00904A3A">
        <w:t xml:space="preserve"> </w:t>
      </w:r>
      <w:r w:rsidR="0028518C">
        <w:t>terminology</w:t>
      </w:r>
      <w:r w:rsidR="00904A3A">
        <w:t xml:space="preserve">. This erasure has led to the perception among </w:t>
      </w:r>
      <w:r w:rsidR="00377D53">
        <w:t xml:space="preserve">many </w:t>
      </w:r>
      <w:r w:rsidR="00904A3A">
        <w:t xml:space="preserve">Papuans that Papuan Malay did not exist as a distinct language. (See also </w:t>
      </w:r>
      <w:r w:rsidR="00904A3A" w:rsidRPr="0097473C">
        <w:rPr>
          <w:rStyle w:val="Citation"/>
        </w:rPr>
        <w:fldChar w:fldCharType="begin"/>
      </w:r>
      <w:r w:rsidR="003A5B20">
        <w:rPr>
          <w:rStyle w:val="Citation"/>
        </w:rPr>
        <w:instrText>ADDIN CITAVI.PLACEHOLDER 126fcb7b-8fac-4559-aadf-2ade8b6f1147 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Kb3NlcGg8L0ZpcnN0TmFtZT4NCiAgICAgICAgICAgIDxMYXN0TmFtZT5FcnJpbmd0b24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cmluZ3RvbiAyMDAxOiAzMDwvVGV4dD4NCiAgICA8L1RleHRVbml0Pg0KICA8L1RleHRVbml0cz4NCjwvUGxhY2Vob2xkZXI+</w:instrText>
      </w:r>
      <w:r w:rsidR="00904A3A" w:rsidRPr="0097473C">
        <w:rPr>
          <w:rStyle w:val="Citation"/>
        </w:rPr>
        <w:fldChar w:fldCharType="separate"/>
      </w:r>
      <w:bookmarkStart w:id="371" w:name="_CTVP001126fcb7b8fac4559aadf2ade8b6f1147"/>
      <w:r w:rsidR="0092006B">
        <w:rPr>
          <w:rStyle w:val="Citation"/>
        </w:rPr>
        <w:t>Errington 2001: 30</w:t>
      </w:r>
      <w:bookmarkEnd w:id="371"/>
      <w:r w:rsidR="00904A3A" w:rsidRPr="0097473C">
        <w:rPr>
          <w:rStyle w:val="Citation"/>
        </w:rPr>
        <w:fldChar w:fldCharType="end"/>
      </w:r>
      <w:r w:rsidR="00904A3A">
        <w:rPr>
          <w:rStyle w:val="Citation"/>
        </w:rPr>
        <w:t>.)</w:t>
      </w:r>
    </w:p>
    <w:p w14:paraId="3E069A95" w14:textId="20537A58" w:rsidR="009F0004" w:rsidRDefault="009F0004" w:rsidP="00D9202C">
      <w:pPr>
        <w:pStyle w:val="Body0515after"/>
      </w:pPr>
      <w:r w:rsidRPr="006C65BE">
        <w:t xml:space="preserve">In summarizing this discussion on language attitudes, it is concluded that </w:t>
      </w:r>
      <w:r w:rsidR="00227E5F">
        <w:t xml:space="preserve">overall </w:t>
      </w:r>
      <w:r w:rsidRPr="006C65BE">
        <w:t>Papuans</w:t>
      </w:r>
      <w:r w:rsidR="00B7093A">
        <w:t>’</w:t>
      </w:r>
      <w:r w:rsidRPr="006C65BE">
        <w:t xml:space="preserve"> attitudes toward Papuan Malay are </w:t>
      </w:r>
      <w:r w:rsidR="00D9202C">
        <w:t xml:space="preserve">positive to somewhat </w:t>
      </w:r>
      <w:r w:rsidR="00D9202C" w:rsidRPr="006C65BE">
        <w:t>ambivalent, rather than wholly positive</w:t>
      </w:r>
      <w:r w:rsidRPr="006C65BE">
        <w:t>.</w:t>
      </w:r>
    </w:p>
    <w:p w14:paraId="3112D400" w14:textId="77777777" w:rsidR="00985482" w:rsidRPr="00C109EA" w:rsidRDefault="00985482" w:rsidP="00985482">
      <w:pPr>
        <w:pStyle w:val="Heading2"/>
      </w:pPr>
      <w:bookmarkStart w:id="372" w:name="_Ref438029386"/>
      <w:bookmarkStart w:id="373" w:name="_Toc440455492"/>
      <w:r w:rsidRPr="00C109EA">
        <w:lastRenderedPageBreak/>
        <w:t>Typological profile of Papuan Malay</w:t>
      </w:r>
      <w:bookmarkEnd w:id="287"/>
      <w:bookmarkEnd w:id="372"/>
      <w:bookmarkEnd w:id="373"/>
    </w:p>
    <w:p w14:paraId="3A5BC2DE" w14:textId="56938DA6" w:rsidR="00985482" w:rsidRPr="00C109EA" w:rsidRDefault="00985482" w:rsidP="00D67730">
      <w:pPr>
        <w:pStyle w:val="Body0015after"/>
      </w:pPr>
      <w:r w:rsidRPr="00C109EA">
        <w:t>This section presents an overview of the typological prof</w:t>
      </w:r>
      <w:r w:rsidR="00463FA1">
        <w:t xml:space="preserve">ile of Papuan Malay </w:t>
      </w:r>
      <w:r w:rsidR="00D67730">
        <w:t xml:space="preserve">as </w:t>
      </w:r>
      <w:r w:rsidRPr="00C109EA">
        <w:t>described in this book. General typological features of the language are discussed in §</w:t>
      </w:r>
      <w:r w:rsidRPr="00C109EA">
        <w:fldChar w:fldCharType="begin"/>
      </w:r>
      <w:r w:rsidRPr="00C109EA">
        <w:instrText xml:space="preserve"> REF _Ref369187828 \w \h </w:instrText>
      </w:r>
      <w:r>
        <w:instrText xml:space="preserve"> \* MERGEFORMAT </w:instrText>
      </w:r>
      <w:r w:rsidRPr="00C109EA">
        <w:fldChar w:fldCharType="separate"/>
      </w:r>
      <w:r w:rsidR="00154D81">
        <w:rPr>
          <w:cs/>
        </w:rPr>
        <w:t>‎</w:t>
      </w:r>
      <w:r w:rsidR="00154D81">
        <w:t>1.6.1</w:t>
      </w:r>
      <w:r w:rsidRPr="00C109EA">
        <w:fldChar w:fldCharType="end"/>
      </w:r>
      <w:r w:rsidRPr="00C109EA">
        <w:t>, followed in §</w:t>
      </w:r>
      <w:r w:rsidRPr="00C109EA">
        <w:fldChar w:fldCharType="begin"/>
      </w:r>
      <w:r w:rsidRPr="00C109EA">
        <w:instrText xml:space="preserve"> REF _Ref369507788 \w \h </w:instrText>
      </w:r>
      <w:r>
        <w:instrText xml:space="preserve"> \* MERGEFORMAT </w:instrText>
      </w:r>
      <w:r w:rsidRPr="00C109EA">
        <w:fldChar w:fldCharType="separate"/>
      </w:r>
      <w:r w:rsidR="00154D81">
        <w:rPr>
          <w:cs/>
        </w:rPr>
        <w:t>‎</w:t>
      </w:r>
      <w:r w:rsidR="00154D81">
        <w:t>1.6.2</w:t>
      </w:r>
      <w:r w:rsidRPr="00C109EA">
        <w:fldChar w:fldCharType="end"/>
      </w:r>
      <w:r w:rsidRPr="00C109EA">
        <w:t xml:space="preserve"> by a comparison of some of its features with those found in Austronesian and in Papuan languages. In §</w:t>
      </w:r>
      <w:r w:rsidRPr="00C109EA">
        <w:fldChar w:fldCharType="begin"/>
      </w:r>
      <w:r w:rsidRPr="00C109EA">
        <w:instrText xml:space="preserve"> REF _Ref369507789 \w \h </w:instrText>
      </w:r>
      <w:r>
        <w:instrText xml:space="preserve"> \* MERGEFORMAT </w:instrText>
      </w:r>
      <w:r w:rsidRPr="00C109EA">
        <w:fldChar w:fldCharType="separate"/>
      </w:r>
      <w:r w:rsidR="00154D81">
        <w:rPr>
          <w:cs/>
        </w:rPr>
        <w:t>‎</w:t>
      </w:r>
      <w:r w:rsidR="00154D81">
        <w:t>1.6.3</w:t>
      </w:r>
      <w:r w:rsidRPr="00C109EA">
        <w:fldChar w:fldCharType="end"/>
      </w:r>
      <w:r w:rsidRPr="00C109EA">
        <w:t>, some features of Papuan Malay are compared to those found in other eastern Malay varieties.</w:t>
      </w:r>
    </w:p>
    <w:p w14:paraId="6D4F8155" w14:textId="77777777" w:rsidR="00985482" w:rsidRPr="00C109EA" w:rsidRDefault="00985482" w:rsidP="00985482">
      <w:pPr>
        <w:pStyle w:val="Heading3"/>
      </w:pPr>
      <w:bookmarkStart w:id="374" w:name="_Ref369187828"/>
      <w:bookmarkStart w:id="375" w:name="_Toc440455493"/>
      <w:r w:rsidRPr="00C109EA">
        <w:t>General typological profile</w:t>
      </w:r>
      <w:bookmarkEnd w:id="374"/>
      <w:bookmarkEnd w:id="375"/>
    </w:p>
    <w:p w14:paraId="1E218D0C" w14:textId="1C335732" w:rsidR="00985482" w:rsidRPr="00C109EA" w:rsidRDefault="00985482" w:rsidP="00A51EB9">
      <w:pPr>
        <w:pStyle w:val="Body0015after"/>
      </w:pPr>
      <w:r w:rsidRPr="00C109EA">
        <w:t xml:space="preserve">In presenting the pertinent typological features of Papuan Malay, </w:t>
      </w:r>
      <w:r w:rsidR="00463FA1">
        <w:t>a</w:t>
      </w:r>
      <w:r w:rsidRPr="00C109EA">
        <w:t xml:space="preserve">n overview of its phonology </w:t>
      </w:r>
      <w:r w:rsidR="00463FA1" w:rsidRPr="00C109EA">
        <w:t xml:space="preserve">is given </w:t>
      </w:r>
      <w:r w:rsidRPr="00C109EA">
        <w:t>in §</w:t>
      </w:r>
      <w:r w:rsidRPr="00C109EA">
        <w:fldChar w:fldCharType="begin"/>
      </w:r>
      <w:r w:rsidRPr="00C109EA">
        <w:instrText xml:space="preserve"> REF _Ref369507792 \w \h </w:instrText>
      </w:r>
      <w:r>
        <w:instrText xml:space="preserve"> \* MERGEFORMAT </w:instrText>
      </w:r>
      <w:r w:rsidRPr="00C109EA">
        <w:fldChar w:fldCharType="separate"/>
      </w:r>
      <w:r w:rsidR="00154D81">
        <w:rPr>
          <w:cs/>
        </w:rPr>
        <w:t>‎</w:t>
      </w:r>
      <w:r w:rsidR="00154D81">
        <w:t>1.6.1.1</w:t>
      </w:r>
      <w:r w:rsidRPr="00C109EA">
        <w:fldChar w:fldCharType="end"/>
      </w:r>
      <w:r w:rsidRPr="00C109EA">
        <w:t>, its morphology in §</w:t>
      </w:r>
      <w:r w:rsidRPr="00C109EA">
        <w:fldChar w:fldCharType="begin"/>
      </w:r>
      <w:r w:rsidRPr="00C109EA">
        <w:instrText xml:space="preserve"> REF _Ref369507793 \w \h </w:instrText>
      </w:r>
      <w:r>
        <w:instrText xml:space="preserve"> \* MERGEFORMAT </w:instrText>
      </w:r>
      <w:r w:rsidRPr="00C109EA">
        <w:fldChar w:fldCharType="separate"/>
      </w:r>
      <w:r w:rsidR="00154D81">
        <w:rPr>
          <w:cs/>
        </w:rPr>
        <w:t>‎</w:t>
      </w:r>
      <w:r w:rsidR="00154D81">
        <w:t>1.6.1.2</w:t>
      </w:r>
      <w:r w:rsidRPr="00C109EA">
        <w:fldChar w:fldCharType="end"/>
      </w:r>
      <w:r w:rsidRPr="00C109EA">
        <w:t>, its word classes in §</w:t>
      </w:r>
      <w:r w:rsidR="00A51EB9">
        <w:fldChar w:fldCharType="begin"/>
      </w:r>
      <w:r w:rsidR="00A51EB9">
        <w:instrText xml:space="preserve"> REF _Ref438297867 \w \h </w:instrText>
      </w:r>
      <w:r w:rsidR="00A51EB9">
        <w:fldChar w:fldCharType="separate"/>
      </w:r>
      <w:r w:rsidR="00154D81">
        <w:rPr>
          <w:cs/>
        </w:rPr>
        <w:t>‎</w:t>
      </w:r>
      <w:r w:rsidR="00154D81">
        <w:t>1.6.1.3</w:t>
      </w:r>
      <w:r w:rsidR="00A51EB9">
        <w:fldChar w:fldCharType="end"/>
      </w:r>
      <w:r w:rsidRPr="00C109EA">
        <w:t>, and its basic word order in §</w:t>
      </w:r>
      <w:r w:rsidRPr="00C109EA">
        <w:fldChar w:fldCharType="begin"/>
      </w:r>
      <w:r w:rsidRPr="00C109EA">
        <w:instrText xml:space="preserve"> REF _Ref369361475 \w \h </w:instrText>
      </w:r>
      <w:r>
        <w:instrText xml:space="preserve"> \* MERGEFORMAT </w:instrText>
      </w:r>
      <w:r w:rsidRPr="00C109EA">
        <w:fldChar w:fldCharType="separate"/>
      </w:r>
      <w:r w:rsidR="00154D81">
        <w:rPr>
          <w:cs/>
        </w:rPr>
        <w:t>‎</w:t>
      </w:r>
      <w:r w:rsidR="00154D81">
        <w:t>1.6.1.4</w:t>
      </w:r>
      <w:r w:rsidRPr="00C109EA">
        <w:fldChar w:fldCharType="end"/>
      </w:r>
      <w:r w:rsidRPr="00C109EA">
        <w:t>.</w:t>
      </w:r>
    </w:p>
    <w:p w14:paraId="082CBFE2" w14:textId="77777777" w:rsidR="00985482" w:rsidRPr="00C109EA" w:rsidRDefault="00985482" w:rsidP="00985482">
      <w:pPr>
        <w:pStyle w:val="Heading4"/>
      </w:pPr>
      <w:bookmarkStart w:id="376" w:name="_Ref369507792"/>
      <w:r w:rsidRPr="00C109EA">
        <w:t>Phonology</w:t>
      </w:r>
      <w:bookmarkEnd w:id="376"/>
    </w:p>
    <w:p w14:paraId="37C9EF42" w14:textId="26EA1992" w:rsidR="00985482" w:rsidRDefault="00985482" w:rsidP="009F42BA">
      <w:pPr>
        <w:pStyle w:val="Body0015after115pt"/>
        <w:rPr>
          <w:lang w:eastAsia="en-US"/>
        </w:rPr>
      </w:pPr>
      <w:r w:rsidRPr="00C109EA">
        <w:t xml:space="preserve">Papuan Malay has 18 consonant and five vowel phonemes. The consonant system consists of </w:t>
      </w:r>
      <w:r w:rsidR="004D3F12">
        <w:t xml:space="preserve">the following </w:t>
      </w:r>
      <w:r w:rsidR="00B002BD">
        <w:t>phonemes</w:t>
      </w:r>
      <w:r w:rsidR="004D3F12">
        <w:t xml:space="preserve">: </w:t>
      </w:r>
      <w:r w:rsidR="00B002BD">
        <w:t>/</w:t>
      </w:r>
      <w:r w:rsidR="00B002BD" w:rsidRPr="00B002BD">
        <w:rPr>
          <w:rStyle w:val="ChCharisSIL"/>
        </w:rPr>
        <w:t>p</w:t>
      </w:r>
      <w:r w:rsidR="004D3F12" w:rsidRPr="00B002BD">
        <w:t xml:space="preserve">, </w:t>
      </w:r>
      <w:r w:rsidR="004D3F12" w:rsidRPr="00B002BD">
        <w:rPr>
          <w:rStyle w:val="ChCharisSIL"/>
        </w:rPr>
        <w:t>b</w:t>
      </w:r>
      <w:r w:rsidR="004D3F12" w:rsidRPr="00B002BD">
        <w:t xml:space="preserve">, </w:t>
      </w:r>
      <w:r w:rsidR="004D3F12" w:rsidRPr="00B002BD">
        <w:rPr>
          <w:rStyle w:val="ChCharisSIL"/>
        </w:rPr>
        <w:t>t</w:t>
      </w:r>
      <w:r w:rsidR="004D3F12" w:rsidRPr="00B002BD">
        <w:t xml:space="preserve">, </w:t>
      </w:r>
      <w:r w:rsidR="004D3F12" w:rsidRPr="00B002BD">
        <w:rPr>
          <w:rStyle w:val="ChCharisSIL"/>
        </w:rPr>
        <w:t>d</w:t>
      </w:r>
      <w:r w:rsidR="004D3F12" w:rsidRPr="00B002BD">
        <w:t xml:space="preserve">, </w:t>
      </w:r>
      <w:r w:rsidR="004D3F12" w:rsidRPr="00B002BD">
        <w:rPr>
          <w:rStyle w:val="ChCharisSIL"/>
        </w:rPr>
        <w:t>g</w:t>
      </w:r>
      <w:r w:rsidR="004D3F12" w:rsidRPr="00B002BD">
        <w:t xml:space="preserve">, </w:t>
      </w:r>
      <w:r w:rsidR="004D3F12" w:rsidRPr="00B002BD">
        <w:rPr>
          <w:rStyle w:val="ChCharisSIL"/>
        </w:rPr>
        <w:t>k</w:t>
      </w:r>
      <w:r w:rsidR="004D3F12" w:rsidRPr="00B002BD">
        <w:t xml:space="preserve">, </w:t>
      </w:r>
      <w:r w:rsidR="004D3F12" w:rsidRPr="00B002BD">
        <w:rPr>
          <w:rStyle w:val="ChCharisSIL"/>
        </w:rPr>
        <w:t>tʃ</w:t>
      </w:r>
      <w:r w:rsidR="004D3F12" w:rsidRPr="00B002BD">
        <w:t xml:space="preserve">, </w:t>
      </w:r>
      <w:r w:rsidR="004D3F12" w:rsidRPr="00B002BD">
        <w:rPr>
          <w:rStyle w:val="ChCharisSIL"/>
        </w:rPr>
        <w:t>dʒ</w:t>
      </w:r>
      <w:r w:rsidR="004D3F12" w:rsidRPr="00B002BD">
        <w:t xml:space="preserve">, </w:t>
      </w:r>
      <w:r w:rsidR="004D3F12" w:rsidRPr="00B002BD">
        <w:rPr>
          <w:rStyle w:val="ChCharisSIL"/>
        </w:rPr>
        <w:t>s</w:t>
      </w:r>
      <w:r w:rsidR="004D3F12" w:rsidRPr="00B002BD">
        <w:t xml:space="preserve">, </w:t>
      </w:r>
      <w:r w:rsidR="004D3F12">
        <w:rPr>
          <w:rStyle w:val="ChCharisSIL"/>
        </w:rPr>
        <w:t>h</w:t>
      </w:r>
      <w:r w:rsidR="004D3F12" w:rsidRPr="00B002BD">
        <w:t xml:space="preserve">, </w:t>
      </w:r>
      <w:r w:rsidR="004D3F12">
        <w:rPr>
          <w:rStyle w:val="ChCharisSIL"/>
        </w:rPr>
        <w:t>m</w:t>
      </w:r>
      <w:r w:rsidR="00B002BD" w:rsidRPr="00B002BD">
        <w:t xml:space="preserve">, </w:t>
      </w:r>
      <w:r w:rsidR="00B002BD">
        <w:rPr>
          <w:rStyle w:val="ChCharisSIL"/>
        </w:rPr>
        <w:t>n</w:t>
      </w:r>
      <w:r w:rsidR="00B002BD" w:rsidRPr="00B002BD">
        <w:t xml:space="preserve">, </w:t>
      </w:r>
      <w:r w:rsidR="00B002BD" w:rsidRPr="00156381">
        <w:rPr>
          <w:rStyle w:val="ChCharisSIL"/>
        </w:rPr>
        <w:t>ɲ</w:t>
      </w:r>
      <w:r w:rsidR="00B002BD" w:rsidRPr="00B002BD">
        <w:t xml:space="preserve">, </w:t>
      </w:r>
      <w:r w:rsidR="00B002BD" w:rsidRPr="00156381">
        <w:rPr>
          <w:rStyle w:val="ChCharisSIL"/>
        </w:rPr>
        <w:t>ŋ</w:t>
      </w:r>
      <w:r w:rsidR="00B002BD" w:rsidRPr="00B002BD">
        <w:t xml:space="preserve">, </w:t>
      </w:r>
      <w:r w:rsidR="00B002BD">
        <w:rPr>
          <w:rStyle w:val="ChCharisSIL"/>
        </w:rPr>
        <w:t>r</w:t>
      </w:r>
      <w:r w:rsidR="00B002BD" w:rsidRPr="00B002BD">
        <w:t xml:space="preserve">, </w:t>
      </w:r>
      <w:r w:rsidR="00B002BD">
        <w:rPr>
          <w:rStyle w:val="ChCharisSIL"/>
        </w:rPr>
        <w:t>l</w:t>
      </w:r>
      <w:r w:rsidR="00B002BD" w:rsidRPr="00B002BD">
        <w:t xml:space="preserve">, </w:t>
      </w:r>
      <w:r w:rsidR="00B002BD">
        <w:rPr>
          <w:rStyle w:val="ChCharisSIL"/>
        </w:rPr>
        <w:t>j</w:t>
      </w:r>
      <w:r w:rsidR="00B002BD" w:rsidRPr="00B002BD">
        <w:t xml:space="preserve">, </w:t>
      </w:r>
      <w:r w:rsidR="00B002BD">
        <w:rPr>
          <w:rStyle w:val="ChCharisSIL"/>
        </w:rPr>
        <w:t>w</w:t>
      </w:r>
      <w:r w:rsidR="00B002BD" w:rsidRPr="00B002BD">
        <w:t>/.</w:t>
      </w:r>
      <w:r w:rsidR="00B002BD">
        <w:t xml:space="preserve"> </w:t>
      </w:r>
      <w:r w:rsidRPr="00B41981">
        <w:t>All consonants occur as onsets,</w:t>
      </w:r>
      <w:r w:rsidR="00954026" w:rsidRPr="00B41981">
        <w:rPr>
          <w:rStyle w:val="FootnoteReference"/>
        </w:rPr>
        <w:footnoteReference w:id="17"/>
      </w:r>
      <w:r w:rsidRPr="00B41981">
        <w:t xml:space="preserve"> while the range of consonants occurring in the</w:t>
      </w:r>
      <w:r w:rsidRPr="00C109EA">
        <w:t xml:space="preserve"> coda position is much smaller. The </w:t>
      </w:r>
      <w:r w:rsidR="00B002BD">
        <w:t xml:space="preserve">five </w:t>
      </w:r>
      <w:r w:rsidRPr="00C109EA">
        <w:t>vowel</w:t>
      </w:r>
      <w:r w:rsidR="00B002BD">
        <w:t>s are /</w:t>
      </w:r>
      <w:r w:rsidR="00B002BD" w:rsidRPr="00B002BD">
        <w:rPr>
          <w:rStyle w:val="ChCharisSIL"/>
        </w:rPr>
        <w:t>i</w:t>
      </w:r>
      <w:r w:rsidR="00B002BD" w:rsidRPr="00B002BD">
        <w:t xml:space="preserve">, </w:t>
      </w:r>
      <w:r w:rsidR="009F42BA" w:rsidRPr="00603D39">
        <w:rPr>
          <w:rStyle w:val="ChCharisSIL"/>
        </w:rPr>
        <w:t>ɛ</w:t>
      </w:r>
      <w:r w:rsidR="00B002BD" w:rsidRPr="00B002BD">
        <w:t xml:space="preserve">, </w:t>
      </w:r>
      <w:r w:rsidR="00B002BD" w:rsidRPr="00B002BD">
        <w:rPr>
          <w:rStyle w:val="ChCharisSIL"/>
        </w:rPr>
        <w:t>u</w:t>
      </w:r>
      <w:r w:rsidR="00B002BD" w:rsidRPr="00B002BD">
        <w:t xml:space="preserve">, </w:t>
      </w:r>
      <w:r w:rsidR="009F42BA" w:rsidRPr="00603D39">
        <w:rPr>
          <w:rStyle w:val="ChCharisSIL"/>
        </w:rPr>
        <w:t>ɔ</w:t>
      </w:r>
      <w:r w:rsidR="00B002BD" w:rsidRPr="00B002BD">
        <w:t xml:space="preserve">, </w:t>
      </w:r>
      <w:r w:rsidR="00B002BD" w:rsidRPr="00B002BD">
        <w:rPr>
          <w:rStyle w:val="ChCharisSIL"/>
        </w:rPr>
        <w:t>a</w:t>
      </w:r>
      <w:r w:rsidR="00B002BD" w:rsidRPr="00B002BD">
        <w:t>/</w:t>
      </w:r>
      <w:r w:rsidR="00B002BD">
        <w:t xml:space="preserve">. All five </w:t>
      </w:r>
      <w:r w:rsidRPr="00C109EA">
        <w:t xml:space="preserve">occur in stressed and unstressed, open and closed syllables. A restricted sample of like segments can occur in sequences. Papuan Malay shows a clear preference for disyllabic roots and for CV and CVC syllables; the maximal syllable is CCVC. Stress </w:t>
      </w:r>
      <w:r w:rsidRPr="00FE04EF">
        <w:t>typically</w:t>
      </w:r>
      <w:r w:rsidRPr="00C109EA">
        <w:t xml:space="preserve"> falls on the penultimate syllable. </w:t>
      </w:r>
      <w:r w:rsidRPr="00C109EA">
        <w:rPr>
          <w:lang w:eastAsia="en-US"/>
        </w:rPr>
        <w:t xml:space="preserve">Adding to its 18 native consonant system, Papuan Malay has adopted one loan segment, </w:t>
      </w:r>
      <w:r w:rsidRPr="00FE04EF">
        <w:t xml:space="preserve">the </w:t>
      </w:r>
      <w:r w:rsidR="00154D3B" w:rsidRPr="00FE04EF">
        <w:t xml:space="preserve">voiceless </w:t>
      </w:r>
      <w:r w:rsidRPr="00FE04EF">
        <w:t>labio-dental fricative</w:t>
      </w:r>
      <w:r w:rsidR="00154D3B">
        <w:rPr>
          <w:lang w:eastAsia="en-US"/>
        </w:rPr>
        <w:t xml:space="preserve"> /</w:t>
      </w:r>
      <w:r w:rsidR="00154D3B" w:rsidRPr="00FE04EF">
        <w:rPr>
          <w:rStyle w:val="ChCharisSIL"/>
        </w:rPr>
        <w:t>f</w:t>
      </w:r>
      <w:r w:rsidR="00154D3B">
        <w:rPr>
          <w:lang w:eastAsia="en-US"/>
        </w:rPr>
        <w:t>/</w:t>
      </w:r>
      <w:r w:rsidRPr="00C109EA">
        <w:rPr>
          <w:lang w:eastAsia="en-US"/>
        </w:rPr>
        <w:t xml:space="preserve">. (Chapter </w:t>
      </w:r>
      <w:r w:rsidR="00C60C74">
        <w:rPr>
          <w:lang w:eastAsia="en-US"/>
        </w:rPr>
        <w:fldChar w:fldCharType="begin"/>
      </w:r>
      <w:r w:rsidR="00C60C74">
        <w:rPr>
          <w:lang w:eastAsia="en-US"/>
        </w:rPr>
        <w:instrText xml:space="preserve"> REF _Ref357271598 \w \h </w:instrText>
      </w:r>
      <w:r w:rsidR="00C60C74">
        <w:rPr>
          <w:lang w:eastAsia="en-US"/>
        </w:rPr>
      </w:r>
      <w:r w:rsidR="00C60C74">
        <w:rPr>
          <w:lang w:eastAsia="en-US"/>
        </w:rPr>
        <w:fldChar w:fldCharType="separate"/>
      </w:r>
      <w:r w:rsidR="00154D81">
        <w:rPr>
          <w:cs/>
          <w:lang w:eastAsia="en-US"/>
        </w:rPr>
        <w:t>‎</w:t>
      </w:r>
      <w:r w:rsidR="00154D81">
        <w:rPr>
          <w:lang w:eastAsia="en-US"/>
        </w:rPr>
        <w:t>2</w:t>
      </w:r>
      <w:r w:rsidR="00C60C74">
        <w:rPr>
          <w:lang w:eastAsia="en-US"/>
        </w:rPr>
        <w:fldChar w:fldCharType="end"/>
      </w:r>
      <w:r w:rsidRPr="00C109EA">
        <w:rPr>
          <w:lang w:eastAsia="en-US"/>
        </w:rPr>
        <w:t>)</w:t>
      </w:r>
    </w:p>
    <w:p w14:paraId="58EC8C9E" w14:textId="77777777" w:rsidR="00985482" w:rsidRDefault="00985482" w:rsidP="00985482">
      <w:pPr>
        <w:pStyle w:val="Heading4"/>
      </w:pPr>
      <w:bookmarkStart w:id="377" w:name="_Ref369507793"/>
      <w:r w:rsidRPr="00C109EA">
        <w:t>Morphology</w:t>
      </w:r>
      <w:bookmarkEnd w:id="377"/>
    </w:p>
    <w:p w14:paraId="05DB7AD8" w14:textId="44A8E95B" w:rsidR="00985482" w:rsidRPr="00C109EA" w:rsidRDefault="00A228CC" w:rsidP="00620B68">
      <w:pPr>
        <w:pStyle w:val="Body0000after"/>
      </w:pPr>
      <w:r w:rsidRPr="005C0148">
        <w:rPr>
          <w:lang w:eastAsia="en-US"/>
        </w:rPr>
        <w:t xml:space="preserve">Papuan Malay is a language near the isolating end of the analytic-synthetic continuum. </w:t>
      </w:r>
      <w:r>
        <w:rPr>
          <w:lang w:eastAsia="en-US"/>
        </w:rPr>
        <w:t>That is, t</w:t>
      </w:r>
      <w:r w:rsidRPr="005C0148">
        <w:t>he language has very little productive morphology and words are typically single root morphemes.</w:t>
      </w:r>
      <w:r>
        <w:t xml:space="preserve"> </w:t>
      </w:r>
      <w:r w:rsidR="00985482" w:rsidRPr="00C109EA">
        <w:t>Inflectional morphology is lacking, as nouns and verbs are not marked for any grammatical category such as gender, number, or case. Word formation is limited to the two derivational processes of reduplication and affixation.</w:t>
      </w:r>
    </w:p>
    <w:p w14:paraId="50046418" w14:textId="0664417E" w:rsidR="00985482" w:rsidRPr="00C109EA" w:rsidRDefault="00985482" w:rsidP="009D705F">
      <w:pPr>
        <w:pStyle w:val="Body0500after"/>
      </w:pPr>
      <w:r w:rsidRPr="00C109EA">
        <w:t>Reduplication is a very productive process. Three types of lexeme formation are attested, namely full reduplication</w:t>
      </w:r>
      <w:r w:rsidR="00BE36BC">
        <w:t>,</w:t>
      </w:r>
      <w:r w:rsidRPr="00C109EA">
        <w:t xml:space="preserve"> which is the most common</w:t>
      </w:r>
      <w:r w:rsidR="003A1795">
        <w:t xml:space="preserve"> one</w:t>
      </w:r>
      <w:r w:rsidRPr="00C109EA">
        <w:t xml:space="preserve">, partial and imitative reduplication. Usually, content words undergo reduplication; reduplication of function words is rare. The overall meaning of reduplication is </w:t>
      </w:r>
      <w:r w:rsidR="00B7093A">
        <w:rPr>
          <w:szCs w:val="20"/>
          <w:lang w:eastAsia="en-US"/>
        </w:rPr>
        <w:t>“</w:t>
      </w:r>
      <w:r w:rsidRPr="00C109EA">
        <w:rPr>
          <w:szCs w:val="20"/>
        </w:rPr>
        <w:t>a</w:t>
      </w:r>
      <w:r w:rsidRPr="00D32413">
        <w:t xml:space="preserve"> </w:t>
      </w:r>
      <w:r w:rsidRPr="0099608C">
        <w:rPr>
          <w:rStyle w:val="ChSmallCaps"/>
        </w:rPr>
        <w:t>higher</w:t>
      </w:r>
      <w:r w:rsidRPr="00424429">
        <w:t>/</w:t>
      </w:r>
      <w:r w:rsidRPr="0099608C">
        <w:rPr>
          <w:rStyle w:val="ChSmallCaps"/>
        </w:rPr>
        <w:t>lower</w:t>
      </w:r>
      <w:r w:rsidRPr="00D32413">
        <w:t xml:space="preserve"> </w:t>
      </w:r>
      <w:r w:rsidRPr="0099608C">
        <w:rPr>
          <w:rStyle w:val="ChSmallCaps"/>
        </w:rPr>
        <w:t>degree</w:t>
      </w:r>
      <w:r w:rsidRPr="00D32413">
        <w:t xml:space="preserve"> </w:t>
      </w:r>
      <w:r w:rsidRPr="0099608C">
        <w:rPr>
          <w:rStyle w:val="ChSmallCaps"/>
        </w:rPr>
        <w:t>of</w:t>
      </w:r>
      <w:r w:rsidRPr="00C109EA">
        <w:rPr>
          <w:szCs w:val="20"/>
        </w:rPr>
        <w:t xml:space="preserve"> …</w:t>
      </w:r>
      <w:r w:rsidR="00B7093A">
        <w:rPr>
          <w:szCs w:val="20"/>
          <w:lang w:eastAsia="en-US"/>
        </w:rPr>
        <w:t>”</w:t>
      </w:r>
      <w:r w:rsidR="00D67730">
        <w:rPr>
          <w:szCs w:val="20"/>
          <w:lang w:eastAsia="en-US"/>
        </w:rPr>
        <w:t xml:space="preserve">, </w:t>
      </w:r>
      <w:r w:rsidR="009D705F">
        <w:rPr>
          <w:szCs w:val="20"/>
          <w:lang w:eastAsia="en-US"/>
        </w:rPr>
        <w:t xml:space="preserve">employing </w:t>
      </w:r>
      <w:r w:rsidR="009D705F" w:rsidRPr="009D705F">
        <w:rPr>
          <w:rStyle w:val="Citation"/>
        </w:rPr>
        <w:fldChar w:fldCharType="begin"/>
      </w:r>
      <w:r w:rsidR="003A5B20">
        <w:rPr>
          <w:rStyle w:val="Citation"/>
        </w:rPr>
        <w:instrText>ADDIN CITAVI.PLACEHOLDER ad4d38f5-677e-471f-9696-5fd0fc27934e 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peW9taTwvVGV4dD4NCiAgICA8L1RleHRVbml0Pg0KICA8L1RleHRVbml0cz4NCjwvUGxhY2Vob2xkZXI+</w:instrText>
      </w:r>
      <w:r w:rsidR="009D705F" w:rsidRPr="009D705F">
        <w:rPr>
          <w:rStyle w:val="Citation"/>
        </w:rPr>
        <w:fldChar w:fldCharType="separate"/>
      </w:r>
      <w:bookmarkStart w:id="378" w:name="_CTVP001ad4d38f5677e471f96965fd0fc27934e"/>
      <w:r w:rsidR="0092006B">
        <w:rPr>
          <w:rStyle w:val="Citation"/>
        </w:rPr>
        <w:t>Kiyomi</w:t>
      </w:r>
      <w:bookmarkEnd w:id="378"/>
      <w:r w:rsidR="009D705F" w:rsidRPr="009D705F">
        <w:rPr>
          <w:rStyle w:val="Citation"/>
        </w:rPr>
        <w:fldChar w:fldCharType="end"/>
      </w:r>
      <w:r w:rsidR="009D705F" w:rsidRPr="009D705F">
        <w:rPr>
          <w:rStyle w:val="Citation"/>
        </w:rPr>
        <w:t xml:space="preserve">’s </w:t>
      </w:r>
      <w:r w:rsidR="009D705F" w:rsidRPr="009D705F">
        <w:rPr>
          <w:rStyle w:val="Citation"/>
        </w:rPr>
        <w:fldChar w:fldCharType="begin"/>
      </w:r>
      <w:r w:rsidR="003A5B20">
        <w:rPr>
          <w:rStyle w:val="Citation"/>
        </w:rPr>
        <w:instrText>ADDIN CITAVI.PLACEHOLDER 8890992d-0795-4921-a49a-67a64f681c4f 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xMTUxKTwvVGV4dD4NCiAgICA8L1RleHRVbml0Pg0KICA8L1RleHRVbml0cz4NCjwvUGxhY2Vob2xkZXI+</w:instrText>
      </w:r>
      <w:r w:rsidR="009D705F" w:rsidRPr="009D705F">
        <w:rPr>
          <w:rStyle w:val="Citation"/>
        </w:rPr>
        <w:fldChar w:fldCharType="separate"/>
      </w:r>
      <w:bookmarkStart w:id="379" w:name="_CTVP0018890992d07954921a49a67a64f681c4f"/>
      <w:r w:rsidR="0092006B">
        <w:rPr>
          <w:rStyle w:val="Citation"/>
        </w:rPr>
        <w:t>(2009: 1151)</w:t>
      </w:r>
      <w:bookmarkEnd w:id="379"/>
      <w:r w:rsidR="009D705F" w:rsidRPr="009D705F">
        <w:rPr>
          <w:rStyle w:val="Citation"/>
        </w:rPr>
        <w:fldChar w:fldCharType="end"/>
      </w:r>
      <w:r w:rsidR="009D705F">
        <w:t xml:space="preserve"> terminology.</w:t>
      </w:r>
      <w:r w:rsidRPr="00C109EA">
        <w:t xml:space="preserve"> (Chapter </w:t>
      </w:r>
      <w:r w:rsidR="00C60C74">
        <w:rPr>
          <w:lang w:eastAsia="en-US"/>
        </w:rPr>
        <w:fldChar w:fldCharType="begin"/>
      </w:r>
      <w:r w:rsidR="00C60C74">
        <w:rPr>
          <w:lang w:eastAsia="en-US"/>
        </w:rPr>
        <w:instrText xml:space="preserve"> REF _Ref372621586 \w \h </w:instrText>
      </w:r>
      <w:r w:rsidR="00C60C74">
        <w:rPr>
          <w:lang w:eastAsia="en-US"/>
        </w:rPr>
      </w:r>
      <w:r w:rsidR="00C60C74">
        <w:rPr>
          <w:lang w:eastAsia="en-US"/>
        </w:rPr>
        <w:fldChar w:fldCharType="separate"/>
      </w:r>
      <w:r w:rsidR="00154D81">
        <w:rPr>
          <w:cs/>
          <w:lang w:eastAsia="en-US"/>
        </w:rPr>
        <w:t>‎</w:t>
      </w:r>
      <w:r w:rsidR="00154D81">
        <w:rPr>
          <w:lang w:eastAsia="en-US"/>
        </w:rPr>
        <w:t>4</w:t>
      </w:r>
      <w:r w:rsidR="00C60C74">
        <w:rPr>
          <w:lang w:eastAsia="en-US"/>
        </w:rPr>
        <w:fldChar w:fldCharType="end"/>
      </w:r>
      <w:r w:rsidRPr="00C109EA">
        <w:t>)</w:t>
      </w:r>
    </w:p>
    <w:p w14:paraId="5380CC54" w14:textId="391495B5" w:rsidR="008B2761" w:rsidRDefault="008B2761" w:rsidP="008B2761">
      <w:pPr>
        <w:pStyle w:val="Body0500after"/>
      </w:pPr>
      <w:r w:rsidRPr="00C109EA">
        <w:t xml:space="preserve">Affixation has very limited productivity. Papuan Malay has </w:t>
      </w:r>
      <w:r>
        <w:t xml:space="preserve">two affixes </w:t>
      </w:r>
      <w:r w:rsidRPr="00C109EA">
        <w:t xml:space="preserve">which </w:t>
      </w:r>
      <w:r>
        <w:t>are</w:t>
      </w:r>
      <w:r w:rsidRPr="00C109EA">
        <w:t xml:space="preserve"> somewhat productive</w:t>
      </w:r>
      <w:r>
        <w:t xml:space="preserve">. Verbal </w:t>
      </w:r>
      <w:r w:rsidR="00E26C25">
        <w:t>prefix</w:t>
      </w:r>
      <w:r w:rsidRPr="00C109EA">
        <w:t xml:space="preserve"> </w:t>
      </w:r>
      <w:r w:rsidRPr="009D104A">
        <w:rPr>
          <w:rStyle w:val="ChSmallCapsItalBold"/>
        </w:rPr>
        <w:t>ter­</w:t>
      </w:r>
      <w:r>
        <w:rPr>
          <w:szCs w:val="19"/>
        </w:rPr>
        <w:t xml:space="preserve"> </w:t>
      </w:r>
      <w:r w:rsidR="00B7093A">
        <w:t>‘</w:t>
      </w:r>
      <w:r w:rsidRPr="001969E4">
        <w:rPr>
          <w:rStyle w:val="ChSmallCaps"/>
        </w:rPr>
        <w:t>acl</w:t>
      </w:r>
      <w:r w:rsidR="00B7093A">
        <w:t>’</w:t>
      </w:r>
      <w:r>
        <w:t xml:space="preserve"> </w:t>
      </w:r>
      <w:r w:rsidRPr="00C109EA">
        <w:t xml:space="preserve">derives </w:t>
      </w:r>
      <w:r w:rsidRPr="000B305A">
        <w:t>monovalent</w:t>
      </w:r>
      <w:r w:rsidRPr="00C109EA">
        <w:t xml:space="preserve"> verbs from mono- or bivalent bases</w:t>
      </w:r>
      <w:r>
        <w:t xml:space="preserve">. The derived verbs denote accidental or </w:t>
      </w:r>
      <w:r w:rsidRPr="00870B79">
        <w:t xml:space="preserve">unintentional </w:t>
      </w:r>
      <w:r>
        <w:t xml:space="preserve">actions or events. Nominal </w:t>
      </w:r>
      <w:r>
        <w:rPr>
          <w:szCs w:val="19"/>
        </w:rPr>
        <w:t>suffix</w:t>
      </w:r>
      <w:r w:rsidRPr="00C109EA">
        <w:rPr>
          <w:szCs w:val="19"/>
        </w:rPr>
        <w:t xml:space="preserve"> </w:t>
      </w:r>
      <w:r w:rsidRPr="00C109EA">
        <w:rPr>
          <w:rStyle w:val="ChItalBold"/>
        </w:rPr>
        <w:t>­an</w:t>
      </w:r>
      <w:r>
        <w:rPr>
          <w:rStyle w:val="ChItalBold"/>
        </w:rPr>
        <w:t>g</w:t>
      </w:r>
      <w:r w:rsidRPr="001969E4">
        <w:t xml:space="preserve"> </w:t>
      </w:r>
      <w:r w:rsidR="00B7093A">
        <w:t>‘</w:t>
      </w:r>
      <w:r w:rsidRPr="001969E4">
        <w:rPr>
          <w:rStyle w:val="ChSmallCaps"/>
        </w:rPr>
        <w:t>pat</w:t>
      </w:r>
      <w:r w:rsidR="00B7093A">
        <w:t>’</w:t>
      </w:r>
      <w:r>
        <w:t xml:space="preserve"> typically derives nominals from verbal </w:t>
      </w:r>
      <w:r>
        <w:lastRenderedPageBreak/>
        <w:t xml:space="preserve">bases. The derived nouns denote the patient or result of the </w:t>
      </w:r>
      <w:r w:rsidR="00CC1DCA">
        <w:t xml:space="preserve">event or state </w:t>
      </w:r>
      <w:r>
        <w:t xml:space="preserve">specified by the verbal base. </w:t>
      </w:r>
      <w:r w:rsidR="00E26C25">
        <w:t xml:space="preserve">In addition, Papuan Malay has one nominal prefix, </w:t>
      </w:r>
      <w:r w:rsidRPr="00D208B5">
        <w:rPr>
          <w:rStyle w:val="ChSmallCapsItalBold"/>
        </w:rPr>
        <w:t>pe(n)­</w:t>
      </w:r>
      <w:r w:rsidRPr="001969E4">
        <w:t xml:space="preserve"> </w:t>
      </w:r>
      <w:r w:rsidR="00B7093A">
        <w:t>‘</w:t>
      </w:r>
      <w:r w:rsidRPr="001969E4">
        <w:rPr>
          <w:rStyle w:val="ChSmallCaps"/>
        </w:rPr>
        <w:t>ag</w:t>
      </w:r>
      <w:r w:rsidR="00B7093A">
        <w:t>’</w:t>
      </w:r>
      <w:r w:rsidR="00E26C25">
        <w:t>, which</w:t>
      </w:r>
      <w:r w:rsidRPr="00C109EA">
        <w:rPr>
          <w:lang w:eastAsia="en-US"/>
        </w:rPr>
        <w:t xml:space="preserve"> is, </w:t>
      </w:r>
      <w:r w:rsidRPr="00C109EA">
        <w:rPr>
          <w:szCs w:val="19"/>
        </w:rPr>
        <w:t xml:space="preserve">at best, marginally productive. </w:t>
      </w:r>
      <w:r>
        <w:t xml:space="preserve">The derived nouns denote the agent or instrument of the </w:t>
      </w:r>
      <w:r w:rsidR="00CC1DCA">
        <w:t>event</w:t>
      </w:r>
      <w:r>
        <w:t xml:space="preserve"> or state specified by the verbal base.</w:t>
      </w:r>
      <w:r w:rsidR="00D64694" w:rsidRPr="00241CC1">
        <w:rPr>
          <w:rStyle w:val="FootnoteReference"/>
        </w:rPr>
        <w:footnoteReference w:id="18"/>
      </w:r>
      <w:r>
        <w:t xml:space="preserve"> </w:t>
      </w:r>
      <w:r w:rsidRPr="00C109EA">
        <w:t>(§</w:t>
      </w:r>
      <w:r>
        <w:fldChar w:fldCharType="begin"/>
      </w:r>
      <w:r>
        <w:instrText xml:space="preserve"> REF _Ref374433235 \w \h </w:instrText>
      </w:r>
      <w:r>
        <w:fldChar w:fldCharType="separate"/>
      </w:r>
      <w:r w:rsidR="00154D81">
        <w:rPr>
          <w:cs/>
        </w:rPr>
        <w:t>‎</w:t>
      </w:r>
      <w:r w:rsidR="00154D81">
        <w:t>3.1</w:t>
      </w:r>
      <w:r>
        <w:fldChar w:fldCharType="end"/>
      </w:r>
      <w:r>
        <w:t>,</w:t>
      </w:r>
      <w:r w:rsidRPr="00C109EA">
        <w:t xml:space="preserve"> in Chapter </w:t>
      </w:r>
      <w:r>
        <w:rPr>
          <w:lang w:eastAsia="en-US"/>
        </w:rPr>
        <w:fldChar w:fldCharType="begin"/>
      </w:r>
      <w:r>
        <w:rPr>
          <w:lang w:eastAsia="en-US"/>
        </w:rPr>
        <w:instrText xml:space="preserve"> REF _Ref374433197 \w \h </w:instrText>
      </w:r>
      <w:r>
        <w:rPr>
          <w:lang w:eastAsia="en-US"/>
        </w:rPr>
      </w:r>
      <w:r>
        <w:rPr>
          <w:lang w:eastAsia="en-US"/>
        </w:rPr>
        <w:fldChar w:fldCharType="separate"/>
      </w:r>
      <w:r w:rsidR="00154D81">
        <w:rPr>
          <w:cs/>
          <w:lang w:eastAsia="en-US"/>
        </w:rPr>
        <w:t>‎</w:t>
      </w:r>
      <w:r w:rsidR="00154D81">
        <w:rPr>
          <w:lang w:eastAsia="en-US"/>
        </w:rPr>
        <w:t>3</w:t>
      </w:r>
      <w:r>
        <w:rPr>
          <w:lang w:eastAsia="en-US"/>
        </w:rPr>
        <w:fldChar w:fldCharType="end"/>
      </w:r>
      <w:r w:rsidRPr="00C109EA">
        <w:t>)</w:t>
      </w:r>
    </w:p>
    <w:p w14:paraId="0F2B83AB" w14:textId="77777777" w:rsidR="00985482" w:rsidRPr="00C109EA" w:rsidRDefault="00985482" w:rsidP="00890080">
      <w:pPr>
        <w:pStyle w:val="Body0500after"/>
      </w:pPr>
      <w:r w:rsidRPr="00890080">
        <w:t>Compounding</w:t>
      </w:r>
      <w:r w:rsidRPr="00C109EA">
        <w:t xml:space="preserve"> is a third word-formation process. Its degree of productivity remains uncertain, though, as the demarcation between compounds and phrasal expressions is unclear. (§</w:t>
      </w:r>
      <w:r w:rsidR="00DC1A29">
        <w:fldChar w:fldCharType="begin"/>
      </w:r>
      <w:r w:rsidR="00DC1A29">
        <w:instrText xml:space="preserve"> REF _Ref341973806 \w \h </w:instrText>
      </w:r>
      <w:r w:rsidR="00DC1A29">
        <w:fldChar w:fldCharType="separate"/>
      </w:r>
      <w:r w:rsidR="00154D81">
        <w:rPr>
          <w:cs/>
        </w:rPr>
        <w:t>‎</w:t>
      </w:r>
      <w:r w:rsidR="00154D81">
        <w:t>3.2</w:t>
      </w:r>
      <w:r w:rsidR="00DC1A29">
        <w:fldChar w:fldCharType="end"/>
      </w:r>
      <w:r w:rsidR="00DB70B2">
        <w:t>,</w:t>
      </w:r>
      <w:r w:rsidR="00DB70B2" w:rsidRPr="00C109EA">
        <w:t xml:space="preserve"> in Chapter</w:t>
      </w:r>
      <w:r w:rsidRPr="00C109EA">
        <w:t xml:space="preserve"> </w:t>
      </w:r>
      <w:r w:rsidR="00DC1A29">
        <w:rPr>
          <w:lang w:eastAsia="en-US"/>
        </w:rPr>
        <w:fldChar w:fldCharType="begin"/>
      </w:r>
      <w:r w:rsidR="00DC1A29">
        <w:rPr>
          <w:lang w:eastAsia="en-US"/>
        </w:rPr>
        <w:instrText xml:space="preserve"> REF _Ref374433197 \w \h </w:instrText>
      </w:r>
      <w:r w:rsidR="00DC1A29">
        <w:rPr>
          <w:lang w:eastAsia="en-US"/>
        </w:rPr>
      </w:r>
      <w:r w:rsidR="00DC1A29">
        <w:rPr>
          <w:lang w:eastAsia="en-US"/>
        </w:rPr>
        <w:fldChar w:fldCharType="separate"/>
      </w:r>
      <w:r w:rsidR="00154D81">
        <w:rPr>
          <w:cs/>
          <w:lang w:eastAsia="en-US"/>
        </w:rPr>
        <w:t>‎</w:t>
      </w:r>
      <w:r w:rsidR="00154D81">
        <w:rPr>
          <w:lang w:eastAsia="en-US"/>
        </w:rPr>
        <w:t>3</w:t>
      </w:r>
      <w:r w:rsidR="00DC1A29">
        <w:rPr>
          <w:lang w:eastAsia="en-US"/>
        </w:rPr>
        <w:fldChar w:fldCharType="end"/>
      </w:r>
      <w:r w:rsidRPr="00C109EA">
        <w:t>)</w:t>
      </w:r>
    </w:p>
    <w:p w14:paraId="1366DFBC" w14:textId="23E3A37D" w:rsidR="00985482" w:rsidRPr="00C109EA" w:rsidRDefault="00985482" w:rsidP="00890080">
      <w:pPr>
        <w:pStyle w:val="Body0515after"/>
      </w:pPr>
      <w:r w:rsidRPr="00C109EA">
        <w:t xml:space="preserve">Papuan Malay has no morphologically marked passive voice. Instead, speakers prefer to encode actions and events in active constructions. An initial survey of the corpus shows that speakers can use an analytical construction to signal that the undergoer is adversely affected. This construction is formed with bivalent </w:t>
      </w:r>
      <w:r w:rsidRPr="00C109EA">
        <w:rPr>
          <w:rStyle w:val="ChItalBold"/>
        </w:rPr>
        <w:t>dapat</w:t>
      </w:r>
      <w:r w:rsidRPr="00C109EA">
        <w:t xml:space="preserve"> </w:t>
      </w:r>
      <w:r w:rsidR="00B7093A">
        <w:t>‘</w:t>
      </w:r>
      <w:r w:rsidRPr="00B41981">
        <w:t>get</w:t>
      </w:r>
      <w:r w:rsidR="00B7093A">
        <w:t>’</w:t>
      </w:r>
      <w:r w:rsidRPr="00B41981">
        <w:t xml:space="preserve"> or </w:t>
      </w:r>
      <w:r w:rsidRPr="00B41981">
        <w:rPr>
          <w:rStyle w:val="ChItalBold"/>
        </w:rPr>
        <w:t>kena</w:t>
      </w:r>
      <w:r w:rsidRPr="00B41981">
        <w:t xml:space="preserve"> </w:t>
      </w:r>
      <w:r w:rsidR="00B7093A">
        <w:t>‘</w:t>
      </w:r>
      <w:r w:rsidRPr="00B41981">
        <w:t>hit</w:t>
      </w:r>
      <w:r w:rsidR="00B7093A">
        <w:t>’</w:t>
      </w:r>
      <w:r w:rsidRPr="00B41981">
        <w:t xml:space="preserve">, as in </w:t>
      </w:r>
      <w:r w:rsidRPr="00B41981">
        <w:rPr>
          <w:rStyle w:val="ChItalBold"/>
        </w:rPr>
        <w:t>dapat pukul</w:t>
      </w:r>
      <w:r w:rsidRPr="00B41981">
        <w:t xml:space="preserve"> </w:t>
      </w:r>
      <w:r w:rsidR="00B7093A">
        <w:t>‘</w:t>
      </w:r>
      <w:r w:rsidRPr="00B41981">
        <w:t>get hit</w:t>
      </w:r>
      <w:r w:rsidR="00B7093A">
        <w:t>’</w:t>
      </w:r>
      <w:r w:rsidRPr="00B41981">
        <w:t xml:space="preserve"> or </w:t>
      </w:r>
      <w:r w:rsidRPr="00B41981">
        <w:rPr>
          <w:rStyle w:val="ChItalBold"/>
        </w:rPr>
        <w:t>kena hujan</w:t>
      </w:r>
      <w:r w:rsidR="0037638D" w:rsidRPr="00B41981">
        <w:rPr>
          <w:rStyle w:val="ChItalBold"/>
        </w:rPr>
        <w:t>g</w:t>
      </w:r>
      <w:r w:rsidRPr="00B41981">
        <w:t xml:space="preserve"> </w:t>
      </w:r>
      <w:r w:rsidR="00B7093A">
        <w:t>‘</w:t>
      </w:r>
      <w:r w:rsidRPr="00B41981">
        <w:t>hit (by) rain</w:t>
      </w:r>
      <w:r w:rsidR="00B7093A">
        <w:t>’</w:t>
      </w:r>
      <w:r w:rsidRPr="00B41981">
        <w:t>.</w:t>
      </w:r>
      <w:r w:rsidRPr="00B41981">
        <w:rPr>
          <w:rStyle w:val="FootnoteReference"/>
        </w:rPr>
        <w:footnoteReference w:id="19"/>
      </w:r>
    </w:p>
    <w:p w14:paraId="6CA1F401" w14:textId="77777777" w:rsidR="00985482" w:rsidRPr="00C109EA" w:rsidRDefault="00985482" w:rsidP="00985482">
      <w:pPr>
        <w:pStyle w:val="Heading4"/>
      </w:pPr>
      <w:bookmarkStart w:id="380" w:name="_Ref438297867"/>
      <w:r w:rsidRPr="00C109EA">
        <w:t>Word classes</w:t>
      </w:r>
      <w:bookmarkEnd w:id="380"/>
    </w:p>
    <w:p w14:paraId="1C1AB9DC" w14:textId="77777777" w:rsidR="00985482" w:rsidRPr="00C109EA" w:rsidRDefault="00985482" w:rsidP="00620B68">
      <w:pPr>
        <w:pStyle w:val="Body0000after"/>
        <w:rPr>
          <w:lang w:eastAsia="en-US"/>
        </w:rPr>
      </w:pPr>
      <w:r w:rsidRPr="00C109EA">
        <w:rPr>
          <w:lang w:eastAsia="en-US"/>
        </w:rPr>
        <w:t xml:space="preserve">The open word classes in </w:t>
      </w:r>
      <w:r w:rsidRPr="00C109EA">
        <w:t xml:space="preserve">Papuan Malay </w:t>
      </w:r>
      <w:r w:rsidRPr="00C109EA">
        <w:rPr>
          <w:lang w:eastAsia="en-US"/>
        </w:rPr>
        <w:t xml:space="preserve">are nouns, verbs, and adverbs. The major closed word classes are personal pronouns, interrogatives, demonstratives, locatives, numerals, quantifiers, prepositions, and conjunctions. </w:t>
      </w:r>
      <w:r w:rsidRPr="00C109EA">
        <w:t xml:space="preserve">The distinguishing criteria </w:t>
      </w:r>
      <w:r w:rsidRPr="00C109EA">
        <w:rPr>
          <w:lang w:eastAsia="en-US"/>
        </w:rPr>
        <w:t xml:space="preserve">for these classes are their syntactic properties, given the lack of inflectional morphology and the limited productivity of derivational patterns. A number of categories display </w:t>
      </w:r>
      <w:r w:rsidRPr="00C109EA">
        <w:t xml:space="preserve">membership </w:t>
      </w:r>
      <w:r w:rsidRPr="00C109EA">
        <w:rPr>
          <w:lang w:eastAsia="en-US"/>
        </w:rPr>
        <w:t>overlap</w:t>
      </w:r>
      <w:r w:rsidR="00BE36BC">
        <w:rPr>
          <w:lang w:eastAsia="en-US"/>
        </w:rPr>
        <w:t>,</w:t>
      </w:r>
      <w:r w:rsidRPr="00C109EA">
        <w:rPr>
          <w:lang w:eastAsia="en-US"/>
        </w:rPr>
        <w:t xml:space="preserve"> most of which involves verbs. This includes overlap between verbs and nouns as is</w:t>
      </w:r>
      <w:r w:rsidRPr="00C109EA">
        <w:t xml:space="preserve"> typical of Malay</w:t>
      </w:r>
      <w:r w:rsidR="001568DA">
        <w:t xml:space="preserve"> </w:t>
      </w:r>
      <w:r w:rsidR="001568DA">
        <w:rPr>
          <w:lang w:eastAsia="en-US"/>
        </w:rPr>
        <w:t>languages and other Austronesian languages of the larger region.</w:t>
      </w:r>
    </w:p>
    <w:p w14:paraId="4858EB30" w14:textId="6ED077DF" w:rsidR="00985482" w:rsidRDefault="00985482" w:rsidP="00BE28B4">
      <w:pPr>
        <w:pStyle w:val="Body0515after"/>
      </w:pPr>
      <w:r w:rsidRPr="00C109EA">
        <w:rPr>
          <w:lang w:eastAsia="en-US"/>
        </w:rPr>
        <w:t xml:space="preserve">One major </w:t>
      </w:r>
      <w:r w:rsidRPr="00C109EA">
        <w:t xml:space="preserve">distinction between nouns and verbs is that nouns cannot be negated with </w:t>
      </w:r>
      <w:r w:rsidRPr="00C109EA">
        <w:rPr>
          <w:rStyle w:val="ChItalBold"/>
        </w:rPr>
        <w:t>tida</w:t>
      </w:r>
      <w:r w:rsidRPr="00C109EA">
        <w:t>/</w:t>
      </w:r>
      <w:r w:rsidRPr="00C109EA">
        <w:rPr>
          <w:rStyle w:val="ChItalBold"/>
        </w:rPr>
        <w:t>tra</w:t>
      </w:r>
      <w:r w:rsidRPr="00C109EA">
        <w:t xml:space="preserve"> </w:t>
      </w:r>
      <w:r w:rsidR="00B7093A">
        <w:t>‘</w:t>
      </w:r>
      <w:r w:rsidRPr="0099608C">
        <w:rPr>
          <w:rStyle w:val="ChSmallCaps"/>
        </w:rPr>
        <w:t>neg</w:t>
      </w:r>
      <w:r w:rsidR="00B7093A">
        <w:t>’</w:t>
      </w:r>
      <w:r w:rsidRPr="00C109EA">
        <w:t xml:space="preserve"> (§</w:t>
      </w:r>
      <w:r w:rsidR="009E63BF">
        <w:fldChar w:fldCharType="begin"/>
      </w:r>
      <w:r w:rsidR="009E63BF">
        <w:instrText xml:space="preserve"> REF _Ref374433347 \w \h </w:instrText>
      </w:r>
      <w:r w:rsidR="009E63BF">
        <w:fldChar w:fldCharType="separate"/>
      </w:r>
      <w:r w:rsidR="00154D81">
        <w:rPr>
          <w:cs/>
        </w:rPr>
        <w:t>‎</w:t>
      </w:r>
      <w:r w:rsidR="00154D81">
        <w:t>5.2</w:t>
      </w:r>
      <w:r w:rsidR="009E63BF">
        <w:fldChar w:fldCharType="end"/>
      </w:r>
      <w:r w:rsidRPr="00C109EA">
        <w:t xml:space="preserve"> and §</w:t>
      </w:r>
      <w:r w:rsidR="00DC261D">
        <w:fldChar w:fldCharType="begin"/>
      </w:r>
      <w:r w:rsidR="00DC261D">
        <w:instrText xml:space="preserve"> REF _Ref435775768 \w \h </w:instrText>
      </w:r>
      <w:r w:rsidR="00DC261D">
        <w:fldChar w:fldCharType="separate"/>
      </w:r>
      <w:r w:rsidR="00154D81">
        <w:rPr>
          <w:cs/>
        </w:rPr>
        <w:t>‎</w:t>
      </w:r>
      <w:r w:rsidR="00154D81">
        <w:t>5.3</w:t>
      </w:r>
      <w:r w:rsidR="00DC261D">
        <w:fldChar w:fldCharType="end"/>
      </w:r>
      <w:r w:rsidR="00DB70B2">
        <w:t>,</w:t>
      </w:r>
      <w:r w:rsidR="00DB70B2" w:rsidRPr="00C109EA">
        <w:t xml:space="preserve"> in Chapter</w:t>
      </w:r>
      <w:r w:rsidRPr="00C109EA">
        <w:t xml:space="preserve"> </w:t>
      </w:r>
      <w:r w:rsidR="009E63BF">
        <w:fldChar w:fldCharType="begin"/>
      </w:r>
      <w:r w:rsidR="009E63BF">
        <w:instrText xml:space="preserve"> REF _Ref361997822 \w \h </w:instrText>
      </w:r>
      <w:r w:rsidR="009E63BF">
        <w:fldChar w:fldCharType="separate"/>
      </w:r>
      <w:r w:rsidR="00154D81">
        <w:rPr>
          <w:cs/>
        </w:rPr>
        <w:t>‎</w:t>
      </w:r>
      <w:r w:rsidR="00154D81">
        <w:t>5</w:t>
      </w:r>
      <w:r w:rsidR="009E63BF">
        <w:fldChar w:fldCharType="end"/>
      </w:r>
      <w:r w:rsidRPr="00C109EA">
        <w:t xml:space="preserve">). </w:t>
      </w:r>
      <w:r w:rsidR="00D44552">
        <w:t xml:space="preserve">In his discussion of pertinent </w:t>
      </w:r>
      <w:r w:rsidR="00C41D68" w:rsidRPr="00C41D68">
        <w:t>typological characteristics</w:t>
      </w:r>
      <w:r w:rsidR="00C41D68">
        <w:t xml:space="preserve"> of </w:t>
      </w:r>
      <w:r w:rsidR="00B7093A">
        <w:t>“</w:t>
      </w:r>
      <w:r w:rsidR="00C41D68">
        <w:t>western Austronesian</w:t>
      </w:r>
      <w:r w:rsidR="00B7093A">
        <w:t>”</w:t>
      </w:r>
      <w:r w:rsidR="00C41D68">
        <w:t xml:space="preserve"> languages,</w:t>
      </w:r>
      <w:r w:rsidR="001568DA">
        <w:rPr>
          <w:rStyle w:val="FootnoteReference"/>
          <w:lang w:eastAsia="en-US"/>
        </w:rPr>
        <w:footnoteReference w:id="20"/>
      </w:r>
      <w:r w:rsidR="00C41D68">
        <w:t xml:space="preserve"> </w:t>
      </w:r>
      <w:r w:rsidR="00BA6215">
        <w:rPr>
          <w:rStyle w:val="Citation"/>
        </w:rPr>
        <w:fldChar w:fldCharType="begin"/>
      </w:r>
      <w:r w:rsidR="00CD0131">
        <w:rPr>
          <w:rStyle w:val="Citation"/>
        </w:rPr>
        <w:instrText>ADDIN CITAVI.PLACEHOLDER 3ba9a1a0-ce29-4b3f-96e6-15fe2a44889c PFBsYWNlaG9sZGVyPg0KICA8QWRkSW5WZXJzaW9uPjUuMi4wLjg8L0FkZEluVmVyc2lvbj4NCiAgPElkPjNiYTlhMWEwLWNlMjktNGIzZi05NmU2LTE1ZmUyYTQ0ODg5YzwvSWQ+DQogIDxFbnRyaWVzPg0KICAgIDxFbnRyeT4NCiAgICAgIDxJZD5kYWQ3MmVhZC1lZmZiLTRjZmEtOGUzNS1kMGUzNWE2N2ExYTk8L0lkPg0KICAgICAgPE5vUGFyPnRydWU8L05vUGFyPg0KICAgICAgPFBlcnNvbk9ubHk+dHJ1ZTwvUGVyc29uT25seT4NCiAgICAgIDxSZWZlcmVuY2VJZD40ZDE1NTQ3Yi02MDMwLTQ0MzktODRjZC03NzgwNGQ1MTQ5Yz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khpbW1lbG1hbm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ltbWVsbWFubjwvVGV4dD4NCiAgICA8L1RleHRVbml0Pg0KICA8L1RleHRVbml0cz4NCjwvUGxhY2Vob2xkZXI+</w:instrText>
      </w:r>
      <w:r w:rsidR="00BA6215">
        <w:rPr>
          <w:rStyle w:val="Citation"/>
        </w:rPr>
        <w:fldChar w:fldCharType="separate"/>
      </w:r>
      <w:bookmarkStart w:id="382" w:name="_CTVP0013ba9a1a0ce294b3f96e615fe2a44889c"/>
      <w:r w:rsidR="0092006B">
        <w:rPr>
          <w:rStyle w:val="Citation"/>
        </w:rPr>
        <w:t>Himmelmann</w:t>
      </w:r>
      <w:bookmarkEnd w:id="382"/>
      <w:r w:rsidR="00BA6215">
        <w:rPr>
          <w:rStyle w:val="Citation"/>
        </w:rPr>
        <w:fldChar w:fldCharType="end"/>
      </w:r>
      <w:r w:rsidR="00513C8C" w:rsidRPr="00513C8C">
        <w:rPr>
          <w:rStyle w:val="Citation"/>
        </w:rPr>
        <w:t xml:space="preserve"> </w:t>
      </w:r>
      <w:r w:rsidR="00BA6215">
        <w:rPr>
          <w:rStyle w:val="Citation"/>
        </w:rPr>
        <w:fldChar w:fldCharType="begin"/>
      </w:r>
      <w:r w:rsidR="00CD0131">
        <w:rPr>
          <w:rStyle w:val="Citation"/>
        </w:rPr>
        <w:instrText>ADDIN CITAVI.PLACEHOLDER ce29a9c8-31ad-45c4-8b80-c4288c054bec 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igyMDA1OiAxMj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OiAxMjgpPC9UZXh0Pg0KICAgIDwvVGV4dFVuaXQ+DQogIDwvVGV4dFVuaXRzPg0KPC9QbGFjZWhvbGRlcj4=</w:instrText>
      </w:r>
      <w:r w:rsidR="00BA6215">
        <w:rPr>
          <w:rStyle w:val="Citation"/>
        </w:rPr>
        <w:fldChar w:fldCharType="separate"/>
      </w:r>
      <w:bookmarkStart w:id="383" w:name="_CTVP001ce29a9c831ad45c48b80c4288c054bec"/>
      <w:r w:rsidR="0092006B">
        <w:rPr>
          <w:rStyle w:val="Citation"/>
        </w:rPr>
        <w:t>(2005: 128)</w:t>
      </w:r>
      <w:bookmarkEnd w:id="383"/>
      <w:r w:rsidR="00BA6215">
        <w:rPr>
          <w:rStyle w:val="Citation"/>
        </w:rPr>
        <w:fldChar w:fldCharType="end"/>
      </w:r>
      <w:r w:rsidR="00C41D68">
        <w:t xml:space="preserve"> points out that</w:t>
      </w:r>
      <w:r w:rsidRPr="00C109EA">
        <w:t xml:space="preserve"> </w:t>
      </w:r>
      <w:r w:rsidR="00B7093A">
        <w:t>“</w:t>
      </w:r>
      <w:r w:rsidRPr="00C109EA">
        <w:rPr>
          <w:lang w:eastAsia="en-US"/>
        </w:rPr>
        <w:t>in languages where negators provide a diagnostic context for distinguishing nouns and verbs, putative adjectives always behave like verbs</w:t>
      </w:r>
      <w:r w:rsidR="00B7093A">
        <w:rPr>
          <w:lang w:eastAsia="en-US"/>
        </w:rPr>
        <w:t>”</w:t>
      </w:r>
      <w:r w:rsidRPr="00C109EA">
        <w:rPr>
          <w:lang w:eastAsia="en-US"/>
        </w:rPr>
        <w:t xml:space="preserve">. This also applies to Papuan Malay, in that the semantic types usually associated with adjectives are encoded by monovalent stative verbs. </w:t>
      </w:r>
      <w:r w:rsidRPr="00C109EA">
        <w:t xml:space="preserve">Verbs are divided into monovalent stative, monovalent dynamic, bivalent, and trivalent verbs. </w:t>
      </w:r>
      <w:r w:rsidR="00E52798">
        <w:t>A number of adverbs are derived from monovalent stative verbs (</w:t>
      </w:r>
      <w:r w:rsidR="00E52798" w:rsidRPr="00C109EA">
        <w:t>§</w:t>
      </w:r>
      <w:r w:rsidR="00E52798">
        <w:fldChar w:fldCharType="begin"/>
      </w:r>
      <w:r w:rsidR="00E52798">
        <w:instrText xml:space="preserve"> REF _Ref351641485 \w \h </w:instrText>
      </w:r>
      <w:r w:rsidR="00E52798">
        <w:fldChar w:fldCharType="separate"/>
      </w:r>
      <w:r w:rsidR="00154D81">
        <w:rPr>
          <w:cs/>
        </w:rPr>
        <w:t>‎</w:t>
      </w:r>
      <w:r w:rsidR="00154D81">
        <w:t>5.14</w:t>
      </w:r>
      <w:r w:rsidR="00E52798">
        <w:fldChar w:fldCharType="end"/>
      </w:r>
      <w:r w:rsidR="00E52798">
        <w:t xml:space="preserve">, </w:t>
      </w:r>
      <w:r w:rsidR="00E52798" w:rsidRPr="00C109EA">
        <w:t xml:space="preserve">in Chapter </w:t>
      </w:r>
      <w:r w:rsidR="00E52798">
        <w:fldChar w:fldCharType="begin"/>
      </w:r>
      <w:r w:rsidR="00E52798">
        <w:instrText xml:space="preserve"> REF _Ref361997822 \w \h </w:instrText>
      </w:r>
      <w:r w:rsidR="00E52798">
        <w:fldChar w:fldCharType="separate"/>
      </w:r>
      <w:r w:rsidR="00154D81">
        <w:rPr>
          <w:cs/>
        </w:rPr>
        <w:t>‎</w:t>
      </w:r>
      <w:r w:rsidR="00154D81">
        <w:t>5</w:t>
      </w:r>
      <w:r w:rsidR="00E52798">
        <w:fldChar w:fldCharType="end"/>
      </w:r>
      <w:r w:rsidR="00F25D69">
        <w:t xml:space="preserve">). </w:t>
      </w:r>
      <w:r w:rsidRPr="00C109EA">
        <w:rPr>
          <w:lang w:eastAsia="en-US"/>
        </w:rPr>
        <w:t xml:space="preserve">Personal pronouns, </w:t>
      </w:r>
      <w:r w:rsidRPr="00C109EA">
        <w:t xml:space="preserve">demonstratives, and locatives are distinct from nouns in that all four of them can modify nouns, while </w:t>
      </w:r>
      <w:r w:rsidR="00F86D5D">
        <w:t>nouns do not modify the former</w:t>
      </w:r>
      <w:r w:rsidR="00BE28B4">
        <w:t xml:space="preserve"> </w:t>
      </w:r>
      <w:r w:rsidRPr="00C109EA">
        <w:t xml:space="preserve">(Chapter </w:t>
      </w:r>
      <w:r w:rsidR="009E63BF">
        <w:fldChar w:fldCharType="begin"/>
      </w:r>
      <w:r w:rsidR="009E63BF">
        <w:instrText xml:space="preserve"> REF _Ref361997822 \w \h </w:instrText>
      </w:r>
      <w:r w:rsidR="009E63BF">
        <w:fldChar w:fldCharType="separate"/>
      </w:r>
      <w:r w:rsidR="00154D81">
        <w:rPr>
          <w:cs/>
        </w:rPr>
        <w:t>‎</w:t>
      </w:r>
      <w:r w:rsidR="00154D81">
        <w:t>5</w:t>
      </w:r>
      <w:r w:rsidR="009E63BF">
        <w:fldChar w:fldCharType="end"/>
      </w:r>
      <w:r w:rsidRPr="00C109EA">
        <w:t>)</w:t>
      </w:r>
      <w:r w:rsidR="00BE28B4">
        <w:t>.</w:t>
      </w:r>
    </w:p>
    <w:p w14:paraId="1643681B" w14:textId="77777777" w:rsidR="00985482" w:rsidRPr="00C109EA" w:rsidRDefault="00985482" w:rsidP="00985482">
      <w:pPr>
        <w:pStyle w:val="Heading4"/>
      </w:pPr>
      <w:bookmarkStart w:id="384" w:name="_Ref369361475"/>
      <w:r w:rsidRPr="00C109EA">
        <w:lastRenderedPageBreak/>
        <w:t>Basic word order</w:t>
      </w:r>
      <w:bookmarkEnd w:id="384"/>
    </w:p>
    <w:p w14:paraId="32FD9B37" w14:textId="246ABF1A" w:rsidR="00985482" w:rsidRDefault="00985482" w:rsidP="00620B68">
      <w:pPr>
        <w:pStyle w:val="Body0005after"/>
      </w:pPr>
      <w:r w:rsidRPr="00C109EA">
        <w:t>Papuan Malay has a basic SVO word order, as is typical of western Austronesian languages (</w:t>
      </w:r>
      <w:r w:rsidR="009A320D" w:rsidRPr="009A320D">
        <w:rPr>
          <w:rStyle w:val="Citation"/>
        </w:rPr>
        <w:fldChar w:fldCharType="begin"/>
      </w:r>
      <w:r w:rsidR="00CD0131">
        <w:rPr>
          <w:rStyle w:val="Citation"/>
        </w:rPr>
        <w:instrText>ADDIN CITAVI.PLACEHOLDER 13af919e-dc1e-442f-8601-62cab5c42a9b 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ltbWVsbWFubiAyMDA1OiAxNDHigJMxNDQ8L1RleHQ+DQogICAgPC9UZXh0VW5pdD4NCiAgPC9UZXh0VW5pdHM+DQo8L1BsYWNlaG9sZGVyPg==</w:instrText>
      </w:r>
      <w:r w:rsidR="009A320D" w:rsidRPr="009A320D">
        <w:rPr>
          <w:rStyle w:val="Citation"/>
        </w:rPr>
        <w:fldChar w:fldCharType="separate"/>
      </w:r>
      <w:bookmarkStart w:id="385" w:name="_CTVP00113af919edc1e442f860162cab5c42a9b"/>
      <w:r w:rsidR="0092006B">
        <w:rPr>
          <w:rStyle w:val="Citation"/>
        </w:rPr>
        <w:t>Himmelmann 2005: 141–144</w:t>
      </w:r>
      <w:bookmarkEnd w:id="385"/>
      <w:r w:rsidR="009A320D" w:rsidRPr="009A320D">
        <w:rPr>
          <w:rStyle w:val="Citation"/>
        </w:rPr>
        <w:fldChar w:fldCharType="end"/>
      </w:r>
      <w:r w:rsidR="00021CA4">
        <w:t>; see also</w:t>
      </w:r>
      <w:r w:rsidRPr="00C109EA">
        <w:t xml:space="preserve"> </w:t>
      </w:r>
      <w:r w:rsidR="00BA6215">
        <w:rPr>
          <w:rStyle w:val="Citation"/>
        </w:rPr>
        <w:fldChar w:fldCharType="begin"/>
      </w:r>
      <w:r w:rsidR="003A5B20">
        <w:rPr>
          <w:rStyle w:val="Citation"/>
        </w:rPr>
        <w:instrText>ADDIN CITAVI.PLACEHOLDER 72296a29-c489-4c62-9d3a-e462a1c0c71a 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gMjAwN2M6IDM1NeKAkzM1OTwvVGV4dD4NCiAgICA8L1RleHRVbml0Pg0KICA8L1RleHRVbml0cz4NCjwvUGxhY2Vob2xkZXI+</w:instrText>
      </w:r>
      <w:r w:rsidR="00BA6215">
        <w:rPr>
          <w:rStyle w:val="Citation"/>
        </w:rPr>
        <w:fldChar w:fldCharType="separate"/>
      </w:r>
      <w:bookmarkStart w:id="386" w:name="_CTVP00172296a29c4894c629d3ae462a1c0c71a"/>
      <w:r w:rsidR="0092006B">
        <w:rPr>
          <w:rStyle w:val="Citation"/>
        </w:rPr>
        <w:t>Donohue 2007c: 355–359</w:t>
      </w:r>
      <w:bookmarkEnd w:id="386"/>
      <w:r w:rsidR="00BA6215">
        <w:rPr>
          <w:rStyle w:val="Citation"/>
        </w:rPr>
        <w:fldChar w:fldCharType="end"/>
      </w:r>
      <w:r w:rsidRPr="00C109EA">
        <w:t xml:space="preserve">). This VO order is shown in </w:t>
      </w:r>
      <w:r w:rsidRPr="00C109EA">
        <w:fldChar w:fldCharType="begin"/>
      </w:r>
      <w:r w:rsidRPr="00C109EA">
        <w:instrText xml:space="preserve"> REF _Ref368998983 \h </w:instrText>
      </w:r>
      <w:r>
        <w:instrText xml:space="preserve"> \* MERGEFORMAT </w:instrText>
      </w:r>
      <w:r w:rsidRPr="00C109EA">
        <w:fldChar w:fldCharType="separate"/>
      </w:r>
      <w:r w:rsidR="00154D81" w:rsidRPr="00C109EA">
        <w:t>(</w:t>
      </w:r>
      <w:r w:rsidR="00154D81">
        <w:t>3</w:t>
      </w:r>
      <w:r w:rsidR="00154D81" w:rsidRPr="00C109EA">
        <w:t>)</w:t>
      </w:r>
      <w:r w:rsidRPr="00C109EA">
        <w:fldChar w:fldCharType="end"/>
      </w:r>
      <w:r w:rsidRPr="00C109EA">
        <w:t xml:space="preserve">. Very commonly, however, arguments are omitted if the identity of their referent was established earlier. This is the case with the omitted subject </w:t>
      </w:r>
      <w:r w:rsidRPr="00C109EA">
        <w:rPr>
          <w:rStyle w:val="ChItalBold"/>
        </w:rPr>
        <w:t>tong</w:t>
      </w:r>
      <w:r w:rsidRPr="00C109EA">
        <w:t xml:space="preserve"> </w:t>
      </w:r>
      <w:r w:rsidR="00B7093A">
        <w:t>‘</w:t>
      </w:r>
      <w:r w:rsidRPr="0099608C">
        <w:rPr>
          <w:rStyle w:val="ChSmallCaps"/>
        </w:rPr>
        <w:t>1pl</w:t>
      </w:r>
      <w:r w:rsidR="00B7093A">
        <w:t>’</w:t>
      </w:r>
      <w:r w:rsidRPr="00C109EA">
        <w:t xml:space="preserve"> in the second clause and the direct object </w:t>
      </w:r>
      <w:r w:rsidRPr="00C109EA">
        <w:rPr>
          <w:rStyle w:val="ChItalBold"/>
        </w:rPr>
        <w:t>bua</w:t>
      </w:r>
      <w:r w:rsidRPr="00C109EA">
        <w:t xml:space="preserve"> </w:t>
      </w:r>
      <w:r w:rsidR="00B7093A">
        <w:t>‘</w:t>
      </w:r>
      <w:r w:rsidRPr="00C109EA">
        <w:t>fruit</w:t>
      </w:r>
      <w:r w:rsidR="00B7093A">
        <w:t>’</w:t>
      </w:r>
      <w:r w:rsidRPr="00C109EA">
        <w:t xml:space="preserve"> in the third clause. An initial survey of the corpus also shows that topicalized constituents are always fronted to the clause initial position, such as the direct object </w:t>
      </w:r>
      <w:r w:rsidRPr="00C109EA">
        <w:rPr>
          <w:rStyle w:val="ChItalBold"/>
        </w:rPr>
        <w:t>bapa desa pu motor itu</w:t>
      </w:r>
      <w:r w:rsidRPr="00C109EA">
        <w:t xml:space="preserve"> </w:t>
      </w:r>
      <w:r w:rsidR="00B7093A">
        <w:t>‘</w:t>
      </w:r>
      <w:r w:rsidRPr="00C109EA">
        <w:t>that motorbike of the mayor</w:t>
      </w:r>
      <w:r w:rsidR="00B7093A">
        <w:t>’</w:t>
      </w:r>
      <w:r w:rsidRPr="00C109EA">
        <w:t xml:space="preserve"> in </w:t>
      </w:r>
      <w:r w:rsidRPr="00C109EA">
        <w:fldChar w:fldCharType="begin"/>
      </w:r>
      <w:r w:rsidRPr="00C109EA">
        <w:instrText xml:space="preserve"> REF _Ref368998984 \h </w:instrText>
      </w:r>
      <w:r>
        <w:instrText xml:space="preserve"> \* MERGEFORMAT </w:instrText>
      </w:r>
      <w:r w:rsidRPr="00C109EA">
        <w:fldChar w:fldCharType="separate"/>
      </w:r>
      <w:r w:rsidR="00154D81" w:rsidRPr="00C109EA">
        <w:t>(</w:t>
      </w:r>
      <w:r w:rsidR="00154D81">
        <w:t>4</w:t>
      </w:r>
      <w:r w:rsidR="00154D81" w:rsidRPr="00C109EA">
        <w:t>)</w:t>
      </w:r>
      <w:r w:rsidRPr="00C109EA">
        <w:fldChar w:fldCharType="end"/>
      </w:r>
      <w:r w:rsidRPr="00C109EA">
        <w:t>.</w:t>
      </w:r>
      <w:r w:rsidRPr="00C109EA">
        <w:rPr>
          <w:rStyle w:val="FootnoteReference"/>
        </w:rPr>
        <w:footnoteReference w:id="21"/>
      </w:r>
    </w:p>
    <w:p w14:paraId="46386ACA" w14:textId="77777777" w:rsidR="00230AE7" w:rsidRPr="00230AE7" w:rsidRDefault="00230AE7" w:rsidP="00230AE7">
      <w:pPr>
        <w:pStyle w:val="ExampleTitle"/>
      </w:pPr>
      <w:r w:rsidRPr="00C109EA">
        <w:t xml:space="preserve">Word order: Basic SVO order, elision of core </w:t>
      </w:r>
      <w:r w:rsidRPr="00230AE7">
        <w:t>arguments, and fronting of topicalized arguments</w:t>
      </w:r>
    </w:p>
    <w:tbl>
      <w:tblPr>
        <w:tblW w:w="6720" w:type="dxa"/>
        <w:tblCellMar>
          <w:left w:w="42" w:type="dxa"/>
          <w:right w:w="42" w:type="dxa"/>
        </w:tblCellMar>
        <w:tblLook w:val="01E0" w:firstRow="1" w:lastRow="1" w:firstColumn="1" w:lastColumn="1" w:noHBand="0" w:noVBand="0"/>
      </w:tblPr>
      <w:tblGrid>
        <w:gridCol w:w="709"/>
        <w:gridCol w:w="453"/>
        <w:gridCol w:w="452"/>
        <w:gridCol w:w="452"/>
        <w:gridCol w:w="279"/>
        <w:gridCol w:w="452"/>
        <w:gridCol w:w="452"/>
        <w:gridCol w:w="473"/>
        <w:gridCol w:w="453"/>
        <w:gridCol w:w="678"/>
        <w:gridCol w:w="1588"/>
        <w:gridCol w:w="279"/>
      </w:tblGrid>
      <w:tr w:rsidR="00AC23C4" w:rsidRPr="00317EEC" w14:paraId="03152D31" w14:textId="77777777" w:rsidTr="00AC23C4">
        <w:tc>
          <w:tcPr>
            <w:tcW w:w="709" w:type="dxa"/>
            <w:shd w:val="clear" w:color="auto" w:fill="auto"/>
          </w:tcPr>
          <w:p w14:paraId="7D65B11A" w14:textId="77777777" w:rsidR="00985482" w:rsidRPr="00C109EA" w:rsidRDefault="00985482" w:rsidP="00985482">
            <w:pPr>
              <w:pStyle w:val="O0Nwnext"/>
            </w:pPr>
            <w:bookmarkStart w:id="388" w:name="_Ref368998983"/>
            <w:r w:rsidRPr="00C109EA">
              <w:t>(</w:t>
            </w:r>
            <w:fldSimple w:instr=" SEQ ( \* ARABIC \s 1 ">
              <w:r w:rsidR="00154D81">
                <w:rPr>
                  <w:noProof/>
                </w:rPr>
                <w:t>3</w:t>
              </w:r>
            </w:fldSimple>
            <w:r w:rsidRPr="00C109EA">
              <w:t>)</w:t>
            </w:r>
            <w:bookmarkEnd w:id="388"/>
          </w:p>
        </w:tc>
        <w:tc>
          <w:tcPr>
            <w:tcW w:w="453" w:type="dxa"/>
            <w:shd w:val="clear" w:color="auto" w:fill="auto"/>
          </w:tcPr>
          <w:p w14:paraId="41483DF6" w14:textId="77777777" w:rsidR="00985482" w:rsidRPr="00C109EA" w:rsidRDefault="00985482" w:rsidP="00985482">
            <w:pPr>
              <w:pStyle w:val="Text"/>
            </w:pPr>
            <w:r w:rsidRPr="00C109EA">
              <w:t>tong</w:t>
            </w:r>
          </w:p>
        </w:tc>
        <w:tc>
          <w:tcPr>
            <w:tcW w:w="452" w:type="dxa"/>
            <w:shd w:val="clear" w:color="auto" w:fill="auto"/>
          </w:tcPr>
          <w:p w14:paraId="0B7DE89A" w14:textId="77777777" w:rsidR="00985482" w:rsidRPr="00C109EA" w:rsidRDefault="00985482" w:rsidP="00985482">
            <w:pPr>
              <w:pStyle w:val="Text"/>
              <w:rPr>
                <w:rStyle w:val="ChBlueBold"/>
              </w:rPr>
            </w:pPr>
            <w:r w:rsidRPr="00C109EA">
              <w:rPr>
                <w:rStyle w:val="ChBlueBold"/>
              </w:rPr>
              <w:t>liat</w:t>
            </w:r>
          </w:p>
        </w:tc>
        <w:tc>
          <w:tcPr>
            <w:tcW w:w="452" w:type="dxa"/>
            <w:shd w:val="clear" w:color="auto" w:fill="auto"/>
          </w:tcPr>
          <w:p w14:paraId="78511470" w14:textId="77777777" w:rsidR="00985482" w:rsidRPr="00C109EA" w:rsidRDefault="00985482" w:rsidP="00985482">
            <w:pPr>
              <w:pStyle w:val="Text"/>
            </w:pPr>
            <w:r w:rsidRPr="00C109EA">
              <w:t>bua,</w:t>
            </w:r>
          </w:p>
        </w:tc>
        <w:tc>
          <w:tcPr>
            <w:tcW w:w="279" w:type="dxa"/>
            <w:shd w:val="clear" w:color="auto" w:fill="auto"/>
          </w:tcPr>
          <w:p w14:paraId="598A0B3D" w14:textId="77777777" w:rsidR="00985482" w:rsidRPr="00C109EA" w:rsidRDefault="00985482" w:rsidP="00985482">
            <w:pPr>
              <w:pStyle w:val="Text"/>
            </w:pPr>
            <w:r w:rsidRPr="00C109EA">
              <w:t>Ø</w:t>
            </w:r>
          </w:p>
        </w:tc>
        <w:tc>
          <w:tcPr>
            <w:tcW w:w="452" w:type="dxa"/>
            <w:shd w:val="clear" w:color="auto" w:fill="auto"/>
          </w:tcPr>
          <w:p w14:paraId="1FDE1B6C" w14:textId="77777777" w:rsidR="00985482" w:rsidRPr="00C109EA" w:rsidRDefault="00985482" w:rsidP="00985482">
            <w:pPr>
              <w:pStyle w:val="Text"/>
              <w:rPr>
                <w:rStyle w:val="ChBlueBold"/>
              </w:rPr>
            </w:pPr>
            <w:r w:rsidRPr="00C109EA">
              <w:rPr>
                <w:rStyle w:val="ChBlueBold"/>
              </w:rPr>
              <w:t>liat</w:t>
            </w:r>
          </w:p>
        </w:tc>
        <w:tc>
          <w:tcPr>
            <w:tcW w:w="452" w:type="dxa"/>
            <w:shd w:val="clear" w:color="auto" w:fill="auto"/>
          </w:tcPr>
          <w:p w14:paraId="26CEC62B" w14:textId="77777777" w:rsidR="00985482" w:rsidRPr="00C109EA" w:rsidRDefault="00985482" w:rsidP="00985482">
            <w:pPr>
              <w:pStyle w:val="Text"/>
            </w:pPr>
            <w:r w:rsidRPr="00C109EA">
              <w:t>bua</w:t>
            </w:r>
          </w:p>
        </w:tc>
        <w:tc>
          <w:tcPr>
            <w:tcW w:w="473" w:type="dxa"/>
            <w:shd w:val="clear" w:color="auto" w:fill="auto"/>
          </w:tcPr>
          <w:p w14:paraId="6595217B" w14:textId="77777777" w:rsidR="00985482" w:rsidRPr="00C109EA" w:rsidRDefault="00985482" w:rsidP="00985482">
            <w:pPr>
              <w:pStyle w:val="Text"/>
            </w:pPr>
            <w:r w:rsidRPr="00C109EA">
              <w:t>da</w:t>
            </w:r>
            <w:r w:rsidR="00890080">
              <w:t>ng</w:t>
            </w:r>
          </w:p>
        </w:tc>
        <w:tc>
          <w:tcPr>
            <w:tcW w:w="453" w:type="dxa"/>
            <w:shd w:val="clear" w:color="auto" w:fill="auto"/>
          </w:tcPr>
          <w:p w14:paraId="25325EED" w14:textId="77777777" w:rsidR="00985482" w:rsidRPr="00C109EA" w:rsidRDefault="00985482" w:rsidP="00985482">
            <w:pPr>
              <w:pStyle w:val="Text"/>
            </w:pPr>
            <w:r w:rsidRPr="00C109EA">
              <w:t>tong</w:t>
            </w:r>
          </w:p>
        </w:tc>
        <w:tc>
          <w:tcPr>
            <w:tcW w:w="678" w:type="dxa"/>
            <w:shd w:val="clear" w:color="auto" w:fill="auto"/>
          </w:tcPr>
          <w:p w14:paraId="18706B83" w14:textId="77777777" w:rsidR="00985482" w:rsidRPr="00C109EA" w:rsidRDefault="00985482" w:rsidP="00985482">
            <w:pPr>
              <w:pStyle w:val="Text"/>
              <w:rPr>
                <w:rStyle w:val="ChBlueBold"/>
              </w:rPr>
            </w:pPr>
            <w:r w:rsidRPr="00C109EA">
              <w:rPr>
                <w:rStyle w:val="ChBlueBold"/>
              </w:rPr>
              <w:t>mulay</w:t>
            </w:r>
          </w:p>
        </w:tc>
        <w:tc>
          <w:tcPr>
            <w:tcW w:w="1588" w:type="dxa"/>
            <w:shd w:val="clear" w:color="auto" w:fill="auto"/>
          </w:tcPr>
          <w:p w14:paraId="2BD94A05" w14:textId="77777777" w:rsidR="00985482" w:rsidRPr="00C109EA" w:rsidRDefault="00985482" w:rsidP="00985482">
            <w:pPr>
              <w:pStyle w:val="Text"/>
              <w:rPr>
                <w:rStyle w:val="ChBlueBold"/>
              </w:rPr>
            </w:pPr>
            <w:r w:rsidRPr="00C109EA">
              <w:rPr>
                <w:rStyle w:val="ChBlueBold"/>
              </w:rPr>
              <w:t>tendang~tendang</w:t>
            </w:r>
          </w:p>
        </w:tc>
        <w:tc>
          <w:tcPr>
            <w:tcW w:w="279" w:type="dxa"/>
            <w:shd w:val="clear" w:color="auto" w:fill="auto"/>
          </w:tcPr>
          <w:p w14:paraId="49F97BF4" w14:textId="77777777" w:rsidR="00985482" w:rsidRPr="00C109EA" w:rsidRDefault="00985482" w:rsidP="00985482">
            <w:pPr>
              <w:pStyle w:val="Text"/>
            </w:pPr>
            <w:r w:rsidRPr="00C109EA">
              <w:t>Ø</w:t>
            </w:r>
          </w:p>
        </w:tc>
      </w:tr>
      <w:tr w:rsidR="00AC23C4" w:rsidRPr="00AC23C4" w14:paraId="3F792911" w14:textId="77777777" w:rsidTr="00AC23C4">
        <w:tc>
          <w:tcPr>
            <w:tcW w:w="709" w:type="dxa"/>
            <w:shd w:val="clear" w:color="auto" w:fill="auto"/>
          </w:tcPr>
          <w:p w14:paraId="5E735357" w14:textId="77777777" w:rsidR="00985482" w:rsidRPr="00C109EA" w:rsidRDefault="00985482" w:rsidP="00985482">
            <w:pPr>
              <w:pStyle w:val="GlossEng"/>
            </w:pPr>
          </w:p>
        </w:tc>
        <w:tc>
          <w:tcPr>
            <w:tcW w:w="453" w:type="dxa"/>
            <w:shd w:val="clear" w:color="auto" w:fill="auto"/>
          </w:tcPr>
          <w:p w14:paraId="095126B3" w14:textId="77777777" w:rsidR="00985482" w:rsidRPr="0099608C" w:rsidRDefault="00985482" w:rsidP="00985482">
            <w:pPr>
              <w:pStyle w:val="GlossEng"/>
              <w:rPr>
                <w:rStyle w:val="ChSmallCaps"/>
              </w:rPr>
            </w:pPr>
            <w:r w:rsidRPr="0099608C">
              <w:rPr>
                <w:rStyle w:val="ChSmallCaps"/>
              </w:rPr>
              <w:t>1pl</w:t>
            </w:r>
          </w:p>
        </w:tc>
        <w:tc>
          <w:tcPr>
            <w:tcW w:w="452" w:type="dxa"/>
            <w:shd w:val="clear" w:color="auto" w:fill="auto"/>
          </w:tcPr>
          <w:p w14:paraId="09464F56" w14:textId="77777777" w:rsidR="00985482" w:rsidRPr="00C109EA" w:rsidRDefault="00985482" w:rsidP="00985482">
            <w:pPr>
              <w:pStyle w:val="GlossEng"/>
            </w:pPr>
            <w:r w:rsidRPr="00C109EA">
              <w:t>see</w:t>
            </w:r>
          </w:p>
        </w:tc>
        <w:tc>
          <w:tcPr>
            <w:tcW w:w="452" w:type="dxa"/>
            <w:shd w:val="clear" w:color="auto" w:fill="auto"/>
          </w:tcPr>
          <w:p w14:paraId="695E5375" w14:textId="77777777" w:rsidR="00985482" w:rsidRPr="00C109EA" w:rsidRDefault="00985482" w:rsidP="00985482">
            <w:pPr>
              <w:pStyle w:val="GlossEng"/>
            </w:pPr>
            <w:r w:rsidRPr="00C109EA">
              <w:t>fruit</w:t>
            </w:r>
          </w:p>
        </w:tc>
        <w:tc>
          <w:tcPr>
            <w:tcW w:w="279" w:type="dxa"/>
            <w:shd w:val="clear" w:color="auto" w:fill="auto"/>
          </w:tcPr>
          <w:p w14:paraId="62B498B4" w14:textId="77777777" w:rsidR="00985482" w:rsidRPr="00C109EA" w:rsidRDefault="00985482" w:rsidP="00985482">
            <w:pPr>
              <w:pStyle w:val="GlossEng"/>
            </w:pPr>
          </w:p>
        </w:tc>
        <w:tc>
          <w:tcPr>
            <w:tcW w:w="452" w:type="dxa"/>
            <w:shd w:val="clear" w:color="auto" w:fill="auto"/>
          </w:tcPr>
          <w:p w14:paraId="45530C21" w14:textId="77777777" w:rsidR="00985482" w:rsidRPr="00C109EA" w:rsidRDefault="00985482" w:rsidP="00985482">
            <w:pPr>
              <w:pStyle w:val="GlossEng"/>
            </w:pPr>
            <w:r w:rsidRPr="00C109EA">
              <w:t>see</w:t>
            </w:r>
          </w:p>
        </w:tc>
        <w:tc>
          <w:tcPr>
            <w:tcW w:w="452" w:type="dxa"/>
            <w:shd w:val="clear" w:color="auto" w:fill="auto"/>
          </w:tcPr>
          <w:p w14:paraId="1E05268E" w14:textId="77777777" w:rsidR="00985482" w:rsidRPr="00C109EA" w:rsidRDefault="00985482" w:rsidP="00985482">
            <w:pPr>
              <w:pStyle w:val="GlossEng"/>
            </w:pPr>
            <w:r w:rsidRPr="00C109EA">
              <w:t>fruit</w:t>
            </w:r>
          </w:p>
        </w:tc>
        <w:tc>
          <w:tcPr>
            <w:tcW w:w="473" w:type="dxa"/>
            <w:shd w:val="clear" w:color="auto" w:fill="auto"/>
          </w:tcPr>
          <w:p w14:paraId="46A4E3E3" w14:textId="77777777" w:rsidR="00985482" w:rsidRPr="00C109EA" w:rsidRDefault="00985482" w:rsidP="00985482">
            <w:pPr>
              <w:pStyle w:val="GlossEng"/>
            </w:pPr>
            <w:r w:rsidRPr="00C109EA">
              <w:t>and</w:t>
            </w:r>
          </w:p>
        </w:tc>
        <w:tc>
          <w:tcPr>
            <w:tcW w:w="453" w:type="dxa"/>
            <w:shd w:val="clear" w:color="auto" w:fill="auto"/>
          </w:tcPr>
          <w:p w14:paraId="3EC74E30" w14:textId="77777777" w:rsidR="00985482" w:rsidRPr="0099608C" w:rsidRDefault="00985482" w:rsidP="00985482">
            <w:pPr>
              <w:pStyle w:val="GlossEng"/>
              <w:rPr>
                <w:rStyle w:val="ChSmallCaps"/>
              </w:rPr>
            </w:pPr>
            <w:r w:rsidRPr="0099608C">
              <w:rPr>
                <w:rStyle w:val="ChSmallCaps"/>
              </w:rPr>
              <w:t>1pl</w:t>
            </w:r>
          </w:p>
        </w:tc>
        <w:tc>
          <w:tcPr>
            <w:tcW w:w="678" w:type="dxa"/>
            <w:shd w:val="clear" w:color="auto" w:fill="auto"/>
          </w:tcPr>
          <w:p w14:paraId="7F0F4F4A" w14:textId="77777777" w:rsidR="00985482" w:rsidRPr="00C109EA" w:rsidRDefault="00985482" w:rsidP="00985482">
            <w:pPr>
              <w:pStyle w:val="GlossEng"/>
            </w:pPr>
            <w:r w:rsidRPr="00C109EA">
              <w:t>start</w:t>
            </w:r>
          </w:p>
        </w:tc>
        <w:tc>
          <w:tcPr>
            <w:tcW w:w="1588" w:type="dxa"/>
            <w:shd w:val="clear" w:color="auto" w:fill="auto"/>
          </w:tcPr>
          <w:p w14:paraId="0961D182" w14:textId="77777777" w:rsidR="00985482" w:rsidRPr="00C109EA" w:rsidRDefault="00985482" w:rsidP="00985482">
            <w:pPr>
              <w:pStyle w:val="GlossEng"/>
            </w:pPr>
            <w:r w:rsidRPr="0099608C">
              <w:rPr>
                <w:rStyle w:val="ChSmallCaps"/>
              </w:rPr>
              <w:t>rdp</w:t>
            </w:r>
            <w:r w:rsidRPr="002D3354">
              <w:t>~</w:t>
            </w:r>
            <w:r w:rsidRPr="00C109EA">
              <w:t>kick</w:t>
            </w:r>
          </w:p>
        </w:tc>
        <w:tc>
          <w:tcPr>
            <w:tcW w:w="279" w:type="dxa"/>
            <w:shd w:val="clear" w:color="auto" w:fill="auto"/>
          </w:tcPr>
          <w:p w14:paraId="08AF1304" w14:textId="77777777" w:rsidR="00985482" w:rsidRPr="00C109EA" w:rsidRDefault="00985482" w:rsidP="00985482">
            <w:pPr>
              <w:pStyle w:val="GlossEng"/>
            </w:pPr>
          </w:p>
        </w:tc>
      </w:tr>
    </w:tbl>
    <w:p w14:paraId="262935E3" w14:textId="65D14850" w:rsidR="00985482" w:rsidRPr="00C109EA" w:rsidRDefault="00B7093A" w:rsidP="00985482">
      <w:pPr>
        <w:pStyle w:val="FreeTranslEng"/>
      </w:pPr>
      <w:r>
        <w:t>‘</w:t>
      </w:r>
      <w:r w:rsidR="00985482" w:rsidRPr="00C109EA">
        <w:t xml:space="preserve">we </w:t>
      </w:r>
      <w:r w:rsidR="00985482" w:rsidRPr="00C109EA">
        <w:rPr>
          <w:rStyle w:val="ChBlueBold"/>
        </w:rPr>
        <w:t>saw</w:t>
      </w:r>
      <w:r w:rsidR="00985482" w:rsidRPr="00C109EA">
        <w:t xml:space="preserve"> a fruit, (we) </w:t>
      </w:r>
      <w:r w:rsidR="00985482" w:rsidRPr="00C109EA">
        <w:rPr>
          <w:rStyle w:val="ChBlueBold"/>
        </w:rPr>
        <w:t>saw</w:t>
      </w:r>
      <w:r w:rsidR="00985482" w:rsidRPr="00C109EA">
        <w:t xml:space="preserve"> a fruit and we </w:t>
      </w:r>
      <w:r w:rsidR="00985482" w:rsidRPr="00C109EA">
        <w:rPr>
          <w:rStyle w:val="ChBlueBold"/>
        </w:rPr>
        <w:t>started kicking</w:t>
      </w:r>
      <w:r w:rsidR="00985482" w:rsidRPr="00C109EA">
        <w:t xml:space="preserve"> (it)</w:t>
      </w:r>
      <w:r>
        <w:t>’</w:t>
      </w:r>
      <w:r w:rsidR="00985482" w:rsidRPr="00C109EA">
        <w:t xml:space="preserve"> </w:t>
      </w:r>
      <w:r w:rsidR="00985482" w:rsidRPr="00821D62">
        <w:rPr>
          <w:rStyle w:val="ExampleSource"/>
        </w:rPr>
        <w:t>[081006-014-Cv.0001]</w:t>
      </w:r>
    </w:p>
    <w:tbl>
      <w:tblPr>
        <w:tblW w:w="6027" w:type="dxa"/>
        <w:tblCellMar>
          <w:left w:w="42" w:type="dxa"/>
          <w:right w:w="42" w:type="dxa"/>
        </w:tblCellMar>
        <w:tblLook w:val="01E0" w:firstRow="1" w:lastRow="1" w:firstColumn="1" w:lastColumn="1" w:noHBand="0" w:noVBand="0"/>
      </w:tblPr>
      <w:tblGrid>
        <w:gridCol w:w="709"/>
        <w:gridCol w:w="495"/>
        <w:gridCol w:w="156"/>
        <w:gridCol w:w="204"/>
        <w:gridCol w:w="360"/>
        <w:gridCol w:w="165"/>
        <w:gridCol w:w="567"/>
        <w:gridCol w:w="341"/>
        <w:gridCol w:w="666"/>
        <w:gridCol w:w="706"/>
        <w:gridCol w:w="607"/>
        <w:gridCol w:w="489"/>
        <w:gridCol w:w="562"/>
      </w:tblGrid>
      <w:tr w:rsidR="00AC23C4" w:rsidRPr="00317EEC" w14:paraId="6D97CFBE" w14:textId="77777777" w:rsidTr="00AC23C4">
        <w:tc>
          <w:tcPr>
            <w:tcW w:w="709" w:type="dxa"/>
            <w:shd w:val="clear" w:color="auto" w:fill="auto"/>
          </w:tcPr>
          <w:p w14:paraId="16050E99" w14:textId="77C7AFAA" w:rsidR="00985482" w:rsidRPr="00C109EA" w:rsidRDefault="00985482" w:rsidP="00985482">
            <w:pPr>
              <w:pStyle w:val="O0Nwnext"/>
            </w:pPr>
            <w:bookmarkStart w:id="389" w:name="_Ref368998984"/>
            <w:bookmarkStart w:id="390" w:name="_Ref436750646"/>
            <w:r w:rsidRPr="00C109EA">
              <w:t>(</w:t>
            </w:r>
            <w:fldSimple w:instr=" SEQ ( \* ARABIC \s 1 ">
              <w:r w:rsidR="00154D81">
                <w:rPr>
                  <w:noProof/>
                </w:rPr>
                <w:t>4</w:t>
              </w:r>
            </w:fldSimple>
            <w:r w:rsidRPr="00C109EA">
              <w:t>)</w:t>
            </w:r>
            <w:bookmarkEnd w:id="389"/>
            <w:bookmarkEnd w:id="390"/>
          </w:p>
        </w:tc>
        <w:tc>
          <w:tcPr>
            <w:tcW w:w="651" w:type="dxa"/>
            <w:gridSpan w:val="2"/>
            <w:shd w:val="clear" w:color="auto" w:fill="auto"/>
          </w:tcPr>
          <w:p w14:paraId="5B0DC1D9" w14:textId="77777777" w:rsidR="00985482" w:rsidRPr="00C109EA" w:rsidRDefault="00985482" w:rsidP="00985482">
            <w:pPr>
              <w:pStyle w:val="Text"/>
              <w:rPr>
                <w:rStyle w:val="ChBlueBold"/>
              </w:rPr>
            </w:pPr>
            <w:r w:rsidRPr="00C109EA">
              <w:rPr>
                <w:rStyle w:val="ChBlueBold"/>
              </w:rPr>
              <w:t>bapa</w:t>
            </w:r>
          </w:p>
        </w:tc>
        <w:tc>
          <w:tcPr>
            <w:tcW w:w="729" w:type="dxa"/>
            <w:gridSpan w:val="3"/>
            <w:shd w:val="clear" w:color="auto" w:fill="auto"/>
          </w:tcPr>
          <w:p w14:paraId="39D27980" w14:textId="77777777" w:rsidR="00985482" w:rsidRPr="00C109EA" w:rsidRDefault="00985482" w:rsidP="00985482">
            <w:pPr>
              <w:pStyle w:val="Text"/>
              <w:rPr>
                <w:rStyle w:val="ChBlueBold"/>
              </w:rPr>
            </w:pPr>
            <w:r w:rsidRPr="00C109EA">
              <w:rPr>
                <w:rStyle w:val="ChBlueBold"/>
              </w:rPr>
              <w:t>desa</w:t>
            </w:r>
          </w:p>
        </w:tc>
        <w:tc>
          <w:tcPr>
            <w:tcW w:w="567" w:type="dxa"/>
            <w:shd w:val="clear" w:color="auto" w:fill="auto"/>
          </w:tcPr>
          <w:p w14:paraId="5A8BEAE8" w14:textId="77777777" w:rsidR="00985482" w:rsidRPr="00C109EA" w:rsidRDefault="00985482" w:rsidP="00985482">
            <w:pPr>
              <w:pStyle w:val="Text"/>
              <w:rPr>
                <w:rStyle w:val="ChBlueBold"/>
              </w:rPr>
            </w:pPr>
            <w:r w:rsidRPr="00C109EA">
              <w:rPr>
                <w:rStyle w:val="ChBlueBold"/>
              </w:rPr>
              <w:t>pu</w:t>
            </w:r>
          </w:p>
        </w:tc>
        <w:tc>
          <w:tcPr>
            <w:tcW w:w="1007" w:type="dxa"/>
            <w:gridSpan w:val="2"/>
            <w:shd w:val="clear" w:color="auto" w:fill="auto"/>
          </w:tcPr>
          <w:p w14:paraId="44BFA417" w14:textId="77777777" w:rsidR="00985482" w:rsidRPr="00C109EA" w:rsidRDefault="00985482" w:rsidP="00985482">
            <w:pPr>
              <w:pStyle w:val="Text"/>
              <w:rPr>
                <w:rStyle w:val="ChBlueBold"/>
              </w:rPr>
            </w:pPr>
            <w:r w:rsidRPr="00C109EA">
              <w:rPr>
                <w:rStyle w:val="ChBlueBold"/>
              </w:rPr>
              <w:t>motor</w:t>
            </w:r>
          </w:p>
        </w:tc>
        <w:tc>
          <w:tcPr>
            <w:tcW w:w="706" w:type="dxa"/>
            <w:shd w:val="clear" w:color="auto" w:fill="auto"/>
          </w:tcPr>
          <w:p w14:paraId="0706F015" w14:textId="77777777" w:rsidR="00985482" w:rsidRPr="00C109EA" w:rsidRDefault="00985482" w:rsidP="00985482">
            <w:pPr>
              <w:pStyle w:val="Text"/>
            </w:pPr>
            <w:r w:rsidRPr="00C109EA">
              <w:rPr>
                <w:rStyle w:val="ChBlueBold"/>
              </w:rPr>
              <w:t>itu</w:t>
            </w:r>
          </w:p>
        </w:tc>
        <w:tc>
          <w:tcPr>
            <w:tcW w:w="607" w:type="dxa"/>
            <w:shd w:val="clear" w:color="auto" w:fill="auto"/>
          </w:tcPr>
          <w:p w14:paraId="3035146C" w14:textId="77777777" w:rsidR="00985482" w:rsidRPr="00C109EA" w:rsidRDefault="00E83D15" w:rsidP="00A8765D">
            <w:pPr>
              <w:pStyle w:val="Text"/>
            </w:pPr>
            <w:r>
              <w:t>Hurki</w:t>
            </w:r>
          </w:p>
        </w:tc>
        <w:tc>
          <w:tcPr>
            <w:tcW w:w="489" w:type="dxa"/>
            <w:shd w:val="clear" w:color="auto" w:fill="auto"/>
          </w:tcPr>
          <w:p w14:paraId="7F5D2EF3" w14:textId="77777777" w:rsidR="00985482" w:rsidRPr="00C109EA" w:rsidRDefault="00985482" w:rsidP="00985482">
            <w:pPr>
              <w:pStyle w:val="Text"/>
            </w:pPr>
            <w:r w:rsidRPr="00C109EA">
              <w:t>de</w:t>
            </w:r>
          </w:p>
        </w:tc>
        <w:tc>
          <w:tcPr>
            <w:tcW w:w="562" w:type="dxa"/>
            <w:shd w:val="clear" w:color="auto" w:fill="auto"/>
          </w:tcPr>
          <w:p w14:paraId="34DF1790" w14:textId="77777777" w:rsidR="00985482" w:rsidRPr="00C109EA" w:rsidRDefault="00985482" w:rsidP="00985482">
            <w:pPr>
              <w:pStyle w:val="Text"/>
            </w:pPr>
            <w:r w:rsidRPr="00C109EA">
              <w:t>ada</w:t>
            </w:r>
          </w:p>
        </w:tc>
      </w:tr>
      <w:tr w:rsidR="00AC23C4" w:rsidRPr="00AC23C4" w14:paraId="296CE1E5" w14:textId="77777777" w:rsidTr="00AC23C4">
        <w:tc>
          <w:tcPr>
            <w:tcW w:w="709" w:type="dxa"/>
            <w:shd w:val="clear" w:color="auto" w:fill="auto"/>
          </w:tcPr>
          <w:p w14:paraId="7409A375" w14:textId="4480443B" w:rsidR="00985482" w:rsidRPr="00C109EA" w:rsidRDefault="00985482" w:rsidP="00985482">
            <w:pPr>
              <w:pStyle w:val="GlossEng2ptafter"/>
            </w:pPr>
          </w:p>
        </w:tc>
        <w:tc>
          <w:tcPr>
            <w:tcW w:w="651" w:type="dxa"/>
            <w:gridSpan w:val="2"/>
            <w:shd w:val="clear" w:color="auto" w:fill="auto"/>
          </w:tcPr>
          <w:p w14:paraId="30D0AE06" w14:textId="77777777" w:rsidR="00985482" w:rsidRPr="00C109EA" w:rsidRDefault="00985482" w:rsidP="00985482">
            <w:pPr>
              <w:pStyle w:val="GlossEng2ptafter"/>
            </w:pPr>
            <w:r w:rsidRPr="00C109EA">
              <w:t>father</w:t>
            </w:r>
          </w:p>
        </w:tc>
        <w:tc>
          <w:tcPr>
            <w:tcW w:w="729" w:type="dxa"/>
            <w:gridSpan w:val="3"/>
            <w:shd w:val="clear" w:color="auto" w:fill="auto"/>
          </w:tcPr>
          <w:p w14:paraId="50B0F305" w14:textId="77777777" w:rsidR="00985482" w:rsidRPr="00C109EA" w:rsidRDefault="007A2D9B" w:rsidP="00985482">
            <w:pPr>
              <w:pStyle w:val="GlossEng2ptafter"/>
            </w:pPr>
            <w:r>
              <w:t>village</w:t>
            </w:r>
          </w:p>
        </w:tc>
        <w:tc>
          <w:tcPr>
            <w:tcW w:w="567" w:type="dxa"/>
            <w:shd w:val="clear" w:color="auto" w:fill="auto"/>
          </w:tcPr>
          <w:p w14:paraId="2F67F4AA" w14:textId="77777777" w:rsidR="00985482" w:rsidRPr="0099608C" w:rsidRDefault="00985482" w:rsidP="00985482">
            <w:pPr>
              <w:pStyle w:val="GlossEng2ptafter"/>
              <w:rPr>
                <w:rStyle w:val="ChSmallCaps"/>
              </w:rPr>
            </w:pPr>
            <w:r w:rsidRPr="0099608C">
              <w:rPr>
                <w:rStyle w:val="ChSmallCaps"/>
              </w:rPr>
              <w:t>poss</w:t>
            </w:r>
          </w:p>
        </w:tc>
        <w:tc>
          <w:tcPr>
            <w:tcW w:w="1007" w:type="dxa"/>
            <w:gridSpan w:val="2"/>
            <w:shd w:val="clear" w:color="auto" w:fill="auto"/>
          </w:tcPr>
          <w:p w14:paraId="4221DC2C" w14:textId="77777777" w:rsidR="00985482" w:rsidRPr="00C109EA" w:rsidRDefault="00985482" w:rsidP="00985482">
            <w:pPr>
              <w:pStyle w:val="GlossEng2ptafter"/>
            </w:pPr>
            <w:r w:rsidRPr="00C109EA">
              <w:t>motorbike</w:t>
            </w:r>
          </w:p>
        </w:tc>
        <w:tc>
          <w:tcPr>
            <w:tcW w:w="706" w:type="dxa"/>
            <w:shd w:val="clear" w:color="auto" w:fill="auto"/>
          </w:tcPr>
          <w:p w14:paraId="28086997" w14:textId="77777777" w:rsidR="00985482" w:rsidRPr="0099608C" w:rsidRDefault="00985482" w:rsidP="00985482">
            <w:pPr>
              <w:pStyle w:val="GlossEng2ptafter"/>
              <w:rPr>
                <w:rStyle w:val="ChSmallCaps"/>
              </w:rPr>
            </w:pPr>
            <w:r w:rsidRPr="0099608C">
              <w:rPr>
                <w:rStyle w:val="ChSmallCaps"/>
              </w:rPr>
              <w:t>d.dist</w:t>
            </w:r>
          </w:p>
        </w:tc>
        <w:tc>
          <w:tcPr>
            <w:tcW w:w="607" w:type="dxa"/>
            <w:shd w:val="clear" w:color="auto" w:fill="auto"/>
          </w:tcPr>
          <w:p w14:paraId="65C78505" w14:textId="77777777" w:rsidR="00985482" w:rsidRPr="00C109EA" w:rsidRDefault="00E83D15" w:rsidP="00A8765D">
            <w:pPr>
              <w:pStyle w:val="GlossEng2ptafter"/>
            </w:pPr>
            <w:r>
              <w:t>Hurki</w:t>
            </w:r>
          </w:p>
        </w:tc>
        <w:tc>
          <w:tcPr>
            <w:tcW w:w="489" w:type="dxa"/>
            <w:shd w:val="clear" w:color="auto" w:fill="auto"/>
          </w:tcPr>
          <w:p w14:paraId="3246EF61" w14:textId="77777777" w:rsidR="00985482" w:rsidRPr="0099608C" w:rsidRDefault="00985482" w:rsidP="00985482">
            <w:pPr>
              <w:pStyle w:val="GlossEng2ptafter"/>
              <w:rPr>
                <w:rStyle w:val="ChSmallCaps"/>
              </w:rPr>
            </w:pPr>
            <w:r w:rsidRPr="0099608C">
              <w:rPr>
                <w:rStyle w:val="ChSmallCaps"/>
              </w:rPr>
              <w:t>3sg</w:t>
            </w:r>
          </w:p>
        </w:tc>
        <w:tc>
          <w:tcPr>
            <w:tcW w:w="562" w:type="dxa"/>
            <w:shd w:val="clear" w:color="auto" w:fill="auto"/>
          </w:tcPr>
          <w:p w14:paraId="665A188E" w14:textId="77777777" w:rsidR="00985482" w:rsidRPr="00C109EA" w:rsidRDefault="00985482" w:rsidP="00985482">
            <w:pPr>
              <w:pStyle w:val="GlossEng2ptafter"/>
            </w:pPr>
            <w:r w:rsidRPr="00C109EA">
              <w:t>exist</w:t>
            </w:r>
          </w:p>
        </w:tc>
      </w:tr>
      <w:tr w:rsidR="00AC23C4" w:rsidRPr="00317EEC" w14:paraId="4DE6A558" w14:textId="77777777" w:rsidTr="00AC23C4">
        <w:trPr>
          <w:gridAfter w:val="5"/>
          <w:wAfter w:w="3030" w:type="dxa"/>
        </w:trPr>
        <w:tc>
          <w:tcPr>
            <w:tcW w:w="709" w:type="dxa"/>
            <w:shd w:val="clear" w:color="auto" w:fill="auto"/>
          </w:tcPr>
          <w:p w14:paraId="5122CDA8" w14:textId="77777777" w:rsidR="00985482" w:rsidRPr="00C109EA" w:rsidRDefault="00985482" w:rsidP="00985482">
            <w:pPr>
              <w:pStyle w:val="O0Nwnext"/>
            </w:pPr>
          </w:p>
        </w:tc>
        <w:tc>
          <w:tcPr>
            <w:tcW w:w="495" w:type="dxa"/>
            <w:shd w:val="clear" w:color="auto" w:fill="auto"/>
          </w:tcPr>
          <w:p w14:paraId="3F387A1A" w14:textId="77777777" w:rsidR="00985482" w:rsidRPr="00C109EA" w:rsidRDefault="00985482" w:rsidP="00985482">
            <w:pPr>
              <w:pStyle w:val="Text"/>
            </w:pPr>
            <w:r w:rsidRPr="00C109EA">
              <w:t>taru</w:t>
            </w:r>
          </w:p>
        </w:tc>
        <w:tc>
          <w:tcPr>
            <w:tcW w:w="360" w:type="dxa"/>
            <w:gridSpan w:val="2"/>
            <w:shd w:val="clear" w:color="auto" w:fill="auto"/>
          </w:tcPr>
          <w:p w14:paraId="74B109A4" w14:textId="77777777" w:rsidR="00985482" w:rsidRPr="00C109EA" w:rsidRDefault="00985482" w:rsidP="00985482">
            <w:pPr>
              <w:pStyle w:val="Text"/>
              <w:rPr>
                <w:rStyle w:val="ChBlueBold"/>
              </w:rPr>
            </w:pPr>
            <w:r w:rsidRPr="00C109EA">
              <w:rPr>
                <w:rStyle w:val="ChBlueBold"/>
              </w:rPr>
              <w:t>Ø</w:t>
            </w:r>
          </w:p>
        </w:tc>
        <w:tc>
          <w:tcPr>
            <w:tcW w:w="360" w:type="dxa"/>
            <w:shd w:val="clear" w:color="auto" w:fill="auto"/>
          </w:tcPr>
          <w:p w14:paraId="46CBBC62" w14:textId="77777777" w:rsidR="00985482" w:rsidRPr="00C109EA" w:rsidRDefault="00985482" w:rsidP="00985482">
            <w:pPr>
              <w:pStyle w:val="Text"/>
            </w:pPr>
            <w:r w:rsidRPr="00C109EA">
              <w:t>di</w:t>
            </w:r>
          </w:p>
        </w:tc>
        <w:tc>
          <w:tcPr>
            <w:tcW w:w="1073" w:type="dxa"/>
            <w:gridSpan w:val="3"/>
            <w:shd w:val="clear" w:color="auto" w:fill="auto"/>
          </w:tcPr>
          <w:p w14:paraId="1106D359" w14:textId="77777777" w:rsidR="00985482" w:rsidRPr="00C109EA" w:rsidRDefault="00985482" w:rsidP="00985482">
            <w:pPr>
              <w:pStyle w:val="Text"/>
            </w:pPr>
            <w:r w:rsidRPr="00C109EA">
              <w:t>Niwerawar</w:t>
            </w:r>
          </w:p>
        </w:tc>
      </w:tr>
      <w:tr w:rsidR="00AC23C4" w:rsidRPr="00AC23C4" w14:paraId="7726A4E6" w14:textId="77777777" w:rsidTr="00AC23C4">
        <w:trPr>
          <w:gridAfter w:val="5"/>
          <w:wAfter w:w="3030" w:type="dxa"/>
        </w:trPr>
        <w:tc>
          <w:tcPr>
            <w:tcW w:w="709" w:type="dxa"/>
            <w:shd w:val="clear" w:color="auto" w:fill="auto"/>
          </w:tcPr>
          <w:p w14:paraId="2461FAA9" w14:textId="77777777" w:rsidR="00985482" w:rsidRPr="00C109EA" w:rsidRDefault="00985482" w:rsidP="00985482">
            <w:pPr>
              <w:pStyle w:val="GlossEng"/>
            </w:pPr>
          </w:p>
        </w:tc>
        <w:tc>
          <w:tcPr>
            <w:tcW w:w="495" w:type="dxa"/>
            <w:shd w:val="clear" w:color="auto" w:fill="auto"/>
          </w:tcPr>
          <w:p w14:paraId="5DD9E921" w14:textId="77777777" w:rsidR="00985482" w:rsidRPr="00C109EA" w:rsidRDefault="00985482" w:rsidP="00985482">
            <w:pPr>
              <w:pStyle w:val="GlossEng"/>
            </w:pPr>
            <w:r w:rsidRPr="00C109EA">
              <w:t>put</w:t>
            </w:r>
          </w:p>
        </w:tc>
        <w:tc>
          <w:tcPr>
            <w:tcW w:w="360" w:type="dxa"/>
            <w:gridSpan w:val="2"/>
            <w:shd w:val="clear" w:color="auto" w:fill="auto"/>
          </w:tcPr>
          <w:p w14:paraId="0BD178A0" w14:textId="77777777" w:rsidR="00985482" w:rsidRPr="00C109EA" w:rsidRDefault="00985482" w:rsidP="00985482">
            <w:pPr>
              <w:pStyle w:val="GlossEng"/>
            </w:pPr>
          </w:p>
        </w:tc>
        <w:tc>
          <w:tcPr>
            <w:tcW w:w="360" w:type="dxa"/>
            <w:shd w:val="clear" w:color="auto" w:fill="auto"/>
          </w:tcPr>
          <w:p w14:paraId="7E0D393C" w14:textId="77777777" w:rsidR="00985482" w:rsidRPr="00C109EA" w:rsidRDefault="00985482" w:rsidP="00985482">
            <w:pPr>
              <w:pStyle w:val="GlossEng"/>
            </w:pPr>
            <w:r w:rsidRPr="00C109EA">
              <w:t>at</w:t>
            </w:r>
          </w:p>
        </w:tc>
        <w:tc>
          <w:tcPr>
            <w:tcW w:w="1073" w:type="dxa"/>
            <w:gridSpan w:val="3"/>
            <w:shd w:val="clear" w:color="auto" w:fill="auto"/>
          </w:tcPr>
          <w:p w14:paraId="5C59ABF4" w14:textId="77777777" w:rsidR="00985482" w:rsidRPr="00C109EA" w:rsidRDefault="00985482" w:rsidP="00985482">
            <w:pPr>
              <w:pStyle w:val="GlossEng"/>
            </w:pPr>
            <w:r w:rsidRPr="00C109EA">
              <w:t>Niwerawar</w:t>
            </w:r>
          </w:p>
        </w:tc>
      </w:tr>
    </w:tbl>
    <w:p w14:paraId="20911606" w14:textId="0D703CCA" w:rsidR="00985482" w:rsidRPr="00C109EA" w:rsidRDefault="00B7093A" w:rsidP="00985482">
      <w:pPr>
        <w:pStyle w:val="FreeTranslEng"/>
      </w:pPr>
      <w:r>
        <w:t>‘</w:t>
      </w:r>
      <w:r w:rsidR="00985482" w:rsidRPr="00C109EA">
        <w:t xml:space="preserve">(as for) </w:t>
      </w:r>
      <w:r w:rsidR="00985482" w:rsidRPr="00C109EA">
        <w:rPr>
          <w:rStyle w:val="ChBlueBold"/>
        </w:rPr>
        <w:t>that motorbike of the mayor</w:t>
      </w:r>
      <w:r w:rsidR="00985482" w:rsidRPr="00C109EA">
        <w:t xml:space="preserve">, </w:t>
      </w:r>
      <w:r w:rsidR="00E83D15">
        <w:t>Hurki</w:t>
      </w:r>
      <w:r w:rsidR="00985482" w:rsidRPr="00C109EA">
        <w:t xml:space="preserve"> is storing (</w:t>
      </w:r>
      <w:r w:rsidR="00985482" w:rsidRPr="00C109EA">
        <w:rPr>
          <w:rStyle w:val="ChBlueBold"/>
        </w:rPr>
        <w:t>it</w:t>
      </w:r>
      <w:r w:rsidR="00985482" w:rsidRPr="00C109EA">
        <w:t>) at Niwerawar</w:t>
      </w:r>
      <w:r>
        <w:t>’</w:t>
      </w:r>
      <w:r w:rsidR="00985482" w:rsidRPr="00C109EA">
        <w:t xml:space="preserve"> </w:t>
      </w:r>
      <w:r w:rsidR="00985482" w:rsidRPr="00C109EA">
        <w:rPr>
          <w:rStyle w:val="ExampleSource"/>
        </w:rPr>
        <w:t>[081014-003-Cv.0024]</w:t>
      </w:r>
    </w:p>
    <w:p w14:paraId="7906B16D" w14:textId="6ECA2B16" w:rsidR="00985482" w:rsidRPr="00C109EA" w:rsidRDefault="00985482" w:rsidP="003A1795">
      <w:pPr>
        <w:pStyle w:val="Body0000after"/>
      </w:pPr>
      <w:r w:rsidRPr="00C109EA">
        <w:t>A Papuan Malay verb takes maximally three arguments, that is, the subject</w:t>
      </w:r>
      <w:r w:rsidR="00B43363">
        <w:t xml:space="preserve"> and two objects, namely a recipient-like R argument and a theme-like T argument</w:t>
      </w:r>
      <w:r w:rsidRPr="00C109EA">
        <w:t xml:space="preserve">. </w:t>
      </w:r>
      <w:r w:rsidR="00EF1160">
        <w:t xml:space="preserve">In double object constructions </w:t>
      </w:r>
      <w:r w:rsidR="00586E16">
        <w:t xml:space="preserve">with trivalent verbs, the </w:t>
      </w:r>
      <w:r w:rsidR="00E02E9A">
        <w:t>typical</w:t>
      </w:r>
      <w:r w:rsidR="00CB3250">
        <w:t xml:space="preserve"> </w:t>
      </w:r>
      <w:r w:rsidR="00586E16">
        <w:t xml:space="preserve">word order is </w:t>
      </w:r>
      <w:r w:rsidR="00B7093A">
        <w:t>‘</w:t>
      </w:r>
      <w:r w:rsidR="00CB3250" w:rsidRPr="0099608C">
        <w:rPr>
          <w:rStyle w:val="ChSmallCaps"/>
        </w:rPr>
        <w:t>subject</w:t>
      </w:r>
      <w:r w:rsidR="00CB3250" w:rsidRPr="00D32413">
        <w:t xml:space="preserve"> </w:t>
      </w:r>
      <w:r w:rsidR="00EF1160" w:rsidRPr="00D932D3">
        <w:t>–</w:t>
      </w:r>
      <w:r w:rsidR="00EF1160" w:rsidRPr="00D32413">
        <w:t xml:space="preserve"> </w:t>
      </w:r>
      <w:r w:rsidR="00CB3250" w:rsidRPr="0099608C">
        <w:rPr>
          <w:rStyle w:val="ChSmallCaps"/>
        </w:rPr>
        <w:t>verb</w:t>
      </w:r>
      <w:r w:rsidR="00EF1160" w:rsidRPr="00D32413">
        <w:t xml:space="preserve"> </w:t>
      </w:r>
      <w:r w:rsidR="00EF1160" w:rsidRPr="00BE06E1">
        <w:t xml:space="preserve">– </w:t>
      </w:r>
      <w:r w:rsidR="00BE06E1" w:rsidRPr="00BE06E1">
        <w:t>R</w:t>
      </w:r>
      <w:r w:rsidR="00EF1160" w:rsidRPr="00BE06E1">
        <w:t xml:space="preserve"> – </w:t>
      </w:r>
      <w:r w:rsidR="00BE06E1" w:rsidRPr="00BE06E1">
        <w:t>T</w:t>
      </w:r>
      <w:r w:rsidR="00B7093A">
        <w:t>’</w:t>
      </w:r>
      <w:r w:rsidR="00CB3250">
        <w:t>.</w:t>
      </w:r>
      <w:r w:rsidR="00BE06E1">
        <w:t xml:space="preserve"> </w:t>
      </w:r>
      <w:r w:rsidR="00716D52">
        <w:t xml:space="preserve">However, </w:t>
      </w:r>
      <w:r w:rsidR="00716D52" w:rsidRPr="00C109EA">
        <w:t xml:space="preserve">trivalent </w:t>
      </w:r>
      <w:r w:rsidRPr="00C109EA">
        <w:t>verbs</w:t>
      </w:r>
      <w:r w:rsidR="00716D52">
        <w:t xml:space="preserve"> </w:t>
      </w:r>
      <w:r w:rsidRPr="00C109EA">
        <w:t>do not require</w:t>
      </w:r>
      <w:r w:rsidR="00BE36BC">
        <w:t>,</w:t>
      </w:r>
      <w:r w:rsidRPr="00C109EA">
        <w:t xml:space="preserve"> but allow three syntactic arguments</w:t>
      </w:r>
      <w:r w:rsidR="00716D52">
        <w:t>.</w:t>
      </w:r>
      <w:r w:rsidRPr="00C109EA">
        <w:t xml:space="preserve"> Most often, speakers </w:t>
      </w:r>
      <w:r w:rsidR="00716D52">
        <w:t xml:space="preserve">use </w:t>
      </w:r>
      <w:r w:rsidRPr="00C109EA">
        <w:t>alternative strategies to reduce the number of arguments. (§</w:t>
      </w:r>
      <w:r w:rsidR="003632CE">
        <w:fldChar w:fldCharType="begin"/>
      </w:r>
      <w:r w:rsidR="003632CE">
        <w:instrText xml:space="preserve"> REF _Ref367529002 \w \h </w:instrText>
      </w:r>
      <w:r w:rsidR="003632CE">
        <w:fldChar w:fldCharType="separate"/>
      </w:r>
      <w:r w:rsidR="00154D81">
        <w:rPr>
          <w:cs/>
        </w:rPr>
        <w:t>‎</w:t>
      </w:r>
      <w:r w:rsidR="00154D81">
        <w:t>11.1.3</w:t>
      </w:r>
      <w:r w:rsidR="003632CE">
        <w:fldChar w:fldCharType="end"/>
      </w:r>
      <w:r w:rsidR="00DB70B2">
        <w:t>,</w:t>
      </w:r>
      <w:r w:rsidR="00DB70B2" w:rsidRPr="00C109EA">
        <w:t xml:space="preserve"> in Chapter</w:t>
      </w:r>
      <w:r w:rsidRPr="00C109EA">
        <w:t xml:space="preserve"> </w:t>
      </w:r>
      <w:r w:rsidR="003632CE">
        <w:fldChar w:fldCharType="begin"/>
      </w:r>
      <w:r w:rsidR="003632CE">
        <w:instrText xml:space="preserve"> REF _Ref289539095 \w \h </w:instrText>
      </w:r>
      <w:r w:rsidR="003632CE">
        <w:fldChar w:fldCharType="separate"/>
      </w:r>
      <w:r w:rsidR="00154D81">
        <w:rPr>
          <w:cs/>
        </w:rPr>
        <w:t>‎</w:t>
      </w:r>
      <w:r w:rsidR="00154D81">
        <w:t>11</w:t>
      </w:r>
      <w:r w:rsidR="003632CE">
        <w:fldChar w:fldCharType="end"/>
      </w:r>
      <w:r w:rsidRPr="00C109EA">
        <w:t>)</w:t>
      </w:r>
    </w:p>
    <w:p w14:paraId="10D1AD38" w14:textId="36D8E357" w:rsidR="00817193" w:rsidRDefault="00985482" w:rsidP="00985482">
      <w:pPr>
        <w:pStyle w:val="Body0500after"/>
      </w:pPr>
      <w:r w:rsidRPr="00C109EA">
        <w:t xml:space="preserve">As is typical cross-linguistically, the SVO word order correlates with a number of other word order characteristics, as discussed in </w:t>
      </w:r>
      <w:r w:rsidR="00BA6215">
        <w:rPr>
          <w:rStyle w:val="Citation"/>
        </w:rPr>
        <w:fldChar w:fldCharType="begin"/>
      </w:r>
      <w:r w:rsidR="0092451D">
        <w:rPr>
          <w:rStyle w:val="Citation"/>
        </w:rPr>
        <w:instrText>ADDIN CITAVI.PLACEHOLDER 8e114f57-a8ca-42a7-97a5-353391a79e0b PFBsYWNlaG9sZGVyPg0KICA8QWRkSW5WZXJzaW9uPjUuMi4wLjg8L0FkZEluVmVyc2lvbj4NCiAgPElkPjhlMTE0ZjU3LWE4Y2EtNDJhNy05N2E1LTM1MzM5MWE3OWUwYjwvSWQ+DQogIDxFbnRyaWVzPg0KICAgIDxFbnRyeT4NCiAgICAgIDxJZD5jY2ZmOTU3Ni00Y2UxLTQ0MTYtYjNhYS0zMDIwMDA4MjAxYzU8L0lkPg0KICAgICAgPE5vUGFyPnRydWU8L05vUGFyPg0KICAgICAgPFBlcnNvbk9ubHk+dHJ1ZTwvUGVyc29uT25seT4NCiAgICAgIDxSZWZlcmVuY2VJZD42Mjc2YTYxMy1kYWNiLTQyZmEtODZjMy1iZDYwOGI1YWRkZjI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jRmM2ZjZDQ0LWQ4MTctNGVlMy05ODY3LWM1MGRiMjQ2NGIzNTwvSWQ+PElzYm4+MDUyMTU4MTU2NywgOTc4MDUyMTU4MTU2MSwgMDUyMTU4ODU3WCwgOTc4MDUyMTU4ODU3NzwvSXNibj48TGFuZ3VhZ2U+RW5nbGlzaDwvTGFuZ3VhZ2U+PExhbmd1YWdlQ29kZT5lbjwvTGFuZ3VhZ2VDb2RlPjxMb2NhdGlvbnM+PExvY2F0aW9uPjxBZGRyZXNzPkQ6XFJlc291cmNlc1xFbGVjdHJvbmljIG1hdGVyaWFsc1xBcnRpY2xlcyB1bnJlYWRcU2hvcGVuX1RfMjAwN19MYW5ndWFnZSB0eXBvbG9neSBhbmQgc3ludGFjdGljIGRlc2NyaXB0aW9uX1ZvbCAxX0NsYXVzZSBzdHJ1Y3R1cmU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TogQ2xhdXNlIHN0cnVjdHVyZTwvVGl0bGU+PFllYXI+MjAwNzwvWWVhcj48L1JlZmVyZW5jZT48L1BhcmVudFJlZmVyZW5jZT4NCiAgICAgICAgPFNob3J0VGl0bGU+RHJ5ZXIgMjAwNyDigJMgV29yZCBvcmRlcjwvU2hvcnRUaXRsZT4NCiAgICAgICAgPFRpdGxlPldvcmQgb3JkZXI8L1RpdGxlPg0KICAgICAgPC9SZWZlcmVuY2U+DQogICAgPC9FbnRyeT4NCiAgPC9FbnRyaWVzPg0KICA8VGV4dD5Ecnl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nllcjwvVGV4dD4NCiAgICA8L1RleHRVbml0Pg0KICA8L1RleHRVbml0cz4NCjwvUGxhY2Vob2xkZXI+</w:instrText>
      </w:r>
      <w:r w:rsidR="00BA6215">
        <w:rPr>
          <w:rStyle w:val="Citation"/>
        </w:rPr>
        <w:fldChar w:fldCharType="separate"/>
      </w:r>
      <w:bookmarkStart w:id="391" w:name="_CTVP0018e114f57a8ca42a797a5353391a79e0b"/>
      <w:r w:rsidR="0092006B">
        <w:rPr>
          <w:rStyle w:val="Citation"/>
        </w:rPr>
        <w:t>Dryer</w:t>
      </w:r>
      <w:bookmarkEnd w:id="391"/>
      <w:r w:rsidR="00BA6215">
        <w:rPr>
          <w:rStyle w:val="Citation"/>
        </w:rPr>
        <w:fldChar w:fldCharType="end"/>
      </w:r>
      <w:r w:rsidR="00513C8C" w:rsidRPr="00513C8C">
        <w:rPr>
          <w:rStyle w:val="Citation"/>
        </w:rPr>
        <w:t xml:space="preserve"> </w:t>
      </w:r>
      <w:r w:rsidR="00BA6215">
        <w:rPr>
          <w:rStyle w:val="Citation"/>
        </w:rPr>
        <w:fldChar w:fldCharType="begin"/>
      </w:r>
      <w:r w:rsidR="00311D1A">
        <w:rPr>
          <w:rStyle w:val="Citation"/>
        </w:rPr>
        <w:instrText>ADDIN CITAVI.PLACEHOLDER d19929b0-4a9b-4429-9de7-de081ea728f8 PFBsYWNlaG9sZGVyPg0KICA8QWRkSW5WZXJzaW9uPjUuMi4wLjg8L0FkZEluVmVyc2lvbj4NCiAgPElkPmQxOTkyOWIwLTRhOWItNDQyOS05ZGU3LWRlMDgxZWE3MjhmODwvSWQ+DQogIDxFbnRyaWVzPg0KICAgIDxFbnRyeT4NCiAgICAgIDxJZD5kNmY3MmRhOC1mYjdlLTQ0OGEtOGU3MC05NDE4NTE0NzYxNWY8L0lkPg0KICAgICAgPFJlZmVyZW5jZUlkPjYyNzZhNjEzLWRhY2ItNDJmYS04NmMzLWJkNjA4YjVhZGRmMj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NGYzZmNkNDQtZDgxNy00ZWUzLTk4NjctYzUwZGIyNDY0YjM1PC9JZD48SXNibj4wNTIxNTgxNTY3LCA5NzgwNTIxNTgxNTYxLCAwNTIxNTg4NTdYLCA5NzgwNTIxNTg4NTc3PC9Jc2JuPjxMYW5ndWFnZT5FbmdsaXNoPC9MYW5ndWFnZT48TGFuZ3VhZ2VDb2RlPmVuPC9MYW5ndWFnZUNvZGU+PExvY2F0aW9ucz48TG9jYXRpb24+PEFkZHJlc3M+RDpcUmVzb3VyY2VzXEVsZWN0cm9uaWMgbWF0ZXJpYWxzXEFydGljbGVzIHVucmVhZFxTaG9wZW5fVF8yMDA3X0xhbmd1YWdlIHR5cG9sb2d5IGFuZCBzeW50YWN0aWMgZGVzY3JpcHRpb25fVm9sIDFfQ2xhdXNlIHN0cnVjdHVyZS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xOiBDbGF1c2Ugc3RydWN0dXJlPC9UaXRsZT48WWVhcj4yMDA3PC9ZZWFyPjwvUmVmZXJlbmNlPjwvUGFyZW50UmVmZXJlbmNlPg0KICAgICAgICA8U2hvcnRUaXRsZT5EcnllciAyMDA3IOKAkyBXb3JkIG9yZGVyPC9TaG9ydFRpdGxlPg0KICAgICAgICA8VGl0bGU+V29yZCBvcmRlcjwvVGl0bGU+DQogICAgICA8L1JlZmVyZW5jZT4NCiAgICA8L0VudHJ5Pg0KICA8L0VudHJpZXM+DQogIDxUZXh0PigyMDA3Y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djKTwvVGV4dD4NCiAgICA8L1RleHRVbml0Pg0KICA8L1RleHRVbml0cz4NCjwvUGxhY2Vob2xkZXI+</w:instrText>
      </w:r>
      <w:r w:rsidR="00BA6215">
        <w:rPr>
          <w:rStyle w:val="Citation"/>
        </w:rPr>
        <w:fldChar w:fldCharType="separate"/>
      </w:r>
      <w:bookmarkStart w:id="392" w:name="_CTVP001d19929b04a9b44299de7de081ea728f8"/>
      <w:r w:rsidR="0092006B">
        <w:rPr>
          <w:rStyle w:val="Citation"/>
        </w:rPr>
        <w:t>(2007c)</w:t>
      </w:r>
      <w:bookmarkEnd w:id="392"/>
      <w:r w:rsidR="00BA6215">
        <w:rPr>
          <w:rStyle w:val="Citation"/>
        </w:rPr>
        <w:fldChar w:fldCharType="end"/>
      </w:r>
      <w:r w:rsidRPr="00C109EA">
        <w:t>.</w:t>
      </w:r>
    </w:p>
    <w:p w14:paraId="56EEF251" w14:textId="03020D96" w:rsidR="00985482" w:rsidRDefault="00985482" w:rsidP="003A1795">
      <w:pPr>
        <w:pStyle w:val="Body0505after"/>
      </w:pPr>
      <w:r w:rsidRPr="00C109EA">
        <w:t>Papuan Malay word order agrees wit</w:t>
      </w:r>
      <w:r w:rsidR="00F574B4">
        <w:t>h the predic</w:t>
      </w:r>
      <w:r>
        <w:t xml:space="preserve">ted word order with respect to the order of verb and adposition, verb and </w:t>
      </w:r>
      <w:r w:rsidR="003A1795">
        <w:t>ad</w:t>
      </w:r>
      <w:r>
        <w:t>positional phrase, main</w:t>
      </w:r>
      <w:r w:rsidR="003A1795">
        <w:t xml:space="preserve"> verb and auxiliary verb, mark</w:t>
      </w:r>
      <w:r>
        <w:t xml:space="preserve"> and </w:t>
      </w:r>
      <w:r w:rsidRPr="00E51F40">
        <w:t>standard</w:t>
      </w:r>
      <w:r>
        <w:t xml:space="preserve">, </w:t>
      </w:r>
      <w:r w:rsidRPr="00E51F40">
        <w:t>parameter</w:t>
      </w:r>
      <w:r>
        <w:t xml:space="preserve"> and </w:t>
      </w:r>
      <w:r w:rsidRPr="00E51F40">
        <w:t>standard</w:t>
      </w:r>
      <w:r>
        <w:t>, clause and complementizer, and head nominal and relative clause. In two aspects, the wor</w:t>
      </w:r>
      <w:r w:rsidR="00CE7D67">
        <w:t>d order differs from the predic</w:t>
      </w:r>
      <w:r>
        <w:t xml:space="preserve">ted order. In adnominal possessive constructions, the possessor precedes rather than follows the possessum, and in interrogative clauses, the question marker is clause-final rather than clause-initial. Six word order correlations do not apply to Papuan Malay. The word order of verb and manner adverb, of copula and predicate, and of article or plural word and noun are </w:t>
      </w:r>
      <w:r w:rsidRPr="00EA3749">
        <w:lastRenderedPageBreak/>
        <w:t>nonapplicable</w:t>
      </w:r>
      <w:r>
        <w:t>, as Papuan Malay does not have manner adverbs, a copula, an article, and a plural word. N</w:t>
      </w:r>
      <w:r w:rsidR="00BE36BC">
        <w:t xml:space="preserve">or </w:t>
      </w:r>
      <w:r>
        <w:t>does the order of main and subordinate clause and the position of adverbial subordinators apply, as in combining clauses Papuan Malay does not make a morphosyntactic distinction between main and subordinate clause.</w:t>
      </w:r>
    </w:p>
    <w:p w14:paraId="27D2F760" w14:textId="58241891" w:rsidR="00985482" w:rsidRDefault="00985482" w:rsidP="00985482">
      <w:pPr>
        <w:pStyle w:val="Caption"/>
      </w:pPr>
      <w:r w:rsidRPr="00C109EA">
        <w:t xml:space="preserve">Table </w:t>
      </w:r>
      <w:fldSimple w:instr=" STYLEREF 1 \s ">
        <w:r w:rsidR="00154D81">
          <w:rPr>
            <w:noProof/>
            <w:cs/>
          </w:rPr>
          <w:t>‎</w:t>
        </w:r>
        <w:r w:rsidR="00154D81">
          <w:rPr>
            <w:noProof/>
          </w:rPr>
          <w:t>1</w:t>
        </w:r>
      </w:fldSimple>
      <w:r w:rsidR="00F207A1">
        <w:t>.</w:t>
      </w:r>
      <w:fldSimple w:instr=" SEQ Table \* ARABIC \s 1 ">
        <w:r w:rsidR="00154D81">
          <w:rPr>
            <w:noProof/>
          </w:rPr>
          <w:t>3</w:t>
        </w:r>
      </w:fldSimple>
      <w:r w:rsidRPr="00C109EA">
        <w:t>:</w:t>
      </w:r>
      <w:r w:rsidRPr="00C109EA">
        <w:tab/>
      </w:r>
      <w:r w:rsidR="00CE7D67">
        <w:t>Predicted</w:t>
      </w:r>
      <w:r w:rsidR="00CE7D67" w:rsidRPr="00C109EA">
        <w:t xml:space="preserve"> </w:t>
      </w:r>
      <w:r w:rsidRPr="00C109EA">
        <w:t xml:space="preserve">word order for VO languages </w:t>
      </w:r>
      <w:r w:rsidR="00BA6215">
        <w:rPr>
          <w:rStyle w:val="Citation"/>
        </w:rPr>
        <w:fldChar w:fldCharType="begin"/>
      </w:r>
      <w:r w:rsidR="00311D1A">
        <w:rPr>
          <w:rStyle w:val="Citation"/>
        </w:rPr>
        <w:instrText>ADDIN CITAVI.PLACEHOLDER 3e245cde-bd2d-4db8-b4fc-a01c1f7dcb60 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kRyeWVyIDIwMDcg4oCTIFdvcmQgb3JkZXI8L1Nob3J0VGl0bGU+DQogICAgICAgIDxUaXRsZT5Xb3JkIG9yZGVyPC9UaXRsZT4NCiAgICAgIDwvUmVmZXJlbmNlPg0KICAgIDwvRW50cnk+DQogIDwvRW50cmllcz4NCiAgPFRleHQ+KERyeWVyIDIwMDdjOiAx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nllciAyMDA3YzogMTMwKTwvVGV4dD4NCiAgICA8L1RleHRVbml0Pg0KICA8L1RleHRVbml0cz4NCjwvUGxhY2Vob2xkZXI+</w:instrText>
      </w:r>
      <w:r w:rsidR="00BA6215">
        <w:rPr>
          <w:rStyle w:val="Citation"/>
        </w:rPr>
        <w:fldChar w:fldCharType="separate"/>
      </w:r>
      <w:bookmarkStart w:id="393" w:name="_CTVP0013e245cdebd2d4db8b4fca01c1f7dcb60"/>
      <w:r w:rsidR="0092006B">
        <w:rPr>
          <w:rStyle w:val="Citation"/>
        </w:rPr>
        <w:t>(Dryer 2007c: 130)</w:t>
      </w:r>
      <w:bookmarkEnd w:id="393"/>
      <w:r w:rsidR="00BA6215">
        <w:rPr>
          <w:rStyle w:val="Citation"/>
        </w:rPr>
        <w:fldChar w:fldCharType="end"/>
      </w:r>
      <w:r w:rsidRPr="00263F68">
        <w:t xml:space="preserve"> </w:t>
      </w:r>
      <w:r>
        <w:t>versus Papuan Malay word order</w:t>
      </w:r>
    </w:p>
    <w:tbl>
      <w:tblPr>
        <w:tblW w:w="6294" w:type="dxa"/>
        <w:tblInd w:w="170" w:type="dxa"/>
        <w:tblBorders>
          <w:bottom w:val="single" w:sz="4" w:space="0" w:color="auto"/>
        </w:tblBorders>
        <w:tblLayout w:type="fixed"/>
        <w:tblLook w:val="01E0" w:firstRow="1" w:lastRow="1" w:firstColumn="1" w:lastColumn="1" w:noHBand="0" w:noVBand="0"/>
      </w:tblPr>
      <w:tblGrid>
        <w:gridCol w:w="2892"/>
        <w:gridCol w:w="2381"/>
        <w:gridCol w:w="1021"/>
      </w:tblGrid>
      <w:tr w:rsidR="00AC23C4" w:rsidRPr="00AC23C4" w14:paraId="7A24598B" w14:textId="77777777" w:rsidTr="000020C5">
        <w:trPr>
          <w:tblHeader/>
        </w:trPr>
        <w:tc>
          <w:tcPr>
            <w:tcW w:w="2892" w:type="dxa"/>
            <w:tcBorders>
              <w:top w:val="single" w:sz="4" w:space="0" w:color="auto"/>
              <w:bottom w:val="single" w:sz="4" w:space="0" w:color="auto"/>
            </w:tcBorders>
            <w:shd w:val="clear" w:color="auto" w:fill="auto"/>
          </w:tcPr>
          <w:p w14:paraId="6368F191" w14:textId="77777777" w:rsidR="00985482" w:rsidRDefault="00CE7D67" w:rsidP="00985482">
            <w:pPr>
              <w:pStyle w:val="TableHd"/>
            </w:pPr>
            <w:r>
              <w:t>Predic</w:t>
            </w:r>
            <w:r w:rsidR="00985482">
              <w:t>ted word order</w:t>
            </w:r>
          </w:p>
        </w:tc>
        <w:tc>
          <w:tcPr>
            <w:tcW w:w="2381" w:type="dxa"/>
            <w:tcBorders>
              <w:top w:val="single" w:sz="4" w:space="0" w:color="auto"/>
              <w:bottom w:val="single" w:sz="4" w:space="0" w:color="auto"/>
            </w:tcBorders>
            <w:shd w:val="clear" w:color="auto" w:fill="auto"/>
          </w:tcPr>
          <w:p w14:paraId="4C0843C2" w14:textId="77777777" w:rsidR="00985482" w:rsidRDefault="00985482" w:rsidP="00985482">
            <w:pPr>
              <w:pStyle w:val="TableHd"/>
            </w:pPr>
            <w:r>
              <w:t>Papuan Malay word order</w:t>
            </w:r>
          </w:p>
        </w:tc>
        <w:tc>
          <w:tcPr>
            <w:tcW w:w="1021" w:type="dxa"/>
            <w:tcBorders>
              <w:top w:val="single" w:sz="4" w:space="0" w:color="auto"/>
              <w:bottom w:val="single" w:sz="4" w:space="0" w:color="auto"/>
            </w:tcBorders>
            <w:shd w:val="clear" w:color="auto" w:fill="auto"/>
          </w:tcPr>
          <w:p w14:paraId="741C3B85" w14:textId="77777777" w:rsidR="00985482" w:rsidRDefault="00985482" w:rsidP="00985482">
            <w:pPr>
              <w:pStyle w:val="TableHd"/>
            </w:pPr>
            <w:r>
              <w:t>Examples</w:t>
            </w:r>
          </w:p>
        </w:tc>
      </w:tr>
      <w:tr w:rsidR="00AC23C4" w14:paraId="7A579F04" w14:textId="77777777" w:rsidTr="000020C5">
        <w:tc>
          <w:tcPr>
            <w:tcW w:w="2892" w:type="dxa"/>
            <w:tcBorders>
              <w:top w:val="single" w:sz="4" w:space="0" w:color="auto"/>
            </w:tcBorders>
            <w:shd w:val="clear" w:color="auto" w:fill="auto"/>
          </w:tcPr>
          <w:p w14:paraId="5F8C2FFE" w14:textId="77777777" w:rsidR="00985482" w:rsidRDefault="00985482" w:rsidP="00985482">
            <w:pPr>
              <w:pStyle w:val="TableCell2-0Break"/>
            </w:pPr>
            <w:r>
              <w:t>prepositions</w:t>
            </w:r>
          </w:p>
        </w:tc>
        <w:tc>
          <w:tcPr>
            <w:tcW w:w="2381" w:type="dxa"/>
            <w:tcBorders>
              <w:top w:val="single" w:sz="4" w:space="0" w:color="auto"/>
            </w:tcBorders>
            <w:shd w:val="clear" w:color="auto" w:fill="auto"/>
          </w:tcPr>
          <w:p w14:paraId="2019FEEA" w14:textId="77777777" w:rsidR="00985482" w:rsidRDefault="00985482" w:rsidP="00985482">
            <w:pPr>
              <w:pStyle w:val="TableCell2-0Break"/>
            </w:pPr>
            <w:r>
              <w:t xml:space="preserve">as </w:t>
            </w:r>
            <w:r w:rsidR="007D488B">
              <w:t>predicted</w:t>
            </w:r>
          </w:p>
        </w:tc>
        <w:tc>
          <w:tcPr>
            <w:tcW w:w="1021" w:type="dxa"/>
            <w:tcBorders>
              <w:top w:val="single" w:sz="4" w:space="0" w:color="auto"/>
            </w:tcBorders>
            <w:shd w:val="clear" w:color="auto" w:fill="auto"/>
          </w:tcPr>
          <w:p w14:paraId="2055101B" w14:textId="77777777" w:rsidR="00985482" w:rsidRDefault="00985482" w:rsidP="00985482">
            <w:pPr>
              <w:pStyle w:val="TableCell2-0Break"/>
            </w:pPr>
            <w:r>
              <w:fldChar w:fldCharType="begin"/>
            </w:r>
            <w:r>
              <w:instrText xml:space="preserve"> REF _Ref368990622 \h  \* MERGEFORMAT </w:instrText>
            </w:r>
            <w:r>
              <w:fldChar w:fldCharType="separate"/>
            </w:r>
            <w:r w:rsidR="00154D81" w:rsidRPr="00C109EA">
              <w:t>(</w:t>
            </w:r>
            <w:r w:rsidR="00154D81">
              <w:t>5</w:t>
            </w:r>
            <w:r w:rsidR="00154D81" w:rsidRPr="00C109EA">
              <w:t>)</w:t>
            </w:r>
            <w:r>
              <w:fldChar w:fldCharType="end"/>
            </w:r>
            <w:r>
              <w:t xml:space="preserve">, </w:t>
            </w:r>
            <w:r>
              <w:fldChar w:fldCharType="begin"/>
            </w:r>
            <w:r>
              <w:instrText xml:space="preserve"> REF _Ref369012004 \h  \* MERGEFORMAT </w:instrText>
            </w:r>
            <w:r>
              <w:fldChar w:fldCharType="separate"/>
            </w:r>
            <w:r w:rsidR="00154D81" w:rsidRPr="00C109EA">
              <w:t>(</w:t>
            </w:r>
            <w:r w:rsidR="00154D81">
              <w:t>6</w:t>
            </w:r>
            <w:r w:rsidR="00154D81" w:rsidRPr="00C109EA">
              <w:t>)</w:t>
            </w:r>
            <w:r>
              <w:fldChar w:fldCharType="end"/>
            </w:r>
          </w:p>
        </w:tc>
      </w:tr>
      <w:tr w:rsidR="00AC23C4" w14:paraId="120753CA" w14:textId="77777777" w:rsidTr="000020C5">
        <w:tc>
          <w:tcPr>
            <w:tcW w:w="2892" w:type="dxa"/>
            <w:shd w:val="clear" w:color="auto" w:fill="auto"/>
          </w:tcPr>
          <w:p w14:paraId="0E7C5A09" w14:textId="70D7031C" w:rsidR="00985482" w:rsidRDefault="003A1795" w:rsidP="00985482">
            <w:r>
              <w:t>verb – pre</w:t>
            </w:r>
            <w:r w:rsidR="00985482">
              <w:t>positional phrase</w:t>
            </w:r>
          </w:p>
        </w:tc>
        <w:tc>
          <w:tcPr>
            <w:tcW w:w="2381" w:type="dxa"/>
            <w:shd w:val="clear" w:color="auto" w:fill="auto"/>
          </w:tcPr>
          <w:p w14:paraId="5396CF3B" w14:textId="77777777" w:rsidR="00985482" w:rsidRDefault="00985482" w:rsidP="00985482">
            <w:r>
              <w:t xml:space="preserve">as </w:t>
            </w:r>
            <w:r w:rsidR="007D488B">
              <w:t>predicted</w:t>
            </w:r>
          </w:p>
        </w:tc>
        <w:tc>
          <w:tcPr>
            <w:tcW w:w="1021" w:type="dxa"/>
            <w:shd w:val="clear" w:color="auto" w:fill="auto"/>
          </w:tcPr>
          <w:p w14:paraId="5B98DA9B" w14:textId="77777777" w:rsidR="00985482" w:rsidRDefault="00985482" w:rsidP="00985482">
            <w:r>
              <w:fldChar w:fldCharType="begin"/>
            </w:r>
            <w:r>
              <w:instrText xml:space="preserve"> REF _Ref368990622 \h </w:instrText>
            </w:r>
            <w:r>
              <w:fldChar w:fldCharType="separate"/>
            </w:r>
            <w:r w:rsidR="00154D81" w:rsidRPr="00C109EA">
              <w:t>(</w:t>
            </w:r>
            <w:r w:rsidR="00154D81">
              <w:rPr>
                <w:noProof/>
              </w:rPr>
              <w:t>5</w:t>
            </w:r>
            <w:r w:rsidR="00154D81" w:rsidRPr="00C109EA">
              <w:t>)</w:t>
            </w:r>
            <w:r>
              <w:fldChar w:fldCharType="end"/>
            </w:r>
            <w:r>
              <w:t xml:space="preserve">, </w:t>
            </w:r>
            <w:r>
              <w:fldChar w:fldCharType="begin"/>
            </w:r>
            <w:r>
              <w:instrText xml:space="preserve"> REF _Ref369012004 \h </w:instrText>
            </w:r>
            <w:r>
              <w:fldChar w:fldCharType="separate"/>
            </w:r>
            <w:r w:rsidR="00154D81" w:rsidRPr="00C109EA">
              <w:t>(</w:t>
            </w:r>
            <w:r w:rsidR="00154D81">
              <w:rPr>
                <w:noProof/>
              </w:rPr>
              <w:t>6</w:t>
            </w:r>
            <w:r w:rsidR="00154D81" w:rsidRPr="00C109EA">
              <w:t>)</w:t>
            </w:r>
            <w:r>
              <w:fldChar w:fldCharType="end"/>
            </w:r>
          </w:p>
        </w:tc>
      </w:tr>
      <w:tr w:rsidR="00AC23C4" w14:paraId="6396FAE0" w14:textId="77777777" w:rsidTr="000020C5">
        <w:tc>
          <w:tcPr>
            <w:tcW w:w="2892" w:type="dxa"/>
            <w:shd w:val="clear" w:color="auto" w:fill="auto"/>
          </w:tcPr>
          <w:p w14:paraId="3E2619F1" w14:textId="77777777" w:rsidR="00985482" w:rsidRDefault="00985482" w:rsidP="00985482">
            <w:r>
              <w:t>auxiliary verb – main verb</w:t>
            </w:r>
          </w:p>
        </w:tc>
        <w:tc>
          <w:tcPr>
            <w:tcW w:w="2381" w:type="dxa"/>
            <w:shd w:val="clear" w:color="auto" w:fill="auto"/>
          </w:tcPr>
          <w:p w14:paraId="56BDF6CF" w14:textId="77777777" w:rsidR="00985482" w:rsidRDefault="00985482" w:rsidP="00985482">
            <w:r>
              <w:t>as predicted</w:t>
            </w:r>
          </w:p>
        </w:tc>
        <w:tc>
          <w:tcPr>
            <w:tcW w:w="1021" w:type="dxa"/>
            <w:shd w:val="clear" w:color="auto" w:fill="auto"/>
          </w:tcPr>
          <w:p w14:paraId="50B24F3F" w14:textId="77777777" w:rsidR="00985482" w:rsidRDefault="00985482" w:rsidP="00985482">
            <w:r>
              <w:fldChar w:fldCharType="begin"/>
            </w:r>
            <w:r>
              <w:instrText xml:space="preserve"> REF _Ref368990622 \h </w:instrText>
            </w:r>
            <w:r>
              <w:fldChar w:fldCharType="separate"/>
            </w:r>
            <w:r w:rsidR="00154D81" w:rsidRPr="00C109EA">
              <w:t>(</w:t>
            </w:r>
            <w:r w:rsidR="00154D81">
              <w:rPr>
                <w:noProof/>
              </w:rPr>
              <w:t>5</w:t>
            </w:r>
            <w:r w:rsidR="00154D81" w:rsidRPr="00C109EA">
              <w:t>)</w:t>
            </w:r>
            <w:r>
              <w:fldChar w:fldCharType="end"/>
            </w:r>
            <w:r>
              <w:t>,</w:t>
            </w:r>
          </w:p>
        </w:tc>
      </w:tr>
      <w:tr w:rsidR="00AC23C4" w14:paraId="370F5187" w14:textId="77777777" w:rsidTr="000020C5">
        <w:tc>
          <w:tcPr>
            <w:tcW w:w="2892" w:type="dxa"/>
            <w:shd w:val="clear" w:color="auto" w:fill="auto"/>
          </w:tcPr>
          <w:p w14:paraId="32235F28" w14:textId="77777777" w:rsidR="00985482" w:rsidRPr="00F47ACE" w:rsidRDefault="00A71CD9" w:rsidP="00985482">
            <w:r w:rsidRPr="00F47ACE">
              <w:t>mark</w:t>
            </w:r>
            <w:r w:rsidR="00985482" w:rsidRPr="00F47ACE">
              <w:t xml:space="preserve"> – standard</w:t>
            </w:r>
            <w:r w:rsidRPr="00F47ACE">
              <w:rPr>
                <w:rStyle w:val="FootnoteReference"/>
              </w:rPr>
              <w:footnoteReference w:id="22"/>
            </w:r>
          </w:p>
        </w:tc>
        <w:tc>
          <w:tcPr>
            <w:tcW w:w="2381" w:type="dxa"/>
            <w:shd w:val="clear" w:color="auto" w:fill="auto"/>
          </w:tcPr>
          <w:p w14:paraId="12065E12" w14:textId="77777777" w:rsidR="00985482" w:rsidRPr="00F47ACE" w:rsidRDefault="00985482" w:rsidP="00985482">
            <w:r w:rsidRPr="00F47ACE">
              <w:t xml:space="preserve">as </w:t>
            </w:r>
            <w:r w:rsidR="007D488B" w:rsidRPr="00F47ACE">
              <w:t>predicted</w:t>
            </w:r>
          </w:p>
        </w:tc>
        <w:tc>
          <w:tcPr>
            <w:tcW w:w="1021" w:type="dxa"/>
            <w:shd w:val="clear" w:color="auto" w:fill="auto"/>
          </w:tcPr>
          <w:p w14:paraId="19539888" w14:textId="77777777" w:rsidR="00985482" w:rsidRDefault="000775C0" w:rsidP="00985482">
            <w:r w:rsidRPr="00F47ACE">
              <w:fldChar w:fldCharType="begin"/>
            </w:r>
            <w:r w:rsidRPr="00F47ACE">
              <w:instrText xml:space="preserve"> REF _Ref375920248 \h </w:instrText>
            </w:r>
            <w:r w:rsidR="00F47ACE">
              <w:instrText xml:space="preserve"> \* MERGEFORMAT </w:instrText>
            </w:r>
            <w:r w:rsidRPr="00F47ACE">
              <w:fldChar w:fldCharType="separate"/>
            </w:r>
            <w:r w:rsidR="00154D81" w:rsidRPr="0047331A">
              <w:t>(</w:t>
            </w:r>
            <w:r w:rsidR="00154D81">
              <w:t>7</w:t>
            </w:r>
            <w:r w:rsidR="00154D81" w:rsidRPr="0047331A">
              <w:t>)</w:t>
            </w:r>
            <w:r w:rsidRPr="00F47ACE">
              <w:fldChar w:fldCharType="end"/>
            </w:r>
            <w:r w:rsidRPr="00F47ACE">
              <w:t xml:space="preserve">, </w:t>
            </w:r>
            <w:r w:rsidRPr="00F47ACE">
              <w:rPr>
                <w:lang w:eastAsia="en-US"/>
              </w:rPr>
              <w:fldChar w:fldCharType="begin"/>
            </w:r>
            <w:r w:rsidRPr="00F47ACE">
              <w:rPr>
                <w:lang w:eastAsia="en-US"/>
              </w:rPr>
              <w:instrText xml:space="preserve"> REF _Ref376158727 \h </w:instrText>
            </w:r>
            <w:r w:rsidR="00F47ACE">
              <w:rPr>
                <w:lang w:eastAsia="en-US"/>
              </w:rPr>
              <w:instrText xml:space="preserve"> \* MERGEFORMAT </w:instrText>
            </w:r>
            <w:r w:rsidRPr="00F47ACE">
              <w:rPr>
                <w:lang w:eastAsia="en-US"/>
              </w:rPr>
            </w:r>
            <w:r w:rsidRPr="00F47ACE">
              <w:rPr>
                <w:lang w:eastAsia="en-US"/>
              </w:rPr>
              <w:fldChar w:fldCharType="separate"/>
            </w:r>
            <w:r w:rsidR="00154D81" w:rsidRPr="001B795D">
              <w:t>(</w:t>
            </w:r>
            <w:r w:rsidR="00154D81">
              <w:t>8</w:t>
            </w:r>
            <w:r w:rsidR="00154D81" w:rsidRPr="001B795D">
              <w:t>)</w:t>
            </w:r>
            <w:r w:rsidRPr="00F47ACE">
              <w:rPr>
                <w:lang w:eastAsia="en-US"/>
              </w:rPr>
              <w:fldChar w:fldCharType="end"/>
            </w:r>
          </w:p>
        </w:tc>
      </w:tr>
      <w:tr w:rsidR="00AC23C4" w14:paraId="13F52A16" w14:textId="77777777" w:rsidTr="000020C5">
        <w:tc>
          <w:tcPr>
            <w:tcW w:w="2892" w:type="dxa"/>
            <w:shd w:val="clear" w:color="auto" w:fill="auto"/>
          </w:tcPr>
          <w:p w14:paraId="61B783C1" w14:textId="77777777" w:rsidR="00985482" w:rsidRDefault="00985482" w:rsidP="00985482">
            <w:r>
              <w:t>parameter – standard</w:t>
            </w:r>
          </w:p>
        </w:tc>
        <w:tc>
          <w:tcPr>
            <w:tcW w:w="2381" w:type="dxa"/>
            <w:shd w:val="clear" w:color="auto" w:fill="auto"/>
          </w:tcPr>
          <w:p w14:paraId="5846698A" w14:textId="77777777" w:rsidR="00985482" w:rsidRDefault="00985482" w:rsidP="00985482">
            <w:r>
              <w:t>as predicted</w:t>
            </w:r>
          </w:p>
        </w:tc>
        <w:tc>
          <w:tcPr>
            <w:tcW w:w="1021" w:type="dxa"/>
            <w:shd w:val="clear" w:color="auto" w:fill="auto"/>
          </w:tcPr>
          <w:p w14:paraId="204BB897" w14:textId="77777777" w:rsidR="00985482" w:rsidRDefault="000775C0" w:rsidP="00985482">
            <w:r>
              <w:fldChar w:fldCharType="begin"/>
            </w:r>
            <w:r>
              <w:instrText xml:space="preserve"> REF _Ref375920248 \h </w:instrText>
            </w:r>
            <w:r>
              <w:fldChar w:fldCharType="separate"/>
            </w:r>
            <w:r w:rsidR="00154D81" w:rsidRPr="0047331A">
              <w:t>(</w:t>
            </w:r>
            <w:r w:rsidR="00154D81">
              <w:rPr>
                <w:noProof/>
              </w:rPr>
              <w:t>7</w:t>
            </w:r>
            <w:r w:rsidR="00154D81" w:rsidRPr="0047331A">
              <w:t>)</w:t>
            </w:r>
            <w:r>
              <w:fldChar w:fldCharType="end"/>
            </w:r>
            <w:r>
              <w:t xml:space="preserve">, </w:t>
            </w:r>
            <w:r>
              <w:rPr>
                <w:lang w:eastAsia="en-US"/>
              </w:rPr>
              <w:fldChar w:fldCharType="begin"/>
            </w:r>
            <w:r>
              <w:rPr>
                <w:lang w:eastAsia="en-US"/>
              </w:rPr>
              <w:instrText xml:space="preserve"> REF _Ref376158727 \h </w:instrText>
            </w:r>
            <w:r>
              <w:rPr>
                <w:lang w:eastAsia="en-US"/>
              </w:rPr>
            </w:r>
            <w:r>
              <w:rPr>
                <w:lang w:eastAsia="en-US"/>
              </w:rPr>
              <w:fldChar w:fldCharType="separate"/>
            </w:r>
            <w:r w:rsidR="00154D81" w:rsidRPr="001B795D">
              <w:t>(</w:t>
            </w:r>
            <w:r w:rsidR="00154D81">
              <w:rPr>
                <w:noProof/>
              </w:rPr>
              <w:t>8</w:t>
            </w:r>
            <w:r w:rsidR="00154D81" w:rsidRPr="001B795D">
              <w:t>)</w:t>
            </w:r>
            <w:r>
              <w:rPr>
                <w:lang w:eastAsia="en-US"/>
              </w:rPr>
              <w:fldChar w:fldCharType="end"/>
            </w:r>
          </w:p>
        </w:tc>
      </w:tr>
      <w:tr w:rsidR="00AC23C4" w14:paraId="769A7605" w14:textId="77777777" w:rsidTr="000020C5">
        <w:tc>
          <w:tcPr>
            <w:tcW w:w="2892" w:type="dxa"/>
            <w:shd w:val="clear" w:color="auto" w:fill="auto"/>
          </w:tcPr>
          <w:p w14:paraId="3F5C4E6E" w14:textId="77777777" w:rsidR="00985482" w:rsidRDefault="00985482" w:rsidP="00985482">
            <w:r>
              <w:t>initial complementizer</w:t>
            </w:r>
          </w:p>
        </w:tc>
        <w:tc>
          <w:tcPr>
            <w:tcW w:w="2381" w:type="dxa"/>
            <w:shd w:val="clear" w:color="auto" w:fill="auto"/>
          </w:tcPr>
          <w:p w14:paraId="5339B3E4" w14:textId="77777777" w:rsidR="00985482" w:rsidRDefault="00985482" w:rsidP="00985482">
            <w:r>
              <w:t>as predicted</w:t>
            </w:r>
          </w:p>
        </w:tc>
        <w:tc>
          <w:tcPr>
            <w:tcW w:w="1021" w:type="dxa"/>
            <w:shd w:val="clear" w:color="auto" w:fill="auto"/>
          </w:tcPr>
          <w:p w14:paraId="67B71B2D" w14:textId="77777777" w:rsidR="00985482" w:rsidRDefault="00985482" w:rsidP="00985482">
            <w:r w:rsidRPr="003C7D4F">
              <w:fldChar w:fldCharType="begin"/>
            </w:r>
            <w:r w:rsidRPr="003C7D4F">
              <w:instrText xml:space="preserve"> REF _Ref368990624 \h  \* MERGEFORMAT </w:instrText>
            </w:r>
            <w:r w:rsidRPr="003C7D4F">
              <w:fldChar w:fldCharType="separate"/>
            </w:r>
            <w:r w:rsidR="00154D81" w:rsidRPr="003C7D4F">
              <w:t>(</w:t>
            </w:r>
            <w:r w:rsidR="00154D81">
              <w:t>9</w:t>
            </w:r>
            <w:r w:rsidR="00154D81" w:rsidRPr="003C7D4F">
              <w:t>)</w:t>
            </w:r>
            <w:r w:rsidRPr="003C7D4F">
              <w:fldChar w:fldCharType="end"/>
            </w:r>
          </w:p>
        </w:tc>
      </w:tr>
      <w:tr w:rsidR="00AC23C4" w14:paraId="324D6FF3" w14:textId="77777777" w:rsidTr="000020C5">
        <w:tc>
          <w:tcPr>
            <w:tcW w:w="2892" w:type="dxa"/>
            <w:shd w:val="clear" w:color="auto" w:fill="auto"/>
          </w:tcPr>
          <w:p w14:paraId="1EAE9481" w14:textId="77777777" w:rsidR="00985482" w:rsidRDefault="00985482" w:rsidP="00985482">
            <w:pPr>
              <w:pStyle w:val="TableCell0-2Break"/>
            </w:pPr>
            <w:r>
              <w:t>noun – relative clause</w:t>
            </w:r>
          </w:p>
        </w:tc>
        <w:tc>
          <w:tcPr>
            <w:tcW w:w="2381" w:type="dxa"/>
            <w:shd w:val="clear" w:color="auto" w:fill="auto"/>
          </w:tcPr>
          <w:p w14:paraId="2A83E7EA" w14:textId="77777777" w:rsidR="00985482" w:rsidRDefault="00985482" w:rsidP="00985482">
            <w:pPr>
              <w:pStyle w:val="TableCell0-2Break"/>
            </w:pPr>
            <w:r>
              <w:t xml:space="preserve">as </w:t>
            </w:r>
            <w:r w:rsidR="007D488B">
              <w:t>predicted</w:t>
            </w:r>
          </w:p>
        </w:tc>
        <w:tc>
          <w:tcPr>
            <w:tcW w:w="1021" w:type="dxa"/>
            <w:shd w:val="clear" w:color="auto" w:fill="auto"/>
          </w:tcPr>
          <w:p w14:paraId="2164C7B0" w14:textId="77777777" w:rsidR="00985482" w:rsidRDefault="00985482" w:rsidP="00985482">
            <w:pPr>
              <w:pStyle w:val="TableCell0-2Break"/>
            </w:pPr>
            <w:r>
              <w:fldChar w:fldCharType="begin"/>
            </w:r>
            <w:r>
              <w:instrText xml:space="preserve"> REF _Ref368990625 \h </w:instrText>
            </w:r>
            <w:r>
              <w:fldChar w:fldCharType="separate"/>
            </w:r>
            <w:r w:rsidR="00154D81" w:rsidRPr="00856563">
              <w:t>(</w:t>
            </w:r>
            <w:r w:rsidR="00154D81">
              <w:rPr>
                <w:noProof/>
              </w:rPr>
              <w:t>10</w:t>
            </w:r>
            <w:r w:rsidR="00154D81" w:rsidRPr="00856563">
              <w:t>)</w:t>
            </w:r>
            <w:r>
              <w:fldChar w:fldCharType="end"/>
            </w:r>
          </w:p>
        </w:tc>
      </w:tr>
      <w:tr w:rsidR="00AC23C4" w14:paraId="53BFE595" w14:textId="77777777" w:rsidTr="000020C5">
        <w:tc>
          <w:tcPr>
            <w:tcW w:w="2892" w:type="dxa"/>
            <w:shd w:val="clear" w:color="auto" w:fill="auto"/>
          </w:tcPr>
          <w:p w14:paraId="5FCC7BEA" w14:textId="77777777" w:rsidR="00985482" w:rsidRDefault="00985482" w:rsidP="00985482">
            <w:r>
              <w:t>noun – genitive</w:t>
            </w:r>
          </w:p>
        </w:tc>
        <w:tc>
          <w:tcPr>
            <w:tcW w:w="2381" w:type="dxa"/>
            <w:shd w:val="clear" w:color="auto" w:fill="auto"/>
          </w:tcPr>
          <w:p w14:paraId="42BABA84" w14:textId="77777777" w:rsidR="00985482" w:rsidRDefault="00985482" w:rsidP="00985482">
            <w:r w:rsidRPr="0099608C">
              <w:rPr>
                <w:rStyle w:val="ChSmallCaps"/>
              </w:rPr>
              <w:t>possessor</w:t>
            </w:r>
            <w:r w:rsidRPr="00CE1166">
              <w:t xml:space="preserve"> </w:t>
            </w:r>
            <w:r w:rsidRPr="0099608C">
              <w:rPr>
                <w:rStyle w:val="ChSmallCaps"/>
              </w:rPr>
              <w:t>lig</w:t>
            </w:r>
            <w:r w:rsidRPr="00CE1166">
              <w:t xml:space="preserve"> </w:t>
            </w:r>
            <w:r w:rsidRPr="0099608C">
              <w:rPr>
                <w:rStyle w:val="ChSmallCaps"/>
              </w:rPr>
              <w:t>possessum</w:t>
            </w:r>
          </w:p>
        </w:tc>
        <w:tc>
          <w:tcPr>
            <w:tcW w:w="1021" w:type="dxa"/>
            <w:shd w:val="clear" w:color="auto" w:fill="auto"/>
          </w:tcPr>
          <w:p w14:paraId="1092331F" w14:textId="77777777" w:rsidR="00985482" w:rsidRDefault="00985482" w:rsidP="00985482">
            <w:r>
              <w:fldChar w:fldCharType="begin"/>
            </w:r>
            <w:r>
              <w:instrText xml:space="preserve"> REF _Ref369004065 \h </w:instrText>
            </w:r>
            <w:r>
              <w:fldChar w:fldCharType="separate"/>
            </w:r>
            <w:r w:rsidR="00154D81" w:rsidRPr="00856563">
              <w:t>(</w:t>
            </w:r>
            <w:r w:rsidR="00154D81">
              <w:rPr>
                <w:noProof/>
              </w:rPr>
              <w:t>11</w:t>
            </w:r>
            <w:r w:rsidR="00154D81" w:rsidRPr="00856563">
              <w:t>)</w:t>
            </w:r>
            <w:r>
              <w:fldChar w:fldCharType="end"/>
            </w:r>
          </w:p>
        </w:tc>
      </w:tr>
      <w:tr w:rsidR="00AC23C4" w14:paraId="4620A1EE" w14:textId="77777777" w:rsidTr="000020C5">
        <w:tc>
          <w:tcPr>
            <w:tcW w:w="2892" w:type="dxa"/>
            <w:shd w:val="clear" w:color="auto" w:fill="auto"/>
          </w:tcPr>
          <w:p w14:paraId="03D75D40" w14:textId="77777777" w:rsidR="00985482" w:rsidRDefault="00985482" w:rsidP="00985482">
            <w:pPr>
              <w:pStyle w:val="TableCell0-2Break"/>
            </w:pPr>
            <w:r>
              <w:t>initial question particle</w:t>
            </w:r>
          </w:p>
        </w:tc>
        <w:tc>
          <w:tcPr>
            <w:tcW w:w="2381" w:type="dxa"/>
            <w:shd w:val="clear" w:color="auto" w:fill="auto"/>
          </w:tcPr>
          <w:p w14:paraId="782104BD" w14:textId="77777777" w:rsidR="00985482" w:rsidRDefault="00985482" w:rsidP="00985482">
            <w:pPr>
              <w:pStyle w:val="TableCell0-2Break"/>
            </w:pPr>
            <w:r>
              <w:t>clause final question</w:t>
            </w:r>
          </w:p>
        </w:tc>
        <w:tc>
          <w:tcPr>
            <w:tcW w:w="1021" w:type="dxa"/>
            <w:shd w:val="clear" w:color="auto" w:fill="auto"/>
          </w:tcPr>
          <w:p w14:paraId="25BFB21C" w14:textId="77777777" w:rsidR="00985482" w:rsidRDefault="00985482" w:rsidP="00985482">
            <w:pPr>
              <w:pStyle w:val="TableCell0-2Break"/>
            </w:pPr>
            <w:r>
              <w:fldChar w:fldCharType="begin"/>
            </w:r>
            <w:r>
              <w:instrText xml:space="preserve"> REF _Ref369004758 \h </w:instrText>
            </w:r>
            <w:r>
              <w:fldChar w:fldCharType="separate"/>
            </w:r>
            <w:r w:rsidR="00154D81" w:rsidRPr="00856563">
              <w:t>(</w:t>
            </w:r>
            <w:r w:rsidR="00154D81">
              <w:rPr>
                <w:noProof/>
              </w:rPr>
              <w:t>12</w:t>
            </w:r>
            <w:r w:rsidR="00154D81" w:rsidRPr="00856563">
              <w:t>)</w:t>
            </w:r>
            <w:r>
              <w:fldChar w:fldCharType="end"/>
            </w:r>
          </w:p>
        </w:tc>
      </w:tr>
      <w:tr w:rsidR="00AC23C4" w14:paraId="23C58534" w14:textId="77777777" w:rsidTr="000020C5">
        <w:tc>
          <w:tcPr>
            <w:tcW w:w="2892" w:type="dxa"/>
            <w:shd w:val="clear" w:color="auto" w:fill="auto"/>
          </w:tcPr>
          <w:p w14:paraId="6CF1056B" w14:textId="77777777" w:rsidR="00985482" w:rsidRDefault="00985482" w:rsidP="00985482">
            <w:r>
              <w:t>verb – manner adverb</w:t>
            </w:r>
          </w:p>
        </w:tc>
        <w:tc>
          <w:tcPr>
            <w:tcW w:w="2381" w:type="dxa"/>
            <w:shd w:val="clear" w:color="auto" w:fill="auto"/>
          </w:tcPr>
          <w:p w14:paraId="7569D187" w14:textId="77777777" w:rsidR="00985482" w:rsidRPr="00EA3749" w:rsidRDefault="00985482" w:rsidP="00985482">
            <w:r w:rsidRPr="00EA3749">
              <w:t>nonapplicable</w:t>
            </w:r>
          </w:p>
        </w:tc>
        <w:tc>
          <w:tcPr>
            <w:tcW w:w="1021" w:type="dxa"/>
            <w:shd w:val="clear" w:color="auto" w:fill="auto"/>
          </w:tcPr>
          <w:p w14:paraId="77982B64" w14:textId="77777777" w:rsidR="00985482" w:rsidRDefault="00985482" w:rsidP="00985482"/>
        </w:tc>
      </w:tr>
      <w:tr w:rsidR="00AC23C4" w14:paraId="174D9CF9" w14:textId="77777777" w:rsidTr="000020C5">
        <w:tc>
          <w:tcPr>
            <w:tcW w:w="2892" w:type="dxa"/>
            <w:shd w:val="clear" w:color="auto" w:fill="auto"/>
          </w:tcPr>
          <w:p w14:paraId="6B93E8B1" w14:textId="77777777" w:rsidR="00985482" w:rsidRDefault="00985482" w:rsidP="00985482">
            <w:r>
              <w:t>copula – predicate</w:t>
            </w:r>
          </w:p>
        </w:tc>
        <w:tc>
          <w:tcPr>
            <w:tcW w:w="2381" w:type="dxa"/>
            <w:shd w:val="clear" w:color="auto" w:fill="auto"/>
          </w:tcPr>
          <w:p w14:paraId="2452AF1C" w14:textId="77777777" w:rsidR="00985482" w:rsidRDefault="00985482" w:rsidP="00985482">
            <w:r w:rsidRPr="00EA3749">
              <w:t>nonapplicable</w:t>
            </w:r>
          </w:p>
        </w:tc>
        <w:tc>
          <w:tcPr>
            <w:tcW w:w="1021" w:type="dxa"/>
            <w:shd w:val="clear" w:color="auto" w:fill="auto"/>
          </w:tcPr>
          <w:p w14:paraId="131492BA" w14:textId="77777777" w:rsidR="00985482" w:rsidRDefault="00985482" w:rsidP="00985482"/>
        </w:tc>
      </w:tr>
      <w:tr w:rsidR="00AC23C4" w14:paraId="21C08221" w14:textId="77777777" w:rsidTr="000020C5">
        <w:tc>
          <w:tcPr>
            <w:tcW w:w="2892" w:type="dxa"/>
            <w:shd w:val="clear" w:color="auto" w:fill="auto"/>
          </w:tcPr>
          <w:p w14:paraId="178BC72A" w14:textId="77777777" w:rsidR="00985482" w:rsidRDefault="00985482" w:rsidP="00985482">
            <w:r>
              <w:t>article – noun</w:t>
            </w:r>
          </w:p>
        </w:tc>
        <w:tc>
          <w:tcPr>
            <w:tcW w:w="2381" w:type="dxa"/>
            <w:shd w:val="clear" w:color="auto" w:fill="auto"/>
          </w:tcPr>
          <w:p w14:paraId="68644D67" w14:textId="77777777" w:rsidR="00985482" w:rsidRDefault="00985482" w:rsidP="00985482">
            <w:r w:rsidRPr="00EA3749">
              <w:t>nonapplicable</w:t>
            </w:r>
          </w:p>
        </w:tc>
        <w:tc>
          <w:tcPr>
            <w:tcW w:w="1021" w:type="dxa"/>
            <w:shd w:val="clear" w:color="auto" w:fill="auto"/>
          </w:tcPr>
          <w:p w14:paraId="6AFA5CA1" w14:textId="77777777" w:rsidR="00985482" w:rsidRDefault="00985482" w:rsidP="00985482"/>
        </w:tc>
      </w:tr>
      <w:tr w:rsidR="00AC23C4" w14:paraId="0DCA2353" w14:textId="77777777" w:rsidTr="000020C5">
        <w:tc>
          <w:tcPr>
            <w:tcW w:w="2892" w:type="dxa"/>
            <w:shd w:val="clear" w:color="auto" w:fill="auto"/>
          </w:tcPr>
          <w:p w14:paraId="714CE65B" w14:textId="77777777" w:rsidR="00985482" w:rsidRDefault="00985482" w:rsidP="00985482">
            <w:r>
              <w:t>plural word – noun</w:t>
            </w:r>
          </w:p>
        </w:tc>
        <w:tc>
          <w:tcPr>
            <w:tcW w:w="2381" w:type="dxa"/>
            <w:shd w:val="clear" w:color="auto" w:fill="auto"/>
          </w:tcPr>
          <w:p w14:paraId="2E2E1E01" w14:textId="77777777" w:rsidR="00985482" w:rsidRDefault="00985482" w:rsidP="00985482">
            <w:r w:rsidRPr="00EA3749">
              <w:t>nonapplicable</w:t>
            </w:r>
          </w:p>
        </w:tc>
        <w:tc>
          <w:tcPr>
            <w:tcW w:w="1021" w:type="dxa"/>
            <w:shd w:val="clear" w:color="auto" w:fill="auto"/>
          </w:tcPr>
          <w:p w14:paraId="3A41EA66" w14:textId="77777777" w:rsidR="00985482" w:rsidRDefault="00985482" w:rsidP="00985482"/>
        </w:tc>
      </w:tr>
      <w:tr w:rsidR="00AC23C4" w14:paraId="3322E5E8" w14:textId="77777777" w:rsidTr="000020C5">
        <w:tc>
          <w:tcPr>
            <w:tcW w:w="2892" w:type="dxa"/>
            <w:shd w:val="clear" w:color="auto" w:fill="auto"/>
          </w:tcPr>
          <w:p w14:paraId="1EB9D995" w14:textId="77777777" w:rsidR="00985482" w:rsidRDefault="00985482" w:rsidP="00985482">
            <w:r>
              <w:t>main clause – subordinate clause</w:t>
            </w:r>
          </w:p>
        </w:tc>
        <w:tc>
          <w:tcPr>
            <w:tcW w:w="2381" w:type="dxa"/>
            <w:shd w:val="clear" w:color="auto" w:fill="auto"/>
          </w:tcPr>
          <w:p w14:paraId="5ADCE5F8" w14:textId="77777777" w:rsidR="00985482" w:rsidRDefault="00985482" w:rsidP="00985482">
            <w:r w:rsidRPr="00EA3749">
              <w:t>nonapplicable</w:t>
            </w:r>
          </w:p>
        </w:tc>
        <w:tc>
          <w:tcPr>
            <w:tcW w:w="1021" w:type="dxa"/>
            <w:shd w:val="clear" w:color="auto" w:fill="auto"/>
          </w:tcPr>
          <w:p w14:paraId="676F47D0" w14:textId="77777777" w:rsidR="00985482" w:rsidRDefault="00985482" w:rsidP="00985482"/>
        </w:tc>
      </w:tr>
      <w:tr w:rsidR="00AC23C4" w14:paraId="384B56B1" w14:textId="77777777" w:rsidTr="000020C5">
        <w:tc>
          <w:tcPr>
            <w:tcW w:w="2892" w:type="dxa"/>
            <w:shd w:val="clear" w:color="auto" w:fill="auto"/>
          </w:tcPr>
          <w:p w14:paraId="5CDACBF9" w14:textId="77777777" w:rsidR="00985482" w:rsidRDefault="00985482" w:rsidP="00985482">
            <w:pPr>
              <w:pStyle w:val="TableCell0-2Break"/>
            </w:pPr>
            <w:r>
              <w:t>initial adverbial subordinator</w:t>
            </w:r>
          </w:p>
        </w:tc>
        <w:tc>
          <w:tcPr>
            <w:tcW w:w="2381" w:type="dxa"/>
            <w:shd w:val="clear" w:color="auto" w:fill="auto"/>
          </w:tcPr>
          <w:p w14:paraId="50CFEF5D" w14:textId="77777777" w:rsidR="00985482" w:rsidRDefault="00985482" w:rsidP="00985482">
            <w:pPr>
              <w:pStyle w:val="TableCell0-2Break"/>
            </w:pPr>
            <w:r w:rsidRPr="00EA3749">
              <w:t>nonapplicable</w:t>
            </w:r>
          </w:p>
        </w:tc>
        <w:tc>
          <w:tcPr>
            <w:tcW w:w="1021" w:type="dxa"/>
            <w:shd w:val="clear" w:color="auto" w:fill="auto"/>
          </w:tcPr>
          <w:p w14:paraId="541EAFCE" w14:textId="77777777" w:rsidR="00985482" w:rsidRDefault="00985482" w:rsidP="00985482">
            <w:pPr>
              <w:pStyle w:val="TableCell0-2Break"/>
            </w:pPr>
          </w:p>
        </w:tc>
      </w:tr>
    </w:tbl>
    <w:p w14:paraId="3D498A82" w14:textId="373C5E8D" w:rsidR="00985482" w:rsidRPr="00C109EA" w:rsidRDefault="00985482" w:rsidP="00620B68">
      <w:pPr>
        <w:pStyle w:val="Body0005after05before"/>
        <w:rPr>
          <w:lang w:eastAsia="en-US"/>
        </w:rPr>
      </w:pPr>
      <w:r>
        <w:t xml:space="preserve">Papuan Malay has prepositions, with the prepositional phrase following the verb, as illustrated in </w:t>
      </w:r>
      <w:r>
        <w:fldChar w:fldCharType="begin"/>
      </w:r>
      <w:r>
        <w:instrText xml:space="preserve"> REF _Ref368990622 \h </w:instrText>
      </w:r>
      <w:r>
        <w:fldChar w:fldCharType="separate"/>
      </w:r>
      <w:r w:rsidR="00154D81" w:rsidRPr="00C109EA">
        <w:t>(</w:t>
      </w:r>
      <w:r w:rsidR="00154D81">
        <w:rPr>
          <w:noProof/>
        </w:rPr>
        <w:t>5</w:t>
      </w:r>
      <w:r w:rsidR="00154D81" w:rsidRPr="00C109EA">
        <w:t>)</w:t>
      </w:r>
      <w:r>
        <w:fldChar w:fldCharType="end"/>
      </w:r>
      <w:r>
        <w:t xml:space="preserve"> and </w:t>
      </w:r>
      <w:r>
        <w:fldChar w:fldCharType="begin"/>
      </w:r>
      <w:r>
        <w:instrText xml:space="preserve"> REF _Ref369012004 \h </w:instrText>
      </w:r>
      <w:r>
        <w:fldChar w:fldCharType="separate"/>
      </w:r>
      <w:r w:rsidR="00154D81" w:rsidRPr="00C109EA">
        <w:t>(</w:t>
      </w:r>
      <w:r w:rsidR="00154D81">
        <w:rPr>
          <w:noProof/>
        </w:rPr>
        <w:t>6</w:t>
      </w:r>
      <w:r w:rsidR="00154D81" w:rsidRPr="00C109EA">
        <w:t>)</w:t>
      </w:r>
      <w:r>
        <w:fldChar w:fldCharType="end"/>
      </w:r>
      <w:r>
        <w:t xml:space="preserve">; auxiliary verbs precede the main verb as shown in </w:t>
      </w:r>
      <w:r>
        <w:fldChar w:fldCharType="begin"/>
      </w:r>
      <w:r>
        <w:instrText xml:space="preserve"> REF _Ref368990622 \h </w:instrText>
      </w:r>
      <w:r>
        <w:fldChar w:fldCharType="separate"/>
      </w:r>
      <w:r w:rsidR="00154D81" w:rsidRPr="00C109EA">
        <w:t>(</w:t>
      </w:r>
      <w:r w:rsidR="00154D81">
        <w:rPr>
          <w:noProof/>
        </w:rPr>
        <w:t>5</w:t>
      </w:r>
      <w:r w:rsidR="00154D81" w:rsidRPr="00C109EA">
        <w:t>)</w:t>
      </w:r>
      <w:r>
        <w:fldChar w:fldCharType="end"/>
      </w:r>
      <w:r>
        <w:t xml:space="preserve"> </w:t>
      </w:r>
      <w:r w:rsidRPr="00C109EA">
        <w:t>(§</w:t>
      </w:r>
      <w:r w:rsidR="000A60E0">
        <w:fldChar w:fldCharType="begin"/>
      </w:r>
      <w:r w:rsidR="000A60E0">
        <w:instrText xml:space="preserve"> REF _Ref363824852 \w \h </w:instrText>
      </w:r>
      <w:r w:rsidR="000A60E0">
        <w:fldChar w:fldCharType="separate"/>
      </w:r>
      <w:r w:rsidR="00154D81">
        <w:rPr>
          <w:cs/>
        </w:rPr>
        <w:t>‎</w:t>
      </w:r>
      <w:r w:rsidR="00154D81">
        <w:t>13.3</w:t>
      </w:r>
      <w:r w:rsidR="000A60E0">
        <w:fldChar w:fldCharType="end"/>
      </w:r>
      <w:r w:rsidR="00DB70B2">
        <w:t>,</w:t>
      </w:r>
      <w:r w:rsidR="00DB70B2" w:rsidRPr="00C109EA">
        <w:t xml:space="preserve"> in Chapter</w:t>
      </w:r>
      <w:r w:rsidRPr="00C109EA">
        <w:t xml:space="preserve"> </w:t>
      </w:r>
      <w:r w:rsidR="000A60E0">
        <w:fldChar w:fldCharType="begin"/>
      </w:r>
      <w:r w:rsidR="000A60E0">
        <w:instrText xml:space="preserve"> REF _Ref370831310 \w \h </w:instrText>
      </w:r>
      <w:r w:rsidR="000A60E0">
        <w:fldChar w:fldCharType="separate"/>
      </w:r>
      <w:r w:rsidR="00154D81">
        <w:rPr>
          <w:cs/>
        </w:rPr>
        <w:t>‎</w:t>
      </w:r>
      <w:r w:rsidR="00154D81">
        <w:t>13</w:t>
      </w:r>
      <w:r w:rsidR="000A60E0">
        <w:fldChar w:fldCharType="end"/>
      </w:r>
      <w:r w:rsidRPr="00C109EA">
        <w:rPr>
          <w:rStyle w:val="FootnoteReference"/>
        </w:rPr>
        <w:footnoteReference w:id="23"/>
      </w:r>
      <w:r w:rsidRPr="00C109EA">
        <w:t xml:space="preserve">) (see also </w:t>
      </w:r>
      <w:r w:rsidR="00BA6215">
        <w:rPr>
          <w:rStyle w:val="Citation"/>
        </w:rPr>
        <w:fldChar w:fldCharType="begin"/>
      </w:r>
      <w:r w:rsidR="003A5B20">
        <w:rPr>
          <w:rStyle w:val="Citation"/>
        </w:rPr>
        <w:instrText>ADDIN CITAVI.PLACEHOLDER 0112a8b2-a719-4b78-98f3-5ace59c22e31 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gMjAwN2M6IDM3M+KAkzM3OTwvVGV4dD4NCiAgICA8L1RleHRVbml0Pg0KICA8L1RleHRVbml0cz4NCjwvUGxhY2Vob2xkZXI+</w:instrText>
      </w:r>
      <w:r w:rsidR="00BA6215">
        <w:rPr>
          <w:rStyle w:val="Citation"/>
        </w:rPr>
        <w:fldChar w:fldCharType="separate"/>
      </w:r>
      <w:bookmarkStart w:id="397" w:name="_CTVP0010112a8b2a7194b7898f35ace59c22e31"/>
      <w:r w:rsidR="0092006B">
        <w:rPr>
          <w:rStyle w:val="Citation"/>
        </w:rPr>
        <w:t>Donohue 2007c: 373–379</w:t>
      </w:r>
      <w:bookmarkEnd w:id="397"/>
      <w:r w:rsidR="00BA6215">
        <w:rPr>
          <w:rStyle w:val="Citation"/>
        </w:rPr>
        <w:fldChar w:fldCharType="end"/>
      </w:r>
      <w:r w:rsidRPr="00C109EA">
        <w:t xml:space="preserve">). The example in </w:t>
      </w:r>
      <w:r w:rsidRPr="00C109EA">
        <w:fldChar w:fldCharType="begin"/>
      </w:r>
      <w:r w:rsidRPr="00C109EA">
        <w:instrText xml:space="preserve"> REF _Ref369012004 \h </w:instrText>
      </w:r>
      <w:r>
        <w:instrText xml:space="preserve"> \* MERGEFORMAT </w:instrText>
      </w:r>
      <w:r w:rsidRPr="00C109EA">
        <w:fldChar w:fldCharType="separate"/>
      </w:r>
      <w:r w:rsidR="00154D81" w:rsidRPr="00C109EA">
        <w:t>(</w:t>
      </w:r>
      <w:r w:rsidR="00154D81">
        <w:t>6</w:t>
      </w:r>
      <w:r w:rsidR="00154D81" w:rsidRPr="00C109EA">
        <w:t>)</w:t>
      </w:r>
      <w:r w:rsidRPr="00C109EA">
        <w:fldChar w:fldCharType="end"/>
      </w:r>
      <w:r w:rsidRPr="00C109EA">
        <w:t xml:space="preserve"> shows that aspect-marking adverbs also precede the verb (§</w:t>
      </w:r>
      <w:r w:rsidR="000B79BF">
        <w:fldChar w:fldCharType="begin"/>
      </w:r>
      <w:r w:rsidR="000B79BF">
        <w:instrText xml:space="preserve"> REF _Ref358725502 \w \h </w:instrText>
      </w:r>
      <w:r w:rsidR="000B79BF">
        <w:fldChar w:fldCharType="separate"/>
      </w:r>
      <w:r w:rsidR="00154D81">
        <w:rPr>
          <w:cs/>
        </w:rPr>
        <w:t>‎</w:t>
      </w:r>
      <w:r w:rsidR="00154D81">
        <w:t>5.4.1</w:t>
      </w:r>
      <w:r w:rsidR="000B79BF">
        <w:fldChar w:fldCharType="end"/>
      </w:r>
      <w:r w:rsidR="00DB70B2">
        <w:t>,</w:t>
      </w:r>
      <w:r w:rsidR="00DB70B2" w:rsidRPr="00C109EA">
        <w:t xml:space="preserve"> in Chapter</w:t>
      </w:r>
      <w:r w:rsidRPr="00C109EA">
        <w:t xml:space="preserve"> </w:t>
      </w:r>
      <w:r w:rsidR="000B79BF">
        <w:fldChar w:fldCharType="begin"/>
      </w:r>
      <w:r w:rsidR="000B79BF">
        <w:instrText xml:space="preserve"> REF _Ref361997822 \w \h </w:instrText>
      </w:r>
      <w:r w:rsidR="000B79BF">
        <w:fldChar w:fldCharType="separate"/>
      </w:r>
      <w:r w:rsidR="00154D81">
        <w:rPr>
          <w:cs/>
        </w:rPr>
        <w:t>‎</w:t>
      </w:r>
      <w:r w:rsidR="00154D81">
        <w:t>5</w:t>
      </w:r>
      <w:r w:rsidR="000B79BF">
        <w:fldChar w:fldCharType="end"/>
      </w:r>
      <w:r w:rsidRPr="00C109EA">
        <w:t xml:space="preserve">); </w:t>
      </w:r>
      <w:r w:rsidRPr="00C109EA">
        <w:rPr>
          <w:lang w:eastAsia="en-US"/>
        </w:rPr>
        <w:t xml:space="preserve">cross-linguistically, however, the order of aspect marker and verb does not correlate with the order of verb and object </w:t>
      </w:r>
      <w:r w:rsidR="00BA6215">
        <w:rPr>
          <w:rStyle w:val="Citation"/>
        </w:rPr>
        <w:fldChar w:fldCharType="begin"/>
      </w:r>
      <w:r w:rsidR="00311D1A">
        <w:rPr>
          <w:rStyle w:val="Citation"/>
        </w:rPr>
        <w:instrText>ADDIN CITAVI.PLACEHOLDER 51b36467-a039-43b6-a6e0-87bf94962048 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kRyeWVyIDIwMDcg4oCTIFdvcmQgb3JkZXI8L1Nob3J0VGl0bGU+DQogICAgICAgIDxUaXRsZT5Xb3JkIG9yZGVyPC9UaXRsZT4NCiAgICAgIDwvUmVmZXJlbmNlPg0KICAgIDwvRW50cnk+DQogIDwvRW50cmllcz4NCiAgPFRleHQ+KERyeWVyIDIwMDdjOiAx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nllciAyMDA3YzogMTMwKTwvVGV4dD4NCiAgICA8L1RleHRVbml0Pg0KICA8L1RleHRVbml0cz4NCjwvUGxhY2Vob2xkZXI+</w:instrText>
      </w:r>
      <w:r w:rsidR="00BA6215">
        <w:rPr>
          <w:rStyle w:val="Citation"/>
        </w:rPr>
        <w:fldChar w:fldCharType="separate"/>
      </w:r>
      <w:bookmarkStart w:id="398" w:name="_CTVP00151b36467a03943b6a6e087bf94962048"/>
      <w:r w:rsidR="0092006B">
        <w:rPr>
          <w:rStyle w:val="Citation"/>
        </w:rPr>
        <w:t>(Dryer 2007c: 130)</w:t>
      </w:r>
      <w:bookmarkEnd w:id="398"/>
      <w:r w:rsidR="00BA6215">
        <w:rPr>
          <w:rStyle w:val="Citation"/>
        </w:rPr>
        <w:fldChar w:fldCharType="end"/>
      </w:r>
      <w:r w:rsidRPr="00C109EA">
        <w:rPr>
          <w:lang w:eastAsia="en-US"/>
        </w:rPr>
        <w:t>.</w:t>
      </w:r>
    </w:p>
    <w:p w14:paraId="49537EA2" w14:textId="77777777" w:rsidR="00985482" w:rsidRPr="00C109EA" w:rsidRDefault="00985482" w:rsidP="00985482">
      <w:pPr>
        <w:pStyle w:val="ExampleTitle"/>
      </w:pPr>
      <w:r w:rsidRPr="00C109EA">
        <w:t>Word order: Auxiliary verb – main verb – prepositional phrase</w:t>
      </w:r>
    </w:p>
    <w:tbl>
      <w:tblPr>
        <w:tblW w:w="3927" w:type="dxa"/>
        <w:tblCellMar>
          <w:left w:w="42" w:type="dxa"/>
          <w:right w:w="42" w:type="dxa"/>
        </w:tblCellMar>
        <w:tblLook w:val="01E0" w:firstRow="1" w:lastRow="1" w:firstColumn="1" w:lastColumn="1" w:noHBand="0" w:noVBand="0"/>
      </w:tblPr>
      <w:tblGrid>
        <w:gridCol w:w="709"/>
        <w:gridCol w:w="485"/>
        <w:gridCol w:w="764"/>
        <w:gridCol w:w="875"/>
        <w:gridCol w:w="369"/>
        <w:gridCol w:w="725"/>
      </w:tblGrid>
      <w:tr w:rsidR="00AC23C4" w:rsidRPr="00317EEC" w14:paraId="7E366A08" w14:textId="77777777" w:rsidTr="00AC23C4">
        <w:tc>
          <w:tcPr>
            <w:tcW w:w="709" w:type="dxa"/>
            <w:shd w:val="clear" w:color="auto" w:fill="auto"/>
          </w:tcPr>
          <w:p w14:paraId="232DEBCA" w14:textId="77777777" w:rsidR="00985482" w:rsidRPr="00C109EA" w:rsidRDefault="00985482" w:rsidP="00985482">
            <w:pPr>
              <w:pStyle w:val="O0Nwnext"/>
            </w:pPr>
            <w:bookmarkStart w:id="399" w:name="_Ref368990622"/>
            <w:r w:rsidRPr="00C109EA">
              <w:t>(</w:t>
            </w:r>
            <w:fldSimple w:instr=" SEQ ( \* ARABIC \s 1 ">
              <w:r w:rsidR="00154D81">
                <w:rPr>
                  <w:noProof/>
                </w:rPr>
                <w:t>5</w:t>
              </w:r>
            </w:fldSimple>
            <w:r w:rsidRPr="00C109EA">
              <w:t>)</w:t>
            </w:r>
            <w:bookmarkEnd w:id="399"/>
          </w:p>
        </w:tc>
        <w:tc>
          <w:tcPr>
            <w:tcW w:w="485" w:type="dxa"/>
            <w:shd w:val="clear" w:color="auto" w:fill="auto"/>
          </w:tcPr>
          <w:p w14:paraId="33BB5D2E" w14:textId="77777777" w:rsidR="00985482" w:rsidRPr="00C109EA" w:rsidRDefault="00985482" w:rsidP="00985482">
            <w:pPr>
              <w:pStyle w:val="Text"/>
            </w:pPr>
            <w:r w:rsidRPr="00C109EA">
              <w:t>ko</w:t>
            </w:r>
          </w:p>
        </w:tc>
        <w:tc>
          <w:tcPr>
            <w:tcW w:w="764" w:type="dxa"/>
            <w:shd w:val="clear" w:color="auto" w:fill="auto"/>
          </w:tcPr>
          <w:p w14:paraId="35F27B6A" w14:textId="77777777" w:rsidR="00985482" w:rsidRPr="00C109EA" w:rsidRDefault="00985482" w:rsidP="00985482">
            <w:pPr>
              <w:pStyle w:val="Text"/>
              <w:rPr>
                <w:rStyle w:val="ChBlueBold"/>
              </w:rPr>
            </w:pPr>
            <w:r w:rsidRPr="00C109EA">
              <w:rPr>
                <w:rStyle w:val="ChBlueBold"/>
              </w:rPr>
              <w:t>harus</w:t>
            </w:r>
          </w:p>
        </w:tc>
        <w:tc>
          <w:tcPr>
            <w:tcW w:w="875" w:type="dxa"/>
            <w:shd w:val="clear" w:color="auto" w:fill="auto"/>
          </w:tcPr>
          <w:p w14:paraId="327552D9" w14:textId="77777777" w:rsidR="00985482" w:rsidRPr="00C109EA" w:rsidRDefault="00985482" w:rsidP="00985482">
            <w:pPr>
              <w:pStyle w:val="Text"/>
            </w:pPr>
            <w:r w:rsidRPr="00C109EA">
              <w:t>pulang</w:t>
            </w:r>
          </w:p>
        </w:tc>
        <w:tc>
          <w:tcPr>
            <w:tcW w:w="369" w:type="dxa"/>
            <w:shd w:val="clear" w:color="auto" w:fill="auto"/>
          </w:tcPr>
          <w:p w14:paraId="59F8114B" w14:textId="77777777" w:rsidR="00985482" w:rsidRPr="00C109EA" w:rsidRDefault="00985482" w:rsidP="00985482">
            <w:pPr>
              <w:pStyle w:val="Text"/>
              <w:rPr>
                <w:rStyle w:val="ChBlueBold"/>
              </w:rPr>
            </w:pPr>
            <w:r w:rsidRPr="00C109EA">
              <w:rPr>
                <w:rStyle w:val="ChBlueBold"/>
              </w:rPr>
              <w:t>ke</w:t>
            </w:r>
          </w:p>
        </w:tc>
        <w:tc>
          <w:tcPr>
            <w:tcW w:w="725" w:type="dxa"/>
            <w:shd w:val="clear" w:color="auto" w:fill="auto"/>
          </w:tcPr>
          <w:p w14:paraId="1CBC4882" w14:textId="77777777" w:rsidR="00985482" w:rsidRPr="00C109EA" w:rsidRDefault="00985482" w:rsidP="00985482">
            <w:pPr>
              <w:pStyle w:val="Text"/>
              <w:rPr>
                <w:rStyle w:val="ChBlueBold"/>
              </w:rPr>
            </w:pPr>
            <w:r w:rsidRPr="00C109EA">
              <w:rPr>
                <w:rStyle w:val="ChBlueBold"/>
              </w:rPr>
              <w:t>tempat</w:t>
            </w:r>
          </w:p>
        </w:tc>
      </w:tr>
      <w:tr w:rsidR="00AC23C4" w:rsidRPr="00AC23C4" w14:paraId="3B398639" w14:textId="77777777" w:rsidTr="00AC23C4">
        <w:tc>
          <w:tcPr>
            <w:tcW w:w="709" w:type="dxa"/>
            <w:shd w:val="clear" w:color="auto" w:fill="auto"/>
          </w:tcPr>
          <w:p w14:paraId="088EA7B3" w14:textId="77777777" w:rsidR="00985482" w:rsidRPr="00C109EA" w:rsidRDefault="00985482" w:rsidP="00985482">
            <w:pPr>
              <w:pStyle w:val="GlossEng"/>
            </w:pPr>
          </w:p>
        </w:tc>
        <w:tc>
          <w:tcPr>
            <w:tcW w:w="485" w:type="dxa"/>
            <w:shd w:val="clear" w:color="auto" w:fill="auto"/>
          </w:tcPr>
          <w:p w14:paraId="63C43BFE" w14:textId="77777777" w:rsidR="00985482" w:rsidRPr="0099608C" w:rsidRDefault="00985482" w:rsidP="00985482">
            <w:pPr>
              <w:pStyle w:val="GlossEng"/>
              <w:rPr>
                <w:rStyle w:val="ChSmallCaps"/>
              </w:rPr>
            </w:pPr>
            <w:r w:rsidRPr="0099608C">
              <w:rPr>
                <w:rStyle w:val="ChSmallCaps"/>
              </w:rPr>
              <w:t>2sg</w:t>
            </w:r>
          </w:p>
        </w:tc>
        <w:tc>
          <w:tcPr>
            <w:tcW w:w="764" w:type="dxa"/>
            <w:shd w:val="clear" w:color="auto" w:fill="auto"/>
          </w:tcPr>
          <w:p w14:paraId="7A3E616D" w14:textId="77777777" w:rsidR="00985482" w:rsidRPr="00C109EA" w:rsidRDefault="00985482" w:rsidP="00985482">
            <w:pPr>
              <w:pStyle w:val="GlossEng"/>
            </w:pPr>
            <w:r w:rsidRPr="00C109EA">
              <w:t>have.to</w:t>
            </w:r>
          </w:p>
        </w:tc>
        <w:tc>
          <w:tcPr>
            <w:tcW w:w="875" w:type="dxa"/>
            <w:shd w:val="clear" w:color="auto" w:fill="auto"/>
          </w:tcPr>
          <w:p w14:paraId="462C90DA" w14:textId="77777777" w:rsidR="00985482" w:rsidRPr="00C109EA" w:rsidRDefault="00985482" w:rsidP="00985482">
            <w:pPr>
              <w:pStyle w:val="GlossEng"/>
            </w:pPr>
            <w:r w:rsidRPr="00C109EA">
              <w:t>go.home</w:t>
            </w:r>
          </w:p>
        </w:tc>
        <w:tc>
          <w:tcPr>
            <w:tcW w:w="369" w:type="dxa"/>
            <w:shd w:val="clear" w:color="auto" w:fill="auto"/>
          </w:tcPr>
          <w:p w14:paraId="36BDD795" w14:textId="77777777" w:rsidR="00985482" w:rsidRPr="00C109EA" w:rsidRDefault="00985482" w:rsidP="00985482">
            <w:pPr>
              <w:pStyle w:val="GlossEng"/>
            </w:pPr>
            <w:r w:rsidRPr="00C109EA">
              <w:t>to</w:t>
            </w:r>
          </w:p>
        </w:tc>
        <w:tc>
          <w:tcPr>
            <w:tcW w:w="725" w:type="dxa"/>
            <w:shd w:val="clear" w:color="auto" w:fill="auto"/>
          </w:tcPr>
          <w:p w14:paraId="2C04478C" w14:textId="77777777" w:rsidR="00985482" w:rsidRPr="00C109EA" w:rsidRDefault="00985482" w:rsidP="00985482">
            <w:pPr>
              <w:pStyle w:val="GlossEng"/>
            </w:pPr>
            <w:r w:rsidRPr="00C109EA">
              <w:t>place</w:t>
            </w:r>
          </w:p>
        </w:tc>
      </w:tr>
    </w:tbl>
    <w:p w14:paraId="28DF13AC" w14:textId="5BF59ED6" w:rsidR="00985482" w:rsidRPr="000957E6" w:rsidRDefault="00B7093A" w:rsidP="00985482">
      <w:pPr>
        <w:pStyle w:val="FreeTranslEng"/>
      </w:pPr>
      <w:r>
        <w:t>‘</w:t>
      </w:r>
      <w:r w:rsidR="00985482" w:rsidRPr="00C109EA">
        <w:t xml:space="preserve">you </w:t>
      </w:r>
      <w:r w:rsidR="00985482" w:rsidRPr="00C109EA">
        <w:rPr>
          <w:rStyle w:val="ChBlueBold"/>
        </w:rPr>
        <w:t>have to</w:t>
      </w:r>
      <w:r w:rsidR="00985482" w:rsidRPr="00C109EA">
        <w:t xml:space="preserve"> go home </w:t>
      </w:r>
      <w:r w:rsidR="00985482" w:rsidRPr="00C109EA">
        <w:rPr>
          <w:rStyle w:val="ChBlueBold"/>
        </w:rPr>
        <w:t>to (your own) place</w:t>
      </w:r>
      <w:r>
        <w:t>’</w:t>
      </w:r>
      <w:r w:rsidR="00985482" w:rsidRPr="00C109EA">
        <w:t xml:space="preserve"> </w:t>
      </w:r>
      <w:r w:rsidR="00985482" w:rsidRPr="00C109EA">
        <w:rPr>
          <w:rStyle w:val="ExampleSource"/>
        </w:rPr>
        <w:t>[080922-010a-</w:t>
      </w:r>
      <w:r w:rsidR="00F00E41">
        <w:rPr>
          <w:rStyle w:val="ExampleSource"/>
        </w:rPr>
        <w:t>Cv</w:t>
      </w:r>
      <w:r w:rsidR="00985482" w:rsidRPr="00C109EA">
        <w:rPr>
          <w:rStyle w:val="ExampleSource"/>
        </w:rPr>
        <w:t>NF.0143]</w:t>
      </w:r>
    </w:p>
    <w:tbl>
      <w:tblPr>
        <w:tblW w:w="3678" w:type="dxa"/>
        <w:tblCellMar>
          <w:left w:w="42" w:type="dxa"/>
          <w:right w:w="42" w:type="dxa"/>
        </w:tblCellMar>
        <w:tblLook w:val="01E0" w:firstRow="1" w:lastRow="1" w:firstColumn="1" w:lastColumn="1" w:noHBand="0" w:noVBand="0"/>
      </w:tblPr>
      <w:tblGrid>
        <w:gridCol w:w="709"/>
        <w:gridCol w:w="489"/>
        <w:gridCol w:w="773"/>
        <w:gridCol w:w="729"/>
        <w:gridCol w:w="360"/>
        <w:gridCol w:w="618"/>
      </w:tblGrid>
      <w:tr w:rsidR="00AC23C4" w:rsidRPr="00317EEC" w14:paraId="7F6DDC84" w14:textId="77777777" w:rsidTr="00AC23C4">
        <w:tc>
          <w:tcPr>
            <w:tcW w:w="709" w:type="dxa"/>
            <w:shd w:val="clear" w:color="auto" w:fill="auto"/>
          </w:tcPr>
          <w:p w14:paraId="11027498" w14:textId="77777777" w:rsidR="00985482" w:rsidRPr="00C109EA" w:rsidRDefault="00985482" w:rsidP="00985482">
            <w:pPr>
              <w:pStyle w:val="O0Nwnext"/>
            </w:pPr>
            <w:bookmarkStart w:id="400" w:name="_Ref369012004"/>
            <w:r w:rsidRPr="00C109EA">
              <w:t>(</w:t>
            </w:r>
            <w:fldSimple w:instr=" SEQ ( \* ARABIC \s 1 ">
              <w:r w:rsidR="00154D81">
                <w:rPr>
                  <w:noProof/>
                </w:rPr>
                <w:t>6</w:t>
              </w:r>
            </w:fldSimple>
            <w:r w:rsidRPr="00C109EA">
              <w:t>)</w:t>
            </w:r>
            <w:bookmarkEnd w:id="400"/>
          </w:p>
        </w:tc>
        <w:tc>
          <w:tcPr>
            <w:tcW w:w="489" w:type="dxa"/>
            <w:shd w:val="clear" w:color="auto" w:fill="auto"/>
          </w:tcPr>
          <w:p w14:paraId="263FAD28" w14:textId="77777777" w:rsidR="00985482" w:rsidRPr="00C109EA" w:rsidRDefault="00985482" w:rsidP="00985482">
            <w:pPr>
              <w:pStyle w:val="Text"/>
            </w:pPr>
            <w:r w:rsidRPr="00C109EA">
              <w:t>de</w:t>
            </w:r>
          </w:p>
        </w:tc>
        <w:tc>
          <w:tcPr>
            <w:tcW w:w="773" w:type="dxa"/>
            <w:shd w:val="clear" w:color="auto" w:fill="auto"/>
          </w:tcPr>
          <w:p w14:paraId="73E2AB60" w14:textId="77777777" w:rsidR="00985482" w:rsidRPr="00C109EA" w:rsidRDefault="00985482" w:rsidP="00985482">
            <w:pPr>
              <w:pStyle w:val="Text"/>
              <w:rPr>
                <w:rStyle w:val="ChBlueBold"/>
              </w:rPr>
            </w:pPr>
            <w:r w:rsidRPr="00C109EA">
              <w:rPr>
                <w:rStyle w:val="ChBlueBold"/>
              </w:rPr>
              <w:t>suda</w:t>
            </w:r>
          </w:p>
        </w:tc>
        <w:tc>
          <w:tcPr>
            <w:tcW w:w="729" w:type="dxa"/>
            <w:shd w:val="clear" w:color="auto" w:fill="auto"/>
          </w:tcPr>
          <w:p w14:paraId="59D56587" w14:textId="77777777" w:rsidR="00985482" w:rsidRPr="00C109EA" w:rsidRDefault="00985482" w:rsidP="00985482">
            <w:pPr>
              <w:pStyle w:val="Text"/>
            </w:pPr>
            <w:r w:rsidRPr="00C109EA">
              <w:t>naik</w:t>
            </w:r>
          </w:p>
        </w:tc>
        <w:tc>
          <w:tcPr>
            <w:tcW w:w="360" w:type="dxa"/>
            <w:shd w:val="clear" w:color="auto" w:fill="auto"/>
          </w:tcPr>
          <w:p w14:paraId="6AA4DC5C" w14:textId="77777777" w:rsidR="00985482" w:rsidRPr="00C109EA" w:rsidRDefault="00985482" w:rsidP="00985482">
            <w:pPr>
              <w:pStyle w:val="Text"/>
              <w:rPr>
                <w:rStyle w:val="ChBlueBold"/>
              </w:rPr>
            </w:pPr>
            <w:r w:rsidRPr="00C109EA">
              <w:rPr>
                <w:rStyle w:val="ChBlueBold"/>
              </w:rPr>
              <w:t>di</w:t>
            </w:r>
          </w:p>
        </w:tc>
        <w:tc>
          <w:tcPr>
            <w:tcW w:w="618" w:type="dxa"/>
            <w:shd w:val="clear" w:color="auto" w:fill="auto"/>
          </w:tcPr>
          <w:p w14:paraId="51A699FA" w14:textId="77777777" w:rsidR="00985482" w:rsidRPr="00C109EA" w:rsidRDefault="00985482" w:rsidP="00985482">
            <w:pPr>
              <w:pStyle w:val="Text"/>
              <w:rPr>
                <w:rStyle w:val="ChBlueBold"/>
              </w:rPr>
            </w:pPr>
            <w:r w:rsidRPr="00C109EA">
              <w:rPr>
                <w:rStyle w:val="ChBlueBold"/>
              </w:rPr>
              <w:t>kapal</w:t>
            </w:r>
          </w:p>
        </w:tc>
      </w:tr>
      <w:tr w:rsidR="00AC23C4" w:rsidRPr="00AC23C4" w14:paraId="57DAC2A6" w14:textId="77777777" w:rsidTr="00AC23C4">
        <w:tc>
          <w:tcPr>
            <w:tcW w:w="709" w:type="dxa"/>
            <w:shd w:val="clear" w:color="auto" w:fill="auto"/>
          </w:tcPr>
          <w:p w14:paraId="34B1A5D8" w14:textId="77777777" w:rsidR="00985482" w:rsidRPr="00C109EA" w:rsidRDefault="00985482" w:rsidP="00985482">
            <w:pPr>
              <w:pStyle w:val="GlossEng"/>
            </w:pPr>
          </w:p>
        </w:tc>
        <w:tc>
          <w:tcPr>
            <w:tcW w:w="489" w:type="dxa"/>
            <w:shd w:val="clear" w:color="auto" w:fill="auto"/>
          </w:tcPr>
          <w:p w14:paraId="1E342CE8" w14:textId="77777777" w:rsidR="00985482" w:rsidRPr="0099608C" w:rsidRDefault="00985482" w:rsidP="00985482">
            <w:pPr>
              <w:pStyle w:val="GlossEng"/>
              <w:rPr>
                <w:rStyle w:val="ChSmallCaps"/>
              </w:rPr>
            </w:pPr>
            <w:r w:rsidRPr="0099608C">
              <w:rPr>
                <w:rStyle w:val="ChSmallCaps"/>
              </w:rPr>
              <w:t>3sg</w:t>
            </w:r>
          </w:p>
        </w:tc>
        <w:tc>
          <w:tcPr>
            <w:tcW w:w="773" w:type="dxa"/>
            <w:shd w:val="clear" w:color="auto" w:fill="auto"/>
          </w:tcPr>
          <w:p w14:paraId="52AB872A" w14:textId="77777777" w:rsidR="00985482" w:rsidRPr="00C109EA" w:rsidRDefault="00985482" w:rsidP="00985482">
            <w:pPr>
              <w:pStyle w:val="GlossEng"/>
            </w:pPr>
            <w:r w:rsidRPr="00C109EA">
              <w:t>already</w:t>
            </w:r>
          </w:p>
        </w:tc>
        <w:tc>
          <w:tcPr>
            <w:tcW w:w="729" w:type="dxa"/>
            <w:shd w:val="clear" w:color="auto" w:fill="auto"/>
          </w:tcPr>
          <w:p w14:paraId="196D29A8" w14:textId="77777777" w:rsidR="00985482" w:rsidRPr="00C109EA" w:rsidRDefault="00985482" w:rsidP="00985482">
            <w:pPr>
              <w:pStyle w:val="GlossEng"/>
            </w:pPr>
            <w:r w:rsidRPr="00C109EA">
              <w:t>ascend</w:t>
            </w:r>
          </w:p>
        </w:tc>
        <w:tc>
          <w:tcPr>
            <w:tcW w:w="360" w:type="dxa"/>
            <w:shd w:val="clear" w:color="auto" w:fill="auto"/>
          </w:tcPr>
          <w:p w14:paraId="0BE3CBE1" w14:textId="77777777" w:rsidR="00985482" w:rsidRPr="00C109EA" w:rsidRDefault="00985482" w:rsidP="00985482">
            <w:pPr>
              <w:pStyle w:val="GlossEng"/>
            </w:pPr>
            <w:r w:rsidRPr="00C109EA">
              <w:t>at</w:t>
            </w:r>
          </w:p>
        </w:tc>
        <w:tc>
          <w:tcPr>
            <w:tcW w:w="618" w:type="dxa"/>
            <w:shd w:val="clear" w:color="auto" w:fill="auto"/>
          </w:tcPr>
          <w:p w14:paraId="3D1132E8" w14:textId="77777777" w:rsidR="00985482" w:rsidRPr="00C109EA" w:rsidRDefault="00985482" w:rsidP="00985482">
            <w:pPr>
              <w:pStyle w:val="GlossEng"/>
            </w:pPr>
            <w:r w:rsidRPr="00C109EA">
              <w:t>ship</w:t>
            </w:r>
          </w:p>
        </w:tc>
      </w:tr>
    </w:tbl>
    <w:p w14:paraId="7E6A485F" w14:textId="7208256D" w:rsidR="00985482" w:rsidRPr="00C109EA" w:rsidRDefault="00B7093A" w:rsidP="00985482">
      <w:pPr>
        <w:pStyle w:val="FreeTranslEng"/>
      </w:pPr>
      <w:r>
        <w:t>‘</w:t>
      </w:r>
      <w:r w:rsidR="00985482" w:rsidRPr="00C109EA">
        <w:t xml:space="preserve">he </w:t>
      </w:r>
      <w:r w:rsidR="00985482" w:rsidRPr="00C109EA">
        <w:rPr>
          <w:rStyle w:val="ChBlueBold"/>
        </w:rPr>
        <w:t>already</w:t>
      </w:r>
      <w:r w:rsidR="00985482" w:rsidRPr="00C109EA">
        <w:t xml:space="preserve"> went </w:t>
      </w:r>
      <w:r w:rsidR="00985482" w:rsidRPr="00C109EA">
        <w:rPr>
          <w:rStyle w:val="ChBlueBold"/>
        </w:rPr>
        <w:t>on board</w:t>
      </w:r>
      <w:r>
        <w:t>’</w:t>
      </w:r>
      <w:r w:rsidR="00985482" w:rsidRPr="00C109EA">
        <w:t xml:space="preserve"> </w:t>
      </w:r>
      <w:r w:rsidR="00D0359F">
        <w:rPr>
          <w:rStyle w:val="ExampleSource"/>
        </w:rPr>
        <w:t>[080923-015-CvEx</w:t>
      </w:r>
      <w:r w:rsidR="00985482" w:rsidRPr="00C109EA">
        <w:rPr>
          <w:rStyle w:val="ExampleSource"/>
        </w:rPr>
        <w:t>.0025]</w:t>
      </w:r>
    </w:p>
    <w:p w14:paraId="4E675E32" w14:textId="0FE5FD7C" w:rsidR="00985482" w:rsidRDefault="00985482" w:rsidP="00620B68">
      <w:pPr>
        <w:pStyle w:val="Body0005after05before"/>
        <w:rPr>
          <w:lang w:eastAsia="en-US"/>
        </w:rPr>
      </w:pPr>
      <w:r w:rsidRPr="00C109EA">
        <w:lastRenderedPageBreak/>
        <w:t>In Papuan Malay comparison clauses, t</w:t>
      </w:r>
      <w:r w:rsidR="00A71CD9">
        <w:t>he parameter precedes the mark</w:t>
      </w:r>
      <w:r w:rsidRPr="00C109EA">
        <w:t xml:space="preserve">, both of which precede the standard, as in </w:t>
      </w:r>
      <w:r w:rsidR="00BD6A7D">
        <w:fldChar w:fldCharType="begin"/>
      </w:r>
      <w:r w:rsidR="00BD6A7D">
        <w:instrText xml:space="preserve"> REF _Ref375920248 \h </w:instrText>
      </w:r>
      <w:r w:rsidR="00BD6A7D">
        <w:fldChar w:fldCharType="separate"/>
      </w:r>
      <w:r w:rsidR="00154D81" w:rsidRPr="0047331A">
        <w:t>(</w:t>
      </w:r>
      <w:r w:rsidR="00154D81">
        <w:rPr>
          <w:noProof/>
        </w:rPr>
        <w:t>7</w:t>
      </w:r>
      <w:r w:rsidR="00154D81" w:rsidRPr="0047331A">
        <w:t>)</w:t>
      </w:r>
      <w:r w:rsidR="00BD6A7D">
        <w:fldChar w:fldCharType="end"/>
      </w:r>
      <w:r w:rsidR="003A1C8C">
        <w:t xml:space="preserve"> and </w:t>
      </w:r>
      <w:r w:rsidR="003A1C8C">
        <w:rPr>
          <w:lang w:eastAsia="en-US"/>
        </w:rPr>
        <w:fldChar w:fldCharType="begin"/>
      </w:r>
      <w:r w:rsidR="003A1C8C">
        <w:rPr>
          <w:lang w:eastAsia="en-US"/>
        </w:rPr>
        <w:instrText xml:space="preserve"> REF _Ref376158727 \h </w:instrText>
      </w:r>
      <w:r w:rsidR="003A1C8C">
        <w:rPr>
          <w:lang w:eastAsia="en-US"/>
        </w:rPr>
      </w:r>
      <w:r w:rsidR="003A1C8C">
        <w:rPr>
          <w:lang w:eastAsia="en-US"/>
        </w:rPr>
        <w:fldChar w:fldCharType="separate"/>
      </w:r>
      <w:r w:rsidR="00154D81" w:rsidRPr="001B795D">
        <w:t>(</w:t>
      </w:r>
      <w:r w:rsidR="00154D81">
        <w:rPr>
          <w:noProof/>
        </w:rPr>
        <w:t>8</w:t>
      </w:r>
      <w:r w:rsidR="00154D81" w:rsidRPr="001B795D">
        <w:t>)</w:t>
      </w:r>
      <w:r w:rsidR="003A1C8C">
        <w:rPr>
          <w:lang w:eastAsia="en-US"/>
        </w:rPr>
        <w:fldChar w:fldCharType="end"/>
      </w:r>
      <w:r w:rsidRPr="00C109EA">
        <w:rPr>
          <w:lang w:eastAsia="en-US"/>
        </w:rPr>
        <w:t xml:space="preserve">. </w:t>
      </w:r>
      <w:r w:rsidR="003A1C8C">
        <w:rPr>
          <w:lang w:eastAsia="en-US"/>
        </w:rPr>
        <w:t xml:space="preserve">The position of the index differs depending on the type of comparison clause. </w:t>
      </w:r>
      <w:r w:rsidR="003A1C8C" w:rsidRPr="000320EB">
        <w:t xml:space="preserve">In degree-marking </w:t>
      </w:r>
      <w:r w:rsidR="003A1C8C">
        <w:t xml:space="preserve">clauses </w:t>
      </w:r>
      <w:r w:rsidR="003A1C8C" w:rsidRPr="000320EB">
        <w:t xml:space="preserve">the </w:t>
      </w:r>
      <w:r w:rsidR="003A1C8C" w:rsidRPr="00046D90">
        <w:t>parameter</w:t>
      </w:r>
      <w:r w:rsidR="003A1C8C" w:rsidRPr="000320EB">
        <w:t xml:space="preserve"> follows the </w:t>
      </w:r>
      <w:r w:rsidR="003A1C8C" w:rsidRPr="00250CC6">
        <w:t>index</w:t>
      </w:r>
      <w:r w:rsidR="00FA31D0">
        <w:t>,</w:t>
      </w:r>
      <w:r w:rsidR="003A1C8C">
        <w:t xml:space="preserve"> as in the superlative clause in </w:t>
      </w:r>
      <w:r w:rsidR="003A1C8C">
        <w:fldChar w:fldCharType="begin"/>
      </w:r>
      <w:r w:rsidR="003A1C8C">
        <w:instrText xml:space="preserve"> REF _Ref375920248 \h </w:instrText>
      </w:r>
      <w:r w:rsidR="003A1C8C">
        <w:fldChar w:fldCharType="separate"/>
      </w:r>
      <w:r w:rsidR="00154D81" w:rsidRPr="0047331A">
        <w:t>(</w:t>
      </w:r>
      <w:r w:rsidR="00154D81">
        <w:rPr>
          <w:noProof/>
        </w:rPr>
        <w:t>7</w:t>
      </w:r>
      <w:r w:rsidR="00154D81" w:rsidRPr="0047331A">
        <w:t>)</w:t>
      </w:r>
      <w:r w:rsidR="003A1C8C">
        <w:fldChar w:fldCharType="end"/>
      </w:r>
      <w:r w:rsidR="003A1C8C">
        <w:t xml:space="preserve">. </w:t>
      </w:r>
      <w:r w:rsidR="00FA31D0">
        <w:t xml:space="preserve">In </w:t>
      </w:r>
      <w:r w:rsidR="003A1C8C" w:rsidRPr="000320EB">
        <w:t xml:space="preserve">identity-marking </w:t>
      </w:r>
      <w:r w:rsidR="003A1C8C">
        <w:t>clauses</w:t>
      </w:r>
      <w:r w:rsidR="00FA31D0">
        <w:t>, by contrast,</w:t>
      </w:r>
      <w:r w:rsidR="003A1C8C">
        <w:t xml:space="preserve"> </w:t>
      </w:r>
      <w:r w:rsidR="003A1C8C" w:rsidRPr="000320EB">
        <w:t xml:space="preserve">the </w:t>
      </w:r>
      <w:r w:rsidR="003A1C8C" w:rsidRPr="00046D90">
        <w:t>parameter</w:t>
      </w:r>
      <w:r w:rsidR="003A1C8C" w:rsidRPr="000320EB">
        <w:t xml:space="preserve"> precedes the </w:t>
      </w:r>
      <w:r w:rsidR="003A1C8C" w:rsidRPr="00250CC6">
        <w:t>index</w:t>
      </w:r>
      <w:r w:rsidR="003A1C8C" w:rsidRPr="000320EB">
        <w:t xml:space="preserve"> </w:t>
      </w:r>
      <w:r w:rsidR="00FA31D0">
        <w:t xml:space="preserve">as in the similarity clause in </w:t>
      </w:r>
      <w:r w:rsidR="00FA31D0">
        <w:rPr>
          <w:lang w:eastAsia="en-US"/>
        </w:rPr>
        <w:fldChar w:fldCharType="begin"/>
      </w:r>
      <w:r w:rsidR="00FA31D0">
        <w:rPr>
          <w:lang w:eastAsia="en-US"/>
        </w:rPr>
        <w:instrText xml:space="preserve"> REF _Ref376158727 \h </w:instrText>
      </w:r>
      <w:r w:rsidR="00FA31D0">
        <w:rPr>
          <w:lang w:eastAsia="en-US"/>
        </w:rPr>
      </w:r>
      <w:r w:rsidR="00FA31D0">
        <w:rPr>
          <w:lang w:eastAsia="en-US"/>
        </w:rPr>
        <w:fldChar w:fldCharType="separate"/>
      </w:r>
      <w:r w:rsidR="00154D81" w:rsidRPr="001B795D">
        <w:t>(</w:t>
      </w:r>
      <w:r w:rsidR="00154D81">
        <w:rPr>
          <w:noProof/>
        </w:rPr>
        <w:t>8</w:t>
      </w:r>
      <w:r w:rsidR="00154D81" w:rsidRPr="001B795D">
        <w:t>)</w:t>
      </w:r>
      <w:r w:rsidR="00FA31D0">
        <w:rPr>
          <w:lang w:eastAsia="en-US"/>
        </w:rPr>
        <w:fldChar w:fldCharType="end"/>
      </w:r>
      <w:r w:rsidR="00FA31D0">
        <w:rPr>
          <w:lang w:eastAsia="en-US"/>
        </w:rPr>
        <w:t xml:space="preserve">, </w:t>
      </w:r>
      <w:r w:rsidR="003A1C8C" w:rsidRPr="000320EB">
        <w:t xml:space="preserve">or </w:t>
      </w:r>
      <w:r w:rsidR="00FA31D0">
        <w:t xml:space="preserve">it </w:t>
      </w:r>
      <w:r w:rsidR="003A1C8C" w:rsidRPr="000320EB">
        <w:t>is omitted.</w:t>
      </w:r>
      <w:r w:rsidR="00FA31D0">
        <w:t xml:space="preserve"> </w:t>
      </w:r>
      <w:r w:rsidR="00FA31D0">
        <w:rPr>
          <w:lang w:eastAsia="en-US"/>
        </w:rPr>
        <w:t xml:space="preserve">The </w:t>
      </w:r>
      <w:r w:rsidRPr="00C109EA">
        <w:rPr>
          <w:lang w:eastAsia="en-US"/>
        </w:rPr>
        <w:t>word-order</w:t>
      </w:r>
      <w:r w:rsidR="00473621">
        <w:rPr>
          <w:lang w:eastAsia="en-US"/>
        </w:rPr>
        <w:t xml:space="preserve"> of index and parameter</w:t>
      </w:r>
      <w:r w:rsidRPr="00C109EA">
        <w:rPr>
          <w:lang w:eastAsia="en-US"/>
        </w:rPr>
        <w:t xml:space="preserve">, however, does not correlate with that of verb and object </w:t>
      </w:r>
      <w:r w:rsidR="00BA6215">
        <w:rPr>
          <w:rStyle w:val="Citation"/>
        </w:rPr>
        <w:fldChar w:fldCharType="begin"/>
      </w:r>
      <w:r w:rsidR="00311D1A">
        <w:rPr>
          <w:rStyle w:val="Citation"/>
        </w:rPr>
        <w:instrText>ADDIN CITAVI.PLACEHOLDER 5cff04a3-255e-4657-aefc-2fa3e8458a17 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kRyeWVyIDIwMDcg4oCTIFdvcmQgb3JkZXI8L1Nob3J0VGl0bGU+DQogICAgICAgIDxUaXRsZT5Xb3JkIG9yZGVyPC9UaXRsZT4NCiAgICAgIDwvUmVmZXJlbmNlPg0KICAgIDwvRW50cnk+DQogIDwvRW50cmllcz4NCiAgPFRleHQ+KERyeWVyIDIwMDdjOiAx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nllciAyMDA3YzogMTMwKTwvVGV4dD4NCiAgICA8L1RleHRVbml0Pg0KICA8L1RleHRVbml0cz4NCjwvUGxhY2Vob2xkZXI+</w:instrText>
      </w:r>
      <w:r w:rsidR="00BA6215">
        <w:rPr>
          <w:rStyle w:val="Citation"/>
        </w:rPr>
        <w:fldChar w:fldCharType="separate"/>
      </w:r>
      <w:bookmarkStart w:id="401" w:name="_CTVP0015cff04a3255e4657aefc2fa3e8458a17"/>
      <w:r w:rsidR="0092006B">
        <w:rPr>
          <w:rStyle w:val="Citation"/>
        </w:rPr>
        <w:t>(Dryer 2007c: 130)</w:t>
      </w:r>
      <w:bookmarkEnd w:id="401"/>
      <w:r w:rsidR="00BA6215">
        <w:rPr>
          <w:rStyle w:val="Citation"/>
        </w:rPr>
        <w:fldChar w:fldCharType="end"/>
      </w:r>
      <w:r w:rsidRPr="00C109EA">
        <w:rPr>
          <w:lang w:eastAsia="en-US"/>
        </w:rPr>
        <w:t>.</w:t>
      </w:r>
      <w:r w:rsidR="00BD6A7D">
        <w:rPr>
          <w:lang w:eastAsia="en-US"/>
        </w:rPr>
        <w:t xml:space="preserve"> </w:t>
      </w:r>
      <w:r w:rsidR="00BD6A7D" w:rsidRPr="00C109EA">
        <w:t>(</w:t>
      </w:r>
      <w:r w:rsidR="00BD6A7D" w:rsidRPr="00C109EA">
        <w:rPr>
          <w:lang w:eastAsia="en-US"/>
        </w:rPr>
        <w:t>§</w:t>
      </w:r>
      <w:r w:rsidR="00BD6A7D">
        <w:rPr>
          <w:lang w:eastAsia="en-US"/>
        </w:rPr>
        <w:fldChar w:fldCharType="begin"/>
      </w:r>
      <w:r w:rsidR="00BD6A7D">
        <w:rPr>
          <w:lang w:eastAsia="en-US"/>
        </w:rPr>
        <w:instrText xml:space="preserve"> REF _Ref367459492 \w \h </w:instrText>
      </w:r>
      <w:r w:rsidR="00BD6A7D">
        <w:rPr>
          <w:lang w:eastAsia="en-US"/>
        </w:rPr>
      </w:r>
      <w:r w:rsidR="00BD6A7D">
        <w:rPr>
          <w:lang w:eastAsia="en-US"/>
        </w:rPr>
        <w:fldChar w:fldCharType="separate"/>
      </w:r>
      <w:r w:rsidR="00154D81">
        <w:rPr>
          <w:cs/>
          <w:lang w:eastAsia="en-US"/>
        </w:rPr>
        <w:t>‎</w:t>
      </w:r>
      <w:r w:rsidR="00154D81">
        <w:rPr>
          <w:lang w:eastAsia="en-US"/>
        </w:rPr>
        <w:t>11.5</w:t>
      </w:r>
      <w:r w:rsidR="00BD6A7D">
        <w:rPr>
          <w:lang w:eastAsia="en-US"/>
        </w:rPr>
        <w:fldChar w:fldCharType="end"/>
      </w:r>
      <w:r w:rsidR="00BD6A7D">
        <w:t>,</w:t>
      </w:r>
      <w:r w:rsidR="00BD6A7D" w:rsidRPr="00C109EA">
        <w:t xml:space="preserve"> in Chapter</w:t>
      </w:r>
      <w:r w:rsidR="00BD6A7D" w:rsidRPr="00C109EA">
        <w:rPr>
          <w:lang w:eastAsia="en-US"/>
        </w:rPr>
        <w:t xml:space="preserve"> </w:t>
      </w:r>
      <w:r w:rsidR="00BD6A7D">
        <w:rPr>
          <w:lang w:eastAsia="en-US"/>
        </w:rPr>
        <w:fldChar w:fldCharType="begin"/>
      </w:r>
      <w:r w:rsidR="00BD6A7D">
        <w:rPr>
          <w:lang w:eastAsia="en-US"/>
        </w:rPr>
        <w:instrText xml:space="preserve"> REF _Ref289539095 \w \h </w:instrText>
      </w:r>
      <w:r w:rsidR="00BD6A7D">
        <w:rPr>
          <w:lang w:eastAsia="en-US"/>
        </w:rPr>
      </w:r>
      <w:r w:rsidR="00BD6A7D">
        <w:rPr>
          <w:lang w:eastAsia="en-US"/>
        </w:rPr>
        <w:fldChar w:fldCharType="separate"/>
      </w:r>
      <w:r w:rsidR="00154D81">
        <w:rPr>
          <w:cs/>
          <w:lang w:eastAsia="en-US"/>
        </w:rPr>
        <w:t>‎</w:t>
      </w:r>
      <w:r w:rsidR="00154D81">
        <w:rPr>
          <w:lang w:eastAsia="en-US"/>
        </w:rPr>
        <w:t>11</w:t>
      </w:r>
      <w:r w:rsidR="00BD6A7D">
        <w:rPr>
          <w:lang w:eastAsia="en-US"/>
        </w:rPr>
        <w:fldChar w:fldCharType="end"/>
      </w:r>
      <w:r w:rsidR="00BD6A7D" w:rsidRPr="00C109EA">
        <w:rPr>
          <w:lang w:eastAsia="en-US"/>
        </w:rPr>
        <w:t>)</w:t>
      </w:r>
    </w:p>
    <w:p w14:paraId="6E957D67" w14:textId="77777777" w:rsidR="00985482" w:rsidRPr="00F075E5" w:rsidRDefault="00985482" w:rsidP="00985482">
      <w:pPr>
        <w:pStyle w:val="ExampleTitle"/>
      </w:pPr>
      <w:r w:rsidRPr="00C109EA">
        <w:t xml:space="preserve">Word order: </w:t>
      </w:r>
      <w:r w:rsidRPr="0099608C">
        <w:rPr>
          <w:rStyle w:val="ChSmallCaps"/>
        </w:rPr>
        <w:t>parameter</w:t>
      </w:r>
      <w:r w:rsidRPr="00C109EA">
        <w:t xml:space="preserve"> – </w:t>
      </w:r>
      <w:r w:rsidRPr="0099608C">
        <w:rPr>
          <w:rStyle w:val="ChSmallCaps"/>
        </w:rPr>
        <w:t>mark</w:t>
      </w:r>
      <w:r w:rsidRPr="00C109EA">
        <w:t xml:space="preserve"> – </w:t>
      </w:r>
      <w:r w:rsidRPr="0099608C">
        <w:rPr>
          <w:rStyle w:val="ChSmallCaps"/>
        </w:rPr>
        <w:t>standard</w:t>
      </w:r>
    </w:p>
    <w:tbl>
      <w:tblPr>
        <w:tblW w:w="0" w:type="auto"/>
        <w:tblCellMar>
          <w:left w:w="42" w:type="dxa"/>
          <w:right w:w="42" w:type="dxa"/>
        </w:tblCellMar>
        <w:tblLook w:val="01E0" w:firstRow="1" w:lastRow="1" w:firstColumn="1" w:lastColumn="1" w:noHBand="0" w:noVBand="0"/>
      </w:tblPr>
      <w:tblGrid>
        <w:gridCol w:w="709"/>
        <w:gridCol w:w="1056"/>
        <w:gridCol w:w="807"/>
        <w:gridCol w:w="1153"/>
        <w:gridCol w:w="664"/>
        <w:gridCol w:w="1056"/>
      </w:tblGrid>
      <w:tr w:rsidR="00AC23C4" w:rsidRPr="0047331A" w14:paraId="7685C848" w14:textId="77777777" w:rsidTr="00AC23C4">
        <w:tc>
          <w:tcPr>
            <w:tcW w:w="709" w:type="dxa"/>
            <w:shd w:val="clear" w:color="auto" w:fill="auto"/>
          </w:tcPr>
          <w:p w14:paraId="77F8BF11" w14:textId="77777777" w:rsidR="00985482" w:rsidRPr="0047331A" w:rsidRDefault="00985482" w:rsidP="00985482">
            <w:pPr>
              <w:pStyle w:val="O0Nwnext"/>
            </w:pPr>
            <w:bookmarkStart w:id="402" w:name="_Ref375920248"/>
            <w:r w:rsidRPr="0047331A">
              <w:t>(</w:t>
            </w:r>
            <w:fldSimple w:instr=" SEQ ( \* ARABIC \s 1 ">
              <w:r w:rsidR="00154D81">
                <w:rPr>
                  <w:noProof/>
                </w:rPr>
                <w:t>7</w:t>
              </w:r>
            </w:fldSimple>
            <w:r w:rsidRPr="0047331A">
              <w:t>)</w:t>
            </w:r>
            <w:bookmarkEnd w:id="402"/>
          </w:p>
        </w:tc>
        <w:tc>
          <w:tcPr>
            <w:tcW w:w="1056" w:type="dxa"/>
            <w:shd w:val="clear" w:color="auto" w:fill="auto"/>
          </w:tcPr>
          <w:p w14:paraId="1CC6E9B0" w14:textId="77777777" w:rsidR="00985482" w:rsidRPr="0099608C" w:rsidRDefault="00985482" w:rsidP="00D14650">
            <w:pPr>
              <w:pStyle w:val="O0Nwnext"/>
              <w:rPr>
                <w:rStyle w:val="ChSmallCaps"/>
              </w:rPr>
            </w:pPr>
            <w:r w:rsidRPr="0099608C">
              <w:rPr>
                <w:rStyle w:val="ChSmallCaps"/>
              </w:rPr>
              <w:t>comparee</w:t>
            </w:r>
          </w:p>
        </w:tc>
        <w:tc>
          <w:tcPr>
            <w:tcW w:w="807" w:type="dxa"/>
            <w:shd w:val="clear" w:color="auto" w:fill="auto"/>
          </w:tcPr>
          <w:p w14:paraId="15FFB7D1" w14:textId="77777777" w:rsidR="00985482" w:rsidRPr="0099608C" w:rsidRDefault="00985482" w:rsidP="00D14650">
            <w:pPr>
              <w:pStyle w:val="O0Nwnext"/>
              <w:rPr>
                <w:rStyle w:val="ChSmallCaps"/>
              </w:rPr>
            </w:pPr>
            <w:r w:rsidRPr="0099608C">
              <w:rPr>
                <w:rStyle w:val="ChSmallCaps"/>
              </w:rPr>
              <w:t>index</w:t>
            </w:r>
          </w:p>
        </w:tc>
        <w:tc>
          <w:tcPr>
            <w:tcW w:w="1153" w:type="dxa"/>
            <w:shd w:val="clear" w:color="auto" w:fill="auto"/>
          </w:tcPr>
          <w:p w14:paraId="0E3B8D38" w14:textId="77777777" w:rsidR="00985482" w:rsidRPr="0099608C" w:rsidRDefault="00985482" w:rsidP="00D14650">
            <w:pPr>
              <w:pStyle w:val="O0Nwnext"/>
              <w:rPr>
                <w:rStyle w:val="ChSmallCaps"/>
              </w:rPr>
            </w:pPr>
            <w:r w:rsidRPr="0099608C">
              <w:rPr>
                <w:rStyle w:val="ChSmallCaps"/>
              </w:rPr>
              <w:t>parameter</w:t>
            </w:r>
          </w:p>
        </w:tc>
        <w:tc>
          <w:tcPr>
            <w:tcW w:w="664" w:type="dxa"/>
            <w:shd w:val="clear" w:color="auto" w:fill="auto"/>
          </w:tcPr>
          <w:p w14:paraId="1DA54AFA" w14:textId="77777777" w:rsidR="00985482" w:rsidRPr="0099608C" w:rsidRDefault="00985482" w:rsidP="00D14650">
            <w:pPr>
              <w:pStyle w:val="O0Nwnext"/>
              <w:rPr>
                <w:rStyle w:val="ChSmallCaps"/>
              </w:rPr>
            </w:pPr>
            <w:r w:rsidRPr="0099608C">
              <w:rPr>
                <w:rStyle w:val="ChSmallCaps"/>
              </w:rPr>
              <w:t>mark</w:t>
            </w:r>
          </w:p>
        </w:tc>
        <w:tc>
          <w:tcPr>
            <w:tcW w:w="1056" w:type="dxa"/>
            <w:shd w:val="clear" w:color="auto" w:fill="auto"/>
          </w:tcPr>
          <w:p w14:paraId="693A240C" w14:textId="77777777" w:rsidR="00985482" w:rsidRPr="0099608C" w:rsidRDefault="00985482" w:rsidP="00D14650">
            <w:pPr>
              <w:pStyle w:val="O0Nwnext"/>
              <w:rPr>
                <w:rStyle w:val="ChSmallCaps"/>
              </w:rPr>
            </w:pPr>
            <w:r w:rsidRPr="0099608C">
              <w:rPr>
                <w:rStyle w:val="ChSmallCaps"/>
              </w:rPr>
              <w:t>standard</w:t>
            </w:r>
          </w:p>
        </w:tc>
      </w:tr>
      <w:tr w:rsidR="00AC23C4" w:rsidRPr="0047331A" w14:paraId="4C2DB405" w14:textId="77777777" w:rsidTr="00AC23C4">
        <w:tc>
          <w:tcPr>
            <w:tcW w:w="709" w:type="dxa"/>
            <w:shd w:val="clear" w:color="auto" w:fill="auto"/>
          </w:tcPr>
          <w:p w14:paraId="05616FE4" w14:textId="77777777" w:rsidR="00985482" w:rsidRPr="0047331A" w:rsidRDefault="00985482" w:rsidP="00985482">
            <w:pPr>
              <w:pStyle w:val="Text"/>
            </w:pPr>
          </w:p>
        </w:tc>
        <w:tc>
          <w:tcPr>
            <w:tcW w:w="1056" w:type="dxa"/>
            <w:shd w:val="clear" w:color="auto" w:fill="auto"/>
          </w:tcPr>
          <w:p w14:paraId="060E2984" w14:textId="77777777" w:rsidR="00985482" w:rsidRPr="0047331A" w:rsidRDefault="00985482" w:rsidP="00985482">
            <w:pPr>
              <w:pStyle w:val="Text"/>
            </w:pPr>
            <w:r w:rsidRPr="0047331A">
              <w:t>dia</w:t>
            </w:r>
          </w:p>
        </w:tc>
        <w:tc>
          <w:tcPr>
            <w:tcW w:w="807" w:type="dxa"/>
            <w:shd w:val="clear" w:color="auto" w:fill="auto"/>
          </w:tcPr>
          <w:p w14:paraId="685B5C75" w14:textId="77777777" w:rsidR="00985482" w:rsidRPr="0047331A" w:rsidRDefault="00985482" w:rsidP="00985482">
            <w:pPr>
              <w:pStyle w:val="Text"/>
              <w:rPr>
                <w:rStyle w:val="ChBlueBold"/>
              </w:rPr>
            </w:pPr>
            <w:r w:rsidRPr="0047331A">
              <w:rPr>
                <w:rStyle w:val="ChBlueBold"/>
              </w:rPr>
              <w:t>lebi</w:t>
            </w:r>
          </w:p>
        </w:tc>
        <w:tc>
          <w:tcPr>
            <w:tcW w:w="1153" w:type="dxa"/>
            <w:shd w:val="clear" w:color="auto" w:fill="auto"/>
          </w:tcPr>
          <w:p w14:paraId="13F6D47D" w14:textId="77777777" w:rsidR="00985482" w:rsidRPr="0047331A" w:rsidRDefault="00985482" w:rsidP="00985482">
            <w:pPr>
              <w:pStyle w:val="Text"/>
              <w:rPr>
                <w:rStyle w:val="ChBlueBold"/>
              </w:rPr>
            </w:pPr>
            <w:r w:rsidRPr="0047331A">
              <w:rPr>
                <w:rStyle w:val="ChBlueBold"/>
              </w:rPr>
              <w:t>tinggi</w:t>
            </w:r>
          </w:p>
        </w:tc>
        <w:tc>
          <w:tcPr>
            <w:tcW w:w="664" w:type="dxa"/>
            <w:shd w:val="clear" w:color="auto" w:fill="auto"/>
          </w:tcPr>
          <w:p w14:paraId="7F428D08" w14:textId="77777777" w:rsidR="00985482" w:rsidRPr="0047331A" w:rsidRDefault="00985482" w:rsidP="00985482">
            <w:pPr>
              <w:pStyle w:val="Text"/>
            </w:pPr>
            <w:r w:rsidRPr="0047331A">
              <w:t>dari</w:t>
            </w:r>
          </w:p>
        </w:tc>
        <w:tc>
          <w:tcPr>
            <w:tcW w:w="1056" w:type="dxa"/>
            <w:shd w:val="clear" w:color="auto" w:fill="auto"/>
          </w:tcPr>
          <w:p w14:paraId="37297301" w14:textId="77777777" w:rsidR="00985482" w:rsidRPr="0047331A" w:rsidRDefault="00985482" w:rsidP="00985482">
            <w:pPr>
              <w:pStyle w:val="Text"/>
            </w:pPr>
            <w:r w:rsidRPr="0047331A">
              <w:t>saya</w:t>
            </w:r>
          </w:p>
        </w:tc>
      </w:tr>
      <w:tr w:rsidR="00AC23C4" w:rsidRPr="00AC23C4" w14:paraId="1883641A" w14:textId="77777777" w:rsidTr="00AC23C4">
        <w:tc>
          <w:tcPr>
            <w:tcW w:w="709" w:type="dxa"/>
            <w:shd w:val="clear" w:color="auto" w:fill="auto"/>
          </w:tcPr>
          <w:p w14:paraId="106008AC" w14:textId="77777777" w:rsidR="00985482" w:rsidRPr="0047331A" w:rsidRDefault="00985482" w:rsidP="00985482">
            <w:pPr>
              <w:pStyle w:val="GlossEng"/>
            </w:pPr>
          </w:p>
        </w:tc>
        <w:tc>
          <w:tcPr>
            <w:tcW w:w="1056" w:type="dxa"/>
            <w:shd w:val="clear" w:color="auto" w:fill="auto"/>
          </w:tcPr>
          <w:p w14:paraId="4F3974B1" w14:textId="77777777" w:rsidR="00985482" w:rsidRPr="0099608C" w:rsidRDefault="00985482" w:rsidP="00985482">
            <w:pPr>
              <w:pStyle w:val="GlossEng"/>
              <w:rPr>
                <w:rStyle w:val="ChSmallCaps"/>
              </w:rPr>
            </w:pPr>
            <w:r w:rsidRPr="0099608C">
              <w:rPr>
                <w:rStyle w:val="ChSmallCaps"/>
              </w:rPr>
              <w:t>3sg</w:t>
            </w:r>
          </w:p>
        </w:tc>
        <w:tc>
          <w:tcPr>
            <w:tcW w:w="807" w:type="dxa"/>
            <w:shd w:val="clear" w:color="auto" w:fill="auto"/>
          </w:tcPr>
          <w:p w14:paraId="6A3E8BB5" w14:textId="77777777" w:rsidR="00985482" w:rsidRPr="0047331A" w:rsidRDefault="00985482" w:rsidP="00985482">
            <w:pPr>
              <w:pStyle w:val="GlossEng"/>
            </w:pPr>
            <w:r w:rsidRPr="0047331A">
              <w:t>more</w:t>
            </w:r>
          </w:p>
        </w:tc>
        <w:tc>
          <w:tcPr>
            <w:tcW w:w="1153" w:type="dxa"/>
            <w:shd w:val="clear" w:color="auto" w:fill="auto"/>
          </w:tcPr>
          <w:p w14:paraId="7C827DAF" w14:textId="77777777" w:rsidR="00985482" w:rsidRPr="0047331A" w:rsidRDefault="00054B03" w:rsidP="00985482">
            <w:pPr>
              <w:pStyle w:val="GlossEng"/>
            </w:pPr>
            <w:r>
              <w:t>be.high</w:t>
            </w:r>
          </w:p>
        </w:tc>
        <w:tc>
          <w:tcPr>
            <w:tcW w:w="664" w:type="dxa"/>
            <w:shd w:val="clear" w:color="auto" w:fill="auto"/>
          </w:tcPr>
          <w:p w14:paraId="351CA819" w14:textId="77777777" w:rsidR="00985482" w:rsidRPr="0047331A" w:rsidRDefault="00985482" w:rsidP="00985482">
            <w:pPr>
              <w:pStyle w:val="GlossEng"/>
            </w:pPr>
            <w:r w:rsidRPr="0047331A">
              <w:t>from</w:t>
            </w:r>
          </w:p>
        </w:tc>
        <w:tc>
          <w:tcPr>
            <w:tcW w:w="1056" w:type="dxa"/>
            <w:shd w:val="clear" w:color="auto" w:fill="auto"/>
          </w:tcPr>
          <w:p w14:paraId="276994EF" w14:textId="77777777" w:rsidR="00985482" w:rsidRPr="0099608C" w:rsidRDefault="00985482" w:rsidP="00985482">
            <w:pPr>
              <w:pStyle w:val="GlossEng"/>
              <w:rPr>
                <w:rStyle w:val="ChSmallCaps"/>
              </w:rPr>
            </w:pPr>
            <w:r w:rsidRPr="0099608C">
              <w:rPr>
                <w:rStyle w:val="ChSmallCaps"/>
              </w:rPr>
              <w:t>1sg</w:t>
            </w:r>
          </w:p>
        </w:tc>
      </w:tr>
    </w:tbl>
    <w:p w14:paraId="03A3F3AB" w14:textId="578EC7FB" w:rsidR="00985482" w:rsidRPr="000957E6" w:rsidRDefault="00B7093A" w:rsidP="00985482">
      <w:pPr>
        <w:pStyle w:val="FreeTranslEng"/>
      </w:pPr>
      <w:r>
        <w:t>‘</w:t>
      </w:r>
      <w:r w:rsidR="00582826">
        <w:t>h</w:t>
      </w:r>
      <w:r w:rsidR="00985482" w:rsidRPr="0047331A">
        <w:t>e</w:t>
      </w:r>
      <w:r w:rsidR="00D70200">
        <w:t>/she</w:t>
      </w:r>
      <w:r w:rsidR="00985482" w:rsidRPr="0047331A">
        <w:t xml:space="preserve"> is </w:t>
      </w:r>
      <w:r w:rsidR="00F516F2" w:rsidRPr="00F516F2">
        <w:rPr>
          <w:rStyle w:val="ChBlueBold"/>
        </w:rPr>
        <w:t>taller</w:t>
      </w:r>
      <w:r w:rsidR="00F516F2">
        <w:t xml:space="preserve"> </w:t>
      </w:r>
      <w:r w:rsidR="00985482" w:rsidRPr="0047331A">
        <w:t>than me</w:t>
      </w:r>
      <w:r>
        <w:t>’</w:t>
      </w:r>
      <w:r w:rsidR="00985482" w:rsidRPr="0047331A">
        <w:t xml:space="preserve"> </w:t>
      </w:r>
      <w:r w:rsidR="00F516F2">
        <w:t xml:space="preserve">(Lit. </w:t>
      </w:r>
      <w:r>
        <w:t>‘</w:t>
      </w:r>
      <w:r w:rsidR="003A1C8C">
        <w:t xml:space="preserve">be </w:t>
      </w:r>
      <w:r w:rsidR="00F516F2" w:rsidRPr="00F516F2">
        <w:rPr>
          <w:rStyle w:val="ChBlueBold"/>
        </w:rPr>
        <w:t>more tall</w:t>
      </w:r>
      <w:r w:rsidR="003A1C8C" w:rsidRPr="003A1C8C">
        <w:t xml:space="preserve"> from me</w:t>
      </w:r>
      <w:r>
        <w:t>’</w:t>
      </w:r>
      <w:r w:rsidR="00F516F2">
        <w:t xml:space="preserve">) </w:t>
      </w:r>
      <w:r w:rsidR="00985482" w:rsidRPr="0047331A">
        <w:rPr>
          <w:rStyle w:val="ExampleSource"/>
        </w:rPr>
        <w:t>[Elicited BR111011.002]</w:t>
      </w:r>
    </w:p>
    <w:tbl>
      <w:tblPr>
        <w:tblW w:w="5472" w:type="dxa"/>
        <w:tblCellMar>
          <w:left w:w="42" w:type="dxa"/>
          <w:right w:w="42" w:type="dxa"/>
        </w:tblCellMar>
        <w:tblLook w:val="01E0" w:firstRow="1" w:lastRow="1" w:firstColumn="1" w:lastColumn="1" w:noHBand="0" w:noVBand="0"/>
      </w:tblPr>
      <w:tblGrid>
        <w:gridCol w:w="709"/>
        <w:gridCol w:w="1056"/>
        <w:gridCol w:w="1153"/>
        <w:gridCol w:w="834"/>
        <w:gridCol w:w="664"/>
        <w:gridCol w:w="1056"/>
      </w:tblGrid>
      <w:tr w:rsidR="00AC23C4" w:rsidRPr="001B795D" w14:paraId="5048A5BC" w14:textId="77777777" w:rsidTr="00AC23C4">
        <w:tc>
          <w:tcPr>
            <w:tcW w:w="709" w:type="dxa"/>
            <w:shd w:val="clear" w:color="auto" w:fill="auto"/>
          </w:tcPr>
          <w:p w14:paraId="43C79FC4" w14:textId="77777777" w:rsidR="003A1C8C" w:rsidRPr="001B795D" w:rsidRDefault="003A1C8C" w:rsidP="003A1C8C">
            <w:pPr>
              <w:pStyle w:val="O0Nwnext"/>
            </w:pPr>
            <w:bookmarkStart w:id="403" w:name="_Ref376158727"/>
            <w:r w:rsidRPr="001B795D">
              <w:t>(</w:t>
            </w:r>
            <w:fldSimple w:instr=" SEQ ( \* ARABIC \s 1 ">
              <w:r w:rsidR="00154D81">
                <w:rPr>
                  <w:noProof/>
                </w:rPr>
                <w:t>8</w:t>
              </w:r>
            </w:fldSimple>
            <w:r w:rsidRPr="001B795D">
              <w:t>)</w:t>
            </w:r>
            <w:bookmarkEnd w:id="403"/>
          </w:p>
        </w:tc>
        <w:tc>
          <w:tcPr>
            <w:tcW w:w="1056" w:type="dxa"/>
            <w:shd w:val="clear" w:color="auto" w:fill="auto"/>
          </w:tcPr>
          <w:p w14:paraId="5C490854" w14:textId="77777777" w:rsidR="003A1C8C" w:rsidRPr="0099608C" w:rsidRDefault="003A1C8C" w:rsidP="003A1C8C">
            <w:pPr>
              <w:pStyle w:val="O0Nwnext"/>
              <w:rPr>
                <w:rStyle w:val="ChSmallCaps"/>
              </w:rPr>
            </w:pPr>
            <w:r w:rsidRPr="0099608C">
              <w:rPr>
                <w:rStyle w:val="ChSmallCaps"/>
              </w:rPr>
              <w:t>comparee</w:t>
            </w:r>
          </w:p>
        </w:tc>
        <w:tc>
          <w:tcPr>
            <w:tcW w:w="1153" w:type="dxa"/>
            <w:shd w:val="clear" w:color="auto" w:fill="auto"/>
          </w:tcPr>
          <w:p w14:paraId="78D16E75" w14:textId="77777777" w:rsidR="003A1C8C" w:rsidRPr="0099608C" w:rsidRDefault="003A1C8C" w:rsidP="003A1C8C">
            <w:pPr>
              <w:pStyle w:val="O0Nwnext"/>
              <w:rPr>
                <w:rStyle w:val="ChSmallCaps"/>
              </w:rPr>
            </w:pPr>
            <w:r w:rsidRPr="0099608C">
              <w:rPr>
                <w:rStyle w:val="ChSmallCaps"/>
              </w:rPr>
              <w:t>parameter</w:t>
            </w:r>
          </w:p>
        </w:tc>
        <w:tc>
          <w:tcPr>
            <w:tcW w:w="834" w:type="dxa"/>
            <w:shd w:val="clear" w:color="auto" w:fill="auto"/>
          </w:tcPr>
          <w:p w14:paraId="15876695" w14:textId="77777777" w:rsidR="003A1C8C" w:rsidRPr="0099608C" w:rsidRDefault="003A1C8C" w:rsidP="003A1C8C">
            <w:pPr>
              <w:pStyle w:val="O0Nwnext"/>
              <w:rPr>
                <w:rStyle w:val="ChSmallCaps"/>
              </w:rPr>
            </w:pPr>
            <w:r w:rsidRPr="0099608C">
              <w:rPr>
                <w:rStyle w:val="ChSmallCaps"/>
              </w:rPr>
              <w:t>index</w:t>
            </w:r>
          </w:p>
        </w:tc>
        <w:tc>
          <w:tcPr>
            <w:tcW w:w="664" w:type="dxa"/>
            <w:shd w:val="clear" w:color="auto" w:fill="auto"/>
          </w:tcPr>
          <w:p w14:paraId="06772126" w14:textId="77777777" w:rsidR="003A1C8C" w:rsidRPr="0099608C" w:rsidRDefault="003A1C8C" w:rsidP="003A1C8C">
            <w:pPr>
              <w:pStyle w:val="O0Nwnext"/>
              <w:rPr>
                <w:rStyle w:val="ChSmallCaps"/>
              </w:rPr>
            </w:pPr>
            <w:r w:rsidRPr="0099608C">
              <w:rPr>
                <w:rStyle w:val="ChSmallCaps"/>
              </w:rPr>
              <w:t>mark</w:t>
            </w:r>
          </w:p>
        </w:tc>
        <w:tc>
          <w:tcPr>
            <w:tcW w:w="1056" w:type="dxa"/>
            <w:shd w:val="clear" w:color="auto" w:fill="auto"/>
          </w:tcPr>
          <w:p w14:paraId="233F5911" w14:textId="77777777" w:rsidR="003A1C8C" w:rsidRPr="0099608C" w:rsidRDefault="003A1C8C" w:rsidP="003A1C8C">
            <w:pPr>
              <w:pStyle w:val="O0Nwnext"/>
              <w:rPr>
                <w:rStyle w:val="ChSmallCaps"/>
              </w:rPr>
            </w:pPr>
            <w:r w:rsidRPr="0099608C">
              <w:rPr>
                <w:rStyle w:val="ChSmallCaps"/>
              </w:rPr>
              <w:t>standard</w:t>
            </w:r>
          </w:p>
        </w:tc>
      </w:tr>
      <w:tr w:rsidR="00AC23C4" w:rsidRPr="00AC23C4" w14:paraId="4239EA93" w14:textId="77777777" w:rsidTr="00AC23C4">
        <w:tc>
          <w:tcPr>
            <w:tcW w:w="709" w:type="dxa"/>
            <w:shd w:val="clear" w:color="auto" w:fill="auto"/>
          </w:tcPr>
          <w:p w14:paraId="0E0AFEDB" w14:textId="77777777" w:rsidR="003A1C8C" w:rsidRPr="000320EB" w:rsidRDefault="003A1C8C" w:rsidP="003A1C8C">
            <w:pPr>
              <w:pStyle w:val="O0Nwnext"/>
            </w:pPr>
          </w:p>
        </w:tc>
        <w:tc>
          <w:tcPr>
            <w:tcW w:w="1056" w:type="dxa"/>
            <w:shd w:val="clear" w:color="auto" w:fill="auto"/>
          </w:tcPr>
          <w:p w14:paraId="56DFDE11" w14:textId="77777777" w:rsidR="003A1C8C" w:rsidRPr="000320EB" w:rsidRDefault="003A1C8C" w:rsidP="003A1C8C">
            <w:pPr>
              <w:pStyle w:val="Text"/>
            </w:pPr>
            <w:r w:rsidRPr="000320EB">
              <w:t>de</w:t>
            </w:r>
          </w:p>
        </w:tc>
        <w:tc>
          <w:tcPr>
            <w:tcW w:w="1153" w:type="dxa"/>
            <w:shd w:val="clear" w:color="auto" w:fill="auto"/>
          </w:tcPr>
          <w:p w14:paraId="65570917" w14:textId="77777777" w:rsidR="003A1C8C" w:rsidRPr="000320EB" w:rsidRDefault="003A1C8C" w:rsidP="003A1C8C">
            <w:pPr>
              <w:pStyle w:val="Text"/>
              <w:rPr>
                <w:rStyle w:val="ChBlueBold"/>
              </w:rPr>
            </w:pPr>
            <w:r w:rsidRPr="000320EB">
              <w:rPr>
                <w:rStyle w:val="ChBlueBold"/>
              </w:rPr>
              <w:t>sombong</w:t>
            </w:r>
          </w:p>
        </w:tc>
        <w:tc>
          <w:tcPr>
            <w:tcW w:w="834" w:type="dxa"/>
            <w:shd w:val="clear" w:color="auto" w:fill="auto"/>
          </w:tcPr>
          <w:p w14:paraId="5704AC2B" w14:textId="77777777" w:rsidR="003A1C8C" w:rsidRPr="000320EB" w:rsidRDefault="003A1C8C" w:rsidP="003A1C8C">
            <w:pPr>
              <w:pStyle w:val="Text"/>
              <w:rPr>
                <w:rStyle w:val="ChBlueBold"/>
              </w:rPr>
            </w:pPr>
            <w:r w:rsidRPr="000320EB">
              <w:rPr>
                <w:rStyle w:val="ChBlueBold"/>
              </w:rPr>
              <w:t>sama</w:t>
            </w:r>
          </w:p>
        </w:tc>
        <w:tc>
          <w:tcPr>
            <w:tcW w:w="664" w:type="dxa"/>
            <w:shd w:val="clear" w:color="auto" w:fill="auto"/>
          </w:tcPr>
          <w:p w14:paraId="694DCE47" w14:textId="77777777" w:rsidR="003A1C8C" w:rsidRPr="000320EB" w:rsidRDefault="003A1C8C" w:rsidP="003A1C8C">
            <w:pPr>
              <w:pStyle w:val="Text"/>
            </w:pPr>
            <w:r w:rsidRPr="000320EB">
              <w:t>deng</w:t>
            </w:r>
          </w:p>
        </w:tc>
        <w:tc>
          <w:tcPr>
            <w:tcW w:w="1056" w:type="dxa"/>
            <w:shd w:val="clear" w:color="auto" w:fill="auto"/>
          </w:tcPr>
          <w:p w14:paraId="68EF5FC5" w14:textId="77777777" w:rsidR="003A1C8C" w:rsidRPr="000320EB" w:rsidRDefault="003A1C8C" w:rsidP="003A1C8C">
            <w:pPr>
              <w:pStyle w:val="Text"/>
            </w:pPr>
            <w:r w:rsidRPr="000320EB">
              <w:t>ko</w:t>
            </w:r>
          </w:p>
        </w:tc>
      </w:tr>
      <w:tr w:rsidR="00AC23C4" w:rsidRPr="00AC23C4" w14:paraId="7A86C8C1" w14:textId="77777777" w:rsidTr="00AC23C4">
        <w:tc>
          <w:tcPr>
            <w:tcW w:w="709" w:type="dxa"/>
            <w:shd w:val="clear" w:color="auto" w:fill="auto"/>
          </w:tcPr>
          <w:p w14:paraId="42E8D35B" w14:textId="77777777" w:rsidR="003A1C8C" w:rsidRPr="000320EB" w:rsidRDefault="003A1C8C" w:rsidP="003A1C8C">
            <w:pPr>
              <w:pStyle w:val="GlossEng"/>
            </w:pPr>
          </w:p>
        </w:tc>
        <w:tc>
          <w:tcPr>
            <w:tcW w:w="1056" w:type="dxa"/>
            <w:shd w:val="clear" w:color="auto" w:fill="auto"/>
          </w:tcPr>
          <w:p w14:paraId="79012E9C" w14:textId="77777777" w:rsidR="003A1C8C" w:rsidRPr="0099608C" w:rsidRDefault="003A1C8C" w:rsidP="003A1C8C">
            <w:pPr>
              <w:pStyle w:val="GlossEng"/>
              <w:rPr>
                <w:rStyle w:val="ChSmallCaps"/>
              </w:rPr>
            </w:pPr>
            <w:r w:rsidRPr="0099608C">
              <w:rPr>
                <w:rStyle w:val="ChSmallCaps"/>
              </w:rPr>
              <w:t>3sg</w:t>
            </w:r>
          </w:p>
        </w:tc>
        <w:tc>
          <w:tcPr>
            <w:tcW w:w="1153" w:type="dxa"/>
            <w:shd w:val="clear" w:color="auto" w:fill="auto"/>
          </w:tcPr>
          <w:p w14:paraId="3D660DBC" w14:textId="77777777" w:rsidR="003A1C8C" w:rsidRPr="000320EB" w:rsidRDefault="003A1C8C" w:rsidP="003A1C8C">
            <w:pPr>
              <w:pStyle w:val="GlossEng"/>
            </w:pPr>
            <w:r w:rsidRPr="000320EB">
              <w:t>be.arrogant</w:t>
            </w:r>
          </w:p>
        </w:tc>
        <w:tc>
          <w:tcPr>
            <w:tcW w:w="834" w:type="dxa"/>
            <w:shd w:val="clear" w:color="auto" w:fill="auto"/>
          </w:tcPr>
          <w:p w14:paraId="0F29B0E7" w14:textId="77777777" w:rsidR="003A1C8C" w:rsidRPr="000320EB" w:rsidRDefault="003A1C8C" w:rsidP="003A1C8C">
            <w:pPr>
              <w:pStyle w:val="GlossEng"/>
            </w:pPr>
            <w:r w:rsidRPr="000320EB">
              <w:t>be.same</w:t>
            </w:r>
          </w:p>
        </w:tc>
        <w:tc>
          <w:tcPr>
            <w:tcW w:w="664" w:type="dxa"/>
            <w:shd w:val="clear" w:color="auto" w:fill="auto"/>
          </w:tcPr>
          <w:p w14:paraId="4D744BF5" w14:textId="77777777" w:rsidR="003A1C8C" w:rsidRPr="000320EB" w:rsidRDefault="003A1C8C" w:rsidP="003A1C8C">
            <w:pPr>
              <w:pStyle w:val="GlossEng"/>
            </w:pPr>
            <w:r w:rsidRPr="000320EB">
              <w:t>with</w:t>
            </w:r>
          </w:p>
        </w:tc>
        <w:tc>
          <w:tcPr>
            <w:tcW w:w="1056" w:type="dxa"/>
            <w:shd w:val="clear" w:color="auto" w:fill="auto"/>
          </w:tcPr>
          <w:p w14:paraId="0192DF22" w14:textId="77777777" w:rsidR="003A1C8C" w:rsidRPr="0099608C" w:rsidRDefault="003A1C8C" w:rsidP="003A1C8C">
            <w:pPr>
              <w:pStyle w:val="GlossEng"/>
              <w:rPr>
                <w:rStyle w:val="ChSmallCaps"/>
              </w:rPr>
            </w:pPr>
            <w:r w:rsidRPr="0099608C">
              <w:rPr>
                <w:rStyle w:val="ChSmallCaps"/>
              </w:rPr>
              <w:t>2sg</w:t>
            </w:r>
          </w:p>
        </w:tc>
      </w:tr>
    </w:tbl>
    <w:p w14:paraId="1FD0972B" w14:textId="7AFA7F08" w:rsidR="003A1C8C" w:rsidRPr="000320EB" w:rsidRDefault="00B7093A" w:rsidP="003A1C8C">
      <w:pPr>
        <w:pStyle w:val="FreeTranslEng"/>
      </w:pPr>
      <w:r>
        <w:t>‘</w:t>
      </w:r>
      <w:r w:rsidR="003A1C8C" w:rsidRPr="000320EB">
        <w:t>she</w:t>
      </w:r>
      <w:r>
        <w:t>’</w:t>
      </w:r>
      <w:r w:rsidR="003A1C8C" w:rsidRPr="000320EB">
        <w:t xml:space="preserve">ll be </w:t>
      </w:r>
      <w:r w:rsidR="003A1C8C" w:rsidRPr="000320EB">
        <w:rPr>
          <w:rStyle w:val="ChBlueBold"/>
        </w:rPr>
        <w:t>as arrogant as</w:t>
      </w:r>
      <w:r w:rsidR="003A1C8C" w:rsidRPr="000320EB">
        <w:t xml:space="preserve"> you (are)</w:t>
      </w:r>
      <w:r>
        <w:t>’</w:t>
      </w:r>
      <w:r w:rsidR="004219B6">
        <w:t xml:space="preserve"> (</w:t>
      </w:r>
      <w:r w:rsidR="003A1C8C">
        <w:t xml:space="preserve">Lit. </w:t>
      </w:r>
      <w:r>
        <w:t>‘</w:t>
      </w:r>
      <w:r w:rsidR="003A1C8C">
        <w:t xml:space="preserve">be </w:t>
      </w:r>
      <w:r w:rsidR="003A1C8C" w:rsidRPr="003A1C8C">
        <w:rPr>
          <w:rStyle w:val="ChBlueBold"/>
        </w:rPr>
        <w:t>arrogant same</w:t>
      </w:r>
      <w:r w:rsidR="004219B6">
        <w:t xml:space="preserve"> with you</w:t>
      </w:r>
      <w:r>
        <w:t>’</w:t>
      </w:r>
      <w:r w:rsidR="004219B6">
        <w:t>)</w:t>
      </w:r>
      <w:r w:rsidR="003A1C8C" w:rsidRPr="000320EB">
        <w:t xml:space="preserve"> </w:t>
      </w:r>
      <w:r w:rsidR="003A1C8C" w:rsidRPr="000320EB">
        <w:rPr>
          <w:rStyle w:val="ExampleSource"/>
        </w:rPr>
        <w:t>[081006-005-Cv.0002]</w:t>
      </w:r>
    </w:p>
    <w:p w14:paraId="2043FFCD" w14:textId="7DE7CE31" w:rsidR="00985482" w:rsidRPr="003C7D4F" w:rsidRDefault="00985482" w:rsidP="00620B68">
      <w:pPr>
        <w:pStyle w:val="Body0005after05before"/>
      </w:pPr>
      <w:r w:rsidRPr="003C7D4F">
        <w:t xml:space="preserve">The complementizer </w:t>
      </w:r>
      <w:r w:rsidRPr="003C7D4F">
        <w:rPr>
          <w:rStyle w:val="ChItalBold"/>
        </w:rPr>
        <w:t>bahwa</w:t>
      </w:r>
      <w:r w:rsidRPr="003C7D4F">
        <w:t xml:space="preserve"> </w:t>
      </w:r>
      <w:r w:rsidR="00B7093A">
        <w:t>‘</w:t>
      </w:r>
      <w:r w:rsidRPr="003C7D4F">
        <w:t>that</w:t>
      </w:r>
      <w:r w:rsidR="00B7093A">
        <w:t>’</w:t>
      </w:r>
      <w:r w:rsidRPr="003C7D4F">
        <w:t xml:space="preserve"> occurs in clause-initial position, with the complement clause following the verb, as in </w:t>
      </w:r>
      <w:r w:rsidRPr="003C7D4F">
        <w:fldChar w:fldCharType="begin"/>
      </w:r>
      <w:r w:rsidRPr="003C7D4F">
        <w:instrText xml:space="preserve"> REF _Ref368990624 \h  \* MERGEFORMAT </w:instrText>
      </w:r>
      <w:r w:rsidRPr="003C7D4F">
        <w:fldChar w:fldCharType="separate"/>
      </w:r>
      <w:r w:rsidR="00154D81" w:rsidRPr="003C7D4F">
        <w:t>(</w:t>
      </w:r>
      <w:r w:rsidR="00154D81">
        <w:t>9</w:t>
      </w:r>
      <w:r w:rsidR="00154D81" w:rsidRPr="003C7D4F">
        <w:t>)</w:t>
      </w:r>
      <w:r w:rsidRPr="003C7D4F">
        <w:fldChar w:fldCharType="end"/>
      </w:r>
      <w:r w:rsidRPr="003C7D4F">
        <w:rPr>
          <w:lang w:eastAsia="en-US"/>
        </w:rPr>
        <w:t>.</w:t>
      </w:r>
      <w:r>
        <w:rPr>
          <w:lang w:eastAsia="en-US"/>
        </w:rPr>
        <w:t xml:space="preserve"> </w:t>
      </w:r>
      <w:r w:rsidRPr="003C7D4F">
        <w:t>(</w:t>
      </w:r>
      <w:r w:rsidRPr="003C7D4F">
        <w:rPr>
          <w:lang w:eastAsia="en-US"/>
        </w:rPr>
        <w:t>§</w:t>
      </w:r>
      <w:r w:rsidR="00726BDA">
        <w:rPr>
          <w:lang w:eastAsia="en-US"/>
        </w:rPr>
        <w:fldChar w:fldCharType="begin"/>
      </w:r>
      <w:r w:rsidR="00726BDA">
        <w:rPr>
          <w:lang w:eastAsia="en-US"/>
        </w:rPr>
        <w:instrText xml:space="preserve"> REF _Ref356320826 \w \h </w:instrText>
      </w:r>
      <w:r w:rsidR="00726BDA">
        <w:rPr>
          <w:lang w:eastAsia="en-US"/>
        </w:rPr>
      </w:r>
      <w:r w:rsidR="00726BDA">
        <w:rPr>
          <w:lang w:eastAsia="en-US"/>
        </w:rPr>
        <w:fldChar w:fldCharType="separate"/>
      </w:r>
      <w:r w:rsidR="00154D81">
        <w:rPr>
          <w:cs/>
          <w:lang w:eastAsia="en-US"/>
        </w:rPr>
        <w:t>‎</w:t>
      </w:r>
      <w:r w:rsidR="00154D81">
        <w:rPr>
          <w:lang w:eastAsia="en-US"/>
        </w:rPr>
        <w:t>14.3.1</w:t>
      </w:r>
      <w:r w:rsidR="00726BDA">
        <w:rPr>
          <w:lang w:eastAsia="en-US"/>
        </w:rPr>
        <w:fldChar w:fldCharType="end"/>
      </w:r>
      <w:r w:rsidR="00DB70B2">
        <w:t>,</w:t>
      </w:r>
      <w:r w:rsidR="00DB70B2" w:rsidRPr="00C109EA">
        <w:t xml:space="preserve"> in Chapter</w:t>
      </w:r>
      <w:r w:rsidRPr="003C7D4F">
        <w:rPr>
          <w:lang w:eastAsia="en-US"/>
        </w:rPr>
        <w:t xml:space="preserve"> </w:t>
      </w:r>
      <w:r w:rsidR="00726BDA">
        <w:rPr>
          <w:lang w:eastAsia="en-US"/>
        </w:rPr>
        <w:fldChar w:fldCharType="begin"/>
      </w:r>
      <w:r w:rsidR="00726BDA">
        <w:rPr>
          <w:lang w:eastAsia="en-US"/>
        </w:rPr>
        <w:instrText xml:space="preserve"> REF _Ref374433903 \w \h </w:instrText>
      </w:r>
      <w:r w:rsidR="00726BDA">
        <w:rPr>
          <w:lang w:eastAsia="en-US"/>
        </w:rPr>
      </w:r>
      <w:r w:rsidR="00726BDA">
        <w:rPr>
          <w:lang w:eastAsia="en-US"/>
        </w:rPr>
        <w:fldChar w:fldCharType="separate"/>
      </w:r>
      <w:r w:rsidR="00154D81">
        <w:rPr>
          <w:cs/>
          <w:lang w:eastAsia="en-US"/>
        </w:rPr>
        <w:t>‎</w:t>
      </w:r>
      <w:r w:rsidR="00154D81">
        <w:rPr>
          <w:lang w:eastAsia="en-US"/>
        </w:rPr>
        <w:t>14</w:t>
      </w:r>
      <w:r w:rsidR="00726BDA">
        <w:rPr>
          <w:lang w:eastAsia="en-US"/>
        </w:rPr>
        <w:fldChar w:fldCharType="end"/>
      </w:r>
      <w:r w:rsidRPr="003C7D4F">
        <w:rPr>
          <w:lang w:eastAsia="en-US"/>
        </w:rPr>
        <w:t>)</w:t>
      </w:r>
    </w:p>
    <w:p w14:paraId="6BB91145" w14:textId="77777777" w:rsidR="00985482" w:rsidRDefault="00985482" w:rsidP="00985482">
      <w:pPr>
        <w:pStyle w:val="ExampleTitle"/>
      </w:pPr>
      <w:r w:rsidRPr="003C7D4F">
        <w:t>Word order: Initial complementizer</w:t>
      </w:r>
    </w:p>
    <w:tbl>
      <w:tblPr>
        <w:tblW w:w="6781" w:type="dxa"/>
        <w:tblCellMar>
          <w:left w:w="42" w:type="dxa"/>
          <w:right w:w="42" w:type="dxa"/>
        </w:tblCellMar>
        <w:tblLook w:val="01E0" w:firstRow="1" w:lastRow="1" w:firstColumn="1" w:lastColumn="1" w:noHBand="0" w:noVBand="0"/>
      </w:tblPr>
      <w:tblGrid>
        <w:gridCol w:w="709"/>
        <w:gridCol w:w="390"/>
        <w:gridCol w:w="506"/>
        <w:gridCol w:w="567"/>
        <w:gridCol w:w="702"/>
        <w:gridCol w:w="454"/>
        <w:gridCol w:w="577"/>
        <w:gridCol w:w="699"/>
        <w:gridCol w:w="389"/>
        <w:gridCol w:w="766"/>
        <w:gridCol w:w="1022"/>
      </w:tblGrid>
      <w:tr w:rsidR="00AC23C4" w:rsidRPr="00317EEC" w14:paraId="5494F0C8" w14:textId="77777777" w:rsidTr="00AC23C4">
        <w:tc>
          <w:tcPr>
            <w:tcW w:w="709" w:type="dxa"/>
            <w:shd w:val="clear" w:color="auto" w:fill="auto"/>
          </w:tcPr>
          <w:p w14:paraId="35D86DF1" w14:textId="77777777" w:rsidR="00985482" w:rsidRPr="003C7D4F" w:rsidRDefault="00985482" w:rsidP="00985482">
            <w:pPr>
              <w:pStyle w:val="O0Nwnext"/>
            </w:pPr>
            <w:bookmarkStart w:id="404" w:name="_Ref368990624"/>
            <w:r w:rsidRPr="003C7D4F">
              <w:t>(</w:t>
            </w:r>
            <w:fldSimple w:instr=" SEQ ( \* ARABIC \s 1 ">
              <w:r w:rsidR="00154D81">
                <w:rPr>
                  <w:noProof/>
                </w:rPr>
                <w:t>9</w:t>
              </w:r>
            </w:fldSimple>
            <w:r w:rsidRPr="003C7D4F">
              <w:t>)</w:t>
            </w:r>
            <w:bookmarkEnd w:id="404"/>
          </w:p>
        </w:tc>
        <w:tc>
          <w:tcPr>
            <w:tcW w:w="390" w:type="dxa"/>
            <w:shd w:val="clear" w:color="auto" w:fill="auto"/>
          </w:tcPr>
          <w:p w14:paraId="4AFE835A" w14:textId="77777777" w:rsidR="00985482" w:rsidRPr="00032349" w:rsidRDefault="00985482" w:rsidP="00985482">
            <w:pPr>
              <w:pStyle w:val="Text"/>
            </w:pPr>
            <w:r w:rsidRPr="00032349">
              <w:t>sa</w:t>
            </w:r>
          </w:p>
        </w:tc>
        <w:tc>
          <w:tcPr>
            <w:tcW w:w="506" w:type="dxa"/>
            <w:shd w:val="clear" w:color="auto" w:fill="auto"/>
          </w:tcPr>
          <w:p w14:paraId="2101F481" w14:textId="77777777" w:rsidR="00985482" w:rsidRPr="00032349" w:rsidRDefault="00985482" w:rsidP="00985482">
            <w:pPr>
              <w:pStyle w:val="Text"/>
            </w:pPr>
            <w:r w:rsidRPr="00032349">
              <w:t>tida</w:t>
            </w:r>
          </w:p>
        </w:tc>
        <w:tc>
          <w:tcPr>
            <w:tcW w:w="567" w:type="dxa"/>
            <w:shd w:val="clear" w:color="auto" w:fill="auto"/>
          </w:tcPr>
          <w:p w14:paraId="630DC66A" w14:textId="77777777" w:rsidR="00985482" w:rsidRPr="00032349" w:rsidRDefault="00985482" w:rsidP="00985482">
            <w:pPr>
              <w:pStyle w:val="Text"/>
            </w:pPr>
            <w:r w:rsidRPr="00032349">
              <w:t>taw</w:t>
            </w:r>
          </w:p>
        </w:tc>
        <w:tc>
          <w:tcPr>
            <w:tcW w:w="702" w:type="dxa"/>
            <w:shd w:val="clear" w:color="auto" w:fill="auto"/>
          </w:tcPr>
          <w:p w14:paraId="2281AA46" w14:textId="77777777" w:rsidR="00985482" w:rsidRPr="006B33B3" w:rsidRDefault="00985482" w:rsidP="00985482">
            <w:pPr>
              <w:pStyle w:val="Text"/>
              <w:rPr>
                <w:rStyle w:val="ChBlueBold"/>
              </w:rPr>
            </w:pPr>
            <w:r w:rsidRPr="006B33B3">
              <w:rPr>
                <w:rStyle w:val="ChBlueBold"/>
              </w:rPr>
              <w:t>bahwa</w:t>
            </w:r>
          </w:p>
        </w:tc>
        <w:tc>
          <w:tcPr>
            <w:tcW w:w="454" w:type="dxa"/>
            <w:shd w:val="clear" w:color="auto" w:fill="auto"/>
          </w:tcPr>
          <w:p w14:paraId="636E0A22" w14:textId="77777777" w:rsidR="00985482" w:rsidRPr="00032349" w:rsidRDefault="00985482" w:rsidP="00985482">
            <w:pPr>
              <w:pStyle w:val="Text"/>
            </w:pPr>
            <w:r w:rsidRPr="00032349">
              <w:t>jam</w:t>
            </w:r>
          </w:p>
        </w:tc>
        <w:tc>
          <w:tcPr>
            <w:tcW w:w="577" w:type="dxa"/>
            <w:shd w:val="clear" w:color="auto" w:fill="auto"/>
          </w:tcPr>
          <w:p w14:paraId="0F8797DE" w14:textId="77777777" w:rsidR="00985482" w:rsidRPr="00032349" w:rsidRDefault="00985482" w:rsidP="00985482">
            <w:pPr>
              <w:pStyle w:val="Text"/>
            </w:pPr>
            <w:r w:rsidRPr="00032349">
              <w:t>tiga</w:t>
            </w:r>
          </w:p>
        </w:tc>
        <w:tc>
          <w:tcPr>
            <w:tcW w:w="699" w:type="dxa"/>
            <w:shd w:val="clear" w:color="auto" w:fill="auto"/>
          </w:tcPr>
          <w:p w14:paraId="5FD9C722" w14:textId="77777777" w:rsidR="00985482" w:rsidRPr="00032349" w:rsidRDefault="00985482" w:rsidP="00985482">
            <w:pPr>
              <w:pStyle w:val="Text"/>
            </w:pPr>
            <w:r w:rsidRPr="00032349">
              <w:t>itu</w:t>
            </w:r>
          </w:p>
        </w:tc>
        <w:tc>
          <w:tcPr>
            <w:tcW w:w="389" w:type="dxa"/>
            <w:shd w:val="clear" w:color="auto" w:fill="auto"/>
          </w:tcPr>
          <w:p w14:paraId="40B958FD" w14:textId="77777777" w:rsidR="00985482" w:rsidRPr="00032349" w:rsidRDefault="00985482" w:rsidP="00985482">
            <w:pPr>
              <w:pStyle w:val="Text"/>
            </w:pPr>
            <w:r w:rsidRPr="00032349">
              <w:t>de</w:t>
            </w:r>
          </w:p>
        </w:tc>
        <w:tc>
          <w:tcPr>
            <w:tcW w:w="766" w:type="dxa"/>
            <w:shd w:val="clear" w:color="auto" w:fill="auto"/>
          </w:tcPr>
          <w:p w14:paraId="2197C27F" w14:textId="77777777" w:rsidR="00985482" w:rsidRPr="00032349" w:rsidRDefault="00985482" w:rsidP="00985482">
            <w:pPr>
              <w:pStyle w:val="Text"/>
            </w:pPr>
            <w:r w:rsidRPr="00032349">
              <w:t>su</w:t>
            </w:r>
          </w:p>
        </w:tc>
        <w:tc>
          <w:tcPr>
            <w:tcW w:w="1022" w:type="dxa"/>
            <w:shd w:val="clear" w:color="auto" w:fill="auto"/>
          </w:tcPr>
          <w:p w14:paraId="560D3AC8" w14:textId="77777777" w:rsidR="00985482" w:rsidRPr="00032349" w:rsidRDefault="00985482" w:rsidP="00985482">
            <w:pPr>
              <w:pStyle w:val="Text"/>
            </w:pPr>
            <w:r w:rsidRPr="00032349">
              <w:t>meninggal</w:t>
            </w:r>
          </w:p>
        </w:tc>
      </w:tr>
      <w:tr w:rsidR="00AC23C4" w:rsidRPr="00AC23C4" w14:paraId="6E8357AA" w14:textId="77777777" w:rsidTr="00AC23C4">
        <w:tc>
          <w:tcPr>
            <w:tcW w:w="709" w:type="dxa"/>
            <w:shd w:val="clear" w:color="auto" w:fill="auto"/>
          </w:tcPr>
          <w:p w14:paraId="70E61899" w14:textId="77777777" w:rsidR="00985482" w:rsidRPr="00032349" w:rsidRDefault="00985482" w:rsidP="00985482">
            <w:pPr>
              <w:pStyle w:val="GlossEng"/>
            </w:pPr>
          </w:p>
        </w:tc>
        <w:tc>
          <w:tcPr>
            <w:tcW w:w="390" w:type="dxa"/>
            <w:shd w:val="clear" w:color="auto" w:fill="auto"/>
          </w:tcPr>
          <w:p w14:paraId="464A8DA8" w14:textId="77777777" w:rsidR="00985482" w:rsidRPr="0099608C" w:rsidRDefault="00985482" w:rsidP="00985482">
            <w:pPr>
              <w:pStyle w:val="GlossEng"/>
              <w:rPr>
                <w:rStyle w:val="ChSmallCaps"/>
              </w:rPr>
            </w:pPr>
            <w:r w:rsidRPr="0099608C">
              <w:rPr>
                <w:rStyle w:val="ChSmallCaps"/>
              </w:rPr>
              <w:t>1sg</w:t>
            </w:r>
          </w:p>
        </w:tc>
        <w:tc>
          <w:tcPr>
            <w:tcW w:w="506" w:type="dxa"/>
            <w:shd w:val="clear" w:color="auto" w:fill="auto"/>
          </w:tcPr>
          <w:p w14:paraId="35294B69" w14:textId="77777777" w:rsidR="00985482" w:rsidRPr="0099608C" w:rsidRDefault="00985482" w:rsidP="00985482">
            <w:pPr>
              <w:pStyle w:val="GlossEng"/>
              <w:rPr>
                <w:rStyle w:val="ChSmallCaps"/>
              </w:rPr>
            </w:pPr>
            <w:r w:rsidRPr="0099608C">
              <w:rPr>
                <w:rStyle w:val="ChSmallCaps"/>
              </w:rPr>
              <w:t>neg</w:t>
            </w:r>
          </w:p>
        </w:tc>
        <w:tc>
          <w:tcPr>
            <w:tcW w:w="567" w:type="dxa"/>
            <w:shd w:val="clear" w:color="auto" w:fill="auto"/>
          </w:tcPr>
          <w:p w14:paraId="0C3ECBC5" w14:textId="77777777" w:rsidR="00985482" w:rsidRPr="00032349" w:rsidRDefault="00985482" w:rsidP="00985482">
            <w:pPr>
              <w:pStyle w:val="GlossEng"/>
            </w:pPr>
            <w:r w:rsidRPr="00032349">
              <w:t>know</w:t>
            </w:r>
          </w:p>
        </w:tc>
        <w:tc>
          <w:tcPr>
            <w:tcW w:w="702" w:type="dxa"/>
            <w:shd w:val="clear" w:color="auto" w:fill="auto"/>
          </w:tcPr>
          <w:p w14:paraId="601C0920" w14:textId="77777777" w:rsidR="00985482" w:rsidRPr="00032349" w:rsidRDefault="00985482" w:rsidP="00985482">
            <w:pPr>
              <w:pStyle w:val="GlossEng"/>
            </w:pPr>
            <w:r w:rsidRPr="00032349">
              <w:t>that</w:t>
            </w:r>
          </w:p>
        </w:tc>
        <w:tc>
          <w:tcPr>
            <w:tcW w:w="454" w:type="dxa"/>
            <w:shd w:val="clear" w:color="auto" w:fill="auto"/>
          </w:tcPr>
          <w:p w14:paraId="2E96F22F" w14:textId="77777777" w:rsidR="00985482" w:rsidRPr="00032349" w:rsidRDefault="00985482" w:rsidP="00985482">
            <w:pPr>
              <w:pStyle w:val="GlossEng"/>
            </w:pPr>
            <w:r w:rsidRPr="00032349">
              <w:t>hour</w:t>
            </w:r>
          </w:p>
        </w:tc>
        <w:tc>
          <w:tcPr>
            <w:tcW w:w="577" w:type="dxa"/>
            <w:shd w:val="clear" w:color="auto" w:fill="auto"/>
          </w:tcPr>
          <w:p w14:paraId="6FD5BB94" w14:textId="77777777" w:rsidR="00985482" w:rsidRPr="00032349" w:rsidRDefault="00985482" w:rsidP="00985482">
            <w:pPr>
              <w:pStyle w:val="GlossEng"/>
            </w:pPr>
            <w:r w:rsidRPr="00032349">
              <w:t>three</w:t>
            </w:r>
          </w:p>
        </w:tc>
        <w:tc>
          <w:tcPr>
            <w:tcW w:w="699" w:type="dxa"/>
            <w:shd w:val="clear" w:color="auto" w:fill="auto"/>
          </w:tcPr>
          <w:p w14:paraId="758A1A0B" w14:textId="77777777" w:rsidR="00985482" w:rsidRPr="0099608C" w:rsidRDefault="00985482" w:rsidP="00985482">
            <w:pPr>
              <w:pStyle w:val="GlossEng"/>
              <w:rPr>
                <w:rStyle w:val="ChSmallCaps"/>
              </w:rPr>
            </w:pPr>
            <w:r w:rsidRPr="0099608C">
              <w:rPr>
                <w:rStyle w:val="ChSmallCaps"/>
              </w:rPr>
              <w:t>d.dist</w:t>
            </w:r>
          </w:p>
        </w:tc>
        <w:tc>
          <w:tcPr>
            <w:tcW w:w="389" w:type="dxa"/>
            <w:shd w:val="clear" w:color="auto" w:fill="auto"/>
          </w:tcPr>
          <w:p w14:paraId="4E160CCF" w14:textId="77777777" w:rsidR="00985482" w:rsidRPr="0099608C" w:rsidRDefault="00985482" w:rsidP="00985482">
            <w:pPr>
              <w:pStyle w:val="GlossEng"/>
              <w:rPr>
                <w:rStyle w:val="ChSmallCaps"/>
              </w:rPr>
            </w:pPr>
            <w:r w:rsidRPr="0099608C">
              <w:rPr>
                <w:rStyle w:val="ChSmallCaps"/>
              </w:rPr>
              <w:t>3sg</w:t>
            </w:r>
          </w:p>
        </w:tc>
        <w:tc>
          <w:tcPr>
            <w:tcW w:w="766" w:type="dxa"/>
            <w:shd w:val="clear" w:color="auto" w:fill="auto"/>
          </w:tcPr>
          <w:p w14:paraId="3EF641EF" w14:textId="77777777" w:rsidR="00985482" w:rsidRPr="00032349" w:rsidRDefault="00985482" w:rsidP="00985482">
            <w:pPr>
              <w:pStyle w:val="GlossEng"/>
            </w:pPr>
            <w:r w:rsidRPr="00032349">
              <w:t>already</w:t>
            </w:r>
          </w:p>
        </w:tc>
        <w:tc>
          <w:tcPr>
            <w:tcW w:w="1022" w:type="dxa"/>
            <w:shd w:val="clear" w:color="auto" w:fill="auto"/>
          </w:tcPr>
          <w:p w14:paraId="084C3469" w14:textId="77777777" w:rsidR="00985482" w:rsidRPr="00032349" w:rsidRDefault="00985482" w:rsidP="00985482">
            <w:pPr>
              <w:pStyle w:val="GlossEng"/>
            </w:pPr>
            <w:r>
              <w:t>die</w:t>
            </w:r>
          </w:p>
        </w:tc>
      </w:tr>
    </w:tbl>
    <w:p w14:paraId="3FC70573" w14:textId="2E44A41E" w:rsidR="00985482" w:rsidRDefault="00B7093A" w:rsidP="00985482">
      <w:pPr>
        <w:pStyle w:val="FreeTranslEng"/>
      </w:pPr>
      <w:r>
        <w:t>‘</w:t>
      </w:r>
      <w:r w:rsidR="00985482">
        <w:t>I didn</w:t>
      </w:r>
      <w:r>
        <w:t>’</w:t>
      </w:r>
      <w:r w:rsidR="00985482">
        <w:t xml:space="preserve">t know </w:t>
      </w:r>
      <w:r w:rsidR="00985482" w:rsidRPr="001B1A6D">
        <w:rPr>
          <w:rStyle w:val="ChBlueBold"/>
        </w:rPr>
        <w:t>that</w:t>
      </w:r>
      <w:r w:rsidR="00985482">
        <w:t xml:space="preserve"> by three o</w:t>
      </w:r>
      <w:r>
        <w:t>’</w:t>
      </w:r>
      <w:r w:rsidR="00985482">
        <w:t>clock (in the afternoon) she had already died</w:t>
      </w:r>
      <w:r>
        <w:t>’</w:t>
      </w:r>
      <w:r w:rsidR="00985482">
        <w:t xml:space="preserve"> </w:t>
      </w:r>
      <w:r w:rsidR="00985482" w:rsidRPr="00032349">
        <w:rPr>
          <w:rStyle w:val="ExampleSource"/>
        </w:rPr>
        <w:t>[080917-001-CvNP.0005]</w:t>
      </w:r>
    </w:p>
    <w:p w14:paraId="5128EDCF" w14:textId="1011B319" w:rsidR="00985482" w:rsidRDefault="00985482" w:rsidP="00B30851">
      <w:pPr>
        <w:pStyle w:val="Body0005after05before"/>
        <w:rPr>
          <w:rFonts w:eastAsia="Times New Roman"/>
          <w:szCs w:val="20"/>
          <w:lang w:eastAsia="en-US"/>
        </w:rPr>
      </w:pPr>
      <w:r>
        <w:t xml:space="preserve">Within the noun phrase, the relative clause follows its head nominal, as shown in </w:t>
      </w:r>
      <w:r>
        <w:fldChar w:fldCharType="begin"/>
      </w:r>
      <w:r>
        <w:instrText xml:space="preserve"> REF _Ref368990625 \h </w:instrText>
      </w:r>
      <w:r>
        <w:fldChar w:fldCharType="separate"/>
      </w:r>
      <w:r w:rsidR="00154D81" w:rsidRPr="00856563">
        <w:t>(</w:t>
      </w:r>
      <w:r w:rsidR="00154D81">
        <w:rPr>
          <w:noProof/>
        </w:rPr>
        <w:t>10</w:t>
      </w:r>
      <w:r w:rsidR="00154D81" w:rsidRPr="00856563">
        <w:t>)</w:t>
      </w:r>
      <w:r>
        <w:fldChar w:fldCharType="end"/>
      </w:r>
      <w:r>
        <w:t xml:space="preserve"> (</w:t>
      </w:r>
      <w:r w:rsidRPr="0047331A">
        <w:rPr>
          <w:lang w:eastAsia="en-US"/>
        </w:rPr>
        <w:t>§</w:t>
      </w:r>
      <w:r w:rsidR="00EE0785">
        <w:rPr>
          <w:lang w:eastAsia="en-US"/>
        </w:rPr>
        <w:fldChar w:fldCharType="begin"/>
      </w:r>
      <w:r w:rsidR="00EE0785">
        <w:rPr>
          <w:lang w:eastAsia="en-US"/>
        </w:rPr>
        <w:instrText xml:space="preserve"> REF _Ref362506247 \w \h </w:instrText>
      </w:r>
      <w:r w:rsidR="00EE0785">
        <w:rPr>
          <w:lang w:eastAsia="en-US"/>
        </w:rPr>
      </w:r>
      <w:r w:rsidR="00EE0785">
        <w:rPr>
          <w:lang w:eastAsia="en-US"/>
        </w:rPr>
        <w:fldChar w:fldCharType="separate"/>
      </w:r>
      <w:r w:rsidR="00154D81">
        <w:rPr>
          <w:cs/>
          <w:lang w:eastAsia="en-US"/>
        </w:rPr>
        <w:t>‎</w:t>
      </w:r>
      <w:r w:rsidR="00154D81">
        <w:rPr>
          <w:lang w:eastAsia="en-US"/>
        </w:rPr>
        <w:t>8.2.8</w:t>
      </w:r>
      <w:r w:rsidR="00EE0785">
        <w:rPr>
          <w:lang w:eastAsia="en-US"/>
        </w:rPr>
        <w:fldChar w:fldCharType="end"/>
      </w:r>
      <w:r w:rsidR="00DB70B2">
        <w:t>,</w:t>
      </w:r>
      <w:r w:rsidR="00DB70B2" w:rsidRPr="00C109EA">
        <w:t xml:space="preserve"> in Chapter</w:t>
      </w:r>
      <w:r>
        <w:rPr>
          <w:lang w:eastAsia="en-US"/>
        </w:rPr>
        <w:t xml:space="preserve"> </w:t>
      </w:r>
      <w:r w:rsidR="00EE0785">
        <w:rPr>
          <w:lang w:eastAsia="en-US"/>
        </w:rPr>
        <w:fldChar w:fldCharType="begin"/>
      </w:r>
      <w:r w:rsidR="00EE0785">
        <w:rPr>
          <w:lang w:eastAsia="en-US"/>
        </w:rPr>
        <w:instrText xml:space="preserve"> REF _Ref361998469 \w \h </w:instrText>
      </w:r>
      <w:r w:rsidR="00EE0785">
        <w:rPr>
          <w:lang w:eastAsia="en-US"/>
        </w:rPr>
      </w:r>
      <w:r w:rsidR="00EE0785">
        <w:rPr>
          <w:lang w:eastAsia="en-US"/>
        </w:rPr>
        <w:fldChar w:fldCharType="separate"/>
      </w:r>
      <w:r w:rsidR="00154D81">
        <w:rPr>
          <w:cs/>
          <w:lang w:eastAsia="en-US"/>
        </w:rPr>
        <w:t>‎</w:t>
      </w:r>
      <w:r w:rsidR="00154D81">
        <w:rPr>
          <w:lang w:eastAsia="en-US"/>
        </w:rPr>
        <w:t>8</w:t>
      </w:r>
      <w:r w:rsidR="00EE0785">
        <w:rPr>
          <w:lang w:eastAsia="en-US"/>
        </w:rPr>
        <w:fldChar w:fldCharType="end"/>
      </w:r>
      <w:r>
        <w:rPr>
          <w:lang w:eastAsia="en-US"/>
        </w:rPr>
        <w:t xml:space="preserve">). Other modifiers, such as demonstratives, </w:t>
      </w:r>
      <w:r>
        <w:t xml:space="preserve">or monovalent stative verbs, also occur to the right of the head nominal. This order of head nominal and modifier is typical for western Austronesian languages </w:t>
      </w:r>
      <w:r w:rsidRPr="00C109EA">
        <w:t>(</w:t>
      </w:r>
      <w:r w:rsidR="009A320D" w:rsidRPr="009A320D">
        <w:rPr>
          <w:rStyle w:val="Citation"/>
        </w:rPr>
        <w:fldChar w:fldCharType="begin"/>
      </w:r>
      <w:r w:rsidR="00CD0131">
        <w:rPr>
          <w:rStyle w:val="Citation"/>
        </w:rPr>
        <w:instrText>ADDIN CITAVI.PLACEHOLDER 32dcba5c-3abf-4d46-9456-036190a05df9 PFBsYWNlaG9sZGVyPg0KICA8QWRkSW5WZXJzaW9uPjUuMi4wLjg8L0FkZEluVmVyc2lvbj4NCiAgPElkPjMyZGNiYTVjLTNhYmYtNGQ0Ni05NDU2LTAzNjE5MGEwNWRmOTwvSWQ+DQogIDxFbnRyaWVzPg0KICAgIDxFbnRyeT4NCiAgICAgIDxJZD40ZmY2MDQyMy1hNzc5LTQzNDgtYTU2Mi1hYTU3ZmRiZDZmZDY8L0lkPg0KICAgICAgPE5vUGFyPnRydWU8L05vUGFy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40ZDE1NTQ3Yi02MDMwLTQ0MzktODRjZC03NzgwNGQ1MTQ5Yzg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khpbW1lbG1hbm4gMjAwNTogMTQ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pbW1lbG1hbm4gMjAwNTogMTQyPC9UZXh0Pg0KICAgIDwvVGV4dFVuaXQ+DQogIDwvVGV4dFVuaXRzPg0KPC9QbGFjZWhvbGRlcj4=</w:instrText>
      </w:r>
      <w:r w:rsidR="009A320D" w:rsidRPr="009A320D">
        <w:rPr>
          <w:rStyle w:val="Citation"/>
        </w:rPr>
        <w:fldChar w:fldCharType="separate"/>
      </w:r>
      <w:bookmarkStart w:id="405" w:name="_CTVP00132dcba5c3abf4d469456036190a05df9"/>
      <w:r w:rsidR="0092006B">
        <w:rPr>
          <w:rStyle w:val="Citation"/>
        </w:rPr>
        <w:t>Himmelmann 2005: 142</w:t>
      </w:r>
      <w:bookmarkEnd w:id="405"/>
      <w:r w:rsidR="009A320D" w:rsidRPr="009A320D">
        <w:rPr>
          <w:rStyle w:val="Citation"/>
        </w:rPr>
        <w:fldChar w:fldCharType="end"/>
      </w:r>
      <w:r w:rsidR="00021CA4">
        <w:t>; see also</w:t>
      </w:r>
      <w:r w:rsidRPr="00C109EA">
        <w:t xml:space="preserve"> </w:t>
      </w:r>
      <w:r w:rsidR="00BA6215">
        <w:rPr>
          <w:rStyle w:val="Citation"/>
        </w:rPr>
        <w:fldChar w:fldCharType="begin"/>
      </w:r>
      <w:r w:rsidR="003A5B20">
        <w:rPr>
          <w:rStyle w:val="Citation"/>
        </w:rPr>
        <w:instrText>ADDIN CITAVI.PLACEHOLDER 91ef6fc5-eee1-438f-b52e-b1051449f042 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gMjAwN2M6IDM1OeKAkzM3MzwvVGV4dD4NCiAgICA8L1RleHRVbml0Pg0KICA8L1RleHRVbml0cz4NCjwvUGxhY2Vob2xkZXI+</w:instrText>
      </w:r>
      <w:r w:rsidR="00BA6215">
        <w:rPr>
          <w:rStyle w:val="Citation"/>
        </w:rPr>
        <w:fldChar w:fldCharType="separate"/>
      </w:r>
      <w:bookmarkStart w:id="406" w:name="_CTVP00191ef6fc5eee1438fb52eb1051449f042"/>
      <w:r w:rsidR="0092006B">
        <w:rPr>
          <w:rStyle w:val="Citation"/>
        </w:rPr>
        <w:t>Donohue 2007c: 359–373</w:t>
      </w:r>
      <w:bookmarkEnd w:id="406"/>
      <w:r w:rsidR="00BA6215">
        <w:rPr>
          <w:rStyle w:val="Citation"/>
        </w:rPr>
        <w:fldChar w:fldCharType="end"/>
      </w:r>
      <w:r w:rsidRPr="00C109EA">
        <w:t xml:space="preserve">). Cross-linguistically, however, </w:t>
      </w:r>
      <w:r w:rsidRPr="00C109EA">
        <w:rPr>
          <w:lang w:eastAsia="en-US"/>
        </w:rPr>
        <w:t xml:space="preserve">the order of head nominal and demonstrative, numeral, or stative verb does not correlate with the order of verb and object </w:t>
      </w:r>
      <w:r w:rsidR="00BA6215">
        <w:rPr>
          <w:rStyle w:val="Citation"/>
        </w:rPr>
        <w:fldChar w:fldCharType="begin"/>
      </w:r>
      <w:r w:rsidR="00311D1A">
        <w:rPr>
          <w:rStyle w:val="Citation"/>
        </w:rPr>
        <w:instrText>ADDIN CITAVI.PLACEHOLDER 29ddd51b-5a9c-4fe6-a096-5e0b753e6eb9 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kRyeWVyIDIwMDcg4oCTIFdvcmQgb3JkZXI8L1Nob3J0VGl0bGU+DQogICAgICAgIDxUaXRsZT5Xb3JkIG9yZGVyPC9UaXRsZT4NCiAgICAgIDwvUmVmZXJlbmNlPg0KICAgIDwvRW50cnk+DQogIDwvRW50cmllcz4NCiAgPFRleHQ+KERyeWVyIDIwMDdjOiAx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nllciAyMDA3YzogMTMwKTwvVGV4dD4NCiAgICA8L1RleHRVbml0Pg0KICA8L1RleHRVbml0cz4NCjwvUGxhY2Vob2xkZXI+</w:instrText>
      </w:r>
      <w:r w:rsidR="00BA6215">
        <w:rPr>
          <w:rStyle w:val="Citation"/>
        </w:rPr>
        <w:fldChar w:fldCharType="separate"/>
      </w:r>
      <w:bookmarkStart w:id="407" w:name="_CTVP00129ddd51b5a9c4fe6a0965e0b753e6eb9"/>
      <w:r w:rsidR="0092006B">
        <w:rPr>
          <w:rStyle w:val="Citation"/>
        </w:rPr>
        <w:t>(Dryer 2007c: 130)</w:t>
      </w:r>
      <w:bookmarkEnd w:id="407"/>
      <w:r w:rsidR="00BA6215">
        <w:rPr>
          <w:rStyle w:val="Citation"/>
        </w:rPr>
        <w:fldChar w:fldCharType="end"/>
      </w:r>
      <w:r w:rsidRPr="00C109EA">
        <w:rPr>
          <w:lang w:eastAsia="en-US"/>
        </w:rPr>
        <w:t xml:space="preserve">. </w:t>
      </w:r>
      <w:r w:rsidRPr="00C109EA">
        <w:t>Numerals</w:t>
      </w:r>
      <w:r w:rsidR="000D7DBF">
        <w:t xml:space="preserve"> and </w:t>
      </w:r>
      <w:r w:rsidRPr="00C109EA">
        <w:t>quantifiers</w:t>
      </w:r>
      <w:r w:rsidR="000D7DBF">
        <w:t xml:space="preserve"> </w:t>
      </w:r>
      <w:r w:rsidRPr="00C109EA">
        <w:t>precede or follow the head nominal, depending on the semantics of the p</w:t>
      </w:r>
      <w:r w:rsidRPr="00856563">
        <w:t>hrasal structure</w:t>
      </w:r>
      <w:r>
        <w:t xml:space="preserve"> (</w:t>
      </w:r>
      <w:r w:rsidR="00726BDA" w:rsidRPr="003C7D4F">
        <w:rPr>
          <w:lang w:eastAsia="en-US"/>
        </w:rPr>
        <w:t>§</w:t>
      </w:r>
      <w:r w:rsidR="00B30851">
        <w:rPr>
          <w:lang w:eastAsia="en-US"/>
        </w:rPr>
        <w:fldChar w:fldCharType="begin"/>
      </w:r>
      <w:r w:rsidR="00B30851">
        <w:rPr>
          <w:lang w:eastAsia="en-US"/>
        </w:rPr>
        <w:instrText xml:space="preserve"> REF _Ref294348207 \w \h </w:instrText>
      </w:r>
      <w:r w:rsidR="00B30851">
        <w:rPr>
          <w:lang w:eastAsia="en-US"/>
        </w:rPr>
      </w:r>
      <w:r w:rsidR="00B30851">
        <w:rPr>
          <w:lang w:eastAsia="en-US"/>
        </w:rPr>
        <w:fldChar w:fldCharType="separate"/>
      </w:r>
      <w:r w:rsidR="00154D81">
        <w:rPr>
          <w:cs/>
          <w:lang w:eastAsia="en-US"/>
        </w:rPr>
        <w:t>‎</w:t>
      </w:r>
      <w:r w:rsidR="00154D81">
        <w:rPr>
          <w:lang w:eastAsia="en-US"/>
        </w:rPr>
        <w:t>8.3</w:t>
      </w:r>
      <w:r w:rsidR="00B30851">
        <w:rPr>
          <w:lang w:eastAsia="en-US"/>
        </w:rPr>
        <w:fldChar w:fldCharType="end"/>
      </w:r>
      <w:r w:rsidR="00DB70B2">
        <w:t>,</w:t>
      </w:r>
      <w:r w:rsidR="00DB70B2" w:rsidRPr="00C109EA">
        <w:t xml:space="preserve"> </w:t>
      </w:r>
      <w:r w:rsidR="00B30851" w:rsidRPr="00C109EA">
        <w:t>in Chapter</w:t>
      </w:r>
      <w:r w:rsidR="00B30851">
        <w:rPr>
          <w:lang w:eastAsia="en-US"/>
        </w:rPr>
        <w:t xml:space="preserve"> </w:t>
      </w:r>
      <w:r w:rsidR="00B30851">
        <w:rPr>
          <w:lang w:eastAsia="en-US"/>
        </w:rPr>
        <w:fldChar w:fldCharType="begin"/>
      </w:r>
      <w:r w:rsidR="00B30851">
        <w:rPr>
          <w:lang w:eastAsia="en-US"/>
        </w:rPr>
        <w:instrText xml:space="preserve"> REF _Ref361998469 \w \h </w:instrText>
      </w:r>
      <w:r w:rsidR="00B30851">
        <w:rPr>
          <w:lang w:eastAsia="en-US"/>
        </w:rPr>
      </w:r>
      <w:r w:rsidR="00B30851">
        <w:rPr>
          <w:lang w:eastAsia="en-US"/>
        </w:rPr>
        <w:fldChar w:fldCharType="separate"/>
      </w:r>
      <w:r w:rsidR="00154D81">
        <w:rPr>
          <w:cs/>
          <w:lang w:eastAsia="en-US"/>
        </w:rPr>
        <w:t>‎</w:t>
      </w:r>
      <w:r w:rsidR="00154D81">
        <w:rPr>
          <w:lang w:eastAsia="en-US"/>
        </w:rPr>
        <w:t>8</w:t>
      </w:r>
      <w:r w:rsidR="00B30851">
        <w:rPr>
          <w:lang w:eastAsia="en-US"/>
        </w:rPr>
        <w:fldChar w:fldCharType="end"/>
      </w:r>
      <w:r>
        <w:rPr>
          <w:lang w:eastAsia="en-US"/>
        </w:rPr>
        <w:t>)</w:t>
      </w:r>
      <w:r>
        <w:t>.</w:t>
      </w:r>
    </w:p>
    <w:p w14:paraId="2A3800A8" w14:textId="77777777" w:rsidR="00985482" w:rsidRPr="000320EB" w:rsidRDefault="00985482" w:rsidP="00985482">
      <w:pPr>
        <w:pStyle w:val="ExampleTitle"/>
      </w:pPr>
      <w:r>
        <w:t>Word order: Head nominal – relative clause</w:t>
      </w:r>
    </w:p>
    <w:tbl>
      <w:tblPr>
        <w:tblW w:w="6736" w:type="dxa"/>
        <w:tblCellMar>
          <w:left w:w="42" w:type="dxa"/>
          <w:right w:w="42" w:type="dxa"/>
        </w:tblCellMar>
        <w:tblLook w:val="01E0" w:firstRow="1" w:lastRow="1" w:firstColumn="1" w:lastColumn="1" w:noHBand="0" w:noVBand="0"/>
      </w:tblPr>
      <w:tblGrid>
        <w:gridCol w:w="709"/>
        <w:gridCol w:w="284"/>
        <w:gridCol w:w="734"/>
        <w:gridCol w:w="340"/>
        <w:gridCol w:w="462"/>
        <w:gridCol w:w="1006"/>
        <w:gridCol w:w="653"/>
        <w:gridCol w:w="865"/>
        <w:gridCol w:w="576"/>
        <w:gridCol w:w="520"/>
        <w:gridCol w:w="587"/>
      </w:tblGrid>
      <w:tr w:rsidR="00AC23C4" w:rsidRPr="00317EEC" w14:paraId="60C0D452" w14:textId="77777777" w:rsidTr="00AC23C4">
        <w:tc>
          <w:tcPr>
            <w:tcW w:w="709" w:type="dxa"/>
            <w:shd w:val="clear" w:color="auto" w:fill="auto"/>
          </w:tcPr>
          <w:p w14:paraId="417DFA6F" w14:textId="77777777" w:rsidR="00985482" w:rsidRPr="00150DE6" w:rsidRDefault="00985482" w:rsidP="00985482">
            <w:pPr>
              <w:pStyle w:val="O0Nwnext"/>
            </w:pPr>
            <w:bookmarkStart w:id="408" w:name="_Ref368990625"/>
            <w:r w:rsidRPr="00856563">
              <w:t>(</w:t>
            </w:r>
            <w:fldSimple w:instr=" SEQ ( \* ARABIC \s 1 ">
              <w:r w:rsidR="00154D81">
                <w:rPr>
                  <w:noProof/>
                </w:rPr>
                <w:t>10</w:t>
              </w:r>
            </w:fldSimple>
            <w:r w:rsidRPr="00856563">
              <w:t>)</w:t>
            </w:r>
            <w:bookmarkEnd w:id="408"/>
          </w:p>
        </w:tc>
        <w:tc>
          <w:tcPr>
            <w:tcW w:w="284" w:type="dxa"/>
            <w:shd w:val="clear" w:color="auto" w:fill="auto"/>
          </w:tcPr>
          <w:p w14:paraId="18FD4028" w14:textId="77777777" w:rsidR="00985482" w:rsidRPr="009A1E86" w:rsidRDefault="00985482" w:rsidP="00985482">
            <w:pPr>
              <w:pStyle w:val="Text"/>
            </w:pPr>
            <w:r>
              <w:t>…</w:t>
            </w:r>
          </w:p>
        </w:tc>
        <w:tc>
          <w:tcPr>
            <w:tcW w:w="734" w:type="dxa"/>
            <w:shd w:val="clear" w:color="auto" w:fill="auto"/>
          </w:tcPr>
          <w:p w14:paraId="4692EB1D" w14:textId="77777777" w:rsidR="00985482" w:rsidRPr="009A1E86" w:rsidRDefault="00985482" w:rsidP="00985482">
            <w:pPr>
              <w:pStyle w:val="Text"/>
            </w:pPr>
            <w:r w:rsidRPr="009A1E86">
              <w:t>karna</w:t>
            </w:r>
          </w:p>
        </w:tc>
        <w:tc>
          <w:tcPr>
            <w:tcW w:w="340" w:type="dxa"/>
            <w:shd w:val="clear" w:color="auto" w:fill="auto"/>
          </w:tcPr>
          <w:p w14:paraId="0D52944D" w14:textId="77777777" w:rsidR="00985482" w:rsidRPr="009A1E86" w:rsidRDefault="00985482" w:rsidP="00985482">
            <w:pPr>
              <w:pStyle w:val="Text"/>
            </w:pPr>
            <w:r>
              <w:t>liat</w:t>
            </w:r>
          </w:p>
        </w:tc>
        <w:tc>
          <w:tcPr>
            <w:tcW w:w="462" w:type="dxa"/>
            <w:shd w:val="clear" w:color="auto" w:fill="auto"/>
          </w:tcPr>
          <w:p w14:paraId="340FFC81" w14:textId="77777777" w:rsidR="00985482" w:rsidRPr="009A1E86" w:rsidRDefault="00985482" w:rsidP="00985482">
            <w:pPr>
              <w:pStyle w:val="Text"/>
            </w:pPr>
            <w:r w:rsidRPr="009A1E86">
              <w:t>ada</w:t>
            </w:r>
          </w:p>
        </w:tc>
        <w:tc>
          <w:tcPr>
            <w:tcW w:w="1006" w:type="dxa"/>
            <w:shd w:val="clear" w:color="auto" w:fill="auto"/>
          </w:tcPr>
          <w:p w14:paraId="6456B2FC" w14:textId="77777777" w:rsidR="00985482" w:rsidRPr="009A1E86" w:rsidRDefault="00985482" w:rsidP="00985482">
            <w:pPr>
              <w:pStyle w:val="Text"/>
            </w:pPr>
            <w:r w:rsidRPr="009A1E86">
              <w:t>makan</w:t>
            </w:r>
            <w:r w:rsidR="0037638D">
              <w:t>g</w:t>
            </w:r>
            <w:r w:rsidRPr="009A1E86">
              <w:t>an</w:t>
            </w:r>
            <w:r w:rsidR="0037638D">
              <w:t>g</w:t>
            </w:r>
          </w:p>
        </w:tc>
        <w:tc>
          <w:tcPr>
            <w:tcW w:w="653" w:type="dxa"/>
            <w:shd w:val="clear" w:color="auto" w:fill="auto"/>
          </w:tcPr>
          <w:p w14:paraId="6D1D4A61" w14:textId="77777777" w:rsidR="00985482" w:rsidRPr="009A1E86" w:rsidRDefault="00985482" w:rsidP="00985482">
            <w:pPr>
              <w:pStyle w:val="Text"/>
            </w:pPr>
            <w:r w:rsidRPr="009A1E86">
              <w:t>dalam</w:t>
            </w:r>
          </w:p>
        </w:tc>
        <w:tc>
          <w:tcPr>
            <w:tcW w:w="865" w:type="dxa"/>
            <w:shd w:val="clear" w:color="auto" w:fill="auto"/>
          </w:tcPr>
          <w:p w14:paraId="17BB6D77" w14:textId="77777777" w:rsidR="00985482" w:rsidRPr="009A1E86" w:rsidRDefault="00985482" w:rsidP="00985482">
            <w:pPr>
              <w:pStyle w:val="Text"/>
              <w:rPr>
                <w:rStyle w:val="ChBlueBold"/>
              </w:rPr>
            </w:pPr>
            <w:r w:rsidRPr="009A1E86">
              <w:rPr>
                <w:rStyle w:val="ChBlueBold"/>
              </w:rPr>
              <w:t>ka</w:t>
            </w:r>
            <w:r>
              <w:rPr>
                <w:rStyle w:val="ChBlueBold"/>
              </w:rPr>
              <w:t>n</w:t>
            </w:r>
            <w:r w:rsidRPr="009A1E86">
              <w:rPr>
                <w:rStyle w:val="ChBlueBold"/>
              </w:rPr>
              <w:t>tong</w:t>
            </w:r>
          </w:p>
        </w:tc>
        <w:tc>
          <w:tcPr>
            <w:tcW w:w="576" w:type="dxa"/>
            <w:shd w:val="clear" w:color="auto" w:fill="auto"/>
          </w:tcPr>
          <w:p w14:paraId="0C633C62" w14:textId="77777777" w:rsidR="00985482" w:rsidRPr="009A1E86" w:rsidRDefault="00985482" w:rsidP="00985482">
            <w:pPr>
              <w:pStyle w:val="Text"/>
              <w:rPr>
                <w:rStyle w:val="ChBlueBold"/>
              </w:rPr>
            </w:pPr>
            <w:r w:rsidRPr="009A1E86">
              <w:rPr>
                <w:rStyle w:val="ChBlueBold"/>
              </w:rPr>
              <w:t>yan</w:t>
            </w:r>
            <w:r>
              <w:rPr>
                <w:rStyle w:val="ChBlueBold"/>
              </w:rPr>
              <w:t>g</w:t>
            </w:r>
          </w:p>
        </w:tc>
        <w:tc>
          <w:tcPr>
            <w:tcW w:w="520" w:type="dxa"/>
            <w:shd w:val="clear" w:color="auto" w:fill="auto"/>
          </w:tcPr>
          <w:p w14:paraId="56104062" w14:textId="77777777" w:rsidR="00985482" w:rsidRPr="00873CEA" w:rsidRDefault="00985482" w:rsidP="00985482">
            <w:pPr>
              <w:pStyle w:val="Text"/>
            </w:pPr>
            <w:r w:rsidRPr="00873CEA">
              <w:t>saya</w:t>
            </w:r>
          </w:p>
        </w:tc>
        <w:tc>
          <w:tcPr>
            <w:tcW w:w="587" w:type="dxa"/>
            <w:shd w:val="clear" w:color="auto" w:fill="auto"/>
          </w:tcPr>
          <w:p w14:paraId="4882E610" w14:textId="77777777" w:rsidR="00985482" w:rsidRPr="00873CEA" w:rsidRDefault="00985482" w:rsidP="00985482">
            <w:pPr>
              <w:pStyle w:val="Text"/>
            </w:pPr>
            <w:r w:rsidRPr="00873CEA">
              <w:t>bawa</w:t>
            </w:r>
          </w:p>
        </w:tc>
      </w:tr>
      <w:tr w:rsidR="00AC23C4" w:rsidRPr="00AC23C4" w14:paraId="59E6F894" w14:textId="77777777" w:rsidTr="00AC23C4">
        <w:tc>
          <w:tcPr>
            <w:tcW w:w="709" w:type="dxa"/>
            <w:shd w:val="clear" w:color="auto" w:fill="auto"/>
          </w:tcPr>
          <w:p w14:paraId="609E25D4" w14:textId="77777777" w:rsidR="00985482" w:rsidRPr="00384C18" w:rsidRDefault="00985482" w:rsidP="00985482">
            <w:pPr>
              <w:pStyle w:val="GlossEng"/>
            </w:pPr>
          </w:p>
        </w:tc>
        <w:tc>
          <w:tcPr>
            <w:tcW w:w="284" w:type="dxa"/>
            <w:shd w:val="clear" w:color="auto" w:fill="auto"/>
          </w:tcPr>
          <w:p w14:paraId="2E1E2044" w14:textId="77777777" w:rsidR="00985482" w:rsidRPr="00FD67BA" w:rsidRDefault="00985482" w:rsidP="00985482">
            <w:pPr>
              <w:pStyle w:val="GlossEng"/>
            </w:pPr>
          </w:p>
        </w:tc>
        <w:tc>
          <w:tcPr>
            <w:tcW w:w="734" w:type="dxa"/>
            <w:shd w:val="clear" w:color="auto" w:fill="auto"/>
          </w:tcPr>
          <w:p w14:paraId="54C899E8" w14:textId="77777777" w:rsidR="00985482" w:rsidRPr="009A1E86" w:rsidRDefault="00985482" w:rsidP="00985482">
            <w:pPr>
              <w:pStyle w:val="GlossEng"/>
            </w:pPr>
            <w:r w:rsidRPr="009A1E86">
              <w:t>because</w:t>
            </w:r>
          </w:p>
        </w:tc>
        <w:tc>
          <w:tcPr>
            <w:tcW w:w="340" w:type="dxa"/>
            <w:shd w:val="clear" w:color="auto" w:fill="auto"/>
          </w:tcPr>
          <w:p w14:paraId="2EC544E1" w14:textId="77777777" w:rsidR="00985482" w:rsidRPr="009A1E86" w:rsidRDefault="00985482" w:rsidP="00985482">
            <w:pPr>
              <w:pStyle w:val="GlossEng"/>
            </w:pPr>
            <w:r w:rsidRPr="009A1E86">
              <w:t>see</w:t>
            </w:r>
          </w:p>
        </w:tc>
        <w:tc>
          <w:tcPr>
            <w:tcW w:w="462" w:type="dxa"/>
            <w:shd w:val="clear" w:color="auto" w:fill="auto"/>
          </w:tcPr>
          <w:p w14:paraId="60F03F48" w14:textId="77777777" w:rsidR="00985482" w:rsidRPr="009A1E86" w:rsidRDefault="00985482" w:rsidP="00985482">
            <w:pPr>
              <w:pStyle w:val="GlossEng"/>
            </w:pPr>
            <w:r w:rsidRPr="009A1E86">
              <w:t>exist</w:t>
            </w:r>
          </w:p>
        </w:tc>
        <w:tc>
          <w:tcPr>
            <w:tcW w:w="1006" w:type="dxa"/>
            <w:shd w:val="clear" w:color="auto" w:fill="auto"/>
          </w:tcPr>
          <w:p w14:paraId="7BB89B4C" w14:textId="77777777" w:rsidR="00985482" w:rsidRPr="009A1E86" w:rsidRDefault="00985482" w:rsidP="00985482">
            <w:pPr>
              <w:pStyle w:val="GlossEng"/>
            </w:pPr>
            <w:r>
              <w:t>food</w:t>
            </w:r>
          </w:p>
        </w:tc>
        <w:tc>
          <w:tcPr>
            <w:tcW w:w="653" w:type="dxa"/>
            <w:shd w:val="clear" w:color="auto" w:fill="auto"/>
          </w:tcPr>
          <w:p w14:paraId="742AB342" w14:textId="77777777" w:rsidR="00985482" w:rsidRPr="009A1E86" w:rsidRDefault="00985482" w:rsidP="00985482">
            <w:pPr>
              <w:pStyle w:val="GlossEng"/>
            </w:pPr>
            <w:r w:rsidRPr="009A1E86">
              <w:t>inside</w:t>
            </w:r>
          </w:p>
        </w:tc>
        <w:tc>
          <w:tcPr>
            <w:tcW w:w="865" w:type="dxa"/>
            <w:shd w:val="clear" w:color="auto" w:fill="auto"/>
          </w:tcPr>
          <w:p w14:paraId="252BE689" w14:textId="77777777" w:rsidR="00985482" w:rsidRPr="009A1E86" w:rsidRDefault="00985482" w:rsidP="00985482">
            <w:pPr>
              <w:pStyle w:val="GlossEng"/>
            </w:pPr>
            <w:r w:rsidRPr="009A1E86">
              <w:t>bag</w:t>
            </w:r>
          </w:p>
        </w:tc>
        <w:tc>
          <w:tcPr>
            <w:tcW w:w="576" w:type="dxa"/>
            <w:shd w:val="clear" w:color="auto" w:fill="auto"/>
          </w:tcPr>
          <w:p w14:paraId="2037DD7A" w14:textId="77777777" w:rsidR="00985482" w:rsidRPr="0099608C" w:rsidRDefault="00985482" w:rsidP="00985482">
            <w:pPr>
              <w:pStyle w:val="GlossEng"/>
              <w:rPr>
                <w:rStyle w:val="ChSmallCaps"/>
              </w:rPr>
            </w:pPr>
            <w:r w:rsidRPr="0099608C">
              <w:rPr>
                <w:rStyle w:val="ChSmallCaps"/>
              </w:rPr>
              <w:t>rel</w:t>
            </w:r>
          </w:p>
        </w:tc>
        <w:tc>
          <w:tcPr>
            <w:tcW w:w="520" w:type="dxa"/>
            <w:shd w:val="clear" w:color="auto" w:fill="auto"/>
          </w:tcPr>
          <w:p w14:paraId="1A3864A5" w14:textId="77777777" w:rsidR="00985482" w:rsidRPr="0099608C" w:rsidRDefault="00985482" w:rsidP="00985482">
            <w:pPr>
              <w:pStyle w:val="GlossEng"/>
              <w:rPr>
                <w:rStyle w:val="ChSmallCaps"/>
              </w:rPr>
            </w:pPr>
            <w:r w:rsidRPr="0099608C">
              <w:rPr>
                <w:rStyle w:val="ChSmallCaps"/>
              </w:rPr>
              <w:t>1sg</w:t>
            </w:r>
          </w:p>
        </w:tc>
        <w:tc>
          <w:tcPr>
            <w:tcW w:w="587" w:type="dxa"/>
            <w:shd w:val="clear" w:color="auto" w:fill="auto"/>
          </w:tcPr>
          <w:p w14:paraId="0079C0D2" w14:textId="77777777" w:rsidR="00985482" w:rsidRPr="009A1E86" w:rsidRDefault="00985482" w:rsidP="00985482">
            <w:pPr>
              <w:pStyle w:val="GlossEng"/>
            </w:pPr>
            <w:r w:rsidRPr="009A1E86">
              <w:t>bring</w:t>
            </w:r>
          </w:p>
        </w:tc>
      </w:tr>
    </w:tbl>
    <w:p w14:paraId="0CDB19C4" w14:textId="3D11BB20" w:rsidR="00985482" w:rsidRDefault="00B7093A" w:rsidP="00985482">
      <w:pPr>
        <w:pStyle w:val="FreeTranslEng"/>
      </w:pPr>
      <w:r>
        <w:t>‘</w:t>
      </w:r>
      <w:r w:rsidR="00985482">
        <w:t xml:space="preserve">[she was already glad] because </w:t>
      </w:r>
      <w:r w:rsidR="00890080">
        <w:t>(</w:t>
      </w:r>
      <w:r w:rsidR="00985482">
        <w:t>she</w:t>
      </w:r>
      <w:r w:rsidR="00890080">
        <w:t>)</w:t>
      </w:r>
      <w:r w:rsidR="00985482">
        <w:t xml:space="preserve"> saw there was food in </w:t>
      </w:r>
      <w:r w:rsidR="00985482" w:rsidRPr="00384C18">
        <w:rPr>
          <w:rStyle w:val="ChBlueBold"/>
        </w:rPr>
        <w:t>the bag that</w:t>
      </w:r>
      <w:r w:rsidR="00985482">
        <w:t xml:space="preserve"> I brought</w:t>
      </w:r>
      <w:r>
        <w:t>’</w:t>
      </w:r>
      <w:r w:rsidR="00985482">
        <w:t xml:space="preserve"> </w:t>
      </w:r>
      <w:r w:rsidR="00985482" w:rsidRPr="00821D62">
        <w:rPr>
          <w:rStyle w:val="ExampleSource"/>
        </w:rPr>
        <w:t>[080919-004-NP.0032]</w:t>
      </w:r>
    </w:p>
    <w:p w14:paraId="4C782488" w14:textId="0F2D47B2" w:rsidR="00985482" w:rsidRDefault="00985482" w:rsidP="00620B68">
      <w:pPr>
        <w:pStyle w:val="Body0005after05before"/>
      </w:pPr>
      <w:r>
        <w:t xml:space="preserve">Likewise in noun phrases with adnominally used nouns, the modifier noun follows the head nominal, as in </w:t>
      </w:r>
      <w:r w:rsidRPr="00F41E71">
        <w:rPr>
          <w:rStyle w:val="ChItalBold"/>
        </w:rPr>
        <w:t>tulang bahu</w:t>
      </w:r>
      <w:r>
        <w:t xml:space="preserve"> </w:t>
      </w:r>
      <w:r w:rsidR="00B7093A">
        <w:t>‘</w:t>
      </w:r>
      <w:r>
        <w:t>shoulder bone</w:t>
      </w:r>
      <w:r w:rsidR="00B7093A">
        <w:t>’</w:t>
      </w:r>
      <w:r>
        <w:t xml:space="preserve"> (</w:t>
      </w:r>
      <w:r>
        <w:rPr>
          <w:lang w:eastAsia="en-US"/>
        </w:rPr>
        <w:t>§</w:t>
      </w:r>
      <w:r w:rsidR="0093562E">
        <w:rPr>
          <w:lang w:eastAsia="en-US"/>
        </w:rPr>
        <w:fldChar w:fldCharType="begin"/>
      </w:r>
      <w:r w:rsidR="0093562E">
        <w:rPr>
          <w:lang w:eastAsia="en-US"/>
        </w:rPr>
        <w:instrText xml:space="preserve"> REF _Ref374434079 \w \h </w:instrText>
      </w:r>
      <w:r w:rsidR="0093562E">
        <w:rPr>
          <w:lang w:eastAsia="en-US"/>
        </w:rPr>
      </w:r>
      <w:r w:rsidR="0093562E">
        <w:rPr>
          <w:lang w:eastAsia="en-US"/>
        </w:rPr>
        <w:fldChar w:fldCharType="separate"/>
      </w:r>
      <w:r w:rsidR="00154D81">
        <w:rPr>
          <w:cs/>
          <w:lang w:eastAsia="en-US"/>
        </w:rPr>
        <w:t>‎</w:t>
      </w:r>
      <w:r w:rsidR="00154D81">
        <w:rPr>
          <w:lang w:eastAsia="en-US"/>
        </w:rPr>
        <w:t>8.2.2</w:t>
      </w:r>
      <w:r w:rsidR="0093562E">
        <w:rPr>
          <w:lang w:eastAsia="en-US"/>
        </w:rPr>
        <w:fldChar w:fldCharType="end"/>
      </w:r>
      <w:r w:rsidR="00DB70B2">
        <w:t>,</w:t>
      </w:r>
      <w:r w:rsidR="00DB70B2" w:rsidRPr="00C109EA">
        <w:t xml:space="preserve"> in Chapter</w:t>
      </w:r>
      <w:r>
        <w:rPr>
          <w:lang w:eastAsia="en-US"/>
        </w:rPr>
        <w:t xml:space="preserve"> </w:t>
      </w:r>
      <w:r w:rsidR="0093562E">
        <w:rPr>
          <w:lang w:eastAsia="en-US"/>
        </w:rPr>
        <w:fldChar w:fldCharType="begin"/>
      </w:r>
      <w:r w:rsidR="0093562E">
        <w:rPr>
          <w:lang w:eastAsia="en-US"/>
        </w:rPr>
        <w:instrText xml:space="preserve"> REF _Ref361998469 \w \h </w:instrText>
      </w:r>
      <w:r w:rsidR="0093562E">
        <w:rPr>
          <w:lang w:eastAsia="en-US"/>
        </w:rPr>
      </w:r>
      <w:r w:rsidR="0093562E">
        <w:rPr>
          <w:lang w:eastAsia="en-US"/>
        </w:rPr>
        <w:fldChar w:fldCharType="separate"/>
      </w:r>
      <w:r w:rsidR="00154D81">
        <w:rPr>
          <w:cs/>
          <w:lang w:eastAsia="en-US"/>
        </w:rPr>
        <w:t>‎</w:t>
      </w:r>
      <w:r w:rsidR="00154D81">
        <w:rPr>
          <w:lang w:eastAsia="en-US"/>
        </w:rPr>
        <w:t>8</w:t>
      </w:r>
      <w:r w:rsidR="0093562E">
        <w:rPr>
          <w:lang w:eastAsia="en-US"/>
        </w:rPr>
        <w:fldChar w:fldCharType="end"/>
      </w:r>
      <w:r>
        <w:rPr>
          <w:lang w:eastAsia="en-US"/>
        </w:rPr>
        <w:t>)</w:t>
      </w:r>
      <w:r>
        <w:t xml:space="preserve">. By </w:t>
      </w:r>
      <w:r w:rsidR="0037638D">
        <w:t>contrast</w:t>
      </w:r>
      <w:r>
        <w:t xml:space="preserve">, adnominal possession in Papuan Malay is typically expressed with a </w:t>
      </w:r>
      <w:r>
        <w:lastRenderedPageBreak/>
        <w:t xml:space="preserve">construction in </w:t>
      </w:r>
      <w:r w:rsidRPr="00CE1166">
        <w:t xml:space="preserve">which the </w:t>
      </w:r>
      <w:r w:rsidRPr="0099608C">
        <w:rPr>
          <w:rStyle w:val="ChSmallCaps"/>
        </w:rPr>
        <w:t>possessor</w:t>
      </w:r>
      <w:r w:rsidRPr="00CE1166">
        <w:t xml:space="preserve"> precedes the </w:t>
      </w:r>
      <w:r w:rsidRPr="0099608C">
        <w:rPr>
          <w:rStyle w:val="ChSmallCaps"/>
        </w:rPr>
        <w:t>possessum</w:t>
      </w:r>
      <w:r w:rsidRPr="00CE1166">
        <w:t>;</w:t>
      </w:r>
      <w:r>
        <w:t xml:space="preserve"> both are linked with the possessive marker </w:t>
      </w:r>
      <w:r w:rsidRPr="0091061B">
        <w:rPr>
          <w:rStyle w:val="ChItalBold"/>
        </w:rPr>
        <w:t>pu</w:t>
      </w:r>
      <w:r>
        <w:rPr>
          <w:rStyle w:val="ChItalBold"/>
        </w:rPr>
        <w:t>(</w:t>
      </w:r>
      <w:r w:rsidRPr="0091061B">
        <w:rPr>
          <w:rStyle w:val="ChItalBold"/>
        </w:rPr>
        <w:t>nya</w:t>
      </w:r>
      <w:r>
        <w:rPr>
          <w:rStyle w:val="ChItalBold"/>
        </w:rPr>
        <w:t>)</w:t>
      </w:r>
      <w:r>
        <w:t xml:space="preserve"> </w:t>
      </w:r>
      <w:r w:rsidR="00B7093A">
        <w:t>‘</w:t>
      </w:r>
      <w:r w:rsidRPr="0099608C">
        <w:rPr>
          <w:rStyle w:val="ChSmallCaps"/>
        </w:rPr>
        <w:t>poss</w:t>
      </w:r>
      <w:r w:rsidR="00B7093A">
        <w:t>’</w:t>
      </w:r>
      <w:r>
        <w:t xml:space="preserve">, as illustrated in </w:t>
      </w:r>
      <w:r>
        <w:fldChar w:fldCharType="begin"/>
      </w:r>
      <w:r>
        <w:instrText xml:space="preserve"> REF _Ref369004065 \h </w:instrText>
      </w:r>
      <w:r>
        <w:fldChar w:fldCharType="separate"/>
      </w:r>
      <w:r w:rsidR="00154D81" w:rsidRPr="00856563">
        <w:t>(</w:t>
      </w:r>
      <w:r w:rsidR="00154D81">
        <w:rPr>
          <w:noProof/>
        </w:rPr>
        <w:t>11</w:t>
      </w:r>
      <w:r w:rsidR="00154D81" w:rsidRPr="00856563">
        <w:t>)</w:t>
      </w:r>
      <w:r>
        <w:fldChar w:fldCharType="end"/>
      </w:r>
      <w:r>
        <w:t xml:space="preserve"> (Chapter</w:t>
      </w:r>
      <w:r w:rsidR="0093562E">
        <w:t xml:space="preserve"> </w:t>
      </w:r>
      <w:r w:rsidR="0093562E">
        <w:fldChar w:fldCharType="begin"/>
      </w:r>
      <w:r w:rsidR="0093562E">
        <w:instrText xml:space="preserve"> REF _Ref358725848 \w \h </w:instrText>
      </w:r>
      <w:r w:rsidR="0093562E">
        <w:fldChar w:fldCharType="separate"/>
      </w:r>
      <w:r w:rsidR="00154D81">
        <w:rPr>
          <w:cs/>
        </w:rPr>
        <w:t>‎</w:t>
      </w:r>
      <w:r w:rsidR="00154D81">
        <w:t>9</w:t>
      </w:r>
      <w:r w:rsidR="0093562E">
        <w:fldChar w:fldCharType="end"/>
      </w:r>
      <w:r>
        <w:t xml:space="preserve">). This word </w:t>
      </w:r>
      <w:r w:rsidRPr="002C1BB9">
        <w:t xml:space="preserve">order does not correlate with the general VO order, but </w:t>
      </w:r>
      <w:r>
        <w:t xml:space="preserve">it </w:t>
      </w:r>
      <w:r w:rsidRPr="002C1BB9">
        <w:t xml:space="preserve">is typical for the eastern Malay varieties </w:t>
      </w:r>
      <w:r>
        <w:t xml:space="preserve">in general </w:t>
      </w:r>
      <w:r w:rsidRPr="002C1BB9">
        <w:t>and other Austronesian languages of the larger region, as discussed</w:t>
      </w:r>
      <w:r>
        <w:t xml:space="preserve"> in more detail in §</w:t>
      </w:r>
      <w:r>
        <w:fldChar w:fldCharType="begin"/>
      </w:r>
      <w:r>
        <w:instrText xml:space="preserve"> REF _Ref369507788 \w \h </w:instrText>
      </w:r>
      <w:r>
        <w:fldChar w:fldCharType="separate"/>
      </w:r>
      <w:r w:rsidR="00154D81">
        <w:rPr>
          <w:cs/>
        </w:rPr>
        <w:t>‎</w:t>
      </w:r>
      <w:r w:rsidR="00154D81">
        <w:t>1.6.2</w:t>
      </w:r>
      <w:r>
        <w:fldChar w:fldCharType="end"/>
      </w:r>
      <w:r>
        <w:t>.</w:t>
      </w:r>
    </w:p>
    <w:p w14:paraId="381E5551" w14:textId="77777777" w:rsidR="00985482" w:rsidRPr="000320EB" w:rsidRDefault="00985482" w:rsidP="00985482">
      <w:pPr>
        <w:pStyle w:val="ExampleTitle"/>
      </w:pPr>
      <w:r>
        <w:t xml:space="preserve">Word order: </w:t>
      </w:r>
      <w:r w:rsidRPr="0099608C">
        <w:rPr>
          <w:rStyle w:val="ChSmallCaps"/>
        </w:rPr>
        <w:t>possessor</w:t>
      </w:r>
      <w:r w:rsidRPr="00CE1166">
        <w:t xml:space="preserve"> – </w:t>
      </w:r>
      <w:r w:rsidRPr="0099608C">
        <w:rPr>
          <w:rStyle w:val="ChSmallCaps"/>
        </w:rPr>
        <w:t>possessum</w:t>
      </w:r>
    </w:p>
    <w:tbl>
      <w:tblPr>
        <w:tblW w:w="6728" w:type="dxa"/>
        <w:tblCellMar>
          <w:left w:w="42" w:type="dxa"/>
          <w:right w:w="42" w:type="dxa"/>
        </w:tblCellMar>
        <w:tblLook w:val="01E0" w:firstRow="1" w:lastRow="1" w:firstColumn="1" w:lastColumn="1" w:noHBand="0" w:noVBand="0"/>
      </w:tblPr>
      <w:tblGrid>
        <w:gridCol w:w="709"/>
        <w:gridCol w:w="284"/>
        <w:gridCol w:w="389"/>
        <w:gridCol w:w="680"/>
        <w:gridCol w:w="389"/>
        <w:gridCol w:w="497"/>
        <w:gridCol w:w="1201"/>
        <w:gridCol w:w="389"/>
        <w:gridCol w:w="622"/>
        <w:gridCol w:w="1284"/>
        <w:gridCol w:w="284"/>
      </w:tblGrid>
      <w:tr w:rsidR="00AC23C4" w:rsidRPr="00317EEC" w14:paraId="27CA60C2" w14:textId="77777777" w:rsidTr="00AC23C4">
        <w:tc>
          <w:tcPr>
            <w:tcW w:w="709" w:type="dxa"/>
            <w:shd w:val="clear" w:color="auto" w:fill="auto"/>
          </w:tcPr>
          <w:p w14:paraId="7EBBCB14" w14:textId="77777777" w:rsidR="00985482" w:rsidRPr="00150DE6" w:rsidRDefault="00985482" w:rsidP="00985482">
            <w:pPr>
              <w:pStyle w:val="O0Nwnext"/>
            </w:pPr>
            <w:bookmarkStart w:id="409" w:name="_Ref369004065"/>
            <w:r w:rsidRPr="00856563">
              <w:t>(</w:t>
            </w:r>
            <w:fldSimple w:instr=" SEQ ( \* ARABIC \s 1 ">
              <w:r w:rsidR="00154D81">
                <w:rPr>
                  <w:noProof/>
                </w:rPr>
                <w:t>11</w:t>
              </w:r>
            </w:fldSimple>
            <w:r w:rsidRPr="00856563">
              <w:t>)</w:t>
            </w:r>
            <w:bookmarkEnd w:id="409"/>
          </w:p>
        </w:tc>
        <w:tc>
          <w:tcPr>
            <w:tcW w:w="284" w:type="dxa"/>
            <w:shd w:val="clear" w:color="auto" w:fill="auto"/>
          </w:tcPr>
          <w:p w14:paraId="056AC97C" w14:textId="77777777" w:rsidR="00985482" w:rsidRPr="00A00649" w:rsidRDefault="00985482" w:rsidP="00985482">
            <w:pPr>
              <w:pStyle w:val="Text"/>
            </w:pPr>
            <w:r>
              <w:t>…</w:t>
            </w:r>
          </w:p>
        </w:tc>
        <w:tc>
          <w:tcPr>
            <w:tcW w:w="389" w:type="dxa"/>
            <w:shd w:val="clear" w:color="auto" w:fill="auto"/>
          </w:tcPr>
          <w:p w14:paraId="6CC06067" w14:textId="77777777" w:rsidR="00985482" w:rsidRPr="00A00649" w:rsidRDefault="00985482" w:rsidP="00985482">
            <w:pPr>
              <w:pStyle w:val="Text"/>
            </w:pPr>
            <w:r w:rsidRPr="00A00649">
              <w:t>sa</w:t>
            </w:r>
          </w:p>
        </w:tc>
        <w:tc>
          <w:tcPr>
            <w:tcW w:w="680" w:type="dxa"/>
            <w:shd w:val="clear" w:color="auto" w:fill="auto"/>
          </w:tcPr>
          <w:p w14:paraId="2B3F3EC3" w14:textId="77777777" w:rsidR="00985482" w:rsidRPr="00A00649" w:rsidRDefault="00985482" w:rsidP="00985482">
            <w:pPr>
              <w:pStyle w:val="Text"/>
            </w:pPr>
            <w:r w:rsidRPr="00A00649">
              <w:t>pegan</w:t>
            </w:r>
            <w:r>
              <w:t>g</w:t>
            </w:r>
          </w:p>
        </w:tc>
        <w:tc>
          <w:tcPr>
            <w:tcW w:w="389" w:type="dxa"/>
            <w:shd w:val="clear" w:color="auto" w:fill="auto"/>
          </w:tcPr>
          <w:p w14:paraId="345795AF" w14:textId="77777777" w:rsidR="00985482" w:rsidRPr="00283F44" w:rsidRDefault="00985482" w:rsidP="00985482">
            <w:pPr>
              <w:pStyle w:val="Text"/>
              <w:rPr>
                <w:rStyle w:val="ChBlueBold"/>
              </w:rPr>
            </w:pPr>
            <w:r w:rsidRPr="00283F44">
              <w:rPr>
                <w:rStyle w:val="ChBlueBold"/>
              </w:rPr>
              <w:t>sa</w:t>
            </w:r>
          </w:p>
        </w:tc>
        <w:tc>
          <w:tcPr>
            <w:tcW w:w="497" w:type="dxa"/>
            <w:shd w:val="clear" w:color="auto" w:fill="auto"/>
          </w:tcPr>
          <w:p w14:paraId="1F16220F" w14:textId="77777777" w:rsidR="00985482" w:rsidRPr="00B82E9A" w:rsidRDefault="00985482" w:rsidP="00985482">
            <w:pPr>
              <w:pStyle w:val="Text"/>
            </w:pPr>
            <w:r w:rsidRPr="00B82E9A">
              <w:t>pu</w:t>
            </w:r>
          </w:p>
        </w:tc>
        <w:tc>
          <w:tcPr>
            <w:tcW w:w="1201" w:type="dxa"/>
            <w:shd w:val="clear" w:color="auto" w:fill="auto"/>
          </w:tcPr>
          <w:p w14:paraId="2F2557DE" w14:textId="77777777" w:rsidR="00985482" w:rsidRPr="00B82E9A" w:rsidRDefault="00985482" w:rsidP="00985482">
            <w:pPr>
              <w:pStyle w:val="Text"/>
            </w:pPr>
            <w:r w:rsidRPr="00B82E9A">
              <w:t>parang</w:t>
            </w:r>
          </w:p>
        </w:tc>
        <w:tc>
          <w:tcPr>
            <w:tcW w:w="389" w:type="dxa"/>
            <w:shd w:val="clear" w:color="auto" w:fill="auto"/>
          </w:tcPr>
          <w:p w14:paraId="46A89EE3" w14:textId="77777777" w:rsidR="00985482" w:rsidRPr="00283F44" w:rsidRDefault="00985482" w:rsidP="00985482">
            <w:pPr>
              <w:pStyle w:val="Text"/>
              <w:rPr>
                <w:rStyle w:val="ChBlueBold"/>
              </w:rPr>
            </w:pPr>
            <w:r w:rsidRPr="00283F44">
              <w:rPr>
                <w:rStyle w:val="ChBlueBold"/>
              </w:rPr>
              <w:t>sa</w:t>
            </w:r>
          </w:p>
        </w:tc>
        <w:tc>
          <w:tcPr>
            <w:tcW w:w="622" w:type="dxa"/>
            <w:shd w:val="clear" w:color="auto" w:fill="auto"/>
          </w:tcPr>
          <w:p w14:paraId="4DE44FFE" w14:textId="77777777" w:rsidR="00985482" w:rsidRPr="00B82E9A" w:rsidRDefault="00985482" w:rsidP="00985482">
            <w:pPr>
              <w:pStyle w:val="Text"/>
            </w:pPr>
            <w:r w:rsidRPr="00B82E9A">
              <w:t>punya</w:t>
            </w:r>
          </w:p>
        </w:tc>
        <w:tc>
          <w:tcPr>
            <w:tcW w:w="1284" w:type="dxa"/>
            <w:shd w:val="clear" w:color="auto" w:fill="auto"/>
          </w:tcPr>
          <w:p w14:paraId="4ADDA1D5" w14:textId="77777777" w:rsidR="00985482" w:rsidRPr="00B82E9A" w:rsidRDefault="00985482" w:rsidP="00985482">
            <w:pPr>
              <w:pStyle w:val="Text"/>
            </w:pPr>
            <w:r w:rsidRPr="00B82E9A">
              <w:t>jubi</w:t>
            </w:r>
          </w:p>
        </w:tc>
        <w:tc>
          <w:tcPr>
            <w:tcW w:w="284" w:type="dxa"/>
            <w:shd w:val="clear" w:color="auto" w:fill="auto"/>
          </w:tcPr>
          <w:p w14:paraId="33964B10" w14:textId="77777777" w:rsidR="00985482" w:rsidRPr="00A00649" w:rsidRDefault="00985482" w:rsidP="00985482">
            <w:pPr>
              <w:pStyle w:val="Text"/>
            </w:pPr>
            <w:r>
              <w:t>…</w:t>
            </w:r>
          </w:p>
        </w:tc>
      </w:tr>
      <w:tr w:rsidR="00AC23C4" w:rsidRPr="00AC23C4" w14:paraId="496A642D" w14:textId="77777777" w:rsidTr="00AC23C4">
        <w:tc>
          <w:tcPr>
            <w:tcW w:w="709" w:type="dxa"/>
            <w:shd w:val="clear" w:color="auto" w:fill="auto"/>
          </w:tcPr>
          <w:p w14:paraId="19EEB1F2" w14:textId="77777777" w:rsidR="00985482" w:rsidRPr="009A0840" w:rsidRDefault="00985482" w:rsidP="00985482">
            <w:pPr>
              <w:pStyle w:val="GlossEng"/>
            </w:pPr>
          </w:p>
        </w:tc>
        <w:tc>
          <w:tcPr>
            <w:tcW w:w="284" w:type="dxa"/>
            <w:shd w:val="clear" w:color="auto" w:fill="auto"/>
          </w:tcPr>
          <w:p w14:paraId="752D3E9E" w14:textId="77777777" w:rsidR="00985482" w:rsidRPr="00A00649" w:rsidRDefault="00985482" w:rsidP="00985482">
            <w:pPr>
              <w:pStyle w:val="GlossEng"/>
            </w:pPr>
          </w:p>
        </w:tc>
        <w:tc>
          <w:tcPr>
            <w:tcW w:w="389" w:type="dxa"/>
            <w:shd w:val="clear" w:color="auto" w:fill="auto"/>
          </w:tcPr>
          <w:p w14:paraId="63C82BF5" w14:textId="77777777" w:rsidR="00985482" w:rsidRPr="0099608C" w:rsidRDefault="00985482" w:rsidP="00985482">
            <w:pPr>
              <w:pStyle w:val="GlossEng"/>
              <w:rPr>
                <w:rStyle w:val="ChSmallCaps"/>
              </w:rPr>
            </w:pPr>
            <w:r w:rsidRPr="0099608C">
              <w:rPr>
                <w:rStyle w:val="ChSmallCaps"/>
              </w:rPr>
              <w:t>1sg</w:t>
            </w:r>
          </w:p>
        </w:tc>
        <w:tc>
          <w:tcPr>
            <w:tcW w:w="680" w:type="dxa"/>
            <w:shd w:val="clear" w:color="auto" w:fill="auto"/>
          </w:tcPr>
          <w:p w14:paraId="114B39E3" w14:textId="77777777" w:rsidR="00985482" w:rsidRPr="00A00649" w:rsidRDefault="00985482" w:rsidP="00985482">
            <w:pPr>
              <w:pStyle w:val="GlossEng"/>
            </w:pPr>
            <w:r w:rsidRPr="00A00649">
              <w:t>hold</w:t>
            </w:r>
          </w:p>
        </w:tc>
        <w:tc>
          <w:tcPr>
            <w:tcW w:w="389" w:type="dxa"/>
            <w:shd w:val="clear" w:color="auto" w:fill="auto"/>
          </w:tcPr>
          <w:p w14:paraId="0DF871D0" w14:textId="77777777" w:rsidR="00985482" w:rsidRPr="0099608C" w:rsidRDefault="00985482" w:rsidP="00985482">
            <w:pPr>
              <w:pStyle w:val="GlossEng"/>
              <w:rPr>
                <w:rStyle w:val="ChSmallCaps"/>
              </w:rPr>
            </w:pPr>
            <w:r w:rsidRPr="0099608C">
              <w:rPr>
                <w:rStyle w:val="ChSmallCaps"/>
              </w:rPr>
              <w:t>1sg</w:t>
            </w:r>
          </w:p>
        </w:tc>
        <w:tc>
          <w:tcPr>
            <w:tcW w:w="497" w:type="dxa"/>
            <w:shd w:val="clear" w:color="auto" w:fill="auto"/>
          </w:tcPr>
          <w:p w14:paraId="0F3302D2" w14:textId="77777777" w:rsidR="00985482" w:rsidRPr="0099608C" w:rsidRDefault="00985482" w:rsidP="00985482">
            <w:pPr>
              <w:pStyle w:val="GlossEng"/>
              <w:rPr>
                <w:rStyle w:val="ChSmallCaps"/>
              </w:rPr>
            </w:pPr>
            <w:r w:rsidRPr="0099608C">
              <w:rPr>
                <w:rStyle w:val="ChSmallCaps"/>
              </w:rPr>
              <w:t>poss</w:t>
            </w:r>
          </w:p>
        </w:tc>
        <w:tc>
          <w:tcPr>
            <w:tcW w:w="1201" w:type="dxa"/>
            <w:shd w:val="clear" w:color="auto" w:fill="auto"/>
          </w:tcPr>
          <w:p w14:paraId="32FFE5FE" w14:textId="77777777" w:rsidR="00985482" w:rsidRPr="00A00649" w:rsidRDefault="00985482" w:rsidP="00985482">
            <w:pPr>
              <w:pStyle w:val="GlossEng"/>
            </w:pPr>
            <w:r w:rsidRPr="00A00649">
              <w:t>short.machete</w:t>
            </w:r>
          </w:p>
        </w:tc>
        <w:tc>
          <w:tcPr>
            <w:tcW w:w="389" w:type="dxa"/>
            <w:shd w:val="clear" w:color="auto" w:fill="auto"/>
          </w:tcPr>
          <w:p w14:paraId="1E27017D" w14:textId="77777777" w:rsidR="00985482" w:rsidRPr="0099608C" w:rsidRDefault="00985482" w:rsidP="00985482">
            <w:pPr>
              <w:pStyle w:val="GlossEng"/>
              <w:rPr>
                <w:rStyle w:val="ChSmallCaps"/>
              </w:rPr>
            </w:pPr>
            <w:r w:rsidRPr="0099608C">
              <w:rPr>
                <w:rStyle w:val="ChSmallCaps"/>
              </w:rPr>
              <w:t>1sg</w:t>
            </w:r>
          </w:p>
        </w:tc>
        <w:tc>
          <w:tcPr>
            <w:tcW w:w="622" w:type="dxa"/>
            <w:shd w:val="clear" w:color="auto" w:fill="auto"/>
          </w:tcPr>
          <w:p w14:paraId="5970E56F" w14:textId="77777777" w:rsidR="00985482" w:rsidRPr="0099608C" w:rsidRDefault="00985482" w:rsidP="00985482">
            <w:pPr>
              <w:pStyle w:val="GlossEng"/>
              <w:rPr>
                <w:rStyle w:val="ChSmallCaps"/>
              </w:rPr>
            </w:pPr>
            <w:r w:rsidRPr="0099608C">
              <w:rPr>
                <w:rStyle w:val="ChSmallCaps"/>
              </w:rPr>
              <w:t>poss</w:t>
            </w:r>
          </w:p>
        </w:tc>
        <w:tc>
          <w:tcPr>
            <w:tcW w:w="1284" w:type="dxa"/>
            <w:shd w:val="clear" w:color="auto" w:fill="auto"/>
          </w:tcPr>
          <w:p w14:paraId="5B1EC909" w14:textId="77777777" w:rsidR="00985482" w:rsidRPr="00A00649" w:rsidRDefault="00985482" w:rsidP="00985482">
            <w:pPr>
              <w:pStyle w:val="GlossEng"/>
            </w:pPr>
            <w:r w:rsidRPr="00A00649">
              <w:t>bow.and.arrow</w:t>
            </w:r>
          </w:p>
        </w:tc>
        <w:tc>
          <w:tcPr>
            <w:tcW w:w="284" w:type="dxa"/>
            <w:shd w:val="clear" w:color="auto" w:fill="auto"/>
          </w:tcPr>
          <w:p w14:paraId="471345D2" w14:textId="77777777" w:rsidR="00985482" w:rsidRPr="00A00649" w:rsidRDefault="00985482" w:rsidP="00985482">
            <w:pPr>
              <w:pStyle w:val="GlossEng"/>
            </w:pPr>
          </w:p>
        </w:tc>
      </w:tr>
    </w:tbl>
    <w:p w14:paraId="1191F8DA" w14:textId="7A9012DB" w:rsidR="00985482" w:rsidRDefault="00B7093A" w:rsidP="00985482">
      <w:pPr>
        <w:pStyle w:val="FreeTranslEng"/>
      </w:pPr>
      <w:r>
        <w:t>‘</w:t>
      </w:r>
      <w:r w:rsidR="00890080">
        <w:t>[</w:t>
      </w:r>
      <w:r w:rsidR="00985482">
        <w:t xml:space="preserve">so, in the morning I got up, I fed the dogs,] I took </w:t>
      </w:r>
      <w:r w:rsidR="00985482" w:rsidRPr="00283F44">
        <w:rPr>
          <w:rStyle w:val="ChBlueBold"/>
        </w:rPr>
        <w:t>my</w:t>
      </w:r>
      <w:r w:rsidR="00985482" w:rsidRPr="00B82E9A">
        <w:t xml:space="preserve"> short machete,</w:t>
      </w:r>
      <w:r w:rsidR="00985482">
        <w:t xml:space="preserve"> </w:t>
      </w:r>
      <w:r w:rsidR="00985482" w:rsidRPr="00283F44">
        <w:rPr>
          <w:rStyle w:val="ChBlueBold"/>
        </w:rPr>
        <w:t>my</w:t>
      </w:r>
      <w:r w:rsidR="00985482" w:rsidRPr="00B82E9A">
        <w:t xml:space="preserve"> bow and arrows</w:t>
      </w:r>
      <w:r w:rsidR="00985482">
        <w:t xml:space="preserve"> …</w:t>
      </w:r>
      <w:r>
        <w:t>’</w:t>
      </w:r>
      <w:r w:rsidR="00985482">
        <w:t xml:space="preserve"> </w:t>
      </w:r>
      <w:r w:rsidR="00985482" w:rsidRPr="009A0840">
        <w:rPr>
          <w:rStyle w:val="ExampleSource"/>
        </w:rPr>
        <w:t>[080919-003-NP.0003]</w:t>
      </w:r>
    </w:p>
    <w:p w14:paraId="28048941" w14:textId="03B2298F" w:rsidR="00985482" w:rsidRDefault="00985482" w:rsidP="00620B68">
      <w:pPr>
        <w:pStyle w:val="Body0005after05before"/>
      </w:pPr>
      <w:r>
        <w:t xml:space="preserve">In alternative interrogative clauses, </w:t>
      </w:r>
      <w:r w:rsidR="00FE3350">
        <w:t xml:space="preserve">the question marker occurs in clause-final position. Such questions are formed with the alternative-marking conjunction </w:t>
      </w:r>
      <w:r w:rsidR="00FE3350" w:rsidRPr="00130BEE">
        <w:rPr>
          <w:rStyle w:val="ChItalBold"/>
        </w:rPr>
        <w:t>ka</w:t>
      </w:r>
      <w:r w:rsidR="00FE3350">
        <w:t xml:space="preserve"> </w:t>
      </w:r>
      <w:r w:rsidR="00B7093A">
        <w:t>‘</w:t>
      </w:r>
      <w:r w:rsidR="00FE3350">
        <w:t>or</w:t>
      </w:r>
      <w:r w:rsidR="00B7093A">
        <w:t>’</w:t>
      </w:r>
      <w:r w:rsidR="00FE3350">
        <w:t xml:space="preserve"> which is also used to mark interrogative clauses, as demonstrated </w:t>
      </w:r>
      <w:r>
        <w:t xml:space="preserve">in </w:t>
      </w:r>
      <w:r>
        <w:fldChar w:fldCharType="begin"/>
      </w:r>
      <w:r>
        <w:instrText xml:space="preserve"> REF _Ref369004758 \h </w:instrText>
      </w:r>
      <w:r>
        <w:fldChar w:fldCharType="separate"/>
      </w:r>
      <w:r w:rsidR="00154D81" w:rsidRPr="00856563">
        <w:t>(</w:t>
      </w:r>
      <w:r w:rsidR="00154D81">
        <w:rPr>
          <w:noProof/>
        </w:rPr>
        <w:t>12</w:t>
      </w:r>
      <w:r w:rsidR="00154D81" w:rsidRPr="00856563">
        <w:t>)</w:t>
      </w:r>
      <w:r>
        <w:fldChar w:fldCharType="end"/>
      </w:r>
      <w:r>
        <w:t xml:space="preserve"> (§</w:t>
      </w:r>
      <w:r w:rsidR="00021315">
        <w:fldChar w:fldCharType="begin"/>
      </w:r>
      <w:r w:rsidR="00021315">
        <w:instrText xml:space="preserve"> REF _Ref364091902 \w \h </w:instrText>
      </w:r>
      <w:r w:rsidR="00021315">
        <w:fldChar w:fldCharType="separate"/>
      </w:r>
      <w:r w:rsidR="00154D81">
        <w:rPr>
          <w:cs/>
        </w:rPr>
        <w:t>‎</w:t>
      </w:r>
      <w:r w:rsidR="00154D81">
        <w:t>13.2.3</w:t>
      </w:r>
      <w:r w:rsidR="00021315">
        <w:fldChar w:fldCharType="end"/>
      </w:r>
      <w:r w:rsidR="00DB70B2">
        <w:t>,</w:t>
      </w:r>
      <w:r w:rsidR="00DB70B2" w:rsidRPr="00C109EA">
        <w:t xml:space="preserve"> in Chapter</w:t>
      </w:r>
      <w:r>
        <w:t xml:space="preserve"> </w:t>
      </w:r>
      <w:r w:rsidR="00021315">
        <w:fldChar w:fldCharType="begin"/>
      </w:r>
      <w:r w:rsidR="00021315">
        <w:instrText xml:space="preserve"> REF _Ref370831310 \w \h </w:instrText>
      </w:r>
      <w:r w:rsidR="00021315">
        <w:fldChar w:fldCharType="separate"/>
      </w:r>
      <w:r w:rsidR="00154D81">
        <w:rPr>
          <w:cs/>
        </w:rPr>
        <w:t>‎</w:t>
      </w:r>
      <w:r w:rsidR="00154D81">
        <w:t>13</w:t>
      </w:r>
      <w:r w:rsidR="00021315">
        <w:fldChar w:fldCharType="end"/>
      </w:r>
      <w:r w:rsidR="00932DE7">
        <w:t>; see also §</w:t>
      </w:r>
      <w:r w:rsidR="00932DE7">
        <w:fldChar w:fldCharType="begin"/>
      </w:r>
      <w:r w:rsidR="00932DE7">
        <w:instrText xml:space="preserve"> REF _Ref361249558 \w \h </w:instrText>
      </w:r>
      <w:r w:rsidR="00932DE7">
        <w:fldChar w:fldCharType="separate"/>
      </w:r>
      <w:r w:rsidR="00154D81">
        <w:rPr>
          <w:cs/>
        </w:rPr>
        <w:t>‎</w:t>
      </w:r>
      <w:r w:rsidR="00154D81">
        <w:t>14.2.2.2</w:t>
      </w:r>
      <w:r w:rsidR="00932DE7">
        <w:fldChar w:fldCharType="end"/>
      </w:r>
      <w:r w:rsidR="00932DE7">
        <w:t xml:space="preserve">, Chapter </w:t>
      </w:r>
      <w:r w:rsidR="00932DE7">
        <w:fldChar w:fldCharType="begin"/>
      </w:r>
      <w:r w:rsidR="00932DE7">
        <w:instrText xml:space="preserve"> REF _Ref436244712 \w \h </w:instrText>
      </w:r>
      <w:r w:rsidR="00932DE7">
        <w:fldChar w:fldCharType="separate"/>
      </w:r>
      <w:r w:rsidR="00154D81">
        <w:rPr>
          <w:cs/>
        </w:rPr>
        <w:t>‎</w:t>
      </w:r>
      <w:r w:rsidR="00154D81">
        <w:t>14</w:t>
      </w:r>
      <w:r w:rsidR="00932DE7">
        <w:fldChar w:fldCharType="end"/>
      </w:r>
      <w:r>
        <w:t>). Again, this word order does not correlate with the general VO order.</w:t>
      </w:r>
    </w:p>
    <w:p w14:paraId="51125615" w14:textId="4BD868F2" w:rsidR="00985482" w:rsidRPr="000320EB" w:rsidRDefault="00985482" w:rsidP="00985482">
      <w:pPr>
        <w:pStyle w:val="ExampleTitle"/>
      </w:pPr>
      <w:r>
        <w:t xml:space="preserve">Word order: Clause-final question marker </w:t>
      </w:r>
      <w:r w:rsidRPr="002A30DE">
        <w:rPr>
          <w:rStyle w:val="ChItalBold"/>
        </w:rPr>
        <w:t>ka</w:t>
      </w:r>
      <w:r>
        <w:t xml:space="preserve"> </w:t>
      </w:r>
      <w:r w:rsidR="00B7093A">
        <w:t>‘</w:t>
      </w:r>
      <w:r>
        <w:t>or</w:t>
      </w:r>
      <w:r w:rsidR="00B7093A">
        <w:t>’</w:t>
      </w:r>
    </w:p>
    <w:tbl>
      <w:tblPr>
        <w:tblW w:w="0" w:type="auto"/>
        <w:tblCellMar>
          <w:left w:w="42" w:type="dxa"/>
          <w:right w:w="42" w:type="dxa"/>
        </w:tblCellMar>
        <w:tblLook w:val="01E0" w:firstRow="1" w:lastRow="1" w:firstColumn="1" w:lastColumn="1" w:noHBand="0" w:noVBand="0"/>
      </w:tblPr>
      <w:tblGrid>
        <w:gridCol w:w="709"/>
        <w:gridCol w:w="489"/>
        <w:gridCol w:w="856"/>
        <w:gridCol w:w="484"/>
      </w:tblGrid>
      <w:tr w:rsidR="00985482" w:rsidRPr="00317EEC" w14:paraId="28248559" w14:textId="77777777" w:rsidTr="00AC23C4">
        <w:tc>
          <w:tcPr>
            <w:tcW w:w="709" w:type="dxa"/>
            <w:shd w:val="clear" w:color="auto" w:fill="auto"/>
          </w:tcPr>
          <w:p w14:paraId="477D4ACE" w14:textId="77777777" w:rsidR="00985482" w:rsidRPr="00150DE6" w:rsidRDefault="00985482" w:rsidP="00985482">
            <w:pPr>
              <w:pStyle w:val="O0Nwnext"/>
            </w:pPr>
            <w:bookmarkStart w:id="410" w:name="_Ref369004758"/>
            <w:r w:rsidRPr="00856563">
              <w:t>(</w:t>
            </w:r>
            <w:fldSimple w:instr=" SEQ ( \* ARABIC \s 1 ">
              <w:r w:rsidR="00154D81">
                <w:rPr>
                  <w:noProof/>
                </w:rPr>
                <w:t>12</w:t>
              </w:r>
            </w:fldSimple>
            <w:r w:rsidRPr="00856563">
              <w:t>)</w:t>
            </w:r>
            <w:bookmarkEnd w:id="410"/>
          </w:p>
        </w:tc>
        <w:tc>
          <w:tcPr>
            <w:tcW w:w="489" w:type="dxa"/>
            <w:shd w:val="clear" w:color="auto" w:fill="auto"/>
          </w:tcPr>
          <w:p w14:paraId="2CAB9F3F" w14:textId="77777777" w:rsidR="00985482" w:rsidRPr="00C74D45" w:rsidRDefault="00985482" w:rsidP="00985482">
            <w:pPr>
              <w:pStyle w:val="Text"/>
            </w:pPr>
            <w:r w:rsidRPr="00C74D45">
              <w:t>ko</w:t>
            </w:r>
          </w:p>
        </w:tc>
        <w:tc>
          <w:tcPr>
            <w:tcW w:w="856" w:type="dxa"/>
            <w:shd w:val="clear" w:color="auto" w:fill="auto"/>
          </w:tcPr>
          <w:p w14:paraId="4F0908A1" w14:textId="77777777" w:rsidR="00985482" w:rsidRPr="00C74D45" w:rsidRDefault="00985482" w:rsidP="00985482">
            <w:pPr>
              <w:pStyle w:val="Text"/>
            </w:pPr>
            <w:r w:rsidRPr="00C74D45">
              <w:t>sendiri</w:t>
            </w:r>
          </w:p>
        </w:tc>
        <w:tc>
          <w:tcPr>
            <w:tcW w:w="484" w:type="dxa"/>
            <w:shd w:val="clear" w:color="auto" w:fill="auto"/>
          </w:tcPr>
          <w:p w14:paraId="289CF30A" w14:textId="77777777" w:rsidR="00985482" w:rsidRPr="00C74D45" w:rsidRDefault="00985482" w:rsidP="00985482">
            <w:pPr>
              <w:pStyle w:val="Text"/>
            </w:pPr>
            <w:r w:rsidRPr="002A30DE">
              <w:rPr>
                <w:rStyle w:val="ChBlueBold"/>
              </w:rPr>
              <w:t>ka</w:t>
            </w:r>
            <w:r w:rsidRPr="00C74D45">
              <w:t>?</w:t>
            </w:r>
          </w:p>
        </w:tc>
      </w:tr>
      <w:tr w:rsidR="00985482" w:rsidRPr="00AC23C4" w14:paraId="57C0C4E5" w14:textId="77777777" w:rsidTr="00AC23C4">
        <w:tc>
          <w:tcPr>
            <w:tcW w:w="709" w:type="dxa"/>
            <w:shd w:val="clear" w:color="auto" w:fill="auto"/>
          </w:tcPr>
          <w:p w14:paraId="1C1C8273" w14:textId="77777777" w:rsidR="00985482" w:rsidRPr="00C74D45" w:rsidRDefault="00985482" w:rsidP="00985482">
            <w:pPr>
              <w:pStyle w:val="GlossEng"/>
            </w:pPr>
          </w:p>
        </w:tc>
        <w:tc>
          <w:tcPr>
            <w:tcW w:w="489" w:type="dxa"/>
            <w:shd w:val="clear" w:color="auto" w:fill="auto"/>
          </w:tcPr>
          <w:p w14:paraId="0CC52476" w14:textId="77777777" w:rsidR="00985482" w:rsidRPr="0099608C" w:rsidRDefault="00985482" w:rsidP="00985482">
            <w:pPr>
              <w:pStyle w:val="GlossEng"/>
              <w:rPr>
                <w:rStyle w:val="ChSmallCaps"/>
              </w:rPr>
            </w:pPr>
            <w:r w:rsidRPr="0099608C">
              <w:rPr>
                <w:rStyle w:val="ChSmallCaps"/>
              </w:rPr>
              <w:t>2sg</w:t>
            </w:r>
          </w:p>
        </w:tc>
        <w:tc>
          <w:tcPr>
            <w:tcW w:w="856" w:type="dxa"/>
            <w:shd w:val="clear" w:color="auto" w:fill="auto"/>
          </w:tcPr>
          <w:p w14:paraId="02147C91" w14:textId="77777777" w:rsidR="00985482" w:rsidRPr="00C74D45" w:rsidRDefault="004D30FB" w:rsidP="00985482">
            <w:pPr>
              <w:pStyle w:val="GlossEng"/>
            </w:pPr>
            <w:r>
              <w:t>be.</w:t>
            </w:r>
            <w:r w:rsidR="00985482" w:rsidRPr="00C74D45">
              <w:t>alone</w:t>
            </w:r>
          </w:p>
        </w:tc>
        <w:tc>
          <w:tcPr>
            <w:tcW w:w="484" w:type="dxa"/>
            <w:shd w:val="clear" w:color="auto" w:fill="auto"/>
          </w:tcPr>
          <w:p w14:paraId="66FB74E8" w14:textId="77777777" w:rsidR="00985482" w:rsidRPr="00C74D45" w:rsidRDefault="00985482" w:rsidP="00985482">
            <w:pPr>
              <w:pStyle w:val="GlossEng"/>
            </w:pPr>
            <w:r w:rsidRPr="00C74D45">
              <w:t>or</w:t>
            </w:r>
          </w:p>
        </w:tc>
      </w:tr>
    </w:tbl>
    <w:p w14:paraId="194E6327" w14:textId="5045D092" w:rsidR="00985482" w:rsidRPr="000957E6" w:rsidRDefault="00B7093A" w:rsidP="00985482">
      <w:pPr>
        <w:pStyle w:val="FreeTranslEng"/>
      </w:pPr>
      <w:r>
        <w:t>‘</w:t>
      </w:r>
      <w:r w:rsidR="00985482">
        <w:t xml:space="preserve">are you alone </w:t>
      </w:r>
      <w:r w:rsidR="00985482" w:rsidRPr="002A30DE">
        <w:rPr>
          <w:rStyle w:val="ChBlueBold"/>
        </w:rPr>
        <w:t xml:space="preserve">or </w:t>
      </w:r>
      <w:r w:rsidR="002F2CDC">
        <w:rPr>
          <w:rStyle w:val="ChBlueBold"/>
        </w:rPr>
        <w:t>(</w:t>
      </w:r>
      <w:r w:rsidR="00985482" w:rsidRPr="002A30DE">
        <w:rPr>
          <w:rStyle w:val="ChBlueBold"/>
        </w:rPr>
        <w:t>not)</w:t>
      </w:r>
      <w:r w:rsidR="00985482" w:rsidRPr="002A30DE">
        <w:t>?</w:t>
      </w:r>
      <w:r>
        <w:t>’</w:t>
      </w:r>
      <w:r w:rsidR="00985482">
        <w:t xml:space="preserve"> </w:t>
      </w:r>
      <w:r w:rsidR="00985482" w:rsidRPr="00CE1C11">
        <w:rPr>
          <w:rStyle w:val="ExampleSource"/>
        </w:rPr>
        <w:t>[080921-010-Cv.0003]</w:t>
      </w:r>
    </w:p>
    <w:p w14:paraId="6F3EA076" w14:textId="7BA25C55" w:rsidR="00985482" w:rsidRDefault="00BD6A7D" w:rsidP="00620B68">
      <w:pPr>
        <w:pStyle w:val="Body0000after"/>
      </w:pPr>
      <w:r>
        <w:t xml:space="preserve">As mentioned, </w:t>
      </w:r>
      <w:r w:rsidR="00A12301">
        <w:t>in</w:t>
      </w:r>
      <w:r w:rsidR="008B7CF3">
        <w:t xml:space="preserve"> a number of aspects the predic</w:t>
      </w:r>
      <w:r w:rsidR="00A12301">
        <w:t xml:space="preserve">ted word order does not apply to Papuan Malay. </w:t>
      </w:r>
      <w:r w:rsidR="00985482">
        <w:t xml:space="preserve">Papuan Malay has no manner adverbs. Instead monovalent stative verbs express manner; they take a post-predicate position </w:t>
      </w:r>
      <w:r w:rsidR="00985482" w:rsidRPr="0047331A">
        <w:t>(</w:t>
      </w:r>
      <w:r w:rsidR="00985482" w:rsidRPr="0047331A">
        <w:rPr>
          <w:lang w:eastAsia="en-US"/>
        </w:rPr>
        <w:t>§</w:t>
      </w:r>
      <w:r w:rsidR="00766400">
        <w:rPr>
          <w:lang w:eastAsia="en-US"/>
        </w:rPr>
        <w:fldChar w:fldCharType="begin"/>
      </w:r>
      <w:r w:rsidR="00766400">
        <w:rPr>
          <w:lang w:eastAsia="en-US"/>
        </w:rPr>
        <w:instrText xml:space="preserve"> REF _Ref358227566 \w \h </w:instrText>
      </w:r>
      <w:r w:rsidR="00766400">
        <w:rPr>
          <w:lang w:eastAsia="en-US"/>
        </w:rPr>
      </w:r>
      <w:r w:rsidR="00766400">
        <w:rPr>
          <w:lang w:eastAsia="en-US"/>
        </w:rPr>
        <w:fldChar w:fldCharType="separate"/>
      </w:r>
      <w:r w:rsidR="00154D81">
        <w:rPr>
          <w:cs/>
          <w:lang w:eastAsia="en-US"/>
        </w:rPr>
        <w:t>‎</w:t>
      </w:r>
      <w:r w:rsidR="00154D81">
        <w:rPr>
          <w:lang w:eastAsia="en-US"/>
        </w:rPr>
        <w:t>5.4.8</w:t>
      </w:r>
      <w:r w:rsidR="00766400">
        <w:rPr>
          <w:lang w:eastAsia="en-US"/>
        </w:rPr>
        <w:fldChar w:fldCharType="end"/>
      </w:r>
      <w:r w:rsidR="00DB70B2">
        <w:t>,</w:t>
      </w:r>
      <w:r w:rsidR="00DB70B2" w:rsidRPr="00C109EA">
        <w:t xml:space="preserve"> in Chapter</w:t>
      </w:r>
      <w:r w:rsidR="00985482" w:rsidRPr="0047331A">
        <w:rPr>
          <w:lang w:eastAsia="en-US"/>
        </w:rPr>
        <w:t xml:space="preserve"> </w:t>
      </w:r>
      <w:r w:rsidR="00766400">
        <w:rPr>
          <w:lang w:eastAsia="en-US"/>
        </w:rPr>
        <w:fldChar w:fldCharType="begin"/>
      </w:r>
      <w:r w:rsidR="00766400">
        <w:rPr>
          <w:lang w:eastAsia="en-US"/>
        </w:rPr>
        <w:instrText xml:space="preserve"> REF _Ref361997822 \w \h </w:instrText>
      </w:r>
      <w:r w:rsidR="00766400">
        <w:rPr>
          <w:lang w:eastAsia="en-US"/>
        </w:rPr>
      </w:r>
      <w:r w:rsidR="00766400">
        <w:rPr>
          <w:lang w:eastAsia="en-US"/>
        </w:rPr>
        <w:fldChar w:fldCharType="separate"/>
      </w:r>
      <w:r w:rsidR="00154D81">
        <w:rPr>
          <w:cs/>
          <w:lang w:eastAsia="en-US"/>
        </w:rPr>
        <w:t>‎</w:t>
      </w:r>
      <w:r w:rsidR="00154D81">
        <w:rPr>
          <w:lang w:eastAsia="en-US"/>
        </w:rPr>
        <w:t>5</w:t>
      </w:r>
      <w:r w:rsidR="00766400">
        <w:rPr>
          <w:lang w:eastAsia="en-US"/>
        </w:rPr>
        <w:fldChar w:fldCharType="end"/>
      </w:r>
      <w:r w:rsidR="00985482" w:rsidRPr="0047331A">
        <w:rPr>
          <w:lang w:eastAsia="en-US"/>
        </w:rPr>
        <w:t>)</w:t>
      </w:r>
      <w:r w:rsidR="00985482">
        <w:rPr>
          <w:lang w:eastAsia="en-US"/>
        </w:rPr>
        <w:t xml:space="preserve">. The language has no copula either. Hence, in </w:t>
      </w:r>
      <w:r w:rsidR="00985482">
        <w:t xml:space="preserve">nonverbal predicate clauses, the nonverbal predicate is juxtaposed to the subject (Chapter </w:t>
      </w:r>
      <w:r w:rsidR="00146815">
        <w:fldChar w:fldCharType="begin"/>
      </w:r>
      <w:r w:rsidR="00146815">
        <w:instrText xml:space="preserve"> REF _Ref293423883 \w \h </w:instrText>
      </w:r>
      <w:r w:rsidR="00146815">
        <w:fldChar w:fldCharType="separate"/>
      </w:r>
      <w:r w:rsidR="00154D81">
        <w:rPr>
          <w:cs/>
        </w:rPr>
        <w:t>‎</w:t>
      </w:r>
      <w:r w:rsidR="00154D81">
        <w:t>12</w:t>
      </w:r>
      <w:r w:rsidR="00146815">
        <w:fldChar w:fldCharType="end"/>
      </w:r>
      <w:r w:rsidR="00985482">
        <w:t xml:space="preserve">). Neither does Papuan Malay have an article or plural word. Instead, free </w:t>
      </w:r>
      <w:r w:rsidR="00716C17">
        <w:t xml:space="preserve">personal </w:t>
      </w:r>
      <w:r w:rsidR="00985482">
        <w:t xml:space="preserve">pronouns signal </w:t>
      </w:r>
      <w:r w:rsidR="00985482">
        <w:rPr>
          <w:rFonts w:eastAsia="Times New Roman"/>
          <w:szCs w:val="20"/>
          <w:lang w:eastAsia="en-US"/>
        </w:rPr>
        <w:t xml:space="preserve">the person, number, and definiteness of their referents (Chapter </w:t>
      </w:r>
      <w:r w:rsidR="004E4351">
        <w:rPr>
          <w:rFonts w:eastAsia="Times New Roman"/>
          <w:szCs w:val="20"/>
          <w:lang w:eastAsia="en-US"/>
        </w:rPr>
        <w:fldChar w:fldCharType="begin"/>
      </w:r>
      <w:r w:rsidR="004E4351">
        <w:rPr>
          <w:rFonts w:eastAsia="Times New Roman"/>
          <w:szCs w:val="20"/>
          <w:lang w:eastAsia="en-US"/>
        </w:rPr>
        <w:instrText xml:space="preserve"> REF _Ref354490894 \w \h </w:instrText>
      </w:r>
      <w:r w:rsidR="004E4351">
        <w:rPr>
          <w:rFonts w:eastAsia="Times New Roman"/>
          <w:szCs w:val="20"/>
          <w:lang w:eastAsia="en-US"/>
        </w:rPr>
      </w:r>
      <w:r w:rsidR="004E4351">
        <w:rPr>
          <w:rFonts w:eastAsia="Times New Roman"/>
          <w:szCs w:val="20"/>
          <w:lang w:eastAsia="en-US"/>
        </w:rPr>
        <w:fldChar w:fldCharType="separate"/>
      </w:r>
      <w:r w:rsidR="00154D81">
        <w:rPr>
          <w:rFonts w:eastAsia="Times New Roman"/>
          <w:szCs w:val="20"/>
          <w:cs/>
          <w:lang w:eastAsia="en-US"/>
        </w:rPr>
        <w:t>‎</w:t>
      </w:r>
      <w:r w:rsidR="00154D81">
        <w:rPr>
          <w:rFonts w:eastAsia="Times New Roman"/>
          <w:szCs w:val="20"/>
          <w:lang w:eastAsia="en-US"/>
        </w:rPr>
        <w:t>6</w:t>
      </w:r>
      <w:r w:rsidR="004E4351">
        <w:rPr>
          <w:rFonts w:eastAsia="Times New Roman"/>
          <w:szCs w:val="20"/>
          <w:lang w:eastAsia="en-US"/>
        </w:rPr>
        <w:fldChar w:fldCharType="end"/>
      </w:r>
      <w:r w:rsidR="00985482">
        <w:rPr>
          <w:rFonts w:eastAsia="Times New Roman"/>
          <w:szCs w:val="20"/>
          <w:lang w:eastAsia="en-US"/>
        </w:rPr>
        <w:t xml:space="preserve">). </w:t>
      </w:r>
      <w:r w:rsidR="00985482">
        <w:t>In combining clauses, Papuan Malay makes no morphosyntactic distinction between main and subordinate clauses; dependency relations are purely semantic (</w:t>
      </w:r>
      <w:r w:rsidR="00766400" w:rsidRPr="0047331A">
        <w:rPr>
          <w:lang w:eastAsia="en-US"/>
        </w:rPr>
        <w:t>§</w:t>
      </w:r>
      <w:r w:rsidR="00766400">
        <w:rPr>
          <w:lang w:eastAsia="en-US"/>
        </w:rPr>
        <w:fldChar w:fldCharType="begin"/>
      </w:r>
      <w:r w:rsidR="00766400">
        <w:rPr>
          <w:lang w:eastAsia="en-US"/>
        </w:rPr>
        <w:instrText xml:space="preserve"> REF _Ref374434199 \w \h </w:instrText>
      </w:r>
      <w:r w:rsidR="00766400">
        <w:rPr>
          <w:lang w:eastAsia="en-US"/>
        </w:rPr>
      </w:r>
      <w:r w:rsidR="00766400">
        <w:rPr>
          <w:lang w:eastAsia="en-US"/>
        </w:rPr>
        <w:fldChar w:fldCharType="separate"/>
      </w:r>
      <w:r w:rsidR="00154D81">
        <w:rPr>
          <w:cs/>
          <w:lang w:eastAsia="en-US"/>
        </w:rPr>
        <w:t>‎</w:t>
      </w:r>
      <w:r w:rsidR="00154D81">
        <w:rPr>
          <w:lang w:eastAsia="en-US"/>
        </w:rPr>
        <w:t>14.2</w:t>
      </w:r>
      <w:r w:rsidR="00766400">
        <w:rPr>
          <w:lang w:eastAsia="en-US"/>
        </w:rPr>
        <w:fldChar w:fldCharType="end"/>
      </w:r>
      <w:r w:rsidR="00DB70B2">
        <w:t>,</w:t>
      </w:r>
      <w:r w:rsidR="00DB70B2" w:rsidRPr="00C109EA">
        <w:t xml:space="preserve"> in Chapter</w:t>
      </w:r>
      <w:r w:rsidR="00985482">
        <w:t xml:space="preserve"> </w:t>
      </w:r>
      <w:r w:rsidR="00766400">
        <w:rPr>
          <w:lang w:eastAsia="en-US"/>
        </w:rPr>
        <w:fldChar w:fldCharType="begin"/>
      </w:r>
      <w:r w:rsidR="00766400">
        <w:rPr>
          <w:lang w:eastAsia="en-US"/>
        </w:rPr>
        <w:instrText xml:space="preserve"> REF _Ref374434202 \w \h </w:instrText>
      </w:r>
      <w:r w:rsidR="00766400">
        <w:rPr>
          <w:lang w:eastAsia="en-US"/>
        </w:rPr>
      </w:r>
      <w:r w:rsidR="00766400">
        <w:rPr>
          <w:lang w:eastAsia="en-US"/>
        </w:rPr>
        <w:fldChar w:fldCharType="separate"/>
      </w:r>
      <w:r w:rsidR="00154D81">
        <w:rPr>
          <w:cs/>
          <w:lang w:eastAsia="en-US"/>
        </w:rPr>
        <w:t>‎</w:t>
      </w:r>
      <w:r w:rsidR="00154D81">
        <w:rPr>
          <w:lang w:eastAsia="en-US"/>
        </w:rPr>
        <w:t>14</w:t>
      </w:r>
      <w:r w:rsidR="00766400">
        <w:rPr>
          <w:lang w:eastAsia="en-US"/>
        </w:rPr>
        <w:fldChar w:fldCharType="end"/>
      </w:r>
      <w:r w:rsidR="00985482">
        <w:t>).</w:t>
      </w:r>
    </w:p>
    <w:p w14:paraId="509ED224" w14:textId="5539D917" w:rsidR="00985482" w:rsidRPr="00C109EA" w:rsidRDefault="00985482" w:rsidP="003A1795">
      <w:pPr>
        <w:pStyle w:val="Body0515after"/>
      </w:pPr>
      <w:r w:rsidRPr="00C109EA">
        <w:t xml:space="preserve">In negative clauses, the negators occur in pre-predicate position: </w:t>
      </w:r>
      <w:r w:rsidRPr="00C109EA">
        <w:rPr>
          <w:rStyle w:val="ChItalBold"/>
        </w:rPr>
        <w:t>tida</w:t>
      </w:r>
      <w:r w:rsidRPr="00C109EA">
        <w:t>/</w:t>
      </w:r>
      <w:r w:rsidRPr="00C109EA">
        <w:rPr>
          <w:rStyle w:val="ChItalBold"/>
        </w:rPr>
        <w:t>tra</w:t>
      </w:r>
      <w:r w:rsidRPr="00C109EA">
        <w:t xml:space="preserve"> </w:t>
      </w:r>
      <w:r w:rsidR="00B7093A">
        <w:t>‘</w:t>
      </w:r>
      <w:r w:rsidRPr="0099608C">
        <w:rPr>
          <w:rStyle w:val="ChSmallCaps"/>
        </w:rPr>
        <w:t>neg</w:t>
      </w:r>
      <w:r w:rsidR="00B7093A">
        <w:t>’</w:t>
      </w:r>
      <w:r w:rsidRPr="00C109EA">
        <w:t xml:space="preserve"> negates verbal, existential, and nonverbal prepositional clauses, while </w:t>
      </w:r>
      <w:r w:rsidR="0037638D" w:rsidRPr="00C109EA">
        <w:rPr>
          <w:rStyle w:val="ChItalBold"/>
        </w:rPr>
        <w:t>bukang</w:t>
      </w:r>
      <w:r w:rsidRPr="00C109EA">
        <w:t xml:space="preserve"> </w:t>
      </w:r>
      <w:r w:rsidR="00B7093A">
        <w:t>‘</w:t>
      </w:r>
      <w:r w:rsidRPr="0099608C">
        <w:rPr>
          <w:rStyle w:val="ChSmallCaps"/>
        </w:rPr>
        <w:t>neg</w:t>
      </w:r>
      <w:r w:rsidR="00B7093A">
        <w:t>’</w:t>
      </w:r>
      <w:r w:rsidRPr="00C109EA">
        <w:t xml:space="preserve"> negates nonverbal clauses, other than prepositional ones; besides, </w:t>
      </w:r>
      <w:r w:rsidR="0037638D" w:rsidRPr="00C109EA">
        <w:rPr>
          <w:rStyle w:val="ChItalBold"/>
        </w:rPr>
        <w:t>bukang</w:t>
      </w:r>
      <w:r w:rsidRPr="00C109EA">
        <w:t xml:space="preserve"> </w:t>
      </w:r>
      <w:r w:rsidR="00B7093A">
        <w:t>‘</w:t>
      </w:r>
      <w:r w:rsidRPr="0099608C">
        <w:rPr>
          <w:rStyle w:val="ChSmallCaps"/>
        </w:rPr>
        <w:t>neg</w:t>
      </w:r>
      <w:r w:rsidR="00B7093A">
        <w:t>’</w:t>
      </w:r>
      <w:r w:rsidRPr="00C109EA">
        <w:t xml:space="preserve"> also marks contrastive negation (§</w:t>
      </w:r>
      <w:r w:rsidR="009934E4">
        <w:fldChar w:fldCharType="begin"/>
      </w:r>
      <w:r w:rsidR="009934E4">
        <w:instrText xml:space="preserve"> REF _Ref363824846 \w \h </w:instrText>
      </w:r>
      <w:r w:rsidR="009934E4">
        <w:fldChar w:fldCharType="separate"/>
      </w:r>
      <w:r w:rsidR="00154D81">
        <w:rPr>
          <w:cs/>
        </w:rPr>
        <w:t>‎</w:t>
      </w:r>
      <w:r w:rsidR="00154D81">
        <w:t>13.1</w:t>
      </w:r>
      <w:r w:rsidR="009934E4">
        <w:fldChar w:fldCharType="end"/>
      </w:r>
      <w:r w:rsidR="00DB70B2">
        <w:t>,</w:t>
      </w:r>
      <w:r w:rsidR="00DB70B2" w:rsidRPr="00C109EA">
        <w:t xml:space="preserve"> in Chapter</w:t>
      </w:r>
      <w:r w:rsidRPr="00C109EA">
        <w:t xml:space="preserve"> </w:t>
      </w:r>
      <w:r w:rsidR="009934E4">
        <w:fldChar w:fldCharType="begin"/>
      </w:r>
      <w:r w:rsidR="009934E4">
        <w:instrText xml:space="preserve"> REF _Ref370831310 \w \h </w:instrText>
      </w:r>
      <w:r w:rsidR="009934E4">
        <w:fldChar w:fldCharType="separate"/>
      </w:r>
      <w:r w:rsidR="00154D81">
        <w:rPr>
          <w:cs/>
        </w:rPr>
        <w:t>‎</w:t>
      </w:r>
      <w:r w:rsidR="00154D81">
        <w:t>13</w:t>
      </w:r>
      <w:r w:rsidR="009934E4">
        <w:fldChar w:fldCharType="end"/>
      </w:r>
      <w:r w:rsidRPr="00C109EA">
        <w:t xml:space="preserve">). This </w:t>
      </w:r>
      <w:r w:rsidR="003A1795">
        <w:t xml:space="preserve">negator-predicate </w:t>
      </w:r>
      <w:r w:rsidRPr="00C109EA">
        <w:t xml:space="preserve">order is typical for western Austronesian languages </w:t>
      </w:r>
      <w:r w:rsidR="00BA6215">
        <w:rPr>
          <w:rStyle w:val="Citation"/>
        </w:rPr>
        <w:fldChar w:fldCharType="begin"/>
      </w:r>
      <w:r w:rsidR="00CD0131">
        <w:rPr>
          <w:rStyle w:val="Citation"/>
        </w:rPr>
        <w:instrText>ADDIN CITAVI.PLACEHOLDER acc85901-31c7-460c-a980-2e88bbae6918 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ihIaW1tZWxtYW5uIDIwMDU6IDE0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W1lbG1hbm4gMjAwNTogMTQxKTwvVGV4dD4NCiAgICA8L1RleHRVbml0Pg0KICA8L1RleHRVbml0cz4NCjwvUGxhY2Vob2xkZXI+</w:instrText>
      </w:r>
      <w:r w:rsidR="00BA6215">
        <w:rPr>
          <w:rStyle w:val="Citation"/>
        </w:rPr>
        <w:fldChar w:fldCharType="separate"/>
      </w:r>
      <w:bookmarkStart w:id="411" w:name="_CTVP001acc8590131c7460ca9802e88bbae6918"/>
      <w:r w:rsidR="0092006B">
        <w:rPr>
          <w:rStyle w:val="Citation"/>
        </w:rPr>
        <w:t>(Himmelmann 2005: 141)</w:t>
      </w:r>
      <w:bookmarkEnd w:id="411"/>
      <w:r w:rsidR="00BA6215">
        <w:rPr>
          <w:rStyle w:val="Citation"/>
        </w:rPr>
        <w:fldChar w:fldCharType="end"/>
      </w:r>
      <w:r w:rsidRPr="00C109EA">
        <w:t xml:space="preserve">. Cross-linguistically, however, it </w:t>
      </w:r>
      <w:r w:rsidRPr="00C109EA">
        <w:rPr>
          <w:lang w:eastAsia="en-US"/>
        </w:rPr>
        <w:t xml:space="preserve">does not correlate with the order of verb and object </w:t>
      </w:r>
      <w:r w:rsidR="00BA6215">
        <w:rPr>
          <w:rStyle w:val="Citation"/>
        </w:rPr>
        <w:fldChar w:fldCharType="begin"/>
      </w:r>
      <w:r w:rsidR="00311D1A">
        <w:rPr>
          <w:rStyle w:val="Citation"/>
        </w:rPr>
        <w:instrText>ADDIN CITAVI.PLACEHOLDER fbff8e79-fae5-4fda-924a-c2ce9f1adaef 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kRyeWVyIDIwMDcg4oCTIFdvcmQgb3JkZXI8L1Nob3J0VGl0bGU+DQogICAgICAgIDxUaXRsZT5Xb3JkIG9yZGVyPC9UaXRsZT4NCiAgICAgIDwvUmVmZXJlbmNlPg0KICAgIDwvRW50cnk+DQogIDwvRW50cmllcz4NCiAgPFRleHQ+KERyeWVyIDIwMDdjOiAx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nllciAyMDA3YzogMTMwKTwvVGV4dD4NCiAgICA8L1RleHRVbml0Pg0KICA8L1RleHRVbml0cz4NCjwvUGxhY2Vob2xkZXI+</w:instrText>
      </w:r>
      <w:r w:rsidR="00BA6215">
        <w:rPr>
          <w:rStyle w:val="Citation"/>
        </w:rPr>
        <w:fldChar w:fldCharType="separate"/>
      </w:r>
      <w:bookmarkStart w:id="412" w:name="_CTVP001fbff8e79fae54fda924ac2ce9f1adaef"/>
      <w:r w:rsidR="0092006B">
        <w:rPr>
          <w:rStyle w:val="Citation"/>
        </w:rPr>
        <w:t>(Dryer 2007c: 130)</w:t>
      </w:r>
      <w:bookmarkEnd w:id="412"/>
      <w:r w:rsidR="00BA6215">
        <w:rPr>
          <w:rStyle w:val="Citation"/>
        </w:rPr>
        <w:fldChar w:fldCharType="end"/>
      </w:r>
      <w:r w:rsidRPr="00C109EA">
        <w:t>.</w:t>
      </w:r>
    </w:p>
    <w:p w14:paraId="77F091E8" w14:textId="77777777" w:rsidR="00985482" w:rsidRPr="00C109EA" w:rsidRDefault="00985482" w:rsidP="00985482">
      <w:pPr>
        <w:pStyle w:val="Heading3"/>
      </w:pPr>
      <w:bookmarkStart w:id="413" w:name="_Ref369507788"/>
      <w:bookmarkStart w:id="414" w:name="_Toc440455494"/>
      <w:r w:rsidRPr="00C109EA">
        <w:t>Papuan Malay as a language of the Papuan contact zone</w:t>
      </w:r>
      <w:bookmarkEnd w:id="413"/>
      <w:bookmarkEnd w:id="414"/>
    </w:p>
    <w:p w14:paraId="631A6186" w14:textId="5C83D1D8" w:rsidR="00985482" w:rsidRPr="00C109EA" w:rsidRDefault="00985482" w:rsidP="003A1795">
      <w:pPr>
        <w:pStyle w:val="Body0000after"/>
      </w:pPr>
      <w:r w:rsidRPr="00C109EA">
        <w:t>In this section, some of the typological features of Papuan Malay</w:t>
      </w:r>
      <w:r w:rsidR="003A1795">
        <w:t xml:space="preserve"> </w:t>
      </w:r>
      <w:r w:rsidRPr="00C109EA">
        <w:t xml:space="preserve">are compared to pertinent features found in Austronesian languages in general, as well as to features </w:t>
      </w:r>
      <w:r w:rsidRPr="00C109EA">
        <w:lastRenderedPageBreak/>
        <w:t xml:space="preserve">typical for Austronesian </w:t>
      </w:r>
      <w:r w:rsidR="00450AB0">
        <w:t xml:space="preserve">languages </w:t>
      </w:r>
      <w:r w:rsidRPr="00C109EA">
        <w:t>spoken in the larger region, and to some features of Papuan languages.</w:t>
      </w:r>
      <w:bookmarkStart w:id="415" w:name="_Ref370315520"/>
      <w:r w:rsidRPr="00C109EA">
        <w:rPr>
          <w:rStyle w:val="FootnoteReference"/>
        </w:rPr>
        <w:footnoteReference w:id="24"/>
      </w:r>
      <w:bookmarkEnd w:id="415"/>
    </w:p>
    <w:p w14:paraId="061C2F6B" w14:textId="7F09BE8A" w:rsidR="00985482" w:rsidRPr="00C109EA" w:rsidRDefault="00985482" w:rsidP="003A1795">
      <w:pPr>
        <w:pStyle w:val="Body0500after"/>
      </w:pPr>
      <w:r w:rsidRPr="00C109EA">
        <w:t xml:space="preserve">The reason for this investigation is the observation </w:t>
      </w:r>
      <w:r w:rsidR="00BE36BC">
        <w:t xml:space="preserve">that </w:t>
      </w:r>
      <w:r w:rsidRPr="00C109EA">
        <w:t>Papuan Malay is lacking some of the features typical for Austronesian languages, while it has a number of features which are found in Papuan languages. This investigation is not based on a comparative study</w:t>
      </w:r>
      <w:r w:rsidR="00E40A00">
        <w:t>,</w:t>
      </w:r>
      <w:r w:rsidRPr="00C109EA">
        <w:t xml:space="preserve"> which would explore whether and to what extent Papuan Malay, as spoken in Sarmi</w:t>
      </w:r>
      <w:r w:rsidR="003A1795">
        <w:t xml:space="preserve"> on West Papua’s northeast coast</w:t>
      </w:r>
      <w:r w:rsidRPr="00C109EA">
        <w:t>, has adopted features found in the languages of the larger region, such as Isirawa, a Tor-Kwerba language and the language of the author</w:t>
      </w:r>
      <w:r w:rsidR="00B7093A">
        <w:t>’</w:t>
      </w:r>
      <w:r w:rsidRPr="00C109EA">
        <w:t xml:space="preserve">s hosts, or the Tor-Kwerba languages Kwesten and Mo, or the Austronesian languages Mo and Sobei. Such </w:t>
      </w:r>
      <w:r w:rsidR="00E40A00">
        <w:t xml:space="preserve">a study </w:t>
      </w:r>
      <w:r w:rsidRPr="00C109EA">
        <w:t xml:space="preserve">is left for future research. (See also </w:t>
      </w:r>
      <w:r w:rsidR="00D3521F">
        <w:fldChar w:fldCharType="begin"/>
      </w:r>
      <w:r w:rsidR="00D3521F">
        <w:instrText xml:space="preserve"> REF _Ref374442095 \h </w:instrText>
      </w:r>
      <w:r w:rsidR="00D3521F">
        <w:fldChar w:fldCharType="separate"/>
      </w:r>
      <w:r w:rsidR="00154D81" w:rsidRPr="00C109EA">
        <w:t xml:space="preserve">Table </w:t>
      </w:r>
      <w:r w:rsidR="00154D81">
        <w:rPr>
          <w:noProof/>
          <w:cs/>
        </w:rPr>
        <w:t>‎</w:t>
      </w:r>
      <w:r w:rsidR="00154D81">
        <w:rPr>
          <w:noProof/>
        </w:rPr>
        <w:t>1</w:t>
      </w:r>
      <w:r w:rsidR="00154D81">
        <w:t>.</w:t>
      </w:r>
      <w:r w:rsidR="00154D81">
        <w:rPr>
          <w:noProof/>
        </w:rPr>
        <w:t>1</w:t>
      </w:r>
      <w:r w:rsidR="00D3521F">
        <w:fldChar w:fldCharType="end"/>
      </w:r>
      <w:r w:rsidR="00D3521F">
        <w:t xml:space="preserve"> in §</w:t>
      </w:r>
      <w:r w:rsidR="00D3521F">
        <w:fldChar w:fldCharType="begin"/>
      </w:r>
      <w:r w:rsidR="00D3521F">
        <w:instrText xml:space="preserve"> REF _Ref370323228 \w \h </w:instrText>
      </w:r>
      <w:r w:rsidR="00D3521F">
        <w:fldChar w:fldCharType="separate"/>
      </w:r>
      <w:r w:rsidR="00154D81">
        <w:rPr>
          <w:cs/>
        </w:rPr>
        <w:t>‎</w:t>
      </w:r>
      <w:r w:rsidR="00154D81">
        <w:t>1.4</w:t>
      </w:r>
      <w:r w:rsidR="00D3521F">
        <w:fldChar w:fldCharType="end"/>
      </w:r>
      <w:r w:rsidRPr="00C109EA">
        <w:t>.)</w:t>
      </w:r>
    </w:p>
    <w:p w14:paraId="0253D844" w14:textId="1B13AAA6" w:rsidR="00985482" w:rsidRPr="00C109EA" w:rsidRDefault="00985482" w:rsidP="00985482">
      <w:pPr>
        <w:pStyle w:val="Body0500after"/>
      </w:pPr>
      <w:r w:rsidRPr="00C109EA">
        <w:t>Instead this investigation is based on studies on areal diffusion. For a long time, scholars have noted that in the area east of Sulawesi, Sumba, and Flores, all the way to the Bird</w:t>
      </w:r>
      <w:r w:rsidR="00B7093A">
        <w:t>’</w:t>
      </w:r>
      <w:r w:rsidRPr="00C109EA">
        <w:t>s Head of New Guinea, a number of linguistic features have diffused from Papuan into Austronesian languages and vice versa.</w:t>
      </w:r>
    </w:p>
    <w:p w14:paraId="659C6B9D" w14:textId="73EA43C4" w:rsidR="00985482" w:rsidRPr="00C109EA" w:rsidRDefault="00BA6215" w:rsidP="00620B68">
      <w:pPr>
        <w:pStyle w:val="Body0505after"/>
      </w:pPr>
      <w:r>
        <w:rPr>
          <w:rStyle w:val="Citation"/>
        </w:rPr>
        <w:fldChar w:fldCharType="begin"/>
      </w:r>
      <w:r w:rsidR="0092451D">
        <w:rPr>
          <w:rStyle w:val="Citation"/>
        </w:rPr>
        <w:instrText>ADDIN CITAVI.PLACEHOLDER f3532e9d-6931-4ae2-adf5-a830743d9428 PFBsYWNlaG9sZGVyPg0KICA8QWRkSW5WZXJzaW9uPjUuMi4wLjg8L0FkZEluVmVyc2lvbj4NCiAgPElkPmYzNTMyZTlkLTY5MzEtNGFlMi1hZGY1LWE4MzA3NDNkOTQyODwvSWQ+DQogIDxFbnRyaWVzPg0KICAgIDxFbnRyeT4NCiAgICAgIDxJZD40Y2RkYmZjMy03OTY0LTRkNzMtYmEzZC1jOWY1OTYwNTY1NWY8L0lkPg0KICAgICAgPE5vUGFyPnRydWU8L05vUGFyPg0KICAgICAgPFBlcnNvbk9ubHk+dHJ1ZTwvUGVyc29uT25seT4NCiAgICAgIDxSZWZlcmVuY2VJZD4zZDk0NDVkMy1kNzdkLTQwODktOTBlZS0xZWM1MjlkYWI3NGI8L1JlZmVyZW5jZUlk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sYW1lciBldCBhbC48L1RleHQ+DQogICAgPC9UZXh0VW5pdD4NCiAgPC9UZXh0VW5pdHM+DQo8L1BsYWNlaG9sZGVyPg==</w:instrText>
      </w:r>
      <w:r>
        <w:rPr>
          <w:rStyle w:val="Citation"/>
        </w:rPr>
        <w:fldChar w:fldCharType="separate"/>
      </w:r>
      <w:bookmarkStart w:id="418" w:name="_CTVP001f3532e9d69314ae2adf5a830743d9428"/>
      <w:r w:rsidR="0092006B">
        <w:rPr>
          <w:rStyle w:val="Citation"/>
        </w:rPr>
        <w:t>Klamer et al.</w:t>
      </w:r>
      <w:bookmarkEnd w:id="418"/>
      <w:r>
        <w:rPr>
          <w:rStyle w:val="Citation"/>
        </w:rPr>
        <w:fldChar w:fldCharType="end"/>
      </w:r>
      <w:r w:rsidR="00513C8C" w:rsidRPr="00513C8C">
        <w:rPr>
          <w:rStyle w:val="Citation"/>
        </w:rPr>
        <w:t xml:space="preserve"> </w:t>
      </w:r>
      <w:r>
        <w:rPr>
          <w:rStyle w:val="Citation"/>
        </w:rPr>
        <w:fldChar w:fldCharType="begin"/>
      </w:r>
      <w:r w:rsidR="0092451D">
        <w:rPr>
          <w:rStyle w:val="Citation"/>
        </w:rPr>
        <w:instrText>ADDIN CITAVI.PLACEHOLDER 29d63c47-d56d-4735-ac68-8b5c60b6a9e2 PFBsYWNlaG9sZGVyPg0KICA8QWRkSW5WZXJzaW9uPjUuMi4wLjg8L0FkZEluVmVyc2lvbj4NCiAgPElkPjI5ZDYzYzQ3LWQ1NmQtNDczNS1hYzY4LThiNWM2MGI2YTllMjwvSWQ+DQogIDxFbnRyaWVzPg0KICAgIDxFbnRyeT4NCiAgICAgIDxJZD4xNmU0MmNlOS1jMzM0LTRkNGItYmY2Ny0zMDM2ODEzMTgyMDc8L0lkPg0KICAgICAgPFJlZmVyZW5jZUlkPjNkOTQ0NWQzLWQ3N2QtNDA4OS05MGVlLTFlYzUyOWRhYjc0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4KTwvVGV4dD4NCiAgICA8L1RleHRVbml0Pg0KICA8L1RleHRVbml0cz4NCjwvUGxhY2Vob2xkZXI+</w:instrText>
      </w:r>
      <w:r>
        <w:rPr>
          <w:rStyle w:val="Citation"/>
        </w:rPr>
        <w:fldChar w:fldCharType="separate"/>
      </w:r>
      <w:bookmarkStart w:id="419" w:name="_CTVP00129d63c47d56d4735ac688b5c60b6a9e2"/>
      <w:r w:rsidR="0092006B">
        <w:rPr>
          <w:rStyle w:val="Citation"/>
        </w:rPr>
        <w:t>(2008)</w:t>
      </w:r>
      <w:bookmarkEnd w:id="419"/>
      <w:r>
        <w:rPr>
          <w:rStyle w:val="Citation"/>
        </w:rPr>
        <w:fldChar w:fldCharType="end"/>
      </w:r>
      <w:r w:rsidR="00985482" w:rsidRPr="00C109EA">
        <w:t xml:space="preserve"> and</w:t>
      </w:r>
      <w:r w:rsidR="00513C8C" w:rsidRPr="00513C8C">
        <w:rPr>
          <w:rStyle w:val="Citation"/>
        </w:rPr>
        <w:t xml:space="preserve"> </w:t>
      </w:r>
      <w:r>
        <w:rPr>
          <w:rStyle w:val="Citation"/>
        </w:rPr>
        <w:fldChar w:fldCharType="begin"/>
      </w:r>
      <w:r w:rsidR="003A5B20">
        <w:rPr>
          <w:rStyle w:val="Citation"/>
        </w:rPr>
        <w:instrText>ADDIN CITAVI.PLACEHOLDER 4b9f559c-fbc8-4688-80f7-986fca225296 PFBsYWNlaG9sZGVyPg0KICA8QWRkSW5WZXJzaW9uPjUuMi4wLjg8L0FkZEluVmVyc2lvbj4NCiAgPElkPjRiOWY1NTljLWZiYzgtNDY4OC04MGY3LTk4NmZjYTIyNTI5NjwvSWQ+DQogIDxFbnRyaWVzPg0KICAgIDxFbnRyeT4NCiAgICAgIDxJZD5iMmE2ZDE1Mi1iOTlkLTRjNGEtYWIyYS03YjUyMTA1YWFlYTU8L0lkPg0KICAgICAgPE5vUGFyPnRydWU8L05vUGFyPg0KICAgICAgPFBlcnNvbk9ubHk+dHJ1ZTwvUGVyc29uT25seT4NCiAgICAgIDxSZWZlcmVuY2VJZD4yMWViMDQ0MS1hOTljLTRkM2QtOGM5YS1lZmIxNWQ0YmIzOWI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GFtZXIgYW5kIEV3aW5nPC9UZXh0Pg0KICAgIDwvVGV4dFVuaXQ+DQogIDwvVGV4dFVuaXRzPg0KPC9QbGFjZWhvbGRlcj4=</w:instrText>
      </w:r>
      <w:r>
        <w:rPr>
          <w:rStyle w:val="Citation"/>
        </w:rPr>
        <w:fldChar w:fldCharType="separate"/>
      </w:r>
      <w:bookmarkStart w:id="420" w:name="_CTVP0014b9f559cfbc8468880f7986fca225296"/>
      <w:r w:rsidR="0092006B">
        <w:rPr>
          <w:rStyle w:val="Citation"/>
        </w:rPr>
        <w:t>Klamer and Ewing</w:t>
      </w:r>
      <w:bookmarkEnd w:id="420"/>
      <w:r>
        <w:rPr>
          <w:rStyle w:val="Citation"/>
        </w:rPr>
        <w:fldChar w:fldCharType="end"/>
      </w:r>
      <w:r w:rsidR="00513C8C" w:rsidRPr="00513C8C">
        <w:rPr>
          <w:rStyle w:val="Citation"/>
        </w:rPr>
        <w:t xml:space="preserve"> </w:t>
      </w:r>
      <w:r>
        <w:rPr>
          <w:rStyle w:val="Citation"/>
        </w:rPr>
        <w:fldChar w:fldCharType="begin"/>
      </w:r>
      <w:r w:rsidR="003A5B20">
        <w:rPr>
          <w:rStyle w:val="Citation"/>
        </w:rPr>
        <w:instrText>ADDIN CITAVI.PLACEHOLDER 23a93197-4aa3-4bee-80fc-d023d7844e63 PFBsYWNlaG9sZGVyPg0KICA8QWRkSW5WZXJzaW9uPjUuMi4wLjg8L0FkZEluVmVyc2lvbj4NCiAgPElkPjIzYTkzMTk3LTRhYTMtNGJlZS04MGZjLWQwMjNkNzg0NGU2MzwvSWQ+DQogIDxFbnRyaWVzPg0KICAgIDxFbnRyeT4NCiAgICAgIDxJZD4zNmE4OTJkOC1kYjE0LTRkYjktOTBiMS0xZTdmZjYxMDMwNjE8L0lkPg0KICAgICAgPFJlZmVyZW5jZUlkPjIxZWIwNDQxLWE5OWMtNGQzZC04YzlhLWVmYjE1ZDRiYjM5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ig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Ck8L1RleHQ+DQogICAgPC9UZXh0VW5pdD4NCiAgPC9UZXh0VW5pdHM+DQo8L1BsYWNlaG9sZGVyPg==</w:instrText>
      </w:r>
      <w:r>
        <w:rPr>
          <w:rStyle w:val="Citation"/>
        </w:rPr>
        <w:fldChar w:fldCharType="separate"/>
      </w:r>
      <w:bookmarkStart w:id="421" w:name="_CTVP00123a931974aa34bee80fcd023d7844e63"/>
      <w:r w:rsidR="0092006B">
        <w:rPr>
          <w:rStyle w:val="Citation"/>
        </w:rPr>
        <w:t>(2010)</w:t>
      </w:r>
      <w:bookmarkEnd w:id="421"/>
      <w:r>
        <w:rPr>
          <w:rStyle w:val="Citation"/>
        </w:rPr>
        <w:fldChar w:fldCharType="end"/>
      </w:r>
      <w:r w:rsidR="00985482" w:rsidRPr="00C109EA">
        <w:t xml:space="preserve"> propose the term </w:t>
      </w:r>
      <w:r w:rsidR="00B7093A">
        <w:t>“</w:t>
      </w:r>
      <w:r w:rsidR="00985482" w:rsidRPr="00C109EA">
        <w:t>East Nusantara</w:t>
      </w:r>
      <w:r w:rsidR="00B7093A">
        <w:t>”</w:t>
      </w:r>
      <w:r w:rsidR="00985482" w:rsidRPr="00C109EA">
        <w:t xml:space="preserve"> for this area. More specifically, </w:t>
      </w:r>
      <w:r>
        <w:rPr>
          <w:rStyle w:val="Citation"/>
        </w:rPr>
        <w:fldChar w:fldCharType="begin"/>
      </w:r>
      <w:r w:rsidR="003A5B20">
        <w:rPr>
          <w:rStyle w:val="Citation"/>
        </w:rPr>
        <w:instrText>ADDIN CITAVI.PLACEHOLDER 295a7c6f-23b0-4eec-a874-9677dbae899e PFBsYWNlaG9sZGVyPg0KICA8QWRkSW5WZXJzaW9uPjUuMi4wLjg8L0FkZEluVmVyc2lvbj4NCiAgPElkPjI5NWE3YzZmLTIzYjAtNGVlYy1hODc0LTk2NzdkYmFlODk5ZTwvSWQ+DQogIDxFbnRyaWVzPg0KICAgIDxFbnRyeT4NCiAgICAgIDxJZD5iMTQ0M2I1YS0xYjk0LTQ0N2ItYWVjYi04ODI1OTVkNDhlNjE8L0lkPg0KICAgICAgPE5vUGFyPnRydWU8L05vUGFyPg0KICAgICAgPFBlcnNvbk9ubHk+dHJ1ZTwvUGVyc29uT25seT4NCiAgICAgIDxSZWZlcmVuY2VJZD4yMWViMDQ0MS1hOTljLTRkM2QtOGM5YS1lZmIxNWQ0YmIzOWI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GFtZXIgYW5kIEV3aW5nPC9UZXh0Pg0KICAgIDwvVGV4dFVuaXQ+DQogIDwvVGV4dFVuaXRzPg0KPC9QbGFjZWhvbGRlcj4=</w:instrText>
      </w:r>
      <w:r>
        <w:rPr>
          <w:rStyle w:val="Citation"/>
        </w:rPr>
        <w:fldChar w:fldCharType="separate"/>
      </w:r>
      <w:bookmarkStart w:id="422" w:name="_CTVP001295a7c6f23b04eeca8749677dbae899e"/>
      <w:r w:rsidR="0092006B">
        <w:rPr>
          <w:rStyle w:val="Citation"/>
        </w:rPr>
        <w:t>Klamer and Ewing</w:t>
      </w:r>
      <w:bookmarkEnd w:id="422"/>
      <w:r>
        <w:rPr>
          <w:rStyle w:val="Citation"/>
        </w:rPr>
        <w:fldChar w:fldCharType="end"/>
      </w:r>
      <w:r w:rsidR="00513C8C" w:rsidRPr="00513C8C">
        <w:rPr>
          <w:rStyle w:val="Citation"/>
        </w:rPr>
        <w:t xml:space="preserve"> </w:t>
      </w:r>
      <w:r>
        <w:rPr>
          <w:rStyle w:val="Citation"/>
        </w:rPr>
        <w:fldChar w:fldCharType="begin"/>
      </w:r>
      <w:r w:rsidR="003A5B20">
        <w:rPr>
          <w:rStyle w:val="Citation"/>
        </w:rPr>
        <w:instrText>ADDIN CITAVI.PLACEHOLDER 4f7bf086-6d5a-4547-a1f9-fcc67bdcb91d PFBsYWNlaG9sZGVyPg0KICA8QWRkSW5WZXJzaW9uPjUuMi4wLjg8L0FkZEluVmVyc2lvbj4NCiAgPElkPjRmN2JmMDg2LTZkNWEtNDU0Ny1hMWY5LWZjYzY3YmRjYjkxZDwvSWQ+DQogIDxFbnRyaWVzPg0KICAgIDxFbnRyeT4NCiAgICAgIDxJZD41NWM0ZDZjYS05YTc4LTQ4NzgtOGYxOC0yYzYyZTdiNjQ3Mj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ZWIwNDQxLWE5OWMtNGQzZC04YzlhLWVmYjE1ZDRiYjM5Yj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igyMDEwO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DogMSk8L1RleHQ+DQogICAgPC9UZXh0VW5pdD4NCiAgPC9UZXh0VW5pdHM+DQo8L1BsYWNlaG9sZGVyPg==</w:instrText>
      </w:r>
      <w:r>
        <w:rPr>
          <w:rStyle w:val="Citation"/>
        </w:rPr>
        <w:fldChar w:fldCharType="separate"/>
      </w:r>
      <w:bookmarkStart w:id="423" w:name="_CTVP0014f7bf0866d5a4547a1f9fcc67bdcb91d"/>
      <w:r w:rsidR="0092006B">
        <w:rPr>
          <w:rStyle w:val="Citation"/>
        </w:rPr>
        <w:t>(2010: 1)</w:t>
      </w:r>
      <w:bookmarkEnd w:id="423"/>
      <w:r>
        <w:rPr>
          <w:rStyle w:val="Citation"/>
        </w:rPr>
        <w:fldChar w:fldCharType="end"/>
      </w:r>
      <w:r w:rsidR="00985482" w:rsidRPr="00C109EA">
        <w:t xml:space="preserve"> define</w:t>
      </w:r>
      <w:r w:rsidR="00985482" w:rsidRPr="00C109EA">
        <w:rPr>
          <w:rStyle w:val="FootnoteReference"/>
        </w:rPr>
        <w:footnoteReference w:id="25"/>
      </w:r>
    </w:p>
    <w:p w14:paraId="3CD947BF" w14:textId="29CEFD3C" w:rsidR="00985482" w:rsidRPr="00C109EA" w:rsidRDefault="00985482" w:rsidP="00985482">
      <w:pPr>
        <w:pStyle w:val="I05I"/>
      </w:pPr>
      <w:r w:rsidRPr="00C109EA">
        <w:t xml:space="preserve">East Nusantara </w:t>
      </w:r>
      <w:r w:rsidRPr="00C109EA">
        <w:rPr>
          <w:lang w:eastAsia="en-US"/>
        </w:rPr>
        <w:t>as a geographical area that extends from Sumbawa to the west, across the islands of East Nusa Tenggara, Maluku</w:t>
      </w:r>
      <w:r w:rsidRPr="00C109EA">
        <w:t xml:space="preserve"> […] </w:t>
      </w:r>
      <w:r w:rsidRPr="00C109EA">
        <w:rPr>
          <w:lang w:eastAsia="en-US"/>
        </w:rPr>
        <w:t>including Halmahera, and to the Bird</w:t>
      </w:r>
      <w:r w:rsidR="00B7093A">
        <w:rPr>
          <w:lang w:eastAsia="en-US"/>
        </w:rPr>
        <w:t>’</w:t>
      </w:r>
      <w:r w:rsidRPr="00C109EA">
        <w:rPr>
          <w:lang w:eastAsia="en-US"/>
        </w:rPr>
        <w:t>s Head of New Guinea in the east […]. In the northwest, the area is bounded by Sulawesi</w:t>
      </w:r>
      <w:r w:rsidRPr="00C109EA">
        <w:t>.</w:t>
      </w:r>
    </w:p>
    <w:p w14:paraId="76A22F78" w14:textId="4256B6B7" w:rsidR="00985482" w:rsidRPr="00C109EA" w:rsidRDefault="008A3B73" w:rsidP="008A3B73">
      <w:pPr>
        <w:pStyle w:val="Body0000after"/>
      </w:pPr>
      <w:r>
        <w:t>A</w:t>
      </w:r>
      <w:r w:rsidR="003A1795">
        <w:t xml:space="preserve">ccording to the above definition, only parts of West Papua </w:t>
      </w:r>
      <w:r w:rsidR="00985482" w:rsidRPr="00C109EA">
        <w:t>belong to East Nusantara</w:t>
      </w:r>
      <w:r>
        <w:t xml:space="preserve">, namely the Bird’s Head but not West Papua’s north coast. </w:t>
      </w:r>
      <w:r w:rsidR="00985482" w:rsidRPr="00C109EA">
        <w:t xml:space="preserve">Yet, it seems useful to examine the typological profile of Papuan Malay in light of the observed diffusion of linguistic features, discussed in </w:t>
      </w:r>
      <w:r w:rsidR="00BA6215">
        <w:rPr>
          <w:rStyle w:val="Citation"/>
        </w:rPr>
        <w:fldChar w:fldCharType="begin"/>
      </w:r>
      <w:r w:rsidR="0092451D">
        <w:rPr>
          <w:rStyle w:val="Citation"/>
        </w:rPr>
        <w:instrText>ADDIN CITAVI.PLACEHOLDER 7d091fc6-05ed-4abe-a24a-64c2507e7fde PFBsYWNlaG9sZGVyPg0KICA8QWRkSW5WZXJzaW9uPjUuMi4wLjg8L0FkZEluVmVyc2lvbj4NCiAgPElkPjdkMDkxZmM2LTA1ZWQtNGFiZS1hMjRhLTY0YzI1MDdlN2ZkZTwvSWQ+DQogIDxFbnRyaWVzPg0KICAgIDxFbnRyeT4NCiAgICAgIDxJZD44YzMwZDcwMC1iNmJhLTQ0M2UtODQwZi0yNTJiMmU1MTQ5ZjE8L0lkPg0KICAgICAgPE5vUGFyPnRydWU8L05vUGFyPg0KICAgICAgPFBlcnNvbk9ubHk+dHJ1ZTwvUGVyc29uT25seT4NCiAgICAgIDxSZWZlcmVuY2VJZD4zZDk0NDVkMy1kNzdkLTQwODktOTBlZS0xZWM1MjlkYWI3NGI8L1JlZmVyZW5jZUlk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sYW1lciBldCBhbC48L1RleHQ+DQogICAgPC9UZXh0VW5pdD4NCiAgPC9UZXh0VW5pdHM+DQo8L1BsYWNlaG9sZGVyPg==</w:instrText>
      </w:r>
      <w:r w:rsidR="00BA6215">
        <w:rPr>
          <w:rStyle w:val="Citation"/>
        </w:rPr>
        <w:fldChar w:fldCharType="separate"/>
      </w:r>
      <w:bookmarkStart w:id="426" w:name="_CTVP0017d091fc605ed4abea24a64c2507e7fde"/>
      <w:r w:rsidR="0092006B">
        <w:rPr>
          <w:rStyle w:val="Citation"/>
        </w:rPr>
        <w:t>Klamer et al.</w:t>
      </w:r>
      <w:bookmarkEnd w:id="426"/>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31305f5c-676b-4b6c-8d67-e56d61cfb5fe PFBsYWNlaG9sZGVyPg0KICA8QWRkSW5WZXJzaW9uPjUuMi4wLjg8L0FkZEluVmVyc2lvbj4NCiAgPElkPjMxMzA1ZjVjLTY3NmItNGI2Yy04ZDY3LWU1NmQ2MWNmYjVmZTwvSWQ+DQogIDxFbnRyaWVzPg0KICAgIDxFbnRyeT4NCiAgICAgIDxJZD4yMzE0MDAyMy0wMWMzLTRhMGQtYWVjMS1jZWFlYmM1ZDYyZWU8L0lkPg0KICAgICAgPFJlZmVyZW5jZUlkPjNkOTQ0NWQzLWQ3N2QtNDA4OS05MGVlLTFlYzUyOWRhYjc0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4KTwvVGV4dD4NCiAgICA8L1RleHRVbml0Pg0KICA8L1RleHRVbml0cz4NCjwvUGxhY2Vob2xkZXI+</w:instrText>
      </w:r>
      <w:r w:rsidR="00BA6215">
        <w:rPr>
          <w:rStyle w:val="Citation"/>
        </w:rPr>
        <w:fldChar w:fldCharType="separate"/>
      </w:r>
      <w:bookmarkStart w:id="427" w:name="_CTVP00131305f5c676b4b6c8d67e56d61cfb5fe"/>
      <w:r w:rsidR="0092006B">
        <w:rPr>
          <w:rStyle w:val="Citation"/>
        </w:rPr>
        <w:t>(2008)</w:t>
      </w:r>
      <w:bookmarkEnd w:id="427"/>
      <w:r w:rsidR="00BA6215">
        <w:rPr>
          <w:rStyle w:val="Citation"/>
        </w:rPr>
        <w:fldChar w:fldCharType="end"/>
      </w:r>
      <w:r w:rsidR="00985482" w:rsidRPr="00C109EA">
        <w:t xml:space="preserve"> and </w:t>
      </w:r>
      <w:r w:rsidR="00BA6215">
        <w:rPr>
          <w:rStyle w:val="Citation"/>
        </w:rPr>
        <w:fldChar w:fldCharType="begin"/>
      </w:r>
      <w:r w:rsidR="003A5B20">
        <w:rPr>
          <w:rStyle w:val="Citation"/>
        </w:rPr>
        <w:instrText>ADDIN CITAVI.PLACEHOLDER 54d524b5-6fa9-42fb-895e-28f1043ce2a5 PFBsYWNlaG9sZGVyPg0KICA8QWRkSW5WZXJzaW9uPjUuMi4wLjg8L0FkZEluVmVyc2lvbj4NCiAgPElkPjU0ZDUyNGI1LTZmYTktNDJmYi04OTVlLTI4ZjEwNDNjZTJhNTwvSWQ+DQogIDxFbnRyaWVzPg0KICAgIDxFbnRyeT4NCiAgICAgIDxJZD5lMzNlMGM2Mi0wNjFkLTRjOTMtYmM2ZC02OTkwZTYwNjUyOTc8L0lkPg0KICAgICAgPE5vUGFyPnRydWU8L05vUGFyPg0KICAgICAgPFBlcnNvbk9ubHk+dHJ1ZTwvUGVyc29uT25seT4NCiAgICAgIDxSZWZlcmVuY2VJZD4yMWViMDQ0MS1hOTljLTRkM2QtOGM5YS1lZmIxNWQ0YmIzOWI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GFtZXIgYW5kIEV3aW5nPC9UZXh0Pg0KICAgIDwvVGV4dFVuaXQ+DQogIDwvVGV4dFVuaXRzPg0KPC9QbGFjZWhvbGRlcj4=</w:instrText>
      </w:r>
      <w:r w:rsidR="00BA6215">
        <w:rPr>
          <w:rStyle w:val="Citation"/>
        </w:rPr>
        <w:fldChar w:fldCharType="separate"/>
      </w:r>
      <w:bookmarkStart w:id="428" w:name="_CTVP00154d524b56fa942fb895e28f1043ce2a5"/>
      <w:r w:rsidR="0092006B">
        <w:rPr>
          <w:rStyle w:val="Citation"/>
        </w:rPr>
        <w:t>Klamer and Ewing</w:t>
      </w:r>
      <w:bookmarkEnd w:id="428"/>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1515e8f2-554d-4b23-8ee0-a07ee5bf57bd PFBsYWNlaG9sZGVyPg0KICA8QWRkSW5WZXJzaW9uPjUuMi4wLjg8L0FkZEluVmVyc2lvbj4NCiAgPElkPjE1MTVlOGYyLTU1NGQtNGIyMy04ZWUwLWEwN2VlNWJmNTdiZDwvSWQ+DQogIDxFbnRyaWVzPg0KICAgIDxFbnRyeT4NCiAgICAgIDxJZD43ZmIzMWJjOS0xOTg1LTQzNDUtYjM0ZC0zNDdlZGRmOWU4MzQ8L0lkPg0KICAgICAgPFJlZmVyZW5jZUlkPjIxZWIwNDQxLWE5OWMtNGQzZC04YzlhLWVmYjE1ZDRiYjM5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ig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Ck8L1RleHQ+DQogICAgPC9UZXh0VW5pdD4NCiAgPC9UZXh0VW5pdHM+DQo8L1BsYWNlaG9sZGVyPg==</w:instrText>
      </w:r>
      <w:r w:rsidR="00BA6215">
        <w:rPr>
          <w:rStyle w:val="Citation"/>
        </w:rPr>
        <w:fldChar w:fldCharType="separate"/>
      </w:r>
      <w:bookmarkStart w:id="429" w:name="_CTVP0011515e8f2554d4b238ee0a07ee5bf57bd"/>
      <w:r w:rsidR="0092006B">
        <w:rPr>
          <w:rStyle w:val="Citation"/>
        </w:rPr>
        <w:t>(2010)</w:t>
      </w:r>
      <w:bookmarkEnd w:id="429"/>
      <w:r w:rsidR="00BA6215">
        <w:rPr>
          <w:rStyle w:val="Citation"/>
        </w:rPr>
        <w:fldChar w:fldCharType="end"/>
      </w:r>
      <w:r w:rsidR="00985482" w:rsidRPr="00C109EA">
        <w:t>.</w:t>
      </w:r>
    </w:p>
    <w:p w14:paraId="4703FA91" w14:textId="1186EB0E" w:rsidR="00985482" w:rsidRPr="00C109EA" w:rsidRDefault="00985482" w:rsidP="00985482">
      <w:pPr>
        <w:pStyle w:val="Body0500after"/>
      </w:pPr>
      <w:r w:rsidRPr="00C109EA">
        <w:t>This comparison shows that Papuan Malay is lacking some of the features which are typical for Austronesian languages. At the same time, it has a number of features which are untypical for Austronesian languages</w:t>
      </w:r>
      <w:r w:rsidR="002A4D4F">
        <w:t>,</w:t>
      </w:r>
      <w:r w:rsidRPr="00C109EA">
        <w:t xml:space="preserve"> but which are found in Austronesian languages of East Nusantara. Moreover, Papuan Malay has some features not typically found in Austronesian languages of East Nusantara but found in Papuan languages. These features are summarized in </w:t>
      </w:r>
      <w:r w:rsidRPr="00C109EA">
        <w:fldChar w:fldCharType="begin"/>
      </w:r>
      <w:r w:rsidRPr="00C109EA">
        <w:instrText xml:space="preserve"> REF _Ref369169323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4</w:t>
      </w:r>
      <w:r w:rsidRPr="00C109EA">
        <w:fldChar w:fldCharType="end"/>
      </w:r>
      <w:r w:rsidRPr="00C109EA">
        <w:t xml:space="preserve"> to </w:t>
      </w:r>
      <w:r w:rsidRPr="00C109EA">
        <w:fldChar w:fldCharType="begin"/>
      </w:r>
      <w:r w:rsidRPr="00C109EA">
        <w:instrText xml:space="preserve"> REF _Ref369186426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6</w:t>
      </w:r>
      <w:r w:rsidRPr="00C109EA">
        <w:fldChar w:fldCharType="end"/>
      </w:r>
      <w:r w:rsidRPr="00C109EA">
        <w:t xml:space="preserve">; the listed features are taken from </w:t>
      </w:r>
      <w:r w:rsidR="00BA6215">
        <w:rPr>
          <w:rStyle w:val="Citation"/>
        </w:rPr>
        <w:fldChar w:fldCharType="begin"/>
      </w:r>
      <w:r w:rsidR="0092451D">
        <w:rPr>
          <w:rStyle w:val="Citation"/>
        </w:rPr>
        <w:instrText>ADDIN CITAVI.PLACEHOLDER e46c5c3c-1133-4953-9e93-aecb96ee32a8 PFBsYWNlaG9sZGVyPg0KICA8QWRkSW5WZXJzaW9uPjUuMi4wLjg8L0FkZEluVmVyc2lvbj4NCiAgPElkPmU0NmM1YzNjLTExMzMtNDk1My05ZTkzLWFlY2I5NmVlMzJhODwvSWQ+DQogIDxFbnRyaWVzPg0KICAgIDxFbnRyeT4NCiAgICAgIDxJZD5iZjUwYWI4YS1jOWViLTRkNzMtOGE1YS1jMjZiZWJlYTVkNTE8L0lkPg0KICAgICAgPE5vUGFyPnRydWU8L05vUGFyPg0KICAgICAgPFBlcnNvbk9ubHk+dHJ1ZTwvUGVyc29uT25seT4NCiAgICAgIDxSZWZlcmVuY2VJZD4zZDk0NDVkMy1kNzdkLTQwODktOTBlZS0xZWM1MjlkYWI3NGI8L1JlZmVyZW5jZUlk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sYW1lciBldCBhbC48L1RleHQ+DQogICAgPC9UZXh0VW5pdD4NCiAgPC9UZXh0VW5pdHM+DQo8L1BsYWNlaG9sZGVyPg==</w:instrText>
      </w:r>
      <w:r w:rsidR="00BA6215">
        <w:rPr>
          <w:rStyle w:val="Citation"/>
        </w:rPr>
        <w:fldChar w:fldCharType="separate"/>
      </w:r>
      <w:bookmarkStart w:id="430" w:name="_CTVP001e46c5c3c113349539e93aecb96ee32a8"/>
      <w:r w:rsidR="0092006B">
        <w:rPr>
          <w:rStyle w:val="Citation"/>
        </w:rPr>
        <w:t>Klamer et al.</w:t>
      </w:r>
      <w:bookmarkEnd w:id="430"/>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ea58f14-1392-4f2a-813b-03a5f46b8949 PFBsYWNlaG9sZGVyPg0KICA8QWRkSW5WZXJzaW9uPjUuMi4wLjg8L0FkZEluVmVyc2lvbj4NCiAgPElkPmRlYTU4ZjE0LTEzOTItNGYyYS04MTNiLTAzYTVmNDZiODk0OTwvSWQ+DQogIDxFbnRyaWVzPg0KICAgIDxFbnRyeT4NCiAgICAgIDxJZD5kNmFhNDliZC0yYTVmLTRlMjQtYTc2MS1kNzljMTg4ZmZmYjQ8L0lkPg0KICAgICAgPFJlZmVyZW5jZUlkPjNkOTQ0NWQzLWQ3N2QtNDA4OS05MGVlLTFlYzUyOWRhYjc0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4KTwvVGV4dD4NCiAgICA8L1RleHRVbml0Pg0KICA8L1RleHRVbml0cz4NCjwvUGxhY2Vob2xkZXI+</w:instrText>
      </w:r>
      <w:r w:rsidR="00BA6215">
        <w:rPr>
          <w:rStyle w:val="Citation"/>
        </w:rPr>
        <w:fldChar w:fldCharType="separate"/>
      </w:r>
      <w:bookmarkStart w:id="431" w:name="_CTVP001dea58f1413924f2a813b03a5f46b8949"/>
      <w:r w:rsidR="0092006B">
        <w:rPr>
          <w:rStyle w:val="Citation"/>
        </w:rPr>
        <w:t>(2008)</w:t>
      </w:r>
      <w:bookmarkEnd w:id="431"/>
      <w:r w:rsidR="00BA6215">
        <w:rPr>
          <w:rStyle w:val="Citation"/>
        </w:rPr>
        <w:fldChar w:fldCharType="end"/>
      </w:r>
      <w:r w:rsidRPr="00C109EA">
        <w:t xml:space="preserve"> and </w:t>
      </w:r>
      <w:r w:rsidR="00BA6215">
        <w:rPr>
          <w:rStyle w:val="Citation"/>
        </w:rPr>
        <w:fldChar w:fldCharType="begin"/>
      </w:r>
      <w:r w:rsidR="003A5B20">
        <w:rPr>
          <w:rStyle w:val="Citation"/>
        </w:rPr>
        <w:instrText>ADDIN CITAVI.PLACEHOLDER eb99aad8-b2bd-4f4c-9135-05cceca21466 PFBsYWNlaG9sZGVyPg0KICA8QWRkSW5WZXJzaW9uPjUuMi4wLjg8L0FkZEluVmVyc2lvbj4NCiAgPElkPmViOTlhYWQ4LWIyYmQtNGY0Yy05MTM1LTA1Y2NlY2EyMTQ2NjwvSWQ+DQogIDxFbnRyaWVzPg0KICAgIDxFbnRyeT4NCiAgICAgIDxJZD5iZDNmNTVkNi0xNjI2LTQxMmQtYmEwYS0xZTBjODdiODA2ZTE8L0lkPg0KICAgICAgPE5vUGFyPnRydWU8L05vUGFyPg0KICAgICAgPFBlcnNvbk9ubHk+dHJ1ZTwvUGVyc29uT25seT4NCiAgICAgIDxSZWZlcmVuY2VJZD4yMWViMDQ0MS1hOTljLTRkM2QtOGM5YS1lZmIxNWQ0YmIzOWI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GFtZXIgYW5kIEV3aW5nPC9UZXh0Pg0KICAgIDwvVGV4dFVuaXQ+DQogIDwvVGV4dFVuaXRzPg0KPC9QbGFjZWhvbGRlcj4=</w:instrText>
      </w:r>
      <w:r w:rsidR="00BA6215">
        <w:rPr>
          <w:rStyle w:val="Citation"/>
        </w:rPr>
        <w:fldChar w:fldCharType="separate"/>
      </w:r>
      <w:bookmarkStart w:id="432" w:name="_CTVP001eb99aad8b2bd4f4c913505cceca21466"/>
      <w:r w:rsidR="0092006B">
        <w:rPr>
          <w:rStyle w:val="Citation"/>
        </w:rPr>
        <w:t>Klamer and Ewing</w:t>
      </w:r>
      <w:bookmarkEnd w:id="432"/>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f9dd31b9-13c4-4f2c-ba91-1996c3c9d7fe PFBsYWNlaG9sZGVyPg0KICA8QWRkSW5WZXJzaW9uPjUuMi4wLjg8L0FkZEluVmVyc2lvbj4NCiAgPElkPmY5ZGQzMWI5LTEzYzQtNGYyYy1iYTkxLTE5OTZjM2M5ZDdmZTwvSWQ+DQogIDxFbnRyaWVzPg0KICAgIDxFbnRyeT4NCiAgICAgIDxJZD5iYmJmNTU1MS0yYjJlLTQ5ODMtODUxYS0wNGI1NmU5MjdhNjc8L0lkPg0KICAgICAgPFJlZmVyZW5jZUlkPjIxZWIwNDQxLWE5OWMtNGQzZC04YzlhLWVmYjE1ZDRiYjM5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ig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Ck8L1RleHQ+DQogICAgPC9UZXh0VW5pdD4NCiAgPC9UZXh0VW5pdHM+DQo8L1BsYWNlaG9sZGVyPg==</w:instrText>
      </w:r>
      <w:r w:rsidR="00BA6215">
        <w:rPr>
          <w:rStyle w:val="Citation"/>
        </w:rPr>
        <w:fldChar w:fldCharType="separate"/>
      </w:r>
      <w:bookmarkStart w:id="433" w:name="_CTVP001f9dd31b913c44f2cba911996c3c9d7fe"/>
      <w:r w:rsidR="0092006B">
        <w:rPr>
          <w:rStyle w:val="Citation"/>
        </w:rPr>
        <w:t>(2010)</w:t>
      </w:r>
      <w:bookmarkEnd w:id="433"/>
      <w:r w:rsidR="00BA6215">
        <w:rPr>
          <w:rStyle w:val="Citation"/>
        </w:rPr>
        <w:fldChar w:fldCharType="end"/>
      </w:r>
      <w:r w:rsidRPr="00C109EA">
        <w:t>, unless mentioned otherwise.</w:t>
      </w:r>
    </w:p>
    <w:p w14:paraId="7EB05CC5" w14:textId="23B132A6" w:rsidR="00D65BA3" w:rsidRDefault="00985482" w:rsidP="00620B68">
      <w:pPr>
        <w:pStyle w:val="Body0505after"/>
      </w:pPr>
      <w:r w:rsidRPr="00C109EA">
        <w:fldChar w:fldCharType="begin"/>
      </w:r>
      <w:r w:rsidRPr="00C109EA">
        <w:instrText xml:space="preserve"> REF _Ref369169323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4</w:t>
      </w:r>
      <w:r w:rsidRPr="00C109EA">
        <w:fldChar w:fldCharType="end"/>
      </w:r>
      <w:r w:rsidRPr="00C109EA">
        <w:t xml:space="preserve"> presents seven features found in Austronesian languages in general, six of which are listed in </w:t>
      </w:r>
      <w:r w:rsidR="00BA6215">
        <w:rPr>
          <w:rStyle w:val="Citation"/>
        </w:rPr>
        <w:fldChar w:fldCharType="begin"/>
      </w:r>
      <w:r w:rsidR="0092451D">
        <w:rPr>
          <w:rStyle w:val="Citation"/>
        </w:rPr>
        <w:instrText>ADDIN CITAVI.PLACEHOLDER 384a9efd-ef08-4ae8-ab96-9a9b0b4138d6 PFBsYWNlaG9sZGVyPg0KICA8QWRkSW5WZXJzaW9uPjUuMi4wLjg8L0FkZEluVmVyc2lvbj4NCiAgPElkPjM4NGE5ZWZkLWVmMDgtNGFlOC1hYjk2LTlhOWIwYjQxMzhkNjwvSWQ+DQogIDxFbnRyaWVzPg0KICAgIDxFbnRyeT4NCiAgICAgIDxJZD43ZGZjMmUzMS1lYmM5LTQyOTEtOTY5Yy0yZGEwZWQwOTE3ZTc8L0lkPg0KICAgICAgPE5vUGFyPnRydWU8L05vUGFyPg0KICAgICAgPFBlcnNvbk9ubHk+dHJ1ZTwvUGVyc29uT25seT4NCiAgICAgIDxSZWZlcmVuY2VJZD4zZDk0NDVkMy1kNzdkLTQwODktOTBlZS0xZWM1MjlkYWI3NGI8L1JlZmVyZW5jZUlk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sYW1lciBldCBhbC48L1RleHQ+DQogICAgPC9UZXh0VW5pdD4NCiAgPC9UZXh0VW5pdHM+DQo8L1BsYWNlaG9sZGVyPg==</w:instrText>
      </w:r>
      <w:r w:rsidR="00BA6215">
        <w:rPr>
          <w:rStyle w:val="Citation"/>
        </w:rPr>
        <w:fldChar w:fldCharType="separate"/>
      </w:r>
      <w:bookmarkStart w:id="434" w:name="_CTVP001384a9efdef084ae8ab969a9b0b4138d6"/>
      <w:r w:rsidR="0092006B">
        <w:rPr>
          <w:rStyle w:val="Citation"/>
        </w:rPr>
        <w:t>Klamer et al.</w:t>
      </w:r>
      <w:bookmarkEnd w:id="434"/>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9ec5fa43-a272-4ef4-ae8b-bb0b287b4180 PFBsYWNlaG9sZGVyPg0KICA8QWRkSW5WZXJzaW9uPjUuMi4wLjg8L0FkZEluVmVyc2lvbj4NCiAgPElkPjllYzVmYTQzLWEyNzItNGVmNC1hZThiLWJiMGIyODdiNDE4MDwvSWQ+DQogIDxFbnRyaWVzPg0KICAgIDxFbnRyeT4NCiAgICAgIDxJZD4yOWY1OTY4ZS1mZDU0LTRhMTktYThhNC00ZWVlZjFlMjk2MGM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SZWZlcmVuY2VJZD4zZDk0NDVkMy1kNzdkLTQwODktOTBlZS0xZWM1MjlkYWI3NGI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DogMTEzKTwvVGV4dD4NCiAgICA8L1RleHRVbml0Pg0KICA8L1RleHRVbml0cz4NCjwvUGxhY2Vob2xkZXI+</w:instrText>
      </w:r>
      <w:r w:rsidR="00BA6215">
        <w:rPr>
          <w:rStyle w:val="Citation"/>
        </w:rPr>
        <w:fldChar w:fldCharType="separate"/>
      </w:r>
      <w:bookmarkStart w:id="435" w:name="_CTVP0019ec5fa43a2724ef4ae8bbb0b287b4180"/>
      <w:r w:rsidR="0092006B">
        <w:rPr>
          <w:rStyle w:val="Citation"/>
        </w:rPr>
        <w:t>(2008: 113)</w:t>
      </w:r>
      <w:bookmarkEnd w:id="435"/>
      <w:r w:rsidR="00BA6215">
        <w:rPr>
          <w:rStyle w:val="Citation"/>
        </w:rPr>
        <w:fldChar w:fldCharType="end"/>
      </w:r>
      <w:r w:rsidRPr="00C109EA">
        <w:t>.</w:t>
      </w:r>
      <w:r w:rsidRPr="00C109EA">
        <w:rPr>
          <w:rStyle w:val="FootnoteReference"/>
        </w:rPr>
        <w:footnoteReference w:id="26"/>
      </w:r>
      <w:r w:rsidRPr="00C109EA">
        <w:t xml:space="preserve"> Papuan Malay shares five of these features. It does not, however, share the typical noun-genitive order which is used to express adnominal possession. Papuan Malay noun phrases with post-head nominal </w:t>
      </w:r>
      <w:r w:rsidRPr="00C109EA">
        <w:lastRenderedPageBreak/>
        <w:t xml:space="preserve">modifiers are used to denote important features for subclassification of the head nominal rather than </w:t>
      </w:r>
      <w:r w:rsidR="002A4D4F">
        <w:t xml:space="preserve">for </w:t>
      </w:r>
      <w:r w:rsidRPr="00C109EA">
        <w:t>adnominal possession</w:t>
      </w:r>
      <w:r w:rsidR="00450AB0">
        <w:t xml:space="preserve"> (</w:t>
      </w:r>
      <w:r w:rsidR="00450AB0" w:rsidRPr="00C109EA">
        <w:t>§</w:t>
      </w:r>
      <w:r w:rsidR="00450AB0">
        <w:fldChar w:fldCharType="begin"/>
      </w:r>
      <w:r w:rsidR="00450AB0">
        <w:instrText xml:space="preserve"> REF _Ref387857912 \w \h </w:instrText>
      </w:r>
      <w:r w:rsidR="00450AB0">
        <w:fldChar w:fldCharType="separate"/>
      </w:r>
      <w:r w:rsidR="00154D81">
        <w:rPr>
          <w:cs/>
        </w:rPr>
        <w:t>‎</w:t>
      </w:r>
      <w:r w:rsidR="00154D81">
        <w:t>8.2.2</w:t>
      </w:r>
      <w:r w:rsidR="00450AB0">
        <w:fldChar w:fldCharType="end"/>
      </w:r>
      <w:r w:rsidR="00450AB0">
        <w:t xml:space="preserve">, in Chapter </w:t>
      </w:r>
      <w:r w:rsidR="00450AB0">
        <w:fldChar w:fldCharType="begin"/>
      </w:r>
      <w:r w:rsidR="00450AB0">
        <w:instrText xml:space="preserve"> REF _Ref361998469 \w \h </w:instrText>
      </w:r>
      <w:r w:rsidR="00450AB0">
        <w:fldChar w:fldCharType="separate"/>
      </w:r>
      <w:r w:rsidR="00154D81">
        <w:rPr>
          <w:cs/>
        </w:rPr>
        <w:t>‎</w:t>
      </w:r>
      <w:r w:rsidR="00154D81">
        <w:t>8</w:t>
      </w:r>
      <w:r w:rsidR="00450AB0">
        <w:fldChar w:fldCharType="end"/>
      </w:r>
      <w:r w:rsidR="00450AB0">
        <w:t>)</w:t>
      </w:r>
      <w:r w:rsidRPr="00C109EA">
        <w:t xml:space="preserve">. Also, Papuan Malay </w:t>
      </w:r>
      <w:r w:rsidR="00D943A8" w:rsidRPr="00C109EA">
        <w:t xml:space="preserve">does not distinguish </w:t>
      </w:r>
      <w:r w:rsidR="00D943A8">
        <w:t>between inclusive and exclusive first person plural</w:t>
      </w:r>
      <w:r w:rsidR="00036857">
        <w:t xml:space="preserve"> in its pronominal paradigm.</w:t>
      </w:r>
    </w:p>
    <w:p w14:paraId="4EE3F870" w14:textId="77777777" w:rsidR="00985482" w:rsidRPr="00C109EA" w:rsidRDefault="00985482" w:rsidP="00985482">
      <w:pPr>
        <w:pStyle w:val="Caption"/>
      </w:pPr>
      <w:bookmarkStart w:id="437" w:name="_Ref369169323"/>
      <w:r w:rsidRPr="00C109EA">
        <w:t xml:space="preserve">Table </w:t>
      </w:r>
      <w:fldSimple w:instr=" STYLEREF 1 \s ">
        <w:r w:rsidR="00154D81">
          <w:rPr>
            <w:noProof/>
            <w:cs/>
          </w:rPr>
          <w:t>‎</w:t>
        </w:r>
        <w:r w:rsidR="00154D81">
          <w:rPr>
            <w:noProof/>
          </w:rPr>
          <w:t>1</w:t>
        </w:r>
      </w:fldSimple>
      <w:r w:rsidR="00F207A1">
        <w:t>.</w:t>
      </w:r>
      <w:fldSimple w:instr=" SEQ Table \* ARABIC \s 1 ">
        <w:r w:rsidR="00154D81">
          <w:rPr>
            <w:noProof/>
          </w:rPr>
          <w:t>4</w:t>
        </w:r>
      </w:fldSimple>
      <w:bookmarkEnd w:id="437"/>
      <w:r w:rsidRPr="00C109EA">
        <w:t>:</w:t>
      </w:r>
      <w:r w:rsidRPr="00C109EA">
        <w:tab/>
        <w:t>Pertinent features of Austronesian languages in general vis-à-vis Papuan Malay features</w:t>
      </w:r>
    </w:p>
    <w:tbl>
      <w:tblPr>
        <w:tblW w:w="0" w:type="auto"/>
        <w:tblInd w:w="170" w:type="dxa"/>
        <w:tblBorders>
          <w:bottom w:val="single" w:sz="4" w:space="0" w:color="auto"/>
        </w:tblBorders>
        <w:tblLayout w:type="fixed"/>
        <w:tblLook w:val="01E0" w:firstRow="1" w:lastRow="1" w:firstColumn="1" w:lastColumn="1" w:noHBand="0" w:noVBand="0"/>
      </w:tblPr>
      <w:tblGrid>
        <w:gridCol w:w="4423"/>
        <w:gridCol w:w="567"/>
        <w:gridCol w:w="1418"/>
      </w:tblGrid>
      <w:tr w:rsidR="00985482" w:rsidRPr="00AC23C4" w14:paraId="1C69BE7F" w14:textId="77777777" w:rsidTr="00716C17">
        <w:trPr>
          <w:tblHeader/>
        </w:trPr>
        <w:tc>
          <w:tcPr>
            <w:tcW w:w="4423" w:type="dxa"/>
            <w:tcBorders>
              <w:top w:val="single" w:sz="4" w:space="0" w:color="auto"/>
              <w:bottom w:val="single" w:sz="4" w:space="0" w:color="auto"/>
            </w:tcBorders>
            <w:shd w:val="clear" w:color="auto" w:fill="auto"/>
          </w:tcPr>
          <w:p w14:paraId="1ABEB8BB" w14:textId="77777777" w:rsidR="00985482" w:rsidRPr="00C109EA" w:rsidRDefault="00985482" w:rsidP="00985482">
            <w:pPr>
              <w:pStyle w:val="TableHd"/>
            </w:pPr>
            <w:r w:rsidRPr="00C109EA">
              <w:t>Austronesian languages</w:t>
            </w:r>
          </w:p>
        </w:tc>
        <w:tc>
          <w:tcPr>
            <w:tcW w:w="1985" w:type="dxa"/>
            <w:gridSpan w:val="2"/>
            <w:tcBorders>
              <w:top w:val="single" w:sz="4" w:space="0" w:color="auto"/>
              <w:bottom w:val="single" w:sz="4" w:space="0" w:color="auto"/>
            </w:tcBorders>
            <w:shd w:val="clear" w:color="auto" w:fill="auto"/>
          </w:tcPr>
          <w:p w14:paraId="21C1A1D2" w14:textId="77777777" w:rsidR="00985482" w:rsidRPr="00C109EA" w:rsidRDefault="00985482" w:rsidP="00985482">
            <w:pPr>
              <w:pStyle w:val="TableHd"/>
            </w:pPr>
            <w:r w:rsidRPr="00C109EA">
              <w:t>Papuan Malay</w:t>
            </w:r>
          </w:p>
        </w:tc>
      </w:tr>
      <w:tr w:rsidR="00AC23C4" w:rsidRPr="00C109EA" w14:paraId="3231EBB9" w14:textId="77777777" w:rsidTr="00716C17">
        <w:tc>
          <w:tcPr>
            <w:tcW w:w="4423" w:type="dxa"/>
            <w:tcBorders>
              <w:top w:val="single" w:sz="4" w:space="0" w:color="auto"/>
            </w:tcBorders>
            <w:shd w:val="clear" w:color="auto" w:fill="auto"/>
          </w:tcPr>
          <w:p w14:paraId="1FBDD35F" w14:textId="77777777" w:rsidR="00985482" w:rsidRPr="00C109EA" w:rsidRDefault="00985482" w:rsidP="00985482">
            <w:pPr>
              <w:pStyle w:val="TableCell2-0Break"/>
            </w:pPr>
            <w:r w:rsidRPr="00C109EA">
              <w:t>Phonemic l/r distinction</w:t>
            </w:r>
          </w:p>
        </w:tc>
        <w:tc>
          <w:tcPr>
            <w:tcW w:w="567" w:type="dxa"/>
            <w:tcBorders>
              <w:top w:val="single" w:sz="4" w:space="0" w:color="auto"/>
            </w:tcBorders>
            <w:shd w:val="clear" w:color="auto" w:fill="auto"/>
          </w:tcPr>
          <w:p w14:paraId="5062B70E" w14:textId="77777777" w:rsidR="00985482" w:rsidRPr="00C109EA" w:rsidRDefault="00985482" w:rsidP="00985482">
            <w:pPr>
              <w:pStyle w:val="TableCell2-0Break"/>
            </w:pPr>
            <w:r w:rsidRPr="00C109EA">
              <w:t>yes</w:t>
            </w:r>
          </w:p>
        </w:tc>
        <w:tc>
          <w:tcPr>
            <w:tcW w:w="1418" w:type="dxa"/>
            <w:tcBorders>
              <w:top w:val="single" w:sz="4" w:space="0" w:color="auto"/>
            </w:tcBorders>
            <w:shd w:val="clear" w:color="auto" w:fill="auto"/>
          </w:tcPr>
          <w:p w14:paraId="7615823A" w14:textId="77777777" w:rsidR="00985482" w:rsidRPr="00C109EA" w:rsidRDefault="00985482" w:rsidP="00985482">
            <w:pPr>
              <w:pStyle w:val="TableCell2-0Break"/>
            </w:pPr>
            <w:r w:rsidRPr="00C109EA">
              <w:t xml:space="preserve">(Chap. </w:t>
            </w:r>
            <w:r w:rsidR="004E4351">
              <w:fldChar w:fldCharType="begin"/>
            </w:r>
            <w:r w:rsidR="004E4351">
              <w:instrText xml:space="preserve"> REF _Ref357271598 \w \h </w:instrText>
            </w:r>
            <w:r w:rsidR="004E4351">
              <w:fldChar w:fldCharType="separate"/>
            </w:r>
            <w:r w:rsidR="00154D81">
              <w:rPr>
                <w:cs/>
              </w:rPr>
              <w:t>‎</w:t>
            </w:r>
            <w:r w:rsidR="00154D81">
              <w:t>2</w:t>
            </w:r>
            <w:r w:rsidR="004E4351">
              <w:fldChar w:fldCharType="end"/>
            </w:r>
            <w:r w:rsidRPr="00C109EA">
              <w:t>)</w:t>
            </w:r>
          </w:p>
        </w:tc>
      </w:tr>
      <w:tr w:rsidR="00AC23C4" w:rsidRPr="00C109EA" w14:paraId="778FE943" w14:textId="77777777" w:rsidTr="00716C17">
        <w:tc>
          <w:tcPr>
            <w:tcW w:w="4423" w:type="dxa"/>
            <w:shd w:val="clear" w:color="auto" w:fill="auto"/>
          </w:tcPr>
          <w:p w14:paraId="402CED67" w14:textId="77777777" w:rsidR="00985482" w:rsidRPr="00C109EA" w:rsidRDefault="00985482" w:rsidP="00985482">
            <w:r w:rsidRPr="00C109EA">
              <w:t>Preference for CVCV roots</w:t>
            </w:r>
          </w:p>
        </w:tc>
        <w:tc>
          <w:tcPr>
            <w:tcW w:w="567" w:type="dxa"/>
            <w:shd w:val="clear" w:color="auto" w:fill="auto"/>
          </w:tcPr>
          <w:p w14:paraId="169C500D" w14:textId="77777777" w:rsidR="00985482" w:rsidRPr="00C109EA" w:rsidRDefault="00985482" w:rsidP="00985482">
            <w:r w:rsidRPr="00C109EA">
              <w:t>yes</w:t>
            </w:r>
          </w:p>
        </w:tc>
        <w:tc>
          <w:tcPr>
            <w:tcW w:w="1418" w:type="dxa"/>
            <w:shd w:val="clear" w:color="auto" w:fill="auto"/>
          </w:tcPr>
          <w:p w14:paraId="05B7CF14" w14:textId="77777777" w:rsidR="00985482" w:rsidRPr="00C109EA" w:rsidRDefault="00985482" w:rsidP="00985482">
            <w:r w:rsidRPr="00C109EA">
              <w:t xml:space="preserve">(Chap. </w:t>
            </w:r>
            <w:r w:rsidR="004E4351">
              <w:fldChar w:fldCharType="begin"/>
            </w:r>
            <w:r w:rsidR="004E4351">
              <w:instrText xml:space="preserve"> REF _Ref357271598 \w \h </w:instrText>
            </w:r>
            <w:r w:rsidR="004E4351">
              <w:fldChar w:fldCharType="separate"/>
            </w:r>
            <w:r w:rsidR="00154D81">
              <w:rPr>
                <w:cs/>
              </w:rPr>
              <w:t>‎</w:t>
            </w:r>
            <w:r w:rsidR="00154D81">
              <w:t>2</w:t>
            </w:r>
            <w:r w:rsidR="004E4351">
              <w:fldChar w:fldCharType="end"/>
            </w:r>
            <w:r w:rsidRPr="00C109EA">
              <w:t>)</w:t>
            </w:r>
          </w:p>
        </w:tc>
      </w:tr>
      <w:tr w:rsidR="00AC23C4" w:rsidRPr="00C109EA" w14:paraId="2ECC450D" w14:textId="77777777" w:rsidTr="00716C17">
        <w:tc>
          <w:tcPr>
            <w:tcW w:w="4423" w:type="dxa"/>
            <w:shd w:val="clear" w:color="auto" w:fill="auto"/>
          </w:tcPr>
          <w:p w14:paraId="66F4959D" w14:textId="77777777" w:rsidR="00985482" w:rsidRPr="00C109EA" w:rsidRDefault="00985482" w:rsidP="00985482">
            <w:r w:rsidRPr="00C109EA">
              <w:t>Reduplication</w:t>
            </w:r>
          </w:p>
        </w:tc>
        <w:tc>
          <w:tcPr>
            <w:tcW w:w="567" w:type="dxa"/>
            <w:shd w:val="clear" w:color="auto" w:fill="auto"/>
          </w:tcPr>
          <w:p w14:paraId="501CA5FD" w14:textId="77777777" w:rsidR="00985482" w:rsidRPr="00C109EA" w:rsidRDefault="00985482" w:rsidP="00985482">
            <w:r w:rsidRPr="00C109EA">
              <w:t>yes</w:t>
            </w:r>
          </w:p>
        </w:tc>
        <w:tc>
          <w:tcPr>
            <w:tcW w:w="1418" w:type="dxa"/>
            <w:shd w:val="clear" w:color="auto" w:fill="auto"/>
          </w:tcPr>
          <w:p w14:paraId="7618C1B5" w14:textId="77777777" w:rsidR="00985482" w:rsidRPr="00C109EA" w:rsidRDefault="00985482" w:rsidP="00985482">
            <w:r w:rsidRPr="00C109EA">
              <w:t xml:space="preserve">(Chap. </w:t>
            </w:r>
            <w:r w:rsidR="004E4351">
              <w:fldChar w:fldCharType="begin"/>
            </w:r>
            <w:r w:rsidR="004E4351">
              <w:instrText xml:space="preserve"> REF _Ref372621586 \w \h </w:instrText>
            </w:r>
            <w:r w:rsidR="004E4351">
              <w:fldChar w:fldCharType="separate"/>
            </w:r>
            <w:r w:rsidR="00154D81">
              <w:rPr>
                <w:cs/>
              </w:rPr>
              <w:t>‎</w:t>
            </w:r>
            <w:r w:rsidR="00154D81">
              <w:t>4</w:t>
            </w:r>
            <w:r w:rsidR="004E4351">
              <w:fldChar w:fldCharType="end"/>
            </w:r>
            <w:r w:rsidRPr="00C109EA">
              <w:t>)</w:t>
            </w:r>
          </w:p>
        </w:tc>
      </w:tr>
      <w:tr w:rsidR="00AC23C4" w:rsidRPr="00C109EA" w14:paraId="61E59183" w14:textId="77777777" w:rsidTr="00716C17">
        <w:tc>
          <w:tcPr>
            <w:tcW w:w="4423" w:type="dxa"/>
            <w:shd w:val="clear" w:color="auto" w:fill="auto"/>
          </w:tcPr>
          <w:p w14:paraId="6D81C6C8" w14:textId="77777777" w:rsidR="00985482" w:rsidRPr="00C109EA" w:rsidRDefault="00985482" w:rsidP="00985482">
            <w:r w:rsidRPr="00C109EA">
              <w:t>Head-initial</w:t>
            </w:r>
          </w:p>
        </w:tc>
        <w:tc>
          <w:tcPr>
            <w:tcW w:w="567" w:type="dxa"/>
            <w:shd w:val="clear" w:color="auto" w:fill="auto"/>
          </w:tcPr>
          <w:p w14:paraId="26B3D64D" w14:textId="77777777" w:rsidR="00985482" w:rsidRPr="00C109EA" w:rsidRDefault="00985482" w:rsidP="00985482">
            <w:r w:rsidRPr="00C109EA">
              <w:t>yes</w:t>
            </w:r>
          </w:p>
        </w:tc>
        <w:tc>
          <w:tcPr>
            <w:tcW w:w="1418" w:type="dxa"/>
            <w:shd w:val="clear" w:color="auto" w:fill="auto"/>
          </w:tcPr>
          <w:p w14:paraId="5C311453" w14:textId="77777777" w:rsidR="00985482" w:rsidRPr="00C109EA" w:rsidRDefault="00985482" w:rsidP="00985482">
            <w:r w:rsidRPr="00C109EA">
              <w:t xml:space="preserve">(Chap. </w:t>
            </w:r>
            <w:r w:rsidR="004E4351">
              <w:fldChar w:fldCharType="begin"/>
            </w:r>
            <w:r w:rsidR="004E4351">
              <w:instrText xml:space="preserve"> REF _Ref361998469 \w \h </w:instrText>
            </w:r>
            <w:r w:rsidR="004E4351">
              <w:fldChar w:fldCharType="separate"/>
            </w:r>
            <w:r w:rsidR="00154D81">
              <w:rPr>
                <w:cs/>
              </w:rPr>
              <w:t>‎</w:t>
            </w:r>
            <w:r w:rsidR="00154D81">
              <w:t>8</w:t>
            </w:r>
            <w:r w:rsidR="004E4351">
              <w:fldChar w:fldCharType="end"/>
            </w:r>
            <w:r w:rsidRPr="00C109EA">
              <w:t>)</w:t>
            </w:r>
          </w:p>
        </w:tc>
      </w:tr>
      <w:tr w:rsidR="00AC23C4" w:rsidRPr="00C109EA" w14:paraId="2F25F769" w14:textId="77777777" w:rsidTr="00716C17">
        <w:tc>
          <w:tcPr>
            <w:tcW w:w="4423" w:type="dxa"/>
            <w:shd w:val="clear" w:color="auto" w:fill="auto"/>
          </w:tcPr>
          <w:p w14:paraId="3F0C34DE" w14:textId="77777777" w:rsidR="00985482" w:rsidRPr="00C109EA" w:rsidRDefault="00985482" w:rsidP="00985482">
            <w:r w:rsidRPr="00C109EA">
              <w:t>Negator precedes the predicate</w:t>
            </w:r>
          </w:p>
        </w:tc>
        <w:tc>
          <w:tcPr>
            <w:tcW w:w="567" w:type="dxa"/>
            <w:shd w:val="clear" w:color="auto" w:fill="auto"/>
          </w:tcPr>
          <w:p w14:paraId="5255002A" w14:textId="77777777" w:rsidR="00985482" w:rsidRPr="00C109EA" w:rsidRDefault="00985482" w:rsidP="00985482">
            <w:r w:rsidRPr="00C109EA">
              <w:t>yes</w:t>
            </w:r>
          </w:p>
        </w:tc>
        <w:tc>
          <w:tcPr>
            <w:tcW w:w="1418" w:type="dxa"/>
            <w:shd w:val="clear" w:color="auto" w:fill="auto"/>
          </w:tcPr>
          <w:p w14:paraId="21F42B18" w14:textId="77777777" w:rsidR="00985482" w:rsidRPr="00C109EA" w:rsidRDefault="00985482" w:rsidP="00985482">
            <w:r w:rsidRPr="00C109EA">
              <w:t>(Chap.</w:t>
            </w:r>
            <w:r w:rsidR="00AC317E">
              <w:t xml:space="preserve"> </w:t>
            </w:r>
            <w:r w:rsidR="00AC317E">
              <w:fldChar w:fldCharType="begin"/>
            </w:r>
            <w:r w:rsidR="00AC317E">
              <w:instrText xml:space="preserve"> REF _Ref370831310 \w \h </w:instrText>
            </w:r>
            <w:r w:rsidR="00AC317E">
              <w:fldChar w:fldCharType="separate"/>
            </w:r>
            <w:r w:rsidR="00154D81">
              <w:rPr>
                <w:cs/>
              </w:rPr>
              <w:t>‎</w:t>
            </w:r>
            <w:r w:rsidR="00154D81">
              <w:t>13</w:t>
            </w:r>
            <w:r w:rsidR="00AC317E">
              <w:fldChar w:fldCharType="end"/>
            </w:r>
            <w:r w:rsidRPr="00C109EA">
              <w:t>)</w:t>
            </w:r>
          </w:p>
        </w:tc>
      </w:tr>
      <w:tr w:rsidR="00AC23C4" w:rsidRPr="00C109EA" w14:paraId="479391AA" w14:textId="77777777" w:rsidTr="00716C17">
        <w:tc>
          <w:tcPr>
            <w:tcW w:w="4423" w:type="dxa"/>
            <w:shd w:val="clear" w:color="auto" w:fill="auto"/>
          </w:tcPr>
          <w:p w14:paraId="5E9139C1" w14:textId="77777777" w:rsidR="00985482" w:rsidRPr="00C109EA" w:rsidRDefault="00985482" w:rsidP="00985482">
            <w:r w:rsidRPr="00C109EA">
              <w:t>Noun-genitive order</w:t>
            </w:r>
          </w:p>
        </w:tc>
        <w:tc>
          <w:tcPr>
            <w:tcW w:w="567" w:type="dxa"/>
            <w:shd w:val="clear" w:color="auto" w:fill="auto"/>
          </w:tcPr>
          <w:p w14:paraId="04618D50" w14:textId="77777777" w:rsidR="00985482" w:rsidRPr="00C109EA" w:rsidRDefault="00985482" w:rsidP="00985482">
            <w:r w:rsidRPr="00C109EA">
              <w:t>no</w:t>
            </w:r>
          </w:p>
        </w:tc>
        <w:tc>
          <w:tcPr>
            <w:tcW w:w="1418" w:type="dxa"/>
            <w:shd w:val="clear" w:color="auto" w:fill="auto"/>
          </w:tcPr>
          <w:p w14:paraId="2D76F4A1" w14:textId="77777777" w:rsidR="00985482" w:rsidRPr="00C109EA" w:rsidRDefault="00985482" w:rsidP="00985482">
            <w:r w:rsidRPr="00C109EA">
              <w:t xml:space="preserve">(Chap. </w:t>
            </w:r>
            <w:r w:rsidR="00AC317E">
              <w:fldChar w:fldCharType="begin"/>
            </w:r>
            <w:r w:rsidR="00AC317E">
              <w:instrText xml:space="preserve"> REF _Ref361998469 \w \h </w:instrText>
            </w:r>
            <w:r w:rsidR="00AC317E">
              <w:fldChar w:fldCharType="separate"/>
            </w:r>
            <w:r w:rsidR="00154D81">
              <w:rPr>
                <w:cs/>
              </w:rPr>
              <w:t>‎</w:t>
            </w:r>
            <w:r w:rsidR="00154D81">
              <w:t>8</w:t>
            </w:r>
            <w:r w:rsidR="00AC317E">
              <w:fldChar w:fldCharType="end"/>
            </w:r>
            <w:r w:rsidRPr="00C109EA">
              <w:t xml:space="preserve"> &amp; </w:t>
            </w:r>
            <w:r w:rsidR="00AC317E">
              <w:fldChar w:fldCharType="begin"/>
            </w:r>
            <w:r w:rsidR="00AC317E">
              <w:instrText xml:space="preserve"> REF _Ref358725848 \w \h </w:instrText>
            </w:r>
            <w:r w:rsidR="00AC317E">
              <w:fldChar w:fldCharType="separate"/>
            </w:r>
            <w:r w:rsidR="00154D81">
              <w:rPr>
                <w:cs/>
              </w:rPr>
              <w:t>‎</w:t>
            </w:r>
            <w:r w:rsidR="00154D81">
              <w:t>9</w:t>
            </w:r>
            <w:r w:rsidR="00AC317E">
              <w:fldChar w:fldCharType="end"/>
            </w:r>
            <w:r w:rsidRPr="00C109EA">
              <w:t>)</w:t>
            </w:r>
          </w:p>
        </w:tc>
      </w:tr>
      <w:tr w:rsidR="00AC23C4" w:rsidRPr="00C109EA" w14:paraId="68DE46EB" w14:textId="77777777" w:rsidTr="00716C17">
        <w:tc>
          <w:tcPr>
            <w:tcW w:w="4423" w:type="dxa"/>
            <w:shd w:val="clear" w:color="auto" w:fill="auto"/>
          </w:tcPr>
          <w:p w14:paraId="0348040C" w14:textId="1DFFF072" w:rsidR="00985482" w:rsidRPr="00C109EA" w:rsidRDefault="00985482" w:rsidP="00985482">
            <w:pPr>
              <w:pStyle w:val="TableCell0-2Break"/>
            </w:pPr>
            <w:r w:rsidRPr="00C109EA">
              <w:t xml:space="preserve">Inclusive/exclusive distinction in </w:t>
            </w:r>
            <w:r w:rsidR="00716C17">
              <w:t xml:space="preserve">personal </w:t>
            </w:r>
            <w:r w:rsidRPr="00C109EA">
              <w:t>pronouns</w:t>
            </w:r>
          </w:p>
        </w:tc>
        <w:tc>
          <w:tcPr>
            <w:tcW w:w="567" w:type="dxa"/>
            <w:shd w:val="clear" w:color="auto" w:fill="auto"/>
          </w:tcPr>
          <w:p w14:paraId="7CCFF94D" w14:textId="77777777" w:rsidR="00985482" w:rsidRPr="00C109EA" w:rsidRDefault="00985482" w:rsidP="00985482">
            <w:pPr>
              <w:pStyle w:val="TableCell0-2Break"/>
            </w:pPr>
            <w:r w:rsidRPr="00C109EA">
              <w:t>no</w:t>
            </w:r>
          </w:p>
        </w:tc>
        <w:tc>
          <w:tcPr>
            <w:tcW w:w="1418" w:type="dxa"/>
            <w:shd w:val="clear" w:color="auto" w:fill="auto"/>
          </w:tcPr>
          <w:p w14:paraId="519C00FA" w14:textId="77777777" w:rsidR="00985482" w:rsidRPr="00C109EA" w:rsidRDefault="00985482" w:rsidP="00985482">
            <w:pPr>
              <w:pStyle w:val="TableCell0-2Break"/>
            </w:pPr>
            <w:r w:rsidRPr="00C109EA">
              <w:t xml:space="preserve">(Chap. </w:t>
            </w:r>
            <w:r w:rsidR="00366002">
              <w:fldChar w:fldCharType="begin"/>
            </w:r>
            <w:r w:rsidR="00366002">
              <w:instrText xml:space="preserve"> REF _Ref361997822 \w \h </w:instrText>
            </w:r>
            <w:r w:rsidR="00366002">
              <w:fldChar w:fldCharType="separate"/>
            </w:r>
            <w:r w:rsidR="00154D81">
              <w:rPr>
                <w:cs/>
              </w:rPr>
              <w:t>‎</w:t>
            </w:r>
            <w:r w:rsidR="00154D81">
              <w:t>5</w:t>
            </w:r>
            <w:r w:rsidR="00366002">
              <w:fldChar w:fldCharType="end"/>
            </w:r>
            <w:r w:rsidR="00366002">
              <w:t xml:space="preserve"> &amp; </w:t>
            </w:r>
            <w:r w:rsidR="00AC317E">
              <w:fldChar w:fldCharType="begin"/>
            </w:r>
            <w:r w:rsidR="00AC317E">
              <w:instrText xml:space="preserve"> REF _Ref354490894 \w \h </w:instrText>
            </w:r>
            <w:r w:rsidR="00AC317E">
              <w:fldChar w:fldCharType="separate"/>
            </w:r>
            <w:r w:rsidR="00154D81">
              <w:rPr>
                <w:cs/>
              </w:rPr>
              <w:t>‎</w:t>
            </w:r>
            <w:r w:rsidR="00154D81">
              <w:t>6</w:t>
            </w:r>
            <w:r w:rsidR="00AC317E">
              <w:fldChar w:fldCharType="end"/>
            </w:r>
            <w:r w:rsidRPr="00C109EA">
              <w:t>)</w:t>
            </w:r>
          </w:p>
        </w:tc>
      </w:tr>
    </w:tbl>
    <w:p w14:paraId="325385E1" w14:textId="1D7FCF67" w:rsidR="00985482" w:rsidRPr="00C109EA" w:rsidRDefault="00985482" w:rsidP="008A3B73">
      <w:pPr>
        <w:pStyle w:val="Body0005after05before"/>
      </w:pPr>
      <w:r w:rsidRPr="00C109EA">
        <w:fldChar w:fldCharType="begin"/>
      </w:r>
      <w:r w:rsidRPr="00C109EA">
        <w:instrText xml:space="preserve"> REF _Ref369192976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5</w:t>
      </w:r>
      <w:r w:rsidRPr="00C109EA">
        <w:fldChar w:fldCharType="end"/>
      </w:r>
      <w:r w:rsidRPr="00C109EA">
        <w:t xml:space="preserve"> lists 17 linguistic features </w:t>
      </w:r>
      <w:r w:rsidR="00B7093A">
        <w:t>“</w:t>
      </w:r>
      <w:r w:rsidRPr="00C109EA">
        <w:t>found in many of the Austronesian languages of East Nusantara</w:t>
      </w:r>
      <w:r w:rsidR="00B7093A">
        <w:t>”</w:t>
      </w:r>
      <w:r w:rsidRPr="00C109EA">
        <w:t xml:space="preserve"> </w:t>
      </w:r>
      <w:r w:rsidR="00BA6215">
        <w:rPr>
          <w:rStyle w:val="Citation"/>
        </w:rPr>
        <w:fldChar w:fldCharType="begin"/>
      </w:r>
      <w:r w:rsidR="003A5B20">
        <w:rPr>
          <w:rStyle w:val="Citation"/>
        </w:rPr>
        <w:instrText>ADDIN CITAVI.PLACEHOLDER 7c0b8706-4225-48b2-9105-b8b0c02a09d1 PFBsYWNlaG9sZGVyPg0KICA8QWRkSW5WZXJzaW9uPjUuMi4wLjg8L0FkZEluVmVyc2lvbj4NCiAgPElkPjdjMGI4NzA2LTQyMjUtNDhiMi05MTA1LWI4YjBjMDJhMDlkMTwvSWQ+DQogIDxFbnRyaWVzPg0KICAgIDxFbnRyeT4NCiAgICAgIDxJZD5lODQyYjZjYS00YmU5LTQ4NmYtYTllZi00NzZkMWMyMDgwNjA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mVmZXJlbmNlSWQ+MjFlYjA0NDEtYTk5Yy00ZDNkLThjOWEtZWZiMTVkNGJiMzliPC9SZWZlcmVuY2VJZD4NCiAgICAgIDxSYW5nZT4NCiAgICAgICAgPFN0YXJ0PjA8L1N0YXJ0Pg0KICAgICAgICA8TGVuZ3RoPjI3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ihLbGFtZXIgYW5kIEV3aW5nIDIwMTA6I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xhbWVyIGFuZCBFd2luZyAyMDEwOiAxMCk8L1RleHQ+DQogICAgPC9UZXh0VW5pdD4NCiAgPC9UZXh0VW5pdHM+DQo8L1BsYWNlaG9sZGVyPg==</w:instrText>
      </w:r>
      <w:r w:rsidR="00BA6215">
        <w:rPr>
          <w:rStyle w:val="Citation"/>
        </w:rPr>
        <w:fldChar w:fldCharType="separate"/>
      </w:r>
      <w:bookmarkStart w:id="438" w:name="_CTVP0017c0b8706422548b29105b8b0c02a09d1"/>
      <w:r w:rsidR="0092006B">
        <w:rPr>
          <w:rStyle w:val="Citation"/>
        </w:rPr>
        <w:t>(Klamer and Ewing 2010: 10)</w:t>
      </w:r>
      <w:bookmarkEnd w:id="438"/>
      <w:r w:rsidR="00BA6215">
        <w:rPr>
          <w:rStyle w:val="Citation"/>
        </w:rPr>
        <w:fldChar w:fldCharType="end"/>
      </w:r>
      <w:r w:rsidR="00890080">
        <w:t>;</w:t>
      </w:r>
      <w:r w:rsidRPr="00C109EA">
        <w:rPr>
          <w:rStyle w:val="FootnoteReference"/>
        </w:rPr>
        <w:footnoteReference w:id="27"/>
      </w:r>
      <w:r w:rsidRPr="00C109EA">
        <w:t xml:space="preserve"> some of these features are also listed in </w:t>
      </w:r>
      <w:r w:rsidRPr="00C109EA">
        <w:fldChar w:fldCharType="begin"/>
      </w:r>
      <w:r w:rsidRPr="00C109EA">
        <w:instrText xml:space="preserve"> REF _Ref369169323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4</w:t>
      </w:r>
      <w:r w:rsidRPr="00C109EA">
        <w:fldChar w:fldCharType="end"/>
      </w:r>
      <w:r w:rsidRPr="00C109EA">
        <w:t xml:space="preserve">. Papuan Malay shares eight of them, such as </w:t>
      </w:r>
      <w:r w:rsidR="008A3B73">
        <w:t xml:space="preserve">the </w:t>
      </w:r>
      <w:r w:rsidR="008A3B73" w:rsidRPr="00C109EA">
        <w:t>preference for CVCV roots</w:t>
      </w:r>
      <w:r w:rsidRPr="00C109EA">
        <w:t xml:space="preserve"> or </w:t>
      </w:r>
      <w:r w:rsidR="008A3B73">
        <w:t xml:space="preserve">the lack of a </w:t>
      </w:r>
      <w:r w:rsidR="008A3B73" w:rsidRPr="00C109EA">
        <w:t>productive voice system on verbs</w:t>
      </w:r>
      <w:r w:rsidRPr="00C109EA">
        <w:t xml:space="preserve">. </w:t>
      </w:r>
      <w:r w:rsidR="00491294">
        <w:t>Another eight features, however, are unattested in the corpus</w:t>
      </w:r>
      <w:r w:rsidRPr="00C109EA">
        <w:t>, such as metathesis or clause-final negators.</w:t>
      </w:r>
    </w:p>
    <w:p w14:paraId="4943E0C7" w14:textId="77777777" w:rsidR="00985482" w:rsidRDefault="00985482" w:rsidP="00985482">
      <w:pPr>
        <w:pStyle w:val="Caption"/>
      </w:pPr>
      <w:bookmarkStart w:id="444" w:name="_Ref369192976"/>
      <w:r w:rsidRPr="00C109EA">
        <w:t xml:space="preserve">Table </w:t>
      </w:r>
      <w:fldSimple w:instr=" STYLEREF 1 \s ">
        <w:r w:rsidR="00154D81">
          <w:rPr>
            <w:noProof/>
            <w:cs/>
          </w:rPr>
          <w:t>‎</w:t>
        </w:r>
        <w:r w:rsidR="00154D81">
          <w:rPr>
            <w:noProof/>
          </w:rPr>
          <w:t>1</w:t>
        </w:r>
      </w:fldSimple>
      <w:r w:rsidR="00F207A1">
        <w:t>.</w:t>
      </w:r>
      <w:fldSimple w:instr=" SEQ Table \* ARABIC \s 1 ">
        <w:r w:rsidR="00154D81">
          <w:rPr>
            <w:noProof/>
          </w:rPr>
          <w:t>5</w:t>
        </w:r>
      </w:fldSimple>
      <w:bookmarkEnd w:id="444"/>
      <w:r w:rsidRPr="00C109EA">
        <w:t>:</w:t>
      </w:r>
      <w:r w:rsidRPr="00C109EA">
        <w:tab/>
        <w:t>Pertinent features of Austronesian languages of East Nusantara vis-à-vis Papuan Malay features</w:t>
      </w:r>
    </w:p>
    <w:tbl>
      <w:tblPr>
        <w:tblW w:w="6691" w:type="dxa"/>
        <w:tblInd w:w="170" w:type="dxa"/>
        <w:tblBorders>
          <w:bottom w:val="single" w:sz="4" w:space="0" w:color="auto"/>
        </w:tblBorders>
        <w:tblLayout w:type="fixed"/>
        <w:tblLook w:val="01E0" w:firstRow="1" w:lastRow="1" w:firstColumn="1" w:lastColumn="1" w:noHBand="0" w:noVBand="0"/>
      </w:tblPr>
      <w:tblGrid>
        <w:gridCol w:w="284"/>
        <w:gridCol w:w="4139"/>
        <w:gridCol w:w="567"/>
        <w:gridCol w:w="1701"/>
      </w:tblGrid>
      <w:tr w:rsidR="00985482" w:rsidRPr="00AC23C4" w14:paraId="2E58C3A0" w14:textId="77777777" w:rsidTr="000020C5">
        <w:trPr>
          <w:tblHeader/>
        </w:trPr>
        <w:tc>
          <w:tcPr>
            <w:tcW w:w="4423" w:type="dxa"/>
            <w:gridSpan w:val="2"/>
            <w:tcBorders>
              <w:top w:val="single" w:sz="4" w:space="0" w:color="auto"/>
              <w:bottom w:val="single" w:sz="4" w:space="0" w:color="auto"/>
            </w:tcBorders>
            <w:shd w:val="clear" w:color="auto" w:fill="auto"/>
          </w:tcPr>
          <w:p w14:paraId="4C131C8A" w14:textId="77777777" w:rsidR="00985482" w:rsidRPr="00C109EA" w:rsidRDefault="00985482" w:rsidP="00985482">
            <w:pPr>
              <w:pStyle w:val="TableHd"/>
            </w:pPr>
            <w:r w:rsidRPr="00C109EA">
              <w:t>Austronesian languages of East Nusantara</w:t>
            </w:r>
          </w:p>
        </w:tc>
        <w:tc>
          <w:tcPr>
            <w:tcW w:w="2268" w:type="dxa"/>
            <w:gridSpan w:val="2"/>
            <w:tcBorders>
              <w:top w:val="single" w:sz="4" w:space="0" w:color="auto"/>
              <w:bottom w:val="single" w:sz="4" w:space="0" w:color="auto"/>
            </w:tcBorders>
            <w:shd w:val="clear" w:color="auto" w:fill="auto"/>
          </w:tcPr>
          <w:p w14:paraId="143AC9B4" w14:textId="77777777" w:rsidR="00985482" w:rsidRPr="00C109EA" w:rsidRDefault="00985482" w:rsidP="00985482">
            <w:pPr>
              <w:pStyle w:val="TableHd"/>
            </w:pPr>
            <w:r w:rsidRPr="00C109EA">
              <w:t>Papuan Malay</w:t>
            </w:r>
          </w:p>
        </w:tc>
      </w:tr>
      <w:tr w:rsidR="00985482" w:rsidRPr="00AC23C4" w14:paraId="569B2244" w14:textId="77777777" w:rsidTr="000020C5">
        <w:tc>
          <w:tcPr>
            <w:tcW w:w="6691" w:type="dxa"/>
            <w:gridSpan w:val="4"/>
            <w:tcBorders>
              <w:top w:val="single" w:sz="4" w:space="0" w:color="auto"/>
            </w:tcBorders>
            <w:shd w:val="clear" w:color="auto" w:fill="auto"/>
          </w:tcPr>
          <w:p w14:paraId="1E55A4AC" w14:textId="77777777" w:rsidR="00985482" w:rsidRPr="00C109EA" w:rsidRDefault="00985482" w:rsidP="00985482">
            <w:pPr>
              <w:pStyle w:val="TableCell2-2"/>
            </w:pPr>
            <w:r w:rsidRPr="00C109EA">
              <w:t>Phonology</w:t>
            </w:r>
          </w:p>
        </w:tc>
      </w:tr>
      <w:tr w:rsidR="00AC23C4" w:rsidRPr="00C109EA" w14:paraId="009D5D65" w14:textId="77777777" w:rsidTr="000020C5">
        <w:tc>
          <w:tcPr>
            <w:tcW w:w="284" w:type="dxa"/>
            <w:shd w:val="clear" w:color="auto" w:fill="auto"/>
          </w:tcPr>
          <w:p w14:paraId="187E64FF" w14:textId="77777777" w:rsidR="00985482" w:rsidRPr="00C109EA" w:rsidRDefault="00985482" w:rsidP="00495DD5"/>
        </w:tc>
        <w:tc>
          <w:tcPr>
            <w:tcW w:w="4139" w:type="dxa"/>
            <w:shd w:val="clear" w:color="auto" w:fill="auto"/>
          </w:tcPr>
          <w:p w14:paraId="43F53964" w14:textId="77777777" w:rsidR="00985482" w:rsidRPr="00C109EA" w:rsidRDefault="00985482" w:rsidP="00495DD5">
            <w:r w:rsidRPr="00C109EA">
              <w:t>Preference for CVCV roots</w:t>
            </w:r>
          </w:p>
        </w:tc>
        <w:tc>
          <w:tcPr>
            <w:tcW w:w="567" w:type="dxa"/>
            <w:shd w:val="clear" w:color="auto" w:fill="auto"/>
          </w:tcPr>
          <w:p w14:paraId="31A7985B" w14:textId="77777777" w:rsidR="00985482" w:rsidRPr="00C109EA" w:rsidRDefault="00985482" w:rsidP="00495DD5">
            <w:r w:rsidRPr="00C109EA">
              <w:t>yes</w:t>
            </w:r>
          </w:p>
        </w:tc>
        <w:tc>
          <w:tcPr>
            <w:tcW w:w="1701" w:type="dxa"/>
            <w:shd w:val="clear" w:color="auto" w:fill="auto"/>
          </w:tcPr>
          <w:p w14:paraId="058CAB89" w14:textId="77777777" w:rsidR="00985482" w:rsidRPr="00C109EA" w:rsidRDefault="00985482" w:rsidP="00495DD5">
            <w:r w:rsidRPr="00C109EA">
              <w:t xml:space="preserve">(Chap. </w:t>
            </w:r>
            <w:r w:rsidR="00B207EA">
              <w:fldChar w:fldCharType="begin"/>
            </w:r>
            <w:r w:rsidR="00B207EA">
              <w:instrText xml:space="preserve"> REF _Ref357271598 \w \h </w:instrText>
            </w:r>
            <w:r w:rsidR="00B207EA">
              <w:fldChar w:fldCharType="separate"/>
            </w:r>
            <w:r w:rsidR="00154D81">
              <w:rPr>
                <w:cs/>
              </w:rPr>
              <w:t>‎</w:t>
            </w:r>
            <w:r w:rsidR="00154D81">
              <w:t>2</w:t>
            </w:r>
            <w:r w:rsidR="00B207EA">
              <w:fldChar w:fldCharType="end"/>
            </w:r>
            <w:r w:rsidRPr="00C109EA">
              <w:t>)</w:t>
            </w:r>
          </w:p>
        </w:tc>
      </w:tr>
      <w:tr w:rsidR="00AC23C4" w:rsidRPr="00C109EA" w14:paraId="53203D9E" w14:textId="77777777" w:rsidTr="000020C5">
        <w:tc>
          <w:tcPr>
            <w:tcW w:w="284" w:type="dxa"/>
            <w:shd w:val="clear" w:color="auto" w:fill="auto"/>
          </w:tcPr>
          <w:p w14:paraId="3014AF21" w14:textId="77777777" w:rsidR="00985482" w:rsidRPr="00C109EA" w:rsidRDefault="00985482" w:rsidP="00985482"/>
        </w:tc>
        <w:tc>
          <w:tcPr>
            <w:tcW w:w="4139" w:type="dxa"/>
            <w:shd w:val="clear" w:color="auto" w:fill="auto"/>
          </w:tcPr>
          <w:p w14:paraId="248F4AC0" w14:textId="77777777" w:rsidR="00985482" w:rsidRPr="00C109EA" w:rsidRDefault="00985482" w:rsidP="00985482">
            <w:r w:rsidRPr="00C109EA">
              <w:t>Prenasalized consonants</w:t>
            </w:r>
          </w:p>
        </w:tc>
        <w:tc>
          <w:tcPr>
            <w:tcW w:w="567" w:type="dxa"/>
            <w:shd w:val="clear" w:color="auto" w:fill="auto"/>
          </w:tcPr>
          <w:p w14:paraId="28336ADA" w14:textId="77777777" w:rsidR="00985482" w:rsidRPr="00C109EA" w:rsidRDefault="00985482" w:rsidP="00985482">
            <w:r w:rsidRPr="00C109EA">
              <w:t>no</w:t>
            </w:r>
          </w:p>
        </w:tc>
        <w:tc>
          <w:tcPr>
            <w:tcW w:w="1701" w:type="dxa"/>
            <w:shd w:val="clear" w:color="auto" w:fill="auto"/>
          </w:tcPr>
          <w:p w14:paraId="5796E6C7" w14:textId="77777777" w:rsidR="00985482" w:rsidRPr="00C109EA" w:rsidRDefault="00985482" w:rsidP="00985482">
            <w:r w:rsidRPr="00C109EA">
              <w:t xml:space="preserve">(Chap. </w:t>
            </w:r>
            <w:r w:rsidR="00B207EA">
              <w:fldChar w:fldCharType="begin"/>
            </w:r>
            <w:r w:rsidR="00B207EA">
              <w:instrText xml:space="preserve"> REF _Ref357271598 \w \h </w:instrText>
            </w:r>
            <w:r w:rsidR="00B207EA">
              <w:fldChar w:fldCharType="separate"/>
            </w:r>
            <w:r w:rsidR="00154D81">
              <w:rPr>
                <w:cs/>
              </w:rPr>
              <w:t>‎</w:t>
            </w:r>
            <w:r w:rsidR="00154D81">
              <w:t>2</w:t>
            </w:r>
            <w:r w:rsidR="00B207EA">
              <w:fldChar w:fldCharType="end"/>
            </w:r>
            <w:r w:rsidRPr="00C109EA">
              <w:t>)</w:t>
            </w:r>
          </w:p>
        </w:tc>
      </w:tr>
      <w:tr w:rsidR="00AC23C4" w:rsidRPr="00C109EA" w14:paraId="454179F2" w14:textId="77777777" w:rsidTr="000020C5">
        <w:tc>
          <w:tcPr>
            <w:tcW w:w="284" w:type="dxa"/>
            <w:shd w:val="clear" w:color="auto" w:fill="auto"/>
          </w:tcPr>
          <w:p w14:paraId="16E8A5FA" w14:textId="77777777" w:rsidR="00985482" w:rsidRPr="00C109EA" w:rsidRDefault="00985482" w:rsidP="00985482">
            <w:pPr>
              <w:pStyle w:val="TableCell0-2Break"/>
            </w:pPr>
          </w:p>
        </w:tc>
        <w:tc>
          <w:tcPr>
            <w:tcW w:w="4139" w:type="dxa"/>
            <w:shd w:val="clear" w:color="auto" w:fill="auto"/>
          </w:tcPr>
          <w:p w14:paraId="7634178C" w14:textId="77777777" w:rsidR="00985482" w:rsidRPr="00C109EA" w:rsidRDefault="00985482" w:rsidP="00985482">
            <w:pPr>
              <w:pStyle w:val="TableCell0-2Break"/>
            </w:pPr>
            <w:r w:rsidRPr="00C109EA">
              <w:t>Metathesis</w:t>
            </w:r>
          </w:p>
        </w:tc>
        <w:tc>
          <w:tcPr>
            <w:tcW w:w="567" w:type="dxa"/>
            <w:shd w:val="clear" w:color="auto" w:fill="auto"/>
          </w:tcPr>
          <w:p w14:paraId="47784ABF" w14:textId="77777777" w:rsidR="00985482" w:rsidRPr="00C109EA" w:rsidRDefault="00985482" w:rsidP="00985482">
            <w:pPr>
              <w:pStyle w:val="TableCell0-2Break"/>
            </w:pPr>
            <w:r w:rsidRPr="00C109EA">
              <w:t>no</w:t>
            </w:r>
          </w:p>
        </w:tc>
        <w:tc>
          <w:tcPr>
            <w:tcW w:w="1701" w:type="dxa"/>
            <w:shd w:val="clear" w:color="auto" w:fill="auto"/>
          </w:tcPr>
          <w:p w14:paraId="6CD86903" w14:textId="77777777" w:rsidR="00985482" w:rsidRPr="00C109EA" w:rsidRDefault="00985482" w:rsidP="00985482">
            <w:pPr>
              <w:pStyle w:val="TableCell0-2Break"/>
            </w:pPr>
            <w:r w:rsidRPr="00C109EA">
              <w:t xml:space="preserve">(Chap. </w:t>
            </w:r>
            <w:r w:rsidR="00B207EA">
              <w:fldChar w:fldCharType="begin"/>
            </w:r>
            <w:r w:rsidR="00B207EA">
              <w:instrText xml:space="preserve"> REF _Ref357271598 \w \h </w:instrText>
            </w:r>
            <w:r w:rsidR="00B207EA">
              <w:fldChar w:fldCharType="separate"/>
            </w:r>
            <w:r w:rsidR="00154D81">
              <w:rPr>
                <w:cs/>
              </w:rPr>
              <w:t>‎</w:t>
            </w:r>
            <w:r w:rsidR="00154D81">
              <w:t>2</w:t>
            </w:r>
            <w:r w:rsidR="00B207EA">
              <w:fldChar w:fldCharType="end"/>
            </w:r>
            <w:r w:rsidRPr="00C109EA">
              <w:t>)</w:t>
            </w:r>
          </w:p>
        </w:tc>
      </w:tr>
      <w:tr w:rsidR="00985482" w:rsidRPr="00AC23C4" w14:paraId="4559B8C9" w14:textId="77777777" w:rsidTr="000020C5">
        <w:tc>
          <w:tcPr>
            <w:tcW w:w="6691" w:type="dxa"/>
            <w:gridSpan w:val="4"/>
            <w:shd w:val="clear" w:color="auto" w:fill="auto"/>
          </w:tcPr>
          <w:p w14:paraId="7BF01B71" w14:textId="77777777" w:rsidR="00985482" w:rsidRPr="00C109EA" w:rsidRDefault="00985482" w:rsidP="00985482">
            <w:pPr>
              <w:pStyle w:val="TableCell2-2"/>
            </w:pPr>
            <w:r w:rsidRPr="00C109EA">
              <w:t>Morphology</w:t>
            </w:r>
          </w:p>
        </w:tc>
      </w:tr>
      <w:tr w:rsidR="00AC23C4" w:rsidRPr="00C109EA" w14:paraId="326F6DC0" w14:textId="77777777" w:rsidTr="000020C5">
        <w:tc>
          <w:tcPr>
            <w:tcW w:w="284" w:type="dxa"/>
            <w:shd w:val="clear" w:color="auto" w:fill="auto"/>
          </w:tcPr>
          <w:p w14:paraId="1E12BEE1" w14:textId="77777777" w:rsidR="00985482" w:rsidRPr="00C109EA" w:rsidRDefault="00985482" w:rsidP="00495DD5"/>
        </w:tc>
        <w:tc>
          <w:tcPr>
            <w:tcW w:w="4139" w:type="dxa"/>
            <w:shd w:val="clear" w:color="auto" w:fill="auto"/>
          </w:tcPr>
          <w:p w14:paraId="503178A2" w14:textId="77777777" w:rsidR="00985482" w:rsidRPr="00C109EA" w:rsidRDefault="00985482" w:rsidP="00495DD5">
            <w:r w:rsidRPr="00C109EA">
              <w:t>No productive voice system on verbs</w:t>
            </w:r>
          </w:p>
        </w:tc>
        <w:tc>
          <w:tcPr>
            <w:tcW w:w="567" w:type="dxa"/>
            <w:shd w:val="clear" w:color="auto" w:fill="auto"/>
          </w:tcPr>
          <w:p w14:paraId="14EDAFDA" w14:textId="77777777" w:rsidR="00985482" w:rsidRPr="00C109EA" w:rsidRDefault="00985482" w:rsidP="00495DD5">
            <w:r w:rsidRPr="00C109EA">
              <w:t>yes</w:t>
            </w:r>
          </w:p>
        </w:tc>
        <w:tc>
          <w:tcPr>
            <w:tcW w:w="1701" w:type="dxa"/>
            <w:shd w:val="clear" w:color="auto" w:fill="auto"/>
          </w:tcPr>
          <w:p w14:paraId="7D7FFF3B" w14:textId="77777777" w:rsidR="00985482" w:rsidRPr="00C109EA" w:rsidRDefault="00985482" w:rsidP="00495DD5">
            <w:r w:rsidRPr="00C109EA">
              <w:t xml:space="preserve">(Chap. </w:t>
            </w:r>
            <w:r w:rsidR="00B207EA">
              <w:fldChar w:fldCharType="begin"/>
            </w:r>
            <w:r w:rsidR="00B207EA">
              <w:instrText xml:space="preserve"> REF _Ref374434741 \w \h </w:instrText>
            </w:r>
            <w:r w:rsidR="00B207EA">
              <w:fldChar w:fldCharType="separate"/>
            </w:r>
            <w:r w:rsidR="00154D81">
              <w:rPr>
                <w:cs/>
              </w:rPr>
              <w:t>‎</w:t>
            </w:r>
            <w:r w:rsidR="00154D81">
              <w:t>3</w:t>
            </w:r>
            <w:r w:rsidR="00B207EA">
              <w:fldChar w:fldCharType="end"/>
            </w:r>
            <w:r w:rsidR="00366002">
              <w:t xml:space="preserve"> &amp; </w:t>
            </w:r>
            <w:r w:rsidR="00366002">
              <w:fldChar w:fldCharType="begin"/>
            </w:r>
            <w:r w:rsidR="00366002">
              <w:instrText xml:space="preserve"> REF _Ref361997822 \w \h </w:instrText>
            </w:r>
            <w:r w:rsidR="00366002">
              <w:fldChar w:fldCharType="separate"/>
            </w:r>
            <w:r w:rsidR="00154D81">
              <w:rPr>
                <w:cs/>
              </w:rPr>
              <w:t>‎</w:t>
            </w:r>
            <w:r w:rsidR="00154D81">
              <w:t>5</w:t>
            </w:r>
            <w:r w:rsidR="00366002">
              <w:fldChar w:fldCharType="end"/>
            </w:r>
            <w:r w:rsidRPr="00C109EA">
              <w:t>)</w:t>
            </w:r>
          </w:p>
        </w:tc>
      </w:tr>
      <w:tr w:rsidR="00AC23C4" w:rsidRPr="00C109EA" w14:paraId="68E2E926" w14:textId="77777777" w:rsidTr="000020C5">
        <w:tc>
          <w:tcPr>
            <w:tcW w:w="284" w:type="dxa"/>
            <w:shd w:val="clear" w:color="auto" w:fill="auto"/>
          </w:tcPr>
          <w:p w14:paraId="77D22734" w14:textId="77777777" w:rsidR="00985482" w:rsidRPr="00C109EA" w:rsidRDefault="00985482" w:rsidP="00985482"/>
        </w:tc>
        <w:tc>
          <w:tcPr>
            <w:tcW w:w="4139" w:type="dxa"/>
            <w:shd w:val="clear" w:color="auto" w:fill="auto"/>
          </w:tcPr>
          <w:p w14:paraId="5436E888" w14:textId="484CCA21" w:rsidR="00985482" w:rsidRPr="00C109EA" w:rsidRDefault="00985482" w:rsidP="00985482">
            <w:r w:rsidRPr="00C109EA">
              <w:t>Left-headed compounds</w:t>
            </w:r>
            <w:r w:rsidR="00653FC1">
              <w:rPr>
                <w:rStyle w:val="FootnoteReference"/>
              </w:rPr>
              <w:footnoteReference w:id="28"/>
            </w:r>
          </w:p>
        </w:tc>
        <w:tc>
          <w:tcPr>
            <w:tcW w:w="567" w:type="dxa"/>
            <w:shd w:val="clear" w:color="auto" w:fill="auto"/>
          </w:tcPr>
          <w:p w14:paraId="59837FF2" w14:textId="77777777" w:rsidR="00985482" w:rsidRPr="00C109EA" w:rsidRDefault="00985482" w:rsidP="00985482">
            <w:r w:rsidRPr="00C109EA">
              <w:t>yes</w:t>
            </w:r>
          </w:p>
        </w:tc>
        <w:tc>
          <w:tcPr>
            <w:tcW w:w="1701" w:type="dxa"/>
            <w:shd w:val="clear" w:color="auto" w:fill="auto"/>
          </w:tcPr>
          <w:p w14:paraId="24D05F40" w14:textId="77777777" w:rsidR="00985482" w:rsidRPr="00C109EA" w:rsidRDefault="00985482" w:rsidP="00985482">
            <w:r w:rsidRPr="00C109EA">
              <w:t xml:space="preserve">(Chap. </w:t>
            </w:r>
            <w:r w:rsidR="00B207EA">
              <w:fldChar w:fldCharType="begin"/>
            </w:r>
            <w:r w:rsidR="00B207EA">
              <w:instrText xml:space="preserve"> REF _Ref374434741 \w \h </w:instrText>
            </w:r>
            <w:r w:rsidR="00B207EA">
              <w:fldChar w:fldCharType="separate"/>
            </w:r>
            <w:r w:rsidR="00154D81">
              <w:rPr>
                <w:cs/>
              </w:rPr>
              <w:t>‎</w:t>
            </w:r>
            <w:r w:rsidR="00154D81">
              <w:t>3</w:t>
            </w:r>
            <w:r w:rsidR="00B207EA">
              <w:fldChar w:fldCharType="end"/>
            </w:r>
            <w:r w:rsidRPr="00C109EA">
              <w:t>)</w:t>
            </w:r>
          </w:p>
        </w:tc>
      </w:tr>
      <w:tr w:rsidR="00AC23C4" w:rsidRPr="00C109EA" w14:paraId="1708A9F6" w14:textId="77777777" w:rsidTr="000020C5">
        <w:tc>
          <w:tcPr>
            <w:tcW w:w="284" w:type="dxa"/>
            <w:shd w:val="clear" w:color="auto" w:fill="auto"/>
          </w:tcPr>
          <w:p w14:paraId="64173AE8" w14:textId="77777777" w:rsidR="00985482" w:rsidRPr="00C109EA" w:rsidRDefault="00985482" w:rsidP="00985482"/>
        </w:tc>
        <w:tc>
          <w:tcPr>
            <w:tcW w:w="4139" w:type="dxa"/>
            <w:shd w:val="clear" w:color="auto" w:fill="auto"/>
          </w:tcPr>
          <w:p w14:paraId="6A3BC9E5" w14:textId="77777777" w:rsidR="00985482" w:rsidRPr="00C109EA" w:rsidRDefault="00985482" w:rsidP="00985482">
            <w:r w:rsidRPr="00C109EA">
              <w:t>Agent/subject indexed on verb as prefix/proclitic</w:t>
            </w:r>
          </w:p>
        </w:tc>
        <w:tc>
          <w:tcPr>
            <w:tcW w:w="567" w:type="dxa"/>
            <w:shd w:val="clear" w:color="auto" w:fill="auto"/>
          </w:tcPr>
          <w:p w14:paraId="12BD3A73" w14:textId="77777777" w:rsidR="00985482" w:rsidRPr="00C109EA" w:rsidRDefault="00985482" w:rsidP="00985482">
            <w:r w:rsidRPr="00C109EA">
              <w:t>no</w:t>
            </w:r>
          </w:p>
        </w:tc>
        <w:tc>
          <w:tcPr>
            <w:tcW w:w="1701" w:type="dxa"/>
            <w:shd w:val="clear" w:color="auto" w:fill="auto"/>
          </w:tcPr>
          <w:p w14:paraId="0078029B" w14:textId="77777777" w:rsidR="00985482" w:rsidRPr="00C109EA" w:rsidRDefault="00985482" w:rsidP="00985482">
            <w:r w:rsidRPr="00C109EA">
              <w:t xml:space="preserve">(Chap. </w:t>
            </w:r>
            <w:r w:rsidR="00B207EA">
              <w:fldChar w:fldCharType="begin"/>
            </w:r>
            <w:r w:rsidR="00B207EA">
              <w:instrText xml:space="preserve"> REF _Ref374434741 \w \h </w:instrText>
            </w:r>
            <w:r w:rsidR="00B207EA">
              <w:fldChar w:fldCharType="separate"/>
            </w:r>
            <w:r w:rsidR="00154D81">
              <w:rPr>
                <w:cs/>
              </w:rPr>
              <w:t>‎</w:t>
            </w:r>
            <w:r w:rsidR="00154D81">
              <w:t>3</w:t>
            </w:r>
            <w:r w:rsidR="00B207EA">
              <w:fldChar w:fldCharType="end"/>
            </w:r>
            <w:r w:rsidR="00366002">
              <w:t xml:space="preserve"> &amp; </w:t>
            </w:r>
            <w:r w:rsidR="00366002">
              <w:fldChar w:fldCharType="begin"/>
            </w:r>
            <w:r w:rsidR="00366002">
              <w:instrText xml:space="preserve"> REF _Ref361997822 \w \h </w:instrText>
            </w:r>
            <w:r w:rsidR="00366002">
              <w:fldChar w:fldCharType="separate"/>
            </w:r>
            <w:r w:rsidR="00154D81">
              <w:rPr>
                <w:cs/>
              </w:rPr>
              <w:t>‎</w:t>
            </w:r>
            <w:r w:rsidR="00154D81">
              <w:t>5</w:t>
            </w:r>
            <w:r w:rsidR="00366002">
              <w:fldChar w:fldCharType="end"/>
            </w:r>
            <w:r w:rsidRPr="00C109EA">
              <w:t>)</w:t>
            </w:r>
          </w:p>
        </w:tc>
      </w:tr>
      <w:tr w:rsidR="00AC23C4" w:rsidRPr="00C109EA" w14:paraId="55E95C8D" w14:textId="77777777" w:rsidTr="000020C5">
        <w:tc>
          <w:tcPr>
            <w:tcW w:w="284" w:type="dxa"/>
            <w:shd w:val="clear" w:color="auto" w:fill="auto"/>
          </w:tcPr>
          <w:p w14:paraId="426CF7F1" w14:textId="77777777" w:rsidR="00985482" w:rsidRPr="00C109EA" w:rsidRDefault="00985482" w:rsidP="00985482"/>
        </w:tc>
        <w:tc>
          <w:tcPr>
            <w:tcW w:w="4139" w:type="dxa"/>
            <w:shd w:val="clear" w:color="auto" w:fill="auto"/>
          </w:tcPr>
          <w:p w14:paraId="6970B905" w14:textId="7EB81390" w:rsidR="00985482" w:rsidRPr="00C109EA" w:rsidRDefault="00985482" w:rsidP="00985482">
            <w:r w:rsidRPr="00C109EA">
              <w:t xml:space="preserve">Inclusive/exclusive distinction in </w:t>
            </w:r>
            <w:r w:rsidR="00716C17">
              <w:t xml:space="preserve">personal </w:t>
            </w:r>
            <w:r w:rsidRPr="00C109EA">
              <w:t>pronouns</w:t>
            </w:r>
          </w:p>
        </w:tc>
        <w:tc>
          <w:tcPr>
            <w:tcW w:w="567" w:type="dxa"/>
            <w:shd w:val="clear" w:color="auto" w:fill="auto"/>
          </w:tcPr>
          <w:p w14:paraId="2476DC85" w14:textId="77777777" w:rsidR="00985482" w:rsidRPr="00C109EA" w:rsidRDefault="00985482" w:rsidP="00985482">
            <w:r w:rsidRPr="00C109EA">
              <w:t>no</w:t>
            </w:r>
          </w:p>
        </w:tc>
        <w:tc>
          <w:tcPr>
            <w:tcW w:w="1701" w:type="dxa"/>
            <w:shd w:val="clear" w:color="auto" w:fill="auto"/>
          </w:tcPr>
          <w:p w14:paraId="7EF69CC6" w14:textId="77777777" w:rsidR="00985482" w:rsidRPr="00C109EA" w:rsidRDefault="00B207EA" w:rsidP="00985482">
            <w:r>
              <w:t xml:space="preserve">(Chap. </w:t>
            </w:r>
            <w:r w:rsidR="00366002">
              <w:fldChar w:fldCharType="begin"/>
            </w:r>
            <w:r w:rsidR="00366002">
              <w:instrText xml:space="preserve"> REF _Ref361997822 \w \h </w:instrText>
            </w:r>
            <w:r w:rsidR="00366002">
              <w:fldChar w:fldCharType="separate"/>
            </w:r>
            <w:r w:rsidR="00154D81">
              <w:rPr>
                <w:cs/>
              </w:rPr>
              <w:t>‎</w:t>
            </w:r>
            <w:r w:rsidR="00154D81">
              <w:t>5</w:t>
            </w:r>
            <w:r w:rsidR="00366002">
              <w:fldChar w:fldCharType="end"/>
            </w:r>
            <w:r w:rsidR="00366002">
              <w:t xml:space="preserve"> &amp; </w:t>
            </w:r>
            <w:r>
              <w:fldChar w:fldCharType="begin"/>
            </w:r>
            <w:r>
              <w:instrText xml:space="preserve"> REF _Ref354490894 \w \h </w:instrText>
            </w:r>
            <w:r>
              <w:fldChar w:fldCharType="separate"/>
            </w:r>
            <w:r w:rsidR="00154D81">
              <w:rPr>
                <w:cs/>
              </w:rPr>
              <w:t>‎</w:t>
            </w:r>
            <w:r w:rsidR="00154D81">
              <w:t>6</w:t>
            </w:r>
            <w:r>
              <w:fldChar w:fldCharType="end"/>
            </w:r>
            <w:r w:rsidR="00985482" w:rsidRPr="00C109EA">
              <w:t>)</w:t>
            </w:r>
          </w:p>
        </w:tc>
      </w:tr>
      <w:tr w:rsidR="00AC23C4" w:rsidRPr="00C109EA" w14:paraId="6597727B" w14:textId="77777777" w:rsidTr="000020C5">
        <w:tc>
          <w:tcPr>
            <w:tcW w:w="284" w:type="dxa"/>
            <w:shd w:val="clear" w:color="auto" w:fill="auto"/>
          </w:tcPr>
          <w:p w14:paraId="74907A8A" w14:textId="77777777" w:rsidR="00985482" w:rsidRPr="00C109EA" w:rsidRDefault="00985482" w:rsidP="00985482">
            <w:pPr>
              <w:pStyle w:val="TableCell0-2Break"/>
            </w:pPr>
          </w:p>
        </w:tc>
        <w:tc>
          <w:tcPr>
            <w:tcW w:w="4139" w:type="dxa"/>
            <w:shd w:val="clear" w:color="auto" w:fill="auto"/>
          </w:tcPr>
          <w:p w14:paraId="65BA00DC" w14:textId="77777777" w:rsidR="00985482" w:rsidRPr="00C109EA" w:rsidRDefault="00985482" w:rsidP="00985482">
            <w:pPr>
              <w:pStyle w:val="TableCell0-2Break"/>
            </w:pPr>
            <w:r w:rsidRPr="00C109EA">
              <w:t>Morphological distinction between alienable and inalienable nouns</w:t>
            </w:r>
          </w:p>
        </w:tc>
        <w:tc>
          <w:tcPr>
            <w:tcW w:w="567" w:type="dxa"/>
            <w:shd w:val="clear" w:color="auto" w:fill="auto"/>
          </w:tcPr>
          <w:p w14:paraId="2BBFD429" w14:textId="77777777" w:rsidR="00985482" w:rsidRPr="00C109EA" w:rsidRDefault="00985482" w:rsidP="00985482">
            <w:pPr>
              <w:pStyle w:val="TableCell0-2Break"/>
            </w:pPr>
            <w:r w:rsidRPr="00C109EA">
              <w:t>no</w:t>
            </w:r>
          </w:p>
        </w:tc>
        <w:tc>
          <w:tcPr>
            <w:tcW w:w="1701" w:type="dxa"/>
            <w:shd w:val="clear" w:color="auto" w:fill="auto"/>
          </w:tcPr>
          <w:p w14:paraId="793AF35F" w14:textId="77777777" w:rsidR="00985482" w:rsidRPr="00C109EA" w:rsidRDefault="00985482" w:rsidP="00985482">
            <w:pPr>
              <w:pStyle w:val="TableCell0-2Break"/>
            </w:pPr>
            <w:r w:rsidRPr="00C109EA">
              <w:t xml:space="preserve">(Chap. </w:t>
            </w:r>
            <w:r w:rsidR="00B207EA">
              <w:fldChar w:fldCharType="begin"/>
            </w:r>
            <w:r w:rsidR="00B207EA">
              <w:instrText xml:space="preserve"> REF _Ref374434741 \w \h </w:instrText>
            </w:r>
            <w:r w:rsidR="00B207EA">
              <w:fldChar w:fldCharType="separate"/>
            </w:r>
            <w:r w:rsidR="00154D81">
              <w:rPr>
                <w:cs/>
              </w:rPr>
              <w:t>‎</w:t>
            </w:r>
            <w:r w:rsidR="00154D81">
              <w:t>3</w:t>
            </w:r>
            <w:r w:rsidR="00B207EA">
              <w:fldChar w:fldCharType="end"/>
            </w:r>
            <w:r w:rsidR="00B207EA">
              <w:t xml:space="preserve"> &amp; </w:t>
            </w:r>
            <w:r w:rsidR="00B207EA">
              <w:fldChar w:fldCharType="begin"/>
            </w:r>
            <w:r w:rsidR="00B207EA">
              <w:instrText xml:space="preserve"> REF _Ref361997822 \w \h </w:instrText>
            </w:r>
            <w:r w:rsidR="00B207EA">
              <w:fldChar w:fldCharType="separate"/>
            </w:r>
            <w:r w:rsidR="00154D81">
              <w:rPr>
                <w:cs/>
              </w:rPr>
              <w:t>‎</w:t>
            </w:r>
            <w:r w:rsidR="00154D81">
              <w:t>5</w:t>
            </w:r>
            <w:r w:rsidR="00B207EA">
              <w:fldChar w:fldCharType="end"/>
            </w:r>
            <w:r w:rsidRPr="00C109EA">
              <w:t>)</w:t>
            </w:r>
          </w:p>
        </w:tc>
      </w:tr>
      <w:tr w:rsidR="00985482" w:rsidRPr="00AC23C4" w14:paraId="3B51CF94" w14:textId="77777777" w:rsidTr="000020C5">
        <w:tc>
          <w:tcPr>
            <w:tcW w:w="6691" w:type="dxa"/>
            <w:gridSpan w:val="4"/>
            <w:shd w:val="clear" w:color="auto" w:fill="auto"/>
          </w:tcPr>
          <w:p w14:paraId="7E0FB2F8" w14:textId="77777777" w:rsidR="00985482" w:rsidRPr="00C109EA" w:rsidRDefault="00985482" w:rsidP="00985482">
            <w:pPr>
              <w:pStyle w:val="TableCell2-2"/>
            </w:pPr>
            <w:r w:rsidRPr="00C109EA">
              <w:lastRenderedPageBreak/>
              <w:t>Syntax</w:t>
            </w:r>
          </w:p>
        </w:tc>
      </w:tr>
      <w:tr w:rsidR="00AC23C4" w:rsidRPr="00C109EA" w14:paraId="2682D843" w14:textId="77777777" w:rsidTr="000020C5">
        <w:tc>
          <w:tcPr>
            <w:tcW w:w="284" w:type="dxa"/>
            <w:shd w:val="clear" w:color="auto" w:fill="auto"/>
          </w:tcPr>
          <w:p w14:paraId="4C95216E" w14:textId="77777777" w:rsidR="00985482" w:rsidRPr="00C109EA" w:rsidRDefault="00985482" w:rsidP="00495DD5"/>
        </w:tc>
        <w:tc>
          <w:tcPr>
            <w:tcW w:w="4139" w:type="dxa"/>
            <w:shd w:val="clear" w:color="auto" w:fill="auto"/>
          </w:tcPr>
          <w:p w14:paraId="10304970" w14:textId="77777777" w:rsidR="00985482" w:rsidRPr="00C109EA" w:rsidRDefault="00985482" w:rsidP="00495DD5">
            <w:r w:rsidRPr="00C109EA">
              <w:t>Verb-object order</w:t>
            </w:r>
          </w:p>
        </w:tc>
        <w:tc>
          <w:tcPr>
            <w:tcW w:w="567" w:type="dxa"/>
            <w:shd w:val="clear" w:color="auto" w:fill="auto"/>
          </w:tcPr>
          <w:p w14:paraId="277E0450" w14:textId="77777777" w:rsidR="00985482" w:rsidRPr="00C109EA" w:rsidRDefault="00985482" w:rsidP="00495DD5">
            <w:r w:rsidRPr="00C109EA">
              <w:t>yes</w:t>
            </w:r>
          </w:p>
        </w:tc>
        <w:tc>
          <w:tcPr>
            <w:tcW w:w="1701" w:type="dxa"/>
            <w:shd w:val="clear" w:color="auto" w:fill="auto"/>
          </w:tcPr>
          <w:p w14:paraId="28783480" w14:textId="77777777" w:rsidR="00985482" w:rsidRPr="00C109EA" w:rsidRDefault="00B207EA" w:rsidP="00495DD5">
            <w:r>
              <w:t xml:space="preserve">(Chap. </w:t>
            </w:r>
            <w:r>
              <w:fldChar w:fldCharType="begin"/>
            </w:r>
            <w:r>
              <w:instrText xml:space="preserve"> REF _Ref289539095 \w \h </w:instrText>
            </w:r>
            <w:r>
              <w:fldChar w:fldCharType="separate"/>
            </w:r>
            <w:r w:rsidR="00154D81">
              <w:rPr>
                <w:cs/>
              </w:rPr>
              <w:t>‎</w:t>
            </w:r>
            <w:r w:rsidR="00154D81">
              <w:t>11</w:t>
            </w:r>
            <w:r>
              <w:fldChar w:fldCharType="end"/>
            </w:r>
            <w:r w:rsidR="00985482" w:rsidRPr="00C109EA">
              <w:t>)</w:t>
            </w:r>
          </w:p>
        </w:tc>
      </w:tr>
      <w:tr w:rsidR="00AC23C4" w:rsidRPr="00C109EA" w14:paraId="19349AA0" w14:textId="77777777" w:rsidTr="000020C5">
        <w:tc>
          <w:tcPr>
            <w:tcW w:w="284" w:type="dxa"/>
            <w:shd w:val="clear" w:color="auto" w:fill="auto"/>
          </w:tcPr>
          <w:p w14:paraId="04AF39F1" w14:textId="77777777" w:rsidR="00985482" w:rsidRPr="00C109EA" w:rsidRDefault="00985482" w:rsidP="00985482"/>
        </w:tc>
        <w:tc>
          <w:tcPr>
            <w:tcW w:w="4139" w:type="dxa"/>
            <w:shd w:val="clear" w:color="auto" w:fill="auto"/>
          </w:tcPr>
          <w:p w14:paraId="514E7D7C" w14:textId="77777777" w:rsidR="00985482" w:rsidRPr="00C109EA" w:rsidRDefault="00985482" w:rsidP="00985482">
            <w:r w:rsidRPr="00C109EA">
              <w:t>Prepositions</w:t>
            </w:r>
          </w:p>
        </w:tc>
        <w:tc>
          <w:tcPr>
            <w:tcW w:w="567" w:type="dxa"/>
            <w:shd w:val="clear" w:color="auto" w:fill="auto"/>
          </w:tcPr>
          <w:p w14:paraId="4B30DAF5" w14:textId="77777777" w:rsidR="00985482" w:rsidRPr="00C109EA" w:rsidRDefault="00985482" w:rsidP="00985482">
            <w:r w:rsidRPr="00C109EA">
              <w:t>yes</w:t>
            </w:r>
          </w:p>
        </w:tc>
        <w:tc>
          <w:tcPr>
            <w:tcW w:w="1701" w:type="dxa"/>
            <w:shd w:val="clear" w:color="auto" w:fill="auto"/>
          </w:tcPr>
          <w:p w14:paraId="2C4CCBD6" w14:textId="77777777" w:rsidR="00985482" w:rsidRPr="00C109EA" w:rsidRDefault="00985482" w:rsidP="00985482">
            <w:r w:rsidRPr="00C109EA">
              <w:t xml:space="preserve">(Chap. </w:t>
            </w:r>
            <w:r w:rsidR="00B207EA">
              <w:fldChar w:fldCharType="begin"/>
            </w:r>
            <w:r w:rsidR="00B207EA">
              <w:instrText xml:space="preserve"> REF _Ref361998646 \w \h </w:instrText>
            </w:r>
            <w:r w:rsidR="00B207EA">
              <w:fldChar w:fldCharType="separate"/>
            </w:r>
            <w:r w:rsidR="00154D81">
              <w:rPr>
                <w:cs/>
              </w:rPr>
              <w:t>‎</w:t>
            </w:r>
            <w:r w:rsidR="00154D81">
              <w:t>10</w:t>
            </w:r>
            <w:r w:rsidR="00B207EA">
              <w:fldChar w:fldCharType="end"/>
            </w:r>
            <w:r w:rsidRPr="00C109EA">
              <w:t>)</w:t>
            </w:r>
          </w:p>
        </w:tc>
      </w:tr>
      <w:tr w:rsidR="00AC23C4" w:rsidRPr="00C109EA" w14:paraId="699681BE" w14:textId="77777777" w:rsidTr="000020C5">
        <w:tc>
          <w:tcPr>
            <w:tcW w:w="284" w:type="dxa"/>
            <w:shd w:val="clear" w:color="auto" w:fill="auto"/>
          </w:tcPr>
          <w:p w14:paraId="121CA35A" w14:textId="77777777" w:rsidR="00985482" w:rsidRPr="00C109EA" w:rsidRDefault="00985482" w:rsidP="00985482"/>
        </w:tc>
        <w:tc>
          <w:tcPr>
            <w:tcW w:w="4139" w:type="dxa"/>
            <w:shd w:val="clear" w:color="auto" w:fill="auto"/>
          </w:tcPr>
          <w:p w14:paraId="6FB36226" w14:textId="05AC90F3" w:rsidR="00985482" w:rsidRPr="00C109EA" w:rsidRDefault="00985482" w:rsidP="00985482">
            <w:r w:rsidRPr="00C109EA">
              <w:t>Genitive-noun order (</w:t>
            </w:r>
            <w:r w:rsidR="00B7093A">
              <w:t>“</w:t>
            </w:r>
            <w:r w:rsidRPr="00C109EA">
              <w:t>preposed possessor</w:t>
            </w:r>
            <w:r w:rsidR="00B7093A">
              <w:t>”</w:t>
            </w:r>
            <w:r w:rsidRPr="00C109EA">
              <w:t>)</w:t>
            </w:r>
          </w:p>
        </w:tc>
        <w:tc>
          <w:tcPr>
            <w:tcW w:w="567" w:type="dxa"/>
            <w:shd w:val="clear" w:color="auto" w:fill="auto"/>
          </w:tcPr>
          <w:p w14:paraId="4FC93D52" w14:textId="77777777" w:rsidR="00985482" w:rsidRPr="00C109EA" w:rsidRDefault="00985482" w:rsidP="00985482">
            <w:r w:rsidRPr="00C109EA">
              <w:t>yes</w:t>
            </w:r>
          </w:p>
        </w:tc>
        <w:tc>
          <w:tcPr>
            <w:tcW w:w="1701" w:type="dxa"/>
            <w:shd w:val="clear" w:color="auto" w:fill="auto"/>
          </w:tcPr>
          <w:p w14:paraId="764253D1" w14:textId="77777777" w:rsidR="00985482" w:rsidRPr="00C109EA" w:rsidRDefault="00985482" w:rsidP="00985482">
            <w:r w:rsidRPr="00C109EA">
              <w:t xml:space="preserve">(Chap. </w:t>
            </w:r>
            <w:r w:rsidR="001E7010">
              <w:fldChar w:fldCharType="begin"/>
            </w:r>
            <w:r w:rsidR="001E7010">
              <w:instrText xml:space="preserve"> REF _Ref361998469 \w \h </w:instrText>
            </w:r>
            <w:r w:rsidR="001E7010">
              <w:fldChar w:fldCharType="separate"/>
            </w:r>
            <w:r w:rsidR="00154D81">
              <w:rPr>
                <w:cs/>
              </w:rPr>
              <w:t>‎</w:t>
            </w:r>
            <w:r w:rsidR="00154D81">
              <w:t>8</w:t>
            </w:r>
            <w:r w:rsidR="001E7010">
              <w:fldChar w:fldCharType="end"/>
            </w:r>
            <w:r w:rsidR="001E7010" w:rsidRPr="00C109EA">
              <w:t xml:space="preserve"> &amp; </w:t>
            </w:r>
            <w:r w:rsidR="001E7010">
              <w:fldChar w:fldCharType="begin"/>
            </w:r>
            <w:r w:rsidR="001E7010">
              <w:instrText xml:space="preserve"> REF _Ref358725848 \w \h </w:instrText>
            </w:r>
            <w:r w:rsidR="001E7010">
              <w:fldChar w:fldCharType="separate"/>
            </w:r>
            <w:r w:rsidR="00154D81">
              <w:rPr>
                <w:cs/>
              </w:rPr>
              <w:t>‎</w:t>
            </w:r>
            <w:r w:rsidR="00154D81">
              <w:t>9</w:t>
            </w:r>
            <w:r w:rsidR="001E7010">
              <w:fldChar w:fldCharType="end"/>
            </w:r>
            <w:r w:rsidRPr="00C109EA">
              <w:t>)</w:t>
            </w:r>
          </w:p>
        </w:tc>
      </w:tr>
      <w:tr w:rsidR="00AC23C4" w:rsidRPr="00C109EA" w14:paraId="673E1188" w14:textId="77777777" w:rsidTr="000020C5">
        <w:tc>
          <w:tcPr>
            <w:tcW w:w="284" w:type="dxa"/>
            <w:shd w:val="clear" w:color="auto" w:fill="auto"/>
          </w:tcPr>
          <w:p w14:paraId="4DFC49F0" w14:textId="77777777" w:rsidR="00985482" w:rsidRPr="00C109EA" w:rsidRDefault="00985482" w:rsidP="00985482"/>
        </w:tc>
        <w:tc>
          <w:tcPr>
            <w:tcW w:w="4139" w:type="dxa"/>
            <w:shd w:val="clear" w:color="auto" w:fill="auto"/>
          </w:tcPr>
          <w:p w14:paraId="62AD55F3" w14:textId="77777777" w:rsidR="00985482" w:rsidRPr="00C109EA" w:rsidRDefault="00985482" w:rsidP="00985482">
            <w:r w:rsidRPr="00C109EA">
              <w:t>Noun-Numeral order</w:t>
            </w:r>
          </w:p>
        </w:tc>
        <w:tc>
          <w:tcPr>
            <w:tcW w:w="567" w:type="dxa"/>
            <w:shd w:val="clear" w:color="auto" w:fill="auto"/>
          </w:tcPr>
          <w:p w14:paraId="2EC73C58" w14:textId="77777777" w:rsidR="00985482" w:rsidRPr="00C109EA" w:rsidRDefault="00985482" w:rsidP="00985482">
            <w:r w:rsidRPr="00C109EA">
              <w:t>yes</w:t>
            </w:r>
          </w:p>
        </w:tc>
        <w:tc>
          <w:tcPr>
            <w:tcW w:w="1701" w:type="dxa"/>
            <w:shd w:val="clear" w:color="auto" w:fill="auto"/>
          </w:tcPr>
          <w:p w14:paraId="2C62D97B" w14:textId="77777777" w:rsidR="00985482" w:rsidRPr="00C109EA" w:rsidRDefault="00985482" w:rsidP="00985482">
            <w:r w:rsidRPr="00C109EA">
              <w:t xml:space="preserve">(Chap. </w:t>
            </w:r>
            <w:r w:rsidR="00892654">
              <w:fldChar w:fldCharType="begin"/>
            </w:r>
            <w:r w:rsidR="00892654">
              <w:instrText xml:space="preserve"> REF _Ref361998469 \w \h </w:instrText>
            </w:r>
            <w:r w:rsidR="00892654">
              <w:fldChar w:fldCharType="separate"/>
            </w:r>
            <w:r w:rsidR="00154D81">
              <w:rPr>
                <w:cs/>
              </w:rPr>
              <w:t>‎</w:t>
            </w:r>
            <w:r w:rsidR="00154D81">
              <w:t>8</w:t>
            </w:r>
            <w:r w:rsidR="00892654">
              <w:fldChar w:fldCharType="end"/>
            </w:r>
            <w:r w:rsidRPr="00C109EA">
              <w:t>)</w:t>
            </w:r>
          </w:p>
        </w:tc>
      </w:tr>
      <w:tr w:rsidR="00AC23C4" w:rsidRPr="00C109EA" w14:paraId="66B5E11A" w14:textId="77777777" w:rsidTr="000020C5">
        <w:tc>
          <w:tcPr>
            <w:tcW w:w="284" w:type="dxa"/>
            <w:shd w:val="clear" w:color="auto" w:fill="auto"/>
          </w:tcPr>
          <w:p w14:paraId="5333840B" w14:textId="77777777" w:rsidR="00985482" w:rsidRPr="00C109EA" w:rsidRDefault="00985482" w:rsidP="00985482"/>
        </w:tc>
        <w:tc>
          <w:tcPr>
            <w:tcW w:w="4139" w:type="dxa"/>
            <w:shd w:val="clear" w:color="auto" w:fill="auto"/>
          </w:tcPr>
          <w:p w14:paraId="7A5D7A93" w14:textId="77777777" w:rsidR="00985482" w:rsidRPr="00C109EA" w:rsidRDefault="00985482" w:rsidP="00985482">
            <w:r w:rsidRPr="00C109EA">
              <w:t>Absence of a passive construction</w:t>
            </w:r>
          </w:p>
        </w:tc>
        <w:tc>
          <w:tcPr>
            <w:tcW w:w="567" w:type="dxa"/>
            <w:shd w:val="clear" w:color="auto" w:fill="auto"/>
          </w:tcPr>
          <w:p w14:paraId="6F345EC6" w14:textId="77777777" w:rsidR="00985482" w:rsidRPr="00C109EA" w:rsidRDefault="00985482" w:rsidP="00985482">
            <w:r w:rsidRPr="00C109EA">
              <w:t>yes</w:t>
            </w:r>
          </w:p>
        </w:tc>
        <w:tc>
          <w:tcPr>
            <w:tcW w:w="1701" w:type="dxa"/>
            <w:shd w:val="clear" w:color="auto" w:fill="auto"/>
          </w:tcPr>
          <w:p w14:paraId="4724B80F" w14:textId="77777777" w:rsidR="00985482" w:rsidRPr="00C109EA" w:rsidRDefault="00985482" w:rsidP="00985482">
            <w:r w:rsidRPr="00C109EA">
              <w:t xml:space="preserve">(Chap. </w:t>
            </w:r>
            <w:r w:rsidR="00892654">
              <w:fldChar w:fldCharType="begin"/>
            </w:r>
            <w:r w:rsidR="00892654">
              <w:instrText xml:space="preserve"> REF _Ref289539095 \w \h </w:instrText>
            </w:r>
            <w:r w:rsidR="00892654">
              <w:fldChar w:fldCharType="separate"/>
            </w:r>
            <w:r w:rsidR="00154D81">
              <w:rPr>
                <w:cs/>
              </w:rPr>
              <w:t>‎</w:t>
            </w:r>
            <w:r w:rsidR="00154D81">
              <w:t>11</w:t>
            </w:r>
            <w:r w:rsidR="00892654">
              <w:fldChar w:fldCharType="end"/>
            </w:r>
            <w:r w:rsidRPr="00C109EA">
              <w:t>)</w:t>
            </w:r>
          </w:p>
        </w:tc>
      </w:tr>
      <w:tr w:rsidR="00AC23C4" w:rsidRPr="00C109EA" w14:paraId="45023AB9" w14:textId="77777777" w:rsidTr="000020C5">
        <w:tc>
          <w:tcPr>
            <w:tcW w:w="284" w:type="dxa"/>
            <w:shd w:val="clear" w:color="auto" w:fill="auto"/>
          </w:tcPr>
          <w:p w14:paraId="6A89917D" w14:textId="77777777" w:rsidR="00985482" w:rsidRPr="00C109EA" w:rsidRDefault="00985482" w:rsidP="00985482"/>
        </w:tc>
        <w:tc>
          <w:tcPr>
            <w:tcW w:w="4139" w:type="dxa"/>
            <w:shd w:val="clear" w:color="auto" w:fill="auto"/>
          </w:tcPr>
          <w:p w14:paraId="3A9F4998" w14:textId="77777777" w:rsidR="00985482" w:rsidRPr="00C109EA" w:rsidRDefault="00985482" w:rsidP="00985482">
            <w:r w:rsidRPr="00C109EA">
              <w:t>Clause-final negators</w:t>
            </w:r>
          </w:p>
        </w:tc>
        <w:tc>
          <w:tcPr>
            <w:tcW w:w="567" w:type="dxa"/>
            <w:shd w:val="clear" w:color="auto" w:fill="auto"/>
          </w:tcPr>
          <w:p w14:paraId="0BD71640" w14:textId="77777777" w:rsidR="00985482" w:rsidRPr="00C109EA" w:rsidRDefault="00985482" w:rsidP="00985482">
            <w:r w:rsidRPr="00C109EA">
              <w:t>no</w:t>
            </w:r>
          </w:p>
        </w:tc>
        <w:tc>
          <w:tcPr>
            <w:tcW w:w="1701" w:type="dxa"/>
            <w:shd w:val="clear" w:color="auto" w:fill="auto"/>
          </w:tcPr>
          <w:p w14:paraId="557D5A68" w14:textId="77777777" w:rsidR="00985482" w:rsidRPr="00C109EA" w:rsidRDefault="00985482" w:rsidP="00985482">
            <w:r w:rsidRPr="00C109EA">
              <w:t xml:space="preserve">(Chap. </w:t>
            </w:r>
            <w:r w:rsidR="00B207EA">
              <w:fldChar w:fldCharType="begin"/>
            </w:r>
            <w:r w:rsidR="00B207EA">
              <w:instrText xml:space="preserve"> REF _Ref370831310 \w \h </w:instrText>
            </w:r>
            <w:r w:rsidR="00B207EA">
              <w:fldChar w:fldCharType="separate"/>
            </w:r>
            <w:r w:rsidR="00154D81">
              <w:rPr>
                <w:cs/>
              </w:rPr>
              <w:t>‎</w:t>
            </w:r>
            <w:r w:rsidR="00154D81">
              <w:t>13</w:t>
            </w:r>
            <w:r w:rsidR="00B207EA">
              <w:fldChar w:fldCharType="end"/>
            </w:r>
            <w:r w:rsidRPr="00C109EA">
              <w:t>)</w:t>
            </w:r>
          </w:p>
        </w:tc>
      </w:tr>
      <w:tr w:rsidR="00AC23C4" w:rsidRPr="00C109EA" w14:paraId="49A2A2F9" w14:textId="77777777" w:rsidTr="000020C5">
        <w:tc>
          <w:tcPr>
            <w:tcW w:w="284" w:type="dxa"/>
            <w:shd w:val="clear" w:color="auto" w:fill="auto"/>
          </w:tcPr>
          <w:p w14:paraId="0193971D" w14:textId="77777777" w:rsidR="00985482" w:rsidRPr="00C109EA" w:rsidRDefault="00985482" w:rsidP="00985482"/>
        </w:tc>
        <w:tc>
          <w:tcPr>
            <w:tcW w:w="4139" w:type="dxa"/>
            <w:shd w:val="clear" w:color="auto" w:fill="auto"/>
          </w:tcPr>
          <w:p w14:paraId="1618E717" w14:textId="77777777" w:rsidR="00985482" w:rsidRPr="00C109EA" w:rsidRDefault="00985482" w:rsidP="00985482">
            <w:r w:rsidRPr="00C109EA">
              <w:t>Clause-initial indigenous complementizers</w:t>
            </w:r>
            <w:r w:rsidR="00F20C66">
              <w:rPr>
                <w:rStyle w:val="FootnoteReference"/>
              </w:rPr>
              <w:footnoteReference w:id="29"/>
            </w:r>
          </w:p>
        </w:tc>
        <w:tc>
          <w:tcPr>
            <w:tcW w:w="567" w:type="dxa"/>
            <w:shd w:val="clear" w:color="auto" w:fill="auto"/>
          </w:tcPr>
          <w:p w14:paraId="54660FA2" w14:textId="77777777" w:rsidR="00985482" w:rsidRPr="00C109EA" w:rsidRDefault="00985482" w:rsidP="00985482">
            <w:r w:rsidRPr="00C109EA">
              <w:t>no</w:t>
            </w:r>
          </w:p>
        </w:tc>
        <w:tc>
          <w:tcPr>
            <w:tcW w:w="1701" w:type="dxa"/>
            <w:shd w:val="clear" w:color="auto" w:fill="auto"/>
          </w:tcPr>
          <w:p w14:paraId="6A729A9F" w14:textId="77777777" w:rsidR="00985482" w:rsidRPr="00C109EA" w:rsidRDefault="00892654" w:rsidP="00985482">
            <w:r>
              <w:t xml:space="preserve">(Chap. </w:t>
            </w:r>
            <w:r>
              <w:fldChar w:fldCharType="begin"/>
            </w:r>
            <w:r>
              <w:instrText xml:space="preserve"> REF _Ref374435055 \w \h </w:instrText>
            </w:r>
            <w:r>
              <w:fldChar w:fldCharType="separate"/>
            </w:r>
            <w:r w:rsidR="00154D81">
              <w:rPr>
                <w:cs/>
              </w:rPr>
              <w:t>‎</w:t>
            </w:r>
            <w:r w:rsidR="00154D81">
              <w:t>14</w:t>
            </w:r>
            <w:r>
              <w:fldChar w:fldCharType="end"/>
            </w:r>
            <w:r w:rsidR="00985482" w:rsidRPr="00C109EA">
              <w:t>)</w:t>
            </w:r>
          </w:p>
        </w:tc>
      </w:tr>
      <w:tr w:rsidR="00AC23C4" w:rsidRPr="00C109EA" w14:paraId="21516526" w14:textId="77777777" w:rsidTr="000020C5">
        <w:tc>
          <w:tcPr>
            <w:tcW w:w="284" w:type="dxa"/>
            <w:shd w:val="clear" w:color="auto" w:fill="auto"/>
          </w:tcPr>
          <w:p w14:paraId="7F5302CB" w14:textId="77777777" w:rsidR="00985482" w:rsidRPr="00C109EA" w:rsidRDefault="00985482" w:rsidP="00985482">
            <w:pPr>
              <w:pStyle w:val="TableCell0-2Break"/>
            </w:pPr>
          </w:p>
        </w:tc>
        <w:tc>
          <w:tcPr>
            <w:tcW w:w="4139" w:type="dxa"/>
            <w:shd w:val="clear" w:color="auto" w:fill="auto"/>
          </w:tcPr>
          <w:p w14:paraId="2E9F2BDE" w14:textId="77777777" w:rsidR="00985482" w:rsidRPr="00C109EA" w:rsidRDefault="00985482" w:rsidP="00985482">
            <w:pPr>
              <w:pStyle w:val="TableCell0-2Break"/>
            </w:pPr>
            <w:r w:rsidRPr="00C109EA">
              <w:t>Formally marked adverbial/complement clauses</w:t>
            </w:r>
          </w:p>
        </w:tc>
        <w:tc>
          <w:tcPr>
            <w:tcW w:w="567" w:type="dxa"/>
            <w:shd w:val="clear" w:color="auto" w:fill="auto"/>
          </w:tcPr>
          <w:p w14:paraId="2B62C2E2" w14:textId="77777777" w:rsidR="00985482" w:rsidRPr="00C109EA" w:rsidRDefault="00985482" w:rsidP="00985482">
            <w:pPr>
              <w:pStyle w:val="TableCell0-2Break"/>
            </w:pPr>
            <w:r w:rsidRPr="00C109EA">
              <w:t>no</w:t>
            </w:r>
          </w:p>
        </w:tc>
        <w:tc>
          <w:tcPr>
            <w:tcW w:w="1701" w:type="dxa"/>
            <w:shd w:val="clear" w:color="auto" w:fill="auto"/>
          </w:tcPr>
          <w:p w14:paraId="06DB2CC6" w14:textId="77777777" w:rsidR="00985482" w:rsidRPr="00C109EA" w:rsidRDefault="00985482" w:rsidP="00985482">
            <w:pPr>
              <w:pStyle w:val="TableCell0-2Break"/>
            </w:pPr>
            <w:r w:rsidRPr="00C109EA">
              <w:t xml:space="preserve">(Chap. </w:t>
            </w:r>
            <w:r w:rsidR="00892654">
              <w:fldChar w:fldCharType="begin"/>
            </w:r>
            <w:r w:rsidR="00892654">
              <w:instrText xml:space="preserve"> REF _Ref374435055 \w \h </w:instrText>
            </w:r>
            <w:r w:rsidR="00892654">
              <w:fldChar w:fldCharType="separate"/>
            </w:r>
            <w:r w:rsidR="00154D81">
              <w:rPr>
                <w:cs/>
              </w:rPr>
              <w:t>‎</w:t>
            </w:r>
            <w:r w:rsidR="00154D81">
              <w:t>14</w:t>
            </w:r>
            <w:r w:rsidR="00892654">
              <w:fldChar w:fldCharType="end"/>
            </w:r>
            <w:r w:rsidRPr="00C109EA">
              <w:t>)</w:t>
            </w:r>
          </w:p>
        </w:tc>
      </w:tr>
      <w:tr w:rsidR="00985482" w:rsidRPr="00AC23C4" w14:paraId="498ADF51" w14:textId="77777777" w:rsidTr="000020C5">
        <w:tc>
          <w:tcPr>
            <w:tcW w:w="6691" w:type="dxa"/>
            <w:gridSpan w:val="4"/>
            <w:shd w:val="clear" w:color="auto" w:fill="auto"/>
          </w:tcPr>
          <w:p w14:paraId="4AA225A4" w14:textId="77777777" w:rsidR="00985482" w:rsidRPr="00C109EA" w:rsidRDefault="00985482" w:rsidP="00985482">
            <w:pPr>
              <w:pStyle w:val="TableCell2-2"/>
            </w:pPr>
            <w:r w:rsidRPr="00C109EA">
              <w:t>Other</w:t>
            </w:r>
          </w:p>
        </w:tc>
      </w:tr>
      <w:tr w:rsidR="00AC23C4" w:rsidRPr="00C109EA" w14:paraId="190DFED5" w14:textId="77777777" w:rsidTr="000020C5">
        <w:tc>
          <w:tcPr>
            <w:tcW w:w="284" w:type="dxa"/>
            <w:shd w:val="clear" w:color="auto" w:fill="auto"/>
          </w:tcPr>
          <w:p w14:paraId="6FA5FEFD" w14:textId="77777777" w:rsidR="00985482" w:rsidRPr="00C109EA" w:rsidRDefault="00985482" w:rsidP="00985482">
            <w:pPr>
              <w:pStyle w:val="TableCell2-2Break"/>
            </w:pPr>
          </w:p>
        </w:tc>
        <w:tc>
          <w:tcPr>
            <w:tcW w:w="4139" w:type="dxa"/>
            <w:shd w:val="clear" w:color="auto" w:fill="auto"/>
          </w:tcPr>
          <w:p w14:paraId="4E342493" w14:textId="7BF11B65" w:rsidR="00985482" w:rsidRPr="00C109EA" w:rsidRDefault="006016DD" w:rsidP="00F00834">
            <w:pPr>
              <w:pStyle w:val="TableCell2-2Break"/>
            </w:pPr>
            <w:r w:rsidRPr="00C109EA">
              <w:t>Parallelisms without stylistic optionality</w:t>
            </w:r>
          </w:p>
        </w:tc>
        <w:tc>
          <w:tcPr>
            <w:tcW w:w="567" w:type="dxa"/>
            <w:shd w:val="clear" w:color="auto" w:fill="auto"/>
          </w:tcPr>
          <w:p w14:paraId="416BEE33" w14:textId="77777777" w:rsidR="00985482" w:rsidRPr="00C109EA" w:rsidRDefault="00985482" w:rsidP="00985482">
            <w:pPr>
              <w:pStyle w:val="TableCell2-2Break"/>
            </w:pPr>
            <w:r w:rsidRPr="00C109EA">
              <w:t>---</w:t>
            </w:r>
          </w:p>
        </w:tc>
        <w:tc>
          <w:tcPr>
            <w:tcW w:w="1701" w:type="dxa"/>
            <w:shd w:val="clear" w:color="auto" w:fill="auto"/>
          </w:tcPr>
          <w:p w14:paraId="649DE95A" w14:textId="77777777" w:rsidR="00985482" w:rsidRPr="00C109EA" w:rsidRDefault="00985482" w:rsidP="00985482">
            <w:pPr>
              <w:pStyle w:val="TableCell2-2Break"/>
            </w:pPr>
            <w:r w:rsidRPr="00C109EA">
              <w:t>not yet researched</w:t>
            </w:r>
          </w:p>
        </w:tc>
      </w:tr>
    </w:tbl>
    <w:p w14:paraId="48F602C0" w14:textId="4BEAEA5C" w:rsidR="00985482" w:rsidRPr="00C109EA" w:rsidRDefault="00985482" w:rsidP="008A3B73">
      <w:pPr>
        <w:pStyle w:val="Body0000after05before"/>
      </w:pPr>
      <w:r w:rsidRPr="00C109EA">
        <w:t xml:space="preserve">Two of the </w:t>
      </w:r>
      <w:r w:rsidR="003E0393" w:rsidRPr="00C109EA">
        <w:t xml:space="preserve">nonshared </w:t>
      </w:r>
      <w:r w:rsidRPr="00C109EA">
        <w:t>morphological and two of the shared syntactic feature</w:t>
      </w:r>
      <w:r w:rsidR="00E947F9">
        <w:t>s</w:t>
      </w:r>
      <w:r w:rsidR="008A3B73">
        <w:t xml:space="preserve"> require additional commenting, that is, indexing on the verb, the distinction between alienable and </w:t>
      </w:r>
      <w:r w:rsidR="008A3B73" w:rsidRPr="00C109EA">
        <w:t>inalienable</w:t>
      </w:r>
      <w:r w:rsidR="008A3B73">
        <w:t xml:space="preserve"> nouns, the noun-numeral order, and the </w:t>
      </w:r>
      <w:r w:rsidR="008A3B73" w:rsidRPr="00C109EA">
        <w:t>absence of a passive construction</w:t>
      </w:r>
      <w:r w:rsidR="008A3B73">
        <w:t>.</w:t>
      </w:r>
    </w:p>
    <w:p w14:paraId="20D463A2" w14:textId="76D36675" w:rsidR="00985482" w:rsidRPr="00C109EA" w:rsidRDefault="00985482" w:rsidP="00985482">
      <w:pPr>
        <w:pStyle w:val="Body0500after"/>
      </w:pPr>
      <w:r w:rsidRPr="00C109EA">
        <w:t xml:space="preserve">Papuan Malay does not have indexing on the verb. Instead, Papuan Malay uses free </w:t>
      </w:r>
      <w:r w:rsidR="00716C17">
        <w:t xml:space="preserve">personal </w:t>
      </w:r>
      <w:r w:rsidRPr="00C109EA">
        <w:t xml:space="preserve">pronouns </w:t>
      </w:r>
      <w:r w:rsidRPr="00C109EA">
        <w:rPr>
          <w:rFonts w:eastAsia="Times New Roman"/>
          <w:szCs w:val="20"/>
          <w:lang w:eastAsia="en-US"/>
        </w:rPr>
        <w:t xml:space="preserve">(Chapter </w:t>
      </w:r>
      <w:r w:rsidR="00AB63B8">
        <w:fldChar w:fldCharType="begin"/>
      </w:r>
      <w:r w:rsidR="00AB63B8">
        <w:instrText xml:space="preserve"> REF _Ref354490894 \w \h </w:instrText>
      </w:r>
      <w:r w:rsidR="00AB63B8">
        <w:fldChar w:fldCharType="separate"/>
      </w:r>
      <w:r w:rsidR="00154D81">
        <w:rPr>
          <w:cs/>
        </w:rPr>
        <w:t>‎</w:t>
      </w:r>
      <w:r w:rsidR="00154D81">
        <w:t>6</w:t>
      </w:r>
      <w:r w:rsidR="00AB63B8">
        <w:fldChar w:fldCharType="end"/>
      </w:r>
      <w:r w:rsidRPr="00C109EA">
        <w:rPr>
          <w:rFonts w:eastAsia="Times New Roman"/>
          <w:szCs w:val="20"/>
          <w:lang w:eastAsia="en-US"/>
        </w:rPr>
        <w:t>).</w:t>
      </w:r>
    </w:p>
    <w:p w14:paraId="0EFEF633" w14:textId="59983D67" w:rsidR="00985482" w:rsidRPr="00C109EA" w:rsidRDefault="00985482" w:rsidP="00985482">
      <w:pPr>
        <w:pStyle w:val="Body0500after"/>
      </w:pPr>
      <w:r w:rsidRPr="00C109EA">
        <w:t>Overall, Papuan Malay does not distinguish between alienable and inalienable possessed items, with one exception</w:t>
      </w:r>
      <w:r w:rsidR="00673FB5">
        <w:t>:</w:t>
      </w:r>
      <w:r w:rsidRPr="00C109EA">
        <w:t xml:space="preserve"> </w:t>
      </w:r>
      <w:r w:rsidR="00673FB5" w:rsidRPr="00C109EA">
        <w:t xml:space="preserve">adnominal </w:t>
      </w:r>
      <w:r w:rsidRPr="00C109EA">
        <w:t xml:space="preserve">possessive constructions with omitted possessive marker signal inalienable possession of body parts or kinship relations. Just as commonly, </w:t>
      </w:r>
      <w:r w:rsidR="003F4EB2">
        <w:t xml:space="preserve">however, </w:t>
      </w:r>
      <w:r w:rsidRPr="00C109EA">
        <w:t xml:space="preserve">inalienable possession of these entities is encoded in the same way as possession of alienable items, that is, in a </w:t>
      </w:r>
      <w:r w:rsidRPr="0099608C">
        <w:rPr>
          <w:rStyle w:val="ChSmallCaps"/>
        </w:rPr>
        <w:t>possessor</w:t>
      </w:r>
      <w:r w:rsidRPr="00D32413">
        <w:t xml:space="preserve"> </w:t>
      </w:r>
      <w:r w:rsidRPr="0099608C">
        <w:rPr>
          <w:rStyle w:val="ChSmallCaps"/>
        </w:rPr>
        <w:t>ligature</w:t>
      </w:r>
      <w:r w:rsidRPr="00D32413">
        <w:t xml:space="preserve"> </w:t>
      </w:r>
      <w:r w:rsidRPr="0099608C">
        <w:rPr>
          <w:rStyle w:val="ChSmallCaps"/>
        </w:rPr>
        <w:t>possessum</w:t>
      </w:r>
      <w:r w:rsidRPr="00C109EA">
        <w:t xml:space="preserve"> construction. Examples are </w:t>
      </w:r>
      <w:r w:rsidRPr="00C109EA">
        <w:rPr>
          <w:rStyle w:val="ChItalBold"/>
        </w:rPr>
        <w:t>sa maytua</w:t>
      </w:r>
      <w:r w:rsidRPr="00C109EA">
        <w:t xml:space="preserve"> </w:t>
      </w:r>
      <w:r w:rsidR="00B7093A">
        <w:t>‘</w:t>
      </w:r>
      <w:r w:rsidRPr="00C109EA">
        <w:t>my wife</w:t>
      </w:r>
      <w:r w:rsidR="00B7093A">
        <w:t>’</w:t>
      </w:r>
      <w:r w:rsidRPr="00C109EA">
        <w:t xml:space="preserve">, </w:t>
      </w:r>
      <w:r w:rsidRPr="00C109EA">
        <w:rPr>
          <w:rStyle w:val="ChItalBold"/>
        </w:rPr>
        <w:t>dia pu maytua</w:t>
      </w:r>
      <w:r w:rsidRPr="00C109EA">
        <w:t xml:space="preserve"> </w:t>
      </w:r>
      <w:r w:rsidR="00B7093A">
        <w:t>‘</w:t>
      </w:r>
      <w:r w:rsidRPr="00C109EA">
        <w:t>his wife</w:t>
      </w:r>
      <w:r w:rsidR="00B7093A">
        <w:t>’</w:t>
      </w:r>
      <w:r w:rsidRPr="00C109EA">
        <w:t xml:space="preserve">, or </w:t>
      </w:r>
      <w:r w:rsidRPr="00C109EA">
        <w:rPr>
          <w:rStyle w:val="ChItalBold"/>
        </w:rPr>
        <w:t>sa pu motor</w:t>
      </w:r>
      <w:r w:rsidR="00E37DEC">
        <w:t xml:space="preserve"> </w:t>
      </w:r>
      <w:r w:rsidR="00B7093A">
        <w:t>‘</w:t>
      </w:r>
      <w:r w:rsidR="00E37DEC">
        <w:t>my motorbike</w:t>
      </w:r>
      <w:r w:rsidR="00B7093A">
        <w:t>’</w:t>
      </w:r>
      <w:r w:rsidR="00E37DEC">
        <w:t xml:space="preserve"> (literally</w:t>
      </w:r>
      <w:r w:rsidRPr="00C109EA">
        <w:t xml:space="preserve"> </w:t>
      </w:r>
      <w:r w:rsidR="00B7093A">
        <w:t>‘</w:t>
      </w:r>
      <w:r w:rsidRPr="0099608C">
        <w:rPr>
          <w:rStyle w:val="ChSmallCaps"/>
        </w:rPr>
        <w:t>1sg</w:t>
      </w:r>
      <w:r w:rsidRPr="00C109EA">
        <w:t xml:space="preserve"> wife</w:t>
      </w:r>
      <w:r w:rsidR="00B7093A">
        <w:t>’</w:t>
      </w:r>
      <w:r w:rsidRPr="00C109EA">
        <w:t xml:space="preserve">, </w:t>
      </w:r>
      <w:r w:rsidR="00B7093A">
        <w:t>‘</w:t>
      </w:r>
      <w:r w:rsidRPr="0099608C">
        <w:rPr>
          <w:rStyle w:val="ChSmallCaps"/>
        </w:rPr>
        <w:t>3sg</w:t>
      </w:r>
      <w:r w:rsidRPr="00C109EA">
        <w:t xml:space="preserve"> </w:t>
      </w:r>
      <w:r w:rsidRPr="0099608C">
        <w:rPr>
          <w:rStyle w:val="ChSmallCaps"/>
        </w:rPr>
        <w:t>poss</w:t>
      </w:r>
      <w:r w:rsidRPr="00C109EA">
        <w:t xml:space="preserve"> wife</w:t>
      </w:r>
      <w:r w:rsidR="00B7093A">
        <w:t>’</w:t>
      </w:r>
      <w:r w:rsidRPr="00C109EA">
        <w:t xml:space="preserve">, </w:t>
      </w:r>
      <w:r w:rsidR="00B7093A">
        <w:t>‘</w:t>
      </w:r>
      <w:r w:rsidRPr="0099608C">
        <w:rPr>
          <w:rStyle w:val="ChSmallCaps"/>
        </w:rPr>
        <w:t>1sg</w:t>
      </w:r>
      <w:r w:rsidRPr="00C109EA">
        <w:t xml:space="preserve"> </w:t>
      </w:r>
      <w:r w:rsidRPr="0099608C">
        <w:rPr>
          <w:rStyle w:val="ChSmallCaps"/>
        </w:rPr>
        <w:t>poss</w:t>
      </w:r>
      <w:r w:rsidRPr="00C109EA">
        <w:t xml:space="preserve"> motorbike</w:t>
      </w:r>
      <w:r w:rsidR="00B7093A">
        <w:t>’</w:t>
      </w:r>
      <w:r w:rsidRPr="00C109EA">
        <w:t xml:space="preserve">). (Chapter </w:t>
      </w:r>
      <w:r w:rsidR="00A8663B">
        <w:fldChar w:fldCharType="begin"/>
      </w:r>
      <w:r w:rsidR="00A8663B">
        <w:instrText xml:space="preserve"> REF _Ref358725848 \w \h </w:instrText>
      </w:r>
      <w:r w:rsidR="00A8663B">
        <w:fldChar w:fldCharType="separate"/>
      </w:r>
      <w:r w:rsidR="00154D81">
        <w:rPr>
          <w:cs/>
        </w:rPr>
        <w:t>‎</w:t>
      </w:r>
      <w:r w:rsidR="00154D81">
        <w:t>9</w:t>
      </w:r>
      <w:r w:rsidR="00A8663B">
        <w:fldChar w:fldCharType="end"/>
      </w:r>
      <w:r w:rsidRPr="00C109EA">
        <w:t>)</w:t>
      </w:r>
    </w:p>
    <w:p w14:paraId="6637CCC7" w14:textId="77777777" w:rsidR="00985482" w:rsidRPr="00C109EA" w:rsidRDefault="00985482" w:rsidP="00985482">
      <w:pPr>
        <w:pStyle w:val="Body0500after"/>
      </w:pPr>
      <w:r w:rsidRPr="00C109EA">
        <w:t>In Papuan Malay noun phrases, numerals and quantifiers follow the head nominal. As mentioned in §</w:t>
      </w:r>
      <w:r w:rsidRPr="00C109EA">
        <w:fldChar w:fldCharType="begin"/>
      </w:r>
      <w:r w:rsidRPr="00C109EA">
        <w:instrText xml:space="preserve"> REF _Ref369187828 \w \h </w:instrText>
      </w:r>
      <w:r>
        <w:instrText xml:space="preserve"> \* MERGEFORMAT </w:instrText>
      </w:r>
      <w:r w:rsidRPr="00C109EA">
        <w:fldChar w:fldCharType="separate"/>
      </w:r>
      <w:r w:rsidR="00154D81">
        <w:rPr>
          <w:cs/>
        </w:rPr>
        <w:t>‎</w:t>
      </w:r>
      <w:r w:rsidR="00154D81">
        <w:t>1.6.1</w:t>
      </w:r>
      <w:r w:rsidRPr="00C109EA">
        <w:fldChar w:fldCharType="end"/>
      </w:r>
      <w:r w:rsidRPr="00C109EA">
        <w:t>, however, they can also precede the head nominal, depending on the semantics of the phrasal structure (</w:t>
      </w:r>
      <w:r w:rsidRPr="00C109EA">
        <w:rPr>
          <w:lang w:eastAsia="en-US"/>
        </w:rPr>
        <w:t>§</w:t>
      </w:r>
      <w:r w:rsidR="0081700C">
        <w:rPr>
          <w:lang w:eastAsia="en-US"/>
        </w:rPr>
        <w:fldChar w:fldCharType="begin"/>
      </w:r>
      <w:r w:rsidR="0081700C">
        <w:rPr>
          <w:lang w:eastAsia="en-US"/>
        </w:rPr>
        <w:instrText xml:space="preserve"> REF _Ref294348207 \w \h </w:instrText>
      </w:r>
      <w:r w:rsidR="0081700C">
        <w:rPr>
          <w:lang w:eastAsia="en-US"/>
        </w:rPr>
      </w:r>
      <w:r w:rsidR="0081700C">
        <w:rPr>
          <w:lang w:eastAsia="en-US"/>
        </w:rPr>
        <w:fldChar w:fldCharType="separate"/>
      </w:r>
      <w:r w:rsidR="00154D81">
        <w:rPr>
          <w:cs/>
          <w:lang w:eastAsia="en-US"/>
        </w:rPr>
        <w:t>‎</w:t>
      </w:r>
      <w:r w:rsidR="00154D81">
        <w:rPr>
          <w:lang w:eastAsia="en-US"/>
        </w:rPr>
        <w:t>8.3</w:t>
      </w:r>
      <w:r w:rsidR="0081700C">
        <w:rPr>
          <w:lang w:eastAsia="en-US"/>
        </w:rPr>
        <w:fldChar w:fldCharType="end"/>
      </w:r>
      <w:r w:rsidR="00DB70B2">
        <w:t>,</w:t>
      </w:r>
      <w:r w:rsidR="00DB70B2" w:rsidRPr="00C109EA">
        <w:t xml:space="preserve"> in Chapter</w:t>
      </w:r>
      <w:r w:rsidRPr="00C109EA">
        <w:rPr>
          <w:lang w:eastAsia="en-US"/>
        </w:rPr>
        <w:t xml:space="preserve"> </w:t>
      </w:r>
      <w:r w:rsidR="00A8663B">
        <w:fldChar w:fldCharType="begin"/>
      </w:r>
      <w:r w:rsidR="00A8663B">
        <w:instrText xml:space="preserve"> REF _Ref361998469 \w \h </w:instrText>
      </w:r>
      <w:r w:rsidR="00A8663B">
        <w:fldChar w:fldCharType="separate"/>
      </w:r>
      <w:r w:rsidR="00154D81">
        <w:rPr>
          <w:cs/>
        </w:rPr>
        <w:t>‎</w:t>
      </w:r>
      <w:r w:rsidR="00154D81">
        <w:t>8</w:t>
      </w:r>
      <w:r w:rsidR="00A8663B">
        <w:fldChar w:fldCharType="end"/>
      </w:r>
      <w:r w:rsidRPr="00C109EA">
        <w:rPr>
          <w:lang w:eastAsia="en-US"/>
        </w:rPr>
        <w:t>).</w:t>
      </w:r>
    </w:p>
    <w:p w14:paraId="05B7EEB9" w14:textId="77777777" w:rsidR="00985482" w:rsidRPr="00C109EA" w:rsidRDefault="00985482" w:rsidP="00985482">
      <w:pPr>
        <w:pStyle w:val="Body0500after"/>
      </w:pPr>
      <w:r w:rsidRPr="00C109EA">
        <w:t>Like other East Nusantara Austronesian languages, Papuan Malay does not have a dedicated passive construction. Instead, speakers encode actions and events in active constructions (see also §</w:t>
      </w:r>
      <w:r w:rsidRPr="00C109EA">
        <w:fldChar w:fldCharType="begin"/>
      </w:r>
      <w:r w:rsidRPr="00C109EA">
        <w:instrText xml:space="preserve"> REF _Ref369507793 \w \h </w:instrText>
      </w:r>
      <w:r>
        <w:instrText xml:space="preserve"> \* MERGEFORMAT </w:instrText>
      </w:r>
      <w:r w:rsidRPr="00C109EA">
        <w:fldChar w:fldCharType="separate"/>
      </w:r>
      <w:r w:rsidR="00154D81">
        <w:rPr>
          <w:cs/>
        </w:rPr>
        <w:t>‎</w:t>
      </w:r>
      <w:r w:rsidR="00154D81">
        <w:t>1.6.1.2</w:t>
      </w:r>
      <w:r w:rsidRPr="00C109EA">
        <w:fldChar w:fldCharType="end"/>
      </w:r>
      <w:r w:rsidRPr="00C109EA">
        <w:t>).</w:t>
      </w:r>
      <w:r w:rsidRPr="00C109EA">
        <w:rPr>
          <w:rStyle w:val="FootnoteReference"/>
        </w:rPr>
        <w:footnoteReference w:id="30"/>
      </w:r>
    </w:p>
    <w:p w14:paraId="7C4DEF6B" w14:textId="1A0A46F0" w:rsidR="00985482" w:rsidRPr="00C109EA" w:rsidRDefault="00985482" w:rsidP="00985482">
      <w:pPr>
        <w:pStyle w:val="Body0500after"/>
      </w:pPr>
      <w:r w:rsidRPr="00C109EA">
        <w:t>East Nusantara Austronesian languages also often make use of parallelisms without stylistic optionality.</w:t>
      </w:r>
      <w:r w:rsidR="00F00834">
        <w:rPr>
          <w:rStyle w:val="FootnoteReference"/>
        </w:rPr>
        <w:footnoteReference w:id="31"/>
      </w:r>
      <w:r w:rsidRPr="00C109EA">
        <w:t xml:space="preserve"> Whether</w:t>
      </w:r>
      <w:r w:rsidR="008D7C6B">
        <w:t>,</w:t>
      </w:r>
      <w:r w:rsidRPr="00C109EA">
        <w:t xml:space="preserve"> and to what extent</w:t>
      </w:r>
      <w:r w:rsidR="008D7C6B">
        <w:t>,</w:t>
      </w:r>
      <w:r w:rsidRPr="00C109EA">
        <w:t xml:space="preserve"> Papuan Malay employs </w:t>
      </w:r>
      <w:r w:rsidRPr="00C109EA">
        <w:lastRenderedPageBreak/>
        <w:t>this feature has not been researched for the present study; instead this topic is left for future research.</w:t>
      </w:r>
    </w:p>
    <w:p w14:paraId="54E6CF42" w14:textId="77777777" w:rsidR="00985482" w:rsidRPr="00C109EA" w:rsidRDefault="00985482" w:rsidP="00985482">
      <w:pPr>
        <w:pStyle w:val="Body0500after"/>
      </w:pPr>
      <w:r w:rsidRPr="00C109EA">
        <w:t xml:space="preserve">Papuan Malay also has a number of features which are </w:t>
      </w:r>
      <w:r w:rsidR="008D7C6B">
        <w:t xml:space="preserve">not </w:t>
      </w:r>
      <w:r w:rsidRPr="00C109EA">
        <w:t>usually found in the East Nusantara Austronesian languages. Instead, these features are typical characteristics of Papuan languages.</w:t>
      </w:r>
    </w:p>
    <w:p w14:paraId="35AA0CB1" w14:textId="63465D28" w:rsidR="00985482" w:rsidRPr="00C109EA" w:rsidRDefault="00985482" w:rsidP="00620B68">
      <w:pPr>
        <w:pStyle w:val="Body0505after"/>
      </w:pPr>
      <w:r w:rsidRPr="00C109EA">
        <w:fldChar w:fldCharType="begin"/>
      </w:r>
      <w:r w:rsidRPr="00C109EA">
        <w:instrText xml:space="preserve"> REF _Ref369186426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6</w:t>
      </w:r>
      <w:r w:rsidRPr="00C109EA">
        <w:fldChar w:fldCharType="end"/>
      </w:r>
      <w:r w:rsidRPr="00C109EA">
        <w:t xml:space="preserve"> presents 15 linguistic features typically found in Papuan languages </w:t>
      </w:r>
      <w:r w:rsidR="00BA6215">
        <w:rPr>
          <w:rStyle w:val="Citation"/>
        </w:rPr>
        <w:fldChar w:fldCharType="begin"/>
      </w:r>
      <w:r w:rsidR="003A5B20">
        <w:rPr>
          <w:rStyle w:val="Citation"/>
        </w:rPr>
        <w:instrText>ADDIN CITAVI.PLACEHOLDER 8fe35b93-5351-48fa-a3ec-9e5c9535f7af PFBsYWNlaG9sZGVyPg0KICA8QWRkSW5WZXJzaW9uPjUuMi4wLjg8L0FkZEluVmVyc2lvbj4NCiAgPElkPjhmZTM1YjkzLTUzNTEtNDhmYS1hM2VjLTllNWM5NTM1ZjdhZjwvSWQ+DQogIDxFbnRyaWVzPg0KICAgIDxFbnRyeT4NCiAgICAgIDxJZD4yZjA0OTg2ZC04YTI5LTQwNDMtOTIwNS04ZDYyZjViZWE3ODA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mVmZXJlbmNlSWQ+MjFlYjA0NDEtYTk5Yy00ZDNkLThjOWEtZWZiMTVkNGJiMzliPC9SZWZlcmVuY2VJZD4NCiAgICAgIDxSYW5nZT4NCiAgICAgICAgPFN0YXJ0PjA8L1N0YXJ0Pg0KICAgICAgICA8TGVuZ3RoPjI3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ihLbGFtZXIgYW5kIEV3aW5nIDIwMTA6I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xhbWVyIGFuZCBFd2luZyAyMDEwOiAxMCk8L1RleHQ+DQogICAgPC9UZXh0VW5pdD4NCiAgPC9UZXh0VW5pdHM+DQo8L1BsYWNlaG9sZGVyPg==</w:instrText>
      </w:r>
      <w:r w:rsidR="00BA6215">
        <w:rPr>
          <w:rStyle w:val="Citation"/>
        </w:rPr>
        <w:fldChar w:fldCharType="separate"/>
      </w:r>
      <w:bookmarkStart w:id="447" w:name="_CTVP0018fe35b93535148faa3ec9e5c9535f7af"/>
      <w:r w:rsidR="0092006B">
        <w:rPr>
          <w:rStyle w:val="Citation"/>
        </w:rPr>
        <w:t>(Klamer and Ewing 2010: 10)</w:t>
      </w:r>
      <w:bookmarkEnd w:id="447"/>
      <w:r w:rsidR="00BA6215">
        <w:rPr>
          <w:rStyle w:val="Citation"/>
        </w:rPr>
        <w:fldChar w:fldCharType="end"/>
      </w:r>
      <w:r w:rsidRPr="00C109EA">
        <w:t>.</w:t>
      </w:r>
      <w:r w:rsidRPr="00C109EA">
        <w:rPr>
          <w:rStyle w:val="FootnoteReference"/>
        </w:rPr>
        <w:footnoteReference w:id="32"/>
      </w:r>
      <w:r w:rsidRPr="00C109EA">
        <w:t xml:space="preserve"> Papuan Malay shares six of them, such as the subject-verb order, or the genitive-noun order. There is also limited overlap between Papuan Malay and Papuan languages with respect to the position of conjunctions. All Papuan Malay conjunctions are clause-initial, but two of them can also take a clause-final position (Chapter </w:t>
      </w:r>
      <w:r w:rsidR="00A06892">
        <w:fldChar w:fldCharType="begin"/>
      </w:r>
      <w:r w:rsidR="00A06892">
        <w:instrText xml:space="preserve"> REF _Ref374435055 \w \h </w:instrText>
      </w:r>
      <w:r w:rsidR="00A06892">
        <w:fldChar w:fldCharType="separate"/>
      </w:r>
      <w:r w:rsidR="00154D81">
        <w:rPr>
          <w:cs/>
        </w:rPr>
        <w:t>‎</w:t>
      </w:r>
      <w:r w:rsidR="00154D81">
        <w:t>14</w:t>
      </w:r>
      <w:r w:rsidR="00A06892">
        <w:fldChar w:fldCharType="end"/>
      </w:r>
      <w:r w:rsidRPr="00C109EA">
        <w:t>). Eight of the 15 features are not found in Papuan Malay, such as gender marking or postpositions.</w:t>
      </w:r>
    </w:p>
    <w:p w14:paraId="57B5A37D" w14:textId="77777777" w:rsidR="00985482" w:rsidRPr="00C109EA" w:rsidRDefault="00985482" w:rsidP="00985482">
      <w:pPr>
        <w:pStyle w:val="Caption"/>
      </w:pPr>
      <w:bookmarkStart w:id="456" w:name="_Ref369186426"/>
      <w:r w:rsidRPr="00C109EA">
        <w:t xml:space="preserve">Table </w:t>
      </w:r>
      <w:fldSimple w:instr=" STYLEREF 1 \s ">
        <w:r w:rsidR="00154D81">
          <w:rPr>
            <w:noProof/>
            <w:cs/>
          </w:rPr>
          <w:t>‎</w:t>
        </w:r>
        <w:r w:rsidR="00154D81">
          <w:rPr>
            <w:noProof/>
          </w:rPr>
          <w:t>1</w:t>
        </w:r>
      </w:fldSimple>
      <w:r w:rsidR="00F207A1">
        <w:t>.</w:t>
      </w:r>
      <w:fldSimple w:instr=" SEQ Table \* ARABIC \s 1 ">
        <w:r w:rsidR="00154D81">
          <w:rPr>
            <w:noProof/>
          </w:rPr>
          <w:t>6</w:t>
        </w:r>
      </w:fldSimple>
      <w:bookmarkEnd w:id="456"/>
      <w:r w:rsidRPr="00C109EA">
        <w:t>:</w:t>
      </w:r>
      <w:r w:rsidRPr="00C109EA">
        <w:tab/>
        <w:t>Pertinent features of Papuan languages vis-à-vis Papuan Malay features</w:t>
      </w:r>
    </w:p>
    <w:tbl>
      <w:tblPr>
        <w:tblW w:w="6408" w:type="dxa"/>
        <w:tblInd w:w="170" w:type="dxa"/>
        <w:tblBorders>
          <w:bottom w:val="single" w:sz="4" w:space="0" w:color="auto"/>
        </w:tblBorders>
        <w:tblLayout w:type="fixed"/>
        <w:tblLook w:val="01E0" w:firstRow="1" w:lastRow="1" w:firstColumn="1" w:lastColumn="1" w:noHBand="0" w:noVBand="0"/>
      </w:tblPr>
      <w:tblGrid>
        <w:gridCol w:w="284"/>
        <w:gridCol w:w="4139"/>
        <w:gridCol w:w="567"/>
        <w:gridCol w:w="1418"/>
      </w:tblGrid>
      <w:tr w:rsidR="00985482" w:rsidRPr="00AC23C4" w14:paraId="0C4EF599" w14:textId="77777777" w:rsidTr="000020C5">
        <w:trPr>
          <w:tblHeader/>
        </w:trPr>
        <w:tc>
          <w:tcPr>
            <w:tcW w:w="4423" w:type="dxa"/>
            <w:gridSpan w:val="2"/>
            <w:tcBorders>
              <w:top w:val="single" w:sz="4" w:space="0" w:color="auto"/>
              <w:bottom w:val="single" w:sz="4" w:space="0" w:color="auto"/>
            </w:tcBorders>
            <w:shd w:val="clear" w:color="auto" w:fill="auto"/>
          </w:tcPr>
          <w:p w14:paraId="6E4DCD4C" w14:textId="77777777" w:rsidR="00985482" w:rsidRPr="00C109EA" w:rsidRDefault="00985482" w:rsidP="00985482">
            <w:pPr>
              <w:pStyle w:val="TableHd"/>
            </w:pPr>
            <w:r w:rsidRPr="00C109EA">
              <w:t>Papuan languages</w:t>
            </w:r>
          </w:p>
        </w:tc>
        <w:tc>
          <w:tcPr>
            <w:tcW w:w="1985" w:type="dxa"/>
            <w:gridSpan w:val="2"/>
            <w:tcBorders>
              <w:top w:val="single" w:sz="4" w:space="0" w:color="auto"/>
              <w:bottom w:val="single" w:sz="4" w:space="0" w:color="auto"/>
            </w:tcBorders>
            <w:shd w:val="clear" w:color="auto" w:fill="auto"/>
          </w:tcPr>
          <w:p w14:paraId="39C9C31D" w14:textId="77777777" w:rsidR="00985482" w:rsidRPr="00C109EA" w:rsidRDefault="00985482" w:rsidP="00985482">
            <w:pPr>
              <w:pStyle w:val="TableHd"/>
            </w:pPr>
            <w:r w:rsidRPr="00C109EA">
              <w:t>Papuan Malay</w:t>
            </w:r>
          </w:p>
        </w:tc>
      </w:tr>
      <w:tr w:rsidR="00985482" w:rsidRPr="00AC23C4" w14:paraId="7FD1961C" w14:textId="77777777" w:rsidTr="000020C5">
        <w:tc>
          <w:tcPr>
            <w:tcW w:w="6407" w:type="dxa"/>
            <w:gridSpan w:val="4"/>
            <w:tcBorders>
              <w:top w:val="single" w:sz="4" w:space="0" w:color="auto"/>
            </w:tcBorders>
            <w:shd w:val="clear" w:color="auto" w:fill="auto"/>
          </w:tcPr>
          <w:p w14:paraId="4C309BB0" w14:textId="77777777" w:rsidR="00985482" w:rsidRPr="00C109EA" w:rsidRDefault="00985482" w:rsidP="00985482">
            <w:pPr>
              <w:pStyle w:val="TableCell2-2"/>
            </w:pPr>
            <w:r w:rsidRPr="00C109EA">
              <w:t>Phonology</w:t>
            </w:r>
          </w:p>
        </w:tc>
      </w:tr>
      <w:tr w:rsidR="00AC23C4" w:rsidRPr="00C109EA" w14:paraId="682BFE52" w14:textId="77777777" w:rsidTr="000020C5">
        <w:tc>
          <w:tcPr>
            <w:tcW w:w="284" w:type="dxa"/>
            <w:shd w:val="clear" w:color="auto" w:fill="auto"/>
          </w:tcPr>
          <w:p w14:paraId="2678B4F2" w14:textId="77777777" w:rsidR="00985482" w:rsidRPr="00C109EA" w:rsidRDefault="00985482" w:rsidP="00C905A9">
            <w:pPr>
              <w:pStyle w:val="TableCell0-2Break"/>
            </w:pPr>
          </w:p>
        </w:tc>
        <w:tc>
          <w:tcPr>
            <w:tcW w:w="4138" w:type="dxa"/>
            <w:shd w:val="clear" w:color="auto" w:fill="auto"/>
          </w:tcPr>
          <w:p w14:paraId="7FC27CA8" w14:textId="77777777" w:rsidR="00985482" w:rsidRPr="00C109EA" w:rsidRDefault="00985482" w:rsidP="00C905A9">
            <w:pPr>
              <w:pStyle w:val="TableCell0-2Break"/>
            </w:pPr>
            <w:r w:rsidRPr="00C109EA">
              <w:t>No phonemic l/r distinction</w:t>
            </w:r>
          </w:p>
        </w:tc>
        <w:tc>
          <w:tcPr>
            <w:tcW w:w="567" w:type="dxa"/>
            <w:shd w:val="clear" w:color="auto" w:fill="auto"/>
          </w:tcPr>
          <w:p w14:paraId="63352394" w14:textId="77777777" w:rsidR="00985482" w:rsidRPr="00C109EA" w:rsidRDefault="00985482" w:rsidP="00C905A9">
            <w:pPr>
              <w:pStyle w:val="TableCell0-2Break"/>
            </w:pPr>
            <w:r w:rsidRPr="00C109EA">
              <w:t>no</w:t>
            </w:r>
          </w:p>
        </w:tc>
        <w:tc>
          <w:tcPr>
            <w:tcW w:w="1418" w:type="dxa"/>
            <w:shd w:val="clear" w:color="auto" w:fill="auto"/>
          </w:tcPr>
          <w:p w14:paraId="08A2C9FF" w14:textId="77777777" w:rsidR="00985482" w:rsidRPr="00C109EA" w:rsidRDefault="00985482" w:rsidP="00C905A9">
            <w:pPr>
              <w:pStyle w:val="TableCell0-2Break"/>
            </w:pPr>
            <w:r w:rsidRPr="00C109EA">
              <w:t xml:space="preserve">(Chap. </w:t>
            </w:r>
            <w:r w:rsidR="00A06892">
              <w:fldChar w:fldCharType="begin"/>
            </w:r>
            <w:r w:rsidR="00A06892">
              <w:instrText xml:space="preserve"> REF _Ref357271598 \w \h </w:instrText>
            </w:r>
            <w:r w:rsidR="00A06892">
              <w:fldChar w:fldCharType="separate"/>
            </w:r>
            <w:r w:rsidR="00154D81">
              <w:rPr>
                <w:cs/>
              </w:rPr>
              <w:t>‎</w:t>
            </w:r>
            <w:r w:rsidR="00154D81">
              <w:t>2</w:t>
            </w:r>
            <w:r w:rsidR="00A06892">
              <w:fldChar w:fldCharType="end"/>
            </w:r>
            <w:r w:rsidRPr="00C109EA">
              <w:t>)</w:t>
            </w:r>
          </w:p>
        </w:tc>
      </w:tr>
      <w:tr w:rsidR="00985482" w:rsidRPr="00AC23C4" w14:paraId="7954AB72" w14:textId="77777777" w:rsidTr="000020C5">
        <w:trPr>
          <w:trHeight w:val="397"/>
        </w:trPr>
        <w:tc>
          <w:tcPr>
            <w:tcW w:w="6407" w:type="dxa"/>
            <w:gridSpan w:val="4"/>
            <w:shd w:val="clear" w:color="auto" w:fill="auto"/>
          </w:tcPr>
          <w:p w14:paraId="7AC882F3" w14:textId="77777777" w:rsidR="00985482" w:rsidRPr="00C109EA" w:rsidRDefault="00985482" w:rsidP="00985482">
            <w:pPr>
              <w:pStyle w:val="TableCell2-2"/>
            </w:pPr>
            <w:r w:rsidRPr="00C109EA">
              <w:t>Morphology</w:t>
            </w:r>
          </w:p>
        </w:tc>
      </w:tr>
      <w:tr w:rsidR="00AC23C4" w:rsidRPr="00C109EA" w14:paraId="308F2D61" w14:textId="77777777" w:rsidTr="000020C5">
        <w:tc>
          <w:tcPr>
            <w:tcW w:w="284" w:type="dxa"/>
            <w:shd w:val="clear" w:color="auto" w:fill="auto"/>
          </w:tcPr>
          <w:p w14:paraId="40422854" w14:textId="77777777" w:rsidR="00985482" w:rsidRPr="00C109EA" w:rsidRDefault="00985482" w:rsidP="00C905A9"/>
        </w:tc>
        <w:tc>
          <w:tcPr>
            <w:tcW w:w="4138" w:type="dxa"/>
            <w:shd w:val="clear" w:color="auto" w:fill="auto"/>
          </w:tcPr>
          <w:p w14:paraId="4511F85B" w14:textId="270E8D1E" w:rsidR="00985482" w:rsidRPr="00C109EA" w:rsidRDefault="00985482" w:rsidP="00C905A9">
            <w:r w:rsidRPr="00C109EA">
              <w:t xml:space="preserve">No inclusive/exclusive distinction in </w:t>
            </w:r>
            <w:r w:rsidR="00716C17">
              <w:t xml:space="preserve">personal </w:t>
            </w:r>
            <w:r w:rsidRPr="00C109EA">
              <w:t>pronouns</w:t>
            </w:r>
          </w:p>
        </w:tc>
        <w:tc>
          <w:tcPr>
            <w:tcW w:w="567" w:type="dxa"/>
            <w:shd w:val="clear" w:color="auto" w:fill="auto"/>
          </w:tcPr>
          <w:p w14:paraId="5D718CBB" w14:textId="77777777" w:rsidR="00985482" w:rsidRPr="00C109EA" w:rsidRDefault="00985482" w:rsidP="00C905A9">
            <w:r w:rsidRPr="00C109EA">
              <w:t>yes</w:t>
            </w:r>
          </w:p>
        </w:tc>
        <w:tc>
          <w:tcPr>
            <w:tcW w:w="1418" w:type="dxa"/>
            <w:shd w:val="clear" w:color="auto" w:fill="auto"/>
          </w:tcPr>
          <w:p w14:paraId="6830BB52" w14:textId="77777777" w:rsidR="00985482" w:rsidRPr="00C109EA" w:rsidRDefault="00985482" w:rsidP="00C905A9">
            <w:r w:rsidRPr="00C109EA">
              <w:t>(Chap.</w:t>
            </w:r>
            <w:r w:rsidR="002C6C76">
              <w:t xml:space="preserve"> </w:t>
            </w:r>
            <w:r w:rsidR="00366002">
              <w:fldChar w:fldCharType="begin"/>
            </w:r>
            <w:r w:rsidR="00366002">
              <w:instrText xml:space="preserve"> REF _Ref361997822 \w \h </w:instrText>
            </w:r>
            <w:r w:rsidR="00366002">
              <w:fldChar w:fldCharType="separate"/>
            </w:r>
            <w:r w:rsidR="00154D81">
              <w:rPr>
                <w:cs/>
              </w:rPr>
              <w:t>‎</w:t>
            </w:r>
            <w:r w:rsidR="00154D81">
              <w:t>5</w:t>
            </w:r>
            <w:r w:rsidR="00366002">
              <w:fldChar w:fldCharType="end"/>
            </w:r>
            <w:r w:rsidR="00366002">
              <w:t xml:space="preserve">&amp; </w:t>
            </w:r>
            <w:r w:rsidR="002C6C76">
              <w:fldChar w:fldCharType="begin"/>
            </w:r>
            <w:r w:rsidR="002C6C76">
              <w:instrText xml:space="preserve"> REF _Ref354490894 \w \h </w:instrText>
            </w:r>
            <w:r w:rsidR="002C6C76">
              <w:fldChar w:fldCharType="separate"/>
            </w:r>
            <w:r w:rsidR="00154D81">
              <w:rPr>
                <w:cs/>
              </w:rPr>
              <w:t>‎</w:t>
            </w:r>
            <w:r w:rsidR="00154D81">
              <w:t>6</w:t>
            </w:r>
            <w:r w:rsidR="002C6C76">
              <w:fldChar w:fldCharType="end"/>
            </w:r>
            <w:r w:rsidRPr="00C109EA">
              <w:t>)</w:t>
            </w:r>
          </w:p>
        </w:tc>
      </w:tr>
      <w:tr w:rsidR="00AC23C4" w:rsidRPr="00C109EA" w14:paraId="41149170" w14:textId="77777777" w:rsidTr="000020C5">
        <w:tc>
          <w:tcPr>
            <w:tcW w:w="284" w:type="dxa"/>
            <w:shd w:val="clear" w:color="auto" w:fill="auto"/>
          </w:tcPr>
          <w:p w14:paraId="7FCCADFD" w14:textId="77777777" w:rsidR="00985482" w:rsidRPr="00C109EA" w:rsidRDefault="00985482" w:rsidP="00EE344C"/>
        </w:tc>
        <w:tc>
          <w:tcPr>
            <w:tcW w:w="4138" w:type="dxa"/>
            <w:shd w:val="clear" w:color="auto" w:fill="auto"/>
          </w:tcPr>
          <w:p w14:paraId="6A3BB540" w14:textId="77777777" w:rsidR="00985482" w:rsidRPr="00C109EA" w:rsidRDefault="00985482" w:rsidP="00EE344C">
            <w:r w:rsidRPr="00C109EA">
              <w:t>Marking of gender</w:t>
            </w:r>
          </w:p>
        </w:tc>
        <w:tc>
          <w:tcPr>
            <w:tcW w:w="567" w:type="dxa"/>
            <w:shd w:val="clear" w:color="auto" w:fill="auto"/>
          </w:tcPr>
          <w:p w14:paraId="0FA53949" w14:textId="77777777" w:rsidR="00985482" w:rsidRPr="00C109EA" w:rsidRDefault="00985482" w:rsidP="00EE344C">
            <w:r w:rsidRPr="00C109EA">
              <w:t>no</w:t>
            </w:r>
          </w:p>
        </w:tc>
        <w:tc>
          <w:tcPr>
            <w:tcW w:w="1418" w:type="dxa"/>
            <w:shd w:val="clear" w:color="auto" w:fill="auto"/>
          </w:tcPr>
          <w:p w14:paraId="5093619D" w14:textId="77777777" w:rsidR="00985482" w:rsidRPr="00C109EA" w:rsidRDefault="00985482" w:rsidP="00EE344C">
            <w:r w:rsidRPr="00C109EA">
              <w:t xml:space="preserve">(Chap. </w:t>
            </w:r>
            <w:r w:rsidR="002C6C76">
              <w:fldChar w:fldCharType="begin"/>
            </w:r>
            <w:r w:rsidR="002C6C76">
              <w:instrText xml:space="preserve"> REF _Ref374434741 \w \h </w:instrText>
            </w:r>
            <w:r w:rsidR="002C6C76">
              <w:fldChar w:fldCharType="separate"/>
            </w:r>
            <w:r w:rsidR="00154D81">
              <w:rPr>
                <w:cs/>
              </w:rPr>
              <w:t>‎</w:t>
            </w:r>
            <w:r w:rsidR="00154D81">
              <w:t>3</w:t>
            </w:r>
            <w:r w:rsidR="002C6C76">
              <w:fldChar w:fldCharType="end"/>
            </w:r>
            <w:r w:rsidR="00366002">
              <w:t xml:space="preserve"> &amp; </w:t>
            </w:r>
            <w:r w:rsidR="00366002">
              <w:fldChar w:fldCharType="begin"/>
            </w:r>
            <w:r w:rsidR="00366002">
              <w:instrText xml:space="preserve"> REF _Ref361997822 \w \h </w:instrText>
            </w:r>
            <w:r w:rsidR="00366002">
              <w:fldChar w:fldCharType="separate"/>
            </w:r>
            <w:r w:rsidR="00154D81">
              <w:rPr>
                <w:cs/>
              </w:rPr>
              <w:t>‎</w:t>
            </w:r>
            <w:r w:rsidR="00154D81">
              <w:t>5</w:t>
            </w:r>
            <w:r w:rsidR="00366002">
              <w:fldChar w:fldCharType="end"/>
            </w:r>
            <w:r w:rsidRPr="00C109EA">
              <w:t>)</w:t>
            </w:r>
          </w:p>
        </w:tc>
      </w:tr>
      <w:tr w:rsidR="00AC23C4" w:rsidRPr="00C109EA" w14:paraId="7D533AE8" w14:textId="77777777" w:rsidTr="000020C5">
        <w:tc>
          <w:tcPr>
            <w:tcW w:w="284" w:type="dxa"/>
            <w:shd w:val="clear" w:color="auto" w:fill="auto"/>
          </w:tcPr>
          <w:p w14:paraId="4D1C4184" w14:textId="77777777" w:rsidR="00985482" w:rsidRPr="00C109EA" w:rsidRDefault="00985482" w:rsidP="00EE344C"/>
        </w:tc>
        <w:tc>
          <w:tcPr>
            <w:tcW w:w="4138" w:type="dxa"/>
            <w:shd w:val="clear" w:color="auto" w:fill="auto"/>
          </w:tcPr>
          <w:p w14:paraId="500A37E6" w14:textId="77777777" w:rsidR="00985482" w:rsidRPr="00C109EA" w:rsidRDefault="00985482" w:rsidP="00EE344C">
            <w:r w:rsidRPr="00C109EA">
              <w:t>Subject marked as suffix on verb</w:t>
            </w:r>
          </w:p>
        </w:tc>
        <w:tc>
          <w:tcPr>
            <w:tcW w:w="567" w:type="dxa"/>
            <w:shd w:val="clear" w:color="auto" w:fill="auto"/>
          </w:tcPr>
          <w:p w14:paraId="330F4F51" w14:textId="77777777" w:rsidR="00985482" w:rsidRPr="00C109EA" w:rsidRDefault="00985482" w:rsidP="00EE344C">
            <w:r w:rsidRPr="00C109EA">
              <w:t>no</w:t>
            </w:r>
          </w:p>
        </w:tc>
        <w:tc>
          <w:tcPr>
            <w:tcW w:w="1418" w:type="dxa"/>
            <w:shd w:val="clear" w:color="auto" w:fill="auto"/>
          </w:tcPr>
          <w:p w14:paraId="6D62AB51" w14:textId="77777777" w:rsidR="00985482" w:rsidRPr="00C109EA" w:rsidRDefault="00985482" w:rsidP="00EE344C">
            <w:r w:rsidRPr="00C109EA">
              <w:t xml:space="preserve">(Chap. </w:t>
            </w:r>
            <w:r w:rsidR="002C6C76">
              <w:fldChar w:fldCharType="begin"/>
            </w:r>
            <w:r w:rsidR="002C6C76">
              <w:instrText xml:space="preserve"> REF _Ref374434741 \w \h </w:instrText>
            </w:r>
            <w:r w:rsidR="002C6C76">
              <w:fldChar w:fldCharType="separate"/>
            </w:r>
            <w:r w:rsidR="00154D81">
              <w:rPr>
                <w:cs/>
              </w:rPr>
              <w:t>‎</w:t>
            </w:r>
            <w:r w:rsidR="00154D81">
              <w:t>3</w:t>
            </w:r>
            <w:r w:rsidR="002C6C76">
              <w:fldChar w:fldCharType="end"/>
            </w:r>
            <w:r w:rsidR="00366002">
              <w:t xml:space="preserve"> &amp; </w:t>
            </w:r>
            <w:r w:rsidR="00366002">
              <w:fldChar w:fldCharType="begin"/>
            </w:r>
            <w:r w:rsidR="00366002">
              <w:instrText xml:space="preserve"> REF _Ref361997822 \w \h </w:instrText>
            </w:r>
            <w:r w:rsidR="00366002">
              <w:fldChar w:fldCharType="separate"/>
            </w:r>
            <w:r w:rsidR="00154D81">
              <w:rPr>
                <w:cs/>
              </w:rPr>
              <w:t>‎</w:t>
            </w:r>
            <w:r w:rsidR="00154D81">
              <w:t>5</w:t>
            </w:r>
            <w:r w:rsidR="00366002">
              <w:fldChar w:fldCharType="end"/>
            </w:r>
            <w:r w:rsidRPr="00C109EA">
              <w:t>)</w:t>
            </w:r>
          </w:p>
        </w:tc>
      </w:tr>
      <w:tr w:rsidR="00AC23C4" w:rsidRPr="00C905A9" w14:paraId="033AAEF0" w14:textId="77777777" w:rsidTr="000020C5">
        <w:tc>
          <w:tcPr>
            <w:tcW w:w="284" w:type="dxa"/>
            <w:shd w:val="clear" w:color="auto" w:fill="auto"/>
          </w:tcPr>
          <w:p w14:paraId="7D07D97A" w14:textId="77777777" w:rsidR="00985482" w:rsidRPr="00C905A9" w:rsidRDefault="00985482" w:rsidP="00C905A9">
            <w:pPr>
              <w:pStyle w:val="TableCell0-2Break"/>
            </w:pPr>
          </w:p>
        </w:tc>
        <w:tc>
          <w:tcPr>
            <w:tcW w:w="4138" w:type="dxa"/>
            <w:shd w:val="clear" w:color="auto" w:fill="auto"/>
          </w:tcPr>
          <w:p w14:paraId="312F1F9F" w14:textId="77777777" w:rsidR="00985482" w:rsidRPr="00C905A9" w:rsidRDefault="00985482" w:rsidP="00C905A9">
            <w:pPr>
              <w:pStyle w:val="TableCell0-2Break"/>
            </w:pPr>
            <w:r w:rsidRPr="00C905A9">
              <w:t>Morphological distinction between alienable and inalienable nouns</w:t>
            </w:r>
          </w:p>
        </w:tc>
        <w:tc>
          <w:tcPr>
            <w:tcW w:w="567" w:type="dxa"/>
            <w:shd w:val="clear" w:color="auto" w:fill="auto"/>
          </w:tcPr>
          <w:p w14:paraId="77DCEBCD" w14:textId="77777777" w:rsidR="00985482" w:rsidRPr="00C905A9" w:rsidRDefault="00985482" w:rsidP="00C905A9">
            <w:pPr>
              <w:pStyle w:val="TableCell0-2Break"/>
            </w:pPr>
            <w:r w:rsidRPr="00C905A9">
              <w:t>no</w:t>
            </w:r>
          </w:p>
        </w:tc>
        <w:tc>
          <w:tcPr>
            <w:tcW w:w="1418" w:type="dxa"/>
            <w:shd w:val="clear" w:color="auto" w:fill="auto"/>
          </w:tcPr>
          <w:p w14:paraId="714F1DE4" w14:textId="77777777" w:rsidR="00985482" w:rsidRPr="00C905A9" w:rsidRDefault="00985482" w:rsidP="00C905A9">
            <w:pPr>
              <w:pStyle w:val="TableCell0-2Break"/>
            </w:pPr>
            <w:r w:rsidRPr="00C905A9">
              <w:t xml:space="preserve">(Chap. </w:t>
            </w:r>
            <w:r w:rsidR="0031205F" w:rsidRPr="00C905A9">
              <w:fldChar w:fldCharType="begin"/>
            </w:r>
            <w:r w:rsidR="0031205F" w:rsidRPr="00C905A9">
              <w:instrText xml:space="preserve"> REF _Ref374434741 \w \h </w:instrText>
            </w:r>
            <w:r w:rsidR="00C905A9">
              <w:instrText xml:space="preserve"> \* MERGEFORMAT </w:instrText>
            </w:r>
            <w:r w:rsidR="0031205F" w:rsidRPr="00C905A9">
              <w:fldChar w:fldCharType="separate"/>
            </w:r>
            <w:r w:rsidR="00154D81">
              <w:rPr>
                <w:cs/>
              </w:rPr>
              <w:t>‎</w:t>
            </w:r>
            <w:r w:rsidR="00154D81">
              <w:t>3</w:t>
            </w:r>
            <w:r w:rsidR="0031205F" w:rsidRPr="00C905A9">
              <w:fldChar w:fldCharType="end"/>
            </w:r>
            <w:r w:rsidR="0031205F" w:rsidRPr="00C905A9">
              <w:t xml:space="preserve"> &amp; </w:t>
            </w:r>
            <w:r w:rsidR="0031205F" w:rsidRPr="00C905A9">
              <w:fldChar w:fldCharType="begin"/>
            </w:r>
            <w:r w:rsidR="0031205F" w:rsidRPr="00C905A9">
              <w:instrText xml:space="preserve"> REF _Ref361997822 \w \h </w:instrText>
            </w:r>
            <w:r w:rsidR="00C905A9">
              <w:instrText xml:space="preserve"> \* MERGEFORMAT </w:instrText>
            </w:r>
            <w:r w:rsidR="0031205F" w:rsidRPr="00C905A9">
              <w:fldChar w:fldCharType="separate"/>
            </w:r>
            <w:r w:rsidR="00154D81">
              <w:rPr>
                <w:cs/>
              </w:rPr>
              <w:t>‎</w:t>
            </w:r>
            <w:r w:rsidR="00154D81">
              <w:t>5</w:t>
            </w:r>
            <w:r w:rsidR="0031205F" w:rsidRPr="00C905A9">
              <w:fldChar w:fldCharType="end"/>
            </w:r>
            <w:r w:rsidRPr="00C905A9">
              <w:t>)</w:t>
            </w:r>
          </w:p>
        </w:tc>
      </w:tr>
      <w:tr w:rsidR="00985482" w:rsidRPr="00AC23C4" w14:paraId="651C8E76" w14:textId="77777777" w:rsidTr="000020C5">
        <w:tc>
          <w:tcPr>
            <w:tcW w:w="6407" w:type="dxa"/>
            <w:gridSpan w:val="4"/>
            <w:shd w:val="clear" w:color="auto" w:fill="auto"/>
          </w:tcPr>
          <w:p w14:paraId="7D55F172" w14:textId="77777777" w:rsidR="00985482" w:rsidRPr="00C109EA" w:rsidRDefault="00985482" w:rsidP="00985482">
            <w:pPr>
              <w:pStyle w:val="TableCell2-2"/>
            </w:pPr>
            <w:r w:rsidRPr="00C109EA">
              <w:t>Syntax</w:t>
            </w:r>
          </w:p>
        </w:tc>
      </w:tr>
      <w:tr w:rsidR="00AC23C4" w:rsidRPr="00C109EA" w14:paraId="0BBD591A" w14:textId="77777777" w:rsidTr="000020C5">
        <w:tc>
          <w:tcPr>
            <w:tcW w:w="284" w:type="dxa"/>
            <w:shd w:val="clear" w:color="auto" w:fill="auto"/>
          </w:tcPr>
          <w:p w14:paraId="139232F1" w14:textId="77777777" w:rsidR="00985482" w:rsidRPr="00C109EA" w:rsidRDefault="00985482" w:rsidP="00C905A9"/>
        </w:tc>
        <w:tc>
          <w:tcPr>
            <w:tcW w:w="4138" w:type="dxa"/>
            <w:shd w:val="clear" w:color="auto" w:fill="auto"/>
          </w:tcPr>
          <w:p w14:paraId="6AB8F481" w14:textId="77777777" w:rsidR="00985482" w:rsidRPr="00C109EA" w:rsidRDefault="00985482" w:rsidP="00C905A9">
            <w:r w:rsidRPr="00C109EA">
              <w:t>Subject-verb order</w:t>
            </w:r>
          </w:p>
        </w:tc>
        <w:tc>
          <w:tcPr>
            <w:tcW w:w="567" w:type="dxa"/>
            <w:shd w:val="clear" w:color="auto" w:fill="auto"/>
          </w:tcPr>
          <w:p w14:paraId="5488F877" w14:textId="77777777" w:rsidR="00985482" w:rsidRPr="00C109EA" w:rsidRDefault="00985482" w:rsidP="00C905A9">
            <w:r w:rsidRPr="00C109EA">
              <w:t>yes</w:t>
            </w:r>
          </w:p>
        </w:tc>
        <w:tc>
          <w:tcPr>
            <w:tcW w:w="1418" w:type="dxa"/>
            <w:shd w:val="clear" w:color="auto" w:fill="auto"/>
          </w:tcPr>
          <w:p w14:paraId="25B0D3E2" w14:textId="77777777" w:rsidR="00985482" w:rsidRPr="00C109EA" w:rsidRDefault="00985482" w:rsidP="00C905A9">
            <w:r w:rsidRPr="00C109EA">
              <w:t xml:space="preserve">(Chap. </w:t>
            </w:r>
            <w:r w:rsidR="00DB6975">
              <w:fldChar w:fldCharType="begin"/>
            </w:r>
            <w:r w:rsidR="00DB6975">
              <w:instrText xml:space="preserve"> REF _Ref289539095 \w \h </w:instrText>
            </w:r>
            <w:r w:rsidR="00DB6975">
              <w:fldChar w:fldCharType="separate"/>
            </w:r>
            <w:r w:rsidR="00154D81">
              <w:rPr>
                <w:cs/>
              </w:rPr>
              <w:t>‎</w:t>
            </w:r>
            <w:r w:rsidR="00154D81">
              <w:t>11</w:t>
            </w:r>
            <w:r w:rsidR="00DB6975">
              <w:fldChar w:fldCharType="end"/>
            </w:r>
            <w:r w:rsidRPr="00C109EA">
              <w:t>)</w:t>
            </w:r>
          </w:p>
        </w:tc>
      </w:tr>
      <w:tr w:rsidR="00AC23C4" w:rsidRPr="00C109EA" w14:paraId="6551DD4E" w14:textId="77777777" w:rsidTr="000020C5">
        <w:tc>
          <w:tcPr>
            <w:tcW w:w="284" w:type="dxa"/>
            <w:shd w:val="clear" w:color="auto" w:fill="auto"/>
          </w:tcPr>
          <w:p w14:paraId="7A0FDF4F" w14:textId="77777777" w:rsidR="00985482" w:rsidRPr="00C109EA" w:rsidRDefault="00985482" w:rsidP="00985482"/>
        </w:tc>
        <w:tc>
          <w:tcPr>
            <w:tcW w:w="4138" w:type="dxa"/>
            <w:shd w:val="clear" w:color="auto" w:fill="auto"/>
          </w:tcPr>
          <w:p w14:paraId="4DF6C1A0" w14:textId="7933AABE" w:rsidR="00985482" w:rsidRPr="00C109EA" w:rsidRDefault="00985482" w:rsidP="00985482">
            <w:r w:rsidRPr="00C109EA">
              <w:t>Genitive-noun order (</w:t>
            </w:r>
            <w:r w:rsidR="00B7093A">
              <w:t>“</w:t>
            </w:r>
            <w:r w:rsidRPr="00C109EA">
              <w:t>preposed possessor</w:t>
            </w:r>
            <w:r w:rsidR="00B7093A">
              <w:t>”</w:t>
            </w:r>
            <w:r w:rsidRPr="00C109EA">
              <w:t>)</w:t>
            </w:r>
          </w:p>
        </w:tc>
        <w:tc>
          <w:tcPr>
            <w:tcW w:w="567" w:type="dxa"/>
            <w:shd w:val="clear" w:color="auto" w:fill="auto"/>
          </w:tcPr>
          <w:p w14:paraId="0E6EEE92" w14:textId="77777777" w:rsidR="00985482" w:rsidRPr="00C109EA" w:rsidRDefault="00985482" w:rsidP="00985482">
            <w:r w:rsidRPr="00C109EA">
              <w:t>yes</w:t>
            </w:r>
          </w:p>
        </w:tc>
        <w:tc>
          <w:tcPr>
            <w:tcW w:w="1418" w:type="dxa"/>
            <w:shd w:val="clear" w:color="auto" w:fill="auto"/>
          </w:tcPr>
          <w:p w14:paraId="50C3098A" w14:textId="77777777" w:rsidR="00985482" w:rsidRPr="00C109EA" w:rsidRDefault="00985482" w:rsidP="00985482">
            <w:r w:rsidRPr="00C109EA">
              <w:t xml:space="preserve">(Chap. </w:t>
            </w:r>
            <w:r w:rsidR="00DB6975">
              <w:fldChar w:fldCharType="begin"/>
            </w:r>
            <w:r w:rsidR="00DB6975">
              <w:instrText xml:space="preserve"> REF _Ref361998469 \w \h </w:instrText>
            </w:r>
            <w:r w:rsidR="00DB6975">
              <w:fldChar w:fldCharType="separate"/>
            </w:r>
            <w:r w:rsidR="00154D81">
              <w:rPr>
                <w:cs/>
              </w:rPr>
              <w:t>‎</w:t>
            </w:r>
            <w:r w:rsidR="00154D81">
              <w:t>8</w:t>
            </w:r>
            <w:r w:rsidR="00DB6975">
              <w:fldChar w:fldCharType="end"/>
            </w:r>
            <w:r w:rsidR="00DB6975" w:rsidRPr="00C109EA">
              <w:t xml:space="preserve"> &amp; </w:t>
            </w:r>
            <w:r w:rsidR="00DB6975">
              <w:fldChar w:fldCharType="begin"/>
            </w:r>
            <w:r w:rsidR="00DB6975">
              <w:instrText xml:space="preserve"> REF _Ref358725848 \w \h </w:instrText>
            </w:r>
            <w:r w:rsidR="00DB6975">
              <w:fldChar w:fldCharType="separate"/>
            </w:r>
            <w:r w:rsidR="00154D81">
              <w:rPr>
                <w:cs/>
              </w:rPr>
              <w:t>‎</w:t>
            </w:r>
            <w:r w:rsidR="00154D81">
              <w:t>9</w:t>
            </w:r>
            <w:r w:rsidR="00DB6975">
              <w:fldChar w:fldCharType="end"/>
            </w:r>
            <w:r w:rsidRPr="00C109EA">
              <w:t>)</w:t>
            </w:r>
          </w:p>
        </w:tc>
      </w:tr>
      <w:tr w:rsidR="00AC23C4" w:rsidRPr="00C109EA" w14:paraId="6DF64CDE" w14:textId="77777777" w:rsidTr="000020C5">
        <w:tc>
          <w:tcPr>
            <w:tcW w:w="284" w:type="dxa"/>
            <w:shd w:val="clear" w:color="auto" w:fill="auto"/>
          </w:tcPr>
          <w:p w14:paraId="10A3E1F0" w14:textId="77777777" w:rsidR="0099695E" w:rsidRPr="00C109EA" w:rsidRDefault="0099695E" w:rsidP="0040054B"/>
        </w:tc>
        <w:tc>
          <w:tcPr>
            <w:tcW w:w="4138" w:type="dxa"/>
            <w:shd w:val="clear" w:color="auto" w:fill="auto"/>
          </w:tcPr>
          <w:p w14:paraId="7A1F7D8A" w14:textId="77777777" w:rsidR="0099695E" w:rsidRPr="00C109EA" w:rsidRDefault="0099695E" w:rsidP="0040054B">
            <w:r w:rsidRPr="00C109EA">
              <w:t>Serial verb constructions</w:t>
            </w:r>
            <w:r w:rsidRPr="00C109EA">
              <w:rPr>
                <w:rStyle w:val="FootnoteReference"/>
              </w:rPr>
              <w:footnoteReference w:id="33"/>
            </w:r>
          </w:p>
        </w:tc>
        <w:tc>
          <w:tcPr>
            <w:tcW w:w="567" w:type="dxa"/>
            <w:shd w:val="clear" w:color="auto" w:fill="auto"/>
          </w:tcPr>
          <w:p w14:paraId="252010AB" w14:textId="77777777" w:rsidR="0099695E" w:rsidRPr="00C109EA" w:rsidRDefault="0099695E" w:rsidP="0040054B">
            <w:r w:rsidRPr="00C109EA">
              <w:t>yes</w:t>
            </w:r>
          </w:p>
        </w:tc>
        <w:tc>
          <w:tcPr>
            <w:tcW w:w="1418" w:type="dxa"/>
            <w:shd w:val="clear" w:color="auto" w:fill="auto"/>
          </w:tcPr>
          <w:p w14:paraId="5A2C3B93" w14:textId="77777777" w:rsidR="0099695E" w:rsidRPr="00C109EA" w:rsidRDefault="0099695E" w:rsidP="0040054B">
            <w:r w:rsidRPr="00C109EA">
              <w:t xml:space="preserve">(Chap. </w:t>
            </w:r>
            <w:r>
              <w:fldChar w:fldCharType="begin"/>
            </w:r>
            <w:r>
              <w:instrText xml:space="preserve"> REF _Ref289539095 \w \h </w:instrText>
            </w:r>
            <w:r>
              <w:fldChar w:fldCharType="separate"/>
            </w:r>
            <w:r w:rsidR="00154D81">
              <w:rPr>
                <w:cs/>
              </w:rPr>
              <w:t>‎</w:t>
            </w:r>
            <w:r w:rsidR="00154D81">
              <w:t>11</w:t>
            </w:r>
            <w:r>
              <w:fldChar w:fldCharType="end"/>
            </w:r>
            <w:r w:rsidRPr="00C109EA">
              <w:t>)</w:t>
            </w:r>
          </w:p>
        </w:tc>
      </w:tr>
      <w:tr w:rsidR="00AC23C4" w:rsidRPr="00C109EA" w14:paraId="1EC853D1" w14:textId="77777777" w:rsidTr="000020C5">
        <w:tc>
          <w:tcPr>
            <w:tcW w:w="284" w:type="dxa"/>
            <w:shd w:val="clear" w:color="auto" w:fill="auto"/>
          </w:tcPr>
          <w:p w14:paraId="1CEFD204" w14:textId="77777777" w:rsidR="00985482" w:rsidRPr="00C109EA" w:rsidRDefault="00985482" w:rsidP="00985482"/>
        </w:tc>
        <w:tc>
          <w:tcPr>
            <w:tcW w:w="4138" w:type="dxa"/>
            <w:shd w:val="clear" w:color="auto" w:fill="auto"/>
          </w:tcPr>
          <w:p w14:paraId="3758B68D" w14:textId="77777777" w:rsidR="00985482" w:rsidRPr="00C109EA" w:rsidRDefault="00985482" w:rsidP="00985482">
            <w:r w:rsidRPr="00C109EA">
              <w:t>Clause-chaining</w:t>
            </w:r>
          </w:p>
        </w:tc>
        <w:tc>
          <w:tcPr>
            <w:tcW w:w="567" w:type="dxa"/>
            <w:shd w:val="clear" w:color="auto" w:fill="auto"/>
          </w:tcPr>
          <w:p w14:paraId="6160038E" w14:textId="77777777" w:rsidR="00985482" w:rsidRPr="00C109EA" w:rsidRDefault="00985482" w:rsidP="00985482">
            <w:r w:rsidRPr="00C109EA">
              <w:t>yes</w:t>
            </w:r>
          </w:p>
        </w:tc>
        <w:tc>
          <w:tcPr>
            <w:tcW w:w="1418" w:type="dxa"/>
            <w:shd w:val="clear" w:color="auto" w:fill="auto"/>
          </w:tcPr>
          <w:p w14:paraId="3B75519A" w14:textId="77777777" w:rsidR="00985482" w:rsidRPr="00C109EA" w:rsidRDefault="00985482" w:rsidP="00985482">
            <w:r w:rsidRPr="00C109EA">
              <w:t>(</w:t>
            </w:r>
            <w:r w:rsidR="00AB51B7">
              <w:t xml:space="preserve">example </w:t>
            </w:r>
            <w:r w:rsidR="00AB51B7">
              <w:fldChar w:fldCharType="begin"/>
            </w:r>
            <w:r w:rsidR="00AB51B7">
              <w:instrText xml:space="preserve"> REF _Ref369280880 \h </w:instrText>
            </w:r>
            <w:r w:rsidR="00AB51B7">
              <w:fldChar w:fldCharType="separate"/>
            </w:r>
            <w:r w:rsidR="00154D81" w:rsidRPr="00C109EA">
              <w:t>(</w:t>
            </w:r>
            <w:r w:rsidR="00154D81">
              <w:rPr>
                <w:noProof/>
              </w:rPr>
              <w:t>13</w:t>
            </w:r>
            <w:r w:rsidR="00154D81" w:rsidRPr="00C109EA">
              <w:t>)</w:t>
            </w:r>
            <w:r w:rsidR="00AB51B7">
              <w:fldChar w:fldCharType="end"/>
            </w:r>
            <w:r w:rsidRPr="00C109EA">
              <w:t>)</w:t>
            </w:r>
          </w:p>
        </w:tc>
      </w:tr>
      <w:tr w:rsidR="00AC23C4" w:rsidRPr="00C109EA" w14:paraId="6FFB4EC9" w14:textId="77777777" w:rsidTr="000020C5">
        <w:tc>
          <w:tcPr>
            <w:tcW w:w="284" w:type="dxa"/>
            <w:shd w:val="clear" w:color="auto" w:fill="auto"/>
          </w:tcPr>
          <w:p w14:paraId="06444EB9" w14:textId="77777777" w:rsidR="0099695E" w:rsidRPr="00C109EA" w:rsidRDefault="0099695E" w:rsidP="00985482"/>
        </w:tc>
        <w:tc>
          <w:tcPr>
            <w:tcW w:w="4138" w:type="dxa"/>
            <w:shd w:val="clear" w:color="auto" w:fill="auto"/>
          </w:tcPr>
          <w:p w14:paraId="058CC1DD" w14:textId="77777777" w:rsidR="0099695E" w:rsidRPr="00C109EA" w:rsidRDefault="0099695E" w:rsidP="00985482">
            <w:r>
              <w:t>Tail-head linkage</w:t>
            </w:r>
          </w:p>
        </w:tc>
        <w:tc>
          <w:tcPr>
            <w:tcW w:w="567" w:type="dxa"/>
            <w:shd w:val="clear" w:color="auto" w:fill="auto"/>
          </w:tcPr>
          <w:p w14:paraId="03F5E6AC" w14:textId="77777777" w:rsidR="0099695E" w:rsidRPr="00C109EA" w:rsidRDefault="0099695E" w:rsidP="00985482">
            <w:r>
              <w:t>yes</w:t>
            </w:r>
          </w:p>
        </w:tc>
        <w:tc>
          <w:tcPr>
            <w:tcW w:w="1418" w:type="dxa"/>
            <w:shd w:val="clear" w:color="auto" w:fill="auto"/>
          </w:tcPr>
          <w:p w14:paraId="0B9F0E7B" w14:textId="77777777" w:rsidR="0099695E" w:rsidRPr="00C109EA" w:rsidRDefault="0099695E" w:rsidP="00985482">
            <w:r>
              <w:t xml:space="preserve">(example </w:t>
            </w:r>
            <w:r w:rsidRPr="00C109EA">
              <w:fldChar w:fldCharType="begin"/>
            </w:r>
            <w:r w:rsidRPr="00C109EA">
              <w:instrText xml:space="preserve"> REF _Ref369280882 \h </w:instrText>
            </w:r>
            <w:r>
              <w:instrText xml:space="preserve"> \* MERGEFORMAT </w:instrText>
            </w:r>
            <w:r w:rsidRPr="00C109EA">
              <w:fldChar w:fldCharType="separate"/>
            </w:r>
            <w:r w:rsidR="00154D81" w:rsidRPr="00856563">
              <w:t>(</w:t>
            </w:r>
            <w:r w:rsidR="00154D81">
              <w:t>14</w:t>
            </w:r>
            <w:r w:rsidR="00154D81" w:rsidRPr="00856563">
              <w:t>)</w:t>
            </w:r>
            <w:r w:rsidRPr="00C109EA">
              <w:fldChar w:fldCharType="end"/>
            </w:r>
            <w:r>
              <w:t>)</w:t>
            </w:r>
          </w:p>
        </w:tc>
      </w:tr>
      <w:tr w:rsidR="00AC23C4" w:rsidRPr="00C109EA" w14:paraId="03ADFCB6" w14:textId="77777777" w:rsidTr="000020C5">
        <w:tc>
          <w:tcPr>
            <w:tcW w:w="284" w:type="dxa"/>
            <w:shd w:val="clear" w:color="auto" w:fill="auto"/>
          </w:tcPr>
          <w:p w14:paraId="170A6783" w14:textId="77777777" w:rsidR="00985482" w:rsidRPr="00C109EA" w:rsidRDefault="00985482" w:rsidP="00985482"/>
        </w:tc>
        <w:tc>
          <w:tcPr>
            <w:tcW w:w="4138" w:type="dxa"/>
            <w:shd w:val="clear" w:color="auto" w:fill="auto"/>
          </w:tcPr>
          <w:p w14:paraId="0531D50D" w14:textId="77777777" w:rsidR="00985482" w:rsidRPr="00C109EA" w:rsidRDefault="00985482" w:rsidP="00985482">
            <w:r w:rsidRPr="00C109EA">
              <w:t>Clause-final conjunctions</w:t>
            </w:r>
          </w:p>
        </w:tc>
        <w:tc>
          <w:tcPr>
            <w:tcW w:w="567" w:type="dxa"/>
            <w:shd w:val="clear" w:color="auto" w:fill="auto"/>
          </w:tcPr>
          <w:p w14:paraId="63C6F9A2" w14:textId="77777777" w:rsidR="00985482" w:rsidRPr="00C109EA" w:rsidRDefault="00985482" w:rsidP="00985482">
            <w:r w:rsidRPr="00C109EA">
              <w:t>few</w:t>
            </w:r>
          </w:p>
        </w:tc>
        <w:tc>
          <w:tcPr>
            <w:tcW w:w="1418" w:type="dxa"/>
            <w:shd w:val="clear" w:color="auto" w:fill="auto"/>
          </w:tcPr>
          <w:p w14:paraId="6363B89B" w14:textId="77777777" w:rsidR="00985482" w:rsidRPr="00C109EA" w:rsidRDefault="00985482" w:rsidP="00985482">
            <w:r w:rsidRPr="00C109EA">
              <w:t xml:space="preserve">(Chap. </w:t>
            </w:r>
            <w:r w:rsidR="00DB6975">
              <w:fldChar w:fldCharType="begin"/>
            </w:r>
            <w:r w:rsidR="00DB6975">
              <w:instrText xml:space="preserve"> REF _Ref374435055 \w \h </w:instrText>
            </w:r>
            <w:r w:rsidR="00DB6975">
              <w:fldChar w:fldCharType="separate"/>
            </w:r>
            <w:r w:rsidR="00154D81">
              <w:rPr>
                <w:cs/>
              </w:rPr>
              <w:t>‎</w:t>
            </w:r>
            <w:r w:rsidR="00154D81">
              <w:t>14</w:t>
            </w:r>
            <w:r w:rsidR="00DB6975">
              <w:fldChar w:fldCharType="end"/>
            </w:r>
            <w:r w:rsidRPr="00C109EA">
              <w:t>)</w:t>
            </w:r>
          </w:p>
        </w:tc>
      </w:tr>
      <w:tr w:rsidR="00AC23C4" w:rsidRPr="00C109EA" w14:paraId="26E73E82" w14:textId="77777777" w:rsidTr="000020C5">
        <w:tc>
          <w:tcPr>
            <w:tcW w:w="284" w:type="dxa"/>
            <w:shd w:val="clear" w:color="auto" w:fill="auto"/>
          </w:tcPr>
          <w:p w14:paraId="44C482E5" w14:textId="77777777" w:rsidR="00985482" w:rsidRPr="00C109EA" w:rsidRDefault="00985482" w:rsidP="00985482"/>
        </w:tc>
        <w:tc>
          <w:tcPr>
            <w:tcW w:w="4138" w:type="dxa"/>
            <w:shd w:val="clear" w:color="auto" w:fill="auto"/>
          </w:tcPr>
          <w:p w14:paraId="41DE6E8C" w14:textId="77777777" w:rsidR="00985482" w:rsidRPr="00C109EA" w:rsidRDefault="00985482" w:rsidP="00985482">
            <w:r w:rsidRPr="00C109EA">
              <w:t>Object-verb order</w:t>
            </w:r>
          </w:p>
        </w:tc>
        <w:tc>
          <w:tcPr>
            <w:tcW w:w="567" w:type="dxa"/>
            <w:shd w:val="clear" w:color="auto" w:fill="auto"/>
          </w:tcPr>
          <w:p w14:paraId="0D43C528" w14:textId="77777777" w:rsidR="00985482" w:rsidRPr="00C109EA" w:rsidRDefault="00985482" w:rsidP="00985482">
            <w:r w:rsidRPr="00C109EA">
              <w:t>no</w:t>
            </w:r>
          </w:p>
        </w:tc>
        <w:tc>
          <w:tcPr>
            <w:tcW w:w="1418" w:type="dxa"/>
            <w:shd w:val="clear" w:color="auto" w:fill="auto"/>
          </w:tcPr>
          <w:p w14:paraId="7BEF5044" w14:textId="77777777" w:rsidR="00985482" w:rsidRPr="00C109EA" w:rsidRDefault="00985482" w:rsidP="00985482">
            <w:r w:rsidRPr="00C109EA">
              <w:t xml:space="preserve">(Chap. </w:t>
            </w:r>
            <w:r w:rsidR="00DB6975">
              <w:fldChar w:fldCharType="begin"/>
            </w:r>
            <w:r w:rsidR="00DB6975">
              <w:instrText xml:space="preserve"> REF _Ref289539095 \w \h </w:instrText>
            </w:r>
            <w:r w:rsidR="00DB6975">
              <w:fldChar w:fldCharType="separate"/>
            </w:r>
            <w:r w:rsidR="00154D81">
              <w:rPr>
                <w:cs/>
              </w:rPr>
              <w:t>‎</w:t>
            </w:r>
            <w:r w:rsidR="00154D81">
              <w:t>11</w:t>
            </w:r>
            <w:r w:rsidR="00DB6975">
              <w:fldChar w:fldCharType="end"/>
            </w:r>
            <w:r w:rsidRPr="00C109EA">
              <w:t>)</w:t>
            </w:r>
          </w:p>
        </w:tc>
      </w:tr>
      <w:tr w:rsidR="00AC23C4" w:rsidRPr="00C109EA" w14:paraId="34A5E626" w14:textId="77777777" w:rsidTr="000020C5">
        <w:tc>
          <w:tcPr>
            <w:tcW w:w="284" w:type="dxa"/>
            <w:shd w:val="clear" w:color="auto" w:fill="auto"/>
          </w:tcPr>
          <w:p w14:paraId="1055DA2B" w14:textId="77777777" w:rsidR="00985482" w:rsidRPr="00C109EA" w:rsidRDefault="00985482" w:rsidP="00985482"/>
        </w:tc>
        <w:tc>
          <w:tcPr>
            <w:tcW w:w="4138" w:type="dxa"/>
            <w:shd w:val="clear" w:color="auto" w:fill="auto"/>
          </w:tcPr>
          <w:p w14:paraId="489F6E66" w14:textId="77777777" w:rsidR="00985482" w:rsidRPr="00C109EA" w:rsidRDefault="00985482" w:rsidP="00985482">
            <w:r w:rsidRPr="00C109EA">
              <w:t>Postpositions</w:t>
            </w:r>
          </w:p>
        </w:tc>
        <w:tc>
          <w:tcPr>
            <w:tcW w:w="567" w:type="dxa"/>
            <w:shd w:val="clear" w:color="auto" w:fill="auto"/>
          </w:tcPr>
          <w:p w14:paraId="275B2389" w14:textId="77777777" w:rsidR="00985482" w:rsidRPr="00C109EA" w:rsidRDefault="00985482" w:rsidP="00985482">
            <w:r w:rsidRPr="00C109EA">
              <w:t>no</w:t>
            </w:r>
          </w:p>
        </w:tc>
        <w:tc>
          <w:tcPr>
            <w:tcW w:w="1418" w:type="dxa"/>
            <w:shd w:val="clear" w:color="auto" w:fill="auto"/>
          </w:tcPr>
          <w:p w14:paraId="6E6F087F" w14:textId="77777777" w:rsidR="00985482" w:rsidRPr="00C109EA" w:rsidRDefault="00985482" w:rsidP="00985482">
            <w:r w:rsidRPr="00C109EA">
              <w:t xml:space="preserve">(Chap. </w:t>
            </w:r>
            <w:r w:rsidR="00DB6975">
              <w:fldChar w:fldCharType="begin"/>
            </w:r>
            <w:r w:rsidR="00DB6975">
              <w:instrText xml:space="preserve"> REF _Ref361998646 \w \h </w:instrText>
            </w:r>
            <w:r w:rsidR="00DB6975">
              <w:fldChar w:fldCharType="separate"/>
            </w:r>
            <w:r w:rsidR="00154D81">
              <w:rPr>
                <w:cs/>
              </w:rPr>
              <w:t>‎</w:t>
            </w:r>
            <w:r w:rsidR="00154D81">
              <w:t>10</w:t>
            </w:r>
            <w:r w:rsidR="00DB6975">
              <w:fldChar w:fldCharType="end"/>
            </w:r>
            <w:r w:rsidRPr="00C109EA">
              <w:t>)</w:t>
            </w:r>
          </w:p>
        </w:tc>
      </w:tr>
      <w:tr w:rsidR="00AC23C4" w:rsidRPr="00C109EA" w14:paraId="79EAA5A3" w14:textId="77777777" w:rsidTr="000020C5">
        <w:tc>
          <w:tcPr>
            <w:tcW w:w="284" w:type="dxa"/>
            <w:shd w:val="clear" w:color="auto" w:fill="auto"/>
          </w:tcPr>
          <w:p w14:paraId="5B7B1CF0" w14:textId="77777777" w:rsidR="00985482" w:rsidRPr="00C109EA" w:rsidRDefault="00985482" w:rsidP="00985482"/>
        </w:tc>
        <w:tc>
          <w:tcPr>
            <w:tcW w:w="4138" w:type="dxa"/>
            <w:shd w:val="clear" w:color="auto" w:fill="auto"/>
          </w:tcPr>
          <w:p w14:paraId="1D121AED" w14:textId="77777777" w:rsidR="00985482" w:rsidRPr="00C109EA" w:rsidRDefault="00985482" w:rsidP="00985482">
            <w:r w:rsidRPr="00C109EA">
              <w:t>Clause-final negator</w:t>
            </w:r>
          </w:p>
        </w:tc>
        <w:tc>
          <w:tcPr>
            <w:tcW w:w="567" w:type="dxa"/>
            <w:shd w:val="clear" w:color="auto" w:fill="auto"/>
          </w:tcPr>
          <w:p w14:paraId="5A9FB39D" w14:textId="77777777" w:rsidR="00985482" w:rsidRPr="00C109EA" w:rsidRDefault="00985482" w:rsidP="00985482">
            <w:r w:rsidRPr="00C109EA">
              <w:t>no</w:t>
            </w:r>
          </w:p>
        </w:tc>
        <w:tc>
          <w:tcPr>
            <w:tcW w:w="1418" w:type="dxa"/>
            <w:shd w:val="clear" w:color="auto" w:fill="auto"/>
          </w:tcPr>
          <w:p w14:paraId="3BBA6CBF" w14:textId="77777777" w:rsidR="00985482" w:rsidRPr="00C109EA" w:rsidRDefault="00985482" w:rsidP="00985482">
            <w:r w:rsidRPr="00C109EA">
              <w:t xml:space="preserve">(Chap. </w:t>
            </w:r>
            <w:r w:rsidR="00DB6975">
              <w:fldChar w:fldCharType="begin"/>
            </w:r>
            <w:r w:rsidR="00DB6975">
              <w:instrText xml:space="preserve"> REF _Ref370831310 \w \h </w:instrText>
            </w:r>
            <w:r w:rsidR="00DB6975">
              <w:fldChar w:fldCharType="separate"/>
            </w:r>
            <w:r w:rsidR="00154D81">
              <w:rPr>
                <w:cs/>
              </w:rPr>
              <w:t>‎</w:t>
            </w:r>
            <w:r w:rsidR="00154D81">
              <w:t>13</w:t>
            </w:r>
            <w:r w:rsidR="00DB6975">
              <w:fldChar w:fldCharType="end"/>
            </w:r>
            <w:r w:rsidRPr="00C109EA">
              <w:t>)</w:t>
            </w:r>
          </w:p>
        </w:tc>
      </w:tr>
      <w:tr w:rsidR="00AC23C4" w:rsidRPr="00C109EA" w14:paraId="33AA97A4" w14:textId="77777777" w:rsidTr="000020C5">
        <w:tc>
          <w:tcPr>
            <w:tcW w:w="284" w:type="dxa"/>
            <w:shd w:val="clear" w:color="auto" w:fill="auto"/>
          </w:tcPr>
          <w:p w14:paraId="39E15EA5" w14:textId="77777777" w:rsidR="00985482" w:rsidRPr="00C109EA" w:rsidRDefault="00985482" w:rsidP="00985482">
            <w:pPr>
              <w:pStyle w:val="TableCell0-2Break"/>
            </w:pPr>
          </w:p>
        </w:tc>
        <w:tc>
          <w:tcPr>
            <w:tcW w:w="4138" w:type="dxa"/>
            <w:shd w:val="clear" w:color="auto" w:fill="auto"/>
          </w:tcPr>
          <w:p w14:paraId="15F8A04F" w14:textId="77777777" w:rsidR="00985482" w:rsidRPr="00C109EA" w:rsidRDefault="00985482" w:rsidP="00985482">
            <w:pPr>
              <w:pStyle w:val="TableCell0-2Break"/>
            </w:pPr>
            <w:r w:rsidRPr="00C109EA">
              <w:t>Switch reference</w:t>
            </w:r>
          </w:p>
        </w:tc>
        <w:tc>
          <w:tcPr>
            <w:tcW w:w="567" w:type="dxa"/>
            <w:shd w:val="clear" w:color="auto" w:fill="auto"/>
          </w:tcPr>
          <w:p w14:paraId="7E2AAB4C" w14:textId="77777777" w:rsidR="00985482" w:rsidRPr="00C109EA" w:rsidRDefault="00985482" w:rsidP="00985482">
            <w:pPr>
              <w:pStyle w:val="TableCell0-2Break"/>
            </w:pPr>
            <w:r w:rsidRPr="00C109EA">
              <w:t>no</w:t>
            </w:r>
          </w:p>
        </w:tc>
        <w:tc>
          <w:tcPr>
            <w:tcW w:w="1418" w:type="dxa"/>
            <w:shd w:val="clear" w:color="auto" w:fill="auto"/>
          </w:tcPr>
          <w:p w14:paraId="45FA7014" w14:textId="77777777" w:rsidR="00985482" w:rsidRPr="00C109EA" w:rsidRDefault="00985482" w:rsidP="00985482">
            <w:pPr>
              <w:pStyle w:val="TableCell0-2Break"/>
            </w:pPr>
            <w:r w:rsidRPr="00C109EA">
              <w:t xml:space="preserve">(Chap. </w:t>
            </w:r>
            <w:r w:rsidR="00DB6975">
              <w:fldChar w:fldCharType="begin"/>
            </w:r>
            <w:r w:rsidR="00DB6975">
              <w:instrText xml:space="preserve"> REF _Ref374435055 \w \h </w:instrText>
            </w:r>
            <w:r w:rsidR="00DB6975">
              <w:fldChar w:fldCharType="separate"/>
            </w:r>
            <w:r w:rsidR="00154D81">
              <w:rPr>
                <w:cs/>
              </w:rPr>
              <w:t>‎</w:t>
            </w:r>
            <w:r w:rsidR="00154D81">
              <w:t>14</w:t>
            </w:r>
            <w:r w:rsidR="00DB6975">
              <w:fldChar w:fldCharType="end"/>
            </w:r>
            <w:r w:rsidRPr="00C109EA">
              <w:t>)</w:t>
            </w:r>
          </w:p>
        </w:tc>
      </w:tr>
    </w:tbl>
    <w:p w14:paraId="32884964" w14:textId="77777777" w:rsidR="00985482" w:rsidRDefault="00985482" w:rsidP="00985482">
      <w:pPr>
        <w:pStyle w:val="Body0000after05before"/>
      </w:pPr>
      <w:r w:rsidRPr="00C109EA">
        <w:lastRenderedPageBreak/>
        <w:t>Among the syntactic features, three need to be commented on, namely clause-chaining, switch reference, and tail-head linkage.</w:t>
      </w:r>
    </w:p>
    <w:p w14:paraId="317460DD" w14:textId="77777777" w:rsidR="00985482" w:rsidRPr="00C109EA" w:rsidRDefault="00AB51B7" w:rsidP="00620B68">
      <w:pPr>
        <w:pStyle w:val="Body0505after"/>
      </w:pPr>
      <w:r w:rsidRPr="00C109EA">
        <w:t xml:space="preserve">Clause chaining is not </w:t>
      </w:r>
      <w:r>
        <w:t xml:space="preserve">discussed </w:t>
      </w:r>
      <w:r w:rsidRPr="00C109EA">
        <w:t xml:space="preserve">in the present study. An initial survey of the corpus </w:t>
      </w:r>
      <w:r>
        <w:t xml:space="preserve">indicates, </w:t>
      </w:r>
      <w:r w:rsidRPr="00C109EA">
        <w:t xml:space="preserve">however, that it is very </w:t>
      </w:r>
      <w:r w:rsidR="00F26426">
        <w:t xml:space="preserve">common </w:t>
      </w:r>
      <w:r w:rsidR="00907F82">
        <w:t xml:space="preserve">in Papuan Malay. One example is </w:t>
      </w:r>
      <w:r w:rsidR="0099695E">
        <w:t xml:space="preserve">given </w:t>
      </w:r>
      <w:r w:rsidR="00907F82">
        <w:t xml:space="preserve">in </w:t>
      </w:r>
      <w:r w:rsidR="00985482" w:rsidRPr="00C109EA">
        <w:fldChar w:fldCharType="begin"/>
      </w:r>
      <w:r w:rsidR="00985482" w:rsidRPr="00C109EA">
        <w:instrText xml:space="preserve"> REF _Ref369280880 \h </w:instrText>
      </w:r>
      <w:r w:rsidR="00985482">
        <w:instrText xml:space="preserve"> \* MERGEFORMAT </w:instrText>
      </w:r>
      <w:r w:rsidR="00985482" w:rsidRPr="00C109EA">
        <w:fldChar w:fldCharType="separate"/>
      </w:r>
      <w:r w:rsidR="00154D81" w:rsidRPr="00C109EA">
        <w:t>(</w:t>
      </w:r>
      <w:r w:rsidR="00154D81">
        <w:t>13</w:t>
      </w:r>
      <w:r w:rsidR="00154D81" w:rsidRPr="00C109EA">
        <w:t>)</w:t>
      </w:r>
      <w:r w:rsidR="00985482" w:rsidRPr="00C109EA">
        <w:fldChar w:fldCharType="end"/>
      </w:r>
      <w:r w:rsidR="00985482" w:rsidRPr="00C109EA">
        <w:t>.</w:t>
      </w:r>
    </w:p>
    <w:p w14:paraId="58B4C877" w14:textId="77777777" w:rsidR="00985482" w:rsidRPr="00C109EA" w:rsidRDefault="00985482" w:rsidP="00985482">
      <w:pPr>
        <w:pStyle w:val="ExampleTitle"/>
      </w:pPr>
      <w:r w:rsidRPr="00C109EA">
        <w:t>Clause-chaining in Papuan Malay</w:t>
      </w:r>
    </w:p>
    <w:tbl>
      <w:tblPr>
        <w:tblW w:w="5963" w:type="dxa"/>
        <w:tblCellMar>
          <w:left w:w="42" w:type="dxa"/>
          <w:right w:w="42" w:type="dxa"/>
        </w:tblCellMar>
        <w:tblLook w:val="01E0" w:firstRow="1" w:lastRow="1" w:firstColumn="1" w:lastColumn="1" w:noHBand="0" w:noVBand="0"/>
      </w:tblPr>
      <w:tblGrid>
        <w:gridCol w:w="709"/>
        <w:gridCol w:w="1184"/>
        <w:gridCol w:w="489"/>
        <w:gridCol w:w="796"/>
        <w:gridCol w:w="489"/>
        <w:gridCol w:w="1112"/>
        <w:gridCol w:w="489"/>
        <w:gridCol w:w="695"/>
      </w:tblGrid>
      <w:tr w:rsidR="00AC23C4" w:rsidRPr="00317EEC" w14:paraId="1CF93D25" w14:textId="77777777" w:rsidTr="00AC23C4">
        <w:tc>
          <w:tcPr>
            <w:tcW w:w="709" w:type="dxa"/>
            <w:shd w:val="clear" w:color="auto" w:fill="auto"/>
          </w:tcPr>
          <w:p w14:paraId="2A7B5054" w14:textId="77777777" w:rsidR="00985482" w:rsidRPr="00C109EA" w:rsidRDefault="00985482" w:rsidP="00985482">
            <w:pPr>
              <w:pStyle w:val="O0Nwnext"/>
            </w:pPr>
            <w:bookmarkStart w:id="457" w:name="_Ref369280880"/>
            <w:r w:rsidRPr="00C109EA">
              <w:t>(</w:t>
            </w:r>
            <w:fldSimple w:instr=" SEQ ( \* ARABIC \s 1 ">
              <w:r w:rsidR="00154D81">
                <w:rPr>
                  <w:noProof/>
                </w:rPr>
                <w:t>13</w:t>
              </w:r>
            </w:fldSimple>
            <w:r w:rsidRPr="00C109EA">
              <w:t>)</w:t>
            </w:r>
            <w:bookmarkEnd w:id="457"/>
          </w:p>
        </w:tc>
        <w:tc>
          <w:tcPr>
            <w:tcW w:w="1184" w:type="dxa"/>
            <w:shd w:val="clear" w:color="auto" w:fill="auto"/>
          </w:tcPr>
          <w:p w14:paraId="57C56AD9" w14:textId="77777777" w:rsidR="00985482" w:rsidRPr="00C109EA" w:rsidRDefault="00985482" w:rsidP="00985482">
            <w:pPr>
              <w:pStyle w:val="Text"/>
            </w:pPr>
            <w:r w:rsidRPr="00C109EA">
              <w:t>langsung</w:t>
            </w:r>
          </w:p>
        </w:tc>
        <w:tc>
          <w:tcPr>
            <w:tcW w:w="489" w:type="dxa"/>
            <w:shd w:val="clear" w:color="auto" w:fill="auto"/>
          </w:tcPr>
          <w:p w14:paraId="4BA0F9D9" w14:textId="77777777" w:rsidR="00985482" w:rsidRPr="00C109EA" w:rsidRDefault="00985482" w:rsidP="00985482">
            <w:pPr>
              <w:pStyle w:val="Text"/>
              <w:rPr>
                <w:rStyle w:val="ChBlueBold"/>
              </w:rPr>
            </w:pPr>
            <w:r w:rsidRPr="00C109EA">
              <w:rPr>
                <w:rStyle w:val="ChBlueBold"/>
              </w:rPr>
              <w:t>sa</w:t>
            </w:r>
          </w:p>
        </w:tc>
        <w:tc>
          <w:tcPr>
            <w:tcW w:w="796" w:type="dxa"/>
            <w:shd w:val="clear" w:color="auto" w:fill="auto"/>
          </w:tcPr>
          <w:p w14:paraId="799DCCB3" w14:textId="77777777" w:rsidR="00985482" w:rsidRPr="00C109EA" w:rsidRDefault="00985482" w:rsidP="00985482">
            <w:pPr>
              <w:pStyle w:val="Text"/>
              <w:rPr>
                <w:rStyle w:val="ChBlueBold"/>
              </w:rPr>
            </w:pPr>
            <w:r w:rsidRPr="00C109EA">
              <w:rPr>
                <w:rStyle w:val="ChBlueBold"/>
              </w:rPr>
              <w:t>pegang</w:t>
            </w:r>
          </w:p>
        </w:tc>
        <w:tc>
          <w:tcPr>
            <w:tcW w:w="489" w:type="dxa"/>
            <w:shd w:val="clear" w:color="auto" w:fill="auto"/>
          </w:tcPr>
          <w:p w14:paraId="35C2EB2F" w14:textId="77777777" w:rsidR="00985482" w:rsidRPr="00C109EA" w:rsidRDefault="00985482" w:rsidP="00985482">
            <w:pPr>
              <w:pStyle w:val="Text"/>
              <w:rPr>
                <w:rStyle w:val="ChBlueBold"/>
              </w:rPr>
            </w:pPr>
            <w:r w:rsidRPr="00C109EA">
              <w:rPr>
                <w:rStyle w:val="ChBlueBold"/>
              </w:rPr>
              <w:t>sa</w:t>
            </w:r>
          </w:p>
        </w:tc>
        <w:tc>
          <w:tcPr>
            <w:tcW w:w="1112" w:type="dxa"/>
            <w:shd w:val="clear" w:color="auto" w:fill="auto"/>
          </w:tcPr>
          <w:p w14:paraId="11C5432B" w14:textId="77777777" w:rsidR="00985482" w:rsidRPr="00C109EA" w:rsidRDefault="00985482" w:rsidP="00985482">
            <w:pPr>
              <w:pStyle w:val="Text"/>
              <w:rPr>
                <w:rStyle w:val="ChBlueBold"/>
              </w:rPr>
            </w:pPr>
            <w:r w:rsidRPr="00C109EA">
              <w:rPr>
                <w:rStyle w:val="ChBlueBold"/>
              </w:rPr>
              <w:t>putar</w:t>
            </w:r>
          </w:p>
        </w:tc>
        <w:tc>
          <w:tcPr>
            <w:tcW w:w="489" w:type="dxa"/>
            <w:shd w:val="clear" w:color="auto" w:fill="auto"/>
          </w:tcPr>
          <w:p w14:paraId="57AE7AF9" w14:textId="77777777" w:rsidR="00985482" w:rsidRPr="00C109EA" w:rsidRDefault="00985482" w:rsidP="00985482">
            <w:pPr>
              <w:pStyle w:val="Text"/>
              <w:rPr>
                <w:rStyle w:val="ChBlueBold"/>
              </w:rPr>
            </w:pPr>
            <w:r w:rsidRPr="00C109EA">
              <w:rPr>
                <w:rStyle w:val="ChBlueBold"/>
              </w:rPr>
              <w:t>sa</w:t>
            </w:r>
          </w:p>
        </w:tc>
        <w:tc>
          <w:tcPr>
            <w:tcW w:w="695" w:type="dxa"/>
            <w:shd w:val="clear" w:color="auto" w:fill="auto"/>
          </w:tcPr>
          <w:p w14:paraId="5BB07EB1" w14:textId="77777777" w:rsidR="00985482" w:rsidRPr="00C109EA" w:rsidRDefault="00985482" w:rsidP="00985482">
            <w:pPr>
              <w:pStyle w:val="Text"/>
            </w:pPr>
            <w:r w:rsidRPr="00C109EA">
              <w:rPr>
                <w:rStyle w:val="ChBlueBold"/>
              </w:rPr>
              <w:t>cari</w:t>
            </w:r>
          </w:p>
        </w:tc>
      </w:tr>
      <w:tr w:rsidR="00AC23C4" w:rsidRPr="00AC23C4" w14:paraId="4DF3CD30" w14:textId="77777777" w:rsidTr="00AC23C4">
        <w:tc>
          <w:tcPr>
            <w:tcW w:w="709" w:type="dxa"/>
            <w:shd w:val="clear" w:color="auto" w:fill="auto"/>
          </w:tcPr>
          <w:p w14:paraId="20AB7D0D" w14:textId="77777777" w:rsidR="00985482" w:rsidRPr="00C109EA" w:rsidRDefault="00985482" w:rsidP="00985482">
            <w:pPr>
              <w:pStyle w:val="GlossEng"/>
            </w:pPr>
          </w:p>
        </w:tc>
        <w:tc>
          <w:tcPr>
            <w:tcW w:w="1184" w:type="dxa"/>
            <w:shd w:val="clear" w:color="auto" w:fill="auto"/>
          </w:tcPr>
          <w:p w14:paraId="6DE90F92" w14:textId="77777777" w:rsidR="00985482" w:rsidRPr="00C109EA" w:rsidRDefault="00985482" w:rsidP="00985482">
            <w:pPr>
              <w:pStyle w:val="GlossEng"/>
            </w:pPr>
            <w:r w:rsidRPr="00C109EA">
              <w:t>immediately</w:t>
            </w:r>
          </w:p>
        </w:tc>
        <w:tc>
          <w:tcPr>
            <w:tcW w:w="489" w:type="dxa"/>
            <w:shd w:val="clear" w:color="auto" w:fill="auto"/>
          </w:tcPr>
          <w:p w14:paraId="2107488E" w14:textId="77777777" w:rsidR="00985482" w:rsidRPr="0099608C" w:rsidRDefault="00985482" w:rsidP="00985482">
            <w:pPr>
              <w:pStyle w:val="GlossEng"/>
              <w:rPr>
                <w:rStyle w:val="ChSmallCaps"/>
              </w:rPr>
            </w:pPr>
            <w:r w:rsidRPr="0099608C">
              <w:rPr>
                <w:rStyle w:val="ChSmallCaps"/>
              </w:rPr>
              <w:t>1sg</w:t>
            </w:r>
          </w:p>
        </w:tc>
        <w:tc>
          <w:tcPr>
            <w:tcW w:w="796" w:type="dxa"/>
            <w:shd w:val="clear" w:color="auto" w:fill="auto"/>
          </w:tcPr>
          <w:p w14:paraId="2F773472" w14:textId="77777777" w:rsidR="00985482" w:rsidRPr="00C109EA" w:rsidRDefault="00985482" w:rsidP="00985482">
            <w:pPr>
              <w:pStyle w:val="GlossEng"/>
            </w:pPr>
            <w:r w:rsidRPr="00C109EA">
              <w:t>hold</w:t>
            </w:r>
          </w:p>
        </w:tc>
        <w:tc>
          <w:tcPr>
            <w:tcW w:w="489" w:type="dxa"/>
            <w:shd w:val="clear" w:color="auto" w:fill="auto"/>
          </w:tcPr>
          <w:p w14:paraId="0B23D07C" w14:textId="77777777" w:rsidR="00985482" w:rsidRPr="0099608C" w:rsidRDefault="00985482" w:rsidP="00985482">
            <w:pPr>
              <w:pStyle w:val="GlossEng"/>
              <w:rPr>
                <w:rStyle w:val="ChSmallCaps"/>
              </w:rPr>
            </w:pPr>
            <w:r w:rsidRPr="0099608C">
              <w:rPr>
                <w:rStyle w:val="ChSmallCaps"/>
              </w:rPr>
              <w:t>1sg</w:t>
            </w:r>
          </w:p>
        </w:tc>
        <w:tc>
          <w:tcPr>
            <w:tcW w:w="1112" w:type="dxa"/>
            <w:shd w:val="clear" w:color="auto" w:fill="auto"/>
          </w:tcPr>
          <w:p w14:paraId="7801DB11" w14:textId="77777777" w:rsidR="00985482" w:rsidRPr="00C109EA" w:rsidRDefault="00985482" w:rsidP="00985482">
            <w:pPr>
              <w:pStyle w:val="GlossEng"/>
            </w:pPr>
            <w:r w:rsidRPr="00C109EA">
              <w:t>turn.around</w:t>
            </w:r>
          </w:p>
        </w:tc>
        <w:tc>
          <w:tcPr>
            <w:tcW w:w="489" w:type="dxa"/>
            <w:shd w:val="clear" w:color="auto" w:fill="auto"/>
          </w:tcPr>
          <w:p w14:paraId="7A3E19F4" w14:textId="77777777" w:rsidR="00985482" w:rsidRPr="0099608C" w:rsidRDefault="00985482" w:rsidP="00985482">
            <w:pPr>
              <w:pStyle w:val="GlossEng"/>
              <w:rPr>
                <w:rStyle w:val="ChSmallCaps"/>
              </w:rPr>
            </w:pPr>
            <w:r w:rsidRPr="0099608C">
              <w:rPr>
                <w:rStyle w:val="ChSmallCaps"/>
              </w:rPr>
              <w:t>1sg</w:t>
            </w:r>
          </w:p>
        </w:tc>
        <w:tc>
          <w:tcPr>
            <w:tcW w:w="695" w:type="dxa"/>
            <w:shd w:val="clear" w:color="auto" w:fill="auto"/>
          </w:tcPr>
          <w:p w14:paraId="3B768C5E" w14:textId="77777777" w:rsidR="00985482" w:rsidRPr="00C109EA" w:rsidRDefault="00985482" w:rsidP="00985482">
            <w:pPr>
              <w:pStyle w:val="GlossEng"/>
            </w:pPr>
            <w:r w:rsidRPr="00C109EA">
              <w:t>search</w:t>
            </w:r>
          </w:p>
        </w:tc>
      </w:tr>
    </w:tbl>
    <w:p w14:paraId="1D137884" w14:textId="1F7A3863" w:rsidR="00985482" w:rsidRPr="00C109EA" w:rsidRDefault="00B7093A" w:rsidP="00985482">
      <w:pPr>
        <w:pStyle w:val="FreeTranslEng"/>
      </w:pPr>
      <w:r>
        <w:t>‘</w:t>
      </w:r>
      <w:r w:rsidR="00985482" w:rsidRPr="00C109EA">
        <w:t xml:space="preserve">immediately </w:t>
      </w:r>
      <w:r w:rsidR="00985482" w:rsidRPr="001B1A6D">
        <w:rPr>
          <w:rStyle w:val="ChBlueBold"/>
        </w:rPr>
        <w:t>I held</w:t>
      </w:r>
      <w:r w:rsidR="00985482" w:rsidRPr="00C109EA">
        <w:t xml:space="preserve"> (the plate), </w:t>
      </w:r>
      <w:r w:rsidR="00985482" w:rsidRPr="001B1A6D">
        <w:rPr>
          <w:rStyle w:val="ChBlueBold"/>
        </w:rPr>
        <w:t>I turned around</w:t>
      </w:r>
      <w:r w:rsidR="00985482" w:rsidRPr="00C109EA">
        <w:t xml:space="preserve">, </w:t>
      </w:r>
      <w:r w:rsidR="00985482" w:rsidRPr="001B1A6D">
        <w:rPr>
          <w:rStyle w:val="ChBlueBold"/>
        </w:rPr>
        <w:t>I looked around</w:t>
      </w:r>
      <w:r>
        <w:t>’</w:t>
      </w:r>
      <w:r w:rsidR="00985482" w:rsidRPr="00C109EA">
        <w:t xml:space="preserve"> </w:t>
      </w:r>
      <w:r w:rsidR="00985482" w:rsidRPr="00C109EA">
        <w:rPr>
          <w:rStyle w:val="ExampleSource"/>
        </w:rPr>
        <w:t>[081011-005-Cv.0034]</w:t>
      </w:r>
    </w:p>
    <w:p w14:paraId="0F031DC6" w14:textId="71A1E5CA" w:rsidR="00985482" w:rsidRPr="00C109EA" w:rsidRDefault="00985482" w:rsidP="00620B68">
      <w:pPr>
        <w:pStyle w:val="Body0000after"/>
      </w:pPr>
      <w:r w:rsidRPr="00C109EA">
        <w:t xml:space="preserve">Following </w:t>
      </w:r>
      <w:r w:rsidR="00BA6215">
        <w:rPr>
          <w:rStyle w:val="Citation"/>
        </w:rPr>
        <w:fldChar w:fldCharType="begin"/>
      </w:r>
      <w:r w:rsidR="003A5B20">
        <w:rPr>
          <w:rStyle w:val="Citation"/>
        </w:rPr>
        <w:instrText>ADDIN CITAVI.PLACEHOLDER 3b72e8d8-4e9c-4203-bff7-aa1023673022 PFBsYWNlaG9sZGVyPg0KICA8QWRkSW5WZXJzaW9uPjUuMi4wLjg8L0FkZEluVmVyc2lvbj4NCiAgPElkPjNiNzJlOGQ4LTRlOWMtNDIwMy1iZmY3LWFhMTAyMzY3MzAyMjwvSWQ+DQogIDxFbnRyaWVzPg0KICAgIDxFbnRyeT4NCiAgICAgIDxJZD5hZDFiZmNmZC1iZDA0LTQyZDUtOWYxZC02M2NiYTdmZmI4Yjc8L0lkPg0KICAgICAgPE5vUGFyPnRydWU8L05vUGFyPg0KICAgICAgPFBlcnNvbk9ubHk+dHJ1ZTwvUGVyc29uT25seT4NCiAgICAgIDxSZWZlcmVuY2VJZD4yMWViMDQ0MS1hOTljLTRkM2QtOGM5YS1lZmIxNWQ0YmIzOWI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GFtZXIgYW5kIEV3aW5nPC9UZXh0Pg0KICAgIDwvVGV4dFVuaXQ+DQogIDwvVGV4dFVuaXRzPg0KPC9QbGFjZWhvbGRlcj4=</w:instrText>
      </w:r>
      <w:r w:rsidR="00BA6215">
        <w:rPr>
          <w:rStyle w:val="Citation"/>
        </w:rPr>
        <w:fldChar w:fldCharType="separate"/>
      </w:r>
      <w:bookmarkStart w:id="458" w:name="_CTVP0013b72e8d84e9c4203bff7aa1023673022"/>
      <w:r w:rsidR="0092006B">
        <w:rPr>
          <w:rStyle w:val="Citation"/>
        </w:rPr>
        <w:t>Klamer and Ewing</w:t>
      </w:r>
      <w:bookmarkEnd w:id="458"/>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3c09f9dc-0554-45b9-9d64-e28a1805fdfb PFBsYWNlaG9sZGVyPg0KICA8QWRkSW5WZXJzaW9uPjUuMi4wLjg8L0FkZEluVmVyc2lvbj4NCiAgPElkPjNjMDlmOWRjLTA1NTQtNDViOS05ZDY0LWUyOGExODA1ZmRmYjwvSWQ+DQogIDxFbnRyaWVzPg0KICAgIDxFbnRyeT4NCiAgICAgIDxJZD40NzNmNTJlOC0wMzMwLTQwNDktYTE1MS1kNGI3OWJjYWZkNDE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MjFlYjA0NDEtYTk5Yy00ZDNkLThjOWEtZWZiMTVkNGJiMzli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igyMDEwO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A6IDExKTwvVGV4dD4NCiAgICA8L1RleHRVbml0Pg0KICA8L1RleHRVbml0cz4NCjwvUGxhY2Vob2xkZXI+</w:instrText>
      </w:r>
      <w:r w:rsidR="00BA6215">
        <w:rPr>
          <w:rStyle w:val="Citation"/>
        </w:rPr>
        <w:fldChar w:fldCharType="separate"/>
      </w:r>
      <w:bookmarkStart w:id="459" w:name="_CTVP0013c09f9dc055445b99d64e28a1805fdfb"/>
      <w:r w:rsidR="0092006B">
        <w:rPr>
          <w:rStyle w:val="Citation"/>
        </w:rPr>
        <w:t>(2010: 11)</w:t>
      </w:r>
      <w:bookmarkEnd w:id="459"/>
      <w:r w:rsidR="00BA6215">
        <w:rPr>
          <w:rStyle w:val="Citation"/>
        </w:rPr>
        <w:fldChar w:fldCharType="end"/>
      </w:r>
      <w:r w:rsidRPr="00C109EA">
        <w:t xml:space="preserve">, clause-chaining in Papuan languages is often characterized by </w:t>
      </w:r>
      <w:r w:rsidR="00B7093A">
        <w:t>“</w:t>
      </w:r>
      <w:r w:rsidRPr="00C109EA">
        <w:t>some concomitant switch reference system</w:t>
      </w:r>
      <w:r w:rsidR="00B7093A">
        <w:t>”</w:t>
      </w:r>
      <w:r w:rsidRPr="00C109EA">
        <w:t xml:space="preserve">. This, however, does not seem to apply to Papuan Malay. That is, so far dedicated switch-references devices have not been identified, a finding which contrasts with </w:t>
      </w:r>
      <w:r w:rsidR="00BA6215">
        <w:rPr>
          <w:rStyle w:val="Citation"/>
        </w:rPr>
        <w:fldChar w:fldCharType="begin"/>
      </w:r>
      <w:r w:rsidR="0092451D">
        <w:rPr>
          <w:rStyle w:val="Citation"/>
        </w:rPr>
        <w:instrText>ADDIN CITAVI.PLACEHOLDER 3655f240-743c-4d85-b456-ee7af64d1a64 PFBsYWNlaG9sZGVyPg0KICA8QWRkSW5WZXJzaW9uPjUuMi4wLjg8L0FkZEluVmVyc2lvbj4NCiAgPElkPjM2NTVmMjQwLTc0M2MtNGQ4NS1iNDU2LWVlN2FmNjRkMWE2NDwvSWQ+DQogIDxFbnRyaWVzPg0KICAgIDxFbnRyeT4NCiAgICAgIDxJZD4zY2EzZWNjNy1hMTM2LTQxY2QtYWFiNy1kODczYmMxNjZmODY8L0lkPg0KICAgICAgPE5vUGFyPnRydWU8L05vUGFyPg0KICAgICAgPFBlcnNvbk9ubHk+dHJ1ZTwvUGVyc29uT25seT4NCiAgICAgIDxSZWZlcmVuY2VJZD5mOTllOGYyNS0yZTYyLTQ5MTktYTMxNS05MDE3ZThiNTFmOWU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8L1RleHQ+DQogICAgPC9UZXh0VW5pdD4NCiAgPC9UZXh0VW5pdHM+DQo8L1BsYWNlaG9sZGVyPg==</w:instrText>
      </w:r>
      <w:r w:rsidR="00BA6215">
        <w:rPr>
          <w:rStyle w:val="Citation"/>
        </w:rPr>
        <w:fldChar w:fldCharType="separate"/>
      </w:r>
      <w:bookmarkStart w:id="460" w:name="_CTVP0013655f240743c4d85b456ee7af64d1a64"/>
      <w:r w:rsidR="0092006B">
        <w:rPr>
          <w:rStyle w:val="Citation"/>
        </w:rPr>
        <w:t>Donohue</w:t>
      </w:r>
      <w:bookmarkEnd w:id="460"/>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1df02559-09ea-483f-8f98-f5b5245c1d79 PFBsYWNlaG9sZGVyPg0KICA8QWRkSW5WZXJzaW9uPjUuMi4wLjg8L0FkZEluVmVyc2lvbj4NCiAgPElkPjFkZjAyNTU5LTA5ZWEtNDgzZi04Zjk4LWY1YjUyNDVjMWQ3OTwvSWQ+DQogIDxFbnRyaWVzPg0KICAgIDxFbnRyeT4NCiAgICAgIDxJZD41YmEwYTJkZi1hZmVjLTQ3NDEtYmJkZC03ZWIyNWNmYjQxOWE8L0lkPg0KICAgICAgPFJlZmVyZW5jZUlkPmY5OWU4ZjI1LTJlNjItNDkxOS1hMzE1LTkwMTdlOGI1MWY5Z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Sk8L1RleHQ+DQogICAgPC9UZXh0VW5pdD4NCiAgPC9UZXh0VW5pdHM+DQo8L1BsYWNlaG9sZGVyPg==</w:instrText>
      </w:r>
      <w:r w:rsidR="00BA6215">
        <w:rPr>
          <w:rStyle w:val="Citation"/>
        </w:rPr>
        <w:fldChar w:fldCharType="separate"/>
      </w:r>
      <w:bookmarkStart w:id="461" w:name="_CTVP0011df0255909ea483f8f98f5b5245c1d79"/>
      <w:r w:rsidR="0092006B">
        <w:rPr>
          <w:rStyle w:val="Citation"/>
        </w:rPr>
        <w:t>(2011)</w:t>
      </w:r>
      <w:bookmarkEnd w:id="461"/>
      <w:r w:rsidR="00BA6215">
        <w:rPr>
          <w:rStyle w:val="Citation"/>
        </w:rPr>
        <w:fldChar w:fldCharType="end"/>
      </w:r>
      <w:r w:rsidRPr="00C109EA">
        <w:t xml:space="preserve"> observations. </w:t>
      </w:r>
      <w:r w:rsidR="00BA6215">
        <w:rPr>
          <w:rStyle w:val="Citation"/>
        </w:rPr>
        <w:fldChar w:fldCharType="begin"/>
      </w:r>
      <w:r w:rsidR="0092451D">
        <w:rPr>
          <w:rStyle w:val="Citation"/>
        </w:rPr>
        <w:instrText>ADDIN CITAVI.PLACEHOLDER 16abe480-1956-4cf4-9099-838f4cb55bcd PFBsYWNlaG9sZGVyPg0KICA8QWRkSW5WZXJzaW9uPjUuMi4wLjg8L0FkZEluVmVyc2lvbj4NCiAgPElkPjE2YWJlNDgwLTE5NTYtNGNmNC05MDk5LTgzOGY0Y2I1NWJjZDwvSWQ+DQogIDxFbnRyaWVzPg0KICAgIDxFbnRyeT4NCiAgICAgIDxJZD42MDY3ZTk3OS0xN2M1LTRhZjUtODZkNC1mZDM4MGQ4ODBiZWM8L0lkPg0KICAgICAgPE5vUGFyPnRydWU8L05vUGFyPg0KICAgICAgPFBlcnNvbk9ubHk+dHJ1ZTwvUGVyc29uT25seT4NCiAgICAgIDxSZWZlcmVuY2VJZD5mOTllOGYyNS0yZTYyLTQ5MTktYTMxNS05MDE3ZThiNTFmOWU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8L1RleHQ+DQogICAgPC9UZXh0VW5pdD4NCiAgPC9UZXh0VW5pdHM+DQo8L1BsYWNlaG9sZGVyPg==</w:instrText>
      </w:r>
      <w:r w:rsidR="00BA6215">
        <w:rPr>
          <w:rStyle w:val="Citation"/>
        </w:rPr>
        <w:fldChar w:fldCharType="separate"/>
      </w:r>
      <w:bookmarkStart w:id="462" w:name="_CTVP00116abe48019564cf49099838f4cb55bcd"/>
      <w:r w:rsidR="0092006B">
        <w:rPr>
          <w:rStyle w:val="Citation"/>
        </w:rPr>
        <w:t>Donohue</w:t>
      </w:r>
      <w:bookmarkEnd w:id="462"/>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fefd9998-48a1-4891-99fe-a01369548d0d 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TogNDMx4oCTNDMyKTwvVGV4dD4NCiAgICA8L1RleHRVbml0Pg0KICA8L1RleHRVbml0cz4NCjwvUGxhY2Vob2xkZXI+</w:instrText>
      </w:r>
      <w:r w:rsidR="00BA6215">
        <w:rPr>
          <w:rStyle w:val="Citation"/>
        </w:rPr>
        <w:fldChar w:fldCharType="separate"/>
      </w:r>
      <w:bookmarkStart w:id="463" w:name="_CTVP001fefd999848a1489199fea01369548d0d"/>
      <w:r w:rsidR="0092006B">
        <w:rPr>
          <w:rStyle w:val="Citation"/>
        </w:rPr>
        <w:t>(2011: 431–432)</w:t>
      </w:r>
      <w:bookmarkEnd w:id="463"/>
      <w:r w:rsidR="00BA6215">
        <w:rPr>
          <w:rStyle w:val="Citation"/>
        </w:rPr>
        <w:fldChar w:fldCharType="end"/>
      </w:r>
      <w:r w:rsidRPr="00C109EA">
        <w:t xml:space="preserve"> suggests that the sequential-marking conjunction </w:t>
      </w:r>
      <w:r w:rsidRPr="00C109EA">
        <w:rPr>
          <w:rStyle w:val="ChItalBold"/>
        </w:rPr>
        <w:t>trus</w:t>
      </w:r>
      <w:r w:rsidRPr="00C109EA">
        <w:t xml:space="preserve"> </w:t>
      </w:r>
      <w:r w:rsidR="00B7093A">
        <w:t>‘</w:t>
      </w:r>
      <w:r w:rsidRPr="00C109EA">
        <w:t>next</w:t>
      </w:r>
      <w:r w:rsidR="00B7093A">
        <w:t>’</w:t>
      </w:r>
      <w:r w:rsidRPr="00C109EA">
        <w:t xml:space="preserve"> </w:t>
      </w:r>
      <w:r w:rsidR="00B7093A">
        <w:t>“</w:t>
      </w:r>
      <w:r w:rsidRPr="00C109EA">
        <w:t>is a commonly used connective when there is a same-subject coreference condition between clauses</w:t>
      </w:r>
      <w:r w:rsidR="00B7093A">
        <w:t>”</w:t>
      </w:r>
      <w:r w:rsidRPr="00C109EA">
        <w:t xml:space="preserve">, while the sequential-marking conjunction </w:t>
      </w:r>
      <w:r w:rsidRPr="00C109EA">
        <w:rPr>
          <w:rStyle w:val="ChItalBold"/>
        </w:rPr>
        <w:t>baru</w:t>
      </w:r>
      <w:r w:rsidRPr="00C109EA">
        <w:t xml:space="preserve"> </w:t>
      </w:r>
      <w:r w:rsidR="00B7093A">
        <w:t>‘</w:t>
      </w:r>
      <w:r w:rsidRPr="00C109EA">
        <w:t>and then</w:t>
      </w:r>
      <w:r w:rsidR="00B7093A">
        <w:t>’</w:t>
      </w:r>
      <w:r w:rsidRPr="00C109EA">
        <w:t xml:space="preserve"> tends </w:t>
      </w:r>
      <w:r w:rsidR="00B7093A">
        <w:t>“</w:t>
      </w:r>
      <w:r w:rsidRPr="00C109EA">
        <w:t>to indicate switch reference</w:t>
      </w:r>
      <w:r w:rsidR="00B7093A">
        <w:t>”</w:t>
      </w:r>
      <w:r w:rsidRPr="00C109EA">
        <w:t xml:space="preserve">. An initial investigation of the attested </w:t>
      </w:r>
      <w:r w:rsidRPr="00C109EA">
        <w:rPr>
          <w:rStyle w:val="ChItalBold"/>
        </w:rPr>
        <w:t>trus</w:t>
      </w:r>
      <w:r w:rsidRPr="00C109EA">
        <w:t xml:space="preserve"> </w:t>
      </w:r>
      <w:r w:rsidR="00B7093A">
        <w:t>‘</w:t>
      </w:r>
      <w:r w:rsidRPr="00C109EA">
        <w:t>next, and then</w:t>
      </w:r>
      <w:r w:rsidR="00B7093A">
        <w:t>’</w:t>
      </w:r>
      <w:r w:rsidRPr="00C109EA">
        <w:t xml:space="preserve"> and </w:t>
      </w:r>
      <w:r w:rsidRPr="00C109EA">
        <w:rPr>
          <w:rStyle w:val="ChItalBold"/>
        </w:rPr>
        <w:t>baru</w:t>
      </w:r>
      <w:r w:rsidRPr="00C109EA">
        <w:t xml:space="preserve"> </w:t>
      </w:r>
      <w:r w:rsidR="00B7093A">
        <w:t>‘</w:t>
      </w:r>
      <w:r w:rsidRPr="00C109EA">
        <w:t>and then</w:t>
      </w:r>
      <w:r w:rsidR="00B7093A">
        <w:t>’</w:t>
      </w:r>
      <w:r w:rsidRPr="00C109EA">
        <w:t xml:space="preserve"> tokens in the corpus shows, however, that both conjunction more often link clauses with a switch in reference, than those with same-subject coreference</w:t>
      </w:r>
      <w:r w:rsidR="00EE344C">
        <w:t xml:space="preserve"> (</w:t>
      </w:r>
      <w:r w:rsidR="00EE344C" w:rsidRPr="00CB4533">
        <w:t>§</w:t>
      </w:r>
      <w:r w:rsidR="00EE344C">
        <w:fldChar w:fldCharType="begin"/>
      </w:r>
      <w:r w:rsidR="00EE344C">
        <w:instrText xml:space="preserve"> REF _Ref356233464 \w \h </w:instrText>
      </w:r>
      <w:r w:rsidR="00EE344C">
        <w:fldChar w:fldCharType="separate"/>
      </w:r>
      <w:r w:rsidR="00154D81">
        <w:rPr>
          <w:cs/>
        </w:rPr>
        <w:t>‎</w:t>
      </w:r>
      <w:r w:rsidR="00154D81">
        <w:t>14.2.3.1</w:t>
      </w:r>
      <w:r w:rsidR="00EE344C">
        <w:fldChar w:fldCharType="end"/>
      </w:r>
      <w:r w:rsidR="00EE344C">
        <w:t xml:space="preserve"> and </w:t>
      </w:r>
      <w:r w:rsidR="00EE344C" w:rsidRPr="00CB4533">
        <w:t>§</w:t>
      </w:r>
      <w:r w:rsidR="00EE344C">
        <w:fldChar w:fldCharType="begin"/>
      </w:r>
      <w:r w:rsidR="00EE344C">
        <w:instrText xml:space="preserve"> REF _Ref355429821 \w \h </w:instrText>
      </w:r>
      <w:r w:rsidR="00EE344C">
        <w:fldChar w:fldCharType="separate"/>
      </w:r>
      <w:r w:rsidR="00154D81">
        <w:rPr>
          <w:cs/>
        </w:rPr>
        <w:t>‎</w:t>
      </w:r>
      <w:r w:rsidR="00154D81">
        <w:t>14.2.3.2</w:t>
      </w:r>
      <w:r w:rsidR="00EE344C">
        <w:fldChar w:fldCharType="end"/>
      </w:r>
      <w:r w:rsidR="00EE344C">
        <w:t xml:space="preserve">, in Chapter </w:t>
      </w:r>
      <w:r w:rsidR="00EE344C">
        <w:fldChar w:fldCharType="begin"/>
      </w:r>
      <w:r w:rsidR="00EE344C">
        <w:instrText xml:space="preserve"> REF _Ref387858178 \w \h </w:instrText>
      </w:r>
      <w:r w:rsidR="00EE344C">
        <w:fldChar w:fldCharType="separate"/>
      </w:r>
      <w:r w:rsidR="00154D81">
        <w:rPr>
          <w:cs/>
        </w:rPr>
        <w:t>‎</w:t>
      </w:r>
      <w:r w:rsidR="00154D81">
        <w:t>14</w:t>
      </w:r>
      <w:r w:rsidR="00EE344C">
        <w:fldChar w:fldCharType="end"/>
      </w:r>
      <w:r w:rsidR="00EE344C">
        <w:t>)</w:t>
      </w:r>
      <w:r w:rsidRPr="00C109EA">
        <w:t>. Neither do any of the other conjunctions function as dedicated switch-references devices.</w:t>
      </w:r>
    </w:p>
    <w:p w14:paraId="0599E2CA" w14:textId="43FD33A3" w:rsidR="00985482" w:rsidRDefault="00985482" w:rsidP="008A3B73">
      <w:pPr>
        <w:pStyle w:val="Body0505after"/>
        <w:rPr>
          <w:lang w:eastAsia="en-US"/>
        </w:rPr>
      </w:pPr>
      <w:r w:rsidRPr="00C109EA">
        <w:t xml:space="preserve">Tail-head linkage is not treated in the present study. </w:t>
      </w:r>
      <w:r w:rsidR="008A3B73">
        <w:t>This feature denotes a “</w:t>
      </w:r>
      <w:r w:rsidR="008A3B73" w:rsidRPr="00C109EA">
        <w:rPr>
          <w:lang w:eastAsia="en-US"/>
        </w:rPr>
        <w:t>structure in which the final clause of the previous sentence initiates the next sentence, often in a reduced form</w:t>
      </w:r>
      <w:r w:rsidR="008A3B73">
        <w:rPr>
          <w:lang w:eastAsia="en-US"/>
        </w:rPr>
        <w:t>”</w:t>
      </w:r>
      <w:r w:rsidR="008A3B73" w:rsidRPr="00C109EA">
        <w:rPr>
          <w:lang w:eastAsia="en-US"/>
        </w:rPr>
        <w:t xml:space="preserve"> </w:t>
      </w:r>
      <w:r w:rsidR="008A3B73">
        <w:rPr>
          <w:lang w:eastAsia="en-US"/>
        </w:rPr>
        <w:t>(</w:t>
      </w:r>
      <w:r w:rsidR="008A3B73" w:rsidRPr="009A320D">
        <w:rPr>
          <w:rStyle w:val="Citation"/>
        </w:rPr>
        <w:fldChar w:fldCharType="begin"/>
      </w:r>
      <w:r w:rsidR="003A5B20">
        <w:rPr>
          <w:rStyle w:val="Citation"/>
        </w:rPr>
        <w:instrText>ADDIN CITAVI.PLACEHOLDER e2a8f981-056c-4217-8de1-10b7d17b3107 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vbGV5IDIwMDA6IDM5MDwvVGV4dD4NCiAgICA8L1RleHRVbml0Pg0KICA8L1RleHRVbml0cz4NCjwvUGxhY2Vob2xkZXI+</w:instrText>
      </w:r>
      <w:r w:rsidR="008A3B73" w:rsidRPr="009A320D">
        <w:rPr>
          <w:rStyle w:val="Citation"/>
        </w:rPr>
        <w:fldChar w:fldCharType="separate"/>
      </w:r>
      <w:bookmarkStart w:id="464" w:name="_CTVP001e2a8f981056c42178de110b7d17b3107"/>
      <w:r w:rsidR="0092006B">
        <w:rPr>
          <w:rStyle w:val="Citation"/>
        </w:rPr>
        <w:t>Foley 2000: 390</w:t>
      </w:r>
      <w:bookmarkEnd w:id="464"/>
      <w:r w:rsidR="008A3B73" w:rsidRPr="009A320D">
        <w:rPr>
          <w:rStyle w:val="Citation"/>
        </w:rPr>
        <w:fldChar w:fldCharType="end"/>
      </w:r>
      <w:r w:rsidR="008A3B73" w:rsidRPr="004E5D92">
        <w:t xml:space="preserve">; </w:t>
      </w:r>
      <w:r w:rsidR="008A3B73">
        <w:t xml:space="preserve">see also </w:t>
      </w:r>
      <w:r w:rsidR="008A3B73">
        <w:rPr>
          <w:rStyle w:val="Citation"/>
        </w:rPr>
        <w:fldChar w:fldCharType="begin"/>
      </w:r>
      <w:r w:rsidR="003A5B20">
        <w:rPr>
          <w:rStyle w:val="Citation"/>
        </w:rPr>
        <w:instrText>ADDIN CITAVI.PLACEHOLDER 27d76424-6dad-4cd3-81f6-4928b5439f06 PFBsYWNlaG9sZGVyPg0KICA8QWRkSW5WZXJzaW9uPjUuMi4wLjg8L0FkZEluVmVyc2lvbj4NCiAgPElkPjI3ZDc2NDI0LTZkYWQtNGNkMy04MWY2LTQ5MjhiNTQzOWYwNjwvSWQ+DQogIDxFbnRyaWVzPg0KICAgIDxFbnRyeT4NCiAgICAgIDxJZD40NDVhN2I1NS02ZDQ4LTQwNDktYThkNS1jYjA4ZWIxMzEzNDE8L0lkPg0KICAgICAgPE5vUGFyPnRydWU8L05vUGFyPg0KICAgICAgPFJlZmVyZW5jZUlkPmU1ZDFiNjBjLTdkNDgtNGNhNy04ODU3LTRiNjBiYjViZTVjN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UgVnJpZXMgMjAwNTwvVGV4dD4NCiAgICA8L1RleHRVbml0Pg0KICA8L1RleHRVbml0cz4NCjwvUGxhY2Vob2xkZXI+</w:instrText>
      </w:r>
      <w:r w:rsidR="008A3B73">
        <w:rPr>
          <w:rStyle w:val="Citation"/>
        </w:rPr>
        <w:fldChar w:fldCharType="separate"/>
      </w:r>
      <w:bookmarkStart w:id="465" w:name="_CTVP00127d764246dad4cd381f64928b5439f06"/>
      <w:r w:rsidR="0092006B">
        <w:rPr>
          <w:rStyle w:val="Citation"/>
        </w:rPr>
        <w:t>de Vries 2005</w:t>
      </w:r>
      <w:bookmarkEnd w:id="465"/>
      <w:r w:rsidR="008A3B73">
        <w:rPr>
          <w:rStyle w:val="Citation"/>
        </w:rPr>
        <w:fldChar w:fldCharType="end"/>
      </w:r>
      <w:r w:rsidR="008A3B73">
        <w:t xml:space="preserve">). </w:t>
      </w:r>
      <w:r w:rsidRPr="00C109EA">
        <w:t xml:space="preserve">An initial survey of the corpus shows, however, that </w:t>
      </w:r>
      <w:r w:rsidR="008A3B73">
        <w:t xml:space="preserve">tail-head linkage </w:t>
      </w:r>
      <w:r w:rsidRPr="00C109EA">
        <w:t>is very common</w:t>
      </w:r>
      <w:r w:rsidR="008A3B73">
        <w:t xml:space="preserve"> in Papuan Malay</w:t>
      </w:r>
      <w:r w:rsidRPr="00C109EA">
        <w:rPr>
          <w:lang w:eastAsia="en-US"/>
        </w:rPr>
        <w:t xml:space="preserve">. In the example in </w:t>
      </w:r>
      <w:r w:rsidRPr="00C109EA">
        <w:fldChar w:fldCharType="begin"/>
      </w:r>
      <w:r w:rsidRPr="00C109EA">
        <w:instrText xml:space="preserve"> REF _Ref369280882 \h </w:instrText>
      </w:r>
      <w:r>
        <w:instrText xml:space="preserve"> \* MERGEFORMAT </w:instrText>
      </w:r>
      <w:r w:rsidRPr="00C109EA">
        <w:fldChar w:fldCharType="separate"/>
      </w:r>
      <w:r w:rsidR="00154D81" w:rsidRPr="00856563">
        <w:t>(</w:t>
      </w:r>
      <w:r w:rsidR="00154D81">
        <w:t>14</w:t>
      </w:r>
      <w:r w:rsidR="00154D81" w:rsidRPr="00856563">
        <w:t>)</w:t>
      </w:r>
      <w:r w:rsidRPr="00C109EA">
        <w:fldChar w:fldCharType="end"/>
      </w:r>
      <w:r w:rsidRPr="00C109EA">
        <w:t>, for instance, the speaker repeats part of the first</w:t>
      </w:r>
      <w:r>
        <w:t xml:space="preserve"> clause at the beginning of the second clause: </w:t>
      </w:r>
      <w:r w:rsidRPr="00CC16CD">
        <w:rPr>
          <w:rStyle w:val="ChItalBold"/>
        </w:rPr>
        <w:t>kasi senter</w:t>
      </w:r>
      <w:r>
        <w:t xml:space="preserve"> </w:t>
      </w:r>
      <w:r w:rsidR="00B7093A">
        <w:t>‘</w:t>
      </w:r>
      <w:r>
        <w:t>give a flashlight</w:t>
      </w:r>
      <w:r w:rsidR="00B7093A">
        <w:t>’</w:t>
      </w:r>
      <w:r>
        <w:t>.</w:t>
      </w:r>
    </w:p>
    <w:p w14:paraId="7B9E1926" w14:textId="77777777" w:rsidR="00985482" w:rsidRPr="000320EB" w:rsidRDefault="00985482" w:rsidP="00985482">
      <w:pPr>
        <w:pStyle w:val="ExampleTitle"/>
      </w:pPr>
      <w:r>
        <w:t>Tail-head linkage in Papuan Malay</w:t>
      </w:r>
    </w:p>
    <w:tbl>
      <w:tblPr>
        <w:tblW w:w="6110" w:type="dxa"/>
        <w:tblCellMar>
          <w:left w:w="42" w:type="dxa"/>
          <w:right w:w="42" w:type="dxa"/>
        </w:tblCellMar>
        <w:tblLook w:val="01E0" w:firstRow="1" w:lastRow="1" w:firstColumn="1" w:lastColumn="1" w:noHBand="0" w:noVBand="0"/>
      </w:tblPr>
      <w:tblGrid>
        <w:gridCol w:w="709"/>
        <w:gridCol w:w="573"/>
        <w:gridCol w:w="233"/>
        <w:gridCol w:w="296"/>
        <w:gridCol w:w="288"/>
        <w:gridCol w:w="374"/>
        <w:gridCol w:w="155"/>
        <w:gridCol w:w="489"/>
        <w:gridCol w:w="940"/>
        <w:gridCol w:w="529"/>
        <w:gridCol w:w="940"/>
        <w:gridCol w:w="584"/>
      </w:tblGrid>
      <w:tr w:rsidR="00706CD2" w:rsidRPr="00317EEC" w14:paraId="7F845919" w14:textId="77777777" w:rsidTr="00245645">
        <w:tc>
          <w:tcPr>
            <w:tcW w:w="709" w:type="dxa"/>
            <w:shd w:val="clear" w:color="auto" w:fill="auto"/>
          </w:tcPr>
          <w:p w14:paraId="7B37C8BA" w14:textId="77777777" w:rsidR="00706CD2" w:rsidRPr="00150DE6" w:rsidRDefault="00706CD2" w:rsidP="00985482">
            <w:pPr>
              <w:pStyle w:val="O0Nwnext"/>
            </w:pPr>
            <w:bookmarkStart w:id="466" w:name="_Ref369280882"/>
            <w:r w:rsidRPr="00856563">
              <w:t>(</w:t>
            </w:r>
            <w:fldSimple w:instr=" SEQ ( \* ARABIC \s 1 ">
              <w:r w:rsidR="00154D81">
                <w:rPr>
                  <w:noProof/>
                </w:rPr>
                <w:t>14</w:t>
              </w:r>
            </w:fldSimple>
            <w:r w:rsidRPr="00856563">
              <w:t>)</w:t>
            </w:r>
            <w:bookmarkEnd w:id="466"/>
          </w:p>
        </w:tc>
        <w:tc>
          <w:tcPr>
            <w:tcW w:w="806" w:type="dxa"/>
            <w:gridSpan w:val="2"/>
            <w:shd w:val="clear" w:color="auto" w:fill="auto"/>
          </w:tcPr>
          <w:p w14:paraId="261C8693" w14:textId="77777777" w:rsidR="00706CD2" w:rsidRPr="00CC169B" w:rsidRDefault="00706CD2" w:rsidP="00985482">
            <w:pPr>
              <w:pStyle w:val="Text"/>
            </w:pPr>
            <w:r w:rsidRPr="00CC169B">
              <w:t>skaran</w:t>
            </w:r>
            <w:r>
              <w:t>g</w:t>
            </w:r>
          </w:p>
        </w:tc>
        <w:tc>
          <w:tcPr>
            <w:tcW w:w="584" w:type="dxa"/>
            <w:gridSpan w:val="2"/>
            <w:shd w:val="clear" w:color="auto" w:fill="auto"/>
          </w:tcPr>
          <w:p w14:paraId="2F638ABF" w14:textId="77777777" w:rsidR="00706CD2" w:rsidRPr="00CC169B" w:rsidRDefault="00706CD2" w:rsidP="00985482">
            <w:pPr>
              <w:pStyle w:val="Text"/>
            </w:pPr>
            <w:r w:rsidRPr="00CC169B">
              <w:t>dong</w:t>
            </w:r>
          </w:p>
        </w:tc>
        <w:tc>
          <w:tcPr>
            <w:tcW w:w="529" w:type="dxa"/>
            <w:gridSpan w:val="2"/>
            <w:shd w:val="clear" w:color="auto" w:fill="auto"/>
          </w:tcPr>
          <w:p w14:paraId="18CE96F5" w14:textId="77777777" w:rsidR="00706CD2" w:rsidRPr="00CC169B" w:rsidRDefault="00706CD2" w:rsidP="00985482">
            <w:pPr>
              <w:pStyle w:val="Text"/>
              <w:rPr>
                <w:rStyle w:val="ChBlueBold"/>
              </w:rPr>
            </w:pPr>
            <w:r w:rsidRPr="00CC169B">
              <w:rPr>
                <w:rStyle w:val="ChBlueBold"/>
              </w:rPr>
              <w:t>kasi</w:t>
            </w:r>
          </w:p>
        </w:tc>
        <w:tc>
          <w:tcPr>
            <w:tcW w:w="489" w:type="dxa"/>
            <w:shd w:val="clear" w:color="auto" w:fill="auto"/>
          </w:tcPr>
          <w:p w14:paraId="4881F91D" w14:textId="77777777" w:rsidR="00706CD2" w:rsidRPr="00CC0C46" w:rsidRDefault="00706CD2" w:rsidP="00985482">
            <w:pPr>
              <w:pStyle w:val="Text"/>
            </w:pPr>
            <w:r w:rsidRPr="00CC0C46">
              <w:t>dia</w:t>
            </w:r>
          </w:p>
        </w:tc>
        <w:tc>
          <w:tcPr>
            <w:tcW w:w="940" w:type="dxa"/>
            <w:shd w:val="clear" w:color="auto" w:fill="auto"/>
          </w:tcPr>
          <w:p w14:paraId="3D3EABA5" w14:textId="77777777" w:rsidR="00706CD2" w:rsidRPr="00CC0C46" w:rsidRDefault="00706CD2" w:rsidP="00985482">
            <w:pPr>
              <w:pStyle w:val="Text"/>
            </w:pPr>
            <w:r w:rsidRPr="00CC0C46">
              <w:rPr>
                <w:rStyle w:val="ChBlueBold"/>
              </w:rPr>
              <w:t>senter</w:t>
            </w:r>
            <w:r w:rsidRPr="00CC0C46">
              <w:t>,</w:t>
            </w:r>
          </w:p>
        </w:tc>
        <w:tc>
          <w:tcPr>
            <w:tcW w:w="529" w:type="dxa"/>
            <w:shd w:val="clear" w:color="auto" w:fill="auto"/>
          </w:tcPr>
          <w:p w14:paraId="284BB82D" w14:textId="77777777" w:rsidR="00706CD2" w:rsidRPr="00CC169B" w:rsidRDefault="00706CD2" w:rsidP="00985482">
            <w:pPr>
              <w:pStyle w:val="Text"/>
              <w:rPr>
                <w:rStyle w:val="ChBlueBold"/>
              </w:rPr>
            </w:pPr>
            <w:r w:rsidRPr="00CC169B">
              <w:rPr>
                <w:rStyle w:val="ChBlueBold"/>
              </w:rPr>
              <w:t>kasi</w:t>
            </w:r>
          </w:p>
        </w:tc>
        <w:tc>
          <w:tcPr>
            <w:tcW w:w="940" w:type="dxa"/>
            <w:shd w:val="clear" w:color="auto" w:fill="auto"/>
          </w:tcPr>
          <w:p w14:paraId="7BE56B03" w14:textId="77777777" w:rsidR="00706CD2" w:rsidRPr="00CC169B" w:rsidRDefault="00706CD2" w:rsidP="00985482">
            <w:pPr>
              <w:pStyle w:val="Text"/>
            </w:pPr>
            <w:r w:rsidRPr="00CC169B">
              <w:rPr>
                <w:rStyle w:val="ChBlueBold"/>
              </w:rPr>
              <w:t>senter</w:t>
            </w:r>
          </w:p>
        </w:tc>
        <w:tc>
          <w:tcPr>
            <w:tcW w:w="584" w:type="dxa"/>
            <w:shd w:val="clear" w:color="auto" w:fill="auto"/>
          </w:tcPr>
          <w:p w14:paraId="2B475C09" w14:textId="77777777" w:rsidR="00706CD2" w:rsidRPr="00CC169B" w:rsidRDefault="00706CD2" w:rsidP="00985482">
            <w:pPr>
              <w:pStyle w:val="Text"/>
            </w:pPr>
            <w:r w:rsidRPr="00CC169B">
              <w:t>do</w:t>
            </w:r>
            <w:r>
              <w:t>ng</w:t>
            </w:r>
          </w:p>
        </w:tc>
      </w:tr>
      <w:tr w:rsidR="00706CD2" w:rsidRPr="00AC23C4" w14:paraId="67EF1DC6" w14:textId="77777777" w:rsidTr="00245645">
        <w:tc>
          <w:tcPr>
            <w:tcW w:w="709" w:type="dxa"/>
            <w:shd w:val="clear" w:color="auto" w:fill="auto"/>
          </w:tcPr>
          <w:p w14:paraId="135B09A6" w14:textId="77777777" w:rsidR="00706CD2" w:rsidRPr="00CC0C46" w:rsidRDefault="00706CD2" w:rsidP="00706CD2">
            <w:pPr>
              <w:pStyle w:val="GlossEng2ptafter"/>
            </w:pPr>
          </w:p>
        </w:tc>
        <w:tc>
          <w:tcPr>
            <w:tcW w:w="806" w:type="dxa"/>
            <w:gridSpan w:val="2"/>
            <w:shd w:val="clear" w:color="auto" w:fill="auto"/>
          </w:tcPr>
          <w:p w14:paraId="268DD8A2" w14:textId="2DE42DB5" w:rsidR="00706CD2" w:rsidRPr="00CC169B" w:rsidRDefault="00245645" w:rsidP="00706CD2">
            <w:pPr>
              <w:pStyle w:val="GlossEng2ptafter"/>
            </w:pPr>
            <w:r>
              <w:t>now</w:t>
            </w:r>
          </w:p>
        </w:tc>
        <w:tc>
          <w:tcPr>
            <w:tcW w:w="584" w:type="dxa"/>
            <w:gridSpan w:val="2"/>
            <w:shd w:val="clear" w:color="auto" w:fill="auto"/>
          </w:tcPr>
          <w:p w14:paraId="2ABC8297" w14:textId="77777777" w:rsidR="00706CD2" w:rsidRPr="0099608C" w:rsidRDefault="00706CD2" w:rsidP="00706CD2">
            <w:pPr>
              <w:pStyle w:val="GlossEng2ptafter"/>
              <w:rPr>
                <w:rStyle w:val="ChSmallCaps"/>
              </w:rPr>
            </w:pPr>
            <w:r w:rsidRPr="0099608C">
              <w:rPr>
                <w:rStyle w:val="ChSmallCaps"/>
              </w:rPr>
              <w:t>3pl</w:t>
            </w:r>
          </w:p>
        </w:tc>
        <w:tc>
          <w:tcPr>
            <w:tcW w:w="529" w:type="dxa"/>
            <w:gridSpan w:val="2"/>
            <w:shd w:val="clear" w:color="auto" w:fill="auto"/>
          </w:tcPr>
          <w:p w14:paraId="1CEA9620" w14:textId="77777777" w:rsidR="00706CD2" w:rsidRPr="00CC169B" w:rsidRDefault="00706CD2" w:rsidP="00706CD2">
            <w:pPr>
              <w:pStyle w:val="GlossEng2ptafter"/>
            </w:pPr>
            <w:r w:rsidRPr="00CC169B">
              <w:t>give</w:t>
            </w:r>
          </w:p>
        </w:tc>
        <w:tc>
          <w:tcPr>
            <w:tcW w:w="489" w:type="dxa"/>
            <w:shd w:val="clear" w:color="auto" w:fill="auto"/>
          </w:tcPr>
          <w:p w14:paraId="6E8E1719" w14:textId="77777777" w:rsidR="00706CD2" w:rsidRPr="0099608C" w:rsidRDefault="00706CD2" w:rsidP="00706CD2">
            <w:pPr>
              <w:pStyle w:val="GlossEng2ptafter"/>
              <w:rPr>
                <w:rStyle w:val="ChSmallCaps"/>
              </w:rPr>
            </w:pPr>
            <w:r w:rsidRPr="0099608C">
              <w:rPr>
                <w:rStyle w:val="ChSmallCaps"/>
              </w:rPr>
              <w:t>3sg</w:t>
            </w:r>
          </w:p>
        </w:tc>
        <w:tc>
          <w:tcPr>
            <w:tcW w:w="940" w:type="dxa"/>
            <w:shd w:val="clear" w:color="auto" w:fill="auto"/>
          </w:tcPr>
          <w:p w14:paraId="5C19133D" w14:textId="77777777" w:rsidR="00706CD2" w:rsidRPr="00CC169B" w:rsidRDefault="00706CD2" w:rsidP="00706CD2">
            <w:pPr>
              <w:pStyle w:val="GlossEng2ptafter"/>
            </w:pPr>
            <w:r w:rsidRPr="00CC169B">
              <w:t>flashlight</w:t>
            </w:r>
          </w:p>
        </w:tc>
        <w:tc>
          <w:tcPr>
            <w:tcW w:w="529" w:type="dxa"/>
            <w:shd w:val="clear" w:color="auto" w:fill="auto"/>
          </w:tcPr>
          <w:p w14:paraId="4904006C" w14:textId="77777777" w:rsidR="00706CD2" w:rsidRPr="00CC169B" w:rsidRDefault="00706CD2" w:rsidP="00706CD2">
            <w:pPr>
              <w:pStyle w:val="GlossEng2ptafter"/>
            </w:pPr>
            <w:r w:rsidRPr="00CC169B">
              <w:t>give</w:t>
            </w:r>
          </w:p>
        </w:tc>
        <w:tc>
          <w:tcPr>
            <w:tcW w:w="940" w:type="dxa"/>
            <w:shd w:val="clear" w:color="auto" w:fill="auto"/>
          </w:tcPr>
          <w:p w14:paraId="39911357" w14:textId="77777777" w:rsidR="00706CD2" w:rsidRPr="00CC169B" w:rsidRDefault="00706CD2" w:rsidP="00706CD2">
            <w:pPr>
              <w:pStyle w:val="GlossEng2ptafter"/>
            </w:pPr>
            <w:r w:rsidRPr="00CC169B">
              <w:t>flashlight</w:t>
            </w:r>
          </w:p>
        </w:tc>
        <w:tc>
          <w:tcPr>
            <w:tcW w:w="584" w:type="dxa"/>
            <w:shd w:val="clear" w:color="auto" w:fill="auto"/>
          </w:tcPr>
          <w:p w14:paraId="0D9FBDDC" w14:textId="77777777" w:rsidR="00706CD2" w:rsidRPr="0099608C" w:rsidRDefault="00706CD2" w:rsidP="00706CD2">
            <w:pPr>
              <w:pStyle w:val="GlossEng2ptafter"/>
              <w:rPr>
                <w:rStyle w:val="ChSmallCaps"/>
              </w:rPr>
            </w:pPr>
            <w:r w:rsidRPr="0099608C">
              <w:rPr>
                <w:rStyle w:val="ChSmallCaps"/>
              </w:rPr>
              <w:t>3pl</w:t>
            </w:r>
          </w:p>
        </w:tc>
      </w:tr>
      <w:tr w:rsidR="00706CD2" w:rsidRPr="00317EEC" w14:paraId="295445A9" w14:textId="77777777" w:rsidTr="00245645">
        <w:trPr>
          <w:gridAfter w:val="6"/>
          <w:wAfter w:w="3637" w:type="dxa"/>
        </w:trPr>
        <w:tc>
          <w:tcPr>
            <w:tcW w:w="709" w:type="dxa"/>
            <w:shd w:val="clear" w:color="auto" w:fill="auto"/>
          </w:tcPr>
          <w:p w14:paraId="1401973C" w14:textId="67CE813A" w:rsidR="00706CD2" w:rsidRPr="00150DE6" w:rsidRDefault="00706CD2" w:rsidP="00706CD2">
            <w:pPr>
              <w:pStyle w:val="O0Nwnext"/>
            </w:pPr>
          </w:p>
        </w:tc>
        <w:tc>
          <w:tcPr>
            <w:tcW w:w="573" w:type="dxa"/>
            <w:shd w:val="clear" w:color="auto" w:fill="auto"/>
          </w:tcPr>
          <w:p w14:paraId="165F9AB1" w14:textId="77777777" w:rsidR="00706CD2" w:rsidRPr="00CC169B" w:rsidRDefault="00706CD2" w:rsidP="00706CD2">
            <w:pPr>
              <w:pStyle w:val="Text"/>
            </w:pPr>
            <w:r w:rsidRPr="00CC169B">
              <w:t>mo</w:t>
            </w:r>
          </w:p>
        </w:tc>
        <w:tc>
          <w:tcPr>
            <w:tcW w:w="529" w:type="dxa"/>
            <w:gridSpan w:val="2"/>
            <w:shd w:val="clear" w:color="auto" w:fill="auto"/>
          </w:tcPr>
          <w:p w14:paraId="6CBE4420" w14:textId="77777777" w:rsidR="00706CD2" w:rsidRPr="00CC169B" w:rsidRDefault="00706CD2" w:rsidP="00706CD2">
            <w:pPr>
              <w:pStyle w:val="Text"/>
            </w:pPr>
            <w:r w:rsidRPr="00CC169B">
              <w:t>kasi</w:t>
            </w:r>
          </w:p>
        </w:tc>
        <w:tc>
          <w:tcPr>
            <w:tcW w:w="662" w:type="dxa"/>
            <w:gridSpan w:val="2"/>
            <w:shd w:val="clear" w:color="auto" w:fill="auto"/>
          </w:tcPr>
          <w:p w14:paraId="5A4878EF" w14:textId="77777777" w:rsidR="00706CD2" w:rsidRPr="00CC169B" w:rsidRDefault="00706CD2" w:rsidP="00706CD2">
            <w:pPr>
              <w:pStyle w:val="Text"/>
            </w:pPr>
            <w:r w:rsidRPr="00CC169B">
              <w:t>pisow</w:t>
            </w:r>
          </w:p>
        </w:tc>
      </w:tr>
      <w:tr w:rsidR="00706CD2" w:rsidRPr="00AC23C4" w14:paraId="740E6891" w14:textId="77777777" w:rsidTr="00245645">
        <w:trPr>
          <w:gridAfter w:val="6"/>
          <w:wAfter w:w="3637" w:type="dxa"/>
        </w:trPr>
        <w:tc>
          <w:tcPr>
            <w:tcW w:w="709" w:type="dxa"/>
            <w:shd w:val="clear" w:color="auto" w:fill="auto"/>
          </w:tcPr>
          <w:p w14:paraId="21014042" w14:textId="77777777" w:rsidR="00706CD2" w:rsidRPr="00CC0C46" w:rsidRDefault="00706CD2" w:rsidP="00706CD2">
            <w:pPr>
              <w:pStyle w:val="GlossEng"/>
            </w:pPr>
          </w:p>
        </w:tc>
        <w:tc>
          <w:tcPr>
            <w:tcW w:w="573" w:type="dxa"/>
            <w:shd w:val="clear" w:color="auto" w:fill="auto"/>
          </w:tcPr>
          <w:p w14:paraId="082924F6" w14:textId="77777777" w:rsidR="00706CD2" w:rsidRPr="00CC169B" w:rsidRDefault="00706CD2" w:rsidP="00706CD2">
            <w:pPr>
              <w:pStyle w:val="GlossEng"/>
            </w:pPr>
            <w:r w:rsidRPr="00CC169B">
              <w:t>want</w:t>
            </w:r>
          </w:p>
        </w:tc>
        <w:tc>
          <w:tcPr>
            <w:tcW w:w="529" w:type="dxa"/>
            <w:gridSpan w:val="2"/>
            <w:shd w:val="clear" w:color="auto" w:fill="auto"/>
          </w:tcPr>
          <w:p w14:paraId="2D7BA6D4" w14:textId="77777777" w:rsidR="00706CD2" w:rsidRPr="00CC169B" w:rsidRDefault="00706CD2" w:rsidP="00706CD2">
            <w:pPr>
              <w:pStyle w:val="GlossEng"/>
            </w:pPr>
            <w:r w:rsidRPr="00CC169B">
              <w:t>give</w:t>
            </w:r>
          </w:p>
        </w:tc>
        <w:tc>
          <w:tcPr>
            <w:tcW w:w="662" w:type="dxa"/>
            <w:gridSpan w:val="2"/>
            <w:shd w:val="clear" w:color="auto" w:fill="auto"/>
          </w:tcPr>
          <w:p w14:paraId="7BBBF0B6" w14:textId="77777777" w:rsidR="00706CD2" w:rsidRPr="00CC169B" w:rsidRDefault="00706CD2" w:rsidP="00706CD2">
            <w:pPr>
              <w:pStyle w:val="GlossEng"/>
            </w:pPr>
            <w:r w:rsidRPr="00CC169B">
              <w:t>knife</w:t>
            </w:r>
          </w:p>
        </w:tc>
      </w:tr>
    </w:tbl>
    <w:p w14:paraId="5B563056" w14:textId="04764A72" w:rsidR="00985482" w:rsidRDefault="00B7093A" w:rsidP="00985482">
      <w:pPr>
        <w:pStyle w:val="FreeTranslEng15pt"/>
      </w:pPr>
      <w:r>
        <w:t>‘</w:t>
      </w:r>
      <w:r w:rsidR="00985482">
        <w:t xml:space="preserve">now they </w:t>
      </w:r>
      <w:r w:rsidR="00985482" w:rsidRPr="00CC0C46">
        <w:rPr>
          <w:rStyle w:val="ChBlueBold"/>
        </w:rPr>
        <w:t>give</w:t>
      </w:r>
      <w:r w:rsidR="00985482">
        <w:t xml:space="preserve"> him </w:t>
      </w:r>
      <w:r w:rsidR="00985482" w:rsidRPr="00CC0C46">
        <w:rPr>
          <w:rStyle w:val="ChBlueBold"/>
        </w:rPr>
        <w:t>a flashlight</w:t>
      </w:r>
      <w:r w:rsidR="00985482">
        <w:t xml:space="preserve">, (having) </w:t>
      </w:r>
      <w:r w:rsidR="00985482" w:rsidRPr="00CC0C46">
        <w:rPr>
          <w:rStyle w:val="ChBlueBold"/>
        </w:rPr>
        <w:t>given</w:t>
      </w:r>
      <w:r w:rsidR="00985482">
        <w:t xml:space="preserve"> (him) </w:t>
      </w:r>
      <w:r w:rsidR="00985482" w:rsidRPr="00CC0C46">
        <w:rPr>
          <w:rStyle w:val="ChBlueBold"/>
        </w:rPr>
        <w:t>a flashlight</w:t>
      </w:r>
      <w:r w:rsidR="00985482">
        <w:t>, they want to give (him) a knife</w:t>
      </w:r>
      <w:r>
        <w:t>’</w:t>
      </w:r>
      <w:r w:rsidR="00985482">
        <w:t xml:space="preserve"> </w:t>
      </w:r>
      <w:r w:rsidR="00985482" w:rsidRPr="00CC0C46">
        <w:rPr>
          <w:rStyle w:val="ExampleSource"/>
        </w:rPr>
        <w:t>[081108-003-JR.0002]</w:t>
      </w:r>
    </w:p>
    <w:p w14:paraId="1489334E" w14:textId="77777777" w:rsidR="00985482" w:rsidRDefault="00985482" w:rsidP="00985482">
      <w:pPr>
        <w:pStyle w:val="Heading3"/>
      </w:pPr>
      <w:bookmarkStart w:id="467" w:name="_Ref369507789"/>
      <w:bookmarkStart w:id="468" w:name="_Toc440455495"/>
      <w:r>
        <w:t>Papuan Malay as an eastern Malay variety</w:t>
      </w:r>
      <w:bookmarkEnd w:id="467"/>
      <w:bookmarkEnd w:id="468"/>
    </w:p>
    <w:p w14:paraId="6E81E590" w14:textId="6C671B92" w:rsidR="00985482" w:rsidRPr="006C65BE" w:rsidRDefault="00985482" w:rsidP="00620B68">
      <w:pPr>
        <w:pStyle w:val="Body0000after"/>
      </w:pPr>
      <w:r w:rsidRPr="006C65BE">
        <w:t xml:space="preserve">This section compares some of the features found in Papuan Malay to those found in other eastern Malay varieties, namely in Ambon Malay (AM) </w:t>
      </w:r>
      <w:r w:rsidR="00BA6215">
        <w:rPr>
          <w:rStyle w:val="Citation"/>
          <w:szCs w:val="19"/>
        </w:rPr>
        <w:fldChar w:fldCharType="begin"/>
      </w:r>
      <w:r w:rsidR="0092451D">
        <w:rPr>
          <w:rStyle w:val="Citation"/>
          <w:szCs w:val="19"/>
        </w:rPr>
        <w:instrText>ADDIN CITAVI.PLACEHOLDER 44e39a70-6aba-4dc5-83e8-a64f14ec82be PFBsYWNlaG9sZGVyPg0KICA8QWRkSW5WZXJzaW9uPjUuMi4wLjg8L0FkZEluVmVyc2lvbj4NCiAgPElkPjQ0ZTM5YTcwLTZhYmEtNGRjNS04M2U4LWE2NGYxNGVjODJiZTwvSWQ+DQogIDxFbnRyaWVzPg0KICAgIDxFbnRyeT4NCiAgICAgIDxJZD4wMjVkOGZhMC01YmI0LTQxNWYtOTc3My1kMGRmNmU1Yjk0ZjI8L0lkPg0KICAgICAgPFJlZmVyZW5jZUlkPjdhNDVlMjgxLWIwYjMtNGIwYi1hZjU0LWJkMThkODdhYzUzMD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KHZhbiBNaW5kZSA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pPC9UZXh0Pg0KICAgIDwvVGV4dFVuaXQ+DQogIDwvVGV4dFVuaXRzPg0KPC9QbGFjZWhvbGRlcj4=</w:instrText>
      </w:r>
      <w:r w:rsidR="00BA6215">
        <w:rPr>
          <w:rStyle w:val="Citation"/>
          <w:szCs w:val="19"/>
        </w:rPr>
        <w:fldChar w:fldCharType="separate"/>
      </w:r>
      <w:bookmarkStart w:id="469" w:name="_CTVP00144e39a706aba4dc583e8a64f14ec82be"/>
      <w:r w:rsidR="0092006B">
        <w:rPr>
          <w:rStyle w:val="Citation"/>
          <w:szCs w:val="19"/>
        </w:rPr>
        <w:t>(van Minde 1997)</w:t>
      </w:r>
      <w:bookmarkEnd w:id="469"/>
      <w:r w:rsidR="00BA6215">
        <w:rPr>
          <w:rStyle w:val="Citation"/>
          <w:szCs w:val="19"/>
        </w:rPr>
        <w:fldChar w:fldCharType="end"/>
      </w:r>
      <w:r w:rsidRPr="006C65BE">
        <w:t xml:space="preserve">, Banda Malay (BM) </w:t>
      </w:r>
      <w:r w:rsidR="00BA6215">
        <w:rPr>
          <w:rStyle w:val="Citation"/>
        </w:rPr>
        <w:fldChar w:fldCharType="begin"/>
      </w:r>
      <w:r w:rsidR="0092451D">
        <w:rPr>
          <w:rStyle w:val="Citation"/>
        </w:rPr>
        <w:instrText>ADDIN CITAVI.PLACEHOLDER f1527883-3fcb-4ff8-861d-d00249d37a2c PFBsYWNlaG9sZGVyPg0KICA8QWRkSW5WZXJzaW9uPjUuMi4wLjg8L0FkZEluVmVyc2lvbj4NCiAgPElkPmYxNTI3ODgzLTNmY2ItNGZmOC04NjFkLWQwMDI0OWQzN2EyYzwvSWQ+DQogIDxFbnRyaWVzPg0KICAgIDxFbnRyeT4NCiAgICAgIDxJZD45YjRhNjgxMy0zMjA5LTQ5OWEtODQwNC02NjMyNzNlM2VjZDA8L0lkPg0KICAgICAgPFJlZmVyZW5jZUlkPmMxMzE1M2ZjLTNlOTAtNDM0Mi04ZDU2LWQwNTRkNDcyMTZhYT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KFBhYXV3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KTwvVGV4dD4NCiAgICA8L1RleHRVbml0Pg0KICA8L1RleHRVbml0cz4NCjwvUGxhY2Vob2xkZXI+</w:instrText>
      </w:r>
      <w:r w:rsidR="00BA6215">
        <w:rPr>
          <w:rStyle w:val="Citation"/>
        </w:rPr>
        <w:fldChar w:fldCharType="separate"/>
      </w:r>
      <w:bookmarkStart w:id="470" w:name="_CTVP001f15278833fcb4ff8861dd00249d37a2c"/>
      <w:r w:rsidR="0092006B">
        <w:rPr>
          <w:rStyle w:val="Citation"/>
        </w:rPr>
        <w:t>(Paauw 2009)</w:t>
      </w:r>
      <w:bookmarkEnd w:id="470"/>
      <w:r w:rsidR="00BA6215">
        <w:rPr>
          <w:rStyle w:val="Citation"/>
        </w:rPr>
        <w:fldChar w:fldCharType="end"/>
      </w:r>
      <w:r w:rsidRPr="006C65BE">
        <w:t xml:space="preserve">, Kupang Malay (KM) </w:t>
      </w:r>
      <w:r w:rsidR="00BA6215">
        <w:rPr>
          <w:rStyle w:val="Citation"/>
          <w:szCs w:val="19"/>
        </w:rPr>
        <w:fldChar w:fldCharType="begin"/>
      </w:r>
      <w:r w:rsidR="0092451D">
        <w:rPr>
          <w:rStyle w:val="Citation"/>
          <w:szCs w:val="19"/>
        </w:rPr>
        <w:instrText>ADDIN CITAVI.PLACEHOLDER 30e23bfa-42b4-4037-ba0d-fb7d582c222d PFBsYWNlaG9sZGVyPg0KICA8QWRkSW5WZXJzaW9uPjUuMi4wLjg8L0FkZEluVmVyc2lvbj4NCiAgPElkPjMwZTIzYmZhLTQyYjQtNDAzNy1iYTBkLWZiN2Q1ODJjMjIyZDwvSWQ+DQogIDxFbnRyaWVzPg0KICAgIDxFbnRyeT4NCiAgICAgIDxJZD40ZjRjMjU0Zi1hNWEyLTQxYzUtODMwMi04YzAzN2U3YmU2Yzg8L0lkPg0KICAgICAgPFJlZmVyZW5jZUlkPjBhNjEzM2UwLTNhZmUtNGQ0OS1iNmM0LTlkMzNlMWRlMTFiZ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U3RlaW5oYXVlciAxOTgzIOKAkyBOb3RlcyBvbiB0aGUgTWFsYXk8L1Nob3J0VGl0bGU+DQogICAgICAgIDxUaXRsZT5Ob3RlcyBvbiB0aGUgTWFsYXkgb2YgS3VwYW5nPC9UaXRsZT4NCiAgICAgIDwvUmVmZXJlbmNlPg0KICAgIDwvRW50cnk+DQogIDwvRW50cmllcz4NCiAgPFRleHQ+KFN0ZWluaGF1ZXIg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ZWluaGF1ZXIgMTk4Myk8L1RleHQ+DQogICAgPC9UZXh0VW5pdD4NCiAgPC9UZXh0VW5pdHM+DQo8L1BsYWNlaG9sZGVyPg==</w:instrText>
      </w:r>
      <w:r w:rsidR="00BA6215">
        <w:rPr>
          <w:rStyle w:val="Citation"/>
          <w:szCs w:val="19"/>
        </w:rPr>
        <w:fldChar w:fldCharType="separate"/>
      </w:r>
      <w:bookmarkStart w:id="471" w:name="_CTVP00130e23bfa42b44037ba0dfb7d582c222d"/>
      <w:r w:rsidR="0092006B">
        <w:rPr>
          <w:rStyle w:val="Citation"/>
          <w:szCs w:val="19"/>
        </w:rPr>
        <w:t>(Steinhauer 1983)</w:t>
      </w:r>
      <w:bookmarkEnd w:id="471"/>
      <w:r w:rsidR="00BA6215">
        <w:rPr>
          <w:rStyle w:val="Citation"/>
          <w:szCs w:val="19"/>
        </w:rPr>
        <w:fldChar w:fldCharType="end"/>
      </w:r>
      <w:r w:rsidRPr="006C65BE">
        <w:t xml:space="preserve">, Larantuka Malay (LM) </w:t>
      </w:r>
      <w:r w:rsidR="00BA6215">
        <w:rPr>
          <w:rStyle w:val="Citation"/>
        </w:rPr>
        <w:fldChar w:fldCharType="begin"/>
      </w:r>
      <w:r w:rsidR="0092451D">
        <w:rPr>
          <w:rStyle w:val="Citation"/>
        </w:rPr>
        <w:instrText>ADDIN CITAVI.PLACEHOLDER e8e7690d-5b33-46cc-bd85-baa6703d942e PFBsYWNlaG9sZGVyPg0KICA8QWRkSW5WZXJzaW9uPjUuMi4wLjg8L0FkZEluVmVyc2lvbj4NCiAgPElkPmU4ZTc2OTBkLTViMzMtNDZjYy1iZDg1LWJhYTY3MDNkOTQyZTwvSWQ+DQogIDxFbnRyaWVzPg0KICAgIDxFbnRyeT4NCiAgICAgIDxJZD41MjczYjkwZC02MWVhLTQ0N2UtYjkwOS0xNzljNTU4Yjg4ZDU8L0lkPg0KICAgICAgPFJlZmVyZW5jZUlkPmMxMzE1M2ZjLTNlOTAtNDM0Mi04ZDU2LWQwNTRkNDcyMTZhYT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KFBhYXV3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KTwvVGV4dD4NCiAgICA8L1RleHRVbml0Pg0KICA8L1RleHRVbml0cz4NCjwvUGxhY2Vob2xkZXI+</w:instrText>
      </w:r>
      <w:r w:rsidR="00BA6215">
        <w:rPr>
          <w:rStyle w:val="Citation"/>
        </w:rPr>
        <w:fldChar w:fldCharType="separate"/>
      </w:r>
      <w:bookmarkStart w:id="472" w:name="_CTVP001e8e7690d5b3346ccbd85baa6703d942e"/>
      <w:r w:rsidR="0092006B">
        <w:rPr>
          <w:rStyle w:val="Citation"/>
        </w:rPr>
        <w:t>(Paauw 2009)</w:t>
      </w:r>
      <w:bookmarkEnd w:id="472"/>
      <w:r w:rsidR="00BA6215">
        <w:rPr>
          <w:rStyle w:val="Citation"/>
        </w:rPr>
        <w:fldChar w:fldCharType="end"/>
      </w:r>
      <w:r w:rsidRPr="006C65BE">
        <w:t xml:space="preserve">, Manado Malay (MM) </w:t>
      </w:r>
      <w:r w:rsidR="00BA6215">
        <w:rPr>
          <w:rStyle w:val="Citation"/>
          <w:szCs w:val="19"/>
        </w:rPr>
        <w:fldChar w:fldCharType="begin"/>
      </w:r>
      <w:r w:rsidR="0092451D">
        <w:rPr>
          <w:rStyle w:val="Citation"/>
          <w:szCs w:val="19"/>
        </w:rPr>
        <w:instrText>ADDIN CITAVI.PLACEHOLDER 9f22042d-e325-475b-ae05-e985f0be9676 PFBsYWNlaG9sZGVyPg0KICA8QWRkSW5WZXJzaW9uPjUuMi4wLjg8L0FkZEluVmVyc2lvbj4NCiAgPElkPjlmMjIwNDJkLWUzMjUtNDc1Yi1hZTA1LWU5ODVmMGJlOTY3NjwvSWQ+DQogIDxFbnRyaWVzPg0KICAgIDxFbnRyeT4NCiAgICAgIDxJZD45NTgzZmI2Yi1lZTk4LTRjZTEtYmQ3Ny03NDRlNmYzMTVhYWY8L0lkPg0KICAgICAgPFJlZmVyZW5jZUlkPjdkMjg2NDk2LWQ2ODItNDVjYi05OTM3LWE4ZDk2NzNhMjg1N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U3RvZWwgMjAwNSDigJMgRm9jdXMgaW4gTWFuYWRvIE1hbGF5PC9TaG9ydFRpdGxlPg0KICAgICAgICA8VGl0bGU+Rm9jdXMgaW4gTWFuYWRvIE1hbGF5OiBHcmFtbWFyLCBwYXJ0aWNsZXMsIGFuZCBpbnRvbmF0aW9uPC9UaXRsZT4NCiAgICAgICAgPFllYXI+MjAwNTwvWWVhcj4NCiAgICAgIDwvUmVmZXJlbmNlPg0KICAgIDwvRW50cnk+DQogIDwvRW50cmllcz4NCiAgPFRleHQ+KFN0b2V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KTwvVGV4dD4NCiAgICA8L1RleHRVbml0Pg0KICA8L1RleHRVbml0cz4NCjwvUGxhY2Vob2xkZXI+</w:instrText>
      </w:r>
      <w:r w:rsidR="00BA6215">
        <w:rPr>
          <w:rStyle w:val="Citation"/>
          <w:szCs w:val="19"/>
        </w:rPr>
        <w:fldChar w:fldCharType="separate"/>
      </w:r>
      <w:bookmarkStart w:id="473" w:name="_CTVP0019f22042de325475bae05e985f0be9676"/>
      <w:r w:rsidR="0092006B">
        <w:rPr>
          <w:rStyle w:val="Citation"/>
          <w:szCs w:val="19"/>
        </w:rPr>
        <w:t>(Stoel 2005)</w:t>
      </w:r>
      <w:bookmarkEnd w:id="473"/>
      <w:r w:rsidR="00BA6215">
        <w:rPr>
          <w:rStyle w:val="Citation"/>
          <w:szCs w:val="19"/>
        </w:rPr>
        <w:fldChar w:fldCharType="end"/>
      </w:r>
      <w:r w:rsidRPr="006C65BE">
        <w:t xml:space="preserve">, North </w:t>
      </w:r>
      <w:r w:rsidRPr="006C65BE">
        <w:lastRenderedPageBreak/>
        <w:t>Moluccan or Ternate Malay (N</w:t>
      </w:r>
      <w:r w:rsidR="00E95235">
        <w:t>M</w:t>
      </w:r>
      <w:r w:rsidRPr="006C65BE">
        <w:t>M/TM) (</w:t>
      </w:r>
      <w:r w:rsidR="009A320D" w:rsidRPr="009A320D">
        <w:rPr>
          <w:rStyle w:val="Citation"/>
        </w:rPr>
        <w:fldChar w:fldCharType="begin"/>
      </w:r>
      <w:r w:rsidR="009A320D" w:rsidRPr="009A320D">
        <w:rPr>
          <w:rStyle w:val="Citation"/>
        </w:rPr>
        <w:instrText>ADDIN CITAVI.PLACEHOLDER ff0b9562-d0d5-4de6-88af-39cac1489a9c PFBsYWNlaG9sZGVyPg0KICA8QWRkSW5WZXJzaW9uPjUuMi4wLjg8L0FkZEluVmVyc2lvbj4NCiAgPElkPmZmMGI5NTYyLWQwZDUtNGRlNi04OGFmLTM5Y2FjMTQ4OWE5YzwvSWQ+DQogIDxFbnRyaWVzPg0KICAgIDxFbnRyeT4NCiAgICAgIDxJZD5kYmJiMjYzNy1mOTBjLTQwOGYtOTBhOC1mODQwZWViOTgxYzM8L0lkPg0KICAgICAgPE5vUGFyPnRydWU8L05vUGFyPg0KICAgICAgPFJlZmVyZW5jZUlkPmEyODhiOWI0LTk5OTQtNGNmZC1iNWE5LWQ3MWM3Y2IxNGYxNDwvUmVmZXJlbmNlSWQ+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lBhdWw8L0ZpcnN0TmFtZT4NCiAgICAgICAgICAgIDxMYXN0TmFtZT5UYXlsb3I8L0xhc3ROYW1lPg0KICAgICAgICAgICAgPE1pZGRsZU5hbWU+TS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UYXlsb3IgMTk4MyDigJMgTm9ydGggTW9sdWNjYW4gTWFsYXk8L1Nob3J0VGl0bGU+DQogICAgICAgIDxUaXRsZT5Ob3J0aCBNb2x1Y2NhbiBNYWxheTogTm90ZXMgb24gYSDigJxzdWJzdGFuZGFyZOKAnSBkaWFsZWN0IG9mIEluZG9uZXNpYW48L1RpdGxlPg0KICAgICAgPC9SZWZlcmVuY2U+DQogICAgPC9FbnRyeT4NCiAgPC9FbnRyaWVzPg0KICA8VGV4dD5UYXlsb3IgMTk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Xlsb3IgMTk4MzwvVGV4dD4NCiAgICA8L1RleHRVbml0Pg0KICA8L1RleHRVbml0cz4NCjwvUGxhY2Vob2xkZXI+</w:instrText>
      </w:r>
      <w:r w:rsidR="009A320D" w:rsidRPr="009A320D">
        <w:rPr>
          <w:rStyle w:val="Citation"/>
        </w:rPr>
        <w:fldChar w:fldCharType="separate"/>
      </w:r>
      <w:bookmarkStart w:id="474" w:name="_CTVP001ff0b9562d0d54de688af39cac1489a9c"/>
      <w:r w:rsidR="0092006B">
        <w:rPr>
          <w:rStyle w:val="Citation"/>
        </w:rPr>
        <w:t>Taylor 1983</w:t>
      </w:r>
      <w:bookmarkEnd w:id="474"/>
      <w:r w:rsidR="009A320D" w:rsidRPr="009A320D">
        <w:rPr>
          <w:rStyle w:val="Citation"/>
        </w:rPr>
        <w:fldChar w:fldCharType="end"/>
      </w:r>
      <w:r w:rsidR="009A320D" w:rsidRPr="009A320D">
        <w:rPr>
          <w:rStyle w:val="Citation"/>
        </w:rPr>
        <w:t xml:space="preserve">; </w:t>
      </w:r>
      <w:r w:rsidR="009A320D" w:rsidRPr="009A320D">
        <w:rPr>
          <w:rStyle w:val="Citation"/>
        </w:rPr>
        <w:fldChar w:fldCharType="begin"/>
      </w:r>
      <w:r w:rsidR="009A320D" w:rsidRPr="009A320D">
        <w:rPr>
          <w:rStyle w:val="Citation"/>
        </w:rPr>
        <w:instrText>ADDIN CITAVI.PLACEHOLDER 2e702443-2ebd-49bb-a205-9414609c1829 PFBsYWNlaG9sZGVyPg0KICA8QWRkSW5WZXJzaW9uPjUuMi4wLjg8L0FkZEluVmVyc2lvbj4NCiAgPElkPjJlNzAyNDQzLTJlYmQtNDliYi1hMjA1LTk0MTQ2MDljMTgyOTwvSWQ+DQogIDxFbnRyaWVzPg0KICAgIDxFbnRyeT4NCiAgICAgIDxJZD40ZTBiNjZkMS1iNGExLTQyYmMtYWQ4Yy1hN2FjZmQ2MjliNjg8L0lkPg0KICAgICAgPE5vUGFyPnRydWU8L05vUGFyPg0KICAgICAgPFJlZmVyZW5jZUlkPmFhNTkxM2E3LWU1NmItNDdiYy1iOWMzLTEwNzI5MGViNTY3MTwvUmVmZXJlbmNlSWQ+DQogICAgICA8UmFuZ2U+DQogICAgICAgIDxTdGFydD4wPC9TdGFydD4NCiAgICAgICAgPExlbmd0aD4xND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gMTk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b29yaG9ldmUgMTk4MzwvVGV4dD4NCiAgICA8L1RleHRVbml0Pg0KICA8L1RleHRVbml0cz4NCjwvUGxhY2Vob2xkZXI+</w:instrText>
      </w:r>
      <w:r w:rsidR="009A320D" w:rsidRPr="009A320D">
        <w:rPr>
          <w:rStyle w:val="Citation"/>
        </w:rPr>
        <w:fldChar w:fldCharType="separate"/>
      </w:r>
      <w:bookmarkStart w:id="475" w:name="_CTVP0012e7024432ebd49bba2059414609c1829"/>
      <w:r w:rsidR="0092006B">
        <w:rPr>
          <w:rStyle w:val="Citation"/>
        </w:rPr>
        <w:t>Voorhoeve 1983</w:t>
      </w:r>
      <w:bookmarkEnd w:id="475"/>
      <w:r w:rsidR="009A320D" w:rsidRPr="009A320D">
        <w:rPr>
          <w:rStyle w:val="Citation"/>
        </w:rPr>
        <w:fldChar w:fldCharType="end"/>
      </w:r>
      <w:r w:rsidR="003E679B" w:rsidRPr="009A320D">
        <w:rPr>
          <w:rStyle w:val="Citation"/>
        </w:rPr>
        <w:t>;</w:t>
      </w:r>
      <w:r w:rsidRPr="006C65BE">
        <w:t xml:space="preserve"> </w:t>
      </w:r>
      <w:r w:rsidR="00BA6215">
        <w:rPr>
          <w:rStyle w:val="Citation"/>
          <w:szCs w:val="19"/>
        </w:rPr>
        <w:fldChar w:fldCharType="begin"/>
      </w:r>
      <w:r w:rsidR="003A5B20">
        <w:rPr>
          <w:rStyle w:val="Citation"/>
          <w:szCs w:val="19"/>
        </w:rPr>
        <w:instrText>ADDIN CITAVI.PLACEHOLDER b0fc74b3-8648-4061-8943-b166d4a0fb90 PFBsYWNlaG9sZGVyPg0KICA8QWRkSW5WZXJzaW9uPjUuMi4wLjg8L0FkZEluVmVyc2lvbj4NCiAgPElkPmIwZmM3NGIzLTg2NDgtNDA2MS04OTQzLWIxNjZkNGEwZmI5MDwvSWQ+DQogIDxFbnRyaWVzPg0KICAgIDxFbnRyeT4NCiAgICAgIDxJZD4wYjI4MDg0My0zZjE4LTQ5MjMtOTE1NC0yYTI0YWRlNjlmMGU8L0lkPg0KICAgICAgPE5vUGFyPnRydWU8L05vUGFyPg0KICAgICAgPFJlZmVyZW5jZUlkPmEzNzM1ODA5LTM1OWEtNDA4Mi05YjRjLTA2YWMxZGQ1Mzhi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CZXR0eTwvRmlyc3ROYW1lPg0KICAgICAgICAgICAgPExhc3ROYW1lPkxpdGFtYWh1cHV0dHk8L0xhc3R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XRhbWFodXB1dHR5IDIwMTI8L1RleHQ+DQogICAgPC9UZXh0VW5pdD4NCiAgPC9UZXh0VW5pdHM+DQo8L1BsYWNlaG9sZGVyPg==</w:instrText>
      </w:r>
      <w:r w:rsidR="00BA6215">
        <w:rPr>
          <w:rStyle w:val="Citation"/>
          <w:szCs w:val="19"/>
        </w:rPr>
        <w:fldChar w:fldCharType="separate"/>
      </w:r>
      <w:bookmarkStart w:id="476" w:name="_CTVP001b0fc74b3864840618943b166d4a0fb90"/>
      <w:r w:rsidR="0092006B">
        <w:rPr>
          <w:rStyle w:val="Citation"/>
          <w:szCs w:val="19"/>
        </w:rPr>
        <w:t>Litamahuputty 2012</w:t>
      </w:r>
      <w:bookmarkEnd w:id="476"/>
      <w:r w:rsidR="00BA6215">
        <w:rPr>
          <w:rStyle w:val="Citation"/>
          <w:szCs w:val="19"/>
        </w:rPr>
        <w:fldChar w:fldCharType="end"/>
      </w:r>
      <w:r w:rsidRPr="006C65BE">
        <w:t>).</w:t>
      </w:r>
      <w:r w:rsidRPr="006C65BE">
        <w:rPr>
          <w:rStyle w:val="FootnoteReference"/>
        </w:rPr>
        <w:footnoteReference w:id="34"/>
      </w:r>
    </w:p>
    <w:p w14:paraId="0850C84A" w14:textId="24B8866E" w:rsidR="00985482" w:rsidRPr="006C65BE" w:rsidRDefault="00985482" w:rsidP="00620B68">
      <w:pPr>
        <w:pStyle w:val="Body0505after"/>
      </w:pPr>
      <w:r w:rsidRPr="006C65BE">
        <w:t xml:space="preserve">These comparisons are far from systematic and exhaustive. Instead, they pertain to a limited number of topics as they came up during the analysis and description of the phonology, morphology, and syntax of Papuan Malay. (A detailed typological study of the eastern Malay varieties is </w:t>
      </w:r>
      <w:r w:rsidR="00BA6215">
        <w:rPr>
          <w:rStyle w:val="Citation"/>
        </w:rPr>
        <w:fldChar w:fldCharType="begin"/>
      </w:r>
      <w:r w:rsidR="0092451D">
        <w:rPr>
          <w:rStyle w:val="Citation"/>
        </w:rPr>
        <w:instrText>ADDIN CITAVI.PLACEHOLDER d7365326-0f21-46b7-9fda-83330b04cfb9 PFBsYWNlaG9sZGVyPg0KICA8QWRkSW5WZXJzaW9uPjUuMi4wLjg8L0FkZEluVmVyc2lvbj4NCiAgPElkPmQ3MzY1MzI2LTBmMjEtNDZiNy05ZmRhLTgzMzMwYjA0Y2ZiOTwvSWQ+DQogIDxFbnRyaWVzPg0KICAgIDxFbnRyeT4NCiAgICAgIDxJZD43NTgxNGVmNS0zOGQ5LTQwMDgtYTBhZS1iZDcyNDU5MDdmZTM8L0lkPg0KICAgICAgPE5vUGFyPnRydWU8L05vUGFyPg0KICAgICAgPFJlZmVyZW5jZUlkPmMxMzE1M2ZjLTNlOTAtNDM0Mi04ZDU2LWQwNTRkNDcyMTZhYTwvUmVmZXJlbmNlSWQ+DQogICAgICA8UmFuZ2U+DQogICAgICAgIDxTdGFydD4wPC9TdGFydD4NCiAgICAgICAgPExlbmd0aD4xMD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WF1dyAyMDA5PC9UZXh0Pg0KICAgIDwvVGV4dFVuaXQ+DQogIDwvVGV4dFVuaXRzPg0KPC9QbGFjZWhvbGRlcj4=</w:instrText>
      </w:r>
      <w:r w:rsidR="00BA6215">
        <w:rPr>
          <w:rStyle w:val="Citation"/>
        </w:rPr>
        <w:fldChar w:fldCharType="separate"/>
      </w:r>
      <w:bookmarkStart w:id="484" w:name="_CTVP001d73653260f2146b79fda83330b04cfb9"/>
      <w:r w:rsidR="0092006B">
        <w:rPr>
          <w:rStyle w:val="Citation"/>
        </w:rPr>
        <w:t>Paauw 2009</w:t>
      </w:r>
      <w:bookmarkEnd w:id="484"/>
      <w:r w:rsidR="00BA6215">
        <w:rPr>
          <w:rStyle w:val="Citation"/>
        </w:rPr>
        <w:fldChar w:fldCharType="end"/>
      </w:r>
      <w:r w:rsidRPr="006C65BE">
        <w:t>.) The comparisons discussed here touch upon the following phenomena:</w:t>
      </w:r>
    </w:p>
    <w:p w14:paraId="1E2085D8" w14:textId="77777777" w:rsidR="00985482" w:rsidRPr="006C65BE" w:rsidRDefault="00985482" w:rsidP="002A1DBD">
      <w:pPr>
        <w:pStyle w:val="I0Indented"/>
        <w:numPr>
          <w:ilvl w:val="0"/>
          <w:numId w:val="52"/>
        </w:numPr>
      </w:pPr>
      <w:r w:rsidRPr="006C65BE">
        <w:t>Affixation (§</w:t>
      </w:r>
      <w:r w:rsidR="00542B70">
        <w:fldChar w:fldCharType="begin"/>
      </w:r>
      <w:r w:rsidR="00542B70">
        <w:instrText xml:space="preserve"> REF _Ref374436734 \w \h </w:instrText>
      </w:r>
      <w:r w:rsidR="00542B70">
        <w:fldChar w:fldCharType="separate"/>
      </w:r>
      <w:r w:rsidR="00154D81">
        <w:rPr>
          <w:cs/>
        </w:rPr>
        <w:t>‎</w:t>
      </w:r>
      <w:r w:rsidR="00154D81">
        <w:t>3.1</w:t>
      </w:r>
      <w:r w:rsidR="00542B70">
        <w:fldChar w:fldCharType="end"/>
      </w:r>
      <w:r w:rsidR="00DB70B2">
        <w:t>,</w:t>
      </w:r>
      <w:r w:rsidR="00DB70B2" w:rsidRPr="00C109EA">
        <w:t xml:space="preserve"> in Chapter</w:t>
      </w:r>
      <w:r w:rsidRPr="006C65BE">
        <w:t xml:space="preserve"> </w:t>
      </w:r>
      <w:r w:rsidR="00542B70">
        <w:fldChar w:fldCharType="begin"/>
      </w:r>
      <w:r w:rsidR="00542B70">
        <w:instrText xml:space="preserve"> REF _Ref374436736 \w \h </w:instrText>
      </w:r>
      <w:r w:rsidR="00542B70">
        <w:fldChar w:fldCharType="separate"/>
      </w:r>
      <w:r w:rsidR="00154D81">
        <w:rPr>
          <w:cs/>
        </w:rPr>
        <w:t>‎</w:t>
      </w:r>
      <w:r w:rsidR="00154D81">
        <w:t>3</w:t>
      </w:r>
      <w:r w:rsidR="00542B70">
        <w:fldChar w:fldCharType="end"/>
      </w:r>
      <w:r w:rsidRPr="006C65BE">
        <w:t>)</w:t>
      </w:r>
    </w:p>
    <w:p w14:paraId="60BB6378" w14:textId="77777777" w:rsidR="00985482" w:rsidRPr="006C65BE" w:rsidRDefault="00985482" w:rsidP="002A1DBD">
      <w:pPr>
        <w:pStyle w:val="I0Indented"/>
        <w:numPr>
          <w:ilvl w:val="0"/>
          <w:numId w:val="52"/>
        </w:numPr>
      </w:pPr>
      <w:r w:rsidRPr="006C65BE">
        <w:t>Reduplication (</w:t>
      </w:r>
      <w:r w:rsidR="00DB70B2" w:rsidRPr="00C109EA">
        <w:t>Chapter</w:t>
      </w:r>
      <w:r w:rsidRPr="006C65BE">
        <w:t xml:space="preserve"> </w:t>
      </w:r>
      <w:r w:rsidR="00542B70">
        <w:fldChar w:fldCharType="begin"/>
      </w:r>
      <w:r w:rsidR="00542B70">
        <w:instrText xml:space="preserve"> REF _Ref372621586 \w \h </w:instrText>
      </w:r>
      <w:r w:rsidR="00542B70">
        <w:fldChar w:fldCharType="separate"/>
      </w:r>
      <w:r w:rsidR="00154D81">
        <w:rPr>
          <w:cs/>
        </w:rPr>
        <w:t>‎</w:t>
      </w:r>
      <w:r w:rsidR="00154D81">
        <w:t>4</w:t>
      </w:r>
      <w:r w:rsidR="00542B70">
        <w:fldChar w:fldCharType="end"/>
      </w:r>
      <w:r w:rsidRPr="006C65BE">
        <w:t>)</w:t>
      </w:r>
    </w:p>
    <w:p w14:paraId="0FE3CEAF" w14:textId="77777777" w:rsidR="00985482" w:rsidRPr="006C65BE" w:rsidRDefault="00985482" w:rsidP="002A1DBD">
      <w:pPr>
        <w:pStyle w:val="I0Indented"/>
        <w:numPr>
          <w:ilvl w:val="0"/>
          <w:numId w:val="52"/>
        </w:numPr>
      </w:pPr>
      <w:r w:rsidRPr="006C65BE">
        <w:t>Adnominal uses of the personal pronouns (§</w:t>
      </w:r>
      <w:r w:rsidR="00542B70">
        <w:fldChar w:fldCharType="begin"/>
      </w:r>
      <w:r w:rsidR="00542B70">
        <w:instrText xml:space="preserve"> REF _Ref352678481 \w \h </w:instrText>
      </w:r>
      <w:r w:rsidR="00542B70">
        <w:fldChar w:fldCharType="separate"/>
      </w:r>
      <w:r w:rsidR="00154D81">
        <w:rPr>
          <w:cs/>
        </w:rPr>
        <w:t>‎</w:t>
      </w:r>
      <w:r w:rsidR="00154D81">
        <w:t>6.2</w:t>
      </w:r>
      <w:r w:rsidR="00542B70">
        <w:fldChar w:fldCharType="end"/>
      </w:r>
      <w:r w:rsidR="00DB70B2">
        <w:t>,</w:t>
      </w:r>
      <w:r w:rsidR="00DB70B2" w:rsidRPr="00C109EA">
        <w:t xml:space="preserve"> in Chapter</w:t>
      </w:r>
      <w:r w:rsidRPr="006C65BE">
        <w:t xml:space="preserve"> </w:t>
      </w:r>
      <w:r w:rsidR="00542B70">
        <w:fldChar w:fldCharType="begin"/>
      </w:r>
      <w:r w:rsidR="00542B70">
        <w:instrText xml:space="preserve"> REF _Ref354490894 \w \h </w:instrText>
      </w:r>
      <w:r w:rsidR="00542B70">
        <w:fldChar w:fldCharType="separate"/>
      </w:r>
      <w:r w:rsidR="00154D81">
        <w:rPr>
          <w:cs/>
        </w:rPr>
        <w:t>‎</w:t>
      </w:r>
      <w:r w:rsidR="00154D81">
        <w:t>6</w:t>
      </w:r>
      <w:r w:rsidR="00542B70">
        <w:fldChar w:fldCharType="end"/>
      </w:r>
      <w:r w:rsidRPr="006C65BE">
        <w:t>)</w:t>
      </w:r>
    </w:p>
    <w:p w14:paraId="317CCC1E" w14:textId="77777777" w:rsidR="00985482" w:rsidRPr="006C65BE" w:rsidRDefault="00985482" w:rsidP="002A1DBD">
      <w:pPr>
        <w:pStyle w:val="I0Indented"/>
        <w:numPr>
          <w:ilvl w:val="0"/>
          <w:numId w:val="52"/>
        </w:numPr>
      </w:pPr>
      <w:r w:rsidRPr="006C65BE">
        <w:t>Existence of diphthongs (§</w:t>
      </w:r>
      <w:r w:rsidR="00542B70">
        <w:fldChar w:fldCharType="begin"/>
      </w:r>
      <w:r w:rsidR="00542B70">
        <w:instrText xml:space="preserve"> REF _Ref324760130 \w \h </w:instrText>
      </w:r>
      <w:r w:rsidR="00542B70">
        <w:fldChar w:fldCharType="separate"/>
      </w:r>
      <w:r w:rsidR="00154D81">
        <w:rPr>
          <w:cs/>
        </w:rPr>
        <w:t>‎</w:t>
      </w:r>
      <w:r w:rsidR="00154D81">
        <w:t>2.1.2</w:t>
      </w:r>
      <w:r w:rsidR="00542B70">
        <w:fldChar w:fldCharType="end"/>
      </w:r>
      <w:r w:rsidR="00DB70B2">
        <w:t>,</w:t>
      </w:r>
      <w:r w:rsidR="00DB70B2" w:rsidRPr="00C109EA">
        <w:t xml:space="preserve"> in Chapter</w:t>
      </w:r>
      <w:r w:rsidRPr="006C65BE">
        <w:t xml:space="preserve"> </w:t>
      </w:r>
      <w:r w:rsidR="00542B70">
        <w:fldChar w:fldCharType="begin"/>
      </w:r>
      <w:r w:rsidR="00542B70">
        <w:instrText xml:space="preserve"> REF _Ref357271598 \w \h </w:instrText>
      </w:r>
      <w:r w:rsidR="00542B70">
        <w:fldChar w:fldCharType="separate"/>
      </w:r>
      <w:r w:rsidR="00154D81">
        <w:rPr>
          <w:cs/>
        </w:rPr>
        <w:t>‎</w:t>
      </w:r>
      <w:r w:rsidR="00154D81">
        <w:t>2</w:t>
      </w:r>
      <w:r w:rsidR="00542B70">
        <w:fldChar w:fldCharType="end"/>
      </w:r>
      <w:r w:rsidRPr="006C65BE">
        <w:t>)</w:t>
      </w:r>
    </w:p>
    <w:p w14:paraId="1BAF6BC0" w14:textId="77777777" w:rsidR="00985482" w:rsidRPr="006C65BE" w:rsidRDefault="00985482" w:rsidP="002A1DBD">
      <w:pPr>
        <w:pStyle w:val="I0Indented"/>
        <w:numPr>
          <w:ilvl w:val="0"/>
          <w:numId w:val="52"/>
        </w:numPr>
      </w:pPr>
      <w:r w:rsidRPr="006C65BE">
        <w:t>Non-canonical functions of the possessive ligature in adnominal possessive constructions (§</w:t>
      </w:r>
      <w:r w:rsidR="00053234">
        <w:fldChar w:fldCharType="begin"/>
      </w:r>
      <w:r w:rsidR="00053234">
        <w:instrText xml:space="preserve"> REF _Ref374440224 \w \h </w:instrText>
      </w:r>
      <w:r w:rsidR="00053234">
        <w:fldChar w:fldCharType="separate"/>
      </w:r>
      <w:r w:rsidR="00154D81">
        <w:rPr>
          <w:cs/>
        </w:rPr>
        <w:t>‎</w:t>
      </w:r>
      <w:r w:rsidR="00154D81">
        <w:t>9.3</w:t>
      </w:r>
      <w:r w:rsidR="00053234">
        <w:fldChar w:fldCharType="end"/>
      </w:r>
      <w:r w:rsidR="00DB70B2">
        <w:t>,</w:t>
      </w:r>
      <w:r w:rsidR="00DB70B2" w:rsidRPr="00C109EA">
        <w:t xml:space="preserve"> in Chapter</w:t>
      </w:r>
      <w:r w:rsidRPr="006C65BE">
        <w:t xml:space="preserve"> </w:t>
      </w:r>
      <w:r w:rsidR="00053234">
        <w:fldChar w:fldCharType="begin"/>
      </w:r>
      <w:r w:rsidR="00053234">
        <w:instrText xml:space="preserve"> REF _Ref358725848 \w \h </w:instrText>
      </w:r>
      <w:r w:rsidR="00053234">
        <w:fldChar w:fldCharType="separate"/>
      </w:r>
      <w:r w:rsidR="00154D81">
        <w:rPr>
          <w:cs/>
        </w:rPr>
        <w:t>‎</w:t>
      </w:r>
      <w:r w:rsidR="00154D81">
        <w:t>9</w:t>
      </w:r>
      <w:r w:rsidR="00053234">
        <w:fldChar w:fldCharType="end"/>
      </w:r>
      <w:r w:rsidRPr="006C65BE">
        <w:t>)</w:t>
      </w:r>
    </w:p>
    <w:p w14:paraId="33C557DA" w14:textId="77777777" w:rsidR="00985482" w:rsidRPr="006C65BE" w:rsidRDefault="00985482" w:rsidP="002A1DBD">
      <w:pPr>
        <w:pStyle w:val="I0Indented"/>
        <w:numPr>
          <w:ilvl w:val="0"/>
          <w:numId w:val="52"/>
        </w:numPr>
      </w:pPr>
      <w:r w:rsidRPr="006C65BE">
        <w:t>Argument</w:t>
      </w:r>
      <w:r w:rsidR="009A0107">
        <w:t xml:space="preserve"> elision in verbal clauses (§</w:t>
      </w:r>
      <w:r w:rsidR="009A0107">
        <w:fldChar w:fldCharType="begin"/>
      </w:r>
      <w:r w:rsidR="009A0107">
        <w:instrText xml:space="preserve"> REF _Ref367459475 \w \h </w:instrText>
      </w:r>
      <w:r w:rsidR="009A0107">
        <w:fldChar w:fldCharType="separate"/>
      </w:r>
      <w:r w:rsidR="00154D81">
        <w:rPr>
          <w:cs/>
        </w:rPr>
        <w:t>‎</w:t>
      </w:r>
      <w:r w:rsidR="00154D81">
        <w:t>11.1</w:t>
      </w:r>
      <w:r w:rsidR="009A0107">
        <w:fldChar w:fldCharType="end"/>
      </w:r>
      <w:r w:rsidR="00DB70B2">
        <w:t>,</w:t>
      </w:r>
      <w:r w:rsidR="00DB70B2" w:rsidRPr="00C109EA">
        <w:t xml:space="preserve"> in Chapter</w:t>
      </w:r>
      <w:r w:rsidRPr="006C65BE">
        <w:t xml:space="preserve"> </w:t>
      </w:r>
      <w:r w:rsidR="009A0107">
        <w:fldChar w:fldCharType="begin"/>
      </w:r>
      <w:r w:rsidR="009A0107">
        <w:instrText xml:space="preserve"> REF _Ref289539095 \w \h </w:instrText>
      </w:r>
      <w:r w:rsidR="009A0107">
        <w:fldChar w:fldCharType="separate"/>
      </w:r>
      <w:r w:rsidR="00154D81">
        <w:rPr>
          <w:cs/>
        </w:rPr>
        <w:t>‎</w:t>
      </w:r>
      <w:r w:rsidR="00154D81">
        <w:t>11</w:t>
      </w:r>
      <w:r w:rsidR="009A0107">
        <w:fldChar w:fldCharType="end"/>
      </w:r>
      <w:r w:rsidRPr="006C65BE">
        <w:t>)</w:t>
      </w:r>
    </w:p>
    <w:p w14:paraId="34C81B64" w14:textId="14716519" w:rsidR="00985482" w:rsidRPr="006C65BE" w:rsidRDefault="00985482" w:rsidP="002A1DBD">
      <w:pPr>
        <w:pStyle w:val="I0Indented"/>
        <w:numPr>
          <w:ilvl w:val="0"/>
          <w:numId w:val="52"/>
        </w:numPr>
      </w:pPr>
      <w:r w:rsidRPr="006C65BE">
        <w:t xml:space="preserve">Morphosyntactic status of the </w:t>
      </w:r>
      <w:r w:rsidR="00FA16BF">
        <w:t>reciprocity</w:t>
      </w:r>
      <w:r w:rsidR="00FA16BF" w:rsidRPr="006C65BE">
        <w:t xml:space="preserve"> </w:t>
      </w:r>
      <w:r w:rsidRPr="006C65BE">
        <w:t xml:space="preserve">marker </w:t>
      </w:r>
      <w:r w:rsidRPr="006C65BE">
        <w:rPr>
          <w:rStyle w:val="ChItalBold"/>
        </w:rPr>
        <w:t>baku</w:t>
      </w:r>
      <w:r w:rsidRPr="006C65BE">
        <w:t xml:space="preserve"> </w:t>
      </w:r>
      <w:r w:rsidR="00B7093A">
        <w:t>‘</w:t>
      </w:r>
      <w:r w:rsidRPr="0099608C">
        <w:rPr>
          <w:rStyle w:val="ChSmallCaps"/>
        </w:rPr>
        <w:t>recp</w:t>
      </w:r>
      <w:r w:rsidR="00B7093A">
        <w:t>’</w:t>
      </w:r>
      <w:r w:rsidRPr="006C65BE">
        <w:t xml:space="preserve"> (§</w:t>
      </w:r>
      <w:r w:rsidR="009A0107">
        <w:fldChar w:fldCharType="begin"/>
      </w:r>
      <w:r w:rsidR="009A0107">
        <w:instrText xml:space="preserve"> REF _Ref367459483 \w \h </w:instrText>
      </w:r>
      <w:r w:rsidR="009A0107">
        <w:fldChar w:fldCharType="separate"/>
      </w:r>
      <w:r w:rsidR="00154D81">
        <w:rPr>
          <w:cs/>
        </w:rPr>
        <w:t>‎</w:t>
      </w:r>
      <w:r w:rsidR="00154D81">
        <w:t>11.3</w:t>
      </w:r>
      <w:r w:rsidR="009A0107">
        <w:fldChar w:fldCharType="end"/>
      </w:r>
      <w:r w:rsidR="00DB70B2">
        <w:t>,</w:t>
      </w:r>
      <w:r w:rsidR="00DB70B2" w:rsidRPr="00C109EA">
        <w:t xml:space="preserve"> in Chapter</w:t>
      </w:r>
      <w:r w:rsidRPr="006C65BE">
        <w:t xml:space="preserve"> </w:t>
      </w:r>
      <w:r w:rsidR="009A0107">
        <w:fldChar w:fldCharType="begin"/>
      </w:r>
      <w:r w:rsidR="009A0107">
        <w:instrText xml:space="preserve"> REF _Ref289539095 \w \h </w:instrText>
      </w:r>
      <w:r w:rsidR="009A0107">
        <w:fldChar w:fldCharType="separate"/>
      </w:r>
      <w:r w:rsidR="00154D81">
        <w:rPr>
          <w:cs/>
        </w:rPr>
        <w:t>‎</w:t>
      </w:r>
      <w:r w:rsidR="00154D81">
        <w:t>11</w:t>
      </w:r>
      <w:r w:rsidR="009A0107">
        <w:fldChar w:fldCharType="end"/>
      </w:r>
      <w:r w:rsidRPr="006C65BE">
        <w:t>)</w:t>
      </w:r>
    </w:p>
    <w:p w14:paraId="7BCF92F5" w14:textId="771FAFF4" w:rsidR="00985482" w:rsidRPr="006C65BE" w:rsidRDefault="00985482" w:rsidP="002A1DBD">
      <w:pPr>
        <w:pStyle w:val="I05I"/>
        <w:numPr>
          <w:ilvl w:val="0"/>
          <w:numId w:val="53"/>
        </w:numPr>
      </w:pPr>
      <w:r w:rsidRPr="006C65BE">
        <w:t xml:space="preserve">Contrastive uses of negator </w:t>
      </w:r>
      <w:r w:rsidR="0037638D" w:rsidRPr="006C65BE">
        <w:rPr>
          <w:rStyle w:val="ChItalBold"/>
        </w:rPr>
        <w:t>bukang</w:t>
      </w:r>
      <w:r w:rsidRPr="006C65BE">
        <w:t xml:space="preserve"> </w:t>
      </w:r>
      <w:r w:rsidR="00B7093A">
        <w:t>‘</w:t>
      </w:r>
      <w:r w:rsidRPr="0099608C">
        <w:rPr>
          <w:rStyle w:val="ChSmallCaps"/>
        </w:rPr>
        <w:t>neg</w:t>
      </w:r>
      <w:r w:rsidR="00B7093A">
        <w:t>’</w:t>
      </w:r>
      <w:r w:rsidRPr="006C65BE">
        <w:t xml:space="preserve"> (§</w:t>
      </w:r>
      <w:r w:rsidR="009A0107">
        <w:fldChar w:fldCharType="begin"/>
      </w:r>
      <w:r w:rsidR="009A0107">
        <w:instrText xml:space="preserve"> REF _Ref363560297 \w \h </w:instrText>
      </w:r>
      <w:r w:rsidR="009A0107">
        <w:fldChar w:fldCharType="separate"/>
      </w:r>
      <w:r w:rsidR="00154D81">
        <w:rPr>
          <w:cs/>
        </w:rPr>
        <w:t>‎</w:t>
      </w:r>
      <w:r w:rsidR="00154D81">
        <w:t>13.1.2</w:t>
      </w:r>
      <w:r w:rsidR="009A0107">
        <w:fldChar w:fldCharType="end"/>
      </w:r>
      <w:r w:rsidR="00DB70B2">
        <w:t>,</w:t>
      </w:r>
      <w:r w:rsidR="00DB70B2" w:rsidRPr="00C109EA">
        <w:t xml:space="preserve"> in Chapter</w:t>
      </w:r>
      <w:r w:rsidRPr="006C65BE">
        <w:t xml:space="preserve"> </w:t>
      </w:r>
      <w:r w:rsidR="009A0107">
        <w:fldChar w:fldCharType="begin"/>
      </w:r>
      <w:r w:rsidR="009A0107">
        <w:instrText xml:space="preserve"> REF _Ref370831310 \w \h </w:instrText>
      </w:r>
      <w:r w:rsidR="009A0107">
        <w:fldChar w:fldCharType="separate"/>
      </w:r>
      <w:r w:rsidR="00154D81">
        <w:rPr>
          <w:cs/>
        </w:rPr>
        <w:t>‎</w:t>
      </w:r>
      <w:r w:rsidR="00154D81">
        <w:t>13</w:t>
      </w:r>
      <w:r w:rsidR="009A0107">
        <w:fldChar w:fldCharType="end"/>
      </w:r>
      <w:r w:rsidRPr="006C65BE">
        <w:t>)</w:t>
      </w:r>
    </w:p>
    <w:p w14:paraId="6545B3B8" w14:textId="77777777" w:rsidR="00985482" w:rsidRPr="006C65BE" w:rsidRDefault="00985482" w:rsidP="00620B68">
      <w:pPr>
        <w:pStyle w:val="Body0000after"/>
      </w:pPr>
      <w:r w:rsidRPr="006C65BE">
        <w:t xml:space="preserve">The remainder of this section gives an overview how Papuan Malay compares to the other eastern Malay varieties with respect to these phenomena. (In </w:t>
      </w:r>
      <w:r w:rsidRPr="006C65BE">
        <w:fldChar w:fldCharType="begin"/>
      </w:r>
      <w:r w:rsidRPr="006C65BE">
        <w:instrText xml:space="preserve"> REF _Ref369348527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7</w:t>
      </w:r>
      <w:r w:rsidRPr="006C65BE">
        <w:fldChar w:fldCharType="end"/>
      </w:r>
      <w:r w:rsidRPr="006C65BE">
        <w:t xml:space="preserve"> to </w:t>
      </w:r>
      <w:r w:rsidRPr="006C65BE">
        <w:fldChar w:fldCharType="begin"/>
      </w:r>
      <w:r w:rsidRPr="006C65BE">
        <w:instrText xml:space="preserve"> REF _Ref369360797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0</w:t>
      </w:r>
      <w:r w:rsidRPr="006C65BE">
        <w:fldChar w:fldCharType="end"/>
      </w:r>
      <w:r w:rsidRPr="006C65BE">
        <w:t xml:space="preserve"> empty cells signal that a given feature is not mentioned in the available literature. One reason could be that the respective feature is nonexistent. </w:t>
      </w:r>
      <w:r w:rsidR="008D7C6B">
        <w:t>It is, however, just as likely that</w:t>
      </w:r>
      <w:r w:rsidR="008D7C6B" w:rsidRPr="00203E2B">
        <w:t xml:space="preserve"> such empty cells </w:t>
      </w:r>
      <w:r w:rsidR="00977D51">
        <w:t>result from</w:t>
      </w:r>
      <w:r w:rsidR="008D7C6B" w:rsidRPr="00203E2B">
        <w:t xml:space="preserve"> gaps in the available literature</w:t>
      </w:r>
      <w:r w:rsidRPr="006C65BE">
        <w:t>.)</w:t>
      </w:r>
    </w:p>
    <w:p w14:paraId="3E0C7748" w14:textId="78B7705C" w:rsidR="00985482" w:rsidRDefault="00985482" w:rsidP="00A4064C">
      <w:pPr>
        <w:pStyle w:val="Body0500after"/>
        <w:rPr>
          <w:szCs w:val="18"/>
        </w:rPr>
      </w:pPr>
      <w:r w:rsidRPr="006C65BE">
        <w:t xml:space="preserve">Affixation is one area in which Papuan Malay has a number of features which are distinct from those found in other eastern Malay varieties. </w:t>
      </w:r>
      <w:r w:rsidRPr="006C65BE">
        <w:fldChar w:fldCharType="begin"/>
      </w:r>
      <w:r w:rsidRPr="006C65BE">
        <w:instrText xml:space="preserve"> REF _Ref369348527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7</w:t>
      </w:r>
      <w:r w:rsidRPr="006C65BE">
        <w:fldChar w:fldCharType="end"/>
      </w:r>
      <w:r w:rsidRPr="006C65BE">
        <w:t xml:space="preserve"> presents three prefixes and one suffix and shows that the Papuan Malay affixes are different both in terms of their form and their degree of productivity. In most of the eastern Malay varieties, the three prefixes are realized as </w:t>
      </w:r>
      <w:r w:rsidRPr="006C65BE">
        <w:rPr>
          <w:rStyle w:val="ChItalBold"/>
        </w:rPr>
        <w:t>ta­</w:t>
      </w:r>
      <w:r w:rsidRPr="006C65BE">
        <w:t xml:space="preserve">, </w:t>
      </w:r>
      <w:r w:rsidRPr="006C65BE">
        <w:rPr>
          <w:rStyle w:val="ChItalBold"/>
          <w:szCs w:val="19"/>
        </w:rPr>
        <w:t>pa(</w:t>
      </w:r>
      <w:r w:rsidRPr="00D208B5">
        <w:rPr>
          <w:rStyle w:val="ChSmallCapsItalBold"/>
        </w:rPr>
        <w:t>n</w:t>
      </w:r>
      <w:r w:rsidRPr="006C65BE">
        <w:rPr>
          <w:rStyle w:val="ChItalBold"/>
          <w:szCs w:val="19"/>
        </w:rPr>
        <w:t>)</w:t>
      </w:r>
      <w:r w:rsidRPr="006C65BE">
        <w:t xml:space="preserve">­, and </w:t>
      </w:r>
      <w:r w:rsidRPr="006C65BE">
        <w:rPr>
          <w:rStyle w:val="ChItalBold"/>
        </w:rPr>
        <w:t>ba­</w:t>
      </w:r>
      <w:r w:rsidRPr="006C65BE">
        <w:t xml:space="preserve">. </w:t>
      </w:r>
      <w:r w:rsidRPr="001D25B4">
        <w:t xml:space="preserve">By contrast, </w:t>
      </w:r>
      <w:r w:rsidR="001D25B4">
        <w:t xml:space="preserve">the </w:t>
      </w:r>
      <w:r w:rsidRPr="001D25B4">
        <w:t>Papuan Malay</w:t>
      </w:r>
      <w:r w:rsidR="001D25B4">
        <w:t xml:space="preserve"> </w:t>
      </w:r>
      <w:r w:rsidRPr="001D25B4">
        <w:t xml:space="preserve">affixes </w:t>
      </w:r>
      <w:r w:rsidRPr="001D25B4">
        <w:rPr>
          <w:rStyle w:val="ChSmallCapsItalBold"/>
        </w:rPr>
        <w:t>ter­</w:t>
      </w:r>
      <w:r w:rsidR="001D25B4" w:rsidRPr="001D25B4">
        <w:t xml:space="preserve"> (</w:t>
      </w:r>
      <w:r w:rsidR="001D25B4" w:rsidRPr="001D25B4">
        <w:rPr>
          <w:rStyle w:val="ChSmallCaps"/>
        </w:rPr>
        <w:t>acl</w:t>
      </w:r>
      <w:r w:rsidR="001D25B4" w:rsidRPr="001D25B4">
        <w:t>)</w:t>
      </w:r>
      <w:r w:rsidRPr="001D25B4">
        <w:t xml:space="preserve">, </w:t>
      </w:r>
      <w:r w:rsidRPr="001D25B4">
        <w:rPr>
          <w:rStyle w:val="ChSmallCapsItalBold"/>
        </w:rPr>
        <w:t>pe</w:t>
      </w:r>
      <w:r w:rsidR="00372706" w:rsidRPr="001D25B4">
        <w:rPr>
          <w:rStyle w:val="ChSmallCapsItalBold"/>
        </w:rPr>
        <w:t>(</w:t>
      </w:r>
      <w:r w:rsidRPr="001D25B4">
        <w:rPr>
          <w:rStyle w:val="ChSmallCapsItalBold"/>
        </w:rPr>
        <w:t>n</w:t>
      </w:r>
      <w:r w:rsidR="00C92FB5" w:rsidRPr="001D25B4">
        <w:rPr>
          <w:rStyle w:val="ChSmallCapsItalBold"/>
        </w:rPr>
        <w:t>)</w:t>
      </w:r>
      <w:r w:rsidRPr="001D25B4">
        <w:rPr>
          <w:rStyle w:val="ChSmallCapsItalBold"/>
        </w:rPr>
        <w:t>­</w:t>
      </w:r>
      <w:r w:rsidR="001D25B4" w:rsidRPr="001D25B4">
        <w:t xml:space="preserve"> (</w:t>
      </w:r>
      <w:r w:rsidR="001D25B4" w:rsidRPr="001D25B4">
        <w:rPr>
          <w:rStyle w:val="ChSmallCaps"/>
        </w:rPr>
        <w:t>ag</w:t>
      </w:r>
      <w:r w:rsidR="001D25B4" w:rsidRPr="001D25B4">
        <w:t>),</w:t>
      </w:r>
      <w:r w:rsidRPr="001D25B4">
        <w:t xml:space="preserve"> and </w:t>
      </w:r>
      <w:r w:rsidRPr="001D25B4">
        <w:rPr>
          <w:rStyle w:val="ChSmallCapsItalBold"/>
        </w:rPr>
        <w:t>ber­</w:t>
      </w:r>
      <w:r w:rsidR="001D25B4" w:rsidRPr="001D25B4">
        <w:t xml:space="preserve"> (</w:t>
      </w:r>
      <w:r w:rsidR="00AA76CC">
        <w:rPr>
          <w:rStyle w:val="ChSmallCaps"/>
        </w:rPr>
        <w:t>vblz</w:t>
      </w:r>
      <w:r w:rsidR="001D25B4" w:rsidRPr="001D25B4">
        <w:t xml:space="preserve">) are most commonly realized as </w:t>
      </w:r>
      <w:r w:rsidR="001D25B4" w:rsidRPr="001D25B4">
        <w:rPr>
          <w:rStyle w:val="ChItalBold"/>
          <w:szCs w:val="19"/>
        </w:rPr>
        <w:t>ter</w:t>
      </w:r>
      <w:r w:rsidR="001D25B4" w:rsidRPr="001D25B4">
        <w:rPr>
          <w:szCs w:val="19"/>
        </w:rPr>
        <w:t>­</w:t>
      </w:r>
      <w:r w:rsidR="001D25B4" w:rsidRPr="001D25B4">
        <w:t xml:space="preserve">, </w:t>
      </w:r>
      <w:r w:rsidR="001D25B4" w:rsidRPr="001D25B4">
        <w:rPr>
          <w:rStyle w:val="ChItalBold"/>
          <w:szCs w:val="19"/>
        </w:rPr>
        <w:t>pe(</w:t>
      </w:r>
      <w:r w:rsidR="001D25B4" w:rsidRPr="001D25B4">
        <w:rPr>
          <w:rStyle w:val="ChSmallCapsItalBold"/>
        </w:rPr>
        <w:t>n</w:t>
      </w:r>
      <w:r w:rsidR="001D25B4" w:rsidRPr="001D25B4">
        <w:rPr>
          <w:rStyle w:val="ChItalBold"/>
          <w:szCs w:val="19"/>
        </w:rPr>
        <w:t>)</w:t>
      </w:r>
      <w:r w:rsidR="001D25B4" w:rsidRPr="001D25B4">
        <w:rPr>
          <w:rStyle w:val="ChItalBold"/>
        </w:rPr>
        <w:t>­</w:t>
      </w:r>
      <w:r w:rsidR="001D25B4" w:rsidRPr="001D25B4">
        <w:t xml:space="preserve">, and </w:t>
      </w:r>
      <w:r w:rsidR="001D25B4" w:rsidRPr="001D25B4">
        <w:rPr>
          <w:rStyle w:val="ChItalBold"/>
          <w:szCs w:val="19"/>
        </w:rPr>
        <w:t>ber</w:t>
      </w:r>
      <w:r w:rsidR="001D25B4" w:rsidRPr="001D25B4">
        <w:rPr>
          <w:szCs w:val="19"/>
        </w:rPr>
        <w:t>­</w:t>
      </w:r>
      <w:r w:rsidR="001D25B4">
        <w:t>, respectively;</w:t>
      </w:r>
      <w:r w:rsidR="001D25B4" w:rsidRPr="001D25B4">
        <w:t xml:space="preserve"> </w:t>
      </w:r>
      <w:r w:rsidRPr="001D25B4">
        <w:t>hence, they have m</w:t>
      </w:r>
      <w:r w:rsidRPr="006C65BE">
        <w:t>ore resemblance with the corresponding Standard Indonesian affixes</w:t>
      </w:r>
      <w:r w:rsidRPr="006C65BE">
        <w:rPr>
          <w:szCs w:val="18"/>
        </w:rPr>
        <w:t>.</w:t>
      </w:r>
    </w:p>
    <w:p w14:paraId="7F48CC09" w14:textId="2E2D0A8C" w:rsidR="00985482" w:rsidRPr="006C65BE" w:rsidRDefault="00985482" w:rsidP="00A4064C">
      <w:pPr>
        <w:pStyle w:val="Body0505after"/>
      </w:pPr>
      <w:r w:rsidRPr="006C65BE">
        <w:t xml:space="preserve">Papuan Malay prefix </w:t>
      </w:r>
      <w:r w:rsidRPr="009D104A">
        <w:rPr>
          <w:rStyle w:val="ChSmallCapsItalBold"/>
        </w:rPr>
        <w:t>ter­</w:t>
      </w:r>
      <w:r w:rsidRPr="006C65BE">
        <w:t xml:space="preserve"> has only limited productivity, </w:t>
      </w:r>
      <w:r w:rsidR="00C702AB">
        <w:t xml:space="preserve">while </w:t>
      </w:r>
      <w:r w:rsidRPr="006C65BE">
        <w:rPr>
          <w:szCs w:val="19"/>
        </w:rPr>
        <w:t xml:space="preserve">prefix </w:t>
      </w:r>
      <w:r w:rsidRPr="009A4F2E">
        <w:rPr>
          <w:rStyle w:val="ChSmallCapsItalBold"/>
        </w:rPr>
        <w:t>ber­</w:t>
      </w:r>
      <w:r w:rsidRPr="006C65BE">
        <w:t xml:space="preserve"> is unproductive. In the other eastern Malay varieties, by contrast, the corresponding prefixes </w:t>
      </w:r>
      <w:r w:rsidRPr="006C65BE">
        <w:rPr>
          <w:rStyle w:val="ChItalBold"/>
        </w:rPr>
        <w:t>ta­</w:t>
      </w:r>
      <w:r w:rsidRPr="006C65BE">
        <w:t xml:space="preserve"> and </w:t>
      </w:r>
      <w:r w:rsidRPr="006C65BE">
        <w:rPr>
          <w:rStyle w:val="ChItalBold"/>
        </w:rPr>
        <w:t>ba­</w:t>
      </w:r>
      <w:r w:rsidRPr="006C65BE">
        <w:t xml:space="preserve"> are very productive. Papuan Malay prefix </w:t>
      </w:r>
      <w:r w:rsidRPr="00D208B5">
        <w:rPr>
          <w:rStyle w:val="ChSmallCapsItalBold"/>
        </w:rPr>
        <w:t>pe</w:t>
      </w:r>
      <w:r w:rsidR="00372706" w:rsidRPr="00D208B5">
        <w:rPr>
          <w:rStyle w:val="ChSmallCapsItalBold"/>
        </w:rPr>
        <w:t>(</w:t>
      </w:r>
      <w:r w:rsidRPr="00D208B5">
        <w:rPr>
          <w:rStyle w:val="ChSmallCapsItalBold"/>
        </w:rPr>
        <w:t>n</w:t>
      </w:r>
      <w:r w:rsidR="00C92FB5" w:rsidRPr="00D208B5">
        <w:rPr>
          <w:rStyle w:val="ChSmallCapsItalBold"/>
        </w:rPr>
        <w:t>)</w:t>
      </w:r>
      <w:r w:rsidRPr="00D208B5">
        <w:rPr>
          <w:rStyle w:val="ChSmallCapsItalBold"/>
        </w:rPr>
        <w:t>­</w:t>
      </w:r>
      <w:r w:rsidRPr="006C65BE">
        <w:t xml:space="preserve"> is, at best, marginally productive. In Manado Malay </w:t>
      </w:r>
      <w:r w:rsidRPr="006C65BE">
        <w:rPr>
          <w:rStyle w:val="ChItalBold"/>
        </w:rPr>
        <w:t>paŋ-</w:t>
      </w:r>
      <w:r w:rsidR="00FB47E4">
        <w:t xml:space="preserve"> is productive (in addition an un</w:t>
      </w:r>
      <w:r w:rsidRPr="006C65BE">
        <w:t xml:space="preserve">productive form </w:t>
      </w:r>
      <w:r w:rsidRPr="006C65BE">
        <w:rPr>
          <w:rStyle w:val="ChItalBold"/>
        </w:rPr>
        <w:t>pa</w:t>
      </w:r>
      <w:r w:rsidR="00384338" w:rsidRPr="0099608C">
        <w:rPr>
          <w:rStyle w:val="ChSmallCaps"/>
        </w:rPr>
        <w:t>­</w:t>
      </w:r>
      <w:r w:rsidRPr="006C65BE">
        <w:t xml:space="preserve"> exists). </w:t>
      </w:r>
      <w:r w:rsidR="003B3748">
        <w:t xml:space="preserve">Likewise, in </w:t>
      </w:r>
      <w:r w:rsidR="003B3748" w:rsidRPr="006C65BE">
        <w:rPr>
          <w:lang w:eastAsia="ko-KR"/>
        </w:rPr>
        <w:t>North Moluccan / Ternate Malay</w:t>
      </w:r>
      <w:r w:rsidR="003B3748">
        <w:rPr>
          <w:lang w:eastAsia="ko-KR"/>
        </w:rPr>
        <w:t xml:space="preserve"> prefixation with </w:t>
      </w:r>
      <w:r w:rsidR="003B3748" w:rsidRPr="006C65BE">
        <w:rPr>
          <w:rStyle w:val="ChItalBold"/>
        </w:rPr>
        <w:t>pang-</w:t>
      </w:r>
      <w:r w:rsidR="003B3748" w:rsidRPr="003B3748">
        <w:t xml:space="preserve"> </w:t>
      </w:r>
      <w:r w:rsidR="003B3748">
        <w:t xml:space="preserve">is productive </w:t>
      </w:r>
      <w:r w:rsidR="00BA6215">
        <w:rPr>
          <w:rStyle w:val="Citation"/>
          <w:szCs w:val="19"/>
        </w:rPr>
        <w:fldChar w:fldCharType="begin"/>
      </w:r>
      <w:r w:rsidR="003A5B20">
        <w:rPr>
          <w:rStyle w:val="Citation"/>
          <w:szCs w:val="19"/>
        </w:rPr>
        <w:instrText>ADDIN CITAVI.PLACEHOLDER 56e43658-efc8-489e-a404-bfabf8d3aefa 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RhbWFodXB1dHR5IDIwMTI6IDMwKTwvVGV4dD4NCiAgICA8L1RleHRVbml0Pg0KICA8L1RleHRVbml0cz4NCjwvUGxhY2Vob2xkZXI+</w:instrText>
      </w:r>
      <w:r w:rsidR="00BA6215">
        <w:rPr>
          <w:rStyle w:val="Citation"/>
          <w:szCs w:val="19"/>
        </w:rPr>
        <w:fldChar w:fldCharType="separate"/>
      </w:r>
      <w:bookmarkStart w:id="485" w:name="_CTVP00156e43658efc8489ea404bfabf8d3aefa"/>
      <w:r w:rsidR="0092006B">
        <w:rPr>
          <w:rStyle w:val="Citation"/>
          <w:szCs w:val="19"/>
        </w:rPr>
        <w:t>(Litamahuputty 2012: 30)</w:t>
      </w:r>
      <w:bookmarkEnd w:id="485"/>
      <w:r w:rsidR="00BA6215">
        <w:rPr>
          <w:rStyle w:val="Citation"/>
          <w:szCs w:val="19"/>
        </w:rPr>
        <w:fldChar w:fldCharType="end"/>
      </w:r>
      <w:r w:rsidR="003B3748" w:rsidRPr="003B3748">
        <w:t>.</w:t>
      </w:r>
      <w:r w:rsidR="003B3748">
        <w:rPr>
          <w:rStyle w:val="FootnoteReference"/>
        </w:rPr>
        <w:footnoteReference w:id="35"/>
      </w:r>
      <w:r w:rsidR="003B3748">
        <w:t xml:space="preserve"> </w:t>
      </w:r>
      <w:r w:rsidR="003B3748" w:rsidRPr="006C65BE">
        <w:t>In Ambon Malay the prefix occurs but it is unproductive.</w:t>
      </w:r>
      <w:r w:rsidR="003B3748">
        <w:t xml:space="preserve"> </w:t>
      </w:r>
      <w:r w:rsidR="00680D91">
        <w:t xml:space="preserve">The </w:t>
      </w:r>
      <w:r w:rsidR="00D51E5A" w:rsidRPr="006C65BE">
        <w:t xml:space="preserve">Papuan Malay prefix </w:t>
      </w:r>
      <w:r w:rsidR="00D51E5A" w:rsidRPr="006C65BE">
        <w:rPr>
          <w:szCs w:val="19"/>
        </w:rPr>
        <w:t>­</w:t>
      </w:r>
      <w:r w:rsidR="00D51E5A" w:rsidRPr="006C65BE">
        <w:rPr>
          <w:rStyle w:val="ChItalBold"/>
        </w:rPr>
        <w:t>an</w:t>
      </w:r>
      <w:r w:rsidR="00D51E5A">
        <w:rPr>
          <w:rStyle w:val="ChItalBold"/>
        </w:rPr>
        <w:t>g</w:t>
      </w:r>
      <w:r w:rsidR="00D51E5A" w:rsidRPr="006C65BE">
        <w:t xml:space="preserve"> has only </w:t>
      </w:r>
      <w:r w:rsidR="00D51E5A" w:rsidRPr="006C65BE">
        <w:lastRenderedPageBreak/>
        <w:t>limited productivity</w:t>
      </w:r>
      <w:r w:rsidR="00CB57F9">
        <w:t>.</w:t>
      </w:r>
      <w:r w:rsidR="003B3748">
        <w:t xml:space="preserve"> </w:t>
      </w:r>
      <w:r w:rsidR="00D87527">
        <w:t xml:space="preserve">In Ambon Malay, the suffix </w:t>
      </w:r>
      <w:r w:rsidR="005E7DC3">
        <w:t xml:space="preserve">also </w:t>
      </w:r>
      <w:r w:rsidR="00D87527">
        <w:t xml:space="preserve">occurs but </w:t>
      </w:r>
      <w:r w:rsidR="00951237">
        <w:t xml:space="preserve">according to </w:t>
      </w:r>
      <w:r w:rsidR="00BA6215">
        <w:rPr>
          <w:rStyle w:val="Citation"/>
          <w:szCs w:val="19"/>
        </w:rPr>
        <w:fldChar w:fldCharType="begin"/>
      </w:r>
      <w:r w:rsidR="0092451D">
        <w:rPr>
          <w:rStyle w:val="Citation"/>
          <w:szCs w:val="19"/>
        </w:rPr>
        <w:instrText>ADDIN CITAVI.PLACEHOLDER 1060a65e-5055-4232-916f-4d4958d4dfe7 PFBsYWNlaG9sZGVyPg0KICA8QWRkSW5WZXJzaW9uPjUuMi4wLjg8L0FkZEluVmVyc2lvbj4NCiAgPElkPjEwNjBhNjVlLTUwNTUtNDIzMi05MTZmLTRkNDk1OGQ0ZGZlNzwvSWQ+DQogIDxFbnRyaWVzPg0KICAgIDxFbnRyeT4NCiAgICAgIDxJZD4yOGFjYTYxOC1hNTYzLTQ5MTktYTdiYS1jMmQ3YzVmMGQwNDc8L0lkPg0KICAgICAgPE5vUGFyPnRydWU8L05vUGFyPg0KICAgICAgPFBlcnNvbk9ubHk+dHJ1ZTwvUGVyc29uT25seT4NCiAgICAgIDxSZWZlcmVuY2VJZD43YTQ1ZTI4MS1iMGIzLTRiMGItYWY1NC1iZDE4ZDg3YWM1MzA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dmFuIE1pbmR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ZhbiBNaW5kZTwvVGV4dD4NCiAgICA8L1RleHRVbml0Pg0KICA8L1RleHRVbml0cz4NCjwvUGxhY2Vob2xkZXI+</w:instrText>
      </w:r>
      <w:r w:rsidR="00BA6215">
        <w:rPr>
          <w:rStyle w:val="Citation"/>
          <w:szCs w:val="19"/>
        </w:rPr>
        <w:fldChar w:fldCharType="separate"/>
      </w:r>
      <w:bookmarkStart w:id="487" w:name="_CTVP0011060a65e50554232916f4d4958d4dfe7"/>
      <w:r w:rsidR="0092006B">
        <w:rPr>
          <w:rStyle w:val="Citation"/>
          <w:szCs w:val="19"/>
        </w:rPr>
        <w:t>van Minde</w:t>
      </w:r>
      <w:bookmarkEnd w:id="487"/>
      <w:r w:rsidR="00BA6215">
        <w:rPr>
          <w:rStyle w:val="Citation"/>
          <w:szCs w:val="19"/>
        </w:rPr>
        <w:fldChar w:fldCharType="end"/>
      </w:r>
      <w:r w:rsidR="00513C8C" w:rsidRPr="00513C8C">
        <w:rPr>
          <w:rStyle w:val="Citation"/>
        </w:rPr>
        <w:t xml:space="preserve"> </w:t>
      </w:r>
      <w:r w:rsidR="00BA6215">
        <w:rPr>
          <w:rStyle w:val="Citation"/>
          <w:szCs w:val="19"/>
        </w:rPr>
        <w:fldChar w:fldCharType="begin"/>
      </w:r>
      <w:r w:rsidR="0092451D">
        <w:rPr>
          <w:rStyle w:val="Citation"/>
          <w:szCs w:val="19"/>
        </w:rPr>
        <w:instrText>ADDIN CITAVI.PLACEHOLDER 67692458-5cc7-4ed8-98ed-4770d89c16f7 PFBsYWNlaG9sZGVyPg0KICA8QWRkSW5WZXJzaW9uPjUuMi4wLjg8L0FkZEluVmVyc2lvbj4NCiAgPElkPjY3NjkyNDU4LTVjYzctNGVkOC05OGVkLTQ3NzBkODljMTZmNzwvSWQ+DQogIDxFbnRyaWVzPg0KICAgIDxFbnRyeT4NCiAgICAgIDxJZD41ZTVkMDBlMy03NzJiLTRlMGQtOTFmNC02ZjAwZWVmMjE0MDI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43YTQ1ZTI4MS1iMGIzLTRiMGItYWY1NC1iZDE4ZDg3YWM1Mz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gxOTk3OiAx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OiAxMDYpPC9UZXh0Pg0KICAgIDwvVGV4dFVuaXQ+DQogIDwvVGV4dFVuaXRzPg0KPC9QbGFjZWhvbGRlcj4=</w:instrText>
      </w:r>
      <w:r w:rsidR="00BA6215">
        <w:rPr>
          <w:rStyle w:val="Citation"/>
          <w:szCs w:val="19"/>
        </w:rPr>
        <w:fldChar w:fldCharType="separate"/>
      </w:r>
      <w:bookmarkStart w:id="488" w:name="_CTVP001676924585cc74ed898ed4770d89c16f7"/>
      <w:r w:rsidR="0092006B">
        <w:rPr>
          <w:rStyle w:val="Citation"/>
          <w:szCs w:val="19"/>
        </w:rPr>
        <w:t>(1997: 106)</w:t>
      </w:r>
      <w:bookmarkEnd w:id="488"/>
      <w:r w:rsidR="00BA6215">
        <w:rPr>
          <w:rStyle w:val="Citation"/>
          <w:szCs w:val="19"/>
        </w:rPr>
        <w:fldChar w:fldCharType="end"/>
      </w:r>
      <w:r w:rsidR="00951237">
        <w:t xml:space="preserve"> it is </w:t>
      </w:r>
      <w:r w:rsidR="005D2E79">
        <w:t xml:space="preserve">difficult to determine </w:t>
      </w:r>
      <w:r w:rsidR="00951237">
        <w:t>whether and to what degree it is productive</w:t>
      </w:r>
      <w:r w:rsidR="00C77C75">
        <w:t>.</w:t>
      </w:r>
    </w:p>
    <w:p w14:paraId="26C86F08" w14:textId="77777777" w:rsidR="00985482" w:rsidRDefault="00985482" w:rsidP="00985482">
      <w:pPr>
        <w:pStyle w:val="Caption"/>
      </w:pPr>
      <w:bookmarkStart w:id="489" w:name="_Ref369348527"/>
      <w:r w:rsidRPr="006C65BE">
        <w:t xml:space="preserve">Table </w:t>
      </w:r>
      <w:fldSimple w:instr=" STYLEREF 1 \s ">
        <w:r w:rsidR="00154D81">
          <w:rPr>
            <w:noProof/>
            <w:cs/>
          </w:rPr>
          <w:t>‎</w:t>
        </w:r>
        <w:r w:rsidR="00154D81">
          <w:rPr>
            <w:noProof/>
          </w:rPr>
          <w:t>1</w:t>
        </w:r>
      </w:fldSimple>
      <w:r w:rsidR="00F207A1">
        <w:t>.</w:t>
      </w:r>
      <w:fldSimple w:instr=" SEQ Table \* ARABIC \s 1 ">
        <w:r w:rsidR="00154D81">
          <w:rPr>
            <w:noProof/>
          </w:rPr>
          <w:t>7</w:t>
        </w:r>
      </w:fldSimple>
      <w:bookmarkEnd w:id="489"/>
      <w:r w:rsidRPr="006C65BE">
        <w:t>:</w:t>
      </w:r>
      <w:r w:rsidRPr="006C65BE">
        <w:tab/>
        <w:t>Affixation: Form and productivity</w:t>
      </w:r>
    </w:p>
    <w:tbl>
      <w:tblPr>
        <w:tblW w:w="6691" w:type="dxa"/>
        <w:tblInd w:w="170" w:type="dxa"/>
        <w:tblLayout w:type="fixed"/>
        <w:tblLook w:val="01E0" w:firstRow="1" w:lastRow="1" w:firstColumn="1" w:lastColumn="1" w:noHBand="0" w:noVBand="0"/>
      </w:tblPr>
      <w:tblGrid>
        <w:gridCol w:w="848"/>
        <w:gridCol w:w="737"/>
        <w:gridCol w:w="737"/>
        <w:gridCol w:w="709"/>
        <w:gridCol w:w="709"/>
        <w:gridCol w:w="737"/>
        <w:gridCol w:w="737"/>
        <w:gridCol w:w="737"/>
        <w:gridCol w:w="740"/>
      </w:tblGrid>
      <w:tr w:rsidR="00AC23C4" w:rsidRPr="009A4F2E" w14:paraId="4B850DDF" w14:textId="77777777" w:rsidTr="00C905A9">
        <w:trPr>
          <w:tblHeader/>
        </w:trPr>
        <w:tc>
          <w:tcPr>
            <w:tcW w:w="848" w:type="dxa"/>
            <w:tcBorders>
              <w:top w:val="single" w:sz="4" w:space="0" w:color="auto"/>
              <w:bottom w:val="single" w:sz="4" w:space="0" w:color="auto"/>
            </w:tcBorders>
            <w:shd w:val="clear" w:color="auto" w:fill="auto"/>
          </w:tcPr>
          <w:p w14:paraId="72583FD3" w14:textId="77777777" w:rsidR="00985482" w:rsidRPr="009A4F2E" w:rsidRDefault="00985482" w:rsidP="00985482">
            <w:pPr>
              <w:pStyle w:val="TableHd"/>
            </w:pPr>
          </w:p>
        </w:tc>
        <w:tc>
          <w:tcPr>
            <w:tcW w:w="737" w:type="dxa"/>
            <w:tcBorders>
              <w:top w:val="single" w:sz="4" w:space="0" w:color="auto"/>
              <w:bottom w:val="single" w:sz="4" w:space="0" w:color="auto"/>
            </w:tcBorders>
            <w:shd w:val="clear" w:color="auto" w:fill="auto"/>
          </w:tcPr>
          <w:p w14:paraId="3E956B27" w14:textId="77777777" w:rsidR="00985482" w:rsidRPr="009A4F2E" w:rsidRDefault="00985482" w:rsidP="00985482">
            <w:pPr>
              <w:pStyle w:val="TableHd"/>
            </w:pPr>
            <w:r w:rsidRPr="009A4F2E">
              <w:t>PM</w:t>
            </w:r>
          </w:p>
        </w:tc>
        <w:tc>
          <w:tcPr>
            <w:tcW w:w="737" w:type="dxa"/>
            <w:tcBorders>
              <w:top w:val="single" w:sz="4" w:space="0" w:color="auto"/>
              <w:bottom w:val="single" w:sz="4" w:space="0" w:color="auto"/>
            </w:tcBorders>
            <w:shd w:val="clear" w:color="auto" w:fill="auto"/>
          </w:tcPr>
          <w:p w14:paraId="053C876C" w14:textId="77777777" w:rsidR="00985482" w:rsidRPr="009A4F2E" w:rsidRDefault="00985482" w:rsidP="00985482">
            <w:pPr>
              <w:pStyle w:val="TableHd"/>
            </w:pPr>
            <w:r w:rsidRPr="009A4F2E">
              <w:t>AM</w:t>
            </w:r>
          </w:p>
        </w:tc>
        <w:tc>
          <w:tcPr>
            <w:tcW w:w="709" w:type="dxa"/>
            <w:tcBorders>
              <w:top w:val="single" w:sz="4" w:space="0" w:color="auto"/>
              <w:bottom w:val="single" w:sz="4" w:space="0" w:color="auto"/>
            </w:tcBorders>
            <w:shd w:val="clear" w:color="auto" w:fill="auto"/>
          </w:tcPr>
          <w:p w14:paraId="7E23DBF3" w14:textId="77777777" w:rsidR="00985482" w:rsidRPr="009A4F2E" w:rsidRDefault="00985482" w:rsidP="00985482">
            <w:pPr>
              <w:pStyle w:val="TableHd"/>
            </w:pPr>
            <w:r w:rsidRPr="009A4F2E">
              <w:t>BM</w:t>
            </w:r>
          </w:p>
        </w:tc>
        <w:tc>
          <w:tcPr>
            <w:tcW w:w="709" w:type="dxa"/>
            <w:tcBorders>
              <w:top w:val="single" w:sz="4" w:space="0" w:color="auto"/>
              <w:bottom w:val="single" w:sz="4" w:space="0" w:color="auto"/>
            </w:tcBorders>
            <w:shd w:val="clear" w:color="auto" w:fill="auto"/>
          </w:tcPr>
          <w:p w14:paraId="40B9EF71" w14:textId="77777777" w:rsidR="00985482" w:rsidRPr="009A4F2E" w:rsidRDefault="00985482" w:rsidP="00985482">
            <w:pPr>
              <w:pStyle w:val="TableHd"/>
            </w:pPr>
            <w:r w:rsidRPr="009A4F2E">
              <w:t>KM</w:t>
            </w:r>
          </w:p>
        </w:tc>
        <w:tc>
          <w:tcPr>
            <w:tcW w:w="737" w:type="dxa"/>
            <w:tcBorders>
              <w:top w:val="single" w:sz="4" w:space="0" w:color="auto"/>
              <w:bottom w:val="single" w:sz="4" w:space="0" w:color="auto"/>
            </w:tcBorders>
            <w:shd w:val="clear" w:color="auto" w:fill="auto"/>
          </w:tcPr>
          <w:p w14:paraId="382386C3" w14:textId="77777777" w:rsidR="00985482" w:rsidRPr="009A4F2E" w:rsidRDefault="00985482" w:rsidP="00985482">
            <w:pPr>
              <w:pStyle w:val="TableHd"/>
            </w:pPr>
            <w:r w:rsidRPr="009A4F2E">
              <w:t>LM</w:t>
            </w:r>
          </w:p>
        </w:tc>
        <w:tc>
          <w:tcPr>
            <w:tcW w:w="737" w:type="dxa"/>
            <w:tcBorders>
              <w:top w:val="single" w:sz="4" w:space="0" w:color="auto"/>
              <w:bottom w:val="single" w:sz="4" w:space="0" w:color="auto"/>
            </w:tcBorders>
            <w:shd w:val="clear" w:color="auto" w:fill="auto"/>
          </w:tcPr>
          <w:p w14:paraId="45F5AFF8" w14:textId="77777777" w:rsidR="00985482" w:rsidRPr="009A4F2E" w:rsidRDefault="00985482" w:rsidP="00985482">
            <w:pPr>
              <w:pStyle w:val="TableHd"/>
            </w:pPr>
            <w:r w:rsidRPr="009A4F2E">
              <w:t>MM</w:t>
            </w:r>
          </w:p>
        </w:tc>
        <w:tc>
          <w:tcPr>
            <w:tcW w:w="1477" w:type="dxa"/>
            <w:gridSpan w:val="2"/>
            <w:tcBorders>
              <w:top w:val="single" w:sz="4" w:space="0" w:color="auto"/>
              <w:bottom w:val="single" w:sz="4" w:space="0" w:color="auto"/>
            </w:tcBorders>
            <w:shd w:val="clear" w:color="auto" w:fill="auto"/>
          </w:tcPr>
          <w:p w14:paraId="7D6CA1B8" w14:textId="77777777" w:rsidR="00985482" w:rsidRPr="009A4F2E" w:rsidRDefault="00985482" w:rsidP="00985482">
            <w:pPr>
              <w:pStyle w:val="TableHd"/>
            </w:pPr>
            <w:r w:rsidRPr="009A4F2E">
              <w:t>N</w:t>
            </w:r>
            <w:r w:rsidR="00E95235" w:rsidRPr="009A4F2E">
              <w:t>M</w:t>
            </w:r>
            <w:r w:rsidRPr="009A4F2E">
              <w:t>M   /   TM</w:t>
            </w:r>
          </w:p>
        </w:tc>
      </w:tr>
      <w:tr w:rsidR="00985482" w:rsidRPr="006C65BE" w14:paraId="1526C336" w14:textId="77777777" w:rsidTr="00C905A9">
        <w:tc>
          <w:tcPr>
            <w:tcW w:w="6691" w:type="dxa"/>
            <w:gridSpan w:val="9"/>
            <w:tcBorders>
              <w:top w:val="single" w:sz="4" w:space="0" w:color="auto"/>
            </w:tcBorders>
            <w:shd w:val="clear" w:color="auto" w:fill="auto"/>
          </w:tcPr>
          <w:p w14:paraId="4A7211EE" w14:textId="77777777" w:rsidR="00985482" w:rsidRPr="006C65BE" w:rsidRDefault="00985482" w:rsidP="00985482">
            <w:pPr>
              <w:pStyle w:val="TableCell2-2"/>
            </w:pPr>
            <w:r w:rsidRPr="006C65BE">
              <w:t xml:space="preserve">Prefix </w:t>
            </w:r>
            <w:r w:rsidRPr="009D104A">
              <w:rPr>
                <w:rStyle w:val="ChSmallCapsItalBold"/>
              </w:rPr>
              <w:t>ter­</w:t>
            </w:r>
          </w:p>
        </w:tc>
      </w:tr>
      <w:tr w:rsidR="00AC23C4" w:rsidRPr="006C65BE" w14:paraId="6BE72F51" w14:textId="77777777" w:rsidTr="00C905A9">
        <w:tc>
          <w:tcPr>
            <w:tcW w:w="848" w:type="dxa"/>
            <w:shd w:val="clear" w:color="auto" w:fill="auto"/>
          </w:tcPr>
          <w:p w14:paraId="0B1BA9BD" w14:textId="77777777" w:rsidR="00985482" w:rsidRPr="00C905A9" w:rsidRDefault="00985482" w:rsidP="00C905A9">
            <w:pPr>
              <w:pStyle w:val="TableCell0-0"/>
            </w:pPr>
            <w:r w:rsidRPr="006C65BE">
              <w:t>Form</w:t>
            </w:r>
          </w:p>
        </w:tc>
        <w:tc>
          <w:tcPr>
            <w:tcW w:w="737" w:type="dxa"/>
            <w:shd w:val="clear" w:color="auto" w:fill="auto"/>
          </w:tcPr>
          <w:p w14:paraId="3F4B7733" w14:textId="77777777" w:rsidR="00985482" w:rsidRPr="009D104A" w:rsidRDefault="00985482" w:rsidP="00C905A9">
            <w:pPr>
              <w:pStyle w:val="TableCell0-0Center"/>
              <w:rPr>
                <w:rStyle w:val="ChSmallCapsItalBold"/>
              </w:rPr>
            </w:pPr>
            <w:r w:rsidRPr="009D104A">
              <w:rPr>
                <w:rStyle w:val="ChSmallCapsItalBold"/>
              </w:rPr>
              <w:t>ter­</w:t>
            </w:r>
          </w:p>
        </w:tc>
        <w:tc>
          <w:tcPr>
            <w:tcW w:w="737" w:type="dxa"/>
            <w:shd w:val="clear" w:color="auto" w:fill="auto"/>
          </w:tcPr>
          <w:p w14:paraId="4D28BA91" w14:textId="77777777" w:rsidR="00985482" w:rsidRPr="006C65BE" w:rsidRDefault="00985482" w:rsidP="00C905A9">
            <w:pPr>
              <w:pStyle w:val="TableCell0-0Center"/>
            </w:pPr>
            <w:r w:rsidRPr="006C65BE">
              <w:rPr>
                <w:rStyle w:val="ChItalBold"/>
              </w:rPr>
              <w:t>ta­</w:t>
            </w:r>
          </w:p>
        </w:tc>
        <w:tc>
          <w:tcPr>
            <w:tcW w:w="709" w:type="dxa"/>
            <w:shd w:val="clear" w:color="auto" w:fill="auto"/>
          </w:tcPr>
          <w:p w14:paraId="2E8A1AC1" w14:textId="77777777" w:rsidR="00985482" w:rsidRPr="006C65BE" w:rsidRDefault="00985482" w:rsidP="00C905A9">
            <w:pPr>
              <w:pStyle w:val="TableCell0-0Center"/>
            </w:pPr>
            <w:r w:rsidRPr="006C65BE">
              <w:rPr>
                <w:rStyle w:val="ChItalBold"/>
              </w:rPr>
              <w:t>ta­</w:t>
            </w:r>
          </w:p>
        </w:tc>
        <w:tc>
          <w:tcPr>
            <w:tcW w:w="709" w:type="dxa"/>
            <w:shd w:val="clear" w:color="auto" w:fill="auto"/>
          </w:tcPr>
          <w:p w14:paraId="03311BEF" w14:textId="77777777" w:rsidR="00985482" w:rsidRPr="006C65BE" w:rsidRDefault="00985482" w:rsidP="00C905A9">
            <w:pPr>
              <w:pStyle w:val="TableCell0-0Center"/>
            </w:pPr>
            <w:r w:rsidRPr="006C65BE">
              <w:rPr>
                <w:rStyle w:val="ChItalBold"/>
              </w:rPr>
              <w:t>ta­</w:t>
            </w:r>
          </w:p>
        </w:tc>
        <w:tc>
          <w:tcPr>
            <w:tcW w:w="737" w:type="dxa"/>
            <w:shd w:val="clear" w:color="auto" w:fill="auto"/>
          </w:tcPr>
          <w:p w14:paraId="0E094DAF" w14:textId="77777777" w:rsidR="00985482" w:rsidRPr="006C65BE" w:rsidRDefault="00985482" w:rsidP="00C905A9">
            <w:pPr>
              <w:pStyle w:val="TableCell0-0Center"/>
            </w:pPr>
            <w:r w:rsidRPr="006C65BE">
              <w:rPr>
                <w:rStyle w:val="ChItalBold"/>
              </w:rPr>
              <w:t>tə(r)­</w:t>
            </w:r>
          </w:p>
        </w:tc>
        <w:tc>
          <w:tcPr>
            <w:tcW w:w="737" w:type="dxa"/>
            <w:shd w:val="clear" w:color="auto" w:fill="auto"/>
          </w:tcPr>
          <w:p w14:paraId="15F5EC59" w14:textId="77777777" w:rsidR="00985482" w:rsidRPr="006C65BE" w:rsidRDefault="00985482" w:rsidP="00C905A9">
            <w:pPr>
              <w:pStyle w:val="TableCell0-0Center"/>
            </w:pPr>
            <w:r w:rsidRPr="006C65BE">
              <w:rPr>
                <w:rStyle w:val="ChItalBold"/>
              </w:rPr>
              <w:t>ta­</w:t>
            </w:r>
          </w:p>
        </w:tc>
        <w:tc>
          <w:tcPr>
            <w:tcW w:w="737" w:type="dxa"/>
            <w:shd w:val="clear" w:color="auto" w:fill="auto"/>
          </w:tcPr>
          <w:p w14:paraId="1678DE89" w14:textId="77777777" w:rsidR="00985482" w:rsidRPr="006C65BE" w:rsidRDefault="00985482" w:rsidP="00C905A9">
            <w:pPr>
              <w:pStyle w:val="TableCell0-0Center"/>
            </w:pPr>
            <w:r w:rsidRPr="006C65BE">
              <w:rPr>
                <w:rStyle w:val="ChItalBold"/>
              </w:rPr>
              <w:t>ta­</w:t>
            </w:r>
          </w:p>
        </w:tc>
        <w:tc>
          <w:tcPr>
            <w:tcW w:w="740" w:type="dxa"/>
            <w:shd w:val="clear" w:color="auto" w:fill="auto"/>
          </w:tcPr>
          <w:p w14:paraId="35FDFD32" w14:textId="77777777" w:rsidR="00985482" w:rsidRPr="006C65BE" w:rsidRDefault="00985482" w:rsidP="00C905A9">
            <w:pPr>
              <w:pStyle w:val="TableCell0-0Center"/>
            </w:pPr>
            <w:r w:rsidRPr="006C65BE">
              <w:rPr>
                <w:rStyle w:val="ChItalBold"/>
              </w:rPr>
              <w:t>ta­</w:t>
            </w:r>
          </w:p>
        </w:tc>
      </w:tr>
      <w:tr w:rsidR="00AC23C4" w:rsidRPr="006C65BE" w14:paraId="7E2CA564" w14:textId="77777777" w:rsidTr="00C905A9">
        <w:tc>
          <w:tcPr>
            <w:tcW w:w="848" w:type="dxa"/>
            <w:tcBorders>
              <w:bottom w:val="single" w:sz="4" w:space="0" w:color="auto"/>
            </w:tcBorders>
            <w:shd w:val="clear" w:color="auto" w:fill="auto"/>
          </w:tcPr>
          <w:p w14:paraId="1F0F338F" w14:textId="77777777" w:rsidR="00985482" w:rsidRPr="0099608C" w:rsidRDefault="00985482" w:rsidP="00985482">
            <w:pPr>
              <w:pStyle w:val="TableCell0-2Break"/>
              <w:rPr>
                <w:rStyle w:val="ChSmallCaps"/>
              </w:rPr>
            </w:pPr>
            <w:r w:rsidRPr="0099608C">
              <w:rPr>
                <w:rStyle w:val="ChSmallCaps"/>
              </w:rPr>
              <w:t>prod</w:t>
            </w:r>
          </w:p>
        </w:tc>
        <w:tc>
          <w:tcPr>
            <w:tcW w:w="737" w:type="dxa"/>
            <w:tcBorders>
              <w:bottom w:val="single" w:sz="4" w:space="0" w:color="auto"/>
            </w:tcBorders>
            <w:shd w:val="clear" w:color="auto" w:fill="auto"/>
          </w:tcPr>
          <w:p w14:paraId="2539B59D" w14:textId="77777777" w:rsidR="00985482" w:rsidRPr="006C65BE" w:rsidRDefault="00985482" w:rsidP="00C905A9">
            <w:pPr>
              <w:pStyle w:val="TableCell0-2CenterBreak"/>
            </w:pPr>
            <w:r w:rsidRPr="006C65BE">
              <w:t>lim.</w:t>
            </w:r>
          </w:p>
        </w:tc>
        <w:tc>
          <w:tcPr>
            <w:tcW w:w="737" w:type="dxa"/>
            <w:tcBorders>
              <w:bottom w:val="single" w:sz="4" w:space="0" w:color="auto"/>
            </w:tcBorders>
            <w:shd w:val="clear" w:color="auto" w:fill="auto"/>
          </w:tcPr>
          <w:p w14:paraId="31F91882" w14:textId="77777777" w:rsidR="00985482" w:rsidRPr="006C65BE" w:rsidRDefault="00985482" w:rsidP="00C905A9">
            <w:pPr>
              <w:pStyle w:val="TableCell0-2CenterBreak"/>
            </w:pPr>
            <w:r w:rsidRPr="006C65BE">
              <w:t>yes</w:t>
            </w:r>
          </w:p>
        </w:tc>
        <w:tc>
          <w:tcPr>
            <w:tcW w:w="709" w:type="dxa"/>
            <w:tcBorders>
              <w:bottom w:val="single" w:sz="4" w:space="0" w:color="auto"/>
            </w:tcBorders>
            <w:shd w:val="clear" w:color="auto" w:fill="auto"/>
          </w:tcPr>
          <w:p w14:paraId="3C2E1037" w14:textId="77777777" w:rsidR="00985482" w:rsidRPr="006C65BE" w:rsidRDefault="00985482" w:rsidP="00C905A9">
            <w:pPr>
              <w:pStyle w:val="TableCell0-2CenterBreak"/>
            </w:pPr>
            <w:r w:rsidRPr="006C65BE">
              <w:t>yes</w:t>
            </w:r>
          </w:p>
        </w:tc>
        <w:tc>
          <w:tcPr>
            <w:tcW w:w="709" w:type="dxa"/>
            <w:tcBorders>
              <w:bottom w:val="single" w:sz="4" w:space="0" w:color="auto"/>
            </w:tcBorders>
            <w:shd w:val="clear" w:color="auto" w:fill="auto"/>
          </w:tcPr>
          <w:p w14:paraId="4E30D16A" w14:textId="77777777" w:rsidR="00985482" w:rsidRPr="006C65BE" w:rsidRDefault="00985482" w:rsidP="00C905A9">
            <w:pPr>
              <w:pStyle w:val="TableCell0-2CenterBreak"/>
            </w:pPr>
            <w:r w:rsidRPr="006C65BE">
              <w:t>yes</w:t>
            </w:r>
          </w:p>
        </w:tc>
        <w:tc>
          <w:tcPr>
            <w:tcW w:w="737" w:type="dxa"/>
            <w:tcBorders>
              <w:bottom w:val="single" w:sz="4" w:space="0" w:color="auto"/>
            </w:tcBorders>
            <w:shd w:val="clear" w:color="auto" w:fill="auto"/>
          </w:tcPr>
          <w:p w14:paraId="41DEBBA1" w14:textId="77777777" w:rsidR="00985482" w:rsidRPr="006C65BE" w:rsidRDefault="00985482" w:rsidP="00C905A9">
            <w:pPr>
              <w:pStyle w:val="TableCell0-2CenterBreak"/>
            </w:pPr>
            <w:r w:rsidRPr="006C65BE">
              <w:t>yes</w:t>
            </w:r>
          </w:p>
        </w:tc>
        <w:tc>
          <w:tcPr>
            <w:tcW w:w="737" w:type="dxa"/>
            <w:tcBorders>
              <w:bottom w:val="single" w:sz="4" w:space="0" w:color="auto"/>
            </w:tcBorders>
            <w:shd w:val="clear" w:color="auto" w:fill="auto"/>
          </w:tcPr>
          <w:p w14:paraId="18D0ED73" w14:textId="77777777" w:rsidR="00985482" w:rsidRPr="006C65BE" w:rsidRDefault="00985482" w:rsidP="00C905A9">
            <w:pPr>
              <w:pStyle w:val="TableCell0-2CenterBreak"/>
            </w:pPr>
            <w:r w:rsidRPr="006C65BE">
              <w:t>yes</w:t>
            </w:r>
          </w:p>
        </w:tc>
        <w:tc>
          <w:tcPr>
            <w:tcW w:w="737" w:type="dxa"/>
            <w:tcBorders>
              <w:bottom w:val="single" w:sz="4" w:space="0" w:color="auto"/>
            </w:tcBorders>
            <w:shd w:val="clear" w:color="auto" w:fill="auto"/>
          </w:tcPr>
          <w:p w14:paraId="22322614" w14:textId="77777777" w:rsidR="00985482" w:rsidRPr="006C65BE" w:rsidRDefault="00985482" w:rsidP="00C905A9">
            <w:pPr>
              <w:pStyle w:val="TableCell0-2CenterBreak"/>
            </w:pPr>
            <w:r w:rsidRPr="006C65BE">
              <w:t>yes</w:t>
            </w:r>
          </w:p>
        </w:tc>
        <w:tc>
          <w:tcPr>
            <w:tcW w:w="740" w:type="dxa"/>
            <w:tcBorders>
              <w:bottom w:val="single" w:sz="4" w:space="0" w:color="auto"/>
            </w:tcBorders>
            <w:shd w:val="clear" w:color="auto" w:fill="auto"/>
          </w:tcPr>
          <w:p w14:paraId="78EB83CF" w14:textId="77777777" w:rsidR="00985482" w:rsidRPr="006C65BE" w:rsidRDefault="00985482" w:rsidP="00C905A9">
            <w:pPr>
              <w:pStyle w:val="TableCell0-2CenterBreak"/>
            </w:pPr>
            <w:r w:rsidRPr="006C65BE">
              <w:t>yes</w:t>
            </w:r>
          </w:p>
        </w:tc>
      </w:tr>
      <w:tr w:rsidR="00985482" w:rsidRPr="006C65BE" w14:paraId="3B30E792" w14:textId="77777777" w:rsidTr="00C905A9">
        <w:tc>
          <w:tcPr>
            <w:tcW w:w="6691" w:type="dxa"/>
            <w:gridSpan w:val="9"/>
            <w:tcBorders>
              <w:top w:val="single" w:sz="4" w:space="0" w:color="auto"/>
            </w:tcBorders>
            <w:shd w:val="clear" w:color="auto" w:fill="auto"/>
          </w:tcPr>
          <w:p w14:paraId="11D1DDA6" w14:textId="77777777" w:rsidR="00985482" w:rsidRPr="006C65BE" w:rsidRDefault="00985482" w:rsidP="00985482">
            <w:pPr>
              <w:pStyle w:val="TableCell2-2"/>
            </w:pPr>
            <w:r w:rsidRPr="006C65BE">
              <w:t xml:space="preserve">Prefix </w:t>
            </w:r>
            <w:r w:rsidRPr="00D208B5">
              <w:rPr>
                <w:rStyle w:val="ChSmallCapsItalBold"/>
              </w:rPr>
              <w:t>pe</w:t>
            </w:r>
            <w:r w:rsidR="00372706" w:rsidRPr="00D208B5">
              <w:rPr>
                <w:rStyle w:val="ChSmallCapsItalBold"/>
              </w:rPr>
              <w:t>(</w:t>
            </w:r>
            <w:r w:rsidRPr="00D208B5">
              <w:rPr>
                <w:rStyle w:val="ChSmallCapsItalBold"/>
              </w:rPr>
              <w:t>n</w:t>
            </w:r>
            <w:r w:rsidR="00C92FB5" w:rsidRPr="00D208B5">
              <w:rPr>
                <w:rStyle w:val="ChSmallCapsItalBold"/>
              </w:rPr>
              <w:t>)</w:t>
            </w:r>
            <w:r w:rsidRPr="00D208B5">
              <w:rPr>
                <w:rStyle w:val="ChSmallCapsItalBold"/>
              </w:rPr>
              <w:t>­</w:t>
            </w:r>
          </w:p>
        </w:tc>
      </w:tr>
      <w:tr w:rsidR="00AC23C4" w:rsidRPr="006C65BE" w14:paraId="20E4A1A0" w14:textId="77777777" w:rsidTr="00C905A9">
        <w:tc>
          <w:tcPr>
            <w:tcW w:w="848" w:type="dxa"/>
            <w:shd w:val="clear" w:color="auto" w:fill="auto"/>
          </w:tcPr>
          <w:p w14:paraId="5E30A3B4" w14:textId="77777777" w:rsidR="00985482" w:rsidRPr="006C65BE" w:rsidRDefault="00985482" w:rsidP="00C905A9">
            <w:pPr>
              <w:pStyle w:val="TableCell0-0"/>
            </w:pPr>
            <w:r w:rsidRPr="006C65BE">
              <w:t>Form</w:t>
            </w:r>
          </w:p>
        </w:tc>
        <w:tc>
          <w:tcPr>
            <w:tcW w:w="737" w:type="dxa"/>
            <w:shd w:val="clear" w:color="auto" w:fill="auto"/>
          </w:tcPr>
          <w:p w14:paraId="0B051E2A" w14:textId="77777777" w:rsidR="00985482" w:rsidRPr="009A4F2E" w:rsidRDefault="00985482" w:rsidP="00C905A9">
            <w:pPr>
              <w:pStyle w:val="TableCell0-0Center"/>
              <w:rPr>
                <w:rStyle w:val="ChSmallCapsItalBold"/>
              </w:rPr>
            </w:pPr>
            <w:r w:rsidRPr="009A4F2E">
              <w:rPr>
                <w:rStyle w:val="ChSmallCapsItalBold"/>
              </w:rPr>
              <w:t>pe</w:t>
            </w:r>
            <w:r w:rsidR="00372706" w:rsidRPr="009A4F2E">
              <w:rPr>
                <w:rStyle w:val="ChSmallCapsItalBold"/>
              </w:rPr>
              <w:t>(</w:t>
            </w:r>
            <w:r w:rsidRPr="009A4F2E">
              <w:rPr>
                <w:rStyle w:val="ChSmallCapsItalBold"/>
              </w:rPr>
              <w:t>n</w:t>
            </w:r>
            <w:r w:rsidR="00C92FB5" w:rsidRPr="009A4F2E">
              <w:rPr>
                <w:rStyle w:val="ChSmallCapsItalBold"/>
              </w:rPr>
              <w:t>)</w:t>
            </w:r>
            <w:r w:rsidRPr="009A4F2E">
              <w:rPr>
                <w:rStyle w:val="ChSmallCapsItalBold"/>
              </w:rPr>
              <w:t>­</w:t>
            </w:r>
          </w:p>
        </w:tc>
        <w:tc>
          <w:tcPr>
            <w:tcW w:w="737" w:type="dxa"/>
            <w:shd w:val="clear" w:color="auto" w:fill="auto"/>
          </w:tcPr>
          <w:p w14:paraId="5E62E8B4" w14:textId="77777777" w:rsidR="00985482" w:rsidRPr="006C65BE" w:rsidRDefault="00985482" w:rsidP="00C905A9">
            <w:pPr>
              <w:pStyle w:val="TableCell0-0Center"/>
            </w:pPr>
            <w:r w:rsidRPr="00AC23C4">
              <w:rPr>
                <w:rStyle w:val="ChItalBold"/>
                <w:szCs w:val="19"/>
              </w:rPr>
              <w:t>pa(</w:t>
            </w:r>
            <w:r w:rsidRPr="009A4F2E">
              <w:rPr>
                <w:rStyle w:val="ChSmallCapsItalBold"/>
              </w:rPr>
              <w:t>n</w:t>
            </w:r>
            <w:r w:rsidRPr="00AC23C4">
              <w:rPr>
                <w:rStyle w:val="ChItalBold"/>
                <w:szCs w:val="19"/>
              </w:rPr>
              <w:t>)</w:t>
            </w:r>
            <w:r w:rsidRPr="006C65BE">
              <w:t>­</w:t>
            </w:r>
          </w:p>
        </w:tc>
        <w:tc>
          <w:tcPr>
            <w:tcW w:w="709" w:type="dxa"/>
            <w:shd w:val="clear" w:color="auto" w:fill="auto"/>
          </w:tcPr>
          <w:p w14:paraId="13862B1E" w14:textId="77777777" w:rsidR="00985482" w:rsidRPr="006C65BE" w:rsidRDefault="00985482" w:rsidP="00C905A9">
            <w:pPr>
              <w:pStyle w:val="TableCell0-0Center"/>
            </w:pPr>
          </w:p>
        </w:tc>
        <w:tc>
          <w:tcPr>
            <w:tcW w:w="709" w:type="dxa"/>
            <w:shd w:val="clear" w:color="auto" w:fill="auto"/>
          </w:tcPr>
          <w:p w14:paraId="1D30DCB1" w14:textId="77777777" w:rsidR="00985482" w:rsidRPr="006C65BE" w:rsidRDefault="00985482" w:rsidP="00C905A9">
            <w:pPr>
              <w:pStyle w:val="TableCell0-0Center"/>
            </w:pPr>
          </w:p>
        </w:tc>
        <w:tc>
          <w:tcPr>
            <w:tcW w:w="737" w:type="dxa"/>
            <w:shd w:val="clear" w:color="auto" w:fill="auto"/>
          </w:tcPr>
          <w:p w14:paraId="768F2E04" w14:textId="77777777" w:rsidR="00985482" w:rsidRPr="006C65BE" w:rsidRDefault="00985482" w:rsidP="00C905A9">
            <w:pPr>
              <w:pStyle w:val="TableCell0-0Center"/>
            </w:pPr>
          </w:p>
        </w:tc>
        <w:tc>
          <w:tcPr>
            <w:tcW w:w="737" w:type="dxa"/>
            <w:shd w:val="clear" w:color="auto" w:fill="auto"/>
          </w:tcPr>
          <w:p w14:paraId="6DE546BD" w14:textId="77777777" w:rsidR="00985482" w:rsidRPr="006C65BE" w:rsidRDefault="00985482" w:rsidP="00C905A9">
            <w:pPr>
              <w:pStyle w:val="TableCell0-0Center"/>
            </w:pPr>
            <w:r w:rsidRPr="006C65BE">
              <w:rPr>
                <w:rStyle w:val="ChItalBold"/>
              </w:rPr>
              <w:t>paŋ­</w:t>
            </w:r>
          </w:p>
        </w:tc>
        <w:tc>
          <w:tcPr>
            <w:tcW w:w="737" w:type="dxa"/>
            <w:shd w:val="clear" w:color="auto" w:fill="auto"/>
          </w:tcPr>
          <w:p w14:paraId="0FD7A119" w14:textId="77777777" w:rsidR="00985482" w:rsidRPr="006C65BE" w:rsidRDefault="00985482" w:rsidP="00C905A9">
            <w:pPr>
              <w:pStyle w:val="TableCell0-0Center"/>
            </w:pPr>
            <w:r w:rsidRPr="00AC23C4">
              <w:rPr>
                <w:rStyle w:val="ChItalBold"/>
                <w:szCs w:val="19"/>
              </w:rPr>
              <w:t>pa</w:t>
            </w:r>
            <w:r w:rsidRPr="006C65BE">
              <w:rPr>
                <w:rStyle w:val="ChItalBold"/>
              </w:rPr>
              <w:t>­</w:t>
            </w:r>
          </w:p>
        </w:tc>
        <w:tc>
          <w:tcPr>
            <w:tcW w:w="740" w:type="dxa"/>
            <w:shd w:val="clear" w:color="auto" w:fill="auto"/>
          </w:tcPr>
          <w:p w14:paraId="5E4BE6DD" w14:textId="77777777" w:rsidR="00985482" w:rsidRPr="006C65BE" w:rsidRDefault="00985482" w:rsidP="00C905A9">
            <w:pPr>
              <w:pStyle w:val="TableCell0-0Center"/>
            </w:pPr>
            <w:r w:rsidRPr="00AC23C4">
              <w:rPr>
                <w:rStyle w:val="ChItalBold"/>
                <w:szCs w:val="19"/>
              </w:rPr>
              <w:t>pang</w:t>
            </w:r>
            <w:r w:rsidRPr="006C65BE">
              <w:t>­</w:t>
            </w:r>
          </w:p>
        </w:tc>
      </w:tr>
      <w:tr w:rsidR="00AC23C4" w:rsidRPr="006C65BE" w14:paraId="7B4B4736" w14:textId="77777777" w:rsidTr="00C905A9">
        <w:tc>
          <w:tcPr>
            <w:tcW w:w="848" w:type="dxa"/>
            <w:tcBorders>
              <w:bottom w:val="single" w:sz="4" w:space="0" w:color="auto"/>
            </w:tcBorders>
            <w:shd w:val="clear" w:color="auto" w:fill="auto"/>
          </w:tcPr>
          <w:p w14:paraId="7E193BD5" w14:textId="77777777" w:rsidR="00985482" w:rsidRPr="00C905A9" w:rsidRDefault="00985482" w:rsidP="00C905A9">
            <w:pPr>
              <w:pStyle w:val="TableCell0-2Break"/>
              <w:rPr>
                <w:rStyle w:val="ChSmallCaps"/>
              </w:rPr>
            </w:pPr>
            <w:r w:rsidRPr="00C905A9">
              <w:rPr>
                <w:rStyle w:val="ChSmallCaps"/>
              </w:rPr>
              <w:t>prod</w:t>
            </w:r>
          </w:p>
        </w:tc>
        <w:tc>
          <w:tcPr>
            <w:tcW w:w="737" w:type="dxa"/>
            <w:tcBorders>
              <w:bottom w:val="single" w:sz="4" w:space="0" w:color="auto"/>
            </w:tcBorders>
            <w:shd w:val="clear" w:color="auto" w:fill="auto"/>
          </w:tcPr>
          <w:p w14:paraId="291949E0" w14:textId="77777777" w:rsidR="00985482" w:rsidRPr="006C65BE" w:rsidRDefault="00985482" w:rsidP="00C905A9">
            <w:pPr>
              <w:pStyle w:val="TableCell0-2CenterBreak"/>
            </w:pPr>
            <w:r w:rsidRPr="006C65BE">
              <w:t>marg.</w:t>
            </w:r>
          </w:p>
        </w:tc>
        <w:tc>
          <w:tcPr>
            <w:tcW w:w="737" w:type="dxa"/>
            <w:tcBorders>
              <w:bottom w:val="single" w:sz="4" w:space="0" w:color="auto"/>
            </w:tcBorders>
            <w:shd w:val="clear" w:color="auto" w:fill="auto"/>
          </w:tcPr>
          <w:p w14:paraId="4A33D4A4" w14:textId="77777777" w:rsidR="00985482" w:rsidRPr="006C65BE" w:rsidRDefault="00985482" w:rsidP="00C905A9">
            <w:pPr>
              <w:pStyle w:val="TableCell0-2CenterBreak"/>
            </w:pPr>
            <w:r w:rsidRPr="006C65BE">
              <w:t>no</w:t>
            </w:r>
          </w:p>
        </w:tc>
        <w:tc>
          <w:tcPr>
            <w:tcW w:w="709" w:type="dxa"/>
            <w:tcBorders>
              <w:bottom w:val="single" w:sz="4" w:space="0" w:color="auto"/>
            </w:tcBorders>
            <w:shd w:val="clear" w:color="auto" w:fill="auto"/>
          </w:tcPr>
          <w:p w14:paraId="41716F3F" w14:textId="77777777" w:rsidR="00985482" w:rsidRPr="006C65BE" w:rsidRDefault="00985482" w:rsidP="00C905A9">
            <w:pPr>
              <w:pStyle w:val="TableCell0-2CenterBreak"/>
            </w:pPr>
          </w:p>
        </w:tc>
        <w:tc>
          <w:tcPr>
            <w:tcW w:w="709" w:type="dxa"/>
            <w:tcBorders>
              <w:bottom w:val="single" w:sz="4" w:space="0" w:color="auto"/>
            </w:tcBorders>
            <w:shd w:val="clear" w:color="auto" w:fill="auto"/>
          </w:tcPr>
          <w:p w14:paraId="37C58B4B" w14:textId="77777777" w:rsidR="00985482" w:rsidRPr="006C65BE" w:rsidRDefault="00985482" w:rsidP="00C905A9">
            <w:pPr>
              <w:pStyle w:val="TableCell0-2CenterBreak"/>
            </w:pPr>
          </w:p>
        </w:tc>
        <w:tc>
          <w:tcPr>
            <w:tcW w:w="737" w:type="dxa"/>
            <w:tcBorders>
              <w:bottom w:val="single" w:sz="4" w:space="0" w:color="auto"/>
            </w:tcBorders>
            <w:shd w:val="clear" w:color="auto" w:fill="auto"/>
          </w:tcPr>
          <w:p w14:paraId="307D9A0F" w14:textId="77777777" w:rsidR="00985482" w:rsidRPr="006C65BE" w:rsidRDefault="00985482" w:rsidP="00C905A9">
            <w:pPr>
              <w:pStyle w:val="TableCell0-2CenterBreak"/>
            </w:pPr>
          </w:p>
        </w:tc>
        <w:tc>
          <w:tcPr>
            <w:tcW w:w="737" w:type="dxa"/>
            <w:tcBorders>
              <w:bottom w:val="single" w:sz="4" w:space="0" w:color="auto"/>
            </w:tcBorders>
            <w:shd w:val="clear" w:color="auto" w:fill="auto"/>
          </w:tcPr>
          <w:p w14:paraId="5D8BF4CF" w14:textId="77777777" w:rsidR="00985482" w:rsidRPr="006C65BE" w:rsidRDefault="00985482" w:rsidP="00C905A9">
            <w:pPr>
              <w:pStyle w:val="TableCell0-2CenterBreak"/>
            </w:pPr>
            <w:r w:rsidRPr="006C65BE">
              <w:t>yes</w:t>
            </w:r>
          </w:p>
        </w:tc>
        <w:tc>
          <w:tcPr>
            <w:tcW w:w="737" w:type="dxa"/>
            <w:tcBorders>
              <w:bottom w:val="single" w:sz="4" w:space="0" w:color="auto"/>
            </w:tcBorders>
            <w:shd w:val="clear" w:color="auto" w:fill="auto"/>
          </w:tcPr>
          <w:p w14:paraId="5D3B8E5A" w14:textId="77777777" w:rsidR="00985482" w:rsidRPr="006C65BE" w:rsidRDefault="00985482" w:rsidP="00C905A9">
            <w:pPr>
              <w:pStyle w:val="TableCell0-2CenterBreak"/>
            </w:pPr>
            <w:r w:rsidRPr="006C65BE">
              <w:t>no</w:t>
            </w:r>
          </w:p>
        </w:tc>
        <w:tc>
          <w:tcPr>
            <w:tcW w:w="740" w:type="dxa"/>
            <w:tcBorders>
              <w:bottom w:val="single" w:sz="4" w:space="0" w:color="auto"/>
            </w:tcBorders>
            <w:shd w:val="clear" w:color="auto" w:fill="auto"/>
          </w:tcPr>
          <w:p w14:paraId="50D0F4C7" w14:textId="77777777" w:rsidR="00985482" w:rsidRPr="006C65BE" w:rsidRDefault="00985482" w:rsidP="00C905A9">
            <w:pPr>
              <w:pStyle w:val="TableCell0-2CenterBreak"/>
            </w:pPr>
            <w:r w:rsidRPr="006C65BE">
              <w:t>yes</w:t>
            </w:r>
          </w:p>
        </w:tc>
      </w:tr>
      <w:tr w:rsidR="00985482" w:rsidRPr="006C65BE" w14:paraId="6EC258A7" w14:textId="77777777" w:rsidTr="00C905A9">
        <w:tc>
          <w:tcPr>
            <w:tcW w:w="6691" w:type="dxa"/>
            <w:gridSpan w:val="9"/>
            <w:tcBorders>
              <w:top w:val="single" w:sz="4" w:space="0" w:color="auto"/>
            </w:tcBorders>
            <w:shd w:val="clear" w:color="auto" w:fill="auto"/>
          </w:tcPr>
          <w:p w14:paraId="11F7E96B" w14:textId="77777777" w:rsidR="00985482" w:rsidRPr="006C65BE" w:rsidRDefault="00985482" w:rsidP="00985482">
            <w:pPr>
              <w:pStyle w:val="TableCell2-2"/>
            </w:pPr>
            <w:r w:rsidRPr="006C65BE">
              <w:t xml:space="preserve">Prefix </w:t>
            </w:r>
            <w:r w:rsidRPr="009A4F2E">
              <w:rPr>
                <w:rStyle w:val="ChSmallCapsItalBold"/>
              </w:rPr>
              <w:t>ber­</w:t>
            </w:r>
          </w:p>
        </w:tc>
      </w:tr>
      <w:tr w:rsidR="00AC23C4" w:rsidRPr="006C65BE" w14:paraId="26122A3A" w14:textId="77777777" w:rsidTr="00C905A9">
        <w:tc>
          <w:tcPr>
            <w:tcW w:w="848" w:type="dxa"/>
            <w:shd w:val="clear" w:color="auto" w:fill="auto"/>
          </w:tcPr>
          <w:p w14:paraId="30CFF402" w14:textId="77777777" w:rsidR="00985482" w:rsidRPr="006C65BE" w:rsidRDefault="00985482" w:rsidP="00C905A9">
            <w:pPr>
              <w:pStyle w:val="TableCell0-0"/>
            </w:pPr>
            <w:r w:rsidRPr="006C65BE">
              <w:t>Form</w:t>
            </w:r>
          </w:p>
        </w:tc>
        <w:tc>
          <w:tcPr>
            <w:tcW w:w="737" w:type="dxa"/>
            <w:shd w:val="clear" w:color="auto" w:fill="auto"/>
          </w:tcPr>
          <w:p w14:paraId="34D0B596" w14:textId="77777777" w:rsidR="00985482" w:rsidRPr="009A4F2E" w:rsidRDefault="00985482" w:rsidP="00C905A9">
            <w:pPr>
              <w:pStyle w:val="TableCell0-0Center"/>
              <w:rPr>
                <w:rStyle w:val="ChSmallCapsItalBold"/>
              </w:rPr>
            </w:pPr>
            <w:r w:rsidRPr="009A4F2E">
              <w:rPr>
                <w:rStyle w:val="ChSmallCapsItalBold"/>
              </w:rPr>
              <w:t>ber­</w:t>
            </w:r>
          </w:p>
        </w:tc>
        <w:tc>
          <w:tcPr>
            <w:tcW w:w="737" w:type="dxa"/>
            <w:shd w:val="clear" w:color="auto" w:fill="auto"/>
          </w:tcPr>
          <w:p w14:paraId="45D3128F" w14:textId="77777777" w:rsidR="00985482" w:rsidRPr="006C65BE" w:rsidRDefault="00985482" w:rsidP="00C905A9">
            <w:pPr>
              <w:pStyle w:val="TableCell0-0Center"/>
            </w:pPr>
            <w:r w:rsidRPr="006C65BE">
              <w:rPr>
                <w:rStyle w:val="ChItalBold"/>
              </w:rPr>
              <w:t>ba­</w:t>
            </w:r>
          </w:p>
        </w:tc>
        <w:tc>
          <w:tcPr>
            <w:tcW w:w="709" w:type="dxa"/>
            <w:shd w:val="clear" w:color="auto" w:fill="auto"/>
          </w:tcPr>
          <w:p w14:paraId="4D7BD456" w14:textId="77777777" w:rsidR="00985482" w:rsidRPr="006C65BE" w:rsidRDefault="00985482" w:rsidP="00C905A9">
            <w:pPr>
              <w:pStyle w:val="TableCell0-0Center"/>
            </w:pPr>
            <w:r w:rsidRPr="006C65BE">
              <w:rPr>
                <w:rStyle w:val="ChItalBold"/>
              </w:rPr>
              <w:t>ba­</w:t>
            </w:r>
          </w:p>
        </w:tc>
        <w:tc>
          <w:tcPr>
            <w:tcW w:w="709" w:type="dxa"/>
            <w:shd w:val="clear" w:color="auto" w:fill="auto"/>
          </w:tcPr>
          <w:p w14:paraId="228DBFA9" w14:textId="77777777" w:rsidR="00985482" w:rsidRPr="006C65BE" w:rsidRDefault="00985482" w:rsidP="00C905A9">
            <w:pPr>
              <w:pStyle w:val="TableCell0-0Center"/>
            </w:pPr>
            <w:r w:rsidRPr="006C65BE">
              <w:rPr>
                <w:rStyle w:val="ChItalBold"/>
              </w:rPr>
              <w:t>ba­</w:t>
            </w:r>
          </w:p>
        </w:tc>
        <w:tc>
          <w:tcPr>
            <w:tcW w:w="737" w:type="dxa"/>
            <w:shd w:val="clear" w:color="auto" w:fill="auto"/>
          </w:tcPr>
          <w:p w14:paraId="32FE76C2" w14:textId="77777777" w:rsidR="00985482" w:rsidRPr="006C65BE" w:rsidRDefault="00985482" w:rsidP="00C905A9">
            <w:pPr>
              <w:pStyle w:val="TableCell0-0Center"/>
            </w:pPr>
            <w:r w:rsidRPr="006C65BE">
              <w:rPr>
                <w:rStyle w:val="ChItalBold"/>
              </w:rPr>
              <w:t>bə(r)­</w:t>
            </w:r>
          </w:p>
        </w:tc>
        <w:tc>
          <w:tcPr>
            <w:tcW w:w="737" w:type="dxa"/>
            <w:shd w:val="clear" w:color="auto" w:fill="auto"/>
          </w:tcPr>
          <w:p w14:paraId="671ECB70" w14:textId="77777777" w:rsidR="00985482" w:rsidRPr="006C65BE" w:rsidRDefault="00985482" w:rsidP="00C905A9">
            <w:pPr>
              <w:pStyle w:val="TableCell0-0Center"/>
            </w:pPr>
            <w:r w:rsidRPr="006C65BE">
              <w:rPr>
                <w:rStyle w:val="ChItalBold"/>
              </w:rPr>
              <w:t>ba­</w:t>
            </w:r>
          </w:p>
        </w:tc>
        <w:tc>
          <w:tcPr>
            <w:tcW w:w="737" w:type="dxa"/>
            <w:shd w:val="clear" w:color="auto" w:fill="auto"/>
          </w:tcPr>
          <w:p w14:paraId="236F7529" w14:textId="77777777" w:rsidR="00985482" w:rsidRPr="006C65BE" w:rsidRDefault="00985482" w:rsidP="00C905A9">
            <w:pPr>
              <w:pStyle w:val="TableCell0-0Center"/>
            </w:pPr>
            <w:r w:rsidRPr="006C65BE">
              <w:rPr>
                <w:rStyle w:val="ChItalBold"/>
              </w:rPr>
              <w:t>ba­</w:t>
            </w:r>
          </w:p>
        </w:tc>
        <w:tc>
          <w:tcPr>
            <w:tcW w:w="740" w:type="dxa"/>
            <w:shd w:val="clear" w:color="auto" w:fill="auto"/>
          </w:tcPr>
          <w:p w14:paraId="05EE67D6" w14:textId="77777777" w:rsidR="00985482" w:rsidRPr="006C65BE" w:rsidRDefault="00985482" w:rsidP="00C905A9">
            <w:pPr>
              <w:pStyle w:val="TableCell0-0Center"/>
            </w:pPr>
            <w:r w:rsidRPr="006C65BE">
              <w:rPr>
                <w:rStyle w:val="ChItalBold"/>
              </w:rPr>
              <w:t>ba­</w:t>
            </w:r>
          </w:p>
        </w:tc>
      </w:tr>
      <w:tr w:rsidR="00AC23C4" w:rsidRPr="006C65BE" w14:paraId="27126951" w14:textId="77777777" w:rsidTr="00C905A9">
        <w:tc>
          <w:tcPr>
            <w:tcW w:w="848" w:type="dxa"/>
            <w:tcBorders>
              <w:bottom w:val="single" w:sz="4" w:space="0" w:color="auto"/>
            </w:tcBorders>
            <w:shd w:val="clear" w:color="auto" w:fill="auto"/>
          </w:tcPr>
          <w:p w14:paraId="21EAB05D" w14:textId="77777777" w:rsidR="00985482" w:rsidRPr="0099608C" w:rsidRDefault="00985482" w:rsidP="00985482">
            <w:pPr>
              <w:pStyle w:val="TableCell0-2Break"/>
              <w:rPr>
                <w:rStyle w:val="ChSmallCaps"/>
              </w:rPr>
            </w:pPr>
            <w:r w:rsidRPr="0099608C">
              <w:rPr>
                <w:rStyle w:val="ChSmallCaps"/>
              </w:rPr>
              <w:t>prod</w:t>
            </w:r>
          </w:p>
        </w:tc>
        <w:tc>
          <w:tcPr>
            <w:tcW w:w="737" w:type="dxa"/>
            <w:tcBorders>
              <w:bottom w:val="single" w:sz="4" w:space="0" w:color="auto"/>
            </w:tcBorders>
            <w:shd w:val="clear" w:color="auto" w:fill="auto"/>
          </w:tcPr>
          <w:p w14:paraId="437CA997" w14:textId="77777777" w:rsidR="00985482" w:rsidRPr="006C65BE" w:rsidRDefault="00985482" w:rsidP="00985482">
            <w:pPr>
              <w:pStyle w:val="TableCell0-2CenterBreak"/>
            </w:pPr>
            <w:r w:rsidRPr="006C65BE">
              <w:t>no</w:t>
            </w:r>
          </w:p>
        </w:tc>
        <w:tc>
          <w:tcPr>
            <w:tcW w:w="737" w:type="dxa"/>
            <w:tcBorders>
              <w:bottom w:val="single" w:sz="4" w:space="0" w:color="auto"/>
            </w:tcBorders>
            <w:shd w:val="clear" w:color="auto" w:fill="auto"/>
          </w:tcPr>
          <w:p w14:paraId="2082DC7A" w14:textId="77777777" w:rsidR="00985482" w:rsidRPr="006C65BE" w:rsidRDefault="00985482" w:rsidP="00985482">
            <w:pPr>
              <w:pStyle w:val="TableCell0-2CenterBreak"/>
            </w:pPr>
            <w:r w:rsidRPr="006C65BE">
              <w:t>yes</w:t>
            </w:r>
          </w:p>
        </w:tc>
        <w:tc>
          <w:tcPr>
            <w:tcW w:w="709" w:type="dxa"/>
            <w:tcBorders>
              <w:bottom w:val="single" w:sz="4" w:space="0" w:color="auto"/>
            </w:tcBorders>
            <w:shd w:val="clear" w:color="auto" w:fill="auto"/>
          </w:tcPr>
          <w:p w14:paraId="5750E6E5" w14:textId="77777777" w:rsidR="00985482" w:rsidRPr="006C65BE" w:rsidRDefault="00985482" w:rsidP="00985482">
            <w:pPr>
              <w:pStyle w:val="TableCell0-2CenterBreak"/>
            </w:pPr>
            <w:r w:rsidRPr="006C65BE">
              <w:t>yes</w:t>
            </w:r>
          </w:p>
        </w:tc>
        <w:tc>
          <w:tcPr>
            <w:tcW w:w="709" w:type="dxa"/>
            <w:tcBorders>
              <w:bottom w:val="single" w:sz="4" w:space="0" w:color="auto"/>
            </w:tcBorders>
            <w:shd w:val="clear" w:color="auto" w:fill="auto"/>
          </w:tcPr>
          <w:p w14:paraId="55B6D055" w14:textId="77777777" w:rsidR="00985482" w:rsidRPr="006C65BE" w:rsidRDefault="00985482" w:rsidP="00985482">
            <w:pPr>
              <w:pStyle w:val="TableCell0-2CenterBreak"/>
            </w:pPr>
            <w:r w:rsidRPr="006C65BE">
              <w:t>yes</w:t>
            </w:r>
          </w:p>
        </w:tc>
        <w:tc>
          <w:tcPr>
            <w:tcW w:w="737" w:type="dxa"/>
            <w:tcBorders>
              <w:bottom w:val="single" w:sz="4" w:space="0" w:color="auto"/>
            </w:tcBorders>
            <w:shd w:val="clear" w:color="auto" w:fill="auto"/>
          </w:tcPr>
          <w:p w14:paraId="6163315B" w14:textId="77777777" w:rsidR="00985482" w:rsidRPr="006C65BE" w:rsidRDefault="00985482" w:rsidP="00985482">
            <w:pPr>
              <w:pStyle w:val="TableCell0-2CenterBreak"/>
            </w:pPr>
            <w:r w:rsidRPr="006C65BE">
              <w:t>yes</w:t>
            </w:r>
          </w:p>
        </w:tc>
        <w:tc>
          <w:tcPr>
            <w:tcW w:w="737" w:type="dxa"/>
            <w:tcBorders>
              <w:bottom w:val="single" w:sz="4" w:space="0" w:color="auto"/>
            </w:tcBorders>
            <w:shd w:val="clear" w:color="auto" w:fill="auto"/>
          </w:tcPr>
          <w:p w14:paraId="35696027" w14:textId="77777777" w:rsidR="00985482" w:rsidRPr="006C65BE" w:rsidRDefault="00985482" w:rsidP="00985482">
            <w:pPr>
              <w:pStyle w:val="TableCell0-2CenterBreak"/>
            </w:pPr>
            <w:r w:rsidRPr="006C65BE">
              <w:t>yes</w:t>
            </w:r>
          </w:p>
        </w:tc>
        <w:tc>
          <w:tcPr>
            <w:tcW w:w="737" w:type="dxa"/>
            <w:tcBorders>
              <w:bottom w:val="single" w:sz="4" w:space="0" w:color="auto"/>
            </w:tcBorders>
            <w:shd w:val="clear" w:color="auto" w:fill="auto"/>
          </w:tcPr>
          <w:p w14:paraId="269A87D2" w14:textId="77777777" w:rsidR="00985482" w:rsidRPr="006C65BE" w:rsidRDefault="00985482" w:rsidP="00985482">
            <w:pPr>
              <w:pStyle w:val="TableCell0-2CenterBreak"/>
            </w:pPr>
            <w:r w:rsidRPr="006C65BE">
              <w:t>yes</w:t>
            </w:r>
          </w:p>
        </w:tc>
        <w:tc>
          <w:tcPr>
            <w:tcW w:w="740" w:type="dxa"/>
            <w:tcBorders>
              <w:bottom w:val="single" w:sz="4" w:space="0" w:color="auto"/>
            </w:tcBorders>
            <w:shd w:val="clear" w:color="auto" w:fill="auto"/>
          </w:tcPr>
          <w:p w14:paraId="115939FD" w14:textId="77777777" w:rsidR="00985482" w:rsidRPr="006C65BE" w:rsidRDefault="00985482" w:rsidP="00985482">
            <w:pPr>
              <w:pStyle w:val="TableCell0-2CenterBreak"/>
            </w:pPr>
            <w:r w:rsidRPr="006C65BE">
              <w:t>yes</w:t>
            </w:r>
          </w:p>
        </w:tc>
      </w:tr>
      <w:tr w:rsidR="00985482" w:rsidRPr="006C65BE" w14:paraId="4111E626" w14:textId="77777777" w:rsidTr="00C905A9">
        <w:tc>
          <w:tcPr>
            <w:tcW w:w="6691" w:type="dxa"/>
            <w:gridSpan w:val="9"/>
            <w:tcBorders>
              <w:top w:val="single" w:sz="4" w:space="0" w:color="auto"/>
            </w:tcBorders>
            <w:shd w:val="clear" w:color="auto" w:fill="auto"/>
          </w:tcPr>
          <w:p w14:paraId="085F0A11" w14:textId="77777777" w:rsidR="00985482" w:rsidRPr="006C65BE" w:rsidRDefault="00985482" w:rsidP="00985482">
            <w:pPr>
              <w:pStyle w:val="TableCell2-2"/>
            </w:pPr>
            <w:r w:rsidRPr="006C65BE">
              <w:t xml:space="preserve">Prefix </w:t>
            </w:r>
            <w:r w:rsidRPr="00AC23C4">
              <w:rPr>
                <w:szCs w:val="19"/>
              </w:rPr>
              <w:t>­</w:t>
            </w:r>
            <w:r w:rsidRPr="006C65BE">
              <w:rPr>
                <w:rStyle w:val="ChItalBold"/>
              </w:rPr>
              <w:t>an</w:t>
            </w:r>
            <w:r w:rsidR="00D51E5A">
              <w:rPr>
                <w:rStyle w:val="ChItalBold"/>
              </w:rPr>
              <w:t>g</w:t>
            </w:r>
          </w:p>
        </w:tc>
      </w:tr>
      <w:tr w:rsidR="00AC23C4" w:rsidRPr="006C65BE" w14:paraId="15A789E8" w14:textId="77777777" w:rsidTr="00C905A9">
        <w:tc>
          <w:tcPr>
            <w:tcW w:w="848" w:type="dxa"/>
            <w:tcBorders>
              <w:bottom w:val="single" w:sz="4" w:space="0" w:color="auto"/>
            </w:tcBorders>
            <w:shd w:val="clear" w:color="auto" w:fill="auto"/>
          </w:tcPr>
          <w:p w14:paraId="66B70D94" w14:textId="77777777" w:rsidR="00985482" w:rsidRPr="0099608C" w:rsidRDefault="00985482" w:rsidP="00C905A9">
            <w:pPr>
              <w:pStyle w:val="TableCell0-2Break"/>
              <w:rPr>
                <w:rStyle w:val="ChSmallCaps"/>
              </w:rPr>
            </w:pPr>
            <w:r w:rsidRPr="0099608C">
              <w:rPr>
                <w:rStyle w:val="ChSmallCaps"/>
              </w:rPr>
              <w:t>prod</w:t>
            </w:r>
          </w:p>
        </w:tc>
        <w:tc>
          <w:tcPr>
            <w:tcW w:w="737" w:type="dxa"/>
            <w:tcBorders>
              <w:bottom w:val="single" w:sz="4" w:space="0" w:color="auto"/>
            </w:tcBorders>
            <w:shd w:val="clear" w:color="auto" w:fill="auto"/>
          </w:tcPr>
          <w:p w14:paraId="1790D570" w14:textId="77777777" w:rsidR="00985482" w:rsidRPr="006C65BE" w:rsidRDefault="00985482" w:rsidP="00C905A9">
            <w:pPr>
              <w:pStyle w:val="TableCell0-2CenterBreak"/>
            </w:pPr>
            <w:r w:rsidRPr="006C65BE">
              <w:t>lim.</w:t>
            </w:r>
          </w:p>
        </w:tc>
        <w:tc>
          <w:tcPr>
            <w:tcW w:w="737" w:type="dxa"/>
            <w:tcBorders>
              <w:bottom w:val="single" w:sz="4" w:space="0" w:color="auto"/>
            </w:tcBorders>
            <w:shd w:val="clear" w:color="auto" w:fill="auto"/>
          </w:tcPr>
          <w:p w14:paraId="2A58E808" w14:textId="77777777" w:rsidR="00985482" w:rsidRPr="00AC23C4" w:rsidRDefault="00220348" w:rsidP="00C905A9">
            <w:pPr>
              <w:pStyle w:val="TableCell0-2CenterBreak"/>
              <w:rPr>
                <w:highlight w:val="cyan"/>
              </w:rPr>
            </w:pPr>
            <w:r>
              <w:t>?</w:t>
            </w:r>
          </w:p>
        </w:tc>
        <w:tc>
          <w:tcPr>
            <w:tcW w:w="709" w:type="dxa"/>
            <w:tcBorders>
              <w:bottom w:val="single" w:sz="4" w:space="0" w:color="auto"/>
            </w:tcBorders>
            <w:shd w:val="clear" w:color="auto" w:fill="auto"/>
          </w:tcPr>
          <w:p w14:paraId="2FCA332E" w14:textId="77777777" w:rsidR="00985482" w:rsidRPr="006C65BE" w:rsidRDefault="00985482" w:rsidP="00C905A9">
            <w:pPr>
              <w:pStyle w:val="TableCell0-2CenterBreak"/>
            </w:pPr>
          </w:p>
        </w:tc>
        <w:tc>
          <w:tcPr>
            <w:tcW w:w="709" w:type="dxa"/>
            <w:tcBorders>
              <w:bottom w:val="single" w:sz="4" w:space="0" w:color="auto"/>
            </w:tcBorders>
            <w:shd w:val="clear" w:color="auto" w:fill="auto"/>
          </w:tcPr>
          <w:p w14:paraId="7B1A2EFE" w14:textId="77777777" w:rsidR="00985482" w:rsidRPr="006C65BE" w:rsidRDefault="00985482" w:rsidP="00C905A9">
            <w:pPr>
              <w:pStyle w:val="TableCell0-2CenterBreak"/>
            </w:pPr>
          </w:p>
        </w:tc>
        <w:tc>
          <w:tcPr>
            <w:tcW w:w="737" w:type="dxa"/>
            <w:tcBorders>
              <w:bottom w:val="single" w:sz="4" w:space="0" w:color="auto"/>
            </w:tcBorders>
            <w:shd w:val="clear" w:color="auto" w:fill="auto"/>
          </w:tcPr>
          <w:p w14:paraId="3689CAD3" w14:textId="77777777" w:rsidR="00985482" w:rsidRPr="006C65BE" w:rsidRDefault="00985482" w:rsidP="00C905A9">
            <w:pPr>
              <w:pStyle w:val="TableCell0-2CenterBreak"/>
            </w:pPr>
          </w:p>
        </w:tc>
        <w:tc>
          <w:tcPr>
            <w:tcW w:w="737" w:type="dxa"/>
            <w:tcBorders>
              <w:bottom w:val="single" w:sz="4" w:space="0" w:color="auto"/>
            </w:tcBorders>
            <w:shd w:val="clear" w:color="auto" w:fill="auto"/>
          </w:tcPr>
          <w:p w14:paraId="5F36C091" w14:textId="77777777" w:rsidR="00985482" w:rsidRPr="006C65BE" w:rsidRDefault="00985482" w:rsidP="00C905A9">
            <w:pPr>
              <w:pStyle w:val="TableCell0-2CenterBreak"/>
            </w:pPr>
          </w:p>
        </w:tc>
        <w:tc>
          <w:tcPr>
            <w:tcW w:w="737" w:type="dxa"/>
            <w:tcBorders>
              <w:bottom w:val="single" w:sz="4" w:space="0" w:color="auto"/>
            </w:tcBorders>
            <w:shd w:val="clear" w:color="auto" w:fill="auto"/>
          </w:tcPr>
          <w:p w14:paraId="52865231" w14:textId="77777777" w:rsidR="00985482" w:rsidRPr="006C65BE" w:rsidRDefault="00985482" w:rsidP="00C905A9">
            <w:pPr>
              <w:pStyle w:val="TableCell0-2CenterBreak"/>
            </w:pPr>
          </w:p>
        </w:tc>
        <w:tc>
          <w:tcPr>
            <w:tcW w:w="740" w:type="dxa"/>
            <w:tcBorders>
              <w:bottom w:val="single" w:sz="4" w:space="0" w:color="auto"/>
            </w:tcBorders>
            <w:shd w:val="clear" w:color="auto" w:fill="auto"/>
          </w:tcPr>
          <w:p w14:paraId="060C01A3" w14:textId="77777777" w:rsidR="00985482" w:rsidRPr="006C65BE" w:rsidRDefault="00985482" w:rsidP="00C905A9">
            <w:pPr>
              <w:pStyle w:val="TableCell0-2CenterBreak"/>
            </w:pPr>
          </w:p>
        </w:tc>
      </w:tr>
    </w:tbl>
    <w:p w14:paraId="57624BE4" w14:textId="77777777" w:rsidR="00985482" w:rsidRPr="006C65BE" w:rsidRDefault="00985482" w:rsidP="00620B68">
      <w:pPr>
        <w:pStyle w:val="Body0000after05before"/>
        <w:rPr>
          <w:lang w:eastAsia="en-US"/>
        </w:rPr>
      </w:pPr>
      <w:r w:rsidRPr="006C65BE">
        <w:t xml:space="preserve">Reduplication is another phenomenon in which Papuan Malay displays a number of features which differ from those described for other eastern Malay varieties (Chapter </w:t>
      </w:r>
      <w:r w:rsidR="006169B4">
        <w:fldChar w:fldCharType="begin"/>
      </w:r>
      <w:r w:rsidR="006169B4">
        <w:instrText xml:space="preserve"> REF _Ref372621586 \w \h </w:instrText>
      </w:r>
      <w:r w:rsidR="006169B4">
        <w:fldChar w:fldCharType="separate"/>
      </w:r>
      <w:r w:rsidR="00154D81">
        <w:rPr>
          <w:cs/>
        </w:rPr>
        <w:t>‎</w:t>
      </w:r>
      <w:r w:rsidR="00154D81">
        <w:t>4</w:t>
      </w:r>
      <w:r w:rsidR="006169B4">
        <w:fldChar w:fldCharType="end"/>
      </w:r>
      <w:r w:rsidRPr="006C65BE">
        <w:t xml:space="preserve">). As shown in </w:t>
      </w:r>
      <w:r w:rsidRPr="006C65BE">
        <w:fldChar w:fldCharType="begin"/>
      </w:r>
      <w:r w:rsidRPr="006C65BE">
        <w:instrText xml:space="preserve"> REF _Ref369357547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8</w:t>
      </w:r>
      <w:r w:rsidRPr="006C65BE">
        <w:fldChar w:fldCharType="end"/>
      </w:r>
      <w:r w:rsidRPr="006C65BE">
        <w:t xml:space="preserve">, Papuan Malay and the other eastern Malay varieties employ full reduplication. Partial and imitative reduplication however, is only reported for Papuan Malay, Ambon Malay, and Larantuka Malay. Besides, Papuan Malay shares especially many features with Ambon Malay regarding the </w:t>
      </w:r>
      <w:r w:rsidRPr="006C65BE">
        <w:rPr>
          <w:lang w:eastAsia="en-US"/>
        </w:rPr>
        <w:t>morpheme types which can undergo full reduplication (§</w:t>
      </w:r>
      <w:r w:rsidR="006A04A7">
        <w:rPr>
          <w:lang w:eastAsia="en-US"/>
        </w:rPr>
        <w:fldChar w:fldCharType="begin"/>
      </w:r>
      <w:r w:rsidR="006A04A7">
        <w:rPr>
          <w:lang w:eastAsia="en-US"/>
        </w:rPr>
        <w:instrText xml:space="preserve"> REF _Ref360284484 \w \h </w:instrText>
      </w:r>
      <w:r w:rsidR="006A04A7">
        <w:rPr>
          <w:lang w:eastAsia="en-US"/>
        </w:rPr>
      </w:r>
      <w:r w:rsidR="006A04A7">
        <w:rPr>
          <w:lang w:eastAsia="en-US"/>
        </w:rPr>
        <w:fldChar w:fldCharType="separate"/>
      </w:r>
      <w:r w:rsidR="00154D81">
        <w:rPr>
          <w:cs/>
          <w:lang w:eastAsia="en-US"/>
        </w:rPr>
        <w:t>‎</w:t>
      </w:r>
      <w:r w:rsidR="00154D81">
        <w:rPr>
          <w:lang w:eastAsia="en-US"/>
        </w:rPr>
        <w:t>4.3.1</w:t>
      </w:r>
      <w:r w:rsidR="006A04A7">
        <w:rPr>
          <w:lang w:eastAsia="en-US"/>
        </w:rPr>
        <w:fldChar w:fldCharType="end"/>
      </w:r>
      <w:r w:rsidR="00DB70B2">
        <w:t>,</w:t>
      </w:r>
      <w:r w:rsidR="00DB70B2" w:rsidRPr="00C109EA">
        <w:t xml:space="preserve"> in Chapter</w:t>
      </w:r>
      <w:r w:rsidRPr="006C65BE">
        <w:rPr>
          <w:lang w:eastAsia="en-US"/>
        </w:rPr>
        <w:t xml:space="preserve"> </w:t>
      </w:r>
      <w:r w:rsidR="006169B4">
        <w:fldChar w:fldCharType="begin"/>
      </w:r>
      <w:r w:rsidR="006169B4">
        <w:instrText xml:space="preserve"> REF _Ref372621586 \w \h </w:instrText>
      </w:r>
      <w:r w:rsidR="006169B4">
        <w:fldChar w:fldCharType="separate"/>
      </w:r>
      <w:r w:rsidR="00154D81">
        <w:rPr>
          <w:cs/>
        </w:rPr>
        <w:t>‎</w:t>
      </w:r>
      <w:r w:rsidR="00154D81">
        <w:t>4</w:t>
      </w:r>
      <w:r w:rsidR="006169B4">
        <w:fldChar w:fldCharType="end"/>
      </w:r>
      <w:r w:rsidRPr="006C65BE">
        <w:rPr>
          <w:lang w:eastAsia="en-US"/>
        </w:rPr>
        <w:t>).</w:t>
      </w:r>
    </w:p>
    <w:p w14:paraId="71065606" w14:textId="328834CF" w:rsidR="00985482" w:rsidRPr="006C65BE" w:rsidRDefault="00985482" w:rsidP="00A4064C">
      <w:pPr>
        <w:pStyle w:val="Body0500after"/>
        <w:rPr>
          <w:lang w:eastAsia="en-US"/>
        </w:rPr>
      </w:pPr>
      <w:r w:rsidRPr="006C65BE">
        <w:t xml:space="preserve">In general, reduplication conveys a wide range of different meaning aspects. These meaning aspects differ </w:t>
      </w:r>
      <w:r w:rsidRPr="006C65BE">
        <w:rPr>
          <w:lang w:eastAsia="en-US"/>
        </w:rPr>
        <w:t>with respect to the range of word classes they attract for reduplication. Among the eastern Malay varieties, the attested meaning aspects in Papuan Malay attract the largest range of different word classes, followed by a medium range of attracted word classes in Ambon Malay. In the other eastern Malay varieties, by contrast, this range of attracted word classes</w:t>
      </w:r>
      <w:r w:rsidR="006169B4">
        <w:rPr>
          <w:lang w:eastAsia="en-US"/>
        </w:rPr>
        <w:t xml:space="preserve"> seems to be much smaller. (§</w:t>
      </w:r>
      <w:r w:rsidR="00B94D97">
        <w:rPr>
          <w:lang w:eastAsia="en-US"/>
        </w:rPr>
        <w:fldChar w:fldCharType="begin"/>
      </w:r>
      <w:r w:rsidR="00B94D97">
        <w:rPr>
          <w:lang w:eastAsia="en-US"/>
        </w:rPr>
        <w:instrText xml:space="preserve"> REF _Ref360284485 \w \h </w:instrText>
      </w:r>
      <w:r w:rsidR="00B94D97">
        <w:rPr>
          <w:lang w:eastAsia="en-US"/>
        </w:rPr>
      </w:r>
      <w:r w:rsidR="00B94D97">
        <w:rPr>
          <w:lang w:eastAsia="en-US"/>
        </w:rPr>
        <w:fldChar w:fldCharType="separate"/>
      </w:r>
      <w:r w:rsidR="00154D81">
        <w:rPr>
          <w:cs/>
          <w:lang w:eastAsia="en-US"/>
        </w:rPr>
        <w:t>‎</w:t>
      </w:r>
      <w:r w:rsidR="00154D81">
        <w:rPr>
          <w:lang w:eastAsia="en-US"/>
        </w:rPr>
        <w:t>4.3.2</w:t>
      </w:r>
      <w:r w:rsidR="00B94D97">
        <w:rPr>
          <w:lang w:eastAsia="en-US"/>
        </w:rPr>
        <w:fldChar w:fldCharType="end"/>
      </w:r>
      <w:r w:rsidR="00DB70B2">
        <w:t>,</w:t>
      </w:r>
      <w:r w:rsidR="00DB70B2" w:rsidRPr="00C109EA">
        <w:t xml:space="preserve"> in Chapter</w:t>
      </w:r>
      <w:r w:rsidRPr="006C65BE">
        <w:rPr>
          <w:lang w:eastAsia="en-US"/>
        </w:rPr>
        <w:t xml:space="preserve"> </w:t>
      </w:r>
      <w:r w:rsidR="006169B4">
        <w:fldChar w:fldCharType="begin"/>
      </w:r>
      <w:r w:rsidR="006169B4">
        <w:instrText xml:space="preserve"> REF _Ref372621586 \w \h </w:instrText>
      </w:r>
      <w:r w:rsidR="006169B4">
        <w:fldChar w:fldCharType="separate"/>
      </w:r>
      <w:r w:rsidR="00154D81">
        <w:rPr>
          <w:cs/>
        </w:rPr>
        <w:t>‎</w:t>
      </w:r>
      <w:r w:rsidR="00154D81">
        <w:t>4</w:t>
      </w:r>
      <w:r w:rsidR="006169B4">
        <w:fldChar w:fldCharType="end"/>
      </w:r>
      <w:r w:rsidRPr="006C65BE">
        <w:rPr>
          <w:lang w:eastAsia="en-US"/>
        </w:rPr>
        <w:t>)</w:t>
      </w:r>
    </w:p>
    <w:p w14:paraId="1B1F091C" w14:textId="3E1A8CB2" w:rsidR="00985482" w:rsidRPr="006C65BE" w:rsidRDefault="00985482" w:rsidP="00985482">
      <w:pPr>
        <w:pStyle w:val="Body0500after"/>
        <w:rPr>
          <w:lang w:eastAsia="en-US"/>
        </w:rPr>
      </w:pPr>
      <w:r w:rsidRPr="006C65BE">
        <w:rPr>
          <w:lang w:eastAsia="en-US"/>
        </w:rPr>
        <w:t xml:space="preserve">In Papuan Malay, the reduplicated items can also undergo </w:t>
      </w:r>
      <w:r w:rsidR="00B7093A">
        <w:t>“</w:t>
      </w:r>
      <w:r w:rsidRPr="006C65BE">
        <w:t>interpretational shift</w:t>
      </w:r>
      <w:r w:rsidR="00B7093A">
        <w:t>”</w:t>
      </w:r>
      <w:r w:rsidRPr="006C65BE">
        <w:t xml:space="preserve"> or </w:t>
      </w:r>
      <w:r w:rsidR="00B7093A">
        <w:t>“</w:t>
      </w:r>
      <w:r w:rsidRPr="006C65BE">
        <w:t>type coercion</w:t>
      </w:r>
      <w:r w:rsidR="00B7093A">
        <w:t>”</w:t>
      </w:r>
      <w:r w:rsidRPr="006C65BE">
        <w:t xml:space="preserve">. This feature is also attested </w:t>
      </w:r>
      <w:r w:rsidR="00E17646">
        <w:t xml:space="preserve">in </w:t>
      </w:r>
      <w:r w:rsidRPr="006C65BE">
        <w:t xml:space="preserve">Ambon, Larantuka, Manado, and Ternate Malay. Again, Papuan Malay and Ambon Malay share pertinent features, in that in both varieties </w:t>
      </w:r>
      <w:r w:rsidRPr="006C65BE">
        <w:rPr>
          <w:lang w:eastAsia="en-US"/>
        </w:rPr>
        <w:t xml:space="preserve">nouns and verbs can undergo interpretational shift, while in Manado Malay only nouns and in Larantuka and Ternate Malay only verbs are affected. </w:t>
      </w:r>
      <w:r w:rsidR="00B94D97">
        <w:rPr>
          <w:lang w:eastAsia="en-US"/>
        </w:rPr>
        <w:t>(§</w:t>
      </w:r>
      <w:r w:rsidR="00B94D97">
        <w:rPr>
          <w:lang w:eastAsia="en-US"/>
        </w:rPr>
        <w:fldChar w:fldCharType="begin"/>
      </w:r>
      <w:r w:rsidR="00B94D97">
        <w:rPr>
          <w:lang w:eastAsia="en-US"/>
        </w:rPr>
        <w:instrText xml:space="preserve"> REF _Ref374440478 \w \h </w:instrText>
      </w:r>
      <w:r w:rsidR="00B94D97">
        <w:rPr>
          <w:lang w:eastAsia="en-US"/>
        </w:rPr>
      </w:r>
      <w:r w:rsidR="00B94D97">
        <w:rPr>
          <w:lang w:eastAsia="en-US"/>
        </w:rPr>
        <w:fldChar w:fldCharType="separate"/>
      </w:r>
      <w:r w:rsidR="00154D81">
        <w:rPr>
          <w:cs/>
          <w:lang w:eastAsia="en-US"/>
        </w:rPr>
        <w:t>‎</w:t>
      </w:r>
      <w:r w:rsidR="00154D81">
        <w:rPr>
          <w:lang w:eastAsia="en-US"/>
        </w:rPr>
        <w:t>4.3.3</w:t>
      </w:r>
      <w:r w:rsidR="00B94D97">
        <w:rPr>
          <w:lang w:eastAsia="en-US"/>
        </w:rPr>
        <w:fldChar w:fldCharType="end"/>
      </w:r>
      <w:r w:rsidR="00DB70B2">
        <w:t>,</w:t>
      </w:r>
      <w:r w:rsidR="00DB70B2" w:rsidRPr="00C109EA">
        <w:t xml:space="preserve"> in Chapter</w:t>
      </w:r>
      <w:r w:rsidRPr="006C65BE">
        <w:rPr>
          <w:lang w:eastAsia="en-US"/>
        </w:rPr>
        <w:t xml:space="preserve"> </w:t>
      </w:r>
      <w:r w:rsidR="00B94D97">
        <w:fldChar w:fldCharType="begin"/>
      </w:r>
      <w:r w:rsidR="00B94D97">
        <w:instrText xml:space="preserve"> REF _Ref372621586 \w \h </w:instrText>
      </w:r>
      <w:r w:rsidR="00B94D97">
        <w:fldChar w:fldCharType="separate"/>
      </w:r>
      <w:r w:rsidR="00154D81">
        <w:rPr>
          <w:cs/>
        </w:rPr>
        <w:t>‎</w:t>
      </w:r>
      <w:r w:rsidR="00154D81">
        <w:t>4</w:t>
      </w:r>
      <w:r w:rsidR="00B94D97">
        <w:fldChar w:fldCharType="end"/>
      </w:r>
      <w:r w:rsidRPr="006C65BE">
        <w:rPr>
          <w:lang w:eastAsia="en-US"/>
        </w:rPr>
        <w:t>)</w:t>
      </w:r>
    </w:p>
    <w:p w14:paraId="10AD446D" w14:textId="77777777" w:rsidR="00985482" w:rsidRDefault="00985482" w:rsidP="00620B68">
      <w:pPr>
        <w:pStyle w:val="Body0505after"/>
      </w:pPr>
      <w:r w:rsidRPr="006C65BE">
        <w:rPr>
          <w:lang w:eastAsia="en-US"/>
        </w:rPr>
        <w:t>These findings suggest that reduplication in Papuan Malay has more in common with Ambon Malay than with the other eastern Malay varieties</w:t>
      </w:r>
      <w:r w:rsidRPr="006C65BE">
        <w:t>.</w:t>
      </w:r>
    </w:p>
    <w:p w14:paraId="6226C77D" w14:textId="77777777" w:rsidR="00985482" w:rsidRPr="006C65BE" w:rsidRDefault="00985482" w:rsidP="00985482">
      <w:pPr>
        <w:pStyle w:val="Caption"/>
      </w:pPr>
      <w:bookmarkStart w:id="490" w:name="_Ref369357547"/>
      <w:bookmarkStart w:id="491" w:name="_Ref369357534"/>
      <w:r w:rsidRPr="006C65BE">
        <w:lastRenderedPageBreak/>
        <w:t xml:space="preserve">Table </w:t>
      </w:r>
      <w:fldSimple w:instr=" STYLEREF 1 \s ">
        <w:r w:rsidR="00154D81">
          <w:rPr>
            <w:noProof/>
            <w:cs/>
          </w:rPr>
          <w:t>‎</w:t>
        </w:r>
        <w:r w:rsidR="00154D81">
          <w:rPr>
            <w:noProof/>
          </w:rPr>
          <w:t>1</w:t>
        </w:r>
      </w:fldSimple>
      <w:r w:rsidR="00F207A1">
        <w:t>.</w:t>
      </w:r>
      <w:fldSimple w:instr=" SEQ Table \* ARABIC \s 1 ">
        <w:r w:rsidR="00154D81">
          <w:rPr>
            <w:noProof/>
          </w:rPr>
          <w:t>8</w:t>
        </w:r>
      </w:fldSimple>
      <w:bookmarkEnd w:id="490"/>
      <w:r w:rsidRPr="006C65BE">
        <w:t>:</w:t>
      </w:r>
      <w:r w:rsidRPr="006C65BE">
        <w:tab/>
        <w:t>Reduplication</w:t>
      </w:r>
      <w:bookmarkEnd w:id="491"/>
    </w:p>
    <w:tbl>
      <w:tblPr>
        <w:tblW w:w="6070" w:type="dxa"/>
        <w:tblInd w:w="170" w:type="dxa"/>
        <w:tblLayout w:type="fixed"/>
        <w:tblLook w:val="01E0" w:firstRow="1" w:lastRow="1" w:firstColumn="1" w:lastColumn="1" w:noHBand="0" w:noVBand="0"/>
      </w:tblPr>
      <w:tblGrid>
        <w:gridCol w:w="964"/>
        <w:gridCol w:w="737"/>
        <w:gridCol w:w="737"/>
        <w:gridCol w:w="709"/>
        <w:gridCol w:w="709"/>
        <w:gridCol w:w="737"/>
        <w:gridCol w:w="737"/>
        <w:gridCol w:w="740"/>
      </w:tblGrid>
      <w:tr w:rsidR="00AC23C4" w:rsidRPr="006C65BE" w14:paraId="1AFB7B59" w14:textId="77777777" w:rsidTr="00E55C9B">
        <w:trPr>
          <w:tblHeader/>
        </w:trPr>
        <w:tc>
          <w:tcPr>
            <w:tcW w:w="964" w:type="dxa"/>
            <w:tcBorders>
              <w:top w:val="single" w:sz="4" w:space="0" w:color="auto"/>
              <w:bottom w:val="single" w:sz="4" w:space="0" w:color="auto"/>
            </w:tcBorders>
            <w:shd w:val="clear" w:color="auto" w:fill="auto"/>
          </w:tcPr>
          <w:p w14:paraId="04BFE19A" w14:textId="77777777" w:rsidR="00985482" w:rsidRPr="006C65BE" w:rsidRDefault="00985482" w:rsidP="00985482">
            <w:pPr>
              <w:pStyle w:val="TableHd"/>
            </w:pPr>
          </w:p>
        </w:tc>
        <w:tc>
          <w:tcPr>
            <w:tcW w:w="737" w:type="dxa"/>
            <w:tcBorders>
              <w:top w:val="single" w:sz="4" w:space="0" w:color="auto"/>
              <w:bottom w:val="single" w:sz="4" w:space="0" w:color="auto"/>
            </w:tcBorders>
            <w:shd w:val="clear" w:color="auto" w:fill="auto"/>
          </w:tcPr>
          <w:p w14:paraId="503E8698" w14:textId="77777777" w:rsidR="00985482" w:rsidRPr="006C65BE" w:rsidRDefault="00985482" w:rsidP="00985482">
            <w:pPr>
              <w:pStyle w:val="TableHd"/>
            </w:pPr>
            <w:r w:rsidRPr="006C65BE">
              <w:t>PM</w:t>
            </w:r>
          </w:p>
        </w:tc>
        <w:tc>
          <w:tcPr>
            <w:tcW w:w="737" w:type="dxa"/>
            <w:tcBorders>
              <w:top w:val="single" w:sz="4" w:space="0" w:color="auto"/>
              <w:bottom w:val="single" w:sz="4" w:space="0" w:color="auto"/>
            </w:tcBorders>
            <w:shd w:val="clear" w:color="auto" w:fill="auto"/>
          </w:tcPr>
          <w:p w14:paraId="09BE5129" w14:textId="77777777" w:rsidR="00985482" w:rsidRPr="006C65BE" w:rsidRDefault="00985482" w:rsidP="00985482">
            <w:pPr>
              <w:pStyle w:val="TableHd"/>
            </w:pPr>
            <w:r w:rsidRPr="006C65BE">
              <w:t>AM</w:t>
            </w:r>
          </w:p>
        </w:tc>
        <w:tc>
          <w:tcPr>
            <w:tcW w:w="709" w:type="dxa"/>
            <w:tcBorders>
              <w:top w:val="single" w:sz="4" w:space="0" w:color="auto"/>
              <w:bottom w:val="single" w:sz="4" w:space="0" w:color="auto"/>
            </w:tcBorders>
            <w:shd w:val="clear" w:color="auto" w:fill="auto"/>
          </w:tcPr>
          <w:p w14:paraId="653C407F" w14:textId="77777777" w:rsidR="00985482" w:rsidRPr="006C65BE" w:rsidRDefault="00985482" w:rsidP="00985482">
            <w:pPr>
              <w:pStyle w:val="TableHd"/>
            </w:pPr>
            <w:r w:rsidRPr="006C65BE">
              <w:t>BM</w:t>
            </w:r>
          </w:p>
        </w:tc>
        <w:tc>
          <w:tcPr>
            <w:tcW w:w="709" w:type="dxa"/>
            <w:tcBorders>
              <w:top w:val="single" w:sz="4" w:space="0" w:color="auto"/>
              <w:bottom w:val="single" w:sz="4" w:space="0" w:color="auto"/>
            </w:tcBorders>
            <w:shd w:val="clear" w:color="auto" w:fill="auto"/>
          </w:tcPr>
          <w:p w14:paraId="53834797" w14:textId="77777777" w:rsidR="00985482" w:rsidRPr="006C65BE" w:rsidRDefault="00985482" w:rsidP="00985482">
            <w:pPr>
              <w:pStyle w:val="TableHd"/>
            </w:pPr>
            <w:r w:rsidRPr="006C65BE">
              <w:t>KM</w:t>
            </w:r>
          </w:p>
        </w:tc>
        <w:tc>
          <w:tcPr>
            <w:tcW w:w="737" w:type="dxa"/>
            <w:tcBorders>
              <w:top w:val="single" w:sz="4" w:space="0" w:color="auto"/>
              <w:bottom w:val="single" w:sz="4" w:space="0" w:color="auto"/>
            </w:tcBorders>
            <w:shd w:val="clear" w:color="auto" w:fill="auto"/>
          </w:tcPr>
          <w:p w14:paraId="6E5E4491" w14:textId="77777777" w:rsidR="00985482" w:rsidRPr="006C65BE" w:rsidRDefault="00985482" w:rsidP="00985482">
            <w:pPr>
              <w:pStyle w:val="TableHd"/>
            </w:pPr>
            <w:r w:rsidRPr="006C65BE">
              <w:t>LM</w:t>
            </w:r>
          </w:p>
        </w:tc>
        <w:tc>
          <w:tcPr>
            <w:tcW w:w="1477" w:type="dxa"/>
            <w:gridSpan w:val="2"/>
            <w:tcBorders>
              <w:top w:val="single" w:sz="4" w:space="0" w:color="auto"/>
              <w:bottom w:val="single" w:sz="4" w:space="0" w:color="auto"/>
            </w:tcBorders>
            <w:shd w:val="clear" w:color="auto" w:fill="auto"/>
          </w:tcPr>
          <w:p w14:paraId="31797147" w14:textId="77777777" w:rsidR="00985482" w:rsidRPr="006C65BE" w:rsidRDefault="00985482" w:rsidP="00985482">
            <w:pPr>
              <w:pStyle w:val="TableHd"/>
            </w:pPr>
            <w:r w:rsidRPr="006C65BE">
              <w:t>N</w:t>
            </w:r>
            <w:r w:rsidR="00E95235">
              <w:t>M</w:t>
            </w:r>
            <w:r w:rsidRPr="006C65BE">
              <w:t>M   /   TM</w:t>
            </w:r>
          </w:p>
        </w:tc>
      </w:tr>
      <w:tr w:rsidR="00985482" w:rsidRPr="006C65BE" w14:paraId="736F9E5F" w14:textId="77777777" w:rsidTr="00E55C9B">
        <w:tc>
          <w:tcPr>
            <w:tcW w:w="6070" w:type="dxa"/>
            <w:gridSpan w:val="8"/>
            <w:tcBorders>
              <w:top w:val="single" w:sz="4" w:space="0" w:color="auto"/>
            </w:tcBorders>
            <w:shd w:val="clear" w:color="auto" w:fill="auto"/>
          </w:tcPr>
          <w:p w14:paraId="3CB7D4E8" w14:textId="77777777" w:rsidR="00985482" w:rsidRPr="006C65BE" w:rsidRDefault="00985482" w:rsidP="00985482">
            <w:pPr>
              <w:pStyle w:val="TableCell2-2"/>
            </w:pPr>
            <w:r w:rsidRPr="006C65BE">
              <w:t>Type of reduplication</w:t>
            </w:r>
          </w:p>
        </w:tc>
      </w:tr>
      <w:tr w:rsidR="00AC23C4" w:rsidRPr="006C65BE" w14:paraId="4889F60B" w14:textId="77777777" w:rsidTr="00E55C9B">
        <w:tc>
          <w:tcPr>
            <w:tcW w:w="964" w:type="dxa"/>
            <w:shd w:val="clear" w:color="auto" w:fill="auto"/>
          </w:tcPr>
          <w:p w14:paraId="1C1B9767" w14:textId="77777777" w:rsidR="00985482" w:rsidRPr="006C65BE" w:rsidRDefault="00985482" w:rsidP="00985482">
            <w:pPr>
              <w:pStyle w:val="TableCell2-0"/>
            </w:pPr>
            <w:r w:rsidRPr="006C65BE">
              <w:t>Full</w:t>
            </w:r>
          </w:p>
        </w:tc>
        <w:tc>
          <w:tcPr>
            <w:tcW w:w="737" w:type="dxa"/>
            <w:shd w:val="clear" w:color="auto" w:fill="auto"/>
          </w:tcPr>
          <w:p w14:paraId="698C0BAE" w14:textId="77777777" w:rsidR="00985482" w:rsidRPr="006C65BE" w:rsidRDefault="00985482" w:rsidP="00E55C9B">
            <w:pPr>
              <w:pStyle w:val="TableCell0-0Center"/>
            </w:pPr>
            <w:r w:rsidRPr="006C65BE">
              <w:t>yes</w:t>
            </w:r>
          </w:p>
        </w:tc>
        <w:tc>
          <w:tcPr>
            <w:tcW w:w="737" w:type="dxa"/>
            <w:shd w:val="clear" w:color="auto" w:fill="auto"/>
          </w:tcPr>
          <w:p w14:paraId="3CA8F411" w14:textId="77777777" w:rsidR="00985482" w:rsidRPr="006C65BE" w:rsidRDefault="00985482" w:rsidP="00E55C9B">
            <w:pPr>
              <w:pStyle w:val="TableCell0-0Center"/>
            </w:pPr>
            <w:r w:rsidRPr="006C65BE">
              <w:t>yes</w:t>
            </w:r>
          </w:p>
        </w:tc>
        <w:tc>
          <w:tcPr>
            <w:tcW w:w="709" w:type="dxa"/>
            <w:shd w:val="clear" w:color="auto" w:fill="auto"/>
          </w:tcPr>
          <w:p w14:paraId="38A8128F" w14:textId="77777777" w:rsidR="00985482" w:rsidRPr="006C65BE" w:rsidRDefault="00985482" w:rsidP="00E55C9B">
            <w:pPr>
              <w:pStyle w:val="TableCell0-0Center"/>
            </w:pPr>
            <w:r w:rsidRPr="006C65BE">
              <w:t>yes</w:t>
            </w:r>
          </w:p>
        </w:tc>
        <w:tc>
          <w:tcPr>
            <w:tcW w:w="709" w:type="dxa"/>
            <w:shd w:val="clear" w:color="auto" w:fill="auto"/>
          </w:tcPr>
          <w:p w14:paraId="22DCBE62" w14:textId="77777777" w:rsidR="00985482" w:rsidRPr="006C65BE" w:rsidRDefault="00985482" w:rsidP="00E55C9B">
            <w:pPr>
              <w:pStyle w:val="TableCell0-0Center"/>
            </w:pPr>
            <w:r w:rsidRPr="006C65BE">
              <w:t>yes</w:t>
            </w:r>
          </w:p>
        </w:tc>
        <w:tc>
          <w:tcPr>
            <w:tcW w:w="737" w:type="dxa"/>
            <w:shd w:val="clear" w:color="auto" w:fill="auto"/>
          </w:tcPr>
          <w:p w14:paraId="0980858E" w14:textId="77777777" w:rsidR="00985482" w:rsidRPr="006C65BE" w:rsidRDefault="00985482" w:rsidP="00E55C9B">
            <w:pPr>
              <w:pStyle w:val="TableCell0-0Center"/>
            </w:pPr>
            <w:r w:rsidRPr="006C65BE">
              <w:t>yes</w:t>
            </w:r>
          </w:p>
        </w:tc>
        <w:tc>
          <w:tcPr>
            <w:tcW w:w="737" w:type="dxa"/>
            <w:shd w:val="clear" w:color="auto" w:fill="auto"/>
          </w:tcPr>
          <w:p w14:paraId="229044CC" w14:textId="77777777" w:rsidR="00985482" w:rsidRPr="006C65BE" w:rsidRDefault="00985482" w:rsidP="00E55C9B">
            <w:pPr>
              <w:pStyle w:val="TableCell0-0Center"/>
            </w:pPr>
            <w:r w:rsidRPr="006C65BE">
              <w:t>yes</w:t>
            </w:r>
          </w:p>
        </w:tc>
        <w:tc>
          <w:tcPr>
            <w:tcW w:w="740" w:type="dxa"/>
            <w:shd w:val="clear" w:color="auto" w:fill="auto"/>
          </w:tcPr>
          <w:p w14:paraId="13AC0008" w14:textId="77777777" w:rsidR="00985482" w:rsidRPr="006C65BE" w:rsidRDefault="00985482" w:rsidP="00E55C9B">
            <w:pPr>
              <w:pStyle w:val="TableCell0-0Center"/>
            </w:pPr>
            <w:r w:rsidRPr="006C65BE">
              <w:t>yes</w:t>
            </w:r>
          </w:p>
        </w:tc>
      </w:tr>
      <w:tr w:rsidR="00AC23C4" w:rsidRPr="006C65BE" w14:paraId="078E5583" w14:textId="77777777" w:rsidTr="00495DD5">
        <w:tc>
          <w:tcPr>
            <w:tcW w:w="964" w:type="dxa"/>
            <w:shd w:val="clear" w:color="auto" w:fill="auto"/>
          </w:tcPr>
          <w:p w14:paraId="6FB0D43E" w14:textId="77777777" w:rsidR="00985482" w:rsidRPr="006C65BE" w:rsidRDefault="00985482" w:rsidP="00E55C9B">
            <w:pPr>
              <w:pStyle w:val="TableCell0-0"/>
            </w:pPr>
            <w:r w:rsidRPr="006C65BE">
              <w:t>Partial</w:t>
            </w:r>
          </w:p>
        </w:tc>
        <w:tc>
          <w:tcPr>
            <w:tcW w:w="737" w:type="dxa"/>
            <w:shd w:val="clear" w:color="auto" w:fill="auto"/>
          </w:tcPr>
          <w:p w14:paraId="6DCB3CF7" w14:textId="77777777" w:rsidR="00985482" w:rsidRPr="006C65BE" w:rsidRDefault="00985482" w:rsidP="00E55C9B">
            <w:pPr>
              <w:pStyle w:val="TableCell0-0Center"/>
            </w:pPr>
            <w:r w:rsidRPr="00E55C9B">
              <w:t>yes</w:t>
            </w:r>
          </w:p>
        </w:tc>
        <w:tc>
          <w:tcPr>
            <w:tcW w:w="737" w:type="dxa"/>
            <w:shd w:val="clear" w:color="auto" w:fill="auto"/>
          </w:tcPr>
          <w:p w14:paraId="28EEC60B" w14:textId="77777777" w:rsidR="00985482" w:rsidRPr="006C65BE" w:rsidRDefault="00985482" w:rsidP="00985482">
            <w:pPr>
              <w:pStyle w:val="TableCell0-0Center"/>
            </w:pPr>
            <w:r w:rsidRPr="006C65BE">
              <w:t>yes</w:t>
            </w:r>
          </w:p>
        </w:tc>
        <w:tc>
          <w:tcPr>
            <w:tcW w:w="709" w:type="dxa"/>
            <w:shd w:val="clear" w:color="auto" w:fill="auto"/>
          </w:tcPr>
          <w:p w14:paraId="6B3066A4" w14:textId="77777777" w:rsidR="00985482" w:rsidRPr="006C65BE" w:rsidRDefault="00985482" w:rsidP="00985482">
            <w:pPr>
              <w:pStyle w:val="TableCell0-0Center"/>
            </w:pPr>
          </w:p>
        </w:tc>
        <w:tc>
          <w:tcPr>
            <w:tcW w:w="709" w:type="dxa"/>
            <w:shd w:val="clear" w:color="auto" w:fill="auto"/>
          </w:tcPr>
          <w:p w14:paraId="3ADE88D4" w14:textId="77777777" w:rsidR="00985482" w:rsidRPr="006C65BE" w:rsidRDefault="00985482" w:rsidP="00985482">
            <w:pPr>
              <w:pStyle w:val="TableCell0-0Center"/>
            </w:pPr>
          </w:p>
        </w:tc>
        <w:tc>
          <w:tcPr>
            <w:tcW w:w="737" w:type="dxa"/>
            <w:shd w:val="clear" w:color="auto" w:fill="auto"/>
          </w:tcPr>
          <w:p w14:paraId="0634128C" w14:textId="77777777" w:rsidR="00985482" w:rsidRPr="006C65BE" w:rsidRDefault="00985482" w:rsidP="00985482">
            <w:pPr>
              <w:pStyle w:val="TableCell0-0Center"/>
            </w:pPr>
            <w:r w:rsidRPr="006C65BE">
              <w:t>yes</w:t>
            </w:r>
          </w:p>
        </w:tc>
        <w:tc>
          <w:tcPr>
            <w:tcW w:w="737" w:type="dxa"/>
            <w:shd w:val="clear" w:color="auto" w:fill="auto"/>
          </w:tcPr>
          <w:p w14:paraId="16B83D0F" w14:textId="77777777" w:rsidR="00985482" w:rsidRPr="006C65BE" w:rsidRDefault="00985482" w:rsidP="00985482">
            <w:pPr>
              <w:pStyle w:val="TableCell0-0Center"/>
            </w:pPr>
          </w:p>
        </w:tc>
        <w:tc>
          <w:tcPr>
            <w:tcW w:w="740" w:type="dxa"/>
            <w:shd w:val="clear" w:color="auto" w:fill="auto"/>
          </w:tcPr>
          <w:p w14:paraId="350B24C4" w14:textId="77777777" w:rsidR="00985482" w:rsidRPr="006C65BE" w:rsidRDefault="00985482" w:rsidP="00985482">
            <w:pPr>
              <w:pStyle w:val="TableCell0-0Center"/>
            </w:pPr>
          </w:p>
        </w:tc>
      </w:tr>
      <w:tr w:rsidR="00AC23C4" w:rsidRPr="006C65BE" w14:paraId="31403D14" w14:textId="77777777" w:rsidTr="00E55C9B">
        <w:tc>
          <w:tcPr>
            <w:tcW w:w="964" w:type="dxa"/>
            <w:tcBorders>
              <w:bottom w:val="single" w:sz="4" w:space="0" w:color="auto"/>
            </w:tcBorders>
            <w:shd w:val="clear" w:color="auto" w:fill="auto"/>
          </w:tcPr>
          <w:p w14:paraId="7A73420D" w14:textId="77777777" w:rsidR="00985482" w:rsidRPr="006C65BE" w:rsidRDefault="00985482" w:rsidP="00E55C9B">
            <w:pPr>
              <w:pStyle w:val="TableCell0-2Break"/>
            </w:pPr>
            <w:r w:rsidRPr="00E55C9B">
              <w:t>Imitative</w:t>
            </w:r>
          </w:p>
        </w:tc>
        <w:tc>
          <w:tcPr>
            <w:tcW w:w="737" w:type="dxa"/>
            <w:tcBorders>
              <w:bottom w:val="single" w:sz="4" w:space="0" w:color="auto"/>
            </w:tcBorders>
            <w:shd w:val="clear" w:color="auto" w:fill="auto"/>
          </w:tcPr>
          <w:p w14:paraId="32B9E728" w14:textId="77777777" w:rsidR="00985482" w:rsidRPr="006C65BE" w:rsidRDefault="00985482" w:rsidP="00E55C9B">
            <w:pPr>
              <w:pStyle w:val="TableCell0-2CenterBreak"/>
            </w:pPr>
            <w:r w:rsidRPr="00E55C9B">
              <w:t>yes</w:t>
            </w:r>
          </w:p>
        </w:tc>
        <w:tc>
          <w:tcPr>
            <w:tcW w:w="737" w:type="dxa"/>
            <w:tcBorders>
              <w:bottom w:val="single" w:sz="4" w:space="0" w:color="auto"/>
            </w:tcBorders>
            <w:shd w:val="clear" w:color="auto" w:fill="auto"/>
          </w:tcPr>
          <w:p w14:paraId="20E5BBE1" w14:textId="77777777" w:rsidR="00985482" w:rsidRPr="006C65BE" w:rsidRDefault="00985482" w:rsidP="00985482">
            <w:pPr>
              <w:pStyle w:val="TableCell0-2CenterBreak"/>
            </w:pPr>
            <w:r w:rsidRPr="006C65BE">
              <w:t>yes</w:t>
            </w:r>
          </w:p>
        </w:tc>
        <w:tc>
          <w:tcPr>
            <w:tcW w:w="709" w:type="dxa"/>
            <w:tcBorders>
              <w:bottom w:val="single" w:sz="4" w:space="0" w:color="auto"/>
            </w:tcBorders>
            <w:shd w:val="clear" w:color="auto" w:fill="auto"/>
          </w:tcPr>
          <w:p w14:paraId="2865721E" w14:textId="77777777" w:rsidR="00985482" w:rsidRPr="006C65BE" w:rsidRDefault="00985482" w:rsidP="00985482">
            <w:pPr>
              <w:pStyle w:val="TableCell0-2CenterBreak"/>
            </w:pPr>
          </w:p>
        </w:tc>
        <w:tc>
          <w:tcPr>
            <w:tcW w:w="709" w:type="dxa"/>
            <w:tcBorders>
              <w:bottom w:val="single" w:sz="4" w:space="0" w:color="auto"/>
            </w:tcBorders>
            <w:shd w:val="clear" w:color="auto" w:fill="auto"/>
          </w:tcPr>
          <w:p w14:paraId="56D7B865" w14:textId="77777777" w:rsidR="00985482" w:rsidRPr="006C65BE" w:rsidRDefault="00985482" w:rsidP="00985482">
            <w:pPr>
              <w:pStyle w:val="TableCell0-2CenterBreak"/>
            </w:pPr>
          </w:p>
        </w:tc>
        <w:tc>
          <w:tcPr>
            <w:tcW w:w="737" w:type="dxa"/>
            <w:tcBorders>
              <w:bottom w:val="single" w:sz="4" w:space="0" w:color="auto"/>
            </w:tcBorders>
            <w:shd w:val="clear" w:color="auto" w:fill="auto"/>
          </w:tcPr>
          <w:p w14:paraId="2CC9F02E" w14:textId="77777777" w:rsidR="00985482" w:rsidRPr="006C65BE" w:rsidRDefault="00985482" w:rsidP="00985482">
            <w:pPr>
              <w:pStyle w:val="TableCell0-2CenterBreak"/>
            </w:pPr>
            <w:r w:rsidRPr="006C65BE">
              <w:t>yes</w:t>
            </w:r>
          </w:p>
        </w:tc>
        <w:tc>
          <w:tcPr>
            <w:tcW w:w="737" w:type="dxa"/>
            <w:tcBorders>
              <w:bottom w:val="single" w:sz="4" w:space="0" w:color="auto"/>
            </w:tcBorders>
            <w:shd w:val="clear" w:color="auto" w:fill="auto"/>
          </w:tcPr>
          <w:p w14:paraId="5A0FE75B" w14:textId="77777777" w:rsidR="00985482" w:rsidRPr="006C65BE" w:rsidRDefault="00985482" w:rsidP="00985482">
            <w:pPr>
              <w:pStyle w:val="TableCell0-2CenterBreak"/>
            </w:pPr>
          </w:p>
        </w:tc>
        <w:tc>
          <w:tcPr>
            <w:tcW w:w="740" w:type="dxa"/>
            <w:tcBorders>
              <w:bottom w:val="single" w:sz="4" w:space="0" w:color="auto"/>
            </w:tcBorders>
            <w:shd w:val="clear" w:color="auto" w:fill="auto"/>
          </w:tcPr>
          <w:p w14:paraId="2F2B7550" w14:textId="77777777" w:rsidR="00985482" w:rsidRPr="006C65BE" w:rsidRDefault="00985482" w:rsidP="00985482">
            <w:pPr>
              <w:pStyle w:val="TableCell0-2CenterBreak"/>
            </w:pPr>
          </w:p>
        </w:tc>
      </w:tr>
      <w:tr w:rsidR="00985482" w:rsidRPr="006C65BE" w14:paraId="64200763" w14:textId="77777777" w:rsidTr="00E55C9B">
        <w:tc>
          <w:tcPr>
            <w:tcW w:w="6070" w:type="dxa"/>
            <w:gridSpan w:val="8"/>
            <w:tcBorders>
              <w:top w:val="single" w:sz="4" w:space="0" w:color="auto"/>
            </w:tcBorders>
            <w:shd w:val="clear" w:color="auto" w:fill="auto"/>
          </w:tcPr>
          <w:p w14:paraId="0873F8E4" w14:textId="77777777" w:rsidR="00985482" w:rsidRPr="006C65BE" w:rsidRDefault="00985482" w:rsidP="00985482">
            <w:pPr>
              <w:pStyle w:val="TableCell2-2"/>
            </w:pPr>
            <w:r w:rsidRPr="006C65BE">
              <w:t>Meaning aspects and range of attracted word classes</w:t>
            </w:r>
          </w:p>
        </w:tc>
      </w:tr>
      <w:tr w:rsidR="00AC23C4" w:rsidRPr="006C65BE" w14:paraId="2994053B" w14:textId="77777777" w:rsidTr="00E55C9B">
        <w:tc>
          <w:tcPr>
            <w:tcW w:w="964" w:type="dxa"/>
            <w:tcBorders>
              <w:bottom w:val="single" w:sz="4" w:space="0" w:color="auto"/>
            </w:tcBorders>
            <w:shd w:val="clear" w:color="auto" w:fill="auto"/>
          </w:tcPr>
          <w:p w14:paraId="3BC84286" w14:textId="77777777" w:rsidR="00985482" w:rsidRPr="006C65BE" w:rsidRDefault="00985482" w:rsidP="00E55C9B">
            <w:pPr>
              <w:pStyle w:val="TableCell0-2Break"/>
            </w:pPr>
            <w:r w:rsidRPr="006C65BE">
              <w:t>Range</w:t>
            </w:r>
          </w:p>
        </w:tc>
        <w:tc>
          <w:tcPr>
            <w:tcW w:w="737" w:type="dxa"/>
            <w:tcBorders>
              <w:bottom w:val="single" w:sz="4" w:space="0" w:color="auto"/>
            </w:tcBorders>
            <w:shd w:val="clear" w:color="auto" w:fill="auto"/>
          </w:tcPr>
          <w:p w14:paraId="0CACD531" w14:textId="77777777" w:rsidR="00985482" w:rsidRPr="006C65BE" w:rsidRDefault="00985482" w:rsidP="00E55C9B">
            <w:pPr>
              <w:pStyle w:val="TableCell0-2CenterBreak"/>
            </w:pPr>
            <w:r w:rsidRPr="006C65BE">
              <w:t>large</w:t>
            </w:r>
          </w:p>
        </w:tc>
        <w:tc>
          <w:tcPr>
            <w:tcW w:w="737" w:type="dxa"/>
            <w:tcBorders>
              <w:bottom w:val="single" w:sz="4" w:space="0" w:color="auto"/>
            </w:tcBorders>
            <w:shd w:val="clear" w:color="auto" w:fill="auto"/>
          </w:tcPr>
          <w:p w14:paraId="5D7B695A" w14:textId="77777777" w:rsidR="00985482" w:rsidRPr="006C65BE" w:rsidRDefault="00985482" w:rsidP="00E55C9B">
            <w:pPr>
              <w:pStyle w:val="TableCell0-2CenterBreak"/>
            </w:pPr>
            <w:r w:rsidRPr="006C65BE">
              <w:t>med.</w:t>
            </w:r>
          </w:p>
        </w:tc>
        <w:tc>
          <w:tcPr>
            <w:tcW w:w="709" w:type="dxa"/>
            <w:tcBorders>
              <w:bottom w:val="single" w:sz="4" w:space="0" w:color="auto"/>
            </w:tcBorders>
            <w:shd w:val="clear" w:color="auto" w:fill="auto"/>
          </w:tcPr>
          <w:p w14:paraId="62859682" w14:textId="77777777" w:rsidR="00985482" w:rsidRPr="006C65BE" w:rsidRDefault="00985482" w:rsidP="00E55C9B">
            <w:pPr>
              <w:pStyle w:val="TableCell0-2CenterBreak"/>
            </w:pPr>
            <w:r w:rsidRPr="006C65BE">
              <w:t>small</w:t>
            </w:r>
          </w:p>
        </w:tc>
        <w:tc>
          <w:tcPr>
            <w:tcW w:w="709" w:type="dxa"/>
            <w:tcBorders>
              <w:bottom w:val="single" w:sz="4" w:space="0" w:color="auto"/>
            </w:tcBorders>
            <w:shd w:val="clear" w:color="auto" w:fill="auto"/>
          </w:tcPr>
          <w:p w14:paraId="39EBD9E2" w14:textId="77777777" w:rsidR="00985482" w:rsidRPr="006C65BE" w:rsidRDefault="00985482" w:rsidP="00E55C9B">
            <w:pPr>
              <w:pStyle w:val="TableCell0-2CenterBreak"/>
            </w:pPr>
            <w:r w:rsidRPr="006C65BE">
              <w:t>small</w:t>
            </w:r>
          </w:p>
        </w:tc>
        <w:tc>
          <w:tcPr>
            <w:tcW w:w="737" w:type="dxa"/>
            <w:tcBorders>
              <w:bottom w:val="single" w:sz="4" w:space="0" w:color="auto"/>
            </w:tcBorders>
            <w:shd w:val="clear" w:color="auto" w:fill="auto"/>
          </w:tcPr>
          <w:p w14:paraId="28129915" w14:textId="77777777" w:rsidR="00985482" w:rsidRPr="006C65BE" w:rsidRDefault="00985482" w:rsidP="00E55C9B">
            <w:pPr>
              <w:pStyle w:val="TableCell0-2CenterBreak"/>
            </w:pPr>
            <w:r w:rsidRPr="006C65BE">
              <w:t>small</w:t>
            </w:r>
          </w:p>
        </w:tc>
        <w:tc>
          <w:tcPr>
            <w:tcW w:w="737" w:type="dxa"/>
            <w:tcBorders>
              <w:bottom w:val="single" w:sz="4" w:space="0" w:color="auto"/>
            </w:tcBorders>
            <w:shd w:val="clear" w:color="auto" w:fill="auto"/>
          </w:tcPr>
          <w:p w14:paraId="6C877645" w14:textId="77777777" w:rsidR="00985482" w:rsidRPr="006C65BE" w:rsidRDefault="00985482" w:rsidP="00E55C9B">
            <w:pPr>
              <w:pStyle w:val="TableCell0-2CenterBreak"/>
            </w:pPr>
            <w:r w:rsidRPr="006C65BE">
              <w:t>small</w:t>
            </w:r>
          </w:p>
        </w:tc>
        <w:tc>
          <w:tcPr>
            <w:tcW w:w="740" w:type="dxa"/>
            <w:tcBorders>
              <w:bottom w:val="single" w:sz="4" w:space="0" w:color="auto"/>
            </w:tcBorders>
            <w:shd w:val="clear" w:color="auto" w:fill="auto"/>
          </w:tcPr>
          <w:p w14:paraId="23D12563" w14:textId="77777777" w:rsidR="00985482" w:rsidRPr="006C65BE" w:rsidRDefault="00985482" w:rsidP="00E55C9B">
            <w:pPr>
              <w:pStyle w:val="TableCell0-2CenterBreak"/>
            </w:pPr>
            <w:r w:rsidRPr="006C65BE">
              <w:t>small</w:t>
            </w:r>
          </w:p>
        </w:tc>
      </w:tr>
      <w:tr w:rsidR="00985482" w:rsidRPr="006C65BE" w14:paraId="51D42CDA" w14:textId="77777777" w:rsidTr="00E55C9B">
        <w:tc>
          <w:tcPr>
            <w:tcW w:w="6070" w:type="dxa"/>
            <w:gridSpan w:val="8"/>
            <w:tcBorders>
              <w:top w:val="single" w:sz="4" w:space="0" w:color="auto"/>
            </w:tcBorders>
            <w:shd w:val="clear" w:color="auto" w:fill="auto"/>
          </w:tcPr>
          <w:p w14:paraId="2E99801A" w14:textId="77777777" w:rsidR="00985482" w:rsidRPr="006C65BE" w:rsidRDefault="00985482" w:rsidP="00985482">
            <w:pPr>
              <w:pStyle w:val="TableCell2-2"/>
            </w:pPr>
            <w:r w:rsidRPr="006C65BE">
              <w:t>Interpretational shift of reduplicated lexemes</w:t>
            </w:r>
          </w:p>
        </w:tc>
      </w:tr>
      <w:tr w:rsidR="00AC23C4" w:rsidRPr="006C65BE" w14:paraId="22140613" w14:textId="77777777" w:rsidTr="00E55C9B">
        <w:tc>
          <w:tcPr>
            <w:tcW w:w="964" w:type="dxa"/>
            <w:tcBorders>
              <w:bottom w:val="single" w:sz="4" w:space="0" w:color="auto"/>
            </w:tcBorders>
            <w:shd w:val="clear" w:color="auto" w:fill="auto"/>
          </w:tcPr>
          <w:p w14:paraId="53C98501" w14:textId="77777777" w:rsidR="00985482" w:rsidRPr="006C65BE" w:rsidRDefault="00985482" w:rsidP="00E55C9B">
            <w:pPr>
              <w:pStyle w:val="TableCell0-2Break"/>
            </w:pPr>
            <w:r w:rsidRPr="006C65BE">
              <w:t>Shift</w:t>
            </w:r>
          </w:p>
        </w:tc>
        <w:tc>
          <w:tcPr>
            <w:tcW w:w="737" w:type="dxa"/>
            <w:tcBorders>
              <w:bottom w:val="single" w:sz="4" w:space="0" w:color="auto"/>
            </w:tcBorders>
            <w:shd w:val="clear" w:color="auto" w:fill="auto"/>
          </w:tcPr>
          <w:p w14:paraId="75006116" w14:textId="77777777" w:rsidR="00985482" w:rsidRPr="006C65BE" w:rsidRDefault="00985482" w:rsidP="00E55C9B">
            <w:pPr>
              <w:pStyle w:val="TableCell0-2CenterBreak"/>
            </w:pPr>
            <w:r w:rsidRPr="006C65BE">
              <w:t>yes</w:t>
            </w:r>
          </w:p>
        </w:tc>
        <w:tc>
          <w:tcPr>
            <w:tcW w:w="737" w:type="dxa"/>
            <w:tcBorders>
              <w:bottom w:val="single" w:sz="4" w:space="0" w:color="auto"/>
            </w:tcBorders>
            <w:shd w:val="clear" w:color="auto" w:fill="auto"/>
          </w:tcPr>
          <w:p w14:paraId="2A996E26" w14:textId="77777777" w:rsidR="00985482" w:rsidRPr="006C65BE" w:rsidRDefault="00985482" w:rsidP="00E55C9B">
            <w:pPr>
              <w:pStyle w:val="TableCell0-2CenterBreak"/>
            </w:pPr>
            <w:r w:rsidRPr="006C65BE">
              <w:t>yes</w:t>
            </w:r>
          </w:p>
        </w:tc>
        <w:tc>
          <w:tcPr>
            <w:tcW w:w="709" w:type="dxa"/>
            <w:tcBorders>
              <w:bottom w:val="single" w:sz="4" w:space="0" w:color="auto"/>
            </w:tcBorders>
            <w:shd w:val="clear" w:color="auto" w:fill="auto"/>
          </w:tcPr>
          <w:p w14:paraId="5B2363AC" w14:textId="77777777" w:rsidR="00985482" w:rsidRPr="006C65BE" w:rsidRDefault="00985482" w:rsidP="00E55C9B">
            <w:pPr>
              <w:pStyle w:val="TableCell0-2CenterBreak"/>
            </w:pPr>
          </w:p>
        </w:tc>
        <w:tc>
          <w:tcPr>
            <w:tcW w:w="709" w:type="dxa"/>
            <w:tcBorders>
              <w:bottom w:val="single" w:sz="4" w:space="0" w:color="auto"/>
            </w:tcBorders>
            <w:shd w:val="clear" w:color="auto" w:fill="auto"/>
          </w:tcPr>
          <w:p w14:paraId="77B39C57" w14:textId="77777777" w:rsidR="00985482" w:rsidRPr="006C65BE" w:rsidRDefault="00985482" w:rsidP="00E55C9B">
            <w:pPr>
              <w:pStyle w:val="TableCell0-2CenterBreak"/>
            </w:pPr>
          </w:p>
        </w:tc>
        <w:tc>
          <w:tcPr>
            <w:tcW w:w="737" w:type="dxa"/>
            <w:tcBorders>
              <w:bottom w:val="single" w:sz="4" w:space="0" w:color="auto"/>
            </w:tcBorders>
            <w:shd w:val="clear" w:color="auto" w:fill="auto"/>
          </w:tcPr>
          <w:p w14:paraId="4081B429" w14:textId="77777777" w:rsidR="00985482" w:rsidRPr="006C65BE" w:rsidRDefault="00985482" w:rsidP="00E55C9B">
            <w:pPr>
              <w:pStyle w:val="TableCell0-2CenterBreak"/>
            </w:pPr>
            <w:r w:rsidRPr="006C65BE">
              <w:t>yes</w:t>
            </w:r>
          </w:p>
        </w:tc>
        <w:tc>
          <w:tcPr>
            <w:tcW w:w="737" w:type="dxa"/>
            <w:tcBorders>
              <w:bottom w:val="single" w:sz="4" w:space="0" w:color="auto"/>
            </w:tcBorders>
            <w:shd w:val="clear" w:color="auto" w:fill="auto"/>
          </w:tcPr>
          <w:p w14:paraId="4AE95ACA" w14:textId="77777777" w:rsidR="00985482" w:rsidRPr="006C65BE" w:rsidRDefault="00985482" w:rsidP="00E55C9B">
            <w:pPr>
              <w:pStyle w:val="TableCell0-2CenterBreak"/>
            </w:pPr>
          </w:p>
        </w:tc>
        <w:tc>
          <w:tcPr>
            <w:tcW w:w="740" w:type="dxa"/>
            <w:tcBorders>
              <w:bottom w:val="single" w:sz="4" w:space="0" w:color="auto"/>
            </w:tcBorders>
            <w:shd w:val="clear" w:color="auto" w:fill="auto"/>
          </w:tcPr>
          <w:p w14:paraId="754CE5AD" w14:textId="77777777" w:rsidR="00985482" w:rsidRPr="006C65BE" w:rsidRDefault="00985482" w:rsidP="00E55C9B">
            <w:pPr>
              <w:pStyle w:val="TableCell0-2CenterBreak"/>
            </w:pPr>
            <w:r w:rsidRPr="006C65BE">
              <w:t>yes</w:t>
            </w:r>
          </w:p>
        </w:tc>
      </w:tr>
    </w:tbl>
    <w:p w14:paraId="7539D3DA" w14:textId="23605F35" w:rsidR="00985482" w:rsidRPr="006C65BE" w:rsidRDefault="00985482" w:rsidP="00716C17">
      <w:pPr>
        <w:pStyle w:val="Body0005after05before"/>
      </w:pPr>
      <w:r w:rsidRPr="006C65BE">
        <w:t xml:space="preserve">Papuan Malay is also distinct from other eastern Malay varieties with respect to the adnominal uses of its personal pronouns </w:t>
      </w:r>
      <w:r w:rsidRPr="006C65BE">
        <w:rPr>
          <w:lang w:eastAsia="en-US"/>
        </w:rPr>
        <w:t>(</w:t>
      </w:r>
      <w:r w:rsidR="002B719C" w:rsidRPr="006C65BE">
        <w:t>§</w:t>
      </w:r>
      <w:r w:rsidR="002B719C">
        <w:fldChar w:fldCharType="begin"/>
      </w:r>
      <w:r w:rsidR="002B719C">
        <w:instrText xml:space="preserve"> REF _Ref352678481 \w \h </w:instrText>
      </w:r>
      <w:r w:rsidR="002B719C">
        <w:fldChar w:fldCharType="separate"/>
      </w:r>
      <w:r w:rsidR="00154D81">
        <w:rPr>
          <w:cs/>
        </w:rPr>
        <w:t>‎</w:t>
      </w:r>
      <w:r w:rsidR="00154D81">
        <w:t>6.2</w:t>
      </w:r>
      <w:r w:rsidR="002B719C">
        <w:fldChar w:fldCharType="end"/>
      </w:r>
      <w:r w:rsidR="002B719C">
        <w:t xml:space="preserve">, in </w:t>
      </w:r>
      <w:r w:rsidRPr="006C65BE">
        <w:rPr>
          <w:lang w:eastAsia="en-US"/>
        </w:rPr>
        <w:t xml:space="preserve">Chapter </w:t>
      </w:r>
      <w:r w:rsidR="002B719C">
        <w:fldChar w:fldCharType="begin"/>
      </w:r>
      <w:r w:rsidR="002B719C">
        <w:instrText xml:space="preserve"> REF _Ref354490894 \w \h </w:instrText>
      </w:r>
      <w:r w:rsidR="002B719C">
        <w:fldChar w:fldCharType="separate"/>
      </w:r>
      <w:r w:rsidR="00154D81">
        <w:rPr>
          <w:cs/>
        </w:rPr>
        <w:t>‎</w:t>
      </w:r>
      <w:r w:rsidR="00154D81">
        <w:t>6</w:t>
      </w:r>
      <w:r w:rsidR="002B719C">
        <w:fldChar w:fldCharType="end"/>
      </w:r>
      <w:r w:rsidRPr="006C65BE">
        <w:rPr>
          <w:lang w:eastAsia="en-US"/>
        </w:rPr>
        <w:t>)</w:t>
      </w:r>
      <w:r w:rsidRPr="006C65BE">
        <w:t xml:space="preserve">. In Papuan Malay, the second and third singular </w:t>
      </w:r>
      <w:r w:rsidR="00716C17">
        <w:t>person</w:t>
      </w:r>
      <w:r w:rsidR="00A44F37">
        <w:t xml:space="preserve"> </w:t>
      </w:r>
      <w:r w:rsidRPr="006C65BE">
        <w:t xml:space="preserve">pronouns have adnominal uses. They signal definiteness and person-number values, whereby they allow the unambiguous identification of their referents. In other eastern Malay varieties, by contrast, </w:t>
      </w:r>
      <w:r w:rsidR="00B7093A">
        <w:t>‘</w:t>
      </w:r>
      <w:r w:rsidRPr="0099608C">
        <w:rPr>
          <w:rStyle w:val="ChSmallCaps"/>
        </w:rPr>
        <w:t>n</w:t>
      </w:r>
      <w:r w:rsidRPr="00D32413">
        <w:t xml:space="preserve"> </w:t>
      </w:r>
      <w:r w:rsidRPr="0099608C">
        <w:rPr>
          <w:rStyle w:val="ChSmallCaps"/>
        </w:rPr>
        <w:t>pro-sg</w:t>
      </w:r>
      <w:r w:rsidR="00B7093A">
        <w:t>’</w:t>
      </w:r>
      <w:r w:rsidRPr="006C65BE">
        <w:t xml:space="preserve"> expressions are analyzed as </w:t>
      </w:r>
      <w:r w:rsidRPr="006C65BE">
        <w:rPr>
          <w:lang w:eastAsia="en-US"/>
        </w:rPr>
        <w:t xml:space="preserve">topic-comment constructions. Besides, the first, second, and third person plural pronouns in Papuan Malay also have adnominal uses; they express </w:t>
      </w:r>
      <w:r w:rsidRPr="006C65BE">
        <w:t>associative plurality. In the other eastern Malay varieties, by contrast, associative plural expressions are only formed with the third person plural pronoun.</w:t>
      </w:r>
    </w:p>
    <w:p w14:paraId="468140F0" w14:textId="77777777" w:rsidR="00985482" w:rsidRDefault="00985482" w:rsidP="00985482">
      <w:pPr>
        <w:pStyle w:val="Caption"/>
      </w:pPr>
      <w:r w:rsidRPr="006C65BE">
        <w:t xml:space="preserve">Table </w:t>
      </w:r>
      <w:fldSimple w:instr=" STYLEREF 1 \s ">
        <w:r w:rsidR="00154D81">
          <w:rPr>
            <w:noProof/>
            <w:cs/>
          </w:rPr>
          <w:t>‎</w:t>
        </w:r>
        <w:r w:rsidR="00154D81">
          <w:rPr>
            <w:noProof/>
          </w:rPr>
          <w:t>1</w:t>
        </w:r>
      </w:fldSimple>
      <w:r w:rsidR="00F207A1">
        <w:t>.</w:t>
      </w:r>
      <w:fldSimple w:instr=" SEQ Table \* ARABIC \s 1 ">
        <w:r w:rsidR="00154D81">
          <w:rPr>
            <w:noProof/>
          </w:rPr>
          <w:t>9</w:t>
        </w:r>
      </w:fldSimple>
      <w:r w:rsidRPr="006C65BE">
        <w:t>:</w:t>
      </w:r>
      <w:r w:rsidRPr="006C65BE">
        <w:tab/>
        <w:t>Personal pronouns: Adnominal uses of singular and plural pronouns</w:t>
      </w:r>
    </w:p>
    <w:tbl>
      <w:tblPr>
        <w:tblW w:w="6691" w:type="dxa"/>
        <w:tblInd w:w="170" w:type="dxa"/>
        <w:tblLayout w:type="fixed"/>
        <w:tblLook w:val="01E0" w:firstRow="1" w:lastRow="1" w:firstColumn="1" w:lastColumn="1" w:noHBand="0" w:noVBand="0"/>
      </w:tblPr>
      <w:tblGrid>
        <w:gridCol w:w="848"/>
        <w:gridCol w:w="737"/>
        <w:gridCol w:w="737"/>
        <w:gridCol w:w="709"/>
        <w:gridCol w:w="709"/>
        <w:gridCol w:w="737"/>
        <w:gridCol w:w="737"/>
        <w:gridCol w:w="737"/>
        <w:gridCol w:w="740"/>
      </w:tblGrid>
      <w:tr w:rsidR="00AC23C4" w:rsidRPr="006C65BE" w14:paraId="7EBED14D" w14:textId="77777777" w:rsidTr="00495DD5">
        <w:tc>
          <w:tcPr>
            <w:tcW w:w="848" w:type="dxa"/>
            <w:tcBorders>
              <w:top w:val="single" w:sz="4" w:space="0" w:color="auto"/>
              <w:bottom w:val="single" w:sz="4" w:space="0" w:color="auto"/>
            </w:tcBorders>
            <w:shd w:val="clear" w:color="auto" w:fill="auto"/>
          </w:tcPr>
          <w:p w14:paraId="67A52302" w14:textId="77777777" w:rsidR="00985482" w:rsidRPr="006C65BE" w:rsidRDefault="00985482" w:rsidP="00985482">
            <w:pPr>
              <w:pStyle w:val="TableHd"/>
            </w:pPr>
          </w:p>
        </w:tc>
        <w:tc>
          <w:tcPr>
            <w:tcW w:w="737" w:type="dxa"/>
            <w:tcBorders>
              <w:top w:val="single" w:sz="4" w:space="0" w:color="auto"/>
              <w:bottom w:val="single" w:sz="4" w:space="0" w:color="auto"/>
            </w:tcBorders>
            <w:shd w:val="clear" w:color="auto" w:fill="auto"/>
          </w:tcPr>
          <w:p w14:paraId="453CEC2D" w14:textId="77777777" w:rsidR="00985482" w:rsidRPr="006C65BE" w:rsidRDefault="00985482" w:rsidP="00985482">
            <w:pPr>
              <w:pStyle w:val="TableHd"/>
            </w:pPr>
            <w:r w:rsidRPr="006C65BE">
              <w:t>PM</w:t>
            </w:r>
          </w:p>
        </w:tc>
        <w:tc>
          <w:tcPr>
            <w:tcW w:w="737" w:type="dxa"/>
            <w:tcBorders>
              <w:top w:val="single" w:sz="4" w:space="0" w:color="auto"/>
              <w:bottom w:val="single" w:sz="4" w:space="0" w:color="auto"/>
            </w:tcBorders>
            <w:shd w:val="clear" w:color="auto" w:fill="auto"/>
          </w:tcPr>
          <w:p w14:paraId="4D3D5C21" w14:textId="77777777" w:rsidR="00985482" w:rsidRPr="006C65BE" w:rsidRDefault="00985482" w:rsidP="00985482">
            <w:pPr>
              <w:pStyle w:val="TableHd"/>
            </w:pPr>
            <w:r w:rsidRPr="006C65BE">
              <w:t>AM</w:t>
            </w:r>
          </w:p>
        </w:tc>
        <w:tc>
          <w:tcPr>
            <w:tcW w:w="709" w:type="dxa"/>
            <w:tcBorders>
              <w:top w:val="single" w:sz="4" w:space="0" w:color="auto"/>
              <w:bottom w:val="single" w:sz="4" w:space="0" w:color="auto"/>
            </w:tcBorders>
            <w:shd w:val="clear" w:color="auto" w:fill="auto"/>
          </w:tcPr>
          <w:p w14:paraId="46043967" w14:textId="77777777" w:rsidR="00985482" w:rsidRPr="006C65BE" w:rsidRDefault="00985482" w:rsidP="00985482">
            <w:pPr>
              <w:pStyle w:val="TableHd"/>
            </w:pPr>
            <w:r w:rsidRPr="006C65BE">
              <w:t>BM</w:t>
            </w:r>
          </w:p>
        </w:tc>
        <w:tc>
          <w:tcPr>
            <w:tcW w:w="709" w:type="dxa"/>
            <w:tcBorders>
              <w:top w:val="single" w:sz="4" w:space="0" w:color="auto"/>
              <w:bottom w:val="single" w:sz="4" w:space="0" w:color="auto"/>
            </w:tcBorders>
            <w:shd w:val="clear" w:color="auto" w:fill="auto"/>
          </w:tcPr>
          <w:p w14:paraId="2B1AEEF9" w14:textId="77777777" w:rsidR="00985482" w:rsidRPr="006C65BE" w:rsidRDefault="00985482" w:rsidP="00985482">
            <w:pPr>
              <w:pStyle w:val="TableHd"/>
            </w:pPr>
            <w:r w:rsidRPr="006C65BE">
              <w:t>KM</w:t>
            </w:r>
          </w:p>
        </w:tc>
        <w:tc>
          <w:tcPr>
            <w:tcW w:w="737" w:type="dxa"/>
            <w:tcBorders>
              <w:top w:val="single" w:sz="4" w:space="0" w:color="auto"/>
              <w:bottom w:val="single" w:sz="4" w:space="0" w:color="auto"/>
            </w:tcBorders>
            <w:shd w:val="clear" w:color="auto" w:fill="auto"/>
          </w:tcPr>
          <w:p w14:paraId="434E9608" w14:textId="77777777" w:rsidR="00985482" w:rsidRPr="006C65BE" w:rsidRDefault="00985482" w:rsidP="00985482">
            <w:pPr>
              <w:pStyle w:val="TableHd"/>
            </w:pPr>
            <w:r w:rsidRPr="006C65BE">
              <w:t>LM</w:t>
            </w:r>
          </w:p>
        </w:tc>
        <w:tc>
          <w:tcPr>
            <w:tcW w:w="737" w:type="dxa"/>
            <w:tcBorders>
              <w:top w:val="single" w:sz="4" w:space="0" w:color="auto"/>
              <w:bottom w:val="single" w:sz="4" w:space="0" w:color="auto"/>
            </w:tcBorders>
            <w:shd w:val="clear" w:color="auto" w:fill="auto"/>
          </w:tcPr>
          <w:p w14:paraId="38DE8700" w14:textId="77777777" w:rsidR="00985482" w:rsidRPr="006C65BE" w:rsidRDefault="00985482" w:rsidP="00985482">
            <w:pPr>
              <w:pStyle w:val="TableHd"/>
            </w:pPr>
            <w:r w:rsidRPr="006C65BE">
              <w:t>MM</w:t>
            </w:r>
          </w:p>
        </w:tc>
        <w:tc>
          <w:tcPr>
            <w:tcW w:w="1477" w:type="dxa"/>
            <w:gridSpan w:val="2"/>
            <w:tcBorders>
              <w:top w:val="single" w:sz="4" w:space="0" w:color="auto"/>
              <w:bottom w:val="single" w:sz="4" w:space="0" w:color="auto"/>
            </w:tcBorders>
            <w:shd w:val="clear" w:color="auto" w:fill="auto"/>
          </w:tcPr>
          <w:p w14:paraId="4BEDD986" w14:textId="77777777" w:rsidR="00985482" w:rsidRPr="006C65BE" w:rsidRDefault="00985482" w:rsidP="00985482">
            <w:pPr>
              <w:pStyle w:val="TableHd"/>
            </w:pPr>
            <w:r w:rsidRPr="006C65BE">
              <w:t>N</w:t>
            </w:r>
            <w:r w:rsidR="00E95235">
              <w:t>M</w:t>
            </w:r>
            <w:r w:rsidRPr="006C65BE">
              <w:t>M   /   TM</w:t>
            </w:r>
          </w:p>
        </w:tc>
      </w:tr>
      <w:tr w:rsidR="00AC23C4" w:rsidRPr="006C65BE" w14:paraId="3D833D78" w14:textId="77777777" w:rsidTr="00495DD5">
        <w:tc>
          <w:tcPr>
            <w:tcW w:w="848" w:type="dxa"/>
            <w:tcBorders>
              <w:top w:val="single" w:sz="4" w:space="0" w:color="auto"/>
            </w:tcBorders>
            <w:shd w:val="clear" w:color="auto" w:fill="auto"/>
          </w:tcPr>
          <w:p w14:paraId="79707F30" w14:textId="77777777" w:rsidR="00985482" w:rsidRPr="0099608C" w:rsidRDefault="00985482" w:rsidP="00985482">
            <w:pPr>
              <w:pStyle w:val="TableCell2-0"/>
              <w:rPr>
                <w:rStyle w:val="ChSmallCaps"/>
              </w:rPr>
            </w:pPr>
            <w:r w:rsidRPr="0099608C">
              <w:rPr>
                <w:rStyle w:val="ChSmallCaps"/>
              </w:rPr>
              <w:t>2/3sg</w:t>
            </w:r>
          </w:p>
        </w:tc>
        <w:tc>
          <w:tcPr>
            <w:tcW w:w="737" w:type="dxa"/>
            <w:tcBorders>
              <w:top w:val="single" w:sz="4" w:space="0" w:color="auto"/>
            </w:tcBorders>
            <w:shd w:val="clear" w:color="auto" w:fill="auto"/>
          </w:tcPr>
          <w:p w14:paraId="6BCC5D54" w14:textId="77777777" w:rsidR="00985482" w:rsidRPr="006C65BE" w:rsidRDefault="00985482" w:rsidP="00985482">
            <w:pPr>
              <w:pStyle w:val="TableCell2-0Center"/>
            </w:pPr>
            <w:r w:rsidRPr="006C65BE">
              <w:t>yes</w:t>
            </w:r>
          </w:p>
        </w:tc>
        <w:tc>
          <w:tcPr>
            <w:tcW w:w="737" w:type="dxa"/>
            <w:tcBorders>
              <w:top w:val="single" w:sz="4" w:space="0" w:color="auto"/>
            </w:tcBorders>
            <w:shd w:val="clear" w:color="auto" w:fill="auto"/>
          </w:tcPr>
          <w:p w14:paraId="1A255A53" w14:textId="77777777" w:rsidR="00985482" w:rsidRPr="006C65BE" w:rsidRDefault="00985482" w:rsidP="00985482">
            <w:pPr>
              <w:pStyle w:val="TableCell2-0Center"/>
            </w:pPr>
            <w:r w:rsidRPr="006C65BE">
              <w:t>no</w:t>
            </w:r>
          </w:p>
        </w:tc>
        <w:tc>
          <w:tcPr>
            <w:tcW w:w="709" w:type="dxa"/>
            <w:tcBorders>
              <w:top w:val="single" w:sz="4" w:space="0" w:color="auto"/>
            </w:tcBorders>
            <w:shd w:val="clear" w:color="auto" w:fill="auto"/>
          </w:tcPr>
          <w:p w14:paraId="2606F0E7" w14:textId="77777777" w:rsidR="00985482" w:rsidRPr="006C65BE" w:rsidRDefault="00985482" w:rsidP="00985482">
            <w:pPr>
              <w:pStyle w:val="TableCell2-0Center"/>
            </w:pPr>
            <w:r w:rsidRPr="006C65BE">
              <w:t>no</w:t>
            </w:r>
          </w:p>
        </w:tc>
        <w:tc>
          <w:tcPr>
            <w:tcW w:w="709" w:type="dxa"/>
            <w:tcBorders>
              <w:top w:val="single" w:sz="4" w:space="0" w:color="auto"/>
            </w:tcBorders>
            <w:shd w:val="clear" w:color="auto" w:fill="auto"/>
          </w:tcPr>
          <w:p w14:paraId="7354A415" w14:textId="77777777" w:rsidR="00985482" w:rsidRPr="006C65BE" w:rsidRDefault="00985482" w:rsidP="00985482">
            <w:pPr>
              <w:pStyle w:val="TableCell2-0Center"/>
            </w:pPr>
          </w:p>
        </w:tc>
        <w:tc>
          <w:tcPr>
            <w:tcW w:w="737" w:type="dxa"/>
            <w:tcBorders>
              <w:top w:val="single" w:sz="4" w:space="0" w:color="auto"/>
            </w:tcBorders>
            <w:shd w:val="clear" w:color="auto" w:fill="auto"/>
          </w:tcPr>
          <w:p w14:paraId="1127B57D" w14:textId="77777777" w:rsidR="00985482" w:rsidRPr="006C65BE" w:rsidRDefault="00985482" w:rsidP="00985482">
            <w:pPr>
              <w:pStyle w:val="TableCell2-0Center"/>
            </w:pPr>
          </w:p>
        </w:tc>
        <w:tc>
          <w:tcPr>
            <w:tcW w:w="737" w:type="dxa"/>
            <w:tcBorders>
              <w:top w:val="single" w:sz="4" w:space="0" w:color="auto"/>
            </w:tcBorders>
            <w:shd w:val="clear" w:color="auto" w:fill="auto"/>
          </w:tcPr>
          <w:p w14:paraId="3B6A39A1" w14:textId="77777777" w:rsidR="00985482" w:rsidRPr="006C65BE" w:rsidRDefault="00985482" w:rsidP="00985482">
            <w:pPr>
              <w:pStyle w:val="TableCell2-0Center"/>
            </w:pPr>
          </w:p>
        </w:tc>
        <w:tc>
          <w:tcPr>
            <w:tcW w:w="737" w:type="dxa"/>
            <w:tcBorders>
              <w:top w:val="single" w:sz="4" w:space="0" w:color="auto"/>
            </w:tcBorders>
            <w:shd w:val="clear" w:color="auto" w:fill="auto"/>
          </w:tcPr>
          <w:p w14:paraId="75319852" w14:textId="77777777" w:rsidR="00985482" w:rsidRPr="006C65BE" w:rsidRDefault="00985482" w:rsidP="00985482">
            <w:pPr>
              <w:pStyle w:val="TableCell2-0Center"/>
            </w:pPr>
            <w:r w:rsidRPr="006C65BE">
              <w:t>no</w:t>
            </w:r>
          </w:p>
        </w:tc>
        <w:tc>
          <w:tcPr>
            <w:tcW w:w="740" w:type="dxa"/>
            <w:tcBorders>
              <w:top w:val="single" w:sz="4" w:space="0" w:color="auto"/>
            </w:tcBorders>
            <w:shd w:val="clear" w:color="auto" w:fill="auto"/>
          </w:tcPr>
          <w:p w14:paraId="0AAD82E5" w14:textId="77777777" w:rsidR="00985482" w:rsidRPr="006C65BE" w:rsidRDefault="00985482" w:rsidP="00985482">
            <w:pPr>
              <w:pStyle w:val="TableCell2-0Center"/>
            </w:pPr>
          </w:p>
        </w:tc>
      </w:tr>
      <w:tr w:rsidR="00AC23C4" w:rsidRPr="006C65BE" w14:paraId="5986F7D1" w14:textId="77777777" w:rsidTr="00495DD5">
        <w:tc>
          <w:tcPr>
            <w:tcW w:w="848" w:type="dxa"/>
            <w:shd w:val="clear" w:color="auto" w:fill="auto"/>
          </w:tcPr>
          <w:p w14:paraId="6ED9F9DC" w14:textId="77777777" w:rsidR="00985482" w:rsidRPr="0099608C" w:rsidRDefault="00985482" w:rsidP="00985482">
            <w:pPr>
              <w:pStyle w:val="O0Nwnext"/>
              <w:rPr>
                <w:rStyle w:val="ChSmallCaps"/>
              </w:rPr>
            </w:pPr>
            <w:r w:rsidRPr="0099608C">
              <w:rPr>
                <w:rStyle w:val="ChSmallCaps"/>
              </w:rPr>
              <w:t>1/2pl</w:t>
            </w:r>
          </w:p>
        </w:tc>
        <w:tc>
          <w:tcPr>
            <w:tcW w:w="737" w:type="dxa"/>
            <w:shd w:val="clear" w:color="auto" w:fill="auto"/>
          </w:tcPr>
          <w:p w14:paraId="3B5361E3" w14:textId="77777777" w:rsidR="00985482" w:rsidRPr="006C65BE" w:rsidRDefault="00985482" w:rsidP="00985482">
            <w:pPr>
              <w:pStyle w:val="TableCell0-0Center"/>
            </w:pPr>
            <w:r w:rsidRPr="006C65BE">
              <w:t>yes</w:t>
            </w:r>
          </w:p>
        </w:tc>
        <w:tc>
          <w:tcPr>
            <w:tcW w:w="737" w:type="dxa"/>
            <w:shd w:val="clear" w:color="auto" w:fill="auto"/>
          </w:tcPr>
          <w:p w14:paraId="08DF09C6" w14:textId="77777777" w:rsidR="00985482" w:rsidRPr="006C65BE" w:rsidRDefault="00985482" w:rsidP="00985482">
            <w:pPr>
              <w:pStyle w:val="TableCell0-0Center"/>
            </w:pPr>
            <w:r w:rsidRPr="006C65BE">
              <w:t>no</w:t>
            </w:r>
          </w:p>
        </w:tc>
        <w:tc>
          <w:tcPr>
            <w:tcW w:w="709" w:type="dxa"/>
            <w:shd w:val="clear" w:color="auto" w:fill="auto"/>
          </w:tcPr>
          <w:p w14:paraId="6F86AF44" w14:textId="77777777" w:rsidR="00985482" w:rsidRPr="006C65BE" w:rsidRDefault="00985482" w:rsidP="00985482">
            <w:pPr>
              <w:pStyle w:val="TableCell0-0Center"/>
            </w:pPr>
          </w:p>
        </w:tc>
        <w:tc>
          <w:tcPr>
            <w:tcW w:w="709" w:type="dxa"/>
            <w:shd w:val="clear" w:color="auto" w:fill="auto"/>
          </w:tcPr>
          <w:p w14:paraId="1CFEC8B4" w14:textId="77777777" w:rsidR="00985482" w:rsidRPr="006C65BE" w:rsidRDefault="00985482" w:rsidP="00985482">
            <w:pPr>
              <w:pStyle w:val="TableCell0-0Center"/>
            </w:pPr>
            <w:r w:rsidRPr="006C65BE">
              <w:t>no</w:t>
            </w:r>
          </w:p>
        </w:tc>
        <w:tc>
          <w:tcPr>
            <w:tcW w:w="737" w:type="dxa"/>
            <w:shd w:val="clear" w:color="auto" w:fill="auto"/>
          </w:tcPr>
          <w:p w14:paraId="756664C0" w14:textId="77777777" w:rsidR="00985482" w:rsidRPr="006C65BE" w:rsidRDefault="00985482" w:rsidP="00985482">
            <w:pPr>
              <w:pStyle w:val="TableCell0-0Center"/>
            </w:pPr>
          </w:p>
        </w:tc>
        <w:tc>
          <w:tcPr>
            <w:tcW w:w="737" w:type="dxa"/>
            <w:shd w:val="clear" w:color="auto" w:fill="auto"/>
          </w:tcPr>
          <w:p w14:paraId="7433FEE6" w14:textId="77777777" w:rsidR="00985482" w:rsidRPr="006C65BE" w:rsidRDefault="00985482" w:rsidP="00985482">
            <w:pPr>
              <w:pStyle w:val="TableCell0-0Center"/>
            </w:pPr>
            <w:r w:rsidRPr="006C65BE">
              <w:t>no</w:t>
            </w:r>
          </w:p>
        </w:tc>
        <w:tc>
          <w:tcPr>
            <w:tcW w:w="737" w:type="dxa"/>
            <w:shd w:val="clear" w:color="auto" w:fill="auto"/>
          </w:tcPr>
          <w:p w14:paraId="09C6C627" w14:textId="77777777" w:rsidR="00985482" w:rsidRPr="006C65BE" w:rsidRDefault="00985482" w:rsidP="00985482">
            <w:pPr>
              <w:pStyle w:val="TableCell0-0Center"/>
            </w:pPr>
          </w:p>
        </w:tc>
        <w:tc>
          <w:tcPr>
            <w:tcW w:w="740" w:type="dxa"/>
            <w:shd w:val="clear" w:color="auto" w:fill="auto"/>
          </w:tcPr>
          <w:p w14:paraId="29AC7EBE" w14:textId="77777777" w:rsidR="00985482" w:rsidRPr="006C65BE" w:rsidRDefault="00985482" w:rsidP="00985482">
            <w:pPr>
              <w:pStyle w:val="TableCell0-0Center"/>
            </w:pPr>
            <w:r w:rsidRPr="006C65BE">
              <w:t>no</w:t>
            </w:r>
          </w:p>
        </w:tc>
      </w:tr>
      <w:tr w:rsidR="00AC23C4" w:rsidRPr="006C65BE" w14:paraId="0869F0C7" w14:textId="77777777" w:rsidTr="00495DD5">
        <w:tc>
          <w:tcPr>
            <w:tcW w:w="848" w:type="dxa"/>
            <w:tcBorders>
              <w:bottom w:val="single" w:sz="4" w:space="0" w:color="auto"/>
            </w:tcBorders>
            <w:shd w:val="clear" w:color="auto" w:fill="auto"/>
          </w:tcPr>
          <w:p w14:paraId="29DE00FE" w14:textId="77777777" w:rsidR="00985482" w:rsidRPr="006C65BE" w:rsidRDefault="00985482" w:rsidP="00985482">
            <w:pPr>
              <w:pStyle w:val="TableCell0-2Break"/>
              <w:rPr>
                <w:rStyle w:val="ChSmallCaps"/>
              </w:rPr>
            </w:pPr>
            <w:r w:rsidRPr="0099608C">
              <w:rPr>
                <w:rStyle w:val="ChSmallCaps"/>
              </w:rPr>
              <w:t>3pl</w:t>
            </w:r>
            <w:r w:rsidRPr="006C65BE">
              <w:rPr>
                <w:rStyle w:val="FootnoteReference"/>
              </w:rPr>
              <w:footnoteReference w:id="36"/>
            </w:r>
          </w:p>
        </w:tc>
        <w:tc>
          <w:tcPr>
            <w:tcW w:w="737" w:type="dxa"/>
            <w:tcBorders>
              <w:bottom w:val="single" w:sz="4" w:space="0" w:color="auto"/>
            </w:tcBorders>
            <w:shd w:val="clear" w:color="auto" w:fill="auto"/>
          </w:tcPr>
          <w:p w14:paraId="44D8D19C" w14:textId="77777777" w:rsidR="00985482" w:rsidRPr="006C65BE" w:rsidRDefault="00985482" w:rsidP="00985482">
            <w:pPr>
              <w:pStyle w:val="TableCell0-2CenterBreak"/>
            </w:pPr>
            <w:r w:rsidRPr="006C65BE">
              <w:t>yes</w:t>
            </w:r>
          </w:p>
        </w:tc>
        <w:tc>
          <w:tcPr>
            <w:tcW w:w="737" w:type="dxa"/>
            <w:tcBorders>
              <w:bottom w:val="single" w:sz="4" w:space="0" w:color="auto"/>
            </w:tcBorders>
            <w:shd w:val="clear" w:color="auto" w:fill="auto"/>
          </w:tcPr>
          <w:p w14:paraId="4CEE367F" w14:textId="77777777" w:rsidR="00985482" w:rsidRPr="006C65BE" w:rsidRDefault="00985482" w:rsidP="00985482">
            <w:pPr>
              <w:pStyle w:val="TableCell0-2CenterBreak"/>
            </w:pPr>
            <w:r w:rsidRPr="006C65BE">
              <w:t>yes</w:t>
            </w:r>
          </w:p>
        </w:tc>
        <w:tc>
          <w:tcPr>
            <w:tcW w:w="709" w:type="dxa"/>
            <w:tcBorders>
              <w:bottom w:val="single" w:sz="4" w:space="0" w:color="auto"/>
            </w:tcBorders>
            <w:shd w:val="clear" w:color="auto" w:fill="auto"/>
          </w:tcPr>
          <w:p w14:paraId="69AD8465" w14:textId="77777777" w:rsidR="00985482" w:rsidRPr="006C65BE" w:rsidRDefault="00985482" w:rsidP="00985482">
            <w:pPr>
              <w:pStyle w:val="TableCell0-2CenterBreak"/>
            </w:pPr>
          </w:p>
        </w:tc>
        <w:tc>
          <w:tcPr>
            <w:tcW w:w="709" w:type="dxa"/>
            <w:tcBorders>
              <w:bottom w:val="single" w:sz="4" w:space="0" w:color="auto"/>
            </w:tcBorders>
            <w:shd w:val="clear" w:color="auto" w:fill="auto"/>
          </w:tcPr>
          <w:p w14:paraId="40BD03DD" w14:textId="77777777" w:rsidR="00985482" w:rsidRPr="006C65BE" w:rsidRDefault="00985482" w:rsidP="00985482">
            <w:pPr>
              <w:pStyle w:val="TableCell0-2CenterBreak"/>
            </w:pPr>
            <w:r w:rsidRPr="006C65BE">
              <w:t>yes</w:t>
            </w:r>
          </w:p>
        </w:tc>
        <w:tc>
          <w:tcPr>
            <w:tcW w:w="737" w:type="dxa"/>
            <w:tcBorders>
              <w:bottom w:val="single" w:sz="4" w:space="0" w:color="auto"/>
            </w:tcBorders>
            <w:shd w:val="clear" w:color="auto" w:fill="auto"/>
          </w:tcPr>
          <w:p w14:paraId="2E4A01B7" w14:textId="77777777" w:rsidR="00985482" w:rsidRPr="006C65BE" w:rsidRDefault="00985482" w:rsidP="00985482">
            <w:pPr>
              <w:pStyle w:val="TableCell0-2CenterBreak"/>
            </w:pPr>
          </w:p>
        </w:tc>
        <w:tc>
          <w:tcPr>
            <w:tcW w:w="737" w:type="dxa"/>
            <w:tcBorders>
              <w:bottom w:val="single" w:sz="4" w:space="0" w:color="auto"/>
            </w:tcBorders>
            <w:shd w:val="clear" w:color="auto" w:fill="auto"/>
          </w:tcPr>
          <w:p w14:paraId="68308772" w14:textId="77777777" w:rsidR="00985482" w:rsidRPr="006C65BE" w:rsidRDefault="00985482" w:rsidP="00985482">
            <w:pPr>
              <w:pStyle w:val="TableCell0-2CenterBreak"/>
            </w:pPr>
            <w:r w:rsidRPr="006C65BE">
              <w:t>yes</w:t>
            </w:r>
          </w:p>
        </w:tc>
        <w:tc>
          <w:tcPr>
            <w:tcW w:w="737" w:type="dxa"/>
            <w:tcBorders>
              <w:bottom w:val="single" w:sz="4" w:space="0" w:color="auto"/>
            </w:tcBorders>
            <w:shd w:val="clear" w:color="auto" w:fill="auto"/>
          </w:tcPr>
          <w:p w14:paraId="28C90292" w14:textId="77777777" w:rsidR="00985482" w:rsidRPr="006C65BE" w:rsidRDefault="00985482" w:rsidP="00985482">
            <w:pPr>
              <w:pStyle w:val="TableCell0-2CenterBreak"/>
            </w:pPr>
          </w:p>
        </w:tc>
        <w:tc>
          <w:tcPr>
            <w:tcW w:w="740" w:type="dxa"/>
            <w:tcBorders>
              <w:bottom w:val="single" w:sz="4" w:space="0" w:color="auto"/>
            </w:tcBorders>
            <w:shd w:val="clear" w:color="auto" w:fill="auto"/>
          </w:tcPr>
          <w:p w14:paraId="427472EE" w14:textId="77777777" w:rsidR="00985482" w:rsidRPr="006C65BE" w:rsidRDefault="00985482" w:rsidP="00985482">
            <w:pPr>
              <w:pStyle w:val="TableCell0-2CenterBreak"/>
            </w:pPr>
            <w:r w:rsidRPr="006C65BE">
              <w:t>no</w:t>
            </w:r>
          </w:p>
        </w:tc>
      </w:tr>
    </w:tbl>
    <w:p w14:paraId="6346AD60" w14:textId="77777777" w:rsidR="00985482" w:rsidRPr="006C65BE" w:rsidRDefault="00985482" w:rsidP="00985482">
      <w:pPr>
        <w:pStyle w:val="Body0000after05before"/>
      </w:pPr>
      <w:r w:rsidRPr="006C65BE">
        <w:t xml:space="preserve">In addition, Papuan Malay is compared to the other eastern Malay varieties in terms of one phonological and four syntactic features, summarized in </w:t>
      </w:r>
      <w:r w:rsidRPr="006C65BE">
        <w:fldChar w:fldCharType="begin"/>
      </w:r>
      <w:r w:rsidRPr="006C65BE">
        <w:instrText xml:space="preserve"> REF _Ref369360797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0</w:t>
      </w:r>
      <w:r w:rsidRPr="006C65BE">
        <w:fldChar w:fldCharType="end"/>
      </w:r>
      <w:r w:rsidRPr="006C65BE">
        <w:t>.</w:t>
      </w:r>
    </w:p>
    <w:p w14:paraId="297626B9" w14:textId="77777777" w:rsidR="00985482" w:rsidRPr="006C65BE" w:rsidRDefault="00985482" w:rsidP="00620B68">
      <w:pPr>
        <w:pStyle w:val="Body0500after115pt"/>
      </w:pPr>
      <w:r w:rsidRPr="006C65BE">
        <w:t>Papuan Malay has no diphthongs; instead the vowel combinations /</w:t>
      </w:r>
      <w:r w:rsidRPr="006C65BE">
        <w:rPr>
          <w:rStyle w:val="ChCharisSIL"/>
        </w:rPr>
        <w:t>ai</w:t>
      </w:r>
      <w:r w:rsidRPr="006C65BE">
        <w:t>/ and /</w:t>
      </w:r>
      <w:r w:rsidRPr="006C65BE">
        <w:rPr>
          <w:rStyle w:val="ChCharisSIL"/>
        </w:rPr>
        <w:t>au</w:t>
      </w:r>
      <w:r w:rsidRPr="006C65BE">
        <w:t>/ are analyzed as V.V or VC sequences (§</w:t>
      </w:r>
      <w:r w:rsidR="002B719C">
        <w:fldChar w:fldCharType="begin"/>
      </w:r>
      <w:r w:rsidR="002B719C">
        <w:instrText xml:space="preserve"> REF _Ref324760130 \w \h </w:instrText>
      </w:r>
      <w:r w:rsidR="002B719C">
        <w:fldChar w:fldCharType="separate"/>
      </w:r>
      <w:r w:rsidR="00154D81">
        <w:rPr>
          <w:cs/>
        </w:rPr>
        <w:t>‎</w:t>
      </w:r>
      <w:r w:rsidR="00154D81">
        <w:t>2.1.2</w:t>
      </w:r>
      <w:r w:rsidR="002B719C">
        <w:fldChar w:fldCharType="end"/>
      </w:r>
      <w:r w:rsidR="00DB70B2">
        <w:t>,</w:t>
      </w:r>
      <w:r w:rsidR="00DB70B2" w:rsidRPr="00C109EA">
        <w:t xml:space="preserve"> in Chapter</w:t>
      </w:r>
      <w:r w:rsidRPr="006C65BE">
        <w:t xml:space="preserve"> </w:t>
      </w:r>
      <w:r w:rsidR="002B719C">
        <w:fldChar w:fldCharType="begin"/>
      </w:r>
      <w:r w:rsidR="002B719C">
        <w:instrText xml:space="preserve"> REF _Ref357271598 \w \h </w:instrText>
      </w:r>
      <w:r w:rsidR="002B719C">
        <w:fldChar w:fldCharType="separate"/>
      </w:r>
      <w:r w:rsidR="00154D81">
        <w:rPr>
          <w:cs/>
        </w:rPr>
        <w:t>‎</w:t>
      </w:r>
      <w:r w:rsidR="00154D81">
        <w:t>2</w:t>
      </w:r>
      <w:r w:rsidR="002B719C">
        <w:fldChar w:fldCharType="end"/>
      </w:r>
      <w:r w:rsidRPr="006C65BE">
        <w:t xml:space="preserve">). The same analysis applies to Larantuka and Manado Malay. For Ambon and </w:t>
      </w:r>
      <w:r w:rsidRPr="006C65BE">
        <w:rPr>
          <w:lang w:eastAsia="ko-KR"/>
        </w:rPr>
        <w:t>North Moluccan Malay</w:t>
      </w:r>
      <w:r w:rsidRPr="006C65BE">
        <w:t>, by contrast, the same vowel sequences are analyzed as diphthongs. Most likely, though, the different analyses result from differences between the analysts rather than from distinctions between the respective Malay varieties.</w:t>
      </w:r>
    </w:p>
    <w:p w14:paraId="34B861CC" w14:textId="1347DBBD" w:rsidR="00985482" w:rsidRPr="006C65BE" w:rsidRDefault="00985482" w:rsidP="00985482">
      <w:pPr>
        <w:pStyle w:val="Body0500after"/>
      </w:pPr>
      <w:r w:rsidRPr="006C65BE">
        <w:t xml:space="preserve">In adnominal possessive constructions, the ligature </w:t>
      </w:r>
      <w:r w:rsidRPr="006C65BE">
        <w:rPr>
          <w:rStyle w:val="ChItalBold"/>
        </w:rPr>
        <w:t>pu(nya)</w:t>
      </w:r>
      <w:r w:rsidRPr="006C65BE">
        <w:t xml:space="preserve"> </w:t>
      </w:r>
      <w:r w:rsidR="00B7093A">
        <w:t>‘</w:t>
      </w:r>
      <w:r w:rsidRPr="0099608C">
        <w:rPr>
          <w:rStyle w:val="ChSmallCaps"/>
        </w:rPr>
        <w:t>poss</w:t>
      </w:r>
      <w:r w:rsidR="00B7093A">
        <w:t>’</w:t>
      </w:r>
      <w:r w:rsidRPr="006C65BE">
        <w:t xml:space="preserve"> not only marks possessive relations, but also has a number of non-canonical functions</w:t>
      </w:r>
      <w:r w:rsidR="003F7345">
        <w:t>,</w:t>
      </w:r>
      <w:r w:rsidRPr="006C65BE">
        <w:t xml:space="preserve"> such </w:t>
      </w:r>
      <w:r w:rsidRPr="006C65BE">
        <w:lastRenderedPageBreak/>
        <w:t xml:space="preserve">as that of an emphatic marker. </w:t>
      </w:r>
      <w:r w:rsidR="003F7345">
        <w:t>Such non-canonical functions of the ligature are also reported for two other eastern Malay varieties, namely Ambon and Ternate Malay</w:t>
      </w:r>
      <w:r w:rsidRPr="006C65BE">
        <w:t>.</w:t>
      </w:r>
    </w:p>
    <w:p w14:paraId="208C99BD" w14:textId="77777777" w:rsidR="00985482" w:rsidRPr="006C65BE" w:rsidRDefault="00985482" w:rsidP="00985482">
      <w:pPr>
        <w:pStyle w:val="Body0500after"/>
      </w:pPr>
      <w:r w:rsidRPr="006C65BE">
        <w:t>In Papuan Malay verbal clauses, core arguments are very often elided (see §</w:t>
      </w:r>
      <w:r w:rsidRPr="006C65BE">
        <w:fldChar w:fldCharType="begin"/>
      </w:r>
      <w:r w:rsidRPr="006C65BE">
        <w:instrText xml:space="preserve"> REF _Ref369361475 \w \h </w:instrText>
      </w:r>
      <w:r>
        <w:instrText xml:space="preserve"> \* MERGEFORMAT </w:instrText>
      </w:r>
      <w:r w:rsidRPr="006C65BE">
        <w:fldChar w:fldCharType="separate"/>
      </w:r>
      <w:r w:rsidR="00154D81">
        <w:rPr>
          <w:cs/>
        </w:rPr>
        <w:t>‎</w:t>
      </w:r>
      <w:r w:rsidR="00154D81">
        <w:t>1.6.1.4</w:t>
      </w:r>
      <w:r w:rsidRPr="006C65BE">
        <w:fldChar w:fldCharType="end"/>
      </w:r>
      <w:r w:rsidRPr="006C65BE">
        <w:t xml:space="preserve"> and </w:t>
      </w:r>
      <w:r w:rsidR="006F7385">
        <w:t>§</w:t>
      </w:r>
      <w:r w:rsidR="006F7385">
        <w:fldChar w:fldCharType="begin"/>
      </w:r>
      <w:r w:rsidR="006F7385">
        <w:instrText xml:space="preserve"> REF _Ref367459475 \w \h </w:instrText>
      </w:r>
      <w:r w:rsidR="006F7385">
        <w:fldChar w:fldCharType="separate"/>
      </w:r>
      <w:r w:rsidR="00154D81">
        <w:rPr>
          <w:cs/>
        </w:rPr>
        <w:t>‎</w:t>
      </w:r>
      <w:r w:rsidR="00154D81">
        <w:t>11.1</w:t>
      </w:r>
      <w:r w:rsidR="006F7385">
        <w:fldChar w:fldCharType="end"/>
      </w:r>
      <w:r w:rsidR="006F7385">
        <w:t>,</w:t>
      </w:r>
      <w:r w:rsidR="006F7385" w:rsidRPr="00C109EA">
        <w:t xml:space="preserve"> in Chapter</w:t>
      </w:r>
      <w:r w:rsidR="006F7385" w:rsidRPr="006C65BE">
        <w:t xml:space="preserve"> </w:t>
      </w:r>
      <w:r w:rsidR="006F7385">
        <w:fldChar w:fldCharType="begin"/>
      </w:r>
      <w:r w:rsidR="006F7385">
        <w:instrText xml:space="preserve"> REF _Ref289539095 \w \h </w:instrText>
      </w:r>
      <w:r w:rsidR="006F7385">
        <w:fldChar w:fldCharType="separate"/>
      </w:r>
      <w:r w:rsidR="00154D81">
        <w:rPr>
          <w:cs/>
        </w:rPr>
        <w:t>‎</w:t>
      </w:r>
      <w:r w:rsidR="00154D81">
        <w:t>11</w:t>
      </w:r>
      <w:r w:rsidR="006F7385">
        <w:fldChar w:fldCharType="end"/>
      </w:r>
      <w:r w:rsidRPr="006C65BE">
        <w:t>). The same observation applies to Ambon and Manado Malay.</w:t>
      </w:r>
    </w:p>
    <w:p w14:paraId="4CF2BE34" w14:textId="42894E5A" w:rsidR="00985482" w:rsidRDefault="00985482" w:rsidP="00985482">
      <w:pPr>
        <w:pStyle w:val="Body0500after"/>
      </w:pPr>
      <w:r w:rsidRPr="006C65BE">
        <w:t xml:space="preserve">In Papuan Malay verbal clauses, the </w:t>
      </w:r>
      <w:r w:rsidR="00FA16BF">
        <w:t>reciprocity</w:t>
      </w:r>
      <w:r w:rsidRPr="006C65BE">
        <w:t xml:space="preserve"> marker </w:t>
      </w:r>
      <w:r w:rsidRPr="006C65BE">
        <w:rPr>
          <w:rStyle w:val="ChItalBold"/>
        </w:rPr>
        <w:t>baku</w:t>
      </w:r>
      <w:r w:rsidRPr="006C65BE">
        <w:t xml:space="preserve"> </w:t>
      </w:r>
      <w:r w:rsidR="00B7093A">
        <w:t>‘</w:t>
      </w:r>
      <w:r w:rsidRPr="0099608C">
        <w:rPr>
          <w:rStyle w:val="ChSmallCaps"/>
        </w:rPr>
        <w:t>recp</w:t>
      </w:r>
      <w:r w:rsidR="00B7093A">
        <w:t>’</w:t>
      </w:r>
      <w:r w:rsidRPr="006C65BE">
        <w:t xml:space="preserve"> is analyzed as a separate word (</w:t>
      </w:r>
      <w:r w:rsidR="008B4F59" w:rsidRPr="006C65BE">
        <w:t>§</w:t>
      </w:r>
      <w:r w:rsidR="008B4F59">
        <w:fldChar w:fldCharType="begin"/>
      </w:r>
      <w:r w:rsidR="008B4F59">
        <w:instrText xml:space="preserve"> REF _Ref367459483 \w \h </w:instrText>
      </w:r>
      <w:r w:rsidR="008B4F59">
        <w:fldChar w:fldCharType="separate"/>
      </w:r>
      <w:r w:rsidR="00154D81">
        <w:rPr>
          <w:cs/>
        </w:rPr>
        <w:t>‎</w:t>
      </w:r>
      <w:r w:rsidR="00154D81">
        <w:t>11.3</w:t>
      </w:r>
      <w:r w:rsidR="008B4F59">
        <w:fldChar w:fldCharType="end"/>
      </w:r>
      <w:r w:rsidR="008B4F59">
        <w:t>,</w:t>
      </w:r>
      <w:r w:rsidR="008B4F59" w:rsidRPr="00C109EA">
        <w:t xml:space="preserve"> in Chapter</w:t>
      </w:r>
      <w:r w:rsidR="008B4F59" w:rsidRPr="006C65BE">
        <w:t xml:space="preserve"> </w:t>
      </w:r>
      <w:r w:rsidR="008B4F59">
        <w:fldChar w:fldCharType="begin"/>
      </w:r>
      <w:r w:rsidR="008B4F59">
        <w:instrText xml:space="preserve"> REF _Ref289539095 \w \h </w:instrText>
      </w:r>
      <w:r w:rsidR="008B4F59">
        <w:fldChar w:fldCharType="separate"/>
      </w:r>
      <w:r w:rsidR="00154D81">
        <w:rPr>
          <w:cs/>
        </w:rPr>
        <w:t>‎</w:t>
      </w:r>
      <w:r w:rsidR="00154D81">
        <w:t>11</w:t>
      </w:r>
      <w:r w:rsidR="008B4F59">
        <w:fldChar w:fldCharType="end"/>
      </w:r>
      <w:r w:rsidRPr="006C65BE">
        <w:t xml:space="preserve">). For Ambon, Banda, Kupang, Manado, </w:t>
      </w:r>
      <w:r w:rsidR="000A503D">
        <w:t xml:space="preserve">and </w:t>
      </w:r>
      <w:r w:rsidRPr="006C65BE">
        <w:rPr>
          <w:lang w:eastAsia="ko-KR"/>
        </w:rPr>
        <w:t>North Moluccan</w:t>
      </w:r>
      <w:r w:rsidR="000A503D">
        <w:rPr>
          <w:lang w:eastAsia="ko-KR"/>
        </w:rPr>
        <w:t xml:space="preserve"> / </w:t>
      </w:r>
      <w:r w:rsidRPr="006C65BE">
        <w:t>Ternate Malay, by contrast, the same marker is analyzed as a prefix. Most likely, this different analysis is again due to differences between the analysts rather than due to linguistic differences between the respective Malay varieties.</w:t>
      </w:r>
    </w:p>
    <w:p w14:paraId="1777A2DD" w14:textId="49154E13" w:rsidR="00985482" w:rsidRPr="006C65BE" w:rsidRDefault="00985482" w:rsidP="00620B68">
      <w:pPr>
        <w:pStyle w:val="Body0505after"/>
      </w:pPr>
      <w:r w:rsidRPr="006C65BE">
        <w:t xml:space="preserve">In Papuan Malay negative clauses, the negator </w:t>
      </w:r>
      <w:r w:rsidR="00CE267F" w:rsidRPr="00572525">
        <w:rPr>
          <w:rStyle w:val="ChItalBold"/>
        </w:rPr>
        <w:t>bukang</w:t>
      </w:r>
      <w:r w:rsidRPr="006C65BE">
        <w:t xml:space="preserve"> </w:t>
      </w:r>
      <w:r w:rsidR="00B7093A">
        <w:t>‘</w:t>
      </w:r>
      <w:r w:rsidRPr="0099608C">
        <w:rPr>
          <w:rStyle w:val="ChSmallCaps"/>
        </w:rPr>
        <w:t>neg</w:t>
      </w:r>
      <w:r w:rsidR="00B7093A">
        <w:t>’</w:t>
      </w:r>
      <w:r w:rsidRPr="006C65BE">
        <w:t xml:space="preserve"> not only negates nouns and nominal predicate clauses, but also signals contrast (</w:t>
      </w:r>
      <w:r w:rsidR="008B4F59" w:rsidRPr="006C65BE">
        <w:t>§</w:t>
      </w:r>
      <w:r w:rsidR="008B4F59">
        <w:fldChar w:fldCharType="begin"/>
      </w:r>
      <w:r w:rsidR="008B4F59">
        <w:instrText xml:space="preserve"> REF _Ref363560297 \w \h </w:instrText>
      </w:r>
      <w:r w:rsidR="008B4F59">
        <w:fldChar w:fldCharType="separate"/>
      </w:r>
      <w:r w:rsidR="00154D81">
        <w:rPr>
          <w:cs/>
        </w:rPr>
        <w:t>‎</w:t>
      </w:r>
      <w:r w:rsidR="00154D81">
        <w:t>13.1.2</w:t>
      </w:r>
      <w:r w:rsidR="008B4F59">
        <w:fldChar w:fldCharType="end"/>
      </w:r>
      <w:r w:rsidR="008B4F59">
        <w:t>,</w:t>
      </w:r>
      <w:r w:rsidR="008B4F59" w:rsidRPr="00C109EA">
        <w:t xml:space="preserve"> in Chapter</w:t>
      </w:r>
      <w:r w:rsidR="008B4F59" w:rsidRPr="006C65BE">
        <w:t xml:space="preserve"> </w:t>
      </w:r>
      <w:r w:rsidR="008B4F59">
        <w:fldChar w:fldCharType="begin"/>
      </w:r>
      <w:r w:rsidR="008B4F59">
        <w:instrText xml:space="preserve"> REF _Ref370831310 \w \h </w:instrText>
      </w:r>
      <w:r w:rsidR="008B4F59">
        <w:fldChar w:fldCharType="separate"/>
      </w:r>
      <w:r w:rsidR="00154D81">
        <w:rPr>
          <w:cs/>
        </w:rPr>
        <w:t>‎</w:t>
      </w:r>
      <w:r w:rsidR="00154D81">
        <w:t>13</w:t>
      </w:r>
      <w:r w:rsidR="008B4F59">
        <w:fldChar w:fldCharType="end"/>
      </w:r>
      <w:r w:rsidRPr="006C65BE">
        <w:t>). The same observation applies to Ambon, Manado, and Ternate Malay.</w:t>
      </w:r>
    </w:p>
    <w:p w14:paraId="63AFC72F" w14:textId="77777777" w:rsidR="00985482" w:rsidRPr="006C65BE" w:rsidRDefault="00985482" w:rsidP="00985482">
      <w:pPr>
        <w:pStyle w:val="Caption"/>
      </w:pPr>
      <w:bookmarkStart w:id="495" w:name="_Ref369360797"/>
      <w:r w:rsidRPr="006C65BE">
        <w:t xml:space="preserve">Table </w:t>
      </w:r>
      <w:fldSimple w:instr=" STYLEREF 1 \s ">
        <w:r w:rsidR="00154D81">
          <w:rPr>
            <w:noProof/>
            <w:cs/>
          </w:rPr>
          <w:t>‎</w:t>
        </w:r>
        <w:r w:rsidR="00154D81">
          <w:rPr>
            <w:noProof/>
          </w:rPr>
          <w:t>1</w:t>
        </w:r>
      </w:fldSimple>
      <w:r w:rsidR="00F207A1">
        <w:t>.</w:t>
      </w:r>
      <w:fldSimple w:instr=" SEQ Table \* ARABIC \s 1 ">
        <w:r w:rsidR="00154D81">
          <w:rPr>
            <w:noProof/>
          </w:rPr>
          <w:t>10</w:t>
        </w:r>
      </w:fldSimple>
      <w:bookmarkEnd w:id="495"/>
      <w:r w:rsidRPr="006C65BE">
        <w:t>:</w:t>
      </w:r>
      <w:r w:rsidRPr="006C65BE">
        <w:tab/>
        <w:t>Some phonological and syntactic features in Papuan Malay and other eastern Malay varieties</w:t>
      </w:r>
    </w:p>
    <w:tbl>
      <w:tblPr>
        <w:tblW w:w="6691" w:type="dxa"/>
        <w:tblInd w:w="170" w:type="dxa"/>
        <w:tblLayout w:type="fixed"/>
        <w:tblLook w:val="01E0" w:firstRow="1" w:lastRow="1" w:firstColumn="1" w:lastColumn="1" w:noHBand="0" w:noVBand="0"/>
      </w:tblPr>
      <w:tblGrid>
        <w:gridCol w:w="848"/>
        <w:gridCol w:w="737"/>
        <w:gridCol w:w="737"/>
        <w:gridCol w:w="709"/>
        <w:gridCol w:w="709"/>
        <w:gridCol w:w="737"/>
        <w:gridCol w:w="737"/>
        <w:gridCol w:w="737"/>
        <w:gridCol w:w="740"/>
      </w:tblGrid>
      <w:tr w:rsidR="00985482" w:rsidRPr="006C65BE" w14:paraId="6AB9C3F6" w14:textId="77777777" w:rsidTr="00495DD5">
        <w:tc>
          <w:tcPr>
            <w:tcW w:w="6691" w:type="dxa"/>
            <w:gridSpan w:val="9"/>
            <w:tcBorders>
              <w:top w:val="single" w:sz="4" w:space="0" w:color="auto"/>
              <w:bottom w:val="single" w:sz="4" w:space="0" w:color="auto"/>
            </w:tcBorders>
            <w:shd w:val="clear" w:color="auto" w:fill="auto"/>
          </w:tcPr>
          <w:p w14:paraId="69793A2D" w14:textId="42953882" w:rsidR="00985482" w:rsidRPr="006C65BE" w:rsidRDefault="006F2712" w:rsidP="00985482">
            <w:pPr>
              <w:pStyle w:val="TableHdLeft"/>
            </w:pPr>
            <w:r>
              <w:t>Phonology: Diphthongs</w:t>
            </w:r>
          </w:p>
        </w:tc>
      </w:tr>
      <w:tr w:rsidR="00AC23C4" w:rsidRPr="006C65BE" w14:paraId="565271CF" w14:textId="77777777" w:rsidTr="00495DD5">
        <w:tc>
          <w:tcPr>
            <w:tcW w:w="848" w:type="dxa"/>
            <w:tcBorders>
              <w:top w:val="single" w:sz="4" w:space="0" w:color="auto"/>
            </w:tcBorders>
            <w:shd w:val="clear" w:color="auto" w:fill="auto"/>
          </w:tcPr>
          <w:p w14:paraId="739F989E" w14:textId="77777777" w:rsidR="00985482" w:rsidRPr="006C65BE" w:rsidRDefault="00985482" w:rsidP="00985482">
            <w:pPr>
              <w:pStyle w:val="TableHd"/>
            </w:pPr>
          </w:p>
        </w:tc>
        <w:tc>
          <w:tcPr>
            <w:tcW w:w="737" w:type="dxa"/>
            <w:tcBorders>
              <w:top w:val="single" w:sz="4" w:space="0" w:color="auto"/>
            </w:tcBorders>
            <w:shd w:val="clear" w:color="auto" w:fill="auto"/>
          </w:tcPr>
          <w:p w14:paraId="4CAEE6F3" w14:textId="77777777" w:rsidR="00985482" w:rsidRPr="006C65BE" w:rsidRDefault="00985482" w:rsidP="00985482">
            <w:pPr>
              <w:pStyle w:val="TableHd"/>
            </w:pPr>
            <w:r w:rsidRPr="006C65BE">
              <w:t>PM</w:t>
            </w:r>
          </w:p>
        </w:tc>
        <w:tc>
          <w:tcPr>
            <w:tcW w:w="737" w:type="dxa"/>
            <w:tcBorders>
              <w:top w:val="single" w:sz="4" w:space="0" w:color="auto"/>
            </w:tcBorders>
            <w:shd w:val="clear" w:color="auto" w:fill="auto"/>
          </w:tcPr>
          <w:p w14:paraId="6CDED45D" w14:textId="77777777" w:rsidR="00985482" w:rsidRPr="006C65BE" w:rsidRDefault="00985482" w:rsidP="00985482">
            <w:pPr>
              <w:pStyle w:val="TableHd"/>
            </w:pPr>
            <w:r w:rsidRPr="006C65BE">
              <w:t>AM</w:t>
            </w:r>
          </w:p>
        </w:tc>
        <w:tc>
          <w:tcPr>
            <w:tcW w:w="709" w:type="dxa"/>
            <w:tcBorders>
              <w:top w:val="single" w:sz="4" w:space="0" w:color="auto"/>
            </w:tcBorders>
            <w:shd w:val="clear" w:color="auto" w:fill="auto"/>
          </w:tcPr>
          <w:p w14:paraId="3B85D6B1" w14:textId="77777777" w:rsidR="00985482" w:rsidRPr="006C65BE" w:rsidRDefault="00985482" w:rsidP="00985482">
            <w:pPr>
              <w:pStyle w:val="TableHd"/>
            </w:pPr>
            <w:r w:rsidRPr="006C65BE">
              <w:t>BM</w:t>
            </w:r>
          </w:p>
        </w:tc>
        <w:tc>
          <w:tcPr>
            <w:tcW w:w="709" w:type="dxa"/>
            <w:tcBorders>
              <w:top w:val="single" w:sz="4" w:space="0" w:color="auto"/>
            </w:tcBorders>
            <w:shd w:val="clear" w:color="auto" w:fill="auto"/>
          </w:tcPr>
          <w:p w14:paraId="188A1527" w14:textId="77777777" w:rsidR="00985482" w:rsidRPr="006C65BE" w:rsidRDefault="00985482" w:rsidP="00985482">
            <w:pPr>
              <w:pStyle w:val="TableHd"/>
            </w:pPr>
            <w:r w:rsidRPr="006C65BE">
              <w:t>KM</w:t>
            </w:r>
          </w:p>
        </w:tc>
        <w:tc>
          <w:tcPr>
            <w:tcW w:w="737" w:type="dxa"/>
            <w:tcBorders>
              <w:top w:val="single" w:sz="4" w:space="0" w:color="auto"/>
            </w:tcBorders>
            <w:shd w:val="clear" w:color="auto" w:fill="auto"/>
          </w:tcPr>
          <w:p w14:paraId="045A2C46" w14:textId="77777777" w:rsidR="00985482" w:rsidRPr="006C65BE" w:rsidRDefault="00985482" w:rsidP="00985482">
            <w:pPr>
              <w:pStyle w:val="TableHd"/>
            </w:pPr>
            <w:r w:rsidRPr="006C65BE">
              <w:t>LM</w:t>
            </w:r>
          </w:p>
        </w:tc>
        <w:tc>
          <w:tcPr>
            <w:tcW w:w="737" w:type="dxa"/>
            <w:tcBorders>
              <w:top w:val="single" w:sz="4" w:space="0" w:color="auto"/>
            </w:tcBorders>
            <w:shd w:val="clear" w:color="auto" w:fill="auto"/>
          </w:tcPr>
          <w:p w14:paraId="12612843" w14:textId="77777777" w:rsidR="00985482" w:rsidRPr="006C65BE" w:rsidRDefault="00985482" w:rsidP="00985482">
            <w:pPr>
              <w:pStyle w:val="TableHd"/>
            </w:pPr>
            <w:r w:rsidRPr="006C65BE">
              <w:t>MM</w:t>
            </w:r>
          </w:p>
        </w:tc>
        <w:tc>
          <w:tcPr>
            <w:tcW w:w="1477" w:type="dxa"/>
            <w:gridSpan w:val="2"/>
            <w:tcBorders>
              <w:top w:val="single" w:sz="4" w:space="0" w:color="auto"/>
            </w:tcBorders>
            <w:shd w:val="clear" w:color="auto" w:fill="auto"/>
          </w:tcPr>
          <w:p w14:paraId="345259F9" w14:textId="77777777" w:rsidR="00985482" w:rsidRPr="006C65BE" w:rsidRDefault="00985482" w:rsidP="00985482">
            <w:pPr>
              <w:pStyle w:val="TableCell2-2Center"/>
            </w:pPr>
            <w:r w:rsidRPr="006C65BE">
              <w:t>N</w:t>
            </w:r>
            <w:r w:rsidR="00E95235">
              <w:t>M</w:t>
            </w:r>
            <w:r w:rsidRPr="006C65BE">
              <w:t>M   /   TM</w:t>
            </w:r>
          </w:p>
        </w:tc>
      </w:tr>
      <w:tr w:rsidR="00AC23C4" w:rsidRPr="006C65BE" w14:paraId="6C56EFC5" w14:textId="77777777" w:rsidTr="00495DD5">
        <w:tc>
          <w:tcPr>
            <w:tcW w:w="848" w:type="dxa"/>
            <w:tcBorders>
              <w:bottom w:val="single" w:sz="4" w:space="0" w:color="auto"/>
            </w:tcBorders>
            <w:shd w:val="clear" w:color="auto" w:fill="auto"/>
          </w:tcPr>
          <w:p w14:paraId="33E4EF90" w14:textId="77777777" w:rsidR="00985482" w:rsidRPr="0099608C" w:rsidRDefault="00985482" w:rsidP="00985482">
            <w:pPr>
              <w:pStyle w:val="TableCell2-2Break"/>
              <w:rPr>
                <w:rStyle w:val="ChSmallCaps"/>
              </w:rPr>
            </w:pPr>
            <w:r w:rsidRPr="0099608C">
              <w:rPr>
                <w:rStyle w:val="ChSmallCaps"/>
              </w:rPr>
              <w:t>diph</w:t>
            </w:r>
          </w:p>
        </w:tc>
        <w:tc>
          <w:tcPr>
            <w:tcW w:w="737" w:type="dxa"/>
            <w:tcBorders>
              <w:bottom w:val="single" w:sz="4" w:space="0" w:color="auto"/>
            </w:tcBorders>
            <w:shd w:val="clear" w:color="auto" w:fill="auto"/>
          </w:tcPr>
          <w:p w14:paraId="70C72739" w14:textId="77777777" w:rsidR="00985482" w:rsidRPr="006C65BE" w:rsidRDefault="00985482" w:rsidP="00985482">
            <w:pPr>
              <w:pStyle w:val="TableCell2-2CenterBreak"/>
            </w:pPr>
            <w:r w:rsidRPr="006C65BE">
              <w:t>no</w:t>
            </w:r>
          </w:p>
        </w:tc>
        <w:tc>
          <w:tcPr>
            <w:tcW w:w="737" w:type="dxa"/>
            <w:tcBorders>
              <w:bottom w:val="single" w:sz="4" w:space="0" w:color="auto"/>
            </w:tcBorders>
            <w:shd w:val="clear" w:color="auto" w:fill="auto"/>
          </w:tcPr>
          <w:p w14:paraId="2338B397" w14:textId="77777777" w:rsidR="00985482" w:rsidRPr="006C65BE" w:rsidRDefault="00985482" w:rsidP="00985482">
            <w:pPr>
              <w:pStyle w:val="TableCell2-2CenterBreak"/>
            </w:pPr>
            <w:r w:rsidRPr="006C65BE">
              <w:t>yes</w:t>
            </w:r>
          </w:p>
        </w:tc>
        <w:tc>
          <w:tcPr>
            <w:tcW w:w="709" w:type="dxa"/>
            <w:tcBorders>
              <w:bottom w:val="single" w:sz="4" w:space="0" w:color="auto"/>
            </w:tcBorders>
            <w:shd w:val="clear" w:color="auto" w:fill="auto"/>
          </w:tcPr>
          <w:p w14:paraId="514E6153" w14:textId="77777777" w:rsidR="00985482" w:rsidRPr="006C65BE" w:rsidRDefault="00985482" w:rsidP="00985482">
            <w:pPr>
              <w:pStyle w:val="TableCell2-2CenterBreak"/>
            </w:pPr>
          </w:p>
        </w:tc>
        <w:tc>
          <w:tcPr>
            <w:tcW w:w="709" w:type="dxa"/>
            <w:tcBorders>
              <w:bottom w:val="single" w:sz="4" w:space="0" w:color="auto"/>
            </w:tcBorders>
            <w:shd w:val="clear" w:color="auto" w:fill="auto"/>
          </w:tcPr>
          <w:p w14:paraId="46F89334" w14:textId="77777777" w:rsidR="00985482" w:rsidRPr="006C65BE" w:rsidRDefault="00985482" w:rsidP="00985482">
            <w:pPr>
              <w:pStyle w:val="TableCell2-2CenterBreak"/>
            </w:pPr>
          </w:p>
        </w:tc>
        <w:tc>
          <w:tcPr>
            <w:tcW w:w="737" w:type="dxa"/>
            <w:tcBorders>
              <w:bottom w:val="single" w:sz="4" w:space="0" w:color="auto"/>
            </w:tcBorders>
            <w:shd w:val="clear" w:color="auto" w:fill="auto"/>
          </w:tcPr>
          <w:p w14:paraId="49341ADD" w14:textId="77777777" w:rsidR="00985482" w:rsidRPr="006C65BE" w:rsidRDefault="00985482" w:rsidP="00985482">
            <w:pPr>
              <w:pStyle w:val="TableCell2-2CenterBreak"/>
            </w:pPr>
            <w:r w:rsidRPr="006C65BE">
              <w:t>no</w:t>
            </w:r>
          </w:p>
        </w:tc>
        <w:tc>
          <w:tcPr>
            <w:tcW w:w="737" w:type="dxa"/>
            <w:tcBorders>
              <w:bottom w:val="single" w:sz="4" w:space="0" w:color="auto"/>
            </w:tcBorders>
            <w:shd w:val="clear" w:color="auto" w:fill="auto"/>
          </w:tcPr>
          <w:p w14:paraId="6EF77C7B" w14:textId="77777777" w:rsidR="00985482" w:rsidRPr="006C65BE" w:rsidRDefault="00985482" w:rsidP="00985482">
            <w:pPr>
              <w:pStyle w:val="TableCell2-2CenterBreak"/>
            </w:pPr>
            <w:r w:rsidRPr="006C65BE">
              <w:t>no</w:t>
            </w:r>
          </w:p>
        </w:tc>
        <w:tc>
          <w:tcPr>
            <w:tcW w:w="737" w:type="dxa"/>
            <w:tcBorders>
              <w:bottom w:val="single" w:sz="4" w:space="0" w:color="auto"/>
            </w:tcBorders>
            <w:shd w:val="clear" w:color="auto" w:fill="auto"/>
          </w:tcPr>
          <w:p w14:paraId="276F5F9D" w14:textId="77777777" w:rsidR="00985482" w:rsidRPr="006C65BE" w:rsidRDefault="00985482" w:rsidP="00985482">
            <w:pPr>
              <w:pStyle w:val="TableCell2-2CenterBreak"/>
            </w:pPr>
            <w:r w:rsidRPr="006C65BE">
              <w:t>yes</w:t>
            </w:r>
          </w:p>
        </w:tc>
        <w:tc>
          <w:tcPr>
            <w:tcW w:w="740" w:type="dxa"/>
            <w:tcBorders>
              <w:bottom w:val="single" w:sz="4" w:space="0" w:color="auto"/>
            </w:tcBorders>
            <w:shd w:val="clear" w:color="auto" w:fill="auto"/>
          </w:tcPr>
          <w:p w14:paraId="76B3D749" w14:textId="77777777" w:rsidR="00985482" w:rsidRPr="006C65BE" w:rsidRDefault="00985482" w:rsidP="00985482">
            <w:pPr>
              <w:pStyle w:val="TableCell2-2CenterBreak"/>
            </w:pPr>
          </w:p>
        </w:tc>
      </w:tr>
      <w:tr w:rsidR="00985482" w:rsidRPr="006C65BE" w14:paraId="5948CCBA" w14:textId="77777777" w:rsidTr="00495DD5">
        <w:tc>
          <w:tcPr>
            <w:tcW w:w="6691" w:type="dxa"/>
            <w:gridSpan w:val="9"/>
            <w:tcBorders>
              <w:top w:val="single" w:sz="4" w:space="0" w:color="auto"/>
              <w:bottom w:val="single" w:sz="4" w:space="0" w:color="auto"/>
            </w:tcBorders>
            <w:shd w:val="clear" w:color="auto" w:fill="auto"/>
          </w:tcPr>
          <w:p w14:paraId="5E395A44" w14:textId="77777777" w:rsidR="00985482" w:rsidRPr="006C65BE" w:rsidRDefault="00985482" w:rsidP="00985482">
            <w:pPr>
              <w:pStyle w:val="TableHdLeft"/>
            </w:pPr>
            <w:r w:rsidRPr="006C65BE">
              <w:t>Adnominal possessive constructions: Non-canonical uses of the ligature (</w:t>
            </w:r>
            <w:r w:rsidRPr="0099608C">
              <w:rPr>
                <w:rStyle w:val="ChSmallCaps"/>
              </w:rPr>
              <w:t>lig</w:t>
            </w:r>
            <w:r w:rsidRPr="006C65BE">
              <w:t>)</w:t>
            </w:r>
          </w:p>
        </w:tc>
      </w:tr>
      <w:tr w:rsidR="00AC23C4" w:rsidRPr="006C65BE" w14:paraId="1B88DD21" w14:textId="77777777" w:rsidTr="00495DD5">
        <w:tc>
          <w:tcPr>
            <w:tcW w:w="848" w:type="dxa"/>
            <w:tcBorders>
              <w:top w:val="single" w:sz="4" w:space="0" w:color="auto"/>
            </w:tcBorders>
            <w:shd w:val="clear" w:color="auto" w:fill="auto"/>
          </w:tcPr>
          <w:p w14:paraId="58E2D63B" w14:textId="77777777" w:rsidR="00985482" w:rsidRPr="006C65BE" w:rsidRDefault="00985482" w:rsidP="00985482">
            <w:pPr>
              <w:pStyle w:val="TableHd"/>
            </w:pPr>
          </w:p>
        </w:tc>
        <w:tc>
          <w:tcPr>
            <w:tcW w:w="737" w:type="dxa"/>
            <w:tcBorders>
              <w:top w:val="single" w:sz="4" w:space="0" w:color="auto"/>
            </w:tcBorders>
            <w:shd w:val="clear" w:color="auto" w:fill="auto"/>
          </w:tcPr>
          <w:p w14:paraId="11418D66" w14:textId="77777777" w:rsidR="00985482" w:rsidRPr="006C65BE" w:rsidRDefault="00985482" w:rsidP="00985482">
            <w:pPr>
              <w:pStyle w:val="TableHd"/>
            </w:pPr>
            <w:r w:rsidRPr="006C65BE">
              <w:t>PM</w:t>
            </w:r>
          </w:p>
        </w:tc>
        <w:tc>
          <w:tcPr>
            <w:tcW w:w="737" w:type="dxa"/>
            <w:tcBorders>
              <w:top w:val="single" w:sz="4" w:space="0" w:color="auto"/>
            </w:tcBorders>
            <w:shd w:val="clear" w:color="auto" w:fill="auto"/>
          </w:tcPr>
          <w:p w14:paraId="1ADA2E1D" w14:textId="77777777" w:rsidR="00985482" w:rsidRPr="006C65BE" w:rsidRDefault="00985482" w:rsidP="00985482">
            <w:pPr>
              <w:pStyle w:val="TableHd"/>
            </w:pPr>
            <w:r w:rsidRPr="006C65BE">
              <w:t>AM</w:t>
            </w:r>
          </w:p>
        </w:tc>
        <w:tc>
          <w:tcPr>
            <w:tcW w:w="709" w:type="dxa"/>
            <w:tcBorders>
              <w:top w:val="single" w:sz="4" w:space="0" w:color="auto"/>
            </w:tcBorders>
            <w:shd w:val="clear" w:color="auto" w:fill="auto"/>
          </w:tcPr>
          <w:p w14:paraId="3F27E0E2" w14:textId="77777777" w:rsidR="00985482" w:rsidRPr="006C65BE" w:rsidRDefault="00985482" w:rsidP="00985482">
            <w:pPr>
              <w:pStyle w:val="TableHd"/>
            </w:pPr>
            <w:r w:rsidRPr="006C65BE">
              <w:t>BM</w:t>
            </w:r>
          </w:p>
        </w:tc>
        <w:tc>
          <w:tcPr>
            <w:tcW w:w="709" w:type="dxa"/>
            <w:tcBorders>
              <w:top w:val="single" w:sz="4" w:space="0" w:color="auto"/>
            </w:tcBorders>
            <w:shd w:val="clear" w:color="auto" w:fill="auto"/>
          </w:tcPr>
          <w:p w14:paraId="77EB097A" w14:textId="77777777" w:rsidR="00985482" w:rsidRPr="006C65BE" w:rsidRDefault="00985482" w:rsidP="00985482">
            <w:pPr>
              <w:pStyle w:val="TableHd"/>
            </w:pPr>
            <w:r w:rsidRPr="006C65BE">
              <w:t>KM</w:t>
            </w:r>
          </w:p>
        </w:tc>
        <w:tc>
          <w:tcPr>
            <w:tcW w:w="737" w:type="dxa"/>
            <w:tcBorders>
              <w:top w:val="single" w:sz="4" w:space="0" w:color="auto"/>
            </w:tcBorders>
            <w:shd w:val="clear" w:color="auto" w:fill="auto"/>
          </w:tcPr>
          <w:p w14:paraId="0ED78330" w14:textId="77777777" w:rsidR="00985482" w:rsidRPr="006C65BE" w:rsidRDefault="00985482" w:rsidP="00985482">
            <w:pPr>
              <w:pStyle w:val="TableHd"/>
            </w:pPr>
            <w:r w:rsidRPr="006C65BE">
              <w:t>LM</w:t>
            </w:r>
          </w:p>
        </w:tc>
        <w:tc>
          <w:tcPr>
            <w:tcW w:w="737" w:type="dxa"/>
            <w:tcBorders>
              <w:top w:val="single" w:sz="4" w:space="0" w:color="auto"/>
            </w:tcBorders>
            <w:shd w:val="clear" w:color="auto" w:fill="auto"/>
          </w:tcPr>
          <w:p w14:paraId="7CD07145" w14:textId="77777777" w:rsidR="00985482" w:rsidRPr="006C65BE" w:rsidRDefault="00985482" w:rsidP="00985482">
            <w:pPr>
              <w:pStyle w:val="TableHd"/>
            </w:pPr>
            <w:r w:rsidRPr="006C65BE">
              <w:t>MM</w:t>
            </w:r>
          </w:p>
        </w:tc>
        <w:tc>
          <w:tcPr>
            <w:tcW w:w="1477" w:type="dxa"/>
            <w:gridSpan w:val="2"/>
            <w:tcBorders>
              <w:top w:val="single" w:sz="4" w:space="0" w:color="auto"/>
            </w:tcBorders>
            <w:shd w:val="clear" w:color="auto" w:fill="auto"/>
          </w:tcPr>
          <w:p w14:paraId="6396640B" w14:textId="77777777" w:rsidR="00985482" w:rsidRPr="006C65BE" w:rsidRDefault="00985482" w:rsidP="00985482">
            <w:pPr>
              <w:pStyle w:val="TableCell2-2Center"/>
            </w:pPr>
            <w:r w:rsidRPr="006C65BE">
              <w:t>N</w:t>
            </w:r>
            <w:r w:rsidR="00E95235">
              <w:t>M</w:t>
            </w:r>
            <w:r w:rsidRPr="006C65BE">
              <w:t>M   /   TM</w:t>
            </w:r>
          </w:p>
        </w:tc>
      </w:tr>
      <w:tr w:rsidR="00AC23C4" w:rsidRPr="006C65BE" w14:paraId="11D5194C" w14:textId="77777777" w:rsidTr="00495DD5">
        <w:tc>
          <w:tcPr>
            <w:tcW w:w="848" w:type="dxa"/>
            <w:tcBorders>
              <w:bottom w:val="single" w:sz="4" w:space="0" w:color="auto"/>
            </w:tcBorders>
            <w:shd w:val="clear" w:color="auto" w:fill="auto"/>
          </w:tcPr>
          <w:p w14:paraId="6C97FA60" w14:textId="77777777" w:rsidR="00985482" w:rsidRPr="00AC23C4" w:rsidRDefault="00985482" w:rsidP="00985482">
            <w:pPr>
              <w:pStyle w:val="TableCell2-2Break"/>
              <w:rPr>
                <w:rStyle w:val="ChSmallCaps"/>
                <w:smallCaps w:val="0"/>
              </w:rPr>
            </w:pPr>
            <w:r w:rsidRPr="0099608C">
              <w:rPr>
                <w:rStyle w:val="ChSmallCaps"/>
              </w:rPr>
              <w:t>lig</w:t>
            </w:r>
            <w:r w:rsidRPr="006C65BE">
              <w:t xml:space="preserve"> use</w:t>
            </w:r>
          </w:p>
        </w:tc>
        <w:tc>
          <w:tcPr>
            <w:tcW w:w="737" w:type="dxa"/>
            <w:tcBorders>
              <w:bottom w:val="single" w:sz="4" w:space="0" w:color="auto"/>
            </w:tcBorders>
            <w:shd w:val="clear" w:color="auto" w:fill="auto"/>
          </w:tcPr>
          <w:p w14:paraId="1D6D2858" w14:textId="77777777" w:rsidR="00985482" w:rsidRPr="006C65BE" w:rsidRDefault="00985482" w:rsidP="00985482">
            <w:pPr>
              <w:pStyle w:val="TableCell2-2CenterBreak"/>
            </w:pPr>
            <w:r w:rsidRPr="006C65BE">
              <w:t>yes</w:t>
            </w:r>
          </w:p>
        </w:tc>
        <w:tc>
          <w:tcPr>
            <w:tcW w:w="737" w:type="dxa"/>
            <w:tcBorders>
              <w:bottom w:val="single" w:sz="4" w:space="0" w:color="auto"/>
            </w:tcBorders>
            <w:shd w:val="clear" w:color="auto" w:fill="auto"/>
          </w:tcPr>
          <w:p w14:paraId="7FB167FF" w14:textId="77777777" w:rsidR="00985482" w:rsidRPr="006C65BE" w:rsidRDefault="00985482" w:rsidP="00985482">
            <w:pPr>
              <w:pStyle w:val="TableCell2-2CenterBreak"/>
            </w:pPr>
            <w:r w:rsidRPr="006C65BE">
              <w:t>yes</w:t>
            </w:r>
          </w:p>
        </w:tc>
        <w:tc>
          <w:tcPr>
            <w:tcW w:w="709" w:type="dxa"/>
            <w:tcBorders>
              <w:bottom w:val="single" w:sz="4" w:space="0" w:color="auto"/>
            </w:tcBorders>
            <w:shd w:val="clear" w:color="auto" w:fill="auto"/>
          </w:tcPr>
          <w:p w14:paraId="53EF8C09" w14:textId="77777777" w:rsidR="00985482" w:rsidRPr="006C65BE" w:rsidRDefault="00985482" w:rsidP="00985482">
            <w:pPr>
              <w:pStyle w:val="TableCell2-2CenterBreak"/>
            </w:pPr>
          </w:p>
        </w:tc>
        <w:tc>
          <w:tcPr>
            <w:tcW w:w="709" w:type="dxa"/>
            <w:tcBorders>
              <w:bottom w:val="single" w:sz="4" w:space="0" w:color="auto"/>
            </w:tcBorders>
            <w:shd w:val="clear" w:color="auto" w:fill="auto"/>
          </w:tcPr>
          <w:p w14:paraId="27DC0C6A" w14:textId="77777777" w:rsidR="00985482" w:rsidRPr="006C65BE" w:rsidRDefault="00985482" w:rsidP="00985482">
            <w:pPr>
              <w:pStyle w:val="TableCell2-2CenterBreak"/>
            </w:pPr>
          </w:p>
        </w:tc>
        <w:tc>
          <w:tcPr>
            <w:tcW w:w="737" w:type="dxa"/>
            <w:tcBorders>
              <w:bottom w:val="single" w:sz="4" w:space="0" w:color="auto"/>
            </w:tcBorders>
            <w:shd w:val="clear" w:color="auto" w:fill="auto"/>
          </w:tcPr>
          <w:p w14:paraId="3FD4FB80" w14:textId="77777777" w:rsidR="00985482" w:rsidRPr="006C65BE" w:rsidRDefault="00985482" w:rsidP="00985482">
            <w:pPr>
              <w:pStyle w:val="TableCell2-2CenterBreak"/>
            </w:pPr>
          </w:p>
        </w:tc>
        <w:tc>
          <w:tcPr>
            <w:tcW w:w="737" w:type="dxa"/>
            <w:tcBorders>
              <w:bottom w:val="single" w:sz="4" w:space="0" w:color="auto"/>
            </w:tcBorders>
            <w:shd w:val="clear" w:color="auto" w:fill="auto"/>
          </w:tcPr>
          <w:p w14:paraId="68C131CB" w14:textId="77777777" w:rsidR="00985482" w:rsidRPr="006C65BE" w:rsidRDefault="00985482" w:rsidP="00985482">
            <w:pPr>
              <w:pStyle w:val="TableCell2-2CenterBreak"/>
            </w:pPr>
          </w:p>
        </w:tc>
        <w:tc>
          <w:tcPr>
            <w:tcW w:w="737" w:type="dxa"/>
            <w:tcBorders>
              <w:bottom w:val="single" w:sz="4" w:space="0" w:color="auto"/>
            </w:tcBorders>
            <w:shd w:val="clear" w:color="auto" w:fill="auto"/>
          </w:tcPr>
          <w:p w14:paraId="56A01FD9" w14:textId="77777777" w:rsidR="00985482" w:rsidRPr="006C65BE" w:rsidRDefault="00985482" w:rsidP="00985482">
            <w:pPr>
              <w:pStyle w:val="TableCell2-2CenterBreak"/>
            </w:pPr>
          </w:p>
        </w:tc>
        <w:tc>
          <w:tcPr>
            <w:tcW w:w="740" w:type="dxa"/>
            <w:tcBorders>
              <w:bottom w:val="single" w:sz="4" w:space="0" w:color="auto"/>
            </w:tcBorders>
            <w:shd w:val="clear" w:color="auto" w:fill="auto"/>
          </w:tcPr>
          <w:p w14:paraId="57F29F46" w14:textId="77777777" w:rsidR="00985482" w:rsidRPr="006C65BE" w:rsidRDefault="00985482" w:rsidP="00985482">
            <w:pPr>
              <w:pStyle w:val="TableCell2-2CenterBreak"/>
            </w:pPr>
            <w:r w:rsidRPr="006C65BE">
              <w:t>yes</w:t>
            </w:r>
          </w:p>
        </w:tc>
      </w:tr>
      <w:tr w:rsidR="00985482" w:rsidRPr="006C65BE" w14:paraId="0372BD7A" w14:textId="77777777" w:rsidTr="00495DD5">
        <w:tc>
          <w:tcPr>
            <w:tcW w:w="6691" w:type="dxa"/>
            <w:gridSpan w:val="9"/>
            <w:tcBorders>
              <w:top w:val="single" w:sz="4" w:space="0" w:color="auto"/>
              <w:bottom w:val="single" w:sz="4" w:space="0" w:color="auto"/>
            </w:tcBorders>
            <w:shd w:val="clear" w:color="auto" w:fill="auto"/>
          </w:tcPr>
          <w:p w14:paraId="37383C6C" w14:textId="77777777" w:rsidR="00985482" w:rsidRPr="006C65BE" w:rsidRDefault="00985482" w:rsidP="00985482">
            <w:pPr>
              <w:pStyle w:val="TableHdLeft"/>
            </w:pPr>
            <w:r w:rsidRPr="006C65BE">
              <w:t>Verbal clauses: Argument elision</w:t>
            </w:r>
          </w:p>
        </w:tc>
      </w:tr>
      <w:tr w:rsidR="00AC23C4" w:rsidRPr="006C65BE" w14:paraId="53FCB9FF" w14:textId="77777777" w:rsidTr="00495DD5">
        <w:tc>
          <w:tcPr>
            <w:tcW w:w="848" w:type="dxa"/>
            <w:tcBorders>
              <w:top w:val="single" w:sz="4" w:space="0" w:color="auto"/>
            </w:tcBorders>
            <w:shd w:val="clear" w:color="auto" w:fill="auto"/>
          </w:tcPr>
          <w:p w14:paraId="63DB944F" w14:textId="77777777" w:rsidR="00985482" w:rsidRPr="006C65BE" w:rsidRDefault="00985482" w:rsidP="00985482">
            <w:pPr>
              <w:pStyle w:val="TableCell2-2Center"/>
            </w:pPr>
          </w:p>
        </w:tc>
        <w:tc>
          <w:tcPr>
            <w:tcW w:w="737" w:type="dxa"/>
            <w:tcBorders>
              <w:top w:val="single" w:sz="4" w:space="0" w:color="auto"/>
            </w:tcBorders>
            <w:shd w:val="clear" w:color="auto" w:fill="auto"/>
          </w:tcPr>
          <w:p w14:paraId="79D5943B" w14:textId="77777777" w:rsidR="00985482" w:rsidRPr="006C65BE" w:rsidRDefault="00985482" w:rsidP="00985482">
            <w:pPr>
              <w:pStyle w:val="TableCell2-2Center"/>
            </w:pPr>
            <w:r w:rsidRPr="006C65BE">
              <w:t>PM</w:t>
            </w:r>
          </w:p>
        </w:tc>
        <w:tc>
          <w:tcPr>
            <w:tcW w:w="737" w:type="dxa"/>
            <w:tcBorders>
              <w:top w:val="single" w:sz="4" w:space="0" w:color="auto"/>
            </w:tcBorders>
            <w:shd w:val="clear" w:color="auto" w:fill="auto"/>
          </w:tcPr>
          <w:p w14:paraId="11A48D1A" w14:textId="77777777" w:rsidR="00985482" w:rsidRPr="006C65BE" w:rsidRDefault="00985482" w:rsidP="00985482">
            <w:pPr>
              <w:pStyle w:val="TableCell2-2Center"/>
            </w:pPr>
            <w:r w:rsidRPr="006C65BE">
              <w:t>AM</w:t>
            </w:r>
          </w:p>
        </w:tc>
        <w:tc>
          <w:tcPr>
            <w:tcW w:w="709" w:type="dxa"/>
            <w:tcBorders>
              <w:top w:val="single" w:sz="4" w:space="0" w:color="auto"/>
            </w:tcBorders>
            <w:shd w:val="clear" w:color="auto" w:fill="auto"/>
          </w:tcPr>
          <w:p w14:paraId="70C5E70C" w14:textId="77777777" w:rsidR="00985482" w:rsidRPr="006C65BE" w:rsidRDefault="00985482" w:rsidP="00985482">
            <w:pPr>
              <w:pStyle w:val="TableCell2-2Center"/>
            </w:pPr>
            <w:r w:rsidRPr="006C65BE">
              <w:t>BM</w:t>
            </w:r>
          </w:p>
        </w:tc>
        <w:tc>
          <w:tcPr>
            <w:tcW w:w="709" w:type="dxa"/>
            <w:tcBorders>
              <w:top w:val="single" w:sz="4" w:space="0" w:color="auto"/>
            </w:tcBorders>
            <w:shd w:val="clear" w:color="auto" w:fill="auto"/>
          </w:tcPr>
          <w:p w14:paraId="733DB7EF" w14:textId="77777777" w:rsidR="00985482" w:rsidRPr="006C65BE" w:rsidRDefault="00985482" w:rsidP="00985482">
            <w:pPr>
              <w:pStyle w:val="TableCell2-2Center"/>
            </w:pPr>
            <w:r w:rsidRPr="006C65BE">
              <w:t>KM</w:t>
            </w:r>
          </w:p>
        </w:tc>
        <w:tc>
          <w:tcPr>
            <w:tcW w:w="737" w:type="dxa"/>
            <w:tcBorders>
              <w:top w:val="single" w:sz="4" w:space="0" w:color="auto"/>
            </w:tcBorders>
            <w:shd w:val="clear" w:color="auto" w:fill="auto"/>
          </w:tcPr>
          <w:p w14:paraId="21C64057" w14:textId="77777777" w:rsidR="00985482" w:rsidRPr="006C65BE" w:rsidRDefault="00985482" w:rsidP="00985482">
            <w:pPr>
              <w:pStyle w:val="TableCell2-2Center"/>
            </w:pPr>
            <w:r w:rsidRPr="006C65BE">
              <w:t>LM</w:t>
            </w:r>
          </w:p>
        </w:tc>
        <w:tc>
          <w:tcPr>
            <w:tcW w:w="737" w:type="dxa"/>
            <w:tcBorders>
              <w:top w:val="single" w:sz="4" w:space="0" w:color="auto"/>
            </w:tcBorders>
            <w:shd w:val="clear" w:color="auto" w:fill="auto"/>
          </w:tcPr>
          <w:p w14:paraId="4D9F0E77" w14:textId="77777777" w:rsidR="00985482" w:rsidRPr="006C65BE" w:rsidRDefault="00985482" w:rsidP="00985482">
            <w:pPr>
              <w:pStyle w:val="TableCell2-2Center"/>
            </w:pPr>
            <w:r w:rsidRPr="006C65BE">
              <w:t>MM</w:t>
            </w:r>
          </w:p>
        </w:tc>
        <w:tc>
          <w:tcPr>
            <w:tcW w:w="1477" w:type="dxa"/>
            <w:gridSpan w:val="2"/>
            <w:tcBorders>
              <w:top w:val="single" w:sz="4" w:space="0" w:color="auto"/>
            </w:tcBorders>
            <w:shd w:val="clear" w:color="auto" w:fill="auto"/>
          </w:tcPr>
          <w:p w14:paraId="69FAC24B" w14:textId="77777777" w:rsidR="00985482" w:rsidRPr="006C65BE" w:rsidRDefault="00985482" w:rsidP="00985482">
            <w:pPr>
              <w:pStyle w:val="TableCell2-2Center"/>
            </w:pPr>
            <w:r w:rsidRPr="006C65BE">
              <w:t>N</w:t>
            </w:r>
            <w:r w:rsidR="00E95235">
              <w:t>M</w:t>
            </w:r>
            <w:r w:rsidRPr="006C65BE">
              <w:t>M   /   TM</w:t>
            </w:r>
          </w:p>
        </w:tc>
      </w:tr>
      <w:tr w:rsidR="00AC23C4" w:rsidRPr="006C65BE" w14:paraId="51F7EFA8" w14:textId="77777777" w:rsidTr="00495DD5">
        <w:tc>
          <w:tcPr>
            <w:tcW w:w="848" w:type="dxa"/>
            <w:tcBorders>
              <w:bottom w:val="single" w:sz="4" w:space="0" w:color="auto"/>
            </w:tcBorders>
            <w:shd w:val="clear" w:color="auto" w:fill="auto"/>
          </w:tcPr>
          <w:p w14:paraId="2178440E" w14:textId="77777777" w:rsidR="00985482" w:rsidRPr="006C65BE" w:rsidRDefault="00985482" w:rsidP="00985482">
            <w:pPr>
              <w:pStyle w:val="TableCell2-2Break"/>
            </w:pPr>
            <w:r w:rsidRPr="006C65BE">
              <w:t>Elision</w:t>
            </w:r>
          </w:p>
        </w:tc>
        <w:tc>
          <w:tcPr>
            <w:tcW w:w="737" w:type="dxa"/>
            <w:tcBorders>
              <w:bottom w:val="single" w:sz="4" w:space="0" w:color="auto"/>
            </w:tcBorders>
            <w:shd w:val="clear" w:color="auto" w:fill="auto"/>
          </w:tcPr>
          <w:p w14:paraId="1DD78D74" w14:textId="77777777" w:rsidR="00985482" w:rsidRPr="006C65BE" w:rsidRDefault="00985482" w:rsidP="00985482">
            <w:pPr>
              <w:pStyle w:val="TableCell2-2CenterBreak"/>
            </w:pPr>
            <w:r w:rsidRPr="006C65BE">
              <w:t>yes</w:t>
            </w:r>
          </w:p>
        </w:tc>
        <w:tc>
          <w:tcPr>
            <w:tcW w:w="737" w:type="dxa"/>
            <w:tcBorders>
              <w:bottom w:val="single" w:sz="4" w:space="0" w:color="auto"/>
            </w:tcBorders>
            <w:shd w:val="clear" w:color="auto" w:fill="auto"/>
          </w:tcPr>
          <w:p w14:paraId="715A4FBD" w14:textId="77777777" w:rsidR="00985482" w:rsidRPr="006C65BE" w:rsidRDefault="00985482" w:rsidP="00985482">
            <w:pPr>
              <w:pStyle w:val="TableCell2-2CenterBreak"/>
            </w:pPr>
            <w:r w:rsidRPr="006C65BE">
              <w:t>yes</w:t>
            </w:r>
          </w:p>
        </w:tc>
        <w:tc>
          <w:tcPr>
            <w:tcW w:w="709" w:type="dxa"/>
            <w:tcBorders>
              <w:bottom w:val="single" w:sz="4" w:space="0" w:color="auto"/>
            </w:tcBorders>
            <w:shd w:val="clear" w:color="auto" w:fill="auto"/>
          </w:tcPr>
          <w:p w14:paraId="30B1F322" w14:textId="77777777" w:rsidR="00985482" w:rsidRPr="006C65BE" w:rsidRDefault="00985482" w:rsidP="00985482">
            <w:pPr>
              <w:pStyle w:val="TableCell2-2CenterBreak"/>
            </w:pPr>
          </w:p>
        </w:tc>
        <w:tc>
          <w:tcPr>
            <w:tcW w:w="709" w:type="dxa"/>
            <w:tcBorders>
              <w:bottom w:val="single" w:sz="4" w:space="0" w:color="auto"/>
            </w:tcBorders>
            <w:shd w:val="clear" w:color="auto" w:fill="auto"/>
          </w:tcPr>
          <w:p w14:paraId="35C9215D" w14:textId="77777777" w:rsidR="00985482" w:rsidRPr="006C65BE" w:rsidRDefault="00985482" w:rsidP="00985482">
            <w:pPr>
              <w:pStyle w:val="TableCell2-2CenterBreak"/>
            </w:pPr>
          </w:p>
        </w:tc>
        <w:tc>
          <w:tcPr>
            <w:tcW w:w="737" w:type="dxa"/>
            <w:tcBorders>
              <w:bottom w:val="single" w:sz="4" w:space="0" w:color="auto"/>
            </w:tcBorders>
            <w:shd w:val="clear" w:color="auto" w:fill="auto"/>
          </w:tcPr>
          <w:p w14:paraId="0011C79A" w14:textId="77777777" w:rsidR="00985482" w:rsidRPr="006C65BE" w:rsidRDefault="00985482" w:rsidP="00985482">
            <w:pPr>
              <w:pStyle w:val="TableCell2-2CenterBreak"/>
            </w:pPr>
          </w:p>
        </w:tc>
        <w:tc>
          <w:tcPr>
            <w:tcW w:w="737" w:type="dxa"/>
            <w:tcBorders>
              <w:bottom w:val="single" w:sz="4" w:space="0" w:color="auto"/>
            </w:tcBorders>
            <w:shd w:val="clear" w:color="auto" w:fill="auto"/>
          </w:tcPr>
          <w:p w14:paraId="4523181E" w14:textId="77777777" w:rsidR="00985482" w:rsidRPr="006C65BE" w:rsidRDefault="00985482" w:rsidP="00985482">
            <w:pPr>
              <w:pStyle w:val="TableCell2-2CenterBreak"/>
            </w:pPr>
            <w:r w:rsidRPr="006C65BE">
              <w:t>yes</w:t>
            </w:r>
          </w:p>
        </w:tc>
        <w:tc>
          <w:tcPr>
            <w:tcW w:w="737" w:type="dxa"/>
            <w:tcBorders>
              <w:bottom w:val="single" w:sz="4" w:space="0" w:color="auto"/>
            </w:tcBorders>
            <w:shd w:val="clear" w:color="auto" w:fill="auto"/>
          </w:tcPr>
          <w:p w14:paraId="6E610114" w14:textId="77777777" w:rsidR="00985482" w:rsidRPr="006C65BE" w:rsidRDefault="00985482" w:rsidP="00985482">
            <w:pPr>
              <w:pStyle w:val="TableCell2-2CenterBreak"/>
            </w:pPr>
          </w:p>
        </w:tc>
        <w:tc>
          <w:tcPr>
            <w:tcW w:w="740" w:type="dxa"/>
            <w:tcBorders>
              <w:bottom w:val="single" w:sz="4" w:space="0" w:color="auto"/>
            </w:tcBorders>
            <w:shd w:val="clear" w:color="auto" w:fill="auto"/>
          </w:tcPr>
          <w:p w14:paraId="1A733D00" w14:textId="77777777" w:rsidR="00985482" w:rsidRPr="006C65BE" w:rsidRDefault="00985482" w:rsidP="00985482">
            <w:pPr>
              <w:pStyle w:val="TableCell2-2CenterBreak"/>
            </w:pPr>
          </w:p>
        </w:tc>
      </w:tr>
      <w:tr w:rsidR="00985482" w:rsidRPr="006C65BE" w14:paraId="56A69EAC" w14:textId="77777777" w:rsidTr="00495DD5">
        <w:tc>
          <w:tcPr>
            <w:tcW w:w="6691" w:type="dxa"/>
            <w:gridSpan w:val="9"/>
            <w:tcBorders>
              <w:top w:val="single" w:sz="4" w:space="0" w:color="auto"/>
              <w:bottom w:val="single" w:sz="4" w:space="0" w:color="auto"/>
            </w:tcBorders>
            <w:shd w:val="clear" w:color="auto" w:fill="auto"/>
          </w:tcPr>
          <w:p w14:paraId="2FB1E4E3" w14:textId="0EB1830A" w:rsidR="00985482" w:rsidRPr="006C65BE" w:rsidRDefault="00985482" w:rsidP="00985482">
            <w:pPr>
              <w:pStyle w:val="TableHdLeft"/>
            </w:pPr>
            <w:r w:rsidRPr="006C65BE">
              <w:t xml:space="preserve">Verbal clauses: Morphosyntactic status of </w:t>
            </w:r>
            <w:r w:rsidR="00FA16BF">
              <w:t>reciprocity</w:t>
            </w:r>
            <w:r w:rsidRPr="006C65BE">
              <w:t xml:space="preserve"> marker </w:t>
            </w:r>
            <w:r w:rsidRPr="006C65BE">
              <w:rPr>
                <w:rStyle w:val="ChItalBold"/>
              </w:rPr>
              <w:t>baku</w:t>
            </w:r>
            <w:r w:rsidRPr="006C65BE">
              <w:t xml:space="preserve"> </w:t>
            </w:r>
            <w:r w:rsidR="00B7093A">
              <w:t>‘</w:t>
            </w:r>
            <w:r w:rsidRPr="0099608C">
              <w:rPr>
                <w:rStyle w:val="ChSmallCaps"/>
              </w:rPr>
              <w:t>recp</w:t>
            </w:r>
            <w:r w:rsidR="00B7093A">
              <w:t>’</w:t>
            </w:r>
          </w:p>
        </w:tc>
      </w:tr>
      <w:tr w:rsidR="00AC23C4" w:rsidRPr="006C65BE" w14:paraId="7EE45F39" w14:textId="77777777" w:rsidTr="00495DD5">
        <w:tc>
          <w:tcPr>
            <w:tcW w:w="848" w:type="dxa"/>
            <w:tcBorders>
              <w:top w:val="single" w:sz="4" w:space="0" w:color="auto"/>
            </w:tcBorders>
            <w:shd w:val="clear" w:color="auto" w:fill="auto"/>
          </w:tcPr>
          <w:p w14:paraId="51220DE4" w14:textId="77777777" w:rsidR="00985482" w:rsidRPr="006C65BE" w:rsidRDefault="00985482" w:rsidP="00985482">
            <w:pPr>
              <w:pStyle w:val="TableCell2-2Center"/>
            </w:pPr>
          </w:p>
        </w:tc>
        <w:tc>
          <w:tcPr>
            <w:tcW w:w="737" w:type="dxa"/>
            <w:tcBorders>
              <w:top w:val="single" w:sz="4" w:space="0" w:color="auto"/>
            </w:tcBorders>
            <w:shd w:val="clear" w:color="auto" w:fill="auto"/>
          </w:tcPr>
          <w:p w14:paraId="227BC2C4" w14:textId="77777777" w:rsidR="00985482" w:rsidRPr="006C65BE" w:rsidRDefault="00985482" w:rsidP="00985482">
            <w:pPr>
              <w:pStyle w:val="TableCell2-2Center"/>
            </w:pPr>
            <w:r w:rsidRPr="006C65BE">
              <w:t>PM</w:t>
            </w:r>
          </w:p>
        </w:tc>
        <w:tc>
          <w:tcPr>
            <w:tcW w:w="737" w:type="dxa"/>
            <w:tcBorders>
              <w:top w:val="single" w:sz="4" w:space="0" w:color="auto"/>
            </w:tcBorders>
            <w:shd w:val="clear" w:color="auto" w:fill="auto"/>
          </w:tcPr>
          <w:p w14:paraId="00EB9201" w14:textId="77777777" w:rsidR="00985482" w:rsidRPr="006C65BE" w:rsidRDefault="00985482" w:rsidP="00985482">
            <w:pPr>
              <w:pStyle w:val="TableCell2-2Center"/>
            </w:pPr>
            <w:r w:rsidRPr="006C65BE">
              <w:t>AM</w:t>
            </w:r>
          </w:p>
        </w:tc>
        <w:tc>
          <w:tcPr>
            <w:tcW w:w="709" w:type="dxa"/>
            <w:tcBorders>
              <w:top w:val="single" w:sz="4" w:space="0" w:color="auto"/>
            </w:tcBorders>
            <w:shd w:val="clear" w:color="auto" w:fill="auto"/>
          </w:tcPr>
          <w:p w14:paraId="684CD7B3" w14:textId="77777777" w:rsidR="00985482" w:rsidRPr="006C65BE" w:rsidRDefault="00985482" w:rsidP="00985482">
            <w:pPr>
              <w:pStyle w:val="TableCell2-2Center"/>
            </w:pPr>
            <w:r w:rsidRPr="006C65BE">
              <w:t>BM</w:t>
            </w:r>
          </w:p>
        </w:tc>
        <w:tc>
          <w:tcPr>
            <w:tcW w:w="709" w:type="dxa"/>
            <w:tcBorders>
              <w:top w:val="single" w:sz="4" w:space="0" w:color="auto"/>
            </w:tcBorders>
            <w:shd w:val="clear" w:color="auto" w:fill="auto"/>
          </w:tcPr>
          <w:p w14:paraId="66FBD5BA" w14:textId="77777777" w:rsidR="00985482" w:rsidRPr="006C65BE" w:rsidRDefault="00985482" w:rsidP="00985482">
            <w:pPr>
              <w:pStyle w:val="TableCell2-2Center"/>
            </w:pPr>
            <w:r w:rsidRPr="006C65BE">
              <w:t>KM</w:t>
            </w:r>
          </w:p>
        </w:tc>
        <w:tc>
          <w:tcPr>
            <w:tcW w:w="737" w:type="dxa"/>
            <w:tcBorders>
              <w:top w:val="single" w:sz="4" w:space="0" w:color="auto"/>
            </w:tcBorders>
            <w:shd w:val="clear" w:color="auto" w:fill="auto"/>
          </w:tcPr>
          <w:p w14:paraId="664334DB" w14:textId="77777777" w:rsidR="00985482" w:rsidRPr="006C65BE" w:rsidRDefault="00985482" w:rsidP="00985482">
            <w:pPr>
              <w:pStyle w:val="TableCell2-2Center"/>
            </w:pPr>
            <w:r w:rsidRPr="006C65BE">
              <w:t>LM</w:t>
            </w:r>
          </w:p>
        </w:tc>
        <w:tc>
          <w:tcPr>
            <w:tcW w:w="737" w:type="dxa"/>
            <w:tcBorders>
              <w:top w:val="single" w:sz="4" w:space="0" w:color="auto"/>
            </w:tcBorders>
            <w:shd w:val="clear" w:color="auto" w:fill="auto"/>
          </w:tcPr>
          <w:p w14:paraId="3B4FB22A" w14:textId="77777777" w:rsidR="00985482" w:rsidRPr="006C65BE" w:rsidRDefault="00985482" w:rsidP="00985482">
            <w:pPr>
              <w:pStyle w:val="TableCell2-2Center"/>
            </w:pPr>
            <w:r w:rsidRPr="006C65BE">
              <w:t>MM</w:t>
            </w:r>
          </w:p>
        </w:tc>
        <w:tc>
          <w:tcPr>
            <w:tcW w:w="1477" w:type="dxa"/>
            <w:gridSpan w:val="2"/>
            <w:tcBorders>
              <w:top w:val="single" w:sz="4" w:space="0" w:color="auto"/>
            </w:tcBorders>
            <w:shd w:val="clear" w:color="auto" w:fill="auto"/>
          </w:tcPr>
          <w:p w14:paraId="7B72D1B7" w14:textId="77777777" w:rsidR="00985482" w:rsidRPr="006C65BE" w:rsidRDefault="00985482" w:rsidP="00985482">
            <w:pPr>
              <w:pStyle w:val="TableCell2-2Center"/>
            </w:pPr>
            <w:r w:rsidRPr="006C65BE">
              <w:t>N</w:t>
            </w:r>
            <w:r w:rsidR="00E95235">
              <w:t>M</w:t>
            </w:r>
            <w:r w:rsidRPr="006C65BE">
              <w:t>M   /   TM</w:t>
            </w:r>
          </w:p>
        </w:tc>
      </w:tr>
      <w:tr w:rsidR="00AC23C4" w:rsidRPr="006C65BE" w14:paraId="13659D58" w14:textId="77777777" w:rsidTr="00495DD5">
        <w:tc>
          <w:tcPr>
            <w:tcW w:w="848" w:type="dxa"/>
            <w:tcBorders>
              <w:bottom w:val="single" w:sz="4" w:space="0" w:color="auto"/>
            </w:tcBorders>
            <w:shd w:val="clear" w:color="auto" w:fill="auto"/>
          </w:tcPr>
          <w:p w14:paraId="1A2616C1" w14:textId="77777777" w:rsidR="00985482" w:rsidRPr="0099608C" w:rsidRDefault="00985482" w:rsidP="00985482">
            <w:pPr>
              <w:pStyle w:val="TableCell2-2Break"/>
              <w:rPr>
                <w:rStyle w:val="ChSmallCaps"/>
              </w:rPr>
            </w:pPr>
            <w:r w:rsidRPr="0099608C">
              <w:rPr>
                <w:rStyle w:val="ChSmallCaps"/>
              </w:rPr>
              <w:t>recp</w:t>
            </w:r>
          </w:p>
        </w:tc>
        <w:tc>
          <w:tcPr>
            <w:tcW w:w="737" w:type="dxa"/>
            <w:tcBorders>
              <w:bottom w:val="single" w:sz="4" w:space="0" w:color="auto"/>
            </w:tcBorders>
            <w:shd w:val="clear" w:color="auto" w:fill="auto"/>
          </w:tcPr>
          <w:p w14:paraId="4243A622" w14:textId="77777777" w:rsidR="00985482" w:rsidRPr="006C65BE" w:rsidRDefault="00985482" w:rsidP="00985482">
            <w:pPr>
              <w:pStyle w:val="TableCell2-2CenterBreak"/>
            </w:pPr>
            <w:r w:rsidRPr="006C65BE">
              <w:t>word</w:t>
            </w:r>
          </w:p>
        </w:tc>
        <w:tc>
          <w:tcPr>
            <w:tcW w:w="737" w:type="dxa"/>
            <w:tcBorders>
              <w:bottom w:val="single" w:sz="4" w:space="0" w:color="auto"/>
            </w:tcBorders>
            <w:shd w:val="clear" w:color="auto" w:fill="auto"/>
          </w:tcPr>
          <w:p w14:paraId="38492CC9" w14:textId="77777777" w:rsidR="00985482" w:rsidRPr="006C65BE" w:rsidRDefault="00985482" w:rsidP="00985482">
            <w:pPr>
              <w:pStyle w:val="TableCell2-2CenterBreak"/>
            </w:pPr>
            <w:r w:rsidRPr="006C65BE">
              <w:t>prefix</w:t>
            </w:r>
          </w:p>
        </w:tc>
        <w:tc>
          <w:tcPr>
            <w:tcW w:w="709" w:type="dxa"/>
            <w:tcBorders>
              <w:bottom w:val="single" w:sz="4" w:space="0" w:color="auto"/>
            </w:tcBorders>
            <w:shd w:val="clear" w:color="auto" w:fill="auto"/>
          </w:tcPr>
          <w:p w14:paraId="6A47EAF7" w14:textId="77777777" w:rsidR="00985482" w:rsidRPr="006C65BE" w:rsidRDefault="00985482" w:rsidP="00985482">
            <w:pPr>
              <w:pStyle w:val="TableCell2-2CenterBreak"/>
            </w:pPr>
            <w:r w:rsidRPr="006C65BE">
              <w:t>prefix</w:t>
            </w:r>
          </w:p>
        </w:tc>
        <w:tc>
          <w:tcPr>
            <w:tcW w:w="709" w:type="dxa"/>
            <w:tcBorders>
              <w:bottom w:val="single" w:sz="4" w:space="0" w:color="auto"/>
            </w:tcBorders>
            <w:shd w:val="clear" w:color="auto" w:fill="auto"/>
          </w:tcPr>
          <w:p w14:paraId="640DFEAA" w14:textId="77777777" w:rsidR="00985482" w:rsidRPr="006C65BE" w:rsidRDefault="00985482" w:rsidP="00985482">
            <w:pPr>
              <w:pStyle w:val="TableCell2-2CenterBreak"/>
            </w:pPr>
            <w:r w:rsidRPr="006C65BE">
              <w:t>prefix</w:t>
            </w:r>
          </w:p>
        </w:tc>
        <w:tc>
          <w:tcPr>
            <w:tcW w:w="737" w:type="dxa"/>
            <w:tcBorders>
              <w:bottom w:val="single" w:sz="4" w:space="0" w:color="auto"/>
            </w:tcBorders>
            <w:shd w:val="clear" w:color="auto" w:fill="auto"/>
          </w:tcPr>
          <w:p w14:paraId="07EFA00B" w14:textId="77777777" w:rsidR="00985482" w:rsidRPr="006C65BE" w:rsidRDefault="00985482" w:rsidP="00985482">
            <w:pPr>
              <w:pStyle w:val="TableCell2-2CenterBreak"/>
            </w:pPr>
          </w:p>
        </w:tc>
        <w:tc>
          <w:tcPr>
            <w:tcW w:w="737" w:type="dxa"/>
            <w:tcBorders>
              <w:bottom w:val="single" w:sz="4" w:space="0" w:color="auto"/>
            </w:tcBorders>
            <w:shd w:val="clear" w:color="auto" w:fill="auto"/>
          </w:tcPr>
          <w:p w14:paraId="0EDB8923" w14:textId="77777777" w:rsidR="00985482" w:rsidRPr="006C65BE" w:rsidRDefault="00985482" w:rsidP="00985482">
            <w:pPr>
              <w:pStyle w:val="TableCell2-2CenterBreak"/>
            </w:pPr>
            <w:r w:rsidRPr="006C65BE">
              <w:t>prefix</w:t>
            </w:r>
          </w:p>
        </w:tc>
        <w:tc>
          <w:tcPr>
            <w:tcW w:w="737" w:type="dxa"/>
            <w:tcBorders>
              <w:bottom w:val="single" w:sz="4" w:space="0" w:color="auto"/>
            </w:tcBorders>
            <w:shd w:val="clear" w:color="auto" w:fill="auto"/>
          </w:tcPr>
          <w:p w14:paraId="1728AD9A" w14:textId="77777777" w:rsidR="00985482" w:rsidRPr="006C65BE" w:rsidRDefault="00985482" w:rsidP="00985482">
            <w:pPr>
              <w:pStyle w:val="TableCell2-2CenterBreak"/>
            </w:pPr>
            <w:r w:rsidRPr="006C65BE">
              <w:t>prefix</w:t>
            </w:r>
          </w:p>
        </w:tc>
        <w:tc>
          <w:tcPr>
            <w:tcW w:w="740" w:type="dxa"/>
            <w:tcBorders>
              <w:bottom w:val="single" w:sz="4" w:space="0" w:color="auto"/>
            </w:tcBorders>
            <w:shd w:val="clear" w:color="auto" w:fill="auto"/>
          </w:tcPr>
          <w:p w14:paraId="0E98B508" w14:textId="77777777" w:rsidR="00985482" w:rsidRPr="006C65BE" w:rsidRDefault="00985482" w:rsidP="00985482">
            <w:pPr>
              <w:pStyle w:val="TableCell2-2CenterBreak"/>
            </w:pPr>
            <w:r w:rsidRPr="006C65BE">
              <w:t>prefix</w:t>
            </w:r>
          </w:p>
        </w:tc>
      </w:tr>
      <w:tr w:rsidR="00985482" w:rsidRPr="006C65BE" w14:paraId="307AE579" w14:textId="77777777" w:rsidTr="00495DD5">
        <w:tc>
          <w:tcPr>
            <w:tcW w:w="6691" w:type="dxa"/>
            <w:gridSpan w:val="9"/>
            <w:tcBorders>
              <w:top w:val="single" w:sz="4" w:space="0" w:color="auto"/>
              <w:bottom w:val="single" w:sz="4" w:space="0" w:color="auto"/>
            </w:tcBorders>
            <w:shd w:val="clear" w:color="auto" w:fill="auto"/>
          </w:tcPr>
          <w:p w14:paraId="3C51FD9B" w14:textId="71A5BDEC" w:rsidR="00985482" w:rsidRPr="006C65BE" w:rsidRDefault="00985482" w:rsidP="006F2712">
            <w:pPr>
              <w:pStyle w:val="TableHdLeft"/>
            </w:pPr>
            <w:r w:rsidRPr="006C65BE">
              <w:t xml:space="preserve">Negative clauses: Contrastive function of </w:t>
            </w:r>
            <w:r w:rsidR="00CE267F" w:rsidRPr="006C65BE">
              <w:rPr>
                <w:rStyle w:val="ChItalBold"/>
              </w:rPr>
              <w:t>bukang</w:t>
            </w:r>
            <w:r w:rsidRPr="006C65BE">
              <w:t xml:space="preserve"> </w:t>
            </w:r>
            <w:r w:rsidR="00B7093A">
              <w:t>‘</w:t>
            </w:r>
            <w:r w:rsidRPr="0099608C">
              <w:rPr>
                <w:rStyle w:val="ChSmallCaps"/>
              </w:rPr>
              <w:t>neg</w:t>
            </w:r>
            <w:r w:rsidR="00B7093A">
              <w:t>’</w:t>
            </w:r>
          </w:p>
        </w:tc>
      </w:tr>
      <w:tr w:rsidR="00AC23C4" w:rsidRPr="006C65BE" w14:paraId="4B60DA28" w14:textId="77777777" w:rsidTr="00495DD5">
        <w:tc>
          <w:tcPr>
            <w:tcW w:w="848" w:type="dxa"/>
            <w:tcBorders>
              <w:top w:val="single" w:sz="4" w:space="0" w:color="auto"/>
            </w:tcBorders>
            <w:shd w:val="clear" w:color="auto" w:fill="auto"/>
          </w:tcPr>
          <w:p w14:paraId="75C21557" w14:textId="77777777" w:rsidR="00985482" w:rsidRPr="006C65BE" w:rsidRDefault="00985482" w:rsidP="00985482">
            <w:pPr>
              <w:pStyle w:val="TableCell2-2Center"/>
            </w:pPr>
          </w:p>
        </w:tc>
        <w:tc>
          <w:tcPr>
            <w:tcW w:w="737" w:type="dxa"/>
            <w:tcBorders>
              <w:top w:val="single" w:sz="4" w:space="0" w:color="auto"/>
            </w:tcBorders>
            <w:shd w:val="clear" w:color="auto" w:fill="auto"/>
          </w:tcPr>
          <w:p w14:paraId="31B9A843" w14:textId="77777777" w:rsidR="00985482" w:rsidRPr="006C65BE" w:rsidRDefault="00985482" w:rsidP="00985482">
            <w:pPr>
              <w:pStyle w:val="TableCell2-2Center"/>
            </w:pPr>
            <w:r w:rsidRPr="006C65BE">
              <w:t>PM</w:t>
            </w:r>
          </w:p>
        </w:tc>
        <w:tc>
          <w:tcPr>
            <w:tcW w:w="737" w:type="dxa"/>
            <w:tcBorders>
              <w:top w:val="single" w:sz="4" w:space="0" w:color="auto"/>
            </w:tcBorders>
            <w:shd w:val="clear" w:color="auto" w:fill="auto"/>
          </w:tcPr>
          <w:p w14:paraId="3A78DD58" w14:textId="77777777" w:rsidR="00985482" w:rsidRPr="006C65BE" w:rsidRDefault="00985482" w:rsidP="00985482">
            <w:pPr>
              <w:pStyle w:val="TableCell2-2Center"/>
            </w:pPr>
            <w:r w:rsidRPr="006C65BE">
              <w:t>AM</w:t>
            </w:r>
          </w:p>
        </w:tc>
        <w:tc>
          <w:tcPr>
            <w:tcW w:w="709" w:type="dxa"/>
            <w:tcBorders>
              <w:top w:val="single" w:sz="4" w:space="0" w:color="auto"/>
            </w:tcBorders>
            <w:shd w:val="clear" w:color="auto" w:fill="auto"/>
          </w:tcPr>
          <w:p w14:paraId="49D04BFD" w14:textId="77777777" w:rsidR="00985482" w:rsidRPr="006C65BE" w:rsidRDefault="00985482" w:rsidP="00985482">
            <w:pPr>
              <w:pStyle w:val="TableCell2-2Center"/>
            </w:pPr>
            <w:r w:rsidRPr="006C65BE">
              <w:t>BM</w:t>
            </w:r>
          </w:p>
        </w:tc>
        <w:tc>
          <w:tcPr>
            <w:tcW w:w="709" w:type="dxa"/>
            <w:tcBorders>
              <w:top w:val="single" w:sz="4" w:space="0" w:color="auto"/>
            </w:tcBorders>
            <w:shd w:val="clear" w:color="auto" w:fill="auto"/>
          </w:tcPr>
          <w:p w14:paraId="57000CA3" w14:textId="77777777" w:rsidR="00985482" w:rsidRPr="006C65BE" w:rsidRDefault="00985482" w:rsidP="00985482">
            <w:pPr>
              <w:pStyle w:val="TableCell2-2Center"/>
            </w:pPr>
            <w:r w:rsidRPr="006C65BE">
              <w:t>KM</w:t>
            </w:r>
          </w:p>
        </w:tc>
        <w:tc>
          <w:tcPr>
            <w:tcW w:w="737" w:type="dxa"/>
            <w:tcBorders>
              <w:top w:val="single" w:sz="4" w:space="0" w:color="auto"/>
            </w:tcBorders>
            <w:shd w:val="clear" w:color="auto" w:fill="auto"/>
          </w:tcPr>
          <w:p w14:paraId="37F1C05A" w14:textId="77777777" w:rsidR="00985482" w:rsidRPr="006C65BE" w:rsidRDefault="00985482" w:rsidP="00985482">
            <w:pPr>
              <w:pStyle w:val="TableCell2-2Center"/>
            </w:pPr>
            <w:r w:rsidRPr="006C65BE">
              <w:t>LM</w:t>
            </w:r>
          </w:p>
        </w:tc>
        <w:tc>
          <w:tcPr>
            <w:tcW w:w="737" w:type="dxa"/>
            <w:tcBorders>
              <w:top w:val="single" w:sz="4" w:space="0" w:color="auto"/>
            </w:tcBorders>
            <w:shd w:val="clear" w:color="auto" w:fill="auto"/>
          </w:tcPr>
          <w:p w14:paraId="506D0F31" w14:textId="77777777" w:rsidR="00985482" w:rsidRPr="006C65BE" w:rsidRDefault="00985482" w:rsidP="00985482">
            <w:pPr>
              <w:pStyle w:val="TableCell2-2Center"/>
            </w:pPr>
            <w:r w:rsidRPr="006C65BE">
              <w:t>MM</w:t>
            </w:r>
          </w:p>
        </w:tc>
        <w:tc>
          <w:tcPr>
            <w:tcW w:w="1477" w:type="dxa"/>
            <w:gridSpan w:val="2"/>
            <w:tcBorders>
              <w:top w:val="single" w:sz="4" w:space="0" w:color="auto"/>
            </w:tcBorders>
            <w:shd w:val="clear" w:color="auto" w:fill="auto"/>
          </w:tcPr>
          <w:p w14:paraId="02ECA41F" w14:textId="77777777" w:rsidR="00985482" w:rsidRPr="006C65BE" w:rsidRDefault="00985482" w:rsidP="00985482">
            <w:pPr>
              <w:pStyle w:val="TableCell2-2Center"/>
            </w:pPr>
            <w:r w:rsidRPr="006C65BE">
              <w:t>N</w:t>
            </w:r>
            <w:r w:rsidR="00E95235">
              <w:t>M</w:t>
            </w:r>
            <w:r w:rsidRPr="006C65BE">
              <w:t>M   /   TM</w:t>
            </w:r>
          </w:p>
        </w:tc>
      </w:tr>
      <w:tr w:rsidR="00AC23C4" w:rsidRPr="006C65BE" w14:paraId="30FD25C5" w14:textId="77777777" w:rsidTr="00495DD5">
        <w:tc>
          <w:tcPr>
            <w:tcW w:w="848" w:type="dxa"/>
            <w:tcBorders>
              <w:bottom w:val="single" w:sz="4" w:space="0" w:color="auto"/>
            </w:tcBorders>
            <w:shd w:val="clear" w:color="auto" w:fill="auto"/>
          </w:tcPr>
          <w:p w14:paraId="5D9E0068" w14:textId="77777777" w:rsidR="00985482" w:rsidRPr="0099608C" w:rsidRDefault="00985482" w:rsidP="00985482">
            <w:pPr>
              <w:pStyle w:val="TableCell2-2Break"/>
              <w:rPr>
                <w:rStyle w:val="ChSmallCaps"/>
              </w:rPr>
            </w:pPr>
            <w:r w:rsidRPr="0099608C">
              <w:rPr>
                <w:rStyle w:val="ChSmallCaps"/>
              </w:rPr>
              <w:t>cst</w:t>
            </w:r>
          </w:p>
        </w:tc>
        <w:tc>
          <w:tcPr>
            <w:tcW w:w="737" w:type="dxa"/>
            <w:tcBorders>
              <w:bottom w:val="single" w:sz="4" w:space="0" w:color="auto"/>
            </w:tcBorders>
            <w:shd w:val="clear" w:color="auto" w:fill="auto"/>
          </w:tcPr>
          <w:p w14:paraId="11827864" w14:textId="77777777" w:rsidR="00985482" w:rsidRPr="006C65BE" w:rsidRDefault="00985482" w:rsidP="00985482">
            <w:pPr>
              <w:pStyle w:val="TableCell2-2CenterBreak"/>
            </w:pPr>
            <w:r w:rsidRPr="006C65BE">
              <w:t>yes</w:t>
            </w:r>
          </w:p>
        </w:tc>
        <w:tc>
          <w:tcPr>
            <w:tcW w:w="737" w:type="dxa"/>
            <w:tcBorders>
              <w:bottom w:val="single" w:sz="4" w:space="0" w:color="auto"/>
            </w:tcBorders>
            <w:shd w:val="clear" w:color="auto" w:fill="auto"/>
          </w:tcPr>
          <w:p w14:paraId="5551494D" w14:textId="77777777" w:rsidR="00985482" w:rsidRPr="006C65BE" w:rsidRDefault="00985482" w:rsidP="00985482">
            <w:pPr>
              <w:pStyle w:val="TableCell2-2CenterBreak"/>
            </w:pPr>
            <w:r w:rsidRPr="006C65BE">
              <w:t>yes</w:t>
            </w:r>
          </w:p>
        </w:tc>
        <w:tc>
          <w:tcPr>
            <w:tcW w:w="709" w:type="dxa"/>
            <w:tcBorders>
              <w:bottom w:val="single" w:sz="4" w:space="0" w:color="auto"/>
            </w:tcBorders>
            <w:shd w:val="clear" w:color="auto" w:fill="auto"/>
          </w:tcPr>
          <w:p w14:paraId="2A75F8EC" w14:textId="77777777" w:rsidR="00985482" w:rsidRPr="006C65BE" w:rsidRDefault="00985482" w:rsidP="00985482">
            <w:pPr>
              <w:pStyle w:val="TableCell2-2CenterBreak"/>
            </w:pPr>
          </w:p>
        </w:tc>
        <w:tc>
          <w:tcPr>
            <w:tcW w:w="709" w:type="dxa"/>
            <w:tcBorders>
              <w:bottom w:val="single" w:sz="4" w:space="0" w:color="auto"/>
            </w:tcBorders>
            <w:shd w:val="clear" w:color="auto" w:fill="auto"/>
          </w:tcPr>
          <w:p w14:paraId="0ADB496F" w14:textId="77777777" w:rsidR="00985482" w:rsidRPr="006C65BE" w:rsidRDefault="00985482" w:rsidP="00985482">
            <w:pPr>
              <w:pStyle w:val="TableCell2-2CenterBreak"/>
            </w:pPr>
          </w:p>
        </w:tc>
        <w:tc>
          <w:tcPr>
            <w:tcW w:w="737" w:type="dxa"/>
            <w:tcBorders>
              <w:bottom w:val="single" w:sz="4" w:space="0" w:color="auto"/>
            </w:tcBorders>
            <w:shd w:val="clear" w:color="auto" w:fill="auto"/>
          </w:tcPr>
          <w:p w14:paraId="199CD6AE" w14:textId="77777777" w:rsidR="00985482" w:rsidRPr="006C65BE" w:rsidRDefault="00985482" w:rsidP="00985482">
            <w:pPr>
              <w:pStyle w:val="TableCell2-2CenterBreak"/>
            </w:pPr>
          </w:p>
        </w:tc>
        <w:tc>
          <w:tcPr>
            <w:tcW w:w="737" w:type="dxa"/>
            <w:tcBorders>
              <w:bottom w:val="single" w:sz="4" w:space="0" w:color="auto"/>
            </w:tcBorders>
            <w:shd w:val="clear" w:color="auto" w:fill="auto"/>
          </w:tcPr>
          <w:p w14:paraId="30E4A342" w14:textId="77777777" w:rsidR="00985482" w:rsidRPr="006C65BE" w:rsidRDefault="00985482" w:rsidP="00985482">
            <w:pPr>
              <w:pStyle w:val="TableCell2-2CenterBreak"/>
            </w:pPr>
            <w:r w:rsidRPr="006C65BE">
              <w:t>yes</w:t>
            </w:r>
          </w:p>
        </w:tc>
        <w:tc>
          <w:tcPr>
            <w:tcW w:w="737" w:type="dxa"/>
            <w:tcBorders>
              <w:bottom w:val="single" w:sz="4" w:space="0" w:color="auto"/>
            </w:tcBorders>
            <w:shd w:val="clear" w:color="auto" w:fill="auto"/>
          </w:tcPr>
          <w:p w14:paraId="4E57F0D8" w14:textId="77777777" w:rsidR="00985482" w:rsidRPr="006C65BE" w:rsidRDefault="00985482" w:rsidP="00985482">
            <w:pPr>
              <w:pStyle w:val="TableCell2-2CenterBreak"/>
            </w:pPr>
          </w:p>
        </w:tc>
        <w:tc>
          <w:tcPr>
            <w:tcW w:w="740" w:type="dxa"/>
            <w:tcBorders>
              <w:bottom w:val="single" w:sz="4" w:space="0" w:color="auto"/>
            </w:tcBorders>
            <w:shd w:val="clear" w:color="auto" w:fill="auto"/>
          </w:tcPr>
          <w:p w14:paraId="1EBF6E74" w14:textId="77777777" w:rsidR="00985482" w:rsidRPr="006C65BE" w:rsidRDefault="00985482" w:rsidP="00985482">
            <w:pPr>
              <w:pStyle w:val="TableCell2-2CenterBreak"/>
            </w:pPr>
            <w:r w:rsidRPr="006C65BE">
              <w:t>yes</w:t>
            </w:r>
          </w:p>
        </w:tc>
      </w:tr>
    </w:tbl>
    <w:p w14:paraId="7A9EB0EF" w14:textId="77777777" w:rsidR="00985482" w:rsidRPr="006C65BE" w:rsidRDefault="00985482" w:rsidP="00985482">
      <w:pPr>
        <w:pStyle w:val="Body0000after05before"/>
      </w:pPr>
      <w:r w:rsidRPr="006C65BE">
        <w:rPr>
          <w:lang w:eastAsia="en-US"/>
        </w:rPr>
        <w:t xml:space="preserve">The overview presented in this section shows several </w:t>
      </w:r>
      <w:r w:rsidRPr="006C65BE">
        <w:t>differences and commonalities between Papuan Malay and the other eastern Malay varieties.</w:t>
      </w:r>
    </w:p>
    <w:p w14:paraId="34F6ADC5" w14:textId="55710DFA" w:rsidR="00985482" w:rsidRPr="006C65BE" w:rsidRDefault="00985482" w:rsidP="00985482">
      <w:pPr>
        <w:pStyle w:val="Body0500after"/>
      </w:pPr>
      <w:r w:rsidRPr="006C65BE">
        <w:t xml:space="preserve">The differences pertain to affixation (form and degree of productivity of the affixes), and the adnominal uses of the personal pronouns. The discussed commonalities involve reduplication, the non-canonical uses of the possessive ligature, elision of core arguments in verbal clauses, and the contrastive uses of negator </w:t>
      </w:r>
      <w:r w:rsidR="00CE267F" w:rsidRPr="006C65BE">
        <w:rPr>
          <w:rStyle w:val="ChItalBold"/>
        </w:rPr>
        <w:t>bukang</w:t>
      </w:r>
      <w:r w:rsidRPr="006C65BE">
        <w:t xml:space="preserve"> </w:t>
      </w:r>
      <w:r w:rsidR="00B7093A">
        <w:t>‘</w:t>
      </w:r>
      <w:r w:rsidRPr="0099608C">
        <w:rPr>
          <w:rStyle w:val="ChSmallCaps"/>
        </w:rPr>
        <w:t>neg</w:t>
      </w:r>
      <w:r w:rsidR="00B7093A">
        <w:t>’</w:t>
      </w:r>
      <w:r w:rsidRPr="006C65BE">
        <w:t xml:space="preserve">. The observed commonalities suggest that Papuan Malay </w:t>
      </w:r>
      <w:r w:rsidRPr="006C65BE">
        <w:rPr>
          <w:lang w:eastAsia="en-US"/>
        </w:rPr>
        <w:t xml:space="preserve">has </w:t>
      </w:r>
      <w:r w:rsidRPr="006C65BE">
        <w:rPr>
          <w:lang w:eastAsia="en-US"/>
        </w:rPr>
        <w:lastRenderedPageBreak/>
        <w:t xml:space="preserve">more in common with Ambon Malay than with the other eastern Malay varieties. It is important to note, however, that these </w:t>
      </w:r>
      <w:r w:rsidRPr="006C65BE">
        <w:t xml:space="preserve">differences and commonalities </w:t>
      </w:r>
      <w:r w:rsidRPr="006C65BE">
        <w:rPr>
          <w:lang w:eastAsia="en-US"/>
        </w:rPr>
        <w:t xml:space="preserve">could also result from </w:t>
      </w:r>
      <w:r w:rsidRPr="006C65BE">
        <w:t xml:space="preserve">gaps in the descriptions of the other eastern Malay varieties. The noted differences concerning the morphosyntactic status of the </w:t>
      </w:r>
      <w:r w:rsidR="00FA16BF">
        <w:t>reciprocity</w:t>
      </w:r>
      <w:r w:rsidRPr="006C65BE">
        <w:t xml:space="preserve"> marker and the phonological status of VV sequences most likely result from differences between the analysts rather than from linguistic differences between the compared Malay varieties.</w:t>
      </w:r>
    </w:p>
    <w:p w14:paraId="76753C99" w14:textId="13DFF8FA" w:rsidR="00985482" w:rsidRPr="006C65BE" w:rsidRDefault="00985482" w:rsidP="009604E9">
      <w:pPr>
        <w:pStyle w:val="Body0515after"/>
      </w:pPr>
      <w:r w:rsidRPr="006C65BE">
        <w:t xml:space="preserve">Overall, the noted distinctions and similarities </w:t>
      </w:r>
      <w:r w:rsidR="006F2712">
        <w:t xml:space="preserve">support the conclusion put forward in </w:t>
      </w:r>
      <w:r w:rsidR="006F2712" w:rsidRPr="006C65BE">
        <w:t>§</w:t>
      </w:r>
      <w:r w:rsidR="006F2712">
        <w:fldChar w:fldCharType="begin"/>
      </w:r>
      <w:r w:rsidR="006F2712">
        <w:instrText xml:space="preserve"> REF _Ref438030300 \w \h </w:instrText>
      </w:r>
      <w:r w:rsidR="006F2712">
        <w:fldChar w:fldCharType="separate"/>
      </w:r>
      <w:r w:rsidR="00154D81">
        <w:rPr>
          <w:cs/>
        </w:rPr>
        <w:t>‎</w:t>
      </w:r>
      <w:r w:rsidR="00154D81">
        <w:t>1.8</w:t>
      </w:r>
      <w:r w:rsidR="006F2712">
        <w:fldChar w:fldCharType="end"/>
      </w:r>
      <w:r w:rsidR="006F2712">
        <w:t xml:space="preserve"> that </w:t>
      </w:r>
      <w:r w:rsidRPr="006C65BE">
        <w:t xml:space="preserve">the history of Papuan Malay is different from that of the other eastern Malay varieties, and that Ambon Malay </w:t>
      </w:r>
      <w:r w:rsidR="00054A2E">
        <w:t xml:space="preserve">was influential </w:t>
      </w:r>
      <w:r w:rsidRPr="006C65BE">
        <w:t>in its genesis.</w:t>
      </w:r>
      <w:r w:rsidR="005B4423">
        <w:t xml:space="preserve"> (</w:t>
      </w:r>
      <w:r w:rsidR="009604E9">
        <w:t xml:space="preserve">See </w:t>
      </w:r>
      <w:r w:rsidR="005B4423" w:rsidRPr="006C65BE">
        <w:t>§</w:t>
      </w:r>
      <w:r w:rsidR="005B4423">
        <w:fldChar w:fldCharType="begin"/>
      </w:r>
      <w:r w:rsidR="005B4423">
        <w:instrText xml:space="preserve"> REF _Ref438030300 \w \h </w:instrText>
      </w:r>
      <w:r w:rsidR="005B4423">
        <w:fldChar w:fldCharType="separate"/>
      </w:r>
      <w:r w:rsidR="00154D81">
        <w:rPr>
          <w:cs/>
        </w:rPr>
        <w:t>‎</w:t>
      </w:r>
      <w:r w:rsidR="00154D81">
        <w:t>1.8</w:t>
      </w:r>
      <w:r w:rsidR="005B4423">
        <w:fldChar w:fldCharType="end"/>
      </w:r>
      <w:r w:rsidR="009604E9">
        <w:t xml:space="preserve"> ‘</w:t>
      </w:r>
      <w:r w:rsidR="009604E9">
        <w:fldChar w:fldCharType="begin"/>
      </w:r>
      <w:r w:rsidR="009604E9">
        <w:instrText xml:space="preserve"> REF _Ref438030300 \h </w:instrText>
      </w:r>
      <w:r w:rsidR="009604E9">
        <w:fldChar w:fldCharType="separate"/>
      </w:r>
      <w:r w:rsidR="00154D81" w:rsidRPr="00C109EA">
        <w:t>History of Papuan Malay</w:t>
      </w:r>
      <w:r w:rsidR="009604E9">
        <w:fldChar w:fldCharType="end"/>
      </w:r>
      <w:r w:rsidR="009604E9">
        <w:t>’ for more details</w:t>
      </w:r>
      <w:r w:rsidR="005B4423">
        <w:t>.)</w:t>
      </w:r>
    </w:p>
    <w:p w14:paraId="1B8945B4" w14:textId="77777777" w:rsidR="001D7D25" w:rsidRPr="006C65BE" w:rsidRDefault="001D7D25" w:rsidP="001D7D25">
      <w:pPr>
        <w:pStyle w:val="Heading2"/>
      </w:pPr>
      <w:bookmarkStart w:id="496" w:name="_Ref438030150"/>
      <w:bookmarkStart w:id="497" w:name="_Toc440455496"/>
      <w:bookmarkStart w:id="498" w:name="_Ref374448148"/>
      <w:bookmarkStart w:id="499" w:name="_Ref374448341"/>
      <w:bookmarkStart w:id="500" w:name="_Ref193612835"/>
      <w:bookmarkStart w:id="501" w:name="_Ref369971446"/>
      <w:r>
        <w:t>Demographic information</w:t>
      </w:r>
      <w:bookmarkEnd w:id="496"/>
      <w:bookmarkEnd w:id="497"/>
    </w:p>
    <w:p w14:paraId="7C43CE1F" w14:textId="77777777" w:rsidR="001D7D25" w:rsidRDefault="001D7D25" w:rsidP="001D7D25">
      <w:pPr>
        <w:pStyle w:val="Body0015after"/>
      </w:pPr>
      <w:r>
        <w:t>This section presents demographic information about the Papuan Malay speakers. Speaker numbers are discussed in §</w:t>
      </w:r>
      <w:r>
        <w:fldChar w:fldCharType="begin"/>
      </w:r>
      <w:r>
        <w:instrText xml:space="preserve"> REF _Ref370305152 \w \h </w:instrText>
      </w:r>
      <w:r>
        <w:fldChar w:fldCharType="separate"/>
      </w:r>
      <w:r w:rsidR="00154D81">
        <w:rPr>
          <w:cs/>
        </w:rPr>
        <w:t>‎</w:t>
      </w:r>
      <w:r w:rsidR="00154D81">
        <w:t>1.7.1</w:t>
      </w:r>
      <w:r>
        <w:fldChar w:fldCharType="end"/>
      </w:r>
      <w:r>
        <w:t>, occupation details in §</w:t>
      </w:r>
      <w:r>
        <w:fldChar w:fldCharType="begin"/>
      </w:r>
      <w:r>
        <w:instrText xml:space="preserve"> REF _Ref370286929 \w \h </w:instrText>
      </w:r>
      <w:r>
        <w:fldChar w:fldCharType="separate"/>
      </w:r>
      <w:r w:rsidR="00154D81">
        <w:rPr>
          <w:cs/>
        </w:rPr>
        <w:t>‎</w:t>
      </w:r>
      <w:r w:rsidR="00154D81">
        <w:t>1.7.2</w:t>
      </w:r>
      <w:r>
        <w:fldChar w:fldCharType="end"/>
      </w:r>
      <w:r>
        <w:t>, education and literacy rates in §</w:t>
      </w:r>
      <w:r>
        <w:fldChar w:fldCharType="begin"/>
      </w:r>
      <w:r>
        <w:instrText xml:space="preserve"> REF _Ref370323231 \w \h </w:instrText>
      </w:r>
      <w:r>
        <w:fldChar w:fldCharType="separate"/>
      </w:r>
      <w:r w:rsidR="00154D81">
        <w:rPr>
          <w:cs/>
        </w:rPr>
        <w:t>‎</w:t>
      </w:r>
      <w:r w:rsidR="00154D81">
        <w:t>1.7.3</w:t>
      </w:r>
      <w:r>
        <w:fldChar w:fldCharType="end"/>
      </w:r>
      <w:r>
        <w:t>, and religious affiliations in §</w:t>
      </w:r>
      <w:r>
        <w:fldChar w:fldCharType="begin"/>
      </w:r>
      <w:r>
        <w:instrText xml:space="preserve"> REF _Ref370323232 \w \h </w:instrText>
      </w:r>
      <w:r>
        <w:fldChar w:fldCharType="separate"/>
      </w:r>
      <w:r w:rsidR="00154D81">
        <w:rPr>
          <w:cs/>
        </w:rPr>
        <w:t>‎</w:t>
      </w:r>
      <w:r w:rsidR="00154D81">
        <w:t>1.7.4</w:t>
      </w:r>
      <w:r>
        <w:fldChar w:fldCharType="end"/>
      </w:r>
      <w:r>
        <w:t>.</w:t>
      </w:r>
    </w:p>
    <w:p w14:paraId="50478342" w14:textId="77777777" w:rsidR="001D7D25" w:rsidRPr="00C109EA" w:rsidRDefault="001D7D25" w:rsidP="001D7D25">
      <w:pPr>
        <w:pStyle w:val="Heading3"/>
      </w:pPr>
      <w:bookmarkStart w:id="502" w:name="_Ref370305152"/>
      <w:bookmarkStart w:id="503" w:name="_Ref370485345"/>
      <w:bookmarkStart w:id="504" w:name="_Toc440455497"/>
      <w:r w:rsidRPr="00C109EA">
        <w:t>Speaker</w:t>
      </w:r>
      <w:bookmarkEnd w:id="502"/>
      <w:r w:rsidRPr="00C109EA">
        <w:t xml:space="preserve"> numbers</w:t>
      </w:r>
      <w:bookmarkEnd w:id="503"/>
      <w:bookmarkEnd w:id="504"/>
    </w:p>
    <w:p w14:paraId="62834887" w14:textId="77777777" w:rsidR="001D7D25" w:rsidRPr="00C109EA" w:rsidRDefault="001D7D25" w:rsidP="001D7D25">
      <w:pPr>
        <w:pStyle w:val="Body0000after"/>
      </w:pPr>
      <w:r w:rsidRPr="00C109EA">
        <w:rPr>
          <w:lang w:eastAsia="en-US"/>
        </w:rPr>
        <w:t xml:space="preserve">The conservative assessment presented in this section estimates the number of Papuan Malay speakers in West Papua </w:t>
      </w:r>
      <w:r>
        <w:rPr>
          <w:lang w:eastAsia="en-US"/>
        </w:rPr>
        <w:t xml:space="preserve">to be </w:t>
      </w:r>
      <w:r w:rsidRPr="00C109EA">
        <w:rPr>
          <w:lang w:eastAsia="en-US"/>
        </w:rPr>
        <w:t>about 1,100,000 or 1,200,000.</w:t>
      </w:r>
    </w:p>
    <w:p w14:paraId="61823CCE" w14:textId="3E7B6F12" w:rsidR="001D7D25" w:rsidRPr="00C109EA" w:rsidRDefault="001D7D25" w:rsidP="009604E9">
      <w:pPr>
        <w:pStyle w:val="Body0500after"/>
      </w:pPr>
      <w:r w:rsidRPr="00C109EA">
        <w:t xml:space="preserve">Previous work provides different estimates </w:t>
      </w:r>
      <w:r>
        <w:t xml:space="preserve">for </w:t>
      </w:r>
      <w:r w:rsidRPr="00C109EA">
        <w:t xml:space="preserve">the number of people who </w:t>
      </w:r>
      <w:r w:rsidR="009604E9">
        <w:t xml:space="preserve">speak </w:t>
      </w:r>
      <w:r w:rsidRPr="00C109EA">
        <w:t>Papuan Malay</w:t>
      </w:r>
      <w:r w:rsidR="009604E9">
        <w:t xml:space="preserve">. With respect to </w:t>
      </w:r>
      <w:r w:rsidR="009604E9" w:rsidRPr="00C109EA">
        <w:t xml:space="preserve">first language speakers, </w:t>
      </w:r>
      <w:r w:rsidR="009604E9">
        <w:rPr>
          <w:rStyle w:val="Citation"/>
        </w:rPr>
        <w:fldChar w:fldCharType="begin"/>
      </w:r>
      <w:r w:rsidR="009604E9">
        <w:rPr>
          <w:rStyle w:val="Citation"/>
        </w:rPr>
        <w:instrText>ADDIN CITAVI.PLACEHOLDER ab7ab8ba-bacd-467f-b3a1-f213f4424e30 PFBsYWNlaG9sZGVyPg0KICA8QWRkSW5WZXJzaW9uPjUuMi4wLjg8L0FkZEluVmVyc2lvbj4NCiAgPElkPmFiN2FiOGJhLWJhY2QtNDY3Zi1iM2ExLWYyMTNmNDQyNGUzMDwvSWQ+DQogIDxFbnRyaWVzPg0KICAgIDxFbnRyeT4NCiAgICAgIDxJZD4xMzE5YTg3Ni0zM2MzLTQzNmYtOGJhZC0yYmQ4YTdjOTFiNTc8L0lkPg0KICAgICAgPE5vUGFyPnRydWU8L05vUGFyPg0KICAgICAgPFBlcnNvbk9ubHk+dHJ1ZTwvUGVyc29uT25seT4NCiAgICAgIDxSZWZlcmVuY2VJZD4yYTQ4M2I4NS1lZTU1LTQzM2QtOTkxMi01OTNmYzY5MjYwY2M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sb3VzZTwvVGV4dD4NCiAgICA8L1RleHRVbml0Pg0KICA8L1RleHRVbml0cz4NCjwvUGxhY2Vob2xkZXI+</w:instrText>
      </w:r>
      <w:r w:rsidR="009604E9">
        <w:rPr>
          <w:rStyle w:val="Citation"/>
        </w:rPr>
        <w:fldChar w:fldCharType="separate"/>
      </w:r>
      <w:bookmarkStart w:id="505" w:name="_CTVP001ab7ab8babacd467fb3a1f213f4424e30"/>
      <w:r w:rsidR="0092006B">
        <w:rPr>
          <w:rStyle w:val="Citation"/>
        </w:rPr>
        <w:t>Clouse</w:t>
      </w:r>
      <w:bookmarkEnd w:id="505"/>
      <w:r w:rsidR="009604E9">
        <w:rPr>
          <w:rStyle w:val="Citation"/>
        </w:rPr>
        <w:fldChar w:fldCharType="end"/>
      </w:r>
      <w:r w:rsidR="009604E9" w:rsidRPr="00513C8C">
        <w:rPr>
          <w:rStyle w:val="Citation"/>
        </w:rPr>
        <w:t xml:space="preserve"> </w:t>
      </w:r>
      <w:r w:rsidR="009604E9">
        <w:rPr>
          <w:rStyle w:val="Citation"/>
        </w:rPr>
        <w:fldChar w:fldCharType="begin"/>
      </w:r>
      <w:r w:rsidR="009604E9">
        <w:rPr>
          <w:rStyle w:val="Citation"/>
        </w:rPr>
        <w:instrText>ADDIN CITAVI.PLACEHOLDER 8e9924a1-9e90-4e1e-9c14-57ccce2d2942 PFBsYWNlaG9sZGVyPg0KICA8QWRkSW5WZXJzaW9uPjUuMi4wLjg8L0FkZEluVmVyc2lvbj4NCiAgPElkPjhlOTkyNGExLTllOTAtNGUxZS05YzE0LTU3Y2NjZTJkMjk0MjwvSWQ+DQogIDxFbnRyaWVzPg0KICAgIDxFbnRyeT4NCiAgICAgIDxJZD4zMGQwNGJlMC01ODdmLTQzZDEtOTBjOC0xMWY2MTEwNjE1Mz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JhNDgzYjg1LWVlNTUtNDMzZC05OTEyLTU5M2ZjNjkyNjBjYz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A6IDEpPC9UZXh0Pg0KICAgIDwvVGV4dFVuaXQ+DQogIDwvVGV4dFVuaXRzPg0KPC9QbGFjZWhvbGRlcj4=</w:instrText>
      </w:r>
      <w:r w:rsidR="009604E9">
        <w:rPr>
          <w:rStyle w:val="Citation"/>
        </w:rPr>
        <w:fldChar w:fldCharType="separate"/>
      </w:r>
      <w:bookmarkStart w:id="506" w:name="_CTVP0018e9924a19e904e1e9c1457ccce2d2942"/>
      <w:r w:rsidR="0092006B">
        <w:rPr>
          <w:rStyle w:val="Citation"/>
        </w:rPr>
        <w:t>(2000: 1)</w:t>
      </w:r>
      <w:bookmarkEnd w:id="506"/>
      <w:r w:rsidR="009604E9">
        <w:rPr>
          <w:rStyle w:val="Citation"/>
        </w:rPr>
        <w:fldChar w:fldCharType="end"/>
      </w:r>
      <w:r w:rsidR="009604E9" w:rsidRPr="00C109EA">
        <w:t xml:space="preserve"> estimates their number </w:t>
      </w:r>
      <w:r w:rsidR="009604E9">
        <w:t xml:space="preserve">at </w:t>
      </w:r>
      <w:r w:rsidR="009604E9" w:rsidRPr="00C109EA">
        <w:t>500,000.</w:t>
      </w:r>
      <w:r w:rsidR="009604E9">
        <w:t xml:space="preserve"> As for its uses </w:t>
      </w:r>
      <w:r w:rsidRPr="00C109EA">
        <w:t xml:space="preserve">as a language of wider communication. </w:t>
      </w:r>
      <w:r>
        <w:rPr>
          <w:rStyle w:val="Citation"/>
        </w:rPr>
        <w:fldChar w:fldCharType="begin"/>
      </w:r>
      <w:r w:rsidR="003A5B20">
        <w:rPr>
          <w:rStyle w:val="Citation"/>
        </w:rPr>
        <w:instrText>ADDIN CITAVI.PLACEHOLDER a89daac8-8b7d-48d5-b16e-db091b52bd38 PFBsYWNlaG9sZGVyPg0KICA8QWRkSW5WZXJzaW9uPjUuMi4wLjg8L0FkZEluVmVyc2lvbj4NCiAgPElkPmE4OWRhYWM4LThiN2QtNDhkNS1iMTZlLWRiMDkxYjUyYmQzODwvSWQ+DQogIDxFbnRyaWVzPg0KICAgIDxFbnRyeT4NCiAgICAgIDxJZD44NjNiYWQyNi1hMTViLTQ3MmItOWNiOC1mMTk0ZTU4MzgxNTU8L0lkPg0KICAgICAgPE5vUGFyPnRydWU8L05vUGFyPg0KICAgICAgPFBlcnNvbk9ubHk+dHJ1ZTwvUGVyc29uT25seT4NCiAgICAgIDxSZWZlcmVuY2VJZD5lMDFmYTk3Ny1lMTVkLTQxYTEtYTc5NC0wODRkNGZmZTdkYTg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VydW5nIGFuZCBTYXdha2k8L1RleHQ+DQogICAgPC9UZXh0VW5pdD4NCiAgPC9UZXh0VW5pdHM+DQo8L1BsYWNlaG9sZGVyPg==</w:instrText>
      </w:r>
      <w:r>
        <w:rPr>
          <w:rStyle w:val="Citation"/>
        </w:rPr>
        <w:fldChar w:fldCharType="separate"/>
      </w:r>
      <w:bookmarkStart w:id="507" w:name="_CTVP001a89daac88b7d48d5b16edb091b52bd38"/>
      <w:r w:rsidR="0092006B">
        <w:rPr>
          <w:rStyle w:val="Citation"/>
        </w:rPr>
        <w:t>Burung and Sawaki</w:t>
      </w:r>
      <w:bookmarkEnd w:id="507"/>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311da688-438d-4737-ad86-0ec21f9f499a PFBsYWNlaG9sZGVyPg0KICA8QWRkSW5WZXJzaW9uPjUuMi4wLjg8L0FkZEluVmVyc2lvbj4NCiAgPElkPjMxMWRhNjg4LTQzOGQtNDczNy1hZDg2LTBlYzIxZjlmNDk5YTwvSWQ+DQogIDxFbnRyaWVzPg0KICAgIDxFbnRyeT4NCiAgICAgIDxJZD4yNGI1NjgwNi1jZTJhLTRlYWMtODY1Ny0yNjlkYjA3MDAwZjg8L0lkPg0KICAgICAgPFJlZmVyZW5jZUlkPmUwMWZhOTc3LWUxNWQtNDFhMS1hNzk0LTA4NGQ0ZmZlN2R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Pr>
          <w:rStyle w:val="Citation"/>
        </w:rPr>
        <w:fldChar w:fldCharType="separate"/>
      </w:r>
      <w:bookmarkStart w:id="508" w:name="_CTVP001311da688438d4737ad860ec21f9f499a"/>
      <w:r w:rsidR="0092006B">
        <w:rPr>
          <w:rStyle w:val="Citation"/>
        </w:rPr>
        <w:t>(2007)</w:t>
      </w:r>
      <w:bookmarkEnd w:id="508"/>
      <w:r>
        <w:rPr>
          <w:rStyle w:val="Citation"/>
        </w:rPr>
        <w:fldChar w:fldCharType="end"/>
      </w:r>
      <w:r w:rsidRPr="00C109EA">
        <w:t xml:space="preserve">, for instance, give an estimate of one million speakers, while </w:t>
      </w:r>
      <w:r>
        <w:rPr>
          <w:rStyle w:val="Citation"/>
        </w:rPr>
        <w:fldChar w:fldCharType="begin"/>
      </w:r>
      <w:r>
        <w:rPr>
          <w:rStyle w:val="Citation"/>
        </w:rPr>
        <w:instrText>ADDIN CITAVI.PLACEHOLDER 7a44c9a8-42a5-4fdd-8580-dd2bbebb9d91 PFBsYWNlaG9sZGVyPg0KICA8QWRkSW5WZXJzaW9uPjUuMi4wLjg8L0FkZEluVmVyc2lvbj4NCiAgPElkPjdhNDRjOWE4LTQyYTUtNGZkZC04NTgwLWRkMmJiZWJiOWQ5MTwvSWQ+DQogIDxFbnRyaWVzPg0KICAgIDxFbnRyeT4NCiAgICAgIDxJZD45MTM0NmNjZS1kMjExLTRmYTEtOWRlYi03OTM4Njk3ZjljZGI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Pr>
          <w:rStyle w:val="Citation"/>
        </w:rPr>
        <w:fldChar w:fldCharType="separate"/>
      </w:r>
      <w:bookmarkStart w:id="509" w:name="_CTVP0017a44c9a842a54fdd8580dd2bbebb9d91"/>
      <w:r w:rsidR="0092006B">
        <w:rPr>
          <w:rStyle w:val="Citation"/>
        </w:rPr>
        <w:t>Paauw</w:t>
      </w:r>
      <w:bookmarkEnd w:id="509"/>
      <w:r>
        <w:rPr>
          <w:rStyle w:val="Citation"/>
        </w:rPr>
        <w:fldChar w:fldCharType="end"/>
      </w:r>
      <w:r w:rsidRPr="00513C8C">
        <w:rPr>
          <w:rStyle w:val="Citation"/>
        </w:rPr>
        <w:t xml:space="preserve"> </w:t>
      </w:r>
      <w:r>
        <w:rPr>
          <w:rStyle w:val="Citation"/>
        </w:rPr>
        <w:fldChar w:fldCharType="begin"/>
      </w:r>
      <w:r>
        <w:rPr>
          <w:rStyle w:val="Citation"/>
        </w:rPr>
        <w:instrText>ADDIN CITAVI.PLACEHOLDER 88f3d0f9-fbb9-4ee1-8b92-d3812e154ad1 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Tog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3MSk8L1RleHQ+DQogICAgPC9UZXh0VW5pdD4NCiAgPC9UZXh0VW5pdHM+DQo8L1BsYWNlaG9sZGVyPg==</w:instrText>
      </w:r>
      <w:r>
        <w:rPr>
          <w:rStyle w:val="Citation"/>
        </w:rPr>
        <w:fldChar w:fldCharType="separate"/>
      </w:r>
      <w:bookmarkStart w:id="510" w:name="_CTVP00188f3d0f9fbb94ee18b92d3812e154ad1"/>
      <w:r w:rsidR="0092006B">
        <w:rPr>
          <w:rStyle w:val="Citation"/>
        </w:rPr>
        <w:t>(2009: 71)</w:t>
      </w:r>
      <w:bookmarkEnd w:id="510"/>
      <w:r>
        <w:rPr>
          <w:rStyle w:val="Citation"/>
        </w:rPr>
        <w:fldChar w:fldCharType="end"/>
      </w:r>
      <w:r w:rsidRPr="00C109EA">
        <w:t xml:space="preserve"> approximates their number at 2.2 million speaker</w:t>
      </w:r>
      <w:r>
        <w:t>s</w:t>
      </w:r>
      <w:r w:rsidRPr="00C109EA">
        <w:t>. None of the authors provides information</w:t>
      </w:r>
      <w:r w:rsidR="009604E9">
        <w:t>, however,</w:t>
      </w:r>
      <w:r w:rsidRPr="00C109EA">
        <w:t xml:space="preserve"> on how they arrived at these numbers.</w:t>
      </w:r>
    </w:p>
    <w:p w14:paraId="5C639BE7" w14:textId="77777777" w:rsidR="001D7D25" w:rsidRPr="00C109EA" w:rsidRDefault="001D7D25" w:rsidP="001D7D25">
      <w:pPr>
        <w:pStyle w:val="Body0500after"/>
      </w:pPr>
      <w:r w:rsidRPr="00C109EA">
        <w:t xml:space="preserve">The attempt here to approximate the number of Papuan Malay speakers is based on the 2010 census, conducted by the Non-Departmental Government Institution Badan Pusat Statistik (BPS-Statistics Indonesia). More specifically, the speaker estimate is based on the statistics published by the BPS-Statistics branches for </w:t>
      </w:r>
      <w:r w:rsidRPr="00C109EA">
        <w:rPr>
          <w:lang w:eastAsia="en-US"/>
        </w:rPr>
        <w:t>Papua province and Papua Barat province</w:t>
      </w:r>
      <w:r w:rsidRPr="00C109EA">
        <w:t>.</w:t>
      </w:r>
      <w:r w:rsidRPr="00C109EA">
        <w:rPr>
          <w:rStyle w:val="FootnoteReference"/>
        </w:rPr>
        <w:footnoteReference w:id="37"/>
      </w:r>
    </w:p>
    <w:p w14:paraId="7460CA6D" w14:textId="2A007E73" w:rsidR="001D7D25" w:rsidRPr="00C109EA" w:rsidRDefault="001D7D25" w:rsidP="001D7D25">
      <w:pPr>
        <w:pStyle w:val="Body0500after"/>
        <w:rPr>
          <w:lang w:eastAsia="en-US"/>
        </w:rPr>
      </w:pPr>
      <w:r w:rsidRPr="00C109EA">
        <w:t xml:space="preserve">According to the BPS-Statistics for </w:t>
      </w:r>
      <w:r w:rsidRPr="00C109EA">
        <w:rPr>
          <w:lang w:eastAsia="en-US"/>
        </w:rPr>
        <w:t>Papua province and Papua Barat province</w:t>
      </w:r>
      <w:r w:rsidRPr="00C109EA">
        <w:t xml:space="preserve">, the total population of West Papua is 3,593,803; this includes </w:t>
      </w:r>
      <w:r w:rsidRPr="00137C75">
        <w:rPr>
          <w:lang w:eastAsia="en-US"/>
        </w:rPr>
        <w:t>2,833,381 inhabitants of Papua province and 760</w:t>
      </w:r>
      <w:r w:rsidRPr="00C109EA">
        <w:rPr>
          <w:lang w:eastAsia="en-US"/>
        </w:rPr>
        <w:t>,422 inhabitants of Papua Barat province</w:t>
      </w:r>
      <w:r w:rsidRPr="00C109EA">
        <w:rPr>
          <w:rStyle w:val="FootnoteReference"/>
          <w:lang w:eastAsia="en-US"/>
        </w:rPr>
        <w:footnoteReference w:id="38"/>
      </w:r>
      <w:r w:rsidRPr="00C109EA">
        <w:rPr>
          <w:lang w:eastAsia="en-US"/>
        </w:rPr>
        <w:t xml:space="preserve"> (</w:t>
      </w:r>
      <w:r w:rsidRPr="001F0B0F">
        <w:rPr>
          <w:rStyle w:val="Citation"/>
        </w:rPr>
        <w:fldChar w:fldCharType="begin"/>
      </w:r>
      <w:r w:rsidR="003A5B20">
        <w:rPr>
          <w:rStyle w:val="Citation"/>
        </w:rPr>
        <w:instrText>ADDIN CITAVI.PLACEHOLDER 8bb8f3b4-c582-49dc-9abb-cdf8e1bc2c47 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WRhbmcgTmVyYWNhIFdpbGF5YWggZGFuIEFuYWxpc2lzIFN0YXRpc3RpayAyMDExYjogMTHigJMxNDwvVGV4dD4NCiAgICA8L1RleHRVbml0Pg0KICA8L1RleHRVbml0cz4NCjwvUGxhY2Vob2xkZXI+</w:instrText>
      </w:r>
      <w:r w:rsidRPr="001F0B0F">
        <w:rPr>
          <w:rStyle w:val="Citation"/>
        </w:rPr>
        <w:fldChar w:fldCharType="separate"/>
      </w:r>
      <w:bookmarkStart w:id="511" w:name="_CTVP0018bb8f3b4c58249dc9abbcdf8e1bc2c47"/>
      <w:r w:rsidR="0092006B">
        <w:rPr>
          <w:rStyle w:val="Citation"/>
        </w:rPr>
        <w:t>Bidang Neraca Wilayah dan Analisis Statistik 2011b: 11–14</w:t>
      </w:r>
      <w:bookmarkEnd w:id="511"/>
      <w:r w:rsidRPr="001F0B0F">
        <w:rPr>
          <w:rStyle w:val="Citation"/>
        </w:rPr>
        <w:fldChar w:fldCharType="end"/>
      </w:r>
      <w:r w:rsidRPr="001F0B0F">
        <w:rPr>
          <w:rStyle w:val="Citation"/>
        </w:rPr>
        <w:t xml:space="preserve">; </w:t>
      </w:r>
      <w:r w:rsidRPr="001F0B0F">
        <w:rPr>
          <w:rStyle w:val="Citation"/>
        </w:rPr>
        <w:fldChar w:fldCharType="begin"/>
      </w:r>
      <w:r w:rsidRPr="001F0B0F">
        <w:rPr>
          <w:rStyle w:val="Citation"/>
        </w:rPr>
        <w:instrText>ADDIN CITAVI.PLACEHOLDER d60af656-f147-4d1a-82c3-6bbe2184e8f2 PFBsYWNlaG9sZGVyPg0KICA8QWRkSW5WZXJzaW9uPjUuMi4wLjg8L0FkZEluVmVyc2lvbj4NCiAgPElkPmQ2MGFmNjU2LWYxNDctNGQxYS04MmMzLTZiYmUyMTg0ZThmMjwvSWQ+DQogIDxFbnRyaWVzPg0KICAgIDxFbnRyeT4NCiAgICAgIDxJZD42ZmE4YzYyMC05MjQyLTQ3YTgtOWE3Yy0yOTI0MWIzMWMxNTE8L0lkPg0KICAgICAgPE5vUGFyPnRydWU8L05vUGFy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MmI6IDkyPC9UZXh0Pg0KICAgIDwvVGV4dFVuaXQ+DQogIDwvVGV4dFVuaXRzPg0KPC9QbGFjZWhvbGRlcj4=</w:instrText>
      </w:r>
      <w:r w:rsidRPr="001F0B0F">
        <w:rPr>
          <w:rStyle w:val="Citation"/>
        </w:rPr>
        <w:fldChar w:fldCharType="separate"/>
      </w:r>
      <w:bookmarkStart w:id="512" w:name="_CTVP001d60af656f1474d1a82c36bbe2184e8f2"/>
      <w:r w:rsidR="0092006B">
        <w:rPr>
          <w:rStyle w:val="Citation"/>
        </w:rPr>
        <w:t>2012b: 92</w:t>
      </w:r>
      <w:bookmarkEnd w:id="512"/>
      <w:r w:rsidRPr="001F0B0F">
        <w:rPr>
          <w:rStyle w:val="Citation"/>
        </w:rPr>
        <w:fldChar w:fldCharType="end"/>
      </w:r>
      <w:r w:rsidRPr="00137C75">
        <w:rPr>
          <w:lang w:eastAsia="en-US"/>
        </w:rPr>
        <w:t>). The census data does not</w:t>
      </w:r>
      <w:r w:rsidRPr="00C109EA">
        <w:rPr>
          <w:lang w:eastAsia="en-US"/>
        </w:rPr>
        <w:t xml:space="preserve"> discuss the number of Papuan Malay speakers. The (online) data do</w:t>
      </w:r>
      <w:r>
        <w:rPr>
          <w:lang w:eastAsia="en-US"/>
        </w:rPr>
        <w:t>es</w:t>
      </w:r>
      <w:r w:rsidRPr="00C109EA">
        <w:rPr>
          <w:lang w:eastAsia="en-US"/>
        </w:rPr>
        <w:t xml:space="preserve">, </w:t>
      </w:r>
      <w:r w:rsidRPr="00C109EA">
        <w:rPr>
          <w:lang w:eastAsia="en-US"/>
        </w:rPr>
        <w:lastRenderedPageBreak/>
        <w:t>however, give information about ethnicity (Papuan versus non-Papuan)</w:t>
      </w:r>
      <w:r w:rsidRPr="00C109EA">
        <w:rPr>
          <w:rStyle w:val="FootnoteReference"/>
          <w:lang w:eastAsia="en-US"/>
        </w:rPr>
        <w:footnoteReference w:id="39"/>
      </w:r>
      <w:r w:rsidRPr="00C109EA">
        <w:rPr>
          <w:lang w:eastAsia="en-US"/>
        </w:rPr>
        <w:t xml:space="preserve"> by regency (for detailed population totals see Appendix </w:t>
      </w:r>
      <w:r>
        <w:fldChar w:fldCharType="begin"/>
      </w:r>
      <w:r>
        <w:instrText xml:space="preserve"> REF _Ref370212028 \n \h </w:instrText>
      </w:r>
      <w:r>
        <w:fldChar w:fldCharType="separate"/>
      </w:r>
      <w:r w:rsidR="00154D81">
        <w:rPr>
          <w:cs/>
        </w:rPr>
        <w:t>‎</w:t>
      </w:r>
      <w:r w:rsidR="00154D81">
        <w:t>E</w:t>
      </w:r>
      <w:r>
        <w:fldChar w:fldCharType="end"/>
      </w:r>
      <w:r w:rsidRPr="00C109EA">
        <w:rPr>
          <w:lang w:eastAsia="en-US"/>
        </w:rPr>
        <w:t>).</w:t>
      </w:r>
    </w:p>
    <w:p w14:paraId="4042ABD0" w14:textId="77777777" w:rsidR="001D7D25" w:rsidRPr="00C109EA" w:rsidRDefault="001D7D25" w:rsidP="001D7D25">
      <w:pPr>
        <w:pStyle w:val="Body0500after"/>
        <w:rPr>
          <w:lang w:eastAsia="en-US"/>
        </w:rPr>
      </w:pPr>
      <w:r w:rsidRPr="00C109EA">
        <w:rPr>
          <w:lang w:eastAsia="en-US"/>
        </w:rPr>
        <w:t>The present attempt at approximating the number of Papuan Malay speakers is based on the following assumptions: (1) Papuans who live in the coastal regencies of West Papua are most likely to speak Papuan Malay, (2) Papuans living in the interior regencies are less likely to speak Papuan Malay, and (3) non-Papuans living in West Papua are less likely to speak Papuan Malay. It is acknowledged, of course, that there might be older Papuans living in remote coastal areas who do not speak Papuan Malay, that there might be Papuans living in the interior who speak Papuan Malay, and that there might be non-Papuans who speak Papuan Malay.</w:t>
      </w:r>
    </w:p>
    <w:p w14:paraId="58C619E9" w14:textId="77777777" w:rsidR="001D7D25" w:rsidRPr="00C109EA" w:rsidRDefault="001D7D25" w:rsidP="001D7D25">
      <w:pPr>
        <w:pStyle w:val="Body0500after"/>
        <w:rPr>
          <w:lang w:eastAsia="en-US"/>
        </w:rPr>
      </w:pPr>
      <w:r w:rsidRPr="00C109EA">
        <w:rPr>
          <w:lang w:eastAsia="en-US"/>
        </w:rPr>
        <w:t xml:space="preserve">For Papua province, the census data by regency and ethnicity give a total of </w:t>
      </w:r>
      <w:r w:rsidRPr="00C109EA">
        <w:t xml:space="preserve">2,810,008 inhabitants, including 2,150,376 </w:t>
      </w:r>
      <w:r>
        <w:t xml:space="preserve">Papuans </w:t>
      </w:r>
      <w:r w:rsidRPr="00C109EA">
        <w:rPr>
          <w:lang w:eastAsia="en-US"/>
        </w:rPr>
        <w:t xml:space="preserve">(76.53%) and 659,632 non-Papuans (23.47%), </w:t>
      </w:r>
      <w:r w:rsidRPr="00C109EA">
        <w:t>who live in its 29 regencies.</w:t>
      </w:r>
      <w:bookmarkStart w:id="514" w:name="_Ref370485425"/>
      <w:r w:rsidRPr="00C109EA">
        <w:rPr>
          <w:rStyle w:val="FootnoteReference"/>
        </w:rPr>
        <w:footnoteReference w:id="40"/>
      </w:r>
      <w:bookmarkEnd w:id="514"/>
      <w:r w:rsidRPr="00C109EA">
        <w:t xml:space="preserve"> (This total of 2,810,008 </w:t>
      </w:r>
      <w:r w:rsidRPr="00C109EA">
        <w:rPr>
          <w:lang w:eastAsia="en-US"/>
        </w:rPr>
        <w:t xml:space="preserve">more </w:t>
      </w:r>
      <w:r w:rsidRPr="00C109EA">
        <w:t xml:space="preserve">or less matches the total </w:t>
      </w:r>
      <w:r w:rsidRPr="00C109EA">
        <w:rPr>
          <w:lang w:eastAsia="en-US"/>
        </w:rPr>
        <w:t xml:space="preserve">given for the entire province which lists the entire population of Papua province with 2,833,381). Of the 29 regencies, 14 are </w:t>
      </w:r>
      <w:r>
        <w:rPr>
          <w:lang w:eastAsia="en-US"/>
        </w:rPr>
        <w:t xml:space="preserve">essentially </w:t>
      </w:r>
      <w:r w:rsidRPr="00C109EA">
        <w:rPr>
          <w:lang w:eastAsia="en-US"/>
        </w:rPr>
        <w:t>coastal; the remaining 15 are located in the interior.</w:t>
      </w:r>
      <w:r w:rsidRPr="00C109EA">
        <w:rPr>
          <w:rStyle w:val="FootnoteReference"/>
          <w:lang w:eastAsia="en-US"/>
        </w:rPr>
        <w:footnoteReference w:id="41"/>
      </w:r>
      <w:r w:rsidRPr="00C109EA">
        <w:rPr>
          <w:lang w:eastAsia="en-US"/>
        </w:rPr>
        <w:t xml:space="preserve"> </w:t>
      </w:r>
      <w:r w:rsidRPr="00C109EA">
        <w:t xml:space="preserve">The total population for the 14 coastal regencies is 1,364,505, which includes </w:t>
      </w:r>
      <w:r w:rsidRPr="00C109EA">
        <w:rPr>
          <w:lang w:eastAsia="en-US"/>
        </w:rPr>
        <w:t>756,335</w:t>
      </w:r>
      <w:r w:rsidRPr="00C109EA">
        <w:t xml:space="preserve"> Papuans and </w:t>
      </w:r>
      <w:r w:rsidRPr="00C109EA">
        <w:rPr>
          <w:lang w:eastAsia="en-US"/>
        </w:rPr>
        <w:t>608,170 non-Papuans. Based on the above assumptions that Papuans living in coastal areas can speak Papuan Malay, and that non-Papuans are less likely to speak it, the number of Papuan Malay speakers living in Papua province is estimated at 760,000 speakers.</w:t>
      </w:r>
    </w:p>
    <w:p w14:paraId="42DCE732" w14:textId="0B306128" w:rsidR="001D7D25" w:rsidRPr="00C109EA" w:rsidRDefault="001D7D25" w:rsidP="001D7D25">
      <w:pPr>
        <w:pStyle w:val="Body0500after"/>
        <w:rPr>
          <w:lang w:eastAsia="en-US"/>
        </w:rPr>
      </w:pPr>
      <w:r w:rsidRPr="00C109EA">
        <w:rPr>
          <w:lang w:eastAsia="en-US"/>
        </w:rPr>
        <w:t>For Papua Barat province, the census data by regency and ethnicity give</w:t>
      </w:r>
      <w:r>
        <w:rPr>
          <w:lang w:eastAsia="en-US"/>
        </w:rPr>
        <w:t>s</w:t>
      </w:r>
      <w:r w:rsidRPr="00C109EA">
        <w:rPr>
          <w:lang w:eastAsia="en-US"/>
        </w:rPr>
        <w:t xml:space="preserve"> a total of </w:t>
      </w:r>
      <w:r w:rsidRPr="00C109EA">
        <w:t>760,422 inhabitants, including 405,074 Papuans (53.27%) and 355,348 non-Papuans (46.73%) living in its 11 regencies.</w:t>
      </w:r>
      <w:r w:rsidRPr="00C109EA">
        <w:rPr>
          <w:rStyle w:val="FootnoteReference"/>
        </w:rPr>
        <w:footnoteReference w:id="42"/>
      </w:r>
      <w:r w:rsidRPr="00C109EA">
        <w:rPr>
          <w:lang w:eastAsia="en-US"/>
        </w:rPr>
        <w:t xml:space="preserve"> Ten of its regencies </w:t>
      </w:r>
      <w:r w:rsidRPr="00C109EA">
        <w:t xml:space="preserve">are </w:t>
      </w:r>
      <w:r>
        <w:t xml:space="preserve">essentially </w:t>
      </w:r>
      <w:r w:rsidRPr="00C109EA">
        <w:t>coastal; the exception is Maybrat</w:t>
      </w:r>
      <w:r>
        <w:t>,</w:t>
      </w:r>
      <w:r w:rsidRPr="00C109EA">
        <w:t xml:space="preserve"> which is located in the interior. The total population for the ten regencies is </w:t>
      </w:r>
      <w:r w:rsidRPr="00C109EA">
        <w:rPr>
          <w:lang w:eastAsia="en-US"/>
        </w:rPr>
        <w:t>727,341</w:t>
      </w:r>
      <w:r w:rsidRPr="00C109EA">
        <w:t xml:space="preserve">, including </w:t>
      </w:r>
      <w:r w:rsidRPr="00C109EA">
        <w:rPr>
          <w:lang w:eastAsia="en-US"/>
        </w:rPr>
        <w:t>373,302</w:t>
      </w:r>
      <w:r w:rsidRPr="00C109EA">
        <w:t xml:space="preserve"> Papuans and </w:t>
      </w:r>
      <w:r w:rsidRPr="00C109EA">
        <w:rPr>
          <w:lang w:eastAsia="en-US"/>
        </w:rPr>
        <w:t>354,039</w:t>
      </w:r>
      <w:r w:rsidRPr="00C109EA">
        <w:t xml:space="preserve"> non-Papuans. </w:t>
      </w:r>
      <w:r w:rsidRPr="00C109EA">
        <w:rPr>
          <w:lang w:eastAsia="en-US"/>
        </w:rPr>
        <w:t xml:space="preserve">Based on the above assumptions, the number of Papuan Malay </w:t>
      </w:r>
      <w:r w:rsidRPr="005102CF">
        <w:rPr>
          <w:lang w:eastAsia="en-US"/>
        </w:rPr>
        <w:t xml:space="preserve">speakers living in Papua Barat province is estimated with 380,000 speakers. </w:t>
      </w:r>
      <w:r>
        <w:rPr>
          <w:rStyle w:val="Citation"/>
        </w:rPr>
        <w:fldChar w:fldCharType="begin"/>
      </w:r>
      <w:r w:rsidR="003A5B20">
        <w:rPr>
          <w:rStyle w:val="Citation"/>
        </w:rPr>
        <w:instrText>ADDIN CITAVI.PLACEHOLDER f7d4e455-d4c2-4abf-b21e-d85fc1e62ac2 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WRhbmcgTmVyYWNhIFdpbGF5YWggZGFuIEFuYWxpc2lzIFN0YXRpc3RpayAyMDExYjogMTHigJMxNCk8L1RleHQ+DQogICAgPC9UZXh0VW5pdD4NCiAgPC9UZXh0VW5pdHM+DQo8L1BsYWNlaG9sZGVyPg==</w:instrText>
      </w:r>
      <w:r>
        <w:rPr>
          <w:rStyle w:val="Citation"/>
        </w:rPr>
        <w:fldChar w:fldCharType="separate"/>
      </w:r>
      <w:bookmarkStart w:id="516" w:name="_CTVP001f7d4e455d4c24abfb21ed85fc1e62ac2"/>
      <w:r w:rsidR="0092006B">
        <w:rPr>
          <w:rStyle w:val="Citation"/>
        </w:rPr>
        <w:t>(Bidang Neraca Wilayah dan Analisis Statistik 2011b: 11–14)</w:t>
      </w:r>
      <w:bookmarkEnd w:id="516"/>
      <w:r>
        <w:rPr>
          <w:rStyle w:val="Citation"/>
        </w:rPr>
        <w:fldChar w:fldCharType="end"/>
      </w:r>
    </w:p>
    <w:p w14:paraId="2F9E440E" w14:textId="148CCC0B" w:rsidR="001D7D25" w:rsidRPr="00C109EA" w:rsidRDefault="001D7D25" w:rsidP="00FF193E">
      <w:pPr>
        <w:pStyle w:val="Body0500after"/>
        <w:rPr>
          <w:lang w:eastAsia="en-US"/>
        </w:rPr>
      </w:pPr>
      <w:r w:rsidRPr="00C109EA">
        <w:rPr>
          <w:lang w:eastAsia="en-US"/>
        </w:rPr>
        <w:t>These findings give a total of between 1,100,000 to 1,200,000 potential speakers of</w:t>
      </w:r>
      <w:r w:rsidR="00FF193E">
        <w:rPr>
          <w:lang w:eastAsia="en-US"/>
        </w:rPr>
        <w:t xml:space="preserve"> Papuan Malay</w:t>
      </w:r>
      <w:r w:rsidRPr="00C109EA">
        <w:rPr>
          <w:lang w:eastAsia="en-US"/>
        </w:rPr>
        <w:t xml:space="preserve">. This estimate is conservative, as people living in the interior are excluded. Moreover, non-Papuans are excluded from this total. </w:t>
      </w:r>
      <w:r>
        <w:rPr>
          <w:lang w:eastAsia="en-US"/>
        </w:rPr>
        <w:t xml:space="preserve">However, </w:t>
      </w:r>
      <w:r w:rsidRPr="00C109EA">
        <w:t xml:space="preserve">the results </w:t>
      </w:r>
      <w:r w:rsidRPr="00C109EA">
        <w:lastRenderedPageBreak/>
        <w:t xml:space="preserve">of a sociolinguistic survey carried out in 2007 by the Papuan branch of SIL </w:t>
      </w:r>
      <w:r w:rsidR="00FF193E">
        <w:t xml:space="preserve">Indonesia </w:t>
      </w:r>
      <w:r w:rsidRPr="00C109EA">
        <w:t>in several costal regencies indicate</w:t>
      </w:r>
      <w:r>
        <w:t xml:space="preserve"> “</w:t>
      </w:r>
      <w:r w:rsidRPr="00C109EA">
        <w:t>substantive use</w:t>
      </w:r>
      <w:r w:rsidR="00FF193E">
        <w:t>”</w:t>
      </w:r>
      <w:r w:rsidRPr="00C109EA">
        <w:t xml:space="preserve"> of </w:t>
      </w:r>
      <w:r w:rsidR="00FF193E">
        <w:t>Papuan Malay</w:t>
      </w:r>
      <w:r w:rsidRPr="00C109EA">
        <w:t xml:space="preserve"> by </w:t>
      </w:r>
      <w:r w:rsidR="00FF193E">
        <w:t>“</w:t>
      </w:r>
      <w:r w:rsidRPr="00C109EA">
        <w:t>non-Papuan residents of the region</w:t>
      </w:r>
      <w:r>
        <w:t>”</w:t>
      </w:r>
      <w:r w:rsidRPr="00C109EA">
        <w:t xml:space="preserve"> </w:t>
      </w:r>
      <w:r>
        <w:rPr>
          <w:rStyle w:val="Citation"/>
        </w:rPr>
        <w:fldChar w:fldCharType="begin"/>
      </w:r>
      <w:r>
        <w:rPr>
          <w:rStyle w:val="Citation"/>
        </w:rPr>
        <w:instrText>ADDIN CITAVI.PLACEHOLDER 5606df2d-1637-4f4b-9c04-a51884636915 PFBsYWNlaG9sZGVyPg0KICA8QWRkSW5WZXJzaW9uPjUuMi4wLjg8L0FkZEluVmVyc2lvbj4NCiAgPElkPjU2MDZkZjJkLTE2MzctNGY0Yi05YzA0LWE1MTg4NDYzNjkxNTwvSWQ+DQogIDxFbnRyaWVzPg0KICAgIDxFbnRyeT4NCiAgICAgIDxJZD5lYTliODlmNC1iY2RkLTRmNTYtOTkxYi00MTIwOWJiZWJmY2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z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DogMTEpPC9UZXh0Pg0KICAgIDwvVGV4dFVuaXQ+DQogIDwvVGV4dFVuaXRzPg0KPC9QbGFjZWhvbGRlcj4=</w:instrText>
      </w:r>
      <w:r>
        <w:rPr>
          <w:rStyle w:val="Citation"/>
        </w:rPr>
        <w:fldChar w:fldCharType="separate"/>
      </w:r>
      <w:bookmarkStart w:id="517" w:name="_CTVP0015606df2d16374f4b9c04a51884636915"/>
      <w:r w:rsidR="0092006B">
        <w:rPr>
          <w:rStyle w:val="Citation"/>
        </w:rPr>
        <w:t>(Scott et al. 2008: 11)</w:t>
      </w:r>
      <w:bookmarkEnd w:id="517"/>
      <w:r>
        <w:rPr>
          <w:rStyle w:val="Citation"/>
        </w:rPr>
        <w:fldChar w:fldCharType="end"/>
      </w:r>
      <w:r w:rsidRPr="00C109EA">
        <w:t>.</w:t>
      </w:r>
    </w:p>
    <w:p w14:paraId="65A58D39" w14:textId="5A5FECDE" w:rsidR="001D7D25" w:rsidRPr="00C109EA" w:rsidRDefault="001D7D25" w:rsidP="00FF193E">
      <w:pPr>
        <w:pStyle w:val="Body0515after"/>
      </w:pPr>
      <w:r w:rsidRPr="00C109EA">
        <w:rPr>
          <w:lang w:eastAsia="en-US"/>
        </w:rPr>
        <w:t>The population estimate presented here does not make any statements about the potential number of first language Papuan Malay speakers. The results of the 2007 survey indicate, however, that large numbers of children learn Papuan Malay</w:t>
      </w:r>
      <w:r w:rsidRPr="003874DB">
        <w:t xml:space="preserve"> </w:t>
      </w:r>
      <w:r w:rsidRPr="00C109EA">
        <w:rPr>
          <w:lang w:eastAsia="en-US"/>
        </w:rPr>
        <w:t xml:space="preserve">at home: </w:t>
      </w:r>
      <w:r w:rsidR="00FF193E">
        <w:rPr>
          <w:lang w:eastAsia="en-US"/>
        </w:rPr>
        <w:t>a</w:t>
      </w:r>
      <w:r w:rsidR="00FF193E">
        <w:t xml:space="preserve">ll of the </w:t>
      </w:r>
      <w:r w:rsidRPr="00C109EA">
        <w:t>14</w:t>
      </w:r>
      <w:r w:rsidR="00FF193E">
        <w:t xml:space="preserve"> interviewed</w:t>
      </w:r>
      <w:r w:rsidRPr="00C109EA">
        <w:t xml:space="preserve"> focus groups </w:t>
      </w:r>
      <w:r w:rsidR="00FF193E">
        <w:t xml:space="preserve">stated </w:t>
      </w:r>
      <w:r w:rsidRPr="00C109EA">
        <w:t xml:space="preserve">that </w:t>
      </w:r>
      <w:r w:rsidR="00FF193E">
        <w:t xml:space="preserve">Papuan Malay </w:t>
      </w:r>
      <w:r w:rsidRPr="00C109EA">
        <w:t>is spoken in their region</w:t>
      </w:r>
      <w:r w:rsidR="00FF193E">
        <w:t xml:space="preserve">; moreover, </w:t>
      </w:r>
      <w:r w:rsidRPr="00C109EA">
        <w:t xml:space="preserve">70% of the </w:t>
      </w:r>
      <w:r w:rsidR="00FF193E">
        <w:t xml:space="preserve">focus </w:t>
      </w:r>
      <w:r w:rsidRPr="00C109EA">
        <w:t xml:space="preserve">groups </w:t>
      </w:r>
      <w:r w:rsidR="00FF193E">
        <w:t xml:space="preserve">indicated </w:t>
      </w:r>
      <w:r w:rsidRPr="00C109EA">
        <w:t xml:space="preserve">that </w:t>
      </w:r>
      <w:r w:rsidR="00FF193E">
        <w:t>Papuan Malay</w:t>
      </w:r>
      <w:r w:rsidRPr="00C109EA">
        <w:t xml:space="preserve"> is </w:t>
      </w:r>
      <w:r w:rsidR="00FF193E">
        <w:t>“</w:t>
      </w:r>
      <w:r w:rsidRPr="00C109EA">
        <w:t>the first language children learn in the home as well as the language most commonly used in their region</w:t>
      </w:r>
      <w:r>
        <w:t>”</w:t>
      </w:r>
      <w:r w:rsidRPr="00C109EA">
        <w:t xml:space="preserve"> </w:t>
      </w:r>
      <w:r>
        <w:rPr>
          <w:rStyle w:val="Citation"/>
        </w:rPr>
        <w:fldChar w:fldCharType="begin"/>
      </w:r>
      <w:r>
        <w:rPr>
          <w:rStyle w:val="Citation"/>
        </w:rPr>
        <w:instrText>ADDIN CITAVI.PLACEHOLDER e8dd335e-dcae-4c52-98f8-c90ce28ca68b PFBsYWNlaG9sZGVyPg0KICA8QWRkSW5WZXJzaW9uPjUuMi4wLjg8L0FkZEluVmVyc2lvbj4NCiAgPElkPmU4ZGQzMzVlLWRjYWUtNGM1Mi05OGY4LWM5MGNlMjhjYTY4YjwvSWQ+DQogIDxFbnRyaWVzPg0KICAgIDxFbnRyeT4NCiAgICAgIDxJZD4xMmY4Zjg1YS1mOWIwLTQzOGUtYTQxZS1kZTgyMGMxZDQzMD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MzFlNGI2NWMtNzI4ZS00ZWNlLWIxNDAtNGFjM2E4ZjRhYjQ5PC9SZWZlcmVuY2VJZD4NCiAgICAgIDxSYW5nZT4NCiAgICAgICAgPFN0YXJ0PjA8L1N0YXJ0Pg0KICAgICAgICA8TGVuZ3RoPjIz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hTY290dCBldCBhbC4gMjAwODog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DogMTEpPC9UZXh0Pg0KICAgIDwvVGV4dFVuaXQ+DQogIDwvVGV4dFVuaXRzPg0KPC9QbGFjZWhvbGRlcj4=</w:instrText>
      </w:r>
      <w:r>
        <w:rPr>
          <w:rStyle w:val="Citation"/>
        </w:rPr>
        <w:fldChar w:fldCharType="separate"/>
      </w:r>
      <w:bookmarkStart w:id="518" w:name="_CTVP001e8dd335edcae4c5298f8c90ce28ca68b"/>
      <w:r w:rsidR="0092006B">
        <w:rPr>
          <w:rStyle w:val="Citation"/>
        </w:rPr>
        <w:t>(Scott et al. 2008: 11)</w:t>
      </w:r>
      <w:bookmarkEnd w:id="518"/>
      <w:r>
        <w:rPr>
          <w:rStyle w:val="Citation"/>
        </w:rPr>
        <w:fldChar w:fldCharType="end"/>
      </w:r>
      <w:r w:rsidRPr="00C109EA">
        <w:t>.</w:t>
      </w:r>
    </w:p>
    <w:p w14:paraId="1B27B021" w14:textId="77777777" w:rsidR="001D7D25" w:rsidRPr="00C109EA" w:rsidRDefault="001D7D25" w:rsidP="001D7D25">
      <w:pPr>
        <w:pStyle w:val="Heading3"/>
      </w:pPr>
      <w:bookmarkStart w:id="519" w:name="_Ref370286929"/>
      <w:bookmarkStart w:id="520" w:name="_Ref373169806"/>
      <w:bookmarkStart w:id="521" w:name="_Toc440455498"/>
      <w:r w:rsidRPr="00C109EA">
        <w:t>Occupation</w:t>
      </w:r>
      <w:bookmarkEnd w:id="519"/>
      <w:r w:rsidRPr="00C109EA">
        <w:t xml:space="preserve"> details</w:t>
      </w:r>
      <w:bookmarkEnd w:id="520"/>
      <w:bookmarkEnd w:id="521"/>
    </w:p>
    <w:p w14:paraId="5C9CB575" w14:textId="4E9FE0E6" w:rsidR="001D7D25" w:rsidRPr="00C109EA" w:rsidRDefault="001D7D25" w:rsidP="001D7D25">
      <w:pPr>
        <w:pStyle w:val="Body0000after"/>
      </w:pPr>
      <w:r w:rsidRPr="00C109EA">
        <w:t>Most of West Papua</w:t>
      </w:r>
      <w:r>
        <w:t>’</w:t>
      </w:r>
      <w:r w:rsidRPr="00C109EA">
        <w:t xml:space="preserve">s population works in the agricultural sector: 70% in Papua province, and 54% in Papua Barat province. As subsistence farmers, they typically grow bananas, sago, taro, and yams in the lowlands, and sweet potatoes in the highlands; pig husbandry, fishing, and forestry are also widespread. The second </w:t>
      </w:r>
      <w:r>
        <w:t xml:space="preserve">most </w:t>
      </w:r>
      <w:r w:rsidRPr="00C109EA">
        <w:t xml:space="preserve">important domain is the public service sector. In Papua province, 10% of the population works in this sector, and 17% in Papua Barat province. </w:t>
      </w:r>
      <w:r>
        <w:t>Furthermore</w:t>
      </w:r>
      <w:r w:rsidRPr="00C109EA">
        <w:t>, 9% in Papua province and 12% in Papua Barat province wor</w:t>
      </w:r>
      <w:r>
        <w:t>k in the commerce sector. Other</w:t>
      </w:r>
      <w:r w:rsidRPr="00C109EA">
        <w:t xml:space="preserve"> minor sectors are transport, construction, industry, </w:t>
      </w:r>
      <w:r>
        <w:t xml:space="preserve">and </w:t>
      </w:r>
      <w:r w:rsidRPr="00C109EA">
        <w:t xml:space="preserve">communications. </w:t>
      </w:r>
      <w:r w:rsidRPr="00BC6E32">
        <w:rPr>
          <w:rStyle w:val="Citation"/>
        </w:rPr>
        <w:t>(</w:t>
      </w:r>
      <w:r w:rsidRPr="00BC6E32">
        <w:rPr>
          <w:rStyle w:val="Citation"/>
        </w:rPr>
        <w:fldChar w:fldCharType="begin"/>
      </w:r>
      <w:r w:rsidR="003A5B20">
        <w:rPr>
          <w:rStyle w:val="Citation"/>
        </w:rPr>
        <w:instrText>ADDIN CITAVI.PLACEHOLDER 74524f56-30db-4394-a719-632afd6ef91f 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bmN5Y2xvcMOmZGlhIEJyaXRhbm5pY2EgSW5jLiAyMDAxYS08L1RleHQ+DQogICAgPC9UZXh0VW5pdD4NCiAgPC9UZXh0VW5pdHM+DQo8L1BsYWNlaG9sZGVyPg==</w:instrText>
      </w:r>
      <w:r w:rsidRPr="00BC6E32">
        <w:rPr>
          <w:rStyle w:val="Citation"/>
        </w:rPr>
        <w:fldChar w:fldCharType="separate"/>
      </w:r>
      <w:bookmarkStart w:id="522" w:name="_CTVP00174524f5630db4394a719632afd6ef91f"/>
      <w:r w:rsidR="0092006B">
        <w:rPr>
          <w:rStyle w:val="Citation"/>
        </w:rPr>
        <w:t>Encyclopædia Britannica Inc. 2001a-</w:t>
      </w:r>
      <w:bookmarkEnd w:id="522"/>
      <w:r w:rsidRPr="00BC6E32">
        <w:rPr>
          <w:rStyle w:val="Citation"/>
        </w:rPr>
        <w:fldChar w:fldCharType="end"/>
      </w:r>
      <w:r w:rsidRPr="00BC6E32">
        <w:rPr>
          <w:rStyle w:val="Citation"/>
        </w:rPr>
        <w:t xml:space="preserve">; </w:t>
      </w:r>
      <w:r w:rsidRPr="00BC6E32">
        <w:rPr>
          <w:rStyle w:val="Citation"/>
        </w:rPr>
        <w:fldChar w:fldCharType="begin"/>
      </w:r>
      <w:r w:rsidR="003A5B20">
        <w:rPr>
          <w:rStyle w:val="Citation"/>
        </w:rPr>
        <w:instrText>ADDIN CITAVI.PLACEHOLDER 3237753a-5b92-48fb-8667-41574edbb1ff PFBsYWNlaG9sZGVyPg0KICA8QWRkSW5WZXJzaW9uPjUuMi4wLjg8L0FkZEluVmVyc2lvbj4NCiAgPElkPjMyMzc3NTNhLTViOTItNDhmYi04NjY3LTQxNTc0ZWRiYjFmZjwvSWQ+DQogIDxFbnRyaWVzPg0KICAgIDxFbnRyeT4NCiAgICAgIDxJZD44YWIxMWJhZC0zYjliLTQ4ZTAtYTYzYS05NDBlOTc2Yzc3YmE8L0lkPg0KICAgICAgPE5vUGFyPnRydWU8L05vUGFyPg0KICAgICAgPFJlZmVyZW5jZUlkPjM4OTA3ZWZlLWQ0Y2QtNGE4ZS04ZDFlLTFjMWFlZTYxYmY3N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xYi08L1RleHQ+DQogICAgPC9UZXh0VW5pdD4NCiAgPC9UZXh0VW5pdHM+DQo8L1BsYWNlaG9sZGVyPg==</w:instrText>
      </w:r>
      <w:r w:rsidRPr="00BC6E32">
        <w:rPr>
          <w:rStyle w:val="Citation"/>
        </w:rPr>
        <w:fldChar w:fldCharType="separate"/>
      </w:r>
      <w:bookmarkStart w:id="523" w:name="_CTVP0013237753a5b9248fb866741574edbb1ff"/>
      <w:r w:rsidR="0092006B">
        <w:rPr>
          <w:rStyle w:val="Citation"/>
        </w:rPr>
        <w:t>2001b-</w:t>
      </w:r>
      <w:bookmarkEnd w:id="523"/>
      <w:r w:rsidRPr="00BC6E32">
        <w:rPr>
          <w:rStyle w:val="Citation"/>
        </w:rPr>
        <w:fldChar w:fldCharType="end"/>
      </w:r>
      <w:r w:rsidRPr="00BC6E32">
        <w:rPr>
          <w:rStyle w:val="Citation"/>
        </w:rPr>
        <w:t xml:space="preserve">; </w:t>
      </w:r>
      <w:r w:rsidRPr="00BC6E32">
        <w:rPr>
          <w:rStyle w:val="Citation"/>
        </w:rPr>
        <w:fldChar w:fldCharType="begin"/>
      </w:r>
      <w:r w:rsidR="003A5B20">
        <w:rPr>
          <w:rStyle w:val="Citation"/>
        </w:rPr>
        <w:instrText>ADDIN CITAVI.PLACEHOLDER 39227443-6ff8-4735-8607-a138c9bf9ee6 PFBsYWNlaG9sZGVyPg0KICA8QWRkSW5WZXJzaW9uPjUuMi4wLjg8L0FkZEluVmVyc2lvbj4NCiAgPElkPjM5MjI3NDQzLTZmZjgtNDczNS04NjA3LWExMzhjOWJmOWVlNjwvSWQ+DQogIDxFbnRyaWVzPg0KICAgIDxFbnRyeT4NCiAgICAgIDxJZD4zYmY3MTQ5Mi05N2ZkLTRiZjItOTUxZi0yMGFlNzA2YmEyNjk8L0lkPg0KICAgICAgPE5vUGFyPnRydWU8L05vUGFy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lkYW5nIE5lcmFjYSBXaWxheWFoIGRhbiBBbmFsaXNpcyBTdGF0aXN0aWsgMjAxMWI6IDIxPC9UZXh0Pg0KICAgIDwvVGV4dFVuaXQ+DQogIDwvVGV4dFVuaXRzPg0KPC9QbGFjZWhvbGRlcj4=</w:instrText>
      </w:r>
      <w:r w:rsidRPr="00BC6E32">
        <w:rPr>
          <w:rStyle w:val="Citation"/>
        </w:rPr>
        <w:fldChar w:fldCharType="separate"/>
      </w:r>
      <w:bookmarkStart w:id="524" w:name="_CTVP001392274436ff847358607a138c9bf9ee6"/>
      <w:r w:rsidR="0092006B">
        <w:rPr>
          <w:rStyle w:val="Citation"/>
        </w:rPr>
        <w:t>Bidang Neraca Wilayah dan Analisis Statistik 2011b: 21</w:t>
      </w:r>
      <w:bookmarkEnd w:id="524"/>
      <w:r w:rsidRPr="00BC6E32">
        <w:rPr>
          <w:rStyle w:val="Citation"/>
        </w:rPr>
        <w:fldChar w:fldCharType="end"/>
      </w:r>
      <w:r w:rsidRPr="00BC6E32">
        <w:rPr>
          <w:rStyle w:val="Citation"/>
        </w:rPr>
        <w:t xml:space="preserve">; </w:t>
      </w:r>
      <w:r w:rsidRPr="00BC6E32">
        <w:rPr>
          <w:rStyle w:val="Citation"/>
        </w:rPr>
        <w:fldChar w:fldCharType="begin"/>
      </w:r>
      <w:r w:rsidRPr="00BC6E32">
        <w:rPr>
          <w:rStyle w:val="Citation"/>
        </w:rPr>
        <w:instrText>ADDIN CITAVI.PLACEHOLDER 1c5f63b0-d438-4d47-aec6-1251c27e2f14 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JhOiAxMjwvVGV4dD4NCiAgICA8L1RleHRVbml0Pg0KICA8L1RleHRVbml0cz4NCjwvUGxhY2Vob2xkZXI+</w:instrText>
      </w:r>
      <w:r w:rsidRPr="00BC6E32">
        <w:rPr>
          <w:rStyle w:val="Citation"/>
        </w:rPr>
        <w:fldChar w:fldCharType="separate"/>
      </w:r>
      <w:bookmarkStart w:id="525" w:name="_CTVP0011c5f63b0d4384d47aec61251c27e2f14"/>
      <w:r w:rsidR="0092006B">
        <w:rPr>
          <w:rStyle w:val="Citation"/>
        </w:rPr>
        <w:t>2012a: 12</w:t>
      </w:r>
      <w:bookmarkEnd w:id="525"/>
      <w:r w:rsidRPr="00BC6E32">
        <w:rPr>
          <w:rStyle w:val="Citation"/>
        </w:rPr>
        <w:fldChar w:fldCharType="end"/>
      </w:r>
      <w:r w:rsidRPr="00BC6E32">
        <w:rPr>
          <w:rStyle w:val="Citation"/>
        </w:rPr>
        <w:t xml:space="preserve">; see also </w:t>
      </w:r>
      <w:r w:rsidRPr="00BC6E32">
        <w:rPr>
          <w:rStyle w:val="Citation"/>
        </w:rPr>
        <w:fldChar w:fldCharType="begin"/>
      </w:r>
      <w:r w:rsidRPr="00BC6E32">
        <w:rPr>
          <w:rStyle w:val="Citation"/>
        </w:rPr>
        <w:instrText>ADDIN CITAVI.PLACEHOLDER b15ec507-6c18-480a-8162-23f1627d5665 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pZGFuZyBOZXJhY2EgV2lsYXlhaCBkYW4gQW5hbGlzaXMgU3RhdGlzdGlrIDIwMTJiOiA4MzwvVGV4dD4NCiAgICA8L1RleHRVbml0Pg0KICA8L1RleHRVbml0cz4NCjwvUGxhY2Vob2xkZXI+</w:instrText>
      </w:r>
      <w:r w:rsidRPr="00BC6E32">
        <w:rPr>
          <w:rStyle w:val="Citation"/>
        </w:rPr>
        <w:fldChar w:fldCharType="separate"/>
      </w:r>
      <w:bookmarkStart w:id="526" w:name="_CTVP001b15ec5076c18480a816223f1627d5665"/>
      <w:r w:rsidR="0092006B">
        <w:rPr>
          <w:rStyle w:val="Citation"/>
        </w:rPr>
        <w:t>Bidang Neraca Wilayah dan Analisis Statistik 2012b: 83</w:t>
      </w:r>
      <w:bookmarkEnd w:id="526"/>
      <w:r w:rsidRPr="00BC6E32">
        <w:rPr>
          <w:rStyle w:val="Citation"/>
        </w:rPr>
        <w:fldChar w:fldCharType="end"/>
      </w:r>
      <w:r w:rsidRPr="00BC6E32">
        <w:rPr>
          <w:rStyle w:val="Citation"/>
        </w:rPr>
        <w:t>)</w:t>
      </w:r>
      <w:r w:rsidRPr="004C34B1">
        <w:t>.</w:t>
      </w:r>
    </w:p>
    <w:p w14:paraId="02EA30AF" w14:textId="3FD0DCA1" w:rsidR="001D7D25" w:rsidRDefault="001D7D25" w:rsidP="001D7D25">
      <w:pPr>
        <w:pStyle w:val="Body0515after"/>
      </w:pPr>
      <w:r w:rsidRPr="00C109EA">
        <w:t>The census data do</w:t>
      </w:r>
      <w:r>
        <w:t>es</w:t>
      </w:r>
      <w:r w:rsidRPr="00C109EA">
        <w:t xml:space="preserve"> not provide information about occupation by ethnicity. However, the author made the following observations for the areas of Sarmi and Jayapura (see</w:t>
      </w:r>
      <w:r>
        <w:t xml:space="preserve"> </w:t>
      </w:r>
      <w:r>
        <w:fldChar w:fldCharType="begin"/>
      </w:r>
      <w:r>
        <w:instrText xml:space="preserve"> REF _Ref417122114 \h </w:instrText>
      </w:r>
      <w:r>
        <w:fldChar w:fldCharType="separate"/>
      </w:r>
      <w:r w:rsidR="00154D81">
        <w:t xml:space="preserve">Figure </w:t>
      </w:r>
      <w:r w:rsidR="00154D81">
        <w:rPr>
          <w:noProof/>
          <w:cs/>
        </w:rPr>
        <w:t>‎</w:t>
      </w:r>
      <w:r w:rsidR="00154D81">
        <w:rPr>
          <w:noProof/>
        </w:rPr>
        <w:t>0</w:t>
      </w:r>
      <w:r w:rsidR="00154D81">
        <w:t>.</w:t>
      </w:r>
      <w:r w:rsidR="00154D81">
        <w:rPr>
          <w:noProof/>
        </w:rPr>
        <w:t>2</w:t>
      </w:r>
      <w:r>
        <w:fldChar w:fldCharType="end"/>
      </w:r>
      <w:r w:rsidRPr="00C109EA">
        <w:t xml:space="preserve"> </w:t>
      </w:r>
      <w:r>
        <w:t xml:space="preserve">on p. </w:t>
      </w:r>
      <w:r>
        <w:fldChar w:fldCharType="begin"/>
      </w:r>
      <w:r>
        <w:instrText xml:space="preserve"> PAGEREF _Ref373252478 \h </w:instrText>
      </w:r>
      <w:r>
        <w:fldChar w:fldCharType="separate"/>
      </w:r>
      <w:r w:rsidR="00154D81">
        <w:rPr>
          <w:noProof/>
        </w:rPr>
        <w:t>xxi</w:t>
      </w:r>
      <w:r>
        <w:fldChar w:fldCharType="end"/>
      </w:r>
      <w:r>
        <w:t xml:space="preserve"> </w:t>
      </w:r>
      <w:r w:rsidRPr="00C109EA">
        <w:t>and</w:t>
      </w:r>
      <w:r>
        <w:t xml:space="preserve"> </w:t>
      </w:r>
      <w:r>
        <w:fldChar w:fldCharType="begin"/>
      </w:r>
      <w:r>
        <w:instrText xml:space="preserve"> REF _Ref417122217 \h </w:instrText>
      </w:r>
      <w:r>
        <w:fldChar w:fldCharType="separate"/>
      </w:r>
      <w:r w:rsidR="00154D81">
        <w:t xml:space="preserve">Figure </w:t>
      </w:r>
      <w:r w:rsidR="00154D81">
        <w:rPr>
          <w:noProof/>
          <w:cs/>
        </w:rPr>
        <w:t>‎</w:t>
      </w:r>
      <w:r w:rsidR="00154D81">
        <w:rPr>
          <w:noProof/>
        </w:rPr>
        <w:t>0</w:t>
      </w:r>
      <w:r w:rsidR="00154D81">
        <w:t>.</w:t>
      </w:r>
      <w:r w:rsidR="00154D81">
        <w:rPr>
          <w:noProof/>
        </w:rPr>
        <w:t>3</w:t>
      </w:r>
      <w:r>
        <w:fldChar w:fldCharType="end"/>
      </w:r>
      <w:r w:rsidRPr="00C109EA">
        <w:t xml:space="preserve"> </w:t>
      </w:r>
      <w:r>
        <w:t xml:space="preserve">on p. </w:t>
      </w:r>
      <w:r>
        <w:fldChar w:fldCharType="begin"/>
      </w:r>
      <w:r>
        <w:instrText xml:space="preserve"> PAGEREF _Ref375721640 \h </w:instrText>
      </w:r>
      <w:r>
        <w:fldChar w:fldCharType="separate"/>
      </w:r>
      <w:r w:rsidR="00154D81">
        <w:rPr>
          <w:noProof/>
        </w:rPr>
        <w:t>xxii</w:t>
      </w:r>
      <w:r>
        <w:fldChar w:fldCharType="end"/>
      </w:r>
      <w:r w:rsidRPr="00C109EA">
        <w:t xml:space="preserve">). Papuans typically work in the agricultural sector; those living in coastal areas </w:t>
      </w:r>
      <w:r>
        <w:t xml:space="preserve">are also involved in </w:t>
      </w:r>
      <w:r w:rsidRPr="00C109EA">
        <w:t>small-scale fishing. Those with a secondary education degree usually (try to find) wo</w:t>
      </w:r>
      <w:r>
        <w:t>rk in the public sector. The in</w:t>
      </w:r>
      <w:r w:rsidRPr="00C109EA">
        <w:t xml:space="preserve">come generating commerce and transportation sectors, by contrast, are in the hands of non-Papuans. This assessment is also shared by </w:t>
      </w:r>
      <w:r>
        <w:rPr>
          <w:rStyle w:val="Citation"/>
        </w:rPr>
        <w:fldChar w:fldCharType="begin"/>
      </w:r>
      <w:r>
        <w:rPr>
          <w:rStyle w:val="Citation"/>
        </w:rPr>
        <w:instrText>ADDIN CITAVI.PLACEHOLDER bc7db54d-45b9-4a6c-8dd3-f267473a78f5 PFBsYWNlaG9sZGVyPg0KICA8QWRkSW5WZXJzaW9uPjUuMi4wLjg8L0FkZEluVmVyc2lvbj4NCiAgPElkPmJjN2RiNTRkLTQ1YjktNGE2Yy04ZGQzLWYyNjc0NzNhNzhmNTwvSWQ+DQogIDxFbnRyaWVzPg0KICAgIDxFbnRyeT4NCiAgICAgIDxJZD4xZjdhMmU4OS01Mzc4LTQ4NmItOGY3Yy02NDk4NTQ3ZWM3YWQ8L0lkPg0KICAgICAgPE5vUGFyPnRydWU8L05vUGFyPg0KICAgICAgPFBlcnNvbk9ubHk+dHJ1ZTwvUGVyc29uT25seT4NCiAgICAgIDxSZWZlcmVuY2VJZD41ZTFmMGZkMy1hYTVmLTQxMGItYjcxYi00YjYwOWViMDQ4ZWQ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hdXZlbDwvVGV4dD4NCiAgICA8L1RleHRVbml0Pg0KICA8L1RleHRVbml0cz4NCjwvUGxhY2Vob2xkZXI+</w:instrText>
      </w:r>
      <w:r>
        <w:rPr>
          <w:rStyle w:val="Citation"/>
        </w:rPr>
        <w:fldChar w:fldCharType="separate"/>
      </w:r>
      <w:bookmarkStart w:id="527" w:name="_CTVP001bc7db54d45b94a6c8dd3f267473a78f5"/>
      <w:r w:rsidR="0092006B">
        <w:rPr>
          <w:rStyle w:val="Citation"/>
        </w:rPr>
        <w:t>Chauvel</w:t>
      </w:r>
      <w:bookmarkEnd w:id="527"/>
      <w:r>
        <w:rPr>
          <w:rStyle w:val="Citation"/>
        </w:rPr>
        <w:fldChar w:fldCharType="end"/>
      </w:r>
      <w:r w:rsidRPr="00513C8C">
        <w:rPr>
          <w:rStyle w:val="Citation"/>
        </w:rPr>
        <w:t xml:space="preserve"> </w:t>
      </w:r>
      <w:r>
        <w:rPr>
          <w:rStyle w:val="Citation"/>
        </w:rPr>
        <w:fldChar w:fldCharType="begin"/>
      </w:r>
      <w:r>
        <w:rPr>
          <w:rStyle w:val="Citation"/>
        </w:rPr>
        <w:instrText>ADDIN CITAVI.PLACEHOLDER 85b354c6-16c2-41fc-89c9-b6208420935c 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SaWNoYXJkPC9GaXJzdE5hbWU+DQogICAgICAgICAgICA8TGFzdE5hbWU+Q2hhdXZlb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jogMTI0KTwvVGV4dD4NCiAgICA8L1RleHRVbml0Pg0KICA8L1RleHRVbml0cz4NCjwvUGxhY2Vob2xkZXI+</w:instrText>
      </w:r>
      <w:r>
        <w:rPr>
          <w:rStyle w:val="Citation"/>
        </w:rPr>
        <w:fldChar w:fldCharType="separate"/>
      </w:r>
      <w:bookmarkStart w:id="528" w:name="_CTVP00185b354c616c241fc89c9b6208420935c"/>
      <w:r w:rsidR="0092006B">
        <w:rPr>
          <w:rStyle w:val="Citation"/>
        </w:rPr>
        <w:t>(2002: 124)</w:t>
      </w:r>
      <w:bookmarkEnd w:id="528"/>
      <w:r>
        <w:rPr>
          <w:rStyle w:val="Citation"/>
        </w:rPr>
        <w:fldChar w:fldCharType="end"/>
      </w:r>
      <w:r w:rsidRPr="00C109EA">
        <w:rPr>
          <w:lang w:eastAsia="en-US"/>
        </w:rPr>
        <w:t xml:space="preserve"> who maintains that </w:t>
      </w:r>
      <w:r>
        <w:rPr>
          <w:lang w:eastAsia="en-US"/>
        </w:rPr>
        <w:t>“</w:t>
      </w:r>
      <w:r w:rsidRPr="00C109EA">
        <w:rPr>
          <w:lang w:eastAsia="en-US"/>
        </w:rPr>
        <w:t>Indonesian settlers dominate the economy of [West] Papua</w:t>
      </w:r>
      <w:r>
        <w:rPr>
          <w:lang w:eastAsia="en-US"/>
        </w:rPr>
        <w:t>”</w:t>
      </w:r>
      <w:r w:rsidRPr="00C109EA">
        <w:rPr>
          <w:lang w:eastAsia="en-US"/>
        </w:rPr>
        <w:t xml:space="preserve">. </w:t>
      </w:r>
      <w:r w:rsidRPr="00C109EA">
        <w:t>The author does not provide details about the origins of these settlers. Given Indonesia</w:t>
      </w:r>
      <w:r>
        <w:t>’</w:t>
      </w:r>
      <w:r w:rsidRPr="00C109EA">
        <w:t xml:space="preserve">s </w:t>
      </w:r>
      <w:r w:rsidRPr="00C109EA">
        <w:rPr>
          <w:rStyle w:val="ChItalic"/>
        </w:rPr>
        <w:t>transmigration</w:t>
      </w:r>
      <w:r w:rsidRPr="00C109EA">
        <w:t xml:space="preserve"> program, however, it can be assumed that most, or at least substantial numbers, of these settlers originate from the overcrowded islands of Java, Madura, Bali, and/or Lombok. </w:t>
      </w:r>
      <w:r>
        <w:t>Moreover</w:t>
      </w:r>
      <w:r w:rsidRPr="00C109EA">
        <w:t>, substantial numbers of active and retired military personnel have settled in West Papua.</w:t>
      </w:r>
      <w:bookmarkStart w:id="529" w:name="_Ref373169821"/>
      <w:r w:rsidRPr="00C109EA">
        <w:rPr>
          <w:rStyle w:val="FootnoteReference"/>
        </w:rPr>
        <w:footnoteReference w:id="43"/>
      </w:r>
      <w:bookmarkEnd w:id="529"/>
      <w:r w:rsidRPr="00C109EA">
        <w:t xml:space="preserve"> (See </w:t>
      </w:r>
      <w:r w:rsidRPr="00AD17FB">
        <w:rPr>
          <w:rStyle w:val="Citation"/>
        </w:rPr>
        <w:fldChar w:fldCharType="begin"/>
      </w:r>
      <w:r w:rsidR="003A5B20">
        <w:rPr>
          <w:rStyle w:val="Citation"/>
        </w:rPr>
        <w:instrText>ADDIN CITAVI.PLACEHOLDER 174b5b2f-f3cd-4886-a972-66ab761d9d0a PFBsYWNlaG9sZGVyPg0KICA8QWRkSW5WZXJzaW9uPjUuMi4wLjg8L0FkZEluVmVyc2lvbj4NCiAgPElkPjE3NGI1YjJmLWYzY2QtNDg4Ni1hOTcyLTY2YWI3NjFkOWQwYTwvSWQ+DQogIDxFbnRyaWVzPg0KICAgIDxFbnRyeT4NCiAgICAgIDxJZD5iZWMxNGVkMC02NzM1LTRjYTMtOTZiMC02MjNkYTNhY2RkMmM8L0lkPg0KICAgICAgPE5vUGFyPnRydWU8L05vUGFyPg0KICAgICAgPFJlZmVyZW5jZUlkPjQ2MmI2ZDNjLTdlOGEtNDEwOC04ZTdmLTM2NzI3Nzc1ZjI2ZD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UGhpbGlwPC9GaXJzdE5hbWU+DQogICAgICAgICAgICA8TGFzdE5hbWU+RmVhcm5zaWRlPC9MYXN0TmFtZT4NCiAgICAgICAgICAgIDxNaWRkbGVOYW1lPk0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Vhcm5zaWRlIDE5OTc8L1RleHQ+DQogICAgPC9UZXh0VW5pdD4NCiAgPC9UZXh0VW5pdHM+DQo8L1BsYWNlaG9sZGVyPg==</w:instrText>
      </w:r>
      <w:r w:rsidRPr="00AD17FB">
        <w:rPr>
          <w:rStyle w:val="Citation"/>
        </w:rPr>
        <w:fldChar w:fldCharType="separate"/>
      </w:r>
      <w:bookmarkStart w:id="535" w:name="_CTVP001174b5b2ff3cd4886a97266ab761d9d0a"/>
      <w:r w:rsidR="0092006B">
        <w:rPr>
          <w:rStyle w:val="Citation"/>
        </w:rPr>
        <w:t>Fearnside 1997</w:t>
      </w:r>
      <w:bookmarkEnd w:id="535"/>
      <w:r w:rsidRPr="00AD17FB">
        <w:rPr>
          <w:rStyle w:val="Citation"/>
        </w:rPr>
        <w:fldChar w:fldCharType="end"/>
      </w:r>
      <w:r w:rsidRPr="00AD17FB">
        <w:rPr>
          <w:rStyle w:val="Citation"/>
        </w:rPr>
        <w:t xml:space="preserve">; </w:t>
      </w:r>
      <w:r w:rsidRPr="00AD17FB">
        <w:rPr>
          <w:rStyle w:val="Citation"/>
        </w:rPr>
        <w:fldChar w:fldCharType="begin"/>
      </w:r>
      <w:r w:rsidR="003A5B20">
        <w:rPr>
          <w:rStyle w:val="Citation"/>
        </w:rPr>
        <w:instrText>ADDIN CITAVI.PLACEHOLDER e0ef9601-bd57-4598-8cdd-56389eb225d0 PFBsYWNlaG9sZGVyPg0KICA8QWRkSW5WZXJzaW9uPjUuMi4wLjg8L0FkZEluVmVyc2lvbj4NCiAgPElkPmUwZWY5NjAxLWJkNTctNDU5OC04Y2RkLTU2Mzg5ZWIyMjVkMDwvSWQ+DQogIDxFbnRyaWVzPg0KICAgIDxFbnRyeT4NCiAgICAgIDxJZD5mMTAwOWFlNy00Njg3LTQ0ZDItYmJmYy05OWJkNzcyZmM4M2Y8L0lkPg0KICAgICAgPE5vUGFyPnRydWU8L05vUGFyPg0KICAgICAgPFJlZmVyZW5jZUlkPjgwNjI5NDhiLTI0MGQtNDMwYy05YWJmLThkNjYyODY3ODEzYz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1iYXNzeSBvZiB0aGUgUmVwdWJsaWMgb2YgSW5kb25lc2lhIGluIExvbmRvbiAyMDA5PC9UZXh0Pg0KICAgIDwvVGV4dFVuaXQ+DQogIDwvVGV4dFVuaXRzPg0KPC9QbGFjZWhvbGRlcj4=</w:instrText>
      </w:r>
      <w:r w:rsidRPr="00AD17FB">
        <w:rPr>
          <w:rStyle w:val="Citation"/>
        </w:rPr>
        <w:fldChar w:fldCharType="separate"/>
      </w:r>
      <w:bookmarkStart w:id="536" w:name="_CTVP001e0ef9601bd5745988cdd56389eb225d0"/>
      <w:r w:rsidR="0092006B">
        <w:rPr>
          <w:rStyle w:val="Citation"/>
        </w:rPr>
        <w:t>Embassy of the Republic of Indonesia in London 2009</w:t>
      </w:r>
      <w:bookmarkEnd w:id="536"/>
      <w:r w:rsidRPr="00AD17FB">
        <w:rPr>
          <w:rStyle w:val="Citation"/>
        </w:rPr>
        <w:fldChar w:fldCharType="end"/>
      </w:r>
      <w:r w:rsidRPr="00C109EA">
        <w:t>.)</w:t>
      </w:r>
    </w:p>
    <w:p w14:paraId="6D5A619E" w14:textId="77777777" w:rsidR="001D7D25" w:rsidRPr="00C109EA" w:rsidRDefault="001D7D25" w:rsidP="001D7D25">
      <w:pPr>
        <w:pStyle w:val="Heading3"/>
      </w:pPr>
      <w:bookmarkStart w:id="537" w:name="_Ref370323231"/>
      <w:bookmarkStart w:id="538" w:name="_Toc440455499"/>
      <w:r w:rsidRPr="00C109EA">
        <w:lastRenderedPageBreak/>
        <w:t>Education and literacy rates</w:t>
      </w:r>
      <w:bookmarkEnd w:id="537"/>
      <w:bookmarkEnd w:id="538"/>
    </w:p>
    <w:p w14:paraId="3F5FE582" w14:textId="3D153B7B" w:rsidR="001D7D25" w:rsidRPr="00C109EA" w:rsidRDefault="001D7D25" w:rsidP="001D7D25">
      <w:pPr>
        <w:pStyle w:val="Body0000after"/>
      </w:pPr>
      <w:r w:rsidRPr="00C109EA">
        <w:t>The 2010 census data provide</w:t>
      </w:r>
      <w:r>
        <w:t>s</w:t>
      </w:r>
      <w:r w:rsidRPr="00C109EA">
        <w:t xml:space="preserve"> information about school enrollment and literacy rates</w:t>
      </w:r>
      <w:r>
        <w:t xml:space="preserve"> in Standard Indonesian</w:t>
      </w:r>
      <w:r w:rsidRPr="00C109EA">
        <w:t xml:space="preserve">. </w:t>
      </w:r>
      <w:r w:rsidR="00FF193E">
        <w:t xml:space="preserve">In West Papua, </w:t>
      </w:r>
      <w:r w:rsidR="00FF193E" w:rsidRPr="00C109EA">
        <w:t xml:space="preserve">most </w:t>
      </w:r>
      <w:r w:rsidRPr="00C109EA">
        <w:t xml:space="preserve">children attend school. For older teenagers and young adults, however, the rates of those who are still enrolled in a formal education program are much lower. Literacy rates for the adult population </w:t>
      </w:r>
      <w:r>
        <w:t xml:space="preserve">aged </w:t>
      </w:r>
      <w:r w:rsidRPr="00C109EA">
        <w:t>45 year</w:t>
      </w:r>
      <w:r>
        <w:t>s</w:t>
      </w:r>
      <w:r w:rsidRPr="00C109EA">
        <w:t xml:space="preserve"> or older are lower than the rates for the younger population. Overall, education and literacy rates are (much) lower for Papua province than for Papua Barat province. Details are given in </w:t>
      </w:r>
      <w:r w:rsidRPr="00C109EA">
        <w:fldChar w:fldCharType="begin"/>
      </w:r>
      <w:r w:rsidRPr="00C109EA">
        <w:instrText xml:space="preserve"> REF _Ref370284850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11</w:t>
      </w:r>
      <w:r w:rsidRPr="00C109EA">
        <w:fldChar w:fldCharType="end"/>
      </w:r>
      <w:r w:rsidRPr="00C109EA">
        <w:t xml:space="preserve"> to </w:t>
      </w:r>
      <w:r w:rsidRPr="00C109EA">
        <w:fldChar w:fldCharType="begin"/>
      </w:r>
      <w:r w:rsidRPr="00C109EA">
        <w:instrText xml:space="preserve"> REF _Ref370283437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13</w:t>
      </w:r>
      <w:r w:rsidRPr="00C109EA">
        <w:fldChar w:fldCharType="end"/>
      </w:r>
      <w:r w:rsidRPr="00C109EA">
        <w:t>.</w:t>
      </w:r>
    </w:p>
    <w:p w14:paraId="5CF4876A" w14:textId="6DC330C0" w:rsidR="001D7D25" w:rsidRPr="00C109EA" w:rsidRDefault="001D7D25" w:rsidP="001D7D25">
      <w:pPr>
        <w:pStyle w:val="Body0505after"/>
      </w:pPr>
      <w:r w:rsidRPr="00C109EA">
        <w:t xml:space="preserve">Most children under the age of 15 go to school, as shown in </w:t>
      </w:r>
      <w:r w:rsidRPr="00C109EA">
        <w:fldChar w:fldCharType="begin"/>
      </w:r>
      <w:r w:rsidRPr="00C109EA">
        <w:instrText xml:space="preserve"> REF _Ref370284850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11</w:t>
      </w:r>
      <w:r w:rsidRPr="00C109EA">
        <w:fldChar w:fldCharType="end"/>
      </w:r>
      <w:r w:rsidRPr="00C109EA">
        <w:t xml:space="preserve">. </w:t>
      </w:r>
      <w:r w:rsidR="00FF193E">
        <w:t>However, the</w:t>
      </w:r>
      <w:r>
        <w:t xml:space="preserve"> </w:t>
      </w:r>
      <w:r w:rsidRPr="00C109EA">
        <w:t>data also indicate</w:t>
      </w:r>
      <w:r>
        <w:t xml:space="preserve">s </w:t>
      </w:r>
      <w:r w:rsidRPr="00C109EA">
        <w:t>that this rate is much lower for Papua province than for Papua Barat pr</w:t>
      </w:r>
      <w:r>
        <w:t>ovince. The number of teenagers aged between 16-18</w:t>
      </w:r>
      <w:r w:rsidRPr="00C109EA">
        <w:t xml:space="preserve"> who are still enrolled in school, is much lower for both provinces, again with Papua province having </w:t>
      </w:r>
      <w:r>
        <w:t xml:space="preserve">the </w:t>
      </w:r>
      <w:r w:rsidRPr="00C109EA">
        <w:t>lower rate. As for young adults who are still enrolled in a formal education program</w:t>
      </w:r>
      <w:r>
        <w:t>,</w:t>
      </w:r>
      <w:r w:rsidRPr="00C109EA">
        <w:t xml:space="preserve"> the rate is </w:t>
      </w:r>
      <w:r>
        <w:t xml:space="preserve">even </w:t>
      </w:r>
      <w:r w:rsidRPr="00C109EA">
        <w:t>lower</w:t>
      </w:r>
      <w:r>
        <w:t xml:space="preserve">, at </w:t>
      </w:r>
      <w:r w:rsidRPr="00C109EA">
        <w:t xml:space="preserve">less than 15%. The data in </w:t>
      </w:r>
      <w:r w:rsidRPr="00C109EA">
        <w:fldChar w:fldCharType="begin"/>
      </w:r>
      <w:r w:rsidRPr="00C109EA">
        <w:instrText xml:space="preserve"> REF _Ref370284850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11</w:t>
      </w:r>
      <w:r w:rsidRPr="00C109EA">
        <w:fldChar w:fldCharType="end"/>
      </w:r>
      <w:r w:rsidRPr="00C109EA">
        <w:t xml:space="preserve"> give</w:t>
      </w:r>
      <w:r>
        <w:t>s</w:t>
      </w:r>
      <w:r w:rsidRPr="00C109EA">
        <w:t xml:space="preserve"> no information about the school types involved. That is, these figures also include children and teenager</w:t>
      </w:r>
      <w:r>
        <w:t>s</w:t>
      </w:r>
      <w:r w:rsidRPr="00C109EA">
        <w:t xml:space="preserve"> who are enrolled in a school type that is </w:t>
      </w:r>
      <w:r>
        <w:t xml:space="preserve">not </w:t>
      </w:r>
      <w:r w:rsidRPr="00C109EA">
        <w:t xml:space="preserve">typical for their age group. (For enrollment figures by school types see </w:t>
      </w:r>
      <w:r w:rsidRPr="00C109EA">
        <w:fldChar w:fldCharType="begin"/>
      </w:r>
      <w:r w:rsidRPr="00C109EA">
        <w:instrText xml:space="preserve"> REF _Ref370284179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12</w:t>
      </w:r>
      <w:r w:rsidRPr="00C109EA">
        <w:fldChar w:fldCharType="end"/>
      </w:r>
      <w:r w:rsidRPr="00C109EA">
        <w:t>.)</w:t>
      </w:r>
      <w:r w:rsidRPr="00C109EA">
        <w:rPr>
          <w:rStyle w:val="FootnoteReference"/>
        </w:rPr>
        <w:footnoteReference w:id="44"/>
      </w:r>
    </w:p>
    <w:p w14:paraId="2BFBC985" w14:textId="77777777" w:rsidR="001D7D25" w:rsidRPr="00C109EA" w:rsidRDefault="001D7D25" w:rsidP="001D7D25">
      <w:pPr>
        <w:pStyle w:val="Caption"/>
      </w:pPr>
      <w:bookmarkStart w:id="539" w:name="_Ref370284850"/>
      <w:r w:rsidRPr="00C109EA">
        <w:t xml:space="preserve">Table </w:t>
      </w:r>
      <w:fldSimple w:instr=" STYLEREF 1 \s ">
        <w:r w:rsidR="00154D81">
          <w:rPr>
            <w:noProof/>
            <w:cs/>
          </w:rPr>
          <w:t>‎</w:t>
        </w:r>
        <w:r w:rsidR="00154D81">
          <w:rPr>
            <w:noProof/>
          </w:rPr>
          <w:t>1</w:t>
        </w:r>
      </w:fldSimple>
      <w:r>
        <w:t>.</w:t>
      </w:r>
      <w:fldSimple w:instr=" SEQ Table \* ARABIC \s 1 ">
        <w:r w:rsidR="00154D81">
          <w:rPr>
            <w:noProof/>
          </w:rPr>
          <w:t>11</w:t>
        </w:r>
      </w:fldSimple>
      <w:bookmarkEnd w:id="539"/>
      <w:r w:rsidRPr="00C109EA">
        <w:t>:</w:t>
      </w:r>
      <w:r w:rsidRPr="00C109EA">
        <w:tab/>
        <w:t>Formal education participation rates by age groups</w:t>
      </w:r>
    </w:p>
    <w:tbl>
      <w:tblPr>
        <w:tblW w:w="5783" w:type="dxa"/>
        <w:tblInd w:w="170" w:type="dxa"/>
        <w:tblBorders>
          <w:bottom w:val="single" w:sz="4" w:space="0" w:color="auto"/>
        </w:tblBorders>
        <w:tblLayout w:type="fixed"/>
        <w:tblLook w:val="01E0" w:firstRow="1" w:lastRow="1" w:firstColumn="1" w:lastColumn="1" w:noHBand="0" w:noVBand="0"/>
      </w:tblPr>
      <w:tblGrid>
        <w:gridCol w:w="1247"/>
        <w:gridCol w:w="1134"/>
        <w:gridCol w:w="1134"/>
        <w:gridCol w:w="1134"/>
        <w:gridCol w:w="1134"/>
      </w:tblGrid>
      <w:tr w:rsidR="001D7D25" w:rsidRPr="00AC23C4" w14:paraId="7E9134D1" w14:textId="77777777" w:rsidTr="00523040">
        <w:tc>
          <w:tcPr>
            <w:tcW w:w="1247" w:type="dxa"/>
            <w:tcBorders>
              <w:top w:val="single" w:sz="4" w:space="0" w:color="auto"/>
              <w:bottom w:val="single" w:sz="4" w:space="0" w:color="auto"/>
            </w:tcBorders>
            <w:shd w:val="clear" w:color="auto" w:fill="auto"/>
          </w:tcPr>
          <w:p w14:paraId="756ECF40" w14:textId="77777777" w:rsidR="001D7D25" w:rsidRPr="00C109EA" w:rsidRDefault="001D7D25" w:rsidP="00523040">
            <w:pPr>
              <w:pStyle w:val="TableHd"/>
            </w:pPr>
            <w:r w:rsidRPr="00C109EA">
              <w:rPr>
                <w:lang w:eastAsia="cs-CZ"/>
              </w:rPr>
              <w:t>P</w:t>
            </w:r>
            <w:r w:rsidRPr="00C109EA">
              <w:t>rovince</w:t>
            </w:r>
          </w:p>
        </w:tc>
        <w:tc>
          <w:tcPr>
            <w:tcW w:w="1134" w:type="dxa"/>
            <w:tcBorders>
              <w:top w:val="single" w:sz="4" w:space="0" w:color="auto"/>
              <w:bottom w:val="single" w:sz="4" w:space="0" w:color="auto"/>
            </w:tcBorders>
            <w:shd w:val="clear" w:color="auto" w:fill="auto"/>
          </w:tcPr>
          <w:p w14:paraId="3711C595" w14:textId="77777777" w:rsidR="001D7D25" w:rsidRPr="00C109EA" w:rsidRDefault="001D7D25" w:rsidP="00523040">
            <w:pPr>
              <w:pStyle w:val="TableHd"/>
            </w:pPr>
            <w:r w:rsidRPr="00C109EA">
              <w:t>7-12</w:t>
            </w:r>
          </w:p>
        </w:tc>
        <w:tc>
          <w:tcPr>
            <w:tcW w:w="1134" w:type="dxa"/>
            <w:tcBorders>
              <w:top w:val="single" w:sz="4" w:space="0" w:color="auto"/>
              <w:bottom w:val="single" w:sz="4" w:space="0" w:color="auto"/>
            </w:tcBorders>
            <w:shd w:val="clear" w:color="auto" w:fill="auto"/>
          </w:tcPr>
          <w:p w14:paraId="3FD5BE5E" w14:textId="77777777" w:rsidR="001D7D25" w:rsidRPr="00C109EA" w:rsidRDefault="001D7D25" w:rsidP="00523040">
            <w:pPr>
              <w:pStyle w:val="TableHd"/>
            </w:pPr>
            <w:r w:rsidRPr="00C109EA">
              <w:t>13-15</w:t>
            </w:r>
          </w:p>
        </w:tc>
        <w:tc>
          <w:tcPr>
            <w:tcW w:w="1134" w:type="dxa"/>
            <w:tcBorders>
              <w:top w:val="single" w:sz="4" w:space="0" w:color="auto"/>
              <w:bottom w:val="single" w:sz="4" w:space="0" w:color="auto"/>
            </w:tcBorders>
            <w:shd w:val="clear" w:color="auto" w:fill="auto"/>
          </w:tcPr>
          <w:p w14:paraId="05F502CE" w14:textId="77777777" w:rsidR="001D7D25" w:rsidRPr="00C109EA" w:rsidRDefault="001D7D25" w:rsidP="00523040">
            <w:pPr>
              <w:pStyle w:val="TableHd"/>
            </w:pPr>
            <w:r w:rsidRPr="00C109EA">
              <w:t>16-18</w:t>
            </w:r>
          </w:p>
        </w:tc>
        <w:tc>
          <w:tcPr>
            <w:tcW w:w="1134" w:type="dxa"/>
            <w:tcBorders>
              <w:top w:val="single" w:sz="4" w:space="0" w:color="auto"/>
              <w:bottom w:val="single" w:sz="4" w:space="0" w:color="auto"/>
            </w:tcBorders>
            <w:shd w:val="clear" w:color="auto" w:fill="auto"/>
          </w:tcPr>
          <w:p w14:paraId="23794678" w14:textId="77777777" w:rsidR="001D7D25" w:rsidRPr="00C109EA" w:rsidRDefault="001D7D25" w:rsidP="00523040">
            <w:pPr>
              <w:pStyle w:val="TableHd"/>
            </w:pPr>
            <w:r w:rsidRPr="00C109EA">
              <w:t>19-24</w:t>
            </w:r>
          </w:p>
        </w:tc>
      </w:tr>
      <w:tr w:rsidR="001D7D25" w:rsidRPr="00C109EA" w14:paraId="2DD71B1E" w14:textId="77777777" w:rsidTr="00523040">
        <w:tc>
          <w:tcPr>
            <w:tcW w:w="1247" w:type="dxa"/>
            <w:tcBorders>
              <w:top w:val="single" w:sz="4" w:space="0" w:color="auto"/>
            </w:tcBorders>
            <w:shd w:val="clear" w:color="auto" w:fill="auto"/>
          </w:tcPr>
          <w:p w14:paraId="23A44437" w14:textId="77777777" w:rsidR="001D7D25" w:rsidRPr="00C109EA" w:rsidRDefault="001D7D25" w:rsidP="00523040">
            <w:pPr>
              <w:pStyle w:val="TableCell2-0"/>
            </w:pPr>
            <w:r w:rsidRPr="00C109EA">
              <w:t>Papua</w:t>
            </w:r>
          </w:p>
        </w:tc>
        <w:tc>
          <w:tcPr>
            <w:tcW w:w="1134" w:type="dxa"/>
            <w:tcBorders>
              <w:top w:val="single" w:sz="4" w:space="0" w:color="auto"/>
            </w:tcBorders>
            <w:shd w:val="clear" w:color="auto" w:fill="auto"/>
          </w:tcPr>
          <w:p w14:paraId="6FD9C96B" w14:textId="77777777" w:rsidR="001D7D25" w:rsidRPr="00C109EA" w:rsidRDefault="001D7D25" w:rsidP="00523040">
            <w:pPr>
              <w:pStyle w:val="TableCell2-0"/>
              <w:ind w:right="113"/>
              <w:jc w:val="right"/>
            </w:pPr>
            <w:r w:rsidRPr="00C109EA">
              <w:rPr>
                <w:lang w:eastAsia="en-US"/>
              </w:rPr>
              <w:t>76.22%</w:t>
            </w:r>
          </w:p>
        </w:tc>
        <w:tc>
          <w:tcPr>
            <w:tcW w:w="1134" w:type="dxa"/>
            <w:tcBorders>
              <w:top w:val="single" w:sz="4" w:space="0" w:color="auto"/>
            </w:tcBorders>
            <w:shd w:val="clear" w:color="auto" w:fill="auto"/>
          </w:tcPr>
          <w:p w14:paraId="11110D1A" w14:textId="77777777" w:rsidR="001D7D25" w:rsidRPr="00C109EA" w:rsidRDefault="001D7D25" w:rsidP="00523040">
            <w:pPr>
              <w:pStyle w:val="TableCell2-0"/>
              <w:ind w:right="113"/>
              <w:jc w:val="right"/>
            </w:pPr>
            <w:r w:rsidRPr="00C109EA">
              <w:rPr>
                <w:lang w:eastAsia="en-US"/>
              </w:rPr>
              <w:t>74.35%</w:t>
            </w:r>
          </w:p>
        </w:tc>
        <w:tc>
          <w:tcPr>
            <w:tcW w:w="1134" w:type="dxa"/>
            <w:tcBorders>
              <w:top w:val="single" w:sz="4" w:space="0" w:color="auto"/>
            </w:tcBorders>
            <w:shd w:val="clear" w:color="auto" w:fill="auto"/>
          </w:tcPr>
          <w:p w14:paraId="56306267" w14:textId="77777777" w:rsidR="001D7D25" w:rsidRPr="00C109EA" w:rsidRDefault="001D7D25" w:rsidP="00523040">
            <w:pPr>
              <w:pStyle w:val="TableCell2-0"/>
              <w:ind w:right="113"/>
              <w:jc w:val="right"/>
            </w:pPr>
            <w:r w:rsidRPr="00C109EA">
              <w:rPr>
                <w:lang w:eastAsia="en-US"/>
              </w:rPr>
              <w:t>48.28%</w:t>
            </w:r>
          </w:p>
        </w:tc>
        <w:tc>
          <w:tcPr>
            <w:tcW w:w="1134" w:type="dxa"/>
            <w:tcBorders>
              <w:top w:val="single" w:sz="4" w:space="0" w:color="auto"/>
            </w:tcBorders>
            <w:shd w:val="clear" w:color="auto" w:fill="auto"/>
          </w:tcPr>
          <w:p w14:paraId="193BFFF5" w14:textId="77777777" w:rsidR="001D7D25" w:rsidRPr="00C109EA" w:rsidRDefault="001D7D25" w:rsidP="00523040">
            <w:pPr>
              <w:pStyle w:val="TableCell2-0"/>
              <w:ind w:right="113"/>
              <w:jc w:val="right"/>
            </w:pPr>
            <w:r w:rsidRPr="00C109EA">
              <w:rPr>
                <w:lang w:eastAsia="en-US"/>
              </w:rPr>
              <w:t>13.18%</w:t>
            </w:r>
          </w:p>
        </w:tc>
      </w:tr>
      <w:tr w:rsidR="001D7D25" w:rsidRPr="00C109EA" w14:paraId="42FE9905" w14:textId="77777777" w:rsidTr="00523040">
        <w:tc>
          <w:tcPr>
            <w:tcW w:w="1247" w:type="dxa"/>
            <w:shd w:val="clear" w:color="auto" w:fill="auto"/>
          </w:tcPr>
          <w:p w14:paraId="303821D2" w14:textId="77777777" w:rsidR="001D7D25" w:rsidRPr="00C109EA" w:rsidRDefault="001D7D25" w:rsidP="00523040">
            <w:pPr>
              <w:pStyle w:val="TableCell0-2Break"/>
            </w:pPr>
            <w:r w:rsidRPr="00C109EA">
              <w:t>Papua Barat</w:t>
            </w:r>
          </w:p>
        </w:tc>
        <w:tc>
          <w:tcPr>
            <w:tcW w:w="1134" w:type="dxa"/>
            <w:shd w:val="clear" w:color="auto" w:fill="auto"/>
          </w:tcPr>
          <w:p w14:paraId="7476398C" w14:textId="77777777" w:rsidR="001D7D25" w:rsidRPr="00C109EA" w:rsidRDefault="001D7D25" w:rsidP="00523040">
            <w:pPr>
              <w:pStyle w:val="TableCell0-2Break"/>
              <w:ind w:right="113"/>
              <w:jc w:val="right"/>
            </w:pPr>
            <w:r w:rsidRPr="00C109EA">
              <w:rPr>
                <w:lang w:eastAsia="en-US"/>
              </w:rPr>
              <w:t>94.43%</w:t>
            </w:r>
          </w:p>
        </w:tc>
        <w:tc>
          <w:tcPr>
            <w:tcW w:w="1134" w:type="dxa"/>
            <w:shd w:val="clear" w:color="auto" w:fill="auto"/>
          </w:tcPr>
          <w:p w14:paraId="768A9BE7" w14:textId="77777777" w:rsidR="001D7D25" w:rsidRPr="00C109EA" w:rsidRDefault="001D7D25" w:rsidP="00523040">
            <w:pPr>
              <w:pStyle w:val="TableCell0-2Break"/>
              <w:ind w:right="113"/>
              <w:jc w:val="right"/>
            </w:pPr>
            <w:r w:rsidRPr="00C109EA">
              <w:rPr>
                <w:lang w:eastAsia="en-US"/>
              </w:rPr>
              <w:t>90.25%</w:t>
            </w:r>
          </w:p>
        </w:tc>
        <w:tc>
          <w:tcPr>
            <w:tcW w:w="1134" w:type="dxa"/>
            <w:shd w:val="clear" w:color="auto" w:fill="auto"/>
          </w:tcPr>
          <w:p w14:paraId="3E8BEA6C" w14:textId="77777777" w:rsidR="001D7D25" w:rsidRPr="00C109EA" w:rsidRDefault="001D7D25" w:rsidP="00523040">
            <w:pPr>
              <w:pStyle w:val="TableCell0-2Break"/>
              <w:ind w:right="113"/>
              <w:jc w:val="right"/>
            </w:pPr>
            <w:r w:rsidRPr="00C109EA">
              <w:rPr>
                <w:lang w:eastAsia="en-US"/>
              </w:rPr>
              <w:t>60.12%</w:t>
            </w:r>
          </w:p>
        </w:tc>
        <w:tc>
          <w:tcPr>
            <w:tcW w:w="1134" w:type="dxa"/>
            <w:shd w:val="clear" w:color="auto" w:fill="auto"/>
          </w:tcPr>
          <w:p w14:paraId="18AD14AB" w14:textId="77777777" w:rsidR="001D7D25" w:rsidRPr="00C109EA" w:rsidRDefault="001D7D25" w:rsidP="00523040">
            <w:pPr>
              <w:pStyle w:val="TableCell0-2Break"/>
              <w:ind w:right="113"/>
              <w:jc w:val="right"/>
            </w:pPr>
            <w:r w:rsidRPr="00C109EA">
              <w:rPr>
                <w:lang w:eastAsia="en-US"/>
              </w:rPr>
              <w:t>14.66%</w:t>
            </w:r>
          </w:p>
        </w:tc>
      </w:tr>
    </w:tbl>
    <w:p w14:paraId="3C4137CC" w14:textId="77777777" w:rsidR="001D7D25" w:rsidRPr="00C109EA" w:rsidRDefault="001D7D25" w:rsidP="001D7D25">
      <w:pPr>
        <w:pStyle w:val="Body0005after05before"/>
      </w:pPr>
      <w:r w:rsidRPr="001011AE">
        <w:t>The 2010 census data also show that most children get a primary school education</w:t>
      </w:r>
      <w:r w:rsidRPr="00C109EA">
        <w:t xml:space="preserve"> (76.22% in Papua province, and 92.29% in Papua Barat province). Enrollment figures for junior high school are considerably lower with only about half of the children and teenagers being enrolled. Figures for senior high school enrollment are </w:t>
      </w:r>
      <w:r>
        <w:t xml:space="preserve">even lower, at </w:t>
      </w:r>
      <w:r w:rsidRPr="00C109EA">
        <w:t xml:space="preserve">less than 50%. The data in </w:t>
      </w:r>
      <w:r w:rsidRPr="00C109EA">
        <w:fldChar w:fldCharType="begin"/>
      </w:r>
      <w:r w:rsidRPr="00C109EA">
        <w:instrText xml:space="preserve"> REF _Ref370284179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12</w:t>
      </w:r>
      <w:r w:rsidRPr="00C109EA">
        <w:fldChar w:fldCharType="end"/>
      </w:r>
      <w:r w:rsidRPr="00C109EA">
        <w:t xml:space="preserve"> also show</w:t>
      </w:r>
      <w:r>
        <w:t>s that overall</w:t>
      </w:r>
      <w:r w:rsidRPr="00C109EA">
        <w:t xml:space="preserve"> Papua Barat province has higher enrollment rates than Papua province, especially for primary schools.</w:t>
      </w:r>
      <w:r w:rsidRPr="00C109EA">
        <w:rPr>
          <w:rStyle w:val="FootnoteReference"/>
        </w:rPr>
        <w:footnoteReference w:id="45"/>
      </w:r>
    </w:p>
    <w:p w14:paraId="2D0664ED" w14:textId="77777777" w:rsidR="001D7D25" w:rsidRPr="00C109EA" w:rsidRDefault="001D7D25" w:rsidP="001D7D25">
      <w:pPr>
        <w:pStyle w:val="Caption"/>
      </w:pPr>
      <w:bookmarkStart w:id="540" w:name="_Ref370284179"/>
      <w:r w:rsidRPr="00C109EA">
        <w:t xml:space="preserve">Table </w:t>
      </w:r>
      <w:fldSimple w:instr=" STYLEREF 1 \s ">
        <w:r w:rsidR="00154D81">
          <w:rPr>
            <w:noProof/>
            <w:cs/>
          </w:rPr>
          <w:t>‎</w:t>
        </w:r>
        <w:r w:rsidR="00154D81">
          <w:rPr>
            <w:noProof/>
          </w:rPr>
          <w:t>1</w:t>
        </w:r>
      </w:fldSimple>
      <w:r>
        <w:t>.</w:t>
      </w:r>
      <w:fldSimple w:instr=" SEQ Table \* ARABIC \s 1 ">
        <w:r w:rsidR="00154D81">
          <w:rPr>
            <w:noProof/>
          </w:rPr>
          <w:t>12</w:t>
        </w:r>
      </w:fldSimple>
      <w:bookmarkEnd w:id="540"/>
      <w:r w:rsidRPr="00C109EA">
        <w:t>:</w:t>
      </w:r>
      <w:r w:rsidRPr="00C109EA">
        <w:tab/>
        <w:t>School enrollment rates by school type</w:t>
      </w:r>
    </w:p>
    <w:tbl>
      <w:tblPr>
        <w:tblW w:w="4814" w:type="dxa"/>
        <w:tblInd w:w="170" w:type="dxa"/>
        <w:tblBorders>
          <w:bottom w:val="single" w:sz="4" w:space="0" w:color="auto"/>
        </w:tblBorders>
        <w:tblLayout w:type="fixed"/>
        <w:tblLook w:val="01E0" w:firstRow="1" w:lastRow="1" w:firstColumn="1" w:lastColumn="1" w:noHBand="0" w:noVBand="0"/>
      </w:tblPr>
      <w:tblGrid>
        <w:gridCol w:w="1241"/>
        <w:gridCol w:w="1191"/>
        <w:gridCol w:w="1191"/>
        <w:gridCol w:w="1191"/>
      </w:tblGrid>
      <w:tr w:rsidR="001D7D25" w:rsidRPr="00AC23C4" w14:paraId="4944A97F" w14:textId="77777777" w:rsidTr="00523040">
        <w:tc>
          <w:tcPr>
            <w:tcW w:w="1241" w:type="dxa"/>
            <w:tcBorders>
              <w:top w:val="single" w:sz="4" w:space="0" w:color="auto"/>
              <w:bottom w:val="single" w:sz="4" w:space="0" w:color="auto"/>
            </w:tcBorders>
            <w:shd w:val="clear" w:color="auto" w:fill="auto"/>
          </w:tcPr>
          <w:p w14:paraId="695AAD70" w14:textId="77777777" w:rsidR="001D7D25" w:rsidRPr="00C109EA" w:rsidRDefault="001D7D25" w:rsidP="00523040">
            <w:pPr>
              <w:pStyle w:val="TableHd"/>
            </w:pPr>
            <w:r w:rsidRPr="00C109EA">
              <w:rPr>
                <w:lang w:eastAsia="cs-CZ"/>
              </w:rPr>
              <w:t>P</w:t>
            </w:r>
            <w:r w:rsidRPr="00C109EA">
              <w:t>rovince</w:t>
            </w:r>
          </w:p>
        </w:tc>
        <w:tc>
          <w:tcPr>
            <w:tcW w:w="1191" w:type="dxa"/>
            <w:tcBorders>
              <w:top w:val="single" w:sz="4" w:space="0" w:color="auto"/>
              <w:bottom w:val="single" w:sz="4" w:space="0" w:color="auto"/>
            </w:tcBorders>
            <w:shd w:val="clear" w:color="auto" w:fill="auto"/>
          </w:tcPr>
          <w:p w14:paraId="56BC9D9E" w14:textId="77777777" w:rsidR="001D7D25" w:rsidRPr="00C109EA" w:rsidRDefault="001D7D25" w:rsidP="00523040">
            <w:pPr>
              <w:pStyle w:val="TableHd"/>
            </w:pPr>
            <w:r w:rsidRPr="00C109EA">
              <w:t>Primary</w:t>
            </w:r>
          </w:p>
        </w:tc>
        <w:tc>
          <w:tcPr>
            <w:tcW w:w="1191" w:type="dxa"/>
            <w:tcBorders>
              <w:top w:val="single" w:sz="4" w:space="0" w:color="auto"/>
              <w:bottom w:val="single" w:sz="4" w:space="0" w:color="auto"/>
            </w:tcBorders>
            <w:shd w:val="clear" w:color="auto" w:fill="auto"/>
          </w:tcPr>
          <w:p w14:paraId="1CF7A0E0" w14:textId="77777777" w:rsidR="001D7D25" w:rsidRPr="00C109EA" w:rsidRDefault="001D7D25" w:rsidP="00523040">
            <w:pPr>
              <w:pStyle w:val="TableHd"/>
            </w:pPr>
            <w:r w:rsidRPr="00C109EA">
              <w:t>Junior high</w:t>
            </w:r>
          </w:p>
        </w:tc>
        <w:tc>
          <w:tcPr>
            <w:tcW w:w="1191" w:type="dxa"/>
            <w:tcBorders>
              <w:top w:val="single" w:sz="4" w:space="0" w:color="auto"/>
              <w:bottom w:val="single" w:sz="4" w:space="0" w:color="auto"/>
            </w:tcBorders>
            <w:shd w:val="clear" w:color="auto" w:fill="auto"/>
          </w:tcPr>
          <w:p w14:paraId="62E3691F" w14:textId="77777777" w:rsidR="001D7D25" w:rsidRPr="00C109EA" w:rsidRDefault="001D7D25" w:rsidP="00523040">
            <w:pPr>
              <w:pStyle w:val="TableHd"/>
            </w:pPr>
            <w:r w:rsidRPr="00C109EA">
              <w:t>Senior high</w:t>
            </w:r>
          </w:p>
        </w:tc>
      </w:tr>
      <w:tr w:rsidR="001D7D25" w:rsidRPr="00C109EA" w14:paraId="1AD9CA57" w14:textId="77777777" w:rsidTr="00523040">
        <w:tc>
          <w:tcPr>
            <w:tcW w:w="1241" w:type="dxa"/>
            <w:tcBorders>
              <w:top w:val="single" w:sz="4" w:space="0" w:color="auto"/>
            </w:tcBorders>
            <w:shd w:val="clear" w:color="auto" w:fill="auto"/>
          </w:tcPr>
          <w:p w14:paraId="6A2741CE" w14:textId="77777777" w:rsidR="001D7D25" w:rsidRPr="00C109EA" w:rsidRDefault="001D7D25" w:rsidP="00523040">
            <w:pPr>
              <w:pStyle w:val="TableCell2-0"/>
            </w:pPr>
            <w:r w:rsidRPr="00C109EA">
              <w:t>Papua</w:t>
            </w:r>
          </w:p>
        </w:tc>
        <w:tc>
          <w:tcPr>
            <w:tcW w:w="1191" w:type="dxa"/>
            <w:tcBorders>
              <w:top w:val="single" w:sz="4" w:space="0" w:color="auto"/>
            </w:tcBorders>
            <w:shd w:val="clear" w:color="auto" w:fill="auto"/>
          </w:tcPr>
          <w:p w14:paraId="7F145F6A" w14:textId="77777777" w:rsidR="001D7D25" w:rsidRPr="00C109EA" w:rsidRDefault="001D7D25" w:rsidP="00523040">
            <w:pPr>
              <w:pStyle w:val="TableCell2-0"/>
              <w:ind w:right="113"/>
              <w:jc w:val="right"/>
            </w:pPr>
            <w:r w:rsidRPr="00C109EA">
              <w:rPr>
                <w:lang w:eastAsia="en-US"/>
              </w:rPr>
              <w:t>76.22%</w:t>
            </w:r>
          </w:p>
        </w:tc>
        <w:tc>
          <w:tcPr>
            <w:tcW w:w="1191" w:type="dxa"/>
            <w:tcBorders>
              <w:top w:val="single" w:sz="4" w:space="0" w:color="auto"/>
            </w:tcBorders>
            <w:shd w:val="clear" w:color="auto" w:fill="auto"/>
          </w:tcPr>
          <w:p w14:paraId="4B9D4EB5" w14:textId="77777777" w:rsidR="001D7D25" w:rsidRPr="00C109EA" w:rsidRDefault="001D7D25" w:rsidP="00523040">
            <w:pPr>
              <w:pStyle w:val="TableCell2-0"/>
              <w:ind w:right="113"/>
              <w:jc w:val="right"/>
            </w:pPr>
            <w:r w:rsidRPr="00C109EA">
              <w:rPr>
                <w:lang w:eastAsia="en-US"/>
              </w:rPr>
              <w:t>49.62%</w:t>
            </w:r>
          </w:p>
        </w:tc>
        <w:tc>
          <w:tcPr>
            <w:tcW w:w="1191" w:type="dxa"/>
            <w:tcBorders>
              <w:top w:val="single" w:sz="4" w:space="0" w:color="auto"/>
            </w:tcBorders>
            <w:shd w:val="clear" w:color="auto" w:fill="auto"/>
          </w:tcPr>
          <w:p w14:paraId="6CE1507D" w14:textId="77777777" w:rsidR="001D7D25" w:rsidRPr="00C109EA" w:rsidRDefault="001D7D25" w:rsidP="00523040">
            <w:pPr>
              <w:pStyle w:val="TableCell2-0"/>
              <w:ind w:right="113"/>
              <w:jc w:val="right"/>
            </w:pPr>
            <w:r w:rsidRPr="00C109EA">
              <w:rPr>
                <w:lang w:eastAsia="en-US"/>
              </w:rPr>
              <w:t>36.06%</w:t>
            </w:r>
          </w:p>
        </w:tc>
      </w:tr>
      <w:tr w:rsidR="001D7D25" w:rsidRPr="00C109EA" w14:paraId="2AB1FEAF" w14:textId="77777777" w:rsidTr="00523040">
        <w:tc>
          <w:tcPr>
            <w:tcW w:w="1241" w:type="dxa"/>
            <w:shd w:val="clear" w:color="auto" w:fill="auto"/>
          </w:tcPr>
          <w:p w14:paraId="30343A0F" w14:textId="77777777" w:rsidR="001D7D25" w:rsidRPr="00C109EA" w:rsidRDefault="001D7D25" w:rsidP="00523040">
            <w:pPr>
              <w:pStyle w:val="TableCell0-2Break"/>
            </w:pPr>
            <w:r w:rsidRPr="00C109EA">
              <w:t>Papua Barat</w:t>
            </w:r>
          </w:p>
        </w:tc>
        <w:tc>
          <w:tcPr>
            <w:tcW w:w="1191" w:type="dxa"/>
            <w:shd w:val="clear" w:color="auto" w:fill="auto"/>
          </w:tcPr>
          <w:p w14:paraId="5EA40BBE" w14:textId="77777777" w:rsidR="001D7D25" w:rsidRPr="00C109EA" w:rsidRDefault="001D7D25" w:rsidP="00523040">
            <w:pPr>
              <w:pStyle w:val="TableCell0-2Break"/>
              <w:ind w:right="113"/>
              <w:jc w:val="right"/>
            </w:pPr>
            <w:r w:rsidRPr="00C109EA">
              <w:rPr>
                <w:lang w:eastAsia="en-US"/>
              </w:rPr>
              <w:t>92.29%</w:t>
            </w:r>
          </w:p>
        </w:tc>
        <w:tc>
          <w:tcPr>
            <w:tcW w:w="1191" w:type="dxa"/>
            <w:shd w:val="clear" w:color="auto" w:fill="auto"/>
          </w:tcPr>
          <w:p w14:paraId="56635E00" w14:textId="77777777" w:rsidR="001D7D25" w:rsidRPr="00C109EA" w:rsidRDefault="001D7D25" w:rsidP="00523040">
            <w:pPr>
              <w:pStyle w:val="TableCell0-2Break"/>
              <w:ind w:right="113"/>
              <w:jc w:val="right"/>
            </w:pPr>
            <w:r w:rsidRPr="00C109EA">
              <w:rPr>
                <w:lang w:eastAsia="en-US"/>
              </w:rPr>
              <w:t>50.10%</w:t>
            </w:r>
          </w:p>
        </w:tc>
        <w:tc>
          <w:tcPr>
            <w:tcW w:w="1191" w:type="dxa"/>
            <w:shd w:val="clear" w:color="auto" w:fill="auto"/>
          </w:tcPr>
          <w:p w14:paraId="3D1A0802" w14:textId="77777777" w:rsidR="001D7D25" w:rsidRPr="00C109EA" w:rsidRDefault="001D7D25" w:rsidP="00523040">
            <w:pPr>
              <w:pStyle w:val="TableCell0-2Break"/>
              <w:ind w:right="113"/>
              <w:jc w:val="right"/>
            </w:pPr>
            <w:r w:rsidRPr="00C109EA">
              <w:rPr>
                <w:lang w:eastAsia="en-US"/>
              </w:rPr>
              <w:t>44.75%</w:t>
            </w:r>
          </w:p>
        </w:tc>
      </w:tr>
    </w:tbl>
    <w:p w14:paraId="09843DC5" w14:textId="68405CD6" w:rsidR="001D7D25" w:rsidRPr="00C109EA" w:rsidRDefault="001D7D25" w:rsidP="001D7D25">
      <w:pPr>
        <w:pStyle w:val="Body0005after05before"/>
      </w:pPr>
      <w:r w:rsidRPr="00C109EA">
        <w:lastRenderedPageBreak/>
        <w:t xml:space="preserve">Literacy rates in 2010 differ considerably </w:t>
      </w:r>
      <w:r>
        <w:t xml:space="preserve">between </w:t>
      </w:r>
      <w:r w:rsidRPr="00C109EA">
        <w:t>the populations of both provinces. In Papua province only about three quarter</w:t>
      </w:r>
      <w:r>
        <w:t>s</w:t>
      </w:r>
      <w:r w:rsidRPr="00C109EA">
        <w:t xml:space="preserve"> of the population </w:t>
      </w:r>
      <w:r>
        <w:t xml:space="preserve">is </w:t>
      </w:r>
      <w:r w:rsidRPr="00C109EA">
        <w:t xml:space="preserve">literate, while this rate is above 90% for Papua Barat province, as shown in </w:t>
      </w:r>
      <w:r w:rsidRPr="00C109EA">
        <w:fldChar w:fldCharType="begin"/>
      </w:r>
      <w:r w:rsidRPr="00C109EA">
        <w:instrText xml:space="preserve"> REF _Ref370283437 \h </w:instrText>
      </w:r>
      <w:r>
        <w:instrText xml:space="preserve"> \* MERGEFORMAT </w:instrText>
      </w:r>
      <w:r w:rsidRPr="00C109EA">
        <w:fldChar w:fldCharType="separate"/>
      </w:r>
      <w:r w:rsidR="00154D81" w:rsidRPr="00C109EA">
        <w:t xml:space="preserve">Table </w:t>
      </w:r>
      <w:r w:rsidR="00154D81">
        <w:rPr>
          <w:noProof/>
          <w:cs/>
        </w:rPr>
        <w:t>‎</w:t>
      </w:r>
      <w:r w:rsidR="00154D81">
        <w:rPr>
          <w:noProof/>
        </w:rPr>
        <w:t>1.13</w:t>
      </w:r>
      <w:r w:rsidRPr="00C109EA">
        <w:fldChar w:fldCharType="end"/>
      </w:r>
      <w:r w:rsidRPr="00C109EA">
        <w:t xml:space="preserve">. In Papua province, the literacy rates are especially low in the Mamberamo area, in the </w:t>
      </w:r>
      <w:r w:rsidRPr="000709FC">
        <w:t xml:space="preserve">highlands, and along the south coast </w:t>
      </w:r>
      <w:r>
        <w:rPr>
          <w:rStyle w:val="Citation"/>
        </w:rPr>
        <w:fldChar w:fldCharType="begin"/>
      </w:r>
      <w:r>
        <w:rPr>
          <w:rStyle w:val="Citation"/>
        </w:rPr>
        <w:instrText>ADDIN CITAVI.PLACEHOLDER 40293c21-781d-4b5a-8263-d0723d94f3a8 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pZGFuZyBOZXJhY2EgV2lsYXlhaCBkYW4gQW5hbGlzaXMgU3RhdGlzdGlrIDIwMTFhOiAyN+KAkzMwKTwvVGV4dD4NCiAgICA8L1RleHRVbml0Pg0KICA8L1RleHRVbml0cz4NCjwvUGxhY2Vob2xkZXI+</w:instrText>
      </w:r>
      <w:r>
        <w:rPr>
          <w:rStyle w:val="Citation"/>
        </w:rPr>
        <w:fldChar w:fldCharType="separate"/>
      </w:r>
      <w:bookmarkStart w:id="541" w:name="_CTVP00140293c21781d4b5a8263d0723d94f3a8"/>
      <w:r w:rsidR="0092006B">
        <w:rPr>
          <w:rStyle w:val="Citation"/>
        </w:rPr>
        <w:t>(Bidang Neraca Wilayah dan Analisis Statistik 2011a: 27–30)</w:t>
      </w:r>
      <w:bookmarkEnd w:id="541"/>
      <w:r>
        <w:rPr>
          <w:rStyle w:val="Citation"/>
        </w:rPr>
        <w:fldChar w:fldCharType="end"/>
      </w:r>
      <w:r w:rsidRPr="000709FC">
        <w:t>.</w:t>
      </w:r>
      <w:r w:rsidRPr="000709FC">
        <w:rPr>
          <w:rStyle w:val="FootnoteReference"/>
        </w:rPr>
        <w:footnoteReference w:id="46"/>
      </w:r>
    </w:p>
    <w:p w14:paraId="314258E7" w14:textId="77777777" w:rsidR="001D7D25" w:rsidRPr="00C109EA" w:rsidRDefault="001D7D25" w:rsidP="001D7D25">
      <w:pPr>
        <w:pStyle w:val="Caption"/>
      </w:pPr>
      <w:bookmarkStart w:id="542" w:name="_Ref370283437"/>
      <w:r w:rsidRPr="00C109EA">
        <w:t xml:space="preserve">Table </w:t>
      </w:r>
      <w:fldSimple w:instr=" STYLEREF 1 \s ">
        <w:r w:rsidR="00154D81">
          <w:rPr>
            <w:noProof/>
            <w:cs/>
          </w:rPr>
          <w:t>‎</w:t>
        </w:r>
        <w:r w:rsidR="00154D81">
          <w:rPr>
            <w:noProof/>
          </w:rPr>
          <w:t>1</w:t>
        </w:r>
      </w:fldSimple>
      <w:r>
        <w:t>.</w:t>
      </w:r>
      <w:fldSimple w:instr=" SEQ Table \* ARABIC \s 1 ">
        <w:r w:rsidR="00154D81">
          <w:rPr>
            <w:noProof/>
          </w:rPr>
          <w:t>13</w:t>
        </w:r>
      </w:fldSimple>
      <w:bookmarkEnd w:id="542"/>
      <w:r w:rsidRPr="00C109EA">
        <w:t>:</w:t>
      </w:r>
      <w:r w:rsidRPr="00C109EA">
        <w:tab/>
        <w:t>Illiteracy rates by age groups</w:t>
      </w:r>
    </w:p>
    <w:tbl>
      <w:tblPr>
        <w:tblW w:w="4649" w:type="dxa"/>
        <w:tblInd w:w="170" w:type="dxa"/>
        <w:tblBorders>
          <w:bottom w:val="single" w:sz="4" w:space="0" w:color="auto"/>
        </w:tblBorders>
        <w:tblLayout w:type="fixed"/>
        <w:tblLook w:val="01E0" w:firstRow="1" w:lastRow="1" w:firstColumn="1" w:lastColumn="1" w:noHBand="0" w:noVBand="0"/>
      </w:tblPr>
      <w:tblGrid>
        <w:gridCol w:w="1247"/>
        <w:gridCol w:w="1134"/>
        <w:gridCol w:w="1134"/>
        <w:gridCol w:w="1134"/>
      </w:tblGrid>
      <w:tr w:rsidR="001D7D25" w:rsidRPr="00AC23C4" w14:paraId="258EEA9B" w14:textId="77777777" w:rsidTr="00523040">
        <w:tc>
          <w:tcPr>
            <w:tcW w:w="1247" w:type="dxa"/>
            <w:tcBorders>
              <w:top w:val="single" w:sz="4" w:space="0" w:color="auto"/>
              <w:bottom w:val="single" w:sz="4" w:space="0" w:color="auto"/>
            </w:tcBorders>
            <w:shd w:val="clear" w:color="auto" w:fill="auto"/>
          </w:tcPr>
          <w:p w14:paraId="59596172" w14:textId="77777777" w:rsidR="001D7D25" w:rsidRPr="00C109EA" w:rsidRDefault="001D7D25" w:rsidP="00523040">
            <w:pPr>
              <w:pStyle w:val="TableHd"/>
            </w:pPr>
            <w:r w:rsidRPr="00C109EA">
              <w:rPr>
                <w:lang w:eastAsia="cs-CZ"/>
              </w:rPr>
              <w:t>P</w:t>
            </w:r>
            <w:r w:rsidRPr="00C109EA">
              <w:t>rovince</w:t>
            </w:r>
          </w:p>
        </w:tc>
        <w:tc>
          <w:tcPr>
            <w:tcW w:w="1134" w:type="dxa"/>
            <w:tcBorders>
              <w:top w:val="single" w:sz="4" w:space="0" w:color="auto"/>
              <w:bottom w:val="single" w:sz="4" w:space="0" w:color="auto"/>
            </w:tcBorders>
            <w:shd w:val="clear" w:color="auto" w:fill="auto"/>
          </w:tcPr>
          <w:p w14:paraId="54FC2FD9" w14:textId="77777777" w:rsidR="001D7D25" w:rsidRPr="00C109EA" w:rsidRDefault="001D7D25" w:rsidP="00523040">
            <w:pPr>
              <w:pStyle w:val="TableHd"/>
            </w:pPr>
            <w:r w:rsidRPr="00C109EA">
              <w:t>&lt;15</w:t>
            </w:r>
          </w:p>
        </w:tc>
        <w:tc>
          <w:tcPr>
            <w:tcW w:w="1134" w:type="dxa"/>
            <w:tcBorders>
              <w:top w:val="single" w:sz="4" w:space="0" w:color="auto"/>
              <w:bottom w:val="single" w:sz="4" w:space="0" w:color="auto"/>
            </w:tcBorders>
            <w:shd w:val="clear" w:color="auto" w:fill="auto"/>
          </w:tcPr>
          <w:p w14:paraId="69C48513" w14:textId="77777777" w:rsidR="001D7D25" w:rsidRPr="00C109EA" w:rsidRDefault="001D7D25" w:rsidP="00523040">
            <w:pPr>
              <w:pStyle w:val="TableHd"/>
            </w:pPr>
            <w:r w:rsidRPr="00C109EA">
              <w:t>15-44</w:t>
            </w:r>
          </w:p>
        </w:tc>
        <w:tc>
          <w:tcPr>
            <w:tcW w:w="1134" w:type="dxa"/>
            <w:tcBorders>
              <w:top w:val="single" w:sz="4" w:space="0" w:color="auto"/>
              <w:bottom w:val="single" w:sz="4" w:space="0" w:color="auto"/>
            </w:tcBorders>
            <w:shd w:val="clear" w:color="auto" w:fill="auto"/>
          </w:tcPr>
          <w:p w14:paraId="333223A9" w14:textId="77777777" w:rsidR="001D7D25" w:rsidRPr="00C109EA" w:rsidRDefault="001D7D25" w:rsidP="00523040">
            <w:pPr>
              <w:pStyle w:val="TableHd"/>
            </w:pPr>
            <w:r w:rsidRPr="00C109EA">
              <w:t>45+</w:t>
            </w:r>
          </w:p>
        </w:tc>
      </w:tr>
      <w:tr w:rsidR="001D7D25" w:rsidRPr="00C109EA" w14:paraId="558A5B61" w14:textId="77777777" w:rsidTr="00523040">
        <w:tc>
          <w:tcPr>
            <w:tcW w:w="1247" w:type="dxa"/>
            <w:tcBorders>
              <w:top w:val="single" w:sz="4" w:space="0" w:color="auto"/>
            </w:tcBorders>
            <w:shd w:val="clear" w:color="auto" w:fill="auto"/>
          </w:tcPr>
          <w:p w14:paraId="76CAF879" w14:textId="77777777" w:rsidR="001D7D25" w:rsidRPr="00C109EA" w:rsidRDefault="001D7D25" w:rsidP="00523040">
            <w:pPr>
              <w:pStyle w:val="TableCell2-0"/>
            </w:pPr>
            <w:r w:rsidRPr="00C109EA">
              <w:t>Papua</w:t>
            </w:r>
          </w:p>
        </w:tc>
        <w:tc>
          <w:tcPr>
            <w:tcW w:w="1134" w:type="dxa"/>
            <w:tcBorders>
              <w:top w:val="single" w:sz="4" w:space="0" w:color="auto"/>
            </w:tcBorders>
            <w:shd w:val="clear" w:color="auto" w:fill="auto"/>
          </w:tcPr>
          <w:p w14:paraId="63AB34B0" w14:textId="77777777" w:rsidR="001D7D25" w:rsidRPr="00C109EA" w:rsidRDefault="001D7D25" w:rsidP="00523040">
            <w:pPr>
              <w:pStyle w:val="TableCell2-0"/>
              <w:ind w:right="113"/>
              <w:jc w:val="right"/>
            </w:pPr>
            <w:r w:rsidRPr="00C109EA">
              <w:t>31.73%</w:t>
            </w:r>
          </w:p>
        </w:tc>
        <w:tc>
          <w:tcPr>
            <w:tcW w:w="1134" w:type="dxa"/>
            <w:tcBorders>
              <w:top w:val="single" w:sz="4" w:space="0" w:color="auto"/>
            </w:tcBorders>
            <w:shd w:val="clear" w:color="auto" w:fill="auto"/>
          </w:tcPr>
          <w:p w14:paraId="3A113228" w14:textId="77777777" w:rsidR="001D7D25" w:rsidRPr="00C109EA" w:rsidRDefault="001D7D25" w:rsidP="00523040">
            <w:pPr>
              <w:pStyle w:val="TableCell2-0"/>
              <w:ind w:right="113"/>
              <w:jc w:val="right"/>
            </w:pPr>
            <w:r w:rsidRPr="00C109EA">
              <w:t>30.73%</w:t>
            </w:r>
          </w:p>
        </w:tc>
        <w:tc>
          <w:tcPr>
            <w:tcW w:w="1134" w:type="dxa"/>
            <w:tcBorders>
              <w:top w:val="single" w:sz="4" w:space="0" w:color="auto"/>
            </w:tcBorders>
            <w:shd w:val="clear" w:color="auto" w:fill="auto"/>
          </w:tcPr>
          <w:p w14:paraId="40BE09CA" w14:textId="77777777" w:rsidR="001D7D25" w:rsidRPr="00C109EA" w:rsidRDefault="001D7D25" w:rsidP="00523040">
            <w:pPr>
              <w:pStyle w:val="TableCell2-0"/>
              <w:ind w:right="113"/>
              <w:jc w:val="right"/>
            </w:pPr>
            <w:r w:rsidRPr="00C109EA">
              <w:t>36.14%</w:t>
            </w:r>
          </w:p>
        </w:tc>
      </w:tr>
      <w:tr w:rsidR="001D7D25" w:rsidRPr="00C109EA" w14:paraId="68AFC2D0" w14:textId="77777777" w:rsidTr="00523040">
        <w:tc>
          <w:tcPr>
            <w:tcW w:w="1247" w:type="dxa"/>
            <w:shd w:val="clear" w:color="auto" w:fill="auto"/>
          </w:tcPr>
          <w:p w14:paraId="37E07FA4" w14:textId="77777777" w:rsidR="001D7D25" w:rsidRPr="00C109EA" w:rsidRDefault="001D7D25" w:rsidP="00523040">
            <w:pPr>
              <w:pStyle w:val="TableCell0-2Break"/>
            </w:pPr>
            <w:r w:rsidRPr="00C109EA">
              <w:t>Papua Barat</w:t>
            </w:r>
          </w:p>
        </w:tc>
        <w:tc>
          <w:tcPr>
            <w:tcW w:w="1134" w:type="dxa"/>
            <w:shd w:val="clear" w:color="auto" w:fill="auto"/>
          </w:tcPr>
          <w:p w14:paraId="3A8D8388" w14:textId="77777777" w:rsidR="001D7D25" w:rsidRPr="00C109EA" w:rsidRDefault="001D7D25" w:rsidP="00523040">
            <w:pPr>
              <w:pStyle w:val="TableCell0-2Break"/>
              <w:ind w:right="113"/>
              <w:jc w:val="right"/>
            </w:pPr>
            <w:r w:rsidRPr="00C109EA">
              <w:t>4.88%</w:t>
            </w:r>
          </w:p>
        </w:tc>
        <w:tc>
          <w:tcPr>
            <w:tcW w:w="1134" w:type="dxa"/>
            <w:shd w:val="clear" w:color="auto" w:fill="auto"/>
          </w:tcPr>
          <w:p w14:paraId="61FBC0C9" w14:textId="77777777" w:rsidR="001D7D25" w:rsidRPr="00C109EA" w:rsidRDefault="001D7D25" w:rsidP="00523040">
            <w:pPr>
              <w:pStyle w:val="TableCell0-2Break"/>
              <w:ind w:right="113"/>
              <w:jc w:val="right"/>
            </w:pPr>
            <w:r w:rsidRPr="00C109EA">
              <w:t>3.34%</w:t>
            </w:r>
          </w:p>
        </w:tc>
        <w:tc>
          <w:tcPr>
            <w:tcW w:w="1134" w:type="dxa"/>
            <w:shd w:val="clear" w:color="auto" w:fill="auto"/>
          </w:tcPr>
          <w:p w14:paraId="121FCAB2" w14:textId="77777777" w:rsidR="001D7D25" w:rsidRPr="00C109EA" w:rsidRDefault="001D7D25" w:rsidP="00523040">
            <w:pPr>
              <w:pStyle w:val="TableCell0-2Break"/>
              <w:ind w:right="113"/>
              <w:jc w:val="right"/>
            </w:pPr>
            <w:r w:rsidRPr="00C109EA">
              <w:t>9.91%</w:t>
            </w:r>
          </w:p>
        </w:tc>
      </w:tr>
    </w:tbl>
    <w:p w14:paraId="39D18F96" w14:textId="77777777" w:rsidR="001D7D25" w:rsidRPr="00C109EA" w:rsidRDefault="001D7D25" w:rsidP="001D7D25">
      <w:pPr>
        <w:pStyle w:val="Body0015after05before"/>
      </w:pPr>
      <w:r w:rsidRPr="00C109EA">
        <w:t>The census data provide</w:t>
      </w:r>
      <w:r>
        <w:t>s</w:t>
      </w:r>
      <w:r w:rsidRPr="00C109EA">
        <w:t xml:space="preserve"> no information about education and literacy rates according to rural versus urban regions. The author assumes, however, that education and literacy rates are lower in rural than </w:t>
      </w:r>
      <w:r>
        <w:t xml:space="preserve">in </w:t>
      </w:r>
      <w:r w:rsidRPr="00C109EA">
        <w:t xml:space="preserve">urban areas. The census data </w:t>
      </w:r>
      <w:r>
        <w:t xml:space="preserve">also does not </w:t>
      </w:r>
      <w:r w:rsidRPr="00C109EA">
        <w:t>include information about education and literacy rates by ethnicity. As mentioned in §</w:t>
      </w:r>
      <w:r w:rsidRPr="00C109EA">
        <w:fldChar w:fldCharType="begin"/>
      </w:r>
      <w:r w:rsidRPr="00C109EA">
        <w:instrText xml:space="preserve"> REF _Ref370286929 \w \h </w:instrText>
      </w:r>
      <w:r>
        <w:instrText xml:space="preserve"> \* MERGEFORMAT </w:instrText>
      </w:r>
      <w:r w:rsidRPr="00C109EA">
        <w:fldChar w:fldCharType="separate"/>
      </w:r>
      <w:r w:rsidR="00154D81">
        <w:rPr>
          <w:cs/>
        </w:rPr>
        <w:t>‎</w:t>
      </w:r>
      <w:r w:rsidR="00154D81">
        <w:t>1.7.2</w:t>
      </w:r>
      <w:r w:rsidRPr="00C109EA">
        <w:fldChar w:fldCharType="end"/>
      </w:r>
      <w:r w:rsidRPr="00C109EA">
        <w:t>, the author has the impression that Papuans typically work in the agriculture sector while non-Papuans</w:t>
      </w:r>
      <w:r>
        <w:t xml:space="preserve"> are more often found in the in</w:t>
      </w:r>
      <w:r w:rsidRPr="00C109EA">
        <w:t>come generating commerce and transportation sectors. This, in turn, gives non-Papuan</w:t>
      </w:r>
      <w:r>
        <w:t>s</w:t>
      </w:r>
      <w:r w:rsidRPr="00C109EA">
        <w:t xml:space="preserve"> better access to formal education, as they are in a better position to pay tuition fees.</w:t>
      </w:r>
    </w:p>
    <w:p w14:paraId="377E4828" w14:textId="77777777" w:rsidR="001D7D25" w:rsidRPr="00C109EA" w:rsidRDefault="001D7D25" w:rsidP="001D7D25">
      <w:pPr>
        <w:pStyle w:val="Heading3"/>
      </w:pPr>
      <w:bookmarkStart w:id="543" w:name="_Ref370323232"/>
      <w:bookmarkStart w:id="544" w:name="_Toc440455500"/>
      <w:r w:rsidRPr="00C109EA">
        <w:t>Religious affiliation</w:t>
      </w:r>
      <w:bookmarkEnd w:id="543"/>
      <w:r w:rsidRPr="00C109EA">
        <w:t>s</w:t>
      </w:r>
      <w:bookmarkEnd w:id="544"/>
    </w:p>
    <w:p w14:paraId="02A2F822" w14:textId="25C48BB0" w:rsidR="001D7D25" w:rsidRPr="00C109EA" w:rsidRDefault="001D7D25" w:rsidP="001D7D25">
      <w:pPr>
        <w:pStyle w:val="Body0000after"/>
      </w:pPr>
      <w:r w:rsidRPr="00C109EA">
        <w:t>West Papua is predominantly Christian. For most Papuans their Christian faith is a significant part of their Papuan identity. It distinguishes them from the Muslim Indonesians who have come from Java, Madura, and Lombok and settled in West Papua, as a result of Indonesia</w:t>
      </w:r>
      <w:r>
        <w:t>’</w:t>
      </w:r>
      <w:r w:rsidRPr="00C109EA">
        <w:t xml:space="preserve">s transmigration program (see Footnote </w:t>
      </w:r>
      <w:r w:rsidRPr="00C109EA">
        <w:fldChar w:fldCharType="begin"/>
      </w:r>
      <w:r w:rsidRPr="00C109EA">
        <w:instrText xml:space="preserve"> NOTEREF _Ref373169821 \h </w:instrText>
      </w:r>
      <w:r>
        <w:instrText xml:space="preserve"> \* MERGEFORMAT </w:instrText>
      </w:r>
      <w:r w:rsidRPr="00C109EA">
        <w:fldChar w:fldCharType="separate"/>
      </w:r>
      <w:r w:rsidR="00154D81">
        <w:t>43</w:t>
      </w:r>
      <w:r w:rsidRPr="00C109EA">
        <w:fldChar w:fldCharType="end"/>
      </w:r>
      <w:r w:rsidRPr="00C109EA">
        <w:t xml:space="preserve"> in §</w:t>
      </w:r>
      <w:r w:rsidRPr="00C109EA">
        <w:fldChar w:fldCharType="begin"/>
      </w:r>
      <w:r w:rsidRPr="00C109EA">
        <w:instrText xml:space="preserve"> REF _Ref373169806 \w \h </w:instrText>
      </w:r>
      <w:r>
        <w:instrText xml:space="preserve"> \* MERGEFORMAT </w:instrText>
      </w:r>
      <w:r w:rsidRPr="00C109EA">
        <w:fldChar w:fldCharType="separate"/>
      </w:r>
      <w:r w:rsidR="00154D81">
        <w:rPr>
          <w:cs/>
        </w:rPr>
        <w:t>‎</w:t>
      </w:r>
      <w:r w:rsidR="00154D81">
        <w:t>1.7.2</w:t>
      </w:r>
      <w:r w:rsidRPr="00C109EA">
        <w:fldChar w:fldCharType="end"/>
      </w:r>
      <w:r w:rsidR="00181B54">
        <w:t xml:space="preserve">, p. </w:t>
      </w:r>
      <w:r w:rsidR="00181B54">
        <w:fldChar w:fldCharType="begin"/>
      </w:r>
      <w:r w:rsidR="00181B54">
        <w:instrText xml:space="preserve"> PAGEREF _Ref438386876 \h </w:instrText>
      </w:r>
      <w:r w:rsidR="00181B54">
        <w:fldChar w:fldCharType="separate"/>
      </w:r>
      <w:r w:rsidR="00154D81">
        <w:rPr>
          <w:noProof/>
        </w:rPr>
        <w:t>38</w:t>
      </w:r>
      <w:r w:rsidR="00181B54">
        <w:fldChar w:fldCharType="end"/>
      </w:r>
      <w:r w:rsidRPr="00C109EA">
        <w:t>).</w:t>
      </w:r>
    </w:p>
    <w:p w14:paraId="4115DC69" w14:textId="77777777" w:rsidR="001D7D25" w:rsidRPr="00C109EA" w:rsidRDefault="001D7D25" w:rsidP="001D7D25">
      <w:pPr>
        <w:pStyle w:val="Body0500after"/>
        <w:rPr>
          <w:lang w:eastAsia="en-US"/>
        </w:rPr>
      </w:pPr>
      <w:r w:rsidRPr="00C109EA">
        <w:t xml:space="preserve">Papua province has 2,810,008 inhabitants, including </w:t>
      </w:r>
      <w:r w:rsidRPr="00C109EA">
        <w:rPr>
          <w:lang w:eastAsia="en-US"/>
        </w:rPr>
        <w:t>2,150,376 Papuans and 659,632 non-Papuans. Almost all Papuans are Christians (</w:t>
      </w:r>
      <w:r w:rsidRPr="00C109EA">
        <w:t xml:space="preserve">2,139,208 = </w:t>
      </w:r>
      <w:r w:rsidRPr="00C109EA">
        <w:rPr>
          <w:lang w:eastAsia="en-US"/>
        </w:rPr>
        <w:t xml:space="preserve">99.48%), while only </w:t>
      </w:r>
      <w:r w:rsidRPr="00C109EA">
        <w:t xml:space="preserve">10,759 are Muslims (0.05%); the remaining 0.02% has other religious affiliations. Of the </w:t>
      </w:r>
      <w:r w:rsidRPr="00C109EA">
        <w:rPr>
          <w:lang w:eastAsia="en-US"/>
        </w:rPr>
        <w:t>659,632 non-Papuans, two thirds are Muslims (</w:t>
      </w:r>
      <w:r w:rsidRPr="00C109EA">
        <w:t>439,337 = 66.60%), while one third are Christians (216,582 = 32.83%); the remaining 0.57% has other religious affiliations.</w:t>
      </w:r>
      <w:r w:rsidRPr="00C109EA">
        <w:rPr>
          <w:rStyle w:val="FootnoteReference"/>
        </w:rPr>
        <w:footnoteReference w:id="47"/>
      </w:r>
    </w:p>
    <w:p w14:paraId="7EB57A7D" w14:textId="47F61A6F" w:rsidR="001D7D25" w:rsidRPr="00C109EA" w:rsidRDefault="001D7D25" w:rsidP="00B84C18">
      <w:pPr>
        <w:pStyle w:val="Body0515after"/>
      </w:pPr>
      <w:r w:rsidRPr="00C109EA">
        <w:t xml:space="preserve">Papua Barat province has 760,422 inhabitants, including 405,074 Papuans and 355,348 non Papuans. For Papua Barat province, no census data </w:t>
      </w:r>
      <w:r>
        <w:t xml:space="preserve">is </w:t>
      </w:r>
      <w:r w:rsidRPr="00C109EA">
        <w:t xml:space="preserve">published by </w:t>
      </w:r>
      <w:r w:rsidRPr="002749DB">
        <w:t xml:space="preserve">ethnicity and religion. Based on the data given in </w:t>
      </w:r>
      <w:r>
        <w:rPr>
          <w:rStyle w:val="Citation"/>
        </w:rPr>
        <w:fldChar w:fldCharType="begin"/>
      </w:r>
      <w:r w:rsidR="003A5B20">
        <w:rPr>
          <w:rStyle w:val="Citation"/>
        </w:rPr>
        <w:instrText>ADDIN CITAVI.PLACEHOLDER c5ca8fe2-cdeb-4fef-b1d9-7169ed61909e 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pZGFuZyBOZXJhY2EgV2lsYXlhaCBkYW4gQW5hbGlzaXMgU3RhdGlzdGlrPC9UZXh0Pg0KICAgIDwvVGV4dFVuaXQ+DQogIDwvVGV4dFVuaXRzPg0KPC9QbGFjZWhvbGRlcj4=</w:instrText>
      </w:r>
      <w:r>
        <w:rPr>
          <w:rStyle w:val="Citation"/>
        </w:rPr>
        <w:fldChar w:fldCharType="separate"/>
      </w:r>
      <w:bookmarkStart w:id="545" w:name="_CTVP001c5ca8fe2cdeb4fefb1d97169ed61909e"/>
      <w:r w:rsidR="0092006B">
        <w:rPr>
          <w:rStyle w:val="Citation"/>
        </w:rPr>
        <w:t>Bidang Neraca Wilayah dan Analisis Statistik</w:t>
      </w:r>
      <w:bookmarkEnd w:id="545"/>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ede4c53a-b13e-4964-a760-1a86c755e2d2 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YjogMTHigJMxNCk8L1RleHQ+DQogICAgPC9UZXh0VW5pdD4NCiAgPC9UZXh0VW5pdHM+DQo8L1BsYWNlaG9sZGVyPg==</w:instrText>
      </w:r>
      <w:r>
        <w:rPr>
          <w:rStyle w:val="Citation"/>
        </w:rPr>
        <w:fldChar w:fldCharType="separate"/>
      </w:r>
      <w:bookmarkStart w:id="546" w:name="_CTVP001ede4c53ab13e4964a7601a86c755e2d2"/>
      <w:r w:rsidR="0092006B">
        <w:rPr>
          <w:rStyle w:val="Citation"/>
        </w:rPr>
        <w:t>(2011b: 11–14)</w:t>
      </w:r>
      <w:bookmarkEnd w:id="546"/>
      <w:r>
        <w:rPr>
          <w:rStyle w:val="Citation"/>
        </w:rPr>
        <w:fldChar w:fldCharType="end"/>
      </w:r>
      <w:r w:rsidRPr="002749DB">
        <w:rPr>
          <w:lang w:eastAsia="en-US"/>
        </w:rPr>
        <w:t>, however, the following picture emerges: most Papuans are Christians (</w:t>
      </w:r>
      <w:r w:rsidRPr="002749DB">
        <w:t xml:space="preserve">352,171 = </w:t>
      </w:r>
      <w:r w:rsidRPr="002749DB">
        <w:rPr>
          <w:lang w:eastAsia="en-US"/>
        </w:rPr>
        <w:t xml:space="preserve">86.94%), while </w:t>
      </w:r>
      <w:r w:rsidRPr="002749DB">
        <w:t>52,903 are</w:t>
      </w:r>
      <w:r w:rsidRPr="00C109EA">
        <w:t xml:space="preserve"> Muslims (13.06%)</w:t>
      </w:r>
      <w:r>
        <w:t>,</w:t>
      </w:r>
      <w:r w:rsidRPr="00C109EA">
        <w:t xml:space="preserve"> most of whom live in the </w:t>
      </w:r>
      <w:r w:rsidR="00B84C18">
        <w:t>Fakfak</w:t>
      </w:r>
      <w:r w:rsidRPr="00C109EA">
        <w:t xml:space="preserve"> regency. Of the </w:t>
      </w:r>
      <w:r w:rsidRPr="00C109EA">
        <w:rPr>
          <w:lang w:eastAsia="en-US"/>
        </w:rPr>
        <w:t>355,348</w:t>
      </w:r>
      <w:r w:rsidRPr="00C109EA">
        <w:t xml:space="preserve"> non-Papuans, about two </w:t>
      </w:r>
      <w:r w:rsidRPr="00C109EA">
        <w:lastRenderedPageBreak/>
        <w:t>thirds are Muslims (239,099 = 67.29%) and one third are Christians (110,166 = 31.00%); the remaining 1.71% have other religious affiliations.</w:t>
      </w:r>
    </w:p>
    <w:p w14:paraId="0C3C1ABD" w14:textId="77777777" w:rsidR="00757704" w:rsidRPr="00C109EA" w:rsidRDefault="00757704" w:rsidP="00757704">
      <w:pPr>
        <w:pStyle w:val="Heading2"/>
      </w:pPr>
      <w:bookmarkStart w:id="547" w:name="_Ref438030300"/>
      <w:bookmarkStart w:id="548" w:name="_Toc440455501"/>
      <w:r w:rsidRPr="00C109EA">
        <w:t>History of Papuan Malay</w:t>
      </w:r>
      <w:bookmarkEnd w:id="498"/>
      <w:bookmarkEnd w:id="499"/>
      <w:bookmarkEnd w:id="547"/>
      <w:bookmarkEnd w:id="548"/>
    </w:p>
    <w:p w14:paraId="78DA7FC7" w14:textId="15F95914" w:rsidR="00757704" w:rsidRPr="00C109EA" w:rsidRDefault="00757704" w:rsidP="00757704">
      <w:pPr>
        <w:pStyle w:val="Body0000after"/>
      </w:pPr>
      <w:r w:rsidRPr="00C109EA">
        <w:t xml:space="preserve">Papuan Malay is a rather young language. It only developed over </w:t>
      </w:r>
      <w:r>
        <w:t xml:space="preserve">approximately </w:t>
      </w:r>
      <w:r w:rsidRPr="00C109EA">
        <w:t xml:space="preserve">the last 130 years, unlike other Malay languages in the larger region. </w:t>
      </w:r>
      <w:r w:rsidRPr="00C109EA">
        <w:rPr>
          <w:szCs w:val="20"/>
        </w:rPr>
        <w:t>As discussed in this section, though, the precise origins of Papuan Malay remain unclear. That is, it is not known exactly which Malay varieties had which amount of influence in which regions of West Papua in the formation of Papuan Malay.</w:t>
      </w:r>
    </w:p>
    <w:p w14:paraId="7164DB31" w14:textId="777CC590" w:rsidR="00757704" w:rsidRDefault="00757704" w:rsidP="00757704">
      <w:pPr>
        <w:pStyle w:val="Body0500after"/>
        <w:rPr>
          <w:szCs w:val="20"/>
        </w:rPr>
      </w:pPr>
      <w:r w:rsidRPr="00C109EA">
        <w:rPr>
          <w:szCs w:val="20"/>
        </w:rPr>
        <w:t xml:space="preserve">Malay has a long history as a trade language across the Malay </w:t>
      </w:r>
      <w:r w:rsidR="001B19E7" w:rsidRPr="00C109EA">
        <w:rPr>
          <w:szCs w:val="20"/>
        </w:rPr>
        <w:t>Peninsula</w:t>
      </w:r>
      <w:r w:rsidRPr="00C109EA">
        <w:rPr>
          <w:szCs w:val="20"/>
        </w:rPr>
        <w:t xml:space="preserve"> and the Indonesian archipelago. The language spread to the Moluccas through extensive trading networks</w:t>
      </w:r>
      <w:r>
        <w:rPr>
          <w:szCs w:val="20"/>
        </w:rPr>
        <w:t>. It</w:t>
      </w:r>
      <w:r w:rsidRPr="00C109EA">
        <w:rPr>
          <w:szCs w:val="20"/>
        </w:rPr>
        <w:t xml:space="preserve"> was already firmly established </w:t>
      </w:r>
      <w:r>
        <w:rPr>
          <w:szCs w:val="20"/>
        </w:rPr>
        <w:t xml:space="preserve">there </w:t>
      </w:r>
      <w:r w:rsidRPr="00C109EA">
        <w:rPr>
          <w:szCs w:val="20"/>
        </w:rPr>
        <w:t xml:space="preserve">before the arrival of the first Europeans in the sixteenth century. (See </w:t>
      </w:r>
      <w:r>
        <w:rPr>
          <w:szCs w:val="20"/>
        </w:rPr>
        <w:fldChar w:fldCharType="begin"/>
      </w:r>
      <w:r>
        <w:rPr>
          <w:szCs w:val="20"/>
        </w:rPr>
        <w:instrText>ADDIN CITAVI.PLACEHOLDER 63e9261a-13f7-4965-a153-1ce1d4bb0983 PFBsYWNlaG9sZGVyPg0KICA8QWRkSW5WZXJzaW9uPjUuMi4wLjg8L0FkZEluVmVyc2lvbj4NCiAgPElkPjYzZTkyNjFhLTEzZjctNDk2NS1hMTUzLTFjZTFkNGJiMDk4MzwvSWQ+DQogIDxFbnRyaWVzPg0KICAgIDxFbnRyeT4NCiAgICAgIDxJZD4wNjJkNmQ3Ny0xNTBlLTQ0NTgtODkzYi04NjQwZWVhMTU2MjI8L0lkPg0KICAgICAgPE5vUGFyPnRydWU8L05vUGFyPg0KICAgICAgPFJlZmVyZW5jZUlkPjY2NGE3ZWFkLTVmYTktNDdhMC04NWExLWM0MmE2ZmE4ZDVlMjwvUmVmZXJlbmNlSWQ+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kZWxhYXIgYW5kIFByZW50aWNlIDE5OTY8L1RleHQ+DQogICAgPC9UZXh0VW5pdD4NCiAgPC9UZXh0VW5pdHM+DQo8L1BsYWNlaG9sZGVyPg==</w:instrText>
      </w:r>
      <w:r>
        <w:rPr>
          <w:szCs w:val="20"/>
        </w:rPr>
        <w:fldChar w:fldCharType="separate"/>
      </w:r>
      <w:bookmarkStart w:id="549" w:name="_CTVP00163e9261a13f74965a1531ce1d4bb0983"/>
      <w:r w:rsidR="0092006B">
        <w:rPr>
          <w:szCs w:val="20"/>
        </w:rPr>
        <w:t>Adelaar and Prentice 1996</w:t>
      </w:r>
      <w:bookmarkEnd w:id="549"/>
      <w:r>
        <w:rPr>
          <w:szCs w:val="20"/>
        </w:rPr>
        <w:fldChar w:fldCharType="end"/>
      </w:r>
      <w:r>
        <w:rPr>
          <w:rStyle w:val="Citation"/>
          <w:szCs w:val="20"/>
        </w:rPr>
        <w:t>;</w:t>
      </w:r>
      <w:r w:rsidRPr="00C109EA">
        <w:rPr>
          <w:szCs w:val="20"/>
        </w:rPr>
        <w:t xml:space="preserve"> </w:t>
      </w:r>
      <w:r>
        <w:rPr>
          <w:szCs w:val="20"/>
        </w:rPr>
        <w:fldChar w:fldCharType="begin"/>
      </w:r>
      <w:r>
        <w:rPr>
          <w:szCs w:val="20"/>
        </w:rPr>
        <w:instrText>ADDIN CITAVI.PLACEHOLDER 795cb8f0-e4d7-40e1-af9f-9d132a2496d8 PFBsYWNlaG9sZGVyPg0KICA8QWRkSW5WZXJzaW9uPjUuMi4wLjg8L0FkZEluVmVyc2lvbj4NCiAgPElkPjc5NWNiOGYwLWU0ZDctNDBlMS1hZjlmLTlkMTMyYTI0OTZkODwvSWQ+DQogIDxFbnRyaWVzPg0KICAgIDxFbnRyeT4NCiAgICAgIDxJZD4yOTI4ZWY4Mi0xZGE0LTRiM2EtOTRiOS1kNTUzMDVlODgxYmU8L0lkPg0KICAgICAgPE5vUGFyPnRydWU8L05vUGFyPg0KICAgICAgPFJlZmVyZW5jZUlkPjQzZDZiNWJkLTkzNTMtNGM0MS1iNzFhLTI2YTE0YWY3NmY3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saW5zIDE5OTg8L1RleHQ+DQogICAgPC9UZXh0VW5pdD4NCiAgPC9UZXh0VW5pdHM+DQo8L1BsYWNlaG9sZGVyPg==</w:instrText>
      </w:r>
      <w:r>
        <w:rPr>
          <w:szCs w:val="20"/>
        </w:rPr>
        <w:fldChar w:fldCharType="separate"/>
      </w:r>
      <w:bookmarkStart w:id="550" w:name="_CTVP001795cb8f0e4d740e1af9f9d132a2496d8"/>
      <w:r w:rsidR="0092006B">
        <w:rPr>
          <w:szCs w:val="20"/>
        </w:rPr>
        <w:t>Collins 1998</w:t>
      </w:r>
      <w:bookmarkEnd w:id="550"/>
      <w:r>
        <w:rPr>
          <w:szCs w:val="20"/>
        </w:rPr>
        <w:fldChar w:fldCharType="end"/>
      </w:r>
      <w:r>
        <w:rPr>
          <w:rStyle w:val="Citation"/>
          <w:szCs w:val="20"/>
        </w:rPr>
        <w:t>;</w:t>
      </w:r>
      <w:r w:rsidRPr="00C109EA">
        <w:rPr>
          <w:szCs w:val="20"/>
        </w:rPr>
        <w:t xml:space="preserve"> </w:t>
      </w:r>
      <w:r>
        <w:rPr>
          <w:rStyle w:val="Citation"/>
          <w:szCs w:val="20"/>
        </w:rPr>
        <w:fldChar w:fldCharType="begin"/>
      </w:r>
      <w:r>
        <w:rPr>
          <w:rStyle w:val="Citation"/>
          <w:szCs w:val="20"/>
        </w:rPr>
        <w:instrText>ADDIN CITAVI.PLACEHOLDER 6d423637-c13d-4e5e-9290-03f463ab017c 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5QYWF1dyAyMDA5OiA0MuKAkzc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IDIwMDk6IDQy4oCTNzk8L1RleHQ+DQogICAgPC9UZXh0VW5pdD4NCiAgPC9UZXh0VW5pdHM+DQo8L1BsYWNlaG9sZGVyPg==</w:instrText>
      </w:r>
      <w:r>
        <w:rPr>
          <w:rStyle w:val="Citation"/>
          <w:szCs w:val="20"/>
        </w:rPr>
        <w:fldChar w:fldCharType="separate"/>
      </w:r>
      <w:bookmarkStart w:id="551" w:name="_CTVP0016d423637c13d4e5e929003f463ab017c"/>
      <w:r w:rsidR="0092006B">
        <w:rPr>
          <w:rStyle w:val="Citation"/>
          <w:szCs w:val="20"/>
        </w:rPr>
        <w:t>Paauw 2009: 42–79</w:t>
      </w:r>
      <w:bookmarkEnd w:id="551"/>
      <w:r>
        <w:rPr>
          <w:rStyle w:val="Citation"/>
          <w:szCs w:val="20"/>
        </w:rPr>
        <w:fldChar w:fldCharType="end"/>
      </w:r>
      <w:r w:rsidRPr="00C109EA">
        <w:rPr>
          <w:szCs w:val="20"/>
        </w:rPr>
        <w:t>.) From the Moluccas, Malay spread to West Papua where it developed into today</w:t>
      </w:r>
      <w:r w:rsidR="00B7093A">
        <w:rPr>
          <w:szCs w:val="20"/>
        </w:rPr>
        <w:t>’</w:t>
      </w:r>
      <w:r w:rsidRPr="00C109EA">
        <w:rPr>
          <w:szCs w:val="20"/>
        </w:rPr>
        <w:t>s Papuan Malay.</w:t>
      </w:r>
    </w:p>
    <w:p w14:paraId="4539E834" w14:textId="763024B3" w:rsidR="00757704" w:rsidRPr="00C109EA" w:rsidRDefault="00757704" w:rsidP="00B84C18">
      <w:pPr>
        <w:pStyle w:val="Body0500after"/>
        <w:rPr>
          <w:szCs w:val="20"/>
          <w:lang w:eastAsia="en-US"/>
        </w:rPr>
      </w:pPr>
      <w:r w:rsidRPr="00C109EA">
        <w:t xml:space="preserve">The southwestern part of West Papua was under the influence of the island of Seram in the central Moluccas, with trade relationships firmly established </w:t>
      </w:r>
      <w:r>
        <w:t xml:space="preserve">from </w:t>
      </w:r>
      <w:r w:rsidRPr="00C109EA">
        <w:t xml:space="preserve">about the fourteenth century, </w:t>
      </w:r>
      <w:r w:rsidRPr="00C109EA">
        <w:rPr>
          <w:szCs w:val="20"/>
          <w:lang w:eastAsia="en-US"/>
        </w:rPr>
        <w:t xml:space="preserve">long before the first Europeans arrived. </w:t>
      </w:r>
      <w:r>
        <w:rPr>
          <w:szCs w:val="20"/>
          <w:lang w:eastAsia="en-US"/>
        </w:rPr>
        <w:t>A</w:t>
      </w:r>
      <w:r w:rsidRPr="00203E2B">
        <w:rPr>
          <w:szCs w:val="20"/>
          <w:lang w:eastAsia="en-US"/>
        </w:rPr>
        <w:t xml:space="preserve"> special lingua franca, called </w:t>
      </w:r>
      <w:r w:rsidRPr="00203E2B">
        <w:rPr>
          <w:szCs w:val="20"/>
        </w:rPr>
        <w:t>Onin,</w:t>
      </w:r>
      <w:r w:rsidRPr="00203E2B">
        <w:rPr>
          <w:szCs w:val="20"/>
          <w:lang w:eastAsia="en-US"/>
        </w:rPr>
        <w:t xml:space="preserve"> was used</w:t>
      </w:r>
      <w:r>
        <w:rPr>
          <w:szCs w:val="20"/>
          <w:lang w:eastAsia="en-US"/>
        </w:rPr>
        <w:t xml:space="preserve"> in the context of these trade relations. Onin </w:t>
      </w:r>
      <w:r w:rsidRPr="00C109EA">
        <w:rPr>
          <w:szCs w:val="20"/>
          <w:lang w:eastAsia="en-US"/>
        </w:rPr>
        <w:t xml:space="preserve">was </w:t>
      </w:r>
      <w:r w:rsidR="00B7093A">
        <w:rPr>
          <w:szCs w:val="20"/>
          <w:lang w:eastAsia="en-US"/>
        </w:rPr>
        <w:t>“</w:t>
      </w:r>
      <w:r w:rsidRPr="00C109EA">
        <w:rPr>
          <w:szCs w:val="20"/>
          <w:lang w:eastAsia="en-US"/>
        </w:rPr>
        <w:t>a mixture of Malay and local languages spoken along the coasts of the Bomberai Peninsula</w:t>
      </w:r>
      <w:r w:rsidR="00B7093A">
        <w:rPr>
          <w:szCs w:val="20"/>
          <w:lang w:eastAsia="en-US"/>
        </w:rPr>
        <w:t>”</w:t>
      </w:r>
      <w:r w:rsidRPr="00C109EA">
        <w:rPr>
          <w:szCs w:val="20"/>
          <w:lang w:eastAsia="en-US"/>
        </w:rPr>
        <w:t xml:space="preserve"> </w:t>
      </w:r>
      <w:r>
        <w:rPr>
          <w:rStyle w:val="Citation"/>
          <w:szCs w:val="20"/>
        </w:rPr>
        <w:fldChar w:fldCharType="begin"/>
      </w:r>
      <w:r w:rsidR="003A5B20">
        <w:rPr>
          <w:rStyle w:val="Citation"/>
          <w:szCs w:val="20"/>
        </w:rPr>
        <w:instrText>ADDIN CITAVI.PLACEHOLDER 2cdeba22-5a41-4090-b1a4-3b98716b83f4 PFBsYWNlaG9sZGVyPg0KICA8QWRkSW5WZXJzaW9uPjUuMi4wLjg8L0FkZEluVmVyc2lvbj4NCiAgPElkPjJjZGViYTIyLTVhNDEtNDA5MC1iMWE0LTNiOTg3MTZiODNmNDwvSWQ+DQogIDxFbnRyaWVzPg0KICAgIDxFbnRyeT4NCiAgICAgIDxJZD42NGVmNWFlZC01NTEwLTQwMjMtODA5Ni02NWIyZjE4ODIwM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FhM2Y0YjYxLTIwNjQtNDY5ZS1hNzJiLTFhMTU0ODJjZTMxM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29kbWFuIDIwMDI6IDEpPC9UZXh0Pg0KICAgIDwvVGV4dFVuaXQ+DQogIDwvVGV4dFVuaXRzPg0KPC9QbGFjZWhvbGRlcj4=</w:instrText>
      </w:r>
      <w:r>
        <w:rPr>
          <w:rStyle w:val="Citation"/>
          <w:szCs w:val="20"/>
        </w:rPr>
        <w:fldChar w:fldCharType="separate"/>
      </w:r>
      <w:bookmarkStart w:id="552" w:name="_CTVP0012cdeba225a414090b1a43b98716b83f4"/>
      <w:r w:rsidR="0092006B">
        <w:rPr>
          <w:rStyle w:val="Citation"/>
          <w:szCs w:val="20"/>
        </w:rPr>
        <w:t>(Goodman 2002: 1)</w:t>
      </w:r>
      <w:bookmarkEnd w:id="552"/>
      <w:r>
        <w:rPr>
          <w:rStyle w:val="Citation"/>
          <w:szCs w:val="20"/>
        </w:rPr>
        <w:fldChar w:fldCharType="end"/>
      </w:r>
      <w:r w:rsidRPr="00C109EA">
        <w:rPr>
          <w:szCs w:val="20"/>
        </w:rPr>
        <w:t>. Unfortunately,</w:t>
      </w:r>
      <w:r w:rsidRPr="00C109EA">
        <w:rPr>
          <w:szCs w:val="20"/>
          <w:lang w:eastAsia="en-US"/>
        </w:rPr>
        <w:t xml:space="preserve"> </w:t>
      </w:r>
      <w:r>
        <w:rPr>
          <w:rStyle w:val="Citation"/>
          <w:szCs w:val="20"/>
        </w:rPr>
        <w:fldChar w:fldCharType="begin"/>
      </w:r>
      <w:r w:rsidR="003A5B20">
        <w:rPr>
          <w:rStyle w:val="Citation"/>
          <w:szCs w:val="20"/>
        </w:rPr>
        <w:instrText>ADDIN CITAVI.PLACEHOLDER 844ea687-c1e4-48b3-a721-636c98626970 PFBsYWNlaG9sZGVyPg0KICA8QWRkSW5WZXJzaW9uPjUuMi4wLjg8L0FkZEluVmVyc2lvbj4NCiAgPElkPjg0NGVhNjg3LWMxZTQtNDhiMy1hNzIxLTYzNmM5ODYyNjk3MDwvSWQ+DQogIDxFbnRyaWVzPg0KICAgIDxFbnRyeT4NCiAgICAgIDxJZD41M2FhN2VmMS1hMDFkLTRiMmYtOThkZC02NDY4YTFlYjRmZjM8L0lkPg0KICAgICAgPE5vUGFyPnRydWU8L05vUGFyPg0KICAgICAgPFBlcnNvbk9ubHk+dHJ1ZTwvUGVyc29uT25seT4NCiAgICAgIDxSZWZlcmVuY2VJZD5hYTNmNGI2MS0yMDY0LTQ2OWUtYTcyYi0xYTE1NDgyY2UzMTI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9vZG1hbjwvVGV4dD4NCiAgICA8L1RleHRVbml0Pg0KICA8L1RleHRVbml0cz4NCjwvUGxhY2Vob2xkZXI+</w:instrText>
      </w:r>
      <w:r>
        <w:rPr>
          <w:rStyle w:val="Citation"/>
          <w:szCs w:val="20"/>
        </w:rPr>
        <w:fldChar w:fldCharType="separate"/>
      </w:r>
      <w:bookmarkStart w:id="553" w:name="_CTVP001844ea687c1e448b3a721636c98626970"/>
      <w:r w:rsidR="0092006B">
        <w:rPr>
          <w:rStyle w:val="Citation"/>
          <w:szCs w:val="20"/>
        </w:rPr>
        <w:t>Goodman</w:t>
      </w:r>
      <w:bookmarkEnd w:id="553"/>
      <w:r>
        <w:rPr>
          <w:rStyle w:val="Citation"/>
          <w:szCs w:val="20"/>
        </w:rPr>
        <w:fldChar w:fldCharType="end"/>
      </w:r>
      <w:r w:rsidRPr="00C109EA">
        <w:t xml:space="preserve"> </w:t>
      </w:r>
      <w:r w:rsidRPr="00C109EA">
        <w:rPr>
          <w:szCs w:val="20"/>
          <w:lang w:eastAsia="en-US"/>
        </w:rPr>
        <w:t xml:space="preserve">does not discuss the relationship between Onin and Malay in more detail. It is noted, though, that </w:t>
      </w:r>
      <w:r>
        <w:rPr>
          <w:szCs w:val="20"/>
          <w:lang w:eastAsia="en-US"/>
        </w:rPr>
        <w:t xml:space="preserve">today </w:t>
      </w:r>
      <w:r w:rsidRPr="00C109EA">
        <w:rPr>
          <w:szCs w:val="20"/>
          <w:lang w:eastAsia="en-US"/>
        </w:rPr>
        <w:t xml:space="preserve">Malay is spoken in </w:t>
      </w:r>
      <w:r w:rsidR="00B84C18">
        <w:t>Fakfak</w:t>
      </w:r>
      <w:r w:rsidRPr="00C109EA">
        <w:rPr>
          <w:szCs w:val="20"/>
          <w:lang w:eastAsia="en-US"/>
        </w:rPr>
        <w:t xml:space="preserve">, the main urban center on the Bomberai Peninsula, as well as in the areas around Sorong and Kaimana. According to </w:t>
      </w:r>
      <w:r>
        <w:rPr>
          <w:rStyle w:val="Citation"/>
          <w:szCs w:val="20"/>
        </w:rPr>
        <w:fldChar w:fldCharType="begin"/>
      </w:r>
      <w:r w:rsidR="003A5B20">
        <w:rPr>
          <w:rStyle w:val="Citation"/>
          <w:szCs w:val="20"/>
        </w:rPr>
        <w:instrText>ADDIN CITAVI.PLACEHOLDER 7e0966ab-228f-4fb8-8acb-fea7bdf644d7 PFBsYWNlaG9sZGVyPg0KICA8QWRkSW5WZXJzaW9uPjUuMi4wLjg8L0FkZEluVmVyc2lvbj4NCiAgPElkPjdlMDk2NmFiLTIyOGYtNGZiOC04YWNiLWZlYTdiZGY2NDRkNzwvSWQ+DQogIDxFbnRyaWVzPg0KICAgIDxFbnRyeT4NCiAgICAgIDxJZD5lM2E4MDdiYS05MGM4LTQ3MjctOGNiYi00NzkxYWQ0ZDBiNjg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Pr>
          <w:rStyle w:val="Citation"/>
          <w:szCs w:val="20"/>
        </w:rPr>
        <w:fldChar w:fldCharType="separate"/>
      </w:r>
      <w:bookmarkStart w:id="554" w:name="_CTVP0017e0966ab228f4fb88acbfea7bdf644d7"/>
      <w:r w:rsidR="0092006B">
        <w:rPr>
          <w:rStyle w:val="Citation"/>
          <w:szCs w:val="20"/>
        </w:rPr>
        <w:t>Donohue</w:t>
      </w:r>
      <w:bookmarkEnd w:id="554"/>
      <w:r>
        <w:rPr>
          <w:rStyle w:val="Citation"/>
          <w:szCs w:val="20"/>
        </w:rPr>
        <w:fldChar w:fldCharType="end"/>
      </w:r>
      <w:r w:rsidRPr="00513C8C">
        <w:rPr>
          <w:rStyle w:val="Citation"/>
        </w:rPr>
        <w:t xml:space="preserve"> </w:t>
      </w:r>
      <w:r>
        <w:rPr>
          <w:rStyle w:val="Citation"/>
          <w:szCs w:val="20"/>
        </w:rPr>
        <w:fldChar w:fldCharType="begin"/>
      </w:r>
      <w:r w:rsidR="003A5B20">
        <w:rPr>
          <w:rStyle w:val="Citation"/>
          <w:szCs w:val="20"/>
        </w:rPr>
        <w:instrText>ADDIN CITAVI.PLACEHOLDER 79a1e194-4c36-401c-90b7-b8f0c2d95c30 PFBsYWNlaG9sZGVyPg0KICA8QWRkSW5WZXJzaW9uPjUuMi4wLjg8L0FkZEluVmVyc2lvbj4NCiAgPElkPjc5YTFlMTk0LTRjMzYtNDAxYy05MGI3LWI4ZjBjMmQ5NWMzMDwvSWQ+DQogIDxFbnRyaWVzPg0KICAgIDxFbnRyeT4NCiAgICAgIDxJZD4xYTg2MGEwZS01YzRiLTRkMzMtOTRkMi01NWZkNmNiODg4NGE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Q3NjMzNzQ3LTNhZTEtNDY5Ny05NzJiLTZmODhhMmIzMzVhYTwvUmVmZXJlbmNlSWQ+DQogICAgICA8WWVhck9ubHk+dHJ1ZTwvWWVhck9ubHk+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zo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6IDIpPC9UZXh0Pg0KICAgIDwvVGV4dFVuaXQ+DQogIDwvVGV4dFVuaXRzPg0KPC9QbGFjZWhvbGRlcj4=</w:instrText>
      </w:r>
      <w:r>
        <w:rPr>
          <w:rStyle w:val="Citation"/>
          <w:szCs w:val="20"/>
        </w:rPr>
        <w:fldChar w:fldCharType="separate"/>
      </w:r>
      <w:bookmarkStart w:id="555" w:name="_CTVP00179a1e1944c36401c90b7b8f0c2d95c30"/>
      <w:r w:rsidR="0092006B">
        <w:rPr>
          <w:rStyle w:val="Citation"/>
          <w:szCs w:val="20"/>
        </w:rPr>
        <w:t>(2003: 2)</w:t>
      </w:r>
      <w:bookmarkEnd w:id="555"/>
      <w:r>
        <w:rPr>
          <w:rStyle w:val="Citation"/>
          <w:szCs w:val="20"/>
        </w:rPr>
        <w:fldChar w:fldCharType="end"/>
      </w:r>
      <w:r w:rsidRPr="00C109EA">
        <w:rPr>
          <w:szCs w:val="20"/>
          <w:lang w:eastAsia="en-US"/>
        </w:rPr>
        <w:t xml:space="preserve">, the Malay spoken in these areas </w:t>
      </w:r>
      <w:r w:rsidR="00B7093A">
        <w:rPr>
          <w:szCs w:val="20"/>
        </w:rPr>
        <w:t>“</w:t>
      </w:r>
      <w:r w:rsidRPr="00C109EA">
        <w:rPr>
          <w:szCs w:val="20"/>
          <w:lang w:eastAsia="en-US"/>
        </w:rPr>
        <w:t>is essentially a variety of Ambon Malay</w:t>
      </w:r>
      <w:r w:rsidR="00B7093A">
        <w:rPr>
          <w:szCs w:val="20"/>
          <w:lang w:eastAsia="en-US"/>
        </w:rPr>
        <w:t>”</w:t>
      </w:r>
      <w:r w:rsidRPr="00C109EA">
        <w:rPr>
          <w:szCs w:val="20"/>
          <w:lang w:eastAsia="en-US"/>
        </w:rPr>
        <w:t xml:space="preserve"> (see also </w:t>
      </w:r>
      <w:r>
        <w:rPr>
          <w:rStyle w:val="Citation"/>
          <w:szCs w:val="20"/>
        </w:rPr>
        <w:fldChar w:fldCharType="begin"/>
      </w:r>
      <w:r>
        <w:rPr>
          <w:rStyle w:val="Citation"/>
          <w:szCs w:val="20"/>
        </w:rPr>
        <w:instrText>ADDIN CITAVI.PLACEHOLDER 1ed0b62b-27bf-4afb-b097-559909a32f5a PFBsYWNlaG9sZGVyPg0KICA8QWRkSW5WZXJzaW9uPjUuMi4wLjg8L0FkZEluVmVyc2lvbj4NCiAgPElkPjFlZDBiNjJiLTI3YmYtNGFmYi1iMDk3LTU1OTkwOWEzMmY1YTwvSWQ+DQogIDxFbnRyaWVzPg0KICAgIDxFbnRyeT4NCiAgICAgIDxJZD4wMDIxZWMzMi0xOGQ3LTQxZDYtOWM1ZC1iMWM2MWMxZjdiNmY8L0lkPg0KICAgICAgPE5vUGFyPnRydWU8L05vUGFyPg0KICAgICAgPFJlZmVyZW5jZUlkPmRkZjc5NTdiLTBlMzAtNDYxNy04NzVkLTk2Njg4YzQ3MTQ2OTwvUmVmZXJlbmNlSWQ+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Fsa2VyIDE5ODI8L1RleHQ+DQogICAgPC9UZXh0VW5pdD4NCiAgPC9UZXh0VW5pdHM+DQo8L1BsYWNlaG9sZGVyPg==</w:instrText>
      </w:r>
      <w:r>
        <w:rPr>
          <w:rStyle w:val="Citation"/>
          <w:szCs w:val="20"/>
        </w:rPr>
        <w:fldChar w:fldCharType="separate"/>
      </w:r>
      <w:bookmarkStart w:id="556" w:name="_CTVP0011ed0b62b27bf4afbb097559909a32f5a"/>
      <w:r w:rsidR="0092006B">
        <w:rPr>
          <w:rStyle w:val="Citation"/>
          <w:szCs w:val="20"/>
        </w:rPr>
        <w:t>Walker 1982</w:t>
      </w:r>
      <w:bookmarkEnd w:id="556"/>
      <w:r>
        <w:rPr>
          <w:rStyle w:val="Citation"/>
          <w:szCs w:val="20"/>
        </w:rPr>
        <w:fldChar w:fldCharType="end"/>
      </w:r>
      <w:r w:rsidRPr="00C109EA">
        <w:rPr>
          <w:szCs w:val="20"/>
          <w:lang w:eastAsia="en-US"/>
        </w:rPr>
        <w:t>).</w:t>
      </w:r>
    </w:p>
    <w:p w14:paraId="598DE10A" w14:textId="422C4811" w:rsidR="00757704" w:rsidRPr="00C109EA" w:rsidRDefault="00757704" w:rsidP="00757704">
      <w:pPr>
        <w:pStyle w:val="Body0500after"/>
      </w:pPr>
      <w:r w:rsidRPr="00C109EA">
        <w:t>The Bird</w:t>
      </w:r>
      <w:r w:rsidR="00B7093A">
        <w:t>’</w:t>
      </w:r>
      <w:r w:rsidRPr="00C109EA">
        <w:t>s Head and Geelvink Bay, now Cenderawasih Bay, were under the author</w:t>
      </w:r>
      <w:r>
        <w:t>ity of the Sultanate of Tidore. The first mention of Tidore</w:t>
      </w:r>
      <w:r w:rsidR="00B7093A">
        <w:t>’</w:t>
      </w:r>
      <w:r>
        <w:t xml:space="preserve">s authority over this part of West Papua dates back to 15 January 1710 and can be found in </w:t>
      </w:r>
      <w:r w:rsidRPr="00C109EA">
        <w:t xml:space="preserve">the </w:t>
      </w:r>
      <w:r w:rsidRPr="00305089">
        <w:rPr>
          <w:rStyle w:val="ChItalic"/>
          <w:lang w:val="nl-NL"/>
        </w:rPr>
        <w:t>Memorie van Overgave</w:t>
      </w:r>
      <w:r w:rsidRPr="00C109EA">
        <w:t xml:space="preserve"> </w:t>
      </w:r>
      <w:r w:rsidR="00B7093A">
        <w:t>‘</w:t>
      </w:r>
      <w:r w:rsidRPr="00C109EA">
        <w:t>Memorandum of Transfer</w:t>
      </w:r>
      <w:r w:rsidR="00B7093A">
        <w:t>’</w:t>
      </w:r>
      <w:r w:rsidRPr="00C109EA">
        <w:t xml:space="preserve"> by the outgoing Governor of Ternate Jacob Claaszoon</w:t>
      </w:r>
      <w:r>
        <w:t xml:space="preserve">. </w:t>
      </w:r>
      <w:r w:rsidRPr="00C109EA">
        <w:t>In summarizing this memorandum,</w:t>
      </w:r>
      <w:r w:rsidRPr="00C109EA">
        <w:rPr>
          <w:rStyle w:val="FootnoteReference"/>
        </w:rPr>
        <w:footnoteReference w:id="48"/>
      </w:r>
      <w:r w:rsidRPr="00C109EA">
        <w:t xml:space="preserve"> </w:t>
      </w:r>
      <w:r>
        <w:rPr>
          <w:rStyle w:val="Citation"/>
        </w:rPr>
        <w:fldChar w:fldCharType="begin"/>
      </w:r>
      <w:r w:rsidR="003A5B20">
        <w:rPr>
          <w:rStyle w:val="Citation"/>
        </w:rPr>
        <w:instrText>ADDIN CITAVI.PLACEHOLDER a7489072-fe09-43c9-beac-907f43300b34 PFBsYWNlaG9sZGVyPg0KICA8QWRkSW5WZXJzaW9uPjUuMi4wLjg8L0FkZEluVmVyc2lvbj4NCiAgPElkPmE3NDg5MDcyLWZlMDktNDNjOS1iZWFjLTkwN2Y0MzMwMGIzNDwvSWQ+DQogIDxFbnRyaWVzPg0KICAgIDxFbnRyeT4NCiAgICAgIDxJZD5mN2U3ZDU4YS02MDFlLTQ4YTAtODk3NC1mNGNkNWM0YjI5Y2I8L0lkPg0KICAgICAgPE5vUGFyPnRydWU8L05vUGFyPg0KICAgICAgPFBlcnNvbk9ubHk+dHJ1ZTwvUGVyc29uT25seT4NCiAgICAgIDxSZWZlcmVuY2VJZD42MDkxMzdmOS1iMDkzLTQyM2MtYTQwNS00ZDJiN2JiODA0MmQ8L1JlZmVyZW5jZUlk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Z2E8L1RleHQ+DQogICAgPC9UZXh0VW5pdD4NCiAgPC9UZXh0VW5pdHM+DQo8L1BsYWNlaG9sZGVyPg==</w:instrText>
      </w:r>
      <w:r>
        <w:rPr>
          <w:rStyle w:val="Citation"/>
        </w:rPr>
        <w:fldChar w:fldCharType="separate"/>
      </w:r>
      <w:bookmarkStart w:id="559" w:name="_CTVP001a7489072fe0943c9beac907f43300b34"/>
      <w:r w:rsidR="0092006B">
        <w:rPr>
          <w:rStyle w:val="Citation"/>
        </w:rPr>
        <w:t>Haga</w:t>
      </w:r>
      <w:bookmarkEnd w:id="559"/>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1106f56a-3eb5-4e56-8ef9-2c7842d4d7ec 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g4NDogMTky4oCTMTk1KTwvVGV4dD4NCiAgICA8L1RleHRVbml0Pg0KICA8L1RleHRVbml0cz4NCjwvUGxhY2Vob2xkZXI+</w:instrText>
      </w:r>
      <w:r>
        <w:rPr>
          <w:rStyle w:val="Citation"/>
        </w:rPr>
        <w:fldChar w:fldCharType="separate"/>
      </w:r>
      <w:bookmarkStart w:id="560" w:name="_CTVP0011106f56a3eb54e568ef92c7842d4d7ec"/>
      <w:r w:rsidR="0092006B">
        <w:rPr>
          <w:rStyle w:val="Citation"/>
        </w:rPr>
        <w:t>(1884: 192–195)</w:t>
      </w:r>
      <w:bookmarkEnd w:id="560"/>
      <w:r>
        <w:rPr>
          <w:rStyle w:val="Citation"/>
        </w:rPr>
        <w:fldChar w:fldCharType="end"/>
      </w:r>
      <w:r w:rsidRPr="00C109EA">
        <w:t xml:space="preserve"> lists the locations on New Guinea</w:t>
      </w:r>
      <w:r w:rsidR="00B7093A">
        <w:t>’</w:t>
      </w:r>
      <w:r w:rsidRPr="00C109EA">
        <w:t>s coast which belonged to Tidore</w:t>
      </w:r>
      <w:r w:rsidR="00B7093A">
        <w:t>’</w:t>
      </w:r>
      <w:r w:rsidRPr="00C109EA">
        <w:t xml:space="preserve">s territory. Included in this list is the west coast of Geelvink Bay, with </w:t>
      </w:r>
      <w:r>
        <w:rPr>
          <w:rStyle w:val="Citation"/>
        </w:rPr>
        <w:fldChar w:fldCharType="begin"/>
      </w:r>
      <w:r w:rsidR="003A5B20">
        <w:rPr>
          <w:rStyle w:val="Citation"/>
        </w:rPr>
        <w:instrText>ADDIN CITAVI.PLACEHOLDER a6ad0661-ab29-42c1-8921-d0758b78ad07 PFBsYWNlaG9sZGVyPg0KICA8QWRkSW5WZXJzaW9uPjUuMi4wLjg8L0FkZEluVmVyc2lvbj4NCiAgPElkPmE2YWQwNjYxLWFiMjktNDJjMS04OTIxLWQwNzU4Yjc4YWQwNzwvSWQ+DQogIDxFbnRyaWVzPg0KICAgIDxFbnRyeT4NCiAgICAgIDxJZD43MDExZDVmMi01YWZmLTQxNzYtYmQ0MS05YWQyN2MyNjgxZjg8L0lkPg0KICAgICAgPE5vUGFyPnRydWU8L05vUGFyPg0KICAgICAgPFBlcnNvbk9ubHk+dHJ1ZTwvUGVyc29uT25seT4NCiAgICAgIDxSZWZlcmVuY2VJZD42MDkxMzdmOS1iMDkzLTQyM2MtYTQwNS00ZDJiN2JiODA0MmQ8L1JlZmVyZW5jZUlk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Z2E8L1RleHQ+DQogICAgPC9UZXh0VW5pdD4NCiAgPC9UZXh0VW5pdHM+DQo8L1BsYWNlaG9sZGVyPg==</w:instrText>
      </w:r>
      <w:r>
        <w:rPr>
          <w:rStyle w:val="Citation"/>
        </w:rPr>
        <w:fldChar w:fldCharType="separate"/>
      </w:r>
      <w:bookmarkStart w:id="561" w:name="_CTVP001a6ad0661ab2942c18921d0758b78ad07"/>
      <w:r w:rsidR="0092006B">
        <w:rPr>
          <w:rStyle w:val="Citation"/>
        </w:rPr>
        <w:t>Haga</w:t>
      </w:r>
      <w:bookmarkEnd w:id="561"/>
      <w:r>
        <w:rPr>
          <w:rStyle w:val="Citation"/>
        </w:rPr>
        <w:fldChar w:fldCharType="end"/>
      </w:r>
      <w:r w:rsidRPr="00C109EA">
        <w:t xml:space="preserve"> pointing out that Tidore also claimed authority over Geelvink Bay</w:t>
      </w:r>
      <w:r w:rsidR="00B7093A">
        <w:t>’</w:t>
      </w:r>
      <w:r w:rsidRPr="00C109EA">
        <w:t>s south coast. In the second half of the nineteenth century, however, Tidore</w:t>
      </w:r>
      <w:r w:rsidR="00B7093A">
        <w:t>’</w:t>
      </w:r>
      <w:r w:rsidRPr="00C109EA">
        <w:t>s authority over Geelvink Bay declined after the Dutch banned Tidore</w:t>
      </w:r>
      <w:r w:rsidR="00B7093A">
        <w:t>’</w:t>
      </w:r>
      <w:r w:rsidRPr="00C109EA">
        <w:t>s raiding expeditions to New Guinea</w:t>
      </w:r>
      <w:r>
        <w:t xml:space="preserve"> </w:t>
      </w:r>
      <w:r w:rsidRPr="00C109EA">
        <w:t xml:space="preserve">on 22 February 1861 </w:t>
      </w:r>
      <w:r>
        <w:rPr>
          <w:rStyle w:val="Citation"/>
        </w:rPr>
        <w:fldChar w:fldCharType="begin"/>
      </w:r>
      <w:r>
        <w:rPr>
          <w:rStyle w:val="Citation"/>
        </w:rPr>
        <w:instrText>ADDIN CITAVI.PLACEHOLDER 7655cf7b-6426-4bf7-8414-5574476a1298 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3NjaCAxOTk1OiAyOOKAkzI5KTwvVGV4dD4NCiAgICA8L1RleHRVbml0Pg0KICA8L1RleHRVbml0cz4NCjwvUGxhY2Vob2xkZXI+</w:instrText>
      </w:r>
      <w:r>
        <w:rPr>
          <w:rStyle w:val="Citation"/>
        </w:rPr>
        <w:fldChar w:fldCharType="separate"/>
      </w:r>
      <w:bookmarkStart w:id="562" w:name="_CTVP0017655cf7b64264bf784145574476a1298"/>
      <w:r w:rsidR="0092006B">
        <w:rPr>
          <w:rStyle w:val="Citation"/>
        </w:rPr>
        <w:t>(Bosch 1995: 28–29)</w:t>
      </w:r>
      <w:bookmarkEnd w:id="562"/>
      <w:r>
        <w:rPr>
          <w:rStyle w:val="Citation"/>
        </w:rPr>
        <w:fldChar w:fldCharType="end"/>
      </w:r>
      <w:r w:rsidRPr="00C109EA">
        <w:t>. Roughly 35 years later, in 1895, the outgoing Resident of Ternate, J. van Oldenborgh noted that</w:t>
      </w:r>
      <w:r>
        <w:t>,</w:t>
      </w:r>
      <w:r w:rsidRPr="00C109EA">
        <w:t xml:space="preserve"> due to this ban</w:t>
      </w:r>
      <w:r>
        <w:t>,</w:t>
      </w:r>
      <w:r w:rsidRPr="00C109EA">
        <w:t xml:space="preserve"> Tidore</w:t>
      </w:r>
      <w:r w:rsidR="00B7093A">
        <w:t>’</w:t>
      </w:r>
      <w:r w:rsidRPr="00C109EA">
        <w:t xml:space="preserve">s authority on New Guinea had been reduced to zero </w:t>
      </w:r>
      <w:r>
        <w:t xml:space="preserve">as </w:t>
      </w:r>
      <w:r w:rsidRPr="00C109EA">
        <w:t xml:space="preserve">the sultans no longer had the means to enforce their authority in this area </w:t>
      </w:r>
      <w:r>
        <w:rPr>
          <w:rStyle w:val="Citation"/>
        </w:rPr>
        <w:fldChar w:fldCharType="begin"/>
      </w:r>
      <w:r>
        <w:rPr>
          <w:rStyle w:val="Citation"/>
        </w:rPr>
        <w:instrText>ADDIN CITAVI.PLACEHOLDER f9519ffb-941d-4058-a247-fc5a9edf0bad 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PbGRlbmJvcmdoIDE5OTU6IDgxKTwvVGV4dD4NCiAgICA8L1RleHRVbml0Pg0KICA8L1RleHRVbml0cz4NCjwvUGxhY2Vob2xkZXI+</w:instrText>
      </w:r>
      <w:r>
        <w:rPr>
          <w:rStyle w:val="Citation"/>
        </w:rPr>
        <w:fldChar w:fldCharType="separate"/>
      </w:r>
      <w:bookmarkStart w:id="563" w:name="_CTVP001f9519ffb941d4058a247fc5a9edf0bad"/>
      <w:r w:rsidR="0092006B">
        <w:rPr>
          <w:rStyle w:val="Citation"/>
        </w:rPr>
        <w:t>(van Oldenborgh 1995: 81)</w:t>
      </w:r>
      <w:bookmarkEnd w:id="563"/>
      <w:r>
        <w:rPr>
          <w:rStyle w:val="Citation"/>
        </w:rPr>
        <w:fldChar w:fldCharType="end"/>
      </w:r>
      <w:r w:rsidRPr="00C109EA">
        <w:t xml:space="preserve">. </w:t>
      </w:r>
      <w:r w:rsidRPr="00C109EA">
        <w:rPr>
          <w:szCs w:val="20"/>
        </w:rPr>
        <w:t xml:space="preserve">In </w:t>
      </w:r>
      <w:r w:rsidRPr="00C109EA">
        <w:rPr>
          <w:lang w:eastAsia="en-US"/>
        </w:rPr>
        <w:t xml:space="preserve">1905, the last sultan of Tidore, </w:t>
      </w:r>
      <w:r w:rsidRPr="00C109EA">
        <w:t xml:space="preserve">Johar Mulki (1894-1905), </w:t>
      </w:r>
      <w:r w:rsidRPr="00C109EA">
        <w:rPr>
          <w:lang w:eastAsia="en-US"/>
        </w:rPr>
        <w:t>relinquished all rights to western New Guinea to the Dutch (</w:t>
      </w:r>
      <w:r>
        <w:rPr>
          <w:lang w:eastAsia="en-US"/>
        </w:rPr>
        <w:fldChar w:fldCharType="begin"/>
      </w:r>
      <w:r>
        <w:rPr>
          <w:lang w:eastAsia="en-US"/>
        </w:rPr>
        <w:instrText>ADDIN CITAVI.PLACEHOLDER 96a0fb19-7e38-4476-84ce-d7a47f01c0ae PFBsYWNlaG9sZGVyPg0KICA8QWRkSW5WZXJzaW9uPjUuMi4wLjg8L0FkZEluVmVyc2lvbj4NCiAgPElkPjk2YTBmYjE5LTdlMzgtNDQ3Ni04NGNlLWQ3YTQ3ZjAxYzBhZTwvSWQ+DQogIDxFbnRyaWVzPg0KICAgIDxFbnRyeT4NCiAgICAgIDxJZD5hZDdjZTU1YS04MGQ0LTQ4ZGEtODRkYS04MzBiNGE3YmQ4Nzk8L0lkPg0KICAgICAgPE5vUGFyPnRydWU8L05vUGFyPg0KICAgICAgPFJlZmVyZW5jZUlkPmRlOGU4ZjZkLTNhNWEtNDVkYy1iYmNhLWQyNGE0YmFiNjU4Zj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ZhbiBkZXIgRW5nIDIwMDQ8L1RleHQ+DQogICAgPC9UZXh0VW5pdD4NCiAgPC9UZXh0VW5pdHM+DQo8L1BsYWNlaG9sZGVyPg==</w:instrText>
      </w:r>
      <w:r>
        <w:rPr>
          <w:lang w:eastAsia="en-US"/>
        </w:rPr>
        <w:fldChar w:fldCharType="separate"/>
      </w:r>
      <w:bookmarkStart w:id="564" w:name="_CTVP00196a0fb197e38447684ced7a47f01c0ae"/>
      <w:r w:rsidR="0092006B">
        <w:rPr>
          <w:lang w:eastAsia="en-US"/>
        </w:rPr>
        <w:t>van der Eng 2004</w:t>
      </w:r>
      <w:bookmarkEnd w:id="564"/>
      <w:r>
        <w:rPr>
          <w:lang w:eastAsia="en-US"/>
        </w:rPr>
        <w:fldChar w:fldCharType="end"/>
      </w:r>
      <w:r>
        <w:t>; see also</w:t>
      </w:r>
      <w:r w:rsidRPr="00C109EA">
        <w:t xml:space="preserve"> </w:t>
      </w:r>
      <w:r>
        <w:rPr>
          <w:rStyle w:val="Citation"/>
        </w:rPr>
        <w:fldChar w:fldCharType="begin"/>
      </w:r>
      <w:r>
        <w:rPr>
          <w:rStyle w:val="Citation"/>
        </w:rPr>
        <w:instrText>ADDIN CITAVI.PLACEHOLDER 905974d1-6b11-4473-a2c7-439975f317f1 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dmVyd2VlbCAxOTk1OiAxMzg8L1RleHQ+DQogICAgPC9UZXh0VW5pdD4NCiAgPC9UZXh0VW5pdHM+DQo8L1BsYWNlaG9sZGVyPg==</w:instrText>
      </w:r>
      <w:r>
        <w:rPr>
          <w:rStyle w:val="Citation"/>
        </w:rPr>
        <w:fldChar w:fldCharType="separate"/>
      </w:r>
      <w:bookmarkStart w:id="565" w:name="_CTVP001905974d16b114473a2c7439975f317f1"/>
      <w:r w:rsidR="0092006B">
        <w:rPr>
          <w:rStyle w:val="Citation"/>
        </w:rPr>
        <w:t>Overweel 1995: 138</w:t>
      </w:r>
      <w:bookmarkEnd w:id="565"/>
      <w:r>
        <w:rPr>
          <w:rStyle w:val="Citation"/>
        </w:rPr>
        <w:fldChar w:fldCharType="end"/>
      </w:r>
      <w:r w:rsidRPr="00C109EA">
        <w:t>).</w:t>
      </w:r>
    </w:p>
    <w:p w14:paraId="32FF27C8" w14:textId="2F865E80" w:rsidR="00757704" w:rsidRPr="00C109EA" w:rsidRDefault="00757704" w:rsidP="00757704">
      <w:pPr>
        <w:pStyle w:val="Body0500after"/>
        <w:rPr>
          <w:szCs w:val="20"/>
        </w:rPr>
      </w:pPr>
      <w:r w:rsidRPr="00C109EA">
        <w:rPr>
          <w:szCs w:val="20"/>
        </w:rPr>
        <w:lastRenderedPageBreak/>
        <w:t>Due to Tidorese influence in the eighteenth and nineteenth centuries, the Bird</w:t>
      </w:r>
      <w:r w:rsidR="00B7093A">
        <w:rPr>
          <w:szCs w:val="20"/>
        </w:rPr>
        <w:t>’</w:t>
      </w:r>
      <w:r w:rsidRPr="00C109EA">
        <w:rPr>
          <w:szCs w:val="20"/>
        </w:rPr>
        <w:t>s Head and Geelvink Bay were firmly connected with the wider Moluccan trade network (</w:t>
      </w:r>
      <w:r>
        <w:rPr>
          <w:szCs w:val="20"/>
        </w:rPr>
        <w:fldChar w:fldCharType="begin"/>
      </w:r>
      <w:r>
        <w:rPr>
          <w:szCs w:val="20"/>
        </w:rPr>
        <w:instrText>ADDIN CITAVI.PLACEHOLDER 8d01a538-4a65-4053-a702-851128456348 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laWxlciAxOTgyOiA3MjwvVGV4dD4NCiAgICA8L1RleHRVbml0Pg0KICA8L1RleHRVbml0cz4NCjwvUGxhY2Vob2xkZXI+</w:instrText>
      </w:r>
      <w:r>
        <w:rPr>
          <w:szCs w:val="20"/>
        </w:rPr>
        <w:fldChar w:fldCharType="separate"/>
      </w:r>
      <w:bookmarkStart w:id="566" w:name="_CTVP0018d01a5384a654053a702851128456348"/>
      <w:r w:rsidR="0092006B">
        <w:rPr>
          <w:szCs w:val="20"/>
        </w:rPr>
        <w:t>Seiler 1982: 72</w:t>
      </w:r>
      <w:bookmarkEnd w:id="566"/>
      <w:r>
        <w:rPr>
          <w:szCs w:val="20"/>
        </w:rPr>
        <w:fldChar w:fldCharType="end"/>
      </w:r>
      <w:r>
        <w:rPr>
          <w:rStyle w:val="Citation"/>
          <w:szCs w:val="20"/>
        </w:rPr>
        <w:t>;</w:t>
      </w:r>
      <w:r w:rsidRPr="00513C8C">
        <w:rPr>
          <w:rStyle w:val="Citation"/>
        </w:rPr>
        <w:t xml:space="preserve"> </w:t>
      </w:r>
      <w:r>
        <w:rPr>
          <w:rStyle w:val="Citation"/>
          <w:szCs w:val="20"/>
        </w:rPr>
        <w:fldChar w:fldCharType="begin"/>
      </w:r>
      <w:r>
        <w:rPr>
          <w:rStyle w:val="Citation"/>
          <w:szCs w:val="20"/>
        </w:rPr>
        <w:instrText>ADDIN CITAVI.PLACEHOLDER 48baca59-d143-46a8-b568-ad9752937e52 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mFuIFZlbHplbiAxOTk1OiAzMTTigJMzMTU8L1RleHQ+DQogICAgPC9UZXh0VW5pdD4NCiAgPC9UZXh0VW5pdHM+DQo8L1BsYWNlaG9sZGVyPg==</w:instrText>
      </w:r>
      <w:r>
        <w:rPr>
          <w:rStyle w:val="Citation"/>
          <w:szCs w:val="20"/>
        </w:rPr>
        <w:fldChar w:fldCharType="separate"/>
      </w:r>
      <w:bookmarkStart w:id="567" w:name="_CTVP00148baca59d14346a8b568ad9752937e52"/>
      <w:r w:rsidR="0092006B">
        <w:rPr>
          <w:rStyle w:val="Citation"/>
          <w:szCs w:val="20"/>
        </w:rPr>
        <w:t>van Velzen 1995: 314–315</w:t>
      </w:r>
      <w:bookmarkEnd w:id="567"/>
      <w:r>
        <w:rPr>
          <w:rStyle w:val="Citation"/>
          <w:szCs w:val="20"/>
        </w:rPr>
        <w:fldChar w:fldCharType="end"/>
      </w:r>
      <w:r>
        <w:rPr>
          <w:rStyle w:val="Citation"/>
          <w:szCs w:val="20"/>
        </w:rPr>
        <w:t>;</w:t>
      </w:r>
      <w:r w:rsidRPr="00513C8C">
        <w:rPr>
          <w:rStyle w:val="Citation"/>
        </w:rPr>
        <w:t xml:space="preserve"> </w:t>
      </w:r>
      <w:r>
        <w:rPr>
          <w:rStyle w:val="Citation"/>
          <w:szCs w:val="20"/>
        </w:rPr>
        <w:fldChar w:fldCharType="begin"/>
      </w:r>
      <w:r w:rsidR="003A5B20">
        <w:rPr>
          <w:rStyle w:val="Citation"/>
          <w:szCs w:val="20"/>
        </w:rPr>
        <w:instrText>ADDIN CITAVI.PLACEHOLDER 34a949ec-18e9-40c6-9d53-da056e4b449a 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W1tZXIgMjAwMjogMuKAkzM8L1RleHQ+DQogICAgPC9UZXh0VW5pdD4NCiAgPC9UZXh0VW5pdHM+DQo8L1BsYWNlaG9sZGVyPg==</w:instrText>
      </w:r>
      <w:r>
        <w:rPr>
          <w:rStyle w:val="Citation"/>
          <w:szCs w:val="20"/>
        </w:rPr>
        <w:fldChar w:fldCharType="separate"/>
      </w:r>
      <w:bookmarkStart w:id="568" w:name="_CTVP00134a949ec18e940c69d53da056e4b449a"/>
      <w:r w:rsidR="0092006B">
        <w:rPr>
          <w:rStyle w:val="Citation"/>
          <w:szCs w:val="20"/>
        </w:rPr>
        <w:t>Timmer 2002: 2–3</w:t>
      </w:r>
      <w:bookmarkEnd w:id="568"/>
      <w:r>
        <w:rPr>
          <w:rStyle w:val="Citation"/>
          <w:szCs w:val="20"/>
        </w:rPr>
        <w:fldChar w:fldCharType="end"/>
      </w:r>
      <w:r>
        <w:t xml:space="preserve">; see also </w:t>
      </w:r>
      <w:r>
        <w:fldChar w:fldCharType="begin"/>
      </w:r>
      <w:r>
        <w:instrText>ADDIN CITAVI.PLACEHOLDER ac9e0dac-cae6-423a-8084-5268bbdc737c PFBsYWNlaG9sZGVyPg0KICA8QWRkSW5WZXJzaW9uPjUuMi4wLjg8L0FkZEluVmVyc2lvbj4NCiAgPElkPmFjOWUwZGFjLWNhZTYtNDIzYS04MDg0LTUyNjhiYmRjNzM3YzwvSWQ+DQogIDxFbnRyaWVzPg0KICAgIDxFbnRyeT4NCiAgICAgIDxJZD5iOGUzNmNmMS0yYjI2LTQ3OWEtYmY2MS1lOGNjYzZmY2I3YWQ8L0lkPg0KICAgICAgPE5vUGFyPnRydWU8L05vUGFyPg0KICAgICAgPFJlZmVyZW5jZUlkPjMzYmZlNjZhLWIyZjktNDc0Yy1iOTAyLThmNDI4Y2M5N2Q5OT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dWl6aW5nYSAxOTk4PC9UZXh0Pg0KICAgIDwvVGV4dFVuaXQ+DQogIDwvVGV4dFVuaXRzPg0KPC9QbGFjZWhvbGRlcj4=</w:instrText>
      </w:r>
      <w:r>
        <w:fldChar w:fldCharType="separate"/>
      </w:r>
      <w:bookmarkStart w:id="569" w:name="_CTVP001ac9e0daccae6423a80845268bbdc737c"/>
      <w:r w:rsidR="0092006B">
        <w:t>Huizinga 1998</w:t>
      </w:r>
      <w:bookmarkEnd w:id="569"/>
      <w:r>
        <w:fldChar w:fldCharType="end"/>
      </w:r>
      <w:r w:rsidRPr="00C109EA">
        <w:rPr>
          <w:szCs w:val="20"/>
        </w:rPr>
        <w:t xml:space="preserve"> on the relations between Tidore and New Guinea</w:t>
      </w:r>
      <w:r w:rsidR="00B7093A">
        <w:rPr>
          <w:szCs w:val="20"/>
        </w:rPr>
        <w:t>’</w:t>
      </w:r>
      <w:r w:rsidRPr="00C109EA">
        <w:rPr>
          <w:szCs w:val="20"/>
        </w:rPr>
        <w:t>s north coast in the nineteenth century). However</w:t>
      </w:r>
      <w:r>
        <w:rPr>
          <w:szCs w:val="20"/>
        </w:rPr>
        <w:t xml:space="preserve">, </w:t>
      </w:r>
      <w:r w:rsidRPr="00C109EA">
        <w:rPr>
          <w:szCs w:val="20"/>
        </w:rPr>
        <w:t>scholars disag</w:t>
      </w:r>
      <w:r>
        <w:rPr>
          <w:szCs w:val="20"/>
        </w:rPr>
        <w:t>ree</w:t>
      </w:r>
      <w:r w:rsidRPr="00C109EA">
        <w:rPr>
          <w:szCs w:val="20"/>
        </w:rPr>
        <w:t xml:space="preserve"> </w:t>
      </w:r>
      <w:r>
        <w:rPr>
          <w:szCs w:val="20"/>
        </w:rPr>
        <w:t xml:space="preserve">on </w:t>
      </w:r>
      <w:r w:rsidRPr="00C109EA">
        <w:rPr>
          <w:szCs w:val="20"/>
        </w:rPr>
        <w:t>how firmly Malay was established in this area, especially in Geelvink Bay, during these early trading relations.</w:t>
      </w:r>
    </w:p>
    <w:p w14:paraId="01A5F3C2" w14:textId="5846E18C" w:rsidR="00757704" w:rsidRPr="000B2B02" w:rsidRDefault="00757704" w:rsidP="00757704">
      <w:pPr>
        <w:pStyle w:val="Body0500after"/>
      </w:pPr>
      <w:r>
        <w:rPr>
          <w:rStyle w:val="Citation"/>
          <w:szCs w:val="20"/>
        </w:rPr>
        <w:fldChar w:fldCharType="begin"/>
      </w:r>
      <w:r>
        <w:rPr>
          <w:rStyle w:val="Citation"/>
          <w:szCs w:val="20"/>
        </w:rPr>
        <w:instrText>ADDIN CITAVI.PLACEHOLDER d16520e9-6e9b-4c27-a4eb-840d2545dde6 PFBsYWNlaG9sZGVyPg0KICA8QWRkSW5WZXJzaW9uPjUuMi4wLjg8L0FkZEluVmVyc2lvbj4NCiAgPElkPmQxNjUyMGU5LTZlOWItNGMyNy1hNGViLTg0MGQyNTQ1ZGRlNjwvSWQ+DQogIDxFbnRyaWVzPg0KICAgIDxFbnRyeT4NCiAgICAgIDxJZD4xN2ZiMWJkMi1hMjA5LTRmNTAtYjRjOS05M2JhNzNmODEyY2U8L0lkPg0KICAgICAgPE5vUGFyPnRydWU8L05vUGFyPg0KICAgICAgPFBlcnNvbk9ubHk+dHJ1ZTwvUGVyc29uT25seT4NCiAgICAgIDxSZWZlcmVuY2VJZD40ZjczNjJkYy1mOGI0LTQ3YjctOGVjMi05MTgzMDhkYWU1NWQ8L1JlZmVyZW5jZUlk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b3dsZXk8L1RleHQ+DQogICAgPC9UZXh0VW5pdD4NCiAgPC9UZXh0VW5pdHM+DQo8L1BsYWNlaG9sZGVyPg==</w:instrText>
      </w:r>
      <w:r>
        <w:rPr>
          <w:rStyle w:val="Citation"/>
          <w:szCs w:val="20"/>
        </w:rPr>
        <w:fldChar w:fldCharType="separate"/>
      </w:r>
      <w:bookmarkStart w:id="570" w:name="_CTVP001d16520e96e9b4c27a4eb840d2545dde6"/>
      <w:r w:rsidR="0092006B">
        <w:rPr>
          <w:rStyle w:val="Citation"/>
          <w:szCs w:val="20"/>
        </w:rPr>
        <w:t>Rowley</w:t>
      </w:r>
      <w:bookmarkEnd w:id="570"/>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1616d69d-b1c1-43db-b539-fe7bcca58176 PFBsYWNlaG9sZGVyPg0KICA8QWRkSW5WZXJzaW9uPjUuMi4wLjg8L0FkZEluVmVyc2lvbj4NCiAgPElkPjE2MTZkNjlkLWIxYzEtNDNkYi1iNTM5LWZlN2JjY2E1ODE3NjwvSWQ+DQogIDxFbnRyaWVzPg0KICAgIDxFbnRyeT4NCiAgICAgIDxJZD42ZmQ2YjlkNS1iZmEwLTQ1NWMtYjZiMS1hZDlhNWI1ZjdlZ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mVmZXJlbmNlSWQ+NGY3MzYyZGMtZjhiNC00N2I3LThlYzItOTE4MzA4ZGFlNTVk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3MjogNTMpPC9UZXh0Pg0KICAgIDwvVGV4dFVuaXQ+DQogIDwvVGV4dFVuaXRzPg0KPC9QbGFjZWhvbGRlcj4=</w:instrText>
      </w:r>
      <w:r>
        <w:rPr>
          <w:rStyle w:val="Citation"/>
          <w:szCs w:val="20"/>
        </w:rPr>
        <w:fldChar w:fldCharType="separate"/>
      </w:r>
      <w:bookmarkStart w:id="571" w:name="_CTVP0011616d69db1c143dbb539fe7bcca58176"/>
      <w:r w:rsidR="0092006B">
        <w:rPr>
          <w:rStyle w:val="Citation"/>
          <w:szCs w:val="20"/>
        </w:rPr>
        <w:t>(1972: 53)</w:t>
      </w:r>
      <w:bookmarkEnd w:id="571"/>
      <w:r>
        <w:rPr>
          <w:rStyle w:val="Citation"/>
          <w:szCs w:val="20"/>
        </w:rPr>
        <w:fldChar w:fldCharType="end"/>
      </w:r>
      <w:r w:rsidRPr="00C109EA">
        <w:rPr>
          <w:szCs w:val="20"/>
        </w:rPr>
        <w:t xml:space="preserve">, for instance, suggests that </w:t>
      </w:r>
      <w:r>
        <w:rPr>
          <w:szCs w:val="20"/>
        </w:rPr>
        <w:t xml:space="preserve">the </w:t>
      </w:r>
      <w:r w:rsidRPr="00C109EA">
        <w:rPr>
          <w:szCs w:val="20"/>
        </w:rPr>
        <w:t xml:space="preserve">Malay presence along </w:t>
      </w:r>
      <w:r w:rsidRPr="00C109EA">
        <w:rPr>
          <w:szCs w:val="20"/>
          <w:lang w:eastAsia="en-US"/>
        </w:rPr>
        <w:t>West Papua</w:t>
      </w:r>
      <w:r w:rsidR="00B7093A">
        <w:rPr>
          <w:szCs w:val="20"/>
        </w:rPr>
        <w:t>’</w:t>
      </w:r>
      <w:r w:rsidRPr="00C109EA">
        <w:rPr>
          <w:szCs w:val="20"/>
        </w:rPr>
        <w:t xml:space="preserve">s western coast may date back to the fourteenth century. Malay influence began with Javanese trading settlements and then continued with trading settlements which were under the control of Seram and Tidore. </w:t>
      </w:r>
      <w:r>
        <w:rPr>
          <w:szCs w:val="20"/>
        </w:rPr>
        <w:t>At that time</w:t>
      </w:r>
      <w:r w:rsidRPr="00C109EA">
        <w:rPr>
          <w:szCs w:val="20"/>
        </w:rPr>
        <w:t>, the Dutch did not yet show any direct interest in this region. It was the British who, in 1793,</w:t>
      </w:r>
      <w:r>
        <w:rPr>
          <w:szCs w:val="20"/>
        </w:rPr>
        <w:t xml:space="preserve"> established the first European</w:t>
      </w:r>
      <w:r w:rsidRPr="00C109EA">
        <w:rPr>
          <w:szCs w:val="20"/>
        </w:rPr>
        <w:t xml:space="preserve"> post at Dorey, now Manokwari, which they maintained for two years. </w:t>
      </w:r>
      <w:r>
        <w:rPr>
          <w:szCs w:val="20"/>
        </w:rPr>
        <w:t>During this period</w:t>
      </w:r>
      <w:r w:rsidRPr="00C109EA">
        <w:rPr>
          <w:szCs w:val="20"/>
        </w:rPr>
        <w:t xml:space="preserve"> Dorey was already under the influence of Tidore and its inhabitants had to pay </w:t>
      </w:r>
      <w:r>
        <w:rPr>
          <w:szCs w:val="20"/>
        </w:rPr>
        <w:t xml:space="preserve">an </w:t>
      </w:r>
      <w:r w:rsidRPr="00C109EA">
        <w:rPr>
          <w:szCs w:val="20"/>
        </w:rPr>
        <w:t>annual tribute to the Tidore sultan.</w:t>
      </w:r>
      <w:r w:rsidRPr="00C109EA">
        <w:t xml:space="preserve"> </w:t>
      </w:r>
      <w:r>
        <w:rPr>
          <w:rStyle w:val="Citation"/>
          <w:szCs w:val="20"/>
        </w:rPr>
        <w:fldChar w:fldCharType="begin"/>
      </w:r>
      <w:r w:rsidR="008B4072">
        <w:rPr>
          <w:rStyle w:val="Citation"/>
          <w:szCs w:val="20"/>
        </w:rPr>
        <w:instrText>ADDIN CITAVI.PLACEHOLDER ed5f30f9-aaad-46ec-8593-4ed435833b89 PFBsYWNlaG9sZGVyPg0KICA8QWRkSW5WZXJzaW9uPjUuMi4wLjg8L0FkZEluVmVyc2lvbj4NCiAgPElkPmVkNWYzMGY5LWFhYWQtNDZlYy04NTkzLTRlZDQzNTgzM2I4OTwvSWQ+DQogIDxFbnRyaWVzPg0KICAgIDxFbnRyeT4NCiAgICAgIDxJZD5lNWZhMmQzOC05NDgwLTQ0OWQtODc2OS0yZDM1N2RjNWJhNjE8L0lkPg0KICAgICAgPE5vUGFyPnRydWU8L05vUGFyPg0KICAgICAgPFBlcnNvbk9ubHk+dHJ1ZTwvUGVyc29uT25seT4NCiAgICAgIDxSZWZlcmVuY2VJZD5kY2JmZGRmZC03NDJmLTQwYzMtOGNmMS01ZjY2OTFmM2IyYTE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uIFZlbHplbjwvVGV4dD4NCiAgICA8L1RleHRVbml0Pg0KICA8L1RleHRVbml0cz4NCjwvUGxhY2Vob2xkZXI+</w:instrText>
      </w:r>
      <w:r>
        <w:rPr>
          <w:rStyle w:val="Citation"/>
          <w:szCs w:val="20"/>
        </w:rPr>
        <w:fldChar w:fldCharType="separate"/>
      </w:r>
      <w:bookmarkStart w:id="572" w:name="_CTVP001ed5f30f9aaad46ec85934ed435833b89"/>
      <w:r w:rsidR="0092006B">
        <w:rPr>
          <w:rStyle w:val="Citation"/>
          <w:szCs w:val="20"/>
        </w:rPr>
        <w:t>Van Velzen</w:t>
      </w:r>
      <w:bookmarkEnd w:id="572"/>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fed862e0-e055-4346-b848-18a724effc60 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U6IDMxNOKAkzMxNSk8L1RleHQ+DQogICAgPC9UZXh0VW5pdD4NCiAgPC9UZXh0VW5pdHM+DQo8L1BsYWNlaG9sZGVyPg==</w:instrText>
      </w:r>
      <w:r>
        <w:rPr>
          <w:rStyle w:val="Citation"/>
          <w:szCs w:val="20"/>
        </w:rPr>
        <w:fldChar w:fldCharType="separate"/>
      </w:r>
      <w:bookmarkStart w:id="573" w:name="_CTVP001fed862e0e0554346b84818a724effc60"/>
      <w:r w:rsidR="0092006B">
        <w:rPr>
          <w:rStyle w:val="Citation"/>
          <w:szCs w:val="20"/>
        </w:rPr>
        <w:t>(1995: 314–315)</w:t>
      </w:r>
      <w:bookmarkEnd w:id="573"/>
      <w:r>
        <w:rPr>
          <w:rStyle w:val="Citation"/>
          <w:szCs w:val="20"/>
        </w:rPr>
        <w:fldChar w:fldCharType="end"/>
      </w:r>
      <w:r w:rsidRPr="00C109EA">
        <w:rPr>
          <w:szCs w:val="20"/>
        </w:rPr>
        <w:t xml:space="preserve"> also claims that Malay was a regional language of wider communication long before the arrival of the first Europeans is. He refers to </w:t>
      </w:r>
      <w:r>
        <w:rPr>
          <w:rStyle w:val="Citation"/>
        </w:rPr>
        <w:fldChar w:fldCharType="begin"/>
      </w:r>
      <w:r w:rsidR="003A5B20">
        <w:rPr>
          <w:rStyle w:val="Citation"/>
        </w:rPr>
        <w:instrText>ADDIN CITAVI.PLACEHOLDER 46c3717d-c7e2-4f52-8a5c-70946d645874 PFBsYWNlaG9sZGVyPg0KICA8QWRkSW5WZXJzaW9uPjUuMi4wLjg8L0FkZEluVmVyc2lvbj4NCiAgPElkPjQ2YzM3MTdkLWM3ZTItNGY1Mi04YTVjLTcwOTQ2ZDY0NTg3NDwvSWQ+DQogIDxFbnRyaWVzPg0KICAgIDxFbnRyeT4NCiAgICAgIDxJZD5jNjgzOGMxMy1jN2VjLTQ2MjItYThmYy0yYjUyZTBiNmU2MjA8L0lkPg0KICAgICAgPE5vUGFyPnRydWU8L05vUGFyPg0KICAgICAgPFBlcnNvbk9ubHk+dHJ1ZTwvUGVyc29uT25seT4NCiAgICAgIDxSZWZlcmVuY2VJZD4wMzJlNzI4Mi0xMjU4LTQ1MmUtYjM2ZC1lYWZmYzY1OWUxYzQ8L1JlZmVyZW5jZUlk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dhPC9UZXh0Pg0KICAgIDwvVGV4dFVuaXQ+DQogIDwvVGV4dFVuaXRzPg0KPC9QbGFjZWhvbGRlcj4=</w:instrText>
      </w:r>
      <w:r>
        <w:rPr>
          <w:rStyle w:val="Citation"/>
        </w:rPr>
        <w:fldChar w:fldCharType="separate"/>
      </w:r>
      <w:bookmarkStart w:id="574" w:name="_CTVP00146c3717dc7e24f528a5c70946d645874"/>
      <w:r w:rsidR="0092006B">
        <w:rPr>
          <w:rStyle w:val="Citation"/>
        </w:rPr>
        <w:t>Haga</w:t>
      </w:r>
      <w:bookmarkEnd w:id="574"/>
      <w:r>
        <w:rPr>
          <w:rStyle w:val="Citation"/>
        </w:rPr>
        <w:fldChar w:fldCharType="end"/>
      </w:r>
      <w:r w:rsidR="00FB237B" w:rsidRPr="00FB237B">
        <w:rPr>
          <w:rStyle w:val="Citation"/>
        </w:rPr>
        <w:t>’s</w:t>
      </w:r>
      <w:r w:rsidRPr="00513C8C">
        <w:rPr>
          <w:rStyle w:val="Citation"/>
        </w:rPr>
        <w:t xml:space="preserve"> </w:t>
      </w:r>
      <w:r>
        <w:rPr>
          <w:rStyle w:val="Citation"/>
        </w:rPr>
        <w:fldChar w:fldCharType="begin"/>
      </w:r>
      <w:r w:rsidR="003A5B20">
        <w:rPr>
          <w:rStyle w:val="Citation"/>
        </w:rPr>
        <w:instrText>ADDIN CITAVI.PLACEHOLDER 3831ac4a-965f-4fa8-ba37-3db96b1744b8 PFBsYWNlaG9sZGVyPg0KICA8QWRkSW5WZXJzaW9uPjUuMi4wLjg8L0FkZEluVmVyc2lvbj4NCiAgPElkPjM4MzFhYzRhLTk2NWYtNGZhOC1iYTM3LTNkYjk2YjE3NDRiODwvSWQ+DQogIDxFbnRyaWVzPg0KICAgIDxFbnRyeT4NCiAgICAgIDxJZD5mZjQxZDYyOS03MDNhLTRmNDYtOTM1OC01NjZlYmMyMTU0NGE8L0lkPg0KICAgICAgPFJlZmVyZW5jZUlkPjAzMmU3MjgyLTEyNTgtNDUyZS1iMzZkLWVhZmZjNjU5ZTFjN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4ODUpPC9UZXh0Pg0KICAgIDwvVGV4dFVuaXQ+DQogIDwvVGV4dFVuaXRzPg0KPC9QbGFjZWhvbGRlcj4=</w:instrText>
      </w:r>
      <w:r>
        <w:rPr>
          <w:rStyle w:val="Citation"/>
        </w:rPr>
        <w:fldChar w:fldCharType="separate"/>
      </w:r>
      <w:bookmarkStart w:id="575" w:name="_CTVP0013831ac4a965f4fa8ba373db96b1744b8"/>
      <w:r w:rsidR="0092006B">
        <w:rPr>
          <w:rStyle w:val="Citation"/>
        </w:rPr>
        <w:t>(1885)</w:t>
      </w:r>
      <w:bookmarkEnd w:id="575"/>
      <w:r>
        <w:rPr>
          <w:rStyle w:val="Citation"/>
        </w:rPr>
        <w:fldChar w:fldCharType="end"/>
      </w:r>
      <w:r w:rsidRPr="00C109EA">
        <w:rPr>
          <w:szCs w:val="20"/>
        </w:rPr>
        <w:t xml:space="preserve"> account of one of the first European visits to the Yapen Waropen area, which took place in 1705. On Yapen Island the crew was able to communicate in Malay with some of the local inhabitants. Given that these inhabitants were ethnically Biak, </w:t>
      </w:r>
      <w:r w:rsidRPr="006079FF">
        <w:rPr>
          <w:rStyle w:val="Citation"/>
        </w:rPr>
        <w:fldChar w:fldCharType="begin"/>
      </w:r>
      <w:r w:rsidRPr="006079FF">
        <w:rPr>
          <w:rStyle w:val="Citation"/>
        </w:rPr>
        <w:instrText>ADDIN CITAVI.PLACEHOLDER cabf2794-ad4f-411a-b50f-9fb015c7d7ec 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ZhbiBWZWx6ZW48L1RleHQ+DQogICAgPC9UZXh0VW5pdD4NCiAgPC9UZXh0VW5pdHM+DQo8L1BsYWNlaG9sZGVyPg==</w:instrText>
      </w:r>
      <w:r w:rsidRPr="006079FF">
        <w:rPr>
          <w:rStyle w:val="Citation"/>
        </w:rPr>
        <w:fldChar w:fldCharType="separate"/>
      </w:r>
      <w:bookmarkStart w:id="576" w:name="_CTVP001cabf2794ad4f411ab50f9fb015c7d7ec"/>
      <w:r w:rsidR="0092006B">
        <w:rPr>
          <w:rStyle w:val="Citation"/>
        </w:rPr>
        <w:t>van Velzen</w:t>
      </w:r>
      <w:bookmarkEnd w:id="576"/>
      <w:r w:rsidRPr="006079FF">
        <w:rPr>
          <w:rStyle w:val="Citation"/>
        </w:rPr>
        <w:fldChar w:fldCharType="end"/>
      </w:r>
      <w:r w:rsidRPr="00513C8C">
        <w:rPr>
          <w:rStyle w:val="Citation"/>
        </w:rPr>
        <w:t xml:space="preserve"> </w:t>
      </w:r>
      <w:r w:rsidRPr="006079FF">
        <w:rPr>
          <w:rStyle w:val="Citation"/>
        </w:rPr>
        <w:fldChar w:fldCharType="begin"/>
      </w:r>
      <w:r w:rsidRPr="006079FF">
        <w:rPr>
          <w:rStyle w:val="Citation"/>
        </w:rPr>
        <w:instrText>ADDIN CITAVI.PLACEHOLDER 3e1ad4df-fde0-4ace-9609-f5d1d90d5ccc PFBsYWNlaG9sZGVyPg0KICA8QWRkSW5WZXJzaW9uPjUuMi4wLjg8L0FkZEluVmVyc2lvbj4NCiAgPElkPjNlMWFkNGRmLWZkZTAtNGFjZS05NjA5LWY1ZDFkOTBkNWNjYzwvSWQ+DQogIDxBc3NvY2lhdGVXaXRoUGxhY2Vob2xkZXJJZD5jYWJmMjc5NC1hZDRmLTQxMWEtYjUwZi05ZmIwMTVjN2Q3ZWM8L0Fzc29jaWF0ZVdpdGhQbGFjZWhvbGRlcklkPg0KICA8RW50cmllcz4NCiAgICA8RW50cnk+DQogICAgICA8SWQ+OGUwNjAxMDUtMmJiOS00MWRkLTlkMWItMWExMzMyZjMzYjY0PC9JZD4NCiAgICAgIDxSZWZlcmVuY2VJZD5kY2JmZGRmZC03NDJmLTQwYzMtOGNmMS01ZjY2OTFmM2IyYTE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1KTwvVGV4dD4NCiAgICA8L1RleHRVbml0Pg0KICA8L1RleHRVbml0cz4NCjwvUGxhY2Vob2xkZXI+</w:instrText>
      </w:r>
      <w:r w:rsidRPr="006079FF">
        <w:rPr>
          <w:rStyle w:val="Citation"/>
        </w:rPr>
        <w:fldChar w:fldCharType="separate"/>
      </w:r>
      <w:bookmarkStart w:id="577" w:name="_CTVP0013e1ad4dffde04ace9609f5d1d90d5ccc"/>
      <w:r w:rsidR="0092006B">
        <w:rPr>
          <w:rStyle w:val="Citation"/>
        </w:rPr>
        <w:t>(1995)</w:t>
      </w:r>
      <w:bookmarkEnd w:id="577"/>
      <w:r w:rsidRPr="006079FF">
        <w:rPr>
          <w:rStyle w:val="Citation"/>
        </w:rPr>
        <w:fldChar w:fldCharType="end"/>
      </w:r>
      <w:r>
        <w:rPr>
          <w:szCs w:val="20"/>
        </w:rPr>
        <w:t xml:space="preserve"> </w:t>
      </w:r>
      <w:r w:rsidRPr="00C109EA">
        <w:rPr>
          <w:szCs w:val="20"/>
        </w:rPr>
        <w:t>concludes that it may have been the Biak who first introduced Malay to Geelvink Bay.</w:t>
      </w:r>
      <w:r w:rsidRPr="00C109EA">
        <w:rPr>
          <w:rStyle w:val="FootnoteReference"/>
          <w:szCs w:val="20"/>
        </w:rPr>
        <w:footnoteReference w:id="49"/>
      </w:r>
    </w:p>
    <w:p w14:paraId="5685139F" w14:textId="093B7829" w:rsidR="00757704" w:rsidRPr="00C109EA" w:rsidRDefault="00757704" w:rsidP="00757704">
      <w:pPr>
        <w:pStyle w:val="Body0500after"/>
        <w:rPr>
          <w:szCs w:val="20"/>
        </w:rPr>
      </w:pPr>
      <w:r w:rsidRPr="00C109EA">
        <w:rPr>
          <w:szCs w:val="20"/>
        </w:rPr>
        <w:t>This claim of the long-standing presence of Malay in the Geelvink Bay</w:t>
      </w:r>
      <w:r>
        <w:rPr>
          <w:szCs w:val="20"/>
        </w:rPr>
        <w:t xml:space="preserve"> </w:t>
      </w:r>
      <w:r w:rsidRPr="00C109EA">
        <w:rPr>
          <w:szCs w:val="20"/>
        </w:rPr>
        <w:t xml:space="preserve">is not, however, supported by the reports of explorers who visited the Geelvink area in the nineteenth century. These </w:t>
      </w:r>
      <w:r>
        <w:rPr>
          <w:szCs w:val="20"/>
        </w:rPr>
        <w:t xml:space="preserve">early </w:t>
      </w:r>
      <w:r w:rsidRPr="00C109EA">
        <w:rPr>
          <w:szCs w:val="20"/>
        </w:rPr>
        <w:t xml:space="preserve">visits occurred after the Dutch had </w:t>
      </w:r>
      <w:r>
        <w:rPr>
          <w:szCs w:val="20"/>
        </w:rPr>
        <w:t xml:space="preserve">first </w:t>
      </w:r>
      <w:r w:rsidRPr="00C109EA">
        <w:rPr>
          <w:szCs w:val="20"/>
        </w:rPr>
        <w:t>shown interest in this region</w:t>
      </w:r>
      <w:r>
        <w:rPr>
          <w:szCs w:val="20"/>
        </w:rPr>
        <w:t xml:space="preserve">. This was </w:t>
      </w:r>
      <w:r w:rsidRPr="00C109EA">
        <w:rPr>
          <w:szCs w:val="20"/>
        </w:rPr>
        <w:t xml:space="preserve">only in 1820, after the British had established their post at Dorey in 1793; this first Dutch interest </w:t>
      </w:r>
      <w:r w:rsidR="00B7093A">
        <w:rPr>
          <w:szCs w:val="20"/>
        </w:rPr>
        <w:t>“</w:t>
      </w:r>
      <w:r w:rsidRPr="00C109EA">
        <w:rPr>
          <w:szCs w:val="20"/>
        </w:rPr>
        <w:t>was due in part to the fear that other attempts would be made</w:t>
      </w:r>
      <w:r w:rsidR="00B7093A">
        <w:rPr>
          <w:szCs w:val="20"/>
        </w:rPr>
        <w:t>”</w:t>
      </w:r>
      <w:r w:rsidRPr="00C109EA">
        <w:rPr>
          <w:szCs w:val="20"/>
        </w:rPr>
        <w:t xml:space="preserve"> </w:t>
      </w:r>
      <w:r>
        <w:rPr>
          <w:rStyle w:val="Citation"/>
          <w:szCs w:val="20"/>
        </w:rPr>
        <w:fldChar w:fldCharType="begin"/>
      </w:r>
      <w:r>
        <w:rPr>
          <w:rStyle w:val="Citation"/>
          <w:szCs w:val="20"/>
        </w:rPr>
        <w:instrText>ADDIN CITAVI.PLACEHOLDER 75f8efa3-8851-460d-989b-8fdd1e305ff8 PFBsYWNlaG9sZGVyPg0KICA8QWRkSW5WZXJzaW9uPjUuMi4wLjg8L0FkZEluVmVyc2lvbj4NCiAgPElkPjc1ZjhlZmEzLTg4NTEtNDYwZC05ODliLThmZGQxZTMwNWZmODwvSWQ+DQogIDxFbnRyaWVzPg0KICAgIDxFbnRyeT4NCiAgICAgIDxJZD4yNGU4NTY0NC0wYzlmLTRjMTEtYWE3Yi0xOTNmNWM2ZWJkMT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mVmZXJlbmNlSWQ+NGY3MzYyZGMtZjhiNC00N2I3LThlYzItOTE4MzA4ZGFlNTVkPC9SZWZlcmVuY2VJZD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d2xleSAxOTcyOiA1Myk8L1RleHQ+DQogICAgPC9UZXh0VW5pdD4NCiAgPC9UZXh0VW5pdHM+DQo8L1BsYWNlaG9sZGVyPg==</w:instrText>
      </w:r>
      <w:r>
        <w:rPr>
          <w:rStyle w:val="Citation"/>
          <w:szCs w:val="20"/>
        </w:rPr>
        <w:fldChar w:fldCharType="separate"/>
      </w:r>
      <w:bookmarkStart w:id="580" w:name="_CTVP00175f8efa38851460d989b8fdd1e305ff8"/>
      <w:r w:rsidR="0092006B">
        <w:rPr>
          <w:rStyle w:val="Citation"/>
          <w:szCs w:val="20"/>
        </w:rPr>
        <w:t>(Rowley 1972: 53)</w:t>
      </w:r>
      <w:bookmarkEnd w:id="580"/>
      <w:r>
        <w:rPr>
          <w:rStyle w:val="Citation"/>
          <w:szCs w:val="20"/>
        </w:rPr>
        <w:fldChar w:fldCharType="end"/>
      </w:r>
      <w:r w:rsidRPr="00C109EA">
        <w:rPr>
          <w:szCs w:val="20"/>
        </w:rPr>
        <w:t>.</w:t>
      </w:r>
    </w:p>
    <w:p w14:paraId="4A4E92CE" w14:textId="3EF29B8C" w:rsidR="00757704" w:rsidRPr="00C109EA" w:rsidRDefault="00757704" w:rsidP="00757704">
      <w:pPr>
        <w:pStyle w:val="Body0500after"/>
        <w:rPr>
          <w:szCs w:val="20"/>
          <w:lang w:eastAsia="en-US"/>
        </w:rPr>
      </w:pPr>
      <w:r>
        <w:rPr>
          <w:szCs w:val="20"/>
        </w:rPr>
        <w:t>For instance, w</w:t>
      </w:r>
      <w:r w:rsidRPr="00C109EA">
        <w:rPr>
          <w:szCs w:val="20"/>
        </w:rPr>
        <w:t xml:space="preserve">hen the French explorer and rear admiral </w:t>
      </w:r>
      <w:r>
        <w:rPr>
          <w:rStyle w:val="Citation"/>
          <w:szCs w:val="20"/>
        </w:rPr>
        <w:fldChar w:fldCharType="begin"/>
      </w:r>
      <w:r w:rsidR="003A5B20">
        <w:rPr>
          <w:rStyle w:val="Citation"/>
          <w:szCs w:val="20"/>
        </w:rPr>
        <w:instrText>ADDIN CITAVI.PLACEHOLDER f17ad6b5-c6ff-432c-995b-19cdf15b27dd PFBsYWNlaG9sZGVyPg0KICA8QWRkSW5WZXJzaW9uPjUuMi4wLjg8L0FkZEluVmVyc2lvbj4NCiAgPElkPmYxN2FkNmI1LWM2ZmYtNDMyYy05OTViLTE5Y2RmMTViMjdkZDwvSWQ+DQogIDxFbnRyaWVzPg0KICAgIDxFbnRyeT4NCiAgICAgIDxJZD5mM2ZiZjcwOS00NjZlLTQwODMtYjYzNC0wNThlZmIwN2U4Nzk8L0lkPg0KICAgICAgPE5vUGFyPnRydWU8L05vUGFyPg0KICAgICAgPFBlcnNvbk9ubHk+dHJ1ZTwvUGVyc29uT25seT4NCiAgICAgIDxSZWZlcmVuY2VJZD4wZTUyMzkzMS1mZTk4LTQ3NzAtODJmYi03ZWM2NzJhYzVkZWU8L1JlZmVyZW5jZUlk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Vtb250IGTigJhVcnZpbGxlPC9UZXh0Pg0KICAgIDwvVGV4dFVuaXQ+DQogIDwvVGV4dFVuaXRzPg0KPC9QbGFjZWhvbGRlcj4=</w:instrText>
      </w:r>
      <w:r>
        <w:rPr>
          <w:rStyle w:val="Citation"/>
          <w:szCs w:val="20"/>
        </w:rPr>
        <w:fldChar w:fldCharType="separate"/>
      </w:r>
      <w:bookmarkStart w:id="581" w:name="_CTVP001f17ad6b5c6ff432c995b19cdf15b27dd"/>
      <w:r w:rsidR="0092006B">
        <w:rPr>
          <w:rStyle w:val="Citation"/>
          <w:szCs w:val="20"/>
        </w:rPr>
        <w:t>Dumont d‘Urville</w:t>
      </w:r>
      <w:bookmarkEnd w:id="581"/>
      <w:r>
        <w:rPr>
          <w:rStyle w:val="Citation"/>
          <w:szCs w:val="20"/>
        </w:rPr>
        <w:fldChar w:fldCharType="end"/>
      </w:r>
      <w:r w:rsidRPr="00513C8C">
        <w:rPr>
          <w:rStyle w:val="Citation"/>
        </w:rPr>
        <w:t xml:space="preserve"> </w:t>
      </w:r>
      <w:r>
        <w:rPr>
          <w:rStyle w:val="Citation"/>
          <w:szCs w:val="20"/>
        </w:rPr>
        <w:fldChar w:fldCharType="begin"/>
      </w:r>
      <w:r w:rsidR="003A5B20">
        <w:rPr>
          <w:rStyle w:val="Citation"/>
          <w:szCs w:val="20"/>
        </w:rPr>
        <w:instrText>ADDIN CITAVI.PLACEHOLDER fe801cfa-e2cc-4f04-8961-356bcd02404c 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gzMzogNjA2KTwvVGV4dD4NCiAgICA8L1RleHRVbml0Pg0KICA8L1RleHRVbml0cz4NCjwvUGxhY2Vob2xkZXI+</w:instrText>
      </w:r>
      <w:r>
        <w:rPr>
          <w:rStyle w:val="Citation"/>
          <w:szCs w:val="20"/>
        </w:rPr>
        <w:fldChar w:fldCharType="separate"/>
      </w:r>
      <w:bookmarkStart w:id="582" w:name="_CTVP001fe801cfae2cc4f048961356bcd02404c"/>
      <w:r w:rsidR="0092006B">
        <w:rPr>
          <w:rStyle w:val="Citation"/>
          <w:szCs w:val="20"/>
        </w:rPr>
        <w:t>(1833: 606)</w:t>
      </w:r>
      <w:bookmarkEnd w:id="582"/>
      <w:r>
        <w:rPr>
          <w:rStyle w:val="Citation"/>
          <w:szCs w:val="20"/>
        </w:rPr>
        <w:fldChar w:fldCharType="end"/>
      </w:r>
      <w:r w:rsidRPr="0035746C">
        <w:t xml:space="preserve"> </w:t>
      </w:r>
      <w:r w:rsidRPr="00C109EA">
        <w:rPr>
          <w:szCs w:val="20"/>
        </w:rPr>
        <w:t>stayed in Dorey (Manokwari) in September 1827, he noted that the Papuans, who formed the majority of inhabitants in Dorey, hardly knew any Malay; only the upper-class of Dorey spoke Malay more or less fluently. A similar statement about the Papuans</w:t>
      </w:r>
      <w:r w:rsidR="00B7093A">
        <w:rPr>
          <w:szCs w:val="20"/>
        </w:rPr>
        <w:t>’</w:t>
      </w:r>
      <w:r w:rsidRPr="00C109EA">
        <w:rPr>
          <w:szCs w:val="20"/>
        </w:rPr>
        <w:t xml:space="preserve"> abilities to speak Malay comes from </w:t>
      </w:r>
      <w:r>
        <w:rPr>
          <w:rStyle w:val="Citation"/>
          <w:szCs w:val="20"/>
        </w:rPr>
        <w:fldChar w:fldCharType="begin"/>
      </w:r>
      <w:r>
        <w:rPr>
          <w:rStyle w:val="Citation"/>
          <w:szCs w:val="20"/>
        </w:rPr>
        <w:instrText>ADDIN CITAVI.PLACEHOLDER b873fdf5-ce96-411b-9a17-0406a0139c56 PFBsYWNlaG9sZGVyPg0KICA8QWRkSW5WZXJzaW9uPjUuMi4wLjg8L0FkZEluVmVyc2lvbj4NCiAgPElkPmI4NzNmZGY1LWNlOTYtNDExYi05YTE3LTA0MDZhMDEzOWM1NjwvSWQ+DQogIDxFbnRyaWVzPg0KICAgIDxFbnRyeT4NCiAgICAgIDxJZD45MGI4YzQ4YS1mMDlhLTRiYTAtYWNlNi1iZWNjNGUzMTVjOWI8L0lkPg0KICAgICAgPE5vUGFyPnRydWU8L05vUGFyPg0KICAgICAgPFBlcnNvbk9ubHk+dHJ1ZTwvUGVyc29uT25seT4NCiAgICAgIDxSZWZlcmVuY2VJZD4wODA0ZDdiYS0zM2JmLTRjNTktYjUzZC1iZGMyNGJjZjNmYTQ8L1JlZmVyZW5jZUlk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mFuIEhhc3NlbHQ8L1RleHQ+DQogICAgPC9UZXh0VW5pdD4NCiAgPC9UZXh0VW5pdHM+DQo8L1BsYWNlaG9sZGVyPg==</w:instrText>
      </w:r>
      <w:r>
        <w:rPr>
          <w:rStyle w:val="Citation"/>
          <w:szCs w:val="20"/>
        </w:rPr>
        <w:fldChar w:fldCharType="separate"/>
      </w:r>
      <w:bookmarkStart w:id="583" w:name="_CTVP001b873fdf5ce96411b9a170406a0139c56"/>
      <w:r w:rsidR="0092006B">
        <w:rPr>
          <w:rStyle w:val="Citation"/>
          <w:szCs w:val="20"/>
        </w:rPr>
        <w:t>van Hasselt</w:t>
      </w:r>
      <w:bookmarkEnd w:id="583"/>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ec634623-244b-4c22-a447-73ec8dcb5c00 PFBsYWNlaG9sZGVyPg0KICA8QWRkSW5WZXJzaW9uPjUuMi4wLjg8L0FkZEluVmVyc2lvbj4NCiAgPElkPmVjNjM0NjIzLTI0NGItNGMyMi1hNDQ3LTczZWM4ZGNiNWMwMDwvSWQ+DQogIDxFbnRyaWVzPg0KICAgIDxFbnRyeT4NCiAgICAgIDxJZD42YTc3ZDMyYi1jNGMyLTQ1ZDktOGEyOC00MGVkNTcyYmFlZGE8L0lkPg0KICAgICAgPFJlZmVyZW5jZUlkPjA4MDRkN2JhLTMzYmYtNGM1OS1iNTNkLWJkYzI0YmNmM2ZhN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zNik8L1RleHQ+DQogICAgPC9UZXh0VW5pdD4NCiAgPC9UZXh0VW5pdHM+DQo8L1BsYWNlaG9sZGVyPg==</w:instrText>
      </w:r>
      <w:r>
        <w:rPr>
          <w:rStyle w:val="Citation"/>
          <w:szCs w:val="20"/>
        </w:rPr>
        <w:fldChar w:fldCharType="separate"/>
      </w:r>
      <w:bookmarkStart w:id="584" w:name="_CTVP001ec634623244b4c22a44773ec8dcb5c00"/>
      <w:r w:rsidR="0092006B">
        <w:rPr>
          <w:rStyle w:val="Citation"/>
          <w:szCs w:val="20"/>
        </w:rPr>
        <w:t>(1936)</w:t>
      </w:r>
      <w:bookmarkEnd w:id="584"/>
      <w:r>
        <w:rPr>
          <w:rStyle w:val="Citation"/>
          <w:szCs w:val="20"/>
        </w:rPr>
        <w:fldChar w:fldCharType="end"/>
      </w:r>
      <w:r w:rsidRPr="00C109EA">
        <w:rPr>
          <w:szCs w:val="20"/>
          <w:lang w:eastAsia="en-US"/>
        </w:rPr>
        <w:t xml:space="preserve">. He reports how the first missionaries to West Papua, the Germans </w:t>
      </w:r>
      <w:r w:rsidRPr="00C109EA">
        <w:rPr>
          <w:rStyle w:val="st"/>
          <w:szCs w:val="20"/>
        </w:rPr>
        <w:t xml:space="preserve">Ottow and </w:t>
      </w:r>
      <w:r w:rsidRPr="00C109EA">
        <w:rPr>
          <w:szCs w:val="20"/>
        </w:rPr>
        <w:t xml:space="preserve">Geissler, together with his father van Hasselt and the Dutch researcher Croockewit attempted to learn and study the local language after they had arrived in Geelvink Bay in 1858. The author notes that it was very difficult for them </w:t>
      </w:r>
      <w:r w:rsidRPr="00C109EA">
        <w:rPr>
          <w:szCs w:val="20"/>
          <w:lang w:eastAsia="en-US"/>
        </w:rPr>
        <w:t xml:space="preserve">to learn the local language, as the Papuans knew little or no Malay </w:t>
      </w:r>
      <w:r w:rsidRPr="006079FF">
        <w:rPr>
          <w:rStyle w:val="Citation"/>
        </w:rPr>
        <w:fldChar w:fldCharType="begin"/>
      </w:r>
      <w:r w:rsidRPr="006079FF">
        <w:rPr>
          <w:rStyle w:val="Citation"/>
        </w:rPr>
        <w:instrText>ADDIN CITAVI.PLACEHOLDER f7d377f7-ef11-4f0c-a0c2-fb8e29840b98 PFBsYWNlaG9sZGVyPg0KICA8QWRkSW5WZXJzaW9uPjUuMi4wLjg8L0FkZEluVmVyc2lvbj4NCiAgPElkPmY3ZDM3N2Y3LWVmMTEtNGYwYy1hMGMyLWZiOGUyOTg0MGI5ODwvSWQ+DQogIDxFbnRyaWVzPg0KICAgIDxFbnRyeT4NCiAgICAgIDxJZD41ZDFlODlmNC1hNTNhLTRjNDktOTYyNC03YmVlYjIxYjZlNTA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SZWZlcmVuY2VJZD4wODA0ZDdiYS0zM2JmLTRjNTktYjUzZC1iZGMyNGJjZjNmYTQ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MzY6IDExNik8L1RleHQ+DQogICAgPC9UZXh0VW5pdD4NCiAgPC9UZXh0VW5pdHM+DQo8L1BsYWNlaG9sZGVyPg==</w:instrText>
      </w:r>
      <w:r w:rsidRPr="006079FF">
        <w:rPr>
          <w:rStyle w:val="Citation"/>
        </w:rPr>
        <w:fldChar w:fldCharType="separate"/>
      </w:r>
      <w:bookmarkStart w:id="585" w:name="_CTVP001f7d377f7ef114f0ca0c2fb8e29840b98"/>
      <w:r w:rsidR="0092006B">
        <w:rPr>
          <w:rStyle w:val="Citation"/>
        </w:rPr>
        <w:t>(1936: 116)</w:t>
      </w:r>
      <w:bookmarkEnd w:id="585"/>
      <w:r w:rsidRPr="006079FF">
        <w:rPr>
          <w:rStyle w:val="Citation"/>
        </w:rPr>
        <w:fldChar w:fldCharType="end"/>
      </w:r>
      <w:r w:rsidRPr="00C109EA">
        <w:rPr>
          <w:szCs w:val="20"/>
          <w:lang w:eastAsia="en-US"/>
        </w:rPr>
        <w:t xml:space="preserve">. Along similar lines, </w:t>
      </w:r>
      <w:r w:rsidRPr="00C109EA">
        <w:rPr>
          <w:szCs w:val="20"/>
        </w:rPr>
        <w:t xml:space="preserve">the British naturalist </w:t>
      </w:r>
      <w:r>
        <w:rPr>
          <w:rStyle w:val="Citation"/>
          <w:szCs w:val="20"/>
        </w:rPr>
        <w:fldChar w:fldCharType="begin"/>
      </w:r>
      <w:r w:rsidR="003A5B20">
        <w:rPr>
          <w:rStyle w:val="Citation"/>
          <w:szCs w:val="20"/>
        </w:rPr>
        <w:instrText>ADDIN CITAVI.PLACEHOLDER e41edaac-66a3-4889-a0cd-87dfed819584 PFBsYWNlaG9sZGVyPg0KICA8QWRkSW5WZXJzaW9uPjUuMi4wLjg8L0FkZEluVmVyc2lvbj4NCiAgPElkPmU0MWVkYWFjLTY2YTMtNDg4OS1hMGNkLTg3ZGZlZDgxOTU4NDwvSWQ+DQogIDxFbnRyaWVzPg0KICAgIDxFbnRyeT4NCiAgICAgIDxJZD5iMzdjZmQxMi02YTQ1LTRiMzEtYjhiZS1hYWMyMjU4YmQwMjg8L0lkPg0KICAgICAgPE5vUGFyPnRydWU8L05vUGFyPg0KICAgICAgPFBlcnNvbk9ubHk+dHJ1ZTwvUGVyc29uT25seT4NCiAgICAgIDxSZWZlcmVuY2VJZD43ZDYyNjk1Mi1lMDBmLTQ0MTMtYTZiYS04YjhiY2E1NDFlZDU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BbGZyZWQ8L0ZpcnN0TmFtZT4NCiAgICAgICAgICAgIDxMYXN0TmFtZT5XYWxsYWNlPC9MYXN0TmFtZT4NCiAgICAgICAgICAgIDxNaWRkbGVOYW1lPlJ1c3NlbD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bGxhY2U8L1RleHQ+DQogICAgPC9UZXh0VW5pdD4NCiAgPC9UZXh0VW5pdHM+DQo8L1BsYWNlaG9sZGVyPg==</w:instrText>
      </w:r>
      <w:r>
        <w:rPr>
          <w:rStyle w:val="Citation"/>
          <w:szCs w:val="20"/>
        </w:rPr>
        <w:fldChar w:fldCharType="separate"/>
      </w:r>
      <w:bookmarkStart w:id="586" w:name="_CTVP001e41edaac66a34889a0cd87dfed819584"/>
      <w:r w:rsidR="0092006B">
        <w:rPr>
          <w:rStyle w:val="Citation"/>
          <w:szCs w:val="20"/>
        </w:rPr>
        <w:t>Wallace</w:t>
      </w:r>
      <w:bookmarkEnd w:id="586"/>
      <w:r>
        <w:rPr>
          <w:rStyle w:val="Citation"/>
          <w:szCs w:val="20"/>
        </w:rPr>
        <w:fldChar w:fldCharType="end"/>
      </w:r>
      <w:r w:rsidRPr="00513C8C">
        <w:rPr>
          <w:rStyle w:val="Citation"/>
        </w:rPr>
        <w:t xml:space="preserve"> </w:t>
      </w:r>
      <w:r>
        <w:rPr>
          <w:rStyle w:val="Citation"/>
        </w:rPr>
        <w:fldChar w:fldCharType="begin"/>
      </w:r>
      <w:r w:rsidR="003A5B20">
        <w:rPr>
          <w:rStyle w:val="Citation"/>
        </w:rPr>
        <w:instrText>ADDIN CITAVI.PLACEHOLDER fe52eca8-b3a9-45b0-80d4-3f43bc32cb07 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QWxmcmVkPC9GaXJzdE5hbWU+DQogICAgICAgICAgICA8TGFzdE5hbWU+V2FsbGFjZTwvTGFzdE5hbWU+DQogICAgICAgICAgICA8TWlkZGxlTmFtZT5SdXNzZWw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4OTA6IDM4MCk8L1RleHQ+DQogICAgPC9UZXh0VW5pdD4NCiAgPC9UZXh0VW5pdHM+DQo8L1BsYWNlaG9sZGVyPg==</w:instrText>
      </w:r>
      <w:r>
        <w:rPr>
          <w:rStyle w:val="Citation"/>
        </w:rPr>
        <w:fldChar w:fldCharType="separate"/>
      </w:r>
      <w:bookmarkStart w:id="587" w:name="_CTVP001fe52eca8b3a945b080d43f43bc32cb07"/>
      <w:r w:rsidR="0092006B">
        <w:rPr>
          <w:rStyle w:val="Citation"/>
        </w:rPr>
        <w:t>(1890: 380)</w:t>
      </w:r>
      <w:bookmarkEnd w:id="587"/>
      <w:r>
        <w:rPr>
          <w:rStyle w:val="Citation"/>
        </w:rPr>
        <w:fldChar w:fldCharType="end"/>
      </w:r>
      <w:r w:rsidRPr="00C109EA">
        <w:t xml:space="preserve"> </w:t>
      </w:r>
      <w:r w:rsidRPr="00C109EA">
        <w:rPr>
          <w:szCs w:val="20"/>
          <w:lang w:eastAsia="en-US"/>
        </w:rPr>
        <w:t>relates that, when he came to Dorey (Manokwari) in 1858, the local Papuans could not speak any Malay.</w:t>
      </w:r>
    </w:p>
    <w:p w14:paraId="4362B82F" w14:textId="2BDA9B88" w:rsidR="00757704" w:rsidRPr="00C109EA" w:rsidRDefault="00757704" w:rsidP="00757704">
      <w:pPr>
        <w:pStyle w:val="Body0505after"/>
      </w:pPr>
      <w:r w:rsidRPr="00C109EA">
        <w:rPr>
          <w:lang w:eastAsia="en-US"/>
        </w:rPr>
        <w:t>Based on these reports</w:t>
      </w:r>
      <w:r w:rsidRPr="00C109EA">
        <w:t xml:space="preserve">, it can be concluded that in the early eighteen hundreds Malay was not yet well established in Geelvink, including the area in and around </w:t>
      </w:r>
      <w:r w:rsidRPr="00C109EA">
        <w:lastRenderedPageBreak/>
        <w:t>today</w:t>
      </w:r>
      <w:r w:rsidR="00B7093A">
        <w:t>’</w:t>
      </w:r>
      <w:r w:rsidRPr="00C109EA">
        <w:t xml:space="preserve">s Manokwari. Hence, the author agrees with </w:t>
      </w:r>
      <w:r>
        <w:rPr>
          <w:rStyle w:val="Citation"/>
          <w:szCs w:val="20"/>
        </w:rPr>
        <w:fldChar w:fldCharType="begin"/>
      </w:r>
      <w:r>
        <w:rPr>
          <w:rStyle w:val="Citation"/>
          <w:szCs w:val="20"/>
        </w:rPr>
        <w:instrText>ADDIN CITAVI.PLACEHOLDER 95090f5e-dd52-4e34-9fba-7ff72d113575 PFBsYWNlaG9sZGVyPg0KICA8QWRkSW5WZXJzaW9uPjUuMi4wLjg8L0FkZEluVmVyc2lvbj4NCiAgPElkPjk1MDkwZjVlLWRkNTItNGUzNC05ZmJhLTdmZjcyZDExMzU3NTwvSWQ+DQogIDxFbnRyaWVzPg0KICAgIDxFbnRyeT4NCiAgICAgIDxJZD41Mzk3NWVjZi03ODc0LTQwY2UtYTNkMi1hNDI1OTFiOWExNDg8L0lkPg0KICAgICAgPE5vUGFyPnRydWU8L05vUGFyPg0KICAgICAgPFBlcnNvbk9ubHk+dHJ1ZTwvUGVyc29uT25seT4NCiAgICAgIDxSZWZlcmVuY2VJZD5jMmI3NzZjNy0yNjNhLTQzMzgtOGFjMi1lZDllMTAwMjAwYTE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ZWlsZXI8L1RleHQ+DQogICAgPC9UZXh0VW5pdD4NCiAgPC9UZXh0VW5pdHM+DQo8L1BsYWNlaG9sZGVyPg==</w:instrText>
      </w:r>
      <w:r>
        <w:rPr>
          <w:rStyle w:val="Citation"/>
          <w:szCs w:val="20"/>
        </w:rPr>
        <w:fldChar w:fldCharType="separate"/>
      </w:r>
      <w:bookmarkStart w:id="588" w:name="_CTVP00195090f5edd524e349fba7ff72d113575"/>
      <w:r w:rsidR="0092006B">
        <w:rPr>
          <w:rStyle w:val="Citation"/>
          <w:szCs w:val="20"/>
        </w:rPr>
        <w:t>Seiler</w:t>
      </w:r>
      <w:bookmarkEnd w:id="588"/>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af537def-810d-4e88-800c-18484c0c17e8 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jogNzMpPC9UZXh0Pg0KICAgIDwvVGV4dFVuaXQ+DQogIDwvVGV4dFVuaXRzPg0KPC9QbGFjZWhvbGRlcj4=</w:instrText>
      </w:r>
      <w:r>
        <w:rPr>
          <w:rStyle w:val="Citation"/>
          <w:szCs w:val="20"/>
        </w:rPr>
        <w:fldChar w:fldCharType="separate"/>
      </w:r>
      <w:bookmarkStart w:id="589" w:name="_CTVP001af537def810d4e88800c18484c0c17e8"/>
      <w:r w:rsidR="0092006B">
        <w:rPr>
          <w:rStyle w:val="Citation"/>
          <w:szCs w:val="20"/>
        </w:rPr>
        <w:t>(1982: 73)</w:t>
      </w:r>
      <w:bookmarkEnd w:id="589"/>
      <w:r>
        <w:rPr>
          <w:rStyle w:val="Citation"/>
          <w:szCs w:val="20"/>
        </w:rPr>
        <w:fldChar w:fldCharType="end"/>
      </w:r>
      <w:r w:rsidRPr="003D1EF1">
        <w:t>,</w:t>
      </w:r>
      <w:r w:rsidRPr="00C109EA">
        <w:t xml:space="preserve"> who comes to the conclusion that</w:t>
      </w:r>
      <w:r>
        <w:t>,</w:t>
      </w:r>
      <w:r w:rsidRPr="00C109EA">
        <w:t xml:space="preserve"> in light of </w:t>
      </w:r>
      <w:r w:rsidRPr="00C109EA">
        <w:rPr>
          <w:lang w:eastAsia="en-US"/>
        </w:rPr>
        <w:t>accounts such as the one by</w:t>
      </w:r>
      <w:r>
        <w:rPr>
          <w:lang w:eastAsia="en-US"/>
        </w:rPr>
        <w:t xml:space="preserve"> </w:t>
      </w:r>
      <w:r w:rsidRPr="006079FF">
        <w:rPr>
          <w:rStyle w:val="Citation"/>
        </w:rPr>
        <w:fldChar w:fldCharType="begin"/>
      </w:r>
      <w:r w:rsidR="003A5B20">
        <w:rPr>
          <w:rStyle w:val="Citation"/>
        </w:rPr>
        <w:instrText>ADDIN CITAVI.PLACEHOLDER b0d2c4f6-2ba7-4369-8053-828b116acb8b 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1bW9udCBk4oCYVXJ2aWxsZTwvVGV4dD4NCiAgICA8L1RleHRVbml0Pg0KICA8L1RleHRVbml0cz4NCjwvUGxhY2Vob2xkZXI+</w:instrText>
      </w:r>
      <w:r w:rsidRPr="006079FF">
        <w:rPr>
          <w:rStyle w:val="Citation"/>
        </w:rPr>
        <w:fldChar w:fldCharType="separate"/>
      </w:r>
      <w:bookmarkStart w:id="590" w:name="_CTVP001b0d2c4f62ba743698053828b116acb8b"/>
      <w:r w:rsidR="0092006B">
        <w:rPr>
          <w:rStyle w:val="Citation"/>
        </w:rPr>
        <w:t>Dumont d‘Urville</w:t>
      </w:r>
      <w:bookmarkEnd w:id="590"/>
      <w:r w:rsidRPr="006079FF">
        <w:rPr>
          <w:rStyle w:val="Citation"/>
        </w:rPr>
        <w:fldChar w:fldCharType="end"/>
      </w:r>
      <w:r w:rsidRPr="00513C8C">
        <w:rPr>
          <w:rStyle w:val="Citation"/>
        </w:rPr>
        <w:t xml:space="preserve"> </w:t>
      </w:r>
      <w:r w:rsidRPr="006079FF">
        <w:rPr>
          <w:rStyle w:val="Citation"/>
        </w:rPr>
        <w:fldChar w:fldCharType="begin"/>
      </w:r>
      <w:r w:rsidR="003A5B20">
        <w:rPr>
          <w:rStyle w:val="Citation"/>
        </w:rPr>
        <w:instrText>ADDIN CITAVI.PLACEHOLDER 25b34f6c-b0c6-4521-926f-7cc785912149 PFBsYWNlaG9sZGVyPg0KICA8QWRkSW5WZXJzaW9uPjUuMi4wLjg8L0FkZEluVmVyc2lvbj4NCiAgPElkPjI1YjM0ZjZjLWIwYzYtNDUyMS05MjZmLTdjYzc4NTkxMjE0OTwvSWQ+DQogIDxBc3NvY2lhdGVXaXRoUGxhY2Vob2xkZXJJZD5iMGQyYzRmNi0yYmE3LTQzNjktODA1My04MjhiMTE2YWNiOGI8L0Fzc29jaWF0ZVdpdGhQbGFjZWhvbGRlcklkPg0KICA8RW50cmllcz4NCiAgICA8RW50cnk+DQogICAgICA8SWQ+YzFlZGM2M2YtMzNhYS00YjUwLThmY2QtZWI4YjFiMTllOGYxPC9JZD4NCiAgICAgIDxSZWZlcmVuY2VJZD4wZTUyMzkzMS1mZTk4LTQ3NzAtODJmYi03ZWM2NzJhYzVkZWU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gzMyk8L1RleHQ+DQogICAgPC9UZXh0VW5pdD4NCiAgPC9UZXh0VW5pdHM+DQo8L1BsYWNlaG9sZGVyPg==</w:instrText>
      </w:r>
      <w:r w:rsidRPr="006079FF">
        <w:rPr>
          <w:rStyle w:val="Citation"/>
        </w:rPr>
        <w:fldChar w:fldCharType="separate"/>
      </w:r>
      <w:bookmarkStart w:id="591" w:name="_CTVP00125b34f6cb0c64521926f7cc785912149"/>
      <w:r w:rsidR="0092006B">
        <w:rPr>
          <w:rStyle w:val="Citation"/>
        </w:rPr>
        <w:t>(1833)</w:t>
      </w:r>
      <w:bookmarkEnd w:id="591"/>
      <w:r w:rsidRPr="006079FF">
        <w:rPr>
          <w:rStyle w:val="Citation"/>
        </w:rPr>
        <w:fldChar w:fldCharType="end"/>
      </w:r>
      <w:r>
        <w:t>,</w:t>
      </w:r>
    </w:p>
    <w:p w14:paraId="3D40CAA0" w14:textId="7DD360EB" w:rsidR="00757704" w:rsidRPr="00C109EA" w:rsidRDefault="00757704" w:rsidP="00757704">
      <w:pPr>
        <w:pStyle w:val="I05I"/>
      </w:pPr>
      <w:r w:rsidRPr="00C109EA">
        <w:t>[t]here is no reason to assume that Malay was better known at other places along New Guinea</w:t>
      </w:r>
      <w:r w:rsidR="00B7093A">
        <w:t>’</w:t>
      </w:r>
      <w:r w:rsidRPr="00C109EA">
        <w:t>s north coast; Manokwari was one of the most visited places in the area and if anything, Malay should have been known to a larger extent there than anywhere else.</w:t>
      </w:r>
    </w:p>
    <w:p w14:paraId="79AA3703" w14:textId="1E731F76" w:rsidR="00757704" w:rsidRPr="00C109EA" w:rsidRDefault="00757704" w:rsidP="00757704">
      <w:pPr>
        <w:pStyle w:val="Body0000after"/>
      </w:pPr>
      <w:r w:rsidRPr="00C109EA">
        <w:t xml:space="preserve">The history of Malay along </w:t>
      </w:r>
      <w:r w:rsidRPr="00C109EA">
        <w:rPr>
          <w:lang w:eastAsia="en-US"/>
        </w:rPr>
        <w:t>West Papua</w:t>
      </w:r>
      <w:r w:rsidR="00B7093A">
        <w:t>’</w:t>
      </w:r>
      <w:r w:rsidRPr="00C109EA">
        <w:t>s north and northeast coast is also disputed among scholars.</w:t>
      </w:r>
    </w:p>
    <w:p w14:paraId="120D5498" w14:textId="0DB9D6AC" w:rsidR="00757704" w:rsidRPr="00C109EA" w:rsidRDefault="00757704" w:rsidP="00757704">
      <w:pPr>
        <w:pStyle w:val="Body0500after"/>
        <w:rPr>
          <w:szCs w:val="20"/>
        </w:rPr>
      </w:pPr>
      <w:r>
        <w:rPr>
          <w:rStyle w:val="Citation"/>
          <w:szCs w:val="20"/>
        </w:rPr>
        <w:fldChar w:fldCharType="begin"/>
      </w:r>
      <w:r>
        <w:rPr>
          <w:rStyle w:val="Citation"/>
          <w:szCs w:val="20"/>
        </w:rPr>
        <w:instrText>ADDIN CITAVI.PLACEHOLDER 3d5284c7-9159-4236-ae7e-81d1d3e4aa23 PFBsYWNlaG9sZGVyPg0KICA8QWRkSW5WZXJzaW9uPjUuMi4wLjg8L0FkZEluVmVyc2lvbj4NCiAgPElkPjNkNTI4NGM3LTkxNTktNDIzNi1hZTdlLTgxZDFkM2U0YWEyMzwvSWQ+DQogIDxFbnRyaWVzPg0KICAgIDxFbnRyeT4NCiAgICAgIDxJZD5lZGIyYTg4Ny1hODE1LTRjMTMtOTZlYy03ODlhNjIyN2FmOTU8L0lkPg0KICAgICAgPE5vUGFyPnRydWU8L05vUGFyPg0KICAgICAgPFBlcnNvbk9ubHk+dHJ1ZTwvUGVyc29uT25seT4NCiAgICAgIDxSZWZlcmVuY2VJZD40ZjczNjJkYy1mOGI0LTQ3YjctOGVjMi05MTgzMDhkYWU1NWQ8L1JlZmVyZW5jZUlk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b3dsZXk8L1RleHQ+DQogICAgPC9UZXh0VW5pdD4NCiAgPC9UZXh0VW5pdHM+DQo8L1BsYWNlaG9sZGVyPg==</w:instrText>
      </w:r>
      <w:r>
        <w:rPr>
          <w:rStyle w:val="Citation"/>
          <w:szCs w:val="20"/>
        </w:rPr>
        <w:fldChar w:fldCharType="separate"/>
      </w:r>
      <w:bookmarkStart w:id="592" w:name="_CTVP0013d5284c791594236ae7e81d1d3e4aa23"/>
      <w:r w:rsidR="0092006B">
        <w:rPr>
          <w:rStyle w:val="Citation"/>
          <w:szCs w:val="20"/>
        </w:rPr>
        <w:t>Rowley</w:t>
      </w:r>
      <w:bookmarkEnd w:id="592"/>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4ca6b37c-5a67-4a5c-93b5-926b13f3b2c9 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cyOiA1NuKAkzU3KTwvVGV4dD4NCiAgICA8L1RleHRVbml0Pg0KICA8L1RleHRVbml0cz4NCjwvUGxhY2Vob2xkZXI+</w:instrText>
      </w:r>
      <w:r>
        <w:rPr>
          <w:rStyle w:val="Citation"/>
          <w:szCs w:val="20"/>
        </w:rPr>
        <w:fldChar w:fldCharType="separate"/>
      </w:r>
      <w:bookmarkStart w:id="593" w:name="_CTVP0014ca6b37c5a674a5c93b5926b13f3b2c9"/>
      <w:r w:rsidR="0092006B">
        <w:rPr>
          <w:rStyle w:val="Citation"/>
          <w:szCs w:val="20"/>
        </w:rPr>
        <w:t>(1972: 56–57)</w:t>
      </w:r>
      <w:bookmarkEnd w:id="593"/>
      <w:r>
        <w:rPr>
          <w:rStyle w:val="Citation"/>
          <w:szCs w:val="20"/>
        </w:rPr>
        <w:fldChar w:fldCharType="end"/>
      </w:r>
      <w:r w:rsidRPr="00C109EA">
        <w:rPr>
          <w:szCs w:val="20"/>
        </w:rPr>
        <w:t xml:space="preserve"> states that </w:t>
      </w:r>
      <w:r w:rsidR="00B7093A">
        <w:rPr>
          <w:szCs w:val="20"/>
        </w:rPr>
        <w:t>“</w:t>
      </w:r>
      <w:r w:rsidRPr="00C109EA">
        <w:rPr>
          <w:szCs w:val="20"/>
        </w:rPr>
        <w:t>Malay adventurers</w:t>
      </w:r>
      <w:r w:rsidR="00B7093A">
        <w:rPr>
          <w:szCs w:val="20"/>
        </w:rPr>
        <w:t>”</w:t>
      </w:r>
      <w:r w:rsidRPr="00C109EA">
        <w:rPr>
          <w:szCs w:val="20"/>
        </w:rPr>
        <w:t xml:space="preserve"> went eastwards to the Sepik area </w:t>
      </w:r>
      <w:r w:rsidR="00B7093A">
        <w:rPr>
          <w:szCs w:val="20"/>
        </w:rPr>
        <w:t>“</w:t>
      </w:r>
      <w:r w:rsidRPr="00C109EA">
        <w:rPr>
          <w:szCs w:val="20"/>
        </w:rPr>
        <w:t>in expeditions for birds of paradise</w:t>
      </w:r>
      <w:r w:rsidR="00B7093A">
        <w:rPr>
          <w:szCs w:val="20"/>
        </w:rPr>
        <w:t>”</w:t>
      </w:r>
      <w:r w:rsidRPr="00C109EA">
        <w:rPr>
          <w:szCs w:val="20"/>
        </w:rPr>
        <w:t xml:space="preserve">. Even long before the nineteenth century, Malay traders made sporadic visits to the northeastern coasts of New Guinea and the Bismarck Archipelago. Hence, </w:t>
      </w:r>
      <w:r>
        <w:rPr>
          <w:rStyle w:val="Citation"/>
          <w:szCs w:val="20"/>
        </w:rPr>
        <w:fldChar w:fldCharType="begin"/>
      </w:r>
      <w:r>
        <w:rPr>
          <w:rStyle w:val="Citation"/>
          <w:szCs w:val="20"/>
        </w:rPr>
        <w:instrText>ADDIN CITAVI.PLACEHOLDER 1bb1a44a-3e7d-4978-8958-6c0bdd87afbe PFBsYWNlaG9sZGVyPg0KICA8QWRkSW5WZXJzaW9uPjUuMi4wLjg8L0FkZEluVmVyc2lvbj4NCiAgPElkPjFiYjFhNDRhLTNlN2QtNDk3OC04OTU4LTZjMGJkZDg3YWZiZTwvSWQ+DQogIDxFbnRyaWVzPg0KICAgIDxFbnRyeT4NCiAgICAgIDxJZD4yY2VlODZlMy1iN2YxLTQ3NmUtODIwMy02Yjg4Y2ZlZTI2MTg8L0lkPg0KICAgICAgPE5vUGFyPnRydWU8L05vUGFyPg0KICAgICAgPFBlcnNvbk9ubHk+dHJ1ZTwvUGVyc29uT25seT4NCiAgICAgIDxSZWZlcmVuY2VJZD40ZjczNjJkYy1mOGI0LTQ3YjctOGVjMi05MTgzMDhkYWU1NWQ8L1JlZmVyZW5jZUlk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b3dsZXk8L1RleHQ+DQogICAgPC9UZXh0VW5pdD4NCiAgPC9UZXh0VW5pdHM+DQo8L1BsYWNlaG9sZGVyPg==</w:instrText>
      </w:r>
      <w:r>
        <w:rPr>
          <w:rStyle w:val="Citation"/>
          <w:szCs w:val="20"/>
        </w:rPr>
        <w:fldChar w:fldCharType="separate"/>
      </w:r>
      <w:bookmarkStart w:id="594" w:name="_CTVP0011bb1a44a3e7d497889586c0bdd87afbe"/>
      <w:r w:rsidR="0092006B">
        <w:rPr>
          <w:rStyle w:val="Citation"/>
          <w:szCs w:val="20"/>
        </w:rPr>
        <w:t>Rowley</w:t>
      </w:r>
      <w:bookmarkEnd w:id="594"/>
      <w:r>
        <w:rPr>
          <w:rStyle w:val="Citation"/>
          <w:szCs w:val="20"/>
        </w:rPr>
        <w:fldChar w:fldCharType="end"/>
      </w:r>
      <w:r w:rsidRPr="00C109EA">
        <w:rPr>
          <w:szCs w:val="20"/>
        </w:rPr>
        <w:t xml:space="preserve"> concludes that Malay influence along </w:t>
      </w:r>
      <w:r w:rsidRPr="00C109EA">
        <w:rPr>
          <w:szCs w:val="20"/>
          <w:lang w:eastAsia="en-US"/>
        </w:rPr>
        <w:t>West Papua</w:t>
      </w:r>
      <w:r w:rsidR="00B7093A">
        <w:rPr>
          <w:szCs w:val="20"/>
        </w:rPr>
        <w:t>’</w:t>
      </w:r>
      <w:r w:rsidRPr="00C109EA">
        <w:rPr>
          <w:szCs w:val="20"/>
        </w:rPr>
        <w:t>s north and northeast coast began long before the Dutch started taking an interest this area.</w:t>
      </w:r>
    </w:p>
    <w:p w14:paraId="24731147" w14:textId="796C54CD" w:rsidR="00757704" w:rsidRPr="00C109EA" w:rsidRDefault="00757704" w:rsidP="00757704">
      <w:pPr>
        <w:pStyle w:val="Body0500after"/>
        <w:rPr>
          <w:szCs w:val="20"/>
        </w:rPr>
      </w:pPr>
      <w:r w:rsidRPr="00C109EA">
        <w:rPr>
          <w:szCs w:val="20"/>
        </w:rPr>
        <w:t xml:space="preserve">The Danish anthropologist </w:t>
      </w:r>
      <w:r>
        <w:rPr>
          <w:rStyle w:val="Citation"/>
          <w:szCs w:val="20"/>
        </w:rPr>
        <w:fldChar w:fldCharType="begin"/>
      </w:r>
      <w:r>
        <w:rPr>
          <w:rStyle w:val="Citation"/>
          <w:szCs w:val="20"/>
        </w:rPr>
        <w:instrText>ADDIN CITAVI.PLACEHOLDER 43fc6502-ebc3-4d09-8631-9b7288fa8a5b PFBsYWNlaG9sZGVyPg0KICA8QWRkSW5WZXJzaW9uPjUuMi4wLjg8L0FkZEluVmVyc2lvbj4NCiAgPElkPjQzZmM2NTAyLWViYzMtNGQwOS04NjMxLTliNzI4OGZhOGE1YjwvSWQ+DQogIDxFbnRyaWVzPg0KICAgIDxFbnRyeT4NCiAgICAgIDxJZD45NWQ4MDUxYi03NGNjLTRhYzctYTQ1My0zNWRkN2FlZjdiNzg8L0lkPg0KICAgICAgPE5vUGFyPnRydWU8L05vUGFyPg0KICAgICAgPFBlcnNvbk9ubHk+dHJ1ZTwvUGVyc29uT25seT4NCiAgICAgIDxSZWZlcmVuY2VJZD5lMTgzM2Y5NC0yMTQxLTQyY2UtOTcyOC05ZmEyMTRhZTVlYzE8L1JlZmVyZW5jZUlk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cmtpbnNvbjwvVGV4dD4NCiAgICA8L1RleHRVbml0Pg0KICA8L1RleHRVbml0cz4NCjwvUGxhY2Vob2xkZXI+</w:instrText>
      </w:r>
      <w:r>
        <w:rPr>
          <w:rStyle w:val="Citation"/>
          <w:szCs w:val="20"/>
        </w:rPr>
        <w:fldChar w:fldCharType="separate"/>
      </w:r>
      <w:bookmarkStart w:id="595" w:name="_CTVP00143fc6502ebc34d0986319b7288fa8a5b"/>
      <w:r w:rsidR="0092006B">
        <w:rPr>
          <w:rStyle w:val="Citation"/>
          <w:szCs w:val="20"/>
        </w:rPr>
        <w:t>Parkinson</w:t>
      </w:r>
      <w:bookmarkEnd w:id="595"/>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887fba18-9876-415d-a78b-c7a66280f23c PFBsYWNlaG9sZGVyPg0KICA8QWRkSW5WZXJzaW9uPjUuMi4wLjg8L0FkZEluVmVyc2lvbj4NCiAgPElkPjg4N2ZiYTE4LTk4NzYtNDE1ZC1hNzhiLWM3YTY2MjgwZjIzYzwvSWQ+DQogIDxFbnRyaWVzPg0KICAgIDxFbnRyeT4NCiAgICAgIDxJZD4zOWEyMTJlZC1kYjU1LTRiZGQtODZjYi01YTAzZmM2MWQ4NWU8L0lkPg0KICAgICAgPFJlZmVyZW5jZUlkPmUxODMzZjk0LTIxNDEtNDJjZS05NzI4LTlmYTIxNGFlNWVj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MDApPC9UZXh0Pg0KICAgIDwvVGV4dFVuaXQ+DQogIDwvVGV4dFVuaXRzPg0KPC9QbGFjZWhvbGRlcj4=</w:instrText>
      </w:r>
      <w:r>
        <w:rPr>
          <w:rStyle w:val="Citation"/>
          <w:szCs w:val="20"/>
        </w:rPr>
        <w:fldChar w:fldCharType="separate"/>
      </w:r>
      <w:bookmarkStart w:id="596" w:name="_CTVP001887fba189876415da78bc7a66280f23c"/>
      <w:r w:rsidR="0092006B">
        <w:rPr>
          <w:rStyle w:val="Citation"/>
          <w:szCs w:val="20"/>
        </w:rPr>
        <w:t>(1900)</w:t>
      </w:r>
      <w:bookmarkEnd w:id="596"/>
      <w:r>
        <w:rPr>
          <w:rStyle w:val="Citation"/>
          <w:szCs w:val="20"/>
        </w:rPr>
        <w:fldChar w:fldCharType="end"/>
      </w:r>
      <w:r w:rsidRPr="00C109EA">
        <w:rPr>
          <w:szCs w:val="20"/>
        </w:rPr>
        <w:t xml:space="preserve"> c</w:t>
      </w:r>
      <w:r>
        <w:rPr>
          <w:szCs w:val="20"/>
        </w:rPr>
        <w:t>a</w:t>
      </w:r>
      <w:r w:rsidRPr="00C109EA">
        <w:rPr>
          <w:szCs w:val="20"/>
        </w:rPr>
        <w:t>me to a similar conclusion after having visited the north coast of today</w:t>
      </w:r>
      <w:r w:rsidR="00B7093A">
        <w:rPr>
          <w:szCs w:val="20"/>
        </w:rPr>
        <w:t>’</w:t>
      </w:r>
      <w:r w:rsidRPr="00C109EA">
        <w:rPr>
          <w:szCs w:val="20"/>
        </w:rPr>
        <w:t xml:space="preserve">s Papua New Guinea. Based on </w:t>
      </w:r>
      <w:r>
        <w:rPr>
          <w:szCs w:val="20"/>
        </w:rPr>
        <w:t xml:space="preserve">his </w:t>
      </w:r>
      <w:r w:rsidRPr="00C109EA">
        <w:rPr>
          <w:szCs w:val="20"/>
        </w:rPr>
        <w:t xml:space="preserve">acquaintanceship with some Malay-speaking inhabitants, Malay artifacts, and some </w:t>
      </w:r>
      <w:r>
        <w:rPr>
          <w:szCs w:val="20"/>
        </w:rPr>
        <w:t>inherited Malay words</w:t>
      </w:r>
      <w:r w:rsidRPr="00C109EA">
        <w:rPr>
          <w:szCs w:val="20"/>
        </w:rPr>
        <w:t xml:space="preserve">, the explorer concludes that Malay seafarers from the East India islands have undertaken trips along the coast of New Guinea </w:t>
      </w:r>
      <w:r w:rsidR="00B7093A">
        <w:rPr>
          <w:szCs w:val="20"/>
        </w:rPr>
        <w:t>“</w:t>
      </w:r>
      <w:r>
        <w:rPr>
          <w:szCs w:val="20"/>
        </w:rPr>
        <w:t>for a long time</w:t>
      </w:r>
      <w:r w:rsidR="00B7093A">
        <w:rPr>
          <w:szCs w:val="20"/>
        </w:rPr>
        <w:t>”</w:t>
      </w:r>
      <w:r w:rsidRPr="00FB7515">
        <w:t xml:space="preserve"> </w:t>
      </w:r>
      <w:r>
        <w:rPr>
          <w:rStyle w:val="Citation"/>
          <w:szCs w:val="20"/>
        </w:rPr>
        <w:fldChar w:fldCharType="begin"/>
      </w:r>
      <w:r>
        <w:rPr>
          <w:rStyle w:val="Citation"/>
          <w:szCs w:val="20"/>
        </w:rPr>
        <w:instrText>ADDIN CITAVI.PLACEHOLDER f677c2ab-0b93-41e4-ae24-0dc24d52b848 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MDA6IDIw4oCTMjEpPC9UZXh0Pg0KICAgIDwvVGV4dFVuaXQ+DQogIDwvVGV4dFVuaXRzPg0KPC9QbGFjZWhvbGRlcj4=</w:instrText>
      </w:r>
      <w:r>
        <w:rPr>
          <w:rStyle w:val="Citation"/>
          <w:szCs w:val="20"/>
        </w:rPr>
        <w:fldChar w:fldCharType="separate"/>
      </w:r>
      <w:bookmarkStart w:id="597" w:name="_CTVP001f677c2ab0b9341e4ae240dc24d52b848"/>
      <w:r w:rsidR="0092006B">
        <w:rPr>
          <w:rStyle w:val="Citation"/>
          <w:szCs w:val="20"/>
        </w:rPr>
        <w:t>(1900: 20–21)</w:t>
      </w:r>
      <w:bookmarkEnd w:id="597"/>
      <w:r>
        <w:rPr>
          <w:rStyle w:val="Citation"/>
          <w:szCs w:val="20"/>
        </w:rPr>
        <w:fldChar w:fldCharType="end"/>
      </w:r>
      <w:r w:rsidRPr="00C109EA">
        <w:t>.</w:t>
      </w:r>
    </w:p>
    <w:p w14:paraId="6D6AA443" w14:textId="0A5B4D52" w:rsidR="00757704" w:rsidRPr="00C109EA" w:rsidRDefault="00757704" w:rsidP="00757704">
      <w:pPr>
        <w:pStyle w:val="Body0500after"/>
        <w:rPr>
          <w:szCs w:val="20"/>
        </w:rPr>
      </w:pPr>
      <w:r w:rsidRPr="00C109EA">
        <w:rPr>
          <w:szCs w:val="20"/>
        </w:rPr>
        <w:t xml:space="preserve">This conclusion is not supported, however, by the observations of other European explorers who visited </w:t>
      </w:r>
      <w:r w:rsidRPr="00C109EA">
        <w:rPr>
          <w:szCs w:val="20"/>
          <w:lang w:eastAsia="en-US"/>
        </w:rPr>
        <w:t>West Papua</w:t>
      </w:r>
      <w:r w:rsidR="00B7093A">
        <w:rPr>
          <w:szCs w:val="20"/>
        </w:rPr>
        <w:t>’</w:t>
      </w:r>
      <w:r w:rsidRPr="00C109EA">
        <w:rPr>
          <w:szCs w:val="20"/>
        </w:rPr>
        <w:t>s northeast coast in the nineteenth century after</w:t>
      </w:r>
      <w:r>
        <w:rPr>
          <w:szCs w:val="20"/>
        </w:rPr>
        <w:t xml:space="preserve"> </w:t>
      </w:r>
      <w:r w:rsidRPr="00C109EA">
        <w:rPr>
          <w:szCs w:val="20"/>
        </w:rPr>
        <w:t>the Dutch had annexed the western part of New Guinea</w:t>
      </w:r>
      <w:r>
        <w:rPr>
          <w:szCs w:val="20"/>
        </w:rPr>
        <w:t xml:space="preserve"> in 1828</w:t>
      </w:r>
      <w:r w:rsidRPr="00C109EA">
        <w:rPr>
          <w:szCs w:val="20"/>
        </w:rPr>
        <w:t>.</w:t>
      </w:r>
      <w:r w:rsidRPr="00C109EA">
        <w:rPr>
          <w:rStyle w:val="FootnoteReference"/>
          <w:szCs w:val="20"/>
        </w:rPr>
        <w:footnoteReference w:id="50"/>
      </w:r>
    </w:p>
    <w:p w14:paraId="2F2C8584" w14:textId="69B02E9C" w:rsidR="00757704" w:rsidRPr="00C109EA" w:rsidRDefault="00757704" w:rsidP="00757704">
      <w:pPr>
        <w:pStyle w:val="Body0500after"/>
      </w:pPr>
      <w:r w:rsidRPr="00C109EA">
        <w:rPr>
          <w:szCs w:val="20"/>
        </w:rPr>
        <w:t xml:space="preserve">Twenty years after this annexation, in 1848, the Dutch laid formal claim on </w:t>
      </w:r>
      <w:r w:rsidRPr="00C109EA">
        <w:rPr>
          <w:szCs w:val="20"/>
          <w:lang w:eastAsia="en-US"/>
        </w:rPr>
        <w:t>West Papua</w:t>
      </w:r>
      <w:r w:rsidR="00B7093A">
        <w:rPr>
          <w:szCs w:val="20"/>
        </w:rPr>
        <w:t>’</w:t>
      </w:r>
      <w:r w:rsidRPr="00C109EA">
        <w:rPr>
          <w:szCs w:val="20"/>
        </w:rPr>
        <w:t>s north coast, including Humboldt Bay in the east, now Yos Sudarso Bay with the provincial capital Jayapura</w:t>
      </w:r>
      <w:r>
        <w:rPr>
          <w:szCs w:val="20"/>
        </w:rPr>
        <w:t xml:space="preserve"> </w:t>
      </w:r>
      <w:r>
        <w:rPr>
          <w:rStyle w:val="Citation"/>
          <w:szCs w:val="20"/>
        </w:rPr>
        <w:fldChar w:fldCharType="begin"/>
      </w:r>
      <w:r>
        <w:rPr>
          <w:rStyle w:val="Citation"/>
          <w:szCs w:val="20"/>
        </w:rPr>
        <w:instrText>ADDIN CITAVI.PLACEHOLDER 47e144a9-68d6-4699-a18b-7d8b01eb9790 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d2xleSAxOTcyOiA1Nik8L1RleHQ+DQogICAgPC9UZXh0VW5pdD4NCiAgPC9UZXh0VW5pdHM+DQo8L1BsYWNlaG9sZGVyPg==</w:instrText>
      </w:r>
      <w:r>
        <w:rPr>
          <w:rStyle w:val="Citation"/>
          <w:szCs w:val="20"/>
        </w:rPr>
        <w:fldChar w:fldCharType="separate"/>
      </w:r>
      <w:bookmarkStart w:id="599" w:name="_CTVP00147e144a968d64699a18b7d8b01eb9790"/>
      <w:r w:rsidR="0092006B">
        <w:rPr>
          <w:rStyle w:val="Citation"/>
          <w:szCs w:val="20"/>
        </w:rPr>
        <w:t>(Rowley 1972: 56)</w:t>
      </w:r>
      <w:bookmarkEnd w:id="599"/>
      <w:r>
        <w:rPr>
          <w:rStyle w:val="Citation"/>
          <w:szCs w:val="20"/>
        </w:rPr>
        <w:fldChar w:fldCharType="end"/>
      </w:r>
      <w:r w:rsidRPr="00C109EA">
        <w:rPr>
          <w:szCs w:val="20"/>
        </w:rPr>
        <w:t xml:space="preserve">. In 1850, the Dutch sent a first expedition fleet eastwards to mark their claim; this expedition included Sultanese boats and a number of pirate boats. The fleet did not, however, reach Humboldt Bay, although the Cyclops Mountains were in sight. Two years later, though, the Dutch were able to establish a garrison in Humboldt Bay; the troops were from Ternate. </w:t>
      </w:r>
      <w:r>
        <w:rPr>
          <w:rFonts w:eastAsia="Times New Roman"/>
          <w:szCs w:val="20"/>
          <w:lang w:eastAsia="en-US"/>
        </w:rPr>
        <w:t xml:space="preserve">However, </w:t>
      </w:r>
      <w:r w:rsidRPr="00C109EA">
        <w:rPr>
          <w:rFonts w:eastAsia="Times New Roman"/>
          <w:szCs w:val="20"/>
          <w:lang w:eastAsia="en-US"/>
        </w:rPr>
        <w:t>it seems</w:t>
      </w:r>
      <w:r>
        <w:rPr>
          <w:rFonts w:eastAsia="Times New Roman"/>
          <w:szCs w:val="20"/>
          <w:lang w:eastAsia="en-US"/>
        </w:rPr>
        <w:t xml:space="preserve"> </w:t>
      </w:r>
      <w:r w:rsidRPr="00C109EA">
        <w:rPr>
          <w:rFonts w:eastAsia="Times New Roman"/>
          <w:szCs w:val="20"/>
          <w:lang w:eastAsia="en-US"/>
        </w:rPr>
        <w:t>that this garrison did not include any Europeans, because</w:t>
      </w:r>
      <w:r w:rsidRPr="00C109EA">
        <w:rPr>
          <w:szCs w:val="20"/>
        </w:rPr>
        <w:t>, according</w:t>
      </w:r>
      <w:r>
        <w:rPr>
          <w:szCs w:val="20"/>
        </w:rPr>
        <w:t xml:space="preserve"> to</w:t>
      </w:r>
      <w:r w:rsidRPr="00C109EA">
        <w:rPr>
          <w:szCs w:val="20"/>
        </w:rPr>
        <w:t xml:space="preserve"> </w:t>
      </w:r>
      <w:r>
        <w:rPr>
          <w:rStyle w:val="Citation"/>
          <w:szCs w:val="20"/>
        </w:rPr>
        <w:fldChar w:fldCharType="begin"/>
      </w:r>
      <w:r>
        <w:rPr>
          <w:rStyle w:val="Citation"/>
          <w:szCs w:val="20"/>
        </w:rPr>
        <w:instrText>ADDIN CITAVI.PLACEHOLDER 2d313538-0649-4ef3-9a29-0253da20ff21 PFBsYWNlaG9sZGVyPg0KICA8QWRkSW5WZXJzaW9uPjUuMi4wLjg8L0FkZEluVmVyc2lvbj4NCiAgPElkPjJkMzEzNTM4LTA2NDktNGVmMy05YTI5LTAyNTNkYTIwZmYyMTwvSWQ+DQogIDxFbnRyaWVzPg0KICAgIDxFbnRyeT4NCiAgICAgIDxJZD4yNWM3YmY5NS1iNGM1LTQyMzQtOWZhMS0wN2ZjMzZkYWFjNGU8L0lkPg0KICAgICAgPE5vUGFyPnRydWU8L05vUGFyPg0KICAgICAgPFBlcnNvbk9ubHk+dHJ1ZTwvUGVyc29uT25seT4NCiAgICAgIDxSZWZlcmVuY2VJZD5jMmI3NzZjNy0yNjNhLTQzMzgtOGFjMi1lZDllMTAwMjAwYTE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ZWlsZXI8L1RleHQ+DQogICAgPC9UZXh0VW5pdD4NCiAgPC9UZXh0VW5pdHM+DQo8L1BsYWNlaG9sZGVyPg==</w:instrText>
      </w:r>
      <w:r>
        <w:rPr>
          <w:rStyle w:val="Citation"/>
          <w:szCs w:val="20"/>
        </w:rPr>
        <w:fldChar w:fldCharType="separate"/>
      </w:r>
      <w:bookmarkStart w:id="600" w:name="_CTVP0012d31353806494ef39a290253da20ff21"/>
      <w:r w:rsidR="0092006B">
        <w:rPr>
          <w:rStyle w:val="Citation"/>
          <w:szCs w:val="20"/>
        </w:rPr>
        <w:t>Seiler</w:t>
      </w:r>
      <w:bookmarkEnd w:id="600"/>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2c47e346-3243-4db0-8466-07e9d08e9282 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jogNzQpPC9UZXh0Pg0KICAgIDwvVGV4dFVuaXQ+DQogIDwvVGV4dFVuaXRzPg0KPC9QbGFjZWhvbGRlcj4=</w:instrText>
      </w:r>
      <w:r>
        <w:rPr>
          <w:rStyle w:val="Citation"/>
          <w:szCs w:val="20"/>
        </w:rPr>
        <w:fldChar w:fldCharType="separate"/>
      </w:r>
      <w:bookmarkStart w:id="601" w:name="_CTVP0012c47e34632434db0846607e9d08e9282"/>
      <w:r w:rsidR="0092006B">
        <w:rPr>
          <w:rStyle w:val="Citation"/>
          <w:szCs w:val="20"/>
        </w:rPr>
        <w:t>(1982: 74)</w:t>
      </w:r>
      <w:bookmarkEnd w:id="601"/>
      <w:r>
        <w:rPr>
          <w:rStyle w:val="Citation"/>
          <w:szCs w:val="20"/>
        </w:rPr>
        <w:fldChar w:fldCharType="end"/>
      </w:r>
      <w:r w:rsidRPr="00C109EA">
        <w:rPr>
          <w:szCs w:val="20"/>
        </w:rPr>
        <w:t xml:space="preserve">, </w:t>
      </w:r>
      <w:r w:rsidRPr="00C109EA">
        <w:rPr>
          <w:rFonts w:eastAsia="Times New Roman"/>
          <w:szCs w:val="20"/>
          <w:lang w:eastAsia="en-US"/>
        </w:rPr>
        <w:t xml:space="preserve">it was only </w:t>
      </w:r>
      <w:r w:rsidRPr="00C109EA">
        <w:rPr>
          <w:szCs w:val="20"/>
        </w:rPr>
        <w:t xml:space="preserve">in the course of the </w:t>
      </w:r>
      <w:r w:rsidR="00B7093A">
        <w:rPr>
          <w:szCs w:val="20"/>
        </w:rPr>
        <w:t>“</w:t>
      </w:r>
      <w:r w:rsidRPr="00C109EA">
        <w:rPr>
          <w:szCs w:val="20"/>
        </w:rPr>
        <w:t>Etna expedition</w:t>
      </w:r>
      <w:r w:rsidR="00B7093A">
        <w:rPr>
          <w:szCs w:val="20"/>
        </w:rPr>
        <w:t>”</w:t>
      </w:r>
      <w:r w:rsidRPr="00C109EA">
        <w:rPr>
          <w:szCs w:val="20"/>
        </w:rPr>
        <w:t xml:space="preserve"> in 1858 that the Dutch first reached Humboldt Bay. The report of this expedition </w:t>
      </w:r>
      <w:r>
        <w:rPr>
          <w:szCs w:val="20"/>
        </w:rPr>
        <w:t xml:space="preserve">states </w:t>
      </w:r>
      <w:r w:rsidRPr="00C109EA">
        <w:rPr>
          <w:szCs w:val="20"/>
        </w:rPr>
        <w:t xml:space="preserve">that the Papuans living in Humboldt Bay did not know any Malay and had </w:t>
      </w:r>
      <w:r>
        <w:rPr>
          <w:szCs w:val="20"/>
        </w:rPr>
        <w:t xml:space="preserve">had </w:t>
      </w:r>
      <w:r w:rsidRPr="00C109EA">
        <w:rPr>
          <w:szCs w:val="20"/>
        </w:rPr>
        <w:t xml:space="preserve">no contact with the outside world </w:t>
      </w:r>
      <w:r>
        <w:rPr>
          <w:rStyle w:val="Citation"/>
          <w:szCs w:val="20"/>
        </w:rPr>
        <w:fldChar w:fldCharType="begin"/>
      </w:r>
      <w:r w:rsidR="003A5B20">
        <w:rPr>
          <w:rStyle w:val="Citation"/>
          <w:szCs w:val="20"/>
        </w:rPr>
        <w:instrText>ADDIN CITAVI.PLACEHOLDER fe6a2d45-8d90-46c1-8d07-0a0273f789a7 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tbWlzc2llIHZvb3IgTmlldXcgR3VpbmVhIGV0IGFsLiAxODYyOiAxODLigJMxODMpPC9UZXh0Pg0KICAgIDwvVGV4dFVuaXQ+DQogIDwvVGV4dFVuaXRzPg0KPC9QbGFjZWhvbGRlcj4=</w:instrText>
      </w:r>
      <w:r>
        <w:rPr>
          <w:rStyle w:val="Citation"/>
          <w:szCs w:val="20"/>
        </w:rPr>
        <w:fldChar w:fldCharType="separate"/>
      </w:r>
      <w:bookmarkStart w:id="602" w:name="_CTVP001fe6a2d458d9046c18d070a0273f789a7"/>
      <w:r w:rsidR="0092006B">
        <w:rPr>
          <w:rStyle w:val="Citation"/>
          <w:szCs w:val="20"/>
        </w:rPr>
        <w:t>(Commissie voor Nieuw Guinea et al. 1862: 182–183)</w:t>
      </w:r>
      <w:bookmarkEnd w:id="602"/>
      <w:r>
        <w:rPr>
          <w:rStyle w:val="Citation"/>
          <w:szCs w:val="20"/>
        </w:rPr>
        <w:fldChar w:fldCharType="end"/>
      </w:r>
      <w:r w:rsidRPr="00C109EA">
        <w:t>.</w:t>
      </w:r>
    </w:p>
    <w:p w14:paraId="5A0AF770" w14:textId="03FB2EB3" w:rsidR="00757704" w:rsidRPr="00C109EA" w:rsidRDefault="00757704" w:rsidP="00757704">
      <w:pPr>
        <w:pStyle w:val="Body0500after"/>
      </w:pPr>
      <w:r w:rsidRPr="00C109EA">
        <w:rPr>
          <w:szCs w:val="20"/>
        </w:rPr>
        <w:t xml:space="preserve">Twenty years later it was still not possible to communicate in Malay with the Papuans of Humboldt Bay. </w:t>
      </w:r>
      <w:r>
        <w:rPr>
          <w:rStyle w:val="Citation"/>
          <w:szCs w:val="20"/>
        </w:rPr>
        <w:fldChar w:fldCharType="begin"/>
      </w:r>
      <w:r>
        <w:rPr>
          <w:rStyle w:val="Citation"/>
          <w:szCs w:val="20"/>
        </w:rPr>
        <w:instrText>ADDIN CITAVI.PLACEHOLDER 6337da9f-7426-48da-a5dd-a24e487ee2cc PFBsYWNlaG9sZGVyPg0KICA8QWRkSW5WZXJzaW9uPjUuMi4wLjg8L0FkZEluVmVyc2lvbj4NCiAgPElkPjYzMzdkYTlmLTc0MjYtNDhkYS1hNWRkLWEyNGU0ODdlZTJjYzwvSWQ+DQogIDxFbnRyaWVzPg0KICAgIDxFbnRyeT4NCiAgICAgIDxJZD4wY2UxNjFhOS04OTRiLTQ0MzQtOTJmZS1hY2VhMGFhMDMxZDQ8L0lkPg0KICAgICAgPE5vUGFyPnRydWU8L05vUGFyPg0KICAgICAgPFBlcnNvbk9ubHk+dHJ1ZTwvUGVyc29uT25seT4NCiAgICAgIDxSZWZlcmVuY2VJZD5jMGQ5OTI4My1hN2Y3LTQyMWMtYTU5My1kYjQzMDk3YmJmYjY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iaWTDqSB2YW4gZGVyIEFhPC9UZXh0Pg0KICAgIDwvVGV4dFVuaXQ+DQogIDwvVGV4dFVuaXRzPg0KPC9QbGFjZWhvbGRlcj4=</w:instrText>
      </w:r>
      <w:r>
        <w:rPr>
          <w:rStyle w:val="Citation"/>
          <w:szCs w:val="20"/>
        </w:rPr>
        <w:fldChar w:fldCharType="separate"/>
      </w:r>
      <w:bookmarkStart w:id="603" w:name="_CTVP0016337da9f742648daa5dda24e487ee2cc"/>
      <w:r w:rsidR="0092006B">
        <w:rPr>
          <w:rStyle w:val="Citation"/>
          <w:szCs w:val="20"/>
        </w:rPr>
        <w:t>Robidé van der Aa</w:t>
      </w:r>
      <w:bookmarkEnd w:id="603"/>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d3f31c81-cb6b-460a-8f85-19ef4f2db6e1 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Dc5OiAxMjfigJMxMjkpPC9UZXh0Pg0KICAgIDwvVGV4dFVuaXQ+DQogIDwvVGV4dFVuaXRzPg0KPC9QbGFjZWhvbGRlcj4=</w:instrText>
      </w:r>
      <w:r>
        <w:rPr>
          <w:rStyle w:val="Citation"/>
          <w:szCs w:val="20"/>
        </w:rPr>
        <w:fldChar w:fldCharType="separate"/>
      </w:r>
      <w:bookmarkStart w:id="604" w:name="_CTVP001d3f31c81cb6b460a8f8519ef4f2db6e1"/>
      <w:r w:rsidR="0092006B">
        <w:rPr>
          <w:rStyle w:val="Citation"/>
          <w:szCs w:val="20"/>
        </w:rPr>
        <w:t>(1879: 127–129)</w:t>
      </w:r>
      <w:bookmarkEnd w:id="604"/>
      <w:r>
        <w:rPr>
          <w:rStyle w:val="Citation"/>
          <w:szCs w:val="20"/>
        </w:rPr>
        <w:fldChar w:fldCharType="end"/>
      </w:r>
      <w:r>
        <w:rPr>
          <w:szCs w:val="20"/>
        </w:rPr>
        <w:t>, for instance, reported</w:t>
      </w:r>
      <w:r w:rsidRPr="00C109EA">
        <w:rPr>
          <w:szCs w:val="20"/>
        </w:rPr>
        <w:t xml:space="preserve"> that when the </w:t>
      </w:r>
      <w:r w:rsidRPr="00C109EA">
        <w:rPr>
          <w:rStyle w:val="st"/>
          <w:szCs w:val="20"/>
        </w:rPr>
        <w:t xml:space="preserve">Government commissioner </w:t>
      </w:r>
      <w:r w:rsidRPr="00C109EA">
        <w:rPr>
          <w:szCs w:val="20"/>
        </w:rPr>
        <w:t>van der Crab visited Humboldt Bay in 1871, his interpreter could not communicate with the local population because of their very poor Malay. The commissioner also noted that outside trading in this area was very limited due to tense relations between the Papuan pop</w:t>
      </w:r>
      <w:r>
        <w:rPr>
          <w:szCs w:val="20"/>
        </w:rPr>
        <w:t>ula</w:t>
      </w:r>
      <w:r w:rsidRPr="00C109EA">
        <w:rPr>
          <w:szCs w:val="20"/>
        </w:rPr>
        <w:t xml:space="preserve">tion and outside </w:t>
      </w:r>
      <w:r w:rsidRPr="00C109EA">
        <w:t>traders and due to the wild sea.</w:t>
      </w:r>
    </w:p>
    <w:p w14:paraId="71C35F66" w14:textId="5A3E322A" w:rsidR="00757704" w:rsidRDefault="00757704" w:rsidP="00757704">
      <w:pPr>
        <w:pStyle w:val="Body0500after"/>
        <w:rPr>
          <w:szCs w:val="20"/>
        </w:rPr>
      </w:pPr>
      <w:r w:rsidRPr="00C109EA">
        <w:rPr>
          <w:szCs w:val="20"/>
        </w:rPr>
        <w:lastRenderedPageBreak/>
        <w:t xml:space="preserve">Around this time, however, outside trading between the Moluccas and </w:t>
      </w:r>
      <w:r w:rsidRPr="00C109EA">
        <w:rPr>
          <w:szCs w:val="20"/>
          <w:lang w:eastAsia="en-US"/>
        </w:rPr>
        <w:t>West Papua</w:t>
      </w:r>
      <w:r w:rsidR="00B7093A">
        <w:rPr>
          <w:szCs w:val="20"/>
        </w:rPr>
        <w:t>’</w:t>
      </w:r>
      <w:r w:rsidRPr="00C109EA">
        <w:rPr>
          <w:szCs w:val="20"/>
        </w:rPr>
        <w:t xml:space="preserve">s northeast coast, including Humboldt Bay and the areas to its east, started to take off. As a result of this increase in outside contacts, knowledge of Malay, especially of the North Moluccan varieties, also started to spread rapidly in this region. </w:t>
      </w:r>
      <w:r w:rsidRPr="006079FF">
        <w:rPr>
          <w:rStyle w:val="Citation"/>
        </w:rPr>
        <w:fldChar w:fldCharType="begin"/>
      </w:r>
      <w:r w:rsidRPr="006079FF">
        <w:rPr>
          <w:rStyle w:val="Citation"/>
        </w:rPr>
        <w:instrText>ADDIN CITAVI.PLACEHOLDER 017084f3-78ce-4189-812a-d886e0881d92 PFBsYWNlaG9sZGVyPg0KICA8QWRkSW5WZXJzaW9uPjUuMi4wLjg8L0FkZEluVmVyc2lvbj4NCiAgPElkPjAxNzA4NGYzLTc4Y2UtNDE4OS04MTJhLWQ4ODZlMDg4MWQ5MjwvSWQ+DQogIDxFbnRyaWVzPg0KICAgIDxFbnRyeT4NCiAgICAgIDxJZD45ODk0NGZhMS0zNTAwLTQ5NTItYWZiMy1jOWQyYzQyYTc2YTc8L0lkPg0KICAgICAgPE5vUGFyPnRydWU8L05vUGFyPg0KICAgICAgPFBlcnNvbk9ubHk+dHJ1ZTwvUGVyc29uT25seT4NCiAgICAgIDxSZWZlcmVuY2VJZD5jMmI3NzZjNy0yNjNhLTQzMzgtOGFjMi1lZDllMTAwMjAwYTE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ZWlsZXI8L1RleHQ+DQogICAgPC9UZXh0VW5pdD4NCiAgPC9UZXh0VW5pdHM+DQo8L1BsYWNlaG9sZGVyPg==</w:instrText>
      </w:r>
      <w:r w:rsidRPr="006079FF">
        <w:rPr>
          <w:rStyle w:val="Citation"/>
        </w:rPr>
        <w:fldChar w:fldCharType="separate"/>
      </w:r>
      <w:bookmarkStart w:id="605" w:name="_CTVP001017084f378ce4189812ad886e0881d92"/>
      <w:r w:rsidR="0092006B">
        <w:rPr>
          <w:rStyle w:val="Citation"/>
        </w:rPr>
        <w:t>Seiler</w:t>
      </w:r>
      <w:bookmarkEnd w:id="605"/>
      <w:r w:rsidRPr="006079FF">
        <w:rPr>
          <w:rStyle w:val="Citation"/>
        </w:rPr>
        <w:fldChar w:fldCharType="end"/>
      </w:r>
      <w:r w:rsidRPr="00513C8C">
        <w:rPr>
          <w:rStyle w:val="Citation"/>
        </w:rPr>
        <w:t xml:space="preserve"> </w:t>
      </w:r>
      <w:r w:rsidRPr="006079FF">
        <w:rPr>
          <w:rStyle w:val="Citation"/>
        </w:rPr>
        <w:t>(</w:t>
      </w:r>
      <w:r w:rsidRPr="00BD2F12">
        <w:rPr>
          <w:rStyle w:val="Citation"/>
        </w:rPr>
        <w:fldChar w:fldCharType="begin"/>
      </w:r>
      <w:r w:rsidRPr="00BD2F12">
        <w:rPr>
          <w:rStyle w:val="Citation"/>
        </w:rPr>
        <w:instrText>ADDIN CITAVI.PLACEHOLDER c7a533ca-3bf6-437e-88b5-35ddac16af2e PFBsYWNlaG9sZGVyPg0KICA8QWRkSW5WZXJzaW9uPjUuMi4wLjg8L0FkZEluVmVyc2lvbj4NCiAgPElkPmM3YTUzM2NhLTNiZjYtNDM3ZS04OGI1LTM1ZGRhYzE2YWYyZTwvSWQ+DQogIDxFbnRyaWVzPg0KICAgIDxFbnRyeT4NCiAgICAgIDxJZD5kMDYxYmNlZi1jNDEzLTQ0MWUtYWFlNi04NmM3OGMxMDdhZjI8L0lkPg0KICAgICAgPE5vUGFyPnRydWU8L05vUGFyPg0KICAgICAgPFJlZmVyZW5jZUlkPmMyYjc3NmM3LTI2M2EtNDMzOC04YWMyLWVkOWUxMDAyMDBhMT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gyPC9UZXh0Pg0KICAgIDwvVGV4dFVuaXQ+DQogIDwvVGV4dFVuaXRzPg0KPC9QbGFjZWhvbGRlcj4=</w:instrText>
      </w:r>
      <w:r w:rsidRPr="00BD2F12">
        <w:rPr>
          <w:rStyle w:val="Citation"/>
        </w:rPr>
        <w:fldChar w:fldCharType="separate"/>
      </w:r>
      <w:bookmarkStart w:id="606" w:name="_CTVP001c7a533ca3bf6437e88b535ddac16af2e"/>
      <w:r w:rsidR="0092006B">
        <w:rPr>
          <w:rStyle w:val="Citation"/>
        </w:rPr>
        <w:t>1982</w:t>
      </w:r>
      <w:bookmarkEnd w:id="606"/>
      <w:r w:rsidRPr="00BD2F12">
        <w:rPr>
          <w:rStyle w:val="Citation"/>
        </w:rPr>
        <w:fldChar w:fldCharType="end"/>
      </w:r>
      <w:r w:rsidRPr="00BD2F12">
        <w:rPr>
          <w:rStyle w:val="Citation"/>
        </w:rPr>
        <w:t xml:space="preserve">; </w:t>
      </w:r>
      <w:r w:rsidRPr="00BD2F12">
        <w:rPr>
          <w:rStyle w:val="Citation"/>
        </w:rPr>
        <w:fldChar w:fldCharType="begin"/>
      </w:r>
      <w:r w:rsidRPr="00BD2F12">
        <w:rPr>
          <w:rStyle w:val="Citation"/>
        </w:rPr>
        <w:instrText>ADDIN CITAVI.PLACEHOLDER 7c3543c2-909b-4416-91e3-f2ef60b49218 PFBsYWNlaG9sZGVyPg0KICA8QWRkSW5WZXJzaW9uPjUuMi4wLjg8L0FkZEluVmVyc2lvbj4NCiAgPElkPjdjMzU0M2MyLTkwOWItNDQxNi05MWUzLWYyZWY2MGI0OTIxODwvSWQ+DQogIDxFbnRyaWVzPg0KICAgIDxFbnRyeT4NCiAgICAgIDxJZD41OWRkYTU2Ny02NjYxLTQ5MWEtOWJiZi1iNTBkNTYzMGJiOGU8L0lkPg0KICAgICAgPE5vUGFyPnRydWU8L05vUGFyPg0KICAgICAgPFJlZmVyZW5jZUlkPjkwODNkNDhhLWFhNTUtNGE3My1iMWRlLTFlYjZmZjk0NmIyOD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g1PC9UZXh0Pg0KICAgIDwvVGV4dFVuaXQ+DQogIDwvVGV4dFVuaXRzPg0KPC9QbGFjZWhvbGRlcj4=</w:instrText>
      </w:r>
      <w:r w:rsidRPr="00BD2F12">
        <w:rPr>
          <w:rStyle w:val="Citation"/>
        </w:rPr>
        <w:fldChar w:fldCharType="separate"/>
      </w:r>
      <w:bookmarkStart w:id="607" w:name="_CTVP0017c3543c2909b441691e3f2ef60b49218"/>
      <w:r w:rsidR="0092006B">
        <w:rPr>
          <w:rStyle w:val="Citation"/>
        </w:rPr>
        <w:t>1985</w:t>
      </w:r>
      <w:bookmarkEnd w:id="607"/>
      <w:r w:rsidRPr="00BD2F12">
        <w:rPr>
          <w:rStyle w:val="Citation"/>
        </w:rPr>
        <w:fldChar w:fldCharType="end"/>
      </w:r>
      <w:r w:rsidRPr="00C109EA">
        <w:rPr>
          <w:szCs w:val="20"/>
        </w:rPr>
        <w:t xml:space="preserve">) gives an overview of these developments, citing government officials, merchants, and missionaries who visited </w:t>
      </w:r>
      <w:r w:rsidRPr="00C109EA">
        <w:rPr>
          <w:szCs w:val="20"/>
          <w:lang w:eastAsia="en-US"/>
        </w:rPr>
        <w:t>West Papua</w:t>
      </w:r>
      <w:r w:rsidR="00B7093A">
        <w:rPr>
          <w:szCs w:val="20"/>
        </w:rPr>
        <w:t>’</w:t>
      </w:r>
      <w:r w:rsidRPr="00C109EA">
        <w:rPr>
          <w:szCs w:val="20"/>
        </w:rPr>
        <w:t>s northeast coast in the late nineteenth century.</w:t>
      </w:r>
    </w:p>
    <w:p w14:paraId="6F2FB27B" w14:textId="38C2324A" w:rsidR="00757704" w:rsidRDefault="00757704" w:rsidP="00757704">
      <w:pPr>
        <w:pStyle w:val="Body0500after"/>
        <w:rPr>
          <w:szCs w:val="20"/>
        </w:rPr>
      </w:pPr>
      <w:r w:rsidRPr="00BB0027">
        <w:t xml:space="preserve">One of them is the Protestant missionary </w:t>
      </w:r>
      <w:r>
        <w:rPr>
          <w:rStyle w:val="Citation"/>
        </w:rPr>
        <w:fldChar w:fldCharType="begin"/>
      </w:r>
      <w:r w:rsidR="003A5B20">
        <w:rPr>
          <w:rStyle w:val="Citation"/>
        </w:rPr>
        <w:instrText>ADDIN CITAVI.PLACEHOLDER 3c440bb8-7cb2-4249-aed9-013d8dcc9eb8 PFBsYWNlaG9sZGVyPg0KICA8QWRkSW5WZXJzaW9uPjUuMi4wLjg8L0FkZEluVmVyc2lvbj4NCiAgPElkPjNjNDQwYmI4LTdjYjItNDI0OS1hZWQ5LTAxM2Q4ZGNjOWViODwvSWQ+DQogIDxFbnRyaWVzPg0KICAgIDxFbnRyeT4NCiAgICAgIDxJZD5kZDgxNWE1ZS0zZjdhLTQ4NjYtYWFlOC1jYTdiZWY0ZTQwODQ8L0lkPg0KICAgICAgPE5vUGFyPnRydWU8L05vUGFyPg0KICAgICAgPFBlcnNvbk9ubHk+dHJ1ZTwvUGVyc29uT25seT4NCiAgICAgIDxSZWZlcmVuY2VJZD4xYjIyMjBjZi02YzJhLTRkMDYtODg1ZC04YzZiYTczMGZkMGM8L1JlZmVyZW5jZUlk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pbms8L1RleHQ+DQogICAgPC9UZXh0VW5pdD4NCiAgPC9UZXh0VW5pdHM+DQo8L1BsYWNlaG9sZGVyPg==</w:instrText>
      </w:r>
      <w:r>
        <w:rPr>
          <w:rStyle w:val="Citation"/>
        </w:rPr>
        <w:fldChar w:fldCharType="separate"/>
      </w:r>
      <w:bookmarkStart w:id="608" w:name="_CTVP0013c440bb87cb24249aed9013d8dcc9eb8"/>
      <w:r w:rsidR="0092006B">
        <w:rPr>
          <w:rStyle w:val="Citation"/>
        </w:rPr>
        <w:t>Bink</w:t>
      </w:r>
      <w:bookmarkEnd w:id="608"/>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414de082-f9b9-42e9-8ac9-bd2eb4d5566a PFBsYWNlaG9sZGVyPg0KICA8QWRkSW5WZXJzaW9uPjUuMi4wLjg8L0FkZEluVmVyc2lvbj4NCiAgPElkPjQxNGRlMDgyLWY5YjktNDJlOS04YWM5LWJkMmViNGQ1NTY2YTwvSWQ+DQogIDxFbnRyaWVzPg0KICAgIDxFbnRyeT4NCiAgICAgIDxJZD5jOTE3OWZiNi03ZjcwLTQ1ZWEtYTU3Zi02YzJiYmIxYmQ4ZDg8L0lkPg0KICAgICAgPFJlZmVyZW5jZUlkPjFiMjIyMGNmLTZjMmEtNGQwNi04ODVkLThjNmJhNzMwZmQwYz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g5NCk8L1RleHQ+DQogICAgPC9UZXh0VW5pdD4NCiAgPC9UZXh0VW5pdHM+DQo8L1BsYWNlaG9sZGVyPg==</w:instrText>
      </w:r>
      <w:r>
        <w:rPr>
          <w:rStyle w:val="Citation"/>
        </w:rPr>
        <w:fldChar w:fldCharType="separate"/>
      </w:r>
      <w:bookmarkStart w:id="609" w:name="_CTVP001414de082f9b942e98ac9bd2eb4d5566a"/>
      <w:r w:rsidR="0092006B">
        <w:rPr>
          <w:rStyle w:val="Citation"/>
        </w:rPr>
        <w:t>(1894)</w:t>
      </w:r>
      <w:bookmarkEnd w:id="609"/>
      <w:r>
        <w:rPr>
          <w:rStyle w:val="Citation"/>
        </w:rPr>
        <w:fldChar w:fldCharType="end"/>
      </w:r>
      <w:r>
        <w:t xml:space="preserve">. In 1893, </w:t>
      </w:r>
      <w:r w:rsidRPr="00C109EA">
        <w:rPr>
          <w:szCs w:val="20"/>
        </w:rPr>
        <w:t>about twenty years after van der Crab</w:t>
      </w:r>
      <w:r w:rsidR="00B7093A">
        <w:rPr>
          <w:szCs w:val="20"/>
        </w:rPr>
        <w:t>’</w:t>
      </w:r>
      <w:r w:rsidRPr="00C109EA">
        <w:rPr>
          <w:szCs w:val="20"/>
        </w:rPr>
        <w:t>s 1871 visit to this area,</w:t>
      </w:r>
      <w:r>
        <w:rPr>
          <w:szCs w:val="20"/>
        </w:rPr>
        <w:t xml:space="preserve"> </w:t>
      </w:r>
      <w:r>
        <w:rPr>
          <w:rStyle w:val="Citation"/>
        </w:rPr>
        <w:fldChar w:fldCharType="begin"/>
      </w:r>
      <w:r w:rsidR="003A5B20">
        <w:rPr>
          <w:rStyle w:val="Citation"/>
        </w:rPr>
        <w:instrText>ADDIN CITAVI.PLACEHOLDER a0063cd9-cf5f-4043-8a6a-8e484ec4a379 PFBsYWNlaG9sZGVyPg0KICA8QWRkSW5WZXJzaW9uPjUuMi4wLjg8L0FkZEluVmVyc2lvbj4NCiAgPElkPmEwMDYzY2Q5LWNmNWYtNDA0My04YTZhLThlNDg0ZWM0YTM3OTwvSWQ+DQogIDxFbnRyaWVzPg0KICAgIDxFbnRyeT4NCiAgICAgIDxJZD5kYWY3ZWYxNS0xYjY3LTRiNDgtOWE4ZC0xZjQ5NmM1MDExOTE8L0lkPg0KICAgICAgPE5vUGFyPnRydWU8L05vUGFyPg0KICAgICAgPFBlcnNvbk9ubHk+dHJ1ZTwvUGVyc29uT25seT4NCiAgICAgIDxSZWZlcmVuY2VJZD4xYjIyMjBjZi02YzJhLTRkMDYtODg1ZC04YzZiYTczMGZkMGM8L1JlZmVyZW5jZUlk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pbms8L1RleHQ+DQogICAgPC9UZXh0VW5pdD4NCiAgPC9UZXh0VW5pdHM+DQo8L1BsYWNlaG9sZGVyPg==</w:instrText>
      </w:r>
      <w:r>
        <w:rPr>
          <w:rStyle w:val="Citation"/>
        </w:rPr>
        <w:fldChar w:fldCharType="separate"/>
      </w:r>
      <w:bookmarkStart w:id="610" w:name="_CTVP001a0063cd9cf5f40438a6a8e484ec4a379"/>
      <w:r w:rsidR="0092006B">
        <w:rPr>
          <w:rStyle w:val="Citation"/>
        </w:rPr>
        <w:t>Bink</w:t>
      </w:r>
      <w:bookmarkEnd w:id="610"/>
      <w:r>
        <w:rPr>
          <w:rStyle w:val="Citation"/>
        </w:rPr>
        <w:fldChar w:fldCharType="end"/>
      </w:r>
      <w:r w:rsidRPr="00CA67D4">
        <w:t xml:space="preserve"> </w:t>
      </w:r>
      <w:r w:rsidRPr="00C109EA">
        <w:t xml:space="preserve">travelled to Humboldt Bay. </w:t>
      </w:r>
      <w:r>
        <w:t xml:space="preserve">In his report he noted the presence of Malay traders from Ternate who were shooting birds of </w:t>
      </w:r>
      <w:r>
        <w:rPr>
          <w:lang w:eastAsia="en-US"/>
        </w:rPr>
        <w:t xml:space="preserve">paradise in the area </w:t>
      </w:r>
      <w:r>
        <w:rPr>
          <w:rStyle w:val="Citation"/>
        </w:rPr>
        <w:fldChar w:fldCharType="begin"/>
      </w:r>
      <w:r w:rsidR="003A5B20">
        <w:rPr>
          <w:rStyle w:val="Citation"/>
        </w:rPr>
        <w:instrText>ADDIN CITAVI.PLACEHOLDER 9e1a9cbb-8aa8-415e-9b3c-ee607b003a74 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4OTQ6IDMyNSk8L1RleHQ+DQogICAgPC9UZXh0VW5pdD4NCiAgPC9UZXh0VW5pdHM+DQo8L1BsYWNlaG9sZGVyPg==</w:instrText>
      </w:r>
      <w:r>
        <w:rPr>
          <w:rStyle w:val="Citation"/>
        </w:rPr>
        <w:fldChar w:fldCharType="separate"/>
      </w:r>
      <w:bookmarkStart w:id="611" w:name="_CTVP0019e1a9cbb8aa8415e9b3cee607b003a74"/>
      <w:r w:rsidR="0092006B">
        <w:rPr>
          <w:rStyle w:val="Citation"/>
        </w:rPr>
        <w:t>(1894: 325)</w:t>
      </w:r>
      <w:bookmarkEnd w:id="611"/>
      <w:r>
        <w:rPr>
          <w:rStyle w:val="Citation"/>
        </w:rPr>
        <w:fldChar w:fldCharType="end"/>
      </w:r>
      <w:r>
        <w:rPr>
          <w:lang w:eastAsia="en-US"/>
        </w:rPr>
        <w:t xml:space="preserve">. Another observer is </w:t>
      </w:r>
      <w:r w:rsidRPr="00C109EA">
        <w:rPr>
          <w:szCs w:val="20"/>
        </w:rPr>
        <w:t xml:space="preserve">the German geologist </w:t>
      </w:r>
      <w:r>
        <w:rPr>
          <w:rStyle w:val="Citation"/>
          <w:szCs w:val="20"/>
        </w:rPr>
        <w:fldChar w:fldCharType="begin"/>
      </w:r>
      <w:r>
        <w:rPr>
          <w:rStyle w:val="Citation"/>
          <w:szCs w:val="20"/>
        </w:rPr>
        <w:instrText>ADDIN CITAVI.PLACEHOLDER 71bc003c-fc62-4825-be5a-fb9b5b0bbe16 PFBsYWNlaG9sZGVyPg0KICA8QWRkSW5WZXJzaW9uPjUuMi4wLjg8L0FkZEluVmVyc2lvbj4NCiAgPElkPjcxYmMwMDNjLWZjNjItNDgyNS1iZTVhLWZiOWI1YjBiYmUxNjwvSWQ+DQogIDxFbnRyaWVzPg0KICAgIDxFbnRyeT4NCiAgICAgIDxJZD5kOGM3NGVhYS0wZThlLTRkMDAtYmI0Ni00NzZhZDg3ZGIwZWM8L0lkPg0KICAgICAgPE5vUGFyPnRydWU8L05vUGFyPg0KICAgICAgPFBlcnNvbk9ubHk+dHJ1ZTwvUGVyc29uT25seT4NCiAgICAgIDxSZWZlcmVuY2VJZD5iOWU0ZDIwMy1jYjEzLTQ1MzQtOWI1MC1hNmQzYTdmNjIyN2U8L1JlZmVyZW5jZUlk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NobWFubjwvVGV4dD4NCiAgICA8L1RleHRVbml0Pg0KICA8L1RleHRVbml0cz4NCjwvUGxhY2Vob2xkZXI+</w:instrText>
      </w:r>
      <w:r>
        <w:rPr>
          <w:rStyle w:val="Citation"/>
          <w:szCs w:val="20"/>
        </w:rPr>
        <w:fldChar w:fldCharType="separate"/>
      </w:r>
      <w:bookmarkStart w:id="612" w:name="_CTVP00171bc003cfc624825be5afb9b5b0bbe16"/>
      <w:r w:rsidR="0092006B">
        <w:rPr>
          <w:rStyle w:val="Citation"/>
          <w:szCs w:val="20"/>
        </w:rPr>
        <w:t>Wichmann</w:t>
      </w:r>
      <w:bookmarkEnd w:id="612"/>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a25e8679-afce-4728-8ff0-9a41c3135f7c PFBsYWNlaG9sZGVyPg0KICA8QWRkSW5WZXJzaW9uPjUuMi4wLjg8L0FkZEluVmVyc2lvbj4NCiAgPElkPmEyNWU4Njc5LWFmY2UtNDcyOC04ZmYwLTlhNDFjMzEzNWY3YzwvSWQ+DQogIDxFbnRyaWVzPg0KICAgIDxFbnRyeT4NCiAgICAgIDxJZD4yOTA1ZmQ3MC0yYmFmLTQ1ZWUtYTgyMC0zYzQ2ZjY3YjdhZWU8L0lkPg0KICAgICAgPFJlZmVyZW5jZUlkPmI5ZTRkMjAzLWNiMTMtNDUzNC05YjUwLWE2ZDNhN2Y2MjI3ZT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xNyk8L1RleHQ+DQogICAgPC9UZXh0VW5pdD4NCiAgPC9UZXh0VW5pdHM+DQo8L1BsYWNlaG9sZGVyPg==</w:instrText>
      </w:r>
      <w:r>
        <w:rPr>
          <w:rStyle w:val="Citation"/>
          <w:szCs w:val="20"/>
        </w:rPr>
        <w:fldChar w:fldCharType="separate"/>
      </w:r>
      <w:bookmarkStart w:id="613" w:name="_CTVP001a25e8679afce47288ff09a41c3135f7c"/>
      <w:r w:rsidR="0092006B">
        <w:rPr>
          <w:rStyle w:val="Citation"/>
          <w:szCs w:val="20"/>
        </w:rPr>
        <w:t>(1917)</w:t>
      </w:r>
      <w:bookmarkEnd w:id="613"/>
      <w:r>
        <w:rPr>
          <w:rStyle w:val="Citation"/>
          <w:szCs w:val="20"/>
        </w:rPr>
        <w:fldChar w:fldCharType="end"/>
      </w:r>
      <w:r w:rsidRPr="00C109EA">
        <w:rPr>
          <w:szCs w:val="20"/>
        </w:rPr>
        <w:t xml:space="preserve">. </w:t>
      </w:r>
      <w:r w:rsidRPr="008575E6">
        <w:t>In 1903, he travelled to</w:t>
      </w:r>
      <w:r w:rsidRPr="00C109EA">
        <w:rPr>
          <w:szCs w:val="20"/>
        </w:rPr>
        <w:t xml:space="preserve"> Humboldt Bay and Jautefa Bay, where today</w:t>
      </w:r>
      <w:r w:rsidR="00B7093A">
        <w:rPr>
          <w:szCs w:val="20"/>
        </w:rPr>
        <w:t>’</w:t>
      </w:r>
      <w:r w:rsidRPr="00C109EA">
        <w:rPr>
          <w:szCs w:val="20"/>
        </w:rPr>
        <w:t xml:space="preserve">s Abepura is located. </w:t>
      </w:r>
      <w:r>
        <w:rPr>
          <w:rStyle w:val="Citation"/>
          <w:szCs w:val="20"/>
        </w:rPr>
        <w:fldChar w:fldCharType="begin"/>
      </w:r>
      <w:r>
        <w:rPr>
          <w:rStyle w:val="Citation"/>
          <w:szCs w:val="20"/>
        </w:rPr>
        <w:instrText>ADDIN CITAVI.PLACEHOLDER 53ec49c5-e16a-48bd-b401-b77746f4fc38 PFBsYWNlaG9sZGVyPg0KICA8QWRkSW5WZXJzaW9uPjUuMi4wLjg8L0FkZEluVmVyc2lvbj4NCiAgPElkPjUzZWM0OWM1LWUxNmEtNDhiZC1iNDAxLWI3Nzc0NmY0ZmMzODwvSWQ+DQogIDxFbnRyaWVzPg0KICAgIDxFbnRyeT4NCiAgICAgIDxJZD4xZmI5ZmEzMS1mOTc1LTQzMzktODZiOS1iNjJhM2ZjZjZiY2E8L0lkPg0KICAgICAgPE5vUGFyPnRydWU8L05vUGFyPg0KICAgICAgPFBlcnNvbk9ubHk+dHJ1ZTwvUGVyc29uT25seT4NCiAgICAgIDxSZWZlcmVuY2VJZD5iOWU0ZDIwMy1jYjEzLTQ1MzQtOWI1MC1hNmQzYTdmNjIyN2U8L1JlZmVyZW5jZUlk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NobWFubjwvVGV4dD4NCiAgICA8L1RleHRVbml0Pg0KICA8L1RleHRVbml0cz4NCjwvUGxhY2Vob2xkZXI+</w:instrText>
      </w:r>
      <w:r>
        <w:rPr>
          <w:rStyle w:val="Citation"/>
          <w:szCs w:val="20"/>
        </w:rPr>
        <w:fldChar w:fldCharType="separate"/>
      </w:r>
      <w:bookmarkStart w:id="614" w:name="_CTVP00153ec49c5e16a48bdb401b77746f4fc38"/>
      <w:r w:rsidR="0092006B">
        <w:rPr>
          <w:rStyle w:val="Citation"/>
          <w:szCs w:val="20"/>
        </w:rPr>
        <w:t>Wichmann</w:t>
      </w:r>
      <w:bookmarkEnd w:id="614"/>
      <w:r>
        <w:rPr>
          <w:rStyle w:val="Citation"/>
          <w:szCs w:val="20"/>
        </w:rPr>
        <w:fldChar w:fldCharType="end"/>
      </w:r>
      <w:r w:rsidRPr="008575E6">
        <w:t xml:space="preserve"> </w:t>
      </w:r>
      <w:r>
        <w:t>reported</w:t>
      </w:r>
      <w:r w:rsidRPr="00C109EA">
        <w:rPr>
          <w:szCs w:val="20"/>
        </w:rPr>
        <w:t xml:space="preserve"> the presence of Malay traders who were living on Metu Debi Island in Jautefa Bay</w:t>
      </w:r>
      <w:r>
        <w:rPr>
          <w:szCs w:val="20"/>
        </w:rPr>
        <w:t xml:space="preserve"> </w:t>
      </w:r>
      <w:r>
        <w:rPr>
          <w:rStyle w:val="Citation"/>
          <w:szCs w:val="20"/>
        </w:rPr>
        <w:fldChar w:fldCharType="begin"/>
      </w:r>
      <w:r>
        <w:rPr>
          <w:rStyle w:val="Citation"/>
          <w:szCs w:val="20"/>
        </w:rPr>
        <w:instrText>ADDIN CITAVI.PLACEHOLDER cc5a6915-c92c-4e50-b5bb-7a3405ec85a5 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MTc6IDE1MCk8L1RleHQ+DQogICAgPC9UZXh0VW5pdD4NCiAgPC9UZXh0VW5pdHM+DQo8L1BsYWNlaG9sZGVyPg==</w:instrText>
      </w:r>
      <w:r>
        <w:rPr>
          <w:rStyle w:val="Citation"/>
          <w:szCs w:val="20"/>
        </w:rPr>
        <w:fldChar w:fldCharType="separate"/>
      </w:r>
      <w:bookmarkStart w:id="615" w:name="_CTVP001cc5a6915c92c4e50b5bb7a3405ec85a5"/>
      <w:r w:rsidR="0092006B">
        <w:rPr>
          <w:rStyle w:val="Citation"/>
          <w:szCs w:val="20"/>
        </w:rPr>
        <w:t>(1917: 150)</w:t>
      </w:r>
      <w:bookmarkEnd w:id="615"/>
      <w:r>
        <w:rPr>
          <w:rStyle w:val="Citation"/>
          <w:szCs w:val="20"/>
        </w:rPr>
        <w:fldChar w:fldCharType="end"/>
      </w:r>
      <w:r w:rsidRPr="00C109EA">
        <w:rPr>
          <w:szCs w:val="20"/>
        </w:rPr>
        <w:t>.</w:t>
      </w:r>
      <w:r>
        <w:rPr>
          <w:szCs w:val="20"/>
        </w:rPr>
        <w:t xml:space="preserve"> A third observer is </w:t>
      </w:r>
      <w:r>
        <w:rPr>
          <w:rStyle w:val="Citation"/>
          <w:szCs w:val="20"/>
        </w:rPr>
        <w:fldChar w:fldCharType="begin"/>
      </w:r>
      <w:r>
        <w:rPr>
          <w:rStyle w:val="Citation"/>
          <w:szCs w:val="20"/>
        </w:rPr>
        <w:instrText>ADDIN CITAVI.PLACEHOLDER 22967bfe-edc9-44cf-9795-f7a3e5d805a7 PFBsYWNlaG9sZGVyPg0KICA8QWRkSW5WZXJzaW9uPjUuMi4wLjg8L0FkZEluVmVyc2lvbj4NCiAgPElkPjIyOTY3YmZlLWVkYzktNDRjZi05Nzk1LWY3YTNlNWQ4MDVhNzwvSWQ+DQogIDxFbnRyaWVzPg0KICAgIDxFbnRyeT4NCiAgICAgIDxJZD4yNGM4MmRkYS1jNDhlLTQxNmYtYWIwOC02ODQyYjkyMzBkN2Q8L0lkPg0KICAgICAgPE5vUGFyPnRydWU8L05vUGFyPg0KICAgICAgPFBlcnNvbk9ubHk+dHJ1ZTwvUGVyc29uT25seT4NCiAgICAgIDxSZWZlcmVuY2VJZD4yY2ZhYmVlYi1jYWMxLTQ2ZmItYmU3Yi1jYTk5YWYzMTE1ZTM8L1JlZmVyZW5jZUlk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2YW4gSGFzc2VsdDwvVGV4dD4NCiAgICA8L1RleHRVbml0Pg0KICA8L1RleHRVbml0cz4NCjwvUGxhY2Vob2xkZXI+</w:instrText>
      </w:r>
      <w:r>
        <w:rPr>
          <w:rStyle w:val="Citation"/>
          <w:szCs w:val="20"/>
        </w:rPr>
        <w:fldChar w:fldCharType="separate"/>
      </w:r>
      <w:bookmarkStart w:id="616" w:name="_CTVP00122967bfeedc944cf9795f7a3e5d805a7"/>
      <w:r w:rsidR="0092006B">
        <w:rPr>
          <w:rStyle w:val="Citation"/>
          <w:szCs w:val="20"/>
        </w:rPr>
        <w:t>van Hasselt</w:t>
      </w:r>
      <w:bookmarkEnd w:id="616"/>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7c636a14-013a-4256-8551-618f6e52a589 PFBsYWNlaG9sZGVyPg0KICA8QWRkSW5WZXJzaW9uPjUuMi4wLjg8L0FkZEluVmVyc2lvbj4NCiAgPElkPjdjNjM2YTE0LTAxM2EtNDI1Ni04NTUxLTYxOGY2ZTUyYTU4OTwvSWQ+DQogIDxFbnRyaWVzPg0KICAgIDxFbnRyeT4NCiAgICAgIDxJZD5lODg4NzA3Ny02ZjY3LTQ0ODAtYTY3NS1iNTVhYjFmNmJlMGU8L0lkPg0KICAgICAgPFJlZmVyZW5jZUlkPjJjZmFiZWViLWNhYzEtNDZmYi1iZTdiLWNhOTlhZjMxMTVlM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I2KTwvVGV4dD4NCiAgICA8L1RleHRVbml0Pg0KICA8L1RleHRVbml0cz4NCjwvUGxhY2Vob2xkZXI+</w:instrText>
      </w:r>
      <w:r>
        <w:rPr>
          <w:rStyle w:val="Citation"/>
          <w:szCs w:val="20"/>
        </w:rPr>
        <w:fldChar w:fldCharType="separate"/>
      </w:r>
      <w:bookmarkStart w:id="617" w:name="_CTVP0017c636a14013a42568551618f6e52a589"/>
      <w:r w:rsidR="0092006B">
        <w:rPr>
          <w:rStyle w:val="Citation"/>
          <w:szCs w:val="20"/>
        </w:rPr>
        <w:t>(1926)</w:t>
      </w:r>
      <w:bookmarkEnd w:id="617"/>
      <w:r>
        <w:rPr>
          <w:rStyle w:val="Citation"/>
          <w:szCs w:val="20"/>
        </w:rPr>
        <w:fldChar w:fldCharType="end"/>
      </w:r>
      <w:r w:rsidRPr="00C109EA">
        <w:rPr>
          <w:szCs w:val="20"/>
        </w:rPr>
        <w:t>. When he visited Jamna Island (located off the northeast coast between Sarmi and Jayapura) in 1911, he noted that several Papuans could already speak Malay, because they had been in regular contact with tr</w:t>
      </w:r>
      <w:r>
        <w:rPr>
          <w:szCs w:val="20"/>
        </w:rPr>
        <w:t>aders</w:t>
      </w:r>
      <w:r w:rsidRPr="00C109EA">
        <w:rPr>
          <w:szCs w:val="20"/>
        </w:rPr>
        <w:t xml:space="preserve"> </w:t>
      </w:r>
      <w:r>
        <w:rPr>
          <w:rStyle w:val="Citation"/>
          <w:szCs w:val="20"/>
        </w:rPr>
        <w:fldChar w:fldCharType="begin"/>
      </w:r>
      <w:r>
        <w:rPr>
          <w:rStyle w:val="Citation"/>
          <w:szCs w:val="20"/>
        </w:rPr>
        <w:instrText>ADDIN CITAVI.PLACEHOLDER 574fe0fa-414e-4fc1-a61d-e9f9187a8c0b PFBsYWNlaG9sZGVyPg0KICA8QWRkSW5WZXJzaW9uPjUuMi4wLjg8L0FkZEluVmVyc2lvbj4NCiAgPElkPjU3NGZlMGZhLTQxNGUtNGZjMS1hNjFkLWU5ZjkxODdhOGMwYjwvSWQ+DQogIDxFbnRyaWVzPg0KICAgIDxFbnRyeT4NCiAgICAgIDxJZD45M2VhNDAzMC00MDljLTQzY2ItYTNkMi1hMzZmN2FjODZmZDM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4yY2ZhYmVlYi1jYWMxLTQ2ZmItYmU3Yi1jYTk5YWYzMTE1ZTM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yNjogMTM0KTwvVGV4dD4NCiAgICA8L1RleHRVbml0Pg0KICA8L1RleHRVbml0cz4NCjwvUGxhY2Vob2xkZXI+</w:instrText>
      </w:r>
      <w:r>
        <w:rPr>
          <w:rStyle w:val="Citation"/>
          <w:szCs w:val="20"/>
        </w:rPr>
        <w:fldChar w:fldCharType="separate"/>
      </w:r>
      <w:bookmarkStart w:id="618" w:name="_CTVP001574fe0fa414e4fc1a61de9f9187a8c0b"/>
      <w:r w:rsidR="0092006B">
        <w:rPr>
          <w:rStyle w:val="Citation"/>
          <w:szCs w:val="20"/>
        </w:rPr>
        <w:t>(1926: 134)</w:t>
      </w:r>
      <w:bookmarkEnd w:id="618"/>
      <w:r>
        <w:rPr>
          <w:rStyle w:val="Citation"/>
          <w:szCs w:val="20"/>
        </w:rPr>
        <w:fldChar w:fldCharType="end"/>
      </w:r>
      <w:r w:rsidRPr="00C109EA">
        <w:rPr>
          <w:szCs w:val="20"/>
        </w:rPr>
        <w:t>.</w:t>
      </w:r>
    </w:p>
    <w:p w14:paraId="13DEFE37" w14:textId="1C6E05EA" w:rsidR="00757704" w:rsidRPr="00C109EA" w:rsidRDefault="00757704" w:rsidP="00757704">
      <w:pPr>
        <w:pStyle w:val="Body0505after"/>
      </w:pPr>
      <w:r w:rsidRPr="00C109EA">
        <w:t xml:space="preserve">Based on the reports of these observers, </w:t>
      </w:r>
      <w:r>
        <w:rPr>
          <w:rStyle w:val="Citation"/>
          <w:szCs w:val="20"/>
        </w:rPr>
        <w:fldChar w:fldCharType="begin"/>
      </w:r>
      <w:r>
        <w:rPr>
          <w:rStyle w:val="Citation"/>
          <w:szCs w:val="20"/>
        </w:rPr>
        <w:instrText>ADDIN CITAVI.PLACEHOLDER efdde533-20eb-47c9-be18-b369575de9f7 PFBsYWNlaG9sZGVyPg0KICA8QWRkSW5WZXJzaW9uPjUuMi4wLjg8L0FkZEluVmVyc2lvbj4NCiAgPElkPmVmZGRlNTMzLTIwZWItNDdjOS1iZTE4LWIzNjk1NzVkZTlmNzwvSWQ+DQogIDxFbnRyaWVzPg0KICAgIDxFbnRyeT4NCiAgICAgIDxJZD44YzU4NmRhZi0yZTA3LTQ3MDktYjY4MC1hMTc5NDc1OTZiMWI8L0lkPg0KICAgICAgPE5vUGFyPnRydWU8L05vUGFyPg0KICAgICAgPFBlcnNvbk9ubHk+dHJ1ZTwvUGVyc29uT25seT4NCiAgICAgIDxSZWZlcmVuY2VJZD45MDgzZDQ4YS1hYTU1LTRhNzMtYjFkZS0xZWI2ZmY5NDZiMjg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ZWlsZXI8L1RleHQ+DQogICAgPC9UZXh0VW5pdD4NCiAgPC9UZXh0VW5pdHM+DQo8L1BsYWNlaG9sZGVyPg==</w:instrText>
      </w:r>
      <w:r>
        <w:rPr>
          <w:rStyle w:val="Citation"/>
          <w:szCs w:val="20"/>
        </w:rPr>
        <w:fldChar w:fldCharType="separate"/>
      </w:r>
      <w:bookmarkStart w:id="619" w:name="_CTVP001efdde53320eb47c9be18b369575de9f7"/>
      <w:r w:rsidR="0092006B">
        <w:rPr>
          <w:rStyle w:val="Citation"/>
          <w:szCs w:val="20"/>
        </w:rPr>
        <w:t>Seiler</w:t>
      </w:r>
      <w:bookmarkEnd w:id="619"/>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5f682e17-1e66-4364-a426-cb53b6728671 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NTogMTQ3KTwvVGV4dD4NCiAgICA8L1RleHRVbml0Pg0KICA8L1RleHRVbml0cz4NCjwvUGxhY2Vob2xkZXI+</w:instrText>
      </w:r>
      <w:r>
        <w:rPr>
          <w:rStyle w:val="Citation"/>
          <w:szCs w:val="20"/>
        </w:rPr>
        <w:fldChar w:fldCharType="separate"/>
      </w:r>
      <w:bookmarkStart w:id="620" w:name="_CTVP0015f682e171e664364a426cb53b6728671"/>
      <w:r w:rsidR="0092006B">
        <w:rPr>
          <w:rStyle w:val="Citation"/>
          <w:szCs w:val="20"/>
        </w:rPr>
        <w:t>(1985: 147)</w:t>
      </w:r>
      <w:bookmarkEnd w:id="620"/>
      <w:r>
        <w:rPr>
          <w:rStyle w:val="Citation"/>
          <w:szCs w:val="20"/>
        </w:rPr>
        <w:fldChar w:fldCharType="end"/>
      </w:r>
      <w:r w:rsidRPr="00C109EA">
        <w:t xml:space="preserve"> comes to the following conclusion:</w:t>
      </w:r>
    </w:p>
    <w:p w14:paraId="6CCB3C40" w14:textId="77777777" w:rsidR="00757704" w:rsidRPr="00C109EA" w:rsidRDefault="00757704" w:rsidP="00757704">
      <w:pPr>
        <w:pStyle w:val="I05I"/>
      </w:pPr>
      <w:r w:rsidRPr="00C109EA">
        <w:t>It would appear that Malays started regular trading visits to areas east of Geelvink Bay sometime after the middle of the 19th century, at the same time as the Dutch began to explore their long-forgotten colony. This was just prior to the beginning of the German activities in the area. Twenty years or so of contact between the local people and Malays could easily account for the knowledge of Malay on the part of the coastal people.</w:t>
      </w:r>
    </w:p>
    <w:p w14:paraId="4BD34CE6" w14:textId="3383900A" w:rsidR="00757704" w:rsidRPr="00C109EA" w:rsidRDefault="00757704" w:rsidP="00757704">
      <w:pPr>
        <w:pStyle w:val="Body0000after"/>
      </w:pPr>
      <w:r w:rsidRPr="00C109EA">
        <w:t xml:space="preserve">In the early twentieth century, the use of Malay throughout </w:t>
      </w:r>
      <w:r w:rsidRPr="00C109EA">
        <w:rPr>
          <w:lang w:eastAsia="en-US"/>
        </w:rPr>
        <w:t>West Papua</w:t>
      </w:r>
      <w:r>
        <w:t xml:space="preserve"> increased</w:t>
      </w:r>
      <w:r w:rsidRPr="00C109EA">
        <w:t xml:space="preserve"> when the Dutch decided to increase their influence in this area and to enforce the use of Malay in the domains of education, administration, and proselytization. A major resource for these efforts was the Malay-language school system already established in the Moluccas. It provided the Dutch with the personnel necessary for bringing the population and the resources of West Papua under their control</w:t>
      </w:r>
      <w:r>
        <w:t xml:space="preserve"> </w:t>
      </w:r>
      <w:r>
        <w:rPr>
          <w:rStyle w:val="Citation"/>
          <w:szCs w:val="20"/>
        </w:rPr>
        <w:fldChar w:fldCharType="begin"/>
      </w:r>
      <w:r>
        <w:rPr>
          <w:rStyle w:val="Citation"/>
          <w:szCs w:val="20"/>
        </w:rPr>
        <w:instrText>ADDIN CITAVI.PLACEHOLDER 5a894a39-8ac2-4384-a42e-a2e7e5d0e193 PFBsYWNlaG9sZGVyPg0KICA8QWRkSW5WZXJzaW9uPjUuMi4wLjg8L0FkZEluVmVyc2lvbj4NCiAgPElkPjVhODk0YTM5LThhYzItNDM4NC1hNDJlLWEyZTdlNWQwZTE5MzwvSWQ+DQogIDxFbnRyaWVzPg0KICAgIDxFbnRyeT4NCiAgICAgIDxJZD5iNzA1OWZmNy1mMGQyLTQ3OWItYjg0MS00M2M5N2U3ODZjNjI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mVmZXJlbmNlSWQ+NDNkNmI1YmQtOTM1My00YzQxLWI3MWEtMjZhMTRhZjc2Zjcw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xsaW5zIDE5OTg6IDY0KTwvVGV4dD4NCiAgICA8L1RleHRVbml0Pg0KICA8L1RleHRVbml0cz4NCjwvUGxhY2Vob2xkZXI+</w:instrText>
      </w:r>
      <w:r>
        <w:rPr>
          <w:rStyle w:val="Citation"/>
          <w:szCs w:val="20"/>
        </w:rPr>
        <w:fldChar w:fldCharType="separate"/>
      </w:r>
      <w:bookmarkStart w:id="621" w:name="_CTVP0015a894a398ac24384a42ea2e7e5d0e193"/>
      <w:r w:rsidR="0092006B">
        <w:rPr>
          <w:rStyle w:val="Citation"/>
          <w:szCs w:val="20"/>
        </w:rPr>
        <w:t>(Collins 1998: 64)</w:t>
      </w:r>
      <w:bookmarkEnd w:id="621"/>
      <w:r>
        <w:rPr>
          <w:rStyle w:val="Citation"/>
          <w:szCs w:val="20"/>
        </w:rPr>
        <w:fldChar w:fldCharType="end"/>
      </w:r>
      <w:r w:rsidRPr="0007719F">
        <w:t>.</w:t>
      </w:r>
      <w:r w:rsidRPr="00C109EA">
        <w:t xml:space="preserve"> </w:t>
      </w:r>
      <w:r>
        <w:t xml:space="preserve">Therefore </w:t>
      </w:r>
      <w:r w:rsidRPr="00203E2B">
        <w:rPr>
          <w:lang w:eastAsia="en-US"/>
        </w:rPr>
        <w:t>West Papua</w:t>
      </w:r>
      <w:r w:rsidRPr="00203E2B">
        <w:t xml:space="preserve"> saw a constant influx of Ambon Malay speaking teachers, clerks, police, and preachers</w:t>
      </w:r>
      <w:r>
        <w:t xml:space="preserve"> during this period </w:t>
      </w:r>
      <w:r>
        <w:rPr>
          <w:rStyle w:val="Citation"/>
          <w:szCs w:val="20"/>
        </w:rPr>
        <w:fldChar w:fldCharType="begin"/>
      </w:r>
      <w:r w:rsidR="003A5B20">
        <w:rPr>
          <w:rStyle w:val="Citation"/>
          <w:szCs w:val="20"/>
        </w:rPr>
        <w:instrText>ADDIN CITAVI.PLACEHOLDER 954a7a7c-4ad6-43ef-a75e-884d4c2a0ac3 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vbm9odWUgYW5kIFNhd2FraSAyMDA3OiAyNTTigJMyNTUpPC9UZXh0Pg0KICAgIDwvVGV4dFVuaXQ+DQogIDwvVGV4dFVuaXRzPg0KPC9QbGFjZWhvbGRlcj4=</w:instrText>
      </w:r>
      <w:r>
        <w:rPr>
          <w:rStyle w:val="Citation"/>
          <w:szCs w:val="20"/>
        </w:rPr>
        <w:fldChar w:fldCharType="separate"/>
      </w:r>
      <w:bookmarkStart w:id="622" w:name="_CTVP001954a7a7c4ad643efa75e884d4c2a0ac3"/>
      <w:r w:rsidR="0092006B">
        <w:rPr>
          <w:rStyle w:val="Citation"/>
          <w:szCs w:val="20"/>
        </w:rPr>
        <w:t>(Donohue and Sawaki 2007: 254–255)</w:t>
      </w:r>
      <w:bookmarkEnd w:id="622"/>
      <w:r>
        <w:rPr>
          <w:rStyle w:val="Citation"/>
          <w:szCs w:val="20"/>
        </w:rPr>
        <w:fldChar w:fldCharType="end"/>
      </w:r>
      <w:r w:rsidRPr="00C109EA">
        <w:t xml:space="preserve">. This link between </w:t>
      </w:r>
      <w:r w:rsidRPr="00C109EA">
        <w:rPr>
          <w:lang w:eastAsia="en-US"/>
        </w:rPr>
        <w:t>West Papua</w:t>
      </w:r>
      <w:r w:rsidRPr="00C109EA">
        <w:t xml:space="preserve"> and Ambon was especially close, as until 1947 </w:t>
      </w:r>
      <w:r w:rsidRPr="00C109EA">
        <w:rPr>
          <w:lang w:eastAsia="en-US"/>
        </w:rPr>
        <w:t>West Papua</w:t>
      </w:r>
      <w:r w:rsidRPr="00C109EA">
        <w:t xml:space="preserve"> was part of the Moluccan administration</w:t>
      </w:r>
      <w:r>
        <w:t>,</w:t>
      </w:r>
      <w:r w:rsidRPr="00C109EA">
        <w:t xml:space="preserve"> which had its capital in Ambon. </w:t>
      </w:r>
      <w:r>
        <w:t>So</w:t>
      </w:r>
      <w:r w:rsidRPr="00203E2B">
        <w:t xml:space="preserve"> Ambon Malay played an important role in the genesis of Papuan Malay,</w:t>
      </w:r>
      <w:r>
        <w:t xml:space="preserve"> as well as</w:t>
      </w:r>
      <w:r w:rsidRPr="00203E2B">
        <w:t xml:space="preserve"> North Moluccan Malay</w:t>
      </w:r>
      <w:r w:rsidRPr="00C109EA">
        <w:t>.</w:t>
      </w:r>
    </w:p>
    <w:p w14:paraId="0439F1E5" w14:textId="3F63B040" w:rsidR="00757704" w:rsidRPr="00C109EA" w:rsidRDefault="00757704" w:rsidP="00757704">
      <w:pPr>
        <w:pStyle w:val="Body0500after"/>
      </w:pPr>
      <w:r w:rsidRPr="00C109EA">
        <w:rPr>
          <w:szCs w:val="20"/>
        </w:rPr>
        <w:t>After Wor</w:t>
      </w:r>
      <w:r>
        <w:rPr>
          <w:szCs w:val="20"/>
        </w:rPr>
        <w:t>l</w:t>
      </w:r>
      <w:r w:rsidRPr="00C109EA">
        <w:rPr>
          <w:szCs w:val="20"/>
        </w:rPr>
        <w:t xml:space="preserve">d War II, the Dutch government recruited additional personnel for </w:t>
      </w:r>
      <w:r w:rsidRPr="00C109EA">
        <w:rPr>
          <w:szCs w:val="20"/>
          <w:lang w:eastAsia="en-US"/>
        </w:rPr>
        <w:t>West Papua</w:t>
      </w:r>
      <w:r w:rsidRPr="00C109EA">
        <w:rPr>
          <w:szCs w:val="20"/>
        </w:rPr>
        <w:t xml:space="preserve"> from other areas, such as North Sulawesi, Flores, Timor, </w:t>
      </w:r>
      <w:r>
        <w:rPr>
          <w:szCs w:val="20"/>
        </w:rPr>
        <w:t xml:space="preserve">and </w:t>
      </w:r>
      <w:r w:rsidRPr="00C109EA">
        <w:rPr>
          <w:szCs w:val="20"/>
        </w:rPr>
        <w:t xml:space="preserve">the Kei Islands. In addition, fishermen and traders from Sulawesi and, to some extent, from </w:t>
      </w:r>
      <w:r w:rsidRPr="00C109EA">
        <w:rPr>
          <w:rStyle w:val="st"/>
          <w:szCs w:val="20"/>
        </w:rPr>
        <w:t xml:space="preserve">East Nusa Tenggara came to </w:t>
      </w:r>
      <w:r w:rsidRPr="00C109EA">
        <w:rPr>
          <w:szCs w:val="20"/>
          <w:lang w:eastAsia="en-US"/>
        </w:rPr>
        <w:t>West Papua</w:t>
      </w:r>
      <w:r w:rsidRPr="00C109EA">
        <w:rPr>
          <w:rStyle w:val="st"/>
          <w:szCs w:val="20"/>
        </w:rPr>
        <w:t xml:space="preserve">. </w:t>
      </w:r>
      <w:r>
        <w:rPr>
          <w:szCs w:val="20"/>
        </w:rPr>
        <w:t>(</w:t>
      </w:r>
      <w:r w:rsidRPr="006079FF">
        <w:rPr>
          <w:rStyle w:val="Citation"/>
        </w:rPr>
        <w:fldChar w:fldCharType="begin"/>
      </w:r>
      <w:r w:rsidRPr="006079FF">
        <w:rPr>
          <w:rStyle w:val="Citation"/>
        </w:rPr>
        <w:instrText>ADDIN CITAVI.PLACEHOLDER 3308d987-a019-4f07-ae32-8d7f79275851 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vc21hbiAxOTgyOiA5NjwvVGV4dD4NCiAgICA8L1RleHRVbml0Pg0KICA8L1RleHRVbml0cz4NCjwvUGxhY2Vob2xkZXI+</w:instrText>
      </w:r>
      <w:r w:rsidRPr="006079FF">
        <w:rPr>
          <w:rStyle w:val="Citation"/>
        </w:rPr>
        <w:fldChar w:fldCharType="separate"/>
      </w:r>
      <w:bookmarkStart w:id="623" w:name="_CTVP0013308d987a0194f07ae328d7f79275851"/>
      <w:r w:rsidR="0092006B">
        <w:rPr>
          <w:rStyle w:val="Citation"/>
        </w:rPr>
        <w:t>Roosman 1982: 96</w:t>
      </w:r>
      <w:bookmarkEnd w:id="623"/>
      <w:r w:rsidRPr="006079FF">
        <w:rPr>
          <w:rStyle w:val="Citation"/>
        </w:rPr>
        <w:fldChar w:fldCharType="end"/>
      </w:r>
      <w:r w:rsidRPr="006079FF">
        <w:rPr>
          <w:rStyle w:val="Citation"/>
        </w:rPr>
        <w:t>;</w:t>
      </w:r>
      <w:r w:rsidRPr="00513C8C">
        <w:rPr>
          <w:rStyle w:val="Citation"/>
        </w:rPr>
        <w:t xml:space="preserve"> </w:t>
      </w:r>
      <w:r w:rsidRPr="006079FF">
        <w:rPr>
          <w:rStyle w:val="Citation"/>
        </w:rPr>
        <w:fldChar w:fldCharType="begin"/>
      </w:r>
      <w:r w:rsidRPr="006079FF">
        <w:rPr>
          <w:rStyle w:val="Citation"/>
        </w:rPr>
        <w:instrText>ADDIN CITAVI.PLACEHOLDER b922bd64-910a-48e9-92dc-6a28dfb36008 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QWRlbGFhciBhbmQgUHJlbnRpY2UgMTk5NjogNjg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kZWxhYXIgYW5kIFByZW50aWNlIDE5OTY6IDY4MjwvVGV4dD4NCiAgICA8L1RleHRVbml0Pg0KICA8L1RleHRVbml0cz4NCjwvUGxhY2Vob2xkZXI+</w:instrText>
      </w:r>
      <w:r w:rsidRPr="006079FF">
        <w:rPr>
          <w:rStyle w:val="Citation"/>
        </w:rPr>
        <w:fldChar w:fldCharType="separate"/>
      </w:r>
      <w:bookmarkStart w:id="624" w:name="_CTVP001b922bd64910a48e992dc6a28dfb36008"/>
      <w:r w:rsidR="0092006B">
        <w:rPr>
          <w:rStyle w:val="Citation"/>
        </w:rPr>
        <w:t>Adelaar and Prentice 1996: 682</w:t>
      </w:r>
      <w:bookmarkEnd w:id="624"/>
      <w:r w:rsidRPr="006079FF">
        <w:rPr>
          <w:rStyle w:val="Citation"/>
        </w:rPr>
        <w:fldChar w:fldCharType="end"/>
      </w:r>
      <w:r w:rsidRPr="006079FF">
        <w:rPr>
          <w:rStyle w:val="Citation"/>
        </w:rPr>
        <w:t>;</w:t>
      </w:r>
      <w:r w:rsidRPr="00513C8C">
        <w:rPr>
          <w:rStyle w:val="Citation"/>
        </w:rPr>
        <w:t xml:space="preserve"> </w:t>
      </w:r>
      <w:r w:rsidRPr="006079FF">
        <w:rPr>
          <w:rStyle w:val="Citation"/>
        </w:rPr>
        <w:fldChar w:fldCharType="begin"/>
      </w:r>
      <w:r w:rsidR="003A5B20">
        <w:rPr>
          <w:rStyle w:val="Citation"/>
        </w:rPr>
        <w:instrText>ADDIN CITAVI.PLACEHOLDER 03c33cf7-0865-4479-9866-9b8ab8f41eb4 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gYW5kIFNhd2FraSAyMDA3OiAyNTTigJMyNTU8L1RleHQ+DQogICAgPC9UZXh0VW5pdD4NCiAgPC9UZXh0VW5pdHM+DQo8L1BsYWNlaG9sZGVyPg==</w:instrText>
      </w:r>
      <w:r w:rsidRPr="006079FF">
        <w:rPr>
          <w:rStyle w:val="Citation"/>
        </w:rPr>
        <w:fldChar w:fldCharType="separate"/>
      </w:r>
      <w:bookmarkStart w:id="625" w:name="_CTVP00103c33cf70865447998669b8ab8f41eb4"/>
      <w:r w:rsidR="0092006B">
        <w:rPr>
          <w:rStyle w:val="Citation"/>
        </w:rPr>
        <w:t>Donohue and Sawaki 2007: 254–255</w:t>
      </w:r>
      <w:bookmarkEnd w:id="625"/>
      <w:r w:rsidRPr="006079FF">
        <w:rPr>
          <w:rStyle w:val="Citation"/>
        </w:rPr>
        <w:fldChar w:fldCharType="end"/>
      </w:r>
      <w:r w:rsidRPr="00C109EA">
        <w:rPr>
          <w:szCs w:val="20"/>
        </w:rPr>
        <w:t xml:space="preserve">) At the same time, increasing numbers of Papuans received a primary school education. </w:t>
      </w:r>
      <w:r>
        <w:rPr>
          <w:szCs w:val="20"/>
        </w:rPr>
        <w:t>Furthermore</w:t>
      </w:r>
      <w:r w:rsidRPr="00C109EA">
        <w:rPr>
          <w:szCs w:val="20"/>
        </w:rPr>
        <w:t xml:space="preserve">, the Dutch established schools to train Papuans for public </w:t>
      </w:r>
      <w:r w:rsidRPr="00203E2B">
        <w:rPr>
          <w:szCs w:val="20"/>
        </w:rPr>
        <w:t>service</w:t>
      </w:r>
      <w:r>
        <w:rPr>
          <w:szCs w:val="20"/>
        </w:rPr>
        <w:t>s</w:t>
      </w:r>
      <w:r w:rsidRPr="00C109EA">
        <w:rPr>
          <w:szCs w:val="20"/>
        </w:rPr>
        <w:t xml:space="preserve">. As a result, more and more Papuans become government officials, teachers, and police officers. During this period, </w:t>
      </w:r>
      <w:r>
        <w:rPr>
          <w:szCs w:val="20"/>
        </w:rPr>
        <w:t>S</w:t>
      </w:r>
      <w:r w:rsidRPr="00C109EA">
        <w:rPr>
          <w:szCs w:val="20"/>
        </w:rPr>
        <w:t xml:space="preserve">tandard Malay was the official language in public domains, including trade </w:t>
      </w:r>
      <w:r w:rsidRPr="00C109EA">
        <w:rPr>
          <w:szCs w:val="20"/>
        </w:rPr>
        <w:lastRenderedPageBreak/>
        <w:t>and the religious domain. (</w:t>
      </w:r>
      <w:r w:rsidRPr="006079FF">
        <w:rPr>
          <w:rStyle w:val="Citation"/>
        </w:rPr>
        <w:fldChar w:fldCharType="begin"/>
      </w:r>
      <w:r w:rsidRPr="006079FF">
        <w:rPr>
          <w:rStyle w:val="Citation"/>
        </w:rPr>
        <w:instrText>ADDIN CITAVI.PLACEHOLDER 0f37952c-d79c-4db0-89a9-91cccf6beac2 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SaWNoYXJkPC9GaXJzdE5hbWU+DQogICAgICAgICAgICA8TGFzdE5hbWU+Q2hhdXZlb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1dmVsIDIwMDI6IDEyMDwvVGV4dD4NCiAgICA8L1RleHRVbml0Pg0KICA8L1RleHRVbml0cz4NCjwvUGxhY2Vob2xkZXI+</w:instrText>
      </w:r>
      <w:r w:rsidRPr="006079FF">
        <w:rPr>
          <w:rStyle w:val="Citation"/>
        </w:rPr>
        <w:fldChar w:fldCharType="separate"/>
      </w:r>
      <w:bookmarkStart w:id="626" w:name="_CTVP0010f37952cd79c4db089a991cccf6beac2"/>
      <w:r w:rsidR="0092006B">
        <w:rPr>
          <w:rStyle w:val="Citation"/>
        </w:rPr>
        <w:t>Chauvel 2002: 120</w:t>
      </w:r>
      <w:bookmarkEnd w:id="626"/>
      <w:r w:rsidRPr="006079FF">
        <w:rPr>
          <w:rStyle w:val="Citation"/>
        </w:rPr>
        <w:fldChar w:fldCharType="end"/>
      </w:r>
      <w:r>
        <w:rPr>
          <w:rStyle w:val="Citation"/>
        </w:rPr>
        <w:t xml:space="preserve">; </w:t>
      </w:r>
      <w:r w:rsidRPr="006079FF">
        <w:rPr>
          <w:rStyle w:val="Citation"/>
        </w:rPr>
        <w:fldChar w:fldCharType="begin"/>
      </w:r>
      <w:r w:rsidR="003A5B20">
        <w:rPr>
          <w:rStyle w:val="Citation"/>
        </w:rPr>
        <w:instrText>ADDIN CITAVI.PLACEHOLDER f1c58624-e6f5-4c69-b6a7-9013e2c76286 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GFuZCBTYXdha2kgMjAwNzogMjU1PC9UZXh0Pg0KICAgIDwvVGV4dFVuaXQ+DQogIDwvVGV4dFVuaXRzPg0KPC9QbGFjZWhvbGRlcj4=</w:instrText>
      </w:r>
      <w:r w:rsidRPr="006079FF">
        <w:rPr>
          <w:rStyle w:val="Citation"/>
        </w:rPr>
        <w:fldChar w:fldCharType="separate"/>
      </w:r>
      <w:bookmarkStart w:id="627" w:name="_CTVP001f1c58624e6f54c69b6a79013e2c76286"/>
      <w:r w:rsidR="0092006B">
        <w:rPr>
          <w:rStyle w:val="Citation"/>
        </w:rPr>
        <w:t>Donohue and Sawaki 2007: 255</w:t>
      </w:r>
      <w:bookmarkEnd w:id="627"/>
      <w:r w:rsidRPr="006079FF">
        <w:rPr>
          <w:rStyle w:val="Citation"/>
        </w:rPr>
        <w:fldChar w:fldCharType="end"/>
      </w:r>
      <w:r w:rsidRPr="006079FF">
        <w:rPr>
          <w:rStyle w:val="Citation"/>
        </w:rPr>
        <w:t>;</w:t>
      </w:r>
      <w:r w:rsidRPr="00513C8C">
        <w:rPr>
          <w:rStyle w:val="Citation"/>
        </w:rPr>
        <w:t xml:space="preserve"> </w:t>
      </w:r>
      <w:r w:rsidRPr="006079FF">
        <w:rPr>
          <w:rStyle w:val="Citation"/>
        </w:rPr>
        <w:t>see</w:t>
      </w:r>
      <w:r w:rsidRPr="00513C8C">
        <w:rPr>
          <w:rStyle w:val="Citation"/>
        </w:rPr>
        <w:t xml:space="preserve"> </w:t>
      </w:r>
      <w:r w:rsidRPr="006079FF">
        <w:rPr>
          <w:rStyle w:val="Citation"/>
        </w:rPr>
        <w:t>also</w:t>
      </w:r>
      <w:r w:rsidRPr="00513C8C">
        <w:rPr>
          <w:rStyle w:val="Citation"/>
        </w:rPr>
        <w:t xml:space="preserve"> </w:t>
      </w:r>
      <w:r w:rsidRPr="006079FF">
        <w:rPr>
          <w:rStyle w:val="Citation"/>
        </w:rPr>
        <w:fldChar w:fldCharType="begin"/>
      </w:r>
      <w:r w:rsidRPr="006079FF">
        <w:rPr>
          <w:rStyle w:val="Citation"/>
        </w:rPr>
        <w:instrText>ADDIN CITAVI.PLACEHOLDER 1cd7db7b-8f78-49c1-b2b4-f27dace56604 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kZWxhYXIgMjAwMTogMjM0PC9UZXh0Pg0KICAgIDwvVGV4dFVuaXQ+DQogIDwvVGV4dFVuaXRzPg0KPC9QbGFjZWhvbGRlcj4=</w:instrText>
      </w:r>
      <w:r w:rsidRPr="006079FF">
        <w:rPr>
          <w:rStyle w:val="Citation"/>
        </w:rPr>
        <w:fldChar w:fldCharType="separate"/>
      </w:r>
      <w:bookmarkStart w:id="628" w:name="_CTVP0011cd7db7b8f7849c1b2b4f27dace56604"/>
      <w:r w:rsidR="0092006B">
        <w:rPr>
          <w:rStyle w:val="Citation"/>
        </w:rPr>
        <w:t>Adelaar 2001: 234</w:t>
      </w:r>
      <w:bookmarkEnd w:id="628"/>
      <w:r w:rsidRPr="006079FF">
        <w:rPr>
          <w:rStyle w:val="Citation"/>
        </w:rPr>
        <w:fldChar w:fldCharType="end"/>
      </w:r>
      <w:r w:rsidR="009E1AA6">
        <w:rPr>
          <w:rStyle w:val="Citation"/>
        </w:rPr>
        <w:t>.</w:t>
      </w:r>
      <w:r w:rsidRPr="00C109EA">
        <w:rPr>
          <w:szCs w:val="20"/>
          <w:lang w:eastAsia="en-US"/>
        </w:rPr>
        <w:t xml:space="preserve">) Outside the coastal urban centers, however, Malay played only a very limited role. </w:t>
      </w:r>
      <w:r w:rsidRPr="00C109EA">
        <w:rPr>
          <w:szCs w:val="20"/>
        </w:rPr>
        <w:t xml:space="preserve">This is evidenced by that fact that along </w:t>
      </w:r>
      <w:r w:rsidRPr="00C109EA">
        <w:rPr>
          <w:szCs w:val="20"/>
          <w:lang w:eastAsia="en-US"/>
        </w:rPr>
        <w:t>West Papua</w:t>
      </w:r>
      <w:r w:rsidR="00B7093A">
        <w:rPr>
          <w:szCs w:val="20"/>
        </w:rPr>
        <w:t>’</w:t>
      </w:r>
      <w:r w:rsidRPr="00C109EA">
        <w:rPr>
          <w:szCs w:val="20"/>
        </w:rPr>
        <w:t xml:space="preserve">s north coast Papuan Malay is still </w:t>
      </w:r>
      <w:r w:rsidR="00B7093A">
        <w:rPr>
          <w:szCs w:val="20"/>
        </w:rPr>
        <w:t>“</w:t>
      </w:r>
      <w:r w:rsidRPr="00C109EA">
        <w:rPr>
          <w:szCs w:val="20"/>
        </w:rPr>
        <w:t>restricted to a coastal fringe, and does not extend inland to any great extent except where agricultural projects were in force</w:t>
      </w:r>
      <w:r w:rsidR="00B7093A">
        <w:rPr>
          <w:szCs w:val="20"/>
        </w:rPr>
        <w:t>”</w:t>
      </w:r>
      <w:r w:rsidRPr="00C109EA">
        <w:rPr>
          <w:szCs w:val="20"/>
        </w:rPr>
        <w:t xml:space="preserve"> </w:t>
      </w:r>
      <w:r>
        <w:rPr>
          <w:rStyle w:val="Citation"/>
          <w:szCs w:val="20"/>
        </w:rPr>
        <w:fldChar w:fldCharType="begin"/>
      </w:r>
      <w:r w:rsidR="003A5B20">
        <w:rPr>
          <w:rStyle w:val="Citation"/>
          <w:szCs w:val="20"/>
        </w:rPr>
        <w:instrText>ADDIN CITAVI.PLACEHOLDER ef1c5bee-2d05-4c9d-b6dc-bae2dbb049ae 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5vaHVlIGFuZCBTYXdha2kgMjAwNzogMjU1KTwvVGV4dD4NCiAgICA8L1RleHRVbml0Pg0KICA8L1RleHRVbml0cz4NCjwvUGxhY2Vob2xkZXI+</w:instrText>
      </w:r>
      <w:r>
        <w:rPr>
          <w:rStyle w:val="Citation"/>
          <w:szCs w:val="20"/>
        </w:rPr>
        <w:fldChar w:fldCharType="separate"/>
      </w:r>
      <w:bookmarkStart w:id="629" w:name="_CTVP001ef1c5bee2d054c9db6dcbae2dbb049ae"/>
      <w:r w:rsidR="0092006B">
        <w:rPr>
          <w:rStyle w:val="Citation"/>
          <w:szCs w:val="20"/>
        </w:rPr>
        <w:t>(Donohue and Sawaki 2007: 255)</w:t>
      </w:r>
      <w:bookmarkEnd w:id="629"/>
      <w:r>
        <w:rPr>
          <w:rStyle w:val="Citation"/>
          <w:szCs w:val="20"/>
        </w:rPr>
        <w:fldChar w:fldCharType="end"/>
      </w:r>
      <w:r w:rsidRPr="00C109EA">
        <w:t>.</w:t>
      </w:r>
    </w:p>
    <w:p w14:paraId="3E01859B" w14:textId="77777777" w:rsidR="00757704" w:rsidRPr="00C109EA" w:rsidRDefault="00757704" w:rsidP="00757704">
      <w:pPr>
        <w:pStyle w:val="Body0500after"/>
        <w:rPr>
          <w:szCs w:val="20"/>
        </w:rPr>
      </w:pPr>
      <w:r w:rsidRPr="00C109EA">
        <w:rPr>
          <w:szCs w:val="20"/>
        </w:rPr>
        <w:t xml:space="preserve">After Indonesia annexed </w:t>
      </w:r>
      <w:r w:rsidRPr="00C109EA">
        <w:rPr>
          <w:szCs w:val="20"/>
          <w:lang w:eastAsia="en-US"/>
        </w:rPr>
        <w:t>West Papua</w:t>
      </w:r>
      <w:r w:rsidRPr="00C109EA">
        <w:rPr>
          <w:szCs w:val="20"/>
        </w:rPr>
        <w:t xml:space="preserve"> in 1963, </w:t>
      </w:r>
      <w:r>
        <w:rPr>
          <w:szCs w:val="20"/>
        </w:rPr>
        <w:t>S</w:t>
      </w:r>
      <w:r w:rsidRPr="00C109EA">
        <w:rPr>
          <w:szCs w:val="20"/>
        </w:rPr>
        <w:t xml:space="preserve">tandard Indonesian became the official language of </w:t>
      </w:r>
      <w:r w:rsidRPr="00C109EA">
        <w:rPr>
          <w:szCs w:val="20"/>
          <w:lang w:eastAsia="en-US"/>
        </w:rPr>
        <w:t>West Papua</w:t>
      </w:r>
      <w:r w:rsidRPr="00C109EA">
        <w:rPr>
          <w:szCs w:val="20"/>
        </w:rPr>
        <w:t>. It is used in all public domains, including primary school education, the mass media, and the religious domain.</w:t>
      </w:r>
    </w:p>
    <w:p w14:paraId="5B6F539D" w14:textId="6F5A7621" w:rsidR="00757704" w:rsidRDefault="00757704" w:rsidP="005B4423">
      <w:pPr>
        <w:pStyle w:val="Body0500after"/>
        <w:rPr>
          <w:szCs w:val="20"/>
        </w:rPr>
      </w:pPr>
      <w:r w:rsidRPr="00C109EA">
        <w:rPr>
          <w:szCs w:val="20"/>
        </w:rPr>
        <w:t>West Papua</w:t>
      </w:r>
      <w:r w:rsidR="00B7093A">
        <w:rPr>
          <w:szCs w:val="20"/>
        </w:rPr>
        <w:t>’</w:t>
      </w:r>
      <w:r w:rsidRPr="00C109EA">
        <w:rPr>
          <w:szCs w:val="20"/>
        </w:rPr>
        <w:t>s Malay, by contrast, is not recognized as a language in its own right vis-à-vis Indonesian (for details on the sociolinguistic profile of Papuan Malay, see §</w:t>
      </w:r>
      <w:r w:rsidRPr="00C109EA">
        <w:rPr>
          <w:szCs w:val="20"/>
        </w:rPr>
        <w:fldChar w:fldCharType="begin"/>
      </w:r>
      <w:r w:rsidRPr="00C109EA">
        <w:rPr>
          <w:szCs w:val="20"/>
        </w:rPr>
        <w:instrText xml:space="preserve"> REF _Ref370323844 \w \h  \* MERGEFORMAT </w:instrText>
      </w:r>
      <w:r w:rsidRPr="00C109EA">
        <w:rPr>
          <w:szCs w:val="20"/>
        </w:rPr>
      </w:r>
      <w:r w:rsidRPr="00C109EA">
        <w:rPr>
          <w:szCs w:val="20"/>
        </w:rPr>
        <w:fldChar w:fldCharType="separate"/>
      </w:r>
      <w:r w:rsidR="00154D81">
        <w:rPr>
          <w:szCs w:val="20"/>
          <w:cs/>
        </w:rPr>
        <w:t>‎</w:t>
      </w:r>
      <w:r w:rsidR="00154D81">
        <w:rPr>
          <w:szCs w:val="20"/>
        </w:rPr>
        <w:t>1.5</w:t>
      </w:r>
      <w:r w:rsidRPr="00C109EA">
        <w:rPr>
          <w:szCs w:val="20"/>
        </w:rPr>
        <w:fldChar w:fldCharType="end"/>
      </w:r>
      <w:r w:rsidRPr="00C109EA">
        <w:rPr>
          <w:szCs w:val="20"/>
        </w:rPr>
        <w:t>). Only recently</w:t>
      </w:r>
      <w:r>
        <w:rPr>
          <w:szCs w:val="20"/>
        </w:rPr>
        <w:t xml:space="preserve"> has </w:t>
      </w:r>
      <w:r w:rsidRPr="00C109EA">
        <w:rPr>
          <w:szCs w:val="20"/>
        </w:rPr>
        <w:t>Papuan Malay received attention from linguistics as an independent language (</w:t>
      </w:r>
      <w:r w:rsidR="00CC198D">
        <w:rPr>
          <w:szCs w:val="20"/>
        </w:rPr>
        <w:t xml:space="preserve">for </w:t>
      </w:r>
      <w:r w:rsidRPr="00C109EA">
        <w:rPr>
          <w:szCs w:val="20"/>
        </w:rPr>
        <w:t xml:space="preserve">details </w:t>
      </w:r>
      <w:r w:rsidR="00CC198D">
        <w:rPr>
          <w:szCs w:val="20"/>
        </w:rPr>
        <w:t>see</w:t>
      </w:r>
      <w:r w:rsidRPr="00C109EA">
        <w:rPr>
          <w:szCs w:val="20"/>
        </w:rPr>
        <w:t xml:space="preserve"> §</w:t>
      </w:r>
      <w:r w:rsidR="005B4423">
        <w:rPr>
          <w:szCs w:val="20"/>
        </w:rPr>
        <w:fldChar w:fldCharType="begin"/>
      </w:r>
      <w:r w:rsidR="005B4423">
        <w:rPr>
          <w:szCs w:val="20"/>
        </w:rPr>
        <w:instrText xml:space="preserve"> REF _Ref438028967 \w \h </w:instrText>
      </w:r>
      <w:r w:rsidR="005B4423">
        <w:rPr>
          <w:szCs w:val="20"/>
        </w:rPr>
      </w:r>
      <w:r w:rsidR="005B4423">
        <w:rPr>
          <w:szCs w:val="20"/>
        </w:rPr>
        <w:fldChar w:fldCharType="separate"/>
      </w:r>
      <w:r w:rsidR="00154D81">
        <w:rPr>
          <w:szCs w:val="20"/>
          <w:cs/>
        </w:rPr>
        <w:t>‎</w:t>
      </w:r>
      <w:r w:rsidR="00154D81">
        <w:rPr>
          <w:szCs w:val="20"/>
        </w:rPr>
        <w:t>1.9</w:t>
      </w:r>
      <w:r w:rsidR="005B4423">
        <w:rPr>
          <w:szCs w:val="20"/>
        </w:rPr>
        <w:fldChar w:fldCharType="end"/>
      </w:r>
      <w:r w:rsidRPr="00C109EA">
        <w:rPr>
          <w:szCs w:val="20"/>
        </w:rPr>
        <w:t xml:space="preserve">). </w:t>
      </w:r>
      <w:r>
        <w:rPr>
          <w:szCs w:val="20"/>
        </w:rPr>
        <w:t>M</w:t>
      </w:r>
      <w:r w:rsidRPr="00203E2B">
        <w:rPr>
          <w:szCs w:val="20"/>
        </w:rPr>
        <w:t xml:space="preserve">aterials in Papuan Malay </w:t>
      </w:r>
      <w:r>
        <w:rPr>
          <w:szCs w:val="20"/>
        </w:rPr>
        <w:t>are equally recent</w:t>
      </w:r>
      <w:r w:rsidRPr="00C109EA">
        <w:rPr>
          <w:szCs w:val="20"/>
        </w:rPr>
        <w:t xml:space="preserve"> (for details see §</w:t>
      </w:r>
      <w:r w:rsidRPr="00C109EA">
        <w:rPr>
          <w:szCs w:val="20"/>
        </w:rPr>
        <w:fldChar w:fldCharType="begin"/>
      </w:r>
      <w:r w:rsidRPr="00C109EA">
        <w:rPr>
          <w:szCs w:val="20"/>
        </w:rPr>
        <w:instrText xml:space="preserve"> REF _Ref369971555 \w \h  \* MERGEFORMAT </w:instrText>
      </w:r>
      <w:r w:rsidRPr="00C109EA">
        <w:rPr>
          <w:szCs w:val="20"/>
        </w:rPr>
      </w:r>
      <w:r w:rsidRPr="00C109EA">
        <w:rPr>
          <w:szCs w:val="20"/>
        </w:rPr>
        <w:fldChar w:fldCharType="separate"/>
      </w:r>
      <w:r w:rsidR="00154D81">
        <w:rPr>
          <w:szCs w:val="20"/>
          <w:cs/>
        </w:rPr>
        <w:t>‎</w:t>
      </w:r>
      <w:r w:rsidR="00154D81">
        <w:rPr>
          <w:szCs w:val="20"/>
        </w:rPr>
        <w:t>1.10</w:t>
      </w:r>
      <w:r w:rsidRPr="00C109EA">
        <w:rPr>
          <w:szCs w:val="20"/>
        </w:rPr>
        <w:fldChar w:fldCharType="end"/>
      </w:r>
      <w:r w:rsidRPr="00C109EA">
        <w:rPr>
          <w:szCs w:val="20"/>
        </w:rPr>
        <w:t>).</w:t>
      </w:r>
    </w:p>
    <w:p w14:paraId="76A139D1" w14:textId="3455F356" w:rsidR="00CC198D" w:rsidRPr="00C109EA" w:rsidRDefault="00CC198D" w:rsidP="00CC198D">
      <w:pPr>
        <w:pStyle w:val="Body0505after"/>
      </w:pPr>
      <w:r w:rsidRPr="00C109EA">
        <w:rPr>
          <w:szCs w:val="20"/>
        </w:rPr>
        <w:t>In speaking about Papuan Malay and its history and genesis</w:t>
      </w:r>
      <w:r>
        <w:rPr>
          <w:szCs w:val="20"/>
        </w:rPr>
        <w:t xml:space="preserve"> one </w:t>
      </w:r>
      <w:r w:rsidRPr="00C109EA">
        <w:rPr>
          <w:szCs w:val="20"/>
        </w:rPr>
        <w:t>aspect</w:t>
      </w:r>
      <w:r>
        <w:rPr>
          <w:szCs w:val="20"/>
        </w:rPr>
        <w:t xml:space="preserve"> needs </w:t>
      </w:r>
      <w:r w:rsidRPr="00C109EA">
        <w:rPr>
          <w:szCs w:val="20"/>
        </w:rPr>
        <w:t>to be highlighted</w:t>
      </w:r>
      <w:r>
        <w:rPr>
          <w:szCs w:val="20"/>
        </w:rPr>
        <w:t>, however</w:t>
      </w:r>
      <w:r w:rsidRPr="00C109EA">
        <w:rPr>
          <w:szCs w:val="20"/>
        </w:rPr>
        <w:t>.</w:t>
      </w:r>
      <w:r>
        <w:rPr>
          <w:szCs w:val="20"/>
        </w:rPr>
        <w:t xml:space="preserve"> </w:t>
      </w:r>
      <w:r w:rsidRPr="00C109EA">
        <w:t xml:space="preserve">As </w:t>
      </w:r>
      <w:r>
        <w:rPr>
          <w:rStyle w:val="Citation"/>
          <w:szCs w:val="20"/>
        </w:rPr>
        <w:fldChar w:fldCharType="begin"/>
      </w:r>
      <w:r>
        <w:rPr>
          <w:rStyle w:val="Citation"/>
          <w:szCs w:val="20"/>
        </w:rPr>
        <w:instrText>ADDIN CITAVI.PLACEHOLDER f307fbaf-31ce-4477-a12e-3be1d2881c1f PFBsYWNlaG9sZGVyPg0KICA8QWRkSW5WZXJzaW9uPjUuMi4wLjg8L0FkZEluVmVyc2lvbj4NCiAgPElkPmYzMDdmYmFmLTMxY2UtNDQ3Ny1hMTJlLTNiZTFkMjg4MWMxZjwvSWQ+DQogIDxFbnRyaWVzPg0KICAgIDxFbnRyeT4NCiAgICAgIDxJZD5hMWFjZDMyOC1kN2IwLTRhN2QtYWVmZi0yOTdlMDJiOTg3ZTA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Pr>
          <w:rStyle w:val="Citation"/>
          <w:szCs w:val="20"/>
        </w:rPr>
        <w:fldChar w:fldCharType="separate"/>
      </w:r>
      <w:bookmarkStart w:id="630" w:name="_CTVP001f307fbaf31ce4477a12e3be1d2881c1f"/>
      <w:r w:rsidR="0092006B">
        <w:rPr>
          <w:rStyle w:val="Citation"/>
          <w:szCs w:val="20"/>
        </w:rPr>
        <w:t>Paauw</w:t>
      </w:r>
      <w:bookmarkEnd w:id="630"/>
      <w:r>
        <w:rPr>
          <w:rStyle w:val="Citation"/>
          <w:szCs w:val="20"/>
        </w:rPr>
        <w:fldChar w:fldCharType="end"/>
      </w:r>
      <w:r w:rsidRPr="00513C8C">
        <w:rPr>
          <w:rStyle w:val="Citation"/>
        </w:rPr>
        <w:t xml:space="preserve"> </w:t>
      </w:r>
      <w:r>
        <w:rPr>
          <w:rStyle w:val="Citation"/>
          <w:szCs w:val="20"/>
        </w:rPr>
        <w:fldChar w:fldCharType="begin"/>
      </w:r>
      <w:r>
        <w:rPr>
          <w:rStyle w:val="Citation"/>
          <w:szCs w:val="20"/>
        </w:rPr>
        <w:instrText>ADDIN CITAVI.PLACEHOLDER 458a0dcd-ab9b-415b-9e0c-9303ebec9660 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TogN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3Myk8L1RleHQ+DQogICAgPC9UZXh0VW5pdD4NCiAgPC9UZXh0VW5pdHM+DQo8L1BsYWNlaG9sZGVyPg==</w:instrText>
      </w:r>
      <w:r>
        <w:rPr>
          <w:rStyle w:val="Citation"/>
          <w:szCs w:val="20"/>
        </w:rPr>
        <w:fldChar w:fldCharType="separate"/>
      </w:r>
      <w:bookmarkStart w:id="631" w:name="_CTVP001458a0dcdab9b415b9e0c9303ebec9660"/>
      <w:r w:rsidR="0092006B">
        <w:rPr>
          <w:rStyle w:val="Citation"/>
          <w:szCs w:val="20"/>
        </w:rPr>
        <w:t>(2009: 73)</w:t>
      </w:r>
      <w:bookmarkEnd w:id="631"/>
      <w:r>
        <w:rPr>
          <w:rStyle w:val="Citation"/>
          <w:szCs w:val="20"/>
        </w:rPr>
        <w:fldChar w:fldCharType="end"/>
      </w:r>
      <w:r>
        <w:t xml:space="preserve"> points out,</w:t>
      </w:r>
    </w:p>
    <w:p w14:paraId="2233F705" w14:textId="175DA12C" w:rsidR="00CC198D" w:rsidRPr="00C109EA" w:rsidRDefault="00CC198D" w:rsidP="00CC198D">
      <w:pPr>
        <w:pStyle w:val="I05I"/>
        <w:rPr>
          <w:szCs w:val="20"/>
        </w:rPr>
      </w:pPr>
      <w:r w:rsidRPr="00C109EA">
        <w:rPr>
          <w:szCs w:val="20"/>
        </w:rPr>
        <w:t>there is linguistic evidence that both North Moluccan Malay (on the north and east coasts of the Bird</w:t>
      </w:r>
      <w:r w:rsidR="00B7093A">
        <w:rPr>
          <w:szCs w:val="20"/>
        </w:rPr>
        <w:t>’</w:t>
      </w:r>
      <w:r w:rsidRPr="00C109EA">
        <w:rPr>
          <w:szCs w:val="20"/>
        </w:rPr>
        <w:t>s Head and in parts of Cendrawasih Bay, including the islands of Biak and Numfoor) and Ambon Malay (in the western and southern Bird</w:t>
      </w:r>
      <w:r w:rsidR="00B7093A">
        <w:rPr>
          <w:szCs w:val="20"/>
        </w:rPr>
        <w:t>’</w:t>
      </w:r>
      <w:r w:rsidRPr="00C109EA">
        <w:rPr>
          <w:szCs w:val="20"/>
        </w:rPr>
        <w:t>s Head, the Bomberai peninsula, and in other parts of Cendrawasih Bay, including the island of Yapen) have been influential.</w:t>
      </w:r>
    </w:p>
    <w:p w14:paraId="3FF379BB" w14:textId="7C72BAD5" w:rsidR="00CC198D" w:rsidRPr="00C109EA" w:rsidRDefault="00CC198D" w:rsidP="005B4423">
      <w:pPr>
        <w:pStyle w:val="Body0000after"/>
      </w:pPr>
      <w:r w:rsidRPr="00C109EA">
        <w:t xml:space="preserve">It </w:t>
      </w:r>
      <w:r>
        <w:t xml:space="preserve">is still unknown, though, </w:t>
      </w:r>
      <w:r w:rsidRPr="00C109EA">
        <w:t xml:space="preserve">exactly </w:t>
      </w:r>
      <w:r>
        <w:t>how much influenc</w:t>
      </w:r>
      <w:r w:rsidRPr="00203E2B">
        <w:t>e</w:t>
      </w:r>
      <w:r>
        <w:t xml:space="preserve"> each variety had </w:t>
      </w:r>
      <w:r w:rsidRPr="00C109EA">
        <w:t xml:space="preserve">in </w:t>
      </w:r>
      <w:r>
        <w:t xml:space="preserve">the </w:t>
      </w:r>
      <w:r w:rsidR="007D5C16">
        <w:t>various</w:t>
      </w:r>
      <w:r>
        <w:t xml:space="preserve"> </w:t>
      </w:r>
      <w:r w:rsidRPr="00C109EA">
        <w:t xml:space="preserve">regions of </w:t>
      </w:r>
      <w:r w:rsidRPr="00C109EA">
        <w:rPr>
          <w:lang w:eastAsia="en-US"/>
        </w:rPr>
        <w:t>West Papua</w:t>
      </w:r>
      <w:r>
        <w:rPr>
          <w:lang w:eastAsia="en-US"/>
        </w:rPr>
        <w:t>.</w:t>
      </w:r>
      <w:r w:rsidRPr="00CC198D">
        <w:t xml:space="preserve"> </w:t>
      </w:r>
      <w:r>
        <w:t xml:space="preserve">Overall, however, </w:t>
      </w:r>
      <w:r>
        <w:rPr>
          <w:lang w:eastAsia="en-US"/>
        </w:rPr>
        <w:t xml:space="preserve">regional differences in the usage of Papuan Malay across the language area seem to be minor, as discussed in </w:t>
      </w:r>
      <w:r>
        <w:t>§</w:t>
      </w:r>
      <w:r>
        <w:fldChar w:fldCharType="begin"/>
      </w:r>
      <w:r>
        <w:instrText xml:space="preserve"> REF _Ref369774161 \w \h </w:instrText>
      </w:r>
      <w:r>
        <w:fldChar w:fldCharType="separate"/>
      </w:r>
      <w:r w:rsidR="00154D81">
        <w:rPr>
          <w:cs/>
        </w:rPr>
        <w:t>‎</w:t>
      </w:r>
      <w:r w:rsidR="00154D81">
        <w:t>1.3</w:t>
      </w:r>
      <w:r>
        <w:fldChar w:fldCharType="end"/>
      </w:r>
      <w:r>
        <w:t>.</w:t>
      </w:r>
    </w:p>
    <w:p w14:paraId="6FA924D0" w14:textId="12578E3C" w:rsidR="00757704" w:rsidRPr="00C109EA" w:rsidRDefault="00757704" w:rsidP="009E1AA6">
      <w:pPr>
        <w:pStyle w:val="Body0515after"/>
      </w:pPr>
      <w:r w:rsidRPr="00C109EA">
        <w:t xml:space="preserve">The developments described in this section show that the history of Papuan Malay is quite distinct from that of other eastern Malay varieties. </w:t>
      </w:r>
      <w:r w:rsidRPr="00C109EA">
        <w:rPr>
          <w:lang w:eastAsia="en-US"/>
        </w:rPr>
        <w:t xml:space="preserve">Other eastern Malay varieties were already well established </w:t>
      </w:r>
      <w:r w:rsidRPr="00C109EA">
        <w:t xml:space="preserve">before the first Europeans arrived in these areas in the sixteenth century. This applies to </w:t>
      </w:r>
      <w:r w:rsidRPr="00C109EA">
        <w:rPr>
          <w:lang w:eastAsia="en-US"/>
        </w:rPr>
        <w:t>Ambon and North Moluccan Malay, both of which contributed to Papuan Malay. It also applies to Manado Malay</w:t>
      </w:r>
      <w:r>
        <w:rPr>
          <w:lang w:eastAsia="en-US"/>
        </w:rPr>
        <w:t>,</w:t>
      </w:r>
      <w:r w:rsidRPr="00C109EA">
        <w:rPr>
          <w:lang w:eastAsia="en-US"/>
        </w:rPr>
        <w:t xml:space="preserve"> which apparently developed out of North Moluccan Malay. </w:t>
      </w:r>
      <w:r w:rsidRPr="00C109EA">
        <w:t>Likewise, it applies to Kupang Malay. (</w:t>
      </w:r>
      <w:r w:rsidRPr="00035A3A">
        <w:rPr>
          <w:rStyle w:val="Citation"/>
        </w:rPr>
        <w:fldChar w:fldCharType="begin"/>
      </w:r>
      <w:r w:rsidRPr="00035A3A">
        <w:rPr>
          <w:rStyle w:val="Citation"/>
        </w:rPr>
        <w:instrText>ADDIN CITAVI.PLACEHOLDER 5eeda926-1d5f-478c-b63a-1aae86f70185 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5QYWF1dyAyMDA5OiA0MuKAkzc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IDIwMDk6IDQy4oCTNzk8L1RleHQ+DQogICAgPC9UZXh0VW5pdD4NCiAgPC9UZXh0VW5pdHM+DQo8L1BsYWNlaG9sZGVyPg==</w:instrText>
      </w:r>
      <w:r w:rsidRPr="00035A3A">
        <w:rPr>
          <w:rStyle w:val="Citation"/>
        </w:rPr>
        <w:fldChar w:fldCharType="separate"/>
      </w:r>
      <w:bookmarkStart w:id="632" w:name="_CTVP0015eeda9261d5f478cb63a1aae86f70185"/>
      <w:r w:rsidR="0092006B">
        <w:rPr>
          <w:rStyle w:val="Citation"/>
        </w:rPr>
        <w:t>Paauw 2009: 42–79</w:t>
      </w:r>
      <w:bookmarkEnd w:id="632"/>
      <w:r w:rsidRPr="00035A3A">
        <w:rPr>
          <w:rStyle w:val="Citation"/>
        </w:rPr>
        <w:fldChar w:fldCharType="end"/>
      </w:r>
      <w:r>
        <w:t xml:space="preserve">; see also </w:t>
      </w:r>
      <w:r w:rsidRPr="00035A3A">
        <w:rPr>
          <w:rStyle w:val="Citation"/>
        </w:rPr>
        <w:fldChar w:fldCharType="begin"/>
      </w:r>
      <w:r w:rsidRPr="00035A3A">
        <w:rPr>
          <w:rStyle w:val="Citation"/>
        </w:rPr>
        <w:instrText>ADDIN CITAVI.PLACEHOLDER cb1a0d2c-5447-468a-b092-dc094b94a012 PFBsYWNlaG9sZGVyPg0KICA8QWRkSW5WZXJzaW9uPjUuMi4wLjg8L0FkZEluVmVyc2lvbj4NCiAgPElkPmNiMWEwZDJjLTU0NDctNDY4YS1iMDkyLWRjMDk0Yjk0YTAxMjwvSWQ+DQogIDxFbnRyaWVzPg0KICAgIDxFbnRyeT4NCiAgICAgIDxJZD4xYTQ2ZDQ5Yi1mODY1LTRjNGItYTg3ZS03NzAxMzU4OGVhZmQ8L0lkPg0KICAgICAgPE5vUGFyPnRydWU8L05vUGFyPg0KICAgICAgPFJlZmVyZW5jZUlkPjY2NGE3ZWFkLTVmYTktNDdhMC04NWExLWM0MmE2ZmE4ZDVlMjwvUmVmZXJlbmNlSWQ+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kZWxhYXIgYW5kIFByZW50aWNlIDE5OTY8L1RleHQ+DQogICAgPC9UZXh0VW5pdD4NCiAgPC9UZXh0VW5pdHM+DQo8L1BsYWNlaG9sZGVyPg==</w:instrText>
      </w:r>
      <w:r w:rsidRPr="00035A3A">
        <w:rPr>
          <w:rStyle w:val="Citation"/>
        </w:rPr>
        <w:fldChar w:fldCharType="separate"/>
      </w:r>
      <w:bookmarkStart w:id="633" w:name="_CTVP001cb1a0d2c5447468ab092dc094b94a012"/>
      <w:r w:rsidR="0092006B">
        <w:rPr>
          <w:rStyle w:val="Citation"/>
        </w:rPr>
        <w:t>Adelaar and Prentice 1996</w:t>
      </w:r>
      <w:bookmarkEnd w:id="633"/>
      <w:r w:rsidRPr="00035A3A">
        <w:rPr>
          <w:rStyle w:val="Citation"/>
        </w:rPr>
        <w:fldChar w:fldCharType="end"/>
      </w:r>
      <w:r>
        <w:rPr>
          <w:rStyle w:val="Citation"/>
          <w:szCs w:val="20"/>
        </w:rPr>
        <w:t>;</w:t>
      </w:r>
      <w:r w:rsidRPr="00513C8C">
        <w:rPr>
          <w:rStyle w:val="Citation"/>
        </w:rPr>
        <w:t xml:space="preserve"> </w:t>
      </w:r>
      <w:r>
        <w:rPr>
          <w:rStyle w:val="Citation"/>
          <w:szCs w:val="20"/>
        </w:rPr>
        <w:fldChar w:fldCharType="begin"/>
      </w:r>
      <w:r>
        <w:rPr>
          <w:rStyle w:val="Citation"/>
          <w:szCs w:val="20"/>
        </w:rPr>
        <w:instrText>ADDIN CITAVI.PLACEHOLDER b365ca3f-01a6-4be3-beaa-1eeee1b73828 PFBsYWNlaG9sZGVyPg0KICA8QWRkSW5WZXJzaW9uPjUuMi4wLjg8L0FkZEluVmVyc2lvbj4NCiAgPElkPmIzNjVjYTNmLTAxYTYtNGJlMy1iZWFhLTFlZWVlMWI3MzgyODwvSWQ+DQogIDxFbnRyaWVzPg0KICAgIDxFbnRyeT4NCiAgICAgIDxJZD41ZTk1MzU1OS05MDQ0LTQ0NDktOTBjMi02MmQ1ZDMwZjkyZDg8L0lkPg0KICAgICAgPE5vUGFyPnRydWU8L05vUGFyPg0KICAgICAgPFJlZmVyZW5jZUlkPjQzZDZiNWJkLTkzNTMtNGM0MS1iNzFhLTI2YTE0YWY3NmY3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saW5zIDE5OTg8L1RleHQ+DQogICAgPC9UZXh0VW5pdD4NCiAgPC9UZXh0VW5pdHM+DQo8L1BsYWNlaG9sZGVyPg==</w:instrText>
      </w:r>
      <w:r>
        <w:rPr>
          <w:rStyle w:val="Citation"/>
          <w:szCs w:val="20"/>
        </w:rPr>
        <w:fldChar w:fldCharType="separate"/>
      </w:r>
      <w:bookmarkStart w:id="634" w:name="_CTVP001b365ca3f01a64be3beaa1eeee1b73828"/>
      <w:r w:rsidR="0092006B">
        <w:rPr>
          <w:rStyle w:val="Citation"/>
          <w:szCs w:val="20"/>
        </w:rPr>
        <w:t>Collins 1998</w:t>
      </w:r>
      <w:bookmarkEnd w:id="634"/>
      <w:r>
        <w:rPr>
          <w:rStyle w:val="Citation"/>
          <w:szCs w:val="20"/>
        </w:rPr>
        <w:fldChar w:fldCharType="end"/>
      </w:r>
      <w:r w:rsidRPr="00CD046D">
        <w:t>.</w:t>
      </w:r>
      <w:r w:rsidRPr="00C109EA">
        <w:t>) Papuan Malay, by contrast, only developed over the last 130 years or so.</w:t>
      </w:r>
    </w:p>
    <w:p w14:paraId="2E36C039" w14:textId="77777777" w:rsidR="00985482" w:rsidRPr="006C65BE" w:rsidRDefault="00985482" w:rsidP="00985482">
      <w:pPr>
        <w:pStyle w:val="Heading2"/>
      </w:pPr>
      <w:bookmarkStart w:id="635" w:name="_Ref438028967"/>
      <w:bookmarkStart w:id="636" w:name="_Toc440455502"/>
      <w:r w:rsidRPr="006C65BE">
        <w:t>Previous research</w:t>
      </w:r>
      <w:bookmarkEnd w:id="500"/>
      <w:r w:rsidRPr="006C65BE">
        <w:t xml:space="preserve"> on Papuan Malay</w:t>
      </w:r>
      <w:bookmarkEnd w:id="501"/>
      <w:bookmarkEnd w:id="635"/>
      <w:bookmarkEnd w:id="636"/>
    </w:p>
    <w:p w14:paraId="05790933" w14:textId="1C07444F" w:rsidR="00985482" w:rsidRPr="006C65BE" w:rsidRDefault="00985482" w:rsidP="005B4423">
      <w:pPr>
        <w:pStyle w:val="Body0015after"/>
      </w:pPr>
      <w:r w:rsidRPr="006C65BE">
        <w:t>Until the second half of the twentieth century, the Malay var</w:t>
      </w:r>
      <w:r w:rsidR="006669A1">
        <w:t>ieties spoken in New Guinea had</w:t>
      </w:r>
      <w:r w:rsidRPr="006C65BE">
        <w:t xml:space="preserve"> received almost no attention. </w:t>
      </w:r>
      <w:r w:rsidR="006669A1">
        <w:t>L</w:t>
      </w:r>
      <w:r w:rsidR="006669A1" w:rsidRPr="00203E2B">
        <w:t>inguists</w:t>
      </w:r>
      <w:r w:rsidR="006669A1">
        <w:t xml:space="preserve"> only</w:t>
      </w:r>
      <w:r w:rsidR="006669A1" w:rsidRPr="00203E2B">
        <w:t xml:space="preserve"> started taking more notice of the language</w:t>
      </w:r>
      <w:r w:rsidR="006669A1">
        <w:t xml:space="preserve"> </w:t>
      </w:r>
      <w:r w:rsidR="006669A1" w:rsidRPr="00203E2B">
        <w:t>in the secon</w:t>
      </w:r>
      <w:r w:rsidR="006669A1">
        <w:t>d half of the twentieth century</w:t>
      </w:r>
      <w:r w:rsidRPr="006C65BE">
        <w:t xml:space="preserve">. </w:t>
      </w:r>
      <w:r w:rsidR="004D0855">
        <w:t xml:space="preserve">An overview of </w:t>
      </w:r>
      <w:r w:rsidR="004D0855" w:rsidRPr="006C65BE">
        <w:t xml:space="preserve">these </w:t>
      </w:r>
      <w:r w:rsidRPr="006C65BE">
        <w:t xml:space="preserve">early studies </w:t>
      </w:r>
      <w:r w:rsidR="004D0855">
        <w:t xml:space="preserve">is given </w:t>
      </w:r>
      <w:r w:rsidRPr="006C65BE">
        <w:t>in §</w:t>
      </w:r>
      <w:r w:rsidRPr="006C65BE">
        <w:fldChar w:fldCharType="begin"/>
      </w:r>
      <w:r w:rsidRPr="006C65BE">
        <w:instrText xml:space="preserve"> REF _Ref368904450 \w \h </w:instrText>
      </w:r>
      <w:r>
        <w:instrText xml:space="preserve"> \* MERGEFORMAT </w:instrText>
      </w:r>
      <w:r w:rsidRPr="006C65BE">
        <w:fldChar w:fldCharType="separate"/>
      </w:r>
      <w:r w:rsidR="00154D81">
        <w:rPr>
          <w:cs/>
        </w:rPr>
        <w:t>‎</w:t>
      </w:r>
      <w:r w:rsidR="00154D81">
        <w:t>1.9.1</w:t>
      </w:r>
      <w:r w:rsidRPr="006C65BE">
        <w:fldChar w:fldCharType="end"/>
      </w:r>
      <w:r w:rsidRPr="006C65BE">
        <w:t xml:space="preserve">. </w:t>
      </w:r>
      <w:r w:rsidR="004D0855">
        <w:t xml:space="preserve">More recent studies, </w:t>
      </w:r>
      <w:r w:rsidR="004D0855" w:rsidRPr="006C65BE">
        <w:t xml:space="preserve">starting </w:t>
      </w:r>
      <w:r w:rsidR="006669A1">
        <w:t xml:space="preserve">from </w:t>
      </w:r>
      <w:r w:rsidRPr="006C65BE">
        <w:t xml:space="preserve">the early years of the twenty first century, </w:t>
      </w:r>
      <w:r w:rsidR="004D0855">
        <w:t xml:space="preserve">are discussed in </w:t>
      </w:r>
      <w:r w:rsidRPr="006C65BE">
        <w:t>§</w:t>
      </w:r>
      <w:r w:rsidRPr="006C65BE">
        <w:fldChar w:fldCharType="begin"/>
      </w:r>
      <w:r w:rsidRPr="006C65BE">
        <w:instrText xml:space="preserve"> REF _Ref368904451 \w \h </w:instrText>
      </w:r>
      <w:r>
        <w:instrText xml:space="preserve"> \* MERGEFORMAT </w:instrText>
      </w:r>
      <w:r w:rsidRPr="006C65BE">
        <w:fldChar w:fldCharType="separate"/>
      </w:r>
      <w:r w:rsidR="00154D81">
        <w:rPr>
          <w:cs/>
        </w:rPr>
        <w:t>‎</w:t>
      </w:r>
      <w:r w:rsidR="00154D81">
        <w:t>1.9.2</w:t>
      </w:r>
      <w:r w:rsidRPr="006C65BE">
        <w:fldChar w:fldCharType="end"/>
      </w:r>
      <w:r w:rsidRPr="006C65BE">
        <w:t xml:space="preserve">. In addition, Papuan Malay has received attention in the context of </w:t>
      </w:r>
      <w:r w:rsidR="005B4423" w:rsidRPr="006C65BE">
        <w:t xml:space="preserve">sociolinguistic </w:t>
      </w:r>
      <w:r w:rsidR="005B4423">
        <w:t xml:space="preserve">and socio-historical </w:t>
      </w:r>
      <w:r w:rsidR="005B4423" w:rsidRPr="006C65BE">
        <w:t>studies</w:t>
      </w:r>
      <w:r w:rsidRPr="006C65BE">
        <w:t xml:space="preserve"> (§</w:t>
      </w:r>
      <w:r w:rsidRPr="006C65BE">
        <w:fldChar w:fldCharType="begin"/>
      </w:r>
      <w:r w:rsidRPr="006C65BE">
        <w:instrText xml:space="preserve"> REF _Ref368904453 \w \h </w:instrText>
      </w:r>
      <w:r>
        <w:instrText xml:space="preserve"> \* MERGEFORMAT </w:instrText>
      </w:r>
      <w:r w:rsidRPr="006C65BE">
        <w:fldChar w:fldCharType="separate"/>
      </w:r>
      <w:r w:rsidR="00154D81">
        <w:rPr>
          <w:cs/>
        </w:rPr>
        <w:t>‎</w:t>
      </w:r>
      <w:r w:rsidR="00154D81">
        <w:t>1.9.3</w:t>
      </w:r>
      <w:r w:rsidRPr="006C65BE">
        <w:fldChar w:fldCharType="end"/>
      </w:r>
      <w:r w:rsidRPr="006C65BE">
        <w:t>).</w:t>
      </w:r>
    </w:p>
    <w:p w14:paraId="0F62AFBD" w14:textId="77777777" w:rsidR="00985482" w:rsidRPr="006C65BE" w:rsidRDefault="00985482" w:rsidP="00985482">
      <w:pPr>
        <w:pStyle w:val="Heading3"/>
      </w:pPr>
      <w:bookmarkStart w:id="637" w:name="_Ref368904450"/>
      <w:bookmarkStart w:id="638" w:name="_Ref437529392"/>
      <w:bookmarkStart w:id="639" w:name="_Toc440455503"/>
      <w:r w:rsidRPr="006C65BE">
        <w:lastRenderedPageBreak/>
        <w:t xml:space="preserve">Early linguistic studies on the Malay varieties of </w:t>
      </w:r>
      <w:bookmarkEnd w:id="637"/>
      <w:r w:rsidRPr="006C65BE">
        <w:rPr>
          <w:lang w:eastAsia="en-US"/>
        </w:rPr>
        <w:t>West Papua</w:t>
      </w:r>
      <w:bookmarkEnd w:id="638"/>
      <w:bookmarkEnd w:id="639"/>
    </w:p>
    <w:p w14:paraId="57FCA0B4" w14:textId="3428436D" w:rsidR="00985482" w:rsidRPr="006C65BE" w:rsidRDefault="00BA6215" w:rsidP="00280D52">
      <w:pPr>
        <w:pStyle w:val="Body0000after"/>
      </w:pPr>
      <w:r>
        <w:rPr>
          <w:rStyle w:val="Citation"/>
        </w:rPr>
        <w:fldChar w:fldCharType="begin"/>
      </w:r>
      <w:r w:rsidR="0092006B">
        <w:rPr>
          <w:rStyle w:val="Citation"/>
        </w:rPr>
        <w:instrText>ADDIN CITAVI.PLACEHOLDER ab60c0d7-21c1-414a-b96a-d076ba64ed59 PFBsYWNlaG9sZGVyPg0KICA8QWRkSW5WZXJzaW9uPjUuMi4wLjg8L0FkZEluVmVyc2lvbj4NCiAgPElkPmFiNjBjMGQ3LTIxYzEtNDE0YS1iOTZhLWQwNzZiYTY0ZWQ1OTwvSWQ+DQogIDxFbnRyaWVzPg0KICAgIDxFbnRyeT4NCiAgICAgIDxJZD5jMzc0MzQwYy1iY2NhLTQ1NmItYjhlOS1hMDQ0MzUyMDRmZTU8L0lkPg0KICAgICAgPE5vUGFyPnRydWU8L05vUGFyPg0KICAgICAgPFBlcnNvbk9ubHk+dHJ1ZTwvUGVyc29uT25seT4NCiAgICAgIDxSZWZlcmVuY2VJZD5hODZiZTlkZi00ODgxLTQwYTgtYTRkZC1lNmE2YzM5OTBkMTc8L1JlZmVyZW5jZUlk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sO2bGxlcjwvVGV4dD4NCiAgICA8L1RleHRVbml0Pg0KICA8L1RleHRVbml0cz4NCjwvUGxhY2Vob2xkZXI+</w:instrText>
      </w:r>
      <w:r>
        <w:rPr>
          <w:rStyle w:val="Citation"/>
        </w:rPr>
        <w:fldChar w:fldCharType="separate"/>
      </w:r>
      <w:bookmarkStart w:id="640" w:name="_CTVP001ab60c0d721c1414ab96ad076ba64ed59"/>
      <w:r w:rsidR="0092006B">
        <w:rPr>
          <w:rStyle w:val="Citation"/>
        </w:rPr>
        <w:t>Zöller</w:t>
      </w:r>
      <w:bookmarkEnd w:id="640"/>
      <w:r>
        <w:rPr>
          <w:rStyle w:val="Citation"/>
        </w:rPr>
        <w:fldChar w:fldCharType="end"/>
      </w:r>
      <w:r w:rsidR="00513C8C" w:rsidRPr="00513C8C">
        <w:rPr>
          <w:rStyle w:val="Citation"/>
        </w:rPr>
        <w:t xml:space="preserve"> </w:t>
      </w:r>
      <w:r>
        <w:rPr>
          <w:rStyle w:val="Citation"/>
        </w:rPr>
        <w:fldChar w:fldCharType="begin"/>
      </w:r>
      <w:r w:rsidR="0092006B">
        <w:rPr>
          <w:rStyle w:val="Citation"/>
        </w:rPr>
        <w:instrText>ADDIN CITAVI.PLACEHOLDER d9be813b-ef83-4c95-89dd-7578b772aca5 PFBsYWNlaG9sZGVyPg0KICA8QWRkSW5WZXJzaW9uPjUuMi4wLjg8L0FkZEluVmVyc2lvbj4NCiAgPElkPmQ5YmU4MTNiLWVmODMtNGM5NS04OWRkLTc1NzhiNzcyYWNhNTwvSWQ+DQogIDxFbnRyaWVzPg0KICAgIDxFbnRyeT4NCiAgICAgIDxJZD5lZTQ4YjFlZC05NzlkLTQ2NDMtYTE1NS0wYTE1MmVjNWM4ZTE8L0lkPg0KICAgICAgPFJlZmVyZW5jZUlkPmE4NmJlOWRmLTQ4ODEtNDBhOC1hNGRkLWU2YTZjMzk5MGQx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DkxKTwvVGV4dD4NCiAgICA8L1RleHRVbml0Pg0KICA8L1RleHRVbml0cz4NCjwvUGxhY2Vob2xkZXI+</w:instrText>
      </w:r>
      <w:r>
        <w:rPr>
          <w:rStyle w:val="Citation"/>
        </w:rPr>
        <w:fldChar w:fldCharType="separate"/>
      </w:r>
      <w:bookmarkStart w:id="641" w:name="_CTVP001d9be813bef834c9589dd7578b772aca5"/>
      <w:r w:rsidR="0092006B">
        <w:rPr>
          <w:rStyle w:val="Citation"/>
        </w:rPr>
        <w:t>(1891)</w:t>
      </w:r>
      <w:bookmarkEnd w:id="641"/>
      <w:r>
        <w:rPr>
          <w:rStyle w:val="Citation"/>
        </w:rPr>
        <w:fldChar w:fldCharType="end"/>
      </w:r>
      <w:r w:rsidR="00985482" w:rsidRPr="006C65BE">
        <w:t xml:space="preserve"> mentions Malay in his description of the </w:t>
      </w:r>
      <w:r w:rsidR="00985482" w:rsidRPr="007D5C16">
        <w:rPr>
          <w:rStyle w:val="ChItalic"/>
          <w:lang w:val="de-DE"/>
        </w:rPr>
        <w:t>Papua Sprachen</w:t>
      </w:r>
      <w:r w:rsidR="00985482" w:rsidRPr="006C65BE">
        <w:t xml:space="preserve"> </w:t>
      </w:r>
      <w:r w:rsidR="00B7093A">
        <w:t>‘</w:t>
      </w:r>
      <w:r w:rsidR="00985482" w:rsidRPr="006C65BE">
        <w:t>languages of Papua</w:t>
      </w:r>
      <w:r w:rsidR="00B7093A">
        <w:t>’</w:t>
      </w:r>
      <w:r w:rsidR="00985482" w:rsidRPr="006C65BE">
        <w:t xml:space="preserve"> </w:t>
      </w:r>
      <w:r>
        <w:rPr>
          <w:rStyle w:val="Citation"/>
        </w:rPr>
        <w:fldChar w:fldCharType="begin"/>
      </w:r>
      <w:r w:rsidR="0092006B">
        <w:rPr>
          <w:rStyle w:val="Citation"/>
        </w:rPr>
        <w:instrText>ADDIN CITAVI.PLACEHOLDER f0dbd263-e147-4392-aba5-7b25dc077e51 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DkxOiAzNTHigJM0MjYpPC9UZXh0Pg0KICAgIDwvVGV4dFVuaXQ+DQogIDwvVGV4dFVuaXRzPg0KPC9QbGFjZWhvbGRlcj4=</w:instrText>
      </w:r>
      <w:r>
        <w:rPr>
          <w:rStyle w:val="Citation"/>
        </w:rPr>
        <w:fldChar w:fldCharType="separate"/>
      </w:r>
      <w:bookmarkStart w:id="642" w:name="_CTVP001f0dbd263e1474392aba57b25dc077e51"/>
      <w:r w:rsidR="0092006B">
        <w:rPr>
          <w:rStyle w:val="Citation"/>
        </w:rPr>
        <w:t>(1891: 351–426)</w:t>
      </w:r>
      <w:bookmarkEnd w:id="642"/>
      <w:r>
        <w:rPr>
          <w:rStyle w:val="Citation"/>
        </w:rPr>
        <w:fldChar w:fldCharType="end"/>
      </w:r>
      <w:r w:rsidR="00985482" w:rsidRPr="006C65BE">
        <w:t xml:space="preserve">, as well as in his 300-item word </w:t>
      </w:r>
      <w:r w:rsidR="005C5C26">
        <w:t xml:space="preserve">list </w:t>
      </w:r>
      <w:r w:rsidR="00985482" w:rsidRPr="006C65BE">
        <w:t xml:space="preserve">of 48 languages of Papua </w:t>
      </w:r>
      <w:r>
        <w:rPr>
          <w:rStyle w:val="Citation"/>
        </w:rPr>
        <w:fldChar w:fldCharType="begin"/>
      </w:r>
      <w:r w:rsidR="0092006B">
        <w:rPr>
          <w:rStyle w:val="Citation"/>
        </w:rPr>
        <w:instrText>ADDIN CITAVI.PLACEHOLDER 2ceee4da-32d4-464e-8f6d-01c93bc88aff 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DkxOiA0NDPigJM1MjkpPC9UZXh0Pg0KICAgIDwvVGV4dFVuaXQ+DQogIDwvVGV4dFVuaXRzPg0KPC9QbGFjZWhvbGRlcj4=</w:instrText>
      </w:r>
      <w:r>
        <w:rPr>
          <w:rStyle w:val="Citation"/>
        </w:rPr>
        <w:fldChar w:fldCharType="separate"/>
      </w:r>
      <w:bookmarkStart w:id="643" w:name="_CTVP0012ceee4da32d4464e8f6d01c93bc88aff"/>
      <w:r w:rsidR="0092006B">
        <w:rPr>
          <w:rStyle w:val="Citation"/>
        </w:rPr>
        <w:t>(1891: 443–529)</w:t>
      </w:r>
      <w:bookmarkEnd w:id="643"/>
      <w:r>
        <w:rPr>
          <w:rStyle w:val="Citation"/>
        </w:rPr>
        <w:fldChar w:fldCharType="end"/>
      </w:r>
      <w:r w:rsidR="00985482" w:rsidRPr="006C65BE">
        <w:t xml:space="preserve">; the 48 languages include 29 languages of </w:t>
      </w:r>
      <w:r w:rsidR="00985482" w:rsidRPr="006C65BE">
        <w:rPr>
          <w:lang w:val="en"/>
        </w:rPr>
        <w:t xml:space="preserve">German New Guinea, </w:t>
      </w:r>
      <w:r w:rsidR="006669A1">
        <w:rPr>
          <w:lang w:val="en"/>
        </w:rPr>
        <w:t xml:space="preserve">and </w:t>
      </w:r>
      <w:r w:rsidR="00985482" w:rsidRPr="006C65BE">
        <w:rPr>
          <w:lang w:val="en"/>
        </w:rPr>
        <w:t xml:space="preserve">17 languages </w:t>
      </w:r>
      <w:r w:rsidR="00985482" w:rsidRPr="006C65BE">
        <w:t>of British New Guinea, as well as Malay and Numfor of Netherlands New Guinea (for compar</w:t>
      </w:r>
      <w:r w:rsidR="005C5C26">
        <w:t xml:space="preserve">ative </w:t>
      </w:r>
      <w:r w:rsidR="00985482" w:rsidRPr="006C65BE">
        <w:t>reason</w:t>
      </w:r>
      <w:r w:rsidR="005C5C26">
        <w:t>s</w:t>
      </w:r>
      <w:r w:rsidR="00985482" w:rsidRPr="006C65BE">
        <w:t>, the word list also includes Maori and Samoan, besides the 48 languages of Papua).</w:t>
      </w:r>
    </w:p>
    <w:p w14:paraId="11ADF854" w14:textId="0BE67336" w:rsidR="00985482" w:rsidRPr="006C65BE" w:rsidRDefault="00985482" w:rsidP="00985482">
      <w:pPr>
        <w:pStyle w:val="Body0500after"/>
      </w:pPr>
      <w:r w:rsidRPr="00E17CF1">
        <w:t>Likewise,</w:t>
      </w:r>
      <w:r w:rsidR="00513C8C" w:rsidRPr="00513C8C">
        <w:rPr>
          <w:rStyle w:val="Citation"/>
        </w:rPr>
        <w:t xml:space="preserve"> </w:t>
      </w:r>
      <w:r w:rsidR="00BA6215">
        <w:rPr>
          <w:rStyle w:val="Citation"/>
        </w:rPr>
        <w:fldChar w:fldCharType="begin"/>
      </w:r>
      <w:r w:rsidR="0092451D">
        <w:rPr>
          <w:rStyle w:val="Citation"/>
        </w:rPr>
        <w:instrText>ADDIN CITAVI.PLACEHOLDER 66f02a4f-96c9-4cf2-b3c0-54f6958d2a04 PFBsYWNlaG9sZGVyPg0KICA8QWRkSW5WZXJzaW9uPjUuMi4wLjg8L0FkZEluVmVyc2lvbj4NCiAgPElkPjY2ZjAyYTRmLTk2YzktNGNmMi1iM2MwLTU0ZjY5NThkMmEwNDwvSWQ+DQogIDxFbnRyaWVzPg0KICAgIDxFbnRyeT4NCiAgICAgIDxJZD5lMDBmMTNmOS00NGFjLTRmOWUtYjMxOC1kM2IxZjE1YWNkYmQ8L0lkPg0KICAgICAgPE5vUGFyPnRydWU8L05vUGFyPg0KICAgICAgPFBlcnNvbk9ubHk+dHJ1ZTwvUGVyc29uT25seT4NCiAgICAgIDxSZWZlcmVuY2VJZD45ODc0MDA3Yy02YjViLTQ2ZmYtOTdjOC0zNmZiN2Y2N2NmMGE8L1JlZmVyZW5jZUlk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ldXRzY2hlcjwvVGV4dD4NCiAgICA8L1RleHRVbml0Pg0KICA8L1RleHRVbml0cz4NCjwvUGxhY2Vob2xkZXI+</w:instrText>
      </w:r>
      <w:r w:rsidR="00BA6215">
        <w:rPr>
          <w:rStyle w:val="Citation"/>
        </w:rPr>
        <w:fldChar w:fldCharType="separate"/>
      </w:r>
      <w:bookmarkStart w:id="644" w:name="_CTVP00166f02a4f96c94cf2b3c054f6958d2a04"/>
      <w:r w:rsidR="0092006B">
        <w:rPr>
          <w:rStyle w:val="Citation"/>
        </w:rPr>
        <w:t>Teutscher</w:t>
      </w:r>
      <w:bookmarkEnd w:id="644"/>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2267a7c9-8808-402a-b176-f0d533a33a9c PFBsYWNlaG9sZGVyPg0KICA8QWRkSW5WZXJzaW9uPjUuMi4wLjg8L0FkZEluVmVyc2lvbj4NCiAgPElkPjIyNjdhN2M5LTg4MDgtNDAyYS1iMTc2LWYwZDUzM2EzM2E5YzwvSWQ+DQogIDxFbnRyaWVzPg0KICAgIDxFbnRyeT4NCiAgICAgIDxJZD4wYTcwN2ZlMC1kMWE2LTQ5Y2UtOGE3Yi0xMjk0MGRiNzhjN2E8L0lkPg0KICAgICAgPFJlZmVyZW5jZUlkPjk4NzQwMDdjLTZiNWItNDZmZi05N2M4LTM2ZmI3ZjY3Y2YwY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TQpPC9UZXh0Pg0KICAgIDwvVGV4dFVuaXQ+DQogIDwvVGV4dFVuaXRzPg0KPC9QbGFjZWhvbGRlcj4=</w:instrText>
      </w:r>
      <w:r w:rsidR="00BA6215">
        <w:rPr>
          <w:rStyle w:val="Citation"/>
        </w:rPr>
        <w:fldChar w:fldCharType="separate"/>
      </w:r>
      <w:bookmarkStart w:id="645" w:name="_CTVP0012267a7c98808402ab176f0d533a33a9c"/>
      <w:r w:rsidR="0092006B">
        <w:rPr>
          <w:rStyle w:val="Citation"/>
        </w:rPr>
        <w:t>(1954)</w:t>
      </w:r>
      <w:bookmarkEnd w:id="645"/>
      <w:r w:rsidR="00BA6215">
        <w:rPr>
          <w:rStyle w:val="Citation"/>
        </w:rPr>
        <w:fldChar w:fldCharType="end"/>
      </w:r>
      <w:r w:rsidRPr="006C65BE">
        <w:t xml:space="preserve"> mentions Malay in his article on the languages spoken in New Guinea. As a </w:t>
      </w:r>
      <w:r w:rsidRPr="0052189D">
        <w:t>lingua franca</w:t>
      </w:r>
      <w:r w:rsidRPr="006C65BE">
        <w:t xml:space="preserve"> it is used in formal and informal domains. Moreover, for Papuans this Malay has become a </w:t>
      </w:r>
      <w:r w:rsidRPr="007D5C16">
        <w:rPr>
          <w:rStyle w:val="ChItalic"/>
          <w:lang w:val="nl-NL"/>
        </w:rPr>
        <w:t>tweede moedertaal</w:t>
      </w:r>
      <w:r w:rsidRPr="006C65BE">
        <w:t xml:space="preserve"> </w:t>
      </w:r>
      <w:r w:rsidR="00B7093A">
        <w:t>‘</w:t>
      </w:r>
      <w:r w:rsidRPr="006C65BE">
        <w:t>second mother tongue</w:t>
      </w:r>
      <w:r w:rsidR="00B7093A">
        <w:t>’</w:t>
      </w:r>
      <w:r w:rsidRPr="006C65BE">
        <w:t xml:space="preserve"> </w:t>
      </w:r>
      <w:r w:rsidR="00BA6215">
        <w:rPr>
          <w:rStyle w:val="Citation"/>
        </w:rPr>
        <w:fldChar w:fldCharType="begin"/>
      </w:r>
      <w:r w:rsidR="0092451D">
        <w:rPr>
          <w:rStyle w:val="Citation"/>
        </w:rPr>
        <w:instrText>ADDIN CITAVI.PLACEHOLDER e8ae0375-3cd9-4c76-b5bc-6907be21b035 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U0OiAxMjMpPC9UZXh0Pg0KICAgIDwvVGV4dFVuaXQ+DQogIDwvVGV4dFVuaXRzPg0KPC9QbGFjZWhvbGRlcj4=</w:instrText>
      </w:r>
      <w:r w:rsidR="00BA6215">
        <w:rPr>
          <w:rStyle w:val="Citation"/>
        </w:rPr>
        <w:fldChar w:fldCharType="separate"/>
      </w:r>
      <w:bookmarkStart w:id="646" w:name="_CTVP001e8ae03753cd94c76b5bc6907be21b035"/>
      <w:r w:rsidR="0092006B">
        <w:rPr>
          <w:rStyle w:val="Citation"/>
        </w:rPr>
        <w:t>(1954: 123)</w:t>
      </w:r>
      <w:bookmarkEnd w:id="646"/>
      <w:r w:rsidR="00BA6215">
        <w:rPr>
          <w:rStyle w:val="Citation"/>
        </w:rPr>
        <w:fldChar w:fldCharType="end"/>
      </w:r>
      <w:r w:rsidRPr="006C65BE">
        <w:t>.</w:t>
      </w:r>
    </w:p>
    <w:p w14:paraId="5A1C674F" w14:textId="52EA4E1C" w:rsidR="00985482" w:rsidRPr="006C65BE" w:rsidRDefault="00985482" w:rsidP="00985482">
      <w:pPr>
        <w:pStyle w:val="Body0500after"/>
      </w:pPr>
      <w:r w:rsidRPr="006C65BE">
        <w:t xml:space="preserve">Also available is a </w:t>
      </w:r>
      <w:r w:rsidRPr="007D5C16">
        <w:rPr>
          <w:rStyle w:val="ChItalic"/>
          <w:lang w:val="nl-NL"/>
        </w:rPr>
        <w:t>Beknopte leergang Maleis voor Nieuw-Guinea</w:t>
      </w:r>
      <w:r w:rsidRPr="006C65BE">
        <w:t xml:space="preserve"> </w:t>
      </w:r>
      <w:r w:rsidR="00B7093A">
        <w:t>‘</w:t>
      </w:r>
      <w:r w:rsidRPr="006C65BE">
        <w:t>A concise language course in the Malay variety spoken in New Guinea</w:t>
      </w:r>
      <w:r w:rsidR="00B7093A">
        <w:t>’</w:t>
      </w:r>
      <w:r w:rsidRPr="006C65BE">
        <w:t xml:space="preserve"> </w:t>
      </w:r>
      <w:r w:rsidR="00BA6215">
        <w:rPr>
          <w:rStyle w:val="Citation"/>
        </w:rPr>
        <w:fldChar w:fldCharType="begin"/>
      </w:r>
      <w:r w:rsidR="0092451D">
        <w:rPr>
          <w:rStyle w:val="Citation"/>
        </w:rPr>
        <w:instrText>ADDIN CITAVI.PLACEHOLDER 8b28c545-afe2-4ff2-b3ac-873392fc0d32 PFBsYWNlaG9sZGVyPg0KICA8QWRkSW5WZXJzaW9uPjUuMi4wLjg8L0FkZEluVmVyc2lvbj4NCiAgPElkPjhiMjhjNTQ1LWFmZTItNGZmMi1iM2FjLTg3MzM5MmZjMGQzMjwvSWQ+DQogIDxFbnRyaWVzPg0KICAgIDxFbnRyeT4NCiAgICAgIDxJZD45NWJlZDIxNC1jYTRiLTRmODUtYmFlMi00MWE1ODU2OGVkM2E8L0lkPg0KICAgICAgPFJlZmVyZW5jZUlkPjg2YjMxMDBhLWRkNjUtNGQ4OS1hZDkzLWZjNjA4ZTYxNTNhOD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yZWF1IEN1cnN1c3NlbiBlbiBWZXJ0YWxpbmdlbiAxOTUwKTwvVGV4dD4NCiAgICA8L1RleHRVbml0Pg0KICA8L1RleHRVbml0cz4NCjwvUGxhY2Vob2xkZXI+</w:instrText>
      </w:r>
      <w:r w:rsidR="00BA6215">
        <w:rPr>
          <w:rStyle w:val="Citation"/>
        </w:rPr>
        <w:fldChar w:fldCharType="separate"/>
      </w:r>
      <w:bookmarkStart w:id="647" w:name="_CTVP0018b28c545afe24ff2b3ac873392fc0d32"/>
      <w:r w:rsidR="0092006B">
        <w:rPr>
          <w:rStyle w:val="Citation"/>
        </w:rPr>
        <w:t>(Bureau Cursussen en Vertalingen 1950)</w:t>
      </w:r>
      <w:bookmarkEnd w:id="647"/>
      <w:r w:rsidR="00BA6215">
        <w:rPr>
          <w:rStyle w:val="Citation"/>
        </w:rPr>
        <w:fldChar w:fldCharType="end"/>
      </w:r>
      <w:r w:rsidRPr="006C65BE">
        <w:t>.</w:t>
      </w:r>
    </w:p>
    <w:p w14:paraId="0EB435C4" w14:textId="51D87F0C" w:rsidR="00985482" w:rsidRPr="006C65BE" w:rsidRDefault="00985482" w:rsidP="00985482">
      <w:pPr>
        <w:pStyle w:val="Body0500after"/>
      </w:pPr>
      <w:r w:rsidRPr="006C65BE">
        <w:t xml:space="preserve">The Malay of New Guinea is also mentioned by </w:t>
      </w:r>
      <w:r w:rsidR="00BA6215">
        <w:rPr>
          <w:rStyle w:val="Citation"/>
        </w:rPr>
        <w:fldChar w:fldCharType="begin"/>
      </w:r>
      <w:r w:rsidR="0092451D">
        <w:rPr>
          <w:rStyle w:val="Citation"/>
        </w:rPr>
        <w:instrText>ADDIN CITAVI.PLACEHOLDER 69da11f1-1ffa-4c63-addf-1ebaf9d48487 PFBsYWNlaG9sZGVyPg0KICA8QWRkSW5WZXJzaW9uPjUuMi4wLjg8L0FkZEluVmVyc2lvbj4NCiAgPElkPjY5ZGExMWYxLTFmZmEtNGM2My1hZGRmLTFlYmFmOWQ0ODQ4NzwvSWQ+DQogIDxFbnRyaWVzPg0KICAgIDxFbnRyeT4NCiAgICAgIDxJZD45NDVjMzJiNC0zZjcxLTQ1MDUtYTQwZS1kZjgwYTVmMjM4Njg8L0lkPg0KICAgICAgPE5vUGFyPnRydWU8L05vUGFyPg0KICAgICAgPFBlcnNvbk9ubHk+dHJ1ZTwvUGVyc29uT25seT4NCiAgICAgIDxSZWZlcmVuY2VJZD5iMmViOTQ5Yi1lZjk3LTRlMmUtYTJjNC0xNTlhZGFiNTgzNWQ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Y2VhdXggYW5kIFZlbGRrYW1wPC9UZXh0Pg0KICAgIDwvVGV4dFVuaXQ+DQogIDwvVGV4dFVuaXRzPg0KPC9QbGFjZWhvbGRlcj4=</w:instrText>
      </w:r>
      <w:r w:rsidR="00BA6215">
        <w:rPr>
          <w:rStyle w:val="Citation"/>
        </w:rPr>
        <w:fldChar w:fldCharType="separate"/>
      </w:r>
      <w:bookmarkStart w:id="648" w:name="_CTVP00169da11f11ffa4c63addf1ebaf9d48487"/>
      <w:r w:rsidR="0092006B">
        <w:rPr>
          <w:rStyle w:val="Citation"/>
        </w:rPr>
        <w:t>Anceaux and Veldkamp</w:t>
      </w:r>
      <w:bookmarkEnd w:id="648"/>
      <w:r w:rsidR="00BA6215">
        <w:rPr>
          <w:rStyle w:val="Citation"/>
        </w:rPr>
        <w:fldChar w:fldCharType="end"/>
      </w:r>
      <w:r w:rsidRPr="006C65BE">
        <w:t xml:space="preserve"> in their Malay-Dutch-Dani word list </w:t>
      </w:r>
      <w:r w:rsidR="00BA6215">
        <w:rPr>
          <w:rStyle w:val="Citation"/>
        </w:rPr>
        <w:fldChar w:fldCharType="begin"/>
      </w:r>
      <w:r w:rsidR="0092451D">
        <w:rPr>
          <w:rStyle w:val="Citation"/>
        </w:rPr>
        <w:instrText>ADDIN CITAVI.PLACEHOLDER ad13af0a-61aa-44af-b731-0bca5e83d5b2 PFBsYWNlaG9sZGVyPg0KICA8QWRkSW5WZXJzaW9uPjUuMi4wLjg8L0FkZEluVmVyc2lvbj4NCiAgPElkPmFkMTNhZjBhLTYxYWEtNDRhZi1iNzMxLTBiY2E1ZTgzZDViMjwvSWQ+DQogIDxFbnRyaWVzPg0KICAgIDxFbnRyeT4NCiAgICAgIDxJZD4wY2ZhNzYwMi0yY2VhLTRlNzEtOTBiYS0wOWVmY2Y5ODEwMWI8L0lkPg0KICAgICAgPFJlZmVyZW5jZUlkPmIyZWI5NDliLWVmOTctNGUyZS1hMmM0LTE1OWFkYWI1ODM1ZD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jApPC9UZXh0Pg0KICAgIDwvVGV4dFVuaXQ+DQogIDwvVGV4dFVuaXRzPg0KPC9QbGFjZWhvbGRlcj4=</w:instrText>
      </w:r>
      <w:r w:rsidR="00BA6215">
        <w:rPr>
          <w:rStyle w:val="Citation"/>
        </w:rPr>
        <w:fldChar w:fldCharType="separate"/>
      </w:r>
      <w:bookmarkStart w:id="649" w:name="_CTVP001ad13af0a61aa44afb7310bca5e83d5b2"/>
      <w:r w:rsidR="0092006B">
        <w:rPr>
          <w:rStyle w:val="Citation"/>
        </w:rPr>
        <w:t>(1960)</w:t>
      </w:r>
      <w:bookmarkEnd w:id="649"/>
      <w:r w:rsidR="00BA6215">
        <w:rPr>
          <w:rStyle w:val="Citation"/>
        </w:rPr>
        <w:fldChar w:fldCharType="end"/>
      </w:r>
      <w:r w:rsidRPr="006C65BE">
        <w:t xml:space="preserve"> as well as in their penciled New Guinea Malay-Dutch word list </w:t>
      </w:r>
      <w:r w:rsidR="00BA6215">
        <w:rPr>
          <w:rStyle w:val="Citation"/>
        </w:rPr>
        <w:fldChar w:fldCharType="begin"/>
      </w:r>
      <w:r w:rsidR="003A5B20">
        <w:rPr>
          <w:rStyle w:val="Citation"/>
        </w:rPr>
        <w:instrText>ADDIN CITAVI.PLACEHOLDER 1bcd7150-5c0e-44e8-a100-8c594ce34bc4 PFBsYWNlaG9sZGVyPg0KICA8QWRkSW5WZXJzaW9uPjUuMi4wLjg8L0FkZEluVmVyc2lvbj4NCiAgPElkPjFiY2Q3MTUwLTVjMGUtNDRlOC1hMTAwLThjNTk0Y2UzNGJjNDwvSWQ+DQogIDxFbnRyaWVzPg0KICAgIDxFbnRyeT4NCiAgICAgIDxJZD4zYTg2OTE2NS1mY2FiLTQyOTAtODliOC1hZGYzOTc5NDlhYjM8L0lkPg0KICAgICAgPFJlZmVyZW5jZUlkPjk3M2E2NjAwLTMzNTktNDU2ZS05Yjc4LTllNzVmZDczZDEzNjwvUmVmZXJlbmNlSWQ+DQogICAgICA8WWVhck9ubHk+dHJ1ZTwvWWVhck9ubHk+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5vIGRhdGUpPC9UZXh0Pg0KICAgIDwvVGV4dFVuaXQ+DQogIDwvVGV4dFVuaXRzPg0KPC9QbGFjZWhvbGRlcj4=</w:instrText>
      </w:r>
      <w:r w:rsidR="00BA6215">
        <w:rPr>
          <w:rStyle w:val="Citation"/>
        </w:rPr>
        <w:fldChar w:fldCharType="separate"/>
      </w:r>
      <w:bookmarkStart w:id="650" w:name="_CTVP0011bcd71505c0e44e8a1008c594ce34bc4"/>
      <w:r w:rsidR="0092006B">
        <w:rPr>
          <w:rStyle w:val="Citation"/>
        </w:rPr>
        <w:t>(no date)</w:t>
      </w:r>
      <w:bookmarkEnd w:id="650"/>
      <w:r w:rsidR="00BA6215">
        <w:rPr>
          <w:rStyle w:val="Citation"/>
        </w:rPr>
        <w:fldChar w:fldCharType="end"/>
      </w:r>
      <w:r w:rsidRPr="006C65BE">
        <w:t>.</w:t>
      </w:r>
    </w:p>
    <w:p w14:paraId="327F618B" w14:textId="44218E18" w:rsidR="00985482" w:rsidRPr="006C65BE" w:rsidRDefault="00985482" w:rsidP="00985482">
      <w:pPr>
        <w:pStyle w:val="Body0500after"/>
        <w:rPr>
          <w:lang w:eastAsia="en-US"/>
        </w:rPr>
      </w:pPr>
      <w:r w:rsidRPr="006C65BE">
        <w:t xml:space="preserve">In addition, </w:t>
      </w:r>
      <w:r w:rsidR="00BA6215">
        <w:rPr>
          <w:rStyle w:val="Citation"/>
        </w:rPr>
        <w:fldChar w:fldCharType="begin"/>
      </w:r>
      <w:r w:rsidR="0092451D">
        <w:rPr>
          <w:rStyle w:val="Citation"/>
        </w:rPr>
        <w:instrText>ADDIN CITAVI.PLACEHOLDER 60d53221-b06d-4dd0-ba44-c54741adfd3c PFBsYWNlaG9sZGVyPg0KICA8QWRkSW5WZXJzaW9uPjUuMi4wLjg8L0FkZEluVmVyc2lvbj4NCiAgPElkPjYwZDUzMjIxLWIwNmQtNGRkMC1iYTQ0LWM1NDc0MWFkZmQzYzwvSWQ+DQogIDxFbnRyaWVzPg0KICAgIDxFbnRyeT4NCiAgICAgIDxJZD45MDQwZWViYi00Mzg0LTQ5YmEtYWIwYS1jZDhlOWU2ZjMyYTQ8L0lkPg0KICAgICAgPE5vUGFyPnRydWU8L05vUGFyPg0KICAgICAgPFBlcnNvbk9ubHk+dHJ1ZTwvUGVyc29uT25seT4NCiAgICAgIDxSZWZlcmVuY2VJZD5hMDAyYmI4OS1hNGI2LTQ0MjUtYWUyYS0zYTBkMmFmODYwZWI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VldXc8L1RleHQ+DQogICAgPC9UZXh0VW5pdD4NCiAgPC9UZXh0VW5pdHM+DQo8L1BsYWNlaG9sZGVyPg==</w:instrText>
      </w:r>
      <w:r w:rsidR="00BA6215">
        <w:rPr>
          <w:rStyle w:val="Citation"/>
        </w:rPr>
        <w:fldChar w:fldCharType="separate"/>
      </w:r>
      <w:bookmarkStart w:id="651" w:name="_CTVP00160d53221b06d4dd0ba44c54741adfd3c"/>
      <w:r w:rsidR="0092006B">
        <w:rPr>
          <w:rStyle w:val="Citation"/>
        </w:rPr>
        <w:t>Teeuw</w:t>
      </w:r>
      <w:bookmarkEnd w:id="651"/>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f26c348b-69c4-4169-b665-9c4bade57919 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YxOiA0OSk8L1RleHQ+DQogICAgPC9UZXh0VW5pdD4NCiAgPC9UZXh0VW5pdHM+DQo8L1BsYWNlaG9sZGVyPg==</w:instrText>
      </w:r>
      <w:r w:rsidR="00BA6215">
        <w:rPr>
          <w:rStyle w:val="Citation"/>
        </w:rPr>
        <w:fldChar w:fldCharType="separate"/>
      </w:r>
      <w:bookmarkStart w:id="652" w:name="_CTVP001f26c348b69c44169b6659c4bade57919"/>
      <w:r w:rsidR="0092006B">
        <w:rPr>
          <w:rStyle w:val="Citation"/>
        </w:rPr>
        <w:t>(1961: 49)</w:t>
      </w:r>
      <w:bookmarkEnd w:id="652"/>
      <w:r w:rsidR="00BA6215">
        <w:rPr>
          <w:rStyle w:val="Citation"/>
        </w:rPr>
        <w:fldChar w:fldCharType="end"/>
      </w:r>
      <w:r w:rsidRPr="006C65BE">
        <w:rPr>
          <w:lang w:eastAsia="en-US"/>
        </w:rPr>
        <w:t xml:space="preserve"> states that after 1950 a variety of publications were produced specifically for western New Guinea; they were written in Malay </w:t>
      </w:r>
      <w:r w:rsidR="006669A1">
        <w:rPr>
          <w:lang w:eastAsia="en-US"/>
        </w:rPr>
        <w:t xml:space="preserve">with </w:t>
      </w:r>
      <w:r w:rsidRPr="006C65BE">
        <w:rPr>
          <w:lang w:eastAsia="en-US"/>
        </w:rPr>
        <w:t xml:space="preserve">a </w:t>
      </w:r>
      <w:r w:rsidR="00B7093A">
        <w:rPr>
          <w:lang w:eastAsia="en-US"/>
        </w:rPr>
        <w:t>“</w:t>
      </w:r>
      <w:r w:rsidRPr="006C65BE">
        <w:rPr>
          <w:lang w:eastAsia="en-US"/>
        </w:rPr>
        <w:t>distinctly local colour</w:t>
      </w:r>
      <w:r w:rsidR="00B7093A">
        <w:rPr>
          <w:lang w:eastAsia="en-US"/>
        </w:rPr>
        <w:t>”</w:t>
      </w:r>
      <w:r w:rsidRPr="006C65BE">
        <w:rPr>
          <w:lang w:eastAsia="en-US"/>
        </w:rPr>
        <w:t xml:space="preserve">. At the same time, however, the </w:t>
      </w:r>
      <w:r w:rsidR="00CE267F" w:rsidRPr="006C65BE">
        <w:rPr>
          <w:lang w:eastAsia="en-US"/>
        </w:rPr>
        <w:t>author</w:t>
      </w:r>
      <w:r w:rsidRPr="006C65BE">
        <w:rPr>
          <w:lang w:eastAsia="en-US"/>
        </w:rPr>
        <w:t xml:space="preserve"> notes that there were no publications which </w:t>
      </w:r>
      <w:r w:rsidR="006669A1">
        <w:rPr>
          <w:lang w:eastAsia="en-US"/>
        </w:rPr>
        <w:t xml:space="preserve">discussed </w:t>
      </w:r>
      <w:r w:rsidRPr="006C65BE">
        <w:rPr>
          <w:lang w:eastAsia="en-US"/>
        </w:rPr>
        <w:t xml:space="preserve">the Malay </w:t>
      </w:r>
      <w:r w:rsidRPr="006C65BE">
        <w:rPr>
          <w:rFonts w:eastAsia="Times New Roman"/>
          <w:szCs w:val="20"/>
          <w:lang w:eastAsia="en-US"/>
        </w:rPr>
        <w:t>of Netherlands New Guinea</w:t>
      </w:r>
      <w:r w:rsidRPr="006C65BE">
        <w:rPr>
          <w:lang w:eastAsia="en-US"/>
        </w:rPr>
        <w:t xml:space="preserve"> or the language policies regarding this Malay variety</w:t>
      </w:r>
      <w:r w:rsidRPr="006C65BE">
        <w:rPr>
          <w:rFonts w:eastAsia="Times New Roman"/>
          <w:szCs w:val="20"/>
          <w:lang w:eastAsia="en-US"/>
        </w:rPr>
        <w:t>.</w:t>
      </w:r>
    </w:p>
    <w:p w14:paraId="5BCDD3F5" w14:textId="7D865A5F" w:rsidR="00985482" w:rsidRPr="006C65BE" w:rsidRDefault="00985482" w:rsidP="00AF2D24">
      <w:pPr>
        <w:pStyle w:val="Body0500after"/>
      </w:pPr>
      <w:r w:rsidRPr="006C65BE">
        <w:t xml:space="preserve">Around the same time, </w:t>
      </w:r>
      <w:r w:rsidR="00BA6215">
        <w:rPr>
          <w:rStyle w:val="Citation"/>
        </w:rPr>
        <w:fldChar w:fldCharType="begin"/>
      </w:r>
      <w:r w:rsidR="000A2A10">
        <w:rPr>
          <w:rStyle w:val="Citation"/>
        </w:rPr>
        <w:instrText>ADDIN CITAVI.PLACEHOLDER d44eada6-66f6-4bde-a079-028405cf0b88 PFBsYWNlaG9sZGVyPg0KICA8QWRkSW5WZXJzaW9uPjUuMi4wLjg8L0FkZEluVmVyc2lvbj4NCiAgPElkPmQ0NGVhZGE2LTY2ZjYtNGJkZS1hMDc5LTAyODQwNWNmMGI4ODwvSWQ+DQogIDxFbnRyaWVzPg0KICAgIDxFbnRyeT4NCiAgICAgIDxJZD4xMjQ2ZTMwMC05NzVkLTQ5NzktODllMC1iZGU5YmFiZmQwZmQ8L0lkPg0KICAgICAgPE5vUGFyPnRydWU8L05vUGFyPg0KICAgICAgPFBlcnNvbk9ubHk+dHJ1ZTwvUGVyc29uT25seT4NCiAgICAgIDxSZWZlcmVuY2VJZD42ZDA4ZTYyNC0wNGYzLTQwOWEtOTQ4Yy0zOWFiY2FmMTA2MWU8L1JlZmVyZW5jZUlk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b2VsaW9ubzwvVGV4dD4NCiAgICA8L1RleHRVbml0Pg0KICA8L1RleHRVbml0cz4NCjwvUGxhY2Vob2xkZXI+</w:instrText>
      </w:r>
      <w:r w:rsidR="00BA6215">
        <w:rPr>
          <w:rStyle w:val="Citation"/>
        </w:rPr>
        <w:fldChar w:fldCharType="separate"/>
      </w:r>
      <w:bookmarkStart w:id="653" w:name="_CTVP001d44eada666f64bdea079028405cf0b88"/>
      <w:r w:rsidR="0092006B">
        <w:rPr>
          <w:rStyle w:val="Citation"/>
        </w:rPr>
        <w:t>Moeliono</w:t>
      </w:r>
      <w:bookmarkEnd w:id="653"/>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734d4c33-35ac-4bb0-ad62-d54db67089ec PFBsYWNlaG9sZGVyPg0KICA8QWRkSW5WZXJzaW9uPjUuMi4wLjg8L0FkZEluVmVyc2lvbj4NCiAgPElkPjczNGQ0YzMzLTM1YWMtNGJiMC1hZDYyLWQ1NGRiNjcwODllYzwvSWQ+DQogIDxFbnRyaWVzPg0KICAgIDxFbnRyeT4NCiAgICAgIDxJZD5jMWU0YjFmNS1lYjc3LTQzNTctYTYxYy04YTEwZGQ3ZGNjN2Y8L0lkPg0KICAgICAgPFJlZmVyZW5jZUlkPjZkMDhlNjI0LTA0ZjMtNDA5YS05NDhjLTM5YWJjYWYxMDYxZ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2Myk8L1RleHQ+DQogICAgPC9UZXh0VW5pdD4NCiAgPC9UZXh0VW5pdHM+DQo8L1BsYWNlaG9sZGVyPg==</w:instrText>
      </w:r>
      <w:r w:rsidR="00BA6215">
        <w:rPr>
          <w:rStyle w:val="Citation"/>
        </w:rPr>
        <w:fldChar w:fldCharType="separate"/>
      </w:r>
      <w:bookmarkStart w:id="654" w:name="_CTVP001734d4c3335ac4bb0ad62d54db67089ec"/>
      <w:r w:rsidR="0092006B">
        <w:rPr>
          <w:rStyle w:val="Citation"/>
        </w:rPr>
        <w:t>(1963)</w:t>
      </w:r>
      <w:bookmarkEnd w:id="654"/>
      <w:r w:rsidR="00BA6215">
        <w:rPr>
          <w:rStyle w:val="Citation"/>
        </w:rPr>
        <w:fldChar w:fldCharType="end"/>
      </w:r>
      <w:r w:rsidRPr="006C65BE">
        <w:t xml:space="preserve"> mentions Indonesian in his study of the languages spoken in </w:t>
      </w:r>
      <w:r w:rsidRPr="006C65BE">
        <w:rPr>
          <w:lang w:eastAsia="en-US"/>
        </w:rPr>
        <w:t>West Papua</w:t>
      </w:r>
      <w:r w:rsidRPr="006C65BE">
        <w:t xml:space="preserve">. The author refers to the language as a </w:t>
      </w:r>
      <w:r w:rsidRPr="00B86A7B">
        <w:rPr>
          <w:rStyle w:val="ChItalic"/>
        </w:rPr>
        <w:t>logat bahasa Indonesia</w:t>
      </w:r>
      <w:r w:rsidRPr="006C65BE">
        <w:t xml:space="preserve"> </w:t>
      </w:r>
      <w:r w:rsidR="00B7093A">
        <w:t>‘</w:t>
      </w:r>
      <w:r w:rsidR="00AF2D24">
        <w:t>speech variety of the Indonesian language</w:t>
      </w:r>
      <w:r w:rsidR="00B7093A">
        <w:t>’</w:t>
      </w:r>
      <w:r w:rsidRPr="006C65BE">
        <w:t xml:space="preserve"> without, however, discussing its features. The author does state, though, that this </w:t>
      </w:r>
      <w:r w:rsidR="00B7093A">
        <w:t>“</w:t>
      </w:r>
      <w:r w:rsidRPr="006C65BE">
        <w:t>dialect</w:t>
      </w:r>
      <w:r w:rsidR="00B7093A">
        <w:t>”</w:t>
      </w:r>
      <w:r w:rsidRPr="006C65BE">
        <w:t xml:space="preserve"> is spoken in the coastal and urban areas of </w:t>
      </w:r>
      <w:r w:rsidRPr="006C65BE">
        <w:rPr>
          <w:lang w:eastAsia="en-US"/>
        </w:rPr>
        <w:t>West Papua</w:t>
      </w:r>
      <w:r w:rsidRPr="006C65BE">
        <w:t xml:space="preserve"> and used by the Dutch colonial government for letters and announcements. Moreover, it is used as a </w:t>
      </w:r>
      <w:r w:rsidRPr="0052189D">
        <w:t>lingua franca</w:t>
      </w:r>
      <w:r w:rsidRPr="006C65BE">
        <w:t>, both in formal and informal domains.</w:t>
      </w:r>
    </w:p>
    <w:p w14:paraId="02493C45" w14:textId="77777777" w:rsidR="00985482" w:rsidRPr="006C65BE" w:rsidRDefault="00985482" w:rsidP="00985482">
      <w:pPr>
        <w:pStyle w:val="Body0500after"/>
      </w:pPr>
      <w:r w:rsidRPr="006C65BE">
        <w:t xml:space="preserve">Early linguistic studies on the Malay varieties spoken in </w:t>
      </w:r>
      <w:r w:rsidRPr="006C65BE">
        <w:rPr>
          <w:lang w:eastAsia="en-US"/>
        </w:rPr>
        <w:t>West Papua</w:t>
      </w:r>
      <w:r w:rsidRPr="006C65BE">
        <w:t xml:space="preserve"> date back to the second half of the twentieth century.</w:t>
      </w:r>
    </w:p>
    <w:p w14:paraId="4E99C383" w14:textId="3FC7A36A" w:rsidR="00985482" w:rsidRPr="006C65BE" w:rsidRDefault="00BA6215" w:rsidP="00985482">
      <w:pPr>
        <w:pStyle w:val="Body0500after"/>
        <w:rPr>
          <w:lang w:eastAsia="en-US"/>
        </w:rPr>
      </w:pPr>
      <w:r>
        <w:rPr>
          <w:rStyle w:val="Citation"/>
        </w:rPr>
        <w:fldChar w:fldCharType="begin"/>
      </w:r>
      <w:r w:rsidR="000A2A10">
        <w:rPr>
          <w:rStyle w:val="Citation"/>
        </w:rPr>
        <w:instrText>ADDIN CITAVI.PLACEHOLDER c36329e5-d08f-4ff2-892d-380068689dc0 PFBsYWNlaG9sZGVyPg0KICA8QWRkSW5WZXJzaW9uPjUuMi4wLjg8L0FkZEluVmVyc2lvbj4NCiAgPElkPmMzNjMyOWU1LWQwOGYtNGZmMi04OTJkLTM4MDA2ODY4OWRjMDwvSWQ+DQogIDxFbnRyaWVzPg0KICAgIDxFbnRyeT4NCiAgICAgIDxJZD44Nzg0OTc0YS0yZWZmLTQ4N2MtYmUwZS1mNzdmMWRjMTNiZWE8L0lkPg0KICAgICAgPE5vUGFyPnRydWU8L05vUGFyPg0KICAgICAgPFBlcnNvbk9ubHk+dHJ1ZTwvUGVyc29uT25seT4NCiAgICAgIDxSZWZlcmVuY2VJZD45M2JmNDU2OC1jMTg4LTQ2NTMtOTI1NC04M2I2ZmE0NGRhZTU8L1JlZmVyZW5jZUlk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bWF1bjwvVGV4dD4NCiAgICA8L1RleHRVbml0Pg0KICA8L1RleHRVbml0cz4NCjwvUGxhY2Vob2xkZXI+</w:instrText>
      </w:r>
      <w:r>
        <w:rPr>
          <w:rStyle w:val="Citation"/>
        </w:rPr>
        <w:fldChar w:fldCharType="separate"/>
      </w:r>
      <w:bookmarkStart w:id="655" w:name="_CTVP001c36329e5d08f4ff2892d380068689dc0"/>
      <w:r w:rsidR="0092006B">
        <w:rPr>
          <w:rStyle w:val="Citation"/>
        </w:rPr>
        <w:t>Samaun</w:t>
      </w:r>
      <w:bookmarkEnd w:id="655"/>
      <w:r>
        <w:rPr>
          <w:rStyle w:val="Citation"/>
        </w:rPr>
        <w:fldChar w:fldCharType="end"/>
      </w:r>
      <w:r w:rsidR="00513C8C" w:rsidRPr="00513C8C">
        <w:rPr>
          <w:rStyle w:val="Citation"/>
        </w:rPr>
        <w:t xml:space="preserve"> </w:t>
      </w:r>
      <w:r>
        <w:rPr>
          <w:rStyle w:val="Citation"/>
        </w:rPr>
        <w:fldChar w:fldCharType="begin"/>
      </w:r>
      <w:r w:rsidR="000A2A10">
        <w:rPr>
          <w:rStyle w:val="Citation"/>
        </w:rPr>
        <w:instrText>ADDIN CITAVI.PLACEHOLDER 8011ab08-9d2c-40d7-ba2b-0fda58fc817c PFBsYWNlaG9sZGVyPg0KICA8QWRkSW5WZXJzaW9uPjUuMi4wLjg8L0FkZEluVmVyc2lvbj4NCiAgPElkPjgwMTFhYjA4LTlkMmMtNDBkNy1iYTJiLTBmZGE1OGZjODE3YzwvSWQ+DQogIDxFbnRyaWVzPg0KICAgIDxFbnRyeT4NCiAgICAgIDxJZD5lNjk3MTAwNy05MDUyLTQzM2YtYWE2Zi0zMjhhMWE0NzJkNGQ8L0lkPg0KICAgICAgPFJlZmVyZW5jZUlkPjkzYmY0NTY4LWMxODgtNDY1My05MjU0LTgzYjZmYTQ0ZGFlN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kpPC9UZXh0Pg0KICAgIDwvVGV4dFVuaXQ+DQogIDwvVGV4dFVuaXRzPg0KPC9QbGFjZWhvbGRlcj4=</w:instrText>
      </w:r>
      <w:r>
        <w:rPr>
          <w:rStyle w:val="Citation"/>
        </w:rPr>
        <w:fldChar w:fldCharType="separate"/>
      </w:r>
      <w:bookmarkStart w:id="656" w:name="_CTVP0018011ab089d2c40d7ba2b0fda58fc817c"/>
      <w:r w:rsidR="0092006B">
        <w:rPr>
          <w:rStyle w:val="Citation"/>
        </w:rPr>
        <w:t>(1979)</w:t>
      </w:r>
      <w:bookmarkEnd w:id="656"/>
      <w:r>
        <w:rPr>
          <w:rStyle w:val="Citation"/>
        </w:rPr>
        <w:fldChar w:fldCharType="end"/>
      </w:r>
      <w:r w:rsidR="00985482" w:rsidRPr="006C65BE">
        <w:t xml:space="preserve"> highlights some </w:t>
      </w:r>
      <w:r w:rsidR="005A0ECA">
        <w:rPr>
          <w:lang w:eastAsia="en-US"/>
        </w:rPr>
        <w:t>morphological, syntactical</w:t>
      </w:r>
      <w:r w:rsidR="00985482" w:rsidRPr="006C65BE">
        <w:rPr>
          <w:lang w:eastAsia="en-US"/>
        </w:rPr>
        <w:t xml:space="preserve">, and lexical features in which </w:t>
      </w:r>
      <w:r w:rsidR="00985482" w:rsidRPr="006C65BE">
        <w:t xml:space="preserve">the </w:t>
      </w:r>
      <w:r w:rsidR="00985482" w:rsidRPr="006C65BE">
        <w:rPr>
          <w:rStyle w:val="ChItalic"/>
        </w:rPr>
        <w:t>dialek Indonesia Irian</w:t>
      </w:r>
      <w:r w:rsidR="00985482" w:rsidRPr="006C65BE">
        <w:rPr>
          <w:lang w:eastAsia="en-US"/>
        </w:rPr>
        <w:t xml:space="preserve"> </w:t>
      </w:r>
      <w:r w:rsidR="00B7093A">
        <w:rPr>
          <w:lang w:eastAsia="en-US"/>
        </w:rPr>
        <w:t>‘</w:t>
      </w:r>
      <w:r w:rsidR="00FD1CAC">
        <w:rPr>
          <w:lang w:eastAsia="en-US"/>
        </w:rPr>
        <w:t>Irian Indonesian dialect</w:t>
      </w:r>
      <w:r w:rsidR="00B7093A">
        <w:rPr>
          <w:lang w:eastAsia="en-US"/>
        </w:rPr>
        <w:t>’</w:t>
      </w:r>
      <w:r w:rsidR="00FD1CAC">
        <w:rPr>
          <w:lang w:eastAsia="en-US"/>
        </w:rPr>
        <w:t xml:space="preserve"> </w:t>
      </w:r>
      <w:r w:rsidR="00985482" w:rsidRPr="006C65BE">
        <w:rPr>
          <w:lang w:eastAsia="en-US"/>
        </w:rPr>
        <w:t xml:space="preserve">of Jayapura differs from </w:t>
      </w:r>
      <w:r w:rsidR="00035500">
        <w:rPr>
          <w:lang w:eastAsia="en-US"/>
        </w:rPr>
        <w:t>S</w:t>
      </w:r>
      <w:r w:rsidR="00985482" w:rsidRPr="006C65BE">
        <w:rPr>
          <w:lang w:eastAsia="en-US"/>
        </w:rPr>
        <w:t xml:space="preserve">tandard Indonesian. While explaining these differences as mere simplifications, the author also notes that due to some of these </w:t>
      </w:r>
      <w:r w:rsidR="00CE267F" w:rsidRPr="006C65BE">
        <w:rPr>
          <w:lang w:eastAsia="en-US"/>
        </w:rPr>
        <w:t>modifications</w:t>
      </w:r>
      <w:r w:rsidR="00030438">
        <w:rPr>
          <w:lang w:eastAsia="en-US"/>
        </w:rPr>
        <w:t>,</w:t>
      </w:r>
      <w:r w:rsidR="00985482" w:rsidRPr="006C65BE">
        <w:rPr>
          <w:lang w:eastAsia="en-US"/>
        </w:rPr>
        <w:t xml:space="preserve"> this </w:t>
      </w:r>
      <w:r w:rsidR="00985482" w:rsidRPr="006C65BE">
        <w:rPr>
          <w:rStyle w:val="ChItalic"/>
        </w:rPr>
        <w:t>dialek</w:t>
      </w:r>
      <w:r w:rsidR="00985482" w:rsidRPr="006C65BE">
        <w:rPr>
          <w:lang w:eastAsia="en-US"/>
        </w:rPr>
        <w:t xml:space="preserve"> of Indonesian sounds non-Indonesian.</w:t>
      </w:r>
    </w:p>
    <w:p w14:paraId="7BEE4504" w14:textId="496C5441" w:rsidR="00985482" w:rsidRPr="006C65BE" w:rsidRDefault="00985482" w:rsidP="00985482">
      <w:pPr>
        <w:pStyle w:val="Body0500after"/>
        <w:rPr>
          <w:lang w:eastAsia="en-US"/>
        </w:rPr>
      </w:pPr>
      <w:r w:rsidRPr="006C65BE">
        <w:t xml:space="preserve">Along similar lines, </w:t>
      </w:r>
      <w:r w:rsidR="00BA6215">
        <w:rPr>
          <w:rStyle w:val="Citation"/>
        </w:rPr>
        <w:fldChar w:fldCharType="begin"/>
      </w:r>
      <w:r w:rsidR="003A5B20">
        <w:rPr>
          <w:rStyle w:val="Citation"/>
        </w:rPr>
        <w:instrText>ADDIN CITAVI.PLACEHOLDER fd2f4df1-25bc-47d5-a573-8bfa21c3c727 PFBsYWNlaG9sZGVyPg0KICA8QWRkSW5WZXJzaW9uPjUuMi4wLjg8L0FkZEluVmVyc2lvbj4NCiAgPElkPmZkMmY0ZGYxLTI1YmMtNDdkNS1hNTczLThiZmEyMWMzYzcyNzwvSWQ+DQogIDxFbnRyaWVzPg0KICAgIDxFbnRyeT4NCiAgICAgIDxJZD4yYWY4NjM4Yi1hNDY2LTQzMDMtYmFiYi0xZDQxNjA4YTEzZmQ8L0lkPg0KICAgICAgPE5vUGFyPnRydWU8L05vUGFyPg0KICAgICAgPFBlcnNvbk9ubHk+dHJ1ZTwvUGVyc29uT25seT4NCiAgICAgIDxSZWZlcmVuY2VJZD4xZDdmZTIzYy0zYmE4LTQzNWItYTVjNi03YTBlMmM3MWNjMjU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hhcm5vPC9UZXh0Pg0KICAgIDwvVGV4dFVuaXQ+DQogIDwvVGV4dFVuaXRzPg0KPC9QbGFjZWhvbGRlcj4=</w:instrText>
      </w:r>
      <w:r w:rsidR="00BA6215">
        <w:rPr>
          <w:rStyle w:val="Citation"/>
        </w:rPr>
        <w:fldChar w:fldCharType="separate"/>
      </w:r>
      <w:bookmarkStart w:id="657" w:name="_CTVP001fd2f4df125bc47d5a5738bfa21c3c727"/>
      <w:r w:rsidR="0092006B">
        <w:rPr>
          <w:rStyle w:val="Citation"/>
        </w:rPr>
        <w:t>Suharno</w:t>
      </w:r>
      <w:bookmarkEnd w:id="657"/>
      <w:r w:rsidR="00BA6215">
        <w:rPr>
          <w:rStyle w:val="Citation"/>
        </w:rPr>
        <w:fldChar w:fldCharType="end"/>
      </w:r>
      <w:r w:rsidR="00513C8C" w:rsidRPr="00513C8C">
        <w:rPr>
          <w:rStyle w:val="Citation"/>
        </w:rPr>
        <w:t xml:space="preserve"> </w:t>
      </w:r>
      <w:r w:rsidRPr="006C65BE">
        <w:rPr>
          <w:rStyle w:val="Citation"/>
        </w:rPr>
        <w:t>(</w:t>
      </w:r>
      <w:r w:rsidR="009A320D" w:rsidRPr="009A320D">
        <w:rPr>
          <w:rStyle w:val="Citation"/>
        </w:rPr>
        <w:fldChar w:fldCharType="begin"/>
      </w:r>
      <w:r w:rsidR="003A5B20">
        <w:rPr>
          <w:rStyle w:val="Citation"/>
        </w:rPr>
        <w:instrText>ADDIN CITAVI.PLACEHOLDER cd0c23a9-f268-4a0e-9638-2ed477bd1699 PFBsYWNlaG9sZGVyPg0KICA8QWRkSW5WZXJzaW9uPjUuMi4wLjg8L0FkZEluVmVyc2lvbj4NCiAgPElkPmNkMGMyM2E5LWYyNjgtNGEwZS05NjM4LTJlZDQ3N2JkMTY5OTwvSWQ+DQogIDxFbnRyaWVzPg0KICAgIDxFbnRyeT4NCiAgICAgIDxJZD43NmE4ODY2Ni1iODAzLTQyMTgtYjRiYi02M2E1MjI0ZGI2MmE8L0lkPg0KICAgICAgPE5vUGFyPnRydWU8L05vUGFyPg0KICAgICAgPFJlZmVyZW5jZUlkPjFkN2ZlMjNjLTNiYTgtNDM1Yi1hNWM2LTdhMGUyYzcxY2MyNT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Nzk8L1RleHQ+DQogICAgPC9UZXh0VW5pdD4NCiAgPC9UZXh0VW5pdHM+DQo8L1BsYWNlaG9sZGVyPg==</w:instrText>
      </w:r>
      <w:r w:rsidR="009A320D" w:rsidRPr="009A320D">
        <w:rPr>
          <w:rStyle w:val="Citation"/>
        </w:rPr>
        <w:fldChar w:fldCharType="separate"/>
      </w:r>
      <w:bookmarkStart w:id="658" w:name="_CTVP001cd0c23a9f2684a0e96382ed477bd1699"/>
      <w:r w:rsidR="0092006B">
        <w:rPr>
          <w:rStyle w:val="Citation"/>
        </w:rPr>
        <w:t>1979</w:t>
      </w:r>
      <w:bookmarkEnd w:id="658"/>
      <w:r w:rsidR="009A320D" w:rsidRPr="009A320D">
        <w:rPr>
          <w:rStyle w:val="Citation"/>
        </w:rPr>
        <w:fldChar w:fldCharType="end"/>
      </w:r>
      <w:r w:rsidR="009A320D" w:rsidRPr="009A320D">
        <w:rPr>
          <w:rStyle w:val="Citation"/>
        </w:rPr>
        <w:t xml:space="preserve">; </w:t>
      </w:r>
      <w:r w:rsidR="009A320D" w:rsidRPr="009A320D">
        <w:rPr>
          <w:rStyle w:val="Citation"/>
        </w:rPr>
        <w:fldChar w:fldCharType="begin"/>
      </w:r>
      <w:r w:rsidR="003A5B20">
        <w:rPr>
          <w:rStyle w:val="Citation"/>
        </w:rPr>
        <w:instrText>ADDIN CITAVI.PLACEHOLDER 0c9d8217-8daf-435c-bb11-b460e0e32dbe PFBsYWNlaG9sZGVyPg0KICA8QWRkSW5WZXJzaW9uPjUuMi4wLjg8L0FkZEluVmVyc2lvbj4NCiAgPElkPjBjOWQ4MjE3LThkYWYtNDM1Yy1iYjExLWI0NjBlMGUzMmRiZTwvSWQ+DQogIDxFbnRyaWVzPg0KICAgIDxFbnRyeT4NCiAgICAgIDxJZD5mNjhjMGQzZi0zNzA4LTRlYTktYTY3Yi0zNGE0NjUzYTQ0ZmY8L0lkPg0KICAgICAgPE5vUGFyPnRydWU8L05vUGFyPg0KICAgICAgPFJlZmVyZW5jZUlkPmVlZDJhMGQ5LThmY2EtNDk3ZC04NDc5LWRiYWFjNWVjYjVlMT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gxPC9UZXh0Pg0KICAgIDwvVGV4dFVuaXQ+DQogIDwvVGV4dFVuaXRzPg0KPC9QbGFjZWhvbGRlcj4=</w:instrText>
      </w:r>
      <w:r w:rsidR="009A320D" w:rsidRPr="009A320D">
        <w:rPr>
          <w:rStyle w:val="Citation"/>
        </w:rPr>
        <w:fldChar w:fldCharType="separate"/>
      </w:r>
      <w:bookmarkStart w:id="659" w:name="_CTVP0010c9d82178daf435cbb11b460e0e32dbe"/>
      <w:r w:rsidR="0092006B">
        <w:rPr>
          <w:rStyle w:val="Citation"/>
        </w:rPr>
        <w:t>1981</w:t>
      </w:r>
      <w:bookmarkEnd w:id="659"/>
      <w:r w:rsidR="009A320D" w:rsidRPr="009A320D">
        <w:rPr>
          <w:rStyle w:val="Citation"/>
        </w:rPr>
        <w:fldChar w:fldCharType="end"/>
      </w:r>
      <w:r w:rsidRPr="006C65BE">
        <w:t xml:space="preserve">) describes </w:t>
      </w:r>
      <w:r w:rsidRPr="006C65BE">
        <w:rPr>
          <w:lang w:eastAsia="en-US"/>
        </w:rPr>
        <w:t xml:space="preserve">some aspects of Papuan Malay phonology, morphology, lexicon, and grammar in comparison to </w:t>
      </w:r>
      <w:r w:rsidR="00035500">
        <w:rPr>
          <w:lang w:eastAsia="en-US"/>
        </w:rPr>
        <w:t>S</w:t>
      </w:r>
      <w:r w:rsidRPr="006C65BE">
        <w:rPr>
          <w:lang w:eastAsia="en-US"/>
        </w:rPr>
        <w:t xml:space="preserve">tandard Indonesian. While referring to </w:t>
      </w:r>
      <w:r w:rsidRPr="006C65BE">
        <w:t>Papuan Malay as an Indonesian dialect</w:t>
      </w:r>
      <w:r w:rsidRPr="006C65BE">
        <w:rPr>
          <w:lang w:eastAsia="en-US"/>
        </w:rPr>
        <w:t xml:space="preserve">, the author suggests </w:t>
      </w:r>
      <w:r w:rsidRPr="006C65BE">
        <w:t xml:space="preserve">that this variety of Indonesian </w:t>
      </w:r>
      <w:r w:rsidRPr="006C65BE">
        <w:rPr>
          <w:lang w:eastAsia="en-US"/>
        </w:rPr>
        <w:t xml:space="preserve">is autonomous and deserves more research. The author also maintains that this dialect is a suitable language for </w:t>
      </w:r>
      <w:r w:rsidRPr="006C65BE">
        <w:t xml:space="preserve">development programs. In formal situations, however, </w:t>
      </w:r>
      <w:r w:rsidRPr="006C65BE">
        <w:rPr>
          <w:lang w:eastAsia="en-US"/>
        </w:rPr>
        <w:t>the language variety is unacceptable</w:t>
      </w:r>
      <w:r w:rsidRPr="006C65BE">
        <w:t>.</w:t>
      </w:r>
    </w:p>
    <w:p w14:paraId="7EDAA5C8" w14:textId="3D3D6D1E" w:rsidR="00985482" w:rsidRPr="006C65BE" w:rsidRDefault="00985482" w:rsidP="00985482">
      <w:pPr>
        <w:pStyle w:val="Body0500after"/>
      </w:pPr>
      <w:r w:rsidRPr="006C65BE">
        <w:t xml:space="preserve">Unlike </w:t>
      </w:r>
      <w:r w:rsidR="00BA6215">
        <w:rPr>
          <w:rStyle w:val="Citation"/>
        </w:rPr>
        <w:fldChar w:fldCharType="begin"/>
      </w:r>
      <w:r w:rsidR="000A2A10">
        <w:rPr>
          <w:rStyle w:val="Citation"/>
        </w:rPr>
        <w:instrText>ADDIN CITAVI.PLACEHOLDER 2e4d2ec0-880c-48e3-8f88-41cd931b02fe PFBsYWNlaG9sZGVyPg0KICA8QWRkSW5WZXJzaW9uPjUuMi4wLjg8L0FkZEluVmVyc2lvbj4NCiAgPElkPjJlNGQyZWMwLTg4MGMtNDhlMy04Zjg4LTQxY2Q5MzFiMDJmZTwvSWQ+DQogIDxFbnRyaWVzPg0KICAgIDxFbnRyeT4NCiAgICAgIDxJZD40YTY0YTA4OC03ODRlLTQyOTItOGMyMy1kNDM4M2E1YzRmMDQ8L0lkPg0KICAgICAgPE5vUGFyPnRydWU8L05vUGFyPg0KICAgICAgPFBlcnNvbk9ubHk+dHJ1ZTwvUGVyc29uT25seT4NCiAgICAgIDxSZWZlcmVuY2VJZD45M2JmNDU2OC1jMTg4LTQ2NTMtOTI1NC04M2I2ZmE0NGRhZTU8L1JlZmVyZW5jZUlk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bWF1bjwvVGV4dD4NCiAgICA8L1RleHRVbml0Pg0KICA8L1RleHRVbml0cz4NCjwvUGxhY2Vob2xkZXI+</w:instrText>
      </w:r>
      <w:r w:rsidR="00BA6215">
        <w:rPr>
          <w:rStyle w:val="Citation"/>
        </w:rPr>
        <w:fldChar w:fldCharType="separate"/>
      </w:r>
      <w:bookmarkStart w:id="660" w:name="_CTVP0012e4d2ec0880c48e38f8841cd931b02fe"/>
      <w:r w:rsidR="0092006B">
        <w:rPr>
          <w:rStyle w:val="Citation"/>
        </w:rPr>
        <w:t>Samaun</w:t>
      </w:r>
      <w:bookmarkEnd w:id="660"/>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b219af72-584b-43e3-9d10-88b21a74cc06 PFBsYWNlaG9sZGVyPg0KICA8QWRkSW5WZXJzaW9uPjUuMi4wLjg8L0FkZEluVmVyc2lvbj4NCiAgPElkPmIyMTlhZjcyLTU4NGItNDNlMy05ZDEwLTg4YjIxYTc0Y2MwNjwvSWQ+DQogIDxFbnRyaWVzPg0KICAgIDxFbnRyeT4NCiAgICAgIDxJZD4wNGMxYzc4My1iMWU2LTQ4MzgtYTY0Zi0wNzc3Y2I5YjRhMzY8L0lkPg0KICAgICAgPFJlZmVyZW5jZUlkPjkzYmY0NTY4LWMxODgtNDY1My05MjU0LTgzYjZmYTQ0ZGFlN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kpPC9UZXh0Pg0KICAgIDwvVGV4dFVuaXQ+DQogIDwvVGV4dFVuaXRzPg0KPC9QbGFjZWhvbGRlcj4=</w:instrText>
      </w:r>
      <w:r w:rsidR="00BA6215">
        <w:rPr>
          <w:rStyle w:val="Citation"/>
        </w:rPr>
        <w:fldChar w:fldCharType="separate"/>
      </w:r>
      <w:bookmarkStart w:id="661" w:name="_CTVP001b219af72584b43e39d1088b21a74cc06"/>
      <w:r w:rsidR="0092006B">
        <w:rPr>
          <w:rStyle w:val="Citation"/>
        </w:rPr>
        <w:t>(1979)</w:t>
      </w:r>
      <w:bookmarkEnd w:id="661"/>
      <w:r w:rsidR="00BA6215">
        <w:rPr>
          <w:rStyle w:val="Citation"/>
        </w:rPr>
        <w:fldChar w:fldCharType="end"/>
      </w:r>
      <w:r w:rsidRPr="006C65BE">
        <w:t xml:space="preserve"> and </w:t>
      </w:r>
      <w:r w:rsidR="00BA6215">
        <w:rPr>
          <w:rStyle w:val="Citation"/>
        </w:rPr>
        <w:fldChar w:fldCharType="begin"/>
      </w:r>
      <w:r w:rsidR="003A5B20">
        <w:rPr>
          <w:rStyle w:val="Citation"/>
        </w:rPr>
        <w:instrText>ADDIN CITAVI.PLACEHOLDER 5e4507ff-a910-4e16-85ed-7fb5a3a4a5ca PFBsYWNlaG9sZGVyPg0KICA8QWRkSW5WZXJzaW9uPjUuMi4wLjg8L0FkZEluVmVyc2lvbj4NCiAgPElkPjVlNDUwN2ZmLWE5MTAtNGUxNi04NWVkLTdmYjVhM2E0YTVjYTwvSWQ+DQogIDxFbnRyaWVzPg0KICAgIDxFbnRyeT4NCiAgICAgIDxJZD45Y2E4Y2ViNi1iNmQyLTRjMzAtYWFjZC0yNGQxYTI4MDMyZTg8L0lkPg0KICAgICAgPE5vUGFyPnRydWU8L05vUGFyPg0KICAgICAgPFBlcnNvbk9ubHk+dHJ1ZTwvUGVyc29uT25seT4NCiAgICAgIDxSZWZlcmVuY2VJZD4xZDdmZTIzYy0zYmE4LTQzNWItYTVjNi03YTBlMmM3MWNjMjU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hhcm5vPC9UZXh0Pg0KICAgIDwvVGV4dFVuaXQ+DQogIDwvVGV4dFVuaXRzPg0KPC9QbGFjZWhvbGRlcj4=</w:instrText>
      </w:r>
      <w:r w:rsidR="00BA6215">
        <w:rPr>
          <w:rStyle w:val="Citation"/>
        </w:rPr>
        <w:fldChar w:fldCharType="separate"/>
      </w:r>
      <w:bookmarkStart w:id="662" w:name="_CTVP0015e4507ffa9104e1685ed7fb5a3a4a5ca"/>
      <w:r w:rsidR="0092006B">
        <w:rPr>
          <w:rStyle w:val="Citation"/>
        </w:rPr>
        <w:t>Suharno</w:t>
      </w:r>
      <w:bookmarkEnd w:id="662"/>
      <w:r w:rsidR="00BA6215">
        <w:rPr>
          <w:rStyle w:val="Citation"/>
        </w:rPr>
        <w:fldChar w:fldCharType="end"/>
      </w:r>
      <w:r w:rsidRPr="006C65BE">
        <w:t xml:space="preserve"> (</w:t>
      </w:r>
      <w:r w:rsidR="009A320D" w:rsidRPr="009A320D">
        <w:rPr>
          <w:rStyle w:val="Citation"/>
        </w:rPr>
        <w:fldChar w:fldCharType="begin"/>
      </w:r>
      <w:r w:rsidR="003A5B20">
        <w:rPr>
          <w:rStyle w:val="Citation"/>
        </w:rPr>
        <w:instrText>ADDIN CITAVI.PLACEHOLDER f151ab39-8c62-454f-a26d-810e7e1d2495 PFBsYWNlaG9sZGVyPg0KICA8QWRkSW5WZXJzaW9uPjUuMi4wLjg8L0FkZEluVmVyc2lvbj4NCiAgPElkPmYxNTFhYjM5LThjNjItNDU0Zi1hMjZkLTgxMGU3ZTFkMjQ5NTwvSWQ+DQogIDxFbnRyaWVzPg0KICAgIDxFbnRyeT4NCiAgICAgIDxJZD43NmE4ODY2Ni1iODAzLTQyMTgtYjRiYi02M2E1MjI0ZGI2MmE8L0lkPg0KICAgICAgPE5vUGFyPnRydWU8L05vUGFyPg0KICAgICAgPFJlZmVyZW5jZUlkPjFkN2ZlMjNjLTNiYTgtNDM1Yi1hNWM2LTdhMGUyYzcxY2MyNT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Nzk8L1RleHQ+DQogICAgPC9UZXh0VW5pdD4NCiAgPC9UZXh0VW5pdHM+DQo8L1BsYWNlaG9sZGVyPg==</w:instrText>
      </w:r>
      <w:r w:rsidR="009A320D" w:rsidRPr="009A320D">
        <w:rPr>
          <w:rStyle w:val="Citation"/>
        </w:rPr>
        <w:fldChar w:fldCharType="separate"/>
      </w:r>
      <w:bookmarkStart w:id="663" w:name="_CTVP001f151ab398c62454fa26d810e7e1d2495"/>
      <w:r w:rsidR="0092006B">
        <w:rPr>
          <w:rStyle w:val="Citation"/>
        </w:rPr>
        <w:t>1979</w:t>
      </w:r>
      <w:bookmarkEnd w:id="663"/>
      <w:r w:rsidR="009A320D" w:rsidRPr="009A320D">
        <w:rPr>
          <w:rStyle w:val="Citation"/>
        </w:rPr>
        <w:fldChar w:fldCharType="end"/>
      </w:r>
      <w:r w:rsidR="009A320D" w:rsidRPr="009A320D">
        <w:rPr>
          <w:rStyle w:val="Citation"/>
        </w:rPr>
        <w:t xml:space="preserve">; </w:t>
      </w:r>
      <w:r w:rsidR="009A320D" w:rsidRPr="009A320D">
        <w:rPr>
          <w:rStyle w:val="Citation"/>
        </w:rPr>
        <w:fldChar w:fldCharType="begin"/>
      </w:r>
      <w:r w:rsidR="003A5B20">
        <w:rPr>
          <w:rStyle w:val="Citation"/>
        </w:rPr>
        <w:instrText>ADDIN CITAVI.PLACEHOLDER dfff7377-8ae3-430a-8791-448ac8c2fc9a PFBsYWNlaG9sZGVyPg0KICA8QWRkSW5WZXJzaW9uPjUuMi4wLjg8L0FkZEluVmVyc2lvbj4NCiAgPElkPmRmZmY3Mzc3LThhZTMtNDMwYS04NzkxLTQ0OGFjOGMyZmM5YTwvSWQ+DQogIDxFbnRyaWVzPg0KICAgIDxFbnRyeT4NCiAgICAgIDxJZD5mNjhjMGQzZi0zNzA4LTRlYTktYTY3Yi0zNGE0NjUzYTQ0ZmY8L0lkPg0KICAgICAgPE5vUGFyPnRydWU8L05vUGFyPg0KICAgICAgPFJlZmVyZW5jZUlkPmVlZDJhMGQ5LThmY2EtNDk3ZC04NDc5LWRiYWFjNWVjYjVlMT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gxPC9UZXh0Pg0KICAgIDwvVGV4dFVuaXQ+DQogIDwvVGV4dFVuaXRzPg0KPC9QbGFjZWhvbGRlcj4=</w:instrText>
      </w:r>
      <w:r w:rsidR="009A320D" w:rsidRPr="009A320D">
        <w:rPr>
          <w:rStyle w:val="Citation"/>
        </w:rPr>
        <w:fldChar w:fldCharType="separate"/>
      </w:r>
      <w:bookmarkStart w:id="664" w:name="_CTVP001dfff73778ae3430a8791448ac8c2fc9a"/>
      <w:r w:rsidR="0092006B">
        <w:rPr>
          <w:rStyle w:val="Citation"/>
        </w:rPr>
        <w:t>1981</w:t>
      </w:r>
      <w:bookmarkEnd w:id="664"/>
      <w:r w:rsidR="009A320D" w:rsidRPr="009A320D">
        <w:rPr>
          <w:rStyle w:val="Citation"/>
        </w:rPr>
        <w:fldChar w:fldCharType="end"/>
      </w:r>
      <w:r w:rsidRPr="006C65BE">
        <w:t xml:space="preserve">), </w:t>
      </w:r>
      <w:r w:rsidR="00BA6215">
        <w:rPr>
          <w:rStyle w:val="Citation"/>
        </w:rPr>
        <w:fldChar w:fldCharType="begin"/>
      </w:r>
      <w:r w:rsidR="000A2A10">
        <w:rPr>
          <w:rStyle w:val="Citation"/>
        </w:rPr>
        <w:instrText>ADDIN CITAVI.PLACEHOLDER a775cb6f-1707-4150-bdea-32c558abf1bf PFBsYWNlaG9sZGVyPg0KICA8QWRkSW5WZXJzaW9uPjUuMi4wLjg8L0FkZEluVmVyc2lvbj4NCiAgPElkPmE3NzVjYjZmLTE3MDctNDE1MC1iZGVhLTMyYzU1OGFiZjFiZjwvSWQ+DQogIDxFbnRyaWVzPg0KICAgIDxFbnRyeT4NCiAgICAgIDxJZD5mOGZiMjMwNi0yYTQzLTQ1OWUtYmE0Mi01ZGQ0MDE4OTY1MTM8L0lkPg0KICAgICAgPE5vUGFyPnRydWU8L05vUGFyPg0KICAgICAgPFBlcnNvbk9ubHk+dHJ1ZTwvUGVyc29uT25seT4NCiAgICAgIDxSZWZlcmVuY2VJZD5iNDFmZWRjMC0zZjQ4LTRhNjQtYTdlZi0xYzhjNzExYjRiOTY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vb3NtYW48L1RleHQ+DQogICAgPC9UZXh0VW5pdD4NCiAgPC9UZXh0VW5pdHM+DQo8L1BsYWNlaG9sZGVyPg==</w:instrText>
      </w:r>
      <w:r w:rsidR="00BA6215">
        <w:rPr>
          <w:rStyle w:val="Citation"/>
        </w:rPr>
        <w:fldChar w:fldCharType="separate"/>
      </w:r>
      <w:bookmarkStart w:id="665" w:name="_CTVP001a775cb6f17074150bdea32c558abf1bf"/>
      <w:r w:rsidR="0092006B">
        <w:rPr>
          <w:rStyle w:val="Citation"/>
        </w:rPr>
        <w:t>Roosman</w:t>
      </w:r>
      <w:bookmarkEnd w:id="665"/>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5d496534-cf93-4b29-9f2b-7377c2fefb89 PFBsYWNlaG9sZGVyPg0KICA8QWRkSW5WZXJzaW9uPjUuMi4wLjg8L0FkZEluVmVyc2lvbj4NCiAgPElkPjVkNDk2NTM0LWNmOTMtNGIyOS05ZjJiLTczNzdjMmZlZmI4OTwvSWQ+DQogIDxFbnRyaWVzPg0KICAgIDxFbnRyeT4NCiAgICAgIDxJZD4wZjc5YzY5OS02ODI2LTRiOWEtYjZiYi0zNzIyNjkzNWI3MzM8L0lkPg0KICAgICAgPFJlZmVyZW5jZUlkPmI0MWZlZGMwLTNmNDgtNGE2NC1hN2VmLTFjOGM3MTFiNGI5N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ik8L1RleHQ+DQogICAgPC9UZXh0VW5pdD4NCiAgPC9UZXh0VW5pdHM+DQo8L1BsYWNlaG9sZGVyPg==</w:instrText>
      </w:r>
      <w:r w:rsidR="00BA6215">
        <w:rPr>
          <w:rStyle w:val="Citation"/>
        </w:rPr>
        <w:fldChar w:fldCharType="separate"/>
      </w:r>
      <w:bookmarkStart w:id="666" w:name="_CTVP0015d496534cf934b299f2b7377c2fefb89"/>
      <w:r w:rsidR="0092006B">
        <w:rPr>
          <w:rStyle w:val="Citation"/>
        </w:rPr>
        <w:t>(1982)</w:t>
      </w:r>
      <w:bookmarkEnd w:id="666"/>
      <w:r w:rsidR="00BA6215">
        <w:rPr>
          <w:rStyle w:val="Citation"/>
        </w:rPr>
        <w:fldChar w:fldCharType="end"/>
      </w:r>
      <w:r w:rsidRPr="006C65BE">
        <w:t xml:space="preserve"> does not refer to Papuan Malay as a dialect of Indonesian. Instead, </w:t>
      </w:r>
      <w:r w:rsidR="00030438">
        <w:t xml:space="preserve">he </w:t>
      </w:r>
      <w:r w:rsidRPr="006C65BE">
        <w:t>consider</w:t>
      </w:r>
      <w:r w:rsidR="00030438">
        <w:t>s</w:t>
      </w:r>
      <w:r w:rsidRPr="006C65BE">
        <w:t xml:space="preserve"> Papuan Malay as a form of Ambon Malay which has </w:t>
      </w:r>
      <w:r w:rsidR="00B7093A">
        <w:t>“</w:t>
      </w:r>
      <w:r w:rsidRPr="006C65BE">
        <w:t>pidgin Malay as its basic stratum</w:t>
      </w:r>
      <w:r w:rsidR="00B7093A">
        <w:t>”</w:t>
      </w:r>
      <w:r w:rsidRPr="006C65BE">
        <w:t xml:space="preserve"> </w:t>
      </w:r>
      <w:r w:rsidR="00BA6215">
        <w:rPr>
          <w:rStyle w:val="Citation"/>
        </w:rPr>
        <w:fldChar w:fldCharType="begin"/>
      </w:r>
      <w:r w:rsidR="000A2A10">
        <w:rPr>
          <w:rStyle w:val="Citation"/>
        </w:rPr>
        <w:instrText>ADDIN CITAVI.PLACEHOLDER f15d1a3d-92bc-4616-8e7c-0dd177ae7677 PFBsYWNlaG9sZGVyPg0KICA8QWRkSW5WZXJzaW9uPjUuMi4wLjg8L0FkZEluVmVyc2lvbj4NCiAgPElkPmYxNWQxYTNkLTkyYmMtNDYxNi04ZTdjLTBkZDE3N2FlNzY3NzwvSWQ+DQogIDxFbnRyaWVzPg0KICAgIDxFbnRyeT4NCiAgICAgIDxJZD45NjZiNzkxMy0wNDEzLTQwY2YtODhiYi03NjNmNmNjMTcyYj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jogMSk8L1RleHQ+DQogICAgPC9UZXh0VW5pdD4NCiAgPC9UZXh0VW5pdHM+DQo8L1BsYWNlaG9sZGVyPg==</w:instrText>
      </w:r>
      <w:r w:rsidR="00BA6215">
        <w:rPr>
          <w:rStyle w:val="Citation"/>
        </w:rPr>
        <w:fldChar w:fldCharType="separate"/>
      </w:r>
      <w:bookmarkStart w:id="667" w:name="_CTVP001f15d1a3d92bc46168e7c0dd177ae7677"/>
      <w:r w:rsidR="0092006B">
        <w:rPr>
          <w:rStyle w:val="Citation"/>
        </w:rPr>
        <w:t>(1982: 1)</w:t>
      </w:r>
      <w:bookmarkEnd w:id="667"/>
      <w:r w:rsidR="00BA6215">
        <w:rPr>
          <w:rStyle w:val="Citation"/>
        </w:rPr>
        <w:fldChar w:fldCharType="end"/>
      </w:r>
      <w:r w:rsidRPr="006C65BE">
        <w:t>. In his paper, the author presents phonetic inventories of Ambon</w:t>
      </w:r>
      <w:r w:rsidR="00C31E7B">
        <w:t xml:space="preserve"> Malay</w:t>
      </w:r>
      <w:r w:rsidRPr="006C65BE">
        <w:t xml:space="preserve"> </w:t>
      </w:r>
      <w:r w:rsidRPr="006C65BE">
        <w:lastRenderedPageBreak/>
        <w:t>(Irian Malay), Pidgin Malay, and Indonesian and comments on some of the differences he found.</w:t>
      </w:r>
    </w:p>
    <w:p w14:paraId="2516E943" w14:textId="2B9B0B01" w:rsidR="00985482" w:rsidRPr="006C65BE" w:rsidRDefault="00985482" w:rsidP="00985482">
      <w:pPr>
        <w:pStyle w:val="Body0500after"/>
      </w:pPr>
      <w:r w:rsidRPr="006C65BE">
        <w:t xml:space="preserve">Another scholar who mentions various features of the Malay spoken in </w:t>
      </w:r>
      <w:r w:rsidRPr="006C65BE">
        <w:rPr>
          <w:lang w:eastAsia="en-US"/>
        </w:rPr>
        <w:t>West Papua</w:t>
      </w:r>
      <w:r w:rsidRPr="006C65BE">
        <w:t xml:space="preserve"> is </w:t>
      </w:r>
      <w:r w:rsidR="00BA6215">
        <w:rPr>
          <w:rStyle w:val="Citation"/>
        </w:rPr>
        <w:fldChar w:fldCharType="begin"/>
      </w:r>
      <w:r w:rsidR="000A2A10">
        <w:rPr>
          <w:rStyle w:val="Citation"/>
        </w:rPr>
        <w:instrText>ADDIN CITAVI.PLACEHOLDER 037d875f-ff8b-4c6c-bc31-d6aa7613e237 PFBsYWNlaG9sZGVyPg0KICA8QWRkSW5WZXJzaW9uPjUuMi4wLjg8L0FkZEluVmVyc2lvbj4NCiAgPElkPjAzN2Q4NzVmLWZmOGItNGM2Yy1iYzMxLWQ2YWE3NjEzZTIzNzwvSWQ+DQogIDxFbnRyaWVzPg0KICAgIDxFbnRyeT4NCiAgICAgIDxJZD43MWY0YzRkOC03N2I4LTRmOGUtODdmYS01MWQ5MjZkMmViYzk8L0lkPg0KICAgICAgPE5vUGFyPnRydWU8L05vUGFyPg0KICAgICAgPFBlcnNvbk9ubHk+dHJ1ZTwvUGVyc29uT25seT4NCiAgICAgIDxSZWZlcmVuY2VJZD5kZGY3OTU3Yi0wZTMwLTQ2MTctODc1ZC05NjY4OGM0NzE0Njk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bGtlcjwvVGV4dD4NCiAgICA8L1RleHRVbml0Pg0KICA8L1RleHRVbml0cz4NCjwvUGxhY2Vob2xkZXI+</w:instrText>
      </w:r>
      <w:r w:rsidR="00BA6215">
        <w:rPr>
          <w:rStyle w:val="Citation"/>
        </w:rPr>
        <w:fldChar w:fldCharType="separate"/>
      </w:r>
      <w:bookmarkStart w:id="668" w:name="_CTVP001037d875fff8b4c6cbc31d6aa7613e237"/>
      <w:r w:rsidR="0092006B">
        <w:rPr>
          <w:rStyle w:val="Citation"/>
        </w:rPr>
        <w:t>Walker</w:t>
      </w:r>
      <w:bookmarkEnd w:id="668"/>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56cc7543-ae04-48e8-b203-3d65f5501bf2 PFBsYWNlaG9sZGVyPg0KICA8QWRkSW5WZXJzaW9uPjUuMi4wLjg8L0FkZEluVmVyc2lvbj4NCiAgPElkPjU2Y2M3NTQzLWFlMDQtNDhlOC1iMjAzLTNkNjVmNTUwMWJmMjwvSWQ+DQogIDxFbnRyaWVzPg0KICAgIDxFbnRyeT4NCiAgICAgIDxJZD5hMjM2OGY2Yi1iYTZhLTRlZjctYWZiMS1iYzQ1MzU0YzgxMDI8L0lkPg0KICAgICAgPFJlZmVyZW5jZUlkPmRkZjc5NTdiLTBlMzAtNDYxNy04NzVkLTk2Njg4YzQ3MTQ2O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IpPC9UZXh0Pg0KICAgIDwvVGV4dFVuaXQ+DQogIDwvVGV4dFVuaXRzPg0KPC9QbGFjZWhvbGRlcj4=</w:instrText>
      </w:r>
      <w:r w:rsidR="00BA6215">
        <w:rPr>
          <w:rStyle w:val="Citation"/>
        </w:rPr>
        <w:fldChar w:fldCharType="separate"/>
      </w:r>
      <w:bookmarkStart w:id="669" w:name="_CTVP00156cc7543ae0448e8b2033d65f5501bf2"/>
      <w:r w:rsidR="0092006B">
        <w:rPr>
          <w:rStyle w:val="Citation"/>
        </w:rPr>
        <w:t>(1982)</w:t>
      </w:r>
      <w:bookmarkEnd w:id="669"/>
      <w:r w:rsidR="00BA6215">
        <w:rPr>
          <w:rStyle w:val="Citation"/>
        </w:rPr>
        <w:fldChar w:fldCharType="end"/>
      </w:r>
      <w:r w:rsidRPr="006C65BE">
        <w:t xml:space="preserve">. In the context of his study on language use at Namatota, a village located on </w:t>
      </w:r>
      <w:r w:rsidRPr="006C65BE">
        <w:rPr>
          <w:lang w:eastAsia="en-US"/>
        </w:rPr>
        <w:t>West Papua</w:t>
      </w:r>
      <w:r w:rsidR="00B7093A">
        <w:t>’</w:t>
      </w:r>
      <w:r w:rsidRPr="006C65BE">
        <w:t xml:space="preserve">s southwest coast, the author </w:t>
      </w:r>
      <w:r w:rsidR="00CE267F" w:rsidRPr="006C65BE">
        <w:t>discusses</w:t>
      </w:r>
      <w:r w:rsidRPr="006C65BE">
        <w:t xml:space="preserve"> some of the similarities which Malay shares with Indonesian and some of the distinctions between both languages.</w:t>
      </w:r>
    </w:p>
    <w:p w14:paraId="7AFF6FB3" w14:textId="3C801D2F" w:rsidR="00985482" w:rsidRPr="006C65BE" w:rsidRDefault="00BA6215" w:rsidP="00985482">
      <w:pPr>
        <w:pStyle w:val="Body0500after"/>
        <w:rPr>
          <w:lang w:eastAsia="en-US"/>
        </w:rPr>
      </w:pPr>
      <w:r>
        <w:rPr>
          <w:rStyle w:val="Citation"/>
        </w:rPr>
        <w:fldChar w:fldCharType="begin"/>
      </w:r>
      <w:r w:rsidR="000A2A10">
        <w:rPr>
          <w:rStyle w:val="Citation"/>
        </w:rPr>
        <w:instrText>ADDIN CITAVI.PLACEHOLDER ebed5504-e3bf-4675-852f-d17e1dc367fd PFBsYWNlaG9sZGVyPg0KICA8QWRkSW5WZXJzaW9uPjUuMi4wLjg8L0FkZEluVmVyc2lvbj4NCiAgPElkPmViZWQ1NTA0LWUzYmYtNDY3NS04NTJmLWQxN2UxZGMzNjdmZDwvSWQ+DQogIDxFbnRyaWVzPg0KICAgIDxFbnRyeT4NCiAgICAgIDxJZD40ZGZhMzFlZC1hZWI1LTQxYTEtYWIzNy0wN2VkZTg5ZWQzYTg8L0lkPg0KICAgICAgPE5vUGFyPnRydWU8L05vUGFyPg0KICAgICAgPFBlcnNvbk9ubHk+dHJ1ZTwvUGVyc29uT25seT4NCiAgICAgIDxSZWZlcmVuY2VJZD5kNjZlODBhYy0zNTEzLTRjMGEtODcxYy04ODNkZDlhNjNlYzg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phbWlzZWJhPC9UZXh0Pg0KICAgIDwvVGV4dFVuaXQ+DQogIDwvVGV4dFVuaXRzPg0KPC9QbGFjZWhvbGRlcj4=</w:instrText>
      </w:r>
      <w:r>
        <w:rPr>
          <w:rStyle w:val="Citation"/>
        </w:rPr>
        <w:fldChar w:fldCharType="separate"/>
      </w:r>
      <w:bookmarkStart w:id="670" w:name="_CTVP001ebed5504e3bf4675852fd17e1dc367fd"/>
      <w:r w:rsidR="0092006B">
        <w:rPr>
          <w:rStyle w:val="Citation"/>
        </w:rPr>
        <w:t>Ajamiseba</w:t>
      </w:r>
      <w:bookmarkEnd w:id="670"/>
      <w:r>
        <w:rPr>
          <w:rStyle w:val="Citation"/>
        </w:rPr>
        <w:fldChar w:fldCharType="end"/>
      </w:r>
      <w:r w:rsidR="00513C8C" w:rsidRPr="00513C8C">
        <w:rPr>
          <w:rStyle w:val="Citation"/>
        </w:rPr>
        <w:t xml:space="preserve"> </w:t>
      </w:r>
      <w:r>
        <w:rPr>
          <w:rStyle w:val="Citation"/>
        </w:rPr>
        <w:fldChar w:fldCharType="begin"/>
      </w:r>
      <w:r w:rsidR="000A2A10">
        <w:rPr>
          <w:rStyle w:val="Citation"/>
        </w:rPr>
        <w:instrText>ADDIN CITAVI.PLACEHOLDER c7432c97-f069-43f8-bea3-38c3a231984f PFBsYWNlaG9sZGVyPg0KICA8QWRkSW5WZXJzaW9uPjUuMi4wLjg8L0FkZEluVmVyc2lvbj4NCiAgPElkPmM3NDMyYzk3LWYwNjktNDNmOC1iZWEzLTM4YzNhMjMxOTg0ZjwvSWQ+DQogIDxFbnRyaWVzPg0KICAgIDxFbnRyeT4NCiAgICAgIDxJZD5mYjFjNzdjNC02ZGZkLTRkNzgtODM1Yi02ZDc2NDIxNDljMjA8L0lkPg0KICAgICAgPFJlZmVyZW5jZUlkPmQ2NmU4MGFjLTM1MTMtNGMwYS04NzFjLTg4M2RkOWE2M2Vj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NCk8L1RleHQ+DQogICAgPC9UZXh0VW5pdD4NCiAgPC9UZXh0VW5pdHM+DQo8L1BsYWNlaG9sZGVyPg==</w:instrText>
      </w:r>
      <w:r>
        <w:rPr>
          <w:rStyle w:val="Citation"/>
        </w:rPr>
        <w:fldChar w:fldCharType="separate"/>
      </w:r>
      <w:bookmarkStart w:id="671" w:name="_CTVP001c7432c97f06943f8bea338c3a231984f"/>
      <w:r w:rsidR="0092006B">
        <w:rPr>
          <w:rStyle w:val="Citation"/>
        </w:rPr>
        <w:t>(1984)</w:t>
      </w:r>
      <w:bookmarkEnd w:id="671"/>
      <w:r>
        <w:rPr>
          <w:rStyle w:val="Citation"/>
        </w:rPr>
        <w:fldChar w:fldCharType="end"/>
      </w:r>
      <w:r w:rsidR="00985482" w:rsidRPr="006C65BE">
        <w:rPr>
          <w:lang w:eastAsia="en-US"/>
        </w:rPr>
        <w:t xml:space="preserve"> mentions the Malay variety spoken in West Papua in the context of his study on the linguistic diversity found in this part of New Guinea. Referring to this speech variety as </w:t>
      </w:r>
      <w:r w:rsidR="00985482" w:rsidRPr="006C65BE">
        <w:rPr>
          <w:rStyle w:val="ChItalic"/>
        </w:rPr>
        <w:t>Irian Indonesian</w:t>
      </w:r>
      <w:r w:rsidR="00985482" w:rsidRPr="006C65BE">
        <w:t xml:space="preserve">, the author </w:t>
      </w:r>
      <w:r w:rsidR="00985482" w:rsidRPr="006C65BE">
        <w:rPr>
          <w:lang w:eastAsia="en-US"/>
        </w:rPr>
        <w:t xml:space="preserve">compares some of its features to those of other languages spoken in West Papua. This comparison, however, seems to be based on </w:t>
      </w:r>
      <w:r w:rsidR="00035500">
        <w:rPr>
          <w:lang w:eastAsia="en-US"/>
        </w:rPr>
        <w:t>S</w:t>
      </w:r>
      <w:r w:rsidR="00985482" w:rsidRPr="006C65BE">
        <w:rPr>
          <w:lang w:eastAsia="en-US"/>
        </w:rPr>
        <w:t>tandard Indonesian rather than on Papuan Malay.</w:t>
      </w:r>
    </w:p>
    <w:p w14:paraId="346D275B" w14:textId="5F7B3A55" w:rsidR="00985482" w:rsidRPr="006C65BE" w:rsidRDefault="00985482" w:rsidP="00280D52">
      <w:pPr>
        <w:pStyle w:val="Body0515after"/>
      </w:pPr>
      <w:r w:rsidRPr="006C65BE">
        <w:t xml:space="preserve">In 1995, </w:t>
      </w:r>
      <w:r w:rsidR="00BA6215">
        <w:rPr>
          <w:rStyle w:val="Citation"/>
        </w:rPr>
        <w:fldChar w:fldCharType="begin"/>
      </w:r>
      <w:r w:rsidR="000A2A10">
        <w:rPr>
          <w:rStyle w:val="Citation"/>
        </w:rPr>
        <w:instrText>ADDIN CITAVI.PLACEHOLDER 477a8019-ea75-4956-a902-4b54a6c023e9 PFBsYWNlaG9sZGVyPg0KICA8QWRkSW5WZXJzaW9uPjUuMi4wLjg8L0FkZEluVmVyc2lvbj4NCiAgPElkPjQ3N2E4MDE5LWVhNzUtNDk1Ni1hOTAyLTRiNTRhNmMwMjNlOTwvSWQ+DQogIDxFbnRyaWVzPg0KICAgIDxFbnRyeT4NCiAgICAgIDxJZD4zMzcwYWU0NC03MWY3LTQ3NDAtYmM5ZS0zNzRjMTJiMzZjNzg8L0lkPg0KICAgICAgPE5vUGFyPnRydWU8L05vUGFyPg0KICAgICAgPFBlcnNvbk9ubHk+dHJ1ZTwvUGVyc29uT25seT4NCiAgICAgIDxSZWZlcmVuY2VJZD5kY2JmZGRmZC03NDJmLTQwYzMtOGNmMS01ZjY2OTFmM2IyYTE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mFuIFZlbHplbjwvVGV4dD4NCiAgICA8L1RleHRVbml0Pg0KICA8L1RleHRVbml0cz4NCjwvUGxhY2Vob2xkZXI+</w:instrText>
      </w:r>
      <w:r w:rsidR="00BA6215">
        <w:rPr>
          <w:rStyle w:val="Citation"/>
        </w:rPr>
        <w:fldChar w:fldCharType="separate"/>
      </w:r>
      <w:bookmarkStart w:id="672" w:name="_CTVP001477a8019ea754956a9024b54a6c023e9"/>
      <w:r w:rsidR="0092006B">
        <w:rPr>
          <w:rStyle w:val="Citation"/>
        </w:rPr>
        <w:t>van Velzen</w:t>
      </w:r>
      <w:bookmarkEnd w:id="672"/>
      <w:r w:rsidR="00BA6215">
        <w:rPr>
          <w:rStyle w:val="Citation"/>
        </w:rPr>
        <w:fldChar w:fldCharType="end"/>
      </w:r>
      <w:r w:rsidRPr="006C65BE">
        <w:t xml:space="preserve"> published his </w:t>
      </w:r>
      <w:r w:rsidR="00B7093A">
        <w:t>“</w:t>
      </w:r>
      <w:r w:rsidRPr="006C65BE">
        <w:t>Notes on the variety of Malay used in Serui and vicinity</w:t>
      </w:r>
      <w:r w:rsidR="00B7093A">
        <w:t>”</w:t>
      </w:r>
      <w:r w:rsidRPr="006C65BE">
        <w:t xml:space="preserve">. Similar to previous studies, the author highlights some aspects of Serui Malay in comparison to </w:t>
      </w:r>
      <w:r w:rsidR="00035500">
        <w:t>S</w:t>
      </w:r>
      <w:r w:rsidR="00CE0017">
        <w:t xml:space="preserve">tandard Indonesian. </w:t>
      </w:r>
      <w:r w:rsidR="00F0518A">
        <w:t xml:space="preserve">Based on phonological, morphological, and lexical features, </w:t>
      </w:r>
      <w:r w:rsidR="00CE0017" w:rsidRPr="00CE0017">
        <w:rPr>
          <w:rStyle w:val="Citation"/>
        </w:rPr>
        <w:fldChar w:fldCharType="begin"/>
      </w:r>
      <w:r w:rsidR="000A2A10">
        <w:rPr>
          <w:rStyle w:val="Citation"/>
        </w:rPr>
        <w:instrText>ADDIN CITAVI.PLACEHOLDER 6dcbeb25-834b-406e-98a1-9a39744d132d 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mFuIFZlbHplbjwvVGV4dD4NCiAgICA8L1RleHRVbml0Pg0KICA8L1RleHRVbml0cz4NCjwvUGxhY2Vob2xkZXI+</w:instrText>
      </w:r>
      <w:r w:rsidR="00CE0017" w:rsidRPr="00CE0017">
        <w:rPr>
          <w:rStyle w:val="Citation"/>
        </w:rPr>
        <w:fldChar w:fldCharType="separate"/>
      </w:r>
      <w:bookmarkStart w:id="673" w:name="_CTVP0016dcbeb25834b406e98a19a39744d132d"/>
      <w:r w:rsidR="0092006B">
        <w:rPr>
          <w:rStyle w:val="Citation"/>
        </w:rPr>
        <w:t>van Velzen</w:t>
      </w:r>
      <w:bookmarkEnd w:id="673"/>
      <w:r w:rsidR="00CE0017" w:rsidRPr="00CE0017">
        <w:rPr>
          <w:rStyle w:val="Citation"/>
        </w:rPr>
        <w:fldChar w:fldCharType="end"/>
      </w:r>
      <w:r w:rsidR="00CE0017" w:rsidRPr="00CE0017">
        <w:rPr>
          <w:rStyle w:val="Citation"/>
        </w:rPr>
        <w:t xml:space="preserve"> </w:t>
      </w:r>
      <w:r w:rsidR="00CE0017" w:rsidRPr="00CE0017">
        <w:rPr>
          <w:rStyle w:val="Citation"/>
        </w:rPr>
        <w:fldChar w:fldCharType="begin"/>
      </w:r>
      <w:r w:rsidR="000A2A10">
        <w:rPr>
          <w:rStyle w:val="Citation"/>
        </w:rPr>
        <w:instrText>ADDIN CITAVI.PLACEHOLDER 41eaf8f4-fa86-40ac-836f-2936083e6a45 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1OiAzMTUpPC9UZXh0Pg0KICAgIDwvVGV4dFVuaXQ+DQogIDwvVGV4dFVuaXRzPg0KPC9QbGFjZWhvbGRlcj4=</w:instrText>
      </w:r>
      <w:r w:rsidR="00CE0017" w:rsidRPr="00CE0017">
        <w:rPr>
          <w:rStyle w:val="Citation"/>
        </w:rPr>
        <w:fldChar w:fldCharType="separate"/>
      </w:r>
      <w:bookmarkStart w:id="674" w:name="_CTVP00141eaf8f4fa8640ac836f2936083e6a45"/>
      <w:r w:rsidR="0092006B">
        <w:rPr>
          <w:rStyle w:val="Citation"/>
        </w:rPr>
        <w:t>(1995: 315)</w:t>
      </w:r>
      <w:bookmarkEnd w:id="674"/>
      <w:r w:rsidR="00CE0017" w:rsidRPr="00CE0017">
        <w:rPr>
          <w:rStyle w:val="Citation"/>
        </w:rPr>
        <w:fldChar w:fldCharType="end"/>
      </w:r>
      <w:r w:rsidR="00601FD5">
        <w:t xml:space="preserve"> </w:t>
      </w:r>
      <w:r w:rsidRPr="006C65BE">
        <w:t xml:space="preserve">concludes that Serui Malay and the other Malay varieties of </w:t>
      </w:r>
      <w:r w:rsidRPr="006C65BE">
        <w:rPr>
          <w:lang w:eastAsia="en-US"/>
        </w:rPr>
        <w:t>West Papua</w:t>
      </w:r>
      <w:r w:rsidR="00B7093A">
        <w:t>’</w:t>
      </w:r>
      <w:r w:rsidRPr="006C65BE">
        <w:t xml:space="preserve">s north coast </w:t>
      </w:r>
      <w:r w:rsidR="00B7093A">
        <w:t>“</w:t>
      </w:r>
      <w:r w:rsidRPr="006C65BE">
        <w:t>are probably more closely related to Tidorese or Ternatan Malay</w:t>
      </w:r>
      <w:r w:rsidR="00B7093A">
        <w:t>”</w:t>
      </w:r>
      <w:r w:rsidRPr="006C65BE">
        <w:t xml:space="preserve"> than to Ambon Malay, as suggested by </w:t>
      </w:r>
      <w:r w:rsidR="00BA6215">
        <w:rPr>
          <w:rStyle w:val="Citation"/>
        </w:rPr>
        <w:fldChar w:fldCharType="begin"/>
      </w:r>
      <w:r w:rsidR="000A2A10">
        <w:rPr>
          <w:rStyle w:val="Citation"/>
        </w:rPr>
        <w:instrText>ADDIN CITAVI.PLACEHOLDER e32f3f38-3983-4166-be34-0a3a1f64b819 PFBsYWNlaG9sZGVyPg0KICA8QWRkSW5WZXJzaW9uPjUuMi4wLjg8L0FkZEluVmVyc2lvbj4NCiAgPElkPmUzMmYzZjM4LTM5ODMtNDE2Ni1iZTM0LTBhM2ExZjY0YjgxOTwvSWQ+DQogIDxFbnRyaWVzPg0KICAgIDxFbnRyeT4NCiAgICAgIDxJZD5kZDQ0ZTMzYy0zNzBlLTQ2OTQtYThjZS00MjBjOGJhODU0ZWM8L0lkPg0KICAgICAgPE5vUGFyPnRydWU8L05vUGFyPg0KICAgICAgPFBlcnNvbk9ubHk+dHJ1ZTwvUGVyc29uT25seT4NCiAgICAgIDxSZWZlcmVuY2VJZD5iNDFmZWRjMC0zZjQ4LTRhNjQtYTdlZi0xYzhjNzExYjRiOTY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vb3NtYW48L1RleHQ+DQogICAgPC9UZXh0VW5pdD4NCiAgPC9UZXh0VW5pdHM+DQo8L1BsYWNlaG9sZGVyPg==</w:instrText>
      </w:r>
      <w:r w:rsidR="00BA6215">
        <w:rPr>
          <w:rStyle w:val="Citation"/>
        </w:rPr>
        <w:fldChar w:fldCharType="separate"/>
      </w:r>
      <w:bookmarkStart w:id="675" w:name="_CTVP001e32f3f3839834166be340a3a1f64b819"/>
      <w:r w:rsidR="0092006B">
        <w:rPr>
          <w:rStyle w:val="Citation"/>
        </w:rPr>
        <w:t>Roosman</w:t>
      </w:r>
      <w:bookmarkEnd w:id="675"/>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5339eae1-9301-431c-a4db-143cde6cd798 PFBsYWNlaG9sZGVyPg0KICA8QWRkSW5WZXJzaW9uPjUuMi4wLjg8L0FkZEluVmVyc2lvbj4NCiAgPElkPjUzMzllYWUxLTkzMDEtNDMxYy1hNGRiLTE0M2NkZTZjZDc5ODwvSWQ+DQogIDxFbnRyaWVzPg0KICAgIDxFbnRyeT4NCiAgICAgIDxJZD4xYTU1MWQ3NS0zN2Y1LTRiZDAtODlkNC1jN2I1OWMyNmExYjc8L0lkPg0KICAgICAgPFJlZmVyZW5jZUlkPmI0MWZlZGMwLTNmNDgtNGE2NC1hN2VmLTFjOGM3MTFiNGI5N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ik8L1RleHQ+DQogICAgPC9UZXh0VW5pdD4NCiAgPC9UZXh0VW5pdHM+DQo8L1BsYWNlaG9sZGVyPg==</w:instrText>
      </w:r>
      <w:r w:rsidR="00BA6215">
        <w:rPr>
          <w:rStyle w:val="Citation"/>
        </w:rPr>
        <w:fldChar w:fldCharType="separate"/>
      </w:r>
      <w:bookmarkStart w:id="676" w:name="_CTVP0015339eae19301431ca4db143cde6cd798"/>
      <w:r w:rsidR="0092006B">
        <w:rPr>
          <w:rStyle w:val="Citation"/>
        </w:rPr>
        <w:t>(1982)</w:t>
      </w:r>
      <w:bookmarkEnd w:id="676"/>
      <w:r w:rsidR="00BA6215">
        <w:rPr>
          <w:rStyle w:val="Citation"/>
        </w:rPr>
        <w:fldChar w:fldCharType="end"/>
      </w:r>
      <w:r w:rsidRPr="006C65BE">
        <w:t>.</w:t>
      </w:r>
      <w:r w:rsidRPr="006C65BE">
        <w:rPr>
          <w:rStyle w:val="FootnoteReference"/>
        </w:rPr>
        <w:footnoteReference w:id="51"/>
      </w:r>
    </w:p>
    <w:p w14:paraId="5A8B9550" w14:textId="77777777" w:rsidR="00985482" w:rsidRPr="006C65BE" w:rsidRDefault="007B332B" w:rsidP="00985482">
      <w:pPr>
        <w:pStyle w:val="Heading3"/>
      </w:pPr>
      <w:bookmarkStart w:id="679" w:name="_Ref368904451"/>
      <w:bookmarkStart w:id="680" w:name="_Toc440455504"/>
      <w:r>
        <w:t xml:space="preserve">Recent </w:t>
      </w:r>
      <w:r w:rsidRPr="006C65BE">
        <w:t xml:space="preserve">linguistic </w:t>
      </w:r>
      <w:r w:rsidR="00985482" w:rsidRPr="006C65BE">
        <w:t>descriptions of Papuan Malay</w:t>
      </w:r>
      <w:bookmarkEnd w:id="679"/>
      <w:bookmarkEnd w:id="680"/>
    </w:p>
    <w:p w14:paraId="37EC144D" w14:textId="59E965D3" w:rsidR="00985482" w:rsidRPr="006C65BE" w:rsidRDefault="00985482" w:rsidP="009A639F">
      <w:pPr>
        <w:pStyle w:val="Body0000after"/>
      </w:pPr>
      <w:r w:rsidRPr="006C65BE">
        <w:t>More recently, Papuan Malay has rece</w:t>
      </w:r>
      <w:r w:rsidR="00030438">
        <w:t>ived attention from linguistics</w:t>
      </w:r>
      <w:r w:rsidRPr="006C65BE">
        <w:t xml:space="preserve"> as a language in its own right vis-à-vis the other eastern Malay varieties</w:t>
      </w:r>
      <w:r w:rsidR="009A639F">
        <w:t xml:space="preserve"> as well as </w:t>
      </w:r>
      <w:r w:rsidR="009A639F" w:rsidRPr="006C65BE">
        <w:t>vis-à-vis</w:t>
      </w:r>
      <w:r w:rsidR="009A639F" w:rsidRPr="009A639F">
        <w:t xml:space="preserve"> </w:t>
      </w:r>
      <w:r w:rsidR="009A639F" w:rsidRPr="006C65BE">
        <w:t>Indonesian</w:t>
      </w:r>
      <w:r w:rsidRPr="006C65BE">
        <w:t>. Three studies give an overview of the most pertinent features of Papuan Malay</w:t>
      </w:r>
      <w:r w:rsidR="00306288">
        <w:t xml:space="preserve">: </w:t>
      </w:r>
      <w:r w:rsidR="00BA6215">
        <w:rPr>
          <w:rStyle w:val="Citation"/>
        </w:rPr>
        <w:fldChar w:fldCharType="begin"/>
      </w:r>
      <w:r w:rsidR="003A5B20">
        <w:rPr>
          <w:rStyle w:val="Citation"/>
        </w:rPr>
        <w:instrText>ADDIN CITAVI.PLACEHOLDER 74b3dfd6-1171-4154-92b5-4b7d2833c9db PFBsYWNlaG9sZGVyPg0KICA8QWRkSW5WZXJzaW9uPjUuMi4wLjg8L0FkZEluVmVyc2lvbj4NCiAgPElkPjc0YjNkZmQ2LTExNzEtNDE1NC05MmI1LTRiN2QyODMzYzlkYjwvSWQ+DQogIDxFbnRyaWVzPg0KICAgIDxFbnRyeT4NCiAgICAgIDxJZD43MjAxYzg3MS1lZGY2LTQxODctOWQ2Zi0yZDlhM2NkNjFlNzY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00BA6215">
        <w:rPr>
          <w:rStyle w:val="Citation"/>
        </w:rPr>
        <w:fldChar w:fldCharType="separate"/>
      </w:r>
      <w:bookmarkStart w:id="681" w:name="_CTVP00174b3dfd61171415492b54b7d2833c9db"/>
      <w:r w:rsidR="0092006B">
        <w:rPr>
          <w:rStyle w:val="Citation"/>
        </w:rPr>
        <w:t>Donohue</w:t>
      </w:r>
      <w:bookmarkEnd w:id="681"/>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5b5b5cd5-1fcc-42f7-833b-6ddfa13331cb PFBsYWNlaG9sZGVyPg0KICA8QWRkSW5WZXJzaW9uPjUuMi4wLjg8L0FkZEluVmVyc2lvbj4NCiAgPElkPjViNWI1Y2Q1LTFmY2MtNDJmNy04MzNiLTZkZGZhMTMzMzFjYjwvSWQ+DQogIDxFbnRyaWVzPg0KICAgIDxFbnRyeT4NCiAgICAgIDxJZD5mNDE1ODg5YS04NzFkLTRkOTMtOTVkYy0yYjMxNjkxOTM2ZDA8L0lkPg0KICAgICAgPFJlZmVyZW5jZUlkPmQ3NjMzNzQ3LTNhZTEtNDY5Ny05NzJiLTZmODhhMmIzMzVhY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pPC9UZXh0Pg0KICAgIDwvVGV4dFVuaXQ+DQogIDwvVGV4dFVuaXRzPg0KPC9QbGFjZWhvbGRlcj4=</w:instrText>
      </w:r>
      <w:r w:rsidR="00BA6215">
        <w:rPr>
          <w:rStyle w:val="Citation"/>
        </w:rPr>
        <w:fldChar w:fldCharType="separate"/>
      </w:r>
      <w:bookmarkStart w:id="682" w:name="_CTVP0015b5b5cd51fcc42f7833b6ddfa13331cb"/>
      <w:r w:rsidR="0092006B">
        <w:rPr>
          <w:rStyle w:val="Citation"/>
        </w:rPr>
        <w:t>(2003)</w:t>
      </w:r>
      <w:bookmarkEnd w:id="682"/>
      <w:r w:rsidR="00BA6215">
        <w:rPr>
          <w:rStyle w:val="Citation"/>
        </w:rPr>
        <w:fldChar w:fldCharType="end"/>
      </w:r>
      <w:r w:rsidR="00306288">
        <w:t xml:space="preserve">, </w:t>
      </w:r>
      <w:r w:rsidR="00BA6215">
        <w:rPr>
          <w:rStyle w:val="Citation"/>
        </w:rPr>
        <w:fldChar w:fldCharType="begin"/>
      </w:r>
      <w:r w:rsidR="000A2A10">
        <w:rPr>
          <w:rStyle w:val="Citation"/>
        </w:rPr>
        <w:instrText>ADDIN CITAVI.PLACEHOLDER aa52f9f3-57f7-471f-8a90-9c9fdd9e99f8 PFBsYWNlaG9sZGVyPg0KICA8QWRkSW5WZXJzaW9uPjUuMi4wLjg8L0FkZEluVmVyc2lvbj4NCiAgPElkPmFhNTJmOWYzLTU3ZjctNDcxZi04YTkwLTljOWZkZDllOTlmODwvSWQ+DQogIDxFbnRyaWVzPg0KICAgIDxFbnRyeT4NCiAgICAgIDxJZD5lMzVhOGYyNC05NDRlLTRjMDMtOTYyNi03ZTFlNjE3YmIzZjM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sidR="00BA6215">
        <w:rPr>
          <w:rStyle w:val="Citation"/>
        </w:rPr>
        <w:fldChar w:fldCharType="separate"/>
      </w:r>
      <w:bookmarkStart w:id="683" w:name="_CTVP001aa52f9f357f7471f8a909c9fdd9e99f8"/>
      <w:r w:rsidR="0092006B">
        <w:rPr>
          <w:rStyle w:val="Citation"/>
        </w:rPr>
        <w:t>Paauw</w:t>
      </w:r>
      <w:bookmarkEnd w:id="683"/>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d7b206d1-b3b7-490d-9948-9a3afb66dbff PFBsYWNlaG9sZGVyPg0KICA8QWRkSW5WZXJzaW9uPjUuMi4wLjg8L0FkZEluVmVyc2lvbj4NCiAgPElkPmQ3YjIwNmQxLWIzYjctNDkwZC05OTQ4LTlhM2FmYjY2ZGJmZjwvSWQ+DQogIDxFbnRyaWVzPg0KICAgIDxFbnRyeT4NCiAgICAgIDxJZD43OWM2YTIzMS0zMjY5LTQ1ZWQtOWM3ZC1lYjVkNzY0YzFiYmQ8L0lkPg0KICAgICAgPFJlZmVyZW5jZUlkPmMxMzE1M2ZjLTNlOTAtNDM0Mi04ZDU2LWQwNTRkNDcyMTZhY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pPC9UZXh0Pg0KICAgIDwvVGV4dFVuaXQ+DQogIDwvVGV4dFVuaXRzPg0KPC9QbGFjZWhvbGRlcj4=</w:instrText>
      </w:r>
      <w:r w:rsidR="00BA6215">
        <w:rPr>
          <w:rStyle w:val="Citation"/>
        </w:rPr>
        <w:fldChar w:fldCharType="separate"/>
      </w:r>
      <w:bookmarkStart w:id="684" w:name="_CTVP001d7b206d1b3b7490d99489a3afb66dbff"/>
      <w:r w:rsidR="0092006B">
        <w:rPr>
          <w:rStyle w:val="Citation"/>
        </w:rPr>
        <w:t>(2009)</w:t>
      </w:r>
      <w:bookmarkEnd w:id="684"/>
      <w:r w:rsidR="00BA6215">
        <w:rPr>
          <w:rStyle w:val="Citation"/>
        </w:rPr>
        <w:fldChar w:fldCharType="end"/>
      </w:r>
      <w:r w:rsidR="00306288" w:rsidRPr="00306288">
        <w:t xml:space="preserve">, </w:t>
      </w:r>
      <w:r w:rsidRPr="006C65BE">
        <w:t xml:space="preserve">and </w:t>
      </w:r>
      <w:r w:rsidR="00BA6215">
        <w:rPr>
          <w:rStyle w:val="Citation"/>
        </w:rPr>
        <w:fldChar w:fldCharType="begin"/>
      </w:r>
      <w:r w:rsidR="000A2A10">
        <w:rPr>
          <w:rStyle w:val="Citation"/>
        </w:rPr>
        <w:instrText>ADDIN CITAVI.PLACEHOLDER 0c2c320c-4b58-4c6a-996a-3e1398db7311 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b3R0IGV0IGFsLjwvVGV4dD4NCiAgICA8L1RleHRVbml0Pg0KICA8L1RleHRVbml0cz4NCjwvUGxhY2Vob2xkZXI+</w:instrText>
      </w:r>
      <w:r w:rsidR="00BA6215">
        <w:rPr>
          <w:rStyle w:val="Citation"/>
        </w:rPr>
        <w:fldChar w:fldCharType="separate"/>
      </w:r>
      <w:bookmarkStart w:id="685" w:name="_CTVP0010c2c320c4b584c6a996a3e1398db7311"/>
      <w:r w:rsidR="0092006B">
        <w:rPr>
          <w:rStyle w:val="Citation"/>
        </w:rPr>
        <w:t>Scott et al.</w:t>
      </w:r>
      <w:bookmarkEnd w:id="685"/>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8a03449e-c56a-43a0-a7b3-0292724ab509 PFBsYWNlaG9sZGVyPg0KICA8QWRkSW5WZXJzaW9uPjUuMi4wLjg8L0FkZEluVmVyc2lvbj4NCiAgPElkPjhhMDM0NDllLWM1NmEtNDNhMC1hN2IzLTAyOTI3MjRhYjUwOTwvSWQ+DQogIDxFbnRyaWVzPg0KICAgIDxFbnRyeT4NCiAgICAgIDxJZD5lYzNkN2U4ZS0zODUyLTRkNDMtOTk2Yy1iYmNkNjJmZjEzZjE8L0lkPg0KICAgICAgPFJlZmVyZW5jZUlkPjMxZTRiNjVjLTcyOGUtNGVjZS1iMTQwLTRhYzNhOGY0YWI0O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g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Ck8L1RleHQ+DQogICAgPC9UZXh0VW5pdD4NCiAgPC9UZXh0VW5pdHM+DQo8L1BsYWNlaG9sZGVyPg==</w:instrText>
      </w:r>
      <w:r w:rsidR="00BA6215">
        <w:rPr>
          <w:rStyle w:val="Citation"/>
        </w:rPr>
        <w:fldChar w:fldCharType="separate"/>
      </w:r>
      <w:bookmarkStart w:id="686" w:name="_CTVP0018a03449ec56a43a0a7b30292724ab509"/>
      <w:r w:rsidR="0092006B">
        <w:rPr>
          <w:rStyle w:val="Citation"/>
        </w:rPr>
        <w:t>(2008)</w:t>
      </w:r>
      <w:bookmarkEnd w:id="686"/>
      <w:r w:rsidR="00BA6215">
        <w:rPr>
          <w:rStyle w:val="Citation"/>
        </w:rPr>
        <w:fldChar w:fldCharType="end"/>
      </w:r>
      <w:r w:rsidRPr="006C65BE">
        <w:t>.</w:t>
      </w:r>
    </w:p>
    <w:p w14:paraId="76D39993" w14:textId="276850F6" w:rsidR="00985482" w:rsidRDefault="00BA6215" w:rsidP="00985482">
      <w:pPr>
        <w:pStyle w:val="Body0500after"/>
        <w:rPr>
          <w:lang w:eastAsia="en-US"/>
        </w:rPr>
      </w:pPr>
      <w:r>
        <w:rPr>
          <w:rStyle w:val="Citation"/>
        </w:rPr>
        <w:fldChar w:fldCharType="begin"/>
      </w:r>
      <w:r w:rsidR="003A5B20">
        <w:rPr>
          <w:rStyle w:val="Citation"/>
        </w:rPr>
        <w:instrText>ADDIN CITAVI.PLACEHOLDER b97dc712-3e2f-4808-9a89-f6732a0e7bc0 PFBsYWNlaG9sZGVyPg0KICA8QWRkSW5WZXJzaW9uPjUuMi4wLjg8L0FkZEluVmVyc2lvbj4NCiAgPElkPmI5N2RjNzEyLTNlMmYtNDgwOC05YTg5LWY2NzMyYTBlN2JjMDwvSWQ+DQogIDxFbnRyaWVzPg0KICAgIDxFbnRyeT4NCiAgICAgIDxJZD5iMDYzYjllNy1iZGZjLTQwZWEtOWNmOS0wZDJjODI3ZTAwNDU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Pr>
          <w:rStyle w:val="Citation"/>
        </w:rPr>
        <w:fldChar w:fldCharType="separate"/>
      </w:r>
      <w:bookmarkStart w:id="687" w:name="_CTVP001b97dc7123e2f48089a89f6732a0e7bc0"/>
      <w:r w:rsidR="0092006B">
        <w:rPr>
          <w:rStyle w:val="Citation"/>
        </w:rPr>
        <w:t>Donohue</w:t>
      </w:r>
      <w:bookmarkEnd w:id="687"/>
      <w:r>
        <w:rPr>
          <w:rStyle w:val="Citation"/>
        </w:rPr>
        <w:fldChar w:fldCharType="end"/>
      </w:r>
      <w:r w:rsidR="00513C8C" w:rsidRPr="00513C8C">
        <w:rPr>
          <w:rStyle w:val="Citation"/>
        </w:rPr>
        <w:t xml:space="preserve"> </w:t>
      </w:r>
      <w:r>
        <w:rPr>
          <w:rStyle w:val="Citation"/>
        </w:rPr>
        <w:fldChar w:fldCharType="begin"/>
      </w:r>
      <w:r w:rsidR="003A5B20">
        <w:rPr>
          <w:rStyle w:val="Citation"/>
        </w:rPr>
        <w:instrText>ADDIN CITAVI.PLACEHOLDER 54fef4ff-2626-452d-a77b-2d65413efeb4 PFBsYWNlaG9sZGVyPg0KICA8QWRkSW5WZXJzaW9uPjUuMi4wLjg8L0FkZEluVmVyc2lvbj4NCiAgPElkPjU0ZmVmNGZmLTI2MjYtNDUyZC1hNzdiLTJkNjU0MTNlZmViNDwvSWQ+DQogIDxFbnRyaWVzPg0KICAgIDxFbnRyeT4NCiAgICAgIDxJZD5lMzMyNTI5Yy0yN2Q0LTRjMWYtOTg3ZS02ZGExNTQ3OTM4NmY8L0lkPg0KICAgICAgPFJlZmVyZW5jZUlkPmQ3NjMzNzQ3LTNhZTEtNDY5Ny05NzJiLTZmODhhMmIzMzVhY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pPC9UZXh0Pg0KICAgIDwvVGV4dFVuaXQ+DQogIDwvVGV4dFVuaXRzPg0KPC9QbGFjZWhvbGRlcj4=</w:instrText>
      </w:r>
      <w:r>
        <w:rPr>
          <w:rStyle w:val="Citation"/>
        </w:rPr>
        <w:fldChar w:fldCharType="separate"/>
      </w:r>
      <w:bookmarkStart w:id="688" w:name="_CTVP00154fef4ff2626452da77b2d65413efeb4"/>
      <w:r w:rsidR="0092006B">
        <w:rPr>
          <w:rStyle w:val="Citation"/>
        </w:rPr>
        <w:t>(2003)</w:t>
      </w:r>
      <w:bookmarkEnd w:id="688"/>
      <w:r>
        <w:rPr>
          <w:rStyle w:val="Citation"/>
        </w:rPr>
        <w:fldChar w:fldCharType="end"/>
      </w:r>
      <w:r w:rsidR="00985482" w:rsidRPr="006C65BE">
        <w:t xml:space="preserve"> discusses various linguistic features </w:t>
      </w:r>
      <w:r w:rsidR="00985482" w:rsidRPr="006C65BE">
        <w:rPr>
          <w:lang w:eastAsia="en-US"/>
        </w:rPr>
        <w:t xml:space="preserve">of Papuan Malay as spoken in the area around Geelvink Bay. </w:t>
      </w:r>
      <w:r w:rsidR="00985482" w:rsidRPr="006C65BE">
        <w:t xml:space="preserve">The described features include, among others, </w:t>
      </w:r>
      <w:r w:rsidR="00985482" w:rsidRPr="006C65BE">
        <w:rPr>
          <w:lang w:eastAsia="en-US"/>
        </w:rPr>
        <w:t>phonology, noun phrases, verbal morphosyntax, and clause linkages.</w:t>
      </w:r>
    </w:p>
    <w:p w14:paraId="2EB780CF" w14:textId="7B626A82" w:rsidR="00306288" w:rsidRDefault="00306288" w:rsidP="00306288">
      <w:pPr>
        <w:pStyle w:val="Body0500after"/>
        <w:rPr>
          <w:lang w:eastAsia="en-US"/>
        </w:rPr>
      </w:pPr>
      <w:r>
        <w:rPr>
          <w:lang w:eastAsia="en-US"/>
        </w:rPr>
        <w:t xml:space="preserve">In the context of his typological </w:t>
      </w:r>
      <w:r w:rsidR="004D0855">
        <w:rPr>
          <w:lang w:eastAsia="en-US"/>
        </w:rPr>
        <w:t xml:space="preserve">study </w:t>
      </w:r>
      <w:r>
        <w:rPr>
          <w:lang w:eastAsia="en-US"/>
        </w:rPr>
        <w:t xml:space="preserve">of </w:t>
      </w:r>
      <w:r w:rsidRPr="006C65BE">
        <w:t>seven eastern Malay varieties</w:t>
      </w:r>
      <w:r>
        <w:t xml:space="preserve">, </w:t>
      </w:r>
      <w:r w:rsidR="00BA6215">
        <w:rPr>
          <w:rStyle w:val="Citation"/>
        </w:rPr>
        <w:fldChar w:fldCharType="begin"/>
      </w:r>
      <w:r w:rsidR="000A2A10">
        <w:rPr>
          <w:rStyle w:val="Citation"/>
        </w:rPr>
        <w:instrText>ADDIN CITAVI.PLACEHOLDER f0ec945e-91f7-4781-a1e3-711a904ca945 PFBsYWNlaG9sZGVyPg0KICA8QWRkSW5WZXJzaW9uPjUuMi4wLjg8L0FkZEluVmVyc2lvbj4NCiAgPElkPmYwZWM5NDVlLTkxZjctNDc4MS1hMWUzLTcxMWE5MDRjYTk0NTwvSWQ+DQogIDxFbnRyaWVzPg0KICAgIDxFbnRyeT4NCiAgICAgIDxJZD5hYTQzYjViYS02MTQ3LTRlMmEtYWExOS1kMDY5NGVmODVjMjE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sidR="00BA6215">
        <w:rPr>
          <w:rStyle w:val="Citation"/>
        </w:rPr>
        <w:fldChar w:fldCharType="separate"/>
      </w:r>
      <w:bookmarkStart w:id="689" w:name="_CTVP001f0ec945e91f74781a1e3711a904ca945"/>
      <w:r w:rsidR="0092006B">
        <w:rPr>
          <w:rStyle w:val="Citation"/>
        </w:rPr>
        <w:t>Paauw</w:t>
      </w:r>
      <w:bookmarkEnd w:id="689"/>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91a51264-a419-4db1-8fcb-862f25f2aaef PFBsYWNlaG9sZGVyPg0KICA8QWRkSW5WZXJzaW9uPjUuMi4wLjg8L0FkZEluVmVyc2lvbj4NCiAgPElkPjkxYTUxMjY0LWE0MTktNGRiMS04ZmNiLTg2MmYyNWYyYWFlZjwvSWQ+DQogIDxFbnRyaWVzPg0KICAgIDxFbnRyeT4NCiAgICAgIDxJZD4zNzlkOTZkOS01Y2QzLTQ5MGUtOGQzOS0zODgxMjg1ZTRjYWM8L0lkPg0KICAgICAgPFJlZmVyZW5jZUlkPmMxMzE1M2ZjLTNlOTAtNDM0Mi04ZDU2LWQwNTRkNDcyMTZhY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pPC9UZXh0Pg0KICAgIDwvVGV4dFVuaXQ+DQogIDwvVGV4dFVuaXRzPg0KPC9QbGFjZWhvbGRlcj4=</w:instrText>
      </w:r>
      <w:r w:rsidR="00BA6215">
        <w:rPr>
          <w:rStyle w:val="Citation"/>
        </w:rPr>
        <w:fldChar w:fldCharType="separate"/>
      </w:r>
      <w:bookmarkStart w:id="690" w:name="_CTVP00191a51264a4194db18fcb862f25f2aaef"/>
      <w:r w:rsidR="0092006B">
        <w:rPr>
          <w:rStyle w:val="Citation"/>
        </w:rPr>
        <w:t>(2009)</w:t>
      </w:r>
      <w:bookmarkEnd w:id="690"/>
      <w:r w:rsidR="00BA6215">
        <w:rPr>
          <w:rStyle w:val="Citation"/>
        </w:rPr>
        <w:fldChar w:fldCharType="end"/>
      </w:r>
      <w:r w:rsidRPr="006C65BE">
        <w:t xml:space="preserve"> </w:t>
      </w:r>
      <w:r>
        <w:t xml:space="preserve">compares Papuan Malay with </w:t>
      </w:r>
      <w:r w:rsidRPr="006C65BE">
        <w:rPr>
          <w:lang w:eastAsia="en-US"/>
        </w:rPr>
        <w:t>Ambon, Banda, Kupang, Larantu</w:t>
      </w:r>
      <w:r>
        <w:rPr>
          <w:lang w:eastAsia="en-US"/>
        </w:rPr>
        <w:t xml:space="preserve">ka, Manado, and North Moluccan </w:t>
      </w:r>
      <w:r w:rsidRPr="006C65BE">
        <w:rPr>
          <w:lang w:eastAsia="en-US"/>
        </w:rPr>
        <w:t>Malay</w:t>
      </w:r>
      <w:r w:rsidR="004D0855" w:rsidRPr="006C65BE">
        <w:rPr>
          <w:lang w:eastAsia="en-US"/>
        </w:rPr>
        <w:t>.</w:t>
      </w:r>
      <w:r w:rsidR="004D0855" w:rsidRPr="006C65BE">
        <w:rPr>
          <w:rStyle w:val="FootnoteReference"/>
        </w:rPr>
        <w:footnoteReference w:id="52"/>
      </w:r>
      <w:r w:rsidR="004D0855" w:rsidRPr="006C65BE">
        <w:t xml:space="preserve"> The described features include </w:t>
      </w:r>
      <w:r w:rsidR="004D0855" w:rsidRPr="006C65BE">
        <w:rPr>
          <w:lang w:eastAsia="en-US"/>
        </w:rPr>
        <w:t>phonology, lexical categories, word order, clause structure, noun phrases, prepositional phrases, and verb phrases</w:t>
      </w:r>
      <w:r w:rsidR="004D0855" w:rsidRPr="006C65BE">
        <w:t>.</w:t>
      </w:r>
    </w:p>
    <w:p w14:paraId="059711DB" w14:textId="3D126CA0" w:rsidR="000316B5" w:rsidRDefault="00BA6215" w:rsidP="00CD0D9F">
      <w:pPr>
        <w:pStyle w:val="Body0500after"/>
      </w:pPr>
      <w:r>
        <w:rPr>
          <w:rStyle w:val="Citation"/>
        </w:rPr>
        <w:fldChar w:fldCharType="begin"/>
      </w:r>
      <w:r w:rsidR="000A2A10">
        <w:rPr>
          <w:rStyle w:val="Citation"/>
        </w:rPr>
        <w:instrText>ADDIN CITAVI.PLACEHOLDER 0cdea05b-4e6c-477a-888f-ab4b43d38e77 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b3R0IGV0IGFsLjwvVGV4dD4NCiAgICA8L1RleHRVbml0Pg0KICA8L1RleHRVbml0cz4NCjwvUGxhY2Vob2xkZXI+</w:instrText>
      </w:r>
      <w:r>
        <w:rPr>
          <w:rStyle w:val="Citation"/>
        </w:rPr>
        <w:fldChar w:fldCharType="separate"/>
      </w:r>
      <w:bookmarkStart w:id="699" w:name="_CTVP0010cdea05b4e6c477a888fab4b43d38e77"/>
      <w:r w:rsidR="0092006B">
        <w:rPr>
          <w:rStyle w:val="Citation"/>
        </w:rPr>
        <w:t>Scott et al.</w:t>
      </w:r>
      <w:bookmarkEnd w:id="699"/>
      <w:r>
        <w:rPr>
          <w:rStyle w:val="Citation"/>
        </w:rPr>
        <w:fldChar w:fldCharType="end"/>
      </w:r>
      <w:r w:rsidR="00FB237B" w:rsidRPr="00FB237B">
        <w:rPr>
          <w:rStyle w:val="Citation"/>
        </w:rPr>
        <w:t>’s</w:t>
      </w:r>
      <w:r w:rsidR="00513C8C" w:rsidRPr="00513C8C">
        <w:rPr>
          <w:rStyle w:val="Citation"/>
        </w:rPr>
        <w:t xml:space="preserve"> </w:t>
      </w:r>
      <w:r>
        <w:rPr>
          <w:rStyle w:val="Citation"/>
        </w:rPr>
        <w:fldChar w:fldCharType="begin"/>
      </w:r>
      <w:r w:rsidR="000A2A10">
        <w:rPr>
          <w:rStyle w:val="Citation"/>
        </w:rPr>
        <w:instrText>ADDIN CITAVI.PLACEHOLDER 2dcf27e1-d8c9-4375-8a89-0138ffc852bb PFBsYWNlaG9sZGVyPg0KICA8QWRkSW5WZXJzaW9uPjUuMi4wLjg8L0FkZEluVmVyc2lvbj4NCiAgPElkPjJkY2YyN2UxLWQ4YzktNDM3NS04YTg5LTAxMzhmZmM4NTJiYjwvSWQ+DQogIDxFbnRyaWVzPg0KICAgIDxFbnRyeT4NCiAgICAgIDxJZD5mZjU2NDkyOC1mZmMwLTRiZjEtYWE1Mi01YjNlNTA4OWZlZTQ8L0lkPg0KICAgICAgPFJlZmVyZW5jZUlkPjMxZTRiNjVjLTcyOGUtNGVjZS1iMTQwLTRhYzNhOGY0YWI0O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ig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Ck8L1RleHQ+DQogICAgPC9UZXh0VW5pdD4NCiAgPC9UZXh0VW5pdHM+DQo8L1BsYWNlaG9sZGVyPg==</w:instrText>
      </w:r>
      <w:r>
        <w:rPr>
          <w:rStyle w:val="Citation"/>
        </w:rPr>
        <w:fldChar w:fldCharType="separate"/>
      </w:r>
      <w:bookmarkStart w:id="700" w:name="_CTVP0012dcf27e1d8c943758a890138ffc852bb"/>
      <w:r w:rsidR="0092006B">
        <w:rPr>
          <w:rStyle w:val="Citation"/>
        </w:rPr>
        <w:t>(2008)</w:t>
      </w:r>
      <w:bookmarkEnd w:id="700"/>
      <w:r>
        <w:rPr>
          <w:rStyle w:val="Citation"/>
        </w:rPr>
        <w:fldChar w:fldCharType="end"/>
      </w:r>
      <w:r w:rsidR="00985482" w:rsidRPr="006C65BE">
        <w:t xml:space="preserve"> study is part of a larger sociolinguistics language survey of the </w:t>
      </w:r>
      <w:r w:rsidR="00E22B94">
        <w:t xml:space="preserve">Papuan </w:t>
      </w:r>
      <w:r w:rsidR="00985482" w:rsidRPr="006C65BE">
        <w:t xml:space="preserve">Malay varieties of </w:t>
      </w:r>
      <w:r w:rsidR="00985482" w:rsidRPr="006C65BE">
        <w:rPr>
          <w:lang w:eastAsia="en-US"/>
        </w:rPr>
        <w:t>West Papua</w:t>
      </w:r>
      <w:r w:rsidR="00985482" w:rsidRPr="006C65BE">
        <w:t xml:space="preserve"> (see §</w:t>
      </w:r>
      <w:r w:rsidR="00985482" w:rsidRPr="006C65BE">
        <w:fldChar w:fldCharType="begin"/>
      </w:r>
      <w:r w:rsidR="00985482" w:rsidRPr="006C65BE">
        <w:instrText xml:space="preserve"> REF _Ref368904453 \w \h </w:instrText>
      </w:r>
      <w:r w:rsidR="00985482">
        <w:instrText xml:space="preserve"> \* MERGEFORMAT </w:instrText>
      </w:r>
      <w:r w:rsidR="00985482" w:rsidRPr="006C65BE">
        <w:fldChar w:fldCharType="separate"/>
      </w:r>
      <w:r w:rsidR="00154D81">
        <w:rPr>
          <w:cs/>
        </w:rPr>
        <w:t>‎</w:t>
      </w:r>
      <w:r w:rsidR="00154D81">
        <w:t>1.9.3</w:t>
      </w:r>
      <w:r w:rsidR="00985482" w:rsidRPr="006C65BE">
        <w:fldChar w:fldCharType="end"/>
      </w:r>
      <w:r w:rsidR="00985482" w:rsidRPr="006C65BE">
        <w:t xml:space="preserve">). The authors describe different aspects of the lexicon, phonology, morphology, syntax, and discourse of </w:t>
      </w:r>
      <w:r w:rsidR="00E22B94">
        <w:t xml:space="preserve">Papuan </w:t>
      </w:r>
      <w:r w:rsidR="00985482" w:rsidRPr="006C65BE">
        <w:t xml:space="preserve">Malay </w:t>
      </w:r>
      <w:r w:rsidR="00283F5E">
        <w:t xml:space="preserve">as </w:t>
      </w:r>
      <w:r w:rsidR="00985482" w:rsidRPr="006C65BE">
        <w:t xml:space="preserve">spoken in (and around) the urban areas of </w:t>
      </w:r>
      <w:r w:rsidR="00B84C18">
        <w:t>Fakfak</w:t>
      </w:r>
      <w:r w:rsidR="00985482" w:rsidRPr="006C65BE">
        <w:t xml:space="preserve">, Jayapura, Manokwari, Merauke, </w:t>
      </w:r>
      <w:r w:rsidR="00985482">
        <w:t>T</w:t>
      </w:r>
      <w:r w:rsidR="00985482" w:rsidRPr="006C65BE">
        <w:t>imika, Serui, and Sorong (see also</w:t>
      </w:r>
      <w:r w:rsidR="000E58B4">
        <w:t xml:space="preserve"> </w:t>
      </w:r>
      <w:r w:rsidR="000E58B4">
        <w:fldChar w:fldCharType="begin"/>
      </w:r>
      <w:r w:rsidR="000E58B4">
        <w:instrText xml:space="preserve"> REF _Ref417122114 \h </w:instrText>
      </w:r>
      <w:r w:rsidR="000E58B4">
        <w:fldChar w:fldCharType="separate"/>
      </w:r>
      <w:r w:rsidR="00154D81">
        <w:t xml:space="preserve">Figure </w:t>
      </w:r>
      <w:r w:rsidR="00154D81">
        <w:rPr>
          <w:noProof/>
          <w:cs/>
        </w:rPr>
        <w:t>‎</w:t>
      </w:r>
      <w:r w:rsidR="00154D81">
        <w:rPr>
          <w:noProof/>
        </w:rPr>
        <w:t>0</w:t>
      </w:r>
      <w:r w:rsidR="00154D81">
        <w:t>.</w:t>
      </w:r>
      <w:r w:rsidR="00154D81">
        <w:rPr>
          <w:noProof/>
        </w:rPr>
        <w:t>2</w:t>
      </w:r>
      <w:r w:rsidR="000E58B4">
        <w:fldChar w:fldCharType="end"/>
      </w:r>
      <w:r w:rsidR="000E58B4">
        <w:t xml:space="preserve"> on</w:t>
      </w:r>
      <w:r w:rsidR="000E58B4" w:rsidRPr="006C65BE">
        <w:t xml:space="preserve"> </w:t>
      </w:r>
      <w:r w:rsidR="000E58B4">
        <w:t>p.</w:t>
      </w:r>
      <w:r w:rsidR="00CD0D9F">
        <w:t xml:space="preserve"> </w:t>
      </w:r>
      <w:r w:rsidR="00CD0D9F" w:rsidRPr="00A340D6">
        <w:fldChar w:fldCharType="begin"/>
      </w:r>
      <w:r w:rsidR="00CD0D9F" w:rsidRPr="00A340D6">
        <w:instrText xml:space="preserve"> PAGEREF _Ref373252478 \h </w:instrText>
      </w:r>
      <w:r w:rsidR="00CD0D9F" w:rsidRPr="00A340D6">
        <w:fldChar w:fldCharType="separate"/>
      </w:r>
      <w:r w:rsidR="00154D81">
        <w:rPr>
          <w:noProof/>
        </w:rPr>
        <w:t>xxi</w:t>
      </w:r>
      <w:r w:rsidR="00CD0D9F" w:rsidRPr="00A340D6">
        <w:fldChar w:fldCharType="end"/>
      </w:r>
      <w:r w:rsidR="00CD0D9F">
        <w:t>)</w:t>
      </w:r>
      <w:r w:rsidR="00985482" w:rsidRPr="006C65BE">
        <w:t>.</w:t>
      </w:r>
    </w:p>
    <w:p w14:paraId="311F2085" w14:textId="77777777" w:rsidR="00985482" w:rsidRPr="006C65BE" w:rsidRDefault="00985482" w:rsidP="00985482">
      <w:pPr>
        <w:pStyle w:val="Body0500after"/>
        <w:rPr>
          <w:lang w:eastAsia="en-US"/>
        </w:rPr>
      </w:pPr>
      <w:r w:rsidRPr="006C65BE">
        <w:rPr>
          <w:lang w:eastAsia="en-US"/>
        </w:rPr>
        <w:lastRenderedPageBreak/>
        <w:t>In addition, there are a number of studies which explore specific aspects of Papuan Malay.</w:t>
      </w:r>
    </w:p>
    <w:p w14:paraId="122F6CF4" w14:textId="460F8800" w:rsidR="00985482" w:rsidRPr="006C65BE" w:rsidRDefault="00985482" w:rsidP="009A639F">
      <w:pPr>
        <w:pStyle w:val="Body0500after"/>
      </w:pPr>
      <w:r w:rsidRPr="006C65BE">
        <w:rPr>
          <w:lang w:eastAsia="en-US"/>
        </w:rPr>
        <w:t xml:space="preserve">One of the investigated features is the </w:t>
      </w:r>
      <w:r w:rsidR="00716C17">
        <w:t xml:space="preserve">personal </w:t>
      </w:r>
      <w:r w:rsidRPr="006C65BE">
        <w:rPr>
          <w:lang w:eastAsia="en-US"/>
        </w:rPr>
        <w:t xml:space="preserve">pronoun system. </w:t>
      </w:r>
      <w:r w:rsidR="00BA6215">
        <w:rPr>
          <w:rStyle w:val="Citation"/>
        </w:rPr>
        <w:fldChar w:fldCharType="begin"/>
      </w:r>
      <w:r w:rsidR="003A5B20">
        <w:rPr>
          <w:rStyle w:val="Citation"/>
        </w:rPr>
        <w:instrText>ADDIN CITAVI.PLACEHOLDER a1aac617-0034-4417-bf8b-713813e808c8 PFBsYWNlaG9sZGVyPg0KICA8QWRkSW5WZXJzaW9uPjUuMi4wLjg8L0FkZEluVmVyc2lvbj4NCiAgPElkPmExYWFjNjE3LTAwMzQtNDQxNy1iZjhiLTcxMzgxM2U4MDhjODwvSWQ+DQogIDxFbnRyaWVzPg0KICAgIDxFbnRyeT4NCiAgICAgIDxJZD5kNjBlMWJhMy0xMDdiLTQwMTYtYmFmYy00NDU1NGJkYTI2N2U8L0lkPg0KICAgICAgPE5vUGFyPnRydWU8L05vUGFyPg0KICAgICAgPFBlcnNvbk9ubHk+dHJ1ZTwvUGVyc29uT25seT4NCiAgICAgIDxSZWZlcmVuY2VJZD5lMjhhYWYwZi0yMDdmLTQ0YjgtYTExOC03MjA0MDkwNzUxMDk8L1JlZmVyZW5jZUlk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gYW5kIFNhd2FraTwvVGV4dD4NCiAgICA8L1RleHRVbml0Pg0KICA8L1RleHRVbml0cz4NCjwvUGxhY2Vob2xkZXI+</w:instrText>
      </w:r>
      <w:r w:rsidR="00BA6215">
        <w:rPr>
          <w:rStyle w:val="Citation"/>
        </w:rPr>
        <w:fldChar w:fldCharType="separate"/>
      </w:r>
      <w:bookmarkStart w:id="701" w:name="_CTVP001a1aac61700344417bf8b713813e808c8"/>
      <w:r w:rsidR="0092006B">
        <w:rPr>
          <w:rStyle w:val="Citation"/>
        </w:rPr>
        <w:t>Donohue and Sawaki</w:t>
      </w:r>
      <w:bookmarkEnd w:id="701"/>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6049540d-792a-40ee-bfd7-007f5cc22cf1 PFBsYWNlaG9sZGVyPg0KICA8QWRkSW5WZXJzaW9uPjUuMi4wLjg8L0FkZEluVmVyc2lvbj4NCiAgPElkPjYwNDk1NDBkLTc5MmEtNDBlZS1iZmQ3LTAwN2Y1Y2MyMmNmMTwvSWQ+DQogIDxFbnRyaWVzPg0KICAgIDxFbnRyeT4NCiAgICAgIDxJZD4wMWQ4MjEyMy1iNzY1LTQ2ODItYjA1Yy03OGVjYzczYjE1NWY8L0lkPg0KICAgICAgPFJlZmVyZW5jZUlkPmUyOGFhZjBmLTIwN2YtNDRiOC1hMTE4LTcyMDQwOTA3NTEwO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ICA8UGVyc29uPg0KICAgICAgICAgICAgPEZpcnN0TmFtZT5ZdXN1ZiBXLjwvRmlyc3ROYW1lPg0KICAgICAgICAgICAgPExhc3ROYW1lPlNhd2FraTwvTGFzdE5hbWU+DQogICAgICAgICAgPC9QZXJzb24+DQogICAgICAgIDwvQXV0aG9ycz4NCiAgICAgICAgPEFjY2Vzc0RhdGU+MjAxNi0wMS0wODwvQWNjZXNzRGF0ZT4NCiAgICAgICAgPEN1c3RvbUZpZWxkMT5yZWFkLCAyMDA4LTAyLTE2PC9DdXN0b21GaWVsZDE+DQogICAgICAgIDxDdXN0b21GaWVsZDM+ZWxlY3Ryb25pYzwvQ3VzdG9tRmllbGQzPg0KICAgICAgICA8SWQ+ZTI4YWFmMGYtMjA3Zi00NGI4LWExMTgtNzIwNDA5MDc1MTA5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00BA6215">
        <w:rPr>
          <w:rStyle w:val="Citation"/>
        </w:rPr>
        <w:fldChar w:fldCharType="separate"/>
      </w:r>
      <w:bookmarkStart w:id="702" w:name="_CTVP0016049540d792a40eebfd7007f5cc22cf1"/>
      <w:r w:rsidR="0092006B">
        <w:rPr>
          <w:rStyle w:val="Citation"/>
        </w:rPr>
        <w:t>(2007)</w:t>
      </w:r>
      <w:bookmarkEnd w:id="702"/>
      <w:r w:rsidR="00BA6215">
        <w:rPr>
          <w:rStyle w:val="Citation"/>
        </w:rPr>
        <w:fldChar w:fldCharType="end"/>
      </w:r>
      <w:r w:rsidRPr="006C65BE">
        <w:t xml:space="preserve"> examine the innovative forms and functions of the pronoun system in Papuan Malay </w:t>
      </w:r>
      <w:r w:rsidRPr="006C65BE">
        <w:rPr>
          <w:lang w:eastAsia="en-US"/>
        </w:rPr>
        <w:t xml:space="preserve">as </w:t>
      </w:r>
      <w:r w:rsidRPr="006C65BE">
        <w:t xml:space="preserve">spoken along </w:t>
      </w:r>
      <w:r w:rsidRPr="006C65BE">
        <w:rPr>
          <w:lang w:eastAsia="en-US"/>
        </w:rPr>
        <w:t>West Papua</w:t>
      </w:r>
      <w:r w:rsidR="00B7093A">
        <w:t>’</w:t>
      </w:r>
      <w:r w:rsidRPr="006C65BE">
        <w:t xml:space="preserve">s north coast. In their </w:t>
      </w:r>
      <w:r w:rsidRPr="006C65BE">
        <w:rPr>
          <w:lang w:eastAsia="en-US"/>
        </w:rPr>
        <w:t xml:space="preserve">study on </w:t>
      </w:r>
      <w:r w:rsidRPr="006C65BE">
        <w:t xml:space="preserve">the </w:t>
      </w:r>
      <w:r w:rsidRPr="006C65BE">
        <w:rPr>
          <w:lang w:eastAsia="en-US"/>
        </w:rPr>
        <w:t xml:space="preserve">development of Austronesian first-person pronouns, </w:t>
      </w:r>
      <w:r w:rsidR="00BA6215">
        <w:rPr>
          <w:rStyle w:val="Citation"/>
        </w:rPr>
        <w:fldChar w:fldCharType="begin"/>
      </w:r>
      <w:r w:rsidR="003A5B20">
        <w:rPr>
          <w:rStyle w:val="Citation"/>
        </w:rPr>
        <w:instrText>ADDIN CITAVI.PLACEHOLDER a06c3144-5516-4cb2-906b-dc3cd9b9af1d PFBsYWNlaG9sZGVyPg0KICA8QWRkSW5WZXJzaW9uPjUuMi4wLjg8L0FkZEluVmVyc2lvbj4NCiAgPElkPmEwNmMzMTQ0LTU1MTYtNGNiMi05MDZiLWRjM2NkOWI5YWYxZDwvSWQ+DQogIDxFbnRyaWVzPg0KICAgIDxFbnRyeT4NCiAgICAgIDxJZD5kMWM3ZGJlNy0wMTIxLTRiYWItOWY1ZS1iMzQwYTk4MDQ4ZjI8L0lkPg0KICAgICAgPE5vUGFyPnRydWU8L05vUGFyPg0KICAgICAgPFBlcnNvbk9ubHk+dHJ1ZTwvUGVyc29uT25seT4NCiAgICAgIDxSZWZlcmVuY2VJZD4xYzgzZTg3My1hYWEwLTQzNDAtOTQyMC1lN2RhZjdiMmU1ZjY8L1JlZmVyZW5jZUlk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GFuZCBTbWl0aDwvVGV4dD4NCiAgICA8L1RleHRVbml0Pg0KICA8L1RleHRVbml0cz4NCjwvUGxhY2Vob2xkZXI+</w:instrText>
      </w:r>
      <w:r w:rsidR="00BA6215">
        <w:rPr>
          <w:rStyle w:val="Citation"/>
        </w:rPr>
        <w:fldChar w:fldCharType="separate"/>
      </w:r>
      <w:bookmarkStart w:id="703" w:name="_CTVP001a06c314455164cb2906bdc3cd9b9af1d"/>
      <w:r w:rsidR="0092006B">
        <w:rPr>
          <w:rStyle w:val="Citation"/>
        </w:rPr>
        <w:t>Donohue and Smith</w:t>
      </w:r>
      <w:bookmarkEnd w:id="703"/>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f7984e19-d5a3-4b10-9338-215019120779 PFBsYWNlaG9sZGVyPg0KICA8QWRkSW5WZXJzaW9uPjUuMi4wLjg8L0FkZEluVmVyc2lvbj4NCiAgPElkPmY3OTg0ZTE5LWQ1YTMtNGIxMC05MzM4LTIxNTAxOTEyMDc3OTwvSWQ+DQogIDxFbnRyaWVzPg0KICAgIDxFbnRyeT4NCiAgICAgIDxJZD4zODFkOTc3Zi0zMWM0LTRlNjktOGRmNy04MzA0YmYyZjNiNDA8L0lkPg0KICAgICAgPFJlZmVyZW5jZUlkPjFjODNlODczLWFhYTAtNDM0MC05NDIwLWU3ZGFmN2IyZTVmN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4KTwvVGV4dD4NCiAgICA8L1RleHRVbml0Pg0KICA8L1RleHRVbml0cz4NCjwvUGxhY2Vob2xkZXI+</w:instrText>
      </w:r>
      <w:r w:rsidR="00BA6215">
        <w:rPr>
          <w:rStyle w:val="Citation"/>
        </w:rPr>
        <w:fldChar w:fldCharType="separate"/>
      </w:r>
      <w:bookmarkStart w:id="704" w:name="_CTVP001f7984e19d5a34b109338215019120779"/>
      <w:r w:rsidR="0092006B">
        <w:rPr>
          <w:rStyle w:val="Citation"/>
        </w:rPr>
        <w:t>(1998)</w:t>
      </w:r>
      <w:bookmarkEnd w:id="704"/>
      <w:r w:rsidR="00BA6215">
        <w:rPr>
          <w:rStyle w:val="Citation"/>
        </w:rPr>
        <w:fldChar w:fldCharType="end"/>
      </w:r>
      <w:r w:rsidRPr="006C65BE">
        <w:rPr>
          <w:lang w:eastAsia="en-US"/>
        </w:rPr>
        <w:t xml:space="preserve"> explore the loss of the inclusive-exclusive distinction in non-singular </w:t>
      </w:r>
      <w:r w:rsidR="00A44F37">
        <w:rPr>
          <w:lang w:eastAsia="en-US"/>
        </w:rPr>
        <w:t xml:space="preserve">personal </w:t>
      </w:r>
      <w:r w:rsidRPr="006C65BE">
        <w:rPr>
          <w:lang w:eastAsia="en-US"/>
        </w:rPr>
        <w:t xml:space="preserve">pronouns in </w:t>
      </w:r>
      <w:r w:rsidR="00BD0F3E">
        <w:rPr>
          <w:lang w:eastAsia="en-US"/>
        </w:rPr>
        <w:t xml:space="preserve">Papuan Malay as spoken in </w:t>
      </w:r>
      <w:r w:rsidRPr="006C65BE">
        <w:rPr>
          <w:lang w:eastAsia="en-US"/>
        </w:rPr>
        <w:t>Serui and Merauke</w:t>
      </w:r>
      <w:r w:rsidR="00BD0F3E">
        <w:rPr>
          <w:lang w:eastAsia="en-US"/>
        </w:rPr>
        <w:t xml:space="preserve">, as well </w:t>
      </w:r>
      <w:r w:rsidR="00BD0F3E" w:rsidRPr="00BD0F3E">
        <w:rPr>
          <w:lang w:eastAsia="en-US"/>
        </w:rPr>
        <w:t xml:space="preserve">as in </w:t>
      </w:r>
      <w:r w:rsidRPr="00BD0F3E">
        <w:rPr>
          <w:lang w:eastAsia="en-US"/>
        </w:rPr>
        <w:t>other nonstandard Malay varieties.</w:t>
      </w:r>
      <w:r w:rsidR="00BD0F3E" w:rsidRPr="00BD0F3E">
        <w:rPr>
          <w:lang w:eastAsia="en-US"/>
        </w:rPr>
        <w:t xml:space="preserve"> </w:t>
      </w:r>
      <w:r w:rsidR="00BA6215">
        <w:rPr>
          <w:rStyle w:val="Citation"/>
        </w:rPr>
        <w:fldChar w:fldCharType="begin"/>
      </w:r>
      <w:r w:rsidR="003A5B20">
        <w:rPr>
          <w:rStyle w:val="Citation"/>
        </w:rPr>
        <w:instrText>ADDIN CITAVI.PLACEHOLDER 05529134-03b6-45c7-8883-290c9ae17e0c 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XJhZ2loPC9UZXh0Pg0KICAgIDwvVGV4dFVuaXQ+DQogIDwvVGV4dFVuaXRzPg0KPC9QbGFjZWhvbGRlcj4=</w:instrText>
      </w:r>
      <w:r w:rsidR="00BA6215">
        <w:rPr>
          <w:rStyle w:val="Citation"/>
        </w:rPr>
        <w:fldChar w:fldCharType="separate"/>
      </w:r>
      <w:bookmarkStart w:id="705" w:name="_CTVP0010552913403b645c78883290c9ae17e0c"/>
      <w:r w:rsidR="0092006B">
        <w:rPr>
          <w:rStyle w:val="Citation"/>
        </w:rPr>
        <w:t>Saragih</w:t>
      </w:r>
      <w:bookmarkEnd w:id="705"/>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3de3025b-6a1a-4db6-a47c-3d0f87d90893 PFBsYWNlaG9sZGVyPg0KICA8QWRkSW5WZXJzaW9uPjUuMi4wLjg8L0FkZEluVmVyc2lvbj4NCiAgPElkPjNkZTMwMjViLTZhMWEtNGRiNi1hNDdjLTNkMGY4N2Q5MDg5MzwvSWQ+DQogIDxFbnRyaWVzPg0KICAgIDxFbnRyeT4NCiAgICAgIDxJZD5iYzM2MzhmNi0zNWY3LTQyOWYtOWY3Mi00NDg3OWI3NmE1MDc8L0lkPg0KICAgICAgPFJlZmVyZW5jZUlkPmUzMDljMTI2LTkwZDUtNDgxMS1hMDQ0LTcyYmEzMTZkNTFjMj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00BA6215">
        <w:rPr>
          <w:rStyle w:val="Citation"/>
        </w:rPr>
        <w:fldChar w:fldCharType="separate"/>
      </w:r>
      <w:bookmarkStart w:id="706" w:name="_CTVP0013de3025b6a1a4db6a47c3d0f87d90893"/>
      <w:r w:rsidR="0092006B">
        <w:rPr>
          <w:rStyle w:val="Citation"/>
        </w:rPr>
        <w:t>(2012)</w:t>
      </w:r>
      <w:bookmarkEnd w:id="706"/>
      <w:r w:rsidR="00BA6215">
        <w:rPr>
          <w:rStyle w:val="Citation"/>
        </w:rPr>
        <w:fldChar w:fldCharType="end"/>
      </w:r>
      <w:r w:rsidRPr="006C65BE">
        <w:t xml:space="preserve"> investigates the use of person reference in everyday language on the social networking service Facebook.</w:t>
      </w:r>
    </w:p>
    <w:p w14:paraId="40738FED" w14:textId="6D68653D" w:rsidR="00985482" w:rsidRPr="006C65BE" w:rsidRDefault="00BD0F3E" w:rsidP="008857B7">
      <w:pPr>
        <w:pStyle w:val="Body0500after"/>
        <w:rPr>
          <w:lang w:eastAsia="en-US"/>
        </w:rPr>
      </w:pPr>
      <w:r>
        <w:rPr>
          <w:lang w:eastAsia="en-US"/>
        </w:rPr>
        <w:t xml:space="preserve">Besides </w:t>
      </w:r>
      <w:r w:rsidR="00985482" w:rsidRPr="004D0855">
        <w:rPr>
          <w:lang w:eastAsia="en-US"/>
        </w:rPr>
        <w:t xml:space="preserve">the </w:t>
      </w:r>
      <w:r w:rsidR="00716C17">
        <w:t xml:space="preserve">personal </w:t>
      </w:r>
      <w:r w:rsidR="00985482" w:rsidRPr="004D0855">
        <w:rPr>
          <w:lang w:eastAsia="en-US"/>
        </w:rPr>
        <w:t>pronoun system, the voice system</w:t>
      </w:r>
      <w:r w:rsidR="00E8484F" w:rsidRPr="004D0855">
        <w:rPr>
          <w:lang w:eastAsia="en-US"/>
        </w:rPr>
        <w:t xml:space="preserve"> – that is to say, the lack thereof – </w:t>
      </w:r>
      <w:r w:rsidR="00985482" w:rsidRPr="004D0855">
        <w:rPr>
          <w:lang w:eastAsia="en-US"/>
        </w:rPr>
        <w:t>has also receiv</w:t>
      </w:r>
      <w:r w:rsidR="00985482" w:rsidRPr="004D0855">
        <w:t xml:space="preserve">ed attention. </w:t>
      </w:r>
      <w:r w:rsidR="00BA6215">
        <w:rPr>
          <w:rStyle w:val="Citation"/>
        </w:rPr>
        <w:fldChar w:fldCharType="begin"/>
      </w:r>
      <w:r w:rsidR="003A5B20">
        <w:rPr>
          <w:rStyle w:val="Citation"/>
        </w:rPr>
        <w:instrText>ADDIN CITAVI.PLACEHOLDER 9e20bc50-437d-4834-95cb-3aed01deb139 PFBsYWNlaG9sZGVyPg0KICA8QWRkSW5WZXJzaW9uPjUuMi4wLjg8L0FkZEluVmVyc2lvbj4NCiAgPElkPjllMjBiYzUwLTQzN2QtNDgzNC05NWNiLTNhZWQwMWRlYjEzOTwvSWQ+DQogIDxFbnRyaWVzPg0KICAgIDxFbnRyeT4NCiAgICAgIDxJZD5mNjQ5OTM3ZS03NTJlLTQxM2ItYmRhYi0xYjg4ODZhMDZiZmY8L0lkPg0KICAgICAgPE5vUGFyPnRydWU8L05vUGFyPg0KICAgICAgPFBlcnNvbk9ubHk+dHJ1ZTwvUGVyc29uT25seT4NCiAgICAgIDxSZWZlcmVuY2VJZD45YjdhMmIxMC02NDE5LTQxNWUtOTc3OC1iYjkyY2FhZjhjYmI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ub2h1ZTwvVGV4dD4NCiAgICA8L1RleHRVbml0Pg0KICA8L1RleHRVbml0cz4NCjwvUGxhY2Vob2xkZXI+</w:instrText>
      </w:r>
      <w:r w:rsidR="00BA6215">
        <w:rPr>
          <w:rStyle w:val="Citation"/>
        </w:rPr>
        <w:fldChar w:fldCharType="separate"/>
      </w:r>
      <w:bookmarkStart w:id="707" w:name="_CTVP0019e20bc50437d483495cb3aed01deb139"/>
      <w:r w:rsidR="0092006B">
        <w:rPr>
          <w:rStyle w:val="Citation"/>
        </w:rPr>
        <w:t>Donohue</w:t>
      </w:r>
      <w:bookmarkEnd w:id="707"/>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69616545-c42d-4845-8ee6-90baba0e87a5 PFBsYWNlaG9sZGVyPg0KICA8QWRkSW5WZXJzaW9uPjUuMi4wLjg8L0FkZEluVmVyc2lvbj4NCiAgPElkPjY5NjE2NTQ1LWM0MmQtNDg0NS04ZWU2LTkwYmFiYTBlODdhNTwvSWQ+DQogIDxFbnRyaWVzPg0KICAgIDxFbnRyeT4NCiAgICAgIDxJZD5kZjU1ZmZlNC0wNmMyLTQ4NjEtYjc5My0zYTAxN2FmNTBjMDg8L0lkPg0KICAgICAgPFJlZmVyZW5jZUlkPjliN2EyYjEwLTY0MTktNDE1ZS05Nzc4LWJiOTJjYWFmOGNiYjwvUmVmZXJlbmNlSWQ+DQogICAgICA8WWVhck9ubHk+dHJ1ZTwvWWVhck9ubHk+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pPC9UZXh0Pg0KICAgIDwvVGV4dFVuaXQ+DQogIDwvVGV4dFVuaXRzPg0KPC9QbGFjZWhvbGRlcj4=</w:instrText>
      </w:r>
      <w:r w:rsidR="00BA6215">
        <w:rPr>
          <w:rStyle w:val="Citation"/>
        </w:rPr>
        <w:fldChar w:fldCharType="separate"/>
      </w:r>
      <w:bookmarkStart w:id="708" w:name="_CTVP00169616545c42d48458ee690baba0e87a5"/>
      <w:r w:rsidR="0092006B">
        <w:rPr>
          <w:rStyle w:val="Citation"/>
        </w:rPr>
        <w:t>(2007a)</w:t>
      </w:r>
      <w:bookmarkEnd w:id="708"/>
      <w:r w:rsidR="00BA6215">
        <w:rPr>
          <w:rStyle w:val="Citation"/>
        </w:rPr>
        <w:fldChar w:fldCharType="end"/>
      </w:r>
      <w:r w:rsidR="00985482" w:rsidRPr="004D0855">
        <w:rPr>
          <w:lang w:eastAsia="en-US"/>
        </w:rPr>
        <w:t xml:space="preserve"> investigates the variation in the voice systems of six different Indonesian/Malay varieties, </w:t>
      </w:r>
      <w:r w:rsidR="008857B7">
        <w:rPr>
          <w:lang w:eastAsia="en-US"/>
        </w:rPr>
        <w:t xml:space="preserve">including </w:t>
      </w:r>
      <w:r w:rsidR="00985482" w:rsidRPr="004D0855">
        <w:rPr>
          <w:lang w:eastAsia="en-US"/>
        </w:rPr>
        <w:t xml:space="preserve">Papuan Malay </w:t>
      </w:r>
      <w:r w:rsidR="009A639F">
        <w:rPr>
          <w:lang w:eastAsia="en-US"/>
        </w:rPr>
        <w:t xml:space="preserve">as spoken in </w:t>
      </w:r>
      <w:r w:rsidR="00985482" w:rsidRPr="004D0855">
        <w:rPr>
          <w:lang w:eastAsia="en-US"/>
        </w:rPr>
        <w:t>the area</w:t>
      </w:r>
      <w:r w:rsidR="008857B7">
        <w:rPr>
          <w:lang w:eastAsia="en-US"/>
        </w:rPr>
        <w:t>s</w:t>
      </w:r>
      <w:r w:rsidR="00985482" w:rsidRPr="004D0855">
        <w:rPr>
          <w:lang w:eastAsia="en-US"/>
        </w:rPr>
        <w:t xml:space="preserve"> around Jayapura</w:t>
      </w:r>
      <w:r w:rsidR="008857B7">
        <w:rPr>
          <w:lang w:eastAsia="en-US"/>
        </w:rPr>
        <w:t xml:space="preserve"> and </w:t>
      </w:r>
      <w:r w:rsidR="00985482" w:rsidRPr="004D0855">
        <w:rPr>
          <w:lang w:eastAsia="en-US"/>
        </w:rPr>
        <w:t xml:space="preserve">Serui (see also </w:t>
      </w:r>
      <w:r w:rsidR="00AD17FB" w:rsidRPr="00AD17FB">
        <w:rPr>
          <w:rStyle w:val="Citation"/>
        </w:rPr>
        <w:fldChar w:fldCharType="begin"/>
      </w:r>
      <w:r w:rsidR="003A5B20">
        <w:rPr>
          <w:rStyle w:val="Citation"/>
        </w:rPr>
        <w:instrText>ADDIN CITAVI.PLACEHOLDER ffbe6838-7a04-4436-a04e-a786fab8a168 PFBsYWNlaG9sZGVyPg0KICA8QWRkSW5WZXJzaW9uPjUuMi4wLjg8L0FkZEluVmVyc2lvbj4NCiAgPElkPmZmYmU2ODM4LTdhMDQtNDQzNi1hMDRlLWE3ODZmYWI4YTE2ODwvSWQ+DQogIDxFbnRyaWVzPg0KICAgIDxFbnRyeT4NCiAgICAgIDxJZD5jNzNkZDllMC0yYjUwLTQ3MjYtOWExMi1lNmVkYmI3YWFjZTk8L0lkPg0KICAgICAgPE5vUGFyPnRydWU8L05vUGFyPg0KICAgICAgPFJlZmVyZW5jZUlkPjBlOTkwMjQ0LTU5MGItNDc4OS1hMjMwLTRlY2ViMWEwNmE5Nz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dW5yZWFkPC9DdXN0b21GaWVsZDE+DQogICAgICAgIDxDdXN0b21GaWVsZDI+RG9ub2h1ZSAyMDA2PC9DdXN0b21GaWVsZDI+DQogICAgICAgIDxDdXN0b21GaWVsZDM+ZWxlY3Ryb25pYzwvQ3VzdG9tRmllbGQzPg0KICAgICAgICA8SWQ+MGU5OTAyNDQtNTkwYi00Nzg5LWEyMzAtNGVjZWIxYTA2YTk3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DIwMDViPC9UZXh0Pg0KICAgIDwvVGV4dFVuaXQ+DQogIDwvVGV4dFVuaXRzPg0KPC9QbGFjZWhvbGRlcj4=</w:instrText>
      </w:r>
      <w:r w:rsidR="00AD17FB" w:rsidRPr="00AD17FB">
        <w:rPr>
          <w:rStyle w:val="Citation"/>
        </w:rPr>
        <w:fldChar w:fldCharType="separate"/>
      </w:r>
      <w:bookmarkStart w:id="709" w:name="_CTVP001ffbe68387a044436a04ea786fab8a168"/>
      <w:r w:rsidR="0092006B">
        <w:rPr>
          <w:rStyle w:val="Citation"/>
        </w:rPr>
        <w:t>Donohue 2005b</w:t>
      </w:r>
      <w:bookmarkEnd w:id="709"/>
      <w:r w:rsidR="00AD17FB" w:rsidRPr="00AD17FB">
        <w:rPr>
          <w:rStyle w:val="Citation"/>
        </w:rPr>
        <w:fldChar w:fldCharType="end"/>
      </w:r>
      <w:r w:rsidR="009C1E18" w:rsidRPr="004D0855">
        <w:rPr>
          <w:rStyle w:val="Citation"/>
        </w:rPr>
        <w:t>;</w:t>
      </w:r>
      <w:r w:rsidR="00985482" w:rsidRPr="004D0855">
        <w:t xml:space="preserve"> </w:t>
      </w:r>
      <w:r w:rsidR="00BA6215">
        <w:rPr>
          <w:rStyle w:val="Citation"/>
        </w:rPr>
        <w:fldChar w:fldCharType="begin"/>
      </w:r>
      <w:r w:rsidR="000A2A10">
        <w:rPr>
          <w:rStyle w:val="Citation"/>
        </w:rPr>
        <w:instrText>ADDIN CITAVI.PLACEHOLDER 6135f90e-c9d3-4196-8fd1-800285936317 PFBsYWNlaG9sZGVyPg0KICA8QWRkSW5WZXJzaW9uPjUuMi4wLjg8L0FkZEluVmVyc2lvbj4NCiAgPElkPjYxMzVmOTBlLWM5ZDMtNDE5Ni04ZmQxLTgwMDI4NTkzNjMxNzwvSWQ+DQogIDxFbnRyaWVzPg0KICAgIDxFbnRyeT4NCiAgICAgIDxJZD5kNzViYjJlMy03YjMxLTQ5NGQtODNiZC02MjU4YjVjZDFmYTU8L0lkPg0KICAgICAgPE5vUGFyPnRydWU8L05vUGFyPg0KICAgICAgPFJlZmVyZW5jZUlkPjBmYjg1ODhiLThkMDgtNDBkMy1hMmJmLWQwNjVhY2YwNGY1YjwvUmVmZXJlbmNlSWQ+DQogICAgICA8WWVhck9ubHk+dHJ1ZTwvWWVhck9ubHk+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yZWFkLCAyMDA4LTAyLTE3PC9DdXN0b21GaWVsZDE+DQogICAgICAgIDxDdXN0b21GaWVsZDM+ZWxlY3Ryb25pYzwvQ3VzdG9tRmllbGQzPg0KICAgICAgICA8SWQ+MGZiODU4OGItOGQwOC00MGQzLWEyYmYtZDA2NWFjZjA0ZjVi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N2I8L1RleHQ+DQogICAgPC9UZXh0VW5pdD4NCiAgPC9UZXh0VW5pdHM+DQo8L1BsYWNlaG9sZGVyPg==</w:instrText>
      </w:r>
      <w:r w:rsidR="00BA6215">
        <w:rPr>
          <w:rStyle w:val="Citation"/>
        </w:rPr>
        <w:fldChar w:fldCharType="separate"/>
      </w:r>
      <w:bookmarkStart w:id="710" w:name="_CTVP0016135f90ec9d341968fd1800285936317"/>
      <w:r w:rsidR="0092006B">
        <w:rPr>
          <w:rStyle w:val="Citation"/>
        </w:rPr>
        <w:t>2007b</w:t>
      </w:r>
      <w:bookmarkEnd w:id="710"/>
      <w:r w:rsidR="00BA6215">
        <w:rPr>
          <w:rStyle w:val="Citation"/>
        </w:rPr>
        <w:fldChar w:fldCharType="end"/>
      </w:r>
      <w:r w:rsidR="00985482" w:rsidRPr="004D0855">
        <w:rPr>
          <w:lang w:eastAsia="en-US"/>
        </w:rPr>
        <w:t>).</w:t>
      </w:r>
      <w:r w:rsidR="00A44289">
        <w:rPr>
          <w:rStyle w:val="FootnoteReference"/>
        </w:rPr>
        <w:footnoteReference w:id="53"/>
      </w:r>
    </w:p>
    <w:p w14:paraId="2C655549" w14:textId="774C9502" w:rsidR="00985482" w:rsidRDefault="00985482" w:rsidP="00985482">
      <w:pPr>
        <w:pStyle w:val="Body0500after"/>
        <w:rPr>
          <w:lang w:eastAsia="en-US"/>
        </w:rPr>
      </w:pPr>
      <w:r w:rsidRPr="006C65BE">
        <w:t xml:space="preserve">In a more recent study on the Melanesian influence on Papuan Malay, </w:t>
      </w:r>
      <w:r w:rsidR="00BA6215">
        <w:rPr>
          <w:rStyle w:val="Citation"/>
        </w:rPr>
        <w:fldChar w:fldCharType="begin"/>
      </w:r>
      <w:r w:rsidR="000A2A10">
        <w:rPr>
          <w:rStyle w:val="Citation"/>
        </w:rPr>
        <w:instrText>ADDIN CITAVI.PLACEHOLDER 48269c53-2003-4180-a3c3-76a5ec7bbe97 PFBsYWNlaG9sZGVyPg0KICA8QWRkSW5WZXJzaW9uPjUuMi4wLjg8L0FkZEluVmVyc2lvbj4NCiAgPElkPjQ4MjY5YzUzLTIwMDMtNDE4MC1hM2MzLTc2YTVlYzdiYmU5NzwvSWQ+DQogIDxFbnRyaWVzPg0KICAgIDxFbnRyeT4NCiAgICAgIDxJZD4yZjAwYWI1My00NWY0LTRkNjEtYTljYi1kYzI1MmQwNDQzYTI8L0lkPg0KICAgICAgPE5vUGFyPnRydWU8L05vUGFyPg0KICAgICAgPFBlcnNvbk9ubHk+dHJ1ZTwvUGVyc29uT25seT4NCiAgICAgIDxSZWZlcmVuY2VJZD5mOTllOGYyNS0yZTYyLTQ5MTktYTMxNS05MDE3ZThiNTFmOWU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8L1RleHQ+DQogICAgPC9UZXh0VW5pdD4NCiAgPC9UZXh0VW5pdHM+DQo8L1BsYWNlaG9sZGVyPg==</w:instrText>
      </w:r>
      <w:r w:rsidR="00BA6215">
        <w:rPr>
          <w:rStyle w:val="Citation"/>
        </w:rPr>
        <w:fldChar w:fldCharType="separate"/>
      </w:r>
      <w:bookmarkStart w:id="712" w:name="_CTVP00148269c5320034180a3c376a5ec7bbe97"/>
      <w:r w:rsidR="0092006B">
        <w:rPr>
          <w:rStyle w:val="Citation"/>
        </w:rPr>
        <w:t>Donohue</w:t>
      </w:r>
      <w:bookmarkEnd w:id="712"/>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cb2e72af-9cad-4ffe-b9be-5e2fc1411e5c PFBsYWNlaG9sZGVyPg0KICA8QWRkSW5WZXJzaW9uPjUuMi4wLjg8L0FkZEluVmVyc2lvbj4NCiAgPElkPmNiMmU3MmFmLTljYWQtNGZmZS1iOWJlLTVlMmZjMTQxMWU1YzwvSWQ+DQogIDxFbnRyaWVzPg0KICAgIDxFbnRyeT4NCiAgICAgIDxJZD43NWM1ZDJkOC0xOGQ1LTQ3NTQtYTQxMi0xMDExNTQzYzcyN2Y8L0lkPg0KICAgICAgPFJlZmVyZW5jZUlkPmY5OWU4ZjI1LTJlNjItNDkxOS1hMzE1LTkwMTdlOGI1MWY5Z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Sk8L1RleHQ+DQogICAgPC9UZXh0VW5pdD4NCiAgPC9UZXh0VW5pdHM+DQo8L1BsYWNlaG9sZGVyPg==</w:instrText>
      </w:r>
      <w:r w:rsidR="00BA6215">
        <w:rPr>
          <w:rStyle w:val="Citation"/>
        </w:rPr>
        <w:fldChar w:fldCharType="separate"/>
      </w:r>
      <w:bookmarkStart w:id="713" w:name="_CTVP001cb2e72af9cad4ffeb9be5e2fc1411e5c"/>
      <w:r w:rsidR="0092006B">
        <w:rPr>
          <w:rStyle w:val="Citation"/>
        </w:rPr>
        <w:t>(2011)</w:t>
      </w:r>
      <w:bookmarkEnd w:id="713"/>
      <w:r w:rsidR="00BA6215">
        <w:rPr>
          <w:rStyle w:val="Citation"/>
        </w:rPr>
        <w:fldChar w:fldCharType="end"/>
      </w:r>
      <w:r w:rsidRPr="006C65BE">
        <w:t xml:space="preserve"> investigates </w:t>
      </w:r>
      <w:r w:rsidRPr="006C65BE">
        <w:rPr>
          <w:lang w:eastAsia="en-US"/>
        </w:rPr>
        <w:t>pronominal agreement, aspect marking, serial verb constructions, and various aspects of clause linkage in Papuan Malay.</w:t>
      </w:r>
    </w:p>
    <w:p w14:paraId="4685915C" w14:textId="6B3BF033" w:rsidR="00985482" w:rsidRPr="006C65BE" w:rsidRDefault="00985482" w:rsidP="00A44289">
      <w:pPr>
        <w:pStyle w:val="Body0500after"/>
      </w:pPr>
      <w:r w:rsidRPr="006C65BE">
        <w:t xml:space="preserve">In addition to these more in-depth studies on Papuan Malay, initial research has been conducted on a variety of different topics. </w:t>
      </w:r>
      <w:r w:rsidR="00BA6215">
        <w:rPr>
          <w:rStyle w:val="Citation"/>
        </w:rPr>
        <w:fldChar w:fldCharType="begin"/>
      </w:r>
      <w:r w:rsidR="003A5B20">
        <w:rPr>
          <w:rStyle w:val="Citation"/>
        </w:rPr>
        <w:instrText>ADDIN CITAVI.PLACEHOLDER 94a1700d-7491-43a2-a323-7e313af44106 PFBsYWNlaG9sZGVyPg0KICA8QWRkSW5WZXJzaW9uPjUuMi4wLjg8L0FkZEluVmVyc2lvbj4NCiAgPElkPjk0YTE3MDBkLTc0OTEtNDNhMi1hMzIzLTdlMzEzYWY0NDEwNjwvSWQ+DQogIDxFbnRyaWVzPg0KICAgIDxFbnRyeT4NCiAgICAgIDxJZD5hNGY3NDUzMy1mYmU5LTQ4ZGYtOGI2Ni02ZGQ1MTAyNGQ1MWU8L0lkPg0KICAgICAgPE5vUGFyPnRydWU8L05vUGFyPg0KICAgICAgPFBlcnNvbk9ubHk+dHJ1ZTwvUGVyc29uT25seT4NCiAgICAgIDxSZWZlcmVuY2VJZD5hYTdhNzRkYi1iN2QzLTQ5ZDgtOTQ2ZC00NzM4ZDI0NjdlMWQ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dXJ1bmc8L1RleHQ+DQogICAgPC9UZXh0VW5pdD4NCiAgPC9UZXh0VW5pdHM+DQo8L1BsYWNlaG9sZGVyPg==</w:instrText>
      </w:r>
      <w:r w:rsidR="00BA6215">
        <w:rPr>
          <w:rStyle w:val="Citation"/>
        </w:rPr>
        <w:fldChar w:fldCharType="separate"/>
      </w:r>
      <w:bookmarkStart w:id="714" w:name="_CTVP00194a1700d749143a2a3237e313af44106"/>
      <w:r w:rsidR="0092006B">
        <w:rPr>
          <w:rStyle w:val="Citation"/>
        </w:rPr>
        <w:t>Burung</w:t>
      </w:r>
      <w:bookmarkEnd w:id="714"/>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5fe228b8-e264-40e8-b0d1-00ec5c1affcb PFBsYWNlaG9sZGVyPg0KICA8QWRkSW5WZXJzaW9uPjUuMi4wLjg8L0FkZEluVmVyc2lvbj4NCiAgPElkPjVmZTIyOGI4LWUyNjQtNDBlOC1iMGQxLTAwZWM1YzFhZmZjYjwvSWQ+DQogIDxFbnRyaWVzPg0KICAgIDxFbnRyeT4NCiAgICAgIDxJZD43OTk0MzU2MC03YmNkLTQxZDMtOWExNC1kMGMyOTEyNDkwODA8L0lkPg0KICAgICAgPFJlZmVyZW5jZUlkPmFhN2E3NGRiLWI3ZDMtNDlkOC05NDZkLTQ3MzhkMjQ2N2UxZ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BA6215">
        <w:rPr>
          <w:rStyle w:val="Citation"/>
        </w:rPr>
        <w:fldChar w:fldCharType="separate"/>
      </w:r>
      <w:bookmarkStart w:id="715" w:name="_CTVP0015fe228b8e26440e8b0d100ec5c1affcb"/>
      <w:r w:rsidR="0092006B">
        <w:rPr>
          <w:rStyle w:val="Citation"/>
        </w:rPr>
        <w:t>(2004)</w:t>
      </w:r>
      <w:bookmarkEnd w:id="715"/>
      <w:r w:rsidR="00BA6215">
        <w:rPr>
          <w:rStyle w:val="Citation"/>
        </w:rPr>
        <w:fldChar w:fldCharType="end"/>
      </w:r>
      <w:r w:rsidRPr="006C65BE">
        <w:t xml:space="preserve"> examines comparative constructions in Papuan Malay. </w:t>
      </w:r>
      <w:r w:rsidR="00BA6215">
        <w:rPr>
          <w:rStyle w:val="Citation"/>
        </w:rPr>
        <w:fldChar w:fldCharType="begin"/>
      </w:r>
      <w:r w:rsidR="000A2A10">
        <w:rPr>
          <w:rStyle w:val="Citation"/>
        </w:rPr>
        <w:instrText>ADDIN CITAVI.PLACEHOLDER 0ecde26b-c9d0-4b16-b334-a57684841cf9 PFBsYWNlaG9sZGVyPg0KICA8QWRkSW5WZXJzaW9uPjUuMi4wLjg8L0FkZEluVmVyc2lvbj4NCiAgPElkPjBlY2RlMjZiLWM5ZDAtNGIxNi1iMzM0LWE1NzY4NDg0MWNmOTwvSWQ+DQogIDxFbnRyaWVzPg0KICAgIDxFbnRyeT4NCiAgICAgIDxJZD43MDJmZDJmOS1hNjgwLTQ1MTYtYWFlNC1mYWUxN2ZhZmNiZjU8L0lkPg0KICAgICAgPE5vUGFyPnRydWU8L05vUGFyPg0KICAgICAgPFBlcnNvbk9ubHk+dHJ1ZTwvUGVyc29uT25seT4NCiAgICAgIDxSZWZlcmVuY2VJZD4zZGJlYzk1OS02YTMxLTQ0MGEtOWZjYS03OWVhMzM0Y2RiNDU8L1JlZmVyZW5jZUlk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cnVuZzwvVGV4dD4NCiAgICA8L1RleHRVbml0Pg0KICA8L1RleHRVbml0cz4NCjwvUGxhY2Vob2xkZXI+</w:instrText>
      </w:r>
      <w:r w:rsidR="00BA6215">
        <w:rPr>
          <w:rStyle w:val="Citation"/>
        </w:rPr>
        <w:fldChar w:fldCharType="separate"/>
      </w:r>
      <w:bookmarkStart w:id="716" w:name="_CTVP0010ecde26bc9d04b16b334a57684841cf9"/>
      <w:r w:rsidR="0092006B">
        <w:rPr>
          <w:rStyle w:val="Citation"/>
        </w:rPr>
        <w:t>Burung</w:t>
      </w:r>
      <w:bookmarkEnd w:id="716"/>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69bcf32d-2d66-46e6-ae1a-67b909611312 PFBsYWNlaG9sZGVyPg0KICA8QWRkSW5WZXJzaW9uPjUuMi4wLjg8L0FkZEluVmVyc2lvbj4NCiAgPElkPjY5YmNmMzJkLTJkNjYtNDZlNi1hZTFhLTY3YjkwOTYxMTMxMjwvSWQ+DQogIDxFbnRyaWVzPg0KICAgIDxFbnRyeT4NCiAgICAgIDxJZD4zMzUwOWE4OS0xYWRkLTRhNmYtYTgyMC03OWZhNDdkNWU0NDM8L0lkPg0KICAgICAgPFJlZmVyZW5jZUlkPjNkYmVjOTU5LTZhMzEtNDQwYS05ZmNhLTc5ZWEzMzRjZGI0N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UpPC9UZXh0Pg0KICAgIDwvVGV4dFVuaXQ+DQogIDwvVGV4dFVuaXRzPg0KPC9QbGFjZWhvbGRlcj4=</w:instrText>
      </w:r>
      <w:r w:rsidR="00BA6215">
        <w:rPr>
          <w:rStyle w:val="Citation"/>
        </w:rPr>
        <w:fldChar w:fldCharType="separate"/>
      </w:r>
      <w:bookmarkStart w:id="717" w:name="_CTVP00169bcf32d2d6646e6ae1a67b909611312"/>
      <w:r w:rsidR="0092006B">
        <w:rPr>
          <w:rStyle w:val="Citation"/>
        </w:rPr>
        <w:t>(2005)</w:t>
      </w:r>
      <w:bookmarkEnd w:id="717"/>
      <w:r w:rsidR="00BA6215">
        <w:rPr>
          <w:rStyle w:val="Citation"/>
        </w:rPr>
        <w:fldChar w:fldCharType="end"/>
      </w:r>
      <w:r w:rsidRPr="006C65BE">
        <w:t xml:space="preserve"> discusses three types of textual continuity, namely topic, action, and thematic continuity. </w:t>
      </w:r>
      <w:r w:rsidR="00BA6215">
        <w:rPr>
          <w:rStyle w:val="Citation"/>
        </w:rPr>
        <w:fldChar w:fldCharType="begin"/>
      </w:r>
      <w:r w:rsidR="003A5B20">
        <w:rPr>
          <w:rStyle w:val="Citation"/>
        </w:rPr>
        <w:instrText>ADDIN CITAVI.PLACEHOLDER fc059c09-4fed-4cab-98e8-f19a63aa6c28 PFBsYWNlaG9sZGVyPg0KICA8QWRkSW5WZXJzaW9uPjUuMi4wLjg8L0FkZEluVmVyc2lvbj4NCiAgPElkPmZjMDU5YzA5LTRmZWQtNGNhYi05OGU4LWYxOWE2M2FhNmMyODwvSWQ+DQogIDxFbnRyaWVzPg0KICAgIDxFbnRyeT4NCiAgICAgIDxJZD5lN2RmNDRiMC03Y2I2LTQ2YTAtYTUwOS03MjA4M2FkMTI3YjE8L0lkPg0KICAgICAgPE5vUGFyPnRydWU8L05vUGFyPg0KICAgICAgPFBlcnNvbk9ubHk+dHJ1ZTwvUGVyc29uT25seT4NCiAgICAgIDxSZWZlcmVuY2VJZD5lMDFmYTk3Ny1lMTVkLTQxYTEtYTc5NC0wODRkNGZmZTdkYTg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VydW5nIGFuZCBTYXdha2k8L1RleHQ+DQogICAgPC9UZXh0VW5pdD4NCiAgPC9UZXh0VW5pdHM+DQo8L1BsYWNlaG9sZGVyPg==</w:instrText>
      </w:r>
      <w:r w:rsidR="00BA6215">
        <w:rPr>
          <w:rStyle w:val="Citation"/>
        </w:rPr>
        <w:fldChar w:fldCharType="separate"/>
      </w:r>
      <w:bookmarkStart w:id="718" w:name="_CTVP001fc059c094fed4cab98e8f19a63aa6c28"/>
      <w:r w:rsidR="0092006B">
        <w:rPr>
          <w:rStyle w:val="Citation"/>
        </w:rPr>
        <w:t>Burung and Sawaki</w:t>
      </w:r>
      <w:bookmarkEnd w:id="718"/>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905e1f6c-fcf4-45e6-8bdd-5bb2aac5b7b7 PFBsYWNlaG9sZGVyPg0KICA8QWRkSW5WZXJzaW9uPjUuMi4wLjg8L0FkZEluVmVyc2lvbj4NCiAgPElkPjkwNWUxZjZjLWZjZjQtNDVlNi04YmRkLTViYjJhYWM1YjdiNzwvSWQ+DQogIDxFbnRyaWVzPg0KICAgIDxFbnRyeT4NCiAgICAgIDxJZD5jYmE5NzJkYi0wZjEwLTQ2ZjUtOTU2My02ZDk0NjgxY2IzNWE8L0lkPg0KICAgICAgPFJlZmVyZW5jZUlkPmUwMWZhOTc3LWUxNWQtNDFhMS1hNzk0LTA4NGQ0ZmZlN2R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00BA6215">
        <w:rPr>
          <w:rStyle w:val="Citation"/>
        </w:rPr>
        <w:fldChar w:fldCharType="separate"/>
      </w:r>
      <w:bookmarkStart w:id="719" w:name="_CTVP001905e1f6cfcf445e68bdd5bb2aac5b7b7"/>
      <w:r w:rsidR="0092006B">
        <w:rPr>
          <w:rStyle w:val="Citation"/>
        </w:rPr>
        <w:t>(2007)</w:t>
      </w:r>
      <w:bookmarkEnd w:id="719"/>
      <w:r w:rsidR="00BA6215">
        <w:rPr>
          <w:rStyle w:val="Citation"/>
        </w:rPr>
        <w:fldChar w:fldCharType="end"/>
      </w:r>
      <w:r w:rsidRPr="006C65BE">
        <w:t xml:space="preserve"> describe different types of causative constructions</w:t>
      </w:r>
      <w:r w:rsidRPr="006C65BE">
        <w:rPr>
          <w:lang w:eastAsia="en-US"/>
        </w:rPr>
        <w:t xml:space="preserve">. </w:t>
      </w:r>
      <w:r w:rsidR="00BA6215">
        <w:rPr>
          <w:rStyle w:val="Citation"/>
        </w:rPr>
        <w:fldChar w:fldCharType="begin"/>
      </w:r>
      <w:r w:rsidR="003A5B20">
        <w:rPr>
          <w:rStyle w:val="Citation"/>
        </w:rPr>
        <w:instrText>ADDIN CITAVI.PLACEHOLDER 5ce55368-93df-4368-848c-b327be420dc1 PFBsYWNlaG9sZGVyPg0KICA8QWRkSW5WZXJzaW9uPjUuMi4wLjg8L0FkZEluVmVyc2lvbj4NCiAgPElkPjVjZTU1MzY4LTkzZGYtNDM2OC04NDhjLWIzMjdiZTQyMGRjMTwvSWQ+DQogIDxFbnRyaWVzPg0KICAgIDxFbnRyeT4NCiAgICAgIDxJZD42M2VjMmI3OS0wODkwLTQzNjktYmRlZS05ZDU3MWJlMjk2MmY8L0lkPg0KICAgICAgPE5vUGFyPnRydWU8L05vUGFyPg0KICAgICAgPFBlcnNvbk9ubHk+dHJ1ZTwvUGVyc29uT25seT4NCiAgICAgIDxSZWZlcmVuY2VJZD44M2RlZTA0Zi1kODU4LTRhZDYtOGMxMS0zZDYwMmJiOWQxNjc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cnVuZzwvVGV4dD4NCiAgICA8L1RleHRVbml0Pg0KICA8L1RleHRVbml0cz4NCjwvUGxhY2Vob2xkZXI+</w:instrText>
      </w:r>
      <w:r w:rsidR="00BA6215">
        <w:rPr>
          <w:rStyle w:val="Citation"/>
        </w:rPr>
        <w:fldChar w:fldCharType="separate"/>
      </w:r>
      <w:bookmarkStart w:id="720" w:name="_CTVP0015ce5536893df4368848cb327be420dc1"/>
      <w:r w:rsidR="0092006B">
        <w:rPr>
          <w:rStyle w:val="Citation"/>
        </w:rPr>
        <w:t>Burung</w:t>
      </w:r>
      <w:bookmarkEnd w:id="720"/>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641e9ac7-7d4c-490c-8350-e77787985dcc PFBsYWNlaG9sZGVyPg0KICA8QWRkSW5WZXJzaW9uPjUuMi4wLjg8L0FkZEluVmVyc2lvbj4NCiAgPElkPjY0MWU5YWM3LTdkNGMtNDkwYy04MzUwLWU3Nzc4Nzk4NWRjYzwvSWQ+DQogIDxFbnRyaWVzPg0KICAgIDxFbnRyeT4NCiAgICAgIDxJZD5iMjQzZmZhMC1lYzI3LTRhYWYtYTUyMC03MTIwNDgyNWQ0YWY8L0lkPg0KICAgICAgPFJlZmVyZW5jZUlkPjgzZGVlMDRmLWQ4NTgtNGFkNi04YzExLTNkNjAyYmI5ZDE2Nz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4YSk8L1RleHQ+DQogICAgPC9UZXh0VW5pdD4NCiAgPC9UZXh0VW5pdHM+DQo8L1BsYWNlaG9sZGVyPg==</w:instrText>
      </w:r>
      <w:r w:rsidR="00BA6215">
        <w:rPr>
          <w:rStyle w:val="Citation"/>
        </w:rPr>
        <w:fldChar w:fldCharType="separate"/>
      </w:r>
      <w:bookmarkStart w:id="721" w:name="_CTVP001641e9ac77d4c490c8350e77787985dcc"/>
      <w:r w:rsidR="0092006B">
        <w:rPr>
          <w:rStyle w:val="Citation"/>
        </w:rPr>
        <w:t>(2008a)</w:t>
      </w:r>
      <w:bookmarkEnd w:id="721"/>
      <w:r w:rsidR="00BA6215">
        <w:rPr>
          <w:rStyle w:val="Citation"/>
        </w:rPr>
        <w:fldChar w:fldCharType="end"/>
      </w:r>
      <w:r w:rsidRPr="006C65BE">
        <w:t xml:space="preserve"> presents a brief typological profile of Papuan Malay. </w:t>
      </w:r>
      <w:r w:rsidR="00BA6215">
        <w:rPr>
          <w:rStyle w:val="Citation"/>
        </w:rPr>
        <w:fldChar w:fldCharType="begin"/>
      </w:r>
      <w:r w:rsidR="000A2A10">
        <w:rPr>
          <w:rStyle w:val="Citation"/>
        </w:rPr>
        <w:instrText>ADDIN CITAVI.PLACEHOLDER 378e9cc3-83a6-4ae2-b6b6-bf54e990044a PFBsYWNlaG9sZGVyPg0KICA8QWRkSW5WZXJzaW9uPjUuMi4wLjg8L0FkZEluVmVyc2lvbj4NCiAgPElkPjM3OGU5Y2MzLTgzYTYtNGFlMi1iNmI2LWJmNTRlOTkwMDQ0YTwvSWQ+DQogIDxFbnRyaWVzPg0KICAgIDxFbnRyeT4NCiAgICAgIDxJZD44MjI2NjdkOC0wM2NjLTRkZjQtOTdkYS1hZGJiZDNmOWU0ODY8L0lkPg0KICAgICAgPE5vUGFyPnRydWU8L05vUGFyPg0KICAgICAgPFBlcnNvbk9ubHk+dHJ1ZTwvUGVyc29uT25seT4NCiAgICAgIDxSZWZlcmVuY2VJZD5jOTQwMTYzMi1mNTVkLTQ5YzAtOGJmYy0yMjg5MTA2NzRlZmQ8L1JlZmVyZW5jZUlk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VydW5nPC9UZXh0Pg0KICAgIDwvVGV4dFVuaXQ+DQogIDwvVGV4dFVuaXRzPg0KPC9QbGFjZWhvbGRlcj4=</w:instrText>
      </w:r>
      <w:r w:rsidR="00BA6215">
        <w:rPr>
          <w:rStyle w:val="Citation"/>
        </w:rPr>
        <w:fldChar w:fldCharType="separate"/>
      </w:r>
      <w:bookmarkStart w:id="722" w:name="_CTVP001378e9cc383a64ae2b6b6bf54e990044a"/>
      <w:r w:rsidR="0092006B">
        <w:rPr>
          <w:rStyle w:val="Citation"/>
        </w:rPr>
        <w:t>Burung</w:t>
      </w:r>
      <w:bookmarkEnd w:id="722"/>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e6c384c4-5569-40d8-adf1-aa5aa95dd7e1 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hiKTwvVGV4dD4NCiAgICA8L1RleHRVbml0Pg0KICA8L1RleHRVbml0cz4NCjwvUGxhY2Vob2xkZXI+</w:instrText>
      </w:r>
      <w:r w:rsidR="00BA6215">
        <w:rPr>
          <w:rStyle w:val="Citation"/>
        </w:rPr>
        <w:fldChar w:fldCharType="separate"/>
      </w:r>
      <w:bookmarkStart w:id="723" w:name="_CTVP001e6c384c4556940d8adf1aa5aa95dd7e1"/>
      <w:r w:rsidR="0092006B">
        <w:rPr>
          <w:rStyle w:val="Citation"/>
        </w:rPr>
        <w:t>(2008b)</w:t>
      </w:r>
      <w:bookmarkEnd w:id="723"/>
      <w:r w:rsidR="00BA6215">
        <w:rPr>
          <w:rStyle w:val="Citation"/>
        </w:rPr>
        <w:fldChar w:fldCharType="end"/>
      </w:r>
      <w:r w:rsidRPr="006C65BE">
        <w:t xml:space="preserve"> investigates how Papuan Malay expresses the semantic prime FEEL, applying the Natural Semantic Metalanguage (NSM) framework. </w:t>
      </w:r>
      <w:r w:rsidR="00BA6215">
        <w:rPr>
          <w:rStyle w:val="Citation"/>
        </w:rPr>
        <w:fldChar w:fldCharType="begin"/>
      </w:r>
      <w:r w:rsidR="003A5B20">
        <w:rPr>
          <w:rStyle w:val="Citation"/>
        </w:rPr>
        <w:instrText>ADDIN CITAVI.PLACEHOLDER 8719355a-8798-429c-a456-e2f26c62fb78 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MdW1pIDIwMDcg4oCTIFRoZSB0eXBvbG9neSBvZiBwbHVyYWwgcGVyc29uYWw8L1Nob3J0VGl0bGU+DQogICAgICAgIDxUaXRsZT5UaGUgdHlwb2xvZ3kgb2YgcGx1cmFsIHBlcnNvbmFsIHByb25vdW5zIGluIFBhcHVhbiwgQW1ib25lc2UgYW5kIE1hbmFkbyBNYWxheTogTWFsYXkgdmFyaWV0aWVzIG9mIEVhc3Rlcm4gSW5kb25lc2lhbjwvVGl0bGU+DQogICAgICA8L1JlZmVyZW5jZT4NCiAgICA8L0VudHJ5Pg0KICA8L0VudHJpZXM+DQogIDxUZXh0Pkx1b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HVtaTwvVGV4dD4NCiAgICA8L1RleHRVbml0Pg0KICA8L1RleHRVbml0cz4NCjwvUGxhY2Vob2xkZXI+</w:instrText>
      </w:r>
      <w:r w:rsidR="00BA6215">
        <w:rPr>
          <w:rStyle w:val="Citation"/>
        </w:rPr>
        <w:fldChar w:fldCharType="separate"/>
      </w:r>
      <w:bookmarkStart w:id="724" w:name="_CTVP0018719355a8798429ca456e2f26c62fb78"/>
      <w:r w:rsidR="0092006B">
        <w:rPr>
          <w:rStyle w:val="Citation"/>
        </w:rPr>
        <w:t>Lumi</w:t>
      </w:r>
      <w:bookmarkEnd w:id="724"/>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c7b6af33-21fe-4ee9-84fd-65dca01d8733 PFBsYWNlaG9sZGVyPg0KICA8QWRkSW5WZXJzaW9uPjUuMi4wLjg8L0FkZEluVmVyc2lvbj4NCiAgPElkPmM3YjZhZjMzLTIxZmUtNGVlOS04NGZkLTY1ZGNhMDFkODczMzwvSWQ+DQogIDxFbnRyaWVzPg0KICAgIDxFbnRyeT4NCiAgICAgIDxJZD41NTJhZjA0ZS03NDg1LTQ0NGQtOGIzZS03MWY4MDE1NjY3OTU8L0lkPg0KICAgICAgPFJlZmVyZW5jZUlkPjk5NTY4ZDhjLWU2M2UtNGFhZi1hOWQ2LTZlY2Y2MmQ1ZTMyN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KTwvVGV4dD4NCiAgICA8L1RleHRVbml0Pg0KICA8L1RleHRVbml0cz4NCjwvUGxhY2Vob2xkZXI+</w:instrText>
      </w:r>
      <w:r w:rsidR="00BA6215">
        <w:rPr>
          <w:rStyle w:val="Citation"/>
        </w:rPr>
        <w:fldChar w:fldCharType="separate"/>
      </w:r>
      <w:bookmarkStart w:id="725" w:name="_CTVP001c7b6af3321fe4ee984fd65dca01d8733"/>
      <w:r w:rsidR="0092006B">
        <w:rPr>
          <w:rStyle w:val="Citation"/>
        </w:rPr>
        <w:t>(2007)</w:t>
      </w:r>
      <w:bookmarkEnd w:id="725"/>
      <w:r w:rsidR="00BA6215">
        <w:rPr>
          <w:rStyle w:val="Citation"/>
        </w:rPr>
        <w:fldChar w:fldCharType="end"/>
      </w:r>
      <w:r w:rsidR="00BD0F3E" w:rsidRPr="00BD0F3E">
        <w:t xml:space="preserve"> investigates similarities and differences of the plural personal pronouns in </w:t>
      </w:r>
      <w:r w:rsidR="00BD0F3E" w:rsidRPr="00BD0F3E">
        <w:rPr>
          <w:lang w:eastAsia="en-US"/>
        </w:rPr>
        <w:t>Ambon, Manado, and Papuan Malay.</w:t>
      </w:r>
      <w:r w:rsidR="004D0855">
        <w:rPr>
          <w:lang w:eastAsia="en-US"/>
        </w:rPr>
        <w:t xml:space="preserve"> </w:t>
      </w:r>
      <w:r w:rsidR="00BA6215">
        <w:rPr>
          <w:rStyle w:val="Citation"/>
        </w:rPr>
        <w:fldChar w:fldCharType="begin"/>
      </w:r>
      <w:r w:rsidR="003A5B20">
        <w:rPr>
          <w:rStyle w:val="Citation"/>
        </w:rPr>
        <w:instrText>ADDIN CITAVI.PLACEHOLDER 5dac1944-8c12-471b-a971-9e4ff54dbd69 PFBsYWNlaG9sZGVyPg0KICA8QWRkSW5WZXJzaW9uPjUuMi4wLjg8L0FkZEluVmVyc2lvbj4NCiAgPElkPjVkYWMxOTQ0LThjMTItNDcxYi1hOTcxLTllNGZmNTRkYmQ2OTwvSWQ+DQogIDxFbnRyaWVzPg0KICAgIDxFbnRyeT4NCiAgICAgIDxJZD5mZjUxMWUwYi05MjgyLTRhMjEtYTdkZi1kNjE2MjI0NmUwYmU8L0lkPg0KICAgICAgPE5vUGFyPnRydWU8L05vUGFyPg0KICAgICAgPFBlcnNvbk9ubHk+dHJ1ZTwvUGVyc29uT25seT4NCiAgICAgIDxSZWZlcmVuY2VJZD5mYTdlM2M2MS0xZTBmLTQ3NGEtOGZhYS0wMTQxYWNkZjBiZGQ8L1JlZmVyZW5jZUlk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Xdha2k8L1RleHQ+DQogICAgPC9UZXh0VW5pdD4NCiAgPC9UZXh0VW5pdHM+DQo8L1BsYWNlaG9sZGVyPg==</w:instrText>
      </w:r>
      <w:r w:rsidR="00BA6215">
        <w:rPr>
          <w:rStyle w:val="Citation"/>
        </w:rPr>
        <w:fldChar w:fldCharType="separate"/>
      </w:r>
      <w:bookmarkStart w:id="726" w:name="_CTVP0015dac19448c12471ba9719e4ff54dbd69"/>
      <w:r w:rsidR="0092006B">
        <w:rPr>
          <w:rStyle w:val="Citation"/>
        </w:rPr>
        <w:t>Sawaki</w:t>
      </w:r>
      <w:bookmarkEnd w:id="726"/>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d7d17268-5e70-4e31-a72a-2bbd7dcc823a PFBsYWNlaG9sZGVyPg0KICA8QWRkSW5WZXJzaW9uPjUuMi4wLjg8L0FkZEluVmVyc2lvbj4NCiAgPElkPmQ3ZDE3MjY4LTVlNzAtNGUzMS1hNzJhLTJiYmQ3ZGNjODIzYTwvSWQ+DQogIDxFbnRyaWVzPg0KICAgIDxFbnRyeT4NCiAgICAgIDxJZD42MmQ2YzY4NS0wMzBjLTRiMzYtOWM3NC1mMzM2MDM0MDU3MDk8L0lkPg0KICAgICAgPFJlZmVyZW5jZUlkPmZhN2UzYzYxLTFlMGYtNDc0YS04ZmFhLTAxNDFhY2RmMGJkZ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BA6215">
        <w:rPr>
          <w:rStyle w:val="Citation"/>
        </w:rPr>
        <w:fldChar w:fldCharType="separate"/>
      </w:r>
      <w:bookmarkStart w:id="727" w:name="_CTVP001d7d172685e704e31a72a2bbd7dcc823a"/>
      <w:r w:rsidR="0092006B">
        <w:rPr>
          <w:rStyle w:val="Citation"/>
        </w:rPr>
        <w:t>(2004)</w:t>
      </w:r>
      <w:bookmarkEnd w:id="727"/>
      <w:r w:rsidR="00BA6215">
        <w:rPr>
          <w:rStyle w:val="Citation"/>
        </w:rPr>
        <w:fldChar w:fldCharType="end"/>
      </w:r>
      <w:r w:rsidRPr="006C65BE">
        <w:t xml:space="preserve"> discusses serial-verb constructions and word order in different clause types, and gives an overview of the pronominal system. </w:t>
      </w:r>
      <w:r w:rsidR="00BA6215">
        <w:rPr>
          <w:rStyle w:val="Citation"/>
        </w:rPr>
        <w:fldChar w:fldCharType="begin"/>
      </w:r>
      <w:r w:rsidR="003A5B20">
        <w:rPr>
          <w:rStyle w:val="Citation"/>
        </w:rPr>
        <w:instrText>ADDIN CITAVI.PLACEHOLDER ad862d1c-0d88-4d4e-b5a9-41eb8e4fd656 PFBsYWNlaG9sZGVyPg0KICA8QWRkSW5WZXJzaW9uPjUuMi4wLjg8L0FkZEluVmVyc2lvbj4NCiAgPElkPmFkODYyZDFjLTBkODgtNGQ0ZS1iNWE5LTQxZWI4ZTRmZDY1NjwvSWQ+DQogIDxFbnRyaWVzPg0KICAgIDxFbnRyeT4NCiAgICAgIDxJZD4xMzdlOGJhNS01NTc5LTQ1NmUtYmNhZS1lMTkwZmM3NjNmNmU8L0lkPg0KICAgICAgPE5vUGFyPnRydWU8L05vUGFyPg0KICAgICAgPFBlcnNvbk9ubHk+dHJ1ZTwvUGVyc29uT25seT4NCiAgICAgIDxSZWZlcmVuY2VJZD42NTdmMWFmNS1kOThmLTQ1YzAtODJjNi1iMGU4OWUxZDJlNTg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Xdha2k8L1RleHQ+DQogICAgPC9UZXh0VW5pdD4NCiAgPC9UZXh0VW5pdHM+DQo8L1BsYWNlaG9sZGVyPg==</w:instrText>
      </w:r>
      <w:r w:rsidR="00BA6215">
        <w:rPr>
          <w:rStyle w:val="Citation"/>
        </w:rPr>
        <w:fldChar w:fldCharType="separate"/>
      </w:r>
      <w:bookmarkStart w:id="728" w:name="_CTVP001ad862d1c0d884d4eb5a941eb8e4fd656"/>
      <w:r w:rsidR="0092006B">
        <w:rPr>
          <w:rStyle w:val="Citation"/>
        </w:rPr>
        <w:t>Sawaki</w:t>
      </w:r>
      <w:bookmarkEnd w:id="728"/>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240487e6-fbed-4923-84b0-1a0d349377a2 PFBsYWNlaG9sZGVyPg0KICA8QWRkSW5WZXJzaW9uPjUuMi4wLjg8L0FkZEluVmVyc2lvbj4NCiAgPElkPjI0MDQ4N2U2LWZiZWQtNDkyMy04NGIwLTFhMGQzNDkzNzdhMjwvSWQ+DQogIDxFbnRyaWVzPg0KICAgIDxFbnRyeT4NCiAgICAgIDxJZD4zNWRjOWYzNi0zMzIxLTQ5MjEtYmViNC02MmFhOTkzOTQ4Zjg8L0lkPg0KICAgICAgPFJlZmVyZW5jZUlkPjY1N2YxYWY1LWQ5OGYtNDVjMC04MmM2LWIwZTg5ZTFkMmU1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TYXdha2kgMjAwNyDigJMgRG9lcyBwYXNzaXZlIGV4aXN0IGluIE1lbGF5dTwvU2hvcnRUaXRsZT4NCiAgICAgICAgPFRpdGxlPkRvZXMgcGFzc2l2ZSBleGlzdCBpbiBNZWxheXUgUGFwdWE/PC9UaXRsZT4NCiAgICAgIDwvUmVmZXJlbmNlPg0KICAgIDwvRW50cnk+DQogIDwvRW50cmllcz4NCiAgPFRleHQ+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KTwvVGV4dD4NCiAgICA8L1RleHRVbml0Pg0KICA8L1RleHRVbml0cz4NCjwvUGxhY2Vob2xkZXI+</w:instrText>
      </w:r>
      <w:r w:rsidR="00BA6215">
        <w:rPr>
          <w:rStyle w:val="Citation"/>
        </w:rPr>
        <w:fldChar w:fldCharType="separate"/>
      </w:r>
      <w:bookmarkStart w:id="729" w:name="_CTVP001240487e6fbed492384b01a0d349377a2"/>
      <w:r w:rsidR="0092006B">
        <w:rPr>
          <w:rStyle w:val="Citation"/>
        </w:rPr>
        <w:t>(2007)</w:t>
      </w:r>
      <w:bookmarkEnd w:id="729"/>
      <w:r w:rsidR="00BA6215">
        <w:rPr>
          <w:rStyle w:val="Citation"/>
        </w:rPr>
        <w:fldChar w:fldCharType="end"/>
      </w:r>
      <w:r w:rsidRPr="006C65BE">
        <w:t xml:space="preserve"> investigates how Papuan Malay expresses passive voice</w:t>
      </w:r>
      <w:r w:rsidRPr="006C65BE">
        <w:rPr>
          <w:lang w:eastAsia="en-US"/>
        </w:rPr>
        <w:t xml:space="preserve">. </w:t>
      </w:r>
      <w:r w:rsidR="00BA6215">
        <w:rPr>
          <w:rStyle w:val="Citation"/>
        </w:rPr>
        <w:fldChar w:fldCharType="begin"/>
      </w:r>
      <w:r w:rsidR="000A2A10">
        <w:rPr>
          <w:rStyle w:val="Citation"/>
        </w:rPr>
        <w:instrText>ADDIN CITAVI.PLACEHOLDER 4f045971-0664-47d6-a4c0-d3d2bc9ecea9 PFBsYWNlaG9sZGVyPg0KICA8QWRkSW5WZXJzaW9uPjUuMi4wLjg8L0FkZEluVmVyc2lvbj4NCiAgPElkPjRmMDQ1OTcxLTA2NjQtNDdkNi1hNGMwLWQzZDJiYzllY2VhOTwvSWQ+DQogIDxFbnRyaWVzPg0KICAgIDxFbnRyeT4NCiAgICAgIDxJZD5hMzdhODRiZS1jNmE0LTRkM2ItYTE5Yi0zMDJkNDkxM2VjNjA8L0lkPg0KICAgICAgPE5vUGFyPnRydWU8L05vUGFyPg0KICAgICAgPFBlcnNvbk9ubHk+dHJ1ZTwvUGVyc29uT25seT4NCiAgICAgIDxSZWZlcmVuY2VJZD5kOTEwOTgxMS1iMjBhLTRjZGEtOTg0NC0yZTFiYzM3NGJmNzg8L1JlZmVyZW5jZUlk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FyYW1pPC9UZXh0Pg0KICAgIDwvVGV4dFVuaXQ+DQogIDwvVGV4dFVuaXRzPg0KPC9QbGFjZWhvbGRlcj4=</w:instrText>
      </w:r>
      <w:r w:rsidR="00BA6215">
        <w:rPr>
          <w:rStyle w:val="Citation"/>
        </w:rPr>
        <w:fldChar w:fldCharType="separate"/>
      </w:r>
      <w:bookmarkStart w:id="730" w:name="_CTVP0014f045971066447d6a4c0d3d2bc9ecea9"/>
      <w:r w:rsidR="0092006B">
        <w:rPr>
          <w:rStyle w:val="Citation"/>
        </w:rPr>
        <w:t>Warami</w:t>
      </w:r>
      <w:bookmarkEnd w:id="730"/>
      <w:r w:rsidR="00BA6215">
        <w:rPr>
          <w:rStyle w:val="Citation"/>
        </w:rPr>
        <w:fldChar w:fldCharType="end"/>
      </w:r>
      <w:r w:rsidR="00513C8C" w:rsidRPr="00513C8C">
        <w:rPr>
          <w:rStyle w:val="Citation"/>
        </w:rPr>
        <w:t xml:space="preserve"> </w:t>
      </w:r>
      <w:r w:rsidR="00BA6215">
        <w:rPr>
          <w:rStyle w:val="Citation"/>
        </w:rPr>
        <w:fldChar w:fldCharType="begin"/>
      </w:r>
      <w:r w:rsidR="000A2A10">
        <w:rPr>
          <w:rStyle w:val="Citation"/>
        </w:rPr>
        <w:instrText>ADDIN CITAVI.PLACEHOLDER c8524941-06d0-4eea-9c89-0de605e2e503 PFBsYWNlaG9sZGVyPg0KICA8QWRkSW5WZXJzaW9uPjUuMi4wLjg8L0FkZEluVmVyc2lvbj4NCiAgPElkPmM4NTI0OTQxLTA2ZDAtNGVlYS05Yzg5LTBkZTYwNWUyZTUwMzwvSWQ+DQogIDxFbnRyaWVzPg0KICAgIDxFbnRyeT4NCiAgICAgIDxJZD5kZjJjYWNmNy1jMzRkLTQ5ZTctOTU4Yy1hNjk4ZmYxMmVhZjM8L0lkPg0KICAgICAgPFJlZmVyZW5jZUlkPmQ5MTA5ODExLWIyMGEtNGNkYS05ODQ0LTJlMWJjMzc0YmY3O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Sk8L1RleHQ+DQogICAgPC9UZXh0VW5pdD4NCiAgPC9UZXh0VW5pdHM+DQo8L1BsYWNlaG9sZGVyPg==</w:instrText>
      </w:r>
      <w:r w:rsidR="00BA6215">
        <w:rPr>
          <w:rStyle w:val="Citation"/>
        </w:rPr>
        <w:fldChar w:fldCharType="separate"/>
      </w:r>
      <w:bookmarkStart w:id="731" w:name="_CTVP001c852494106d04eea9c890de605e2e503"/>
      <w:r w:rsidR="0092006B">
        <w:rPr>
          <w:rStyle w:val="Citation"/>
        </w:rPr>
        <w:t>(2005)</w:t>
      </w:r>
      <w:bookmarkEnd w:id="731"/>
      <w:r w:rsidR="00BA6215">
        <w:rPr>
          <w:rStyle w:val="Citation"/>
        </w:rPr>
        <w:fldChar w:fldCharType="end"/>
      </w:r>
      <w:r w:rsidRPr="006C65BE">
        <w:t xml:space="preserve"> examines the uses of a number of different lexical items, including selected interjection</w:t>
      </w:r>
      <w:r w:rsidR="00C31E7B">
        <w:t>s</w:t>
      </w:r>
      <w:r w:rsidR="00A44289">
        <w:t xml:space="preserve"> and conjunctions.</w:t>
      </w:r>
    </w:p>
    <w:p w14:paraId="0D2646F9" w14:textId="1DB84A4B" w:rsidR="00985482" w:rsidRDefault="00985482" w:rsidP="00A44289">
      <w:pPr>
        <w:pStyle w:val="Body0515after"/>
      </w:pPr>
      <w:r w:rsidRPr="006C65BE">
        <w:t xml:space="preserve">Other materials on Papuan Malay mentioned in the literature </w:t>
      </w:r>
      <w:r w:rsidR="00E22B94">
        <w:t xml:space="preserve">but not consulted by the author </w:t>
      </w:r>
      <w:r w:rsidRPr="006C65BE">
        <w:t xml:space="preserve">are the following (listed in alphabetical order): </w:t>
      </w:r>
      <w:r w:rsidR="00BA6215">
        <w:rPr>
          <w:rStyle w:val="Citation"/>
        </w:rPr>
        <w:fldChar w:fldCharType="begin"/>
      </w:r>
      <w:r w:rsidR="000A2A10">
        <w:rPr>
          <w:rStyle w:val="Citation"/>
        </w:rPr>
        <w:instrText>ADDIN CITAVI.PLACEHOLDER 9f3ad8b1-6b52-4422-8ad2-a31cbe18a310 PFBsYWNlaG9sZGVyPg0KICA8QWRkSW5WZXJzaW9uPjUuMi4wLjg8L0FkZEluVmVyc2lvbj4NCiAgPElkPjlmM2FkOGIxLTZiNTItNDQyMi04YWQyLWEzMWNiZTE4YTMxMDwvSWQ+DQogIDxFbnRyaWVzPg0KICAgIDxFbnRyeT4NCiAgICAgIDxJZD40MGUwZDJlZi1hYWNjLTQyOTQtYWE2OC1jZmQwNmIyMGE3Y2E8L0lkPg0KICAgICAgPE5vUGFyPnRydWU8L05vUGFyPg0KICAgICAgPFBlcnNvbk9ubHk+dHJ1ZTwvUGVyc29uT25seT4NCiAgICAgIDxSZWZlcmVuY2VJZD45YmU0YjIxZi1iOGM4LTQ1NzUtODA3Yi05NGZjNmQwZmFjYjA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ub2h1ZTwvVGV4dD4NCiAgICA8L1RleHRVbml0Pg0KICA8L1RleHRVbml0cz4NCjwvUGxhY2Vob2xkZXI+</w:instrText>
      </w:r>
      <w:r w:rsidR="00BA6215">
        <w:rPr>
          <w:rStyle w:val="Citation"/>
        </w:rPr>
        <w:fldChar w:fldCharType="separate"/>
      </w:r>
      <w:bookmarkStart w:id="732" w:name="_CTVP0019f3ad8b16b5244228ad2a31cbe18a310"/>
      <w:r w:rsidR="0092006B">
        <w:rPr>
          <w:rStyle w:val="Citation"/>
        </w:rPr>
        <w:t>Donohue</w:t>
      </w:r>
      <w:bookmarkEnd w:id="732"/>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0A2A10">
        <w:rPr>
          <w:rStyle w:val="Citation"/>
        </w:rPr>
        <w:instrText>ADDIN CITAVI.PLACEHOLDER a9f2c6b7-7299-48a8-a1fb-4dba4d5e99de PFBsYWNlaG9sZGVyPg0KICA8QWRkSW5WZXJzaW9uPjUuMi4wLjg8L0FkZEluVmVyc2lvbj4NCiAgPElkPmE5ZjJjNmI3LTcyOTktNDhhOC1hMWZiLTRkYmE0ZDVlOTlkZTwvSWQ+DQogIDxFbnRyaWVzPg0KICAgIDxFbnRyeT4NCiAgICAgIDxJZD42NjIzMTkxMS00NDc2LTQyZTktYmUzZC1lYmE3OGI4ZTcyMzc8L0lkPg0KICAgICAgPFJlZmVyZW5jZUlkPjliZTRiMjFmLWI4YzgtNDU3NS04MDdiLTk0ZmM2ZDBmYWNiM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KTwvVGV4dD4NCiAgICA8L1RleHRVbml0Pg0KICA8L1RleHRVbml0cz4NCjwvUGxhY2Vob2xkZXI+</w:instrText>
      </w:r>
      <w:r w:rsidR="00BA6215">
        <w:rPr>
          <w:rStyle w:val="Citation"/>
        </w:rPr>
        <w:fldChar w:fldCharType="separate"/>
      </w:r>
      <w:bookmarkStart w:id="733" w:name="_CTVP001a9f2c6b7729948a8a1fb4dba4d5e99de"/>
      <w:r w:rsidR="0092006B">
        <w:rPr>
          <w:rStyle w:val="Citation"/>
        </w:rPr>
        <w:t>(1997)</w:t>
      </w:r>
      <w:bookmarkEnd w:id="733"/>
      <w:r w:rsidR="00BA6215">
        <w:rPr>
          <w:rStyle w:val="Citation"/>
        </w:rPr>
        <w:fldChar w:fldCharType="end"/>
      </w:r>
      <w:r w:rsidRPr="006C65BE">
        <w:t xml:space="preserve"> study on contact and change in </w:t>
      </w:r>
      <w:r w:rsidR="00A44289">
        <w:t xml:space="preserve">Papuan Malay as spoken in </w:t>
      </w:r>
      <w:r w:rsidRPr="006C65BE">
        <w:t>Merauke,</w:t>
      </w:r>
      <w:r w:rsidR="00A44289">
        <w:rPr>
          <w:rStyle w:val="FootnoteReference"/>
        </w:rPr>
        <w:footnoteReference w:id="54"/>
      </w:r>
      <w:r w:rsidRPr="006C65BE">
        <w:t xml:space="preserve"> </w:t>
      </w:r>
      <w:r w:rsidR="00BA6215">
        <w:rPr>
          <w:rStyle w:val="Citation"/>
        </w:rPr>
        <w:fldChar w:fldCharType="begin"/>
      </w:r>
      <w:r w:rsidR="000A2A10">
        <w:rPr>
          <w:rStyle w:val="Citation"/>
        </w:rPr>
        <w:instrText>ADDIN CITAVI.PLACEHOLDER 5e941fd8-0d37-47e9-a576-147d1a278c4e 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YW50aTwvVGV4dD4NCiAgICA8L1RleHRVbml0Pg0KICA8L1RleHRVbml0cz4NCjwvUGxhY2Vob2xkZXI+</w:instrText>
      </w:r>
      <w:r w:rsidR="00BA6215">
        <w:rPr>
          <w:rStyle w:val="Citation"/>
        </w:rPr>
        <w:fldChar w:fldCharType="separate"/>
      </w:r>
      <w:bookmarkStart w:id="735" w:name="_CTVP0015e941fd80d3747e9a576147d1a278c4e"/>
      <w:r w:rsidR="0092006B">
        <w:rPr>
          <w:rStyle w:val="Citation"/>
        </w:rPr>
        <w:t>Hartanti</w:t>
      </w:r>
      <w:bookmarkEnd w:id="735"/>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0A2A10">
        <w:rPr>
          <w:rStyle w:val="Citation"/>
        </w:rPr>
        <w:instrText>ADDIN CITAVI.PLACEHOLDER 931a254b-386f-45b3-a2ad-068388142713 PFBsYWNlaG9sZGVyPg0KICA8QWRkSW5WZXJzaW9uPjUuMi4wLjg8L0FkZEluVmVyc2lvbj4NCiAgPElkPjkzMWEyNTRiLTM4NmYtNDViMy1hMmFkLTA2ODM4ODE0MjcxMzwvSWQ+DQogIDxFbnRyaWVzPg0KICAgIDxFbnRyeT4NCiAgICAgIDxJZD4wM2UxMmEyOC04MWYyLTQ3YTAtOTEwMS01MmQ5YTk5ZjA5NGY8L0lkPg0KICAgICAgPFJlZmVyZW5jZUlkPjEyYTBkY2EwLTAwZWItNDBhNC1iMWI3LTgzODEyMTVjOWQ3Nj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Ck8L1RleHQ+DQogICAgPC9UZXh0VW5pdD4NCiAgPC9UZXh0VW5pdHM+DQo8L1BsYWNlaG9sZGVyPg==</w:instrText>
      </w:r>
      <w:r w:rsidR="00BA6215">
        <w:rPr>
          <w:rStyle w:val="Citation"/>
        </w:rPr>
        <w:fldChar w:fldCharType="separate"/>
      </w:r>
      <w:bookmarkStart w:id="736" w:name="_CTVP001931a254b386f45b3a2ad068388142713"/>
      <w:r w:rsidR="0092006B">
        <w:rPr>
          <w:rStyle w:val="Citation"/>
        </w:rPr>
        <w:t>(2008)</w:t>
      </w:r>
      <w:bookmarkEnd w:id="736"/>
      <w:r w:rsidR="00BA6215">
        <w:rPr>
          <w:rStyle w:val="Citation"/>
        </w:rPr>
        <w:fldChar w:fldCharType="end"/>
      </w:r>
      <w:r w:rsidRPr="006C65BE">
        <w:t xml:space="preserve"> analysis of SMS texts in Papuan Malay, </w:t>
      </w:r>
      <w:r w:rsidR="00BA6215">
        <w:rPr>
          <w:rStyle w:val="Citation"/>
        </w:rPr>
        <w:fldChar w:fldCharType="begin"/>
      </w:r>
      <w:r w:rsidR="000A2A10">
        <w:rPr>
          <w:rStyle w:val="Citation"/>
        </w:rPr>
        <w:instrText>ADDIN CITAVI.PLACEHOLDER 826605a4-f683-4eb8-9f50-e1c9faa7168e PFBsYWNlaG9sZGVyPg0KICA8QWRkSW5WZXJzaW9uPjUuMi4wLjg8L0FkZEluVmVyc2lvbj4NCiAgPElkPjgyNjYwNWE0LWY2ODMtNGViOC05ZjUwLWUxYzlmYWE3MTY4ZTwvSWQ+DQogIDxFbnRyaWVzPg0KICAgIDxFbnRyeT4NCiAgICAgIDxJZD5iM2RkNTBlNS1hNzEzLTQwODAtOWFiZC1mYzUzZmVlNmVmZGY8L0lkPg0KICAgICAgPE5vUGFyPnRydWU8L05vUGFyPg0KICAgICAgPFBlcnNvbk9ubHk+dHJ1ZTwvUGVyc29uT25seT4NCiAgICAgIDxSZWZlcmVuY2VJZD41MTM1ZDkwZS04ZGFiLTRkZWYtYTFmOS02ZmM4MzRmZGUwZmM8L1JlZmVyZW5jZUlk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1bmRoZW5rPC9UZXh0Pg0KICAgIDwvVGV4dFVuaXQ+DQogIDwvVGV4dFVuaXRzPg0KPC9QbGFjZWhvbGRlcj4=</w:instrText>
      </w:r>
      <w:r w:rsidR="00BA6215">
        <w:rPr>
          <w:rStyle w:val="Citation"/>
        </w:rPr>
        <w:fldChar w:fldCharType="separate"/>
      </w:r>
      <w:bookmarkStart w:id="737" w:name="_CTVP001826605a4f6834eb89f50e1c9faa7168e"/>
      <w:r w:rsidR="0092006B">
        <w:rPr>
          <w:rStyle w:val="Citation"/>
        </w:rPr>
        <w:t>Mundhenk</w:t>
      </w:r>
      <w:bookmarkEnd w:id="737"/>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0A2A10">
        <w:rPr>
          <w:rStyle w:val="Citation"/>
        </w:rPr>
        <w:instrText>ADDIN CITAVI.PLACEHOLDER 8d67fcf5-8e50-4aa7-bcb4-5bae359e8613 PFBsYWNlaG9sZGVyPg0KICA8QWRkSW5WZXJzaW9uPjUuMi4wLjg8L0FkZEluVmVyc2lvbj4NCiAgPElkPjhkNjdmY2Y1LThlNTAtNGFhNy1iY2I0LTViYWUzNTllODYxMzwvSWQ+DQogIDxFbnRyaWVzPg0KICAgIDxFbnRyeT4NCiAgICAgIDxJZD4zYWE4NjYyMC02ZWVmLTRhYWYtOTFjNS04OTkxZThhZDQzNTU8L0lkPg0KICAgICAgPFJlZmVyZW5jZUlkPjUxMzVkOTBlLThkYWItNGRlZi1hMWY5LTZmYzgzNGZkZTBmY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yKTwvVGV4dD4NCiAgICA8L1RleHRVbml0Pg0KICA8L1RleHRVbml0cz4NCjwvUGxhY2Vob2xkZXI+</w:instrText>
      </w:r>
      <w:r w:rsidR="00BA6215">
        <w:rPr>
          <w:rStyle w:val="Citation"/>
        </w:rPr>
        <w:fldChar w:fldCharType="separate"/>
      </w:r>
      <w:bookmarkStart w:id="738" w:name="_CTVP0018d67fcf58e504aa7bcb45bae359e8613"/>
      <w:r w:rsidR="0092006B">
        <w:rPr>
          <w:rStyle w:val="Citation"/>
        </w:rPr>
        <w:t>(2002)</w:t>
      </w:r>
      <w:bookmarkEnd w:id="738"/>
      <w:r w:rsidR="00BA6215">
        <w:rPr>
          <w:rStyle w:val="Citation"/>
        </w:rPr>
        <w:fldChar w:fldCharType="end"/>
      </w:r>
      <w:r w:rsidRPr="006C65BE">
        <w:t xml:space="preserve"> description of final particles in Papuan Malay, </w:t>
      </w:r>
      <w:r w:rsidR="00BA6215">
        <w:rPr>
          <w:rStyle w:val="Citation"/>
        </w:rPr>
        <w:fldChar w:fldCharType="begin"/>
      </w:r>
      <w:r w:rsidR="000A2A10">
        <w:rPr>
          <w:rStyle w:val="Citation"/>
        </w:rPr>
        <w:instrText>ADDIN CITAVI.PLACEHOLDER 50681bf2-d813-4c11-b792-56c6f532fb2c 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9kdW5nZ2U8L1RleHQ+DQogICAgPC9UZXh0VW5pdD4NCiAgPC9UZXh0VW5pdHM+DQo8L1BsYWNlaG9sZGVyPg==</w:instrText>
      </w:r>
      <w:r w:rsidR="00BA6215">
        <w:rPr>
          <w:rStyle w:val="Citation"/>
        </w:rPr>
        <w:fldChar w:fldCharType="separate"/>
      </w:r>
      <w:bookmarkStart w:id="739" w:name="_CTVP00150681bf2d8134c11b79256c6f532fb2c"/>
      <w:r w:rsidR="0092006B">
        <w:rPr>
          <w:rStyle w:val="Citation"/>
        </w:rPr>
        <w:t>Podungge</w:t>
      </w:r>
      <w:bookmarkEnd w:id="739"/>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0A2A10">
        <w:rPr>
          <w:rStyle w:val="Citation"/>
        </w:rPr>
        <w:instrText>ADDIN CITAVI.PLACEHOLDER 54c0629d-a802-4117-adaf-273b0f60fe12 PFBsYWNlaG9sZGVyPg0KICA8QWRkSW5WZXJzaW9uPjUuMi4wLjg8L0FkZEluVmVyc2lvbj4NCiAgPElkPjU0YzA2MjlkLWE4MDItNDExNy1hZGFmLTI3M2IwZjYwZmUxMjwvSWQ+DQogIDxFbnRyaWVzPg0KICAgIDxFbnRyeT4NCiAgICAgIDxJZD41ZjYwMDBmMS0wOGZkLTQyN2EtYWM5NS0xMWVlZDNkYTkwZmE8L0lkPg0KICAgICAgPFJlZmVyZW5jZUlkPjJkOTM1Y2FkLWI5YjktNGVlNy04YmYzLWU1NzI0MzUzZGExZ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ApPC9UZXh0Pg0KICAgIDwvVGV4dFVuaXQ+DQogIDwvVGV4dFVuaXRzPg0KPC9QbGFjZWhvbGRlcj4=</w:instrText>
      </w:r>
      <w:r w:rsidR="00BA6215">
        <w:rPr>
          <w:rStyle w:val="Citation"/>
        </w:rPr>
        <w:fldChar w:fldCharType="separate"/>
      </w:r>
      <w:bookmarkStart w:id="740" w:name="_CTVP00154c0629da8024117adaf273b0f60fe12"/>
      <w:r w:rsidR="0092006B">
        <w:rPr>
          <w:rStyle w:val="Citation"/>
        </w:rPr>
        <w:t>(2000)</w:t>
      </w:r>
      <w:bookmarkEnd w:id="740"/>
      <w:r w:rsidR="00BA6215">
        <w:rPr>
          <w:rStyle w:val="Citation"/>
        </w:rPr>
        <w:fldChar w:fldCharType="end"/>
      </w:r>
      <w:r w:rsidRPr="006C65BE">
        <w:t xml:space="preserve"> description of slang in Papuan Malay, </w:t>
      </w:r>
      <w:r w:rsidR="00BA6215">
        <w:rPr>
          <w:rStyle w:val="Citation"/>
        </w:rPr>
        <w:fldChar w:fldCharType="begin"/>
      </w:r>
      <w:r w:rsidR="003A5B20">
        <w:rPr>
          <w:rStyle w:val="Citation"/>
        </w:rPr>
        <w:instrText>ADDIN CITAVI.PLACEHOLDER 5c53c49c-eb1f-4650-bfbc-98575172970c PFBsYWNlaG9sZGVyPg0KICA8QWRkSW5WZXJzaW9uPjUuMi4wLjg8L0FkZEluVmVyc2lvbj4NCiAgPElkPjVjNTNjNDljLWViMWYtNDY1MC1iZmJjLTk4NTc1MTcyOTcwYzwvSWQ+DQogIDxFbnRyaWVzPg0KICAgIDxFbnRyeT4NCiAgICAgIDxJZD5kMzBkYmVlMi1hYzlhLTRlODctYmE0OS1jZGIyMTE3OGFmYzA8L0lkPg0KICAgICAgPE5vUGFyPnRydWU8L05vUGFyPg0KICAgICAgPFBlcnNvbk9ubHk+dHJ1ZTwvUGVyc29uT25seT4NCiAgICAgIDxSZWZlcmVuY2VJZD41OWU1OTYwNC1kMWU1LTRlNjgtYmFjNC03MzM3MDc3YTY0YjY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d2FraTwvVGV4dD4NCiAgICA8L1RleHRVbml0Pg0KICA8L1RleHRVbml0cz4NCjwvUGxhY2Vob2xkZXI+</w:instrText>
      </w:r>
      <w:r w:rsidR="00BA6215">
        <w:rPr>
          <w:rStyle w:val="Citation"/>
        </w:rPr>
        <w:fldChar w:fldCharType="separate"/>
      </w:r>
      <w:bookmarkStart w:id="741" w:name="_CTVP0015c53c49ceb1f4650bfbc98575172970c"/>
      <w:r w:rsidR="0092006B">
        <w:rPr>
          <w:rStyle w:val="Citation"/>
        </w:rPr>
        <w:t>Sawaki</w:t>
      </w:r>
      <w:bookmarkEnd w:id="741"/>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6e5e1b5b-58cb-4c73-a89b-699400b95e55 PFBsYWNlaG9sZGVyPg0KICA8QWRkSW5WZXJzaW9uPjUuMi4wLjg8L0FkZEluVmVyc2lvbj4NCiAgPElkPjZlNWUxYjViLTU4Y2ItNGM3My1hODliLTY5OTQwMGI5NWU1NTwvSWQ+DQogIDxFbnRyaWVzPg0KICAgIDxFbnRyeT4NCiAgICAgIDxJZD4xYjdhMDVhMy1iZmEwLTQ4NDctOTBhNC0yNTYwZGQ2ZTYwNTY8L0lkPg0KICAgICAgPFJlZmVyZW5jZUlkPjU5ZTU5NjA0LWQxZTUtNGU2OC1iYWM0LTczMzcwNzdhNjRiNj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YSk8L1RleHQ+DQogICAgPC9UZXh0VW5pdD4NCiAgPC9UZXh0VW5pdHM+DQo8L1BsYWNlaG9sZGVyPg==</w:instrText>
      </w:r>
      <w:r w:rsidR="00BA6215">
        <w:rPr>
          <w:rStyle w:val="Citation"/>
        </w:rPr>
        <w:fldChar w:fldCharType="separate"/>
      </w:r>
      <w:bookmarkStart w:id="742" w:name="_CTVP0016e5e1b5b58cb4c73a89b699400b95e55"/>
      <w:r w:rsidR="0092006B">
        <w:rPr>
          <w:rStyle w:val="Citation"/>
        </w:rPr>
        <w:t>(2005a)</w:t>
      </w:r>
      <w:bookmarkEnd w:id="742"/>
      <w:r w:rsidR="00BA6215">
        <w:rPr>
          <w:rStyle w:val="Citation"/>
        </w:rPr>
        <w:fldChar w:fldCharType="end"/>
      </w:r>
      <w:r w:rsidRPr="006C65BE">
        <w:t xml:space="preserve"> paper on nominal agreement in Papuan Malay, </w:t>
      </w:r>
      <w:r w:rsidR="00BA6215">
        <w:rPr>
          <w:rStyle w:val="Citation"/>
        </w:rPr>
        <w:fldChar w:fldCharType="begin"/>
      </w:r>
      <w:r w:rsidR="003A5B20">
        <w:rPr>
          <w:rStyle w:val="Citation"/>
        </w:rPr>
        <w:instrText>ADDIN CITAVI.PLACEHOLDER 25ed565c-aed8-4ee5-8fdc-4e2cbec00872 PFBsYWNlaG9sZGVyPg0KICA8QWRkSW5WZXJzaW9uPjUuMi4wLjg8L0FkZEluVmVyc2lvbj4NCiAgPElkPjI1ZWQ1NjVjLWFlZDgtNGVlNS04ZmRjLTRlMmNiZWMwMDg3MjwvSWQ+DQogIDxFbnRyaWVzPg0KICAgIDxFbnRyeT4NCiAgICAgIDxJZD4yMzBlZGVmNi01ZjVmLTQzMWUtODAyOS01MmFhNzgwNmQyZWM8L0lkPg0KICAgICAgPE5vUGFyPnRydWU8L05vUGFyPg0KICAgICAgPFBlcnNvbk9ubHk+dHJ1ZTwvUGVyc29uT25seT4NCiAgICAgIDxSZWZlcmVuY2VJZD5kYjc4OWJlMS1jN2UwLTQ3NjctODc5ZC0yY2Y3MTFiNjAxYTE8L1JlZmVyZW5jZUlk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d2FraTwvVGV4dD4NCiAgICA8L1RleHRVbml0Pg0KICA8L1RleHRVbml0cz4NCjwvUGxhY2Vob2xkZXI+</w:instrText>
      </w:r>
      <w:r w:rsidR="00BA6215">
        <w:rPr>
          <w:rStyle w:val="Citation"/>
        </w:rPr>
        <w:fldChar w:fldCharType="separate"/>
      </w:r>
      <w:bookmarkStart w:id="743" w:name="_CTVP00125ed565caed84ee58fdc4e2cbec00872"/>
      <w:r w:rsidR="0092006B">
        <w:rPr>
          <w:rStyle w:val="Citation"/>
        </w:rPr>
        <w:t>Sawaki</w:t>
      </w:r>
      <w:bookmarkEnd w:id="743"/>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5c0f8563-d78b-4cb6-b79c-06e730b04b00 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Yik8L1RleHQ+DQogICAgPC9UZXh0VW5pdD4NCiAgPC9UZXh0VW5pdHM+DQo8L1BsYWNlaG9sZGVyPg==</w:instrText>
      </w:r>
      <w:r w:rsidR="00BA6215">
        <w:rPr>
          <w:rStyle w:val="Citation"/>
        </w:rPr>
        <w:fldChar w:fldCharType="separate"/>
      </w:r>
      <w:bookmarkStart w:id="744" w:name="_CTVP0015c0f8563d78b4cb6b79c06e730b04b00"/>
      <w:r w:rsidR="0092006B">
        <w:rPr>
          <w:rStyle w:val="Citation"/>
        </w:rPr>
        <w:t>(2005b)</w:t>
      </w:r>
      <w:bookmarkEnd w:id="744"/>
      <w:r w:rsidR="00BA6215">
        <w:rPr>
          <w:rStyle w:val="Citation"/>
        </w:rPr>
        <w:fldChar w:fldCharType="end"/>
      </w:r>
      <w:r w:rsidR="008612F1" w:rsidRPr="006C65BE">
        <w:t xml:space="preserve"> paper </w:t>
      </w:r>
      <w:r w:rsidR="008612F1" w:rsidRPr="006C65BE">
        <w:rPr>
          <w:rStyle w:val="ChItalic"/>
        </w:rPr>
        <w:t>Melayu Papua: Tong Pu Bahasa</w:t>
      </w:r>
      <w:r w:rsidR="008612F1" w:rsidRPr="006C65BE">
        <w:t xml:space="preserve">, </w:t>
      </w:r>
      <w:r w:rsidRPr="006C65BE">
        <w:t xml:space="preserve">and </w:t>
      </w:r>
      <w:r w:rsidR="00BA6215">
        <w:rPr>
          <w:rStyle w:val="Citation"/>
        </w:rPr>
        <w:fldChar w:fldCharType="begin"/>
      </w:r>
      <w:r w:rsidR="000A2A10">
        <w:rPr>
          <w:rStyle w:val="Citation"/>
        </w:rPr>
        <w:instrText>ADDIN CITAVI.PLACEHOLDER 30011db5-df3a-4ee4-84a4-cc1c8d89057e PFBsYWNlaG9sZGVyPg0KICA8QWRkSW5WZXJzaW9uPjUuMi4wLjg8L0FkZEluVmVyc2lvbj4NCiAgPElkPjMwMDExZGI1LWRmM2EtNGVlNC04NGE0LWNjMWM4ZDg5MDU3ZTwvSWQ+DQogIDxFbnRyaWVzPg0KICAgIDxFbnRyeT4NCiAgICAgIDxJZD45MTJlZjdjZC02MGFjLTQ0NmYtODJhZC0wYmNkNGE2NzIzMjI8L0lkPg0KICAgICAgPE5vUGFyPnRydWU8L05vUGFyPg0KICAgICAgPFBlcnNvbk9ubHk+dHJ1ZTwvUGVyc29uT25seT4NCiAgICAgIDxSZWZlcmVuY2VJZD5mMDZkNmVmZS1iNDE3LTRkNDgtOTg3ZC01NDA4MzQyZTU3ZTE8L1JlZmVyZW5jZUlk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HplcjwvVGV4dD4NCiAgICA8L1RleHRVbml0Pg0KICA8L1RleHRVbml0cz4NCjwvUGxhY2Vob2xkZXI+</w:instrText>
      </w:r>
      <w:r w:rsidR="00BA6215">
        <w:rPr>
          <w:rStyle w:val="Citation"/>
        </w:rPr>
        <w:fldChar w:fldCharType="separate"/>
      </w:r>
      <w:bookmarkStart w:id="745" w:name="_CTVP00130011db5df3a4ee484a4cc1c8d89057e"/>
      <w:r w:rsidR="0092006B">
        <w:rPr>
          <w:rStyle w:val="Citation"/>
        </w:rPr>
        <w:t>Silzer</w:t>
      </w:r>
      <w:bookmarkEnd w:id="745"/>
      <w:r w:rsidR="00BA6215">
        <w:rPr>
          <w:rStyle w:val="Citation"/>
        </w:rPr>
        <w:fldChar w:fldCharType="end"/>
      </w:r>
      <w:r w:rsidR="00FB237B" w:rsidRPr="00FB237B">
        <w:rPr>
          <w:rStyle w:val="Citation"/>
        </w:rPr>
        <w:t>’s</w:t>
      </w:r>
      <w:r w:rsidR="00513C8C" w:rsidRPr="00513C8C">
        <w:rPr>
          <w:rStyle w:val="Citation"/>
        </w:rPr>
        <w:t xml:space="preserve"> </w:t>
      </w:r>
      <w:r w:rsidRPr="006C65BE">
        <w:rPr>
          <w:rStyle w:val="Citation"/>
        </w:rPr>
        <w:t>(</w:t>
      </w:r>
      <w:r w:rsidR="00CB60EE" w:rsidRPr="00CB60EE">
        <w:rPr>
          <w:rStyle w:val="Citation"/>
        </w:rPr>
        <w:fldChar w:fldCharType="begin"/>
      </w:r>
      <w:r w:rsidR="000A2A10">
        <w:rPr>
          <w:rStyle w:val="Citation"/>
        </w:rPr>
        <w:instrText>ADDIN CITAVI.PLACEHOLDER ee760373-3f6c-4520-88b9-00b87cc92524 PFBsYWNlaG9sZGVyPg0KICA8QWRkSW5WZXJzaW9uPjUuMi4wLjg8L0FkZEluVmVyc2lvbj4NCiAgPElkPmVlNzYwMzczLTNmNmMtNDUyMC04OGI5LTAwYjg3Y2M5MjUyNDwvSWQ+DQogIDxFbnRyaWVzPg0KICAgIDxFbnRyeT4NCiAgICAgIDxJZD40ODljNGNhYS1jMzYxLTQyMjQtYmVjYS1jM2NmMjhjODMyODI8L0lkPg0KICAgICAgPE5vUGFyPnRydWU8L05vUGFyPg0KICAgICAgPFJlZmVyZW5jZUlkPmYwNmQ2ZWZlLWI0MTctNGQ0OC05ODdkLTU0MDgzNDJlNTdlMTwvUmVmZXJlbmNlSWQ+DQogICAgICA8WWVhck9ubHk+dHJ1ZTwvWWVhck9ubHk+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Nzg8L1RleHQ+DQogICAgPC9UZXh0VW5pdD4NCiAgPC9UZXh0VW5pdHM+DQo8L1BsYWNlaG9sZGVyPg==</w:instrText>
      </w:r>
      <w:r w:rsidR="00CB60EE" w:rsidRPr="00CB60EE">
        <w:rPr>
          <w:rStyle w:val="Citation"/>
        </w:rPr>
        <w:fldChar w:fldCharType="separate"/>
      </w:r>
      <w:bookmarkStart w:id="746" w:name="_CTVP001ee7603733f6c452088b900b87cc92524"/>
      <w:r w:rsidR="0092006B">
        <w:rPr>
          <w:rStyle w:val="Citation"/>
        </w:rPr>
        <w:t>1978</w:t>
      </w:r>
      <w:bookmarkEnd w:id="746"/>
      <w:r w:rsidR="00CB60EE" w:rsidRPr="00CB60EE">
        <w:rPr>
          <w:rStyle w:val="Citation"/>
        </w:rPr>
        <w:fldChar w:fldCharType="end"/>
      </w:r>
      <w:r w:rsidR="00CB60EE" w:rsidRPr="00CB60EE">
        <w:rPr>
          <w:rStyle w:val="Citation"/>
        </w:rPr>
        <w:t xml:space="preserve">; </w:t>
      </w:r>
      <w:r w:rsidR="00CB60EE" w:rsidRPr="00CB60EE">
        <w:rPr>
          <w:rStyle w:val="Citation"/>
        </w:rPr>
        <w:fldChar w:fldCharType="begin"/>
      </w:r>
      <w:r w:rsidR="000A2A10">
        <w:rPr>
          <w:rStyle w:val="Citation"/>
        </w:rPr>
        <w:instrText>ADDIN CITAVI.PLACEHOLDER 3acb715a-1a4f-47c4-9148-195736075872 PFBsYWNlaG9sZGVyPg0KICA8QWRkSW5WZXJzaW9uPjUuMi4wLjg8L0FkZEluVmVyc2lvbj4NCiAgPElkPjNhY2I3MTVhLTFhNGYtNDdjNC05MTQ4LTE5NTczNjA3NTg3MjwvSWQ+DQogIDxFbnRyaWVzPg0KICAgIDxFbnRyeT4NCiAgICAgIDxJZD4xNTcwNzE2MC03ZjZhLTQwYTItOGE2YS01ZjRiYTEyNDM1MTk8L0lkPg0KICAgICAgPE5vUGFyPnRydWU8L05vUGFyPg0KICAgICAgPFJlZmVyZW5jZUlkPmNlZjZlMjhlLWVhNWEtNDI5ZS04MmM5LWZiMzQ3M2ZhMDQ2NjwvUmVmZXJlbmNlSWQ+DQogICAgICA8WWVhck9ubHk+dHJ1ZTwvWWVhck9ubHk+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Nzk8L1RleHQ+DQogICAgPC9UZXh0VW5pdD4NCiAgPC9UZXh0VW5pdHM+DQo8L1BsYWNlaG9sZGVyPg==</w:instrText>
      </w:r>
      <w:r w:rsidR="00CB60EE" w:rsidRPr="00CB60EE">
        <w:rPr>
          <w:rStyle w:val="Citation"/>
        </w:rPr>
        <w:fldChar w:fldCharType="separate"/>
      </w:r>
      <w:bookmarkStart w:id="747" w:name="_CTVP0013acb715a1a4f47c49148195736075872"/>
      <w:r w:rsidR="0092006B">
        <w:rPr>
          <w:rStyle w:val="Citation"/>
        </w:rPr>
        <w:t>1979</w:t>
      </w:r>
      <w:bookmarkEnd w:id="747"/>
      <w:r w:rsidR="00CB60EE" w:rsidRPr="00CB60EE">
        <w:rPr>
          <w:rStyle w:val="Citation"/>
        </w:rPr>
        <w:fldChar w:fldCharType="end"/>
      </w:r>
      <w:r w:rsidRPr="006C65BE">
        <w:t xml:space="preserve">) </w:t>
      </w:r>
      <w:r w:rsidRPr="006C65BE">
        <w:rPr>
          <w:rStyle w:val="ChItalic"/>
        </w:rPr>
        <w:t>Notes on Irianese Indonesian</w:t>
      </w:r>
      <w:r w:rsidRPr="006C65BE">
        <w:t>.</w:t>
      </w:r>
    </w:p>
    <w:p w14:paraId="107D7C0D" w14:textId="6B439062" w:rsidR="00985482" w:rsidRPr="006C65BE" w:rsidRDefault="00985482" w:rsidP="00985482">
      <w:pPr>
        <w:pStyle w:val="Heading3"/>
      </w:pPr>
      <w:bookmarkStart w:id="748" w:name="_Ref368904453"/>
      <w:bookmarkStart w:id="749" w:name="_Toc440455505"/>
      <w:r w:rsidRPr="006C65BE">
        <w:t xml:space="preserve">Sociolinguistic </w:t>
      </w:r>
      <w:r w:rsidR="00F7359D">
        <w:t xml:space="preserve">and socio-historical </w:t>
      </w:r>
      <w:r w:rsidRPr="006C65BE">
        <w:t>studies</w:t>
      </w:r>
      <w:bookmarkEnd w:id="748"/>
      <w:bookmarkEnd w:id="749"/>
    </w:p>
    <w:p w14:paraId="390CBE0A" w14:textId="49A242AE" w:rsidR="00985482" w:rsidRPr="006C65BE" w:rsidRDefault="00985482" w:rsidP="00DA6E15">
      <w:pPr>
        <w:pStyle w:val="Body0000after"/>
      </w:pPr>
      <w:r w:rsidRPr="006C65BE">
        <w:t>To date, sociolinguistic studies on Papuan Malay are scarce.</w:t>
      </w:r>
    </w:p>
    <w:p w14:paraId="38E34BC4" w14:textId="41E32F13" w:rsidR="00985482" w:rsidRPr="006C65BE" w:rsidRDefault="00985482" w:rsidP="00985482">
      <w:pPr>
        <w:pStyle w:val="Body0500after"/>
      </w:pPr>
      <w:r w:rsidRPr="006C65BE">
        <w:lastRenderedPageBreak/>
        <w:t xml:space="preserve">The earliest one is </w:t>
      </w:r>
      <w:r w:rsidR="00BA6215">
        <w:rPr>
          <w:rStyle w:val="Citation"/>
        </w:rPr>
        <w:fldChar w:fldCharType="begin"/>
      </w:r>
      <w:r w:rsidR="0092451D">
        <w:rPr>
          <w:rStyle w:val="Citation"/>
        </w:rPr>
        <w:instrText>ADDIN CITAVI.PLACEHOLDER 4862930d-50e9-4b06-a26b-4f679b65b668 PFBsYWNlaG9sZGVyPg0KICA8QWRkSW5WZXJzaW9uPjUuMi4wLjg8L0FkZEluVmVyc2lvbj4NCiAgPElkPjQ4NjI5MzBkLTUwZTktNGIwNi1hMjZiLTRmNjc5YjY1YjY2ODwvSWQ+DQogIDxFbnRyaWVzPg0KICAgIDxFbnRyeT4NCiAgICAgIDxJZD41ZTg3MDQ5OS03MTE2LTQ2OTctOTU4OS01Y2I3ZDNjOGNhMDI8L0lkPg0KICAgICAgPE5vUGFyPnRydWU8L05vUGFyPg0KICAgICAgPFBlcnNvbk9ubHk+dHJ1ZTwvUGVyc29uT25seT4NCiAgICAgIDxSZWZlcmVuY2VJZD5kZGY3OTU3Yi0wZTMwLTQ2MTctODc1ZC05NjY4OGM0NzE0Njk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bGtlcjwvVGV4dD4NCiAgICA8L1RleHRVbml0Pg0KICA8L1RleHRVbml0cz4NCjwvUGxhY2Vob2xkZXI+</w:instrText>
      </w:r>
      <w:r w:rsidR="00BA6215">
        <w:rPr>
          <w:rStyle w:val="Citation"/>
        </w:rPr>
        <w:fldChar w:fldCharType="separate"/>
      </w:r>
      <w:bookmarkStart w:id="750" w:name="_CTVP0014862930d50e94b06a26b4f679b65b668"/>
      <w:r w:rsidR="0092006B">
        <w:rPr>
          <w:rStyle w:val="Citation"/>
        </w:rPr>
        <w:t>Walker</w:t>
      </w:r>
      <w:bookmarkEnd w:id="750"/>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eee8b99a-8be5-43f6-8859-27881b901c26 PFBsYWNlaG9sZGVyPg0KICA8QWRkSW5WZXJzaW9uPjUuMi4wLjg8L0FkZEluVmVyc2lvbj4NCiAgPElkPmVlZThiOTlhLThiZTUtNDNmNi04ODU5LTI3ODgxYjkwMWMyNjwvSWQ+DQogIDxFbnRyaWVzPg0KICAgIDxFbnRyeT4NCiAgICAgIDxJZD5iMmE5ZTA5Zi03ZmE0LTQzM2ItYjk2ZC1lNzUzZDc1OWU0NmE8L0lkPg0KICAgICAgPFJlZmVyZW5jZUlkPmRkZjc5NTdiLTBlMzAtNDYxNy04NzVkLTk2Njg4YzQ3MTQ2O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IpPC9UZXh0Pg0KICAgIDwvVGV4dFVuaXQ+DQogIDwvVGV4dFVuaXRzPg0KPC9QbGFjZWhvbGRlcj4=</w:instrText>
      </w:r>
      <w:r w:rsidR="00BA6215">
        <w:rPr>
          <w:rStyle w:val="Citation"/>
        </w:rPr>
        <w:fldChar w:fldCharType="separate"/>
      </w:r>
      <w:bookmarkStart w:id="751" w:name="_CTVP001eee8b99a8be543f6885927881b901c26"/>
      <w:r w:rsidR="0092006B">
        <w:rPr>
          <w:rStyle w:val="Citation"/>
        </w:rPr>
        <w:t>(1982)</w:t>
      </w:r>
      <w:bookmarkEnd w:id="751"/>
      <w:r w:rsidR="00BA6215">
        <w:rPr>
          <w:rStyle w:val="Citation"/>
        </w:rPr>
        <w:fldChar w:fldCharType="end"/>
      </w:r>
      <w:r w:rsidRPr="006C65BE">
        <w:t xml:space="preserve"> study on language use at Namatota, mentioned in §</w:t>
      </w:r>
      <w:r w:rsidRPr="006C65BE">
        <w:fldChar w:fldCharType="begin"/>
      </w:r>
      <w:r w:rsidRPr="006C65BE">
        <w:instrText xml:space="preserve"> REF _Ref368904451 \w \h </w:instrText>
      </w:r>
      <w:r>
        <w:instrText xml:space="preserve"> \* MERGEFORMAT </w:instrText>
      </w:r>
      <w:r w:rsidRPr="006C65BE">
        <w:fldChar w:fldCharType="separate"/>
      </w:r>
      <w:r w:rsidR="00154D81">
        <w:rPr>
          <w:cs/>
        </w:rPr>
        <w:t>‎</w:t>
      </w:r>
      <w:r w:rsidR="00154D81">
        <w:t>1.9.2</w:t>
      </w:r>
      <w:r w:rsidRPr="006C65BE">
        <w:fldChar w:fldCharType="end"/>
      </w:r>
      <w:r w:rsidRPr="006C65BE">
        <w:t>. Examining the different functions Malay and other languages have in this multilingual community, the author highlights the</w:t>
      </w:r>
      <w:r w:rsidR="00265BA4">
        <w:t xml:space="preserve"> pervasive role of Malay in the</w:t>
      </w:r>
      <w:r w:rsidRPr="006C65BE">
        <w:t xml:space="preserve"> community.</w:t>
      </w:r>
    </w:p>
    <w:p w14:paraId="02DE78A5" w14:textId="4C8F4259" w:rsidR="00985482" w:rsidRPr="006C65BE" w:rsidRDefault="00985482" w:rsidP="00CD0D9F">
      <w:pPr>
        <w:pStyle w:val="Body0500after"/>
      </w:pPr>
      <w:r w:rsidRPr="006C65BE">
        <w:t>A more recent stud</w:t>
      </w:r>
      <w:r w:rsidR="00265BA4">
        <w:t>y is the sociolinguistic survey</w:t>
      </w:r>
      <w:r w:rsidRPr="006C65BE">
        <w:t xml:space="preserve"> mentioned in §</w:t>
      </w:r>
      <w:r w:rsidRPr="006C65BE">
        <w:fldChar w:fldCharType="begin"/>
      </w:r>
      <w:r w:rsidRPr="006C65BE">
        <w:instrText xml:space="preserve"> REF _Ref369774161 \w \h </w:instrText>
      </w:r>
      <w:r>
        <w:instrText xml:space="preserve"> \* MERGEFORMAT </w:instrText>
      </w:r>
      <w:r w:rsidRPr="006C65BE">
        <w:fldChar w:fldCharType="separate"/>
      </w:r>
      <w:r w:rsidR="00154D81">
        <w:rPr>
          <w:cs/>
        </w:rPr>
        <w:t>‎</w:t>
      </w:r>
      <w:r w:rsidR="00154D81">
        <w:t>1.3</w:t>
      </w:r>
      <w:r w:rsidRPr="006C65BE">
        <w:fldChar w:fldCharType="end"/>
      </w:r>
      <w:r w:rsidRPr="006C65BE">
        <w:t>, §</w:t>
      </w:r>
      <w:r w:rsidRPr="006C65BE">
        <w:fldChar w:fldCharType="begin"/>
      </w:r>
      <w:r w:rsidRPr="006C65BE">
        <w:instrText xml:space="preserve"> REF _Ref370323844 \w \h </w:instrText>
      </w:r>
      <w:r>
        <w:instrText xml:space="preserve"> \* MERGEFORMAT </w:instrText>
      </w:r>
      <w:r w:rsidRPr="006C65BE">
        <w:fldChar w:fldCharType="separate"/>
      </w:r>
      <w:r w:rsidR="00154D81">
        <w:rPr>
          <w:cs/>
        </w:rPr>
        <w:t>‎</w:t>
      </w:r>
      <w:r w:rsidR="00154D81">
        <w:t>1.5</w:t>
      </w:r>
      <w:r w:rsidRPr="006C65BE">
        <w:fldChar w:fldCharType="end"/>
      </w:r>
      <w:r w:rsidRPr="006C65BE">
        <w:t>, and §</w:t>
      </w:r>
      <w:r w:rsidRPr="006C65BE">
        <w:fldChar w:fldCharType="begin"/>
      </w:r>
      <w:r w:rsidRPr="006C65BE">
        <w:instrText xml:space="preserve"> REF _Ref368904451 \w \h </w:instrText>
      </w:r>
      <w:r>
        <w:instrText xml:space="preserve"> \* MERGEFORMAT </w:instrText>
      </w:r>
      <w:r w:rsidRPr="006C65BE">
        <w:fldChar w:fldCharType="separate"/>
      </w:r>
      <w:r w:rsidR="00154D81">
        <w:rPr>
          <w:cs/>
        </w:rPr>
        <w:t>‎</w:t>
      </w:r>
      <w:r w:rsidR="00154D81">
        <w:t>1.9.2</w:t>
      </w:r>
      <w:r w:rsidRPr="006C65BE">
        <w:fldChar w:fldCharType="end"/>
      </w:r>
      <w:r w:rsidRPr="006C65BE">
        <w:t xml:space="preserve">, which the Papuan branch of SIL International carried out in (and around) the coastal urban areas of </w:t>
      </w:r>
      <w:r w:rsidR="00B84C18">
        <w:t>Fakfak</w:t>
      </w:r>
      <w:r w:rsidRPr="006C65BE">
        <w:t xml:space="preserve">, Jayapura, Manokwari, Merauke, </w:t>
      </w:r>
      <w:r>
        <w:t>T</w:t>
      </w:r>
      <w:r w:rsidRPr="006C65BE">
        <w:t xml:space="preserve">imika, Serui, and Sorong </w:t>
      </w:r>
      <w:r w:rsidR="00BA6215">
        <w:rPr>
          <w:rStyle w:val="Citation"/>
        </w:rPr>
        <w:fldChar w:fldCharType="begin"/>
      </w:r>
      <w:r w:rsidR="00BF0315">
        <w:rPr>
          <w:rStyle w:val="Citation"/>
        </w:rPr>
        <w:instrText>ADDIN CITAVI.PLACEHOLDER c7cec884-b86c-4635-950c-32c788920a07 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Ck8L1RleHQ+DQogICAgPC9UZXh0VW5pdD4NCiAgPC9UZXh0VW5pdHM+DQo8L1BsYWNlaG9sZGVyPg==</w:instrText>
      </w:r>
      <w:r w:rsidR="00BA6215">
        <w:rPr>
          <w:rStyle w:val="Citation"/>
        </w:rPr>
        <w:fldChar w:fldCharType="separate"/>
      </w:r>
      <w:bookmarkStart w:id="752" w:name="_CTVP001c7cec884b86c4635950c32c788920a07"/>
      <w:r w:rsidR="0092006B">
        <w:rPr>
          <w:rStyle w:val="Citation"/>
        </w:rPr>
        <w:t>(Scott et al. 2008)</w:t>
      </w:r>
      <w:bookmarkEnd w:id="752"/>
      <w:r w:rsidR="00BA6215">
        <w:rPr>
          <w:rStyle w:val="Citation"/>
        </w:rPr>
        <w:fldChar w:fldCharType="end"/>
      </w:r>
      <w:r w:rsidRPr="006C65BE">
        <w:t>. In the context of this study, sociolinguistic and linguistic data were collected to explore how many distinct varieties of Papuan Malay exist and which one(s) of those varieties might be best suited for language development and standardization efforts. (See also</w:t>
      </w:r>
      <w:r w:rsidR="000E58B4">
        <w:t xml:space="preserve"> </w:t>
      </w:r>
      <w:r w:rsidR="000E58B4">
        <w:fldChar w:fldCharType="begin"/>
      </w:r>
      <w:r w:rsidR="000E58B4">
        <w:instrText xml:space="preserve"> REF _Ref417122114 \h </w:instrText>
      </w:r>
      <w:r w:rsidR="000E58B4">
        <w:fldChar w:fldCharType="separate"/>
      </w:r>
      <w:r w:rsidR="00154D81">
        <w:t xml:space="preserve">Figure </w:t>
      </w:r>
      <w:r w:rsidR="00154D81">
        <w:rPr>
          <w:noProof/>
          <w:cs/>
        </w:rPr>
        <w:t>‎</w:t>
      </w:r>
      <w:r w:rsidR="00154D81">
        <w:rPr>
          <w:noProof/>
        </w:rPr>
        <w:t>0</w:t>
      </w:r>
      <w:r w:rsidR="00154D81">
        <w:t>.</w:t>
      </w:r>
      <w:r w:rsidR="00154D81">
        <w:rPr>
          <w:noProof/>
        </w:rPr>
        <w:t>2</w:t>
      </w:r>
      <w:r w:rsidR="000E58B4">
        <w:fldChar w:fldCharType="end"/>
      </w:r>
      <w:r w:rsidR="000E58B4">
        <w:t xml:space="preserve"> on</w:t>
      </w:r>
      <w:r w:rsidR="000E58B4" w:rsidRPr="006C65BE">
        <w:t xml:space="preserve"> </w:t>
      </w:r>
      <w:r w:rsidR="000E58B4">
        <w:t>p.</w:t>
      </w:r>
      <w:r w:rsidR="00CD0D9F">
        <w:t xml:space="preserve"> </w:t>
      </w:r>
      <w:r w:rsidR="00CD0D9F" w:rsidRPr="00A340D6">
        <w:fldChar w:fldCharType="begin"/>
      </w:r>
      <w:r w:rsidR="00CD0D9F" w:rsidRPr="00A340D6">
        <w:instrText xml:space="preserve"> PAGEREF _Ref373252478 \h </w:instrText>
      </w:r>
      <w:r w:rsidR="00CD0D9F" w:rsidRPr="00A340D6">
        <w:fldChar w:fldCharType="separate"/>
      </w:r>
      <w:r w:rsidR="00154D81">
        <w:rPr>
          <w:noProof/>
        </w:rPr>
        <w:t>xxi</w:t>
      </w:r>
      <w:r w:rsidR="00CD0D9F" w:rsidRPr="00A340D6">
        <w:fldChar w:fldCharType="end"/>
      </w:r>
      <w:r w:rsidR="00CD0D9F">
        <w:t>.</w:t>
      </w:r>
      <w:r w:rsidRPr="006C65BE">
        <w:t>)</w:t>
      </w:r>
    </w:p>
    <w:p w14:paraId="2BC70EA3" w14:textId="0BF6C7A5" w:rsidR="00985482" w:rsidRPr="006C65BE" w:rsidRDefault="00985482" w:rsidP="00865584">
      <w:pPr>
        <w:pStyle w:val="Body0500after"/>
      </w:pPr>
      <w:r w:rsidRPr="006C65BE">
        <w:t>Another study on Papuan Malay, mentioned in §</w:t>
      </w:r>
      <w:r w:rsidRPr="006C65BE">
        <w:fldChar w:fldCharType="begin"/>
      </w:r>
      <w:r w:rsidRPr="006C65BE">
        <w:instrText xml:space="preserve"> REF _Ref370323844 \w \h </w:instrText>
      </w:r>
      <w:r>
        <w:instrText xml:space="preserve"> \* MERGEFORMAT </w:instrText>
      </w:r>
      <w:r w:rsidRPr="006C65BE">
        <w:fldChar w:fldCharType="separate"/>
      </w:r>
      <w:r w:rsidR="00154D81">
        <w:rPr>
          <w:cs/>
        </w:rPr>
        <w:t>‎</w:t>
      </w:r>
      <w:r w:rsidR="00154D81">
        <w:t>1.5</w:t>
      </w:r>
      <w:r w:rsidRPr="006C65BE">
        <w:fldChar w:fldCharType="end"/>
      </w:r>
      <w:r w:rsidRPr="006C65BE">
        <w:t xml:space="preserve">, is </w:t>
      </w:r>
      <w:r w:rsidR="00BA6215">
        <w:rPr>
          <w:rStyle w:val="Citation"/>
        </w:rPr>
        <w:fldChar w:fldCharType="begin"/>
      </w:r>
      <w:r w:rsidR="0092451D">
        <w:rPr>
          <w:rStyle w:val="Citation"/>
        </w:rPr>
        <w:instrText>ADDIN CITAVI.PLACEHOLDER f01d81cd-44a3-4af2-89b4-878be1af0032 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c2llcjwvVGV4dD4NCiAgICA8L1RleHRVbml0Pg0KICA8L1RleHRVbml0cz4NCjwvUGxhY2Vob2xkZXI+</w:instrText>
      </w:r>
      <w:r w:rsidR="00BA6215">
        <w:rPr>
          <w:rStyle w:val="Citation"/>
        </w:rPr>
        <w:fldChar w:fldCharType="separate"/>
      </w:r>
      <w:bookmarkStart w:id="753" w:name="_CTVP001f01d81cd44a34af289b4878be1af0032"/>
      <w:r w:rsidR="0092006B">
        <w:rPr>
          <w:rStyle w:val="Citation"/>
        </w:rPr>
        <w:t>Besier</w:t>
      </w:r>
      <w:bookmarkEnd w:id="753"/>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fd72f20b-bdff-4214-8758-43ba9ff4f0cd PFBsYWNlaG9sZGVyPg0KICA8QWRkSW5WZXJzaW9uPjUuMi4wLjg8L0FkZEluVmVyc2lvbj4NCiAgPElkPmZkNzJmMjBiLWJkZmYtNDIxNC04NzU4LTQzYmE5ZmY0ZjBjZDwvSWQ+DQogIDxFbnRyaWVzPg0KICAgIDxFbnRyeT4NCiAgICAgIDxJZD4yMDBmYWNiZi0yZWI0LTQ4ZGMtOWQwNC1hYzkwYzY5ZTg5NWU8L0lkPg0KICAgICAgPFJlZmVyZW5jZUlkPmY1NmY2NTdiLTJhZmEtNDQ0MC05MDhjLTAyOWZlMDFkYTg3N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00BA6215">
        <w:rPr>
          <w:rStyle w:val="Citation"/>
        </w:rPr>
        <w:fldChar w:fldCharType="separate"/>
      </w:r>
      <w:bookmarkStart w:id="754" w:name="_CTVP001fd72f20bbdff4214875843ba9ff4f0cd"/>
      <w:r w:rsidR="0092006B">
        <w:rPr>
          <w:rStyle w:val="Citation"/>
        </w:rPr>
        <w:t>(2012)</w:t>
      </w:r>
      <w:bookmarkEnd w:id="754"/>
      <w:r w:rsidR="00BA6215">
        <w:rPr>
          <w:rStyle w:val="Citation"/>
        </w:rPr>
        <w:fldChar w:fldCharType="end"/>
      </w:r>
      <w:r w:rsidRPr="006C65BE">
        <w:t xml:space="preserve"> thesis. The author explores the role of Papuan Malay in society in terms of the language </w:t>
      </w:r>
      <w:r w:rsidRPr="00865584">
        <w:t>policies</w:t>
      </w:r>
      <w:r w:rsidRPr="006C65BE">
        <w:t xml:space="preserve"> of the Indonesian government, as well as its role in the independence movement, in formal education, and in the church and mission organizations.</w:t>
      </w:r>
    </w:p>
    <w:p w14:paraId="0E893BA4" w14:textId="7F29AC3D" w:rsidR="00985482" w:rsidRDefault="00BA6215" w:rsidP="00304BDE">
      <w:pPr>
        <w:pStyle w:val="Body0500after"/>
      </w:pPr>
      <w:r>
        <w:rPr>
          <w:rStyle w:val="Citation"/>
        </w:rPr>
        <w:fldChar w:fldCharType="begin"/>
      </w:r>
      <w:r w:rsidR="003A5B20">
        <w:rPr>
          <w:rStyle w:val="Citation"/>
        </w:rPr>
        <w:instrText>ADDIN CITAVI.PLACEHOLDER 1da9ca43-577e-4e26-8808-6f1b5096aacb PFBsYWNlaG9sZGVyPg0KICA8QWRkSW5WZXJzaW9uPjUuMi4wLjg8L0FkZEluVmVyc2lvbj4NCiAgPElkPjFkYTljYTQzLTU3N2UtNGUyNi04ODA4LTZmMWI1MDk2YWFjYjwvSWQ+DQogIDxFbnRyaWVzPg0KICAgIDxFbnRyeT4NCiAgICAgIDxJZD40MjQ1NWRkMi0xZmJmLTQzYzQtYWU4ZC01MDNjNTkzMGYzZGY8L0lkPg0KICAgICAgPE5vUGFyPnRydWU8L05vUGFyPg0KICAgICAgPFBlcnNvbk9ubHk+dHJ1ZTwvUGVyc29uT25seT4NCiAgICAgIDxSZWZlcmVuY2VJZD44M2RlZTA0Zi1kODU4LTRhZDYtOGMxMS0zZDYwMmJiOWQxNjc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cnVuZzwvVGV4dD4NCiAgICA8L1RleHRVbml0Pg0KICA8L1RleHRVbml0cz4NCjwvUGxhY2Vob2xkZXI+</w:instrText>
      </w:r>
      <w:r>
        <w:rPr>
          <w:rStyle w:val="Citation"/>
        </w:rPr>
        <w:fldChar w:fldCharType="separate"/>
      </w:r>
      <w:bookmarkStart w:id="755" w:name="_CTVP0011da9ca43577e4e2688086f1b5096aacb"/>
      <w:r w:rsidR="0092006B">
        <w:rPr>
          <w:rStyle w:val="Citation"/>
        </w:rPr>
        <w:t>Burung</w:t>
      </w:r>
      <w:bookmarkEnd w:id="755"/>
      <w:r>
        <w:rPr>
          <w:rStyle w:val="Citation"/>
        </w:rPr>
        <w:fldChar w:fldCharType="end"/>
      </w:r>
      <w:r w:rsidR="00513C8C" w:rsidRPr="00513C8C">
        <w:rPr>
          <w:rStyle w:val="Citation"/>
        </w:rPr>
        <w:t xml:space="preserve"> </w:t>
      </w:r>
      <w:r>
        <w:rPr>
          <w:rStyle w:val="Citation"/>
        </w:rPr>
        <w:fldChar w:fldCharType="begin"/>
      </w:r>
      <w:r w:rsidR="003A5B20">
        <w:rPr>
          <w:rStyle w:val="Citation"/>
        </w:rPr>
        <w:instrText>ADDIN CITAVI.PLACEHOLDER 1b7a97bf-9f42-4a32-a13f-5e87cfc737a7 PFBsYWNlaG9sZGVyPg0KICA8QWRkSW5WZXJzaW9uPjUuMi4wLjg8L0FkZEluVmVyc2lvbj4NCiAgPElkPjFiN2E5N2JmLTlmNDItNGEzMi1hMTNmLTVlODdjZmM3MzdhNzwvSWQ+DQogIDxFbnRyaWVzPg0KICAgIDxFbnRyeT4NCiAgICAgIDxJZD5mN2NhMTBhZC0yOTliLTQ4MDctOGY5MC1iZjJhYzBkZmE5NDk8L0lkPg0KICAgICAgPFJlZmVyZW5jZUlkPjgzZGVlMDRmLWQ4NTgtNGFkNi04YzExLTNkNjAyYmI5ZDE2Nz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4YSk8L1RleHQ+DQogICAgPC9UZXh0VW5pdD4NCiAgPC9UZXh0VW5pdHM+DQo8L1BsYWNlaG9sZGVyPg==</w:instrText>
      </w:r>
      <w:r>
        <w:rPr>
          <w:rStyle w:val="Citation"/>
        </w:rPr>
        <w:fldChar w:fldCharType="separate"/>
      </w:r>
      <w:bookmarkStart w:id="756" w:name="_CTVP0011b7a97bf9f424a32a13f5e87cfc737a7"/>
      <w:r w:rsidR="0092006B">
        <w:rPr>
          <w:rStyle w:val="Citation"/>
        </w:rPr>
        <w:t>(2008a)</w:t>
      </w:r>
      <w:bookmarkEnd w:id="756"/>
      <w:r>
        <w:rPr>
          <w:rStyle w:val="Citation"/>
        </w:rPr>
        <w:fldChar w:fldCharType="end"/>
      </w:r>
      <w:r w:rsidR="00985482" w:rsidRPr="006C65BE">
        <w:t xml:space="preserve"> discusses the issue of Papuan Malay</w:t>
      </w:r>
      <w:r w:rsidR="00304BDE" w:rsidRPr="00304BDE">
        <w:t xml:space="preserve"> </w:t>
      </w:r>
      <w:r w:rsidR="00304BDE" w:rsidRPr="006C65BE">
        <w:t>language awareness and vitality</w:t>
      </w:r>
      <w:r w:rsidR="00985482" w:rsidRPr="006C65BE">
        <w:t>. Unlike</w:t>
      </w:r>
      <w:r w:rsidR="00233989">
        <w:t xml:space="preserve"> </w:t>
      </w:r>
      <w:r w:rsidR="00233989" w:rsidRPr="00233989">
        <w:rPr>
          <w:rStyle w:val="Citation"/>
        </w:rPr>
        <w:fldChar w:fldCharType="begin"/>
      </w:r>
      <w:r w:rsidR="00233989" w:rsidRPr="00233989">
        <w:rPr>
          <w:rStyle w:val="Citation"/>
        </w:rPr>
        <w:instrText>ADDIN CITAVI.PLACEHOLDER dd62223a-aa76-4edf-8c44-7af93af8ad52 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lNjb3R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ldCBhbC48L1RleHQ+DQogICAgPC9UZXh0VW5pdD4NCiAgPC9UZXh0VW5pdHM+DQo8L1BsYWNlaG9sZGVyPg==</w:instrText>
      </w:r>
      <w:r w:rsidR="00233989" w:rsidRPr="00233989">
        <w:rPr>
          <w:rStyle w:val="Citation"/>
        </w:rPr>
        <w:fldChar w:fldCharType="separate"/>
      </w:r>
      <w:bookmarkStart w:id="757" w:name="_CTVP001dd62223aaa764edf8c447af93af8ad52"/>
      <w:r w:rsidR="0092006B">
        <w:rPr>
          <w:rStyle w:val="Citation"/>
        </w:rPr>
        <w:t>Scott et al.</w:t>
      </w:r>
      <w:bookmarkEnd w:id="757"/>
      <w:r w:rsidR="00233989" w:rsidRPr="00233989">
        <w:rPr>
          <w:rStyle w:val="Citation"/>
        </w:rPr>
        <w:fldChar w:fldCharType="end"/>
      </w:r>
      <w:r w:rsidR="00233989" w:rsidRPr="00233989">
        <w:rPr>
          <w:rStyle w:val="Citation"/>
        </w:rPr>
        <w:t xml:space="preserve"> </w:t>
      </w:r>
      <w:r w:rsidR="00233989" w:rsidRPr="00233989">
        <w:rPr>
          <w:rStyle w:val="Citation"/>
        </w:rPr>
        <w:fldChar w:fldCharType="begin"/>
      </w:r>
      <w:r w:rsidR="00233989" w:rsidRPr="00233989">
        <w:rPr>
          <w:rStyle w:val="Citation"/>
        </w:rPr>
        <w:instrText>ADDIN CITAVI.PLACEHOLDER b4378b4d-37de-4dba-93fb-8c66b9e1c47e 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Rmlyc3ROYW1lPkdyYWhhbTwvRmlyc3ROYW1lPg0KICAgICAgICAgICAgPExhc3ROYW1lPlNjb3R0PC9MYXN0TmFtZT4NCiAgICAgICAgICAgIDxNaWRkbGVOYW1lPlIuPC9NaWRkbGVOYW1lPg0KICAgICAgICAgICAgPFNleD5NYWxlPC9TZXg+DQogICAgICAgICAgPC9QZXJzb24+DQogICAgICAgICAgPFBlcnNvbj4NCiAgICAgICAgICAgIDxGaXJzdE5hbWU+SHl1bjwvRmlyc3ROYW1lPg0KICAgICAgICAgICAgPExhc3ROYW1lPktpb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6IDEw4oCTMTcpPC9UZXh0Pg0KICAgIDwvVGV4dFVuaXQ+DQogIDwvVGV4dFVuaXRzPg0KPC9QbGFjZWhvbGRlcj4=</w:instrText>
      </w:r>
      <w:r w:rsidR="00233989" w:rsidRPr="00233989">
        <w:rPr>
          <w:rStyle w:val="Citation"/>
        </w:rPr>
        <w:fldChar w:fldCharType="separate"/>
      </w:r>
      <w:bookmarkStart w:id="758" w:name="_CTVP001b4378b4d37de4dba93fb8c66b9e1c47e"/>
      <w:r w:rsidR="0092006B">
        <w:rPr>
          <w:rStyle w:val="Citation"/>
        </w:rPr>
        <w:t>(2008: 10–17)</w:t>
      </w:r>
      <w:bookmarkEnd w:id="758"/>
      <w:r w:rsidR="00233989" w:rsidRPr="00233989">
        <w:rPr>
          <w:rStyle w:val="Citation"/>
        </w:rPr>
        <w:fldChar w:fldCharType="end"/>
      </w:r>
      <w:r w:rsidR="00985482" w:rsidRPr="006C65BE">
        <w:t xml:space="preserve"> (see §</w:t>
      </w:r>
      <w:r w:rsidR="00985482" w:rsidRPr="006C65BE">
        <w:fldChar w:fldCharType="begin"/>
      </w:r>
      <w:r w:rsidR="00985482" w:rsidRPr="006C65BE">
        <w:instrText xml:space="preserve"> REF _Ref370323844 \w \h </w:instrText>
      </w:r>
      <w:r w:rsidR="00985482">
        <w:instrText xml:space="preserve"> \* MERGEFORMAT </w:instrText>
      </w:r>
      <w:r w:rsidR="00985482" w:rsidRPr="006C65BE">
        <w:fldChar w:fldCharType="separate"/>
      </w:r>
      <w:r w:rsidR="00154D81">
        <w:rPr>
          <w:cs/>
        </w:rPr>
        <w:t>‎</w:t>
      </w:r>
      <w:r w:rsidR="00154D81">
        <w:t>1.5</w:t>
      </w:r>
      <w:r w:rsidR="00985482" w:rsidRPr="006C65BE">
        <w:fldChar w:fldCharType="end"/>
      </w:r>
      <w:r w:rsidR="00985482" w:rsidRPr="006C65BE">
        <w:t xml:space="preserve">), </w:t>
      </w:r>
      <w:r>
        <w:rPr>
          <w:rStyle w:val="Citation"/>
        </w:rPr>
        <w:fldChar w:fldCharType="begin"/>
      </w:r>
      <w:r w:rsidR="003A5B20">
        <w:rPr>
          <w:rStyle w:val="Citation"/>
        </w:rPr>
        <w:instrText>ADDIN CITAVI.PLACEHOLDER 7dcc7869-fba8-4879-8860-3c85628a1388 PFBsYWNlaG9sZGVyPg0KICA8QWRkSW5WZXJzaW9uPjUuMi4wLjg8L0FkZEluVmVyc2lvbj4NCiAgPElkPjdkY2M3ODY5LWZiYTgtNDg3OS04ODYwLTNjODU2MjhhMTM4ODwvSWQ+DQogIDxFbnRyaWVzPg0KICAgIDxFbnRyeT4NCiAgICAgIDxJZD4xMzk1ZWFkZS0zYjM0LTQyYjctOGVlMC01ZGRjODJlYjQ4MjU8L0lkPg0KICAgICAgPE5vUGFyPnRydWU8L05vUGFyPg0KICAgICAgPFBlcnNvbk9ubHk+dHJ1ZTwvUGVyc29uT25seT4NCiAgICAgIDxSZWZlcmVuY2VJZD44M2RlZTA0Zi1kODU4LTRhZDYtOGMxMS0zZDYwMmJiOWQxNjc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cnVuZzwvVGV4dD4NCiAgICA8L1RleHRVbml0Pg0KICA8L1RleHRVbml0cz4NCjwvUGxhY2Vob2xkZXI+</w:instrText>
      </w:r>
      <w:r>
        <w:rPr>
          <w:rStyle w:val="Citation"/>
        </w:rPr>
        <w:fldChar w:fldCharType="separate"/>
      </w:r>
      <w:bookmarkStart w:id="759" w:name="_CTVP0017dcc7869fba8487988603c85628a1388"/>
      <w:r w:rsidR="0092006B">
        <w:rPr>
          <w:rStyle w:val="Citation"/>
        </w:rPr>
        <w:t>Burung</w:t>
      </w:r>
      <w:bookmarkEnd w:id="759"/>
      <w:r>
        <w:rPr>
          <w:rStyle w:val="Citation"/>
        </w:rPr>
        <w:fldChar w:fldCharType="end"/>
      </w:r>
      <w:r w:rsidR="00513C8C" w:rsidRPr="00513C8C">
        <w:rPr>
          <w:rStyle w:val="Citation"/>
        </w:rPr>
        <w:t xml:space="preserve"> </w:t>
      </w:r>
      <w:r>
        <w:rPr>
          <w:rStyle w:val="Citation"/>
        </w:rPr>
        <w:fldChar w:fldCharType="begin"/>
      </w:r>
      <w:r w:rsidR="003A5B20">
        <w:rPr>
          <w:rStyle w:val="Citation"/>
        </w:rPr>
        <w:instrText>ADDIN CITAVI.PLACEHOLDER e644e831-e405-41f0-9381-5f894638cd16 PFBsYWNlaG9sZGVyPg0KICA8QWRkSW5WZXJzaW9uPjUuMi4wLjg8L0FkZEluVmVyc2lvbj4NCiAgPElkPmU2NDRlODMxLWU0MDUtNDFmMC05MzgxLTVmODk0NjM4Y2QxNjwvSWQ+DQogIDxFbnRyaWVzPg0KICAgIDxFbnRyeT4NCiAgICAgIDxJZD5hMGI3YTVlZi1hNjRhLTRmOTMtYTczNi1mMDc0Nzk4MGM0OTI8L0lkPg0KICAgICAgPFJlZmVyZW5jZUlkPjgzZGVlMDRmLWQ4NTgtNGFkNi04YzExLTNkNjAyYmI5ZDE2Nz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4YSk8L1RleHQ+DQogICAgPC9UZXh0VW5pdD4NCiAgPC9UZXh0VW5pdHM+DQo8L1BsYWNlaG9sZGVyPg==</w:instrText>
      </w:r>
      <w:r>
        <w:rPr>
          <w:rStyle w:val="Citation"/>
        </w:rPr>
        <w:fldChar w:fldCharType="separate"/>
      </w:r>
      <w:bookmarkStart w:id="760" w:name="_CTVP001e644e831e40541f093815f894638cd16"/>
      <w:r w:rsidR="0092006B">
        <w:rPr>
          <w:rStyle w:val="Citation"/>
        </w:rPr>
        <w:t>(2008a)</w:t>
      </w:r>
      <w:bookmarkEnd w:id="760"/>
      <w:r>
        <w:rPr>
          <w:rStyle w:val="Citation"/>
        </w:rPr>
        <w:fldChar w:fldCharType="end"/>
      </w:r>
      <w:r w:rsidR="00985482" w:rsidRPr="006C65BE">
        <w:t xml:space="preserve"> suggests that Papuan Malay is increasingly losing domains of use to </w:t>
      </w:r>
      <w:r w:rsidR="00035500">
        <w:t>S</w:t>
      </w:r>
      <w:r w:rsidR="00985482" w:rsidRPr="006C65BE">
        <w:t xml:space="preserve">tandard Indonesian due to the increasing influence of Indonesian throughout </w:t>
      </w:r>
      <w:r w:rsidR="00985482" w:rsidRPr="006C65BE">
        <w:rPr>
          <w:lang w:eastAsia="en-US"/>
        </w:rPr>
        <w:t>West Papua</w:t>
      </w:r>
      <w:r w:rsidR="00985482" w:rsidRPr="006C65BE">
        <w:t xml:space="preserve"> and the lack of language awareness among Papuans. (See also </w:t>
      </w:r>
      <w:r>
        <w:rPr>
          <w:rStyle w:val="Citation"/>
        </w:rPr>
        <w:fldChar w:fldCharType="begin"/>
      </w:r>
      <w:r w:rsidR="003A5B20">
        <w:rPr>
          <w:rStyle w:val="Citation"/>
        </w:rPr>
        <w:instrText>ADDIN CITAVI.PLACEHOLDER 06a2c339-79d5-4cdc-a908-5eb14b5ccc11 PFBsYWNlaG9sZGVyPg0KICA8QWRkSW5WZXJzaW9uPjUuMi4wLjg8L0FkZEluVmVyc2lvbj4NCiAgPElkPjA2YTJjMzM5LTc5ZDUtNGNkYy1hOTA4LTVlYjE0YjVjY2MxMTwvSWQ+DQogIDxFbnRyaWVzPg0KICAgIDxFbnRyeT4NCiAgICAgIDxJZD4wODZiOGE2ZC04YWYxLTQzZTQtOGQyMC1kZDEwODFiOWYyMWM8L0lkPg0KICAgICAgPE5vUGFyPnRydWU8L05vUGFyPg0KICAgICAgPFJlZmVyZW5jZUlkPmIxMjA2Y2I5LTVjMjQtNDdmOS04OTg3LThhYjMzOTdhYTFjMD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VydW5nIDIwMDk8L1RleHQ+DQogICAgPC9UZXh0VW5pdD4NCiAgPC9UZXh0VW5pdHM+DQo8L1BsYWNlaG9sZGVyPg==</w:instrText>
      </w:r>
      <w:r>
        <w:rPr>
          <w:rStyle w:val="Citation"/>
        </w:rPr>
        <w:fldChar w:fldCharType="separate"/>
      </w:r>
      <w:bookmarkStart w:id="761" w:name="_CTVP00106a2c33979d54cdca9085eb14b5ccc11"/>
      <w:r w:rsidR="0092006B">
        <w:rPr>
          <w:rStyle w:val="Citation"/>
        </w:rPr>
        <w:t>Burung 2009</w:t>
      </w:r>
      <w:bookmarkEnd w:id="761"/>
      <w:r>
        <w:rPr>
          <w:rStyle w:val="Citation"/>
        </w:rPr>
        <w:fldChar w:fldCharType="end"/>
      </w:r>
      <w:r w:rsidR="00985482" w:rsidRPr="006C65BE">
        <w:t>).</w:t>
      </w:r>
    </w:p>
    <w:p w14:paraId="7EDB5711" w14:textId="1DB5C05B" w:rsidR="00865584" w:rsidRDefault="00865584" w:rsidP="00304BDE">
      <w:pPr>
        <w:pStyle w:val="Body0500after"/>
      </w:pPr>
      <w:r>
        <w:t xml:space="preserve">In addition to these sociolinguistic studies, there are also three socio-historical studies, which need to be mentioned: </w:t>
      </w:r>
      <w:r>
        <w:fldChar w:fldCharType="begin"/>
      </w:r>
      <w:r>
        <w:instrText>ADDIN CITAVI.PLACEHOLDER 4920da9e-125d-45ba-9ae9-7cdc2cc466db 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kZWxhYXIgYW5kIFByZW50aWNlPC9UZXh0Pg0KICAgIDwvVGV4dFVuaXQ+DQogIDwvVGV4dFVuaXRzPg0KPC9QbGFjZWhvbGRlcj4=</w:instrText>
      </w:r>
      <w:r>
        <w:fldChar w:fldCharType="separate"/>
      </w:r>
      <w:bookmarkStart w:id="762" w:name="_CTVP0014920da9e125d45ba9ae97cdc2cc466db"/>
      <w:r w:rsidR="0092006B">
        <w:t>Adelaar and Prentice</w:t>
      </w:r>
      <w:bookmarkEnd w:id="762"/>
      <w:r>
        <w:fldChar w:fldCharType="end"/>
      </w:r>
      <w:r>
        <w:t xml:space="preserve"> </w:t>
      </w:r>
      <w:r>
        <w:fldChar w:fldCharType="begin"/>
      </w:r>
      <w:r>
        <w:instrText>ADDIN CITAVI.PLACEHOLDER 5a39af7d-4ad3-4082-a227-4e7b617a5403 PFBsYWNlaG9sZGVyPg0KICA8QWRkSW5WZXJzaW9uPjUuMi4wLjg8L0FkZEluVmVyc2lvbj4NCiAgPElkPjVhMzlhZjdkLTRhZDMtNDA4Mi1hMjI3LTRlN2I2MTdhNTQwMzwvSWQ+DQogIDxBc3NvY2lhdGVXaXRoUGxhY2Vob2xkZXJJZD40OTIwZGE5ZS0xMjVkLTQ1YmEtOWFlOS03Y2RjMmNjNDY2ZGI8L0Fzc29jaWF0ZVdpdGhQbGFjZWhvbGRlcklkPg0KICA8RW50cmllcz4NCiAgICA8RW50cnk+DQogICAgICA8SWQ+YzZhZWFmM2UtMTM3MC00YTAyLTlkNjItNDJiZDFlMjk5YzY4PC9JZD4NCiAgICAgIDxSZWZlcmVuY2VJZD42NjRhN2VhZC01ZmE5LTQ3YTAtODVhMS1jNDJhNmZhOGQ1ZTI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YpPC9UZXh0Pg0KICAgIDwvVGV4dFVuaXQ+DQogIDwvVGV4dFVuaXRzPg0KPC9QbGFjZWhvbGRlcj4=</w:instrText>
      </w:r>
      <w:r>
        <w:fldChar w:fldCharType="separate"/>
      </w:r>
      <w:bookmarkStart w:id="763" w:name="_CTVP0015a39af7d4ad34082a2274e7b617a5403"/>
      <w:r w:rsidR="0092006B">
        <w:t>(1996)</w:t>
      </w:r>
      <w:bookmarkEnd w:id="763"/>
      <w:r>
        <w:fldChar w:fldCharType="end"/>
      </w:r>
      <w:r w:rsidR="00304BDE">
        <w:t xml:space="preserve">, </w:t>
      </w:r>
      <w:r>
        <w:fldChar w:fldCharType="begin"/>
      </w:r>
      <w:r w:rsidR="003A5B20">
        <w:instrText>ADDIN CITAVI.PLACEHOLDER 9929baff-3d74-49c8-a77e-9d45deb522ad 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RGF2aWQ8L0ZpcnN0TmFtZT4NCiAgICAgICAgICAgIDxMYXN0TmFtZT5HaWw8L0xhc3ROYW1lPg0KICAgICAgICAgICAgPFNleD5NYWxlPC9TZXg+DQogICAgICAgICAgPC9QZXJzb24+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lsIGFuZCBUYWRtb3I8L1RleHQ+DQogICAgPC9UZXh0VW5pdD4NCiAgPC9UZXh0VW5pdHM+DQo8L1BsYWNlaG9sZGVyPg==</w:instrText>
      </w:r>
      <w:r>
        <w:fldChar w:fldCharType="separate"/>
      </w:r>
      <w:bookmarkStart w:id="764" w:name="_CTVP0019929baff3d7449c8a77e9d45deb522ad"/>
      <w:r w:rsidR="0092006B">
        <w:t>Gil and Tadmor</w:t>
      </w:r>
      <w:bookmarkEnd w:id="764"/>
      <w:r>
        <w:fldChar w:fldCharType="end"/>
      </w:r>
      <w:r>
        <w:t xml:space="preserve"> </w:t>
      </w:r>
      <w:r>
        <w:fldChar w:fldCharType="begin"/>
      </w:r>
      <w:r w:rsidR="003A5B20">
        <w:instrText>ADDIN CITAVI.PLACEHOLDER efa7eff8-49ed-48f4-a0c0-56161858715e PFBsYWNlaG9sZGVyPg0KICA8QWRkSW5WZXJzaW9uPjUuMi4wLjg8L0FkZEluVmVyc2lvbj4NCiAgPElkPmVmYTdlZmY4LTQ5ZWQtNDhmNC1hMGMwLTU2MTYxODU4NzE1ZTwvSWQ+DQogIDxBc3NvY2lhdGVXaXRoUGxhY2Vob2xkZXJJZD45OTI5YmFmZi0zZDc0LTQ5YzgtYTc3ZS05ZDQ1ZGViNTIyYWQ8L0Fzc29jaWF0ZVdpdGhQbGFjZWhvbGRlcklkPg0KICA8RW50cmllcz4NCiAgICA8RW50cnk+DQogICAgICA8SWQ+Yzg3MWUxZmItZDk0OC00NWYyLWE2YmUtNDk0NmQxMzFlYWRiPC9JZD4NCiAgICAgIDxSZWZlcmVuY2VJZD5hNDAwYzUxNC1jMDhiLTRlOTUtYTVjZS0yMTI0YmI3MDEzZWY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yk8L1RleHQ+DQogICAgPC9UZXh0VW5pdD4NCiAgPC9UZXh0VW5pdHM+DQo8L1BsYWNlaG9sZGVyPg==</w:instrText>
      </w:r>
      <w:r>
        <w:fldChar w:fldCharType="separate"/>
      </w:r>
      <w:bookmarkStart w:id="765" w:name="_CTVP001efa7eff849ed48f4a0c056161858715e"/>
      <w:r w:rsidR="0092006B">
        <w:t>(1997)</w:t>
      </w:r>
      <w:bookmarkEnd w:id="765"/>
      <w:r>
        <w:fldChar w:fldCharType="end"/>
      </w:r>
      <w:r w:rsidR="00304BDE">
        <w:t>,</w:t>
      </w:r>
      <w:r>
        <w:t xml:space="preserve"> and </w:t>
      </w:r>
      <w:r>
        <w:fldChar w:fldCharType="begin"/>
      </w:r>
      <w:r w:rsidR="003A5B20">
        <w:instrText>ADDIN CITAVI.PLACEHOLDER baeec870-3445-4d7e-b343-ed6306547f76 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WF1dzwvVGV4dD4NCiAgICA8L1RleHRVbml0Pg0KICA8L1RleHRVbml0cz4NCjwvUGxhY2Vob2xkZXI+</w:instrText>
      </w:r>
      <w:r>
        <w:fldChar w:fldCharType="separate"/>
      </w:r>
      <w:bookmarkStart w:id="766" w:name="_CTVP001baeec87034454d7eb343ed6306547f76"/>
      <w:r w:rsidR="0092006B">
        <w:t>Paauw</w:t>
      </w:r>
      <w:bookmarkEnd w:id="766"/>
      <w:r>
        <w:fldChar w:fldCharType="end"/>
      </w:r>
      <w:r>
        <w:t xml:space="preserve"> </w:t>
      </w:r>
      <w:r>
        <w:fldChar w:fldCharType="begin"/>
      </w:r>
      <w:r w:rsidR="003A5B20">
        <w:instrText>ADDIN CITAVI.PLACEHOLDER dc90edef-fcc9-4f10-b9bc-bcaeb89f1e51 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JlYWQsIDIwMDgtMDItMTI8L0N1c3RvbUZpZWxkMT4NCiAgICAgICAgPEN1c3RvbUZpZWxkMz5lbGVjdHJvbmljPC9DdXN0b21GaWVsZDM+DQogICAgICAgIDxJZD43NGVjZTE0Ni1lNTlhLTQ0MzYtOTBkNi1hZDNkOTgzZjM0NTk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BY2Nlc3NEYXRlPjIwMTYtMDEtMDg8L0FjY2Vzc0RhdGU+DQogICAgICAgIDxDdXN0b21GaWVsZDE+cmVhZDwvQ3VzdG9tRmllbGQxPg0KICAgICAgICA8Q3VzdG9tRmllbGQyPkJ1cnVuZyBhbmQgU2F3YWtpIDIwMDc7IEx1bWkgMjAwNzsgU2F3YWtpIDIwMDc8L0N1c3RvbUZpZWxkMj4NCiAgICAgICAgPEN1c3RvbUZpZWxkMz5lbGVjdHJvbmljPC9DdXN0b21GaWVsZDM+DQogICAgICAgIDxJZD42OWRjNjllMC0wMTFjLTQ1NjUtYmYwZS02ZmQ1Yzc1NmRlZGY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QYWF1dyAyMDA3IOKAkyBNYWxheSBjb250YWN0IHZhcmlldGllcyBpbiBlYXN0ZXJuPC9TaG9ydFRpdGxlPg0KICAgICAgICA8VGl0bGU+TWFsYXkgY29udGFjdCB2YXJpZXRpZXMgaW4gZWFzdGVybiBJbmRvbmVzaWE8L1RpdGxlPg0KICAgICAgPC9SZWZlcmVuY2U+DQogICAgPC9FbnRyeT4NCiAgPC9FbnRyaWVzPg0KICA8VGV4dD4oMjAwNTs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U7IDIwMDcpPC9UZXh0Pg0KICAgIDwvVGV4dFVuaXQ+DQogIDwvVGV4dFVuaXRzPg0KPC9QbGFjZWhvbGRlcj4=</w:instrText>
      </w:r>
      <w:r>
        <w:fldChar w:fldCharType="separate"/>
      </w:r>
      <w:bookmarkStart w:id="767" w:name="_CTVP001dc90edeffcc94f10b9bcbcaeb89f1e51"/>
      <w:r w:rsidR="0092006B">
        <w:t>(2005; 2007)</w:t>
      </w:r>
      <w:bookmarkEnd w:id="767"/>
      <w:r>
        <w:fldChar w:fldCharType="end"/>
      </w:r>
      <w:r>
        <w:t xml:space="preserve">. These studies propose classifications of Malay in general and of the eastern Malay varieties in particular, including Papuan Malay, </w:t>
      </w:r>
      <w:r w:rsidRPr="00C109EA">
        <w:t>from a socio-historical perspective</w:t>
      </w:r>
      <w:r>
        <w:t>.</w:t>
      </w:r>
    </w:p>
    <w:p w14:paraId="5EFBD5F4" w14:textId="65E5B35C" w:rsidR="00F7359D" w:rsidRPr="00C109EA" w:rsidRDefault="00F7359D" w:rsidP="005B4423">
      <w:pPr>
        <w:pStyle w:val="Body0500after"/>
      </w:pPr>
      <w:r w:rsidRPr="00C109EA">
        <w:t xml:space="preserve">Focusing on the period of European colonialism, </w:t>
      </w:r>
      <w:r>
        <w:rPr>
          <w:rStyle w:val="Citation"/>
        </w:rPr>
        <w:fldChar w:fldCharType="begin"/>
      </w:r>
      <w:r w:rsidR="00233989">
        <w:rPr>
          <w:rStyle w:val="Citation"/>
        </w:rPr>
        <w:instrText>ADDIN CITAVI.PLACEHOLDER 8f3918ba-a24e-4203-a1e1-4f05398a0aeb PFBsYWNlaG9sZGVyPg0KICA8QWRkSW5WZXJzaW9uPjUuMi4wLjg8L0FkZEluVmVyc2lvbj4NCiAgPElkPjhmMzkxOGJhLWEyNGUtNDIwMy1hMWUxLTRmMDUzOThhMGFlYjwvSWQ+DQogIDxFbnRyaWVzPg0KICAgIDxFbnRyeT4NCiAgICAgIDxJZD4xYzMwNWQxOC01OWYyLTRjNGItYTlmNS1mZTQwMmUwYzVmZWI8L0lkPg0KICAgICAgPE5vUGFyPnRydWU8L05vUGFyPg0KICAgICAgPFBlcnNvbk9ubHk+dHJ1ZTwvUGVyc29uT25seT4NCiAgICAgIDxSZWZlcmVuY2VJZD42NjRhN2VhZC01ZmE5LTQ3YTAtODVhMS1jNDJhNmZhOGQ1ZTI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QWRlbGFhciBhbmQgUHJlbnRpY2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lbGFhciBhbmQgUHJlbnRpY2U8L1RleHQ+DQogICAgPC9UZXh0VW5pdD4NCiAgPC9UZXh0VW5pdHM+DQo8L1BsYWNlaG9sZGVyPg==</w:instrText>
      </w:r>
      <w:r>
        <w:rPr>
          <w:rStyle w:val="Citation"/>
        </w:rPr>
        <w:fldChar w:fldCharType="separate"/>
      </w:r>
      <w:bookmarkStart w:id="768" w:name="_CTVP0018f3918baa24e4203a1e14f05398a0aeb"/>
      <w:r w:rsidR="0092006B">
        <w:rPr>
          <w:rStyle w:val="Citation"/>
        </w:rPr>
        <w:t>Adelaar and Prentice</w:t>
      </w:r>
      <w:bookmarkEnd w:id="768"/>
      <w:r>
        <w:rPr>
          <w:rStyle w:val="Citation"/>
        </w:rPr>
        <w:fldChar w:fldCharType="end"/>
      </w:r>
      <w:r w:rsidRPr="00513C8C">
        <w:rPr>
          <w:rStyle w:val="Citation"/>
        </w:rPr>
        <w:t xml:space="preserve"> </w:t>
      </w:r>
      <w:r>
        <w:rPr>
          <w:rStyle w:val="Citation"/>
        </w:rPr>
        <w:fldChar w:fldCharType="begin"/>
      </w:r>
      <w:r w:rsidR="00233989">
        <w:rPr>
          <w:rStyle w:val="Citation"/>
        </w:rPr>
        <w:instrText>ADDIN CITAVI.PLACEHOLDER b36803a6-40b7-4511-9b8f-90d7d97e165c 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KDE5OTY6IDY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Y6IDY3NCk8L1RleHQ+DQogICAgPC9UZXh0VW5pdD4NCiAgPC9UZXh0VW5pdHM+DQo8L1BsYWNlaG9sZGVyPg==</w:instrText>
      </w:r>
      <w:r>
        <w:rPr>
          <w:rStyle w:val="Citation"/>
        </w:rPr>
        <w:fldChar w:fldCharType="separate"/>
      </w:r>
      <w:bookmarkStart w:id="769" w:name="_CTVP001b36803a640b745119b8f90d7d97e165c"/>
      <w:r w:rsidR="0092006B">
        <w:rPr>
          <w:rStyle w:val="Citation"/>
        </w:rPr>
        <w:t>(1996: 674)</w:t>
      </w:r>
      <w:bookmarkEnd w:id="769"/>
      <w:r>
        <w:rPr>
          <w:rStyle w:val="Citation"/>
        </w:rPr>
        <w:fldChar w:fldCharType="end"/>
      </w:r>
      <w:r w:rsidRPr="00C109EA">
        <w:t xml:space="preserve"> identify three distinct sociolects of Malay: (1) </w:t>
      </w:r>
      <w:r w:rsidR="00B7093A">
        <w:t>“</w:t>
      </w:r>
      <w:r w:rsidRPr="00C109EA">
        <w:t>literary Malay</w:t>
      </w:r>
      <w:r w:rsidR="00B7093A">
        <w:t>”</w:t>
      </w:r>
      <w:r w:rsidRPr="00C109EA">
        <w:t xml:space="preserve">, (2) </w:t>
      </w:r>
      <w:r w:rsidR="00B7093A">
        <w:t>“</w:t>
      </w:r>
      <w:r w:rsidRPr="00C109EA">
        <w:t>lingua franca Malay</w:t>
      </w:r>
      <w:r w:rsidR="00B7093A">
        <w:t>”</w:t>
      </w:r>
      <w:r w:rsidRPr="00C109EA">
        <w:t xml:space="preserve">, and (3) </w:t>
      </w:r>
      <w:r w:rsidR="00B7093A">
        <w:t>“</w:t>
      </w:r>
      <w:r w:rsidRPr="00C109EA">
        <w:t>inherited Malay</w:t>
      </w:r>
      <w:r w:rsidR="00B7093A">
        <w:t>”</w:t>
      </w:r>
      <w:r>
        <w:t>.</w:t>
      </w:r>
      <w:r w:rsidRPr="00C109EA">
        <w:t xml:space="preserve"> Within this framework, Papuan Malay is classified as a (</w:t>
      </w:r>
      <w:r w:rsidR="00B7093A">
        <w:t>“</w:t>
      </w:r>
      <w:r w:rsidRPr="00C109EA">
        <w:t>Pidgin Malay Derived</w:t>
      </w:r>
      <w:r w:rsidR="00B7093A">
        <w:t>”</w:t>
      </w:r>
      <w:r w:rsidRPr="00C109EA">
        <w:t>) lingua franca or trade language</w:t>
      </w:r>
      <w:r>
        <w:t xml:space="preserve"> </w:t>
      </w:r>
      <w:r w:rsidRPr="00F7359D">
        <w:rPr>
          <w:rStyle w:val="Citation"/>
        </w:rPr>
        <w:fldChar w:fldCharType="begin"/>
      </w:r>
      <w:r w:rsidR="00233989">
        <w:rPr>
          <w:rStyle w:val="Citation"/>
        </w:rPr>
        <w:instrText>ADDIN CITAVI.PLACEHOLDER 92cb92d2-f136-42dd-b3a0-513cf419963f 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Y6IDY3NSk8L1RleHQ+DQogICAgPC9UZXh0VW5pdD4NCiAgPC9UZXh0VW5pdHM+DQo8L1BsYWNlaG9sZGVyPg==</w:instrText>
      </w:r>
      <w:r w:rsidRPr="00F7359D">
        <w:rPr>
          <w:rStyle w:val="Citation"/>
        </w:rPr>
        <w:fldChar w:fldCharType="separate"/>
      </w:r>
      <w:bookmarkStart w:id="770" w:name="_CTVP00192cb92d2f13642ddb3a0513cf419963f"/>
      <w:r w:rsidR="0092006B">
        <w:rPr>
          <w:rStyle w:val="Citation"/>
        </w:rPr>
        <w:t>(1996: 675)</w:t>
      </w:r>
      <w:bookmarkEnd w:id="770"/>
      <w:r w:rsidRPr="00F7359D">
        <w:rPr>
          <w:rStyle w:val="Citation"/>
        </w:rPr>
        <w:fldChar w:fldCharType="end"/>
      </w:r>
      <w:r w:rsidR="00865584">
        <w:t>, as already discussed in §</w:t>
      </w:r>
      <w:r w:rsidR="005B4423">
        <w:fldChar w:fldCharType="begin"/>
      </w:r>
      <w:r w:rsidR="005B4423">
        <w:instrText xml:space="preserve"> REF _Ref437441364 \w \h </w:instrText>
      </w:r>
      <w:r w:rsidR="005B4423">
        <w:fldChar w:fldCharType="separate"/>
      </w:r>
      <w:r w:rsidR="00154D81">
        <w:rPr>
          <w:cs/>
        </w:rPr>
        <w:t>‎</w:t>
      </w:r>
      <w:r w:rsidR="00154D81">
        <w:t>1.2.2</w:t>
      </w:r>
      <w:r w:rsidR="005B4423">
        <w:fldChar w:fldCharType="end"/>
      </w:r>
      <w:r w:rsidR="00865584">
        <w:t>.</w:t>
      </w:r>
    </w:p>
    <w:p w14:paraId="7E4BCEFF" w14:textId="1DB14530" w:rsidR="00F7359D" w:rsidRDefault="00F7359D" w:rsidP="00F7359D">
      <w:pPr>
        <w:pStyle w:val="Body0500after"/>
      </w:pPr>
      <w:r>
        <w:t xml:space="preserve">Another, </w:t>
      </w:r>
      <w:r w:rsidR="00B7093A">
        <w:t>“</w:t>
      </w:r>
      <w:r w:rsidRPr="00C109EA">
        <w:t>tentative typology of Malay/Indonesian dialects</w:t>
      </w:r>
      <w:r w:rsidR="00B7093A">
        <w:t>”</w:t>
      </w:r>
      <w:r>
        <w:t xml:space="preserve"> is proposed by </w:t>
      </w:r>
      <w:r>
        <w:rPr>
          <w:rStyle w:val="Citation"/>
        </w:rPr>
        <w:fldChar w:fldCharType="begin"/>
      </w:r>
      <w:r w:rsidR="003A5B20">
        <w:rPr>
          <w:rStyle w:val="Citation"/>
        </w:rPr>
        <w:instrText>ADDIN CITAVI.PLACEHOLDER 6e4ed0a1-06b6-41c9-a65d-ac2b7a35b79e 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WwgYW5kIFRhZG1vcjwvVGV4dD4NCiAgICA8L1RleHRVbml0Pg0KICA8L1RleHRVbml0cz4NCjwvUGxhY2Vob2xkZXI+</w:instrText>
      </w:r>
      <w:r>
        <w:rPr>
          <w:rStyle w:val="Citation"/>
        </w:rPr>
        <w:fldChar w:fldCharType="separate"/>
      </w:r>
      <w:bookmarkStart w:id="771" w:name="_CTVP0016e4ed0a106b641c9a65dac2b7a35b79e"/>
      <w:r w:rsidR="0092006B">
        <w:rPr>
          <w:rStyle w:val="Citation"/>
        </w:rPr>
        <w:t>Gil and Tadmor</w:t>
      </w:r>
      <w:bookmarkEnd w:id="771"/>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4f71c53c-b57e-4d5c-ad56-12168e9bf057 PFBsYWNlaG9sZGVyPg0KICA8QWRkSW5WZXJzaW9uPjUuMi4wLjg8L0FkZEluVmVyc2lvbj4NCiAgPElkPjRmNzFjNTNjLWI1N2UtNGQ1Yy1hZDU2LTEyMTY4ZTliZjA1NzwvSWQ+DQogIDxFbnRyaWVzPg0KICAgIDxFbnRyeT4NCiAgICAgIDxJZD45OTNmODVjZC1iZmEyLTQ3NzgtYTM3ZC0wYjNlOWI4OGFiOTA8L0lkPg0KICAgICAgPFJlZmVyZW5jZUlkPmE0MDBjNTE0LWMwOGItNGU5NS1hNWNlLTIxMjRiYjcwMTNlZ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RGF2aWQ8L0ZpcnN0TmFtZT4NCiAgICAgICAgICAgIDxMYXN0TmFtZT5HaWw8L0xhc3ROYW1lPg0KICAgICAgICAgICAgPFNleD5NYWxlPC9TZXg+DQogICAgICAgICAgPC9QZXJzb24+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KTwvVGV4dD4NCiAgICA8L1RleHRVbml0Pg0KICA8L1RleHRVbml0cz4NCjwvUGxhY2Vob2xkZXI+</w:instrText>
      </w:r>
      <w:r>
        <w:rPr>
          <w:rStyle w:val="Citation"/>
        </w:rPr>
        <w:fldChar w:fldCharType="separate"/>
      </w:r>
      <w:bookmarkStart w:id="772" w:name="_CTVP0014f71c53cb57e4d5cad5612168e9bf057"/>
      <w:r w:rsidR="0092006B">
        <w:rPr>
          <w:rStyle w:val="Citation"/>
        </w:rPr>
        <w:t>(1997)</w:t>
      </w:r>
      <w:bookmarkEnd w:id="772"/>
      <w:r>
        <w:rPr>
          <w:rStyle w:val="Citation"/>
        </w:rPr>
        <w:fldChar w:fldCharType="end"/>
      </w:r>
      <w:r w:rsidRPr="00C109EA">
        <w:t xml:space="preserve">. As their primary parameter, the authors propose the </w:t>
      </w:r>
      <w:r w:rsidR="00B7093A">
        <w:t>“</w:t>
      </w:r>
      <w:r w:rsidRPr="00C109EA">
        <w:t>lectal cline</w:t>
      </w:r>
      <w:r w:rsidR="00B7093A">
        <w:t>”</w:t>
      </w:r>
      <w:r>
        <w:t>,</w:t>
      </w:r>
      <w:r w:rsidRPr="00C109EA">
        <w:t xml:space="preserve"> and thus </w:t>
      </w:r>
      <w:r w:rsidRPr="00C109EA">
        <w:rPr>
          <w:lang w:eastAsia="en-US"/>
        </w:rPr>
        <w:t xml:space="preserve">distinguish between acrolectal (that is, Standard Malay/Indonesian) and basilectal (that is, nonstandard) Malay varieties </w:t>
      </w:r>
      <w:r>
        <w:rPr>
          <w:rStyle w:val="Citation"/>
        </w:rPr>
        <w:fldChar w:fldCharType="begin"/>
      </w:r>
      <w:r w:rsidR="003A5B20">
        <w:rPr>
          <w:rStyle w:val="Citation"/>
        </w:rPr>
        <w:instrText>ADDIN CITAVI.PLACEHOLDER 76e43a61-7d68-4a15-bb89-6a2ac66f1ab4 PFBsYWNlaG9sZGVyPg0KICA8QWRkSW5WZXJzaW9uPjUuMi4wLjg8L0FkZEluVmVyc2lvbj4NCiAgPElkPjc2ZTQzYTYxLTdkNjgtNGExNS1iYjg5LTZhMmFjNjZmMWFiNDwvSWQ+DQogIDxFbnRyaWVzPg0KICAgIDxFbnRyeT4NCiAgICAgIDxJZD40NzNiZGZkYy1jZTM4LTQ1NTAtOWUxZS0yZDZmNTk2NzZjMmU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E0MDBjNTE0LWMwOGItNGU5NS1hNWNlLTIxMjRiYjcwMTNlZj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RGF2aWQ8L0ZpcnN0TmFtZT4NCiAgICAgICAgICAgIDxMYXN0TmFtZT5HaWw8L0xhc3ROYW1lPg0KICAgICAgICAgICAgPFNleD5NYWxlPC9TZXg+DQogICAgICAgICAgPC9QZXJzb24+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OiAxKTwvVGV4dD4NCiAgICA8L1RleHRVbml0Pg0KICA8L1RleHRVbml0cz4NCjwvUGxhY2Vob2xkZXI+</w:instrText>
      </w:r>
      <w:r>
        <w:rPr>
          <w:rStyle w:val="Citation"/>
        </w:rPr>
        <w:fldChar w:fldCharType="separate"/>
      </w:r>
      <w:bookmarkStart w:id="773" w:name="_CTVP00176e43a617d684a15bb896a2ac66f1ab4"/>
      <w:r w:rsidR="0092006B">
        <w:rPr>
          <w:rStyle w:val="Citation"/>
        </w:rPr>
        <w:t>(1997: 1)</w:t>
      </w:r>
      <w:bookmarkEnd w:id="773"/>
      <w:r>
        <w:rPr>
          <w:rStyle w:val="Citation"/>
        </w:rPr>
        <w:fldChar w:fldCharType="end"/>
      </w:r>
      <w:r w:rsidRPr="00C109EA">
        <w:rPr>
          <w:lang w:eastAsia="en-US"/>
        </w:rPr>
        <w:t>. The basilectal varieties are further divided into varieties with and without native speakers. For the former, a classification according two parameters</w:t>
      </w:r>
      <w:r w:rsidR="00206B96">
        <w:rPr>
          <w:lang w:eastAsia="en-US"/>
        </w:rPr>
        <w:t xml:space="preserve"> is proposed</w:t>
      </w:r>
      <w:r w:rsidRPr="00C109EA">
        <w:rPr>
          <w:lang w:eastAsia="en-US"/>
        </w:rPr>
        <w:t xml:space="preserve">: (1) ethnically homogeneous vs. ethnically heterogeneous and (2) ethnically Malay vs. ethnically non-Malay. According to this typology, Papuan Malay is classified as an </w:t>
      </w:r>
      <w:r w:rsidR="00B7093A">
        <w:rPr>
          <w:lang w:eastAsia="en-US"/>
        </w:rPr>
        <w:t>“</w:t>
      </w:r>
      <w:r w:rsidRPr="00C109EA">
        <w:rPr>
          <w:lang w:eastAsia="en-US"/>
        </w:rPr>
        <w:t>ethnically heterogeneous / non-Malay</w:t>
      </w:r>
      <w:r w:rsidR="00B7093A">
        <w:rPr>
          <w:lang w:eastAsia="en-US"/>
        </w:rPr>
        <w:t>”</w:t>
      </w:r>
      <w:r w:rsidRPr="00C109EA">
        <w:rPr>
          <w:lang w:eastAsia="en-US"/>
        </w:rPr>
        <w:t xml:space="preserve"> variety</w:t>
      </w:r>
      <w:r>
        <w:rPr>
          <w:lang w:eastAsia="en-US"/>
        </w:rPr>
        <w:t xml:space="preserve"> </w:t>
      </w:r>
      <w:r>
        <w:rPr>
          <w:lang w:eastAsia="en-US"/>
        </w:rPr>
        <w:fldChar w:fldCharType="begin"/>
      </w:r>
      <w:r w:rsidR="003A5B20">
        <w:rPr>
          <w:lang w:eastAsia="en-US"/>
        </w:rPr>
        <w:instrText>ADDIN CITAVI.PLACEHOLDER 61b9f439-96b5-4220-a248-32228b970639 PFBsYWNlaG9sZGVyPg0KICA8QWRkSW5WZXJzaW9uPjUuMi4wLjg8L0FkZEluVmVyc2lvbj4NCiAgPElkPjYxYjlmNDM5LTk2YjUtNDIyMC1hMjQ4LTMyMjI4Yjk3MDYzOTwvSWQ+DQogIDxFbnRyaWVzPg0KICAgIDxFbnRyeT4NCiAgICAgIDxJZD5jMGE1ZjgxOC02MzkxLTQ0ODgtODJkZC0xOWVhNDE4NzFiM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E0MDBjNTE0LWMwOGItNGU5NS1hNWNlLTIxMjRiYjcwMTNlZj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RGF2aWQ8L0ZpcnN0TmFtZT4NCiAgICAgICAgICAgIDxMYXN0TmFtZT5HaWw8L0xhc3ROYW1lPg0KICAgICAgICAgICAgPFNleD5NYWxlPC9TZXg+DQogICAgICAgICAgPC9QZXJzb24+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OiAxKTwvVGV4dD4NCiAgICA8L1RleHRVbml0Pg0KICA8L1RleHRVbml0cz4NCjwvUGxhY2Vob2xkZXI+</w:instrText>
      </w:r>
      <w:r>
        <w:rPr>
          <w:lang w:eastAsia="en-US"/>
        </w:rPr>
        <w:fldChar w:fldCharType="separate"/>
      </w:r>
      <w:bookmarkStart w:id="774" w:name="_CTVP00161b9f43996b54220a24832228b970639"/>
      <w:r w:rsidR="0092006B">
        <w:rPr>
          <w:lang w:eastAsia="en-US"/>
        </w:rPr>
        <w:t>(1997: 1)</w:t>
      </w:r>
      <w:bookmarkEnd w:id="774"/>
      <w:r>
        <w:rPr>
          <w:lang w:eastAsia="en-US"/>
        </w:rPr>
        <w:fldChar w:fldCharType="end"/>
      </w:r>
      <w:r w:rsidRPr="00C109EA">
        <w:rPr>
          <w:lang w:eastAsia="en-US"/>
        </w:rPr>
        <w:t>.</w:t>
      </w:r>
    </w:p>
    <w:p w14:paraId="3D511947" w14:textId="0AA073D3" w:rsidR="00F7359D" w:rsidRDefault="00F7359D" w:rsidP="00F7359D">
      <w:pPr>
        <w:pStyle w:val="Body0515after"/>
      </w:pPr>
      <w:r>
        <w:t xml:space="preserve">A </w:t>
      </w:r>
      <w:r w:rsidRPr="00C109EA">
        <w:t xml:space="preserve">different approach is taken by </w:t>
      </w:r>
      <w:r>
        <w:rPr>
          <w:rStyle w:val="Citation"/>
        </w:rPr>
        <w:fldChar w:fldCharType="begin"/>
      </w:r>
      <w:r w:rsidR="003A5B20">
        <w:rPr>
          <w:rStyle w:val="Citation"/>
        </w:rPr>
        <w:instrText>ADDIN CITAVI.PLACEHOLDER 41389b15-9c8b-40a7-8038-d3ae84a19dc6 PFBsYWNlaG9sZGVyPg0KICA8QWRkSW5WZXJzaW9uPjUuMi4wLjg8L0FkZEluVmVyc2lvbj4NCiAgPElkPjQxMzg5YjE1LTljOGItNDBhNy04MDM4LWQzYWU4NGExOWRjNjwvSWQ+DQogIDxFbnRyaWVzPg0KICAgIDxFbnRyeT4NCiAgICAgIDxJZD5hZTQwYThjZC05MDM5LTQ1MjUtYTlkYi1iNTU2ZDMxMTllMzQ8L0lkPg0KICAgICAgPE5vUGFyPnRydWU8L05vUGFyPg0KICAgICAgPFBlcnNvbk9ubHk+dHJ1ZTwvUGVyc29uT25seT4NCiAgICAgIDxSZWZlcmVuY2VJZD43NGVjZTE0Ni1lNTlhLTQ0MzYtOTBkNi1hZDNkOTgzZjM0NTk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JlYWQsIDIwMDgtMDItMTI8L0N1c3RvbUZpZWxkMT4NCiAgICAgICAgPEN1c3RvbUZpZWxkMz5lbGVjdHJvbmljPC9DdXN0b21GaWVsZDM+DQogICAgICAgIDxJZD43NGVjZTE0Ni1lNTlhLTQ0MzYtOTBkNi1hZDNkOTgzZjM0NTk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PC9UZXh0Pg0KICAgIDwvVGV4dFVuaXQ+DQogIDwvVGV4dFVuaXRzPg0KPC9QbGFjZWhvbGRlcj4=</w:instrText>
      </w:r>
      <w:r>
        <w:rPr>
          <w:rStyle w:val="Citation"/>
        </w:rPr>
        <w:fldChar w:fldCharType="separate"/>
      </w:r>
      <w:bookmarkStart w:id="775" w:name="_CTVP00141389b159c8b40a78038d3ae84a19dc6"/>
      <w:r w:rsidR="0092006B">
        <w:rPr>
          <w:rStyle w:val="Citation"/>
        </w:rPr>
        <w:t>Paauw</w:t>
      </w:r>
      <w:bookmarkEnd w:id="775"/>
      <w:r>
        <w:rPr>
          <w:rStyle w:val="Citation"/>
        </w:rPr>
        <w:fldChar w:fldCharType="end"/>
      </w:r>
      <w:r w:rsidRPr="00513C8C">
        <w:rPr>
          <w:rStyle w:val="Citation"/>
        </w:rPr>
        <w:t xml:space="preserve"> </w:t>
      </w:r>
      <w:r w:rsidRPr="00C109EA">
        <w:rPr>
          <w:rStyle w:val="Citation"/>
        </w:rPr>
        <w:t>(</w:t>
      </w:r>
      <w:r>
        <w:rPr>
          <w:rStyle w:val="Citation"/>
        </w:rPr>
        <w:fldChar w:fldCharType="begin"/>
      </w:r>
      <w:r w:rsidR="003A5B20">
        <w:rPr>
          <w:rStyle w:val="Citation"/>
        </w:rPr>
        <w:instrText>ADDIN CITAVI.PLACEHOLDER 874503de-e339-42f7-be35-f265f7578093 PFBsYWNlaG9sZGVyPg0KICA8QWRkSW5WZXJzaW9uPjUuMi4wLjg8L0FkZEluVmVyc2lvbj4NCiAgPElkPjg3NDUwM2RlLWUzMzktNDJmNy1iZTM1LWYyNjVmNzU3ODA5MzwvSWQ+DQogIDxFbnRyaWVzPg0KICAgIDxFbnRyeT4NCiAgICAgIDxJZD40N2E0OWZjZi03YzE4LTRmNTEtYWEyNC01NDAyY2YxNGIzNTk8L0lkPg0KICAgICAgPE5vUGFyPnRydWU8L05vUGFyPg0KICAgICAgPFJlZmVyZW5jZUlkPjc0ZWNlMTQ2LWU1OWEtNDQzNi05MGQ2LWFkM2Q5ODNmMzQ1OT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1PC9UZXh0Pg0KICAgIDwvVGV4dFVuaXQ+DQogIDwvVGV4dFVuaXRzPg0KPC9QbGFjZWhvbGRlcj4=</w:instrText>
      </w:r>
      <w:r>
        <w:rPr>
          <w:rStyle w:val="Citation"/>
        </w:rPr>
        <w:fldChar w:fldCharType="separate"/>
      </w:r>
      <w:bookmarkStart w:id="776" w:name="_CTVP001874503dee33942f7be35f265f7578093"/>
      <w:r w:rsidR="0092006B">
        <w:rPr>
          <w:rStyle w:val="Citation"/>
        </w:rPr>
        <w:t>2005</w:t>
      </w:r>
      <w:bookmarkEnd w:id="776"/>
      <w:r>
        <w:rPr>
          <w:rStyle w:val="Citation"/>
        </w:rPr>
        <w:fldChar w:fldCharType="end"/>
      </w:r>
      <w:r w:rsidRPr="00A632F4">
        <w:t>;</w:t>
      </w:r>
      <w:r w:rsidRPr="00C109EA">
        <w:t xml:space="preserve"> </w:t>
      </w:r>
      <w:r>
        <w:rPr>
          <w:rStyle w:val="Citation"/>
        </w:rPr>
        <w:fldChar w:fldCharType="begin"/>
      </w:r>
      <w:r w:rsidR="003A5B20">
        <w:rPr>
          <w:rStyle w:val="Citation"/>
        </w:rPr>
        <w:instrText>ADDIN CITAVI.PLACEHOLDER 6e71d8ca-d51d-4fb3-8be2-6381405ffff0 PFBsYWNlaG9sZGVyPg0KICA8QWRkSW5WZXJzaW9uPjUuMi4wLjg8L0FkZEluVmVyc2lvbj4NCiAgPElkPjZlNzFkOGNhLWQ1MWQtNGZiMy04YmUyLTYzODE0MDVmZmZmMDwvSWQ+DQogIDxFbnRyaWVzPg0KICAgIDxFbnRyeT4NCiAgICAgIDxJZD5mZGMxMjZmMi0xNmJiLTQxN2YtOWViYy1kZTE0ZjVkZDkzNmE8L0lkPg0KICAgICAgPE5vUGFyPnRydWU8L05vUGFyPg0KICAgICAgPFJlZmVyZW5jZUlkPjY5ZGM2OWUwLTAxMWMtNDU2NS1iZjBlLTZmZDVjNzU2ZGVkZjwvUmVmZXJlbmNlSWQ+DQogICAgICA8WWVhck9ubHk+dHJ1ZTwvWWVhck9ubHk+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BY2Nlc3NEYXRlPjIwMTYtMDEtMDg8L0FjY2Vzc0RhdGU+DQogICAgICAgIDxDdXN0b21GaWVsZDE+cmVhZDwvQ3VzdG9tRmllbGQxPg0KICAgICAgICA8Q3VzdG9tRmllbGQyPkJ1cnVuZyBhbmQgU2F3YWtpIDIwMDc7IEx1bWkgMjAwNzsgU2F3YWtpIDIwMDc8L0N1c3RvbUZpZWxkMj4NCiAgICAgICAgPEN1c3RvbUZpZWxkMz5lbGVjdHJvbmljPC9DdXN0b21GaWVsZDM+DQogICAgICAgIDxJZD42OWRjNjllMC0wMTFjLTQ1NjUtYmYwZS02ZmQ1Yzc1NmRlZGY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QYWF1dyAyMDA3IOKAkyBNYWxheSBjb250YWN0IHZhcmlldGllcyBpbiBlYXN0ZXJuPC9TaG9ydFRpdGxlPg0KICAgICAgICA8VGl0bGU+TWFsYXkgY29udGFjdCB2YXJpZXRpZXMgaW4gZWFzdGVybiBJbmRvbmVzaWE8L1RpdGxlPg0KICAgICAgPC9SZWZlcmVuY2U+DQogICAgPC9FbnRyeT4NCiAgPC9FbnRyaWVzPg0KICA8VGV4dD4yMD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c8L1RleHQ+DQogICAgPC9UZXh0VW5pdD4NCiAgPC9UZXh0VW5pdHM+DQo8L1BsYWNlaG9sZGVyPg==</w:instrText>
      </w:r>
      <w:r>
        <w:rPr>
          <w:rStyle w:val="Citation"/>
        </w:rPr>
        <w:fldChar w:fldCharType="separate"/>
      </w:r>
      <w:bookmarkStart w:id="777" w:name="_CTVP0016e71d8cad51d4fb38be26381405ffff0"/>
      <w:r w:rsidR="0092006B">
        <w:rPr>
          <w:rStyle w:val="Citation"/>
        </w:rPr>
        <w:t>2007</w:t>
      </w:r>
      <w:bookmarkEnd w:id="777"/>
      <w:r>
        <w:rPr>
          <w:rStyle w:val="Citation"/>
        </w:rPr>
        <w:fldChar w:fldCharType="end"/>
      </w:r>
      <w:r w:rsidRPr="00C109EA">
        <w:t>)</w:t>
      </w:r>
      <w:r w:rsidRPr="00A632F4">
        <w:t>.</w:t>
      </w:r>
      <w:r w:rsidRPr="00C109EA">
        <w:t xml:space="preserve"> </w:t>
      </w:r>
      <w:r>
        <w:t>Taking</w:t>
      </w:r>
      <w:r w:rsidRPr="00C109EA">
        <w:t xml:space="preserve"> into account the diglossic nature of Malay</w:t>
      </w:r>
      <w:r>
        <w:t>,</w:t>
      </w:r>
      <w:r w:rsidRPr="00C109EA">
        <w:t xml:space="preserve"> </w:t>
      </w:r>
      <w:r>
        <w:rPr>
          <w:rStyle w:val="Citation"/>
        </w:rPr>
        <w:fldChar w:fldCharType="begin"/>
      </w:r>
      <w:r w:rsidR="003A5B20">
        <w:rPr>
          <w:rStyle w:val="Citation"/>
        </w:rPr>
        <w:instrText>ADDIN CITAVI.PLACEHOLDER 238b1bd0-5638-470b-b888-2c936776eb7d PFBsYWNlaG9sZGVyPg0KICA8QWRkSW5WZXJzaW9uPjUuMi4wLjg8L0FkZEluVmVyc2lvbj4NCiAgPElkPjIzOGIxYmQwLTU2MzgtNDcwYi1iODg4LTJjOTM2Nzc2ZWI3ZDwvSWQ+DQogIDxFbnRyaWVzPg0KICAgIDxFbnRyeT4NCiAgICAgIDxJZD44MWI3NzljYy00YTY0LTRiNDctYmY4Ny04NmUzZmZjMzFhNTc8L0lkPg0KICAgICAgPE5vUGFyPnRydWU8L05vUGFyPg0KICAgICAgPFBlcnNvbk9ubHk+dHJ1ZTwvUGVyc29uT25seT4NCiAgICAgIDxSZWZlcmVuY2VJZD43NGVjZTE0Ni1lNTlhLTQ0MzYtOTBkNi1hZDNkOTgzZjM0NTk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JlYWQsIDIwMDgtMDItMTI8L0N1c3RvbUZpZWxkMT4NCiAgICAgICAgPEN1c3RvbUZpZWxkMz5lbGVjdHJvbmljPC9DdXN0b21GaWVsZDM+DQogICAgICAgIDxJZD43NGVjZTE0Ni1lNTlhLTQ0MzYtOTBkNi1hZDNkOTgzZjM0NTk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YXV3PC9UZXh0Pg0KICAgIDwvVGV4dFVuaXQ+DQogIDwvVGV4dFVuaXRzPg0KPC9QbGFjZWhvbGRlcj4=</w:instrText>
      </w:r>
      <w:r>
        <w:rPr>
          <w:rStyle w:val="Citation"/>
        </w:rPr>
        <w:fldChar w:fldCharType="separate"/>
      </w:r>
      <w:bookmarkStart w:id="778" w:name="_CTVP001238b1bd05638470bb8882c936776eb7d"/>
      <w:r w:rsidR="0092006B">
        <w:rPr>
          <w:rStyle w:val="Citation"/>
        </w:rPr>
        <w:t>Paauw</w:t>
      </w:r>
      <w:bookmarkEnd w:id="778"/>
      <w:r>
        <w:rPr>
          <w:rStyle w:val="Citation"/>
        </w:rPr>
        <w:fldChar w:fldCharType="end"/>
      </w:r>
      <w:r w:rsidRPr="00A632F4">
        <w:t xml:space="preserve"> </w:t>
      </w:r>
      <w:r w:rsidRPr="00C109EA">
        <w:rPr>
          <w:lang w:eastAsia="en-US"/>
        </w:rPr>
        <w:t xml:space="preserve">distinguishes between </w:t>
      </w:r>
      <w:r w:rsidR="00B7093A">
        <w:rPr>
          <w:lang w:eastAsia="en-US"/>
        </w:rPr>
        <w:t>“</w:t>
      </w:r>
      <w:r w:rsidRPr="00C109EA">
        <w:rPr>
          <w:lang w:eastAsia="en-US"/>
        </w:rPr>
        <w:t>national languages</w:t>
      </w:r>
      <w:r w:rsidR="00B7093A">
        <w:rPr>
          <w:lang w:eastAsia="en-US"/>
        </w:rPr>
        <w:t>”</w:t>
      </w:r>
      <w:r w:rsidRPr="00C109EA">
        <w:rPr>
          <w:lang w:eastAsia="en-US"/>
        </w:rPr>
        <w:t xml:space="preserve">, </w:t>
      </w:r>
      <w:r w:rsidR="00B7093A">
        <w:rPr>
          <w:lang w:eastAsia="en-US"/>
        </w:rPr>
        <w:t>“</w:t>
      </w:r>
      <w:r w:rsidRPr="00C109EA">
        <w:rPr>
          <w:lang w:eastAsia="en-US"/>
        </w:rPr>
        <w:t>inherited varieties</w:t>
      </w:r>
      <w:r w:rsidR="00B7093A">
        <w:t>”</w:t>
      </w:r>
      <w:r w:rsidRPr="00C109EA">
        <w:t>,</w:t>
      </w:r>
      <w:r w:rsidRPr="00C109EA">
        <w:rPr>
          <w:lang w:eastAsia="en-US"/>
        </w:rPr>
        <w:t xml:space="preserve"> and </w:t>
      </w:r>
      <w:r w:rsidR="00B7093A">
        <w:rPr>
          <w:lang w:eastAsia="en-US"/>
        </w:rPr>
        <w:t>“</w:t>
      </w:r>
      <w:r w:rsidRPr="00C109EA">
        <w:rPr>
          <w:lang w:eastAsia="en-US"/>
        </w:rPr>
        <w:t>contact varieties</w:t>
      </w:r>
      <w:r w:rsidR="00B7093A">
        <w:rPr>
          <w:lang w:eastAsia="en-US"/>
        </w:rPr>
        <w:t>”</w:t>
      </w:r>
      <w:r w:rsidRPr="00C109EA">
        <w:rPr>
          <w:lang w:eastAsia="en-US"/>
        </w:rPr>
        <w:t xml:space="preserve">. Among the latter, </w:t>
      </w:r>
      <w:r>
        <w:rPr>
          <w:rStyle w:val="Citation"/>
        </w:rPr>
        <w:fldChar w:fldCharType="begin"/>
      </w:r>
      <w:r w:rsidR="003A5B20">
        <w:rPr>
          <w:rStyle w:val="Citation"/>
        </w:rPr>
        <w:instrText>ADDIN CITAVI.PLACEHOLDER f2ca94b1-7b6a-40f6-a831-c5184bcb84e8 PFBsYWNlaG9sZGVyPg0KICA8QWRkSW5WZXJzaW9uPjUuMi4wLjg8L0FkZEluVmVyc2lvbj4NCiAgPElkPmYyY2E5NGIxLTdiNmEtNDBmNi1hODMxLWM1MTg0YmNiODRlODwvSWQ+DQogIDxFbnRyaWVzPg0KICAgIDxFbnRyeT4NCiAgICAgIDxJZD5kOWU2NjZlOC02YTJlLTRmNzctOTcwYy02YWY1NTQ1MjYzZGY8L0lkPg0KICAgICAgPE5vUGFyPnRydWU8L05vUGFyPg0KICAgICAgPFBlcnNvbk9ubHk+dHJ1ZTwvUGVyc29uT25seT4NCiAgICAgIDxSZWZlcmVuY2VJZD42OWRjNjllMC0wMTFjLTQ1NjUtYmYwZS02ZmQ1Yzc1NmRlZGY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Pr>
          <w:rStyle w:val="Citation"/>
        </w:rPr>
        <w:fldChar w:fldCharType="separate"/>
      </w:r>
      <w:bookmarkStart w:id="779" w:name="_CTVP001f2ca94b17b6a40f6a831c5184bcb84e8"/>
      <w:r w:rsidR="0092006B">
        <w:rPr>
          <w:rStyle w:val="Citation"/>
        </w:rPr>
        <w:t>Paauw</w:t>
      </w:r>
      <w:bookmarkEnd w:id="779"/>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778d3677-9bf8-42cb-9c31-34d3f8c4e85c PFBsYWNlaG9sZGVyPg0KICA8QWRkSW5WZXJzaW9uPjUuMi4wLjg8L0FkZEluVmVyc2lvbj4NCiAgPElkPjc3OGQzNjc3LTliZjgtNDJjYi05YzMxLTM0ZDNmOGM0ZTg1YzwvSWQ+DQogIDxFbnRyaWVzPg0KICAgIDxFbnRyeT4NCiAgICAgIDxJZD5iN2I3Njg1My03MTQ3LTQ3MzctODdjMy1lNDU3MTM1YzEwNzE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5ZGM2OWUwLTAxMWMtNDU2NS1iZjBlLTZmZDVjNzU2ZGVkZj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BY2Nlc3NEYXRlPjIwMTYtMDEtMDg8L0FjY2Vzc0RhdGU+DQogICAgICAgIDxDdXN0b21GaWVsZDE+cmVhZDwvQ3VzdG9tRmllbGQxPg0KICAgICAgICA8Q3VzdG9tRmllbGQyPkJ1cnVuZyBhbmQgU2F3YWtpIDIwMDc7IEx1bWkgMjAwNzsgU2F3YWtpIDIwMDc8L0N1c3RvbUZpZWxkMj4NCiAgICAgICAgPEN1c3RvbUZpZWxkMz5lbGVjdHJvbmljPC9DdXN0b21GaWVsZDM+DQogICAgICAgIDxJZD42OWRjNjllMC0wMTFjLTQ1NjUtYmYwZS02ZmQ1Yzc1NmRlZGY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QYWF1dyAyMDA3IOKAkyBNYWxheSBjb250YWN0IHZhcmlldGllcyBpbiBlYXN0ZXJuPC9TaG9ydFRpdGxlPg0KICAgICAgICA8VGl0bGU+TWFsYXkgY29udGFjdCB2YXJpZXRpZXMgaW4gZWFzdGVybiBJbmRvbmVzaWE8L1RpdGxlPg0KICAgICAgPC9SZWZlcmVuY2U+DQogICAgPC9FbnRyeT4NCiAgPC9FbnRyaWVzPg0KICA8VGV4dD4oMjAwNzo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IpPC9UZXh0Pg0KICAgIDwvVGV4dFVuaXQ+DQogIDwvVGV4dFVuaXRzPg0KPC9QbGFjZWhvbGRlcj4=</w:instrText>
      </w:r>
      <w:r>
        <w:rPr>
          <w:rStyle w:val="Citation"/>
        </w:rPr>
        <w:fldChar w:fldCharType="separate"/>
      </w:r>
      <w:bookmarkStart w:id="780" w:name="_CTVP001778d36779bf842cb9c3134d3f8c4e85c"/>
      <w:r w:rsidR="0092006B">
        <w:rPr>
          <w:rStyle w:val="Citation"/>
        </w:rPr>
        <w:t>(2007: 2)</w:t>
      </w:r>
      <w:bookmarkEnd w:id="780"/>
      <w:r>
        <w:rPr>
          <w:rStyle w:val="Citation"/>
        </w:rPr>
        <w:fldChar w:fldCharType="end"/>
      </w:r>
      <w:r w:rsidRPr="00C109EA">
        <w:t xml:space="preserve"> </w:t>
      </w:r>
      <w:r w:rsidRPr="00C109EA">
        <w:rPr>
          <w:lang w:eastAsia="en-US"/>
        </w:rPr>
        <w:t xml:space="preserve">further differentiates four subtypes, one of them being the eastern Malay </w:t>
      </w:r>
      <w:r w:rsidR="00B7093A">
        <w:rPr>
          <w:lang w:eastAsia="en-US"/>
        </w:rPr>
        <w:t>“</w:t>
      </w:r>
      <w:r w:rsidRPr="00C109EA">
        <w:rPr>
          <w:lang w:eastAsia="en-US"/>
        </w:rPr>
        <w:t>nativized</w:t>
      </w:r>
      <w:r w:rsidR="00B7093A">
        <w:rPr>
          <w:lang w:eastAsia="en-US"/>
        </w:rPr>
        <w:t>”</w:t>
      </w:r>
      <w:r w:rsidRPr="00C109EA">
        <w:rPr>
          <w:lang w:eastAsia="en-US"/>
        </w:rPr>
        <w:t xml:space="preserve"> varieties. Within this framework, Papuan Malay is classified as a </w:t>
      </w:r>
      <w:r w:rsidR="00B7093A">
        <w:rPr>
          <w:lang w:eastAsia="en-US"/>
        </w:rPr>
        <w:t>“</w:t>
      </w:r>
      <w:r w:rsidRPr="00C109EA">
        <w:rPr>
          <w:lang w:eastAsia="en-US"/>
        </w:rPr>
        <w:t>nativized</w:t>
      </w:r>
      <w:r w:rsidR="00B7093A">
        <w:rPr>
          <w:lang w:eastAsia="en-US"/>
        </w:rPr>
        <w:t>”</w:t>
      </w:r>
      <w:r w:rsidRPr="00C109EA">
        <w:rPr>
          <w:lang w:eastAsia="en-US"/>
        </w:rPr>
        <w:t xml:space="preserve"> eastern Malay </w:t>
      </w:r>
      <w:r w:rsidR="00B7093A">
        <w:rPr>
          <w:lang w:eastAsia="en-US"/>
        </w:rPr>
        <w:t>“</w:t>
      </w:r>
      <w:r w:rsidRPr="00C109EA">
        <w:rPr>
          <w:lang w:eastAsia="en-US"/>
        </w:rPr>
        <w:t>contact variety</w:t>
      </w:r>
      <w:r w:rsidR="00B7093A">
        <w:rPr>
          <w:lang w:eastAsia="en-US"/>
        </w:rPr>
        <w:t>”</w:t>
      </w:r>
      <w:r>
        <w:rPr>
          <w:lang w:eastAsia="en-US"/>
        </w:rPr>
        <w:t xml:space="preserve"> </w:t>
      </w:r>
      <w:r w:rsidRPr="00F7359D">
        <w:rPr>
          <w:rStyle w:val="Citation"/>
        </w:rPr>
        <w:t>(</w:t>
      </w:r>
      <w:r w:rsidRPr="00F7359D">
        <w:rPr>
          <w:rStyle w:val="Citation"/>
        </w:rPr>
        <w:fldChar w:fldCharType="begin"/>
      </w:r>
      <w:r w:rsidR="003A5B20">
        <w:rPr>
          <w:rStyle w:val="Citation"/>
        </w:rPr>
        <w:instrText>ADDIN CITAVI.PLACEHOLDER 4c3855c6-505e-4674-b648-9af2f0062c05 PFBsYWNlaG9sZGVyPg0KICA8QWRkSW5WZXJzaW9uPjUuMi4wLjg8L0FkZEluVmVyc2lvbj4NCiAgPElkPjRjMzg1NWM2LTUwNWUtNDY3NC1iNjQ4LTlhZjJmMDA2MmMwNTwvSWQ+DQogIDxFbnRyaWVzPg0KICAgIDxFbnRyeT4NCiAgICAgIDxJZD4zZThlOWYyYS1lZjQ1LTQ0YjAtYjdmZC00NTJkN2E4OGY2ODA8L0lkPg0KICAgICAgPE5vUGFyPnRydWU8L05vUGFy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5ZGM2OWUwLTAxMWMtNDU2NS1iZjBlLTZmZDVjNzU2ZGVkZj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QYWF1dyAyMDA3IOKAkyBNYWxheSBjb250YWN0IHZhcmlldGllcyBpbiBlYXN0ZXJuPC9TaG9ydFRpdGxlPg0KICAgICAgICA8VGl0bGU+TWFsYXkgY29udGFjdCB2YXJpZXRpZXMgaW4gZWFzdGVybiBJbmRvbmVzaWE8L1RpdGxlPg0KICAgICAgPC9SZWZlcmVuY2U+DQogICAgPC9FbnRyeT4NCiAgPC9FbnRyaWVzPg0KICA8VGV4dD4yMDA3OiA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c6IDI8L1RleHQ+DQogICAgPC9UZXh0VW5pdD4NCiAgPC9UZXh0VW5pdHM+DQo8L1BsYWNlaG9sZGVyPg==</w:instrText>
      </w:r>
      <w:r w:rsidRPr="00F7359D">
        <w:rPr>
          <w:rStyle w:val="Citation"/>
        </w:rPr>
        <w:fldChar w:fldCharType="separate"/>
      </w:r>
      <w:bookmarkStart w:id="781" w:name="_CTVP0014c3855c6505e4674b6489af2f0062c05"/>
      <w:r w:rsidR="0092006B">
        <w:rPr>
          <w:rStyle w:val="Citation"/>
        </w:rPr>
        <w:t>2007: 2</w:t>
      </w:r>
      <w:bookmarkEnd w:id="781"/>
      <w:r w:rsidRPr="00F7359D">
        <w:rPr>
          <w:rStyle w:val="Citation"/>
        </w:rPr>
        <w:fldChar w:fldCharType="end"/>
      </w:r>
      <w:r w:rsidRPr="00F7359D">
        <w:rPr>
          <w:rStyle w:val="Citation"/>
        </w:rPr>
        <w:t xml:space="preserve">; see also </w:t>
      </w:r>
      <w:r w:rsidRPr="00F7359D">
        <w:rPr>
          <w:rStyle w:val="Citation"/>
        </w:rPr>
        <w:fldChar w:fldCharType="begin"/>
      </w:r>
      <w:r w:rsidR="003A5B20">
        <w:rPr>
          <w:rStyle w:val="Citation"/>
        </w:rPr>
        <w:instrText>ADDIN CITAVI.PLACEHOLDER 9f433c37-4630-4533-8625-3f0fcfd35575 PFBsYWNlaG9sZGVyPg0KICA8QWRkSW5WZXJzaW9uPjUuMi4wLjg8L0FkZEluVmVyc2lvbj4NCiAgPElkPjlmNDMzYzM3LTQ2MzAtNDUzMy04NjI1LTNmMGZjZmQzNTU3NTwvSWQ+DQogIDxFbnRyaWVzPg0KICAgIDxFbnRyeT4NCiAgICAgIDxJZD4xYTIzNzc0Mi05ZTAzLTQ0NTMtYjViMS01MmVjNzA2NTllNzI8L0lkPg0KICAgICAgPE5vUGFyPnRydWU8L05vUGFy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NzRlY2UxNDYtZTU5YS00NDM2LTkwZDYtYWQzZDk4M2YzNDU5PC9SZWZlcmVuY2VJZD4NCiAgICAgIDxZZWFyT25seT50cnVlPC9ZZWFyT25seT4NCiAgICAgIDxSYW5nZT4NCiAgICAgICAgPFN0YXJ0PjA8L1N0YXJ0Pg0KICAgICAgICA8TGVuZ3RoPjg8L0xlbmd0aD4NCiAgICAgIDwvUmFuZ2U+DQogICAgICA8UmVmZXJlbmNlPg0KICAgICAgICA8UmVmZXJlbmNlVHlwZUlkPkNvbnRyaWJ1dGlvbj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1OiAxNDwvVGV4dD4NCiAgICA8L1RleHRVbml0Pg0KICA8L1RleHRVbml0cz4NCjwvUGxhY2Vob2xkZXI+</w:instrText>
      </w:r>
      <w:r w:rsidRPr="00F7359D">
        <w:rPr>
          <w:rStyle w:val="Citation"/>
        </w:rPr>
        <w:fldChar w:fldCharType="separate"/>
      </w:r>
      <w:bookmarkStart w:id="782" w:name="_CTVP0019f433c374630453386253f0fcfd35575"/>
      <w:r w:rsidR="0092006B">
        <w:rPr>
          <w:rStyle w:val="Citation"/>
        </w:rPr>
        <w:t>2005: 14</w:t>
      </w:r>
      <w:bookmarkEnd w:id="782"/>
      <w:r w:rsidRPr="00F7359D">
        <w:rPr>
          <w:rStyle w:val="Citation"/>
        </w:rPr>
        <w:fldChar w:fldCharType="end"/>
      </w:r>
      <w:r w:rsidRPr="00F7359D">
        <w:rPr>
          <w:rStyle w:val="Citation"/>
        </w:rPr>
        <w:t>)</w:t>
      </w:r>
      <w:r w:rsidRPr="00C109EA">
        <w:rPr>
          <w:lang w:eastAsia="en-US"/>
        </w:rPr>
        <w:t>.</w:t>
      </w:r>
    </w:p>
    <w:p w14:paraId="41C1C471" w14:textId="77777777" w:rsidR="00985482" w:rsidRPr="006C65BE" w:rsidRDefault="00985482" w:rsidP="00985482">
      <w:pPr>
        <w:pStyle w:val="Heading2"/>
      </w:pPr>
      <w:bookmarkStart w:id="783" w:name="_Ref369971555"/>
      <w:bookmarkStart w:id="784" w:name="_Toc440455506"/>
      <w:r w:rsidRPr="006C65BE">
        <w:lastRenderedPageBreak/>
        <w:t>Available materials in Papuan Malay</w:t>
      </w:r>
      <w:bookmarkEnd w:id="783"/>
      <w:bookmarkEnd w:id="784"/>
    </w:p>
    <w:p w14:paraId="4199EFED" w14:textId="57E48B1B" w:rsidR="00985482" w:rsidRPr="006C65BE" w:rsidRDefault="00985482" w:rsidP="00304BDE">
      <w:pPr>
        <w:pStyle w:val="Body0000after"/>
      </w:pPr>
      <w:r w:rsidRPr="006C65BE">
        <w:t xml:space="preserve">At this point, materials in Papuan Malay are still scarce. Most of them seem to come in the form of jokes, or </w:t>
      </w:r>
      <w:r w:rsidRPr="006C65BE">
        <w:rPr>
          <w:rStyle w:val="ChItalBold"/>
        </w:rPr>
        <w:t>mop</w:t>
      </w:r>
      <w:r w:rsidRPr="006C65BE">
        <w:t xml:space="preserve"> </w:t>
      </w:r>
      <w:r w:rsidR="00B7093A">
        <w:t>‘</w:t>
      </w:r>
      <w:r w:rsidRPr="006C65BE">
        <w:t>humor</w:t>
      </w:r>
      <w:r w:rsidR="00B7093A">
        <w:t>’</w:t>
      </w:r>
      <w:r w:rsidRPr="006C65BE">
        <w:t xml:space="preserve">. These jokes are published in newspapers or posted on dedicated websites, such as </w:t>
      </w:r>
      <w:r w:rsidRPr="006C65BE">
        <w:rPr>
          <w:rStyle w:val="ChItalic"/>
        </w:rPr>
        <w:t>MopPapua</w:t>
      </w:r>
      <w:r w:rsidRPr="006C65BE">
        <w:t xml:space="preserve">. Some of them are also published in book form, such as </w:t>
      </w:r>
      <w:r w:rsidR="00BA6215">
        <w:rPr>
          <w:rStyle w:val="Citation"/>
        </w:rPr>
        <w:fldChar w:fldCharType="begin"/>
      </w:r>
      <w:r w:rsidR="003F3C2C">
        <w:rPr>
          <w:rStyle w:val="Citation"/>
        </w:rPr>
        <w:instrText>ADDIN CITAVI.PLACEHOLDER cdd6f009-4ac5-405e-b17b-486c4f0c0bc0 PFBsYWNlaG9sZGVyPg0KICA8QWRkSW5WZXJzaW9uPjUuMi4wLjg8L0FkZEluVmVyc2lvbj4NCiAgPElkPmNkZDZmMDA5LTRhYzUtNDA1ZS1iMTdiLTQ4NmM0ZjBjMGJjMDwvSWQ+DQogIDxFbnRyaWVzPg0KICAgIDxFbnRyeT4NCiAgICAgIDxJZD4xOTZhNjllYy0yN2MzLTQ2ZmQtODBlYi00N2VkYmQ5MDg1MDg8L0lkPg0KICAgICAgPE5vUGFyPnRydWU8L05vUGFyPg0KICAgICAgPFBlcnNvbk9ubHk+dHJ1ZTwvUGVyc29uT25seT4NCiAgICAgIDxSZWZlcmVuY2VJZD5kZDRlMjBiMy0yNGMwLTQwNWItOWRkNS1hMzllMzc1ZTNiZjM8L1JlZmVyZW5jZUlk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cmFtaTwvVGV4dD4NCiAgICA8L1RleHRVbml0Pg0KICA8L1RleHRVbml0cz4NCjwvUGxhY2Vob2xkZXI+</w:instrText>
      </w:r>
      <w:r w:rsidR="00BA6215">
        <w:rPr>
          <w:rStyle w:val="Citation"/>
        </w:rPr>
        <w:fldChar w:fldCharType="separate"/>
      </w:r>
      <w:bookmarkStart w:id="785" w:name="_CTVP001cdd6f0094ac5405eb17b486c4f0c0bc0"/>
      <w:r w:rsidR="0092006B">
        <w:rPr>
          <w:rStyle w:val="Citation"/>
        </w:rPr>
        <w:t>Warami</w:t>
      </w:r>
      <w:bookmarkEnd w:id="785"/>
      <w:r w:rsidR="00BA6215">
        <w:rPr>
          <w:rStyle w:val="Citation"/>
        </w:rPr>
        <w:fldChar w:fldCharType="end"/>
      </w:r>
      <w:r w:rsidR="00304BDE">
        <w:rPr>
          <w:rStyle w:val="Citation"/>
        </w:rPr>
        <w:t>’s</w:t>
      </w:r>
      <w:r w:rsidR="00513C8C" w:rsidRPr="00513C8C">
        <w:rPr>
          <w:rStyle w:val="Citation"/>
        </w:rPr>
        <w:t xml:space="preserve"> </w:t>
      </w:r>
      <w:r w:rsidRPr="00DB1B2A">
        <w:rPr>
          <w:rStyle w:val="Citation"/>
        </w:rPr>
        <w:t>(</w:t>
      </w:r>
      <w:r w:rsidR="001F0B0F" w:rsidRPr="001F0B0F">
        <w:rPr>
          <w:rStyle w:val="Citation"/>
        </w:rPr>
        <w:fldChar w:fldCharType="begin"/>
      </w:r>
      <w:r w:rsidR="001F0B0F" w:rsidRPr="001F0B0F">
        <w:rPr>
          <w:rStyle w:val="Citation"/>
        </w:rPr>
        <w:instrText>ADDIN CITAVI.PLACEHOLDER ae2a4e8d-ac11-49bd-a9c7-5cea9441e00b PFBsYWNlaG9sZGVyPg0KICA8QWRkSW5WZXJzaW9uPjUuMi4wLjg8L0FkZEluVmVyc2lvbj4NCiAgPElkPmFlMmE0ZThkLWFjMTEtNDliZC1hOWM3LTVjZWE5NDQxZTAwYjwvSWQ+DQogIDxFbnRyaWVzPg0KICAgIDxFbnRyeT4NCiAgICAgIDxJZD4wZDA3ZWY3OC1hNjgxLTRiNTAtYWJjZi1jZDFmZjBmYzY4OTQ8L0lkPg0KICAgICAgPE5vUGFyPnRydWU8L05vUGFyPg0KICAgICAgPFJlZmVyZW5jZUlkPmNkZWM4NTBiLWI2ZDQtNGJmYi1iMmZmLTk0Y2Y4YTBkZDMyMDwvUmVmZXJlbmNlSWQ+DQogICAgICA8WWVhck9ubHk+dHJ1ZTwvWWVhck9ubHk+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zPC9UZXh0Pg0KICAgIDwvVGV4dFVuaXQ+DQogIDwvVGV4dFVuaXRzPg0KPC9QbGFjZWhvbGRlcj4=</w:instrText>
      </w:r>
      <w:r w:rsidR="001F0B0F" w:rsidRPr="001F0B0F">
        <w:rPr>
          <w:rStyle w:val="Citation"/>
        </w:rPr>
        <w:fldChar w:fldCharType="separate"/>
      </w:r>
      <w:bookmarkStart w:id="786" w:name="_CTVP001ae2a4e8dac1149bda9c75cea9441e00b"/>
      <w:r w:rsidR="0092006B">
        <w:rPr>
          <w:rStyle w:val="Citation"/>
        </w:rPr>
        <w:t>2003</w:t>
      </w:r>
      <w:bookmarkEnd w:id="786"/>
      <w:r w:rsidR="001F0B0F" w:rsidRPr="001F0B0F">
        <w:rPr>
          <w:rStyle w:val="Citation"/>
        </w:rPr>
        <w:fldChar w:fldCharType="end"/>
      </w:r>
      <w:r w:rsidR="009C1E18" w:rsidRPr="001F0B0F">
        <w:rPr>
          <w:rStyle w:val="Citation"/>
        </w:rPr>
        <w:t>;</w:t>
      </w:r>
      <w:r w:rsidRPr="001F0B0F">
        <w:rPr>
          <w:rStyle w:val="Citation"/>
        </w:rPr>
        <w:t xml:space="preserve"> </w:t>
      </w:r>
      <w:r w:rsidR="00BA6215" w:rsidRPr="001F0B0F">
        <w:rPr>
          <w:rStyle w:val="Citation"/>
        </w:rPr>
        <w:fldChar w:fldCharType="begin"/>
      </w:r>
      <w:r w:rsidR="003F3C2C">
        <w:rPr>
          <w:rStyle w:val="Citation"/>
        </w:rPr>
        <w:instrText>ADDIN CITAVI.PLACEHOLDER a6d511b0-f5bb-4f43-ae70-4c99e6cf8913 PFBsYWNlaG9sZGVyPg0KICA8QWRkSW5WZXJzaW9uPjUuMi4wLjg8L0FkZEluVmVyc2lvbj4NCiAgPElkPmE2ZDUxMWIwLWY1YmItNGY0My1hZTcwLTRjOTllNmNmODkxMzwvSWQ+DQogIDxFbnRyaWVzPg0KICAgIDxFbnRyeT4NCiAgICAgIDxJZD41OGM1NDI1Ni01M2Y4LTRjNDItYWRmYy1lYjQ1YjQ2M2Y1ZmM8L0lkPg0KICAgICAgPE5vUGFyPnRydWU8L05vUGFyPg0KICAgICAgPFJlZmVyZW5jZUlkPmRkNGUyMGIzLTI0YzAtNDA1Yi05ZGQ1LWEzOWUzNzVlM2JmMzwvUmVmZXJlbmNlSWQ+DQogICAgICA8WWVhck9ubHk+dHJ1ZTwvWWVhck9ubHk+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Q8L1RleHQ+DQogICAgPC9UZXh0VW5pdD4NCiAgPC9UZXh0VW5pdHM+DQo8L1BsYWNlaG9sZGVyPg==</w:instrText>
      </w:r>
      <w:r w:rsidR="00BA6215" w:rsidRPr="001F0B0F">
        <w:rPr>
          <w:rStyle w:val="Citation"/>
        </w:rPr>
        <w:fldChar w:fldCharType="separate"/>
      </w:r>
      <w:bookmarkStart w:id="787" w:name="_CTVP001a6d511b0f5bb4f43ae704c99e6cf8913"/>
      <w:r w:rsidR="0092006B">
        <w:rPr>
          <w:rStyle w:val="Citation"/>
        </w:rPr>
        <w:t>2004</w:t>
      </w:r>
      <w:bookmarkEnd w:id="787"/>
      <w:r w:rsidR="00BA6215" w:rsidRPr="001F0B0F">
        <w:rPr>
          <w:rStyle w:val="Citation"/>
        </w:rPr>
        <w:fldChar w:fldCharType="end"/>
      </w:r>
      <w:r w:rsidRPr="006C65BE">
        <w:t>)</w:t>
      </w:r>
      <w:r w:rsidR="00304BDE">
        <w:t xml:space="preserve"> jokes collections</w:t>
      </w:r>
      <w:r w:rsidRPr="006C65BE">
        <w:t xml:space="preserve">. Humor in Papuan Malay also comes in the form of comedy, </w:t>
      </w:r>
      <w:r w:rsidRPr="00E17CF1">
        <w:t xml:space="preserve">such as the sketch series </w:t>
      </w:r>
      <w:r w:rsidRPr="006C65BE">
        <w:rPr>
          <w:rStyle w:val="ChItalic"/>
        </w:rPr>
        <w:t>Epen ka, cupen toh</w:t>
      </w:r>
      <w:r w:rsidRPr="006C65BE">
        <w:t xml:space="preserve"> </w:t>
      </w:r>
      <w:r w:rsidR="00B7093A">
        <w:t>‘</w:t>
      </w:r>
      <w:r w:rsidRPr="006C65BE">
        <w:t>Is it important? It</w:t>
      </w:r>
      <w:r w:rsidR="00B7093A">
        <w:t>’</w:t>
      </w:r>
      <w:r w:rsidRPr="006C65BE">
        <w:t>s important enough, indeed!</w:t>
      </w:r>
      <w:r w:rsidR="00B7093A">
        <w:t>’</w:t>
      </w:r>
      <w:r w:rsidRPr="006C65BE">
        <w:t xml:space="preserve"> from Merauke, which is accessible via YouTube.</w:t>
      </w:r>
      <w:r w:rsidRPr="006C65BE">
        <w:rPr>
          <w:rStyle w:val="FootnoteReference"/>
        </w:rPr>
        <w:footnoteReference w:id="55"/>
      </w:r>
    </w:p>
    <w:p w14:paraId="49963EE0" w14:textId="77777777" w:rsidR="00985482" w:rsidRPr="006C65BE" w:rsidRDefault="00985482" w:rsidP="00DA6E15">
      <w:pPr>
        <w:pStyle w:val="Body0500after"/>
      </w:pPr>
      <w:r w:rsidRPr="006C65BE">
        <w:t xml:space="preserve">In 2006, the movie </w:t>
      </w:r>
      <w:r w:rsidRPr="006C65BE">
        <w:rPr>
          <w:rStyle w:val="ChItalic"/>
        </w:rPr>
        <w:t>Denias</w:t>
      </w:r>
      <w:r w:rsidRPr="006C65BE">
        <w:t xml:space="preserve"> came out, a film in Papuan Malay about a boy from the highlands who wants to go to school.</w:t>
      </w:r>
      <w:r w:rsidRPr="006C65BE">
        <w:rPr>
          <w:rStyle w:val="FootnoteReference"/>
        </w:rPr>
        <w:footnoteReference w:id="56"/>
      </w:r>
    </w:p>
    <w:p w14:paraId="23F6E0CF" w14:textId="77777777" w:rsidR="00985482" w:rsidRPr="006C65BE" w:rsidRDefault="00985482" w:rsidP="00DA6E15">
      <w:pPr>
        <w:pStyle w:val="Body0505after"/>
      </w:pPr>
      <w:r w:rsidRPr="006C65BE">
        <w:t>Other materials in Papuan Malay are only available on the internet</w:t>
      </w:r>
      <w:r w:rsidR="00265BA4">
        <w:t>,</w:t>
      </w:r>
      <w:r w:rsidRPr="006C65BE">
        <w:t xml:space="preserve"> such as:</w:t>
      </w:r>
    </w:p>
    <w:p w14:paraId="511B18F9" w14:textId="67D611C5" w:rsidR="00985482" w:rsidRPr="006C65BE" w:rsidRDefault="00985482" w:rsidP="006D26B6">
      <w:pPr>
        <w:pStyle w:val="O05N05wnext"/>
        <w:numPr>
          <w:ilvl w:val="0"/>
          <w:numId w:val="56"/>
        </w:numPr>
      </w:pPr>
      <w:r w:rsidRPr="006C65BE">
        <w:rPr>
          <w:rStyle w:val="ChItalic"/>
        </w:rPr>
        <w:t>Kamus Bahasa Papua</w:t>
      </w:r>
      <w:r w:rsidRPr="006C65BE">
        <w:t xml:space="preserve"> </w:t>
      </w:r>
      <w:r w:rsidR="00B7093A">
        <w:t>‘</w:t>
      </w:r>
      <w:r w:rsidRPr="006C65BE">
        <w:t>Dictionary of the Papuan Language</w:t>
      </w:r>
      <w:r w:rsidR="00B7093A">
        <w:t>’</w:t>
      </w:r>
    </w:p>
    <w:p w14:paraId="1799F601" w14:textId="77777777" w:rsidR="00985482" w:rsidRPr="006C65BE" w:rsidRDefault="00985482" w:rsidP="006D26B6">
      <w:pPr>
        <w:pStyle w:val="I0Indented"/>
        <w:numPr>
          <w:ilvl w:val="0"/>
          <w:numId w:val="57"/>
        </w:numPr>
        <w:tabs>
          <w:tab w:val="clear" w:pos="283"/>
          <w:tab w:val="num" w:pos="851"/>
        </w:tabs>
        <w:ind w:left="851" w:hanging="284"/>
      </w:pPr>
      <w:r w:rsidRPr="006C65BE">
        <w:t>A Papuan Malay – Indonesian dictionary with currently 164 items (last updated on 24 March 2011)</w:t>
      </w:r>
    </w:p>
    <w:p w14:paraId="087F4D46" w14:textId="3B9B1E4E" w:rsidR="00985482" w:rsidRPr="006515AF" w:rsidRDefault="00985482" w:rsidP="00F11A63">
      <w:pPr>
        <w:pStyle w:val="I1I"/>
        <w:numPr>
          <w:ilvl w:val="0"/>
          <w:numId w:val="57"/>
        </w:numPr>
        <w:tabs>
          <w:tab w:val="clear" w:pos="283"/>
          <w:tab w:val="num" w:pos="851"/>
        </w:tabs>
        <w:ind w:left="851" w:hanging="284"/>
      </w:pPr>
      <w:r w:rsidRPr="00852452">
        <w:t xml:space="preserve">Online URL: </w:t>
      </w:r>
      <w:hyperlink r:id="rId22" w:history="1">
        <w:r w:rsidRPr="006515AF">
          <w:rPr>
            <w:rStyle w:val="Hyperlink"/>
          </w:rPr>
          <w:t>http://kamusiana.com/index.php/index/20.xhtml</w:t>
        </w:r>
      </w:hyperlink>
      <w:r w:rsidR="001F6BE6">
        <w:t xml:space="preserve"> (accessed </w:t>
      </w:r>
      <w:r w:rsidR="000F62FB">
        <w:t>8</w:t>
      </w:r>
      <w:r w:rsidR="00F11A63">
        <w:t xml:space="preserve"> January 2016</w:t>
      </w:r>
      <w:r w:rsidR="001210AD">
        <w:t>)</w:t>
      </w:r>
    </w:p>
    <w:p w14:paraId="16C41FCB" w14:textId="6518664B" w:rsidR="00985482" w:rsidRPr="006C65BE" w:rsidRDefault="00985482" w:rsidP="006D26B6">
      <w:pPr>
        <w:pStyle w:val="O05N05wnext"/>
        <w:numPr>
          <w:ilvl w:val="0"/>
          <w:numId w:val="56"/>
        </w:numPr>
      </w:pPr>
      <w:r w:rsidRPr="006C65BE">
        <w:rPr>
          <w:rStyle w:val="ChItalic"/>
        </w:rPr>
        <w:t>Kitong pu bahasa</w:t>
      </w:r>
      <w:r w:rsidRPr="006C65BE">
        <w:t xml:space="preserve"> </w:t>
      </w:r>
      <w:r w:rsidR="00B7093A">
        <w:t>‘</w:t>
      </w:r>
      <w:r w:rsidRPr="006C65BE">
        <w:t>Our Language</w:t>
      </w:r>
      <w:r w:rsidR="00B7093A">
        <w:t>’</w:t>
      </w:r>
    </w:p>
    <w:p w14:paraId="7D046C69" w14:textId="158BEE36" w:rsidR="00985482" w:rsidRPr="006C65BE" w:rsidRDefault="00985482" w:rsidP="006D26B6">
      <w:pPr>
        <w:pStyle w:val="I0Indented"/>
        <w:numPr>
          <w:ilvl w:val="0"/>
          <w:numId w:val="54"/>
        </w:numPr>
      </w:pPr>
      <w:r w:rsidRPr="006C65BE">
        <w:t xml:space="preserve">A Christian website in Papuan Malay, Indonesian, and English which includes information about the Papuan Malay language and its history, </w:t>
      </w:r>
      <w:r w:rsidR="00AA7ABB">
        <w:t>the books of Jona</w:t>
      </w:r>
      <w:r w:rsidR="0030748C">
        <w:t>h</w:t>
      </w:r>
      <w:r w:rsidR="00AA7ABB">
        <w:t xml:space="preserve"> and Ruth from the Older Testament and </w:t>
      </w:r>
      <w:r w:rsidRPr="006C65BE">
        <w:t>the Easter story from the N</w:t>
      </w:r>
      <w:r w:rsidR="00CE267F">
        <w:t>ew Testament of the Bible in PDF</w:t>
      </w:r>
      <w:r w:rsidRPr="006C65BE">
        <w:t xml:space="preserve"> format, and Christian texts and songs in audio format.</w:t>
      </w:r>
    </w:p>
    <w:p w14:paraId="2DBFE4CB" w14:textId="486222F0" w:rsidR="00985482" w:rsidRPr="006515AF" w:rsidRDefault="00985482" w:rsidP="00F11A63">
      <w:pPr>
        <w:pStyle w:val="I1I"/>
        <w:numPr>
          <w:ilvl w:val="0"/>
          <w:numId w:val="55"/>
        </w:numPr>
      </w:pPr>
      <w:r w:rsidRPr="006515AF">
        <w:t xml:space="preserve">Online URL: </w:t>
      </w:r>
      <w:hyperlink r:id="rId23" w:history="1">
        <w:r w:rsidRPr="006515AF">
          <w:rPr>
            <w:rStyle w:val="Hyperlink"/>
          </w:rPr>
          <w:t>http://kitongpubahasa.com/en/_5699</w:t>
        </w:r>
      </w:hyperlink>
      <w:r w:rsidR="001210AD">
        <w:t xml:space="preserve"> (</w:t>
      </w:r>
      <w:r w:rsidR="000F62FB">
        <w:t>8 January 2016</w:t>
      </w:r>
      <w:r w:rsidR="001210AD">
        <w:t>)</w:t>
      </w:r>
    </w:p>
    <w:p w14:paraId="35B901E9" w14:textId="6708E6F0" w:rsidR="00985482" w:rsidRPr="00BB68DA" w:rsidRDefault="00985482" w:rsidP="00867D8E">
      <w:pPr>
        <w:pStyle w:val="Body0000after"/>
      </w:pPr>
      <w:r w:rsidRPr="006C65BE">
        <w:t>Also</w:t>
      </w:r>
      <w:r w:rsidR="00265BA4">
        <w:t>,</w:t>
      </w:r>
      <w:r w:rsidRPr="006C65BE">
        <w:t xml:space="preserve"> mention needs to be made of a language development program launched by Yayasan Betania Indonesia, </w:t>
      </w:r>
      <w:r w:rsidRPr="006C65BE">
        <w:rPr>
          <w:szCs w:val="20"/>
        </w:rPr>
        <w:t>a Papuan non-governmental organization located in Abepura, West Papua</w:t>
      </w:r>
      <w:r w:rsidRPr="006C65BE">
        <w:t>. The program</w:t>
      </w:r>
      <w:r w:rsidR="00B7093A">
        <w:t>’</w:t>
      </w:r>
      <w:r w:rsidRPr="006C65BE">
        <w:t xml:space="preserve">s goal is to develop written and audio resources with a focus on Bible translation, seeking to promote and develop the use of the language in the religious domain. </w:t>
      </w:r>
      <w:r w:rsidR="00BA6215">
        <w:rPr>
          <w:rStyle w:val="Citation"/>
        </w:rPr>
        <w:fldChar w:fldCharType="begin"/>
      </w:r>
      <w:r w:rsidR="00D85032">
        <w:rPr>
          <w:rStyle w:val="Citation"/>
        </w:rPr>
        <w:instrText>ADDIN CITAVI.PLACEHOLDER 3b9148b5-c080-4e41-8f00-8577a93a5476 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C4gSGFybXMsIHAuYy4gMjAxNSk8L1RleHQ+DQogICAgPC9UZXh0VW5pdD4NCiAgPC9UZXh0VW5pdHM+DQo8L1BsYWNlaG9sZGVyPg==</w:instrText>
      </w:r>
      <w:r w:rsidR="00BA6215">
        <w:rPr>
          <w:rStyle w:val="Citation"/>
        </w:rPr>
        <w:fldChar w:fldCharType="separate"/>
      </w:r>
      <w:bookmarkStart w:id="788" w:name="_CTVP0013b9148b5c0804e418f008577a93a5476"/>
      <w:r w:rsidR="0092006B">
        <w:rPr>
          <w:rStyle w:val="Citation"/>
        </w:rPr>
        <w:t>(L. Harms, p.c. 2015)</w:t>
      </w:r>
      <w:bookmarkEnd w:id="788"/>
      <w:r w:rsidR="00BA6215">
        <w:rPr>
          <w:rStyle w:val="Citation"/>
        </w:rPr>
        <w:fldChar w:fldCharType="end"/>
      </w:r>
    </w:p>
    <w:p w14:paraId="158B0A09" w14:textId="518EB8AA" w:rsidR="00985482" w:rsidRDefault="00985482" w:rsidP="00DA6E15">
      <w:pPr>
        <w:pStyle w:val="Body0515after"/>
      </w:pPr>
      <w:r w:rsidRPr="006C65BE">
        <w:t xml:space="preserve">An online resource providing materials on </w:t>
      </w:r>
      <w:r w:rsidRPr="006C65BE">
        <w:rPr>
          <w:lang w:eastAsia="en-US"/>
        </w:rPr>
        <w:t xml:space="preserve">issues relevant to </w:t>
      </w:r>
      <w:r w:rsidRPr="006C65BE">
        <w:t xml:space="preserve">West Papua is </w:t>
      </w:r>
      <w:r w:rsidR="00B7093A">
        <w:t>‘</w:t>
      </w:r>
      <w:r w:rsidRPr="006C65BE">
        <w:t>West Papua Web</w:t>
      </w:r>
      <w:r w:rsidR="00B7093A">
        <w:t>’</w:t>
      </w:r>
      <w:r w:rsidRPr="006C65BE">
        <w:t>.</w:t>
      </w:r>
      <w:r w:rsidRPr="006C65BE">
        <w:rPr>
          <w:rStyle w:val="FootnoteReference"/>
        </w:rPr>
        <w:footnoteReference w:id="57"/>
      </w:r>
      <w:r w:rsidRPr="006C65BE">
        <w:t xml:space="preserve"> This resource</w:t>
      </w:r>
      <w:r w:rsidRPr="006C65BE">
        <w:rPr>
          <w:lang w:eastAsia="en-US"/>
        </w:rPr>
        <w:t xml:space="preserve"> is </w:t>
      </w:r>
      <w:r w:rsidRPr="006C65BE">
        <w:t xml:space="preserve">hosted by </w:t>
      </w:r>
      <w:r w:rsidRPr="006C65BE">
        <w:rPr>
          <w:lang w:eastAsia="en-US"/>
        </w:rPr>
        <w:t>The University of Papua, Cenderawasih University, and the Australian National University.</w:t>
      </w:r>
      <w:r w:rsidRPr="006C65BE">
        <w:t xml:space="preserve"> To date, however, the website does not provide materials in Papuan Malay.</w:t>
      </w:r>
    </w:p>
    <w:p w14:paraId="120CAC33" w14:textId="77777777" w:rsidR="00985482" w:rsidRPr="006C65BE" w:rsidRDefault="00985482" w:rsidP="00985482">
      <w:pPr>
        <w:pStyle w:val="Heading2"/>
      </w:pPr>
      <w:bookmarkStart w:id="789" w:name="_Ref370323854"/>
      <w:bookmarkStart w:id="790" w:name="_Toc440455507"/>
      <w:r w:rsidRPr="006C65BE">
        <w:lastRenderedPageBreak/>
        <w:t>Present study</w:t>
      </w:r>
      <w:bookmarkEnd w:id="789"/>
      <w:bookmarkEnd w:id="790"/>
    </w:p>
    <w:p w14:paraId="713D1102" w14:textId="163643F8" w:rsidR="0061335D" w:rsidRDefault="003F2587" w:rsidP="001109BB">
      <w:pPr>
        <w:pStyle w:val="Body0000after"/>
      </w:pPr>
      <w:r w:rsidRPr="006C65BE">
        <w:t xml:space="preserve">This study primarily deals with the Papuan Malay language as it is spoken in the Sarmi area, which is located about 300 km west of Jayapura. Both towns are located on </w:t>
      </w:r>
      <w:r w:rsidRPr="006C65BE">
        <w:rPr>
          <w:lang w:eastAsia="en-US"/>
        </w:rPr>
        <w:t>West Papua</w:t>
      </w:r>
      <w:r w:rsidR="00B7093A">
        <w:t>’</w:t>
      </w:r>
      <w:r>
        <w:t>s northeast coast.</w:t>
      </w:r>
      <w:r w:rsidR="001F6246">
        <w:t xml:space="preserve"> </w:t>
      </w:r>
      <w:r w:rsidR="001F6246" w:rsidRPr="006C65BE">
        <w:t xml:space="preserve">The description of </w:t>
      </w:r>
      <w:r w:rsidR="001F6246">
        <w:t xml:space="preserve">the language </w:t>
      </w:r>
      <w:r w:rsidR="001F6246" w:rsidRPr="006C65BE">
        <w:t xml:space="preserve">is based on </w:t>
      </w:r>
      <w:r w:rsidR="00BF4502">
        <w:t xml:space="preserve">16 hours of </w:t>
      </w:r>
      <w:r w:rsidR="001F6246" w:rsidRPr="006C65BE">
        <w:t>recordings of spontaneous conversations between Papuan Malay speakers.</w:t>
      </w:r>
    </w:p>
    <w:p w14:paraId="25540A10" w14:textId="7EF8286C" w:rsidR="001F6246" w:rsidRDefault="0061335D" w:rsidP="001F6246">
      <w:pPr>
        <w:pStyle w:val="Body0515after"/>
      </w:pPr>
      <w:r>
        <w:t xml:space="preserve">The following sections provide pertinent background information for the study. After discussing </w:t>
      </w:r>
      <w:r w:rsidR="00284ED6">
        <w:t xml:space="preserve">some theoretical considerations in </w:t>
      </w:r>
      <w:r w:rsidR="00284ED6" w:rsidRPr="006C65BE">
        <w:t>§</w:t>
      </w:r>
      <w:r w:rsidR="00284ED6">
        <w:fldChar w:fldCharType="begin"/>
      </w:r>
      <w:r w:rsidR="00284ED6">
        <w:instrText xml:space="preserve"> REF _Ref376531198 \w \h </w:instrText>
      </w:r>
      <w:r w:rsidR="00284ED6">
        <w:fldChar w:fldCharType="separate"/>
      </w:r>
      <w:r w:rsidR="00154D81">
        <w:rPr>
          <w:cs/>
        </w:rPr>
        <w:t>‎</w:t>
      </w:r>
      <w:r w:rsidR="00154D81">
        <w:t>1.11.1</w:t>
      </w:r>
      <w:r w:rsidR="00284ED6">
        <w:fldChar w:fldCharType="end"/>
      </w:r>
      <w:r w:rsidR="00284ED6">
        <w:t xml:space="preserve">, </w:t>
      </w:r>
      <w:r>
        <w:t xml:space="preserve">the general setting of the research location Sarmi is presented in </w:t>
      </w:r>
      <w:r w:rsidRPr="006C65BE">
        <w:t>§</w:t>
      </w:r>
      <w:r>
        <w:fldChar w:fldCharType="begin"/>
      </w:r>
      <w:r>
        <w:instrText xml:space="preserve"> REF _Ref370323233 \w \h </w:instrText>
      </w:r>
      <w:r>
        <w:fldChar w:fldCharType="separate"/>
      </w:r>
      <w:r w:rsidR="00154D81">
        <w:rPr>
          <w:cs/>
        </w:rPr>
        <w:t>‎</w:t>
      </w:r>
      <w:r w:rsidR="00154D81">
        <w:t>1.11.2</w:t>
      </w:r>
      <w:r>
        <w:fldChar w:fldCharType="end"/>
      </w:r>
      <w:r>
        <w:t xml:space="preserve">. The </w:t>
      </w:r>
      <w:r w:rsidR="00284ED6" w:rsidRPr="002E4884">
        <w:t xml:space="preserve">methodological approach </w:t>
      </w:r>
      <w:r>
        <w:t xml:space="preserve">and the field work are described in </w:t>
      </w:r>
      <w:r w:rsidR="00284ED6" w:rsidRPr="002E4884">
        <w:t>§</w:t>
      </w:r>
      <w:r w:rsidR="00284ED6" w:rsidRPr="002E4884">
        <w:fldChar w:fldCharType="begin"/>
      </w:r>
      <w:r w:rsidR="00284ED6" w:rsidRPr="002E4884">
        <w:instrText xml:space="preserve"> REF _Ref368494722 \w \h  \* MERGEFORMAT </w:instrText>
      </w:r>
      <w:r w:rsidR="00284ED6" w:rsidRPr="002E4884">
        <w:fldChar w:fldCharType="separate"/>
      </w:r>
      <w:r w:rsidR="00154D81">
        <w:rPr>
          <w:cs/>
        </w:rPr>
        <w:t>‎</w:t>
      </w:r>
      <w:r w:rsidR="00154D81">
        <w:t>1.11.3</w:t>
      </w:r>
      <w:r w:rsidR="00284ED6" w:rsidRPr="002E4884">
        <w:fldChar w:fldCharType="end"/>
      </w:r>
      <w:r w:rsidR="00284ED6">
        <w:t xml:space="preserve">. </w:t>
      </w:r>
      <w:r w:rsidR="00284ED6" w:rsidRPr="002E4884">
        <w:t xml:space="preserve">Details </w:t>
      </w:r>
      <w:r w:rsidR="00284ED6">
        <w:t xml:space="preserve">on </w:t>
      </w:r>
      <w:r w:rsidR="00284ED6" w:rsidRPr="002E4884">
        <w:t>the recorded corpus and the sample of speakers contributing to this corpus are presented in §</w:t>
      </w:r>
      <w:r w:rsidR="00284ED6" w:rsidRPr="002E4884">
        <w:fldChar w:fldCharType="begin"/>
      </w:r>
      <w:r w:rsidR="00284ED6" w:rsidRPr="002E4884">
        <w:instrText xml:space="preserve"> REF _Ref368494726 \w \h  \* MERGEFORMAT </w:instrText>
      </w:r>
      <w:r w:rsidR="00284ED6" w:rsidRPr="002E4884">
        <w:fldChar w:fldCharType="separate"/>
      </w:r>
      <w:r w:rsidR="00154D81">
        <w:rPr>
          <w:cs/>
        </w:rPr>
        <w:t>‎</w:t>
      </w:r>
      <w:r w:rsidR="00154D81">
        <w:t>1.11.4</w:t>
      </w:r>
      <w:r w:rsidR="00284ED6" w:rsidRPr="002E4884">
        <w:fldChar w:fldCharType="end"/>
      </w:r>
      <w:r w:rsidR="00284ED6" w:rsidRPr="002E4884">
        <w:t>. The procedures for the data transcription and analysis are discussed in §</w:t>
      </w:r>
      <w:r w:rsidR="00284ED6" w:rsidRPr="002E4884">
        <w:fldChar w:fldCharType="begin"/>
      </w:r>
      <w:r w:rsidR="00284ED6" w:rsidRPr="002E4884">
        <w:instrText xml:space="preserve"> REF _Ref368494728 \w \h  \* MERGEFORMAT </w:instrText>
      </w:r>
      <w:r w:rsidR="00284ED6" w:rsidRPr="002E4884">
        <w:fldChar w:fldCharType="separate"/>
      </w:r>
      <w:r w:rsidR="00154D81">
        <w:rPr>
          <w:cs/>
        </w:rPr>
        <w:t>‎</w:t>
      </w:r>
      <w:r w:rsidR="00154D81">
        <w:t>1.11.5</w:t>
      </w:r>
      <w:r w:rsidR="00284ED6" w:rsidRPr="002E4884">
        <w:fldChar w:fldCharType="end"/>
      </w:r>
      <w:r w:rsidR="00284ED6" w:rsidRPr="002E4884">
        <w:t>. Finally, §</w:t>
      </w:r>
      <w:r w:rsidR="00284ED6" w:rsidRPr="002E4884">
        <w:fldChar w:fldCharType="begin"/>
      </w:r>
      <w:r w:rsidR="00284ED6" w:rsidRPr="002E4884">
        <w:instrText xml:space="preserve"> REF _Ref368494266 \w \h  \* MERGEFORMAT </w:instrText>
      </w:r>
      <w:r w:rsidR="00284ED6" w:rsidRPr="002E4884">
        <w:fldChar w:fldCharType="separate"/>
      </w:r>
      <w:r w:rsidR="00154D81">
        <w:rPr>
          <w:cs/>
        </w:rPr>
        <w:t>‎</w:t>
      </w:r>
      <w:r w:rsidR="00154D81">
        <w:t>1.11.6</w:t>
      </w:r>
      <w:r w:rsidR="00284ED6" w:rsidRPr="002E4884">
        <w:fldChar w:fldCharType="end"/>
      </w:r>
      <w:r w:rsidR="00284ED6" w:rsidRPr="002E4884">
        <w:t xml:space="preserve"> describes the procedures involved in eliciting the word list.</w:t>
      </w:r>
    </w:p>
    <w:p w14:paraId="7DB88068" w14:textId="77777777" w:rsidR="0061335D" w:rsidRDefault="0061335D" w:rsidP="0061335D">
      <w:pPr>
        <w:pStyle w:val="Heading3"/>
      </w:pPr>
      <w:bookmarkStart w:id="791" w:name="_Ref376531198"/>
      <w:bookmarkStart w:id="792" w:name="_Toc440455508"/>
      <w:r>
        <w:t>Theoretical considerations</w:t>
      </w:r>
      <w:bookmarkEnd w:id="791"/>
      <w:bookmarkEnd w:id="792"/>
    </w:p>
    <w:p w14:paraId="2A2318C2" w14:textId="77777777" w:rsidR="0061335D" w:rsidRDefault="0061335D" w:rsidP="001109BB">
      <w:pPr>
        <w:pStyle w:val="Body0000after"/>
      </w:pPr>
      <w:r>
        <w:t>Papuan Malay is spoken in a rich linguistic and sociolinguistic environment in the coastal areas of West Papua (see §</w:t>
      </w:r>
      <w:r>
        <w:fldChar w:fldCharType="begin"/>
      </w:r>
      <w:r>
        <w:instrText xml:space="preserve"> REF _Ref370323228 \w \h </w:instrText>
      </w:r>
      <w:r>
        <w:fldChar w:fldCharType="separate"/>
      </w:r>
      <w:r w:rsidR="00154D81">
        <w:rPr>
          <w:cs/>
        </w:rPr>
        <w:t>‎</w:t>
      </w:r>
      <w:r w:rsidR="00154D81">
        <w:t>1.4</w:t>
      </w:r>
      <w:r>
        <w:fldChar w:fldCharType="end"/>
      </w:r>
      <w:r>
        <w:t xml:space="preserve"> and §</w:t>
      </w:r>
      <w:r>
        <w:fldChar w:fldCharType="begin"/>
      </w:r>
      <w:r>
        <w:instrText xml:space="preserve"> REF _Ref370323844 \w \h </w:instrText>
      </w:r>
      <w:r>
        <w:fldChar w:fldCharType="separate"/>
      </w:r>
      <w:r w:rsidR="00154D81">
        <w:rPr>
          <w:cs/>
        </w:rPr>
        <w:t>‎</w:t>
      </w:r>
      <w:r w:rsidR="00154D81">
        <w:t>1.5</w:t>
      </w:r>
      <w:r>
        <w:fldChar w:fldCharType="end"/>
      </w:r>
      <w:r>
        <w:t>). Many Papuans speak two or more languages which they use as deemed appropriate and necessary. That is, depending on the setting of the communicative event, speakers may use one or the other code or switch between them.</w:t>
      </w:r>
    </w:p>
    <w:p w14:paraId="1F799170" w14:textId="595E7512" w:rsidR="0061335D" w:rsidRDefault="0061335D" w:rsidP="0061335D">
      <w:pPr>
        <w:pStyle w:val="Body0500after"/>
      </w:pPr>
      <w:r>
        <w:t>The conversations, recorded in Sarmi in late 2008, reveal some of this linguistic richness. They include conversations in which the interlocutors freely switch between different codes, such as Papuan Malay, Isirawa, and Indonesian. These recordings illustrate how intertwined and close to the speakers</w:t>
      </w:r>
      <w:r w:rsidR="00B7093A">
        <w:t>’</w:t>
      </w:r>
      <w:r>
        <w:t xml:space="preserve"> minds the languages that are part of their linguistic repertoire are.</w:t>
      </w:r>
    </w:p>
    <w:p w14:paraId="15CD29B1" w14:textId="4F955914" w:rsidR="0061335D" w:rsidRDefault="0061335D" w:rsidP="00BF4502">
      <w:pPr>
        <w:pStyle w:val="Body0500after"/>
      </w:pPr>
      <w:r>
        <w:t xml:space="preserve">With a few exceptions, however, this description of Papuan Malay does not take into account language contact issues and therefore does not reflect the rich linguistic environment which Papuan Malay is part of. Instead, the description creates an abstraction of Papuan Malay as if it were a linguistic entity spoken in isolation, rather than </w:t>
      </w:r>
      <w:r w:rsidR="00BF4502">
        <w:t xml:space="preserve">spoken in the context </w:t>
      </w:r>
      <w:r>
        <w:t>of a larger</w:t>
      </w:r>
      <w:r w:rsidR="00BF4502">
        <w:t>,</w:t>
      </w:r>
      <w:r>
        <w:t xml:space="preserve"> complex linguistic and sociolinguistic reality.</w:t>
      </w:r>
    </w:p>
    <w:p w14:paraId="7AC52105" w14:textId="10B34C75" w:rsidR="0061335D" w:rsidRPr="009415A4" w:rsidRDefault="0061335D" w:rsidP="0061335D">
      <w:pPr>
        <w:pStyle w:val="Body0500after"/>
        <w:rPr>
          <w:lang w:eastAsia="en-US"/>
        </w:rPr>
      </w:pPr>
      <w:r w:rsidRPr="009415A4">
        <w:t xml:space="preserve">That is, in terms of </w:t>
      </w:r>
      <w:r w:rsidR="00BA6215">
        <w:rPr>
          <w:rStyle w:val="Citation"/>
        </w:rPr>
        <w:fldChar w:fldCharType="begin"/>
      </w:r>
      <w:r w:rsidR="0092451D">
        <w:rPr>
          <w:rStyle w:val="Citation"/>
        </w:rPr>
        <w:instrText>ADDIN CITAVI.PLACEHOLDER 179e2fb0-a153-4a23-8449-8b579e802f59 PFBsYWNlaG9sZGVyPg0KICA8QWRkSW5WZXJzaW9uPjUuMi4wLjg8L0FkZEluVmVyc2lvbj4NCiAgPElkPjE3OWUyZmIwLWExNTMtNGEyMy04NDQ5LThiNTc5ZTgwMmY1OTwvSWQ+DQogIDxFbnRyaWVzPg0KICAgIDxFbnRyeT4NCiAgICAgIDxJZD45YzYwOTczNy1hZWE4LTQzYjEtODVlZS02ZDNkNDg3YWY2ZGQ8L0lkPg0KICAgICAgPE5vUGFyPnRydWU8L05vUGFyPg0KICAgICAgPFBlcnNvbk9ubHk+dHJ1ZTwvUGVyc29uT25seT4NCiAgICAgIDxSZWZlcmVuY2VJZD4xNDBlYzdlOS1lYWIyLTQ5YjktYjhjNC1hOWU0NzIxM2Y1NWM8L1JlZmVyZW5jZUlk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ZSBTYXVzc3VyZTwvVGV4dD4NCiAgICA8L1RleHRVbml0Pg0KICA8L1RleHRVbml0cz4NCjwvUGxhY2Vob2xkZXI+</w:instrText>
      </w:r>
      <w:r w:rsidR="00BA6215">
        <w:rPr>
          <w:rStyle w:val="Citation"/>
        </w:rPr>
        <w:fldChar w:fldCharType="separate"/>
      </w:r>
      <w:bookmarkStart w:id="793" w:name="_CTVP001179e2fb0a1534a2384498b579e802f59"/>
      <w:r w:rsidR="0092006B">
        <w:rPr>
          <w:rStyle w:val="Citation"/>
        </w:rPr>
        <w:t>de Saussure</w:t>
      </w:r>
      <w:bookmarkEnd w:id="793"/>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2703e762-a964-4f83-b107-8094089738b7 PFBsYWNlaG9sZGVyPg0KICA8QWRkSW5WZXJzaW9uPjUuMi4wLjg8L0FkZEluVmVyc2lvbj4NCiAgPElkPjI3MDNlNzYyLWE5NjQtNGY4My1iMTA3LTgwOTQwODk3MzhiNzwvSWQ+DQogIDxFbnRyaWVzPg0KICAgIDxFbnRyeT4NCiAgICAgIDxJZD4xYzBiM2ZlNy1jMmUxLTRhOTktYWI2Ni0xOTE3ODk0MzU2ODA8L0lkPg0KICAgICAgPFJlZmVyZW5jZUlkPjE0MGVjN2U5LWVhYjItNDliOS1iOGM0LWE5ZTQ3MjEzZjU1Y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U5KTwvVGV4dD4NCiAgICA8L1RleHRVbml0Pg0KICA8L1RleHRVbml0cz4NCjwvUGxhY2Vob2xkZXI+</w:instrText>
      </w:r>
      <w:r w:rsidR="00BA6215">
        <w:rPr>
          <w:rStyle w:val="Citation"/>
        </w:rPr>
        <w:fldChar w:fldCharType="separate"/>
      </w:r>
      <w:bookmarkStart w:id="794" w:name="_CTVP0012703e762a9644f83b1078094089738b7"/>
      <w:r w:rsidR="0092006B">
        <w:rPr>
          <w:rStyle w:val="Citation"/>
        </w:rPr>
        <w:t>(1959)</w:t>
      </w:r>
      <w:bookmarkEnd w:id="794"/>
      <w:r w:rsidR="00BA6215">
        <w:rPr>
          <w:rStyle w:val="Citation"/>
        </w:rPr>
        <w:fldChar w:fldCharType="end"/>
      </w:r>
      <w:r w:rsidRPr="009415A4">
        <w:t xml:space="preserve"> distinction between </w:t>
      </w:r>
      <w:r w:rsidRPr="009415A4">
        <w:rPr>
          <w:rStyle w:val="ChItalic"/>
        </w:rPr>
        <w:t>langue</w:t>
      </w:r>
      <w:r w:rsidRPr="009415A4">
        <w:t xml:space="preserve"> and </w:t>
      </w:r>
      <w:r w:rsidRPr="009415A4">
        <w:rPr>
          <w:rStyle w:val="ChItalic"/>
        </w:rPr>
        <w:t>parole</w:t>
      </w:r>
      <w:r>
        <w:t>, this</w:t>
      </w:r>
      <w:r w:rsidRPr="009415A4">
        <w:t xml:space="preserve"> description of Papuan Malay focuses on the language system as </w:t>
      </w:r>
      <w:r w:rsidR="00B7093A">
        <w:t>“</w:t>
      </w:r>
      <w:r w:rsidRPr="009415A4">
        <w:t>a collection of necessary conventions</w:t>
      </w:r>
      <w:r w:rsidR="00B7093A">
        <w:t>”</w:t>
      </w:r>
      <w:r w:rsidRPr="009415A4">
        <w:t xml:space="preserve"> </w:t>
      </w:r>
      <w:r w:rsidR="00BA6215">
        <w:rPr>
          <w:rStyle w:val="Citation"/>
        </w:rPr>
        <w:fldChar w:fldCharType="begin"/>
      </w:r>
      <w:r w:rsidR="0092451D">
        <w:rPr>
          <w:rStyle w:val="Citation"/>
        </w:rPr>
        <w:instrText>ADDIN CITAVI.PLACEHOLDER 946df413-85cc-4ead-b5ce-28b44bcba4df PFBsYWNlaG9sZGVyPg0KICA8QWRkSW5WZXJzaW9uPjUuMi4wLjg8L0FkZEluVmVyc2lvbj4NCiAgPElkPjk0NmRmNDEzLTg1Y2MtNGVhZC1iNWNlLTI4YjQ0YmNiYTRkZjwvSWQ+DQogIDxFbnRyaWVzPg0KICAgIDxFbnRyeT4NCiAgICAgIDxJZD4yMzVkMjZiZS04NjEwLTQ3YjMtOTI2Yi1lN2Q4YWJkNThmYzA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JlZmVyZW5jZUlkPjE0MGVjN2U5LWVhYjItNDliOS1iOGM0LWE5ZTQ3MjEzZjU1YzwvUmVmZXJlbmNlSWQ+DQogICAgICA8WWVhck9ubHk+dHJ1ZTwvWWVhck9ubHk+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U5OiA5KTwvVGV4dD4NCiAgICA8L1RleHRVbml0Pg0KICA8L1RleHRVbml0cz4NCjwvUGxhY2Vob2xkZXI+</w:instrText>
      </w:r>
      <w:r w:rsidR="00BA6215">
        <w:rPr>
          <w:rStyle w:val="Citation"/>
        </w:rPr>
        <w:fldChar w:fldCharType="separate"/>
      </w:r>
      <w:bookmarkStart w:id="795" w:name="_CTVP001946df41385cc4eadb5ce28b44bcba4df"/>
      <w:r w:rsidR="0092006B">
        <w:rPr>
          <w:rStyle w:val="Citation"/>
        </w:rPr>
        <w:t>(1959: 9)</w:t>
      </w:r>
      <w:bookmarkEnd w:id="795"/>
      <w:r w:rsidR="00BA6215">
        <w:rPr>
          <w:rStyle w:val="Citation"/>
        </w:rPr>
        <w:fldChar w:fldCharType="end"/>
      </w:r>
      <w:r w:rsidRPr="009415A4">
        <w:t xml:space="preserve">. The rationale for this abstraction is twofold. </w:t>
      </w:r>
      <w:r>
        <w:t xml:space="preserve">First, </w:t>
      </w:r>
      <w:r w:rsidRPr="009415A4">
        <w:t>it is needed</w:t>
      </w:r>
      <w:r>
        <w:t xml:space="preserve"> </w:t>
      </w:r>
      <w:r w:rsidRPr="009415A4">
        <w:t xml:space="preserve">in order to identify, analyze, illustrate, and discuss pertinent linguistic features which are characteristics of Papuan Malay and which distinguish this speech variety from others, such as other eastern Malay varieties. Second, the abstraction is necessary in order </w:t>
      </w:r>
      <w:r w:rsidRPr="009415A4">
        <w:rPr>
          <w:lang w:eastAsia="en-US"/>
        </w:rPr>
        <w:t xml:space="preserve">to appreciate the complexity of Papuan Malay as </w:t>
      </w:r>
      <w:r w:rsidRPr="009415A4">
        <w:rPr>
          <w:rStyle w:val="ChItalic"/>
        </w:rPr>
        <w:t>parole</w:t>
      </w:r>
      <w:r w:rsidRPr="009415A4">
        <w:rPr>
          <w:lang w:eastAsia="en-US"/>
        </w:rPr>
        <w:t>; as discussed below, however, the investigation of this complexity is beyond the scope of the present research.</w:t>
      </w:r>
    </w:p>
    <w:p w14:paraId="7790C615" w14:textId="2CF0FDCF" w:rsidR="0061335D" w:rsidRDefault="0061335D" w:rsidP="0061335D">
      <w:pPr>
        <w:pStyle w:val="Body0500after"/>
      </w:pPr>
      <w:r>
        <w:t xml:space="preserve">It is pointed out, however, that this </w:t>
      </w:r>
      <w:r w:rsidRPr="009415A4">
        <w:t xml:space="preserve">abstraction of Papuan Malay as </w:t>
      </w:r>
      <w:r w:rsidRPr="009415A4">
        <w:rPr>
          <w:rStyle w:val="ChItalic"/>
        </w:rPr>
        <w:t>langue</w:t>
      </w:r>
      <w:r w:rsidRPr="009415A4">
        <w:t xml:space="preserve"> is based on natural speech or </w:t>
      </w:r>
      <w:r w:rsidRPr="009415A4">
        <w:rPr>
          <w:rStyle w:val="ChItalic"/>
        </w:rPr>
        <w:t>parole</w:t>
      </w:r>
      <w:r w:rsidRPr="00265BA4">
        <w:t>,</w:t>
      </w:r>
      <w:r w:rsidRPr="009415A4">
        <w:t xml:space="preserve"> which represents </w:t>
      </w:r>
      <w:r w:rsidR="00B7093A">
        <w:t>“</w:t>
      </w:r>
      <w:r w:rsidRPr="009415A4">
        <w:t>the executive side of speaking</w:t>
      </w:r>
      <w:r w:rsidR="00B7093A">
        <w:t>”</w:t>
      </w:r>
      <w:r>
        <w:t xml:space="preserve"> </w:t>
      </w:r>
      <w:r w:rsidR="00BA6215">
        <w:rPr>
          <w:rStyle w:val="Citation"/>
        </w:rPr>
        <w:fldChar w:fldCharType="begin"/>
      </w:r>
      <w:r w:rsidR="0092451D">
        <w:rPr>
          <w:rStyle w:val="Citation"/>
        </w:rPr>
        <w:instrText>ADDIN CITAVI.PLACEHOLDER 596f500c-3d91-475c-ae8f-bc883e42f4db 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GUgU2F1c3N1cmUgMTk1OTogMTMsIDE0KTwvVGV4dD4NCiAgICA8L1RleHRVbml0Pg0KICA8L1RleHRVbml0cz4NCjwvUGxhY2Vob2xkZXI+</w:instrText>
      </w:r>
      <w:r w:rsidR="00BA6215">
        <w:rPr>
          <w:rStyle w:val="Citation"/>
        </w:rPr>
        <w:fldChar w:fldCharType="separate"/>
      </w:r>
      <w:bookmarkStart w:id="796" w:name="_CTVP001596f500c3d91475cae8fbc883e42f4db"/>
      <w:r w:rsidR="0092006B">
        <w:rPr>
          <w:rStyle w:val="Citation"/>
        </w:rPr>
        <w:t>(de Saussure 1959: 13, 14)</w:t>
      </w:r>
      <w:bookmarkEnd w:id="796"/>
      <w:r w:rsidR="00BA6215">
        <w:rPr>
          <w:rStyle w:val="Citation"/>
        </w:rPr>
        <w:fldChar w:fldCharType="end"/>
      </w:r>
      <w:r w:rsidRPr="009415A4">
        <w:t xml:space="preserve">. </w:t>
      </w:r>
      <w:r>
        <w:t xml:space="preserve">Moreover, </w:t>
      </w:r>
      <w:r w:rsidRPr="009415A4">
        <w:t xml:space="preserve">Papuan Malay as </w:t>
      </w:r>
      <w:r w:rsidRPr="009415A4">
        <w:rPr>
          <w:rStyle w:val="ChItalic"/>
        </w:rPr>
        <w:t>langue</w:t>
      </w:r>
      <w:r w:rsidRPr="009415A4">
        <w:t xml:space="preserve"> is accessible and recognized by its speakers, although not without some difficulty. </w:t>
      </w:r>
      <w:r>
        <w:t xml:space="preserve">Furthermore, </w:t>
      </w:r>
      <w:r w:rsidRPr="009415A4">
        <w:t xml:space="preserve">in being extracted from a </w:t>
      </w:r>
      <w:r w:rsidR="00B7093A">
        <w:t>“</w:t>
      </w:r>
      <w:r w:rsidRPr="009415A4">
        <w:t>heterogeneous mass of speech facts</w:t>
      </w:r>
      <w:r w:rsidR="00B7093A">
        <w:t>”</w:t>
      </w:r>
      <w:r w:rsidRPr="009415A4">
        <w:t xml:space="preserve">, the examples and texts </w:t>
      </w:r>
      <w:r w:rsidRPr="009415A4">
        <w:lastRenderedPageBreak/>
        <w:t>presented in this book reflect at least part of the larger linguistic reality of the recorded speakers</w:t>
      </w:r>
      <w:r>
        <w:t xml:space="preserve"> </w:t>
      </w:r>
      <w:r w:rsidR="00BA6215">
        <w:rPr>
          <w:rStyle w:val="Citation"/>
        </w:rPr>
        <w:fldChar w:fldCharType="begin"/>
      </w:r>
      <w:r w:rsidR="0092451D">
        <w:rPr>
          <w:rStyle w:val="Citation"/>
        </w:rPr>
        <w:instrText>ADDIN CITAVI.PLACEHOLDER 431938d4-85fe-4384-879f-b0253390463c PFBsYWNlaG9sZGVyPg0KICA8QWRkSW5WZXJzaW9uPjUuMi4wLjg8L0FkZEluVmVyc2lvbj4NCiAgPElkPjQzMTkzOGQ0LTg1ZmUtNDM4NC04NzlmLWIwMjUzMzkwNDYzYzwvSWQ+DQogIDxFbnRyaWVzPg0KICAgIDxFbnRyeT4NCiAgICAgIDxJZD43M2YyMWUzMS1kNTFmLTQwMTEtYjFmMS03NzEwZWJkMDUwZD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MTQwZWM3ZTktZWFiMi00OWI5LWI4YzQtYTllNDcyMTNmNTVj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1OTogMTQpPC9UZXh0Pg0KICAgIDwvVGV4dFVuaXQ+DQogIDwvVGV4dFVuaXRzPg0KPC9QbGFjZWhvbGRlcj4=</w:instrText>
      </w:r>
      <w:r w:rsidR="00BA6215">
        <w:rPr>
          <w:rStyle w:val="Citation"/>
        </w:rPr>
        <w:fldChar w:fldCharType="separate"/>
      </w:r>
      <w:bookmarkStart w:id="797" w:name="_CTVP001431938d485fe4384879fb0253390463c"/>
      <w:r w:rsidR="0092006B">
        <w:rPr>
          <w:rStyle w:val="Citation"/>
        </w:rPr>
        <w:t>(1959: 14)</w:t>
      </w:r>
      <w:bookmarkEnd w:id="797"/>
      <w:r w:rsidR="00BA6215">
        <w:rPr>
          <w:rStyle w:val="Citation"/>
        </w:rPr>
        <w:fldChar w:fldCharType="end"/>
      </w:r>
      <w:r w:rsidRPr="009415A4">
        <w:t>.</w:t>
      </w:r>
    </w:p>
    <w:p w14:paraId="080C0AD8" w14:textId="71E1BE48" w:rsidR="0061335D" w:rsidRDefault="0061335D" w:rsidP="00BF4502">
      <w:pPr>
        <w:pStyle w:val="Body0515after"/>
      </w:pPr>
      <w:r>
        <w:t xml:space="preserve">Given this focus on </w:t>
      </w:r>
      <w:r w:rsidRPr="00257FF4">
        <w:rPr>
          <w:rStyle w:val="ChItalic"/>
        </w:rPr>
        <w:t>langue</w:t>
      </w:r>
      <w:r>
        <w:t xml:space="preserve">, </w:t>
      </w:r>
      <w:r w:rsidRPr="004B6300">
        <w:t xml:space="preserve">the present isolated analysis of Papuan Malay remains incomplete. After having extracted Papuan Malay from its complex </w:t>
      </w:r>
      <w:r>
        <w:t xml:space="preserve">(socio)linguistic </w:t>
      </w:r>
      <w:r w:rsidRPr="004B6300">
        <w:t xml:space="preserve">reality, the next step in presenting an adequate linguistic description of </w:t>
      </w:r>
      <w:r w:rsidR="00BF4502">
        <w:t xml:space="preserve">the language </w:t>
      </w:r>
      <w:r w:rsidRPr="004B6300">
        <w:t xml:space="preserve">needs to </w:t>
      </w:r>
      <w:r>
        <w:t xml:space="preserve">focus on Papuan Malay as </w:t>
      </w:r>
      <w:r w:rsidRPr="00257FF4">
        <w:rPr>
          <w:rStyle w:val="ChItalic"/>
        </w:rPr>
        <w:t>parole</w:t>
      </w:r>
      <w:r w:rsidRPr="00265BA4">
        <w:t>,</w:t>
      </w:r>
      <w:r>
        <w:t xml:space="preserve"> with its </w:t>
      </w:r>
      <w:r w:rsidR="00B7093A">
        <w:t>“</w:t>
      </w:r>
      <w:r w:rsidRPr="00D15899">
        <w:t>heterogeneous mass of speech facts</w:t>
      </w:r>
      <w:r w:rsidR="00B7093A">
        <w:t>”</w:t>
      </w:r>
      <w:r>
        <w:t xml:space="preserve"> </w:t>
      </w:r>
      <w:r w:rsidR="00BA6215">
        <w:rPr>
          <w:rStyle w:val="Citation"/>
        </w:rPr>
        <w:fldChar w:fldCharType="begin"/>
      </w:r>
      <w:r w:rsidR="0092451D">
        <w:rPr>
          <w:rStyle w:val="Citation"/>
        </w:rPr>
        <w:instrText>ADDIN CITAVI.PLACEHOLDER 51a4144a-6855-4804-aff2-ce5c87273d39 PFBsYWNlaG9sZGVyPg0KICA8QWRkSW5WZXJzaW9uPjUuMi4wLjg8L0FkZEluVmVyc2lvbj4NCiAgPElkPjUxYTQxNDRhLTY4NTUtNDgwNC1hZmYyLWNlNWM4NzI3M2QzOTwvSWQ+DQogIDxFbnRyaWVzPg0KICAgIDxFbnRyeT4NCiAgICAgIDxJZD5kODk0OGUzOS05MTQ3LTQxODYtYmFiYi1lN2U5NWE3NjI1MTQ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MTQwZWM3ZTktZWFiMi00OWI5LWI4YzQtYTllNDcyMTNmNTVj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GUgU2F1c3N1cmUgMTk1OTogMTQpPC9UZXh0Pg0KICAgIDwvVGV4dFVuaXQ+DQogIDwvVGV4dFVuaXRzPg0KPC9QbGFjZWhvbGRlcj4=</w:instrText>
      </w:r>
      <w:r w:rsidR="00BA6215">
        <w:rPr>
          <w:rStyle w:val="Citation"/>
        </w:rPr>
        <w:fldChar w:fldCharType="separate"/>
      </w:r>
      <w:bookmarkStart w:id="798" w:name="_CTVP00151a4144a68554804aff2ce5c87273d39"/>
      <w:r w:rsidR="0092006B">
        <w:rPr>
          <w:rStyle w:val="Citation"/>
        </w:rPr>
        <w:t>(de Saussure 1959: 14)</w:t>
      </w:r>
      <w:bookmarkEnd w:id="798"/>
      <w:r w:rsidR="00BA6215">
        <w:rPr>
          <w:rStyle w:val="Citation"/>
        </w:rPr>
        <w:fldChar w:fldCharType="end"/>
      </w:r>
      <w:r>
        <w:t xml:space="preserve">. More specifically, this next step needs to consider </w:t>
      </w:r>
      <w:r w:rsidRPr="004B6300">
        <w:t>the larger linguistic environment and the interactions between the different codes which are at the disposal of the coastal Papuan communities. This step, however, is beyond the scope of this book and is left for future research.</w:t>
      </w:r>
    </w:p>
    <w:p w14:paraId="6CC1568C" w14:textId="0207651C" w:rsidR="00284ED6" w:rsidRPr="00C109EA" w:rsidRDefault="00284ED6" w:rsidP="00284ED6">
      <w:pPr>
        <w:pStyle w:val="Heading3"/>
      </w:pPr>
      <w:bookmarkStart w:id="799" w:name="_Ref370323233"/>
      <w:bookmarkStart w:id="800" w:name="_Toc440455509"/>
      <w:r w:rsidRPr="00C109EA">
        <w:t xml:space="preserve">Setting of the </w:t>
      </w:r>
      <w:r w:rsidR="00B44A51">
        <w:t>research location</w:t>
      </w:r>
      <w:bookmarkEnd w:id="799"/>
      <w:bookmarkEnd w:id="800"/>
    </w:p>
    <w:p w14:paraId="5022335E" w14:textId="6CD4ED3A" w:rsidR="00284ED6" w:rsidRDefault="00284ED6" w:rsidP="005B4423">
      <w:pPr>
        <w:pStyle w:val="Body0000after"/>
      </w:pPr>
      <w:r w:rsidRPr="00C109EA">
        <w:t>The research for the present description of Papuan Malay was conducted in Sarmi, the capital of the Sarmi regency</w:t>
      </w:r>
      <w:r>
        <w:t xml:space="preserve"> (see </w:t>
      </w:r>
      <w:r>
        <w:fldChar w:fldCharType="begin"/>
      </w:r>
      <w:r>
        <w:instrText xml:space="preserve"> REF _Ref417122217 \h </w:instrText>
      </w:r>
      <w:r>
        <w:fldChar w:fldCharType="separate"/>
      </w:r>
      <w:r w:rsidR="00154D81">
        <w:t xml:space="preserve">Figure </w:t>
      </w:r>
      <w:r w:rsidR="00154D81">
        <w:rPr>
          <w:noProof/>
          <w:cs/>
        </w:rPr>
        <w:t>‎</w:t>
      </w:r>
      <w:r w:rsidR="00154D81">
        <w:rPr>
          <w:noProof/>
        </w:rPr>
        <w:t>0</w:t>
      </w:r>
      <w:r w:rsidR="00154D81">
        <w:t>.</w:t>
      </w:r>
      <w:r w:rsidR="00154D81">
        <w:rPr>
          <w:noProof/>
        </w:rPr>
        <w:t>3</w:t>
      </w:r>
      <w:r>
        <w:fldChar w:fldCharType="end"/>
      </w:r>
      <w:r>
        <w:t xml:space="preserve"> on p. </w:t>
      </w:r>
      <w:r>
        <w:fldChar w:fldCharType="begin"/>
      </w:r>
      <w:r>
        <w:instrText xml:space="preserve"> PAGEREF _Ref375721640 \h </w:instrText>
      </w:r>
      <w:r>
        <w:fldChar w:fldCharType="separate"/>
      </w:r>
      <w:r w:rsidR="00154D81">
        <w:rPr>
          <w:noProof/>
        </w:rPr>
        <w:t>xxii</w:t>
      </w:r>
      <w:r>
        <w:fldChar w:fldCharType="end"/>
      </w:r>
      <w:r>
        <w:t>). In the planning stages of this</w:t>
      </w:r>
      <w:r w:rsidRPr="00C109EA">
        <w:t xml:space="preserve"> research, it was suggested to the author that Sarmi would be a good site for collecting Papuan Malay language data, due to its</w:t>
      </w:r>
      <w:r>
        <w:t xml:space="preserve"> location, which was still remote</w:t>
      </w:r>
      <w:r w:rsidRPr="00C109EA">
        <w:t xml:space="preserve"> </w:t>
      </w:r>
      <w:r w:rsidRPr="00B20CE0">
        <w:t xml:space="preserve">in late 2008 when the first period of </w:t>
      </w:r>
      <w:r>
        <w:t>this research was conducted</w:t>
      </w:r>
      <w:r w:rsidRPr="00B20CE0">
        <w:t xml:space="preserve"> </w:t>
      </w:r>
      <w:r>
        <w:t xml:space="preserve">(see also </w:t>
      </w:r>
      <w:r w:rsidR="0045229A">
        <w:t>§</w:t>
      </w:r>
      <w:r w:rsidR="005B4423" w:rsidRPr="002E4884">
        <w:fldChar w:fldCharType="begin"/>
      </w:r>
      <w:r w:rsidR="005B4423" w:rsidRPr="002E4884">
        <w:instrText xml:space="preserve"> REF _Ref368494722 \w \h  \* MERGEFORMAT </w:instrText>
      </w:r>
      <w:r w:rsidR="005B4423" w:rsidRPr="002E4884">
        <w:fldChar w:fldCharType="separate"/>
      </w:r>
      <w:r w:rsidR="00154D81">
        <w:rPr>
          <w:cs/>
        </w:rPr>
        <w:t>‎</w:t>
      </w:r>
      <w:r w:rsidR="00154D81">
        <w:t>1.11.3</w:t>
      </w:r>
      <w:r w:rsidR="005B4423" w:rsidRPr="002E4884">
        <w:fldChar w:fldCharType="end"/>
      </w:r>
      <w:r>
        <w:t>)</w:t>
      </w:r>
      <w:r w:rsidRPr="00C109EA">
        <w:t>. It was anticipated that Papuan Malay as spoken in Sarmi would show less Indonesian influence than in other coastal urban areas such as Jayapura, Manokwari, or Sorong.</w:t>
      </w:r>
    </w:p>
    <w:p w14:paraId="4B197663" w14:textId="666B1A06" w:rsidR="00284ED6" w:rsidRDefault="00284ED6" w:rsidP="00284ED6">
      <w:pPr>
        <w:pStyle w:val="Body0500after"/>
      </w:pPr>
      <w:r w:rsidRPr="00BB0027">
        <w:t>Th</w:t>
      </w:r>
      <w:r w:rsidR="007A4FF0">
        <w:t>e</w:t>
      </w:r>
      <w:r w:rsidRPr="00BB0027">
        <w:t xml:space="preserve"> coastal stretch of West Papua</w:t>
      </w:r>
      <w:r w:rsidR="00B7093A">
        <w:t>’</w:t>
      </w:r>
      <w:r w:rsidRPr="00BB0027">
        <w:t>s north coast</w:t>
      </w:r>
      <w:r w:rsidR="00523040">
        <w:t>, where Sarmi is located,</w:t>
      </w:r>
      <w:r w:rsidRPr="00BB0027">
        <w:t xml:space="preserve"> is dominated by sandy beaches.</w:t>
      </w:r>
      <w:r w:rsidRPr="00C109EA">
        <w:t xml:space="preserve"> The flat hinterland is covere</w:t>
      </w:r>
      <w:r>
        <w:t>d with thick forest and gardens</w:t>
      </w:r>
      <w:r w:rsidRPr="00C109EA">
        <w:t xml:space="preserve"> grown by local subsidiary </w:t>
      </w:r>
      <w:r>
        <w:t xml:space="preserve">farmers. </w:t>
      </w:r>
      <w:r w:rsidRPr="00C109EA">
        <w:t>The town of Sarmi is situated on a peninsula, about 300 km west of Jayapura on West Papua</w:t>
      </w:r>
      <w:r w:rsidR="00B7093A">
        <w:t>’</w:t>
      </w:r>
      <w:r w:rsidRPr="00C109EA">
        <w:t>s northeast coast; in 2010, the town had a population of 4,001 inhabitants; the regency</w:t>
      </w:r>
      <w:r w:rsidR="00B7093A">
        <w:t>’</w:t>
      </w:r>
      <w:r w:rsidRPr="00C109EA">
        <w:t>s population was 32,971.</w:t>
      </w:r>
      <w:r w:rsidRPr="00C109EA">
        <w:rPr>
          <w:rStyle w:val="FootnoteReference"/>
        </w:rPr>
        <w:footnoteReference w:id="58"/>
      </w:r>
    </w:p>
    <w:p w14:paraId="2ADF9A9E" w14:textId="77777777" w:rsidR="00284ED6" w:rsidRPr="00C109EA" w:rsidRDefault="00284ED6" w:rsidP="00284ED6">
      <w:pPr>
        <w:pStyle w:val="Body0500after"/>
      </w:pPr>
      <w:r w:rsidRPr="00BB0027">
        <w:t xml:space="preserve">During the first period of </w:t>
      </w:r>
      <w:r>
        <w:t xml:space="preserve">this </w:t>
      </w:r>
      <w:r w:rsidRPr="00BB0027">
        <w:t>research, in late 2008, it was still difficult</w:t>
      </w:r>
      <w:r w:rsidRPr="00B20CE0">
        <w:t xml:space="preserve"> to get to Sarmi, as there were no bridges</w:t>
      </w:r>
      <w:r w:rsidRPr="00C109EA">
        <w:t xml:space="preserve"> yet across the Biri and Tor rivers, located between Bonggo and Sarmi. Both rivers had to be crossed with small ferries with the result that public transport between Jayapura and Sarmi was limited, time-consuming, and expensive. A cheaper alternative was travel by ship, since the Sarmi harbor allows larger ships to anchor. This was also time-consuming, as the traffic between both cities was limited to about one to two ships per week. There is also a small airport but in 2008 there were no regular flight connections and tickets were too expensive for the local population. Today, there are bridges across the Biri and Tor rivers and public </w:t>
      </w:r>
      <w:r>
        <w:t xml:space="preserve">transport </w:t>
      </w:r>
      <w:r w:rsidRPr="00C109EA">
        <w:t>between Sarmi and Jayapura is both regular and less time-consuming and expensive than in 2008.</w:t>
      </w:r>
    </w:p>
    <w:p w14:paraId="5F3B7364" w14:textId="77777777" w:rsidR="00284ED6" w:rsidRPr="00C109EA" w:rsidRDefault="00284ED6" w:rsidP="00284ED6">
      <w:pPr>
        <w:pStyle w:val="Body0500after"/>
      </w:pPr>
      <w:r w:rsidRPr="00C109EA">
        <w:t xml:space="preserve">In late 2008, the most western part of Sarmi regency was not yet accessible by road; the sand/gravel road ended in Martewar, 20 km west of Sarmi town. The villages between Martewar and Webro, that is, Wari, Aruswar, Niwerawar, and Arbais, were accessible by motorbike via the beach during low tide; the villages further west, that is, Waim, Karfasia, Masep, and Subu, were only accessible by boat. Today, the coastal road extends to Webro. The villages further west are still </w:t>
      </w:r>
      <w:r w:rsidRPr="00C109EA">
        <w:lastRenderedPageBreak/>
        <w:t xml:space="preserve">not accessible via road. Travel to the inland villages (Apawer Hulu, Burgena, Kamenawari, Kapeso, Nisro, Siantoa, and Samorkena) </w:t>
      </w:r>
      <w:r>
        <w:t>is also difficult as there are no proper roads</w:t>
      </w:r>
      <w:r w:rsidRPr="00C109EA">
        <w:t xml:space="preserve"> to these remote areas. Some villages located along rivers are accessible by boat. Other villages are at times accessible via dirt road, constructed by logging enterprises. After heavy rains, however, these roads are impassable for most cars and trucks.</w:t>
      </w:r>
    </w:p>
    <w:p w14:paraId="06C6B4EC" w14:textId="12D0C4AB" w:rsidR="00284ED6" w:rsidRPr="00C109EA" w:rsidRDefault="00284ED6" w:rsidP="00284ED6">
      <w:pPr>
        <w:pStyle w:val="Body0500after"/>
      </w:pPr>
      <w:r w:rsidRPr="00C109EA">
        <w:t>Most of the Sarmi regency</w:t>
      </w:r>
      <w:r w:rsidR="00B7093A">
        <w:t>’</w:t>
      </w:r>
      <w:r w:rsidRPr="00C109EA">
        <w:t xml:space="preserve">s Papuan population work as subsistence farmers. Employment in the public sector is highly valued, and those who have adequate education levels try to find work as civil servants in the local government offices, in the health sector, or in the educational domain. </w:t>
      </w:r>
      <w:r>
        <w:t xml:space="preserve">However, </w:t>
      </w:r>
      <w:r w:rsidRPr="00C109EA">
        <w:t>secondary school education is not widely available. While the larger villages west of Sarmi have primary and junior high schools, there are no senior high schools in these villages. Hence, teenagers</w:t>
      </w:r>
      <w:r>
        <w:t xml:space="preserve"> from </w:t>
      </w:r>
      <w:r w:rsidRPr="00C109EA">
        <w:t xml:space="preserve">families </w:t>
      </w:r>
      <w:r>
        <w:t xml:space="preserve">who </w:t>
      </w:r>
      <w:r w:rsidRPr="00C109EA">
        <w:t>have the fina</w:t>
      </w:r>
      <w:r>
        <w:t>ncial means to pay tuition fees</w:t>
      </w:r>
      <w:r w:rsidRPr="00C109EA">
        <w:t xml:space="preserve"> have to come to Sarmi. Here, they usually live with their extended families. This also applies to the author</w:t>
      </w:r>
      <w:r w:rsidR="00B7093A">
        <w:t>’</w:t>
      </w:r>
      <w:r w:rsidRPr="00C109EA">
        <w:t>s host family</w:t>
      </w:r>
      <w:r>
        <w:t>,</w:t>
      </w:r>
      <w:r w:rsidRPr="00C109EA">
        <w:t xml:space="preserve"> most of whom are from Webro (see §</w:t>
      </w:r>
      <w:r w:rsidR="001F6246">
        <w:fldChar w:fldCharType="begin"/>
      </w:r>
      <w:r w:rsidR="001F6246">
        <w:instrText xml:space="preserve"> REF _Ref437420654 \w \h </w:instrText>
      </w:r>
      <w:r w:rsidR="001F6246">
        <w:fldChar w:fldCharType="separate"/>
      </w:r>
      <w:r w:rsidR="00154D81">
        <w:rPr>
          <w:cs/>
        </w:rPr>
        <w:t>‎</w:t>
      </w:r>
      <w:r w:rsidR="00154D81">
        <w:t>1.11.3</w:t>
      </w:r>
      <w:r w:rsidR="001F6246">
        <w:fldChar w:fldCharType="end"/>
      </w:r>
      <w:r w:rsidRPr="00C109EA">
        <w:t>).</w:t>
      </w:r>
    </w:p>
    <w:p w14:paraId="1017834D" w14:textId="77777777" w:rsidR="00284ED6" w:rsidRPr="00C109EA" w:rsidRDefault="00284ED6" w:rsidP="00284ED6">
      <w:pPr>
        <w:pStyle w:val="Body0515after"/>
      </w:pPr>
      <w:r w:rsidRPr="00C109EA">
        <w:t>Public health services are basic in the regency. There is a small hospital in Sarmi, but its medical services are rather limited. For surgery and the treatment of serious illnesses, the local population has to travel to Jayapura. Financial and postal services are available in Sarmi but not elsewhere in the regency. Communication via cell-phone is also possible in Sarmi and the surrounding villages, but it is limited in the more rural areas. Many villages are still not connected to telecommunication networks, as there are not enough cell sites to cover the entire regency.</w:t>
      </w:r>
    </w:p>
    <w:p w14:paraId="5B54E7C6" w14:textId="01289B33" w:rsidR="00985482" w:rsidRPr="006C65BE" w:rsidRDefault="00985482" w:rsidP="00985482">
      <w:pPr>
        <w:pStyle w:val="Heading3"/>
      </w:pPr>
      <w:bookmarkStart w:id="801" w:name="_Ref368494722"/>
      <w:bookmarkStart w:id="802" w:name="_Ref437420654"/>
      <w:bookmarkStart w:id="803" w:name="_Toc440455510"/>
      <w:r w:rsidRPr="006C65BE">
        <w:t>Methodological approach</w:t>
      </w:r>
      <w:bookmarkEnd w:id="801"/>
      <w:r w:rsidR="0061335D">
        <w:t xml:space="preserve"> and f</w:t>
      </w:r>
      <w:r w:rsidR="00B44A51" w:rsidRPr="006C65BE">
        <w:t>ieldwork</w:t>
      </w:r>
      <w:bookmarkEnd w:id="802"/>
      <w:bookmarkEnd w:id="803"/>
    </w:p>
    <w:p w14:paraId="634C71F7" w14:textId="08734811" w:rsidR="00985482" w:rsidRDefault="00985482" w:rsidP="001109BB">
      <w:pPr>
        <w:pStyle w:val="Body0000after"/>
      </w:pPr>
      <w:r w:rsidRPr="006C65BE">
        <w:t xml:space="preserve">The description of </w:t>
      </w:r>
      <w:r w:rsidR="00B44A51" w:rsidRPr="006C65BE">
        <w:t>Papuan Malay</w:t>
      </w:r>
      <w:r w:rsidRPr="006C65BE">
        <w:t xml:space="preserve"> is based on </w:t>
      </w:r>
      <w:r w:rsidR="00BF4502">
        <w:t xml:space="preserve">16 hours of </w:t>
      </w:r>
      <w:r w:rsidRPr="006C65BE">
        <w:t xml:space="preserve">recordings of spontaneous conversations between Papuan Malay speakers. The corpus includes only </w:t>
      </w:r>
      <w:r w:rsidR="00265BA4">
        <w:t xml:space="preserve">a </w:t>
      </w:r>
      <w:r w:rsidRPr="006C65BE">
        <w:t>few texts obtained via focused elicitation. The rational</w:t>
      </w:r>
      <w:r w:rsidR="007D1B3F">
        <w:t>e</w:t>
      </w:r>
      <w:r w:rsidRPr="006C65BE">
        <w:t xml:space="preserve"> for this methodological approach is discussed below.</w:t>
      </w:r>
    </w:p>
    <w:p w14:paraId="1C7C26CD" w14:textId="065E8CC3" w:rsidR="00985482" w:rsidRPr="006C65BE" w:rsidRDefault="00985482" w:rsidP="003603BC">
      <w:pPr>
        <w:pStyle w:val="Body0500after"/>
      </w:pPr>
      <w:r w:rsidRPr="006C65BE">
        <w:t xml:space="preserve">The fieldwork was conducted in </w:t>
      </w:r>
      <w:r w:rsidRPr="006C65BE">
        <w:rPr>
          <w:lang w:eastAsia="en-US"/>
        </w:rPr>
        <w:t>West Papua</w:t>
      </w:r>
      <w:r w:rsidRPr="006C65BE">
        <w:t xml:space="preserve"> in four periods between September 2008 and December 2011. The first period took place in Sarmi from the beginning of </w:t>
      </w:r>
      <w:r w:rsidR="00BF4502">
        <w:t xml:space="preserve">September </w:t>
      </w:r>
      <w:r w:rsidRPr="006C65BE">
        <w:t>until mid-December 2008. During this time the texts which form the basis for the present study</w:t>
      </w:r>
      <w:r w:rsidR="00265BA4" w:rsidRPr="00265BA4">
        <w:t xml:space="preserve"> </w:t>
      </w:r>
      <w:r w:rsidR="00265BA4" w:rsidRPr="006C65BE">
        <w:t>were recorded</w:t>
      </w:r>
      <w:r w:rsidRPr="006C65BE">
        <w:t xml:space="preserve">. The remaining three fieldwork periods took place in Sentani, located about 40 km west of Jayapura, from early October until mid-December 2009, from mid-October until mid-December 2010, and from early September until the end of November 2011. During these periods, the recordings were transcribed, about one third of the texts </w:t>
      </w:r>
      <w:r w:rsidR="00BF4502">
        <w:t xml:space="preserve">was </w:t>
      </w:r>
      <w:r w:rsidRPr="006C65BE">
        <w:t>translated into English, additional examples were elicited, and grammaticality judgment tests were conducted (see §</w:t>
      </w:r>
      <w:r w:rsidRPr="006C65BE">
        <w:fldChar w:fldCharType="begin"/>
      </w:r>
      <w:r w:rsidRPr="006C65BE">
        <w:instrText xml:space="preserve"> REF _Ref368650541 \w \h </w:instrText>
      </w:r>
      <w:r>
        <w:instrText xml:space="preserve"> \* MERGEFORMAT </w:instrText>
      </w:r>
      <w:r w:rsidRPr="006C65BE">
        <w:fldChar w:fldCharType="separate"/>
      </w:r>
      <w:r w:rsidR="00154D81">
        <w:rPr>
          <w:cs/>
        </w:rPr>
        <w:t>‎</w:t>
      </w:r>
      <w:r w:rsidR="00154D81">
        <w:t>1.11.5</w:t>
      </w:r>
      <w:r w:rsidRPr="006C65BE">
        <w:fldChar w:fldCharType="end"/>
      </w:r>
      <w:r w:rsidRPr="006C65BE">
        <w:t>). During the fourth fieldwork in late 2011, the word list was recorded (</w:t>
      </w:r>
      <w:r w:rsidR="003603BC">
        <w:t xml:space="preserve">see </w:t>
      </w:r>
      <w:r w:rsidRPr="006C65BE">
        <w:t>§</w:t>
      </w:r>
      <w:r w:rsidRPr="006C65BE">
        <w:fldChar w:fldCharType="begin"/>
      </w:r>
      <w:r w:rsidRPr="006C65BE">
        <w:instrText xml:space="preserve"> REF _Ref368494266 \w \h </w:instrText>
      </w:r>
      <w:r>
        <w:instrText xml:space="preserve"> \* MERGEFORMAT </w:instrText>
      </w:r>
      <w:r w:rsidRPr="006C65BE">
        <w:fldChar w:fldCharType="separate"/>
      </w:r>
      <w:r w:rsidR="00154D81">
        <w:rPr>
          <w:cs/>
        </w:rPr>
        <w:t>‎</w:t>
      </w:r>
      <w:r w:rsidR="00154D81">
        <w:t>1.11.6</w:t>
      </w:r>
      <w:r w:rsidRPr="006C65BE">
        <w:fldChar w:fldCharType="end"/>
      </w:r>
      <w:r w:rsidRPr="006C65BE">
        <w:t>)</w:t>
      </w:r>
      <w:r w:rsidR="003603BC">
        <w:t>, and a 150-minute extract of the corpus was transcribed more thoroughly</w:t>
      </w:r>
      <w:r w:rsidRPr="006C65BE">
        <w:t>.</w:t>
      </w:r>
    </w:p>
    <w:p w14:paraId="61E95AB1" w14:textId="02DA90BA" w:rsidR="00985482" w:rsidRPr="006C65BE" w:rsidRDefault="00985482" w:rsidP="00BF4502">
      <w:pPr>
        <w:pStyle w:val="Body0500after"/>
      </w:pPr>
      <w:r w:rsidRPr="006C65BE">
        <w:t>During the first fieldwork I lived with a pastor, Kornelius</w:t>
      </w:r>
      <w:r w:rsidR="007416B7" w:rsidRPr="00CB5B8E">
        <w:rPr>
          <w:vertAlign w:val="superscript"/>
        </w:rPr>
        <w:t>†</w:t>
      </w:r>
      <w:r w:rsidRPr="006C65BE">
        <w:t xml:space="preserve"> Merne, his wife Sarlota</w:t>
      </w:r>
      <w:r w:rsidR="00BF4502" w:rsidRPr="00CB5B8E">
        <w:rPr>
          <w:vertAlign w:val="superscript"/>
        </w:rPr>
        <w:t>†</w:t>
      </w:r>
      <w:r w:rsidRPr="006C65BE">
        <w:t xml:space="preserve">, </w:t>
      </w:r>
      <w:r w:rsidR="00BF4502">
        <w:t xml:space="preserve">and </w:t>
      </w:r>
      <w:r w:rsidRPr="006C65BE">
        <w:t xml:space="preserve">three of their five children. Also living in the house were one of </w:t>
      </w:r>
      <w:r w:rsidRPr="001109BB">
        <w:t>Sarlota</w:t>
      </w:r>
      <w:r w:rsidR="00B7093A">
        <w:t>’</w:t>
      </w:r>
      <w:r w:rsidRPr="001109BB">
        <w:t>s</w:t>
      </w:r>
      <w:r w:rsidRPr="006C65BE">
        <w:t xml:space="preserve"> sisters and eight teenagers (three males and five females). The teenagers </w:t>
      </w:r>
      <w:r w:rsidR="00A04E60">
        <w:t xml:space="preserve">were part of </w:t>
      </w:r>
      <w:r w:rsidRPr="006C65BE">
        <w:t>the extended family and came from the Mernes</w:t>
      </w:r>
      <w:r w:rsidR="00B7093A">
        <w:t>’</w:t>
      </w:r>
      <w:r w:rsidRPr="006C65BE">
        <w:t xml:space="preserve"> home village Webro, located about 30</w:t>
      </w:r>
      <w:r w:rsidR="00C31E7B">
        <w:t xml:space="preserve"> </w:t>
      </w:r>
      <w:r w:rsidRPr="006C65BE">
        <w:t>km west of Sarmi, or nearby villages, which</w:t>
      </w:r>
      <w:r w:rsidR="00A04E60">
        <w:t>,</w:t>
      </w:r>
      <w:r w:rsidRPr="006C65BE">
        <w:t xml:space="preserve"> like Webro, belong to </w:t>
      </w:r>
      <w:r w:rsidRPr="006C65BE">
        <w:lastRenderedPageBreak/>
        <w:t xml:space="preserve">the Pante-Barat district. At that time, the eight teenagers were junior or senior high school students. </w:t>
      </w:r>
      <w:r w:rsidR="00A04E60">
        <w:t>Furthermore</w:t>
      </w:r>
      <w:r w:rsidRPr="006C65BE">
        <w:t>, there was a constant coming and going of guests from villages of the Sarmi regency: relatives, pastoral workers, and/or local officials passing through or staying for several days up to several weeks. Hence, the household included between 14 and about 30 persons. The Mernes, their household members and many guests belong</w:t>
      </w:r>
      <w:r w:rsidR="00BF4502">
        <w:t>ed</w:t>
      </w:r>
      <w:r w:rsidRPr="006C65BE">
        <w:t xml:space="preserve"> to the Isirawa language group (Tor-Kwerba language family)</w:t>
      </w:r>
      <w:r w:rsidR="001E1246">
        <w:t>,</w:t>
      </w:r>
      <w:r w:rsidRPr="006C65BE">
        <w:t xml:space="preserve"> to which Webro and the neighboring villages belong. Some guests originated from other language areas, such as the Papuan languages Samarokena, Sentani, and Tor, or the Austronesian languages Biak and Ambon Malay.</w:t>
      </w:r>
    </w:p>
    <w:p w14:paraId="5049186F" w14:textId="1B8A131A" w:rsidR="00985482" w:rsidRPr="006C65BE" w:rsidRDefault="00985482" w:rsidP="00BF4502">
      <w:pPr>
        <w:pStyle w:val="Body0500after"/>
      </w:pPr>
      <w:r w:rsidRPr="006C65BE">
        <w:t xml:space="preserve">At the beginning of my stay with his family, pastor Merne had given me permission to do recordings in his house. Besides recording spontaneous conversations, I had planned to elicit different text genre such as narratives, procedurals, </w:t>
      </w:r>
      <w:r w:rsidR="00BF4502">
        <w:t>and</w:t>
      </w:r>
      <w:r w:rsidRPr="006C65BE">
        <w:t xml:space="preserve"> expositories. This, however, soon proved to be impossible for two reasons, namely the diglossic distribution of Papuan Malay and Indonesian</w:t>
      </w:r>
      <w:r w:rsidR="001E1246">
        <w:t>,</w:t>
      </w:r>
      <w:r w:rsidRPr="006C65BE">
        <w:t xml:space="preserve"> and the lack of language awareness, discussed in §</w:t>
      </w:r>
      <w:r w:rsidRPr="006C65BE">
        <w:fldChar w:fldCharType="begin"/>
      </w:r>
      <w:r w:rsidRPr="006C65BE">
        <w:instrText xml:space="preserve"> REF _Ref370323844 \w \h </w:instrText>
      </w:r>
      <w:r>
        <w:instrText xml:space="preserve"> \* MERGEFORMAT </w:instrText>
      </w:r>
      <w:r w:rsidRPr="006C65BE">
        <w:fldChar w:fldCharType="separate"/>
      </w:r>
      <w:r w:rsidR="00154D81">
        <w:rPr>
          <w:cs/>
        </w:rPr>
        <w:t>‎</w:t>
      </w:r>
      <w:r w:rsidR="00154D81">
        <w:t>1.5</w:t>
      </w:r>
      <w:r w:rsidRPr="006C65BE">
        <w:fldChar w:fldCharType="end"/>
      </w:r>
      <w:r w:rsidRPr="006C65BE">
        <w:t xml:space="preserve">. As a result of these two factors, it proved </w:t>
      </w:r>
      <w:r w:rsidRPr="0052189D">
        <w:t>de facto</w:t>
      </w:r>
      <w:r w:rsidRPr="006C65BE">
        <w:t xml:space="preserve"> impossible for the household members and guests to talk with me in Papuan Malay. They always switched to Indonesian. This made both focused elicitation and language learning difficult. Therefore, after a few unsuccessful attempts to elicit texts, I decided to refrain from further elicitation and to record spontaneous conversations instead. From then on, I always carried a small recording device with internal microphone which I turned on when two or more people were conversing. After a few days the household members were used to my constant recording. I never had the impression that they were trying to avoid being recorded (there were only two situations in which speakers distanced themselves from me in order not to be recorded). Most of the sixteen hours of text were recorded in this manner, as discussed in more detail in </w:t>
      </w:r>
      <w:r w:rsidR="003E0BC7" w:rsidRPr="002E4884">
        <w:t>§</w:t>
      </w:r>
      <w:r w:rsidRPr="006C65BE">
        <w:fldChar w:fldCharType="begin"/>
      </w:r>
      <w:r w:rsidRPr="006C65BE">
        <w:instrText xml:space="preserve"> REF _Ref368402283 \w \h </w:instrText>
      </w:r>
      <w:r>
        <w:instrText xml:space="preserve"> \* MERGEFORMAT </w:instrText>
      </w:r>
      <w:r w:rsidRPr="006C65BE">
        <w:fldChar w:fldCharType="separate"/>
      </w:r>
      <w:r w:rsidR="00154D81">
        <w:rPr>
          <w:cs/>
        </w:rPr>
        <w:t>‎</w:t>
      </w:r>
      <w:r w:rsidR="00154D81">
        <w:t>1.11.4.1</w:t>
      </w:r>
      <w:r w:rsidRPr="006C65BE">
        <w:fldChar w:fldCharType="end"/>
      </w:r>
      <w:r w:rsidRPr="006C65BE">
        <w:t xml:space="preserve">. There are a few exceptions, though, which are also discussed in </w:t>
      </w:r>
      <w:r w:rsidR="003E0BC7" w:rsidRPr="002E4884">
        <w:t>§</w:t>
      </w:r>
      <w:r w:rsidRPr="006C65BE">
        <w:fldChar w:fldCharType="begin"/>
      </w:r>
      <w:r w:rsidRPr="006C65BE">
        <w:instrText xml:space="preserve"> REF _Ref368402283 \w \h </w:instrText>
      </w:r>
      <w:r>
        <w:instrText xml:space="preserve"> \* MERGEFORMAT </w:instrText>
      </w:r>
      <w:r w:rsidRPr="006C65BE">
        <w:fldChar w:fldCharType="separate"/>
      </w:r>
      <w:r w:rsidR="00154D81">
        <w:rPr>
          <w:cs/>
        </w:rPr>
        <w:t>‎</w:t>
      </w:r>
      <w:r w:rsidR="00154D81">
        <w:t>1.11.4.1</w:t>
      </w:r>
      <w:r w:rsidRPr="006C65BE">
        <w:fldChar w:fldCharType="end"/>
      </w:r>
      <w:r w:rsidRPr="006C65BE">
        <w:t>.</w:t>
      </w:r>
    </w:p>
    <w:p w14:paraId="1F3B35E4" w14:textId="410B1F20" w:rsidR="00985482" w:rsidRPr="006C65BE" w:rsidRDefault="00985482" w:rsidP="00985482">
      <w:pPr>
        <w:pStyle w:val="Body0500after"/>
      </w:pPr>
      <w:r w:rsidRPr="006C65BE">
        <w:t xml:space="preserve">Given that my hosts and their guests typically switched to Indonesian when talking with me, most of my language learning was by listening to Papuans talking to each other in Papuan Malay, by applying what I observed during these conservations and in the recorded data, and by discussing these observations with those speakers who </w:t>
      </w:r>
      <w:r w:rsidR="00F771F3">
        <w:t xml:space="preserve">were </w:t>
      </w:r>
      <w:r w:rsidRPr="006C65BE">
        <w:t>interested in talking about language related issues.</w:t>
      </w:r>
      <w:r w:rsidR="00323B86">
        <w:t xml:space="preserve"> </w:t>
      </w:r>
      <w:r w:rsidR="00323B86" w:rsidRPr="006C65BE">
        <w:t xml:space="preserve">The procedures involved in </w:t>
      </w:r>
      <w:r w:rsidR="00323B86">
        <w:t>transcribing and analyzing the recorded</w:t>
      </w:r>
      <w:r w:rsidR="00323B86" w:rsidRPr="00323B86">
        <w:t xml:space="preserve"> texts</w:t>
      </w:r>
      <w:r w:rsidR="00323B86">
        <w:t xml:space="preserve"> are described in </w:t>
      </w:r>
      <w:r w:rsidR="00323B86" w:rsidRPr="002E4884">
        <w:t>§</w:t>
      </w:r>
      <w:r w:rsidR="00323B86" w:rsidRPr="002E4884">
        <w:fldChar w:fldCharType="begin"/>
      </w:r>
      <w:r w:rsidR="00323B86" w:rsidRPr="002E4884">
        <w:instrText xml:space="preserve"> REF _Ref368494728 \w \h  \* MERGEFORMAT </w:instrText>
      </w:r>
      <w:r w:rsidR="00323B86" w:rsidRPr="002E4884">
        <w:fldChar w:fldCharType="separate"/>
      </w:r>
      <w:r w:rsidR="00154D81">
        <w:rPr>
          <w:cs/>
        </w:rPr>
        <w:t>‎</w:t>
      </w:r>
      <w:r w:rsidR="00154D81">
        <w:t>1.11.5</w:t>
      </w:r>
      <w:r w:rsidR="00323B86" w:rsidRPr="002E4884">
        <w:fldChar w:fldCharType="end"/>
      </w:r>
    </w:p>
    <w:p w14:paraId="3D8F1DF5" w14:textId="4D8EBA1B" w:rsidR="00323B86" w:rsidRDefault="00323B86" w:rsidP="00323B86">
      <w:pPr>
        <w:pStyle w:val="Body0515after"/>
      </w:pPr>
      <w:r w:rsidRPr="006C65BE">
        <w:t>During the fourth period of fieldwork</w:t>
      </w:r>
      <w:r>
        <w:t>,</w:t>
      </w:r>
      <w:r w:rsidRPr="006C65BE">
        <w:t xml:space="preserve"> </w:t>
      </w:r>
      <w:r>
        <w:t xml:space="preserve">from </w:t>
      </w:r>
      <w:r w:rsidRPr="006C65BE">
        <w:t>the beginning of September until the end of N</w:t>
      </w:r>
      <w:r>
        <w:t>ovember 2011, I recorded a 2,458</w:t>
      </w:r>
      <w:r w:rsidRPr="006C65BE">
        <w:t>-item word list</w:t>
      </w:r>
      <w:r w:rsidR="008F323A">
        <w:t xml:space="preserve"> </w:t>
      </w:r>
      <w:r w:rsidR="00BA6215">
        <w:rPr>
          <w:rStyle w:val="Citation"/>
        </w:rPr>
        <w:fldChar w:fldCharType="begin"/>
      </w:r>
      <w:r w:rsidR="003A5B20">
        <w:rPr>
          <w:rStyle w:val="Citation"/>
        </w:rPr>
        <w:instrText>ADDIN CITAVI.PLACEHOLDER 3bdf3b13-456a-4c60-90f0-d47edceddaba 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sdWdlIGV0IGFsLiAyMDE0KTwvVGV4dD4NCiAgICA8L1RleHRVbml0Pg0KICA8L1RleHRVbml0cz4NCjwvUGxhY2Vob2xkZXI+</w:instrText>
      </w:r>
      <w:r w:rsidR="00BA6215">
        <w:rPr>
          <w:rStyle w:val="Citation"/>
        </w:rPr>
        <w:fldChar w:fldCharType="separate"/>
      </w:r>
      <w:bookmarkStart w:id="804" w:name="_CTVP0013bdf3b13456a4c6090f0d47edceddaba"/>
      <w:r w:rsidR="0092006B">
        <w:rPr>
          <w:rStyle w:val="Citation"/>
        </w:rPr>
        <w:t>(Kluge et al. 2014)</w:t>
      </w:r>
      <w:bookmarkEnd w:id="804"/>
      <w:r w:rsidR="00BA6215">
        <w:rPr>
          <w:rStyle w:val="Citation"/>
        </w:rPr>
        <w:fldChar w:fldCharType="end"/>
      </w:r>
      <w:r w:rsidRPr="006C65BE">
        <w:t>. The items were extracted from the transcribed corpus and recorded in isolation to investigate the Papuan Malay phonology at the word level. The consultants from whom the list was recorded were two Papuan Malay speakers, Ben Rumaropen and Lodowik Aweta.</w:t>
      </w:r>
      <w:r w:rsidRPr="00323B86">
        <w:t xml:space="preserve"> </w:t>
      </w:r>
      <w:r w:rsidRPr="006C65BE">
        <w:t>The procedures involved in</w:t>
      </w:r>
      <w:r>
        <w:t xml:space="preserve"> </w:t>
      </w:r>
      <w:r w:rsidR="00985482" w:rsidRPr="006C65BE">
        <w:t>recording this list are described in §</w:t>
      </w:r>
      <w:r w:rsidR="00985482" w:rsidRPr="006C65BE">
        <w:fldChar w:fldCharType="begin"/>
      </w:r>
      <w:r w:rsidR="00985482" w:rsidRPr="006C65BE">
        <w:instrText xml:space="preserve"> REF _Ref368494266 \w \h </w:instrText>
      </w:r>
      <w:r w:rsidR="00985482">
        <w:instrText xml:space="preserve"> \* MERGEFORMAT </w:instrText>
      </w:r>
      <w:r w:rsidR="00985482" w:rsidRPr="006C65BE">
        <w:fldChar w:fldCharType="separate"/>
      </w:r>
      <w:r w:rsidR="00154D81">
        <w:rPr>
          <w:cs/>
        </w:rPr>
        <w:t>‎</w:t>
      </w:r>
      <w:r w:rsidR="00154D81">
        <w:t>1.11.6</w:t>
      </w:r>
      <w:r w:rsidR="00985482" w:rsidRPr="006C65BE">
        <w:fldChar w:fldCharType="end"/>
      </w:r>
      <w:r w:rsidR="00985482" w:rsidRPr="006C65BE">
        <w:t>.</w:t>
      </w:r>
      <w:r w:rsidRPr="00323B86">
        <w:t xml:space="preserve"> </w:t>
      </w:r>
    </w:p>
    <w:p w14:paraId="367D0756" w14:textId="372513D0" w:rsidR="00985482" w:rsidRPr="006C65BE" w:rsidRDefault="00BF4502" w:rsidP="00BF4502">
      <w:pPr>
        <w:pStyle w:val="Heading3"/>
      </w:pPr>
      <w:bookmarkStart w:id="805" w:name="_Ref368494726"/>
      <w:bookmarkStart w:id="806" w:name="_Toc440455511"/>
      <w:r>
        <w:t xml:space="preserve">Papuan Malay </w:t>
      </w:r>
      <w:r w:rsidRPr="006C65BE">
        <w:t xml:space="preserve">corpus </w:t>
      </w:r>
      <w:r w:rsidR="00985482" w:rsidRPr="006C65BE">
        <w:t>and speaker sample</w:t>
      </w:r>
      <w:bookmarkEnd w:id="805"/>
      <w:bookmarkEnd w:id="806"/>
    </w:p>
    <w:p w14:paraId="758F4515" w14:textId="77777777" w:rsidR="00985482" w:rsidRPr="006C65BE" w:rsidRDefault="00985482" w:rsidP="00985482">
      <w:pPr>
        <w:pStyle w:val="Body0015after"/>
      </w:pPr>
      <w:r w:rsidRPr="006C65BE">
        <w:t>During the first fieldwork period in late 2008, 220 texts totaling almost 16 hours were recorded. Almost all of the</w:t>
      </w:r>
      <w:r w:rsidR="00D723E3">
        <w:t>m were recorded in Sarmi (217/22</w:t>
      </w:r>
      <w:r w:rsidRPr="006C65BE">
        <w:t xml:space="preserve">0 texts); the remaining three were recorded in Webro. The texts were recorded from a sample of </w:t>
      </w:r>
      <w:r w:rsidRPr="006C65BE">
        <w:lastRenderedPageBreak/>
        <w:t>about 60 different Papuan Malay speakers. The corpus is described in §</w:t>
      </w:r>
      <w:r w:rsidRPr="006C65BE">
        <w:fldChar w:fldCharType="begin"/>
      </w:r>
      <w:r w:rsidRPr="006C65BE">
        <w:instrText xml:space="preserve"> REF _Ref368402283 \w \h </w:instrText>
      </w:r>
      <w:r>
        <w:instrText xml:space="preserve"> \* MERGEFORMAT </w:instrText>
      </w:r>
      <w:r w:rsidRPr="006C65BE">
        <w:fldChar w:fldCharType="separate"/>
      </w:r>
      <w:r w:rsidR="00154D81">
        <w:rPr>
          <w:cs/>
        </w:rPr>
        <w:t>‎</w:t>
      </w:r>
      <w:r w:rsidR="00154D81">
        <w:t>1.11.4.1</w:t>
      </w:r>
      <w:r w:rsidRPr="006C65BE">
        <w:fldChar w:fldCharType="end"/>
      </w:r>
      <w:r w:rsidRPr="006C65BE">
        <w:t>, and the sample of recorded speakers in §</w:t>
      </w:r>
      <w:r w:rsidRPr="006C65BE">
        <w:fldChar w:fldCharType="begin"/>
      </w:r>
      <w:r w:rsidRPr="006C65BE">
        <w:instrText xml:space="preserve"> REF _Ref368402281 \w \h </w:instrText>
      </w:r>
      <w:r>
        <w:instrText xml:space="preserve"> \* MERGEFORMAT </w:instrText>
      </w:r>
      <w:r w:rsidRPr="006C65BE">
        <w:fldChar w:fldCharType="separate"/>
      </w:r>
      <w:r w:rsidR="00154D81">
        <w:rPr>
          <w:cs/>
        </w:rPr>
        <w:t>‎</w:t>
      </w:r>
      <w:r w:rsidR="00154D81">
        <w:t>1.11.4.2</w:t>
      </w:r>
      <w:r w:rsidRPr="006C65BE">
        <w:fldChar w:fldCharType="end"/>
      </w:r>
      <w:r w:rsidRPr="006C65BE">
        <w:t>.</w:t>
      </w:r>
    </w:p>
    <w:p w14:paraId="145A247A" w14:textId="77777777" w:rsidR="00985482" w:rsidRPr="006C65BE" w:rsidRDefault="00985482" w:rsidP="00985482">
      <w:pPr>
        <w:pStyle w:val="Heading4"/>
      </w:pPr>
      <w:bookmarkStart w:id="807" w:name="_Ref368402283"/>
      <w:bookmarkStart w:id="808" w:name="_Ref368418518"/>
      <w:r w:rsidRPr="006C65BE">
        <w:t xml:space="preserve">Recorded </w:t>
      </w:r>
      <w:bookmarkEnd w:id="807"/>
      <w:r w:rsidRPr="006C65BE">
        <w:t>texts</w:t>
      </w:r>
      <w:bookmarkEnd w:id="808"/>
    </w:p>
    <w:p w14:paraId="61361AE2" w14:textId="409C7430" w:rsidR="00985482" w:rsidRPr="006C65BE" w:rsidRDefault="00985482" w:rsidP="00275F04">
      <w:pPr>
        <w:pStyle w:val="Body0000after"/>
      </w:pPr>
      <w:r w:rsidRPr="006C65BE">
        <w:t>The basis for the current study is a 16-hour corpus. In all</w:t>
      </w:r>
      <w:r w:rsidR="00ED6827">
        <w:t>,</w:t>
      </w:r>
      <w:r w:rsidRPr="006C65BE">
        <w:t xml:space="preserve"> 220 texts were recorded (see </w:t>
      </w:r>
      <w:r w:rsidR="0040054B">
        <w:t xml:space="preserve">Appendix </w:t>
      </w:r>
      <w:r w:rsidR="0040054B">
        <w:fldChar w:fldCharType="begin"/>
      </w:r>
      <w:r w:rsidR="0040054B">
        <w:instrText xml:space="preserve"> REF _Ref373929508 \n \h </w:instrText>
      </w:r>
      <w:r w:rsidR="0040054B">
        <w:fldChar w:fldCharType="separate"/>
      </w:r>
      <w:r w:rsidR="00154D81">
        <w:rPr>
          <w:cs/>
        </w:rPr>
        <w:t>‎</w:t>
      </w:r>
      <w:r w:rsidR="00154D81">
        <w:t>C</w:t>
      </w:r>
      <w:r w:rsidR="0040054B">
        <w:fldChar w:fldCharType="end"/>
      </w:r>
      <w:r w:rsidRPr="006C65BE">
        <w:t>). The texts were recorded in the form of WAV files with a Marantz PMD620 using the recorder</w:t>
      </w:r>
      <w:r w:rsidR="00B7093A">
        <w:t>’</w:t>
      </w:r>
      <w:r w:rsidRPr="006C65BE">
        <w:t>s internal microphone. Each WAV file was labeled wi</w:t>
      </w:r>
      <w:r w:rsidR="00ED6827">
        <w:t xml:space="preserve">th a record number </w:t>
      </w:r>
      <w:r w:rsidR="0050657B">
        <w:t xml:space="preserve">which </w:t>
      </w:r>
      <w:r w:rsidR="00ED6827">
        <w:t>includes</w:t>
      </w:r>
      <w:r w:rsidRPr="006C65BE">
        <w:t xml:space="preserve"> the date of its recording, a running number for all texts recorded during one day, and a code for the type of text recorded. This is illustrated with the record number 080919-007-CvNP: 080919 stands for </w:t>
      </w:r>
      <w:r w:rsidR="00B7093A">
        <w:t>“</w:t>
      </w:r>
      <w:r w:rsidRPr="006C65BE">
        <w:t>2008, September 19</w:t>
      </w:r>
      <w:r w:rsidR="00B7093A">
        <w:t>”</w:t>
      </w:r>
      <w:r w:rsidRPr="006C65BE">
        <w:t xml:space="preserve">; 007 stands for </w:t>
      </w:r>
      <w:r w:rsidR="00B7093A">
        <w:t>“</w:t>
      </w:r>
      <w:r w:rsidRPr="006C65BE">
        <w:t>recorded text #7 of that day</w:t>
      </w:r>
      <w:r w:rsidR="00B7093A">
        <w:t>”</w:t>
      </w:r>
      <w:r w:rsidRPr="006C65BE">
        <w:t xml:space="preserve">; and CvNP stands for </w:t>
      </w:r>
      <w:r w:rsidR="00B7093A">
        <w:t>“</w:t>
      </w:r>
      <w:r w:rsidRPr="006C65BE">
        <w:t xml:space="preserve">Personal Narrative </w:t>
      </w:r>
      <w:r w:rsidR="00ED6827">
        <w:t xml:space="preserve">(NP) </w:t>
      </w:r>
      <w:r w:rsidRPr="006C65BE">
        <w:t>which occurred during a Conversation</w:t>
      </w:r>
      <w:r w:rsidR="00ED6827">
        <w:t xml:space="preserve"> (Cv)</w:t>
      </w:r>
      <w:r w:rsidR="00B7093A">
        <w:t>”</w:t>
      </w:r>
      <w:r w:rsidRPr="006C65BE">
        <w:t>. The same record numbers are used in Toolbox for the transcribed texts (see §</w:t>
      </w:r>
      <w:r w:rsidRPr="006C65BE">
        <w:fldChar w:fldCharType="begin"/>
      </w:r>
      <w:r w:rsidRPr="006C65BE">
        <w:instrText xml:space="preserve"> REF _Ref368418052 \w \h </w:instrText>
      </w:r>
      <w:r>
        <w:instrText xml:space="preserve"> \* MERGEFORMAT </w:instrText>
      </w:r>
      <w:r w:rsidRPr="006C65BE">
        <w:fldChar w:fldCharType="separate"/>
      </w:r>
      <w:r w:rsidR="00154D81">
        <w:rPr>
          <w:cs/>
        </w:rPr>
        <w:t>‎</w:t>
      </w:r>
      <w:r w:rsidR="00154D81">
        <w:t>1.11.5.1</w:t>
      </w:r>
      <w:r w:rsidRPr="006C65BE">
        <w:fldChar w:fldCharType="end"/>
      </w:r>
      <w:r w:rsidRPr="006C65BE">
        <w:t xml:space="preserve">) and the examples given </w:t>
      </w:r>
      <w:r w:rsidR="00B66641">
        <w:t>i</w:t>
      </w:r>
      <w:r w:rsidR="00B66641" w:rsidRPr="006C65BE">
        <w:t xml:space="preserve">n </w:t>
      </w:r>
      <w:r w:rsidRPr="006C65BE">
        <w:t>this book (</w:t>
      </w:r>
      <w:r w:rsidR="00B66641" w:rsidRPr="006C65BE">
        <w:t xml:space="preserve">see </w:t>
      </w:r>
      <w:r w:rsidR="00B7093A">
        <w:t>‘</w:t>
      </w:r>
      <w:r w:rsidR="00B66641">
        <w:fldChar w:fldCharType="begin"/>
      </w:r>
      <w:r w:rsidR="00B66641">
        <w:instrText xml:space="preserve"> REF _Ref434428827 \h </w:instrText>
      </w:r>
      <w:r w:rsidR="00B66641">
        <w:fldChar w:fldCharType="separate"/>
      </w:r>
      <w:r w:rsidR="00154D81" w:rsidRPr="006C65BE">
        <w:rPr>
          <w:lang w:eastAsia="en-US"/>
        </w:rPr>
        <w:t>Conventions for examples</w:t>
      </w:r>
      <w:r w:rsidR="00B66641">
        <w:fldChar w:fldCharType="end"/>
      </w:r>
      <w:r w:rsidR="00B7093A">
        <w:t>‘</w:t>
      </w:r>
      <w:r w:rsidR="00B66641">
        <w:t xml:space="preserve">, p. </w:t>
      </w:r>
      <w:r w:rsidR="00B66641">
        <w:fldChar w:fldCharType="begin"/>
      </w:r>
      <w:r w:rsidR="00B66641">
        <w:instrText xml:space="preserve"> PAGEREF _Ref434428827 \h </w:instrText>
      </w:r>
      <w:r w:rsidR="00B66641">
        <w:fldChar w:fldCharType="separate"/>
      </w:r>
      <w:r w:rsidR="00154D81">
        <w:rPr>
          <w:noProof/>
        </w:rPr>
        <w:t>xix</w:t>
      </w:r>
      <w:r w:rsidR="00B66641">
        <w:fldChar w:fldCharType="end"/>
      </w:r>
      <w:r w:rsidRPr="006C65BE">
        <w:t>).</w:t>
      </w:r>
    </w:p>
    <w:p w14:paraId="73B243A3" w14:textId="77777777" w:rsidR="00985482" w:rsidRPr="006C65BE" w:rsidRDefault="00985482" w:rsidP="00275F04">
      <w:pPr>
        <w:pStyle w:val="Body0505after"/>
      </w:pPr>
      <w:r w:rsidRPr="006C65BE">
        <w:t xml:space="preserve">Most texts are spontaneous conversations which occurred between two or more Papuan speakers (157/220 texts – 71.4%). Details concerning the contents of these conversations are given in </w:t>
      </w:r>
      <w:r w:rsidRPr="006C65BE">
        <w:fldChar w:fldCharType="begin"/>
      </w:r>
      <w:r w:rsidRPr="006C65BE">
        <w:instrText xml:space="preserve"> REF _Ref368316407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5</w:t>
      </w:r>
      <w:r w:rsidRPr="006C65BE">
        <w:fldChar w:fldCharType="end"/>
      </w:r>
      <w:r w:rsidRPr="006C65BE">
        <w:t xml:space="preserve">. The remaining 63 texts (28.6%) fall into two groups: conversations with the author (see </w:t>
      </w:r>
      <w:r w:rsidRPr="006C65BE">
        <w:fldChar w:fldCharType="begin"/>
      </w:r>
      <w:r w:rsidRPr="006C65BE">
        <w:instrText xml:space="preserve"> REF _Ref368316408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6</w:t>
      </w:r>
      <w:r w:rsidRPr="006C65BE">
        <w:fldChar w:fldCharType="end"/>
      </w:r>
      <w:r w:rsidRPr="006C65BE">
        <w:t xml:space="preserve">) and elicited texts (see </w:t>
      </w:r>
      <w:r w:rsidRPr="006C65BE">
        <w:fldChar w:fldCharType="begin"/>
      </w:r>
      <w:r w:rsidRPr="006C65BE">
        <w:instrText xml:space="preserve"> REF _Ref368316409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7</w:t>
      </w:r>
      <w:r w:rsidRPr="006C65BE">
        <w:fldChar w:fldCharType="end"/>
      </w:r>
      <w:r w:rsidRPr="006C65BE">
        <w:t xml:space="preserve">). (See also Appendix </w:t>
      </w:r>
      <w:r w:rsidR="00765E07">
        <w:fldChar w:fldCharType="begin"/>
      </w:r>
      <w:r w:rsidR="00765E07">
        <w:instrText xml:space="preserve"> REF _Ref373929508 \n \h </w:instrText>
      </w:r>
      <w:r w:rsidR="00765E07">
        <w:fldChar w:fldCharType="separate"/>
      </w:r>
      <w:r w:rsidR="00154D81">
        <w:rPr>
          <w:cs/>
        </w:rPr>
        <w:t>‎</w:t>
      </w:r>
      <w:r w:rsidR="00154D81">
        <w:t>C</w:t>
      </w:r>
      <w:r w:rsidR="00765E07">
        <w:fldChar w:fldCharType="end"/>
      </w:r>
      <w:r w:rsidRPr="006C65BE">
        <w:t xml:space="preserve"> for a detailed listing of the 220 recorded texts.)</w:t>
      </w:r>
    </w:p>
    <w:p w14:paraId="18D9C7DE" w14:textId="77777777" w:rsidR="00985482" w:rsidRDefault="00985482" w:rsidP="00985482">
      <w:pPr>
        <w:pStyle w:val="Caption"/>
      </w:pPr>
      <w:r w:rsidRPr="006C65BE">
        <w:t xml:space="preserve">Table </w:t>
      </w:r>
      <w:fldSimple w:instr=" STYLEREF 1 \s ">
        <w:r w:rsidR="00154D81">
          <w:rPr>
            <w:noProof/>
            <w:cs/>
          </w:rPr>
          <w:t>‎</w:t>
        </w:r>
        <w:r w:rsidR="00154D81">
          <w:rPr>
            <w:noProof/>
          </w:rPr>
          <w:t>1</w:t>
        </w:r>
      </w:fldSimple>
      <w:r w:rsidR="00F207A1">
        <w:t>.</w:t>
      </w:r>
      <w:fldSimple w:instr=" SEQ Table \* ARABIC \s 1 ">
        <w:r w:rsidR="00154D81">
          <w:rPr>
            <w:noProof/>
          </w:rPr>
          <w:t>14</w:t>
        </w:r>
      </w:fldSimple>
      <w:r w:rsidRPr="006C65BE">
        <w:t>:</w:t>
      </w:r>
      <w:r w:rsidRPr="006C65BE">
        <w:tab/>
        <w:t>Overview of 16-hour corpus</w:t>
      </w:r>
    </w:p>
    <w:tbl>
      <w:tblPr>
        <w:tblW w:w="6691" w:type="dxa"/>
        <w:tblInd w:w="170" w:type="dxa"/>
        <w:tblBorders>
          <w:bottom w:val="single" w:sz="4" w:space="0" w:color="auto"/>
        </w:tblBorders>
        <w:tblLayout w:type="fixed"/>
        <w:tblLook w:val="01E0" w:firstRow="1" w:lastRow="1" w:firstColumn="1" w:lastColumn="1" w:noHBand="0" w:noVBand="0"/>
      </w:tblPr>
      <w:tblGrid>
        <w:gridCol w:w="2948"/>
        <w:gridCol w:w="851"/>
        <w:gridCol w:w="907"/>
        <w:gridCol w:w="1077"/>
        <w:gridCol w:w="908"/>
      </w:tblGrid>
      <w:tr w:rsidR="00AC23C4" w:rsidRPr="006C65BE" w14:paraId="0737BA3C" w14:textId="77777777" w:rsidTr="000020C5">
        <w:trPr>
          <w:trHeight w:val="255"/>
          <w:tblHeader/>
        </w:trPr>
        <w:tc>
          <w:tcPr>
            <w:tcW w:w="2948" w:type="dxa"/>
            <w:tcBorders>
              <w:top w:val="single" w:sz="4" w:space="0" w:color="auto"/>
              <w:bottom w:val="single" w:sz="4" w:space="0" w:color="auto"/>
            </w:tcBorders>
            <w:shd w:val="clear" w:color="auto" w:fill="auto"/>
            <w:noWrap/>
          </w:tcPr>
          <w:p w14:paraId="75D548AA" w14:textId="77777777" w:rsidR="00985482" w:rsidRPr="006C65BE" w:rsidRDefault="00985482" w:rsidP="00985482">
            <w:pPr>
              <w:pStyle w:val="TableHd"/>
            </w:pPr>
            <w:r w:rsidRPr="006C65BE">
              <w:t>Text types</w:t>
            </w:r>
          </w:p>
        </w:tc>
        <w:tc>
          <w:tcPr>
            <w:tcW w:w="1758" w:type="dxa"/>
            <w:gridSpan w:val="2"/>
            <w:tcBorders>
              <w:top w:val="single" w:sz="4" w:space="0" w:color="auto"/>
              <w:bottom w:val="single" w:sz="4" w:space="0" w:color="auto"/>
            </w:tcBorders>
            <w:shd w:val="clear" w:color="auto" w:fill="auto"/>
            <w:noWrap/>
          </w:tcPr>
          <w:p w14:paraId="1251AABB" w14:textId="77777777" w:rsidR="00985482" w:rsidRPr="006C65BE" w:rsidRDefault="00985482" w:rsidP="00985482">
            <w:pPr>
              <w:pStyle w:val="TableHd"/>
            </w:pPr>
            <w:r w:rsidRPr="006C65BE">
              <w:t>Count of texts</w:t>
            </w:r>
          </w:p>
        </w:tc>
        <w:tc>
          <w:tcPr>
            <w:tcW w:w="1985" w:type="dxa"/>
            <w:gridSpan w:val="2"/>
            <w:tcBorders>
              <w:top w:val="single" w:sz="4" w:space="0" w:color="auto"/>
              <w:bottom w:val="single" w:sz="4" w:space="0" w:color="auto"/>
            </w:tcBorders>
            <w:shd w:val="clear" w:color="auto" w:fill="auto"/>
          </w:tcPr>
          <w:p w14:paraId="620F7CE8" w14:textId="77777777" w:rsidR="00985482" w:rsidRPr="006C65BE" w:rsidRDefault="00985482" w:rsidP="00985482">
            <w:pPr>
              <w:pStyle w:val="TableHd"/>
            </w:pPr>
            <w:r w:rsidRPr="006C65BE">
              <w:t>Count of hours</w:t>
            </w:r>
          </w:p>
        </w:tc>
      </w:tr>
      <w:tr w:rsidR="00AC23C4" w:rsidRPr="006C65BE" w14:paraId="0F04367C" w14:textId="77777777" w:rsidTr="000020C5">
        <w:trPr>
          <w:trHeight w:val="255"/>
        </w:trPr>
        <w:tc>
          <w:tcPr>
            <w:tcW w:w="2948" w:type="dxa"/>
            <w:tcBorders>
              <w:top w:val="single" w:sz="4" w:space="0" w:color="auto"/>
            </w:tcBorders>
            <w:shd w:val="clear" w:color="auto" w:fill="auto"/>
            <w:noWrap/>
          </w:tcPr>
          <w:p w14:paraId="7FF03D20" w14:textId="77777777" w:rsidR="00985482" w:rsidRPr="006C65BE" w:rsidRDefault="00985482" w:rsidP="00985482">
            <w:pPr>
              <w:pStyle w:val="TableCell2-0Break"/>
            </w:pPr>
            <w:r w:rsidRPr="006C65BE">
              <w:t>Spontaneous conversations</w:t>
            </w:r>
          </w:p>
        </w:tc>
        <w:tc>
          <w:tcPr>
            <w:tcW w:w="851" w:type="dxa"/>
            <w:tcBorders>
              <w:top w:val="single" w:sz="4" w:space="0" w:color="auto"/>
            </w:tcBorders>
            <w:shd w:val="clear" w:color="auto" w:fill="auto"/>
            <w:noWrap/>
          </w:tcPr>
          <w:p w14:paraId="3E65F0B5" w14:textId="77777777" w:rsidR="00985482" w:rsidRPr="006C65BE" w:rsidRDefault="00985482" w:rsidP="00AC23C4">
            <w:pPr>
              <w:pStyle w:val="TableCell2-0Break"/>
              <w:ind w:right="113"/>
              <w:jc w:val="right"/>
            </w:pPr>
            <w:r w:rsidRPr="006C65BE">
              <w:t>157</w:t>
            </w:r>
          </w:p>
        </w:tc>
        <w:tc>
          <w:tcPr>
            <w:tcW w:w="907" w:type="dxa"/>
            <w:tcBorders>
              <w:top w:val="single" w:sz="4" w:space="0" w:color="auto"/>
            </w:tcBorders>
            <w:shd w:val="clear" w:color="auto" w:fill="auto"/>
            <w:noWrap/>
          </w:tcPr>
          <w:p w14:paraId="67D021CC" w14:textId="77777777" w:rsidR="00985482" w:rsidRPr="006C65BE" w:rsidRDefault="00985482" w:rsidP="00AC23C4">
            <w:pPr>
              <w:pStyle w:val="TableCell2-0Break"/>
              <w:ind w:right="113"/>
              <w:jc w:val="right"/>
            </w:pPr>
            <w:r w:rsidRPr="006C65BE">
              <w:t>71.4%</w:t>
            </w:r>
          </w:p>
        </w:tc>
        <w:tc>
          <w:tcPr>
            <w:tcW w:w="1077" w:type="dxa"/>
            <w:tcBorders>
              <w:top w:val="single" w:sz="4" w:space="0" w:color="auto"/>
            </w:tcBorders>
            <w:shd w:val="clear" w:color="auto" w:fill="auto"/>
          </w:tcPr>
          <w:p w14:paraId="36AD8B57" w14:textId="77777777" w:rsidR="00985482" w:rsidRPr="006C65BE" w:rsidRDefault="00985482" w:rsidP="00AC23C4">
            <w:pPr>
              <w:pStyle w:val="TableCell2-0Break"/>
              <w:ind w:right="113"/>
              <w:jc w:val="right"/>
            </w:pPr>
            <w:r w:rsidRPr="006C65BE">
              <w:t>10:08:02</w:t>
            </w:r>
          </w:p>
        </w:tc>
        <w:tc>
          <w:tcPr>
            <w:tcW w:w="908" w:type="dxa"/>
            <w:tcBorders>
              <w:top w:val="single" w:sz="4" w:space="0" w:color="auto"/>
            </w:tcBorders>
            <w:shd w:val="clear" w:color="auto" w:fill="auto"/>
          </w:tcPr>
          <w:p w14:paraId="3AC76897" w14:textId="77777777" w:rsidR="00985482" w:rsidRPr="006C65BE" w:rsidRDefault="00985482" w:rsidP="00AC23C4">
            <w:pPr>
              <w:pStyle w:val="TableCell2-0Break"/>
              <w:ind w:right="113"/>
              <w:jc w:val="right"/>
            </w:pPr>
            <w:r w:rsidRPr="006C65BE">
              <w:t>63.4%</w:t>
            </w:r>
          </w:p>
        </w:tc>
      </w:tr>
      <w:tr w:rsidR="00AC23C4" w:rsidRPr="006C65BE" w14:paraId="39B1D274" w14:textId="77777777" w:rsidTr="000020C5">
        <w:trPr>
          <w:trHeight w:val="255"/>
        </w:trPr>
        <w:tc>
          <w:tcPr>
            <w:tcW w:w="2948" w:type="dxa"/>
            <w:shd w:val="clear" w:color="auto" w:fill="auto"/>
            <w:noWrap/>
          </w:tcPr>
          <w:p w14:paraId="2FAAED6B" w14:textId="77777777" w:rsidR="00985482" w:rsidRPr="006C65BE" w:rsidRDefault="00985482" w:rsidP="00985482">
            <w:r w:rsidRPr="006C65BE">
              <w:t>Conversations with the author</w:t>
            </w:r>
          </w:p>
        </w:tc>
        <w:tc>
          <w:tcPr>
            <w:tcW w:w="851" w:type="dxa"/>
            <w:shd w:val="clear" w:color="auto" w:fill="auto"/>
            <w:noWrap/>
          </w:tcPr>
          <w:p w14:paraId="4B62E874" w14:textId="77777777" w:rsidR="00985482" w:rsidRPr="006C65BE" w:rsidRDefault="00985482" w:rsidP="00AC23C4">
            <w:pPr>
              <w:ind w:right="113"/>
              <w:jc w:val="right"/>
            </w:pPr>
            <w:r w:rsidRPr="006C65BE">
              <w:t>40</w:t>
            </w:r>
          </w:p>
        </w:tc>
        <w:tc>
          <w:tcPr>
            <w:tcW w:w="907" w:type="dxa"/>
            <w:shd w:val="clear" w:color="auto" w:fill="auto"/>
            <w:noWrap/>
          </w:tcPr>
          <w:p w14:paraId="2C7C8807" w14:textId="77777777" w:rsidR="00985482" w:rsidRPr="006C65BE" w:rsidRDefault="00985482" w:rsidP="00AC23C4">
            <w:pPr>
              <w:ind w:right="113"/>
              <w:jc w:val="right"/>
            </w:pPr>
            <w:r w:rsidRPr="006C65BE">
              <w:t>18.2%</w:t>
            </w:r>
          </w:p>
        </w:tc>
        <w:tc>
          <w:tcPr>
            <w:tcW w:w="1077" w:type="dxa"/>
            <w:shd w:val="clear" w:color="auto" w:fill="auto"/>
          </w:tcPr>
          <w:p w14:paraId="407B3EDF" w14:textId="77777777" w:rsidR="00985482" w:rsidRPr="006C65BE" w:rsidRDefault="00985482" w:rsidP="00AC23C4">
            <w:pPr>
              <w:ind w:right="113"/>
              <w:jc w:val="right"/>
            </w:pPr>
            <w:r w:rsidRPr="006C65BE">
              <w:t>04:27:15</w:t>
            </w:r>
          </w:p>
        </w:tc>
        <w:tc>
          <w:tcPr>
            <w:tcW w:w="908" w:type="dxa"/>
            <w:shd w:val="clear" w:color="auto" w:fill="auto"/>
          </w:tcPr>
          <w:p w14:paraId="5327D20B" w14:textId="77777777" w:rsidR="00985482" w:rsidRPr="006C65BE" w:rsidRDefault="00985482" w:rsidP="00AC23C4">
            <w:pPr>
              <w:ind w:right="113"/>
              <w:jc w:val="right"/>
            </w:pPr>
            <w:r w:rsidRPr="006C65BE">
              <w:t>27.9%</w:t>
            </w:r>
          </w:p>
        </w:tc>
      </w:tr>
      <w:tr w:rsidR="00AC23C4" w:rsidRPr="006C65BE" w14:paraId="70ADEFFB" w14:textId="77777777" w:rsidTr="000020C5">
        <w:trPr>
          <w:trHeight w:val="255"/>
        </w:trPr>
        <w:tc>
          <w:tcPr>
            <w:tcW w:w="2948" w:type="dxa"/>
            <w:tcBorders>
              <w:bottom w:val="single" w:sz="4" w:space="0" w:color="auto"/>
            </w:tcBorders>
            <w:shd w:val="clear" w:color="auto" w:fill="auto"/>
            <w:noWrap/>
          </w:tcPr>
          <w:p w14:paraId="75E3798A" w14:textId="77777777" w:rsidR="00985482" w:rsidRPr="006C65BE" w:rsidRDefault="00985482" w:rsidP="00985482">
            <w:pPr>
              <w:pStyle w:val="TableCell0-2Break"/>
            </w:pPr>
            <w:r w:rsidRPr="006C65BE">
              <w:t>Elicited texts</w:t>
            </w:r>
          </w:p>
        </w:tc>
        <w:tc>
          <w:tcPr>
            <w:tcW w:w="851" w:type="dxa"/>
            <w:tcBorders>
              <w:bottom w:val="single" w:sz="4" w:space="0" w:color="auto"/>
            </w:tcBorders>
            <w:shd w:val="clear" w:color="auto" w:fill="auto"/>
            <w:noWrap/>
          </w:tcPr>
          <w:p w14:paraId="32BA9553" w14:textId="77777777" w:rsidR="00985482" w:rsidRPr="006C65BE" w:rsidRDefault="00985482" w:rsidP="00AC23C4">
            <w:pPr>
              <w:pStyle w:val="TableCell0-2Break"/>
              <w:ind w:right="113"/>
              <w:jc w:val="right"/>
            </w:pPr>
            <w:r w:rsidRPr="006C65BE">
              <w:t>23</w:t>
            </w:r>
          </w:p>
        </w:tc>
        <w:tc>
          <w:tcPr>
            <w:tcW w:w="907" w:type="dxa"/>
            <w:tcBorders>
              <w:bottom w:val="single" w:sz="4" w:space="0" w:color="auto"/>
            </w:tcBorders>
            <w:shd w:val="clear" w:color="auto" w:fill="auto"/>
            <w:noWrap/>
          </w:tcPr>
          <w:p w14:paraId="3AFF6419" w14:textId="77777777" w:rsidR="00985482" w:rsidRPr="006C65BE" w:rsidRDefault="00985482" w:rsidP="00AC23C4">
            <w:pPr>
              <w:pStyle w:val="TableCell0-2Break"/>
              <w:ind w:right="113"/>
              <w:jc w:val="right"/>
            </w:pPr>
            <w:r w:rsidRPr="006C65BE">
              <w:t>10.4%</w:t>
            </w:r>
          </w:p>
        </w:tc>
        <w:tc>
          <w:tcPr>
            <w:tcW w:w="1077" w:type="dxa"/>
            <w:tcBorders>
              <w:bottom w:val="single" w:sz="4" w:space="0" w:color="auto"/>
            </w:tcBorders>
            <w:shd w:val="clear" w:color="auto" w:fill="auto"/>
          </w:tcPr>
          <w:p w14:paraId="72AFEFD7" w14:textId="77777777" w:rsidR="00985482" w:rsidRPr="006C65BE" w:rsidRDefault="00985482" w:rsidP="00AC23C4">
            <w:pPr>
              <w:pStyle w:val="TableCell0-2Break"/>
              <w:ind w:right="113"/>
              <w:jc w:val="right"/>
            </w:pPr>
            <w:r w:rsidRPr="006C65BE">
              <w:t>01:23:17</w:t>
            </w:r>
          </w:p>
        </w:tc>
        <w:tc>
          <w:tcPr>
            <w:tcW w:w="908" w:type="dxa"/>
            <w:tcBorders>
              <w:bottom w:val="single" w:sz="4" w:space="0" w:color="auto"/>
            </w:tcBorders>
            <w:shd w:val="clear" w:color="auto" w:fill="auto"/>
          </w:tcPr>
          <w:p w14:paraId="6291065C" w14:textId="77777777" w:rsidR="00985482" w:rsidRPr="006C65BE" w:rsidRDefault="00985482" w:rsidP="00AC23C4">
            <w:pPr>
              <w:pStyle w:val="TableCell0-2Break"/>
              <w:ind w:right="113"/>
              <w:jc w:val="right"/>
            </w:pPr>
            <w:r w:rsidRPr="006C65BE">
              <w:t>8.7%</w:t>
            </w:r>
          </w:p>
        </w:tc>
      </w:tr>
      <w:tr w:rsidR="00AC23C4" w:rsidRPr="006C65BE" w14:paraId="21DDA71E" w14:textId="77777777" w:rsidTr="000020C5">
        <w:trPr>
          <w:trHeight w:val="255"/>
        </w:trPr>
        <w:tc>
          <w:tcPr>
            <w:tcW w:w="2948" w:type="dxa"/>
            <w:tcBorders>
              <w:top w:val="single" w:sz="4" w:space="0" w:color="auto"/>
              <w:bottom w:val="single" w:sz="4" w:space="0" w:color="auto"/>
            </w:tcBorders>
            <w:shd w:val="clear" w:color="auto" w:fill="auto"/>
            <w:noWrap/>
          </w:tcPr>
          <w:p w14:paraId="5BDC53FD" w14:textId="77777777" w:rsidR="00985482" w:rsidRPr="006C65BE" w:rsidRDefault="00985482" w:rsidP="00985482">
            <w:pPr>
              <w:pStyle w:val="TableCell2-2Break"/>
            </w:pPr>
            <w:r w:rsidRPr="006C65BE">
              <w:t>Total</w:t>
            </w:r>
          </w:p>
        </w:tc>
        <w:tc>
          <w:tcPr>
            <w:tcW w:w="851" w:type="dxa"/>
            <w:tcBorders>
              <w:top w:val="single" w:sz="4" w:space="0" w:color="auto"/>
              <w:bottom w:val="single" w:sz="4" w:space="0" w:color="auto"/>
            </w:tcBorders>
            <w:shd w:val="clear" w:color="auto" w:fill="auto"/>
            <w:noWrap/>
          </w:tcPr>
          <w:p w14:paraId="2E8EE8A7" w14:textId="77777777" w:rsidR="00985482" w:rsidRPr="006C65BE" w:rsidRDefault="00985482" w:rsidP="00AC23C4">
            <w:pPr>
              <w:pStyle w:val="TableCell2-2Break"/>
              <w:ind w:right="113"/>
              <w:jc w:val="right"/>
            </w:pPr>
            <w:r w:rsidRPr="006C65BE">
              <w:t>220</w:t>
            </w:r>
          </w:p>
        </w:tc>
        <w:tc>
          <w:tcPr>
            <w:tcW w:w="907" w:type="dxa"/>
            <w:tcBorders>
              <w:top w:val="single" w:sz="4" w:space="0" w:color="auto"/>
              <w:bottom w:val="single" w:sz="4" w:space="0" w:color="auto"/>
            </w:tcBorders>
            <w:shd w:val="clear" w:color="auto" w:fill="auto"/>
            <w:noWrap/>
          </w:tcPr>
          <w:p w14:paraId="3B801D0B" w14:textId="77777777" w:rsidR="00985482" w:rsidRPr="006C65BE" w:rsidRDefault="00985482" w:rsidP="00AC23C4">
            <w:pPr>
              <w:pStyle w:val="TableCell2-2Break"/>
              <w:ind w:right="113"/>
              <w:jc w:val="right"/>
            </w:pPr>
            <w:r w:rsidRPr="006C65BE">
              <w:t>100%</w:t>
            </w:r>
          </w:p>
        </w:tc>
        <w:tc>
          <w:tcPr>
            <w:tcW w:w="1077" w:type="dxa"/>
            <w:tcBorders>
              <w:top w:val="single" w:sz="4" w:space="0" w:color="auto"/>
              <w:bottom w:val="single" w:sz="4" w:space="0" w:color="auto"/>
            </w:tcBorders>
            <w:shd w:val="clear" w:color="auto" w:fill="auto"/>
          </w:tcPr>
          <w:p w14:paraId="3CE708B0" w14:textId="77777777" w:rsidR="00985482" w:rsidRPr="006C65BE" w:rsidRDefault="00985482" w:rsidP="00AC23C4">
            <w:pPr>
              <w:pStyle w:val="TableCell2-2Break"/>
              <w:ind w:right="113"/>
              <w:jc w:val="right"/>
            </w:pPr>
            <w:r w:rsidRPr="006C65BE">
              <w:t>15:58:34</w:t>
            </w:r>
          </w:p>
        </w:tc>
        <w:tc>
          <w:tcPr>
            <w:tcW w:w="908" w:type="dxa"/>
            <w:tcBorders>
              <w:top w:val="single" w:sz="4" w:space="0" w:color="auto"/>
              <w:bottom w:val="single" w:sz="4" w:space="0" w:color="auto"/>
            </w:tcBorders>
            <w:shd w:val="clear" w:color="auto" w:fill="auto"/>
          </w:tcPr>
          <w:p w14:paraId="06450BAD" w14:textId="77777777" w:rsidR="00985482" w:rsidRPr="006C65BE" w:rsidRDefault="00985482" w:rsidP="00AC23C4">
            <w:pPr>
              <w:pStyle w:val="TableCell2-2Break"/>
              <w:ind w:right="113"/>
              <w:jc w:val="right"/>
            </w:pPr>
            <w:r w:rsidRPr="006C65BE">
              <w:t>100%</w:t>
            </w:r>
          </w:p>
        </w:tc>
      </w:tr>
    </w:tbl>
    <w:p w14:paraId="4F60F760" w14:textId="208B64EA" w:rsidR="00985482" w:rsidRDefault="00985482" w:rsidP="00FA3F52">
      <w:pPr>
        <w:pStyle w:val="Body0005after05before"/>
      </w:pPr>
      <w:r w:rsidRPr="006C65BE">
        <w:t xml:space="preserve">Most of the texts in the corpus are spontaneous conversations between two or more Papuans. While being present during these conversations, I usually did not participate in the talks unless being addressed by one of the interlocutors. The recorded conversations cover a wide range of text genre and topics. </w:t>
      </w:r>
      <w:r w:rsidR="00FD3A42" w:rsidRPr="00F37BC6">
        <w:t xml:space="preserve">The majority of conversations are casual </w:t>
      </w:r>
      <w:r w:rsidR="006502D6" w:rsidRPr="00F37BC6">
        <w:t xml:space="preserve">and </w:t>
      </w:r>
      <w:r w:rsidR="00F2717E">
        <w:t xml:space="preserve">about </w:t>
      </w:r>
      <w:r w:rsidRPr="006C65BE">
        <w:t>everyday topics related to family life, relations with others, work, education, local politics</w:t>
      </w:r>
      <w:r w:rsidR="00FA3F52">
        <w:t>, and religion</w:t>
      </w:r>
      <w:r w:rsidRPr="006C65BE">
        <w:t xml:space="preserve">. </w:t>
      </w:r>
      <w:r w:rsidR="00F2717E">
        <w:t>Five conversations were conducted over the phone</w:t>
      </w:r>
      <w:r w:rsidRPr="006C65BE">
        <w:t xml:space="preserve">. A substantial number of the recorded conversations are narratives about personal experiences such as journeys or childhood experiences. </w:t>
      </w:r>
      <w:r w:rsidR="00F2717E">
        <w:t xml:space="preserve">Included are </w:t>
      </w:r>
      <w:r w:rsidR="00F2717E" w:rsidRPr="006C65BE">
        <w:t xml:space="preserve">also </w:t>
      </w:r>
      <w:r w:rsidRPr="006C65BE">
        <w:t xml:space="preserve">14 expositories, </w:t>
      </w:r>
      <w:r w:rsidR="00E36E12">
        <w:t xml:space="preserve">five </w:t>
      </w:r>
      <w:r w:rsidRPr="006C65BE">
        <w:t>hortatories, two folk stories, and one brief procedural.</w:t>
      </w:r>
      <w:r w:rsidR="0014359E">
        <w:rPr>
          <w:rStyle w:val="FootnoteReference"/>
        </w:rPr>
        <w:footnoteReference w:id="59"/>
      </w:r>
      <w:r w:rsidRPr="006C65BE">
        <w:t xml:space="preserve"> In all, the corpus contains 1</w:t>
      </w:r>
      <w:r w:rsidR="00E36E12">
        <w:t>57</w:t>
      </w:r>
      <w:r w:rsidRPr="006C65BE">
        <w:t xml:space="preserve"> such conversations (157/220 – 71.4%), accounting for about ten hours of the 16-hour corpus (63.4%).</w:t>
      </w:r>
    </w:p>
    <w:p w14:paraId="55FEF0AB" w14:textId="77777777" w:rsidR="00985482" w:rsidRPr="006C65BE" w:rsidRDefault="00985482" w:rsidP="00985482">
      <w:pPr>
        <w:pStyle w:val="Caption"/>
      </w:pPr>
      <w:bookmarkStart w:id="810" w:name="_Ref368316407"/>
      <w:r w:rsidRPr="006C65BE">
        <w:lastRenderedPageBreak/>
        <w:t xml:space="preserve">Table </w:t>
      </w:r>
      <w:fldSimple w:instr=" STYLEREF 1 \s ">
        <w:r w:rsidR="00154D81">
          <w:rPr>
            <w:noProof/>
            <w:cs/>
          </w:rPr>
          <w:t>‎</w:t>
        </w:r>
        <w:r w:rsidR="00154D81">
          <w:rPr>
            <w:noProof/>
          </w:rPr>
          <w:t>1</w:t>
        </w:r>
      </w:fldSimple>
      <w:r w:rsidR="00F207A1">
        <w:t>.</w:t>
      </w:r>
      <w:fldSimple w:instr=" SEQ Table \* ARABIC \s 1 ">
        <w:r w:rsidR="00154D81">
          <w:rPr>
            <w:noProof/>
          </w:rPr>
          <w:t>15</w:t>
        </w:r>
      </w:fldSimple>
      <w:bookmarkEnd w:id="810"/>
      <w:r w:rsidRPr="006C65BE">
        <w:t>:</w:t>
      </w:r>
      <w:r w:rsidRPr="006C65BE">
        <w:tab/>
        <w:t>Spontaneous conversations</w:t>
      </w:r>
      <w:r w:rsidR="00E36E12" w:rsidRPr="000320EB">
        <w:rPr>
          <w:rStyle w:val="FootnoteReference"/>
        </w:rPr>
        <w:footnoteReference w:id="60"/>
      </w:r>
    </w:p>
    <w:tbl>
      <w:tblPr>
        <w:tblW w:w="6691" w:type="dxa"/>
        <w:tblInd w:w="170" w:type="dxa"/>
        <w:tblBorders>
          <w:bottom w:val="single" w:sz="4" w:space="0" w:color="auto"/>
        </w:tblBorders>
        <w:tblLayout w:type="fixed"/>
        <w:tblLook w:val="01E0" w:firstRow="1" w:lastRow="1" w:firstColumn="1" w:lastColumn="1" w:noHBand="0" w:noVBand="0"/>
      </w:tblPr>
      <w:tblGrid>
        <w:gridCol w:w="2948"/>
        <w:gridCol w:w="851"/>
        <w:gridCol w:w="907"/>
        <w:gridCol w:w="1077"/>
        <w:gridCol w:w="908"/>
      </w:tblGrid>
      <w:tr w:rsidR="00AC23C4" w:rsidRPr="006C65BE" w14:paraId="76781790" w14:textId="77777777" w:rsidTr="000020C5">
        <w:trPr>
          <w:trHeight w:val="255"/>
          <w:tblHeader/>
        </w:trPr>
        <w:tc>
          <w:tcPr>
            <w:tcW w:w="2948" w:type="dxa"/>
            <w:tcBorders>
              <w:top w:val="single" w:sz="4" w:space="0" w:color="auto"/>
              <w:bottom w:val="single" w:sz="4" w:space="0" w:color="auto"/>
            </w:tcBorders>
            <w:shd w:val="clear" w:color="auto" w:fill="auto"/>
            <w:noWrap/>
          </w:tcPr>
          <w:p w14:paraId="3063C54F" w14:textId="77777777" w:rsidR="00912C36" w:rsidRPr="006C65BE" w:rsidRDefault="00912C36" w:rsidP="006F79C2">
            <w:pPr>
              <w:pStyle w:val="TableHd"/>
            </w:pPr>
            <w:r w:rsidRPr="006C65BE">
              <w:t>Contents</w:t>
            </w:r>
          </w:p>
        </w:tc>
        <w:tc>
          <w:tcPr>
            <w:tcW w:w="1758" w:type="dxa"/>
            <w:gridSpan w:val="2"/>
            <w:tcBorders>
              <w:top w:val="single" w:sz="4" w:space="0" w:color="auto"/>
              <w:bottom w:val="single" w:sz="4" w:space="0" w:color="auto"/>
            </w:tcBorders>
            <w:shd w:val="clear" w:color="auto" w:fill="auto"/>
            <w:noWrap/>
          </w:tcPr>
          <w:p w14:paraId="7E9544D5" w14:textId="77777777" w:rsidR="00912C36" w:rsidRPr="006C65BE" w:rsidRDefault="00912C36" w:rsidP="006F79C2">
            <w:pPr>
              <w:pStyle w:val="TableHd"/>
            </w:pPr>
            <w:r w:rsidRPr="006C65BE">
              <w:t>Count of texts</w:t>
            </w:r>
          </w:p>
        </w:tc>
        <w:tc>
          <w:tcPr>
            <w:tcW w:w="1985" w:type="dxa"/>
            <w:gridSpan w:val="2"/>
            <w:tcBorders>
              <w:top w:val="single" w:sz="4" w:space="0" w:color="auto"/>
              <w:bottom w:val="single" w:sz="4" w:space="0" w:color="auto"/>
            </w:tcBorders>
            <w:shd w:val="clear" w:color="auto" w:fill="auto"/>
          </w:tcPr>
          <w:p w14:paraId="3F7E971D" w14:textId="77777777" w:rsidR="00912C36" w:rsidRPr="006C65BE" w:rsidRDefault="00912C36" w:rsidP="006F79C2">
            <w:pPr>
              <w:pStyle w:val="TableHd"/>
            </w:pPr>
            <w:r w:rsidRPr="006C65BE">
              <w:t>Count of hours</w:t>
            </w:r>
          </w:p>
        </w:tc>
      </w:tr>
      <w:tr w:rsidR="00AC23C4" w:rsidRPr="006C65BE" w14:paraId="1D24D476" w14:textId="77777777" w:rsidTr="000020C5">
        <w:trPr>
          <w:trHeight w:val="255"/>
        </w:trPr>
        <w:tc>
          <w:tcPr>
            <w:tcW w:w="2948" w:type="dxa"/>
            <w:tcBorders>
              <w:top w:val="single" w:sz="4" w:space="0" w:color="auto"/>
            </w:tcBorders>
            <w:shd w:val="clear" w:color="auto" w:fill="auto"/>
            <w:noWrap/>
          </w:tcPr>
          <w:p w14:paraId="782CDBF5" w14:textId="77777777" w:rsidR="00912C36" w:rsidRPr="006C65BE" w:rsidRDefault="00912C36" w:rsidP="006F79C2">
            <w:pPr>
              <w:pStyle w:val="TableCell2-0Break"/>
            </w:pPr>
            <w:r w:rsidRPr="006C65BE">
              <w:t xml:space="preserve">Casual </w:t>
            </w:r>
            <w:r>
              <w:t>conversations</w:t>
            </w:r>
          </w:p>
        </w:tc>
        <w:tc>
          <w:tcPr>
            <w:tcW w:w="851" w:type="dxa"/>
            <w:tcBorders>
              <w:top w:val="single" w:sz="4" w:space="0" w:color="auto"/>
            </w:tcBorders>
            <w:shd w:val="clear" w:color="auto" w:fill="auto"/>
            <w:noWrap/>
          </w:tcPr>
          <w:p w14:paraId="6BFF2E87" w14:textId="77777777" w:rsidR="00912C36" w:rsidRPr="006C65BE" w:rsidRDefault="00912C36" w:rsidP="00AC23C4">
            <w:pPr>
              <w:pStyle w:val="TableCell2-0Break"/>
              <w:ind w:right="113"/>
              <w:jc w:val="right"/>
            </w:pPr>
            <w:r>
              <w:t>105</w:t>
            </w:r>
          </w:p>
        </w:tc>
        <w:tc>
          <w:tcPr>
            <w:tcW w:w="907" w:type="dxa"/>
            <w:tcBorders>
              <w:top w:val="single" w:sz="4" w:space="0" w:color="auto"/>
            </w:tcBorders>
            <w:shd w:val="clear" w:color="auto" w:fill="auto"/>
            <w:noWrap/>
          </w:tcPr>
          <w:p w14:paraId="37A8D9DE" w14:textId="77777777" w:rsidR="00912C36" w:rsidRPr="006C65BE" w:rsidRDefault="00A73CD3" w:rsidP="00AC23C4">
            <w:pPr>
              <w:pStyle w:val="TableCell2-0Break"/>
              <w:ind w:right="113"/>
              <w:jc w:val="right"/>
            </w:pPr>
            <w:r>
              <w:t>66.9</w:t>
            </w:r>
            <w:r w:rsidR="00912C36" w:rsidRPr="006C65BE">
              <w:t>%</w:t>
            </w:r>
          </w:p>
        </w:tc>
        <w:tc>
          <w:tcPr>
            <w:tcW w:w="1077" w:type="dxa"/>
            <w:tcBorders>
              <w:top w:val="single" w:sz="4" w:space="0" w:color="auto"/>
            </w:tcBorders>
            <w:shd w:val="clear" w:color="auto" w:fill="auto"/>
          </w:tcPr>
          <w:p w14:paraId="63BAF7FB" w14:textId="77777777" w:rsidR="00912C36" w:rsidRPr="006C65BE" w:rsidRDefault="004178FA" w:rsidP="00AC23C4">
            <w:pPr>
              <w:pStyle w:val="TableCell2-0Break"/>
              <w:ind w:right="113"/>
              <w:jc w:val="right"/>
            </w:pPr>
            <w:r>
              <w:t>05:</w:t>
            </w:r>
            <w:r w:rsidR="00470FB9">
              <w:t>59:55</w:t>
            </w:r>
          </w:p>
        </w:tc>
        <w:tc>
          <w:tcPr>
            <w:tcW w:w="908" w:type="dxa"/>
            <w:tcBorders>
              <w:top w:val="single" w:sz="4" w:space="0" w:color="auto"/>
            </w:tcBorders>
            <w:shd w:val="clear" w:color="auto" w:fill="auto"/>
          </w:tcPr>
          <w:p w14:paraId="16C84C53" w14:textId="77777777" w:rsidR="00912C36" w:rsidRPr="006C65BE" w:rsidRDefault="00427541" w:rsidP="00AC23C4">
            <w:pPr>
              <w:pStyle w:val="TableCell2-0Break"/>
              <w:ind w:right="113"/>
              <w:jc w:val="right"/>
            </w:pPr>
            <w:r>
              <w:t>59.2</w:t>
            </w:r>
            <w:r w:rsidR="00912C36" w:rsidRPr="006C65BE">
              <w:t>%</w:t>
            </w:r>
          </w:p>
        </w:tc>
      </w:tr>
      <w:tr w:rsidR="00AC23C4" w:rsidRPr="006C65BE" w14:paraId="634A39E8" w14:textId="77777777" w:rsidTr="000020C5">
        <w:trPr>
          <w:trHeight w:val="255"/>
        </w:trPr>
        <w:tc>
          <w:tcPr>
            <w:tcW w:w="2948" w:type="dxa"/>
            <w:shd w:val="clear" w:color="auto" w:fill="auto"/>
            <w:noWrap/>
          </w:tcPr>
          <w:p w14:paraId="28F77136" w14:textId="77777777" w:rsidR="00912C36" w:rsidRPr="006C65BE" w:rsidRDefault="00912C36" w:rsidP="006F79C2">
            <w:r w:rsidRPr="006C65BE">
              <w:t>Phone conversations</w:t>
            </w:r>
          </w:p>
        </w:tc>
        <w:tc>
          <w:tcPr>
            <w:tcW w:w="851" w:type="dxa"/>
            <w:shd w:val="clear" w:color="auto" w:fill="auto"/>
            <w:noWrap/>
          </w:tcPr>
          <w:p w14:paraId="37BEDCE4" w14:textId="77777777" w:rsidR="00912C36" w:rsidRPr="006C65BE" w:rsidRDefault="00AF4EA5" w:rsidP="00AC23C4">
            <w:pPr>
              <w:ind w:right="113"/>
              <w:jc w:val="right"/>
            </w:pPr>
            <w:r>
              <w:t>5</w:t>
            </w:r>
          </w:p>
        </w:tc>
        <w:tc>
          <w:tcPr>
            <w:tcW w:w="907" w:type="dxa"/>
            <w:shd w:val="clear" w:color="auto" w:fill="auto"/>
            <w:noWrap/>
          </w:tcPr>
          <w:p w14:paraId="302CDA1D" w14:textId="77777777" w:rsidR="00912C36" w:rsidRPr="006C65BE" w:rsidRDefault="00A73CD3" w:rsidP="00AC23C4">
            <w:pPr>
              <w:ind w:right="113"/>
              <w:jc w:val="right"/>
            </w:pPr>
            <w:r>
              <w:t>3.2</w:t>
            </w:r>
            <w:r w:rsidR="00912C36" w:rsidRPr="006C65BE">
              <w:t>%</w:t>
            </w:r>
          </w:p>
        </w:tc>
        <w:tc>
          <w:tcPr>
            <w:tcW w:w="1077" w:type="dxa"/>
            <w:shd w:val="clear" w:color="auto" w:fill="auto"/>
          </w:tcPr>
          <w:p w14:paraId="43B868B8" w14:textId="77777777" w:rsidR="00912C36" w:rsidRPr="006C65BE" w:rsidRDefault="0046595F" w:rsidP="00AC23C4">
            <w:pPr>
              <w:ind w:right="113"/>
              <w:jc w:val="right"/>
            </w:pPr>
            <w:r>
              <w:t>01:1</w:t>
            </w:r>
            <w:r w:rsidR="00470FB9">
              <w:t>3:19</w:t>
            </w:r>
          </w:p>
        </w:tc>
        <w:tc>
          <w:tcPr>
            <w:tcW w:w="908" w:type="dxa"/>
            <w:shd w:val="clear" w:color="auto" w:fill="auto"/>
          </w:tcPr>
          <w:p w14:paraId="1496410D" w14:textId="77777777" w:rsidR="00912C36" w:rsidRPr="006C65BE" w:rsidRDefault="00427541" w:rsidP="00AC23C4">
            <w:pPr>
              <w:ind w:right="113"/>
              <w:jc w:val="right"/>
            </w:pPr>
            <w:r>
              <w:t>12.1</w:t>
            </w:r>
            <w:r w:rsidR="00912C36" w:rsidRPr="006C65BE">
              <w:t>%</w:t>
            </w:r>
          </w:p>
        </w:tc>
      </w:tr>
      <w:tr w:rsidR="00AC23C4" w:rsidRPr="006C65BE" w14:paraId="2421D4F2" w14:textId="77777777" w:rsidTr="000020C5">
        <w:trPr>
          <w:trHeight w:val="255"/>
        </w:trPr>
        <w:tc>
          <w:tcPr>
            <w:tcW w:w="2948" w:type="dxa"/>
            <w:shd w:val="clear" w:color="auto" w:fill="auto"/>
            <w:noWrap/>
          </w:tcPr>
          <w:p w14:paraId="319C5D3D" w14:textId="77777777" w:rsidR="00912C36" w:rsidRPr="006C65BE" w:rsidRDefault="00912C36" w:rsidP="006F79C2">
            <w:r w:rsidRPr="006C65BE">
              <w:t>Expositories</w:t>
            </w:r>
          </w:p>
        </w:tc>
        <w:tc>
          <w:tcPr>
            <w:tcW w:w="851" w:type="dxa"/>
            <w:shd w:val="clear" w:color="auto" w:fill="auto"/>
            <w:noWrap/>
          </w:tcPr>
          <w:p w14:paraId="56B1AC79" w14:textId="77777777" w:rsidR="00912C36" w:rsidRPr="006C65BE" w:rsidRDefault="00AF4EA5" w:rsidP="00AC23C4">
            <w:pPr>
              <w:ind w:right="113"/>
              <w:jc w:val="right"/>
            </w:pPr>
            <w:r>
              <w:t>14</w:t>
            </w:r>
          </w:p>
        </w:tc>
        <w:tc>
          <w:tcPr>
            <w:tcW w:w="907" w:type="dxa"/>
            <w:shd w:val="clear" w:color="auto" w:fill="auto"/>
            <w:noWrap/>
          </w:tcPr>
          <w:p w14:paraId="79328A73" w14:textId="77777777" w:rsidR="00912C36" w:rsidRPr="006C65BE" w:rsidRDefault="00A73CD3" w:rsidP="00AC23C4">
            <w:pPr>
              <w:ind w:right="113"/>
              <w:jc w:val="right"/>
            </w:pPr>
            <w:r>
              <w:t>8.9</w:t>
            </w:r>
            <w:r w:rsidR="00912C36" w:rsidRPr="006C65BE">
              <w:t>%</w:t>
            </w:r>
          </w:p>
        </w:tc>
        <w:tc>
          <w:tcPr>
            <w:tcW w:w="1077" w:type="dxa"/>
            <w:shd w:val="clear" w:color="auto" w:fill="auto"/>
          </w:tcPr>
          <w:p w14:paraId="22F65E95" w14:textId="77777777" w:rsidR="00912C36" w:rsidRPr="006C65BE" w:rsidRDefault="00DD16B2" w:rsidP="00AC23C4">
            <w:pPr>
              <w:ind w:right="113"/>
              <w:jc w:val="right"/>
            </w:pPr>
            <w:r>
              <w:t>00:</w:t>
            </w:r>
            <w:r w:rsidR="00470FB9">
              <w:t>59:48</w:t>
            </w:r>
          </w:p>
        </w:tc>
        <w:tc>
          <w:tcPr>
            <w:tcW w:w="908" w:type="dxa"/>
            <w:shd w:val="clear" w:color="auto" w:fill="auto"/>
          </w:tcPr>
          <w:p w14:paraId="609736E5" w14:textId="77777777" w:rsidR="00912C36" w:rsidRPr="006C65BE" w:rsidRDefault="00427541" w:rsidP="00AC23C4">
            <w:pPr>
              <w:ind w:right="113"/>
              <w:jc w:val="right"/>
            </w:pPr>
            <w:r>
              <w:t>9.8</w:t>
            </w:r>
            <w:r w:rsidR="00912C36" w:rsidRPr="006C65BE">
              <w:t>%</w:t>
            </w:r>
          </w:p>
        </w:tc>
      </w:tr>
      <w:tr w:rsidR="00AC23C4" w:rsidRPr="006C65BE" w14:paraId="69818295" w14:textId="77777777" w:rsidTr="000020C5">
        <w:trPr>
          <w:trHeight w:val="255"/>
        </w:trPr>
        <w:tc>
          <w:tcPr>
            <w:tcW w:w="2948" w:type="dxa"/>
            <w:shd w:val="clear" w:color="auto" w:fill="auto"/>
            <w:noWrap/>
          </w:tcPr>
          <w:p w14:paraId="40F31504" w14:textId="77777777" w:rsidR="00912C36" w:rsidRPr="006C65BE" w:rsidRDefault="00912C36" w:rsidP="006F79C2">
            <w:r w:rsidRPr="006C65BE">
              <w:t>Hortatories</w:t>
            </w:r>
          </w:p>
        </w:tc>
        <w:tc>
          <w:tcPr>
            <w:tcW w:w="851" w:type="dxa"/>
            <w:shd w:val="clear" w:color="auto" w:fill="auto"/>
            <w:noWrap/>
          </w:tcPr>
          <w:p w14:paraId="487A10C5" w14:textId="77777777" w:rsidR="00912C36" w:rsidRPr="006C65BE" w:rsidRDefault="00470FB9" w:rsidP="00AC23C4">
            <w:pPr>
              <w:ind w:right="113"/>
              <w:jc w:val="right"/>
            </w:pPr>
            <w:r>
              <w:t>5</w:t>
            </w:r>
          </w:p>
        </w:tc>
        <w:tc>
          <w:tcPr>
            <w:tcW w:w="907" w:type="dxa"/>
            <w:shd w:val="clear" w:color="auto" w:fill="auto"/>
            <w:noWrap/>
          </w:tcPr>
          <w:p w14:paraId="0DE23900" w14:textId="77777777" w:rsidR="00912C36" w:rsidRPr="006C65BE" w:rsidRDefault="00A73CD3" w:rsidP="00AC23C4">
            <w:pPr>
              <w:ind w:right="113"/>
              <w:jc w:val="right"/>
            </w:pPr>
            <w:r>
              <w:t>3.2</w:t>
            </w:r>
            <w:r w:rsidR="00912C36" w:rsidRPr="006C65BE">
              <w:t>%</w:t>
            </w:r>
          </w:p>
        </w:tc>
        <w:tc>
          <w:tcPr>
            <w:tcW w:w="1077" w:type="dxa"/>
            <w:shd w:val="clear" w:color="auto" w:fill="auto"/>
          </w:tcPr>
          <w:p w14:paraId="3AB169E6" w14:textId="77777777" w:rsidR="00912C36" w:rsidRPr="006C65BE" w:rsidRDefault="00DD16B2" w:rsidP="00AC23C4">
            <w:pPr>
              <w:ind w:right="113"/>
              <w:jc w:val="right"/>
            </w:pPr>
            <w:r>
              <w:t>00:</w:t>
            </w:r>
            <w:r w:rsidR="00470FB9">
              <w:t>03:48</w:t>
            </w:r>
          </w:p>
        </w:tc>
        <w:tc>
          <w:tcPr>
            <w:tcW w:w="908" w:type="dxa"/>
            <w:shd w:val="clear" w:color="auto" w:fill="auto"/>
          </w:tcPr>
          <w:p w14:paraId="43387F89" w14:textId="77777777" w:rsidR="00912C36" w:rsidRPr="006C65BE" w:rsidRDefault="00427541" w:rsidP="00AC23C4">
            <w:pPr>
              <w:ind w:right="113"/>
              <w:jc w:val="right"/>
            </w:pPr>
            <w:r>
              <w:t>0.6</w:t>
            </w:r>
            <w:r w:rsidR="00912C36" w:rsidRPr="006C65BE">
              <w:t>%</w:t>
            </w:r>
          </w:p>
        </w:tc>
      </w:tr>
      <w:tr w:rsidR="00AC23C4" w:rsidRPr="006C65BE" w14:paraId="6F13774F" w14:textId="77777777" w:rsidTr="000020C5">
        <w:trPr>
          <w:trHeight w:val="255"/>
        </w:trPr>
        <w:tc>
          <w:tcPr>
            <w:tcW w:w="2948" w:type="dxa"/>
            <w:shd w:val="clear" w:color="auto" w:fill="auto"/>
            <w:noWrap/>
          </w:tcPr>
          <w:p w14:paraId="287B89D6" w14:textId="77777777" w:rsidR="00912C36" w:rsidRPr="006C65BE" w:rsidRDefault="00912C36" w:rsidP="006F79C2">
            <w:r w:rsidRPr="006C65BE">
              <w:t>Narratives (folk stories)</w:t>
            </w:r>
          </w:p>
        </w:tc>
        <w:tc>
          <w:tcPr>
            <w:tcW w:w="851" w:type="dxa"/>
            <w:shd w:val="clear" w:color="auto" w:fill="auto"/>
            <w:noWrap/>
          </w:tcPr>
          <w:p w14:paraId="2663AC50" w14:textId="77777777" w:rsidR="00912C36" w:rsidRPr="006C65BE" w:rsidRDefault="00470FB9" w:rsidP="00AC23C4">
            <w:pPr>
              <w:ind w:right="113"/>
              <w:jc w:val="right"/>
            </w:pPr>
            <w:r>
              <w:t>2</w:t>
            </w:r>
          </w:p>
        </w:tc>
        <w:tc>
          <w:tcPr>
            <w:tcW w:w="907" w:type="dxa"/>
            <w:shd w:val="clear" w:color="auto" w:fill="auto"/>
            <w:noWrap/>
          </w:tcPr>
          <w:p w14:paraId="58D63D2C" w14:textId="77777777" w:rsidR="00912C36" w:rsidRPr="006C65BE" w:rsidRDefault="00A73CD3" w:rsidP="00AC23C4">
            <w:pPr>
              <w:ind w:right="113"/>
              <w:jc w:val="right"/>
            </w:pPr>
            <w:r>
              <w:t>1.3</w:t>
            </w:r>
            <w:r w:rsidR="00912C36" w:rsidRPr="006C65BE">
              <w:t>%</w:t>
            </w:r>
          </w:p>
        </w:tc>
        <w:tc>
          <w:tcPr>
            <w:tcW w:w="1077" w:type="dxa"/>
            <w:shd w:val="clear" w:color="auto" w:fill="auto"/>
          </w:tcPr>
          <w:p w14:paraId="2DF59F19" w14:textId="77777777" w:rsidR="00912C36" w:rsidRPr="006C65BE" w:rsidRDefault="00470FB9" w:rsidP="00AC23C4">
            <w:pPr>
              <w:ind w:right="113"/>
              <w:jc w:val="right"/>
            </w:pPr>
            <w:r>
              <w:t>00:39:45</w:t>
            </w:r>
          </w:p>
        </w:tc>
        <w:tc>
          <w:tcPr>
            <w:tcW w:w="908" w:type="dxa"/>
            <w:shd w:val="clear" w:color="auto" w:fill="auto"/>
          </w:tcPr>
          <w:p w14:paraId="42E53AF4" w14:textId="77777777" w:rsidR="00912C36" w:rsidRPr="006C65BE" w:rsidRDefault="00427541" w:rsidP="00AC23C4">
            <w:pPr>
              <w:ind w:right="113"/>
              <w:jc w:val="right"/>
            </w:pPr>
            <w:r>
              <w:t>6.5</w:t>
            </w:r>
            <w:r w:rsidR="00912C36" w:rsidRPr="006C65BE">
              <w:t>%</w:t>
            </w:r>
          </w:p>
        </w:tc>
      </w:tr>
      <w:tr w:rsidR="00AC23C4" w:rsidRPr="006C65BE" w14:paraId="63CE2CF8" w14:textId="77777777" w:rsidTr="000020C5">
        <w:trPr>
          <w:trHeight w:val="255"/>
        </w:trPr>
        <w:tc>
          <w:tcPr>
            <w:tcW w:w="2948" w:type="dxa"/>
            <w:shd w:val="clear" w:color="auto" w:fill="auto"/>
            <w:noWrap/>
          </w:tcPr>
          <w:p w14:paraId="58D4F547" w14:textId="77777777" w:rsidR="00912C36" w:rsidRPr="006C65BE" w:rsidRDefault="00912C36" w:rsidP="006F79C2">
            <w:r w:rsidRPr="006C65BE">
              <w:t>Narratives (personal experiences)</w:t>
            </w:r>
          </w:p>
        </w:tc>
        <w:tc>
          <w:tcPr>
            <w:tcW w:w="851" w:type="dxa"/>
            <w:shd w:val="clear" w:color="auto" w:fill="auto"/>
            <w:noWrap/>
          </w:tcPr>
          <w:p w14:paraId="7CD28E10" w14:textId="77777777" w:rsidR="00912C36" w:rsidRPr="006C65BE" w:rsidRDefault="00470FB9" w:rsidP="00AC23C4">
            <w:pPr>
              <w:ind w:right="113"/>
              <w:jc w:val="right"/>
            </w:pPr>
            <w:r>
              <w:t>25</w:t>
            </w:r>
          </w:p>
        </w:tc>
        <w:tc>
          <w:tcPr>
            <w:tcW w:w="907" w:type="dxa"/>
            <w:shd w:val="clear" w:color="auto" w:fill="auto"/>
            <w:noWrap/>
          </w:tcPr>
          <w:p w14:paraId="34A103E2" w14:textId="77777777" w:rsidR="00912C36" w:rsidRPr="006C65BE" w:rsidRDefault="00A73CD3" w:rsidP="00AC23C4">
            <w:pPr>
              <w:ind w:right="113"/>
              <w:jc w:val="right"/>
            </w:pPr>
            <w:r>
              <w:t>15.9</w:t>
            </w:r>
            <w:r w:rsidR="00912C36" w:rsidRPr="006C65BE">
              <w:t>%</w:t>
            </w:r>
          </w:p>
        </w:tc>
        <w:tc>
          <w:tcPr>
            <w:tcW w:w="1077" w:type="dxa"/>
            <w:shd w:val="clear" w:color="auto" w:fill="auto"/>
          </w:tcPr>
          <w:p w14:paraId="201EC98C" w14:textId="77777777" w:rsidR="00912C36" w:rsidRPr="006C65BE" w:rsidRDefault="00470FB9" w:rsidP="00AC23C4">
            <w:pPr>
              <w:ind w:right="113"/>
              <w:jc w:val="right"/>
            </w:pPr>
            <w:r>
              <w:t>01:05:17</w:t>
            </w:r>
          </w:p>
        </w:tc>
        <w:tc>
          <w:tcPr>
            <w:tcW w:w="908" w:type="dxa"/>
            <w:shd w:val="clear" w:color="auto" w:fill="auto"/>
          </w:tcPr>
          <w:p w14:paraId="5826CE88" w14:textId="77777777" w:rsidR="00912C36" w:rsidRPr="006C65BE" w:rsidRDefault="00427541" w:rsidP="00AC23C4">
            <w:pPr>
              <w:ind w:right="113"/>
              <w:jc w:val="right"/>
            </w:pPr>
            <w:r>
              <w:t>10.7</w:t>
            </w:r>
            <w:r w:rsidR="00912C36" w:rsidRPr="006C65BE">
              <w:t>%</w:t>
            </w:r>
          </w:p>
        </w:tc>
      </w:tr>
      <w:tr w:rsidR="00AC23C4" w:rsidRPr="006C65BE" w14:paraId="69FAF0BF" w14:textId="77777777" w:rsidTr="000020C5">
        <w:trPr>
          <w:trHeight w:val="255"/>
        </w:trPr>
        <w:tc>
          <w:tcPr>
            <w:tcW w:w="2948" w:type="dxa"/>
            <w:tcBorders>
              <w:bottom w:val="single" w:sz="4" w:space="0" w:color="auto"/>
            </w:tcBorders>
            <w:shd w:val="clear" w:color="auto" w:fill="auto"/>
            <w:noWrap/>
          </w:tcPr>
          <w:p w14:paraId="779FFFB4" w14:textId="77777777" w:rsidR="00912C36" w:rsidRPr="006C65BE" w:rsidRDefault="00912C36" w:rsidP="006F79C2">
            <w:pPr>
              <w:pStyle w:val="TableCell0-2Break"/>
            </w:pPr>
            <w:r w:rsidRPr="006C65BE">
              <w:t>Procedurals</w:t>
            </w:r>
          </w:p>
        </w:tc>
        <w:tc>
          <w:tcPr>
            <w:tcW w:w="851" w:type="dxa"/>
            <w:tcBorders>
              <w:bottom w:val="single" w:sz="4" w:space="0" w:color="auto"/>
            </w:tcBorders>
            <w:shd w:val="clear" w:color="auto" w:fill="auto"/>
            <w:noWrap/>
          </w:tcPr>
          <w:p w14:paraId="5021A5E2" w14:textId="77777777" w:rsidR="00912C36" w:rsidRPr="006C65BE" w:rsidRDefault="00470FB9" w:rsidP="00AC23C4">
            <w:pPr>
              <w:pStyle w:val="TableCell0-2Break"/>
              <w:ind w:right="113"/>
              <w:jc w:val="right"/>
            </w:pPr>
            <w:r>
              <w:t>1</w:t>
            </w:r>
          </w:p>
        </w:tc>
        <w:tc>
          <w:tcPr>
            <w:tcW w:w="907" w:type="dxa"/>
            <w:tcBorders>
              <w:bottom w:val="single" w:sz="4" w:space="0" w:color="auto"/>
            </w:tcBorders>
            <w:shd w:val="clear" w:color="auto" w:fill="auto"/>
            <w:noWrap/>
          </w:tcPr>
          <w:p w14:paraId="35E5B4EE" w14:textId="77777777" w:rsidR="00912C36" w:rsidRPr="006C65BE" w:rsidRDefault="00A73CD3" w:rsidP="00AC23C4">
            <w:pPr>
              <w:pStyle w:val="TableCell0-2Break"/>
              <w:ind w:right="113"/>
              <w:jc w:val="right"/>
            </w:pPr>
            <w:r>
              <w:t>0.6</w:t>
            </w:r>
            <w:r w:rsidR="00912C36" w:rsidRPr="006C65BE">
              <w:t>%</w:t>
            </w:r>
          </w:p>
        </w:tc>
        <w:tc>
          <w:tcPr>
            <w:tcW w:w="1077" w:type="dxa"/>
            <w:tcBorders>
              <w:bottom w:val="single" w:sz="4" w:space="0" w:color="auto"/>
            </w:tcBorders>
            <w:shd w:val="clear" w:color="auto" w:fill="auto"/>
          </w:tcPr>
          <w:p w14:paraId="485AE288" w14:textId="77777777" w:rsidR="00912C36" w:rsidRPr="006C65BE" w:rsidRDefault="00470FB9" w:rsidP="00AC23C4">
            <w:pPr>
              <w:pStyle w:val="TableCell0-2Break"/>
              <w:ind w:right="113"/>
              <w:jc w:val="right"/>
            </w:pPr>
            <w:r>
              <w:t>00:06:10</w:t>
            </w:r>
          </w:p>
        </w:tc>
        <w:tc>
          <w:tcPr>
            <w:tcW w:w="908" w:type="dxa"/>
            <w:tcBorders>
              <w:bottom w:val="single" w:sz="4" w:space="0" w:color="auto"/>
            </w:tcBorders>
            <w:shd w:val="clear" w:color="auto" w:fill="auto"/>
          </w:tcPr>
          <w:p w14:paraId="61B14D9A" w14:textId="77777777" w:rsidR="00912C36" w:rsidRPr="006C65BE" w:rsidRDefault="00427541" w:rsidP="00AC23C4">
            <w:pPr>
              <w:pStyle w:val="TableCell0-2Break"/>
              <w:ind w:right="113"/>
              <w:jc w:val="right"/>
            </w:pPr>
            <w:r>
              <w:t>1.0</w:t>
            </w:r>
            <w:r w:rsidR="00912C36" w:rsidRPr="006C65BE">
              <w:t>%</w:t>
            </w:r>
          </w:p>
        </w:tc>
      </w:tr>
      <w:tr w:rsidR="00AC23C4" w:rsidRPr="006C65BE" w14:paraId="650BB66A" w14:textId="77777777" w:rsidTr="000020C5">
        <w:trPr>
          <w:trHeight w:val="255"/>
        </w:trPr>
        <w:tc>
          <w:tcPr>
            <w:tcW w:w="2948" w:type="dxa"/>
            <w:tcBorders>
              <w:top w:val="single" w:sz="4" w:space="0" w:color="auto"/>
              <w:bottom w:val="single" w:sz="4" w:space="0" w:color="auto"/>
            </w:tcBorders>
            <w:shd w:val="clear" w:color="auto" w:fill="auto"/>
            <w:noWrap/>
          </w:tcPr>
          <w:p w14:paraId="5AF2CD7D" w14:textId="77777777" w:rsidR="00912C36" w:rsidRPr="006C65BE" w:rsidRDefault="00912C36" w:rsidP="006F79C2">
            <w:pPr>
              <w:pStyle w:val="TableCell2-2Break"/>
            </w:pPr>
            <w:r w:rsidRPr="006C65BE">
              <w:t>Total</w:t>
            </w:r>
          </w:p>
        </w:tc>
        <w:tc>
          <w:tcPr>
            <w:tcW w:w="851" w:type="dxa"/>
            <w:tcBorders>
              <w:top w:val="single" w:sz="4" w:space="0" w:color="auto"/>
              <w:bottom w:val="single" w:sz="4" w:space="0" w:color="auto"/>
            </w:tcBorders>
            <w:shd w:val="clear" w:color="auto" w:fill="auto"/>
            <w:noWrap/>
          </w:tcPr>
          <w:p w14:paraId="2FC22926" w14:textId="77777777" w:rsidR="00912C36" w:rsidRPr="006C65BE" w:rsidRDefault="00912C36" w:rsidP="00AC23C4">
            <w:pPr>
              <w:pStyle w:val="TableCell2-2Break"/>
              <w:ind w:right="113"/>
              <w:jc w:val="right"/>
            </w:pPr>
            <w:r w:rsidRPr="006C65BE">
              <w:t>157</w:t>
            </w:r>
          </w:p>
        </w:tc>
        <w:tc>
          <w:tcPr>
            <w:tcW w:w="907" w:type="dxa"/>
            <w:tcBorders>
              <w:top w:val="single" w:sz="4" w:space="0" w:color="auto"/>
              <w:bottom w:val="single" w:sz="4" w:space="0" w:color="auto"/>
            </w:tcBorders>
            <w:shd w:val="clear" w:color="auto" w:fill="auto"/>
            <w:noWrap/>
          </w:tcPr>
          <w:p w14:paraId="46B1707E" w14:textId="77777777" w:rsidR="00912C36" w:rsidRPr="006C65BE" w:rsidRDefault="00912C36" w:rsidP="00AC23C4">
            <w:pPr>
              <w:pStyle w:val="TableCell2-2Break"/>
              <w:ind w:right="113"/>
              <w:jc w:val="right"/>
            </w:pPr>
            <w:r w:rsidRPr="006C65BE">
              <w:t>100%</w:t>
            </w:r>
          </w:p>
        </w:tc>
        <w:tc>
          <w:tcPr>
            <w:tcW w:w="1077" w:type="dxa"/>
            <w:tcBorders>
              <w:top w:val="single" w:sz="4" w:space="0" w:color="auto"/>
              <w:bottom w:val="single" w:sz="4" w:space="0" w:color="auto"/>
            </w:tcBorders>
            <w:shd w:val="clear" w:color="auto" w:fill="auto"/>
          </w:tcPr>
          <w:p w14:paraId="20357BE0" w14:textId="77777777" w:rsidR="00912C36" w:rsidRPr="006C65BE" w:rsidRDefault="00912C36" w:rsidP="00AC23C4">
            <w:pPr>
              <w:pStyle w:val="TableCell2-2Break"/>
              <w:ind w:right="113"/>
              <w:jc w:val="right"/>
            </w:pPr>
            <w:r w:rsidRPr="006C65BE">
              <w:t>10:08:02</w:t>
            </w:r>
          </w:p>
        </w:tc>
        <w:tc>
          <w:tcPr>
            <w:tcW w:w="908" w:type="dxa"/>
            <w:tcBorders>
              <w:top w:val="single" w:sz="4" w:space="0" w:color="auto"/>
              <w:bottom w:val="single" w:sz="4" w:space="0" w:color="auto"/>
            </w:tcBorders>
            <w:shd w:val="clear" w:color="auto" w:fill="auto"/>
          </w:tcPr>
          <w:p w14:paraId="3EDDFBA5" w14:textId="77777777" w:rsidR="00912C36" w:rsidRPr="006C65BE" w:rsidRDefault="00912C36" w:rsidP="00AC23C4">
            <w:pPr>
              <w:pStyle w:val="TableCell2-2Break"/>
              <w:ind w:right="113"/>
              <w:jc w:val="right"/>
            </w:pPr>
            <w:r w:rsidRPr="006C65BE">
              <w:t>100%</w:t>
            </w:r>
          </w:p>
        </w:tc>
      </w:tr>
    </w:tbl>
    <w:p w14:paraId="0D61F9AC" w14:textId="004F66E9" w:rsidR="00985482" w:rsidRPr="006C65BE" w:rsidRDefault="00985482" w:rsidP="00275F04">
      <w:pPr>
        <w:pStyle w:val="Body0005after05before"/>
      </w:pPr>
      <w:r w:rsidRPr="006C65BE">
        <w:t>The corpus also includes 40 texts which I recorded when visiting two relatives of the Merne family. Unlike the other family members and guests of the Merne household, two of Sarlota Merne</w:t>
      </w:r>
      <w:r w:rsidR="00B7093A">
        <w:t>’</w:t>
      </w:r>
      <w:r w:rsidRPr="006C65BE">
        <w:t xml:space="preserve">s relatives, a young female pastor and her husband who also lived in Sarmi, had no difficulties talking to me in Papuan Malay. I visited them regularly to chat, elicit personal narratives, and discuss local customs and beliefs. In all, the corpus contains 40 such texts (40/220 – 18.2%) (see </w:t>
      </w:r>
      <w:r w:rsidRPr="006C65BE">
        <w:fldChar w:fldCharType="begin"/>
      </w:r>
      <w:r w:rsidRPr="006C65BE">
        <w:instrText xml:space="preserve"> REF _Ref368316408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6</w:t>
      </w:r>
      <w:r w:rsidRPr="006C65BE">
        <w:fldChar w:fldCharType="end"/>
      </w:r>
      <w:r w:rsidRPr="006C65BE">
        <w:t>). These texts account for about four and a half hours of the 16-hour corpus (27.9%).</w:t>
      </w:r>
    </w:p>
    <w:p w14:paraId="02B3E3F3" w14:textId="77777777" w:rsidR="00985482" w:rsidRDefault="00985482" w:rsidP="00985482">
      <w:pPr>
        <w:pStyle w:val="Caption"/>
      </w:pPr>
      <w:bookmarkStart w:id="811" w:name="_Ref368316408"/>
      <w:r w:rsidRPr="006C65BE">
        <w:t xml:space="preserve">Table </w:t>
      </w:r>
      <w:fldSimple w:instr=" STYLEREF 1 \s ">
        <w:r w:rsidR="00154D81">
          <w:rPr>
            <w:noProof/>
            <w:cs/>
          </w:rPr>
          <w:t>‎</w:t>
        </w:r>
        <w:r w:rsidR="00154D81">
          <w:rPr>
            <w:noProof/>
          </w:rPr>
          <w:t>1</w:t>
        </w:r>
      </w:fldSimple>
      <w:r w:rsidR="00F207A1">
        <w:t>.</w:t>
      </w:r>
      <w:fldSimple w:instr=" SEQ Table \* ARABIC \s 1 ">
        <w:r w:rsidR="00154D81">
          <w:rPr>
            <w:noProof/>
          </w:rPr>
          <w:t>16</w:t>
        </w:r>
      </w:fldSimple>
      <w:bookmarkEnd w:id="811"/>
      <w:r w:rsidRPr="006C65BE">
        <w:t>:</w:t>
      </w:r>
      <w:r w:rsidRPr="006C65BE">
        <w:tab/>
        <w:t>Conversations with the author</w:t>
      </w:r>
    </w:p>
    <w:tbl>
      <w:tblPr>
        <w:tblW w:w="6691" w:type="dxa"/>
        <w:tblInd w:w="170" w:type="dxa"/>
        <w:tblBorders>
          <w:bottom w:val="single" w:sz="4" w:space="0" w:color="auto"/>
        </w:tblBorders>
        <w:tblLayout w:type="fixed"/>
        <w:tblLook w:val="01E0" w:firstRow="1" w:lastRow="1" w:firstColumn="1" w:lastColumn="1" w:noHBand="0" w:noVBand="0"/>
      </w:tblPr>
      <w:tblGrid>
        <w:gridCol w:w="2948"/>
        <w:gridCol w:w="851"/>
        <w:gridCol w:w="907"/>
        <w:gridCol w:w="1077"/>
        <w:gridCol w:w="908"/>
      </w:tblGrid>
      <w:tr w:rsidR="00AC23C4" w:rsidRPr="006C65BE" w14:paraId="59362C96" w14:textId="77777777" w:rsidTr="000020C5">
        <w:trPr>
          <w:trHeight w:val="255"/>
          <w:tblHeader/>
        </w:trPr>
        <w:tc>
          <w:tcPr>
            <w:tcW w:w="2948" w:type="dxa"/>
            <w:tcBorders>
              <w:top w:val="single" w:sz="4" w:space="0" w:color="auto"/>
              <w:bottom w:val="single" w:sz="4" w:space="0" w:color="auto"/>
            </w:tcBorders>
            <w:shd w:val="clear" w:color="auto" w:fill="auto"/>
            <w:noWrap/>
          </w:tcPr>
          <w:p w14:paraId="4A3C980D" w14:textId="77777777" w:rsidR="00985482" w:rsidRPr="006C65BE" w:rsidRDefault="00985482" w:rsidP="00985482">
            <w:pPr>
              <w:pStyle w:val="TableHd"/>
            </w:pPr>
            <w:r w:rsidRPr="006C65BE">
              <w:t>Contents</w:t>
            </w:r>
          </w:p>
        </w:tc>
        <w:tc>
          <w:tcPr>
            <w:tcW w:w="1758" w:type="dxa"/>
            <w:gridSpan w:val="2"/>
            <w:tcBorders>
              <w:top w:val="single" w:sz="4" w:space="0" w:color="auto"/>
              <w:bottom w:val="single" w:sz="4" w:space="0" w:color="auto"/>
            </w:tcBorders>
            <w:shd w:val="clear" w:color="auto" w:fill="auto"/>
            <w:noWrap/>
          </w:tcPr>
          <w:p w14:paraId="11A1FC1A" w14:textId="77777777" w:rsidR="00985482" w:rsidRPr="006C65BE" w:rsidRDefault="00985482" w:rsidP="00985482">
            <w:pPr>
              <w:pStyle w:val="TableHd"/>
            </w:pPr>
            <w:r w:rsidRPr="006C65BE">
              <w:t>Count of texts</w:t>
            </w:r>
          </w:p>
        </w:tc>
        <w:tc>
          <w:tcPr>
            <w:tcW w:w="1985" w:type="dxa"/>
            <w:gridSpan w:val="2"/>
            <w:tcBorders>
              <w:top w:val="single" w:sz="4" w:space="0" w:color="auto"/>
              <w:bottom w:val="single" w:sz="4" w:space="0" w:color="auto"/>
            </w:tcBorders>
            <w:shd w:val="clear" w:color="auto" w:fill="auto"/>
          </w:tcPr>
          <w:p w14:paraId="0E511F9B" w14:textId="77777777" w:rsidR="00985482" w:rsidRPr="006C65BE" w:rsidRDefault="00985482" w:rsidP="00985482">
            <w:pPr>
              <w:pStyle w:val="TableHd"/>
            </w:pPr>
            <w:r w:rsidRPr="006C65BE">
              <w:t>Count of hours</w:t>
            </w:r>
          </w:p>
        </w:tc>
      </w:tr>
      <w:tr w:rsidR="00AC23C4" w:rsidRPr="006C65BE" w14:paraId="01A4133B" w14:textId="77777777" w:rsidTr="000020C5">
        <w:trPr>
          <w:trHeight w:val="255"/>
        </w:trPr>
        <w:tc>
          <w:tcPr>
            <w:tcW w:w="2948" w:type="dxa"/>
            <w:tcBorders>
              <w:top w:val="single" w:sz="4" w:space="0" w:color="auto"/>
            </w:tcBorders>
            <w:shd w:val="clear" w:color="auto" w:fill="auto"/>
            <w:noWrap/>
          </w:tcPr>
          <w:p w14:paraId="0E5967F0" w14:textId="77777777" w:rsidR="00985482" w:rsidRPr="006C65BE" w:rsidRDefault="00985482" w:rsidP="00985482">
            <w:pPr>
              <w:pStyle w:val="TableCell2-0Break"/>
            </w:pPr>
            <w:r w:rsidRPr="006C65BE">
              <w:t xml:space="preserve">Casual </w:t>
            </w:r>
            <w:r w:rsidR="00C00167">
              <w:t>conversation</w:t>
            </w:r>
            <w:r w:rsidRPr="006C65BE">
              <w:t>s</w:t>
            </w:r>
          </w:p>
        </w:tc>
        <w:tc>
          <w:tcPr>
            <w:tcW w:w="851" w:type="dxa"/>
            <w:tcBorders>
              <w:top w:val="single" w:sz="4" w:space="0" w:color="auto"/>
            </w:tcBorders>
            <w:shd w:val="clear" w:color="auto" w:fill="auto"/>
            <w:noWrap/>
          </w:tcPr>
          <w:p w14:paraId="16F515D1" w14:textId="77777777" w:rsidR="00985482" w:rsidRPr="006C65BE" w:rsidRDefault="00985482" w:rsidP="00AC23C4">
            <w:pPr>
              <w:pStyle w:val="TableCell2-0Break"/>
              <w:ind w:right="113"/>
              <w:jc w:val="right"/>
            </w:pPr>
            <w:r w:rsidRPr="006C65BE">
              <w:t>13</w:t>
            </w:r>
          </w:p>
        </w:tc>
        <w:tc>
          <w:tcPr>
            <w:tcW w:w="907" w:type="dxa"/>
            <w:tcBorders>
              <w:top w:val="single" w:sz="4" w:space="0" w:color="auto"/>
            </w:tcBorders>
            <w:shd w:val="clear" w:color="auto" w:fill="auto"/>
            <w:noWrap/>
          </w:tcPr>
          <w:p w14:paraId="5352AC2C" w14:textId="77777777" w:rsidR="00985482" w:rsidRPr="006C65BE" w:rsidRDefault="00985482" w:rsidP="00AC23C4">
            <w:pPr>
              <w:pStyle w:val="TableCell2-0Break"/>
              <w:ind w:right="113"/>
              <w:jc w:val="right"/>
            </w:pPr>
            <w:r w:rsidRPr="006C65BE">
              <w:t>32.5%</w:t>
            </w:r>
          </w:p>
        </w:tc>
        <w:tc>
          <w:tcPr>
            <w:tcW w:w="1077" w:type="dxa"/>
            <w:tcBorders>
              <w:top w:val="single" w:sz="4" w:space="0" w:color="auto"/>
            </w:tcBorders>
            <w:shd w:val="clear" w:color="auto" w:fill="auto"/>
          </w:tcPr>
          <w:p w14:paraId="25A3E522" w14:textId="77777777" w:rsidR="00985482" w:rsidRPr="006C65BE" w:rsidRDefault="00985482" w:rsidP="00AC23C4">
            <w:pPr>
              <w:pStyle w:val="TableCell2-0Break"/>
              <w:ind w:right="113"/>
              <w:jc w:val="right"/>
            </w:pPr>
            <w:r w:rsidRPr="006C65BE">
              <w:t>01:17:05</w:t>
            </w:r>
          </w:p>
        </w:tc>
        <w:tc>
          <w:tcPr>
            <w:tcW w:w="908" w:type="dxa"/>
            <w:tcBorders>
              <w:top w:val="single" w:sz="4" w:space="0" w:color="auto"/>
            </w:tcBorders>
            <w:shd w:val="clear" w:color="auto" w:fill="auto"/>
          </w:tcPr>
          <w:p w14:paraId="1B9A1854" w14:textId="77777777" w:rsidR="00985482" w:rsidRPr="006C65BE" w:rsidRDefault="00985482" w:rsidP="00AC23C4">
            <w:pPr>
              <w:pStyle w:val="TableCell2-0Break"/>
              <w:ind w:right="113"/>
              <w:jc w:val="right"/>
            </w:pPr>
            <w:r w:rsidRPr="006C65BE">
              <w:t>28.8%</w:t>
            </w:r>
          </w:p>
        </w:tc>
      </w:tr>
      <w:tr w:rsidR="00AC23C4" w:rsidRPr="006C65BE" w14:paraId="1F2F36C3" w14:textId="77777777" w:rsidTr="000020C5">
        <w:trPr>
          <w:trHeight w:val="255"/>
        </w:trPr>
        <w:tc>
          <w:tcPr>
            <w:tcW w:w="2948" w:type="dxa"/>
            <w:shd w:val="clear" w:color="auto" w:fill="auto"/>
            <w:noWrap/>
          </w:tcPr>
          <w:p w14:paraId="0E826134" w14:textId="77777777" w:rsidR="00985482" w:rsidRPr="006C65BE" w:rsidRDefault="00985482" w:rsidP="00985482">
            <w:r w:rsidRPr="006C65BE">
              <w:t>Expositories</w:t>
            </w:r>
          </w:p>
        </w:tc>
        <w:tc>
          <w:tcPr>
            <w:tcW w:w="851" w:type="dxa"/>
            <w:shd w:val="clear" w:color="auto" w:fill="auto"/>
            <w:noWrap/>
          </w:tcPr>
          <w:p w14:paraId="3AD7C628" w14:textId="77777777" w:rsidR="00985482" w:rsidRPr="006C65BE" w:rsidRDefault="00985482" w:rsidP="00AC23C4">
            <w:pPr>
              <w:ind w:right="113"/>
              <w:jc w:val="right"/>
            </w:pPr>
            <w:r w:rsidRPr="006C65BE">
              <w:t>17</w:t>
            </w:r>
          </w:p>
        </w:tc>
        <w:tc>
          <w:tcPr>
            <w:tcW w:w="907" w:type="dxa"/>
            <w:shd w:val="clear" w:color="auto" w:fill="auto"/>
            <w:noWrap/>
          </w:tcPr>
          <w:p w14:paraId="02D9CFB4" w14:textId="77777777" w:rsidR="00985482" w:rsidRPr="006C65BE" w:rsidRDefault="00985482" w:rsidP="00AC23C4">
            <w:pPr>
              <w:ind w:right="113"/>
              <w:jc w:val="right"/>
            </w:pPr>
            <w:r w:rsidRPr="006C65BE">
              <w:t>42.5%</w:t>
            </w:r>
          </w:p>
        </w:tc>
        <w:tc>
          <w:tcPr>
            <w:tcW w:w="1077" w:type="dxa"/>
            <w:shd w:val="clear" w:color="auto" w:fill="auto"/>
          </w:tcPr>
          <w:p w14:paraId="7901DC0B" w14:textId="77777777" w:rsidR="00985482" w:rsidRPr="006C65BE" w:rsidRDefault="00985482" w:rsidP="00AC23C4">
            <w:pPr>
              <w:ind w:right="113"/>
              <w:jc w:val="right"/>
            </w:pPr>
            <w:r w:rsidRPr="006C65BE">
              <w:t>02:10:15</w:t>
            </w:r>
          </w:p>
        </w:tc>
        <w:tc>
          <w:tcPr>
            <w:tcW w:w="908" w:type="dxa"/>
            <w:shd w:val="clear" w:color="auto" w:fill="auto"/>
          </w:tcPr>
          <w:p w14:paraId="57637FEB" w14:textId="77777777" w:rsidR="00985482" w:rsidRPr="006C65BE" w:rsidRDefault="00985482" w:rsidP="00AC23C4">
            <w:pPr>
              <w:ind w:right="113"/>
              <w:jc w:val="right"/>
            </w:pPr>
            <w:r w:rsidRPr="006C65BE">
              <w:t>48.7%</w:t>
            </w:r>
          </w:p>
        </w:tc>
      </w:tr>
      <w:tr w:rsidR="00AC23C4" w:rsidRPr="006C65BE" w14:paraId="15F6D6FA" w14:textId="77777777" w:rsidTr="000020C5">
        <w:trPr>
          <w:trHeight w:val="255"/>
        </w:trPr>
        <w:tc>
          <w:tcPr>
            <w:tcW w:w="2948" w:type="dxa"/>
            <w:shd w:val="clear" w:color="auto" w:fill="auto"/>
            <w:noWrap/>
          </w:tcPr>
          <w:p w14:paraId="715488E4" w14:textId="77777777" w:rsidR="00985482" w:rsidRPr="006C65BE" w:rsidRDefault="00985482" w:rsidP="00985482">
            <w:r w:rsidRPr="006C65BE">
              <w:t>Narratives (personal experiences)</w:t>
            </w:r>
          </w:p>
        </w:tc>
        <w:tc>
          <w:tcPr>
            <w:tcW w:w="851" w:type="dxa"/>
            <w:shd w:val="clear" w:color="auto" w:fill="auto"/>
            <w:noWrap/>
          </w:tcPr>
          <w:p w14:paraId="5314798E" w14:textId="77777777" w:rsidR="00985482" w:rsidRPr="006C65BE" w:rsidRDefault="00985482" w:rsidP="00AC23C4">
            <w:pPr>
              <w:ind w:right="113"/>
              <w:jc w:val="right"/>
            </w:pPr>
            <w:r w:rsidRPr="006C65BE">
              <w:t>8</w:t>
            </w:r>
          </w:p>
        </w:tc>
        <w:tc>
          <w:tcPr>
            <w:tcW w:w="907" w:type="dxa"/>
            <w:shd w:val="clear" w:color="auto" w:fill="auto"/>
            <w:noWrap/>
          </w:tcPr>
          <w:p w14:paraId="5388179F" w14:textId="77777777" w:rsidR="00985482" w:rsidRPr="006C65BE" w:rsidRDefault="00985482" w:rsidP="00AC23C4">
            <w:pPr>
              <w:ind w:right="113"/>
              <w:jc w:val="right"/>
            </w:pPr>
            <w:r w:rsidRPr="006C65BE">
              <w:t>20.0%</w:t>
            </w:r>
          </w:p>
        </w:tc>
        <w:tc>
          <w:tcPr>
            <w:tcW w:w="1077" w:type="dxa"/>
            <w:shd w:val="clear" w:color="auto" w:fill="auto"/>
          </w:tcPr>
          <w:p w14:paraId="26FF2334" w14:textId="77777777" w:rsidR="00985482" w:rsidRPr="006C65BE" w:rsidRDefault="00985482" w:rsidP="00AC23C4">
            <w:pPr>
              <w:ind w:right="113"/>
              <w:jc w:val="right"/>
            </w:pPr>
            <w:r w:rsidRPr="006C65BE">
              <w:t>00:50:36</w:t>
            </w:r>
          </w:p>
        </w:tc>
        <w:tc>
          <w:tcPr>
            <w:tcW w:w="908" w:type="dxa"/>
            <w:shd w:val="clear" w:color="auto" w:fill="auto"/>
          </w:tcPr>
          <w:p w14:paraId="24F63FB5" w14:textId="77777777" w:rsidR="00985482" w:rsidRPr="006C65BE" w:rsidRDefault="00985482" w:rsidP="00AC23C4">
            <w:pPr>
              <w:ind w:right="113"/>
              <w:jc w:val="right"/>
            </w:pPr>
            <w:r w:rsidRPr="006C65BE">
              <w:t>18.9%</w:t>
            </w:r>
          </w:p>
        </w:tc>
      </w:tr>
      <w:tr w:rsidR="00AC23C4" w:rsidRPr="006C65BE" w14:paraId="100DC782" w14:textId="77777777" w:rsidTr="000020C5">
        <w:trPr>
          <w:trHeight w:val="255"/>
        </w:trPr>
        <w:tc>
          <w:tcPr>
            <w:tcW w:w="2948" w:type="dxa"/>
            <w:tcBorders>
              <w:bottom w:val="single" w:sz="4" w:space="0" w:color="auto"/>
            </w:tcBorders>
            <w:shd w:val="clear" w:color="auto" w:fill="auto"/>
            <w:noWrap/>
          </w:tcPr>
          <w:p w14:paraId="39A1EE97" w14:textId="77777777" w:rsidR="00985482" w:rsidRPr="006C65BE" w:rsidRDefault="00985482" w:rsidP="00985482">
            <w:pPr>
              <w:pStyle w:val="TableCell0-2Break"/>
            </w:pPr>
            <w:r w:rsidRPr="006C65BE">
              <w:t>Procedurals</w:t>
            </w:r>
          </w:p>
        </w:tc>
        <w:tc>
          <w:tcPr>
            <w:tcW w:w="851" w:type="dxa"/>
            <w:tcBorders>
              <w:bottom w:val="single" w:sz="4" w:space="0" w:color="auto"/>
            </w:tcBorders>
            <w:shd w:val="clear" w:color="auto" w:fill="auto"/>
            <w:noWrap/>
          </w:tcPr>
          <w:p w14:paraId="144AF26C" w14:textId="77777777" w:rsidR="00985482" w:rsidRPr="006C65BE" w:rsidRDefault="00985482" w:rsidP="00AC23C4">
            <w:pPr>
              <w:pStyle w:val="TableCell0-2Break"/>
              <w:ind w:right="113"/>
              <w:jc w:val="right"/>
            </w:pPr>
            <w:r w:rsidRPr="006C65BE">
              <w:t>2</w:t>
            </w:r>
          </w:p>
        </w:tc>
        <w:tc>
          <w:tcPr>
            <w:tcW w:w="907" w:type="dxa"/>
            <w:tcBorders>
              <w:bottom w:val="single" w:sz="4" w:space="0" w:color="auto"/>
            </w:tcBorders>
            <w:shd w:val="clear" w:color="auto" w:fill="auto"/>
            <w:noWrap/>
          </w:tcPr>
          <w:p w14:paraId="1A42CB5D" w14:textId="77777777" w:rsidR="00985482" w:rsidRPr="006C65BE" w:rsidRDefault="00985482" w:rsidP="00AC23C4">
            <w:pPr>
              <w:pStyle w:val="TableCell0-2Break"/>
              <w:ind w:right="113"/>
              <w:jc w:val="right"/>
            </w:pPr>
            <w:r w:rsidRPr="006C65BE">
              <w:t>5.0%</w:t>
            </w:r>
          </w:p>
        </w:tc>
        <w:tc>
          <w:tcPr>
            <w:tcW w:w="1077" w:type="dxa"/>
            <w:tcBorders>
              <w:bottom w:val="single" w:sz="4" w:space="0" w:color="auto"/>
            </w:tcBorders>
            <w:shd w:val="clear" w:color="auto" w:fill="auto"/>
          </w:tcPr>
          <w:p w14:paraId="0F80761F" w14:textId="77777777" w:rsidR="00985482" w:rsidRPr="006C65BE" w:rsidRDefault="00985482" w:rsidP="00AC23C4">
            <w:pPr>
              <w:pStyle w:val="TableCell0-2Break"/>
              <w:ind w:right="113"/>
              <w:jc w:val="right"/>
            </w:pPr>
            <w:r w:rsidRPr="006C65BE">
              <w:t>00:09:19</w:t>
            </w:r>
          </w:p>
        </w:tc>
        <w:tc>
          <w:tcPr>
            <w:tcW w:w="908" w:type="dxa"/>
            <w:tcBorders>
              <w:bottom w:val="single" w:sz="4" w:space="0" w:color="auto"/>
            </w:tcBorders>
            <w:shd w:val="clear" w:color="auto" w:fill="auto"/>
          </w:tcPr>
          <w:p w14:paraId="4E4033BD" w14:textId="77777777" w:rsidR="00985482" w:rsidRPr="006C65BE" w:rsidRDefault="00985482" w:rsidP="00AC23C4">
            <w:pPr>
              <w:pStyle w:val="TableCell0-2Break"/>
              <w:ind w:right="113"/>
              <w:jc w:val="right"/>
            </w:pPr>
            <w:r w:rsidRPr="006C65BE">
              <w:t>3.5%</w:t>
            </w:r>
          </w:p>
        </w:tc>
      </w:tr>
      <w:tr w:rsidR="00AC23C4" w:rsidRPr="006C65BE" w14:paraId="6D6C62E0" w14:textId="77777777" w:rsidTr="000020C5">
        <w:trPr>
          <w:trHeight w:val="255"/>
        </w:trPr>
        <w:tc>
          <w:tcPr>
            <w:tcW w:w="2948" w:type="dxa"/>
            <w:tcBorders>
              <w:top w:val="single" w:sz="4" w:space="0" w:color="auto"/>
              <w:bottom w:val="single" w:sz="4" w:space="0" w:color="auto"/>
            </w:tcBorders>
            <w:shd w:val="clear" w:color="auto" w:fill="auto"/>
            <w:noWrap/>
          </w:tcPr>
          <w:p w14:paraId="7BAB84A3" w14:textId="77777777" w:rsidR="00985482" w:rsidRPr="006C65BE" w:rsidRDefault="00985482" w:rsidP="00985482">
            <w:pPr>
              <w:pStyle w:val="TableCell2-2Break"/>
            </w:pPr>
            <w:r w:rsidRPr="006C65BE">
              <w:t>Total</w:t>
            </w:r>
          </w:p>
        </w:tc>
        <w:tc>
          <w:tcPr>
            <w:tcW w:w="851" w:type="dxa"/>
            <w:tcBorders>
              <w:top w:val="single" w:sz="4" w:space="0" w:color="auto"/>
              <w:bottom w:val="single" w:sz="4" w:space="0" w:color="auto"/>
            </w:tcBorders>
            <w:shd w:val="clear" w:color="auto" w:fill="auto"/>
            <w:noWrap/>
          </w:tcPr>
          <w:p w14:paraId="7E0C6D2D" w14:textId="77777777" w:rsidR="00985482" w:rsidRPr="006C65BE" w:rsidRDefault="00985482" w:rsidP="00AC23C4">
            <w:pPr>
              <w:pStyle w:val="TableCell2-2Break"/>
              <w:ind w:right="113"/>
              <w:jc w:val="right"/>
            </w:pPr>
            <w:r w:rsidRPr="006C65BE">
              <w:t>40</w:t>
            </w:r>
          </w:p>
        </w:tc>
        <w:tc>
          <w:tcPr>
            <w:tcW w:w="907" w:type="dxa"/>
            <w:tcBorders>
              <w:top w:val="single" w:sz="4" w:space="0" w:color="auto"/>
              <w:bottom w:val="single" w:sz="4" w:space="0" w:color="auto"/>
            </w:tcBorders>
            <w:shd w:val="clear" w:color="auto" w:fill="auto"/>
            <w:noWrap/>
          </w:tcPr>
          <w:p w14:paraId="3DC5633D" w14:textId="77777777" w:rsidR="00985482" w:rsidRPr="006C65BE" w:rsidRDefault="00985482" w:rsidP="00AC23C4">
            <w:pPr>
              <w:pStyle w:val="TableCell2-2Break"/>
              <w:ind w:right="113"/>
              <w:jc w:val="right"/>
            </w:pPr>
            <w:r w:rsidRPr="006C65BE">
              <w:t>100%</w:t>
            </w:r>
          </w:p>
        </w:tc>
        <w:tc>
          <w:tcPr>
            <w:tcW w:w="1077" w:type="dxa"/>
            <w:tcBorders>
              <w:top w:val="single" w:sz="4" w:space="0" w:color="auto"/>
              <w:bottom w:val="single" w:sz="4" w:space="0" w:color="auto"/>
            </w:tcBorders>
            <w:shd w:val="clear" w:color="auto" w:fill="auto"/>
          </w:tcPr>
          <w:p w14:paraId="587CF9CB" w14:textId="77777777" w:rsidR="00985482" w:rsidRPr="006C65BE" w:rsidRDefault="00985482" w:rsidP="00AC23C4">
            <w:pPr>
              <w:pStyle w:val="TableCell2-2Break"/>
              <w:ind w:right="113"/>
              <w:jc w:val="right"/>
            </w:pPr>
            <w:r w:rsidRPr="006C65BE">
              <w:t>04:27:15</w:t>
            </w:r>
          </w:p>
        </w:tc>
        <w:tc>
          <w:tcPr>
            <w:tcW w:w="908" w:type="dxa"/>
            <w:tcBorders>
              <w:top w:val="single" w:sz="4" w:space="0" w:color="auto"/>
              <w:bottom w:val="single" w:sz="4" w:space="0" w:color="auto"/>
            </w:tcBorders>
            <w:shd w:val="clear" w:color="auto" w:fill="auto"/>
          </w:tcPr>
          <w:p w14:paraId="4D87CA65" w14:textId="77777777" w:rsidR="00985482" w:rsidRPr="006C65BE" w:rsidRDefault="00985482" w:rsidP="00AC23C4">
            <w:pPr>
              <w:pStyle w:val="TableCell2-2Break"/>
              <w:ind w:right="113"/>
              <w:jc w:val="right"/>
            </w:pPr>
            <w:r w:rsidRPr="006C65BE">
              <w:t>100%</w:t>
            </w:r>
          </w:p>
        </w:tc>
      </w:tr>
    </w:tbl>
    <w:p w14:paraId="721A1193" w14:textId="21DE6A0C" w:rsidR="00985482" w:rsidRDefault="00985482" w:rsidP="00AF2D24">
      <w:pPr>
        <w:pStyle w:val="Body0005after05before"/>
      </w:pPr>
      <w:r w:rsidRPr="006C65BE">
        <w:t xml:space="preserve">The corpus also contains 23 elicited texts (23/220 – 10%) (see </w:t>
      </w:r>
      <w:r w:rsidRPr="006C65BE">
        <w:fldChar w:fldCharType="begin"/>
      </w:r>
      <w:r w:rsidRPr="006C65BE">
        <w:instrText xml:space="preserve"> REF _Ref368316409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7</w:t>
      </w:r>
      <w:r w:rsidRPr="006C65BE">
        <w:fldChar w:fldCharType="end"/>
      </w:r>
      <w:r w:rsidRPr="006C65BE">
        <w:t>). These texts account for about one and a half hours of the 16-hour corpus (8.7%). During the first two weeks of my first fieldwork, I elicited a few texts, as mentioned in §</w:t>
      </w:r>
      <w:r w:rsidR="001F6246">
        <w:fldChar w:fldCharType="begin"/>
      </w:r>
      <w:r w:rsidR="001F6246">
        <w:instrText xml:space="preserve"> REF _Ref437420654 \w \h </w:instrText>
      </w:r>
      <w:r w:rsidR="001F6246">
        <w:fldChar w:fldCharType="separate"/>
      </w:r>
      <w:r w:rsidR="00154D81">
        <w:rPr>
          <w:cs/>
        </w:rPr>
        <w:t>‎</w:t>
      </w:r>
      <w:r w:rsidR="00154D81">
        <w:t>1.11.3</w:t>
      </w:r>
      <w:r w:rsidR="001F6246">
        <w:fldChar w:fldCharType="end"/>
      </w:r>
      <w:r w:rsidRPr="006C65BE">
        <w:t xml:space="preserve">. Two were short procedurals which I recorded on a one-to-one basis. Besides, I elicited three personal narratives with the help of Sarlota Merne, who was one of the few who were aware of the language variety I wanted to study and record. She was present during these elicitations and explained that I wanted to record texts in </w:t>
      </w:r>
      <w:r w:rsidRPr="006C65BE">
        <w:rPr>
          <w:rStyle w:val="ChItalBold"/>
        </w:rPr>
        <w:t>logat Papua</w:t>
      </w:r>
      <w:r w:rsidRPr="006C65BE">
        <w:t xml:space="preserve"> </w:t>
      </w:r>
      <w:r w:rsidR="00B7093A">
        <w:t>‘</w:t>
      </w:r>
      <w:r w:rsidRPr="006C65BE">
        <w:t xml:space="preserve">Papuan </w:t>
      </w:r>
      <w:r w:rsidR="00AF2D24">
        <w:t>speech variety</w:t>
      </w:r>
      <w:r w:rsidR="00B7093A">
        <w:t>’</w:t>
      </w:r>
      <w:r w:rsidRPr="006C65BE">
        <w:t xml:space="preserve">. She also monitored the speech of the narrators; that is, when they switched to Indonesian, she made them aware of the switch and asked them to continue in </w:t>
      </w:r>
      <w:r w:rsidRPr="006C65BE">
        <w:rPr>
          <w:rStyle w:val="ChItalBold"/>
        </w:rPr>
        <w:t>logat Papua</w:t>
      </w:r>
      <w:r w:rsidRPr="006C65BE">
        <w:t>. Toward the end of my stay in Sarmi, when I was already well-integrated into the family and somewhat proficient in Papuan Malay, I recorded one narrative in a group situation from one of Sarlota Merne</w:t>
      </w:r>
      <w:r w:rsidR="00B7093A">
        <w:t>’</w:t>
      </w:r>
      <w:r w:rsidRPr="006C65BE">
        <w:t xml:space="preserve">s sisters and another three personal narratives on a one-to-one basis from one of the teenagers living with the Mernes. Also toward the end of this first fieldwork, I </w:t>
      </w:r>
      <w:r w:rsidRPr="006C65BE">
        <w:lastRenderedPageBreak/>
        <w:t>recorded 14 jokes which two of the teenagers also living in the house told each other.</w:t>
      </w:r>
      <w:r w:rsidR="00765E07">
        <w:t xml:space="preserve"> A sample of texts is presented in Appendix </w:t>
      </w:r>
      <w:r w:rsidR="00765E07">
        <w:fldChar w:fldCharType="begin"/>
      </w:r>
      <w:r w:rsidR="00765E07">
        <w:instrText xml:space="preserve"> REF _Ref373929512 \n \h </w:instrText>
      </w:r>
      <w:r w:rsidR="00765E07">
        <w:fldChar w:fldCharType="separate"/>
      </w:r>
      <w:r w:rsidR="00154D81">
        <w:rPr>
          <w:cs/>
        </w:rPr>
        <w:t>‎</w:t>
      </w:r>
      <w:r w:rsidR="00154D81">
        <w:t>B</w:t>
      </w:r>
      <w:r w:rsidR="00765E07">
        <w:fldChar w:fldCharType="end"/>
      </w:r>
      <w:r w:rsidR="00765E07">
        <w:t>.</w:t>
      </w:r>
    </w:p>
    <w:p w14:paraId="6D212B50" w14:textId="77777777" w:rsidR="00985482" w:rsidRPr="006C65BE" w:rsidRDefault="00985482" w:rsidP="00985482">
      <w:pPr>
        <w:pStyle w:val="Caption"/>
      </w:pPr>
      <w:bookmarkStart w:id="812" w:name="_Ref368316409"/>
      <w:r w:rsidRPr="006C65BE">
        <w:t xml:space="preserve">Table </w:t>
      </w:r>
      <w:fldSimple w:instr=" STYLEREF 1 \s ">
        <w:r w:rsidR="00154D81">
          <w:rPr>
            <w:noProof/>
            <w:cs/>
          </w:rPr>
          <w:t>‎</w:t>
        </w:r>
        <w:r w:rsidR="00154D81">
          <w:rPr>
            <w:noProof/>
          </w:rPr>
          <w:t>1</w:t>
        </w:r>
      </w:fldSimple>
      <w:r w:rsidR="00F207A1">
        <w:t>.</w:t>
      </w:r>
      <w:fldSimple w:instr=" SEQ Table \* ARABIC \s 1 ">
        <w:r w:rsidR="00154D81">
          <w:rPr>
            <w:noProof/>
          </w:rPr>
          <w:t>17</w:t>
        </w:r>
      </w:fldSimple>
      <w:bookmarkEnd w:id="812"/>
      <w:r w:rsidRPr="006C65BE">
        <w:t>:</w:t>
      </w:r>
      <w:r w:rsidRPr="006C65BE">
        <w:tab/>
        <w:t>Elicited texts</w:t>
      </w:r>
    </w:p>
    <w:tbl>
      <w:tblPr>
        <w:tblW w:w="6691" w:type="dxa"/>
        <w:tblInd w:w="170" w:type="dxa"/>
        <w:tblBorders>
          <w:bottom w:val="single" w:sz="4" w:space="0" w:color="auto"/>
        </w:tblBorders>
        <w:tblLayout w:type="fixed"/>
        <w:tblLook w:val="01E0" w:firstRow="1" w:lastRow="1" w:firstColumn="1" w:lastColumn="1" w:noHBand="0" w:noVBand="0"/>
      </w:tblPr>
      <w:tblGrid>
        <w:gridCol w:w="2948"/>
        <w:gridCol w:w="851"/>
        <w:gridCol w:w="907"/>
        <w:gridCol w:w="1077"/>
        <w:gridCol w:w="908"/>
      </w:tblGrid>
      <w:tr w:rsidR="00AC23C4" w:rsidRPr="006C65BE" w14:paraId="39250694" w14:textId="77777777" w:rsidTr="000020C5">
        <w:trPr>
          <w:trHeight w:val="255"/>
          <w:tblHeader/>
        </w:trPr>
        <w:tc>
          <w:tcPr>
            <w:tcW w:w="2948" w:type="dxa"/>
            <w:tcBorders>
              <w:top w:val="single" w:sz="4" w:space="0" w:color="auto"/>
              <w:bottom w:val="single" w:sz="4" w:space="0" w:color="auto"/>
            </w:tcBorders>
            <w:shd w:val="clear" w:color="auto" w:fill="auto"/>
            <w:noWrap/>
          </w:tcPr>
          <w:p w14:paraId="2C878018" w14:textId="77777777" w:rsidR="00985482" w:rsidRPr="006C65BE" w:rsidRDefault="00985482" w:rsidP="00985482">
            <w:pPr>
              <w:pStyle w:val="TableHd"/>
            </w:pPr>
            <w:r w:rsidRPr="006C65BE">
              <w:t>Contents</w:t>
            </w:r>
          </w:p>
        </w:tc>
        <w:tc>
          <w:tcPr>
            <w:tcW w:w="1758" w:type="dxa"/>
            <w:gridSpan w:val="2"/>
            <w:tcBorders>
              <w:top w:val="single" w:sz="4" w:space="0" w:color="auto"/>
              <w:bottom w:val="single" w:sz="4" w:space="0" w:color="auto"/>
            </w:tcBorders>
            <w:shd w:val="clear" w:color="auto" w:fill="auto"/>
            <w:noWrap/>
          </w:tcPr>
          <w:p w14:paraId="6549DF13" w14:textId="77777777" w:rsidR="00985482" w:rsidRPr="006C65BE" w:rsidRDefault="00985482" w:rsidP="00985482">
            <w:pPr>
              <w:pStyle w:val="TableHd"/>
            </w:pPr>
            <w:r w:rsidRPr="006C65BE">
              <w:t>Count of texts</w:t>
            </w:r>
          </w:p>
        </w:tc>
        <w:tc>
          <w:tcPr>
            <w:tcW w:w="1985" w:type="dxa"/>
            <w:gridSpan w:val="2"/>
            <w:tcBorders>
              <w:top w:val="single" w:sz="4" w:space="0" w:color="auto"/>
              <w:bottom w:val="single" w:sz="4" w:space="0" w:color="auto"/>
            </w:tcBorders>
            <w:shd w:val="clear" w:color="auto" w:fill="auto"/>
          </w:tcPr>
          <w:p w14:paraId="5DFFCB3F" w14:textId="77777777" w:rsidR="00985482" w:rsidRPr="006C65BE" w:rsidRDefault="00985482" w:rsidP="00985482">
            <w:pPr>
              <w:pStyle w:val="TableHd"/>
            </w:pPr>
            <w:r w:rsidRPr="006C65BE">
              <w:t>Count of hours</w:t>
            </w:r>
          </w:p>
        </w:tc>
      </w:tr>
      <w:tr w:rsidR="00AC23C4" w:rsidRPr="006C65BE" w14:paraId="6C9294EC" w14:textId="77777777" w:rsidTr="000020C5">
        <w:trPr>
          <w:trHeight w:val="255"/>
        </w:trPr>
        <w:tc>
          <w:tcPr>
            <w:tcW w:w="2948" w:type="dxa"/>
            <w:tcBorders>
              <w:top w:val="single" w:sz="4" w:space="0" w:color="auto"/>
            </w:tcBorders>
            <w:shd w:val="clear" w:color="auto" w:fill="auto"/>
            <w:noWrap/>
          </w:tcPr>
          <w:p w14:paraId="5C7A3BAC" w14:textId="77777777" w:rsidR="00985482" w:rsidRPr="006C65BE" w:rsidRDefault="00985482" w:rsidP="00985482">
            <w:pPr>
              <w:pStyle w:val="TableCell2-0Break"/>
            </w:pPr>
            <w:r w:rsidRPr="006C65BE">
              <w:t>Jokes</w:t>
            </w:r>
          </w:p>
        </w:tc>
        <w:tc>
          <w:tcPr>
            <w:tcW w:w="851" w:type="dxa"/>
            <w:tcBorders>
              <w:top w:val="single" w:sz="4" w:space="0" w:color="auto"/>
            </w:tcBorders>
            <w:shd w:val="clear" w:color="auto" w:fill="auto"/>
            <w:noWrap/>
          </w:tcPr>
          <w:p w14:paraId="58502281" w14:textId="77777777" w:rsidR="00985482" w:rsidRPr="006C65BE" w:rsidRDefault="00985482" w:rsidP="00AC23C4">
            <w:pPr>
              <w:pStyle w:val="TableCell2-0Break"/>
              <w:ind w:right="113"/>
              <w:jc w:val="right"/>
            </w:pPr>
            <w:r w:rsidRPr="006C65BE">
              <w:t>14</w:t>
            </w:r>
          </w:p>
        </w:tc>
        <w:tc>
          <w:tcPr>
            <w:tcW w:w="907" w:type="dxa"/>
            <w:tcBorders>
              <w:top w:val="single" w:sz="4" w:space="0" w:color="auto"/>
            </w:tcBorders>
            <w:shd w:val="clear" w:color="auto" w:fill="auto"/>
            <w:noWrap/>
          </w:tcPr>
          <w:p w14:paraId="154893B8" w14:textId="77777777" w:rsidR="00985482" w:rsidRPr="006C65BE" w:rsidRDefault="00985482" w:rsidP="00AC23C4">
            <w:pPr>
              <w:pStyle w:val="TableCell2-0Break"/>
              <w:ind w:right="113"/>
              <w:jc w:val="right"/>
            </w:pPr>
            <w:r w:rsidRPr="006C65BE">
              <w:t>60.9%</w:t>
            </w:r>
          </w:p>
        </w:tc>
        <w:tc>
          <w:tcPr>
            <w:tcW w:w="1077" w:type="dxa"/>
            <w:tcBorders>
              <w:top w:val="single" w:sz="4" w:space="0" w:color="auto"/>
            </w:tcBorders>
            <w:shd w:val="clear" w:color="auto" w:fill="auto"/>
          </w:tcPr>
          <w:p w14:paraId="1C57C00E" w14:textId="77777777" w:rsidR="00985482" w:rsidRPr="006C65BE" w:rsidRDefault="00985482" w:rsidP="00AC23C4">
            <w:pPr>
              <w:pStyle w:val="TableCell2-0Break"/>
              <w:ind w:right="113"/>
              <w:jc w:val="right"/>
            </w:pPr>
            <w:r w:rsidRPr="006C65BE">
              <w:t>00:13:12</w:t>
            </w:r>
          </w:p>
        </w:tc>
        <w:tc>
          <w:tcPr>
            <w:tcW w:w="908" w:type="dxa"/>
            <w:tcBorders>
              <w:top w:val="single" w:sz="4" w:space="0" w:color="auto"/>
            </w:tcBorders>
            <w:shd w:val="clear" w:color="auto" w:fill="auto"/>
          </w:tcPr>
          <w:p w14:paraId="6D6F9421" w14:textId="77777777" w:rsidR="00985482" w:rsidRPr="006C65BE" w:rsidRDefault="00985482" w:rsidP="00AC23C4">
            <w:pPr>
              <w:pStyle w:val="TableCell2-0Break"/>
              <w:ind w:right="113"/>
              <w:jc w:val="right"/>
            </w:pPr>
            <w:r w:rsidRPr="006C65BE">
              <w:t>15.8%</w:t>
            </w:r>
          </w:p>
        </w:tc>
      </w:tr>
      <w:tr w:rsidR="00AC23C4" w:rsidRPr="006C65BE" w14:paraId="04AD78BB" w14:textId="77777777" w:rsidTr="000020C5">
        <w:trPr>
          <w:trHeight w:val="255"/>
        </w:trPr>
        <w:tc>
          <w:tcPr>
            <w:tcW w:w="2948" w:type="dxa"/>
            <w:shd w:val="clear" w:color="auto" w:fill="auto"/>
            <w:noWrap/>
          </w:tcPr>
          <w:p w14:paraId="4E6800F8" w14:textId="77777777" w:rsidR="00985482" w:rsidRPr="006C65BE" w:rsidRDefault="00985482" w:rsidP="00985482">
            <w:r w:rsidRPr="006C65BE">
              <w:t>Narratives (personal experiences)</w:t>
            </w:r>
          </w:p>
        </w:tc>
        <w:tc>
          <w:tcPr>
            <w:tcW w:w="851" w:type="dxa"/>
            <w:shd w:val="clear" w:color="auto" w:fill="auto"/>
            <w:noWrap/>
          </w:tcPr>
          <w:p w14:paraId="06F9FED7" w14:textId="77777777" w:rsidR="00985482" w:rsidRPr="006C65BE" w:rsidRDefault="00985482" w:rsidP="00AC23C4">
            <w:pPr>
              <w:ind w:right="113"/>
              <w:jc w:val="right"/>
            </w:pPr>
            <w:r w:rsidRPr="006C65BE">
              <w:t>7</w:t>
            </w:r>
          </w:p>
        </w:tc>
        <w:tc>
          <w:tcPr>
            <w:tcW w:w="907" w:type="dxa"/>
            <w:shd w:val="clear" w:color="auto" w:fill="auto"/>
            <w:noWrap/>
          </w:tcPr>
          <w:p w14:paraId="3FB2424A" w14:textId="77777777" w:rsidR="00985482" w:rsidRPr="006C65BE" w:rsidRDefault="00985482" w:rsidP="00AC23C4">
            <w:pPr>
              <w:ind w:right="113"/>
              <w:jc w:val="right"/>
            </w:pPr>
            <w:r w:rsidRPr="006C65BE">
              <w:t>30.4%</w:t>
            </w:r>
          </w:p>
        </w:tc>
        <w:tc>
          <w:tcPr>
            <w:tcW w:w="1077" w:type="dxa"/>
            <w:shd w:val="clear" w:color="auto" w:fill="auto"/>
          </w:tcPr>
          <w:p w14:paraId="34A5F5F6" w14:textId="77777777" w:rsidR="00985482" w:rsidRPr="006C65BE" w:rsidRDefault="00985482" w:rsidP="00AC23C4">
            <w:pPr>
              <w:ind w:right="113"/>
              <w:jc w:val="right"/>
            </w:pPr>
            <w:r w:rsidRPr="006C65BE">
              <w:t>01:06:47</w:t>
            </w:r>
          </w:p>
        </w:tc>
        <w:tc>
          <w:tcPr>
            <w:tcW w:w="908" w:type="dxa"/>
            <w:shd w:val="clear" w:color="auto" w:fill="auto"/>
          </w:tcPr>
          <w:p w14:paraId="5DD9B97A" w14:textId="77777777" w:rsidR="00985482" w:rsidRPr="006C65BE" w:rsidRDefault="00985482" w:rsidP="00AC23C4">
            <w:pPr>
              <w:ind w:right="113"/>
              <w:jc w:val="right"/>
            </w:pPr>
            <w:r w:rsidRPr="006C65BE">
              <w:t>80.2%</w:t>
            </w:r>
          </w:p>
        </w:tc>
      </w:tr>
      <w:tr w:rsidR="00AC23C4" w:rsidRPr="006C65BE" w14:paraId="502F2072" w14:textId="77777777" w:rsidTr="000020C5">
        <w:trPr>
          <w:trHeight w:val="255"/>
        </w:trPr>
        <w:tc>
          <w:tcPr>
            <w:tcW w:w="2948" w:type="dxa"/>
            <w:tcBorders>
              <w:bottom w:val="single" w:sz="4" w:space="0" w:color="auto"/>
            </w:tcBorders>
            <w:shd w:val="clear" w:color="auto" w:fill="auto"/>
            <w:noWrap/>
          </w:tcPr>
          <w:p w14:paraId="0DFD57A2" w14:textId="77777777" w:rsidR="00985482" w:rsidRPr="006C65BE" w:rsidRDefault="00985482" w:rsidP="00985482">
            <w:pPr>
              <w:pStyle w:val="TableCell0-2Break"/>
            </w:pPr>
            <w:r w:rsidRPr="006C65BE">
              <w:t>Procedurals</w:t>
            </w:r>
          </w:p>
        </w:tc>
        <w:tc>
          <w:tcPr>
            <w:tcW w:w="851" w:type="dxa"/>
            <w:tcBorders>
              <w:bottom w:val="single" w:sz="4" w:space="0" w:color="auto"/>
            </w:tcBorders>
            <w:shd w:val="clear" w:color="auto" w:fill="auto"/>
            <w:noWrap/>
          </w:tcPr>
          <w:p w14:paraId="4B179015" w14:textId="77777777" w:rsidR="00985482" w:rsidRPr="006C65BE" w:rsidRDefault="00985482" w:rsidP="00AC23C4">
            <w:pPr>
              <w:pStyle w:val="TableCell0-2Break"/>
              <w:ind w:right="113"/>
              <w:jc w:val="right"/>
            </w:pPr>
            <w:r w:rsidRPr="006C65BE">
              <w:t>2</w:t>
            </w:r>
          </w:p>
        </w:tc>
        <w:tc>
          <w:tcPr>
            <w:tcW w:w="907" w:type="dxa"/>
            <w:tcBorders>
              <w:bottom w:val="single" w:sz="4" w:space="0" w:color="auto"/>
            </w:tcBorders>
            <w:shd w:val="clear" w:color="auto" w:fill="auto"/>
            <w:noWrap/>
          </w:tcPr>
          <w:p w14:paraId="61FF523D" w14:textId="77777777" w:rsidR="00985482" w:rsidRPr="006C65BE" w:rsidRDefault="00985482" w:rsidP="00AC23C4">
            <w:pPr>
              <w:pStyle w:val="TableCell0-2Break"/>
              <w:ind w:right="113"/>
              <w:jc w:val="right"/>
            </w:pPr>
            <w:r w:rsidRPr="006C65BE">
              <w:t>8.7%</w:t>
            </w:r>
          </w:p>
        </w:tc>
        <w:tc>
          <w:tcPr>
            <w:tcW w:w="1077" w:type="dxa"/>
            <w:tcBorders>
              <w:bottom w:val="single" w:sz="4" w:space="0" w:color="auto"/>
            </w:tcBorders>
            <w:shd w:val="clear" w:color="auto" w:fill="auto"/>
          </w:tcPr>
          <w:p w14:paraId="1B02DB7C" w14:textId="77777777" w:rsidR="00985482" w:rsidRPr="006C65BE" w:rsidRDefault="00985482" w:rsidP="00AC23C4">
            <w:pPr>
              <w:pStyle w:val="TableCell0-2Break"/>
              <w:ind w:right="113"/>
              <w:jc w:val="right"/>
            </w:pPr>
            <w:r w:rsidRPr="006C65BE">
              <w:t>00:03:18</w:t>
            </w:r>
          </w:p>
        </w:tc>
        <w:tc>
          <w:tcPr>
            <w:tcW w:w="908" w:type="dxa"/>
            <w:tcBorders>
              <w:bottom w:val="single" w:sz="4" w:space="0" w:color="auto"/>
            </w:tcBorders>
            <w:shd w:val="clear" w:color="auto" w:fill="auto"/>
          </w:tcPr>
          <w:p w14:paraId="57AAD80C" w14:textId="77777777" w:rsidR="00985482" w:rsidRPr="006C65BE" w:rsidRDefault="00985482" w:rsidP="00AC23C4">
            <w:pPr>
              <w:pStyle w:val="TableCell0-2Break"/>
              <w:ind w:right="113"/>
              <w:jc w:val="right"/>
            </w:pPr>
            <w:r w:rsidRPr="006C65BE">
              <w:t>4.0%</w:t>
            </w:r>
          </w:p>
        </w:tc>
      </w:tr>
      <w:tr w:rsidR="00AC23C4" w:rsidRPr="006C65BE" w14:paraId="09E3EFDD" w14:textId="77777777" w:rsidTr="000020C5">
        <w:trPr>
          <w:trHeight w:val="255"/>
        </w:trPr>
        <w:tc>
          <w:tcPr>
            <w:tcW w:w="2948" w:type="dxa"/>
            <w:tcBorders>
              <w:top w:val="single" w:sz="4" w:space="0" w:color="auto"/>
              <w:bottom w:val="single" w:sz="4" w:space="0" w:color="auto"/>
            </w:tcBorders>
            <w:shd w:val="clear" w:color="auto" w:fill="auto"/>
            <w:noWrap/>
          </w:tcPr>
          <w:p w14:paraId="3AFC9852" w14:textId="77777777" w:rsidR="00985482" w:rsidRPr="006C65BE" w:rsidRDefault="00985482" w:rsidP="00985482">
            <w:pPr>
              <w:pStyle w:val="TableCell2-2Break"/>
            </w:pPr>
            <w:r w:rsidRPr="006C65BE">
              <w:t>Total</w:t>
            </w:r>
          </w:p>
        </w:tc>
        <w:tc>
          <w:tcPr>
            <w:tcW w:w="851" w:type="dxa"/>
            <w:tcBorders>
              <w:top w:val="single" w:sz="4" w:space="0" w:color="auto"/>
              <w:bottom w:val="single" w:sz="4" w:space="0" w:color="auto"/>
            </w:tcBorders>
            <w:shd w:val="clear" w:color="auto" w:fill="auto"/>
            <w:noWrap/>
          </w:tcPr>
          <w:p w14:paraId="076C52A4" w14:textId="77777777" w:rsidR="00985482" w:rsidRPr="006C65BE" w:rsidRDefault="00985482" w:rsidP="00AC23C4">
            <w:pPr>
              <w:pStyle w:val="TableCell2-2Break"/>
              <w:ind w:right="113"/>
              <w:jc w:val="right"/>
            </w:pPr>
            <w:r w:rsidRPr="006C65BE">
              <w:t>23</w:t>
            </w:r>
          </w:p>
        </w:tc>
        <w:tc>
          <w:tcPr>
            <w:tcW w:w="907" w:type="dxa"/>
            <w:tcBorders>
              <w:top w:val="single" w:sz="4" w:space="0" w:color="auto"/>
              <w:bottom w:val="single" w:sz="4" w:space="0" w:color="auto"/>
            </w:tcBorders>
            <w:shd w:val="clear" w:color="auto" w:fill="auto"/>
            <w:noWrap/>
          </w:tcPr>
          <w:p w14:paraId="61AB10AD" w14:textId="77777777" w:rsidR="00985482" w:rsidRPr="006C65BE" w:rsidRDefault="00985482" w:rsidP="00AC23C4">
            <w:pPr>
              <w:pStyle w:val="TableCell2-2Break"/>
              <w:ind w:right="113"/>
              <w:jc w:val="right"/>
            </w:pPr>
            <w:r w:rsidRPr="006C65BE">
              <w:t>100%</w:t>
            </w:r>
          </w:p>
        </w:tc>
        <w:tc>
          <w:tcPr>
            <w:tcW w:w="1077" w:type="dxa"/>
            <w:tcBorders>
              <w:top w:val="single" w:sz="4" w:space="0" w:color="auto"/>
              <w:bottom w:val="single" w:sz="4" w:space="0" w:color="auto"/>
            </w:tcBorders>
            <w:shd w:val="clear" w:color="auto" w:fill="auto"/>
          </w:tcPr>
          <w:p w14:paraId="7AABB867" w14:textId="77777777" w:rsidR="00985482" w:rsidRPr="006C65BE" w:rsidRDefault="00985482" w:rsidP="00AC23C4">
            <w:pPr>
              <w:pStyle w:val="TableCell2-2Break"/>
              <w:ind w:right="113"/>
              <w:jc w:val="right"/>
            </w:pPr>
            <w:r w:rsidRPr="006C65BE">
              <w:t>01:23:17</w:t>
            </w:r>
          </w:p>
        </w:tc>
        <w:tc>
          <w:tcPr>
            <w:tcW w:w="908" w:type="dxa"/>
            <w:tcBorders>
              <w:top w:val="single" w:sz="4" w:space="0" w:color="auto"/>
              <w:bottom w:val="single" w:sz="4" w:space="0" w:color="auto"/>
            </w:tcBorders>
            <w:shd w:val="clear" w:color="auto" w:fill="auto"/>
          </w:tcPr>
          <w:p w14:paraId="28CE356A" w14:textId="77777777" w:rsidR="00985482" w:rsidRPr="006C65BE" w:rsidRDefault="00985482" w:rsidP="00AC23C4">
            <w:pPr>
              <w:pStyle w:val="TableCell2-2Break"/>
              <w:ind w:right="113"/>
              <w:jc w:val="right"/>
            </w:pPr>
            <w:r w:rsidRPr="006C65BE">
              <w:t>100%</w:t>
            </w:r>
          </w:p>
        </w:tc>
      </w:tr>
    </w:tbl>
    <w:p w14:paraId="0875A849" w14:textId="77777777" w:rsidR="00985482" w:rsidRPr="006C65BE" w:rsidRDefault="00985482" w:rsidP="00985482">
      <w:pPr>
        <w:pStyle w:val="Body0010after"/>
      </w:pPr>
    </w:p>
    <w:p w14:paraId="24C5B86F" w14:textId="77777777" w:rsidR="00985482" w:rsidRPr="006C65BE" w:rsidRDefault="00985482" w:rsidP="00985482">
      <w:pPr>
        <w:pStyle w:val="Heading4"/>
      </w:pPr>
      <w:bookmarkStart w:id="813" w:name="_Ref368402281"/>
      <w:r w:rsidRPr="006C65BE">
        <w:t>Sample of recorded Papuan Malay speakers</w:t>
      </w:r>
      <w:bookmarkEnd w:id="813"/>
    </w:p>
    <w:p w14:paraId="504151D7" w14:textId="600459C7" w:rsidR="00985482" w:rsidRPr="006C65BE" w:rsidRDefault="00985482" w:rsidP="00275F04">
      <w:pPr>
        <w:pStyle w:val="Body0000after"/>
      </w:pPr>
      <w:r w:rsidRPr="006C65BE">
        <w:t xml:space="preserve">The corpus was recorded from about 60 different speakers. This sample includes 44 speakers personally known to the author. </w:t>
      </w:r>
      <w:r w:rsidRPr="006C65BE">
        <w:fldChar w:fldCharType="begin"/>
      </w:r>
      <w:r w:rsidRPr="006C65BE">
        <w:instrText xml:space="preserve"> REF _Ref368400189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8</w:t>
      </w:r>
      <w:r w:rsidRPr="006C65BE">
        <w:fldChar w:fldCharType="end"/>
      </w:r>
      <w:r w:rsidRPr="006C65BE">
        <w:t xml:space="preserve"> to </w:t>
      </w:r>
      <w:r w:rsidRPr="006C65BE">
        <w:fldChar w:fldCharType="begin"/>
      </w:r>
      <w:r w:rsidRPr="006C65BE">
        <w:instrText xml:space="preserve"> REF _Ref368400191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20</w:t>
      </w:r>
      <w:r w:rsidRPr="006C65BE">
        <w:fldChar w:fldCharType="end"/>
      </w:r>
      <w:r w:rsidRPr="006C65BE">
        <w:t xml:space="preserve"> provide more information with respect to their language backgrounds, gender, age groups, and occupations.</w:t>
      </w:r>
    </w:p>
    <w:p w14:paraId="74ED84F0" w14:textId="77777777" w:rsidR="00985482" w:rsidRPr="006C65BE" w:rsidRDefault="0084545E" w:rsidP="00985482">
      <w:pPr>
        <w:pStyle w:val="Body0500after"/>
      </w:pPr>
      <w:r w:rsidRPr="006C65BE">
        <w:t xml:space="preserve">The </w:t>
      </w:r>
      <w:r w:rsidR="00985482" w:rsidRPr="006C65BE">
        <w:t xml:space="preserve">sample </w:t>
      </w:r>
      <w:r>
        <w:t xml:space="preserve">also </w:t>
      </w:r>
      <w:r w:rsidR="00985482" w:rsidRPr="006C65BE">
        <w:t xml:space="preserve">includes a fair number of speakers who visited the Merne household briefly and who took part in the recorded conversations. In transcribing their contributions to the ongoing conversations, their gender and approximate age were noted; additional information on their language backgrounds or occupations </w:t>
      </w:r>
      <w:r>
        <w:t xml:space="preserve">is </w:t>
      </w:r>
      <w:r w:rsidR="00985482" w:rsidRPr="006C65BE">
        <w:t>unknown, however.</w:t>
      </w:r>
    </w:p>
    <w:p w14:paraId="5711D13D" w14:textId="77777777" w:rsidR="00985482" w:rsidRPr="006C65BE" w:rsidRDefault="00985482" w:rsidP="00275F04">
      <w:pPr>
        <w:pStyle w:val="Body0505after"/>
      </w:pPr>
      <w:r w:rsidRPr="006C65BE">
        <w:fldChar w:fldCharType="begin"/>
      </w:r>
      <w:r w:rsidRPr="006C65BE">
        <w:instrText xml:space="preserve"> REF _Ref368400189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8</w:t>
      </w:r>
      <w:r w:rsidRPr="006C65BE">
        <w:fldChar w:fldCharType="end"/>
      </w:r>
      <w:r w:rsidRPr="006C65BE">
        <w:t xml:space="preserve"> presents details with respect to the vernacular languages spoken by the 44 recorded Papuan Malay speakers. Most of them are speakers of Isirawa, a Tor-Kwerba language (38/44 – 86). The vernacular languages of the remaining six speakers are the Austronesian languages Biak and Ambon Malay, and the Papuan languages Samarokena, Sentani, and Tor.</w:t>
      </w:r>
    </w:p>
    <w:p w14:paraId="6194FA48" w14:textId="77777777" w:rsidR="00985482" w:rsidRPr="006C65BE" w:rsidRDefault="00985482" w:rsidP="00985482">
      <w:pPr>
        <w:pStyle w:val="Caption"/>
      </w:pPr>
      <w:bookmarkStart w:id="814" w:name="_Ref368400189"/>
      <w:r w:rsidRPr="006C65BE">
        <w:t xml:space="preserve">Table </w:t>
      </w:r>
      <w:fldSimple w:instr=" STYLEREF 1 \s ">
        <w:r w:rsidR="00154D81">
          <w:rPr>
            <w:noProof/>
            <w:cs/>
          </w:rPr>
          <w:t>‎</w:t>
        </w:r>
        <w:r w:rsidR="00154D81">
          <w:rPr>
            <w:noProof/>
          </w:rPr>
          <w:t>1</w:t>
        </w:r>
      </w:fldSimple>
      <w:r w:rsidR="00F207A1">
        <w:t>.</w:t>
      </w:r>
      <w:fldSimple w:instr=" SEQ Table \* ARABIC \s 1 ">
        <w:r w:rsidR="00154D81">
          <w:rPr>
            <w:noProof/>
          </w:rPr>
          <w:t>18</w:t>
        </w:r>
      </w:fldSimple>
      <w:bookmarkEnd w:id="814"/>
      <w:r w:rsidRPr="006C65BE">
        <w:t>:</w:t>
      </w:r>
      <w:r w:rsidRPr="006C65BE">
        <w:tab/>
        <w:t>The recorded Papuan Malay speakers by vernacular languages</w:t>
      </w:r>
    </w:p>
    <w:tbl>
      <w:tblPr>
        <w:tblW w:w="2949" w:type="dxa"/>
        <w:tblInd w:w="170" w:type="dxa"/>
        <w:tblBorders>
          <w:bottom w:val="single" w:sz="4" w:space="0" w:color="auto"/>
        </w:tblBorders>
        <w:tblLook w:val="01E0" w:firstRow="1" w:lastRow="1" w:firstColumn="1" w:lastColumn="1" w:noHBand="0" w:noVBand="0"/>
      </w:tblPr>
      <w:tblGrid>
        <w:gridCol w:w="1985"/>
        <w:gridCol w:w="964"/>
      </w:tblGrid>
      <w:tr w:rsidR="00985482" w:rsidRPr="006C65BE" w14:paraId="677DBBF6" w14:textId="77777777" w:rsidTr="000020C5">
        <w:trPr>
          <w:tblHeader/>
        </w:trPr>
        <w:tc>
          <w:tcPr>
            <w:tcW w:w="1985" w:type="dxa"/>
            <w:tcBorders>
              <w:top w:val="single" w:sz="4" w:space="0" w:color="auto"/>
              <w:bottom w:val="single" w:sz="4" w:space="0" w:color="auto"/>
            </w:tcBorders>
            <w:shd w:val="clear" w:color="auto" w:fill="auto"/>
            <w:noWrap/>
          </w:tcPr>
          <w:p w14:paraId="2B52964A" w14:textId="77777777" w:rsidR="00985482" w:rsidRPr="006C65BE" w:rsidRDefault="00985482" w:rsidP="00985482">
            <w:pPr>
              <w:pStyle w:val="TableHd"/>
            </w:pPr>
            <w:r w:rsidRPr="006C65BE">
              <w:t>Vernacular language</w:t>
            </w:r>
          </w:p>
        </w:tc>
        <w:tc>
          <w:tcPr>
            <w:tcW w:w="964" w:type="dxa"/>
            <w:tcBorders>
              <w:top w:val="single" w:sz="4" w:space="0" w:color="auto"/>
              <w:bottom w:val="single" w:sz="4" w:space="0" w:color="auto"/>
            </w:tcBorders>
            <w:shd w:val="clear" w:color="auto" w:fill="auto"/>
            <w:noWrap/>
          </w:tcPr>
          <w:p w14:paraId="1A5C7192" w14:textId="77777777" w:rsidR="00985482" w:rsidRPr="006C65BE" w:rsidRDefault="00985482" w:rsidP="00985482">
            <w:pPr>
              <w:pStyle w:val="TableHd"/>
            </w:pPr>
            <w:r w:rsidRPr="006C65BE">
              <w:t>Total</w:t>
            </w:r>
          </w:p>
        </w:tc>
      </w:tr>
      <w:tr w:rsidR="00985482" w:rsidRPr="006C65BE" w14:paraId="5DD71AC1" w14:textId="77777777" w:rsidTr="000020C5">
        <w:tc>
          <w:tcPr>
            <w:tcW w:w="1985" w:type="dxa"/>
            <w:tcBorders>
              <w:top w:val="single" w:sz="4" w:space="0" w:color="auto"/>
            </w:tcBorders>
            <w:shd w:val="clear" w:color="auto" w:fill="auto"/>
            <w:noWrap/>
          </w:tcPr>
          <w:p w14:paraId="5DA0C8F9" w14:textId="77777777" w:rsidR="00985482" w:rsidRPr="006C65BE" w:rsidRDefault="00985482" w:rsidP="00985482">
            <w:pPr>
              <w:pStyle w:val="TableCell2-0Break"/>
            </w:pPr>
            <w:r w:rsidRPr="006C65BE">
              <w:t>Isirawa</w:t>
            </w:r>
          </w:p>
        </w:tc>
        <w:tc>
          <w:tcPr>
            <w:tcW w:w="964" w:type="dxa"/>
            <w:tcBorders>
              <w:top w:val="single" w:sz="4" w:space="0" w:color="auto"/>
            </w:tcBorders>
            <w:shd w:val="clear" w:color="auto" w:fill="auto"/>
            <w:noWrap/>
          </w:tcPr>
          <w:p w14:paraId="7C4AD4EA" w14:textId="77777777" w:rsidR="00985482" w:rsidRPr="006C65BE" w:rsidRDefault="00985482" w:rsidP="00AC23C4">
            <w:pPr>
              <w:pStyle w:val="TableCell2-0Break"/>
              <w:ind w:right="113"/>
              <w:jc w:val="right"/>
            </w:pPr>
            <w:r w:rsidRPr="006C65BE">
              <w:t>38</w:t>
            </w:r>
          </w:p>
        </w:tc>
      </w:tr>
      <w:tr w:rsidR="00985482" w:rsidRPr="006C65BE" w14:paraId="19CA6E8E" w14:textId="77777777" w:rsidTr="000020C5">
        <w:tc>
          <w:tcPr>
            <w:tcW w:w="1985" w:type="dxa"/>
            <w:shd w:val="clear" w:color="auto" w:fill="auto"/>
            <w:noWrap/>
          </w:tcPr>
          <w:p w14:paraId="202A40CC" w14:textId="77777777" w:rsidR="00985482" w:rsidRPr="006C65BE" w:rsidRDefault="00985482" w:rsidP="00985482">
            <w:r w:rsidRPr="006C65BE">
              <w:t>Ambon Malay</w:t>
            </w:r>
          </w:p>
        </w:tc>
        <w:tc>
          <w:tcPr>
            <w:tcW w:w="964" w:type="dxa"/>
            <w:shd w:val="clear" w:color="auto" w:fill="auto"/>
            <w:noWrap/>
          </w:tcPr>
          <w:p w14:paraId="10048E0E" w14:textId="77777777" w:rsidR="00985482" w:rsidRPr="006C65BE" w:rsidRDefault="00985482" w:rsidP="00AC23C4">
            <w:pPr>
              <w:ind w:right="113"/>
              <w:jc w:val="right"/>
            </w:pPr>
            <w:r w:rsidRPr="006C65BE">
              <w:t>1</w:t>
            </w:r>
          </w:p>
        </w:tc>
      </w:tr>
      <w:tr w:rsidR="00985482" w:rsidRPr="006C65BE" w14:paraId="0083C8DC" w14:textId="77777777" w:rsidTr="000020C5">
        <w:tc>
          <w:tcPr>
            <w:tcW w:w="1985" w:type="dxa"/>
            <w:shd w:val="clear" w:color="auto" w:fill="auto"/>
            <w:noWrap/>
          </w:tcPr>
          <w:p w14:paraId="05FFEB4C" w14:textId="77777777" w:rsidR="00985482" w:rsidRPr="006C65BE" w:rsidRDefault="00985482" w:rsidP="00985482">
            <w:r w:rsidRPr="006C65BE">
              <w:t>Biak</w:t>
            </w:r>
          </w:p>
        </w:tc>
        <w:tc>
          <w:tcPr>
            <w:tcW w:w="964" w:type="dxa"/>
            <w:shd w:val="clear" w:color="auto" w:fill="auto"/>
            <w:noWrap/>
          </w:tcPr>
          <w:p w14:paraId="45F26E71" w14:textId="77777777" w:rsidR="00985482" w:rsidRPr="006C65BE" w:rsidRDefault="00985482" w:rsidP="00AC23C4">
            <w:pPr>
              <w:ind w:right="113"/>
              <w:jc w:val="right"/>
            </w:pPr>
            <w:r w:rsidRPr="006C65BE">
              <w:t>1</w:t>
            </w:r>
          </w:p>
        </w:tc>
      </w:tr>
      <w:tr w:rsidR="00985482" w:rsidRPr="006C65BE" w14:paraId="0273CC7D" w14:textId="77777777" w:rsidTr="000020C5">
        <w:tc>
          <w:tcPr>
            <w:tcW w:w="1985" w:type="dxa"/>
            <w:shd w:val="clear" w:color="auto" w:fill="auto"/>
            <w:noWrap/>
          </w:tcPr>
          <w:p w14:paraId="5ABD514C" w14:textId="77777777" w:rsidR="00985482" w:rsidRPr="006C65BE" w:rsidRDefault="00985482" w:rsidP="00985482">
            <w:r w:rsidRPr="006C65BE">
              <w:t>Samarokena</w:t>
            </w:r>
          </w:p>
        </w:tc>
        <w:tc>
          <w:tcPr>
            <w:tcW w:w="964" w:type="dxa"/>
            <w:shd w:val="clear" w:color="auto" w:fill="auto"/>
            <w:noWrap/>
          </w:tcPr>
          <w:p w14:paraId="2BE4C55A" w14:textId="77777777" w:rsidR="00985482" w:rsidRPr="006C65BE" w:rsidRDefault="00985482" w:rsidP="00AC23C4">
            <w:pPr>
              <w:ind w:right="113"/>
              <w:jc w:val="right"/>
            </w:pPr>
            <w:r w:rsidRPr="006C65BE">
              <w:t>2</w:t>
            </w:r>
          </w:p>
        </w:tc>
      </w:tr>
      <w:tr w:rsidR="00985482" w:rsidRPr="006C65BE" w14:paraId="0AA1C715" w14:textId="77777777" w:rsidTr="000020C5">
        <w:tc>
          <w:tcPr>
            <w:tcW w:w="1985" w:type="dxa"/>
            <w:shd w:val="clear" w:color="auto" w:fill="auto"/>
            <w:noWrap/>
          </w:tcPr>
          <w:p w14:paraId="2F789321" w14:textId="77777777" w:rsidR="00985482" w:rsidRPr="006C65BE" w:rsidRDefault="00985482" w:rsidP="00985482">
            <w:r w:rsidRPr="006C65BE">
              <w:t>Sentani</w:t>
            </w:r>
          </w:p>
        </w:tc>
        <w:tc>
          <w:tcPr>
            <w:tcW w:w="964" w:type="dxa"/>
            <w:shd w:val="clear" w:color="auto" w:fill="auto"/>
            <w:noWrap/>
          </w:tcPr>
          <w:p w14:paraId="3FB129EA" w14:textId="77777777" w:rsidR="00985482" w:rsidRPr="006C65BE" w:rsidRDefault="00985482" w:rsidP="00AC23C4">
            <w:pPr>
              <w:ind w:right="113"/>
              <w:jc w:val="right"/>
            </w:pPr>
            <w:r w:rsidRPr="006C65BE">
              <w:t>1</w:t>
            </w:r>
          </w:p>
        </w:tc>
      </w:tr>
      <w:tr w:rsidR="00985482" w:rsidRPr="006C65BE" w14:paraId="6FB22B1D" w14:textId="77777777" w:rsidTr="000020C5">
        <w:tc>
          <w:tcPr>
            <w:tcW w:w="1985" w:type="dxa"/>
            <w:tcBorders>
              <w:bottom w:val="single" w:sz="4" w:space="0" w:color="auto"/>
            </w:tcBorders>
            <w:shd w:val="clear" w:color="auto" w:fill="auto"/>
            <w:noWrap/>
          </w:tcPr>
          <w:p w14:paraId="7B5F38A2" w14:textId="77777777" w:rsidR="00985482" w:rsidRPr="006C65BE" w:rsidRDefault="00C31E7B" w:rsidP="00985482">
            <w:pPr>
              <w:pStyle w:val="TableCell0-2Break"/>
            </w:pPr>
            <w:r>
              <w:t>Tor</w:t>
            </w:r>
          </w:p>
        </w:tc>
        <w:tc>
          <w:tcPr>
            <w:tcW w:w="964" w:type="dxa"/>
            <w:tcBorders>
              <w:bottom w:val="single" w:sz="4" w:space="0" w:color="auto"/>
            </w:tcBorders>
            <w:shd w:val="clear" w:color="auto" w:fill="auto"/>
            <w:noWrap/>
          </w:tcPr>
          <w:p w14:paraId="0F0C8E0C" w14:textId="77777777" w:rsidR="00985482" w:rsidRPr="006C65BE" w:rsidRDefault="00985482" w:rsidP="00AC23C4">
            <w:pPr>
              <w:pStyle w:val="TableCell0-2Break"/>
              <w:ind w:right="113"/>
              <w:jc w:val="right"/>
            </w:pPr>
            <w:r w:rsidRPr="006C65BE">
              <w:t>1</w:t>
            </w:r>
          </w:p>
        </w:tc>
      </w:tr>
      <w:tr w:rsidR="00985482" w:rsidRPr="006C65BE" w14:paraId="55C7921B" w14:textId="77777777" w:rsidTr="000020C5">
        <w:tc>
          <w:tcPr>
            <w:tcW w:w="1985" w:type="dxa"/>
            <w:tcBorders>
              <w:top w:val="single" w:sz="4" w:space="0" w:color="auto"/>
              <w:bottom w:val="single" w:sz="4" w:space="0" w:color="auto"/>
            </w:tcBorders>
            <w:shd w:val="clear" w:color="auto" w:fill="auto"/>
            <w:noWrap/>
          </w:tcPr>
          <w:p w14:paraId="212CDFB0" w14:textId="77777777" w:rsidR="00985482" w:rsidRPr="006C65BE" w:rsidRDefault="00985482" w:rsidP="00985482">
            <w:pPr>
              <w:pStyle w:val="TableCell2-2Break"/>
            </w:pPr>
            <w:r w:rsidRPr="006C65BE">
              <w:t>Total</w:t>
            </w:r>
          </w:p>
        </w:tc>
        <w:tc>
          <w:tcPr>
            <w:tcW w:w="964" w:type="dxa"/>
            <w:tcBorders>
              <w:top w:val="single" w:sz="4" w:space="0" w:color="auto"/>
              <w:bottom w:val="single" w:sz="4" w:space="0" w:color="auto"/>
            </w:tcBorders>
            <w:shd w:val="clear" w:color="auto" w:fill="auto"/>
            <w:noWrap/>
          </w:tcPr>
          <w:p w14:paraId="518E28FF" w14:textId="77777777" w:rsidR="00985482" w:rsidRPr="006C65BE" w:rsidRDefault="00985482" w:rsidP="00AC23C4">
            <w:pPr>
              <w:pStyle w:val="TableCell2-2Break"/>
              <w:ind w:right="113"/>
              <w:jc w:val="right"/>
            </w:pPr>
            <w:r w:rsidRPr="006C65BE">
              <w:t>44</w:t>
            </w:r>
          </w:p>
        </w:tc>
      </w:tr>
    </w:tbl>
    <w:p w14:paraId="643CFCFC" w14:textId="77777777" w:rsidR="00985482" w:rsidRPr="006C65BE" w:rsidRDefault="00985482" w:rsidP="00275F04">
      <w:pPr>
        <w:pStyle w:val="Body0005after05before"/>
      </w:pPr>
      <w:r w:rsidRPr="006C65BE">
        <w:fldChar w:fldCharType="begin"/>
      </w:r>
      <w:r w:rsidRPr="006C65BE">
        <w:instrText xml:space="preserve"> REF _Ref368400190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19</w:t>
      </w:r>
      <w:r w:rsidRPr="006C65BE">
        <w:fldChar w:fldCharType="end"/>
      </w:r>
      <w:r w:rsidRPr="006C65BE">
        <w:t xml:space="preserve"> gives an overview of the recorded 44 speakers in terms of their gender and age groups. The sample includes 20 males (45%) and 24 females (55%). Age wise, the sample is divided into three groups: 19 adults in their </w:t>
      </w:r>
      <w:r w:rsidR="001A0009">
        <w:t>thirties</w:t>
      </w:r>
      <w:r w:rsidRPr="006C65BE">
        <w:t xml:space="preserve"> or older (19/44 – 43%), 20 </w:t>
      </w:r>
      <w:r w:rsidR="003C297C">
        <w:t xml:space="preserve">young adults </w:t>
      </w:r>
      <w:r w:rsidRPr="006C65BE">
        <w:t xml:space="preserve">in their teens or twenties (20/44 – 45%), and five children of between </w:t>
      </w:r>
      <w:r w:rsidR="005E5EB0">
        <w:t xml:space="preserve">about </w:t>
      </w:r>
      <w:r w:rsidR="00706B63">
        <w:t>five</w:t>
      </w:r>
      <w:r w:rsidRPr="006C65BE">
        <w:t xml:space="preserve"> </w:t>
      </w:r>
      <w:r w:rsidR="005E5EB0">
        <w:t xml:space="preserve">to </w:t>
      </w:r>
      <w:r w:rsidRPr="006C65BE">
        <w:t>13 years of age.</w:t>
      </w:r>
    </w:p>
    <w:p w14:paraId="12C22DF6" w14:textId="77777777" w:rsidR="00985482" w:rsidRPr="006C65BE" w:rsidRDefault="00985482" w:rsidP="00985482">
      <w:pPr>
        <w:pStyle w:val="Caption"/>
      </w:pPr>
      <w:bookmarkStart w:id="815" w:name="_Ref368400190"/>
      <w:r w:rsidRPr="006C65BE">
        <w:lastRenderedPageBreak/>
        <w:t xml:space="preserve">Table </w:t>
      </w:r>
      <w:fldSimple w:instr=" STYLEREF 1 \s ">
        <w:r w:rsidR="00154D81">
          <w:rPr>
            <w:noProof/>
            <w:cs/>
          </w:rPr>
          <w:t>‎</w:t>
        </w:r>
        <w:r w:rsidR="00154D81">
          <w:rPr>
            <w:noProof/>
          </w:rPr>
          <w:t>1</w:t>
        </w:r>
      </w:fldSimple>
      <w:r w:rsidR="00F207A1">
        <w:t>.</w:t>
      </w:r>
      <w:fldSimple w:instr=" SEQ Table \* ARABIC \s 1 ">
        <w:r w:rsidR="00154D81">
          <w:rPr>
            <w:noProof/>
          </w:rPr>
          <w:t>19</w:t>
        </w:r>
      </w:fldSimple>
      <w:bookmarkEnd w:id="815"/>
      <w:r w:rsidRPr="006C65BE">
        <w:t>:</w:t>
      </w:r>
      <w:r w:rsidRPr="006C65BE">
        <w:tab/>
        <w:t>The recorded Papuan Malay speakers by gender and age groups</w:t>
      </w:r>
    </w:p>
    <w:tbl>
      <w:tblPr>
        <w:tblW w:w="5670" w:type="dxa"/>
        <w:tblInd w:w="170" w:type="dxa"/>
        <w:tblBorders>
          <w:bottom w:val="single" w:sz="4" w:space="0" w:color="auto"/>
        </w:tblBorders>
        <w:tblLook w:val="01E0" w:firstRow="1" w:lastRow="1" w:firstColumn="1" w:lastColumn="1" w:noHBand="0" w:noVBand="0"/>
      </w:tblPr>
      <w:tblGrid>
        <w:gridCol w:w="2892"/>
        <w:gridCol w:w="907"/>
        <w:gridCol w:w="907"/>
        <w:gridCol w:w="964"/>
      </w:tblGrid>
      <w:tr w:rsidR="00AC23C4" w:rsidRPr="006C65BE" w14:paraId="562BCAE5" w14:textId="77777777" w:rsidTr="000020C5">
        <w:trPr>
          <w:tblHeader/>
        </w:trPr>
        <w:tc>
          <w:tcPr>
            <w:tcW w:w="2892" w:type="dxa"/>
            <w:tcBorders>
              <w:top w:val="single" w:sz="4" w:space="0" w:color="auto"/>
              <w:bottom w:val="single" w:sz="4" w:space="0" w:color="auto"/>
            </w:tcBorders>
            <w:shd w:val="clear" w:color="auto" w:fill="auto"/>
            <w:noWrap/>
          </w:tcPr>
          <w:p w14:paraId="3E69E4C0" w14:textId="77777777" w:rsidR="00985482" w:rsidRPr="006C65BE" w:rsidRDefault="00985482" w:rsidP="00985482">
            <w:pPr>
              <w:pStyle w:val="TableHd"/>
            </w:pPr>
            <w:r w:rsidRPr="006C65BE">
              <w:t>Age groups</w:t>
            </w:r>
          </w:p>
        </w:tc>
        <w:tc>
          <w:tcPr>
            <w:tcW w:w="907" w:type="dxa"/>
            <w:tcBorders>
              <w:top w:val="single" w:sz="4" w:space="0" w:color="auto"/>
              <w:bottom w:val="single" w:sz="4" w:space="0" w:color="auto"/>
            </w:tcBorders>
            <w:shd w:val="clear" w:color="auto" w:fill="auto"/>
          </w:tcPr>
          <w:p w14:paraId="7F795DEE" w14:textId="77777777" w:rsidR="00985482" w:rsidRPr="006C65BE" w:rsidRDefault="00985482" w:rsidP="00985482">
            <w:pPr>
              <w:pStyle w:val="TableHd"/>
            </w:pPr>
            <w:r w:rsidRPr="006C65BE">
              <w:t>Males</w:t>
            </w:r>
          </w:p>
        </w:tc>
        <w:tc>
          <w:tcPr>
            <w:tcW w:w="907" w:type="dxa"/>
            <w:tcBorders>
              <w:top w:val="single" w:sz="4" w:space="0" w:color="auto"/>
              <w:bottom w:val="single" w:sz="4" w:space="0" w:color="auto"/>
            </w:tcBorders>
            <w:shd w:val="clear" w:color="auto" w:fill="auto"/>
            <w:noWrap/>
          </w:tcPr>
          <w:p w14:paraId="6E157EE6" w14:textId="77777777" w:rsidR="00985482" w:rsidRPr="006C65BE" w:rsidRDefault="00985482" w:rsidP="00985482">
            <w:pPr>
              <w:pStyle w:val="TableHd"/>
            </w:pPr>
            <w:r w:rsidRPr="006C65BE">
              <w:t>Females</w:t>
            </w:r>
          </w:p>
        </w:tc>
        <w:tc>
          <w:tcPr>
            <w:tcW w:w="964" w:type="dxa"/>
            <w:tcBorders>
              <w:top w:val="single" w:sz="4" w:space="0" w:color="auto"/>
              <w:bottom w:val="single" w:sz="4" w:space="0" w:color="auto"/>
            </w:tcBorders>
            <w:shd w:val="clear" w:color="auto" w:fill="auto"/>
            <w:noWrap/>
          </w:tcPr>
          <w:p w14:paraId="49B23F1B" w14:textId="77777777" w:rsidR="00985482" w:rsidRPr="006C65BE" w:rsidRDefault="00985482" w:rsidP="00985482">
            <w:pPr>
              <w:pStyle w:val="TableHd"/>
            </w:pPr>
            <w:r w:rsidRPr="006C65BE">
              <w:t>Total</w:t>
            </w:r>
          </w:p>
        </w:tc>
      </w:tr>
      <w:tr w:rsidR="00AC23C4" w:rsidRPr="006C65BE" w14:paraId="4E0E75E1" w14:textId="77777777" w:rsidTr="000020C5">
        <w:tc>
          <w:tcPr>
            <w:tcW w:w="2892" w:type="dxa"/>
            <w:tcBorders>
              <w:top w:val="single" w:sz="4" w:space="0" w:color="auto"/>
            </w:tcBorders>
            <w:shd w:val="clear" w:color="auto" w:fill="auto"/>
            <w:noWrap/>
          </w:tcPr>
          <w:p w14:paraId="69139618" w14:textId="77777777" w:rsidR="00985482" w:rsidRPr="006C65BE" w:rsidRDefault="00985482" w:rsidP="00985482">
            <w:pPr>
              <w:pStyle w:val="TableCell2-0Break"/>
            </w:pPr>
            <w:r w:rsidRPr="006C65BE">
              <w:t>Adult (</w:t>
            </w:r>
            <w:r w:rsidR="001A0009">
              <w:t>thir</w:t>
            </w:r>
            <w:r w:rsidRPr="006C65BE">
              <w:t>ties and older)</w:t>
            </w:r>
          </w:p>
        </w:tc>
        <w:tc>
          <w:tcPr>
            <w:tcW w:w="907" w:type="dxa"/>
            <w:tcBorders>
              <w:top w:val="single" w:sz="4" w:space="0" w:color="auto"/>
            </w:tcBorders>
            <w:shd w:val="clear" w:color="auto" w:fill="auto"/>
          </w:tcPr>
          <w:p w14:paraId="2F720DEE" w14:textId="77777777" w:rsidR="00985482" w:rsidRPr="006C65BE" w:rsidRDefault="00985482" w:rsidP="00AC23C4">
            <w:pPr>
              <w:pStyle w:val="TableCell2-0Break"/>
              <w:ind w:right="113"/>
              <w:jc w:val="right"/>
            </w:pPr>
            <w:r w:rsidRPr="006C65BE">
              <w:t>10</w:t>
            </w:r>
          </w:p>
        </w:tc>
        <w:tc>
          <w:tcPr>
            <w:tcW w:w="907" w:type="dxa"/>
            <w:tcBorders>
              <w:top w:val="single" w:sz="4" w:space="0" w:color="auto"/>
            </w:tcBorders>
            <w:shd w:val="clear" w:color="auto" w:fill="auto"/>
            <w:noWrap/>
          </w:tcPr>
          <w:p w14:paraId="458D3CED" w14:textId="77777777" w:rsidR="00985482" w:rsidRPr="006C65BE" w:rsidRDefault="00985482" w:rsidP="00AC23C4">
            <w:pPr>
              <w:pStyle w:val="TableCell2-0Break"/>
              <w:ind w:right="113"/>
              <w:jc w:val="right"/>
            </w:pPr>
            <w:r w:rsidRPr="006C65BE">
              <w:t>9</w:t>
            </w:r>
          </w:p>
        </w:tc>
        <w:tc>
          <w:tcPr>
            <w:tcW w:w="964" w:type="dxa"/>
            <w:tcBorders>
              <w:top w:val="single" w:sz="4" w:space="0" w:color="auto"/>
            </w:tcBorders>
            <w:shd w:val="clear" w:color="auto" w:fill="auto"/>
            <w:noWrap/>
          </w:tcPr>
          <w:p w14:paraId="5667254A" w14:textId="77777777" w:rsidR="00985482" w:rsidRPr="006C65BE" w:rsidRDefault="00985482" w:rsidP="00AC23C4">
            <w:pPr>
              <w:pStyle w:val="TableCell2-0Break"/>
              <w:ind w:right="113"/>
              <w:jc w:val="right"/>
            </w:pPr>
            <w:r w:rsidRPr="006C65BE">
              <w:t>19</w:t>
            </w:r>
          </w:p>
        </w:tc>
      </w:tr>
      <w:tr w:rsidR="00AC23C4" w:rsidRPr="006C65BE" w14:paraId="28A2971C" w14:textId="77777777" w:rsidTr="000020C5">
        <w:tc>
          <w:tcPr>
            <w:tcW w:w="2892" w:type="dxa"/>
            <w:shd w:val="clear" w:color="auto" w:fill="auto"/>
            <w:noWrap/>
          </w:tcPr>
          <w:p w14:paraId="1BCD0518" w14:textId="77777777" w:rsidR="00985482" w:rsidRPr="006C65BE" w:rsidRDefault="003C297C" w:rsidP="00985482">
            <w:r>
              <w:t xml:space="preserve">Young adult </w:t>
            </w:r>
            <w:r w:rsidR="00985482" w:rsidRPr="006C65BE">
              <w:t>(teens and twenties)</w:t>
            </w:r>
          </w:p>
        </w:tc>
        <w:tc>
          <w:tcPr>
            <w:tcW w:w="907" w:type="dxa"/>
            <w:shd w:val="clear" w:color="auto" w:fill="auto"/>
          </w:tcPr>
          <w:p w14:paraId="234920B8" w14:textId="77777777" w:rsidR="00985482" w:rsidRPr="006C65BE" w:rsidRDefault="00985482" w:rsidP="00AC23C4">
            <w:pPr>
              <w:ind w:right="113"/>
              <w:jc w:val="right"/>
            </w:pPr>
            <w:r w:rsidRPr="006C65BE">
              <w:t>6</w:t>
            </w:r>
          </w:p>
        </w:tc>
        <w:tc>
          <w:tcPr>
            <w:tcW w:w="907" w:type="dxa"/>
            <w:shd w:val="clear" w:color="auto" w:fill="auto"/>
            <w:noWrap/>
          </w:tcPr>
          <w:p w14:paraId="4778F2C2" w14:textId="77777777" w:rsidR="00985482" w:rsidRPr="006C65BE" w:rsidRDefault="00985482" w:rsidP="00AC23C4">
            <w:pPr>
              <w:ind w:right="113"/>
              <w:jc w:val="right"/>
            </w:pPr>
            <w:r w:rsidRPr="006C65BE">
              <w:t>14</w:t>
            </w:r>
          </w:p>
        </w:tc>
        <w:tc>
          <w:tcPr>
            <w:tcW w:w="964" w:type="dxa"/>
            <w:shd w:val="clear" w:color="auto" w:fill="auto"/>
            <w:noWrap/>
          </w:tcPr>
          <w:p w14:paraId="0605D3FF" w14:textId="77777777" w:rsidR="00985482" w:rsidRPr="006C65BE" w:rsidRDefault="00985482" w:rsidP="00AC23C4">
            <w:pPr>
              <w:ind w:right="113"/>
              <w:jc w:val="right"/>
            </w:pPr>
            <w:r w:rsidRPr="006C65BE">
              <w:t>20</w:t>
            </w:r>
          </w:p>
        </w:tc>
      </w:tr>
      <w:tr w:rsidR="00AC23C4" w:rsidRPr="006C65BE" w14:paraId="7ED1BD83" w14:textId="77777777" w:rsidTr="000020C5">
        <w:tc>
          <w:tcPr>
            <w:tcW w:w="2892" w:type="dxa"/>
            <w:tcBorders>
              <w:bottom w:val="single" w:sz="4" w:space="0" w:color="auto"/>
            </w:tcBorders>
            <w:shd w:val="clear" w:color="auto" w:fill="auto"/>
            <w:noWrap/>
          </w:tcPr>
          <w:p w14:paraId="008BCCDD" w14:textId="77777777" w:rsidR="00985482" w:rsidRPr="006C65BE" w:rsidRDefault="00985482" w:rsidP="00985482">
            <w:pPr>
              <w:pStyle w:val="TableCell0-2Break"/>
            </w:pPr>
            <w:r w:rsidRPr="006C65BE">
              <w:t>Child (</w:t>
            </w:r>
            <w:r w:rsidR="00706B63">
              <w:t>5</w:t>
            </w:r>
            <w:r w:rsidRPr="006C65BE">
              <w:t>-13 years)</w:t>
            </w:r>
          </w:p>
        </w:tc>
        <w:tc>
          <w:tcPr>
            <w:tcW w:w="907" w:type="dxa"/>
            <w:tcBorders>
              <w:bottom w:val="single" w:sz="4" w:space="0" w:color="auto"/>
            </w:tcBorders>
            <w:shd w:val="clear" w:color="auto" w:fill="auto"/>
          </w:tcPr>
          <w:p w14:paraId="0E3EFCE6" w14:textId="77777777" w:rsidR="00985482" w:rsidRPr="006C65BE" w:rsidRDefault="00985482" w:rsidP="00AC23C4">
            <w:pPr>
              <w:pStyle w:val="TableCell0-2Break"/>
              <w:ind w:right="113"/>
              <w:jc w:val="right"/>
            </w:pPr>
            <w:r w:rsidRPr="006C65BE">
              <w:t>4</w:t>
            </w:r>
          </w:p>
        </w:tc>
        <w:tc>
          <w:tcPr>
            <w:tcW w:w="907" w:type="dxa"/>
            <w:tcBorders>
              <w:bottom w:val="single" w:sz="4" w:space="0" w:color="auto"/>
            </w:tcBorders>
            <w:shd w:val="clear" w:color="auto" w:fill="auto"/>
            <w:noWrap/>
          </w:tcPr>
          <w:p w14:paraId="2178C964" w14:textId="77777777" w:rsidR="00985482" w:rsidRPr="006C65BE" w:rsidRDefault="00985482" w:rsidP="00AC23C4">
            <w:pPr>
              <w:pStyle w:val="TableCell0-2Break"/>
              <w:ind w:right="113"/>
              <w:jc w:val="right"/>
            </w:pPr>
            <w:r w:rsidRPr="006C65BE">
              <w:t>1</w:t>
            </w:r>
          </w:p>
        </w:tc>
        <w:tc>
          <w:tcPr>
            <w:tcW w:w="964" w:type="dxa"/>
            <w:tcBorders>
              <w:bottom w:val="single" w:sz="4" w:space="0" w:color="auto"/>
            </w:tcBorders>
            <w:shd w:val="clear" w:color="auto" w:fill="auto"/>
            <w:noWrap/>
          </w:tcPr>
          <w:p w14:paraId="31D2CB65" w14:textId="77777777" w:rsidR="00985482" w:rsidRPr="006C65BE" w:rsidRDefault="00985482" w:rsidP="00AC23C4">
            <w:pPr>
              <w:pStyle w:val="TableCell0-2Break"/>
              <w:ind w:right="113"/>
              <w:jc w:val="right"/>
            </w:pPr>
            <w:r w:rsidRPr="006C65BE">
              <w:t>5</w:t>
            </w:r>
          </w:p>
        </w:tc>
      </w:tr>
      <w:tr w:rsidR="00AC23C4" w:rsidRPr="006C65BE" w14:paraId="0D36D73D" w14:textId="77777777" w:rsidTr="000020C5">
        <w:tc>
          <w:tcPr>
            <w:tcW w:w="2892" w:type="dxa"/>
            <w:tcBorders>
              <w:top w:val="single" w:sz="4" w:space="0" w:color="auto"/>
              <w:bottom w:val="single" w:sz="4" w:space="0" w:color="auto"/>
            </w:tcBorders>
            <w:shd w:val="clear" w:color="auto" w:fill="auto"/>
            <w:noWrap/>
          </w:tcPr>
          <w:p w14:paraId="4F604EA6" w14:textId="77777777" w:rsidR="00985482" w:rsidRPr="006C65BE" w:rsidRDefault="00985482" w:rsidP="00985482">
            <w:pPr>
              <w:pStyle w:val="TableCell2-2Break"/>
            </w:pPr>
            <w:r w:rsidRPr="006C65BE">
              <w:t>Total</w:t>
            </w:r>
          </w:p>
        </w:tc>
        <w:tc>
          <w:tcPr>
            <w:tcW w:w="907" w:type="dxa"/>
            <w:tcBorders>
              <w:top w:val="single" w:sz="4" w:space="0" w:color="auto"/>
              <w:bottom w:val="single" w:sz="4" w:space="0" w:color="auto"/>
            </w:tcBorders>
            <w:shd w:val="clear" w:color="auto" w:fill="auto"/>
          </w:tcPr>
          <w:p w14:paraId="3CB628DF" w14:textId="77777777" w:rsidR="00985482" w:rsidRPr="006C65BE" w:rsidRDefault="00985482" w:rsidP="00AC23C4">
            <w:pPr>
              <w:pStyle w:val="TableCell2-2Break"/>
              <w:ind w:right="113"/>
              <w:jc w:val="right"/>
            </w:pPr>
            <w:r w:rsidRPr="006C65BE">
              <w:t>20</w:t>
            </w:r>
          </w:p>
        </w:tc>
        <w:tc>
          <w:tcPr>
            <w:tcW w:w="907" w:type="dxa"/>
            <w:tcBorders>
              <w:top w:val="single" w:sz="4" w:space="0" w:color="auto"/>
              <w:bottom w:val="single" w:sz="4" w:space="0" w:color="auto"/>
            </w:tcBorders>
            <w:shd w:val="clear" w:color="auto" w:fill="auto"/>
            <w:noWrap/>
          </w:tcPr>
          <w:p w14:paraId="334AC270" w14:textId="77777777" w:rsidR="00985482" w:rsidRPr="006C65BE" w:rsidRDefault="00985482" w:rsidP="00AC23C4">
            <w:pPr>
              <w:pStyle w:val="TableCell2-2Break"/>
              <w:ind w:right="113"/>
              <w:jc w:val="right"/>
            </w:pPr>
            <w:r w:rsidRPr="006C65BE">
              <w:t>24</w:t>
            </w:r>
          </w:p>
        </w:tc>
        <w:tc>
          <w:tcPr>
            <w:tcW w:w="964" w:type="dxa"/>
            <w:tcBorders>
              <w:top w:val="single" w:sz="4" w:space="0" w:color="auto"/>
              <w:bottom w:val="single" w:sz="4" w:space="0" w:color="auto"/>
            </w:tcBorders>
            <w:shd w:val="clear" w:color="auto" w:fill="auto"/>
            <w:noWrap/>
          </w:tcPr>
          <w:p w14:paraId="56120AD8" w14:textId="77777777" w:rsidR="00985482" w:rsidRPr="006C65BE" w:rsidRDefault="00985482" w:rsidP="00AC23C4">
            <w:pPr>
              <w:pStyle w:val="TableCell2-2Break"/>
              <w:ind w:right="113"/>
              <w:jc w:val="right"/>
            </w:pPr>
            <w:r w:rsidRPr="006C65BE">
              <w:t>44</w:t>
            </w:r>
          </w:p>
        </w:tc>
      </w:tr>
    </w:tbl>
    <w:p w14:paraId="0BEBFFAD" w14:textId="68352D97" w:rsidR="00985482" w:rsidRPr="006C65BE" w:rsidRDefault="00985482" w:rsidP="00275F04">
      <w:pPr>
        <w:pStyle w:val="Body0005after05before"/>
      </w:pPr>
      <w:r w:rsidRPr="006C65BE">
        <w:fldChar w:fldCharType="begin"/>
      </w:r>
      <w:r w:rsidRPr="006C65BE">
        <w:instrText xml:space="preserve"> REF _Ref368400191 \h </w:instrText>
      </w:r>
      <w:r>
        <w:instrText xml:space="preserve"> \* MERGEFORMAT </w:instrText>
      </w:r>
      <w:r w:rsidRPr="006C65BE">
        <w:fldChar w:fldCharType="separate"/>
      </w:r>
      <w:r w:rsidR="00154D81" w:rsidRPr="006C65BE">
        <w:t xml:space="preserve">Table </w:t>
      </w:r>
      <w:r w:rsidR="00154D81">
        <w:rPr>
          <w:noProof/>
          <w:cs/>
        </w:rPr>
        <w:t>‎</w:t>
      </w:r>
      <w:r w:rsidR="00154D81">
        <w:rPr>
          <w:noProof/>
        </w:rPr>
        <w:t>1.20</w:t>
      </w:r>
      <w:r w:rsidRPr="006C65BE">
        <w:fldChar w:fldCharType="end"/>
      </w:r>
      <w:r w:rsidRPr="006C65BE">
        <w:t xml:space="preserve"> provides an overview of the speakers and their occupations. The largest subgroups are </w:t>
      </w:r>
      <w:r w:rsidR="00A92D18">
        <w:t>pupils (13/44 – 30</w:t>
      </w:r>
      <w:r w:rsidRPr="006C65BE">
        <w:t>%), farmers (10/44 – 23%), and government or business employe</w:t>
      </w:r>
      <w:r w:rsidR="00A92D18">
        <w:t>es (5/44 – 11%). Eight of the 13</w:t>
      </w:r>
      <w:r w:rsidRPr="006C65BE">
        <w:t xml:space="preserve"> students were the teenagers living in the Merne household. The two BA students were the Merne</w:t>
      </w:r>
      <w:r w:rsidR="00B7093A">
        <w:t>’</w:t>
      </w:r>
      <w:r w:rsidRPr="006C65BE">
        <w:t xml:space="preserve">s oldest children who were studying in Jayapura and only once in a while came home to Sarmi. In addition to the ten full-time farmers, three of the government employees worked as part-time farmers. Of the total of five children, three were not yet in school; the remaining two were </w:t>
      </w:r>
      <w:r w:rsidR="00A92D18">
        <w:t xml:space="preserve">in </w:t>
      </w:r>
      <w:r w:rsidRPr="006C65BE">
        <w:t>primary school.</w:t>
      </w:r>
    </w:p>
    <w:p w14:paraId="77BC5262" w14:textId="77777777" w:rsidR="00985482" w:rsidRPr="006C65BE" w:rsidRDefault="00985482" w:rsidP="00985482">
      <w:pPr>
        <w:pStyle w:val="Caption"/>
      </w:pPr>
      <w:bookmarkStart w:id="816" w:name="_Ref368400191"/>
      <w:r w:rsidRPr="006C65BE">
        <w:t xml:space="preserve">Table </w:t>
      </w:r>
      <w:fldSimple w:instr=" STYLEREF 1 \s ">
        <w:r w:rsidR="00154D81">
          <w:rPr>
            <w:noProof/>
            <w:cs/>
          </w:rPr>
          <w:t>‎</w:t>
        </w:r>
        <w:r w:rsidR="00154D81">
          <w:rPr>
            <w:noProof/>
          </w:rPr>
          <w:t>1</w:t>
        </w:r>
      </w:fldSimple>
      <w:r w:rsidR="00F207A1">
        <w:t>.</w:t>
      </w:r>
      <w:fldSimple w:instr=" SEQ Table \* ARABIC \s 1 ">
        <w:r w:rsidR="00154D81">
          <w:rPr>
            <w:noProof/>
          </w:rPr>
          <w:t>20</w:t>
        </w:r>
      </w:fldSimple>
      <w:bookmarkEnd w:id="816"/>
      <w:r w:rsidRPr="006C65BE">
        <w:t>:</w:t>
      </w:r>
      <w:r w:rsidRPr="006C65BE">
        <w:tab/>
        <w:t>The recorded Papuan Malay speakers by occupation</w:t>
      </w:r>
    </w:p>
    <w:tbl>
      <w:tblPr>
        <w:tblW w:w="5726" w:type="dxa"/>
        <w:tblInd w:w="170" w:type="dxa"/>
        <w:tblBorders>
          <w:bottom w:val="single" w:sz="4" w:space="0" w:color="auto"/>
        </w:tblBorders>
        <w:tblLook w:val="01E0" w:firstRow="1" w:lastRow="1" w:firstColumn="1" w:lastColumn="1" w:noHBand="0" w:noVBand="0"/>
      </w:tblPr>
      <w:tblGrid>
        <w:gridCol w:w="2948"/>
        <w:gridCol w:w="907"/>
        <w:gridCol w:w="907"/>
        <w:gridCol w:w="964"/>
      </w:tblGrid>
      <w:tr w:rsidR="00AC23C4" w:rsidRPr="00AC23C4" w14:paraId="2918153E" w14:textId="77777777" w:rsidTr="000020C5">
        <w:trPr>
          <w:tblHeader/>
        </w:trPr>
        <w:tc>
          <w:tcPr>
            <w:tcW w:w="2948" w:type="dxa"/>
            <w:tcBorders>
              <w:top w:val="single" w:sz="4" w:space="0" w:color="auto"/>
              <w:bottom w:val="single" w:sz="4" w:space="0" w:color="auto"/>
            </w:tcBorders>
            <w:shd w:val="clear" w:color="auto" w:fill="auto"/>
            <w:noWrap/>
          </w:tcPr>
          <w:p w14:paraId="0EB15ED5" w14:textId="77777777" w:rsidR="00985482" w:rsidRPr="006C65BE" w:rsidRDefault="00985482" w:rsidP="00985482">
            <w:pPr>
              <w:pStyle w:val="TableHd"/>
            </w:pPr>
            <w:r w:rsidRPr="006C65BE">
              <w:t>Occupation</w:t>
            </w:r>
          </w:p>
        </w:tc>
        <w:tc>
          <w:tcPr>
            <w:tcW w:w="907" w:type="dxa"/>
            <w:tcBorders>
              <w:top w:val="single" w:sz="4" w:space="0" w:color="auto"/>
              <w:bottom w:val="single" w:sz="4" w:space="0" w:color="auto"/>
            </w:tcBorders>
            <w:shd w:val="clear" w:color="auto" w:fill="auto"/>
          </w:tcPr>
          <w:p w14:paraId="458FD424" w14:textId="77777777" w:rsidR="00985482" w:rsidRPr="006C65BE" w:rsidRDefault="00985482" w:rsidP="00985482">
            <w:pPr>
              <w:pStyle w:val="TableHd"/>
            </w:pPr>
            <w:r w:rsidRPr="006C65BE">
              <w:t>Males</w:t>
            </w:r>
          </w:p>
        </w:tc>
        <w:tc>
          <w:tcPr>
            <w:tcW w:w="907" w:type="dxa"/>
            <w:tcBorders>
              <w:top w:val="single" w:sz="4" w:space="0" w:color="auto"/>
              <w:bottom w:val="single" w:sz="4" w:space="0" w:color="auto"/>
            </w:tcBorders>
            <w:shd w:val="clear" w:color="auto" w:fill="auto"/>
            <w:noWrap/>
          </w:tcPr>
          <w:p w14:paraId="39CA3CD9" w14:textId="77777777" w:rsidR="00985482" w:rsidRPr="006C65BE" w:rsidRDefault="00985482" w:rsidP="00985482">
            <w:pPr>
              <w:pStyle w:val="TableHd"/>
            </w:pPr>
            <w:r w:rsidRPr="006C65BE">
              <w:t>Females</w:t>
            </w:r>
          </w:p>
        </w:tc>
        <w:tc>
          <w:tcPr>
            <w:tcW w:w="964" w:type="dxa"/>
            <w:tcBorders>
              <w:top w:val="single" w:sz="4" w:space="0" w:color="auto"/>
              <w:bottom w:val="single" w:sz="4" w:space="0" w:color="auto"/>
            </w:tcBorders>
            <w:shd w:val="clear" w:color="auto" w:fill="auto"/>
            <w:noWrap/>
          </w:tcPr>
          <w:p w14:paraId="1E8D2D85" w14:textId="77777777" w:rsidR="00985482" w:rsidRPr="006C65BE" w:rsidRDefault="00985482" w:rsidP="00985482">
            <w:pPr>
              <w:pStyle w:val="TableHd"/>
            </w:pPr>
            <w:r w:rsidRPr="006C65BE">
              <w:t>Total</w:t>
            </w:r>
          </w:p>
        </w:tc>
      </w:tr>
      <w:tr w:rsidR="00AC23C4" w:rsidRPr="006C65BE" w14:paraId="5ABB58C8" w14:textId="77777777" w:rsidTr="000020C5">
        <w:tc>
          <w:tcPr>
            <w:tcW w:w="2948" w:type="dxa"/>
            <w:tcBorders>
              <w:top w:val="single" w:sz="4" w:space="0" w:color="auto"/>
            </w:tcBorders>
            <w:shd w:val="clear" w:color="auto" w:fill="auto"/>
            <w:noWrap/>
          </w:tcPr>
          <w:p w14:paraId="1BF3C1C5" w14:textId="77777777" w:rsidR="00985482" w:rsidRPr="006C65BE" w:rsidRDefault="00985482" w:rsidP="00985482">
            <w:pPr>
              <w:pStyle w:val="TableCell2-0Break"/>
            </w:pPr>
            <w:r w:rsidRPr="006C65BE">
              <w:t>Student (BA studies)</w:t>
            </w:r>
          </w:p>
        </w:tc>
        <w:tc>
          <w:tcPr>
            <w:tcW w:w="907" w:type="dxa"/>
            <w:tcBorders>
              <w:top w:val="single" w:sz="4" w:space="0" w:color="auto"/>
            </w:tcBorders>
            <w:shd w:val="clear" w:color="auto" w:fill="auto"/>
          </w:tcPr>
          <w:p w14:paraId="715D58A9" w14:textId="77777777" w:rsidR="00985482" w:rsidRPr="006C65BE" w:rsidRDefault="00985482" w:rsidP="00AC23C4">
            <w:pPr>
              <w:pStyle w:val="TableCell2-0Break"/>
              <w:ind w:right="113"/>
              <w:jc w:val="right"/>
            </w:pPr>
            <w:r w:rsidRPr="006C65BE">
              <w:t>1</w:t>
            </w:r>
          </w:p>
        </w:tc>
        <w:tc>
          <w:tcPr>
            <w:tcW w:w="907" w:type="dxa"/>
            <w:tcBorders>
              <w:top w:val="single" w:sz="4" w:space="0" w:color="auto"/>
            </w:tcBorders>
            <w:shd w:val="clear" w:color="auto" w:fill="auto"/>
            <w:noWrap/>
          </w:tcPr>
          <w:p w14:paraId="251F5125" w14:textId="77777777" w:rsidR="00985482" w:rsidRPr="006C65BE" w:rsidRDefault="00985482" w:rsidP="00AC23C4">
            <w:pPr>
              <w:pStyle w:val="TableCell2-0Break"/>
              <w:ind w:right="113"/>
              <w:jc w:val="right"/>
            </w:pPr>
            <w:r w:rsidRPr="006C65BE">
              <w:t>1</w:t>
            </w:r>
          </w:p>
        </w:tc>
        <w:tc>
          <w:tcPr>
            <w:tcW w:w="964" w:type="dxa"/>
            <w:tcBorders>
              <w:top w:val="single" w:sz="4" w:space="0" w:color="auto"/>
            </w:tcBorders>
            <w:shd w:val="clear" w:color="auto" w:fill="auto"/>
            <w:noWrap/>
          </w:tcPr>
          <w:p w14:paraId="3D78B4C2" w14:textId="77777777" w:rsidR="00985482" w:rsidRPr="006C65BE" w:rsidRDefault="00985482" w:rsidP="00AC23C4">
            <w:pPr>
              <w:pStyle w:val="TableCell2-0Break"/>
              <w:ind w:right="113"/>
              <w:jc w:val="right"/>
            </w:pPr>
            <w:r w:rsidRPr="006C65BE">
              <w:t>2</w:t>
            </w:r>
          </w:p>
        </w:tc>
      </w:tr>
      <w:tr w:rsidR="00AC23C4" w:rsidRPr="006C65BE" w14:paraId="08F2546D" w14:textId="77777777" w:rsidTr="000020C5">
        <w:tc>
          <w:tcPr>
            <w:tcW w:w="2948" w:type="dxa"/>
            <w:shd w:val="clear" w:color="auto" w:fill="auto"/>
            <w:noWrap/>
          </w:tcPr>
          <w:p w14:paraId="6049D67B" w14:textId="77777777" w:rsidR="00985482" w:rsidRPr="006C65BE" w:rsidRDefault="00A92D18" w:rsidP="00985482">
            <w:r>
              <w:t>Pupil</w:t>
            </w:r>
            <w:r w:rsidR="00985482" w:rsidRPr="006C65BE">
              <w:t xml:space="preserve"> (high school)</w:t>
            </w:r>
          </w:p>
        </w:tc>
        <w:tc>
          <w:tcPr>
            <w:tcW w:w="907" w:type="dxa"/>
            <w:shd w:val="clear" w:color="auto" w:fill="auto"/>
          </w:tcPr>
          <w:p w14:paraId="0BB6271F" w14:textId="77777777" w:rsidR="00985482" w:rsidRPr="006C65BE" w:rsidRDefault="00985482" w:rsidP="00AC23C4">
            <w:pPr>
              <w:ind w:right="113"/>
              <w:jc w:val="right"/>
            </w:pPr>
            <w:r w:rsidRPr="006C65BE">
              <w:t>1</w:t>
            </w:r>
          </w:p>
        </w:tc>
        <w:tc>
          <w:tcPr>
            <w:tcW w:w="907" w:type="dxa"/>
            <w:shd w:val="clear" w:color="auto" w:fill="auto"/>
            <w:noWrap/>
          </w:tcPr>
          <w:p w14:paraId="66077C18" w14:textId="77777777" w:rsidR="00985482" w:rsidRPr="006C65BE" w:rsidRDefault="00985482" w:rsidP="00AC23C4">
            <w:pPr>
              <w:ind w:right="113"/>
              <w:jc w:val="right"/>
            </w:pPr>
            <w:r w:rsidRPr="006C65BE">
              <w:t>4</w:t>
            </w:r>
          </w:p>
        </w:tc>
        <w:tc>
          <w:tcPr>
            <w:tcW w:w="964" w:type="dxa"/>
            <w:shd w:val="clear" w:color="auto" w:fill="auto"/>
            <w:noWrap/>
          </w:tcPr>
          <w:p w14:paraId="48308886" w14:textId="77777777" w:rsidR="00985482" w:rsidRPr="006C65BE" w:rsidRDefault="00985482" w:rsidP="00AC23C4">
            <w:pPr>
              <w:ind w:right="113"/>
              <w:jc w:val="right"/>
            </w:pPr>
            <w:r w:rsidRPr="006C65BE">
              <w:t>5</w:t>
            </w:r>
          </w:p>
        </w:tc>
      </w:tr>
      <w:tr w:rsidR="00AC23C4" w:rsidRPr="006C65BE" w14:paraId="457668C1" w14:textId="77777777" w:rsidTr="000020C5">
        <w:tc>
          <w:tcPr>
            <w:tcW w:w="2948" w:type="dxa"/>
            <w:shd w:val="clear" w:color="auto" w:fill="auto"/>
            <w:noWrap/>
          </w:tcPr>
          <w:p w14:paraId="539D819C" w14:textId="77777777" w:rsidR="00985482" w:rsidRPr="006C65BE" w:rsidRDefault="00A92D18" w:rsidP="00985482">
            <w:r>
              <w:t>Pupil</w:t>
            </w:r>
            <w:r w:rsidR="00985482" w:rsidRPr="006C65BE">
              <w:t xml:space="preserve"> (middle school)</w:t>
            </w:r>
          </w:p>
        </w:tc>
        <w:tc>
          <w:tcPr>
            <w:tcW w:w="907" w:type="dxa"/>
            <w:shd w:val="clear" w:color="auto" w:fill="auto"/>
          </w:tcPr>
          <w:p w14:paraId="5C82175C" w14:textId="77777777" w:rsidR="00985482" w:rsidRPr="006C65BE" w:rsidRDefault="00985482" w:rsidP="00AC23C4">
            <w:pPr>
              <w:ind w:right="113"/>
              <w:jc w:val="right"/>
            </w:pPr>
            <w:r w:rsidRPr="006C65BE">
              <w:t>1</w:t>
            </w:r>
          </w:p>
        </w:tc>
        <w:tc>
          <w:tcPr>
            <w:tcW w:w="907" w:type="dxa"/>
            <w:shd w:val="clear" w:color="auto" w:fill="auto"/>
            <w:noWrap/>
          </w:tcPr>
          <w:p w14:paraId="05C70E86" w14:textId="77777777" w:rsidR="00985482" w:rsidRPr="006C65BE" w:rsidRDefault="00985482" w:rsidP="00AC23C4">
            <w:pPr>
              <w:ind w:right="113"/>
              <w:jc w:val="right"/>
            </w:pPr>
            <w:r w:rsidRPr="006C65BE">
              <w:t>5</w:t>
            </w:r>
          </w:p>
        </w:tc>
        <w:tc>
          <w:tcPr>
            <w:tcW w:w="964" w:type="dxa"/>
            <w:shd w:val="clear" w:color="auto" w:fill="auto"/>
            <w:noWrap/>
          </w:tcPr>
          <w:p w14:paraId="4084E5F3" w14:textId="77777777" w:rsidR="00985482" w:rsidRPr="006C65BE" w:rsidRDefault="00985482" w:rsidP="00AC23C4">
            <w:pPr>
              <w:ind w:right="113"/>
              <w:jc w:val="right"/>
            </w:pPr>
            <w:r w:rsidRPr="006C65BE">
              <w:t>6</w:t>
            </w:r>
          </w:p>
        </w:tc>
      </w:tr>
      <w:tr w:rsidR="00AC23C4" w:rsidRPr="006C65BE" w14:paraId="38834A37" w14:textId="77777777" w:rsidTr="000020C5">
        <w:tc>
          <w:tcPr>
            <w:tcW w:w="2948" w:type="dxa"/>
            <w:shd w:val="clear" w:color="auto" w:fill="auto"/>
            <w:noWrap/>
          </w:tcPr>
          <w:p w14:paraId="6A9D86E8" w14:textId="77777777" w:rsidR="00985482" w:rsidRPr="006C65BE" w:rsidRDefault="00A92D18" w:rsidP="00985482">
            <w:r>
              <w:t>Pupil</w:t>
            </w:r>
            <w:r w:rsidR="00985482" w:rsidRPr="006C65BE">
              <w:t xml:space="preserve"> (primary school)</w:t>
            </w:r>
          </w:p>
        </w:tc>
        <w:tc>
          <w:tcPr>
            <w:tcW w:w="907" w:type="dxa"/>
            <w:shd w:val="clear" w:color="auto" w:fill="auto"/>
          </w:tcPr>
          <w:p w14:paraId="384D6778" w14:textId="77777777" w:rsidR="00985482" w:rsidRPr="006C65BE" w:rsidRDefault="00985482" w:rsidP="00AC23C4">
            <w:pPr>
              <w:ind w:right="113"/>
              <w:jc w:val="right"/>
            </w:pPr>
            <w:r w:rsidRPr="006C65BE">
              <w:t>2</w:t>
            </w:r>
          </w:p>
        </w:tc>
        <w:tc>
          <w:tcPr>
            <w:tcW w:w="907" w:type="dxa"/>
            <w:shd w:val="clear" w:color="auto" w:fill="auto"/>
            <w:noWrap/>
          </w:tcPr>
          <w:p w14:paraId="0C8743BC" w14:textId="77777777" w:rsidR="00985482" w:rsidRPr="006C65BE" w:rsidRDefault="00985482" w:rsidP="00AC23C4">
            <w:pPr>
              <w:ind w:right="113"/>
              <w:jc w:val="right"/>
            </w:pPr>
            <w:r w:rsidRPr="006C65BE">
              <w:t>0</w:t>
            </w:r>
          </w:p>
        </w:tc>
        <w:tc>
          <w:tcPr>
            <w:tcW w:w="964" w:type="dxa"/>
            <w:shd w:val="clear" w:color="auto" w:fill="auto"/>
            <w:noWrap/>
          </w:tcPr>
          <w:p w14:paraId="3C3E2E4E" w14:textId="77777777" w:rsidR="00985482" w:rsidRPr="006C65BE" w:rsidRDefault="00985482" w:rsidP="00AC23C4">
            <w:pPr>
              <w:ind w:right="113"/>
              <w:jc w:val="right"/>
            </w:pPr>
            <w:r w:rsidRPr="006C65BE">
              <w:t>2</w:t>
            </w:r>
          </w:p>
        </w:tc>
      </w:tr>
      <w:tr w:rsidR="00AC23C4" w:rsidRPr="006C65BE" w14:paraId="031C7022" w14:textId="77777777" w:rsidTr="000020C5">
        <w:tc>
          <w:tcPr>
            <w:tcW w:w="2948" w:type="dxa"/>
            <w:shd w:val="clear" w:color="auto" w:fill="auto"/>
            <w:noWrap/>
          </w:tcPr>
          <w:p w14:paraId="1FC2FEB1" w14:textId="77777777" w:rsidR="00985482" w:rsidRPr="006C65BE" w:rsidRDefault="00985482" w:rsidP="00985482">
            <w:r w:rsidRPr="006C65BE">
              <w:t>Farmer</w:t>
            </w:r>
          </w:p>
        </w:tc>
        <w:tc>
          <w:tcPr>
            <w:tcW w:w="907" w:type="dxa"/>
            <w:shd w:val="clear" w:color="auto" w:fill="auto"/>
          </w:tcPr>
          <w:p w14:paraId="16B1968F" w14:textId="77777777" w:rsidR="00985482" w:rsidRPr="006C65BE" w:rsidRDefault="00985482" w:rsidP="00AC23C4">
            <w:pPr>
              <w:ind w:right="113"/>
              <w:jc w:val="right"/>
            </w:pPr>
            <w:r w:rsidRPr="006C65BE">
              <w:t>2 (+3)</w:t>
            </w:r>
          </w:p>
        </w:tc>
        <w:tc>
          <w:tcPr>
            <w:tcW w:w="907" w:type="dxa"/>
            <w:shd w:val="clear" w:color="auto" w:fill="auto"/>
            <w:noWrap/>
          </w:tcPr>
          <w:p w14:paraId="35E99FA7" w14:textId="77777777" w:rsidR="00985482" w:rsidRPr="006C65BE" w:rsidRDefault="00985482" w:rsidP="00AC23C4">
            <w:pPr>
              <w:ind w:right="113"/>
              <w:jc w:val="right"/>
            </w:pPr>
            <w:r w:rsidRPr="006C65BE">
              <w:t>8</w:t>
            </w:r>
          </w:p>
        </w:tc>
        <w:tc>
          <w:tcPr>
            <w:tcW w:w="964" w:type="dxa"/>
            <w:shd w:val="clear" w:color="auto" w:fill="auto"/>
            <w:noWrap/>
          </w:tcPr>
          <w:p w14:paraId="5E9E89E1" w14:textId="77777777" w:rsidR="00985482" w:rsidRPr="006C65BE" w:rsidRDefault="00985482" w:rsidP="00AC23C4">
            <w:pPr>
              <w:ind w:right="113"/>
              <w:jc w:val="right"/>
            </w:pPr>
            <w:r w:rsidRPr="006C65BE">
              <w:t>10 (+3)</w:t>
            </w:r>
          </w:p>
        </w:tc>
      </w:tr>
      <w:tr w:rsidR="00AC23C4" w:rsidRPr="006C65BE" w14:paraId="17B35172" w14:textId="77777777" w:rsidTr="000020C5">
        <w:tc>
          <w:tcPr>
            <w:tcW w:w="2948" w:type="dxa"/>
            <w:shd w:val="clear" w:color="auto" w:fill="auto"/>
            <w:noWrap/>
          </w:tcPr>
          <w:p w14:paraId="75067156" w14:textId="77777777" w:rsidR="00985482" w:rsidRPr="006C65BE" w:rsidRDefault="00985482" w:rsidP="00985482">
            <w:r w:rsidRPr="006C65BE">
              <w:t>Employee (government/business)</w:t>
            </w:r>
          </w:p>
        </w:tc>
        <w:tc>
          <w:tcPr>
            <w:tcW w:w="907" w:type="dxa"/>
            <w:shd w:val="clear" w:color="auto" w:fill="auto"/>
          </w:tcPr>
          <w:p w14:paraId="1336D7CC" w14:textId="77777777" w:rsidR="00985482" w:rsidRPr="006C65BE" w:rsidRDefault="00985482" w:rsidP="00AC23C4">
            <w:pPr>
              <w:ind w:right="113"/>
              <w:jc w:val="right"/>
            </w:pPr>
            <w:r w:rsidRPr="006C65BE">
              <w:t>5</w:t>
            </w:r>
          </w:p>
        </w:tc>
        <w:tc>
          <w:tcPr>
            <w:tcW w:w="907" w:type="dxa"/>
            <w:shd w:val="clear" w:color="auto" w:fill="auto"/>
            <w:noWrap/>
          </w:tcPr>
          <w:p w14:paraId="3A0178B6" w14:textId="77777777" w:rsidR="00985482" w:rsidRPr="006C65BE" w:rsidRDefault="00985482" w:rsidP="00AC23C4">
            <w:pPr>
              <w:ind w:right="113"/>
              <w:jc w:val="right"/>
            </w:pPr>
            <w:r w:rsidRPr="006C65BE">
              <w:t>0</w:t>
            </w:r>
          </w:p>
        </w:tc>
        <w:tc>
          <w:tcPr>
            <w:tcW w:w="964" w:type="dxa"/>
            <w:shd w:val="clear" w:color="auto" w:fill="auto"/>
            <w:noWrap/>
          </w:tcPr>
          <w:p w14:paraId="6580C285" w14:textId="77777777" w:rsidR="00985482" w:rsidRPr="006C65BE" w:rsidRDefault="00985482" w:rsidP="00AC23C4">
            <w:pPr>
              <w:ind w:right="113"/>
              <w:jc w:val="right"/>
            </w:pPr>
            <w:r w:rsidRPr="006C65BE">
              <w:t>5</w:t>
            </w:r>
          </w:p>
        </w:tc>
      </w:tr>
      <w:tr w:rsidR="00AC23C4" w:rsidRPr="006C65BE" w14:paraId="4392E4F3" w14:textId="77777777" w:rsidTr="000020C5">
        <w:tc>
          <w:tcPr>
            <w:tcW w:w="2948" w:type="dxa"/>
            <w:shd w:val="clear" w:color="auto" w:fill="auto"/>
            <w:noWrap/>
          </w:tcPr>
          <w:p w14:paraId="55482FD2" w14:textId="77777777" w:rsidR="00985482" w:rsidRPr="006C65BE" w:rsidRDefault="00985482" w:rsidP="00985482">
            <w:r w:rsidRPr="006C65BE">
              <w:t>Pastor</w:t>
            </w:r>
          </w:p>
        </w:tc>
        <w:tc>
          <w:tcPr>
            <w:tcW w:w="907" w:type="dxa"/>
            <w:shd w:val="clear" w:color="auto" w:fill="auto"/>
          </w:tcPr>
          <w:p w14:paraId="4D5F67FA" w14:textId="77777777" w:rsidR="00985482" w:rsidRPr="006C65BE" w:rsidRDefault="00985482" w:rsidP="00AC23C4">
            <w:pPr>
              <w:ind w:right="113"/>
              <w:jc w:val="right"/>
            </w:pPr>
            <w:r w:rsidRPr="006C65BE">
              <w:t>2</w:t>
            </w:r>
          </w:p>
        </w:tc>
        <w:tc>
          <w:tcPr>
            <w:tcW w:w="907" w:type="dxa"/>
            <w:shd w:val="clear" w:color="auto" w:fill="auto"/>
            <w:noWrap/>
          </w:tcPr>
          <w:p w14:paraId="6024AFBE" w14:textId="77777777" w:rsidR="00985482" w:rsidRPr="006C65BE" w:rsidRDefault="00985482" w:rsidP="00AC23C4">
            <w:pPr>
              <w:ind w:right="113"/>
              <w:jc w:val="right"/>
            </w:pPr>
            <w:r w:rsidRPr="006C65BE">
              <w:t>1</w:t>
            </w:r>
          </w:p>
        </w:tc>
        <w:tc>
          <w:tcPr>
            <w:tcW w:w="964" w:type="dxa"/>
            <w:shd w:val="clear" w:color="auto" w:fill="auto"/>
            <w:noWrap/>
          </w:tcPr>
          <w:p w14:paraId="7A7708A0" w14:textId="77777777" w:rsidR="00985482" w:rsidRPr="006C65BE" w:rsidRDefault="00985482" w:rsidP="00AC23C4">
            <w:pPr>
              <w:ind w:right="113"/>
              <w:jc w:val="right"/>
            </w:pPr>
            <w:r w:rsidRPr="006C65BE">
              <w:t>3</w:t>
            </w:r>
          </w:p>
        </w:tc>
      </w:tr>
      <w:tr w:rsidR="00AC23C4" w:rsidRPr="006C65BE" w14:paraId="436ED504" w14:textId="77777777" w:rsidTr="000020C5">
        <w:tc>
          <w:tcPr>
            <w:tcW w:w="2948" w:type="dxa"/>
            <w:shd w:val="clear" w:color="auto" w:fill="auto"/>
            <w:noWrap/>
          </w:tcPr>
          <w:p w14:paraId="75661DCF" w14:textId="77777777" w:rsidR="00985482" w:rsidRPr="006C65BE" w:rsidRDefault="00985482" w:rsidP="00985482">
            <w:r w:rsidRPr="006C65BE">
              <w:t>(ex-)Mayor</w:t>
            </w:r>
          </w:p>
        </w:tc>
        <w:tc>
          <w:tcPr>
            <w:tcW w:w="907" w:type="dxa"/>
            <w:shd w:val="clear" w:color="auto" w:fill="auto"/>
          </w:tcPr>
          <w:p w14:paraId="69927EBD" w14:textId="77777777" w:rsidR="00985482" w:rsidRPr="006C65BE" w:rsidRDefault="00985482" w:rsidP="00AC23C4">
            <w:pPr>
              <w:ind w:right="113"/>
              <w:jc w:val="right"/>
            </w:pPr>
            <w:r w:rsidRPr="006C65BE">
              <w:t>2</w:t>
            </w:r>
          </w:p>
        </w:tc>
        <w:tc>
          <w:tcPr>
            <w:tcW w:w="907" w:type="dxa"/>
            <w:shd w:val="clear" w:color="auto" w:fill="auto"/>
            <w:noWrap/>
          </w:tcPr>
          <w:p w14:paraId="34151245" w14:textId="77777777" w:rsidR="00985482" w:rsidRPr="006C65BE" w:rsidRDefault="00985482" w:rsidP="00AC23C4">
            <w:pPr>
              <w:ind w:right="113"/>
              <w:jc w:val="right"/>
            </w:pPr>
            <w:r w:rsidRPr="006C65BE">
              <w:t>0</w:t>
            </w:r>
          </w:p>
        </w:tc>
        <w:tc>
          <w:tcPr>
            <w:tcW w:w="964" w:type="dxa"/>
            <w:shd w:val="clear" w:color="auto" w:fill="auto"/>
            <w:noWrap/>
          </w:tcPr>
          <w:p w14:paraId="276AB357" w14:textId="77777777" w:rsidR="00985482" w:rsidRPr="006C65BE" w:rsidRDefault="00985482" w:rsidP="00AC23C4">
            <w:pPr>
              <w:ind w:right="113"/>
              <w:jc w:val="right"/>
            </w:pPr>
            <w:r w:rsidRPr="006C65BE">
              <w:t>2</w:t>
            </w:r>
          </w:p>
        </w:tc>
      </w:tr>
      <w:tr w:rsidR="00AC23C4" w:rsidRPr="006C65BE" w14:paraId="2873F94E" w14:textId="77777777" w:rsidTr="000020C5">
        <w:tc>
          <w:tcPr>
            <w:tcW w:w="2948" w:type="dxa"/>
            <w:shd w:val="clear" w:color="auto" w:fill="auto"/>
            <w:noWrap/>
          </w:tcPr>
          <w:p w14:paraId="0DEECE14" w14:textId="77777777" w:rsidR="00985482" w:rsidRPr="006C65BE" w:rsidRDefault="00985482" w:rsidP="00985482">
            <w:r w:rsidRPr="006C65BE">
              <w:t>Housewife</w:t>
            </w:r>
          </w:p>
        </w:tc>
        <w:tc>
          <w:tcPr>
            <w:tcW w:w="907" w:type="dxa"/>
            <w:shd w:val="clear" w:color="auto" w:fill="auto"/>
          </w:tcPr>
          <w:p w14:paraId="1D647DA8" w14:textId="77777777" w:rsidR="00985482" w:rsidRPr="006C65BE" w:rsidRDefault="00985482" w:rsidP="00AC23C4">
            <w:pPr>
              <w:ind w:right="113"/>
              <w:jc w:val="right"/>
            </w:pPr>
            <w:r w:rsidRPr="006C65BE">
              <w:t>0</w:t>
            </w:r>
          </w:p>
        </w:tc>
        <w:tc>
          <w:tcPr>
            <w:tcW w:w="907" w:type="dxa"/>
            <w:shd w:val="clear" w:color="auto" w:fill="auto"/>
            <w:noWrap/>
          </w:tcPr>
          <w:p w14:paraId="333545D6" w14:textId="77777777" w:rsidR="00985482" w:rsidRPr="006C65BE" w:rsidRDefault="00985482" w:rsidP="00AC23C4">
            <w:pPr>
              <w:ind w:right="113"/>
              <w:jc w:val="right"/>
            </w:pPr>
            <w:r w:rsidRPr="006C65BE">
              <w:t>2</w:t>
            </w:r>
          </w:p>
        </w:tc>
        <w:tc>
          <w:tcPr>
            <w:tcW w:w="964" w:type="dxa"/>
            <w:shd w:val="clear" w:color="auto" w:fill="auto"/>
            <w:noWrap/>
          </w:tcPr>
          <w:p w14:paraId="1DC4F83D" w14:textId="77777777" w:rsidR="00985482" w:rsidRPr="006C65BE" w:rsidRDefault="00985482" w:rsidP="00AC23C4">
            <w:pPr>
              <w:ind w:right="113"/>
              <w:jc w:val="right"/>
            </w:pPr>
            <w:r w:rsidRPr="006C65BE">
              <w:t>2</w:t>
            </w:r>
          </w:p>
        </w:tc>
      </w:tr>
      <w:tr w:rsidR="00AC23C4" w:rsidRPr="006C65BE" w14:paraId="33FE39D7" w14:textId="77777777" w:rsidTr="000020C5">
        <w:tc>
          <w:tcPr>
            <w:tcW w:w="2948" w:type="dxa"/>
            <w:shd w:val="clear" w:color="auto" w:fill="auto"/>
            <w:noWrap/>
          </w:tcPr>
          <w:p w14:paraId="042FE135" w14:textId="77777777" w:rsidR="00985482" w:rsidRPr="006C65BE" w:rsidRDefault="00985482" w:rsidP="00985482">
            <w:r w:rsidRPr="006C65BE">
              <w:t>BA graduate</w:t>
            </w:r>
          </w:p>
        </w:tc>
        <w:tc>
          <w:tcPr>
            <w:tcW w:w="907" w:type="dxa"/>
            <w:shd w:val="clear" w:color="auto" w:fill="auto"/>
          </w:tcPr>
          <w:p w14:paraId="3BDF66C0" w14:textId="77777777" w:rsidR="00985482" w:rsidRPr="006C65BE" w:rsidRDefault="00985482" w:rsidP="00AC23C4">
            <w:pPr>
              <w:ind w:right="113"/>
              <w:jc w:val="right"/>
            </w:pPr>
            <w:r w:rsidRPr="006C65BE">
              <w:t>0</w:t>
            </w:r>
          </w:p>
        </w:tc>
        <w:tc>
          <w:tcPr>
            <w:tcW w:w="907" w:type="dxa"/>
            <w:shd w:val="clear" w:color="auto" w:fill="auto"/>
            <w:noWrap/>
          </w:tcPr>
          <w:p w14:paraId="0475ABF2" w14:textId="77777777" w:rsidR="00985482" w:rsidRPr="006C65BE" w:rsidRDefault="00985482" w:rsidP="00AC23C4">
            <w:pPr>
              <w:ind w:right="113"/>
              <w:jc w:val="right"/>
            </w:pPr>
            <w:r w:rsidRPr="006C65BE">
              <w:t>1</w:t>
            </w:r>
          </w:p>
        </w:tc>
        <w:tc>
          <w:tcPr>
            <w:tcW w:w="964" w:type="dxa"/>
            <w:shd w:val="clear" w:color="auto" w:fill="auto"/>
            <w:noWrap/>
          </w:tcPr>
          <w:p w14:paraId="31520E60" w14:textId="77777777" w:rsidR="00985482" w:rsidRPr="006C65BE" w:rsidRDefault="00985482" w:rsidP="00AC23C4">
            <w:pPr>
              <w:ind w:right="113"/>
              <w:jc w:val="right"/>
            </w:pPr>
            <w:r w:rsidRPr="006C65BE">
              <w:t>1</w:t>
            </w:r>
          </w:p>
        </w:tc>
      </w:tr>
      <w:tr w:rsidR="00AC23C4" w:rsidRPr="006C65BE" w14:paraId="0F50277D" w14:textId="77777777" w:rsidTr="000020C5">
        <w:tc>
          <w:tcPr>
            <w:tcW w:w="2948" w:type="dxa"/>
            <w:shd w:val="clear" w:color="auto" w:fill="auto"/>
            <w:noWrap/>
          </w:tcPr>
          <w:p w14:paraId="3AFDB317" w14:textId="77777777" w:rsidR="00985482" w:rsidRPr="006C65BE" w:rsidRDefault="00985482" w:rsidP="00985482">
            <w:r w:rsidRPr="006C65BE">
              <w:t>Church verger</w:t>
            </w:r>
          </w:p>
        </w:tc>
        <w:tc>
          <w:tcPr>
            <w:tcW w:w="907" w:type="dxa"/>
            <w:shd w:val="clear" w:color="auto" w:fill="auto"/>
          </w:tcPr>
          <w:p w14:paraId="31CC45DC" w14:textId="77777777" w:rsidR="00985482" w:rsidRPr="006C65BE" w:rsidRDefault="00985482" w:rsidP="00AC23C4">
            <w:pPr>
              <w:ind w:right="113"/>
              <w:jc w:val="right"/>
            </w:pPr>
            <w:r w:rsidRPr="006C65BE">
              <w:t>1</w:t>
            </w:r>
          </w:p>
        </w:tc>
        <w:tc>
          <w:tcPr>
            <w:tcW w:w="907" w:type="dxa"/>
            <w:shd w:val="clear" w:color="auto" w:fill="auto"/>
            <w:noWrap/>
          </w:tcPr>
          <w:p w14:paraId="04A0CDDC" w14:textId="77777777" w:rsidR="00985482" w:rsidRPr="006C65BE" w:rsidRDefault="00985482" w:rsidP="00AC23C4">
            <w:pPr>
              <w:ind w:right="113"/>
              <w:jc w:val="right"/>
            </w:pPr>
            <w:r w:rsidRPr="006C65BE">
              <w:t>0</w:t>
            </w:r>
          </w:p>
        </w:tc>
        <w:tc>
          <w:tcPr>
            <w:tcW w:w="964" w:type="dxa"/>
            <w:shd w:val="clear" w:color="auto" w:fill="auto"/>
            <w:noWrap/>
          </w:tcPr>
          <w:p w14:paraId="28062898" w14:textId="77777777" w:rsidR="00985482" w:rsidRPr="006C65BE" w:rsidRDefault="00985482" w:rsidP="00AC23C4">
            <w:pPr>
              <w:ind w:right="113"/>
              <w:jc w:val="right"/>
            </w:pPr>
            <w:r w:rsidRPr="006C65BE">
              <w:t>1</w:t>
            </w:r>
          </w:p>
        </w:tc>
      </w:tr>
      <w:tr w:rsidR="00AC23C4" w:rsidRPr="006C65BE" w14:paraId="2F8A5EBA" w14:textId="77777777" w:rsidTr="000020C5">
        <w:tc>
          <w:tcPr>
            <w:tcW w:w="2948" w:type="dxa"/>
            <w:shd w:val="clear" w:color="auto" w:fill="auto"/>
            <w:noWrap/>
          </w:tcPr>
          <w:p w14:paraId="110798D7" w14:textId="77777777" w:rsidR="00985482" w:rsidRPr="006C65BE" w:rsidRDefault="00985482" w:rsidP="00985482">
            <w:r w:rsidRPr="006C65BE">
              <w:t>Nurse</w:t>
            </w:r>
          </w:p>
        </w:tc>
        <w:tc>
          <w:tcPr>
            <w:tcW w:w="907" w:type="dxa"/>
            <w:shd w:val="clear" w:color="auto" w:fill="auto"/>
          </w:tcPr>
          <w:p w14:paraId="6B7F2CF2" w14:textId="77777777" w:rsidR="00985482" w:rsidRPr="006C65BE" w:rsidRDefault="00985482" w:rsidP="00AC23C4">
            <w:pPr>
              <w:ind w:right="113"/>
              <w:jc w:val="right"/>
            </w:pPr>
            <w:r w:rsidRPr="006C65BE">
              <w:t>1</w:t>
            </w:r>
          </w:p>
        </w:tc>
        <w:tc>
          <w:tcPr>
            <w:tcW w:w="907" w:type="dxa"/>
            <w:shd w:val="clear" w:color="auto" w:fill="auto"/>
            <w:noWrap/>
          </w:tcPr>
          <w:p w14:paraId="08EC2CA4" w14:textId="77777777" w:rsidR="00985482" w:rsidRPr="006C65BE" w:rsidRDefault="00985482" w:rsidP="00AC23C4">
            <w:pPr>
              <w:ind w:right="113"/>
              <w:jc w:val="right"/>
            </w:pPr>
            <w:r w:rsidRPr="006C65BE">
              <w:t>0</w:t>
            </w:r>
          </w:p>
        </w:tc>
        <w:tc>
          <w:tcPr>
            <w:tcW w:w="964" w:type="dxa"/>
            <w:shd w:val="clear" w:color="auto" w:fill="auto"/>
            <w:noWrap/>
          </w:tcPr>
          <w:p w14:paraId="67793245" w14:textId="77777777" w:rsidR="00985482" w:rsidRPr="006C65BE" w:rsidRDefault="00985482" w:rsidP="00AC23C4">
            <w:pPr>
              <w:ind w:right="113"/>
              <w:jc w:val="right"/>
            </w:pPr>
            <w:r w:rsidRPr="006C65BE">
              <w:t>1</w:t>
            </w:r>
          </w:p>
        </w:tc>
      </w:tr>
      <w:tr w:rsidR="00AC23C4" w:rsidRPr="006C65BE" w14:paraId="1943D204" w14:textId="77777777" w:rsidTr="000020C5">
        <w:tc>
          <w:tcPr>
            <w:tcW w:w="2948" w:type="dxa"/>
            <w:shd w:val="clear" w:color="auto" w:fill="auto"/>
            <w:noWrap/>
          </w:tcPr>
          <w:p w14:paraId="6A60E15B" w14:textId="77777777" w:rsidR="00985482" w:rsidRPr="006C65BE" w:rsidRDefault="00985482" w:rsidP="00985482">
            <w:r w:rsidRPr="006C65BE">
              <w:t>Teacher</w:t>
            </w:r>
          </w:p>
        </w:tc>
        <w:tc>
          <w:tcPr>
            <w:tcW w:w="907" w:type="dxa"/>
            <w:shd w:val="clear" w:color="auto" w:fill="auto"/>
          </w:tcPr>
          <w:p w14:paraId="21B24D75" w14:textId="77777777" w:rsidR="00985482" w:rsidRPr="006C65BE" w:rsidRDefault="00985482" w:rsidP="00AC23C4">
            <w:pPr>
              <w:ind w:right="113"/>
              <w:jc w:val="right"/>
            </w:pPr>
            <w:r w:rsidRPr="006C65BE">
              <w:t>0</w:t>
            </w:r>
          </w:p>
        </w:tc>
        <w:tc>
          <w:tcPr>
            <w:tcW w:w="907" w:type="dxa"/>
            <w:shd w:val="clear" w:color="auto" w:fill="auto"/>
            <w:noWrap/>
          </w:tcPr>
          <w:p w14:paraId="50523C79" w14:textId="77777777" w:rsidR="00985482" w:rsidRPr="006C65BE" w:rsidRDefault="00985482" w:rsidP="00AC23C4">
            <w:pPr>
              <w:ind w:right="113"/>
              <w:jc w:val="right"/>
            </w:pPr>
            <w:r w:rsidRPr="006C65BE">
              <w:t>1</w:t>
            </w:r>
          </w:p>
        </w:tc>
        <w:tc>
          <w:tcPr>
            <w:tcW w:w="964" w:type="dxa"/>
            <w:shd w:val="clear" w:color="auto" w:fill="auto"/>
            <w:noWrap/>
          </w:tcPr>
          <w:p w14:paraId="7DE6C5EB" w14:textId="77777777" w:rsidR="00985482" w:rsidRPr="006C65BE" w:rsidRDefault="00985482" w:rsidP="00AC23C4">
            <w:pPr>
              <w:ind w:right="113"/>
              <w:jc w:val="right"/>
            </w:pPr>
            <w:r w:rsidRPr="006C65BE">
              <w:t>1</w:t>
            </w:r>
          </w:p>
        </w:tc>
      </w:tr>
      <w:tr w:rsidR="00AC23C4" w:rsidRPr="006C65BE" w14:paraId="584875AB" w14:textId="77777777" w:rsidTr="000020C5">
        <w:trPr>
          <w:trHeight w:val="255"/>
        </w:trPr>
        <w:tc>
          <w:tcPr>
            <w:tcW w:w="2948" w:type="dxa"/>
            <w:tcBorders>
              <w:bottom w:val="single" w:sz="4" w:space="0" w:color="auto"/>
            </w:tcBorders>
            <w:shd w:val="clear" w:color="auto" w:fill="auto"/>
            <w:noWrap/>
          </w:tcPr>
          <w:p w14:paraId="59DCB0DA" w14:textId="77777777" w:rsidR="00985482" w:rsidRPr="006C65BE" w:rsidRDefault="00985482" w:rsidP="00985482">
            <w:pPr>
              <w:pStyle w:val="TableCell0-2Break"/>
            </w:pPr>
            <w:r w:rsidRPr="006C65BE">
              <w:t>Child</w:t>
            </w:r>
          </w:p>
        </w:tc>
        <w:tc>
          <w:tcPr>
            <w:tcW w:w="907" w:type="dxa"/>
            <w:tcBorders>
              <w:bottom w:val="single" w:sz="4" w:space="0" w:color="auto"/>
            </w:tcBorders>
            <w:shd w:val="clear" w:color="auto" w:fill="auto"/>
          </w:tcPr>
          <w:p w14:paraId="02798D64" w14:textId="77777777" w:rsidR="00985482" w:rsidRPr="006C65BE" w:rsidRDefault="00985482" w:rsidP="00AC23C4">
            <w:pPr>
              <w:pStyle w:val="TableCell0-2Break"/>
              <w:ind w:right="113"/>
              <w:jc w:val="right"/>
            </w:pPr>
            <w:r w:rsidRPr="006C65BE">
              <w:t>2</w:t>
            </w:r>
          </w:p>
        </w:tc>
        <w:tc>
          <w:tcPr>
            <w:tcW w:w="907" w:type="dxa"/>
            <w:tcBorders>
              <w:bottom w:val="single" w:sz="4" w:space="0" w:color="auto"/>
            </w:tcBorders>
            <w:shd w:val="clear" w:color="auto" w:fill="auto"/>
            <w:noWrap/>
          </w:tcPr>
          <w:p w14:paraId="0C31E1EA" w14:textId="77777777" w:rsidR="00985482" w:rsidRPr="006C65BE" w:rsidRDefault="00985482" w:rsidP="00AC23C4">
            <w:pPr>
              <w:pStyle w:val="TableCell0-2Break"/>
              <w:ind w:right="113"/>
              <w:jc w:val="right"/>
            </w:pPr>
            <w:r w:rsidRPr="006C65BE">
              <w:t>1</w:t>
            </w:r>
          </w:p>
        </w:tc>
        <w:tc>
          <w:tcPr>
            <w:tcW w:w="964" w:type="dxa"/>
            <w:tcBorders>
              <w:bottom w:val="single" w:sz="4" w:space="0" w:color="auto"/>
            </w:tcBorders>
            <w:shd w:val="clear" w:color="auto" w:fill="auto"/>
            <w:noWrap/>
          </w:tcPr>
          <w:p w14:paraId="70B48468" w14:textId="77777777" w:rsidR="00985482" w:rsidRPr="006C65BE" w:rsidRDefault="00985482" w:rsidP="00AC23C4">
            <w:pPr>
              <w:pStyle w:val="TableCell0-2Break"/>
              <w:ind w:right="113"/>
              <w:jc w:val="right"/>
            </w:pPr>
            <w:r w:rsidRPr="006C65BE">
              <w:t>3</w:t>
            </w:r>
          </w:p>
        </w:tc>
      </w:tr>
      <w:tr w:rsidR="00AC23C4" w:rsidRPr="006C65BE" w14:paraId="40988545" w14:textId="77777777" w:rsidTr="000020C5">
        <w:trPr>
          <w:trHeight w:val="255"/>
        </w:trPr>
        <w:tc>
          <w:tcPr>
            <w:tcW w:w="2948" w:type="dxa"/>
            <w:tcBorders>
              <w:top w:val="single" w:sz="4" w:space="0" w:color="auto"/>
              <w:bottom w:val="single" w:sz="4" w:space="0" w:color="auto"/>
            </w:tcBorders>
            <w:shd w:val="clear" w:color="auto" w:fill="auto"/>
            <w:noWrap/>
          </w:tcPr>
          <w:p w14:paraId="6ED70167" w14:textId="77777777" w:rsidR="00985482" w:rsidRPr="00AC23C4" w:rsidRDefault="00985482" w:rsidP="00985482">
            <w:pPr>
              <w:pStyle w:val="TableCell2-2Break"/>
              <w:rPr>
                <w:szCs w:val="20"/>
              </w:rPr>
            </w:pPr>
            <w:r w:rsidRPr="006C65BE">
              <w:t>Total</w:t>
            </w:r>
          </w:p>
        </w:tc>
        <w:tc>
          <w:tcPr>
            <w:tcW w:w="907" w:type="dxa"/>
            <w:tcBorders>
              <w:top w:val="single" w:sz="4" w:space="0" w:color="auto"/>
              <w:bottom w:val="single" w:sz="4" w:space="0" w:color="auto"/>
            </w:tcBorders>
            <w:shd w:val="clear" w:color="auto" w:fill="auto"/>
            <w:noWrap/>
          </w:tcPr>
          <w:p w14:paraId="495DB5EB" w14:textId="77777777" w:rsidR="00985482" w:rsidRPr="006C65BE" w:rsidRDefault="00985482" w:rsidP="00AC23C4">
            <w:pPr>
              <w:pStyle w:val="TableCell2-2Break"/>
              <w:ind w:right="113"/>
              <w:jc w:val="right"/>
            </w:pPr>
            <w:r w:rsidRPr="006C65BE">
              <w:t>24</w:t>
            </w:r>
          </w:p>
        </w:tc>
        <w:tc>
          <w:tcPr>
            <w:tcW w:w="907" w:type="dxa"/>
            <w:tcBorders>
              <w:top w:val="single" w:sz="4" w:space="0" w:color="auto"/>
              <w:bottom w:val="single" w:sz="4" w:space="0" w:color="auto"/>
            </w:tcBorders>
            <w:shd w:val="clear" w:color="auto" w:fill="auto"/>
            <w:noWrap/>
          </w:tcPr>
          <w:p w14:paraId="2B18C89F" w14:textId="77777777" w:rsidR="00985482" w:rsidRPr="006C65BE" w:rsidRDefault="00985482" w:rsidP="00AC23C4">
            <w:pPr>
              <w:pStyle w:val="TableCell2-2Break"/>
              <w:ind w:right="113"/>
              <w:jc w:val="right"/>
            </w:pPr>
            <w:r w:rsidRPr="006C65BE">
              <w:t>20</w:t>
            </w:r>
          </w:p>
        </w:tc>
        <w:tc>
          <w:tcPr>
            <w:tcW w:w="964" w:type="dxa"/>
            <w:tcBorders>
              <w:top w:val="single" w:sz="4" w:space="0" w:color="auto"/>
              <w:bottom w:val="single" w:sz="4" w:space="0" w:color="auto"/>
            </w:tcBorders>
            <w:shd w:val="clear" w:color="auto" w:fill="auto"/>
            <w:noWrap/>
          </w:tcPr>
          <w:p w14:paraId="70D543D7" w14:textId="77777777" w:rsidR="00985482" w:rsidRPr="006C65BE" w:rsidRDefault="00985482" w:rsidP="00AC23C4">
            <w:pPr>
              <w:pStyle w:val="TableCell2-2Break"/>
              <w:ind w:right="113"/>
              <w:jc w:val="right"/>
            </w:pPr>
            <w:r w:rsidRPr="006C65BE">
              <w:t>44</w:t>
            </w:r>
          </w:p>
        </w:tc>
      </w:tr>
    </w:tbl>
    <w:p w14:paraId="363D6CC7" w14:textId="77777777" w:rsidR="00985482" w:rsidRPr="006C65BE" w:rsidRDefault="00985482" w:rsidP="00985482">
      <w:pPr>
        <w:pStyle w:val="Body0010after"/>
      </w:pPr>
    </w:p>
    <w:p w14:paraId="6D82D76C" w14:textId="77777777" w:rsidR="00985482" w:rsidRPr="006C65BE" w:rsidRDefault="00985482" w:rsidP="00985482">
      <w:pPr>
        <w:pStyle w:val="Heading3"/>
      </w:pPr>
      <w:bookmarkStart w:id="817" w:name="_Ref368494728"/>
      <w:bookmarkStart w:id="818" w:name="_Ref368650541"/>
      <w:bookmarkStart w:id="819" w:name="_Toc440455512"/>
      <w:r w:rsidRPr="006C65BE">
        <w:t>Data transcription, analysis</w:t>
      </w:r>
      <w:bookmarkEnd w:id="817"/>
      <w:r w:rsidRPr="006C65BE">
        <w:t>, and examples</w:t>
      </w:r>
      <w:bookmarkEnd w:id="818"/>
      <w:bookmarkEnd w:id="819"/>
    </w:p>
    <w:p w14:paraId="4F8F2EDD" w14:textId="77777777" w:rsidR="00985482" w:rsidRPr="006C65BE" w:rsidRDefault="00985482" w:rsidP="00985482">
      <w:pPr>
        <w:pStyle w:val="Body0015after"/>
      </w:pPr>
      <w:r w:rsidRPr="006C65BE">
        <w:t>This section discusses the transcription and analysis of the recorded Papuan Malay texts. In §</w:t>
      </w:r>
      <w:r w:rsidRPr="006C65BE">
        <w:fldChar w:fldCharType="begin"/>
      </w:r>
      <w:r w:rsidRPr="006C65BE">
        <w:instrText xml:space="preserve"> REF _Ref368492925 \w \h </w:instrText>
      </w:r>
      <w:r>
        <w:instrText xml:space="preserve"> \* MERGEFORMAT </w:instrText>
      </w:r>
      <w:r w:rsidRPr="006C65BE">
        <w:fldChar w:fldCharType="separate"/>
      </w:r>
      <w:r w:rsidR="00154D81">
        <w:rPr>
          <w:cs/>
        </w:rPr>
        <w:t>‎</w:t>
      </w:r>
      <w:r w:rsidR="00154D81">
        <w:t>1.11.5.1</w:t>
      </w:r>
      <w:r w:rsidRPr="006C65BE">
        <w:fldChar w:fldCharType="end"/>
      </w:r>
      <w:r w:rsidRPr="006C65BE">
        <w:t>, the procedures for transcribing and translating the recorded data are discussed. In §</w:t>
      </w:r>
      <w:r w:rsidRPr="006C65BE">
        <w:fldChar w:fldCharType="begin"/>
      </w:r>
      <w:r w:rsidRPr="006C65BE">
        <w:instrText xml:space="preserve"> REF _Ref368492926 \w \h </w:instrText>
      </w:r>
      <w:r>
        <w:instrText xml:space="preserve"> \* MERGEFORMAT </w:instrText>
      </w:r>
      <w:r w:rsidRPr="006C65BE">
        <w:fldChar w:fldCharType="separate"/>
      </w:r>
      <w:r w:rsidR="00154D81">
        <w:rPr>
          <w:cs/>
        </w:rPr>
        <w:t>‎</w:t>
      </w:r>
      <w:r w:rsidR="00154D81">
        <w:t>1.11.5.2</w:t>
      </w:r>
      <w:r w:rsidRPr="006C65BE">
        <w:fldChar w:fldCharType="end"/>
      </w:r>
      <w:r w:rsidRPr="006C65BE">
        <w:t xml:space="preserve">, the procedures related to the data analysis are described, including </w:t>
      </w:r>
      <w:r w:rsidRPr="006C65BE">
        <w:rPr>
          <w:lang w:eastAsia="en-US"/>
        </w:rPr>
        <w:t xml:space="preserve">grammaticality judgments and </w:t>
      </w:r>
      <w:r w:rsidRPr="006C65BE">
        <w:t>focused elicitation.</w:t>
      </w:r>
    </w:p>
    <w:p w14:paraId="4305AC07" w14:textId="77777777" w:rsidR="00985482" w:rsidRPr="006C65BE" w:rsidRDefault="00985482" w:rsidP="00985482">
      <w:pPr>
        <w:pStyle w:val="Heading4"/>
      </w:pPr>
      <w:bookmarkStart w:id="820" w:name="_Ref368418052"/>
      <w:bookmarkStart w:id="821" w:name="_Ref368492925"/>
      <w:r w:rsidRPr="006C65BE">
        <w:lastRenderedPageBreak/>
        <w:t>Data transcription and translation</w:t>
      </w:r>
      <w:bookmarkEnd w:id="820"/>
      <w:r w:rsidRPr="006C65BE">
        <w:t xml:space="preserve"> into English</w:t>
      </w:r>
      <w:bookmarkEnd w:id="821"/>
    </w:p>
    <w:p w14:paraId="4BA556EB" w14:textId="77777777" w:rsidR="00985482" w:rsidRPr="006C65BE" w:rsidRDefault="00985482" w:rsidP="006C6363">
      <w:pPr>
        <w:pStyle w:val="Body0000after"/>
      </w:pPr>
      <w:r w:rsidRPr="006C65BE">
        <w:t xml:space="preserve">Two Papuan Malay consultants transcribed the recorded texts during the second fieldwork in late 2009 and the third fieldwork in late 2010. The two consultants </w:t>
      </w:r>
      <w:r w:rsidR="00540AD1">
        <w:t xml:space="preserve">were </w:t>
      </w:r>
      <w:r w:rsidRPr="006C65BE">
        <w:t>Ben Rumaropen, who was one of my main consultants throughout the entire research project, and Emma Onim.</w:t>
      </w:r>
    </w:p>
    <w:p w14:paraId="21044F10" w14:textId="5BE28E0B" w:rsidR="00985482" w:rsidRPr="006C65BE" w:rsidRDefault="00985482" w:rsidP="00985482">
      <w:pPr>
        <w:pStyle w:val="Body0500after"/>
      </w:pPr>
      <w:r w:rsidRPr="006C65BE">
        <w:t xml:space="preserve">B. Rumaropen grew up in Abepura, located about 20 km west of Jayapura; his parents are from Biak. In 2004, B. Rumaropen graduated with a BA in English from Cenderawasih University in Jayapura. From 2002 until 2008, he worked with the SIL Papua survey team. During this time he was one of the researchers involved in the mentioned 2007 sociolinguistics survey of Papuan Malay </w:t>
      </w:r>
      <w:r w:rsidR="00BA6215">
        <w:rPr>
          <w:rStyle w:val="Citation"/>
        </w:rPr>
        <w:fldChar w:fldCharType="begin"/>
      </w:r>
      <w:r w:rsidR="0092451D">
        <w:rPr>
          <w:rStyle w:val="Citation"/>
        </w:rPr>
        <w:instrText>ADDIN CITAVI.PLACEHOLDER 062072bd-d862-4be3-a752-56ea1c7c7628 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BldCBhbC4gMjAwOCk8L1RleHQ+DQogICAgPC9UZXh0VW5pdD4NCiAgPC9UZXh0VW5pdHM+DQo8L1BsYWNlaG9sZGVyPg==</w:instrText>
      </w:r>
      <w:r w:rsidR="00BA6215">
        <w:rPr>
          <w:rStyle w:val="Citation"/>
        </w:rPr>
        <w:fldChar w:fldCharType="separate"/>
      </w:r>
      <w:bookmarkStart w:id="822" w:name="_CTVP001062072bdd8624be3a75256ea1c7c7628"/>
      <w:r w:rsidR="0092006B">
        <w:rPr>
          <w:rStyle w:val="Citation"/>
        </w:rPr>
        <w:t>(Scott et al. 2008)</w:t>
      </w:r>
      <w:bookmarkEnd w:id="822"/>
      <w:r w:rsidR="00BA6215">
        <w:rPr>
          <w:rStyle w:val="Citation"/>
        </w:rPr>
        <w:fldChar w:fldCharType="end"/>
      </w:r>
      <w:r w:rsidRPr="006C65BE">
        <w:t>. E. Onim grew up in Jayapura; her parents are from Wamena. In 2010, E. Onim graduated with a BA in finance from Cenderawasih University in Jayapura. Since then, she has been the finance manager of a local NGO.</w:t>
      </w:r>
    </w:p>
    <w:p w14:paraId="78824135" w14:textId="42CE01A7" w:rsidR="009116E8" w:rsidRDefault="00985482" w:rsidP="009116E8">
      <w:pPr>
        <w:pStyle w:val="Body0500after"/>
      </w:pPr>
      <w:r w:rsidRPr="006C65BE">
        <w:t>The two consultants transcribed the texts in Microsoft Word, listening to the recordings with Speech Analyzer, a computer program for acoustic analysis of speech sound, developed by SIL International.</w:t>
      </w:r>
      <w:r w:rsidRPr="006C65BE">
        <w:rPr>
          <w:rStyle w:val="FootnoteReference"/>
        </w:rPr>
        <w:footnoteReference w:id="61"/>
      </w:r>
      <w:r w:rsidRPr="006C65BE">
        <w:t xml:space="preserve"> B. Rumaropen transcribed 121 texts, and E. Onim 99 texts; each text was transcribed in a separate Word file. Using Indonesian orthography, both consultants transcribed the data as literal</w:t>
      </w:r>
      <w:r w:rsidR="007D1B3F">
        <w:t>ly</w:t>
      </w:r>
      <w:r w:rsidRPr="006C65BE">
        <w:t xml:space="preserve"> as possible, including hesitation markers, false starts, truncation, speech mistakes, and nonverbal vocalizations, such as laughter or coughing. Once a recording had been transcribed, I checked the transcription by listening to the recording. Transcribed passages which did not match with the recordings were double-checked with the consultants. After having checked the transcribed texts is this manner, I imported the Word files into Toolbox, a data management and analysis tool developed by SIL International.</w:t>
      </w:r>
      <w:r w:rsidRPr="006C65BE">
        <w:rPr>
          <w:rStyle w:val="FootnoteReference"/>
        </w:rPr>
        <w:footnoteReference w:id="62"/>
      </w:r>
      <w:r w:rsidRPr="006C65BE">
        <w:t xml:space="preserve"> In Toolbox, I interlinearized the 220 texts into English and Indonesian and compiled a basic dictionary. Each te</w:t>
      </w:r>
      <w:r w:rsidR="00AF2D24">
        <w:t>xt was imported into a separate</w:t>
      </w:r>
      <w:r w:rsidRPr="006C65BE">
        <w:t xml:space="preserve"> Toolbox record, receiving the same record number as its respective WAV file (for details see §</w:t>
      </w:r>
      <w:r w:rsidRPr="006C65BE">
        <w:fldChar w:fldCharType="begin"/>
      </w:r>
      <w:r w:rsidRPr="006C65BE">
        <w:instrText xml:space="preserve"> REF _Ref368418518 \w \h </w:instrText>
      </w:r>
      <w:r>
        <w:instrText xml:space="preserve"> \* MERGEFORMAT </w:instrText>
      </w:r>
      <w:r w:rsidRPr="006C65BE">
        <w:fldChar w:fldCharType="separate"/>
      </w:r>
      <w:r w:rsidR="00154D81">
        <w:rPr>
          <w:cs/>
        </w:rPr>
        <w:t>‎</w:t>
      </w:r>
      <w:r w:rsidR="00154D81">
        <w:t>1.11.4.1</w:t>
      </w:r>
      <w:r w:rsidRPr="006C65BE">
        <w:fldChar w:fldCharType="end"/>
      </w:r>
      <w:r w:rsidRPr="006C65BE">
        <w:t>).</w:t>
      </w:r>
    </w:p>
    <w:p w14:paraId="755C97C8" w14:textId="3424CF0E" w:rsidR="009116E8" w:rsidRDefault="00985482" w:rsidP="003603BC">
      <w:pPr>
        <w:pStyle w:val="Body0500after"/>
      </w:pPr>
      <w:r w:rsidRPr="006C65BE">
        <w:t>During the second fieldwork in late 2009, B. Rumaropen and I translated 83 of the 220 texts into English, which accounts for a good five hours of the 16-hour corpus. The translated texts also contain explanations and additional comments which B. Rumaropen provided during the translation process.</w:t>
      </w:r>
      <w:r w:rsidR="00AD401D">
        <w:t xml:space="preserve"> </w:t>
      </w:r>
      <w:r w:rsidR="005A3FD0">
        <w:t xml:space="preserve">Appendix </w:t>
      </w:r>
      <w:r w:rsidR="005A3FD0">
        <w:fldChar w:fldCharType="begin"/>
      </w:r>
      <w:r w:rsidR="005A3FD0">
        <w:instrText xml:space="preserve"> REF _Ref373929512 \n \h </w:instrText>
      </w:r>
      <w:r w:rsidR="005A3FD0">
        <w:fldChar w:fldCharType="separate"/>
      </w:r>
      <w:r w:rsidR="00154D81">
        <w:rPr>
          <w:cs/>
        </w:rPr>
        <w:t>‎</w:t>
      </w:r>
      <w:r w:rsidR="00154D81">
        <w:t>B</w:t>
      </w:r>
      <w:r w:rsidR="005A3FD0">
        <w:fldChar w:fldCharType="end"/>
      </w:r>
      <w:r w:rsidR="005A3FD0">
        <w:t xml:space="preserve"> presents </w:t>
      </w:r>
      <w:r w:rsidR="005A3FD0" w:rsidRPr="00531893">
        <w:t>12 of these texts.</w:t>
      </w:r>
    </w:p>
    <w:p w14:paraId="742236C3" w14:textId="19E3E0D9" w:rsidR="009116E8" w:rsidRDefault="003603BC" w:rsidP="003603BC">
      <w:pPr>
        <w:pStyle w:val="Body0500after"/>
      </w:pPr>
      <w:r w:rsidRPr="006C65BE">
        <w:t>During the fourth fieldwork period in late 2011,</w:t>
      </w:r>
      <w:r>
        <w:t xml:space="preserve"> B. Rumaropen transcribed a 150-minute extract of the corpus more thoroughly, that is, close to phonetically. In addition to the wordlist (</w:t>
      </w:r>
      <w:r w:rsidRPr="002E4884">
        <w:t>§</w:t>
      </w:r>
      <w:r w:rsidRPr="002E4884">
        <w:fldChar w:fldCharType="begin"/>
      </w:r>
      <w:r w:rsidRPr="002E4884">
        <w:instrText xml:space="preserve"> REF _Ref368494266 \w \h  \* MERGEFORMAT </w:instrText>
      </w:r>
      <w:r w:rsidRPr="002E4884">
        <w:fldChar w:fldCharType="separate"/>
      </w:r>
      <w:r w:rsidR="00154D81">
        <w:rPr>
          <w:cs/>
        </w:rPr>
        <w:t>‎</w:t>
      </w:r>
      <w:r w:rsidR="00154D81">
        <w:t>1.11.6</w:t>
      </w:r>
      <w:r w:rsidRPr="002E4884">
        <w:fldChar w:fldCharType="end"/>
      </w:r>
      <w:r>
        <w:t>), this extract also aided in the analysis of the Papuan Malay phonology.</w:t>
      </w:r>
    </w:p>
    <w:p w14:paraId="3B6EC87E" w14:textId="03A99F1B" w:rsidR="005A3FD0" w:rsidRDefault="005A3FD0" w:rsidP="003603BC">
      <w:pPr>
        <w:pStyle w:val="Body0515after"/>
      </w:pPr>
      <w:r>
        <w:t xml:space="preserve">The entire </w:t>
      </w:r>
      <w:r w:rsidR="003603BC">
        <w:t xml:space="preserve">text </w:t>
      </w:r>
      <w:r>
        <w:t xml:space="preserve">material, including the recordings and the Toolbox files </w:t>
      </w:r>
      <w:r w:rsidR="003603BC">
        <w:t xml:space="preserve">are </w:t>
      </w:r>
      <w:r>
        <w:t xml:space="preserve">archived with SIL International. Due to privacy considerations, however, they </w:t>
      </w:r>
      <w:r w:rsidR="00092261">
        <w:t xml:space="preserve">are not </w:t>
      </w:r>
      <w:r>
        <w:t xml:space="preserve">publically available. The examples in this book are taken from the entire corpus; that is, examples taken from the 137 texts which have not yet been translated were </w:t>
      </w:r>
      <w:r>
        <w:lastRenderedPageBreak/>
        <w:t>translated as needed.</w:t>
      </w:r>
      <w:r w:rsidR="00AF2D24">
        <w:t xml:space="preserve"> </w:t>
      </w:r>
      <w:r w:rsidR="009A4E8B">
        <w:t xml:space="preserve">In the examples, proper </w:t>
      </w:r>
      <w:r w:rsidR="009A4E8B" w:rsidRPr="006C65BE">
        <w:rPr>
          <w:lang w:eastAsia="en-US"/>
        </w:rPr>
        <w:t>names are substituted with aliases to guard anonymity.</w:t>
      </w:r>
    </w:p>
    <w:p w14:paraId="240E5740" w14:textId="77777777" w:rsidR="00985482" w:rsidRPr="006C65BE" w:rsidRDefault="00985482" w:rsidP="00985482">
      <w:pPr>
        <w:pStyle w:val="Heading4"/>
      </w:pPr>
      <w:bookmarkStart w:id="823" w:name="_Ref368492926"/>
      <w:r w:rsidRPr="006C65BE">
        <w:t xml:space="preserve">Data analysis, </w:t>
      </w:r>
      <w:r w:rsidRPr="006C65BE">
        <w:rPr>
          <w:lang w:eastAsia="en-US"/>
        </w:rPr>
        <w:t>grammaticality judgments</w:t>
      </w:r>
      <w:r w:rsidRPr="006C65BE">
        <w:t>, and focused elicitation</w:t>
      </w:r>
      <w:bookmarkEnd w:id="823"/>
    </w:p>
    <w:p w14:paraId="5536050B" w14:textId="77777777" w:rsidR="00985482" w:rsidRPr="006C65BE" w:rsidRDefault="00985482" w:rsidP="006C6363">
      <w:pPr>
        <w:pStyle w:val="Body0000after"/>
        <w:rPr>
          <w:lang w:eastAsia="en-US"/>
        </w:rPr>
      </w:pPr>
      <w:r w:rsidRPr="006C65BE">
        <w:t xml:space="preserve">In early 2010, after B. Rumaropen had transcribed a substantial number of texts and we had translated the mentioned 83 texts, I started with the analysis of the Papuan Malay corpus. </w:t>
      </w:r>
      <w:r w:rsidR="00672DE7" w:rsidRPr="00203E2B">
        <w:t xml:space="preserve">This analysis was greatly </w:t>
      </w:r>
      <w:r w:rsidR="00672DE7" w:rsidRPr="00203E2B">
        <w:rPr>
          <w:lang w:eastAsia="en-US"/>
        </w:rPr>
        <w:t>facilitated by the Toolbox concordance tool</w:t>
      </w:r>
      <w:r w:rsidR="00672DE7">
        <w:rPr>
          <w:lang w:eastAsia="en-US"/>
        </w:rPr>
        <w:t>,</w:t>
      </w:r>
      <w:r w:rsidR="00672DE7" w:rsidRPr="00203E2B">
        <w:rPr>
          <w:lang w:eastAsia="en-US"/>
        </w:rPr>
        <w:t xml:space="preserve"> </w:t>
      </w:r>
      <w:r w:rsidR="00672DE7">
        <w:rPr>
          <w:lang w:eastAsia="en-US"/>
        </w:rPr>
        <w:t>in which</w:t>
      </w:r>
      <w:r w:rsidR="00672DE7" w:rsidRPr="00203E2B">
        <w:rPr>
          <w:lang w:eastAsia="en-US"/>
        </w:rPr>
        <w:t xml:space="preserve"> all occurrences of a word, phrase, or construction</w:t>
      </w:r>
      <w:r w:rsidR="00672DE7">
        <w:rPr>
          <w:lang w:eastAsia="en-US"/>
        </w:rPr>
        <w:t xml:space="preserve"> can be retrieved</w:t>
      </w:r>
      <w:r w:rsidR="00672DE7" w:rsidRPr="00203E2B">
        <w:rPr>
          <w:lang w:eastAsia="en-US"/>
        </w:rPr>
        <w:t xml:space="preserve">. The retrieved data </w:t>
      </w:r>
      <w:r w:rsidR="00672DE7">
        <w:rPr>
          <w:lang w:eastAsia="en-US"/>
        </w:rPr>
        <w:t>was</w:t>
      </w:r>
      <w:r w:rsidR="00672DE7" w:rsidRPr="00203E2B">
        <w:rPr>
          <w:lang w:eastAsia="en-US"/>
        </w:rPr>
        <w:t xml:space="preserve"> imported into Word for further sorting and analysis. Another helpful feature was the Toolbox export command</w:t>
      </w:r>
      <w:r w:rsidR="00672DE7">
        <w:rPr>
          <w:lang w:eastAsia="en-US"/>
        </w:rPr>
        <w:t>,</w:t>
      </w:r>
      <w:r w:rsidR="00672DE7" w:rsidRPr="00203E2B">
        <w:rPr>
          <w:lang w:eastAsia="en-US"/>
        </w:rPr>
        <w:t xml:space="preserve"> which allows different fields</w:t>
      </w:r>
      <w:r w:rsidR="00672DE7">
        <w:rPr>
          <w:lang w:eastAsia="en-US"/>
        </w:rPr>
        <w:t xml:space="preserve"> to be chosen</w:t>
      </w:r>
      <w:r w:rsidR="00672DE7" w:rsidRPr="00203E2B">
        <w:rPr>
          <w:lang w:eastAsia="en-US"/>
        </w:rPr>
        <w:t xml:space="preserve"> for export into Word, such as the text, morpheme, or speech part fields.</w:t>
      </w:r>
    </w:p>
    <w:p w14:paraId="146C6C30" w14:textId="77777777" w:rsidR="00985482" w:rsidRPr="006C65BE" w:rsidRDefault="00985482" w:rsidP="00985482">
      <w:pPr>
        <w:pStyle w:val="Body0500after"/>
        <w:rPr>
          <w:lang w:eastAsia="en-US"/>
        </w:rPr>
      </w:pPr>
      <w:r w:rsidRPr="006C65BE">
        <w:rPr>
          <w:lang w:eastAsia="en-US"/>
        </w:rPr>
        <w:t xml:space="preserve">During the analysis, I compiled a list of questions about analytical </w:t>
      </w:r>
      <w:r w:rsidR="009C70F0">
        <w:rPr>
          <w:lang w:eastAsia="en-US"/>
        </w:rPr>
        <w:t>issues and comprehension problems</w:t>
      </w:r>
      <w:r w:rsidRPr="006C65BE">
        <w:rPr>
          <w:lang w:eastAsia="en-US"/>
        </w:rPr>
        <w:t xml:space="preserve"> encountered in the corpus. During the third and fourth fieldwork periods in late 2010 and late 2011, I worked through these questions with Papuan Malay consultants. Most of this work was done </w:t>
      </w:r>
      <w:r w:rsidR="00043F5B">
        <w:rPr>
          <w:lang w:eastAsia="en-US"/>
        </w:rPr>
        <w:t>with</w:t>
      </w:r>
      <w:r w:rsidRPr="006C65BE">
        <w:rPr>
          <w:lang w:eastAsia="en-US"/>
        </w:rPr>
        <w:t xml:space="preserve"> B. Rumaropen. I</w:t>
      </w:r>
      <w:r w:rsidR="009C70F0">
        <w:rPr>
          <w:lang w:eastAsia="en-US"/>
        </w:rPr>
        <w:t xml:space="preserve"> also</w:t>
      </w:r>
      <w:r w:rsidRPr="006C65BE">
        <w:rPr>
          <w:lang w:eastAsia="en-US"/>
        </w:rPr>
        <w:t xml:space="preserve"> consulted informally with other Papuan Malay speakers </w:t>
      </w:r>
      <w:r w:rsidR="009C70F0">
        <w:rPr>
          <w:lang w:eastAsia="en-US"/>
        </w:rPr>
        <w:t xml:space="preserve">on </w:t>
      </w:r>
      <w:r w:rsidRPr="006C65BE">
        <w:rPr>
          <w:lang w:eastAsia="en-US"/>
        </w:rPr>
        <w:t>various occasions.</w:t>
      </w:r>
    </w:p>
    <w:p w14:paraId="1E7F2436" w14:textId="77777777" w:rsidR="00985482" w:rsidRPr="006C65BE" w:rsidRDefault="00985482" w:rsidP="00985482">
      <w:pPr>
        <w:pStyle w:val="Body0500after"/>
        <w:rPr>
          <w:lang w:eastAsia="en-US"/>
        </w:rPr>
      </w:pPr>
      <w:r w:rsidRPr="006C65BE">
        <w:rPr>
          <w:lang w:eastAsia="en-US"/>
        </w:rPr>
        <w:t>During both fieldwork periods, I also worked with B. Rumaropen on grammaticality judgments. That is, based on the analysis of the corpus data, I constructed sentences which I submitted to B. Rumaropen to comment upon. When I found gaps in the data, I discussed them with B. Rumaropen to establish whether a given expression or construction exists in Papuan Malay, and I asked him to provide some example sentences. Beyond these fieldwork periods, B. Rumaropen and I stayed in contact via email and Skype and continued working on grammaticality judgments and the elicitation of example sentences, as needed.</w:t>
      </w:r>
    </w:p>
    <w:p w14:paraId="0E9CFCFE" w14:textId="14EAB375" w:rsidR="00985482" w:rsidRPr="006C65BE" w:rsidRDefault="00985482" w:rsidP="006C6363">
      <w:pPr>
        <w:pStyle w:val="Body0515after"/>
        <w:rPr>
          <w:lang w:eastAsia="en-US"/>
        </w:rPr>
      </w:pPr>
      <w:r w:rsidRPr="006C65BE">
        <w:rPr>
          <w:lang w:eastAsia="en-US"/>
        </w:rPr>
        <w:t xml:space="preserve">The elicited examples </w:t>
      </w:r>
      <w:r w:rsidR="009C70F0">
        <w:rPr>
          <w:lang w:eastAsia="en-US"/>
        </w:rPr>
        <w:t xml:space="preserve">and </w:t>
      </w:r>
      <w:r w:rsidRPr="006C65BE">
        <w:rPr>
          <w:lang w:eastAsia="en-US"/>
        </w:rPr>
        <w:t xml:space="preserve">the constructed sentences for grammaticality judgments were entered into a separate Toolbox database file. Where used in this grammar, these examples are explicitly labeled as </w:t>
      </w:r>
      <w:r w:rsidR="00B7093A">
        <w:rPr>
          <w:lang w:eastAsia="en-US"/>
        </w:rPr>
        <w:t>“</w:t>
      </w:r>
      <w:r w:rsidRPr="006C65BE">
        <w:rPr>
          <w:lang w:eastAsia="en-US"/>
        </w:rPr>
        <w:t>elicited</w:t>
      </w:r>
      <w:r w:rsidR="00B7093A">
        <w:rPr>
          <w:lang w:eastAsia="en-US"/>
        </w:rPr>
        <w:t>”</w:t>
      </w:r>
      <w:r w:rsidRPr="006C65BE">
        <w:rPr>
          <w:lang w:eastAsia="en-US"/>
        </w:rPr>
        <w:t>. All other examples are taken from the Papuan Malay corpus.</w:t>
      </w:r>
      <w:r w:rsidR="00574155">
        <w:rPr>
          <w:lang w:eastAsia="en-US"/>
        </w:rPr>
        <w:t xml:space="preserve"> </w:t>
      </w:r>
      <w:r w:rsidR="0099404F">
        <w:rPr>
          <w:lang w:eastAsia="en-US"/>
        </w:rPr>
        <w:t xml:space="preserve">Throughout this book all </w:t>
      </w:r>
      <w:r w:rsidR="00574155">
        <w:rPr>
          <w:lang w:eastAsia="en-US"/>
        </w:rPr>
        <w:t>generic statements, both positive and negative, are based on the occurrences in the corpus, unless stated otherwise</w:t>
      </w:r>
      <w:r w:rsidR="0099404F">
        <w:rPr>
          <w:lang w:eastAsia="en-US"/>
        </w:rPr>
        <w:t>.</w:t>
      </w:r>
    </w:p>
    <w:p w14:paraId="37A259CA" w14:textId="77777777" w:rsidR="00985482" w:rsidRPr="006C65BE" w:rsidRDefault="00985482" w:rsidP="00985482">
      <w:pPr>
        <w:pStyle w:val="Heading3"/>
      </w:pPr>
      <w:bookmarkStart w:id="824" w:name="_Ref368494266"/>
      <w:bookmarkStart w:id="825" w:name="_Toc440455513"/>
      <w:r w:rsidRPr="006C65BE">
        <w:t>Word list</w:t>
      </w:r>
      <w:bookmarkEnd w:id="824"/>
      <w:bookmarkEnd w:id="825"/>
    </w:p>
    <w:p w14:paraId="6A5B7917" w14:textId="63BB32D7" w:rsidR="00985482" w:rsidRPr="006C65BE" w:rsidRDefault="00985482" w:rsidP="0035360E">
      <w:pPr>
        <w:pStyle w:val="Body0000after"/>
      </w:pPr>
      <w:r w:rsidRPr="006C65BE">
        <w:t xml:space="preserve">During the fourth fieldwork period in late 2011, I recorded a </w:t>
      </w:r>
      <w:r w:rsidR="00244B63">
        <w:t>2,458</w:t>
      </w:r>
      <w:r w:rsidRPr="006C65BE">
        <w:t>-item word list with two Papuan Malay consultants, namely B. Rumaropen and Lodowik Aweta. Originally from Webro, L. Aweta was one of the young people living in the Mernes</w:t>
      </w:r>
      <w:r w:rsidR="00B7093A">
        <w:t>’</w:t>
      </w:r>
      <w:r w:rsidRPr="006C65BE">
        <w:t xml:space="preserve"> household during my first fieldwork in 2008. In 2011, L. Aweta was a student at Cenderawasih University.</w:t>
      </w:r>
    </w:p>
    <w:p w14:paraId="524157F9" w14:textId="77777777" w:rsidR="00985482" w:rsidRPr="006C65BE" w:rsidRDefault="00985482" w:rsidP="00985482">
      <w:pPr>
        <w:pStyle w:val="Body0500after"/>
      </w:pPr>
      <w:r w:rsidRPr="006C65BE">
        <w:t>The word list was extracted from the compiled Toolbox dictionary. During the elicitation, B. Rumaropen provided the stimulus, while L. Aweta repeated the stimulus within one of two different frame sentences.</w:t>
      </w:r>
    </w:p>
    <w:p w14:paraId="2FD8C586" w14:textId="7E953B12" w:rsidR="00985482" w:rsidRPr="006C65BE" w:rsidRDefault="00985482" w:rsidP="0035360E">
      <w:pPr>
        <w:pStyle w:val="Body0505after"/>
      </w:pPr>
      <w:r w:rsidRPr="006C65BE">
        <w:t xml:space="preserve">The frame sentences, which are given in </w:t>
      </w:r>
      <w:r w:rsidRPr="006C65BE">
        <w:fldChar w:fldCharType="begin"/>
      </w:r>
      <w:r w:rsidRPr="006C65BE">
        <w:instrText xml:space="preserve"> REF _Ref373486882 \h </w:instrText>
      </w:r>
      <w:r>
        <w:instrText xml:space="preserve"> \* MERGEFORMAT </w:instrText>
      </w:r>
      <w:r w:rsidRPr="006C65BE">
        <w:fldChar w:fldCharType="separate"/>
      </w:r>
      <w:r w:rsidR="00154D81" w:rsidRPr="006C65BE">
        <w:t>(</w:t>
      </w:r>
      <w:r w:rsidR="00154D81">
        <w:t>15</w:t>
      </w:r>
      <w:r w:rsidR="00154D81" w:rsidRPr="006C65BE">
        <w:t>)</w:t>
      </w:r>
      <w:r w:rsidRPr="006C65BE">
        <w:fldChar w:fldCharType="end"/>
      </w:r>
      <w:r w:rsidRPr="006C65BE">
        <w:t xml:space="preserve"> and </w:t>
      </w:r>
      <w:r w:rsidRPr="006C65BE">
        <w:fldChar w:fldCharType="begin"/>
      </w:r>
      <w:r w:rsidRPr="006C65BE">
        <w:instrText xml:space="preserve"> REF _Ref368417489 \h </w:instrText>
      </w:r>
      <w:r>
        <w:instrText xml:space="preserve"> \* MERGEFORMAT </w:instrText>
      </w:r>
      <w:r w:rsidRPr="006C65BE">
        <w:fldChar w:fldCharType="separate"/>
      </w:r>
      <w:r w:rsidR="00154D81" w:rsidRPr="006C65BE">
        <w:t>(</w:t>
      </w:r>
      <w:r w:rsidR="00154D81">
        <w:t>16</w:t>
      </w:r>
      <w:r w:rsidR="00154D81" w:rsidRPr="006C65BE">
        <w:t>)</w:t>
      </w:r>
      <w:r w:rsidRPr="006C65BE">
        <w:fldChar w:fldCharType="end"/>
      </w:r>
      <w:r w:rsidRPr="006C65BE">
        <w:t>, were used alternatively and served two purposes. First, I anticipated that by repeating the target word within a larger sentence, L. Aweta would potentially be less influenced by B. Rumaropen</w:t>
      </w:r>
      <w:r w:rsidR="00B7093A">
        <w:t>’</w:t>
      </w:r>
      <w:r w:rsidRPr="006C65BE">
        <w:t xml:space="preserve">s pronunciation. This precaution was taken in case that the pronunciations of the two consultants differed, with one being from Sentani and the other one from Sarmi. </w:t>
      </w:r>
      <w:r w:rsidRPr="006C65BE">
        <w:lastRenderedPageBreak/>
        <w:t>Second, eliciting the target word as part of a larger sentence allowed me to analyze how some of the word-final segments were pronounced when they occurred in sentence final position and when they were followed by another word. This proved especially helpful in analyzing the realizations of the plosives and the rhotic when occurring in the word-final coda position (see §</w:t>
      </w:r>
      <w:r w:rsidR="00B70787">
        <w:fldChar w:fldCharType="begin"/>
      </w:r>
      <w:r w:rsidR="00B70787">
        <w:instrText xml:space="preserve"> REF _Ref334076527 \w \h </w:instrText>
      </w:r>
      <w:r w:rsidR="00B70787">
        <w:fldChar w:fldCharType="separate"/>
      </w:r>
      <w:r w:rsidR="00154D81">
        <w:rPr>
          <w:cs/>
        </w:rPr>
        <w:t>‎</w:t>
      </w:r>
      <w:r w:rsidR="00154D81">
        <w:t>2.1.1.1</w:t>
      </w:r>
      <w:r w:rsidR="00B70787">
        <w:fldChar w:fldCharType="end"/>
      </w:r>
      <w:r w:rsidR="00B70787">
        <w:t xml:space="preserve">, </w:t>
      </w:r>
      <w:r w:rsidRPr="006C65BE">
        <w:t>§</w:t>
      </w:r>
      <w:r w:rsidR="00B70787">
        <w:fldChar w:fldCharType="begin"/>
      </w:r>
      <w:r w:rsidR="00B70787">
        <w:instrText xml:space="preserve"> REF _Ref337904185 \w \h </w:instrText>
      </w:r>
      <w:r w:rsidR="00B70787">
        <w:fldChar w:fldCharType="separate"/>
      </w:r>
      <w:r w:rsidR="00154D81">
        <w:rPr>
          <w:cs/>
        </w:rPr>
        <w:t>‎</w:t>
      </w:r>
      <w:r w:rsidR="00154D81">
        <w:t>2.3.1.2</w:t>
      </w:r>
      <w:r w:rsidR="00B70787">
        <w:fldChar w:fldCharType="end"/>
      </w:r>
      <w:r w:rsidR="00F57EF6">
        <w:t xml:space="preserve">, </w:t>
      </w:r>
      <w:r w:rsidR="00B70787">
        <w:t xml:space="preserve">and </w:t>
      </w:r>
      <w:r w:rsidR="00B70787" w:rsidRPr="006C65BE">
        <w:t>§</w:t>
      </w:r>
      <w:r w:rsidR="00B70787">
        <w:fldChar w:fldCharType="begin"/>
      </w:r>
      <w:r w:rsidR="00B70787">
        <w:instrText xml:space="preserve"> REF _Ref338065064 \w \h </w:instrText>
      </w:r>
      <w:r w:rsidR="00B70787">
        <w:fldChar w:fldCharType="separate"/>
      </w:r>
      <w:r w:rsidR="00154D81">
        <w:rPr>
          <w:cs/>
        </w:rPr>
        <w:t>‎</w:t>
      </w:r>
      <w:r w:rsidR="00154D81">
        <w:t>2.3.1.3</w:t>
      </w:r>
      <w:r w:rsidR="00B70787">
        <w:fldChar w:fldCharType="end"/>
      </w:r>
      <w:r w:rsidR="00B70787">
        <w:t xml:space="preserve"> </w:t>
      </w:r>
      <w:r w:rsidR="00F57EF6">
        <w:t xml:space="preserve">in Chapter </w:t>
      </w:r>
      <w:r w:rsidR="00F57EF6">
        <w:fldChar w:fldCharType="begin"/>
      </w:r>
      <w:r w:rsidR="00F57EF6">
        <w:instrText xml:space="preserve"> REF _Ref357271598 \w \h </w:instrText>
      </w:r>
      <w:r w:rsidR="00F57EF6">
        <w:fldChar w:fldCharType="separate"/>
      </w:r>
      <w:r w:rsidR="00154D81">
        <w:rPr>
          <w:cs/>
        </w:rPr>
        <w:t>‎</w:t>
      </w:r>
      <w:r w:rsidR="00154D81">
        <w:t>2</w:t>
      </w:r>
      <w:r w:rsidR="00F57EF6">
        <w:fldChar w:fldCharType="end"/>
      </w:r>
      <w:r w:rsidRPr="006C65BE">
        <w:t>).</w:t>
      </w:r>
    </w:p>
    <w:p w14:paraId="2A1E65E5" w14:textId="77777777" w:rsidR="00985482" w:rsidRPr="006C65BE" w:rsidRDefault="00985482" w:rsidP="00985482">
      <w:pPr>
        <w:pStyle w:val="ExampleTitle"/>
      </w:pPr>
      <w:r w:rsidRPr="006C65BE">
        <w:t>Frame sentences for word list elicitation</w:t>
      </w:r>
    </w:p>
    <w:tbl>
      <w:tblPr>
        <w:tblW w:w="5797" w:type="dxa"/>
        <w:tblCellMar>
          <w:left w:w="40" w:type="dxa"/>
          <w:right w:w="40" w:type="dxa"/>
        </w:tblCellMar>
        <w:tblLook w:val="01E0" w:firstRow="1" w:lastRow="1" w:firstColumn="1" w:lastColumn="1" w:noHBand="0" w:noVBand="0"/>
      </w:tblPr>
      <w:tblGrid>
        <w:gridCol w:w="709"/>
        <w:gridCol w:w="458"/>
        <w:gridCol w:w="730"/>
        <w:gridCol w:w="625"/>
        <w:gridCol w:w="458"/>
        <w:gridCol w:w="536"/>
        <w:gridCol w:w="591"/>
        <w:gridCol w:w="619"/>
        <w:gridCol w:w="591"/>
        <w:gridCol w:w="480"/>
      </w:tblGrid>
      <w:tr w:rsidR="00AC23C4" w:rsidRPr="006C65BE" w14:paraId="1862142D" w14:textId="77777777" w:rsidTr="00AC23C4">
        <w:tc>
          <w:tcPr>
            <w:tcW w:w="709" w:type="dxa"/>
            <w:shd w:val="clear" w:color="auto" w:fill="auto"/>
          </w:tcPr>
          <w:p w14:paraId="6B37CF37" w14:textId="77777777" w:rsidR="00985482" w:rsidRPr="006C65BE" w:rsidRDefault="00985482" w:rsidP="00985482">
            <w:pPr>
              <w:pStyle w:val="O0Nwnext"/>
            </w:pPr>
            <w:bookmarkStart w:id="826" w:name="_Ref373486882"/>
            <w:r w:rsidRPr="006C65BE">
              <w:t>(</w:t>
            </w:r>
            <w:fldSimple w:instr=" SEQ ( \* ARABIC \s 1 ">
              <w:r w:rsidR="00154D81">
                <w:rPr>
                  <w:noProof/>
                </w:rPr>
                <w:t>15</w:t>
              </w:r>
            </w:fldSimple>
            <w:r w:rsidRPr="006C65BE">
              <w:t>)</w:t>
            </w:r>
            <w:bookmarkEnd w:id="826"/>
          </w:p>
        </w:tc>
        <w:tc>
          <w:tcPr>
            <w:tcW w:w="458" w:type="dxa"/>
            <w:shd w:val="clear" w:color="auto" w:fill="auto"/>
          </w:tcPr>
          <w:p w14:paraId="571566B1" w14:textId="77777777" w:rsidR="00985482" w:rsidRPr="006C65BE" w:rsidRDefault="00985482" w:rsidP="00985482">
            <w:pPr>
              <w:pStyle w:val="Text"/>
            </w:pPr>
            <w:r w:rsidRPr="006C65BE">
              <w:t>sa</w:t>
            </w:r>
          </w:p>
        </w:tc>
        <w:tc>
          <w:tcPr>
            <w:tcW w:w="730" w:type="dxa"/>
            <w:shd w:val="clear" w:color="auto" w:fill="auto"/>
          </w:tcPr>
          <w:p w14:paraId="6B117BED" w14:textId="77777777" w:rsidR="00985482" w:rsidRPr="006C65BE" w:rsidRDefault="00985482" w:rsidP="00985482">
            <w:pPr>
              <w:pStyle w:val="Text"/>
            </w:pPr>
            <w:r w:rsidRPr="006C65BE">
              <w:t>blum</w:t>
            </w:r>
          </w:p>
        </w:tc>
        <w:tc>
          <w:tcPr>
            <w:tcW w:w="625" w:type="dxa"/>
            <w:shd w:val="clear" w:color="auto" w:fill="auto"/>
          </w:tcPr>
          <w:p w14:paraId="18CC14F5" w14:textId="77777777" w:rsidR="00985482" w:rsidRPr="006C65BE" w:rsidRDefault="00985482" w:rsidP="00985482">
            <w:pPr>
              <w:pStyle w:val="Text"/>
            </w:pPr>
            <w:r w:rsidRPr="006C65BE">
              <w:t>taw</w:t>
            </w:r>
          </w:p>
        </w:tc>
        <w:tc>
          <w:tcPr>
            <w:tcW w:w="458" w:type="dxa"/>
            <w:shd w:val="clear" w:color="auto" w:fill="auto"/>
          </w:tcPr>
          <w:p w14:paraId="684CB72B" w14:textId="77777777" w:rsidR="00985482" w:rsidRPr="006C65BE" w:rsidRDefault="00985482" w:rsidP="00985482">
            <w:pPr>
              <w:pStyle w:val="Text"/>
            </w:pPr>
            <w:r w:rsidRPr="006C65BE">
              <w:t>ko</w:t>
            </w:r>
          </w:p>
        </w:tc>
        <w:tc>
          <w:tcPr>
            <w:tcW w:w="536" w:type="dxa"/>
            <w:shd w:val="clear" w:color="auto" w:fill="auto"/>
          </w:tcPr>
          <w:p w14:paraId="621BE75A" w14:textId="77777777" w:rsidR="00985482" w:rsidRPr="006C65BE" w:rsidRDefault="00985482" w:rsidP="00985482">
            <w:pPr>
              <w:pStyle w:val="Text"/>
            </w:pPr>
            <w:r w:rsidRPr="006C65BE">
              <w:t>pu</w:t>
            </w:r>
          </w:p>
        </w:tc>
        <w:tc>
          <w:tcPr>
            <w:tcW w:w="591" w:type="dxa"/>
            <w:shd w:val="clear" w:color="auto" w:fill="auto"/>
          </w:tcPr>
          <w:p w14:paraId="638755C3" w14:textId="77777777" w:rsidR="00985482" w:rsidRPr="006C65BE" w:rsidRDefault="00985482" w:rsidP="00985482">
            <w:pPr>
              <w:pStyle w:val="Text"/>
            </w:pPr>
            <w:r w:rsidRPr="006C65BE">
              <w:t>kata</w:t>
            </w:r>
          </w:p>
        </w:tc>
        <w:tc>
          <w:tcPr>
            <w:tcW w:w="619" w:type="dxa"/>
            <w:shd w:val="clear" w:color="auto" w:fill="auto"/>
          </w:tcPr>
          <w:p w14:paraId="59F21386" w14:textId="77777777" w:rsidR="00985482" w:rsidRPr="006C65BE" w:rsidRDefault="00985482" w:rsidP="00985482">
            <w:pPr>
              <w:pStyle w:val="Text"/>
            </w:pPr>
            <w:r w:rsidRPr="006C65BE">
              <w:t>itu,</w:t>
            </w:r>
          </w:p>
        </w:tc>
        <w:tc>
          <w:tcPr>
            <w:tcW w:w="591" w:type="dxa"/>
            <w:shd w:val="clear" w:color="auto" w:fill="auto"/>
          </w:tcPr>
          <w:p w14:paraId="36E3D4EC" w14:textId="77777777" w:rsidR="00985482" w:rsidRPr="006C65BE" w:rsidRDefault="00985482" w:rsidP="00985482">
            <w:pPr>
              <w:pStyle w:val="Text"/>
            </w:pPr>
            <w:r w:rsidRPr="006C65BE">
              <w:t>kata</w:t>
            </w:r>
          </w:p>
        </w:tc>
        <w:tc>
          <w:tcPr>
            <w:tcW w:w="480" w:type="dxa"/>
            <w:shd w:val="clear" w:color="auto" w:fill="auto"/>
          </w:tcPr>
          <w:p w14:paraId="5D6C2205" w14:textId="77777777" w:rsidR="00985482" w:rsidRPr="006C65BE" w:rsidRDefault="00985482" w:rsidP="00985482">
            <w:pPr>
              <w:pStyle w:val="Text"/>
            </w:pPr>
            <w:r w:rsidRPr="006C65BE">
              <w:t>___</w:t>
            </w:r>
          </w:p>
        </w:tc>
      </w:tr>
      <w:tr w:rsidR="00AC23C4" w:rsidRPr="006C65BE" w14:paraId="75EE5E53" w14:textId="77777777" w:rsidTr="00AC23C4">
        <w:tc>
          <w:tcPr>
            <w:tcW w:w="709" w:type="dxa"/>
            <w:shd w:val="clear" w:color="auto" w:fill="auto"/>
          </w:tcPr>
          <w:p w14:paraId="05ACCD94" w14:textId="77777777" w:rsidR="00985482" w:rsidRPr="006C65BE" w:rsidRDefault="00985482" w:rsidP="00985482">
            <w:pPr>
              <w:pStyle w:val="GlossEng"/>
            </w:pPr>
          </w:p>
        </w:tc>
        <w:tc>
          <w:tcPr>
            <w:tcW w:w="458" w:type="dxa"/>
            <w:shd w:val="clear" w:color="auto" w:fill="auto"/>
          </w:tcPr>
          <w:p w14:paraId="51576854" w14:textId="77777777" w:rsidR="00985482" w:rsidRPr="0099608C" w:rsidRDefault="00985482" w:rsidP="00985482">
            <w:pPr>
              <w:pStyle w:val="GlossEng"/>
              <w:rPr>
                <w:rStyle w:val="ChSmallCaps"/>
              </w:rPr>
            </w:pPr>
            <w:r w:rsidRPr="0099608C">
              <w:rPr>
                <w:rStyle w:val="ChSmallCaps"/>
              </w:rPr>
              <w:t>1sg</w:t>
            </w:r>
          </w:p>
        </w:tc>
        <w:tc>
          <w:tcPr>
            <w:tcW w:w="730" w:type="dxa"/>
            <w:shd w:val="clear" w:color="auto" w:fill="auto"/>
          </w:tcPr>
          <w:p w14:paraId="214A35E2" w14:textId="77777777" w:rsidR="00985482" w:rsidRPr="006C65BE" w:rsidRDefault="00985482" w:rsidP="00985482">
            <w:pPr>
              <w:pStyle w:val="GlossEng"/>
            </w:pPr>
            <w:r w:rsidRPr="006C65BE">
              <w:t>not.yet</w:t>
            </w:r>
          </w:p>
        </w:tc>
        <w:tc>
          <w:tcPr>
            <w:tcW w:w="625" w:type="dxa"/>
            <w:shd w:val="clear" w:color="auto" w:fill="auto"/>
          </w:tcPr>
          <w:p w14:paraId="3701F100" w14:textId="77777777" w:rsidR="00985482" w:rsidRPr="006C65BE" w:rsidRDefault="00985482" w:rsidP="00985482">
            <w:pPr>
              <w:pStyle w:val="GlossEng"/>
            </w:pPr>
            <w:r w:rsidRPr="006C65BE">
              <w:t>know</w:t>
            </w:r>
          </w:p>
        </w:tc>
        <w:tc>
          <w:tcPr>
            <w:tcW w:w="458" w:type="dxa"/>
            <w:shd w:val="clear" w:color="auto" w:fill="auto"/>
          </w:tcPr>
          <w:p w14:paraId="608754EE" w14:textId="77777777" w:rsidR="00985482" w:rsidRPr="0099608C" w:rsidRDefault="00985482" w:rsidP="00985482">
            <w:pPr>
              <w:pStyle w:val="GlossEng"/>
              <w:rPr>
                <w:rStyle w:val="ChSmallCaps"/>
              </w:rPr>
            </w:pPr>
            <w:r w:rsidRPr="0099608C">
              <w:rPr>
                <w:rStyle w:val="ChSmallCaps"/>
              </w:rPr>
              <w:t>2sg</w:t>
            </w:r>
          </w:p>
        </w:tc>
        <w:tc>
          <w:tcPr>
            <w:tcW w:w="536" w:type="dxa"/>
            <w:shd w:val="clear" w:color="auto" w:fill="auto"/>
          </w:tcPr>
          <w:p w14:paraId="42D216B0" w14:textId="77777777" w:rsidR="00985482" w:rsidRPr="0099608C" w:rsidRDefault="00985482" w:rsidP="00985482">
            <w:pPr>
              <w:pStyle w:val="GlossEng"/>
              <w:rPr>
                <w:rStyle w:val="ChSmallCaps"/>
              </w:rPr>
            </w:pPr>
            <w:r w:rsidRPr="0099608C">
              <w:rPr>
                <w:rStyle w:val="ChSmallCaps"/>
              </w:rPr>
              <w:t>poss</w:t>
            </w:r>
          </w:p>
        </w:tc>
        <w:tc>
          <w:tcPr>
            <w:tcW w:w="591" w:type="dxa"/>
            <w:shd w:val="clear" w:color="auto" w:fill="auto"/>
          </w:tcPr>
          <w:p w14:paraId="10BD2AD1" w14:textId="77777777" w:rsidR="00985482" w:rsidRPr="006C65BE" w:rsidRDefault="00985482" w:rsidP="00985482">
            <w:pPr>
              <w:pStyle w:val="GlossEng"/>
            </w:pPr>
            <w:r w:rsidRPr="006C65BE">
              <w:t>word</w:t>
            </w:r>
          </w:p>
        </w:tc>
        <w:tc>
          <w:tcPr>
            <w:tcW w:w="619" w:type="dxa"/>
            <w:shd w:val="clear" w:color="auto" w:fill="auto"/>
          </w:tcPr>
          <w:p w14:paraId="44205557" w14:textId="77777777" w:rsidR="00985482" w:rsidRPr="0099608C" w:rsidRDefault="00985482" w:rsidP="00985482">
            <w:pPr>
              <w:pStyle w:val="GlossEng"/>
              <w:rPr>
                <w:rStyle w:val="ChSmallCaps"/>
              </w:rPr>
            </w:pPr>
            <w:r w:rsidRPr="0099608C">
              <w:rPr>
                <w:rStyle w:val="ChSmallCaps"/>
              </w:rPr>
              <w:t>d.dist</w:t>
            </w:r>
          </w:p>
        </w:tc>
        <w:tc>
          <w:tcPr>
            <w:tcW w:w="591" w:type="dxa"/>
            <w:shd w:val="clear" w:color="auto" w:fill="auto"/>
          </w:tcPr>
          <w:p w14:paraId="2776B409" w14:textId="77777777" w:rsidR="00985482" w:rsidRPr="006C65BE" w:rsidRDefault="00985482" w:rsidP="00985482">
            <w:pPr>
              <w:pStyle w:val="GlossEng"/>
            </w:pPr>
            <w:r w:rsidRPr="006C65BE">
              <w:t>word</w:t>
            </w:r>
          </w:p>
        </w:tc>
        <w:tc>
          <w:tcPr>
            <w:tcW w:w="480" w:type="dxa"/>
            <w:shd w:val="clear" w:color="auto" w:fill="auto"/>
          </w:tcPr>
          <w:p w14:paraId="0FE59769" w14:textId="77777777" w:rsidR="00985482" w:rsidRPr="006C65BE" w:rsidRDefault="00985482" w:rsidP="00985482">
            <w:pPr>
              <w:pStyle w:val="GlossEng"/>
            </w:pPr>
            <w:r w:rsidRPr="006C65BE">
              <w:t>___</w:t>
            </w:r>
          </w:p>
        </w:tc>
      </w:tr>
    </w:tbl>
    <w:p w14:paraId="54A5856C" w14:textId="7103292E" w:rsidR="00985482" w:rsidRPr="006C65BE" w:rsidRDefault="00B7093A" w:rsidP="00985482">
      <w:pPr>
        <w:pStyle w:val="FreeTranslEng"/>
      </w:pPr>
      <w:r>
        <w:t>‘</w:t>
      </w:r>
      <w:r w:rsidR="00985482" w:rsidRPr="006C65BE">
        <w:t>I don</w:t>
      </w:r>
      <w:r>
        <w:t>’</w:t>
      </w:r>
      <w:r w:rsidR="00985482" w:rsidRPr="006C65BE">
        <w:t>t yet know that word of yours, the word ___</w:t>
      </w:r>
      <w:r>
        <w:t>’</w:t>
      </w:r>
    </w:p>
    <w:tbl>
      <w:tblPr>
        <w:tblW w:w="5370" w:type="dxa"/>
        <w:tblCellMar>
          <w:left w:w="40" w:type="dxa"/>
          <w:right w:w="40" w:type="dxa"/>
        </w:tblCellMar>
        <w:tblLook w:val="01E0" w:firstRow="1" w:lastRow="1" w:firstColumn="1" w:lastColumn="1" w:noHBand="0" w:noVBand="0"/>
      </w:tblPr>
      <w:tblGrid>
        <w:gridCol w:w="709"/>
        <w:gridCol w:w="485"/>
        <w:gridCol w:w="563"/>
        <w:gridCol w:w="591"/>
        <w:gridCol w:w="480"/>
        <w:gridCol w:w="702"/>
        <w:gridCol w:w="485"/>
        <w:gridCol w:w="730"/>
        <w:gridCol w:w="625"/>
      </w:tblGrid>
      <w:tr w:rsidR="00AC23C4" w:rsidRPr="006C65BE" w14:paraId="1DD59053" w14:textId="77777777" w:rsidTr="00AC23C4">
        <w:tc>
          <w:tcPr>
            <w:tcW w:w="709" w:type="dxa"/>
            <w:shd w:val="clear" w:color="auto" w:fill="auto"/>
          </w:tcPr>
          <w:p w14:paraId="6CFC5008" w14:textId="77777777" w:rsidR="00985482" w:rsidRPr="006C65BE" w:rsidRDefault="00985482" w:rsidP="00985482">
            <w:pPr>
              <w:pStyle w:val="O0Nwnext"/>
            </w:pPr>
            <w:bookmarkStart w:id="827" w:name="_Ref368417489"/>
            <w:r w:rsidRPr="006C65BE">
              <w:t>(</w:t>
            </w:r>
            <w:fldSimple w:instr=" SEQ ( \* ARABIC \s 1 ">
              <w:r w:rsidR="00154D81">
                <w:rPr>
                  <w:noProof/>
                </w:rPr>
                <w:t>16</w:t>
              </w:r>
            </w:fldSimple>
            <w:r w:rsidRPr="006C65BE">
              <w:t>)</w:t>
            </w:r>
            <w:bookmarkEnd w:id="827"/>
          </w:p>
        </w:tc>
        <w:tc>
          <w:tcPr>
            <w:tcW w:w="485" w:type="dxa"/>
            <w:shd w:val="clear" w:color="auto" w:fill="auto"/>
          </w:tcPr>
          <w:p w14:paraId="26972DE8" w14:textId="77777777" w:rsidR="00985482" w:rsidRPr="006C65BE" w:rsidRDefault="00985482" w:rsidP="00985482">
            <w:pPr>
              <w:pStyle w:val="Text"/>
            </w:pPr>
            <w:r w:rsidRPr="006C65BE">
              <w:t>ko</w:t>
            </w:r>
          </w:p>
        </w:tc>
        <w:tc>
          <w:tcPr>
            <w:tcW w:w="563" w:type="dxa"/>
            <w:shd w:val="clear" w:color="auto" w:fill="auto"/>
          </w:tcPr>
          <w:p w14:paraId="10C8DF72" w14:textId="77777777" w:rsidR="00985482" w:rsidRPr="006C65BE" w:rsidRDefault="00985482" w:rsidP="00985482">
            <w:pPr>
              <w:pStyle w:val="Text"/>
            </w:pPr>
            <w:r w:rsidRPr="006C65BE">
              <w:t>pu</w:t>
            </w:r>
          </w:p>
        </w:tc>
        <w:tc>
          <w:tcPr>
            <w:tcW w:w="591" w:type="dxa"/>
            <w:shd w:val="clear" w:color="auto" w:fill="auto"/>
          </w:tcPr>
          <w:p w14:paraId="0530DACE" w14:textId="77777777" w:rsidR="00985482" w:rsidRPr="006C65BE" w:rsidRDefault="00985482" w:rsidP="00985482">
            <w:pPr>
              <w:pStyle w:val="Text"/>
            </w:pPr>
            <w:r w:rsidRPr="006C65BE">
              <w:t>kata</w:t>
            </w:r>
          </w:p>
        </w:tc>
        <w:tc>
          <w:tcPr>
            <w:tcW w:w="480" w:type="dxa"/>
            <w:shd w:val="clear" w:color="auto" w:fill="auto"/>
          </w:tcPr>
          <w:p w14:paraId="3E46C1C4" w14:textId="77777777" w:rsidR="00985482" w:rsidRPr="006C65BE" w:rsidRDefault="00985482" w:rsidP="00985482">
            <w:pPr>
              <w:pStyle w:val="Text"/>
            </w:pPr>
            <w:r w:rsidRPr="006C65BE">
              <w:t>___</w:t>
            </w:r>
          </w:p>
        </w:tc>
        <w:tc>
          <w:tcPr>
            <w:tcW w:w="702" w:type="dxa"/>
            <w:shd w:val="clear" w:color="auto" w:fill="auto"/>
          </w:tcPr>
          <w:p w14:paraId="3B844722" w14:textId="77777777" w:rsidR="00985482" w:rsidRPr="006C65BE" w:rsidRDefault="00985482" w:rsidP="00985482">
            <w:pPr>
              <w:pStyle w:val="Text"/>
            </w:pPr>
            <w:r w:rsidRPr="006C65BE">
              <w:t>itu,</w:t>
            </w:r>
          </w:p>
        </w:tc>
        <w:tc>
          <w:tcPr>
            <w:tcW w:w="485" w:type="dxa"/>
            <w:shd w:val="clear" w:color="auto" w:fill="auto"/>
          </w:tcPr>
          <w:p w14:paraId="5CA9AF67" w14:textId="77777777" w:rsidR="00985482" w:rsidRPr="006C65BE" w:rsidRDefault="00985482" w:rsidP="00985482">
            <w:pPr>
              <w:pStyle w:val="Text"/>
            </w:pPr>
            <w:r w:rsidRPr="006C65BE">
              <w:t>sa</w:t>
            </w:r>
          </w:p>
        </w:tc>
        <w:tc>
          <w:tcPr>
            <w:tcW w:w="730" w:type="dxa"/>
            <w:shd w:val="clear" w:color="auto" w:fill="auto"/>
          </w:tcPr>
          <w:p w14:paraId="74BAEA44" w14:textId="77777777" w:rsidR="00985482" w:rsidRPr="006C65BE" w:rsidRDefault="00985482" w:rsidP="00985482">
            <w:pPr>
              <w:pStyle w:val="Text"/>
            </w:pPr>
            <w:r w:rsidRPr="006C65BE">
              <w:t>blum</w:t>
            </w:r>
          </w:p>
        </w:tc>
        <w:tc>
          <w:tcPr>
            <w:tcW w:w="625" w:type="dxa"/>
            <w:shd w:val="clear" w:color="auto" w:fill="auto"/>
          </w:tcPr>
          <w:p w14:paraId="41BA2977" w14:textId="77777777" w:rsidR="00985482" w:rsidRPr="006C65BE" w:rsidRDefault="00985482" w:rsidP="00985482">
            <w:pPr>
              <w:pStyle w:val="Text"/>
            </w:pPr>
            <w:r w:rsidRPr="006C65BE">
              <w:t>taw</w:t>
            </w:r>
          </w:p>
        </w:tc>
      </w:tr>
      <w:tr w:rsidR="00AC23C4" w:rsidRPr="006C65BE" w14:paraId="757599C8" w14:textId="77777777" w:rsidTr="00AC23C4">
        <w:tc>
          <w:tcPr>
            <w:tcW w:w="709" w:type="dxa"/>
            <w:shd w:val="clear" w:color="auto" w:fill="auto"/>
          </w:tcPr>
          <w:p w14:paraId="250E8EAE" w14:textId="77777777" w:rsidR="00985482" w:rsidRPr="006C65BE" w:rsidRDefault="00985482" w:rsidP="00985482">
            <w:pPr>
              <w:pStyle w:val="GlossEng"/>
            </w:pPr>
          </w:p>
        </w:tc>
        <w:tc>
          <w:tcPr>
            <w:tcW w:w="485" w:type="dxa"/>
            <w:shd w:val="clear" w:color="auto" w:fill="auto"/>
          </w:tcPr>
          <w:p w14:paraId="3A846A79" w14:textId="77777777" w:rsidR="00985482" w:rsidRPr="0099608C" w:rsidRDefault="00985482" w:rsidP="00985482">
            <w:pPr>
              <w:pStyle w:val="GlossEng"/>
              <w:rPr>
                <w:rStyle w:val="ChSmallCaps"/>
              </w:rPr>
            </w:pPr>
            <w:r w:rsidRPr="0099608C">
              <w:rPr>
                <w:rStyle w:val="ChSmallCaps"/>
              </w:rPr>
              <w:t>2sg</w:t>
            </w:r>
          </w:p>
        </w:tc>
        <w:tc>
          <w:tcPr>
            <w:tcW w:w="563" w:type="dxa"/>
            <w:shd w:val="clear" w:color="auto" w:fill="auto"/>
          </w:tcPr>
          <w:p w14:paraId="04F585D1" w14:textId="77777777" w:rsidR="00985482" w:rsidRPr="0099608C" w:rsidRDefault="00985482" w:rsidP="00985482">
            <w:pPr>
              <w:pStyle w:val="GlossEng"/>
              <w:rPr>
                <w:rStyle w:val="ChSmallCaps"/>
              </w:rPr>
            </w:pPr>
            <w:r w:rsidRPr="0099608C">
              <w:rPr>
                <w:rStyle w:val="ChSmallCaps"/>
              </w:rPr>
              <w:t>poss</w:t>
            </w:r>
          </w:p>
        </w:tc>
        <w:tc>
          <w:tcPr>
            <w:tcW w:w="591" w:type="dxa"/>
            <w:shd w:val="clear" w:color="auto" w:fill="auto"/>
          </w:tcPr>
          <w:p w14:paraId="5A1B5EF1" w14:textId="77777777" w:rsidR="00985482" w:rsidRPr="006C65BE" w:rsidRDefault="00985482" w:rsidP="00985482">
            <w:pPr>
              <w:pStyle w:val="GlossEng"/>
            </w:pPr>
            <w:r w:rsidRPr="006C65BE">
              <w:t>word</w:t>
            </w:r>
          </w:p>
        </w:tc>
        <w:tc>
          <w:tcPr>
            <w:tcW w:w="480" w:type="dxa"/>
            <w:shd w:val="clear" w:color="auto" w:fill="auto"/>
          </w:tcPr>
          <w:p w14:paraId="67163058" w14:textId="77777777" w:rsidR="00985482" w:rsidRPr="006C65BE" w:rsidRDefault="00985482" w:rsidP="00985482">
            <w:pPr>
              <w:pStyle w:val="GlossEng"/>
            </w:pPr>
            <w:r w:rsidRPr="006C65BE">
              <w:t>___</w:t>
            </w:r>
          </w:p>
        </w:tc>
        <w:tc>
          <w:tcPr>
            <w:tcW w:w="702" w:type="dxa"/>
            <w:shd w:val="clear" w:color="auto" w:fill="auto"/>
          </w:tcPr>
          <w:p w14:paraId="59499648" w14:textId="77777777" w:rsidR="00985482" w:rsidRPr="0099608C" w:rsidRDefault="00985482" w:rsidP="00985482">
            <w:pPr>
              <w:pStyle w:val="GlossEng"/>
              <w:rPr>
                <w:rStyle w:val="ChSmallCaps"/>
              </w:rPr>
            </w:pPr>
            <w:r w:rsidRPr="0099608C">
              <w:rPr>
                <w:rStyle w:val="ChSmallCaps"/>
              </w:rPr>
              <w:t>d.dist</w:t>
            </w:r>
          </w:p>
        </w:tc>
        <w:tc>
          <w:tcPr>
            <w:tcW w:w="485" w:type="dxa"/>
            <w:shd w:val="clear" w:color="auto" w:fill="auto"/>
          </w:tcPr>
          <w:p w14:paraId="77171AB9" w14:textId="77777777" w:rsidR="00985482" w:rsidRPr="0099608C" w:rsidRDefault="00985482" w:rsidP="00985482">
            <w:pPr>
              <w:pStyle w:val="GlossEng"/>
              <w:rPr>
                <w:rStyle w:val="ChSmallCaps"/>
              </w:rPr>
            </w:pPr>
            <w:r w:rsidRPr="0099608C">
              <w:rPr>
                <w:rStyle w:val="ChSmallCaps"/>
              </w:rPr>
              <w:t>1sg</w:t>
            </w:r>
          </w:p>
        </w:tc>
        <w:tc>
          <w:tcPr>
            <w:tcW w:w="730" w:type="dxa"/>
            <w:shd w:val="clear" w:color="auto" w:fill="auto"/>
          </w:tcPr>
          <w:p w14:paraId="4C6931DA" w14:textId="77777777" w:rsidR="00985482" w:rsidRPr="006C65BE" w:rsidRDefault="00985482" w:rsidP="00985482">
            <w:pPr>
              <w:pStyle w:val="GlossEng"/>
            </w:pPr>
            <w:r w:rsidRPr="006C65BE">
              <w:t>not.yet</w:t>
            </w:r>
          </w:p>
        </w:tc>
        <w:tc>
          <w:tcPr>
            <w:tcW w:w="625" w:type="dxa"/>
            <w:shd w:val="clear" w:color="auto" w:fill="auto"/>
          </w:tcPr>
          <w:p w14:paraId="7AAA61C4" w14:textId="77777777" w:rsidR="00985482" w:rsidRPr="006C65BE" w:rsidRDefault="00985482" w:rsidP="00985482">
            <w:pPr>
              <w:pStyle w:val="GlossEng"/>
            </w:pPr>
            <w:r w:rsidRPr="006C65BE">
              <w:t>know</w:t>
            </w:r>
          </w:p>
        </w:tc>
      </w:tr>
    </w:tbl>
    <w:p w14:paraId="3B9977FB" w14:textId="124786DA" w:rsidR="00985482" w:rsidRPr="006C65BE" w:rsidRDefault="00B7093A" w:rsidP="00985482">
      <w:pPr>
        <w:pStyle w:val="FreeTranslEng"/>
      </w:pPr>
      <w:r>
        <w:t>‘</w:t>
      </w:r>
      <w:r w:rsidR="00985482" w:rsidRPr="006C65BE">
        <w:t>that word ___ of yours, I don</w:t>
      </w:r>
      <w:r>
        <w:t>’</w:t>
      </w:r>
      <w:r w:rsidR="00985482" w:rsidRPr="006C65BE">
        <w:t>t yet know (it)</w:t>
      </w:r>
      <w:r>
        <w:t>’</w:t>
      </w:r>
    </w:p>
    <w:p w14:paraId="099CA86F" w14:textId="5A84DCED" w:rsidR="00985482" w:rsidRPr="006C65BE" w:rsidRDefault="00985482" w:rsidP="0035360E">
      <w:pPr>
        <w:pStyle w:val="Body0000after"/>
      </w:pPr>
      <w:r w:rsidRPr="006C65BE">
        <w:t xml:space="preserve">B. Rumaropen recorded each elicited word in a separate WAV file, using Speech Analyzer. Subsequently, I transcribed the recorded target words as separate records in Toolbox. Each record includes the orthographic representation of the target word, its phonetic transcription, English gloss, and the word class it belongs to. The word list is found in Appendix </w:t>
      </w:r>
      <w:r w:rsidR="00765E07">
        <w:fldChar w:fldCharType="begin"/>
      </w:r>
      <w:r w:rsidR="00765E07">
        <w:instrText xml:space="preserve"> REF _Ref373929511 \n \h </w:instrText>
      </w:r>
      <w:r w:rsidR="00765E07">
        <w:fldChar w:fldCharType="separate"/>
      </w:r>
      <w:r w:rsidR="00154D81">
        <w:rPr>
          <w:cs/>
        </w:rPr>
        <w:t>‎</w:t>
      </w:r>
      <w:r w:rsidR="00154D81">
        <w:t>A</w:t>
      </w:r>
      <w:r w:rsidR="00765E07">
        <w:fldChar w:fldCharType="end"/>
      </w:r>
      <w:r w:rsidRPr="006C65BE">
        <w:t>.</w:t>
      </w:r>
      <w:r w:rsidR="008F323A">
        <w:t xml:space="preserve"> </w:t>
      </w:r>
      <w:r w:rsidR="008F323A" w:rsidRPr="00FD5B24">
        <w:t xml:space="preserve">The sound files and the Toolbox database file are found in </w:t>
      </w:r>
      <w:r w:rsidR="00BA6215">
        <w:rPr>
          <w:rStyle w:val="Citation"/>
        </w:rPr>
        <w:fldChar w:fldCharType="begin"/>
      </w:r>
      <w:r w:rsidR="003A5B20">
        <w:rPr>
          <w:rStyle w:val="Citation"/>
        </w:rPr>
        <w:instrText>ADDIN CITAVI.PLACEHOLDER 364641ff-a31b-4507-884b-24f48109397c 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x1Z2UgZXQgYWwuPC9UZXh0Pg0KICAgIDwvVGV4dFVuaXQ+DQogIDwvVGV4dFVuaXRzPg0KPC9QbGFjZWhvbGRlcj4=</w:instrText>
      </w:r>
      <w:r w:rsidR="00BA6215">
        <w:rPr>
          <w:rStyle w:val="Citation"/>
        </w:rPr>
        <w:fldChar w:fldCharType="separate"/>
      </w:r>
      <w:bookmarkStart w:id="828" w:name="_CTVP001364641ffa31b4507884b24f48109397c"/>
      <w:r w:rsidR="0092006B">
        <w:rPr>
          <w:rStyle w:val="Citation"/>
        </w:rPr>
        <w:t>Kluge et al.</w:t>
      </w:r>
      <w:bookmarkEnd w:id="828"/>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876b2ad7-7b05-46ab-b3e3-1a4139c0a3e9 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0KTwvVGV4dD4NCiAgICA8L1RleHRVbml0Pg0KICA8L1RleHRVbml0cz4NCjwvUGxhY2Vob2xkZXI+</w:instrText>
      </w:r>
      <w:r w:rsidR="00BA6215">
        <w:rPr>
          <w:rStyle w:val="Citation"/>
        </w:rPr>
        <w:fldChar w:fldCharType="separate"/>
      </w:r>
      <w:bookmarkStart w:id="829" w:name="_CTVP001876b2ad77b0546abb3e31a4139c0a3e9"/>
      <w:r w:rsidR="0092006B">
        <w:rPr>
          <w:rStyle w:val="Citation"/>
        </w:rPr>
        <w:t>(2014)</w:t>
      </w:r>
      <w:bookmarkEnd w:id="829"/>
      <w:r w:rsidR="00BA6215">
        <w:rPr>
          <w:rStyle w:val="Citation"/>
        </w:rPr>
        <w:fldChar w:fldCharType="end"/>
      </w:r>
      <w:r w:rsidR="008F323A" w:rsidRPr="00FD5B24">
        <w:t>.</w:t>
      </w:r>
    </w:p>
    <w:p w14:paraId="59F67267" w14:textId="77777777" w:rsidR="00985482" w:rsidRPr="006C65BE" w:rsidRDefault="00985482" w:rsidP="00985482">
      <w:pPr>
        <w:pStyle w:val="Body0500after"/>
      </w:pPr>
      <w:r w:rsidRPr="006C65BE">
        <w:t>After having entered the target words in Toolbox, I analyzed the lexical data with Phonology Assistant. This analysis tool, developed by SIL International, creates consonant and vowel inventory charts and assists in the phonological analysis.</w:t>
      </w:r>
      <w:r w:rsidRPr="006C65BE">
        <w:rPr>
          <w:rStyle w:val="FootnoteReference"/>
        </w:rPr>
        <w:footnoteReference w:id="63"/>
      </w:r>
    </w:p>
    <w:p w14:paraId="5E8FCF94" w14:textId="63986523" w:rsidR="000044A1" w:rsidRDefault="00985482" w:rsidP="00B05ADB">
      <w:pPr>
        <w:pStyle w:val="Body0500after"/>
      </w:pPr>
      <w:r w:rsidRPr="006C65BE">
        <w:t xml:space="preserve">The description of the Papuan Malay phonology in Chapter </w:t>
      </w:r>
      <w:r w:rsidR="00A81AAA">
        <w:fldChar w:fldCharType="begin"/>
      </w:r>
      <w:r w:rsidR="00A81AAA">
        <w:instrText xml:space="preserve"> REF _Ref357271598 \w \h </w:instrText>
      </w:r>
      <w:r w:rsidR="00A81AAA">
        <w:fldChar w:fldCharType="separate"/>
      </w:r>
      <w:r w:rsidR="00154D81">
        <w:rPr>
          <w:cs/>
        </w:rPr>
        <w:t>‎</w:t>
      </w:r>
      <w:r w:rsidR="00154D81">
        <w:t>2</w:t>
      </w:r>
      <w:r w:rsidR="00A81AAA">
        <w:fldChar w:fldCharType="end"/>
      </w:r>
      <w:r w:rsidRPr="006C65BE">
        <w:t xml:space="preserve"> </w:t>
      </w:r>
      <w:r w:rsidR="00244B63">
        <w:t xml:space="preserve">is based on a word list of </w:t>
      </w:r>
      <w:r w:rsidR="00B05ADB">
        <w:t>1,117</w:t>
      </w:r>
      <w:r w:rsidRPr="006C65BE">
        <w:t xml:space="preserve"> lexical roots, extracted from the </w:t>
      </w:r>
      <w:r w:rsidR="00244B63">
        <w:t>2,458</w:t>
      </w:r>
      <w:r w:rsidR="00D55839">
        <w:t>-item list. In addition</w:t>
      </w:r>
      <w:r w:rsidR="00B05ADB">
        <w:t>,</w:t>
      </w:r>
      <w:r w:rsidR="00D55839">
        <w:t xml:space="preserve"> </w:t>
      </w:r>
      <w:r w:rsidR="00B05ADB">
        <w:t>380</w:t>
      </w:r>
      <w:r w:rsidRPr="006C65BE">
        <w:t xml:space="preserve"> items, historically derived by </w:t>
      </w:r>
      <w:r w:rsidRPr="006C65BE">
        <w:rPr>
          <w:lang w:eastAsia="en-US"/>
        </w:rPr>
        <w:t>(</w:t>
      </w:r>
      <w:r w:rsidR="002C26E6">
        <w:rPr>
          <w:lang w:eastAsia="en-US"/>
        </w:rPr>
        <w:t>un</w:t>
      </w:r>
      <w:r w:rsidRPr="006C65BE">
        <w:rPr>
          <w:lang w:eastAsia="en-US"/>
        </w:rPr>
        <w:t xml:space="preserve">productive) affixation, </w:t>
      </w:r>
      <w:r w:rsidRPr="006C65BE">
        <w:t>are investigated. The corpus also includes a large number of loan words, originating from different donor languages, such as Arabic, Chinese, Dutch, English, Persian, Portuguese, or Sanskrit. Hence, a sizeable percentage of the attested lexical items are loan words. So far, 7</w:t>
      </w:r>
      <w:r w:rsidR="00B05ADB">
        <w:t>19</w:t>
      </w:r>
      <w:r w:rsidRPr="006C65BE">
        <w:t xml:space="preserve"> items of the </w:t>
      </w:r>
      <w:r w:rsidR="00244B63">
        <w:t>2,458</w:t>
      </w:r>
      <w:r w:rsidRPr="006C65BE">
        <w:t xml:space="preserve">-item word list (29%) have been identified as loan words, using the following sources: </w:t>
      </w:r>
      <w:r w:rsidR="00BA6215">
        <w:rPr>
          <w:rStyle w:val="Citation"/>
        </w:rPr>
        <w:fldChar w:fldCharType="begin"/>
      </w:r>
      <w:r w:rsidR="003A5B20">
        <w:rPr>
          <w:rStyle w:val="Citation"/>
        </w:rPr>
        <w:instrText>ADDIN CITAVI.PLACEHOLDER e121aa72-64b6-4abd-a5c0-25872c4764e1 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5lczwvVGV4dD4NCiAgICA8L1RleHRVbml0Pg0KICA8L1RleHRVbml0cz4NCjwvUGxhY2Vob2xkZXI+</w:instrText>
      </w:r>
      <w:r w:rsidR="00BA6215">
        <w:rPr>
          <w:rStyle w:val="Citation"/>
        </w:rPr>
        <w:fldChar w:fldCharType="separate"/>
      </w:r>
      <w:bookmarkStart w:id="830" w:name="_CTVP001e121aa7264b64abda5c025872c4764e1"/>
      <w:r w:rsidR="0092006B">
        <w:rPr>
          <w:rStyle w:val="Citation"/>
        </w:rPr>
        <w:t>Jones</w:t>
      </w:r>
      <w:bookmarkEnd w:id="830"/>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7ee496e4-1932-491b-a8d2-4d732936d2ec PFBsYWNlaG9sZGVyPg0KICA8QWRkSW5WZXJzaW9uPjUuMi4wLjg8L0FkZEluVmVyc2lvbj4NCiAgPElkPjdlZTQ5NmU0LTE5MzItNDkxYi1hOGQyLTRkNzMyOTM2ZDJlYzwvSWQ+DQogIDxFbnRyaWVzPg0KICAgIDxFbnRyeT4NCiAgICAgIDxJZD4yNTY4NzM4MS1kY2NjLTQ4NWQtOTllYS0xMjRmYzBlMDRlMTA8L0lkPg0KICAgICAgPFJlZmVyZW5jZUlkPmJkYzFmMWUyLWI3NDUtNGUyZC04YjdkLTZhZDI2NmM1NTk4N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00BA6215">
        <w:rPr>
          <w:rStyle w:val="Citation"/>
        </w:rPr>
        <w:fldChar w:fldCharType="separate"/>
      </w:r>
      <w:bookmarkStart w:id="831" w:name="_CTVP0017ee496e41932491ba8d24d732936d2ec"/>
      <w:r w:rsidR="0092006B">
        <w:rPr>
          <w:rStyle w:val="Citation"/>
        </w:rPr>
        <w:t>(2007)</w:t>
      </w:r>
      <w:bookmarkEnd w:id="831"/>
      <w:r w:rsidR="00BA6215">
        <w:rPr>
          <w:rStyle w:val="Citation"/>
        </w:rPr>
        <w:fldChar w:fldCharType="end"/>
      </w:r>
      <w:r w:rsidRPr="006C65BE">
        <w:t xml:space="preserve"> and </w:t>
      </w:r>
      <w:r w:rsidR="00BA6215">
        <w:rPr>
          <w:rStyle w:val="Citation"/>
        </w:rPr>
        <w:fldChar w:fldCharType="begin"/>
      </w:r>
      <w:r w:rsidR="003A5B20">
        <w:rPr>
          <w:rStyle w:val="Citation"/>
        </w:rPr>
        <w:instrText>ADDIN CITAVI.PLACEHOLDER 04c36532-af77-48e4-b0b4-72e06194b6e6 PFBsYWNlaG9sZGVyPg0KICA8QWRkSW5WZXJzaW9uPjUuMi4wLjg8L0FkZEluVmVyc2lvbj4NCiAgPElkPjA0YzM2NTMyLWFmNzctNDhlNC1iMGI0LTcyZTA2MTk0YjZlNjwvSWQ+DQogIDxFbnRyaWVzPg0KICAgIDxFbnRyeT4NCiAgICAgIDxJZD4zMDE1YzRjOS00ODcxLTQyY2UtOGFlMy00MjM1OGQ2NjFiNWI8L0lkPg0KICAgICAgPE5vUGFyPnRydWU8L05vUGFyPg0KICAgICAgPFBlcnNvbk9ubHk+dHJ1ZTwvUGVyc29uT25seT4NCiAgICAgIDxSZWZlcmVuY2VJZD5jMTVjYTNiZi00YzQ4LTQ4Y2EtOWFlYi1lZjk1MDNiZDZhNTY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VyaTwvRmlyc3ROYW1lPg0KICAgICAgICAgICAgPExhc3ROYW1lPlRhZG1vc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ZG1vcjwvVGV4dD4NCiAgICA8L1RleHRVbml0Pg0KICA8L1RleHRVbml0cz4NCjwvUGxhY2Vob2xkZXI+</w:instrText>
      </w:r>
      <w:r w:rsidR="00BA6215">
        <w:rPr>
          <w:rStyle w:val="Citation"/>
        </w:rPr>
        <w:fldChar w:fldCharType="separate"/>
      </w:r>
      <w:bookmarkStart w:id="832" w:name="_CTVP00104c36532af7748e4b0b472e06194b6e6"/>
      <w:r w:rsidR="0092006B">
        <w:rPr>
          <w:rStyle w:val="Citation"/>
        </w:rPr>
        <w:t>Tadmor</w:t>
      </w:r>
      <w:bookmarkEnd w:id="832"/>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47ec985f-4ab2-45de-92ce-aff58a082adf PFBsYWNlaG9sZGVyPg0KICA8QWRkSW5WZXJzaW9uPjUuMi4wLjg8L0FkZEluVmVyc2lvbj4NCiAgPElkPjQ3ZWM5ODVmLTRhYjItNDVkZS05MmNlLWFmZjU4YTA4MmFkZjwvSWQ+DQogIDxFbnRyaWVzPg0KICAgIDxFbnRyeT4NCiAgICAgIDxJZD45NDU2MTAzZi1lZDc1LTQ4OTItYjNkZC0yMGFiNTNiMTkwN2Y8L0lkPg0KICAgICAgPFJlZmVyZW5jZUlkPmMxNWNhM2JmLTRjNDgtNDhjYS05YWViLWVmOTUwM2JkNmE1Nj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YSk8L1RleHQ+DQogICAgPC9UZXh0VW5pdD4NCiAgPC9UZXh0VW5pdHM+DQo8L1BsYWNlaG9sZGVyPg==</w:instrText>
      </w:r>
      <w:r w:rsidR="00BA6215">
        <w:rPr>
          <w:rStyle w:val="Citation"/>
        </w:rPr>
        <w:fldChar w:fldCharType="separate"/>
      </w:r>
      <w:bookmarkStart w:id="833" w:name="_CTVP00147ec985f4ab245de92ceaff58a082adf"/>
      <w:r w:rsidR="0092006B">
        <w:rPr>
          <w:rStyle w:val="Citation"/>
        </w:rPr>
        <w:t>(2009a)</w:t>
      </w:r>
      <w:bookmarkEnd w:id="833"/>
      <w:r w:rsidR="00BA6215">
        <w:rPr>
          <w:rStyle w:val="Citation"/>
        </w:rPr>
        <w:fldChar w:fldCharType="end"/>
      </w:r>
      <w:r w:rsidRPr="006C65BE">
        <w:t xml:space="preserve"> (on borrowing in Malay in general see also </w:t>
      </w:r>
      <w:r w:rsidR="00BA6215">
        <w:rPr>
          <w:rStyle w:val="Citation"/>
        </w:rPr>
        <w:fldChar w:fldCharType="begin"/>
      </w:r>
      <w:r w:rsidR="003A5B20">
        <w:rPr>
          <w:rStyle w:val="Citation"/>
        </w:rPr>
        <w:instrText>ADDIN CITAVI.PLACEHOLDER 0310096f-cb54-4fe0-a532-d744a9cd2261 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Sb2JlcnQ8L0ZpcnN0TmFtZT4NCiAgICAgICAgICAgIDxMYXN0TmFtZT5CbHVzdDwvTGFzdE5hbWU+DQogICAgICAgICAgICA8TWlkZGxlTmFtZT5B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x1c3QgMjAxMzogMTUx4oCTMTU2PC9UZXh0Pg0KICAgIDwvVGV4dFVuaXQ+DQogIDwvVGV4dFVuaXRzPg0KPC9QbGFjZWhvbGRlcj4=</w:instrText>
      </w:r>
      <w:r w:rsidR="00BA6215">
        <w:rPr>
          <w:rStyle w:val="Citation"/>
        </w:rPr>
        <w:fldChar w:fldCharType="separate"/>
      </w:r>
      <w:bookmarkStart w:id="834" w:name="_CTVP0010310096fcb544fe0a532d744a9cd2261"/>
      <w:r w:rsidR="0092006B">
        <w:rPr>
          <w:rStyle w:val="Citation"/>
        </w:rPr>
        <w:t>Blust 2013: 151–156</w:t>
      </w:r>
      <w:bookmarkEnd w:id="834"/>
      <w:r w:rsidR="00BA6215">
        <w:rPr>
          <w:rStyle w:val="Citation"/>
        </w:rPr>
        <w:fldChar w:fldCharType="end"/>
      </w:r>
      <w:r w:rsidRPr="006C65BE">
        <w:t>).</w:t>
      </w:r>
      <w:r w:rsidR="00325711">
        <w:t xml:space="preserve"> </w:t>
      </w:r>
      <w:r w:rsidR="00C079F5" w:rsidRPr="00913A62">
        <w:t>Upon further investigation</w:t>
      </w:r>
      <w:r w:rsidR="00C079F5">
        <w:t>,</w:t>
      </w:r>
      <w:r w:rsidR="00C079F5" w:rsidRPr="00EE3705">
        <w:t xml:space="preserve"> </w:t>
      </w:r>
      <w:r w:rsidR="00CD6521" w:rsidRPr="00EE3705">
        <w:t xml:space="preserve">some of the </w:t>
      </w:r>
      <w:r w:rsidR="00B05ADB">
        <w:t>1,117</w:t>
      </w:r>
      <w:r w:rsidR="00C079F5" w:rsidRPr="006C65BE">
        <w:t xml:space="preserve"> lexical roots</w:t>
      </w:r>
      <w:r w:rsidR="00C079F5" w:rsidRPr="00EE3705">
        <w:t xml:space="preserve"> </w:t>
      </w:r>
      <w:r w:rsidR="00CD6521" w:rsidRPr="00EE3705">
        <w:t xml:space="preserve">listed as </w:t>
      </w:r>
      <w:r w:rsidR="00C079F5">
        <w:t xml:space="preserve">inherited </w:t>
      </w:r>
      <w:r w:rsidR="00CD6521" w:rsidRPr="00EE3705">
        <w:t xml:space="preserve">Papuan Malay </w:t>
      </w:r>
      <w:r w:rsidR="00C079F5">
        <w:t xml:space="preserve">words </w:t>
      </w:r>
      <w:r w:rsidR="00CD6521" w:rsidRPr="00EE3705">
        <w:t>may also turn out to be loan words.</w:t>
      </w:r>
      <w:r w:rsidR="00C079F5">
        <w:t xml:space="preserve"> In addition, </w:t>
      </w:r>
      <w:r w:rsidR="00325711">
        <w:t>the corpus includes a number of lexical items</w:t>
      </w:r>
      <w:r w:rsidR="00382789">
        <w:t xml:space="preserve"> </w:t>
      </w:r>
      <w:r w:rsidR="00325711">
        <w:t xml:space="preserve">which are typically used in </w:t>
      </w:r>
      <w:r w:rsidR="00325711" w:rsidRPr="006C65BE">
        <w:t xml:space="preserve">Standard Indonesian </w:t>
      </w:r>
      <w:r w:rsidR="00325711">
        <w:t>but not in Papuan Malay; example</w:t>
      </w:r>
      <w:r w:rsidR="0057698B">
        <w:t>s</w:t>
      </w:r>
      <w:r w:rsidR="00325711">
        <w:t xml:space="preserve"> </w:t>
      </w:r>
      <w:r w:rsidR="0057698B">
        <w:t xml:space="preserve">are </w:t>
      </w:r>
      <w:r w:rsidR="00325711">
        <w:t xml:space="preserve">Indonesian </w:t>
      </w:r>
      <w:r w:rsidR="0057698B">
        <w:rPr>
          <w:rStyle w:val="ChItalBold"/>
        </w:rPr>
        <w:t>desa</w:t>
      </w:r>
      <w:r w:rsidR="00325711">
        <w:t xml:space="preserve"> </w:t>
      </w:r>
      <w:r w:rsidR="00B7093A">
        <w:t>‘</w:t>
      </w:r>
      <w:r w:rsidR="0057698B">
        <w:t>village</w:t>
      </w:r>
      <w:r w:rsidR="00B7093A">
        <w:t>’</w:t>
      </w:r>
      <w:r w:rsidR="00325711">
        <w:t xml:space="preserve"> </w:t>
      </w:r>
      <w:r w:rsidR="0057698B">
        <w:t xml:space="preserve">and </w:t>
      </w:r>
      <w:r w:rsidR="0057698B" w:rsidRPr="0057698B">
        <w:rPr>
          <w:rStyle w:val="ChItalBold"/>
        </w:rPr>
        <w:t>mereka</w:t>
      </w:r>
      <w:r w:rsidR="0057698B">
        <w:t xml:space="preserve"> </w:t>
      </w:r>
      <w:r w:rsidR="00B7093A">
        <w:t>‘</w:t>
      </w:r>
      <w:r w:rsidR="0057698B" w:rsidRPr="0057698B">
        <w:rPr>
          <w:rStyle w:val="ChSmallCaps"/>
        </w:rPr>
        <w:t>3pl</w:t>
      </w:r>
      <w:r w:rsidR="00B7093A">
        <w:t>’</w:t>
      </w:r>
      <w:r w:rsidR="0057698B">
        <w:t xml:space="preserve"> </w:t>
      </w:r>
      <w:r w:rsidR="00492C89">
        <w:t xml:space="preserve">(the corresponding </w:t>
      </w:r>
      <w:r w:rsidR="00325711">
        <w:t xml:space="preserve">Papuan Malay </w:t>
      </w:r>
      <w:r w:rsidR="00492C89">
        <w:t xml:space="preserve">words are </w:t>
      </w:r>
      <w:r w:rsidR="0057698B">
        <w:rPr>
          <w:rStyle w:val="ChItalBold"/>
        </w:rPr>
        <w:t>kampung</w:t>
      </w:r>
      <w:r w:rsidR="00325711">
        <w:t xml:space="preserve"> </w:t>
      </w:r>
      <w:r w:rsidR="00B7093A">
        <w:t>‘</w:t>
      </w:r>
      <w:r w:rsidR="0057698B">
        <w:t>village</w:t>
      </w:r>
      <w:r w:rsidR="00B7093A">
        <w:t>’</w:t>
      </w:r>
      <w:r w:rsidR="0057698B">
        <w:t xml:space="preserve"> and </w:t>
      </w:r>
      <w:r w:rsidR="0057698B" w:rsidRPr="0057698B">
        <w:rPr>
          <w:rStyle w:val="ChItalBold"/>
        </w:rPr>
        <w:t>dorang</w:t>
      </w:r>
      <w:r w:rsidR="0057698B">
        <w:t>/</w:t>
      </w:r>
      <w:r w:rsidR="0057698B" w:rsidRPr="0057698B">
        <w:rPr>
          <w:rStyle w:val="ChItalBold"/>
        </w:rPr>
        <w:t>dong</w:t>
      </w:r>
      <w:r w:rsidR="0057698B">
        <w:t xml:space="preserve"> </w:t>
      </w:r>
      <w:r w:rsidR="00B7093A">
        <w:t>‘</w:t>
      </w:r>
      <w:r w:rsidR="0057698B" w:rsidRPr="0057698B">
        <w:rPr>
          <w:rStyle w:val="ChSmallCaps"/>
        </w:rPr>
        <w:t>3pl</w:t>
      </w:r>
      <w:r w:rsidR="00B7093A">
        <w:t>’</w:t>
      </w:r>
      <w:r w:rsidR="00492C89">
        <w:t>, respectively)</w:t>
      </w:r>
      <w:r w:rsidR="00325711" w:rsidRPr="006C65BE">
        <w:t>.</w:t>
      </w:r>
      <w:r w:rsidR="00325711">
        <w:t xml:space="preserve"> </w:t>
      </w:r>
      <w:r w:rsidR="002669EE">
        <w:t xml:space="preserve">Given that these words are inherited Malay lexical items, they are </w:t>
      </w:r>
      <w:r w:rsidR="00382789">
        <w:t xml:space="preserve">not </w:t>
      </w:r>
      <w:r w:rsidR="002669EE">
        <w:t>treated as loan words in this book.</w:t>
      </w:r>
      <w:r w:rsidR="00382789">
        <w:t xml:space="preserve"> However, neither are these items included in the word list in </w:t>
      </w:r>
      <w:r w:rsidR="00382789" w:rsidRPr="006C65BE">
        <w:t xml:space="preserve">Appendix </w:t>
      </w:r>
      <w:r w:rsidR="00382789">
        <w:fldChar w:fldCharType="begin"/>
      </w:r>
      <w:r w:rsidR="00382789">
        <w:instrText xml:space="preserve"> REF _Ref373929511 \n \h </w:instrText>
      </w:r>
      <w:r w:rsidR="00382789">
        <w:fldChar w:fldCharType="separate"/>
      </w:r>
      <w:r w:rsidR="00154D81">
        <w:rPr>
          <w:cs/>
        </w:rPr>
        <w:t>‎</w:t>
      </w:r>
      <w:r w:rsidR="00154D81">
        <w:t>A</w:t>
      </w:r>
      <w:r w:rsidR="00382789">
        <w:fldChar w:fldCharType="end"/>
      </w:r>
      <w:r w:rsidR="00382789">
        <w:t>.</w:t>
      </w:r>
    </w:p>
    <w:p w14:paraId="4E1B4BC3" w14:textId="77777777" w:rsidR="00727DBB" w:rsidRDefault="00727DBB" w:rsidP="00727DBB">
      <w:pPr>
        <w:sectPr w:rsidR="00727DBB" w:rsidSect="00D707BC">
          <w:headerReference w:type="even" r:id="rId24"/>
          <w:headerReference w:type="default" r:id="rId25"/>
          <w:footerReference w:type="default" r:id="rId26"/>
          <w:headerReference w:type="first" r:id="rId27"/>
          <w:type w:val="oddPage"/>
          <w:pgSz w:w="11907" w:h="16840" w:code="9"/>
          <w:pgMar w:top="3289" w:right="2552" w:bottom="2722" w:left="2552" w:header="2722" w:footer="1134" w:gutter="0"/>
          <w:pgNumType w:start="1"/>
          <w:cols w:space="720"/>
          <w:titlePg/>
          <w:docGrid w:linePitch="272"/>
        </w:sectPr>
      </w:pPr>
    </w:p>
    <w:p w14:paraId="0836605E" w14:textId="77777777" w:rsidR="00140A47" w:rsidRDefault="00502410" w:rsidP="00140A47">
      <w:pPr>
        <w:pStyle w:val="Heading1"/>
      </w:pPr>
      <w:bookmarkStart w:id="835" w:name="_Ref357271598"/>
      <w:bookmarkStart w:id="836" w:name="_Toc440455458"/>
      <w:bookmarkStart w:id="837" w:name="_Toc440455514"/>
      <w:r>
        <w:lastRenderedPageBreak/>
        <w:t>Phonology</w:t>
      </w:r>
      <w:bookmarkEnd w:id="835"/>
      <w:bookmarkEnd w:id="836"/>
      <w:bookmarkEnd w:id="837"/>
    </w:p>
    <w:p w14:paraId="291BB889" w14:textId="77777777" w:rsidR="00140A47" w:rsidRPr="00913A62" w:rsidRDefault="00140A47" w:rsidP="00A81003">
      <w:pPr>
        <w:pStyle w:val="Body0000after"/>
      </w:pPr>
      <w:r w:rsidRPr="00913A62">
        <w:t xml:space="preserve">Papuan Malay has 18 consonant phonemes and a basic five-vowel system. The consonant system </w:t>
      </w:r>
      <w:r w:rsidR="00620A3F">
        <w:t xml:space="preserve">consists of </w:t>
      </w:r>
      <w:r w:rsidRPr="00913A62">
        <w:t>six stops, two affricates, two fricatives, four nasals, two liquids, and two approximants. The vowel system includes two front and two back vowels, and one open central vowel. Papuan Malay shows a clear preference for disyllabic roots and for CV and CVC syllables; the maximal syllable is CCVC. Stress typically falls on the penultimate syllable, although lexical roots with ultimate stress are also attested.</w:t>
      </w:r>
    </w:p>
    <w:p w14:paraId="27833710" w14:textId="58C58E09" w:rsidR="00937ABE" w:rsidRDefault="00B740C6" w:rsidP="00D815EF">
      <w:pPr>
        <w:pStyle w:val="Body0500after115pt"/>
      </w:pPr>
      <w:r>
        <w:t xml:space="preserve">The </w:t>
      </w:r>
      <w:r w:rsidR="00140A47" w:rsidRPr="00913A62">
        <w:t xml:space="preserve">description </w:t>
      </w:r>
      <w:r>
        <w:t xml:space="preserve">of Papuan Malay phonology </w:t>
      </w:r>
      <w:r w:rsidR="009D5B2E">
        <w:t xml:space="preserve">is based on a word list of </w:t>
      </w:r>
      <w:r w:rsidR="00B05ADB">
        <w:t>1,117</w:t>
      </w:r>
      <w:r w:rsidR="00140A47" w:rsidRPr="00913A62">
        <w:t xml:space="preserve"> lexical roots</w:t>
      </w:r>
      <w:r w:rsidR="0054017C">
        <w:t xml:space="preserve"> </w:t>
      </w:r>
      <w:r w:rsidR="00AC6352">
        <w:t xml:space="preserve">plus </w:t>
      </w:r>
      <w:r w:rsidR="00D55839">
        <w:t>38</w:t>
      </w:r>
      <w:r w:rsidR="00D815EF">
        <w:t>0</w:t>
      </w:r>
      <w:r w:rsidR="00140A47" w:rsidRPr="00913A62">
        <w:t xml:space="preserve"> items, historically derived by </w:t>
      </w:r>
      <w:r w:rsidR="00FE5F4E">
        <w:rPr>
          <w:lang w:eastAsia="en-US"/>
        </w:rPr>
        <w:t>(</w:t>
      </w:r>
      <w:r w:rsidR="002C26E6">
        <w:rPr>
          <w:lang w:eastAsia="en-US"/>
        </w:rPr>
        <w:t>un</w:t>
      </w:r>
      <w:r w:rsidR="002C26E6" w:rsidRPr="006C65BE">
        <w:rPr>
          <w:lang w:eastAsia="en-US"/>
        </w:rPr>
        <w:t>productive</w:t>
      </w:r>
      <w:r w:rsidR="00FE5F4E">
        <w:rPr>
          <w:lang w:eastAsia="en-US"/>
        </w:rPr>
        <w:t>) affixation</w:t>
      </w:r>
      <w:r w:rsidR="00525901">
        <w:rPr>
          <w:lang w:eastAsia="en-US"/>
        </w:rPr>
        <w:t xml:space="preserve">, </w:t>
      </w:r>
      <w:r w:rsidR="0030748C">
        <w:rPr>
          <w:lang w:eastAsia="en-US"/>
        </w:rPr>
        <w:t>extracted</w:t>
      </w:r>
      <w:r w:rsidR="00525901">
        <w:rPr>
          <w:lang w:eastAsia="en-US"/>
        </w:rPr>
        <w:t xml:space="preserve"> from the </w:t>
      </w:r>
      <w:r w:rsidR="00525901">
        <w:t>2,458</w:t>
      </w:r>
      <w:r w:rsidR="00525901" w:rsidRPr="00913A62">
        <w:t>-item word list</w:t>
      </w:r>
      <w:r w:rsidR="00525901">
        <w:t xml:space="preserve">, mentioned in </w:t>
      </w:r>
      <w:r w:rsidR="0054017C">
        <w:t>§</w:t>
      </w:r>
      <w:r w:rsidR="00E51DF5">
        <w:fldChar w:fldCharType="begin"/>
      </w:r>
      <w:r w:rsidR="00E51DF5">
        <w:instrText xml:space="preserve"> REF _Ref368494266 \w \h </w:instrText>
      </w:r>
      <w:r w:rsidR="00E51DF5">
        <w:fldChar w:fldCharType="separate"/>
      </w:r>
      <w:r w:rsidR="00154D81">
        <w:rPr>
          <w:cs/>
        </w:rPr>
        <w:t>‎</w:t>
      </w:r>
      <w:r w:rsidR="00154D81">
        <w:t>1.11.6</w:t>
      </w:r>
      <w:r w:rsidR="00E51DF5">
        <w:fldChar w:fldCharType="end"/>
      </w:r>
      <w:r w:rsidR="00FE5F4E">
        <w:t>.</w:t>
      </w:r>
      <w:r w:rsidR="0014371B">
        <w:t xml:space="preserve"> </w:t>
      </w:r>
      <w:r w:rsidR="00E24D5C">
        <w:t xml:space="preserve">The native </w:t>
      </w:r>
      <w:r w:rsidR="000D6C8B" w:rsidRPr="00913A62">
        <w:t xml:space="preserve">consonant and vowel phoneme inventories are presented </w:t>
      </w:r>
      <w:r w:rsidR="000E2D83">
        <w:t xml:space="preserve">in </w:t>
      </w:r>
      <w:r w:rsidR="000D6C8B" w:rsidRPr="00913A62">
        <w:t>§</w:t>
      </w:r>
      <w:r w:rsidR="000D6C8B" w:rsidRPr="00913A62">
        <w:fldChar w:fldCharType="begin"/>
      </w:r>
      <w:r w:rsidR="000D6C8B" w:rsidRPr="00913A62">
        <w:instrText xml:space="preserve"> REF _Ref324759936 \w \h </w:instrText>
      </w:r>
      <w:r w:rsidR="000D6C8B">
        <w:instrText xml:space="preserve"> \* MERGEFORMAT </w:instrText>
      </w:r>
      <w:r w:rsidR="000D6C8B" w:rsidRPr="00913A62">
        <w:fldChar w:fldCharType="separate"/>
      </w:r>
      <w:r w:rsidR="00154D81">
        <w:rPr>
          <w:cs/>
        </w:rPr>
        <w:t>‎</w:t>
      </w:r>
      <w:r w:rsidR="00154D81">
        <w:t>2.1</w:t>
      </w:r>
      <w:r w:rsidR="000D6C8B" w:rsidRPr="00913A62">
        <w:fldChar w:fldCharType="end"/>
      </w:r>
      <w:r w:rsidR="000D6C8B" w:rsidRPr="00913A62">
        <w:t xml:space="preserve">. The phonological </w:t>
      </w:r>
      <w:r w:rsidR="000D6C8B">
        <w:t xml:space="preserve">changes </w:t>
      </w:r>
      <w:r w:rsidR="00AC6352">
        <w:t>that the consonant</w:t>
      </w:r>
      <w:r w:rsidR="000D6C8B" w:rsidRPr="00913A62">
        <w:t xml:space="preserve"> and vowel segments can undergo are discussed in §</w:t>
      </w:r>
      <w:r w:rsidR="000D6C8B" w:rsidRPr="00913A62">
        <w:fldChar w:fldCharType="begin"/>
      </w:r>
      <w:r w:rsidR="000D6C8B" w:rsidRPr="00913A62">
        <w:instrText xml:space="preserve"> REF _Ref332787528 \w \h </w:instrText>
      </w:r>
      <w:r w:rsidR="000D6C8B">
        <w:instrText xml:space="preserve"> \* MERGEFORMAT </w:instrText>
      </w:r>
      <w:r w:rsidR="000D6C8B" w:rsidRPr="00913A62">
        <w:fldChar w:fldCharType="separate"/>
      </w:r>
      <w:r w:rsidR="00154D81">
        <w:rPr>
          <w:cs/>
        </w:rPr>
        <w:t>‎</w:t>
      </w:r>
      <w:r w:rsidR="00154D81">
        <w:t>2.2</w:t>
      </w:r>
      <w:r w:rsidR="000D6C8B" w:rsidRPr="00913A62">
        <w:fldChar w:fldCharType="end"/>
      </w:r>
      <w:r w:rsidR="000D6C8B" w:rsidRPr="00913A62">
        <w:t xml:space="preserve">. A number of surface phenomena </w:t>
      </w:r>
      <w:r w:rsidR="000D6C8B">
        <w:t xml:space="preserve">are </w:t>
      </w:r>
      <w:r w:rsidR="000E2D83">
        <w:t xml:space="preserve">described </w:t>
      </w:r>
      <w:r w:rsidR="000D6C8B">
        <w:t xml:space="preserve">in </w:t>
      </w:r>
      <w:r w:rsidR="000D6C8B" w:rsidRPr="00913A62">
        <w:t>§</w:t>
      </w:r>
      <w:r w:rsidR="000D6C8B" w:rsidRPr="00913A62">
        <w:fldChar w:fldCharType="begin"/>
      </w:r>
      <w:r w:rsidR="000D6C8B" w:rsidRPr="00913A62">
        <w:instrText xml:space="preserve"> REF _Ref338492444 \w \h </w:instrText>
      </w:r>
      <w:r w:rsidR="000D6C8B">
        <w:instrText xml:space="preserve"> \* MERGEFORMAT </w:instrText>
      </w:r>
      <w:r w:rsidR="000D6C8B" w:rsidRPr="00913A62">
        <w:fldChar w:fldCharType="separate"/>
      </w:r>
      <w:r w:rsidR="00154D81">
        <w:rPr>
          <w:cs/>
        </w:rPr>
        <w:t>‎</w:t>
      </w:r>
      <w:r w:rsidR="00154D81">
        <w:t>2.3</w:t>
      </w:r>
      <w:r w:rsidR="000D6C8B" w:rsidRPr="00913A62">
        <w:fldChar w:fldCharType="end"/>
      </w:r>
      <w:r w:rsidR="000D6C8B" w:rsidRPr="00913A62">
        <w:t>. The phonotactics of Papuan Malay are investigated in §</w:t>
      </w:r>
      <w:r w:rsidR="000D6C8B" w:rsidRPr="00913A62">
        <w:fldChar w:fldCharType="begin"/>
      </w:r>
      <w:r w:rsidR="000D6C8B" w:rsidRPr="00913A62">
        <w:instrText xml:space="preserve"> REF _Ref324759941 \w \h </w:instrText>
      </w:r>
      <w:r w:rsidR="000D6C8B">
        <w:instrText xml:space="preserve"> \* MERGEFORMAT </w:instrText>
      </w:r>
      <w:r w:rsidR="000D6C8B" w:rsidRPr="00913A62">
        <w:fldChar w:fldCharType="separate"/>
      </w:r>
      <w:r w:rsidR="00154D81">
        <w:rPr>
          <w:cs/>
        </w:rPr>
        <w:t>‎</w:t>
      </w:r>
      <w:r w:rsidR="00154D81">
        <w:t>2.4</w:t>
      </w:r>
      <w:r w:rsidR="000D6C8B" w:rsidRPr="00913A62">
        <w:fldChar w:fldCharType="end"/>
      </w:r>
      <w:r w:rsidR="000D6C8B" w:rsidRPr="00913A62">
        <w:t>, including a discussion of the segment distribution and possible sequences, syllable s</w:t>
      </w:r>
      <w:r w:rsidR="000D6C8B">
        <w:t xml:space="preserve">tructures, and stress patterns. </w:t>
      </w:r>
      <w:r w:rsidR="0026276E">
        <w:t xml:space="preserve">As already mentioned in </w:t>
      </w:r>
      <w:r w:rsidR="00E51DF5">
        <w:t>§</w:t>
      </w:r>
      <w:r w:rsidR="00E51DF5">
        <w:fldChar w:fldCharType="begin"/>
      </w:r>
      <w:r w:rsidR="00E51DF5">
        <w:instrText xml:space="preserve"> REF _Ref368494266 \w \h </w:instrText>
      </w:r>
      <w:r w:rsidR="00E51DF5">
        <w:fldChar w:fldCharType="separate"/>
      </w:r>
      <w:r w:rsidR="00154D81">
        <w:rPr>
          <w:cs/>
        </w:rPr>
        <w:t>‎</w:t>
      </w:r>
      <w:r w:rsidR="00154D81">
        <w:t>1.11.6</w:t>
      </w:r>
      <w:r w:rsidR="00E51DF5">
        <w:fldChar w:fldCharType="end"/>
      </w:r>
      <w:r w:rsidR="00937ABE">
        <w:t xml:space="preserve">, the </w:t>
      </w:r>
      <w:r w:rsidR="00937ABE" w:rsidRPr="00913A62">
        <w:t xml:space="preserve">corpus </w:t>
      </w:r>
      <w:r w:rsidR="00937ABE">
        <w:t xml:space="preserve">also </w:t>
      </w:r>
      <w:r w:rsidR="00937ABE" w:rsidRPr="00913A62">
        <w:t>includes a large number of loan words</w:t>
      </w:r>
      <w:r w:rsidR="00937ABE">
        <w:t xml:space="preserve">; </w:t>
      </w:r>
      <w:r w:rsidR="00C46347">
        <w:t xml:space="preserve">so far </w:t>
      </w:r>
      <w:r w:rsidR="00C46347" w:rsidRPr="00913A62">
        <w:t>71</w:t>
      </w:r>
      <w:r w:rsidR="003D4932">
        <w:t>9</w:t>
      </w:r>
      <w:r w:rsidR="00C46347" w:rsidRPr="00913A62">
        <w:t xml:space="preserve"> items of the </w:t>
      </w:r>
      <w:r w:rsidR="00244B63">
        <w:t>2,458</w:t>
      </w:r>
      <w:r w:rsidR="00C46347" w:rsidRPr="00913A62">
        <w:t>-item word list (29%) have been identified</w:t>
      </w:r>
      <w:r w:rsidR="00937ABE">
        <w:t xml:space="preserve">. </w:t>
      </w:r>
      <w:r w:rsidR="00937ABE" w:rsidRPr="00913A62">
        <w:t xml:space="preserve">Papuan Malay has </w:t>
      </w:r>
      <w:r w:rsidR="0026276E">
        <w:t xml:space="preserve">also </w:t>
      </w:r>
      <w:r w:rsidR="00937ABE" w:rsidRPr="00913A62">
        <w:rPr>
          <w:lang w:eastAsia="en-US"/>
        </w:rPr>
        <w:t xml:space="preserve">adopted one loan segment, the </w:t>
      </w:r>
      <w:r w:rsidR="00FE04EF" w:rsidRPr="00FE04EF">
        <w:t>voiceless labio-dental fricative</w:t>
      </w:r>
      <w:r w:rsidR="00FE04EF">
        <w:rPr>
          <w:lang w:eastAsia="en-US"/>
        </w:rPr>
        <w:t xml:space="preserve"> /</w:t>
      </w:r>
      <w:r w:rsidR="00FE04EF" w:rsidRPr="00FE04EF">
        <w:rPr>
          <w:rStyle w:val="ChCharisSIL"/>
        </w:rPr>
        <w:t>f</w:t>
      </w:r>
      <w:r w:rsidR="00FE04EF">
        <w:rPr>
          <w:lang w:eastAsia="en-US"/>
        </w:rPr>
        <w:t>/</w:t>
      </w:r>
      <w:r w:rsidR="00937ABE" w:rsidRPr="00913A62">
        <w:rPr>
          <w:lang w:eastAsia="en-US"/>
        </w:rPr>
        <w:t xml:space="preserve">, and developed three substitution strategies to realize another non-native segment, </w:t>
      </w:r>
      <w:r w:rsidR="00937ABE" w:rsidRPr="00913A62">
        <w:t xml:space="preserve">the </w:t>
      </w:r>
      <w:r w:rsidR="00C3044A">
        <w:t xml:space="preserve">voiceless </w:t>
      </w:r>
      <w:r w:rsidR="00937ABE" w:rsidRPr="00913A62">
        <w:t>postalveolar fricative</w:t>
      </w:r>
      <w:r w:rsidR="00FE04EF">
        <w:t xml:space="preserve"> </w:t>
      </w:r>
      <w:r w:rsidR="00FE04EF" w:rsidRPr="00913A62">
        <w:t>/</w:t>
      </w:r>
      <w:r w:rsidR="00FE04EF" w:rsidRPr="00913A62">
        <w:rPr>
          <w:rStyle w:val="ChCharisSIL"/>
        </w:rPr>
        <w:t>ʃ</w:t>
      </w:r>
      <w:r w:rsidR="00FE04EF" w:rsidRPr="00913A62">
        <w:t>/</w:t>
      </w:r>
      <w:r w:rsidR="00937ABE" w:rsidRPr="00913A62">
        <w:t>. The non-native segments an</w:t>
      </w:r>
      <w:r w:rsidR="00E51DF5">
        <w:t>d loan words are discussed in §</w:t>
      </w:r>
      <w:r w:rsidR="00937ABE" w:rsidRPr="00913A62">
        <w:fldChar w:fldCharType="begin"/>
      </w:r>
      <w:r w:rsidR="00937ABE" w:rsidRPr="00913A62">
        <w:instrText xml:space="preserve"> REF _Ref338668244 \w \h </w:instrText>
      </w:r>
      <w:r w:rsidR="00937ABE">
        <w:instrText xml:space="preserve"> \* MERGEFORMAT </w:instrText>
      </w:r>
      <w:r w:rsidR="00937ABE" w:rsidRPr="00913A62">
        <w:fldChar w:fldCharType="separate"/>
      </w:r>
      <w:r w:rsidR="00154D81">
        <w:rPr>
          <w:cs/>
        </w:rPr>
        <w:t>‎</w:t>
      </w:r>
      <w:r w:rsidR="00154D81">
        <w:t>2.5</w:t>
      </w:r>
      <w:r w:rsidR="00937ABE" w:rsidRPr="00913A62">
        <w:fldChar w:fldCharType="end"/>
      </w:r>
      <w:r w:rsidR="00937ABE" w:rsidRPr="00913A62">
        <w:t>. Given the rather large percentage of loan words, this discussion is rather detailed, including a description of the phonological and phonetic processes and the phonotactics attested in loan words</w:t>
      </w:r>
      <w:r w:rsidR="00C46347">
        <w:t>.</w:t>
      </w:r>
    </w:p>
    <w:p w14:paraId="6FE42BBD" w14:textId="77777777" w:rsidR="00140A47" w:rsidRDefault="00140A47" w:rsidP="00A81003">
      <w:pPr>
        <w:pStyle w:val="Body0515after"/>
      </w:pPr>
      <w:r w:rsidRPr="00913A62">
        <w:t>This chapter closes with an account of the orthographic conventions used in this grammar in §</w:t>
      </w:r>
      <w:r w:rsidRPr="00913A62">
        <w:fldChar w:fldCharType="begin"/>
      </w:r>
      <w:r w:rsidRPr="00913A62">
        <w:instrText xml:space="preserve"> REF _Ref324759940 \w \h </w:instrText>
      </w:r>
      <w:r>
        <w:instrText xml:space="preserve"> \* MERGEFORMAT </w:instrText>
      </w:r>
      <w:r w:rsidRPr="00913A62">
        <w:fldChar w:fldCharType="separate"/>
      </w:r>
      <w:r w:rsidR="00154D81">
        <w:rPr>
          <w:cs/>
        </w:rPr>
        <w:t>‎</w:t>
      </w:r>
      <w:r w:rsidR="00154D81">
        <w:t>2.6</w:t>
      </w:r>
      <w:r w:rsidRPr="00913A62">
        <w:fldChar w:fldCharType="end"/>
      </w:r>
      <w:r w:rsidRPr="00913A62">
        <w:t xml:space="preserve"> and a summary in §</w:t>
      </w:r>
      <w:r w:rsidRPr="00913A62">
        <w:fldChar w:fldCharType="begin"/>
      </w:r>
      <w:r w:rsidRPr="00913A62">
        <w:instrText xml:space="preserve"> REF _Ref324759993 \w \h </w:instrText>
      </w:r>
      <w:r>
        <w:instrText xml:space="preserve"> \* MERGEFORMAT </w:instrText>
      </w:r>
      <w:r w:rsidRPr="00913A62">
        <w:fldChar w:fldCharType="separate"/>
      </w:r>
      <w:r w:rsidR="00154D81">
        <w:rPr>
          <w:cs/>
        </w:rPr>
        <w:t>‎</w:t>
      </w:r>
      <w:r w:rsidR="00154D81">
        <w:t>2.7</w:t>
      </w:r>
      <w:r w:rsidRPr="00913A62">
        <w:fldChar w:fldCharType="end"/>
      </w:r>
      <w:r w:rsidRPr="00913A62">
        <w:t>.</w:t>
      </w:r>
      <w:r w:rsidRPr="00913A62">
        <w:rPr>
          <w:rStyle w:val="FootnoteReference"/>
        </w:rPr>
        <w:footnoteReference w:id="64"/>
      </w:r>
    </w:p>
    <w:p w14:paraId="1F6EE414" w14:textId="77777777" w:rsidR="00140A47" w:rsidRPr="00913A62" w:rsidRDefault="00140A47" w:rsidP="00140A47">
      <w:pPr>
        <w:pStyle w:val="Heading2"/>
      </w:pPr>
      <w:bookmarkStart w:id="840" w:name="_Ref324759936"/>
      <w:bookmarkStart w:id="841" w:name="_Toc334169241"/>
      <w:bookmarkStart w:id="842" w:name="_Toc342590001"/>
      <w:bookmarkStart w:id="843" w:name="_Toc353454771"/>
      <w:bookmarkStart w:id="844" w:name="_Toc440455515"/>
      <w:r w:rsidRPr="00913A62">
        <w:t>Segment inventory</w:t>
      </w:r>
      <w:bookmarkEnd w:id="840"/>
      <w:bookmarkEnd w:id="841"/>
      <w:bookmarkEnd w:id="842"/>
      <w:bookmarkEnd w:id="843"/>
      <w:bookmarkEnd w:id="844"/>
    </w:p>
    <w:p w14:paraId="7C3094D3" w14:textId="77777777" w:rsidR="00140A47" w:rsidRPr="00913A62" w:rsidRDefault="00140A47" w:rsidP="00140A47">
      <w:pPr>
        <w:pStyle w:val="Body0015after"/>
      </w:pPr>
      <w:r w:rsidRPr="00913A62">
        <w:t>The Papuan Malay consonant system is presented in §</w:t>
      </w:r>
      <w:r w:rsidRPr="00913A62">
        <w:fldChar w:fldCharType="begin"/>
      </w:r>
      <w:r w:rsidRPr="00913A62">
        <w:instrText xml:space="preserve"> REF _Ref324760127 \w \h </w:instrText>
      </w:r>
      <w:r>
        <w:instrText xml:space="preserve"> \* MERGEFORMAT </w:instrText>
      </w:r>
      <w:r w:rsidRPr="00913A62">
        <w:fldChar w:fldCharType="separate"/>
      </w:r>
      <w:r w:rsidR="00154D81">
        <w:rPr>
          <w:cs/>
        </w:rPr>
        <w:t>‎</w:t>
      </w:r>
      <w:r w:rsidR="00154D81">
        <w:t>2.1.1</w:t>
      </w:r>
      <w:r w:rsidRPr="00913A62">
        <w:fldChar w:fldCharType="end"/>
      </w:r>
      <w:r w:rsidRPr="00913A62">
        <w:t>, and the vowel system in §</w:t>
      </w:r>
      <w:r w:rsidRPr="00913A62">
        <w:fldChar w:fldCharType="begin"/>
      </w:r>
      <w:r w:rsidRPr="00913A62">
        <w:instrText xml:space="preserve"> REF _Ref324760130 \w \h </w:instrText>
      </w:r>
      <w:r>
        <w:instrText xml:space="preserve"> \* MERGEFORMAT </w:instrText>
      </w:r>
      <w:r w:rsidRPr="00913A62">
        <w:fldChar w:fldCharType="separate"/>
      </w:r>
      <w:r w:rsidR="00154D81">
        <w:rPr>
          <w:cs/>
        </w:rPr>
        <w:t>‎</w:t>
      </w:r>
      <w:r w:rsidR="00154D81">
        <w:t>2.1.2</w:t>
      </w:r>
      <w:r w:rsidRPr="00913A62">
        <w:fldChar w:fldCharType="end"/>
      </w:r>
      <w:r w:rsidRPr="00913A62">
        <w:t>.</w:t>
      </w:r>
    </w:p>
    <w:p w14:paraId="6ECA6061" w14:textId="77777777" w:rsidR="00140A47" w:rsidRPr="00913A62" w:rsidRDefault="00140A47" w:rsidP="00140A47">
      <w:pPr>
        <w:pStyle w:val="Heading3"/>
      </w:pPr>
      <w:bookmarkStart w:id="845" w:name="_Ref324760127"/>
      <w:bookmarkStart w:id="846" w:name="_Toc334169242"/>
      <w:bookmarkStart w:id="847" w:name="_Toc342590002"/>
      <w:bookmarkStart w:id="848" w:name="_Toc440455516"/>
      <w:r w:rsidRPr="00913A62">
        <w:t xml:space="preserve">Consonant </w:t>
      </w:r>
      <w:bookmarkEnd w:id="845"/>
      <w:r w:rsidRPr="00913A62">
        <w:t>system</w:t>
      </w:r>
      <w:bookmarkEnd w:id="846"/>
      <w:bookmarkEnd w:id="847"/>
      <w:bookmarkEnd w:id="848"/>
    </w:p>
    <w:p w14:paraId="64E061A5" w14:textId="77777777" w:rsidR="00140A47" w:rsidRPr="00913A62" w:rsidRDefault="00140A47" w:rsidP="00140A47">
      <w:pPr>
        <w:pStyle w:val="Heading4"/>
      </w:pPr>
      <w:bookmarkStart w:id="849" w:name="_Ref334076527"/>
      <w:r w:rsidRPr="00913A62">
        <w:t>Consonant inventory</w:t>
      </w:r>
      <w:bookmarkEnd w:id="849"/>
    </w:p>
    <w:p w14:paraId="0F0EF340" w14:textId="77777777" w:rsidR="00140A47" w:rsidRPr="00913A62" w:rsidRDefault="00140A47" w:rsidP="00942139">
      <w:pPr>
        <w:pStyle w:val="Body0005after"/>
      </w:pPr>
      <w:r w:rsidRPr="00913A62">
        <w:t xml:space="preserve">Papuan Malay has 18 consonant phonemes, </w:t>
      </w:r>
      <w:r w:rsidR="006C7CB3">
        <w:t xml:space="preserve">shown </w:t>
      </w:r>
      <w:r w:rsidRPr="00913A62">
        <w:t xml:space="preserve">in </w:t>
      </w:r>
      <w:r w:rsidRPr="00913A62">
        <w:fldChar w:fldCharType="begin"/>
      </w:r>
      <w:r w:rsidRPr="00913A62">
        <w:instrText xml:space="preserve"> REF _Ref323742688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w:t>
      </w:r>
      <w:r w:rsidRPr="00913A62">
        <w:fldChar w:fldCharType="end"/>
      </w:r>
      <w:r w:rsidRPr="00913A62">
        <w:t xml:space="preserve">. </w:t>
      </w:r>
      <w:r w:rsidR="006502D6">
        <w:t xml:space="preserve">The </w:t>
      </w:r>
      <w:r w:rsidRPr="00913A62">
        <w:t xml:space="preserve">system consists of </w:t>
      </w:r>
      <w:r w:rsidR="006502D6">
        <w:t xml:space="preserve">three pairs of </w:t>
      </w:r>
      <w:r w:rsidRPr="00913A62">
        <w:t xml:space="preserve">stops, </w:t>
      </w:r>
      <w:r w:rsidR="003A7669">
        <w:t xml:space="preserve">one pair of </w:t>
      </w:r>
      <w:r w:rsidRPr="00913A62">
        <w:t>affricates, four nasals, two fricatives, two liquids, and two approximants.</w:t>
      </w:r>
    </w:p>
    <w:p w14:paraId="4B969ED6" w14:textId="77777777" w:rsidR="00140A47" w:rsidRPr="00913A62" w:rsidRDefault="00140A47" w:rsidP="00140A47">
      <w:pPr>
        <w:pStyle w:val="Caption"/>
      </w:pPr>
      <w:bookmarkStart w:id="850" w:name="_Ref323742688"/>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1</w:t>
        </w:r>
      </w:fldSimple>
      <w:bookmarkEnd w:id="850"/>
      <w:r w:rsidRPr="00913A62">
        <w:t>:</w:t>
      </w:r>
      <w:r w:rsidRPr="00913A62">
        <w:tab/>
        <w:t>Papuan Malay consonant inventory</w:t>
      </w:r>
    </w:p>
    <w:tbl>
      <w:tblPr>
        <w:tblW w:w="6444" w:type="dxa"/>
        <w:tblInd w:w="170" w:type="dxa"/>
        <w:tblBorders>
          <w:bottom w:val="single" w:sz="4" w:space="0" w:color="auto"/>
        </w:tblBorders>
        <w:tblLayout w:type="fixed"/>
        <w:tblLook w:val="01E0" w:firstRow="1" w:lastRow="1" w:firstColumn="1" w:lastColumn="1" w:noHBand="0" w:noVBand="0"/>
      </w:tblPr>
      <w:tblGrid>
        <w:gridCol w:w="1021"/>
        <w:gridCol w:w="425"/>
        <w:gridCol w:w="426"/>
        <w:gridCol w:w="453"/>
        <w:gridCol w:w="454"/>
        <w:gridCol w:w="454"/>
        <w:gridCol w:w="482"/>
        <w:gridCol w:w="454"/>
        <w:gridCol w:w="454"/>
        <w:gridCol w:w="454"/>
        <w:gridCol w:w="454"/>
        <w:gridCol w:w="454"/>
        <w:gridCol w:w="459"/>
      </w:tblGrid>
      <w:tr w:rsidR="00AC23C4" w:rsidRPr="00AC23C4" w14:paraId="4822DAE9" w14:textId="77777777" w:rsidTr="007D5C16">
        <w:trPr>
          <w:tblHeader/>
        </w:trPr>
        <w:tc>
          <w:tcPr>
            <w:tcW w:w="1021" w:type="dxa"/>
            <w:tcBorders>
              <w:top w:val="single" w:sz="4" w:space="0" w:color="auto"/>
              <w:bottom w:val="single" w:sz="4" w:space="0" w:color="auto"/>
            </w:tcBorders>
            <w:shd w:val="clear" w:color="auto" w:fill="auto"/>
          </w:tcPr>
          <w:p w14:paraId="6C58679C" w14:textId="77777777" w:rsidR="00140A47" w:rsidRPr="00913A62" w:rsidRDefault="00140A47" w:rsidP="00140A47">
            <w:pPr>
              <w:pStyle w:val="TableHd"/>
            </w:pPr>
          </w:p>
        </w:tc>
        <w:tc>
          <w:tcPr>
            <w:tcW w:w="851" w:type="dxa"/>
            <w:gridSpan w:val="2"/>
            <w:tcBorders>
              <w:top w:val="single" w:sz="4" w:space="0" w:color="auto"/>
              <w:bottom w:val="single" w:sz="4" w:space="0" w:color="auto"/>
            </w:tcBorders>
            <w:shd w:val="clear" w:color="auto" w:fill="auto"/>
          </w:tcPr>
          <w:p w14:paraId="168BACC8" w14:textId="77777777" w:rsidR="00140A47" w:rsidRPr="0099608C" w:rsidRDefault="00140A47" w:rsidP="00140A47">
            <w:pPr>
              <w:pStyle w:val="TableHd"/>
              <w:rPr>
                <w:rStyle w:val="ChSmallCaps"/>
              </w:rPr>
            </w:pPr>
            <w:r w:rsidRPr="0099608C">
              <w:rPr>
                <w:rStyle w:val="ChSmallCaps"/>
              </w:rPr>
              <w:t>lab</w:t>
            </w:r>
          </w:p>
        </w:tc>
        <w:tc>
          <w:tcPr>
            <w:tcW w:w="907" w:type="dxa"/>
            <w:gridSpan w:val="2"/>
            <w:tcBorders>
              <w:top w:val="single" w:sz="4" w:space="0" w:color="auto"/>
              <w:bottom w:val="single" w:sz="4" w:space="0" w:color="auto"/>
            </w:tcBorders>
            <w:shd w:val="clear" w:color="auto" w:fill="auto"/>
          </w:tcPr>
          <w:p w14:paraId="077037B9" w14:textId="77777777" w:rsidR="00140A47" w:rsidRPr="0099608C" w:rsidRDefault="00140A47" w:rsidP="00140A47">
            <w:pPr>
              <w:pStyle w:val="TableHd"/>
              <w:rPr>
                <w:rStyle w:val="ChSmallCaps"/>
              </w:rPr>
            </w:pPr>
            <w:r w:rsidRPr="0099608C">
              <w:rPr>
                <w:rStyle w:val="ChSmallCaps"/>
              </w:rPr>
              <w:t>alv</w:t>
            </w:r>
          </w:p>
        </w:tc>
        <w:tc>
          <w:tcPr>
            <w:tcW w:w="936" w:type="dxa"/>
            <w:gridSpan w:val="2"/>
            <w:tcBorders>
              <w:top w:val="single" w:sz="4" w:space="0" w:color="auto"/>
              <w:bottom w:val="single" w:sz="4" w:space="0" w:color="auto"/>
            </w:tcBorders>
            <w:shd w:val="clear" w:color="auto" w:fill="auto"/>
          </w:tcPr>
          <w:p w14:paraId="7716571F" w14:textId="77777777" w:rsidR="00140A47" w:rsidRPr="0099608C" w:rsidRDefault="0083357B" w:rsidP="00140A47">
            <w:pPr>
              <w:pStyle w:val="TableHd"/>
              <w:rPr>
                <w:rStyle w:val="ChSmallCaps"/>
              </w:rPr>
            </w:pPr>
            <w:r>
              <w:rPr>
                <w:rStyle w:val="ChSmallCaps"/>
              </w:rPr>
              <w:t>pal-alv</w:t>
            </w:r>
          </w:p>
        </w:tc>
        <w:tc>
          <w:tcPr>
            <w:tcW w:w="908" w:type="dxa"/>
            <w:gridSpan w:val="2"/>
            <w:tcBorders>
              <w:top w:val="single" w:sz="4" w:space="0" w:color="auto"/>
              <w:bottom w:val="single" w:sz="4" w:space="0" w:color="auto"/>
            </w:tcBorders>
            <w:shd w:val="clear" w:color="auto" w:fill="auto"/>
          </w:tcPr>
          <w:p w14:paraId="2F1932D4" w14:textId="77777777" w:rsidR="00140A47" w:rsidRPr="0099608C" w:rsidRDefault="00140A47" w:rsidP="00140A47">
            <w:pPr>
              <w:pStyle w:val="TableHd"/>
              <w:rPr>
                <w:rStyle w:val="ChSmallCaps"/>
              </w:rPr>
            </w:pPr>
            <w:r w:rsidRPr="0099608C">
              <w:rPr>
                <w:rStyle w:val="ChSmallCaps"/>
              </w:rPr>
              <w:t>pal</w:t>
            </w:r>
          </w:p>
        </w:tc>
        <w:tc>
          <w:tcPr>
            <w:tcW w:w="908" w:type="dxa"/>
            <w:gridSpan w:val="2"/>
            <w:tcBorders>
              <w:top w:val="single" w:sz="4" w:space="0" w:color="auto"/>
              <w:bottom w:val="single" w:sz="4" w:space="0" w:color="auto"/>
            </w:tcBorders>
            <w:shd w:val="clear" w:color="auto" w:fill="auto"/>
          </w:tcPr>
          <w:p w14:paraId="74BFBE83" w14:textId="77777777" w:rsidR="00140A47" w:rsidRPr="0099608C" w:rsidRDefault="00140A47" w:rsidP="00140A47">
            <w:pPr>
              <w:pStyle w:val="TableHd"/>
              <w:rPr>
                <w:rStyle w:val="ChSmallCaps"/>
              </w:rPr>
            </w:pPr>
            <w:r w:rsidRPr="0099608C">
              <w:rPr>
                <w:rStyle w:val="ChSmallCaps"/>
              </w:rPr>
              <w:t>vel</w:t>
            </w:r>
          </w:p>
        </w:tc>
        <w:tc>
          <w:tcPr>
            <w:tcW w:w="913" w:type="dxa"/>
            <w:gridSpan w:val="2"/>
            <w:tcBorders>
              <w:top w:val="single" w:sz="4" w:space="0" w:color="auto"/>
              <w:bottom w:val="single" w:sz="4" w:space="0" w:color="auto"/>
            </w:tcBorders>
            <w:shd w:val="clear" w:color="auto" w:fill="auto"/>
          </w:tcPr>
          <w:p w14:paraId="7AFC9D13" w14:textId="77777777" w:rsidR="00140A47" w:rsidRPr="0099608C" w:rsidRDefault="00140A47" w:rsidP="00140A47">
            <w:pPr>
              <w:pStyle w:val="TableHd"/>
              <w:rPr>
                <w:rStyle w:val="ChSmallCaps"/>
              </w:rPr>
            </w:pPr>
            <w:r w:rsidRPr="0099608C">
              <w:rPr>
                <w:rStyle w:val="ChSmallCaps"/>
              </w:rPr>
              <w:t>glot</w:t>
            </w:r>
          </w:p>
        </w:tc>
      </w:tr>
      <w:tr w:rsidR="00AC23C4" w:rsidRPr="006417C4" w14:paraId="2AC8636A" w14:textId="77777777" w:rsidTr="007D5C16">
        <w:tc>
          <w:tcPr>
            <w:tcW w:w="1021" w:type="dxa"/>
            <w:tcBorders>
              <w:top w:val="single" w:sz="4" w:space="0" w:color="auto"/>
            </w:tcBorders>
            <w:shd w:val="clear" w:color="auto" w:fill="auto"/>
          </w:tcPr>
          <w:p w14:paraId="7C3503F8" w14:textId="77777777" w:rsidR="00140A47" w:rsidRPr="0099608C" w:rsidRDefault="00140A47" w:rsidP="00156381">
            <w:pPr>
              <w:pStyle w:val="TableCell2-2115pt"/>
              <w:rPr>
                <w:rStyle w:val="ChSmallCaps"/>
              </w:rPr>
            </w:pPr>
            <w:r w:rsidRPr="0099608C">
              <w:rPr>
                <w:rStyle w:val="ChSmallCaps"/>
              </w:rPr>
              <w:t>stop</w:t>
            </w:r>
          </w:p>
        </w:tc>
        <w:tc>
          <w:tcPr>
            <w:tcW w:w="425" w:type="dxa"/>
            <w:tcBorders>
              <w:top w:val="single" w:sz="4" w:space="0" w:color="auto"/>
            </w:tcBorders>
            <w:shd w:val="clear" w:color="auto" w:fill="auto"/>
          </w:tcPr>
          <w:p w14:paraId="18E62D71" w14:textId="77777777" w:rsidR="00140A47" w:rsidRPr="0046437A" w:rsidRDefault="00140A47" w:rsidP="006417C4">
            <w:pPr>
              <w:pStyle w:val="TableCell2-2Center115pt"/>
              <w:rPr>
                <w:rStyle w:val="ChCharisSIL"/>
              </w:rPr>
            </w:pPr>
            <w:r w:rsidRPr="0046437A">
              <w:rPr>
                <w:rStyle w:val="ChCharisSIL"/>
              </w:rPr>
              <w:t>p</w:t>
            </w:r>
          </w:p>
        </w:tc>
        <w:tc>
          <w:tcPr>
            <w:tcW w:w="425" w:type="dxa"/>
            <w:tcBorders>
              <w:top w:val="single" w:sz="4" w:space="0" w:color="auto"/>
            </w:tcBorders>
            <w:shd w:val="clear" w:color="auto" w:fill="auto"/>
          </w:tcPr>
          <w:p w14:paraId="516A14B4" w14:textId="77777777" w:rsidR="00140A47" w:rsidRPr="0046437A" w:rsidRDefault="00140A47" w:rsidP="006417C4">
            <w:pPr>
              <w:pStyle w:val="TableCell2-2Center115pt"/>
              <w:rPr>
                <w:rStyle w:val="ChCharisSIL"/>
              </w:rPr>
            </w:pPr>
            <w:r w:rsidRPr="0046437A">
              <w:rPr>
                <w:rStyle w:val="ChCharisSIL"/>
              </w:rPr>
              <w:t>b</w:t>
            </w:r>
          </w:p>
        </w:tc>
        <w:tc>
          <w:tcPr>
            <w:tcW w:w="453" w:type="dxa"/>
            <w:tcBorders>
              <w:top w:val="single" w:sz="4" w:space="0" w:color="auto"/>
            </w:tcBorders>
            <w:shd w:val="clear" w:color="auto" w:fill="auto"/>
          </w:tcPr>
          <w:p w14:paraId="6DA91042" w14:textId="77777777" w:rsidR="00140A47" w:rsidRPr="0046437A" w:rsidRDefault="00140A47" w:rsidP="006417C4">
            <w:pPr>
              <w:pStyle w:val="TableCell2-2Center115pt"/>
              <w:rPr>
                <w:rStyle w:val="ChCharisSIL"/>
              </w:rPr>
            </w:pPr>
            <w:r w:rsidRPr="0046437A">
              <w:rPr>
                <w:rStyle w:val="ChCharisSIL"/>
              </w:rPr>
              <w:t>t</w:t>
            </w:r>
          </w:p>
        </w:tc>
        <w:tc>
          <w:tcPr>
            <w:tcW w:w="454" w:type="dxa"/>
            <w:tcBorders>
              <w:top w:val="single" w:sz="4" w:space="0" w:color="auto"/>
            </w:tcBorders>
            <w:shd w:val="clear" w:color="auto" w:fill="auto"/>
          </w:tcPr>
          <w:p w14:paraId="09E1B023" w14:textId="77777777" w:rsidR="00140A47" w:rsidRPr="0046437A" w:rsidRDefault="00140A47" w:rsidP="006417C4">
            <w:pPr>
              <w:pStyle w:val="TableCell2-2Center115pt"/>
              <w:rPr>
                <w:rStyle w:val="ChCharisSIL"/>
              </w:rPr>
            </w:pPr>
            <w:r w:rsidRPr="0046437A">
              <w:rPr>
                <w:rStyle w:val="ChCharisSIL"/>
              </w:rPr>
              <w:t>d</w:t>
            </w:r>
          </w:p>
        </w:tc>
        <w:tc>
          <w:tcPr>
            <w:tcW w:w="454" w:type="dxa"/>
            <w:tcBorders>
              <w:top w:val="single" w:sz="4" w:space="0" w:color="auto"/>
            </w:tcBorders>
            <w:shd w:val="clear" w:color="auto" w:fill="auto"/>
          </w:tcPr>
          <w:p w14:paraId="322EE171" w14:textId="77777777" w:rsidR="00140A47" w:rsidRPr="0046437A" w:rsidRDefault="00140A47" w:rsidP="006417C4">
            <w:pPr>
              <w:pStyle w:val="TableCell2-2Center115pt"/>
              <w:rPr>
                <w:rStyle w:val="ChCharisSIL"/>
              </w:rPr>
            </w:pPr>
          </w:p>
        </w:tc>
        <w:tc>
          <w:tcPr>
            <w:tcW w:w="482" w:type="dxa"/>
            <w:tcBorders>
              <w:top w:val="single" w:sz="4" w:space="0" w:color="auto"/>
            </w:tcBorders>
            <w:shd w:val="clear" w:color="auto" w:fill="auto"/>
          </w:tcPr>
          <w:p w14:paraId="4B8B84C4" w14:textId="77777777" w:rsidR="00140A47" w:rsidRPr="0046437A" w:rsidRDefault="00140A47" w:rsidP="006417C4">
            <w:pPr>
              <w:pStyle w:val="TableCell2-2Center115pt"/>
              <w:rPr>
                <w:rStyle w:val="ChCharisSIL"/>
              </w:rPr>
            </w:pPr>
          </w:p>
        </w:tc>
        <w:tc>
          <w:tcPr>
            <w:tcW w:w="454" w:type="dxa"/>
            <w:tcBorders>
              <w:top w:val="single" w:sz="4" w:space="0" w:color="auto"/>
            </w:tcBorders>
            <w:shd w:val="clear" w:color="auto" w:fill="auto"/>
          </w:tcPr>
          <w:p w14:paraId="42712F71" w14:textId="77777777" w:rsidR="00140A47" w:rsidRPr="0046437A" w:rsidRDefault="00140A47" w:rsidP="006417C4">
            <w:pPr>
              <w:pStyle w:val="TableCell2-2Center115pt"/>
              <w:rPr>
                <w:rStyle w:val="ChCharisSIL"/>
              </w:rPr>
            </w:pPr>
          </w:p>
        </w:tc>
        <w:tc>
          <w:tcPr>
            <w:tcW w:w="454" w:type="dxa"/>
            <w:tcBorders>
              <w:top w:val="single" w:sz="4" w:space="0" w:color="auto"/>
            </w:tcBorders>
            <w:shd w:val="clear" w:color="auto" w:fill="auto"/>
          </w:tcPr>
          <w:p w14:paraId="0B35CC88" w14:textId="77777777" w:rsidR="00140A47" w:rsidRPr="0046437A" w:rsidRDefault="00140A47" w:rsidP="006417C4">
            <w:pPr>
              <w:pStyle w:val="TableCell2-2Center115pt"/>
              <w:rPr>
                <w:rStyle w:val="ChCharisSIL"/>
              </w:rPr>
            </w:pPr>
          </w:p>
        </w:tc>
        <w:tc>
          <w:tcPr>
            <w:tcW w:w="454" w:type="dxa"/>
            <w:tcBorders>
              <w:top w:val="single" w:sz="4" w:space="0" w:color="auto"/>
            </w:tcBorders>
            <w:shd w:val="clear" w:color="auto" w:fill="auto"/>
          </w:tcPr>
          <w:p w14:paraId="29F44603" w14:textId="77777777" w:rsidR="00140A47" w:rsidRPr="0046437A" w:rsidRDefault="00140A47" w:rsidP="006417C4">
            <w:pPr>
              <w:pStyle w:val="TableCell2-2Center115pt"/>
              <w:rPr>
                <w:rStyle w:val="ChCharisSIL"/>
              </w:rPr>
            </w:pPr>
            <w:r w:rsidRPr="0046437A">
              <w:rPr>
                <w:rStyle w:val="ChCharisSIL"/>
              </w:rPr>
              <w:t>k</w:t>
            </w:r>
          </w:p>
        </w:tc>
        <w:tc>
          <w:tcPr>
            <w:tcW w:w="454" w:type="dxa"/>
            <w:tcBorders>
              <w:top w:val="single" w:sz="4" w:space="0" w:color="auto"/>
            </w:tcBorders>
            <w:shd w:val="clear" w:color="auto" w:fill="auto"/>
          </w:tcPr>
          <w:p w14:paraId="1B2EBB4E" w14:textId="77777777" w:rsidR="00140A47" w:rsidRPr="0046437A" w:rsidRDefault="00140A47" w:rsidP="006417C4">
            <w:pPr>
              <w:pStyle w:val="TableCell2-2Center115pt"/>
              <w:rPr>
                <w:rStyle w:val="ChCharisSIL"/>
              </w:rPr>
            </w:pPr>
            <w:r w:rsidRPr="0046437A">
              <w:rPr>
                <w:rStyle w:val="ChCharisSIL"/>
              </w:rPr>
              <w:t>g</w:t>
            </w:r>
          </w:p>
        </w:tc>
        <w:tc>
          <w:tcPr>
            <w:tcW w:w="454" w:type="dxa"/>
            <w:tcBorders>
              <w:top w:val="single" w:sz="4" w:space="0" w:color="auto"/>
            </w:tcBorders>
            <w:shd w:val="clear" w:color="auto" w:fill="auto"/>
          </w:tcPr>
          <w:p w14:paraId="6AD46D7C" w14:textId="77777777" w:rsidR="00140A47" w:rsidRPr="0046437A" w:rsidRDefault="00140A47" w:rsidP="006417C4">
            <w:pPr>
              <w:pStyle w:val="TableCell2-2Center115pt"/>
              <w:rPr>
                <w:rStyle w:val="ChCharisSIL"/>
              </w:rPr>
            </w:pPr>
          </w:p>
        </w:tc>
        <w:tc>
          <w:tcPr>
            <w:tcW w:w="459" w:type="dxa"/>
            <w:tcBorders>
              <w:top w:val="single" w:sz="4" w:space="0" w:color="auto"/>
            </w:tcBorders>
            <w:shd w:val="clear" w:color="auto" w:fill="auto"/>
          </w:tcPr>
          <w:p w14:paraId="72791931" w14:textId="77777777" w:rsidR="00140A47" w:rsidRPr="0046437A" w:rsidRDefault="00140A47" w:rsidP="006417C4">
            <w:pPr>
              <w:pStyle w:val="TableCell2-2Center115pt"/>
              <w:rPr>
                <w:rStyle w:val="ChCharisSIL"/>
              </w:rPr>
            </w:pPr>
          </w:p>
        </w:tc>
      </w:tr>
      <w:tr w:rsidR="00AC23C4" w:rsidRPr="006417C4" w14:paraId="72E81DC6" w14:textId="77777777" w:rsidTr="007D5C16">
        <w:tc>
          <w:tcPr>
            <w:tcW w:w="1021" w:type="dxa"/>
            <w:shd w:val="clear" w:color="auto" w:fill="auto"/>
          </w:tcPr>
          <w:p w14:paraId="649AA1A9" w14:textId="77777777" w:rsidR="00140A47" w:rsidRPr="0099608C" w:rsidRDefault="00140A47" w:rsidP="00156381">
            <w:pPr>
              <w:pStyle w:val="TableCell0-2115pt"/>
              <w:rPr>
                <w:rStyle w:val="ChSmallCaps"/>
              </w:rPr>
            </w:pPr>
            <w:r w:rsidRPr="0099608C">
              <w:rPr>
                <w:rStyle w:val="ChSmallCaps"/>
              </w:rPr>
              <w:t>affr</w:t>
            </w:r>
          </w:p>
        </w:tc>
        <w:tc>
          <w:tcPr>
            <w:tcW w:w="425" w:type="dxa"/>
            <w:shd w:val="clear" w:color="auto" w:fill="auto"/>
          </w:tcPr>
          <w:p w14:paraId="1B38CD87" w14:textId="77777777" w:rsidR="00140A47" w:rsidRPr="0046437A" w:rsidRDefault="00140A47" w:rsidP="006417C4">
            <w:pPr>
              <w:pStyle w:val="TableCell0-2Center115pt"/>
              <w:rPr>
                <w:rStyle w:val="ChCharisSIL"/>
              </w:rPr>
            </w:pPr>
          </w:p>
        </w:tc>
        <w:tc>
          <w:tcPr>
            <w:tcW w:w="425" w:type="dxa"/>
            <w:shd w:val="clear" w:color="auto" w:fill="auto"/>
          </w:tcPr>
          <w:p w14:paraId="6D31748E" w14:textId="77777777" w:rsidR="00140A47" w:rsidRPr="0046437A" w:rsidRDefault="00140A47" w:rsidP="006417C4">
            <w:pPr>
              <w:pStyle w:val="TableCell0-2Center115pt"/>
              <w:rPr>
                <w:rStyle w:val="ChCharisSIL"/>
              </w:rPr>
            </w:pPr>
          </w:p>
        </w:tc>
        <w:tc>
          <w:tcPr>
            <w:tcW w:w="453" w:type="dxa"/>
            <w:shd w:val="clear" w:color="auto" w:fill="auto"/>
          </w:tcPr>
          <w:p w14:paraId="1D51547D" w14:textId="77777777" w:rsidR="00140A47" w:rsidRPr="0046437A" w:rsidRDefault="00140A47" w:rsidP="006417C4">
            <w:pPr>
              <w:pStyle w:val="TableCell0-2Center115pt"/>
              <w:rPr>
                <w:rStyle w:val="ChCharisSIL"/>
              </w:rPr>
            </w:pPr>
          </w:p>
        </w:tc>
        <w:tc>
          <w:tcPr>
            <w:tcW w:w="454" w:type="dxa"/>
            <w:shd w:val="clear" w:color="auto" w:fill="auto"/>
          </w:tcPr>
          <w:p w14:paraId="5422FE46" w14:textId="77777777" w:rsidR="00140A47" w:rsidRPr="0046437A" w:rsidRDefault="00140A47" w:rsidP="006417C4">
            <w:pPr>
              <w:pStyle w:val="TableCell0-2Center115pt"/>
              <w:rPr>
                <w:rStyle w:val="ChCharisSIL"/>
              </w:rPr>
            </w:pPr>
          </w:p>
        </w:tc>
        <w:tc>
          <w:tcPr>
            <w:tcW w:w="454" w:type="dxa"/>
            <w:shd w:val="clear" w:color="auto" w:fill="auto"/>
          </w:tcPr>
          <w:p w14:paraId="5D81AC7A" w14:textId="77777777" w:rsidR="00140A47" w:rsidRPr="0046437A" w:rsidRDefault="00140A47" w:rsidP="006417C4">
            <w:pPr>
              <w:pStyle w:val="TableCell0-2Center115pt"/>
              <w:rPr>
                <w:rStyle w:val="ChCharisSIL"/>
              </w:rPr>
            </w:pPr>
            <w:r w:rsidRPr="0046437A">
              <w:rPr>
                <w:rStyle w:val="ChCharisSIL"/>
              </w:rPr>
              <w:t>t</w:t>
            </w:r>
            <w:bookmarkStart w:id="851" w:name="_Toc169403184"/>
            <w:r w:rsidRPr="0046437A">
              <w:rPr>
                <w:rStyle w:val="ChCharisSIL"/>
              </w:rPr>
              <w:t>ʃ</w:t>
            </w:r>
            <w:bookmarkEnd w:id="851"/>
          </w:p>
        </w:tc>
        <w:tc>
          <w:tcPr>
            <w:tcW w:w="482" w:type="dxa"/>
            <w:shd w:val="clear" w:color="auto" w:fill="auto"/>
          </w:tcPr>
          <w:p w14:paraId="52C2B77C" w14:textId="77777777" w:rsidR="00140A47" w:rsidRPr="0046437A" w:rsidRDefault="00140A47" w:rsidP="006417C4">
            <w:pPr>
              <w:pStyle w:val="TableCell0-2Center115pt"/>
              <w:rPr>
                <w:rStyle w:val="ChCharisSIL"/>
              </w:rPr>
            </w:pPr>
            <w:r w:rsidRPr="0046437A">
              <w:rPr>
                <w:rStyle w:val="ChCharisSIL"/>
              </w:rPr>
              <w:t>d</w:t>
            </w:r>
            <w:bookmarkStart w:id="852" w:name="_Toc169403199"/>
            <w:r w:rsidRPr="0046437A">
              <w:rPr>
                <w:rStyle w:val="ChCharisSIL"/>
              </w:rPr>
              <w:t>ʒ</w:t>
            </w:r>
            <w:bookmarkEnd w:id="852"/>
          </w:p>
        </w:tc>
        <w:tc>
          <w:tcPr>
            <w:tcW w:w="454" w:type="dxa"/>
            <w:shd w:val="clear" w:color="auto" w:fill="auto"/>
          </w:tcPr>
          <w:p w14:paraId="1305F0DB" w14:textId="77777777" w:rsidR="00140A47" w:rsidRPr="0046437A" w:rsidRDefault="00140A47" w:rsidP="006417C4">
            <w:pPr>
              <w:pStyle w:val="TableCell0-2Center115pt"/>
              <w:rPr>
                <w:rStyle w:val="ChCharisSIL"/>
              </w:rPr>
            </w:pPr>
          </w:p>
        </w:tc>
        <w:tc>
          <w:tcPr>
            <w:tcW w:w="454" w:type="dxa"/>
            <w:shd w:val="clear" w:color="auto" w:fill="auto"/>
          </w:tcPr>
          <w:p w14:paraId="65F5CF1B" w14:textId="77777777" w:rsidR="00140A47" w:rsidRPr="0046437A" w:rsidRDefault="00140A47" w:rsidP="006417C4">
            <w:pPr>
              <w:pStyle w:val="TableCell0-2Center115pt"/>
              <w:rPr>
                <w:rStyle w:val="ChCharisSIL"/>
              </w:rPr>
            </w:pPr>
          </w:p>
        </w:tc>
        <w:tc>
          <w:tcPr>
            <w:tcW w:w="454" w:type="dxa"/>
            <w:shd w:val="clear" w:color="auto" w:fill="auto"/>
          </w:tcPr>
          <w:p w14:paraId="22173EF0" w14:textId="77777777" w:rsidR="00140A47" w:rsidRPr="0046437A" w:rsidRDefault="00140A47" w:rsidP="006417C4">
            <w:pPr>
              <w:pStyle w:val="TableCell0-2Center115pt"/>
              <w:rPr>
                <w:rStyle w:val="ChCharisSIL"/>
              </w:rPr>
            </w:pPr>
          </w:p>
        </w:tc>
        <w:tc>
          <w:tcPr>
            <w:tcW w:w="454" w:type="dxa"/>
            <w:shd w:val="clear" w:color="auto" w:fill="auto"/>
          </w:tcPr>
          <w:p w14:paraId="70D647E3" w14:textId="77777777" w:rsidR="00140A47" w:rsidRPr="0046437A" w:rsidRDefault="00140A47" w:rsidP="006417C4">
            <w:pPr>
              <w:pStyle w:val="TableCell0-2Center115pt"/>
              <w:rPr>
                <w:rStyle w:val="ChCharisSIL"/>
              </w:rPr>
            </w:pPr>
          </w:p>
        </w:tc>
        <w:tc>
          <w:tcPr>
            <w:tcW w:w="454" w:type="dxa"/>
            <w:shd w:val="clear" w:color="auto" w:fill="auto"/>
          </w:tcPr>
          <w:p w14:paraId="6790D356" w14:textId="77777777" w:rsidR="00140A47" w:rsidRPr="0046437A" w:rsidRDefault="00140A47" w:rsidP="006417C4">
            <w:pPr>
              <w:pStyle w:val="TableCell0-2Center115pt"/>
              <w:rPr>
                <w:rStyle w:val="ChCharisSIL"/>
              </w:rPr>
            </w:pPr>
          </w:p>
        </w:tc>
        <w:tc>
          <w:tcPr>
            <w:tcW w:w="459" w:type="dxa"/>
            <w:shd w:val="clear" w:color="auto" w:fill="auto"/>
          </w:tcPr>
          <w:p w14:paraId="3A087E75" w14:textId="77777777" w:rsidR="00140A47" w:rsidRPr="0046437A" w:rsidRDefault="00140A47" w:rsidP="006417C4">
            <w:pPr>
              <w:pStyle w:val="TableCell0-2Center115pt"/>
              <w:rPr>
                <w:rStyle w:val="ChCharisSIL"/>
              </w:rPr>
            </w:pPr>
          </w:p>
        </w:tc>
      </w:tr>
      <w:tr w:rsidR="00AC23C4" w:rsidRPr="006417C4" w14:paraId="03AC437B" w14:textId="77777777" w:rsidTr="007D5C16">
        <w:tc>
          <w:tcPr>
            <w:tcW w:w="1021" w:type="dxa"/>
            <w:shd w:val="clear" w:color="auto" w:fill="auto"/>
          </w:tcPr>
          <w:p w14:paraId="4DCB3BE0" w14:textId="77777777" w:rsidR="00140A47" w:rsidRPr="0099608C" w:rsidRDefault="00140A47" w:rsidP="00156381">
            <w:pPr>
              <w:pStyle w:val="TableCell0-2115pt"/>
              <w:rPr>
                <w:rStyle w:val="ChSmallCaps"/>
              </w:rPr>
            </w:pPr>
            <w:r w:rsidRPr="0099608C">
              <w:rPr>
                <w:rStyle w:val="ChSmallCaps"/>
              </w:rPr>
              <w:t>nas</w:t>
            </w:r>
          </w:p>
        </w:tc>
        <w:tc>
          <w:tcPr>
            <w:tcW w:w="425" w:type="dxa"/>
            <w:shd w:val="clear" w:color="auto" w:fill="auto"/>
          </w:tcPr>
          <w:p w14:paraId="08C4DF76" w14:textId="77777777" w:rsidR="00140A47" w:rsidRPr="0046437A" w:rsidRDefault="00140A47" w:rsidP="006417C4">
            <w:pPr>
              <w:pStyle w:val="TableCell0-2Center115pt"/>
              <w:rPr>
                <w:rStyle w:val="ChCharisSIL"/>
              </w:rPr>
            </w:pPr>
          </w:p>
        </w:tc>
        <w:tc>
          <w:tcPr>
            <w:tcW w:w="425" w:type="dxa"/>
            <w:shd w:val="clear" w:color="auto" w:fill="auto"/>
          </w:tcPr>
          <w:p w14:paraId="03BD789A" w14:textId="77777777" w:rsidR="00140A47" w:rsidRPr="0046437A" w:rsidRDefault="00140A47" w:rsidP="006417C4">
            <w:pPr>
              <w:pStyle w:val="TableCell0-2Center115pt"/>
              <w:rPr>
                <w:rStyle w:val="ChCharisSIL"/>
              </w:rPr>
            </w:pPr>
            <w:r w:rsidRPr="0046437A">
              <w:rPr>
                <w:rStyle w:val="ChCharisSIL"/>
              </w:rPr>
              <w:t>m</w:t>
            </w:r>
          </w:p>
        </w:tc>
        <w:tc>
          <w:tcPr>
            <w:tcW w:w="453" w:type="dxa"/>
            <w:shd w:val="clear" w:color="auto" w:fill="auto"/>
          </w:tcPr>
          <w:p w14:paraId="16C87168" w14:textId="77777777" w:rsidR="00140A47" w:rsidRPr="0046437A" w:rsidRDefault="00140A47" w:rsidP="006417C4">
            <w:pPr>
              <w:pStyle w:val="TableCell0-2Center115pt"/>
              <w:rPr>
                <w:rStyle w:val="ChCharisSIL"/>
              </w:rPr>
            </w:pPr>
          </w:p>
        </w:tc>
        <w:tc>
          <w:tcPr>
            <w:tcW w:w="454" w:type="dxa"/>
            <w:shd w:val="clear" w:color="auto" w:fill="auto"/>
          </w:tcPr>
          <w:p w14:paraId="22B364DF" w14:textId="77777777" w:rsidR="00140A47" w:rsidRPr="0046437A" w:rsidRDefault="00140A47" w:rsidP="006417C4">
            <w:pPr>
              <w:pStyle w:val="TableCell0-2Center115pt"/>
              <w:rPr>
                <w:rStyle w:val="ChCharisSIL"/>
              </w:rPr>
            </w:pPr>
            <w:r w:rsidRPr="0046437A">
              <w:rPr>
                <w:rStyle w:val="ChCharisSIL"/>
              </w:rPr>
              <w:t>n</w:t>
            </w:r>
          </w:p>
        </w:tc>
        <w:tc>
          <w:tcPr>
            <w:tcW w:w="454" w:type="dxa"/>
            <w:shd w:val="clear" w:color="auto" w:fill="auto"/>
          </w:tcPr>
          <w:p w14:paraId="57317A6E" w14:textId="77777777" w:rsidR="00140A47" w:rsidRPr="0046437A" w:rsidRDefault="00140A47" w:rsidP="006417C4">
            <w:pPr>
              <w:pStyle w:val="TableCell0-2Center115pt"/>
              <w:rPr>
                <w:rStyle w:val="ChCharisSIL"/>
              </w:rPr>
            </w:pPr>
          </w:p>
        </w:tc>
        <w:tc>
          <w:tcPr>
            <w:tcW w:w="482" w:type="dxa"/>
            <w:shd w:val="clear" w:color="auto" w:fill="auto"/>
          </w:tcPr>
          <w:p w14:paraId="2032A960" w14:textId="77777777" w:rsidR="00140A47" w:rsidRPr="0046437A" w:rsidRDefault="00140A47" w:rsidP="006417C4">
            <w:pPr>
              <w:pStyle w:val="TableCell0-2Center115pt"/>
              <w:rPr>
                <w:rStyle w:val="ChCharisSIL"/>
              </w:rPr>
            </w:pPr>
          </w:p>
        </w:tc>
        <w:tc>
          <w:tcPr>
            <w:tcW w:w="454" w:type="dxa"/>
            <w:shd w:val="clear" w:color="auto" w:fill="auto"/>
          </w:tcPr>
          <w:p w14:paraId="5298926E" w14:textId="77777777" w:rsidR="00140A47" w:rsidRPr="0046437A" w:rsidRDefault="00140A47" w:rsidP="006417C4">
            <w:pPr>
              <w:pStyle w:val="TableCell0-2Center115pt"/>
              <w:rPr>
                <w:rStyle w:val="ChCharisSIL"/>
              </w:rPr>
            </w:pPr>
          </w:p>
        </w:tc>
        <w:tc>
          <w:tcPr>
            <w:tcW w:w="454" w:type="dxa"/>
            <w:shd w:val="clear" w:color="auto" w:fill="auto"/>
          </w:tcPr>
          <w:p w14:paraId="42365589" w14:textId="77777777" w:rsidR="00140A47" w:rsidRPr="0046437A" w:rsidRDefault="00140A47" w:rsidP="006417C4">
            <w:pPr>
              <w:pStyle w:val="TableCell0-2Center115pt"/>
              <w:rPr>
                <w:rStyle w:val="ChCharisSIL"/>
              </w:rPr>
            </w:pPr>
            <w:bookmarkStart w:id="853" w:name="_Toc169403174"/>
            <w:r w:rsidRPr="0046437A">
              <w:rPr>
                <w:rStyle w:val="ChCharisSIL"/>
              </w:rPr>
              <w:t>ɲ</w:t>
            </w:r>
            <w:bookmarkEnd w:id="853"/>
          </w:p>
        </w:tc>
        <w:tc>
          <w:tcPr>
            <w:tcW w:w="454" w:type="dxa"/>
            <w:shd w:val="clear" w:color="auto" w:fill="auto"/>
          </w:tcPr>
          <w:p w14:paraId="397C3EDD" w14:textId="77777777" w:rsidR="00140A47" w:rsidRPr="0046437A" w:rsidRDefault="00140A47" w:rsidP="006417C4">
            <w:pPr>
              <w:pStyle w:val="TableCell0-2Center115pt"/>
              <w:rPr>
                <w:rStyle w:val="ChCharisSIL"/>
              </w:rPr>
            </w:pPr>
          </w:p>
        </w:tc>
        <w:tc>
          <w:tcPr>
            <w:tcW w:w="454" w:type="dxa"/>
            <w:shd w:val="clear" w:color="auto" w:fill="auto"/>
          </w:tcPr>
          <w:p w14:paraId="6E8472CF" w14:textId="77777777" w:rsidR="00140A47" w:rsidRPr="0046437A" w:rsidRDefault="00140A47" w:rsidP="006417C4">
            <w:pPr>
              <w:pStyle w:val="TableCell0-2Center115pt"/>
              <w:rPr>
                <w:rStyle w:val="ChCharisSIL"/>
              </w:rPr>
            </w:pPr>
            <w:bookmarkStart w:id="854" w:name="_Toc169403175"/>
            <w:r w:rsidRPr="0046437A">
              <w:rPr>
                <w:rStyle w:val="ChCharisSIL"/>
              </w:rPr>
              <w:t>ŋ</w:t>
            </w:r>
            <w:bookmarkEnd w:id="854"/>
          </w:p>
        </w:tc>
        <w:tc>
          <w:tcPr>
            <w:tcW w:w="454" w:type="dxa"/>
            <w:shd w:val="clear" w:color="auto" w:fill="auto"/>
          </w:tcPr>
          <w:p w14:paraId="6A3556D3" w14:textId="77777777" w:rsidR="00140A47" w:rsidRPr="0046437A" w:rsidRDefault="00140A47" w:rsidP="006417C4">
            <w:pPr>
              <w:pStyle w:val="TableCell0-2Center115pt"/>
              <w:rPr>
                <w:rStyle w:val="ChCharisSIL"/>
              </w:rPr>
            </w:pPr>
          </w:p>
        </w:tc>
        <w:tc>
          <w:tcPr>
            <w:tcW w:w="459" w:type="dxa"/>
            <w:shd w:val="clear" w:color="auto" w:fill="auto"/>
          </w:tcPr>
          <w:p w14:paraId="1B50BE96" w14:textId="77777777" w:rsidR="00140A47" w:rsidRPr="0046437A" w:rsidRDefault="00140A47" w:rsidP="006417C4">
            <w:pPr>
              <w:pStyle w:val="TableCell0-2Center115pt"/>
              <w:rPr>
                <w:rStyle w:val="ChCharisSIL"/>
              </w:rPr>
            </w:pPr>
          </w:p>
        </w:tc>
      </w:tr>
      <w:tr w:rsidR="00AC23C4" w:rsidRPr="006417C4" w14:paraId="54A0BD7D" w14:textId="77777777" w:rsidTr="007D5C16">
        <w:tc>
          <w:tcPr>
            <w:tcW w:w="1021" w:type="dxa"/>
            <w:shd w:val="clear" w:color="auto" w:fill="auto"/>
          </w:tcPr>
          <w:p w14:paraId="02A58800" w14:textId="77777777" w:rsidR="00140A47" w:rsidRPr="0099608C" w:rsidRDefault="00140A47" w:rsidP="00156381">
            <w:pPr>
              <w:pStyle w:val="TableCell0-2115pt"/>
              <w:rPr>
                <w:rStyle w:val="ChSmallCaps"/>
              </w:rPr>
            </w:pPr>
            <w:r w:rsidRPr="0099608C">
              <w:rPr>
                <w:rStyle w:val="ChSmallCaps"/>
              </w:rPr>
              <w:t>fric</w:t>
            </w:r>
          </w:p>
        </w:tc>
        <w:tc>
          <w:tcPr>
            <w:tcW w:w="425" w:type="dxa"/>
            <w:shd w:val="clear" w:color="auto" w:fill="auto"/>
          </w:tcPr>
          <w:p w14:paraId="235F11F6" w14:textId="77777777" w:rsidR="00140A47" w:rsidRPr="0046437A" w:rsidRDefault="00140A47" w:rsidP="006417C4">
            <w:pPr>
              <w:pStyle w:val="TableCell0-2Center115pt"/>
              <w:rPr>
                <w:rStyle w:val="ChCharisSIL"/>
              </w:rPr>
            </w:pPr>
          </w:p>
        </w:tc>
        <w:tc>
          <w:tcPr>
            <w:tcW w:w="425" w:type="dxa"/>
            <w:shd w:val="clear" w:color="auto" w:fill="auto"/>
          </w:tcPr>
          <w:p w14:paraId="1140D96C" w14:textId="77777777" w:rsidR="00140A47" w:rsidRPr="0046437A" w:rsidRDefault="00140A47" w:rsidP="006417C4">
            <w:pPr>
              <w:pStyle w:val="TableCell0-2Center115pt"/>
              <w:rPr>
                <w:rStyle w:val="ChCharisSIL"/>
              </w:rPr>
            </w:pPr>
          </w:p>
        </w:tc>
        <w:tc>
          <w:tcPr>
            <w:tcW w:w="453" w:type="dxa"/>
            <w:shd w:val="clear" w:color="auto" w:fill="auto"/>
          </w:tcPr>
          <w:p w14:paraId="7FE1C08C" w14:textId="77777777" w:rsidR="00140A47" w:rsidRPr="0046437A" w:rsidRDefault="00140A47" w:rsidP="006417C4">
            <w:pPr>
              <w:pStyle w:val="TableCell0-2Center115pt"/>
              <w:rPr>
                <w:rStyle w:val="ChCharisSIL"/>
              </w:rPr>
            </w:pPr>
            <w:r w:rsidRPr="0046437A">
              <w:rPr>
                <w:rStyle w:val="ChCharisSIL"/>
              </w:rPr>
              <w:t>s</w:t>
            </w:r>
          </w:p>
        </w:tc>
        <w:tc>
          <w:tcPr>
            <w:tcW w:w="454" w:type="dxa"/>
            <w:shd w:val="clear" w:color="auto" w:fill="auto"/>
          </w:tcPr>
          <w:p w14:paraId="12A4C388" w14:textId="77777777" w:rsidR="00140A47" w:rsidRPr="0046437A" w:rsidRDefault="00140A47" w:rsidP="006417C4">
            <w:pPr>
              <w:pStyle w:val="TableCell0-2Center115pt"/>
              <w:rPr>
                <w:rStyle w:val="ChCharisSIL"/>
              </w:rPr>
            </w:pPr>
          </w:p>
        </w:tc>
        <w:tc>
          <w:tcPr>
            <w:tcW w:w="454" w:type="dxa"/>
            <w:shd w:val="clear" w:color="auto" w:fill="auto"/>
          </w:tcPr>
          <w:p w14:paraId="55EDF7DF" w14:textId="77777777" w:rsidR="00140A47" w:rsidRPr="0046437A" w:rsidRDefault="00140A47" w:rsidP="006417C4">
            <w:pPr>
              <w:pStyle w:val="TableCell0-2Center115pt"/>
              <w:rPr>
                <w:rStyle w:val="ChCharisSIL"/>
              </w:rPr>
            </w:pPr>
          </w:p>
        </w:tc>
        <w:tc>
          <w:tcPr>
            <w:tcW w:w="482" w:type="dxa"/>
            <w:shd w:val="clear" w:color="auto" w:fill="auto"/>
          </w:tcPr>
          <w:p w14:paraId="254AFA15" w14:textId="77777777" w:rsidR="00140A47" w:rsidRPr="0046437A" w:rsidRDefault="00140A47" w:rsidP="006417C4">
            <w:pPr>
              <w:pStyle w:val="TableCell0-2Center115pt"/>
              <w:rPr>
                <w:rStyle w:val="ChCharisSIL"/>
              </w:rPr>
            </w:pPr>
          </w:p>
        </w:tc>
        <w:tc>
          <w:tcPr>
            <w:tcW w:w="454" w:type="dxa"/>
            <w:shd w:val="clear" w:color="auto" w:fill="auto"/>
          </w:tcPr>
          <w:p w14:paraId="4868C9D3" w14:textId="77777777" w:rsidR="00140A47" w:rsidRPr="0046437A" w:rsidRDefault="00140A47" w:rsidP="006417C4">
            <w:pPr>
              <w:pStyle w:val="TableCell0-2Center115pt"/>
              <w:rPr>
                <w:rStyle w:val="ChCharisSIL"/>
              </w:rPr>
            </w:pPr>
          </w:p>
        </w:tc>
        <w:tc>
          <w:tcPr>
            <w:tcW w:w="454" w:type="dxa"/>
            <w:shd w:val="clear" w:color="auto" w:fill="auto"/>
          </w:tcPr>
          <w:p w14:paraId="77138774" w14:textId="77777777" w:rsidR="00140A47" w:rsidRPr="0046437A" w:rsidRDefault="00140A47" w:rsidP="006417C4">
            <w:pPr>
              <w:pStyle w:val="TableCell0-2Center115pt"/>
              <w:rPr>
                <w:rStyle w:val="ChCharisSIL"/>
              </w:rPr>
            </w:pPr>
          </w:p>
        </w:tc>
        <w:tc>
          <w:tcPr>
            <w:tcW w:w="454" w:type="dxa"/>
            <w:shd w:val="clear" w:color="auto" w:fill="auto"/>
          </w:tcPr>
          <w:p w14:paraId="43406B3F" w14:textId="77777777" w:rsidR="00140A47" w:rsidRPr="0046437A" w:rsidRDefault="00140A47" w:rsidP="006417C4">
            <w:pPr>
              <w:pStyle w:val="TableCell0-2Center115pt"/>
              <w:rPr>
                <w:rStyle w:val="ChCharisSIL"/>
              </w:rPr>
            </w:pPr>
          </w:p>
        </w:tc>
        <w:tc>
          <w:tcPr>
            <w:tcW w:w="454" w:type="dxa"/>
            <w:shd w:val="clear" w:color="auto" w:fill="auto"/>
          </w:tcPr>
          <w:p w14:paraId="195F1E57" w14:textId="77777777" w:rsidR="00140A47" w:rsidRPr="0046437A" w:rsidRDefault="00140A47" w:rsidP="006417C4">
            <w:pPr>
              <w:pStyle w:val="TableCell0-2Center115pt"/>
              <w:rPr>
                <w:rStyle w:val="ChCharisSIL"/>
              </w:rPr>
            </w:pPr>
          </w:p>
        </w:tc>
        <w:tc>
          <w:tcPr>
            <w:tcW w:w="454" w:type="dxa"/>
            <w:shd w:val="clear" w:color="auto" w:fill="auto"/>
          </w:tcPr>
          <w:p w14:paraId="711BA9E6" w14:textId="77777777" w:rsidR="00140A47" w:rsidRPr="0046437A" w:rsidRDefault="00140A47" w:rsidP="006417C4">
            <w:pPr>
              <w:pStyle w:val="TableCell0-2Center115pt"/>
              <w:rPr>
                <w:rStyle w:val="ChCharisSIL"/>
              </w:rPr>
            </w:pPr>
            <w:r w:rsidRPr="0046437A">
              <w:rPr>
                <w:rStyle w:val="ChCharisSIL"/>
              </w:rPr>
              <w:t>h</w:t>
            </w:r>
          </w:p>
        </w:tc>
        <w:tc>
          <w:tcPr>
            <w:tcW w:w="459" w:type="dxa"/>
            <w:shd w:val="clear" w:color="auto" w:fill="auto"/>
          </w:tcPr>
          <w:p w14:paraId="4D51C288" w14:textId="77777777" w:rsidR="00140A47" w:rsidRPr="0046437A" w:rsidRDefault="00140A47" w:rsidP="006417C4">
            <w:pPr>
              <w:pStyle w:val="TableCell0-2Center115pt"/>
              <w:rPr>
                <w:rStyle w:val="ChCharisSIL"/>
              </w:rPr>
            </w:pPr>
          </w:p>
        </w:tc>
      </w:tr>
      <w:tr w:rsidR="00AC23C4" w:rsidRPr="006417C4" w14:paraId="68A32B9D" w14:textId="77777777" w:rsidTr="007D5C16">
        <w:tc>
          <w:tcPr>
            <w:tcW w:w="1021" w:type="dxa"/>
            <w:shd w:val="clear" w:color="auto" w:fill="auto"/>
          </w:tcPr>
          <w:p w14:paraId="35923555" w14:textId="77777777" w:rsidR="00140A47" w:rsidRPr="0099608C" w:rsidRDefault="00140A47" w:rsidP="00156381">
            <w:pPr>
              <w:pStyle w:val="TableCell0-2115pt"/>
              <w:rPr>
                <w:rStyle w:val="ChSmallCaps"/>
              </w:rPr>
            </w:pPr>
            <w:r w:rsidRPr="0099608C">
              <w:rPr>
                <w:rStyle w:val="ChSmallCaps"/>
              </w:rPr>
              <w:t>rhot</w:t>
            </w:r>
          </w:p>
        </w:tc>
        <w:tc>
          <w:tcPr>
            <w:tcW w:w="425" w:type="dxa"/>
            <w:shd w:val="clear" w:color="auto" w:fill="auto"/>
          </w:tcPr>
          <w:p w14:paraId="4514DE50" w14:textId="77777777" w:rsidR="00140A47" w:rsidRPr="0046437A" w:rsidRDefault="00140A47" w:rsidP="006417C4">
            <w:pPr>
              <w:pStyle w:val="TableCell0-2Center115pt"/>
              <w:rPr>
                <w:rStyle w:val="ChCharisSIL"/>
              </w:rPr>
            </w:pPr>
          </w:p>
        </w:tc>
        <w:tc>
          <w:tcPr>
            <w:tcW w:w="425" w:type="dxa"/>
            <w:shd w:val="clear" w:color="auto" w:fill="auto"/>
          </w:tcPr>
          <w:p w14:paraId="4CA17422" w14:textId="77777777" w:rsidR="00140A47" w:rsidRPr="0046437A" w:rsidRDefault="00140A47" w:rsidP="006417C4">
            <w:pPr>
              <w:pStyle w:val="TableCell0-2Center115pt"/>
              <w:rPr>
                <w:rStyle w:val="ChCharisSIL"/>
              </w:rPr>
            </w:pPr>
          </w:p>
        </w:tc>
        <w:tc>
          <w:tcPr>
            <w:tcW w:w="453" w:type="dxa"/>
            <w:shd w:val="clear" w:color="auto" w:fill="auto"/>
          </w:tcPr>
          <w:p w14:paraId="68F12AB8" w14:textId="77777777" w:rsidR="00140A47" w:rsidRPr="0046437A" w:rsidRDefault="00140A47" w:rsidP="006417C4">
            <w:pPr>
              <w:pStyle w:val="TableCell0-2Center115pt"/>
              <w:rPr>
                <w:rStyle w:val="ChCharisSIL"/>
              </w:rPr>
            </w:pPr>
          </w:p>
        </w:tc>
        <w:tc>
          <w:tcPr>
            <w:tcW w:w="454" w:type="dxa"/>
            <w:shd w:val="clear" w:color="auto" w:fill="auto"/>
          </w:tcPr>
          <w:p w14:paraId="0700C40B" w14:textId="77777777" w:rsidR="00140A47" w:rsidRPr="0046437A" w:rsidRDefault="00140A47" w:rsidP="006417C4">
            <w:pPr>
              <w:pStyle w:val="TableCell0-2Center115pt"/>
              <w:rPr>
                <w:rStyle w:val="ChCharisSIL"/>
              </w:rPr>
            </w:pPr>
            <w:r w:rsidRPr="0046437A">
              <w:rPr>
                <w:rStyle w:val="ChCharisSIL"/>
              </w:rPr>
              <w:t>r</w:t>
            </w:r>
          </w:p>
        </w:tc>
        <w:tc>
          <w:tcPr>
            <w:tcW w:w="454" w:type="dxa"/>
            <w:shd w:val="clear" w:color="auto" w:fill="auto"/>
          </w:tcPr>
          <w:p w14:paraId="436D7C63" w14:textId="77777777" w:rsidR="00140A47" w:rsidRPr="0046437A" w:rsidRDefault="00140A47" w:rsidP="006417C4">
            <w:pPr>
              <w:pStyle w:val="TableCell0-2Center115pt"/>
              <w:rPr>
                <w:rStyle w:val="ChCharisSIL"/>
              </w:rPr>
            </w:pPr>
          </w:p>
        </w:tc>
        <w:tc>
          <w:tcPr>
            <w:tcW w:w="482" w:type="dxa"/>
            <w:shd w:val="clear" w:color="auto" w:fill="auto"/>
          </w:tcPr>
          <w:p w14:paraId="5A49CA1D" w14:textId="77777777" w:rsidR="00140A47" w:rsidRPr="0046437A" w:rsidRDefault="00140A47" w:rsidP="006417C4">
            <w:pPr>
              <w:pStyle w:val="TableCell0-2Center115pt"/>
              <w:rPr>
                <w:rStyle w:val="ChCharisSIL"/>
              </w:rPr>
            </w:pPr>
          </w:p>
        </w:tc>
        <w:tc>
          <w:tcPr>
            <w:tcW w:w="454" w:type="dxa"/>
            <w:shd w:val="clear" w:color="auto" w:fill="auto"/>
          </w:tcPr>
          <w:p w14:paraId="5BDBA6CE" w14:textId="77777777" w:rsidR="00140A47" w:rsidRPr="0046437A" w:rsidRDefault="00140A47" w:rsidP="006417C4">
            <w:pPr>
              <w:pStyle w:val="TableCell0-2Center115pt"/>
              <w:rPr>
                <w:rStyle w:val="ChCharisSIL"/>
              </w:rPr>
            </w:pPr>
          </w:p>
        </w:tc>
        <w:tc>
          <w:tcPr>
            <w:tcW w:w="454" w:type="dxa"/>
            <w:shd w:val="clear" w:color="auto" w:fill="auto"/>
          </w:tcPr>
          <w:p w14:paraId="149B18BC" w14:textId="77777777" w:rsidR="00140A47" w:rsidRPr="0046437A" w:rsidRDefault="00140A47" w:rsidP="006417C4">
            <w:pPr>
              <w:pStyle w:val="TableCell0-2Center115pt"/>
              <w:rPr>
                <w:rStyle w:val="ChCharisSIL"/>
              </w:rPr>
            </w:pPr>
          </w:p>
        </w:tc>
        <w:tc>
          <w:tcPr>
            <w:tcW w:w="454" w:type="dxa"/>
            <w:shd w:val="clear" w:color="auto" w:fill="auto"/>
          </w:tcPr>
          <w:p w14:paraId="1D10AD5B" w14:textId="77777777" w:rsidR="00140A47" w:rsidRPr="0046437A" w:rsidRDefault="00140A47" w:rsidP="006417C4">
            <w:pPr>
              <w:pStyle w:val="TableCell0-2Center115pt"/>
              <w:rPr>
                <w:rStyle w:val="ChCharisSIL"/>
              </w:rPr>
            </w:pPr>
          </w:p>
        </w:tc>
        <w:tc>
          <w:tcPr>
            <w:tcW w:w="454" w:type="dxa"/>
            <w:shd w:val="clear" w:color="auto" w:fill="auto"/>
          </w:tcPr>
          <w:p w14:paraId="23D7335C" w14:textId="77777777" w:rsidR="00140A47" w:rsidRPr="0046437A" w:rsidRDefault="00140A47" w:rsidP="006417C4">
            <w:pPr>
              <w:pStyle w:val="TableCell0-2Center115pt"/>
              <w:rPr>
                <w:rStyle w:val="ChCharisSIL"/>
              </w:rPr>
            </w:pPr>
          </w:p>
        </w:tc>
        <w:tc>
          <w:tcPr>
            <w:tcW w:w="454" w:type="dxa"/>
            <w:shd w:val="clear" w:color="auto" w:fill="auto"/>
          </w:tcPr>
          <w:p w14:paraId="11DA05D9" w14:textId="77777777" w:rsidR="00140A47" w:rsidRPr="0046437A" w:rsidRDefault="00140A47" w:rsidP="006417C4">
            <w:pPr>
              <w:pStyle w:val="TableCell0-2Center115pt"/>
              <w:rPr>
                <w:rStyle w:val="ChCharisSIL"/>
              </w:rPr>
            </w:pPr>
          </w:p>
        </w:tc>
        <w:tc>
          <w:tcPr>
            <w:tcW w:w="459" w:type="dxa"/>
            <w:shd w:val="clear" w:color="auto" w:fill="auto"/>
          </w:tcPr>
          <w:p w14:paraId="741F1CDC" w14:textId="77777777" w:rsidR="00140A47" w:rsidRPr="0046437A" w:rsidRDefault="00140A47" w:rsidP="006417C4">
            <w:pPr>
              <w:pStyle w:val="TableCell0-2Center115pt"/>
              <w:rPr>
                <w:rStyle w:val="ChCharisSIL"/>
              </w:rPr>
            </w:pPr>
          </w:p>
        </w:tc>
      </w:tr>
      <w:tr w:rsidR="00AC23C4" w:rsidRPr="006417C4" w14:paraId="1B957C5D" w14:textId="77777777" w:rsidTr="007D5C16">
        <w:tc>
          <w:tcPr>
            <w:tcW w:w="1021" w:type="dxa"/>
            <w:shd w:val="clear" w:color="auto" w:fill="auto"/>
          </w:tcPr>
          <w:p w14:paraId="56CD2470" w14:textId="5882C850" w:rsidR="00140A47" w:rsidRPr="0099608C" w:rsidRDefault="00424E63" w:rsidP="00156381">
            <w:pPr>
              <w:pStyle w:val="TableCell0-2115pt"/>
              <w:rPr>
                <w:rStyle w:val="ChSmallCaps"/>
              </w:rPr>
            </w:pPr>
            <w:r>
              <w:rPr>
                <w:rStyle w:val="ChSmallCaps"/>
              </w:rPr>
              <w:t>lat-apr</w:t>
            </w:r>
            <w:r w:rsidR="007D5C16">
              <w:rPr>
                <w:rStyle w:val="ChSmallCaps"/>
              </w:rPr>
              <w:t>x</w:t>
            </w:r>
          </w:p>
        </w:tc>
        <w:tc>
          <w:tcPr>
            <w:tcW w:w="425" w:type="dxa"/>
            <w:shd w:val="clear" w:color="auto" w:fill="auto"/>
          </w:tcPr>
          <w:p w14:paraId="16FBC6F0" w14:textId="77777777" w:rsidR="00140A47" w:rsidRPr="0046437A" w:rsidRDefault="00140A47" w:rsidP="006417C4">
            <w:pPr>
              <w:pStyle w:val="TableCell0-2Center115pt"/>
              <w:rPr>
                <w:rStyle w:val="ChCharisSIL"/>
              </w:rPr>
            </w:pPr>
          </w:p>
        </w:tc>
        <w:tc>
          <w:tcPr>
            <w:tcW w:w="425" w:type="dxa"/>
            <w:shd w:val="clear" w:color="auto" w:fill="auto"/>
          </w:tcPr>
          <w:p w14:paraId="540BAE64" w14:textId="77777777" w:rsidR="00140A47" w:rsidRPr="0046437A" w:rsidRDefault="00140A47" w:rsidP="006417C4">
            <w:pPr>
              <w:pStyle w:val="TableCell0-2Center115pt"/>
              <w:rPr>
                <w:rStyle w:val="ChCharisSIL"/>
              </w:rPr>
            </w:pPr>
          </w:p>
        </w:tc>
        <w:tc>
          <w:tcPr>
            <w:tcW w:w="453" w:type="dxa"/>
            <w:shd w:val="clear" w:color="auto" w:fill="auto"/>
          </w:tcPr>
          <w:p w14:paraId="5F2E1DEC" w14:textId="77777777" w:rsidR="00140A47" w:rsidRPr="0046437A" w:rsidRDefault="00140A47" w:rsidP="006417C4">
            <w:pPr>
              <w:pStyle w:val="TableCell0-2Center115pt"/>
              <w:rPr>
                <w:rStyle w:val="ChCharisSIL"/>
              </w:rPr>
            </w:pPr>
          </w:p>
        </w:tc>
        <w:tc>
          <w:tcPr>
            <w:tcW w:w="454" w:type="dxa"/>
            <w:shd w:val="clear" w:color="auto" w:fill="auto"/>
          </w:tcPr>
          <w:p w14:paraId="073EE0A6" w14:textId="77777777" w:rsidR="00140A47" w:rsidRPr="0046437A" w:rsidRDefault="00140A47" w:rsidP="006417C4">
            <w:pPr>
              <w:pStyle w:val="TableCell0-2Center115pt"/>
              <w:rPr>
                <w:rStyle w:val="ChCharisSIL"/>
              </w:rPr>
            </w:pPr>
            <w:r w:rsidRPr="0046437A">
              <w:rPr>
                <w:rStyle w:val="ChCharisSIL"/>
              </w:rPr>
              <w:t>l</w:t>
            </w:r>
          </w:p>
        </w:tc>
        <w:tc>
          <w:tcPr>
            <w:tcW w:w="454" w:type="dxa"/>
            <w:shd w:val="clear" w:color="auto" w:fill="auto"/>
          </w:tcPr>
          <w:p w14:paraId="123CE1BA" w14:textId="77777777" w:rsidR="00140A47" w:rsidRPr="0046437A" w:rsidRDefault="00140A47" w:rsidP="006417C4">
            <w:pPr>
              <w:pStyle w:val="TableCell0-2Center115pt"/>
              <w:rPr>
                <w:rStyle w:val="ChCharisSIL"/>
              </w:rPr>
            </w:pPr>
          </w:p>
        </w:tc>
        <w:tc>
          <w:tcPr>
            <w:tcW w:w="482" w:type="dxa"/>
            <w:shd w:val="clear" w:color="auto" w:fill="auto"/>
          </w:tcPr>
          <w:p w14:paraId="44AC507F" w14:textId="77777777" w:rsidR="00140A47" w:rsidRPr="0046437A" w:rsidRDefault="00140A47" w:rsidP="006417C4">
            <w:pPr>
              <w:pStyle w:val="TableCell0-2Center115pt"/>
              <w:rPr>
                <w:rStyle w:val="ChCharisSIL"/>
              </w:rPr>
            </w:pPr>
          </w:p>
        </w:tc>
        <w:tc>
          <w:tcPr>
            <w:tcW w:w="454" w:type="dxa"/>
            <w:shd w:val="clear" w:color="auto" w:fill="auto"/>
          </w:tcPr>
          <w:p w14:paraId="2198ED42" w14:textId="77777777" w:rsidR="00140A47" w:rsidRPr="0046437A" w:rsidRDefault="00140A47" w:rsidP="006417C4">
            <w:pPr>
              <w:pStyle w:val="TableCell0-2Center115pt"/>
              <w:rPr>
                <w:rStyle w:val="ChCharisSIL"/>
              </w:rPr>
            </w:pPr>
          </w:p>
        </w:tc>
        <w:tc>
          <w:tcPr>
            <w:tcW w:w="454" w:type="dxa"/>
            <w:shd w:val="clear" w:color="auto" w:fill="auto"/>
          </w:tcPr>
          <w:p w14:paraId="02D2BDA5" w14:textId="77777777" w:rsidR="00140A47" w:rsidRPr="0046437A" w:rsidRDefault="00140A47" w:rsidP="006417C4">
            <w:pPr>
              <w:pStyle w:val="TableCell0-2Center115pt"/>
              <w:rPr>
                <w:rStyle w:val="ChCharisSIL"/>
              </w:rPr>
            </w:pPr>
          </w:p>
        </w:tc>
        <w:tc>
          <w:tcPr>
            <w:tcW w:w="454" w:type="dxa"/>
            <w:shd w:val="clear" w:color="auto" w:fill="auto"/>
          </w:tcPr>
          <w:p w14:paraId="69C20D0D" w14:textId="77777777" w:rsidR="00140A47" w:rsidRPr="0046437A" w:rsidRDefault="00140A47" w:rsidP="006417C4">
            <w:pPr>
              <w:pStyle w:val="TableCell0-2Center115pt"/>
              <w:rPr>
                <w:rStyle w:val="ChCharisSIL"/>
              </w:rPr>
            </w:pPr>
          </w:p>
        </w:tc>
        <w:tc>
          <w:tcPr>
            <w:tcW w:w="454" w:type="dxa"/>
            <w:shd w:val="clear" w:color="auto" w:fill="auto"/>
          </w:tcPr>
          <w:p w14:paraId="547B88B6" w14:textId="77777777" w:rsidR="00140A47" w:rsidRPr="0046437A" w:rsidRDefault="00140A47" w:rsidP="006417C4">
            <w:pPr>
              <w:pStyle w:val="TableCell0-2Center115pt"/>
              <w:rPr>
                <w:rStyle w:val="ChCharisSIL"/>
              </w:rPr>
            </w:pPr>
          </w:p>
        </w:tc>
        <w:tc>
          <w:tcPr>
            <w:tcW w:w="454" w:type="dxa"/>
            <w:shd w:val="clear" w:color="auto" w:fill="auto"/>
          </w:tcPr>
          <w:p w14:paraId="2238888F" w14:textId="77777777" w:rsidR="00140A47" w:rsidRPr="0046437A" w:rsidRDefault="00140A47" w:rsidP="006417C4">
            <w:pPr>
              <w:pStyle w:val="TableCell0-2Center115pt"/>
              <w:rPr>
                <w:rStyle w:val="ChCharisSIL"/>
              </w:rPr>
            </w:pPr>
          </w:p>
        </w:tc>
        <w:tc>
          <w:tcPr>
            <w:tcW w:w="459" w:type="dxa"/>
            <w:shd w:val="clear" w:color="auto" w:fill="auto"/>
          </w:tcPr>
          <w:p w14:paraId="6DDB92A3" w14:textId="77777777" w:rsidR="00140A47" w:rsidRPr="0046437A" w:rsidRDefault="00140A47" w:rsidP="006417C4">
            <w:pPr>
              <w:pStyle w:val="TableCell0-2Center115pt"/>
              <w:rPr>
                <w:rStyle w:val="ChCharisSIL"/>
              </w:rPr>
            </w:pPr>
          </w:p>
        </w:tc>
      </w:tr>
      <w:tr w:rsidR="00AC23C4" w:rsidRPr="006417C4" w14:paraId="2F0841B2" w14:textId="77777777" w:rsidTr="007D5C16">
        <w:tc>
          <w:tcPr>
            <w:tcW w:w="1021" w:type="dxa"/>
            <w:shd w:val="clear" w:color="auto" w:fill="auto"/>
          </w:tcPr>
          <w:p w14:paraId="50D0CD15" w14:textId="2C4B81AE" w:rsidR="00140A47" w:rsidRPr="0099608C" w:rsidRDefault="00424E63" w:rsidP="00156381">
            <w:pPr>
              <w:pStyle w:val="TableCell0-2115ptBreak"/>
              <w:rPr>
                <w:rStyle w:val="ChSmallCaps"/>
              </w:rPr>
            </w:pPr>
            <w:r>
              <w:rPr>
                <w:rStyle w:val="ChSmallCaps"/>
              </w:rPr>
              <w:t>apr</w:t>
            </w:r>
            <w:r w:rsidR="007D5C16">
              <w:rPr>
                <w:rStyle w:val="ChSmallCaps"/>
              </w:rPr>
              <w:t>x</w:t>
            </w:r>
          </w:p>
        </w:tc>
        <w:tc>
          <w:tcPr>
            <w:tcW w:w="425" w:type="dxa"/>
            <w:shd w:val="clear" w:color="auto" w:fill="auto"/>
          </w:tcPr>
          <w:p w14:paraId="75587B89" w14:textId="77777777" w:rsidR="00140A47" w:rsidRPr="0046437A" w:rsidRDefault="00140A47" w:rsidP="006417C4">
            <w:pPr>
              <w:pStyle w:val="TableCell0-2Center115ptBreak"/>
              <w:rPr>
                <w:rStyle w:val="ChCharisSIL"/>
              </w:rPr>
            </w:pPr>
          </w:p>
        </w:tc>
        <w:tc>
          <w:tcPr>
            <w:tcW w:w="425" w:type="dxa"/>
            <w:shd w:val="clear" w:color="auto" w:fill="auto"/>
          </w:tcPr>
          <w:p w14:paraId="5E883FF6" w14:textId="77777777" w:rsidR="00140A47" w:rsidRPr="0046437A" w:rsidRDefault="00140A47" w:rsidP="006417C4">
            <w:pPr>
              <w:pStyle w:val="TableCell0-2Center115ptBreak"/>
              <w:rPr>
                <w:rStyle w:val="ChCharisSIL"/>
              </w:rPr>
            </w:pPr>
          </w:p>
        </w:tc>
        <w:tc>
          <w:tcPr>
            <w:tcW w:w="453" w:type="dxa"/>
            <w:shd w:val="clear" w:color="auto" w:fill="auto"/>
          </w:tcPr>
          <w:p w14:paraId="2C0AB0B0" w14:textId="77777777" w:rsidR="00140A47" w:rsidRPr="0046437A" w:rsidRDefault="00140A47" w:rsidP="006417C4">
            <w:pPr>
              <w:pStyle w:val="TableCell0-2Center115ptBreak"/>
              <w:rPr>
                <w:rStyle w:val="ChCharisSIL"/>
              </w:rPr>
            </w:pPr>
          </w:p>
        </w:tc>
        <w:tc>
          <w:tcPr>
            <w:tcW w:w="454" w:type="dxa"/>
            <w:shd w:val="clear" w:color="auto" w:fill="auto"/>
          </w:tcPr>
          <w:p w14:paraId="31290E21" w14:textId="77777777" w:rsidR="00140A47" w:rsidRPr="0046437A" w:rsidRDefault="00140A47" w:rsidP="006417C4">
            <w:pPr>
              <w:pStyle w:val="TableCell0-2Center115ptBreak"/>
              <w:rPr>
                <w:rStyle w:val="ChCharisSIL"/>
              </w:rPr>
            </w:pPr>
          </w:p>
        </w:tc>
        <w:tc>
          <w:tcPr>
            <w:tcW w:w="454" w:type="dxa"/>
            <w:shd w:val="clear" w:color="auto" w:fill="auto"/>
          </w:tcPr>
          <w:p w14:paraId="0F0FD8B0" w14:textId="77777777" w:rsidR="00140A47" w:rsidRPr="0046437A" w:rsidRDefault="00140A47" w:rsidP="006417C4">
            <w:pPr>
              <w:pStyle w:val="TableCell0-2Center115ptBreak"/>
              <w:rPr>
                <w:rStyle w:val="ChCharisSIL"/>
              </w:rPr>
            </w:pPr>
          </w:p>
        </w:tc>
        <w:tc>
          <w:tcPr>
            <w:tcW w:w="482" w:type="dxa"/>
            <w:shd w:val="clear" w:color="auto" w:fill="auto"/>
          </w:tcPr>
          <w:p w14:paraId="6DF8A376" w14:textId="77777777" w:rsidR="00140A47" w:rsidRPr="0046437A" w:rsidRDefault="00140A47" w:rsidP="006417C4">
            <w:pPr>
              <w:pStyle w:val="TableCell0-2Center115ptBreak"/>
              <w:rPr>
                <w:rStyle w:val="ChCharisSIL"/>
              </w:rPr>
            </w:pPr>
          </w:p>
        </w:tc>
        <w:tc>
          <w:tcPr>
            <w:tcW w:w="454" w:type="dxa"/>
            <w:shd w:val="clear" w:color="auto" w:fill="auto"/>
          </w:tcPr>
          <w:p w14:paraId="76A3E9AA" w14:textId="77777777" w:rsidR="00140A47" w:rsidRPr="0046437A" w:rsidRDefault="00140A47" w:rsidP="006417C4">
            <w:pPr>
              <w:pStyle w:val="TableCell0-2Center115ptBreak"/>
              <w:rPr>
                <w:rStyle w:val="ChCharisSIL"/>
              </w:rPr>
            </w:pPr>
          </w:p>
        </w:tc>
        <w:tc>
          <w:tcPr>
            <w:tcW w:w="454" w:type="dxa"/>
            <w:shd w:val="clear" w:color="auto" w:fill="auto"/>
          </w:tcPr>
          <w:p w14:paraId="09480C15" w14:textId="77777777" w:rsidR="00140A47" w:rsidRPr="0046437A" w:rsidRDefault="00140A47" w:rsidP="006417C4">
            <w:pPr>
              <w:pStyle w:val="TableCell0-2Center115ptBreak"/>
              <w:rPr>
                <w:rStyle w:val="ChCharisSIL"/>
              </w:rPr>
            </w:pPr>
            <w:r w:rsidRPr="0046437A">
              <w:rPr>
                <w:rStyle w:val="ChCharisSIL"/>
              </w:rPr>
              <w:t>j</w:t>
            </w:r>
          </w:p>
        </w:tc>
        <w:tc>
          <w:tcPr>
            <w:tcW w:w="454" w:type="dxa"/>
            <w:shd w:val="clear" w:color="auto" w:fill="auto"/>
          </w:tcPr>
          <w:p w14:paraId="2C0435B5" w14:textId="77777777" w:rsidR="00140A47" w:rsidRPr="0046437A" w:rsidRDefault="00140A47" w:rsidP="006417C4">
            <w:pPr>
              <w:pStyle w:val="TableCell0-2Center115ptBreak"/>
              <w:rPr>
                <w:rStyle w:val="ChCharisSIL"/>
              </w:rPr>
            </w:pPr>
          </w:p>
        </w:tc>
        <w:tc>
          <w:tcPr>
            <w:tcW w:w="454" w:type="dxa"/>
            <w:shd w:val="clear" w:color="auto" w:fill="auto"/>
          </w:tcPr>
          <w:p w14:paraId="388D1D72" w14:textId="77777777" w:rsidR="00140A47" w:rsidRPr="0046437A" w:rsidRDefault="00140A47" w:rsidP="006417C4">
            <w:pPr>
              <w:pStyle w:val="TableCell0-2Center115ptBreak"/>
              <w:rPr>
                <w:rStyle w:val="ChCharisSIL"/>
              </w:rPr>
            </w:pPr>
            <w:r w:rsidRPr="0046437A">
              <w:rPr>
                <w:rStyle w:val="ChCharisSIL"/>
              </w:rPr>
              <w:t>w</w:t>
            </w:r>
          </w:p>
        </w:tc>
        <w:tc>
          <w:tcPr>
            <w:tcW w:w="454" w:type="dxa"/>
            <w:shd w:val="clear" w:color="auto" w:fill="auto"/>
          </w:tcPr>
          <w:p w14:paraId="18AF7D33" w14:textId="77777777" w:rsidR="00140A47" w:rsidRPr="0046437A" w:rsidRDefault="00140A47" w:rsidP="006417C4">
            <w:pPr>
              <w:pStyle w:val="TableCell0-2Center115ptBreak"/>
              <w:rPr>
                <w:rStyle w:val="ChCharisSIL"/>
              </w:rPr>
            </w:pPr>
          </w:p>
        </w:tc>
        <w:tc>
          <w:tcPr>
            <w:tcW w:w="459" w:type="dxa"/>
            <w:shd w:val="clear" w:color="auto" w:fill="auto"/>
          </w:tcPr>
          <w:p w14:paraId="1F62DEC0" w14:textId="77777777" w:rsidR="00140A47" w:rsidRPr="0046437A" w:rsidRDefault="00140A47" w:rsidP="006417C4">
            <w:pPr>
              <w:pStyle w:val="TableCell0-2Center115ptBreak"/>
              <w:rPr>
                <w:rStyle w:val="ChCharisSIL"/>
              </w:rPr>
            </w:pPr>
          </w:p>
        </w:tc>
      </w:tr>
    </w:tbl>
    <w:p w14:paraId="6ACD0A40" w14:textId="77777777" w:rsidR="00140A47" w:rsidRPr="00913A62" w:rsidRDefault="00140A47" w:rsidP="00942139">
      <w:pPr>
        <w:pStyle w:val="Body0005after05before"/>
      </w:pPr>
      <w:r w:rsidRPr="00913A62">
        <w:t xml:space="preserve">The 18 phonemes and their realizations are presented in </w:t>
      </w:r>
      <w:r w:rsidRPr="00913A62">
        <w:fldChar w:fldCharType="begin"/>
      </w:r>
      <w:r w:rsidRPr="00913A62">
        <w:instrText xml:space="preserve"> REF _Ref323731609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w:t>
      </w:r>
      <w:r w:rsidRPr="00913A62">
        <w:fldChar w:fldCharType="end"/>
      </w:r>
      <w:r w:rsidRPr="00913A62">
        <w:t>. The rhotic has three allophones; the phonological and phonetic processes involved in their variation are discussed in §</w:t>
      </w:r>
      <w:r w:rsidRPr="00913A62">
        <w:fldChar w:fldCharType="begin"/>
      </w:r>
      <w:r w:rsidRPr="00913A62">
        <w:instrText xml:space="preserve"> REF _Ref337886849 \w \h </w:instrText>
      </w:r>
      <w:r>
        <w:instrText xml:space="preserve"> \* MERGEFORMAT </w:instrText>
      </w:r>
      <w:r w:rsidRPr="00913A62">
        <w:fldChar w:fldCharType="separate"/>
      </w:r>
      <w:r w:rsidR="00154D81">
        <w:rPr>
          <w:cs/>
        </w:rPr>
        <w:t>‎</w:t>
      </w:r>
      <w:r w:rsidR="00154D81">
        <w:t>2.2.2</w:t>
      </w:r>
      <w:r w:rsidRPr="00913A62">
        <w:fldChar w:fldCharType="end"/>
      </w:r>
      <w:r w:rsidRPr="00913A62">
        <w:t xml:space="preserve"> and §</w:t>
      </w:r>
      <w:r w:rsidRPr="00913A62">
        <w:fldChar w:fldCharType="begin"/>
      </w:r>
      <w:r w:rsidRPr="00913A62">
        <w:instrText xml:space="preserve"> REF _Ref338065064 \w \h </w:instrText>
      </w:r>
      <w:r>
        <w:instrText xml:space="preserve"> \* MERGEFORMAT </w:instrText>
      </w:r>
      <w:r w:rsidRPr="00913A62">
        <w:fldChar w:fldCharType="separate"/>
      </w:r>
      <w:r w:rsidR="00154D81">
        <w:rPr>
          <w:cs/>
        </w:rPr>
        <w:t>‎</w:t>
      </w:r>
      <w:r w:rsidR="00154D81">
        <w:t>2.3.1.3</w:t>
      </w:r>
      <w:r w:rsidRPr="00913A62">
        <w:fldChar w:fldCharType="end"/>
      </w:r>
      <w:r w:rsidRPr="00913A62">
        <w:t xml:space="preserve">, respectively. The voiceless stops </w:t>
      </w:r>
      <w:r w:rsidR="007004E0">
        <w:t xml:space="preserve">are typically unreleased in the coda position. However, </w:t>
      </w:r>
      <w:r w:rsidR="007004E0" w:rsidRPr="00913A62">
        <w:t>when occurring in the word-final coda position before a pause</w:t>
      </w:r>
      <w:r w:rsidR="006C7CB3">
        <w:t>,</w:t>
      </w:r>
      <w:r w:rsidR="007004E0">
        <w:t xml:space="preserve"> they </w:t>
      </w:r>
      <w:r w:rsidRPr="00913A62">
        <w:t xml:space="preserve">can </w:t>
      </w:r>
      <w:r w:rsidR="00E83E90">
        <w:t xml:space="preserve">be </w:t>
      </w:r>
      <w:r w:rsidRPr="00913A62">
        <w:t>slightly released.</w:t>
      </w:r>
    </w:p>
    <w:p w14:paraId="570F291E" w14:textId="77777777" w:rsidR="00140A47" w:rsidRPr="00913A62" w:rsidRDefault="00140A47" w:rsidP="00140A47">
      <w:pPr>
        <w:pStyle w:val="Caption"/>
      </w:pPr>
      <w:bookmarkStart w:id="855" w:name="_Ref323731609"/>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2</w:t>
        </w:r>
      </w:fldSimple>
      <w:bookmarkEnd w:id="855"/>
      <w:r w:rsidRPr="00913A62">
        <w:t>:</w:t>
      </w:r>
      <w:r w:rsidRPr="00913A62">
        <w:tab/>
        <w:t>Papuan Malay stops</w:t>
      </w:r>
    </w:p>
    <w:tbl>
      <w:tblPr>
        <w:tblW w:w="5897" w:type="dxa"/>
        <w:tblInd w:w="170" w:type="dxa"/>
        <w:tblLayout w:type="fixed"/>
        <w:tblLook w:val="01E0" w:firstRow="1" w:lastRow="1" w:firstColumn="1" w:lastColumn="1" w:noHBand="0" w:noVBand="0"/>
      </w:tblPr>
      <w:tblGrid>
        <w:gridCol w:w="1304"/>
        <w:gridCol w:w="567"/>
        <w:gridCol w:w="624"/>
        <w:gridCol w:w="3402"/>
      </w:tblGrid>
      <w:tr w:rsidR="00140A47" w:rsidRPr="00913A62" w14:paraId="5842188D" w14:textId="77777777" w:rsidTr="008A2551">
        <w:trPr>
          <w:tblHeader/>
        </w:trPr>
        <w:tc>
          <w:tcPr>
            <w:tcW w:w="1871" w:type="dxa"/>
            <w:gridSpan w:val="2"/>
            <w:tcBorders>
              <w:top w:val="single" w:sz="4" w:space="0" w:color="auto"/>
              <w:bottom w:val="single" w:sz="4" w:space="0" w:color="auto"/>
            </w:tcBorders>
            <w:shd w:val="clear" w:color="auto" w:fill="auto"/>
          </w:tcPr>
          <w:p w14:paraId="7BA94514" w14:textId="77777777" w:rsidR="00140A47" w:rsidRPr="00913A62" w:rsidRDefault="00140A47" w:rsidP="00140A47">
            <w:pPr>
              <w:pStyle w:val="TableHd"/>
            </w:pPr>
            <w:r w:rsidRPr="00913A62">
              <w:t>Phoneme</w:t>
            </w:r>
          </w:p>
        </w:tc>
        <w:tc>
          <w:tcPr>
            <w:tcW w:w="4026" w:type="dxa"/>
            <w:gridSpan w:val="2"/>
            <w:tcBorders>
              <w:top w:val="single" w:sz="4" w:space="0" w:color="auto"/>
              <w:bottom w:val="single" w:sz="4" w:space="0" w:color="auto"/>
            </w:tcBorders>
            <w:shd w:val="clear" w:color="auto" w:fill="auto"/>
          </w:tcPr>
          <w:p w14:paraId="27CC00A9" w14:textId="77777777" w:rsidR="00140A47" w:rsidRPr="00913A62" w:rsidRDefault="00140A47" w:rsidP="00140A47">
            <w:pPr>
              <w:pStyle w:val="TableHd"/>
            </w:pPr>
            <w:r w:rsidRPr="00913A62">
              <w:t>Realization</w:t>
            </w:r>
          </w:p>
        </w:tc>
      </w:tr>
      <w:tr w:rsidR="00AC23C4" w:rsidRPr="00913A62" w14:paraId="06A62D45" w14:textId="77777777" w:rsidTr="008A2551">
        <w:tc>
          <w:tcPr>
            <w:tcW w:w="1304" w:type="dxa"/>
            <w:tcBorders>
              <w:top w:val="single" w:sz="4" w:space="0" w:color="auto"/>
            </w:tcBorders>
            <w:shd w:val="clear" w:color="auto" w:fill="auto"/>
          </w:tcPr>
          <w:p w14:paraId="7AB4CC29" w14:textId="77777777" w:rsidR="00140A47" w:rsidRPr="00913A62" w:rsidRDefault="00140A47" w:rsidP="00424C37">
            <w:pPr>
              <w:pStyle w:val="TableCell2-2115pt"/>
            </w:pPr>
            <w:r w:rsidRPr="00913A62">
              <w:t>Stop</w:t>
            </w:r>
          </w:p>
        </w:tc>
        <w:tc>
          <w:tcPr>
            <w:tcW w:w="567" w:type="dxa"/>
            <w:tcBorders>
              <w:top w:val="single" w:sz="4" w:space="0" w:color="auto"/>
            </w:tcBorders>
            <w:shd w:val="clear" w:color="auto" w:fill="auto"/>
          </w:tcPr>
          <w:p w14:paraId="0509332A" w14:textId="77777777" w:rsidR="00140A47" w:rsidRPr="00913A62" w:rsidRDefault="00140A47" w:rsidP="00424C37">
            <w:pPr>
              <w:pStyle w:val="TableCell2-2115pt"/>
            </w:pPr>
            <w:r w:rsidRPr="00913A62">
              <w:t>/</w:t>
            </w:r>
            <w:r w:rsidRPr="00913A62">
              <w:rPr>
                <w:rStyle w:val="ChCharisSIL"/>
              </w:rPr>
              <w:t>p</w:t>
            </w:r>
            <w:r w:rsidRPr="00AC23C4">
              <w:rPr>
                <w:rFonts w:eastAsia="MS Mincho"/>
              </w:rPr>
              <w:t>/</w:t>
            </w:r>
          </w:p>
        </w:tc>
        <w:tc>
          <w:tcPr>
            <w:tcW w:w="624" w:type="dxa"/>
            <w:tcBorders>
              <w:top w:val="single" w:sz="4" w:space="0" w:color="auto"/>
            </w:tcBorders>
            <w:shd w:val="clear" w:color="auto" w:fill="auto"/>
          </w:tcPr>
          <w:p w14:paraId="4CFC85E2" w14:textId="77777777" w:rsidR="00140A47" w:rsidRPr="00913A62" w:rsidRDefault="00140A47" w:rsidP="00424C37">
            <w:pPr>
              <w:pStyle w:val="TableCell2-2115pt"/>
            </w:pPr>
            <w:r w:rsidRPr="00913A62">
              <w:t>[</w:t>
            </w:r>
            <w:r w:rsidRPr="00913A62">
              <w:rPr>
                <w:rStyle w:val="ChCharisSIL"/>
              </w:rPr>
              <w:t>p</w:t>
            </w:r>
            <w:r w:rsidRPr="00913A62">
              <w:t>],</w:t>
            </w:r>
          </w:p>
        </w:tc>
        <w:tc>
          <w:tcPr>
            <w:tcW w:w="3402" w:type="dxa"/>
            <w:tcBorders>
              <w:top w:val="single" w:sz="4" w:space="0" w:color="auto"/>
            </w:tcBorders>
            <w:shd w:val="clear" w:color="auto" w:fill="auto"/>
          </w:tcPr>
          <w:p w14:paraId="0EA90EB7" w14:textId="77777777" w:rsidR="00140A47" w:rsidRPr="00913A62" w:rsidRDefault="005F009E" w:rsidP="00424C37">
            <w:pPr>
              <w:pStyle w:val="TableCell2-2115pt"/>
            </w:pPr>
            <w:r>
              <w:t xml:space="preserve">a </w:t>
            </w:r>
            <w:r w:rsidR="00140A47" w:rsidRPr="00913A62">
              <w:t>voiceless bilabial stop</w:t>
            </w:r>
          </w:p>
        </w:tc>
      </w:tr>
      <w:tr w:rsidR="00AC23C4" w:rsidRPr="00913A62" w14:paraId="280B83AD" w14:textId="77777777" w:rsidTr="008A2551">
        <w:tc>
          <w:tcPr>
            <w:tcW w:w="1304" w:type="dxa"/>
            <w:shd w:val="clear" w:color="auto" w:fill="auto"/>
          </w:tcPr>
          <w:p w14:paraId="302358AE" w14:textId="77777777" w:rsidR="005F009E" w:rsidRPr="00913A62" w:rsidRDefault="005F009E" w:rsidP="00424C37">
            <w:pPr>
              <w:pStyle w:val="TableCell0-2115pt"/>
            </w:pPr>
          </w:p>
        </w:tc>
        <w:tc>
          <w:tcPr>
            <w:tcW w:w="567" w:type="dxa"/>
            <w:shd w:val="clear" w:color="auto" w:fill="auto"/>
          </w:tcPr>
          <w:p w14:paraId="570DCFEB" w14:textId="77777777" w:rsidR="005F009E" w:rsidRPr="00913A62" w:rsidRDefault="005F009E" w:rsidP="00424C37">
            <w:pPr>
              <w:pStyle w:val="TableCell0-2115pt"/>
            </w:pPr>
          </w:p>
        </w:tc>
        <w:tc>
          <w:tcPr>
            <w:tcW w:w="624" w:type="dxa"/>
            <w:shd w:val="clear" w:color="auto" w:fill="auto"/>
          </w:tcPr>
          <w:p w14:paraId="47EE59DD" w14:textId="77777777" w:rsidR="005F009E" w:rsidRPr="00913A62" w:rsidRDefault="005F009E" w:rsidP="00424C37">
            <w:pPr>
              <w:pStyle w:val="TableCell0-2115pt"/>
            </w:pPr>
            <w:r w:rsidRPr="00913A62">
              <w:t>[</w:t>
            </w:r>
            <w:r w:rsidRPr="00913A62">
              <w:rPr>
                <w:rStyle w:val="ChCharisSIL"/>
              </w:rPr>
              <w:t>p̚</w:t>
            </w:r>
            <w:r w:rsidRPr="00913A62">
              <w:t>],</w:t>
            </w:r>
          </w:p>
        </w:tc>
        <w:tc>
          <w:tcPr>
            <w:tcW w:w="3402" w:type="dxa"/>
            <w:shd w:val="clear" w:color="auto" w:fill="auto"/>
          </w:tcPr>
          <w:p w14:paraId="1DFA57EB" w14:textId="77777777" w:rsidR="005F009E" w:rsidRPr="00913A62" w:rsidRDefault="005F009E" w:rsidP="00424C37">
            <w:pPr>
              <w:pStyle w:val="TableCell0-2115pt"/>
            </w:pPr>
            <w:r w:rsidRPr="00913A62">
              <w:t>an unreleased voiceless bilabial stop</w:t>
            </w:r>
          </w:p>
        </w:tc>
      </w:tr>
      <w:tr w:rsidR="00AC23C4" w:rsidRPr="00913A62" w14:paraId="453AA69D" w14:textId="77777777" w:rsidTr="008A2551">
        <w:tc>
          <w:tcPr>
            <w:tcW w:w="1304" w:type="dxa"/>
            <w:shd w:val="clear" w:color="auto" w:fill="auto"/>
          </w:tcPr>
          <w:p w14:paraId="5CC74B41" w14:textId="77777777" w:rsidR="00140A47" w:rsidRPr="00913A62" w:rsidRDefault="00140A47" w:rsidP="00424C37">
            <w:pPr>
              <w:pStyle w:val="TableCell0-2115pt"/>
            </w:pPr>
          </w:p>
        </w:tc>
        <w:tc>
          <w:tcPr>
            <w:tcW w:w="567" w:type="dxa"/>
            <w:shd w:val="clear" w:color="auto" w:fill="auto"/>
          </w:tcPr>
          <w:p w14:paraId="649EDA6C" w14:textId="77777777" w:rsidR="00140A47" w:rsidRPr="00913A62" w:rsidRDefault="00140A47" w:rsidP="00424C37">
            <w:pPr>
              <w:pStyle w:val="TableCell0-2115pt"/>
            </w:pPr>
            <w:r w:rsidRPr="00913A62">
              <w:t>/</w:t>
            </w:r>
            <w:r w:rsidRPr="00913A62">
              <w:rPr>
                <w:rStyle w:val="ChCharisSIL"/>
              </w:rPr>
              <w:t>b</w:t>
            </w:r>
            <w:r w:rsidRPr="00AC23C4">
              <w:rPr>
                <w:rFonts w:eastAsia="MS Mincho"/>
              </w:rPr>
              <w:t>/</w:t>
            </w:r>
          </w:p>
        </w:tc>
        <w:tc>
          <w:tcPr>
            <w:tcW w:w="624" w:type="dxa"/>
            <w:shd w:val="clear" w:color="auto" w:fill="auto"/>
          </w:tcPr>
          <w:p w14:paraId="3D2E4AF5" w14:textId="77777777" w:rsidR="00140A47" w:rsidRPr="00913A62" w:rsidRDefault="00140A47" w:rsidP="00424C37">
            <w:pPr>
              <w:pStyle w:val="TableCell0-2115pt"/>
            </w:pPr>
            <w:r w:rsidRPr="00913A62">
              <w:t>[</w:t>
            </w:r>
            <w:r w:rsidRPr="00913A62">
              <w:rPr>
                <w:rStyle w:val="ChCharisSIL"/>
              </w:rPr>
              <w:t>b</w:t>
            </w:r>
            <w:r w:rsidRPr="00913A62">
              <w:t>],</w:t>
            </w:r>
          </w:p>
        </w:tc>
        <w:tc>
          <w:tcPr>
            <w:tcW w:w="3402" w:type="dxa"/>
            <w:shd w:val="clear" w:color="auto" w:fill="auto"/>
          </w:tcPr>
          <w:p w14:paraId="33FE7E28" w14:textId="77777777" w:rsidR="00140A47" w:rsidRPr="00913A62" w:rsidRDefault="00140A47" w:rsidP="00424C37">
            <w:pPr>
              <w:pStyle w:val="TableCell0-2115pt"/>
            </w:pPr>
            <w:r w:rsidRPr="00913A62">
              <w:t>a voiced bilabial stop</w:t>
            </w:r>
          </w:p>
        </w:tc>
      </w:tr>
      <w:tr w:rsidR="00AC23C4" w:rsidRPr="00913A62" w14:paraId="4EB7808D" w14:textId="77777777" w:rsidTr="008A2551">
        <w:tc>
          <w:tcPr>
            <w:tcW w:w="1304" w:type="dxa"/>
            <w:shd w:val="clear" w:color="auto" w:fill="auto"/>
          </w:tcPr>
          <w:p w14:paraId="7616A5F4" w14:textId="77777777" w:rsidR="005F009E" w:rsidRPr="00913A62" w:rsidRDefault="005F009E" w:rsidP="00424C37">
            <w:pPr>
              <w:pStyle w:val="TableCell0-2115pt"/>
            </w:pPr>
          </w:p>
        </w:tc>
        <w:tc>
          <w:tcPr>
            <w:tcW w:w="567" w:type="dxa"/>
            <w:shd w:val="clear" w:color="auto" w:fill="auto"/>
          </w:tcPr>
          <w:p w14:paraId="5DE9886F" w14:textId="77777777" w:rsidR="005F009E" w:rsidRPr="00913A62" w:rsidRDefault="005F009E" w:rsidP="00424C37">
            <w:pPr>
              <w:pStyle w:val="TableCell0-2115pt"/>
            </w:pPr>
            <w:r w:rsidRPr="00913A62">
              <w:t>/</w:t>
            </w:r>
            <w:r w:rsidRPr="00913A62">
              <w:rPr>
                <w:rStyle w:val="ChCharisSIL"/>
              </w:rPr>
              <w:t>t</w:t>
            </w:r>
            <w:r w:rsidRPr="00AC23C4">
              <w:rPr>
                <w:rFonts w:eastAsia="MS Mincho"/>
              </w:rPr>
              <w:t>/</w:t>
            </w:r>
          </w:p>
        </w:tc>
        <w:tc>
          <w:tcPr>
            <w:tcW w:w="624" w:type="dxa"/>
            <w:shd w:val="clear" w:color="auto" w:fill="auto"/>
          </w:tcPr>
          <w:p w14:paraId="632401D5" w14:textId="77777777" w:rsidR="005F009E" w:rsidRPr="00913A62" w:rsidRDefault="005F009E" w:rsidP="00424C37">
            <w:pPr>
              <w:pStyle w:val="TableCell0-2115pt"/>
            </w:pPr>
            <w:r w:rsidRPr="00913A62">
              <w:t>[</w:t>
            </w:r>
            <w:r w:rsidRPr="00913A62">
              <w:rPr>
                <w:rStyle w:val="ChCharisSIL"/>
              </w:rPr>
              <w:t>t</w:t>
            </w:r>
            <w:r w:rsidRPr="00913A62">
              <w:t>],</w:t>
            </w:r>
          </w:p>
        </w:tc>
        <w:tc>
          <w:tcPr>
            <w:tcW w:w="3402" w:type="dxa"/>
            <w:shd w:val="clear" w:color="auto" w:fill="auto"/>
          </w:tcPr>
          <w:p w14:paraId="77673DB7" w14:textId="77777777" w:rsidR="005F009E" w:rsidRPr="00913A62" w:rsidRDefault="005F009E" w:rsidP="00424C37">
            <w:pPr>
              <w:pStyle w:val="TableCell0-2115pt"/>
            </w:pPr>
            <w:r>
              <w:t xml:space="preserve">a </w:t>
            </w:r>
            <w:r w:rsidRPr="00913A62">
              <w:t>voiceless alveolar stop</w:t>
            </w:r>
          </w:p>
        </w:tc>
      </w:tr>
      <w:tr w:rsidR="00AC23C4" w:rsidRPr="00913A62" w14:paraId="012B2FC6" w14:textId="77777777" w:rsidTr="008A2551">
        <w:tc>
          <w:tcPr>
            <w:tcW w:w="1304" w:type="dxa"/>
            <w:shd w:val="clear" w:color="auto" w:fill="auto"/>
          </w:tcPr>
          <w:p w14:paraId="70CB90CA" w14:textId="77777777" w:rsidR="00140A47" w:rsidRPr="00913A62" w:rsidRDefault="00140A47" w:rsidP="00424C37">
            <w:pPr>
              <w:pStyle w:val="TableCell0-2115pt"/>
            </w:pPr>
          </w:p>
        </w:tc>
        <w:tc>
          <w:tcPr>
            <w:tcW w:w="567" w:type="dxa"/>
            <w:shd w:val="clear" w:color="auto" w:fill="auto"/>
          </w:tcPr>
          <w:p w14:paraId="4C7E80FB" w14:textId="77777777" w:rsidR="00140A47" w:rsidRPr="00913A62" w:rsidRDefault="00140A47" w:rsidP="00424C37">
            <w:pPr>
              <w:pStyle w:val="TableCell0-2115pt"/>
            </w:pPr>
          </w:p>
        </w:tc>
        <w:tc>
          <w:tcPr>
            <w:tcW w:w="624" w:type="dxa"/>
            <w:shd w:val="clear" w:color="auto" w:fill="auto"/>
          </w:tcPr>
          <w:p w14:paraId="2C26F0BB" w14:textId="77777777" w:rsidR="00140A47" w:rsidRPr="00913A62" w:rsidRDefault="00140A47" w:rsidP="00424C37">
            <w:pPr>
              <w:pStyle w:val="TableCell0-2115pt"/>
            </w:pPr>
            <w:r w:rsidRPr="00913A62">
              <w:t>[</w:t>
            </w:r>
            <w:r w:rsidRPr="00913A62">
              <w:rPr>
                <w:rStyle w:val="ChCharisSIL"/>
              </w:rPr>
              <w:t>t̚</w:t>
            </w:r>
            <w:r w:rsidRPr="00913A62">
              <w:t>],</w:t>
            </w:r>
          </w:p>
        </w:tc>
        <w:tc>
          <w:tcPr>
            <w:tcW w:w="3402" w:type="dxa"/>
            <w:shd w:val="clear" w:color="auto" w:fill="auto"/>
          </w:tcPr>
          <w:p w14:paraId="6CEDFDB6" w14:textId="77777777" w:rsidR="00140A47" w:rsidRPr="00913A62" w:rsidRDefault="00140A47" w:rsidP="00424C37">
            <w:pPr>
              <w:pStyle w:val="TableCell0-2115pt"/>
            </w:pPr>
            <w:r w:rsidRPr="00913A62">
              <w:t>an unreleased voiceless alveolar stop</w:t>
            </w:r>
          </w:p>
        </w:tc>
      </w:tr>
      <w:tr w:rsidR="00AC23C4" w:rsidRPr="00913A62" w14:paraId="343517E4" w14:textId="77777777" w:rsidTr="008A2551">
        <w:tc>
          <w:tcPr>
            <w:tcW w:w="1304" w:type="dxa"/>
            <w:shd w:val="clear" w:color="auto" w:fill="auto"/>
          </w:tcPr>
          <w:p w14:paraId="70D46DC2" w14:textId="77777777" w:rsidR="00140A47" w:rsidRPr="00913A62" w:rsidRDefault="00140A47" w:rsidP="00424C37">
            <w:pPr>
              <w:pStyle w:val="TableCell0-2115pt"/>
            </w:pPr>
          </w:p>
        </w:tc>
        <w:tc>
          <w:tcPr>
            <w:tcW w:w="567" w:type="dxa"/>
            <w:shd w:val="clear" w:color="auto" w:fill="auto"/>
          </w:tcPr>
          <w:p w14:paraId="2083997A" w14:textId="77777777" w:rsidR="00140A47" w:rsidRPr="00913A62" w:rsidRDefault="00140A47" w:rsidP="00424C37">
            <w:pPr>
              <w:pStyle w:val="TableCell0-2115pt"/>
            </w:pPr>
            <w:r w:rsidRPr="00913A62">
              <w:t>/</w:t>
            </w:r>
            <w:r w:rsidRPr="00913A62">
              <w:rPr>
                <w:rStyle w:val="ChCharisSIL"/>
              </w:rPr>
              <w:t>d</w:t>
            </w:r>
            <w:r w:rsidRPr="00AC23C4">
              <w:rPr>
                <w:rFonts w:eastAsia="MS Mincho"/>
              </w:rPr>
              <w:t>/</w:t>
            </w:r>
          </w:p>
        </w:tc>
        <w:tc>
          <w:tcPr>
            <w:tcW w:w="624" w:type="dxa"/>
            <w:shd w:val="clear" w:color="auto" w:fill="auto"/>
          </w:tcPr>
          <w:p w14:paraId="73A38ED8" w14:textId="77777777" w:rsidR="00140A47" w:rsidRPr="00913A62" w:rsidRDefault="00140A47" w:rsidP="00424C37">
            <w:pPr>
              <w:pStyle w:val="TableCell0-2115pt"/>
            </w:pPr>
            <w:r w:rsidRPr="00913A62">
              <w:t>[</w:t>
            </w:r>
            <w:r w:rsidRPr="00913A62">
              <w:rPr>
                <w:rStyle w:val="ChCharisSIL"/>
              </w:rPr>
              <w:t>d</w:t>
            </w:r>
            <w:r w:rsidRPr="00913A62">
              <w:t>],</w:t>
            </w:r>
          </w:p>
        </w:tc>
        <w:tc>
          <w:tcPr>
            <w:tcW w:w="3402" w:type="dxa"/>
            <w:shd w:val="clear" w:color="auto" w:fill="auto"/>
          </w:tcPr>
          <w:p w14:paraId="64ABF724" w14:textId="77777777" w:rsidR="00140A47" w:rsidRPr="00913A62" w:rsidRDefault="00140A47" w:rsidP="00424C37">
            <w:pPr>
              <w:pStyle w:val="TableCell0-2115pt"/>
            </w:pPr>
            <w:r w:rsidRPr="00913A62">
              <w:t>a voiced alveolar stop</w:t>
            </w:r>
          </w:p>
        </w:tc>
      </w:tr>
      <w:tr w:rsidR="00AC23C4" w:rsidRPr="00913A62" w14:paraId="30B8DC08" w14:textId="77777777" w:rsidTr="008A2551">
        <w:tc>
          <w:tcPr>
            <w:tcW w:w="1304" w:type="dxa"/>
            <w:shd w:val="clear" w:color="auto" w:fill="auto"/>
          </w:tcPr>
          <w:p w14:paraId="73E24A4F" w14:textId="77777777" w:rsidR="005F009E" w:rsidRPr="00913A62" w:rsidRDefault="005F009E" w:rsidP="00424C37">
            <w:pPr>
              <w:pStyle w:val="TableCell0-2115pt"/>
            </w:pPr>
          </w:p>
        </w:tc>
        <w:tc>
          <w:tcPr>
            <w:tcW w:w="567" w:type="dxa"/>
            <w:shd w:val="clear" w:color="auto" w:fill="auto"/>
          </w:tcPr>
          <w:p w14:paraId="4B49B9A7" w14:textId="77777777" w:rsidR="005F009E" w:rsidRPr="00913A62" w:rsidRDefault="005F009E" w:rsidP="00424C37">
            <w:pPr>
              <w:pStyle w:val="TableCell0-2115pt"/>
            </w:pPr>
            <w:r w:rsidRPr="00913A62">
              <w:t>/</w:t>
            </w:r>
            <w:r w:rsidRPr="00913A62">
              <w:rPr>
                <w:rStyle w:val="ChCharisSIL"/>
              </w:rPr>
              <w:t>k</w:t>
            </w:r>
            <w:r w:rsidRPr="00AC23C4">
              <w:rPr>
                <w:rFonts w:eastAsia="MS Mincho"/>
              </w:rPr>
              <w:t>/</w:t>
            </w:r>
          </w:p>
        </w:tc>
        <w:tc>
          <w:tcPr>
            <w:tcW w:w="624" w:type="dxa"/>
            <w:shd w:val="clear" w:color="auto" w:fill="auto"/>
          </w:tcPr>
          <w:p w14:paraId="6664065F" w14:textId="77777777" w:rsidR="005F009E" w:rsidRPr="00913A62" w:rsidRDefault="005F009E" w:rsidP="00424C37">
            <w:pPr>
              <w:pStyle w:val="TableCell0-2115pt"/>
            </w:pPr>
            <w:r w:rsidRPr="00913A62">
              <w:t>[</w:t>
            </w:r>
            <w:r w:rsidRPr="00913A62">
              <w:rPr>
                <w:rStyle w:val="ChCharisSIL"/>
              </w:rPr>
              <w:t>k</w:t>
            </w:r>
            <w:r w:rsidRPr="00913A62">
              <w:t>],</w:t>
            </w:r>
          </w:p>
        </w:tc>
        <w:tc>
          <w:tcPr>
            <w:tcW w:w="3402" w:type="dxa"/>
            <w:shd w:val="clear" w:color="auto" w:fill="auto"/>
          </w:tcPr>
          <w:p w14:paraId="26554806" w14:textId="77777777" w:rsidR="005F009E" w:rsidRPr="00913A62" w:rsidRDefault="005F009E" w:rsidP="00424C37">
            <w:pPr>
              <w:pStyle w:val="TableCell0-2115pt"/>
            </w:pPr>
            <w:r>
              <w:t xml:space="preserve">a </w:t>
            </w:r>
            <w:r w:rsidRPr="00913A62">
              <w:t>voiceless velar stop</w:t>
            </w:r>
          </w:p>
        </w:tc>
      </w:tr>
      <w:tr w:rsidR="00AC23C4" w:rsidRPr="00913A62" w14:paraId="7B6A9C9A" w14:textId="77777777" w:rsidTr="008A2551">
        <w:tc>
          <w:tcPr>
            <w:tcW w:w="1304" w:type="dxa"/>
            <w:shd w:val="clear" w:color="auto" w:fill="auto"/>
          </w:tcPr>
          <w:p w14:paraId="3EDDEE2E" w14:textId="77777777" w:rsidR="00140A47" w:rsidRPr="00913A62" w:rsidRDefault="00140A47" w:rsidP="00424C37">
            <w:pPr>
              <w:pStyle w:val="TableCell0-2115pt"/>
            </w:pPr>
          </w:p>
        </w:tc>
        <w:tc>
          <w:tcPr>
            <w:tcW w:w="567" w:type="dxa"/>
            <w:shd w:val="clear" w:color="auto" w:fill="auto"/>
          </w:tcPr>
          <w:p w14:paraId="63073B4B" w14:textId="77777777" w:rsidR="00140A47" w:rsidRPr="00913A62" w:rsidRDefault="00140A47" w:rsidP="00424C37">
            <w:pPr>
              <w:pStyle w:val="TableCell0-2115pt"/>
            </w:pPr>
          </w:p>
        </w:tc>
        <w:tc>
          <w:tcPr>
            <w:tcW w:w="624" w:type="dxa"/>
            <w:shd w:val="clear" w:color="auto" w:fill="auto"/>
          </w:tcPr>
          <w:p w14:paraId="277A8B42" w14:textId="77777777" w:rsidR="00140A47" w:rsidRPr="00913A62" w:rsidRDefault="00140A47" w:rsidP="00424C37">
            <w:pPr>
              <w:pStyle w:val="TableCell0-2115pt"/>
            </w:pPr>
            <w:r w:rsidRPr="00913A62">
              <w:t>[</w:t>
            </w:r>
            <w:r w:rsidRPr="00913A62">
              <w:rPr>
                <w:rStyle w:val="ChCharisSIL"/>
              </w:rPr>
              <w:t>k̚</w:t>
            </w:r>
            <w:r w:rsidRPr="00913A62">
              <w:t>],</w:t>
            </w:r>
          </w:p>
        </w:tc>
        <w:tc>
          <w:tcPr>
            <w:tcW w:w="3402" w:type="dxa"/>
            <w:shd w:val="clear" w:color="auto" w:fill="auto"/>
          </w:tcPr>
          <w:p w14:paraId="233D22BE" w14:textId="77777777" w:rsidR="00140A47" w:rsidRPr="00913A62" w:rsidRDefault="00140A47" w:rsidP="00424C37">
            <w:pPr>
              <w:pStyle w:val="TableCell0-2115pt"/>
            </w:pPr>
            <w:r w:rsidRPr="00913A62">
              <w:t>an unreleased voiceless velar stop</w:t>
            </w:r>
          </w:p>
        </w:tc>
      </w:tr>
      <w:tr w:rsidR="00AC23C4" w:rsidRPr="00913A62" w14:paraId="35E3E31C" w14:textId="77777777" w:rsidTr="008A2551">
        <w:tc>
          <w:tcPr>
            <w:tcW w:w="1304" w:type="dxa"/>
            <w:shd w:val="clear" w:color="auto" w:fill="auto"/>
          </w:tcPr>
          <w:p w14:paraId="4406A805" w14:textId="77777777" w:rsidR="00140A47" w:rsidRPr="00913A62" w:rsidRDefault="00140A47" w:rsidP="00424C37">
            <w:pPr>
              <w:pStyle w:val="TableCell0-2115ptBreak"/>
            </w:pPr>
          </w:p>
        </w:tc>
        <w:tc>
          <w:tcPr>
            <w:tcW w:w="567" w:type="dxa"/>
            <w:shd w:val="clear" w:color="auto" w:fill="auto"/>
          </w:tcPr>
          <w:p w14:paraId="4E68AD32" w14:textId="77777777" w:rsidR="00140A47" w:rsidRPr="00913A62" w:rsidRDefault="00140A47" w:rsidP="00424C37">
            <w:pPr>
              <w:pStyle w:val="TableCell0-2115ptBreak"/>
            </w:pPr>
            <w:r w:rsidRPr="00913A62">
              <w:t>/</w:t>
            </w:r>
            <w:r w:rsidRPr="00913A62">
              <w:rPr>
                <w:rStyle w:val="ChCharisSIL"/>
              </w:rPr>
              <w:t>g</w:t>
            </w:r>
            <w:r w:rsidRPr="00AC23C4">
              <w:rPr>
                <w:rFonts w:eastAsia="MS Mincho"/>
              </w:rPr>
              <w:t>/</w:t>
            </w:r>
          </w:p>
        </w:tc>
        <w:tc>
          <w:tcPr>
            <w:tcW w:w="624" w:type="dxa"/>
            <w:shd w:val="clear" w:color="auto" w:fill="auto"/>
          </w:tcPr>
          <w:p w14:paraId="20C927CA" w14:textId="77777777" w:rsidR="00140A47" w:rsidRPr="00913A62" w:rsidRDefault="00140A47" w:rsidP="00424C37">
            <w:pPr>
              <w:pStyle w:val="TableCell0-2115ptBreak"/>
            </w:pPr>
            <w:r w:rsidRPr="00913A62">
              <w:t>[</w:t>
            </w:r>
            <w:r w:rsidRPr="00913A62">
              <w:rPr>
                <w:rStyle w:val="ChCharisSIL"/>
              </w:rPr>
              <w:t>g</w:t>
            </w:r>
            <w:r w:rsidRPr="00913A62">
              <w:t>],</w:t>
            </w:r>
          </w:p>
        </w:tc>
        <w:tc>
          <w:tcPr>
            <w:tcW w:w="3402" w:type="dxa"/>
            <w:shd w:val="clear" w:color="auto" w:fill="auto"/>
          </w:tcPr>
          <w:p w14:paraId="600834F1" w14:textId="77777777" w:rsidR="00140A47" w:rsidRPr="00913A62" w:rsidRDefault="00140A47" w:rsidP="00424C37">
            <w:pPr>
              <w:pStyle w:val="TableCell0-2115ptBreak"/>
            </w:pPr>
            <w:r w:rsidRPr="00913A62">
              <w:t>a voiced velar stop</w:t>
            </w:r>
          </w:p>
        </w:tc>
      </w:tr>
      <w:tr w:rsidR="00AC23C4" w:rsidRPr="00913A62" w14:paraId="3CFAE43E" w14:textId="77777777" w:rsidTr="008A2551">
        <w:tc>
          <w:tcPr>
            <w:tcW w:w="1304" w:type="dxa"/>
            <w:shd w:val="clear" w:color="auto" w:fill="auto"/>
          </w:tcPr>
          <w:p w14:paraId="028C6FAF" w14:textId="77777777" w:rsidR="00140A47" w:rsidRPr="00913A62" w:rsidRDefault="00140A47" w:rsidP="00424C37">
            <w:pPr>
              <w:pStyle w:val="TableCell2-2115pt"/>
            </w:pPr>
            <w:r w:rsidRPr="00913A62">
              <w:t>Affricate</w:t>
            </w:r>
          </w:p>
        </w:tc>
        <w:tc>
          <w:tcPr>
            <w:tcW w:w="567" w:type="dxa"/>
            <w:shd w:val="clear" w:color="auto" w:fill="auto"/>
          </w:tcPr>
          <w:p w14:paraId="60A53D20" w14:textId="77777777" w:rsidR="00140A47" w:rsidRPr="00913A62" w:rsidRDefault="00140A47" w:rsidP="00424C37">
            <w:pPr>
              <w:pStyle w:val="TableCell2-2115pt"/>
            </w:pPr>
            <w:r w:rsidRPr="00913A62">
              <w:t>/</w:t>
            </w:r>
            <w:r w:rsidRPr="00913A62">
              <w:rPr>
                <w:rStyle w:val="ChCharisSIL"/>
              </w:rPr>
              <w:t>t</w:t>
            </w:r>
            <w:r w:rsidRPr="00AC23C4">
              <w:rPr>
                <w:rStyle w:val="ChCharisSIL"/>
                <w:rFonts w:eastAsia="MS Mincho"/>
              </w:rPr>
              <w:t>ʃ</w:t>
            </w:r>
            <w:r w:rsidRPr="00913A62">
              <w:t>/</w:t>
            </w:r>
          </w:p>
        </w:tc>
        <w:tc>
          <w:tcPr>
            <w:tcW w:w="624" w:type="dxa"/>
            <w:shd w:val="clear" w:color="auto" w:fill="auto"/>
          </w:tcPr>
          <w:p w14:paraId="3E26E971" w14:textId="77777777" w:rsidR="00140A47" w:rsidRPr="00913A62" w:rsidRDefault="00140A47" w:rsidP="00424C37">
            <w:pPr>
              <w:pStyle w:val="TableCell2-2115pt"/>
            </w:pPr>
            <w:r w:rsidRPr="00913A62">
              <w:t>[</w:t>
            </w:r>
            <w:r w:rsidRPr="00913A62">
              <w:rPr>
                <w:rStyle w:val="ChCharisSIL"/>
              </w:rPr>
              <w:t>t</w:t>
            </w:r>
            <w:r w:rsidRPr="00AC23C4">
              <w:rPr>
                <w:rStyle w:val="ChCharisSIL"/>
                <w:rFonts w:eastAsia="MS Mincho"/>
              </w:rPr>
              <w:t>ʃ</w:t>
            </w:r>
            <w:r w:rsidRPr="00913A62">
              <w:t>],</w:t>
            </w:r>
          </w:p>
        </w:tc>
        <w:tc>
          <w:tcPr>
            <w:tcW w:w="3402" w:type="dxa"/>
            <w:shd w:val="clear" w:color="auto" w:fill="auto"/>
          </w:tcPr>
          <w:p w14:paraId="75D66558" w14:textId="77777777" w:rsidR="00140A47" w:rsidRPr="00913A62" w:rsidRDefault="00140A47" w:rsidP="00424C37">
            <w:pPr>
              <w:pStyle w:val="TableCell2-2115pt"/>
            </w:pPr>
            <w:r w:rsidRPr="00913A62">
              <w:t xml:space="preserve">a voiceless </w:t>
            </w:r>
            <w:r w:rsidR="001B1048" w:rsidRPr="00241CC1">
              <w:t>palato-alveolar</w:t>
            </w:r>
            <w:r w:rsidR="001B1048" w:rsidRPr="00913A62">
              <w:t xml:space="preserve"> </w:t>
            </w:r>
            <w:r w:rsidRPr="00913A62">
              <w:t>affricate</w:t>
            </w:r>
          </w:p>
        </w:tc>
      </w:tr>
      <w:tr w:rsidR="00AC23C4" w:rsidRPr="00913A62" w14:paraId="61517A3C" w14:textId="77777777" w:rsidTr="008A2551">
        <w:tc>
          <w:tcPr>
            <w:tcW w:w="1304" w:type="dxa"/>
            <w:shd w:val="clear" w:color="auto" w:fill="auto"/>
          </w:tcPr>
          <w:p w14:paraId="0013015C" w14:textId="77777777" w:rsidR="00140A47" w:rsidRPr="00913A62" w:rsidRDefault="00140A47" w:rsidP="00424C37">
            <w:pPr>
              <w:pStyle w:val="TableCell0-2115ptBreak"/>
            </w:pPr>
          </w:p>
        </w:tc>
        <w:tc>
          <w:tcPr>
            <w:tcW w:w="567" w:type="dxa"/>
            <w:shd w:val="clear" w:color="auto" w:fill="auto"/>
          </w:tcPr>
          <w:p w14:paraId="7427C9EF" w14:textId="77777777" w:rsidR="00140A47" w:rsidRPr="00913A62" w:rsidRDefault="00140A47" w:rsidP="00424C37">
            <w:pPr>
              <w:pStyle w:val="TableCell0-2115ptBreak"/>
            </w:pPr>
            <w:r w:rsidRPr="00913A62">
              <w:t>/</w:t>
            </w:r>
            <w:r w:rsidRPr="00913A62">
              <w:rPr>
                <w:rStyle w:val="ChCharisSIL"/>
              </w:rPr>
              <w:t>d</w:t>
            </w:r>
            <w:r w:rsidRPr="00AC23C4">
              <w:rPr>
                <w:rStyle w:val="ChCharisSIL"/>
                <w:rFonts w:eastAsia="MS Mincho"/>
              </w:rPr>
              <w:t>ʒ</w:t>
            </w:r>
            <w:r w:rsidRPr="00AC23C4">
              <w:rPr>
                <w:rFonts w:eastAsia="MS Mincho"/>
              </w:rPr>
              <w:t>/</w:t>
            </w:r>
          </w:p>
        </w:tc>
        <w:tc>
          <w:tcPr>
            <w:tcW w:w="624" w:type="dxa"/>
            <w:shd w:val="clear" w:color="auto" w:fill="auto"/>
          </w:tcPr>
          <w:p w14:paraId="357AD9C6" w14:textId="77777777" w:rsidR="00140A47" w:rsidRPr="00913A62" w:rsidRDefault="00140A47" w:rsidP="00424C37">
            <w:pPr>
              <w:pStyle w:val="TableCell0-2115ptBreak"/>
            </w:pPr>
            <w:r w:rsidRPr="00913A62">
              <w:t>[</w:t>
            </w:r>
            <w:r w:rsidRPr="00913A62">
              <w:rPr>
                <w:rStyle w:val="ChCharisSIL"/>
              </w:rPr>
              <w:t>d</w:t>
            </w:r>
            <w:r w:rsidRPr="00AC23C4">
              <w:rPr>
                <w:rStyle w:val="ChCharisSIL"/>
                <w:rFonts w:eastAsia="MS Mincho"/>
              </w:rPr>
              <w:t>ʒ</w:t>
            </w:r>
            <w:r w:rsidRPr="00913A62">
              <w:t>],</w:t>
            </w:r>
          </w:p>
        </w:tc>
        <w:tc>
          <w:tcPr>
            <w:tcW w:w="3402" w:type="dxa"/>
            <w:shd w:val="clear" w:color="auto" w:fill="auto"/>
          </w:tcPr>
          <w:p w14:paraId="45016376" w14:textId="77777777" w:rsidR="00140A47" w:rsidRPr="00913A62" w:rsidRDefault="00140A47" w:rsidP="00424C37">
            <w:pPr>
              <w:pStyle w:val="TableCell0-2115ptBreak"/>
            </w:pPr>
            <w:r w:rsidRPr="00913A62">
              <w:t xml:space="preserve">a voiced </w:t>
            </w:r>
            <w:r w:rsidR="001B1048" w:rsidRPr="00241CC1">
              <w:t>palato-alveolar</w:t>
            </w:r>
            <w:r w:rsidR="001B1048" w:rsidRPr="00913A62">
              <w:t xml:space="preserve"> </w:t>
            </w:r>
            <w:r w:rsidRPr="00913A62">
              <w:t>affricate</w:t>
            </w:r>
          </w:p>
        </w:tc>
      </w:tr>
      <w:tr w:rsidR="00AC23C4" w:rsidRPr="00913A62" w14:paraId="6C750766" w14:textId="77777777" w:rsidTr="008A2551">
        <w:tc>
          <w:tcPr>
            <w:tcW w:w="1304" w:type="dxa"/>
            <w:shd w:val="clear" w:color="auto" w:fill="auto"/>
          </w:tcPr>
          <w:p w14:paraId="0DCB3DDF" w14:textId="77777777" w:rsidR="00140A47" w:rsidRPr="00913A62" w:rsidRDefault="00140A47" w:rsidP="00424C37">
            <w:pPr>
              <w:pStyle w:val="TableCell2-2115pt"/>
            </w:pPr>
            <w:r w:rsidRPr="00913A62">
              <w:t>Nasal</w:t>
            </w:r>
          </w:p>
        </w:tc>
        <w:tc>
          <w:tcPr>
            <w:tcW w:w="567" w:type="dxa"/>
            <w:shd w:val="clear" w:color="auto" w:fill="auto"/>
          </w:tcPr>
          <w:p w14:paraId="491140F8" w14:textId="77777777" w:rsidR="00140A47" w:rsidRPr="00913A62" w:rsidRDefault="00140A47" w:rsidP="00424C37">
            <w:pPr>
              <w:pStyle w:val="TableCell2-2115pt"/>
            </w:pPr>
            <w:r w:rsidRPr="00913A62">
              <w:t>/</w:t>
            </w:r>
            <w:r w:rsidRPr="00913A62">
              <w:rPr>
                <w:rStyle w:val="ChCharisSIL"/>
              </w:rPr>
              <w:t>m</w:t>
            </w:r>
            <w:r w:rsidRPr="00AC23C4">
              <w:rPr>
                <w:rFonts w:eastAsia="MS Mincho"/>
              </w:rPr>
              <w:t>/</w:t>
            </w:r>
          </w:p>
        </w:tc>
        <w:tc>
          <w:tcPr>
            <w:tcW w:w="624" w:type="dxa"/>
            <w:shd w:val="clear" w:color="auto" w:fill="auto"/>
          </w:tcPr>
          <w:p w14:paraId="35F64356" w14:textId="77777777" w:rsidR="00140A47" w:rsidRPr="00913A62" w:rsidRDefault="00140A47" w:rsidP="00424C37">
            <w:pPr>
              <w:pStyle w:val="TableCell2-2115pt"/>
            </w:pPr>
            <w:r w:rsidRPr="00913A62">
              <w:t>[</w:t>
            </w:r>
            <w:r w:rsidRPr="00913A62">
              <w:rPr>
                <w:rStyle w:val="ChCharisSIL"/>
              </w:rPr>
              <w:t>m</w:t>
            </w:r>
            <w:r w:rsidRPr="00913A62">
              <w:t>],</w:t>
            </w:r>
          </w:p>
        </w:tc>
        <w:tc>
          <w:tcPr>
            <w:tcW w:w="3402" w:type="dxa"/>
            <w:shd w:val="clear" w:color="auto" w:fill="auto"/>
          </w:tcPr>
          <w:p w14:paraId="4381FA88" w14:textId="77777777" w:rsidR="00140A47" w:rsidRPr="00913A62" w:rsidRDefault="00140A47" w:rsidP="00424C37">
            <w:pPr>
              <w:pStyle w:val="TableCell2-2115pt"/>
            </w:pPr>
            <w:r w:rsidRPr="00913A62">
              <w:t>a voiced bilabial nasal</w:t>
            </w:r>
          </w:p>
        </w:tc>
      </w:tr>
      <w:tr w:rsidR="00AC23C4" w:rsidRPr="00913A62" w14:paraId="2C22D95F" w14:textId="77777777" w:rsidTr="008A2551">
        <w:tc>
          <w:tcPr>
            <w:tcW w:w="1304" w:type="dxa"/>
            <w:shd w:val="clear" w:color="auto" w:fill="auto"/>
          </w:tcPr>
          <w:p w14:paraId="60A9C5A5" w14:textId="77777777" w:rsidR="00140A47" w:rsidRPr="00913A62" w:rsidRDefault="00140A47" w:rsidP="00424C37">
            <w:pPr>
              <w:pStyle w:val="TableCell0-2115pt"/>
            </w:pPr>
          </w:p>
        </w:tc>
        <w:tc>
          <w:tcPr>
            <w:tcW w:w="567" w:type="dxa"/>
            <w:shd w:val="clear" w:color="auto" w:fill="auto"/>
          </w:tcPr>
          <w:p w14:paraId="6C1032DD" w14:textId="77777777" w:rsidR="00140A47" w:rsidRPr="00913A62" w:rsidRDefault="00140A47" w:rsidP="00424C37">
            <w:pPr>
              <w:pStyle w:val="TableCell0-2115pt"/>
            </w:pPr>
            <w:r w:rsidRPr="00913A62">
              <w:t>/</w:t>
            </w:r>
            <w:r w:rsidRPr="00913A62">
              <w:rPr>
                <w:rStyle w:val="ChCharisSIL"/>
              </w:rPr>
              <w:t>n</w:t>
            </w:r>
            <w:r w:rsidRPr="00AC23C4">
              <w:rPr>
                <w:rFonts w:eastAsia="MS Mincho"/>
              </w:rPr>
              <w:t>/</w:t>
            </w:r>
          </w:p>
        </w:tc>
        <w:tc>
          <w:tcPr>
            <w:tcW w:w="624" w:type="dxa"/>
            <w:shd w:val="clear" w:color="auto" w:fill="auto"/>
          </w:tcPr>
          <w:p w14:paraId="447C4604" w14:textId="77777777" w:rsidR="00140A47" w:rsidRPr="00913A62" w:rsidRDefault="00140A47" w:rsidP="00424C37">
            <w:pPr>
              <w:pStyle w:val="TableCell0-2115pt"/>
            </w:pPr>
            <w:r w:rsidRPr="00913A62">
              <w:t>[</w:t>
            </w:r>
            <w:r w:rsidRPr="00913A62">
              <w:rPr>
                <w:rStyle w:val="ChCharisSIL"/>
              </w:rPr>
              <w:t>n</w:t>
            </w:r>
            <w:r w:rsidRPr="00913A62">
              <w:t>],</w:t>
            </w:r>
          </w:p>
        </w:tc>
        <w:tc>
          <w:tcPr>
            <w:tcW w:w="3402" w:type="dxa"/>
            <w:shd w:val="clear" w:color="auto" w:fill="auto"/>
          </w:tcPr>
          <w:p w14:paraId="6E96D97F" w14:textId="77777777" w:rsidR="00140A47" w:rsidRPr="00913A62" w:rsidRDefault="00140A47" w:rsidP="00424C37">
            <w:pPr>
              <w:pStyle w:val="TableCell0-2115pt"/>
            </w:pPr>
            <w:r w:rsidRPr="00913A62">
              <w:t>a voiced alveolar nasal</w:t>
            </w:r>
          </w:p>
        </w:tc>
      </w:tr>
      <w:tr w:rsidR="00AC23C4" w:rsidRPr="00913A62" w14:paraId="6C66973E" w14:textId="77777777" w:rsidTr="008A2551">
        <w:tc>
          <w:tcPr>
            <w:tcW w:w="1304" w:type="dxa"/>
            <w:shd w:val="clear" w:color="auto" w:fill="auto"/>
          </w:tcPr>
          <w:p w14:paraId="4FF9CB48" w14:textId="77777777" w:rsidR="00140A47" w:rsidRPr="00913A62" w:rsidRDefault="00140A47" w:rsidP="00424C37">
            <w:pPr>
              <w:pStyle w:val="TableCell0-2115pt"/>
            </w:pPr>
          </w:p>
        </w:tc>
        <w:tc>
          <w:tcPr>
            <w:tcW w:w="567" w:type="dxa"/>
            <w:shd w:val="clear" w:color="auto" w:fill="auto"/>
          </w:tcPr>
          <w:p w14:paraId="3CF864B8" w14:textId="77777777" w:rsidR="00140A47" w:rsidRPr="00913A62" w:rsidRDefault="00140A47" w:rsidP="00424C37">
            <w:pPr>
              <w:pStyle w:val="TableCell0-2115pt"/>
            </w:pPr>
            <w:r w:rsidRPr="00913A62">
              <w:t>/</w:t>
            </w:r>
            <w:r w:rsidRPr="00AC23C4">
              <w:rPr>
                <w:rStyle w:val="ChCharisSIL"/>
                <w:rFonts w:eastAsia="MS Mincho"/>
              </w:rPr>
              <w:t>ɲ</w:t>
            </w:r>
            <w:r w:rsidRPr="00AC23C4">
              <w:rPr>
                <w:rFonts w:eastAsia="MS Mincho"/>
              </w:rPr>
              <w:t>/</w:t>
            </w:r>
          </w:p>
        </w:tc>
        <w:tc>
          <w:tcPr>
            <w:tcW w:w="624" w:type="dxa"/>
            <w:shd w:val="clear" w:color="auto" w:fill="auto"/>
          </w:tcPr>
          <w:p w14:paraId="203CBF56" w14:textId="77777777" w:rsidR="00140A47" w:rsidRPr="00913A62" w:rsidRDefault="00140A47" w:rsidP="00424C37">
            <w:pPr>
              <w:pStyle w:val="TableCell0-2115pt"/>
            </w:pPr>
            <w:r w:rsidRPr="00913A62">
              <w:t>[</w:t>
            </w:r>
            <w:r w:rsidRPr="00AC23C4">
              <w:rPr>
                <w:rStyle w:val="ChCharisSIL"/>
                <w:rFonts w:eastAsia="MS Mincho"/>
              </w:rPr>
              <w:t>ɲ</w:t>
            </w:r>
            <w:r w:rsidRPr="00913A62">
              <w:t>],</w:t>
            </w:r>
          </w:p>
        </w:tc>
        <w:tc>
          <w:tcPr>
            <w:tcW w:w="3402" w:type="dxa"/>
            <w:shd w:val="clear" w:color="auto" w:fill="auto"/>
          </w:tcPr>
          <w:p w14:paraId="55850D93" w14:textId="77777777" w:rsidR="00140A47" w:rsidRPr="00913A62" w:rsidRDefault="00140A47" w:rsidP="00424C37">
            <w:pPr>
              <w:pStyle w:val="TableCell0-2115pt"/>
            </w:pPr>
            <w:r w:rsidRPr="00913A62">
              <w:t>a voiced palatal nasal</w:t>
            </w:r>
          </w:p>
        </w:tc>
      </w:tr>
      <w:tr w:rsidR="00AC23C4" w:rsidRPr="00913A62" w14:paraId="5C60748D" w14:textId="77777777" w:rsidTr="008A2551">
        <w:tc>
          <w:tcPr>
            <w:tcW w:w="1304" w:type="dxa"/>
            <w:shd w:val="clear" w:color="auto" w:fill="auto"/>
          </w:tcPr>
          <w:p w14:paraId="36C5135F" w14:textId="77777777" w:rsidR="00140A47" w:rsidRPr="00913A62" w:rsidRDefault="00140A47" w:rsidP="00424C37">
            <w:pPr>
              <w:pStyle w:val="TableCell0-2115ptBreak"/>
            </w:pPr>
          </w:p>
        </w:tc>
        <w:tc>
          <w:tcPr>
            <w:tcW w:w="567" w:type="dxa"/>
            <w:shd w:val="clear" w:color="auto" w:fill="auto"/>
          </w:tcPr>
          <w:p w14:paraId="4184E214" w14:textId="77777777" w:rsidR="00140A47" w:rsidRPr="00913A62" w:rsidRDefault="00140A47" w:rsidP="00424C37">
            <w:pPr>
              <w:pStyle w:val="TableCell0-2115ptBreak"/>
            </w:pPr>
            <w:r w:rsidRPr="00913A62">
              <w:t>/</w:t>
            </w:r>
            <w:r w:rsidRPr="00913A62">
              <w:rPr>
                <w:rStyle w:val="ChCharisSIL"/>
              </w:rPr>
              <w:t>ŋ</w:t>
            </w:r>
            <w:r w:rsidRPr="00AC23C4">
              <w:rPr>
                <w:rFonts w:eastAsia="MS Mincho"/>
              </w:rPr>
              <w:t>/</w:t>
            </w:r>
          </w:p>
        </w:tc>
        <w:tc>
          <w:tcPr>
            <w:tcW w:w="624" w:type="dxa"/>
            <w:shd w:val="clear" w:color="auto" w:fill="auto"/>
          </w:tcPr>
          <w:p w14:paraId="21E1E672" w14:textId="77777777" w:rsidR="00140A47" w:rsidRPr="00913A62" w:rsidRDefault="00140A47" w:rsidP="00424C37">
            <w:pPr>
              <w:pStyle w:val="TableCell0-2115ptBreak"/>
            </w:pPr>
            <w:r w:rsidRPr="00913A62">
              <w:t>[</w:t>
            </w:r>
            <w:r w:rsidRPr="00913A62">
              <w:rPr>
                <w:rStyle w:val="ChCharisSIL"/>
              </w:rPr>
              <w:t>ŋ</w:t>
            </w:r>
            <w:r w:rsidRPr="00913A62">
              <w:t>],</w:t>
            </w:r>
          </w:p>
        </w:tc>
        <w:tc>
          <w:tcPr>
            <w:tcW w:w="3402" w:type="dxa"/>
            <w:shd w:val="clear" w:color="auto" w:fill="auto"/>
          </w:tcPr>
          <w:p w14:paraId="72525A55" w14:textId="77777777" w:rsidR="00140A47" w:rsidRPr="00913A62" w:rsidRDefault="00140A47" w:rsidP="00424C37">
            <w:pPr>
              <w:pStyle w:val="TableCell0-2115ptBreak"/>
            </w:pPr>
            <w:r w:rsidRPr="00913A62">
              <w:t>a voiced velar nasal</w:t>
            </w:r>
          </w:p>
        </w:tc>
      </w:tr>
      <w:tr w:rsidR="00AC23C4" w:rsidRPr="00913A62" w14:paraId="0B321F8D" w14:textId="77777777" w:rsidTr="008A2551">
        <w:tc>
          <w:tcPr>
            <w:tcW w:w="1304" w:type="dxa"/>
            <w:shd w:val="clear" w:color="auto" w:fill="auto"/>
          </w:tcPr>
          <w:p w14:paraId="7B6420DB" w14:textId="77777777" w:rsidR="00140A47" w:rsidRPr="00913A62" w:rsidRDefault="00140A47" w:rsidP="00424C37">
            <w:pPr>
              <w:pStyle w:val="TableCell2-2115pt"/>
            </w:pPr>
            <w:r w:rsidRPr="00913A62">
              <w:t>Fricative</w:t>
            </w:r>
          </w:p>
        </w:tc>
        <w:tc>
          <w:tcPr>
            <w:tcW w:w="567" w:type="dxa"/>
            <w:shd w:val="clear" w:color="auto" w:fill="auto"/>
          </w:tcPr>
          <w:p w14:paraId="4B4D7761" w14:textId="77777777" w:rsidR="00140A47" w:rsidRPr="00913A62" w:rsidRDefault="00140A47" w:rsidP="00424C37">
            <w:pPr>
              <w:pStyle w:val="TableCell2-2115pt"/>
            </w:pPr>
            <w:r w:rsidRPr="00913A62">
              <w:t>/</w:t>
            </w:r>
            <w:r w:rsidRPr="00913A62">
              <w:rPr>
                <w:rStyle w:val="ChCharisSIL"/>
              </w:rPr>
              <w:t>s</w:t>
            </w:r>
            <w:r w:rsidRPr="00AC23C4">
              <w:rPr>
                <w:rFonts w:eastAsia="MS Mincho"/>
              </w:rPr>
              <w:t>/</w:t>
            </w:r>
          </w:p>
        </w:tc>
        <w:tc>
          <w:tcPr>
            <w:tcW w:w="624" w:type="dxa"/>
            <w:shd w:val="clear" w:color="auto" w:fill="auto"/>
          </w:tcPr>
          <w:p w14:paraId="75E9ADF6" w14:textId="77777777" w:rsidR="00140A47" w:rsidRPr="00913A62" w:rsidRDefault="00140A47" w:rsidP="00424C37">
            <w:pPr>
              <w:pStyle w:val="TableCell2-2115pt"/>
            </w:pPr>
            <w:r w:rsidRPr="00913A62">
              <w:t>[</w:t>
            </w:r>
            <w:r w:rsidRPr="00913A62">
              <w:rPr>
                <w:rStyle w:val="ChCharisSIL"/>
              </w:rPr>
              <w:t>s</w:t>
            </w:r>
            <w:r w:rsidRPr="00913A62">
              <w:t>],</w:t>
            </w:r>
          </w:p>
        </w:tc>
        <w:tc>
          <w:tcPr>
            <w:tcW w:w="3402" w:type="dxa"/>
            <w:shd w:val="clear" w:color="auto" w:fill="auto"/>
          </w:tcPr>
          <w:p w14:paraId="20C39B86" w14:textId="77777777" w:rsidR="00140A47" w:rsidRPr="00913A62" w:rsidRDefault="00140A47" w:rsidP="00424C37">
            <w:pPr>
              <w:pStyle w:val="TableCell2-2115pt"/>
            </w:pPr>
            <w:r w:rsidRPr="00913A62">
              <w:t>a voiceless alveolar fricative</w:t>
            </w:r>
          </w:p>
        </w:tc>
      </w:tr>
      <w:tr w:rsidR="00AC23C4" w:rsidRPr="00913A62" w14:paraId="15AA0A8F" w14:textId="77777777" w:rsidTr="008A2551">
        <w:tc>
          <w:tcPr>
            <w:tcW w:w="1304" w:type="dxa"/>
            <w:shd w:val="clear" w:color="auto" w:fill="auto"/>
          </w:tcPr>
          <w:p w14:paraId="1CF11CB9" w14:textId="77777777" w:rsidR="00140A47" w:rsidRPr="00913A62" w:rsidRDefault="00140A47" w:rsidP="00424C37">
            <w:pPr>
              <w:pStyle w:val="TableCell0-2115ptBreak"/>
            </w:pPr>
          </w:p>
        </w:tc>
        <w:tc>
          <w:tcPr>
            <w:tcW w:w="567" w:type="dxa"/>
            <w:shd w:val="clear" w:color="auto" w:fill="auto"/>
          </w:tcPr>
          <w:p w14:paraId="68E79708" w14:textId="77777777" w:rsidR="00140A47" w:rsidRPr="00913A62" w:rsidRDefault="00140A47" w:rsidP="00424C37">
            <w:pPr>
              <w:pStyle w:val="TableCell0-2115ptBreak"/>
            </w:pPr>
            <w:r w:rsidRPr="00913A62">
              <w:t>/</w:t>
            </w:r>
            <w:r w:rsidRPr="00913A62">
              <w:rPr>
                <w:rStyle w:val="ChCharisSIL"/>
              </w:rPr>
              <w:t>h</w:t>
            </w:r>
            <w:r w:rsidRPr="00AC23C4">
              <w:rPr>
                <w:rFonts w:eastAsia="MS Mincho"/>
              </w:rPr>
              <w:t>/</w:t>
            </w:r>
          </w:p>
        </w:tc>
        <w:tc>
          <w:tcPr>
            <w:tcW w:w="624" w:type="dxa"/>
            <w:shd w:val="clear" w:color="auto" w:fill="auto"/>
          </w:tcPr>
          <w:p w14:paraId="179A0618" w14:textId="77777777" w:rsidR="00140A47" w:rsidRPr="00913A62" w:rsidRDefault="00140A47" w:rsidP="00424C37">
            <w:pPr>
              <w:pStyle w:val="TableCell0-2115ptBreak"/>
            </w:pPr>
            <w:r w:rsidRPr="00913A62">
              <w:t>[</w:t>
            </w:r>
            <w:r w:rsidRPr="00913A62">
              <w:rPr>
                <w:rStyle w:val="ChCharisSIL"/>
              </w:rPr>
              <w:t>h</w:t>
            </w:r>
            <w:r w:rsidRPr="00913A62">
              <w:t>],</w:t>
            </w:r>
          </w:p>
        </w:tc>
        <w:tc>
          <w:tcPr>
            <w:tcW w:w="3402" w:type="dxa"/>
            <w:shd w:val="clear" w:color="auto" w:fill="auto"/>
          </w:tcPr>
          <w:p w14:paraId="0AE887AF" w14:textId="77777777" w:rsidR="00140A47" w:rsidRPr="00913A62" w:rsidRDefault="00140A47" w:rsidP="00424C37">
            <w:pPr>
              <w:pStyle w:val="TableCell0-2115ptBreak"/>
            </w:pPr>
            <w:r w:rsidRPr="00913A62">
              <w:t>a voiceless glottal fricative</w:t>
            </w:r>
          </w:p>
        </w:tc>
      </w:tr>
      <w:tr w:rsidR="00AC23C4" w:rsidRPr="00913A62" w14:paraId="7E60B2ED" w14:textId="77777777" w:rsidTr="008A2551">
        <w:tc>
          <w:tcPr>
            <w:tcW w:w="1304" w:type="dxa"/>
            <w:shd w:val="clear" w:color="auto" w:fill="auto"/>
          </w:tcPr>
          <w:p w14:paraId="3763DC74" w14:textId="77777777" w:rsidR="00140A47" w:rsidRPr="00913A62" w:rsidRDefault="00140A47" w:rsidP="00424C37">
            <w:pPr>
              <w:pStyle w:val="TableCell2-2115pt"/>
            </w:pPr>
            <w:r w:rsidRPr="00913A62">
              <w:t>Liquid</w:t>
            </w:r>
          </w:p>
        </w:tc>
        <w:tc>
          <w:tcPr>
            <w:tcW w:w="567" w:type="dxa"/>
            <w:shd w:val="clear" w:color="auto" w:fill="auto"/>
          </w:tcPr>
          <w:p w14:paraId="0D0D1314" w14:textId="77777777" w:rsidR="00140A47" w:rsidRPr="00913A62" w:rsidRDefault="00140A47" w:rsidP="00424C37">
            <w:pPr>
              <w:pStyle w:val="TableCell2-2115pt"/>
            </w:pPr>
            <w:r w:rsidRPr="00913A62">
              <w:t>/</w:t>
            </w:r>
            <w:r w:rsidRPr="00913A62">
              <w:rPr>
                <w:rStyle w:val="ChCharisSIL"/>
              </w:rPr>
              <w:t>r</w:t>
            </w:r>
            <w:r w:rsidRPr="00AC23C4">
              <w:rPr>
                <w:rFonts w:eastAsia="MS Mincho"/>
              </w:rPr>
              <w:t>/</w:t>
            </w:r>
          </w:p>
        </w:tc>
        <w:tc>
          <w:tcPr>
            <w:tcW w:w="624" w:type="dxa"/>
            <w:shd w:val="clear" w:color="auto" w:fill="auto"/>
          </w:tcPr>
          <w:p w14:paraId="49A19DF0" w14:textId="77777777" w:rsidR="00140A47" w:rsidRPr="00913A62" w:rsidRDefault="00140A47" w:rsidP="00424C37">
            <w:pPr>
              <w:pStyle w:val="TableCell2-2115pt"/>
            </w:pPr>
            <w:r w:rsidRPr="00913A62">
              <w:t>[</w:t>
            </w:r>
            <w:r w:rsidRPr="00913A62">
              <w:rPr>
                <w:rStyle w:val="ChCharisSIL"/>
              </w:rPr>
              <w:t>r</w:t>
            </w:r>
            <w:r w:rsidRPr="00913A62">
              <w:t>],</w:t>
            </w:r>
          </w:p>
        </w:tc>
        <w:tc>
          <w:tcPr>
            <w:tcW w:w="3402" w:type="dxa"/>
            <w:shd w:val="clear" w:color="auto" w:fill="auto"/>
          </w:tcPr>
          <w:p w14:paraId="5834D874" w14:textId="77777777" w:rsidR="00140A47" w:rsidRPr="00913A62" w:rsidRDefault="00140A47" w:rsidP="00424C37">
            <w:pPr>
              <w:pStyle w:val="TableCell2-2115pt"/>
            </w:pPr>
            <w:r w:rsidRPr="00913A62">
              <w:t>a voiced alveolar trill</w:t>
            </w:r>
          </w:p>
        </w:tc>
      </w:tr>
      <w:tr w:rsidR="00AC23C4" w:rsidRPr="00913A62" w14:paraId="7B113FAF" w14:textId="77777777" w:rsidTr="008A2551">
        <w:tc>
          <w:tcPr>
            <w:tcW w:w="1304" w:type="dxa"/>
            <w:shd w:val="clear" w:color="auto" w:fill="auto"/>
          </w:tcPr>
          <w:p w14:paraId="5EBD37AA" w14:textId="77777777" w:rsidR="00140A47" w:rsidRPr="00913A62" w:rsidRDefault="00140A47" w:rsidP="00424C37">
            <w:pPr>
              <w:pStyle w:val="TableCell0-2115pt"/>
            </w:pPr>
          </w:p>
        </w:tc>
        <w:tc>
          <w:tcPr>
            <w:tcW w:w="567" w:type="dxa"/>
            <w:shd w:val="clear" w:color="auto" w:fill="auto"/>
          </w:tcPr>
          <w:p w14:paraId="1C0D617B" w14:textId="77777777" w:rsidR="00140A47" w:rsidRPr="00913A62" w:rsidRDefault="00140A47" w:rsidP="00424C37">
            <w:pPr>
              <w:pStyle w:val="TableCell0-2115pt"/>
            </w:pPr>
          </w:p>
        </w:tc>
        <w:tc>
          <w:tcPr>
            <w:tcW w:w="624" w:type="dxa"/>
            <w:shd w:val="clear" w:color="auto" w:fill="auto"/>
          </w:tcPr>
          <w:p w14:paraId="486174AA" w14:textId="77777777" w:rsidR="00140A47" w:rsidRPr="00913A62" w:rsidRDefault="00140A47" w:rsidP="00424C37">
            <w:pPr>
              <w:pStyle w:val="TableCell0-2115pt"/>
            </w:pPr>
            <w:r w:rsidRPr="00913A62">
              <w:t>[</w:t>
            </w:r>
            <w:r w:rsidRPr="00913A62">
              <w:rPr>
                <w:rStyle w:val="ChCharisSIL"/>
              </w:rPr>
              <w:t>r̥</w:t>
            </w:r>
            <w:r w:rsidRPr="00913A62">
              <w:t>],</w:t>
            </w:r>
          </w:p>
        </w:tc>
        <w:tc>
          <w:tcPr>
            <w:tcW w:w="3402" w:type="dxa"/>
            <w:shd w:val="clear" w:color="auto" w:fill="auto"/>
          </w:tcPr>
          <w:p w14:paraId="5DC57473" w14:textId="77777777" w:rsidR="00140A47" w:rsidRPr="00913A62" w:rsidRDefault="00140A47" w:rsidP="00424C37">
            <w:pPr>
              <w:pStyle w:val="TableCell0-2115pt"/>
            </w:pPr>
            <w:r w:rsidRPr="00913A62">
              <w:t>a voiceless alveolar trill</w:t>
            </w:r>
          </w:p>
        </w:tc>
      </w:tr>
      <w:tr w:rsidR="00AC23C4" w:rsidRPr="00913A62" w14:paraId="25A9CFE8" w14:textId="77777777" w:rsidTr="008A2551">
        <w:tc>
          <w:tcPr>
            <w:tcW w:w="1304" w:type="dxa"/>
            <w:shd w:val="clear" w:color="auto" w:fill="auto"/>
          </w:tcPr>
          <w:p w14:paraId="5FC50998" w14:textId="77777777" w:rsidR="00140A47" w:rsidRPr="00913A62" w:rsidRDefault="00140A47" w:rsidP="00424C37">
            <w:pPr>
              <w:pStyle w:val="TableCell0-2115pt"/>
            </w:pPr>
          </w:p>
        </w:tc>
        <w:tc>
          <w:tcPr>
            <w:tcW w:w="567" w:type="dxa"/>
            <w:shd w:val="clear" w:color="auto" w:fill="auto"/>
          </w:tcPr>
          <w:p w14:paraId="250DF126" w14:textId="77777777" w:rsidR="00140A47" w:rsidRPr="00913A62" w:rsidRDefault="00140A47" w:rsidP="00424C37">
            <w:pPr>
              <w:pStyle w:val="TableCell0-2115pt"/>
            </w:pPr>
          </w:p>
        </w:tc>
        <w:tc>
          <w:tcPr>
            <w:tcW w:w="624" w:type="dxa"/>
            <w:shd w:val="clear" w:color="auto" w:fill="auto"/>
          </w:tcPr>
          <w:p w14:paraId="22E90BFC" w14:textId="77777777" w:rsidR="00140A47" w:rsidRPr="00913A62" w:rsidRDefault="00140A47" w:rsidP="00424C37">
            <w:pPr>
              <w:pStyle w:val="TableCell0-2115pt"/>
            </w:pPr>
            <w:r w:rsidRPr="00913A62">
              <w:t>[</w:t>
            </w:r>
            <w:r w:rsidRPr="00913A62">
              <w:rPr>
                <w:rStyle w:val="ChCharisSIL"/>
              </w:rPr>
              <w:t>ɾ</w:t>
            </w:r>
            <w:r w:rsidRPr="00913A62">
              <w:t>],</w:t>
            </w:r>
          </w:p>
        </w:tc>
        <w:tc>
          <w:tcPr>
            <w:tcW w:w="3402" w:type="dxa"/>
            <w:shd w:val="clear" w:color="auto" w:fill="auto"/>
          </w:tcPr>
          <w:p w14:paraId="617D7978" w14:textId="77777777" w:rsidR="00140A47" w:rsidRPr="00913A62" w:rsidRDefault="00140A47" w:rsidP="00424C37">
            <w:pPr>
              <w:pStyle w:val="TableCell0-2115pt"/>
            </w:pPr>
            <w:r w:rsidRPr="00913A62">
              <w:t>a voiced alveolar tap</w:t>
            </w:r>
          </w:p>
        </w:tc>
      </w:tr>
      <w:tr w:rsidR="00AC23C4" w:rsidRPr="00913A62" w14:paraId="345DC9B8" w14:textId="77777777" w:rsidTr="008A2551">
        <w:tc>
          <w:tcPr>
            <w:tcW w:w="1304" w:type="dxa"/>
            <w:tcBorders>
              <w:bottom w:val="single" w:sz="4" w:space="0" w:color="auto"/>
            </w:tcBorders>
            <w:shd w:val="clear" w:color="auto" w:fill="auto"/>
          </w:tcPr>
          <w:p w14:paraId="7E99AC8D" w14:textId="77777777" w:rsidR="00140A47" w:rsidRPr="00913A62" w:rsidRDefault="00140A47" w:rsidP="00424C37">
            <w:pPr>
              <w:pStyle w:val="TableCell0-2115ptBreak"/>
            </w:pPr>
          </w:p>
        </w:tc>
        <w:tc>
          <w:tcPr>
            <w:tcW w:w="567" w:type="dxa"/>
            <w:tcBorders>
              <w:bottom w:val="single" w:sz="4" w:space="0" w:color="auto"/>
            </w:tcBorders>
            <w:shd w:val="clear" w:color="auto" w:fill="auto"/>
          </w:tcPr>
          <w:p w14:paraId="687DA30B" w14:textId="77777777" w:rsidR="00140A47" w:rsidRPr="00913A62" w:rsidRDefault="00140A47" w:rsidP="00424C37">
            <w:pPr>
              <w:pStyle w:val="TableCell0-2115ptBreak"/>
            </w:pPr>
            <w:r w:rsidRPr="00913A62">
              <w:t>/</w:t>
            </w:r>
            <w:r w:rsidRPr="00913A62">
              <w:rPr>
                <w:rStyle w:val="ChCharisSIL"/>
              </w:rPr>
              <w:t>l</w:t>
            </w:r>
            <w:r w:rsidRPr="00913A62">
              <w:t>/</w:t>
            </w:r>
          </w:p>
        </w:tc>
        <w:tc>
          <w:tcPr>
            <w:tcW w:w="624" w:type="dxa"/>
            <w:tcBorders>
              <w:bottom w:val="single" w:sz="4" w:space="0" w:color="auto"/>
            </w:tcBorders>
            <w:shd w:val="clear" w:color="auto" w:fill="auto"/>
          </w:tcPr>
          <w:p w14:paraId="36E4C6B9" w14:textId="77777777" w:rsidR="00140A47" w:rsidRPr="00913A62" w:rsidRDefault="00140A47" w:rsidP="00424C37">
            <w:pPr>
              <w:pStyle w:val="TableCell0-2115ptBreak"/>
            </w:pPr>
            <w:r w:rsidRPr="00913A62">
              <w:t>[</w:t>
            </w:r>
            <w:r w:rsidRPr="00913A62">
              <w:rPr>
                <w:rStyle w:val="ChCharisSIL"/>
              </w:rPr>
              <w:t>l</w:t>
            </w:r>
            <w:r w:rsidRPr="00913A62">
              <w:t>],</w:t>
            </w:r>
          </w:p>
        </w:tc>
        <w:tc>
          <w:tcPr>
            <w:tcW w:w="3402" w:type="dxa"/>
            <w:tcBorders>
              <w:bottom w:val="single" w:sz="4" w:space="0" w:color="auto"/>
            </w:tcBorders>
            <w:shd w:val="clear" w:color="auto" w:fill="auto"/>
          </w:tcPr>
          <w:p w14:paraId="01A86600" w14:textId="77777777" w:rsidR="00140A47" w:rsidRPr="00913A62" w:rsidRDefault="00140A47" w:rsidP="00424C37">
            <w:pPr>
              <w:pStyle w:val="TableCell0-2115ptBreak"/>
            </w:pPr>
            <w:r w:rsidRPr="00913A62">
              <w:t>a voiced alveolar lateral</w:t>
            </w:r>
          </w:p>
        </w:tc>
      </w:tr>
      <w:tr w:rsidR="00AC23C4" w:rsidRPr="00913A62" w14:paraId="035B11DA" w14:textId="77777777" w:rsidTr="008A2551">
        <w:tc>
          <w:tcPr>
            <w:tcW w:w="1304" w:type="dxa"/>
            <w:tcBorders>
              <w:top w:val="single" w:sz="4" w:space="0" w:color="auto"/>
            </w:tcBorders>
            <w:shd w:val="clear" w:color="auto" w:fill="auto"/>
          </w:tcPr>
          <w:p w14:paraId="0D1068C5" w14:textId="77777777" w:rsidR="00140A47" w:rsidRPr="00913A62" w:rsidRDefault="00140A47" w:rsidP="00424C37">
            <w:pPr>
              <w:pStyle w:val="TableCell2-2115pt"/>
            </w:pPr>
            <w:r w:rsidRPr="00913A62">
              <w:lastRenderedPageBreak/>
              <w:t>Approximant</w:t>
            </w:r>
          </w:p>
        </w:tc>
        <w:tc>
          <w:tcPr>
            <w:tcW w:w="567" w:type="dxa"/>
            <w:tcBorders>
              <w:top w:val="single" w:sz="4" w:space="0" w:color="auto"/>
            </w:tcBorders>
            <w:shd w:val="clear" w:color="auto" w:fill="auto"/>
          </w:tcPr>
          <w:p w14:paraId="49901323" w14:textId="77777777" w:rsidR="00140A47" w:rsidRPr="00913A62" w:rsidRDefault="00140A47" w:rsidP="00424C37">
            <w:pPr>
              <w:pStyle w:val="TableCell2-2115pt"/>
            </w:pPr>
            <w:r w:rsidRPr="00913A62">
              <w:t>/</w:t>
            </w:r>
            <w:r w:rsidRPr="00913A62">
              <w:rPr>
                <w:rStyle w:val="ChCharisSIL"/>
              </w:rPr>
              <w:t>j</w:t>
            </w:r>
            <w:r w:rsidRPr="00AC23C4">
              <w:rPr>
                <w:rFonts w:eastAsia="MS Mincho"/>
              </w:rPr>
              <w:t>/</w:t>
            </w:r>
          </w:p>
        </w:tc>
        <w:tc>
          <w:tcPr>
            <w:tcW w:w="624" w:type="dxa"/>
            <w:tcBorders>
              <w:top w:val="single" w:sz="4" w:space="0" w:color="auto"/>
            </w:tcBorders>
            <w:shd w:val="clear" w:color="auto" w:fill="auto"/>
          </w:tcPr>
          <w:p w14:paraId="373B0570" w14:textId="77777777" w:rsidR="00140A47" w:rsidRPr="00913A62" w:rsidRDefault="00140A47" w:rsidP="00424C37">
            <w:pPr>
              <w:pStyle w:val="TableCell2-2115pt"/>
            </w:pPr>
            <w:r w:rsidRPr="00913A62">
              <w:t>[</w:t>
            </w:r>
            <w:r w:rsidRPr="00913A62">
              <w:rPr>
                <w:rStyle w:val="ChCharisSIL"/>
              </w:rPr>
              <w:t>j</w:t>
            </w:r>
            <w:r w:rsidRPr="00913A62">
              <w:t>],</w:t>
            </w:r>
          </w:p>
        </w:tc>
        <w:tc>
          <w:tcPr>
            <w:tcW w:w="3402" w:type="dxa"/>
            <w:tcBorders>
              <w:top w:val="single" w:sz="4" w:space="0" w:color="auto"/>
            </w:tcBorders>
            <w:shd w:val="clear" w:color="auto" w:fill="auto"/>
          </w:tcPr>
          <w:p w14:paraId="6E4C6211" w14:textId="77777777" w:rsidR="00140A47" w:rsidRPr="00913A62" w:rsidRDefault="00140A47" w:rsidP="00424C37">
            <w:pPr>
              <w:pStyle w:val="TableCell2-2115pt"/>
            </w:pPr>
            <w:r w:rsidRPr="00913A62">
              <w:t>a voiced palatal approximant</w:t>
            </w:r>
          </w:p>
        </w:tc>
      </w:tr>
      <w:tr w:rsidR="00AC23C4" w:rsidRPr="00913A62" w14:paraId="2908F3D0" w14:textId="77777777" w:rsidTr="008A2551">
        <w:tc>
          <w:tcPr>
            <w:tcW w:w="1304" w:type="dxa"/>
            <w:tcBorders>
              <w:bottom w:val="single" w:sz="4" w:space="0" w:color="auto"/>
            </w:tcBorders>
            <w:shd w:val="clear" w:color="auto" w:fill="auto"/>
          </w:tcPr>
          <w:p w14:paraId="57C88C6B" w14:textId="77777777" w:rsidR="00140A47" w:rsidRPr="00913A62" w:rsidRDefault="00140A47" w:rsidP="00424C37">
            <w:pPr>
              <w:pStyle w:val="TableCell0-2115ptBreak"/>
            </w:pPr>
          </w:p>
        </w:tc>
        <w:tc>
          <w:tcPr>
            <w:tcW w:w="567" w:type="dxa"/>
            <w:tcBorders>
              <w:bottom w:val="single" w:sz="4" w:space="0" w:color="auto"/>
            </w:tcBorders>
            <w:shd w:val="clear" w:color="auto" w:fill="auto"/>
          </w:tcPr>
          <w:p w14:paraId="43BFD5DD" w14:textId="77777777" w:rsidR="00140A47" w:rsidRPr="00913A62" w:rsidRDefault="00140A47" w:rsidP="00424C37">
            <w:pPr>
              <w:pStyle w:val="TableCell0-2115ptBreak"/>
            </w:pPr>
            <w:r w:rsidRPr="00913A62">
              <w:t>/</w:t>
            </w:r>
            <w:r w:rsidRPr="00913A62">
              <w:rPr>
                <w:rStyle w:val="ChCharisSIL"/>
              </w:rPr>
              <w:t>w</w:t>
            </w:r>
            <w:r w:rsidRPr="00AC23C4">
              <w:rPr>
                <w:rFonts w:eastAsia="MS Mincho"/>
              </w:rPr>
              <w:t>/</w:t>
            </w:r>
          </w:p>
        </w:tc>
        <w:tc>
          <w:tcPr>
            <w:tcW w:w="624" w:type="dxa"/>
            <w:tcBorders>
              <w:bottom w:val="single" w:sz="4" w:space="0" w:color="auto"/>
            </w:tcBorders>
            <w:shd w:val="clear" w:color="auto" w:fill="auto"/>
          </w:tcPr>
          <w:p w14:paraId="317C55D4" w14:textId="77777777" w:rsidR="00140A47" w:rsidRPr="00913A62" w:rsidRDefault="00140A47" w:rsidP="00424C37">
            <w:pPr>
              <w:pStyle w:val="TableCell0-2115ptBreak"/>
            </w:pPr>
            <w:r w:rsidRPr="00913A62">
              <w:t>[</w:t>
            </w:r>
            <w:r w:rsidRPr="00913A62">
              <w:rPr>
                <w:rStyle w:val="ChCharisSIL"/>
              </w:rPr>
              <w:t>w</w:t>
            </w:r>
            <w:r w:rsidRPr="00913A62">
              <w:t>],</w:t>
            </w:r>
          </w:p>
        </w:tc>
        <w:tc>
          <w:tcPr>
            <w:tcW w:w="3402" w:type="dxa"/>
            <w:tcBorders>
              <w:bottom w:val="single" w:sz="4" w:space="0" w:color="auto"/>
            </w:tcBorders>
            <w:shd w:val="clear" w:color="auto" w:fill="auto"/>
          </w:tcPr>
          <w:p w14:paraId="09F577FE" w14:textId="77777777" w:rsidR="00140A47" w:rsidRPr="00913A62" w:rsidRDefault="00140A47" w:rsidP="00424C37">
            <w:pPr>
              <w:pStyle w:val="TableCell0-2115ptBreak"/>
            </w:pPr>
            <w:r w:rsidRPr="00913A62">
              <w:t>a voiced labio-velar approximant</w:t>
            </w:r>
          </w:p>
        </w:tc>
      </w:tr>
    </w:tbl>
    <w:p w14:paraId="577E304D" w14:textId="77777777" w:rsidR="00140A47" w:rsidRDefault="00140A47" w:rsidP="003F5404">
      <w:pPr>
        <w:pStyle w:val="Body0010after"/>
      </w:pPr>
    </w:p>
    <w:p w14:paraId="1F0FED97" w14:textId="77777777" w:rsidR="00140A47" w:rsidRPr="00913A62" w:rsidRDefault="00140A47" w:rsidP="00140A47">
      <w:pPr>
        <w:pStyle w:val="Heading4"/>
      </w:pPr>
      <w:bookmarkStart w:id="856" w:name="_Ref323743143"/>
      <w:r w:rsidRPr="00913A62">
        <w:t>Contrast between similar consonants</w:t>
      </w:r>
      <w:bookmarkEnd w:id="856"/>
    </w:p>
    <w:p w14:paraId="411A77BF" w14:textId="1D77F8D0" w:rsidR="00140A47" w:rsidRPr="00913A62" w:rsidRDefault="00140A47" w:rsidP="00942139">
      <w:pPr>
        <w:pStyle w:val="Body0005after"/>
      </w:pPr>
      <w:r w:rsidRPr="00913A62">
        <w:t xml:space="preserve">Contrast between similar consonants is presented in minimal or near-minimal pairs in the following tables: in word-initial position in </w:t>
      </w:r>
      <w:r w:rsidRPr="00913A62">
        <w:fldChar w:fldCharType="begin"/>
      </w:r>
      <w:r w:rsidRPr="00913A62">
        <w:instrText xml:space="preserve"> REF _Ref323303088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3</w:t>
      </w:r>
      <w:r w:rsidRPr="00913A62">
        <w:fldChar w:fldCharType="end"/>
      </w:r>
      <w:r w:rsidRPr="00913A62">
        <w:t xml:space="preserve">, in root-internal position in </w:t>
      </w:r>
      <w:r w:rsidRPr="00913A62">
        <w:fldChar w:fldCharType="begin"/>
      </w:r>
      <w:r w:rsidRPr="00913A62">
        <w:instrText xml:space="preserve"> REF _Ref323303089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4</w:t>
      </w:r>
      <w:r w:rsidRPr="00913A62">
        <w:fldChar w:fldCharType="end"/>
      </w:r>
      <w:r w:rsidRPr="00913A62">
        <w:t xml:space="preserve">, and in word-final position in </w:t>
      </w:r>
      <w:r w:rsidRPr="00913A62">
        <w:fldChar w:fldCharType="begin"/>
      </w:r>
      <w:r w:rsidRPr="00913A62">
        <w:instrText xml:space="preserve"> REF _Ref323303090 \h </w:instrText>
      </w:r>
      <w:r>
        <w:instrText xml:space="preserve"> \* MERGEFORMAT </w:instrText>
      </w:r>
      <w:r w:rsidRPr="00913A62">
        <w:fldChar w:fldCharType="separate"/>
      </w:r>
      <w:r w:rsidR="00154D81" w:rsidRPr="00E413A5">
        <w:t xml:space="preserve">Table </w:t>
      </w:r>
      <w:r w:rsidR="00154D81">
        <w:rPr>
          <w:noProof/>
          <w:cs/>
        </w:rPr>
        <w:t>‎</w:t>
      </w:r>
      <w:r w:rsidR="00154D81">
        <w:rPr>
          <w:noProof/>
        </w:rPr>
        <w:t>2.5</w:t>
      </w:r>
      <w:r w:rsidRPr="00913A62">
        <w:fldChar w:fldCharType="end"/>
      </w:r>
      <w:r w:rsidRPr="00913A62">
        <w:t xml:space="preserve">. </w:t>
      </w:r>
      <w:r w:rsidRPr="00913A62">
        <w:rPr>
          <w:lang w:eastAsia="en-US"/>
        </w:rPr>
        <w:t xml:space="preserve">When (near-)minimal pairs could not be found, another word containing a contrasting consonant is given. </w:t>
      </w:r>
      <w:r w:rsidRPr="003A7669">
        <w:rPr>
          <w:lang w:eastAsia="en-US"/>
        </w:rPr>
        <w:t>Some</w:t>
      </w:r>
      <w:r w:rsidRPr="00913A62">
        <w:rPr>
          <w:lang w:eastAsia="en-US"/>
        </w:rPr>
        <w:t xml:space="preserve"> segments have a restricted distribution</w:t>
      </w:r>
      <w:r w:rsidR="003A7669">
        <w:rPr>
          <w:lang w:eastAsia="en-US"/>
        </w:rPr>
        <w:t xml:space="preserve">; the </w:t>
      </w:r>
      <w:r w:rsidR="00465125">
        <w:rPr>
          <w:lang w:eastAsia="en-US"/>
        </w:rPr>
        <w:t xml:space="preserve">palatal </w:t>
      </w:r>
      <w:r w:rsidR="003A7669">
        <w:rPr>
          <w:lang w:eastAsia="en-US"/>
        </w:rPr>
        <w:t xml:space="preserve">nasal, for instance, </w:t>
      </w:r>
      <w:r w:rsidR="009205FF">
        <w:rPr>
          <w:lang w:eastAsia="en-US"/>
        </w:rPr>
        <w:t xml:space="preserve">does not occur </w:t>
      </w:r>
      <w:r w:rsidR="003A7669">
        <w:rPr>
          <w:lang w:eastAsia="en-US"/>
        </w:rPr>
        <w:t xml:space="preserve">in </w:t>
      </w:r>
      <w:r w:rsidR="00465125">
        <w:rPr>
          <w:lang w:eastAsia="en-US"/>
        </w:rPr>
        <w:t xml:space="preserve">the coda </w:t>
      </w:r>
      <w:r w:rsidR="003A7669">
        <w:rPr>
          <w:lang w:eastAsia="en-US"/>
        </w:rPr>
        <w:t>position</w:t>
      </w:r>
      <w:r w:rsidRPr="00913A62">
        <w:rPr>
          <w:lang w:eastAsia="en-US"/>
        </w:rPr>
        <w:t xml:space="preserve"> (§</w:t>
      </w:r>
      <w:r w:rsidRPr="00913A62">
        <w:rPr>
          <w:lang w:eastAsia="en-US"/>
        </w:rPr>
        <w:fldChar w:fldCharType="begin"/>
      </w:r>
      <w:r w:rsidRPr="00913A62">
        <w:rPr>
          <w:lang w:eastAsia="en-US"/>
        </w:rPr>
        <w:instrText xml:space="preserve"> REF _Ref324758216 \w \h </w:instrText>
      </w:r>
      <w:r>
        <w:rPr>
          <w:lang w:eastAsia="en-US"/>
        </w:rPr>
        <w:instrText xml:space="preserve"> \* MERGEFORMAT </w:instrText>
      </w:r>
      <w:r w:rsidRPr="00913A62">
        <w:rPr>
          <w:lang w:eastAsia="en-US"/>
        </w:rPr>
      </w:r>
      <w:r w:rsidRPr="00913A62">
        <w:rPr>
          <w:lang w:eastAsia="en-US"/>
        </w:rPr>
        <w:fldChar w:fldCharType="separate"/>
      </w:r>
      <w:r w:rsidR="00154D81">
        <w:rPr>
          <w:cs/>
          <w:lang w:eastAsia="en-US"/>
        </w:rPr>
        <w:t>‎</w:t>
      </w:r>
      <w:r w:rsidR="00154D81">
        <w:rPr>
          <w:lang w:eastAsia="en-US"/>
        </w:rPr>
        <w:t>2.4.1</w:t>
      </w:r>
      <w:r w:rsidRPr="00913A62">
        <w:rPr>
          <w:lang w:eastAsia="en-US"/>
        </w:rPr>
        <w:fldChar w:fldCharType="end"/>
      </w:r>
      <w:r w:rsidRPr="00913A62">
        <w:rPr>
          <w:lang w:eastAsia="en-US"/>
        </w:rPr>
        <w:t>).</w:t>
      </w:r>
    </w:p>
    <w:p w14:paraId="2F70B593" w14:textId="77777777" w:rsidR="00140A47" w:rsidRPr="00913A62" w:rsidRDefault="00140A47" w:rsidP="00140A47">
      <w:pPr>
        <w:pStyle w:val="Caption"/>
      </w:pPr>
      <w:bookmarkStart w:id="857" w:name="_Ref323303088"/>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3</w:t>
        </w:r>
      </w:fldSimple>
      <w:bookmarkEnd w:id="857"/>
      <w:r w:rsidRPr="00913A62">
        <w:t>:</w:t>
      </w:r>
      <w:r w:rsidRPr="00913A62">
        <w:tab/>
        <w:t>Consonant contrast in word-initial position</w:t>
      </w:r>
    </w:p>
    <w:tbl>
      <w:tblPr>
        <w:tblW w:w="5840" w:type="dxa"/>
        <w:tblInd w:w="170" w:type="dxa"/>
        <w:tblBorders>
          <w:bottom w:val="single" w:sz="4" w:space="0" w:color="auto"/>
        </w:tblBorders>
        <w:tblLayout w:type="fixed"/>
        <w:tblLook w:val="01E0" w:firstRow="1" w:lastRow="1" w:firstColumn="1" w:lastColumn="1" w:noHBand="0" w:noVBand="0"/>
      </w:tblPr>
      <w:tblGrid>
        <w:gridCol w:w="1246"/>
        <w:gridCol w:w="737"/>
        <w:gridCol w:w="1191"/>
        <w:gridCol w:w="1021"/>
        <w:gridCol w:w="1645"/>
      </w:tblGrid>
      <w:tr w:rsidR="00140A47" w:rsidRPr="00913A62" w14:paraId="5DAA1B04" w14:textId="77777777" w:rsidTr="000335CE">
        <w:trPr>
          <w:tblHeader/>
        </w:trPr>
        <w:tc>
          <w:tcPr>
            <w:tcW w:w="1983" w:type="dxa"/>
            <w:gridSpan w:val="2"/>
            <w:tcBorders>
              <w:top w:val="single" w:sz="4" w:space="0" w:color="auto"/>
              <w:bottom w:val="single" w:sz="4" w:space="0" w:color="auto"/>
            </w:tcBorders>
            <w:shd w:val="clear" w:color="auto" w:fill="auto"/>
          </w:tcPr>
          <w:p w14:paraId="11F2A46B" w14:textId="77777777" w:rsidR="00140A47" w:rsidRPr="00913A62" w:rsidRDefault="00140A47" w:rsidP="00140A47">
            <w:pPr>
              <w:pStyle w:val="TableHd"/>
            </w:pPr>
            <w:r w:rsidRPr="00913A62">
              <w:t>Contrast</w:t>
            </w:r>
          </w:p>
        </w:tc>
        <w:tc>
          <w:tcPr>
            <w:tcW w:w="1191" w:type="dxa"/>
            <w:tcBorders>
              <w:top w:val="single" w:sz="4" w:space="0" w:color="auto"/>
              <w:bottom w:val="single" w:sz="4" w:space="0" w:color="auto"/>
            </w:tcBorders>
            <w:shd w:val="clear" w:color="auto" w:fill="auto"/>
          </w:tcPr>
          <w:p w14:paraId="249A5272" w14:textId="77777777" w:rsidR="00140A47" w:rsidRPr="00913A62" w:rsidRDefault="00140A47" w:rsidP="00140A47">
            <w:pPr>
              <w:pStyle w:val="TableHdLeft"/>
            </w:pPr>
            <w:r w:rsidRPr="00913A62">
              <w:t>Item</w:t>
            </w:r>
          </w:p>
        </w:tc>
        <w:tc>
          <w:tcPr>
            <w:tcW w:w="1021" w:type="dxa"/>
            <w:tcBorders>
              <w:top w:val="single" w:sz="4" w:space="0" w:color="auto"/>
              <w:bottom w:val="single" w:sz="4" w:space="0" w:color="auto"/>
            </w:tcBorders>
            <w:shd w:val="clear" w:color="auto" w:fill="auto"/>
          </w:tcPr>
          <w:p w14:paraId="4F59B462" w14:textId="77777777" w:rsidR="00140A47" w:rsidRPr="00913A62" w:rsidRDefault="00140A47" w:rsidP="00140A47">
            <w:pPr>
              <w:pStyle w:val="TableHdLeft"/>
            </w:pPr>
            <w:r w:rsidRPr="00913A62">
              <w:t>Orthogr.</w:t>
            </w:r>
          </w:p>
        </w:tc>
        <w:tc>
          <w:tcPr>
            <w:tcW w:w="1644" w:type="dxa"/>
            <w:tcBorders>
              <w:top w:val="single" w:sz="4" w:space="0" w:color="auto"/>
              <w:bottom w:val="single" w:sz="4" w:space="0" w:color="auto"/>
            </w:tcBorders>
            <w:shd w:val="clear" w:color="auto" w:fill="auto"/>
          </w:tcPr>
          <w:p w14:paraId="3F69ECB1" w14:textId="77777777" w:rsidR="00140A47" w:rsidRPr="00913A62" w:rsidRDefault="00140A47" w:rsidP="00140A47">
            <w:pPr>
              <w:pStyle w:val="TableHdLeft"/>
            </w:pPr>
            <w:r w:rsidRPr="00913A62">
              <w:t>Gloss</w:t>
            </w:r>
          </w:p>
        </w:tc>
      </w:tr>
      <w:tr w:rsidR="00AC23C4" w:rsidRPr="00913A62" w14:paraId="20C9C572" w14:textId="77777777" w:rsidTr="000335CE">
        <w:tc>
          <w:tcPr>
            <w:tcW w:w="1246" w:type="dxa"/>
            <w:tcBorders>
              <w:top w:val="single" w:sz="4" w:space="0" w:color="auto"/>
            </w:tcBorders>
            <w:shd w:val="clear" w:color="auto" w:fill="auto"/>
          </w:tcPr>
          <w:p w14:paraId="61DB44B0" w14:textId="77777777" w:rsidR="00140A47" w:rsidRPr="00913A62" w:rsidRDefault="00140A47" w:rsidP="00424C37">
            <w:pPr>
              <w:pStyle w:val="TableCell2-2115pt"/>
              <w:rPr>
                <w:rStyle w:val="ChCharisSIL"/>
              </w:rPr>
            </w:pPr>
            <w:r w:rsidRPr="00913A62">
              <w:rPr>
                <w:rStyle w:val="ChCharisSIL"/>
              </w:rPr>
              <w:t>p~b~m</w:t>
            </w:r>
          </w:p>
        </w:tc>
        <w:tc>
          <w:tcPr>
            <w:tcW w:w="737" w:type="dxa"/>
            <w:tcBorders>
              <w:top w:val="single" w:sz="4" w:space="0" w:color="auto"/>
            </w:tcBorders>
            <w:shd w:val="clear" w:color="auto" w:fill="auto"/>
          </w:tcPr>
          <w:p w14:paraId="33E704C8" w14:textId="77777777" w:rsidR="00140A47" w:rsidRPr="00913A62" w:rsidRDefault="00140A47" w:rsidP="00424C37">
            <w:pPr>
              <w:pStyle w:val="TableCell2-2115pt"/>
              <w:rPr>
                <w:rStyle w:val="ChCharisSIL"/>
              </w:rPr>
            </w:pPr>
          </w:p>
        </w:tc>
        <w:tc>
          <w:tcPr>
            <w:tcW w:w="1191" w:type="dxa"/>
            <w:tcBorders>
              <w:top w:val="single" w:sz="4" w:space="0" w:color="auto"/>
            </w:tcBorders>
            <w:shd w:val="clear" w:color="auto" w:fill="auto"/>
          </w:tcPr>
          <w:p w14:paraId="40AF3543" w14:textId="77777777" w:rsidR="00140A47" w:rsidRPr="00913A62" w:rsidRDefault="00140A47" w:rsidP="00424C37">
            <w:pPr>
              <w:pStyle w:val="TableCell2-2115pt"/>
              <w:rPr>
                <w:rStyle w:val="ChCharisSIL"/>
              </w:rPr>
            </w:pPr>
            <w:r w:rsidRPr="006A23BE">
              <w:t>[</w:t>
            </w:r>
            <w:r w:rsidRPr="00913A62">
              <w:rPr>
                <w:rStyle w:val="ChCharisSIL"/>
              </w:rPr>
              <w:t>ˈpu.lu</w:t>
            </w:r>
            <w:r w:rsidRPr="0099068C">
              <w:t>]</w:t>
            </w:r>
          </w:p>
        </w:tc>
        <w:tc>
          <w:tcPr>
            <w:tcW w:w="1021" w:type="dxa"/>
            <w:tcBorders>
              <w:top w:val="single" w:sz="4" w:space="0" w:color="auto"/>
            </w:tcBorders>
            <w:shd w:val="clear" w:color="auto" w:fill="auto"/>
          </w:tcPr>
          <w:p w14:paraId="1C9B258E" w14:textId="77777777" w:rsidR="00140A47" w:rsidRPr="00913A62" w:rsidRDefault="00140A47" w:rsidP="00424C37">
            <w:pPr>
              <w:pStyle w:val="TableCell2-2115pt"/>
              <w:rPr>
                <w:rStyle w:val="ChItalBold"/>
              </w:rPr>
            </w:pPr>
            <w:r w:rsidRPr="00913A62">
              <w:rPr>
                <w:rStyle w:val="ChItalBold"/>
              </w:rPr>
              <w:t>pulu</w:t>
            </w:r>
          </w:p>
        </w:tc>
        <w:tc>
          <w:tcPr>
            <w:tcW w:w="1645" w:type="dxa"/>
            <w:tcBorders>
              <w:top w:val="single" w:sz="4" w:space="0" w:color="auto"/>
            </w:tcBorders>
            <w:shd w:val="clear" w:color="auto" w:fill="auto"/>
          </w:tcPr>
          <w:p w14:paraId="06FC86BD" w14:textId="3BF5DB33" w:rsidR="00140A47" w:rsidRPr="00913A62" w:rsidRDefault="00B7093A" w:rsidP="00424C37">
            <w:pPr>
              <w:pStyle w:val="TableCell2-2115pt"/>
            </w:pPr>
            <w:r>
              <w:t>‘</w:t>
            </w:r>
            <w:r w:rsidR="00140A47" w:rsidRPr="00913A62">
              <w:t>tens</w:t>
            </w:r>
            <w:r>
              <w:t>’</w:t>
            </w:r>
          </w:p>
        </w:tc>
      </w:tr>
      <w:tr w:rsidR="00AC23C4" w:rsidRPr="00913A62" w14:paraId="4BCA7358" w14:textId="77777777" w:rsidTr="000335CE">
        <w:tc>
          <w:tcPr>
            <w:tcW w:w="1246" w:type="dxa"/>
            <w:shd w:val="clear" w:color="auto" w:fill="auto"/>
          </w:tcPr>
          <w:p w14:paraId="77A87682" w14:textId="77777777" w:rsidR="00140A47" w:rsidRPr="00913A62" w:rsidRDefault="00140A47" w:rsidP="00424C37">
            <w:pPr>
              <w:pStyle w:val="TableCell0-2115pt"/>
            </w:pPr>
          </w:p>
        </w:tc>
        <w:tc>
          <w:tcPr>
            <w:tcW w:w="737" w:type="dxa"/>
            <w:shd w:val="clear" w:color="auto" w:fill="auto"/>
          </w:tcPr>
          <w:p w14:paraId="14D7601A" w14:textId="77777777" w:rsidR="00140A47" w:rsidRPr="00913A62" w:rsidRDefault="00140A47" w:rsidP="00424C37">
            <w:pPr>
              <w:pStyle w:val="TableCell0-2115pt"/>
              <w:rPr>
                <w:rStyle w:val="ChCharisSIL"/>
              </w:rPr>
            </w:pPr>
          </w:p>
        </w:tc>
        <w:tc>
          <w:tcPr>
            <w:tcW w:w="1191" w:type="dxa"/>
            <w:shd w:val="clear" w:color="auto" w:fill="auto"/>
          </w:tcPr>
          <w:p w14:paraId="258E7720" w14:textId="77777777" w:rsidR="00140A47" w:rsidRPr="00913A62" w:rsidRDefault="00140A47" w:rsidP="00424C37">
            <w:pPr>
              <w:pStyle w:val="TableCell0-2115pt"/>
              <w:rPr>
                <w:rStyle w:val="ChCharisSIL"/>
              </w:rPr>
            </w:pPr>
            <w:r w:rsidRPr="00F65F95">
              <w:t>[</w:t>
            </w:r>
            <w:r w:rsidRPr="00913A62">
              <w:rPr>
                <w:rStyle w:val="ChCharisSIL"/>
              </w:rPr>
              <w:t>ˈbu.lu</w:t>
            </w:r>
            <w:r w:rsidRPr="0099068C">
              <w:t>]</w:t>
            </w:r>
          </w:p>
        </w:tc>
        <w:tc>
          <w:tcPr>
            <w:tcW w:w="1021" w:type="dxa"/>
            <w:shd w:val="clear" w:color="auto" w:fill="auto"/>
          </w:tcPr>
          <w:p w14:paraId="657CCA82" w14:textId="77777777" w:rsidR="00140A47" w:rsidRPr="00913A62" w:rsidRDefault="00140A47" w:rsidP="00424C37">
            <w:pPr>
              <w:pStyle w:val="TableCell0-2115pt"/>
              <w:rPr>
                <w:rStyle w:val="ChItalBold"/>
              </w:rPr>
            </w:pPr>
            <w:r w:rsidRPr="00913A62">
              <w:rPr>
                <w:rStyle w:val="ChItalBold"/>
              </w:rPr>
              <w:t>bulu</w:t>
            </w:r>
          </w:p>
        </w:tc>
        <w:tc>
          <w:tcPr>
            <w:tcW w:w="1645" w:type="dxa"/>
            <w:shd w:val="clear" w:color="auto" w:fill="auto"/>
          </w:tcPr>
          <w:p w14:paraId="7F71CCCB" w14:textId="5BFCE0DA" w:rsidR="00140A47" w:rsidRPr="00913A62" w:rsidRDefault="00B7093A" w:rsidP="00424C37">
            <w:pPr>
              <w:pStyle w:val="TableCell0-2115pt"/>
            </w:pPr>
            <w:r>
              <w:t>‘</w:t>
            </w:r>
            <w:r w:rsidR="00140A47" w:rsidRPr="00913A62">
              <w:t>body hair</w:t>
            </w:r>
            <w:r>
              <w:t>’</w:t>
            </w:r>
          </w:p>
        </w:tc>
      </w:tr>
      <w:tr w:rsidR="00AC23C4" w:rsidRPr="00913A62" w14:paraId="2F045480" w14:textId="77777777" w:rsidTr="000335CE">
        <w:tc>
          <w:tcPr>
            <w:tcW w:w="1246" w:type="dxa"/>
            <w:shd w:val="clear" w:color="auto" w:fill="auto"/>
          </w:tcPr>
          <w:p w14:paraId="30B7CA84" w14:textId="77777777" w:rsidR="00140A47" w:rsidRPr="00913A62" w:rsidRDefault="00140A47" w:rsidP="00424C37">
            <w:pPr>
              <w:pStyle w:val="TableCell0-2115pt"/>
            </w:pPr>
          </w:p>
        </w:tc>
        <w:tc>
          <w:tcPr>
            <w:tcW w:w="737" w:type="dxa"/>
            <w:shd w:val="clear" w:color="auto" w:fill="auto"/>
          </w:tcPr>
          <w:p w14:paraId="15E0F1BD" w14:textId="77777777" w:rsidR="00140A47" w:rsidRPr="00913A62" w:rsidRDefault="00140A47" w:rsidP="00424C37">
            <w:pPr>
              <w:pStyle w:val="TableCell0-2115pt"/>
              <w:rPr>
                <w:rStyle w:val="ChCharisSIL"/>
              </w:rPr>
            </w:pPr>
          </w:p>
        </w:tc>
        <w:tc>
          <w:tcPr>
            <w:tcW w:w="1191" w:type="dxa"/>
            <w:shd w:val="clear" w:color="auto" w:fill="auto"/>
          </w:tcPr>
          <w:p w14:paraId="71A69395" w14:textId="77777777" w:rsidR="00140A47" w:rsidRPr="00913A62" w:rsidRDefault="00140A47" w:rsidP="00424C37">
            <w:pPr>
              <w:pStyle w:val="TableCell0-2115pt"/>
              <w:rPr>
                <w:rStyle w:val="ChCharisSIL"/>
              </w:rPr>
            </w:pPr>
            <w:r w:rsidRPr="00F65F95">
              <w:t>[</w:t>
            </w:r>
            <w:r w:rsidRPr="00913A62">
              <w:rPr>
                <w:rStyle w:val="ChCharisSIL"/>
              </w:rPr>
              <w:t>ˈmu.lʊt̚</w:t>
            </w:r>
            <w:r w:rsidRPr="0099068C">
              <w:t>]</w:t>
            </w:r>
          </w:p>
        </w:tc>
        <w:tc>
          <w:tcPr>
            <w:tcW w:w="1021" w:type="dxa"/>
            <w:shd w:val="clear" w:color="auto" w:fill="auto"/>
          </w:tcPr>
          <w:p w14:paraId="1E78B69D" w14:textId="77777777" w:rsidR="00140A47" w:rsidRPr="00913A62" w:rsidRDefault="00140A47" w:rsidP="00424C37">
            <w:pPr>
              <w:pStyle w:val="TableCell0-2115pt"/>
              <w:rPr>
                <w:rStyle w:val="ChItalBold"/>
              </w:rPr>
            </w:pPr>
            <w:r w:rsidRPr="00913A62">
              <w:rPr>
                <w:rStyle w:val="ChItalBold"/>
              </w:rPr>
              <w:t>mulut</w:t>
            </w:r>
          </w:p>
        </w:tc>
        <w:tc>
          <w:tcPr>
            <w:tcW w:w="1645" w:type="dxa"/>
            <w:shd w:val="clear" w:color="auto" w:fill="auto"/>
          </w:tcPr>
          <w:p w14:paraId="180265B3" w14:textId="069F1EDD" w:rsidR="00140A47" w:rsidRPr="00913A62" w:rsidRDefault="00B7093A" w:rsidP="00424C37">
            <w:pPr>
              <w:pStyle w:val="TableCell0-2115pt"/>
            </w:pPr>
            <w:r>
              <w:t>‘</w:t>
            </w:r>
            <w:r w:rsidR="00140A47" w:rsidRPr="00913A62">
              <w:t>mouth</w:t>
            </w:r>
            <w:r>
              <w:t>’</w:t>
            </w:r>
          </w:p>
        </w:tc>
      </w:tr>
      <w:tr w:rsidR="00AC23C4" w:rsidRPr="00913A62" w14:paraId="50FF2983" w14:textId="77777777" w:rsidTr="000335CE">
        <w:tc>
          <w:tcPr>
            <w:tcW w:w="1246" w:type="dxa"/>
            <w:shd w:val="clear" w:color="auto" w:fill="auto"/>
          </w:tcPr>
          <w:p w14:paraId="542A8F7C" w14:textId="77777777" w:rsidR="00140A47" w:rsidRPr="00913A62" w:rsidRDefault="00140A47" w:rsidP="00424C37">
            <w:pPr>
              <w:pStyle w:val="TableCell2-2115pt"/>
              <w:rPr>
                <w:rStyle w:val="ChCharisSIL"/>
              </w:rPr>
            </w:pPr>
            <w:r w:rsidRPr="00913A62">
              <w:rPr>
                <w:rStyle w:val="ChCharisSIL"/>
              </w:rPr>
              <w:t>t~d~n</w:t>
            </w:r>
          </w:p>
        </w:tc>
        <w:tc>
          <w:tcPr>
            <w:tcW w:w="737" w:type="dxa"/>
            <w:shd w:val="clear" w:color="auto" w:fill="auto"/>
          </w:tcPr>
          <w:p w14:paraId="7FCF71D8" w14:textId="77777777" w:rsidR="00140A47" w:rsidRPr="00913A62" w:rsidRDefault="00140A47" w:rsidP="00424C37">
            <w:pPr>
              <w:pStyle w:val="TableCell2-2115pt"/>
              <w:rPr>
                <w:rStyle w:val="ChCharisSIL"/>
              </w:rPr>
            </w:pPr>
            <w:r w:rsidRPr="00913A62">
              <w:rPr>
                <w:rStyle w:val="ChCharisSIL"/>
              </w:rPr>
              <w:t>t~d</w:t>
            </w:r>
          </w:p>
        </w:tc>
        <w:tc>
          <w:tcPr>
            <w:tcW w:w="1191" w:type="dxa"/>
            <w:shd w:val="clear" w:color="auto" w:fill="auto"/>
          </w:tcPr>
          <w:p w14:paraId="544F5797" w14:textId="77777777" w:rsidR="00140A47" w:rsidRPr="00913A62" w:rsidRDefault="00140A47" w:rsidP="00424C37">
            <w:pPr>
              <w:pStyle w:val="TableCell2-2115pt"/>
              <w:rPr>
                <w:rStyle w:val="ChCharisSIL"/>
              </w:rPr>
            </w:pPr>
            <w:r w:rsidRPr="00F65F95">
              <w:t>[</w:t>
            </w:r>
            <w:r w:rsidRPr="00913A62">
              <w:rPr>
                <w:rStyle w:val="ChCharisSIL"/>
              </w:rPr>
              <w:t>ˈtɔ̞ŋ</w:t>
            </w:r>
            <w:r w:rsidRPr="0099068C">
              <w:t>]</w:t>
            </w:r>
          </w:p>
        </w:tc>
        <w:tc>
          <w:tcPr>
            <w:tcW w:w="1021" w:type="dxa"/>
            <w:shd w:val="clear" w:color="auto" w:fill="auto"/>
          </w:tcPr>
          <w:p w14:paraId="02E019E5" w14:textId="77777777" w:rsidR="00140A47" w:rsidRPr="00913A62" w:rsidRDefault="00140A47" w:rsidP="00424C37">
            <w:pPr>
              <w:pStyle w:val="TableCell2-2115pt"/>
              <w:rPr>
                <w:rStyle w:val="ChItalBold"/>
              </w:rPr>
            </w:pPr>
            <w:r w:rsidRPr="00913A62">
              <w:rPr>
                <w:rStyle w:val="ChItalBold"/>
              </w:rPr>
              <w:t>tong</w:t>
            </w:r>
          </w:p>
        </w:tc>
        <w:tc>
          <w:tcPr>
            <w:tcW w:w="1645" w:type="dxa"/>
            <w:shd w:val="clear" w:color="auto" w:fill="auto"/>
          </w:tcPr>
          <w:p w14:paraId="6A4E1817" w14:textId="19629627" w:rsidR="00140A47" w:rsidRPr="00913A62" w:rsidRDefault="00B7093A" w:rsidP="00424C37">
            <w:pPr>
              <w:pStyle w:val="TableCell2-2115pt"/>
            </w:pPr>
            <w:r>
              <w:t>‘</w:t>
            </w:r>
            <w:r w:rsidR="00140A47" w:rsidRPr="00913A62">
              <w:t>1</w:t>
            </w:r>
            <w:r w:rsidR="00140A47" w:rsidRPr="0099608C">
              <w:rPr>
                <w:rStyle w:val="ChSmallCaps"/>
              </w:rPr>
              <w:t>pl</w:t>
            </w:r>
            <w:r>
              <w:t>’</w:t>
            </w:r>
          </w:p>
        </w:tc>
      </w:tr>
      <w:tr w:rsidR="00AC23C4" w:rsidRPr="00913A62" w14:paraId="0F1D1A54" w14:textId="77777777" w:rsidTr="000335CE">
        <w:tc>
          <w:tcPr>
            <w:tcW w:w="1246" w:type="dxa"/>
            <w:shd w:val="clear" w:color="auto" w:fill="auto"/>
          </w:tcPr>
          <w:p w14:paraId="67E85A6F" w14:textId="77777777" w:rsidR="00140A47" w:rsidRPr="00913A62" w:rsidRDefault="00140A47" w:rsidP="00424C37">
            <w:pPr>
              <w:pStyle w:val="TableCell0-2115ptBreak"/>
            </w:pPr>
          </w:p>
        </w:tc>
        <w:tc>
          <w:tcPr>
            <w:tcW w:w="737" w:type="dxa"/>
            <w:shd w:val="clear" w:color="auto" w:fill="auto"/>
          </w:tcPr>
          <w:p w14:paraId="57E237FA" w14:textId="77777777" w:rsidR="00140A47" w:rsidRPr="00913A62" w:rsidRDefault="00140A47" w:rsidP="00424C37">
            <w:pPr>
              <w:pStyle w:val="TableCell0-2115ptBreak"/>
              <w:rPr>
                <w:rStyle w:val="ChCharisSIL"/>
              </w:rPr>
            </w:pPr>
          </w:p>
        </w:tc>
        <w:tc>
          <w:tcPr>
            <w:tcW w:w="1191" w:type="dxa"/>
            <w:shd w:val="clear" w:color="auto" w:fill="auto"/>
          </w:tcPr>
          <w:p w14:paraId="1C8A61FE" w14:textId="77777777" w:rsidR="00140A47" w:rsidRPr="00913A62" w:rsidRDefault="00140A47" w:rsidP="00424C37">
            <w:pPr>
              <w:pStyle w:val="TableCell0-2115ptBreak"/>
              <w:rPr>
                <w:rStyle w:val="ChCharisSIL"/>
              </w:rPr>
            </w:pPr>
            <w:r w:rsidRPr="00F65F95">
              <w:t>[</w:t>
            </w:r>
            <w:r w:rsidRPr="00913A62">
              <w:rPr>
                <w:rStyle w:val="ChCharisSIL"/>
              </w:rPr>
              <w:t>ˈdɔ̞ŋ</w:t>
            </w:r>
            <w:r w:rsidRPr="0099068C">
              <w:t>]</w:t>
            </w:r>
          </w:p>
        </w:tc>
        <w:tc>
          <w:tcPr>
            <w:tcW w:w="1021" w:type="dxa"/>
            <w:shd w:val="clear" w:color="auto" w:fill="auto"/>
          </w:tcPr>
          <w:p w14:paraId="03DDFD88" w14:textId="77777777" w:rsidR="00140A47" w:rsidRPr="00913A62" w:rsidRDefault="00140A47" w:rsidP="00424C37">
            <w:pPr>
              <w:pStyle w:val="TableCell0-2115ptBreak"/>
              <w:rPr>
                <w:rStyle w:val="ChItalBold"/>
              </w:rPr>
            </w:pPr>
            <w:r w:rsidRPr="00913A62">
              <w:rPr>
                <w:rStyle w:val="ChItalBold"/>
              </w:rPr>
              <w:t>dong</w:t>
            </w:r>
          </w:p>
        </w:tc>
        <w:tc>
          <w:tcPr>
            <w:tcW w:w="1645" w:type="dxa"/>
            <w:shd w:val="clear" w:color="auto" w:fill="auto"/>
          </w:tcPr>
          <w:p w14:paraId="7653FCFB" w14:textId="09584DF7" w:rsidR="00140A47" w:rsidRPr="00913A62" w:rsidRDefault="00B7093A" w:rsidP="00424C37">
            <w:pPr>
              <w:pStyle w:val="TableCell0-2115ptBreak"/>
            </w:pPr>
            <w:r>
              <w:t>‘</w:t>
            </w:r>
            <w:r w:rsidR="00140A47" w:rsidRPr="00913A62">
              <w:t>3</w:t>
            </w:r>
            <w:r w:rsidR="00140A47" w:rsidRPr="0099608C">
              <w:rPr>
                <w:rStyle w:val="ChSmallCaps"/>
              </w:rPr>
              <w:t>pl</w:t>
            </w:r>
            <w:r>
              <w:t>’</w:t>
            </w:r>
          </w:p>
        </w:tc>
      </w:tr>
      <w:tr w:rsidR="00AC23C4" w:rsidRPr="00913A62" w14:paraId="17867372" w14:textId="77777777" w:rsidTr="000335CE">
        <w:tc>
          <w:tcPr>
            <w:tcW w:w="1246" w:type="dxa"/>
            <w:shd w:val="clear" w:color="auto" w:fill="auto"/>
          </w:tcPr>
          <w:p w14:paraId="6A87C6C7" w14:textId="77777777" w:rsidR="00140A47" w:rsidRPr="00913A62" w:rsidRDefault="00140A47" w:rsidP="00424C37">
            <w:pPr>
              <w:pStyle w:val="TableCell0-2115pt"/>
            </w:pPr>
          </w:p>
        </w:tc>
        <w:tc>
          <w:tcPr>
            <w:tcW w:w="737" w:type="dxa"/>
            <w:shd w:val="clear" w:color="auto" w:fill="auto"/>
          </w:tcPr>
          <w:p w14:paraId="75E1BE52" w14:textId="77777777" w:rsidR="00140A47" w:rsidRPr="00913A62" w:rsidRDefault="00140A47" w:rsidP="00424C37">
            <w:pPr>
              <w:pStyle w:val="TableCell0-2115pt"/>
              <w:rPr>
                <w:rStyle w:val="ChCharisSIL"/>
              </w:rPr>
            </w:pPr>
            <w:r w:rsidRPr="00913A62">
              <w:rPr>
                <w:rStyle w:val="ChCharisSIL"/>
              </w:rPr>
              <w:t>t~n</w:t>
            </w:r>
          </w:p>
        </w:tc>
        <w:tc>
          <w:tcPr>
            <w:tcW w:w="1191" w:type="dxa"/>
            <w:shd w:val="clear" w:color="auto" w:fill="auto"/>
          </w:tcPr>
          <w:p w14:paraId="704F3D8E" w14:textId="77777777" w:rsidR="00140A47" w:rsidRPr="00913A62" w:rsidRDefault="00140A47" w:rsidP="00424C37">
            <w:pPr>
              <w:pStyle w:val="TableCell0-2115pt"/>
              <w:rPr>
                <w:rStyle w:val="ChCharisSIL"/>
              </w:rPr>
            </w:pPr>
            <w:r w:rsidRPr="00F65F95">
              <w:t>[</w:t>
            </w:r>
            <w:r w:rsidRPr="00913A62">
              <w:rPr>
                <w:rStyle w:val="ChCharisSIL"/>
              </w:rPr>
              <w:t>ˈti.kɐr</w:t>
            </w:r>
            <w:r w:rsidRPr="0099068C">
              <w:t>]</w:t>
            </w:r>
          </w:p>
        </w:tc>
        <w:tc>
          <w:tcPr>
            <w:tcW w:w="1021" w:type="dxa"/>
            <w:shd w:val="clear" w:color="auto" w:fill="auto"/>
          </w:tcPr>
          <w:p w14:paraId="2AF974D6" w14:textId="77777777" w:rsidR="00140A47" w:rsidRPr="00913A62" w:rsidRDefault="00140A47" w:rsidP="00424C37">
            <w:pPr>
              <w:pStyle w:val="TableCell0-2115pt"/>
              <w:rPr>
                <w:rStyle w:val="ChItalBold"/>
              </w:rPr>
            </w:pPr>
            <w:r w:rsidRPr="00913A62">
              <w:rPr>
                <w:rStyle w:val="ChItalBold"/>
              </w:rPr>
              <w:t>tikar</w:t>
            </w:r>
          </w:p>
        </w:tc>
        <w:tc>
          <w:tcPr>
            <w:tcW w:w="1645" w:type="dxa"/>
            <w:shd w:val="clear" w:color="auto" w:fill="auto"/>
          </w:tcPr>
          <w:p w14:paraId="3F040025" w14:textId="590CF29B" w:rsidR="00140A47" w:rsidRPr="00913A62" w:rsidRDefault="00B7093A" w:rsidP="00424C37">
            <w:pPr>
              <w:pStyle w:val="TableCell0-2115pt"/>
            </w:pPr>
            <w:r>
              <w:t>‘</w:t>
            </w:r>
            <w:r w:rsidR="00140A47" w:rsidRPr="00913A62">
              <w:t>plaited mat</w:t>
            </w:r>
            <w:r>
              <w:t>’</w:t>
            </w:r>
          </w:p>
        </w:tc>
      </w:tr>
      <w:tr w:rsidR="00AC23C4" w:rsidRPr="00913A62" w14:paraId="06F74979" w14:textId="77777777" w:rsidTr="000335CE">
        <w:tc>
          <w:tcPr>
            <w:tcW w:w="1246" w:type="dxa"/>
            <w:shd w:val="clear" w:color="auto" w:fill="auto"/>
          </w:tcPr>
          <w:p w14:paraId="1C079463" w14:textId="77777777" w:rsidR="00140A47" w:rsidRPr="00913A62" w:rsidRDefault="00140A47" w:rsidP="00424C37">
            <w:pPr>
              <w:pStyle w:val="TableCell0-2115ptBreak"/>
            </w:pPr>
          </w:p>
        </w:tc>
        <w:tc>
          <w:tcPr>
            <w:tcW w:w="737" w:type="dxa"/>
            <w:shd w:val="clear" w:color="auto" w:fill="auto"/>
          </w:tcPr>
          <w:p w14:paraId="69D467BD" w14:textId="77777777" w:rsidR="00140A47" w:rsidRPr="00913A62" w:rsidRDefault="00140A47" w:rsidP="00424C37">
            <w:pPr>
              <w:pStyle w:val="TableCell0-2115ptBreak"/>
              <w:rPr>
                <w:rStyle w:val="ChCharisSIL"/>
              </w:rPr>
            </w:pPr>
          </w:p>
        </w:tc>
        <w:tc>
          <w:tcPr>
            <w:tcW w:w="1191" w:type="dxa"/>
            <w:shd w:val="clear" w:color="auto" w:fill="auto"/>
          </w:tcPr>
          <w:p w14:paraId="149CAC55" w14:textId="77777777" w:rsidR="00140A47" w:rsidRPr="00913A62" w:rsidRDefault="00140A47" w:rsidP="00424C37">
            <w:pPr>
              <w:pStyle w:val="TableCell0-2115ptBreak"/>
              <w:rPr>
                <w:rStyle w:val="ChCharisSIL"/>
              </w:rPr>
            </w:pPr>
            <w:r w:rsidRPr="00F65F95">
              <w:t>[</w:t>
            </w:r>
            <w:r w:rsidRPr="00913A62">
              <w:rPr>
                <w:rStyle w:val="ChCharisSIL"/>
              </w:rPr>
              <w:t>ˈni.ka</w:t>
            </w:r>
            <w:r w:rsidRPr="0099068C">
              <w:t>]</w:t>
            </w:r>
          </w:p>
        </w:tc>
        <w:tc>
          <w:tcPr>
            <w:tcW w:w="1021" w:type="dxa"/>
            <w:shd w:val="clear" w:color="auto" w:fill="auto"/>
          </w:tcPr>
          <w:p w14:paraId="598BF738" w14:textId="77777777" w:rsidR="00140A47" w:rsidRPr="00913A62" w:rsidRDefault="00140A47" w:rsidP="00424C37">
            <w:pPr>
              <w:pStyle w:val="TableCell0-2115ptBreak"/>
              <w:rPr>
                <w:rStyle w:val="ChItalBold"/>
              </w:rPr>
            </w:pPr>
            <w:r w:rsidRPr="00913A62">
              <w:rPr>
                <w:rStyle w:val="ChItalBold"/>
              </w:rPr>
              <w:t>nika</w:t>
            </w:r>
          </w:p>
        </w:tc>
        <w:tc>
          <w:tcPr>
            <w:tcW w:w="1645" w:type="dxa"/>
            <w:shd w:val="clear" w:color="auto" w:fill="auto"/>
          </w:tcPr>
          <w:p w14:paraId="6997FDFA" w14:textId="4289DBEE" w:rsidR="00140A47" w:rsidRPr="00913A62" w:rsidRDefault="00B7093A" w:rsidP="00424C37">
            <w:pPr>
              <w:pStyle w:val="TableCell0-2115ptBreak"/>
            </w:pPr>
            <w:r>
              <w:t>‘</w:t>
            </w:r>
            <w:r w:rsidR="00140A47" w:rsidRPr="00913A62">
              <w:t>marry</w:t>
            </w:r>
            <w:r w:rsidR="002C1959">
              <w:t xml:space="preserve"> officially</w:t>
            </w:r>
            <w:r>
              <w:t>’</w:t>
            </w:r>
          </w:p>
        </w:tc>
      </w:tr>
      <w:tr w:rsidR="00AC23C4" w:rsidRPr="00913A62" w14:paraId="4BB85A57" w14:textId="77777777" w:rsidTr="000335CE">
        <w:tc>
          <w:tcPr>
            <w:tcW w:w="1246" w:type="dxa"/>
            <w:shd w:val="clear" w:color="auto" w:fill="auto"/>
          </w:tcPr>
          <w:p w14:paraId="57CA5EC7" w14:textId="77777777" w:rsidR="00140A47" w:rsidRPr="00913A62" w:rsidRDefault="00140A47" w:rsidP="00424C37">
            <w:pPr>
              <w:pStyle w:val="TableCell0-2115pt"/>
            </w:pPr>
          </w:p>
        </w:tc>
        <w:tc>
          <w:tcPr>
            <w:tcW w:w="737" w:type="dxa"/>
            <w:shd w:val="clear" w:color="auto" w:fill="auto"/>
          </w:tcPr>
          <w:p w14:paraId="09A2DE80" w14:textId="77777777" w:rsidR="00140A47" w:rsidRPr="00913A62" w:rsidRDefault="00140A47" w:rsidP="00424C37">
            <w:pPr>
              <w:pStyle w:val="TableCell0-2115pt"/>
              <w:rPr>
                <w:rStyle w:val="ChCharisSIL"/>
              </w:rPr>
            </w:pPr>
            <w:r w:rsidRPr="00913A62">
              <w:rPr>
                <w:rStyle w:val="ChCharisSIL"/>
              </w:rPr>
              <w:t>d~n</w:t>
            </w:r>
          </w:p>
        </w:tc>
        <w:tc>
          <w:tcPr>
            <w:tcW w:w="1191" w:type="dxa"/>
            <w:shd w:val="clear" w:color="auto" w:fill="auto"/>
          </w:tcPr>
          <w:p w14:paraId="483E7EAF" w14:textId="77777777" w:rsidR="00140A47" w:rsidRPr="00913A62" w:rsidRDefault="00140A47" w:rsidP="00424C37">
            <w:pPr>
              <w:pStyle w:val="TableCell0-2115pt"/>
              <w:rPr>
                <w:rStyle w:val="ChCharisSIL"/>
              </w:rPr>
            </w:pPr>
            <w:r w:rsidRPr="00F65F95">
              <w:t>[</w:t>
            </w:r>
            <w:r w:rsidRPr="00913A62">
              <w:rPr>
                <w:rStyle w:val="ChCharisSIL"/>
              </w:rPr>
              <w:t>ˈdɛ.kɐt̚</w:t>
            </w:r>
            <w:r w:rsidRPr="0099068C">
              <w:t>]</w:t>
            </w:r>
          </w:p>
        </w:tc>
        <w:tc>
          <w:tcPr>
            <w:tcW w:w="1021" w:type="dxa"/>
            <w:shd w:val="clear" w:color="auto" w:fill="auto"/>
          </w:tcPr>
          <w:p w14:paraId="208EE388" w14:textId="77777777" w:rsidR="00140A47" w:rsidRPr="00913A62" w:rsidRDefault="00140A47" w:rsidP="00424C37">
            <w:pPr>
              <w:pStyle w:val="TableCell0-2115pt"/>
              <w:rPr>
                <w:rStyle w:val="ChItalBold"/>
              </w:rPr>
            </w:pPr>
            <w:r w:rsidRPr="00913A62">
              <w:rPr>
                <w:rStyle w:val="ChItalBold"/>
              </w:rPr>
              <w:t>dekat</w:t>
            </w:r>
          </w:p>
        </w:tc>
        <w:tc>
          <w:tcPr>
            <w:tcW w:w="1645" w:type="dxa"/>
            <w:shd w:val="clear" w:color="auto" w:fill="auto"/>
          </w:tcPr>
          <w:p w14:paraId="24BB97B9" w14:textId="33D596AF" w:rsidR="00140A47" w:rsidRPr="00913A62" w:rsidRDefault="00B7093A" w:rsidP="00424C37">
            <w:pPr>
              <w:pStyle w:val="TableCell0-2115pt"/>
            </w:pPr>
            <w:r>
              <w:t>‘</w:t>
            </w:r>
            <w:r w:rsidR="00140A47" w:rsidRPr="00913A62">
              <w:t>near</w:t>
            </w:r>
            <w:r>
              <w:t>’</w:t>
            </w:r>
          </w:p>
        </w:tc>
      </w:tr>
      <w:tr w:rsidR="00AC23C4" w:rsidRPr="00913A62" w14:paraId="29092918" w14:textId="77777777" w:rsidTr="000335CE">
        <w:tc>
          <w:tcPr>
            <w:tcW w:w="1246" w:type="dxa"/>
            <w:shd w:val="clear" w:color="auto" w:fill="auto"/>
          </w:tcPr>
          <w:p w14:paraId="7A6E960A" w14:textId="77777777" w:rsidR="00140A47" w:rsidRPr="00913A62" w:rsidRDefault="00140A47" w:rsidP="00424C37">
            <w:pPr>
              <w:pStyle w:val="TableCell0-2115ptBreak"/>
            </w:pPr>
          </w:p>
        </w:tc>
        <w:tc>
          <w:tcPr>
            <w:tcW w:w="737" w:type="dxa"/>
            <w:shd w:val="clear" w:color="auto" w:fill="auto"/>
          </w:tcPr>
          <w:p w14:paraId="7F7F070C" w14:textId="77777777" w:rsidR="00140A47" w:rsidRPr="00913A62" w:rsidRDefault="00140A47" w:rsidP="00424C37">
            <w:pPr>
              <w:pStyle w:val="TableCell0-2115ptBreak"/>
              <w:rPr>
                <w:rStyle w:val="ChCharisSIL"/>
              </w:rPr>
            </w:pPr>
          </w:p>
        </w:tc>
        <w:tc>
          <w:tcPr>
            <w:tcW w:w="1191" w:type="dxa"/>
            <w:shd w:val="clear" w:color="auto" w:fill="auto"/>
          </w:tcPr>
          <w:p w14:paraId="473E5CA8" w14:textId="77777777" w:rsidR="00140A47" w:rsidRPr="00913A62" w:rsidRDefault="00140A47" w:rsidP="00424C37">
            <w:pPr>
              <w:pStyle w:val="TableCell0-2115ptBreak"/>
              <w:rPr>
                <w:rStyle w:val="ChCharisSIL"/>
              </w:rPr>
            </w:pPr>
            <w:r w:rsidRPr="00F65F95">
              <w:t>[</w:t>
            </w:r>
            <w:r w:rsidRPr="00913A62">
              <w:rPr>
                <w:rStyle w:val="ChCharisSIL"/>
              </w:rPr>
              <w:t>ˈnɛ.kɐt̚</w:t>
            </w:r>
            <w:r w:rsidRPr="0099068C">
              <w:t>]</w:t>
            </w:r>
          </w:p>
        </w:tc>
        <w:tc>
          <w:tcPr>
            <w:tcW w:w="1021" w:type="dxa"/>
            <w:shd w:val="clear" w:color="auto" w:fill="auto"/>
          </w:tcPr>
          <w:p w14:paraId="3E757844" w14:textId="77777777" w:rsidR="00140A47" w:rsidRPr="00913A62" w:rsidRDefault="00140A47" w:rsidP="00424C37">
            <w:pPr>
              <w:pStyle w:val="TableCell0-2115ptBreak"/>
              <w:rPr>
                <w:rStyle w:val="ChItalBold"/>
              </w:rPr>
            </w:pPr>
            <w:r w:rsidRPr="00913A62">
              <w:rPr>
                <w:rStyle w:val="ChItalBold"/>
              </w:rPr>
              <w:t>nekat</w:t>
            </w:r>
          </w:p>
        </w:tc>
        <w:tc>
          <w:tcPr>
            <w:tcW w:w="1645" w:type="dxa"/>
            <w:shd w:val="clear" w:color="auto" w:fill="auto"/>
          </w:tcPr>
          <w:p w14:paraId="3B939D5F" w14:textId="280236F3" w:rsidR="00140A47" w:rsidRPr="00913A62" w:rsidRDefault="00B7093A" w:rsidP="00424C37">
            <w:pPr>
              <w:pStyle w:val="TableCell0-2115ptBreak"/>
            </w:pPr>
            <w:r>
              <w:t>‘</w:t>
            </w:r>
            <w:r w:rsidR="00140A47" w:rsidRPr="00913A62">
              <w:t>be determined</w:t>
            </w:r>
            <w:r>
              <w:t>’</w:t>
            </w:r>
          </w:p>
        </w:tc>
      </w:tr>
      <w:tr w:rsidR="00AC23C4" w:rsidRPr="00913A62" w14:paraId="760B7FC3" w14:textId="77777777" w:rsidTr="000335CE">
        <w:tc>
          <w:tcPr>
            <w:tcW w:w="1246" w:type="dxa"/>
            <w:shd w:val="clear" w:color="auto" w:fill="auto"/>
          </w:tcPr>
          <w:p w14:paraId="5F7A408E" w14:textId="77777777" w:rsidR="00140A47" w:rsidRPr="00913A62" w:rsidRDefault="00140A47" w:rsidP="00424C37">
            <w:pPr>
              <w:pStyle w:val="TableCell2-2115pt"/>
              <w:rPr>
                <w:rStyle w:val="ChCharisSIL"/>
              </w:rPr>
            </w:pPr>
            <w:r w:rsidRPr="00913A62">
              <w:rPr>
                <w:rStyle w:val="ChCharisSIL"/>
              </w:rPr>
              <w:t>k~g</w:t>
            </w:r>
          </w:p>
        </w:tc>
        <w:tc>
          <w:tcPr>
            <w:tcW w:w="737" w:type="dxa"/>
            <w:shd w:val="clear" w:color="auto" w:fill="auto"/>
          </w:tcPr>
          <w:p w14:paraId="700B6252" w14:textId="77777777" w:rsidR="00140A47" w:rsidRPr="00913A62" w:rsidRDefault="00140A47" w:rsidP="00424C37">
            <w:pPr>
              <w:pStyle w:val="TableCell2-2115pt"/>
              <w:rPr>
                <w:rStyle w:val="ChCharisSIL"/>
              </w:rPr>
            </w:pPr>
          </w:p>
        </w:tc>
        <w:tc>
          <w:tcPr>
            <w:tcW w:w="1191" w:type="dxa"/>
            <w:shd w:val="clear" w:color="auto" w:fill="auto"/>
          </w:tcPr>
          <w:p w14:paraId="7FC7E2B7" w14:textId="77777777" w:rsidR="00140A47" w:rsidRPr="00913A62" w:rsidRDefault="00140A47" w:rsidP="00424C37">
            <w:pPr>
              <w:pStyle w:val="TableCell2-2115pt"/>
              <w:rPr>
                <w:rStyle w:val="ChCharisSIL"/>
              </w:rPr>
            </w:pPr>
            <w:r w:rsidRPr="00F65F95">
              <w:t>[</w:t>
            </w:r>
            <w:r w:rsidRPr="00913A62">
              <w:rPr>
                <w:rStyle w:val="ChCharisSIL"/>
              </w:rPr>
              <w:t>ˈka.ja</w:t>
            </w:r>
            <w:r w:rsidRPr="0099068C">
              <w:t>]</w:t>
            </w:r>
          </w:p>
        </w:tc>
        <w:tc>
          <w:tcPr>
            <w:tcW w:w="1021" w:type="dxa"/>
            <w:shd w:val="clear" w:color="auto" w:fill="auto"/>
          </w:tcPr>
          <w:p w14:paraId="32517B4B" w14:textId="77777777" w:rsidR="00140A47" w:rsidRPr="00913A62" w:rsidRDefault="00140A47" w:rsidP="00424C37">
            <w:pPr>
              <w:pStyle w:val="TableCell2-2115pt"/>
              <w:rPr>
                <w:rStyle w:val="ChItalBold"/>
              </w:rPr>
            </w:pPr>
            <w:r w:rsidRPr="00913A62">
              <w:rPr>
                <w:rStyle w:val="ChItalBold"/>
              </w:rPr>
              <w:t>kaya</w:t>
            </w:r>
          </w:p>
        </w:tc>
        <w:tc>
          <w:tcPr>
            <w:tcW w:w="1645" w:type="dxa"/>
            <w:shd w:val="clear" w:color="auto" w:fill="auto"/>
          </w:tcPr>
          <w:p w14:paraId="7AF3CCFA" w14:textId="1A2B1D28" w:rsidR="00140A47" w:rsidRPr="00913A62" w:rsidRDefault="00B7093A" w:rsidP="00424C37">
            <w:pPr>
              <w:pStyle w:val="TableCell2-2115pt"/>
            </w:pPr>
            <w:r>
              <w:t>‘</w:t>
            </w:r>
            <w:r w:rsidR="00140A47" w:rsidRPr="00913A62">
              <w:t>like</w:t>
            </w:r>
            <w:r>
              <w:t>’</w:t>
            </w:r>
          </w:p>
        </w:tc>
      </w:tr>
      <w:tr w:rsidR="00AC23C4" w:rsidRPr="00913A62" w14:paraId="4C1FB951" w14:textId="77777777" w:rsidTr="000335CE">
        <w:tc>
          <w:tcPr>
            <w:tcW w:w="1246" w:type="dxa"/>
            <w:shd w:val="clear" w:color="auto" w:fill="auto"/>
          </w:tcPr>
          <w:p w14:paraId="3231603D" w14:textId="77777777" w:rsidR="00140A47" w:rsidRPr="00913A62" w:rsidRDefault="00140A47" w:rsidP="00424C37">
            <w:pPr>
              <w:pStyle w:val="TableCell0-2115ptBreak"/>
            </w:pPr>
          </w:p>
        </w:tc>
        <w:tc>
          <w:tcPr>
            <w:tcW w:w="737" w:type="dxa"/>
            <w:shd w:val="clear" w:color="auto" w:fill="auto"/>
          </w:tcPr>
          <w:p w14:paraId="2B45DC81" w14:textId="77777777" w:rsidR="00140A47" w:rsidRPr="00913A62" w:rsidRDefault="00140A47" w:rsidP="00424C37">
            <w:pPr>
              <w:pStyle w:val="TableCell0-2115ptBreak"/>
              <w:rPr>
                <w:rStyle w:val="ChCharisSIL"/>
              </w:rPr>
            </w:pPr>
          </w:p>
        </w:tc>
        <w:tc>
          <w:tcPr>
            <w:tcW w:w="1191" w:type="dxa"/>
            <w:shd w:val="clear" w:color="auto" w:fill="auto"/>
          </w:tcPr>
          <w:p w14:paraId="3228FA42" w14:textId="77777777" w:rsidR="00140A47" w:rsidRPr="00913A62" w:rsidRDefault="00140A47" w:rsidP="00424C37">
            <w:pPr>
              <w:pStyle w:val="TableCell0-2115ptBreak"/>
              <w:rPr>
                <w:rStyle w:val="ChCharisSIL"/>
              </w:rPr>
            </w:pPr>
            <w:r w:rsidRPr="00F65F95">
              <w:t>[</w:t>
            </w:r>
            <w:r w:rsidRPr="00913A62">
              <w:rPr>
                <w:rStyle w:val="ChCharisSIL"/>
              </w:rPr>
              <w:t>ˈga.ja</w:t>
            </w:r>
            <w:r w:rsidRPr="0099068C">
              <w:t>]</w:t>
            </w:r>
          </w:p>
        </w:tc>
        <w:tc>
          <w:tcPr>
            <w:tcW w:w="1021" w:type="dxa"/>
            <w:shd w:val="clear" w:color="auto" w:fill="auto"/>
          </w:tcPr>
          <w:p w14:paraId="6915950F" w14:textId="77777777" w:rsidR="00140A47" w:rsidRPr="00913A62" w:rsidRDefault="00140A47" w:rsidP="00424C37">
            <w:pPr>
              <w:pStyle w:val="TableCell0-2115ptBreak"/>
            </w:pPr>
            <w:r w:rsidRPr="00913A62">
              <w:rPr>
                <w:rStyle w:val="ChItalBold"/>
              </w:rPr>
              <w:t>gaya</w:t>
            </w:r>
          </w:p>
        </w:tc>
        <w:tc>
          <w:tcPr>
            <w:tcW w:w="1645" w:type="dxa"/>
            <w:shd w:val="clear" w:color="auto" w:fill="auto"/>
          </w:tcPr>
          <w:p w14:paraId="7C044D8B" w14:textId="6A9B7636" w:rsidR="00140A47" w:rsidRPr="00913A62" w:rsidRDefault="00B7093A" w:rsidP="00424C37">
            <w:pPr>
              <w:pStyle w:val="TableCell0-2115ptBreak"/>
            </w:pPr>
            <w:r>
              <w:t>‘</w:t>
            </w:r>
            <w:r w:rsidR="00140A47" w:rsidRPr="00913A62">
              <w:t>manner</w:t>
            </w:r>
            <w:r>
              <w:t>’</w:t>
            </w:r>
          </w:p>
        </w:tc>
      </w:tr>
      <w:tr w:rsidR="00AC23C4" w:rsidRPr="00913A62" w14:paraId="7D014806" w14:textId="77777777" w:rsidTr="000335CE">
        <w:tc>
          <w:tcPr>
            <w:tcW w:w="1246" w:type="dxa"/>
            <w:shd w:val="clear" w:color="auto" w:fill="auto"/>
          </w:tcPr>
          <w:p w14:paraId="781540F3" w14:textId="77777777" w:rsidR="00140A47" w:rsidRPr="00913A62" w:rsidRDefault="00140A47" w:rsidP="00424C37">
            <w:pPr>
              <w:pStyle w:val="TableCell2-2115pt"/>
              <w:rPr>
                <w:rStyle w:val="ChCharisSIL"/>
              </w:rPr>
            </w:pPr>
            <w:r w:rsidRPr="00913A62">
              <w:rPr>
                <w:rStyle w:val="ChCharisSIL"/>
              </w:rPr>
              <w:t>tʃ~dʒ~t</w:t>
            </w:r>
            <w:r w:rsidRPr="00DA1785">
              <w:t>/</w:t>
            </w:r>
            <w:r w:rsidRPr="00913A62">
              <w:rPr>
                <w:rStyle w:val="ChCharisSIL"/>
              </w:rPr>
              <w:t>d</w:t>
            </w:r>
          </w:p>
        </w:tc>
        <w:tc>
          <w:tcPr>
            <w:tcW w:w="737" w:type="dxa"/>
            <w:shd w:val="clear" w:color="auto" w:fill="auto"/>
          </w:tcPr>
          <w:p w14:paraId="62699306" w14:textId="77777777" w:rsidR="00140A47" w:rsidRPr="00913A62" w:rsidRDefault="00140A47" w:rsidP="00424C37">
            <w:pPr>
              <w:pStyle w:val="TableCell2-2115pt"/>
              <w:rPr>
                <w:rStyle w:val="ChCharisSIL"/>
              </w:rPr>
            </w:pPr>
            <w:r w:rsidRPr="00913A62">
              <w:rPr>
                <w:rStyle w:val="ChCharisSIL"/>
              </w:rPr>
              <w:t>tʃ~dʒ</w:t>
            </w:r>
          </w:p>
        </w:tc>
        <w:tc>
          <w:tcPr>
            <w:tcW w:w="1191" w:type="dxa"/>
            <w:shd w:val="clear" w:color="auto" w:fill="auto"/>
          </w:tcPr>
          <w:p w14:paraId="073A4AFD" w14:textId="77777777" w:rsidR="00140A47" w:rsidRPr="00913A62" w:rsidRDefault="00140A47" w:rsidP="00424C37">
            <w:pPr>
              <w:pStyle w:val="TableCell2-2115pt"/>
              <w:rPr>
                <w:rStyle w:val="ChCharisSIL"/>
              </w:rPr>
            </w:pPr>
            <w:r w:rsidRPr="00DA1785">
              <w:t>[</w:t>
            </w:r>
            <w:r w:rsidRPr="00913A62">
              <w:rPr>
                <w:rStyle w:val="ChCharisSIL"/>
              </w:rPr>
              <w:t>ˈtʃu.ɾɐŋ</w:t>
            </w:r>
            <w:r w:rsidRPr="0099068C">
              <w:t>]</w:t>
            </w:r>
          </w:p>
        </w:tc>
        <w:tc>
          <w:tcPr>
            <w:tcW w:w="1021" w:type="dxa"/>
            <w:shd w:val="clear" w:color="auto" w:fill="auto"/>
          </w:tcPr>
          <w:p w14:paraId="625B7E69" w14:textId="77777777" w:rsidR="00140A47" w:rsidRPr="00913A62" w:rsidRDefault="00140A47" w:rsidP="00424C37">
            <w:pPr>
              <w:pStyle w:val="TableCell2-2115pt"/>
              <w:rPr>
                <w:rStyle w:val="ChItalBold"/>
              </w:rPr>
            </w:pPr>
            <w:r w:rsidRPr="00913A62">
              <w:rPr>
                <w:rStyle w:val="ChItalBold"/>
              </w:rPr>
              <w:t>curang</w:t>
            </w:r>
          </w:p>
        </w:tc>
        <w:tc>
          <w:tcPr>
            <w:tcW w:w="1645" w:type="dxa"/>
            <w:shd w:val="clear" w:color="auto" w:fill="auto"/>
          </w:tcPr>
          <w:p w14:paraId="6B0D6C51" w14:textId="35AACA16" w:rsidR="00140A47" w:rsidRPr="00913A62" w:rsidRDefault="00B7093A" w:rsidP="00424C37">
            <w:pPr>
              <w:pStyle w:val="TableCell2-2115pt"/>
            </w:pPr>
            <w:r>
              <w:t>‘</w:t>
            </w:r>
            <w:r w:rsidR="00140A47" w:rsidRPr="00913A62">
              <w:t>be dishonest</w:t>
            </w:r>
            <w:r>
              <w:t>’</w:t>
            </w:r>
          </w:p>
        </w:tc>
      </w:tr>
      <w:tr w:rsidR="00AC23C4" w:rsidRPr="00913A62" w14:paraId="0D6595B0" w14:textId="77777777" w:rsidTr="000335CE">
        <w:tc>
          <w:tcPr>
            <w:tcW w:w="1246" w:type="dxa"/>
            <w:shd w:val="clear" w:color="auto" w:fill="auto"/>
          </w:tcPr>
          <w:p w14:paraId="3534FDE6" w14:textId="77777777" w:rsidR="00140A47" w:rsidRPr="00913A62" w:rsidRDefault="00140A47" w:rsidP="00424C37">
            <w:pPr>
              <w:pStyle w:val="TableCell0-2115ptBreak"/>
            </w:pPr>
          </w:p>
        </w:tc>
        <w:tc>
          <w:tcPr>
            <w:tcW w:w="737" w:type="dxa"/>
            <w:shd w:val="clear" w:color="auto" w:fill="auto"/>
          </w:tcPr>
          <w:p w14:paraId="4CFD33CD" w14:textId="77777777" w:rsidR="00140A47" w:rsidRPr="00913A62" w:rsidRDefault="00140A47" w:rsidP="00424C37">
            <w:pPr>
              <w:pStyle w:val="TableCell0-2115ptBreak"/>
              <w:rPr>
                <w:rStyle w:val="ChCharisSIL"/>
              </w:rPr>
            </w:pPr>
          </w:p>
        </w:tc>
        <w:tc>
          <w:tcPr>
            <w:tcW w:w="1191" w:type="dxa"/>
            <w:shd w:val="clear" w:color="auto" w:fill="auto"/>
          </w:tcPr>
          <w:p w14:paraId="28B911BF" w14:textId="77777777" w:rsidR="00140A47" w:rsidRPr="00913A62" w:rsidRDefault="00140A47" w:rsidP="00424C37">
            <w:pPr>
              <w:pStyle w:val="TableCell0-2115ptBreak"/>
              <w:rPr>
                <w:rStyle w:val="ChCharisSIL"/>
              </w:rPr>
            </w:pPr>
            <w:r w:rsidRPr="00DA1785">
              <w:t>[</w:t>
            </w:r>
            <w:r w:rsidRPr="00E413A5">
              <w:rPr>
                <w:rStyle w:val="ChCharisSIL"/>
              </w:rPr>
              <w:t>ˈdʒu.ɾɐ</w:t>
            </w:r>
            <w:r w:rsidR="00E413A5" w:rsidRPr="00E413A5">
              <w:rPr>
                <w:rStyle w:val="ChCharisSIL"/>
              </w:rPr>
              <w:t>ŋ</w:t>
            </w:r>
            <w:r w:rsidRPr="00DA1785">
              <w:t>]</w:t>
            </w:r>
          </w:p>
        </w:tc>
        <w:tc>
          <w:tcPr>
            <w:tcW w:w="1021" w:type="dxa"/>
            <w:shd w:val="clear" w:color="auto" w:fill="auto"/>
          </w:tcPr>
          <w:p w14:paraId="5EEA90CB" w14:textId="77777777" w:rsidR="00140A47" w:rsidRPr="00913A62" w:rsidRDefault="00140A47" w:rsidP="00424C37">
            <w:pPr>
              <w:pStyle w:val="TableCell0-2115ptBreak"/>
              <w:rPr>
                <w:rStyle w:val="ChItalBold"/>
              </w:rPr>
            </w:pPr>
            <w:r w:rsidRPr="00913A62">
              <w:rPr>
                <w:rStyle w:val="ChItalBold"/>
              </w:rPr>
              <w:t>juran</w:t>
            </w:r>
            <w:r w:rsidR="004C0745">
              <w:rPr>
                <w:rStyle w:val="ChItalBold"/>
              </w:rPr>
              <w:t>g</w:t>
            </w:r>
          </w:p>
        </w:tc>
        <w:tc>
          <w:tcPr>
            <w:tcW w:w="1645" w:type="dxa"/>
            <w:shd w:val="clear" w:color="auto" w:fill="auto"/>
          </w:tcPr>
          <w:p w14:paraId="67C1B5BA" w14:textId="171E061E" w:rsidR="00140A47" w:rsidRPr="00913A62" w:rsidRDefault="00B7093A" w:rsidP="00424C37">
            <w:pPr>
              <w:pStyle w:val="TableCell0-2115ptBreak"/>
            </w:pPr>
            <w:r>
              <w:t>‘</w:t>
            </w:r>
            <w:r w:rsidR="00140A47" w:rsidRPr="00913A62">
              <w:t>steep decline</w:t>
            </w:r>
            <w:r>
              <w:t>’</w:t>
            </w:r>
          </w:p>
        </w:tc>
      </w:tr>
      <w:tr w:rsidR="00AC23C4" w:rsidRPr="00913A62" w14:paraId="343F84B9" w14:textId="77777777" w:rsidTr="000335CE">
        <w:tc>
          <w:tcPr>
            <w:tcW w:w="1246" w:type="dxa"/>
            <w:shd w:val="clear" w:color="auto" w:fill="auto"/>
          </w:tcPr>
          <w:p w14:paraId="0D2C30BF" w14:textId="77777777" w:rsidR="00140A47" w:rsidRPr="00913A62" w:rsidRDefault="00140A47" w:rsidP="00424C37">
            <w:pPr>
              <w:pStyle w:val="TableCell0-2115pt"/>
            </w:pPr>
          </w:p>
        </w:tc>
        <w:tc>
          <w:tcPr>
            <w:tcW w:w="737" w:type="dxa"/>
            <w:shd w:val="clear" w:color="auto" w:fill="auto"/>
          </w:tcPr>
          <w:p w14:paraId="7356BE84" w14:textId="77777777" w:rsidR="00140A47" w:rsidRPr="00913A62" w:rsidRDefault="00140A47" w:rsidP="00424C37">
            <w:pPr>
              <w:pStyle w:val="TableCell0-2115pt"/>
              <w:rPr>
                <w:rStyle w:val="ChCharisSIL"/>
              </w:rPr>
            </w:pPr>
            <w:r w:rsidRPr="00913A62">
              <w:rPr>
                <w:rStyle w:val="ChCharisSIL"/>
              </w:rPr>
              <w:t>tʃ~t</w:t>
            </w:r>
          </w:p>
        </w:tc>
        <w:tc>
          <w:tcPr>
            <w:tcW w:w="1191" w:type="dxa"/>
            <w:shd w:val="clear" w:color="auto" w:fill="auto"/>
          </w:tcPr>
          <w:p w14:paraId="61D7B175" w14:textId="77777777" w:rsidR="00140A47" w:rsidRPr="00913A62" w:rsidRDefault="00140A47" w:rsidP="00424C37">
            <w:pPr>
              <w:pStyle w:val="TableCell0-2115pt"/>
              <w:rPr>
                <w:rStyle w:val="ChCharisSIL"/>
              </w:rPr>
            </w:pPr>
            <w:r w:rsidRPr="00F65F95">
              <w:t>[</w:t>
            </w:r>
            <w:r w:rsidRPr="00913A62">
              <w:rPr>
                <w:rStyle w:val="ChCharisSIL"/>
              </w:rPr>
              <w:t>ˈtsɐm.pʊr</w:t>
            </w:r>
            <w:r w:rsidRPr="0099068C">
              <w:t>]</w:t>
            </w:r>
          </w:p>
        </w:tc>
        <w:tc>
          <w:tcPr>
            <w:tcW w:w="1021" w:type="dxa"/>
            <w:shd w:val="clear" w:color="auto" w:fill="auto"/>
          </w:tcPr>
          <w:p w14:paraId="2ABFB7BD" w14:textId="77777777" w:rsidR="00140A47" w:rsidRPr="00913A62" w:rsidRDefault="00140A47" w:rsidP="00424C37">
            <w:pPr>
              <w:pStyle w:val="TableCell0-2115pt"/>
              <w:rPr>
                <w:rStyle w:val="ChItalBold"/>
              </w:rPr>
            </w:pPr>
            <w:r w:rsidRPr="00913A62">
              <w:rPr>
                <w:rStyle w:val="ChItalBold"/>
              </w:rPr>
              <w:t>campur</w:t>
            </w:r>
          </w:p>
        </w:tc>
        <w:tc>
          <w:tcPr>
            <w:tcW w:w="1645" w:type="dxa"/>
            <w:shd w:val="clear" w:color="auto" w:fill="auto"/>
          </w:tcPr>
          <w:p w14:paraId="17F88629" w14:textId="01D35CB5" w:rsidR="00140A47" w:rsidRPr="00913A62" w:rsidRDefault="00B7093A" w:rsidP="00424C37">
            <w:pPr>
              <w:pStyle w:val="TableCell0-2115pt"/>
            </w:pPr>
            <w:r>
              <w:t>‘</w:t>
            </w:r>
            <w:r w:rsidR="00140A47" w:rsidRPr="00913A62">
              <w:t>mix</w:t>
            </w:r>
            <w:r>
              <w:t>’</w:t>
            </w:r>
          </w:p>
        </w:tc>
      </w:tr>
      <w:tr w:rsidR="00AC23C4" w:rsidRPr="00913A62" w14:paraId="52C6D420" w14:textId="77777777" w:rsidTr="000335CE">
        <w:tc>
          <w:tcPr>
            <w:tcW w:w="1246" w:type="dxa"/>
            <w:shd w:val="clear" w:color="auto" w:fill="auto"/>
          </w:tcPr>
          <w:p w14:paraId="03D37F08" w14:textId="77777777" w:rsidR="00140A47" w:rsidRPr="00913A62" w:rsidRDefault="00140A47" w:rsidP="00424C37">
            <w:pPr>
              <w:pStyle w:val="TableCell0-2115ptBreak"/>
            </w:pPr>
          </w:p>
        </w:tc>
        <w:tc>
          <w:tcPr>
            <w:tcW w:w="737" w:type="dxa"/>
            <w:shd w:val="clear" w:color="auto" w:fill="auto"/>
          </w:tcPr>
          <w:p w14:paraId="63BD16DE" w14:textId="77777777" w:rsidR="00140A47" w:rsidRPr="00913A62" w:rsidRDefault="00140A47" w:rsidP="00424C37">
            <w:pPr>
              <w:pStyle w:val="TableCell0-2115ptBreak"/>
              <w:rPr>
                <w:rStyle w:val="ChCharisSIL"/>
              </w:rPr>
            </w:pPr>
          </w:p>
        </w:tc>
        <w:tc>
          <w:tcPr>
            <w:tcW w:w="1191" w:type="dxa"/>
            <w:shd w:val="clear" w:color="auto" w:fill="auto"/>
          </w:tcPr>
          <w:p w14:paraId="68232EFE" w14:textId="77777777" w:rsidR="00140A47" w:rsidRPr="00913A62" w:rsidRDefault="00140A47" w:rsidP="00424C37">
            <w:pPr>
              <w:pStyle w:val="TableCell0-2115ptBreak"/>
              <w:rPr>
                <w:rStyle w:val="ChCharisSIL"/>
              </w:rPr>
            </w:pPr>
            <w:r w:rsidRPr="00F65F95">
              <w:t>[</w:t>
            </w:r>
            <w:r w:rsidRPr="00913A62">
              <w:rPr>
                <w:rStyle w:val="ChCharisSIL"/>
              </w:rPr>
              <w:t>ˈtɐm.pɐr</w:t>
            </w:r>
            <w:r w:rsidRPr="0099068C">
              <w:t>]</w:t>
            </w:r>
          </w:p>
        </w:tc>
        <w:tc>
          <w:tcPr>
            <w:tcW w:w="1021" w:type="dxa"/>
            <w:shd w:val="clear" w:color="auto" w:fill="auto"/>
          </w:tcPr>
          <w:p w14:paraId="28CEB924" w14:textId="77777777" w:rsidR="00140A47" w:rsidRPr="00913A62" w:rsidRDefault="00140A47" w:rsidP="00424C37">
            <w:pPr>
              <w:pStyle w:val="TableCell0-2115ptBreak"/>
              <w:rPr>
                <w:rStyle w:val="ChItalBold"/>
              </w:rPr>
            </w:pPr>
            <w:r w:rsidRPr="00913A62">
              <w:rPr>
                <w:rStyle w:val="ChItalBold"/>
              </w:rPr>
              <w:t>tampar</w:t>
            </w:r>
          </w:p>
        </w:tc>
        <w:tc>
          <w:tcPr>
            <w:tcW w:w="1645" w:type="dxa"/>
            <w:shd w:val="clear" w:color="auto" w:fill="auto"/>
          </w:tcPr>
          <w:p w14:paraId="1DA15F04" w14:textId="174FD425" w:rsidR="00140A47" w:rsidRPr="00913A62" w:rsidRDefault="00B7093A" w:rsidP="00424C37">
            <w:pPr>
              <w:pStyle w:val="TableCell0-2115ptBreak"/>
            </w:pPr>
            <w:r>
              <w:t>‘</w:t>
            </w:r>
            <w:r w:rsidR="00140A47" w:rsidRPr="00913A62">
              <w:t>beat</w:t>
            </w:r>
            <w:r>
              <w:t>’</w:t>
            </w:r>
          </w:p>
        </w:tc>
      </w:tr>
      <w:tr w:rsidR="00AC23C4" w:rsidRPr="00913A62" w14:paraId="655EBF23" w14:textId="77777777" w:rsidTr="000335CE">
        <w:tc>
          <w:tcPr>
            <w:tcW w:w="1246" w:type="dxa"/>
            <w:shd w:val="clear" w:color="auto" w:fill="auto"/>
          </w:tcPr>
          <w:p w14:paraId="30C4A7E4" w14:textId="77777777" w:rsidR="00140A47" w:rsidRPr="00913A62" w:rsidRDefault="00140A47" w:rsidP="00424C37">
            <w:pPr>
              <w:pStyle w:val="TableCell0-2115pt"/>
            </w:pPr>
          </w:p>
        </w:tc>
        <w:tc>
          <w:tcPr>
            <w:tcW w:w="737" w:type="dxa"/>
            <w:shd w:val="clear" w:color="auto" w:fill="auto"/>
          </w:tcPr>
          <w:p w14:paraId="0369AE9F" w14:textId="77777777" w:rsidR="00140A47" w:rsidRPr="00913A62" w:rsidRDefault="00140A47" w:rsidP="00424C37">
            <w:pPr>
              <w:pStyle w:val="TableCell0-2115pt"/>
              <w:rPr>
                <w:rStyle w:val="ChCharisSIL"/>
              </w:rPr>
            </w:pPr>
            <w:r w:rsidRPr="00913A62">
              <w:rPr>
                <w:rStyle w:val="ChCharisSIL"/>
              </w:rPr>
              <w:t>dʒ~d</w:t>
            </w:r>
          </w:p>
        </w:tc>
        <w:tc>
          <w:tcPr>
            <w:tcW w:w="1191" w:type="dxa"/>
            <w:shd w:val="clear" w:color="auto" w:fill="auto"/>
          </w:tcPr>
          <w:p w14:paraId="085CC69B" w14:textId="77777777" w:rsidR="00140A47" w:rsidRPr="00913A62" w:rsidRDefault="00140A47" w:rsidP="00424C37">
            <w:pPr>
              <w:pStyle w:val="TableCell0-2115pt"/>
              <w:rPr>
                <w:rStyle w:val="ChCharisSIL"/>
              </w:rPr>
            </w:pPr>
            <w:r w:rsidRPr="00F65F95">
              <w:t>[</w:t>
            </w:r>
            <w:r w:rsidRPr="00913A62">
              <w:rPr>
                <w:rStyle w:val="ChCharisSIL"/>
              </w:rPr>
              <w:t>ˈdʒa.ɾi</w:t>
            </w:r>
            <w:r w:rsidRPr="0099068C">
              <w:t>]</w:t>
            </w:r>
          </w:p>
        </w:tc>
        <w:tc>
          <w:tcPr>
            <w:tcW w:w="1021" w:type="dxa"/>
            <w:shd w:val="clear" w:color="auto" w:fill="auto"/>
          </w:tcPr>
          <w:p w14:paraId="6A3BEEAA" w14:textId="77777777" w:rsidR="00140A47" w:rsidRPr="00913A62" w:rsidRDefault="00140A47" w:rsidP="00424C37">
            <w:pPr>
              <w:pStyle w:val="TableCell0-2115pt"/>
              <w:rPr>
                <w:rStyle w:val="ChItalBold"/>
              </w:rPr>
            </w:pPr>
            <w:r w:rsidRPr="00913A62">
              <w:rPr>
                <w:rStyle w:val="ChItalBold"/>
              </w:rPr>
              <w:t>jari</w:t>
            </w:r>
          </w:p>
        </w:tc>
        <w:tc>
          <w:tcPr>
            <w:tcW w:w="1645" w:type="dxa"/>
            <w:shd w:val="clear" w:color="auto" w:fill="auto"/>
          </w:tcPr>
          <w:p w14:paraId="183FDF1B" w14:textId="2968C215" w:rsidR="00140A47" w:rsidRPr="00913A62" w:rsidRDefault="00B7093A" w:rsidP="00424C37">
            <w:pPr>
              <w:pStyle w:val="TableCell0-2115pt"/>
            </w:pPr>
            <w:r>
              <w:t>‘</w:t>
            </w:r>
            <w:r w:rsidR="00140A47" w:rsidRPr="00913A62">
              <w:t>digit</w:t>
            </w:r>
            <w:r>
              <w:t>’</w:t>
            </w:r>
          </w:p>
        </w:tc>
      </w:tr>
      <w:tr w:rsidR="00AC23C4" w:rsidRPr="00913A62" w14:paraId="7DC11B16" w14:textId="77777777" w:rsidTr="000335CE">
        <w:tc>
          <w:tcPr>
            <w:tcW w:w="1246" w:type="dxa"/>
            <w:shd w:val="clear" w:color="auto" w:fill="auto"/>
          </w:tcPr>
          <w:p w14:paraId="7ED7819F" w14:textId="77777777" w:rsidR="00140A47" w:rsidRPr="00913A62" w:rsidRDefault="00140A47" w:rsidP="00424C37">
            <w:pPr>
              <w:pStyle w:val="TableCell0-2115ptBreak"/>
            </w:pPr>
          </w:p>
        </w:tc>
        <w:tc>
          <w:tcPr>
            <w:tcW w:w="737" w:type="dxa"/>
            <w:shd w:val="clear" w:color="auto" w:fill="auto"/>
          </w:tcPr>
          <w:p w14:paraId="2C949DC9" w14:textId="77777777" w:rsidR="00140A47" w:rsidRPr="00913A62" w:rsidRDefault="00140A47" w:rsidP="00424C37">
            <w:pPr>
              <w:pStyle w:val="TableCell0-2115ptBreak"/>
              <w:rPr>
                <w:rStyle w:val="ChCharisSIL"/>
              </w:rPr>
            </w:pPr>
          </w:p>
        </w:tc>
        <w:tc>
          <w:tcPr>
            <w:tcW w:w="1191" w:type="dxa"/>
            <w:shd w:val="clear" w:color="auto" w:fill="auto"/>
          </w:tcPr>
          <w:p w14:paraId="5C75E695" w14:textId="77777777" w:rsidR="00140A47" w:rsidRPr="00913A62" w:rsidRDefault="00140A47" w:rsidP="00424C37">
            <w:pPr>
              <w:pStyle w:val="TableCell0-2115ptBreak"/>
              <w:rPr>
                <w:rStyle w:val="ChCharisSIL"/>
              </w:rPr>
            </w:pPr>
            <w:r w:rsidRPr="00F65F95">
              <w:t>[</w:t>
            </w:r>
            <w:r w:rsidRPr="00913A62">
              <w:rPr>
                <w:rStyle w:val="ChCharisSIL"/>
              </w:rPr>
              <w:t>ˈda.ɾi</w:t>
            </w:r>
            <w:r w:rsidRPr="0099068C">
              <w:t>]</w:t>
            </w:r>
          </w:p>
        </w:tc>
        <w:tc>
          <w:tcPr>
            <w:tcW w:w="1021" w:type="dxa"/>
            <w:shd w:val="clear" w:color="auto" w:fill="auto"/>
          </w:tcPr>
          <w:p w14:paraId="321BD5AB" w14:textId="77777777" w:rsidR="00140A47" w:rsidRPr="00913A62" w:rsidRDefault="00140A47" w:rsidP="00424C37">
            <w:pPr>
              <w:pStyle w:val="TableCell0-2115ptBreak"/>
              <w:rPr>
                <w:rStyle w:val="ChItalBold"/>
              </w:rPr>
            </w:pPr>
            <w:r w:rsidRPr="00913A62">
              <w:rPr>
                <w:rStyle w:val="ChItalBold"/>
              </w:rPr>
              <w:t>dari</w:t>
            </w:r>
          </w:p>
        </w:tc>
        <w:tc>
          <w:tcPr>
            <w:tcW w:w="1645" w:type="dxa"/>
            <w:shd w:val="clear" w:color="auto" w:fill="auto"/>
          </w:tcPr>
          <w:p w14:paraId="70E0DE67" w14:textId="76AACF83" w:rsidR="00140A47" w:rsidRPr="00913A62" w:rsidRDefault="00B7093A" w:rsidP="00424C37">
            <w:pPr>
              <w:pStyle w:val="TableCell0-2115ptBreak"/>
            </w:pPr>
            <w:r>
              <w:t>‘</w:t>
            </w:r>
            <w:r w:rsidR="00140A47" w:rsidRPr="00913A62">
              <w:t>from</w:t>
            </w:r>
            <w:r>
              <w:t>’</w:t>
            </w:r>
          </w:p>
        </w:tc>
      </w:tr>
      <w:tr w:rsidR="00AC23C4" w:rsidRPr="00E413A5" w14:paraId="67B2479E" w14:textId="77777777" w:rsidTr="000335CE">
        <w:tc>
          <w:tcPr>
            <w:tcW w:w="1246" w:type="dxa"/>
            <w:shd w:val="clear" w:color="auto" w:fill="auto"/>
          </w:tcPr>
          <w:p w14:paraId="74391CFD" w14:textId="77777777" w:rsidR="00140A47" w:rsidRPr="00E413A5" w:rsidRDefault="00140A47" w:rsidP="00424C37">
            <w:pPr>
              <w:pStyle w:val="TableCell0-2115pt"/>
              <w:rPr>
                <w:rStyle w:val="ChCharisSIL"/>
              </w:rPr>
            </w:pPr>
            <w:r w:rsidRPr="00E413A5">
              <w:rPr>
                <w:rStyle w:val="ChCharisSIL"/>
              </w:rPr>
              <w:t>s~h</w:t>
            </w:r>
          </w:p>
        </w:tc>
        <w:tc>
          <w:tcPr>
            <w:tcW w:w="737" w:type="dxa"/>
            <w:shd w:val="clear" w:color="auto" w:fill="auto"/>
          </w:tcPr>
          <w:p w14:paraId="4E1A1BCE" w14:textId="77777777" w:rsidR="00140A47" w:rsidRPr="00E413A5" w:rsidRDefault="00140A47" w:rsidP="00424C37">
            <w:pPr>
              <w:pStyle w:val="TableCell0-2115pt"/>
              <w:rPr>
                <w:rStyle w:val="ChCharisSIL"/>
              </w:rPr>
            </w:pPr>
          </w:p>
        </w:tc>
        <w:tc>
          <w:tcPr>
            <w:tcW w:w="1191" w:type="dxa"/>
            <w:shd w:val="clear" w:color="auto" w:fill="auto"/>
          </w:tcPr>
          <w:p w14:paraId="5AA99E74" w14:textId="77777777" w:rsidR="00140A47" w:rsidRPr="00E413A5" w:rsidRDefault="00140A47" w:rsidP="00424C37">
            <w:pPr>
              <w:pStyle w:val="TableCell0-2115pt"/>
              <w:rPr>
                <w:rStyle w:val="ChCharisSIL"/>
              </w:rPr>
            </w:pPr>
            <w:r w:rsidRPr="00E413A5">
              <w:t>[</w:t>
            </w:r>
            <w:r w:rsidRPr="00E413A5">
              <w:rPr>
                <w:rStyle w:val="ChCharisSIL"/>
              </w:rPr>
              <w:t>ˈsɐn.tɐ</w:t>
            </w:r>
            <w:r w:rsidR="00E413A5" w:rsidRPr="00E413A5">
              <w:rPr>
                <w:rStyle w:val="ChCharisSIL"/>
              </w:rPr>
              <w:t>ŋ</w:t>
            </w:r>
            <w:r w:rsidRPr="00E413A5">
              <w:t>]</w:t>
            </w:r>
          </w:p>
        </w:tc>
        <w:tc>
          <w:tcPr>
            <w:tcW w:w="1021" w:type="dxa"/>
            <w:shd w:val="clear" w:color="auto" w:fill="auto"/>
          </w:tcPr>
          <w:p w14:paraId="3830A235" w14:textId="77777777" w:rsidR="00140A47" w:rsidRPr="00E413A5" w:rsidRDefault="00140A47" w:rsidP="00424C37">
            <w:pPr>
              <w:pStyle w:val="TableCell0-2115pt"/>
              <w:rPr>
                <w:rStyle w:val="ChItalBold"/>
              </w:rPr>
            </w:pPr>
            <w:r w:rsidRPr="00E413A5">
              <w:rPr>
                <w:rStyle w:val="ChItalBold"/>
              </w:rPr>
              <w:t>santan</w:t>
            </w:r>
            <w:r w:rsidR="000B18FB" w:rsidRPr="00E413A5">
              <w:rPr>
                <w:rStyle w:val="ChItalBold"/>
              </w:rPr>
              <w:t>g</w:t>
            </w:r>
          </w:p>
        </w:tc>
        <w:tc>
          <w:tcPr>
            <w:tcW w:w="1645" w:type="dxa"/>
            <w:shd w:val="clear" w:color="auto" w:fill="auto"/>
          </w:tcPr>
          <w:p w14:paraId="3CCB8B78" w14:textId="32274EBF" w:rsidR="00140A47" w:rsidRPr="00E413A5" w:rsidRDefault="00B7093A" w:rsidP="00424C37">
            <w:pPr>
              <w:pStyle w:val="TableCell0-2115pt"/>
            </w:pPr>
            <w:r>
              <w:t>‘</w:t>
            </w:r>
            <w:r w:rsidR="00140A47" w:rsidRPr="00E413A5">
              <w:t>coconut milk</w:t>
            </w:r>
            <w:r>
              <w:t>’</w:t>
            </w:r>
          </w:p>
        </w:tc>
      </w:tr>
      <w:tr w:rsidR="00AC23C4" w:rsidRPr="00E413A5" w14:paraId="4BA61CAC" w14:textId="77777777" w:rsidTr="000335CE">
        <w:tc>
          <w:tcPr>
            <w:tcW w:w="1246" w:type="dxa"/>
            <w:shd w:val="clear" w:color="auto" w:fill="auto"/>
          </w:tcPr>
          <w:p w14:paraId="3D726E1C" w14:textId="77777777" w:rsidR="00140A47" w:rsidRPr="00E413A5" w:rsidRDefault="00140A47" w:rsidP="00424C37">
            <w:pPr>
              <w:pStyle w:val="TableCell0-2115ptBreak"/>
            </w:pPr>
          </w:p>
        </w:tc>
        <w:tc>
          <w:tcPr>
            <w:tcW w:w="737" w:type="dxa"/>
            <w:shd w:val="clear" w:color="auto" w:fill="auto"/>
          </w:tcPr>
          <w:p w14:paraId="69F70FB8" w14:textId="77777777" w:rsidR="00140A47" w:rsidRPr="00E413A5" w:rsidRDefault="00140A47" w:rsidP="00424C37">
            <w:pPr>
              <w:pStyle w:val="TableCell0-2115ptBreak"/>
              <w:rPr>
                <w:rStyle w:val="ChCharisSIL"/>
              </w:rPr>
            </w:pPr>
          </w:p>
        </w:tc>
        <w:tc>
          <w:tcPr>
            <w:tcW w:w="1191" w:type="dxa"/>
            <w:shd w:val="clear" w:color="auto" w:fill="auto"/>
          </w:tcPr>
          <w:p w14:paraId="46230718" w14:textId="77777777" w:rsidR="00140A47" w:rsidRPr="00E413A5" w:rsidRDefault="00140A47" w:rsidP="00424C37">
            <w:pPr>
              <w:pStyle w:val="TableCell0-2115ptBreak"/>
              <w:rPr>
                <w:rStyle w:val="ChCharisSIL"/>
              </w:rPr>
            </w:pPr>
            <w:r w:rsidRPr="00E413A5">
              <w:t>[</w:t>
            </w:r>
            <w:r w:rsidRPr="00E413A5">
              <w:rPr>
                <w:rStyle w:val="ChCharisSIL"/>
              </w:rPr>
              <w:t>ˈhɐn.tɐm</w:t>
            </w:r>
            <w:r w:rsidRPr="00E413A5">
              <w:t>]</w:t>
            </w:r>
          </w:p>
        </w:tc>
        <w:tc>
          <w:tcPr>
            <w:tcW w:w="1021" w:type="dxa"/>
            <w:shd w:val="clear" w:color="auto" w:fill="auto"/>
          </w:tcPr>
          <w:p w14:paraId="48D40A38" w14:textId="77777777" w:rsidR="00140A47" w:rsidRPr="00E413A5" w:rsidRDefault="00140A47" w:rsidP="00424C37">
            <w:pPr>
              <w:pStyle w:val="TableCell0-2115ptBreak"/>
              <w:rPr>
                <w:rStyle w:val="ChItalBold"/>
              </w:rPr>
            </w:pPr>
            <w:r w:rsidRPr="00E413A5">
              <w:rPr>
                <w:rStyle w:val="ChItalBold"/>
              </w:rPr>
              <w:t>hantam</w:t>
            </w:r>
          </w:p>
        </w:tc>
        <w:tc>
          <w:tcPr>
            <w:tcW w:w="1645" w:type="dxa"/>
            <w:shd w:val="clear" w:color="auto" w:fill="auto"/>
          </w:tcPr>
          <w:p w14:paraId="0998F2C5" w14:textId="69585FD3" w:rsidR="00140A47" w:rsidRPr="00E413A5" w:rsidRDefault="00B7093A" w:rsidP="00424C37">
            <w:pPr>
              <w:pStyle w:val="TableCell0-2115ptBreak"/>
            </w:pPr>
            <w:r>
              <w:t>‘</w:t>
            </w:r>
            <w:r w:rsidR="00140A47" w:rsidRPr="00E413A5">
              <w:t>strike</w:t>
            </w:r>
            <w:r>
              <w:t>’</w:t>
            </w:r>
          </w:p>
        </w:tc>
      </w:tr>
      <w:tr w:rsidR="00AC23C4" w:rsidRPr="00E413A5" w14:paraId="26589745" w14:textId="77777777" w:rsidTr="000335CE">
        <w:tc>
          <w:tcPr>
            <w:tcW w:w="1246" w:type="dxa"/>
            <w:shd w:val="clear" w:color="auto" w:fill="auto"/>
          </w:tcPr>
          <w:p w14:paraId="3EA6D9A9" w14:textId="77777777" w:rsidR="00140A47" w:rsidRPr="00E413A5" w:rsidRDefault="00140A47" w:rsidP="00424C37">
            <w:pPr>
              <w:pStyle w:val="TableCell2-2115pt"/>
              <w:rPr>
                <w:rStyle w:val="ChCharisSIL"/>
              </w:rPr>
            </w:pPr>
            <w:r w:rsidRPr="00E413A5">
              <w:rPr>
                <w:rStyle w:val="ChCharisSIL"/>
              </w:rPr>
              <w:t>m~n~ɲ</w:t>
            </w:r>
          </w:p>
        </w:tc>
        <w:tc>
          <w:tcPr>
            <w:tcW w:w="737" w:type="dxa"/>
            <w:shd w:val="clear" w:color="auto" w:fill="auto"/>
          </w:tcPr>
          <w:p w14:paraId="21F906CE" w14:textId="77777777" w:rsidR="00140A47" w:rsidRPr="00E413A5" w:rsidRDefault="00140A47" w:rsidP="00424C37">
            <w:pPr>
              <w:pStyle w:val="TableCell2-2115pt"/>
              <w:rPr>
                <w:rStyle w:val="ChCharisSIL"/>
              </w:rPr>
            </w:pPr>
            <w:r w:rsidRPr="00E413A5">
              <w:rPr>
                <w:rStyle w:val="ChCharisSIL"/>
              </w:rPr>
              <w:t>m~n</w:t>
            </w:r>
          </w:p>
        </w:tc>
        <w:tc>
          <w:tcPr>
            <w:tcW w:w="1191" w:type="dxa"/>
            <w:shd w:val="clear" w:color="auto" w:fill="auto"/>
          </w:tcPr>
          <w:p w14:paraId="6986E194" w14:textId="77777777" w:rsidR="00140A47" w:rsidRPr="00E413A5" w:rsidRDefault="00140A47" w:rsidP="00424C37">
            <w:pPr>
              <w:pStyle w:val="TableCell2-2115pt"/>
              <w:rPr>
                <w:rStyle w:val="ChCharisSIL"/>
              </w:rPr>
            </w:pPr>
            <w:r w:rsidRPr="00E413A5">
              <w:t>[</w:t>
            </w:r>
            <w:r w:rsidRPr="00E413A5">
              <w:rPr>
                <w:rStyle w:val="ChCharisSIL"/>
              </w:rPr>
              <w:t>ˈma.si</w:t>
            </w:r>
            <w:r w:rsidRPr="00E413A5">
              <w:t>]</w:t>
            </w:r>
          </w:p>
        </w:tc>
        <w:tc>
          <w:tcPr>
            <w:tcW w:w="1021" w:type="dxa"/>
            <w:shd w:val="clear" w:color="auto" w:fill="auto"/>
          </w:tcPr>
          <w:p w14:paraId="7688D550" w14:textId="77777777" w:rsidR="00140A47" w:rsidRPr="00E413A5" w:rsidRDefault="00140A47" w:rsidP="00424C37">
            <w:pPr>
              <w:pStyle w:val="TableCell2-2115pt"/>
              <w:rPr>
                <w:rStyle w:val="ChItalBold"/>
              </w:rPr>
            </w:pPr>
            <w:r w:rsidRPr="00E413A5">
              <w:rPr>
                <w:rStyle w:val="ChItalBold"/>
              </w:rPr>
              <w:t>masi</w:t>
            </w:r>
          </w:p>
        </w:tc>
        <w:tc>
          <w:tcPr>
            <w:tcW w:w="1645" w:type="dxa"/>
            <w:shd w:val="clear" w:color="auto" w:fill="auto"/>
          </w:tcPr>
          <w:p w14:paraId="7A6C4323" w14:textId="2AE79B1C" w:rsidR="00140A47" w:rsidRPr="00E413A5" w:rsidRDefault="00B7093A" w:rsidP="00424C37">
            <w:pPr>
              <w:pStyle w:val="TableCell2-2115pt"/>
            </w:pPr>
            <w:r>
              <w:t>‘</w:t>
            </w:r>
            <w:r w:rsidR="00140A47" w:rsidRPr="00E413A5">
              <w:t>still</w:t>
            </w:r>
            <w:r>
              <w:t>’</w:t>
            </w:r>
          </w:p>
        </w:tc>
      </w:tr>
      <w:tr w:rsidR="00AC23C4" w:rsidRPr="00E413A5" w14:paraId="7B3B61E1" w14:textId="77777777" w:rsidTr="000335CE">
        <w:tc>
          <w:tcPr>
            <w:tcW w:w="1246" w:type="dxa"/>
            <w:shd w:val="clear" w:color="auto" w:fill="auto"/>
          </w:tcPr>
          <w:p w14:paraId="2FAFE7CB" w14:textId="77777777" w:rsidR="00140A47" w:rsidRPr="00E413A5" w:rsidRDefault="00140A47" w:rsidP="00424C37">
            <w:pPr>
              <w:pStyle w:val="TableCell0-2115ptBreak"/>
            </w:pPr>
          </w:p>
        </w:tc>
        <w:tc>
          <w:tcPr>
            <w:tcW w:w="737" w:type="dxa"/>
            <w:shd w:val="clear" w:color="auto" w:fill="auto"/>
          </w:tcPr>
          <w:p w14:paraId="0A5C134B" w14:textId="77777777" w:rsidR="00140A47" w:rsidRPr="00E413A5" w:rsidRDefault="00140A47" w:rsidP="00424C37">
            <w:pPr>
              <w:pStyle w:val="TableCell0-2115ptBreak"/>
              <w:rPr>
                <w:rStyle w:val="ChCharisSIL"/>
              </w:rPr>
            </w:pPr>
          </w:p>
        </w:tc>
        <w:tc>
          <w:tcPr>
            <w:tcW w:w="1191" w:type="dxa"/>
            <w:shd w:val="clear" w:color="auto" w:fill="auto"/>
          </w:tcPr>
          <w:p w14:paraId="095CCEBC" w14:textId="77777777" w:rsidR="00140A47" w:rsidRPr="00E413A5" w:rsidRDefault="00140A47" w:rsidP="00424C37">
            <w:pPr>
              <w:pStyle w:val="TableCell0-2115ptBreak"/>
              <w:rPr>
                <w:rStyle w:val="ChCharisSIL"/>
              </w:rPr>
            </w:pPr>
            <w:r w:rsidRPr="00E413A5">
              <w:t>[</w:t>
            </w:r>
            <w:r w:rsidRPr="00E413A5">
              <w:rPr>
                <w:rStyle w:val="ChCharisSIL"/>
              </w:rPr>
              <w:t>ˈna.si</w:t>
            </w:r>
            <w:r w:rsidRPr="00E413A5">
              <w:t>]</w:t>
            </w:r>
          </w:p>
        </w:tc>
        <w:tc>
          <w:tcPr>
            <w:tcW w:w="1021" w:type="dxa"/>
            <w:shd w:val="clear" w:color="auto" w:fill="auto"/>
          </w:tcPr>
          <w:p w14:paraId="4873B566" w14:textId="77777777" w:rsidR="00140A47" w:rsidRPr="00E413A5" w:rsidRDefault="00140A47" w:rsidP="00424C37">
            <w:pPr>
              <w:pStyle w:val="TableCell0-2115ptBreak"/>
              <w:rPr>
                <w:rStyle w:val="ChItalBold"/>
              </w:rPr>
            </w:pPr>
            <w:r w:rsidRPr="00E413A5">
              <w:rPr>
                <w:rStyle w:val="ChItalBold"/>
              </w:rPr>
              <w:t>nasi</w:t>
            </w:r>
          </w:p>
        </w:tc>
        <w:tc>
          <w:tcPr>
            <w:tcW w:w="1645" w:type="dxa"/>
            <w:shd w:val="clear" w:color="auto" w:fill="auto"/>
          </w:tcPr>
          <w:p w14:paraId="1A02DF40" w14:textId="57346BA2" w:rsidR="00140A47" w:rsidRPr="00E413A5" w:rsidRDefault="00B7093A" w:rsidP="00424C37">
            <w:pPr>
              <w:pStyle w:val="TableCell0-2115ptBreak"/>
            </w:pPr>
            <w:r>
              <w:t>‘</w:t>
            </w:r>
            <w:r w:rsidR="00140A47" w:rsidRPr="00E413A5">
              <w:t>cooked rice</w:t>
            </w:r>
            <w:r>
              <w:t>’</w:t>
            </w:r>
          </w:p>
        </w:tc>
      </w:tr>
      <w:tr w:rsidR="00AC23C4" w:rsidRPr="00E413A5" w14:paraId="58D58054" w14:textId="77777777" w:rsidTr="000335CE">
        <w:tc>
          <w:tcPr>
            <w:tcW w:w="1246" w:type="dxa"/>
            <w:shd w:val="clear" w:color="auto" w:fill="auto"/>
          </w:tcPr>
          <w:p w14:paraId="3026E774" w14:textId="77777777" w:rsidR="00140A47" w:rsidRPr="00E413A5" w:rsidRDefault="00140A47" w:rsidP="00424C37">
            <w:pPr>
              <w:pStyle w:val="TableCell0-2115pt"/>
            </w:pPr>
          </w:p>
        </w:tc>
        <w:tc>
          <w:tcPr>
            <w:tcW w:w="737" w:type="dxa"/>
            <w:shd w:val="clear" w:color="auto" w:fill="auto"/>
          </w:tcPr>
          <w:p w14:paraId="5F8A2A93" w14:textId="77777777" w:rsidR="00140A47" w:rsidRPr="00E413A5" w:rsidRDefault="00140A47" w:rsidP="00424C37">
            <w:pPr>
              <w:pStyle w:val="TableCell0-2115pt"/>
              <w:rPr>
                <w:rStyle w:val="ChCharisSIL"/>
              </w:rPr>
            </w:pPr>
            <w:r w:rsidRPr="00E413A5">
              <w:rPr>
                <w:rStyle w:val="ChCharisSIL"/>
              </w:rPr>
              <w:t>m~ɲ</w:t>
            </w:r>
          </w:p>
        </w:tc>
        <w:tc>
          <w:tcPr>
            <w:tcW w:w="1191" w:type="dxa"/>
            <w:shd w:val="clear" w:color="auto" w:fill="auto"/>
          </w:tcPr>
          <w:p w14:paraId="529036A6" w14:textId="77777777" w:rsidR="00140A47" w:rsidRPr="00E413A5" w:rsidRDefault="00140A47" w:rsidP="00424C37">
            <w:pPr>
              <w:pStyle w:val="TableCell0-2115pt"/>
              <w:rPr>
                <w:rStyle w:val="ChCharisSIL"/>
              </w:rPr>
            </w:pPr>
            <w:r w:rsidRPr="00E413A5">
              <w:t>[</w:t>
            </w:r>
            <w:r w:rsidRPr="00E413A5">
              <w:rPr>
                <w:rStyle w:val="ChCharisSIL"/>
              </w:rPr>
              <w:t>ˈmɛ.mɐŋ</w:t>
            </w:r>
            <w:r w:rsidRPr="00E413A5">
              <w:t>]</w:t>
            </w:r>
          </w:p>
        </w:tc>
        <w:tc>
          <w:tcPr>
            <w:tcW w:w="1021" w:type="dxa"/>
            <w:shd w:val="clear" w:color="auto" w:fill="auto"/>
          </w:tcPr>
          <w:p w14:paraId="018D51B4" w14:textId="77777777" w:rsidR="00140A47" w:rsidRPr="00E413A5" w:rsidRDefault="00140A47" w:rsidP="00424C37">
            <w:pPr>
              <w:pStyle w:val="TableCell0-2115pt"/>
              <w:rPr>
                <w:rStyle w:val="ChItalBold"/>
              </w:rPr>
            </w:pPr>
            <w:r w:rsidRPr="00E413A5">
              <w:rPr>
                <w:rStyle w:val="ChItalBold"/>
              </w:rPr>
              <w:t>memang</w:t>
            </w:r>
          </w:p>
        </w:tc>
        <w:tc>
          <w:tcPr>
            <w:tcW w:w="1645" w:type="dxa"/>
            <w:shd w:val="clear" w:color="auto" w:fill="auto"/>
          </w:tcPr>
          <w:p w14:paraId="2584203D" w14:textId="3E9D386B" w:rsidR="00140A47" w:rsidRPr="00E413A5" w:rsidRDefault="00B7093A" w:rsidP="00424C37">
            <w:pPr>
              <w:pStyle w:val="TableCell0-2115pt"/>
            </w:pPr>
            <w:r>
              <w:t>‘</w:t>
            </w:r>
            <w:r w:rsidR="00140A47" w:rsidRPr="00E413A5">
              <w:t>indeed</w:t>
            </w:r>
            <w:r>
              <w:t>’</w:t>
            </w:r>
          </w:p>
        </w:tc>
      </w:tr>
      <w:tr w:rsidR="00AC23C4" w:rsidRPr="00E413A5" w14:paraId="00F6EB8A" w14:textId="77777777" w:rsidTr="000335CE">
        <w:tc>
          <w:tcPr>
            <w:tcW w:w="1246" w:type="dxa"/>
            <w:shd w:val="clear" w:color="auto" w:fill="auto"/>
          </w:tcPr>
          <w:p w14:paraId="11A8F664" w14:textId="77777777" w:rsidR="00140A47" w:rsidRPr="00E413A5" w:rsidRDefault="00140A47" w:rsidP="00424C37">
            <w:pPr>
              <w:pStyle w:val="TableCell0-2115ptBreak"/>
            </w:pPr>
          </w:p>
        </w:tc>
        <w:tc>
          <w:tcPr>
            <w:tcW w:w="737" w:type="dxa"/>
            <w:shd w:val="clear" w:color="auto" w:fill="auto"/>
          </w:tcPr>
          <w:p w14:paraId="1A010A49" w14:textId="77777777" w:rsidR="00140A47" w:rsidRPr="00E413A5" w:rsidRDefault="00140A47" w:rsidP="00424C37">
            <w:pPr>
              <w:pStyle w:val="TableCell0-2115ptBreak"/>
              <w:rPr>
                <w:rStyle w:val="ChCharisSIL"/>
              </w:rPr>
            </w:pPr>
          </w:p>
        </w:tc>
        <w:tc>
          <w:tcPr>
            <w:tcW w:w="1191" w:type="dxa"/>
            <w:shd w:val="clear" w:color="auto" w:fill="auto"/>
          </w:tcPr>
          <w:p w14:paraId="34F44F96" w14:textId="77777777" w:rsidR="00140A47" w:rsidRPr="00E413A5" w:rsidRDefault="00140A47" w:rsidP="00424C37">
            <w:pPr>
              <w:pStyle w:val="TableCell0-2115ptBreak"/>
            </w:pPr>
            <w:r w:rsidRPr="00E413A5">
              <w:t>[</w:t>
            </w:r>
            <w:r w:rsidRPr="00E413A5">
              <w:rPr>
                <w:rStyle w:val="ChCharisSIL"/>
              </w:rPr>
              <w:t>ˈɲa.mɐ</w:t>
            </w:r>
            <w:r w:rsidR="00E413A5" w:rsidRPr="00E413A5">
              <w:rPr>
                <w:rStyle w:val="ChCharisSIL"/>
              </w:rPr>
              <w:t>ŋ</w:t>
            </w:r>
            <w:r w:rsidRPr="00E413A5">
              <w:t>]</w:t>
            </w:r>
          </w:p>
        </w:tc>
        <w:tc>
          <w:tcPr>
            <w:tcW w:w="1021" w:type="dxa"/>
            <w:shd w:val="clear" w:color="auto" w:fill="auto"/>
          </w:tcPr>
          <w:p w14:paraId="1B9E08C2" w14:textId="77777777" w:rsidR="00140A47" w:rsidRPr="00E413A5" w:rsidRDefault="00140A47" w:rsidP="00424C37">
            <w:pPr>
              <w:pStyle w:val="TableCell0-2115ptBreak"/>
              <w:rPr>
                <w:rStyle w:val="ChItalBold"/>
              </w:rPr>
            </w:pPr>
            <w:r w:rsidRPr="00E413A5">
              <w:rPr>
                <w:rStyle w:val="ChItalBold"/>
              </w:rPr>
              <w:t>nyaman</w:t>
            </w:r>
            <w:r w:rsidR="000B18FB" w:rsidRPr="00E413A5">
              <w:rPr>
                <w:rStyle w:val="ChItalBold"/>
              </w:rPr>
              <w:t>g</w:t>
            </w:r>
          </w:p>
        </w:tc>
        <w:tc>
          <w:tcPr>
            <w:tcW w:w="1645" w:type="dxa"/>
            <w:shd w:val="clear" w:color="auto" w:fill="auto"/>
          </w:tcPr>
          <w:p w14:paraId="18C2B719" w14:textId="3E112A3E" w:rsidR="00140A47" w:rsidRPr="00E413A5" w:rsidRDefault="00B7093A" w:rsidP="00424C37">
            <w:pPr>
              <w:pStyle w:val="TableCell0-2115ptBreak"/>
            </w:pPr>
            <w:r>
              <w:t>‘</w:t>
            </w:r>
            <w:r w:rsidR="00140A47" w:rsidRPr="00E413A5">
              <w:t>be comfortable</w:t>
            </w:r>
            <w:r>
              <w:t>’</w:t>
            </w:r>
          </w:p>
        </w:tc>
      </w:tr>
      <w:tr w:rsidR="00AC23C4" w:rsidRPr="00E413A5" w14:paraId="3A747330" w14:textId="77777777" w:rsidTr="000335CE">
        <w:tc>
          <w:tcPr>
            <w:tcW w:w="1246" w:type="dxa"/>
            <w:shd w:val="clear" w:color="auto" w:fill="auto"/>
          </w:tcPr>
          <w:p w14:paraId="1BB6BC1E" w14:textId="77777777" w:rsidR="00140A47" w:rsidRPr="00E413A5" w:rsidRDefault="00140A47" w:rsidP="00424C37">
            <w:pPr>
              <w:pStyle w:val="TableCell0-2115pt"/>
            </w:pPr>
          </w:p>
        </w:tc>
        <w:tc>
          <w:tcPr>
            <w:tcW w:w="737" w:type="dxa"/>
            <w:shd w:val="clear" w:color="auto" w:fill="auto"/>
          </w:tcPr>
          <w:p w14:paraId="4C5B7A1B" w14:textId="77777777" w:rsidR="00140A47" w:rsidRPr="00E413A5" w:rsidRDefault="00140A47" w:rsidP="00424C37">
            <w:pPr>
              <w:pStyle w:val="TableCell0-2115pt"/>
              <w:rPr>
                <w:rStyle w:val="ChCharisSIL"/>
              </w:rPr>
            </w:pPr>
            <w:r w:rsidRPr="00E413A5">
              <w:rPr>
                <w:rStyle w:val="ChCharisSIL"/>
              </w:rPr>
              <w:t>n~ɲ</w:t>
            </w:r>
          </w:p>
        </w:tc>
        <w:tc>
          <w:tcPr>
            <w:tcW w:w="1191" w:type="dxa"/>
            <w:shd w:val="clear" w:color="auto" w:fill="auto"/>
          </w:tcPr>
          <w:p w14:paraId="6C682D6B" w14:textId="77777777" w:rsidR="00140A47" w:rsidRPr="00E413A5" w:rsidRDefault="00140A47" w:rsidP="00424C37">
            <w:pPr>
              <w:pStyle w:val="TableCell0-2115pt"/>
              <w:rPr>
                <w:rStyle w:val="ChCharisSIL"/>
              </w:rPr>
            </w:pPr>
            <w:r w:rsidRPr="00E413A5">
              <w:t>[</w:t>
            </w:r>
            <w:r w:rsidRPr="00E413A5">
              <w:rPr>
                <w:rStyle w:val="ChCharisSIL"/>
              </w:rPr>
              <w:t>ˈna.kɐl</w:t>
            </w:r>
            <w:r w:rsidR="001B1048" w:rsidRPr="00E413A5">
              <w:t>]</w:t>
            </w:r>
          </w:p>
        </w:tc>
        <w:tc>
          <w:tcPr>
            <w:tcW w:w="1021" w:type="dxa"/>
            <w:shd w:val="clear" w:color="auto" w:fill="auto"/>
          </w:tcPr>
          <w:p w14:paraId="73A34EAA" w14:textId="77777777" w:rsidR="00140A47" w:rsidRPr="00E413A5" w:rsidRDefault="00140A47" w:rsidP="00424C37">
            <w:pPr>
              <w:pStyle w:val="TableCell0-2115pt"/>
              <w:rPr>
                <w:rStyle w:val="ChItalBold"/>
              </w:rPr>
            </w:pPr>
            <w:r w:rsidRPr="00E413A5">
              <w:rPr>
                <w:rStyle w:val="ChItalBold"/>
              </w:rPr>
              <w:t>nakal</w:t>
            </w:r>
          </w:p>
        </w:tc>
        <w:tc>
          <w:tcPr>
            <w:tcW w:w="1645" w:type="dxa"/>
            <w:shd w:val="clear" w:color="auto" w:fill="auto"/>
          </w:tcPr>
          <w:p w14:paraId="5B0DC611" w14:textId="5C79D406" w:rsidR="00140A47" w:rsidRPr="00E413A5" w:rsidRDefault="00B7093A" w:rsidP="00424C37">
            <w:pPr>
              <w:pStyle w:val="TableCell0-2115pt"/>
            </w:pPr>
            <w:r>
              <w:t>‘</w:t>
            </w:r>
            <w:r w:rsidR="00140A47" w:rsidRPr="00E413A5">
              <w:t>be mischievous</w:t>
            </w:r>
            <w:r>
              <w:t>’</w:t>
            </w:r>
          </w:p>
        </w:tc>
      </w:tr>
      <w:tr w:rsidR="00AC23C4" w:rsidRPr="00E413A5" w14:paraId="3D3EBCE4" w14:textId="77777777" w:rsidTr="000335CE">
        <w:tc>
          <w:tcPr>
            <w:tcW w:w="1246" w:type="dxa"/>
            <w:shd w:val="clear" w:color="auto" w:fill="auto"/>
          </w:tcPr>
          <w:p w14:paraId="2073B954" w14:textId="77777777" w:rsidR="00140A47" w:rsidRPr="00E413A5" w:rsidRDefault="00140A47" w:rsidP="00424C37">
            <w:pPr>
              <w:pStyle w:val="TableCell0-2115ptBreak"/>
            </w:pPr>
          </w:p>
        </w:tc>
        <w:tc>
          <w:tcPr>
            <w:tcW w:w="737" w:type="dxa"/>
            <w:shd w:val="clear" w:color="auto" w:fill="auto"/>
          </w:tcPr>
          <w:p w14:paraId="12998A89" w14:textId="77777777" w:rsidR="00140A47" w:rsidRPr="00E413A5" w:rsidRDefault="00140A47" w:rsidP="00424C37">
            <w:pPr>
              <w:pStyle w:val="TableCell0-2115ptBreak"/>
              <w:rPr>
                <w:rStyle w:val="ChCharisSIL"/>
              </w:rPr>
            </w:pPr>
          </w:p>
        </w:tc>
        <w:tc>
          <w:tcPr>
            <w:tcW w:w="1191" w:type="dxa"/>
            <w:shd w:val="clear" w:color="auto" w:fill="auto"/>
          </w:tcPr>
          <w:p w14:paraId="27645408" w14:textId="77777777" w:rsidR="00140A47" w:rsidRPr="00E413A5" w:rsidRDefault="00140A47" w:rsidP="00424C37">
            <w:pPr>
              <w:pStyle w:val="TableCell0-2115ptBreak"/>
              <w:rPr>
                <w:rStyle w:val="ChCharisSIL"/>
              </w:rPr>
            </w:pPr>
            <w:r w:rsidRPr="00E413A5">
              <w:t>[</w:t>
            </w:r>
            <w:r w:rsidRPr="00E413A5">
              <w:rPr>
                <w:rStyle w:val="ChCharisSIL"/>
              </w:rPr>
              <w:t>ˈɲa.wa</w:t>
            </w:r>
            <w:r w:rsidRPr="00E413A5">
              <w:t>]</w:t>
            </w:r>
          </w:p>
        </w:tc>
        <w:tc>
          <w:tcPr>
            <w:tcW w:w="1021" w:type="dxa"/>
            <w:shd w:val="clear" w:color="auto" w:fill="auto"/>
          </w:tcPr>
          <w:p w14:paraId="4EF87B77" w14:textId="77777777" w:rsidR="00140A47" w:rsidRPr="00E413A5" w:rsidRDefault="00140A47" w:rsidP="00424C37">
            <w:pPr>
              <w:pStyle w:val="TableCell0-2115ptBreak"/>
            </w:pPr>
            <w:r w:rsidRPr="00E413A5">
              <w:rPr>
                <w:rStyle w:val="ChItalBold"/>
              </w:rPr>
              <w:t>nyawa</w:t>
            </w:r>
          </w:p>
        </w:tc>
        <w:tc>
          <w:tcPr>
            <w:tcW w:w="1645" w:type="dxa"/>
            <w:shd w:val="clear" w:color="auto" w:fill="auto"/>
          </w:tcPr>
          <w:p w14:paraId="2DA565CA" w14:textId="7E309D01" w:rsidR="00140A47" w:rsidRPr="00E413A5" w:rsidRDefault="00B7093A" w:rsidP="00424C37">
            <w:pPr>
              <w:pStyle w:val="TableCell0-2115ptBreak"/>
            </w:pPr>
            <w:r>
              <w:t>‘</w:t>
            </w:r>
            <w:r w:rsidR="00140A47" w:rsidRPr="00E413A5">
              <w:t>soul</w:t>
            </w:r>
            <w:r>
              <w:t>’</w:t>
            </w:r>
          </w:p>
        </w:tc>
      </w:tr>
      <w:tr w:rsidR="00AC23C4" w:rsidRPr="00E413A5" w14:paraId="3ED705F6" w14:textId="77777777" w:rsidTr="000335CE">
        <w:tc>
          <w:tcPr>
            <w:tcW w:w="1246" w:type="dxa"/>
            <w:shd w:val="clear" w:color="auto" w:fill="auto"/>
          </w:tcPr>
          <w:p w14:paraId="2AE14DBF" w14:textId="77777777" w:rsidR="00140A47" w:rsidRPr="00E413A5" w:rsidRDefault="00140A47" w:rsidP="00424C37">
            <w:pPr>
              <w:pStyle w:val="TableCell2-2115pt"/>
              <w:rPr>
                <w:rStyle w:val="ChCharisSIL"/>
              </w:rPr>
            </w:pPr>
            <w:r w:rsidRPr="00E413A5">
              <w:rPr>
                <w:rStyle w:val="ChCharisSIL"/>
              </w:rPr>
              <w:t>l~r</w:t>
            </w:r>
          </w:p>
        </w:tc>
        <w:tc>
          <w:tcPr>
            <w:tcW w:w="737" w:type="dxa"/>
            <w:shd w:val="clear" w:color="auto" w:fill="auto"/>
          </w:tcPr>
          <w:p w14:paraId="207066D7" w14:textId="77777777" w:rsidR="00140A47" w:rsidRPr="00E413A5" w:rsidRDefault="00140A47" w:rsidP="00424C37">
            <w:pPr>
              <w:pStyle w:val="TableCell2-2115pt"/>
              <w:rPr>
                <w:rStyle w:val="ChCharisSIL"/>
              </w:rPr>
            </w:pPr>
          </w:p>
        </w:tc>
        <w:tc>
          <w:tcPr>
            <w:tcW w:w="1191" w:type="dxa"/>
            <w:shd w:val="clear" w:color="auto" w:fill="auto"/>
          </w:tcPr>
          <w:p w14:paraId="13260067" w14:textId="77777777" w:rsidR="00140A47" w:rsidRPr="00E413A5" w:rsidRDefault="00140A47" w:rsidP="00424C37">
            <w:pPr>
              <w:pStyle w:val="TableCell2-2115pt"/>
              <w:rPr>
                <w:rStyle w:val="ChCharisSIL"/>
              </w:rPr>
            </w:pPr>
            <w:r w:rsidRPr="00E413A5">
              <w:t>[</w:t>
            </w:r>
            <w:r w:rsidRPr="00E413A5">
              <w:rPr>
                <w:rStyle w:val="ChCharisSIL"/>
              </w:rPr>
              <w:t>ˈra.wɐ</w:t>
            </w:r>
            <w:r w:rsidR="00E413A5" w:rsidRPr="00E413A5">
              <w:rPr>
                <w:rStyle w:val="ChCharisSIL"/>
              </w:rPr>
              <w:t>ŋ</w:t>
            </w:r>
            <w:r w:rsidRPr="00E413A5">
              <w:t>]</w:t>
            </w:r>
          </w:p>
        </w:tc>
        <w:tc>
          <w:tcPr>
            <w:tcW w:w="1021" w:type="dxa"/>
            <w:shd w:val="clear" w:color="auto" w:fill="auto"/>
          </w:tcPr>
          <w:p w14:paraId="33EA2F08" w14:textId="77777777" w:rsidR="00140A47" w:rsidRPr="00E413A5" w:rsidRDefault="00140A47" w:rsidP="00424C37">
            <w:pPr>
              <w:pStyle w:val="TableCell2-2115pt"/>
              <w:rPr>
                <w:rStyle w:val="ChItalBold"/>
              </w:rPr>
            </w:pPr>
            <w:r w:rsidRPr="00E413A5">
              <w:rPr>
                <w:rStyle w:val="ChItalBold"/>
              </w:rPr>
              <w:t>rawan</w:t>
            </w:r>
            <w:r w:rsidR="000B18FB" w:rsidRPr="00E413A5">
              <w:rPr>
                <w:rStyle w:val="ChItalBold"/>
              </w:rPr>
              <w:t>g</w:t>
            </w:r>
          </w:p>
        </w:tc>
        <w:tc>
          <w:tcPr>
            <w:tcW w:w="1645" w:type="dxa"/>
            <w:shd w:val="clear" w:color="auto" w:fill="auto"/>
          </w:tcPr>
          <w:p w14:paraId="3A1B27EA" w14:textId="28DB80B6" w:rsidR="00140A47" w:rsidRPr="00E413A5" w:rsidRDefault="00B7093A" w:rsidP="00424C37">
            <w:pPr>
              <w:pStyle w:val="TableCell2-2115pt"/>
            </w:pPr>
            <w:r>
              <w:t>‘</w:t>
            </w:r>
            <w:r w:rsidR="00140A47" w:rsidRPr="00E413A5">
              <w:t>be haunted</w:t>
            </w:r>
            <w:r>
              <w:t>’</w:t>
            </w:r>
          </w:p>
        </w:tc>
      </w:tr>
      <w:tr w:rsidR="00AC23C4" w:rsidRPr="00E413A5" w14:paraId="692259D7" w14:textId="77777777" w:rsidTr="000335CE">
        <w:tc>
          <w:tcPr>
            <w:tcW w:w="1246" w:type="dxa"/>
            <w:shd w:val="clear" w:color="auto" w:fill="auto"/>
          </w:tcPr>
          <w:p w14:paraId="5A0C92EB" w14:textId="77777777" w:rsidR="00140A47" w:rsidRPr="00E413A5" w:rsidRDefault="00140A47" w:rsidP="00424C37">
            <w:pPr>
              <w:pStyle w:val="TableCell0-2115ptBreak"/>
            </w:pPr>
          </w:p>
        </w:tc>
        <w:tc>
          <w:tcPr>
            <w:tcW w:w="737" w:type="dxa"/>
            <w:shd w:val="clear" w:color="auto" w:fill="auto"/>
          </w:tcPr>
          <w:p w14:paraId="2F6D386F" w14:textId="77777777" w:rsidR="00140A47" w:rsidRPr="00E413A5" w:rsidRDefault="00140A47" w:rsidP="00424C37">
            <w:pPr>
              <w:pStyle w:val="TableCell0-2115ptBreak"/>
              <w:rPr>
                <w:rStyle w:val="ChCharisSIL"/>
              </w:rPr>
            </w:pPr>
          </w:p>
        </w:tc>
        <w:tc>
          <w:tcPr>
            <w:tcW w:w="1191" w:type="dxa"/>
            <w:shd w:val="clear" w:color="auto" w:fill="auto"/>
          </w:tcPr>
          <w:p w14:paraId="0C1AC5DB" w14:textId="77777777" w:rsidR="00140A47" w:rsidRPr="00E413A5" w:rsidRDefault="00140A47" w:rsidP="00424C37">
            <w:pPr>
              <w:pStyle w:val="TableCell0-2115ptBreak"/>
              <w:rPr>
                <w:rStyle w:val="ChCharisSIL"/>
              </w:rPr>
            </w:pPr>
            <w:r w:rsidRPr="00E413A5">
              <w:t>[</w:t>
            </w:r>
            <w:r w:rsidRPr="00E413A5">
              <w:rPr>
                <w:rStyle w:val="ChCharisSIL"/>
              </w:rPr>
              <w:t>ˈla.wɐ</w:t>
            </w:r>
            <w:r w:rsidR="00E413A5" w:rsidRPr="00E413A5">
              <w:rPr>
                <w:rStyle w:val="ChCharisSIL"/>
              </w:rPr>
              <w:t>ŋ</w:t>
            </w:r>
            <w:r w:rsidRPr="00E413A5">
              <w:t>]</w:t>
            </w:r>
          </w:p>
        </w:tc>
        <w:tc>
          <w:tcPr>
            <w:tcW w:w="1021" w:type="dxa"/>
            <w:shd w:val="clear" w:color="auto" w:fill="auto"/>
          </w:tcPr>
          <w:p w14:paraId="7A2519A1" w14:textId="77777777" w:rsidR="00140A47" w:rsidRPr="00E413A5" w:rsidRDefault="00140A47" w:rsidP="00424C37">
            <w:pPr>
              <w:pStyle w:val="TableCell0-2115ptBreak"/>
              <w:rPr>
                <w:rStyle w:val="ChItalBold"/>
              </w:rPr>
            </w:pPr>
            <w:r w:rsidRPr="00E413A5">
              <w:rPr>
                <w:rStyle w:val="ChItalBold"/>
              </w:rPr>
              <w:t>lawan</w:t>
            </w:r>
            <w:r w:rsidR="000B18FB" w:rsidRPr="00E413A5">
              <w:rPr>
                <w:rStyle w:val="ChItalBold"/>
              </w:rPr>
              <w:t>g</w:t>
            </w:r>
          </w:p>
        </w:tc>
        <w:tc>
          <w:tcPr>
            <w:tcW w:w="1645" w:type="dxa"/>
            <w:shd w:val="clear" w:color="auto" w:fill="auto"/>
          </w:tcPr>
          <w:p w14:paraId="7C5522BB" w14:textId="6CB71857" w:rsidR="00140A47" w:rsidRPr="00E413A5" w:rsidRDefault="00B7093A" w:rsidP="00424C37">
            <w:pPr>
              <w:pStyle w:val="TableCell0-2115ptBreak"/>
            </w:pPr>
            <w:r>
              <w:t>‘</w:t>
            </w:r>
            <w:r w:rsidR="00140A47" w:rsidRPr="00E413A5">
              <w:t>oppose</w:t>
            </w:r>
            <w:r>
              <w:t>’</w:t>
            </w:r>
          </w:p>
        </w:tc>
      </w:tr>
      <w:tr w:rsidR="00AC23C4" w:rsidRPr="00913A62" w14:paraId="085A5B70" w14:textId="77777777" w:rsidTr="000335CE">
        <w:tc>
          <w:tcPr>
            <w:tcW w:w="1246" w:type="dxa"/>
            <w:shd w:val="clear" w:color="auto" w:fill="auto"/>
          </w:tcPr>
          <w:p w14:paraId="65DD7B53" w14:textId="77777777" w:rsidR="00140A47" w:rsidRPr="00E413A5" w:rsidRDefault="00140A47" w:rsidP="00424C37">
            <w:pPr>
              <w:pStyle w:val="TableCell2-2115pt"/>
              <w:rPr>
                <w:rStyle w:val="ChCharisSIL"/>
              </w:rPr>
            </w:pPr>
            <w:r w:rsidRPr="00E413A5">
              <w:rPr>
                <w:rStyle w:val="ChCharisSIL"/>
              </w:rPr>
              <w:t>j~ɲ</w:t>
            </w:r>
          </w:p>
        </w:tc>
        <w:tc>
          <w:tcPr>
            <w:tcW w:w="737" w:type="dxa"/>
            <w:shd w:val="clear" w:color="auto" w:fill="auto"/>
          </w:tcPr>
          <w:p w14:paraId="7CD10068" w14:textId="77777777" w:rsidR="00140A47" w:rsidRPr="00E413A5" w:rsidRDefault="00140A47" w:rsidP="00424C37">
            <w:pPr>
              <w:pStyle w:val="TableCell2-2115pt"/>
              <w:rPr>
                <w:rStyle w:val="ChCharisSIL"/>
              </w:rPr>
            </w:pPr>
          </w:p>
        </w:tc>
        <w:tc>
          <w:tcPr>
            <w:tcW w:w="1191" w:type="dxa"/>
            <w:shd w:val="clear" w:color="auto" w:fill="auto"/>
          </w:tcPr>
          <w:p w14:paraId="79098D24" w14:textId="77777777" w:rsidR="00140A47" w:rsidRPr="00E413A5" w:rsidRDefault="00140A47" w:rsidP="00424C37">
            <w:pPr>
              <w:pStyle w:val="TableCell2-2115pt"/>
              <w:rPr>
                <w:rStyle w:val="ChCharisSIL"/>
              </w:rPr>
            </w:pPr>
            <w:r w:rsidRPr="00E413A5">
              <w:t>[</w:t>
            </w:r>
            <w:r w:rsidRPr="00E413A5">
              <w:rPr>
                <w:rStyle w:val="ChCharisSIL"/>
              </w:rPr>
              <w:t>ˈjɐŋ</w:t>
            </w:r>
            <w:r w:rsidRPr="00E413A5">
              <w:t>]</w:t>
            </w:r>
          </w:p>
        </w:tc>
        <w:tc>
          <w:tcPr>
            <w:tcW w:w="1021" w:type="dxa"/>
            <w:shd w:val="clear" w:color="auto" w:fill="auto"/>
          </w:tcPr>
          <w:p w14:paraId="7E78858D" w14:textId="77777777" w:rsidR="00140A47" w:rsidRPr="00E413A5" w:rsidRDefault="00140A47" w:rsidP="00424C37">
            <w:pPr>
              <w:pStyle w:val="TableCell2-2115pt"/>
              <w:rPr>
                <w:rStyle w:val="ChItalBold"/>
              </w:rPr>
            </w:pPr>
            <w:r w:rsidRPr="00E413A5">
              <w:rPr>
                <w:rStyle w:val="ChItalBold"/>
              </w:rPr>
              <w:t>yang</w:t>
            </w:r>
          </w:p>
        </w:tc>
        <w:tc>
          <w:tcPr>
            <w:tcW w:w="1645" w:type="dxa"/>
            <w:shd w:val="clear" w:color="auto" w:fill="auto"/>
          </w:tcPr>
          <w:p w14:paraId="70A86C94" w14:textId="49B170D0" w:rsidR="00140A47" w:rsidRPr="00913A62" w:rsidRDefault="00B7093A" w:rsidP="00424C37">
            <w:pPr>
              <w:pStyle w:val="TableCell2-2115pt"/>
            </w:pPr>
            <w:r>
              <w:t>‘</w:t>
            </w:r>
            <w:r w:rsidR="00140A47" w:rsidRPr="0099608C">
              <w:rPr>
                <w:rStyle w:val="ChSmallCaps"/>
              </w:rPr>
              <w:t>rel</w:t>
            </w:r>
            <w:r>
              <w:t>’</w:t>
            </w:r>
          </w:p>
        </w:tc>
      </w:tr>
      <w:tr w:rsidR="00AC23C4" w:rsidRPr="00913A62" w14:paraId="118BF04D" w14:textId="77777777" w:rsidTr="000335CE">
        <w:tc>
          <w:tcPr>
            <w:tcW w:w="1246" w:type="dxa"/>
            <w:shd w:val="clear" w:color="auto" w:fill="auto"/>
          </w:tcPr>
          <w:p w14:paraId="0D7279EF" w14:textId="77777777" w:rsidR="00140A47" w:rsidRPr="00913A62" w:rsidRDefault="00140A47" w:rsidP="00424C37">
            <w:pPr>
              <w:pStyle w:val="TableCell0-2115ptBreak"/>
            </w:pPr>
          </w:p>
        </w:tc>
        <w:tc>
          <w:tcPr>
            <w:tcW w:w="737" w:type="dxa"/>
            <w:shd w:val="clear" w:color="auto" w:fill="auto"/>
          </w:tcPr>
          <w:p w14:paraId="7BBC79AC" w14:textId="77777777" w:rsidR="00140A47" w:rsidRPr="00913A62" w:rsidRDefault="00140A47" w:rsidP="00424C37">
            <w:pPr>
              <w:pStyle w:val="TableCell0-2115ptBreak"/>
              <w:rPr>
                <w:rStyle w:val="ChCharisSIL"/>
              </w:rPr>
            </w:pPr>
          </w:p>
        </w:tc>
        <w:tc>
          <w:tcPr>
            <w:tcW w:w="1191" w:type="dxa"/>
            <w:shd w:val="clear" w:color="auto" w:fill="auto"/>
          </w:tcPr>
          <w:p w14:paraId="0894B000" w14:textId="77777777" w:rsidR="00140A47" w:rsidRPr="00913A62" w:rsidRDefault="00140A47" w:rsidP="00424C37">
            <w:pPr>
              <w:pStyle w:val="TableCell0-2115ptBreak"/>
              <w:rPr>
                <w:rStyle w:val="ChCharisSIL"/>
              </w:rPr>
            </w:pPr>
            <w:r w:rsidRPr="00F65F95">
              <w:t>[</w:t>
            </w:r>
            <w:r w:rsidRPr="00913A62">
              <w:rPr>
                <w:rStyle w:val="ChCharisSIL"/>
              </w:rPr>
              <w:t>ˈɲa.wa</w:t>
            </w:r>
            <w:r w:rsidRPr="000A0711">
              <w:t>]</w:t>
            </w:r>
          </w:p>
        </w:tc>
        <w:tc>
          <w:tcPr>
            <w:tcW w:w="1021" w:type="dxa"/>
            <w:shd w:val="clear" w:color="auto" w:fill="auto"/>
          </w:tcPr>
          <w:p w14:paraId="4B30B4DC" w14:textId="77777777" w:rsidR="00140A47" w:rsidRPr="00913A62" w:rsidRDefault="00140A47" w:rsidP="00424C37">
            <w:pPr>
              <w:pStyle w:val="TableCell0-2115ptBreak"/>
              <w:rPr>
                <w:rStyle w:val="ChItalBold"/>
              </w:rPr>
            </w:pPr>
            <w:r w:rsidRPr="00913A62">
              <w:rPr>
                <w:rStyle w:val="ChItalBold"/>
              </w:rPr>
              <w:t>nyawa</w:t>
            </w:r>
          </w:p>
        </w:tc>
        <w:tc>
          <w:tcPr>
            <w:tcW w:w="1645" w:type="dxa"/>
            <w:shd w:val="clear" w:color="auto" w:fill="auto"/>
          </w:tcPr>
          <w:p w14:paraId="269732FE" w14:textId="43BEC1E5" w:rsidR="00140A47" w:rsidRPr="00913A62" w:rsidRDefault="00B7093A" w:rsidP="00424C37">
            <w:pPr>
              <w:pStyle w:val="TableCell0-2115ptBreak"/>
            </w:pPr>
            <w:r>
              <w:t>‘</w:t>
            </w:r>
            <w:r w:rsidR="00140A47" w:rsidRPr="00913A62">
              <w:t>soul</w:t>
            </w:r>
            <w:r>
              <w:t>’</w:t>
            </w:r>
          </w:p>
        </w:tc>
      </w:tr>
      <w:tr w:rsidR="00AC23C4" w:rsidRPr="00913A62" w14:paraId="712AC53F" w14:textId="77777777" w:rsidTr="000335CE">
        <w:tc>
          <w:tcPr>
            <w:tcW w:w="1246" w:type="dxa"/>
            <w:shd w:val="clear" w:color="auto" w:fill="auto"/>
          </w:tcPr>
          <w:p w14:paraId="408E6C06" w14:textId="77777777" w:rsidR="00140A47" w:rsidRPr="00913A62" w:rsidRDefault="00140A47" w:rsidP="00424C37">
            <w:pPr>
              <w:pStyle w:val="TableCell2-2115pt"/>
              <w:rPr>
                <w:rStyle w:val="ChCharisSIL"/>
              </w:rPr>
            </w:pPr>
            <w:r w:rsidRPr="00913A62">
              <w:rPr>
                <w:rStyle w:val="ChCharisSIL"/>
              </w:rPr>
              <w:t>j~w</w:t>
            </w:r>
          </w:p>
        </w:tc>
        <w:tc>
          <w:tcPr>
            <w:tcW w:w="737" w:type="dxa"/>
            <w:shd w:val="clear" w:color="auto" w:fill="auto"/>
          </w:tcPr>
          <w:p w14:paraId="32D308E8" w14:textId="77777777" w:rsidR="00140A47" w:rsidRPr="00913A62" w:rsidRDefault="00140A47" w:rsidP="00424C37">
            <w:pPr>
              <w:pStyle w:val="TableCell2-2115pt"/>
              <w:rPr>
                <w:rStyle w:val="ChCharisSIL"/>
              </w:rPr>
            </w:pPr>
          </w:p>
        </w:tc>
        <w:tc>
          <w:tcPr>
            <w:tcW w:w="1191" w:type="dxa"/>
            <w:shd w:val="clear" w:color="auto" w:fill="auto"/>
          </w:tcPr>
          <w:p w14:paraId="6509873E" w14:textId="77777777" w:rsidR="00140A47" w:rsidRPr="00913A62" w:rsidRDefault="00140A47" w:rsidP="00424C37">
            <w:pPr>
              <w:pStyle w:val="TableCell2-2115pt"/>
              <w:rPr>
                <w:rStyle w:val="ChCharisSIL"/>
              </w:rPr>
            </w:pPr>
            <w:r w:rsidRPr="00F65F95">
              <w:t>[</w:t>
            </w:r>
            <w:r w:rsidRPr="00913A62">
              <w:rPr>
                <w:rStyle w:val="ChCharisSIL"/>
              </w:rPr>
              <w:t>ˈjɐŋ</w:t>
            </w:r>
            <w:r w:rsidRPr="000A0711">
              <w:t>]</w:t>
            </w:r>
          </w:p>
        </w:tc>
        <w:tc>
          <w:tcPr>
            <w:tcW w:w="1021" w:type="dxa"/>
            <w:shd w:val="clear" w:color="auto" w:fill="auto"/>
          </w:tcPr>
          <w:p w14:paraId="399642FF" w14:textId="77777777" w:rsidR="00140A47" w:rsidRPr="00913A62" w:rsidRDefault="00140A47" w:rsidP="00424C37">
            <w:pPr>
              <w:pStyle w:val="TableCell2-2115pt"/>
              <w:rPr>
                <w:rStyle w:val="ChItalBold"/>
              </w:rPr>
            </w:pPr>
            <w:r w:rsidRPr="00913A62">
              <w:rPr>
                <w:rStyle w:val="ChItalBold"/>
              </w:rPr>
              <w:t>yang</w:t>
            </w:r>
          </w:p>
        </w:tc>
        <w:tc>
          <w:tcPr>
            <w:tcW w:w="1645" w:type="dxa"/>
            <w:shd w:val="clear" w:color="auto" w:fill="auto"/>
          </w:tcPr>
          <w:p w14:paraId="5494F293" w14:textId="430A146C" w:rsidR="00140A47" w:rsidRPr="00913A62" w:rsidRDefault="00B7093A" w:rsidP="00424C37">
            <w:pPr>
              <w:pStyle w:val="TableCell2-2115pt"/>
            </w:pPr>
            <w:r>
              <w:t>‘</w:t>
            </w:r>
            <w:r w:rsidR="00140A47" w:rsidRPr="0099608C">
              <w:rPr>
                <w:rStyle w:val="ChSmallCaps"/>
              </w:rPr>
              <w:t>rel</w:t>
            </w:r>
            <w:r>
              <w:t>’</w:t>
            </w:r>
          </w:p>
        </w:tc>
      </w:tr>
      <w:tr w:rsidR="00AC23C4" w:rsidRPr="00913A62" w14:paraId="141EE3AF" w14:textId="77777777" w:rsidTr="000335CE">
        <w:tc>
          <w:tcPr>
            <w:tcW w:w="1246" w:type="dxa"/>
            <w:shd w:val="clear" w:color="auto" w:fill="auto"/>
          </w:tcPr>
          <w:p w14:paraId="10DDE58B" w14:textId="77777777" w:rsidR="00140A47" w:rsidRPr="00913A62" w:rsidRDefault="00140A47" w:rsidP="00424C37">
            <w:pPr>
              <w:pStyle w:val="TableCell0-2115ptBreak"/>
            </w:pPr>
          </w:p>
        </w:tc>
        <w:tc>
          <w:tcPr>
            <w:tcW w:w="737" w:type="dxa"/>
            <w:shd w:val="clear" w:color="auto" w:fill="auto"/>
          </w:tcPr>
          <w:p w14:paraId="2BBBCF74" w14:textId="77777777" w:rsidR="00140A47" w:rsidRPr="00913A62" w:rsidRDefault="00140A47" w:rsidP="00424C37">
            <w:pPr>
              <w:pStyle w:val="TableCell0-2115ptBreak"/>
              <w:rPr>
                <w:rStyle w:val="ChCharisSIL"/>
              </w:rPr>
            </w:pPr>
          </w:p>
        </w:tc>
        <w:tc>
          <w:tcPr>
            <w:tcW w:w="1191" w:type="dxa"/>
            <w:shd w:val="clear" w:color="auto" w:fill="auto"/>
          </w:tcPr>
          <w:p w14:paraId="5F125354" w14:textId="77777777" w:rsidR="00140A47" w:rsidRPr="00913A62" w:rsidRDefault="00140A47" w:rsidP="00424C37">
            <w:pPr>
              <w:pStyle w:val="TableCell0-2115ptBreak"/>
              <w:rPr>
                <w:rStyle w:val="ChCharisSIL"/>
              </w:rPr>
            </w:pPr>
            <w:r w:rsidRPr="00F65F95">
              <w:t>[</w:t>
            </w:r>
            <w:r w:rsidRPr="00913A62">
              <w:rPr>
                <w:rStyle w:val="ChCharisSIL"/>
              </w:rPr>
              <w:t>ˈwa.ɾʊŋ</w:t>
            </w:r>
            <w:r w:rsidRPr="000A0711">
              <w:t>]</w:t>
            </w:r>
          </w:p>
        </w:tc>
        <w:tc>
          <w:tcPr>
            <w:tcW w:w="1021" w:type="dxa"/>
            <w:shd w:val="clear" w:color="auto" w:fill="auto"/>
          </w:tcPr>
          <w:p w14:paraId="5D13B493" w14:textId="77777777" w:rsidR="00140A47" w:rsidRPr="00913A62" w:rsidRDefault="00140A47" w:rsidP="00424C37">
            <w:pPr>
              <w:pStyle w:val="TableCell0-2115ptBreak"/>
              <w:rPr>
                <w:rStyle w:val="ChItalBold"/>
              </w:rPr>
            </w:pPr>
            <w:r w:rsidRPr="00913A62">
              <w:rPr>
                <w:rStyle w:val="ChItalBold"/>
              </w:rPr>
              <w:t>warung</w:t>
            </w:r>
          </w:p>
        </w:tc>
        <w:tc>
          <w:tcPr>
            <w:tcW w:w="1645" w:type="dxa"/>
            <w:shd w:val="clear" w:color="auto" w:fill="auto"/>
          </w:tcPr>
          <w:p w14:paraId="58035D4B" w14:textId="572B5F7A" w:rsidR="00140A47" w:rsidRPr="00913A62" w:rsidRDefault="00B7093A" w:rsidP="00424C37">
            <w:pPr>
              <w:pStyle w:val="TableCell0-2115ptBreak"/>
            </w:pPr>
            <w:r>
              <w:t>‘</w:t>
            </w:r>
            <w:r w:rsidR="00140A47" w:rsidRPr="00913A62">
              <w:t>food stall</w:t>
            </w:r>
            <w:r>
              <w:t>’</w:t>
            </w:r>
          </w:p>
        </w:tc>
      </w:tr>
    </w:tbl>
    <w:p w14:paraId="00117776" w14:textId="77777777" w:rsidR="00140A47" w:rsidRPr="00913A62" w:rsidRDefault="00140A47" w:rsidP="00140A47">
      <w:pPr>
        <w:pStyle w:val="Caption10before"/>
      </w:pPr>
      <w:bookmarkStart w:id="858" w:name="_Ref323303089"/>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4</w:t>
        </w:r>
      </w:fldSimple>
      <w:bookmarkEnd w:id="858"/>
      <w:r w:rsidRPr="00913A62">
        <w:t>:</w:t>
      </w:r>
      <w:r w:rsidRPr="00913A62">
        <w:tab/>
        <w:t>Consonant contrast in root-internal position</w:t>
      </w:r>
    </w:p>
    <w:tbl>
      <w:tblPr>
        <w:tblW w:w="6181" w:type="dxa"/>
        <w:tblInd w:w="170" w:type="dxa"/>
        <w:tblBorders>
          <w:bottom w:val="single" w:sz="4" w:space="0" w:color="auto"/>
        </w:tblBorders>
        <w:tblLayout w:type="fixed"/>
        <w:tblLook w:val="01E0" w:firstRow="1" w:lastRow="1" w:firstColumn="1" w:lastColumn="1" w:noHBand="0" w:noVBand="0"/>
      </w:tblPr>
      <w:tblGrid>
        <w:gridCol w:w="1361"/>
        <w:gridCol w:w="907"/>
        <w:gridCol w:w="1191"/>
        <w:gridCol w:w="964"/>
        <w:gridCol w:w="1758"/>
      </w:tblGrid>
      <w:tr w:rsidR="00140A47" w:rsidRPr="00E413A5" w14:paraId="264A19E9" w14:textId="77777777" w:rsidTr="000335CE">
        <w:trPr>
          <w:tblHeader/>
        </w:trPr>
        <w:tc>
          <w:tcPr>
            <w:tcW w:w="2268" w:type="dxa"/>
            <w:gridSpan w:val="2"/>
            <w:tcBorders>
              <w:top w:val="single" w:sz="4" w:space="0" w:color="auto"/>
              <w:bottom w:val="single" w:sz="4" w:space="0" w:color="auto"/>
            </w:tcBorders>
            <w:shd w:val="clear" w:color="auto" w:fill="auto"/>
          </w:tcPr>
          <w:p w14:paraId="392096E6" w14:textId="77777777" w:rsidR="00140A47" w:rsidRPr="00E413A5" w:rsidRDefault="00140A47" w:rsidP="00140A47">
            <w:pPr>
              <w:pStyle w:val="TableHd"/>
            </w:pPr>
            <w:r w:rsidRPr="00E413A5">
              <w:t>Contrast</w:t>
            </w:r>
          </w:p>
        </w:tc>
        <w:tc>
          <w:tcPr>
            <w:tcW w:w="1191" w:type="dxa"/>
            <w:tcBorders>
              <w:top w:val="single" w:sz="4" w:space="0" w:color="auto"/>
              <w:bottom w:val="single" w:sz="4" w:space="0" w:color="auto"/>
            </w:tcBorders>
            <w:shd w:val="clear" w:color="auto" w:fill="auto"/>
          </w:tcPr>
          <w:p w14:paraId="3249D5C4" w14:textId="77777777" w:rsidR="00140A47" w:rsidRPr="00E413A5" w:rsidRDefault="00140A47" w:rsidP="00140A47">
            <w:pPr>
              <w:pStyle w:val="TableHdLeft"/>
            </w:pPr>
            <w:r w:rsidRPr="00E413A5">
              <w:t>Item</w:t>
            </w:r>
          </w:p>
        </w:tc>
        <w:tc>
          <w:tcPr>
            <w:tcW w:w="964" w:type="dxa"/>
            <w:tcBorders>
              <w:top w:val="single" w:sz="4" w:space="0" w:color="auto"/>
              <w:bottom w:val="single" w:sz="4" w:space="0" w:color="auto"/>
            </w:tcBorders>
            <w:shd w:val="clear" w:color="auto" w:fill="auto"/>
          </w:tcPr>
          <w:p w14:paraId="559A8A02" w14:textId="77777777" w:rsidR="00140A47" w:rsidRPr="00E413A5" w:rsidRDefault="00140A47" w:rsidP="00140A47">
            <w:pPr>
              <w:pStyle w:val="TableHdLeft"/>
            </w:pPr>
            <w:r w:rsidRPr="00E413A5">
              <w:t>Orthogr.</w:t>
            </w:r>
          </w:p>
        </w:tc>
        <w:tc>
          <w:tcPr>
            <w:tcW w:w="1758" w:type="dxa"/>
            <w:tcBorders>
              <w:top w:val="single" w:sz="4" w:space="0" w:color="auto"/>
              <w:bottom w:val="single" w:sz="4" w:space="0" w:color="auto"/>
            </w:tcBorders>
            <w:shd w:val="clear" w:color="auto" w:fill="auto"/>
          </w:tcPr>
          <w:p w14:paraId="24AD4558" w14:textId="77777777" w:rsidR="00140A47" w:rsidRPr="00E413A5" w:rsidRDefault="00140A47" w:rsidP="00140A47">
            <w:pPr>
              <w:pStyle w:val="TableHdLeft"/>
            </w:pPr>
            <w:r w:rsidRPr="00E413A5">
              <w:t>Gloss</w:t>
            </w:r>
          </w:p>
        </w:tc>
      </w:tr>
      <w:tr w:rsidR="00AC23C4" w:rsidRPr="00E413A5" w14:paraId="3B69D49C" w14:textId="77777777" w:rsidTr="000335CE">
        <w:tc>
          <w:tcPr>
            <w:tcW w:w="1361" w:type="dxa"/>
            <w:tcBorders>
              <w:top w:val="single" w:sz="4" w:space="0" w:color="auto"/>
            </w:tcBorders>
            <w:shd w:val="clear" w:color="auto" w:fill="auto"/>
          </w:tcPr>
          <w:p w14:paraId="03D0CA6D" w14:textId="77777777" w:rsidR="00140A47" w:rsidRPr="00E413A5" w:rsidRDefault="00140A47" w:rsidP="00424C37">
            <w:pPr>
              <w:pStyle w:val="TableCell2-2115pt"/>
              <w:rPr>
                <w:rStyle w:val="ChCharisSIL"/>
              </w:rPr>
            </w:pPr>
            <w:r w:rsidRPr="00E413A5">
              <w:rPr>
                <w:rStyle w:val="ChCharisSIL"/>
              </w:rPr>
              <w:t>p~b~m</w:t>
            </w:r>
          </w:p>
        </w:tc>
        <w:tc>
          <w:tcPr>
            <w:tcW w:w="907" w:type="dxa"/>
            <w:tcBorders>
              <w:top w:val="single" w:sz="4" w:space="0" w:color="auto"/>
            </w:tcBorders>
            <w:shd w:val="clear" w:color="auto" w:fill="auto"/>
          </w:tcPr>
          <w:p w14:paraId="7BF275B6" w14:textId="77777777" w:rsidR="00140A47" w:rsidRPr="00E413A5" w:rsidRDefault="00140A47" w:rsidP="00424C37">
            <w:pPr>
              <w:pStyle w:val="TableCell2-2115pt"/>
              <w:rPr>
                <w:rStyle w:val="ChCharisSIL"/>
              </w:rPr>
            </w:pPr>
            <w:r w:rsidRPr="00E413A5">
              <w:rPr>
                <w:rStyle w:val="ChCharisSIL"/>
              </w:rPr>
              <w:t>p~b</w:t>
            </w:r>
          </w:p>
        </w:tc>
        <w:tc>
          <w:tcPr>
            <w:tcW w:w="1191" w:type="dxa"/>
            <w:tcBorders>
              <w:top w:val="single" w:sz="4" w:space="0" w:color="auto"/>
            </w:tcBorders>
            <w:shd w:val="clear" w:color="auto" w:fill="auto"/>
          </w:tcPr>
          <w:p w14:paraId="1F9AB736" w14:textId="77777777" w:rsidR="00140A47" w:rsidRPr="00E413A5" w:rsidRDefault="00140A47" w:rsidP="00424C37">
            <w:pPr>
              <w:pStyle w:val="TableCell2-2115pt"/>
              <w:rPr>
                <w:rStyle w:val="ChCharisSIL"/>
              </w:rPr>
            </w:pPr>
            <w:r w:rsidRPr="00E413A5">
              <w:t>[</w:t>
            </w:r>
            <w:r w:rsidRPr="00E413A5">
              <w:rPr>
                <w:rStyle w:val="ChCharisSIL"/>
              </w:rPr>
              <w:t>ˈkɛ.pʊ</w:t>
            </w:r>
            <w:r w:rsidR="00E413A5" w:rsidRPr="00E413A5">
              <w:rPr>
                <w:rStyle w:val="ChCharisSIL"/>
              </w:rPr>
              <w:t>ŋ</w:t>
            </w:r>
            <w:r w:rsidRPr="00E413A5">
              <w:t>]</w:t>
            </w:r>
          </w:p>
        </w:tc>
        <w:tc>
          <w:tcPr>
            <w:tcW w:w="964" w:type="dxa"/>
            <w:tcBorders>
              <w:top w:val="single" w:sz="4" w:space="0" w:color="auto"/>
            </w:tcBorders>
            <w:shd w:val="clear" w:color="auto" w:fill="auto"/>
          </w:tcPr>
          <w:p w14:paraId="0D736245" w14:textId="77777777" w:rsidR="00140A47" w:rsidRPr="00E413A5" w:rsidRDefault="00140A47" w:rsidP="00424C37">
            <w:pPr>
              <w:pStyle w:val="TableCell2-2115pt"/>
              <w:rPr>
                <w:rStyle w:val="ChItalBold"/>
              </w:rPr>
            </w:pPr>
            <w:r w:rsidRPr="00E413A5">
              <w:rPr>
                <w:rStyle w:val="ChItalBold"/>
              </w:rPr>
              <w:t>kepun</w:t>
            </w:r>
            <w:r w:rsidR="007E6BF2" w:rsidRPr="00E413A5">
              <w:rPr>
                <w:rStyle w:val="ChItalBold"/>
              </w:rPr>
              <w:t>g</w:t>
            </w:r>
          </w:p>
        </w:tc>
        <w:tc>
          <w:tcPr>
            <w:tcW w:w="1758" w:type="dxa"/>
            <w:tcBorders>
              <w:top w:val="single" w:sz="4" w:space="0" w:color="auto"/>
            </w:tcBorders>
            <w:shd w:val="clear" w:color="auto" w:fill="auto"/>
          </w:tcPr>
          <w:p w14:paraId="1E8DA7C4" w14:textId="2757C331" w:rsidR="00140A47" w:rsidRPr="00E413A5" w:rsidRDefault="00B7093A" w:rsidP="00424C37">
            <w:pPr>
              <w:pStyle w:val="TableCell2-2115pt"/>
            </w:pPr>
            <w:r>
              <w:t>‘</w:t>
            </w:r>
            <w:r w:rsidR="00140A47" w:rsidRPr="00E413A5">
              <w:t>surround</w:t>
            </w:r>
            <w:r>
              <w:t>’</w:t>
            </w:r>
          </w:p>
        </w:tc>
      </w:tr>
      <w:tr w:rsidR="00AC23C4" w:rsidRPr="00E413A5" w14:paraId="35779D81" w14:textId="77777777" w:rsidTr="000335CE">
        <w:tc>
          <w:tcPr>
            <w:tcW w:w="1361" w:type="dxa"/>
            <w:shd w:val="clear" w:color="auto" w:fill="auto"/>
          </w:tcPr>
          <w:p w14:paraId="660E264F" w14:textId="77777777" w:rsidR="00140A47" w:rsidRPr="00E413A5" w:rsidRDefault="00140A47" w:rsidP="00424C37">
            <w:pPr>
              <w:pStyle w:val="TableCell0-2115ptBreak"/>
            </w:pPr>
          </w:p>
        </w:tc>
        <w:tc>
          <w:tcPr>
            <w:tcW w:w="907" w:type="dxa"/>
            <w:shd w:val="clear" w:color="auto" w:fill="auto"/>
          </w:tcPr>
          <w:p w14:paraId="47E08309" w14:textId="77777777" w:rsidR="00140A47" w:rsidRPr="00E413A5" w:rsidRDefault="00140A47" w:rsidP="00424C37">
            <w:pPr>
              <w:pStyle w:val="TableCell0-2115ptBreak"/>
              <w:rPr>
                <w:rStyle w:val="ChCharisSIL"/>
              </w:rPr>
            </w:pPr>
          </w:p>
        </w:tc>
        <w:tc>
          <w:tcPr>
            <w:tcW w:w="1191" w:type="dxa"/>
            <w:shd w:val="clear" w:color="auto" w:fill="auto"/>
          </w:tcPr>
          <w:p w14:paraId="0B0FBE0C" w14:textId="77777777" w:rsidR="00140A47" w:rsidRPr="00E413A5" w:rsidRDefault="00140A47" w:rsidP="00424C37">
            <w:pPr>
              <w:pStyle w:val="TableCell0-2115ptBreak"/>
              <w:rPr>
                <w:rStyle w:val="ChCharisSIL"/>
              </w:rPr>
            </w:pPr>
            <w:r w:rsidRPr="00E413A5">
              <w:t>[</w:t>
            </w:r>
            <w:r w:rsidRPr="00E413A5">
              <w:rPr>
                <w:rStyle w:val="ChCharisSIL"/>
              </w:rPr>
              <w:t>ˈkɛ.bʊ</w:t>
            </w:r>
            <w:r w:rsidR="00E413A5" w:rsidRPr="00E413A5">
              <w:rPr>
                <w:rStyle w:val="ChCharisSIL"/>
              </w:rPr>
              <w:t>ŋ</w:t>
            </w:r>
            <w:r w:rsidRPr="00E413A5">
              <w:t>]</w:t>
            </w:r>
          </w:p>
        </w:tc>
        <w:tc>
          <w:tcPr>
            <w:tcW w:w="964" w:type="dxa"/>
            <w:shd w:val="clear" w:color="auto" w:fill="auto"/>
          </w:tcPr>
          <w:p w14:paraId="75FA9AAA" w14:textId="77777777" w:rsidR="00140A47" w:rsidRPr="00E413A5" w:rsidRDefault="00140A47" w:rsidP="00424C37">
            <w:pPr>
              <w:pStyle w:val="TableCell0-2115ptBreak"/>
              <w:rPr>
                <w:rStyle w:val="ChItalBold"/>
              </w:rPr>
            </w:pPr>
            <w:r w:rsidRPr="00E413A5">
              <w:rPr>
                <w:rStyle w:val="ChItalBold"/>
              </w:rPr>
              <w:t>kebun</w:t>
            </w:r>
            <w:r w:rsidR="007E6BF2" w:rsidRPr="00E413A5">
              <w:rPr>
                <w:rStyle w:val="ChItalBold"/>
              </w:rPr>
              <w:t>g</w:t>
            </w:r>
          </w:p>
        </w:tc>
        <w:tc>
          <w:tcPr>
            <w:tcW w:w="1758" w:type="dxa"/>
            <w:shd w:val="clear" w:color="auto" w:fill="auto"/>
          </w:tcPr>
          <w:p w14:paraId="2A0C5077" w14:textId="55FEBBB4" w:rsidR="00140A47" w:rsidRPr="00E413A5" w:rsidRDefault="00B7093A" w:rsidP="00424C37">
            <w:pPr>
              <w:pStyle w:val="TableCell0-2115ptBreak"/>
            </w:pPr>
            <w:r>
              <w:t>‘</w:t>
            </w:r>
            <w:r w:rsidR="00140A47" w:rsidRPr="00E413A5">
              <w:t>garden</w:t>
            </w:r>
            <w:r>
              <w:t>’</w:t>
            </w:r>
          </w:p>
        </w:tc>
      </w:tr>
      <w:tr w:rsidR="00AC23C4" w:rsidRPr="00E413A5" w14:paraId="67CFEBC0" w14:textId="77777777" w:rsidTr="000335CE">
        <w:tc>
          <w:tcPr>
            <w:tcW w:w="1361" w:type="dxa"/>
            <w:shd w:val="clear" w:color="auto" w:fill="auto"/>
          </w:tcPr>
          <w:p w14:paraId="48E22126" w14:textId="77777777" w:rsidR="00140A47" w:rsidRPr="00E413A5" w:rsidRDefault="00140A47" w:rsidP="00424C37">
            <w:pPr>
              <w:pStyle w:val="TableCell0-2115pt"/>
            </w:pPr>
          </w:p>
        </w:tc>
        <w:tc>
          <w:tcPr>
            <w:tcW w:w="907" w:type="dxa"/>
            <w:shd w:val="clear" w:color="auto" w:fill="auto"/>
          </w:tcPr>
          <w:p w14:paraId="261E8CFE" w14:textId="77777777" w:rsidR="00140A47" w:rsidRPr="00E413A5" w:rsidRDefault="00140A47" w:rsidP="00424C37">
            <w:pPr>
              <w:pStyle w:val="TableCell0-2115pt"/>
              <w:rPr>
                <w:rStyle w:val="ChCharisSIL"/>
              </w:rPr>
            </w:pPr>
            <w:r w:rsidRPr="00E413A5">
              <w:rPr>
                <w:rStyle w:val="ChCharisSIL"/>
              </w:rPr>
              <w:t>p~m</w:t>
            </w:r>
          </w:p>
        </w:tc>
        <w:tc>
          <w:tcPr>
            <w:tcW w:w="1191" w:type="dxa"/>
            <w:shd w:val="clear" w:color="auto" w:fill="auto"/>
          </w:tcPr>
          <w:p w14:paraId="7D13AC1C" w14:textId="77777777" w:rsidR="00140A47" w:rsidRPr="00E413A5" w:rsidRDefault="00140A47" w:rsidP="00424C37">
            <w:pPr>
              <w:pStyle w:val="TableCell0-2115pt"/>
              <w:rPr>
                <w:rStyle w:val="ChCharisSIL"/>
              </w:rPr>
            </w:pPr>
            <w:r w:rsidRPr="00E413A5">
              <w:t>[</w:t>
            </w:r>
            <w:r w:rsidRPr="00E413A5">
              <w:rPr>
                <w:rStyle w:val="ChCharisSIL"/>
              </w:rPr>
              <w:t>ˈra.pi</w:t>
            </w:r>
            <w:r w:rsidRPr="00E413A5">
              <w:t>]</w:t>
            </w:r>
          </w:p>
        </w:tc>
        <w:tc>
          <w:tcPr>
            <w:tcW w:w="964" w:type="dxa"/>
            <w:shd w:val="clear" w:color="auto" w:fill="auto"/>
          </w:tcPr>
          <w:p w14:paraId="76BEA514" w14:textId="77777777" w:rsidR="00140A47" w:rsidRPr="00E413A5" w:rsidRDefault="00140A47" w:rsidP="00424C37">
            <w:pPr>
              <w:pStyle w:val="TableCell0-2115pt"/>
              <w:rPr>
                <w:rStyle w:val="ChItalBold"/>
              </w:rPr>
            </w:pPr>
            <w:r w:rsidRPr="00E413A5">
              <w:rPr>
                <w:rStyle w:val="ChItalBold"/>
              </w:rPr>
              <w:t>rapi</w:t>
            </w:r>
          </w:p>
        </w:tc>
        <w:tc>
          <w:tcPr>
            <w:tcW w:w="1758" w:type="dxa"/>
            <w:shd w:val="clear" w:color="auto" w:fill="auto"/>
          </w:tcPr>
          <w:p w14:paraId="0ACFFAA9" w14:textId="0155E76F" w:rsidR="00140A47" w:rsidRPr="00E413A5" w:rsidRDefault="00B7093A" w:rsidP="00424C37">
            <w:pPr>
              <w:pStyle w:val="TableCell0-2115pt"/>
            </w:pPr>
            <w:r>
              <w:t>‘</w:t>
            </w:r>
            <w:r w:rsidR="00140A47" w:rsidRPr="00E413A5">
              <w:t>be neat</w:t>
            </w:r>
            <w:r>
              <w:t>’</w:t>
            </w:r>
          </w:p>
        </w:tc>
      </w:tr>
      <w:tr w:rsidR="00AC23C4" w:rsidRPr="00E413A5" w14:paraId="3B0F0552" w14:textId="77777777" w:rsidTr="000335CE">
        <w:tc>
          <w:tcPr>
            <w:tcW w:w="1361" w:type="dxa"/>
            <w:shd w:val="clear" w:color="auto" w:fill="auto"/>
          </w:tcPr>
          <w:p w14:paraId="2E941418" w14:textId="77777777" w:rsidR="00140A47" w:rsidRPr="00E413A5" w:rsidRDefault="00140A47" w:rsidP="00424C37">
            <w:pPr>
              <w:pStyle w:val="TableCell0-2115ptBreak"/>
            </w:pPr>
          </w:p>
        </w:tc>
        <w:tc>
          <w:tcPr>
            <w:tcW w:w="907" w:type="dxa"/>
            <w:shd w:val="clear" w:color="auto" w:fill="auto"/>
          </w:tcPr>
          <w:p w14:paraId="01D3B36A" w14:textId="77777777" w:rsidR="00140A47" w:rsidRPr="00E413A5" w:rsidRDefault="00140A47" w:rsidP="00424C37">
            <w:pPr>
              <w:pStyle w:val="TableCell0-2115ptBreak"/>
              <w:rPr>
                <w:rStyle w:val="ChCharisSIL"/>
              </w:rPr>
            </w:pPr>
          </w:p>
        </w:tc>
        <w:tc>
          <w:tcPr>
            <w:tcW w:w="1191" w:type="dxa"/>
            <w:shd w:val="clear" w:color="auto" w:fill="auto"/>
          </w:tcPr>
          <w:p w14:paraId="3196A30E" w14:textId="77777777" w:rsidR="00140A47" w:rsidRPr="00E413A5" w:rsidRDefault="00140A47" w:rsidP="00424C37">
            <w:pPr>
              <w:pStyle w:val="TableCell0-2115ptBreak"/>
              <w:rPr>
                <w:rStyle w:val="ChCharisSIL"/>
              </w:rPr>
            </w:pPr>
            <w:r w:rsidRPr="00E413A5">
              <w:t>[</w:t>
            </w:r>
            <w:r w:rsidRPr="00E413A5">
              <w:rPr>
                <w:rStyle w:val="ChCharisSIL"/>
              </w:rPr>
              <w:t>ˈra.mɛ</w:t>
            </w:r>
            <w:r w:rsidRPr="00E413A5">
              <w:t>]</w:t>
            </w:r>
          </w:p>
        </w:tc>
        <w:tc>
          <w:tcPr>
            <w:tcW w:w="964" w:type="dxa"/>
            <w:shd w:val="clear" w:color="auto" w:fill="auto"/>
          </w:tcPr>
          <w:p w14:paraId="7AFA16BE" w14:textId="77777777" w:rsidR="00140A47" w:rsidRPr="00E413A5" w:rsidRDefault="00140A47" w:rsidP="00424C37">
            <w:pPr>
              <w:pStyle w:val="TableCell0-2115ptBreak"/>
              <w:rPr>
                <w:rStyle w:val="ChItalBold"/>
              </w:rPr>
            </w:pPr>
            <w:r w:rsidRPr="00E413A5">
              <w:rPr>
                <w:rStyle w:val="ChItalBold"/>
              </w:rPr>
              <w:t>rame</w:t>
            </w:r>
          </w:p>
        </w:tc>
        <w:tc>
          <w:tcPr>
            <w:tcW w:w="1758" w:type="dxa"/>
            <w:shd w:val="clear" w:color="auto" w:fill="auto"/>
          </w:tcPr>
          <w:p w14:paraId="674772E1" w14:textId="48BBAEE5" w:rsidR="00140A47" w:rsidRPr="00E413A5" w:rsidRDefault="00B7093A" w:rsidP="00424C37">
            <w:pPr>
              <w:pStyle w:val="TableCell0-2115ptBreak"/>
            </w:pPr>
            <w:r>
              <w:t>‘</w:t>
            </w:r>
            <w:r w:rsidR="00140A47" w:rsidRPr="00E413A5">
              <w:t>be bustling</w:t>
            </w:r>
            <w:r>
              <w:t>’</w:t>
            </w:r>
          </w:p>
        </w:tc>
      </w:tr>
      <w:tr w:rsidR="00AC23C4" w:rsidRPr="00E413A5" w14:paraId="411F6DC7" w14:textId="77777777" w:rsidTr="000335CE">
        <w:tc>
          <w:tcPr>
            <w:tcW w:w="1361" w:type="dxa"/>
            <w:shd w:val="clear" w:color="auto" w:fill="auto"/>
          </w:tcPr>
          <w:p w14:paraId="4A4BDDA0" w14:textId="77777777" w:rsidR="00140A47" w:rsidRPr="00E413A5" w:rsidRDefault="00140A47" w:rsidP="00424C37">
            <w:pPr>
              <w:pStyle w:val="TableCell0-2115pt"/>
            </w:pPr>
          </w:p>
        </w:tc>
        <w:tc>
          <w:tcPr>
            <w:tcW w:w="907" w:type="dxa"/>
            <w:shd w:val="clear" w:color="auto" w:fill="auto"/>
          </w:tcPr>
          <w:p w14:paraId="5B821DDD" w14:textId="77777777" w:rsidR="00140A47" w:rsidRPr="00E413A5" w:rsidRDefault="00140A47" w:rsidP="00424C37">
            <w:pPr>
              <w:pStyle w:val="TableCell0-2115pt"/>
              <w:rPr>
                <w:rStyle w:val="ChCharisSIL"/>
              </w:rPr>
            </w:pPr>
            <w:r w:rsidRPr="00E413A5">
              <w:rPr>
                <w:rStyle w:val="ChCharisSIL"/>
              </w:rPr>
              <w:t>b~m</w:t>
            </w:r>
          </w:p>
        </w:tc>
        <w:tc>
          <w:tcPr>
            <w:tcW w:w="1191" w:type="dxa"/>
            <w:shd w:val="clear" w:color="auto" w:fill="auto"/>
          </w:tcPr>
          <w:p w14:paraId="29C07FDA" w14:textId="77777777" w:rsidR="00140A47" w:rsidRPr="00E413A5" w:rsidRDefault="00140A47" w:rsidP="00424C37">
            <w:pPr>
              <w:pStyle w:val="TableCell0-2115pt"/>
              <w:rPr>
                <w:rStyle w:val="ChCharisSIL"/>
              </w:rPr>
            </w:pPr>
            <w:r w:rsidRPr="00E413A5">
              <w:t>[</w:t>
            </w:r>
            <w:r w:rsidRPr="00E413A5">
              <w:rPr>
                <w:rStyle w:val="ChCharisSIL"/>
              </w:rPr>
              <w:t>ˈsu.bʊr</w:t>
            </w:r>
            <w:r w:rsidRPr="00E413A5">
              <w:t>]</w:t>
            </w:r>
          </w:p>
        </w:tc>
        <w:tc>
          <w:tcPr>
            <w:tcW w:w="964" w:type="dxa"/>
            <w:shd w:val="clear" w:color="auto" w:fill="auto"/>
          </w:tcPr>
          <w:p w14:paraId="58F59C7F" w14:textId="77777777" w:rsidR="00140A47" w:rsidRPr="00E413A5" w:rsidRDefault="00140A47" w:rsidP="00424C37">
            <w:pPr>
              <w:pStyle w:val="TableCell0-2115pt"/>
              <w:rPr>
                <w:rStyle w:val="ChItalBold"/>
              </w:rPr>
            </w:pPr>
            <w:r w:rsidRPr="00E413A5">
              <w:rPr>
                <w:rStyle w:val="ChItalBold"/>
              </w:rPr>
              <w:t>subur</w:t>
            </w:r>
          </w:p>
        </w:tc>
        <w:tc>
          <w:tcPr>
            <w:tcW w:w="1758" w:type="dxa"/>
            <w:shd w:val="clear" w:color="auto" w:fill="auto"/>
          </w:tcPr>
          <w:p w14:paraId="618186DB" w14:textId="3B63710E" w:rsidR="00140A47" w:rsidRPr="00E413A5" w:rsidRDefault="00B7093A" w:rsidP="00424C37">
            <w:pPr>
              <w:pStyle w:val="TableCell0-2115pt"/>
            </w:pPr>
            <w:r>
              <w:t>‘</w:t>
            </w:r>
            <w:r w:rsidR="00140A47" w:rsidRPr="00E413A5">
              <w:t>be fertile</w:t>
            </w:r>
            <w:r>
              <w:t>’</w:t>
            </w:r>
          </w:p>
        </w:tc>
      </w:tr>
      <w:tr w:rsidR="00AC23C4" w:rsidRPr="00E413A5" w14:paraId="7222874F" w14:textId="77777777" w:rsidTr="000335CE">
        <w:tc>
          <w:tcPr>
            <w:tcW w:w="1361" w:type="dxa"/>
            <w:shd w:val="clear" w:color="auto" w:fill="auto"/>
          </w:tcPr>
          <w:p w14:paraId="6DC34C8C" w14:textId="77777777" w:rsidR="00140A47" w:rsidRPr="00E413A5" w:rsidRDefault="00140A47" w:rsidP="00424C37">
            <w:pPr>
              <w:pStyle w:val="TableCell0-2115ptBreak"/>
            </w:pPr>
          </w:p>
        </w:tc>
        <w:tc>
          <w:tcPr>
            <w:tcW w:w="907" w:type="dxa"/>
            <w:shd w:val="clear" w:color="auto" w:fill="auto"/>
          </w:tcPr>
          <w:p w14:paraId="785C8E38" w14:textId="77777777" w:rsidR="00140A47" w:rsidRPr="00E413A5" w:rsidRDefault="00140A47" w:rsidP="00424C37">
            <w:pPr>
              <w:pStyle w:val="TableCell0-2115ptBreak"/>
              <w:rPr>
                <w:rStyle w:val="ChCharisSIL"/>
              </w:rPr>
            </w:pPr>
          </w:p>
        </w:tc>
        <w:tc>
          <w:tcPr>
            <w:tcW w:w="1191" w:type="dxa"/>
            <w:shd w:val="clear" w:color="auto" w:fill="auto"/>
          </w:tcPr>
          <w:p w14:paraId="11C8E1D3" w14:textId="77777777" w:rsidR="00140A47" w:rsidRPr="00E413A5" w:rsidRDefault="00140A47" w:rsidP="00424C37">
            <w:pPr>
              <w:pStyle w:val="TableCell0-2115ptBreak"/>
              <w:rPr>
                <w:rStyle w:val="ChCharisSIL"/>
              </w:rPr>
            </w:pPr>
            <w:r w:rsidRPr="00E413A5">
              <w:t>[</w:t>
            </w:r>
            <w:r w:rsidRPr="00E413A5">
              <w:rPr>
                <w:rStyle w:val="ChCharisSIL"/>
              </w:rPr>
              <w:t>ˈsu.mʊr</w:t>
            </w:r>
            <w:r w:rsidRPr="00E413A5">
              <w:t>]</w:t>
            </w:r>
          </w:p>
        </w:tc>
        <w:tc>
          <w:tcPr>
            <w:tcW w:w="964" w:type="dxa"/>
            <w:shd w:val="clear" w:color="auto" w:fill="auto"/>
          </w:tcPr>
          <w:p w14:paraId="628C0948" w14:textId="77777777" w:rsidR="00140A47" w:rsidRPr="00E413A5" w:rsidRDefault="00140A47" w:rsidP="00424C37">
            <w:pPr>
              <w:pStyle w:val="TableCell0-2115ptBreak"/>
              <w:rPr>
                <w:rStyle w:val="ChItalBold"/>
              </w:rPr>
            </w:pPr>
            <w:r w:rsidRPr="00E413A5">
              <w:rPr>
                <w:rStyle w:val="ChItalBold"/>
              </w:rPr>
              <w:t>sumur</w:t>
            </w:r>
          </w:p>
        </w:tc>
        <w:tc>
          <w:tcPr>
            <w:tcW w:w="1758" w:type="dxa"/>
            <w:shd w:val="clear" w:color="auto" w:fill="auto"/>
          </w:tcPr>
          <w:p w14:paraId="314D00C0" w14:textId="01785C3B" w:rsidR="00140A47" w:rsidRPr="00E413A5" w:rsidRDefault="00B7093A" w:rsidP="00424C37">
            <w:pPr>
              <w:pStyle w:val="TableCell0-2115ptBreak"/>
            </w:pPr>
            <w:r>
              <w:t>‘</w:t>
            </w:r>
            <w:r w:rsidR="00140A47" w:rsidRPr="00E413A5">
              <w:t>(a) well</w:t>
            </w:r>
            <w:r>
              <w:t>’</w:t>
            </w:r>
          </w:p>
        </w:tc>
      </w:tr>
      <w:tr w:rsidR="00AC23C4" w:rsidRPr="00E413A5" w14:paraId="53DD9E77" w14:textId="77777777" w:rsidTr="000335CE">
        <w:tc>
          <w:tcPr>
            <w:tcW w:w="1361" w:type="dxa"/>
            <w:shd w:val="clear" w:color="auto" w:fill="auto"/>
          </w:tcPr>
          <w:p w14:paraId="31ADDF6E" w14:textId="77777777" w:rsidR="00140A47" w:rsidRPr="00E413A5" w:rsidRDefault="00140A47" w:rsidP="00424C37">
            <w:pPr>
              <w:pStyle w:val="TableCell2-2115pt"/>
              <w:rPr>
                <w:rStyle w:val="ChCharisSIL"/>
              </w:rPr>
            </w:pPr>
            <w:r w:rsidRPr="00E413A5">
              <w:rPr>
                <w:rStyle w:val="ChCharisSIL"/>
              </w:rPr>
              <w:t>t~d~n</w:t>
            </w:r>
          </w:p>
        </w:tc>
        <w:tc>
          <w:tcPr>
            <w:tcW w:w="907" w:type="dxa"/>
            <w:shd w:val="clear" w:color="auto" w:fill="auto"/>
          </w:tcPr>
          <w:p w14:paraId="76615101" w14:textId="77777777" w:rsidR="00140A47" w:rsidRPr="00E413A5" w:rsidRDefault="00140A47" w:rsidP="00424C37">
            <w:pPr>
              <w:pStyle w:val="TableCell2-2115pt"/>
              <w:rPr>
                <w:rStyle w:val="ChCharisSIL"/>
              </w:rPr>
            </w:pPr>
            <w:r w:rsidRPr="00E413A5">
              <w:rPr>
                <w:rStyle w:val="ChCharisSIL"/>
              </w:rPr>
              <w:t>t~d</w:t>
            </w:r>
          </w:p>
        </w:tc>
        <w:tc>
          <w:tcPr>
            <w:tcW w:w="1191" w:type="dxa"/>
            <w:shd w:val="clear" w:color="auto" w:fill="auto"/>
          </w:tcPr>
          <w:p w14:paraId="0E6D8F99" w14:textId="77777777" w:rsidR="00140A47" w:rsidRPr="00E413A5" w:rsidRDefault="00140A47" w:rsidP="00424C37">
            <w:pPr>
              <w:pStyle w:val="TableCell2-2115pt"/>
              <w:rPr>
                <w:rStyle w:val="ChCharisSIL"/>
              </w:rPr>
            </w:pPr>
            <w:r w:rsidRPr="00E413A5">
              <w:t>[</w:t>
            </w:r>
            <w:r w:rsidRPr="00E413A5">
              <w:rPr>
                <w:rStyle w:val="ChCharisSIL"/>
              </w:rPr>
              <w:t>ˈhi.tʊŋ</w:t>
            </w:r>
            <w:r w:rsidRPr="00E413A5">
              <w:t>]</w:t>
            </w:r>
          </w:p>
        </w:tc>
        <w:tc>
          <w:tcPr>
            <w:tcW w:w="964" w:type="dxa"/>
            <w:shd w:val="clear" w:color="auto" w:fill="auto"/>
          </w:tcPr>
          <w:p w14:paraId="1C2A9A5B" w14:textId="77777777" w:rsidR="00140A47" w:rsidRPr="00E413A5" w:rsidRDefault="00140A47" w:rsidP="00424C37">
            <w:pPr>
              <w:pStyle w:val="TableCell2-2115pt"/>
              <w:rPr>
                <w:rStyle w:val="ChItalBold"/>
              </w:rPr>
            </w:pPr>
            <w:r w:rsidRPr="00E413A5">
              <w:rPr>
                <w:rStyle w:val="ChItalBold"/>
              </w:rPr>
              <w:t>hitung</w:t>
            </w:r>
          </w:p>
        </w:tc>
        <w:tc>
          <w:tcPr>
            <w:tcW w:w="1758" w:type="dxa"/>
            <w:shd w:val="clear" w:color="auto" w:fill="auto"/>
          </w:tcPr>
          <w:p w14:paraId="29704A42" w14:textId="7FAB8024" w:rsidR="00140A47" w:rsidRPr="00E413A5" w:rsidRDefault="00B7093A" w:rsidP="00424C37">
            <w:pPr>
              <w:pStyle w:val="TableCell2-2115pt"/>
            </w:pPr>
            <w:r>
              <w:t>‘</w:t>
            </w:r>
            <w:r w:rsidR="00140A47" w:rsidRPr="00E413A5">
              <w:t>count</w:t>
            </w:r>
            <w:r>
              <w:t>’</w:t>
            </w:r>
          </w:p>
        </w:tc>
      </w:tr>
      <w:tr w:rsidR="00AC23C4" w:rsidRPr="00E413A5" w14:paraId="5DBD4114" w14:textId="77777777" w:rsidTr="000335CE">
        <w:tc>
          <w:tcPr>
            <w:tcW w:w="1361" w:type="dxa"/>
            <w:shd w:val="clear" w:color="auto" w:fill="auto"/>
          </w:tcPr>
          <w:p w14:paraId="781528EC" w14:textId="77777777" w:rsidR="00140A47" w:rsidRPr="00E413A5" w:rsidRDefault="00140A47" w:rsidP="00424C37">
            <w:pPr>
              <w:pStyle w:val="TableCell0-2115ptBreak"/>
            </w:pPr>
          </w:p>
        </w:tc>
        <w:tc>
          <w:tcPr>
            <w:tcW w:w="907" w:type="dxa"/>
            <w:shd w:val="clear" w:color="auto" w:fill="auto"/>
          </w:tcPr>
          <w:p w14:paraId="5ECFE2F0" w14:textId="77777777" w:rsidR="00140A47" w:rsidRPr="00E413A5" w:rsidRDefault="00140A47" w:rsidP="00424C37">
            <w:pPr>
              <w:pStyle w:val="TableCell0-2115ptBreak"/>
              <w:rPr>
                <w:rStyle w:val="ChCharisSIL"/>
              </w:rPr>
            </w:pPr>
          </w:p>
        </w:tc>
        <w:tc>
          <w:tcPr>
            <w:tcW w:w="1191" w:type="dxa"/>
            <w:shd w:val="clear" w:color="auto" w:fill="auto"/>
          </w:tcPr>
          <w:p w14:paraId="6841FF1B" w14:textId="77777777" w:rsidR="00140A47" w:rsidRPr="00E413A5" w:rsidRDefault="00140A47" w:rsidP="00424C37">
            <w:pPr>
              <w:pStyle w:val="TableCell0-2115ptBreak"/>
              <w:rPr>
                <w:rStyle w:val="ChCharisSIL"/>
              </w:rPr>
            </w:pPr>
            <w:r w:rsidRPr="00E413A5">
              <w:t>[</w:t>
            </w:r>
            <w:r w:rsidRPr="00E413A5">
              <w:rPr>
                <w:rStyle w:val="ChCharisSIL"/>
              </w:rPr>
              <w:t>ˈhi.dʊŋ</w:t>
            </w:r>
            <w:r w:rsidRPr="00E413A5">
              <w:t>]</w:t>
            </w:r>
          </w:p>
        </w:tc>
        <w:tc>
          <w:tcPr>
            <w:tcW w:w="964" w:type="dxa"/>
            <w:shd w:val="clear" w:color="auto" w:fill="auto"/>
          </w:tcPr>
          <w:p w14:paraId="46E49A8E" w14:textId="77777777" w:rsidR="00140A47" w:rsidRPr="00E413A5" w:rsidRDefault="00140A47" w:rsidP="00424C37">
            <w:pPr>
              <w:pStyle w:val="TableCell0-2115ptBreak"/>
              <w:rPr>
                <w:rStyle w:val="ChItalBold"/>
              </w:rPr>
            </w:pPr>
            <w:r w:rsidRPr="00E413A5">
              <w:rPr>
                <w:rStyle w:val="ChItalBold"/>
              </w:rPr>
              <w:t>hidung</w:t>
            </w:r>
          </w:p>
        </w:tc>
        <w:tc>
          <w:tcPr>
            <w:tcW w:w="1758" w:type="dxa"/>
            <w:shd w:val="clear" w:color="auto" w:fill="auto"/>
          </w:tcPr>
          <w:p w14:paraId="4B0A1B11" w14:textId="68620233" w:rsidR="00140A47" w:rsidRPr="00E413A5" w:rsidRDefault="00B7093A" w:rsidP="00424C37">
            <w:pPr>
              <w:pStyle w:val="TableCell0-2115ptBreak"/>
            </w:pPr>
            <w:r>
              <w:t>‘</w:t>
            </w:r>
            <w:r w:rsidR="00140A47" w:rsidRPr="00E413A5">
              <w:t>nose</w:t>
            </w:r>
            <w:r>
              <w:t>’</w:t>
            </w:r>
          </w:p>
        </w:tc>
      </w:tr>
      <w:tr w:rsidR="00AC23C4" w:rsidRPr="00E413A5" w14:paraId="31814E94" w14:textId="77777777" w:rsidTr="000335CE">
        <w:tc>
          <w:tcPr>
            <w:tcW w:w="1361" w:type="dxa"/>
            <w:shd w:val="clear" w:color="auto" w:fill="auto"/>
          </w:tcPr>
          <w:p w14:paraId="4076774E" w14:textId="77777777" w:rsidR="00140A47" w:rsidRPr="00E413A5" w:rsidRDefault="00140A47" w:rsidP="00424C37">
            <w:pPr>
              <w:pStyle w:val="TableCell0-2115pt"/>
            </w:pPr>
          </w:p>
        </w:tc>
        <w:tc>
          <w:tcPr>
            <w:tcW w:w="907" w:type="dxa"/>
            <w:shd w:val="clear" w:color="auto" w:fill="auto"/>
          </w:tcPr>
          <w:p w14:paraId="1BCBB96A" w14:textId="77777777" w:rsidR="00140A47" w:rsidRPr="00E413A5" w:rsidRDefault="00140A47" w:rsidP="00424C37">
            <w:pPr>
              <w:pStyle w:val="TableCell0-2115pt"/>
              <w:rPr>
                <w:rStyle w:val="ChCharisSIL"/>
              </w:rPr>
            </w:pPr>
            <w:r w:rsidRPr="00E413A5">
              <w:rPr>
                <w:rStyle w:val="ChCharisSIL"/>
              </w:rPr>
              <w:t>t~n</w:t>
            </w:r>
          </w:p>
        </w:tc>
        <w:tc>
          <w:tcPr>
            <w:tcW w:w="1191" w:type="dxa"/>
            <w:shd w:val="clear" w:color="auto" w:fill="auto"/>
          </w:tcPr>
          <w:p w14:paraId="7194D552" w14:textId="77777777" w:rsidR="00140A47" w:rsidRPr="00E413A5" w:rsidRDefault="00140A47" w:rsidP="00424C37">
            <w:pPr>
              <w:pStyle w:val="TableCell0-2115pt"/>
              <w:rPr>
                <w:rStyle w:val="ChCharisSIL"/>
              </w:rPr>
            </w:pPr>
            <w:r w:rsidRPr="00E413A5">
              <w:t>[</w:t>
            </w:r>
            <w:r w:rsidRPr="00E413A5">
              <w:rPr>
                <w:rStyle w:val="ChCharisSIL"/>
              </w:rPr>
              <w:t>ˈbu.tu</w:t>
            </w:r>
            <w:r w:rsidRPr="00E413A5">
              <w:t>]</w:t>
            </w:r>
          </w:p>
        </w:tc>
        <w:tc>
          <w:tcPr>
            <w:tcW w:w="964" w:type="dxa"/>
            <w:shd w:val="clear" w:color="auto" w:fill="auto"/>
          </w:tcPr>
          <w:p w14:paraId="75C8A55E" w14:textId="77777777" w:rsidR="00140A47" w:rsidRPr="00E413A5" w:rsidRDefault="00140A47" w:rsidP="00424C37">
            <w:pPr>
              <w:pStyle w:val="TableCell0-2115pt"/>
              <w:rPr>
                <w:rStyle w:val="ChItalBold"/>
              </w:rPr>
            </w:pPr>
            <w:r w:rsidRPr="00E413A5">
              <w:rPr>
                <w:rStyle w:val="ChItalBold"/>
              </w:rPr>
              <w:t>butu</w:t>
            </w:r>
          </w:p>
        </w:tc>
        <w:tc>
          <w:tcPr>
            <w:tcW w:w="1758" w:type="dxa"/>
            <w:shd w:val="clear" w:color="auto" w:fill="auto"/>
          </w:tcPr>
          <w:p w14:paraId="2D7D0DA5" w14:textId="32C65274" w:rsidR="00140A47" w:rsidRPr="00E413A5" w:rsidRDefault="00B7093A" w:rsidP="00424C37">
            <w:pPr>
              <w:pStyle w:val="TableCell0-2115pt"/>
            </w:pPr>
            <w:r>
              <w:t>‘</w:t>
            </w:r>
            <w:r w:rsidR="00140A47" w:rsidRPr="00E413A5">
              <w:t>need</w:t>
            </w:r>
            <w:r>
              <w:t>’</w:t>
            </w:r>
          </w:p>
        </w:tc>
      </w:tr>
      <w:tr w:rsidR="00AC23C4" w:rsidRPr="00E413A5" w14:paraId="5DB00BA2" w14:textId="77777777" w:rsidTr="000335CE">
        <w:tc>
          <w:tcPr>
            <w:tcW w:w="1361" w:type="dxa"/>
            <w:shd w:val="clear" w:color="auto" w:fill="auto"/>
          </w:tcPr>
          <w:p w14:paraId="48B06339" w14:textId="77777777" w:rsidR="00140A47" w:rsidRPr="00E413A5" w:rsidRDefault="00140A47" w:rsidP="00424C37">
            <w:pPr>
              <w:pStyle w:val="TableCell0-2115ptBreak"/>
            </w:pPr>
          </w:p>
        </w:tc>
        <w:tc>
          <w:tcPr>
            <w:tcW w:w="907" w:type="dxa"/>
            <w:shd w:val="clear" w:color="auto" w:fill="auto"/>
          </w:tcPr>
          <w:p w14:paraId="31DB6B48" w14:textId="77777777" w:rsidR="00140A47" w:rsidRPr="00E413A5" w:rsidRDefault="00140A47" w:rsidP="00424C37">
            <w:pPr>
              <w:pStyle w:val="TableCell0-2115ptBreak"/>
              <w:rPr>
                <w:rStyle w:val="ChCharisSIL"/>
              </w:rPr>
            </w:pPr>
          </w:p>
        </w:tc>
        <w:tc>
          <w:tcPr>
            <w:tcW w:w="1191" w:type="dxa"/>
            <w:shd w:val="clear" w:color="auto" w:fill="auto"/>
          </w:tcPr>
          <w:p w14:paraId="49AF805F" w14:textId="77777777" w:rsidR="00140A47" w:rsidRPr="00E413A5" w:rsidRDefault="00140A47" w:rsidP="00424C37">
            <w:pPr>
              <w:pStyle w:val="TableCell0-2115ptBreak"/>
              <w:rPr>
                <w:rStyle w:val="ChCharisSIL"/>
              </w:rPr>
            </w:pPr>
            <w:r w:rsidRPr="00E413A5">
              <w:t>[</w:t>
            </w:r>
            <w:r w:rsidRPr="00E413A5">
              <w:rPr>
                <w:rStyle w:val="ChCharisSIL"/>
              </w:rPr>
              <w:t>ˈbu.nu</w:t>
            </w:r>
            <w:r w:rsidRPr="00E413A5">
              <w:t>]</w:t>
            </w:r>
          </w:p>
        </w:tc>
        <w:tc>
          <w:tcPr>
            <w:tcW w:w="964" w:type="dxa"/>
            <w:shd w:val="clear" w:color="auto" w:fill="auto"/>
          </w:tcPr>
          <w:p w14:paraId="6CDCA6D5" w14:textId="77777777" w:rsidR="00140A47" w:rsidRPr="00E413A5" w:rsidRDefault="00140A47" w:rsidP="00424C37">
            <w:pPr>
              <w:pStyle w:val="TableCell0-2115ptBreak"/>
              <w:rPr>
                <w:rStyle w:val="ChItalBold"/>
              </w:rPr>
            </w:pPr>
            <w:r w:rsidRPr="00E413A5">
              <w:rPr>
                <w:rStyle w:val="ChItalBold"/>
              </w:rPr>
              <w:t>bunu</w:t>
            </w:r>
          </w:p>
        </w:tc>
        <w:tc>
          <w:tcPr>
            <w:tcW w:w="1758" w:type="dxa"/>
            <w:shd w:val="clear" w:color="auto" w:fill="auto"/>
          </w:tcPr>
          <w:p w14:paraId="67F92FEA" w14:textId="4388C40C" w:rsidR="00140A47" w:rsidRPr="00E413A5" w:rsidRDefault="00B7093A" w:rsidP="00424C37">
            <w:pPr>
              <w:pStyle w:val="TableCell0-2115ptBreak"/>
            </w:pPr>
            <w:r>
              <w:t>‘</w:t>
            </w:r>
            <w:r w:rsidR="00140A47" w:rsidRPr="00E413A5">
              <w:t>kill</w:t>
            </w:r>
            <w:r>
              <w:t>’</w:t>
            </w:r>
          </w:p>
        </w:tc>
      </w:tr>
      <w:tr w:rsidR="00AC23C4" w:rsidRPr="00E413A5" w14:paraId="14ED1EBB" w14:textId="77777777" w:rsidTr="000335CE">
        <w:tc>
          <w:tcPr>
            <w:tcW w:w="1361" w:type="dxa"/>
            <w:shd w:val="clear" w:color="auto" w:fill="auto"/>
          </w:tcPr>
          <w:p w14:paraId="45BB27B5" w14:textId="77777777" w:rsidR="00140A47" w:rsidRPr="00E413A5" w:rsidRDefault="00140A47" w:rsidP="00424C37">
            <w:pPr>
              <w:pStyle w:val="TableCell0-2115pt"/>
            </w:pPr>
          </w:p>
        </w:tc>
        <w:tc>
          <w:tcPr>
            <w:tcW w:w="907" w:type="dxa"/>
            <w:shd w:val="clear" w:color="auto" w:fill="auto"/>
          </w:tcPr>
          <w:p w14:paraId="37EF2D23" w14:textId="77777777" w:rsidR="00140A47" w:rsidRPr="00E413A5" w:rsidRDefault="00140A47" w:rsidP="00424C37">
            <w:pPr>
              <w:pStyle w:val="TableCell0-2115pt"/>
              <w:rPr>
                <w:rStyle w:val="ChCharisSIL"/>
              </w:rPr>
            </w:pPr>
            <w:r w:rsidRPr="00E413A5">
              <w:rPr>
                <w:rStyle w:val="ChCharisSIL"/>
              </w:rPr>
              <w:t>d~n</w:t>
            </w:r>
          </w:p>
        </w:tc>
        <w:tc>
          <w:tcPr>
            <w:tcW w:w="1191" w:type="dxa"/>
            <w:shd w:val="clear" w:color="auto" w:fill="auto"/>
          </w:tcPr>
          <w:p w14:paraId="6DA35E25" w14:textId="77777777" w:rsidR="00140A47" w:rsidRPr="00E413A5" w:rsidRDefault="00140A47" w:rsidP="00424C37">
            <w:pPr>
              <w:pStyle w:val="TableCell0-2115pt"/>
              <w:rPr>
                <w:rStyle w:val="ChCharisSIL"/>
              </w:rPr>
            </w:pPr>
            <w:r w:rsidRPr="00E413A5">
              <w:t>[</w:t>
            </w:r>
            <w:r w:rsidRPr="00E413A5">
              <w:rPr>
                <w:rStyle w:val="ChCharisSIL"/>
              </w:rPr>
              <w:t>ˈa.dɛ</w:t>
            </w:r>
            <w:r w:rsidRPr="00E413A5">
              <w:t>]</w:t>
            </w:r>
          </w:p>
        </w:tc>
        <w:tc>
          <w:tcPr>
            <w:tcW w:w="964" w:type="dxa"/>
            <w:shd w:val="clear" w:color="auto" w:fill="auto"/>
          </w:tcPr>
          <w:p w14:paraId="2F5FA7C1" w14:textId="77777777" w:rsidR="00140A47" w:rsidRPr="00E413A5" w:rsidRDefault="00140A47" w:rsidP="00424C37">
            <w:pPr>
              <w:pStyle w:val="TableCell0-2115pt"/>
              <w:rPr>
                <w:rStyle w:val="ChItalBold"/>
              </w:rPr>
            </w:pPr>
            <w:r w:rsidRPr="00E413A5">
              <w:rPr>
                <w:rStyle w:val="ChItalBold"/>
              </w:rPr>
              <w:t>ade</w:t>
            </w:r>
          </w:p>
        </w:tc>
        <w:tc>
          <w:tcPr>
            <w:tcW w:w="1758" w:type="dxa"/>
            <w:shd w:val="clear" w:color="auto" w:fill="auto"/>
          </w:tcPr>
          <w:p w14:paraId="03B369C3" w14:textId="5CF3175E" w:rsidR="00140A47" w:rsidRPr="00E413A5" w:rsidRDefault="00B7093A" w:rsidP="00424C37">
            <w:pPr>
              <w:pStyle w:val="TableCell0-2115pt"/>
            </w:pPr>
            <w:r>
              <w:t>‘</w:t>
            </w:r>
            <w:r w:rsidR="00140A47" w:rsidRPr="00E413A5">
              <w:t>younger sibling</w:t>
            </w:r>
            <w:r>
              <w:t>’</w:t>
            </w:r>
          </w:p>
        </w:tc>
      </w:tr>
      <w:tr w:rsidR="00AC23C4" w:rsidRPr="00E413A5" w14:paraId="6FA2E4CD" w14:textId="77777777" w:rsidTr="000335CE">
        <w:tc>
          <w:tcPr>
            <w:tcW w:w="1361" w:type="dxa"/>
            <w:shd w:val="clear" w:color="auto" w:fill="auto"/>
          </w:tcPr>
          <w:p w14:paraId="67C0AAF2" w14:textId="77777777" w:rsidR="00140A47" w:rsidRPr="00E413A5" w:rsidRDefault="00140A47" w:rsidP="00424C37">
            <w:pPr>
              <w:pStyle w:val="TableCell0-2115ptBreak"/>
            </w:pPr>
          </w:p>
        </w:tc>
        <w:tc>
          <w:tcPr>
            <w:tcW w:w="907" w:type="dxa"/>
            <w:shd w:val="clear" w:color="auto" w:fill="auto"/>
          </w:tcPr>
          <w:p w14:paraId="656AFCE6" w14:textId="77777777" w:rsidR="00140A47" w:rsidRPr="00E413A5" w:rsidRDefault="00140A47" w:rsidP="00424C37">
            <w:pPr>
              <w:pStyle w:val="TableCell0-2115ptBreak"/>
              <w:rPr>
                <w:rStyle w:val="ChCharisSIL"/>
              </w:rPr>
            </w:pPr>
          </w:p>
        </w:tc>
        <w:tc>
          <w:tcPr>
            <w:tcW w:w="1191" w:type="dxa"/>
            <w:shd w:val="clear" w:color="auto" w:fill="auto"/>
          </w:tcPr>
          <w:p w14:paraId="5474EE7A" w14:textId="77777777" w:rsidR="00140A47" w:rsidRPr="00E413A5" w:rsidRDefault="00140A47" w:rsidP="00424C37">
            <w:pPr>
              <w:pStyle w:val="TableCell0-2115ptBreak"/>
              <w:rPr>
                <w:rStyle w:val="ChCharisSIL"/>
              </w:rPr>
            </w:pPr>
            <w:r w:rsidRPr="00E413A5">
              <w:t>[</w:t>
            </w:r>
            <w:r w:rsidRPr="00E413A5">
              <w:rPr>
                <w:rStyle w:val="ChCharisSIL"/>
              </w:rPr>
              <w:t>ˈa.nɛ</w:t>
            </w:r>
            <w:r w:rsidRPr="00E413A5">
              <w:t>]</w:t>
            </w:r>
          </w:p>
        </w:tc>
        <w:tc>
          <w:tcPr>
            <w:tcW w:w="964" w:type="dxa"/>
            <w:shd w:val="clear" w:color="auto" w:fill="auto"/>
          </w:tcPr>
          <w:p w14:paraId="24ED9FE1" w14:textId="77777777" w:rsidR="00140A47" w:rsidRPr="00E413A5" w:rsidRDefault="00140A47" w:rsidP="00424C37">
            <w:pPr>
              <w:pStyle w:val="TableCell0-2115ptBreak"/>
              <w:rPr>
                <w:rStyle w:val="ChItalBold"/>
              </w:rPr>
            </w:pPr>
            <w:r w:rsidRPr="00E413A5">
              <w:rPr>
                <w:rStyle w:val="ChItalBold"/>
              </w:rPr>
              <w:t>ane</w:t>
            </w:r>
          </w:p>
        </w:tc>
        <w:tc>
          <w:tcPr>
            <w:tcW w:w="1758" w:type="dxa"/>
            <w:shd w:val="clear" w:color="auto" w:fill="auto"/>
          </w:tcPr>
          <w:p w14:paraId="4B1B413F" w14:textId="36E2CA6F" w:rsidR="00140A47" w:rsidRPr="00E413A5" w:rsidRDefault="00B7093A" w:rsidP="00424C37">
            <w:pPr>
              <w:pStyle w:val="TableCell0-2115ptBreak"/>
            </w:pPr>
            <w:r>
              <w:t>‘</w:t>
            </w:r>
            <w:r w:rsidR="00140A47" w:rsidRPr="00E413A5">
              <w:t>be strange</w:t>
            </w:r>
            <w:r>
              <w:t>’</w:t>
            </w:r>
          </w:p>
        </w:tc>
      </w:tr>
      <w:tr w:rsidR="00AC23C4" w:rsidRPr="00E413A5" w14:paraId="2DAC0E7C" w14:textId="77777777" w:rsidTr="000335CE">
        <w:tc>
          <w:tcPr>
            <w:tcW w:w="1361" w:type="dxa"/>
            <w:shd w:val="clear" w:color="auto" w:fill="auto"/>
          </w:tcPr>
          <w:p w14:paraId="57308149" w14:textId="77777777" w:rsidR="00140A47" w:rsidRPr="00E413A5" w:rsidRDefault="00140A47" w:rsidP="00424C37">
            <w:pPr>
              <w:pStyle w:val="TableCell2-2115pt"/>
              <w:rPr>
                <w:rStyle w:val="ChCharisSIL"/>
              </w:rPr>
            </w:pPr>
            <w:r w:rsidRPr="00E413A5">
              <w:rPr>
                <w:rStyle w:val="ChCharisSIL"/>
              </w:rPr>
              <w:t>k~g~ŋ</w:t>
            </w:r>
          </w:p>
        </w:tc>
        <w:tc>
          <w:tcPr>
            <w:tcW w:w="907" w:type="dxa"/>
            <w:shd w:val="clear" w:color="auto" w:fill="auto"/>
          </w:tcPr>
          <w:p w14:paraId="7ADCAE40" w14:textId="77777777" w:rsidR="00140A47" w:rsidRPr="00E413A5" w:rsidRDefault="00140A47" w:rsidP="00424C37">
            <w:pPr>
              <w:pStyle w:val="TableCell2-2115pt"/>
              <w:rPr>
                <w:rStyle w:val="ChCharisSIL"/>
              </w:rPr>
            </w:pPr>
          </w:p>
        </w:tc>
        <w:tc>
          <w:tcPr>
            <w:tcW w:w="1191" w:type="dxa"/>
            <w:shd w:val="clear" w:color="auto" w:fill="auto"/>
          </w:tcPr>
          <w:p w14:paraId="7F15BA31" w14:textId="77777777" w:rsidR="00140A47" w:rsidRPr="00E413A5" w:rsidRDefault="00140A47" w:rsidP="00424C37">
            <w:pPr>
              <w:pStyle w:val="TableCell2-2115pt"/>
              <w:rPr>
                <w:rStyle w:val="ChCharisSIL"/>
              </w:rPr>
            </w:pPr>
            <w:r w:rsidRPr="00E413A5">
              <w:t>[</w:t>
            </w:r>
            <w:r w:rsidRPr="00E413A5">
              <w:rPr>
                <w:rStyle w:val="ChCharisSIL"/>
              </w:rPr>
              <w:t>ˈla.ki</w:t>
            </w:r>
            <w:r w:rsidRPr="00E413A5">
              <w:t>]</w:t>
            </w:r>
          </w:p>
        </w:tc>
        <w:tc>
          <w:tcPr>
            <w:tcW w:w="964" w:type="dxa"/>
            <w:shd w:val="clear" w:color="auto" w:fill="auto"/>
          </w:tcPr>
          <w:p w14:paraId="7F94EE32" w14:textId="77777777" w:rsidR="00140A47" w:rsidRPr="00E413A5" w:rsidRDefault="00140A47" w:rsidP="00424C37">
            <w:pPr>
              <w:pStyle w:val="TableCell2-2115pt"/>
              <w:rPr>
                <w:rStyle w:val="ChItalBold"/>
              </w:rPr>
            </w:pPr>
            <w:r w:rsidRPr="00E413A5">
              <w:rPr>
                <w:rStyle w:val="ChItalBold"/>
              </w:rPr>
              <w:t>laki</w:t>
            </w:r>
          </w:p>
        </w:tc>
        <w:tc>
          <w:tcPr>
            <w:tcW w:w="1758" w:type="dxa"/>
            <w:shd w:val="clear" w:color="auto" w:fill="auto"/>
          </w:tcPr>
          <w:p w14:paraId="0F82F2DF" w14:textId="235B9406" w:rsidR="00140A47" w:rsidRPr="00E413A5" w:rsidRDefault="00B7093A" w:rsidP="00C42611">
            <w:pPr>
              <w:pStyle w:val="TableCell2-2115pt"/>
            </w:pPr>
            <w:r>
              <w:t>‘</w:t>
            </w:r>
            <w:r w:rsidR="00C42611">
              <w:t>husband</w:t>
            </w:r>
            <w:r>
              <w:t>’</w:t>
            </w:r>
          </w:p>
        </w:tc>
      </w:tr>
      <w:tr w:rsidR="00AC23C4" w:rsidRPr="00E413A5" w14:paraId="63F278CF" w14:textId="77777777" w:rsidTr="000335CE">
        <w:tc>
          <w:tcPr>
            <w:tcW w:w="1361" w:type="dxa"/>
            <w:shd w:val="clear" w:color="auto" w:fill="auto"/>
          </w:tcPr>
          <w:p w14:paraId="3CB46ABD" w14:textId="77777777" w:rsidR="00140A47" w:rsidRPr="00E413A5" w:rsidRDefault="00140A47" w:rsidP="00603D39">
            <w:pPr>
              <w:pStyle w:val="TableCell0-2115pt"/>
            </w:pPr>
          </w:p>
        </w:tc>
        <w:tc>
          <w:tcPr>
            <w:tcW w:w="907" w:type="dxa"/>
            <w:shd w:val="clear" w:color="auto" w:fill="auto"/>
          </w:tcPr>
          <w:p w14:paraId="706F9745" w14:textId="77777777" w:rsidR="00140A47" w:rsidRPr="00E413A5" w:rsidRDefault="00140A47" w:rsidP="00603D39">
            <w:pPr>
              <w:pStyle w:val="TableCell0-2115pt"/>
              <w:rPr>
                <w:rStyle w:val="ChCharisSIL"/>
              </w:rPr>
            </w:pPr>
          </w:p>
        </w:tc>
        <w:tc>
          <w:tcPr>
            <w:tcW w:w="1191" w:type="dxa"/>
            <w:shd w:val="clear" w:color="auto" w:fill="auto"/>
          </w:tcPr>
          <w:p w14:paraId="040B1E44" w14:textId="77777777" w:rsidR="00140A47" w:rsidRPr="00E413A5" w:rsidRDefault="00140A47" w:rsidP="00603D39">
            <w:pPr>
              <w:pStyle w:val="TableCell0-2115pt"/>
              <w:rPr>
                <w:rStyle w:val="ChCharisSIL"/>
              </w:rPr>
            </w:pPr>
            <w:r w:rsidRPr="00E413A5">
              <w:t>[</w:t>
            </w:r>
            <w:r w:rsidRPr="00E413A5">
              <w:rPr>
                <w:rStyle w:val="ChCharisSIL"/>
              </w:rPr>
              <w:t>ˈla.gi</w:t>
            </w:r>
            <w:r w:rsidRPr="00E413A5">
              <w:t>]</w:t>
            </w:r>
          </w:p>
        </w:tc>
        <w:tc>
          <w:tcPr>
            <w:tcW w:w="964" w:type="dxa"/>
            <w:shd w:val="clear" w:color="auto" w:fill="auto"/>
          </w:tcPr>
          <w:p w14:paraId="3994D545" w14:textId="77777777" w:rsidR="00140A47" w:rsidRPr="00E413A5" w:rsidRDefault="00140A47" w:rsidP="00603D39">
            <w:pPr>
              <w:pStyle w:val="TableCell0-2115pt"/>
              <w:rPr>
                <w:rStyle w:val="ChItalBold"/>
              </w:rPr>
            </w:pPr>
            <w:r w:rsidRPr="00E413A5">
              <w:rPr>
                <w:rStyle w:val="ChItalBold"/>
              </w:rPr>
              <w:t>lagi</w:t>
            </w:r>
          </w:p>
        </w:tc>
        <w:tc>
          <w:tcPr>
            <w:tcW w:w="1758" w:type="dxa"/>
            <w:shd w:val="clear" w:color="auto" w:fill="auto"/>
          </w:tcPr>
          <w:p w14:paraId="1DC6853F" w14:textId="2C3CB1D0" w:rsidR="00140A47" w:rsidRPr="00E413A5" w:rsidRDefault="00B7093A" w:rsidP="00603D39">
            <w:pPr>
              <w:pStyle w:val="TableCell0-2115pt"/>
            </w:pPr>
            <w:r>
              <w:t>‘</w:t>
            </w:r>
            <w:r w:rsidR="00140A47" w:rsidRPr="00E413A5">
              <w:t>again</w:t>
            </w:r>
            <w:r>
              <w:t>’</w:t>
            </w:r>
          </w:p>
        </w:tc>
      </w:tr>
      <w:tr w:rsidR="00AC23C4" w:rsidRPr="00E413A5" w14:paraId="245A0DBB" w14:textId="77777777" w:rsidTr="000335CE">
        <w:tc>
          <w:tcPr>
            <w:tcW w:w="1361" w:type="dxa"/>
            <w:shd w:val="clear" w:color="auto" w:fill="auto"/>
          </w:tcPr>
          <w:p w14:paraId="68117C82" w14:textId="77777777" w:rsidR="00140A47" w:rsidRPr="00E413A5" w:rsidRDefault="00140A47" w:rsidP="00424C37">
            <w:pPr>
              <w:pStyle w:val="TableCell0-2115ptBreak"/>
            </w:pPr>
          </w:p>
        </w:tc>
        <w:tc>
          <w:tcPr>
            <w:tcW w:w="907" w:type="dxa"/>
            <w:shd w:val="clear" w:color="auto" w:fill="auto"/>
          </w:tcPr>
          <w:p w14:paraId="01E262DE" w14:textId="77777777" w:rsidR="00140A47" w:rsidRPr="00E413A5" w:rsidRDefault="00140A47" w:rsidP="00424C37">
            <w:pPr>
              <w:pStyle w:val="TableCell0-2115ptBreak"/>
              <w:rPr>
                <w:rStyle w:val="ChCharisSIL"/>
              </w:rPr>
            </w:pPr>
          </w:p>
        </w:tc>
        <w:tc>
          <w:tcPr>
            <w:tcW w:w="1191" w:type="dxa"/>
            <w:shd w:val="clear" w:color="auto" w:fill="auto"/>
          </w:tcPr>
          <w:p w14:paraId="64F797BE" w14:textId="77777777" w:rsidR="00140A47" w:rsidRPr="00E413A5" w:rsidRDefault="00140A47" w:rsidP="00424C37">
            <w:pPr>
              <w:pStyle w:val="TableCell0-2115ptBreak"/>
              <w:rPr>
                <w:rStyle w:val="ChCharisSIL"/>
              </w:rPr>
            </w:pPr>
            <w:r w:rsidRPr="00E413A5">
              <w:t>[</w:t>
            </w:r>
            <w:r w:rsidRPr="00E413A5">
              <w:rPr>
                <w:rStyle w:val="ChCharisSIL"/>
              </w:rPr>
              <w:t>ˈla.ŋɪt̚</w:t>
            </w:r>
            <w:r w:rsidRPr="00E413A5">
              <w:t>]</w:t>
            </w:r>
          </w:p>
        </w:tc>
        <w:tc>
          <w:tcPr>
            <w:tcW w:w="964" w:type="dxa"/>
            <w:shd w:val="clear" w:color="auto" w:fill="auto"/>
          </w:tcPr>
          <w:p w14:paraId="09853D9A" w14:textId="77777777" w:rsidR="00140A47" w:rsidRPr="00E413A5" w:rsidRDefault="00140A47" w:rsidP="00424C37">
            <w:pPr>
              <w:pStyle w:val="TableCell0-2115ptBreak"/>
              <w:rPr>
                <w:rStyle w:val="ChItalBold"/>
              </w:rPr>
            </w:pPr>
            <w:r w:rsidRPr="00E413A5">
              <w:rPr>
                <w:rStyle w:val="ChItalBold"/>
              </w:rPr>
              <w:t>langit</w:t>
            </w:r>
          </w:p>
        </w:tc>
        <w:tc>
          <w:tcPr>
            <w:tcW w:w="1758" w:type="dxa"/>
            <w:shd w:val="clear" w:color="auto" w:fill="auto"/>
          </w:tcPr>
          <w:p w14:paraId="579904CD" w14:textId="1B7D22DD" w:rsidR="00140A47" w:rsidRPr="00E413A5" w:rsidRDefault="00B7093A" w:rsidP="00424C37">
            <w:pPr>
              <w:pStyle w:val="TableCell0-2115ptBreak"/>
            </w:pPr>
            <w:r>
              <w:t>‘</w:t>
            </w:r>
            <w:r w:rsidR="00140A47" w:rsidRPr="00E413A5">
              <w:t>sky</w:t>
            </w:r>
            <w:r>
              <w:t>’</w:t>
            </w:r>
          </w:p>
        </w:tc>
      </w:tr>
      <w:tr w:rsidR="00AC23C4" w:rsidRPr="00E413A5" w14:paraId="7E54F559" w14:textId="77777777" w:rsidTr="000335CE">
        <w:tc>
          <w:tcPr>
            <w:tcW w:w="1361" w:type="dxa"/>
            <w:shd w:val="clear" w:color="auto" w:fill="auto"/>
          </w:tcPr>
          <w:p w14:paraId="2DCD8FEF" w14:textId="77777777" w:rsidR="00140A47" w:rsidRPr="00E413A5" w:rsidRDefault="00140A47" w:rsidP="00424C37">
            <w:pPr>
              <w:pStyle w:val="TableCell2-2115pt"/>
              <w:rPr>
                <w:rStyle w:val="ChCharisSIL"/>
              </w:rPr>
            </w:pPr>
            <w:r w:rsidRPr="00E413A5">
              <w:rPr>
                <w:rStyle w:val="ChCharisSIL"/>
              </w:rPr>
              <w:t>tʃ~dʒ~t</w:t>
            </w:r>
            <w:r w:rsidRPr="00E413A5">
              <w:t>/</w:t>
            </w:r>
            <w:r w:rsidRPr="00E413A5">
              <w:rPr>
                <w:rStyle w:val="ChCharisSIL"/>
              </w:rPr>
              <w:t>d</w:t>
            </w:r>
          </w:p>
        </w:tc>
        <w:tc>
          <w:tcPr>
            <w:tcW w:w="907" w:type="dxa"/>
            <w:shd w:val="clear" w:color="auto" w:fill="auto"/>
          </w:tcPr>
          <w:p w14:paraId="421784DD" w14:textId="77777777" w:rsidR="00140A47" w:rsidRPr="00E413A5" w:rsidRDefault="00140A47" w:rsidP="00424C37">
            <w:pPr>
              <w:pStyle w:val="TableCell2-2115pt"/>
              <w:rPr>
                <w:rStyle w:val="ChCharisSIL"/>
              </w:rPr>
            </w:pPr>
            <w:r w:rsidRPr="00E413A5">
              <w:rPr>
                <w:rStyle w:val="ChCharisSIL"/>
              </w:rPr>
              <w:t>tʃ~dʒ</w:t>
            </w:r>
          </w:p>
        </w:tc>
        <w:tc>
          <w:tcPr>
            <w:tcW w:w="1191" w:type="dxa"/>
            <w:shd w:val="clear" w:color="auto" w:fill="auto"/>
          </w:tcPr>
          <w:p w14:paraId="1B50DF3D" w14:textId="77777777" w:rsidR="00140A47" w:rsidRPr="00E413A5" w:rsidRDefault="00140A47" w:rsidP="00424C37">
            <w:pPr>
              <w:pStyle w:val="TableCell2-2115pt"/>
              <w:rPr>
                <w:rStyle w:val="ChCharisSIL"/>
              </w:rPr>
            </w:pPr>
            <w:r w:rsidRPr="00E413A5">
              <w:t>[</w:t>
            </w:r>
            <w:r w:rsidRPr="00E413A5">
              <w:rPr>
                <w:rStyle w:val="ChCharisSIL"/>
              </w:rPr>
              <w:t>ˈbɐn.tʃi</w:t>
            </w:r>
            <w:r w:rsidRPr="00E413A5">
              <w:t>]</w:t>
            </w:r>
          </w:p>
        </w:tc>
        <w:tc>
          <w:tcPr>
            <w:tcW w:w="964" w:type="dxa"/>
            <w:shd w:val="clear" w:color="auto" w:fill="auto"/>
          </w:tcPr>
          <w:p w14:paraId="0890EF8B" w14:textId="77777777" w:rsidR="00140A47" w:rsidRPr="00E413A5" w:rsidRDefault="00140A47" w:rsidP="00424C37">
            <w:pPr>
              <w:pStyle w:val="TableCell2-2115pt"/>
              <w:rPr>
                <w:rStyle w:val="ChItalBold"/>
              </w:rPr>
            </w:pPr>
            <w:r w:rsidRPr="00E413A5">
              <w:rPr>
                <w:rStyle w:val="ChItalBold"/>
              </w:rPr>
              <w:t>banci</w:t>
            </w:r>
          </w:p>
        </w:tc>
        <w:tc>
          <w:tcPr>
            <w:tcW w:w="1758" w:type="dxa"/>
            <w:shd w:val="clear" w:color="auto" w:fill="auto"/>
          </w:tcPr>
          <w:p w14:paraId="3B426CCE" w14:textId="3B0719CB" w:rsidR="00140A47" w:rsidRPr="00E413A5" w:rsidRDefault="00B7093A" w:rsidP="00424C37">
            <w:pPr>
              <w:pStyle w:val="TableCell2-2115pt"/>
            </w:pPr>
            <w:r>
              <w:t>‘</w:t>
            </w:r>
            <w:r w:rsidR="00140A47" w:rsidRPr="00E413A5">
              <w:t>homosexual male</w:t>
            </w:r>
            <w:r>
              <w:t>’</w:t>
            </w:r>
          </w:p>
        </w:tc>
      </w:tr>
      <w:tr w:rsidR="00AC23C4" w:rsidRPr="00E413A5" w14:paraId="5D2815E6" w14:textId="77777777" w:rsidTr="000335CE">
        <w:tc>
          <w:tcPr>
            <w:tcW w:w="1361" w:type="dxa"/>
            <w:shd w:val="clear" w:color="auto" w:fill="auto"/>
          </w:tcPr>
          <w:p w14:paraId="1C55415C" w14:textId="77777777" w:rsidR="00140A47" w:rsidRPr="00E413A5" w:rsidRDefault="00140A47" w:rsidP="00424C37">
            <w:pPr>
              <w:pStyle w:val="TableCell0-2115ptBreak"/>
            </w:pPr>
          </w:p>
        </w:tc>
        <w:tc>
          <w:tcPr>
            <w:tcW w:w="907" w:type="dxa"/>
            <w:shd w:val="clear" w:color="auto" w:fill="auto"/>
          </w:tcPr>
          <w:p w14:paraId="0DB91ACD" w14:textId="77777777" w:rsidR="00140A47" w:rsidRPr="00E413A5" w:rsidRDefault="00140A47" w:rsidP="00424C37">
            <w:pPr>
              <w:pStyle w:val="TableCell0-2115ptBreak"/>
              <w:rPr>
                <w:rStyle w:val="ChCharisSIL"/>
              </w:rPr>
            </w:pPr>
          </w:p>
        </w:tc>
        <w:tc>
          <w:tcPr>
            <w:tcW w:w="1191" w:type="dxa"/>
            <w:shd w:val="clear" w:color="auto" w:fill="auto"/>
          </w:tcPr>
          <w:p w14:paraId="1145DCAE" w14:textId="77777777" w:rsidR="00140A47" w:rsidRPr="00E413A5" w:rsidRDefault="00140A47" w:rsidP="00424C37">
            <w:pPr>
              <w:pStyle w:val="TableCell0-2115ptBreak"/>
              <w:rPr>
                <w:rStyle w:val="ChCharisSIL"/>
              </w:rPr>
            </w:pPr>
            <w:r w:rsidRPr="00E413A5">
              <w:t>[</w:t>
            </w:r>
            <w:r w:rsidRPr="00E413A5">
              <w:rPr>
                <w:rStyle w:val="ChCharisSIL"/>
              </w:rPr>
              <w:t>ˈbɐn.dʒɪr</w:t>
            </w:r>
            <w:r w:rsidRPr="00E413A5">
              <w:t>]</w:t>
            </w:r>
          </w:p>
        </w:tc>
        <w:tc>
          <w:tcPr>
            <w:tcW w:w="964" w:type="dxa"/>
            <w:shd w:val="clear" w:color="auto" w:fill="auto"/>
          </w:tcPr>
          <w:p w14:paraId="402FA726" w14:textId="77777777" w:rsidR="00140A47" w:rsidRPr="00E413A5" w:rsidRDefault="00140A47" w:rsidP="00424C37">
            <w:pPr>
              <w:pStyle w:val="TableCell0-2115ptBreak"/>
              <w:rPr>
                <w:rStyle w:val="ChItalBold"/>
              </w:rPr>
            </w:pPr>
            <w:r w:rsidRPr="00E413A5">
              <w:rPr>
                <w:rStyle w:val="ChItalBold"/>
              </w:rPr>
              <w:t>banjir</w:t>
            </w:r>
          </w:p>
        </w:tc>
        <w:tc>
          <w:tcPr>
            <w:tcW w:w="1758" w:type="dxa"/>
            <w:shd w:val="clear" w:color="auto" w:fill="auto"/>
          </w:tcPr>
          <w:p w14:paraId="7F2C2F86" w14:textId="31257896" w:rsidR="00140A47" w:rsidRPr="00E413A5" w:rsidRDefault="00B7093A" w:rsidP="00424C37">
            <w:pPr>
              <w:pStyle w:val="TableCell0-2115ptBreak"/>
            </w:pPr>
            <w:r>
              <w:t>‘</w:t>
            </w:r>
            <w:r w:rsidR="00140A47" w:rsidRPr="00E413A5">
              <w:t>flood</w:t>
            </w:r>
            <w:r>
              <w:t>’</w:t>
            </w:r>
          </w:p>
        </w:tc>
      </w:tr>
      <w:tr w:rsidR="00AC23C4" w:rsidRPr="00E413A5" w14:paraId="1A82AB28" w14:textId="77777777" w:rsidTr="000335CE">
        <w:tc>
          <w:tcPr>
            <w:tcW w:w="1361" w:type="dxa"/>
            <w:shd w:val="clear" w:color="auto" w:fill="auto"/>
          </w:tcPr>
          <w:p w14:paraId="65DCF9E2" w14:textId="77777777" w:rsidR="00140A47" w:rsidRPr="00E413A5" w:rsidRDefault="00140A47" w:rsidP="00424C37">
            <w:pPr>
              <w:pStyle w:val="TableCell0-2115pt"/>
            </w:pPr>
          </w:p>
        </w:tc>
        <w:tc>
          <w:tcPr>
            <w:tcW w:w="907" w:type="dxa"/>
            <w:shd w:val="clear" w:color="auto" w:fill="auto"/>
          </w:tcPr>
          <w:p w14:paraId="696B516E" w14:textId="77777777" w:rsidR="00140A47" w:rsidRPr="00E413A5" w:rsidRDefault="00140A47" w:rsidP="00424C37">
            <w:pPr>
              <w:pStyle w:val="TableCell0-2115pt"/>
              <w:rPr>
                <w:rStyle w:val="ChCharisSIL"/>
              </w:rPr>
            </w:pPr>
            <w:r w:rsidRPr="00E413A5">
              <w:rPr>
                <w:rStyle w:val="ChCharisSIL"/>
              </w:rPr>
              <w:t>tʃ~t</w:t>
            </w:r>
          </w:p>
        </w:tc>
        <w:tc>
          <w:tcPr>
            <w:tcW w:w="1191" w:type="dxa"/>
            <w:shd w:val="clear" w:color="auto" w:fill="auto"/>
          </w:tcPr>
          <w:p w14:paraId="551FCC3D" w14:textId="77777777" w:rsidR="00140A47" w:rsidRPr="00E413A5" w:rsidRDefault="00140A47" w:rsidP="00424C37">
            <w:pPr>
              <w:pStyle w:val="TableCell0-2115pt"/>
              <w:rPr>
                <w:rStyle w:val="ChCharisSIL"/>
              </w:rPr>
            </w:pPr>
            <w:r w:rsidRPr="00E413A5">
              <w:t>[</w:t>
            </w:r>
            <w:r w:rsidRPr="00E413A5">
              <w:rPr>
                <w:rStyle w:val="ChCharisSIL"/>
              </w:rPr>
              <w:t>ˈtʃa.tʃɐt̚</w:t>
            </w:r>
            <w:r w:rsidRPr="00E413A5">
              <w:t>]</w:t>
            </w:r>
          </w:p>
        </w:tc>
        <w:tc>
          <w:tcPr>
            <w:tcW w:w="964" w:type="dxa"/>
            <w:shd w:val="clear" w:color="auto" w:fill="auto"/>
          </w:tcPr>
          <w:p w14:paraId="3FEB33DA" w14:textId="77777777" w:rsidR="00140A47" w:rsidRPr="00E413A5" w:rsidRDefault="00140A47" w:rsidP="00424C37">
            <w:pPr>
              <w:pStyle w:val="TableCell0-2115pt"/>
              <w:rPr>
                <w:rStyle w:val="ChItalBold"/>
              </w:rPr>
            </w:pPr>
            <w:r w:rsidRPr="00E413A5">
              <w:rPr>
                <w:rStyle w:val="ChItalBold"/>
              </w:rPr>
              <w:t>cacat</w:t>
            </w:r>
          </w:p>
        </w:tc>
        <w:tc>
          <w:tcPr>
            <w:tcW w:w="1758" w:type="dxa"/>
            <w:shd w:val="clear" w:color="auto" w:fill="auto"/>
          </w:tcPr>
          <w:p w14:paraId="3D30F70E" w14:textId="4A74D3DC" w:rsidR="00140A47" w:rsidRPr="00E413A5" w:rsidRDefault="00B7093A" w:rsidP="00424C37">
            <w:pPr>
              <w:pStyle w:val="TableCell0-2115pt"/>
            </w:pPr>
            <w:r>
              <w:t>‘</w:t>
            </w:r>
            <w:r w:rsidR="00140A47" w:rsidRPr="00E413A5">
              <w:t>be disabled</w:t>
            </w:r>
            <w:r>
              <w:t>’</w:t>
            </w:r>
          </w:p>
        </w:tc>
      </w:tr>
      <w:tr w:rsidR="00AC23C4" w:rsidRPr="00E413A5" w14:paraId="5E0D8E6A" w14:textId="77777777" w:rsidTr="000335CE">
        <w:tc>
          <w:tcPr>
            <w:tcW w:w="1361" w:type="dxa"/>
            <w:shd w:val="clear" w:color="auto" w:fill="auto"/>
          </w:tcPr>
          <w:p w14:paraId="21ECD38F" w14:textId="77777777" w:rsidR="00140A47" w:rsidRPr="00E413A5" w:rsidRDefault="00140A47" w:rsidP="00424C37">
            <w:pPr>
              <w:pStyle w:val="TableCell0-2115ptBreak"/>
            </w:pPr>
          </w:p>
        </w:tc>
        <w:tc>
          <w:tcPr>
            <w:tcW w:w="907" w:type="dxa"/>
            <w:shd w:val="clear" w:color="auto" w:fill="auto"/>
          </w:tcPr>
          <w:p w14:paraId="157CC701" w14:textId="77777777" w:rsidR="00140A47" w:rsidRPr="00E413A5" w:rsidRDefault="00140A47" w:rsidP="00424C37">
            <w:pPr>
              <w:pStyle w:val="TableCell0-2115ptBreak"/>
              <w:rPr>
                <w:rStyle w:val="ChCharisSIL"/>
              </w:rPr>
            </w:pPr>
          </w:p>
        </w:tc>
        <w:tc>
          <w:tcPr>
            <w:tcW w:w="1191" w:type="dxa"/>
            <w:shd w:val="clear" w:color="auto" w:fill="auto"/>
          </w:tcPr>
          <w:p w14:paraId="6EEB31B9" w14:textId="77777777" w:rsidR="00140A47" w:rsidRPr="00E413A5" w:rsidRDefault="00140A47" w:rsidP="00424C37">
            <w:pPr>
              <w:pStyle w:val="TableCell0-2115ptBreak"/>
              <w:rPr>
                <w:rStyle w:val="ChCharisSIL"/>
              </w:rPr>
            </w:pPr>
            <w:r w:rsidRPr="00E413A5">
              <w:t>[</w:t>
            </w:r>
            <w:r w:rsidRPr="00E413A5">
              <w:rPr>
                <w:rStyle w:val="ChCharisSIL"/>
              </w:rPr>
              <w:t>ˈtʃa.tɐt̚</w:t>
            </w:r>
            <w:r w:rsidRPr="00E413A5">
              <w:t>]</w:t>
            </w:r>
          </w:p>
        </w:tc>
        <w:tc>
          <w:tcPr>
            <w:tcW w:w="964" w:type="dxa"/>
            <w:shd w:val="clear" w:color="auto" w:fill="auto"/>
          </w:tcPr>
          <w:p w14:paraId="4FDF8788" w14:textId="77777777" w:rsidR="00140A47" w:rsidRPr="00E413A5" w:rsidRDefault="00140A47" w:rsidP="00424C37">
            <w:pPr>
              <w:pStyle w:val="TableCell0-2115ptBreak"/>
              <w:rPr>
                <w:rStyle w:val="ChItalBold"/>
              </w:rPr>
            </w:pPr>
            <w:r w:rsidRPr="00E413A5">
              <w:rPr>
                <w:rStyle w:val="ChItalBold"/>
              </w:rPr>
              <w:t>catat</w:t>
            </w:r>
          </w:p>
        </w:tc>
        <w:tc>
          <w:tcPr>
            <w:tcW w:w="1758" w:type="dxa"/>
            <w:shd w:val="clear" w:color="auto" w:fill="auto"/>
          </w:tcPr>
          <w:p w14:paraId="4D5F5A07" w14:textId="7F9DE978" w:rsidR="00140A47" w:rsidRPr="00E413A5" w:rsidRDefault="00B7093A" w:rsidP="00424C37">
            <w:pPr>
              <w:pStyle w:val="TableCell0-2115ptBreak"/>
            </w:pPr>
            <w:r>
              <w:t>‘</w:t>
            </w:r>
            <w:r w:rsidR="00140A47" w:rsidRPr="00E413A5">
              <w:t>make a note</w:t>
            </w:r>
            <w:r>
              <w:t>’</w:t>
            </w:r>
          </w:p>
        </w:tc>
      </w:tr>
      <w:tr w:rsidR="00AC23C4" w:rsidRPr="00E413A5" w14:paraId="3818B546" w14:textId="77777777" w:rsidTr="000335CE">
        <w:tc>
          <w:tcPr>
            <w:tcW w:w="1361" w:type="dxa"/>
            <w:shd w:val="clear" w:color="auto" w:fill="auto"/>
          </w:tcPr>
          <w:p w14:paraId="491D6A79" w14:textId="77777777" w:rsidR="00140A47" w:rsidRPr="00E413A5" w:rsidRDefault="00140A47" w:rsidP="00424C37">
            <w:pPr>
              <w:pStyle w:val="TableCell0-2115pt"/>
            </w:pPr>
          </w:p>
        </w:tc>
        <w:tc>
          <w:tcPr>
            <w:tcW w:w="907" w:type="dxa"/>
            <w:shd w:val="clear" w:color="auto" w:fill="auto"/>
          </w:tcPr>
          <w:p w14:paraId="088A885D" w14:textId="77777777" w:rsidR="00140A47" w:rsidRPr="00E413A5" w:rsidRDefault="00140A47" w:rsidP="00424C37">
            <w:pPr>
              <w:pStyle w:val="TableCell0-2115pt"/>
              <w:rPr>
                <w:rStyle w:val="ChCharisSIL"/>
              </w:rPr>
            </w:pPr>
            <w:r w:rsidRPr="00E413A5">
              <w:rPr>
                <w:rStyle w:val="ChCharisSIL"/>
              </w:rPr>
              <w:t>dʒ~d</w:t>
            </w:r>
          </w:p>
        </w:tc>
        <w:tc>
          <w:tcPr>
            <w:tcW w:w="1191" w:type="dxa"/>
            <w:shd w:val="clear" w:color="auto" w:fill="auto"/>
          </w:tcPr>
          <w:p w14:paraId="459E1A8C" w14:textId="77777777" w:rsidR="00140A47" w:rsidRPr="00E413A5" w:rsidRDefault="00140A47" w:rsidP="00424C37">
            <w:pPr>
              <w:pStyle w:val="TableCell0-2115pt"/>
              <w:rPr>
                <w:rStyle w:val="ChCharisSIL"/>
              </w:rPr>
            </w:pPr>
            <w:r w:rsidRPr="00E413A5">
              <w:t>[</w:t>
            </w:r>
            <w:r w:rsidRPr="00E413A5">
              <w:rPr>
                <w:rStyle w:val="ChCharisSIL"/>
              </w:rPr>
              <w:t>ˈtʊn.dʒʊk̚</w:t>
            </w:r>
            <w:r w:rsidRPr="00E413A5">
              <w:t>]</w:t>
            </w:r>
          </w:p>
        </w:tc>
        <w:tc>
          <w:tcPr>
            <w:tcW w:w="964" w:type="dxa"/>
            <w:shd w:val="clear" w:color="auto" w:fill="auto"/>
          </w:tcPr>
          <w:p w14:paraId="5D6D40A1" w14:textId="77777777" w:rsidR="00140A47" w:rsidRPr="00E413A5" w:rsidRDefault="00140A47" w:rsidP="00424C37">
            <w:pPr>
              <w:pStyle w:val="TableCell0-2115pt"/>
              <w:rPr>
                <w:rStyle w:val="ChItalBold"/>
              </w:rPr>
            </w:pPr>
            <w:r w:rsidRPr="00E413A5">
              <w:rPr>
                <w:rStyle w:val="ChItalBold"/>
              </w:rPr>
              <w:t>tunjuk</w:t>
            </w:r>
          </w:p>
        </w:tc>
        <w:tc>
          <w:tcPr>
            <w:tcW w:w="1758" w:type="dxa"/>
            <w:shd w:val="clear" w:color="auto" w:fill="auto"/>
          </w:tcPr>
          <w:p w14:paraId="43553D2D" w14:textId="5ECA4842" w:rsidR="00140A47" w:rsidRPr="00E413A5" w:rsidRDefault="00B7093A" w:rsidP="00424C37">
            <w:pPr>
              <w:pStyle w:val="TableCell0-2115pt"/>
            </w:pPr>
            <w:r>
              <w:t>‘</w:t>
            </w:r>
            <w:r w:rsidR="00140A47" w:rsidRPr="00E413A5">
              <w:t>show</w:t>
            </w:r>
            <w:r>
              <w:t>’</w:t>
            </w:r>
          </w:p>
        </w:tc>
      </w:tr>
      <w:tr w:rsidR="00AC23C4" w:rsidRPr="00E413A5" w14:paraId="6F418D60" w14:textId="77777777" w:rsidTr="000335CE">
        <w:tc>
          <w:tcPr>
            <w:tcW w:w="1361" w:type="dxa"/>
            <w:shd w:val="clear" w:color="auto" w:fill="auto"/>
          </w:tcPr>
          <w:p w14:paraId="26EF14AD" w14:textId="77777777" w:rsidR="00140A47" w:rsidRPr="00E413A5" w:rsidRDefault="00140A47" w:rsidP="00424C37">
            <w:pPr>
              <w:pStyle w:val="TableCell0-2115ptBreak"/>
            </w:pPr>
          </w:p>
        </w:tc>
        <w:tc>
          <w:tcPr>
            <w:tcW w:w="907" w:type="dxa"/>
            <w:shd w:val="clear" w:color="auto" w:fill="auto"/>
          </w:tcPr>
          <w:p w14:paraId="3CF8E6F2" w14:textId="77777777" w:rsidR="00140A47" w:rsidRPr="00E413A5" w:rsidRDefault="00140A47" w:rsidP="00424C37">
            <w:pPr>
              <w:pStyle w:val="TableCell0-2115ptBreak"/>
              <w:rPr>
                <w:rStyle w:val="ChCharisSIL"/>
              </w:rPr>
            </w:pPr>
          </w:p>
        </w:tc>
        <w:tc>
          <w:tcPr>
            <w:tcW w:w="1191" w:type="dxa"/>
            <w:shd w:val="clear" w:color="auto" w:fill="auto"/>
          </w:tcPr>
          <w:p w14:paraId="33C0B14D" w14:textId="77777777" w:rsidR="00140A47" w:rsidRPr="00E413A5" w:rsidRDefault="00140A47" w:rsidP="00424C37">
            <w:pPr>
              <w:pStyle w:val="TableCell0-2115ptBreak"/>
              <w:rPr>
                <w:rStyle w:val="ChCharisSIL"/>
              </w:rPr>
            </w:pPr>
            <w:r w:rsidRPr="00E413A5">
              <w:t>[</w:t>
            </w:r>
            <w:r w:rsidRPr="00E413A5">
              <w:rPr>
                <w:rStyle w:val="ChCharisSIL"/>
              </w:rPr>
              <w:t>ˈtʊn.dʊk̚</w:t>
            </w:r>
            <w:r w:rsidRPr="00E413A5">
              <w:t>]</w:t>
            </w:r>
          </w:p>
        </w:tc>
        <w:tc>
          <w:tcPr>
            <w:tcW w:w="964" w:type="dxa"/>
            <w:shd w:val="clear" w:color="auto" w:fill="auto"/>
          </w:tcPr>
          <w:p w14:paraId="025E9338" w14:textId="77777777" w:rsidR="00140A47" w:rsidRPr="00E413A5" w:rsidRDefault="00140A47" w:rsidP="00424C37">
            <w:pPr>
              <w:pStyle w:val="TableCell0-2115ptBreak"/>
              <w:rPr>
                <w:rStyle w:val="ChItalBold"/>
              </w:rPr>
            </w:pPr>
            <w:r w:rsidRPr="00E413A5">
              <w:rPr>
                <w:rStyle w:val="ChItalBold"/>
              </w:rPr>
              <w:t>tunduk</w:t>
            </w:r>
          </w:p>
        </w:tc>
        <w:tc>
          <w:tcPr>
            <w:tcW w:w="1758" w:type="dxa"/>
            <w:shd w:val="clear" w:color="auto" w:fill="auto"/>
          </w:tcPr>
          <w:p w14:paraId="01428052" w14:textId="6DCD04C1" w:rsidR="00140A47" w:rsidRPr="00E413A5" w:rsidRDefault="00B7093A" w:rsidP="00424C37">
            <w:pPr>
              <w:pStyle w:val="TableCell0-2115ptBreak"/>
            </w:pPr>
            <w:r>
              <w:t>‘</w:t>
            </w:r>
            <w:r w:rsidR="00140A47" w:rsidRPr="00E413A5">
              <w:t>bow</w:t>
            </w:r>
            <w:r>
              <w:t>’</w:t>
            </w:r>
          </w:p>
        </w:tc>
      </w:tr>
      <w:tr w:rsidR="00AC23C4" w:rsidRPr="00E413A5" w14:paraId="5F1EB4B8" w14:textId="77777777" w:rsidTr="000335CE">
        <w:tc>
          <w:tcPr>
            <w:tcW w:w="1361" w:type="dxa"/>
            <w:shd w:val="clear" w:color="auto" w:fill="auto"/>
          </w:tcPr>
          <w:p w14:paraId="40D98691" w14:textId="77777777" w:rsidR="00140A47" w:rsidRPr="00E413A5" w:rsidRDefault="00140A47" w:rsidP="00424C37">
            <w:pPr>
              <w:pStyle w:val="TableCell2-2115pt"/>
              <w:rPr>
                <w:rStyle w:val="ChCharisSIL"/>
              </w:rPr>
            </w:pPr>
            <w:r w:rsidRPr="00E413A5">
              <w:rPr>
                <w:rStyle w:val="ChCharisSIL"/>
              </w:rPr>
              <w:t>s~h</w:t>
            </w:r>
          </w:p>
        </w:tc>
        <w:tc>
          <w:tcPr>
            <w:tcW w:w="907" w:type="dxa"/>
            <w:shd w:val="clear" w:color="auto" w:fill="auto"/>
          </w:tcPr>
          <w:p w14:paraId="740C48A8" w14:textId="77777777" w:rsidR="00140A47" w:rsidRPr="00E413A5" w:rsidRDefault="00140A47" w:rsidP="00424C37">
            <w:pPr>
              <w:pStyle w:val="TableCell2-2115pt"/>
              <w:rPr>
                <w:rStyle w:val="ChCharisSIL"/>
              </w:rPr>
            </w:pPr>
          </w:p>
        </w:tc>
        <w:tc>
          <w:tcPr>
            <w:tcW w:w="1191" w:type="dxa"/>
            <w:shd w:val="clear" w:color="auto" w:fill="auto"/>
          </w:tcPr>
          <w:p w14:paraId="164C4906" w14:textId="77777777" w:rsidR="00140A47" w:rsidRPr="00E413A5" w:rsidRDefault="00140A47" w:rsidP="00424C37">
            <w:pPr>
              <w:pStyle w:val="TableCell2-2115pt"/>
              <w:rPr>
                <w:rStyle w:val="ChCharisSIL"/>
              </w:rPr>
            </w:pPr>
            <w:r w:rsidRPr="00E413A5">
              <w:t>[</w:t>
            </w:r>
            <w:r w:rsidRPr="00E413A5">
              <w:rPr>
                <w:rStyle w:val="ChCharisSIL"/>
              </w:rPr>
              <w:t>ˈpa.sɪr</w:t>
            </w:r>
            <w:r w:rsidRPr="00E413A5">
              <w:t>]</w:t>
            </w:r>
          </w:p>
        </w:tc>
        <w:tc>
          <w:tcPr>
            <w:tcW w:w="964" w:type="dxa"/>
            <w:shd w:val="clear" w:color="auto" w:fill="auto"/>
          </w:tcPr>
          <w:p w14:paraId="079A258D" w14:textId="77777777" w:rsidR="00140A47" w:rsidRPr="00E413A5" w:rsidRDefault="00140A47" w:rsidP="00424C37">
            <w:pPr>
              <w:pStyle w:val="TableCell2-2115pt"/>
              <w:rPr>
                <w:rStyle w:val="ChItalBold"/>
              </w:rPr>
            </w:pPr>
            <w:r w:rsidRPr="00E413A5">
              <w:rPr>
                <w:rStyle w:val="ChItalBold"/>
              </w:rPr>
              <w:t>pasir</w:t>
            </w:r>
          </w:p>
        </w:tc>
        <w:tc>
          <w:tcPr>
            <w:tcW w:w="1758" w:type="dxa"/>
            <w:shd w:val="clear" w:color="auto" w:fill="auto"/>
          </w:tcPr>
          <w:p w14:paraId="3F9F58CE" w14:textId="437DFFE7" w:rsidR="00140A47" w:rsidRPr="00E413A5" w:rsidRDefault="00B7093A" w:rsidP="00424C37">
            <w:pPr>
              <w:pStyle w:val="TableCell2-2115pt"/>
            </w:pPr>
            <w:r>
              <w:t>‘</w:t>
            </w:r>
            <w:r w:rsidR="00140A47" w:rsidRPr="00E413A5">
              <w:t>sand</w:t>
            </w:r>
            <w:r>
              <w:t>’</w:t>
            </w:r>
          </w:p>
        </w:tc>
      </w:tr>
      <w:tr w:rsidR="00AC23C4" w:rsidRPr="00E413A5" w14:paraId="01A0617C" w14:textId="77777777" w:rsidTr="000335CE">
        <w:tc>
          <w:tcPr>
            <w:tcW w:w="1361" w:type="dxa"/>
            <w:shd w:val="clear" w:color="auto" w:fill="auto"/>
          </w:tcPr>
          <w:p w14:paraId="3807E789" w14:textId="77777777" w:rsidR="00140A47" w:rsidRPr="00E413A5" w:rsidRDefault="00140A47" w:rsidP="00424C37">
            <w:pPr>
              <w:pStyle w:val="TableCell0-2115ptBreak"/>
            </w:pPr>
          </w:p>
        </w:tc>
        <w:tc>
          <w:tcPr>
            <w:tcW w:w="907" w:type="dxa"/>
            <w:shd w:val="clear" w:color="auto" w:fill="auto"/>
          </w:tcPr>
          <w:p w14:paraId="224A53CE" w14:textId="77777777" w:rsidR="00140A47" w:rsidRPr="00E413A5" w:rsidRDefault="00140A47" w:rsidP="00424C37">
            <w:pPr>
              <w:pStyle w:val="TableCell0-2115ptBreak"/>
              <w:rPr>
                <w:rStyle w:val="ChCharisSIL"/>
              </w:rPr>
            </w:pPr>
          </w:p>
        </w:tc>
        <w:tc>
          <w:tcPr>
            <w:tcW w:w="1191" w:type="dxa"/>
            <w:shd w:val="clear" w:color="auto" w:fill="auto"/>
          </w:tcPr>
          <w:p w14:paraId="187DC1EE" w14:textId="77777777" w:rsidR="00140A47" w:rsidRPr="00E413A5" w:rsidRDefault="00140A47" w:rsidP="00424C37">
            <w:pPr>
              <w:pStyle w:val="TableCell0-2115ptBreak"/>
              <w:rPr>
                <w:rStyle w:val="ChCharisSIL"/>
              </w:rPr>
            </w:pPr>
            <w:r w:rsidRPr="00E413A5">
              <w:t>[</w:t>
            </w:r>
            <w:r w:rsidRPr="00E413A5">
              <w:rPr>
                <w:rStyle w:val="ChCharisSIL"/>
              </w:rPr>
              <w:t>ˈpa.hɪt̚</w:t>
            </w:r>
            <w:r w:rsidRPr="00E413A5">
              <w:t>]</w:t>
            </w:r>
          </w:p>
        </w:tc>
        <w:tc>
          <w:tcPr>
            <w:tcW w:w="964" w:type="dxa"/>
            <w:shd w:val="clear" w:color="auto" w:fill="auto"/>
          </w:tcPr>
          <w:p w14:paraId="2B8594DD" w14:textId="77777777" w:rsidR="00140A47" w:rsidRPr="00E413A5" w:rsidRDefault="00140A47" w:rsidP="00424C37">
            <w:pPr>
              <w:pStyle w:val="TableCell0-2115ptBreak"/>
              <w:rPr>
                <w:rStyle w:val="ChItalBold"/>
              </w:rPr>
            </w:pPr>
            <w:r w:rsidRPr="00E413A5">
              <w:rPr>
                <w:rStyle w:val="ChItalBold"/>
              </w:rPr>
              <w:t>pahit</w:t>
            </w:r>
          </w:p>
        </w:tc>
        <w:tc>
          <w:tcPr>
            <w:tcW w:w="1758" w:type="dxa"/>
            <w:shd w:val="clear" w:color="auto" w:fill="auto"/>
          </w:tcPr>
          <w:p w14:paraId="3EACAE1D" w14:textId="50635FF3" w:rsidR="00140A47" w:rsidRPr="00E413A5" w:rsidRDefault="00B7093A" w:rsidP="00424C37">
            <w:pPr>
              <w:pStyle w:val="TableCell0-2115ptBreak"/>
            </w:pPr>
            <w:r>
              <w:t>‘</w:t>
            </w:r>
            <w:r w:rsidR="00140A47" w:rsidRPr="00E413A5">
              <w:t>be bitter</w:t>
            </w:r>
            <w:r>
              <w:t>’</w:t>
            </w:r>
          </w:p>
        </w:tc>
      </w:tr>
      <w:tr w:rsidR="00AC23C4" w:rsidRPr="00E413A5" w14:paraId="23874624" w14:textId="77777777" w:rsidTr="000335CE">
        <w:tc>
          <w:tcPr>
            <w:tcW w:w="1361" w:type="dxa"/>
            <w:shd w:val="clear" w:color="auto" w:fill="auto"/>
          </w:tcPr>
          <w:p w14:paraId="00C88873" w14:textId="77777777" w:rsidR="00140A47" w:rsidRPr="00E413A5" w:rsidRDefault="00140A47" w:rsidP="00424C37">
            <w:pPr>
              <w:pStyle w:val="TableCell2-2115pt"/>
              <w:rPr>
                <w:rStyle w:val="ChCharisSIL"/>
              </w:rPr>
            </w:pPr>
            <w:r w:rsidRPr="00E413A5">
              <w:rPr>
                <w:rStyle w:val="ChCharisSIL"/>
              </w:rPr>
              <w:t>m~n~ɲ~ŋ</w:t>
            </w:r>
          </w:p>
        </w:tc>
        <w:tc>
          <w:tcPr>
            <w:tcW w:w="907" w:type="dxa"/>
            <w:shd w:val="clear" w:color="auto" w:fill="auto"/>
          </w:tcPr>
          <w:p w14:paraId="28275250" w14:textId="77777777" w:rsidR="00140A47" w:rsidRPr="00E413A5" w:rsidRDefault="00140A47" w:rsidP="00424C37">
            <w:pPr>
              <w:pStyle w:val="TableCell2-2115pt"/>
              <w:rPr>
                <w:rStyle w:val="ChCharisSIL"/>
              </w:rPr>
            </w:pPr>
            <w:r w:rsidRPr="00E413A5">
              <w:rPr>
                <w:rStyle w:val="ChCharisSIL"/>
              </w:rPr>
              <w:t>m~n</w:t>
            </w:r>
          </w:p>
        </w:tc>
        <w:tc>
          <w:tcPr>
            <w:tcW w:w="1191" w:type="dxa"/>
            <w:shd w:val="clear" w:color="auto" w:fill="auto"/>
          </w:tcPr>
          <w:p w14:paraId="078D7E53" w14:textId="77777777" w:rsidR="00140A47" w:rsidRPr="00E413A5" w:rsidRDefault="00140A47" w:rsidP="00424C37">
            <w:pPr>
              <w:pStyle w:val="TableCell2-2115pt"/>
              <w:rPr>
                <w:rStyle w:val="ChCharisSIL"/>
              </w:rPr>
            </w:pPr>
            <w:r w:rsidRPr="00E413A5">
              <w:t>[</w:t>
            </w:r>
            <w:r w:rsidRPr="00E413A5">
              <w:rPr>
                <w:rStyle w:val="ChCharisSIL"/>
              </w:rPr>
              <w:t>ˈmɛ.mɐŋ</w:t>
            </w:r>
            <w:r w:rsidRPr="00E413A5">
              <w:t>]</w:t>
            </w:r>
          </w:p>
        </w:tc>
        <w:tc>
          <w:tcPr>
            <w:tcW w:w="964" w:type="dxa"/>
            <w:shd w:val="clear" w:color="auto" w:fill="auto"/>
          </w:tcPr>
          <w:p w14:paraId="5A33E445" w14:textId="77777777" w:rsidR="00140A47" w:rsidRPr="00E413A5" w:rsidRDefault="00140A47" w:rsidP="00424C37">
            <w:pPr>
              <w:pStyle w:val="TableCell2-2115pt"/>
              <w:rPr>
                <w:rStyle w:val="ChItalBold"/>
              </w:rPr>
            </w:pPr>
            <w:r w:rsidRPr="00E413A5">
              <w:rPr>
                <w:rStyle w:val="ChItalBold"/>
              </w:rPr>
              <w:t>memang</w:t>
            </w:r>
          </w:p>
        </w:tc>
        <w:tc>
          <w:tcPr>
            <w:tcW w:w="1758" w:type="dxa"/>
            <w:shd w:val="clear" w:color="auto" w:fill="auto"/>
          </w:tcPr>
          <w:p w14:paraId="13C91069" w14:textId="5EEB25EE" w:rsidR="00140A47" w:rsidRPr="00E413A5" w:rsidRDefault="00B7093A" w:rsidP="00424C37">
            <w:pPr>
              <w:pStyle w:val="TableCell2-2115pt"/>
            </w:pPr>
            <w:r>
              <w:t>‘</w:t>
            </w:r>
            <w:r w:rsidR="00140A47" w:rsidRPr="00E413A5">
              <w:t>indeed</w:t>
            </w:r>
            <w:r>
              <w:t>’</w:t>
            </w:r>
          </w:p>
        </w:tc>
      </w:tr>
      <w:tr w:rsidR="00AC23C4" w:rsidRPr="00E413A5" w14:paraId="1D61BC4A" w14:textId="77777777" w:rsidTr="000335CE">
        <w:tc>
          <w:tcPr>
            <w:tcW w:w="1361" w:type="dxa"/>
            <w:shd w:val="clear" w:color="auto" w:fill="auto"/>
          </w:tcPr>
          <w:p w14:paraId="179A9D2F" w14:textId="77777777" w:rsidR="00140A47" w:rsidRPr="00E413A5" w:rsidRDefault="00140A47" w:rsidP="00424C37">
            <w:pPr>
              <w:pStyle w:val="TableCell0-2115ptBreak"/>
            </w:pPr>
          </w:p>
        </w:tc>
        <w:tc>
          <w:tcPr>
            <w:tcW w:w="907" w:type="dxa"/>
            <w:shd w:val="clear" w:color="auto" w:fill="auto"/>
          </w:tcPr>
          <w:p w14:paraId="218CE034" w14:textId="77777777" w:rsidR="00140A47" w:rsidRPr="00E413A5" w:rsidRDefault="00140A47" w:rsidP="00424C37">
            <w:pPr>
              <w:pStyle w:val="TableCell0-2115ptBreak"/>
              <w:rPr>
                <w:rStyle w:val="ChCharisSIL"/>
              </w:rPr>
            </w:pPr>
          </w:p>
        </w:tc>
        <w:tc>
          <w:tcPr>
            <w:tcW w:w="1191" w:type="dxa"/>
            <w:shd w:val="clear" w:color="auto" w:fill="auto"/>
          </w:tcPr>
          <w:p w14:paraId="3481F359" w14:textId="77777777" w:rsidR="00140A47" w:rsidRPr="00E413A5" w:rsidRDefault="00140A47" w:rsidP="00424C37">
            <w:pPr>
              <w:pStyle w:val="TableCell0-2115ptBreak"/>
              <w:rPr>
                <w:rStyle w:val="ChCharisSIL"/>
              </w:rPr>
            </w:pPr>
            <w:r w:rsidRPr="00E413A5">
              <w:t>[</w:t>
            </w:r>
            <w:r w:rsidRPr="00E413A5">
              <w:rPr>
                <w:rStyle w:val="ChCharisSIL"/>
              </w:rPr>
              <w:t>mɛ.ˈnɐŋ</w:t>
            </w:r>
            <w:r w:rsidRPr="00E413A5">
              <w:t>]</w:t>
            </w:r>
          </w:p>
        </w:tc>
        <w:tc>
          <w:tcPr>
            <w:tcW w:w="964" w:type="dxa"/>
            <w:shd w:val="clear" w:color="auto" w:fill="auto"/>
          </w:tcPr>
          <w:p w14:paraId="7861699B" w14:textId="77777777" w:rsidR="00140A47" w:rsidRPr="00E413A5" w:rsidRDefault="00140A47" w:rsidP="00424C37">
            <w:pPr>
              <w:pStyle w:val="TableCell0-2115ptBreak"/>
              <w:rPr>
                <w:rStyle w:val="ChItalBold"/>
              </w:rPr>
            </w:pPr>
            <w:r w:rsidRPr="00E413A5">
              <w:rPr>
                <w:rStyle w:val="ChItalBold"/>
              </w:rPr>
              <w:t>menang</w:t>
            </w:r>
          </w:p>
        </w:tc>
        <w:tc>
          <w:tcPr>
            <w:tcW w:w="1758" w:type="dxa"/>
            <w:shd w:val="clear" w:color="auto" w:fill="auto"/>
          </w:tcPr>
          <w:p w14:paraId="4C1D5C10" w14:textId="3E2F262E" w:rsidR="00140A47" w:rsidRPr="00E413A5" w:rsidRDefault="00B7093A" w:rsidP="00424C37">
            <w:pPr>
              <w:pStyle w:val="TableCell0-2115ptBreak"/>
            </w:pPr>
            <w:r>
              <w:t>‘</w:t>
            </w:r>
            <w:r w:rsidR="00140A47" w:rsidRPr="00E413A5">
              <w:t>win</w:t>
            </w:r>
            <w:r>
              <w:t>’</w:t>
            </w:r>
          </w:p>
        </w:tc>
      </w:tr>
      <w:tr w:rsidR="00AC23C4" w:rsidRPr="00E413A5" w14:paraId="4022F1A0" w14:textId="77777777" w:rsidTr="000335CE">
        <w:tc>
          <w:tcPr>
            <w:tcW w:w="1361" w:type="dxa"/>
            <w:shd w:val="clear" w:color="auto" w:fill="auto"/>
          </w:tcPr>
          <w:p w14:paraId="49811AA1" w14:textId="77777777" w:rsidR="00140A47" w:rsidRPr="00E413A5" w:rsidRDefault="00140A47" w:rsidP="00424C37">
            <w:pPr>
              <w:pStyle w:val="TableCell0-2115pt"/>
            </w:pPr>
          </w:p>
        </w:tc>
        <w:tc>
          <w:tcPr>
            <w:tcW w:w="907" w:type="dxa"/>
            <w:shd w:val="clear" w:color="auto" w:fill="auto"/>
          </w:tcPr>
          <w:p w14:paraId="78E771B8" w14:textId="77777777" w:rsidR="00140A47" w:rsidRPr="00E413A5" w:rsidRDefault="00140A47" w:rsidP="00424C37">
            <w:pPr>
              <w:pStyle w:val="TableCell0-2115pt"/>
              <w:rPr>
                <w:rStyle w:val="ChCharisSIL"/>
              </w:rPr>
            </w:pPr>
            <w:r w:rsidRPr="00E413A5">
              <w:rPr>
                <w:rStyle w:val="ChCharisSIL"/>
              </w:rPr>
              <w:t>m~ɲ</w:t>
            </w:r>
          </w:p>
        </w:tc>
        <w:tc>
          <w:tcPr>
            <w:tcW w:w="1191" w:type="dxa"/>
            <w:shd w:val="clear" w:color="auto" w:fill="auto"/>
          </w:tcPr>
          <w:p w14:paraId="62029AE0" w14:textId="77777777" w:rsidR="00140A47" w:rsidRPr="00E413A5" w:rsidRDefault="00140A47" w:rsidP="00424C37">
            <w:pPr>
              <w:pStyle w:val="TableCell0-2115pt"/>
              <w:rPr>
                <w:rStyle w:val="ChCharisSIL"/>
              </w:rPr>
            </w:pPr>
            <w:r w:rsidRPr="00E413A5">
              <w:t>[</w:t>
            </w:r>
            <w:r w:rsidRPr="00E413A5">
              <w:rPr>
                <w:rStyle w:val="ChCharisSIL"/>
              </w:rPr>
              <w:t>ˈta.mu</w:t>
            </w:r>
            <w:r w:rsidRPr="00E413A5">
              <w:t>]</w:t>
            </w:r>
          </w:p>
        </w:tc>
        <w:tc>
          <w:tcPr>
            <w:tcW w:w="964" w:type="dxa"/>
            <w:shd w:val="clear" w:color="auto" w:fill="auto"/>
          </w:tcPr>
          <w:p w14:paraId="18FC671B" w14:textId="77777777" w:rsidR="00140A47" w:rsidRPr="00E413A5" w:rsidRDefault="00140A47" w:rsidP="00424C37">
            <w:pPr>
              <w:pStyle w:val="TableCell0-2115pt"/>
              <w:rPr>
                <w:rStyle w:val="ChItalBold"/>
              </w:rPr>
            </w:pPr>
            <w:r w:rsidRPr="00E413A5">
              <w:rPr>
                <w:rStyle w:val="ChItalBold"/>
              </w:rPr>
              <w:t>tamu</w:t>
            </w:r>
          </w:p>
        </w:tc>
        <w:tc>
          <w:tcPr>
            <w:tcW w:w="1758" w:type="dxa"/>
            <w:shd w:val="clear" w:color="auto" w:fill="auto"/>
          </w:tcPr>
          <w:p w14:paraId="260C4795" w14:textId="468D0FB8" w:rsidR="00140A47" w:rsidRPr="00E413A5" w:rsidRDefault="00B7093A" w:rsidP="00424C37">
            <w:pPr>
              <w:pStyle w:val="TableCell0-2115pt"/>
            </w:pPr>
            <w:r>
              <w:t>‘</w:t>
            </w:r>
            <w:r w:rsidR="00140A47" w:rsidRPr="00E413A5">
              <w:t>guest</w:t>
            </w:r>
            <w:r>
              <w:t>’</w:t>
            </w:r>
          </w:p>
        </w:tc>
      </w:tr>
      <w:tr w:rsidR="00AC23C4" w:rsidRPr="00E413A5" w14:paraId="34702933" w14:textId="77777777" w:rsidTr="000335CE">
        <w:tc>
          <w:tcPr>
            <w:tcW w:w="1361" w:type="dxa"/>
            <w:shd w:val="clear" w:color="auto" w:fill="auto"/>
          </w:tcPr>
          <w:p w14:paraId="179C6071" w14:textId="77777777" w:rsidR="00140A47" w:rsidRPr="00E413A5" w:rsidRDefault="00140A47" w:rsidP="00424C37">
            <w:pPr>
              <w:pStyle w:val="TableCell0-2115ptBreak"/>
            </w:pPr>
          </w:p>
        </w:tc>
        <w:tc>
          <w:tcPr>
            <w:tcW w:w="907" w:type="dxa"/>
            <w:shd w:val="clear" w:color="auto" w:fill="auto"/>
          </w:tcPr>
          <w:p w14:paraId="652C964E" w14:textId="77777777" w:rsidR="00140A47" w:rsidRPr="00E413A5" w:rsidRDefault="00140A47" w:rsidP="00424C37">
            <w:pPr>
              <w:pStyle w:val="TableCell0-2115ptBreak"/>
              <w:rPr>
                <w:rStyle w:val="ChCharisSIL"/>
              </w:rPr>
            </w:pPr>
          </w:p>
        </w:tc>
        <w:tc>
          <w:tcPr>
            <w:tcW w:w="1191" w:type="dxa"/>
            <w:shd w:val="clear" w:color="auto" w:fill="auto"/>
          </w:tcPr>
          <w:p w14:paraId="7A8F2492" w14:textId="77777777" w:rsidR="00140A47" w:rsidRPr="00E413A5" w:rsidRDefault="00140A47" w:rsidP="00424C37">
            <w:pPr>
              <w:pStyle w:val="TableCell0-2115ptBreak"/>
              <w:rPr>
                <w:rStyle w:val="ChCharisSIL"/>
              </w:rPr>
            </w:pPr>
            <w:r w:rsidRPr="00E413A5">
              <w:t>[</w:t>
            </w:r>
            <w:r w:rsidRPr="00E413A5">
              <w:rPr>
                <w:rStyle w:val="ChCharisSIL"/>
              </w:rPr>
              <w:t>ˈta.ɲa</w:t>
            </w:r>
            <w:r w:rsidRPr="00E413A5">
              <w:t>]</w:t>
            </w:r>
          </w:p>
        </w:tc>
        <w:tc>
          <w:tcPr>
            <w:tcW w:w="964" w:type="dxa"/>
            <w:shd w:val="clear" w:color="auto" w:fill="auto"/>
          </w:tcPr>
          <w:p w14:paraId="607AE701" w14:textId="77777777" w:rsidR="00140A47" w:rsidRPr="00E413A5" w:rsidRDefault="00140A47" w:rsidP="00424C37">
            <w:pPr>
              <w:pStyle w:val="TableCell0-2115ptBreak"/>
              <w:rPr>
                <w:rStyle w:val="ChItalBold"/>
              </w:rPr>
            </w:pPr>
            <w:r w:rsidRPr="00E413A5">
              <w:rPr>
                <w:rStyle w:val="ChItalBold"/>
              </w:rPr>
              <w:t>tanya</w:t>
            </w:r>
          </w:p>
        </w:tc>
        <w:tc>
          <w:tcPr>
            <w:tcW w:w="1758" w:type="dxa"/>
            <w:shd w:val="clear" w:color="auto" w:fill="auto"/>
          </w:tcPr>
          <w:p w14:paraId="65FCF5D7" w14:textId="4FC76FF9" w:rsidR="00140A47" w:rsidRPr="00E413A5" w:rsidRDefault="00B7093A" w:rsidP="00424C37">
            <w:pPr>
              <w:pStyle w:val="TableCell0-2115ptBreak"/>
            </w:pPr>
            <w:r>
              <w:t>‘</w:t>
            </w:r>
            <w:r w:rsidR="00140A47" w:rsidRPr="00E413A5">
              <w:t>ask</w:t>
            </w:r>
            <w:r>
              <w:t>’</w:t>
            </w:r>
          </w:p>
        </w:tc>
      </w:tr>
      <w:tr w:rsidR="00AC23C4" w:rsidRPr="00E413A5" w14:paraId="54F66FC0" w14:textId="77777777" w:rsidTr="000335CE">
        <w:tc>
          <w:tcPr>
            <w:tcW w:w="1361" w:type="dxa"/>
            <w:shd w:val="clear" w:color="auto" w:fill="auto"/>
          </w:tcPr>
          <w:p w14:paraId="4DE9592D" w14:textId="77777777" w:rsidR="00140A47" w:rsidRPr="00E413A5" w:rsidRDefault="00140A47" w:rsidP="00424C37">
            <w:pPr>
              <w:pStyle w:val="TableCell0-2115pt"/>
            </w:pPr>
          </w:p>
        </w:tc>
        <w:tc>
          <w:tcPr>
            <w:tcW w:w="907" w:type="dxa"/>
            <w:shd w:val="clear" w:color="auto" w:fill="auto"/>
          </w:tcPr>
          <w:p w14:paraId="0C0EF069" w14:textId="77777777" w:rsidR="00140A47" w:rsidRPr="00E413A5" w:rsidRDefault="00140A47" w:rsidP="00424C37">
            <w:pPr>
              <w:pStyle w:val="TableCell0-2115pt"/>
              <w:rPr>
                <w:rStyle w:val="ChCharisSIL"/>
              </w:rPr>
            </w:pPr>
            <w:r w:rsidRPr="00E413A5">
              <w:rPr>
                <w:rStyle w:val="ChCharisSIL"/>
              </w:rPr>
              <w:t>m~ŋ</w:t>
            </w:r>
          </w:p>
        </w:tc>
        <w:tc>
          <w:tcPr>
            <w:tcW w:w="1191" w:type="dxa"/>
            <w:shd w:val="clear" w:color="auto" w:fill="auto"/>
          </w:tcPr>
          <w:p w14:paraId="3429B68D" w14:textId="77777777" w:rsidR="00140A47" w:rsidRPr="00E413A5" w:rsidRDefault="00140A47" w:rsidP="00424C37">
            <w:pPr>
              <w:pStyle w:val="TableCell0-2115pt"/>
              <w:rPr>
                <w:rStyle w:val="ChCharisSIL"/>
              </w:rPr>
            </w:pPr>
            <w:r w:rsidRPr="00E413A5">
              <w:t>[</w:t>
            </w:r>
            <w:r w:rsidRPr="00E413A5">
              <w:rPr>
                <w:rStyle w:val="ChCharisSIL"/>
              </w:rPr>
              <w:t>ˈla.mɐr</w:t>
            </w:r>
            <w:r w:rsidRPr="00E413A5">
              <w:t>]</w:t>
            </w:r>
          </w:p>
        </w:tc>
        <w:tc>
          <w:tcPr>
            <w:tcW w:w="964" w:type="dxa"/>
            <w:shd w:val="clear" w:color="auto" w:fill="auto"/>
          </w:tcPr>
          <w:p w14:paraId="3F4D00DC" w14:textId="77777777" w:rsidR="00140A47" w:rsidRPr="00E413A5" w:rsidRDefault="00140A47" w:rsidP="00424C37">
            <w:pPr>
              <w:pStyle w:val="TableCell0-2115pt"/>
              <w:rPr>
                <w:rStyle w:val="ChItalBold"/>
              </w:rPr>
            </w:pPr>
            <w:r w:rsidRPr="00E413A5">
              <w:rPr>
                <w:rStyle w:val="ChItalBold"/>
              </w:rPr>
              <w:t>lamar</w:t>
            </w:r>
          </w:p>
        </w:tc>
        <w:tc>
          <w:tcPr>
            <w:tcW w:w="1758" w:type="dxa"/>
            <w:shd w:val="clear" w:color="auto" w:fill="auto"/>
          </w:tcPr>
          <w:p w14:paraId="0826D643" w14:textId="6E36699A" w:rsidR="00140A47" w:rsidRPr="00E413A5" w:rsidRDefault="00B7093A" w:rsidP="00424C37">
            <w:pPr>
              <w:pStyle w:val="TableCell0-2115pt"/>
            </w:pPr>
            <w:r>
              <w:t>‘</w:t>
            </w:r>
            <w:r w:rsidR="00140A47" w:rsidRPr="00E413A5">
              <w:t>apply for</w:t>
            </w:r>
            <w:r>
              <w:t>’</w:t>
            </w:r>
          </w:p>
        </w:tc>
      </w:tr>
      <w:tr w:rsidR="00AC23C4" w:rsidRPr="00E413A5" w14:paraId="340716DD" w14:textId="77777777" w:rsidTr="000335CE">
        <w:tc>
          <w:tcPr>
            <w:tcW w:w="1361" w:type="dxa"/>
            <w:shd w:val="clear" w:color="auto" w:fill="auto"/>
          </w:tcPr>
          <w:p w14:paraId="0D2A076C" w14:textId="77777777" w:rsidR="00140A47" w:rsidRPr="00E413A5" w:rsidRDefault="00140A47" w:rsidP="00424C37">
            <w:pPr>
              <w:pStyle w:val="TableCell0-2115ptBreak"/>
            </w:pPr>
          </w:p>
        </w:tc>
        <w:tc>
          <w:tcPr>
            <w:tcW w:w="907" w:type="dxa"/>
            <w:shd w:val="clear" w:color="auto" w:fill="auto"/>
          </w:tcPr>
          <w:p w14:paraId="206B7894" w14:textId="77777777" w:rsidR="00140A47" w:rsidRPr="00E413A5" w:rsidRDefault="00140A47" w:rsidP="00424C37">
            <w:pPr>
              <w:pStyle w:val="TableCell0-2115ptBreak"/>
              <w:rPr>
                <w:rStyle w:val="ChCharisSIL"/>
              </w:rPr>
            </w:pPr>
          </w:p>
        </w:tc>
        <w:tc>
          <w:tcPr>
            <w:tcW w:w="1191" w:type="dxa"/>
            <w:shd w:val="clear" w:color="auto" w:fill="auto"/>
          </w:tcPr>
          <w:p w14:paraId="55FD7E09" w14:textId="77777777" w:rsidR="00140A47" w:rsidRPr="00E413A5" w:rsidRDefault="00140A47" w:rsidP="00424C37">
            <w:pPr>
              <w:pStyle w:val="TableCell0-2115ptBreak"/>
              <w:rPr>
                <w:rStyle w:val="ChCharisSIL"/>
              </w:rPr>
            </w:pPr>
            <w:r w:rsidRPr="00E413A5">
              <w:t>[</w:t>
            </w:r>
            <w:r w:rsidRPr="00E413A5">
              <w:rPr>
                <w:rStyle w:val="ChCharisSIL"/>
              </w:rPr>
              <w:t>ˈla.ŋɐr</w:t>
            </w:r>
            <w:r w:rsidRPr="00E413A5">
              <w:t>]</w:t>
            </w:r>
          </w:p>
        </w:tc>
        <w:tc>
          <w:tcPr>
            <w:tcW w:w="964" w:type="dxa"/>
            <w:shd w:val="clear" w:color="auto" w:fill="auto"/>
          </w:tcPr>
          <w:p w14:paraId="78D908EA" w14:textId="77777777" w:rsidR="00140A47" w:rsidRPr="00E413A5" w:rsidRDefault="00140A47" w:rsidP="00424C37">
            <w:pPr>
              <w:pStyle w:val="TableCell0-2115ptBreak"/>
              <w:rPr>
                <w:rStyle w:val="ChItalBold"/>
              </w:rPr>
            </w:pPr>
            <w:r w:rsidRPr="00E413A5">
              <w:rPr>
                <w:rStyle w:val="ChItalBold"/>
              </w:rPr>
              <w:t>langar</w:t>
            </w:r>
          </w:p>
        </w:tc>
        <w:tc>
          <w:tcPr>
            <w:tcW w:w="1758" w:type="dxa"/>
            <w:shd w:val="clear" w:color="auto" w:fill="auto"/>
          </w:tcPr>
          <w:p w14:paraId="3937FD8F" w14:textId="2A8D8331" w:rsidR="00140A47" w:rsidRPr="00E413A5" w:rsidRDefault="00B7093A" w:rsidP="00424C37">
            <w:pPr>
              <w:pStyle w:val="TableCell0-2115ptBreak"/>
            </w:pPr>
            <w:r>
              <w:t>‘</w:t>
            </w:r>
            <w:r w:rsidR="00140A47" w:rsidRPr="00E413A5">
              <w:t>collide with</w:t>
            </w:r>
            <w:r>
              <w:t>’</w:t>
            </w:r>
          </w:p>
        </w:tc>
      </w:tr>
      <w:tr w:rsidR="00AC23C4" w:rsidRPr="00E413A5" w14:paraId="0F113689" w14:textId="77777777" w:rsidTr="000335CE">
        <w:tc>
          <w:tcPr>
            <w:tcW w:w="1361" w:type="dxa"/>
            <w:shd w:val="clear" w:color="auto" w:fill="auto"/>
          </w:tcPr>
          <w:p w14:paraId="0F04F3CE" w14:textId="77777777" w:rsidR="00140A47" w:rsidRPr="00E413A5" w:rsidRDefault="00140A47" w:rsidP="00424C37">
            <w:pPr>
              <w:pStyle w:val="TableCell0-2115pt"/>
            </w:pPr>
          </w:p>
        </w:tc>
        <w:tc>
          <w:tcPr>
            <w:tcW w:w="907" w:type="dxa"/>
            <w:shd w:val="clear" w:color="auto" w:fill="auto"/>
          </w:tcPr>
          <w:p w14:paraId="4C09DF4E" w14:textId="77777777" w:rsidR="00140A47" w:rsidRPr="00E413A5" w:rsidRDefault="00140A47" w:rsidP="00424C37">
            <w:pPr>
              <w:pStyle w:val="TableCell0-2115pt"/>
              <w:rPr>
                <w:rStyle w:val="ChCharisSIL"/>
              </w:rPr>
            </w:pPr>
            <w:r w:rsidRPr="00E413A5">
              <w:rPr>
                <w:rStyle w:val="ChCharisSIL"/>
              </w:rPr>
              <w:t>n~ɲ~ŋ</w:t>
            </w:r>
          </w:p>
        </w:tc>
        <w:tc>
          <w:tcPr>
            <w:tcW w:w="1191" w:type="dxa"/>
            <w:shd w:val="clear" w:color="auto" w:fill="auto"/>
          </w:tcPr>
          <w:p w14:paraId="31C89964" w14:textId="77777777" w:rsidR="00140A47" w:rsidRPr="00E413A5" w:rsidRDefault="00140A47" w:rsidP="00424C37">
            <w:pPr>
              <w:pStyle w:val="TableCell0-2115pt"/>
              <w:rPr>
                <w:rStyle w:val="ChCharisSIL"/>
              </w:rPr>
            </w:pPr>
            <w:r w:rsidRPr="00E413A5">
              <w:t>[</w:t>
            </w:r>
            <w:r w:rsidRPr="00E413A5">
              <w:rPr>
                <w:rStyle w:val="ChCharisSIL"/>
              </w:rPr>
              <w:t>ˈta.nɐm</w:t>
            </w:r>
            <w:r w:rsidRPr="00E413A5">
              <w:t>]</w:t>
            </w:r>
          </w:p>
        </w:tc>
        <w:tc>
          <w:tcPr>
            <w:tcW w:w="964" w:type="dxa"/>
            <w:shd w:val="clear" w:color="auto" w:fill="auto"/>
          </w:tcPr>
          <w:p w14:paraId="77B153F0" w14:textId="77777777" w:rsidR="00140A47" w:rsidRPr="00E413A5" w:rsidRDefault="00140A47" w:rsidP="00424C37">
            <w:pPr>
              <w:pStyle w:val="TableCell0-2115pt"/>
              <w:rPr>
                <w:rStyle w:val="ChItalBold"/>
              </w:rPr>
            </w:pPr>
            <w:r w:rsidRPr="00E413A5">
              <w:rPr>
                <w:rStyle w:val="ChItalBold"/>
              </w:rPr>
              <w:t>tanam</w:t>
            </w:r>
          </w:p>
        </w:tc>
        <w:tc>
          <w:tcPr>
            <w:tcW w:w="1758" w:type="dxa"/>
            <w:shd w:val="clear" w:color="auto" w:fill="auto"/>
          </w:tcPr>
          <w:p w14:paraId="68EE0A62" w14:textId="3116FE9A" w:rsidR="00140A47" w:rsidRPr="00E413A5" w:rsidRDefault="00B7093A" w:rsidP="00424C37">
            <w:pPr>
              <w:pStyle w:val="TableCell0-2115pt"/>
            </w:pPr>
            <w:r>
              <w:t>‘</w:t>
            </w:r>
            <w:r w:rsidR="00140A47" w:rsidRPr="00E413A5">
              <w:t>plant</w:t>
            </w:r>
            <w:r>
              <w:t>’</w:t>
            </w:r>
          </w:p>
        </w:tc>
      </w:tr>
      <w:tr w:rsidR="00AC23C4" w:rsidRPr="00E413A5" w14:paraId="5D802D24" w14:textId="77777777" w:rsidTr="000335CE">
        <w:tc>
          <w:tcPr>
            <w:tcW w:w="1361" w:type="dxa"/>
            <w:shd w:val="clear" w:color="auto" w:fill="auto"/>
          </w:tcPr>
          <w:p w14:paraId="2265CC96" w14:textId="77777777" w:rsidR="00140A47" w:rsidRPr="00E413A5" w:rsidRDefault="00140A47" w:rsidP="00424C37">
            <w:pPr>
              <w:pStyle w:val="TableCell0-2115pt"/>
            </w:pPr>
          </w:p>
        </w:tc>
        <w:tc>
          <w:tcPr>
            <w:tcW w:w="907" w:type="dxa"/>
            <w:shd w:val="clear" w:color="auto" w:fill="auto"/>
          </w:tcPr>
          <w:p w14:paraId="36664D6A" w14:textId="77777777" w:rsidR="00140A47" w:rsidRPr="00E413A5" w:rsidRDefault="00140A47" w:rsidP="00424C37">
            <w:pPr>
              <w:pStyle w:val="TableCell0-2115pt"/>
              <w:rPr>
                <w:rStyle w:val="ChCharisSIL"/>
              </w:rPr>
            </w:pPr>
          </w:p>
        </w:tc>
        <w:tc>
          <w:tcPr>
            <w:tcW w:w="1191" w:type="dxa"/>
            <w:shd w:val="clear" w:color="auto" w:fill="auto"/>
          </w:tcPr>
          <w:p w14:paraId="0DB4BAD2" w14:textId="77777777" w:rsidR="00140A47" w:rsidRPr="00E413A5" w:rsidRDefault="00140A47" w:rsidP="00424C37">
            <w:pPr>
              <w:pStyle w:val="TableCell0-2115pt"/>
              <w:rPr>
                <w:rStyle w:val="ChCharisSIL"/>
              </w:rPr>
            </w:pPr>
            <w:r w:rsidRPr="00E413A5">
              <w:t>[</w:t>
            </w:r>
            <w:r w:rsidRPr="00E413A5">
              <w:rPr>
                <w:rStyle w:val="ChCharisSIL"/>
              </w:rPr>
              <w:t>ˈta.ɲa</w:t>
            </w:r>
            <w:r w:rsidRPr="00E413A5">
              <w:t>]</w:t>
            </w:r>
          </w:p>
        </w:tc>
        <w:tc>
          <w:tcPr>
            <w:tcW w:w="964" w:type="dxa"/>
            <w:shd w:val="clear" w:color="auto" w:fill="auto"/>
          </w:tcPr>
          <w:p w14:paraId="696FBF90" w14:textId="77777777" w:rsidR="00140A47" w:rsidRPr="00E413A5" w:rsidRDefault="00140A47" w:rsidP="00424C37">
            <w:pPr>
              <w:pStyle w:val="TableCell0-2115pt"/>
              <w:rPr>
                <w:rStyle w:val="ChItalBold"/>
              </w:rPr>
            </w:pPr>
            <w:r w:rsidRPr="00E413A5">
              <w:rPr>
                <w:rStyle w:val="ChItalBold"/>
              </w:rPr>
              <w:t>tanya</w:t>
            </w:r>
          </w:p>
        </w:tc>
        <w:tc>
          <w:tcPr>
            <w:tcW w:w="1758" w:type="dxa"/>
            <w:shd w:val="clear" w:color="auto" w:fill="auto"/>
          </w:tcPr>
          <w:p w14:paraId="7F14D6C5" w14:textId="0CCE6950" w:rsidR="00140A47" w:rsidRPr="00E413A5" w:rsidRDefault="00B7093A" w:rsidP="00424C37">
            <w:pPr>
              <w:pStyle w:val="TableCell0-2115pt"/>
            </w:pPr>
            <w:r>
              <w:t>‘</w:t>
            </w:r>
            <w:r w:rsidR="00140A47" w:rsidRPr="00E413A5">
              <w:t>ask</w:t>
            </w:r>
            <w:r>
              <w:t>’</w:t>
            </w:r>
          </w:p>
        </w:tc>
      </w:tr>
      <w:tr w:rsidR="00AC23C4" w:rsidRPr="00E413A5" w14:paraId="4BAE591D" w14:textId="77777777" w:rsidTr="000335CE">
        <w:tc>
          <w:tcPr>
            <w:tcW w:w="1361" w:type="dxa"/>
            <w:shd w:val="clear" w:color="auto" w:fill="auto"/>
          </w:tcPr>
          <w:p w14:paraId="1950955F" w14:textId="77777777" w:rsidR="00140A47" w:rsidRPr="00E413A5" w:rsidRDefault="00140A47" w:rsidP="00424C37">
            <w:pPr>
              <w:pStyle w:val="TableCell0-2115ptBreak"/>
            </w:pPr>
          </w:p>
        </w:tc>
        <w:tc>
          <w:tcPr>
            <w:tcW w:w="907" w:type="dxa"/>
            <w:shd w:val="clear" w:color="auto" w:fill="auto"/>
          </w:tcPr>
          <w:p w14:paraId="437F2871" w14:textId="77777777" w:rsidR="00140A47" w:rsidRPr="00E413A5" w:rsidRDefault="00140A47" w:rsidP="00424C37">
            <w:pPr>
              <w:pStyle w:val="TableCell0-2115ptBreak"/>
              <w:rPr>
                <w:rStyle w:val="ChCharisSIL"/>
              </w:rPr>
            </w:pPr>
          </w:p>
        </w:tc>
        <w:tc>
          <w:tcPr>
            <w:tcW w:w="1191" w:type="dxa"/>
            <w:shd w:val="clear" w:color="auto" w:fill="auto"/>
          </w:tcPr>
          <w:p w14:paraId="003F431B" w14:textId="77777777" w:rsidR="00140A47" w:rsidRPr="00E413A5" w:rsidRDefault="00140A47" w:rsidP="00424C37">
            <w:pPr>
              <w:pStyle w:val="TableCell0-2115ptBreak"/>
              <w:rPr>
                <w:rStyle w:val="ChCharisSIL"/>
              </w:rPr>
            </w:pPr>
            <w:r w:rsidRPr="00E413A5">
              <w:t>[</w:t>
            </w:r>
            <w:r w:rsidRPr="00E413A5">
              <w:rPr>
                <w:rStyle w:val="ChCharisSIL"/>
              </w:rPr>
              <w:t>ˈta.ŋɐ</w:t>
            </w:r>
            <w:r w:rsidR="00E413A5" w:rsidRPr="00E413A5">
              <w:rPr>
                <w:rStyle w:val="ChCharisSIL"/>
              </w:rPr>
              <w:t>ŋ</w:t>
            </w:r>
            <w:r w:rsidRPr="00E413A5">
              <w:t>]</w:t>
            </w:r>
          </w:p>
        </w:tc>
        <w:tc>
          <w:tcPr>
            <w:tcW w:w="964" w:type="dxa"/>
            <w:shd w:val="clear" w:color="auto" w:fill="auto"/>
          </w:tcPr>
          <w:p w14:paraId="15FE244C" w14:textId="77777777" w:rsidR="00140A47" w:rsidRPr="00E413A5" w:rsidRDefault="00140A47" w:rsidP="00424C37">
            <w:pPr>
              <w:pStyle w:val="TableCell0-2115ptBreak"/>
              <w:rPr>
                <w:rStyle w:val="ChItalBold"/>
              </w:rPr>
            </w:pPr>
            <w:r w:rsidRPr="00E413A5">
              <w:rPr>
                <w:rStyle w:val="ChItalBold"/>
              </w:rPr>
              <w:t>tangan</w:t>
            </w:r>
            <w:r w:rsidR="007E6BF2" w:rsidRPr="00E413A5">
              <w:rPr>
                <w:rStyle w:val="ChItalBold"/>
              </w:rPr>
              <w:t>g</w:t>
            </w:r>
          </w:p>
        </w:tc>
        <w:tc>
          <w:tcPr>
            <w:tcW w:w="1758" w:type="dxa"/>
            <w:shd w:val="clear" w:color="auto" w:fill="auto"/>
          </w:tcPr>
          <w:p w14:paraId="51C34802" w14:textId="70E1D20A" w:rsidR="00140A47" w:rsidRPr="00E413A5" w:rsidRDefault="00B7093A" w:rsidP="00424C37">
            <w:pPr>
              <w:pStyle w:val="TableCell0-2115ptBreak"/>
            </w:pPr>
            <w:r>
              <w:t>‘</w:t>
            </w:r>
            <w:r w:rsidR="00140A47" w:rsidRPr="00E413A5">
              <w:t>hand</w:t>
            </w:r>
            <w:r>
              <w:t>’</w:t>
            </w:r>
          </w:p>
        </w:tc>
      </w:tr>
      <w:tr w:rsidR="00AC23C4" w:rsidRPr="00E413A5" w14:paraId="0E120B14" w14:textId="77777777" w:rsidTr="000335CE">
        <w:tc>
          <w:tcPr>
            <w:tcW w:w="1361" w:type="dxa"/>
            <w:shd w:val="clear" w:color="auto" w:fill="auto"/>
          </w:tcPr>
          <w:p w14:paraId="7A9D7829" w14:textId="77777777" w:rsidR="00140A47" w:rsidRPr="00E413A5" w:rsidRDefault="00140A47" w:rsidP="00424C37">
            <w:pPr>
              <w:pStyle w:val="TableCell2-2115pt"/>
              <w:rPr>
                <w:rStyle w:val="ChCharisSIL"/>
              </w:rPr>
            </w:pPr>
            <w:r w:rsidRPr="00E413A5">
              <w:rPr>
                <w:rStyle w:val="ChCharisSIL"/>
              </w:rPr>
              <w:t>l~r</w:t>
            </w:r>
          </w:p>
        </w:tc>
        <w:tc>
          <w:tcPr>
            <w:tcW w:w="907" w:type="dxa"/>
            <w:shd w:val="clear" w:color="auto" w:fill="auto"/>
          </w:tcPr>
          <w:p w14:paraId="0617B9CE" w14:textId="77777777" w:rsidR="00140A47" w:rsidRPr="00E413A5" w:rsidRDefault="00140A47" w:rsidP="00424C37">
            <w:pPr>
              <w:pStyle w:val="TableCell2-2115pt"/>
              <w:rPr>
                <w:rStyle w:val="ChCharisSIL"/>
              </w:rPr>
            </w:pPr>
          </w:p>
        </w:tc>
        <w:tc>
          <w:tcPr>
            <w:tcW w:w="1191" w:type="dxa"/>
            <w:shd w:val="clear" w:color="auto" w:fill="auto"/>
          </w:tcPr>
          <w:p w14:paraId="573FBF85" w14:textId="77777777" w:rsidR="00140A47" w:rsidRPr="00E413A5" w:rsidRDefault="00140A47" w:rsidP="00424C37">
            <w:pPr>
              <w:pStyle w:val="TableCell2-2115pt"/>
              <w:rPr>
                <w:rStyle w:val="ChCharisSIL"/>
              </w:rPr>
            </w:pPr>
            <w:r w:rsidRPr="00E413A5">
              <w:t>[</w:t>
            </w:r>
            <w:r w:rsidRPr="00E413A5">
              <w:rPr>
                <w:rStyle w:val="ChCharisSIL"/>
              </w:rPr>
              <w:t>ˈbu.lu</w:t>
            </w:r>
            <w:r w:rsidRPr="00E413A5">
              <w:t>]</w:t>
            </w:r>
          </w:p>
        </w:tc>
        <w:tc>
          <w:tcPr>
            <w:tcW w:w="964" w:type="dxa"/>
            <w:shd w:val="clear" w:color="auto" w:fill="auto"/>
          </w:tcPr>
          <w:p w14:paraId="43A3272F" w14:textId="77777777" w:rsidR="00140A47" w:rsidRPr="00E413A5" w:rsidRDefault="00140A47" w:rsidP="00424C37">
            <w:pPr>
              <w:pStyle w:val="TableCell2-2115pt"/>
              <w:rPr>
                <w:rStyle w:val="ChItalBold"/>
              </w:rPr>
            </w:pPr>
            <w:r w:rsidRPr="00E413A5">
              <w:rPr>
                <w:rStyle w:val="ChItalBold"/>
              </w:rPr>
              <w:t>bulu</w:t>
            </w:r>
          </w:p>
        </w:tc>
        <w:tc>
          <w:tcPr>
            <w:tcW w:w="1758" w:type="dxa"/>
            <w:shd w:val="clear" w:color="auto" w:fill="auto"/>
          </w:tcPr>
          <w:p w14:paraId="6523160E" w14:textId="521814A6" w:rsidR="00140A47" w:rsidRPr="00E413A5" w:rsidRDefault="00B7093A" w:rsidP="00424C37">
            <w:pPr>
              <w:pStyle w:val="TableCell2-2115pt"/>
            </w:pPr>
            <w:r>
              <w:t>‘</w:t>
            </w:r>
            <w:r w:rsidR="00140A47" w:rsidRPr="00E413A5">
              <w:t>body hair</w:t>
            </w:r>
            <w:r>
              <w:t>’</w:t>
            </w:r>
          </w:p>
        </w:tc>
      </w:tr>
      <w:tr w:rsidR="00AC23C4" w:rsidRPr="00E413A5" w14:paraId="71BF154B" w14:textId="77777777" w:rsidTr="000335CE">
        <w:tc>
          <w:tcPr>
            <w:tcW w:w="1361" w:type="dxa"/>
            <w:shd w:val="clear" w:color="auto" w:fill="auto"/>
          </w:tcPr>
          <w:p w14:paraId="653FB8A2" w14:textId="77777777" w:rsidR="00140A47" w:rsidRPr="00E413A5" w:rsidRDefault="00140A47" w:rsidP="00424C37">
            <w:pPr>
              <w:pStyle w:val="TableCell0-2115ptBreak"/>
            </w:pPr>
          </w:p>
        </w:tc>
        <w:tc>
          <w:tcPr>
            <w:tcW w:w="907" w:type="dxa"/>
            <w:shd w:val="clear" w:color="auto" w:fill="auto"/>
          </w:tcPr>
          <w:p w14:paraId="589B0BCC" w14:textId="77777777" w:rsidR="00140A47" w:rsidRPr="00E413A5" w:rsidRDefault="00140A47" w:rsidP="00424C37">
            <w:pPr>
              <w:pStyle w:val="TableCell0-2115ptBreak"/>
              <w:rPr>
                <w:rStyle w:val="ChCharisSIL"/>
              </w:rPr>
            </w:pPr>
          </w:p>
        </w:tc>
        <w:tc>
          <w:tcPr>
            <w:tcW w:w="1191" w:type="dxa"/>
            <w:shd w:val="clear" w:color="auto" w:fill="auto"/>
          </w:tcPr>
          <w:p w14:paraId="4F206EFE" w14:textId="77777777" w:rsidR="00140A47" w:rsidRPr="00E413A5" w:rsidRDefault="00140A47" w:rsidP="00424C37">
            <w:pPr>
              <w:pStyle w:val="TableCell0-2115ptBreak"/>
              <w:rPr>
                <w:rStyle w:val="ChCharisSIL"/>
              </w:rPr>
            </w:pPr>
            <w:r w:rsidRPr="00E413A5">
              <w:t>[</w:t>
            </w:r>
            <w:r w:rsidRPr="00E413A5">
              <w:rPr>
                <w:rStyle w:val="ChCharisSIL"/>
              </w:rPr>
              <w:t>ˈbu.ɾu</w:t>
            </w:r>
            <w:r w:rsidRPr="00E413A5">
              <w:t>]</w:t>
            </w:r>
          </w:p>
        </w:tc>
        <w:tc>
          <w:tcPr>
            <w:tcW w:w="964" w:type="dxa"/>
            <w:shd w:val="clear" w:color="auto" w:fill="auto"/>
          </w:tcPr>
          <w:p w14:paraId="2A4EF6F8" w14:textId="77777777" w:rsidR="00140A47" w:rsidRPr="00E413A5" w:rsidRDefault="00140A47" w:rsidP="00424C37">
            <w:pPr>
              <w:pStyle w:val="TableCell0-2115ptBreak"/>
              <w:rPr>
                <w:rStyle w:val="ChItalBold"/>
              </w:rPr>
            </w:pPr>
            <w:r w:rsidRPr="00E413A5">
              <w:rPr>
                <w:rStyle w:val="ChItalBold"/>
              </w:rPr>
              <w:t>buru</w:t>
            </w:r>
          </w:p>
        </w:tc>
        <w:tc>
          <w:tcPr>
            <w:tcW w:w="1758" w:type="dxa"/>
            <w:shd w:val="clear" w:color="auto" w:fill="auto"/>
          </w:tcPr>
          <w:p w14:paraId="326542C4" w14:textId="617F6F93" w:rsidR="00140A47" w:rsidRPr="00E413A5" w:rsidRDefault="00B7093A" w:rsidP="00424C37">
            <w:pPr>
              <w:pStyle w:val="TableCell0-2115ptBreak"/>
            </w:pPr>
            <w:r>
              <w:t>‘</w:t>
            </w:r>
            <w:r w:rsidR="00140A47" w:rsidRPr="00E413A5">
              <w:t>hunt</w:t>
            </w:r>
            <w:r>
              <w:t>’</w:t>
            </w:r>
          </w:p>
        </w:tc>
      </w:tr>
      <w:tr w:rsidR="00AC23C4" w:rsidRPr="00E413A5" w14:paraId="1121CE60" w14:textId="77777777" w:rsidTr="000335CE">
        <w:tc>
          <w:tcPr>
            <w:tcW w:w="1361" w:type="dxa"/>
            <w:shd w:val="clear" w:color="auto" w:fill="auto"/>
          </w:tcPr>
          <w:p w14:paraId="4AA0D203" w14:textId="77777777" w:rsidR="00140A47" w:rsidRPr="00E413A5" w:rsidRDefault="00140A47" w:rsidP="00424C37">
            <w:pPr>
              <w:pStyle w:val="TableCell2-2115pt"/>
              <w:rPr>
                <w:rStyle w:val="ChCharisSIL"/>
              </w:rPr>
            </w:pPr>
            <w:r w:rsidRPr="00E413A5">
              <w:rPr>
                <w:rStyle w:val="ChCharisSIL"/>
              </w:rPr>
              <w:t>j~ɲ</w:t>
            </w:r>
          </w:p>
        </w:tc>
        <w:tc>
          <w:tcPr>
            <w:tcW w:w="907" w:type="dxa"/>
            <w:shd w:val="clear" w:color="auto" w:fill="auto"/>
          </w:tcPr>
          <w:p w14:paraId="16A588FF" w14:textId="77777777" w:rsidR="00140A47" w:rsidRPr="00E413A5" w:rsidRDefault="00140A47" w:rsidP="00424C37">
            <w:pPr>
              <w:pStyle w:val="TableCell2-2115pt"/>
              <w:rPr>
                <w:rStyle w:val="ChCharisSIL"/>
              </w:rPr>
            </w:pPr>
          </w:p>
        </w:tc>
        <w:tc>
          <w:tcPr>
            <w:tcW w:w="1191" w:type="dxa"/>
            <w:shd w:val="clear" w:color="auto" w:fill="auto"/>
          </w:tcPr>
          <w:p w14:paraId="6785522F" w14:textId="77777777" w:rsidR="00140A47" w:rsidRPr="00E413A5" w:rsidRDefault="00140A47" w:rsidP="00424C37">
            <w:pPr>
              <w:pStyle w:val="TableCell2-2115pt"/>
              <w:rPr>
                <w:rStyle w:val="ChCharisSIL"/>
              </w:rPr>
            </w:pPr>
            <w:r w:rsidRPr="00E413A5">
              <w:t>[</w:t>
            </w:r>
            <w:r w:rsidRPr="00E413A5">
              <w:rPr>
                <w:rStyle w:val="ChCharisSIL"/>
              </w:rPr>
              <w:t>ˈa.jɐm</w:t>
            </w:r>
            <w:r w:rsidRPr="00E413A5">
              <w:t>]</w:t>
            </w:r>
          </w:p>
        </w:tc>
        <w:tc>
          <w:tcPr>
            <w:tcW w:w="964" w:type="dxa"/>
            <w:shd w:val="clear" w:color="auto" w:fill="auto"/>
          </w:tcPr>
          <w:p w14:paraId="00AED415" w14:textId="77777777" w:rsidR="00140A47" w:rsidRPr="00E413A5" w:rsidRDefault="00140A47" w:rsidP="00424C37">
            <w:pPr>
              <w:pStyle w:val="TableCell2-2115pt"/>
              <w:rPr>
                <w:rStyle w:val="ChItalBold"/>
              </w:rPr>
            </w:pPr>
            <w:r w:rsidRPr="00E413A5">
              <w:rPr>
                <w:rStyle w:val="ChItalBold"/>
              </w:rPr>
              <w:t>ayam</w:t>
            </w:r>
          </w:p>
        </w:tc>
        <w:tc>
          <w:tcPr>
            <w:tcW w:w="1758" w:type="dxa"/>
            <w:shd w:val="clear" w:color="auto" w:fill="auto"/>
          </w:tcPr>
          <w:p w14:paraId="4E0AD889" w14:textId="2492ABFC" w:rsidR="00140A47" w:rsidRPr="00E413A5" w:rsidRDefault="00B7093A" w:rsidP="00424C37">
            <w:pPr>
              <w:pStyle w:val="TableCell2-2115pt"/>
            </w:pPr>
            <w:r>
              <w:t>‘</w:t>
            </w:r>
            <w:r w:rsidR="00140A47" w:rsidRPr="00E413A5">
              <w:t>chicken</w:t>
            </w:r>
            <w:r>
              <w:t>’</w:t>
            </w:r>
          </w:p>
        </w:tc>
      </w:tr>
      <w:tr w:rsidR="00AC23C4" w:rsidRPr="00E413A5" w14:paraId="5DF16E12" w14:textId="77777777" w:rsidTr="000335CE">
        <w:tc>
          <w:tcPr>
            <w:tcW w:w="1361" w:type="dxa"/>
            <w:shd w:val="clear" w:color="auto" w:fill="auto"/>
          </w:tcPr>
          <w:p w14:paraId="58F6E635" w14:textId="77777777" w:rsidR="00140A47" w:rsidRPr="00E413A5" w:rsidRDefault="00140A47" w:rsidP="00424C37">
            <w:pPr>
              <w:pStyle w:val="TableCell0-2115ptBreak"/>
            </w:pPr>
          </w:p>
        </w:tc>
        <w:tc>
          <w:tcPr>
            <w:tcW w:w="907" w:type="dxa"/>
            <w:shd w:val="clear" w:color="auto" w:fill="auto"/>
          </w:tcPr>
          <w:p w14:paraId="12EA54FA" w14:textId="77777777" w:rsidR="00140A47" w:rsidRPr="00AC23C4" w:rsidRDefault="00140A47" w:rsidP="00424C37">
            <w:pPr>
              <w:pStyle w:val="TableCell0-2115ptBreak"/>
              <w:rPr>
                <w:rStyle w:val="ChCharisSIL"/>
                <w:rFonts w:ascii="Times New Roman" w:hAnsi="Times New Roman"/>
                <w:sz w:val="20"/>
              </w:rPr>
            </w:pPr>
          </w:p>
        </w:tc>
        <w:tc>
          <w:tcPr>
            <w:tcW w:w="1191" w:type="dxa"/>
            <w:shd w:val="clear" w:color="auto" w:fill="auto"/>
          </w:tcPr>
          <w:p w14:paraId="42CAA681" w14:textId="77777777" w:rsidR="00140A47" w:rsidRPr="00AC23C4" w:rsidRDefault="00140A47" w:rsidP="00424C37">
            <w:pPr>
              <w:pStyle w:val="TableCell0-2115ptBreak"/>
              <w:rPr>
                <w:rStyle w:val="ChCharisSIL"/>
                <w:rFonts w:ascii="Times New Roman" w:hAnsi="Times New Roman"/>
                <w:sz w:val="20"/>
              </w:rPr>
            </w:pPr>
            <w:r w:rsidRPr="00E413A5">
              <w:t>[</w:t>
            </w:r>
            <w:r w:rsidRPr="00E413A5">
              <w:rPr>
                <w:rStyle w:val="ChCharisSIL"/>
              </w:rPr>
              <w:t>ˈa.ɲɐm</w:t>
            </w:r>
            <w:r w:rsidRPr="00E413A5">
              <w:t>]</w:t>
            </w:r>
          </w:p>
        </w:tc>
        <w:tc>
          <w:tcPr>
            <w:tcW w:w="964" w:type="dxa"/>
            <w:shd w:val="clear" w:color="auto" w:fill="auto"/>
          </w:tcPr>
          <w:p w14:paraId="736278BA" w14:textId="77777777" w:rsidR="00140A47" w:rsidRPr="00F37BC6" w:rsidRDefault="00140A47" w:rsidP="00424C37">
            <w:pPr>
              <w:pStyle w:val="TableCell0-2115ptBreak"/>
              <w:rPr>
                <w:rStyle w:val="ChItalBold"/>
              </w:rPr>
            </w:pPr>
            <w:r w:rsidRPr="00F37BC6">
              <w:rPr>
                <w:rStyle w:val="ChItalBold"/>
              </w:rPr>
              <w:t>anyam</w:t>
            </w:r>
          </w:p>
        </w:tc>
        <w:tc>
          <w:tcPr>
            <w:tcW w:w="1758" w:type="dxa"/>
            <w:shd w:val="clear" w:color="auto" w:fill="auto"/>
          </w:tcPr>
          <w:p w14:paraId="23BE7DEB" w14:textId="1C501C31" w:rsidR="00140A47" w:rsidRPr="00E413A5" w:rsidRDefault="00B7093A" w:rsidP="00424C37">
            <w:pPr>
              <w:pStyle w:val="TableCell0-2115ptBreak"/>
            </w:pPr>
            <w:r>
              <w:t>‘</w:t>
            </w:r>
            <w:r w:rsidR="00140A47" w:rsidRPr="00E413A5">
              <w:t>plait</w:t>
            </w:r>
            <w:r>
              <w:t>’</w:t>
            </w:r>
          </w:p>
        </w:tc>
      </w:tr>
      <w:tr w:rsidR="00AC23C4" w:rsidRPr="00E413A5" w14:paraId="2EA31E5E" w14:textId="77777777" w:rsidTr="000335CE">
        <w:tc>
          <w:tcPr>
            <w:tcW w:w="1361" w:type="dxa"/>
            <w:shd w:val="clear" w:color="auto" w:fill="auto"/>
          </w:tcPr>
          <w:p w14:paraId="1218903E" w14:textId="77777777" w:rsidR="00140A47" w:rsidRPr="00E413A5" w:rsidRDefault="00140A47" w:rsidP="00424C37">
            <w:pPr>
              <w:pStyle w:val="TableCell2-2115pt"/>
              <w:rPr>
                <w:rStyle w:val="ChCharisSIL"/>
              </w:rPr>
            </w:pPr>
            <w:r w:rsidRPr="00E413A5">
              <w:rPr>
                <w:rStyle w:val="ChCharisSIL"/>
              </w:rPr>
              <w:t>j~w</w:t>
            </w:r>
          </w:p>
        </w:tc>
        <w:tc>
          <w:tcPr>
            <w:tcW w:w="907" w:type="dxa"/>
            <w:shd w:val="clear" w:color="auto" w:fill="auto"/>
          </w:tcPr>
          <w:p w14:paraId="53625CFC" w14:textId="77777777" w:rsidR="00140A47" w:rsidRPr="00E413A5" w:rsidRDefault="00140A47" w:rsidP="00424C37">
            <w:pPr>
              <w:pStyle w:val="TableCell2-2115pt"/>
              <w:rPr>
                <w:rStyle w:val="ChCharisSIL"/>
              </w:rPr>
            </w:pPr>
          </w:p>
        </w:tc>
        <w:tc>
          <w:tcPr>
            <w:tcW w:w="1191" w:type="dxa"/>
            <w:shd w:val="clear" w:color="auto" w:fill="auto"/>
          </w:tcPr>
          <w:p w14:paraId="7F960DCE" w14:textId="77777777" w:rsidR="00140A47" w:rsidRPr="00E413A5" w:rsidRDefault="00140A47" w:rsidP="00424C37">
            <w:pPr>
              <w:pStyle w:val="TableCell2-2115pt"/>
              <w:rPr>
                <w:rStyle w:val="ChCharisSIL"/>
              </w:rPr>
            </w:pPr>
            <w:r w:rsidRPr="00E413A5">
              <w:t>[</w:t>
            </w:r>
            <w:r w:rsidRPr="00E413A5">
              <w:rPr>
                <w:rStyle w:val="ChCharisSIL"/>
              </w:rPr>
              <w:t>ˈla.jɐ</w:t>
            </w:r>
            <w:r w:rsidR="00E413A5" w:rsidRPr="00E413A5">
              <w:rPr>
                <w:rStyle w:val="ChCharisSIL"/>
              </w:rPr>
              <w:t>ŋ</w:t>
            </w:r>
            <w:r w:rsidRPr="00E413A5">
              <w:t>]</w:t>
            </w:r>
          </w:p>
        </w:tc>
        <w:tc>
          <w:tcPr>
            <w:tcW w:w="964" w:type="dxa"/>
            <w:shd w:val="clear" w:color="auto" w:fill="auto"/>
          </w:tcPr>
          <w:p w14:paraId="3A9C8502" w14:textId="77777777" w:rsidR="00140A47" w:rsidRPr="00E413A5" w:rsidRDefault="00140A47" w:rsidP="00424C37">
            <w:pPr>
              <w:pStyle w:val="TableCell2-2115pt"/>
              <w:rPr>
                <w:rStyle w:val="ChItalBold"/>
              </w:rPr>
            </w:pPr>
            <w:r w:rsidRPr="00E413A5">
              <w:rPr>
                <w:rStyle w:val="ChItalBold"/>
              </w:rPr>
              <w:t>layan</w:t>
            </w:r>
            <w:r w:rsidR="007E6BF2" w:rsidRPr="00E413A5">
              <w:rPr>
                <w:rStyle w:val="ChItalBold"/>
              </w:rPr>
              <w:t>g</w:t>
            </w:r>
          </w:p>
        </w:tc>
        <w:tc>
          <w:tcPr>
            <w:tcW w:w="1758" w:type="dxa"/>
            <w:shd w:val="clear" w:color="auto" w:fill="auto"/>
          </w:tcPr>
          <w:p w14:paraId="21A76A3B" w14:textId="2CBD2AD4" w:rsidR="00140A47" w:rsidRPr="00E413A5" w:rsidRDefault="00B7093A" w:rsidP="00424C37">
            <w:pPr>
              <w:pStyle w:val="TableCell2-2115pt"/>
            </w:pPr>
            <w:r>
              <w:t>‘</w:t>
            </w:r>
            <w:r w:rsidR="00140A47" w:rsidRPr="00E413A5">
              <w:t>serve</w:t>
            </w:r>
            <w:r>
              <w:t>’</w:t>
            </w:r>
          </w:p>
        </w:tc>
      </w:tr>
      <w:tr w:rsidR="00AC23C4" w:rsidRPr="00E413A5" w14:paraId="1B2C7EFE" w14:textId="77777777" w:rsidTr="000335CE">
        <w:tc>
          <w:tcPr>
            <w:tcW w:w="1361" w:type="dxa"/>
            <w:shd w:val="clear" w:color="auto" w:fill="auto"/>
          </w:tcPr>
          <w:p w14:paraId="42D0DA2F" w14:textId="77777777" w:rsidR="00140A47" w:rsidRPr="00E413A5" w:rsidRDefault="00140A47" w:rsidP="00424C37">
            <w:pPr>
              <w:pStyle w:val="TableCell0-2115ptBreak"/>
            </w:pPr>
          </w:p>
        </w:tc>
        <w:tc>
          <w:tcPr>
            <w:tcW w:w="907" w:type="dxa"/>
            <w:shd w:val="clear" w:color="auto" w:fill="auto"/>
          </w:tcPr>
          <w:p w14:paraId="614F1557" w14:textId="77777777" w:rsidR="00140A47" w:rsidRPr="00E413A5" w:rsidRDefault="00140A47" w:rsidP="00424C37">
            <w:pPr>
              <w:pStyle w:val="TableCell0-2115ptBreak"/>
              <w:rPr>
                <w:rStyle w:val="ChCharisSIL"/>
              </w:rPr>
            </w:pPr>
          </w:p>
        </w:tc>
        <w:tc>
          <w:tcPr>
            <w:tcW w:w="1191" w:type="dxa"/>
            <w:shd w:val="clear" w:color="auto" w:fill="auto"/>
          </w:tcPr>
          <w:p w14:paraId="31F28366" w14:textId="77777777" w:rsidR="00140A47" w:rsidRPr="00E413A5" w:rsidRDefault="00140A47" w:rsidP="00424C37">
            <w:pPr>
              <w:pStyle w:val="TableCell0-2115ptBreak"/>
              <w:rPr>
                <w:rStyle w:val="ChCharisSIL"/>
              </w:rPr>
            </w:pPr>
            <w:r w:rsidRPr="00E413A5">
              <w:t>[</w:t>
            </w:r>
            <w:r w:rsidRPr="00E413A5">
              <w:rPr>
                <w:rStyle w:val="ChCharisSIL"/>
              </w:rPr>
              <w:t>ˈla.wɐ</w:t>
            </w:r>
            <w:r w:rsidR="00E413A5" w:rsidRPr="00E413A5">
              <w:rPr>
                <w:rStyle w:val="ChCharisSIL"/>
              </w:rPr>
              <w:t>ŋ</w:t>
            </w:r>
            <w:r w:rsidRPr="00E413A5">
              <w:t>]</w:t>
            </w:r>
          </w:p>
        </w:tc>
        <w:tc>
          <w:tcPr>
            <w:tcW w:w="964" w:type="dxa"/>
            <w:shd w:val="clear" w:color="auto" w:fill="auto"/>
          </w:tcPr>
          <w:p w14:paraId="3FA79CE6" w14:textId="77777777" w:rsidR="00140A47" w:rsidRPr="00E413A5" w:rsidRDefault="00140A47" w:rsidP="00424C37">
            <w:pPr>
              <w:pStyle w:val="TableCell0-2115ptBreak"/>
              <w:rPr>
                <w:rStyle w:val="ChItalBold"/>
              </w:rPr>
            </w:pPr>
            <w:r w:rsidRPr="00E413A5">
              <w:rPr>
                <w:rStyle w:val="ChItalBold"/>
              </w:rPr>
              <w:t>lawan</w:t>
            </w:r>
            <w:r w:rsidR="007E6BF2" w:rsidRPr="00E413A5">
              <w:rPr>
                <w:rStyle w:val="ChItalBold"/>
              </w:rPr>
              <w:t>g</w:t>
            </w:r>
          </w:p>
        </w:tc>
        <w:tc>
          <w:tcPr>
            <w:tcW w:w="1758" w:type="dxa"/>
            <w:shd w:val="clear" w:color="auto" w:fill="auto"/>
          </w:tcPr>
          <w:p w14:paraId="1C3AE9EA" w14:textId="080B744E" w:rsidR="00140A47" w:rsidRPr="00E413A5" w:rsidRDefault="00B7093A" w:rsidP="00424C37">
            <w:pPr>
              <w:pStyle w:val="TableCell0-2115ptBreak"/>
            </w:pPr>
            <w:r>
              <w:t>‘</w:t>
            </w:r>
            <w:r w:rsidR="00140A47" w:rsidRPr="00E413A5">
              <w:t>oppose</w:t>
            </w:r>
            <w:r>
              <w:t>’</w:t>
            </w:r>
          </w:p>
        </w:tc>
      </w:tr>
      <w:tr w:rsidR="00AC23C4" w:rsidRPr="00E413A5" w14:paraId="028D81B0" w14:textId="77777777" w:rsidTr="000335CE">
        <w:tc>
          <w:tcPr>
            <w:tcW w:w="1361" w:type="dxa"/>
            <w:shd w:val="clear" w:color="auto" w:fill="auto"/>
          </w:tcPr>
          <w:p w14:paraId="1510869B" w14:textId="77777777" w:rsidR="00140A47" w:rsidRPr="00E413A5" w:rsidRDefault="00140A47" w:rsidP="00424C37">
            <w:pPr>
              <w:pStyle w:val="TableCell2-2115pt"/>
              <w:rPr>
                <w:rStyle w:val="ChCharisSIL"/>
              </w:rPr>
            </w:pPr>
            <w:r w:rsidRPr="00E413A5">
              <w:rPr>
                <w:rStyle w:val="ChCharisSIL"/>
              </w:rPr>
              <w:t>w~ŋ</w:t>
            </w:r>
          </w:p>
        </w:tc>
        <w:tc>
          <w:tcPr>
            <w:tcW w:w="907" w:type="dxa"/>
            <w:shd w:val="clear" w:color="auto" w:fill="auto"/>
          </w:tcPr>
          <w:p w14:paraId="3608A1DB" w14:textId="77777777" w:rsidR="00140A47" w:rsidRPr="00E413A5" w:rsidRDefault="00140A47" w:rsidP="00424C37">
            <w:pPr>
              <w:pStyle w:val="TableCell2-2115pt"/>
              <w:rPr>
                <w:rStyle w:val="ChCharisSIL"/>
              </w:rPr>
            </w:pPr>
          </w:p>
        </w:tc>
        <w:tc>
          <w:tcPr>
            <w:tcW w:w="1191" w:type="dxa"/>
            <w:shd w:val="clear" w:color="auto" w:fill="auto"/>
          </w:tcPr>
          <w:p w14:paraId="04361538" w14:textId="77777777" w:rsidR="00140A47" w:rsidRPr="00E413A5" w:rsidRDefault="00140A47" w:rsidP="00424C37">
            <w:pPr>
              <w:pStyle w:val="TableCell2-2115pt"/>
              <w:rPr>
                <w:rStyle w:val="ChCharisSIL"/>
              </w:rPr>
            </w:pPr>
            <w:r w:rsidRPr="00E413A5">
              <w:t>[</w:t>
            </w:r>
            <w:r w:rsidRPr="00E413A5">
              <w:rPr>
                <w:rStyle w:val="ChCharisSIL"/>
              </w:rPr>
              <w:t>ˈba.wɐ</w:t>
            </w:r>
            <w:r w:rsidR="00E413A5" w:rsidRPr="00E413A5">
              <w:rPr>
                <w:rStyle w:val="ChCharisSIL"/>
              </w:rPr>
              <w:t>ŋ</w:t>
            </w:r>
            <w:r w:rsidRPr="00E413A5">
              <w:t>]</w:t>
            </w:r>
          </w:p>
        </w:tc>
        <w:tc>
          <w:tcPr>
            <w:tcW w:w="964" w:type="dxa"/>
            <w:shd w:val="clear" w:color="auto" w:fill="auto"/>
          </w:tcPr>
          <w:p w14:paraId="29D8C3D6" w14:textId="77777777" w:rsidR="00140A47" w:rsidRPr="00E413A5" w:rsidRDefault="00140A47" w:rsidP="00424C37">
            <w:pPr>
              <w:pStyle w:val="TableCell2-2115pt"/>
              <w:rPr>
                <w:rStyle w:val="ChItalBold"/>
              </w:rPr>
            </w:pPr>
            <w:r w:rsidRPr="00E413A5">
              <w:rPr>
                <w:rStyle w:val="ChItalBold"/>
              </w:rPr>
              <w:t>bawan</w:t>
            </w:r>
            <w:r w:rsidR="007E6BF2" w:rsidRPr="00E413A5">
              <w:rPr>
                <w:rStyle w:val="ChItalBold"/>
              </w:rPr>
              <w:t>g</w:t>
            </w:r>
          </w:p>
        </w:tc>
        <w:tc>
          <w:tcPr>
            <w:tcW w:w="1758" w:type="dxa"/>
            <w:shd w:val="clear" w:color="auto" w:fill="auto"/>
          </w:tcPr>
          <w:p w14:paraId="7BDDAEF2" w14:textId="6AFE77B6" w:rsidR="00140A47" w:rsidRPr="00E413A5" w:rsidRDefault="00B7093A" w:rsidP="00424C37">
            <w:pPr>
              <w:pStyle w:val="TableCell2-2115pt"/>
            </w:pPr>
            <w:r>
              <w:t>‘</w:t>
            </w:r>
            <w:r w:rsidR="00140A47" w:rsidRPr="00E413A5">
              <w:t>onion</w:t>
            </w:r>
            <w:r>
              <w:t>’</w:t>
            </w:r>
          </w:p>
        </w:tc>
      </w:tr>
      <w:tr w:rsidR="00AC23C4" w:rsidRPr="00E413A5" w14:paraId="1EEF3513" w14:textId="77777777" w:rsidTr="000335CE">
        <w:tc>
          <w:tcPr>
            <w:tcW w:w="1361" w:type="dxa"/>
            <w:shd w:val="clear" w:color="auto" w:fill="auto"/>
          </w:tcPr>
          <w:p w14:paraId="09B4F583" w14:textId="77777777" w:rsidR="00140A47" w:rsidRPr="00E413A5" w:rsidRDefault="00140A47" w:rsidP="00424C37">
            <w:pPr>
              <w:pStyle w:val="TableCell0-2115ptBreak"/>
            </w:pPr>
          </w:p>
        </w:tc>
        <w:tc>
          <w:tcPr>
            <w:tcW w:w="907" w:type="dxa"/>
            <w:shd w:val="clear" w:color="auto" w:fill="auto"/>
          </w:tcPr>
          <w:p w14:paraId="7E3B5B62" w14:textId="77777777" w:rsidR="00140A47" w:rsidRPr="00E413A5" w:rsidRDefault="00140A47" w:rsidP="00424C37">
            <w:pPr>
              <w:pStyle w:val="TableCell0-2115ptBreak"/>
            </w:pPr>
          </w:p>
        </w:tc>
        <w:tc>
          <w:tcPr>
            <w:tcW w:w="1191" w:type="dxa"/>
            <w:shd w:val="clear" w:color="auto" w:fill="auto"/>
          </w:tcPr>
          <w:p w14:paraId="462DC9A9" w14:textId="77777777" w:rsidR="00140A47" w:rsidRPr="00E413A5" w:rsidRDefault="00140A47" w:rsidP="00424C37">
            <w:pPr>
              <w:pStyle w:val="TableCell0-2115ptBreak"/>
              <w:rPr>
                <w:rStyle w:val="ChCharisSIL"/>
              </w:rPr>
            </w:pPr>
            <w:r w:rsidRPr="00E413A5">
              <w:t>[</w:t>
            </w:r>
            <w:r w:rsidRPr="00E413A5">
              <w:rPr>
                <w:rStyle w:val="ChCharisSIL"/>
              </w:rPr>
              <w:t>ˈba.ŋʊ</w:t>
            </w:r>
            <w:r w:rsidR="00E413A5" w:rsidRPr="00E413A5">
              <w:rPr>
                <w:rStyle w:val="ChCharisSIL"/>
              </w:rPr>
              <w:t>ŋ</w:t>
            </w:r>
            <w:r w:rsidRPr="00E413A5">
              <w:t>]</w:t>
            </w:r>
          </w:p>
        </w:tc>
        <w:tc>
          <w:tcPr>
            <w:tcW w:w="964" w:type="dxa"/>
            <w:shd w:val="clear" w:color="auto" w:fill="auto"/>
          </w:tcPr>
          <w:p w14:paraId="659E27E4" w14:textId="77777777" w:rsidR="00140A47" w:rsidRPr="00E413A5" w:rsidRDefault="00140A47" w:rsidP="00424C37">
            <w:pPr>
              <w:pStyle w:val="TableCell0-2115ptBreak"/>
              <w:rPr>
                <w:rStyle w:val="ChItalBold"/>
              </w:rPr>
            </w:pPr>
            <w:r w:rsidRPr="00E413A5">
              <w:rPr>
                <w:rStyle w:val="ChItalBold"/>
              </w:rPr>
              <w:t>bangun</w:t>
            </w:r>
            <w:r w:rsidR="007E6BF2" w:rsidRPr="00E413A5">
              <w:rPr>
                <w:rStyle w:val="ChItalBold"/>
              </w:rPr>
              <w:t>g</w:t>
            </w:r>
          </w:p>
        </w:tc>
        <w:tc>
          <w:tcPr>
            <w:tcW w:w="1758" w:type="dxa"/>
            <w:shd w:val="clear" w:color="auto" w:fill="auto"/>
          </w:tcPr>
          <w:p w14:paraId="7F6D4B50" w14:textId="77C97182" w:rsidR="00140A47" w:rsidRPr="00E413A5" w:rsidRDefault="00B7093A" w:rsidP="00424C37">
            <w:pPr>
              <w:pStyle w:val="TableCell0-2115ptBreak"/>
            </w:pPr>
            <w:r>
              <w:t>‘</w:t>
            </w:r>
            <w:r w:rsidR="00140A47" w:rsidRPr="00E413A5">
              <w:t>wake up</w:t>
            </w:r>
            <w:r>
              <w:t>’</w:t>
            </w:r>
          </w:p>
        </w:tc>
      </w:tr>
    </w:tbl>
    <w:p w14:paraId="59D3DADD" w14:textId="77777777" w:rsidR="00140A47" w:rsidRPr="00E413A5" w:rsidRDefault="00140A47" w:rsidP="00140A47">
      <w:pPr>
        <w:pStyle w:val="Caption10before"/>
      </w:pPr>
      <w:bookmarkStart w:id="859" w:name="_Ref323303090"/>
      <w:r w:rsidRPr="00E413A5">
        <w:t xml:space="preserve">Table </w:t>
      </w:r>
      <w:fldSimple w:instr=" STYLEREF 1 \s ">
        <w:r w:rsidR="00154D81">
          <w:rPr>
            <w:noProof/>
            <w:cs/>
          </w:rPr>
          <w:t>‎</w:t>
        </w:r>
        <w:r w:rsidR="00154D81">
          <w:rPr>
            <w:noProof/>
          </w:rPr>
          <w:t>2</w:t>
        </w:r>
      </w:fldSimple>
      <w:r w:rsidR="00F207A1">
        <w:t>.</w:t>
      </w:r>
      <w:fldSimple w:instr=" SEQ Table \* ARABIC \s 1 ">
        <w:r w:rsidR="00154D81">
          <w:rPr>
            <w:noProof/>
          </w:rPr>
          <w:t>5</w:t>
        </w:r>
      </w:fldSimple>
      <w:bookmarkEnd w:id="859"/>
      <w:r w:rsidRPr="00E413A5">
        <w:t>:</w:t>
      </w:r>
      <w:r w:rsidRPr="00E413A5">
        <w:tab/>
        <w:t>Consonant contrast in word-final position</w:t>
      </w:r>
    </w:p>
    <w:tbl>
      <w:tblPr>
        <w:tblW w:w="6067" w:type="dxa"/>
        <w:tblInd w:w="170" w:type="dxa"/>
        <w:tblBorders>
          <w:bottom w:val="single" w:sz="4" w:space="0" w:color="auto"/>
        </w:tblBorders>
        <w:tblLayout w:type="fixed"/>
        <w:tblLook w:val="01E0" w:firstRow="1" w:lastRow="1" w:firstColumn="1" w:lastColumn="1" w:noHBand="0" w:noVBand="0"/>
      </w:tblPr>
      <w:tblGrid>
        <w:gridCol w:w="1361"/>
        <w:gridCol w:w="907"/>
        <w:gridCol w:w="1134"/>
        <w:gridCol w:w="907"/>
        <w:gridCol w:w="1758"/>
      </w:tblGrid>
      <w:tr w:rsidR="00140A47" w:rsidRPr="00E413A5" w14:paraId="32195EF7" w14:textId="77777777" w:rsidTr="000335CE">
        <w:trPr>
          <w:tblHeader/>
        </w:trPr>
        <w:tc>
          <w:tcPr>
            <w:tcW w:w="2268" w:type="dxa"/>
            <w:gridSpan w:val="2"/>
            <w:tcBorders>
              <w:top w:val="single" w:sz="4" w:space="0" w:color="auto"/>
              <w:bottom w:val="single" w:sz="4" w:space="0" w:color="auto"/>
            </w:tcBorders>
            <w:shd w:val="clear" w:color="auto" w:fill="auto"/>
          </w:tcPr>
          <w:p w14:paraId="2F803CA2" w14:textId="77777777" w:rsidR="00140A47" w:rsidRPr="00E413A5" w:rsidRDefault="00140A47" w:rsidP="00140A47">
            <w:pPr>
              <w:pStyle w:val="TableHd"/>
            </w:pPr>
            <w:r w:rsidRPr="00E413A5">
              <w:t>Contrast</w:t>
            </w:r>
          </w:p>
        </w:tc>
        <w:tc>
          <w:tcPr>
            <w:tcW w:w="1134" w:type="dxa"/>
            <w:tcBorders>
              <w:top w:val="single" w:sz="4" w:space="0" w:color="auto"/>
              <w:bottom w:val="single" w:sz="4" w:space="0" w:color="auto"/>
            </w:tcBorders>
            <w:shd w:val="clear" w:color="auto" w:fill="auto"/>
          </w:tcPr>
          <w:p w14:paraId="65A2DF5A" w14:textId="77777777" w:rsidR="00140A47" w:rsidRPr="00E413A5" w:rsidRDefault="00140A47" w:rsidP="00140A47">
            <w:pPr>
              <w:pStyle w:val="TableHdLeft"/>
            </w:pPr>
            <w:r w:rsidRPr="00E413A5">
              <w:t>Item</w:t>
            </w:r>
          </w:p>
        </w:tc>
        <w:tc>
          <w:tcPr>
            <w:tcW w:w="907" w:type="dxa"/>
            <w:tcBorders>
              <w:top w:val="single" w:sz="4" w:space="0" w:color="auto"/>
              <w:bottom w:val="single" w:sz="4" w:space="0" w:color="auto"/>
            </w:tcBorders>
            <w:shd w:val="clear" w:color="auto" w:fill="auto"/>
          </w:tcPr>
          <w:p w14:paraId="345F6AFE" w14:textId="77777777" w:rsidR="00140A47" w:rsidRPr="00E413A5" w:rsidRDefault="00140A47" w:rsidP="00140A47">
            <w:pPr>
              <w:pStyle w:val="TableHdLeft"/>
            </w:pPr>
            <w:r w:rsidRPr="00E413A5">
              <w:t>Orthogr.</w:t>
            </w:r>
          </w:p>
        </w:tc>
        <w:tc>
          <w:tcPr>
            <w:tcW w:w="1758" w:type="dxa"/>
            <w:tcBorders>
              <w:top w:val="single" w:sz="4" w:space="0" w:color="auto"/>
              <w:bottom w:val="single" w:sz="4" w:space="0" w:color="auto"/>
            </w:tcBorders>
            <w:shd w:val="clear" w:color="auto" w:fill="auto"/>
          </w:tcPr>
          <w:p w14:paraId="4B98704F" w14:textId="77777777" w:rsidR="00140A47" w:rsidRPr="00E413A5" w:rsidRDefault="00140A47" w:rsidP="00140A47">
            <w:pPr>
              <w:pStyle w:val="TableHdLeft"/>
            </w:pPr>
            <w:r w:rsidRPr="00E413A5">
              <w:t>Gloss</w:t>
            </w:r>
          </w:p>
        </w:tc>
      </w:tr>
      <w:tr w:rsidR="00AC23C4" w:rsidRPr="00E413A5" w14:paraId="35BBD28E" w14:textId="77777777" w:rsidTr="000335CE">
        <w:tc>
          <w:tcPr>
            <w:tcW w:w="1361" w:type="dxa"/>
            <w:tcBorders>
              <w:top w:val="single" w:sz="4" w:space="0" w:color="auto"/>
            </w:tcBorders>
            <w:shd w:val="clear" w:color="auto" w:fill="auto"/>
          </w:tcPr>
          <w:p w14:paraId="125D0286" w14:textId="77777777" w:rsidR="00140A47" w:rsidRPr="00E413A5" w:rsidRDefault="00140A47" w:rsidP="00603D39">
            <w:pPr>
              <w:pStyle w:val="TableCell2-2115pt"/>
            </w:pPr>
            <w:r w:rsidRPr="0099608C">
              <w:rPr>
                <w:rStyle w:val="ChSmallCaps"/>
              </w:rPr>
              <w:t>plos</w:t>
            </w:r>
            <w:r w:rsidRPr="00E413A5">
              <w:t>~</w:t>
            </w:r>
            <w:r w:rsidRPr="0099608C">
              <w:rPr>
                <w:rStyle w:val="ChSmallCaps"/>
              </w:rPr>
              <w:t>nasal</w:t>
            </w:r>
          </w:p>
        </w:tc>
        <w:tc>
          <w:tcPr>
            <w:tcW w:w="907" w:type="dxa"/>
            <w:tcBorders>
              <w:top w:val="single" w:sz="4" w:space="0" w:color="auto"/>
            </w:tcBorders>
            <w:shd w:val="clear" w:color="auto" w:fill="auto"/>
          </w:tcPr>
          <w:p w14:paraId="15368B86" w14:textId="77777777" w:rsidR="00140A47" w:rsidRPr="00E413A5" w:rsidRDefault="00140A47" w:rsidP="00603D39">
            <w:pPr>
              <w:pStyle w:val="TableCell2-2115pt"/>
              <w:rPr>
                <w:rStyle w:val="ChCharisSIL"/>
              </w:rPr>
            </w:pPr>
            <w:r w:rsidRPr="00E413A5">
              <w:rPr>
                <w:rStyle w:val="ChCharisSIL"/>
              </w:rPr>
              <w:t>p~m</w:t>
            </w:r>
          </w:p>
        </w:tc>
        <w:tc>
          <w:tcPr>
            <w:tcW w:w="1134" w:type="dxa"/>
            <w:tcBorders>
              <w:top w:val="single" w:sz="4" w:space="0" w:color="auto"/>
            </w:tcBorders>
            <w:shd w:val="clear" w:color="auto" w:fill="auto"/>
          </w:tcPr>
          <w:p w14:paraId="68935A09" w14:textId="77777777" w:rsidR="00140A47" w:rsidRPr="00E413A5" w:rsidRDefault="00140A47" w:rsidP="00603D39">
            <w:pPr>
              <w:pStyle w:val="TableCell2-2115pt"/>
              <w:rPr>
                <w:rStyle w:val="ChCharisSIL"/>
              </w:rPr>
            </w:pPr>
            <w:r w:rsidRPr="00E413A5">
              <w:t>[</w:t>
            </w:r>
            <w:r w:rsidRPr="00E413A5">
              <w:rPr>
                <w:rStyle w:val="ChCharisSIL"/>
              </w:rPr>
              <w:t>ˈa.sɐp˺</w:t>
            </w:r>
            <w:r w:rsidRPr="00E413A5">
              <w:t>]</w:t>
            </w:r>
          </w:p>
        </w:tc>
        <w:tc>
          <w:tcPr>
            <w:tcW w:w="907" w:type="dxa"/>
            <w:tcBorders>
              <w:top w:val="single" w:sz="4" w:space="0" w:color="auto"/>
            </w:tcBorders>
            <w:shd w:val="clear" w:color="auto" w:fill="auto"/>
          </w:tcPr>
          <w:p w14:paraId="77F1FA9C" w14:textId="77777777" w:rsidR="00140A47" w:rsidRPr="00E413A5" w:rsidRDefault="00140A47" w:rsidP="00603D39">
            <w:pPr>
              <w:pStyle w:val="TableCell2-2115pt"/>
              <w:rPr>
                <w:rStyle w:val="ChItalBold"/>
              </w:rPr>
            </w:pPr>
            <w:r w:rsidRPr="00E413A5">
              <w:rPr>
                <w:rStyle w:val="ChItalBold"/>
              </w:rPr>
              <w:t>asap</w:t>
            </w:r>
          </w:p>
        </w:tc>
        <w:tc>
          <w:tcPr>
            <w:tcW w:w="1758" w:type="dxa"/>
            <w:tcBorders>
              <w:top w:val="single" w:sz="4" w:space="0" w:color="auto"/>
            </w:tcBorders>
            <w:shd w:val="clear" w:color="auto" w:fill="auto"/>
          </w:tcPr>
          <w:p w14:paraId="19282FBB" w14:textId="042DB788" w:rsidR="00140A47" w:rsidRPr="00E413A5" w:rsidRDefault="00B7093A" w:rsidP="00603D39">
            <w:pPr>
              <w:pStyle w:val="TableCell2-2115pt"/>
            </w:pPr>
            <w:r>
              <w:t>‘</w:t>
            </w:r>
            <w:r w:rsidR="00140A47" w:rsidRPr="00E413A5">
              <w:t>smoke</w:t>
            </w:r>
            <w:r>
              <w:t>’</w:t>
            </w:r>
          </w:p>
        </w:tc>
      </w:tr>
      <w:tr w:rsidR="00AC23C4" w:rsidRPr="00E413A5" w14:paraId="6BAA5958" w14:textId="77777777" w:rsidTr="000335CE">
        <w:tc>
          <w:tcPr>
            <w:tcW w:w="1361" w:type="dxa"/>
            <w:shd w:val="clear" w:color="auto" w:fill="auto"/>
          </w:tcPr>
          <w:p w14:paraId="01895F37" w14:textId="77777777" w:rsidR="00140A47" w:rsidRPr="00E413A5" w:rsidRDefault="00140A47" w:rsidP="00603D39">
            <w:pPr>
              <w:pStyle w:val="TableCell0-2115ptBreak"/>
            </w:pPr>
          </w:p>
        </w:tc>
        <w:tc>
          <w:tcPr>
            <w:tcW w:w="907" w:type="dxa"/>
            <w:shd w:val="clear" w:color="auto" w:fill="auto"/>
          </w:tcPr>
          <w:p w14:paraId="0E167B5A" w14:textId="77777777" w:rsidR="00140A47" w:rsidRPr="00E413A5" w:rsidRDefault="00140A47" w:rsidP="00603D39">
            <w:pPr>
              <w:pStyle w:val="TableCell0-2115ptBreak"/>
              <w:rPr>
                <w:rStyle w:val="ChCharisSIL"/>
              </w:rPr>
            </w:pPr>
          </w:p>
        </w:tc>
        <w:tc>
          <w:tcPr>
            <w:tcW w:w="1134" w:type="dxa"/>
            <w:shd w:val="clear" w:color="auto" w:fill="auto"/>
          </w:tcPr>
          <w:p w14:paraId="0F86F248" w14:textId="77777777" w:rsidR="00140A47" w:rsidRPr="00E413A5" w:rsidRDefault="00140A47" w:rsidP="00603D39">
            <w:pPr>
              <w:pStyle w:val="TableCell0-2115ptBreak"/>
              <w:rPr>
                <w:rStyle w:val="ChCharisSIL"/>
              </w:rPr>
            </w:pPr>
            <w:r w:rsidRPr="00E413A5">
              <w:t>[</w:t>
            </w:r>
            <w:r w:rsidRPr="00E413A5">
              <w:rPr>
                <w:rStyle w:val="ChCharisSIL"/>
              </w:rPr>
              <w:t>ˈa.sɐm</w:t>
            </w:r>
            <w:r w:rsidRPr="00E413A5">
              <w:t>]</w:t>
            </w:r>
          </w:p>
        </w:tc>
        <w:tc>
          <w:tcPr>
            <w:tcW w:w="907" w:type="dxa"/>
            <w:shd w:val="clear" w:color="auto" w:fill="auto"/>
          </w:tcPr>
          <w:p w14:paraId="4709772E" w14:textId="77777777" w:rsidR="00140A47" w:rsidRPr="00E413A5" w:rsidRDefault="00140A47" w:rsidP="00603D39">
            <w:pPr>
              <w:pStyle w:val="TableCell0-2115ptBreak"/>
              <w:rPr>
                <w:rStyle w:val="ChItalBold"/>
              </w:rPr>
            </w:pPr>
            <w:r w:rsidRPr="00E413A5">
              <w:rPr>
                <w:rStyle w:val="ChItalBold"/>
              </w:rPr>
              <w:t>asam</w:t>
            </w:r>
          </w:p>
        </w:tc>
        <w:tc>
          <w:tcPr>
            <w:tcW w:w="1758" w:type="dxa"/>
            <w:shd w:val="clear" w:color="auto" w:fill="auto"/>
          </w:tcPr>
          <w:p w14:paraId="512DF8B0" w14:textId="48A75BF0" w:rsidR="00140A47" w:rsidRPr="00E413A5" w:rsidRDefault="00B7093A" w:rsidP="00603D39">
            <w:pPr>
              <w:pStyle w:val="TableCell0-2115ptBreak"/>
            </w:pPr>
            <w:r>
              <w:t>‘</w:t>
            </w:r>
            <w:r w:rsidR="00140A47" w:rsidRPr="00E413A5">
              <w:t>sour</w:t>
            </w:r>
            <w:r>
              <w:t>’</w:t>
            </w:r>
          </w:p>
        </w:tc>
      </w:tr>
      <w:tr w:rsidR="00AC23C4" w:rsidRPr="00913A62" w14:paraId="506EA142" w14:textId="77777777" w:rsidTr="000335CE">
        <w:tc>
          <w:tcPr>
            <w:tcW w:w="1361" w:type="dxa"/>
            <w:shd w:val="clear" w:color="auto" w:fill="auto"/>
          </w:tcPr>
          <w:p w14:paraId="013263E8" w14:textId="77777777" w:rsidR="00140A47" w:rsidRPr="00E413A5" w:rsidRDefault="00140A47" w:rsidP="00603D39">
            <w:pPr>
              <w:pStyle w:val="TableCell0-2115pt"/>
            </w:pPr>
          </w:p>
        </w:tc>
        <w:tc>
          <w:tcPr>
            <w:tcW w:w="907" w:type="dxa"/>
            <w:shd w:val="clear" w:color="auto" w:fill="auto"/>
          </w:tcPr>
          <w:p w14:paraId="052F7428" w14:textId="77777777" w:rsidR="00140A47" w:rsidRPr="00E413A5" w:rsidRDefault="00732396" w:rsidP="00603D39">
            <w:pPr>
              <w:pStyle w:val="TableCell0-2115pt"/>
              <w:rPr>
                <w:rStyle w:val="ChCharisSIL"/>
              </w:rPr>
            </w:pPr>
            <w:r w:rsidRPr="00E413A5">
              <w:rPr>
                <w:rStyle w:val="ChCharisSIL"/>
              </w:rPr>
              <w:t>t~ŋ</w:t>
            </w:r>
          </w:p>
        </w:tc>
        <w:tc>
          <w:tcPr>
            <w:tcW w:w="1134" w:type="dxa"/>
            <w:shd w:val="clear" w:color="auto" w:fill="auto"/>
          </w:tcPr>
          <w:p w14:paraId="0887D0D8" w14:textId="77777777" w:rsidR="00140A47" w:rsidRPr="00E413A5" w:rsidRDefault="00140A47" w:rsidP="00603D39">
            <w:pPr>
              <w:pStyle w:val="TableCell0-2115pt"/>
              <w:rPr>
                <w:rStyle w:val="ChCharisSIL"/>
              </w:rPr>
            </w:pPr>
            <w:r w:rsidRPr="00E413A5">
              <w:t>[</w:t>
            </w:r>
            <w:r w:rsidR="00D2786F" w:rsidRPr="00E413A5">
              <w:rPr>
                <w:rStyle w:val="ChCharisSIL"/>
              </w:rPr>
              <w:t>ˈbu.ɐt</w:t>
            </w:r>
            <w:r w:rsidRPr="00E413A5">
              <w:t>]</w:t>
            </w:r>
          </w:p>
        </w:tc>
        <w:tc>
          <w:tcPr>
            <w:tcW w:w="907" w:type="dxa"/>
            <w:shd w:val="clear" w:color="auto" w:fill="auto"/>
          </w:tcPr>
          <w:p w14:paraId="5D6390D1" w14:textId="77777777" w:rsidR="00140A47" w:rsidRPr="00E413A5" w:rsidRDefault="00D2786F" w:rsidP="00603D39">
            <w:pPr>
              <w:pStyle w:val="TableCell0-2115pt"/>
              <w:rPr>
                <w:rStyle w:val="ChItalBold"/>
              </w:rPr>
            </w:pPr>
            <w:r w:rsidRPr="00E413A5">
              <w:rPr>
                <w:rStyle w:val="ChItalBold"/>
              </w:rPr>
              <w:t>buat</w:t>
            </w:r>
          </w:p>
        </w:tc>
        <w:tc>
          <w:tcPr>
            <w:tcW w:w="1758" w:type="dxa"/>
            <w:shd w:val="clear" w:color="auto" w:fill="auto"/>
          </w:tcPr>
          <w:p w14:paraId="4FB79226" w14:textId="48194E0F" w:rsidR="00140A47" w:rsidRPr="00913A62" w:rsidRDefault="00B7093A" w:rsidP="00603D39">
            <w:pPr>
              <w:pStyle w:val="TableCell0-2115pt"/>
            </w:pPr>
            <w:r>
              <w:t>‘</w:t>
            </w:r>
            <w:r w:rsidR="00D2786F" w:rsidRPr="00E413A5">
              <w:t>make</w:t>
            </w:r>
            <w:r>
              <w:t>’</w:t>
            </w:r>
          </w:p>
        </w:tc>
      </w:tr>
      <w:tr w:rsidR="00AC23C4" w:rsidRPr="00913A62" w14:paraId="207F0D4D" w14:textId="77777777" w:rsidTr="000335CE">
        <w:tc>
          <w:tcPr>
            <w:tcW w:w="1361" w:type="dxa"/>
            <w:shd w:val="clear" w:color="auto" w:fill="auto"/>
          </w:tcPr>
          <w:p w14:paraId="3F2D3891" w14:textId="77777777" w:rsidR="00140A47" w:rsidRPr="00913A62" w:rsidRDefault="00140A47" w:rsidP="00603D39">
            <w:pPr>
              <w:pStyle w:val="TableCell0-2115ptBreak"/>
            </w:pPr>
          </w:p>
        </w:tc>
        <w:tc>
          <w:tcPr>
            <w:tcW w:w="907" w:type="dxa"/>
            <w:shd w:val="clear" w:color="auto" w:fill="auto"/>
          </w:tcPr>
          <w:p w14:paraId="44DFF97A" w14:textId="77777777" w:rsidR="00140A47" w:rsidRPr="00913A62" w:rsidRDefault="00140A47" w:rsidP="00603D39">
            <w:pPr>
              <w:pStyle w:val="TableCell0-2115ptBreak"/>
              <w:rPr>
                <w:rStyle w:val="ChCharisSIL"/>
              </w:rPr>
            </w:pPr>
          </w:p>
        </w:tc>
        <w:tc>
          <w:tcPr>
            <w:tcW w:w="1134" w:type="dxa"/>
            <w:shd w:val="clear" w:color="auto" w:fill="auto"/>
          </w:tcPr>
          <w:p w14:paraId="5F729F40" w14:textId="77777777" w:rsidR="00140A47" w:rsidRPr="00913A62" w:rsidRDefault="00140A47" w:rsidP="00603D39">
            <w:pPr>
              <w:pStyle w:val="TableCell0-2115ptBreak"/>
              <w:rPr>
                <w:rStyle w:val="ChCharisSIL"/>
              </w:rPr>
            </w:pPr>
            <w:r w:rsidRPr="00817B03">
              <w:t>[</w:t>
            </w:r>
            <w:r w:rsidR="00D2786F" w:rsidRPr="00D2786F">
              <w:rPr>
                <w:rStyle w:val="ChCharisSIL"/>
              </w:rPr>
              <w:t>ˈbu.ɐ</w:t>
            </w:r>
            <w:r w:rsidR="00D2786F" w:rsidRPr="00BA1F34">
              <w:rPr>
                <w:rStyle w:val="ChCharisSIL"/>
              </w:rPr>
              <w:t>ŋ</w:t>
            </w:r>
            <w:r w:rsidRPr="00D2786F">
              <w:t>]</w:t>
            </w:r>
          </w:p>
        </w:tc>
        <w:tc>
          <w:tcPr>
            <w:tcW w:w="907" w:type="dxa"/>
            <w:shd w:val="clear" w:color="auto" w:fill="auto"/>
          </w:tcPr>
          <w:p w14:paraId="4B544399" w14:textId="77777777" w:rsidR="00140A47" w:rsidRPr="00913A62" w:rsidRDefault="00D2786F" w:rsidP="00603D39">
            <w:pPr>
              <w:pStyle w:val="TableCell0-2115ptBreak"/>
              <w:rPr>
                <w:rStyle w:val="ChItalBold"/>
              </w:rPr>
            </w:pPr>
            <w:r>
              <w:rPr>
                <w:rStyle w:val="ChItalBold"/>
              </w:rPr>
              <w:t>buang</w:t>
            </w:r>
          </w:p>
        </w:tc>
        <w:tc>
          <w:tcPr>
            <w:tcW w:w="1758" w:type="dxa"/>
            <w:shd w:val="clear" w:color="auto" w:fill="auto"/>
          </w:tcPr>
          <w:p w14:paraId="7AB22D41" w14:textId="1B43CD23" w:rsidR="00140A47" w:rsidRPr="00913A62" w:rsidRDefault="00B7093A" w:rsidP="00603D39">
            <w:pPr>
              <w:pStyle w:val="TableCell0-2115ptBreak"/>
            </w:pPr>
            <w:r>
              <w:t>‘</w:t>
            </w:r>
            <w:r w:rsidR="00D2786F">
              <w:t>discard</w:t>
            </w:r>
            <w:r>
              <w:t>’</w:t>
            </w:r>
          </w:p>
        </w:tc>
      </w:tr>
      <w:tr w:rsidR="00AC23C4" w:rsidRPr="00913A62" w14:paraId="720FBF09" w14:textId="77777777" w:rsidTr="000335CE">
        <w:tc>
          <w:tcPr>
            <w:tcW w:w="1361" w:type="dxa"/>
            <w:shd w:val="clear" w:color="auto" w:fill="auto"/>
          </w:tcPr>
          <w:p w14:paraId="452E1206" w14:textId="77777777" w:rsidR="00140A47" w:rsidRPr="00913A62" w:rsidRDefault="00140A47" w:rsidP="00603D39">
            <w:pPr>
              <w:pStyle w:val="TableCell0-2115pt"/>
            </w:pPr>
          </w:p>
        </w:tc>
        <w:tc>
          <w:tcPr>
            <w:tcW w:w="907" w:type="dxa"/>
            <w:shd w:val="clear" w:color="auto" w:fill="auto"/>
          </w:tcPr>
          <w:p w14:paraId="13763BDC" w14:textId="77777777" w:rsidR="00140A47" w:rsidRPr="00913A62" w:rsidRDefault="00140A47" w:rsidP="00603D39">
            <w:pPr>
              <w:pStyle w:val="TableCell0-2115pt"/>
              <w:rPr>
                <w:rStyle w:val="ChCharisSIL"/>
              </w:rPr>
            </w:pPr>
            <w:r w:rsidRPr="00913A62">
              <w:rPr>
                <w:rStyle w:val="ChCharisSIL"/>
              </w:rPr>
              <w:t>k~ŋ</w:t>
            </w:r>
          </w:p>
        </w:tc>
        <w:tc>
          <w:tcPr>
            <w:tcW w:w="1134" w:type="dxa"/>
            <w:shd w:val="clear" w:color="auto" w:fill="auto"/>
          </w:tcPr>
          <w:p w14:paraId="39E32BEE" w14:textId="77777777" w:rsidR="00140A47" w:rsidRPr="00913A62" w:rsidRDefault="00140A47" w:rsidP="00603D39">
            <w:pPr>
              <w:pStyle w:val="TableCell0-2115pt"/>
              <w:rPr>
                <w:rStyle w:val="ChCharisSIL"/>
              </w:rPr>
            </w:pPr>
            <w:r w:rsidRPr="006A23BE">
              <w:t>[</w:t>
            </w:r>
            <w:r w:rsidR="00BA1F34" w:rsidRPr="00BA1F34">
              <w:rPr>
                <w:rStyle w:val="ChCharisSIL"/>
              </w:rPr>
              <w:t>ˈdʒa.ɾɐk</w:t>
            </w:r>
            <w:r w:rsidRPr="006D3BED">
              <w:t>]</w:t>
            </w:r>
          </w:p>
        </w:tc>
        <w:tc>
          <w:tcPr>
            <w:tcW w:w="907" w:type="dxa"/>
            <w:shd w:val="clear" w:color="auto" w:fill="auto"/>
          </w:tcPr>
          <w:p w14:paraId="5B192E77" w14:textId="77777777" w:rsidR="00140A47" w:rsidRPr="00913A62" w:rsidRDefault="00BA1F34" w:rsidP="00603D39">
            <w:pPr>
              <w:pStyle w:val="TableCell0-2115pt"/>
              <w:rPr>
                <w:rStyle w:val="ChItalBold"/>
              </w:rPr>
            </w:pPr>
            <w:r>
              <w:rPr>
                <w:rStyle w:val="ChItalBold"/>
              </w:rPr>
              <w:t>jarak</w:t>
            </w:r>
          </w:p>
        </w:tc>
        <w:tc>
          <w:tcPr>
            <w:tcW w:w="1758" w:type="dxa"/>
            <w:shd w:val="clear" w:color="auto" w:fill="auto"/>
          </w:tcPr>
          <w:p w14:paraId="70185F5F" w14:textId="0813647C" w:rsidR="00140A47" w:rsidRPr="00913A62" w:rsidRDefault="00B7093A" w:rsidP="00603D39">
            <w:pPr>
              <w:pStyle w:val="TableCell0-2115pt"/>
            </w:pPr>
            <w:r>
              <w:t>‘</w:t>
            </w:r>
            <w:r w:rsidR="00BA1F34">
              <w:t>distance between</w:t>
            </w:r>
            <w:r>
              <w:t>’</w:t>
            </w:r>
          </w:p>
        </w:tc>
      </w:tr>
      <w:tr w:rsidR="00AC23C4" w:rsidRPr="00913A62" w14:paraId="4CE70CE8" w14:textId="77777777" w:rsidTr="000335CE">
        <w:tc>
          <w:tcPr>
            <w:tcW w:w="1361" w:type="dxa"/>
            <w:shd w:val="clear" w:color="auto" w:fill="auto"/>
          </w:tcPr>
          <w:p w14:paraId="6120C277" w14:textId="77777777" w:rsidR="00140A47" w:rsidRPr="00913A62" w:rsidRDefault="00140A47" w:rsidP="00603D39">
            <w:pPr>
              <w:pStyle w:val="TableCell0-2115ptBreak"/>
            </w:pPr>
          </w:p>
        </w:tc>
        <w:tc>
          <w:tcPr>
            <w:tcW w:w="907" w:type="dxa"/>
            <w:shd w:val="clear" w:color="auto" w:fill="auto"/>
          </w:tcPr>
          <w:p w14:paraId="40D1355C" w14:textId="77777777" w:rsidR="00140A47" w:rsidRPr="00913A62" w:rsidRDefault="00140A47" w:rsidP="00603D39">
            <w:pPr>
              <w:pStyle w:val="TableCell0-2115ptBreak"/>
              <w:rPr>
                <w:rStyle w:val="ChCharisSIL"/>
              </w:rPr>
            </w:pPr>
          </w:p>
        </w:tc>
        <w:tc>
          <w:tcPr>
            <w:tcW w:w="1134" w:type="dxa"/>
            <w:shd w:val="clear" w:color="auto" w:fill="auto"/>
          </w:tcPr>
          <w:p w14:paraId="34F8D401" w14:textId="77777777" w:rsidR="00140A47" w:rsidRPr="00913A62" w:rsidRDefault="00140A47" w:rsidP="00603D39">
            <w:pPr>
              <w:pStyle w:val="TableCell0-2115ptBreak"/>
              <w:rPr>
                <w:rStyle w:val="ChCharisSIL"/>
              </w:rPr>
            </w:pPr>
            <w:r w:rsidRPr="00817B03">
              <w:t>[</w:t>
            </w:r>
            <w:r w:rsidR="00BA1F34" w:rsidRPr="00BA1F34">
              <w:rPr>
                <w:rStyle w:val="ChCharisSIL"/>
              </w:rPr>
              <w:t>ˈdʒa.ɾɐŋ</w:t>
            </w:r>
            <w:r w:rsidRPr="006D3BED">
              <w:t>]</w:t>
            </w:r>
          </w:p>
        </w:tc>
        <w:tc>
          <w:tcPr>
            <w:tcW w:w="907" w:type="dxa"/>
            <w:shd w:val="clear" w:color="auto" w:fill="auto"/>
          </w:tcPr>
          <w:p w14:paraId="48E9EC13" w14:textId="77777777" w:rsidR="00140A47" w:rsidRPr="00913A62" w:rsidRDefault="00BA1F34" w:rsidP="00603D39">
            <w:pPr>
              <w:pStyle w:val="TableCell0-2115ptBreak"/>
              <w:rPr>
                <w:rStyle w:val="ChItalBold"/>
              </w:rPr>
            </w:pPr>
            <w:r>
              <w:rPr>
                <w:rStyle w:val="ChItalBold"/>
              </w:rPr>
              <w:t>jarang</w:t>
            </w:r>
          </w:p>
        </w:tc>
        <w:tc>
          <w:tcPr>
            <w:tcW w:w="1758" w:type="dxa"/>
            <w:shd w:val="clear" w:color="auto" w:fill="auto"/>
          </w:tcPr>
          <w:p w14:paraId="51127A34" w14:textId="13F98FC9" w:rsidR="00140A47" w:rsidRPr="00913A62" w:rsidRDefault="00B7093A" w:rsidP="00603D39">
            <w:pPr>
              <w:pStyle w:val="TableCell0-2115ptBreak"/>
            </w:pPr>
            <w:r>
              <w:t>‘</w:t>
            </w:r>
            <w:r w:rsidR="00BA1F34">
              <w:t>rarely</w:t>
            </w:r>
            <w:r>
              <w:t>’</w:t>
            </w:r>
          </w:p>
        </w:tc>
      </w:tr>
      <w:tr w:rsidR="00AC23C4" w:rsidRPr="00913A62" w14:paraId="59FE3E3A" w14:textId="77777777" w:rsidTr="000335CE">
        <w:tc>
          <w:tcPr>
            <w:tcW w:w="1361" w:type="dxa"/>
            <w:shd w:val="clear" w:color="auto" w:fill="auto"/>
          </w:tcPr>
          <w:p w14:paraId="56E70F53" w14:textId="77777777" w:rsidR="00140A47" w:rsidRPr="00913A62" w:rsidRDefault="00140A47" w:rsidP="00603D39">
            <w:pPr>
              <w:pStyle w:val="TableCell2-2115pt"/>
              <w:rPr>
                <w:rStyle w:val="ChCharisSIL"/>
              </w:rPr>
            </w:pPr>
            <w:r w:rsidRPr="00913A62">
              <w:rPr>
                <w:rStyle w:val="ChCharisSIL"/>
              </w:rPr>
              <w:t>l~r</w:t>
            </w:r>
          </w:p>
        </w:tc>
        <w:tc>
          <w:tcPr>
            <w:tcW w:w="907" w:type="dxa"/>
            <w:shd w:val="clear" w:color="auto" w:fill="auto"/>
          </w:tcPr>
          <w:p w14:paraId="7943C455" w14:textId="77777777" w:rsidR="00140A47" w:rsidRPr="00913A62" w:rsidRDefault="00140A47" w:rsidP="00603D39">
            <w:pPr>
              <w:pStyle w:val="TableCell2-2115pt"/>
              <w:rPr>
                <w:rStyle w:val="ChCharisSIL"/>
              </w:rPr>
            </w:pPr>
          </w:p>
        </w:tc>
        <w:tc>
          <w:tcPr>
            <w:tcW w:w="1134" w:type="dxa"/>
            <w:shd w:val="clear" w:color="auto" w:fill="auto"/>
          </w:tcPr>
          <w:p w14:paraId="37CFE146" w14:textId="77777777" w:rsidR="00140A47" w:rsidRPr="00913A62" w:rsidRDefault="00140A47" w:rsidP="00603D39">
            <w:pPr>
              <w:pStyle w:val="TableCell2-2115pt"/>
              <w:rPr>
                <w:rStyle w:val="ChCharisSIL"/>
              </w:rPr>
            </w:pPr>
            <w:r w:rsidRPr="00817B03">
              <w:t>[</w:t>
            </w:r>
            <w:r w:rsidRPr="00913A62">
              <w:rPr>
                <w:rStyle w:val="ChCharisSIL"/>
              </w:rPr>
              <w:t>ˈmɐn.dʊl</w:t>
            </w:r>
            <w:r w:rsidRPr="006D3BED">
              <w:t>]</w:t>
            </w:r>
          </w:p>
        </w:tc>
        <w:tc>
          <w:tcPr>
            <w:tcW w:w="907" w:type="dxa"/>
            <w:shd w:val="clear" w:color="auto" w:fill="auto"/>
          </w:tcPr>
          <w:p w14:paraId="3D01FF97" w14:textId="77777777" w:rsidR="00140A47" w:rsidRPr="00913A62" w:rsidRDefault="00140A47" w:rsidP="00603D39">
            <w:pPr>
              <w:pStyle w:val="TableCell2-2115pt"/>
              <w:rPr>
                <w:rStyle w:val="ChItalBold"/>
              </w:rPr>
            </w:pPr>
            <w:r w:rsidRPr="00913A62">
              <w:rPr>
                <w:rStyle w:val="ChItalBold"/>
              </w:rPr>
              <w:t>mandul</w:t>
            </w:r>
          </w:p>
        </w:tc>
        <w:tc>
          <w:tcPr>
            <w:tcW w:w="1758" w:type="dxa"/>
            <w:shd w:val="clear" w:color="auto" w:fill="auto"/>
          </w:tcPr>
          <w:p w14:paraId="10B7106F" w14:textId="3C846448" w:rsidR="00140A47" w:rsidRPr="00913A62" w:rsidRDefault="00B7093A" w:rsidP="00603D39">
            <w:pPr>
              <w:pStyle w:val="TableCell2-2115pt"/>
            </w:pPr>
            <w:r>
              <w:t>‘</w:t>
            </w:r>
            <w:r w:rsidR="00140A47" w:rsidRPr="00913A62">
              <w:t>be sterile</w:t>
            </w:r>
            <w:r>
              <w:t>’</w:t>
            </w:r>
          </w:p>
        </w:tc>
      </w:tr>
      <w:tr w:rsidR="00AC23C4" w:rsidRPr="00913A62" w14:paraId="3048FB9F" w14:textId="77777777" w:rsidTr="000335CE">
        <w:tc>
          <w:tcPr>
            <w:tcW w:w="1361" w:type="dxa"/>
            <w:shd w:val="clear" w:color="auto" w:fill="auto"/>
          </w:tcPr>
          <w:p w14:paraId="09A610FD" w14:textId="77777777" w:rsidR="00140A47" w:rsidRPr="00913A62" w:rsidRDefault="00140A47" w:rsidP="00603D39">
            <w:pPr>
              <w:pStyle w:val="TableCell0-2115ptBreak"/>
            </w:pPr>
          </w:p>
        </w:tc>
        <w:tc>
          <w:tcPr>
            <w:tcW w:w="907" w:type="dxa"/>
            <w:shd w:val="clear" w:color="auto" w:fill="auto"/>
          </w:tcPr>
          <w:p w14:paraId="42E66C30" w14:textId="77777777" w:rsidR="00140A47" w:rsidRPr="00913A62" w:rsidRDefault="00140A47" w:rsidP="00603D39">
            <w:pPr>
              <w:pStyle w:val="TableCell0-2115ptBreak"/>
              <w:rPr>
                <w:rStyle w:val="ChCharisSIL"/>
              </w:rPr>
            </w:pPr>
          </w:p>
        </w:tc>
        <w:tc>
          <w:tcPr>
            <w:tcW w:w="1134" w:type="dxa"/>
            <w:shd w:val="clear" w:color="auto" w:fill="auto"/>
          </w:tcPr>
          <w:p w14:paraId="1CD142B5" w14:textId="77777777" w:rsidR="00140A47" w:rsidRPr="00913A62" w:rsidRDefault="00140A47" w:rsidP="00603D39">
            <w:pPr>
              <w:pStyle w:val="TableCell0-2115ptBreak"/>
              <w:rPr>
                <w:rStyle w:val="ChCharisSIL"/>
              </w:rPr>
            </w:pPr>
            <w:r w:rsidRPr="00817B03">
              <w:t>[</w:t>
            </w:r>
            <w:r w:rsidRPr="00913A62">
              <w:rPr>
                <w:rStyle w:val="ChCharisSIL"/>
              </w:rPr>
              <w:t>ˈmʊn.dʊr</w:t>
            </w:r>
            <w:r w:rsidRPr="006D3BED">
              <w:t>]</w:t>
            </w:r>
          </w:p>
        </w:tc>
        <w:tc>
          <w:tcPr>
            <w:tcW w:w="907" w:type="dxa"/>
            <w:shd w:val="clear" w:color="auto" w:fill="auto"/>
          </w:tcPr>
          <w:p w14:paraId="22F8E85B" w14:textId="77777777" w:rsidR="00140A47" w:rsidRPr="00913A62" w:rsidRDefault="00140A47" w:rsidP="00603D39">
            <w:pPr>
              <w:pStyle w:val="TableCell0-2115ptBreak"/>
              <w:rPr>
                <w:rStyle w:val="ChItalBold"/>
              </w:rPr>
            </w:pPr>
            <w:r w:rsidRPr="00913A62">
              <w:rPr>
                <w:rStyle w:val="ChItalBold"/>
              </w:rPr>
              <w:t>mundur</w:t>
            </w:r>
          </w:p>
        </w:tc>
        <w:tc>
          <w:tcPr>
            <w:tcW w:w="1758" w:type="dxa"/>
            <w:shd w:val="clear" w:color="auto" w:fill="auto"/>
          </w:tcPr>
          <w:p w14:paraId="41F6B34A" w14:textId="122F630D" w:rsidR="00140A47" w:rsidRPr="00913A62" w:rsidRDefault="00B7093A" w:rsidP="00603D39">
            <w:pPr>
              <w:pStyle w:val="TableCell0-2115ptBreak"/>
            </w:pPr>
            <w:r>
              <w:t>‘</w:t>
            </w:r>
            <w:r w:rsidR="00140A47" w:rsidRPr="00913A62">
              <w:t>smoke</w:t>
            </w:r>
            <w:r>
              <w:t>’</w:t>
            </w:r>
          </w:p>
        </w:tc>
      </w:tr>
      <w:tr w:rsidR="00AC23C4" w:rsidRPr="00913A62" w14:paraId="3D204B70" w14:textId="77777777" w:rsidTr="000335CE">
        <w:tc>
          <w:tcPr>
            <w:tcW w:w="1361" w:type="dxa"/>
            <w:shd w:val="clear" w:color="auto" w:fill="auto"/>
          </w:tcPr>
          <w:p w14:paraId="7AE9BF27" w14:textId="77777777" w:rsidR="00140A47" w:rsidRPr="00913A62" w:rsidRDefault="00140A47" w:rsidP="00603D39">
            <w:pPr>
              <w:pStyle w:val="TableCell2-2115pt"/>
              <w:rPr>
                <w:rStyle w:val="ChCharisSIL"/>
              </w:rPr>
            </w:pPr>
            <w:r w:rsidRPr="00913A62">
              <w:rPr>
                <w:rStyle w:val="ChCharisSIL"/>
              </w:rPr>
              <w:t>j~w</w:t>
            </w:r>
          </w:p>
        </w:tc>
        <w:tc>
          <w:tcPr>
            <w:tcW w:w="907" w:type="dxa"/>
            <w:shd w:val="clear" w:color="auto" w:fill="auto"/>
          </w:tcPr>
          <w:p w14:paraId="74572470" w14:textId="77777777" w:rsidR="00140A47" w:rsidRPr="00913A62" w:rsidRDefault="00140A47" w:rsidP="00603D39">
            <w:pPr>
              <w:pStyle w:val="TableCell2-2115pt"/>
              <w:rPr>
                <w:rStyle w:val="ChCharisSIL"/>
              </w:rPr>
            </w:pPr>
          </w:p>
        </w:tc>
        <w:tc>
          <w:tcPr>
            <w:tcW w:w="1134" w:type="dxa"/>
            <w:shd w:val="clear" w:color="auto" w:fill="auto"/>
          </w:tcPr>
          <w:p w14:paraId="4E1DE4D5" w14:textId="77777777" w:rsidR="00140A47" w:rsidRPr="00913A62" w:rsidRDefault="00140A47" w:rsidP="00603D39">
            <w:pPr>
              <w:pStyle w:val="TableCell2-2115pt"/>
              <w:rPr>
                <w:rStyle w:val="ChCharisSIL"/>
              </w:rPr>
            </w:pPr>
            <w:r w:rsidRPr="00817B03">
              <w:t>[</w:t>
            </w:r>
            <w:r w:rsidRPr="00913A62">
              <w:rPr>
                <w:rStyle w:val="ChCharisSIL"/>
              </w:rPr>
              <w:t>ˈtɐj</w:t>
            </w:r>
            <w:r w:rsidRPr="006D3BED">
              <w:t>]</w:t>
            </w:r>
          </w:p>
        </w:tc>
        <w:tc>
          <w:tcPr>
            <w:tcW w:w="907" w:type="dxa"/>
            <w:shd w:val="clear" w:color="auto" w:fill="auto"/>
          </w:tcPr>
          <w:p w14:paraId="6BE09ADD" w14:textId="77777777" w:rsidR="00140A47" w:rsidRPr="00913A62" w:rsidRDefault="00140A47" w:rsidP="00603D39">
            <w:pPr>
              <w:pStyle w:val="TableCell2-2115pt"/>
              <w:rPr>
                <w:rStyle w:val="ChItalBold"/>
              </w:rPr>
            </w:pPr>
            <w:r w:rsidRPr="00913A62">
              <w:rPr>
                <w:rStyle w:val="ChItalBold"/>
              </w:rPr>
              <w:t>tay</w:t>
            </w:r>
          </w:p>
        </w:tc>
        <w:tc>
          <w:tcPr>
            <w:tcW w:w="1758" w:type="dxa"/>
            <w:shd w:val="clear" w:color="auto" w:fill="auto"/>
          </w:tcPr>
          <w:p w14:paraId="22A2082C" w14:textId="42367AA1" w:rsidR="00140A47" w:rsidRPr="00913A62" w:rsidRDefault="00B7093A" w:rsidP="00603D39">
            <w:pPr>
              <w:pStyle w:val="TableCell2-2115pt"/>
            </w:pPr>
            <w:r>
              <w:t>‘</w:t>
            </w:r>
            <w:r w:rsidR="00140A47" w:rsidRPr="00913A62">
              <w:t>excrement</w:t>
            </w:r>
            <w:r>
              <w:t>’</w:t>
            </w:r>
          </w:p>
        </w:tc>
      </w:tr>
      <w:tr w:rsidR="00AC23C4" w:rsidRPr="00913A62" w14:paraId="6C062058" w14:textId="77777777" w:rsidTr="000335CE">
        <w:tc>
          <w:tcPr>
            <w:tcW w:w="1361" w:type="dxa"/>
            <w:shd w:val="clear" w:color="auto" w:fill="auto"/>
          </w:tcPr>
          <w:p w14:paraId="1AFADE28" w14:textId="77777777" w:rsidR="00140A47" w:rsidRPr="00913A62" w:rsidRDefault="00140A47" w:rsidP="00603D39">
            <w:pPr>
              <w:pStyle w:val="TableCell0-2115ptBreak"/>
            </w:pPr>
          </w:p>
        </w:tc>
        <w:tc>
          <w:tcPr>
            <w:tcW w:w="907" w:type="dxa"/>
            <w:shd w:val="clear" w:color="auto" w:fill="auto"/>
          </w:tcPr>
          <w:p w14:paraId="25296F89" w14:textId="77777777" w:rsidR="00140A47" w:rsidRPr="00913A62" w:rsidRDefault="00140A47" w:rsidP="00603D39">
            <w:pPr>
              <w:pStyle w:val="TableCell0-2115ptBreak"/>
              <w:rPr>
                <w:rStyle w:val="ChCharisSIL"/>
              </w:rPr>
            </w:pPr>
          </w:p>
        </w:tc>
        <w:tc>
          <w:tcPr>
            <w:tcW w:w="1134" w:type="dxa"/>
            <w:shd w:val="clear" w:color="auto" w:fill="auto"/>
          </w:tcPr>
          <w:p w14:paraId="41A8ADCA" w14:textId="77777777" w:rsidR="00140A47" w:rsidRPr="00913A62" w:rsidRDefault="00140A47" w:rsidP="006F0FAF">
            <w:pPr>
              <w:pStyle w:val="TableCell0-2115ptBreak"/>
              <w:rPr>
                <w:rStyle w:val="ChCharisSIL"/>
              </w:rPr>
            </w:pPr>
            <w:r w:rsidRPr="00817B03">
              <w:t>[</w:t>
            </w:r>
            <w:r w:rsidRPr="00913A62">
              <w:rPr>
                <w:rStyle w:val="ChCharisSIL"/>
              </w:rPr>
              <w:t>ˈtɐ</w:t>
            </w:r>
            <w:r w:rsidR="006F0FAF">
              <w:rPr>
                <w:rStyle w:val="ChCharisSIL"/>
              </w:rPr>
              <w:t>w</w:t>
            </w:r>
            <w:r w:rsidRPr="006D3BED">
              <w:t>]</w:t>
            </w:r>
          </w:p>
        </w:tc>
        <w:tc>
          <w:tcPr>
            <w:tcW w:w="907" w:type="dxa"/>
            <w:shd w:val="clear" w:color="auto" w:fill="auto"/>
          </w:tcPr>
          <w:p w14:paraId="7F20021C" w14:textId="77777777" w:rsidR="00140A47" w:rsidRPr="00913A62" w:rsidRDefault="00140A47" w:rsidP="00603D39">
            <w:pPr>
              <w:pStyle w:val="TableCell0-2115ptBreak"/>
              <w:rPr>
                <w:rStyle w:val="ChItalBold"/>
              </w:rPr>
            </w:pPr>
            <w:r w:rsidRPr="00913A62">
              <w:rPr>
                <w:rStyle w:val="ChItalBold"/>
              </w:rPr>
              <w:t>taw</w:t>
            </w:r>
          </w:p>
        </w:tc>
        <w:tc>
          <w:tcPr>
            <w:tcW w:w="1758" w:type="dxa"/>
            <w:shd w:val="clear" w:color="auto" w:fill="auto"/>
          </w:tcPr>
          <w:p w14:paraId="09FDE350" w14:textId="331DF8D1" w:rsidR="00140A47" w:rsidRPr="00913A62" w:rsidRDefault="00B7093A" w:rsidP="00603D39">
            <w:pPr>
              <w:pStyle w:val="TableCell0-2115ptBreak"/>
            </w:pPr>
            <w:r>
              <w:t>‘</w:t>
            </w:r>
            <w:r w:rsidR="00140A47" w:rsidRPr="00913A62">
              <w:t>know</w:t>
            </w:r>
            <w:r>
              <w:t>’</w:t>
            </w:r>
          </w:p>
        </w:tc>
      </w:tr>
    </w:tbl>
    <w:p w14:paraId="4213B738" w14:textId="77777777" w:rsidR="00732396" w:rsidRPr="006941A3" w:rsidRDefault="00732396" w:rsidP="003F5404">
      <w:pPr>
        <w:pStyle w:val="Body0010after"/>
      </w:pPr>
    </w:p>
    <w:p w14:paraId="0968C4E0" w14:textId="77777777" w:rsidR="00140A47" w:rsidRPr="00913A62" w:rsidRDefault="00140A47" w:rsidP="00140A47">
      <w:pPr>
        <w:pStyle w:val="Heading3"/>
      </w:pPr>
      <w:bookmarkStart w:id="860" w:name="_Ref324760130"/>
      <w:bookmarkStart w:id="861" w:name="_Toc334169243"/>
      <w:bookmarkStart w:id="862" w:name="_Toc342590003"/>
      <w:bookmarkStart w:id="863" w:name="_Toc440455517"/>
      <w:r w:rsidRPr="00913A62">
        <w:t>Vowel system</w:t>
      </w:r>
      <w:bookmarkEnd w:id="860"/>
      <w:bookmarkEnd w:id="861"/>
      <w:bookmarkEnd w:id="862"/>
      <w:bookmarkEnd w:id="863"/>
    </w:p>
    <w:p w14:paraId="13557D93" w14:textId="77777777" w:rsidR="00140A47" w:rsidRPr="00913A62" w:rsidRDefault="00140A47" w:rsidP="00140A47">
      <w:pPr>
        <w:pStyle w:val="Heading4"/>
      </w:pPr>
      <w:bookmarkStart w:id="864" w:name="_Ref334076881"/>
      <w:r w:rsidRPr="00913A62">
        <w:t>Vowel inventory</w:t>
      </w:r>
      <w:bookmarkEnd w:id="864"/>
    </w:p>
    <w:p w14:paraId="51BF2CB8" w14:textId="77777777" w:rsidR="00140A47" w:rsidRPr="00913A62" w:rsidRDefault="00140A47" w:rsidP="00942139">
      <w:pPr>
        <w:pStyle w:val="Body0005after"/>
      </w:pPr>
      <w:bookmarkStart w:id="865" w:name="_Ref323806651"/>
      <w:r w:rsidRPr="00913A62">
        <w:t xml:space="preserve">The Papuan Malay vowel inventory, presented in </w:t>
      </w:r>
      <w:r w:rsidRPr="00913A62">
        <w:fldChar w:fldCharType="begin"/>
      </w:r>
      <w:r w:rsidRPr="00913A62">
        <w:instrText xml:space="preserve"> REF _Ref334111306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6</w:t>
      </w:r>
      <w:r w:rsidRPr="00913A62">
        <w:fldChar w:fldCharType="end"/>
      </w:r>
      <w:r w:rsidRPr="00913A62">
        <w:t>, consists of two front and two back vowels, and one open central vowel.</w:t>
      </w:r>
    </w:p>
    <w:p w14:paraId="2E237127" w14:textId="77777777" w:rsidR="00140A47" w:rsidRPr="00A24420" w:rsidRDefault="00140A47" w:rsidP="004D089D">
      <w:pPr>
        <w:pStyle w:val="Caption"/>
      </w:pPr>
      <w:bookmarkStart w:id="866" w:name="_Ref334111306"/>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6</w:t>
        </w:r>
      </w:fldSimple>
      <w:bookmarkEnd w:id="865"/>
      <w:bookmarkEnd w:id="866"/>
      <w:r w:rsidRPr="00913A62">
        <w:t>:</w:t>
      </w:r>
      <w:r w:rsidRPr="00913A62">
        <w:tab/>
        <w:t>Papuan Malay vowel inventory</w:t>
      </w:r>
    </w:p>
    <w:tbl>
      <w:tblPr>
        <w:tblW w:w="4139" w:type="dxa"/>
        <w:tblInd w:w="170" w:type="dxa"/>
        <w:tblLayout w:type="fixed"/>
        <w:tblLook w:val="01E0" w:firstRow="1" w:lastRow="1" w:firstColumn="1" w:lastColumn="1" w:noHBand="0" w:noVBand="0"/>
      </w:tblPr>
      <w:tblGrid>
        <w:gridCol w:w="1247"/>
        <w:gridCol w:w="964"/>
        <w:gridCol w:w="964"/>
        <w:gridCol w:w="964"/>
      </w:tblGrid>
      <w:tr w:rsidR="00AC23C4" w:rsidRPr="00913A62" w14:paraId="2019EB72" w14:textId="77777777" w:rsidTr="008A2551">
        <w:tc>
          <w:tcPr>
            <w:tcW w:w="1247" w:type="dxa"/>
            <w:tcBorders>
              <w:top w:val="single" w:sz="4" w:space="0" w:color="auto"/>
            </w:tcBorders>
            <w:shd w:val="clear" w:color="auto" w:fill="auto"/>
          </w:tcPr>
          <w:p w14:paraId="20B8A4A2" w14:textId="77777777" w:rsidR="00140A47" w:rsidRPr="00913A62" w:rsidRDefault="00140A47" w:rsidP="00140A47">
            <w:pPr>
              <w:pStyle w:val="TableHd"/>
            </w:pPr>
          </w:p>
        </w:tc>
        <w:tc>
          <w:tcPr>
            <w:tcW w:w="964" w:type="dxa"/>
            <w:tcBorders>
              <w:top w:val="single" w:sz="4" w:space="0" w:color="auto"/>
            </w:tcBorders>
            <w:shd w:val="clear" w:color="auto" w:fill="auto"/>
          </w:tcPr>
          <w:p w14:paraId="6690AEEB" w14:textId="77777777" w:rsidR="00140A47" w:rsidRPr="0099608C" w:rsidRDefault="00140A47" w:rsidP="00140A47">
            <w:pPr>
              <w:pStyle w:val="TableHd"/>
              <w:rPr>
                <w:rStyle w:val="ChSmallCaps"/>
              </w:rPr>
            </w:pPr>
            <w:r w:rsidRPr="0099608C">
              <w:rPr>
                <w:rStyle w:val="ChSmallCaps"/>
              </w:rPr>
              <w:t>front</w:t>
            </w:r>
          </w:p>
        </w:tc>
        <w:tc>
          <w:tcPr>
            <w:tcW w:w="964" w:type="dxa"/>
            <w:tcBorders>
              <w:top w:val="single" w:sz="4" w:space="0" w:color="auto"/>
            </w:tcBorders>
            <w:shd w:val="clear" w:color="auto" w:fill="auto"/>
          </w:tcPr>
          <w:p w14:paraId="579365EE" w14:textId="77777777" w:rsidR="00140A47" w:rsidRPr="0099608C" w:rsidRDefault="00140A47" w:rsidP="00140A47">
            <w:pPr>
              <w:pStyle w:val="TableHd"/>
              <w:rPr>
                <w:rStyle w:val="ChSmallCaps"/>
              </w:rPr>
            </w:pPr>
            <w:r w:rsidRPr="0099608C">
              <w:rPr>
                <w:rStyle w:val="ChSmallCaps"/>
              </w:rPr>
              <w:t>central</w:t>
            </w:r>
          </w:p>
        </w:tc>
        <w:tc>
          <w:tcPr>
            <w:tcW w:w="964" w:type="dxa"/>
            <w:tcBorders>
              <w:top w:val="single" w:sz="4" w:space="0" w:color="auto"/>
            </w:tcBorders>
            <w:shd w:val="clear" w:color="auto" w:fill="auto"/>
          </w:tcPr>
          <w:p w14:paraId="4CBA3F44" w14:textId="77777777" w:rsidR="00140A47" w:rsidRPr="0099608C" w:rsidRDefault="00140A47" w:rsidP="00140A47">
            <w:pPr>
              <w:pStyle w:val="TableHd"/>
              <w:rPr>
                <w:rStyle w:val="ChSmallCaps"/>
              </w:rPr>
            </w:pPr>
            <w:r w:rsidRPr="0099608C">
              <w:rPr>
                <w:rStyle w:val="ChSmallCaps"/>
              </w:rPr>
              <w:t>back</w:t>
            </w:r>
          </w:p>
        </w:tc>
      </w:tr>
      <w:tr w:rsidR="00AC23C4" w:rsidRPr="00913A62" w14:paraId="7419A14E" w14:textId="77777777" w:rsidTr="008A2551">
        <w:tc>
          <w:tcPr>
            <w:tcW w:w="1247" w:type="dxa"/>
            <w:shd w:val="clear" w:color="auto" w:fill="auto"/>
          </w:tcPr>
          <w:p w14:paraId="1D6A42CB" w14:textId="77777777" w:rsidR="00140A47" w:rsidRPr="00603D39" w:rsidRDefault="00140A47" w:rsidP="00603D39">
            <w:pPr>
              <w:pStyle w:val="TableCell2-2115pt"/>
              <w:rPr>
                <w:rStyle w:val="ChSmallCaps"/>
              </w:rPr>
            </w:pPr>
            <w:r w:rsidRPr="00603D39">
              <w:rPr>
                <w:rStyle w:val="ChSmallCaps"/>
              </w:rPr>
              <w:t>close</w:t>
            </w:r>
          </w:p>
        </w:tc>
        <w:tc>
          <w:tcPr>
            <w:tcW w:w="964" w:type="dxa"/>
            <w:shd w:val="clear" w:color="auto" w:fill="auto"/>
          </w:tcPr>
          <w:p w14:paraId="10911913" w14:textId="77777777" w:rsidR="00140A47" w:rsidRPr="00603D39" w:rsidRDefault="00140A47" w:rsidP="00603D39">
            <w:pPr>
              <w:pStyle w:val="TableCell2-2Center115pt"/>
              <w:rPr>
                <w:rStyle w:val="ChCharisSIL"/>
              </w:rPr>
            </w:pPr>
            <w:r w:rsidRPr="00603D39">
              <w:rPr>
                <w:rStyle w:val="ChCharisSIL"/>
              </w:rPr>
              <w:t>i</w:t>
            </w:r>
          </w:p>
        </w:tc>
        <w:tc>
          <w:tcPr>
            <w:tcW w:w="964" w:type="dxa"/>
            <w:shd w:val="clear" w:color="auto" w:fill="auto"/>
          </w:tcPr>
          <w:p w14:paraId="297BB1A4" w14:textId="77777777" w:rsidR="00140A47" w:rsidRPr="00603D39" w:rsidRDefault="00140A47" w:rsidP="00603D39">
            <w:pPr>
              <w:pStyle w:val="TableCell2-2Center115pt"/>
              <w:rPr>
                <w:rStyle w:val="ChCharisSIL"/>
              </w:rPr>
            </w:pPr>
          </w:p>
        </w:tc>
        <w:tc>
          <w:tcPr>
            <w:tcW w:w="964" w:type="dxa"/>
            <w:shd w:val="clear" w:color="auto" w:fill="auto"/>
          </w:tcPr>
          <w:p w14:paraId="095A9BDA" w14:textId="77777777" w:rsidR="00140A47" w:rsidRPr="00603D39" w:rsidRDefault="00140A47" w:rsidP="00603D39">
            <w:pPr>
              <w:pStyle w:val="TableCell2-2Center115pt"/>
              <w:rPr>
                <w:rStyle w:val="ChCharisSIL"/>
              </w:rPr>
            </w:pPr>
            <w:r w:rsidRPr="00603D39">
              <w:rPr>
                <w:rStyle w:val="ChCharisSIL"/>
              </w:rPr>
              <w:t>u</w:t>
            </w:r>
          </w:p>
        </w:tc>
      </w:tr>
      <w:tr w:rsidR="00AC23C4" w:rsidRPr="00913A62" w14:paraId="44F73DE1" w14:textId="77777777" w:rsidTr="008A2551">
        <w:tc>
          <w:tcPr>
            <w:tcW w:w="1247" w:type="dxa"/>
            <w:shd w:val="clear" w:color="auto" w:fill="auto"/>
          </w:tcPr>
          <w:p w14:paraId="164E267F" w14:textId="77777777" w:rsidR="00140A47" w:rsidRPr="00603D39" w:rsidRDefault="00140A47" w:rsidP="00603D39">
            <w:pPr>
              <w:pStyle w:val="TableCell0-2115pt"/>
              <w:rPr>
                <w:rStyle w:val="ChSmallCaps"/>
              </w:rPr>
            </w:pPr>
            <w:r w:rsidRPr="00603D39">
              <w:rPr>
                <w:rStyle w:val="ChSmallCaps"/>
              </w:rPr>
              <w:t>open-mid</w:t>
            </w:r>
          </w:p>
        </w:tc>
        <w:tc>
          <w:tcPr>
            <w:tcW w:w="964" w:type="dxa"/>
            <w:shd w:val="clear" w:color="auto" w:fill="auto"/>
          </w:tcPr>
          <w:p w14:paraId="4F27A509" w14:textId="77777777" w:rsidR="00140A47" w:rsidRPr="00603D39" w:rsidRDefault="00140A47" w:rsidP="00603D39">
            <w:pPr>
              <w:pStyle w:val="TableCell0-2Center115pt"/>
              <w:rPr>
                <w:rStyle w:val="ChCharisSIL"/>
              </w:rPr>
            </w:pPr>
            <w:r w:rsidRPr="00603D39">
              <w:rPr>
                <w:rStyle w:val="ChCharisSIL"/>
              </w:rPr>
              <w:t>ɛ</w:t>
            </w:r>
          </w:p>
        </w:tc>
        <w:tc>
          <w:tcPr>
            <w:tcW w:w="964" w:type="dxa"/>
            <w:shd w:val="clear" w:color="auto" w:fill="auto"/>
          </w:tcPr>
          <w:p w14:paraId="3EF32E60" w14:textId="77777777" w:rsidR="00140A47" w:rsidRPr="00603D39" w:rsidRDefault="00140A47" w:rsidP="00603D39">
            <w:pPr>
              <w:pStyle w:val="TableCell0-2Center115pt"/>
              <w:rPr>
                <w:rStyle w:val="ChCharisSIL"/>
              </w:rPr>
            </w:pPr>
          </w:p>
        </w:tc>
        <w:tc>
          <w:tcPr>
            <w:tcW w:w="964" w:type="dxa"/>
            <w:shd w:val="clear" w:color="auto" w:fill="auto"/>
          </w:tcPr>
          <w:p w14:paraId="1246E621" w14:textId="77777777" w:rsidR="00140A47" w:rsidRPr="00603D39" w:rsidRDefault="00140A47" w:rsidP="00603D39">
            <w:pPr>
              <w:pStyle w:val="TableCell0-2Center115pt"/>
              <w:rPr>
                <w:rStyle w:val="ChCharisSIL"/>
              </w:rPr>
            </w:pPr>
            <w:r w:rsidRPr="00603D39">
              <w:rPr>
                <w:rStyle w:val="ChCharisSIL"/>
              </w:rPr>
              <w:t>ɔ</w:t>
            </w:r>
          </w:p>
        </w:tc>
      </w:tr>
      <w:tr w:rsidR="00AC23C4" w:rsidRPr="00913A62" w14:paraId="416A522B" w14:textId="77777777" w:rsidTr="008A2551">
        <w:tc>
          <w:tcPr>
            <w:tcW w:w="1247" w:type="dxa"/>
            <w:tcBorders>
              <w:bottom w:val="single" w:sz="4" w:space="0" w:color="auto"/>
            </w:tcBorders>
            <w:shd w:val="clear" w:color="auto" w:fill="auto"/>
          </w:tcPr>
          <w:p w14:paraId="5C0DBBED" w14:textId="77777777" w:rsidR="00140A47" w:rsidRPr="00603D39" w:rsidRDefault="00140A47" w:rsidP="00603D39">
            <w:pPr>
              <w:pStyle w:val="TableCell0-2115ptBreak"/>
              <w:rPr>
                <w:rStyle w:val="ChSmallCaps"/>
              </w:rPr>
            </w:pPr>
            <w:r w:rsidRPr="00603D39">
              <w:rPr>
                <w:rStyle w:val="ChSmallCaps"/>
              </w:rPr>
              <w:t>open</w:t>
            </w:r>
          </w:p>
        </w:tc>
        <w:tc>
          <w:tcPr>
            <w:tcW w:w="964" w:type="dxa"/>
            <w:tcBorders>
              <w:bottom w:val="single" w:sz="4" w:space="0" w:color="auto"/>
            </w:tcBorders>
            <w:shd w:val="clear" w:color="auto" w:fill="auto"/>
          </w:tcPr>
          <w:p w14:paraId="15EF4F1D" w14:textId="77777777" w:rsidR="00140A47" w:rsidRPr="00603D39" w:rsidRDefault="00140A47" w:rsidP="00603D39">
            <w:pPr>
              <w:pStyle w:val="TableCell0-2Center115ptBreak"/>
              <w:rPr>
                <w:rStyle w:val="ChCharisSIL"/>
              </w:rPr>
            </w:pPr>
          </w:p>
        </w:tc>
        <w:tc>
          <w:tcPr>
            <w:tcW w:w="964" w:type="dxa"/>
            <w:tcBorders>
              <w:bottom w:val="single" w:sz="4" w:space="0" w:color="auto"/>
            </w:tcBorders>
            <w:shd w:val="clear" w:color="auto" w:fill="auto"/>
          </w:tcPr>
          <w:p w14:paraId="18BAC11D" w14:textId="77777777" w:rsidR="00140A47" w:rsidRPr="00603D39" w:rsidRDefault="00140A47" w:rsidP="00603D39">
            <w:pPr>
              <w:pStyle w:val="TableCell0-2Center115ptBreak"/>
              <w:rPr>
                <w:rStyle w:val="ChCharisSIL"/>
              </w:rPr>
            </w:pPr>
            <w:r w:rsidRPr="00603D39">
              <w:rPr>
                <w:rStyle w:val="ChCharisSIL"/>
              </w:rPr>
              <w:t>a</w:t>
            </w:r>
          </w:p>
        </w:tc>
        <w:tc>
          <w:tcPr>
            <w:tcW w:w="964" w:type="dxa"/>
            <w:tcBorders>
              <w:bottom w:val="single" w:sz="4" w:space="0" w:color="auto"/>
            </w:tcBorders>
            <w:shd w:val="clear" w:color="auto" w:fill="auto"/>
          </w:tcPr>
          <w:p w14:paraId="4F8F2424" w14:textId="77777777" w:rsidR="00140A47" w:rsidRPr="00603D39" w:rsidRDefault="00140A47" w:rsidP="00603D39">
            <w:pPr>
              <w:pStyle w:val="TableCell0-2Center115ptBreak"/>
              <w:rPr>
                <w:rStyle w:val="ChCharisSIL"/>
              </w:rPr>
            </w:pPr>
          </w:p>
        </w:tc>
      </w:tr>
    </w:tbl>
    <w:p w14:paraId="26DF1457" w14:textId="57EE22C1" w:rsidR="00140A47" w:rsidRDefault="00140A47" w:rsidP="00942139">
      <w:pPr>
        <w:pStyle w:val="Body0005after05before115pt"/>
      </w:pPr>
      <w:r w:rsidRPr="00913A62">
        <w:t xml:space="preserve">Three of the five vowels have </w:t>
      </w:r>
      <w:r w:rsidR="002211CC">
        <w:t xml:space="preserve">three </w:t>
      </w:r>
      <w:r w:rsidRPr="00913A62">
        <w:t>allophones each: /</w:t>
      </w:r>
      <w:r w:rsidRPr="00913A62">
        <w:rPr>
          <w:rStyle w:val="ChCharisSIL"/>
        </w:rPr>
        <w:t>i</w:t>
      </w:r>
      <w:r w:rsidRPr="00913A62">
        <w:t xml:space="preserve">/ can be realized as </w:t>
      </w:r>
      <w:r w:rsidRPr="00817B03">
        <w:t>[</w:t>
      </w:r>
      <w:r w:rsidRPr="00913A62">
        <w:rPr>
          <w:rStyle w:val="ChCharisSIL"/>
        </w:rPr>
        <w:t>i</w:t>
      </w:r>
      <w:r w:rsidRPr="00913A62">
        <w:t>], [</w:t>
      </w:r>
      <w:r w:rsidRPr="00913A62">
        <w:rPr>
          <w:rStyle w:val="ChCharisSIL"/>
        </w:rPr>
        <w:t>ɪ</w:t>
      </w:r>
      <w:r w:rsidRPr="00913A62">
        <w:t>], or [</w:t>
      </w:r>
      <w:r w:rsidRPr="00913A62">
        <w:rPr>
          <w:rStyle w:val="ChCharisSIL"/>
        </w:rPr>
        <w:t>e</w:t>
      </w:r>
      <w:r w:rsidRPr="00913A62">
        <w:t>], /u/ as [</w:t>
      </w:r>
      <w:r w:rsidRPr="00913A62">
        <w:rPr>
          <w:rStyle w:val="ChCharisSIL"/>
        </w:rPr>
        <w:t>u</w:t>
      </w:r>
      <w:r w:rsidRPr="00913A62">
        <w:t>], [</w:t>
      </w:r>
      <w:r w:rsidRPr="00913A62">
        <w:rPr>
          <w:rStyle w:val="ChCharisSIL"/>
        </w:rPr>
        <w:t>ʊ</w:t>
      </w:r>
      <w:r w:rsidRPr="00913A62">
        <w:t>], or [</w:t>
      </w:r>
      <w:r w:rsidRPr="00913A62">
        <w:rPr>
          <w:rStyle w:val="ChCharisSIL"/>
        </w:rPr>
        <w:t>o</w:t>
      </w:r>
      <w:r w:rsidRPr="00913A62">
        <w:t>], and /</w:t>
      </w:r>
      <w:r w:rsidRPr="00913A62">
        <w:rPr>
          <w:rStyle w:val="ChCharisSIL"/>
        </w:rPr>
        <w:t>ɛ</w:t>
      </w:r>
      <w:r w:rsidRPr="00913A62">
        <w:t>/ as [</w:t>
      </w:r>
      <w:r w:rsidRPr="00913A62">
        <w:rPr>
          <w:rStyle w:val="ChCharisSIL"/>
        </w:rPr>
        <w:t>ɛ</w:t>
      </w:r>
      <w:r w:rsidRPr="00913A62">
        <w:t>], [</w:t>
      </w:r>
      <w:r w:rsidRPr="00913A62">
        <w:rPr>
          <w:rStyle w:val="ChCharisSIL"/>
        </w:rPr>
        <w:t>ɛ̞</w:t>
      </w:r>
      <w:r w:rsidRPr="00913A62">
        <w:t>], or [</w:t>
      </w:r>
      <w:r w:rsidRPr="00913A62">
        <w:rPr>
          <w:rStyle w:val="ChCharisSIL"/>
        </w:rPr>
        <w:t>ə</w:t>
      </w:r>
      <w:r w:rsidRPr="00913A62">
        <w:t>]. The remaining two vowels have two allophones each: /</w:t>
      </w:r>
      <w:r w:rsidRPr="00913A62">
        <w:rPr>
          <w:rStyle w:val="ChCharisSIL"/>
        </w:rPr>
        <w:t>ɔ</w:t>
      </w:r>
      <w:r w:rsidRPr="00913A62">
        <w:t>/ can be realized as [</w:t>
      </w:r>
      <w:r w:rsidRPr="00913A62">
        <w:rPr>
          <w:rStyle w:val="ChCharisSIL"/>
        </w:rPr>
        <w:t>ɔ</w:t>
      </w:r>
      <w:r w:rsidRPr="00913A62">
        <w:t>] or [</w:t>
      </w:r>
      <w:r w:rsidRPr="00913A62">
        <w:rPr>
          <w:rStyle w:val="ChCharisSIL"/>
        </w:rPr>
        <w:t>ɔ̞</w:t>
      </w:r>
      <w:r w:rsidRPr="00913A62">
        <w:t>], and /</w:t>
      </w:r>
      <w:r w:rsidRPr="00913A62">
        <w:rPr>
          <w:rStyle w:val="ChCharisSIL"/>
        </w:rPr>
        <w:t>a</w:t>
      </w:r>
      <w:r w:rsidRPr="00913A62">
        <w:t>/ as [</w:t>
      </w:r>
      <w:r w:rsidRPr="00913A62">
        <w:rPr>
          <w:rStyle w:val="ChCharisSIL"/>
        </w:rPr>
        <w:t>a</w:t>
      </w:r>
      <w:r w:rsidRPr="00913A62">
        <w:t>] or [</w:t>
      </w:r>
      <w:r w:rsidRPr="00913A62">
        <w:rPr>
          <w:rStyle w:val="ChCharisSIL"/>
        </w:rPr>
        <w:t>ɐ</w:t>
      </w:r>
      <w:r w:rsidRPr="00913A62">
        <w:t>].</w:t>
      </w:r>
      <w:r w:rsidR="002211CC">
        <w:rPr>
          <w:rStyle w:val="FootnoteReference"/>
        </w:rPr>
        <w:footnoteReference w:id="65"/>
      </w:r>
      <w:r w:rsidRPr="00913A62">
        <w:t xml:space="preserve"> While </w:t>
      </w:r>
      <w:r w:rsidR="006C7CB3">
        <w:t>the</w:t>
      </w:r>
      <w:r w:rsidR="006C7CB3" w:rsidRPr="00203E2B">
        <w:t xml:space="preserve"> centralized allophones for the two close vowels /</w:t>
      </w:r>
      <w:r w:rsidR="006C7CB3" w:rsidRPr="00203E2B">
        <w:rPr>
          <w:rStyle w:val="ChCharisSIL"/>
        </w:rPr>
        <w:t>i</w:t>
      </w:r>
      <w:r w:rsidR="006C7CB3" w:rsidRPr="00203E2B">
        <w:t>/ and /</w:t>
      </w:r>
      <w:r w:rsidR="006C7CB3" w:rsidRPr="00203E2B">
        <w:rPr>
          <w:rStyle w:val="ChCharisSIL"/>
        </w:rPr>
        <w:t>u</w:t>
      </w:r>
      <w:r w:rsidR="006C7CB3" w:rsidRPr="00203E2B">
        <w:t>/ and for the open vowel /</w:t>
      </w:r>
      <w:r w:rsidR="006C7CB3" w:rsidRPr="00203E2B">
        <w:rPr>
          <w:rStyle w:val="ChCharisSIL"/>
        </w:rPr>
        <w:t>a</w:t>
      </w:r>
      <w:r w:rsidR="006C7CB3" w:rsidRPr="00203E2B">
        <w:t>/</w:t>
      </w:r>
      <w:r w:rsidR="006C7CB3">
        <w:t xml:space="preserve"> </w:t>
      </w:r>
      <w:r w:rsidR="006C7CB3" w:rsidRPr="00203E2B">
        <w:t>are represented with distinct entries in the IPA chart</w:t>
      </w:r>
      <w:r w:rsidRPr="00913A62">
        <w:t>, this is not the case for the open-mid vowels /</w:t>
      </w:r>
      <w:r w:rsidRPr="00913A62">
        <w:rPr>
          <w:rStyle w:val="ChCharisSIL"/>
        </w:rPr>
        <w:t>ɛ</w:t>
      </w:r>
      <w:r w:rsidRPr="00913A62">
        <w:t>/ and /</w:t>
      </w:r>
      <w:r w:rsidRPr="00913A62">
        <w:rPr>
          <w:rStyle w:val="ChCharisSIL"/>
        </w:rPr>
        <w:t>ɔ</w:t>
      </w:r>
      <w:r w:rsidRPr="00913A62">
        <w:rPr>
          <w:rFonts w:eastAsia="MS Mincho"/>
        </w:rPr>
        <w:t xml:space="preserve">/. In terms of their degree of openness, their </w:t>
      </w:r>
      <w:r w:rsidRPr="00913A62">
        <w:t xml:space="preserve">centralized </w:t>
      </w:r>
      <w:r w:rsidRPr="00913A62">
        <w:rPr>
          <w:rFonts w:eastAsia="MS Mincho"/>
        </w:rPr>
        <w:t xml:space="preserve">allophones </w:t>
      </w:r>
      <w:r w:rsidRPr="00913A62">
        <w:t>[</w:t>
      </w:r>
      <w:r w:rsidRPr="00913A62">
        <w:rPr>
          <w:rStyle w:val="ChCharisSIL"/>
        </w:rPr>
        <w:t>ɛ̞</w:t>
      </w:r>
      <w:r w:rsidRPr="00913A62">
        <w:t>] and [</w:t>
      </w:r>
      <w:r w:rsidRPr="00913A62">
        <w:rPr>
          <w:rStyle w:val="ChCharisSIL"/>
        </w:rPr>
        <w:t>ɔ̞</w:t>
      </w:r>
      <w:r w:rsidRPr="00913A62">
        <w:t xml:space="preserve">] </w:t>
      </w:r>
      <w:r w:rsidRPr="00913A62">
        <w:rPr>
          <w:rFonts w:eastAsia="MS Mincho"/>
        </w:rPr>
        <w:t>are distinctly lower than their non-</w:t>
      </w:r>
      <w:r w:rsidRPr="00913A62">
        <w:t xml:space="preserve">centralized </w:t>
      </w:r>
      <w:r w:rsidRPr="00913A62">
        <w:rPr>
          <w:rFonts w:eastAsia="MS Mincho"/>
        </w:rPr>
        <w:t xml:space="preserve">allophones </w:t>
      </w:r>
      <w:r w:rsidRPr="00913A62">
        <w:t>[</w:t>
      </w:r>
      <w:r w:rsidRPr="00913A62">
        <w:rPr>
          <w:rStyle w:val="ChCharisSIL"/>
        </w:rPr>
        <w:t>ɛ</w:t>
      </w:r>
      <w:r w:rsidRPr="00913A62">
        <w:t>] and [</w:t>
      </w:r>
      <w:r w:rsidRPr="00913A62">
        <w:rPr>
          <w:rStyle w:val="ChCharisSIL"/>
        </w:rPr>
        <w:t>ɔ</w:t>
      </w:r>
      <w:r w:rsidRPr="00913A62">
        <w:t xml:space="preserve">]. They are higher, however, than the respective </w:t>
      </w:r>
      <w:r w:rsidRPr="00913A62">
        <w:rPr>
          <w:rFonts w:eastAsia="MS Mincho"/>
        </w:rPr>
        <w:t>open-near vowels /</w:t>
      </w:r>
      <w:r w:rsidRPr="00913A62">
        <w:rPr>
          <w:rStyle w:val="ChCharisSIL"/>
        </w:rPr>
        <w:t>æ</w:t>
      </w:r>
      <w:r w:rsidRPr="00913A62">
        <w:rPr>
          <w:rFonts w:eastAsia="MS Mincho"/>
        </w:rPr>
        <w:t>/ and /</w:t>
      </w:r>
      <w:r w:rsidRPr="00913A62">
        <w:rPr>
          <w:rStyle w:val="ChCharisSIL"/>
        </w:rPr>
        <w:t>ɒ</w:t>
      </w:r>
      <w:r w:rsidR="00490480">
        <w:rPr>
          <w:rFonts w:eastAsia="MS Mincho"/>
        </w:rPr>
        <w:t xml:space="preserve">/ </w:t>
      </w:r>
      <w:r w:rsidR="00CC3B78">
        <w:rPr>
          <w:rFonts w:eastAsia="MS Mincho"/>
        </w:rPr>
        <w:t xml:space="preserve">found in other languages, as described in the </w:t>
      </w:r>
      <w:r w:rsidR="00B7093A">
        <w:rPr>
          <w:rFonts w:eastAsia="MS Mincho"/>
        </w:rPr>
        <w:t>“</w:t>
      </w:r>
      <w:r w:rsidR="00CC3B78">
        <w:rPr>
          <w:rFonts w:eastAsia="MS Mincho"/>
        </w:rPr>
        <w:t>IPA chart</w:t>
      </w:r>
      <w:r w:rsidR="00B7093A">
        <w:rPr>
          <w:rFonts w:eastAsia="MS Mincho"/>
        </w:rPr>
        <w:t>”</w:t>
      </w:r>
      <w:r w:rsidR="00CC3B78">
        <w:rPr>
          <w:rFonts w:eastAsia="MS Mincho"/>
        </w:rPr>
        <w:t xml:space="preserve"> (</w:t>
      </w:r>
      <w:r w:rsidR="0036505B" w:rsidRPr="0036505B">
        <w:rPr>
          <w:rStyle w:val="Citation"/>
        </w:rPr>
        <w:fldChar w:fldCharType="begin"/>
      </w:r>
      <w:r w:rsidR="003A5B20">
        <w:rPr>
          <w:rStyle w:val="Citation"/>
        </w:rPr>
        <w:instrText>ADDIN CITAVI.PLACEHOLDER 108eb95f-4197-41cf-8151-2d9ca36fabf4 PFBsYWNlaG9sZGVyPg0KICA8QWRkSW5WZXJzaW9uPjUuMi4wLjg8L0FkZEluVmVyc2lvbj4NCiAgPElkPjEwOGViOTVmLTQxOTctNDFjZi04MTUxLTJkOWNhMzZmYWJmNDwvSWQ+DQogIDxFbnRyaWVzPg0KICAgIDxFbnRyeT4NCiAgICAgIDxJZD5jZWZiNmM5MS1lMDEzLTQwOGItYjRkNy0xYzNlZGJmODczNWY8L0lkPg0KICAgICAgPE5vUGFyPnRydWU8L05vUGFyPg0KICAgICAgPFJlZmVyZW5jZUlkPmQ0NjE2ZTE2LTdhMWEtNGVmOS1hNmIwLTU3NjcwMzk5MWRk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UgSW50ZXJuYXRpb25hbCBQaG9uZXRpYyBBc3NvY2lhdGlvbiAyMDA1PC9UZXh0Pg0KICAgIDwvVGV4dFVuaXQ+DQogIDwvVGV4dFVuaXRzPg0KPC9QbGFjZWhvbGRlcj4=</w:instrText>
      </w:r>
      <w:r w:rsidR="0036505B" w:rsidRPr="0036505B">
        <w:rPr>
          <w:rStyle w:val="Citation"/>
        </w:rPr>
        <w:fldChar w:fldCharType="separate"/>
      </w:r>
      <w:bookmarkStart w:id="867" w:name="_CTVP001108eb95f419741cf81512d9ca36fabf4"/>
      <w:r w:rsidR="0092006B">
        <w:rPr>
          <w:rStyle w:val="Citation"/>
        </w:rPr>
        <w:t>The International Phonetic Association 2005</w:t>
      </w:r>
      <w:bookmarkEnd w:id="867"/>
      <w:r w:rsidR="0036505B" w:rsidRPr="0036505B">
        <w:rPr>
          <w:rStyle w:val="Citation"/>
        </w:rPr>
        <w:fldChar w:fldCharType="end"/>
      </w:r>
      <w:r w:rsidR="00021CA4">
        <w:t>; see also</w:t>
      </w:r>
      <w:r w:rsidR="00CC3B78">
        <w:t xml:space="preserve"> </w:t>
      </w:r>
      <w:r w:rsidR="00BA6215">
        <w:rPr>
          <w:rStyle w:val="Citation"/>
        </w:rPr>
        <w:fldChar w:fldCharType="begin"/>
      </w:r>
      <w:r w:rsidR="003A5B20">
        <w:rPr>
          <w:rStyle w:val="Citation"/>
        </w:rPr>
        <w:instrText>ADDIN CITAVI.PLACEHOLDER 003a4cf3-2b18-4a07-a693-bcc575c2bb15 PFBsYWNlaG9sZGVyPg0KICA8QWRkSW5WZXJzaW9uPjUuMi4wLjg8L0FkZEluVmVyc2lvbj4NCiAgPElkPjAwM2E0Y2YzLTJiMTgtNGEwNy1hNjkzLWJjYzU3NWMyYmIxNTwvSWQ+DQogIDxFbnRyaWVzPg0KICAgIDxFbnRyeT4NCiAgICAgIDxJZD5hMzFjOGY2OC1iYWVmLTQ4YzUtYmQyNC00OTJjMGJiZWVlOTA8L0lkPg0KICAgICAgPE5vUGFyPnRydWU8L05vUGFyPg0KICAgICAgPFJlZmVyZW5jZUlkPjYzOWE3Njg5LWViNjQtNDBlZS05OGZmLTBkODEyMWI1OWFkM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TCBJbnRlcm5hdGlvbmFsIDE5OTbigJMyMDA4PC9UZXh0Pg0KICAgIDwvVGV4dFVuaXQ+DQogIDwvVGV4dFVuaXRzPg0KPC9QbGFjZWhvbGRlcj4=</w:instrText>
      </w:r>
      <w:r w:rsidR="00BA6215">
        <w:rPr>
          <w:rStyle w:val="Citation"/>
        </w:rPr>
        <w:fldChar w:fldCharType="separate"/>
      </w:r>
      <w:bookmarkStart w:id="868" w:name="_CTVP001003a4cf32b184a07a693bcc575c2bb15"/>
      <w:r w:rsidR="0092006B">
        <w:rPr>
          <w:rStyle w:val="Citation"/>
        </w:rPr>
        <w:t>SIL International 1996–2008</w:t>
      </w:r>
      <w:bookmarkEnd w:id="868"/>
      <w:r w:rsidR="00BA6215">
        <w:rPr>
          <w:rStyle w:val="Citation"/>
        </w:rPr>
        <w:fldChar w:fldCharType="end"/>
      </w:r>
      <w:r w:rsidR="00CC3B78">
        <w:t>)</w:t>
      </w:r>
      <w:r w:rsidR="006C7CB3">
        <w:rPr>
          <w:rFonts w:eastAsia="MS Mincho"/>
        </w:rPr>
        <w:t xml:space="preserve">. </w:t>
      </w:r>
      <w:r w:rsidRPr="00913A62">
        <w:rPr>
          <w:rFonts w:eastAsia="MS Mincho"/>
        </w:rPr>
        <w:t xml:space="preserve">Hence, </w:t>
      </w:r>
      <w:r w:rsidR="006C7CB3">
        <w:rPr>
          <w:rFonts w:eastAsia="MS Mincho"/>
        </w:rPr>
        <w:t>as they lie</w:t>
      </w:r>
      <w:r w:rsidRPr="00913A62">
        <w:rPr>
          <w:rFonts w:eastAsia="MS Mincho"/>
        </w:rPr>
        <w:t xml:space="preserve"> in-between the open-mid and open-near vowels</w:t>
      </w:r>
      <w:r w:rsidR="006C7CB3">
        <w:rPr>
          <w:rFonts w:eastAsia="MS Mincho"/>
        </w:rPr>
        <w:t>,</w:t>
      </w:r>
      <w:r w:rsidRPr="00913A62">
        <w:rPr>
          <w:rFonts w:eastAsia="MS Mincho"/>
        </w:rPr>
        <w:t xml:space="preserve"> these two allophones are represented as </w:t>
      </w:r>
      <w:r w:rsidRPr="00913A62">
        <w:t>[</w:t>
      </w:r>
      <w:r w:rsidRPr="00913A62">
        <w:rPr>
          <w:rStyle w:val="ChCharisSIL"/>
        </w:rPr>
        <w:t>ɛ̞</w:t>
      </w:r>
      <w:r w:rsidRPr="00913A62">
        <w:t>] and [</w:t>
      </w:r>
      <w:r w:rsidRPr="00913A62">
        <w:rPr>
          <w:rStyle w:val="ChCharisSIL"/>
        </w:rPr>
        <w:t>ɔ̞</w:t>
      </w:r>
      <w:r w:rsidRPr="00913A62">
        <w:t>].</w:t>
      </w:r>
      <w:r w:rsidR="008645D7">
        <w:t xml:space="preserve"> </w:t>
      </w:r>
      <w:r w:rsidR="008645D7">
        <w:fldChar w:fldCharType="begin"/>
      </w:r>
      <w:r w:rsidR="008645D7">
        <w:instrText xml:space="preserve"> REF _Ref417128501 \h </w:instrText>
      </w:r>
      <w:r w:rsidR="008645D7">
        <w:fldChar w:fldCharType="separate"/>
      </w:r>
      <w:r w:rsidR="00154D81">
        <w:t xml:space="preserve">Figure </w:t>
      </w:r>
      <w:r w:rsidR="00154D81">
        <w:rPr>
          <w:noProof/>
          <w:cs/>
        </w:rPr>
        <w:t>‎</w:t>
      </w:r>
      <w:r w:rsidR="00154D81">
        <w:rPr>
          <w:noProof/>
        </w:rPr>
        <w:t>2</w:t>
      </w:r>
      <w:r w:rsidR="00154D81">
        <w:t>.</w:t>
      </w:r>
      <w:r w:rsidR="00154D81">
        <w:rPr>
          <w:noProof/>
        </w:rPr>
        <w:t>1</w:t>
      </w:r>
      <w:r w:rsidR="008645D7">
        <w:fldChar w:fldCharType="end"/>
      </w:r>
      <w:r w:rsidRPr="00913A62">
        <w:t xml:space="preserve"> presents the vowel space for the five vowels and their allophones.</w:t>
      </w:r>
      <w:r w:rsidR="003526D0">
        <w:rPr>
          <w:rStyle w:val="FootnoteReference"/>
        </w:rPr>
        <w:footnoteReference w:id="66"/>
      </w:r>
    </w:p>
    <w:p w14:paraId="571C037A" w14:textId="77777777" w:rsidR="00140A47" w:rsidRPr="00913A62" w:rsidRDefault="001B1048" w:rsidP="00F3646F">
      <w:pPr>
        <w:pStyle w:val="Figure"/>
      </w:pPr>
      <w:r w:rsidRPr="00913A62">
        <w:object w:dxaOrig="9554" w:dyaOrig="7034" w14:anchorId="50F6E0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9pt;height:143.85pt" o:ole="">
            <v:imagedata r:id="rId28" o:title=""/>
          </v:shape>
          <o:OLEObject Type="Embed" ProgID="Unknown" ShapeID="_x0000_i1025" DrawAspect="Content" ObjectID="_1514208033" r:id="rId29"/>
        </w:object>
      </w:r>
    </w:p>
    <w:p w14:paraId="68BE5029" w14:textId="77777777" w:rsidR="008645D7" w:rsidRDefault="008645D7" w:rsidP="00C17373">
      <w:pPr>
        <w:pStyle w:val="CapFigure"/>
      </w:pPr>
      <w:bookmarkStart w:id="869" w:name="_Ref417128501"/>
      <w:r>
        <w:t xml:space="preserve">Figure </w:t>
      </w:r>
      <w:fldSimple w:instr=" STYLEREF 1 \s ">
        <w:r w:rsidR="00154D81">
          <w:rPr>
            <w:noProof/>
            <w:cs/>
          </w:rPr>
          <w:t>‎</w:t>
        </w:r>
        <w:r w:rsidR="00154D81">
          <w:rPr>
            <w:noProof/>
          </w:rPr>
          <w:t>2</w:t>
        </w:r>
      </w:fldSimple>
      <w:r w:rsidR="00C17373">
        <w:t>.</w:t>
      </w:r>
      <w:fldSimple w:instr=" SEQ Figure \* ARABIC \s 1 ">
        <w:r w:rsidR="00154D81">
          <w:rPr>
            <w:noProof/>
          </w:rPr>
          <w:t>1</w:t>
        </w:r>
      </w:fldSimple>
      <w:bookmarkEnd w:id="869"/>
      <w:r>
        <w:t>:</w:t>
      </w:r>
      <w:r>
        <w:tab/>
      </w:r>
      <w:r w:rsidRPr="00913A62">
        <w:t>Vowel space for the Papuan Malay vowels</w:t>
      </w:r>
    </w:p>
    <w:p w14:paraId="681623DC" w14:textId="77777777" w:rsidR="00140A47" w:rsidRPr="00913A62" w:rsidRDefault="00140A47" w:rsidP="00AF7CAD">
      <w:pPr>
        <w:pStyle w:val="Body0015after"/>
      </w:pPr>
      <w:r w:rsidRPr="00913A62">
        <w:t>The phonological processes involved in the allophonic variation of the Papuan Malay vowels are discussed in §</w:t>
      </w:r>
      <w:r w:rsidRPr="00913A62">
        <w:fldChar w:fldCharType="begin"/>
      </w:r>
      <w:r w:rsidRPr="00913A62">
        <w:instrText xml:space="preserve"> REF _Ref332787528 \w \h </w:instrText>
      </w:r>
      <w:r>
        <w:instrText xml:space="preserve"> \* MERGEFORMAT </w:instrText>
      </w:r>
      <w:r w:rsidRPr="00913A62">
        <w:fldChar w:fldCharType="separate"/>
      </w:r>
      <w:r w:rsidR="00154D81">
        <w:rPr>
          <w:cs/>
        </w:rPr>
        <w:t>‎</w:t>
      </w:r>
      <w:r w:rsidR="00154D81">
        <w:t>2.2</w:t>
      </w:r>
      <w:r w:rsidRPr="00913A62">
        <w:fldChar w:fldCharType="end"/>
      </w:r>
      <w:r w:rsidRPr="00913A62">
        <w:t>.</w:t>
      </w:r>
    </w:p>
    <w:p w14:paraId="346AAF80" w14:textId="77777777" w:rsidR="00140A47" w:rsidRPr="00913A62" w:rsidRDefault="00140A47" w:rsidP="00140A47">
      <w:pPr>
        <w:pStyle w:val="Heading4"/>
      </w:pPr>
      <w:bookmarkStart w:id="870" w:name="_Ref334076882"/>
      <w:r w:rsidRPr="00913A62">
        <w:t>Contrast between the vowel segments</w:t>
      </w:r>
      <w:bookmarkEnd w:id="870"/>
    </w:p>
    <w:p w14:paraId="7BDB8FA6" w14:textId="77777777" w:rsidR="00140A47" w:rsidRPr="00913A62" w:rsidRDefault="00140A47" w:rsidP="00942139">
      <w:pPr>
        <w:pStyle w:val="Body0005after"/>
        <w:rPr>
          <w:lang w:eastAsia="en-US"/>
        </w:rPr>
      </w:pPr>
      <w:r w:rsidRPr="00913A62">
        <w:t xml:space="preserve">Contrast between the five vowel segments in disyllabic lexical items is presented in minimal or near-minimal pairs in the following tables: in open stressed penultimate </w:t>
      </w:r>
      <w:r w:rsidRPr="00913A62">
        <w:lastRenderedPageBreak/>
        <w:t xml:space="preserve">syllables in </w:t>
      </w:r>
      <w:r w:rsidRPr="00913A62">
        <w:fldChar w:fldCharType="begin"/>
      </w:r>
      <w:r w:rsidRPr="00913A62">
        <w:instrText xml:space="preserve"> REF _Ref323820394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7</w:t>
      </w:r>
      <w:r w:rsidRPr="00913A62">
        <w:fldChar w:fldCharType="end"/>
      </w:r>
      <w:r w:rsidRPr="00913A62">
        <w:t xml:space="preserve">, in closed stressed penultimate syllables in </w:t>
      </w:r>
      <w:r w:rsidRPr="00913A62">
        <w:fldChar w:fldCharType="begin"/>
      </w:r>
      <w:r w:rsidRPr="00913A62">
        <w:instrText xml:space="preserve"> REF _Ref32382039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8</w:t>
      </w:r>
      <w:r w:rsidRPr="00913A62">
        <w:fldChar w:fldCharType="end"/>
      </w:r>
      <w:r w:rsidRPr="00913A62">
        <w:t xml:space="preserve">, and in open unstressed ultimate syllables in </w:t>
      </w:r>
      <w:r w:rsidRPr="00913A62">
        <w:fldChar w:fldCharType="begin"/>
      </w:r>
      <w:r w:rsidRPr="00913A62">
        <w:instrText xml:space="preserve"> REF _Ref323820398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9</w:t>
      </w:r>
      <w:r w:rsidRPr="00913A62">
        <w:fldChar w:fldCharType="end"/>
      </w:r>
      <w:r w:rsidRPr="00913A62">
        <w:t xml:space="preserve">. </w:t>
      </w:r>
      <w:r w:rsidRPr="00913A62">
        <w:rPr>
          <w:lang w:eastAsia="en-US"/>
        </w:rPr>
        <w:t>When minimal or near-minimal pairs could not be found,</w:t>
      </w:r>
      <w:r w:rsidRPr="00FF2582">
        <w:t xml:space="preserve"> </w:t>
      </w:r>
      <w:r w:rsidRPr="00913A62">
        <w:rPr>
          <w:lang w:eastAsia="en-US"/>
        </w:rPr>
        <w:t xml:space="preserve">another word containing a contrasting </w:t>
      </w:r>
      <w:r w:rsidRPr="00913A62">
        <w:t>vowel</w:t>
      </w:r>
      <w:r w:rsidRPr="00913A62">
        <w:rPr>
          <w:lang w:eastAsia="en-US"/>
        </w:rPr>
        <w:t xml:space="preserve"> segment is given.</w:t>
      </w:r>
    </w:p>
    <w:p w14:paraId="3122BE74" w14:textId="77777777" w:rsidR="00140A47" w:rsidRDefault="00140A47" w:rsidP="00140A47">
      <w:pPr>
        <w:pStyle w:val="Caption"/>
      </w:pPr>
      <w:bookmarkStart w:id="871" w:name="_Ref323820394"/>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7</w:t>
        </w:r>
      </w:fldSimple>
      <w:bookmarkEnd w:id="871"/>
      <w:r w:rsidRPr="00913A62">
        <w:t>:</w:t>
      </w:r>
      <w:r w:rsidRPr="00913A62">
        <w:tab/>
        <w:t>Vowel contrast in open stressed penultimate syllables</w:t>
      </w:r>
    </w:p>
    <w:tbl>
      <w:tblPr>
        <w:tblW w:w="4366" w:type="dxa"/>
        <w:tblInd w:w="170" w:type="dxa"/>
        <w:tblBorders>
          <w:bottom w:val="single" w:sz="4" w:space="0" w:color="auto"/>
        </w:tblBorders>
        <w:tblLayout w:type="fixed"/>
        <w:tblLook w:val="01E0" w:firstRow="1" w:lastRow="1" w:firstColumn="1" w:lastColumn="1" w:noHBand="0" w:noVBand="0"/>
      </w:tblPr>
      <w:tblGrid>
        <w:gridCol w:w="907"/>
        <w:gridCol w:w="1021"/>
        <w:gridCol w:w="907"/>
        <w:gridCol w:w="1531"/>
      </w:tblGrid>
      <w:tr w:rsidR="00140A47" w:rsidRPr="00913A62" w14:paraId="474E5A41" w14:textId="77777777" w:rsidTr="000335CE">
        <w:trPr>
          <w:tblHeader/>
        </w:trPr>
        <w:tc>
          <w:tcPr>
            <w:tcW w:w="907" w:type="dxa"/>
            <w:tcBorders>
              <w:top w:val="single" w:sz="4" w:space="0" w:color="auto"/>
              <w:bottom w:val="single" w:sz="4" w:space="0" w:color="auto"/>
            </w:tcBorders>
            <w:shd w:val="clear" w:color="auto" w:fill="auto"/>
          </w:tcPr>
          <w:p w14:paraId="1CF13864" w14:textId="77777777" w:rsidR="00140A47" w:rsidRPr="00913A62" w:rsidRDefault="00140A47" w:rsidP="00140A47">
            <w:pPr>
              <w:pStyle w:val="TableHd"/>
            </w:pPr>
            <w:r w:rsidRPr="00913A62">
              <w:t>Contrast</w:t>
            </w:r>
          </w:p>
        </w:tc>
        <w:tc>
          <w:tcPr>
            <w:tcW w:w="1021" w:type="dxa"/>
            <w:tcBorders>
              <w:top w:val="single" w:sz="4" w:space="0" w:color="auto"/>
              <w:bottom w:val="single" w:sz="4" w:space="0" w:color="auto"/>
            </w:tcBorders>
            <w:shd w:val="clear" w:color="auto" w:fill="auto"/>
          </w:tcPr>
          <w:p w14:paraId="6D0D1C68" w14:textId="77777777" w:rsidR="00140A47" w:rsidRPr="00913A62" w:rsidRDefault="00140A47" w:rsidP="00140A47">
            <w:pPr>
              <w:pStyle w:val="TableHdLeft"/>
            </w:pPr>
            <w:r w:rsidRPr="00913A62">
              <w:t>Item</w:t>
            </w:r>
          </w:p>
        </w:tc>
        <w:tc>
          <w:tcPr>
            <w:tcW w:w="907" w:type="dxa"/>
            <w:tcBorders>
              <w:top w:val="single" w:sz="4" w:space="0" w:color="auto"/>
              <w:bottom w:val="single" w:sz="4" w:space="0" w:color="auto"/>
            </w:tcBorders>
            <w:shd w:val="clear" w:color="auto" w:fill="auto"/>
          </w:tcPr>
          <w:p w14:paraId="2B07B7F2" w14:textId="77777777" w:rsidR="00140A47" w:rsidRPr="00913A62" w:rsidRDefault="00140A47" w:rsidP="00140A47">
            <w:pPr>
              <w:pStyle w:val="TableHdLeft"/>
            </w:pPr>
            <w:r w:rsidRPr="00913A62">
              <w:t>Orthogr.</w:t>
            </w:r>
          </w:p>
        </w:tc>
        <w:tc>
          <w:tcPr>
            <w:tcW w:w="1531" w:type="dxa"/>
            <w:tcBorders>
              <w:top w:val="single" w:sz="4" w:space="0" w:color="auto"/>
              <w:bottom w:val="single" w:sz="4" w:space="0" w:color="auto"/>
            </w:tcBorders>
            <w:shd w:val="clear" w:color="auto" w:fill="auto"/>
          </w:tcPr>
          <w:p w14:paraId="6228839F" w14:textId="77777777" w:rsidR="00140A47" w:rsidRPr="00913A62" w:rsidRDefault="00140A47" w:rsidP="00140A47">
            <w:pPr>
              <w:pStyle w:val="TableHdLeft"/>
            </w:pPr>
            <w:r w:rsidRPr="00913A62">
              <w:t>Gloss</w:t>
            </w:r>
          </w:p>
        </w:tc>
      </w:tr>
      <w:tr w:rsidR="00140A47" w:rsidRPr="0017544E" w14:paraId="51501789" w14:textId="77777777" w:rsidTr="000335CE">
        <w:tc>
          <w:tcPr>
            <w:tcW w:w="907" w:type="dxa"/>
            <w:tcBorders>
              <w:top w:val="single" w:sz="4" w:space="0" w:color="auto"/>
            </w:tcBorders>
            <w:shd w:val="clear" w:color="auto" w:fill="auto"/>
          </w:tcPr>
          <w:p w14:paraId="23E9543E" w14:textId="77777777" w:rsidR="00140A47" w:rsidRPr="0017544E" w:rsidRDefault="00140A47" w:rsidP="001C5AB3">
            <w:pPr>
              <w:pStyle w:val="TableCell2-2115pt"/>
              <w:rPr>
                <w:rStyle w:val="ChCharisSIL"/>
              </w:rPr>
            </w:pPr>
            <w:r w:rsidRPr="0017544E">
              <w:rPr>
                <w:rStyle w:val="ChCharisSIL"/>
              </w:rPr>
              <w:t>i~ɛ</w:t>
            </w:r>
          </w:p>
        </w:tc>
        <w:tc>
          <w:tcPr>
            <w:tcW w:w="1021" w:type="dxa"/>
            <w:tcBorders>
              <w:top w:val="single" w:sz="4" w:space="0" w:color="auto"/>
            </w:tcBorders>
            <w:shd w:val="clear" w:color="auto" w:fill="auto"/>
          </w:tcPr>
          <w:p w14:paraId="4951A630" w14:textId="77777777" w:rsidR="00140A47" w:rsidRPr="0017544E" w:rsidRDefault="00140A47" w:rsidP="001C5AB3">
            <w:pPr>
              <w:pStyle w:val="TableCell2-2115pt"/>
              <w:rPr>
                <w:rStyle w:val="ChCharisSIL"/>
              </w:rPr>
            </w:pPr>
            <w:r w:rsidRPr="0017544E">
              <w:t>[</w:t>
            </w:r>
            <w:r w:rsidR="00A40697" w:rsidRPr="0017544E">
              <w:rPr>
                <w:rStyle w:val="ChCharisSIL"/>
              </w:rPr>
              <w:t>ˈi.kʊt̚</w:t>
            </w:r>
            <w:r w:rsidRPr="0017544E">
              <w:t>]</w:t>
            </w:r>
          </w:p>
        </w:tc>
        <w:tc>
          <w:tcPr>
            <w:tcW w:w="907" w:type="dxa"/>
            <w:tcBorders>
              <w:top w:val="single" w:sz="4" w:space="0" w:color="auto"/>
            </w:tcBorders>
            <w:shd w:val="clear" w:color="auto" w:fill="auto"/>
          </w:tcPr>
          <w:p w14:paraId="5C616D35" w14:textId="77777777" w:rsidR="00140A47" w:rsidRPr="0017544E" w:rsidRDefault="00A40697" w:rsidP="001C5AB3">
            <w:pPr>
              <w:pStyle w:val="TableCell2-2115pt"/>
              <w:rPr>
                <w:rStyle w:val="ChItalBold"/>
              </w:rPr>
            </w:pPr>
            <w:r w:rsidRPr="0017544E">
              <w:rPr>
                <w:rStyle w:val="ChItalBold"/>
              </w:rPr>
              <w:t>ikut</w:t>
            </w:r>
          </w:p>
        </w:tc>
        <w:tc>
          <w:tcPr>
            <w:tcW w:w="1531" w:type="dxa"/>
            <w:tcBorders>
              <w:top w:val="single" w:sz="4" w:space="0" w:color="auto"/>
            </w:tcBorders>
            <w:shd w:val="clear" w:color="auto" w:fill="auto"/>
          </w:tcPr>
          <w:p w14:paraId="20A76811" w14:textId="6075A586" w:rsidR="00140A47" w:rsidRPr="0017544E" w:rsidRDefault="00B7093A" w:rsidP="001C5AB3">
            <w:pPr>
              <w:pStyle w:val="TableCell2-2115pt"/>
            </w:pPr>
            <w:r>
              <w:t>‘</w:t>
            </w:r>
            <w:r w:rsidR="00A40697" w:rsidRPr="0017544E">
              <w:t>follow</w:t>
            </w:r>
            <w:r>
              <w:t>’</w:t>
            </w:r>
          </w:p>
        </w:tc>
      </w:tr>
      <w:tr w:rsidR="00140A47" w:rsidRPr="0017544E" w14:paraId="794316C6" w14:textId="77777777" w:rsidTr="000335CE">
        <w:tc>
          <w:tcPr>
            <w:tcW w:w="907" w:type="dxa"/>
            <w:shd w:val="clear" w:color="auto" w:fill="auto"/>
          </w:tcPr>
          <w:p w14:paraId="08A3C7ED" w14:textId="77777777" w:rsidR="00140A47" w:rsidRPr="0017544E" w:rsidRDefault="00140A47" w:rsidP="001C5AB3">
            <w:pPr>
              <w:pStyle w:val="TableCell0-2115ptBreak"/>
              <w:rPr>
                <w:rStyle w:val="ChCharisSIL"/>
              </w:rPr>
            </w:pPr>
          </w:p>
        </w:tc>
        <w:tc>
          <w:tcPr>
            <w:tcW w:w="1021" w:type="dxa"/>
            <w:shd w:val="clear" w:color="auto" w:fill="auto"/>
          </w:tcPr>
          <w:p w14:paraId="0E398AD2" w14:textId="77777777" w:rsidR="00140A47" w:rsidRPr="0017544E" w:rsidRDefault="00140A47" w:rsidP="001C5AB3">
            <w:pPr>
              <w:pStyle w:val="TableCell0-2115ptBreak"/>
              <w:rPr>
                <w:rStyle w:val="ChCharisSIL"/>
              </w:rPr>
            </w:pPr>
            <w:r w:rsidRPr="0017544E">
              <w:t>[</w:t>
            </w:r>
            <w:r w:rsidR="00730B61" w:rsidRPr="0017544E">
              <w:rPr>
                <w:rStyle w:val="ChCharisSIL"/>
              </w:rPr>
              <w:t>ˈɛ.kɔ̞r</w:t>
            </w:r>
            <w:r w:rsidRPr="0017544E">
              <w:t>]</w:t>
            </w:r>
          </w:p>
        </w:tc>
        <w:tc>
          <w:tcPr>
            <w:tcW w:w="907" w:type="dxa"/>
            <w:shd w:val="clear" w:color="auto" w:fill="auto"/>
          </w:tcPr>
          <w:p w14:paraId="508F44D9" w14:textId="77777777" w:rsidR="00140A47" w:rsidRPr="0017544E" w:rsidRDefault="00A40697" w:rsidP="001C5AB3">
            <w:pPr>
              <w:pStyle w:val="TableCell0-2115ptBreak"/>
              <w:rPr>
                <w:rStyle w:val="ChItalBold"/>
              </w:rPr>
            </w:pPr>
            <w:r w:rsidRPr="0017544E">
              <w:rPr>
                <w:rStyle w:val="ChItalBold"/>
              </w:rPr>
              <w:t>ekor</w:t>
            </w:r>
          </w:p>
        </w:tc>
        <w:tc>
          <w:tcPr>
            <w:tcW w:w="1531" w:type="dxa"/>
            <w:shd w:val="clear" w:color="auto" w:fill="auto"/>
          </w:tcPr>
          <w:p w14:paraId="23511944" w14:textId="664EDCCA" w:rsidR="00140A47" w:rsidRPr="0017544E" w:rsidRDefault="00B7093A" w:rsidP="001C5AB3">
            <w:pPr>
              <w:pStyle w:val="TableCell0-2115ptBreak"/>
            </w:pPr>
            <w:r>
              <w:t>‘</w:t>
            </w:r>
            <w:r w:rsidR="00A40697" w:rsidRPr="0017544E">
              <w:t>tail</w:t>
            </w:r>
            <w:r>
              <w:t>’</w:t>
            </w:r>
          </w:p>
        </w:tc>
      </w:tr>
      <w:tr w:rsidR="00140A47" w:rsidRPr="0017544E" w14:paraId="13B3F8D7" w14:textId="77777777" w:rsidTr="000335CE">
        <w:tc>
          <w:tcPr>
            <w:tcW w:w="907" w:type="dxa"/>
            <w:shd w:val="clear" w:color="auto" w:fill="auto"/>
          </w:tcPr>
          <w:p w14:paraId="1DCD984D" w14:textId="77777777" w:rsidR="00140A47" w:rsidRPr="0017544E" w:rsidRDefault="00140A47" w:rsidP="001C5AB3">
            <w:pPr>
              <w:pStyle w:val="TableCell2-2115pt"/>
              <w:rPr>
                <w:rStyle w:val="ChCharisSIL"/>
              </w:rPr>
            </w:pPr>
            <w:r w:rsidRPr="0017544E">
              <w:rPr>
                <w:rStyle w:val="ChCharisSIL"/>
              </w:rPr>
              <w:t>i~a</w:t>
            </w:r>
          </w:p>
        </w:tc>
        <w:tc>
          <w:tcPr>
            <w:tcW w:w="1021" w:type="dxa"/>
            <w:shd w:val="clear" w:color="auto" w:fill="auto"/>
          </w:tcPr>
          <w:p w14:paraId="73588AE0" w14:textId="77777777" w:rsidR="00140A47" w:rsidRPr="0017544E" w:rsidRDefault="00140A47" w:rsidP="001C5AB3">
            <w:pPr>
              <w:pStyle w:val="TableCell2-2115pt"/>
              <w:rPr>
                <w:rStyle w:val="ChCharisSIL"/>
              </w:rPr>
            </w:pPr>
            <w:r w:rsidRPr="0017544E">
              <w:t>[</w:t>
            </w:r>
            <w:r w:rsidRPr="0017544E">
              <w:rPr>
                <w:rStyle w:val="ChCharisSIL"/>
              </w:rPr>
              <w:t>ˈi.ŋɪ</w:t>
            </w:r>
            <w:r w:rsidR="00E413A5" w:rsidRPr="0017544E">
              <w:rPr>
                <w:rStyle w:val="ChCharisSIL"/>
              </w:rPr>
              <w:t>ŋ</w:t>
            </w:r>
            <w:r w:rsidRPr="0017544E">
              <w:t>]</w:t>
            </w:r>
          </w:p>
        </w:tc>
        <w:tc>
          <w:tcPr>
            <w:tcW w:w="907" w:type="dxa"/>
            <w:shd w:val="clear" w:color="auto" w:fill="auto"/>
          </w:tcPr>
          <w:p w14:paraId="26D4A977" w14:textId="77777777" w:rsidR="00140A47" w:rsidRPr="0017544E" w:rsidRDefault="00140A47" w:rsidP="001C5AB3">
            <w:pPr>
              <w:pStyle w:val="TableCell2-2115pt"/>
              <w:rPr>
                <w:rStyle w:val="ChItalBold"/>
              </w:rPr>
            </w:pPr>
            <w:r w:rsidRPr="0017544E">
              <w:rPr>
                <w:rStyle w:val="ChItalBold"/>
              </w:rPr>
              <w:t>ingin</w:t>
            </w:r>
            <w:r w:rsidR="00A808BC" w:rsidRPr="0017544E">
              <w:rPr>
                <w:rStyle w:val="ChItalBold"/>
              </w:rPr>
              <w:t>g</w:t>
            </w:r>
          </w:p>
        </w:tc>
        <w:tc>
          <w:tcPr>
            <w:tcW w:w="1531" w:type="dxa"/>
            <w:shd w:val="clear" w:color="auto" w:fill="auto"/>
          </w:tcPr>
          <w:p w14:paraId="4775F7E5" w14:textId="2120A8A8" w:rsidR="00140A47" w:rsidRPr="0017544E" w:rsidRDefault="00B7093A" w:rsidP="001C5AB3">
            <w:pPr>
              <w:pStyle w:val="TableCell2-2115pt"/>
            </w:pPr>
            <w:r>
              <w:t>‘</w:t>
            </w:r>
            <w:r w:rsidR="00140A47" w:rsidRPr="0017544E">
              <w:t>wish</w:t>
            </w:r>
            <w:r>
              <w:t>’</w:t>
            </w:r>
          </w:p>
        </w:tc>
      </w:tr>
      <w:tr w:rsidR="00140A47" w:rsidRPr="0017544E" w14:paraId="15896415" w14:textId="77777777" w:rsidTr="000335CE">
        <w:tc>
          <w:tcPr>
            <w:tcW w:w="907" w:type="dxa"/>
            <w:shd w:val="clear" w:color="auto" w:fill="auto"/>
          </w:tcPr>
          <w:p w14:paraId="7A5E121D" w14:textId="77777777" w:rsidR="00140A47" w:rsidRPr="0017544E" w:rsidRDefault="00140A47" w:rsidP="001C5AB3">
            <w:pPr>
              <w:pStyle w:val="TableCell0-2115ptBreak"/>
              <w:rPr>
                <w:rStyle w:val="ChCharisSIL"/>
              </w:rPr>
            </w:pPr>
          </w:p>
        </w:tc>
        <w:tc>
          <w:tcPr>
            <w:tcW w:w="1021" w:type="dxa"/>
            <w:shd w:val="clear" w:color="auto" w:fill="auto"/>
          </w:tcPr>
          <w:p w14:paraId="05E9E3B7" w14:textId="77777777" w:rsidR="00140A47" w:rsidRPr="0017544E" w:rsidRDefault="00140A47" w:rsidP="001C5AB3">
            <w:pPr>
              <w:pStyle w:val="TableCell0-2115ptBreak"/>
              <w:rPr>
                <w:rStyle w:val="ChCharisSIL"/>
              </w:rPr>
            </w:pPr>
            <w:r w:rsidRPr="0017544E">
              <w:t>[</w:t>
            </w:r>
            <w:r w:rsidRPr="0017544E">
              <w:rPr>
                <w:rStyle w:val="ChCharisSIL"/>
              </w:rPr>
              <w:t>ˈa.ŋɪ</w:t>
            </w:r>
            <w:r w:rsidR="00E413A5" w:rsidRPr="0017544E">
              <w:rPr>
                <w:rStyle w:val="ChCharisSIL"/>
              </w:rPr>
              <w:t>ŋ</w:t>
            </w:r>
            <w:r w:rsidRPr="0017544E">
              <w:t>]</w:t>
            </w:r>
          </w:p>
        </w:tc>
        <w:tc>
          <w:tcPr>
            <w:tcW w:w="907" w:type="dxa"/>
            <w:shd w:val="clear" w:color="auto" w:fill="auto"/>
          </w:tcPr>
          <w:p w14:paraId="78D19CA6" w14:textId="77777777" w:rsidR="00140A47" w:rsidRPr="0017544E" w:rsidRDefault="00140A47" w:rsidP="001C5AB3">
            <w:pPr>
              <w:pStyle w:val="TableCell0-2115ptBreak"/>
              <w:rPr>
                <w:rStyle w:val="ChItalBold"/>
              </w:rPr>
            </w:pPr>
            <w:r w:rsidRPr="0017544E">
              <w:rPr>
                <w:rStyle w:val="ChItalBold"/>
              </w:rPr>
              <w:t>angin</w:t>
            </w:r>
            <w:r w:rsidR="00A808BC" w:rsidRPr="0017544E">
              <w:rPr>
                <w:rStyle w:val="ChItalBold"/>
              </w:rPr>
              <w:t>g</w:t>
            </w:r>
          </w:p>
        </w:tc>
        <w:tc>
          <w:tcPr>
            <w:tcW w:w="1531" w:type="dxa"/>
            <w:shd w:val="clear" w:color="auto" w:fill="auto"/>
          </w:tcPr>
          <w:p w14:paraId="1C737CD9" w14:textId="5B5BBE6F" w:rsidR="00140A47" w:rsidRPr="0017544E" w:rsidRDefault="00B7093A" w:rsidP="001C5AB3">
            <w:pPr>
              <w:pStyle w:val="TableCell0-2115ptBreak"/>
            </w:pPr>
            <w:r>
              <w:t>‘</w:t>
            </w:r>
            <w:r w:rsidR="00140A47" w:rsidRPr="0017544E">
              <w:t>wind</w:t>
            </w:r>
            <w:r>
              <w:t>’</w:t>
            </w:r>
          </w:p>
        </w:tc>
      </w:tr>
      <w:tr w:rsidR="00140A47" w:rsidRPr="00E413A5" w14:paraId="01AB068D" w14:textId="77777777" w:rsidTr="000335CE">
        <w:tc>
          <w:tcPr>
            <w:tcW w:w="907" w:type="dxa"/>
            <w:shd w:val="clear" w:color="auto" w:fill="auto"/>
          </w:tcPr>
          <w:p w14:paraId="52D12589" w14:textId="77777777" w:rsidR="00140A47" w:rsidRPr="0017544E" w:rsidRDefault="00140A47" w:rsidP="001C5AB3">
            <w:pPr>
              <w:pStyle w:val="TableCell2-2115pt"/>
              <w:rPr>
                <w:rStyle w:val="ChCharisSIL"/>
              </w:rPr>
            </w:pPr>
            <w:r w:rsidRPr="0017544E">
              <w:rPr>
                <w:rStyle w:val="ChCharisSIL"/>
              </w:rPr>
              <w:t>i~u</w:t>
            </w:r>
          </w:p>
        </w:tc>
        <w:tc>
          <w:tcPr>
            <w:tcW w:w="1021" w:type="dxa"/>
            <w:shd w:val="clear" w:color="auto" w:fill="auto"/>
          </w:tcPr>
          <w:p w14:paraId="3C99E38B" w14:textId="77777777" w:rsidR="00140A47" w:rsidRPr="0017544E" w:rsidRDefault="00140A47" w:rsidP="001C5AB3">
            <w:pPr>
              <w:pStyle w:val="TableCell2-2115pt"/>
              <w:rPr>
                <w:rStyle w:val="ChCharisSIL"/>
              </w:rPr>
            </w:pPr>
            <w:r w:rsidRPr="0017544E">
              <w:t>[</w:t>
            </w:r>
            <w:r w:rsidR="0017544E" w:rsidRPr="0017544E">
              <w:rPr>
                <w:rStyle w:val="ChCharisSIL"/>
              </w:rPr>
              <w:t>ˈɪ.ɾɪs</w:t>
            </w:r>
            <w:r w:rsidRPr="0017544E">
              <w:t>]</w:t>
            </w:r>
          </w:p>
        </w:tc>
        <w:tc>
          <w:tcPr>
            <w:tcW w:w="907" w:type="dxa"/>
            <w:shd w:val="clear" w:color="auto" w:fill="auto"/>
          </w:tcPr>
          <w:p w14:paraId="76BB1F1D" w14:textId="77777777" w:rsidR="00140A47" w:rsidRPr="0017544E" w:rsidRDefault="0017544E" w:rsidP="001C5AB3">
            <w:pPr>
              <w:pStyle w:val="TableCell2-2115pt"/>
              <w:rPr>
                <w:rStyle w:val="ChItalBold"/>
              </w:rPr>
            </w:pPr>
            <w:r w:rsidRPr="0017544E">
              <w:rPr>
                <w:rStyle w:val="ChItalBold"/>
              </w:rPr>
              <w:t>iris</w:t>
            </w:r>
          </w:p>
        </w:tc>
        <w:tc>
          <w:tcPr>
            <w:tcW w:w="1531" w:type="dxa"/>
            <w:shd w:val="clear" w:color="auto" w:fill="auto"/>
          </w:tcPr>
          <w:p w14:paraId="03A590A7" w14:textId="5E419CE8" w:rsidR="00140A47" w:rsidRPr="00E413A5" w:rsidRDefault="00B7093A" w:rsidP="001C5AB3">
            <w:pPr>
              <w:pStyle w:val="TableCell2-2115pt"/>
            </w:pPr>
            <w:r>
              <w:t>‘</w:t>
            </w:r>
            <w:r w:rsidR="0017544E" w:rsidRPr="0017544E">
              <w:t>cut</w:t>
            </w:r>
            <w:r>
              <w:t>’</w:t>
            </w:r>
          </w:p>
        </w:tc>
      </w:tr>
      <w:tr w:rsidR="00140A47" w:rsidRPr="00913A62" w14:paraId="7991F654" w14:textId="77777777" w:rsidTr="000335CE">
        <w:tc>
          <w:tcPr>
            <w:tcW w:w="907" w:type="dxa"/>
            <w:shd w:val="clear" w:color="auto" w:fill="auto"/>
          </w:tcPr>
          <w:p w14:paraId="19270553" w14:textId="77777777" w:rsidR="00140A47" w:rsidRPr="00E413A5" w:rsidRDefault="00140A47" w:rsidP="001C5AB3">
            <w:pPr>
              <w:pStyle w:val="TableCell0-2115ptBreak"/>
              <w:rPr>
                <w:rStyle w:val="ChCharisSIL"/>
              </w:rPr>
            </w:pPr>
          </w:p>
        </w:tc>
        <w:tc>
          <w:tcPr>
            <w:tcW w:w="1021" w:type="dxa"/>
            <w:shd w:val="clear" w:color="auto" w:fill="auto"/>
          </w:tcPr>
          <w:p w14:paraId="0903FA2E" w14:textId="77777777" w:rsidR="00140A47" w:rsidRPr="00E413A5" w:rsidRDefault="00140A47" w:rsidP="001C5AB3">
            <w:pPr>
              <w:pStyle w:val="TableCell0-2115ptBreak"/>
              <w:rPr>
                <w:rStyle w:val="ChCharisSIL"/>
              </w:rPr>
            </w:pPr>
            <w:r w:rsidRPr="00E413A5">
              <w:t>[</w:t>
            </w:r>
            <w:r w:rsidR="0017544E" w:rsidRPr="0017544E">
              <w:rPr>
                <w:rStyle w:val="ChCharisSIL"/>
              </w:rPr>
              <w:t>ˈʊ.ɾʊs</w:t>
            </w:r>
            <w:r w:rsidRPr="00E413A5">
              <w:t>]</w:t>
            </w:r>
          </w:p>
        </w:tc>
        <w:tc>
          <w:tcPr>
            <w:tcW w:w="907" w:type="dxa"/>
            <w:shd w:val="clear" w:color="auto" w:fill="auto"/>
          </w:tcPr>
          <w:p w14:paraId="78A16397" w14:textId="77777777" w:rsidR="00140A47" w:rsidRPr="00E413A5" w:rsidRDefault="0017544E" w:rsidP="001C5AB3">
            <w:pPr>
              <w:pStyle w:val="TableCell0-2115ptBreak"/>
              <w:rPr>
                <w:rStyle w:val="ChItalBold"/>
              </w:rPr>
            </w:pPr>
            <w:r>
              <w:rPr>
                <w:rStyle w:val="ChItalBold"/>
              </w:rPr>
              <w:t>urus</w:t>
            </w:r>
          </w:p>
        </w:tc>
        <w:tc>
          <w:tcPr>
            <w:tcW w:w="1531" w:type="dxa"/>
            <w:shd w:val="clear" w:color="auto" w:fill="auto"/>
          </w:tcPr>
          <w:p w14:paraId="6276907D" w14:textId="48A46E64" w:rsidR="00140A47" w:rsidRPr="00913A62" w:rsidRDefault="00B7093A" w:rsidP="001C5AB3">
            <w:pPr>
              <w:pStyle w:val="TableCell0-2115ptBreak"/>
            </w:pPr>
            <w:r>
              <w:t>‘</w:t>
            </w:r>
            <w:r w:rsidR="0017544E">
              <w:t>arrange</w:t>
            </w:r>
            <w:r>
              <w:t>’</w:t>
            </w:r>
          </w:p>
        </w:tc>
      </w:tr>
      <w:tr w:rsidR="00140A47" w:rsidRPr="00913A62" w14:paraId="0F3ADDB9" w14:textId="77777777" w:rsidTr="000335CE">
        <w:tc>
          <w:tcPr>
            <w:tcW w:w="907" w:type="dxa"/>
            <w:shd w:val="clear" w:color="auto" w:fill="auto"/>
          </w:tcPr>
          <w:p w14:paraId="6FA3FC6F" w14:textId="77777777" w:rsidR="00140A47" w:rsidRPr="00913A62" w:rsidRDefault="00140A47" w:rsidP="001C5AB3">
            <w:pPr>
              <w:pStyle w:val="TableCell2-2115pt"/>
              <w:rPr>
                <w:rStyle w:val="ChCharisSIL"/>
              </w:rPr>
            </w:pPr>
            <w:r w:rsidRPr="00913A62">
              <w:rPr>
                <w:rStyle w:val="ChCharisSIL"/>
              </w:rPr>
              <w:t>i~ɔ</w:t>
            </w:r>
          </w:p>
        </w:tc>
        <w:tc>
          <w:tcPr>
            <w:tcW w:w="1021" w:type="dxa"/>
            <w:shd w:val="clear" w:color="auto" w:fill="auto"/>
          </w:tcPr>
          <w:p w14:paraId="01181B59" w14:textId="77777777" w:rsidR="00140A47" w:rsidRPr="00913A62" w:rsidRDefault="00140A47" w:rsidP="001C5AB3">
            <w:pPr>
              <w:pStyle w:val="TableCell2-2115pt"/>
              <w:rPr>
                <w:rStyle w:val="ChCharisSIL"/>
              </w:rPr>
            </w:pPr>
            <w:r w:rsidRPr="00817B03">
              <w:t>[</w:t>
            </w:r>
            <w:r w:rsidRPr="00913A62">
              <w:rPr>
                <w:rStyle w:val="ChCharisSIL"/>
              </w:rPr>
              <w:t>ˈi.tu</w:t>
            </w:r>
            <w:r w:rsidRPr="006D3BED">
              <w:t>]</w:t>
            </w:r>
          </w:p>
        </w:tc>
        <w:tc>
          <w:tcPr>
            <w:tcW w:w="907" w:type="dxa"/>
            <w:shd w:val="clear" w:color="auto" w:fill="auto"/>
          </w:tcPr>
          <w:p w14:paraId="14DDE3E6" w14:textId="77777777" w:rsidR="00140A47" w:rsidRPr="00913A62" w:rsidRDefault="00140A47" w:rsidP="001C5AB3">
            <w:pPr>
              <w:pStyle w:val="TableCell2-2115pt"/>
              <w:rPr>
                <w:rStyle w:val="ChItalBold"/>
              </w:rPr>
            </w:pPr>
            <w:r w:rsidRPr="00913A62">
              <w:rPr>
                <w:rStyle w:val="ChItalBold"/>
              </w:rPr>
              <w:t>itu</w:t>
            </w:r>
          </w:p>
        </w:tc>
        <w:tc>
          <w:tcPr>
            <w:tcW w:w="1531" w:type="dxa"/>
            <w:shd w:val="clear" w:color="auto" w:fill="auto"/>
          </w:tcPr>
          <w:p w14:paraId="1F7CBBBC" w14:textId="0DD34B94" w:rsidR="00140A47" w:rsidRPr="00913A62" w:rsidRDefault="00B7093A" w:rsidP="001C5AB3">
            <w:pPr>
              <w:pStyle w:val="TableCell2-2115pt"/>
            </w:pPr>
            <w:r>
              <w:t>‘</w:t>
            </w:r>
            <w:r w:rsidR="00140A47" w:rsidRPr="0099608C">
              <w:rPr>
                <w:rStyle w:val="ChSmallCaps"/>
              </w:rPr>
              <w:t>d.dist</w:t>
            </w:r>
            <w:r>
              <w:t>’</w:t>
            </w:r>
          </w:p>
        </w:tc>
      </w:tr>
      <w:tr w:rsidR="00140A47" w:rsidRPr="00913A62" w14:paraId="1A0F2318" w14:textId="77777777" w:rsidTr="000335CE">
        <w:tc>
          <w:tcPr>
            <w:tcW w:w="907" w:type="dxa"/>
            <w:shd w:val="clear" w:color="auto" w:fill="auto"/>
          </w:tcPr>
          <w:p w14:paraId="6058C9CD" w14:textId="77777777" w:rsidR="00140A47" w:rsidRPr="00913A62" w:rsidRDefault="00140A47" w:rsidP="001C5AB3">
            <w:pPr>
              <w:pStyle w:val="TableCell0-2115ptBreak"/>
              <w:rPr>
                <w:rStyle w:val="ChCharisSIL"/>
              </w:rPr>
            </w:pPr>
          </w:p>
        </w:tc>
        <w:tc>
          <w:tcPr>
            <w:tcW w:w="1021" w:type="dxa"/>
            <w:shd w:val="clear" w:color="auto" w:fill="auto"/>
          </w:tcPr>
          <w:p w14:paraId="49429986" w14:textId="77777777" w:rsidR="00140A47" w:rsidRPr="00913A62" w:rsidRDefault="00140A47" w:rsidP="001C5AB3">
            <w:pPr>
              <w:pStyle w:val="TableCell0-2115ptBreak"/>
              <w:rPr>
                <w:rStyle w:val="ChCharisSIL"/>
              </w:rPr>
            </w:pPr>
            <w:r w:rsidRPr="00817B03">
              <w:t>[</w:t>
            </w:r>
            <w:r w:rsidRPr="00913A62">
              <w:rPr>
                <w:rStyle w:val="ChCharisSIL"/>
              </w:rPr>
              <w:t>ˈɔ.tɔ̞t˺</w:t>
            </w:r>
            <w:r w:rsidRPr="006D3BED">
              <w:t>]</w:t>
            </w:r>
          </w:p>
        </w:tc>
        <w:tc>
          <w:tcPr>
            <w:tcW w:w="907" w:type="dxa"/>
            <w:shd w:val="clear" w:color="auto" w:fill="auto"/>
          </w:tcPr>
          <w:p w14:paraId="1B0875F6" w14:textId="77777777" w:rsidR="00140A47" w:rsidRPr="00913A62" w:rsidRDefault="00140A47" w:rsidP="001C5AB3">
            <w:pPr>
              <w:pStyle w:val="TableCell0-2115ptBreak"/>
              <w:rPr>
                <w:rStyle w:val="ChItalBold"/>
              </w:rPr>
            </w:pPr>
            <w:r w:rsidRPr="00913A62">
              <w:rPr>
                <w:rStyle w:val="ChItalBold"/>
              </w:rPr>
              <w:t>otot</w:t>
            </w:r>
          </w:p>
        </w:tc>
        <w:tc>
          <w:tcPr>
            <w:tcW w:w="1531" w:type="dxa"/>
            <w:shd w:val="clear" w:color="auto" w:fill="auto"/>
          </w:tcPr>
          <w:p w14:paraId="2EA20E66" w14:textId="62CAEA01" w:rsidR="00140A47" w:rsidRPr="00913A62" w:rsidRDefault="00B7093A" w:rsidP="001C5AB3">
            <w:pPr>
              <w:pStyle w:val="TableCell0-2115ptBreak"/>
            </w:pPr>
            <w:r>
              <w:t>‘</w:t>
            </w:r>
            <w:r w:rsidR="00140A47" w:rsidRPr="00913A62">
              <w:t>muscle</w:t>
            </w:r>
            <w:r>
              <w:t>’</w:t>
            </w:r>
          </w:p>
        </w:tc>
      </w:tr>
      <w:tr w:rsidR="00140A47" w:rsidRPr="00913A62" w14:paraId="2FA3BF3C" w14:textId="77777777" w:rsidTr="000335CE">
        <w:tc>
          <w:tcPr>
            <w:tcW w:w="907" w:type="dxa"/>
            <w:shd w:val="clear" w:color="auto" w:fill="auto"/>
          </w:tcPr>
          <w:p w14:paraId="51C2007F" w14:textId="77777777" w:rsidR="00140A47" w:rsidRPr="00913A62" w:rsidRDefault="00140A47" w:rsidP="001C5AB3">
            <w:pPr>
              <w:pStyle w:val="TableCell2-2115pt"/>
              <w:rPr>
                <w:rStyle w:val="ChCharisSIL"/>
              </w:rPr>
            </w:pPr>
            <w:r w:rsidRPr="00913A62">
              <w:rPr>
                <w:rStyle w:val="ChCharisSIL"/>
              </w:rPr>
              <w:t>ɛ~a</w:t>
            </w:r>
          </w:p>
        </w:tc>
        <w:tc>
          <w:tcPr>
            <w:tcW w:w="1021" w:type="dxa"/>
            <w:shd w:val="clear" w:color="auto" w:fill="auto"/>
          </w:tcPr>
          <w:p w14:paraId="1A99EB7F" w14:textId="77777777" w:rsidR="00140A47" w:rsidRPr="00913A62" w:rsidRDefault="00140A47" w:rsidP="001C5AB3">
            <w:pPr>
              <w:pStyle w:val="TableCell2-2115pt"/>
              <w:rPr>
                <w:rStyle w:val="ChCharisSIL"/>
              </w:rPr>
            </w:pPr>
            <w:r w:rsidRPr="00817B03">
              <w:t>[</w:t>
            </w:r>
            <w:r w:rsidR="00556BFB" w:rsidRPr="00556BFB">
              <w:rPr>
                <w:rStyle w:val="ChCharisSIL"/>
              </w:rPr>
              <w:t>ˈɛ.dʒɛ̞k̚</w:t>
            </w:r>
            <w:r w:rsidRPr="006D3BED">
              <w:t>]</w:t>
            </w:r>
          </w:p>
        </w:tc>
        <w:tc>
          <w:tcPr>
            <w:tcW w:w="907" w:type="dxa"/>
            <w:shd w:val="clear" w:color="auto" w:fill="auto"/>
          </w:tcPr>
          <w:p w14:paraId="1DEC1512" w14:textId="77777777" w:rsidR="00140A47" w:rsidRPr="00913A62" w:rsidRDefault="00556BFB" w:rsidP="001C5AB3">
            <w:pPr>
              <w:pStyle w:val="TableCell2-2115pt"/>
              <w:rPr>
                <w:rStyle w:val="ChItalBold"/>
              </w:rPr>
            </w:pPr>
            <w:r>
              <w:rPr>
                <w:rStyle w:val="ChItalBold"/>
              </w:rPr>
              <w:t>ejek</w:t>
            </w:r>
          </w:p>
        </w:tc>
        <w:tc>
          <w:tcPr>
            <w:tcW w:w="1531" w:type="dxa"/>
            <w:shd w:val="clear" w:color="auto" w:fill="auto"/>
          </w:tcPr>
          <w:p w14:paraId="04F11448" w14:textId="4719677B" w:rsidR="00140A47" w:rsidRPr="00913A62" w:rsidRDefault="00B7093A" w:rsidP="001C5AB3">
            <w:pPr>
              <w:pStyle w:val="TableCell2-2115pt"/>
            </w:pPr>
            <w:r>
              <w:t>‘</w:t>
            </w:r>
            <w:r w:rsidR="00556BFB">
              <w:t>mock</w:t>
            </w:r>
            <w:r>
              <w:t>’</w:t>
            </w:r>
          </w:p>
        </w:tc>
      </w:tr>
      <w:tr w:rsidR="00140A47" w:rsidRPr="00913A62" w14:paraId="6B7CD30C" w14:textId="77777777" w:rsidTr="000335CE">
        <w:tc>
          <w:tcPr>
            <w:tcW w:w="907" w:type="dxa"/>
            <w:shd w:val="clear" w:color="auto" w:fill="auto"/>
          </w:tcPr>
          <w:p w14:paraId="37EC39AA" w14:textId="77777777" w:rsidR="00140A47" w:rsidRPr="00913A62" w:rsidRDefault="00140A47" w:rsidP="001C5AB3">
            <w:pPr>
              <w:pStyle w:val="TableCell0-2115ptBreak"/>
              <w:rPr>
                <w:rStyle w:val="ChCharisSIL"/>
              </w:rPr>
            </w:pPr>
          </w:p>
        </w:tc>
        <w:tc>
          <w:tcPr>
            <w:tcW w:w="1021" w:type="dxa"/>
            <w:shd w:val="clear" w:color="auto" w:fill="auto"/>
          </w:tcPr>
          <w:p w14:paraId="7C6CF291" w14:textId="77777777" w:rsidR="00140A47" w:rsidRPr="00913A62" w:rsidRDefault="00140A47" w:rsidP="001C5AB3">
            <w:pPr>
              <w:pStyle w:val="TableCell0-2115ptBreak"/>
              <w:rPr>
                <w:rStyle w:val="ChCharisSIL"/>
              </w:rPr>
            </w:pPr>
            <w:r w:rsidRPr="00817B03">
              <w:t>[</w:t>
            </w:r>
            <w:r w:rsidR="00556BFB" w:rsidRPr="00556BFB">
              <w:rPr>
                <w:rStyle w:val="ChCharisSIL"/>
              </w:rPr>
              <w:t>ˈa.dʒɐk</w:t>
            </w:r>
            <w:r w:rsidRPr="006D3BED">
              <w:t>]</w:t>
            </w:r>
          </w:p>
        </w:tc>
        <w:tc>
          <w:tcPr>
            <w:tcW w:w="907" w:type="dxa"/>
            <w:shd w:val="clear" w:color="auto" w:fill="auto"/>
          </w:tcPr>
          <w:p w14:paraId="7AA28D46" w14:textId="77777777" w:rsidR="00140A47" w:rsidRPr="00913A62" w:rsidRDefault="00556BFB" w:rsidP="001C5AB3">
            <w:pPr>
              <w:pStyle w:val="TableCell0-2115ptBreak"/>
              <w:rPr>
                <w:rStyle w:val="ChItalBold"/>
              </w:rPr>
            </w:pPr>
            <w:r>
              <w:rPr>
                <w:rStyle w:val="ChItalBold"/>
              </w:rPr>
              <w:t>ajak</w:t>
            </w:r>
          </w:p>
        </w:tc>
        <w:tc>
          <w:tcPr>
            <w:tcW w:w="1531" w:type="dxa"/>
            <w:shd w:val="clear" w:color="auto" w:fill="auto"/>
          </w:tcPr>
          <w:p w14:paraId="4912A626" w14:textId="612C8257" w:rsidR="00140A47" w:rsidRPr="00913A62" w:rsidRDefault="00B7093A" w:rsidP="001C5AB3">
            <w:pPr>
              <w:pStyle w:val="TableCell0-2115ptBreak"/>
            </w:pPr>
            <w:r>
              <w:t>‘</w:t>
            </w:r>
            <w:r w:rsidR="00556BFB">
              <w:t>invite</w:t>
            </w:r>
            <w:r>
              <w:t>’</w:t>
            </w:r>
          </w:p>
        </w:tc>
      </w:tr>
      <w:tr w:rsidR="00140A47" w:rsidRPr="00913A62" w14:paraId="065E3F7A" w14:textId="77777777" w:rsidTr="000335CE">
        <w:tc>
          <w:tcPr>
            <w:tcW w:w="907" w:type="dxa"/>
            <w:shd w:val="clear" w:color="auto" w:fill="auto"/>
          </w:tcPr>
          <w:p w14:paraId="2EB96BFF" w14:textId="77777777" w:rsidR="00140A47" w:rsidRPr="00913A62" w:rsidRDefault="00140A47" w:rsidP="001C5AB3">
            <w:pPr>
              <w:pStyle w:val="TableCell2-2115pt"/>
              <w:rPr>
                <w:rStyle w:val="ChCharisSIL"/>
              </w:rPr>
            </w:pPr>
            <w:r w:rsidRPr="00913A62">
              <w:rPr>
                <w:rStyle w:val="ChCharisSIL"/>
              </w:rPr>
              <w:t>ɛ~u</w:t>
            </w:r>
          </w:p>
        </w:tc>
        <w:tc>
          <w:tcPr>
            <w:tcW w:w="1021" w:type="dxa"/>
            <w:shd w:val="clear" w:color="auto" w:fill="auto"/>
          </w:tcPr>
          <w:p w14:paraId="1A70DA33" w14:textId="77777777" w:rsidR="00140A47" w:rsidRPr="00913A62" w:rsidRDefault="00140A47" w:rsidP="001C5AB3">
            <w:pPr>
              <w:pStyle w:val="TableCell2-2115pt"/>
              <w:rPr>
                <w:rStyle w:val="ChCharisSIL"/>
              </w:rPr>
            </w:pPr>
            <w:r w:rsidRPr="00817B03">
              <w:t>[</w:t>
            </w:r>
            <w:r w:rsidRPr="00913A62">
              <w:rPr>
                <w:rStyle w:val="ChCharisSIL"/>
              </w:rPr>
              <w:t>ˈɛ.kɔ̞r</w:t>
            </w:r>
            <w:r w:rsidRPr="006D3BED">
              <w:t>]</w:t>
            </w:r>
          </w:p>
        </w:tc>
        <w:tc>
          <w:tcPr>
            <w:tcW w:w="907" w:type="dxa"/>
            <w:shd w:val="clear" w:color="auto" w:fill="auto"/>
          </w:tcPr>
          <w:p w14:paraId="766F91B8" w14:textId="77777777" w:rsidR="00140A47" w:rsidRPr="00913A62" w:rsidRDefault="00140A47" w:rsidP="001C5AB3">
            <w:pPr>
              <w:pStyle w:val="TableCell2-2115pt"/>
              <w:rPr>
                <w:rStyle w:val="ChItalBold"/>
              </w:rPr>
            </w:pPr>
            <w:r w:rsidRPr="00913A62">
              <w:rPr>
                <w:rStyle w:val="ChItalBold"/>
              </w:rPr>
              <w:t>ekor</w:t>
            </w:r>
          </w:p>
        </w:tc>
        <w:tc>
          <w:tcPr>
            <w:tcW w:w="1531" w:type="dxa"/>
            <w:shd w:val="clear" w:color="auto" w:fill="auto"/>
          </w:tcPr>
          <w:p w14:paraId="31362CB7" w14:textId="4167DBBB" w:rsidR="00140A47" w:rsidRPr="00913A62" w:rsidRDefault="00B7093A" w:rsidP="001C5AB3">
            <w:pPr>
              <w:pStyle w:val="TableCell2-2115pt"/>
            </w:pPr>
            <w:r>
              <w:t>‘</w:t>
            </w:r>
            <w:r w:rsidR="00140A47" w:rsidRPr="00913A62">
              <w:t>tail</w:t>
            </w:r>
            <w:r>
              <w:t>’</w:t>
            </w:r>
          </w:p>
        </w:tc>
      </w:tr>
      <w:tr w:rsidR="00140A47" w:rsidRPr="00913A62" w14:paraId="21E1A47A" w14:textId="77777777" w:rsidTr="000335CE">
        <w:tc>
          <w:tcPr>
            <w:tcW w:w="907" w:type="dxa"/>
            <w:shd w:val="clear" w:color="auto" w:fill="auto"/>
          </w:tcPr>
          <w:p w14:paraId="68B5DA60" w14:textId="77777777" w:rsidR="00140A47" w:rsidRPr="00913A62" w:rsidRDefault="00140A47" w:rsidP="001C5AB3">
            <w:pPr>
              <w:pStyle w:val="TableCell0-2115ptBreak"/>
              <w:rPr>
                <w:rStyle w:val="ChCharisSIL"/>
              </w:rPr>
            </w:pPr>
          </w:p>
        </w:tc>
        <w:tc>
          <w:tcPr>
            <w:tcW w:w="1021" w:type="dxa"/>
            <w:shd w:val="clear" w:color="auto" w:fill="auto"/>
          </w:tcPr>
          <w:p w14:paraId="2387716A" w14:textId="77777777" w:rsidR="00140A47" w:rsidRPr="00913A62" w:rsidRDefault="00140A47" w:rsidP="001C5AB3">
            <w:pPr>
              <w:pStyle w:val="TableCell0-2115ptBreak"/>
              <w:rPr>
                <w:rStyle w:val="ChCharisSIL"/>
              </w:rPr>
            </w:pPr>
            <w:r w:rsidRPr="00817B03">
              <w:t>[</w:t>
            </w:r>
            <w:r w:rsidRPr="00913A62">
              <w:rPr>
                <w:rStyle w:val="ChCharisSIL"/>
              </w:rPr>
              <w:t>ˈu.kʊr</w:t>
            </w:r>
            <w:r w:rsidRPr="006D3BED">
              <w:t>]</w:t>
            </w:r>
          </w:p>
        </w:tc>
        <w:tc>
          <w:tcPr>
            <w:tcW w:w="907" w:type="dxa"/>
            <w:shd w:val="clear" w:color="auto" w:fill="auto"/>
          </w:tcPr>
          <w:p w14:paraId="1E16AF80" w14:textId="77777777" w:rsidR="00140A47" w:rsidRPr="00913A62" w:rsidRDefault="00140A47" w:rsidP="001C5AB3">
            <w:pPr>
              <w:pStyle w:val="TableCell0-2115ptBreak"/>
              <w:rPr>
                <w:rStyle w:val="ChItalBold"/>
              </w:rPr>
            </w:pPr>
            <w:r w:rsidRPr="00913A62">
              <w:rPr>
                <w:rStyle w:val="ChItalBold"/>
              </w:rPr>
              <w:t>ukur</w:t>
            </w:r>
          </w:p>
        </w:tc>
        <w:tc>
          <w:tcPr>
            <w:tcW w:w="1531" w:type="dxa"/>
            <w:shd w:val="clear" w:color="auto" w:fill="auto"/>
          </w:tcPr>
          <w:p w14:paraId="6757799F" w14:textId="64ED4235" w:rsidR="00140A47" w:rsidRPr="00913A62" w:rsidRDefault="00B7093A" w:rsidP="001C5AB3">
            <w:pPr>
              <w:pStyle w:val="TableCell0-2115ptBreak"/>
            </w:pPr>
            <w:r>
              <w:t>‘</w:t>
            </w:r>
            <w:r w:rsidR="00140A47" w:rsidRPr="00913A62">
              <w:t>measure</w:t>
            </w:r>
            <w:r>
              <w:t>’</w:t>
            </w:r>
          </w:p>
        </w:tc>
      </w:tr>
      <w:tr w:rsidR="00140A47" w:rsidRPr="00913A62" w14:paraId="1F511E3D" w14:textId="77777777" w:rsidTr="000335CE">
        <w:tc>
          <w:tcPr>
            <w:tcW w:w="907" w:type="dxa"/>
            <w:shd w:val="clear" w:color="auto" w:fill="auto"/>
          </w:tcPr>
          <w:p w14:paraId="686F9C62" w14:textId="77777777" w:rsidR="00140A47" w:rsidRPr="00913A62" w:rsidRDefault="00140A47" w:rsidP="001C5AB3">
            <w:pPr>
              <w:pStyle w:val="TableCell2-2115pt"/>
              <w:rPr>
                <w:rStyle w:val="ChCharisSIL"/>
              </w:rPr>
            </w:pPr>
            <w:r w:rsidRPr="00913A62">
              <w:rPr>
                <w:rStyle w:val="ChCharisSIL"/>
              </w:rPr>
              <w:t>ɛ~ɔ</w:t>
            </w:r>
          </w:p>
        </w:tc>
        <w:tc>
          <w:tcPr>
            <w:tcW w:w="1021" w:type="dxa"/>
            <w:shd w:val="clear" w:color="auto" w:fill="auto"/>
          </w:tcPr>
          <w:p w14:paraId="1CCF410F" w14:textId="77777777" w:rsidR="00140A47" w:rsidRPr="00913A62" w:rsidRDefault="00140A47" w:rsidP="001C5AB3">
            <w:pPr>
              <w:pStyle w:val="TableCell2-2115pt"/>
              <w:rPr>
                <w:rStyle w:val="ChCharisSIL"/>
              </w:rPr>
            </w:pPr>
            <w:r w:rsidRPr="00817B03">
              <w:t>[</w:t>
            </w:r>
            <w:r w:rsidRPr="00913A62">
              <w:rPr>
                <w:rStyle w:val="ChCharisSIL"/>
              </w:rPr>
              <w:t>ˈɛ.dʒɛ̞k˺</w:t>
            </w:r>
            <w:r w:rsidRPr="006D3BED">
              <w:t>]</w:t>
            </w:r>
          </w:p>
        </w:tc>
        <w:tc>
          <w:tcPr>
            <w:tcW w:w="907" w:type="dxa"/>
            <w:shd w:val="clear" w:color="auto" w:fill="auto"/>
          </w:tcPr>
          <w:p w14:paraId="55FF8DAD" w14:textId="77777777" w:rsidR="00140A47" w:rsidRPr="00913A62" w:rsidRDefault="00140A47" w:rsidP="001C5AB3">
            <w:pPr>
              <w:pStyle w:val="TableCell2-2115pt"/>
              <w:rPr>
                <w:rStyle w:val="ChItalBold"/>
              </w:rPr>
            </w:pPr>
            <w:r w:rsidRPr="00913A62">
              <w:rPr>
                <w:rStyle w:val="ChItalBold"/>
              </w:rPr>
              <w:t>ejek</w:t>
            </w:r>
          </w:p>
        </w:tc>
        <w:tc>
          <w:tcPr>
            <w:tcW w:w="1531" w:type="dxa"/>
            <w:shd w:val="clear" w:color="auto" w:fill="auto"/>
          </w:tcPr>
          <w:p w14:paraId="47EB0CA6" w14:textId="15582A6B" w:rsidR="00140A47" w:rsidRPr="00913A62" w:rsidRDefault="00B7093A" w:rsidP="001C5AB3">
            <w:pPr>
              <w:pStyle w:val="TableCell2-2115pt"/>
            </w:pPr>
            <w:r>
              <w:t>‘</w:t>
            </w:r>
            <w:r w:rsidR="00140A47" w:rsidRPr="00913A62">
              <w:t>mock</w:t>
            </w:r>
            <w:r>
              <w:t>’</w:t>
            </w:r>
          </w:p>
        </w:tc>
      </w:tr>
      <w:tr w:rsidR="00140A47" w:rsidRPr="00913A62" w14:paraId="64FADB27" w14:textId="77777777" w:rsidTr="000335CE">
        <w:tc>
          <w:tcPr>
            <w:tcW w:w="907" w:type="dxa"/>
            <w:shd w:val="clear" w:color="auto" w:fill="auto"/>
          </w:tcPr>
          <w:p w14:paraId="0601CD26" w14:textId="77777777" w:rsidR="00140A47" w:rsidRPr="00913A62" w:rsidRDefault="00140A47" w:rsidP="001C5AB3">
            <w:pPr>
              <w:pStyle w:val="TableCell0-2115ptBreak"/>
              <w:rPr>
                <w:rStyle w:val="ChCharisSIL"/>
              </w:rPr>
            </w:pPr>
          </w:p>
        </w:tc>
        <w:tc>
          <w:tcPr>
            <w:tcW w:w="1021" w:type="dxa"/>
            <w:shd w:val="clear" w:color="auto" w:fill="auto"/>
          </w:tcPr>
          <w:p w14:paraId="0E27ED1F" w14:textId="77777777" w:rsidR="00140A47" w:rsidRPr="00913A62" w:rsidRDefault="00140A47" w:rsidP="001C5AB3">
            <w:pPr>
              <w:pStyle w:val="TableCell0-2115ptBreak"/>
              <w:rPr>
                <w:rStyle w:val="ChCharisSIL"/>
              </w:rPr>
            </w:pPr>
            <w:r w:rsidRPr="00817B03">
              <w:t>[</w:t>
            </w:r>
            <w:r w:rsidRPr="00913A62">
              <w:rPr>
                <w:rStyle w:val="ChCharisSIL"/>
              </w:rPr>
              <w:t>ˈɔ.dʒɛ̞k˺</w:t>
            </w:r>
            <w:r w:rsidRPr="006D3BED">
              <w:t>]</w:t>
            </w:r>
          </w:p>
        </w:tc>
        <w:tc>
          <w:tcPr>
            <w:tcW w:w="907" w:type="dxa"/>
            <w:shd w:val="clear" w:color="auto" w:fill="auto"/>
          </w:tcPr>
          <w:p w14:paraId="2CC06839" w14:textId="77777777" w:rsidR="00140A47" w:rsidRPr="00913A62" w:rsidRDefault="00140A47" w:rsidP="001C5AB3">
            <w:pPr>
              <w:pStyle w:val="TableCell0-2115ptBreak"/>
              <w:rPr>
                <w:rStyle w:val="ChItalBold"/>
              </w:rPr>
            </w:pPr>
            <w:r w:rsidRPr="00913A62">
              <w:rPr>
                <w:rStyle w:val="ChItalBold"/>
              </w:rPr>
              <w:t>ojek</w:t>
            </w:r>
          </w:p>
        </w:tc>
        <w:tc>
          <w:tcPr>
            <w:tcW w:w="1531" w:type="dxa"/>
            <w:shd w:val="clear" w:color="auto" w:fill="auto"/>
          </w:tcPr>
          <w:p w14:paraId="6C6B21C1" w14:textId="2F4AFFF3" w:rsidR="00140A47" w:rsidRPr="00913A62" w:rsidRDefault="00B7093A" w:rsidP="001C5AB3">
            <w:pPr>
              <w:pStyle w:val="TableCell0-2115ptBreak"/>
            </w:pPr>
            <w:r>
              <w:t>‘</w:t>
            </w:r>
            <w:r w:rsidR="00140A47" w:rsidRPr="00913A62">
              <w:t>motorbike taxi</w:t>
            </w:r>
            <w:r>
              <w:t>’</w:t>
            </w:r>
          </w:p>
        </w:tc>
      </w:tr>
      <w:tr w:rsidR="00140A47" w:rsidRPr="00913A62" w14:paraId="5CCDBA6A" w14:textId="77777777" w:rsidTr="000335CE">
        <w:tc>
          <w:tcPr>
            <w:tcW w:w="907" w:type="dxa"/>
            <w:shd w:val="clear" w:color="auto" w:fill="auto"/>
          </w:tcPr>
          <w:p w14:paraId="06B652B2" w14:textId="77777777" w:rsidR="00140A47" w:rsidRPr="00913A62" w:rsidRDefault="00140A47" w:rsidP="001C5AB3">
            <w:pPr>
              <w:pStyle w:val="TableCell2-2115pt"/>
              <w:rPr>
                <w:rStyle w:val="ChCharisSIL"/>
              </w:rPr>
            </w:pPr>
            <w:r w:rsidRPr="00913A62">
              <w:rPr>
                <w:rStyle w:val="ChCharisSIL"/>
              </w:rPr>
              <w:t>a~u</w:t>
            </w:r>
          </w:p>
        </w:tc>
        <w:tc>
          <w:tcPr>
            <w:tcW w:w="1021" w:type="dxa"/>
            <w:shd w:val="clear" w:color="auto" w:fill="auto"/>
          </w:tcPr>
          <w:p w14:paraId="1B8F1CE1" w14:textId="77777777" w:rsidR="00140A47" w:rsidRPr="00913A62" w:rsidRDefault="00140A47" w:rsidP="001C5AB3">
            <w:pPr>
              <w:pStyle w:val="TableCell2-2115pt"/>
              <w:rPr>
                <w:rStyle w:val="ChCharisSIL"/>
              </w:rPr>
            </w:pPr>
            <w:r w:rsidRPr="00817B03">
              <w:t>[</w:t>
            </w:r>
            <w:r w:rsidRPr="00913A62">
              <w:rPr>
                <w:rStyle w:val="ChCharisSIL"/>
              </w:rPr>
              <w:t>ˈa.ɾa</w:t>
            </w:r>
            <w:r w:rsidRPr="006D3BED">
              <w:t>]</w:t>
            </w:r>
          </w:p>
        </w:tc>
        <w:tc>
          <w:tcPr>
            <w:tcW w:w="907" w:type="dxa"/>
            <w:shd w:val="clear" w:color="auto" w:fill="auto"/>
          </w:tcPr>
          <w:p w14:paraId="5C53AFA4" w14:textId="77777777" w:rsidR="00140A47" w:rsidRPr="00913A62" w:rsidRDefault="00140A47" w:rsidP="001C5AB3">
            <w:pPr>
              <w:pStyle w:val="TableCell2-2115pt"/>
              <w:rPr>
                <w:rStyle w:val="ChItalBold"/>
              </w:rPr>
            </w:pPr>
            <w:r w:rsidRPr="00913A62">
              <w:rPr>
                <w:rStyle w:val="ChItalBold"/>
              </w:rPr>
              <w:t>ara</w:t>
            </w:r>
          </w:p>
        </w:tc>
        <w:tc>
          <w:tcPr>
            <w:tcW w:w="1531" w:type="dxa"/>
            <w:shd w:val="clear" w:color="auto" w:fill="auto"/>
          </w:tcPr>
          <w:p w14:paraId="1186007F" w14:textId="63123DAC" w:rsidR="00140A47" w:rsidRPr="00913A62" w:rsidRDefault="00B7093A" w:rsidP="001C5AB3">
            <w:pPr>
              <w:pStyle w:val="TableCell2-2115pt"/>
            </w:pPr>
            <w:r>
              <w:t>‘</w:t>
            </w:r>
            <w:r w:rsidR="00140A47" w:rsidRPr="00913A62">
              <w:t>direction</w:t>
            </w:r>
            <w:r>
              <w:t>’</w:t>
            </w:r>
          </w:p>
        </w:tc>
      </w:tr>
      <w:tr w:rsidR="00140A47" w:rsidRPr="00913A62" w14:paraId="38EBC2DA" w14:textId="77777777" w:rsidTr="000335CE">
        <w:tc>
          <w:tcPr>
            <w:tcW w:w="907" w:type="dxa"/>
            <w:shd w:val="clear" w:color="auto" w:fill="auto"/>
          </w:tcPr>
          <w:p w14:paraId="5B7549C6" w14:textId="77777777" w:rsidR="00140A47" w:rsidRPr="00913A62" w:rsidRDefault="00140A47" w:rsidP="001C5AB3">
            <w:pPr>
              <w:pStyle w:val="TableCell0-2115ptBreak"/>
              <w:rPr>
                <w:rStyle w:val="ChCharisSIL"/>
              </w:rPr>
            </w:pPr>
          </w:p>
        </w:tc>
        <w:tc>
          <w:tcPr>
            <w:tcW w:w="1021" w:type="dxa"/>
            <w:shd w:val="clear" w:color="auto" w:fill="auto"/>
          </w:tcPr>
          <w:p w14:paraId="3D9C25E5" w14:textId="77777777" w:rsidR="00140A47" w:rsidRPr="00913A62" w:rsidRDefault="00140A47" w:rsidP="001C5AB3">
            <w:pPr>
              <w:pStyle w:val="TableCell0-2115ptBreak"/>
              <w:rPr>
                <w:rStyle w:val="ChCharisSIL"/>
              </w:rPr>
            </w:pPr>
            <w:r w:rsidRPr="00817B03">
              <w:t>[</w:t>
            </w:r>
            <w:r w:rsidRPr="00913A62">
              <w:rPr>
                <w:rStyle w:val="ChCharisSIL"/>
              </w:rPr>
              <w:t>ˈu.ɾɐt̚</w:t>
            </w:r>
            <w:r w:rsidRPr="006D3BED">
              <w:t>]</w:t>
            </w:r>
          </w:p>
        </w:tc>
        <w:tc>
          <w:tcPr>
            <w:tcW w:w="907" w:type="dxa"/>
            <w:shd w:val="clear" w:color="auto" w:fill="auto"/>
          </w:tcPr>
          <w:p w14:paraId="2A668A6D" w14:textId="77777777" w:rsidR="00140A47" w:rsidRPr="00913A62" w:rsidRDefault="00140A47" w:rsidP="001C5AB3">
            <w:pPr>
              <w:pStyle w:val="TableCell0-2115ptBreak"/>
              <w:rPr>
                <w:rStyle w:val="ChItalBold"/>
              </w:rPr>
            </w:pPr>
            <w:r w:rsidRPr="00913A62">
              <w:rPr>
                <w:rStyle w:val="ChItalBold"/>
              </w:rPr>
              <w:t>urat</w:t>
            </w:r>
          </w:p>
        </w:tc>
        <w:tc>
          <w:tcPr>
            <w:tcW w:w="1531" w:type="dxa"/>
            <w:shd w:val="clear" w:color="auto" w:fill="auto"/>
          </w:tcPr>
          <w:p w14:paraId="3AD92EF8" w14:textId="7A4D7A42" w:rsidR="00140A47" w:rsidRPr="00913A62" w:rsidRDefault="00B7093A" w:rsidP="001C5AB3">
            <w:pPr>
              <w:pStyle w:val="TableCell0-2115ptBreak"/>
            </w:pPr>
            <w:r>
              <w:t>‘</w:t>
            </w:r>
            <w:r w:rsidR="00140A47" w:rsidRPr="00913A62">
              <w:t>vein</w:t>
            </w:r>
            <w:r>
              <w:t>’</w:t>
            </w:r>
          </w:p>
        </w:tc>
      </w:tr>
      <w:tr w:rsidR="00140A47" w:rsidRPr="00913A62" w14:paraId="631DB522" w14:textId="77777777" w:rsidTr="000335CE">
        <w:tc>
          <w:tcPr>
            <w:tcW w:w="907" w:type="dxa"/>
            <w:shd w:val="clear" w:color="auto" w:fill="auto"/>
          </w:tcPr>
          <w:p w14:paraId="479EE81B" w14:textId="77777777" w:rsidR="00140A47" w:rsidRPr="00913A62" w:rsidRDefault="00140A47" w:rsidP="001C5AB3">
            <w:pPr>
              <w:pStyle w:val="TableCell2-2115pt"/>
              <w:rPr>
                <w:rStyle w:val="ChCharisSIL"/>
              </w:rPr>
            </w:pPr>
            <w:r w:rsidRPr="00913A62">
              <w:rPr>
                <w:rStyle w:val="ChCharisSIL"/>
              </w:rPr>
              <w:t>u~ɔ</w:t>
            </w:r>
          </w:p>
        </w:tc>
        <w:tc>
          <w:tcPr>
            <w:tcW w:w="1021" w:type="dxa"/>
            <w:shd w:val="clear" w:color="auto" w:fill="auto"/>
          </w:tcPr>
          <w:p w14:paraId="363B3584" w14:textId="77777777" w:rsidR="00140A47" w:rsidRPr="00913A62" w:rsidRDefault="00140A47" w:rsidP="001C5AB3">
            <w:pPr>
              <w:pStyle w:val="TableCell2-2115pt"/>
              <w:rPr>
                <w:rStyle w:val="ChCharisSIL"/>
              </w:rPr>
            </w:pPr>
            <w:r w:rsidRPr="00817B03">
              <w:t>[</w:t>
            </w:r>
            <w:r w:rsidRPr="00913A62">
              <w:rPr>
                <w:rStyle w:val="ChCharisSIL"/>
              </w:rPr>
              <w:t>ˈu.dʒʊŋ</w:t>
            </w:r>
            <w:r w:rsidRPr="006D3BED">
              <w:t>]</w:t>
            </w:r>
          </w:p>
        </w:tc>
        <w:tc>
          <w:tcPr>
            <w:tcW w:w="907" w:type="dxa"/>
            <w:shd w:val="clear" w:color="auto" w:fill="auto"/>
          </w:tcPr>
          <w:p w14:paraId="1880DD66" w14:textId="77777777" w:rsidR="00140A47" w:rsidRPr="00913A62" w:rsidRDefault="00140A47" w:rsidP="001C5AB3">
            <w:pPr>
              <w:pStyle w:val="TableCell2-2115pt"/>
              <w:rPr>
                <w:rStyle w:val="ChItalBold"/>
              </w:rPr>
            </w:pPr>
            <w:r w:rsidRPr="00913A62">
              <w:rPr>
                <w:rStyle w:val="ChItalBold"/>
              </w:rPr>
              <w:t>ujung</w:t>
            </w:r>
          </w:p>
        </w:tc>
        <w:tc>
          <w:tcPr>
            <w:tcW w:w="1531" w:type="dxa"/>
            <w:shd w:val="clear" w:color="auto" w:fill="auto"/>
          </w:tcPr>
          <w:p w14:paraId="22BA60BB" w14:textId="4E8C945C" w:rsidR="00140A47" w:rsidRPr="00913A62" w:rsidRDefault="00B7093A" w:rsidP="001C5AB3">
            <w:pPr>
              <w:pStyle w:val="TableCell2-2115pt"/>
            </w:pPr>
            <w:r>
              <w:t>‘</w:t>
            </w:r>
            <w:r w:rsidR="00140A47" w:rsidRPr="00913A62">
              <w:t>end</w:t>
            </w:r>
            <w:r>
              <w:t>’</w:t>
            </w:r>
          </w:p>
        </w:tc>
      </w:tr>
      <w:tr w:rsidR="00140A47" w:rsidRPr="00913A62" w14:paraId="6E96CA98" w14:textId="77777777" w:rsidTr="000335CE">
        <w:tc>
          <w:tcPr>
            <w:tcW w:w="907" w:type="dxa"/>
            <w:shd w:val="clear" w:color="auto" w:fill="auto"/>
          </w:tcPr>
          <w:p w14:paraId="05BAB2F8" w14:textId="77777777" w:rsidR="00140A47" w:rsidRPr="00913A62" w:rsidRDefault="00140A47" w:rsidP="001C5AB3">
            <w:pPr>
              <w:pStyle w:val="TableCell0-2115ptBreak"/>
              <w:rPr>
                <w:rStyle w:val="ChCharisSIL"/>
              </w:rPr>
            </w:pPr>
          </w:p>
        </w:tc>
        <w:tc>
          <w:tcPr>
            <w:tcW w:w="1021" w:type="dxa"/>
            <w:shd w:val="clear" w:color="auto" w:fill="auto"/>
          </w:tcPr>
          <w:p w14:paraId="667090DC" w14:textId="77777777" w:rsidR="00140A47" w:rsidRPr="00913A62" w:rsidRDefault="00140A47" w:rsidP="001C5AB3">
            <w:pPr>
              <w:pStyle w:val="TableCell0-2115ptBreak"/>
              <w:rPr>
                <w:rStyle w:val="ChCharisSIL"/>
              </w:rPr>
            </w:pPr>
            <w:r w:rsidRPr="00817B03">
              <w:t>[</w:t>
            </w:r>
            <w:r w:rsidRPr="00913A62">
              <w:rPr>
                <w:rStyle w:val="ChCharisSIL"/>
              </w:rPr>
              <w:t>ˈɔ.dʒɛ̞k˺</w:t>
            </w:r>
            <w:r w:rsidRPr="006D3BED">
              <w:t>]</w:t>
            </w:r>
          </w:p>
        </w:tc>
        <w:tc>
          <w:tcPr>
            <w:tcW w:w="907" w:type="dxa"/>
            <w:shd w:val="clear" w:color="auto" w:fill="auto"/>
          </w:tcPr>
          <w:p w14:paraId="07722DAE" w14:textId="77777777" w:rsidR="00140A47" w:rsidRPr="00913A62" w:rsidRDefault="00140A47" w:rsidP="001C5AB3">
            <w:pPr>
              <w:pStyle w:val="TableCell0-2115ptBreak"/>
              <w:rPr>
                <w:rStyle w:val="ChItalBold"/>
              </w:rPr>
            </w:pPr>
            <w:r w:rsidRPr="00913A62">
              <w:rPr>
                <w:rStyle w:val="ChItalBold"/>
              </w:rPr>
              <w:t>ojek</w:t>
            </w:r>
          </w:p>
        </w:tc>
        <w:tc>
          <w:tcPr>
            <w:tcW w:w="1531" w:type="dxa"/>
            <w:shd w:val="clear" w:color="auto" w:fill="auto"/>
          </w:tcPr>
          <w:p w14:paraId="424F12F3" w14:textId="028B8DB8" w:rsidR="00140A47" w:rsidRPr="00913A62" w:rsidRDefault="00B7093A" w:rsidP="001C5AB3">
            <w:pPr>
              <w:pStyle w:val="TableCell0-2115ptBreak"/>
            </w:pPr>
            <w:r>
              <w:t>‘</w:t>
            </w:r>
            <w:r w:rsidR="00140A47" w:rsidRPr="00913A62">
              <w:t>motorbike taxi</w:t>
            </w:r>
            <w:r>
              <w:t>’</w:t>
            </w:r>
          </w:p>
        </w:tc>
      </w:tr>
    </w:tbl>
    <w:p w14:paraId="29E70CA6" w14:textId="77777777" w:rsidR="00140A47" w:rsidRPr="00913A62" w:rsidRDefault="00140A47" w:rsidP="00140A47">
      <w:pPr>
        <w:pStyle w:val="Caption10before"/>
      </w:pPr>
      <w:bookmarkStart w:id="872" w:name="_Ref323820397"/>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8</w:t>
        </w:r>
      </w:fldSimple>
      <w:bookmarkEnd w:id="872"/>
      <w:r w:rsidRPr="00913A62">
        <w:t>:</w:t>
      </w:r>
      <w:r w:rsidRPr="00913A62">
        <w:tab/>
        <w:t>Vowel contrast in closed stressed penultimate syllables</w:t>
      </w:r>
    </w:p>
    <w:tbl>
      <w:tblPr>
        <w:tblW w:w="4480" w:type="dxa"/>
        <w:tblInd w:w="170" w:type="dxa"/>
        <w:tblBorders>
          <w:bottom w:val="single" w:sz="4" w:space="0" w:color="auto"/>
        </w:tblBorders>
        <w:tblLayout w:type="fixed"/>
        <w:tblLook w:val="01E0" w:firstRow="1" w:lastRow="1" w:firstColumn="1" w:lastColumn="1" w:noHBand="0" w:noVBand="0"/>
      </w:tblPr>
      <w:tblGrid>
        <w:gridCol w:w="907"/>
        <w:gridCol w:w="1191"/>
        <w:gridCol w:w="1021"/>
        <w:gridCol w:w="1361"/>
      </w:tblGrid>
      <w:tr w:rsidR="00140A47" w:rsidRPr="00913A62" w14:paraId="6B6FF93A" w14:textId="77777777" w:rsidTr="000335CE">
        <w:trPr>
          <w:tblHeader/>
        </w:trPr>
        <w:tc>
          <w:tcPr>
            <w:tcW w:w="907" w:type="dxa"/>
            <w:tcBorders>
              <w:top w:val="single" w:sz="4" w:space="0" w:color="auto"/>
              <w:bottom w:val="single" w:sz="4" w:space="0" w:color="auto"/>
            </w:tcBorders>
            <w:shd w:val="clear" w:color="auto" w:fill="auto"/>
          </w:tcPr>
          <w:p w14:paraId="1FDD17A5" w14:textId="77777777" w:rsidR="00140A47" w:rsidRPr="00913A62" w:rsidRDefault="00140A47" w:rsidP="00140A47">
            <w:pPr>
              <w:pStyle w:val="TableHd"/>
            </w:pPr>
            <w:r w:rsidRPr="00913A62">
              <w:t>Contrast</w:t>
            </w:r>
          </w:p>
        </w:tc>
        <w:tc>
          <w:tcPr>
            <w:tcW w:w="1191" w:type="dxa"/>
            <w:tcBorders>
              <w:top w:val="single" w:sz="4" w:space="0" w:color="auto"/>
              <w:bottom w:val="single" w:sz="4" w:space="0" w:color="auto"/>
            </w:tcBorders>
            <w:shd w:val="clear" w:color="auto" w:fill="auto"/>
          </w:tcPr>
          <w:p w14:paraId="7FE0D886" w14:textId="77777777" w:rsidR="00140A47" w:rsidRPr="00913A62" w:rsidRDefault="00140A47" w:rsidP="00140A47">
            <w:pPr>
              <w:pStyle w:val="TableHdLeft"/>
            </w:pPr>
            <w:r w:rsidRPr="00913A62">
              <w:t>Item</w:t>
            </w:r>
          </w:p>
        </w:tc>
        <w:tc>
          <w:tcPr>
            <w:tcW w:w="1021" w:type="dxa"/>
            <w:tcBorders>
              <w:top w:val="single" w:sz="4" w:space="0" w:color="auto"/>
              <w:bottom w:val="single" w:sz="4" w:space="0" w:color="auto"/>
            </w:tcBorders>
            <w:shd w:val="clear" w:color="auto" w:fill="auto"/>
          </w:tcPr>
          <w:p w14:paraId="6FDF86BC" w14:textId="77777777" w:rsidR="00140A47" w:rsidRPr="00913A62" w:rsidRDefault="00140A47" w:rsidP="00140A47">
            <w:pPr>
              <w:pStyle w:val="TableHdLeft"/>
            </w:pPr>
            <w:r w:rsidRPr="00913A62">
              <w:t>Orthogr.</w:t>
            </w:r>
          </w:p>
        </w:tc>
        <w:tc>
          <w:tcPr>
            <w:tcW w:w="1361" w:type="dxa"/>
            <w:tcBorders>
              <w:top w:val="single" w:sz="4" w:space="0" w:color="auto"/>
              <w:bottom w:val="single" w:sz="4" w:space="0" w:color="auto"/>
            </w:tcBorders>
            <w:shd w:val="clear" w:color="auto" w:fill="auto"/>
          </w:tcPr>
          <w:p w14:paraId="6D40D673" w14:textId="77777777" w:rsidR="00140A47" w:rsidRPr="00913A62" w:rsidRDefault="00140A47" w:rsidP="00140A47">
            <w:pPr>
              <w:pStyle w:val="TableHdLeft"/>
            </w:pPr>
            <w:r w:rsidRPr="00913A62">
              <w:t>Gloss</w:t>
            </w:r>
          </w:p>
        </w:tc>
      </w:tr>
      <w:tr w:rsidR="00140A47" w:rsidRPr="00913A62" w14:paraId="692340E2" w14:textId="77777777" w:rsidTr="000335CE">
        <w:tc>
          <w:tcPr>
            <w:tcW w:w="907" w:type="dxa"/>
            <w:tcBorders>
              <w:top w:val="single" w:sz="4" w:space="0" w:color="auto"/>
            </w:tcBorders>
            <w:shd w:val="clear" w:color="auto" w:fill="auto"/>
          </w:tcPr>
          <w:p w14:paraId="41B92539" w14:textId="77777777" w:rsidR="00140A47" w:rsidRPr="00913A62" w:rsidRDefault="00140A47" w:rsidP="001C5AB3">
            <w:pPr>
              <w:pStyle w:val="TableCell2-2115pt"/>
              <w:rPr>
                <w:rStyle w:val="ChCharisSIL"/>
              </w:rPr>
            </w:pPr>
            <w:r w:rsidRPr="00913A62">
              <w:rPr>
                <w:rStyle w:val="ChCharisSIL"/>
              </w:rPr>
              <w:t>i~u</w:t>
            </w:r>
          </w:p>
        </w:tc>
        <w:tc>
          <w:tcPr>
            <w:tcW w:w="1191" w:type="dxa"/>
            <w:tcBorders>
              <w:top w:val="single" w:sz="4" w:space="0" w:color="auto"/>
            </w:tcBorders>
            <w:shd w:val="clear" w:color="auto" w:fill="auto"/>
          </w:tcPr>
          <w:p w14:paraId="76D5DEFC" w14:textId="77777777" w:rsidR="00140A47" w:rsidRPr="00913A62" w:rsidRDefault="00140A47" w:rsidP="001C5AB3">
            <w:pPr>
              <w:pStyle w:val="TableCell2-2115pt"/>
              <w:rPr>
                <w:rStyle w:val="ChCharisSIL"/>
              </w:rPr>
            </w:pPr>
            <w:r w:rsidRPr="00817B03">
              <w:t>[</w:t>
            </w:r>
            <w:r w:rsidRPr="00913A62">
              <w:rPr>
                <w:rStyle w:val="ChCharisSIL"/>
              </w:rPr>
              <w:t>ˈmɪn.ta</w:t>
            </w:r>
            <w:r w:rsidRPr="006D3BED">
              <w:t>]</w:t>
            </w:r>
          </w:p>
        </w:tc>
        <w:tc>
          <w:tcPr>
            <w:tcW w:w="1021" w:type="dxa"/>
            <w:tcBorders>
              <w:top w:val="single" w:sz="4" w:space="0" w:color="auto"/>
            </w:tcBorders>
            <w:shd w:val="clear" w:color="auto" w:fill="auto"/>
          </w:tcPr>
          <w:p w14:paraId="05D85D3D" w14:textId="77777777" w:rsidR="00140A47" w:rsidRPr="00913A62" w:rsidRDefault="00140A47" w:rsidP="001C5AB3">
            <w:pPr>
              <w:pStyle w:val="TableCell2-2115pt"/>
              <w:rPr>
                <w:rStyle w:val="ChItalBold"/>
              </w:rPr>
            </w:pPr>
            <w:r w:rsidRPr="00913A62">
              <w:rPr>
                <w:rStyle w:val="ChItalBold"/>
              </w:rPr>
              <w:t>minta</w:t>
            </w:r>
          </w:p>
        </w:tc>
        <w:tc>
          <w:tcPr>
            <w:tcW w:w="1361" w:type="dxa"/>
            <w:tcBorders>
              <w:top w:val="single" w:sz="4" w:space="0" w:color="auto"/>
            </w:tcBorders>
            <w:shd w:val="clear" w:color="auto" w:fill="auto"/>
          </w:tcPr>
          <w:p w14:paraId="587DB205" w14:textId="7D1760DD" w:rsidR="00140A47" w:rsidRPr="00913A62" w:rsidRDefault="00B7093A" w:rsidP="001C5AB3">
            <w:pPr>
              <w:pStyle w:val="TableCell2-2115pt"/>
            </w:pPr>
            <w:r>
              <w:t>‘</w:t>
            </w:r>
            <w:r w:rsidR="00140A47" w:rsidRPr="00913A62">
              <w:t>request</w:t>
            </w:r>
            <w:r>
              <w:t>’</w:t>
            </w:r>
          </w:p>
        </w:tc>
      </w:tr>
      <w:tr w:rsidR="00140A47" w:rsidRPr="00913A62" w14:paraId="46194BFF" w14:textId="77777777" w:rsidTr="000335CE">
        <w:tc>
          <w:tcPr>
            <w:tcW w:w="907" w:type="dxa"/>
            <w:shd w:val="clear" w:color="auto" w:fill="auto"/>
          </w:tcPr>
          <w:p w14:paraId="087CFA7E" w14:textId="77777777" w:rsidR="00140A47" w:rsidRPr="00913A62" w:rsidRDefault="00140A47" w:rsidP="001C5AB3">
            <w:pPr>
              <w:pStyle w:val="TableCell0-2115ptBreak"/>
              <w:rPr>
                <w:rStyle w:val="ChCharisSIL"/>
              </w:rPr>
            </w:pPr>
          </w:p>
        </w:tc>
        <w:tc>
          <w:tcPr>
            <w:tcW w:w="1191" w:type="dxa"/>
            <w:shd w:val="clear" w:color="auto" w:fill="auto"/>
          </w:tcPr>
          <w:p w14:paraId="3DA265D3" w14:textId="77777777" w:rsidR="00140A47" w:rsidRPr="00913A62" w:rsidRDefault="00140A47" w:rsidP="001C5AB3">
            <w:pPr>
              <w:pStyle w:val="TableCell0-2115ptBreak"/>
              <w:rPr>
                <w:rStyle w:val="ChCharisSIL"/>
              </w:rPr>
            </w:pPr>
            <w:r w:rsidRPr="00817B03">
              <w:t>[</w:t>
            </w:r>
            <w:r w:rsidRPr="00913A62">
              <w:rPr>
                <w:rStyle w:val="ChCharisSIL"/>
              </w:rPr>
              <w:t>ˈmʊn.ta</w:t>
            </w:r>
            <w:r w:rsidRPr="006D3BED">
              <w:t>]</w:t>
            </w:r>
          </w:p>
        </w:tc>
        <w:tc>
          <w:tcPr>
            <w:tcW w:w="1021" w:type="dxa"/>
            <w:shd w:val="clear" w:color="auto" w:fill="auto"/>
          </w:tcPr>
          <w:p w14:paraId="1A293662" w14:textId="77777777" w:rsidR="00140A47" w:rsidRPr="00913A62" w:rsidRDefault="00140A47" w:rsidP="001C5AB3">
            <w:pPr>
              <w:pStyle w:val="TableCell0-2115ptBreak"/>
              <w:rPr>
                <w:rStyle w:val="ChItalBold"/>
              </w:rPr>
            </w:pPr>
            <w:r w:rsidRPr="00913A62">
              <w:rPr>
                <w:rStyle w:val="ChItalBold"/>
              </w:rPr>
              <w:t>munta</w:t>
            </w:r>
          </w:p>
        </w:tc>
        <w:tc>
          <w:tcPr>
            <w:tcW w:w="1361" w:type="dxa"/>
            <w:shd w:val="clear" w:color="auto" w:fill="auto"/>
          </w:tcPr>
          <w:p w14:paraId="3A180234" w14:textId="1C4E9D57" w:rsidR="00140A47" w:rsidRPr="00913A62" w:rsidRDefault="00B7093A" w:rsidP="001C5AB3">
            <w:pPr>
              <w:pStyle w:val="TableCell0-2115ptBreak"/>
            </w:pPr>
            <w:r>
              <w:t>‘</w:t>
            </w:r>
            <w:r w:rsidR="00140A47" w:rsidRPr="00913A62">
              <w:t>vomit</w:t>
            </w:r>
            <w:r>
              <w:t>’</w:t>
            </w:r>
          </w:p>
        </w:tc>
      </w:tr>
      <w:tr w:rsidR="00140A47" w:rsidRPr="00913A62" w14:paraId="0EA6A585" w14:textId="77777777" w:rsidTr="000335CE">
        <w:tc>
          <w:tcPr>
            <w:tcW w:w="907" w:type="dxa"/>
            <w:shd w:val="clear" w:color="auto" w:fill="auto"/>
          </w:tcPr>
          <w:p w14:paraId="53855DF0" w14:textId="77777777" w:rsidR="00140A47" w:rsidRPr="00E413A5" w:rsidRDefault="00140A47" w:rsidP="001C5AB3">
            <w:pPr>
              <w:pStyle w:val="TableCell2-2115pt"/>
              <w:rPr>
                <w:rStyle w:val="ChCharisSIL"/>
              </w:rPr>
            </w:pPr>
            <w:r w:rsidRPr="00E413A5">
              <w:rPr>
                <w:rStyle w:val="ChCharisSIL"/>
              </w:rPr>
              <w:t>i~ɛ</w:t>
            </w:r>
          </w:p>
        </w:tc>
        <w:tc>
          <w:tcPr>
            <w:tcW w:w="1191" w:type="dxa"/>
            <w:shd w:val="clear" w:color="auto" w:fill="auto"/>
          </w:tcPr>
          <w:p w14:paraId="3E719408" w14:textId="77777777" w:rsidR="00140A47" w:rsidRPr="00E413A5" w:rsidRDefault="00140A47" w:rsidP="001C5AB3">
            <w:pPr>
              <w:pStyle w:val="TableCell2-2115pt"/>
              <w:rPr>
                <w:rStyle w:val="ChCharisSIL"/>
              </w:rPr>
            </w:pPr>
            <w:r w:rsidRPr="00E413A5">
              <w:t>[</w:t>
            </w:r>
            <w:r w:rsidRPr="00E413A5">
              <w:rPr>
                <w:rStyle w:val="ChCharisSIL"/>
              </w:rPr>
              <w:t>ˈtɪm.bɐ</w:t>
            </w:r>
            <w:r w:rsidR="00E413A5" w:rsidRPr="00E413A5">
              <w:rPr>
                <w:rStyle w:val="ChCharisSIL"/>
              </w:rPr>
              <w:t>ŋ</w:t>
            </w:r>
            <w:r w:rsidRPr="00E413A5">
              <w:t>]</w:t>
            </w:r>
          </w:p>
        </w:tc>
        <w:tc>
          <w:tcPr>
            <w:tcW w:w="1021" w:type="dxa"/>
            <w:shd w:val="clear" w:color="auto" w:fill="auto"/>
          </w:tcPr>
          <w:p w14:paraId="2648DA90" w14:textId="77777777" w:rsidR="00140A47" w:rsidRPr="00E413A5" w:rsidRDefault="00140A47" w:rsidP="001C5AB3">
            <w:pPr>
              <w:pStyle w:val="TableCell2-2115pt"/>
              <w:rPr>
                <w:rStyle w:val="ChItalBold"/>
              </w:rPr>
            </w:pPr>
            <w:r w:rsidRPr="00E413A5">
              <w:rPr>
                <w:rStyle w:val="ChItalBold"/>
              </w:rPr>
              <w:t>timban</w:t>
            </w:r>
            <w:r w:rsidR="007B4323" w:rsidRPr="00E413A5">
              <w:rPr>
                <w:rStyle w:val="ChItalBold"/>
              </w:rPr>
              <w:t>g</w:t>
            </w:r>
          </w:p>
        </w:tc>
        <w:tc>
          <w:tcPr>
            <w:tcW w:w="1361" w:type="dxa"/>
            <w:shd w:val="clear" w:color="auto" w:fill="auto"/>
          </w:tcPr>
          <w:p w14:paraId="53F5901E" w14:textId="0BF407B6" w:rsidR="00140A47" w:rsidRPr="00913A62" w:rsidRDefault="00B7093A" w:rsidP="001C5AB3">
            <w:pPr>
              <w:pStyle w:val="TableCell2-2115pt"/>
            </w:pPr>
            <w:r>
              <w:t>‘</w:t>
            </w:r>
            <w:r w:rsidR="00140A47" w:rsidRPr="00E413A5">
              <w:t>weigh</w:t>
            </w:r>
            <w:r>
              <w:t>’</w:t>
            </w:r>
          </w:p>
        </w:tc>
      </w:tr>
      <w:tr w:rsidR="00140A47" w:rsidRPr="00913A62" w14:paraId="55DC9ADF" w14:textId="77777777" w:rsidTr="000335CE">
        <w:tc>
          <w:tcPr>
            <w:tcW w:w="907" w:type="dxa"/>
            <w:shd w:val="clear" w:color="auto" w:fill="auto"/>
          </w:tcPr>
          <w:p w14:paraId="2A2891E5" w14:textId="77777777" w:rsidR="00140A47" w:rsidRPr="00913A62" w:rsidRDefault="00140A47" w:rsidP="001C5AB3">
            <w:pPr>
              <w:pStyle w:val="TableCell0-2115ptBreak"/>
              <w:rPr>
                <w:rStyle w:val="ChCharisSIL"/>
              </w:rPr>
            </w:pPr>
          </w:p>
        </w:tc>
        <w:tc>
          <w:tcPr>
            <w:tcW w:w="1191" w:type="dxa"/>
            <w:shd w:val="clear" w:color="auto" w:fill="auto"/>
          </w:tcPr>
          <w:p w14:paraId="7171C8F8" w14:textId="77777777" w:rsidR="00140A47" w:rsidRPr="00913A62" w:rsidRDefault="00140A47" w:rsidP="001C5AB3">
            <w:pPr>
              <w:pStyle w:val="TableCell0-2115ptBreak"/>
              <w:rPr>
                <w:rStyle w:val="ChCharisSIL"/>
              </w:rPr>
            </w:pPr>
            <w:r w:rsidRPr="00817B03">
              <w:t>[</w:t>
            </w:r>
            <w:r w:rsidRPr="00913A62">
              <w:rPr>
                <w:rStyle w:val="ChCharisSIL"/>
              </w:rPr>
              <w:t>ˈtɛ̞m.bɐk̚</w:t>
            </w:r>
            <w:r w:rsidRPr="006D3BED">
              <w:t>]</w:t>
            </w:r>
          </w:p>
        </w:tc>
        <w:tc>
          <w:tcPr>
            <w:tcW w:w="1021" w:type="dxa"/>
            <w:shd w:val="clear" w:color="auto" w:fill="auto"/>
          </w:tcPr>
          <w:p w14:paraId="3537B693" w14:textId="77777777" w:rsidR="00140A47" w:rsidRPr="00913A62" w:rsidRDefault="00140A47" w:rsidP="001C5AB3">
            <w:pPr>
              <w:pStyle w:val="TableCell0-2115ptBreak"/>
              <w:rPr>
                <w:rStyle w:val="ChItalBold"/>
              </w:rPr>
            </w:pPr>
            <w:r w:rsidRPr="00913A62">
              <w:rPr>
                <w:rStyle w:val="ChItalBold"/>
              </w:rPr>
              <w:t>tembak</w:t>
            </w:r>
          </w:p>
        </w:tc>
        <w:tc>
          <w:tcPr>
            <w:tcW w:w="1361" w:type="dxa"/>
            <w:shd w:val="clear" w:color="auto" w:fill="auto"/>
          </w:tcPr>
          <w:p w14:paraId="3563EF35" w14:textId="025C2EE8" w:rsidR="00140A47" w:rsidRPr="00913A62" w:rsidRDefault="00B7093A" w:rsidP="001C5AB3">
            <w:pPr>
              <w:pStyle w:val="TableCell0-2115ptBreak"/>
            </w:pPr>
            <w:r>
              <w:t>‘</w:t>
            </w:r>
            <w:r w:rsidR="00140A47" w:rsidRPr="00913A62">
              <w:t>shoot</w:t>
            </w:r>
            <w:r>
              <w:t>’</w:t>
            </w:r>
          </w:p>
        </w:tc>
      </w:tr>
      <w:tr w:rsidR="00140A47" w:rsidRPr="00913A62" w14:paraId="41D6B43F" w14:textId="77777777" w:rsidTr="000335CE">
        <w:tc>
          <w:tcPr>
            <w:tcW w:w="907" w:type="dxa"/>
            <w:shd w:val="clear" w:color="auto" w:fill="auto"/>
          </w:tcPr>
          <w:p w14:paraId="0B2E35F5" w14:textId="77777777" w:rsidR="00140A47" w:rsidRPr="00913A62" w:rsidRDefault="00140A47" w:rsidP="001C5AB3">
            <w:pPr>
              <w:pStyle w:val="TableCell2-2115pt"/>
              <w:rPr>
                <w:rStyle w:val="ChCharisSIL"/>
              </w:rPr>
            </w:pPr>
            <w:r w:rsidRPr="00913A62">
              <w:rPr>
                <w:rStyle w:val="ChCharisSIL"/>
              </w:rPr>
              <w:t>i~a</w:t>
            </w:r>
          </w:p>
        </w:tc>
        <w:tc>
          <w:tcPr>
            <w:tcW w:w="1191" w:type="dxa"/>
            <w:shd w:val="clear" w:color="auto" w:fill="auto"/>
          </w:tcPr>
          <w:p w14:paraId="06D89C6C" w14:textId="77777777" w:rsidR="00140A47" w:rsidRPr="00913A62" w:rsidRDefault="00140A47" w:rsidP="001C5AB3">
            <w:pPr>
              <w:pStyle w:val="TableCell2-2115pt"/>
              <w:rPr>
                <w:rStyle w:val="ChCharisSIL"/>
              </w:rPr>
            </w:pPr>
            <w:r w:rsidRPr="00817B03">
              <w:t>[</w:t>
            </w:r>
            <w:r w:rsidRPr="00913A62">
              <w:rPr>
                <w:rStyle w:val="ChCharisSIL"/>
              </w:rPr>
              <w:t>ˈtɪm.ba</w:t>
            </w:r>
            <w:r w:rsidRPr="006D3BED">
              <w:t>]</w:t>
            </w:r>
          </w:p>
        </w:tc>
        <w:tc>
          <w:tcPr>
            <w:tcW w:w="1021" w:type="dxa"/>
            <w:shd w:val="clear" w:color="auto" w:fill="auto"/>
          </w:tcPr>
          <w:p w14:paraId="3EF5995A" w14:textId="77777777" w:rsidR="00140A47" w:rsidRPr="00913A62" w:rsidRDefault="00140A47" w:rsidP="001C5AB3">
            <w:pPr>
              <w:pStyle w:val="TableCell2-2115pt"/>
              <w:rPr>
                <w:rStyle w:val="ChItalBold"/>
              </w:rPr>
            </w:pPr>
            <w:r w:rsidRPr="00913A62">
              <w:rPr>
                <w:rStyle w:val="ChItalBold"/>
              </w:rPr>
              <w:t>timba</w:t>
            </w:r>
          </w:p>
        </w:tc>
        <w:tc>
          <w:tcPr>
            <w:tcW w:w="1361" w:type="dxa"/>
            <w:shd w:val="clear" w:color="auto" w:fill="auto"/>
          </w:tcPr>
          <w:p w14:paraId="6F08DB6C" w14:textId="7A1FE8A1" w:rsidR="00140A47" w:rsidRPr="00913A62" w:rsidRDefault="00B7093A" w:rsidP="001C5AB3">
            <w:pPr>
              <w:pStyle w:val="TableCell2-2115pt"/>
            </w:pPr>
            <w:r>
              <w:t>‘</w:t>
            </w:r>
            <w:r w:rsidR="00140A47" w:rsidRPr="00913A62">
              <w:t>fetch</w:t>
            </w:r>
            <w:r>
              <w:t>’</w:t>
            </w:r>
          </w:p>
        </w:tc>
      </w:tr>
      <w:tr w:rsidR="00140A47" w:rsidRPr="00913A62" w14:paraId="7571CEC8" w14:textId="77777777" w:rsidTr="000335CE">
        <w:tc>
          <w:tcPr>
            <w:tcW w:w="907" w:type="dxa"/>
            <w:shd w:val="clear" w:color="auto" w:fill="auto"/>
          </w:tcPr>
          <w:p w14:paraId="64CDB205" w14:textId="77777777" w:rsidR="00140A47" w:rsidRPr="00913A62" w:rsidRDefault="00140A47" w:rsidP="001C5AB3">
            <w:pPr>
              <w:pStyle w:val="TableCell0-2115ptBreak"/>
              <w:rPr>
                <w:rStyle w:val="ChCharisSIL"/>
              </w:rPr>
            </w:pPr>
          </w:p>
        </w:tc>
        <w:tc>
          <w:tcPr>
            <w:tcW w:w="1191" w:type="dxa"/>
            <w:shd w:val="clear" w:color="auto" w:fill="auto"/>
          </w:tcPr>
          <w:p w14:paraId="4233618D" w14:textId="77777777" w:rsidR="00140A47" w:rsidRPr="00913A62" w:rsidRDefault="00140A47" w:rsidP="001C5AB3">
            <w:pPr>
              <w:pStyle w:val="TableCell0-2115ptBreak"/>
              <w:rPr>
                <w:rStyle w:val="ChCharisSIL"/>
              </w:rPr>
            </w:pPr>
            <w:r w:rsidRPr="00817B03">
              <w:t>[</w:t>
            </w:r>
            <w:r w:rsidRPr="00913A62">
              <w:rPr>
                <w:rStyle w:val="ChCharisSIL"/>
              </w:rPr>
              <w:t>ˈtɐm.ba</w:t>
            </w:r>
            <w:r w:rsidRPr="006D3BED">
              <w:t>]</w:t>
            </w:r>
          </w:p>
        </w:tc>
        <w:tc>
          <w:tcPr>
            <w:tcW w:w="1021" w:type="dxa"/>
            <w:shd w:val="clear" w:color="auto" w:fill="auto"/>
          </w:tcPr>
          <w:p w14:paraId="4832421A" w14:textId="77777777" w:rsidR="00140A47" w:rsidRPr="00913A62" w:rsidRDefault="00140A47" w:rsidP="001C5AB3">
            <w:pPr>
              <w:pStyle w:val="TableCell0-2115ptBreak"/>
              <w:rPr>
                <w:rStyle w:val="ChItalBold"/>
              </w:rPr>
            </w:pPr>
            <w:r w:rsidRPr="00913A62">
              <w:rPr>
                <w:rStyle w:val="ChItalBold"/>
              </w:rPr>
              <w:t>tamba</w:t>
            </w:r>
          </w:p>
        </w:tc>
        <w:tc>
          <w:tcPr>
            <w:tcW w:w="1361" w:type="dxa"/>
            <w:shd w:val="clear" w:color="auto" w:fill="auto"/>
          </w:tcPr>
          <w:p w14:paraId="4B1EBE28" w14:textId="31F85BB7" w:rsidR="00140A47" w:rsidRPr="00913A62" w:rsidRDefault="00B7093A" w:rsidP="001C5AB3">
            <w:pPr>
              <w:pStyle w:val="TableCell0-2115ptBreak"/>
            </w:pPr>
            <w:r>
              <w:t>‘</w:t>
            </w:r>
            <w:r w:rsidR="00140A47" w:rsidRPr="00913A62">
              <w:t>add</w:t>
            </w:r>
            <w:r>
              <w:t>’</w:t>
            </w:r>
          </w:p>
        </w:tc>
      </w:tr>
      <w:tr w:rsidR="00140A47" w:rsidRPr="00913A62" w14:paraId="2E28DAD2" w14:textId="77777777" w:rsidTr="000335CE">
        <w:tc>
          <w:tcPr>
            <w:tcW w:w="907" w:type="dxa"/>
            <w:shd w:val="clear" w:color="auto" w:fill="auto"/>
          </w:tcPr>
          <w:p w14:paraId="2A16CF16" w14:textId="77777777" w:rsidR="00140A47" w:rsidRPr="00913A62" w:rsidRDefault="00140A47" w:rsidP="001C5AB3">
            <w:pPr>
              <w:pStyle w:val="TableCell2-2115pt"/>
              <w:rPr>
                <w:rStyle w:val="ChCharisSIL"/>
              </w:rPr>
            </w:pPr>
            <w:r w:rsidRPr="00913A62">
              <w:rPr>
                <w:rStyle w:val="ChCharisSIL"/>
              </w:rPr>
              <w:t>i~ɔ</w:t>
            </w:r>
          </w:p>
        </w:tc>
        <w:tc>
          <w:tcPr>
            <w:tcW w:w="1191" w:type="dxa"/>
            <w:shd w:val="clear" w:color="auto" w:fill="auto"/>
          </w:tcPr>
          <w:p w14:paraId="48133F5B" w14:textId="77777777" w:rsidR="00140A47" w:rsidRPr="00913A62" w:rsidRDefault="00140A47" w:rsidP="001C5AB3">
            <w:pPr>
              <w:pStyle w:val="TableCell2-2115pt"/>
              <w:rPr>
                <w:rStyle w:val="ChCharisSIL"/>
              </w:rPr>
            </w:pPr>
            <w:r w:rsidRPr="00817B03">
              <w:t>[</w:t>
            </w:r>
            <w:r w:rsidRPr="00913A62">
              <w:rPr>
                <w:rStyle w:val="ChCharisSIL"/>
              </w:rPr>
              <w:t>ˈtɪŋ.kɐt˺</w:t>
            </w:r>
            <w:r w:rsidRPr="006D3BED">
              <w:t>]</w:t>
            </w:r>
          </w:p>
        </w:tc>
        <w:tc>
          <w:tcPr>
            <w:tcW w:w="1021" w:type="dxa"/>
            <w:shd w:val="clear" w:color="auto" w:fill="auto"/>
          </w:tcPr>
          <w:p w14:paraId="25726106" w14:textId="77777777" w:rsidR="00140A47" w:rsidRPr="00913A62" w:rsidRDefault="00140A47" w:rsidP="001C5AB3">
            <w:pPr>
              <w:pStyle w:val="TableCell2-2115pt"/>
              <w:rPr>
                <w:rStyle w:val="ChItalBold"/>
              </w:rPr>
            </w:pPr>
            <w:r w:rsidRPr="00913A62">
              <w:rPr>
                <w:rStyle w:val="ChItalBold"/>
              </w:rPr>
              <w:t>tingkat</w:t>
            </w:r>
          </w:p>
        </w:tc>
        <w:tc>
          <w:tcPr>
            <w:tcW w:w="1361" w:type="dxa"/>
            <w:shd w:val="clear" w:color="auto" w:fill="auto"/>
          </w:tcPr>
          <w:p w14:paraId="3000EA4A" w14:textId="04364B3D" w:rsidR="00140A47" w:rsidRPr="00913A62" w:rsidRDefault="00B7093A" w:rsidP="001C5AB3">
            <w:pPr>
              <w:pStyle w:val="TableCell2-2115pt"/>
            </w:pPr>
            <w:r>
              <w:t>‘</w:t>
            </w:r>
            <w:r w:rsidR="00140A47" w:rsidRPr="00913A62">
              <w:t>level</w:t>
            </w:r>
            <w:r>
              <w:t>’</w:t>
            </w:r>
          </w:p>
        </w:tc>
      </w:tr>
      <w:tr w:rsidR="00140A47" w:rsidRPr="00913A62" w14:paraId="4361FAE7" w14:textId="77777777" w:rsidTr="000335CE">
        <w:tc>
          <w:tcPr>
            <w:tcW w:w="907" w:type="dxa"/>
            <w:shd w:val="clear" w:color="auto" w:fill="auto"/>
          </w:tcPr>
          <w:p w14:paraId="705F7E22" w14:textId="77777777" w:rsidR="00140A47" w:rsidRPr="00913A62" w:rsidRDefault="00140A47" w:rsidP="001C5AB3">
            <w:pPr>
              <w:pStyle w:val="TableCell0-2115ptBreak"/>
              <w:rPr>
                <w:rStyle w:val="ChCharisSIL"/>
              </w:rPr>
            </w:pPr>
          </w:p>
        </w:tc>
        <w:tc>
          <w:tcPr>
            <w:tcW w:w="1191" w:type="dxa"/>
            <w:shd w:val="clear" w:color="auto" w:fill="auto"/>
          </w:tcPr>
          <w:p w14:paraId="1A76C202" w14:textId="77777777" w:rsidR="00140A47" w:rsidRPr="00913A62" w:rsidRDefault="00140A47" w:rsidP="001C5AB3">
            <w:pPr>
              <w:pStyle w:val="TableCell0-2115ptBreak"/>
              <w:rPr>
                <w:rStyle w:val="ChCharisSIL"/>
              </w:rPr>
            </w:pPr>
            <w:r w:rsidRPr="00817B03">
              <w:t>[</w:t>
            </w:r>
            <w:r w:rsidRPr="00913A62">
              <w:rPr>
                <w:rStyle w:val="ChCharisSIL"/>
              </w:rPr>
              <w:t>ˈtɔ̞ŋ.kɐt˺</w:t>
            </w:r>
            <w:r w:rsidRPr="006D3BED">
              <w:t>]</w:t>
            </w:r>
          </w:p>
        </w:tc>
        <w:tc>
          <w:tcPr>
            <w:tcW w:w="1021" w:type="dxa"/>
            <w:shd w:val="clear" w:color="auto" w:fill="auto"/>
          </w:tcPr>
          <w:p w14:paraId="58FD90AE" w14:textId="77777777" w:rsidR="00140A47" w:rsidRPr="00913A62" w:rsidRDefault="00140A47" w:rsidP="001C5AB3">
            <w:pPr>
              <w:pStyle w:val="TableCell0-2115ptBreak"/>
              <w:rPr>
                <w:rStyle w:val="ChItalBold"/>
              </w:rPr>
            </w:pPr>
            <w:r w:rsidRPr="00913A62">
              <w:rPr>
                <w:rStyle w:val="ChItalBold"/>
              </w:rPr>
              <w:t>tongkat</w:t>
            </w:r>
          </w:p>
        </w:tc>
        <w:tc>
          <w:tcPr>
            <w:tcW w:w="1361" w:type="dxa"/>
            <w:shd w:val="clear" w:color="auto" w:fill="auto"/>
          </w:tcPr>
          <w:p w14:paraId="12A447C5" w14:textId="6AC5A45B" w:rsidR="00140A47" w:rsidRPr="00913A62" w:rsidRDefault="00B7093A" w:rsidP="001C5AB3">
            <w:pPr>
              <w:pStyle w:val="TableCell0-2115ptBreak"/>
            </w:pPr>
            <w:r>
              <w:t>‘</w:t>
            </w:r>
            <w:r w:rsidR="00140A47" w:rsidRPr="00913A62">
              <w:t>cane</w:t>
            </w:r>
            <w:r>
              <w:t>’</w:t>
            </w:r>
          </w:p>
        </w:tc>
      </w:tr>
      <w:tr w:rsidR="00140A47" w:rsidRPr="00913A62" w14:paraId="43CFE49B" w14:textId="77777777" w:rsidTr="000335CE">
        <w:tc>
          <w:tcPr>
            <w:tcW w:w="907" w:type="dxa"/>
            <w:shd w:val="clear" w:color="auto" w:fill="auto"/>
          </w:tcPr>
          <w:p w14:paraId="20E33B73" w14:textId="77777777" w:rsidR="00140A47" w:rsidRPr="00913A62" w:rsidRDefault="00140A47" w:rsidP="001C5AB3">
            <w:pPr>
              <w:pStyle w:val="TableCell2-2115pt"/>
              <w:rPr>
                <w:rStyle w:val="ChCharisSIL"/>
              </w:rPr>
            </w:pPr>
            <w:r w:rsidRPr="00913A62">
              <w:rPr>
                <w:rStyle w:val="ChCharisSIL"/>
              </w:rPr>
              <w:t>ɛ~a</w:t>
            </w:r>
          </w:p>
        </w:tc>
        <w:tc>
          <w:tcPr>
            <w:tcW w:w="1191" w:type="dxa"/>
            <w:shd w:val="clear" w:color="auto" w:fill="auto"/>
          </w:tcPr>
          <w:p w14:paraId="486C61D9" w14:textId="77777777" w:rsidR="00140A47" w:rsidRPr="00913A62" w:rsidRDefault="00140A47" w:rsidP="001C5AB3">
            <w:pPr>
              <w:pStyle w:val="TableCell2-2115pt"/>
              <w:rPr>
                <w:rStyle w:val="ChCharisSIL"/>
              </w:rPr>
            </w:pPr>
            <w:r w:rsidRPr="00817B03">
              <w:t>[</w:t>
            </w:r>
            <w:r w:rsidRPr="00913A62">
              <w:rPr>
                <w:rStyle w:val="ChCharisSIL"/>
              </w:rPr>
              <w:t>ˈsɛ̞n.tu</w:t>
            </w:r>
            <w:r w:rsidRPr="006D3BED">
              <w:t>]</w:t>
            </w:r>
          </w:p>
        </w:tc>
        <w:tc>
          <w:tcPr>
            <w:tcW w:w="1021" w:type="dxa"/>
            <w:shd w:val="clear" w:color="auto" w:fill="auto"/>
          </w:tcPr>
          <w:p w14:paraId="00F2AF15" w14:textId="77777777" w:rsidR="00140A47" w:rsidRPr="00913A62" w:rsidRDefault="00140A47" w:rsidP="001C5AB3">
            <w:pPr>
              <w:pStyle w:val="TableCell2-2115pt"/>
              <w:rPr>
                <w:rStyle w:val="ChItalBold"/>
              </w:rPr>
            </w:pPr>
            <w:r w:rsidRPr="00913A62">
              <w:rPr>
                <w:rStyle w:val="ChItalBold"/>
              </w:rPr>
              <w:t>sentu</w:t>
            </w:r>
          </w:p>
        </w:tc>
        <w:tc>
          <w:tcPr>
            <w:tcW w:w="1361" w:type="dxa"/>
            <w:shd w:val="clear" w:color="auto" w:fill="auto"/>
          </w:tcPr>
          <w:p w14:paraId="793365A8" w14:textId="61CA72C9" w:rsidR="00140A47" w:rsidRPr="00913A62" w:rsidRDefault="00B7093A" w:rsidP="001C5AB3">
            <w:pPr>
              <w:pStyle w:val="TableCell2-2115pt"/>
            </w:pPr>
            <w:r>
              <w:t>‘</w:t>
            </w:r>
            <w:r w:rsidR="00140A47" w:rsidRPr="00913A62">
              <w:t>touch</w:t>
            </w:r>
            <w:r>
              <w:t>’</w:t>
            </w:r>
          </w:p>
        </w:tc>
      </w:tr>
      <w:tr w:rsidR="00140A47" w:rsidRPr="00913A62" w14:paraId="1B7E8894" w14:textId="77777777" w:rsidTr="000335CE">
        <w:tc>
          <w:tcPr>
            <w:tcW w:w="907" w:type="dxa"/>
            <w:shd w:val="clear" w:color="auto" w:fill="auto"/>
          </w:tcPr>
          <w:p w14:paraId="1981D605" w14:textId="77777777" w:rsidR="00140A47" w:rsidRPr="00913A62" w:rsidRDefault="00140A47" w:rsidP="001C5AB3">
            <w:pPr>
              <w:pStyle w:val="TableCell0-2115ptBreak"/>
              <w:rPr>
                <w:rStyle w:val="ChCharisSIL"/>
              </w:rPr>
            </w:pPr>
          </w:p>
        </w:tc>
        <w:tc>
          <w:tcPr>
            <w:tcW w:w="1191" w:type="dxa"/>
            <w:shd w:val="clear" w:color="auto" w:fill="auto"/>
          </w:tcPr>
          <w:p w14:paraId="24FC2AC6" w14:textId="77777777" w:rsidR="00140A47" w:rsidRPr="00913A62" w:rsidRDefault="00140A47" w:rsidP="001C5AB3">
            <w:pPr>
              <w:pStyle w:val="TableCell0-2115ptBreak"/>
              <w:rPr>
                <w:rStyle w:val="ChCharisSIL"/>
              </w:rPr>
            </w:pPr>
            <w:r w:rsidRPr="00817B03">
              <w:t>[</w:t>
            </w:r>
            <w:r w:rsidRPr="00913A62">
              <w:rPr>
                <w:rStyle w:val="ChCharisSIL"/>
              </w:rPr>
              <w:t>ˈsɐn.tɛ</w:t>
            </w:r>
            <w:r w:rsidRPr="006D3BED">
              <w:t>]</w:t>
            </w:r>
          </w:p>
        </w:tc>
        <w:tc>
          <w:tcPr>
            <w:tcW w:w="1021" w:type="dxa"/>
            <w:shd w:val="clear" w:color="auto" w:fill="auto"/>
          </w:tcPr>
          <w:p w14:paraId="7901C72B" w14:textId="77777777" w:rsidR="00140A47" w:rsidRPr="00913A62" w:rsidRDefault="00140A47" w:rsidP="001C5AB3">
            <w:pPr>
              <w:pStyle w:val="TableCell0-2115ptBreak"/>
              <w:rPr>
                <w:rStyle w:val="ChItalBold"/>
              </w:rPr>
            </w:pPr>
            <w:r w:rsidRPr="00913A62">
              <w:rPr>
                <w:rStyle w:val="ChItalBold"/>
              </w:rPr>
              <w:t>sante</w:t>
            </w:r>
          </w:p>
        </w:tc>
        <w:tc>
          <w:tcPr>
            <w:tcW w:w="1361" w:type="dxa"/>
            <w:shd w:val="clear" w:color="auto" w:fill="auto"/>
          </w:tcPr>
          <w:p w14:paraId="5442A346" w14:textId="4DFB8785" w:rsidR="00140A47" w:rsidRPr="00913A62" w:rsidRDefault="00B7093A" w:rsidP="001C5AB3">
            <w:pPr>
              <w:pStyle w:val="TableCell0-2115ptBreak"/>
            </w:pPr>
            <w:r>
              <w:t>‘</w:t>
            </w:r>
            <w:r w:rsidR="00140A47" w:rsidRPr="00913A62">
              <w:t>relax</w:t>
            </w:r>
            <w:r>
              <w:t>’</w:t>
            </w:r>
          </w:p>
        </w:tc>
      </w:tr>
      <w:tr w:rsidR="00140A47" w:rsidRPr="00913A62" w14:paraId="7B8A79FE" w14:textId="77777777" w:rsidTr="000335CE">
        <w:tc>
          <w:tcPr>
            <w:tcW w:w="907" w:type="dxa"/>
            <w:shd w:val="clear" w:color="auto" w:fill="auto"/>
          </w:tcPr>
          <w:p w14:paraId="604A4891" w14:textId="77777777" w:rsidR="00140A47" w:rsidRPr="00913A62" w:rsidRDefault="00140A47" w:rsidP="001C5AB3">
            <w:pPr>
              <w:pStyle w:val="TableCell2-2115pt"/>
              <w:rPr>
                <w:rStyle w:val="ChCharisSIL"/>
              </w:rPr>
            </w:pPr>
            <w:r w:rsidRPr="00913A62">
              <w:rPr>
                <w:rStyle w:val="ChCharisSIL"/>
              </w:rPr>
              <w:lastRenderedPageBreak/>
              <w:t>ɛ~u</w:t>
            </w:r>
          </w:p>
        </w:tc>
        <w:tc>
          <w:tcPr>
            <w:tcW w:w="1191" w:type="dxa"/>
            <w:shd w:val="clear" w:color="auto" w:fill="auto"/>
          </w:tcPr>
          <w:p w14:paraId="1CCEC25D" w14:textId="77777777" w:rsidR="00140A47" w:rsidRPr="00913A62" w:rsidRDefault="00140A47" w:rsidP="001C5AB3">
            <w:pPr>
              <w:pStyle w:val="TableCell2-2115pt"/>
              <w:rPr>
                <w:rStyle w:val="ChCharisSIL"/>
              </w:rPr>
            </w:pPr>
            <w:r w:rsidRPr="00817B03">
              <w:t>[</w:t>
            </w:r>
            <w:r w:rsidRPr="00913A62">
              <w:rPr>
                <w:rStyle w:val="ChCharisSIL"/>
              </w:rPr>
              <w:t>ˈtɛ̞m.bɐk̚</w:t>
            </w:r>
            <w:r w:rsidRPr="006D3BED">
              <w:t>]</w:t>
            </w:r>
          </w:p>
        </w:tc>
        <w:tc>
          <w:tcPr>
            <w:tcW w:w="1021" w:type="dxa"/>
            <w:shd w:val="clear" w:color="auto" w:fill="auto"/>
          </w:tcPr>
          <w:p w14:paraId="43031B8A" w14:textId="77777777" w:rsidR="00140A47" w:rsidRPr="00913A62" w:rsidRDefault="00140A47" w:rsidP="001C5AB3">
            <w:pPr>
              <w:pStyle w:val="TableCell2-2115pt"/>
              <w:rPr>
                <w:rStyle w:val="ChItalBold"/>
              </w:rPr>
            </w:pPr>
            <w:r w:rsidRPr="00913A62">
              <w:rPr>
                <w:rStyle w:val="ChItalBold"/>
              </w:rPr>
              <w:t>tembak</w:t>
            </w:r>
          </w:p>
        </w:tc>
        <w:tc>
          <w:tcPr>
            <w:tcW w:w="1361" w:type="dxa"/>
            <w:shd w:val="clear" w:color="auto" w:fill="auto"/>
          </w:tcPr>
          <w:p w14:paraId="694447FC" w14:textId="6C8B294C" w:rsidR="00140A47" w:rsidRPr="00913A62" w:rsidRDefault="00B7093A" w:rsidP="001C5AB3">
            <w:pPr>
              <w:pStyle w:val="TableCell2-2115pt"/>
            </w:pPr>
            <w:r>
              <w:t>‘</w:t>
            </w:r>
            <w:r w:rsidR="00140A47" w:rsidRPr="00913A62">
              <w:t>shoot</w:t>
            </w:r>
            <w:r>
              <w:t>’</w:t>
            </w:r>
          </w:p>
        </w:tc>
      </w:tr>
      <w:tr w:rsidR="00140A47" w:rsidRPr="00913A62" w14:paraId="709D07DF" w14:textId="77777777" w:rsidTr="000335CE">
        <w:tc>
          <w:tcPr>
            <w:tcW w:w="907" w:type="dxa"/>
            <w:shd w:val="clear" w:color="auto" w:fill="auto"/>
          </w:tcPr>
          <w:p w14:paraId="0A76F140" w14:textId="77777777" w:rsidR="00140A47" w:rsidRPr="00913A62" w:rsidRDefault="00140A47" w:rsidP="001C5AB3">
            <w:pPr>
              <w:pStyle w:val="TableCell0-2115ptBreak"/>
              <w:rPr>
                <w:rStyle w:val="ChCharisSIL"/>
              </w:rPr>
            </w:pPr>
          </w:p>
        </w:tc>
        <w:tc>
          <w:tcPr>
            <w:tcW w:w="1191" w:type="dxa"/>
            <w:shd w:val="clear" w:color="auto" w:fill="auto"/>
          </w:tcPr>
          <w:p w14:paraId="1011CDFD" w14:textId="77777777" w:rsidR="00140A47" w:rsidRPr="00913A62" w:rsidRDefault="00140A47" w:rsidP="001C5AB3">
            <w:pPr>
              <w:pStyle w:val="TableCell0-2115ptBreak"/>
              <w:rPr>
                <w:rStyle w:val="ChCharisSIL"/>
              </w:rPr>
            </w:pPr>
            <w:r w:rsidRPr="00817B03">
              <w:t>[</w:t>
            </w:r>
            <w:r w:rsidRPr="00913A62">
              <w:rPr>
                <w:rStyle w:val="ChCharisSIL"/>
              </w:rPr>
              <w:t>ˈtʊm.bʊk̚</w:t>
            </w:r>
            <w:r w:rsidRPr="006D3BED">
              <w:t>]</w:t>
            </w:r>
          </w:p>
        </w:tc>
        <w:tc>
          <w:tcPr>
            <w:tcW w:w="1021" w:type="dxa"/>
            <w:shd w:val="clear" w:color="auto" w:fill="auto"/>
          </w:tcPr>
          <w:p w14:paraId="16181D0F" w14:textId="77777777" w:rsidR="00140A47" w:rsidRPr="00913A62" w:rsidRDefault="00140A47" w:rsidP="001C5AB3">
            <w:pPr>
              <w:pStyle w:val="TableCell0-2115ptBreak"/>
              <w:rPr>
                <w:rStyle w:val="ChItalBold"/>
              </w:rPr>
            </w:pPr>
            <w:r w:rsidRPr="00913A62">
              <w:rPr>
                <w:rStyle w:val="ChItalBold"/>
              </w:rPr>
              <w:t>tumbuk</w:t>
            </w:r>
          </w:p>
        </w:tc>
        <w:tc>
          <w:tcPr>
            <w:tcW w:w="1361" w:type="dxa"/>
            <w:shd w:val="clear" w:color="auto" w:fill="auto"/>
          </w:tcPr>
          <w:p w14:paraId="361F7A21" w14:textId="119EEC0E" w:rsidR="00140A47" w:rsidRPr="00913A62" w:rsidRDefault="00B7093A" w:rsidP="001C5AB3">
            <w:pPr>
              <w:pStyle w:val="TableCell0-2115ptBreak"/>
            </w:pPr>
            <w:r>
              <w:t>‘</w:t>
            </w:r>
            <w:r w:rsidR="00140A47" w:rsidRPr="00913A62">
              <w:t>pound</w:t>
            </w:r>
            <w:r>
              <w:t>’</w:t>
            </w:r>
          </w:p>
        </w:tc>
      </w:tr>
      <w:tr w:rsidR="00140A47" w:rsidRPr="00913A62" w14:paraId="4111FEE3" w14:textId="77777777" w:rsidTr="000335CE">
        <w:tc>
          <w:tcPr>
            <w:tcW w:w="907" w:type="dxa"/>
            <w:shd w:val="clear" w:color="auto" w:fill="auto"/>
          </w:tcPr>
          <w:p w14:paraId="5343E594" w14:textId="77777777" w:rsidR="00140A47" w:rsidRPr="00913A62" w:rsidRDefault="00140A47" w:rsidP="001C5AB3">
            <w:pPr>
              <w:pStyle w:val="TableCell2-2115pt"/>
              <w:rPr>
                <w:rStyle w:val="ChCharisSIL"/>
              </w:rPr>
            </w:pPr>
            <w:r w:rsidRPr="00913A62">
              <w:rPr>
                <w:rStyle w:val="ChCharisSIL"/>
              </w:rPr>
              <w:t>ɛ~ɔ</w:t>
            </w:r>
          </w:p>
        </w:tc>
        <w:tc>
          <w:tcPr>
            <w:tcW w:w="1191" w:type="dxa"/>
            <w:shd w:val="clear" w:color="auto" w:fill="auto"/>
          </w:tcPr>
          <w:p w14:paraId="6ECB4A6F" w14:textId="77777777" w:rsidR="00140A47" w:rsidRPr="00913A62" w:rsidRDefault="00140A47" w:rsidP="001C5AB3">
            <w:pPr>
              <w:pStyle w:val="TableCell2-2115pt"/>
              <w:rPr>
                <w:rStyle w:val="ChCharisSIL"/>
              </w:rPr>
            </w:pPr>
            <w:r w:rsidRPr="00817B03">
              <w:t>[</w:t>
            </w:r>
            <w:r w:rsidRPr="00913A62">
              <w:rPr>
                <w:rStyle w:val="ChCharisSIL"/>
              </w:rPr>
              <w:t>ˈbɛ̞ŋ.kɔ̞k̚</w:t>
            </w:r>
            <w:r w:rsidRPr="0053127F">
              <w:t>]</w:t>
            </w:r>
          </w:p>
        </w:tc>
        <w:tc>
          <w:tcPr>
            <w:tcW w:w="1021" w:type="dxa"/>
            <w:shd w:val="clear" w:color="auto" w:fill="auto"/>
          </w:tcPr>
          <w:p w14:paraId="07F38534" w14:textId="77777777" w:rsidR="00140A47" w:rsidRPr="00913A62" w:rsidRDefault="00140A47" w:rsidP="001C5AB3">
            <w:pPr>
              <w:pStyle w:val="TableCell2-2115pt"/>
              <w:rPr>
                <w:rStyle w:val="ChItalBold"/>
              </w:rPr>
            </w:pPr>
            <w:r w:rsidRPr="00913A62">
              <w:rPr>
                <w:rStyle w:val="ChItalBold"/>
              </w:rPr>
              <w:t>bengkok</w:t>
            </w:r>
          </w:p>
        </w:tc>
        <w:tc>
          <w:tcPr>
            <w:tcW w:w="1361" w:type="dxa"/>
            <w:shd w:val="clear" w:color="auto" w:fill="auto"/>
          </w:tcPr>
          <w:p w14:paraId="2449DF8E" w14:textId="1832DD8D" w:rsidR="00140A47" w:rsidRPr="00913A62" w:rsidRDefault="00B7093A" w:rsidP="001C5AB3">
            <w:pPr>
              <w:pStyle w:val="TableCell2-2115pt"/>
            </w:pPr>
            <w:r>
              <w:t>‘</w:t>
            </w:r>
            <w:r w:rsidR="00140A47" w:rsidRPr="00913A62">
              <w:t>be crooked</w:t>
            </w:r>
            <w:r>
              <w:t>’</w:t>
            </w:r>
          </w:p>
        </w:tc>
      </w:tr>
      <w:tr w:rsidR="00140A47" w:rsidRPr="00913A62" w14:paraId="2CDCC9F0" w14:textId="77777777" w:rsidTr="000335CE">
        <w:tc>
          <w:tcPr>
            <w:tcW w:w="907" w:type="dxa"/>
            <w:shd w:val="clear" w:color="auto" w:fill="auto"/>
          </w:tcPr>
          <w:p w14:paraId="6A6C1C0F" w14:textId="77777777" w:rsidR="00140A47" w:rsidRPr="00913A62" w:rsidRDefault="00140A47" w:rsidP="001C5AB3">
            <w:pPr>
              <w:pStyle w:val="TableCell0-2115ptBreak"/>
              <w:rPr>
                <w:rStyle w:val="ChCharisSIL"/>
              </w:rPr>
            </w:pPr>
          </w:p>
        </w:tc>
        <w:tc>
          <w:tcPr>
            <w:tcW w:w="1191" w:type="dxa"/>
            <w:shd w:val="clear" w:color="auto" w:fill="auto"/>
          </w:tcPr>
          <w:p w14:paraId="507D643C" w14:textId="77777777" w:rsidR="00140A47" w:rsidRPr="00913A62" w:rsidRDefault="00140A47" w:rsidP="001C5AB3">
            <w:pPr>
              <w:pStyle w:val="TableCell0-2115ptBreak"/>
              <w:rPr>
                <w:rStyle w:val="ChCharisSIL"/>
              </w:rPr>
            </w:pPr>
            <w:r w:rsidRPr="00817B03">
              <w:t>[</w:t>
            </w:r>
            <w:r w:rsidRPr="00913A62">
              <w:rPr>
                <w:rStyle w:val="ChCharisSIL"/>
              </w:rPr>
              <w:t>ˈbɔ̞ŋ.kɔ̞k̚</w:t>
            </w:r>
            <w:r w:rsidRPr="0053127F">
              <w:t>]</w:t>
            </w:r>
          </w:p>
        </w:tc>
        <w:tc>
          <w:tcPr>
            <w:tcW w:w="1021" w:type="dxa"/>
            <w:shd w:val="clear" w:color="auto" w:fill="auto"/>
          </w:tcPr>
          <w:p w14:paraId="757B2424" w14:textId="77777777" w:rsidR="00140A47" w:rsidRPr="00913A62" w:rsidRDefault="00140A47" w:rsidP="001C5AB3">
            <w:pPr>
              <w:pStyle w:val="TableCell0-2115ptBreak"/>
              <w:rPr>
                <w:rStyle w:val="ChItalBold"/>
              </w:rPr>
            </w:pPr>
            <w:r w:rsidRPr="00913A62">
              <w:rPr>
                <w:rStyle w:val="ChItalBold"/>
              </w:rPr>
              <w:t>bongkok</w:t>
            </w:r>
          </w:p>
        </w:tc>
        <w:tc>
          <w:tcPr>
            <w:tcW w:w="1361" w:type="dxa"/>
            <w:shd w:val="clear" w:color="auto" w:fill="auto"/>
          </w:tcPr>
          <w:p w14:paraId="10266AD3" w14:textId="4A2E0F53" w:rsidR="00140A47" w:rsidRPr="00913A62" w:rsidRDefault="00B7093A" w:rsidP="001C5AB3">
            <w:pPr>
              <w:pStyle w:val="TableCell0-2115ptBreak"/>
            </w:pPr>
            <w:r>
              <w:t>‘</w:t>
            </w:r>
            <w:r w:rsidR="00140A47" w:rsidRPr="00913A62">
              <w:t>be bent over</w:t>
            </w:r>
            <w:r>
              <w:t>’</w:t>
            </w:r>
          </w:p>
        </w:tc>
      </w:tr>
      <w:tr w:rsidR="00140A47" w:rsidRPr="00913A62" w14:paraId="2AAF0848" w14:textId="77777777" w:rsidTr="000335CE">
        <w:tc>
          <w:tcPr>
            <w:tcW w:w="907" w:type="dxa"/>
            <w:shd w:val="clear" w:color="auto" w:fill="auto"/>
          </w:tcPr>
          <w:p w14:paraId="2D3BD940" w14:textId="77777777" w:rsidR="00140A47" w:rsidRPr="00913A62" w:rsidRDefault="00140A47" w:rsidP="001C5AB3">
            <w:pPr>
              <w:pStyle w:val="TableCell2-2115pt"/>
              <w:rPr>
                <w:rStyle w:val="ChCharisSIL"/>
              </w:rPr>
            </w:pPr>
            <w:r w:rsidRPr="00913A62">
              <w:rPr>
                <w:rStyle w:val="ChCharisSIL"/>
              </w:rPr>
              <w:t>a~u</w:t>
            </w:r>
          </w:p>
        </w:tc>
        <w:tc>
          <w:tcPr>
            <w:tcW w:w="1191" w:type="dxa"/>
            <w:shd w:val="clear" w:color="auto" w:fill="auto"/>
          </w:tcPr>
          <w:p w14:paraId="6C0A36A7" w14:textId="77777777" w:rsidR="00140A47" w:rsidRPr="00913A62" w:rsidRDefault="00140A47" w:rsidP="001C5AB3">
            <w:pPr>
              <w:pStyle w:val="TableCell2-2115pt"/>
              <w:rPr>
                <w:rStyle w:val="ChCharisSIL"/>
              </w:rPr>
            </w:pPr>
            <w:r w:rsidRPr="00817B03">
              <w:t>[</w:t>
            </w:r>
            <w:r w:rsidRPr="00913A62">
              <w:rPr>
                <w:rStyle w:val="ChCharisSIL"/>
              </w:rPr>
              <w:t>ˈbɐn.tu</w:t>
            </w:r>
            <w:r w:rsidRPr="0053127F">
              <w:t>]</w:t>
            </w:r>
          </w:p>
        </w:tc>
        <w:tc>
          <w:tcPr>
            <w:tcW w:w="1021" w:type="dxa"/>
            <w:shd w:val="clear" w:color="auto" w:fill="auto"/>
          </w:tcPr>
          <w:p w14:paraId="5EDF8CAB" w14:textId="77777777" w:rsidR="00140A47" w:rsidRPr="00913A62" w:rsidRDefault="00140A47" w:rsidP="001C5AB3">
            <w:pPr>
              <w:pStyle w:val="TableCell2-2115pt"/>
              <w:rPr>
                <w:rStyle w:val="ChItalBold"/>
              </w:rPr>
            </w:pPr>
            <w:r w:rsidRPr="00913A62">
              <w:rPr>
                <w:rStyle w:val="ChItalBold"/>
              </w:rPr>
              <w:t>bantu</w:t>
            </w:r>
          </w:p>
        </w:tc>
        <w:tc>
          <w:tcPr>
            <w:tcW w:w="1361" w:type="dxa"/>
            <w:shd w:val="clear" w:color="auto" w:fill="auto"/>
          </w:tcPr>
          <w:p w14:paraId="41245A75" w14:textId="33B3E8AC" w:rsidR="00140A47" w:rsidRPr="00913A62" w:rsidRDefault="00B7093A" w:rsidP="001C5AB3">
            <w:pPr>
              <w:pStyle w:val="TableCell2-2115pt"/>
            </w:pPr>
            <w:r>
              <w:t>‘</w:t>
            </w:r>
            <w:r w:rsidR="00140A47" w:rsidRPr="00913A62">
              <w:t>help</w:t>
            </w:r>
            <w:r>
              <w:t>’</w:t>
            </w:r>
          </w:p>
        </w:tc>
      </w:tr>
      <w:tr w:rsidR="00140A47" w:rsidRPr="00913A62" w14:paraId="17E2568A" w14:textId="77777777" w:rsidTr="000335CE">
        <w:tc>
          <w:tcPr>
            <w:tcW w:w="907" w:type="dxa"/>
            <w:shd w:val="clear" w:color="auto" w:fill="auto"/>
          </w:tcPr>
          <w:p w14:paraId="17DD7A77" w14:textId="77777777" w:rsidR="00140A47" w:rsidRPr="00913A62" w:rsidRDefault="00140A47" w:rsidP="001C5AB3">
            <w:pPr>
              <w:pStyle w:val="TableCell0-2115ptBreak"/>
              <w:rPr>
                <w:rStyle w:val="ChCharisSIL"/>
              </w:rPr>
            </w:pPr>
          </w:p>
        </w:tc>
        <w:tc>
          <w:tcPr>
            <w:tcW w:w="1191" w:type="dxa"/>
            <w:shd w:val="clear" w:color="auto" w:fill="auto"/>
          </w:tcPr>
          <w:p w14:paraId="26AFE593" w14:textId="77777777" w:rsidR="00140A47" w:rsidRPr="00913A62" w:rsidRDefault="00140A47" w:rsidP="001C5AB3">
            <w:pPr>
              <w:pStyle w:val="TableCell0-2115ptBreak"/>
              <w:rPr>
                <w:rStyle w:val="ChCharisSIL"/>
              </w:rPr>
            </w:pPr>
            <w:r w:rsidRPr="00817B03">
              <w:t>[</w:t>
            </w:r>
            <w:r w:rsidRPr="00913A62">
              <w:rPr>
                <w:rStyle w:val="ChCharisSIL"/>
              </w:rPr>
              <w:t>ˈbʊn.tu</w:t>
            </w:r>
            <w:r w:rsidRPr="0053127F">
              <w:t>]</w:t>
            </w:r>
          </w:p>
        </w:tc>
        <w:tc>
          <w:tcPr>
            <w:tcW w:w="1021" w:type="dxa"/>
            <w:shd w:val="clear" w:color="auto" w:fill="auto"/>
          </w:tcPr>
          <w:p w14:paraId="4506F0AC" w14:textId="77777777" w:rsidR="00140A47" w:rsidRPr="00913A62" w:rsidRDefault="00140A47" w:rsidP="001C5AB3">
            <w:pPr>
              <w:pStyle w:val="TableCell0-2115ptBreak"/>
              <w:rPr>
                <w:rStyle w:val="ChItalBold"/>
              </w:rPr>
            </w:pPr>
            <w:r w:rsidRPr="00913A62">
              <w:rPr>
                <w:rStyle w:val="ChItalBold"/>
              </w:rPr>
              <w:t>buntu</w:t>
            </w:r>
          </w:p>
        </w:tc>
        <w:tc>
          <w:tcPr>
            <w:tcW w:w="1361" w:type="dxa"/>
            <w:shd w:val="clear" w:color="auto" w:fill="auto"/>
          </w:tcPr>
          <w:p w14:paraId="364BE022" w14:textId="65EDD10E" w:rsidR="00140A47" w:rsidRPr="00913A62" w:rsidRDefault="00B7093A" w:rsidP="001C5AB3">
            <w:pPr>
              <w:pStyle w:val="TableCell0-2115ptBreak"/>
            </w:pPr>
            <w:r>
              <w:t>‘</w:t>
            </w:r>
            <w:r w:rsidR="00140A47" w:rsidRPr="00913A62">
              <w:t>be blocked</w:t>
            </w:r>
            <w:r>
              <w:t>’</w:t>
            </w:r>
          </w:p>
        </w:tc>
      </w:tr>
      <w:tr w:rsidR="00140A47" w:rsidRPr="00913A62" w14:paraId="63BCF0AE" w14:textId="77777777" w:rsidTr="000335CE">
        <w:tc>
          <w:tcPr>
            <w:tcW w:w="907" w:type="dxa"/>
            <w:shd w:val="clear" w:color="auto" w:fill="auto"/>
          </w:tcPr>
          <w:p w14:paraId="611EABF8" w14:textId="77777777" w:rsidR="00140A47" w:rsidRPr="00913A62" w:rsidRDefault="00140A47" w:rsidP="001C5AB3">
            <w:pPr>
              <w:pStyle w:val="TableCell2-2115pt"/>
              <w:rPr>
                <w:rStyle w:val="ChCharisSIL"/>
              </w:rPr>
            </w:pPr>
            <w:r w:rsidRPr="00913A62">
              <w:rPr>
                <w:rStyle w:val="ChCharisSIL"/>
              </w:rPr>
              <w:t>a~ɔ</w:t>
            </w:r>
          </w:p>
        </w:tc>
        <w:tc>
          <w:tcPr>
            <w:tcW w:w="1191" w:type="dxa"/>
            <w:shd w:val="clear" w:color="auto" w:fill="auto"/>
          </w:tcPr>
          <w:p w14:paraId="70B84001" w14:textId="77777777" w:rsidR="00140A47" w:rsidRPr="00913A62" w:rsidRDefault="00140A47" w:rsidP="001C5AB3">
            <w:pPr>
              <w:pStyle w:val="TableCell2-2115pt"/>
              <w:rPr>
                <w:rStyle w:val="ChCharisSIL"/>
              </w:rPr>
            </w:pPr>
            <w:r w:rsidRPr="00817B03">
              <w:t>[</w:t>
            </w:r>
            <w:r w:rsidRPr="00913A62">
              <w:rPr>
                <w:rStyle w:val="ChCharisSIL"/>
              </w:rPr>
              <w:t>ˈsɐm.bʊŋ</w:t>
            </w:r>
            <w:r w:rsidRPr="0053127F">
              <w:t>]</w:t>
            </w:r>
          </w:p>
        </w:tc>
        <w:tc>
          <w:tcPr>
            <w:tcW w:w="1021" w:type="dxa"/>
            <w:shd w:val="clear" w:color="auto" w:fill="auto"/>
          </w:tcPr>
          <w:p w14:paraId="677C4A51" w14:textId="77777777" w:rsidR="00140A47" w:rsidRPr="00913A62" w:rsidRDefault="00140A47" w:rsidP="001C5AB3">
            <w:pPr>
              <w:pStyle w:val="TableCell2-2115pt"/>
              <w:rPr>
                <w:rStyle w:val="ChItalBold"/>
              </w:rPr>
            </w:pPr>
            <w:r w:rsidRPr="00913A62">
              <w:rPr>
                <w:rStyle w:val="ChItalBold"/>
              </w:rPr>
              <w:t>sambung</w:t>
            </w:r>
          </w:p>
        </w:tc>
        <w:tc>
          <w:tcPr>
            <w:tcW w:w="1361" w:type="dxa"/>
            <w:shd w:val="clear" w:color="auto" w:fill="auto"/>
          </w:tcPr>
          <w:p w14:paraId="263BEB41" w14:textId="54531192" w:rsidR="00140A47" w:rsidRPr="00913A62" w:rsidRDefault="00B7093A" w:rsidP="001C5AB3">
            <w:pPr>
              <w:pStyle w:val="TableCell2-2115pt"/>
            </w:pPr>
            <w:r>
              <w:t>‘</w:t>
            </w:r>
            <w:r w:rsidR="00140A47" w:rsidRPr="00913A62">
              <w:t>continue</w:t>
            </w:r>
            <w:r>
              <w:t>’</w:t>
            </w:r>
          </w:p>
        </w:tc>
      </w:tr>
      <w:tr w:rsidR="00140A47" w:rsidRPr="00913A62" w14:paraId="285F2EC0" w14:textId="77777777" w:rsidTr="000335CE">
        <w:tc>
          <w:tcPr>
            <w:tcW w:w="907" w:type="dxa"/>
            <w:shd w:val="clear" w:color="auto" w:fill="auto"/>
          </w:tcPr>
          <w:p w14:paraId="626A3BC5" w14:textId="77777777" w:rsidR="00140A47" w:rsidRPr="00913A62" w:rsidRDefault="00140A47" w:rsidP="001C5AB3">
            <w:pPr>
              <w:pStyle w:val="TableCell0-2115ptBreak"/>
              <w:rPr>
                <w:rStyle w:val="ChCharisSIL"/>
              </w:rPr>
            </w:pPr>
          </w:p>
        </w:tc>
        <w:tc>
          <w:tcPr>
            <w:tcW w:w="1191" w:type="dxa"/>
            <w:shd w:val="clear" w:color="auto" w:fill="auto"/>
          </w:tcPr>
          <w:p w14:paraId="2083D860" w14:textId="77777777" w:rsidR="00140A47" w:rsidRPr="00913A62" w:rsidRDefault="00140A47" w:rsidP="001C5AB3">
            <w:pPr>
              <w:pStyle w:val="TableCell0-2115ptBreak"/>
              <w:rPr>
                <w:rStyle w:val="ChCharisSIL"/>
              </w:rPr>
            </w:pPr>
            <w:r w:rsidRPr="00817B03">
              <w:t>[</w:t>
            </w:r>
            <w:r w:rsidRPr="00913A62">
              <w:rPr>
                <w:rStyle w:val="ChCharisSIL"/>
              </w:rPr>
              <w:t>ˈsɔ̞m.bɔ̞ŋ</w:t>
            </w:r>
            <w:r w:rsidRPr="0053127F">
              <w:t>]</w:t>
            </w:r>
          </w:p>
        </w:tc>
        <w:tc>
          <w:tcPr>
            <w:tcW w:w="1021" w:type="dxa"/>
            <w:shd w:val="clear" w:color="auto" w:fill="auto"/>
          </w:tcPr>
          <w:p w14:paraId="7D108C40" w14:textId="77777777" w:rsidR="00140A47" w:rsidRPr="00913A62" w:rsidRDefault="00140A47" w:rsidP="001C5AB3">
            <w:pPr>
              <w:pStyle w:val="TableCell0-2115ptBreak"/>
              <w:rPr>
                <w:rStyle w:val="ChItalBold"/>
              </w:rPr>
            </w:pPr>
            <w:r w:rsidRPr="00913A62">
              <w:rPr>
                <w:rStyle w:val="ChItalBold"/>
              </w:rPr>
              <w:t>sombong</w:t>
            </w:r>
          </w:p>
        </w:tc>
        <w:tc>
          <w:tcPr>
            <w:tcW w:w="1361" w:type="dxa"/>
            <w:shd w:val="clear" w:color="auto" w:fill="auto"/>
          </w:tcPr>
          <w:p w14:paraId="7EE167FC" w14:textId="33BED720" w:rsidR="00140A47" w:rsidRPr="00913A62" w:rsidRDefault="00B7093A" w:rsidP="001C5AB3">
            <w:pPr>
              <w:pStyle w:val="TableCell0-2115ptBreak"/>
            </w:pPr>
            <w:r>
              <w:t>‘</w:t>
            </w:r>
            <w:r w:rsidR="00140A47" w:rsidRPr="00913A62">
              <w:t>be arrogant</w:t>
            </w:r>
            <w:r>
              <w:t>’</w:t>
            </w:r>
          </w:p>
        </w:tc>
      </w:tr>
      <w:tr w:rsidR="00140A47" w:rsidRPr="00913A62" w14:paraId="30F2F412" w14:textId="77777777" w:rsidTr="000335CE">
        <w:tc>
          <w:tcPr>
            <w:tcW w:w="907" w:type="dxa"/>
            <w:shd w:val="clear" w:color="auto" w:fill="auto"/>
          </w:tcPr>
          <w:p w14:paraId="66914D7F" w14:textId="77777777" w:rsidR="00140A47" w:rsidRPr="00913A62" w:rsidRDefault="00140A47" w:rsidP="001C5AB3">
            <w:pPr>
              <w:pStyle w:val="TableCell2-2115pt"/>
              <w:rPr>
                <w:rStyle w:val="ChCharisSIL"/>
              </w:rPr>
            </w:pPr>
            <w:r w:rsidRPr="00913A62">
              <w:rPr>
                <w:rStyle w:val="ChCharisSIL"/>
              </w:rPr>
              <w:t>u~ɔ</w:t>
            </w:r>
          </w:p>
        </w:tc>
        <w:tc>
          <w:tcPr>
            <w:tcW w:w="1191" w:type="dxa"/>
            <w:shd w:val="clear" w:color="auto" w:fill="auto"/>
          </w:tcPr>
          <w:p w14:paraId="6F56E17E" w14:textId="77777777" w:rsidR="00140A47" w:rsidRPr="00913A62" w:rsidRDefault="00140A47" w:rsidP="001C5AB3">
            <w:pPr>
              <w:pStyle w:val="TableCell2-2115pt"/>
              <w:rPr>
                <w:rStyle w:val="ChCharisSIL"/>
              </w:rPr>
            </w:pPr>
            <w:r w:rsidRPr="00817B03">
              <w:t>[</w:t>
            </w:r>
            <w:r w:rsidRPr="00913A62">
              <w:rPr>
                <w:rStyle w:val="ChCharisSIL"/>
              </w:rPr>
              <w:t>ˈsʊm.bɐŋ</w:t>
            </w:r>
            <w:r w:rsidRPr="0053127F">
              <w:t>]</w:t>
            </w:r>
          </w:p>
        </w:tc>
        <w:tc>
          <w:tcPr>
            <w:tcW w:w="1021" w:type="dxa"/>
            <w:shd w:val="clear" w:color="auto" w:fill="auto"/>
          </w:tcPr>
          <w:p w14:paraId="73158F3D" w14:textId="77777777" w:rsidR="00140A47" w:rsidRPr="00913A62" w:rsidRDefault="00140A47" w:rsidP="001C5AB3">
            <w:pPr>
              <w:pStyle w:val="TableCell2-2115pt"/>
              <w:rPr>
                <w:rStyle w:val="ChItalBold"/>
              </w:rPr>
            </w:pPr>
            <w:r w:rsidRPr="00913A62">
              <w:rPr>
                <w:rStyle w:val="ChItalBold"/>
              </w:rPr>
              <w:t>sumbang</w:t>
            </w:r>
          </w:p>
        </w:tc>
        <w:tc>
          <w:tcPr>
            <w:tcW w:w="1361" w:type="dxa"/>
            <w:shd w:val="clear" w:color="auto" w:fill="auto"/>
          </w:tcPr>
          <w:p w14:paraId="1D2509BA" w14:textId="17230FE2" w:rsidR="00140A47" w:rsidRPr="00913A62" w:rsidRDefault="00B7093A" w:rsidP="001C5AB3">
            <w:pPr>
              <w:pStyle w:val="TableCell2-2115pt"/>
            </w:pPr>
            <w:r>
              <w:t>‘</w:t>
            </w:r>
            <w:r w:rsidR="00140A47" w:rsidRPr="00913A62">
              <w:t>donate</w:t>
            </w:r>
            <w:r>
              <w:t>’</w:t>
            </w:r>
          </w:p>
        </w:tc>
      </w:tr>
      <w:tr w:rsidR="00140A47" w:rsidRPr="00913A62" w14:paraId="1CAAF12A" w14:textId="77777777" w:rsidTr="000335CE">
        <w:tc>
          <w:tcPr>
            <w:tcW w:w="907" w:type="dxa"/>
            <w:shd w:val="clear" w:color="auto" w:fill="auto"/>
          </w:tcPr>
          <w:p w14:paraId="738A25A9" w14:textId="77777777" w:rsidR="00140A47" w:rsidRPr="00913A62" w:rsidRDefault="00140A47" w:rsidP="001C5AB3">
            <w:pPr>
              <w:pStyle w:val="TableCell0-2115ptBreak"/>
              <w:rPr>
                <w:rStyle w:val="ChCharisSIL"/>
              </w:rPr>
            </w:pPr>
          </w:p>
        </w:tc>
        <w:tc>
          <w:tcPr>
            <w:tcW w:w="1191" w:type="dxa"/>
            <w:shd w:val="clear" w:color="auto" w:fill="auto"/>
          </w:tcPr>
          <w:p w14:paraId="15D3BD68" w14:textId="77777777" w:rsidR="00140A47" w:rsidRPr="00913A62" w:rsidRDefault="00140A47" w:rsidP="001C5AB3">
            <w:pPr>
              <w:pStyle w:val="TableCell0-2115ptBreak"/>
              <w:rPr>
                <w:rStyle w:val="ChCharisSIL"/>
              </w:rPr>
            </w:pPr>
            <w:r w:rsidRPr="00817B03">
              <w:t>[</w:t>
            </w:r>
            <w:r w:rsidRPr="00913A62">
              <w:rPr>
                <w:rStyle w:val="ChCharisSIL"/>
              </w:rPr>
              <w:t>ˈsɔ̞m.bɔ̞ŋ</w:t>
            </w:r>
            <w:r w:rsidRPr="0053127F">
              <w:t>]</w:t>
            </w:r>
          </w:p>
        </w:tc>
        <w:tc>
          <w:tcPr>
            <w:tcW w:w="1021" w:type="dxa"/>
            <w:shd w:val="clear" w:color="auto" w:fill="auto"/>
          </w:tcPr>
          <w:p w14:paraId="7715FFBE" w14:textId="77777777" w:rsidR="00140A47" w:rsidRPr="00913A62" w:rsidRDefault="00140A47" w:rsidP="001C5AB3">
            <w:pPr>
              <w:pStyle w:val="TableCell0-2115ptBreak"/>
              <w:rPr>
                <w:rStyle w:val="ChItalBold"/>
              </w:rPr>
            </w:pPr>
            <w:r w:rsidRPr="00913A62">
              <w:rPr>
                <w:rStyle w:val="ChItalBold"/>
              </w:rPr>
              <w:t>sombong</w:t>
            </w:r>
          </w:p>
        </w:tc>
        <w:tc>
          <w:tcPr>
            <w:tcW w:w="1361" w:type="dxa"/>
            <w:shd w:val="clear" w:color="auto" w:fill="auto"/>
          </w:tcPr>
          <w:p w14:paraId="2201085F" w14:textId="057D89FF" w:rsidR="00140A47" w:rsidRPr="00913A62" w:rsidRDefault="00B7093A" w:rsidP="001C5AB3">
            <w:pPr>
              <w:pStyle w:val="TableCell0-2115ptBreak"/>
            </w:pPr>
            <w:r>
              <w:t>‘</w:t>
            </w:r>
            <w:r w:rsidR="00140A47" w:rsidRPr="00913A62">
              <w:t>be arrogant</w:t>
            </w:r>
            <w:r>
              <w:t>’</w:t>
            </w:r>
          </w:p>
        </w:tc>
      </w:tr>
    </w:tbl>
    <w:p w14:paraId="64F2AB20" w14:textId="77777777" w:rsidR="00140A47" w:rsidRPr="00913A62" w:rsidRDefault="00140A47" w:rsidP="00140A47">
      <w:pPr>
        <w:pStyle w:val="Caption10before"/>
      </w:pPr>
      <w:bookmarkStart w:id="873" w:name="_Ref323820398"/>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9</w:t>
        </w:r>
      </w:fldSimple>
      <w:bookmarkEnd w:id="873"/>
      <w:r w:rsidRPr="00913A62">
        <w:t>:</w:t>
      </w:r>
      <w:r w:rsidRPr="00913A62">
        <w:tab/>
        <w:t>Vowel contrast in open unstressed syllables</w:t>
      </w:r>
    </w:p>
    <w:tbl>
      <w:tblPr>
        <w:tblW w:w="4139" w:type="dxa"/>
        <w:tblInd w:w="170" w:type="dxa"/>
        <w:tblBorders>
          <w:bottom w:val="single" w:sz="4" w:space="0" w:color="auto"/>
        </w:tblBorders>
        <w:tblLayout w:type="fixed"/>
        <w:tblLook w:val="01E0" w:firstRow="1" w:lastRow="1" w:firstColumn="1" w:lastColumn="1" w:noHBand="0" w:noVBand="0"/>
      </w:tblPr>
      <w:tblGrid>
        <w:gridCol w:w="907"/>
        <w:gridCol w:w="964"/>
        <w:gridCol w:w="907"/>
        <w:gridCol w:w="1361"/>
      </w:tblGrid>
      <w:tr w:rsidR="00140A47" w:rsidRPr="00913A62" w14:paraId="25ACE3DA" w14:textId="77777777" w:rsidTr="000335CE">
        <w:trPr>
          <w:tblHeader/>
        </w:trPr>
        <w:tc>
          <w:tcPr>
            <w:tcW w:w="907" w:type="dxa"/>
            <w:tcBorders>
              <w:top w:val="single" w:sz="4" w:space="0" w:color="auto"/>
              <w:bottom w:val="single" w:sz="4" w:space="0" w:color="auto"/>
            </w:tcBorders>
            <w:shd w:val="clear" w:color="auto" w:fill="auto"/>
          </w:tcPr>
          <w:p w14:paraId="4C9BE6C8" w14:textId="77777777" w:rsidR="00140A47" w:rsidRPr="00913A62" w:rsidRDefault="00140A47" w:rsidP="00140A47">
            <w:pPr>
              <w:pStyle w:val="TableHd"/>
            </w:pPr>
            <w:r w:rsidRPr="00913A62">
              <w:t>Contrast</w:t>
            </w:r>
          </w:p>
        </w:tc>
        <w:tc>
          <w:tcPr>
            <w:tcW w:w="964" w:type="dxa"/>
            <w:tcBorders>
              <w:top w:val="single" w:sz="4" w:space="0" w:color="auto"/>
              <w:bottom w:val="single" w:sz="4" w:space="0" w:color="auto"/>
            </w:tcBorders>
            <w:shd w:val="clear" w:color="auto" w:fill="auto"/>
          </w:tcPr>
          <w:p w14:paraId="13F15FAD" w14:textId="77777777" w:rsidR="00140A47" w:rsidRPr="00913A62" w:rsidRDefault="00140A47" w:rsidP="00140A47">
            <w:pPr>
              <w:pStyle w:val="TableHdLeft"/>
            </w:pPr>
            <w:r w:rsidRPr="00913A62">
              <w:t>Item</w:t>
            </w:r>
          </w:p>
        </w:tc>
        <w:tc>
          <w:tcPr>
            <w:tcW w:w="907" w:type="dxa"/>
            <w:tcBorders>
              <w:top w:val="single" w:sz="4" w:space="0" w:color="auto"/>
              <w:bottom w:val="single" w:sz="4" w:space="0" w:color="auto"/>
            </w:tcBorders>
            <w:shd w:val="clear" w:color="auto" w:fill="auto"/>
          </w:tcPr>
          <w:p w14:paraId="2DF01B3C" w14:textId="77777777" w:rsidR="00140A47" w:rsidRPr="00913A62" w:rsidRDefault="00140A47" w:rsidP="00140A47">
            <w:pPr>
              <w:pStyle w:val="TableHdLeft"/>
            </w:pPr>
            <w:r w:rsidRPr="00913A62">
              <w:t>Orthogr.</w:t>
            </w:r>
          </w:p>
        </w:tc>
        <w:tc>
          <w:tcPr>
            <w:tcW w:w="1361" w:type="dxa"/>
            <w:tcBorders>
              <w:top w:val="single" w:sz="4" w:space="0" w:color="auto"/>
              <w:bottom w:val="single" w:sz="4" w:space="0" w:color="auto"/>
            </w:tcBorders>
            <w:shd w:val="clear" w:color="auto" w:fill="auto"/>
          </w:tcPr>
          <w:p w14:paraId="6F5186CA" w14:textId="77777777" w:rsidR="00140A47" w:rsidRPr="00913A62" w:rsidRDefault="00140A47" w:rsidP="00140A47">
            <w:pPr>
              <w:pStyle w:val="TableHdLeft"/>
            </w:pPr>
            <w:r w:rsidRPr="00913A62">
              <w:t>Gloss</w:t>
            </w:r>
          </w:p>
        </w:tc>
      </w:tr>
      <w:tr w:rsidR="00140A47" w:rsidRPr="00913A62" w14:paraId="0A0D93E4" w14:textId="77777777" w:rsidTr="000335CE">
        <w:tc>
          <w:tcPr>
            <w:tcW w:w="907" w:type="dxa"/>
            <w:tcBorders>
              <w:top w:val="single" w:sz="4" w:space="0" w:color="auto"/>
            </w:tcBorders>
            <w:shd w:val="clear" w:color="auto" w:fill="auto"/>
          </w:tcPr>
          <w:p w14:paraId="74ADEE65" w14:textId="77777777" w:rsidR="00140A47" w:rsidRPr="00913A62" w:rsidRDefault="00140A47" w:rsidP="001C5AB3">
            <w:pPr>
              <w:pStyle w:val="TableCell2-2115pt"/>
              <w:rPr>
                <w:rStyle w:val="ChCharisSIL"/>
              </w:rPr>
            </w:pPr>
            <w:r w:rsidRPr="00913A62">
              <w:rPr>
                <w:rStyle w:val="ChCharisSIL"/>
              </w:rPr>
              <w:t>i~ɛ</w:t>
            </w:r>
          </w:p>
        </w:tc>
        <w:tc>
          <w:tcPr>
            <w:tcW w:w="964" w:type="dxa"/>
            <w:tcBorders>
              <w:top w:val="single" w:sz="4" w:space="0" w:color="auto"/>
            </w:tcBorders>
            <w:shd w:val="clear" w:color="auto" w:fill="auto"/>
          </w:tcPr>
          <w:p w14:paraId="4F9F8E7A" w14:textId="77777777" w:rsidR="00140A47" w:rsidRPr="00913A62" w:rsidRDefault="00140A47" w:rsidP="001C5AB3">
            <w:pPr>
              <w:pStyle w:val="TableCell2-2115pt"/>
              <w:rPr>
                <w:rStyle w:val="ChCharisSIL"/>
              </w:rPr>
            </w:pPr>
            <w:r w:rsidRPr="00817B03">
              <w:t>[</w:t>
            </w:r>
            <w:r w:rsidRPr="00913A62">
              <w:rPr>
                <w:rStyle w:val="ChCharisSIL"/>
              </w:rPr>
              <w:t>ˈpɛ.lɛ</w:t>
            </w:r>
            <w:r w:rsidRPr="0053127F">
              <w:t>]</w:t>
            </w:r>
          </w:p>
        </w:tc>
        <w:tc>
          <w:tcPr>
            <w:tcW w:w="907" w:type="dxa"/>
            <w:tcBorders>
              <w:top w:val="single" w:sz="4" w:space="0" w:color="auto"/>
            </w:tcBorders>
            <w:shd w:val="clear" w:color="auto" w:fill="auto"/>
          </w:tcPr>
          <w:p w14:paraId="3729CCD7" w14:textId="77777777" w:rsidR="00140A47" w:rsidRPr="00913A62" w:rsidRDefault="00140A47" w:rsidP="001C5AB3">
            <w:pPr>
              <w:pStyle w:val="TableCell2-2115pt"/>
              <w:rPr>
                <w:rStyle w:val="ChItalBold"/>
              </w:rPr>
            </w:pPr>
            <w:r w:rsidRPr="00913A62">
              <w:rPr>
                <w:rStyle w:val="ChItalBold"/>
              </w:rPr>
              <w:t>pele</w:t>
            </w:r>
          </w:p>
        </w:tc>
        <w:tc>
          <w:tcPr>
            <w:tcW w:w="1361" w:type="dxa"/>
            <w:tcBorders>
              <w:top w:val="single" w:sz="4" w:space="0" w:color="auto"/>
            </w:tcBorders>
            <w:shd w:val="clear" w:color="auto" w:fill="auto"/>
          </w:tcPr>
          <w:p w14:paraId="59A42ADF" w14:textId="415D8D8F" w:rsidR="00140A47" w:rsidRPr="00913A62" w:rsidRDefault="00B7093A" w:rsidP="001C5AB3">
            <w:pPr>
              <w:pStyle w:val="TableCell2-2115pt"/>
            </w:pPr>
            <w:r>
              <w:t>‘</w:t>
            </w:r>
            <w:r w:rsidR="00140A47" w:rsidRPr="00913A62">
              <w:t>cover</w:t>
            </w:r>
          </w:p>
        </w:tc>
      </w:tr>
      <w:tr w:rsidR="00140A47" w:rsidRPr="00913A62" w14:paraId="52975E8B" w14:textId="77777777" w:rsidTr="000335CE">
        <w:tc>
          <w:tcPr>
            <w:tcW w:w="907" w:type="dxa"/>
            <w:shd w:val="clear" w:color="auto" w:fill="auto"/>
          </w:tcPr>
          <w:p w14:paraId="45EF545D" w14:textId="77777777" w:rsidR="00140A47" w:rsidRPr="00913A62" w:rsidRDefault="00140A47" w:rsidP="001C5AB3">
            <w:pPr>
              <w:pStyle w:val="TableCell0-2115ptBreak"/>
              <w:rPr>
                <w:rStyle w:val="ChCharisSIL"/>
              </w:rPr>
            </w:pPr>
          </w:p>
        </w:tc>
        <w:tc>
          <w:tcPr>
            <w:tcW w:w="964" w:type="dxa"/>
            <w:shd w:val="clear" w:color="auto" w:fill="auto"/>
          </w:tcPr>
          <w:p w14:paraId="09845904" w14:textId="77777777" w:rsidR="00140A47" w:rsidRPr="00913A62" w:rsidRDefault="00140A47" w:rsidP="001C5AB3">
            <w:pPr>
              <w:pStyle w:val="TableCell0-2115ptBreak"/>
              <w:rPr>
                <w:rStyle w:val="ChCharisSIL"/>
              </w:rPr>
            </w:pPr>
            <w:r w:rsidRPr="00817B03">
              <w:t>[</w:t>
            </w:r>
            <w:r w:rsidRPr="00913A62">
              <w:rPr>
                <w:rStyle w:val="ChCharisSIL"/>
              </w:rPr>
              <w:t>ˈpi.li</w:t>
            </w:r>
            <w:r w:rsidRPr="0053127F">
              <w:t>]</w:t>
            </w:r>
          </w:p>
        </w:tc>
        <w:tc>
          <w:tcPr>
            <w:tcW w:w="907" w:type="dxa"/>
            <w:shd w:val="clear" w:color="auto" w:fill="auto"/>
          </w:tcPr>
          <w:p w14:paraId="3557B124" w14:textId="77777777" w:rsidR="00140A47" w:rsidRPr="00913A62" w:rsidRDefault="00140A47" w:rsidP="001C5AB3">
            <w:pPr>
              <w:pStyle w:val="TableCell0-2115ptBreak"/>
              <w:rPr>
                <w:rStyle w:val="ChItalBold"/>
              </w:rPr>
            </w:pPr>
            <w:r w:rsidRPr="00913A62">
              <w:rPr>
                <w:rStyle w:val="ChItalBold"/>
              </w:rPr>
              <w:t>pili</w:t>
            </w:r>
          </w:p>
        </w:tc>
        <w:tc>
          <w:tcPr>
            <w:tcW w:w="1361" w:type="dxa"/>
            <w:shd w:val="clear" w:color="auto" w:fill="auto"/>
          </w:tcPr>
          <w:p w14:paraId="00337EE2" w14:textId="23A737B4" w:rsidR="00140A47" w:rsidRPr="00913A62" w:rsidRDefault="00B7093A" w:rsidP="001C5AB3">
            <w:pPr>
              <w:pStyle w:val="TableCell0-2115ptBreak"/>
            </w:pPr>
            <w:r>
              <w:t>‘</w:t>
            </w:r>
            <w:r w:rsidR="00140A47" w:rsidRPr="00913A62">
              <w:t>choose</w:t>
            </w:r>
          </w:p>
        </w:tc>
      </w:tr>
      <w:tr w:rsidR="00140A47" w:rsidRPr="00913A62" w14:paraId="58C32E40" w14:textId="77777777" w:rsidTr="000335CE">
        <w:tc>
          <w:tcPr>
            <w:tcW w:w="907" w:type="dxa"/>
            <w:shd w:val="clear" w:color="auto" w:fill="auto"/>
          </w:tcPr>
          <w:p w14:paraId="1412EE6A" w14:textId="77777777" w:rsidR="00140A47" w:rsidRPr="00913A62" w:rsidRDefault="00140A47" w:rsidP="001C5AB3">
            <w:pPr>
              <w:pStyle w:val="TableCell2-2115pt"/>
              <w:rPr>
                <w:rStyle w:val="ChCharisSIL"/>
              </w:rPr>
            </w:pPr>
            <w:r w:rsidRPr="00913A62">
              <w:rPr>
                <w:rStyle w:val="ChCharisSIL"/>
              </w:rPr>
              <w:t>i~a</w:t>
            </w:r>
          </w:p>
        </w:tc>
        <w:tc>
          <w:tcPr>
            <w:tcW w:w="964" w:type="dxa"/>
            <w:shd w:val="clear" w:color="auto" w:fill="auto"/>
          </w:tcPr>
          <w:p w14:paraId="35511A4C" w14:textId="77777777" w:rsidR="00140A47" w:rsidRPr="00913A62" w:rsidRDefault="00140A47" w:rsidP="001C5AB3">
            <w:pPr>
              <w:pStyle w:val="TableCell2-2115pt"/>
              <w:rPr>
                <w:rStyle w:val="ChCharisSIL"/>
              </w:rPr>
            </w:pPr>
            <w:r w:rsidRPr="00817B03">
              <w:t>[</w:t>
            </w:r>
            <w:r w:rsidRPr="00913A62">
              <w:rPr>
                <w:rStyle w:val="ChCharisSIL"/>
              </w:rPr>
              <w:t>ˈka.li</w:t>
            </w:r>
            <w:r w:rsidRPr="0053127F">
              <w:t>]</w:t>
            </w:r>
          </w:p>
        </w:tc>
        <w:tc>
          <w:tcPr>
            <w:tcW w:w="907" w:type="dxa"/>
            <w:shd w:val="clear" w:color="auto" w:fill="auto"/>
          </w:tcPr>
          <w:p w14:paraId="036A9B86" w14:textId="77777777" w:rsidR="00140A47" w:rsidRPr="00913A62" w:rsidRDefault="00140A47" w:rsidP="001C5AB3">
            <w:pPr>
              <w:pStyle w:val="TableCell2-2115pt"/>
              <w:rPr>
                <w:rStyle w:val="ChItalBold"/>
              </w:rPr>
            </w:pPr>
            <w:r w:rsidRPr="00913A62">
              <w:rPr>
                <w:rStyle w:val="ChItalBold"/>
              </w:rPr>
              <w:t>kali</w:t>
            </w:r>
          </w:p>
        </w:tc>
        <w:tc>
          <w:tcPr>
            <w:tcW w:w="1361" w:type="dxa"/>
            <w:shd w:val="clear" w:color="auto" w:fill="auto"/>
          </w:tcPr>
          <w:p w14:paraId="2BDD02DA" w14:textId="79D0397A" w:rsidR="00140A47" w:rsidRPr="00913A62" w:rsidRDefault="00B7093A" w:rsidP="001C5AB3">
            <w:pPr>
              <w:pStyle w:val="TableCell2-2115pt"/>
            </w:pPr>
            <w:r>
              <w:t>‘</w:t>
            </w:r>
            <w:r w:rsidR="00140A47" w:rsidRPr="00913A62">
              <w:t>river</w:t>
            </w:r>
            <w:r>
              <w:t>’</w:t>
            </w:r>
          </w:p>
        </w:tc>
      </w:tr>
      <w:tr w:rsidR="00140A47" w:rsidRPr="00913A62" w14:paraId="340B614C" w14:textId="77777777" w:rsidTr="000335CE">
        <w:tc>
          <w:tcPr>
            <w:tcW w:w="907" w:type="dxa"/>
            <w:shd w:val="clear" w:color="auto" w:fill="auto"/>
          </w:tcPr>
          <w:p w14:paraId="52D22AE9" w14:textId="77777777" w:rsidR="00140A47" w:rsidRPr="00913A62" w:rsidRDefault="00140A47" w:rsidP="001C5AB3">
            <w:pPr>
              <w:pStyle w:val="TableCell0-2115ptBreak"/>
              <w:rPr>
                <w:rStyle w:val="ChCharisSIL"/>
              </w:rPr>
            </w:pPr>
          </w:p>
        </w:tc>
        <w:tc>
          <w:tcPr>
            <w:tcW w:w="964" w:type="dxa"/>
            <w:shd w:val="clear" w:color="auto" w:fill="auto"/>
          </w:tcPr>
          <w:p w14:paraId="63C5086E" w14:textId="77777777" w:rsidR="00140A47" w:rsidRPr="00913A62" w:rsidRDefault="00140A47" w:rsidP="001C5AB3">
            <w:pPr>
              <w:pStyle w:val="TableCell0-2115ptBreak"/>
              <w:rPr>
                <w:rStyle w:val="ChCharisSIL"/>
              </w:rPr>
            </w:pPr>
            <w:r w:rsidRPr="00817B03">
              <w:t>[</w:t>
            </w:r>
            <w:r w:rsidRPr="00913A62">
              <w:rPr>
                <w:rStyle w:val="ChCharisSIL"/>
              </w:rPr>
              <w:t>ˈka.la</w:t>
            </w:r>
            <w:r w:rsidRPr="0053127F">
              <w:t>]</w:t>
            </w:r>
          </w:p>
        </w:tc>
        <w:tc>
          <w:tcPr>
            <w:tcW w:w="907" w:type="dxa"/>
            <w:shd w:val="clear" w:color="auto" w:fill="auto"/>
          </w:tcPr>
          <w:p w14:paraId="18E1515C" w14:textId="77777777" w:rsidR="00140A47" w:rsidRPr="00913A62" w:rsidRDefault="00140A47" w:rsidP="001C5AB3">
            <w:pPr>
              <w:pStyle w:val="TableCell0-2115ptBreak"/>
              <w:rPr>
                <w:rStyle w:val="ChItalBold"/>
              </w:rPr>
            </w:pPr>
            <w:r w:rsidRPr="00913A62">
              <w:rPr>
                <w:rStyle w:val="ChItalBold"/>
              </w:rPr>
              <w:t>kala</w:t>
            </w:r>
          </w:p>
        </w:tc>
        <w:tc>
          <w:tcPr>
            <w:tcW w:w="1361" w:type="dxa"/>
            <w:shd w:val="clear" w:color="auto" w:fill="auto"/>
          </w:tcPr>
          <w:p w14:paraId="16FAF165" w14:textId="50942915" w:rsidR="00140A47" w:rsidRPr="00913A62" w:rsidRDefault="00B7093A" w:rsidP="001C5AB3">
            <w:pPr>
              <w:pStyle w:val="TableCell0-2115ptBreak"/>
            </w:pPr>
            <w:r>
              <w:t>‘</w:t>
            </w:r>
            <w:r w:rsidR="00140A47" w:rsidRPr="00913A62">
              <w:t>be defeated</w:t>
            </w:r>
            <w:r>
              <w:t>’</w:t>
            </w:r>
          </w:p>
        </w:tc>
      </w:tr>
      <w:tr w:rsidR="00140A47" w:rsidRPr="00913A62" w14:paraId="28F7CF27" w14:textId="77777777" w:rsidTr="000335CE">
        <w:tc>
          <w:tcPr>
            <w:tcW w:w="907" w:type="dxa"/>
            <w:shd w:val="clear" w:color="auto" w:fill="auto"/>
          </w:tcPr>
          <w:p w14:paraId="33A05D87" w14:textId="77777777" w:rsidR="00140A47" w:rsidRPr="00913A62" w:rsidRDefault="00140A47" w:rsidP="001C5AB3">
            <w:pPr>
              <w:pStyle w:val="TableCell2-2115pt"/>
              <w:rPr>
                <w:rStyle w:val="ChCharisSIL"/>
              </w:rPr>
            </w:pPr>
            <w:r w:rsidRPr="00913A62">
              <w:rPr>
                <w:rStyle w:val="ChCharisSIL"/>
              </w:rPr>
              <w:t>i~u</w:t>
            </w:r>
          </w:p>
        </w:tc>
        <w:tc>
          <w:tcPr>
            <w:tcW w:w="964" w:type="dxa"/>
            <w:shd w:val="clear" w:color="auto" w:fill="auto"/>
          </w:tcPr>
          <w:p w14:paraId="2A30D15F" w14:textId="77777777" w:rsidR="00140A47" w:rsidRPr="00913A62" w:rsidRDefault="00140A47" w:rsidP="001C5AB3">
            <w:pPr>
              <w:pStyle w:val="TableCell2-2115pt"/>
              <w:rPr>
                <w:rStyle w:val="ChCharisSIL"/>
              </w:rPr>
            </w:pPr>
            <w:r w:rsidRPr="00817B03">
              <w:t>[</w:t>
            </w:r>
            <w:r w:rsidRPr="00913A62">
              <w:rPr>
                <w:rStyle w:val="ChCharisSIL"/>
              </w:rPr>
              <w:t>ˈla.gi</w:t>
            </w:r>
            <w:r w:rsidRPr="0053127F">
              <w:t>]</w:t>
            </w:r>
          </w:p>
        </w:tc>
        <w:tc>
          <w:tcPr>
            <w:tcW w:w="907" w:type="dxa"/>
            <w:shd w:val="clear" w:color="auto" w:fill="auto"/>
          </w:tcPr>
          <w:p w14:paraId="2DDCEE5F" w14:textId="77777777" w:rsidR="00140A47" w:rsidRPr="00913A62" w:rsidRDefault="00140A47" w:rsidP="001C5AB3">
            <w:pPr>
              <w:pStyle w:val="TableCell2-2115pt"/>
              <w:rPr>
                <w:rStyle w:val="ChItalBold"/>
              </w:rPr>
            </w:pPr>
            <w:r w:rsidRPr="00913A62">
              <w:rPr>
                <w:rStyle w:val="ChItalBold"/>
              </w:rPr>
              <w:t>lagi</w:t>
            </w:r>
          </w:p>
        </w:tc>
        <w:tc>
          <w:tcPr>
            <w:tcW w:w="1361" w:type="dxa"/>
            <w:shd w:val="clear" w:color="auto" w:fill="auto"/>
          </w:tcPr>
          <w:p w14:paraId="0FB18995" w14:textId="074A1186" w:rsidR="00140A47" w:rsidRPr="00913A62" w:rsidRDefault="00B7093A" w:rsidP="001C5AB3">
            <w:pPr>
              <w:pStyle w:val="TableCell2-2115pt"/>
            </w:pPr>
            <w:r>
              <w:t>‘</w:t>
            </w:r>
            <w:r w:rsidR="00140A47" w:rsidRPr="00913A62">
              <w:t>again</w:t>
            </w:r>
            <w:r>
              <w:t>’</w:t>
            </w:r>
          </w:p>
        </w:tc>
      </w:tr>
      <w:tr w:rsidR="00140A47" w:rsidRPr="00913A62" w14:paraId="4EF51752" w14:textId="77777777" w:rsidTr="000335CE">
        <w:tc>
          <w:tcPr>
            <w:tcW w:w="907" w:type="dxa"/>
            <w:shd w:val="clear" w:color="auto" w:fill="auto"/>
          </w:tcPr>
          <w:p w14:paraId="45D2E395" w14:textId="77777777" w:rsidR="00140A47" w:rsidRPr="00913A62" w:rsidRDefault="00140A47" w:rsidP="001C5AB3">
            <w:pPr>
              <w:pStyle w:val="TableCell0-2115ptBreak"/>
              <w:rPr>
                <w:rStyle w:val="ChCharisSIL"/>
              </w:rPr>
            </w:pPr>
          </w:p>
        </w:tc>
        <w:tc>
          <w:tcPr>
            <w:tcW w:w="964" w:type="dxa"/>
            <w:shd w:val="clear" w:color="auto" w:fill="auto"/>
          </w:tcPr>
          <w:p w14:paraId="4671B1DB" w14:textId="77777777" w:rsidR="00140A47" w:rsidRPr="00913A62" w:rsidRDefault="00140A47" w:rsidP="001C5AB3">
            <w:pPr>
              <w:pStyle w:val="TableCell0-2115ptBreak"/>
              <w:rPr>
                <w:rStyle w:val="ChCharisSIL"/>
              </w:rPr>
            </w:pPr>
            <w:r w:rsidRPr="00817B03">
              <w:t>[</w:t>
            </w:r>
            <w:r w:rsidRPr="00913A62">
              <w:rPr>
                <w:rStyle w:val="ChCharisSIL"/>
              </w:rPr>
              <w:t>ˈla.gu</w:t>
            </w:r>
            <w:r w:rsidRPr="0053127F">
              <w:t>]</w:t>
            </w:r>
          </w:p>
        </w:tc>
        <w:tc>
          <w:tcPr>
            <w:tcW w:w="907" w:type="dxa"/>
            <w:shd w:val="clear" w:color="auto" w:fill="auto"/>
          </w:tcPr>
          <w:p w14:paraId="12C0F986" w14:textId="77777777" w:rsidR="00140A47" w:rsidRPr="00913A62" w:rsidRDefault="00140A47" w:rsidP="001C5AB3">
            <w:pPr>
              <w:pStyle w:val="TableCell0-2115ptBreak"/>
              <w:rPr>
                <w:rStyle w:val="ChItalBold"/>
              </w:rPr>
            </w:pPr>
            <w:r w:rsidRPr="00913A62">
              <w:rPr>
                <w:rStyle w:val="ChItalBold"/>
              </w:rPr>
              <w:t>lagu</w:t>
            </w:r>
          </w:p>
        </w:tc>
        <w:tc>
          <w:tcPr>
            <w:tcW w:w="1361" w:type="dxa"/>
            <w:shd w:val="clear" w:color="auto" w:fill="auto"/>
          </w:tcPr>
          <w:p w14:paraId="103150CA" w14:textId="26E63C7B" w:rsidR="00140A47" w:rsidRPr="00913A62" w:rsidRDefault="00B7093A" w:rsidP="001C5AB3">
            <w:pPr>
              <w:pStyle w:val="TableCell0-2115ptBreak"/>
            </w:pPr>
            <w:r>
              <w:t>‘</w:t>
            </w:r>
            <w:r w:rsidR="00140A47" w:rsidRPr="00913A62">
              <w:t>song</w:t>
            </w:r>
            <w:r>
              <w:t>’</w:t>
            </w:r>
          </w:p>
        </w:tc>
      </w:tr>
      <w:tr w:rsidR="00140A47" w:rsidRPr="00913A62" w14:paraId="5F57299E" w14:textId="77777777" w:rsidTr="000335CE">
        <w:tc>
          <w:tcPr>
            <w:tcW w:w="907" w:type="dxa"/>
            <w:shd w:val="clear" w:color="auto" w:fill="auto"/>
          </w:tcPr>
          <w:p w14:paraId="2B8C78A3" w14:textId="77777777" w:rsidR="00140A47" w:rsidRPr="00913A62" w:rsidRDefault="00140A47" w:rsidP="001C5AB3">
            <w:pPr>
              <w:pStyle w:val="TableCell2-2115pt"/>
              <w:rPr>
                <w:rStyle w:val="ChCharisSIL"/>
              </w:rPr>
            </w:pPr>
            <w:r w:rsidRPr="00913A62">
              <w:rPr>
                <w:rStyle w:val="ChCharisSIL"/>
              </w:rPr>
              <w:t>i~ɔ</w:t>
            </w:r>
          </w:p>
        </w:tc>
        <w:tc>
          <w:tcPr>
            <w:tcW w:w="964" w:type="dxa"/>
            <w:shd w:val="clear" w:color="auto" w:fill="auto"/>
          </w:tcPr>
          <w:p w14:paraId="46FCC282" w14:textId="77777777" w:rsidR="00140A47" w:rsidRPr="00913A62" w:rsidRDefault="00140A47" w:rsidP="001C5AB3">
            <w:pPr>
              <w:pStyle w:val="TableCell2-2115pt"/>
              <w:rPr>
                <w:rStyle w:val="ChCharisSIL"/>
              </w:rPr>
            </w:pPr>
            <w:r w:rsidRPr="00817B03">
              <w:t>[</w:t>
            </w:r>
            <w:r w:rsidRPr="00913A62">
              <w:rPr>
                <w:rStyle w:val="ChCharisSIL"/>
              </w:rPr>
              <w:t>ˈba.bi</w:t>
            </w:r>
            <w:r w:rsidRPr="0053127F">
              <w:t>]</w:t>
            </w:r>
          </w:p>
        </w:tc>
        <w:tc>
          <w:tcPr>
            <w:tcW w:w="907" w:type="dxa"/>
            <w:shd w:val="clear" w:color="auto" w:fill="auto"/>
          </w:tcPr>
          <w:p w14:paraId="69BEBF07" w14:textId="77777777" w:rsidR="00140A47" w:rsidRPr="00913A62" w:rsidRDefault="00140A47" w:rsidP="001C5AB3">
            <w:pPr>
              <w:pStyle w:val="TableCell2-2115pt"/>
              <w:rPr>
                <w:rStyle w:val="ChItalBold"/>
              </w:rPr>
            </w:pPr>
            <w:r w:rsidRPr="00913A62">
              <w:rPr>
                <w:rStyle w:val="ChItalBold"/>
              </w:rPr>
              <w:t>kali</w:t>
            </w:r>
          </w:p>
        </w:tc>
        <w:tc>
          <w:tcPr>
            <w:tcW w:w="1361" w:type="dxa"/>
            <w:shd w:val="clear" w:color="auto" w:fill="auto"/>
          </w:tcPr>
          <w:p w14:paraId="55B36C86" w14:textId="6D7645FE" w:rsidR="00140A47" w:rsidRPr="00913A62" w:rsidRDefault="00B7093A" w:rsidP="001C5AB3">
            <w:pPr>
              <w:pStyle w:val="TableCell2-2115pt"/>
            </w:pPr>
            <w:r>
              <w:t>‘</w:t>
            </w:r>
            <w:r w:rsidR="00140A47" w:rsidRPr="00913A62">
              <w:t>river</w:t>
            </w:r>
            <w:r>
              <w:t>’</w:t>
            </w:r>
          </w:p>
        </w:tc>
      </w:tr>
      <w:tr w:rsidR="00140A47" w:rsidRPr="00913A62" w14:paraId="6AE2DB54" w14:textId="77777777" w:rsidTr="000335CE">
        <w:tc>
          <w:tcPr>
            <w:tcW w:w="907" w:type="dxa"/>
            <w:shd w:val="clear" w:color="auto" w:fill="auto"/>
          </w:tcPr>
          <w:p w14:paraId="2DE4838B" w14:textId="77777777" w:rsidR="00140A47" w:rsidRPr="00913A62" w:rsidRDefault="00140A47" w:rsidP="001C5AB3">
            <w:pPr>
              <w:pStyle w:val="TableCell0-2115ptBreak"/>
              <w:rPr>
                <w:rStyle w:val="ChCharisSIL"/>
              </w:rPr>
            </w:pPr>
          </w:p>
        </w:tc>
        <w:tc>
          <w:tcPr>
            <w:tcW w:w="964" w:type="dxa"/>
            <w:shd w:val="clear" w:color="auto" w:fill="auto"/>
          </w:tcPr>
          <w:p w14:paraId="3297299D" w14:textId="77777777" w:rsidR="00140A47" w:rsidRPr="00913A62" w:rsidRDefault="00140A47" w:rsidP="001C5AB3">
            <w:pPr>
              <w:pStyle w:val="TableCell0-2115ptBreak"/>
              <w:rPr>
                <w:rStyle w:val="ChCharisSIL"/>
              </w:rPr>
            </w:pPr>
            <w:r w:rsidRPr="00817B03">
              <w:t>[</w:t>
            </w:r>
            <w:r w:rsidRPr="00913A62">
              <w:rPr>
                <w:rStyle w:val="ChCharisSIL"/>
              </w:rPr>
              <w:t>ˈbɔ.bɔ</w:t>
            </w:r>
            <w:r w:rsidRPr="0053127F">
              <w:t>]</w:t>
            </w:r>
          </w:p>
        </w:tc>
        <w:tc>
          <w:tcPr>
            <w:tcW w:w="907" w:type="dxa"/>
            <w:shd w:val="clear" w:color="auto" w:fill="auto"/>
          </w:tcPr>
          <w:p w14:paraId="6C2435C3" w14:textId="77777777" w:rsidR="00140A47" w:rsidRPr="00913A62" w:rsidRDefault="00140A47" w:rsidP="001C5AB3">
            <w:pPr>
              <w:pStyle w:val="TableCell0-2115ptBreak"/>
              <w:rPr>
                <w:rStyle w:val="ChItalBold"/>
              </w:rPr>
            </w:pPr>
            <w:r w:rsidRPr="00913A62">
              <w:rPr>
                <w:rStyle w:val="ChItalBold"/>
              </w:rPr>
              <w:t>bobo</w:t>
            </w:r>
          </w:p>
        </w:tc>
        <w:tc>
          <w:tcPr>
            <w:tcW w:w="1361" w:type="dxa"/>
            <w:shd w:val="clear" w:color="auto" w:fill="auto"/>
          </w:tcPr>
          <w:p w14:paraId="442F6FDA" w14:textId="50AE4BE3" w:rsidR="00140A47" w:rsidRPr="00913A62" w:rsidRDefault="00B7093A" w:rsidP="001C5AB3">
            <w:pPr>
              <w:pStyle w:val="TableCell0-2115ptBreak"/>
            </w:pPr>
            <w:r>
              <w:t>‘</w:t>
            </w:r>
            <w:r w:rsidR="00140A47" w:rsidRPr="00913A62">
              <w:t>palm liquor</w:t>
            </w:r>
            <w:r>
              <w:t>’</w:t>
            </w:r>
          </w:p>
        </w:tc>
      </w:tr>
      <w:tr w:rsidR="00140A47" w:rsidRPr="00913A62" w14:paraId="7F4EB19F" w14:textId="77777777" w:rsidTr="000335CE">
        <w:tc>
          <w:tcPr>
            <w:tcW w:w="907" w:type="dxa"/>
            <w:shd w:val="clear" w:color="auto" w:fill="auto"/>
          </w:tcPr>
          <w:p w14:paraId="1C051D41" w14:textId="77777777" w:rsidR="00140A47" w:rsidRPr="00913A62" w:rsidRDefault="00140A47" w:rsidP="001C5AB3">
            <w:pPr>
              <w:pStyle w:val="TableCell2-2115pt"/>
              <w:rPr>
                <w:rStyle w:val="ChCharisSIL"/>
              </w:rPr>
            </w:pPr>
            <w:r w:rsidRPr="00913A62">
              <w:rPr>
                <w:rStyle w:val="ChCharisSIL"/>
              </w:rPr>
              <w:t>ɛ~u</w:t>
            </w:r>
          </w:p>
        </w:tc>
        <w:tc>
          <w:tcPr>
            <w:tcW w:w="964" w:type="dxa"/>
            <w:shd w:val="clear" w:color="auto" w:fill="auto"/>
          </w:tcPr>
          <w:p w14:paraId="0B400448" w14:textId="77777777" w:rsidR="00140A47" w:rsidRPr="00913A62" w:rsidRDefault="00140A47" w:rsidP="001C5AB3">
            <w:pPr>
              <w:pStyle w:val="TableCell2-2115pt"/>
              <w:rPr>
                <w:rStyle w:val="ChCharisSIL"/>
              </w:rPr>
            </w:pPr>
            <w:r w:rsidRPr="00817B03">
              <w:t>[</w:t>
            </w:r>
            <w:r w:rsidRPr="00913A62">
              <w:rPr>
                <w:rStyle w:val="ChCharisSIL"/>
              </w:rPr>
              <w:t>ˈpa.kɛ</w:t>
            </w:r>
            <w:r w:rsidRPr="0053127F">
              <w:t>]</w:t>
            </w:r>
          </w:p>
        </w:tc>
        <w:tc>
          <w:tcPr>
            <w:tcW w:w="907" w:type="dxa"/>
            <w:shd w:val="clear" w:color="auto" w:fill="auto"/>
          </w:tcPr>
          <w:p w14:paraId="31F10471" w14:textId="77777777" w:rsidR="00140A47" w:rsidRPr="00913A62" w:rsidRDefault="00140A47" w:rsidP="001C5AB3">
            <w:pPr>
              <w:pStyle w:val="TableCell2-2115pt"/>
              <w:rPr>
                <w:rStyle w:val="ChItalBold"/>
              </w:rPr>
            </w:pPr>
            <w:r w:rsidRPr="00913A62">
              <w:rPr>
                <w:rStyle w:val="ChItalBold"/>
              </w:rPr>
              <w:t>pake</w:t>
            </w:r>
          </w:p>
        </w:tc>
        <w:tc>
          <w:tcPr>
            <w:tcW w:w="1361" w:type="dxa"/>
            <w:shd w:val="clear" w:color="auto" w:fill="auto"/>
          </w:tcPr>
          <w:p w14:paraId="06442511" w14:textId="712088C7" w:rsidR="00140A47" w:rsidRPr="00913A62" w:rsidRDefault="00B7093A" w:rsidP="001C5AB3">
            <w:pPr>
              <w:pStyle w:val="TableCell2-2115pt"/>
            </w:pPr>
            <w:r>
              <w:t>‘</w:t>
            </w:r>
            <w:r w:rsidR="00140A47" w:rsidRPr="00913A62">
              <w:t>use</w:t>
            </w:r>
            <w:r>
              <w:t>’</w:t>
            </w:r>
          </w:p>
        </w:tc>
      </w:tr>
      <w:tr w:rsidR="00140A47" w:rsidRPr="00913A62" w14:paraId="2BEFD999" w14:textId="77777777" w:rsidTr="000335CE">
        <w:tc>
          <w:tcPr>
            <w:tcW w:w="907" w:type="dxa"/>
            <w:shd w:val="clear" w:color="auto" w:fill="auto"/>
          </w:tcPr>
          <w:p w14:paraId="090126AA" w14:textId="77777777" w:rsidR="00140A47" w:rsidRPr="00913A62" w:rsidRDefault="00140A47" w:rsidP="001C5AB3">
            <w:pPr>
              <w:pStyle w:val="TableCell0-2115ptBreak"/>
              <w:rPr>
                <w:rStyle w:val="ChCharisSIL"/>
              </w:rPr>
            </w:pPr>
          </w:p>
        </w:tc>
        <w:tc>
          <w:tcPr>
            <w:tcW w:w="964" w:type="dxa"/>
            <w:shd w:val="clear" w:color="auto" w:fill="auto"/>
          </w:tcPr>
          <w:p w14:paraId="0C34EBA7" w14:textId="77777777" w:rsidR="00140A47" w:rsidRPr="00913A62" w:rsidRDefault="00140A47" w:rsidP="001C5AB3">
            <w:pPr>
              <w:pStyle w:val="TableCell0-2115ptBreak"/>
              <w:rPr>
                <w:rStyle w:val="ChCharisSIL"/>
              </w:rPr>
            </w:pPr>
            <w:r w:rsidRPr="00817B03">
              <w:t>[</w:t>
            </w:r>
            <w:r w:rsidRPr="00913A62">
              <w:rPr>
                <w:rStyle w:val="ChCharisSIL"/>
              </w:rPr>
              <w:t>ˈpa.ku</w:t>
            </w:r>
            <w:r w:rsidRPr="0053127F">
              <w:t>]</w:t>
            </w:r>
          </w:p>
        </w:tc>
        <w:tc>
          <w:tcPr>
            <w:tcW w:w="907" w:type="dxa"/>
            <w:shd w:val="clear" w:color="auto" w:fill="auto"/>
          </w:tcPr>
          <w:p w14:paraId="6541195E" w14:textId="77777777" w:rsidR="00140A47" w:rsidRPr="00913A62" w:rsidRDefault="00140A47" w:rsidP="001C5AB3">
            <w:pPr>
              <w:pStyle w:val="TableCell0-2115ptBreak"/>
              <w:rPr>
                <w:rStyle w:val="ChItalBold"/>
              </w:rPr>
            </w:pPr>
            <w:r w:rsidRPr="00913A62">
              <w:rPr>
                <w:rStyle w:val="ChItalBold"/>
              </w:rPr>
              <w:t>paku</w:t>
            </w:r>
          </w:p>
        </w:tc>
        <w:tc>
          <w:tcPr>
            <w:tcW w:w="1361" w:type="dxa"/>
            <w:shd w:val="clear" w:color="auto" w:fill="auto"/>
          </w:tcPr>
          <w:p w14:paraId="0D7711BB" w14:textId="06512BCF" w:rsidR="00140A47" w:rsidRPr="00913A62" w:rsidRDefault="00B7093A" w:rsidP="001C5AB3">
            <w:pPr>
              <w:pStyle w:val="TableCell0-2115ptBreak"/>
            </w:pPr>
            <w:r>
              <w:t>‘</w:t>
            </w:r>
            <w:r w:rsidR="00140A47" w:rsidRPr="00913A62">
              <w:t>nail</w:t>
            </w:r>
            <w:r>
              <w:t>’</w:t>
            </w:r>
          </w:p>
        </w:tc>
      </w:tr>
      <w:tr w:rsidR="00140A47" w:rsidRPr="00913A62" w14:paraId="1FB8AF36" w14:textId="77777777" w:rsidTr="000335CE">
        <w:tc>
          <w:tcPr>
            <w:tcW w:w="907" w:type="dxa"/>
            <w:shd w:val="clear" w:color="auto" w:fill="auto"/>
          </w:tcPr>
          <w:p w14:paraId="2B7B91EF" w14:textId="77777777" w:rsidR="00140A47" w:rsidRPr="00913A62" w:rsidRDefault="00140A47" w:rsidP="001C5AB3">
            <w:pPr>
              <w:pStyle w:val="TableCell2-2115pt"/>
              <w:rPr>
                <w:rStyle w:val="ChCharisSIL"/>
              </w:rPr>
            </w:pPr>
            <w:r w:rsidRPr="00913A62">
              <w:rPr>
                <w:rStyle w:val="ChCharisSIL"/>
              </w:rPr>
              <w:t>ɛ~ɔ</w:t>
            </w:r>
          </w:p>
        </w:tc>
        <w:tc>
          <w:tcPr>
            <w:tcW w:w="964" w:type="dxa"/>
            <w:shd w:val="clear" w:color="auto" w:fill="auto"/>
          </w:tcPr>
          <w:p w14:paraId="3E9A3F03" w14:textId="77777777" w:rsidR="00140A47" w:rsidRPr="00913A62" w:rsidRDefault="00140A47" w:rsidP="001C5AB3">
            <w:pPr>
              <w:pStyle w:val="TableCell2-2115pt"/>
              <w:rPr>
                <w:rStyle w:val="ChCharisSIL"/>
              </w:rPr>
            </w:pPr>
            <w:r w:rsidRPr="00817B03">
              <w:t>[</w:t>
            </w:r>
            <w:r w:rsidRPr="00913A62">
              <w:rPr>
                <w:rStyle w:val="ChCharisSIL"/>
              </w:rPr>
              <w:t>ˈga.lɛ̞</w:t>
            </w:r>
            <w:r w:rsidRPr="0053127F">
              <w:t>]</w:t>
            </w:r>
          </w:p>
        </w:tc>
        <w:tc>
          <w:tcPr>
            <w:tcW w:w="907" w:type="dxa"/>
            <w:shd w:val="clear" w:color="auto" w:fill="auto"/>
          </w:tcPr>
          <w:p w14:paraId="3E7030FA" w14:textId="77777777" w:rsidR="00140A47" w:rsidRPr="00913A62" w:rsidRDefault="00140A47" w:rsidP="001C5AB3">
            <w:pPr>
              <w:pStyle w:val="TableCell2-2115pt"/>
              <w:rPr>
                <w:rStyle w:val="ChItalBold"/>
              </w:rPr>
            </w:pPr>
            <w:r w:rsidRPr="00913A62">
              <w:rPr>
                <w:rStyle w:val="ChItalBold"/>
              </w:rPr>
              <w:t>gale</w:t>
            </w:r>
          </w:p>
        </w:tc>
        <w:tc>
          <w:tcPr>
            <w:tcW w:w="1361" w:type="dxa"/>
            <w:shd w:val="clear" w:color="auto" w:fill="auto"/>
          </w:tcPr>
          <w:p w14:paraId="7113CD52" w14:textId="3E10E4A3" w:rsidR="00140A47" w:rsidRPr="00913A62" w:rsidRDefault="00B7093A" w:rsidP="001C5AB3">
            <w:pPr>
              <w:pStyle w:val="TableCell2-2115pt"/>
            </w:pPr>
            <w:r>
              <w:t>‘</w:t>
            </w:r>
            <w:r w:rsidR="00140A47" w:rsidRPr="00913A62">
              <w:t>dig up</w:t>
            </w:r>
            <w:r>
              <w:t>’</w:t>
            </w:r>
          </w:p>
        </w:tc>
      </w:tr>
      <w:tr w:rsidR="00140A47" w:rsidRPr="00913A62" w14:paraId="4E6ADA39" w14:textId="77777777" w:rsidTr="000335CE">
        <w:tc>
          <w:tcPr>
            <w:tcW w:w="907" w:type="dxa"/>
            <w:shd w:val="clear" w:color="auto" w:fill="auto"/>
          </w:tcPr>
          <w:p w14:paraId="0B267E2A" w14:textId="77777777" w:rsidR="00140A47" w:rsidRPr="00913A62" w:rsidRDefault="00140A47" w:rsidP="001C5AB3">
            <w:pPr>
              <w:pStyle w:val="TableCell0-2115ptBreak"/>
              <w:rPr>
                <w:rStyle w:val="ChCharisSIL"/>
              </w:rPr>
            </w:pPr>
          </w:p>
        </w:tc>
        <w:tc>
          <w:tcPr>
            <w:tcW w:w="964" w:type="dxa"/>
            <w:shd w:val="clear" w:color="auto" w:fill="auto"/>
          </w:tcPr>
          <w:p w14:paraId="5EC2D90A" w14:textId="77777777" w:rsidR="00140A47" w:rsidRPr="00913A62" w:rsidRDefault="00140A47" w:rsidP="001C5AB3">
            <w:pPr>
              <w:pStyle w:val="TableCell0-2115ptBreak"/>
              <w:rPr>
                <w:rStyle w:val="ChCharisSIL"/>
              </w:rPr>
            </w:pPr>
            <w:r w:rsidRPr="00817B03">
              <w:t>[</w:t>
            </w:r>
            <w:r w:rsidRPr="00913A62">
              <w:rPr>
                <w:rStyle w:val="ChCharisSIL"/>
              </w:rPr>
              <w:t>ˈga.ɾɔ</w:t>
            </w:r>
            <w:r w:rsidRPr="0053127F">
              <w:t>]</w:t>
            </w:r>
          </w:p>
        </w:tc>
        <w:tc>
          <w:tcPr>
            <w:tcW w:w="907" w:type="dxa"/>
            <w:shd w:val="clear" w:color="auto" w:fill="auto"/>
          </w:tcPr>
          <w:p w14:paraId="740D2EEB" w14:textId="77777777" w:rsidR="00140A47" w:rsidRPr="00913A62" w:rsidRDefault="00140A47" w:rsidP="001C5AB3">
            <w:pPr>
              <w:pStyle w:val="TableCell0-2115ptBreak"/>
              <w:rPr>
                <w:rStyle w:val="ChItalBold"/>
              </w:rPr>
            </w:pPr>
            <w:r w:rsidRPr="00913A62">
              <w:rPr>
                <w:rStyle w:val="ChItalBold"/>
              </w:rPr>
              <w:t>garo</w:t>
            </w:r>
          </w:p>
        </w:tc>
        <w:tc>
          <w:tcPr>
            <w:tcW w:w="1361" w:type="dxa"/>
            <w:shd w:val="clear" w:color="auto" w:fill="auto"/>
          </w:tcPr>
          <w:p w14:paraId="38CDE8DB" w14:textId="1FD472D2" w:rsidR="00140A47" w:rsidRPr="00913A62" w:rsidRDefault="00B7093A" w:rsidP="001C5AB3">
            <w:pPr>
              <w:pStyle w:val="TableCell0-2115ptBreak"/>
            </w:pPr>
            <w:r>
              <w:t>‘</w:t>
            </w:r>
            <w:r w:rsidR="00140A47" w:rsidRPr="00913A62">
              <w:t>scratch</w:t>
            </w:r>
            <w:r>
              <w:t>’</w:t>
            </w:r>
          </w:p>
        </w:tc>
      </w:tr>
      <w:tr w:rsidR="00140A47" w:rsidRPr="00913A62" w14:paraId="3E80CBC3" w14:textId="77777777" w:rsidTr="000335CE">
        <w:tc>
          <w:tcPr>
            <w:tcW w:w="907" w:type="dxa"/>
            <w:shd w:val="clear" w:color="auto" w:fill="auto"/>
          </w:tcPr>
          <w:p w14:paraId="74428D2D" w14:textId="77777777" w:rsidR="00140A47" w:rsidRPr="00913A62" w:rsidRDefault="00140A47" w:rsidP="001C5AB3">
            <w:pPr>
              <w:pStyle w:val="TableCell2-2115pt"/>
              <w:rPr>
                <w:rStyle w:val="ChCharisSIL"/>
              </w:rPr>
            </w:pPr>
            <w:r w:rsidRPr="00913A62">
              <w:rPr>
                <w:rStyle w:val="ChCharisSIL"/>
              </w:rPr>
              <w:t>a~u</w:t>
            </w:r>
          </w:p>
        </w:tc>
        <w:tc>
          <w:tcPr>
            <w:tcW w:w="964" w:type="dxa"/>
            <w:shd w:val="clear" w:color="auto" w:fill="auto"/>
          </w:tcPr>
          <w:p w14:paraId="382EFAB3" w14:textId="77777777" w:rsidR="00140A47" w:rsidRPr="00913A62" w:rsidRDefault="00140A47" w:rsidP="001C5AB3">
            <w:pPr>
              <w:pStyle w:val="TableCell2-2115pt"/>
              <w:rPr>
                <w:rStyle w:val="ChCharisSIL"/>
              </w:rPr>
            </w:pPr>
            <w:r w:rsidRPr="00817B03">
              <w:t>[</w:t>
            </w:r>
            <w:r w:rsidRPr="00913A62">
              <w:rPr>
                <w:rStyle w:val="ChCharisSIL"/>
              </w:rPr>
              <w:t>ˈbi.sa</w:t>
            </w:r>
            <w:r w:rsidRPr="0053127F">
              <w:t>]</w:t>
            </w:r>
          </w:p>
        </w:tc>
        <w:tc>
          <w:tcPr>
            <w:tcW w:w="907" w:type="dxa"/>
            <w:shd w:val="clear" w:color="auto" w:fill="auto"/>
          </w:tcPr>
          <w:p w14:paraId="7D546889" w14:textId="77777777" w:rsidR="00140A47" w:rsidRPr="00913A62" w:rsidRDefault="00140A47" w:rsidP="001C5AB3">
            <w:pPr>
              <w:pStyle w:val="TableCell2-2115pt"/>
              <w:rPr>
                <w:rStyle w:val="ChItalBold"/>
              </w:rPr>
            </w:pPr>
            <w:r w:rsidRPr="00913A62">
              <w:rPr>
                <w:rStyle w:val="ChItalBold"/>
              </w:rPr>
              <w:t>bisa</w:t>
            </w:r>
          </w:p>
        </w:tc>
        <w:tc>
          <w:tcPr>
            <w:tcW w:w="1361" w:type="dxa"/>
            <w:shd w:val="clear" w:color="auto" w:fill="auto"/>
          </w:tcPr>
          <w:p w14:paraId="2A3B42DC" w14:textId="5E79261D" w:rsidR="00140A47" w:rsidRPr="00913A62" w:rsidRDefault="00B7093A" w:rsidP="003A181B">
            <w:pPr>
              <w:pStyle w:val="TableCell2-2115pt"/>
            </w:pPr>
            <w:r>
              <w:t>‘</w:t>
            </w:r>
            <w:r w:rsidR="00140A47" w:rsidRPr="00913A62">
              <w:t>be able</w:t>
            </w:r>
            <w:r>
              <w:t>’</w:t>
            </w:r>
          </w:p>
        </w:tc>
      </w:tr>
      <w:tr w:rsidR="00140A47" w:rsidRPr="00913A62" w14:paraId="400C366C" w14:textId="77777777" w:rsidTr="000335CE">
        <w:tc>
          <w:tcPr>
            <w:tcW w:w="907" w:type="dxa"/>
            <w:shd w:val="clear" w:color="auto" w:fill="auto"/>
          </w:tcPr>
          <w:p w14:paraId="6E15C982" w14:textId="77777777" w:rsidR="00140A47" w:rsidRPr="00913A62" w:rsidRDefault="00140A47" w:rsidP="001C5AB3">
            <w:pPr>
              <w:pStyle w:val="TableCell0-2115ptBreak"/>
              <w:rPr>
                <w:rStyle w:val="ChCharisSIL"/>
              </w:rPr>
            </w:pPr>
          </w:p>
        </w:tc>
        <w:tc>
          <w:tcPr>
            <w:tcW w:w="964" w:type="dxa"/>
            <w:shd w:val="clear" w:color="auto" w:fill="auto"/>
          </w:tcPr>
          <w:p w14:paraId="54E07FFA" w14:textId="77777777" w:rsidR="00140A47" w:rsidRPr="00913A62" w:rsidRDefault="00140A47" w:rsidP="001C5AB3">
            <w:pPr>
              <w:pStyle w:val="TableCell0-2115ptBreak"/>
              <w:rPr>
                <w:rStyle w:val="ChCharisSIL"/>
              </w:rPr>
            </w:pPr>
            <w:r w:rsidRPr="00817B03">
              <w:t>[</w:t>
            </w:r>
            <w:r w:rsidRPr="00913A62">
              <w:rPr>
                <w:rStyle w:val="ChCharisSIL"/>
              </w:rPr>
              <w:t>ˈbi.su</w:t>
            </w:r>
            <w:r w:rsidRPr="0053127F">
              <w:t>]</w:t>
            </w:r>
          </w:p>
        </w:tc>
        <w:tc>
          <w:tcPr>
            <w:tcW w:w="907" w:type="dxa"/>
            <w:shd w:val="clear" w:color="auto" w:fill="auto"/>
          </w:tcPr>
          <w:p w14:paraId="439A8E7C" w14:textId="77777777" w:rsidR="00140A47" w:rsidRPr="00913A62" w:rsidRDefault="00140A47" w:rsidP="001C5AB3">
            <w:pPr>
              <w:pStyle w:val="TableCell0-2115ptBreak"/>
              <w:rPr>
                <w:rStyle w:val="ChItalBold"/>
              </w:rPr>
            </w:pPr>
            <w:r w:rsidRPr="00913A62">
              <w:rPr>
                <w:rStyle w:val="ChItalBold"/>
              </w:rPr>
              <w:t>bisu</w:t>
            </w:r>
          </w:p>
        </w:tc>
        <w:tc>
          <w:tcPr>
            <w:tcW w:w="1361" w:type="dxa"/>
            <w:shd w:val="clear" w:color="auto" w:fill="auto"/>
          </w:tcPr>
          <w:p w14:paraId="1B58FDC5" w14:textId="3C0F3E0E" w:rsidR="00140A47" w:rsidRPr="00913A62" w:rsidRDefault="00B7093A" w:rsidP="001C5AB3">
            <w:pPr>
              <w:pStyle w:val="TableCell0-2115ptBreak"/>
            </w:pPr>
            <w:r>
              <w:t>‘</w:t>
            </w:r>
            <w:r w:rsidR="00140A47" w:rsidRPr="00913A62">
              <w:t>mute</w:t>
            </w:r>
            <w:r>
              <w:t>’</w:t>
            </w:r>
          </w:p>
        </w:tc>
      </w:tr>
      <w:tr w:rsidR="00140A47" w:rsidRPr="00913A62" w14:paraId="6CB8A3BD" w14:textId="77777777" w:rsidTr="000335CE">
        <w:tc>
          <w:tcPr>
            <w:tcW w:w="907" w:type="dxa"/>
            <w:shd w:val="clear" w:color="auto" w:fill="auto"/>
          </w:tcPr>
          <w:p w14:paraId="2F90AE7E" w14:textId="77777777" w:rsidR="00140A47" w:rsidRPr="00913A62" w:rsidRDefault="00140A47" w:rsidP="001C5AB3">
            <w:pPr>
              <w:pStyle w:val="TableCell2-2115pt"/>
              <w:rPr>
                <w:rStyle w:val="ChCharisSIL"/>
              </w:rPr>
            </w:pPr>
            <w:r w:rsidRPr="00913A62">
              <w:rPr>
                <w:rStyle w:val="ChCharisSIL"/>
              </w:rPr>
              <w:t>u~ɔ</w:t>
            </w:r>
          </w:p>
        </w:tc>
        <w:tc>
          <w:tcPr>
            <w:tcW w:w="964" w:type="dxa"/>
            <w:shd w:val="clear" w:color="auto" w:fill="auto"/>
          </w:tcPr>
          <w:p w14:paraId="5C82E8C5" w14:textId="77777777" w:rsidR="00140A47" w:rsidRPr="00913A62" w:rsidRDefault="00140A47" w:rsidP="001C5AB3">
            <w:pPr>
              <w:pStyle w:val="TableCell2-2115pt"/>
              <w:rPr>
                <w:rStyle w:val="ChCharisSIL"/>
              </w:rPr>
            </w:pPr>
            <w:r w:rsidRPr="00817B03">
              <w:t>[</w:t>
            </w:r>
            <w:r w:rsidRPr="00913A62">
              <w:rPr>
                <w:rStyle w:val="ChCharisSIL"/>
              </w:rPr>
              <w:t>ˈtu.bu</w:t>
            </w:r>
            <w:r w:rsidRPr="0053127F">
              <w:t>]</w:t>
            </w:r>
          </w:p>
        </w:tc>
        <w:tc>
          <w:tcPr>
            <w:tcW w:w="907" w:type="dxa"/>
            <w:shd w:val="clear" w:color="auto" w:fill="auto"/>
          </w:tcPr>
          <w:p w14:paraId="2528B4F8" w14:textId="77777777" w:rsidR="00140A47" w:rsidRPr="00913A62" w:rsidRDefault="00140A47" w:rsidP="001C5AB3">
            <w:pPr>
              <w:pStyle w:val="TableCell2-2115pt"/>
              <w:rPr>
                <w:rStyle w:val="ChItalBold"/>
              </w:rPr>
            </w:pPr>
            <w:r w:rsidRPr="00913A62">
              <w:rPr>
                <w:rStyle w:val="ChItalBold"/>
              </w:rPr>
              <w:t>tubu</w:t>
            </w:r>
          </w:p>
        </w:tc>
        <w:tc>
          <w:tcPr>
            <w:tcW w:w="1361" w:type="dxa"/>
            <w:shd w:val="clear" w:color="auto" w:fill="auto"/>
          </w:tcPr>
          <w:p w14:paraId="25B35B0C" w14:textId="1134FDBA" w:rsidR="00140A47" w:rsidRPr="00913A62" w:rsidRDefault="00B7093A" w:rsidP="001C5AB3">
            <w:pPr>
              <w:pStyle w:val="TableCell2-2115pt"/>
            </w:pPr>
            <w:r>
              <w:t>‘</w:t>
            </w:r>
            <w:r w:rsidR="00140A47" w:rsidRPr="00913A62">
              <w:t>body</w:t>
            </w:r>
            <w:r>
              <w:t>’</w:t>
            </w:r>
          </w:p>
        </w:tc>
      </w:tr>
      <w:tr w:rsidR="00140A47" w:rsidRPr="00913A62" w14:paraId="66C30CAB" w14:textId="77777777" w:rsidTr="000335CE">
        <w:tc>
          <w:tcPr>
            <w:tcW w:w="907" w:type="dxa"/>
            <w:shd w:val="clear" w:color="auto" w:fill="auto"/>
          </w:tcPr>
          <w:p w14:paraId="026E7556" w14:textId="77777777" w:rsidR="00140A47" w:rsidRPr="00913A62" w:rsidRDefault="00140A47" w:rsidP="001C5AB3">
            <w:pPr>
              <w:pStyle w:val="TableCell0-2115ptBreak"/>
              <w:rPr>
                <w:rStyle w:val="ChCharisSIL"/>
              </w:rPr>
            </w:pPr>
          </w:p>
        </w:tc>
        <w:tc>
          <w:tcPr>
            <w:tcW w:w="964" w:type="dxa"/>
            <w:shd w:val="clear" w:color="auto" w:fill="auto"/>
          </w:tcPr>
          <w:p w14:paraId="62981877" w14:textId="77777777" w:rsidR="00140A47" w:rsidRPr="00913A62" w:rsidRDefault="00140A47" w:rsidP="001C5AB3">
            <w:pPr>
              <w:pStyle w:val="TableCell0-2115ptBreak"/>
              <w:rPr>
                <w:rStyle w:val="ChCharisSIL"/>
              </w:rPr>
            </w:pPr>
            <w:r w:rsidRPr="00817B03">
              <w:t>[</w:t>
            </w:r>
            <w:r w:rsidRPr="00913A62">
              <w:rPr>
                <w:rStyle w:val="ChCharisSIL"/>
              </w:rPr>
              <w:t>ˈtɔ.bɔ</w:t>
            </w:r>
            <w:r w:rsidR="00F90008" w:rsidRPr="0053127F">
              <w:t>]</w:t>
            </w:r>
          </w:p>
        </w:tc>
        <w:tc>
          <w:tcPr>
            <w:tcW w:w="907" w:type="dxa"/>
            <w:shd w:val="clear" w:color="auto" w:fill="auto"/>
          </w:tcPr>
          <w:p w14:paraId="7FEF7E39" w14:textId="77777777" w:rsidR="00140A47" w:rsidRPr="00913A62" w:rsidRDefault="00140A47" w:rsidP="001C5AB3">
            <w:pPr>
              <w:pStyle w:val="TableCell0-2115ptBreak"/>
              <w:rPr>
                <w:rStyle w:val="ChItalBold"/>
              </w:rPr>
            </w:pPr>
            <w:r w:rsidRPr="00913A62">
              <w:rPr>
                <w:rStyle w:val="ChItalBold"/>
              </w:rPr>
              <w:t>tobo</w:t>
            </w:r>
          </w:p>
        </w:tc>
        <w:tc>
          <w:tcPr>
            <w:tcW w:w="1361" w:type="dxa"/>
            <w:shd w:val="clear" w:color="auto" w:fill="auto"/>
          </w:tcPr>
          <w:p w14:paraId="21CA3E41" w14:textId="1E71AD12" w:rsidR="00140A47" w:rsidRPr="00913A62" w:rsidRDefault="00B7093A" w:rsidP="001C5AB3">
            <w:pPr>
              <w:pStyle w:val="TableCell0-2115ptBreak"/>
            </w:pPr>
            <w:r>
              <w:t>‘</w:t>
            </w:r>
            <w:r w:rsidR="00140A47" w:rsidRPr="00913A62">
              <w:t>dive</w:t>
            </w:r>
            <w:r>
              <w:t>’</w:t>
            </w:r>
          </w:p>
        </w:tc>
      </w:tr>
    </w:tbl>
    <w:p w14:paraId="63C9D9C8" w14:textId="77777777" w:rsidR="00140A47" w:rsidRPr="00913A62" w:rsidRDefault="00140A47" w:rsidP="003F5404">
      <w:pPr>
        <w:pStyle w:val="Body0010after"/>
      </w:pPr>
    </w:p>
    <w:p w14:paraId="51B4A971" w14:textId="77777777" w:rsidR="00140A47" w:rsidRPr="00913A62" w:rsidRDefault="00140A47" w:rsidP="00140A47">
      <w:pPr>
        <w:pStyle w:val="Heading2"/>
        <w:rPr>
          <w:lang w:eastAsia="en-US"/>
        </w:rPr>
      </w:pPr>
      <w:bookmarkStart w:id="874" w:name="_Ref332787528"/>
      <w:bookmarkStart w:id="875" w:name="_Toc334169244"/>
      <w:bookmarkStart w:id="876" w:name="_Toc342590004"/>
      <w:bookmarkStart w:id="877" w:name="_Toc353454772"/>
      <w:bookmarkStart w:id="878" w:name="_Toc440455518"/>
      <w:r w:rsidRPr="00913A62">
        <w:rPr>
          <w:lang w:eastAsia="en-US"/>
        </w:rPr>
        <w:t>Phonological processes</w:t>
      </w:r>
      <w:bookmarkEnd w:id="874"/>
      <w:bookmarkEnd w:id="875"/>
      <w:bookmarkEnd w:id="876"/>
      <w:bookmarkEnd w:id="877"/>
      <w:bookmarkEnd w:id="878"/>
    </w:p>
    <w:p w14:paraId="1AD54173" w14:textId="77777777" w:rsidR="00140A47" w:rsidRPr="00913A62" w:rsidRDefault="00140A47" w:rsidP="00140A47">
      <w:pPr>
        <w:pStyle w:val="Body0015after"/>
      </w:pPr>
      <w:r w:rsidRPr="00913A62">
        <w:rPr>
          <w:lang w:eastAsia="en-US"/>
        </w:rPr>
        <w:t xml:space="preserve">In Papuan Malay, two phonological processes are attested for the consonants and one for the vowels: </w:t>
      </w:r>
      <w:r w:rsidR="002D695F">
        <w:rPr>
          <w:lang w:eastAsia="en-US"/>
        </w:rPr>
        <w:t xml:space="preserve">nasal place </w:t>
      </w:r>
      <w:r w:rsidRPr="00913A62">
        <w:rPr>
          <w:lang w:eastAsia="en-US"/>
        </w:rPr>
        <w:t>assimilation (</w:t>
      </w:r>
      <w:r w:rsidRPr="00913A62">
        <w:t>§</w:t>
      </w:r>
      <w:r w:rsidR="007F623B">
        <w:fldChar w:fldCharType="begin"/>
      </w:r>
      <w:r w:rsidR="007F623B">
        <w:instrText xml:space="preserve"> REF _Ref358302307 \w \h </w:instrText>
      </w:r>
      <w:r w:rsidR="007F623B">
        <w:fldChar w:fldCharType="separate"/>
      </w:r>
      <w:r w:rsidR="00154D81">
        <w:rPr>
          <w:cs/>
        </w:rPr>
        <w:t>‎</w:t>
      </w:r>
      <w:r w:rsidR="00154D81">
        <w:t>2.2.1</w:t>
      </w:r>
      <w:r w:rsidR="007F623B">
        <w:fldChar w:fldCharType="end"/>
      </w:r>
      <w:r w:rsidRPr="00913A62">
        <w:t>)</w:t>
      </w:r>
      <w:r w:rsidRPr="00913A62">
        <w:rPr>
          <w:lang w:eastAsia="en-US"/>
        </w:rPr>
        <w:t>, tap/trill alternation of the alveolar rhotic (</w:t>
      </w:r>
      <w:r w:rsidRPr="00913A62">
        <w:t>§</w:t>
      </w:r>
      <w:r w:rsidRPr="00913A62">
        <w:fldChar w:fldCharType="begin"/>
      </w:r>
      <w:r w:rsidRPr="00913A62">
        <w:instrText xml:space="preserve"> REF _Ref337886849 \w \h </w:instrText>
      </w:r>
      <w:r>
        <w:instrText xml:space="preserve"> \* MERGEFORMAT </w:instrText>
      </w:r>
      <w:r w:rsidRPr="00913A62">
        <w:fldChar w:fldCharType="separate"/>
      </w:r>
      <w:r w:rsidR="00154D81">
        <w:rPr>
          <w:cs/>
        </w:rPr>
        <w:t>‎</w:t>
      </w:r>
      <w:r w:rsidR="00154D81">
        <w:t>2.2.2</w:t>
      </w:r>
      <w:r w:rsidRPr="00913A62">
        <w:fldChar w:fldCharType="end"/>
      </w:r>
      <w:r w:rsidRPr="00913A62">
        <w:t>)</w:t>
      </w:r>
      <w:r w:rsidRPr="00913A62">
        <w:rPr>
          <w:lang w:eastAsia="en-US"/>
        </w:rPr>
        <w:t>, and centralization of vowels (</w:t>
      </w:r>
      <w:r w:rsidRPr="00913A62">
        <w:t>§</w:t>
      </w:r>
      <w:r w:rsidRPr="00913A62">
        <w:fldChar w:fldCharType="begin"/>
      </w:r>
      <w:r w:rsidRPr="00913A62">
        <w:instrText xml:space="preserve"> REF _Ref338085454 \w \h </w:instrText>
      </w:r>
      <w:r>
        <w:instrText xml:space="preserve"> \* MERGEFORMAT </w:instrText>
      </w:r>
      <w:r w:rsidRPr="00913A62">
        <w:fldChar w:fldCharType="separate"/>
      </w:r>
      <w:r w:rsidR="00154D81">
        <w:rPr>
          <w:cs/>
        </w:rPr>
        <w:t>‎</w:t>
      </w:r>
      <w:r w:rsidR="00154D81">
        <w:t>2.2.3</w:t>
      </w:r>
      <w:r w:rsidRPr="00913A62">
        <w:fldChar w:fldCharType="end"/>
      </w:r>
      <w:r w:rsidRPr="00913A62">
        <w:t>).</w:t>
      </w:r>
    </w:p>
    <w:p w14:paraId="023C93C0" w14:textId="77777777" w:rsidR="00140A47" w:rsidRPr="00913A62" w:rsidRDefault="0052186E" w:rsidP="00140A47">
      <w:pPr>
        <w:pStyle w:val="Heading3"/>
      </w:pPr>
      <w:bookmarkStart w:id="879" w:name="_Ref358302307"/>
      <w:bookmarkStart w:id="880" w:name="_Ref358302308"/>
      <w:bookmarkStart w:id="881" w:name="_Toc440455519"/>
      <w:r>
        <w:lastRenderedPageBreak/>
        <w:t>Nasal place assimilation</w:t>
      </w:r>
      <w:bookmarkEnd w:id="879"/>
      <w:bookmarkEnd w:id="880"/>
      <w:bookmarkEnd w:id="881"/>
    </w:p>
    <w:p w14:paraId="68FCDE5A" w14:textId="44EC7165" w:rsidR="00817193" w:rsidRDefault="009E765B" w:rsidP="00942139">
      <w:pPr>
        <w:pStyle w:val="Body0000after115pt"/>
      </w:pPr>
      <w:r>
        <w:rPr>
          <w:lang w:eastAsia="en-US"/>
        </w:rPr>
        <w:t xml:space="preserve">Nasal place assimilation </w:t>
      </w:r>
      <w:r w:rsidR="00380D31" w:rsidRPr="00913A62">
        <w:t>applies to nasals as coda in the domain of the prosodi</w:t>
      </w:r>
      <w:r w:rsidR="00380D31" w:rsidRPr="00B153A9">
        <w:t xml:space="preserve">c word. While </w:t>
      </w:r>
      <w:r w:rsidR="00465125">
        <w:t>all four nasals occur in the</w:t>
      </w:r>
      <w:r w:rsidR="001C6E34">
        <w:t xml:space="preserve"> onset position (</w:t>
      </w:r>
      <w:r w:rsidR="006C7CB3">
        <w:t xml:space="preserve">although </w:t>
      </w:r>
      <w:r w:rsidR="001C6E34">
        <w:t>velar /</w:t>
      </w:r>
      <w:r w:rsidR="001C6E34" w:rsidRPr="001C6E34">
        <w:rPr>
          <w:rStyle w:val="ChCharisSIL"/>
        </w:rPr>
        <w:t>ŋ</w:t>
      </w:r>
      <w:r w:rsidR="001C6E34">
        <w:t xml:space="preserve">/ only </w:t>
      </w:r>
      <w:r w:rsidR="006C7CB3">
        <w:t xml:space="preserve">occurs </w:t>
      </w:r>
      <w:r w:rsidR="001C6E34">
        <w:t xml:space="preserve">in the </w:t>
      </w:r>
      <w:r w:rsidR="00A62401">
        <w:t>word</w:t>
      </w:r>
      <w:r w:rsidR="001C6E34">
        <w:t xml:space="preserve">-internal onset position), only two nasals occur </w:t>
      </w:r>
      <w:r w:rsidR="00413E25">
        <w:t xml:space="preserve">as coda, namely </w:t>
      </w:r>
      <w:r w:rsidR="001C6E34">
        <w:t>bilabial /</w:t>
      </w:r>
      <w:r w:rsidR="001C6E34" w:rsidRPr="001C6E34">
        <w:rPr>
          <w:rStyle w:val="ChCharisSIL"/>
        </w:rPr>
        <w:t>m</w:t>
      </w:r>
      <w:r w:rsidR="001C6E34">
        <w:t>/ and velar /</w:t>
      </w:r>
      <w:r w:rsidR="001C6E34" w:rsidRPr="001C6E34">
        <w:rPr>
          <w:rStyle w:val="ChCharisSIL"/>
        </w:rPr>
        <w:t>ŋ</w:t>
      </w:r>
      <w:r w:rsidR="001C6E34">
        <w:t>/</w:t>
      </w:r>
      <w:r w:rsidR="00413E25">
        <w:t xml:space="preserve">, as shown in </w:t>
      </w:r>
      <w:r w:rsidR="00413E25" w:rsidRPr="00B153A9">
        <w:fldChar w:fldCharType="begin"/>
      </w:r>
      <w:r w:rsidR="00413E25" w:rsidRPr="00B153A9">
        <w:instrText xml:space="preserve"> REF _Ref330540106 \h  \* MERGEFORMAT </w:instrText>
      </w:r>
      <w:r w:rsidR="00413E25" w:rsidRPr="00B153A9">
        <w:fldChar w:fldCharType="separate"/>
      </w:r>
      <w:r w:rsidR="00154D81" w:rsidRPr="00913A62">
        <w:t xml:space="preserve">Table </w:t>
      </w:r>
      <w:r w:rsidR="00154D81">
        <w:rPr>
          <w:cs/>
        </w:rPr>
        <w:t>‎</w:t>
      </w:r>
      <w:r w:rsidR="00154D81">
        <w:rPr>
          <w:noProof/>
        </w:rPr>
        <w:t>2.10</w:t>
      </w:r>
      <w:r w:rsidR="00413E25" w:rsidRPr="00B153A9">
        <w:fldChar w:fldCharType="end"/>
      </w:r>
      <w:r w:rsidR="00413E25">
        <w:t xml:space="preserve">. </w:t>
      </w:r>
      <w:r w:rsidR="00E42CB8">
        <w:t xml:space="preserve">The </w:t>
      </w:r>
      <w:r w:rsidR="00413E25">
        <w:t xml:space="preserve">velar nasal </w:t>
      </w:r>
      <w:r w:rsidR="00E42CB8">
        <w:t xml:space="preserve">as </w:t>
      </w:r>
      <w:r w:rsidR="00BC4697">
        <w:t xml:space="preserve">a </w:t>
      </w:r>
      <w:r w:rsidR="00E42CB8">
        <w:t xml:space="preserve">coda </w:t>
      </w:r>
      <w:r w:rsidR="001C6E34">
        <w:t xml:space="preserve">assimilates </w:t>
      </w:r>
      <w:r w:rsidR="00413E25">
        <w:t xml:space="preserve">in place of articulation </w:t>
      </w:r>
      <w:r w:rsidR="001C6E34">
        <w:t>to a following stop</w:t>
      </w:r>
      <w:r w:rsidR="00413E25">
        <w:t xml:space="preserve"> or affricate</w:t>
      </w:r>
      <w:r w:rsidR="00604D36">
        <w:t xml:space="preserve">. When </w:t>
      </w:r>
      <w:r w:rsidR="00604D36" w:rsidRPr="00913A62">
        <w:t xml:space="preserve">preceding the alveolar fricative, the nasal </w:t>
      </w:r>
      <w:r w:rsidR="00604D36">
        <w:t xml:space="preserve">is always realized as </w:t>
      </w:r>
      <w:r w:rsidR="00604D36" w:rsidRPr="00913A62">
        <w:t xml:space="preserve">velar </w:t>
      </w:r>
      <w:r w:rsidR="00604D36">
        <w:t>[</w:t>
      </w:r>
      <w:r w:rsidR="00604D36" w:rsidRPr="00913A62">
        <w:rPr>
          <w:rStyle w:val="ChCharisSIL"/>
        </w:rPr>
        <w:t>ŋ</w:t>
      </w:r>
      <w:r w:rsidR="00604D36">
        <w:t>]</w:t>
      </w:r>
      <w:r w:rsidR="006C7CB3">
        <w:t>,</w:t>
      </w:r>
      <w:r w:rsidR="00604D36" w:rsidRPr="00913A62">
        <w:t xml:space="preserve"> as in </w:t>
      </w:r>
      <w:r w:rsidR="00604D36" w:rsidRPr="00913A62">
        <w:rPr>
          <w:rStyle w:val="ChItalBold"/>
        </w:rPr>
        <w:t>bongso</w:t>
      </w:r>
      <w:r w:rsidR="00604D36" w:rsidRPr="00913A62">
        <w:t xml:space="preserve"> </w:t>
      </w:r>
      <w:r w:rsidR="00B7093A">
        <w:t>‘</w:t>
      </w:r>
      <w:r w:rsidR="00604D36" w:rsidRPr="00913A62">
        <w:t>youngest offspring</w:t>
      </w:r>
      <w:r w:rsidR="00B7093A">
        <w:t>’</w:t>
      </w:r>
      <w:r w:rsidR="00604D36" w:rsidRPr="00913A62">
        <w:t xml:space="preserve"> or </w:t>
      </w:r>
      <w:r w:rsidR="00604D36" w:rsidRPr="00913A62">
        <w:rPr>
          <w:rStyle w:val="ChItalBold"/>
        </w:rPr>
        <w:t>langsung</w:t>
      </w:r>
      <w:r w:rsidR="00604D36" w:rsidRPr="00913A62">
        <w:t xml:space="preserve"> </w:t>
      </w:r>
      <w:r w:rsidR="00B7093A">
        <w:t>‘</w:t>
      </w:r>
      <w:r w:rsidR="00604D36" w:rsidRPr="00913A62">
        <w:t>immediately</w:t>
      </w:r>
      <w:r w:rsidR="00B7093A">
        <w:t>’</w:t>
      </w:r>
      <w:r w:rsidR="00604D36" w:rsidRPr="00913A62">
        <w:t>.</w:t>
      </w:r>
      <w:r w:rsidR="00604D36">
        <w:t xml:space="preserve"> These pattern</w:t>
      </w:r>
      <w:r w:rsidR="006C7CB3">
        <w:t>s</w:t>
      </w:r>
      <w:r w:rsidR="00604D36">
        <w:t xml:space="preserve"> agree with </w:t>
      </w:r>
      <w:r w:rsidR="00BA6215">
        <w:rPr>
          <w:rStyle w:val="Citation"/>
        </w:rPr>
        <w:fldChar w:fldCharType="begin"/>
      </w:r>
      <w:r w:rsidR="003A5B20">
        <w:rPr>
          <w:rStyle w:val="Citation"/>
        </w:rPr>
        <w:instrText>ADDIN CITAVI.PLACEHOLDER cb4a38a2-e373-42ed-9a70-e79cf9ad89b3 PFBsYWNlaG9sZGVyPg0KICA8QWRkSW5WZXJzaW9uPjUuMi4wLjg8L0FkZEluVmVyc2lvbj4NCiAgPElkPmNiNGEzOGEyLWUzNzMtNDJlZC05YTcwLWU3OWNmOWFkODliMzwvSWQ+DQogIDxFbnRyaWVzPg0KICAgIDxFbnRyeT4NCiAgICAgIDxJZD4yMGQ1OTAwNS0zMTY3LTQ0YTgtOWExNS00NzE4NThjMTE3YWI8L0lkPg0KICAgICAgPE5vUGFyPnRydWU8L05vUGFyPg0KICAgICAgPFBlcnNvbk9ubHk+dHJ1ZTwvUGVyc29uT25seT4NCiAgICAgIDxSZWZlcmVuY2VJZD43Y2I5ZThmZi0xM2RmLTQyMTktYmY2YS00MzZjODliYjExZjM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WRnZXR0PC9UZXh0Pg0KICAgIDwvVGV4dFVuaXQ+DQogIDwvVGV4dFVuaXRzPg0KPC9QbGFjZWhvbGRlcj4=</w:instrText>
      </w:r>
      <w:r w:rsidR="00BA6215">
        <w:rPr>
          <w:rStyle w:val="Citation"/>
        </w:rPr>
        <w:fldChar w:fldCharType="separate"/>
      </w:r>
      <w:bookmarkStart w:id="882" w:name="_CTVP001cb4a38a2e37342ed9a70e79cf9ad89b3"/>
      <w:r w:rsidR="0092006B">
        <w:rPr>
          <w:rStyle w:val="Citation"/>
        </w:rPr>
        <w:t>Padgett</w:t>
      </w:r>
      <w:bookmarkEnd w:id="882"/>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29b05ba8-c4d4-4865-bbf4-084045461f82 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0OiA0ODkpPC9UZXh0Pg0KICAgIDwvVGV4dFVuaXQ+DQogIDwvVGV4dFVuaXRzPg0KPC9QbGFjZWhvbGRlcj4=</w:instrText>
      </w:r>
      <w:r w:rsidR="00BA6215">
        <w:rPr>
          <w:rStyle w:val="Citation"/>
        </w:rPr>
        <w:fldChar w:fldCharType="separate"/>
      </w:r>
      <w:bookmarkStart w:id="883" w:name="_CTVP00129b05ba8c4d44865bbf4084045461f82"/>
      <w:r w:rsidR="0092006B">
        <w:rPr>
          <w:rStyle w:val="Citation"/>
        </w:rPr>
        <w:t>(1994: 489)</w:t>
      </w:r>
      <w:bookmarkEnd w:id="883"/>
      <w:r w:rsidR="00BA6215">
        <w:rPr>
          <w:rStyle w:val="Citation"/>
        </w:rPr>
        <w:fldChar w:fldCharType="end"/>
      </w:r>
      <w:r w:rsidR="00604D36">
        <w:rPr>
          <w:lang w:eastAsia="en-US"/>
        </w:rPr>
        <w:t xml:space="preserve"> cross-</w:t>
      </w:r>
      <w:r w:rsidR="007510C3">
        <w:rPr>
          <w:lang w:eastAsia="en-US"/>
        </w:rPr>
        <w:t>linguistic</w:t>
      </w:r>
      <w:r w:rsidR="00604D36">
        <w:rPr>
          <w:lang w:eastAsia="en-US"/>
        </w:rPr>
        <w:t xml:space="preserve"> findings that nasals either do </w:t>
      </w:r>
      <w:r w:rsidR="00B7093A">
        <w:rPr>
          <w:lang w:eastAsia="en-US"/>
        </w:rPr>
        <w:t>“</w:t>
      </w:r>
      <w:r w:rsidR="00604D36">
        <w:rPr>
          <w:lang w:eastAsia="en-US"/>
        </w:rPr>
        <w:t>not assimilate in place to fricatives</w:t>
      </w:r>
      <w:r w:rsidR="00B7093A">
        <w:rPr>
          <w:lang w:eastAsia="en-US"/>
        </w:rPr>
        <w:t>”</w:t>
      </w:r>
      <w:r w:rsidR="00604D36">
        <w:rPr>
          <w:lang w:eastAsia="en-US"/>
        </w:rPr>
        <w:t xml:space="preserve"> or that such assimilation is, at least, </w:t>
      </w:r>
      <w:r w:rsidR="00B7093A">
        <w:rPr>
          <w:lang w:eastAsia="en-US"/>
        </w:rPr>
        <w:t>“</w:t>
      </w:r>
      <w:r w:rsidR="00604D36">
        <w:rPr>
          <w:lang w:eastAsia="en-US"/>
        </w:rPr>
        <w:t>highly disfavored, while assimilation to stops and affricates is pervasive</w:t>
      </w:r>
      <w:r w:rsidR="00B7093A">
        <w:rPr>
          <w:lang w:eastAsia="en-US"/>
        </w:rPr>
        <w:t>”</w:t>
      </w:r>
      <w:r w:rsidR="00604D36">
        <w:rPr>
          <w:lang w:eastAsia="en-US"/>
        </w:rPr>
        <w:t>. (See also</w:t>
      </w:r>
      <w:r w:rsidR="0036505B">
        <w:rPr>
          <w:lang w:eastAsia="en-US"/>
        </w:rPr>
        <w:t xml:space="preserve"> </w:t>
      </w:r>
      <w:r w:rsidR="0036505B" w:rsidRPr="0036505B">
        <w:rPr>
          <w:rStyle w:val="Citation"/>
        </w:rPr>
        <w:fldChar w:fldCharType="begin"/>
      </w:r>
      <w:r w:rsidR="0036505B" w:rsidRPr="0036505B">
        <w:rPr>
          <w:rStyle w:val="Citation"/>
        </w:rPr>
        <w:instrText>ADDIN CITAVI.PLACEHOLDER d8819598-e2cd-4a59-9934-b79672899e51 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N0dWRpZXMgaW4gTGluZ3Vpc3RpY3M8L05hbWU+DQogICAgICAgIDwvU2VyaWVzVGl0bGU+DQogICAgICAgIDxTaG9ydFRpdGxlPmRlIExhY3kgMjAwNiDigJMgTWFya2VkbmVzczwvU2hvcnRUaXRsZT4NCiAgICAgICAgPFRpdGxlPk1hcmtlZG5lc3M6IFJlZHVjdGlvbiBhbmQgcHJlc2VydmF0aW9uIGluIHBob25vbG9neTwvVGl0bGU+DQogICAgICAgIDxWb2x1bWU+MTEyPC9Wb2x1bWU+DQogICAgICAgIDxZZWFyPjIwMDY8L1llYXI+DQogICAgICA8L1JlZmVyZW5jZT4NCiAgICA8L0VudHJ5Pg0KICA8L0VudHJpZXM+DQogIDxUZXh0PmRlIExhY3kgMjAwNjogMTQ24oCTMT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lIExhY3kgMjAwNjogMTQ24oCTMTQ3PC9UZXh0Pg0KICAgIDwvVGV4dFVuaXQ+DQogIDwvVGV4dFVuaXRzPg0KPC9QbGFjZWhvbGRlcj4=</w:instrText>
      </w:r>
      <w:r w:rsidR="0036505B" w:rsidRPr="0036505B">
        <w:rPr>
          <w:rStyle w:val="Citation"/>
        </w:rPr>
        <w:fldChar w:fldCharType="separate"/>
      </w:r>
      <w:bookmarkStart w:id="884" w:name="_CTVP001d8819598e2cd4a599934b79672899e51"/>
      <w:r w:rsidR="0092006B">
        <w:rPr>
          <w:rStyle w:val="Citation"/>
        </w:rPr>
        <w:t>de Lacy 2006: 146–147</w:t>
      </w:r>
      <w:bookmarkEnd w:id="884"/>
      <w:r w:rsidR="0036505B" w:rsidRPr="0036505B">
        <w:rPr>
          <w:rStyle w:val="Citation"/>
        </w:rPr>
        <w:fldChar w:fldCharType="end"/>
      </w:r>
      <w:r w:rsidR="009C1E18">
        <w:rPr>
          <w:rStyle w:val="Citation"/>
        </w:rPr>
        <w:t>;</w:t>
      </w:r>
      <w:r w:rsidR="00567D02" w:rsidRPr="00567D02">
        <w:t xml:space="preserve"> </w:t>
      </w:r>
      <w:r w:rsidR="0036505B" w:rsidRPr="0036505B">
        <w:rPr>
          <w:rStyle w:val="Citation"/>
        </w:rPr>
        <w:fldChar w:fldCharType="begin"/>
      </w:r>
      <w:r w:rsidR="0036505B" w:rsidRPr="0036505B">
        <w:rPr>
          <w:rStyle w:val="Citation"/>
        </w:rPr>
        <w:instrText>ADDIN CITAVI.PLACEHOLDER bf0f47b4-60b6-45d6-843d-7924a6dd6b0f 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ac2lnYSAyMDA2OiA1NTQ8L1RleHQ+DQogICAgPC9UZXh0VW5pdD4NCiAgPC9UZXh0VW5pdHM+DQo8L1BsYWNlaG9sZGVyPg==</w:instrText>
      </w:r>
      <w:r w:rsidR="0036505B" w:rsidRPr="0036505B">
        <w:rPr>
          <w:rStyle w:val="Citation"/>
        </w:rPr>
        <w:fldChar w:fldCharType="separate"/>
      </w:r>
      <w:bookmarkStart w:id="885" w:name="_CTVP001bf0f47b460b645d6843d7924a6dd6b0f"/>
      <w:r w:rsidR="0092006B">
        <w:rPr>
          <w:rStyle w:val="Citation"/>
        </w:rPr>
        <w:t>Zsiga 2006: 554</w:t>
      </w:r>
      <w:bookmarkEnd w:id="885"/>
      <w:r w:rsidR="0036505B" w:rsidRPr="0036505B">
        <w:rPr>
          <w:rStyle w:val="Citation"/>
        </w:rPr>
        <w:fldChar w:fldCharType="end"/>
      </w:r>
      <w:r w:rsidR="009C1E18" w:rsidRPr="0036505B">
        <w:rPr>
          <w:rStyle w:val="Citation"/>
        </w:rPr>
        <w:t>;</w:t>
      </w:r>
      <w:r w:rsidR="00513C8C" w:rsidRPr="00513C8C">
        <w:rPr>
          <w:rStyle w:val="Citation"/>
        </w:rPr>
        <w:t xml:space="preserve"> </w:t>
      </w:r>
      <w:r w:rsidR="00BA6215">
        <w:rPr>
          <w:rStyle w:val="Citation"/>
        </w:rPr>
        <w:fldChar w:fldCharType="begin"/>
      </w:r>
      <w:r w:rsidR="003A5B20">
        <w:rPr>
          <w:rStyle w:val="Citation"/>
        </w:rPr>
        <w:instrText>ADDIN CITAVI.PLACEHOLDER a52462a6-e357-49f1-9074-76aababf0a91 PFBsYWNlaG9sZGVyPg0KICA8QWRkSW5WZXJzaW9uPjUuMi4wLjg8L0FkZEluVmVyc2lvbj4NCiAgPElkPmE1MjQ2MmE2LWUzNTctNDlmMS05MDc0LTc2YWFiYWJmMGE5MTwvSWQ+DQogIDxFbnRyaWVzPg0KICAgIDxFbnRyeT4NCiAgICAgIDxJZD5iMWMwMDAzZi04OGMxLTQ4ZWQtYjMyOS01MGUwOTVkZWUwMjg8L0lkPg0KICAgICAgPE5vUGFyPnRydWU8L05vUGFyPg0KICAgICAgPFJlZmVyZW5jZUlkPmVlYmJmMTY0LTFkNGQtNGI2Ny04MWFhLTViNTcyYWYyMjY2Zj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x1c3QgMjAxMjwvVGV4dD4NCiAgICA8L1RleHRVbml0Pg0KICA8L1RleHRVbml0cz4NCjwvUGxhY2Vob2xkZXI+</w:instrText>
      </w:r>
      <w:r w:rsidR="00BA6215">
        <w:rPr>
          <w:rStyle w:val="Citation"/>
        </w:rPr>
        <w:fldChar w:fldCharType="separate"/>
      </w:r>
      <w:bookmarkStart w:id="886" w:name="_CTVP001a52462a6e35749f1907476aababf0a91"/>
      <w:r w:rsidR="0092006B">
        <w:rPr>
          <w:rStyle w:val="Citation"/>
        </w:rPr>
        <w:t>Blust 2012</w:t>
      </w:r>
      <w:bookmarkEnd w:id="886"/>
      <w:r w:rsidR="00BA6215">
        <w:rPr>
          <w:rStyle w:val="Citation"/>
        </w:rPr>
        <w:fldChar w:fldCharType="end"/>
      </w:r>
      <w:r w:rsidR="00604D36" w:rsidRPr="00604D36">
        <w:t>.)</w:t>
      </w:r>
      <w:r w:rsidR="00231D73">
        <w:t xml:space="preserve"> </w:t>
      </w:r>
      <w:r w:rsidR="00D812E3">
        <w:t>An exception to th</w:t>
      </w:r>
      <w:r w:rsidR="00231D73">
        <w:t>ese</w:t>
      </w:r>
      <w:r w:rsidR="00D812E3">
        <w:t xml:space="preserve"> </w:t>
      </w:r>
      <w:r w:rsidR="00231D73">
        <w:t xml:space="preserve">patterns of </w:t>
      </w:r>
      <w:r w:rsidR="00D812E3">
        <w:t xml:space="preserve">nasal assimilation is the prefix </w:t>
      </w:r>
      <w:r w:rsidR="00D812E3" w:rsidRPr="00D208B5">
        <w:rPr>
          <w:rStyle w:val="ChSmallCapsItalBold"/>
        </w:rPr>
        <w:t>pe(n)­</w:t>
      </w:r>
      <w:r w:rsidR="00D812E3" w:rsidRPr="003C24A5">
        <w:t xml:space="preserve"> </w:t>
      </w:r>
      <w:r w:rsidR="00B7093A">
        <w:t>‘</w:t>
      </w:r>
      <w:r w:rsidR="00D812E3" w:rsidRPr="003C24A5">
        <w:rPr>
          <w:rStyle w:val="ChSmallCaps"/>
        </w:rPr>
        <w:t>ag</w:t>
      </w:r>
      <w:r w:rsidR="00B7093A">
        <w:t>’</w:t>
      </w:r>
      <w:r w:rsidR="00231D73">
        <w:t xml:space="preserve"> (§</w:t>
      </w:r>
      <w:r w:rsidR="00231D73">
        <w:fldChar w:fldCharType="begin"/>
      </w:r>
      <w:r w:rsidR="00231D73">
        <w:instrText xml:space="preserve"> REF _Ref376173294 \w \h </w:instrText>
      </w:r>
      <w:r w:rsidR="00231D73">
        <w:fldChar w:fldCharType="separate"/>
      </w:r>
      <w:r w:rsidR="00154D81">
        <w:rPr>
          <w:cs/>
        </w:rPr>
        <w:t>‎</w:t>
      </w:r>
      <w:r w:rsidR="00154D81">
        <w:t>3.1.4</w:t>
      </w:r>
      <w:r w:rsidR="00231D73">
        <w:fldChar w:fldCharType="end"/>
      </w:r>
      <w:r w:rsidR="00231D73">
        <w:t>)</w:t>
      </w:r>
      <w:r w:rsidR="00D812E3">
        <w:t xml:space="preserve">. When preceding the alveolar fricative /s/, the nasal is </w:t>
      </w:r>
      <w:r w:rsidR="00231D73">
        <w:t>not realized as alveolar [</w:t>
      </w:r>
      <w:r w:rsidR="00231D73">
        <w:rPr>
          <w:rStyle w:val="ChCharisSIL"/>
        </w:rPr>
        <w:t>n</w:t>
      </w:r>
      <w:r w:rsidR="00231D73">
        <w:t xml:space="preserve">] but as </w:t>
      </w:r>
      <w:r w:rsidR="00D812E3">
        <w:t xml:space="preserve">palatal </w:t>
      </w:r>
      <w:r w:rsidR="00231D73">
        <w:t>[</w:t>
      </w:r>
      <w:r w:rsidR="00231D73" w:rsidRPr="00EE32B5">
        <w:rPr>
          <w:rStyle w:val="ChCharisSIL"/>
        </w:rPr>
        <w:t>ɲ</w:t>
      </w:r>
      <w:r w:rsidR="00231D73">
        <w:t>],</w:t>
      </w:r>
      <w:r w:rsidR="00D812E3">
        <w:t xml:space="preserve"> </w:t>
      </w:r>
      <w:r w:rsidR="00231D73">
        <w:t xml:space="preserve">as in </w:t>
      </w:r>
      <w:r w:rsidR="00231D73" w:rsidRPr="00231D73">
        <w:rPr>
          <w:rStyle w:val="ChItalBold"/>
        </w:rPr>
        <w:t>penyakit</w:t>
      </w:r>
      <w:r w:rsidR="00231D73">
        <w:t xml:space="preserve"> [</w:t>
      </w:r>
      <w:r w:rsidR="00231D73" w:rsidRPr="00EE32B5">
        <w:rPr>
          <w:rStyle w:val="ChCharisSIL"/>
        </w:rPr>
        <w:t>p</w:t>
      </w:r>
      <w:r w:rsidR="00231D73" w:rsidRPr="00913A62">
        <w:rPr>
          <w:rStyle w:val="ChCharisSIL"/>
        </w:rPr>
        <w:t>ɛ̞</w:t>
      </w:r>
      <w:r w:rsidR="00231D73" w:rsidRPr="00EE32B5">
        <w:rPr>
          <w:rStyle w:val="ChCharisSIL"/>
        </w:rPr>
        <w:t>ɲ</w:t>
      </w:r>
      <w:r w:rsidR="00231D73" w:rsidRPr="00EE32B5">
        <w:t>–</w:t>
      </w:r>
      <w:r w:rsidR="00231D73" w:rsidRPr="00EE32B5">
        <w:rPr>
          <w:rStyle w:val="ChCharisSIL"/>
        </w:rPr>
        <w:t>sak</w:t>
      </w:r>
      <w:r w:rsidR="00231D73" w:rsidRPr="000F165B">
        <w:rPr>
          <w:rStyle w:val="ChCharisSIL"/>
        </w:rPr>
        <w:t>ɪ</w:t>
      </w:r>
      <w:r w:rsidR="00231D73" w:rsidRPr="00EE32B5">
        <w:rPr>
          <w:rStyle w:val="ChCharisSIL"/>
        </w:rPr>
        <w:t>t</w:t>
      </w:r>
      <w:r w:rsidR="00231D73" w:rsidRPr="00D10735">
        <w:t>]</w:t>
      </w:r>
      <w:r w:rsidR="00231D73">
        <w:t xml:space="preserve"> </w:t>
      </w:r>
      <w:r w:rsidR="00B7093A">
        <w:t>‘</w:t>
      </w:r>
      <w:r w:rsidR="007E3A3D">
        <w:t>disease</w:t>
      </w:r>
      <w:r w:rsidR="00B7093A">
        <w:t>’</w:t>
      </w:r>
      <w:r w:rsidR="003E497A" w:rsidRPr="0090507A">
        <w:rPr>
          <w:szCs w:val="19"/>
        </w:rPr>
        <w:t xml:space="preserve">, </w:t>
      </w:r>
      <w:r w:rsidR="003E497A">
        <w:rPr>
          <w:szCs w:val="19"/>
        </w:rPr>
        <w:t xml:space="preserve">with </w:t>
      </w:r>
      <w:r w:rsidR="003E497A" w:rsidRPr="0090507A">
        <w:rPr>
          <w:szCs w:val="19"/>
        </w:rPr>
        <w:t>/</w:t>
      </w:r>
      <w:r w:rsidR="003E497A" w:rsidRPr="007403B7">
        <w:rPr>
          <w:rStyle w:val="ChCharisSIL"/>
        </w:rPr>
        <w:t>s</w:t>
      </w:r>
      <w:r w:rsidR="003E497A" w:rsidRPr="0090507A">
        <w:rPr>
          <w:szCs w:val="19"/>
        </w:rPr>
        <w:t>/</w:t>
      </w:r>
      <w:r w:rsidR="003E497A">
        <w:rPr>
          <w:szCs w:val="19"/>
        </w:rPr>
        <w:t xml:space="preserve"> being deleted</w:t>
      </w:r>
      <w:r w:rsidR="00231D73">
        <w:t xml:space="preserve"> </w:t>
      </w:r>
      <w:r w:rsidR="00D812E3">
        <w:t>(</w:t>
      </w:r>
      <w:r w:rsidR="007F6797">
        <w:t>se</w:t>
      </w:r>
      <w:r w:rsidR="00D812E3">
        <w:t xml:space="preserve">e also </w:t>
      </w:r>
      <w:r w:rsidR="0036505B" w:rsidRPr="0036505B">
        <w:rPr>
          <w:rStyle w:val="Citation"/>
        </w:rPr>
        <w:fldChar w:fldCharType="begin"/>
      </w:r>
      <w:r w:rsidR="003A5B20">
        <w:rPr>
          <w:rStyle w:val="Citation"/>
        </w:rPr>
        <w:instrText>ADDIN CITAVI.PLACEHOLDER 4c7391b3-260e-43c2-aeb9-401958de26a2 PFBsYWNlaG9sZGVyPg0KICA8QWRkSW5WZXJzaW9uPjUuMi4wLjg8L0FkZEluVmVyc2lvbj4NCiAgPElkPjRjNzM5MWIzLTI2MGUtNDNjMi1hZWI5LTQwMTk1OGRlMjZhMjwvSWQ+DQogIDxFbnRyaWVzPg0KICAgIDxFbnRyeT4NCiAgICAgIDxJZD5kYjQ5Y2ZkNC1mMmZlLTRiODktOTYzMC1lOTJkZmM1Mzg0MDI8L0lkPg0KICAgICAgPE5vUGFyPnRydWU8L05vUGFyPg0KICAgICAgPFJlZmVyZW5jZUlkPmVlYmJmMTY0LTFkNGQtNGI2Ny04MWFhLTViNTcyYWYyMjY2Zj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x1c3QgMjAxMjwvVGV4dD4NCiAgICA8L1RleHRVbml0Pg0KICA8L1RleHRVbml0cz4NCjwvUGxhY2Vob2xkZXI+</w:instrText>
      </w:r>
      <w:r w:rsidR="0036505B" w:rsidRPr="0036505B">
        <w:rPr>
          <w:rStyle w:val="Citation"/>
        </w:rPr>
        <w:fldChar w:fldCharType="separate"/>
      </w:r>
      <w:bookmarkStart w:id="887" w:name="_CTVP0014c7391b3260e43c2aeb9401958de26a2"/>
      <w:r w:rsidR="0092006B">
        <w:rPr>
          <w:rStyle w:val="Citation"/>
        </w:rPr>
        <w:t>Blust 2012</w:t>
      </w:r>
      <w:bookmarkEnd w:id="887"/>
      <w:r w:rsidR="0036505B" w:rsidRPr="0036505B">
        <w:rPr>
          <w:rStyle w:val="Citation"/>
        </w:rPr>
        <w:fldChar w:fldCharType="end"/>
      </w:r>
      <w:r w:rsidR="007F6797" w:rsidRPr="007F6797">
        <w:t xml:space="preserve">; </w:t>
      </w:r>
      <w:r w:rsidR="007F6797">
        <w:t xml:space="preserve">for the </w:t>
      </w:r>
      <w:r w:rsidR="00D23CCD">
        <w:rPr>
          <w:szCs w:val="19"/>
        </w:rPr>
        <w:t xml:space="preserve">allomorphy </w:t>
      </w:r>
      <w:r w:rsidR="007F6797" w:rsidRPr="0090507A">
        <w:rPr>
          <w:szCs w:val="19"/>
        </w:rPr>
        <w:t xml:space="preserve">of </w:t>
      </w:r>
      <w:r w:rsidR="007F6797" w:rsidRPr="00D208B5">
        <w:rPr>
          <w:rStyle w:val="ChSmallCapsItalBold"/>
        </w:rPr>
        <w:t>pe(n)­</w:t>
      </w:r>
      <w:r w:rsidR="007F6797">
        <w:t xml:space="preserve"> see §</w:t>
      </w:r>
      <w:r w:rsidR="007F6797">
        <w:fldChar w:fldCharType="begin"/>
      </w:r>
      <w:r w:rsidR="007F6797">
        <w:instrText xml:space="preserve"> REF _Ref376173190 \w \h </w:instrText>
      </w:r>
      <w:r w:rsidR="007F6797">
        <w:fldChar w:fldCharType="separate"/>
      </w:r>
      <w:r w:rsidR="00154D81">
        <w:rPr>
          <w:cs/>
        </w:rPr>
        <w:t>‎</w:t>
      </w:r>
      <w:r w:rsidR="00154D81">
        <w:t>3.1.4.1</w:t>
      </w:r>
      <w:r w:rsidR="007F6797">
        <w:fldChar w:fldCharType="end"/>
      </w:r>
      <w:r w:rsidR="007F6797">
        <w:t>)</w:t>
      </w:r>
      <w:r w:rsidR="00D812E3">
        <w:t>.</w:t>
      </w:r>
    </w:p>
    <w:p w14:paraId="47EB05FA" w14:textId="3638734F" w:rsidR="00E42CB8" w:rsidRDefault="00E42CB8" w:rsidP="00942139">
      <w:pPr>
        <w:pStyle w:val="Body0505after115pt"/>
        <w:rPr>
          <w:szCs w:val="20"/>
        </w:rPr>
      </w:pPr>
      <w:r>
        <w:t xml:space="preserve">Cross-linguistically, the preservation of the bilabial nasal is not unusual, as </w:t>
      </w:r>
      <w:r w:rsidR="00BA6215">
        <w:rPr>
          <w:rStyle w:val="Citation"/>
        </w:rPr>
        <w:fldChar w:fldCharType="begin"/>
      </w:r>
      <w:r w:rsidR="0092451D">
        <w:rPr>
          <w:rStyle w:val="Citation"/>
        </w:rPr>
        <w:instrText>ADDIN CITAVI.PLACEHOLDER a6f55c7c-fcea-43c0-9ab4-9fbe2e5bb8c2 PFBsYWNlaG9sZGVyPg0KICA8QWRkSW5WZXJzaW9uPjUuMi4wLjg8L0FkZEluVmVyc2lvbj4NCiAgPElkPmE2ZjU1YzdjLWZjZWEtNDNjMC05YWI0LTlmYmUyZTViYjhjMjwvSWQ+DQogIDxFbnRyaWVzPg0KICAgIDxFbnRyeT4NCiAgICAgIDxJZD5kNWViZjI5NC1hMjQ4LTRiZjktODY2ZS02MzQyNjcwZTE1NzU8L0lkPg0KICAgICAgPE5vUGFyPnRydWU8L05vUGFyPg0KICAgICAgPFBlcnNvbk9ubHk+dHJ1ZTwvUGVyc29uT25seT4NCiAgICAgIDxSZWZlcmVuY2VJZD5kYWM5NGVjMS03ZDNiLTQ0MzUtYTIzNS05NDBiYmNlNGVkZGM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N0dWRpZXMgaW4gTGluZ3Vpc3RpY3M8L05hbWU+DQogICAgICAgIDwvU2VyaWVzVGl0bGU+DQogICAgICAgIDxTaG9ydFRpdGxlPmRlIExhY3kgMjAwNiDigJMgTWFya2VkbmVzczwvU2hvcnRUaXRsZT4NCiAgICAgICAgPFRpdGxlPk1hcmtlZG5lc3M6IFJlZHVjdGlvbiBhbmQgcHJlc2VydmF0aW9uIGluIHBob25vbG9neTwvVGl0bGU+DQogICAgICAgIDxWb2x1bWU+MTEyPC9Wb2x1bWU+DQogICAgICAgIDxZZWFyPjIwMDY8L1llYXI+DQogICAgICA8L1JlZmVyZW5jZT4NCiAgICA8L0VudHJ5Pg0KICA8L0VudHJpZXM+DQogIDxUZXh0PmRlIExhY3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UgTGFjeTwvVGV4dD4NCiAgICA8L1RleHRVbml0Pg0KICA8L1RleHRVbml0cz4NCjwvUGxhY2Vob2xkZXI+</w:instrText>
      </w:r>
      <w:r w:rsidR="00BA6215">
        <w:rPr>
          <w:rStyle w:val="Citation"/>
        </w:rPr>
        <w:fldChar w:fldCharType="separate"/>
      </w:r>
      <w:bookmarkStart w:id="888" w:name="_CTVP001a6f55c7cfcea43c09ab49fbe2e5bb8c2"/>
      <w:r w:rsidR="0092006B">
        <w:rPr>
          <w:rStyle w:val="Citation"/>
        </w:rPr>
        <w:t>de Lacy</w:t>
      </w:r>
      <w:bookmarkEnd w:id="888"/>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1209542f-7b4c-44fb-a032-ab53557c5352 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TdHVkaWVzIGluIExpbmd1aXN0aWNzPC9OYW1lPg0KICAgICAgICA8L1Nlcmllc1RpdGxlPg0KICAgICAgICA8U2hvcnRUaXRsZT5kZSBMYWN5IDIwMDYg4oCTIE1hcmtlZG5lc3M8L1Nob3J0VGl0bGU+DQogICAgICAgIDxUaXRsZT5NYXJrZWRuZXNzOiBSZWR1Y3Rpb24gYW5kIHByZXNlcnZhdGlvbiBpbiBwaG9ub2xvZ3k8L1RpdGxlPg0KICAgICAgICA8Vm9sdW1lPjExMjwvVm9sdW1lPg0KICAgICAgICA8WWVhcj4yMDA2PC9ZZWFyPg0KICAgICAgPC9SZWZlcmVuY2U+DQogICAgPC9FbnRyeT4NCiAgPC9FbnRyaWVzPg0KICA8VGV4dD4oMjAwNjogNzjigJMy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2OiA3OOKAkzIwNyk8L1RleHQ+DQogICAgPC9UZXh0VW5pdD4NCiAgPC9UZXh0VW5pdHM+DQo8L1BsYWNlaG9sZGVyPg==</w:instrText>
      </w:r>
      <w:r w:rsidR="00BA6215">
        <w:rPr>
          <w:rStyle w:val="Citation"/>
        </w:rPr>
        <w:fldChar w:fldCharType="separate"/>
      </w:r>
      <w:bookmarkStart w:id="889" w:name="_CTVP0011209542f7b4c44fba032ab53557c5352"/>
      <w:r w:rsidR="0092006B">
        <w:rPr>
          <w:rStyle w:val="Citation"/>
        </w:rPr>
        <w:t>(2006: 78–207)</w:t>
      </w:r>
      <w:bookmarkEnd w:id="889"/>
      <w:r w:rsidR="00BA6215">
        <w:rPr>
          <w:rStyle w:val="Citation"/>
        </w:rPr>
        <w:fldChar w:fldCharType="end"/>
      </w:r>
      <w:r>
        <w:rPr>
          <w:szCs w:val="20"/>
        </w:rPr>
        <w:t xml:space="preserve"> points out. It is due to the fact, that on the </w:t>
      </w:r>
      <w:r w:rsidR="00B7093A">
        <w:rPr>
          <w:szCs w:val="20"/>
        </w:rPr>
        <w:t>“</w:t>
      </w:r>
      <w:r>
        <w:rPr>
          <w:szCs w:val="20"/>
        </w:rPr>
        <w:t>Place of Articulation</w:t>
      </w:r>
      <w:r w:rsidR="00B7093A">
        <w:rPr>
          <w:szCs w:val="20"/>
        </w:rPr>
        <w:t>”</w:t>
      </w:r>
      <w:r>
        <w:rPr>
          <w:szCs w:val="20"/>
        </w:rPr>
        <w:t xml:space="preserve"> hierarchy, the labial nasal is more marked that the dental or velar </w:t>
      </w:r>
      <w:r w:rsidR="00525901">
        <w:rPr>
          <w:szCs w:val="20"/>
        </w:rPr>
        <w:t xml:space="preserve">ones </w:t>
      </w:r>
      <w:r w:rsidR="00BA6215">
        <w:rPr>
          <w:rStyle w:val="Citation"/>
        </w:rPr>
        <w:fldChar w:fldCharType="begin"/>
      </w:r>
      <w:r w:rsidR="0092451D">
        <w:rPr>
          <w:rStyle w:val="Citation"/>
        </w:rPr>
        <w:instrText>ADDIN CITAVI.PLACEHOLDER b08d6e76-6766-49fb-9afc-1f528a0c36de 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TdHVkaWVzIGluIExpbmd1aXN0aWNzPC9OYW1lPg0KICAgICAgICA8L1Nlcmllc1RpdGxlPg0KICAgICAgICA8U2hvcnRUaXRsZT5kZSBMYWN5IDIwMDYg4oCTIE1hcmtlZG5lc3M8L1Nob3J0VGl0bGU+DQogICAgICAgIDxUaXRsZT5NYXJrZWRuZXNzOiBSZWR1Y3Rpb24gYW5kIHByZXNlcnZhdGlvbiBpbiBwaG9ub2xvZ3k8L1RpdGxlPg0KICAgICAgICA8Vm9sdW1lPjExMjwvVm9sdW1lPg0KICAgICAgICA8WWVhcj4yMDA2PC9ZZWFyPg0KICAgICAgPC9SZWZlcmVuY2U+DQogICAgPC9FbnRyeT4NCiAgPC9FbnRyaWVzPg0KICA8VGV4dD4oMjAwNjogMTI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jogMTI5KTwvVGV4dD4NCiAgICA8L1RleHRVbml0Pg0KICA8L1RleHRVbml0cz4NCjwvUGxhY2Vob2xkZXI+</w:instrText>
      </w:r>
      <w:r w:rsidR="00BA6215">
        <w:rPr>
          <w:rStyle w:val="Citation"/>
        </w:rPr>
        <w:fldChar w:fldCharType="separate"/>
      </w:r>
      <w:bookmarkStart w:id="890" w:name="_CTVP001b08d6e76676649fb9afc1f528a0c36de"/>
      <w:r w:rsidR="0092006B">
        <w:rPr>
          <w:rStyle w:val="Citation"/>
        </w:rPr>
        <w:t>(2006: 129)</w:t>
      </w:r>
      <w:bookmarkEnd w:id="890"/>
      <w:r w:rsidR="00BA6215">
        <w:rPr>
          <w:rStyle w:val="Citation"/>
        </w:rPr>
        <w:fldChar w:fldCharType="end"/>
      </w:r>
      <w:r>
        <w:rPr>
          <w:szCs w:val="20"/>
        </w:rPr>
        <w:t xml:space="preserve">. Such marked elements </w:t>
      </w:r>
      <w:r w:rsidR="00B7093A">
        <w:rPr>
          <w:szCs w:val="20"/>
        </w:rPr>
        <w:t>“</w:t>
      </w:r>
      <w:r w:rsidRPr="00A329ED">
        <w:rPr>
          <w:rFonts w:eastAsia="Times New Roman"/>
          <w:szCs w:val="20"/>
          <w:lang w:eastAsia="en-US"/>
        </w:rPr>
        <w:t xml:space="preserve">can be specifically targeted for </w:t>
      </w:r>
      <w:r w:rsidRPr="001A668F">
        <w:rPr>
          <w:rFonts w:eastAsia="Times New Roman"/>
          <w:szCs w:val="20"/>
          <w:lang w:eastAsia="en-US"/>
        </w:rPr>
        <w:t>preservation. Consequently, highly marked elements can survive a process that less-marked elements undergo</w:t>
      </w:r>
      <w:r w:rsidR="00B7093A">
        <w:rPr>
          <w:rFonts w:eastAsia="Times New Roman"/>
          <w:szCs w:val="20"/>
          <w:lang w:eastAsia="en-US"/>
        </w:rPr>
        <w:t>”</w:t>
      </w:r>
      <w:r w:rsidRPr="001A668F">
        <w:rPr>
          <w:rFonts w:eastAsia="Times New Roman"/>
          <w:szCs w:val="20"/>
          <w:lang w:eastAsia="en-US"/>
        </w:rPr>
        <w:t xml:space="preserve"> </w:t>
      </w:r>
      <w:r w:rsidR="00BA6215">
        <w:rPr>
          <w:rStyle w:val="Citation"/>
        </w:rPr>
        <w:fldChar w:fldCharType="begin"/>
      </w:r>
      <w:r w:rsidR="0092451D">
        <w:rPr>
          <w:rStyle w:val="Citation"/>
        </w:rPr>
        <w:instrText>ADDIN CITAVI.PLACEHOLDER 31a955a3-d868-43f4-910c-0bc0e8e35d14 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TdHVkaWVzIGluIExpbmd1aXN0aWNzPC9OYW1lPg0KICAgICAgICA8L1Nlcmllc1RpdGxlPg0KICAgICAgICA8U2hvcnRUaXRsZT5kZSBMYWN5IDIwMDYg4oCTIE1hcmtlZG5lc3M8L1Nob3J0VGl0bGU+DQogICAgICAgIDxUaXRsZT5NYXJrZWRuZXNzOiBSZWR1Y3Rpb24gYW5kIHByZXNlcnZhdGlvbiBpbiBwaG9ub2xvZ3k8L1RpdGxlPg0KICAgICAgICA8Vm9sdW1lPjExMjwvVm9sdW1lPg0KICAgICAgICA8WWVhcj4yMDA2PC9ZZWFyPg0KICAgICAgPC9SZWZlcmVuY2U+DQogICAgPC9FbnRyeT4NCiAgPC9FbnRyaWVzPg0KICA8VGV4dD4oMjAwNjogMTQ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jogMTQ2KTwvVGV4dD4NCiAgICA8L1RleHRVbml0Pg0KICA8L1RleHRVbml0cz4NCjwvUGxhY2Vob2xkZXI+</w:instrText>
      </w:r>
      <w:r w:rsidR="00BA6215">
        <w:rPr>
          <w:rStyle w:val="Citation"/>
        </w:rPr>
        <w:fldChar w:fldCharType="separate"/>
      </w:r>
      <w:bookmarkStart w:id="891" w:name="_CTVP00131a955a3d86843f4910c0bc0e8e35d14"/>
      <w:r w:rsidR="0092006B">
        <w:rPr>
          <w:rStyle w:val="Citation"/>
        </w:rPr>
        <w:t>(2006: 146)</w:t>
      </w:r>
      <w:bookmarkEnd w:id="891"/>
      <w:r w:rsidR="00BA6215">
        <w:rPr>
          <w:rStyle w:val="Citation"/>
        </w:rPr>
        <w:fldChar w:fldCharType="end"/>
      </w:r>
      <w:r w:rsidRPr="001A668F">
        <w:rPr>
          <w:szCs w:val="20"/>
        </w:rPr>
        <w:t>.</w:t>
      </w:r>
      <w:r w:rsidR="0018396A">
        <w:rPr>
          <w:rStyle w:val="FootnoteReference"/>
        </w:rPr>
        <w:footnoteReference w:id="67"/>
      </w:r>
    </w:p>
    <w:p w14:paraId="1E512C27" w14:textId="77777777" w:rsidR="00140A47" w:rsidRDefault="00140A47" w:rsidP="00140A47">
      <w:pPr>
        <w:pStyle w:val="Caption"/>
      </w:pPr>
      <w:bookmarkStart w:id="892" w:name="_Ref330540106"/>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10</w:t>
        </w:r>
      </w:fldSimple>
      <w:bookmarkEnd w:id="892"/>
      <w:r w:rsidRPr="00913A62">
        <w:t>:</w:t>
      </w:r>
      <w:r w:rsidRPr="00913A62">
        <w:tab/>
      </w:r>
      <w:r w:rsidR="00BC5630">
        <w:t xml:space="preserve">Nasal place </w:t>
      </w:r>
      <w:r w:rsidR="00BC5630" w:rsidRPr="00913A62">
        <w:t xml:space="preserve">assimilation </w:t>
      </w:r>
      <w:r w:rsidRPr="00913A62">
        <w:t>in the word-internal coda position</w:t>
      </w:r>
    </w:p>
    <w:tbl>
      <w:tblPr>
        <w:tblW w:w="6181" w:type="dxa"/>
        <w:tblInd w:w="170" w:type="dxa"/>
        <w:tblBorders>
          <w:bottom w:val="single" w:sz="4" w:space="0" w:color="auto"/>
        </w:tblBorders>
        <w:tblLayout w:type="fixed"/>
        <w:tblLook w:val="01E0" w:firstRow="1" w:lastRow="1" w:firstColumn="1" w:lastColumn="1" w:noHBand="0" w:noVBand="0"/>
      </w:tblPr>
      <w:tblGrid>
        <w:gridCol w:w="964"/>
        <w:gridCol w:w="1134"/>
        <w:gridCol w:w="1191"/>
        <w:gridCol w:w="1021"/>
        <w:gridCol w:w="1871"/>
      </w:tblGrid>
      <w:tr w:rsidR="00AC23C4" w:rsidRPr="00913A62" w14:paraId="053EB761" w14:textId="77777777" w:rsidTr="000020C5">
        <w:trPr>
          <w:tblHeader/>
        </w:trPr>
        <w:tc>
          <w:tcPr>
            <w:tcW w:w="964" w:type="dxa"/>
            <w:tcBorders>
              <w:top w:val="single" w:sz="4" w:space="0" w:color="auto"/>
              <w:bottom w:val="single" w:sz="4" w:space="0" w:color="auto"/>
            </w:tcBorders>
            <w:shd w:val="clear" w:color="auto" w:fill="auto"/>
          </w:tcPr>
          <w:p w14:paraId="2B178FF6" w14:textId="77777777" w:rsidR="00115388" w:rsidRDefault="00115388" w:rsidP="00115388">
            <w:pPr>
              <w:pStyle w:val="TableHd"/>
            </w:pPr>
            <w:r>
              <w:t>Phoneme</w:t>
            </w:r>
          </w:p>
        </w:tc>
        <w:tc>
          <w:tcPr>
            <w:tcW w:w="1134" w:type="dxa"/>
            <w:tcBorders>
              <w:top w:val="single" w:sz="4" w:space="0" w:color="auto"/>
              <w:bottom w:val="single" w:sz="4" w:space="0" w:color="auto"/>
            </w:tcBorders>
            <w:shd w:val="clear" w:color="auto" w:fill="auto"/>
          </w:tcPr>
          <w:p w14:paraId="41FAA842" w14:textId="77777777" w:rsidR="00115388" w:rsidRPr="00913A62" w:rsidRDefault="00115388" w:rsidP="00115388">
            <w:pPr>
              <w:pStyle w:val="TableHd"/>
            </w:pPr>
            <w:r>
              <w:t>Realization</w:t>
            </w:r>
          </w:p>
        </w:tc>
        <w:tc>
          <w:tcPr>
            <w:tcW w:w="1191" w:type="dxa"/>
            <w:tcBorders>
              <w:top w:val="single" w:sz="4" w:space="0" w:color="auto"/>
              <w:bottom w:val="single" w:sz="4" w:space="0" w:color="auto"/>
            </w:tcBorders>
            <w:shd w:val="clear" w:color="auto" w:fill="auto"/>
          </w:tcPr>
          <w:p w14:paraId="4815C84A" w14:textId="77777777" w:rsidR="00115388" w:rsidRPr="00913A62" w:rsidRDefault="00115388" w:rsidP="00115388">
            <w:pPr>
              <w:pStyle w:val="TableHd"/>
            </w:pPr>
            <w:r w:rsidRPr="00913A62">
              <w:t>Item</w:t>
            </w:r>
          </w:p>
        </w:tc>
        <w:tc>
          <w:tcPr>
            <w:tcW w:w="1021" w:type="dxa"/>
            <w:tcBorders>
              <w:top w:val="single" w:sz="4" w:space="0" w:color="auto"/>
              <w:bottom w:val="single" w:sz="4" w:space="0" w:color="auto"/>
            </w:tcBorders>
            <w:shd w:val="clear" w:color="auto" w:fill="auto"/>
          </w:tcPr>
          <w:p w14:paraId="06B19055" w14:textId="77777777" w:rsidR="00115388" w:rsidRPr="00913A62" w:rsidRDefault="00115388" w:rsidP="00115388">
            <w:pPr>
              <w:pStyle w:val="TableHd"/>
            </w:pPr>
            <w:r w:rsidRPr="00913A62">
              <w:t>Orthogr.</w:t>
            </w:r>
          </w:p>
        </w:tc>
        <w:tc>
          <w:tcPr>
            <w:tcW w:w="1871" w:type="dxa"/>
            <w:tcBorders>
              <w:top w:val="single" w:sz="4" w:space="0" w:color="auto"/>
              <w:bottom w:val="single" w:sz="4" w:space="0" w:color="auto"/>
            </w:tcBorders>
            <w:shd w:val="clear" w:color="auto" w:fill="auto"/>
          </w:tcPr>
          <w:p w14:paraId="64FAD15D" w14:textId="77777777" w:rsidR="00115388" w:rsidRPr="00913A62" w:rsidRDefault="00115388" w:rsidP="00115388">
            <w:pPr>
              <w:pStyle w:val="TableHd"/>
            </w:pPr>
            <w:r w:rsidRPr="00913A62">
              <w:t>Gloss</w:t>
            </w:r>
          </w:p>
        </w:tc>
      </w:tr>
      <w:tr w:rsidR="00AC23C4" w:rsidRPr="00913A62" w14:paraId="2FD13333" w14:textId="77777777" w:rsidTr="000020C5">
        <w:tc>
          <w:tcPr>
            <w:tcW w:w="964" w:type="dxa"/>
            <w:tcBorders>
              <w:top w:val="single" w:sz="4" w:space="0" w:color="auto"/>
            </w:tcBorders>
            <w:shd w:val="clear" w:color="auto" w:fill="auto"/>
          </w:tcPr>
          <w:p w14:paraId="520DA881" w14:textId="77777777" w:rsidR="00115388" w:rsidRPr="00817B03" w:rsidRDefault="00115388" w:rsidP="00AC23C4">
            <w:pPr>
              <w:pStyle w:val="TableCell2-2115pt"/>
              <w:ind w:left="170"/>
            </w:pPr>
            <w:r>
              <w:t>/</w:t>
            </w:r>
            <w:r w:rsidRPr="00913A62">
              <w:rPr>
                <w:rStyle w:val="ChCharisSIL"/>
              </w:rPr>
              <w:t>m</w:t>
            </w:r>
            <w:r>
              <w:t>/</w:t>
            </w:r>
          </w:p>
        </w:tc>
        <w:tc>
          <w:tcPr>
            <w:tcW w:w="1134" w:type="dxa"/>
            <w:tcBorders>
              <w:top w:val="single" w:sz="4" w:space="0" w:color="auto"/>
            </w:tcBorders>
            <w:shd w:val="clear" w:color="auto" w:fill="auto"/>
          </w:tcPr>
          <w:p w14:paraId="71063367" w14:textId="77777777" w:rsidR="00115388" w:rsidRPr="00913A62" w:rsidRDefault="00115388" w:rsidP="00AC23C4">
            <w:pPr>
              <w:pStyle w:val="TableCell2-2115pt"/>
              <w:ind w:left="170"/>
            </w:pPr>
            <w:r w:rsidRPr="00817B03">
              <w:t>[</w:t>
            </w:r>
            <w:r w:rsidRPr="00913A62">
              <w:rPr>
                <w:rStyle w:val="ChCharisSIL"/>
              </w:rPr>
              <w:t>m</w:t>
            </w:r>
            <w:r w:rsidRPr="0053127F">
              <w:t>]</w:t>
            </w:r>
          </w:p>
        </w:tc>
        <w:tc>
          <w:tcPr>
            <w:tcW w:w="1191" w:type="dxa"/>
            <w:tcBorders>
              <w:top w:val="single" w:sz="4" w:space="0" w:color="auto"/>
            </w:tcBorders>
            <w:shd w:val="clear" w:color="auto" w:fill="auto"/>
          </w:tcPr>
          <w:p w14:paraId="15EEEEC1" w14:textId="77777777" w:rsidR="00115388" w:rsidRPr="00E413A5" w:rsidRDefault="00115388" w:rsidP="001217CC">
            <w:pPr>
              <w:pStyle w:val="TableCell2-2115pt"/>
            </w:pPr>
            <w:r w:rsidRPr="00E413A5">
              <w:t>[</w:t>
            </w:r>
            <w:r w:rsidRPr="00E413A5">
              <w:rPr>
                <w:rStyle w:val="ChCharisSIL"/>
              </w:rPr>
              <w:t>ˈsɪ</w:t>
            </w:r>
            <w:r w:rsidRPr="00E413A5">
              <w:rPr>
                <w:rStyle w:val="ChCharisSILBlueBold"/>
              </w:rPr>
              <w:t>m</w:t>
            </w:r>
            <w:r w:rsidRPr="00E413A5">
              <w:rPr>
                <w:rStyle w:val="ChCharisSIL"/>
              </w:rPr>
              <w:t>.</w:t>
            </w:r>
            <w:r w:rsidRPr="00E413A5">
              <w:rPr>
                <w:rStyle w:val="ChCharisSILBlueBold"/>
              </w:rPr>
              <w:t>p</w:t>
            </w:r>
            <w:r w:rsidRPr="00E413A5">
              <w:rPr>
                <w:rStyle w:val="ChCharisSIL"/>
              </w:rPr>
              <w:t>ɐŋ</w:t>
            </w:r>
            <w:r w:rsidRPr="00E413A5">
              <w:t>]</w:t>
            </w:r>
          </w:p>
        </w:tc>
        <w:tc>
          <w:tcPr>
            <w:tcW w:w="1021" w:type="dxa"/>
            <w:tcBorders>
              <w:top w:val="single" w:sz="4" w:space="0" w:color="auto"/>
            </w:tcBorders>
            <w:shd w:val="clear" w:color="auto" w:fill="auto"/>
          </w:tcPr>
          <w:p w14:paraId="0A4A312B" w14:textId="77777777" w:rsidR="00115388" w:rsidRPr="00913A62" w:rsidRDefault="00115388" w:rsidP="001217CC">
            <w:pPr>
              <w:pStyle w:val="TableCell2-2115pt"/>
              <w:rPr>
                <w:rStyle w:val="ChItalBold"/>
              </w:rPr>
            </w:pPr>
            <w:r w:rsidRPr="00913A62">
              <w:rPr>
                <w:rStyle w:val="ChItalBold"/>
              </w:rPr>
              <w:t>simpan</w:t>
            </w:r>
            <w:r>
              <w:rPr>
                <w:rStyle w:val="ChItalBold"/>
              </w:rPr>
              <w:t>g</w:t>
            </w:r>
          </w:p>
        </w:tc>
        <w:tc>
          <w:tcPr>
            <w:tcW w:w="1871" w:type="dxa"/>
            <w:tcBorders>
              <w:top w:val="single" w:sz="4" w:space="0" w:color="auto"/>
            </w:tcBorders>
            <w:shd w:val="clear" w:color="auto" w:fill="auto"/>
          </w:tcPr>
          <w:p w14:paraId="5B4CE3EF" w14:textId="2EBE1646" w:rsidR="00115388" w:rsidRPr="00913A62" w:rsidRDefault="00B7093A" w:rsidP="001217CC">
            <w:pPr>
              <w:pStyle w:val="TableCell2-2115pt"/>
            </w:pPr>
            <w:r>
              <w:t>‘</w:t>
            </w:r>
            <w:r w:rsidR="00115388" w:rsidRPr="00913A62">
              <w:t>store</w:t>
            </w:r>
            <w:r>
              <w:t>’</w:t>
            </w:r>
          </w:p>
        </w:tc>
      </w:tr>
      <w:tr w:rsidR="00AC23C4" w:rsidRPr="00913A62" w14:paraId="3C558E4A" w14:textId="77777777" w:rsidTr="000020C5">
        <w:tc>
          <w:tcPr>
            <w:tcW w:w="964" w:type="dxa"/>
            <w:shd w:val="clear" w:color="auto" w:fill="auto"/>
          </w:tcPr>
          <w:p w14:paraId="07A5EA2C" w14:textId="77777777" w:rsidR="00115388" w:rsidRPr="00913A62" w:rsidRDefault="00115388" w:rsidP="00AC23C4">
            <w:pPr>
              <w:pStyle w:val="TableCell0-2115ptBreak"/>
              <w:ind w:left="170"/>
            </w:pPr>
          </w:p>
        </w:tc>
        <w:tc>
          <w:tcPr>
            <w:tcW w:w="1134" w:type="dxa"/>
            <w:shd w:val="clear" w:color="auto" w:fill="auto"/>
          </w:tcPr>
          <w:p w14:paraId="031547C5" w14:textId="77777777" w:rsidR="00115388" w:rsidRPr="00913A62" w:rsidRDefault="00115388" w:rsidP="00AC23C4">
            <w:pPr>
              <w:pStyle w:val="TableCell0-2115ptBreak"/>
              <w:ind w:left="170"/>
            </w:pPr>
          </w:p>
        </w:tc>
        <w:tc>
          <w:tcPr>
            <w:tcW w:w="1191" w:type="dxa"/>
            <w:shd w:val="clear" w:color="auto" w:fill="auto"/>
          </w:tcPr>
          <w:p w14:paraId="626F035E" w14:textId="77777777" w:rsidR="00115388" w:rsidRPr="000F165B" w:rsidRDefault="00115388" w:rsidP="001217CC">
            <w:pPr>
              <w:pStyle w:val="TableCell0-2115ptBreak"/>
            </w:pPr>
            <w:r w:rsidRPr="000F165B">
              <w:t>[</w:t>
            </w:r>
            <w:r w:rsidRPr="000F165B">
              <w:rPr>
                <w:rStyle w:val="ChCharisSIL"/>
              </w:rPr>
              <w:t>kɛ̞</w:t>
            </w:r>
            <w:r w:rsidRPr="00267B58">
              <w:rPr>
                <w:rStyle w:val="ChCharisSILBlueBold"/>
              </w:rPr>
              <w:t>m</w:t>
            </w:r>
            <w:r w:rsidRPr="000F165B">
              <w:rPr>
                <w:rStyle w:val="ChCharisSIL"/>
              </w:rPr>
              <w:t>.ˈ</w:t>
            </w:r>
            <w:r w:rsidRPr="00267B58">
              <w:rPr>
                <w:rStyle w:val="ChCharisSILBlueBold"/>
              </w:rPr>
              <w:t>b</w:t>
            </w:r>
            <w:r w:rsidRPr="000F165B">
              <w:rPr>
                <w:rStyle w:val="ChCharisSIL"/>
              </w:rPr>
              <w:t>a.li</w:t>
            </w:r>
            <w:r w:rsidRPr="000F165B">
              <w:t>]</w:t>
            </w:r>
          </w:p>
        </w:tc>
        <w:tc>
          <w:tcPr>
            <w:tcW w:w="1021" w:type="dxa"/>
            <w:shd w:val="clear" w:color="auto" w:fill="auto"/>
          </w:tcPr>
          <w:p w14:paraId="57E10CD5" w14:textId="77777777" w:rsidR="00115388" w:rsidRPr="00913A62" w:rsidRDefault="00115388" w:rsidP="001217CC">
            <w:pPr>
              <w:pStyle w:val="TableCell0-2115ptBreak"/>
              <w:rPr>
                <w:rStyle w:val="ChItalBold"/>
              </w:rPr>
            </w:pPr>
            <w:r w:rsidRPr="00913A62">
              <w:rPr>
                <w:rStyle w:val="ChItalBold"/>
              </w:rPr>
              <w:t>kembali</w:t>
            </w:r>
          </w:p>
        </w:tc>
        <w:tc>
          <w:tcPr>
            <w:tcW w:w="1871" w:type="dxa"/>
            <w:shd w:val="clear" w:color="auto" w:fill="auto"/>
          </w:tcPr>
          <w:p w14:paraId="6FB6367F" w14:textId="3D19904F" w:rsidR="00115388" w:rsidRPr="00913A62" w:rsidRDefault="00B7093A" w:rsidP="001217CC">
            <w:pPr>
              <w:pStyle w:val="TableCell0-2115ptBreak"/>
            </w:pPr>
            <w:r>
              <w:t>‘</w:t>
            </w:r>
            <w:r w:rsidR="00115388" w:rsidRPr="00913A62">
              <w:t>return</w:t>
            </w:r>
            <w:r>
              <w:t>’</w:t>
            </w:r>
          </w:p>
        </w:tc>
      </w:tr>
      <w:tr w:rsidR="00AC23C4" w:rsidRPr="00913A62" w14:paraId="1097F4DE" w14:textId="77777777" w:rsidTr="000020C5">
        <w:tc>
          <w:tcPr>
            <w:tcW w:w="964" w:type="dxa"/>
            <w:shd w:val="clear" w:color="auto" w:fill="auto"/>
          </w:tcPr>
          <w:p w14:paraId="394072F1" w14:textId="77777777" w:rsidR="00115388" w:rsidRDefault="00115388" w:rsidP="00AC23C4">
            <w:pPr>
              <w:pStyle w:val="TableCell2-2115pt"/>
              <w:ind w:left="170"/>
            </w:pPr>
            <w:r>
              <w:t>/</w:t>
            </w:r>
            <w:r w:rsidRPr="00913A62">
              <w:rPr>
                <w:rStyle w:val="ChCharisSIL"/>
              </w:rPr>
              <w:t>ŋ</w:t>
            </w:r>
            <w:r>
              <w:t>/</w:t>
            </w:r>
          </w:p>
        </w:tc>
        <w:tc>
          <w:tcPr>
            <w:tcW w:w="1134" w:type="dxa"/>
            <w:shd w:val="clear" w:color="auto" w:fill="auto"/>
          </w:tcPr>
          <w:p w14:paraId="78865B05" w14:textId="77777777" w:rsidR="00115388" w:rsidRPr="001217CC" w:rsidRDefault="00115388" w:rsidP="00AC23C4">
            <w:pPr>
              <w:pStyle w:val="TableCell2-2115pt"/>
              <w:ind w:left="170"/>
            </w:pPr>
            <w:r w:rsidRPr="001217CC">
              <w:t>[n]</w:t>
            </w:r>
          </w:p>
        </w:tc>
        <w:tc>
          <w:tcPr>
            <w:tcW w:w="1191" w:type="dxa"/>
            <w:shd w:val="clear" w:color="auto" w:fill="auto"/>
          </w:tcPr>
          <w:p w14:paraId="555EB5FE" w14:textId="77777777" w:rsidR="00115388" w:rsidRPr="000F165B" w:rsidRDefault="00115388" w:rsidP="001217CC">
            <w:pPr>
              <w:pStyle w:val="TableCell2-2115pt"/>
            </w:pPr>
            <w:r w:rsidRPr="000F165B">
              <w:t>[</w:t>
            </w:r>
            <w:r w:rsidRPr="000F165B">
              <w:rPr>
                <w:rStyle w:val="ChCharisSIL"/>
              </w:rPr>
              <w:t>ˈmɪ</w:t>
            </w:r>
            <w:r w:rsidRPr="00267B58">
              <w:rPr>
                <w:rStyle w:val="ChCharisSILBlueBold"/>
              </w:rPr>
              <w:t>n</w:t>
            </w:r>
            <w:r w:rsidRPr="000F165B">
              <w:rPr>
                <w:rStyle w:val="ChCharisSIL"/>
              </w:rPr>
              <w:t>.</w:t>
            </w:r>
            <w:r w:rsidRPr="00267B58">
              <w:rPr>
                <w:rStyle w:val="ChCharisSILBlueBold"/>
              </w:rPr>
              <w:t>t</w:t>
            </w:r>
            <w:r w:rsidRPr="000F165B">
              <w:rPr>
                <w:rStyle w:val="ChCharisSIL"/>
              </w:rPr>
              <w:t>a</w:t>
            </w:r>
            <w:r w:rsidRPr="000F165B">
              <w:t>]</w:t>
            </w:r>
          </w:p>
        </w:tc>
        <w:tc>
          <w:tcPr>
            <w:tcW w:w="1021" w:type="dxa"/>
            <w:shd w:val="clear" w:color="auto" w:fill="auto"/>
          </w:tcPr>
          <w:p w14:paraId="2D78AFC2" w14:textId="77777777" w:rsidR="00115388" w:rsidRPr="00913A62" w:rsidRDefault="00115388" w:rsidP="001217CC">
            <w:pPr>
              <w:pStyle w:val="TableCell2-2115pt"/>
              <w:rPr>
                <w:rStyle w:val="ChItalBold"/>
              </w:rPr>
            </w:pPr>
            <w:r w:rsidRPr="00913A62">
              <w:rPr>
                <w:rStyle w:val="ChItalBold"/>
              </w:rPr>
              <w:t>minta</w:t>
            </w:r>
          </w:p>
        </w:tc>
        <w:tc>
          <w:tcPr>
            <w:tcW w:w="1871" w:type="dxa"/>
            <w:shd w:val="clear" w:color="auto" w:fill="auto"/>
          </w:tcPr>
          <w:p w14:paraId="09FB8131" w14:textId="41C71E71" w:rsidR="00115388" w:rsidRPr="00913A62" w:rsidRDefault="00B7093A" w:rsidP="001217CC">
            <w:pPr>
              <w:pStyle w:val="TableCell2-2115pt"/>
            </w:pPr>
            <w:r>
              <w:t>‘</w:t>
            </w:r>
            <w:r w:rsidR="00115388" w:rsidRPr="00913A62">
              <w:t>ask</w:t>
            </w:r>
            <w:r>
              <w:t>’</w:t>
            </w:r>
          </w:p>
        </w:tc>
      </w:tr>
      <w:tr w:rsidR="00AC23C4" w:rsidRPr="00913A62" w14:paraId="3DE38147" w14:textId="77777777" w:rsidTr="000020C5">
        <w:tc>
          <w:tcPr>
            <w:tcW w:w="964" w:type="dxa"/>
            <w:shd w:val="clear" w:color="auto" w:fill="auto"/>
          </w:tcPr>
          <w:p w14:paraId="3099A7BD" w14:textId="77777777" w:rsidR="00115388" w:rsidRPr="00913A62" w:rsidRDefault="00115388" w:rsidP="00AC23C4">
            <w:pPr>
              <w:pStyle w:val="TableCell0-2115pt"/>
              <w:ind w:left="170"/>
            </w:pPr>
          </w:p>
        </w:tc>
        <w:tc>
          <w:tcPr>
            <w:tcW w:w="1134" w:type="dxa"/>
            <w:shd w:val="clear" w:color="auto" w:fill="auto"/>
          </w:tcPr>
          <w:p w14:paraId="11C4D541" w14:textId="77777777" w:rsidR="00115388" w:rsidRPr="00913A62" w:rsidRDefault="00115388" w:rsidP="00AC23C4">
            <w:pPr>
              <w:pStyle w:val="TableCell0-2115pt"/>
              <w:ind w:left="170"/>
            </w:pPr>
          </w:p>
        </w:tc>
        <w:tc>
          <w:tcPr>
            <w:tcW w:w="1191" w:type="dxa"/>
            <w:shd w:val="clear" w:color="auto" w:fill="auto"/>
          </w:tcPr>
          <w:p w14:paraId="4735DF0D" w14:textId="77777777" w:rsidR="00115388" w:rsidRPr="000F165B" w:rsidRDefault="00115388" w:rsidP="001217CC">
            <w:pPr>
              <w:pStyle w:val="TableCell0-2115pt"/>
            </w:pPr>
            <w:r w:rsidRPr="000F165B">
              <w:t>[</w:t>
            </w:r>
            <w:r w:rsidRPr="000F165B">
              <w:rPr>
                <w:rStyle w:val="ChCharisSIL"/>
              </w:rPr>
              <w:t>ˈmɐ</w:t>
            </w:r>
            <w:r w:rsidRPr="00267B58">
              <w:rPr>
                <w:rStyle w:val="ChCharisSILBlueBold"/>
              </w:rPr>
              <w:t>n</w:t>
            </w:r>
            <w:r w:rsidRPr="000F165B">
              <w:rPr>
                <w:rStyle w:val="ChCharisSIL"/>
              </w:rPr>
              <w:t>.</w:t>
            </w:r>
            <w:r w:rsidRPr="00267B58">
              <w:rPr>
                <w:rStyle w:val="ChCharisSILBlueBold"/>
              </w:rPr>
              <w:t>d</w:t>
            </w:r>
            <w:r w:rsidRPr="000F165B">
              <w:rPr>
                <w:rStyle w:val="ChCharisSIL"/>
              </w:rPr>
              <w:t>i</w:t>
            </w:r>
            <w:r w:rsidRPr="000F165B">
              <w:t>]</w:t>
            </w:r>
          </w:p>
        </w:tc>
        <w:tc>
          <w:tcPr>
            <w:tcW w:w="1021" w:type="dxa"/>
            <w:shd w:val="clear" w:color="auto" w:fill="auto"/>
          </w:tcPr>
          <w:p w14:paraId="78BAD7A7" w14:textId="77777777" w:rsidR="00115388" w:rsidRPr="00913A62" w:rsidRDefault="00115388" w:rsidP="001217CC">
            <w:pPr>
              <w:pStyle w:val="TableCell0-2115pt"/>
              <w:rPr>
                <w:rStyle w:val="ChItalBold"/>
              </w:rPr>
            </w:pPr>
            <w:r w:rsidRPr="00913A62">
              <w:rPr>
                <w:rStyle w:val="ChItalBold"/>
              </w:rPr>
              <w:t>mandi</w:t>
            </w:r>
          </w:p>
        </w:tc>
        <w:tc>
          <w:tcPr>
            <w:tcW w:w="1871" w:type="dxa"/>
            <w:shd w:val="clear" w:color="auto" w:fill="auto"/>
          </w:tcPr>
          <w:p w14:paraId="32F00B05" w14:textId="6C9164F2" w:rsidR="00115388" w:rsidRPr="00913A62" w:rsidRDefault="00B7093A" w:rsidP="001217CC">
            <w:pPr>
              <w:pStyle w:val="TableCell0-2115pt"/>
            </w:pPr>
            <w:r>
              <w:t>‘</w:t>
            </w:r>
            <w:r w:rsidR="00115388" w:rsidRPr="00913A62">
              <w:t>bathe</w:t>
            </w:r>
            <w:r>
              <w:t>’</w:t>
            </w:r>
          </w:p>
        </w:tc>
      </w:tr>
      <w:tr w:rsidR="00AC23C4" w:rsidRPr="00913A62" w14:paraId="51134076" w14:textId="77777777" w:rsidTr="000020C5">
        <w:tc>
          <w:tcPr>
            <w:tcW w:w="964" w:type="dxa"/>
            <w:shd w:val="clear" w:color="auto" w:fill="auto"/>
          </w:tcPr>
          <w:p w14:paraId="5BE35F0D" w14:textId="77777777" w:rsidR="00115388" w:rsidRPr="00913A62" w:rsidRDefault="00115388" w:rsidP="00AC23C4">
            <w:pPr>
              <w:pStyle w:val="TableCell0-2115pt"/>
              <w:ind w:left="170"/>
            </w:pPr>
          </w:p>
        </w:tc>
        <w:tc>
          <w:tcPr>
            <w:tcW w:w="1134" w:type="dxa"/>
            <w:shd w:val="clear" w:color="auto" w:fill="auto"/>
          </w:tcPr>
          <w:p w14:paraId="3CC262E5" w14:textId="77777777" w:rsidR="00115388" w:rsidRPr="00913A62" w:rsidRDefault="00115388" w:rsidP="00AC23C4">
            <w:pPr>
              <w:pStyle w:val="TableCell0-2115pt"/>
              <w:ind w:left="170"/>
            </w:pPr>
          </w:p>
        </w:tc>
        <w:tc>
          <w:tcPr>
            <w:tcW w:w="1191" w:type="dxa"/>
            <w:shd w:val="clear" w:color="auto" w:fill="auto"/>
          </w:tcPr>
          <w:p w14:paraId="0858B79F" w14:textId="77777777" w:rsidR="00115388" w:rsidRPr="000F165B" w:rsidRDefault="00115388" w:rsidP="001217CC">
            <w:pPr>
              <w:pStyle w:val="TableCell0-2115pt"/>
            </w:pPr>
            <w:r w:rsidRPr="000F165B">
              <w:t>[</w:t>
            </w:r>
            <w:r w:rsidRPr="000F165B">
              <w:rPr>
                <w:rStyle w:val="ChCharisSIL"/>
              </w:rPr>
              <w:t>ˈhɐ</w:t>
            </w:r>
            <w:r w:rsidRPr="00267B58">
              <w:rPr>
                <w:rStyle w:val="ChCharisSILBlueBold"/>
              </w:rPr>
              <w:t>n</w:t>
            </w:r>
            <w:r w:rsidRPr="000F165B">
              <w:rPr>
                <w:rStyle w:val="ChCharisSIL"/>
              </w:rPr>
              <w:t>.</w:t>
            </w:r>
            <w:r w:rsidRPr="00267B58">
              <w:rPr>
                <w:rStyle w:val="ChCharisSILBlueBold"/>
              </w:rPr>
              <w:t>tʃ</w:t>
            </w:r>
            <w:r w:rsidRPr="000F165B">
              <w:rPr>
                <w:rStyle w:val="ChCharisSIL"/>
              </w:rPr>
              <w:t>ʊr</w:t>
            </w:r>
            <w:r w:rsidRPr="000F165B">
              <w:t>]</w:t>
            </w:r>
          </w:p>
        </w:tc>
        <w:tc>
          <w:tcPr>
            <w:tcW w:w="1021" w:type="dxa"/>
            <w:shd w:val="clear" w:color="auto" w:fill="auto"/>
          </w:tcPr>
          <w:p w14:paraId="4E890CBA" w14:textId="77777777" w:rsidR="00115388" w:rsidRPr="00913A62" w:rsidRDefault="00115388" w:rsidP="001217CC">
            <w:pPr>
              <w:pStyle w:val="TableCell0-2115pt"/>
              <w:rPr>
                <w:rStyle w:val="ChItalBold"/>
              </w:rPr>
            </w:pPr>
            <w:r w:rsidRPr="00913A62">
              <w:rPr>
                <w:rStyle w:val="ChItalBold"/>
              </w:rPr>
              <w:t>hancur</w:t>
            </w:r>
          </w:p>
        </w:tc>
        <w:tc>
          <w:tcPr>
            <w:tcW w:w="1871" w:type="dxa"/>
            <w:shd w:val="clear" w:color="auto" w:fill="auto"/>
          </w:tcPr>
          <w:p w14:paraId="7ABA1DB9" w14:textId="116C1FE3" w:rsidR="00115388" w:rsidRPr="00913A62" w:rsidRDefault="00B7093A" w:rsidP="001217CC">
            <w:pPr>
              <w:pStyle w:val="TableCell0-2115pt"/>
            </w:pPr>
            <w:r>
              <w:t>‘</w:t>
            </w:r>
            <w:r w:rsidR="00115388" w:rsidRPr="00913A62">
              <w:t>be shattered</w:t>
            </w:r>
            <w:r>
              <w:t>’</w:t>
            </w:r>
          </w:p>
        </w:tc>
      </w:tr>
      <w:tr w:rsidR="00AC23C4" w:rsidRPr="00913A62" w14:paraId="31819364" w14:textId="77777777" w:rsidTr="000020C5">
        <w:tc>
          <w:tcPr>
            <w:tcW w:w="964" w:type="dxa"/>
            <w:shd w:val="clear" w:color="auto" w:fill="auto"/>
          </w:tcPr>
          <w:p w14:paraId="6A9CCB40" w14:textId="77777777" w:rsidR="00115388" w:rsidRPr="00913A62" w:rsidRDefault="00115388" w:rsidP="00AC23C4">
            <w:pPr>
              <w:pStyle w:val="TableCell0-2115ptBreak"/>
              <w:ind w:left="170"/>
            </w:pPr>
          </w:p>
        </w:tc>
        <w:tc>
          <w:tcPr>
            <w:tcW w:w="1134" w:type="dxa"/>
            <w:shd w:val="clear" w:color="auto" w:fill="auto"/>
          </w:tcPr>
          <w:p w14:paraId="1C2E5508" w14:textId="77777777" w:rsidR="00115388" w:rsidRPr="00913A62" w:rsidRDefault="00115388" w:rsidP="00AC23C4">
            <w:pPr>
              <w:pStyle w:val="TableCell0-2115ptBreak"/>
              <w:ind w:left="170"/>
            </w:pPr>
          </w:p>
        </w:tc>
        <w:tc>
          <w:tcPr>
            <w:tcW w:w="1191" w:type="dxa"/>
            <w:shd w:val="clear" w:color="auto" w:fill="auto"/>
          </w:tcPr>
          <w:p w14:paraId="3880D445" w14:textId="77777777" w:rsidR="00115388" w:rsidRPr="000F165B" w:rsidRDefault="00115388" w:rsidP="001217CC">
            <w:pPr>
              <w:pStyle w:val="TableCell0-2115ptBreak"/>
            </w:pPr>
            <w:r w:rsidRPr="000F165B">
              <w:t>[</w:t>
            </w:r>
            <w:r w:rsidRPr="000F165B">
              <w:rPr>
                <w:rStyle w:val="ChCharisSIL"/>
              </w:rPr>
              <w:t>ˈɪ</w:t>
            </w:r>
            <w:r w:rsidRPr="00267B58">
              <w:rPr>
                <w:rStyle w:val="ChCharisSILBlueBold"/>
              </w:rPr>
              <w:t>n</w:t>
            </w:r>
            <w:r w:rsidRPr="000F165B">
              <w:rPr>
                <w:rStyle w:val="ChCharisSIL"/>
              </w:rPr>
              <w:t>.</w:t>
            </w:r>
            <w:r w:rsidRPr="00267B58">
              <w:rPr>
                <w:rStyle w:val="ChCharisSILBlueBold"/>
              </w:rPr>
              <w:t>dʒ</w:t>
            </w:r>
            <w:r w:rsidRPr="000F165B">
              <w:rPr>
                <w:rStyle w:val="ChCharisSIL"/>
              </w:rPr>
              <w:t>ɐk̚</w:t>
            </w:r>
            <w:r w:rsidRPr="000F165B">
              <w:t>]</w:t>
            </w:r>
          </w:p>
        </w:tc>
        <w:tc>
          <w:tcPr>
            <w:tcW w:w="1021" w:type="dxa"/>
            <w:shd w:val="clear" w:color="auto" w:fill="auto"/>
          </w:tcPr>
          <w:p w14:paraId="415C3608" w14:textId="77777777" w:rsidR="00115388" w:rsidRPr="00913A62" w:rsidRDefault="00115388" w:rsidP="001217CC">
            <w:pPr>
              <w:pStyle w:val="TableCell0-2115ptBreak"/>
              <w:rPr>
                <w:rStyle w:val="ChItalBold"/>
              </w:rPr>
            </w:pPr>
            <w:r w:rsidRPr="00913A62">
              <w:rPr>
                <w:rStyle w:val="ChItalBold"/>
              </w:rPr>
              <w:t>injak</w:t>
            </w:r>
          </w:p>
        </w:tc>
        <w:tc>
          <w:tcPr>
            <w:tcW w:w="1871" w:type="dxa"/>
            <w:shd w:val="clear" w:color="auto" w:fill="auto"/>
          </w:tcPr>
          <w:p w14:paraId="09919804" w14:textId="55ED7159" w:rsidR="00115388" w:rsidRPr="00913A62" w:rsidRDefault="00B7093A" w:rsidP="001217CC">
            <w:pPr>
              <w:pStyle w:val="TableCell0-2115ptBreak"/>
            </w:pPr>
            <w:r>
              <w:t>‘</w:t>
            </w:r>
            <w:r w:rsidR="00115388" w:rsidRPr="00913A62">
              <w:t>step on</w:t>
            </w:r>
            <w:r>
              <w:t>’</w:t>
            </w:r>
          </w:p>
        </w:tc>
      </w:tr>
      <w:tr w:rsidR="00AC23C4" w:rsidRPr="00913A62" w14:paraId="3FC5414C" w14:textId="77777777" w:rsidTr="000020C5">
        <w:tc>
          <w:tcPr>
            <w:tcW w:w="964" w:type="dxa"/>
            <w:shd w:val="clear" w:color="auto" w:fill="auto"/>
          </w:tcPr>
          <w:p w14:paraId="5300372C" w14:textId="77777777" w:rsidR="00115388" w:rsidRDefault="00115388" w:rsidP="00AC23C4">
            <w:pPr>
              <w:pStyle w:val="TableCell2-2115pt"/>
              <w:ind w:left="170"/>
            </w:pPr>
          </w:p>
        </w:tc>
        <w:tc>
          <w:tcPr>
            <w:tcW w:w="1134" w:type="dxa"/>
            <w:shd w:val="clear" w:color="auto" w:fill="auto"/>
          </w:tcPr>
          <w:p w14:paraId="4A5176A4" w14:textId="77777777" w:rsidR="00115388" w:rsidRPr="00913A62" w:rsidRDefault="00115388" w:rsidP="00AC23C4">
            <w:pPr>
              <w:pStyle w:val="TableCell2-2115pt"/>
              <w:ind w:left="170"/>
            </w:pPr>
            <w:r>
              <w:t>[</w:t>
            </w:r>
            <w:r w:rsidRPr="00913A62">
              <w:rPr>
                <w:rStyle w:val="ChCharisSIL"/>
              </w:rPr>
              <w:t>ŋ</w:t>
            </w:r>
            <w:r>
              <w:t>]</w:t>
            </w:r>
          </w:p>
        </w:tc>
        <w:tc>
          <w:tcPr>
            <w:tcW w:w="1191" w:type="dxa"/>
            <w:shd w:val="clear" w:color="auto" w:fill="auto"/>
          </w:tcPr>
          <w:p w14:paraId="32413B62" w14:textId="77777777" w:rsidR="00115388" w:rsidRPr="000F165B" w:rsidRDefault="00115388" w:rsidP="001217CC">
            <w:pPr>
              <w:pStyle w:val="TableCell2-2115pt"/>
            </w:pPr>
            <w:r w:rsidRPr="000F165B">
              <w:t>[</w:t>
            </w:r>
            <w:r w:rsidRPr="000F165B">
              <w:rPr>
                <w:rStyle w:val="ChCharisSIL"/>
              </w:rPr>
              <w:t>ˈɐ</w:t>
            </w:r>
            <w:r w:rsidRPr="00267B58">
              <w:rPr>
                <w:rStyle w:val="ChCharisSILBlueBold"/>
              </w:rPr>
              <w:t>ŋ</w:t>
            </w:r>
            <w:r w:rsidRPr="000F165B">
              <w:rPr>
                <w:rStyle w:val="ChCharisSIL"/>
              </w:rPr>
              <w:t>.</w:t>
            </w:r>
            <w:r w:rsidRPr="00267B58">
              <w:rPr>
                <w:rStyle w:val="ChCharisSILBlueBold"/>
              </w:rPr>
              <w:t>k</w:t>
            </w:r>
            <w:r w:rsidRPr="000F165B">
              <w:rPr>
                <w:rStyle w:val="ChCharisSIL"/>
              </w:rPr>
              <w:t>ɐt̚</w:t>
            </w:r>
            <w:r w:rsidRPr="000F165B">
              <w:t>]</w:t>
            </w:r>
          </w:p>
        </w:tc>
        <w:tc>
          <w:tcPr>
            <w:tcW w:w="1021" w:type="dxa"/>
            <w:shd w:val="clear" w:color="auto" w:fill="auto"/>
          </w:tcPr>
          <w:p w14:paraId="0B8FF539" w14:textId="77777777" w:rsidR="00115388" w:rsidRPr="00913A62" w:rsidRDefault="00115388" w:rsidP="001217CC">
            <w:pPr>
              <w:pStyle w:val="TableCell2-2115pt"/>
              <w:rPr>
                <w:rStyle w:val="ChItalBold"/>
              </w:rPr>
            </w:pPr>
            <w:r w:rsidRPr="00913A62">
              <w:rPr>
                <w:rStyle w:val="ChItalBold"/>
              </w:rPr>
              <w:t>angkat</w:t>
            </w:r>
          </w:p>
        </w:tc>
        <w:tc>
          <w:tcPr>
            <w:tcW w:w="1871" w:type="dxa"/>
            <w:shd w:val="clear" w:color="auto" w:fill="auto"/>
          </w:tcPr>
          <w:p w14:paraId="2CBF3E49" w14:textId="2CC999A1" w:rsidR="00115388" w:rsidRPr="00913A62" w:rsidRDefault="00B7093A" w:rsidP="001217CC">
            <w:pPr>
              <w:pStyle w:val="TableCell2-2115pt"/>
            </w:pPr>
            <w:r>
              <w:t>‘</w:t>
            </w:r>
            <w:r w:rsidR="00115388" w:rsidRPr="00913A62">
              <w:t>pick-up</w:t>
            </w:r>
            <w:r>
              <w:t>’</w:t>
            </w:r>
          </w:p>
        </w:tc>
      </w:tr>
      <w:tr w:rsidR="00AC23C4" w:rsidRPr="00913A62" w14:paraId="23E3C230" w14:textId="77777777" w:rsidTr="000020C5">
        <w:tc>
          <w:tcPr>
            <w:tcW w:w="964" w:type="dxa"/>
            <w:shd w:val="clear" w:color="auto" w:fill="auto"/>
          </w:tcPr>
          <w:p w14:paraId="0D66E517" w14:textId="77777777" w:rsidR="00115388" w:rsidRPr="00913A62" w:rsidRDefault="00115388" w:rsidP="00AC23C4">
            <w:pPr>
              <w:pStyle w:val="TableCell0-2115pt"/>
              <w:ind w:left="170"/>
            </w:pPr>
          </w:p>
        </w:tc>
        <w:tc>
          <w:tcPr>
            <w:tcW w:w="1134" w:type="dxa"/>
            <w:shd w:val="clear" w:color="auto" w:fill="auto"/>
          </w:tcPr>
          <w:p w14:paraId="3F6F6D16" w14:textId="77777777" w:rsidR="00115388" w:rsidRPr="00913A62" w:rsidRDefault="00115388" w:rsidP="00AC23C4">
            <w:pPr>
              <w:pStyle w:val="TableCell0-2115pt"/>
              <w:ind w:left="170"/>
            </w:pPr>
          </w:p>
        </w:tc>
        <w:tc>
          <w:tcPr>
            <w:tcW w:w="1191" w:type="dxa"/>
            <w:shd w:val="clear" w:color="auto" w:fill="auto"/>
          </w:tcPr>
          <w:p w14:paraId="30B8B4A4" w14:textId="77777777" w:rsidR="00115388" w:rsidRPr="000F165B" w:rsidRDefault="00115388" w:rsidP="001217CC">
            <w:pPr>
              <w:pStyle w:val="TableCell0-2115pt"/>
            </w:pPr>
            <w:r w:rsidRPr="000F165B">
              <w:t>[</w:t>
            </w:r>
            <w:r w:rsidRPr="000F165B">
              <w:rPr>
                <w:rStyle w:val="ChCharisSIL"/>
              </w:rPr>
              <w:t>ˈtɪ</w:t>
            </w:r>
            <w:r w:rsidRPr="00267B58">
              <w:rPr>
                <w:rStyle w:val="ChCharisSILBlueBold"/>
              </w:rPr>
              <w:t>ŋ</w:t>
            </w:r>
            <w:r w:rsidRPr="000F165B">
              <w:rPr>
                <w:rStyle w:val="ChCharisSIL"/>
              </w:rPr>
              <w:t>.</w:t>
            </w:r>
            <w:r w:rsidRPr="00267B58">
              <w:rPr>
                <w:rStyle w:val="ChCharisSILBlueBold"/>
              </w:rPr>
              <w:t>g</w:t>
            </w:r>
            <w:r w:rsidRPr="000F165B">
              <w:rPr>
                <w:rStyle w:val="ChCharisSIL"/>
              </w:rPr>
              <w:t>i</w:t>
            </w:r>
            <w:r w:rsidRPr="000F165B">
              <w:t>]</w:t>
            </w:r>
          </w:p>
        </w:tc>
        <w:tc>
          <w:tcPr>
            <w:tcW w:w="1021" w:type="dxa"/>
            <w:shd w:val="clear" w:color="auto" w:fill="auto"/>
          </w:tcPr>
          <w:p w14:paraId="38F6D4A4" w14:textId="77777777" w:rsidR="00115388" w:rsidRPr="00913A62" w:rsidRDefault="00115388" w:rsidP="001217CC">
            <w:pPr>
              <w:pStyle w:val="TableCell0-2115pt"/>
              <w:rPr>
                <w:rStyle w:val="ChItalBold"/>
              </w:rPr>
            </w:pPr>
            <w:r w:rsidRPr="00913A62">
              <w:rPr>
                <w:rStyle w:val="ChItalBold"/>
              </w:rPr>
              <w:t>tinggi</w:t>
            </w:r>
          </w:p>
        </w:tc>
        <w:tc>
          <w:tcPr>
            <w:tcW w:w="1871" w:type="dxa"/>
            <w:shd w:val="clear" w:color="auto" w:fill="auto"/>
          </w:tcPr>
          <w:p w14:paraId="704861FB" w14:textId="0C4C4D68" w:rsidR="00115388" w:rsidRPr="00913A62" w:rsidRDefault="00B7093A" w:rsidP="001217CC">
            <w:pPr>
              <w:pStyle w:val="TableCell0-2115pt"/>
            </w:pPr>
            <w:r>
              <w:t>‘</w:t>
            </w:r>
            <w:r w:rsidR="00115388" w:rsidRPr="00913A62">
              <w:t>be tall</w:t>
            </w:r>
            <w:r>
              <w:t>’</w:t>
            </w:r>
          </w:p>
        </w:tc>
      </w:tr>
      <w:tr w:rsidR="00AC23C4" w:rsidRPr="00913A62" w14:paraId="51A36452" w14:textId="77777777" w:rsidTr="000020C5">
        <w:tc>
          <w:tcPr>
            <w:tcW w:w="964" w:type="dxa"/>
            <w:shd w:val="clear" w:color="auto" w:fill="auto"/>
          </w:tcPr>
          <w:p w14:paraId="739D6368" w14:textId="77777777" w:rsidR="00115388" w:rsidRPr="00913A62" w:rsidRDefault="00115388" w:rsidP="00AC23C4">
            <w:pPr>
              <w:pStyle w:val="TableCell0-2115pt"/>
              <w:ind w:left="170"/>
            </w:pPr>
          </w:p>
        </w:tc>
        <w:tc>
          <w:tcPr>
            <w:tcW w:w="1134" w:type="dxa"/>
            <w:shd w:val="clear" w:color="auto" w:fill="auto"/>
          </w:tcPr>
          <w:p w14:paraId="77FB80EB" w14:textId="77777777" w:rsidR="00115388" w:rsidRPr="00913A62" w:rsidRDefault="00115388" w:rsidP="00AC23C4">
            <w:pPr>
              <w:pStyle w:val="TableCell0-2115pt"/>
              <w:ind w:left="170"/>
            </w:pPr>
          </w:p>
        </w:tc>
        <w:tc>
          <w:tcPr>
            <w:tcW w:w="1191" w:type="dxa"/>
            <w:shd w:val="clear" w:color="auto" w:fill="auto"/>
          </w:tcPr>
          <w:p w14:paraId="068DA632" w14:textId="77777777" w:rsidR="00115388" w:rsidRPr="000F165B" w:rsidRDefault="00115388" w:rsidP="001217CC">
            <w:pPr>
              <w:pStyle w:val="TableCell0-2115pt"/>
            </w:pPr>
            <w:r w:rsidRPr="000F165B">
              <w:t>[</w:t>
            </w:r>
            <w:r w:rsidRPr="000F165B">
              <w:rPr>
                <w:rStyle w:val="ChCharisSIL"/>
              </w:rPr>
              <w:t>ˈbɔ̞</w:t>
            </w:r>
            <w:r w:rsidRPr="00267B58">
              <w:rPr>
                <w:rStyle w:val="ChCharisSILBlueBold"/>
              </w:rPr>
              <w:t>ŋ</w:t>
            </w:r>
            <w:r w:rsidRPr="000F165B">
              <w:rPr>
                <w:rStyle w:val="ChCharisSIL"/>
              </w:rPr>
              <w:t>.</w:t>
            </w:r>
            <w:r w:rsidRPr="00267B58">
              <w:rPr>
                <w:rStyle w:val="ChCharisSILBlueBold"/>
              </w:rPr>
              <w:t>s</w:t>
            </w:r>
            <w:r w:rsidRPr="000F165B">
              <w:rPr>
                <w:rStyle w:val="ChCharisSIL"/>
              </w:rPr>
              <w:t>ɔ̞</w:t>
            </w:r>
            <w:r w:rsidRPr="000F165B">
              <w:t>]</w:t>
            </w:r>
          </w:p>
        </w:tc>
        <w:tc>
          <w:tcPr>
            <w:tcW w:w="1021" w:type="dxa"/>
            <w:shd w:val="clear" w:color="auto" w:fill="auto"/>
          </w:tcPr>
          <w:p w14:paraId="032D7228" w14:textId="77777777" w:rsidR="00115388" w:rsidRPr="00913A62" w:rsidRDefault="00115388" w:rsidP="001217CC">
            <w:pPr>
              <w:pStyle w:val="TableCell0-2115pt"/>
              <w:rPr>
                <w:rStyle w:val="ChItalBold"/>
              </w:rPr>
            </w:pPr>
            <w:r w:rsidRPr="00913A62">
              <w:rPr>
                <w:rStyle w:val="ChItalBold"/>
              </w:rPr>
              <w:t>bongso</w:t>
            </w:r>
          </w:p>
        </w:tc>
        <w:tc>
          <w:tcPr>
            <w:tcW w:w="1871" w:type="dxa"/>
            <w:shd w:val="clear" w:color="auto" w:fill="auto"/>
          </w:tcPr>
          <w:p w14:paraId="01811F88" w14:textId="34AB3DBF" w:rsidR="00115388" w:rsidRPr="00913A62" w:rsidRDefault="00B7093A" w:rsidP="001217CC">
            <w:pPr>
              <w:pStyle w:val="TableCell0-2115pt"/>
            </w:pPr>
            <w:r>
              <w:t>‘</w:t>
            </w:r>
            <w:r w:rsidR="00115388" w:rsidRPr="00913A62">
              <w:t>youngest offspring</w:t>
            </w:r>
            <w:r>
              <w:t>’</w:t>
            </w:r>
          </w:p>
        </w:tc>
      </w:tr>
      <w:tr w:rsidR="00AC23C4" w:rsidRPr="00913A62" w14:paraId="62CCAF28" w14:textId="77777777" w:rsidTr="000020C5">
        <w:tc>
          <w:tcPr>
            <w:tcW w:w="964" w:type="dxa"/>
            <w:shd w:val="clear" w:color="auto" w:fill="auto"/>
          </w:tcPr>
          <w:p w14:paraId="044C8C4E" w14:textId="77777777" w:rsidR="00115388" w:rsidRPr="00913A62" w:rsidRDefault="00115388" w:rsidP="00AC23C4">
            <w:pPr>
              <w:pStyle w:val="TableCell0-2115ptBreak"/>
              <w:ind w:left="170"/>
            </w:pPr>
          </w:p>
        </w:tc>
        <w:tc>
          <w:tcPr>
            <w:tcW w:w="1134" w:type="dxa"/>
            <w:shd w:val="clear" w:color="auto" w:fill="auto"/>
          </w:tcPr>
          <w:p w14:paraId="07AF5000" w14:textId="77777777" w:rsidR="00115388" w:rsidRPr="00913A62" w:rsidRDefault="00115388" w:rsidP="00AC23C4">
            <w:pPr>
              <w:pStyle w:val="TableCell0-2115ptBreak"/>
              <w:ind w:left="170"/>
            </w:pPr>
          </w:p>
        </w:tc>
        <w:tc>
          <w:tcPr>
            <w:tcW w:w="1191" w:type="dxa"/>
            <w:shd w:val="clear" w:color="auto" w:fill="auto"/>
          </w:tcPr>
          <w:p w14:paraId="6B9CC44C" w14:textId="77777777" w:rsidR="00115388" w:rsidRPr="000F165B" w:rsidRDefault="00115388" w:rsidP="001217CC">
            <w:pPr>
              <w:pStyle w:val="TableCell0-2115ptBreak"/>
            </w:pPr>
            <w:r w:rsidRPr="000F165B">
              <w:t>[</w:t>
            </w:r>
            <w:r w:rsidRPr="000F165B">
              <w:rPr>
                <w:rStyle w:val="ChCharisSIL"/>
              </w:rPr>
              <w:t>ˈlɐ</w:t>
            </w:r>
            <w:r w:rsidRPr="00267B58">
              <w:rPr>
                <w:rStyle w:val="ChCharisSILBlueBold"/>
              </w:rPr>
              <w:t>ŋ</w:t>
            </w:r>
            <w:r w:rsidRPr="000F165B">
              <w:rPr>
                <w:rStyle w:val="ChCharisSIL"/>
              </w:rPr>
              <w:t>.</w:t>
            </w:r>
            <w:r w:rsidRPr="00267B58">
              <w:rPr>
                <w:rStyle w:val="ChCharisSILBlueBold"/>
              </w:rPr>
              <w:t>s</w:t>
            </w:r>
            <w:r w:rsidRPr="000F165B">
              <w:rPr>
                <w:rStyle w:val="ChCharisSIL"/>
              </w:rPr>
              <w:t>ʊŋ</w:t>
            </w:r>
            <w:r w:rsidRPr="000F165B">
              <w:t>]</w:t>
            </w:r>
          </w:p>
        </w:tc>
        <w:tc>
          <w:tcPr>
            <w:tcW w:w="1021" w:type="dxa"/>
            <w:shd w:val="clear" w:color="auto" w:fill="auto"/>
          </w:tcPr>
          <w:p w14:paraId="78238F91" w14:textId="77777777" w:rsidR="00115388" w:rsidRPr="00913A62" w:rsidRDefault="00115388" w:rsidP="001217CC">
            <w:pPr>
              <w:pStyle w:val="TableCell0-2115ptBreak"/>
              <w:rPr>
                <w:rStyle w:val="ChItalBold"/>
              </w:rPr>
            </w:pPr>
            <w:r w:rsidRPr="00913A62">
              <w:rPr>
                <w:rStyle w:val="ChItalBold"/>
              </w:rPr>
              <w:t>langsung</w:t>
            </w:r>
          </w:p>
        </w:tc>
        <w:tc>
          <w:tcPr>
            <w:tcW w:w="1871" w:type="dxa"/>
            <w:shd w:val="clear" w:color="auto" w:fill="auto"/>
          </w:tcPr>
          <w:p w14:paraId="0747A68A" w14:textId="073A385C" w:rsidR="00115388" w:rsidRPr="00913A62" w:rsidRDefault="00B7093A" w:rsidP="001217CC">
            <w:pPr>
              <w:pStyle w:val="TableCell0-2115ptBreak"/>
            </w:pPr>
            <w:r>
              <w:t>‘</w:t>
            </w:r>
            <w:r w:rsidR="00115388" w:rsidRPr="00913A62">
              <w:t>immediately</w:t>
            </w:r>
            <w:r>
              <w:t>’</w:t>
            </w:r>
          </w:p>
        </w:tc>
      </w:tr>
    </w:tbl>
    <w:p w14:paraId="6168861E" w14:textId="4BE78640" w:rsidR="00223326" w:rsidRDefault="00AD5876" w:rsidP="00942139">
      <w:pPr>
        <w:pStyle w:val="Body0005after05before115pt"/>
      </w:pPr>
      <w:r>
        <w:t xml:space="preserve">Nasal place </w:t>
      </w:r>
      <w:r w:rsidRPr="00913A62">
        <w:t>assimilation also occurs across word boundaries</w:t>
      </w:r>
      <w:r w:rsidR="005A7F6A">
        <w:t>,</w:t>
      </w:r>
      <w:r w:rsidR="005A7F6A" w:rsidRPr="005A7F6A">
        <w:t xml:space="preserve"> </w:t>
      </w:r>
      <w:r w:rsidR="005A7F6A" w:rsidRPr="00913A62">
        <w:t xml:space="preserve">when the nasal is in the word-final coda position, as </w:t>
      </w:r>
      <w:r w:rsidR="00A43359">
        <w:t xml:space="preserve">shown </w:t>
      </w:r>
      <w:r w:rsidR="005A7F6A" w:rsidRPr="00913A62">
        <w:t xml:space="preserve">in </w:t>
      </w:r>
      <w:r w:rsidR="005A7F6A" w:rsidRPr="00913A62">
        <w:fldChar w:fldCharType="begin"/>
      </w:r>
      <w:r w:rsidR="005A7F6A" w:rsidRPr="00913A62">
        <w:instrText xml:space="preserve"> REF _Ref330230611 \h </w:instrText>
      </w:r>
      <w:r w:rsidR="005A7F6A">
        <w:instrText xml:space="preserve"> \* MERGEFORMAT </w:instrText>
      </w:r>
      <w:r w:rsidR="005A7F6A" w:rsidRPr="00913A62">
        <w:fldChar w:fldCharType="separate"/>
      </w:r>
      <w:r w:rsidR="00154D81" w:rsidRPr="00913A62">
        <w:t xml:space="preserve">Table </w:t>
      </w:r>
      <w:r w:rsidR="00154D81">
        <w:rPr>
          <w:noProof/>
          <w:cs/>
        </w:rPr>
        <w:t>‎</w:t>
      </w:r>
      <w:r w:rsidR="00154D81">
        <w:rPr>
          <w:noProof/>
        </w:rPr>
        <w:t>2.11</w:t>
      </w:r>
      <w:r w:rsidR="005A7F6A" w:rsidRPr="00913A62">
        <w:fldChar w:fldCharType="end"/>
      </w:r>
      <w:r>
        <w:t xml:space="preserve">. </w:t>
      </w:r>
      <w:r w:rsidR="00E42CB8">
        <w:t>While bilabial /</w:t>
      </w:r>
      <w:r w:rsidR="00E42CB8" w:rsidRPr="00913A62">
        <w:rPr>
          <w:rStyle w:val="ChCharisSIL"/>
        </w:rPr>
        <w:t>m</w:t>
      </w:r>
      <w:r w:rsidR="00E42CB8">
        <w:t>/ is preserved, velar /</w:t>
      </w:r>
      <w:r w:rsidR="00E42CB8" w:rsidRPr="00913A62">
        <w:rPr>
          <w:rStyle w:val="ChCharisSIL"/>
        </w:rPr>
        <w:t>ŋ</w:t>
      </w:r>
      <w:r w:rsidR="00E42CB8">
        <w:t xml:space="preserve">/ assimilates in place of articulation to a following stop or affricate, similar </w:t>
      </w:r>
      <w:r w:rsidR="00215FF6" w:rsidRPr="00913A62">
        <w:t>to the process</w:t>
      </w:r>
      <w:r w:rsidR="00567D02">
        <w:t>es</w:t>
      </w:r>
      <w:r w:rsidR="00215FF6" w:rsidRPr="00913A62">
        <w:t xml:space="preserve"> </w:t>
      </w:r>
      <w:r w:rsidR="00797925">
        <w:t xml:space="preserve">illustrated </w:t>
      </w:r>
      <w:r w:rsidR="00215FF6" w:rsidRPr="00913A62">
        <w:t xml:space="preserve">in </w:t>
      </w:r>
      <w:r w:rsidR="00215FF6" w:rsidRPr="00913A62">
        <w:fldChar w:fldCharType="begin"/>
      </w:r>
      <w:r w:rsidR="00215FF6" w:rsidRPr="00913A62">
        <w:instrText xml:space="preserve"> REF _Ref330540106 \h </w:instrText>
      </w:r>
      <w:r w:rsidR="00215FF6">
        <w:instrText xml:space="preserve"> \* MERGEFORMAT </w:instrText>
      </w:r>
      <w:r w:rsidR="00215FF6" w:rsidRPr="00913A62">
        <w:fldChar w:fldCharType="separate"/>
      </w:r>
      <w:r w:rsidR="00154D81" w:rsidRPr="00913A62">
        <w:t xml:space="preserve">Table </w:t>
      </w:r>
      <w:r w:rsidR="00154D81">
        <w:rPr>
          <w:noProof/>
          <w:cs/>
        </w:rPr>
        <w:t>‎</w:t>
      </w:r>
      <w:r w:rsidR="00154D81">
        <w:rPr>
          <w:noProof/>
        </w:rPr>
        <w:t>2.10</w:t>
      </w:r>
      <w:r w:rsidR="00215FF6" w:rsidRPr="00913A62">
        <w:fldChar w:fldCharType="end"/>
      </w:r>
      <w:r w:rsidR="00E42CB8">
        <w:t>.</w:t>
      </w:r>
      <w:r w:rsidR="00817005">
        <w:t xml:space="preserve"> </w:t>
      </w:r>
      <w:r w:rsidR="00847468">
        <w:t xml:space="preserve">When </w:t>
      </w:r>
      <w:r w:rsidR="00847468" w:rsidRPr="00913A62">
        <w:t xml:space="preserve">preceding </w:t>
      </w:r>
      <w:r w:rsidR="00847468">
        <w:t>a fricative-initial or vowel-</w:t>
      </w:r>
      <w:r w:rsidR="00847468">
        <w:lastRenderedPageBreak/>
        <w:t>initial word</w:t>
      </w:r>
      <w:r w:rsidR="006C7CB3">
        <w:t>,</w:t>
      </w:r>
      <w:r w:rsidR="00D6202C">
        <w:t xml:space="preserve"> or </w:t>
      </w:r>
      <w:r w:rsidR="00817005">
        <w:t xml:space="preserve">when occurring </w:t>
      </w:r>
      <w:r w:rsidR="00D6202C">
        <w:t xml:space="preserve">before a </w:t>
      </w:r>
      <w:r w:rsidR="00D6202C" w:rsidRPr="00913A62">
        <w:t>pause or at the end of an utterance</w:t>
      </w:r>
      <w:r w:rsidR="00D6202C">
        <w:t xml:space="preserve">, </w:t>
      </w:r>
      <w:r w:rsidR="00817005">
        <w:t xml:space="preserve">by contrast, </w:t>
      </w:r>
      <w:r w:rsidR="00D6202C">
        <w:t xml:space="preserve">the velar nasal </w:t>
      </w:r>
      <w:r w:rsidR="00B12328" w:rsidRPr="00913A62">
        <w:t xml:space="preserve">is </w:t>
      </w:r>
      <w:r w:rsidR="00D6202C">
        <w:t xml:space="preserve">most commonly </w:t>
      </w:r>
      <w:r w:rsidR="00B12328" w:rsidRPr="00913A62">
        <w:t>realized as velar [</w:t>
      </w:r>
      <w:r w:rsidR="00B12328" w:rsidRPr="00913A62">
        <w:rPr>
          <w:rStyle w:val="ChCharisSIL"/>
        </w:rPr>
        <w:t>ŋ</w:t>
      </w:r>
      <w:r w:rsidR="00B12328" w:rsidRPr="00913A62">
        <w:t xml:space="preserve">]. </w:t>
      </w:r>
      <w:r w:rsidR="00D6202C">
        <w:t xml:space="preserve">In </w:t>
      </w:r>
      <w:r w:rsidR="00D6202C" w:rsidRPr="00913A62">
        <w:fldChar w:fldCharType="begin"/>
      </w:r>
      <w:r w:rsidR="00D6202C" w:rsidRPr="00913A62">
        <w:instrText xml:space="preserve"> REF _Ref330230611 \h </w:instrText>
      </w:r>
      <w:r w:rsidR="00D6202C">
        <w:instrText xml:space="preserve"> \* MERGEFORMAT </w:instrText>
      </w:r>
      <w:r w:rsidR="00D6202C" w:rsidRPr="00913A62">
        <w:fldChar w:fldCharType="separate"/>
      </w:r>
      <w:r w:rsidR="00154D81" w:rsidRPr="00913A62">
        <w:t xml:space="preserve">Table </w:t>
      </w:r>
      <w:r w:rsidR="00154D81">
        <w:rPr>
          <w:noProof/>
          <w:cs/>
        </w:rPr>
        <w:t>‎</w:t>
      </w:r>
      <w:r w:rsidR="00154D81">
        <w:rPr>
          <w:noProof/>
        </w:rPr>
        <w:t>2.11</w:t>
      </w:r>
      <w:r w:rsidR="00D6202C" w:rsidRPr="00913A62">
        <w:fldChar w:fldCharType="end"/>
      </w:r>
      <w:r w:rsidR="00D6202C">
        <w:t xml:space="preserve">, this </w:t>
      </w:r>
      <w:r w:rsidR="00797925">
        <w:t xml:space="preserve">is </w:t>
      </w:r>
      <w:r w:rsidR="00817005">
        <w:t xml:space="preserve">illustrated with </w:t>
      </w:r>
      <w:r w:rsidR="00817005" w:rsidRPr="00817005">
        <w:rPr>
          <w:rStyle w:val="ChItalBold"/>
        </w:rPr>
        <w:t>minum</w:t>
      </w:r>
      <w:r w:rsidR="00817005">
        <w:t xml:space="preserve"> </w:t>
      </w:r>
      <w:r w:rsidR="00B7093A">
        <w:t>‘</w:t>
      </w:r>
      <w:r w:rsidR="00817005">
        <w:t>drink</w:t>
      </w:r>
      <w:r w:rsidR="00B7093A">
        <w:t>’</w:t>
      </w:r>
      <w:r w:rsidR="00817005">
        <w:t xml:space="preserve">, </w:t>
      </w:r>
      <w:r w:rsidR="0018073E" w:rsidRPr="0018073E">
        <w:rPr>
          <w:rStyle w:val="ChItalBold"/>
        </w:rPr>
        <w:t>biking</w:t>
      </w:r>
      <w:r w:rsidR="0018073E">
        <w:t xml:space="preserve"> </w:t>
      </w:r>
      <w:r w:rsidR="00B7093A">
        <w:t>‘</w:t>
      </w:r>
      <w:r w:rsidR="0018073E">
        <w:t>make</w:t>
      </w:r>
      <w:r w:rsidR="00B7093A">
        <w:t>’</w:t>
      </w:r>
      <w:r w:rsidR="0018073E">
        <w:t xml:space="preserve"> and </w:t>
      </w:r>
      <w:r w:rsidR="0018073E" w:rsidRPr="0018073E">
        <w:rPr>
          <w:rStyle w:val="ChItalBold"/>
        </w:rPr>
        <w:t>bilang</w:t>
      </w:r>
      <w:r w:rsidR="0018073E">
        <w:t xml:space="preserve"> </w:t>
      </w:r>
      <w:r w:rsidR="00B7093A">
        <w:t>‘</w:t>
      </w:r>
      <w:r w:rsidR="0018073E">
        <w:t>say</w:t>
      </w:r>
      <w:r w:rsidR="00B7093A">
        <w:t>’</w:t>
      </w:r>
      <w:r w:rsidR="0018073E">
        <w:t>.</w:t>
      </w:r>
      <w:r w:rsidR="009E2728">
        <w:t xml:space="preserve"> </w:t>
      </w:r>
      <w:r w:rsidR="00797925">
        <w:t xml:space="preserve">Overall, however, </w:t>
      </w:r>
      <w:r w:rsidR="00797925" w:rsidRPr="00913A62">
        <w:t xml:space="preserve">assimilation </w:t>
      </w:r>
      <w:r w:rsidR="005A7A1F" w:rsidRPr="00913A62">
        <w:t>across word boundaries is</w:t>
      </w:r>
      <w:r w:rsidR="009E2728">
        <w:t xml:space="preserve"> </w:t>
      </w:r>
      <w:r w:rsidR="0051405A">
        <w:t xml:space="preserve">applied </w:t>
      </w:r>
      <w:r w:rsidR="006C7CB3" w:rsidRPr="00913A62">
        <w:t xml:space="preserve">less </w:t>
      </w:r>
      <w:r w:rsidR="006C7CB3">
        <w:t xml:space="preserve">often </w:t>
      </w:r>
      <w:r w:rsidR="005A7A1F" w:rsidRPr="00913A62">
        <w:t>than within the prosodic word.</w:t>
      </w:r>
    </w:p>
    <w:p w14:paraId="01EE1F05" w14:textId="77777777" w:rsidR="00140A47" w:rsidRPr="00913A62" w:rsidRDefault="00140A47" w:rsidP="00140A47">
      <w:pPr>
        <w:pStyle w:val="Caption"/>
      </w:pPr>
      <w:bookmarkStart w:id="893" w:name="_Ref330230611"/>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11</w:t>
        </w:r>
      </w:fldSimple>
      <w:bookmarkEnd w:id="893"/>
      <w:r w:rsidRPr="00913A62">
        <w:t>:</w:t>
      </w:r>
      <w:r w:rsidRPr="00913A62">
        <w:tab/>
      </w:r>
      <w:r w:rsidR="000F781A">
        <w:t xml:space="preserve">Nasal place </w:t>
      </w:r>
      <w:r w:rsidR="000F781A" w:rsidRPr="00913A62">
        <w:t xml:space="preserve">assimilation </w:t>
      </w:r>
      <w:r w:rsidRPr="00913A62">
        <w:t>in the word-final coda position</w:t>
      </w:r>
    </w:p>
    <w:tbl>
      <w:tblPr>
        <w:tblW w:w="6492" w:type="dxa"/>
        <w:tblInd w:w="170" w:type="dxa"/>
        <w:tblBorders>
          <w:bottom w:val="single" w:sz="4" w:space="0" w:color="auto"/>
        </w:tblBorders>
        <w:tblLayout w:type="fixed"/>
        <w:tblLook w:val="01E0" w:firstRow="1" w:lastRow="1" w:firstColumn="1" w:lastColumn="1" w:noHBand="0" w:noVBand="0"/>
      </w:tblPr>
      <w:tblGrid>
        <w:gridCol w:w="964"/>
        <w:gridCol w:w="1956"/>
        <w:gridCol w:w="1673"/>
        <w:gridCol w:w="1899"/>
      </w:tblGrid>
      <w:tr w:rsidR="00140A47" w:rsidRPr="00913A62" w14:paraId="64FEA83F" w14:textId="77777777" w:rsidTr="000020C5">
        <w:trPr>
          <w:tblHeader/>
        </w:trPr>
        <w:tc>
          <w:tcPr>
            <w:tcW w:w="964" w:type="dxa"/>
            <w:tcBorders>
              <w:top w:val="single" w:sz="4" w:space="0" w:color="auto"/>
              <w:bottom w:val="single" w:sz="4" w:space="0" w:color="auto"/>
            </w:tcBorders>
            <w:shd w:val="clear" w:color="auto" w:fill="auto"/>
          </w:tcPr>
          <w:p w14:paraId="2728A86F" w14:textId="77777777" w:rsidR="00140A47" w:rsidRPr="00913A62" w:rsidRDefault="00D6202C" w:rsidP="00140A47">
            <w:pPr>
              <w:pStyle w:val="TableHd"/>
            </w:pPr>
            <w:r>
              <w:t>Phoneme</w:t>
            </w:r>
          </w:p>
        </w:tc>
        <w:tc>
          <w:tcPr>
            <w:tcW w:w="1956" w:type="dxa"/>
            <w:tcBorders>
              <w:top w:val="single" w:sz="4" w:space="0" w:color="auto"/>
              <w:bottom w:val="single" w:sz="4" w:space="0" w:color="auto"/>
            </w:tcBorders>
            <w:shd w:val="clear" w:color="auto" w:fill="auto"/>
          </w:tcPr>
          <w:p w14:paraId="5DD264D8" w14:textId="77777777" w:rsidR="00140A47" w:rsidRPr="00913A62" w:rsidRDefault="00140A47" w:rsidP="00140A47">
            <w:pPr>
              <w:pStyle w:val="TableHd"/>
            </w:pPr>
            <w:r w:rsidRPr="00913A62">
              <w:t>Item</w:t>
            </w:r>
          </w:p>
        </w:tc>
        <w:tc>
          <w:tcPr>
            <w:tcW w:w="1673" w:type="dxa"/>
            <w:tcBorders>
              <w:top w:val="single" w:sz="4" w:space="0" w:color="auto"/>
              <w:bottom w:val="single" w:sz="4" w:space="0" w:color="auto"/>
            </w:tcBorders>
            <w:shd w:val="clear" w:color="auto" w:fill="auto"/>
          </w:tcPr>
          <w:p w14:paraId="6B739DFD" w14:textId="77777777" w:rsidR="00140A47" w:rsidRPr="00913A62" w:rsidRDefault="00140A47" w:rsidP="00140A47">
            <w:pPr>
              <w:pStyle w:val="TableHd"/>
            </w:pPr>
            <w:r w:rsidRPr="00913A62">
              <w:t>Orthogr.</w:t>
            </w:r>
          </w:p>
        </w:tc>
        <w:tc>
          <w:tcPr>
            <w:tcW w:w="1899" w:type="dxa"/>
            <w:tcBorders>
              <w:top w:val="single" w:sz="4" w:space="0" w:color="auto"/>
              <w:bottom w:val="single" w:sz="4" w:space="0" w:color="auto"/>
            </w:tcBorders>
            <w:shd w:val="clear" w:color="auto" w:fill="auto"/>
          </w:tcPr>
          <w:p w14:paraId="4D80E5DA" w14:textId="77777777" w:rsidR="00140A47" w:rsidRPr="00913A62" w:rsidRDefault="00140A47" w:rsidP="00140A47">
            <w:pPr>
              <w:pStyle w:val="TableHd"/>
            </w:pPr>
            <w:r w:rsidRPr="00913A62">
              <w:t>Gloss</w:t>
            </w:r>
          </w:p>
        </w:tc>
      </w:tr>
      <w:tr w:rsidR="00D6202C" w:rsidRPr="00913A62" w14:paraId="6477008D" w14:textId="77777777" w:rsidTr="000020C5">
        <w:tc>
          <w:tcPr>
            <w:tcW w:w="964" w:type="dxa"/>
            <w:tcBorders>
              <w:top w:val="single" w:sz="4" w:space="0" w:color="auto"/>
            </w:tcBorders>
            <w:shd w:val="clear" w:color="auto" w:fill="auto"/>
          </w:tcPr>
          <w:p w14:paraId="188960BD" w14:textId="77777777" w:rsidR="00D6202C" w:rsidRPr="00913A62" w:rsidRDefault="00D6202C" w:rsidP="00AC23C4">
            <w:pPr>
              <w:pStyle w:val="TableCell2-2115pt"/>
              <w:ind w:left="170"/>
            </w:pPr>
            <w:r>
              <w:t>/</w:t>
            </w:r>
            <w:r w:rsidRPr="00913A62">
              <w:rPr>
                <w:rStyle w:val="ChCharisSIL"/>
              </w:rPr>
              <w:t>m</w:t>
            </w:r>
            <w:r>
              <w:t>/</w:t>
            </w:r>
          </w:p>
        </w:tc>
        <w:tc>
          <w:tcPr>
            <w:tcW w:w="1956" w:type="dxa"/>
            <w:tcBorders>
              <w:top w:val="single" w:sz="4" w:space="0" w:color="auto"/>
            </w:tcBorders>
            <w:shd w:val="clear" w:color="auto" w:fill="auto"/>
          </w:tcPr>
          <w:p w14:paraId="6951030E" w14:textId="77777777" w:rsidR="00D6202C" w:rsidRPr="00726FB2" w:rsidRDefault="00D6202C" w:rsidP="002F557D">
            <w:pPr>
              <w:pStyle w:val="TableCell2-2115pt"/>
            </w:pPr>
            <w:r w:rsidRPr="00726FB2">
              <w:t>[</w:t>
            </w:r>
            <w:r w:rsidRPr="00726FB2">
              <w:rPr>
                <w:rStyle w:val="ChCharisSIL"/>
              </w:rPr>
              <w:t>ˈmi.nʊ</w:t>
            </w:r>
            <w:r w:rsidRPr="009E3FEE">
              <w:rPr>
                <w:rStyle w:val="ChCharisSILBlueBold"/>
              </w:rPr>
              <w:t>m</w:t>
            </w:r>
            <w:r w:rsidRPr="00726FB2">
              <w:rPr>
                <w:rStyle w:val="ChCharisSIL"/>
              </w:rPr>
              <w:t xml:space="preserve"> ˈ</w:t>
            </w:r>
            <w:r w:rsidRPr="009E3FEE">
              <w:rPr>
                <w:rStyle w:val="ChCharisSILBlueBold"/>
              </w:rPr>
              <w:t>b</w:t>
            </w:r>
            <w:r w:rsidRPr="00726FB2">
              <w:rPr>
                <w:rStyle w:val="ChCharisSIL"/>
              </w:rPr>
              <w:t>ɔ.bɔ</w:t>
            </w:r>
            <w:r w:rsidRPr="00726FB2">
              <w:t>]</w:t>
            </w:r>
          </w:p>
        </w:tc>
        <w:tc>
          <w:tcPr>
            <w:tcW w:w="1673" w:type="dxa"/>
            <w:tcBorders>
              <w:top w:val="single" w:sz="4" w:space="0" w:color="auto"/>
            </w:tcBorders>
            <w:shd w:val="clear" w:color="auto" w:fill="auto"/>
          </w:tcPr>
          <w:p w14:paraId="63EF2C77" w14:textId="77777777" w:rsidR="00D6202C" w:rsidRPr="00913A62" w:rsidRDefault="00D6202C" w:rsidP="002F557D">
            <w:pPr>
              <w:pStyle w:val="TableCell2-2115pt"/>
              <w:rPr>
                <w:rStyle w:val="ChItalBold"/>
              </w:rPr>
            </w:pPr>
            <w:r>
              <w:rPr>
                <w:rStyle w:val="ChItalBold"/>
              </w:rPr>
              <w:t>minum bobo</w:t>
            </w:r>
          </w:p>
        </w:tc>
        <w:tc>
          <w:tcPr>
            <w:tcW w:w="1899" w:type="dxa"/>
            <w:tcBorders>
              <w:top w:val="single" w:sz="4" w:space="0" w:color="auto"/>
            </w:tcBorders>
            <w:shd w:val="clear" w:color="auto" w:fill="auto"/>
          </w:tcPr>
          <w:p w14:paraId="6989BF26" w14:textId="7D1CCE37" w:rsidR="00D6202C" w:rsidRPr="00913A62" w:rsidRDefault="00B7093A" w:rsidP="002F557D">
            <w:pPr>
              <w:pStyle w:val="TableCell2-2115pt"/>
            </w:pPr>
            <w:r>
              <w:t>‘</w:t>
            </w:r>
            <w:r w:rsidR="00D6202C">
              <w:t>drink schnapps</w:t>
            </w:r>
            <w:r>
              <w:t>’</w:t>
            </w:r>
          </w:p>
        </w:tc>
      </w:tr>
      <w:tr w:rsidR="00D6202C" w:rsidRPr="00913A62" w14:paraId="67568665" w14:textId="77777777" w:rsidTr="000020C5">
        <w:tc>
          <w:tcPr>
            <w:tcW w:w="964" w:type="dxa"/>
            <w:shd w:val="clear" w:color="auto" w:fill="auto"/>
          </w:tcPr>
          <w:p w14:paraId="445D02B4" w14:textId="77777777" w:rsidR="00D6202C" w:rsidRPr="00913A62" w:rsidRDefault="00D6202C" w:rsidP="00AC23C4">
            <w:pPr>
              <w:pStyle w:val="TableCell0-2115pt"/>
              <w:ind w:left="170"/>
            </w:pPr>
          </w:p>
        </w:tc>
        <w:tc>
          <w:tcPr>
            <w:tcW w:w="1956" w:type="dxa"/>
            <w:shd w:val="clear" w:color="auto" w:fill="auto"/>
          </w:tcPr>
          <w:p w14:paraId="3F3D994B" w14:textId="77777777" w:rsidR="00D6202C" w:rsidRPr="00726FB2" w:rsidRDefault="00D6202C" w:rsidP="002F557D">
            <w:pPr>
              <w:pStyle w:val="TableCell0-2115pt"/>
            </w:pPr>
            <w:r w:rsidRPr="00726FB2">
              <w:t>[</w:t>
            </w:r>
            <w:r w:rsidRPr="00726FB2">
              <w:rPr>
                <w:rStyle w:val="ChCharisSIL"/>
              </w:rPr>
              <w:t>ˈmi.nʊ</w:t>
            </w:r>
            <w:r w:rsidRPr="009E3FEE">
              <w:rPr>
                <w:rStyle w:val="ChCharisSILBlueBold"/>
              </w:rPr>
              <w:t>m</w:t>
            </w:r>
            <w:r w:rsidRPr="00726FB2">
              <w:rPr>
                <w:rStyle w:val="ChCharisSIL"/>
              </w:rPr>
              <w:t xml:space="preserve"> </w:t>
            </w:r>
            <w:r w:rsidRPr="00991424">
              <w:rPr>
                <w:rStyle w:val="ChCharisSIL"/>
              </w:rPr>
              <w:t>ˈ</w:t>
            </w:r>
            <w:r w:rsidRPr="009E3FEE">
              <w:rPr>
                <w:rStyle w:val="ChCharisSILBlueBold"/>
              </w:rPr>
              <w:t>d</w:t>
            </w:r>
            <w:r w:rsidRPr="00991424">
              <w:rPr>
                <w:rStyle w:val="ChCharisSIL"/>
              </w:rPr>
              <w:t>u.lu</w:t>
            </w:r>
            <w:r w:rsidRPr="00726FB2">
              <w:t>]</w:t>
            </w:r>
          </w:p>
        </w:tc>
        <w:tc>
          <w:tcPr>
            <w:tcW w:w="1673" w:type="dxa"/>
            <w:shd w:val="clear" w:color="auto" w:fill="auto"/>
          </w:tcPr>
          <w:p w14:paraId="392EAD49" w14:textId="77777777" w:rsidR="00D6202C" w:rsidRPr="00913A62" w:rsidRDefault="00D6202C" w:rsidP="002F557D">
            <w:pPr>
              <w:pStyle w:val="TableCell0-2115pt"/>
              <w:rPr>
                <w:rStyle w:val="ChItalBold"/>
              </w:rPr>
            </w:pPr>
            <w:r>
              <w:rPr>
                <w:rStyle w:val="ChItalBold"/>
              </w:rPr>
              <w:t>minum dulu</w:t>
            </w:r>
          </w:p>
        </w:tc>
        <w:tc>
          <w:tcPr>
            <w:tcW w:w="1899" w:type="dxa"/>
            <w:shd w:val="clear" w:color="auto" w:fill="auto"/>
          </w:tcPr>
          <w:p w14:paraId="4EBA9798" w14:textId="0FC3C2AE" w:rsidR="00D6202C" w:rsidRPr="00913A62" w:rsidRDefault="00B7093A" w:rsidP="002F557D">
            <w:pPr>
              <w:pStyle w:val="TableCell0-2115pt"/>
            </w:pPr>
            <w:r>
              <w:t>‘</w:t>
            </w:r>
            <w:r w:rsidR="00D6202C">
              <w:t>drink first</w:t>
            </w:r>
            <w:r>
              <w:t>’</w:t>
            </w:r>
          </w:p>
        </w:tc>
      </w:tr>
      <w:tr w:rsidR="00D6202C" w:rsidRPr="00913A62" w14:paraId="22204DDF" w14:textId="77777777" w:rsidTr="000020C5">
        <w:tc>
          <w:tcPr>
            <w:tcW w:w="964" w:type="dxa"/>
            <w:shd w:val="clear" w:color="auto" w:fill="auto"/>
          </w:tcPr>
          <w:p w14:paraId="7D6ECB45" w14:textId="77777777" w:rsidR="00D6202C" w:rsidRPr="00913A62" w:rsidRDefault="00D6202C" w:rsidP="00AC23C4">
            <w:pPr>
              <w:pStyle w:val="TableCell0-2115pt"/>
              <w:ind w:left="170"/>
            </w:pPr>
          </w:p>
        </w:tc>
        <w:tc>
          <w:tcPr>
            <w:tcW w:w="1956" w:type="dxa"/>
            <w:shd w:val="clear" w:color="auto" w:fill="auto"/>
          </w:tcPr>
          <w:p w14:paraId="1E791C91" w14:textId="77777777" w:rsidR="00D6202C" w:rsidRPr="00726FB2" w:rsidRDefault="00D6202C" w:rsidP="002F557D">
            <w:pPr>
              <w:pStyle w:val="TableCell0-2115pt"/>
            </w:pPr>
            <w:r w:rsidRPr="00726FB2">
              <w:t>[</w:t>
            </w:r>
            <w:r>
              <w:t xml:space="preserve">… </w:t>
            </w:r>
            <w:r w:rsidRPr="00726FB2">
              <w:rPr>
                <w:rStyle w:val="ChCharisSIL"/>
              </w:rPr>
              <w:t>ˈmi.nʊ</w:t>
            </w:r>
            <w:r w:rsidRPr="009E3FEE">
              <w:rPr>
                <w:rStyle w:val="ChCharisSILBlueBold"/>
              </w:rPr>
              <w:t>m</w:t>
            </w:r>
            <w:r w:rsidRPr="00726FB2">
              <w:rPr>
                <w:rStyle w:val="ChCharisSIL"/>
              </w:rPr>
              <w:t xml:space="preserve"> </w:t>
            </w:r>
            <w:r w:rsidRPr="00991424">
              <w:rPr>
                <w:rStyle w:val="ChCharisSIL"/>
              </w:rPr>
              <w:t>ˈ</w:t>
            </w:r>
            <w:r w:rsidRPr="009E3FEE">
              <w:rPr>
                <w:rStyle w:val="ChCharisSILBlueBold"/>
              </w:rPr>
              <w:t>k</w:t>
            </w:r>
            <w:r w:rsidRPr="00C12FC4">
              <w:rPr>
                <w:rStyle w:val="ChCharisSIL"/>
              </w:rPr>
              <w:t>i.ˈtɔ̞ŋ</w:t>
            </w:r>
            <w:r w:rsidRPr="00726FB2">
              <w:t>]</w:t>
            </w:r>
          </w:p>
        </w:tc>
        <w:tc>
          <w:tcPr>
            <w:tcW w:w="1673" w:type="dxa"/>
            <w:shd w:val="clear" w:color="auto" w:fill="auto"/>
          </w:tcPr>
          <w:p w14:paraId="27499BF4" w14:textId="77777777" w:rsidR="00D6202C" w:rsidRPr="00913A62" w:rsidRDefault="00D6202C" w:rsidP="002F557D">
            <w:pPr>
              <w:pStyle w:val="TableCell0-2115pt"/>
              <w:rPr>
                <w:rStyle w:val="ChItalBold"/>
              </w:rPr>
            </w:pPr>
            <w:r>
              <w:rPr>
                <w:rStyle w:val="ChItalBold"/>
              </w:rPr>
              <w:t>… minum kitong</w:t>
            </w:r>
          </w:p>
        </w:tc>
        <w:tc>
          <w:tcPr>
            <w:tcW w:w="1899" w:type="dxa"/>
            <w:shd w:val="clear" w:color="auto" w:fill="auto"/>
          </w:tcPr>
          <w:p w14:paraId="4DF098BC" w14:textId="2D327958" w:rsidR="00D6202C" w:rsidRPr="00913A62" w:rsidRDefault="00B7093A" w:rsidP="002F557D">
            <w:pPr>
              <w:pStyle w:val="TableCell0-2115pt"/>
            </w:pPr>
            <w:r>
              <w:t>‘</w:t>
            </w:r>
            <w:r w:rsidR="00D6202C">
              <w:t>(give) us to drink</w:t>
            </w:r>
            <w:r>
              <w:t>’</w:t>
            </w:r>
          </w:p>
        </w:tc>
      </w:tr>
      <w:tr w:rsidR="00D6202C" w:rsidRPr="00913A62" w14:paraId="2589D181" w14:textId="77777777" w:rsidTr="000020C5">
        <w:tc>
          <w:tcPr>
            <w:tcW w:w="964" w:type="dxa"/>
            <w:shd w:val="clear" w:color="auto" w:fill="auto"/>
          </w:tcPr>
          <w:p w14:paraId="4C583B3A" w14:textId="77777777" w:rsidR="00D6202C" w:rsidRPr="00913A62" w:rsidRDefault="00D6202C" w:rsidP="00AC23C4">
            <w:pPr>
              <w:pStyle w:val="TableCell0-2115pt"/>
              <w:ind w:left="170"/>
            </w:pPr>
          </w:p>
        </w:tc>
        <w:tc>
          <w:tcPr>
            <w:tcW w:w="1956" w:type="dxa"/>
            <w:shd w:val="clear" w:color="auto" w:fill="auto"/>
          </w:tcPr>
          <w:p w14:paraId="6FE50A64" w14:textId="77777777" w:rsidR="00D6202C" w:rsidRPr="00726FB2" w:rsidRDefault="00D6202C" w:rsidP="002F557D">
            <w:pPr>
              <w:pStyle w:val="TableCell0-2115pt"/>
            </w:pPr>
            <w:r w:rsidRPr="00726FB2">
              <w:t>[</w:t>
            </w:r>
            <w:r w:rsidRPr="00726FB2">
              <w:rPr>
                <w:rStyle w:val="ChCharisSIL"/>
              </w:rPr>
              <w:t>ˈmi.nʊ</w:t>
            </w:r>
            <w:r w:rsidRPr="009E3FEE">
              <w:rPr>
                <w:rStyle w:val="ChCharisSILBlueBold"/>
              </w:rPr>
              <w:t>m</w:t>
            </w:r>
            <w:r w:rsidRPr="00726FB2">
              <w:rPr>
                <w:rStyle w:val="ChCharisSIL"/>
              </w:rPr>
              <w:t xml:space="preserve"> </w:t>
            </w:r>
            <w:r w:rsidRPr="00B30BF5">
              <w:rPr>
                <w:rStyle w:val="ChCharisSIL"/>
              </w:rPr>
              <w:t>ˈ</w:t>
            </w:r>
            <w:r w:rsidRPr="009E3FEE">
              <w:rPr>
                <w:rStyle w:val="ChCharisSILBlueBold"/>
              </w:rPr>
              <w:t>i</w:t>
            </w:r>
            <w:r w:rsidRPr="00B30BF5">
              <w:rPr>
                <w:rStyle w:val="ChCharisSIL"/>
              </w:rPr>
              <w:t>.tu</w:t>
            </w:r>
            <w:r w:rsidRPr="00726FB2">
              <w:t>]</w:t>
            </w:r>
          </w:p>
        </w:tc>
        <w:tc>
          <w:tcPr>
            <w:tcW w:w="1673" w:type="dxa"/>
            <w:shd w:val="clear" w:color="auto" w:fill="auto"/>
          </w:tcPr>
          <w:p w14:paraId="40CC94DD" w14:textId="77777777" w:rsidR="00D6202C" w:rsidRPr="00913A62" w:rsidRDefault="00D6202C" w:rsidP="002F557D">
            <w:pPr>
              <w:pStyle w:val="TableCell0-2115pt"/>
              <w:rPr>
                <w:rStyle w:val="ChItalBold"/>
              </w:rPr>
            </w:pPr>
            <w:r>
              <w:rPr>
                <w:rStyle w:val="ChItalBold"/>
              </w:rPr>
              <w:t>minum itu</w:t>
            </w:r>
          </w:p>
        </w:tc>
        <w:tc>
          <w:tcPr>
            <w:tcW w:w="1899" w:type="dxa"/>
            <w:shd w:val="clear" w:color="auto" w:fill="auto"/>
          </w:tcPr>
          <w:p w14:paraId="0377C9EA" w14:textId="7A1F8180" w:rsidR="00D6202C" w:rsidRPr="00913A62" w:rsidRDefault="00B7093A" w:rsidP="002F557D">
            <w:pPr>
              <w:pStyle w:val="TableCell0-2115pt"/>
            </w:pPr>
            <w:r>
              <w:t>‘</w:t>
            </w:r>
            <w:r w:rsidR="00D6202C">
              <w:t>drink that</w:t>
            </w:r>
            <w:r>
              <w:t>’</w:t>
            </w:r>
          </w:p>
        </w:tc>
      </w:tr>
      <w:tr w:rsidR="00D6202C" w:rsidRPr="00913A62" w14:paraId="7EE883F0" w14:textId="77777777" w:rsidTr="000020C5">
        <w:tc>
          <w:tcPr>
            <w:tcW w:w="964" w:type="dxa"/>
            <w:shd w:val="clear" w:color="auto" w:fill="auto"/>
          </w:tcPr>
          <w:p w14:paraId="3336FDE2" w14:textId="77777777" w:rsidR="00D6202C" w:rsidRPr="00913A62" w:rsidRDefault="00D6202C" w:rsidP="00AC23C4">
            <w:pPr>
              <w:pStyle w:val="TableCell0-2115ptBreak"/>
              <w:ind w:left="170"/>
            </w:pPr>
          </w:p>
        </w:tc>
        <w:tc>
          <w:tcPr>
            <w:tcW w:w="1956" w:type="dxa"/>
            <w:shd w:val="clear" w:color="auto" w:fill="auto"/>
          </w:tcPr>
          <w:p w14:paraId="5FB68D88" w14:textId="77777777" w:rsidR="00D6202C" w:rsidRPr="00726FB2" w:rsidRDefault="00D6202C" w:rsidP="002F557D">
            <w:pPr>
              <w:pStyle w:val="TableCell0-2115ptBreak"/>
            </w:pPr>
            <w:r w:rsidRPr="00726FB2">
              <w:t>[</w:t>
            </w:r>
            <w:r w:rsidRPr="00726FB2">
              <w:rPr>
                <w:rStyle w:val="ChCharisSIL"/>
              </w:rPr>
              <w:t>ˈmi.nʊ</w:t>
            </w:r>
            <w:r w:rsidRPr="009E3FEE">
              <w:rPr>
                <w:rStyle w:val="ChCharisSILBlueBold"/>
              </w:rPr>
              <w:t>m</w:t>
            </w:r>
            <w:r w:rsidRPr="00726FB2">
              <w:rPr>
                <w:rStyle w:val="ChCharisSIL"/>
              </w:rPr>
              <w:t xml:space="preserve">, </w:t>
            </w:r>
            <w:r w:rsidRPr="00DB6BF2">
              <w:rPr>
                <w:rStyle w:val="ChCharisSIL"/>
              </w:rPr>
              <w:t>ˈ</w:t>
            </w:r>
            <w:r w:rsidRPr="009E3FEE">
              <w:rPr>
                <w:rStyle w:val="ChCharisSILBlueBold"/>
              </w:rPr>
              <w:t>t</w:t>
            </w:r>
            <w:r w:rsidRPr="00DB6BF2">
              <w:rPr>
                <w:rStyle w:val="ChCharisSIL"/>
              </w:rPr>
              <w:t>a.pi</w:t>
            </w:r>
            <w:r w:rsidRPr="00726FB2">
              <w:t>]</w:t>
            </w:r>
          </w:p>
        </w:tc>
        <w:tc>
          <w:tcPr>
            <w:tcW w:w="1673" w:type="dxa"/>
            <w:shd w:val="clear" w:color="auto" w:fill="auto"/>
          </w:tcPr>
          <w:p w14:paraId="796090B7" w14:textId="77777777" w:rsidR="00D6202C" w:rsidRPr="00913A62" w:rsidRDefault="00D6202C" w:rsidP="002F557D">
            <w:pPr>
              <w:pStyle w:val="TableCell0-2115ptBreak"/>
              <w:rPr>
                <w:rStyle w:val="ChItalBold"/>
              </w:rPr>
            </w:pPr>
            <w:r>
              <w:rPr>
                <w:rStyle w:val="ChItalBold"/>
              </w:rPr>
              <w:t>minum, tapi</w:t>
            </w:r>
          </w:p>
        </w:tc>
        <w:tc>
          <w:tcPr>
            <w:tcW w:w="1899" w:type="dxa"/>
            <w:shd w:val="clear" w:color="auto" w:fill="auto"/>
          </w:tcPr>
          <w:p w14:paraId="089CB56B" w14:textId="78835925" w:rsidR="00D6202C" w:rsidRPr="00913A62" w:rsidRDefault="00B7093A" w:rsidP="002F557D">
            <w:pPr>
              <w:pStyle w:val="TableCell0-2115ptBreak"/>
            </w:pPr>
            <w:r>
              <w:t>‘</w:t>
            </w:r>
            <w:r w:rsidR="00D6202C">
              <w:t>drink, but</w:t>
            </w:r>
            <w:r>
              <w:t>’</w:t>
            </w:r>
          </w:p>
        </w:tc>
      </w:tr>
      <w:tr w:rsidR="00140A47" w:rsidRPr="00913A62" w14:paraId="4BE2FC92" w14:textId="77777777" w:rsidTr="000020C5">
        <w:tc>
          <w:tcPr>
            <w:tcW w:w="964" w:type="dxa"/>
            <w:shd w:val="clear" w:color="auto" w:fill="auto"/>
          </w:tcPr>
          <w:p w14:paraId="391A85A0" w14:textId="77777777" w:rsidR="00140A47" w:rsidRPr="00913A62" w:rsidRDefault="00F943EB" w:rsidP="00AC23C4">
            <w:pPr>
              <w:pStyle w:val="TableCell2-2115pt"/>
              <w:ind w:left="170"/>
            </w:pPr>
            <w:r>
              <w:t>/</w:t>
            </w:r>
            <w:r w:rsidR="00D67F3A" w:rsidRPr="00913A62">
              <w:rPr>
                <w:rStyle w:val="ChCharisSIL"/>
              </w:rPr>
              <w:t>ŋ</w:t>
            </w:r>
            <w:r>
              <w:t>/</w:t>
            </w:r>
          </w:p>
        </w:tc>
        <w:tc>
          <w:tcPr>
            <w:tcW w:w="1956" w:type="dxa"/>
            <w:shd w:val="clear" w:color="auto" w:fill="auto"/>
          </w:tcPr>
          <w:p w14:paraId="49851348" w14:textId="77777777" w:rsidR="00140A47" w:rsidRPr="00726FB2" w:rsidRDefault="00140A47" w:rsidP="002F557D">
            <w:pPr>
              <w:pStyle w:val="TableCell2-2115pt"/>
            </w:pPr>
            <w:r w:rsidRPr="00726FB2">
              <w:t>[</w:t>
            </w:r>
            <w:r w:rsidRPr="00726FB2">
              <w:rPr>
                <w:rStyle w:val="ChCharisSIL"/>
              </w:rPr>
              <w:t>ˈbi.kɪ</w:t>
            </w:r>
            <w:r w:rsidRPr="00726FB2">
              <w:rPr>
                <w:rStyle w:val="ChCharisSILBlueBold"/>
              </w:rPr>
              <w:t>m</w:t>
            </w:r>
            <w:r w:rsidRPr="00726FB2">
              <w:rPr>
                <w:rStyle w:val="ChCharisSIL"/>
              </w:rPr>
              <w:t xml:space="preserve"> ˈ</w:t>
            </w:r>
            <w:r w:rsidRPr="00726FB2">
              <w:rPr>
                <w:rStyle w:val="ChCharisSILBlueBold"/>
              </w:rPr>
              <w:t>b</w:t>
            </w:r>
            <w:r w:rsidRPr="00726FB2">
              <w:rPr>
                <w:rStyle w:val="ChCharisSIL"/>
              </w:rPr>
              <w:t>a.gʊs</w:t>
            </w:r>
            <w:r w:rsidRPr="00726FB2">
              <w:t>]</w:t>
            </w:r>
          </w:p>
        </w:tc>
        <w:tc>
          <w:tcPr>
            <w:tcW w:w="1673" w:type="dxa"/>
            <w:shd w:val="clear" w:color="auto" w:fill="auto"/>
          </w:tcPr>
          <w:p w14:paraId="114187ED" w14:textId="77777777" w:rsidR="00140A47" w:rsidRPr="00913A62" w:rsidRDefault="00140A47" w:rsidP="002F557D">
            <w:pPr>
              <w:pStyle w:val="TableCell2-2115pt"/>
              <w:rPr>
                <w:rStyle w:val="ChItalBold"/>
              </w:rPr>
            </w:pPr>
            <w:r w:rsidRPr="00913A62">
              <w:rPr>
                <w:rStyle w:val="ChItalBold"/>
              </w:rPr>
              <w:t>bikin</w:t>
            </w:r>
            <w:r w:rsidR="008D5EB3">
              <w:rPr>
                <w:rStyle w:val="ChItalBold"/>
              </w:rPr>
              <w:t>g</w:t>
            </w:r>
            <w:r w:rsidRPr="00913A62">
              <w:rPr>
                <w:rStyle w:val="ChItalBold"/>
              </w:rPr>
              <w:t xml:space="preserve"> bagus</w:t>
            </w:r>
          </w:p>
        </w:tc>
        <w:tc>
          <w:tcPr>
            <w:tcW w:w="1899" w:type="dxa"/>
            <w:shd w:val="clear" w:color="auto" w:fill="auto"/>
          </w:tcPr>
          <w:p w14:paraId="1A084F9D" w14:textId="33E4EBE3" w:rsidR="00140A47" w:rsidRPr="00913A62" w:rsidRDefault="00B7093A" w:rsidP="002F557D">
            <w:pPr>
              <w:pStyle w:val="TableCell2-2115pt"/>
            </w:pPr>
            <w:r>
              <w:t>‘</w:t>
            </w:r>
            <w:r w:rsidR="00140A47" w:rsidRPr="00913A62">
              <w:t>make good</w:t>
            </w:r>
            <w:r>
              <w:t>’</w:t>
            </w:r>
          </w:p>
        </w:tc>
      </w:tr>
      <w:tr w:rsidR="00140A47" w:rsidRPr="00913A62" w14:paraId="4F32937A" w14:textId="77777777" w:rsidTr="000020C5">
        <w:tc>
          <w:tcPr>
            <w:tcW w:w="964" w:type="dxa"/>
            <w:shd w:val="clear" w:color="auto" w:fill="auto"/>
          </w:tcPr>
          <w:p w14:paraId="5E005244" w14:textId="77777777" w:rsidR="00140A47" w:rsidRPr="00913A62" w:rsidRDefault="00140A47" w:rsidP="00AC23C4">
            <w:pPr>
              <w:pStyle w:val="TableCell0-2115pt"/>
              <w:ind w:left="170"/>
            </w:pPr>
          </w:p>
        </w:tc>
        <w:tc>
          <w:tcPr>
            <w:tcW w:w="1956" w:type="dxa"/>
            <w:shd w:val="clear" w:color="auto" w:fill="auto"/>
          </w:tcPr>
          <w:p w14:paraId="4D60E3C1" w14:textId="77777777" w:rsidR="00140A47" w:rsidRPr="00726FB2" w:rsidRDefault="00140A47" w:rsidP="002F557D">
            <w:pPr>
              <w:pStyle w:val="TableCell0-2115pt"/>
            </w:pPr>
            <w:r w:rsidRPr="00726FB2">
              <w:t>[</w:t>
            </w:r>
            <w:r w:rsidRPr="00726FB2">
              <w:rPr>
                <w:rStyle w:val="ChCharisSIL"/>
              </w:rPr>
              <w:t>ˈbi.kɪ</w:t>
            </w:r>
            <w:r w:rsidRPr="00726FB2">
              <w:rPr>
                <w:rStyle w:val="ChCharisSILBlueBold"/>
              </w:rPr>
              <w:t>n</w:t>
            </w:r>
            <w:r w:rsidRPr="00726FB2">
              <w:rPr>
                <w:rStyle w:val="ChCharisSIL"/>
              </w:rPr>
              <w:t xml:space="preserve"> ˈ</w:t>
            </w:r>
            <w:r w:rsidRPr="00726FB2">
              <w:rPr>
                <w:rStyle w:val="ChCharisSILBlueBold"/>
              </w:rPr>
              <w:t>d</w:t>
            </w:r>
            <w:r w:rsidRPr="00726FB2">
              <w:rPr>
                <w:rStyle w:val="ChCharisSIL"/>
              </w:rPr>
              <w:t>ɪ.a</w:t>
            </w:r>
            <w:r w:rsidRPr="00726FB2">
              <w:t>]</w:t>
            </w:r>
          </w:p>
        </w:tc>
        <w:tc>
          <w:tcPr>
            <w:tcW w:w="1673" w:type="dxa"/>
            <w:shd w:val="clear" w:color="auto" w:fill="auto"/>
          </w:tcPr>
          <w:p w14:paraId="190E2FEB" w14:textId="77777777" w:rsidR="00140A47" w:rsidRPr="00913A62" w:rsidRDefault="00140A47" w:rsidP="002F557D">
            <w:pPr>
              <w:pStyle w:val="TableCell0-2115pt"/>
              <w:rPr>
                <w:rStyle w:val="ChItalBold"/>
              </w:rPr>
            </w:pPr>
            <w:r w:rsidRPr="00913A62">
              <w:rPr>
                <w:rStyle w:val="ChItalBold"/>
              </w:rPr>
              <w:t>bikin</w:t>
            </w:r>
            <w:r w:rsidR="008D5EB3">
              <w:rPr>
                <w:rStyle w:val="ChItalBold"/>
              </w:rPr>
              <w:t>g</w:t>
            </w:r>
            <w:r w:rsidRPr="00913A62">
              <w:rPr>
                <w:rStyle w:val="ChItalBold"/>
              </w:rPr>
              <w:t xml:space="preserve"> dia</w:t>
            </w:r>
          </w:p>
        </w:tc>
        <w:tc>
          <w:tcPr>
            <w:tcW w:w="1899" w:type="dxa"/>
            <w:shd w:val="clear" w:color="auto" w:fill="auto"/>
          </w:tcPr>
          <w:p w14:paraId="505104D1" w14:textId="5F0CA9A9" w:rsidR="00140A47" w:rsidRPr="00913A62" w:rsidRDefault="00B7093A" w:rsidP="002F557D">
            <w:pPr>
              <w:pStyle w:val="TableCell0-2115pt"/>
            </w:pPr>
            <w:r>
              <w:t>‘</w:t>
            </w:r>
            <w:r w:rsidR="00140A47" w:rsidRPr="00913A62">
              <w:t>make him/her</w:t>
            </w:r>
            <w:r>
              <w:t>’</w:t>
            </w:r>
          </w:p>
        </w:tc>
      </w:tr>
      <w:tr w:rsidR="00140A47" w:rsidRPr="00913A62" w14:paraId="5642F0CD" w14:textId="77777777" w:rsidTr="000020C5">
        <w:tc>
          <w:tcPr>
            <w:tcW w:w="964" w:type="dxa"/>
            <w:shd w:val="clear" w:color="auto" w:fill="auto"/>
          </w:tcPr>
          <w:p w14:paraId="62508915" w14:textId="77777777" w:rsidR="00140A47" w:rsidRPr="00913A62" w:rsidRDefault="00140A47" w:rsidP="00AC23C4">
            <w:pPr>
              <w:pStyle w:val="TableCell0-2115pt"/>
              <w:ind w:left="170"/>
            </w:pPr>
          </w:p>
        </w:tc>
        <w:tc>
          <w:tcPr>
            <w:tcW w:w="1956" w:type="dxa"/>
            <w:shd w:val="clear" w:color="auto" w:fill="auto"/>
          </w:tcPr>
          <w:p w14:paraId="46A7DBB2" w14:textId="77777777" w:rsidR="00140A47" w:rsidRPr="00726FB2" w:rsidRDefault="00140A47" w:rsidP="002F557D">
            <w:pPr>
              <w:pStyle w:val="TableCell0-2115pt"/>
            </w:pPr>
            <w:r w:rsidRPr="00726FB2">
              <w:t>[</w:t>
            </w:r>
            <w:r w:rsidRPr="00726FB2">
              <w:rPr>
                <w:rStyle w:val="ChCharisSIL"/>
              </w:rPr>
              <w:t>ˈbi.kɪ</w:t>
            </w:r>
            <w:r w:rsidRPr="00726FB2">
              <w:rPr>
                <w:rStyle w:val="ChCharisSILBlueBold"/>
              </w:rPr>
              <w:t>ŋ</w:t>
            </w:r>
            <w:r w:rsidRPr="00726FB2">
              <w:rPr>
                <w:rStyle w:val="ChCharisSIL"/>
              </w:rPr>
              <w:t xml:space="preserve"> ˈ</w:t>
            </w:r>
            <w:r w:rsidRPr="00726FB2">
              <w:rPr>
                <w:rStyle w:val="ChCharisSILBlueBold"/>
              </w:rPr>
              <w:t>k</w:t>
            </w:r>
            <w:r w:rsidRPr="00726FB2">
              <w:rPr>
                <w:rStyle w:val="ChCharisSIL"/>
              </w:rPr>
              <w:t>ɔ.tɔ̞r</w:t>
            </w:r>
            <w:r w:rsidRPr="00726FB2">
              <w:t>]</w:t>
            </w:r>
          </w:p>
        </w:tc>
        <w:tc>
          <w:tcPr>
            <w:tcW w:w="1673" w:type="dxa"/>
            <w:shd w:val="clear" w:color="auto" w:fill="auto"/>
          </w:tcPr>
          <w:p w14:paraId="30A4192D" w14:textId="77777777" w:rsidR="00140A47" w:rsidRPr="00913A62" w:rsidRDefault="00140A47" w:rsidP="002F557D">
            <w:pPr>
              <w:pStyle w:val="TableCell0-2115pt"/>
              <w:rPr>
                <w:rStyle w:val="ChItalBold"/>
              </w:rPr>
            </w:pPr>
            <w:r w:rsidRPr="00913A62">
              <w:rPr>
                <w:rStyle w:val="ChItalBold"/>
              </w:rPr>
              <w:t>bikin</w:t>
            </w:r>
            <w:r w:rsidR="008D5EB3">
              <w:rPr>
                <w:rStyle w:val="ChItalBold"/>
              </w:rPr>
              <w:t>g</w:t>
            </w:r>
            <w:r w:rsidRPr="00913A62">
              <w:rPr>
                <w:rStyle w:val="ChItalBold"/>
              </w:rPr>
              <w:t xml:space="preserve"> kotor</w:t>
            </w:r>
          </w:p>
        </w:tc>
        <w:tc>
          <w:tcPr>
            <w:tcW w:w="1899" w:type="dxa"/>
            <w:shd w:val="clear" w:color="auto" w:fill="auto"/>
          </w:tcPr>
          <w:p w14:paraId="2266A133" w14:textId="16CB32B3" w:rsidR="00140A47" w:rsidRPr="00913A62" w:rsidRDefault="00B7093A" w:rsidP="002F557D">
            <w:pPr>
              <w:pStyle w:val="TableCell0-2115pt"/>
            </w:pPr>
            <w:r>
              <w:t>‘</w:t>
            </w:r>
            <w:r w:rsidR="00140A47" w:rsidRPr="00913A62">
              <w:t>make dirty</w:t>
            </w:r>
            <w:r>
              <w:t>’</w:t>
            </w:r>
          </w:p>
        </w:tc>
      </w:tr>
      <w:tr w:rsidR="000418C5" w:rsidRPr="00913A62" w14:paraId="4188D938" w14:textId="77777777" w:rsidTr="000020C5">
        <w:tc>
          <w:tcPr>
            <w:tcW w:w="964" w:type="dxa"/>
            <w:shd w:val="clear" w:color="auto" w:fill="auto"/>
          </w:tcPr>
          <w:p w14:paraId="611CC90E" w14:textId="77777777" w:rsidR="000418C5" w:rsidRPr="00913A62" w:rsidRDefault="000418C5" w:rsidP="00AC23C4">
            <w:pPr>
              <w:pStyle w:val="TableCell0-2115pt"/>
              <w:ind w:left="170"/>
            </w:pPr>
          </w:p>
        </w:tc>
        <w:tc>
          <w:tcPr>
            <w:tcW w:w="1956" w:type="dxa"/>
            <w:shd w:val="clear" w:color="auto" w:fill="auto"/>
          </w:tcPr>
          <w:p w14:paraId="2859FD19" w14:textId="77777777" w:rsidR="000418C5" w:rsidRPr="00726FB2" w:rsidRDefault="000418C5" w:rsidP="002F557D">
            <w:pPr>
              <w:pStyle w:val="TableCell0-2115pt"/>
            </w:pPr>
            <w:r w:rsidRPr="00726FB2">
              <w:t>[</w:t>
            </w:r>
            <w:r w:rsidRPr="00726FB2">
              <w:rPr>
                <w:rStyle w:val="ChCharisSIL"/>
              </w:rPr>
              <w:t>ˈbi.kɪ</w:t>
            </w:r>
            <w:r w:rsidRPr="00726FB2">
              <w:rPr>
                <w:rStyle w:val="ChCharisSILBlueBold"/>
              </w:rPr>
              <w:t>ŋ</w:t>
            </w:r>
            <w:r w:rsidRPr="00726FB2">
              <w:rPr>
                <w:rStyle w:val="ChCharisSIL"/>
              </w:rPr>
              <w:t xml:space="preserve"> ˈ</w:t>
            </w:r>
            <w:r>
              <w:rPr>
                <w:rStyle w:val="ChCharisSILBlueBold"/>
              </w:rPr>
              <w:t>s</w:t>
            </w:r>
            <w:r w:rsidRPr="000418C5">
              <w:t>a</w:t>
            </w:r>
            <w:r w:rsidRPr="00726FB2">
              <w:t>]</w:t>
            </w:r>
          </w:p>
        </w:tc>
        <w:tc>
          <w:tcPr>
            <w:tcW w:w="1673" w:type="dxa"/>
            <w:shd w:val="clear" w:color="auto" w:fill="auto"/>
          </w:tcPr>
          <w:p w14:paraId="1F4F67D9" w14:textId="77777777" w:rsidR="000418C5" w:rsidRPr="00913A62" w:rsidRDefault="000418C5" w:rsidP="002F557D">
            <w:pPr>
              <w:pStyle w:val="TableCell0-2115pt"/>
              <w:rPr>
                <w:rStyle w:val="ChItalBold"/>
              </w:rPr>
            </w:pPr>
            <w:r w:rsidRPr="00913A62">
              <w:rPr>
                <w:rStyle w:val="ChItalBold"/>
              </w:rPr>
              <w:t>bikin</w:t>
            </w:r>
            <w:r>
              <w:rPr>
                <w:rStyle w:val="ChItalBold"/>
              </w:rPr>
              <w:t>g</w:t>
            </w:r>
            <w:r w:rsidR="00EA64E9">
              <w:rPr>
                <w:rStyle w:val="ChItalBold"/>
              </w:rPr>
              <w:t xml:space="preserve"> sa</w:t>
            </w:r>
          </w:p>
        </w:tc>
        <w:tc>
          <w:tcPr>
            <w:tcW w:w="1899" w:type="dxa"/>
            <w:shd w:val="clear" w:color="auto" w:fill="auto"/>
          </w:tcPr>
          <w:p w14:paraId="444FB969" w14:textId="7E79A9F3" w:rsidR="000418C5" w:rsidRPr="00913A62" w:rsidRDefault="00B7093A" w:rsidP="002F557D">
            <w:pPr>
              <w:pStyle w:val="TableCell0-2115pt"/>
            </w:pPr>
            <w:r>
              <w:t>‘</w:t>
            </w:r>
            <w:r w:rsidR="000418C5" w:rsidRPr="00913A62">
              <w:t xml:space="preserve">make </w:t>
            </w:r>
            <w:r w:rsidR="00EA64E9">
              <w:t>me</w:t>
            </w:r>
            <w:r>
              <w:t>’</w:t>
            </w:r>
          </w:p>
        </w:tc>
      </w:tr>
      <w:tr w:rsidR="00140A47" w:rsidRPr="00913A62" w14:paraId="2D445845" w14:textId="77777777" w:rsidTr="000020C5">
        <w:tc>
          <w:tcPr>
            <w:tcW w:w="964" w:type="dxa"/>
            <w:shd w:val="clear" w:color="auto" w:fill="auto"/>
          </w:tcPr>
          <w:p w14:paraId="3A021EA6" w14:textId="77777777" w:rsidR="00140A47" w:rsidRPr="00913A62" w:rsidRDefault="00140A47" w:rsidP="00AC23C4">
            <w:pPr>
              <w:pStyle w:val="TableCell0-2115pt"/>
              <w:ind w:left="170"/>
            </w:pPr>
          </w:p>
        </w:tc>
        <w:tc>
          <w:tcPr>
            <w:tcW w:w="1956" w:type="dxa"/>
            <w:shd w:val="clear" w:color="auto" w:fill="auto"/>
          </w:tcPr>
          <w:p w14:paraId="7E5E8FF5" w14:textId="77777777" w:rsidR="00140A47" w:rsidRPr="00726FB2" w:rsidRDefault="00140A47" w:rsidP="002F557D">
            <w:pPr>
              <w:pStyle w:val="TableCell0-2115pt"/>
            </w:pPr>
            <w:r w:rsidRPr="00726FB2">
              <w:t>[</w:t>
            </w:r>
            <w:r w:rsidRPr="00726FB2">
              <w:rPr>
                <w:rStyle w:val="ChCharisSIL"/>
              </w:rPr>
              <w:t>ˈbi.kɪ</w:t>
            </w:r>
            <w:r w:rsidRPr="00726FB2">
              <w:rPr>
                <w:rStyle w:val="ChCharisSILBlueBold"/>
              </w:rPr>
              <w:t>ŋ</w:t>
            </w:r>
            <w:r w:rsidRPr="00726FB2">
              <w:rPr>
                <w:rStyle w:val="ChCharisSIL"/>
              </w:rPr>
              <w:t xml:space="preserve"> ˈ</w:t>
            </w:r>
            <w:r w:rsidRPr="00726FB2">
              <w:rPr>
                <w:rStyle w:val="ChCharisSILBlueBold"/>
              </w:rPr>
              <w:t>a</w:t>
            </w:r>
            <w:r w:rsidRPr="00726FB2">
              <w:rPr>
                <w:rStyle w:val="ChCharisSIL"/>
              </w:rPr>
              <w:t>.pa</w:t>
            </w:r>
            <w:r w:rsidRPr="00726FB2">
              <w:t>]</w:t>
            </w:r>
          </w:p>
        </w:tc>
        <w:tc>
          <w:tcPr>
            <w:tcW w:w="1673" w:type="dxa"/>
            <w:shd w:val="clear" w:color="auto" w:fill="auto"/>
          </w:tcPr>
          <w:p w14:paraId="0CC5990D" w14:textId="77777777" w:rsidR="00140A47" w:rsidRPr="00913A62" w:rsidRDefault="00140A47" w:rsidP="002F557D">
            <w:pPr>
              <w:pStyle w:val="TableCell0-2115pt"/>
              <w:rPr>
                <w:rStyle w:val="ChItalBold"/>
              </w:rPr>
            </w:pPr>
            <w:r w:rsidRPr="00913A62">
              <w:rPr>
                <w:rStyle w:val="ChItalBold"/>
              </w:rPr>
              <w:t>bikin</w:t>
            </w:r>
            <w:r w:rsidR="008D5EB3">
              <w:rPr>
                <w:rStyle w:val="ChItalBold"/>
              </w:rPr>
              <w:t>g</w:t>
            </w:r>
            <w:r w:rsidRPr="00913A62">
              <w:rPr>
                <w:rStyle w:val="ChItalBold"/>
              </w:rPr>
              <w:t xml:space="preserve"> apa</w:t>
            </w:r>
          </w:p>
        </w:tc>
        <w:tc>
          <w:tcPr>
            <w:tcW w:w="1899" w:type="dxa"/>
            <w:shd w:val="clear" w:color="auto" w:fill="auto"/>
          </w:tcPr>
          <w:p w14:paraId="138D42B2" w14:textId="30C4597E" w:rsidR="00140A47" w:rsidRPr="00913A62" w:rsidRDefault="00B7093A" w:rsidP="002F557D">
            <w:pPr>
              <w:pStyle w:val="TableCell0-2115pt"/>
            </w:pPr>
            <w:r>
              <w:t>‘</w:t>
            </w:r>
            <w:r w:rsidR="00140A47" w:rsidRPr="00913A62">
              <w:t>make what</w:t>
            </w:r>
            <w:r>
              <w:t>’</w:t>
            </w:r>
          </w:p>
        </w:tc>
      </w:tr>
      <w:tr w:rsidR="00140A47" w:rsidRPr="00913A62" w14:paraId="4E514FAC" w14:textId="77777777" w:rsidTr="000020C5">
        <w:tc>
          <w:tcPr>
            <w:tcW w:w="964" w:type="dxa"/>
            <w:shd w:val="clear" w:color="auto" w:fill="auto"/>
          </w:tcPr>
          <w:p w14:paraId="31FB0BFC" w14:textId="77777777" w:rsidR="00140A47" w:rsidRPr="00913A62" w:rsidRDefault="00140A47" w:rsidP="00AC23C4">
            <w:pPr>
              <w:pStyle w:val="TableCell0-2115ptBreak"/>
              <w:ind w:left="170"/>
            </w:pPr>
          </w:p>
        </w:tc>
        <w:tc>
          <w:tcPr>
            <w:tcW w:w="1956" w:type="dxa"/>
            <w:shd w:val="clear" w:color="auto" w:fill="auto"/>
          </w:tcPr>
          <w:p w14:paraId="07078FE0" w14:textId="77777777" w:rsidR="00140A47" w:rsidRPr="00726FB2" w:rsidRDefault="00140A47" w:rsidP="002F557D">
            <w:pPr>
              <w:pStyle w:val="TableCell0-2115ptBreak"/>
            </w:pPr>
            <w:r w:rsidRPr="00726FB2">
              <w:t>[</w:t>
            </w:r>
            <w:r w:rsidRPr="00726FB2">
              <w:rPr>
                <w:rStyle w:val="ChCharisSIL"/>
              </w:rPr>
              <w:t>ˈbi.kɪ</w:t>
            </w:r>
            <w:r w:rsidRPr="00726FB2">
              <w:rPr>
                <w:rStyle w:val="ChCharisSILBlueBold"/>
              </w:rPr>
              <w:t>ŋ</w:t>
            </w:r>
            <w:r w:rsidRPr="00726FB2">
              <w:rPr>
                <w:rStyle w:val="ChCharisSIL"/>
              </w:rPr>
              <w:t>, ˈ</w:t>
            </w:r>
            <w:r w:rsidRPr="00726FB2">
              <w:rPr>
                <w:rStyle w:val="ChCharisSILBlueBold"/>
              </w:rPr>
              <w:t>m</w:t>
            </w:r>
            <w:r w:rsidRPr="00726FB2">
              <w:rPr>
                <w:rStyle w:val="ChCharisSIL"/>
              </w:rPr>
              <w:t>ɛ.mɐŋ</w:t>
            </w:r>
            <w:r w:rsidRPr="00726FB2">
              <w:t>]</w:t>
            </w:r>
          </w:p>
        </w:tc>
        <w:tc>
          <w:tcPr>
            <w:tcW w:w="1673" w:type="dxa"/>
            <w:shd w:val="clear" w:color="auto" w:fill="auto"/>
          </w:tcPr>
          <w:p w14:paraId="4827493C" w14:textId="77777777" w:rsidR="00140A47" w:rsidRPr="00913A62" w:rsidRDefault="00140A47" w:rsidP="002F557D">
            <w:pPr>
              <w:pStyle w:val="TableCell0-2115ptBreak"/>
              <w:rPr>
                <w:rStyle w:val="ChItalBold"/>
              </w:rPr>
            </w:pPr>
            <w:r w:rsidRPr="00913A62">
              <w:rPr>
                <w:rStyle w:val="ChItalBold"/>
              </w:rPr>
              <w:t>bikin</w:t>
            </w:r>
            <w:r w:rsidR="008D5EB3">
              <w:rPr>
                <w:rStyle w:val="ChItalBold"/>
              </w:rPr>
              <w:t>g</w:t>
            </w:r>
            <w:r w:rsidRPr="00913A62">
              <w:rPr>
                <w:rStyle w:val="ChItalBold"/>
              </w:rPr>
              <w:t>, memang</w:t>
            </w:r>
          </w:p>
        </w:tc>
        <w:tc>
          <w:tcPr>
            <w:tcW w:w="1899" w:type="dxa"/>
            <w:shd w:val="clear" w:color="auto" w:fill="auto"/>
          </w:tcPr>
          <w:p w14:paraId="263159DE" w14:textId="4EF569FC" w:rsidR="00140A47" w:rsidRPr="00913A62" w:rsidRDefault="00B7093A" w:rsidP="002F557D">
            <w:pPr>
              <w:pStyle w:val="TableCell0-2115ptBreak"/>
            </w:pPr>
            <w:r>
              <w:t>‘</w:t>
            </w:r>
            <w:r w:rsidR="00140A47" w:rsidRPr="00913A62">
              <w:t>make, indeed</w:t>
            </w:r>
            <w:r>
              <w:t>’</w:t>
            </w:r>
          </w:p>
        </w:tc>
      </w:tr>
      <w:tr w:rsidR="00140A47" w:rsidRPr="00913A62" w14:paraId="3C98BE73" w14:textId="77777777" w:rsidTr="000020C5">
        <w:tc>
          <w:tcPr>
            <w:tcW w:w="964" w:type="dxa"/>
            <w:shd w:val="clear" w:color="auto" w:fill="auto"/>
          </w:tcPr>
          <w:p w14:paraId="206A51E7" w14:textId="77777777" w:rsidR="00140A47" w:rsidRPr="00913A62" w:rsidRDefault="00F943EB" w:rsidP="00AC23C4">
            <w:pPr>
              <w:pStyle w:val="TableCell2-2115pt"/>
              <w:ind w:left="170"/>
            </w:pPr>
            <w:r>
              <w:t>/</w:t>
            </w:r>
            <w:r w:rsidR="00140A47" w:rsidRPr="00913A62">
              <w:rPr>
                <w:rStyle w:val="ChCharisSIL"/>
              </w:rPr>
              <w:t>ŋ</w:t>
            </w:r>
            <w:r>
              <w:t>/</w:t>
            </w:r>
          </w:p>
        </w:tc>
        <w:tc>
          <w:tcPr>
            <w:tcW w:w="1956" w:type="dxa"/>
            <w:shd w:val="clear" w:color="auto" w:fill="auto"/>
          </w:tcPr>
          <w:p w14:paraId="29D4CB48" w14:textId="77777777" w:rsidR="00140A47" w:rsidRPr="00726FB2" w:rsidRDefault="00140A47" w:rsidP="002F557D">
            <w:pPr>
              <w:pStyle w:val="TableCell2-2115pt"/>
            </w:pPr>
            <w:r w:rsidRPr="00726FB2">
              <w:t>[</w:t>
            </w:r>
            <w:r w:rsidRPr="00726FB2">
              <w:rPr>
                <w:rStyle w:val="ChCharisSIL"/>
              </w:rPr>
              <w:t>ˈbi.lɐ</w:t>
            </w:r>
            <w:r w:rsidRPr="00726FB2">
              <w:rPr>
                <w:rStyle w:val="ChCharisSILBlueBold"/>
              </w:rPr>
              <w:t>m</w:t>
            </w:r>
            <w:r w:rsidRPr="00726FB2">
              <w:rPr>
                <w:rStyle w:val="ChCharisSIL"/>
              </w:rPr>
              <w:t xml:space="preserve"> ˈ</w:t>
            </w:r>
            <w:r w:rsidRPr="00726FB2">
              <w:rPr>
                <w:rStyle w:val="ChCharisSILBlueBold"/>
              </w:rPr>
              <w:t>b</w:t>
            </w:r>
            <w:r w:rsidRPr="00726FB2">
              <w:rPr>
                <w:rStyle w:val="ChCharisSIL"/>
              </w:rPr>
              <w:t>a.pa</w:t>
            </w:r>
            <w:r w:rsidRPr="00726FB2">
              <w:t>]</w:t>
            </w:r>
          </w:p>
        </w:tc>
        <w:tc>
          <w:tcPr>
            <w:tcW w:w="1673" w:type="dxa"/>
            <w:shd w:val="clear" w:color="auto" w:fill="auto"/>
          </w:tcPr>
          <w:p w14:paraId="6387641E" w14:textId="77777777" w:rsidR="00140A47" w:rsidRPr="00913A62" w:rsidRDefault="00140A47" w:rsidP="002F557D">
            <w:pPr>
              <w:pStyle w:val="TableCell2-2115pt"/>
              <w:rPr>
                <w:rStyle w:val="ChItalBold"/>
              </w:rPr>
            </w:pPr>
            <w:r w:rsidRPr="00913A62">
              <w:rPr>
                <w:rStyle w:val="ChItalBold"/>
              </w:rPr>
              <w:t>bilang bapa</w:t>
            </w:r>
          </w:p>
        </w:tc>
        <w:tc>
          <w:tcPr>
            <w:tcW w:w="1899" w:type="dxa"/>
            <w:shd w:val="clear" w:color="auto" w:fill="auto"/>
          </w:tcPr>
          <w:p w14:paraId="5C18C05E" w14:textId="5DF4BBE2" w:rsidR="00140A47" w:rsidRPr="00913A62" w:rsidRDefault="00B7093A" w:rsidP="002F557D">
            <w:pPr>
              <w:pStyle w:val="TableCell2-2115pt"/>
            </w:pPr>
            <w:r>
              <w:t>‘</w:t>
            </w:r>
            <w:r w:rsidR="00140A47" w:rsidRPr="00913A62">
              <w:t>tell father</w:t>
            </w:r>
            <w:r>
              <w:t>’</w:t>
            </w:r>
          </w:p>
        </w:tc>
      </w:tr>
      <w:tr w:rsidR="00140A47" w:rsidRPr="00913A62" w14:paraId="08031F2D" w14:textId="77777777" w:rsidTr="000020C5">
        <w:tc>
          <w:tcPr>
            <w:tcW w:w="964" w:type="dxa"/>
            <w:shd w:val="clear" w:color="auto" w:fill="auto"/>
          </w:tcPr>
          <w:p w14:paraId="4ACF159F" w14:textId="77777777" w:rsidR="00140A47" w:rsidRPr="00913A62" w:rsidRDefault="00140A47" w:rsidP="00AC23C4">
            <w:pPr>
              <w:pStyle w:val="TableCell0-2115pt"/>
              <w:ind w:left="170"/>
            </w:pPr>
          </w:p>
        </w:tc>
        <w:tc>
          <w:tcPr>
            <w:tcW w:w="1956" w:type="dxa"/>
            <w:shd w:val="clear" w:color="auto" w:fill="auto"/>
          </w:tcPr>
          <w:p w14:paraId="057D586C" w14:textId="77777777" w:rsidR="00140A47" w:rsidRPr="00726FB2" w:rsidRDefault="00140A47" w:rsidP="002F557D">
            <w:pPr>
              <w:pStyle w:val="TableCell0-2115pt"/>
            </w:pPr>
            <w:r w:rsidRPr="00726FB2">
              <w:t>[</w:t>
            </w:r>
            <w:r w:rsidRPr="00726FB2">
              <w:rPr>
                <w:rStyle w:val="ChCharisSIL"/>
              </w:rPr>
              <w:t>ˈbi.lɐ</w:t>
            </w:r>
            <w:r w:rsidRPr="00726FB2">
              <w:rPr>
                <w:rStyle w:val="ChCharisSILBlueBold"/>
              </w:rPr>
              <w:t>n</w:t>
            </w:r>
            <w:r w:rsidRPr="00726FB2">
              <w:rPr>
                <w:rStyle w:val="ChCharisSIL"/>
              </w:rPr>
              <w:t xml:space="preserve"> ˈ</w:t>
            </w:r>
            <w:r w:rsidRPr="00726FB2">
              <w:rPr>
                <w:rStyle w:val="ChCharisSILBlueBold"/>
              </w:rPr>
              <w:t>d</w:t>
            </w:r>
            <w:r w:rsidRPr="00726FB2">
              <w:rPr>
                <w:rStyle w:val="ChCharisSIL"/>
              </w:rPr>
              <w:t>ɪ.a</w:t>
            </w:r>
            <w:r w:rsidRPr="00726FB2">
              <w:t>]</w:t>
            </w:r>
          </w:p>
        </w:tc>
        <w:tc>
          <w:tcPr>
            <w:tcW w:w="1673" w:type="dxa"/>
            <w:shd w:val="clear" w:color="auto" w:fill="auto"/>
          </w:tcPr>
          <w:p w14:paraId="34B5CAAD" w14:textId="77777777" w:rsidR="00140A47" w:rsidRPr="00913A62" w:rsidRDefault="00140A47" w:rsidP="002F557D">
            <w:pPr>
              <w:pStyle w:val="TableCell0-2115pt"/>
              <w:rPr>
                <w:rStyle w:val="ChItalBold"/>
              </w:rPr>
            </w:pPr>
            <w:r w:rsidRPr="00913A62">
              <w:rPr>
                <w:rStyle w:val="ChItalBold"/>
              </w:rPr>
              <w:t>bilang dia</w:t>
            </w:r>
          </w:p>
        </w:tc>
        <w:tc>
          <w:tcPr>
            <w:tcW w:w="1899" w:type="dxa"/>
            <w:shd w:val="clear" w:color="auto" w:fill="auto"/>
          </w:tcPr>
          <w:p w14:paraId="3D2D2577" w14:textId="39962451" w:rsidR="00140A47" w:rsidRPr="00913A62" w:rsidRDefault="00B7093A" w:rsidP="002F557D">
            <w:pPr>
              <w:pStyle w:val="TableCell0-2115pt"/>
            </w:pPr>
            <w:r>
              <w:t>‘</w:t>
            </w:r>
            <w:r w:rsidR="00140A47" w:rsidRPr="00913A62">
              <w:t>tell him/her</w:t>
            </w:r>
            <w:r>
              <w:t>’</w:t>
            </w:r>
          </w:p>
        </w:tc>
      </w:tr>
      <w:tr w:rsidR="00140A47" w:rsidRPr="00913A62" w14:paraId="7B8524AE" w14:textId="77777777" w:rsidTr="000020C5">
        <w:tc>
          <w:tcPr>
            <w:tcW w:w="964" w:type="dxa"/>
            <w:shd w:val="clear" w:color="auto" w:fill="auto"/>
          </w:tcPr>
          <w:p w14:paraId="7ACFA5C2" w14:textId="77777777" w:rsidR="00140A47" w:rsidRPr="00913A62" w:rsidRDefault="00140A47" w:rsidP="00AC23C4">
            <w:pPr>
              <w:pStyle w:val="TableCell0-2115pt"/>
              <w:ind w:left="170"/>
            </w:pPr>
          </w:p>
        </w:tc>
        <w:tc>
          <w:tcPr>
            <w:tcW w:w="1956" w:type="dxa"/>
            <w:shd w:val="clear" w:color="auto" w:fill="auto"/>
          </w:tcPr>
          <w:p w14:paraId="0B170E52" w14:textId="77777777" w:rsidR="00140A47" w:rsidRPr="00726FB2" w:rsidRDefault="00140A47" w:rsidP="002F557D">
            <w:pPr>
              <w:pStyle w:val="TableCell0-2115pt"/>
            </w:pPr>
            <w:r w:rsidRPr="00726FB2">
              <w:t>[</w:t>
            </w:r>
            <w:r w:rsidRPr="00726FB2">
              <w:rPr>
                <w:rStyle w:val="ChCharisSIL"/>
              </w:rPr>
              <w:t>ˈbi.lɐ</w:t>
            </w:r>
            <w:r w:rsidRPr="00726FB2">
              <w:rPr>
                <w:rStyle w:val="ChCharisSILBlueBold"/>
              </w:rPr>
              <w:t>ŋ</w:t>
            </w:r>
            <w:r w:rsidRPr="00726FB2">
              <w:rPr>
                <w:rStyle w:val="ChCharisSIL"/>
              </w:rPr>
              <w:t xml:space="preserve"> ˈ</w:t>
            </w:r>
            <w:r w:rsidRPr="00726FB2">
              <w:rPr>
                <w:rStyle w:val="ChCharisSILBlueBold"/>
              </w:rPr>
              <w:t>k</w:t>
            </w:r>
            <w:r w:rsidRPr="00726FB2">
              <w:rPr>
                <w:rStyle w:val="ChCharisSIL"/>
              </w:rPr>
              <w:t>a.ka</w:t>
            </w:r>
            <w:r w:rsidRPr="00726FB2">
              <w:t>]</w:t>
            </w:r>
          </w:p>
        </w:tc>
        <w:tc>
          <w:tcPr>
            <w:tcW w:w="1673" w:type="dxa"/>
            <w:shd w:val="clear" w:color="auto" w:fill="auto"/>
          </w:tcPr>
          <w:p w14:paraId="0E8D2999" w14:textId="77777777" w:rsidR="00140A47" w:rsidRPr="00913A62" w:rsidRDefault="00140A47" w:rsidP="002F557D">
            <w:pPr>
              <w:pStyle w:val="TableCell0-2115pt"/>
              <w:rPr>
                <w:rStyle w:val="ChItalBold"/>
              </w:rPr>
            </w:pPr>
            <w:r w:rsidRPr="00913A62">
              <w:rPr>
                <w:rStyle w:val="ChItalBold"/>
              </w:rPr>
              <w:t>bilang kaka</w:t>
            </w:r>
          </w:p>
        </w:tc>
        <w:tc>
          <w:tcPr>
            <w:tcW w:w="1899" w:type="dxa"/>
            <w:shd w:val="clear" w:color="auto" w:fill="auto"/>
          </w:tcPr>
          <w:p w14:paraId="588182D6" w14:textId="0DCA36CC" w:rsidR="00140A47" w:rsidRPr="00913A62" w:rsidRDefault="00B7093A" w:rsidP="002F557D">
            <w:pPr>
              <w:pStyle w:val="TableCell0-2115pt"/>
            </w:pPr>
            <w:r>
              <w:t>‘</w:t>
            </w:r>
            <w:r w:rsidR="00140A47" w:rsidRPr="00913A62">
              <w:t>tell older sibling</w:t>
            </w:r>
            <w:r>
              <w:t>’</w:t>
            </w:r>
          </w:p>
        </w:tc>
      </w:tr>
      <w:tr w:rsidR="00847468" w:rsidRPr="00913A62" w14:paraId="014CA97A" w14:textId="77777777" w:rsidTr="000020C5">
        <w:tc>
          <w:tcPr>
            <w:tcW w:w="964" w:type="dxa"/>
            <w:shd w:val="clear" w:color="auto" w:fill="auto"/>
          </w:tcPr>
          <w:p w14:paraId="3DDD185A" w14:textId="77777777" w:rsidR="00847468" w:rsidRPr="00913A62" w:rsidRDefault="00847468" w:rsidP="00AC23C4">
            <w:pPr>
              <w:pStyle w:val="TableCell0-2115pt"/>
              <w:ind w:left="170"/>
            </w:pPr>
          </w:p>
        </w:tc>
        <w:tc>
          <w:tcPr>
            <w:tcW w:w="1956" w:type="dxa"/>
            <w:shd w:val="clear" w:color="auto" w:fill="auto"/>
          </w:tcPr>
          <w:p w14:paraId="65FC1952" w14:textId="77777777" w:rsidR="00847468" w:rsidRPr="00726FB2" w:rsidRDefault="00847468" w:rsidP="002F557D">
            <w:pPr>
              <w:pStyle w:val="TableCell0-2115pt"/>
            </w:pPr>
            <w:r w:rsidRPr="00726FB2">
              <w:t>[</w:t>
            </w:r>
            <w:r w:rsidRPr="00726FB2">
              <w:rPr>
                <w:rStyle w:val="ChCharisSIL"/>
              </w:rPr>
              <w:t>ˈbi.lɐ</w:t>
            </w:r>
            <w:r w:rsidRPr="00726FB2">
              <w:rPr>
                <w:rStyle w:val="ChCharisSILBlueBold"/>
              </w:rPr>
              <w:t>ŋ</w:t>
            </w:r>
            <w:r w:rsidRPr="00726FB2">
              <w:rPr>
                <w:rStyle w:val="ChCharisSIL"/>
              </w:rPr>
              <w:t xml:space="preserve"> ˈ</w:t>
            </w:r>
            <w:r>
              <w:rPr>
                <w:rStyle w:val="ChCharisSILBlueBold"/>
              </w:rPr>
              <w:t>s</w:t>
            </w:r>
            <w:r w:rsidRPr="000418C5">
              <w:t>a</w:t>
            </w:r>
            <w:r w:rsidRPr="00726FB2">
              <w:rPr>
                <w:rStyle w:val="ChCharisSIL"/>
              </w:rPr>
              <w:t>.</w:t>
            </w:r>
            <w:r>
              <w:rPr>
                <w:rStyle w:val="ChCharisSIL"/>
              </w:rPr>
              <w:t>ma</w:t>
            </w:r>
            <w:r w:rsidRPr="00726FB2">
              <w:t>]</w:t>
            </w:r>
          </w:p>
        </w:tc>
        <w:tc>
          <w:tcPr>
            <w:tcW w:w="1673" w:type="dxa"/>
            <w:shd w:val="clear" w:color="auto" w:fill="auto"/>
          </w:tcPr>
          <w:p w14:paraId="13645CD2" w14:textId="77777777" w:rsidR="00847468" w:rsidRPr="00913A62" w:rsidRDefault="00847468" w:rsidP="002F557D">
            <w:pPr>
              <w:pStyle w:val="TableCell0-2115pt"/>
              <w:rPr>
                <w:rStyle w:val="ChItalBold"/>
              </w:rPr>
            </w:pPr>
            <w:r w:rsidRPr="00913A62">
              <w:rPr>
                <w:rStyle w:val="ChItalBold"/>
              </w:rPr>
              <w:t xml:space="preserve">bilang </w:t>
            </w:r>
            <w:r>
              <w:rPr>
                <w:rStyle w:val="ChItalBold"/>
              </w:rPr>
              <w:t>sama</w:t>
            </w:r>
          </w:p>
        </w:tc>
        <w:tc>
          <w:tcPr>
            <w:tcW w:w="1899" w:type="dxa"/>
            <w:shd w:val="clear" w:color="auto" w:fill="auto"/>
          </w:tcPr>
          <w:p w14:paraId="0C49ABB3" w14:textId="4269CA23" w:rsidR="00847468" w:rsidRPr="00913A62" w:rsidRDefault="00B7093A" w:rsidP="002F557D">
            <w:pPr>
              <w:pStyle w:val="TableCell0-2115pt"/>
            </w:pPr>
            <w:r>
              <w:t>‘</w:t>
            </w:r>
            <w:r w:rsidR="00847468" w:rsidRPr="00913A62">
              <w:t xml:space="preserve">say </w:t>
            </w:r>
            <w:r w:rsidR="00847468">
              <w:t>to</w:t>
            </w:r>
            <w:r>
              <w:t>’</w:t>
            </w:r>
          </w:p>
        </w:tc>
      </w:tr>
      <w:tr w:rsidR="000418C5" w:rsidRPr="00913A62" w14:paraId="6D1176A2" w14:textId="77777777" w:rsidTr="000020C5">
        <w:tc>
          <w:tcPr>
            <w:tcW w:w="964" w:type="dxa"/>
            <w:shd w:val="clear" w:color="auto" w:fill="auto"/>
          </w:tcPr>
          <w:p w14:paraId="750E70AE" w14:textId="77777777" w:rsidR="000418C5" w:rsidRPr="00913A62" w:rsidRDefault="000418C5" w:rsidP="00AC23C4">
            <w:pPr>
              <w:pStyle w:val="TableCell0-2115pt"/>
              <w:ind w:left="170"/>
            </w:pPr>
          </w:p>
        </w:tc>
        <w:tc>
          <w:tcPr>
            <w:tcW w:w="1956" w:type="dxa"/>
            <w:shd w:val="clear" w:color="auto" w:fill="auto"/>
          </w:tcPr>
          <w:p w14:paraId="4605A85E" w14:textId="77777777" w:rsidR="000418C5" w:rsidRPr="00726FB2" w:rsidRDefault="000418C5" w:rsidP="002F557D">
            <w:pPr>
              <w:pStyle w:val="TableCell0-2115pt"/>
            </w:pPr>
            <w:r w:rsidRPr="00726FB2">
              <w:t>[</w:t>
            </w:r>
            <w:r w:rsidRPr="00726FB2">
              <w:rPr>
                <w:rStyle w:val="ChCharisSIL"/>
              </w:rPr>
              <w:t>ˈbi.lɐ</w:t>
            </w:r>
            <w:r w:rsidRPr="00726FB2">
              <w:rPr>
                <w:rStyle w:val="ChCharisSILBlueBold"/>
              </w:rPr>
              <w:t>ŋ</w:t>
            </w:r>
            <w:r w:rsidRPr="00726FB2">
              <w:rPr>
                <w:rStyle w:val="ChCharisSIL"/>
              </w:rPr>
              <w:t xml:space="preserve"> ˈ</w:t>
            </w:r>
            <w:r w:rsidRPr="00726FB2">
              <w:rPr>
                <w:rStyle w:val="ChCharisSILBlueBold"/>
              </w:rPr>
              <w:t>i</w:t>
            </w:r>
            <w:r w:rsidRPr="00726FB2">
              <w:rPr>
                <w:rStyle w:val="ChCharisSIL"/>
              </w:rPr>
              <w:t>.ni</w:t>
            </w:r>
            <w:r w:rsidRPr="00726FB2">
              <w:t>]</w:t>
            </w:r>
          </w:p>
        </w:tc>
        <w:tc>
          <w:tcPr>
            <w:tcW w:w="1673" w:type="dxa"/>
            <w:shd w:val="clear" w:color="auto" w:fill="auto"/>
          </w:tcPr>
          <w:p w14:paraId="6218E567" w14:textId="77777777" w:rsidR="000418C5" w:rsidRPr="00913A62" w:rsidRDefault="000418C5" w:rsidP="002F557D">
            <w:pPr>
              <w:pStyle w:val="TableCell0-2115pt"/>
              <w:rPr>
                <w:rStyle w:val="ChItalBold"/>
              </w:rPr>
            </w:pPr>
            <w:r w:rsidRPr="00913A62">
              <w:rPr>
                <w:rStyle w:val="ChItalBold"/>
              </w:rPr>
              <w:t>bilang ini</w:t>
            </w:r>
          </w:p>
        </w:tc>
        <w:tc>
          <w:tcPr>
            <w:tcW w:w="1899" w:type="dxa"/>
            <w:shd w:val="clear" w:color="auto" w:fill="auto"/>
          </w:tcPr>
          <w:p w14:paraId="702596A7" w14:textId="51307D89" w:rsidR="000418C5" w:rsidRPr="00913A62" w:rsidRDefault="00B7093A" w:rsidP="002F557D">
            <w:pPr>
              <w:pStyle w:val="TableCell0-2115pt"/>
            </w:pPr>
            <w:r>
              <w:t>‘</w:t>
            </w:r>
            <w:r w:rsidR="000418C5" w:rsidRPr="00913A62">
              <w:t>say this</w:t>
            </w:r>
            <w:r>
              <w:t>’</w:t>
            </w:r>
          </w:p>
        </w:tc>
      </w:tr>
      <w:tr w:rsidR="00140A47" w:rsidRPr="00913A62" w14:paraId="70C13ACD" w14:textId="77777777" w:rsidTr="000020C5">
        <w:tc>
          <w:tcPr>
            <w:tcW w:w="964" w:type="dxa"/>
            <w:shd w:val="clear" w:color="auto" w:fill="auto"/>
          </w:tcPr>
          <w:p w14:paraId="52010954" w14:textId="77777777" w:rsidR="00140A47" w:rsidRPr="00913A62" w:rsidRDefault="00140A47" w:rsidP="00AC23C4">
            <w:pPr>
              <w:pStyle w:val="TableCell0-2115ptBreak"/>
              <w:ind w:left="170"/>
            </w:pPr>
          </w:p>
        </w:tc>
        <w:tc>
          <w:tcPr>
            <w:tcW w:w="1956" w:type="dxa"/>
            <w:shd w:val="clear" w:color="auto" w:fill="auto"/>
          </w:tcPr>
          <w:p w14:paraId="0CCFCBB0" w14:textId="77777777" w:rsidR="00140A47" w:rsidRPr="00726FB2" w:rsidRDefault="00140A47" w:rsidP="002F557D">
            <w:pPr>
              <w:pStyle w:val="TableCell0-2115ptBreak"/>
            </w:pPr>
            <w:r w:rsidRPr="00726FB2">
              <w:t>[</w:t>
            </w:r>
            <w:r w:rsidRPr="00726FB2">
              <w:rPr>
                <w:rStyle w:val="ChCharisSIL"/>
              </w:rPr>
              <w:t>ˈbi.lɐ</w:t>
            </w:r>
            <w:r w:rsidRPr="00726FB2">
              <w:rPr>
                <w:rStyle w:val="ChCharisSILBlueBold"/>
              </w:rPr>
              <w:t>ŋ</w:t>
            </w:r>
            <w:r w:rsidRPr="00726FB2">
              <w:rPr>
                <w:rStyle w:val="ChCharisSIL"/>
              </w:rPr>
              <w:t>, ˈ</w:t>
            </w:r>
            <w:r w:rsidRPr="00726FB2">
              <w:rPr>
                <w:rStyle w:val="ChCharisSILBlueBold"/>
              </w:rPr>
              <w:t>b</w:t>
            </w:r>
            <w:r w:rsidRPr="00726FB2">
              <w:rPr>
                <w:rStyle w:val="ChCharisSIL"/>
              </w:rPr>
              <w:t>lʊm</w:t>
            </w:r>
            <w:r w:rsidRPr="00726FB2">
              <w:t>]</w:t>
            </w:r>
          </w:p>
        </w:tc>
        <w:tc>
          <w:tcPr>
            <w:tcW w:w="1673" w:type="dxa"/>
            <w:shd w:val="clear" w:color="auto" w:fill="auto"/>
          </w:tcPr>
          <w:p w14:paraId="1AC5CF32" w14:textId="77777777" w:rsidR="00140A47" w:rsidRPr="00913A62" w:rsidRDefault="00140A47" w:rsidP="002F557D">
            <w:pPr>
              <w:pStyle w:val="TableCell0-2115ptBreak"/>
              <w:rPr>
                <w:rStyle w:val="ChItalBold"/>
              </w:rPr>
            </w:pPr>
            <w:r w:rsidRPr="00913A62">
              <w:rPr>
                <w:rStyle w:val="ChItalBold"/>
              </w:rPr>
              <w:t>bilang, blum</w:t>
            </w:r>
          </w:p>
        </w:tc>
        <w:tc>
          <w:tcPr>
            <w:tcW w:w="1899" w:type="dxa"/>
            <w:shd w:val="clear" w:color="auto" w:fill="auto"/>
          </w:tcPr>
          <w:p w14:paraId="31AA63BE" w14:textId="3314820D" w:rsidR="00140A47" w:rsidRPr="00913A62" w:rsidRDefault="00B7093A" w:rsidP="002F557D">
            <w:pPr>
              <w:pStyle w:val="TableCell0-2115ptBreak"/>
            </w:pPr>
            <w:r>
              <w:t>‘</w:t>
            </w:r>
            <w:r w:rsidR="00140A47" w:rsidRPr="00913A62">
              <w:t>say, not yet</w:t>
            </w:r>
            <w:r>
              <w:t>’</w:t>
            </w:r>
          </w:p>
        </w:tc>
      </w:tr>
    </w:tbl>
    <w:p w14:paraId="3FF9AEF4" w14:textId="77777777" w:rsidR="00F532BA" w:rsidRDefault="00F532BA" w:rsidP="00942139">
      <w:pPr>
        <w:pStyle w:val="Body0015after05before115pt"/>
      </w:pPr>
      <w:r>
        <w:t xml:space="preserve">In summary, </w:t>
      </w:r>
      <w:r w:rsidRPr="00913A62">
        <w:t xml:space="preserve">the data presented in </w:t>
      </w:r>
      <w:r w:rsidRPr="00913A62">
        <w:fldChar w:fldCharType="begin"/>
      </w:r>
      <w:r w:rsidRPr="00913A62">
        <w:instrText xml:space="preserve"> REF _Ref330540106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0</w:t>
      </w:r>
      <w:r w:rsidRPr="00913A62">
        <w:fldChar w:fldCharType="end"/>
      </w:r>
      <w:r w:rsidRPr="00913A62">
        <w:t xml:space="preserve"> </w:t>
      </w:r>
      <w:r>
        <w:t xml:space="preserve">and </w:t>
      </w:r>
      <w:r w:rsidRPr="00913A62">
        <w:fldChar w:fldCharType="begin"/>
      </w:r>
      <w:r w:rsidRPr="00913A62">
        <w:instrText xml:space="preserve"> REF _Ref330230611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1</w:t>
      </w:r>
      <w:r w:rsidRPr="00913A62">
        <w:fldChar w:fldCharType="end"/>
      </w:r>
      <w:r>
        <w:t xml:space="preserve"> show that Papuan Malay has only two underlying nasals in the coda position, namely bilabial /</w:t>
      </w:r>
      <w:r w:rsidRPr="001C6E34">
        <w:rPr>
          <w:rStyle w:val="ChCharisSIL"/>
        </w:rPr>
        <w:t>m</w:t>
      </w:r>
      <w:r>
        <w:t>/ and velar /</w:t>
      </w:r>
      <w:r w:rsidRPr="001C6E34">
        <w:rPr>
          <w:rStyle w:val="ChCharisSIL"/>
        </w:rPr>
        <w:t>ŋ</w:t>
      </w:r>
      <w:r>
        <w:t>/, with the latter assimilating to a following stop or affricate.</w:t>
      </w:r>
    </w:p>
    <w:p w14:paraId="68B99071" w14:textId="77777777" w:rsidR="00140A47" w:rsidRPr="00913A62" w:rsidRDefault="00140A47" w:rsidP="00140A47">
      <w:pPr>
        <w:pStyle w:val="Heading3"/>
      </w:pPr>
      <w:bookmarkStart w:id="894" w:name="_Ref337886849"/>
      <w:bookmarkStart w:id="895" w:name="_Toc440455520"/>
      <w:r w:rsidRPr="00913A62">
        <w:t>Tap/trill alternation</w:t>
      </w:r>
      <w:bookmarkEnd w:id="894"/>
      <w:r w:rsidRPr="00913A62">
        <w:rPr>
          <w:lang w:eastAsia="en-US"/>
        </w:rPr>
        <w:t xml:space="preserve"> of the alveolar rhotic</w:t>
      </w:r>
      <w:bookmarkEnd w:id="895"/>
    </w:p>
    <w:p w14:paraId="31E73C08" w14:textId="620A2591" w:rsidR="00140A47" w:rsidRDefault="00140A47" w:rsidP="004D1E79">
      <w:pPr>
        <w:pStyle w:val="Body0010after115pt"/>
        <w:rPr>
          <w:lang w:eastAsia="ko-KR"/>
        </w:rPr>
      </w:pPr>
      <w:r w:rsidRPr="00913A62">
        <w:t>The rhotic /r/ is most commonly realized as the voiced alveolar trill [</w:t>
      </w:r>
      <w:r w:rsidRPr="00913A62">
        <w:rPr>
          <w:rStyle w:val="ChCharisSIL"/>
        </w:rPr>
        <w:t>r</w:t>
      </w:r>
      <w:r w:rsidRPr="00913A62">
        <w:t>]. In inter-vocalic position, however, the rhotic is realized as the voiced tap [</w:t>
      </w:r>
      <w:r w:rsidRPr="00913A62">
        <w:rPr>
          <w:rStyle w:val="ChCharisSIL"/>
        </w:rPr>
        <w:t>ɾ</w:t>
      </w:r>
      <w:r w:rsidRPr="00913A62">
        <w:t xml:space="preserve">] as illustrated in </w:t>
      </w:r>
      <w:r w:rsidRPr="00913A62">
        <w:fldChar w:fldCharType="begin"/>
      </w:r>
      <w:r w:rsidRPr="00913A62">
        <w:instrText xml:space="preserve"> REF _Ref331238799 \h </w:instrText>
      </w:r>
      <w:r>
        <w:instrText xml:space="preserve"> \* MERGEFORMAT </w:instrText>
      </w:r>
      <w:r w:rsidRPr="00913A62">
        <w:fldChar w:fldCharType="separate"/>
      </w:r>
      <w:r w:rsidR="00154D81" w:rsidRPr="00913A62">
        <w:t>(</w:t>
      </w:r>
      <w:r w:rsidR="00154D81">
        <w:t>1</w:t>
      </w:r>
      <w:r w:rsidR="00154D81" w:rsidRPr="00913A62">
        <w:t>)</w:t>
      </w:r>
      <w:r w:rsidRPr="00913A62">
        <w:fldChar w:fldCharType="end"/>
      </w:r>
      <w:r w:rsidRPr="00913A62">
        <w:t xml:space="preserve"> and </w:t>
      </w:r>
      <w:r w:rsidRPr="00913A62">
        <w:fldChar w:fldCharType="begin"/>
      </w:r>
      <w:r w:rsidRPr="00913A62">
        <w:instrText xml:space="preserve"> REF _Ref332110989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2</w:t>
      </w:r>
      <w:r w:rsidRPr="00913A62">
        <w:fldChar w:fldCharType="end"/>
      </w:r>
      <w:r w:rsidRPr="00913A62">
        <w:t>.</w:t>
      </w:r>
      <w:r w:rsidR="00D23CCD">
        <w:rPr>
          <w:rStyle w:val="FootnoteReference"/>
        </w:rPr>
        <w:footnoteReference w:id="68"/>
      </w:r>
      <w:r w:rsidRPr="00913A62">
        <w:t xml:space="preserve"> In the C</w:t>
      </w:r>
      <w:r w:rsidRPr="00913A62">
        <w:rPr>
          <w:vertAlign w:val="subscript"/>
        </w:rPr>
        <w:t>2</w:t>
      </w:r>
      <w:r w:rsidRPr="00913A62">
        <w:t xml:space="preserve"> position in CC clusters, the rhotic is also most commonly realized as the voiced trill </w:t>
      </w:r>
      <w:r w:rsidRPr="00913A62">
        <w:rPr>
          <w:lang w:eastAsia="ko-KR"/>
        </w:rPr>
        <w:t>[r]. The voiced tap, however, is also quiet common in this position.</w:t>
      </w:r>
    </w:p>
    <w:tbl>
      <w:tblPr>
        <w:tblW w:w="6735" w:type="dxa"/>
        <w:tblCellMar>
          <w:left w:w="40" w:type="dxa"/>
          <w:right w:w="40" w:type="dxa"/>
        </w:tblCellMar>
        <w:tblLook w:val="01E0" w:firstRow="1" w:lastRow="1" w:firstColumn="1" w:lastColumn="1" w:noHBand="0" w:noVBand="0"/>
      </w:tblPr>
      <w:tblGrid>
        <w:gridCol w:w="706"/>
        <w:gridCol w:w="467"/>
        <w:gridCol w:w="90"/>
        <w:gridCol w:w="420"/>
        <w:gridCol w:w="284"/>
        <w:gridCol w:w="482"/>
        <w:gridCol w:w="444"/>
        <w:gridCol w:w="159"/>
        <w:gridCol w:w="683"/>
        <w:gridCol w:w="249"/>
        <w:gridCol w:w="109"/>
        <w:gridCol w:w="920"/>
        <w:gridCol w:w="94"/>
        <w:gridCol w:w="190"/>
        <w:gridCol w:w="661"/>
        <w:gridCol w:w="777"/>
      </w:tblGrid>
      <w:tr w:rsidR="00D23CCD" w:rsidRPr="00AC23C4" w14:paraId="62F0C9AA" w14:textId="77777777" w:rsidTr="00A4157F">
        <w:tc>
          <w:tcPr>
            <w:tcW w:w="709" w:type="dxa"/>
            <w:shd w:val="clear" w:color="auto" w:fill="auto"/>
          </w:tcPr>
          <w:p w14:paraId="1DD9DD68" w14:textId="5151382E" w:rsidR="00D23CCD" w:rsidRPr="00913A62" w:rsidRDefault="00D23CCD" w:rsidP="00D23CCD">
            <w:pPr>
              <w:pStyle w:val="O0Nwnext"/>
            </w:pPr>
            <w:bookmarkStart w:id="896" w:name="_Ref322004369"/>
            <w:bookmarkStart w:id="897" w:name="_Ref331238799"/>
            <w:r w:rsidRPr="00913A62">
              <w:lastRenderedPageBreak/>
              <w:t>(</w:t>
            </w:r>
            <w:fldSimple w:instr=" SEQ ( \* ARABIC \s 1 ">
              <w:r w:rsidR="00154D81">
                <w:rPr>
                  <w:noProof/>
                </w:rPr>
                <w:t>1</w:t>
              </w:r>
            </w:fldSimple>
            <w:bookmarkEnd w:id="896"/>
            <w:r w:rsidRPr="00913A62">
              <w:t>)</w:t>
            </w:r>
            <w:bookmarkEnd w:id="897"/>
          </w:p>
        </w:tc>
        <w:tc>
          <w:tcPr>
            <w:tcW w:w="467" w:type="dxa"/>
            <w:shd w:val="clear" w:color="auto" w:fill="auto"/>
          </w:tcPr>
          <w:p w14:paraId="4A0F9182" w14:textId="3AB9A889" w:rsidR="00D23CCD" w:rsidRPr="00913A62" w:rsidRDefault="00D23CCD" w:rsidP="00D23CCD">
            <w:pPr>
              <w:pStyle w:val="Text"/>
            </w:pPr>
            <w:r>
              <w:t>ta</w:t>
            </w:r>
          </w:p>
        </w:tc>
        <w:tc>
          <w:tcPr>
            <w:tcW w:w="510" w:type="dxa"/>
            <w:gridSpan w:val="2"/>
            <w:shd w:val="clear" w:color="auto" w:fill="auto"/>
          </w:tcPr>
          <w:p w14:paraId="524E00F1" w14:textId="7F836C01" w:rsidR="00D23CCD" w:rsidRPr="00913A62" w:rsidRDefault="00D23CCD" w:rsidP="00D23CCD">
            <w:pPr>
              <w:pStyle w:val="Text"/>
            </w:pPr>
            <w:r>
              <w:t>pake</w:t>
            </w:r>
          </w:p>
        </w:tc>
        <w:tc>
          <w:tcPr>
            <w:tcW w:w="284" w:type="dxa"/>
            <w:shd w:val="clear" w:color="auto" w:fill="auto"/>
          </w:tcPr>
          <w:p w14:paraId="1586F9CA" w14:textId="4363F1F4" w:rsidR="00D23CCD" w:rsidRPr="00913A62" w:rsidRDefault="00D23CCD" w:rsidP="00D23CCD">
            <w:pPr>
              <w:pStyle w:val="Text"/>
            </w:pPr>
            <w:r>
              <w:t>…</w:t>
            </w:r>
          </w:p>
        </w:tc>
        <w:tc>
          <w:tcPr>
            <w:tcW w:w="926" w:type="dxa"/>
            <w:gridSpan w:val="2"/>
            <w:shd w:val="clear" w:color="auto" w:fill="auto"/>
          </w:tcPr>
          <w:p w14:paraId="762984DC" w14:textId="6C45EA84" w:rsidR="00D23CCD" w:rsidRPr="00D23CCD" w:rsidRDefault="00D23CCD" w:rsidP="00D23CCD">
            <w:pPr>
              <w:pStyle w:val="Text"/>
            </w:pPr>
            <w:r>
              <w:t>garam</w:t>
            </w:r>
          </w:p>
        </w:tc>
        <w:tc>
          <w:tcPr>
            <w:tcW w:w="1091" w:type="dxa"/>
            <w:gridSpan w:val="3"/>
            <w:shd w:val="clear" w:color="auto" w:fill="auto"/>
          </w:tcPr>
          <w:p w14:paraId="31DADAE4" w14:textId="5142B1BA" w:rsidR="00D23CCD" w:rsidRPr="00913A62" w:rsidRDefault="00D23CCD" w:rsidP="00D23CCD">
            <w:pPr>
              <w:pStyle w:val="Text"/>
            </w:pPr>
            <w:r>
              <w:t>srey</w:t>
            </w:r>
          </w:p>
        </w:tc>
        <w:tc>
          <w:tcPr>
            <w:tcW w:w="1030" w:type="dxa"/>
            <w:gridSpan w:val="2"/>
            <w:shd w:val="clear" w:color="auto" w:fill="auto"/>
          </w:tcPr>
          <w:p w14:paraId="340C371E" w14:textId="06A91C71" w:rsidR="00D23CCD" w:rsidRPr="00D23CCD" w:rsidRDefault="00D23CCD" w:rsidP="00D23CCD">
            <w:pPr>
              <w:pStyle w:val="Text"/>
            </w:pPr>
            <w:r w:rsidRPr="00D23CCD">
              <w:t>rica</w:t>
            </w:r>
          </w:p>
        </w:tc>
        <w:tc>
          <w:tcPr>
            <w:tcW w:w="284" w:type="dxa"/>
            <w:gridSpan w:val="2"/>
            <w:shd w:val="clear" w:color="auto" w:fill="auto"/>
          </w:tcPr>
          <w:p w14:paraId="53AB4F04" w14:textId="02AB7F45" w:rsidR="00D23CCD" w:rsidRPr="00913A62" w:rsidRDefault="00D23CCD" w:rsidP="00D23CCD">
            <w:pPr>
              <w:pStyle w:val="Text"/>
            </w:pPr>
            <w:r>
              <w:t>…</w:t>
            </w:r>
          </w:p>
        </w:tc>
        <w:tc>
          <w:tcPr>
            <w:tcW w:w="661" w:type="dxa"/>
            <w:shd w:val="clear" w:color="auto" w:fill="auto"/>
          </w:tcPr>
          <w:p w14:paraId="6E03337A" w14:textId="083E1FE9" w:rsidR="00D23CCD" w:rsidRPr="00913A62" w:rsidRDefault="00D23CCD" w:rsidP="00D23CCD">
            <w:pPr>
              <w:pStyle w:val="Text"/>
            </w:pPr>
            <w:r>
              <w:t>daging</w:t>
            </w:r>
          </w:p>
        </w:tc>
        <w:tc>
          <w:tcPr>
            <w:tcW w:w="773" w:type="dxa"/>
            <w:shd w:val="clear" w:color="auto" w:fill="auto"/>
          </w:tcPr>
          <w:p w14:paraId="0BDAC629" w14:textId="525AD6B5" w:rsidR="00D23CCD" w:rsidRPr="00913A62" w:rsidRDefault="00D23CCD" w:rsidP="00D23CCD">
            <w:pPr>
              <w:pStyle w:val="Text"/>
            </w:pPr>
            <w:r>
              <w:t>ini</w:t>
            </w:r>
          </w:p>
        </w:tc>
      </w:tr>
      <w:tr w:rsidR="00D23CCD" w:rsidRPr="00AC23C4" w14:paraId="029E357E" w14:textId="77777777" w:rsidTr="00A4157F">
        <w:tc>
          <w:tcPr>
            <w:tcW w:w="709" w:type="dxa"/>
            <w:shd w:val="clear" w:color="auto" w:fill="auto"/>
          </w:tcPr>
          <w:p w14:paraId="0EF6D7D9" w14:textId="6F967FB6" w:rsidR="00D23CCD" w:rsidRPr="00913A62" w:rsidRDefault="00D23CCD" w:rsidP="00D23CCD">
            <w:pPr>
              <w:pStyle w:val="O0Nwnext"/>
            </w:pPr>
          </w:p>
        </w:tc>
        <w:tc>
          <w:tcPr>
            <w:tcW w:w="467" w:type="dxa"/>
            <w:shd w:val="clear" w:color="auto" w:fill="auto"/>
          </w:tcPr>
          <w:p w14:paraId="2EC36A9D" w14:textId="77777777" w:rsidR="00D23CCD" w:rsidRPr="00913A62" w:rsidRDefault="00D23CCD" w:rsidP="00D23CCD">
            <w:pPr>
              <w:pStyle w:val="TextChCharis"/>
            </w:pPr>
            <w:r w:rsidRPr="00913A62">
              <w:t>ta</w:t>
            </w:r>
          </w:p>
        </w:tc>
        <w:tc>
          <w:tcPr>
            <w:tcW w:w="510" w:type="dxa"/>
            <w:gridSpan w:val="2"/>
            <w:shd w:val="clear" w:color="auto" w:fill="auto"/>
          </w:tcPr>
          <w:p w14:paraId="19DDC727" w14:textId="77777777" w:rsidR="00D23CCD" w:rsidRPr="00913A62" w:rsidRDefault="00D23CCD" w:rsidP="00D23CCD">
            <w:pPr>
              <w:pStyle w:val="TextChCharis"/>
            </w:pPr>
            <w:r w:rsidRPr="00913A62">
              <w:t>pake</w:t>
            </w:r>
          </w:p>
        </w:tc>
        <w:tc>
          <w:tcPr>
            <w:tcW w:w="284" w:type="dxa"/>
            <w:shd w:val="clear" w:color="auto" w:fill="auto"/>
          </w:tcPr>
          <w:p w14:paraId="6C2DECE5" w14:textId="77777777" w:rsidR="00D23CCD" w:rsidRPr="00913A62" w:rsidRDefault="00D23CCD" w:rsidP="00D23CCD">
            <w:pPr>
              <w:pStyle w:val="TextChCharis"/>
            </w:pPr>
            <w:r w:rsidRPr="00913A62">
              <w:t>…</w:t>
            </w:r>
          </w:p>
        </w:tc>
        <w:tc>
          <w:tcPr>
            <w:tcW w:w="926" w:type="dxa"/>
            <w:gridSpan w:val="2"/>
            <w:shd w:val="clear" w:color="auto" w:fill="auto"/>
          </w:tcPr>
          <w:p w14:paraId="38E60334" w14:textId="77777777" w:rsidR="00D23CCD" w:rsidRPr="00913A62" w:rsidRDefault="00D23CCD" w:rsidP="00D23CCD">
            <w:pPr>
              <w:pStyle w:val="TextChCharis"/>
            </w:pPr>
            <w:r w:rsidRPr="00913A62">
              <w:t>ga</w:t>
            </w:r>
            <w:r w:rsidRPr="00913A62">
              <w:rPr>
                <w:rStyle w:val="ChBlueBold"/>
              </w:rPr>
              <w:t>ɾ</w:t>
            </w:r>
            <w:r w:rsidRPr="00913A62">
              <w:t>ɐɐɐm</w:t>
            </w:r>
          </w:p>
        </w:tc>
        <w:tc>
          <w:tcPr>
            <w:tcW w:w="1091" w:type="dxa"/>
            <w:gridSpan w:val="3"/>
            <w:shd w:val="clear" w:color="auto" w:fill="auto"/>
          </w:tcPr>
          <w:p w14:paraId="6B15BF06" w14:textId="77777777" w:rsidR="00D23CCD" w:rsidRPr="00913A62" w:rsidRDefault="00D23CCD" w:rsidP="00D23CCD">
            <w:pPr>
              <w:pStyle w:val="TextChCharis"/>
            </w:pPr>
            <w:r w:rsidRPr="00913A62">
              <w:t>s</w:t>
            </w:r>
            <w:r w:rsidRPr="00913A62">
              <w:rPr>
                <w:rStyle w:val="ChBlueBold"/>
              </w:rPr>
              <w:t>r</w:t>
            </w:r>
            <w:r w:rsidRPr="00913A62">
              <w:t>ej</w:t>
            </w:r>
          </w:p>
        </w:tc>
        <w:tc>
          <w:tcPr>
            <w:tcW w:w="1030" w:type="dxa"/>
            <w:gridSpan w:val="2"/>
            <w:shd w:val="clear" w:color="auto" w:fill="auto"/>
          </w:tcPr>
          <w:p w14:paraId="3C4E40EA" w14:textId="77777777" w:rsidR="00D23CCD" w:rsidRPr="00913A62" w:rsidRDefault="00D23CCD" w:rsidP="00D23CCD">
            <w:pPr>
              <w:pStyle w:val="TextChCharis"/>
            </w:pPr>
            <w:r w:rsidRPr="00913A62">
              <w:rPr>
                <w:rStyle w:val="ChBlueBold"/>
              </w:rPr>
              <w:t>r</w:t>
            </w:r>
            <w:r w:rsidRPr="00913A62">
              <w:t>itʃaaa</w:t>
            </w:r>
          </w:p>
        </w:tc>
        <w:tc>
          <w:tcPr>
            <w:tcW w:w="284" w:type="dxa"/>
            <w:gridSpan w:val="2"/>
            <w:shd w:val="clear" w:color="auto" w:fill="auto"/>
          </w:tcPr>
          <w:p w14:paraId="211D350A" w14:textId="77777777" w:rsidR="00D23CCD" w:rsidRPr="00913A62" w:rsidRDefault="00D23CCD" w:rsidP="00D23CCD">
            <w:pPr>
              <w:pStyle w:val="TextChCharis"/>
            </w:pPr>
            <w:r w:rsidRPr="00913A62">
              <w:t>…</w:t>
            </w:r>
          </w:p>
        </w:tc>
        <w:tc>
          <w:tcPr>
            <w:tcW w:w="661" w:type="dxa"/>
            <w:shd w:val="clear" w:color="auto" w:fill="auto"/>
          </w:tcPr>
          <w:p w14:paraId="788886EA" w14:textId="77777777" w:rsidR="00D23CCD" w:rsidRPr="00913A62" w:rsidRDefault="00D23CCD" w:rsidP="00D23CCD">
            <w:pPr>
              <w:pStyle w:val="TextChCharis"/>
            </w:pPr>
            <w:r w:rsidRPr="00913A62">
              <w:t>dagɪŋ</w:t>
            </w:r>
          </w:p>
        </w:tc>
        <w:tc>
          <w:tcPr>
            <w:tcW w:w="773" w:type="dxa"/>
            <w:shd w:val="clear" w:color="auto" w:fill="auto"/>
          </w:tcPr>
          <w:p w14:paraId="28ACA762" w14:textId="77777777" w:rsidR="00D23CCD" w:rsidRPr="00913A62" w:rsidRDefault="00D23CCD" w:rsidP="00D23CCD">
            <w:pPr>
              <w:pStyle w:val="TextChCharis"/>
            </w:pPr>
            <w:r w:rsidRPr="00913A62">
              <w:t>ini</w:t>
            </w:r>
          </w:p>
        </w:tc>
      </w:tr>
      <w:tr w:rsidR="00D23CCD" w:rsidRPr="00913A62" w14:paraId="6354DD00" w14:textId="77777777" w:rsidTr="00A4157F">
        <w:tc>
          <w:tcPr>
            <w:tcW w:w="709" w:type="dxa"/>
            <w:shd w:val="clear" w:color="auto" w:fill="auto"/>
          </w:tcPr>
          <w:p w14:paraId="0A76E2EA" w14:textId="77777777" w:rsidR="00D23CCD" w:rsidRPr="00913A62" w:rsidRDefault="00D23CCD" w:rsidP="00D23CCD">
            <w:pPr>
              <w:pStyle w:val="GlossEng2ptafter"/>
            </w:pPr>
          </w:p>
        </w:tc>
        <w:tc>
          <w:tcPr>
            <w:tcW w:w="467" w:type="dxa"/>
            <w:shd w:val="clear" w:color="auto" w:fill="auto"/>
          </w:tcPr>
          <w:p w14:paraId="0DEBF112" w14:textId="77777777" w:rsidR="00D23CCD" w:rsidRPr="0099608C" w:rsidRDefault="00D23CCD" w:rsidP="00D23CCD">
            <w:pPr>
              <w:pStyle w:val="GlossEng2ptafter"/>
              <w:rPr>
                <w:rStyle w:val="ChSmallCaps"/>
              </w:rPr>
            </w:pPr>
            <w:r w:rsidRPr="0099608C">
              <w:rPr>
                <w:rStyle w:val="ChSmallCaps"/>
              </w:rPr>
              <w:t>1pl</w:t>
            </w:r>
          </w:p>
        </w:tc>
        <w:tc>
          <w:tcPr>
            <w:tcW w:w="510" w:type="dxa"/>
            <w:gridSpan w:val="2"/>
            <w:shd w:val="clear" w:color="auto" w:fill="auto"/>
          </w:tcPr>
          <w:p w14:paraId="2F8C03A4" w14:textId="77777777" w:rsidR="00D23CCD" w:rsidRPr="00913A62" w:rsidRDefault="00D23CCD" w:rsidP="00D23CCD">
            <w:pPr>
              <w:pStyle w:val="GlossEng2ptafter"/>
            </w:pPr>
            <w:r w:rsidRPr="00913A62">
              <w:t>take</w:t>
            </w:r>
          </w:p>
        </w:tc>
        <w:tc>
          <w:tcPr>
            <w:tcW w:w="284" w:type="dxa"/>
            <w:shd w:val="clear" w:color="auto" w:fill="auto"/>
          </w:tcPr>
          <w:p w14:paraId="29747971" w14:textId="77777777" w:rsidR="00D23CCD" w:rsidRPr="00913A62" w:rsidRDefault="00D23CCD" w:rsidP="00D23CCD">
            <w:pPr>
              <w:pStyle w:val="GlossEng2ptafter"/>
            </w:pPr>
          </w:p>
        </w:tc>
        <w:tc>
          <w:tcPr>
            <w:tcW w:w="926" w:type="dxa"/>
            <w:gridSpan w:val="2"/>
            <w:shd w:val="clear" w:color="auto" w:fill="auto"/>
          </w:tcPr>
          <w:p w14:paraId="7463B17C" w14:textId="77777777" w:rsidR="00D23CCD" w:rsidRPr="00913A62" w:rsidRDefault="00D23CCD" w:rsidP="00D23CCD">
            <w:pPr>
              <w:pStyle w:val="GlossEng2ptafter"/>
            </w:pPr>
            <w:r w:rsidRPr="00913A62">
              <w:t>salt</w:t>
            </w:r>
          </w:p>
        </w:tc>
        <w:tc>
          <w:tcPr>
            <w:tcW w:w="1091" w:type="dxa"/>
            <w:gridSpan w:val="3"/>
            <w:shd w:val="clear" w:color="auto" w:fill="auto"/>
          </w:tcPr>
          <w:p w14:paraId="2F9CEAE8" w14:textId="77777777" w:rsidR="00D23CCD" w:rsidRPr="00913A62" w:rsidRDefault="00D23CCD" w:rsidP="00D23CCD">
            <w:pPr>
              <w:pStyle w:val="GlossEng2ptafter"/>
            </w:pPr>
            <w:r w:rsidRPr="00913A62">
              <w:t>lemongrass</w:t>
            </w:r>
          </w:p>
        </w:tc>
        <w:tc>
          <w:tcPr>
            <w:tcW w:w="1030" w:type="dxa"/>
            <w:gridSpan w:val="2"/>
            <w:shd w:val="clear" w:color="auto" w:fill="auto"/>
          </w:tcPr>
          <w:p w14:paraId="31EC8419" w14:textId="77777777" w:rsidR="00D23CCD" w:rsidRPr="00913A62" w:rsidRDefault="00D23CCD" w:rsidP="00D23CCD">
            <w:pPr>
              <w:pStyle w:val="GlossEng2ptafter"/>
            </w:pPr>
            <w:r w:rsidRPr="00913A62">
              <w:t>red pepper</w:t>
            </w:r>
          </w:p>
        </w:tc>
        <w:tc>
          <w:tcPr>
            <w:tcW w:w="284" w:type="dxa"/>
            <w:gridSpan w:val="2"/>
            <w:shd w:val="clear" w:color="auto" w:fill="auto"/>
          </w:tcPr>
          <w:p w14:paraId="5994874D" w14:textId="77777777" w:rsidR="00D23CCD" w:rsidRPr="00913A62" w:rsidRDefault="00D23CCD" w:rsidP="00D23CCD">
            <w:pPr>
              <w:pStyle w:val="GlossEng2ptafter"/>
              <w:rPr>
                <w:rStyle w:val="ChSmallCaps"/>
              </w:rPr>
            </w:pPr>
          </w:p>
        </w:tc>
        <w:tc>
          <w:tcPr>
            <w:tcW w:w="661" w:type="dxa"/>
            <w:shd w:val="clear" w:color="auto" w:fill="auto"/>
          </w:tcPr>
          <w:p w14:paraId="3217751B" w14:textId="77777777" w:rsidR="00D23CCD" w:rsidRPr="00913A62" w:rsidRDefault="00D23CCD" w:rsidP="00D23CCD">
            <w:pPr>
              <w:pStyle w:val="GlossEng2ptafter"/>
            </w:pPr>
            <w:r w:rsidRPr="00913A62">
              <w:t>meat</w:t>
            </w:r>
          </w:p>
        </w:tc>
        <w:tc>
          <w:tcPr>
            <w:tcW w:w="773" w:type="dxa"/>
            <w:shd w:val="clear" w:color="auto" w:fill="auto"/>
          </w:tcPr>
          <w:p w14:paraId="48F4685F" w14:textId="77777777" w:rsidR="00D23CCD" w:rsidRPr="0099608C" w:rsidRDefault="00D23CCD" w:rsidP="00D23CCD">
            <w:pPr>
              <w:pStyle w:val="GlossEng2ptafter"/>
              <w:rPr>
                <w:rStyle w:val="ChSmallCaps"/>
              </w:rPr>
            </w:pPr>
            <w:r w:rsidRPr="0099608C">
              <w:rPr>
                <w:rStyle w:val="ChSmallCaps"/>
              </w:rPr>
              <w:t>d.prox</w:t>
            </w:r>
          </w:p>
        </w:tc>
      </w:tr>
      <w:tr w:rsidR="00D23CCD" w:rsidRPr="00913A62" w14:paraId="772A11F7" w14:textId="77777777" w:rsidTr="00A4157F">
        <w:trPr>
          <w:gridAfter w:val="3"/>
          <w:wAfter w:w="1628" w:type="dxa"/>
        </w:trPr>
        <w:tc>
          <w:tcPr>
            <w:tcW w:w="709" w:type="dxa"/>
            <w:shd w:val="clear" w:color="auto" w:fill="auto"/>
          </w:tcPr>
          <w:p w14:paraId="473DF55F" w14:textId="77777777" w:rsidR="00D23CCD" w:rsidRPr="00913A62" w:rsidRDefault="00D23CCD" w:rsidP="00D23CCD">
            <w:pPr>
              <w:pStyle w:val="O0Nwnext"/>
            </w:pPr>
          </w:p>
        </w:tc>
        <w:tc>
          <w:tcPr>
            <w:tcW w:w="557" w:type="dxa"/>
            <w:gridSpan w:val="2"/>
            <w:shd w:val="clear" w:color="auto" w:fill="auto"/>
          </w:tcPr>
          <w:p w14:paraId="2EFB0F56" w14:textId="401605D4" w:rsidR="00D23CCD" w:rsidRPr="00913A62" w:rsidRDefault="00D23CCD" w:rsidP="00D23CCD">
            <w:pPr>
              <w:pStyle w:val="Text"/>
            </w:pPr>
            <w:r>
              <w:t>saja</w:t>
            </w:r>
          </w:p>
        </w:tc>
        <w:tc>
          <w:tcPr>
            <w:tcW w:w="700" w:type="dxa"/>
            <w:gridSpan w:val="2"/>
            <w:shd w:val="clear" w:color="auto" w:fill="auto"/>
          </w:tcPr>
          <w:p w14:paraId="70881734" w14:textId="27EA66B7" w:rsidR="00D23CCD" w:rsidRPr="00913A62" w:rsidRDefault="00D23CCD" w:rsidP="00D23CCD">
            <w:pPr>
              <w:pStyle w:val="Text"/>
            </w:pPr>
            <w:r>
              <w:t>asar</w:t>
            </w:r>
          </w:p>
        </w:tc>
        <w:tc>
          <w:tcPr>
            <w:tcW w:w="482" w:type="dxa"/>
            <w:shd w:val="clear" w:color="auto" w:fill="auto"/>
          </w:tcPr>
          <w:p w14:paraId="2FEF123D" w14:textId="66734602" w:rsidR="00D23CCD" w:rsidRPr="00913A62" w:rsidRDefault="00D23CCD" w:rsidP="00D23CCD">
            <w:pPr>
              <w:pStyle w:val="Text"/>
            </w:pPr>
            <w:r>
              <w:t>dia</w:t>
            </w:r>
          </w:p>
        </w:tc>
        <w:tc>
          <w:tcPr>
            <w:tcW w:w="603" w:type="dxa"/>
            <w:gridSpan w:val="2"/>
            <w:shd w:val="clear" w:color="auto" w:fill="auto"/>
          </w:tcPr>
          <w:p w14:paraId="019B7AD1" w14:textId="6F519829" w:rsidR="00D23CCD" w:rsidRPr="00913A62" w:rsidRDefault="00D23CCD" w:rsidP="00D23CCD">
            <w:pPr>
              <w:pStyle w:val="Text"/>
            </w:pPr>
            <w:r>
              <w:t>kasi</w:t>
            </w:r>
          </w:p>
        </w:tc>
        <w:tc>
          <w:tcPr>
            <w:tcW w:w="683" w:type="dxa"/>
            <w:shd w:val="clear" w:color="auto" w:fill="auto"/>
          </w:tcPr>
          <w:p w14:paraId="44C3506F" w14:textId="28474A24" w:rsidR="00D23CCD" w:rsidRPr="00913A62" w:rsidRDefault="00D23CCD" w:rsidP="00D23CCD">
            <w:pPr>
              <w:pStyle w:val="Text"/>
            </w:pPr>
            <w:r>
              <w:t>kring</w:t>
            </w:r>
          </w:p>
        </w:tc>
        <w:tc>
          <w:tcPr>
            <w:tcW w:w="358" w:type="dxa"/>
            <w:gridSpan w:val="2"/>
            <w:shd w:val="clear" w:color="auto" w:fill="auto"/>
          </w:tcPr>
          <w:p w14:paraId="13F1881F" w14:textId="51F41A9F" w:rsidR="00D23CCD" w:rsidRPr="00913A62" w:rsidRDefault="00D23CCD" w:rsidP="00D23CCD">
            <w:pPr>
              <w:pStyle w:val="Text"/>
            </w:pPr>
            <w:r>
              <w:t xml:space="preserve">di </w:t>
            </w:r>
          </w:p>
        </w:tc>
        <w:tc>
          <w:tcPr>
            <w:tcW w:w="1015" w:type="dxa"/>
            <w:gridSpan w:val="2"/>
            <w:shd w:val="clear" w:color="auto" w:fill="auto"/>
          </w:tcPr>
          <w:p w14:paraId="33FFCB61" w14:textId="1CAE33E9" w:rsidR="00D23CCD" w:rsidRPr="00913A62" w:rsidRDefault="00D23CCD" w:rsidP="00D23CCD">
            <w:pPr>
              <w:pStyle w:val="Text"/>
            </w:pPr>
            <w:r>
              <w:t>para-para</w:t>
            </w:r>
          </w:p>
        </w:tc>
      </w:tr>
      <w:tr w:rsidR="00D23CCD" w:rsidRPr="00913A62" w14:paraId="687DF610" w14:textId="77777777" w:rsidTr="00A4157F">
        <w:trPr>
          <w:gridAfter w:val="3"/>
          <w:wAfter w:w="1628" w:type="dxa"/>
        </w:trPr>
        <w:tc>
          <w:tcPr>
            <w:tcW w:w="709" w:type="dxa"/>
            <w:shd w:val="clear" w:color="auto" w:fill="auto"/>
          </w:tcPr>
          <w:p w14:paraId="49AF36B2" w14:textId="77777777" w:rsidR="00D23CCD" w:rsidRPr="00913A62" w:rsidRDefault="00D23CCD" w:rsidP="00D23CCD">
            <w:pPr>
              <w:pStyle w:val="O0Nwnext"/>
            </w:pPr>
          </w:p>
        </w:tc>
        <w:tc>
          <w:tcPr>
            <w:tcW w:w="557" w:type="dxa"/>
            <w:gridSpan w:val="2"/>
            <w:shd w:val="clear" w:color="auto" w:fill="auto"/>
          </w:tcPr>
          <w:p w14:paraId="61D22181" w14:textId="0CCB8951" w:rsidR="00D23CCD" w:rsidRPr="00913A62" w:rsidRDefault="00D23CCD" w:rsidP="00A4157F">
            <w:pPr>
              <w:pStyle w:val="TextChCharis"/>
            </w:pPr>
            <w:r w:rsidRPr="00913A62">
              <w:t>sa</w:t>
            </w:r>
            <w:r w:rsidR="00A4157F" w:rsidRPr="0046437A">
              <w:rPr>
                <w:rStyle w:val="ChCharisSIL"/>
              </w:rPr>
              <w:t>dʒ</w:t>
            </w:r>
            <w:r w:rsidRPr="00913A62">
              <w:t>a</w:t>
            </w:r>
          </w:p>
        </w:tc>
        <w:tc>
          <w:tcPr>
            <w:tcW w:w="700" w:type="dxa"/>
            <w:gridSpan w:val="2"/>
            <w:shd w:val="clear" w:color="auto" w:fill="auto"/>
          </w:tcPr>
          <w:p w14:paraId="555C3FB5" w14:textId="67203B33" w:rsidR="00D23CCD" w:rsidRPr="00913A62" w:rsidRDefault="00D23CCD" w:rsidP="00A4157F">
            <w:pPr>
              <w:pStyle w:val="TextChCharis"/>
            </w:pPr>
            <w:r w:rsidRPr="00913A62">
              <w:t>as</w:t>
            </w:r>
            <w:r w:rsidR="00A4157F" w:rsidRPr="00913A62">
              <w:rPr>
                <w:rStyle w:val="ChCharisSIL"/>
              </w:rPr>
              <w:t>ɐ</w:t>
            </w:r>
            <w:r w:rsidRPr="00913A62">
              <w:rPr>
                <w:rStyle w:val="ChBlueBold"/>
              </w:rPr>
              <w:t>r</w:t>
            </w:r>
          </w:p>
        </w:tc>
        <w:tc>
          <w:tcPr>
            <w:tcW w:w="482" w:type="dxa"/>
            <w:shd w:val="clear" w:color="auto" w:fill="auto"/>
          </w:tcPr>
          <w:p w14:paraId="4F04E788" w14:textId="77777777" w:rsidR="00D23CCD" w:rsidRPr="00913A62" w:rsidRDefault="00D23CCD" w:rsidP="00D23CCD">
            <w:pPr>
              <w:pStyle w:val="TextChCharis"/>
            </w:pPr>
            <w:r w:rsidRPr="00913A62">
              <w:t>dia</w:t>
            </w:r>
          </w:p>
        </w:tc>
        <w:tc>
          <w:tcPr>
            <w:tcW w:w="603" w:type="dxa"/>
            <w:gridSpan w:val="2"/>
            <w:shd w:val="clear" w:color="auto" w:fill="auto"/>
          </w:tcPr>
          <w:p w14:paraId="0A333203" w14:textId="77777777" w:rsidR="00D23CCD" w:rsidRPr="00913A62" w:rsidRDefault="00D23CCD" w:rsidP="00D23CCD">
            <w:pPr>
              <w:pStyle w:val="TextChCharis"/>
            </w:pPr>
            <w:r w:rsidRPr="00913A62">
              <w:t>kase</w:t>
            </w:r>
          </w:p>
        </w:tc>
        <w:tc>
          <w:tcPr>
            <w:tcW w:w="683" w:type="dxa"/>
            <w:shd w:val="clear" w:color="auto" w:fill="auto"/>
          </w:tcPr>
          <w:p w14:paraId="69125C41" w14:textId="77777777" w:rsidR="00D23CCD" w:rsidRPr="00913A62" w:rsidRDefault="00D23CCD" w:rsidP="00D23CCD">
            <w:pPr>
              <w:pStyle w:val="TextChCharis"/>
            </w:pPr>
            <w:r w:rsidRPr="00913A62">
              <w:t>k</w:t>
            </w:r>
            <w:r w:rsidRPr="00913A62">
              <w:rPr>
                <w:rStyle w:val="ChBlueBold"/>
              </w:rPr>
              <w:t>ɾ</w:t>
            </w:r>
            <w:r w:rsidRPr="00913A62">
              <w:t>ɪŋ</w:t>
            </w:r>
          </w:p>
        </w:tc>
        <w:tc>
          <w:tcPr>
            <w:tcW w:w="358" w:type="dxa"/>
            <w:gridSpan w:val="2"/>
            <w:shd w:val="clear" w:color="auto" w:fill="auto"/>
          </w:tcPr>
          <w:p w14:paraId="006A082D" w14:textId="77777777" w:rsidR="00D23CCD" w:rsidRPr="00913A62" w:rsidRDefault="00D23CCD" w:rsidP="00D23CCD">
            <w:pPr>
              <w:pStyle w:val="TextChCharis"/>
            </w:pPr>
            <w:r w:rsidRPr="00913A62">
              <w:t>di</w:t>
            </w:r>
          </w:p>
        </w:tc>
        <w:tc>
          <w:tcPr>
            <w:tcW w:w="1015" w:type="dxa"/>
            <w:gridSpan w:val="2"/>
            <w:shd w:val="clear" w:color="auto" w:fill="auto"/>
          </w:tcPr>
          <w:p w14:paraId="7EC862A9" w14:textId="77777777" w:rsidR="00D23CCD" w:rsidRPr="00913A62" w:rsidRDefault="00D23CCD" w:rsidP="00D23CCD">
            <w:pPr>
              <w:pStyle w:val="TextChCharis"/>
            </w:pPr>
            <w:r w:rsidRPr="00913A62">
              <w:t>pa</w:t>
            </w:r>
            <w:r w:rsidRPr="00913A62">
              <w:rPr>
                <w:rStyle w:val="ChBlueBold"/>
              </w:rPr>
              <w:t>ɾ</w:t>
            </w:r>
            <w:r>
              <w:t>a</w:t>
            </w:r>
            <w:r w:rsidRPr="00913A62">
              <w:t>pa</w:t>
            </w:r>
            <w:r w:rsidRPr="00913A62">
              <w:rPr>
                <w:rStyle w:val="ChBlueBold"/>
              </w:rPr>
              <w:t>ɾ</w:t>
            </w:r>
            <w:r w:rsidRPr="00913A62">
              <w:t>a</w:t>
            </w:r>
          </w:p>
        </w:tc>
      </w:tr>
      <w:tr w:rsidR="00D23CCD" w:rsidRPr="00913A62" w14:paraId="0BB2CB4A" w14:textId="77777777" w:rsidTr="00A4157F">
        <w:trPr>
          <w:gridAfter w:val="3"/>
          <w:wAfter w:w="1628" w:type="dxa"/>
        </w:trPr>
        <w:tc>
          <w:tcPr>
            <w:tcW w:w="709" w:type="dxa"/>
            <w:shd w:val="clear" w:color="auto" w:fill="auto"/>
          </w:tcPr>
          <w:p w14:paraId="4355B807" w14:textId="77777777" w:rsidR="00D23CCD" w:rsidRPr="00913A62" w:rsidRDefault="00D23CCD" w:rsidP="00D23CCD">
            <w:pPr>
              <w:pStyle w:val="GlossEng"/>
            </w:pPr>
          </w:p>
        </w:tc>
        <w:tc>
          <w:tcPr>
            <w:tcW w:w="557" w:type="dxa"/>
            <w:gridSpan w:val="2"/>
            <w:shd w:val="clear" w:color="auto" w:fill="auto"/>
          </w:tcPr>
          <w:p w14:paraId="4A81B3D1" w14:textId="77777777" w:rsidR="00D23CCD" w:rsidRPr="0099608C" w:rsidRDefault="00D23CCD" w:rsidP="00D23CCD">
            <w:pPr>
              <w:pStyle w:val="GlossEng"/>
              <w:rPr>
                <w:rStyle w:val="ChSmallCaps"/>
              </w:rPr>
            </w:pPr>
            <w:r w:rsidRPr="0099608C">
              <w:rPr>
                <w:rStyle w:val="ChSmallCaps"/>
              </w:rPr>
              <w:t>1sg</w:t>
            </w:r>
          </w:p>
        </w:tc>
        <w:tc>
          <w:tcPr>
            <w:tcW w:w="700" w:type="dxa"/>
            <w:gridSpan w:val="2"/>
            <w:shd w:val="clear" w:color="auto" w:fill="auto"/>
          </w:tcPr>
          <w:p w14:paraId="6CDC3982" w14:textId="77777777" w:rsidR="00D23CCD" w:rsidRPr="00913A62" w:rsidRDefault="00D23CCD" w:rsidP="00D23CCD">
            <w:pPr>
              <w:pStyle w:val="GlossEng"/>
            </w:pPr>
            <w:r w:rsidRPr="00913A62">
              <w:t>smoke</w:t>
            </w:r>
          </w:p>
        </w:tc>
        <w:tc>
          <w:tcPr>
            <w:tcW w:w="482" w:type="dxa"/>
            <w:shd w:val="clear" w:color="auto" w:fill="auto"/>
          </w:tcPr>
          <w:p w14:paraId="57970F3C" w14:textId="77777777" w:rsidR="00D23CCD" w:rsidRPr="0099608C" w:rsidRDefault="00D23CCD" w:rsidP="00D23CCD">
            <w:pPr>
              <w:pStyle w:val="GlossEng"/>
              <w:rPr>
                <w:rStyle w:val="ChSmallCaps"/>
              </w:rPr>
            </w:pPr>
            <w:r w:rsidRPr="0099608C">
              <w:rPr>
                <w:rStyle w:val="ChSmallCaps"/>
              </w:rPr>
              <w:t>3sg</w:t>
            </w:r>
          </w:p>
        </w:tc>
        <w:tc>
          <w:tcPr>
            <w:tcW w:w="603" w:type="dxa"/>
            <w:gridSpan w:val="2"/>
            <w:shd w:val="clear" w:color="auto" w:fill="auto"/>
          </w:tcPr>
          <w:p w14:paraId="593056EC" w14:textId="77777777" w:rsidR="00D23CCD" w:rsidRPr="00837E4F" w:rsidRDefault="00D23CCD" w:rsidP="00D23CCD">
            <w:pPr>
              <w:pStyle w:val="GlossEng"/>
            </w:pPr>
            <w:r w:rsidRPr="00837E4F">
              <w:t>give</w:t>
            </w:r>
          </w:p>
        </w:tc>
        <w:tc>
          <w:tcPr>
            <w:tcW w:w="683" w:type="dxa"/>
            <w:shd w:val="clear" w:color="auto" w:fill="auto"/>
          </w:tcPr>
          <w:p w14:paraId="2E838BAE" w14:textId="77777777" w:rsidR="00D23CCD" w:rsidRPr="00913A62" w:rsidRDefault="00D23CCD" w:rsidP="00D23CCD">
            <w:pPr>
              <w:pStyle w:val="GlossEng"/>
            </w:pPr>
            <w:r w:rsidRPr="00913A62">
              <w:t>be.dry</w:t>
            </w:r>
          </w:p>
        </w:tc>
        <w:tc>
          <w:tcPr>
            <w:tcW w:w="358" w:type="dxa"/>
            <w:gridSpan w:val="2"/>
            <w:shd w:val="clear" w:color="auto" w:fill="auto"/>
          </w:tcPr>
          <w:p w14:paraId="079253ED" w14:textId="77777777" w:rsidR="00D23CCD" w:rsidRPr="00913A62" w:rsidRDefault="00D23CCD" w:rsidP="00D23CCD">
            <w:pPr>
              <w:pStyle w:val="GlossEng"/>
            </w:pPr>
            <w:r w:rsidRPr="00913A62">
              <w:t>at</w:t>
            </w:r>
          </w:p>
        </w:tc>
        <w:tc>
          <w:tcPr>
            <w:tcW w:w="1015" w:type="dxa"/>
            <w:gridSpan w:val="2"/>
            <w:shd w:val="clear" w:color="auto" w:fill="auto"/>
          </w:tcPr>
          <w:p w14:paraId="13AA6A0A" w14:textId="77777777" w:rsidR="00D23CCD" w:rsidRPr="00913A62" w:rsidRDefault="00D23CCD" w:rsidP="00D23CCD">
            <w:pPr>
              <w:pStyle w:val="GlossEng"/>
            </w:pPr>
            <w:r w:rsidRPr="00913A62">
              <w:t>platform</w:t>
            </w:r>
          </w:p>
        </w:tc>
      </w:tr>
    </w:tbl>
    <w:p w14:paraId="652D9E90" w14:textId="7C5A4DBC" w:rsidR="00140A47" w:rsidRPr="00913A62" w:rsidRDefault="00B7093A" w:rsidP="00140A47">
      <w:pPr>
        <w:pStyle w:val="FreeTranslEng"/>
      </w:pPr>
      <w:r>
        <w:t>‘</w:t>
      </w:r>
      <w:r w:rsidR="00140A47" w:rsidRPr="00913A62">
        <w:t xml:space="preserve">we used … </w:t>
      </w:r>
      <w:r w:rsidR="00140A47" w:rsidRPr="00913A62">
        <w:rPr>
          <w:rStyle w:val="ChBlueBold"/>
        </w:rPr>
        <w:t>salt</w:t>
      </w:r>
      <w:r w:rsidR="00140A47" w:rsidRPr="00913A62">
        <w:t xml:space="preserve">, </w:t>
      </w:r>
      <w:r w:rsidR="00140A47" w:rsidRPr="00913A62">
        <w:rPr>
          <w:rStyle w:val="ChBlueBold"/>
        </w:rPr>
        <w:t>lemongrass</w:t>
      </w:r>
      <w:r w:rsidR="00140A47" w:rsidRPr="00913A62">
        <w:t xml:space="preserve">, </w:t>
      </w:r>
      <w:r w:rsidR="00140A47" w:rsidRPr="00913A62">
        <w:rPr>
          <w:rStyle w:val="ChBlueBold"/>
        </w:rPr>
        <w:t>red pepper</w:t>
      </w:r>
      <w:r w:rsidR="00140A47" w:rsidRPr="00913A62">
        <w:t xml:space="preserve">, … this (pig) meat, I </w:t>
      </w:r>
      <w:r w:rsidR="00140A47" w:rsidRPr="00913A62">
        <w:rPr>
          <w:rStyle w:val="ChBlueBold"/>
        </w:rPr>
        <w:t>smoked</w:t>
      </w:r>
      <w:r w:rsidR="00140A47" w:rsidRPr="00913A62">
        <w:t xml:space="preserve"> it (and) </w:t>
      </w:r>
      <w:r w:rsidR="00140A47" w:rsidRPr="00913A62">
        <w:rPr>
          <w:rStyle w:val="ChBlueBold"/>
        </w:rPr>
        <w:t>dried</w:t>
      </w:r>
      <w:r w:rsidR="00140A47" w:rsidRPr="00913A62">
        <w:t xml:space="preserve"> (it) on a </w:t>
      </w:r>
      <w:r w:rsidR="00140A47" w:rsidRPr="00913A62">
        <w:rPr>
          <w:rStyle w:val="ChBlueBold"/>
        </w:rPr>
        <w:t>platform</w:t>
      </w:r>
      <w:r>
        <w:t>’</w:t>
      </w:r>
      <w:r w:rsidR="00140A47" w:rsidRPr="00913A62">
        <w:t xml:space="preserve"> </w:t>
      </w:r>
      <w:r w:rsidR="00097FF4">
        <w:rPr>
          <w:rStyle w:val="ExampleSource"/>
        </w:rPr>
        <w:t>[080919-004-NP.0037-</w:t>
      </w:r>
      <w:r w:rsidR="00140A47" w:rsidRPr="00913A62">
        <w:rPr>
          <w:rStyle w:val="ExampleSource"/>
        </w:rPr>
        <w:t>0038]</w:t>
      </w:r>
    </w:p>
    <w:p w14:paraId="2228DB7F" w14:textId="77777777" w:rsidR="00140A47" w:rsidRPr="00913A62" w:rsidRDefault="00140A47" w:rsidP="00D43E1D">
      <w:pPr>
        <w:pStyle w:val="Caption"/>
      </w:pPr>
      <w:bookmarkStart w:id="898" w:name="_Ref332110989"/>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12</w:t>
        </w:r>
      </w:fldSimple>
      <w:bookmarkEnd w:id="898"/>
      <w:r w:rsidRPr="00913A62">
        <w:t>:</w:t>
      </w:r>
      <w:r w:rsidRPr="00913A62">
        <w:tab/>
        <w:t>Tap/trill alternation of rhotic /</w:t>
      </w:r>
      <w:r w:rsidRPr="00913A62">
        <w:rPr>
          <w:rStyle w:val="ChCharisSIL"/>
        </w:rPr>
        <w:t>r</w:t>
      </w:r>
      <w:r w:rsidRPr="00913A62">
        <w:t>/</w:t>
      </w:r>
    </w:p>
    <w:tbl>
      <w:tblPr>
        <w:tblW w:w="4536" w:type="dxa"/>
        <w:tblInd w:w="170" w:type="dxa"/>
        <w:tblBorders>
          <w:bottom w:val="single" w:sz="4" w:space="0" w:color="auto"/>
        </w:tblBorders>
        <w:tblLayout w:type="fixed"/>
        <w:tblLook w:val="01E0" w:firstRow="1" w:lastRow="1" w:firstColumn="1" w:lastColumn="1" w:noHBand="0" w:noVBand="0"/>
      </w:tblPr>
      <w:tblGrid>
        <w:gridCol w:w="1134"/>
        <w:gridCol w:w="1304"/>
        <w:gridCol w:w="964"/>
        <w:gridCol w:w="1134"/>
      </w:tblGrid>
      <w:tr w:rsidR="00140A47" w:rsidRPr="00913A62" w14:paraId="499C9DF1" w14:textId="77777777" w:rsidTr="000020C5">
        <w:trPr>
          <w:tblHeader/>
        </w:trPr>
        <w:tc>
          <w:tcPr>
            <w:tcW w:w="1134" w:type="dxa"/>
            <w:tcBorders>
              <w:top w:val="single" w:sz="4" w:space="0" w:color="auto"/>
              <w:bottom w:val="single" w:sz="4" w:space="0" w:color="auto"/>
            </w:tcBorders>
            <w:shd w:val="clear" w:color="auto" w:fill="auto"/>
          </w:tcPr>
          <w:p w14:paraId="1479612B" w14:textId="77777777" w:rsidR="00140A47" w:rsidRPr="00913A62" w:rsidRDefault="00140A47" w:rsidP="00140A47">
            <w:pPr>
              <w:pStyle w:val="TableHd"/>
            </w:pPr>
            <w:r w:rsidRPr="00913A62">
              <w:t>Realization</w:t>
            </w:r>
          </w:p>
        </w:tc>
        <w:tc>
          <w:tcPr>
            <w:tcW w:w="1304" w:type="dxa"/>
            <w:tcBorders>
              <w:top w:val="single" w:sz="4" w:space="0" w:color="auto"/>
              <w:bottom w:val="single" w:sz="4" w:space="0" w:color="auto"/>
            </w:tcBorders>
            <w:shd w:val="clear" w:color="auto" w:fill="auto"/>
          </w:tcPr>
          <w:p w14:paraId="0F9173C8" w14:textId="77777777" w:rsidR="00140A47" w:rsidRPr="00913A62" w:rsidRDefault="00140A47" w:rsidP="00140A47">
            <w:pPr>
              <w:pStyle w:val="TableHd"/>
            </w:pPr>
            <w:r w:rsidRPr="00913A62">
              <w:t>Item</w:t>
            </w:r>
          </w:p>
        </w:tc>
        <w:tc>
          <w:tcPr>
            <w:tcW w:w="964" w:type="dxa"/>
            <w:tcBorders>
              <w:top w:val="single" w:sz="4" w:space="0" w:color="auto"/>
              <w:bottom w:val="single" w:sz="4" w:space="0" w:color="auto"/>
            </w:tcBorders>
            <w:shd w:val="clear" w:color="auto" w:fill="auto"/>
          </w:tcPr>
          <w:p w14:paraId="5A138C3B" w14:textId="77777777" w:rsidR="00140A47" w:rsidRPr="00913A62" w:rsidRDefault="00140A47" w:rsidP="00140A47">
            <w:pPr>
              <w:pStyle w:val="TableHd"/>
            </w:pPr>
            <w:r w:rsidRPr="00913A62">
              <w:t>Orthogr.</w:t>
            </w:r>
          </w:p>
        </w:tc>
        <w:tc>
          <w:tcPr>
            <w:tcW w:w="1134" w:type="dxa"/>
            <w:tcBorders>
              <w:top w:val="single" w:sz="4" w:space="0" w:color="auto"/>
              <w:bottom w:val="single" w:sz="4" w:space="0" w:color="auto"/>
            </w:tcBorders>
            <w:shd w:val="clear" w:color="auto" w:fill="auto"/>
          </w:tcPr>
          <w:p w14:paraId="3AF7A5B3" w14:textId="77777777" w:rsidR="00140A47" w:rsidRPr="00913A62" w:rsidRDefault="00140A47" w:rsidP="00140A47">
            <w:pPr>
              <w:pStyle w:val="TableHd"/>
            </w:pPr>
            <w:r w:rsidRPr="00913A62">
              <w:t>Gloss</w:t>
            </w:r>
          </w:p>
        </w:tc>
      </w:tr>
      <w:tr w:rsidR="00140A47" w:rsidRPr="00913A62" w14:paraId="7A93666E" w14:textId="77777777" w:rsidTr="000020C5">
        <w:tc>
          <w:tcPr>
            <w:tcW w:w="1134" w:type="dxa"/>
            <w:tcBorders>
              <w:top w:val="single" w:sz="4" w:space="0" w:color="auto"/>
            </w:tcBorders>
            <w:shd w:val="clear" w:color="auto" w:fill="auto"/>
          </w:tcPr>
          <w:p w14:paraId="1863FF32" w14:textId="77777777" w:rsidR="00140A47" w:rsidRPr="00AC23C4" w:rsidRDefault="00140A47" w:rsidP="00AC23C4">
            <w:pPr>
              <w:pStyle w:val="TableCell2-2115pt"/>
              <w:ind w:left="170"/>
              <w:rPr>
                <w:rStyle w:val="ChCharisSIL"/>
                <w:rFonts w:ascii="Times New Roman" w:hAnsi="Times New Roman"/>
              </w:rPr>
            </w:pPr>
            <w:r w:rsidRPr="0019643B">
              <w:t>[</w:t>
            </w:r>
            <w:r w:rsidRPr="00913A62">
              <w:rPr>
                <w:rStyle w:val="ChCharisSIL"/>
              </w:rPr>
              <w:t>r</w:t>
            </w:r>
            <w:r w:rsidRPr="0053127F">
              <w:t>]</w:t>
            </w:r>
          </w:p>
        </w:tc>
        <w:tc>
          <w:tcPr>
            <w:tcW w:w="1304" w:type="dxa"/>
            <w:tcBorders>
              <w:top w:val="single" w:sz="4" w:space="0" w:color="auto"/>
            </w:tcBorders>
            <w:shd w:val="clear" w:color="auto" w:fill="auto"/>
          </w:tcPr>
          <w:p w14:paraId="4F41D012" w14:textId="77777777" w:rsidR="00140A47" w:rsidRPr="00913A62" w:rsidRDefault="00140A47" w:rsidP="00165C12">
            <w:pPr>
              <w:pStyle w:val="TableCell2-2115pt"/>
              <w:rPr>
                <w:rStyle w:val="ChCharisSIL"/>
              </w:rPr>
            </w:pPr>
            <w:r w:rsidRPr="00DA1785">
              <w:t>[</w:t>
            </w:r>
            <w:r w:rsidRPr="00913A62">
              <w:rPr>
                <w:rStyle w:val="ChCharisSIL"/>
              </w:rPr>
              <w:t>ˈ</w:t>
            </w:r>
            <w:r w:rsidRPr="00913A62">
              <w:rPr>
                <w:rStyle w:val="ChCharisSILBlueBold"/>
              </w:rPr>
              <w:t>r</w:t>
            </w:r>
            <w:r w:rsidRPr="00913A62">
              <w:rPr>
                <w:rStyle w:val="ChCharisSIL"/>
              </w:rPr>
              <w:t>a.kʊs</w:t>
            </w:r>
            <w:r w:rsidRPr="00DA1785">
              <w:t>]</w:t>
            </w:r>
          </w:p>
        </w:tc>
        <w:tc>
          <w:tcPr>
            <w:tcW w:w="964" w:type="dxa"/>
            <w:tcBorders>
              <w:top w:val="single" w:sz="4" w:space="0" w:color="auto"/>
            </w:tcBorders>
            <w:shd w:val="clear" w:color="auto" w:fill="auto"/>
          </w:tcPr>
          <w:p w14:paraId="2AD81124" w14:textId="77777777" w:rsidR="00140A47" w:rsidRPr="00913A62" w:rsidRDefault="00140A47" w:rsidP="00165C12">
            <w:pPr>
              <w:pStyle w:val="TableCell2-2115pt"/>
              <w:rPr>
                <w:rStyle w:val="ChItalBold"/>
              </w:rPr>
            </w:pPr>
            <w:r w:rsidRPr="00913A62">
              <w:rPr>
                <w:rStyle w:val="ChItalBold"/>
              </w:rPr>
              <w:t>rakus</w:t>
            </w:r>
          </w:p>
        </w:tc>
        <w:tc>
          <w:tcPr>
            <w:tcW w:w="1134" w:type="dxa"/>
            <w:tcBorders>
              <w:top w:val="single" w:sz="4" w:space="0" w:color="auto"/>
            </w:tcBorders>
            <w:shd w:val="clear" w:color="auto" w:fill="auto"/>
          </w:tcPr>
          <w:p w14:paraId="3E165A4F" w14:textId="45617AF2" w:rsidR="00140A47" w:rsidRPr="00913A62" w:rsidRDefault="00B7093A" w:rsidP="00165C12">
            <w:pPr>
              <w:pStyle w:val="TableCell2-2115pt"/>
            </w:pPr>
            <w:r>
              <w:t>‘</w:t>
            </w:r>
            <w:r w:rsidR="00140A47" w:rsidRPr="00913A62">
              <w:t>be greedy</w:t>
            </w:r>
            <w:r>
              <w:t>’</w:t>
            </w:r>
          </w:p>
        </w:tc>
      </w:tr>
      <w:tr w:rsidR="00140A47" w:rsidRPr="00913A62" w14:paraId="5355C9C4" w14:textId="77777777" w:rsidTr="000020C5">
        <w:tc>
          <w:tcPr>
            <w:tcW w:w="1134" w:type="dxa"/>
            <w:shd w:val="clear" w:color="auto" w:fill="auto"/>
          </w:tcPr>
          <w:p w14:paraId="03CD9315" w14:textId="77777777" w:rsidR="00140A47" w:rsidRPr="00AC23C4" w:rsidRDefault="00140A47" w:rsidP="00AC23C4">
            <w:pPr>
              <w:pStyle w:val="TableCell0-2115pt"/>
              <w:ind w:left="170"/>
              <w:rPr>
                <w:rStyle w:val="ChCharisSIL"/>
                <w:rFonts w:ascii="Times New Roman" w:hAnsi="Times New Roman"/>
              </w:rPr>
            </w:pPr>
          </w:p>
        </w:tc>
        <w:tc>
          <w:tcPr>
            <w:tcW w:w="1304" w:type="dxa"/>
            <w:shd w:val="clear" w:color="auto" w:fill="auto"/>
          </w:tcPr>
          <w:p w14:paraId="00904FB2" w14:textId="77777777" w:rsidR="00140A47" w:rsidRPr="00913A62" w:rsidRDefault="00140A47" w:rsidP="00165C12">
            <w:pPr>
              <w:pStyle w:val="TableCell0-2115pt"/>
              <w:rPr>
                <w:rStyle w:val="ChCharisSIL"/>
              </w:rPr>
            </w:pPr>
            <w:r w:rsidRPr="00913A62">
              <w:t>[</w:t>
            </w:r>
            <w:r w:rsidRPr="00913A62">
              <w:rPr>
                <w:rStyle w:val="ChCharisSIL"/>
              </w:rPr>
              <w:t>ˈk</w:t>
            </w:r>
            <w:r w:rsidRPr="00913A62">
              <w:rPr>
                <w:rStyle w:val="ChCharisSILBlueBold"/>
              </w:rPr>
              <w:t>r</w:t>
            </w:r>
            <w:r w:rsidRPr="00913A62">
              <w:rPr>
                <w:rStyle w:val="ChCharisSIL"/>
              </w:rPr>
              <w:t>i.ŋɐt̚</w:t>
            </w:r>
            <w:r w:rsidRPr="0053127F">
              <w:t>]</w:t>
            </w:r>
          </w:p>
        </w:tc>
        <w:tc>
          <w:tcPr>
            <w:tcW w:w="964" w:type="dxa"/>
            <w:shd w:val="clear" w:color="auto" w:fill="auto"/>
          </w:tcPr>
          <w:p w14:paraId="3B4E0295" w14:textId="77777777" w:rsidR="00140A47" w:rsidRPr="00913A62" w:rsidRDefault="00140A47" w:rsidP="00165C12">
            <w:pPr>
              <w:pStyle w:val="TableCell0-2115pt"/>
              <w:rPr>
                <w:rStyle w:val="ChItalBold"/>
              </w:rPr>
            </w:pPr>
            <w:r w:rsidRPr="00913A62">
              <w:rPr>
                <w:rStyle w:val="ChItalBold"/>
              </w:rPr>
              <w:t>kringat</w:t>
            </w:r>
          </w:p>
        </w:tc>
        <w:tc>
          <w:tcPr>
            <w:tcW w:w="1134" w:type="dxa"/>
            <w:shd w:val="clear" w:color="auto" w:fill="auto"/>
          </w:tcPr>
          <w:p w14:paraId="3AC5DA55" w14:textId="36B9F738" w:rsidR="00140A47" w:rsidRPr="00913A62" w:rsidRDefault="00B7093A" w:rsidP="00165C12">
            <w:pPr>
              <w:pStyle w:val="TableCell0-2115pt"/>
            </w:pPr>
            <w:r>
              <w:t>‘</w:t>
            </w:r>
            <w:r w:rsidR="00140A47" w:rsidRPr="00913A62">
              <w:t>sweat</w:t>
            </w:r>
            <w:r>
              <w:t>’</w:t>
            </w:r>
          </w:p>
        </w:tc>
      </w:tr>
      <w:tr w:rsidR="00140A47" w:rsidRPr="00913A62" w14:paraId="1DDB4FC8" w14:textId="77777777" w:rsidTr="000020C5">
        <w:tc>
          <w:tcPr>
            <w:tcW w:w="1134" w:type="dxa"/>
            <w:shd w:val="clear" w:color="auto" w:fill="auto"/>
          </w:tcPr>
          <w:p w14:paraId="1D2A4AB5" w14:textId="77777777" w:rsidR="00140A47" w:rsidRPr="00AC23C4" w:rsidRDefault="00140A47" w:rsidP="00AC23C4">
            <w:pPr>
              <w:pStyle w:val="TableCell0-2115pt"/>
              <w:ind w:left="170"/>
              <w:rPr>
                <w:rStyle w:val="ChCharisSIL"/>
                <w:rFonts w:ascii="Times New Roman" w:hAnsi="Times New Roman"/>
              </w:rPr>
            </w:pPr>
          </w:p>
        </w:tc>
        <w:tc>
          <w:tcPr>
            <w:tcW w:w="1304" w:type="dxa"/>
            <w:shd w:val="clear" w:color="auto" w:fill="auto"/>
          </w:tcPr>
          <w:p w14:paraId="7A80C7CF" w14:textId="77777777" w:rsidR="00140A47" w:rsidRPr="00913A62" w:rsidRDefault="00140A47" w:rsidP="00165C12">
            <w:pPr>
              <w:pStyle w:val="TableCell0-2115pt"/>
              <w:rPr>
                <w:rStyle w:val="ChCharisSIL"/>
              </w:rPr>
            </w:pPr>
            <w:r w:rsidRPr="00DA1785">
              <w:t>[</w:t>
            </w:r>
            <w:r w:rsidRPr="00913A62">
              <w:rPr>
                <w:rStyle w:val="ChCharisSIL"/>
              </w:rPr>
              <w:t>ˈmʊ</w:t>
            </w:r>
            <w:r w:rsidRPr="00913A62">
              <w:rPr>
                <w:rStyle w:val="ChCharisSILBlueBold"/>
              </w:rPr>
              <w:t>r</w:t>
            </w:r>
            <w:r w:rsidRPr="00913A62">
              <w:rPr>
                <w:rStyle w:val="ChCharisSIL"/>
              </w:rPr>
              <w:t>.ni</w:t>
            </w:r>
            <w:r w:rsidRPr="00DA1785">
              <w:t>]</w:t>
            </w:r>
          </w:p>
        </w:tc>
        <w:tc>
          <w:tcPr>
            <w:tcW w:w="964" w:type="dxa"/>
            <w:shd w:val="clear" w:color="auto" w:fill="auto"/>
          </w:tcPr>
          <w:p w14:paraId="397E4A09" w14:textId="77777777" w:rsidR="00140A47" w:rsidRPr="00913A62" w:rsidRDefault="00140A47" w:rsidP="00165C12">
            <w:pPr>
              <w:pStyle w:val="TableCell0-2115pt"/>
              <w:rPr>
                <w:rStyle w:val="ChItalBold"/>
              </w:rPr>
            </w:pPr>
            <w:r w:rsidRPr="00913A62">
              <w:rPr>
                <w:rStyle w:val="ChItalBold"/>
              </w:rPr>
              <w:t>murni</w:t>
            </w:r>
          </w:p>
        </w:tc>
        <w:tc>
          <w:tcPr>
            <w:tcW w:w="1134" w:type="dxa"/>
            <w:shd w:val="clear" w:color="auto" w:fill="auto"/>
          </w:tcPr>
          <w:p w14:paraId="3CEAFC3C" w14:textId="3185C078" w:rsidR="00140A47" w:rsidRPr="00913A62" w:rsidRDefault="00B7093A" w:rsidP="00165C12">
            <w:pPr>
              <w:pStyle w:val="TableCell0-2115pt"/>
            </w:pPr>
            <w:r>
              <w:t>‘</w:t>
            </w:r>
            <w:r w:rsidR="00140A47" w:rsidRPr="00913A62">
              <w:t>be pure</w:t>
            </w:r>
            <w:r>
              <w:t>’</w:t>
            </w:r>
          </w:p>
        </w:tc>
      </w:tr>
      <w:tr w:rsidR="00140A47" w:rsidRPr="00913A62" w14:paraId="4A4AE0D9" w14:textId="77777777" w:rsidTr="000020C5">
        <w:tc>
          <w:tcPr>
            <w:tcW w:w="1134" w:type="dxa"/>
            <w:shd w:val="clear" w:color="auto" w:fill="auto"/>
          </w:tcPr>
          <w:p w14:paraId="0190782A" w14:textId="77777777" w:rsidR="00140A47" w:rsidRPr="00AC23C4" w:rsidRDefault="00140A47" w:rsidP="00AC23C4">
            <w:pPr>
              <w:pStyle w:val="TableCell0-2115ptBreak"/>
              <w:ind w:left="170"/>
              <w:rPr>
                <w:rStyle w:val="ChCharisSIL"/>
                <w:rFonts w:ascii="Times New Roman" w:hAnsi="Times New Roman"/>
              </w:rPr>
            </w:pPr>
          </w:p>
        </w:tc>
        <w:tc>
          <w:tcPr>
            <w:tcW w:w="1304" w:type="dxa"/>
            <w:shd w:val="clear" w:color="auto" w:fill="auto"/>
          </w:tcPr>
          <w:p w14:paraId="1E5E81D5" w14:textId="77777777" w:rsidR="00140A47" w:rsidRPr="00913A62" w:rsidRDefault="00140A47" w:rsidP="00165C12">
            <w:pPr>
              <w:pStyle w:val="TableCell0-2115ptBreak"/>
              <w:rPr>
                <w:rStyle w:val="ChCharisSIL"/>
              </w:rPr>
            </w:pPr>
            <w:r w:rsidRPr="00DA1785">
              <w:t>[</w:t>
            </w:r>
            <w:r w:rsidRPr="00913A62">
              <w:rPr>
                <w:rStyle w:val="ChCharisSIL"/>
              </w:rPr>
              <w:t>ˈdʒɐŋ.k</w:t>
            </w:r>
            <w:r w:rsidRPr="00913A62">
              <w:rPr>
                <w:rStyle w:val="ChCharisSILBlueBold"/>
              </w:rPr>
              <w:t>r</w:t>
            </w:r>
            <w:r w:rsidRPr="00913A62">
              <w:rPr>
                <w:rStyle w:val="ChCharisSIL"/>
              </w:rPr>
              <w:t>ɪk̚</w:t>
            </w:r>
            <w:r w:rsidRPr="00DA1785">
              <w:t>]</w:t>
            </w:r>
          </w:p>
        </w:tc>
        <w:tc>
          <w:tcPr>
            <w:tcW w:w="964" w:type="dxa"/>
            <w:shd w:val="clear" w:color="auto" w:fill="auto"/>
          </w:tcPr>
          <w:p w14:paraId="2AA7800E" w14:textId="77777777" w:rsidR="00140A47" w:rsidRPr="00913A62" w:rsidRDefault="00140A47" w:rsidP="00165C12">
            <w:pPr>
              <w:pStyle w:val="TableCell0-2115ptBreak"/>
              <w:rPr>
                <w:rStyle w:val="ChItalBold"/>
              </w:rPr>
            </w:pPr>
            <w:r w:rsidRPr="00913A62">
              <w:rPr>
                <w:rStyle w:val="ChItalBold"/>
              </w:rPr>
              <w:t>jangkrik</w:t>
            </w:r>
          </w:p>
        </w:tc>
        <w:tc>
          <w:tcPr>
            <w:tcW w:w="1134" w:type="dxa"/>
            <w:shd w:val="clear" w:color="auto" w:fill="auto"/>
          </w:tcPr>
          <w:p w14:paraId="76E8567D" w14:textId="26C2E4AB" w:rsidR="00140A47" w:rsidRPr="00913A62" w:rsidRDefault="00B7093A" w:rsidP="00165C12">
            <w:pPr>
              <w:pStyle w:val="TableCell0-2115ptBreak"/>
            </w:pPr>
            <w:r>
              <w:t>‘</w:t>
            </w:r>
            <w:r w:rsidR="00140A47" w:rsidRPr="00913A62">
              <w:t>cricket</w:t>
            </w:r>
            <w:r>
              <w:t>’</w:t>
            </w:r>
          </w:p>
        </w:tc>
      </w:tr>
      <w:tr w:rsidR="00140A47" w:rsidRPr="00913A62" w14:paraId="4BB919B3" w14:textId="77777777" w:rsidTr="000020C5">
        <w:tc>
          <w:tcPr>
            <w:tcW w:w="1134" w:type="dxa"/>
            <w:shd w:val="clear" w:color="auto" w:fill="auto"/>
          </w:tcPr>
          <w:p w14:paraId="35A0C890" w14:textId="77777777" w:rsidR="00140A47" w:rsidRPr="00AC23C4" w:rsidRDefault="00140A47" w:rsidP="00AC23C4">
            <w:pPr>
              <w:pStyle w:val="TableCell2-2115pt"/>
              <w:ind w:left="170"/>
              <w:rPr>
                <w:rStyle w:val="ChCharisSIL"/>
                <w:rFonts w:ascii="Times New Roman" w:hAnsi="Times New Roman"/>
              </w:rPr>
            </w:pPr>
            <w:r w:rsidRPr="0019643B">
              <w:t>[</w:t>
            </w:r>
            <w:r w:rsidRPr="00913A62">
              <w:rPr>
                <w:rStyle w:val="ChCharisSIL"/>
              </w:rPr>
              <w:t>ɾ</w:t>
            </w:r>
            <w:r w:rsidRPr="0053127F">
              <w:t>]</w:t>
            </w:r>
          </w:p>
        </w:tc>
        <w:tc>
          <w:tcPr>
            <w:tcW w:w="1304" w:type="dxa"/>
            <w:shd w:val="clear" w:color="auto" w:fill="auto"/>
          </w:tcPr>
          <w:p w14:paraId="743B0D15" w14:textId="77777777" w:rsidR="00140A47" w:rsidRPr="00913A62" w:rsidRDefault="00140A47" w:rsidP="00165C12">
            <w:pPr>
              <w:pStyle w:val="TableCell2-2115pt"/>
              <w:rPr>
                <w:rStyle w:val="ChCharisSIL"/>
              </w:rPr>
            </w:pPr>
            <w:r w:rsidRPr="00DA1785">
              <w:t>[</w:t>
            </w:r>
            <w:r w:rsidRPr="00913A62">
              <w:rPr>
                <w:rStyle w:val="ChCharisSIL"/>
              </w:rPr>
              <w:t>ˈba.</w:t>
            </w:r>
            <w:r w:rsidRPr="00913A62">
              <w:rPr>
                <w:rStyle w:val="ChCharisSILBlueBold"/>
              </w:rPr>
              <w:t>ɾ</w:t>
            </w:r>
            <w:r w:rsidRPr="00913A62">
              <w:rPr>
                <w:rStyle w:val="ChCharisSIL"/>
              </w:rPr>
              <w:t>ɐŋ</w:t>
            </w:r>
            <w:r w:rsidRPr="00DA1785">
              <w:t>]</w:t>
            </w:r>
          </w:p>
        </w:tc>
        <w:tc>
          <w:tcPr>
            <w:tcW w:w="964" w:type="dxa"/>
            <w:shd w:val="clear" w:color="auto" w:fill="auto"/>
          </w:tcPr>
          <w:p w14:paraId="1871D77E" w14:textId="77777777" w:rsidR="00140A47" w:rsidRPr="00913A62" w:rsidRDefault="00140A47" w:rsidP="00165C12">
            <w:pPr>
              <w:pStyle w:val="TableCell2-2115pt"/>
              <w:rPr>
                <w:rStyle w:val="ChItalBold"/>
              </w:rPr>
            </w:pPr>
            <w:r w:rsidRPr="00913A62">
              <w:rPr>
                <w:rStyle w:val="ChItalBold"/>
              </w:rPr>
              <w:t>barang</w:t>
            </w:r>
          </w:p>
        </w:tc>
        <w:tc>
          <w:tcPr>
            <w:tcW w:w="1134" w:type="dxa"/>
            <w:shd w:val="clear" w:color="auto" w:fill="auto"/>
          </w:tcPr>
          <w:p w14:paraId="6264AFCC" w14:textId="6BAC2055" w:rsidR="00140A47" w:rsidRPr="00913A62" w:rsidRDefault="00B7093A" w:rsidP="00165C12">
            <w:pPr>
              <w:pStyle w:val="TableCell2-2115pt"/>
            </w:pPr>
            <w:r>
              <w:t>‘</w:t>
            </w:r>
            <w:r w:rsidR="00140A47" w:rsidRPr="00913A62">
              <w:t>stuff</w:t>
            </w:r>
            <w:r>
              <w:t>’</w:t>
            </w:r>
          </w:p>
        </w:tc>
      </w:tr>
      <w:tr w:rsidR="00140A47" w:rsidRPr="00913A62" w14:paraId="459FBD92" w14:textId="77777777" w:rsidTr="000020C5">
        <w:tc>
          <w:tcPr>
            <w:tcW w:w="1134" w:type="dxa"/>
            <w:shd w:val="clear" w:color="auto" w:fill="auto"/>
          </w:tcPr>
          <w:p w14:paraId="171BB3C8" w14:textId="77777777" w:rsidR="00140A47" w:rsidRPr="00AC23C4" w:rsidRDefault="00140A47" w:rsidP="00AC23C4">
            <w:pPr>
              <w:pStyle w:val="TableCell0-2115pt"/>
              <w:ind w:left="170"/>
              <w:rPr>
                <w:rStyle w:val="ChCharisSIL"/>
                <w:rFonts w:ascii="Times New Roman" w:hAnsi="Times New Roman"/>
              </w:rPr>
            </w:pPr>
          </w:p>
        </w:tc>
        <w:tc>
          <w:tcPr>
            <w:tcW w:w="1304" w:type="dxa"/>
            <w:shd w:val="clear" w:color="auto" w:fill="auto"/>
          </w:tcPr>
          <w:p w14:paraId="1CCCCBA3" w14:textId="77777777" w:rsidR="00140A47" w:rsidRPr="00913A62" w:rsidRDefault="00140A47" w:rsidP="00165C12">
            <w:pPr>
              <w:pStyle w:val="TableCell0-2115pt"/>
              <w:rPr>
                <w:rStyle w:val="ChCharisSIL"/>
              </w:rPr>
            </w:pPr>
            <w:r w:rsidRPr="00DA1785">
              <w:t>[</w:t>
            </w:r>
            <w:r w:rsidRPr="00913A62">
              <w:rPr>
                <w:rStyle w:val="ChCharisSIL"/>
              </w:rPr>
              <w:t>ˈgɔ.</w:t>
            </w:r>
            <w:r w:rsidRPr="00913A62">
              <w:rPr>
                <w:rStyle w:val="ChCharisSILBlueBold"/>
              </w:rPr>
              <w:t>ɾ</w:t>
            </w:r>
            <w:r w:rsidRPr="00913A62">
              <w:rPr>
                <w:rStyle w:val="ChCharisSIL"/>
              </w:rPr>
              <w:t>ɛ̞ŋ</w:t>
            </w:r>
            <w:r w:rsidRPr="00DA1785">
              <w:t>]</w:t>
            </w:r>
          </w:p>
        </w:tc>
        <w:tc>
          <w:tcPr>
            <w:tcW w:w="964" w:type="dxa"/>
            <w:shd w:val="clear" w:color="auto" w:fill="auto"/>
          </w:tcPr>
          <w:p w14:paraId="77ACE6BB" w14:textId="77777777" w:rsidR="00140A47" w:rsidRPr="00913A62" w:rsidRDefault="00140A47" w:rsidP="00165C12">
            <w:pPr>
              <w:pStyle w:val="TableCell0-2115pt"/>
              <w:rPr>
                <w:rStyle w:val="ChItalBold"/>
              </w:rPr>
            </w:pPr>
            <w:r w:rsidRPr="00913A62">
              <w:rPr>
                <w:rStyle w:val="ChItalBold"/>
              </w:rPr>
              <w:t>goreng</w:t>
            </w:r>
          </w:p>
        </w:tc>
        <w:tc>
          <w:tcPr>
            <w:tcW w:w="1134" w:type="dxa"/>
            <w:shd w:val="clear" w:color="auto" w:fill="auto"/>
          </w:tcPr>
          <w:p w14:paraId="3F1C8ED1" w14:textId="63216F15" w:rsidR="00140A47" w:rsidRPr="00913A62" w:rsidRDefault="00B7093A" w:rsidP="00165C12">
            <w:pPr>
              <w:pStyle w:val="TableCell0-2115pt"/>
            </w:pPr>
            <w:r>
              <w:t>‘</w:t>
            </w:r>
            <w:r w:rsidR="00140A47" w:rsidRPr="00913A62">
              <w:t>fry</w:t>
            </w:r>
            <w:r>
              <w:t>’</w:t>
            </w:r>
          </w:p>
        </w:tc>
      </w:tr>
      <w:tr w:rsidR="00140A47" w:rsidRPr="00913A62" w14:paraId="4567A4B2" w14:textId="77777777" w:rsidTr="000020C5">
        <w:tc>
          <w:tcPr>
            <w:tcW w:w="1134" w:type="dxa"/>
            <w:shd w:val="clear" w:color="auto" w:fill="auto"/>
          </w:tcPr>
          <w:p w14:paraId="1C38551F" w14:textId="77777777" w:rsidR="00140A47" w:rsidRPr="00AC23C4" w:rsidRDefault="00140A47" w:rsidP="00AC23C4">
            <w:pPr>
              <w:pStyle w:val="TableCell0-2115ptBreak"/>
              <w:ind w:left="170"/>
              <w:rPr>
                <w:rStyle w:val="ChCharisSIL"/>
                <w:rFonts w:ascii="Times New Roman" w:hAnsi="Times New Roman"/>
              </w:rPr>
            </w:pPr>
          </w:p>
        </w:tc>
        <w:tc>
          <w:tcPr>
            <w:tcW w:w="1304" w:type="dxa"/>
            <w:shd w:val="clear" w:color="auto" w:fill="auto"/>
          </w:tcPr>
          <w:p w14:paraId="382639E3" w14:textId="77777777" w:rsidR="00140A47" w:rsidRPr="00913A62" w:rsidRDefault="00140A47" w:rsidP="00165C12">
            <w:pPr>
              <w:pStyle w:val="TableCell0-2115ptBreak"/>
              <w:rPr>
                <w:rStyle w:val="ChCharisSIL"/>
              </w:rPr>
            </w:pPr>
            <w:r w:rsidRPr="00DA1785">
              <w:t>[</w:t>
            </w:r>
            <w:r w:rsidRPr="00913A62">
              <w:rPr>
                <w:rStyle w:val="ChCharisSIL"/>
              </w:rPr>
              <w:t>ˈʊ.</w:t>
            </w:r>
            <w:r w:rsidRPr="00913A62">
              <w:rPr>
                <w:rStyle w:val="ChCharisSILBlueBold"/>
              </w:rPr>
              <w:t>ɾ</w:t>
            </w:r>
            <w:r w:rsidRPr="00913A62">
              <w:rPr>
                <w:rStyle w:val="ChCharisSIL"/>
              </w:rPr>
              <w:t>ʊs</w:t>
            </w:r>
            <w:r w:rsidRPr="00DA1785">
              <w:t>]</w:t>
            </w:r>
          </w:p>
        </w:tc>
        <w:tc>
          <w:tcPr>
            <w:tcW w:w="964" w:type="dxa"/>
            <w:shd w:val="clear" w:color="auto" w:fill="auto"/>
          </w:tcPr>
          <w:p w14:paraId="2D879913" w14:textId="77777777" w:rsidR="00140A47" w:rsidRPr="00913A62" w:rsidRDefault="00140A47" w:rsidP="00165C12">
            <w:pPr>
              <w:pStyle w:val="TableCell0-2115ptBreak"/>
              <w:rPr>
                <w:rStyle w:val="ChItalBold"/>
              </w:rPr>
            </w:pPr>
            <w:r w:rsidRPr="00913A62">
              <w:rPr>
                <w:rStyle w:val="ChItalBold"/>
              </w:rPr>
              <w:t>urus</w:t>
            </w:r>
          </w:p>
        </w:tc>
        <w:tc>
          <w:tcPr>
            <w:tcW w:w="1134" w:type="dxa"/>
            <w:shd w:val="clear" w:color="auto" w:fill="auto"/>
          </w:tcPr>
          <w:p w14:paraId="46083F0D" w14:textId="1DC0AB7C" w:rsidR="00140A47" w:rsidRPr="00913A62" w:rsidRDefault="00B7093A" w:rsidP="00165C12">
            <w:pPr>
              <w:pStyle w:val="TableCell0-2115ptBreak"/>
            </w:pPr>
            <w:r>
              <w:t>‘</w:t>
            </w:r>
            <w:r w:rsidR="00140A47" w:rsidRPr="00913A62">
              <w:t>arrange</w:t>
            </w:r>
            <w:r>
              <w:t>’</w:t>
            </w:r>
          </w:p>
        </w:tc>
      </w:tr>
    </w:tbl>
    <w:p w14:paraId="34262BBD" w14:textId="77777777" w:rsidR="00140A47" w:rsidRPr="00913A62" w:rsidRDefault="00140A47" w:rsidP="00870EF9">
      <w:pPr>
        <w:pStyle w:val="Body0010after"/>
      </w:pPr>
    </w:p>
    <w:p w14:paraId="3768BACB" w14:textId="77777777" w:rsidR="00140A47" w:rsidRPr="00913A62" w:rsidRDefault="00140A47" w:rsidP="00140A47">
      <w:pPr>
        <w:pStyle w:val="Heading3"/>
      </w:pPr>
      <w:bookmarkStart w:id="899" w:name="_Ref338057372"/>
      <w:bookmarkStart w:id="900" w:name="_Ref338085454"/>
      <w:bookmarkStart w:id="901" w:name="_Toc440455521"/>
      <w:r w:rsidRPr="00913A62">
        <w:t>Centralization</w:t>
      </w:r>
      <w:bookmarkEnd w:id="899"/>
      <w:bookmarkEnd w:id="900"/>
      <w:r w:rsidRPr="00913A62">
        <w:t xml:space="preserve"> of vowels</w:t>
      </w:r>
      <w:bookmarkEnd w:id="901"/>
    </w:p>
    <w:p w14:paraId="47D2BC03" w14:textId="77777777" w:rsidR="00140A47" w:rsidRPr="00913A62" w:rsidRDefault="00140A47" w:rsidP="00D05EA5">
      <w:pPr>
        <w:pStyle w:val="Body0005after115pt"/>
      </w:pPr>
      <w:r w:rsidRPr="00913A62">
        <w:t>In closed syllables the five vowels are centralized. Close /</w:t>
      </w:r>
      <w:r w:rsidRPr="00913A62">
        <w:rPr>
          <w:rStyle w:val="ChCharisSIL"/>
        </w:rPr>
        <w:t>i</w:t>
      </w:r>
      <w:r w:rsidRPr="00913A62">
        <w:t>/ is centralized to [</w:t>
      </w:r>
      <w:r w:rsidRPr="00913A62">
        <w:rPr>
          <w:rStyle w:val="ChCharisSIL"/>
        </w:rPr>
        <w:t>ɪ</w:t>
      </w:r>
      <w:r w:rsidRPr="00913A62">
        <w:t>] and /</w:t>
      </w:r>
      <w:r w:rsidRPr="00913A62">
        <w:rPr>
          <w:rStyle w:val="ChCharisSIL"/>
        </w:rPr>
        <w:t>u</w:t>
      </w:r>
      <w:r w:rsidRPr="00913A62">
        <w:t>/ to [</w:t>
      </w:r>
      <w:r w:rsidRPr="00913A62">
        <w:rPr>
          <w:rStyle w:val="ChCharisSIL"/>
        </w:rPr>
        <w:t>ʊ</w:t>
      </w:r>
      <w:r w:rsidRPr="00913A62">
        <w:t>], open-mid /</w:t>
      </w:r>
      <w:r w:rsidRPr="00913A62">
        <w:rPr>
          <w:rStyle w:val="ChCharisSIL"/>
        </w:rPr>
        <w:t>ɛ</w:t>
      </w:r>
      <w:r w:rsidRPr="00913A62">
        <w:t>/ is centralized to [</w:t>
      </w:r>
      <w:r w:rsidRPr="00913A62">
        <w:rPr>
          <w:rStyle w:val="ChCharisSIL"/>
        </w:rPr>
        <w:t>ɛ̞</w:t>
      </w:r>
      <w:r w:rsidRPr="00913A62">
        <w:t>] and /</w:t>
      </w:r>
      <w:r w:rsidRPr="00913A62">
        <w:rPr>
          <w:rStyle w:val="ChCharisSIL"/>
        </w:rPr>
        <w:t>ɔ</w:t>
      </w:r>
      <w:r w:rsidRPr="00913A62">
        <w:t>/ to [</w:t>
      </w:r>
      <w:r w:rsidRPr="00913A62">
        <w:rPr>
          <w:rStyle w:val="ChCharisSIL"/>
        </w:rPr>
        <w:t>ɔ̞</w:t>
      </w:r>
      <w:r w:rsidRPr="00913A62">
        <w:t>], and open /</w:t>
      </w:r>
      <w:r w:rsidRPr="00913A62">
        <w:rPr>
          <w:rStyle w:val="ChCharisSIL"/>
        </w:rPr>
        <w:t>a</w:t>
      </w:r>
      <w:r w:rsidRPr="00913A62">
        <w:t>/ is centralized to [</w:t>
      </w:r>
      <w:r w:rsidRPr="00913A62">
        <w:rPr>
          <w:rStyle w:val="ChCharisSIL"/>
        </w:rPr>
        <w:t>ɐ</w:t>
      </w:r>
      <w:r w:rsidRPr="00913A62">
        <w:t xml:space="preserve">], as illustrated in </w:t>
      </w:r>
      <w:r w:rsidRPr="00913A62">
        <w:fldChar w:fldCharType="begin"/>
      </w:r>
      <w:r w:rsidRPr="00913A62">
        <w:instrText xml:space="preserve"> REF _Ref32425029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3</w:t>
      </w:r>
      <w:r w:rsidRPr="00913A62">
        <w:fldChar w:fldCharType="end"/>
      </w:r>
      <w:r w:rsidRPr="00913A62">
        <w:t>. In unstressed closed syllables with a coda nasal, open-mid /</w:t>
      </w:r>
      <w:r w:rsidRPr="00913A62">
        <w:rPr>
          <w:rStyle w:val="ChCharisSIL"/>
        </w:rPr>
        <w:t>ɛ</w:t>
      </w:r>
      <w:r w:rsidRPr="00913A62">
        <w:t>/ can alternatively be centralized to [</w:t>
      </w:r>
      <w:r w:rsidRPr="00913A62">
        <w:rPr>
          <w:rStyle w:val="ChCharisSIL"/>
        </w:rPr>
        <w:t>ə</w:t>
      </w:r>
      <w:r w:rsidRPr="00913A62">
        <w:t>] rather than to [</w:t>
      </w:r>
      <w:r w:rsidRPr="00913A62">
        <w:rPr>
          <w:rStyle w:val="ChCharisSIL"/>
        </w:rPr>
        <w:t>ɛ̞</w:t>
      </w:r>
      <w:r w:rsidRPr="00913A62">
        <w:t>].</w:t>
      </w:r>
    </w:p>
    <w:p w14:paraId="7A8396C1" w14:textId="77777777" w:rsidR="00140A47" w:rsidRPr="00913A62" w:rsidRDefault="00140A47" w:rsidP="00D43E1D">
      <w:pPr>
        <w:pStyle w:val="Caption"/>
      </w:pPr>
      <w:bookmarkStart w:id="902" w:name="_Ref324250297"/>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13</w:t>
        </w:r>
      </w:fldSimple>
      <w:bookmarkEnd w:id="902"/>
      <w:r w:rsidRPr="00913A62">
        <w:t>:</w:t>
      </w:r>
      <w:r w:rsidRPr="00913A62">
        <w:tab/>
        <w:t>Vowel centralization in closed syllables</w:t>
      </w:r>
    </w:p>
    <w:tbl>
      <w:tblPr>
        <w:tblW w:w="5897" w:type="dxa"/>
        <w:tblInd w:w="170" w:type="dxa"/>
        <w:tblBorders>
          <w:bottom w:val="single" w:sz="4" w:space="0" w:color="auto"/>
        </w:tblBorders>
        <w:tblLayout w:type="fixed"/>
        <w:tblLook w:val="01E0" w:firstRow="1" w:lastRow="1" w:firstColumn="1" w:lastColumn="1" w:noHBand="0" w:noVBand="0"/>
      </w:tblPr>
      <w:tblGrid>
        <w:gridCol w:w="964"/>
        <w:gridCol w:w="1134"/>
        <w:gridCol w:w="1304"/>
        <w:gridCol w:w="1077"/>
        <w:gridCol w:w="1418"/>
      </w:tblGrid>
      <w:tr w:rsidR="00AC23C4" w:rsidRPr="00913A62" w14:paraId="3FDB6A61" w14:textId="77777777" w:rsidTr="000020C5">
        <w:trPr>
          <w:tblHeader/>
        </w:trPr>
        <w:tc>
          <w:tcPr>
            <w:tcW w:w="964" w:type="dxa"/>
            <w:tcBorders>
              <w:top w:val="single" w:sz="4" w:space="0" w:color="auto"/>
              <w:bottom w:val="single" w:sz="4" w:space="0" w:color="auto"/>
            </w:tcBorders>
            <w:shd w:val="clear" w:color="auto" w:fill="auto"/>
          </w:tcPr>
          <w:p w14:paraId="253B57E3" w14:textId="77777777" w:rsidR="00140A47" w:rsidRPr="00913A62" w:rsidRDefault="00140A47" w:rsidP="00140A47">
            <w:pPr>
              <w:pStyle w:val="TableHd"/>
            </w:pPr>
            <w:r w:rsidRPr="00913A62">
              <w:t>Phoneme</w:t>
            </w:r>
          </w:p>
        </w:tc>
        <w:tc>
          <w:tcPr>
            <w:tcW w:w="1134" w:type="dxa"/>
            <w:tcBorders>
              <w:top w:val="single" w:sz="4" w:space="0" w:color="auto"/>
              <w:bottom w:val="single" w:sz="4" w:space="0" w:color="auto"/>
            </w:tcBorders>
            <w:shd w:val="clear" w:color="auto" w:fill="auto"/>
          </w:tcPr>
          <w:p w14:paraId="70A756FC" w14:textId="77777777" w:rsidR="00140A47" w:rsidRPr="00913A62" w:rsidRDefault="00140A47" w:rsidP="00140A47">
            <w:pPr>
              <w:pStyle w:val="TableHd"/>
            </w:pPr>
            <w:r w:rsidRPr="00913A62">
              <w:t>Realization</w:t>
            </w:r>
          </w:p>
        </w:tc>
        <w:tc>
          <w:tcPr>
            <w:tcW w:w="1304" w:type="dxa"/>
            <w:tcBorders>
              <w:top w:val="single" w:sz="4" w:space="0" w:color="auto"/>
              <w:bottom w:val="single" w:sz="4" w:space="0" w:color="auto"/>
            </w:tcBorders>
            <w:shd w:val="clear" w:color="auto" w:fill="auto"/>
          </w:tcPr>
          <w:p w14:paraId="5EC0F23D" w14:textId="77777777" w:rsidR="00140A47" w:rsidRPr="00913A62" w:rsidRDefault="00140A47" w:rsidP="00140A47">
            <w:pPr>
              <w:pStyle w:val="TableHd"/>
            </w:pPr>
            <w:r w:rsidRPr="00913A62">
              <w:t>Item</w:t>
            </w:r>
          </w:p>
        </w:tc>
        <w:tc>
          <w:tcPr>
            <w:tcW w:w="1077" w:type="dxa"/>
            <w:tcBorders>
              <w:top w:val="single" w:sz="4" w:space="0" w:color="auto"/>
              <w:bottom w:val="single" w:sz="4" w:space="0" w:color="auto"/>
            </w:tcBorders>
            <w:shd w:val="clear" w:color="auto" w:fill="auto"/>
          </w:tcPr>
          <w:p w14:paraId="2B19EF32" w14:textId="77777777" w:rsidR="00140A47" w:rsidRPr="00913A62" w:rsidRDefault="00140A47" w:rsidP="00140A47">
            <w:pPr>
              <w:pStyle w:val="TableHd"/>
            </w:pPr>
            <w:r w:rsidRPr="00913A62">
              <w:t>Orthogr.</w:t>
            </w:r>
          </w:p>
        </w:tc>
        <w:tc>
          <w:tcPr>
            <w:tcW w:w="1418" w:type="dxa"/>
            <w:tcBorders>
              <w:top w:val="single" w:sz="4" w:space="0" w:color="auto"/>
              <w:bottom w:val="single" w:sz="4" w:space="0" w:color="auto"/>
            </w:tcBorders>
            <w:shd w:val="clear" w:color="auto" w:fill="auto"/>
          </w:tcPr>
          <w:p w14:paraId="1CFA0D42" w14:textId="77777777" w:rsidR="00140A47" w:rsidRPr="00913A62" w:rsidRDefault="00140A47" w:rsidP="00140A47">
            <w:pPr>
              <w:pStyle w:val="TableHd"/>
            </w:pPr>
            <w:r w:rsidRPr="00913A62">
              <w:t>Gloss</w:t>
            </w:r>
          </w:p>
        </w:tc>
      </w:tr>
      <w:tr w:rsidR="00AC23C4" w:rsidRPr="00913A62" w14:paraId="2FEBD904" w14:textId="77777777" w:rsidTr="000020C5">
        <w:tc>
          <w:tcPr>
            <w:tcW w:w="964" w:type="dxa"/>
            <w:tcBorders>
              <w:top w:val="single" w:sz="4" w:space="0" w:color="auto"/>
            </w:tcBorders>
            <w:shd w:val="clear" w:color="auto" w:fill="auto"/>
          </w:tcPr>
          <w:p w14:paraId="5F8CD710" w14:textId="77777777" w:rsidR="00140A47" w:rsidRPr="00913A62" w:rsidRDefault="00140A47" w:rsidP="00AC23C4">
            <w:pPr>
              <w:pStyle w:val="TableCell2-2115pt"/>
              <w:ind w:left="170"/>
            </w:pPr>
            <w:r w:rsidRPr="00913A62">
              <w:t>/</w:t>
            </w:r>
            <w:r w:rsidRPr="00913A62">
              <w:rPr>
                <w:rStyle w:val="ChCharisSIL"/>
              </w:rPr>
              <w:t>i</w:t>
            </w:r>
            <w:r w:rsidRPr="00913A62">
              <w:t>/</w:t>
            </w:r>
          </w:p>
        </w:tc>
        <w:tc>
          <w:tcPr>
            <w:tcW w:w="1134" w:type="dxa"/>
            <w:tcBorders>
              <w:top w:val="single" w:sz="4" w:space="0" w:color="auto"/>
            </w:tcBorders>
            <w:shd w:val="clear" w:color="auto" w:fill="auto"/>
          </w:tcPr>
          <w:p w14:paraId="39237A1F" w14:textId="77777777" w:rsidR="00140A47" w:rsidRPr="00913A62" w:rsidRDefault="00140A47" w:rsidP="00AC23C4">
            <w:pPr>
              <w:pStyle w:val="TableCell2-2115pt"/>
              <w:ind w:left="170"/>
            </w:pPr>
            <w:r w:rsidRPr="00913A62">
              <w:t>[</w:t>
            </w:r>
            <w:r w:rsidRPr="00913A62">
              <w:rPr>
                <w:rStyle w:val="ChCharisSIL"/>
              </w:rPr>
              <w:t>ɪ</w:t>
            </w:r>
            <w:r w:rsidRPr="00913A62">
              <w:t>]</w:t>
            </w:r>
          </w:p>
        </w:tc>
        <w:tc>
          <w:tcPr>
            <w:tcW w:w="1304" w:type="dxa"/>
            <w:tcBorders>
              <w:top w:val="single" w:sz="4" w:space="0" w:color="auto"/>
            </w:tcBorders>
            <w:shd w:val="clear" w:color="auto" w:fill="auto"/>
          </w:tcPr>
          <w:p w14:paraId="2110D406" w14:textId="77777777" w:rsidR="00140A47" w:rsidRPr="00913A62" w:rsidRDefault="00140A47" w:rsidP="00165C12">
            <w:pPr>
              <w:pStyle w:val="TableCell2-2115pt"/>
            </w:pPr>
            <w:r w:rsidRPr="00913A62">
              <w:t>[</w:t>
            </w:r>
            <w:r w:rsidRPr="00913A62">
              <w:rPr>
                <w:rStyle w:val="ChCharisSIL"/>
              </w:rPr>
              <w:t>ˈt</w:t>
            </w:r>
            <w:r w:rsidRPr="00913A62">
              <w:rPr>
                <w:rStyle w:val="ChCharisSILBlueBold"/>
              </w:rPr>
              <w:t>ɪ</w:t>
            </w:r>
            <w:r w:rsidRPr="00913A62">
              <w:rPr>
                <w:rStyle w:val="ChCharisSIL"/>
              </w:rPr>
              <w:t>ŋ.gi</w:t>
            </w:r>
            <w:r w:rsidRPr="00913A62">
              <w:t>]</w:t>
            </w:r>
          </w:p>
        </w:tc>
        <w:tc>
          <w:tcPr>
            <w:tcW w:w="1077" w:type="dxa"/>
            <w:tcBorders>
              <w:top w:val="single" w:sz="4" w:space="0" w:color="auto"/>
            </w:tcBorders>
            <w:shd w:val="clear" w:color="auto" w:fill="auto"/>
          </w:tcPr>
          <w:p w14:paraId="1DA2BF13" w14:textId="77777777" w:rsidR="00140A47" w:rsidRPr="00913A62" w:rsidRDefault="00140A47" w:rsidP="00165C12">
            <w:pPr>
              <w:pStyle w:val="TableCell2-2115pt"/>
              <w:rPr>
                <w:rStyle w:val="ChItalBold"/>
              </w:rPr>
            </w:pPr>
            <w:r w:rsidRPr="00913A62">
              <w:rPr>
                <w:rStyle w:val="ChItalBold"/>
              </w:rPr>
              <w:t>tinggi</w:t>
            </w:r>
          </w:p>
        </w:tc>
        <w:tc>
          <w:tcPr>
            <w:tcW w:w="1418" w:type="dxa"/>
            <w:tcBorders>
              <w:top w:val="single" w:sz="4" w:space="0" w:color="auto"/>
            </w:tcBorders>
            <w:shd w:val="clear" w:color="auto" w:fill="auto"/>
          </w:tcPr>
          <w:p w14:paraId="07890E07" w14:textId="67FF4591" w:rsidR="00140A47" w:rsidRPr="00913A62" w:rsidRDefault="00B7093A" w:rsidP="00165C12">
            <w:pPr>
              <w:pStyle w:val="TableCell2-2115pt"/>
            </w:pPr>
            <w:r>
              <w:t>‘</w:t>
            </w:r>
            <w:r w:rsidR="00140A47" w:rsidRPr="00913A62">
              <w:t>be high</w:t>
            </w:r>
            <w:r>
              <w:t>’</w:t>
            </w:r>
          </w:p>
        </w:tc>
      </w:tr>
      <w:tr w:rsidR="00AC23C4" w:rsidRPr="00913A62" w14:paraId="5F9604E9" w14:textId="77777777" w:rsidTr="000020C5">
        <w:tc>
          <w:tcPr>
            <w:tcW w:w="964" w:type="dxa"/>
            <w:shd w:val="clear" w:color="auto" w:fill="auto"/>
          </w:tcPr>
          <w:p w14:paraId="05F14A52" w14:textId="77777777" w:rsidR="00140A47" w:rsidRPr="00913A62" w:rsidRDefault="00140A47" w:rsidP="00AC23C4">
            <w:pPr>
              <w:pStyle w:val="TableCell0-2115ptBreak"/>
              <w:ind w:left="170"/>
            </w:pPr>
          </w:p>
        </w:tc>
        <w:tc>
          <w:tcPr>
            <w:tcW w:w="1134" w:type="dxa"/>
            <w:shd w:val="clear" w:color="auto" w:fill="auto"/>
          </w:tcPr>
          <w:p w14:paraId="14BCD36E" w14:textId="77777777" w:rsidR="00140A47" w:rsidRPr="00913A62" w:rsidRDefault="00140A47" w:rsidP="00AC23C4">
            <w:pPr>
              <w:pStyle w:val="TableCell0-2115ptBreak"/>
              <w:ind w:left="170"/>
            </w:pPr>
          </w:p>
        </w:tc>
        <w:tc>
          <w:tcPr>
            <w:tcW w:w="1304" w:type="dxa"/>
            <w:shd w:val="clear" w:color="auto" w:fill="auto"/>
          </w:tcPr>
          <w:p w14:paraId="2B07D9CF" w14:textId="3C4538C7" w:rsidR="00140A47" w:rsidRPr="00913A62" w:rsidRDefault="00140A47" w:rsidP="00165C12">
            <w:pPr>
              <w:pStyle w:val="TableCell0-2115ptBreak"/>
            </w:pPr>
            <w:r w:rsidRPr="00913A62">
              <w:t>[</w:t>
            </w:r>
            <w:r w:rsidR="00525901" w:rsidRPr="00913A62">
              <w:rPr>
                <w:rStyle w:val="ChCharisSIL"/>
              </w:rPr>
              <w:t>ˈ</w:t>
            </w:r>
            <w:r w:rsidR="00525901" w:rsidRPr="00525901">
              <w:rPr>
                <w:rStyle w:val="ChCharisSIL"/>
              </w:rPr>
              <w:t>a.d</w:t>
            </w:r>
            <w:r w:rsidR="00525901" w:rsidRPr="00913A62">
              <w:rPr>
                <w:rStyle w:val="ChCharisSILBlueBold"/>
              </w:rPr>
              <w:t>ɪ</w:t>
            </w:r>
            <w:r w:rsidR="00525901" w:rsidRPr="00525901">
              <w:rPr>
                <w:rStyle w:val="ChCharisSIL"/>
              </w:rPr>
              <w:t>l</w:t>
            </w:r>
            <w:r w:rsidRPr="00913A62">
              <w:t>]</w:t>
            </w:r>
          </w:p>
        </w:tc>
        <w:tc>
          <w:tcPr>
            <w:tcW w:w="1077" w:type="dxa"/>
            <w:shd w:val="clear" w:color="auto" w:fill="auto"/>
          </w:tcPr>
          <w:p w14:paraId="673BB28A" w14:textId="67028E4D" w:rsidR="00140A47" w:rsidRPr="00913A62" w:rsidRDefault="00525901" w:rsidP="00165C12">
            <w:pPr>
              <w:pStyle w:val="TableCell0-2115ptBreak"/>
              <w:rPr>
                <w:rStyle w:val="ChItalBold"/>
              </w:rPr>
            </w:pPr>
            <w:r>
              <w:rPr>
                <w:rStyle w:val="ChItalBold"/>
              </w:rPr>
              <w:t>adil</w:t>
            </w:r>
          </w:p>
        </w:tc>
        <w:tc>
          <w:tcPr>
            <w:tcW w:w="1418" w:type="dxa"/>
            <w:shd w:val="clear" w:color="auto" w:fill="auto"/>
          </w:tcPr>
          <w:p w14:paraId="783D37E3" w14:textId="21A837D3" w:rsidR="00140A47" w:rsidRPr="00913A62" w:rsidRDefault="00B7093A" w:rsidP="00525901">
            <w:pPr>
              <w:pStyle w:val="TableCell0-2115ptBreak"/>
            </w:pPr>
            <w:r>
              <w:t>‘</w:t>
            </w:r>
            <w:r w:rsidR="00140A47" w:rsidRPr="00913A62">
              <w:t xml:space="preserve">be </w:t>
            </w:r>
            <w:r w:rsidR="00525901">
              <w:t>fair</w:t>
            </w:r>
            <w:r>
              <w:t>’</w:t>
            </w:r>
          </w:p>
        </w:tc>
      </w:tr>
      <w:tr w:rsidR="00AC23C4" w:rsidRPr="00913A62" w14:paraId="69237D67" w14:textId="77777777" w:rsidTr="000020C5">
        <w:tc>
          <w:tcPr>
            <w:tcW w:w="964" w:type="dxa"/>
            <w:shd w:val="clear" w:color="auto" w:fill="auto"/>
          </w:tcPr>
          <w:p w14:paraId="19474BD1" w14:textId="77777777" w:rsidR="00140A47" w:rsidRPr="00913A62" w:rsidRDefault="00140A47" w:rsidP="00AC23C4">
            <w:pPr>
              <w:pStyle w:val="TableCell2-2115pt"/>
              <w:ind w:left="170"/>
            </w:pPr>
            <w:r w:rsidRPr="00913A62">
              <w:t>/</w:t>
            </w:r>
            <w:r w:rsidRPr="00913A62">
              <w:rPr>
                <w:rStyle w:val="ChCharisSIL"/>
              </w:rPr>
              <w:t>u</w:t>
            </w:r>
            <w:r w:rsidRPr="00913A62">
              <w:t>/</w:t>
            </w:r>
          </w:p>
        </w:tc>
        <w:tc>
          <w:tcPr>
            <w:tcW w:w="1134" w:type="dxa"/>
            <w:shd w:val="clear" w:color="auto" w:fill="auto"/>
          </w:tcPr>
          <w:p w14:paraId="5F345D5A" w14:textId="77777777" w:rsidR="00140A47" w:rsidRPr="00913A62" w:rsidRDefault="00140A47" w:rsidP="00AC23C4">
            <w:pPr>
              <w:pStyle w:val="TableCell2-2115pt"/>
              <w:ind w:left="170"/>
            </w:pPr>
            <w:r w:rsidRPr="00913A62">
              <w:t>[</w:t>
            </w:r>
            <w:r w:rsidRPr="00913A62">
              <w:rPr>
                <w:rStyle w:val="ChCharisSIL"/>
              </w:rPr>
              <w:t>ʊ</w:t>
            </w:r>
            <w:r w:rsidRPr="00913A62">
              <w:t>]</w:t>
            </w:r>
          </w:p>
        </w:tc>
        <w:tc>
          <w:tcPr>
            <w:tcW w:w="1304" w:type="dxa"/>
            <w:shd w:val="clear" w:color="auto" w:fill="auto"/>
          </w:tcPr>
          <w:p w14:paraId="76EE2A05" w14:textId="77777777" w:rsidR="00140A47" w:rsidRPr="00913A62" w:rsidRDefault="00140A47" w:rsidP="00165C12">
            <w:pPr>
              <w:pStyle w:val="TableCell2-2115pt"/>
            </w:pPr>
            <w:r w:rsidRPr="00913A62">
              <w:t>[</w:t>
            </w:r>
            <w:r w:rsidRPr="00913A62">
              <w:rPr>
                <w:rStyle w:val="ChCharisSIL"/>
              </w:rPr>
              <w:t>ˈb</w:t>
            </w:r>
            <w:r w:rsidRPr="00913A62">
              <w:rPr>
                <w:rStyle w:val="ChCharisSILBlueBold"/>
              </w:rPr>
              <w:t>ʊ</w:t>
            </w:r>
            <w:r w:rsidRPr="00913A62">
              <w:rPr>
                <w:rStyle w:val="ChCharisSIL"/>
              </w:rPr>
              <w:t>ŋ.k</w:t>
            </w:r>
            <w:r w:rsidR="001B1048" w:rsidRPr="00913A62">
              <w:rPr>
                <w:rStyle w:val="ChCharisSIL"/>
              </w:rPr>
              <w:t>ʊ</w:t>
            </w:r>
            <w:r w:rsidRPr="00913A62">
              <w:rPr>
                <w:rStyle w:val="ChCharisSIL"/>
              </w:rPr>
              <w:t>s</w:t>
            </w:r>
            <w:r w:rsidRPr="00913A62">
              <w:t>]</w:t>
            </w:r>
          </w:p>
        </w:tc>
        <w:tc>
          <w:tcPr>
            <w:tcW w:w="1077" w:type="dxa"/>
            <w:shd w:val="clear" w:color="auto" w:fill="auto"/>
          </w:tcPr>
          <w:p w14:paraId="29CF0A56" w14:textId="77777777" w:rsidR="00140A47" w:rsidRPr="00913A62" w:rsidRDefault="00140A47" w:rsidP="00165C12">
            <w:pPr>
              <w:pStyle w:val="TableCell2-2115pt"/>
              <w:rPr>
                <w:rStyle w:val="ChItalBold"/>
              </w:rPr>
            </w:pPr>
            <w:r w:rsidRPr="00913A62">
              <w:rPr>
                <w:rStyle w:val="ChItalBold"/>
              </w:rPr>
              <w:t>bungkus</w:t>
            </w:r>
          </w:p>
        </w:tc>
        <w:tc>
          <w:tcPr>
            <w:tcW w:w="1418" w:type="dxa"/>
            <w:shd w:val="clear" w:color="auto" w:fill="auto"/>
          </w:tcPr>
          <w:p w14:paraId="06CC5D49" w14:textId="46593F71" w:rsidR="00140A47" w:rsidRPr="00913A62" w:rsidRDefault="00B7093A" w:rsidP="00165C12">
            <w:pPr>
              <w:pStyle w:val="TableCell2-2115pt"/>
            </w:pPr>
            <w:r>
              <w:t>‘</w:t>
            </w:r>
            <w:r w:rsidR="00140A47" w:rsidRPr="00913A62">
              <w:t>pack</w:t>
            </w:r>
            <w:r>
              <w:t>’</w:t>
            </w:r>
          </w:p>
        </w:tc>
      </w:tr>
      <w:tr w:rsidR="00AC23C4" w:rsidRPr="00913A62" w14:paraId="58133EF9" w14:textId="77777777" w:rsidTr="000020C5">
        <w:tc>
          <w:tcPr>
            <w:tcW w:w="964" w:type="dxa"/>
            <w:shd w:val="clear" w:color="auto" w:fill="auto"/>
          </w:tcPr>
          <w:p w14:paraId="118EC7FD" w14:textId="77777777" w:rsidR="00140A47" w:rsidRPr="00913A62" w:rsidRDefault="00140A47" w:rsidP="00AC23C4">
            <w:pPr>
              <w:pStyle w:val="TableCell0-2115ptBreak"/>
              <w:ind w:left="170"/>
            </w:pPr>
          </w:p>
        </w:tc>
        <w:tc>
          <w:tcPr>
            <w:tcW w:w="1134" w:type="dxa"/>
            <w:shd w:val="clear" w:color="auto" w:fill="auto"/>
          </w:tcPr>
          <w:p w14:paraId="2D9AFA25" w14:textId="77777777" w:rsidR="00140A47" w:rsidRPr="00913A62" w:rsidRDefault="00140A47" w:rsidP="00AC23C4">
            <w:pPr>
              <w:pStyle w:val="TableCell0-2115ptBreak"/>
              <w:ind w:left="170"/>
            </w:pPr>
          </w:p>
        </w:tc>
        <w:tc>
          <w:tcPr>
            <w:tcW w:w="1304" w:type="dxa"/>
            <w:shd w:val="clear" w:color="auto" w:fill="auto"/>
          </w:tcPr>
          <w:p w14:paraId="2D7B30FD" w14:textId="77777777" w:rsidR="00140A47" w:rsidRPr="00913A62" w:rsidRDefault="00140A47" w:rsidP="00165C12">
            <w:pPr>
              <w:pStyle w:val="TableCell0-2115ptBreak"/>
            </w:pPr>
            <w:r w:rsidRPr="00913A62">
              <w:t>[</w:t>
            </w:r>
            <w:r w:rsidRPr="00913A62">
              <w:rPr>
                <w:rStyle w:val="ChCharisSIL"/>
              </w:rPr>
              <w:t>ˈi.k</w:t>
            </w:r>
            <w:r w:rsidRPr="00913A62">
              <w:rPr>
                <w:rStyle w:val="ChCharisSILBlueBold"/>
              </w:rPr>
              <w:t>ʊ</w:t>
            </w:r>
            <w:r w:rsidRPr="00913A62">
              <w:rPr>
                <w:rStyle w:val="ChCharisSIL"/>
              </w:rPr>
              <w:t>t̚</w:t>
            </w:r>
            <w:r w:rsidRPr="00913A62">
              <w:t>]</w:t>
            </w:r>
          </w:p>
        </w:tc>
        <w:tc>
          <w:tcPr>
            <w:tcW w:w="1077" w:type="dxa"/>
            <w:shd w:val="clear" w:color="auto" w:fill="auto"/>
          </w:tcPr>
          <w:p w14:paraId="6A1321B0" w14:textId="77777777" w:rsidR="00140A47" w:rsidRPr="00913A62" w:rsidRDefault="00140A47" w:rsidP="00165C12">
            <w:pPr>
              <w:pStyle w:val="TableCell0-2115ptBreak"/>
              <w:rPr>
                <w:rStyle w:val="ChItalBold"/>
              </w:rPr>
            </w:pPr>
            <w:r w:rsidRPr="00913A62">
              <w:rPr>
                <w:rStyle w:val="ChItalBold"/>
              </w:rPr>
              <w:t>ikut</w:t>
            </w:r>
          </w:p>
        </w:tc>
        <w:tc>
          <w:tcPr>
            <w:tcW w:w="1418" w:type="dxa"/>
            <w:shd w:val="clear" w:color="auto" w:fill="auto"/>
          </w:tcPr>
          <w:p w14:paraId="7B005D96" w14:textId="10793D95" w:rsidR="00140A47" w:rsidRPr="00913A62" w:rsidRDefault="00B7093A" w:rsidP="00165C12">
            <w:pPr>
              <w:pStyle w:val="TableCell0-2115ptBreak"/>
            </w:pPr>
            <w:r>
              <w:t>‘</w:t>
            </w:r>
            <w:r w:rsidR="00140A47" w:rsidRPr="00913A62">
              <w:t>follow</w:t>
            </w:r>
            <w:r>
              <w:t>’</w:t>
            </w:r>
          </w:p>
        </w:tc>
      </w:tr>
      <w:tr w:rsidR="00AC23C4" w:rsidRPr="00913A62" w14:paraId="2CB25B0C" w14:textId="77777777" w:rsidTr="000020C5">
        <w:tc>
          <w:tcPr>
            <w:tcW w:w="964" w:type="dxa"/>
            <w:shd w:val="clear" w:color="auto" w:fill="auto"/>
          </w:tcPr>
          <w:p w14:paraId="7563BD7B" w14:textId="77777777" w:rsidR="00140A47" w:rsidRPr="00913A62" w:rsidRDefault="00140A47" w:rsidP="00AC23C4">
            <w:pPr>
              <w:pStyle w:val="TableCell2-2115pt"/>
              <w:ind w:left="170"/>
            </w:pPr>
            <w:r w:rsidRPr="00913A62">
              <w:t>/</w:t>
            </w:r>
            <w:r w:rsidRPr="00913A62">
              <w:rPr>
                <w:rStyle w:val="ChCharisSIL"/>
              </w:rPr>
              <w:t>ɛ</w:t>
            </w:r>
            <w:r w:rsidRPr="00913A62">
              <w:t>/</w:t>
            </w:r>
          </w:p>
        </w:tc>
        <w:tc>
          <w:tcPr>
            <w:tcW w:w="1134" w:type="dxa"/>
            <w:shd w:val="clear" w:color="auto" w:fill="auto"/>
          </w:tcPr>
          <w:p w14:paraId="0E690E86" w14:textId="77777777" w:rsidR="00140A47" w:rsidRPr="00913A62" w:rsidRDefault="00140A47" w:rsidP="00AC23C4">
            <w:pPr>
              <w:pStyle w:val="TableCell2-2115pt"/>
              <w:ind w:left="170"/>
            </w:pPr>
            <w:r w:rsidRPr="00913A62">
              <w:t>[</w:t>
            </w:r>
            <w:r w:rsidRPr="00913A62">
              <w:rPr>
                <w:rStyle w:val="ChCharisSIL"/>
              </w:rPr>
              <w:t>ɛ̞</w:t>
            </w:r>
            <w:r w:rsidRPr="00913A62">
              <w:t>]</w:t>
            </w:r>
          </w:p>
        </w:tc>
        <w:tc>
          <w:tcPr>
            <w:tcW w:w="1304" w:type="dxa"/>
            <w:shd w:val="clear" w:color="auto" w:fill="auto"/>
          </w:tcPr>
          <w:p w14:paraId="6F5EE173" w14:textId="77777777" w:rsidR="00140A47" w:rsidRPr="00913A62" w:rsidRDefault="00140A47" w:rsidP="00165C12">
            <w:pPr>
              <w:pStyle w:val="TableCell2-2115pt"/>
            </w:pPr>
            <w:r w:rsidRPr="00913A62">
              <w:t>[</w:t>
            </w:r>
            <w:r w:rsidRPr="00913A62">
              <w:rPr>
                <w:rStyle w:val="ChCharisSIL"/>
              </w:rPr>
              <w:t>ˈg</w:t>
            </w:r>
            <w:r w:rsidRPr="00913A62">
              <w:rPr>
                <w:rStyle w:val="ChCharisSILBlueBold"/>
              </w:rPr>
              <w:t>ɛ̞</w:t>
            </w:r>
            <w:r w:rsidRPr="00913A62">
              <w:rPr>
                <w:rStyle w:val="ChCharisSIL"/>
              </w:rPr>
              <w:t>n.dɔ̞ŋ</w:t>
            </w:r>
            <w:r w:rsidRPr="00913A62">
              <w:t>]</w:t>
            </w:r>
          </w:p>
        </w:tc>
        <w:tc>
          <w:tcPr>
            <w:tcW w:w="1077" w:type="dxa"/>
            <w:shd w:val="clear" w:color="auto" w:fill="auto"/>
          </w:tcPr>
          <w:p w14:paraId="25FBF084" w14:textId="77777777" w:rsidR="00140A47" w:rsidRPr="00913A62" w:rsidRDefault="00140A47" w:rsidP="00165C12">
            <w:pPr>
              <w:pStyle w:val="TableCell2-2115pt"/>
              <w:rPr>
                <w:rStyle w:val="ChItalBold"/>
              </w:rPr>
            </w:pPr>
            <w:r w:rsidRPr="00913A62">
              <w:rPr>
                <w:rStyle w:val="ChItalBold"/>
              </w:rPr>
              <w:t>gendong</w:t>
            </w:r>
          </w:p>
        </w:tc>
        <w:tc>
          <w:tcPr>
            <w:tcW w:w="1418" w:type="dxa"/>
            <w:shd w:val="clear" w:color="auto" w:fill="auto"/>
          </w:tcPr>
          <w:p w14:paraId="4D46B59E" w14:textId="624AFA7F" w:rsidR="00140A47" w:rsidRPr="00913A62" w:rsidRDefault="00B7093A" w:rsidP="00165C12">
            <w:pPr>
              <w:pStyle w:val="TableCell2-2115pt"/>
            </w:pPr>
            <w:r>
              <w:t>‘</w:t>
            </w:r>
            <w:r w:rsidR="00140A47" w:rsidRPr="00913A62">
              <w:t>hold</w:t>
            </w:r>
            <w:r>
              <w:t>’</w:t>
            </w:r>
          </w:p>
        </w:tc>
      </w:tr>
      <w:tr w:rsidR="00AC23C4" w:rsidRPr="00913A62" w14:paraId="34F70CF9" w14:textId="77777777" w:rsidTr="000020C5">
        <w:tc>
          <w:tcPr>
            <w:tcW w:w="964" w:type="dxa"/>
            <w:shd w:val="clear" w:color="auto" w:fill="auto"/>
          </w:tcPr>
          <w:p w14:paraId="515B9D5F" w14:textId="77777777" w:rsidR="00140A47" w:rsidRPr="00913A62" w:rsidRDefault="00140A47" w:rsidP="00AC23C4">
            <w:pPr>
              <w:pStyle w:val="TableCell0-2115pt"/>
              <w:ind w:left="170"/>
            </w:pPr>
          </w:p>
        </w:tc>
        <w:tc>
          <w:tcPr>
            <w:tcW w:w="1134" w:type="dxa"/>
            <w:shd w:val="clear" w:color="auto" w:fill="auto"/>
          </w:tcPr>
          <w:p w14:paraId="42B12053" w14:textId="77777777" w:rsidR="00140A47" w:rsidRPr="00913A62" w:rsidRDefault="00140A47" w:rsidP="00AC23C4">
            <w:pPr>
              <w:pStyle w:val="TableCell0-2115pt"/>
              <w:ind w:left="170"/>
            </w:pPr>
          </w:p>
        </w:tc>
        <w:tc>
          <w:tcPr>
            <w:tcW w:w="1304" w:type="dxa"/>
            <w:shd w:val="clear" w:color="auto" w:fill="auto"/>
          </w:tcPr>
          <w:p w14:paraId="2031EFB0" w14:textId="77777777" w:rsidR="00140A47" w:rsidRPr="00E413A5" w:rsidRDefault="00140A47" w:rsidP="00165C12">
            <w:pPr>
              <w:pStyle w:val="TableCell0-2115pt"/>
            </w:pPr>
            <w:r w:rsidRPr="00E413A5">
              <w:t>[</w:t>
            </w:r>
            <w:r w:rsidRPr="00E413A5">
              <w:rPr>
                <w:rStyle w:val="ChCharisSIL"/>
              </w:rPr>
              <w:t>ˈdɔ.ŋ</w:t>
            </w:r>
            <w:r w:rsidRPr="00E413A5">
              <w:rPr>
                <w:rStyle w:val="ChCharisSILBlueBold"/>
              </w:rPr>
              <w:t>ɛ̞</w:t>
            </w:r>
            <w:r w:rsidR="00E413A5" w:rsidRPr="00E413A5">
              <w:rPr>
                <w:rStyle w:val="ChCharisSIL"/>
              </w:rPr>
              <w:t>ŋ</w:t>
            </w:r>
            <w:r w:rsidRPr="00E413A5">
              <w:t>]</w:t>
            </w:r>
          </w:p>
        </w:tc>
        <w:tc>
          <w:tcPr>
            <w:tcW w:w="1077" w:type="dxa"/>
            <w:shd w:val="clear" w:color="auto" w:fill="auto"/>
          </w:tcPr>
          <w:p w14:paraId="36C4FD1E" w14:textId="77777777" w:rsidR="00140A47" w:rsidRPr="00913A62" w:rsidRDefault="00140A47" w:rsidP="00165C12">
            <w:pPr>
              <w:pStyle w:val="TableCell0-2115pt"/>
              <w:rPr>
                <w:rStyle w:val="ChItalBold"/>
              </w:rPr>
            </w:pPr>
            <w:r w:rsidRPr="00913A62">
              <w:rPr>
                <w:rStyle w:val="ChItalBold"/>
              </w:rPr>
              <w:t>dongen</w:t>
            </w:r>
            <w:r w:rsidR="008E64BB">
              <w:rPr>
                <w:rStyle w:val="ChItalBold"/>
              </w:rPr>
              <w:t>g</w:t>
            </w:r>
          </w:p>
        </w:tc>
        <w:tc>
          <w:tcPr>
            <w:tcW w:w="1418" w:type="dxa"/>
            <w:shd w:val="clear" w:color="auto" w:fill="auto"/>
          </w:tcPr>
          <w:p w14:paraId="3E2F3AFF" w14:textId="1C603196" w:rsidR="00140A47" w:rsidRPr="00913A62" w:rsidRDefault="00B7093A" w:rsidP="00165C12">
            <w:pPr>
              <w:pStyle w:val="TableCell0-2115pt"/>
            </w:pPr>
            <w:r>
              <w:t>‘</w:t>
            </w:r>
            <w:r w:rsidR="00140A47" w:rsidRPr="00913A62">
              <w:t>legend</w:t>
            </w:r>
            <w:r>
              <w:t>’</w:t>
            </w:r>
          </w:p>
        </w:tc>
      </w:tr>
      <w:tr w:rsidR="00AC23C4" w:rsidRPr="00913A62" w14:paraId="491719D5" w14:textId="77777777" w:rsidTr="000020C5">
        <w:tc>
          <w:tcPr>
            <w:tcW w:w="964" w:type="dxa"/>
            <w:shd w:val="clear" w:color="auto" w:fill="auto"/>
          </w:tcPr>
          <w:p w14:paraId="04B9791D" w14:textId="77777777" w:rsidR="00140A47" w:rsidRPr="00913A62" w:rsidRDefault="00140A47" w:rsidP="00AC23C4">
            <w:pPr>
              <w:pStyle w:val="TableCell0-2115pt"/>
              <w:ind w:left="170"/>
            </w:pPr>
          </w:p>
        </w:tc>
        <w:tc>
          <w:tcPr>
            <w:tcW w:w="1134" w:type="dxa"/>
            <w:shd w:val="clear" w:color="auto" w:fill="auto"/>
          </w:tcPr>
          <w:p w14:paraId="5A67FA0B" w14:textId="77777777" w:rsidR="00140A47" w:rsidRPr="00913A62" w:rsidRDefault="00140A47" w:rsidP="00AC23C4">
            <w:pPr>
              <w:pStyle w:val="TableCell0-2115pt"/>
              <w:ind w:left="170"/>
            </w:pPr>
            <w:r w:rsidRPr="00913A62">
              <w:t>[</w:t>
            </w:r>
            <w:r w:rsidRPr="00913A62">
              <w:rPr>
                <w:rStyle w:val="ChCharisSIL"/>
              </w:rPr>
              <w:t>ə</w:t>
            </w:r>
            <w:r w:rsidRPr="00913A62">
              <w:t>]</w:t>
            </w:r>
          </w:p>
        </w:tc>
        <w:tc>
          <w:tcPr>
            <w:tcW w:w="1304" w:type="dxa"/>
            <w:shd w:val="clear" w:color="auto" w:fill="auto"/>
          </w:tcPr>
          <w:p w14:paraId="61F04DCA" w14:textId="77777777" w:rsidR="00140A47" w:rsidRPr="00E413A5" w:rsidRDefault="00140A47" w:rsidP="00165C12">
            <w:pPr>
              <w:pStyle w:val="TableCell0-2115pt"/>
            </w:pPr>
            <w:r w:rsidRPr="00E413A5">
              <w:t>[</w:t>
            </w:r>
            <w:r w:rsidRPr="00E413A5">
              <w:rPr>
                <w:rStyle w:val="ChCharisSILBlueBold"/>
              </w:rPr>
              <w:t>ə</w:t>
            </w:r>
            <w:r w:rsidRPr="00E413A5">
              <w:rPr>
                <w:rStyle w:val="ChCharisSIL"/>
              </w:rPr>
              <w:t>m.ˈpɐt̚</w:t>
            </w:r>
            <w:r w:rsidRPr="00E413A5">
              <w:t>]</w:t>
            </w:r>
          </w:p>
        </w:tc>
        <w:tc>
          <w:tcPr>
            <w:tcW w:w="1077" w:type="dxa"/>
            <w:shd w:val="clear" w:color="auto" w:fill="auto"/>
          </w:tcPr>
          <w:p w14:paraId="5AE51765" w14:textId="77777777" w:rsidR="00140A47" w:rsidRPr="00913A62" w:rsidRDefault="00140A47" w:rsidP="00165C12">
            <w:pPr>
              <w:pStyle w:val="TableCell0-2115pt"/>
              <w:rPr>
                <w:rStyle w:val="ChItalBold"/>
              </w:rPr>
            </w:pPr>
            <w:r w:rsidRPr="00913A62">
              <w:rPr>
                <w:rStyle w:val="ChItalBold"/>
              </w:rPr>
              <w:t>empat</w:t>
            </w:r>
          </w:p>
        </w:tc>
        <w:tc>
          <w:tcPr>
            <w:tcW w:w="1418" w:type="dxa"/>
            <w:shd w:val="clear" w:color="auto" w:fill="auto"/>
          </w:tcPr>
          <w:p w14:paraId="21BF75CE" w14:textId="05574BD9" w:rsidR="00140A47" w:rsidRPr="00913A62" w:rsidRDefault="00B7093A" w:rsidP="00165C12">
            <w:pPr>
              <w:pStyle w:val="TableCell0-2115pt"/>
            </w:pPr>
            <w:r>
              <w:t>‘</w:t>
            </w:r>
            <w:r w:rsidR="00140A47" w:rsidRPr="00913A62">
              <w:t>four</w:t>
            </w:r>
            <w:r>
              <w:t>’</w:t>
            </w:r>
          </w:p>
        </w:tc>
      </w:tr>
      <w:tr w:rsidR="00AC23C4" w:rsidRPr="00913A62" w14:paraId="2B62387F" w14:textId="77777777" w:rsidTr="000020C5">
        <w:tc>
          <w:tcPr>
            <w:tcW w:w="964" w:type="dxa"/>
            <w:shd w:val="clear" w:color="auto" w:fill="auto"/>
          </w:tcPr>
          <w:p w14:paraId="1646CA7C" w14:textId="77777777" w:rsidR="00140A47" w:rsidRPr="00913A62" w:rsidRDefault="00140A47" w:rsidP="00AC23C4">
            <w:pPr>
              <w:pStyle w:val="TableCell0-2115ptBreak"/>
              <w:ind w:left="170"/>
            </w:pPr>
          </w:p>
        </w:tc>
        <w:tc>
          <w:tcPr>
            <w:tcW w:w="1134" w:type="dxa"/>
            <w:shd w:val="clear" w:color="auto" w:fill="auto"/>
          </w:tcPr>
          <w:p w14:paraId="34D2C32D" w14:textId="77777777" w:rsidR="00140A47" w:rsidRPr="00913A62" w:rsidRDefault="00140A47" w:rsidP="00AC23C4">
            <w:pPr>
              <w:pStyle w:val="TableCell0-2115ptBreak"/>
              <w:ind w:left="170"/>
            </w:pPr>
          </w:p>
        </w:tc>
        <w:tc>
          <w:tcPr>
            <w:tcW w:w="1304" w:type="dxa"/>
            <w:shd w:val="clear" w:color="auto" w:fill="auto"/>
          </w:tcPr>
          <w:p w14:paraId="14965DCE" w14:textId="77777777" w:rsidR="00140A47" w:rsidRPr="00E413A5" w:rsidRDefault="00140A47" w:rsidP="00165C12">
            <w:pPr>
              <w:pStyle w:val="TableCell0-2115ptBreak"/>
            </w:pPr>
            <w:r w:rsidRPr="00E413A5">
              <w:t>[</w:t>
            </w:r>
            <w:r w:rsidRPr="00E413A5">
              <w:rPr>
                <w:rStyle w:val="ChCharisSIL"/>
              </w:rPr>
              <w:t>s</w:t>
            </w:r>
            <w:r w:rsidRPr="00E413A5">
              <w:rPr>
                <w:rStyle w:val="ChCharisSILBlueBold"/>
              </w:rPr>
              <w:t>ə</w:t>
            </w:r>
            <w:r w:rsidRPr="00E413A5">
              <w:rPr>
                <w:rStyle w:val="ChCharisSIL"/>
              </w:rPr>
              <w:t>m.ˈbi.lɐ</w:t>
            </w:r>
            <w:r w:rsidR="00E413A5" w:rsidRPr="00E413A5">
              <w:rPr>
                <w:rStyle w:val="ChCharisSIL"/>
              </w:rPr>
              <w:t>ŋ</w:t>
            </w:r>
            <w:r w:rsidRPr="00E413A5">
              <w:t>]</w:t>
            </w:r>
          </w:p>
        </w:tc>
        <w:tc>
          <w:tcPr>
            <w:tcW w:w="1077" w:type="dxa"/>
            <w:shd w:val="clear" w:color="auto" w:fill="auto"/>
          </w:tcPr>
          <w:p w14:paraId="6799741C" w14:textId="77777777" w:rsidR="00140A47" w:rsidRPr="00913A62" w:rsidRDefault="00140A47" w:rsidP="00165C12">
            <w:pPr>
              <w:pStyle w:val="TableCell0-2115ptBreak"/>
              <w:rPr>
                <w:rStyle w:val="ChItalBold"/>
              </w:rPr>
            </w:pPr>
            <w:r w:rsidRPr="00913A62">
              <w:rPr>
                <w:rStyle w:val="ChItalBold"/>
              </w:rPr>
              <w:t>sembilan</w:t>
            </w:r>
            <w:r w:rsidR="006D68A9">
              <w:rPr>
                <w:rStyle w:val="ChItalBold"/>
              </w:rPr>
              <w:t>g</w:t>
            </w:r>
          </w:p>
        </w:tc>
        <w:tc>
          <w:tcPr>
            <w:tcW w:w="1418" w:type="dxa"/>
            <w:shd w:val="clear" w:color="auto" w:fill="auto"/>
          </w:tcPr>
          <w:p w14:paraId="050852EE" w14:textId="5203DD60" w:rsidR="00140A47" w:rsidRPr="00913A62" w:rsidRDefault="00B7093A" w:rsidP="00165C12">
            <w:pPr>
              <w:pStyle w:val="TableCell0-2115ptBreak"/>
            </w:pPr>
            <w:r>
              <w:t>‘</w:t>
            </w:r>
            <w:r w:rsidR="00140A47" w:rsidRPr="00913A62">
              <w:t>nine</w:t>
            </w:r>
            <w:r>
              <w:t>’</w:t>
            </w:r>
          </w:p>
        </w:tc>
      </w:tr>
      <w:tr w:rsidR="00AC23C4" w:rsidRPr="00913A62" w14:paraId="700E7139" w14:textId="77777777" w:rsidTr="000020C5">
        <w:tc>
          <w:tcPr>
            <w:tcW w:w="964" w:type="dxa"/>
            <w:shd w:val="clear" w:color="auto" w:fill="auto"/>
          </w:tcPr>
          <w:p w14:paraId="721E3747" w14:textId="77777777" w:rsidR="00140A47" w:rsidRPr="00913A62" w:rsidRDefault="00140A47" w:rsidP="00AC23C4">
            <w:pPr>
              <w:pStyle w:val="TableCell2-2115pt"/>
              <w:ind w:left="170"/>
            </w:pPr>
            <w:r w:rsidRPr="00913A62">
              <w:t>/</w:t>
            </w:r>
            <w:r w:rsidRPr="00913A62">
              <w:rPr>
                <w:rStyle w:val="ChCharisSIL"/>
              </w:rPr>
              <w:t>ɔ</w:t>
            </w:r>
            <w:r w:rsidRPr="00913A62">
              <w:t>/</w:t>
            </w:r>
          </w:p>
        </w:tc>
        <w:tc>
          <w:tcPr>
            <w:tcW w:w="1134" w:type="dxa"/>
            <w:shd w:val="clear" w:color="auto" w:fill="auto"/>
          </w:tcPr>
          <w:p w14:paraId="0C3B8227" w14:textId="77777777" w:rsidR="00140A47" w:rsidRPr="00913A62" w:rsidRDefault="00140A47" w:rsidP="00AC23C4">
            <w:pPr>
              <w:pStyle w:val="TableCell2-2115pt"/>
              <w:ind w:left="170"/>
            </w:pPr>
            <w:r w:rsidRPr="00913A62">
              <w:t>[</w:t>
            </w:r>
            <w:r w:rsidRPr="00913A62">
              <w:rPr>
                <w:rStyle w:val="ChCharisSIL"/>
              </w:rPr>
              <w:t>ɔ̞</w:t>
            </w:r>
            <w:r w:rsidRPr="00913A62">
              <w:t>]</w:t>
            </w:r>
          </w:p>
        </w:tc>
        <w:tc>
          <w:tcPr>
            <w:tcW w:w="1304" w:type="dxa"/>
            <w:shd w:val="clear" w:color="auto" w:fill="auto"/>
          </w:tcPr>
          <w:p w14:paraId="61FCC03F" w14:textId="77777777" w:rsidR="00140A47" w:rsidRPr="00913A62" w:rsidRDefault="00140A47" w:rsidP="00165C12">
            <w:pPr>
              <w:pStyle w:val="TableCell2-2115pt"/>
            </w:pPr>
            <w:r w:rsidRPr="00913A62">
              <w:t>[</w:t>
            </w:r>
            <w:r w:rsidRPr="00913A62">
              <w:rPr>
                <w:rStyle w:val="ChCharisSIL"/>
              </w:rPr>
              <w:t>ˈl</w:t>
            </w:r>
            <w:r w:rsidRPr="00913A62">
              <w:rPr>
                <w:rStyle w:val="ChCharisSILBlueBold"/>
              </w:rPr>
              <w:t>ɔ̞</w:t>
            </w:r>
            <w:r w:rsidRPr="00913A62">
              <w:rPr>
                <w:rStyle w:val="ChCharisSIL"/>
              </w:rPr>
              <w:t>m.ba</w:t>
            </w:r>
            <w:r w:rsidRPr="00913A62">
              <w:t>]</w:t>
            </w:r>
          </w:p>
        </w:tc>
        <w:tc>
          <w:tcPr>
            <w:tcW w:w="1077" w:type="dxa"/>
            <w:shd w:val="clear" w:color="auto" w:fill="auto"/>
          </w:tcPr>
          <w:p w14:paraId="386825ED" w14:textId="77777777" w:rsidR="00140A47" w:rsidRPr="00913A62" w:rsidRDefault="00140A47" w:rsidP="00165C12">
            <w:pPr>
              <w:pStyle w:val="TableCell2-2115pt"/>
              <w:rPr>
                <w:rStyle w:val="ChItalBold"/>
              </w:rPr>
            </w:pPr>
            <w:r w:rsidRPr="00913A62">
              <w:rPr>
                <w:rStyle w:val="ChItalBold"/>
              </w:rPr>
              <w:t>lomba</w:t>
            </w:r>
          </w:p>
        </w:tc>
        <w:tc>
          <w:tcPr>
            <w:tcW w:w="1418" w:type="dxa"/>
            <w:shd w:val="clear" w:color="auto" w:fill="auto"/>
          </w:tcPr>
          <w:p w14:paraId="0E83C44D" w14:textId="4DC44572" w:rsidR="00140A47" w:rsidRPr="00913A62" w:rsidRDefault="00B7093A" w:rsidP="00165C12">
            <w:pPr>
              <w:pStyle w:val="TableCell2-2115pt"/>
            </w:pPr>
            <w:r>
              <w:t>‘</w:t>
            </w:r>
            <w:r w:rsidR="00140A47" w:rsidRPr="00913A62">
              <w:t>contest</w:t>
            </w:r>
            <w:r>
              <w:t>’</w:t>
            </w:r>
          </w:p>
        </w:tc>
      </w:tr>
      <w:tr w:rsidR="00AC23C4" w:rsidRPr="00913A62" w14:paraId="06D773AA" w14:textId="77777777" w:rsidTr="000020C5">
        <w:tc>
          <w:tcPr>
            <w:tcW w:w="964" w:type="dxa"/>
            <w:shd w:val="clear" w:color="auto" w:fill="auto"/>
          </w:tcPr>
          <w:p w14:paraId="751A7AD6" w14:textId="77777777" w:rsidR="00140A47" w:rsidRPr="00913A62" w:rsidRDefault="00140A47" w:rsidP="00AC23C4">
            <w:pPr>
              <w:pStyle w:val="TableCell0-2115ptBreak"/>
              <w:ind w:left="170"/>
            </w:pPr>
          </w:p>
        </w:tc>
        <w:tc>
          <w:tcPr>
            <w:tcW w:w="1134" w:type="dxa"/>
            <w:shd w:val="clear" w:color="auto" w:fill="auto"/>
          </w:tcPr>
          <w:p w14:paraId="13E74993" w14:textId="77777777" w:rsidR="00140A47" w:rsidRPr="00913A62" w:rsidRDefault="00140A47" w:rsidP="00AC23C4">
            <w:pPr>
              <w:pStyle w:val="TableCell0-2115ptBreak"/>
              <w:ind w:left="170"/>
            </w:pPr>
          </w:p>
        </w:tc>
        <w:tc>
          <w:tcPr>
            <w:tcW w:w="1304" w:type="dxa"/>
            <w:shd w:val="clear" w:color="auto" w:fill="auto"/>
          </w:tcPr>
          <w:p w14:paraId="2AFE3A2F" w14:textId="77777777" w:rsidR="00140A47" w:rsidRPr="00913A62" w:rsidRDefault="00140A47" w:rsidP="00165C12">
            <w:pPr>
              <w:pStyle w:val="TableCell0-2115ptBreak"/>
            </w:pPr>
            <w:r w:rsidRPr="00913A62">
              <w:t>[</w:t>
            </w:r>
            <w:r w:rsidRPr="00913A62">
              <w:rPr>
                <w:rStyle w:val="ChCharisSIL"/>
              </w:rPr>
              <w:t>ˈbɛ.l</w:t>
            </w:r>
            <w:r w:rsidRPr="00913A62">
              <w:rPr>
                <w:rStyle w:val="ChCharisSILBlueBold"/>
              </w:rPr>
              <w:t>ɔ̞</w:t>
            </w:r>
            <w:r w:rsidRPr="00913A62">
              <w:rPr>
                <w:rStyle w:val="ChCharisSIL"/>
              </w:rPr>
              <w:t>k̚</w:t>
            </w:r>
            <w:r w:rsidRPr="00913A62">
              <w:t>]</w:t>
            </w:r>
          </w:p>
        </w:tc>
        <w:tc>
          <w:tcPr>
            <w:tcW w:w="1077" w:type="dxa"/>
            <w:shd w:val="clear" w:color="auto" w:fill="auto"/>
          </w:tcPr>
          <w:p w14:paraId="760AF63C" w14:textId="77777777" w:rsidR="00140A47" w:rsidRPr="00913A62" w:rsidRDefault="00140A47" w:rsidP="00165C12">
            <w:pPr>
              <w:pStyle w:val="TableCell0-2115ptBreak"/>
              <w:rPr>
                <w:rStyle w:val="ChItalBold"/>
              </w:rPr>
            </w:pPr>
            <w:r w:rsidRPr="00913A62">
              <w:rPr>
                <w:rStyle w:val="ChItalBold"/>
              </w:rPr>
              <w:t>belok</w:t>
            </w:r>
          </w:p>
        </w:tc>
        <w:tc>
          <w:tcPr>
            <w:tcW w:w="1418" w:type="dxa"/>
            <w:shd w:val="clear" w:color="auto" w:fill="auto"/>
          </w:tcPr>
          <w:p w14:paraId="1D9561D9" w14:textId="4A4577EE" w:rsidR="00140A47" w:rsidRPr="00913A62" w:rsidRDefault="00B7093A" w:rsidP="00165C12">
            <w:pPr>
              <w:pStyle w:val="TableCell0-2115ptBreak"/>
            </w:pPr>
            <w:r>
              <w:t>‘</w:t>
            </w:r>
            <w:r w:rsidR="00140A47" w:rsidRPr="00913A62">
              <w:t>turn</w:t>
            </w:r>
            <w:r>
              <w:t>’</w:t>
            </w:r>
          </w:p>
        </w:tc>
      </w:tr>
      <w:tr w:rsidR="00AC23C4" w:rsidRPr="00913A62" w14:paraId="38702990" w14:textId="77777777" w:rsidTr="000020C5">
        <w:tc>
          <w:tcPr>
            <w:tcW w:w="964" w:type="dxa"/>
            <w:shd w:val="clear" w:color="auto" w:fill="auto"/>
          </w:tcPr>
          <w:p w14:paraId="127CEC38" w14:textId="77777777" w:rsidR="00140A47" w:rsidRPr="00913A62" w:rsidRDefault="00140A47" w:rsidP="00AC23C4">
            <w:pPr>
              <w:pStyle w:val="TableCell2-2115pt"/>
              <w:ind w:left="170"/>
            </w:pPr>
            <w:r w:rsidRPr="00913A62">
              <w:t>/</w:t>
            </w:r>
            <w:r w:rsidRPr="00913A62">
              <w:rPr>
                <w:rStyle w:val="ChCharisSIL"/>
              </w:rPr>
              <w:t>a</w:t>
            </w:r>
            <w:r w:rsidRPr="00913A62">
              <w:t>/</w:t>
            </w:r>
          </w:p>
        </w:tc>
        <w:tc>
          <w:tcPr>
            <w:tcW w:w="1134" w:type="dxa"/>
            <w:shd w:val="clear" w:color="auto" w:fill="auto"/>
          </w:tcPr>
          <w:p w14:paraId="5D7EE14E" w14:textId="77777777" w:rsidR="00140A47" w:rsidRPr="00913A62" w:rsidRDefault="00140A47" w:rsidP="00AC23C4">
            <w:pPr>
              <w:pStyle w:val="TableCell2-2115pt"/>
              <w:ind w:left="170"/>
            </w:pPr>
            <w:r w:rsidRPr="00913A62">
              <w:t>[</w:t>
            </w:r>
            <w:r w:rsidRPr="00913A62">
              <w:rPr>
                <w:rStyle w:val="ChCharisSIL"/>
              </w:rPr>
              <w:t>ɐ</w:t>
            </w:r>
            <w:r w:rsidRPr="00913A62">
              <w:t>]</w:t>
            </w:r>
          </w:p>
        </w:tc>
        <w:tc>
          <w:tcPr>
            <w:tcW w:w="1304" w:type="dxa"/>
            <w:shd w:val="clear" w:color="auto" w:fill="auto"/>
          </w:tcPr>
          <w:p w14:paraId="679659AE" w14:textId="77777777" w:rsidR="00140A47" w:rsidRPr="00913A62" w:rsidRDefault="00140A47" w:rsidP="00165C12">
            <w:pPr>
              <w:pStyle w:val="TableCell2-2115pt"/>
            </w:pPr>
            <w:r w:rsidRPr="00913A62">
              <w:t>[</w:t>
            </w:r>
            <w:r w:rsidRPr="00913A62">
              <w:rPr>
                <w:rStyle w:val="ChCharisSIL"/>
              </w:rPr>
              <w:t>ˈ</w:t>
            </w:r>
            <w:r w:rsidRPr="00913A62">
              <w:rPr>
                <w:rStyle w:val="ChCharisSILBlueBold"/>
              </w:rPr>
              <w:t>ɐ</w:t>
            </w:r>
            <w:r w:rsidRPr="00913A62">
              <w:rPr>
                <w:rStyle w:val="ChCharisSIL"/>
              </w:rPr>
              <w:t>n.dʒɪŋ</w:t>
            </w:r>
            <w:r w:rsidRPr="00913A62">
              <w:t>]</w:t>
            </w:r>
          </w:p>
        </w:tc>
        <w:tc>
          <w:tcPr>
            <w:tcW w:w="1077" w:type="dxa"/>
            <w:shd w:val="clear" w:color="auto" w:fill="auto"/>
          </w:tcPr>
          <w:p w14:paraId="0DFB5B14" w14:textId="77777777" w:rsidR="00140A47" w:rsidRPr="00913A62" w:rsidRDefault="00140A47" w:rsidP="00165C12">
            <w:pPr>
              <w:pStyle w:val="TableCell2-2115pt"/>
              <w:rPr>
                <w:rStyle w:val="ChItalBold"/>
              </w:rPr>
            </w:pPr>
            <w:r w:rsidRPr="00913A62">
              <w:rPr>
                <w:rStyle w:val="ChItalBold"/>
              </w:rPr>
              <w:t>anjing</w:t>
            </w:r>
          </w:p>
        </w:tc>
        <w:tc>
          <w:tcPr>
            <w:tcW w:w="1418" w:type="dxa"/>
            <w:shd w:val="clear" w:color="auto" w:fill="auto"/>
          </w:tcPr>
          <w:p w14:paraId="7EE1D332" w14:textId="6922C082" w:rsidR="00140A47" w:rsidRPr="00913A62" w:rsidRDefault="00B7093A" w:rsidP="00165C12">
            <w:pPr>
              <w:pStyle w:val="TableCell2-2115pt"/>
            </w:pPr>
            <w:r>
              <w:t>‘</w:t>
            </w:r>
            <w:r w:rsidR="00140A47" w:rsidRPr="00913A62">
              <w:t>dog</w:t>
            </w:r>
            <w:r>
              <w:t>’</w:t>
            </w:r>
          </w:p>
        </w:tc>
      </w:tr>
      <w:tr w:rsidR="00AC23C4" w:rsidRPr="00913A62" w14:paraId="53E95A0E" w14:textId="77777777" w:rsidTr="000020C5">
        <w:tc>
          <w:tcPr>
            <w:tcW w:w="964" w:type="dxa"/>
            <w:shd w:val="clear" w:color="auto" w:fill="auto"/>
          </w:tcPr>
          <w:p w14:paraId="41F751A7" w14:textId="77777777" w:rsidR="00140A47" w:rsidRPr="00913A62" w:rsidRDefault="00140A47" w:rsidP="00AC23C4">
            <w:pPr>
              <w:pStyle w:val="TableCell0-2115ptBreak"/>
              <w:ind w:left="170"/>
            </w:pPr>
          </w:p>
        </w:tc>
        <w:tc>
          <w:tcPr>
            <w:tcW w:w="1134" w:type="dxa"/>
            <w:shd w:val="clear" w:color="auto" w:fill="auto"/>
          </w:tcPr>
          <w:p w14:paraId="4804536D" w14:textId="77777777" w:rsidR="00140A47" w:rsidRPr="00913A62" w:rsidRDefault="00140A47" w:rsidP="00AC23C4">
            <w:pPr>
              <w:pStyle w:val="TableCell0-2115ptBreak"/>
              <w:ind w:left="170"/>
            </w:pPr>
          </w:p>
        </w:tc>
        <w:tc>
          <w:tcPr>
            <w:tcW w:w="1304" w:type="dxa"/>
            <w:shd w:val="clear" w:color="auto" w:fill="auto"/>
          </w:tcPr>
          <w:p w14:paraId="69015BAE" w14:textId="77777777" w:rsidR="00140A47" w:rsidRPr="00913A62" w:rsidRDefault="00140A47" w:rsidP="00165C12">
            <w:pPr>
              <w:pStyle w:val="TableCell0-2115ptBreak"/>
            </w:pPr>
            <w:r w:rsidRPr="00913A62">
              <w:t>[</w:t>
            </w:r>
            <w:r w:rsidRPr="00913A62">
              <w:rPr>
                <w:rStyle w:val="ChCharisSIL"/>
              </w:rPr>
              <w:t>ˈbɪn.t</w:t>
            </w:r>
            <w:r w:rsidRPr="00913A62">
              <w:rPr>
                <w:rStyle w:val="ChCharisSILBlueBold"/>
              </w:rPr>
              <w:t>ɐ</w:t>
            </w:r>
            <w:r w:rsidRPr="00913A62">
              <w:rPr>
                <w:rStyle w:val="ChCharisSIL"/>
              </w:rPr>
              <w:t>ŋ</w:t>
            </w:r>
            <w:r w:rsidRPr="00913A62">
              <w:t>]</w:t>
            </w:r>
          </w:p>
        </w:tc>
        <w:tc>
          <w:tcPr>
            <w:tcW w:w="1077" w:type="dxa"/>
            <w:shd w:val="clear" w:color="auto" w:fill="auto"/>
          </w:tcPr>
          <w:p w14:paraId="74270F4E" w14:textId="77777777" w:rsidR="00140A47" w:rsidRPr="00913A62" w:rsidRDefault="00140A47" w:rsidP="00165C12">
            <w:pPr>
              <w:pStyle w:val="TableCell0-2115ptBreak"/>
              <w:rPr>
                <w:rStyle w:val="ChItalBold"/>
              </w:rPr>
            </w:pPr>
            <w:r w:rsidRPr="00913A62">
              <w:rPr>
                <w:rStyle w:val="ChItalBold"/>
              </w:rPr>
              <w:t>bintang</w:t>
            </w:r>
          </w:p>
        </w:tc>
        <w:tc>
          <w:tcPr>
            <w:tcW w:w="1418" w:type="dxa"/>
            <w:shd w:val="clear" w:color="auto" w:fill="auto"/>
          </w:tcPr>
          <w:p w14:paraId="19830F29" w14:textId="5075FB91" w:rsidR="00140A47" w:rsidRPr="00913A62" w:rsidRDefault="00B7093A" w:rsidP="00165C12">
            <w:pPr>
              <w:pStyle w:val="TableCell0-2115ptBreak"/>
            </w:pPr>
            <w:r>
              <w:t>‘</w:t>
            </w:r>
            <w:r w:rsidR="00140A47" w:rsidRPr="00913A62">
              <w:t>star</w:t>
            </w:r>
            <w:r>
              <w:t>’</w:t>
            </w:r>
          </w:p>
        </w:tc>
      </w:tr>
    </w:tbl>
    <w:p w14:paraId="3A30B3D6" w14:textId="77777777" w:rsidR="00140A47" w:rsidRPr="00913A62" w:rsidRDefault="00140A47" w:rsidP="00474147">
      <w:pPr>
        <w:pStyle w:val="Body0010after"/>
      </w:pPr>
    </w:p>
    <w:p w14:paraId="796FF008" w14:textId="77777777" w:rsidR="00140A47" w:rsidRDefault="00140A47" w:rsidP="00140A47">
      <w:pPr>
        <w:pStyle w:val="Heading2"/>
      </w:pPr>
      <w:bookmarkStart w:id="903" w:name="_Ref338492444"/>
      <w:bookmarkStart w:id="904" w:name="_Toc342590007"/>
      <w:bookmarkStart w:id="905" w:name="_Toc353454773"/>
      <w:bookmarkStart w:id="906" w:name="_Toc440455522"/>
      <w:r w:rsidRPr="00913A62">
        <w:t>Phonetic processes</w:t>
      </w:r>
      <w:bookmarkEnd w:id="903"/>
      <w:bookmarkEnd w:id="904"/>
      <w:bookmarkEnd w:id="905"/>
      <w:bookmarkEnd w:id="906"/>
    </w:p>
    <w:p w14:paraId="56585432" w14:textId="77777777" w:rsidR="00140A47" w:rsidRPr="00913A62" w:rsidRDefault="00BF40BC" w:rsidP="00DF115A">
      <w:pPr>
        <w:pStyle w:val="Body0015after115pt"/>
      </w:pPr>
      <w:r w:rsidRPr="00913A62">
        <w:t xml:space="preserve">In Papuan Malay, a number of phonetic processes occur in addition to the </w:t>
      </w:r>
      <w:r>
        <w:t xml:space="preserve">predictable </w:t>
      </w:r>
      <w:r w:rsidRPr="00913A62">
        <w:t>phonological processes described in §</w:t>
      </w:r>
      <w:r w:rsidRPr="00913A62">
        <w:fldChar w:fldCharType="begin"/>
      </w:r>
      <w:r w:rsidRPr="00913A62">
        <w:instrText xml:space="preserve"> REF _Ref332787528 \w \h </w:instrText>
      </w:r>
      <w:r>
        <w:instrText xml:space="preserve"> \* MERGEFORMAT </w:instrText>
      </w:r>
      <w:r w:rsidRPr="00913A62">
        <w:fldChar w:fldCharType="separate"/>
      </w:r>
      <w:r w:rsidR="00154D81">
        <w:rPr>
          <w:cs/>
        </w:rPr>
        <w:t>‎</w:t>
      </w:r>
      <w:r w:rsidR="00154D81">
        <w:t>2.2</w:t>
      </w:r>
      <w:r w:rsidRPr="00913A62">
        <w:fldChar w:fldCharType="end"/>
      </w:r>
      <w:r w:rsidRPr="00913A62">
        <w:t xml:space="preserve">. </w:t>
      </w:r>
      <w:r>
        <w:t xml:space="preserve">These surface phenomena involve </w:t>
      </w:r>
      <w:r w:rsidR="008E64BB">
        <w:t>unpredictable</w:t>
      </w:r>
      <w:r>
        <w:t xml:space="preserve"> variation.</w:t>
      </w:r>
      <w:r w:rsidR="00C03CDA">
        <w:t xml:space="preserve"> </w:t>
      </w:r>
      <w:r w:rsidR="00140A47" w:rsidRPr="00913A62">
        <w:t>For the consonants</w:t>
      </w:r>
      <w:r w:rsidR="00B804FB">
        <w:t>,</w:t>
      </w:r>
      <w:r w:rsidR="00140A47" w:rsidRPr="00913A62">
        <w:t xml:space="preserve"> the following phenomena are attested: lenition of the stops and the voiced affricates as well as fortition of the voiceless affricate and the palatal approximant (§</w:t>
      </w:r>
      <w:r w:rsidR="00140A47" w:rsidRPr="00913A62">
        <w:fldChar w:fldCharType="begin"/>
      </w:r>
      <w:r w:rsidR="00140A47" w:rsidRPr="00913A62">
        <w:instrText xml:space="preserve"> REF _Ref338065059 \w \h </w:instrText>
      </w:r>
      <w:r w:rsidR="00140A47">
        <w:instrText xml:space="preserve"> \* MERGEFORMAT </w:instrText>
      </w:r>
      <w:r w:rsidR="00140A47" w:rsidRPr="00913A62">
        <w:fldChar w:fldCharType="separate"/>
      </w:r>
      <w:r w:rsidR="00154D81">
        <w:rPr>
          <w:cs/>
        </w:rPr>
        <w:t>‎</w:t>
      </w:r>
      <w:r w:rsidR="00154D81">
        <w:t>2.3.1.1</w:t>
      </w:r>
      <w:r w:rsidR="00140A47" w:rsidRPr="00913A62">
        <w:fldChar w:fldCharType="end"/>
      </w:r>
      <w:r w:rsidR="00140A47" w:rsidRPr="00913A62">
        <w:t>), elision of the voiceless stops, the alveolar fricative, the velar nasal, and the liquids (§</w:t>
      </w:r>
      <w:r w:rsidR="00140A47" w:rsidRPr="00913A62">
        <w:fldChar w:fldCharType="begin"/>
      </w:r>
      <w:r w:rsidR="00140A47" w:rsidRPr="00913A62">
        <w:instrText xml:space="preserve"> REF _Ref338065061 \w \h </w:instrText>
      </w:r>
      <w:r w:rsidR="00140A47">
        <w:instrText xml:space="preserve"> \* MERGEFORMAT </w:instrText>
      </w:r>
      <w:r w:rsidR="00140A47" w:rsidRPr="00913A62">
        <w:fldChar w:fldCharType="separate"/>
      </w:r>
      <w:r w:rsidR="00154D81">
        <w:rPr>
          <w:cs/>
        </w:rPr>
        <w:t>‎</w:t>
      </w:r>
      <w:r w:rsidR="00154D81">
        <w:t>2.3.1.2</w:t>
      </w:r>
      <w:r w:rsidR="00140A47" w:rsidRPr="00913A62">
        <w:fldChar w:fldCharType="end"/>
      </w:r>
      <w:r w:rsidR="00140A47" w:rsidRPr="00913A62">
        <w:t>), and devoicing of the alveolar rhotic (§</w:t>
      </w:r>
      <w:r w:rsidR="00140A47" w:rsidRPr="00913A62">
        <w:fldChar w:fldCharType="begin"/>
      </w:r>
      <w:r w:rsidR="00140A47" w:rsidRPr="00913A62">
        <w:instrText xml:space="preserve"> REF _Ref338065064 \w \h </w:instrText>
      </w:r>
      <w:r w:rsidR="00140A47">
        <w:instrText xml:space="preserve"> \* MERGEFORMAT </w:instrText>
      </w:r>
      <w:r w:rsidR="00140A47" w:rsidRPr="00913A62">
        <w:fldChar w:fldCharType="separate"/>
      </w:r>
      <w:r w:rsidR="00154D81">
        <w:rPr>
          <w:cs/>
        </w:rPr>
        <w:t>‎</w:t>
      </w:r>
      <w:r w:rsidR="00154D81">
        <w:t>2.3.1.3</w:t>
      </w:r>
      <w:r w:rsidR="00140A47" w:rsidRPr="00913A62">
        <w:fldChar w:fldCharType="end"/>
      </w:r>
      <w:r w:rsidR="00140A47" w:rsidRPr="00913A62">
        <w:t>). The vowels can undergo the following phonetic processes: centralization and lowering (§</w:t>
      </w:r>
      <w:r w:rsidR="00140A47" w:rsidRPr="00913A62">
        <w:fldChar w:fldCharType="begin"/>
      </w:r>
      <w:r w:rsidR="00140A47" w:rsidRPr="00913A62">
        <w:instrText xml:space="preserve"> REF _Ref338065066 \w \h </w:instrText>
      </w:r>
      <w:r w:rsidR="00140A47">
        <w:instrText xml:space="preserve"> \* MERGEFORMAT </w:instrText>
      </w:r>
      <w:r w:rsidR="00140A47" w:rsidRPr="00913A62">
        <w:fldChar w:fldCharType="separate"/>
      </w:r>
      <w:r w:rsidR="00154D81">
        <w:rPr>
          <w:cs/>
        </w:rPr>
        <w:t>‎</w:t>
      </w:r>
      <w:r w:rsidR="00154D81">
        <w:t>2.3.2.1</w:t>
      </w:r>
      <w:r w:rsidR="00140A47" w:rsidRPr="00913A62">
        <w:fldChar w:fldCharType="end"/>
      </w:r>
      <w:r w:rsidR="00140A47" w:rsidRPr="00913A62">
        <w:t>), nasalization (§</w:t>
      </w:r>
      <w:r w:rsidR="00140A47" w:rsidRPr="00913A62">
        <w:fldChar w:fldCharType="begin"/>
      </w:r>
      <w:r w:rsidR="00140A47" w:rsidRPr="00913A62">
        <w:instrText xml:space="preserve"> REF _Ref338065068 \w \h </w:instrText>
      </w:r>
      <w:r w:rsidR="00140A47">
        <w:instrText xml:space="preserve"> \* MERGEFORMAT </w:instrText>
      </w:r>
      <w:r w:rsidR="00140A47" w:rsidRPr="00913A62">
        <w:fldChar w:fldCharType="separate"/>
      </w:r>
      <w:r w:rsidR="00154D81">
        <w:rPr>
          <w:cs/>
        </w:rPr>
        <w:t>‎</w:t>
      </w:r>
      <w:r w:rsidR="00154D81">
        <w:t>2.3.2.2</w:t>
      </w:r>
      <w:r w:rsidR="00140A47" w:rsidRPr="00913A62">
        <w:fldChar w:fldCharType="end"/>
      </w:r>
      <w:r w:rsidR="00140A47" w:rsidRPr="00913A62">
        <w:t>), and lengthening (§</w:t>
      </w:r>
      <w:r w:rsidR="00140A47" w:rsidRPr="00913A62">
        <w:fldChar w:fldCharType="begin"/>
      </w:r>
      <w:r w:rsidR="00140A47" w:rsidRPr="00913A62">
        <w:instrText xml:space="preserve"> REF _Ref338065070 \w \h </w:instrText>
      </w:r>
      <w:r w:rsidR="00140A47">
        <w:instrText xml:space="preserve"> \* MERGEFORMAT </w:instrText>
      </w:r>
      <w:r w:rsidR="00140A47" w:rsidRPr="00913A62">
        <w:fldChar w:fldCharType="separate"/>
      </w:r>
      <w:r w:rsidR="00154D81">
        <w:rPr>
          <w:cs/>
        </w:rPr>
        <w:t>‎</w:t>
      </w:r>
      <w:r w:rsidR="00154D81">
        <w:t>2.3.2.3</w:t>
      </w:r>
      <w:r w:rsidR="00140A47" w:rsidRPr="00913A62">
        <w:fldChar w:fldCharType="end"/>
      </w:r>
      <w:r w:rsidR="00140A47" w:rsidRPr="00913A62">
        <w:t>). In addition, this section includes a discussion on alternative realizations of the V</w:t>
      </w:r>
      <w:r w:rsidR="001B1048">
        <w:t>C</w:t>
      </w:r>
      <w:r w:rsidR="00140A47" w:rsidRPr="00913A62">
        <w:t xml:space="preserve"> sequences /</w:t>
      </w:r>
      <w:r w:rsidR="00140A47" w:rsidRPr="00913A62">
        <w:rPr>
          <w:rStyle w:val="ChCharisSIL"/>
        </w:rPr>
        <w:t>aj</w:t>
      </w:r>
      <w:r w:rsidR="00140A47" w:rsidRPr="00913A62">
        <w:t>/ and /</w:t>
      </w:r>
      <w:r w:rsidR="00140A47" w:rsidRPr="00913A62">
        <w:rPr>
          <w:rStyle w:val="ChCharisSIL"/>
        </w:rPr>
        <w:t>aw</w:t>
      </w:r>
      <w:r w:rsidR="00140A47" w:rsidRPr="00913A62">
        <w:t>/ (§</w:t>
      </w:r>
      <w:r w:rsidR="00140A47" w:rsidRPr="00913A62">
        <w:fldChar w:fldCharType="begin"/>
      </w:r>
      <w:r w:rsidR="00140A47" w:rsidRPr="00913A62">
        <w:instrText xml:space="preserve"> REF _Ref357180858 \w \h </w:instrText>
      </w:r>
      <w:r w:rsidR="00140A47">
        <w:instrText xml:space="preserve"> \* MERGEFORMAT </w:instrText>
      </w:r>
      <w:r w:rsidR="00140A47" w:rsidRPr="00913A62">
        <w:fldChar w:fldCharType="separate"/>
      </w:r>
      <w:r w:rsidR="00154D81">
        <w:rPr>
          <w:cs/>
        </w:rPr>
        <w:t>‎</w:t>
      </w:r>
      <w:r w:rsidR="00154D81">
        <w:t>2.3.3</w:t>
      </w:r>
      <w:r w:rsidR="00140A47" w:rsidRPr="00913A62">
        <w:fldChar w:fldCharType="end"/>
      </w:r>
      <w:r w:rsidR="00140A47" w:rsidRPr="00913A62">
        <w:t>)</w:t>
      </w:r>
    </w:p>
    <w:p w14:paraId="15A2F495" w14:textId="77777777" w:rsidR="00140A47" w:rsidRPr="00913A62" w:rsidRDefault="00140A47" w:rsidP="00140A47">
      <w:pPr>
        <w:pStyle w:val="Heading3"/>
        <w:rPr>
          <w:lang w:eastAsia="en-US"/>
        </w:rPr>
      </w:pPr>
      <w:bookmarkStart w:id="907" w:name="_Toc342590008"/>
      <w:bookmarkStart w:id="908" w:name="_Toc440455523"/>
      <w:r w:rsidRPr="00913A62">
        <w:rPr>
          <w:lang w:eastAsia="en-US"/>
        </w:rPr>
        <w:t>Phonetic processes for consonants</w:t>
      </w:r>
      <w:bookmarkEnd w:id="907"/>
      <w:bookmarkEnd w:id="908"/>
    </w:p>
    <w:p w14:paraId="278DB99E" w14:textId="77777777" w:rsidR="00140A47" w:rsidRPr="00913A62" w:rsidRDefault="00140A47" w:rsidP="00140A47">
      <w:pPr>
        <w:pStyle w:val="Heading4"/>
      </w:pPr>
      <w:bookmarkStart w:id="909" w:name="_Ref338065059"/>
      <w:r w:rsidRPr="00913A62">
        <w:t>Lenition and fortition</w:t>
      </w:r>
      <w:bookmarkEnd w:id="909"/>
    </w:p>
    <w:p w14:paraId="0316B2CD" w14:textId="77777777" w:rsidR="00140A47" w:rsidRPr="00913A62" w:rsidRDefault="00140A47" w:rsidP="00D05EA5">
      <w:pPr>
        <w:pStyle w:val="Body0000after"/>
      </w:pPr>
      <w:r w:rsidRPr="00913A62">
        <w:t>Lenition, or weakening, is attested for the stops and affricates and can occur in word-internal inter-vocalic position, and word-initial position. Fortition, or strengthening, occurs very rarely and is only attested for the voiceless affricate and the palatal approximant as word-initial onset.</w:t>
      </w:r>
    </w:p>
    <w:p w14:paraId="18D61221" w14:textId="12213C8A" w:rsidR="00140A47" w:rsidRPr="00913A62" w:rsidRDefault="00140A47" w:rsidP="00525901">
      <w:pPr>
        <w:pStyle w:val="Body0505after115pt"/>
      </w:pPr>
      <w:r w:rsidRPr="00913A62">
        <w:t xml:space="preserve">Inter-vocalically, the stops and the voiced affricate can be lenited </w:t>
      </w:r>
      <w:r w:rsidR="00CE2AB8">
        <w:t xml:space="preserve">by means of spirantization </w:t>
      </w:r>
      <w:r w:rsidRPr="00913A62">
        <w:t xml:space="preserve">to fricatives, as illustrated in </w:t>
      </w:r>
      <w:r w:rsidRPr="00913A62">
        <w:fldChar w:fldCharType="begin"/>
      </w:r>
      <w:r w:rsidRPr="00913A62">
        <w:instrText xml:space="preserve"> REF _Ref323731610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4</w:t>
      </w:r>
      <w:r w:rsidRPr="00913A62">
        <w:fldChar w:fldCharType="end"/>
      </w:r>
      <w:r w:rsidRPr="00913A62">
        <w:t>: /</w:t>
      </w:r>
      <w:r w:rsidRPr="00913A62">
        <w:rPr>
          <w:rStyle w:val="ChCharisSIL"/>
        </w:rPr>
        <w:t>p</w:t>
      </w:r>
      <w:r w:rsidRPr="00913A62">
        <w:t>/ is lenited to [</w:t>
      </w:r>
      <w:r w:rsidRPr="00913A62">
        <w:rPr>
          <w:rStyle w:val="ChCharisSIL"/>
        </w:rPr>
        <w:t>ɸ</w:t>
      </w:r>
      <w:r w:rsidRPr="00913A62">
        <w:t>], /</w:t>
      </w:r>
      <w:r w:rsidRPr="00913A62">
        <w:rPr>
          <w:rStyle w:val="ChCharisSIL"/>
        </w:rPr>
        <w:t>b</w:t>
      </w:r>
      <w:r w:rsidRPr="00913A62">
        <w:t>/ to [β], /</w:t>
      </w:r>
      <w:r w:rsidRPr="00913A62">
        <w:rPr>
          <w:rStyle w:val="ChCharisSIL"/>
        </w:rPr>
        <w:t>d</w:t>
      </w:r>
      <w:r w:rsidRPr="00913A62">
        <w:t>/ to [</w:t>
      </w:r>
      <w:r w:rsidRPr="00913A62">
        <w:rPr>
          <w:rStyle w:val="ChCharisSIL"/>
        </w:rPr>
        <w:t>ð</w:t>
      </w:r>
      <w:r w:rsidRPr="00913A62">
        <w:t>], /</w:t>
      </w:r>
      <w:r w:rsidRPr="00913A62">
        <w:rPr>
          <w:rStyle w:val="ChCharisSIL"/>
        </w:rPr>
        <w:t>k</w:t>
      </w:r>
      <w:r w:rsidRPr="00913A62">
        <w:t>/ to [</w:t>
      </w:r>
      <w:r w:rsidRPr="00913A62">
        <w:rPr>
          <w:rStyle w:val="ChCharisSIL"/>
        </w:rPr>
        <w:t>x</w:t>
      </w:r>
      <w:r w:rsidRPr="00913A62">
        <w:t>], /</w:t>
      </w:r>
      <w:r w:rsidRPr="00913A62">
        <w:rPr>
          <w:rStyle w:val="ChCharisSIL"/>
        </w:rPr>
        <w:t>g</w:t>
      </w:r>
      <w:r w:rsidRPr="00913A62">
        <w:t>/ to [</w:t>
      </w:r>
      <w:r w:rsidRPr="00913A62">
        <w:rPr>
          <w:rStyle w:val="ChCharisSIL"/>
        </w:rPr>
        <w:t>ɣ</w:t>
      </w:r>
      <w:r w:rsidRPr="00913A62">
        <w:t>], and /</w:t>
      </w:r>
      <w:r w:rsidRPr="00913A62">
        <w:rPr>
          <w:rStyle w:val="ChCharisSIL"/>
        </w:rPr>
        <w:t>d</w:t>
      </w:r>
      <w:r w:rsidRPr="00913A62">
        <w:rPr>
          <w:rStyle w:val="ChCharisSIL"/>
          <w:rFonts w:eastAsia="MS Mincho"/>
        </w:rPr>
        <w:t>ʒ</w:t>
      </w:r>
      <w:r w:rsidRPr="00913A62">
        <w:t>/ to [</w:t>
      </w:r>
      <w:r w:rsidRPr="00913A62">
        <w:rPr>
          <w:rStyle w:val="ChCharisSIL"/>
        </w:rPr>
        <w:t>ʝ</w:t>
      </w:r>
      <w:r w:rsidRPr="00913A62">
        <w:t xml:space="preserve">]. This process </w:t>
      </w:r>
      <w:r w:rsidR="00525901">
        <w:t>is unattested</w:t>
      </w:r>
      <w:r w:rsidRPr="00913A62">
        <w:t xml:space="preserve">, however, </w:t>
      </w:r>
      <w:r w:rsidR="00525901">
        <w:t>for</w:t>
      </w:r>
      <w:r w:rsidRPr="00913A62">
        <w:t xml:space="preserve"> the voiceless alveolar </w:t>
      </w:r>
      <w:r w:rsidR="001B1048">
        <w:t xml:space="preserve">and </w:t>
      </w:r>
      <w:r w:rsidR="001B1048" w:rsidRPr="00241CC1">
        <w:t>palato-alveolar</w:t>
      </w:r>
      <w:r w:rsidR="001B1048" w:rsidRPr="00913A62">
        <w:t xml:space="preserve"> </w:t>
      </w:r>
      <w:r w:rsidRPr="00913A62">
        <w:t>segments. The voiceless affricate /</w:t>
      </w:r>
      <w:r w:rsidRPr="00913A62">
        <w:rPr>
          <w:rStyle w:val="ChCharisSIL"/>
        </w:rPr>
        <w:t>t</w:t>
      </w:r>
      <w:r w:rsidRPr="00913A62">
        <w:rPr>
          <w:rStyle w:val="ChCharisSIL"/>
          <w:rFonts w:eastAsia="MS Mincho"/>
        </w:rPr>
        <w:t>ʃ</w:t>
      </w:r>
      <w:r w:rsidRPr="00913A62">
        <w:t>/ can be lenited to the palatal approximant [</w:t>
      </w:r>
      <w:r w:rsidRPr="00913A62">
        <w:rPr>
          <w:rStyle w:val="ChCharisSIL"/>
        </w:rPr>
        <w:t>j</w:t>
      </w:r>
      <w:r w:rsidRPr="00913A62">
        <w:t>], while lenition of alveolar /</w:t>
      </w:r>
      <w:r w:rsidRPr="00913A62">
        <w:rPr>
          <w:rStyle w:val="ChCharisSIL"/>
        </w:rPr>
        <w:t>t</w:t>
      </w:r>
      <w:r w:rsidRPr="00913A62">
        <w:t>/ is unattested.</w:t>
      </w:r>
    </w:p>
    <w:p w14:paraId="6782438C" w14:textId="77777777" w:rsidR="00140A47" w:rsidRPr="00913A62" w:rsidRDefault="00140A47" w:rsidP="00140A47">
      <w:pPr>
        <w:pStyle w:val="Caption"/>
      </w:pPr>
      <w:bookmarkStart w:id="910" w:name="_Ref323731610"/>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14</w:t>
        </w:r>
      </w:fldSimple>
      <w:bookmarkEnd w:id="910"/>
      <w:r w:rsidRPr="00913A62">
        <w:t>:</w:t>
      </w:r>
      <w:r w:rsidRPr="00913A62">
        <w:tab/>
        <w:t>Lenition of stops and affricates in word-internal inter-vocalic position</w:t>
      </w:r>
    </w:p>
    <w:tbl>
      <w:tblPr>
        <w:tblW w:w="4366" w:type="dxa"/>
        <w:tblInd w:w="170" w:type="dxa"/>
        <w:tblBorders>
          <w:bottom w:val="single" w:sz="4" w:space="0" w:color="auto"/>
        </w:tblBorders>
        <w:tblLayout w:type="fixed"/>
        <w:tblLook w:val="01E0" w:firstRow="1" w:lastRow="1" w:firstColumn="1" w:lastColumn="1" w:noHBand="0" w:noVBand="0"/>
      </w:tblPr>
      <w:tblGrid>
        <w:gridCol w:w="964"/>
        <w:gridCol w:w="1134"/>
        <w:gridCol w:w="1134"/>
        <w:gridCol w:w="1134"/>
      </w:tblGrid>
      <w:tr w:rsidR="00140A47" w:rsidRPr="00913A62" w14:paraId="038F9B89" w14:textId="77777777" w:rsidTr="000020C5">
        <w:trPr>
          <w:tblHeader/>
        </w:trPr>
        <w:tc>
          <w:tcPr>
            <w:tcW w:w="964" w:type="dxa"/>
            <w:tcBorders>
              <w:top w:val="single" w:sz="4" w:space="0" w:color="auto"/>
              <w:bottom w:val="single" w:sz="4" w:space="0" w:color="auto"/>
            </w:tcBorders>
            <w:shd w:val="clear" w:color="auto" w:fill="auto"/>
          </w:tcPr>
          <w:p w14:paraId="0B662E40" w14:textId="77777777" w:rsidR="00140A47" w:rsidRPr="00913A62" w:rsidRDefault="00140A47" w:rsidP="00140A47">
            <w:pPr>
              <w:pStyle w:val="TableHd"/>
            </w:pPr>
            <w:r w:rsidRPr="00913A62">
              <w:t>Phoneme</w:t>
            </w:r>
          </w:p>
        </w:tc>
        <w:tc>
          <w:tcPr>
            <w:tcW w:w="1134" w:type="dxa"/>
            <w:tcBorders>
              <w:top w:val="single" w:sz="4" w:space="0" w:color="auto"/>
              <w:bottom w:val="single" w:sz="4" w:space="0" w:color="auto"/>
            </w:tcBorders>
            <w:shd w:val="clear" w:color="auto" w:fill="auto"/>
          </w:tcPr>
          <w:p w14:paraId="6A08FF4D" w14:textId="77777777" w:rsidR="00140A47" w:rsidRPr="00913A62" w:rsidRDefault="00140A47" w:rsidP="00140A47">
            <w:pPr>
              <w:pStyle w:val="TableHd"/>
            </w:pPr>
            <w:r w:rsidRPr="00913A62">
              <w:t>Item</w:t>
            </w:r>
          </w:p>
        </w:tc>
        <w:tc>
          <w:tcPr>
            <w:tcW w:w="1134" w:type="dxa"/>
            <w:tcBorders>
              <w:top w:val="single" w:sz="4" w:space="0" w:color="auto"/>
              <w:bottom w:val="single" w:sz="4" w:space="0" w:color="auto"/>
            </w:tcBorders>
            <w:shd w:val="clear" w:color="auto" w:fill="auto"/>
          </w:tcPr>
          <w:p w14:paraId="763713B2" w14:textId="77777777" w:rsidR="00140A47" w:rsidRPr="00913A62" w:rsidRDefault="00140A47" w:rsidP="00140A47">
            <w:pPr>
              <w:pStyle w:val="TableHd"/>
            </w:pPr>
            <w:r w:rsidRPr="00913A62">
              <w:t>Orthogr.</w:t>
            </w:r>
          </w:p>
        </w:tc>
        <w:tc>
          <w:tcPr>
            <w:tcW w:w="1134" w:type="dxa"/>
            <w:tcBorders>
              <w:top w:val="single" w:sz="4" w:space="0" w:color="auto"/>
              <w:bottom w:val="single" w:sz="4" w:space="0" w:color="auto"/>
            </w:tcBorders>
            <w:shd w:val="clear" w:color="auto" w:fill="auto"/>
          </w:tcPr>
          <w:p w14:paraId="39FB94FE" w14:textId="77777777" w:rsidR="00140A47" w:rsidRPr="00913A62" w:rsidRDefault="00140A47" w:rsidP="00140A47">
            <w:pPr>
              <w:pStyle w:val="TableHd"/>
            </w:pPr>
            <w:r w:rsidRPr="00913A62">
              <w:t>Gloss</w:t>
            </w:r>
          </w:p>
        </w:tc>
      </w:tr>
      <w:tr w:rsidR="00140A47" w:rsidRPr="00913A62" w14:paraId="3EE2A10E" w14:textId="77777777" w:rsidTr="000020C5">
        <w:tc>
          <w:tcPr>
            <w:tcW w:w="964" w:type="dxa"/>
            <w:tcBorders>
              <w:top w:val="single" w:sz="4" w:space="0" w:color="auto"/>
            </w:tcBorders>
            <w:shd w:val="clear" w:color="auto" w:fill="auto"/>
          </w:tcPr>
          <w:p w14:paraId="374E8048" w14:textId="77777777" w:rsidR="00140A47" w:rsidRPr="00913A62" w:rsidRDefault="00140A47" w:rsidP="00AC23C4">
            <w:pPr>
              <w:pStyle w:val="TableCell2-2115pt"/>
              <w:ind w:left="170"/>
            </w:pPr>
            <w:r w:rsidRPr="00913A62">
              <w:t>/</w:t>
            </w:r>
            <w:r w:rsidRPr="00913A62">
              <w:rPr>
                <w:rStyle w:val="ChCharisSIL"/>
              </w:rPr>
              <w:t>p</w:t>
            </w:r>
            <w:r w:rsidRPr="00913A62">
              <w:t>/</w:t>
            </w:r>
          </w:p>
        </w:tc>
        <w:tc>
          <w:tcPr>
            <w:tcW w:w="1134" w:type="dxa"/>
            <w:tcBorders>
              <w:top w:val="single" w:sz="4" w:space="0" w:color="auto"/>
            </w:tcBorders>
            <w:shd w:val="clear" w:color="auto" w:fill="auto"/>
          </w:tcPr>
          <w:p w14:paraId="599C15C2" w14:textId="77777777" w:rsidR="00140A47" w:rsidRPr="00913A62" w:rsidRDefault="00140A47" w:rsidP="005E0CE3">
            <w:pPr>
              <w:pStyle w:val="TableCell2-2115pt"/>
              <w:rPr>
                <w:rStyle w:val="ChCharisSIL"/>
              </w:rPr>
            </w:pPr>
            <w:r w:rsidRPr="0019643B">
              <w:t>[</w:t>
            </w:r>
            <w:r w:rsidRPr="00913A62">
              <w:rPr>
                <w:rStyle w:val="ChCharisSIL"/>
              </w:rPr>
              <w:t>ˈba.</w:t>
            </w:r>
            <w:r w:rsidRPr="00913A62">
              <w:rPr>
                <w:rStyle w:val="ChCharisSILBlueBold"/>
              </w:rPr>
              <w:t>ɸ</w:t>
            </w:r>
            <w:r w:rsidRPr="00913A62">
              <w:rPr>
                <w:rStyle w:val="ChCharisSIL"/>
              </w:rPr>
              <w:t>a</w:t>
            </w:r>
            <w:r w:rsidRPr="0053127F">
              <w:t>]</w:t>
            </w:r>
          </w:p>
        </w:tc>
        <w:tc>
          <w:tcPr>
            <w:tcW w:w="1134" w:type="dxa"/>
            <w:tcBorders>
              <w:top w:val="single" w:sz="4" w:space="0" w:color="auto"/>
            </w:tcBorders>
            <w:shd w:val="clear" w:color="auto" w:fill="auto"/>
          </w:tcPr>
          <w:p w14:paraId="53FB97E1" w14:textId="77777777" w:rsidR="00140A47" w:rsidRPr="00913A62" w:rsidRDefault="00140A47" w:rsidP="005E0CE3">
            <w:pPr>
              <w:pStyle w:val="TableCell2-2115pt"/>
              <w:rPr>
                <w:rStyle w:val="ChItalBold"/>
              </w:rPr>
            </w:pPr>
            <w:r w:rsidRPr="00913A62">
              <w:rPr>
                <w:rStyle w:val="ChItalBold"/>
              </w:rPr>
              <w:t>bapa</w:t>
            </w:r>
          </w:p>
        </w:tc>
        <w:tc>
          <w:tcPr>
            <w:tcW w:w="1134" w:type="dxa"/>
            <w:tcBorders>
              <w:top w:val="single" w:sz="4" w:space="0" w:color="auto"/>
            </w:tcBorders>
            <w:shd w:val="clear" w:color="auto" w:fill="auto"/>
          </w:tcPr>
          <w:p w14:paraId="75FE7BDC" w14:textId="7047831D" w:rsidR="00140A47" w:rsidRPr="00913A62" w:rsidRDefault="00B7093A" w:rsidP="005E0CE3">
            <w:pPr>
              <w:pStyle w:val="TableCell2-2115pt"/>
            </w:pPr>
            <w:r>
              <w:t>‘</w:t>
            </w:r>
            <w:r w:rsidR="00140A47" w:rsidRPr="00913A62">
              <w:t>father</w:t>
            </w:r>
            <w:r>
              <w:t>’</w:t>
            </w:r>
          </w:p>
        </w:tc>
      </w:tr>
      <w:tr w:rsidR="00140A47" w:rsidRPr="00913A62" w14:paraId="649590D1" w14:textId="77777777" w:rsidTr="000020C5">
        <w:tc>
          <w:tcPr>
            <w:tcW w:w="964" w:type="dxa"/>
            <w:shd w:val="clear" w:color="auto" w:fill="auto"/>
          </w:tcPr>
          <w:p w14:paraId="174972ED" w14:textId="77777777" w:rsidR="00140A47" w:rsidRPr="00913A62" w:rsidRDefault="00140A47" w:rsidP="00AC23C4">
            <w:pPr>
              <w:pStyle w:val="TableCell0-2115pt"/>
              <w:ind w:left="170"/>
            </w:pPr>
            <w:r w:rsidRPr="00913A62">
              <w:t>/</w:t>
            </w:r>
            <w:r w:rsidRPr="00913A62">
              <w:rPr>
                <w:rStyle w:val="ChCharisSIL"/>
              </w:rPr>
              <w:t>b</w:t>
            </w:r>
            <w:r w:rsidRPr="00913A62">
              <w:t>/</w:t>
            </w:r>
          </w:p>
        </w:tc>
        <w:tc>
          <w:tcPr>
            <w:tcW w:w="1134" w:type="dxa"/>
            <w:shd w:val="clear" w:color="auto" w:fill="auto"/>
          </w:tcPr>
          <w:p w14:paraId="77CAA398" w14:textId="77777777" w:rsidR="00140A47" w:rsidRPr="00913A62" w:rsidRDefault="00140A47" w:rsidP="005E0CE3">
            <w:pPr>
              <w:pStyle w:val="TableCell0-2115pt"/>
              <w:rPr>
                <w:rStyle w:val="ChCharisSIL"/>
              </w:rPr>
            </w:pPr>
            <w:r w:rsidRPr="0019643B">
              <w:t>[</w:t>
            </w:r>
            <w:r w:rsidRPr="00913A62">
              <w:rPr>
                <w:rStyle w:val="ChCharisSIL"/>
              </w:rPr>
              <w:t>ˈsa.</w:t>
            </w:r>
            <w:r w:rsidRPr="00913A62">
              <w:rPr>
                <w:rStyle w:val="ChCharisSILBlueBold"/>
              </w:rPr>
              <w:t>β</w:t>
            </w:r>
            <w:r w:rsidRPr="00913A62">
              <w:rPr>
                <w:rStyle w:val="ChCharisSIL"/>
              </w:rPr>
              <w:t>ɐr</w:t>
            </w:r>
            <w:r w:rsidRPr="0053127F">
              <w:t>]</w:t>
            </w:r>
          </w:p>
        </w:tc>
        <w:tc>
          <w:tcPr>
            <w:tcW w:w="1134" w:type="dxa"/>
            <w:shd w:val="clear" w:color="auto" w:fill="auto"/>
          </w:tcPr>
          <w:p w14:paraId="33F2F295" w14:textId="77777777" w:rsidR="00140A47" w:rsidRPr="00913A62" w:rsidRDefault="00140A47" w:rsidP="005E0CE3">
            <w:pPr>
              <w:pStyle w:val="TableCell0-2115pt"/>
              <w:rPr>
                <w:rStyle w:val="ChItalBold"/>
              </w:rPr>
            </w:pPr>
            <w:r w:rsidRPr="00913A62">
              <w:rPr>
                <w:rStyle w:val="ChItalBold"/>
              </w:rPr>
              <w:t>sabar</w:t>
            </w:r>
          </w:p>
        </w:tc>
        <w:tc>
          <w:tcPr>
            <w:tcW w:w="1134" w:type="dxa"/>
            <w:shd w:val="clear" w:color="auto" w:fill="auto"/>
          </w:tcPr>
          <w:p w14:paraId="0A511B6B" w14:textId="7B2621AB" w:rsidR="00140A47" w:rsidRPr="00913A62" w:rsidRDefault="00B7093A" w:rsidP="005E0CE3">
            <w:pPr>
              <w:pStyle w:val="TableCell0-2115pt"/>
            </w:pPr>
            <w:r>
              <w:t>‘</w:t>
            </w:r>
            <w:r w:rsidR="00140A47" w:rsidRPr="00913A62">
              <w:t>be patient</w:t>
            </w:r>
            <w:r>
              <w:t>’</w:t>
            </w:r>
          </w:p>
        </w:tc>
      </w:tr>
      <w:tr w:rsidR="00140A47" w:rsidRPr="00913A62" w14:paraId="42CA6692" w14:textId="77777777" w:rsidTr="000020C5">
        <w:tc>
          <w:tcPr>
            <w:tcW w:w="964" w:type="dxa"/>
            <w:shd w:val="clear" w:color="auto" w:fill="auto"/>
          </w:tcPr>
          <w:p w14:paraId="58E17D90" w14:textId="77777777" w:rsidR="00140A47" w:rsidRPr="00913A62" w:rsidRDefault="00140A47" w:rsidP="00AC23C4">
            <w:pPr>
              <w:pStyle w:val="TableCell0-2115pt"/>
              <w:ind w:left="170"/>
            </w:pPr>
            <w:r w:rsidRPr="00913A62">
              <w:t>/</w:t>
            </w:r>
            <w:r w:rsidRPr="00913A62">
              <w:rPr>
                <w:rStyle w:val="ChCharisSIL"/>
              </w:rPr>
              <w:t>d</w:t>
            </w:r>
            <w:r w:rsidRPr="00913A62">
              <w:t>/</w:t>
            </w:r>
          </w:p>
        </w:tc>
        <w:tc>
          <w:tcPr>
            <w:tcW w:w="1134" w:type="dxa"/>
            <w:shd w:val="clear" w:color="auto" w:fill="auto"/>
          </w:tcPr>
          <w:p w14:paraId="5D9ADCC5" w14:textId="77777777" w:rsidR="00140A47" w:rsidRPr="00913A62" w:rsidRDefault="00140A47" w:rsidP="005E0CE3">
            <w:pPr>
              <w:pStyle w:val="TableCell0-2115pt"/>
              <w:rPr>
                <w:rStyle w:val="ChCharisSIL"/>
              </w:rPr>
            </w:pPr>
            <w:r w:rsidRPr="0019643B">
              <w:t>[</w:t>
            </w:r>
            <w:r w:rsidRPr="00913A62">
              <w:rPr>
                <w:rStyle w:val="ChCharisSIL"/>
              </w:rPr>
              <w:t>ˈsʊ.</w:t>
            </w:r>
            <w:r w:rsidRPr="00913A62">
              <w:rPr>
                <w:rStyle w:val="ChCharisSILBlueBold"/>
              </w:rPr>
              <w:t>ð</w:t>
            </w:r>
            <w:r w:rsidRPr="00913A62">
              <w:rPr>
                <w:rStyle w:val="ChCharisSIL"/>
              </w:rPr>
              <w:t>a</w:t>
            </w:r>
            <w:r w:rsidRPr="0053127F">
              <w:t>]</w:t>
            </w:r>
          </w:p>
        </w:tc>
        <w:tc>
          <w:tcPr>
            <w:tcW w:w="1134" w:type="dxa"/>
            <w:shd w:val="clear" w:color="auto" w:fill="auto"/>
          </w:tcPr>
          <w:p w14:paraId="19145B25" w14:textId="77777777" w:rsidR="00140A47" w:rsidRPr="00913A62" w:rsidRDefault="00140A47" w:rsidP="005E0CE3">
            <w:pPr>
              <w:pStyle w:val="TableCell0-2115pt"/>
              <w:rPr>
                <w:rStyle w:val="ChItalBold"/>
              </w:rPr>
            </w:pPr>
            <w:r w:rsidRPr="00913A62">
              <w:rPr>
                <w:rStyle w:val="ChItalBold"/>
              </w:rPr>
              <w:t>suda</w:t>
            </w:r>
          </w:p>
        </w:tc>
        <w:tc>
          <w:tcPr>
            <w:tcW w:w="1134" w:type="dxa"/>
            <w:shd w:val="clear" w:color="auto" w:fill="auto"/>
          </w:tcPr>
          <w:p w14:paraId="3CF94B4C" w14:textId="0C601BA7" w:rsidR="00140A47" w:rsidRPr="00913A62" w:rsidRDefault="00B7093A" w:rsidP="005E0CE3">
            <w:pPr>
              <w:pStyle w:val="TableCell0-2115pt"/>
            </w:pPr>
            <w:r>
              <w:t>‘</w:t>
            </w:r>
            <w:r w:rsidR="00140A47" w:rsidRPr="00913A62">
              <w:t>already</w:t>
            </w:r>
            <w:r>
              <w:t>’</w:t>
            </w:r>
          </w:p>
        </w:tc>
      </w:tr>
      <w:tr w:rsidR="00140A47" w:rsidRPr="00913A62" w14:paraId="1ABB4ECB" w14:textId="77777777" w:rsidTr="000020C5">
        <w:tc>
          <w:tcPr>
            <w:tcW w:w="964" w:type="dxa"/>
            <w:shd w:val="clear" w:color="auto" w:fill="auto"/>
          </w:tcPr>
          <w:p w14:paraId="69CDBF36" w14:textId="77777777" w:rsidR="00140A47" w:rsidRPr="00913A62" w:rsidRDefault="00140A47" w:rsidP="00AC23C4">
            <w:pPr>
              <w:pStyle w:val="TableCell0-2115pt"/>
              <w:ind w:left="170"/>
            </w:pPr>
            <w:r w:rsidRPr="00913A62">
              <w:t>/</w:t>
            </w:r>
            <w:r w:rsidRPr="00913A62">
              <w:rPr>
                <w:rStyle w:val="ChCharisSIL"/>
              </w:rPr>
              <w:t>k</w:t>
            </w:r>
            <w:r w:rsidRPr="00913A62">
              <w:t>/</w:t>
            </w:r>
          </w:p>
        </w:tc>
        <w:tc>
          <w:tcPr>
            <w:tcW w:w="1134" w:type="dxa"/>
            <w:shd w:val="clear" w:color="auto" w:fill="auto"/>
          </w:tcPr>
          <w:p w14:paraId="152D6219" w14:textId="77777777" w:rsidR="00140A47" w:rsidRPr="00E413A5" w:rsidRDefault="00140A47" w:rsidP="005E0CE3">
            <w:pPr>
              <w:pStyle w:val="TableCell0-2115pt"/>
              <w:rPr>
                <w:rStyle w:val="ChCharisSIL"/>
              </w:rPr>
            </w:pPr>
            <w:r w:rsidRPr="00E413A5">
              <w:t>[</w:t>
            </w:r>
            <w:r w:rsidRPr="00E413A5">
              <w:rPr>
                <w:rStyle w:val="ChCharisSIL"/>
              </w:rPr>
              <w:t>ˈma.</w:t>
            </w:r>
            <w:r w:rsidRPr="00E413A5">
              <w:rPr>
                <w:rStyle w:val="ChCharisSILBlueBold"/>
              </w:rPr>
              <w:t>x</w:t>
            </w:r>
            <w:r w:rsidRPr="00E413A5">
              <w:rPr>
                <w:rStyle w:val="ChCharisSIL"/>
              </w:rPr>
              <w:t>ɐ</w:t>
            </w:r>
            <w:r w:rsidR="00E413A5" w:rsidRPr="00E413A5">
              <w:rPr>
                <w:rStyle w:val="ChCharisSIL"/>
              </w:rPr>
              <w:t>ŋ</w:t>
            </w:r>
            <w:r w:rsidRPr="00E413A5">
              <w:t>]</w:t>
            </w:r>
          </w:p>
        </w:tc>
        <w:tc>
          <w:tcPr>
            <w:tcW w:w="1134" w:type="dxa"/>
            <w:shd w:val="clear" w:color="auto" w:fill="auto"/>
          </w:tcPr>
          <w:p w14:paraId="091906A4" w14:textId="77777777" w:rsidR="00140A47" w:rsidRPr="00913A62" w:rsidRDefault="00140A47" w:rsidP="005E0CE3">
            <w:pPr>
              <w:pStyle w:val="TableCell0-2115pt"/>
              <w:rPr>
                <w:rStyle w:val="ChItalBold"/>
              </w:rPr>
            </w:pPr>
            <w:r w:rsidRPr="00913A62">
              <w:rPr>
                <w:rStyle w:val="ChItalBold"/>
              </w:rPr>
              <w:t>makan</w:t>
            </w:r>
            <w:r w:rsidR="006D68A9">
              <w:rPr>
                <w:rStyle w:val="ChItalBold"/>
              </w:rPr>
              <w:t>g</w:t>
            </w:r>
          </w:p>
        </w:tc>
        <w:tc>
          <w:tcPr>
            <w:tcW w:w="1134" w:type="dxa"/>
            <w:shd w:val="clear" w:color="auto" w:fill="auto"/>
          </w:tcPr>
          <w:p w14:paraId="202085D7" w14:textId="15C07777" w:rsidR="00140A47" w:rsidRPr="00913A62" w:rsidRDefault="00B7093A" w:rsidP="005E0CE3">
            <w:pPr>
              <w:pStyle w:val="TableCell0-2115pt"/>
            </w:pPr>
            <w:r>
              <w:t>‘</w:t>
            </w:r>
            <w:r w:rsidR="00140A47" w:rsidRPr="00913A62">
              <w:t>eat</w:t>
            </w:r>
            <w:r>
              <w:t>’</w:t>
            </w:r>
          </w:p>
        </w:tc>
      </w:tr>
      <w:tr w:rsidR="00140A47" w:rsidRPr="00913A62" w14:paraId="5887F936" w14:textId="77777777" w:rsidTr="000020C5">
        <w:tc>
          <w:tcPr>
            <w:tcW w:w="964" w:type="dxa"/>
            <w:shd w:val="clear" w:color="auto" w:fill="auto"/>
          </w:tcPr>
          <w:p w14:paraId="1ECA7260" w14:textId="77777777" w:rsidR="00140A47" w:rsidRPr="00913A62" w:rsidRDefault="00140A47" w:rsidP="00AC23C4">
            <w:pPr>
              <w:pStyle w:val="TableCell0-2115pt"/>
              <w:ind w:left="170"/>
            </w:pPr>
            <w:r w:rsidRPr="00913A62">
              <w:t>/</w:t>
            </w:r>
            <w:r w:rsidRPr="00913A62">
              <w:rPr>
                <w:rStyle w:val="ChCharisSIL"/>
              </w:rPr>
              <w:t>g</w:t>
            </w:r>
            <w:r w:rsidRPr="00913A62">
              <w:t>/</w:t>
            </w:r>
          </w:p>
        </w:tc>
        <w:tc>
          <w:tcPr>
            <w:tcW w:w="1134" w:type="dxa"/>
            <w:shd w:val="clear" w:color="auto" w:fill="auto"/>
          </w:tcPr>
          <w:p w14:paraId="5792A24B" w14:textId="77777777" w:rsidR="00140A47" w:rsidRPr="00913A62" w:rsidRDefault="00140A47" w:rsidP="005E0CE3">
            <w:pPr>
              <w:pStyle w:val="TableCell0-2115pt"/>
              <w:rPr>
                <w:rStyle w:val="ChCharisSIL"/>
              </w:rPr>
            </w:pPr>
            <w:r w:rsidRPr="0019643B">
              <w:t>[</w:t>
            </w:r>
            <w:r w:rsidRPr="00913A62">
              <w:rPr>
                <w:rStyle w:val="ChCharisSIL"/>
              </w:rPr>
              <w:t>ˈba.</w:t>
            </w:r>
            <w:r w:rsidRPr="00913A62">
              <w:rPr>
                <w:rStyle w:val="ChCharisSILBlueBold"/>
              </w:rPr>
              <w:t>ɣ</w:t>
            </w:r>
            <w:r w:rsidRPr="00913A62">
              <w:rPr>
                <w:rStyle w:val="ChCharisSIL"/>
              </w:rPr>
              <w:t>i</w:t>
            </w:r>
            <w:r w:rsidRPr="0053127F">
              <w:t>]</w:t>
            </w:r>
          </w:p>
        </w:tc>
        <w:tc>
          <w:tcPr>
            <w:tcW w:w="1134" w:type="dxa"/>
            <w:shd w:val="clear" w:color="auto" w:fill="auto"/>
          </w:tcPr>
          <w:p w14:paraId="2F68F3C9" w14:textId="77777777" w:rsidR="00140A47" w:rsidRPr="00913A62" w:rsidRDefault="00140A47" w:rsidP="005E0CE3">
            <w:pPr>
              <w:pStyle w:val="TableCell0-2115pt"/>
              <w:rPr>
                <w:rStyle w:val="ChItalBold"/>
              </w:rPr>
            </w:pPr>
            <w:r w:rsidRPr="00913A62">
              <w:rPr>
                <w:rStyle w:val="ChItalBold"/>
              </w:rPr>
              <w:t>bagi</w:t>
            </w:r>
          </w:p>
        </w:tc>
        <w:tc>
          <w:tcPr>
            <w:tcW w:w="1134" w:type="dxa"/>
            <w:shd w:val="clear" w:color="auto" w:fill="auto"/>
          </w:tcPr>
          <w:p w14:paraId="685D2602" w14:textId="438C32E9" w:rsidR="00140A47" w:rsidRPr="00913A62" w:rsidRDefault="00B7093A" w:rsidP="005E0CE3">
            <w:pPr>
              <w:pStyle w:val="TableCell0-2115pt"/>
            </w:pPr>
            <w:r>
              <w:t>‘</w:t>
            </w:r>
            <w:r w:rsidR="00140A47" w:rsidRPr="00913A62">
              <w:t>divide</w:t>
            </w:r>
            <w:r>
              <w:t>’</w:t>
            </w:r>
          </w:p>
        </w:tc>
      </w:tr>
      <w:tr w:rsidR="00140A47" w:rsidRPr="00913A62" w14:paraId="2D6C797C" w14:textId="77777777" w:rsidTr="000020C5">
        <w:tc>
          <w:tcPr>
            <w:tcW w:w="964" w:type="dxa"/>
            <w:shd w:val="clear" w:color="auto" w:fill="auto"/>
          </w:tcPr>
          <w:p w14:paraId="73706854" w14:textId="77777777" w:rsidR="00140A47" w:rsidRPr="00913A62" w:rsidRDefault="00140A47" w:rsidP="00AC23C4">
            <w:pPr>
              <w:pStyle w:val="TableCell0-2115pt"/>
              <w:ind w:left="170"/>
            </w:pPr>
            <w:r w:rsidRPr="00913A62">
              <w:t>/</w:t>
            </w:r>
            <w:r w:rsidRPr="00913A62">
              <w:rPr>
                <w:rStyle w:val="ChCharisSIL"/>
              </w:rPr>
              <w:t>d</w:t>
            </w:r>
            <w:r w:rsidRPr="00AC23C4">
              <w:rPr>
                <w:rStyle w:val="ChCharisSIL"/>
                <w:rFonts w:eastAsia="MS Mincho"/>
              </w:rPr>
              <w:t>ʒ</w:t>
            </w:r>
            <w:r w:rsidRPr="00913A62">
              <w:t>/</w:t>
            </w:r>
          </w:p>
        </w:tc>
        <w:tc>
          <w:tcPr>
            <w:tcW w:w="1134" w:type="dxa"/>
            <w:shd w:val="clear" w:color="auto" w:fill="auto"/>
          </w:tcPr>
          <w:p w14:paraId="3A5F44F1" w14:textId="77777777" w:rsidR="00140A47" w:rsidRPr="00913A62" w:rsidRDefault="00140A47" w:rsidP="005E0CE3">
            <w:pPr>
              <w:pStyle w:val="TableCell0-2115pt"/>
              <w:rPr>
                <w:rStyle w:val="ChCharisSIL"/>
              </w:rPr>
            </w:pPr>
            <w:r w:rsidRPr="0019643B">
              <w:t>[</w:t>
            </w:r>
            <w:r w:rsidRPr="00913A62">
              <w:rPr>
                <w:rStyle w:val="ChCharisSIL"/>
              </w:rPr>
              <w:t>ˈsa.</w:t>
            </w:r>
            <w:r w:rsidRPr="00913A62">
              <w:rPr>
                <w:rStyle w:val="ChCharisSILBlueBold"/>
              </w:rPr>
              <w:t>ʝ</w:t>
            </w:r>
            <w:r w:rsidRPr="00913A62">
              <w:rPr>
                <w:rStyle w:val="ChCharisSIL"/>
              </w:rPr>
              <w:t>a</w:t>
            </w:r>
            <w:r w:rsidRPr="0053127F">
              <w:t>]</w:t>
            </w:r>
          </w:p>
        </w:tc>
        <w:tc>
          <w:tcPr>
            <w:tcW w:w="1134" w:type="dxa"/>
            <w:shd w:val="clear" w:color="auto" w:fill="auto"/>
          </w:tcPr>
          <w:p w14:paraId="73E4B713" w14:textId="77777777" w:rsidR="00140A47" w:rsidRPr="00913A62" w:rsidRDefault="00140A47" w:rsidP="005E0CE3">
            <w:pPr>
              <w:pStyle w:val="TableCell0-2115pt"/>
              <w:rPr>
                <w:rStyle w:val="ChItalBold"/>
              </w:rPr>
            </w:pPr>
            <w:r w:rsidRPr="00913A62">
              <w:rPr>
                <w:rStyle w:val="ChItalBold"/>
              </w:rPr>
              <w:t>saja</w:t>
            </w:r>
          </w:p>
        </w:tc>
        <w:tc>
          <w:tcPr>
            <w:tcW w:w="1134" w:type="dxa"/>
            <w:shd w:val="clear" w:color="auto" w:fill="auto"/>
          </w:tcPr>
          <w:p w14:paraId="285058D4" w14:textId="41728448" w:rsidR="00140A47" w:rsidRPr="00913A62" w:rsidRDefault="00B7093A" w:rsidP="005E0CE3">
            <w:pPr>
              <w:pStyle w:val="TableCell0-2115pt"/>
            </w:pPr>
            <w:r>
              <w:t>‘</w:t>
            </w:r>
            <w:r w:rsidR="00140A47" w:rsidRPr="00913A62">
              <w:t>just</w:t>
            </w:r>
            <w:r>
              <w:t>’</w:t>
            </w:r>
          </w:p>
        </w:tc>
      </w:tr>
      <w:tr w:rsidR="00140A47" w:rsidRPr="00913A62" w14:paraId="70EFFE6C" w14:textId="77777777" w:rsidTr="000020C5">
        <w:tc>
          <w:tcPr>
            <w:tcW w:w="964" w:type="dxa"/>
            <w:shd w:val="clear" w:color="auto" w:fill="auto"/>
          </w:tcPr>
          <w:p w14:paraId="357D53ED" w14:textId="77777777" w:rsidR="00140A47" w:rsidRPr="00913A62" w:rsidRDefault="00140A47" w:rsidP="00AC23C4">
            <w:pPr>
              <w:pStyle w:val="TableCell0-2115ptBreak"/>
              <w:ind w:left="170"/>
            </w:pPr>
            <w:r w:rsidRPr="00913A62">
              <w:t>/</w:t>
            </w:r>
            <w:r w:rsidRPr="00913A62">
              <w:rPr>
                <w:rStyle w:val="ChCharisSIL"/>
              </w:rPr>
              <w:t>t</w:t>
            </w:r>
            <w:r w:rsidRPr="00AC23C4">
              <w:rPr>
                <w:rStyle w:val="ChCharisSIL"/>
                <w:rFonts w:eastAsia="MS Mincho"/>
              </w:rPr>
              <w:t>ʃ</w:t>
            </w:r>
            <w:r w:rsidRPr="00913A62">
              <w:t>/</w:t>
            </w:r>
          </w:p>
        </w:tc>
        <w:tc>
          <w:tcPr>
            <w:tcW w:w="1134" w:type="dxa"/>
            <w:shd w:val="clear" w:color="auto" w:fill="auto"/>
          </w:tcPr>
          <w:p w14:paraId="240988AF" w14:textId="77777777" w:rsidR="00140A47" w:rsidRPr="00913A62" w:rsidRDefault="00140A47" w:rsidP="005E0CE3">
            <w:pPr>
              <w:pStyle w:val="TableCell0-2115ptBreak"/>
              <w:rPr>
                <w:rStyle w:val="ChCharisSIL"/>
              </w:rPr>
            </w:pPr>
            <w:r w:rsidRPr="0019643B">
              <w:t>[</w:t>
            </w:r>
            <w:r w:rsidRPr="00913A62">
              <w:rPr>
                <w:rStyle w:val="ChCharisSIL"/>
              </w:rPr>
              <w:t>ˈpa.</w:t>
            </w:r>
            <w:r w:rsidRPr="00913A62">
              <w:rPr>
                <w:rStyle w:val="ChCharisSILBlueBold"/>
              </w:rPr>
              <w:t>j</w:t>
            </w:r>
            <w:r w:rsidRPr="00913A62">
              <w:rPr>
                <w:rStyle w:val="ChCharisSIL"/>
              </w:rPr>
              <w:t>ɛ</w:t>
            </w:r>
            <w:r w:rsidRPr="0053127F">
              <w:t>]</w:t>
            </w:r>
          </w:p>
        </w:tc>
        <w:tc>
          <w:tcPr>
            <w:tcW w:w="1134" w:type="dxa"/>
            <w:shd w:val="clear" w:color="auto" w:fill="auto"/>
          </w:tcPr>
          <w:p w14:paraId="1CCD7665" w14:textId="77777777" w:rsidR="00140A47" w:rsidRPr="00913A62" w:rsidRDefault="00140A47" w:rsidP="005E0CE3">
            <w:pPr>
              <w:pStyle w:val="TableCell0-2115ptBreak"/>
              <w:rPr>
                <w:rStyle w:val="ChItalBold"/>
              </w:rPr>
            </w:pPr>
            <w:r w:rsidRPr="00913A62">
              <w:rPr>
                <w:rStyle w:val="ChItalBold"/>
              </w:rPr>
              <w:t>pace</w:t>
            </w:r>
          </w:p>
        </w:tc>
        <w:tc>
          <w:tcPr>
            <w:tcW w:w="1134" w:type="dxa"/>
            <w:shd w:val="clear" w:color="auto" w:fill="auto"/>
          </w:tcPr>
          <w:p w14:paraId="1143CBD9" w14:textId="48884168" w:rsidR="00140A47" w:rsidRPr="00913A62" w:rsidRDefault="00B7093A" w:rsidP="005E0CE3">
            <w:pPr>
              <w:pStyle w:val="TableCell0-2115ptBreak"/>
            </w:pPr>
            <w:r>
              <w:t>‘</w:t>
            </w:r>
            <w:r w:rsidR="00140A47" w:rsidRPr="00913A62">
              <w:t>man</w:t>
            </w:r>
            <w:r>
              <w:t>’</w:t>
            </w:r>
          </w:p>
        </w:tc>
      </w:tr>
    </w:tbl>
    <w:p w14:paraId="42007716" w14:textId="2A3FCE1C" w:rsidR="00140A47" w:rsidRPr="00913A62" w:rsidRDefault="00140A47" w:rsidP="00525901">
      <w:pPr>
        <w:pStyle w:val="Body0005after05before115pt"/>
      </w:pPr>
      <w:r w:rsidRPr="00913A62">
        <w:t xml:space="preserve">Most of the stops and the voiced affricate can also be lenited in word-initial position when following a </w:t>
      </w:r>
      <w:r w:rsidR="00813043">
        <w:t>word</w:t>
      </w:r>
      <w:r w:rsidRPr="00913A62">
        <w:t xml:space="preserve"> with final vowel. In this environment, however, lenition of the voiced affricate occurs less </w:t>
      </w:r>
      <w:r w:rsidR="00B12198">
        <w:t xml:space="preserve">often </w:t>
      </w:r>
      <w:r w:rsidRPr="00913A62">
        <w:t xml:space="preserve">than lenition of the stops. Inter-vocalically across word-boundaries, the word-initial obstruents are lenited to the same fricatives as word-internally, as </w:t>
      </w:r>
      <w:r w:rsidR="00B12198">
        <w:t xml:space="preserve">shown </w:t>
      </w:r>
      <w:r w:rsidRPr="00913A62">
        <w:t xml:space="preserve">in </w:t>
      </w:r>
      <w:r w:rsidRPr="00913A62">
        <w:fldChar w:fldCharType="begin"/>
      </w:r>
      <w:r w:rsidRPr="00913A62">
        <w:instrText xml:space="preserve"> REF _Ref330281655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5</w:t>
      </w:r>
      <w:r w:rsidRPr="00913A62">
        <w:fldChar w:fldCharType="end"/>
      </w:r>
      <w:r w:rsidRPr="00913A62">
        <w:t xml:space="preserve">. </w:t>
      </w:r>
      <w:r w:rsidR="00B12198">
        <w:t>Also</w:t>
      </w:r>
      <w:r w:rsidRPr="00913A62">
        <w:t>, /</w:t>
      </w:r>
      <w:r w:rsidRPr="00913A62">
        <w:rPr>
          <w:rStyle w:val="ChCharisSIL"/>
        </w:rPr>
        <w:t>p</w:t>
      </w:r>
      <w:r w:rsidRPr="00913A62">
        <w:t xml:space="preserve">/ can be lenited to </w:t>
      </w:r>
      <w:r w:rsidRPr="0019643B">
        <w:t>[</w:t>
      </w:r>
      <w:r w:rsidRPr="00913A62">
        <w:rPr>
          <w:rStyle w:val="ChCharisSIL"/>
        </w:rPr>
        <w:t>f</w:t>
      </w:r>
      <w:r w:rsidRPr="0053127F">
        <w:t>]</w:t>
      </w:r>
      <w:r w:rsidRPr="00913A62">
        <w:t>, and /</w:t>
      </w:r>
      <w:r w:rsidRPr="00913A62">
        <w:rPr>
          <w:rStyle w:val="ChCharisSIL"/>
        </w:rPr>
        <w:t>d</w:t>
      </w:r>
      <w:r w:rsidRPr="00913A62">
        <w:t>/ and /</w:t>
      </w:r>
      <w:r w:rsidRPr="00913A62">
        <w:rPr>
          <w:rStyle w:val="ChCharisSIL"/>
        </w:rPr>
        <w:t>d</w:t>
      </w:r>
      <w:r w:rsidRPr="00913A62">
        <w:rPr>
          <w:rStyle w:val="ChCharisSIL"/>
          <w:rFonts w:eastAsia="MS Mincho"/>
        </w:rPr>
        <w:t>ʒ</w:t>
      </w:r>
      <w:r w:rsidRPr="00913A62">
        <w:t>/ can be lenited to [</w:t>
      </w:r>
      <w:r w:rsidRPr="00913A62">
        <w:rPr>
          <w:rStyle w:val="ChCharisSIL"/>
        </w:rPr>
        <w:t>j</w:t>
      </w:r>
      <w:r w:rsidRPr="00913A62">
        <w:t>]. Word-initial lenition to a fricative is also attested for /</w:t>
      </w:r>
      <w:r w:rsidRPr="00913A62">
        <w:rPr>
          <w:rStyle w:val="ChCharisSIL"/>
        </w:rPr>
        <w:t>b</w:t>
      </w:r>
      <w:r w:rsidRPr="00913A62">
        <w:t>/, /</w:t>
      </w:r>
      <w:r w:rsidRPr="00913A62">
        <w:rPr>
          <w:rStyle w:val="ChCharisSIL"/>
        </w:rPr>
        <w:t>d</w:t>
      </w:r>
      <w:r w:rsidRPr="00913A62">
        <w:t>/, and /</w:t>
      </w:r>
      <w:r w:rsidRPr="00913A62">
        <w:rPr>
          <w:rStyle w:val="ChCharisSIL"/>
        </w:rPr>
        <w:t>k</w:t>
      </w:r>
      <w:r w:rsidRPr="00913A62">
        <w:t>/ when following a nasal. In this environment, /</w:t>
      </w:r>
      <w:r w:rsidRPr="00913A62">
        <w:rPr>
          <w:rStyle w:val="ChCharisSIL"/>
        </w:rPr>
        <w:t>d</w:t>
      </w:r>
      <w:r w:rsidRPr="00913A62">
        <w:t xml:space="preserve">/ can also be lenited </w:t>
      </w:r>
      <w:r w:rsidRPr="00913A62">
        <w:lastRenderedPageBreak/>
        <w:t>to [</w:t>
      </w:r>
      <w:r w:rsidRPr="00913A62">
        <w:rPr>
          <w:rStyle w:val="ChCharisSIL"/>
        </w:rPr>
        <w:t>n</w:t>
      </w:r>
      <w:r w:rsidRPr="00913A62">
        <w:t xml:space="preserve">]. Again, lenition to a fricative </w:t>
      </w:r>
      <w:r w:rsidR="00525901">
        <w:t xml:space="preserve">is unattested for </w:t>
      </w:r>
      <w:r w:rsidRPr="00913A62">
        <w:t xml:space="preserve">the voiceless alveolar </w:t>
      </w:r>
      <w:r w:rsidR="001B1048">
        <w:t xml:space="preserve">and </w:t>
      </w:r>
      <w:r w:rsidR="001B1048" w:rsidRPr="00241CC1">
        <w:t>palato-alveolar</w:t>
      </w:r>
      <w:r w:rsidR="001B1048" w:rsidRPr="00913A62">
        <w:t xml:space="preserve"> </w:t>
      </w:r>
      <w:r w:rsidRPr="00913A62">
        <w:t xml:space="preserve">segments. </w:t>
      </w:r>
      <w:r w:rsidR="00525901">
        <w:t xml:space="preserve">Likewise, </w:t>
      </w:r>
      <w:r w:rsidRPr="00913A62">
        <w:t xml:space="preserve">lenition in word-initial position </w:t>
      </w:r>
      <w:r w:rsidR="00525901">
        <w:t>is un</w:t>
      </w:r>
      <w:r w:rsidRPr="00913A62">
        <w:t>attested for /</w:t>
      </w:r>
      <w:r w:rsidRPr="00913A62">
        <w:rPr>
          <w:rStyle w:val="ChCharisSIL"/>
        </w:rPr>
        <w:t>g</w:t>
      </w:r>
      <w:r w:rsidRPr="00913A62">
        <w:t>/.</w:t>
      </w:r>
      <w:r w:rsidRPr="00913A62">
        <w:rPr>
          <w:rStyle w:val="FootnoteReference"/>
        </w:rPr>
        <w:footnoteReference w:id="69"/>
      </w:r>
    </w:p>
    <w:p w14:paraId="26E55897" w14:textId="77777777" w:rsidR="00140A47" w:rsidRPr="00913A62" w:rsidRDefault="00140A47" w:rsidP="00140A47">
      <w:pPr>
        <w:pStyle w:val="Caption"/>
      </w:pPr>
      <w:bookmarkStart w:id="911" w:name="_Ref330281655"/>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15</w:t>
        </w:r>
      </w:fldSimple>
      <w:bookmarkEnd w:id="911"/>
      <w:r w:rsidRPr="00913A62">
        <w:t>:</w:t>
      </w:r>
      <w:r w:rsidRPr="00913A62">
        <w:tab/>
        <w:t>Lenition of stops and affricates in word-initial position</w:t>
      </w:r>
    </w:p>
    <w:tbl>
      <w:tblPr>
        <w:tblW w:w="6577" w:type="dxa"/>
        <w:tblInd w:w="170" w:type="dxa"/>
        <w:tblBorders>
          <w:bottom w:val="single" w:sz="4" w:space="0" w:color="auto"/>
        </w:tblBorders>
        <w:tblLayout w:type="fixed"/>
        <w:tblLook w:val="01E0" w:firstRow="1" w:lastRow="1" w:firstColumn="1" w:lastColumn="1" w:noHBand="0" w:noVBand="0"/>
      </w:tblPr>
      <w:tblGrid>
        <w:gridCol w:w="964"/>
        <w:gridCol w:w="1701"/>
        <w:gridCol w:w="1644"/>
        <w:gridCol w:w="2268"/>
      </w:tblGrid>
      <w:tr w:rsidR="00140A47" w:rsidRPr="00913A62" w14:paraId="1CA8467D" w14:textId="77777777" w:rsidTr="000020C5">
        <w:trPr>
          <w:tblHeader/>
        </w:trPr>
        <w:tc>
          <w:tcPr>
            <w:tcW w:w="964" w:type="dxa"/>
            <w:tcBorders>
              <w:top w:val="single" w:sz="4" w:space="0" w:color="auto"/>
              <w:bottom w:val="single" w:sz="4" w:space="0" w:color="auto"/>
            </w:tcBorders>
            <w:shd w:val="clear" w:color="auto" w:fill="auto"/>
          </w:tcPr>
          <w:p w14:paraId="47846B47" w14:textId="77777777" w:rsidR="00140A47" w:rsidRPr="00913A62" w:rsidRDefault="00140A47" w:rsidP="00140A47">
            <w:pPr>
              <w:pStyle w:val="TableHd"/>
            </w:pPr>
            <w:r w:rsidRPr="00913A62">
              <w:t>Phoneme</w:t>
            </w:r>
          </w:p>
        </w:tc>
        <w:tc>
          <w:tcPr>
            <w:tcW w:w="1701" w:type="dxa"/>
            <w:tcBorders>
              <w:top w:val="single" w:sz="4" w:space="0" w:color="auto"/>
              <w:bottom w:val="single" w:sz="4" w:space="0" w:color="auto"/>
            </w:tcBorders>
            <w:shd w:val="clear" w:color="auto" w:fill="auto"/>
          </w:tcPr>
          <w:p w14:paraId="3E145524" w14:textId="77777777" w:rsidR="00140A47" w:rsidRPr="00913A62" w:rsidRDefault="00140A47" w:rsidP="00140A47">
            <w:pPr>
              <w:pStyle w:val="TableHd"/>
            </w:pPr>
            <w:r w:rsidRPr="00913A62">
              <w:t>Item</w:t>
            </w:r>
          </w:p>
        </w:tc>
        <w:tc>
          <w:tcPr>
            <w:tcW w:w="1644" w:type="dxa"/>
            <w:tcBorders>
              <w:top w:val="single" w:sz="4" w:space="0" w:color="auto"/>
              <w:bottom w:val="single" w:sz="4" w:space="0" w:color="auto"/>
            </w:tcBorders>
            <w:shd w:val="clear" w:color="auto" w:fill="auto"/>
          </w:tcPr>
          <w:p w14:paraId="2D131175" w14:textId="77777777" w:rsidR="00140A47" w:rsidRPr="00913A62" w:rsidRDefault="00140A47" w:rsidP="00140A47">
            <w:pPr>
              <w:pStyle w:val="TableHd"/>
            </w:pPr>
            <w:r w:rsidRPr="00913A62">
              <w:t>Orthogr.</w:t>
            </w:r>
          </w:p>
        </w:tc>
        <w:tc>
          <w:tcPr>
            <w:tcW w:w="2268" w:type="dxa"/>
            <w:tcBorders>
              <w:top w:val="single" w:sz="4" w:space="0" w:color="auto"/>
              <w:bottom w:val="single" w:sz="4" w:space="0" w:color="auto"/>
            </w:tcBorders>
            <w:shd w:val="clear" w:color="auto" w:fill="auto"/>
          </w:tcPr>
          <w:p w14:paraId="4F918501" w14:textId="77777777" w:rsidR="00140A47" w:rsidRPr="00913A62" w:rsidRDefault="00140A47" w:rsidP="00140A47">
            <w:pPr>
              <w:pStyle w:val="TableHd"/>
            </w:pPr>
            <w:r w:rsidRPr="00913A62">
              <w:t>Gloss</w:t>
            </w:r>
          </w:p>
        </w:tc>
      </w:tr>
      <w:tr w:rsidR="00140A47" w:rsidRPr="00913A62" w14:paraId="5196C674" w14:textId="77777777" w:rsidTr="000020C5">
        <w:tc>
          <w:tcPr>
            <w:tcW w:w="964" w:type="dxa"/>
            <w:tcBorders>
              <w:top w:val="single" w:sz="4" w:space="0" w:color="auto"/>
            </w:tcBorders>
            <w:shd w:val="clear" w:color="auto" w:fill="auto"/>
          </w:tcPr>
          <w:p w14:paraId="7EA4FC0D" w14:textId="77777777" w:rsidR="00140A47" w:rsidRPr="00913A62" w:rsidRDefault="00140A47" w:rsidP="00AC23C4">
            <w:pPr>
              <w:pStyle w:val="TableCell2-0115pt"/>
              <w:ind w:left="170"/>
            </w:pPr>
            <w:r w:rsidRPr="00913A62">
              <w:t>/</w:t>
            </w:r>
            <w:r w:rsidRPr="00913A62">
              <w:rPr>
                <w:rStyle w:val="ChCharisSIL"/>
              </w:rPr>
              <w:t>p</w:t>
            </w:r>
            <w:r w:rsidRPr="00913A62">
              <w:t>/</w:t>
            </w:r>
          </w:p>
        </w:tc>
        <w:tc>
          <w:tcPr>
            <w:tcW w:w="1701" w:type="dxa"/>
            <w:tcBorders>
              <w:top w:val="single" w:sz="4" w:space="0" w:color="auto"/>
            </w:tcBorders>
            <w:shd w:val="clear" w:color="auto" w:fill="auto"/>
          </w:tcPr>
          <w:p w14:paraId="1A668C57" w14:textId="77777777" w:rsidR="00140A47" w:rsidRPr="00913A62" w:rsidRDefault="00140A47" w:rsidP="005A1504">
            <w:pPr>
              <w:pStyle w:val="TableCell2-0115pt"/>
              <w:rPr>
                <w:rStyle w:val="ChCharisSIL"/>
              </w:rPr>
            </w:pPr>
            <w:r w:rsidRPr="0019643B">
              <w:t>[</w:t>
            </w:r>
            <w:r w:rsidRPr="00913A62">
              <w:rPr>
                <w:rStyle w:val="ChCharisSIL"/>
              </w:rPr>
              <w:t xml:space="preserve">ˈdɛ </w:t>
            </w:r>
            <w:r w:rsidRPr="00913A62">
              <w:rPr>
                <w:rStyle w:val="ChCharisSILBlueBold"/>
              </w:rPr>
              <w:t>ɸ</w:t>
            </w:r>
            <w:r w:rsidRPr="00913A62">
              <w:rPr>
                <w:rStyle w:val="ChCharisSIL"/>
              </w:rPr>
              <w:t>u</w:t>
            </w:r>
            <w:r w:rsidRPr="0053127F">
              <w:t>]</w:t>
            </w:r>
          </w:p>
        </w:tc>
        <w:tc>
          <w:tcPr>
            <w:tcW w:w="1644" w:type="dxa"/>
            <w:tcBorders>
              <w:top w:val="single" w:sz="4" w:space="0" w:color="auto"/>
            </w:tcBorders>
            <w:shd w:val="clear" w:color="auto" w:fill="auto"/>
          </w:tcPr>
          <w:p w14:paraId="6B22A4C5" w14:textId="77777777" w:rsidR="00140A47" w:rsidRPr="00913A62" w:rsidRDefault="00140A47" w:rsidP="005A1504">
            <w:pPr>
              <w:pStyle w:val="TableCell2-0115pt"/>
              <w:rPr>
                <w:rStyle w:val="ChItalBold"/>
              </w:rPr>
            </w:pPr>
            <w:r w:rsidRPr="00913A62">
              <w:rPr>
                <w:rStyle w:val="ChItalBold"/>
              </w:rPr>
              <w:t>de pu</w:t>
            </w:r>
          </w:p>
        </w:tc>
        <w:tc>
          <w:tcPr>
            <w:tcW w:w="2268" w:type="dxa"/>
            <w:tcBorders>
              <w:top w:val="single" w:sz="4" w:space="0" w:color="auto"/>
            </w:tcBorders>
            <w:shd w:val="clear" w:color="auto" w:fill="auto"/>
          </w:tcPr>
          <w:p w14:paraId="2B17F821" w14:textId="64A4D651" w:rsidR="00140A47" w:rsidRPr="00913A62" w:rsidRDefault="00B7093A" w:rsidP="005A1504">
            <w:pPr>
              <w:pStyle w:val="TableCell2-0115pt"/>
            </w:pPr>
            <w:r>
              <w:t>‘</w:t>
            </w:r>
            <w:r w:rsidR="00140A47" w:rsidRPr="00913A62">
              <w:t>his (grandson)</w:t>
            </w:r>
            <w:r>
              <w:t>’</w:t>
            </w:r>
          </w:p>
        </w:tc>
      </w:tr>
      <w:tr w:rsidR="00140A47" w:rsidRPr="00913A62" w14:paraId="06DE1D06" w14:textId="77777777" w:rsidTr="000020C5">
        <w:tc>
          <w:tcPr>
            <w:tcW w:w="964" w:type="dxa"/>
            <w:shd w:val="clear" w:color="auto" w:fill="auto"/>
          </w:tcPr>
          <w:p w14:paraId="20484063" w14:textId="77777777" w:rsidR="00140A47" w:rsidRPr="00913A62" w:rsidRDefault="00140A47" w:rsidP="00AC23C4">
            <w:pPr>
              <w:pStyle w:val="O0Nwnext115pt"/>
              <w:ind w:left="170"/>
            </w:pPr>
          </w:p>
        </w:tc>
        <w:tc>
          <w:tcPr>
            <w:tcW w:w="1701" w:type="dxa"/>
            <w:shd w:val="clear" w:color="auto" w:fill="auto"/>
          </w:tcPr>
          <w:p w14:paraId="0EDACD31" w14:textId="77777777" w:rsidR="00140A47" w:rsidRPr="00913A62" w:rsidRDefault="00140A47" w:rsidP="00140A47">
            <w:pPr>
              <w:pStyle w:val="O0Nwnext115pt"/>
            </w:pPr>
          </w:p>
        </w:tc>
        <w:tc>
          <w:tcPr>
            <w:tcW w:w="1644" w:type="dxa"/>
            <w:shd w:val="clear" w:color="auto" w:fill="auto"/>
          </w:tcPr>
          <w:p w14:paraId="7AFE7F41" w14:textId="77777777" w:rsidR="00140A47" w:rsidRPr="00913A62" w:rsidRDefault="00140A47" w:rsidP="00140A47">
            <w:pPr>
              <w:pStyle w:val="O0Nwnext115pt"/>
              <w:rPr>
                <w:rStyle w:val="ChSmallCaps"/>
              </w:rPr>
            </w:pPr>
            <w:r w:rsidRPr="0099608C">
              <w:rPr>
                <w:rStyle w:val="ChSmallCaps"/>
              </w:rPr>
              <w:t>3sg</w:t>
            </w:r>
            <w:r w:rsidRPr="00D32413">
              <w:t xml:space="preserve"> </w:t>
            </w:r>
            <w:r w:rsidRPr="0099608C">
              <w:rPr>
                <w:rStyle w:val="ChSmallCaps"/>
              </w:rPr>
              <w:t>poss</w:t>
            </w:r>
          </w:p>
        </w:tc>
        <w:tc>
          <w:tcPr>
            <w:tcW w:w="2268" w:type="dxa"/>
            <w:shd w:val="clear" w:color="auto" w:fill="auto"/>
          </w:tcPr>
          <w:p w14:paraId="1064D222" w14:textId="77777777" w:rsidR="00140A47" w:rsidRPr="00913A62" w:rsidRDefault="00140A47" w:rsidP="00140A47">
            <w:pPr>
              <w:pStyle w:val="O0Nwnext115pt"/>
            </w:pPr>
          </w:p>
        </w:tc>
      </w:tr>
      <w:tr w:rsidR="00140A47" w:rsidRPr="00913A62" w14:paraId="216EF14A" w14:textId="77777777" w:rsidTr="000020C5">
        <w:tc>
          <w:tcPr>
            <w:tcW w:w="964" w:type="dxa"/>
            <w:shd w:val="clear" w:color="auto" w:fill="auto"/>
          </w:tcPr>
          <w:p w14:paraId="120C2B46" w14:textId="77777777" w:rsidR="00140A47" w:rsidRPr="00913A62" w:rsidRDefault="00140A47" w:rsidP="00AC23C4">
            <w:pPr>
              <w:pStyle w:val="O0Nwnext115pt"/>
              <w:ind w:left="170"/>
            </w:pPr>
          </w:p>
        </w:tc>
        <w:tc>
          <w:tcPr>
            <w:tcW w:w="1701" w:type="dxa"/>
            <w:shd w:val="clear" w:color="auto" w:fill="auto"/>
          </w:tcPr>
          <w:p w14:paraId="77E4E9D4" w14:textId="77777777" w:rsidR="00140A47" w:rsidRPr="00913A62" w:rsidRDefault="00140A47" w:rsidP="00140A47">
            <w:pPr>
              <w:pStyle w:val="O0Nwnext115pt"/>
              <w:rPr>
                <w:rStyle w:val="ChCharisSIL"/>
              </w:rPr>
            </w:pPr>
            <w:r w:rsidRPr="0019643B">
              <w:t>[</w:t>
            </w:r>
            <w:r w:rsidRPr="00913A62">
              <w:rPr>
                <w:rStyle w:val="ChCharisSIL"/>
              </w:rPr>
              <w:t>ˈdi.a ˈ</w:t>
            </w:r>
            <w:r w:rsidRPr="00913A62">
              <w:rPr>
                <w:rStyle w:val="ChCharisSILBlueBold"/>
              </w:rPr>
              <w:t>f</w:t>
            </w:r>
            <w:r w:rsidRPr="00913A62">
              <w:rPr>
                <w:rStyle w:val="ChCharisSIL"/>
              </w:rPr>
              <w:t>luŋ.ku</w:t>
            </w:r>
            <w:r w:rsidRPr="0053127F">
              <w:t>]</w:t>
            </w:r>
          </w:p>
        </w:tc>
        <w:tc>
          <w:tcPr>
            <w:tcW w:w="1644" w:type="dxa"/>
            <w:shd w:val="clear" w:color="auto" w:fill="auto"/>
          </w:tcPr>
          <w:p w14:paraId="23EB5C35" w14:textId="77777777" w:rsidR="00140A47" w:rsidRPr="00913A62" w:rsidRDefault="00140A47" w:rsidP="00140A47">
            <w:pPr>
              <w:pStyle w:val="O0Nwnext115pt"/>
              <w:rPr>
                <w:rStyle w:val="ChItalBold"/>
              </w:rPr>
            </w:pPr>
            <w:r w:rsidRPr="00913A62">
              <w:rPr>
                <w:rStyle w:val="ChItalBold"/>
              </w:rPr>
              <w:t>dia palungku</w:t>
            </w:r>
          </w:p>
        </w:tc>
        <w:tc>
          <w:tcPr>
            <w:tcW w:w="2268" w:type="dxa"/>
            <w:shd w:val="clear" w:color="auto" w:fill="auto"/>
          </w:tcPr>
          <w:p w14:paraId="173D3034" w14:textId="412DB637" w:rsidR="00140A47" w:rsidRPr="00913A62" w:rsidRDefault="00B7093A" w:rsidP="00140A47">
            <w:pPr>
              <w:pStyle w:val="O0Nwnext115pt"/>
            </w:pPr>
            <w:r>
              <w:t>‘</w:t>
            </w:r>
            <w:r w:rsidR="00140A47" w:rsidRPr="00913A62">
              <w:t>he punched</w:t>
            </w:r>
            <w:r>
              <w:t>’</w:t>
            </w:r>
          </w:p>
        </w:tc>
      </w:tr>
      <w:tr w:rsidR="00140A47" w:rsidRPr="00913A62" w14:paraId="3196BB40" w14:textId="77777777" w:rsidTr="000020C5">
        <w:tc>
          <w:tcPr>
            <w:tcW w:w="964" w:type="dxa"/>
            <w:shd w:val="clear" w:color="auto" w:fill="auto"/>
          </w:tcPr>
          <w:p w14:paraId="382B78C7" w14:textId="77777777" w:rsidR="00140A47" w:rsidRPr="00913A62" w:rsidRDefault="00140A47" w:rsidP="00AC23C4">
            <w:pPr>
              <w:pStyle w:val="TableCell0-2115ptBreak"/>
              <w:ind w:left="170"/>
            </w:pPr>
          </w:p>
        </w:tc>
        <w:tc>
          <w:tcPr>
            <w:tcW w:w="1701" w:type="dxa"/>
            <w:shd w:val="clear" w:color="auto" w:fill="auto"/>
          </w:tcPr>
          <w:p w14:paraId="76C53C69" w14:textId="77777777" w:rsidR="00140A47" w:rsidRPr="00913A62" w:rsidRDefault="00140A47" w:rsidP="005A1504">
            <w:pPr>
              <w:pStyle w:val="TableCell0-2115ptBreak"/>
            </w:pPr>
          </w:p>
        </w:tc>
        <w:tc>
          <w:tcPr>
            <w:tcW w:w="1644" w:type="dxa"/>
            <w:shd w:val="clear" w:color="auto" w:fill="auto"/>
          </w:tcPr>
          <w:p w14:paraId="07AB8B59" w14:textId="77777777" w:rsidR="00140A47" w:rsidRPr="00913A62" w:rsidRDefault="00140A47" w:rsidP="005A1504">
            <w:pPr>
              <w:pStyle w:val="TableCell0-2115ptBreak"/>
            </w:pPr>
            <w:r w:rsidRPr="0099608C">
              <w:rPr>
                <w:rStyle w:val="ChSmallCaps"/>
              </w:rPr>
              <w:t>3sg</w:t>
            </w:r>
            <w:r w:rsidRPr="00D32413">
              <w:t xml:space="preserve"> </w:t>
            </w:r>
            <w:r w:rsidRPr="00913A62">
              <w:t>punch</w:t>
            </w:r>
          </w:p>
        </w:tc>
        <w:tc>
          <w:tcPr>
            <w:tcW w:w="2268" w:type="dxa"/>
            <w:shd w:val="clear" w:color="auto" w:fill="auto"/>
          </w:tcPr>
          <w:p w14:paraId="5B0D8AE8" w14:textId="77777777" w:rsidR="00140A47" w:rsidRPr="00913A62" w:rsidRDefault="00140A47" w:rsidP="005A1504">
            <w:pPr>
              <w:pStyle w:val="TableCell0-2115ptBreak"/>
            </w:pPr>
          </w:p>
        </w:tc>
      </w:tr>
      <w:tr w:rsidR="00140A47" w:rsidRPr="00913A62" w14:paraId="0D1DAFC8" w14:textId="77777777" w:rsidTr="000020C5">
        <w:tc>
          <w:tcPr>
            <w:tcW w:w="964" w:type="dxa"/>
            <w:shd w:val="clear" w:color="auto" w:fill="auto"/>
          </w:tcPr>
          <w:p w14:paraId="7E9A5F56" w14:textId="77777777" w:rsidR="00140A47" w:rsidRPr="00913A62" w:rsidRDefault="00140A47" w:rsidP="00AC23C4">
            <w:pPr>
              <w:pStyle w:val="TableCell2-0115pt"/>
              <w:ind w:left="170"/>
            </w:pPr>
            <w:r w:rsidRPr="00913A62">
              <w:t>/</w:t>
            </w:r>
            <w:r w:rsidRPr="00913A62">
              <w:rPr>
                <w:rStyle w:val="ChCharisSIL"/>
              </w:rPr>
              <w:t>b</w:t>
            </w:r>
            <w:r w:rsidRPr="00913A62">
              <w:t>/</w:t>
            </w:r>
          </w:p>
        </w:tc>
        <w:tc>
          <w:tcPr>
            <w:tcW w:w="1701" w:type="dxa"/>
            <w:shd w:val="clear" w:color="auto" w:fill="auto"/>
          </w:tcPr>
          <w:p w14:paraId="03486553" w14:textId="77777777" w:rsidR="00140A47" w:rsidRPr="00913A62" w:rsidRDefault="00140A47" w:rsidP="005A1504">
            <w:pPr>
              <w:pStyle w:val="TableCell2-0115pt"/>
              <w:rPr>
                <w:rStyle w:val="ChCharisSIL"/>
              </w:rPr>
            </w:pPr>
            <w:r w:rsidRPr="0019643B">
              <w:t>[</w:t>
            </w:r>
            <w:r w:rsidRPr="00913A62">
              <w:rPr>
                <w:rStyle w:val="ChCharisSIL"/>
              </w:rPr>
              <w:t>ˈjɛ ˈ</w:t>
            </w:r>
            <w:r w:rsidRPr="00913A62">
              <w:rPr>
                <w:rStyle w:val="ChCharisSILBlueBold"/>
              </w:rPr>
              <w:t>β</w:t>
            </w:r>
            <w:r w:rsidRPr="00913A62">
              <w:rPr>
                <w:rStyle w:val="ChCharisSIL"/>
              </w:rPr>
              <w:t>i.lɐŋ</w:t>
            </w:r>
            <w:r w:rsidRPr="0053127F">
              <w:t>]</w:t>
            </w:r>
          </w:p>
        </w:tc>
        <w:tc>
          <w:tcPr>
            <w:tcW w:w="1644" w:type="dxa"/>
            <w:shd w:val="clear" w:color="auto" w:fill="auto"/>
          </w:tcPr>
          <w:p w14:paraId="0B63D708" w14:textId="77777777" w:rsidR="00140A47" w:rsidRPr="00913A62" w:rsidRDefault="00140A47" w:rsidP="005A1504">
            <w:pPr>
              <w:pStyle w:val="TableCell2-0115pt"/>
              <w:rPr>
                <w:rStyle w:val="ChItalBold"/>
              </w:rPr>
            </w:pPr>
            <w:r w:rsidRPr="00913A62">
              <w:rPr>
                <w:rStyle w:val="ChItalBold"/>
              </w:rPr>
              <w:t>de bilang</w:t>
            </w:r>
          </w:p>
        </w:tc>
        <w:tc>
          <w:tcPr>
            <w:tcW w:w="2268" w:type="dxa"/>
            <w:shd w:val="clear" w:color="auto" w:fill="auto"/>
          </w:tcPr>
          <w:p w14:paraId="103CF207" w14:textId="4C8F0AEA" w:rsidR="00140A47" w:rsidRPr="00913A62" w:rsidRDefault="00B7093A" w:rsidP="005A1504">
            <w:pPr>
              <w:pStyle w:val="TableCell2-0115pt"/>
            </w:pPr>
            <w:r>
              <w:t>‘</w:t>
            </w:r>
            <w:r w:rsidR="00D70200">
              <w:t>h</w:t>
            </w:r>
            <w:r w:rsidR="00D70200" w:rsidRPr="0047331A">
              <w:t>e</w:t>
            </w:r>
            <w:r w:rsidR="00D70200">
              <w:t>/she</w:t>
            </w:r>
            <w:r w:rsidR="00140A47" w:rsidRPr="00913A62">
              <w:t xml:space="preserve"> said</w:t>
            </w:r>
            <w:r>
              <w:t>’</w:t>
            </w:r>
          </w:p>
        </w:tc>
      </w:tr>
      <w:tr w:rsidR="00140A47" w:rsidRPr="00913A62" w14:paraId="54C0AEEF" w14:textId="77777777" w:rsidTr="000020C5">
        <w:tc>
          <w:tcPr>
            <w:tcW w:w="964" w:type="dxa"/>
            <w:shd w:val="clear" w:color="auto" w:fill="auto"/>
          </w:tcPr>
          <w:p w14:paraId="46ED4D8E" w14:textId="77777777" w:rsidR="00140A47" w:rsidRPr="00913A62" w:rsidRDefault="00140A47" w:rsidP="00AC23C4">
            <w:pPr>
              <w:pStyle w:val="O0Nwnext115pt"/>
              <w:ind w:left="170"/>
            </w:pPr>
          </w:p>
        </w:tc>
        <w:tc>
          <w:tcPr>
            <w:tcW w:w="1701" w:type="dxa"/>
            <w:shd w:val="clear" w:color="auto" w:fill="auto"/>
          </w:tcPr>
          <w:p w14:paraId="18C52422" w14:textId="77777777" w:rsidR="00140A47" w:rsidRPr="00913A62" w:rsidRDefault="00140A47" w:rsidP="00140A47">
            <w:pPr>
              <w:pStyle w:val="O0Nwnext115pt"/>
            </w:pPr>
          </w:p>
        </w:tc>
        <w:tc>
          <w:tcPr>
            <w:tcW w:w="1644" w:type="dxa"/>
            <w:shd w:val="clear" w:color="auto" w:fill="auto"/>
          </w:tcPr>
          <w:p w14:paraId="5E07D88F" w14:textId="77777777" w:rsidR="00140A47" w:rsidRPr="00913A62" w:rsidRDefault="00140A47" w:rsidP="00140A47">
            <w:pPr>
              <w:pStyle w:val="O0Nwnext115pt"/>
            </w:pPr>
            <w:r w:rsidRPr="0099608C">
              <w:rPr>
                <w:rStyle w:val="ChSmallCaps"/>
              </w:rPr>
              <w:t>3sg</w:t>
            </w:r>
            <w:r w:rsidRPr="00913A62">
              <w:t xml:space="preserve"> say</w:t>
            </w:r>
          </w:p>
        </w:tc>
        <w:tc>
          <w:tcPr>
            <w:tcW w:w="2268" w:type="dxa"/>
            <w:shd w:val="clear" w:color="auto" w:fill="auto"/>
          </w:tcPr>
          <w:p w14:paraId="6E0BC63B" w14:textId="77777777" w:rsidR="00140A47" w:rsidRPr="00913A62" w:rsidRDefault="00140A47" w:rsidP="00140A47">
            <w:pPr>
              <w:pStyle w:val="O0Nwnext115pt"/>
            </w:pPr>
          </w:p>
        </w:tc>
      </w:tr>
      <w:tr w:rsidR="00140A47" w:rsidRPr="00913A62" w14:paraId="48444409" w14:textId="77777777" w:rsidTr="000020C5">
        <w:tc>
          <w:tcPr>
            <w:tcW w:w="964" w:type="dxa"/>
            <w:shd w:val="clear" w:color="auto" w:fill="auto"/>
          </w:tcPr>
          <w:p w14:paraId="7F03D712" w14:textId="77777777" w:rsidR="00140A47" w:rsidRPr="00913A62" w:rsidRDefault="00140A47" w:rsidP="00AC23C4">
            <w:pPr>
              <w:pStyle w:val="O0Nwnext115pt"/>
              <w:ind w:left="170"/>
            </w:pPr>
          </w:p>
        </w:tc>
        <w:tc>
          <w:tcPr>
            <w:tcW w:w="1701" w:type="dxa"/>
            <w:shd w:val="clear" w:color="auto" w:fill="auto"/>
          </w:tcPr>
          <w:p w14:paraId="515EBBFC" w14:textId="77777777" w:rsidR="00140A47" w:rsidRPr="00913A62" w:rsidRDefault="00140A47" w:rsidP="00140A47">
            <w:pPr>
              <w:pStyle w:val="O0Nwnext115pt"/>
              <w:rPr>
                <w:rStyle w:val="ChCharisSIL"/>
              </w:rPr>
            </w:pPr>
            <w:r w:rsidRPr="0019643B">
              <w:t>[</w:t>
            </w:r>
            <w:r w:rsidRPr="00913A62">
              <w:rPr>
                <w:rStyle w:val="ChCharisSIL"/>
              </w:rPr>
              <w:t>ˈdʒa.rɪm ˈ</w:t>
            </w:r>
            <w:r w:rsidRPr="00913A62">
              <w:rPr>
                <w:rStyle w:val="ChCharisSILBlueBold"/>
              </w:rPr>
              <w:t>β</w:t>
            </w:r>
            <w:r w:rsidRPr="00913A62">
              <w:rPr>
                <w:rStyle w:val="ChCharisSIL"/>
              </w:rPr>
              <w:t>ɔ.lɛ</w:t>
            </w:r>
            <w:r w:rsidRPr="0053127F">
              <w:t>]</w:t>
            </w:r>
          </w:p>
        </w:tc>
        <w:tc>
          <w:tcPr>
            <w:tcW w:w="1644" w:type="dxa"/>
            <w:shd w:val="clear" w:color="auto" w:fill="auto"/>
          </w:tcPr>
          <w:p w14:paraId="3A5E827F" w14:textId="77777777" w:rsidR="00140A47" w:rsidRPr="00913A62" w:rsidRDefault="00140A47" w:rsidP="00140A47">
            <w:pPr>
              <w:pStyle w:val="O0Nwnext115pt"/>
              <w:rPr>
                <w:rStyle w:val="ChItalBold"/>
              </w:rPr>
            </w:pPr>
            <w:r w:rsidRPr="00913A62">
              <w:rPr>
                <w:rStyle w:val="ChItalBold"/>
              </w:rPr>
              <w:t>jaring bole</w:t>
            </w:r>
          </w:p>
        </w:tc>
        <w:tc>
          <w:tcPr>
            <w:tcW w:w="2268" w:type="dxa"/>
            <w:shd w:val="clear" w:color="auto" w:fill="auto"/>
          </w:tcPr>
          <w:p w14:paraId="56C114B5" w14:textId="77777777" w:rsidR="00140A47" w:rsidRPr="00913A62" w:rsidRDefault="00140A47" w:rsidP="00140A47">
            <w:pPr>
              <w:pStyle w:val="O0Nwnext115pt"/>
            </w:pPr>
            <w:r w:rsidRPr="00913A62">
              <w:t>(the) net (is) permitted</w:t>
            </w:r>
          </w:p>
        </w:tc>
      </w:tr>
      <w:tr w:rsidR="00140A47" w:rsidRPr="00913A62" w14:paraId="17B85E71" w14:textId="77777777" w:rsidTr="000020C5">
        <w:tc>
          <w:tcPr>
            <w:tcW w:w="964" w:type="dxa"/>
            <w:shd w:val="clear" w:color="auto" w:fill="auto"/>
          </w:tcPr>
          <w:p w14:paraId="7DF2F6C4" w14:textId="77777777" w:rsidR="00140A47" w:rsidRPr="00913A62" w:rsidRDefault="00140A47" w:rsidP="00AC23C4">
            <w:pPr>
              <w:pStyle w:val="TableCell0-2115ptBreak"/>
              <w:ind w:left="170"/>
            </w:pPr>
          </w:p>
        </w:tc>
        <w:tc>
          <w:tcPr>
            <w:tcW w:w="1701" w:type="dxa"/>
            <w:shd w:val="clear" w:color="auto" w:fill="auto"/>
          </w:tcPr>
          <w:p w14:paraId="6CF1B3D0" w14:textId="77777777" w:rsidR="00140A47" w:rsidRPr="00913A62" w:rsidRDefault="00140A47" w:rsidP="005A1504">
            <w:pPr>
              <w:pStyle w:val="TableCell0-2115ptBreak"/>
            </w:pPr>
          </w:p>
        </w:tc>
        <w:tc>
          <w:tcPr>
            <w:tcW w:w="1644" w:type="dxa"/>
            <w:shd w:val="clear" w:color="auto" w:fill="auto"/>
          </w:tcPr>
          <w:p w14:paraId="0F8C2116" w14:textId="77777777" w:rsidR="00140A47" w:rsidRPr="00913A62" w:rsidRDefault="008E64BB" w:rsidP="005A1504">
            <w:pPr>
              <w:pStyle w:val="TableCell0-2115ptBreak"/>
            </w:pPr>
            <w:r>
              <w:t>net may</w:t>
            </w:r>
          </w:p>
        </w:tc>
        <w:tc>
          <w:tcPr>
            <w:tcW w:w="2268" w:type="dxa"/>
            <w:shd w:val="clear" w:color="auto" w:fill="auto"/>
          </w:tcPr>
          <w:p w14:paraId="0DDDF979" w14:textId="77777777" w:rsidR="00140A47" w:rsidRPr="00913A62" w:rsidRDefault="00140A47" w:rsidP="005A1504">
            <w:pPr>
              <w:pStyle w:val="TableCell0-2115ptBreak"/>
            </w:pPr>
          </w:p>
        </w:tc>
      </w:tr>
      <w:tr w:rsidR="00140A47" w:rsidRPr="00913A62" w14:paraId="72BC29C9" w14:textId="77777777" w:rsidTr="000020C5">
        <w:tc>
          <w:tcPr>
            <w:tcW w:w="964" w:type="dxa"/>
            <w:shd w:val="clear" w:color="auto" w:fill="auto"/>
          </w:tcPr>
          <w:p w14:paraId="170BD378" w14:textId="77777777" w:rsidR="00140A47" w:rsidRPr="00913A62" w:rsidRDefault="00140A47" w:rsidP="00AC23C4">
            <w:pPr>
              <w:pStyle w:val="TableCell2-0115pt"/>
              <w:ind w:left="170"/>
            </w:pPr>
            <w:r w:rsidRPr="00913A62">
              <w:t>/</w:t>
            </w:r>
            <w:r w:rsidRPr="00913A62">
              <w:rPr>
                <w:rStyle w:val="ChCharisSIL"/>
              </w:rPr>
              <w:t>d</w:t>
            </w:r>
            <w:r w:rsidRPr="00913A62">
              <w:t>/</w:t>
            </w:r>
          </w:p>
        </w:tc>
        <w:tc>
          <w:tcPr>
            <w:tcW w:w="1701" w:type="dxa"/>
            <w:shd w:val="clear" w:color="auto" w:fill="auto"/>
          </w:tcPr>
          <w:p w14:paraId="3BBC61D5" w14:textId="77777777" w:rsidR="00140A47" w:rsidRPr="00913A62" w:rsidRDefault="00140A47" w:rsidP="005A1504">
            <w:pPr>
              <w:pStyle w:val="TableCell2-0115pt"/>
              <w:rPr>
                <w:rStyle w:val="ChCharisSIL"/>
              </w:rPr>
            </w:pPr>
            <w:r w:rsidRPr="0019643B">
              <w:t>[</w:t>
            </w:r>
            <w:r w:rsidRPr="00913A62">
              <w:rPr>
                <w:rStyle w:val="ChCharisSIL"/>
              </w:rPr>
              <w:t>m</w:t>
            </w:r>
            <w:r w:rsidR="009B6E64" w:rsidRPr="00913A62">
              <w:rPr>
                <w:rStyle w:val="ChCharisSIL"/>
              </w:rPr>
              <w:t>ˈ</w:t>
            </w:r>
            <w:r w:rsidRPr="00913A62">
              <w:rPr>
                <w:rStyle w:val="ChCharisSIL"/>
              </w:rPr>
              <w:t xml:space="preserve">la, ɛ </w:t>
            </w:r>
            <w:r w:rsidR="009B6E64" w:rsidRPr="00913A62">
              <w:rPr>
                <w:rStyle w:val="ChCharisSIL"/>
              </w:rPr>
              <w:t>ˈ</w:t>
            </w:r>
            <w:r w:rsidRPr="00913A62">
              <w:rPr>
                <w:rStyle w:val="ChCharisSILBlueBold"/>
              </w:rPr>
              <w:t>ð</w:t>
            </w:r>
            <w:r w:rsidRPr="00913A62">
              <w:rPr>
                <w:rStyle w:val="ChCharisSIL"/>
              </w:rPr>
              <w:t>ɛ̞p̚</w:t>
            </w:r>
            <w:r w:rsidRPr="0053127F">
              <w:t>]</w:t>
            </w:r>
          </w:p>
        </w:tc>
        <w:tc>
          <w:tcPr>
            <w:tcW w:w="1644" w:type="dxa"/>
            <w:shd w:val="clear" w:color="auto" w:fill="auto"/>
          </w:tcPr>
          <w:p w14:paraId="45020DE8" w14:textId="77777777" w:rsidR="00140A47" w:rsidRPr="00913A62" w:rsidRDefault="00140A47" w:rsidP="005A1504">
            <w:pPr>
              <w:pStyle w:val="TableCell2-0115pt"/>
              <w:rPr>
                <w:rStyle w:val="ChItalBold"/>
              </w:rPr>
            </w:pPr>
            <w:r w:rsidRPr="00913A62">
              <w:rPr>
                <w:rStyle w:val="ChItalBold"/>
              </w:rPr>
              <w:t>mulay, eh dep</w:t>
            </w:r>
          </w:p>
        </w:tc>
        <w:tc>
          <w:tcPr>
            <w:tcW w:w="2268" w:type="dxa"/>
            <w:shd w:val="clear" w:color="auto" w:fill="auto"/>
          </w:tcPr>
          <w:p w14:paraId="7ADC5BD6" w14:textId="052A76DE" w:rsidR="00140A47" w:rsidRPr="00913A62" w:rsidRDefault="00B7093A" w:rsidP="005A1504">
            <w:pPr>
              <w:pStyle w:val="TableCell2-0115pt"/>
            </w:pPr>
            <w:r>
              <w:t>‘</w:t>
            </w:r>
            <w:r w:rsidR="00140A47" w:rsidRPr="00913A62">
              <w:t>(he) started, uh his</w:t>
            </w:r>
            <w:r>
              <w:t>’</w:t>
            </w:r>
          </w:p>
        </w:tc>
      </w:tr>
      <w:tr w:rsidR="00140A47" w:rsidRPr="00913A62" w14:paraId="7D442B93" w14:textId="77777777" w:rsidTr="000020C5">
        <w:tc>
          <w:tcPr>
            <w:tcW w:w="964" w:type="dxa"/>
            <w:shd w:val="clear" w:color="auto" w:fill="auto"/>
          </w:tcPr>
          <w:p w14:paraId="379BE667" w14:textId="77777777" w:rsidR="00140A47" w:rsidRPr="00913A62" w:rsidRDefault="00140A47" w:rsidP="00AC23C4">
            <w:pPr>
              <w:pStyle w:val="O0Nwnext115pt"/>
              <w:ind w:left="170"/>
            </w:pPr>
          </w:p>
        </w:tc>
        <w:tc>
          <w:tcPr>
            <w:tcW w:w="1701" w:type="dxa"/>
            <w:shd w:val="clear" w:color="auto" w:fill="auto"/>
          </w:tcPr>
          <w:p w14:paraId="72E2C3EC" w14:textId="77777777" w:rsidR="00140A47" w:rsidRPr="00913A62" w:rsidRDefault="00140A47" w:rsidP="00140A47">
            <w:pPr>
              <w:pStyle w:val="O0Nwnext115pt"/>
            </w:pPr>
          </w:p>
        </w:tc>
        <w:tc>
          <w:tcPr>
            <w:tcW w:w="1644" w:type="dxa"/>
            <w:shd w:val="clear" w:color="auto" w:fill="auto"/>
          </w:tcPr>
          <w:p w14:paraId="00833205" w14:textId="77777777" w:rsidR="00140A47" w:rsidRPr="00913A62" w:rsidRDefault="00140A47" w:rsidP="00140A47">
            <w:pPr>
              <w:pStyle w:val="O0Nwnext115pt"/>
            </w:pPr>
            <w:r w:rsidRPr="00913A62">
              <w:t xml:space="preserve">start uh </w:t>
            </w:r>
            <w:r w:rsidRPr="0099608C">
              <w:rPr>
                <w:rStyle w:val="ChSmallCaps"/>
              </w:rPr>
              <w:t>3</w:t>
            </w:r>
            <w:r w:rsidR="00177457">
              <w:rPr>
                <w:rStyle w:val="ChSmallCaps"/>
              </w:rPr>
              <w:t>sg:</w:t>
            </w:r>
            <w:r w:rsidRPr="0099608C">
              <w:rPr>
                <w:rStyle w:val="ChSmallCaps"/>
              </w:rPr>
              <w:t>poss</w:t>
            </w:r>
          </w:p>
        </w:tc>
        <w:tc>
          <w:tcPr>
            <w:tcW w:w="2268" w:type="dxa"/>
            <w:shd w:val="clear" w:color="auto" w:fill="auto"/>
          </w:tcPr>
          <w:p w14:paraId="442291E7" w14:textId="77777777" w:rsidR="00140A47" w:rsidRPr="00913A62" w:rsidRDefault="00140A47" w:rsidP="00140A47">
            <w:pPr>
              <w:pStyle w:val="O0Nwnext115pt"/>
            </w:pPr>
          </w:p>
        </w:tc>
      </w:tr>
      <w:tr w:rsidR="00140A47" w:rsidRPr="00913A62" w14:paraId="576554C5" w14:textId="77777777" w:rsidTr="000020C5">
        <w:tc>
          <w:tcPr>
            <w:tcW w:w="964" w:type="dxa"/>
            <w:shd w:val="clear" w:color="auto" w:fill="auto"/>
          </w:tcPr>
          <w:p w14:paraId="3B4897D8" w14:textId="77777777" w:rsidR="00140A47" w:rsidRPr="00913A62" w:rsidRDefault="00140A47" w:rsidP="00AC23C4">
            <w:pPr>
              <w:pStyle w:val="O0Nwnext115pt"/>
              <w:ind w:left="170"/>
            </w:pPr>
          </w:p>
        </w:tc>
        <w:tc>
          <w:tcPr>
            <w:tcW w:w="1701" w:type="dxa"/>
            <w:shd w:val="clear" w:color="auto" w:fill="auto"/>
          </w:tcPr>
          <w:p w14:paraId="6AF6139B" w14:textId="77777777" w:rsidR="00140A47" w:rsidRPr="00E413A5" w:rsidRDefault="00140A47" w:rsidP="00140A47">
            <w:pPr>
              <w:pStyle w:val="O0Nwnext115pt"/>
              <w:rPr>
                <w:rStyle w:val="ChCharisSIL"/>
              </w:rPr>
            </w:pPr>
            <w:r w:rsidRPr="00E413A5">
              <w:t>[</w:t>
            </w:r>
            <w:r w:rsidRPr="00E413A5">
              <w:rPr>
                <w:rStyle w:val="ChCharisSIL"/>
              </w:rPr>
              <w:t xml:space="preserve">ˈsa.dʒa </w:t>
            </w:r>
            <w:r w:rsidRPr="00E413A5">
              <w:rPr>
                <w:rStyle w:val="ChCharisSILBlueBold"/>
              </w:rPr>
              <w:t>j</w:t>
            </w:r>
            <w:r w:rsidRPr="00E413A5">
              <w:rPr>
                <w:rStyle w:val="ChCharisSIL"/>
              </w:rPr>
              <w:t>ɛ̞.ˈŋɐ</w:t>
            </w:r>
            <w:r w:rsidR="00E413A5" w:rsidRPr="00E413A5">
              <w:rPr>
                <w:rStyle w:val="ChCharisSIL"/>
              </w:rPr>
              <w:t>ŋ</w:t>
            </w:r>
            <w:r w:rsidRPr="00E413A5">
              <w:t>]</w:t>
            </w:r>
          </w:p>
        </w:tc>
        <w:tc>
          <w:tcPr>
            <w:tcW w:w="1644" w:type="dxa"/>
            <w:shd w:val="clear" w:color="auto" w:fill="auto"/>
          </w:tcPr>
          <w:p w14:paraId="7D5B0EDA" w14:textId="77777777" w:rsidR="00140A47" w:rsidRPr="00913A62" w:rsidRDefault="00140A47" w:rsidP="00140A47">
            <w:pPr>
              <w:pStyle w:val="O0Nwnext115pt"/>
              <w:rPr>
                <w:rStyle w:val="ChItalBold"/>
              </w:rPr>
            </w:pPr>
            <w:r w:rsidRPr="00913A62">
              <w:rPr>
                <w:rStyle w:val="ChItalBold"/>
              </w:rPr>
              <w:t>saja dengan</w:t>
            </w:r>
            <w:r w:rsidR="006D68A9">
              <w:rPr>
                <w:rStyle w:val="ChItalBold"/>
              </w:rPr>
              <w:t>g</w:t>
            </w:r>
          </w:p>
        </w:tc>
        <w:tc>
          <w:tcPr>
            <w:tcW w:w="2268" w:type="dxa"/>
            <w:shd w:val="clear" w:color="auto" w:fill="auto"/>
          </w:tcPr>
          <w:p w14:paraId="2955B09E" w14:textId="18517721" w:rsidR="00140A47" w:rsidRPr="00913A62" w:rsidRDefault="00B7093A" w:rsidP="00140A47">
            <w:pPr>
              <w:pStyle w:val="O0Nwnext115pt"/>
            </w:pPr>
            <w:r>
              <w:t>‘</w:t>
            </w:r>
            <w:r w:rsidR="00140A47" w:rsidRPr="00913A62">
              <w:t>just with</w:t>
            </w:r>
            <w:r>
              <w:t>’</w:t>
            </w:r>
          </w:p>
        </w:tc>
      </w:tr>
      <w:tr w:rsidR="00140A47" w:rsidRPr="00913A62" w14:paraId="3A91EB84" w14:textId="77777777" w:rsidTr="000020C5">
        <w:tc>
          <w:tcPr>
            <w:tcW w:w="964" w:type="dxa"/>
            <w:shd w:val="clear" w:color="auto" w:fill="auto"/>
          </w:tcPr>
          <w:p w14:paraId="6571EC52" w14:textId="77777777" w:rsidR="00140A47" w:rsidRPr="00913A62" w:rsidRDefault="00140A47" w:rsidP="00AC23C4">
            <w:pPr>
              <w:pStyle w:val="O0Nwnext115pt"/>
              <w:ind w:left="170"/>
            </w:pPr>
          </w:p>
        </w:tc>
        <w:tc>
          <w:tcPr>
            <w:tcW w:w="1701" w:type="dxa"/>
            <w:shd w:val="clear" w:color="auto" w:fill="auto"/>
          </w:tcPr>
          <w:p w14:paraId="5E83EF10" w14:textId="77777777" w:rsidR="00140A47" w:rsidRPr="00E413A5" w:rsidRDefault="00140A47" w:rsidP="00140A47">
            <w:pPr>
              <w:pStyle w:val="O0Nwnext115pt"/>
            </w:pPr>
          </w:p>
        </w:tc>
        <w:tc>
          <w:tcPr>
            <w:tcW w:w="1644" w:type="dxa"/>
            <w:shd w:val="clear" w:color="auto" w:fill="auto"/>
          </w:tcPr>
          <w:p w14:paraId="06771A86" w14:textId="77777777" w:rsidR="00140A47" w:rsidRPr="00913A62" w:rsidRDefault="00140A47" w:rsidP="00140A47">
            <w:pPr>
              <w:pStyle w:val="O0Nwnext115pt"/>
            </w:pPr>
            <w:r w:rsidRPr="00913A62">
              <w:t>just with</w:t>
            </w:r>
          </w:p>
        </w:tc>
        <w:tc>
          <w:tcPr>
            <w:tcW w:w="2268" w:type="dxa"/>
            <w:shd w:val="clear" w:color="auto" w:fill="auto"/>
          </w:tcPr>
          <w:p w14:paraId="224134C3" w14:textId="77777777" w:rsidR="00140A47" w:rsidRPr="00913A62" w:rsidRDefault="00140A47" w:rsidP="00140A47">
            <w:pPr>
              <w:pStyle w:val="O0Nwnext115pt"/>
            </w:pPr>
          </w:p>
        </w:tc>
      </w:tr>
      <w:tr w:rsidR="00140A47" w:rsidRPr="00913A62" w14:paraId="7C642B07" w14:textId="77777777" w:rsidTr="000020C5">
        <w:tc>
          <w:tcPr>
            <w:tcW w:w="964" w:type="dxa"/>
            <w:shd w:val="clear" w:color="auto" w:fill="auto"/>
          </w:tcPr>
          <w:p w14:paraId="0B04F628" w14:textId="77777777" w:rsidR="00140A47" w:rsidRPr="00913A62" w:rsidRDefault="00140A47" w:rsidP="00AC23C4">
            <w:pPr>
              <w:pStyle w:val="O0Nwnext115pt"/>
              <w:ind w:left="170"/>
            </w:pPr>
          </w:p>
        </w:tc>
        <w:tc>
          <w:tcPr>
            <w:tcW w:w="1701" w:type="dxa"/>
            <w:shd w:val="clear" w:color="auto" w:fill="auto"/>
          </w:tcPr>
          <w:p w14:paraId="58640FC8" w14:textId="77777777" w:rsidR="00140A47" w:rsidRPr="00E413A5" w:rsidRDefault="00140A47" w:rsidP="00140A47">
            <w:pPr>
              <w:pStyle w:val="O0Nwnext115pt"/>
              <w:rPr>
                <w:rStyle w:val="ChCharisSIL"/>
              </w:rPr>
            </w:pPr>
            <w:r w:rsidRPr="00E413A5">
              <w:t>[</w:t>
            </w:r>
            <w:r w:rsidRPr="00E413A5">
              <w:rPr>
                <w:rStyle w:val="ChCharisSIL"/>
              </w:rPr>
              <w:t xml:space="preserve">ˈspʊl </w:t>
            </w:r>
            <w:r w:rsidR="009B6E64" w:rsidRPr="00E413A5">
              <w:rPr>
                <w:rStyle w:val="ChCharisSIL"/>
              </w:rPr>
              <w:t>ˈ</w:t>
            </w:r>
            <w:r w:rsidRPr="00E413A5">
              <w:rPr>
                <w:rStyle w:val="ChCharisSIL"/>
              </w:rPr>
              <w:t xml:space="preserve">ba.ðɐn </w:t>
            </w:r>
            <w:r w:rsidR="009B6E64" w:rsidRPr="00E413A5">
              <w:rPr>
                <w:rStyle w:val="ChCharisSIL"/>
              </w:rPr>
              <w:t>ˈ</w:t>
            </w:r>
            <w:r w:rsidRPr="00E413A5">
              <w:rPr>
                <w:rStyle w:val="ChCharisSILBlueBold"/>
              </w:rPr>
              <w:t>ð</w:t>
            </w:r>
            <w:r w:rsidRPr="00E413A5">
              <w:rPr>
                <w:rStyle w:val="ChCharisSIL"/>
              </w:rPr>
              <w:t>i</w:t>
            </w:r>
            <w:r w:rsidRPr="00E413A5">
              <w:t>]</w:t>
            </w:r>
          </w:p>
        </w:tc>
        <w:tc>
          <w:tcPr>
            <w:tcW w:w="1644" w:type="dxa"/>
            <w:shd w:val="clear" w:color="auto" w:fill="auto"/>
          </w:tcPr>
          <w:p w14:paraId="11BE4ECA" w14:textId="5DBC040F" w:rsidR="00140A47" w:rsidRPr="00913A62" w:rsidRDefault="00140A47" w:rsidP="00140A47">
            <w:pPr>
              <w:pStyle w:val="O0Nwnext115pt"/>
              <w:rPr>
                <w:rStyle w:val="ChItalBold"/>
              </w:rPr>
            </w:pPr>
            <w:r w:rsidRPr="00913A62">
              <w:rPr>
                <w:rStyle w:val="ChItalBold"/>
              </w:rPr>
              <w:t>spul badan</w:t>
            </w:r>
            <w:r w:rsidR="00E1533B">
              <w:rPr>
                <w:rStyle w:val="ChItalBold"/>
              </w:rPr>
              <w:t>g</w:t>
            </w:r>
            <w:r w:rsidRPr="00913A62">
              <w:rPr>
                <w:rStyle w:val="ChItalBold"/>
              </w:rPr>
              <w:t xml:space="preserve"> di</w:t>
            </w:r>
          </w:p>
        </w:tc>
        <w:tc>
          <w:tcPr>
            <w:tcW w:w="2268" w:type="dxa"/>
            <w:shd w:val="clear" w:color="auto" w:fill="auto"/>
          </w:tcPr>
          <w:p w14:paraId="4CE15AC6" w14:textId="2A1D6569" w:rsidR="00140A47" w:rsidRPr="00913A62" w:rsidRDefault="00B7093A" w:rsidP="00140A47">
            <w:pPr>
              <w:pStyle w:val="O0Nwnext115pt"/>
            </w:pPr>
            <w:r>
              <w:t>‘</w:t>
            </w:r>
            <w:r w:rsidR="00140A47" w:rsidRPr="00913A62">
              <w:t>wash (your) body in</w:t>
            </w:r>
            <w:r>
              <w:t>’</w:t>
            </w:r>
          </w:p>
        </w:tc>
      </w:tr>
      <w:tr w:rsidR="00140A47" w:rsidRPr="00913A62" w14:paraId="7815D449" w14:textId="77777777" w:rsidTr="000020C5">
        <w:tc>
          <w:tcPr>
            <w:tcW w:w="964" w:type="dxa"/>
            <w:shd w:val="clear" w:color="auto" w:fill="auto"/>
          </w:tcPr>
          <w:p w14:paraId="29D3A83A" w14:textId="77777777" w:rsidR="00140A47" w:rsidRPr="00913A62" w:rsidRDefault="00140A47" w:rsidP="00AC23C4">
            <w:pPr>
              <w:pStyle w:val="O0Nwnext115pt"/>
              <w:ind w:left="170"/>
            </w:pPr>
          </w:p>
        </w:tc>
        <w:tc>
          <w:tcPr>
            <w:tcW w:w="1701" w:type="dxa"/>
            <w:shd w:val="clear" w:color="auto" w:fill="auto"/>
          </w:tcPr>
          <w:p w14:paraId="37E97623" w14:textId="77777777" w:rsidR="00140A47" w:rsidRPr="00E413A5" w:rsidRDefault="00140A47" w:rsidP="00140A47">
            <w:pPr>
              <w:pStyle w:val="O0Nwnext115pt"/>
            </w:pPr>
          </w:p>
        </w:tc>
        <w:tc>
          <w:tcPr>
            <w:tcW w:w="1644" w:type="dxa"/>
            <w:shd w:val="clear" w:color="auto" w:fill="auto"/>
          </w:tcPr>
          <w:p w14:paraId="1265F7FB" w14:textId="77777777" w:rsidR="00140A47" w:rsidRPr="00913A62" w:rsidRDefault="00140A47" w:rsidP="00140A47">
            <w:pPr>
              <w:pStyle w:val="O0Nwnext115pt"/>
            </w:pPr>
            <w:r w:rsidRPr="00913A62">
              <w:t>wash body at</w:t>
            </w:r>
          </w:p>
        </w:tc>
        <w:tc>
          <w:tcPr>
            <w:tcW w:w="2268" w:type="dxa"/>
            <w:shd w:val="clear" w:color="auto" w:fill="auto"/>
          </w:tcPr>
          <w:p w14:paraId="6CE714CC" w14:textId="77777777" w:rsidR="00140A47" w:rsidRPr="00913A62" w:rsidRDefault="00140A47" w:rsidP="00140A47">
            <w:pPr>
              <w:pStyle w:val="O0Nwnext115pt"/>
            </w:pPr>
          </w:p>
        </w:tc>
      </w:tr>
      <w:tr w:rsidR="00140A47" w:rsidRPr="00913A62" w14:paraId="5C1FC8AF" w14:textId="77777777" w:rsidTr="000020C5">
        <w:tc>
          <w:tcPr>
            <w:tcW w:w="964" w:type="dxa"/>
            <w:shd w:val="clear" w:color="auto" w:fill="auto"/>
          </w:tcPr>
          <w:p w14:paraId="787DF039" w14:textId="77777777" w:rsidR="00140A47" w:rsidRPr="00913A62" w:rsidRDefault="00140A47" w:rsidP="00AC23C4">
            <w:pPr>
              <w:pStyle w:val="O0Nwnext115pt"/>
              <w:ind w:left="170"/>
            </w:pPr>
          </w:p>
        </w:tc>
        <w:tc>
          <w:tcPr>
            <w:tcW w:w="1701" w:type="dxa"/>
            <w:shd w:val="clear" w:color="auto" w:fill="auto"/>
          </w:tcPr>
          <w:p w14:paraId="1275B6B7" w14:textId="77777777" w:rsidR="00140A47" w:rsidRPr="00E413A5" w:rsidRDefault="00140A47" w:rsidP="00140A47">
            <w:pPr>
              <w:pStyle w:val="O0Nwnext115pt"/>
              <w:rPr>
                <w:rStyle w:val="ChCharisSIL"/>
              </w:rPr>
            </w:pPr>
            <w:r w:rsidRPr="00E413A5">
              <w:t>[</w:t>
            </w:r>
            <w:r w:rsidRPr="00E413A5">
              <w:rPr>
                <w:rStyle w:val="ChCharisSIL"/>
              </w:rPr>
              <w:t>ˈki.tɔ̞n ˈ</w:t>
            </w:r>
            <w:r w:rsidRPr="00E413A5">
              <w:rPr>
                <w:rStyle w:val="ChCharisSILBlueBold"/>
              </w:rPr>
              <w:t>n</w:t>
            </w:r>
            <w:r w:rsidRPr="00E413A5">
              <w:rPr>
                <w:rStyle w:val="ChCharisSIL"/>
              </w:rPr>
              <w:t>u.a</w:t>
            </w:r>
            <w:r w:rsidRPr="00E413A5">
              <w:t>]</w:t>
            </w:r>
          </w:p>
        </w:tc>
        <w:tc>
          <w:tcPr>
            <w:tcW w:w="1644" w:type="dxa"/>
            <w:shd w:val="clear" w:color="auto" w:fill="auto"/>
          </w:tcPr>
          <w:p w14:paraId="48EF55A2" w14:textId="77777777" w:rsidR="00140A47" w:rsidRPr="00913A62" w:rsidRDefault="00140A47" w:rsidP="00140A47">
            <w:pPr>
              <w:pStyle w:val="O0Nwnext115pt"/>
              <w:rPr>
                <w:rStyle w:val="ChItalBold"/>
              </w:rPr>
            </w:pPr>
            <w:r w:rsidRPr="00913A62">
              <w:rPr>
                <w:rStyle w:val="ChItalBold"/>
              </w:rPr>
              <w:t>kitong dua</w:t>
            </w:r>
          </w:p>
        </w:tc>
        <w:tc>
          <w:tcPr>
            <w:tcW w:w="2268" w:type="dxa"/>
            <w:shd w:val="clear" w:color="auto" w:fill="auto"/>
          </w:tcPr>
          <w:p w14:paraId="20B508D0" w14:textId="25971A07" w:rsidR="00140A47" w:rsidRPr="00913A62" w:rsidRDefault="00B7093A" w:rsidP="00140A47">
            <w:pPr>
              <w:pStyle w:val="O0Nwnext115pt"/>
            </w:pPr>
            <w:r>
              <w:t>‘</w:t>
            </w:r>
            <w:r w:rsidR="00140A47" w:rsidRPr="00913A62">
              <w:t>we two</w:t>
            </w:r>
            <w:r>
              <w:t>’</w:t>
            </w:r>
          </w:p>
        </w:tc>
      </w:tr>
      <w:tr w:rsidR="00140A47" w:rsidRPr="00913A62" w14:paraId="08885135" w14:textId="77777777" w:rsidTr="000020C5">
        <w:tc>
          <w:tcPr>
            <w:tcW w:w="964" w:type="dxa"/>
            <w:shd w:val="clear" w:color="auto" w:fill="auto"/>
          </w:tcPr>
          <w:p w14:paraId="4A62D976" w14:textId="77777777" w:rsidR="00140A47" w:rsidRPr="00913A62" w:rsidRDefault="00140A47" w:rsidP="00AC23C4">
            <w:pPr>
              <w:pStyle w:val="TableCell0-2115ptBreak"/>
              <w:ind w:left="170"/>
            </w:pPr>
          </w:p>
        </w:tc>
        <w:tc>
          <w:tcPr>
            <w:tcW w:w="1701" w:type="dxa"/>
            <w:shd w:val="clear" w:color="auto" w:fill="auto"/>
          </w:tcPr>
          <w:p w14:paraId="4D3D4F52" w14:textId="77777777" w:rsidR="00140A47" w:rsidRPr="00E413A5" w:rsidRDefault="00140A47" w:rsidP="005A1504">
            <w:pPr>
              <w:pStyle w:val="TableCell0-2115ptBreak"/>
            </w:pPr>
          </w:p>
        </w:tc>
        <w:tc>
          <w:tcPr>
            <w:tcW w:w="1644" w:type="dxa"/>
            <w:shd w:val="clear" w:color="auto" w:fill="auto"/>
          </w:tcPr>
          <w:p w14:paraId="4418D342" w14:textId="77777777" w:rsidR="00140A47" w:rsidRPr="00913A62" w:rsidRDefault="00140A47" w:rsidP="005A1504">
            <w:pPr>
              <w:pStyle w:val="TableCell0-2115ptBreak"/>
            </w:pPr>
            <w:r w:rsidRPr="0099608C">
              <w:rPr>
                <w:rStyle w:val="ChSmallCaps"/>
              </w:rPr>
              <w:t>1pl</w:t>
            </w:r>
            <w:r w:rsidRPr="00913A62">
              <w:t xml:space="preserve"> two</w:t>
            </w:r>
          </w:p>
        </w:tc>
        <w:tc>
          <w:tcPr>
            <w:tcW w:w="2268" w:type="dxa"/>
            <w:shd w:val="clear" w:color="auto" w:fill="auto"/>
          </w:tcPr>
          <w:p w14:paraId="076D55FC" w14:textId="77777777" w:rsidR="00140A47" w:rsidRPr="00913A62" w:rsidRDefault="00140A47" w:rsidP="005A1504">
            <w:pPr>
              <w:pStyle w:val="TableCell0-2115ptBreak"/>
            </w:pPr>
          </w:p>
        </w:tc>
      </w:tr>
      <w:tr w:rsidR="00140A47" w:rsidRPr="00913A62" w14:paraId="5E80E5DA" w14:textId="77777777" w:rsidTr="000020C5">
        <w:tc>
          <w:tcPr>
            <w:tcW w:w="964" w:type="dxa"/>
            <w:shd w:val="clear" w:color="auto" w:fill="auto"/>
          </w:tcPr>
          <w:p w14:paraId="70A01B9E" w14:textId="77777777" w:rsidR="00140A47" w:rsidRPr="00913A62" w:rsidRDefault="00140A47" w:rsidP="00AC23C4">
            <w:pPr>
              <w:pStyle w:val="TableCell2-0115pt"/>
              <w:ind w:left="170"/>
            </w:pPr>
            <w:r w:rsidRPr="00913A62">
              <w:t>/</w:t>
            </w:r>
            <w:r w:rsidRPr="00913A62">
              <w:rPr>
                <w:rStyle w:val="ChCharisSIL"/>
              </w:rPr>
              <w:t>k</w:t>
            </w:r>
            <w:r w:rsidRPr="00913A62">
              <w:t>/</w:t>
            </w:r>
          </w:p>
        </w:tc>
        <w:tc>
          <w:tcPr>
            <w:tcW w:w="1701" w:type="dxa"/>
            <w:shd w:val="clear" w:color="auto" w:fill="auto"/>
          </w:tcPr>
          <w:p w14:paraId="49507389" w14:textId="77777777" w:rsidR="00140A47" w:rsidRPr="00E413A5" w:rsidRDefault="00140A47" w:rsidP="005A1504">
            <w:pPr>
              <w:pStyle w:val="TableCell2-0115pt"/>
              <w:rPr>
                <w:rStyle w:val="ChCharisSIL"/>
              </w:rPr>
            </w:pPr>
            <w:r w:rsidRPr="00E413A5">
              <w:t>[</w:t>
            </w:r>
            <w:r w:rsidRPr="00E413A5">
              <w:rPr>
                <w:rStyle w:val="ChCharisSIL"/>
              </w:rPr>
              <w:t>ˈa.dɛ̞.ˈ</w:t>
            </w:r>
            <w:r w:rsidRPr="00E413A5">
              <w:rPr>
                <w:rStyle w:val="ChCharisSILBlueBold"/>
              </w:rPr>
              <w:t>x</w:t>
            </w:r>
            <w:r w:rsidRPr="00E413A5">
              <w:rPr>
                <w:rStyle w:val="ChCharisSIL"/>
              </w:rPr>
              <w:t>a.xa</w:t>
            </w:r>
            <w:r w:rsidRPr="00E413A5">
              <w:t>]</w:t>
            </w:r>
          </w:p>
        </w:tc>
        <w:tc>
          <w:tcPr>
            <w:tcW w:w="1644" w:type="dxa"/>
            <w:shd w:val="clear" w:color="auto" w:fill="auto"/>
          </w:tcPr>
          <w:p w14:paraId="2E6D216B" w14:textId="77777777" w:rsidR="00140A47" w:rsidRPr="00913A62" w:rsidRDefault="00140A47" w:rsidP="005A1504">
            <w:pPr>
              <w:pStyle w:val="TableCell2-0115pt"/>
              <w:rPr>
                <w:rStyle w:val="ChItalBold"/>
              </w:rPr>
            </w:pPr>
            <w:r w:rsidRPr="00913A62">
              <w:rPr>
                <w:rStyle w:val="ChItalBold"/>
              </w:rPr>
              <w:t>ade-kaka</w:t>
            </w:r>
          </w:p>
        </w:tc>
        <w:tc>
          <w:tcPr>
            <w:tcW w:w="2268" w:type="dxa"/>
            <w:shd w:val="clear" w:color="auto" w:fill="auto"/>
          </w:tcPr>
          <w:p w14:paraId="2BA7C6C3" w14:textId="5F402DFE" w:rsidR="00140A47" w:rsidRPr="00913A62" w:rsidRDefault="00B7093A" w:rsidP="005A1504">
            <w:pPr>
              <w:pStyle w:val="TableCell2-0115pt"/>
            </w:pPr>
            <w:r>
              <w:t>‘</w:t>
            </w:r>
            <w:r w:rsidR="00140A47" w:rsidRPr="00913A62">
              <w:t>siblings</w:t>
            </w:r>
            <w:r>
              <w:t>’</w:t>
            </w:r>
          </w:p>
        </w:tc>
      </w:tr>
      <w:tr w:rsidR="00140A47" w:rsidRPr="00913A62" w14:paraId="7C918D53" w14:textId="77777777" w:rsidTr="000020C5">
        <w:tc>
          <w:tcPr>
            <w:tcW w:w="964" w:type="dxa"/>
            <w:shd w:val="clear" w:color="auto" w:fill="auto"/>
          </w:tcPr>
          <w:p w14:paraId="11FED32F" w14:textId="77777777" w:rsidR="00140A47" w:rsidRPr="00913A62" w:rsidRDefault="00140A47" w:rsidP="00AC23C4">
            <w:pPr>
              <w:pStyle w:val="O0Nwnext115pt"/>
              <w:ind w:left="170"/>
            </w:pPr>
          </w:p>
        </w:tc>
        <w:tc>
          <w:tcPr>
            <w:tcW w:w="1701" w:type="dxa"/>
            <w:shd w:val="clear" w:color="auto" w:fill="auto"/>
          </w:tcPr>
          <w:p w14:paraId="77F876A1" w14:textId="77777777" w:rsidR="00140A47" w:rsidRPr="00E413A5" w:rsidRDefault="00140A47" w:rsidP="00140A47">
            <w:pPr>
              <w:pStyle w:val="O0Nwnext115pt"/>
            </w:pPr>
          </w:p>
        </w:tc>
        <w:tc>
          <w:tcPr>
            <w:tcW w:w="1644" w:type="dxa"/>
            <w:shd w:val="clear" w:color="auto" w:fill="auto"/>
          </w:tcPr>
          <w:p w14:paraId="11EC0669" w14:textId="77777777" w:rsidR="00140A47" w:rsidRPr="00913A62" w:rsidRDefault="00140A47" w:rsidP="00140A47">
            <w:pPr>
              <w:pStyle w:val="O0Nwnext115pt"/>
            </w:pPr>
            <w:r w:rsidRPr="00913A62">
              <w:t>ySb oSb</w:t>
            </w:r>
          </w:p>
        </w:tc>
        <w:tc>
          <w:tcPr>
            <w:tcW w:w="2268" w:type="dxa"/>
            <w:shd w:val="clear" w:color="auto" w:fill="auto"/>
          </w:tcPr>
          <w:p w14:paraId="26BEB0CE" w14:textId="77777777" w:rsidR="00140A47" w:rsidRPr="00913A62" w:rsidRDefault="00140A47" w:rsidP="00140A47">
            <w:pPr>
              <w:pStyle w:val="O0Nwnext115pt"/>
            </w:pPr>
          </w:p>
        </w:tc>
      </w:tr>
      <w:tr w:rsidR="00140A47" w:rsidRPr="00913A62" w14:paraId="726F7E68" w14:textId="77777777" w:rsidTr="000020C5">
        <w:tc>
          <w:tcPr>
            <w:tcW w:w="964" w:type="dxa"/>
            <w:shd w:val="clear" w:color="auto" w:fill="auto"/>
          </w:tcPr>
          <w:p w14:paraId="76E795B8" w14:textId="77777777" w:rsidR="00140A47" w:rsidRPr="00913A62" w:rsidRDefault="00140A47" w:rsidP="00AC23C4">
            <w:pPr>
              <w:pStyle w:val="O0Nwnext115pt"/>
              <w:ind w:left="170"/>
            </w:pPr>
          </w:p>
        </w:tc>
        <w:tc>
          <w:tcPr>
            <w:tcW w:w="1701" w:type="dxa"/>
            <w:shd w:val="clear" w:color="auto" w:fill="auto"/>
          </w:tcPr>
          <w:p w14:paraId="2D67BBB1" w14:textId="77777777" w:rsidR="00140A47" w:rsidRPr="00E413A5" w:rsidRDefault="00140A47" w:rsidP="00140A47">
            <w:pPr>
              <w:pStyle w:val="O0Nwnext115pt"/>
              <w:rPr>
                <w:rStyle w:val="ChCharisSIL"/>
              </w:rPr>
            </w:pPr>
            <w:r w:rsidRPr="00E413A5">
              <w:t>[</w:t>
            </w:r>
            <w:r w:rsidRPr="00E413A5">
              <w:rPr>
                <w:rStyle w:val="ChCharisSIL"/>
              </w:rPr>
              <w:t>dɛ̞.ˈŋɐŋ ˈ</w:t>
            </w:r>
            <w:r w:rsidRPr="00E413A5">
              <w:rPr>
                <w:rStyle w:val="ChCharisSILBlueBold"/>
              </w:rPr>
              <w:t>x</w:t>
            </w:r>
            <w:r w:rsidRPr="00E413A5">
              <w:rPr>
                <w:rStyle w:val="ChCharisSIL"/>
              </w:rPr>
              <w:t>a.xa</w:t>
            </w:r>
            <w:r w:rsidRPr="00E413A5">
              <w:t>]</w:t>
            </w:r>
          </w:p>
        </w:tc>
        <w:tc>
          <w:tcPr>
            <w:tcW w:w="1644" w:type="dxa"/>
            <w:shd w:val="clear" w:color="auto" w:fill="auto"/>
          </w:tcPr>
          <w:p w14:paraId="7F9834E9" w14:textId="77777777" w:rsidR="00140A47" w:rsidRPr="00913A62" w:rsidRDefault="00140A47" w:rsidP="00140A47">
            <w:pPr>
              <w:pStyle w:val="O0Nwnext115pt"/>
              <w:rPr>
                <w:rStyle w:val="ChItalBold"/>
              </w:rPr>
            </w:pPr>
            <w:r w:rsidRPr="00913A62">
              <w:rPr>
                <w:rStyle w:val="ChItalBold"/>
              </w:rPr>
              <w:t>dengan</w:t>
            </w:r>
            <w:r w:rsidR="006D68A9">
              <w:rPr>
                <w:rStyle w:val="ChItalBold"/>
              </w:rPr>
              <w:t>g</w:t>
            </w:r>
            <w:r w:rsidRPr="00913A62">
              <w:rPr>
                <w:rStyle w:val="ChItalBold"/>
              </w:rPr>
              <w:t xml:space="preserve"> kaka</w:t>
            </w:r>
          </w:p>
        </w:tc>
        <w:tc>
          <w:tcPr>
            <w:tcW w:w="2268" w:type="dxa"/>
            <w:shd w:val="clear" w:color="auto" w:fill="auto"/>
          </w:tcPr>
          <w:p w14:paraId="0D32D704" w14:textId="4750B408" w:rsidR="00140A47" w:rsidRPr="00913A62" w:rsidRDefault="00B7093A" w:rsidP="00140A47">
            <w:pPr>
              <w:pStyle w:val="O0Nwnext115pt"/>
            </w:pPr>
            <w:r>
              <w:t>‘</w:t>
            </w:r>
            <w:r w:rsidR="00140A47" w:rsidRPr="00913A62">
              <w:t>with (the) older sibling</w:t>
            </w:r>
            <w:r>
              <w:t>’</w:t>
            </w:r>
          </w:p>
        </w:tc>
      </w:tr>
      <w:tr w:rsidR="00140A47" w:rsidRPr="00913A62" w14:paraId="0F04FCAE" w14:textId="77777777" w:rsidTr="000020C5">
        <w:tc>
          <w:tcPr>
            <w:tcW w:w="964" w:type="dxa"/>
            <w:shd w:val="clear" w:color="auto" w:fill="auto"/>
          </w:tcPr>
          <w:p w14:paraId="3A514056" w14:textId="77777777" w:rsidR="00140A47" w:rsidRPr="00913A62" w:rsidRDefault="00140A47" w:rsidP="00AC23C4">
            <w:pPr>
              <w:pStyle w:val="TableCell0-2115ptBreak"/>
              <w:ind w:left="170"/>
            </w:pPr>
          </w:p>
        </w:tc>
        <w:tc>
          <w:tcPr>
            <w:tcW w:w="1701" w:type="dxa"/>
            <w:shd w:val="clear" w:color="auto" w:fill="auto"/>
          </w:tcPr>
          <w:p w14:paraId="5A1DF417" w14:textId="77777777" w:rsidR="00140A47" w:rsidRPr="00E413A5" w:rsidRDefault="00140A47" w:rsidP="005A1504">
            <w:pPr>
              <w:pStyle w:val="TableCell0-2115ptBreak"/>
            </w:pPr>
          </w:p>
        </w:tc>
        <w:tc>
          <w:tcPr>
            <w:tcW w:w="1644" w:type="dxa"/>
            <w:shd w:val="clear" w:color="auto" w:fill="auto"/>
          </w:tcPr>
          <w:p w14:paraId="4A29EFD2" w14:textId="77777777" w:rsidR="00140A47" w:rsidRPr="00913A62" w:rsidRDefault="00140A47" w:rsidP="005A1504">
            <w:pPr>
              <w:pStyle w:val="TableCell0-2115ptBreak"/>
            </w:pPr>
            <w:r w:rsidRPr="00913A62">
              <w:t>with oSb</w:t>
            </w:r>
          </w:p>
        </w:tc>
        <w:tc>
          <w:tcPr>
            <w:tcW w:w="2268" w:type="dxa"/>
            <w:shd w:val="clear" w:color="auto" w:fill="auto"/>
          </w:tcPr>
          <w:p w14:paraId="45E2207C" w14:textId="77777777" w:rsidR="00140A47" w:rsidRPr="00913A62" w:rsidRDefault="00140A47" w:rsidP="005A1504">
            <w:pPr>
              <w:pStyle w:val="TableCell0-2115ptBreak"/>
            </w:pPr>
          </w:p>
        </w:tc>
      </w:tr>
      <w:tr w:rsidR="00140A47" w:rsidRPr="00913A62" w14:paraId="0431EEE5" w14:textId="77777777" w:rsidTr="000020C5">
        <w:tc>
          <w:tcPr>
            <w:tcW w:w="964" w:type="dxa"/>
            <w:shd w:val="clear" w:color="auto" w:fill="auto"/>
          </w:tcPr>
          <w:p w14:paraId="4D5E6B90" w14:textId="77777777" w:rsidR="00140A47" w:rsidRPr="00913A62" w:rsidRDefault="00140A47" w:rsidP="00AC23C4">
            <w:pPr>
              <w:pStyle w:val="TableCell2-0115pt"/>
              <w:ind w:left="170"/>
            </w:pPr>
            <w:r w:rsidRPr="00913A62">
              <w:t>/</w:t>
            </w:r>
            <w:r w:rsidRPr="00913A62">
              <w:rPr>
                <w:rStyle w:val="ChCharisSIL"/>
              </w:rPr>
              <w:t>d</w:t>
            </w:r>
            <w:r w:rsidRPr="00AC23C4">
              <w:rPr>
                <w:rStyle w:val="ChCharisSIL"/>
                <w:rFonts w:eastAsia="MS Mincho"/>
              </w:rPr>
              <w:t>ʒ</w:t>
            </w:r>
            <w:r w:rsidRPr="00913A62">
              <w:t>/</w:t>
            </w:r>
          </w:p>
        </w:tc>
        <w:tc>
          <w:tcPr>
            <w:tcW w:w="1701" w:type="dxa"/>
            <w:shd w:val="clear" w:color="auto" w:fill="auto"/>
          </w:tcPr>
          <w:p w14:paraId="3A5150AC" w14:textId="77777777" w:rsidR="00140A47" w:rsidRPr="00E413A5" w:rsidRDefault="00140A47" w:rsidP="005A1504">
            <w:pPr>
              <w:pStyle w:val="TableCell2-0115pt"/>
              <w:rPr>
                <w:rStyle w:val="ChCharisSIL"/>
              </w:rPr>
            </w:pPr>
            <w:r w:rsidRPr="00E413A5">
              <w:t>[</w:t>
            </w:r>
            <w:r w:rsidRPr="00E413A5">
              <w:rPr>
                <w:rStyle w:val="ChCharisSIL"/>
              </w:rPr>
              <w:t>ˈsa pu ˈ</w:t>
            </w:r>
            <w:r w:rsidRPr="00E413A5">
              <w:rPr>
                <w:rStyle w:val="ChCharisSILBlueBold"/>
              </w:rPr>
              <w:t>ʝ</w:t>
            </w:r>
            <w:r w:rsidRPr="00E413A5">
              <w:rPr>
                <w:rStyle w:val="ChCharisSIL"/>
              </w:rPr>
              <w:t>ɛ̞.kɛ̞t˺</w:t>
            </w:r>
            <w:r w:rsidRPr="00E413A5">
              <w:t>]</w:t>
            </w:r>
          </w:p>
        </w:tc>
        <w:tc>
          <w:tcPr>
            <w:tcW w:w="1644" w:type="dxa"/>
            <w:shd w:val="clear" w:color="auto" w:fill="auto"/>
          </w:tcPr>
          <w:p w14:paraId="5C90BCC3" w14:textId="77777777" w:rsidR="00140A47" w:rsidRPr="00913A62" w:rsidRDefault="00140A47" w:rsidP="005A1504">
            <w:pPr>
              <w:pStyle w:val="TableCell2-0115pt"/>
              <w:rPr>
                <w:rStyle w:val="ChItalBold"/>
              </w:rPr>
            </w:pPr>
            <w:r w:rsidRPr="00913A62">
              <w:rPr>
                <w:rStyle w:val="ChItalBold"/>
              </w:rPr>
              <w:t>sa pu jeket</w:t>
            </w:r>
          </w:p>
        </w:tc>
        <w:tc>
          <w:tcPr>
            <w:tcW w:w="2268" w:type="dxa"/>
            <w:shd w:val="clear" w:color="auto" w:fill="auto"/>
          </w:tcPr>
          <w:p w14:paraId="37A65C5B" w14:textId="5E3EBC74" w:rsidR="00140A47" w:rsidRPr="00913A62" w:rsidRDefault="00B7093A" w:rsidP="005A1504">
            <w:pPr>
              <w:pStyle w:val="TableCell2-0115pt"/>
            </w:pPr>
            <w:r>
              <w:t>‘</w:t>
            </w:r>
            <w:r w:rsidR="00140A47" w:rsidRPr="00913A62">
              <w:t>my jacket</w:t>
            </w:r>
            <w:r>
              <w:t>’</w:t>
            </w:r>
          </w:p>
        </w:tc>
      </w:tr>
      <w:tr w:rsidR="00140A47" w:rsidRPr="00913A62" w14:paraId="38E26273" w14:textId="77777777" w:rsidTr="000020C5">
        <w:tc>
          <w:tcPr>
            <w:tcW w:w="964" w:type="dxa"/>
            <w:shd w:val="clear" w:color="auto" w:fill="auto"/>
          </w:tcPr>
          <w:p w14:paraId="0AA686E2" w14:textId="77777777" w:rsidR="00140A47" w:rsidRPr="00913A62" w:rsidRDefault="00140A47" w:rsidP="00AC23C4">
            <w:pPr>
              <w:pStyle w:val="O0Nwnext115pt"/>
              <w:ind w:left="170"/>
            </w:pPr>
          </w:p>
        </w:tc>
        <w:tc>
          <w:tcPr>
            <w:tcW w:w="1701" w:type="dxa"/>
            <w:shd w:val="clear" w:color="auto" w:fill="auto"/>
          </w:tcPr>
          <w:p w14:paraId="31914EB7" w14:textId="77777777" w:rsidR="00140A47" w:rsidRPr="00E413A5" w:rsidRDefault="00140A47" w:rsidP="00140A47">
            <w:pPr>
              <w:pStyle w:val="O0Nwnext115pt"/>
            </w:pPr>
          </w:p>
        </w:tc>
        <w:tc>
          <w:tcPr>
            <w:tcW w:w="1644" w:type="dxa"/>
            <w:shd w:val="clear" w:color="auto" w:fill="auto"/>
          </w:tcPr>
          <w:p w14:paraId="2E858851" w14:textId="77777777" w:rsidR="00140A47" w:rsidRPr="00913A62" w:rsidRDefault="00140A47" w:rsidP="00140A47">
            <w:pPr>
              <w:pStyle w:val="O0Nwnext115pt"/>
            </w:pPr>
            <w:r w:rsidRPr="00913A62">
              <w:t>1</w:t>
            </w:r>
            <w:r w:rsidRPr="0099608C">
              <w:rPr>
                <w:rStyle w:val="ChSmallCaps"/>
              </w:rPr>
              <w:t>sg</w:t>
            </w:r>
            <w:r w:rsidRPr="00913A62">
              <w:t xml:space="preserve"> </w:t>
            </w:r>
            <w:r w:rsidRPr="0099608C">
              <w:rPr>
                <w:rStyle w:val="ChSmallCaps"/>
              </w:rPr>
              <w:t>poss</w:t>
            </w:r>
            <w:r w:rsidRPr="00913A62">
              <w:t xml:space="preserve"> jacket</w:t>
            </w:r>
          </w:p>
        </w:tc>
        <w:tc>
          <w:tcPr>
            <w:tcW w:w="2268" w:type="dxa"/>
            <w:shd w:val="clear" w:color="auto" w:fill="auto"/>
          </w:tcPr>
          <w:p w14:paraId="53CB49FD" w14:textId="77777777" w:rsidR="00140A47" w:rsidRPr="00913A62" w:rsidRDefault="00140A47" w:rsidP="00140A47">
            <w:pPr>
              <w:pStyle w:val="O0Nwnext115pt"/>
            </w:pPr>
          </w:p>
        </w:tc>
      </w:tr>
      <w:tr w:rsidR="00140A47" w:rsidRPr="00913A62" w14:paraId="67C9F3A9" w14:textId="77777777" w:rsidTr="000020C5">
        <w:tc>
          <w:tcPr>
            <w:tcW w:w="964" w:type="dxa"/>
            <w:shd w:val="clear" w:color="auto" w:fill="auto"/>
          </w:tcPr>
          <w:p w14:paraId="5FE7B310" w14:textId="77777777" w:rsidR="00140A47" w:rsidRPr="00913A62" w:rsidRDefault="00140A47" w:rsidP="00AC23C4">
            <w:pPr>
              <w:pStyle w:val="O0Nwnext115pt"/>
              <w:ind w:left="170"/>
            </w:pPr>
          </w:p>
        </w:tc>
        <w:tc>
          <w:tcPr>
            <w:tcW w:w="1701" w:type="dxa"/>
            <w:shd w:val="clear" w:color="auto" w:fill="auto"/>
          </w:tcPr>
          <w:p w14:paraId="56CD4C1F" w14:textId="77777777" w:rsidR="00140A47" w:rsidRPr="00E413A5" w:rsidRDefault="00140A47" w:rsidP="00140A47">
            <w:pPr>
              <w:pStyle w:val="O0Nwnext115pt"/>
              <w:rPr>
                <w:rStyle w:val="ChCharisSIL"/>
              </w:rPr>
            </w:pPr>
            <w:r w:rsidRPr="00E413A5">
              <w:t>[</w:t>
            </w:r>
            <w:r w:rsidRPr="00E413A5">
              <w:rPr>
                <w:rStyle w:val="ChCharisSIL"/>
              </w:rPr>
              <w:t>… ˈi.tu, ˈ</w:t>
            </w:r>
            <w:r w:rsidRPr="00E413A5">
              <w:rPr>
                <w:rStyle w:val="ChCharisSILBlueBold"/>
              </w:rPr>
              <w:t>j</w:t>
            </w:r>
            <w:r w:rsidRPr="00E413A5">
              <w:rPr>
                <w:rStyle w:val="ChCharisSIL"/>
              </w:rPr>
              <w:t>a.ŋɐ</w:t>
            </w:r>
            <w:r w:rsidR="00E413A5" w:rsidRPr="00E413A5">
              <w:rPr>
                <w:rStyle w:val="ChCharisSIL"/>
              </w:rPr>
              <w:t>ŋ</w:t>
            </w:r>
            <w:r w:rsidRPr="00E413A5">
              <w:t>]</w:t>
            </w:r>
          </w:p>
        </w:tc>
        <w:tc>
          <w:tcPr>
            <w:tcW w:w="1644" w:type="dxa"/>
            <w:shd w:val="clear" w:color="auto" w:fill="auto"/>
          </w:tcPr>
          <w:p w14:paraId="1CEE1CE7" w14:textId="77777777" w:rsidR="00140A47" w:rsidRPr="00913A62" w:rsidRDefault="00140A47" w:rsidP="00140A47">
            <w:pPr>
              <w:pStyle w:val="O0Nwnext115pt"/>
              <w:rPr>
                <w:rStyle w:val="ChItalBold"/>
              </w:rPr>
            </w:pPr>
            <w:r w:rsidRPr="00913A62">
              <w:rPr>
                <w:rStyle w:val="ChItalBold"/>
              </w:rPr>
              <w:t>… itu, jangan</w:t>
            </w:r>
            <w:r w:rsidR="006D68A9">
              <w:rPr>
                <w:rStyle w:val="ChItalBold"/>
              </w:rPr>
              <w:t>g</w:t>
            </w:r>
          </w:p>
        </w:tc>
        <w:tc>
          <w:tcPr>
            <w:tcW w:w="2268" w:type="dxa"/>
            <w:shd w:val="clear" w:color="auto" w:fill="auto"/>
          </w:tcPr>
          <w:p w14:paraId="75D78303" w14:textId="4BEA0E7F" w:rsidR="00140A47" w:rsidRPr="00913A62" w:rsidRDefault="00B7093A" w:rsidP="00140A47">
            <w:pPr>
              <w:pStyle w:val="O0Nwnext115pt"/>
            </w:pPr>
            <w:r>
              <w:t>‘</w:t>
            </w:r>
            <w:r w:rsidR="00140A47" w:rsidRPr="00913A62">
              <w:t>those (big ones), don</w:t>
            </w:r>
            <w:r>
              <w:t>’</w:t>
            </w:r>
            <w:r w:rsidR="00140A47" w:rsidRPr="00913A62">
              <w:t>t</w:t>
            </w:r>
            <w:r>
              <w:t>’</w:t>
            </w:r>
          </w:p>
        </w:tc>
      </w:tr>
      <w:tr w:rsidR="00140A47" w:rsidRPr="00913A62" w14:paraId="7AEE7A0F" w14:textId="77777777" w:rsidTr="000020C5">
        <w:tc>
          <w:tcPr>
            <w:tcW w:w="964" w:type="dxa"/>
            <w:shd w:val="clear" w:color="auto" w:fill="auto"/>
          </w:tcPr>
          <w:p w14:paraId="4995980D" w14:textId="77777777" w:rsidR="00140A47" w:rsidRPr="00913A62" w:rsidRDefault="00140A47" w:rsidP="00AC23C4">
            <w:pPr>
              <w:pStyle w:val="TableCell0-2115ptBreak"/>
              <w:ind w:left="170"/>
            </w:pPr>
          </w:p>
        </w:tc>
        <w:tc>
          <w:tcPr>
            <w:tcW w:w="1701" w:type="dxa"/>
            <w:shd w:val="clear" w:color="auto" w:fill="auto"/>
          </w:tcPr>
          <w:p w14:paraId="0AF6F5A8" w14:textId="77777777" w:rsidR="00140A47" w:rsidRPr="00E413A5" w:rsidRDefault="00140A47" w:rsidP="005A1504">
            <w:pPr>
              <w:pStyle w:val="TableCell0-2115ptBreak"/>
            </w:pPr>
          </w:p>
        </w:tc>
        <w:tc>
          <w:tcPr>
            <w:tcW w:w="1644" w:type="dxa"/>
            <w:shd w:val="clear" w:color="auto" w:fill="auto"/>
          </w:tcPr>
          <w:p w14:paraId="3F3AD3B8" w14:textId="77777777" w:rsidR="00140A47" w:rsidRPr="00913A62" w:rsidRDefault="00140A47" w:rsidP="005A1504">
            <w:pPr>
              <w:pStyle w:val="TableCell0-2115ptBreak"/>
            </w:pPr>
            <w:r w:rsidRPr="0099608C">
              <w:rPr>
                <w:rStyle w:val="ChSmallCaps"/>
              </w:rPr>
              <w:t>d.dist</w:t>
            </w:r>
            <w:r w:rsidRPr="00913A62">
              <w:t xml:space="preserve"> </w:t>
            </w:r>
            <w:r w:rsidRPr="0099608C">
              <w:rPr>
                <w:rStyle w:val="ChSmallCaps"/>
              </w:rPr>
              <w:t>neg</w:t>
            </w:r>
            <w:r w:rsidR="00ED3D65">
              <w:rPr>
                <w:rStyle w:val="ChSmallCaps"/>
              </w:rPr>
              <w:t>.imp</w:t>
            </w:r>
          </w:p>
        </w:tc>
        <w:tc>
          <w:tcPr>
            <w:tcW w:w="2268" w:type="dxa"/>
            <w:shd w:val="clear" w:color="auto" w:fill="auto"/>
          </w:tcPr>
          <w:p w14:paraId="4ED921B2" w14:textId="77777777" w:rsidR="00140A47" w:rsidRPr="00913A62" w:rsidRDefault="00140A47" w:rsidP="005A1504">
            <w:pPr>
              <w:pStyle w:val="TableCell0-2115ptBreak"/>
            </w:pPr>
          </w:p>
        </w:tc>
      </w:tr>
    </w:tbl>
    <w:p w14:paraId="29CD8DD5" w14:textId="18FBFC8F" w:rsidR="00140A47" w:rsidRPr="00913A62" w:rsidRDefault="00140A47" w:rsidP="00D05EA5">
      <w:pPr>
        <w:pStyle w:val="Body0005after05before115pt"/>
      </w:pPr>
      <w:r w:rsidRPr="00913A62">
        <w:t xml:space="preserve">Fortition occurs very rarely and is attested only for the voiceless affricate and the palatal approximant in word-initial position. In the </w:t>
      </w:r>
      <w:r w:rsidR="0094698F">
        <w:t xml:space="preserve">mentioned, </w:t>
      </w:r>
      <w:r w:rsidRPr="00913A62">
        <w:t>more thoroughly transcribed 150-minute extract of the corpus</w:t>
      </w:r>
      <w:r w:rsidR="00B72A52">
        <w:t>,</w:t>
      </w:r>
      <w:r w:rsidRPr="00913A62">
        <w:t xml:space="preserve"> fortition of /</w:t>
      </w:r>
      <w:r w:rsidRPr="00913A62">
        <w:rPr>
          <w:rStyle w:val="ChCharisSIL"/>
        </w:rPr>
        <w:t>t</w:t>
      </w:r>
      <w:r w:rsidRPr="00913A62">
        <w:rPr>
          <w:rStyle w:val="ChCharisSIL"/>
          <w:rFonts w:eastAsia="MS Mincho"/>
        </w:rPr>
        <w:t>ʃ</w:t>
      </w:r>
      <w:r w:rsidRPr="00913A62">
        <w:t>/ is attested once and strengthening of /</w:t>
      </w:r>
      <w:r w:rsidRPr="00913A62">
        <w:rPr>
          <w:rStyle w:val="ChCharisSIL"/>
        </w:rPr>
        <w:t>j</w:t>
      </w:r>
      <w:r w:rsidRPr="00913A62">
        <w:t xml:space="preserve">/ twice, as shown in </w:t>
      </w:r>
      <w:r w:rsidRPr="00913A62">
        <w:fldChar w:fldCharType="begin"/>
      </w:r>
      <w:r w:rsidRPr="00913A62">
        <w:instrText xml:space="preserve"> REF _Ref337898659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6</w:t>
      </w:r>
      <w:r w:rsidRPr="00913A62">
        <w:fldChar w:fldCharType="end"/>
      </w:r>
      <w:r w:rsidRPr="00913A62">
        <w:t>.</w:t>
      </w:r>
    </w:p>
    <w:p w14:paraId="4DC6EBEF" w14:textId="77777777" w:rsidR="00140A47" w:rsidRPr="00913A62" w:rsidRDefault="00140A47" w:rsidP="00140A47">
      <w:pPr>
        <w:pStyle w:val="Caption"/>
      </w:pPr>
      <w:bookmarkStart w:id="912" w:name="_Ref337898659"/>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16</w:t>
        </w:r>
      </w:fldSimple>
      <w:bookmarkEnd w:id="912"/>
      <w:r w:rsidRPr="00913A62">
        <w:t>:</w:t>
      </w:r>
      <w:r w:rsidRPr="00913A62">
        <w:tab/>
        <w:t>Fortition of the voiceless affricate and the voiced palatal approximant</w:t>
      </w:r>
    </w:p>
    <w:tbl>
      <w:tblPr>
        <w:tblW w:w="6719" w:type="dxa"/>
        <w:tblInd w:w="170" w:type="dxa"/>
        <w:tblBorders>
          <w:bottom w:val="single" w:sz="4" w:space="0" w:color="auto"/>
        </w:tblBorders>
        <w:tblLayout w:type="fixed"/>
        <w:tblLook w:val="01E0" w:firstRow="1" w:lastRow="1" w:firstColumn="1" w:lastColumn="1" w:noHBand="0" w:noVBand="0"/>
      </w:tblPr>
      <w:tblGrid>
        <w:gridCol w:w="964"/>
        <w:gridCol w:w="2353"/>
        <w:gridCol w:w="1899"/>
        <w:gridCol w:w="1503"/>
      </w:tblGrid>
      <w:tr w:rsidR="00140A47" w:rsidRPr="00913A62" w14:paraId="01DEA9AE" w14:textId="77777777" w:rsidTr="000020C5">
        <w:trPr>
          <w:tblHeader/>
        </w:trPr>
        <w:tc>
          <w:tcPr>
            <w:tcW w:w="964" w:type="dxa"/>
            <w:tcBorders>
              <w:top w:val="single" w:sz="4" w:space="0" w:color="auto"/>
              <w:bottom w:val="single" w:sz="4" w:space="0" w:color="auto"/>
            </w:tcBorders>
            <w:shd w:val="clear" w:color="auto" w:fill="auto"/>
          </w:tcPr>
          <w:p w14:paraId="63561B92" w14:textId="77777777" w:rsidR="00140A47" w:rsidRPr="00913A62" w:rsidRDefault="00140A47" w:rsidP="00140A47">
            <w:pPr>
              <w:pStyle w:val="TableHd"/>
            </w:pPr>
            <w:r w:rsidRPr="00913A62">
              <w:t>Phoneme</w:t>
            </w:r>
          </w:p>
        </w:tc>
        <w:tc>
          <w:tcPr>
            <w:tcW w:w="2353" w:type="dxa"/>
            <w:tcBorders>
              <w:top w:val="single" w:sz="4" w:space="0" w:color="auto"/>
              <w:bottom w:val="single" w:sz="4" w:space="0" w:color="auto"/>
            </w:tcBorders>
            <w:shd w:val="clear" w:color="auto" w:fill="auto"/>
          </w:tcPr>
          <w:p w14:paraId="796C9185" w14:textId="77777777" w:rsidR="00140A47" w:rsidRPr="00913A62" w:rsidRDefault="00140A47" w:rsidP="00140A47">
            <w:pPr>
              <w:pStyle w:val="TableHd"/>
            </w:pPr>
            <w:r w:rsidRPr="00913A62">
              <w:t>Item</w:t>
            </w:r>
          </w:p>
        </w:tc>
        <w:tc>
          <w:tcPr>
            <w:tcW w:w="1899" w:type="dxa"/>
            <w:tcBorders>
              <w:top w:val="single" w:sz="4" w:space="0" w:color="auto"/>
              <w:bottom w:val="single" w:sz="4" w:space="0" w:color="auto"/>
            </w:tcBorders>
            <w:shd w:val="clear" w:color="auto" w:fill="auto"/>
          </w:tcPr>
          <w:p w14:paraId="55178138" w14:textId="77777777" w:rsidR="00140A47" w:rsidRPr="00913A62" w:rsidRDefault="00140A47" w:rsidP="00140A47">
            <w:pPr>
              <w:pStyle w:val="TableHd"/>
            </w:pPr>
            <w:r w:rsidRPr="00913A62">
              <w:t>Orthogr.</w:t>
            </w:r>
          </w:p>
        </w:tc>
        <w:tc>
          <w:tcPr>
            <w:tcW w:w="1503" w:type="dxa"/>
            <w:tcBorders>
              <w:top w:val="single" w:sz="4" w:space="0" w:color="auto"/>
              <w:bottom w:val="single" w:sz="4" w:space="0" w:color="auto"/>
            </w:tcBorders>
            <w:shd w:val="clear" w:color="auto" w:fill="auto"/>
          </w:tcPr>
          <w:p w14:paraId="01C51C63" w14:textId="77777777" w:rsidR="00140A47" w:rsidRPr="00913A62" w:rsidRDefault="00140A47" w:rsidP="00140A47">
            <w:pPr>
              <w:pStyle w:val="TableHd"/>
            </w:pPr>
            <w:r w:rsidRPr="00913A62">
              <w:t>Gloss</w:t>
            </w:r>
          </w:p>
        </w:tc>
      </w:tr>
      <w:tr w:rsidR="00140A47" w:rsidRPr="00913A62" w14:paraId="3A8217B1" w14:textId="77777777" w:rsidTr="000020C5">
        <w:tc>
          <w:tcPr>
            <w:tcW w:w="964" w:type="dxa"/>
            <w:tcBorders>
              <w:top w:val="single" w:sz="4" w:space="0" w:color="auto"/>
            </w:tcBorders>
            <w:shd w:val="clear" w:color="auto" w:fill="auto"/>
          </w:tcPr>
          <w:p w14:paraId="56203607" w14:textId="77777777" w:rsidR="00140A47" w:rsidRPr="00913A62" w:rsidRDefault="00140A47" w:rsidP="00AC23C4">
            <w:pPr>
              <w:pStyle w:val="TableCell2-0115pt"/>
              <w:ind w:left="170"/>
            </w:pPr>
            <w:r w:rsidRPr="00913A62">
              <w:t>/</w:t>
            </w:r>
            <w:r w:rsidRPr="00913A62">
              <w:rPr>
                <w:rStyle w:val="ChCharisSIL"/>
              </w:rPr>
              <w:t>tʃ</w:t>
            </w:r>
            <w:r w:rsidRPr="00913A62">
              <w:t>/</w:t>
            </w:r>
          </w:p>
        </w:tc>
        <w:tc>
          <w:tcPr>
            <w:tcW w:w="2353" w:type="dxa"/>
            <w:tcBorders>
              <w:top w:val="single" w:sz="4" w:space="0" w:color="auto"/>
            </w:tcBorders>
            <w:shd w:val="clear" w:color="auto" w:fill="auto"/>
          </w:tcPr>
          <w:p w14:paraId="2CC595C3" w14:textId="77777777" w:rsidR="00140A47" w:rsidRPr="00913A62" w:rsidRDefault="00140A47" w:rsidP="00821C96">
            <w:pPr>
              <w:pStyle w:val="TableCell2-0115pt"/>
              <w:rPr>
                <w:rStyle w:val="ChCharisSIL"/>
              </w:rPr>
            </w:pPr>
            <w:r w:rsidRPr="0019643B">
              <w:t>[</w:t>
            </w:r>
            <w:r w:rsidRPr="00913A62">
              <w:rPr>
                <w:rStyle w:val="ChCharisSIL"/>
              </w:rPr>
              <w:t>ˈdɛ̞p˺ ˈ</w:t>
            </w:r>
            <w:r w:rsidRPr="00913A62">
              <w:rPr>
                <w:rStyle w:val="ChCharisSILBlueBold"/>
              </w:rPr>
              <w:t>t</w:t>
            </w:r>
            <w:r w:rsidRPr="00913A62">
              <w:rPr>
                <w:rStyle w:val="ChCharisSIL"/>
              </w:rPr>
              <w:t>u.tʃu</w:t>
            </w:r>
            <w:r w:rsidRPr="0053127F">
              <w:t>]</w:t>
            </w:r>
          </w:p>
        </w:tc>
        <w:tc>
          <w:tcPr>
            <w:tcW w:w="1899" w:type="dxa"/>
            <w:tcBorders>
              <w:top w:val="single" w:sz="4" w:space="0" w:color="auto"/>
            </w:tcBorders>
            <w:shd w:val="clear" w:color="auto" w:fill="auto"/>
          </w:tcPr>
          <w:p w14:paraId="330F2944" w14:textId="77777777" w:rsidR="00140A47" w:rsidRPr="00913A62" w:rsidRDefault="00140A47" w:rsidP="00821C96">
            <w:pPr>
              <w:pStyle w:val="TableCell2-0115pt"/>
              <w:rPr>
                <w:rStyle w:val="ChItalBold"/>
              </w:rPr>
            </w:pPr>
            <w:r w:rsidRPr="00913A62">
              <w:rPr>
                <w:rStyle w:val="ChItalBold"/>
              </w:rPr>
              <w:t>de pu cucu</w:t>
            </w:r>
          </w:p>
        </w:tc>
        <w:tc>
          <w:tcPr>
            <w:tcW w:w="1503" w:type="dxa"/>
            <w:tcBorders>
              <w:top w:val="single" w:sz="4" w:space="0" w:color="auto"/>
            </w:tcBorders>
            <w:shd w:val="clear" w:color="auto" w:fill="auto"/>
          </w:tcPr>
          <w:p w14:paraId="67AEDDDB" w14:textId="649887A5" w:rsidR="00140A47" w:rsidRPr="00913A62" w:rsidRDefault="00B7093A" w:rsidP="00821C96">
            <w:pPr>
              <w:pStyle w:val="TableCell2-0115pt"/>
            </w:pPr>
            <w:r>
              <w:t>‘</w:t>
            </w:r>
            <w:r w:rsidR="00140A47" w:rsidRPr="00913A62">
              <w:t>his grandchild</w:t>
            </w:r>
            <w:r>
              <w:t>’</w:t>
            </w:r>
          </w:p>
        </w:tc>
      </w:tr>
      <w:tr w:rsidR="00140A47" w:rsidRPr="00913A62" w14:paraId="2EA2183D" w14:textId="77777777" w:rsidTr="000020C5">
        <w:tc>
          <w:tcPr>
            <w:tcW w:w="964" w:type="dxa"/>
            <w:shd w:val="clear" w:color="auto" w:fill="auto"/>
          </w:tcPr>
          <w:p w14:paraId="2BD3A1D1" w14:textId="77777777" w:rsidR="00140A47" w:rsidRPr="00913A62" w:rsidRDefault="00140A47" w:rsidP="00AC23C4">
            <w:pPr>
              <w:pStyle w:val="TableCell0-2115ptBreak"/>
              <w:ind w:left="170"/>
            </w:pPr>
          </w:p>
        </w:tc>
        <w:tc>
          <w:tcPr>
            <w:tcW w:w="2353" w:type="dxa"/>
            <w:shd w:val="clear" w:color="auto" w:fill="auto"/>
          </w:tcPr>
          <w:p w14:paraId="70F39176" w14:textId="77777777" w:rsidR="00140A47" w:rsidRPr="00913A62" w:rsidRDefault="00140A47" w:rsidP="00821C96">
            <w:pPr>
              <w:pStyle w:val="TableCell0-2115ptBreak"/>
            </w:pPr>
          </w:p>
        </w:tc>
        <w:tc>
          <w:tcPr>
            <w:tcW w:w="1899" w:type="dxa"/>
            <w:shd w:val="clear" w:color="auto" w:fill="auto"/>
          </w:tcPr>
          <w:p w14:paraId="4B204118" w14:textId="77777777" w:rsidR="00140A47" w:rsidRPr="00AC23C4" w:rsidRDefault="00140A47" w:rsidP="00821C96">
            <w:pPr>
              <w:pStyle w:val="TableCell0-2115ptBreak"/>
              <w:rPr>
                <w:rStyle w:val="ChItalBold"/>
                <w:b w:val="0"/>
                <w:i w:val="0"/>
              </w:rPr>
            </w:pPr>
            <w:r w:rsidRPr="00F37BC6">
              <w:t>3</w:t>
            </w:r>
            <w:r w:rsidRPr="0099608C">
              <w:rPr>
                <w:rStyle w:val="ChSmallCaps"/>
              </w:rPr>
              <w:t>sg</w:t>
            </w:r>
            <w:r w:rsidRPr="00D32413">
              <w:t xml:space="preserve"> </w:t>
            </w:r>
            <w:r w:rsidRPr="0099608C">
              <w:rPr>
                <w:rStyle w:val="ChSmallCaps"/>
              </w:rPr>
              <w:t>poss</w:t>
            </w:r>
            <w:r w:rsidRPr="00913A62">
              <w:t xml:space="preserve"> grandchild</w:t>
            </w:r>
          </w:p>
        </w:tc>
        <w:tc>
          <w:tcPr>
            <w:tcW w:w="1503" w:type="dxa"/>
            <w:shd w:val="clear" w:color="auto" w:fill="auto"/>
          </w:tcPr>
          <w:p w14:paraId="2F6E1ED8" w14:textId="77777777" w:rsidR="00140A47" w:rsidRPr="00913A62" w:rsidRDefault="00140A47" w:rsidP="00821C96">
            <w:pPr>
              <w:pStyle w:val="TableCell0-2115ptBreak"/>
            </w:pPr>
          </w:p>
        </w:tc>
      </w:tr>
      <w:tr w:rsidR="008E75F3" w:rsidRPr="00913A62" w14:paraId="580ADCB8" w14:textId="77777777" w:rsidTr="000020C5">
        <w:tc>
          <w:tcPr>
            <w:tcW w:w="964" w:type="dxa"/>
            <w:shd w:val="clear" w:color="auto" w:fill="auto"/>
          </w:tcPr>
          <w:p w14:paraId="1B88B8D9" w14:textId="77777777" w:rsidR="008E75F3" w:rsidRPr="00913A62" w:rsidRDefault="008E75F3" w:rsidP="00AC23C4">
            <w:pPr>
              <w:pStyle w:val="TableCell2-0115pt"/>
              <w:ind w:left="170"/>
            </w:pPr>
            <w:r w:rsidRPr="00913A62">
              <w:t>/</w:t>
            </w:r>
            <w:r w:rsidRPr="00913A62">
              <w:rPr>
                <w:rStyle w:val="ChCharisSIL"/>
              </w:rPr>
              <w:t>j</w:t>
            </w:r>
            <w:r w:rsidRPr="00913A62">
              <w:t>/</w:t>
            </w:r>
          </w:p>
        </w:tc>
        <w:tc>
          <w:tcPr>
            <w:tcW w:w="2353" w:type="dxa"/>
            <w:shd w:val="clear" w:color="auto" w:fill="auto"/>
          </w:tcPr>
          <w:p w14:paraId="67282AC1" w14:textId="77777777" w:rsidR="008E75F3" w:rsidRPr="00913A62" w:rsidRDefault="008E75F3" w:rsidP="00821C96">
            <w:pPr>
              <w:pStyle w:val="TableCell2-0115pt"/>
              <w:rPr>
                <w:rStyle w:val="ChCharisSIL"/>
              </w:rPr>
            </w:pPr>
            <w:r w:rsidRPr="0019643B">
              <w:t>[</w:t>
            </w:r>
            <w:r w:rsidRPr="00913A62">
              <w:rPr>
                <w:rStyle w:val="ChCharisSIL"/>
              </w:rPr>
              <w:t>ˈej ˈ</w:t>
            </w:r>
            <w:r w:rsidRPr="00913A62">
              <w:rPr>
                <w:rStyle w:val="ChCharisSILBlueBold"/>
              </w:rPr>
              <w:t>dʒ</w:t>
            </w:r>
            <w:r w:rsidRPr="00913A62">
              <w:rPr>
                <w:rStyle w:val="ChCharisSIL"/>
              </w:rPr>
              <w:t>ɐ</w:t>
            </w:r>
            <w:r>
              <w:rPr>
                <w:rStyle w:val="ChCharisSIL"/>
              </w:rPr>
              <w:t>ŋ b</w:t>
            </w:r>
            <w:r w:rsidRPr="00913A62">
              <w:rPr>
                <w:rStyle w:val="ChCharisSIL"/>
              </w:rPr>
              <w:t>ɛ</w:t>
            </w:r>
            <w:r w:rsidR="001309EB">
              <w:rPr>
                <w:rStyle w:val="ChCharisSIL"/>
              </w:rPr>
              <w:t>.</w:t>
            </w:r>
            <w:r w:rsidR="001309EB" w:rsidRPr="009B6E64">
              <w:rPr>
                <w:rStyle w:val="ChCharisSIL"/>
              </w:rPr>
              <w:t>ˌ</w:t>
            </w:r>
            <w:r w:rsidRPr="00913A62">
              <w:rPr>
                <w:rStyle w:val="ChCharisSIL"/>
              </w:rPr>
              <w:t>sɐr~bɛ</w:t>
            </w:r>
            <w:r w:rsidR="001309EB">
              <w:rPr>
                <w:rStyle w:val="ChCharisSIL"/>
              </w:rPr>
              <w:t>.</w:t>
            </w:r>
            <w:r w:rsidR="001309EB" w:rsidRPr="00913A62">
              <w:rPr>
                <w:rStyle w:val="ChCharisSIL"/>
              </w:rPr>
              <w:t>ˈ</w:t>
            </w:r>
            <w:r w:rsidRPr="00913A62">
              <w:rPr>
                <w:rStyle w:val="ChCharisSIL"/>
              </w:rPr>
              <w:t>sɐr</w:t>
            </w:r>
            <w:r w:rsidRPr="0053127F">
              <w:t>]</w:t>
            </w:r>
          </w:p>
        </w:tc>
        <w:tc>
          <w:tcPr>
            <w:tcW w:w="1899" w:type="dxa"/>
            <w:shd w:val="clear" w:color="auto" w:fill="auto"/>
          </w:tcPr>
          <w:p w14:paraId="0AFD2AB9" w14:textId="77777777" w:rsidR="008E75F3" w:rsidRPr="00913A62" w:rsidRDefault="008E75F3" w:rsidP="00821C96">
            <w:pPr>
              <w:pStyle w:val="TableCell2-0115pt"/>
              <w:rPr>
                <w:rStyle w:val="ChItalBold"/>
              </w:rPr>
            </w:pPr>
            <w:r w:rsidRPr="00913A62">
              <w:rPr>
                <w:rStyle w:val="ChItalBold"/>
              </w:rPr>
              <w:t>ey yang besar~besar</w:t>
            </w:r>
          </w:p>
        </w:tc>
        <w:tc>
          <w:tcPr>
            <w:tcW w:w="1503" w:type="dxa"/>
            <w:vMerge w:val="restart"/>
            <w:shd w:val="clear" w:color="auto" w:fill="auto"/>
          </w:tcPr>
          <w:p w14:paraId="2D5CB14F" w14:textId="405DF397" w:rsidR="008E75F3" w:rsidRPr="00913A62" w:rsidRDefault="00B7093A" w:rsidP="00AC23C4">
            <w:pPr>
              <w:pStyle w:val="TableCell2-0115pt"/>
              <w:ind w:left="57" w:hanging="57"/>
            </w:pPr>
            <w:r>
              <w:t>‘</w:t>
            </w:r>
            <w:r w:rsidR="008E75F3" w:rsidRPr="00913A62">
              <w:t>hey those big (ones)</w:t>
            </w:r>
            <w:r>
              <w:t>’</w:t>
            </w:r>
          </w:p>
        </w:tc>
      </w:tr>
      <w:tr w:rsidR="008E75F3" w:rsidRPr="00913A62" w14:paraId="708F8CD0" w14:textId="77777777" w:rsidTr="000020C5">
        <w:tc>
          <w:tcPr>
            <w:tcW w:w="964" w:type="dxa"/>
            <w:shd w:val="clear" w:color="auto" w:fill="auto"/>
          </w:tcPr>
          <w:p w14:paraId="33C26173" w14:textId="77777777" w:rsidR="008E75F3" w:rsidRPr="00913A62" w:rsidRDefault="008E75F3" w:rsidP="00AC23C4">
            <w:pPr>
              <w:pStyle w:val="O0Nwnext115pt"/>
              <w:ind w:left="170"/>
            </w:pPr>
          </w:p>
        </w:tc>
        <w:tc>
          <w:tcPr>
            <w:tcW w:w="2353" w:type="dxa"/>
            <w:shd w:val="clear" w:color="auto" w:fill="auto"/>
          </w:tcPr>
          <w:p w14:paraId="4321541D" w14:textId="77777777" w:rsidR="008E75F3" w:rsidRPr="00913A62" w:rsidRDefault="008E75F3" w:rsidP="00140A47">
            <w:pPr>
              <w:pStyle w:val="O0Nwnext115pt"/>
            </w:pPr>
          </w:p>
        </w:tc>
        <w:tc>
          <w:tcPr>
            <w:tcW w:w="1899" w:type="dxa"/>
            <w:shd w:val="clear" w:color="auto" w:fill="auto"/>
          </w:tcPr>
          <w:p w14:paraId="70A4C67B" w14:textId="77777777" w:rsidR="008E75F3" w:rsidRPr="00913A62" w:rsidRDefault="008E75F3" w:rsidP="00140A47">
            <w:pPr>
              <w:pStyle w:val="O0Nwnext115pt"/>
            </w:pPr>
            <w:r w:rsidRPr="00913A62">
              <w:t xml:space="preserve">hey </w:t>
            </w:r>
            <w:r w:rsidRPr="0099608C">
              <w:rPr>
                <w:rStyle w:val="ChSmallCaps"/>
              </w:rPr>
              <w:t>rel</w:t>
            </w:r>
            <w:r w:rsidRPr="00913A62">
              <w:t xml:space="preserve"> </w:t>
            </w:r>
            <w:r w:rsidRPr="0099608C">
              <w:rPr>
                <w:rStyle w:val="ChSmallCaps"/>
              </w:rPr>
              <w:t>rdp</w:t>
            </w:r>
            <w:r w:rsidRPr="00913A62">
              <w:t>~be.big</w:t>
            </w:r>
          </w:p>
        </w:tc>
        <w:tc>
          <w:tcPr>
            <w:tcW w:w="1503" w:type="dxa"/>
            <w:vMerge/>
            <w:shd w:val="clear" w:color="auto" w:fill="auto"/>
          </w:tcPr>
          <w:p w14:paraId="7C5F56BD" w14:textId="77777777" w:rsidR="008E75F3" w:rsidRPr="00913A62" w:rsidRDefault="008E75F3" w:rsidP="00140A47">
            <w:pPr>
              <w:pStyle w:val="O0Nwnext115pt"/>
            </w:pPr>
          </w:p>
        </w:tc>
      </w:tr>
      <w:tr w:rsidR="00140A47" w:rsidRPr="00913A62" w14:paraId="5838683A" w14:textId="77777777" w:rsidTr="000020C5">
        <w:tc>
          <w:tcPr>
            <w:tcW w:w="964" w:type="dxa"/>
            <w:shd w:val="clear" w:color="auto" w:fill="auto"/>
          </w:tcPr>
          <w:p w14:paraId="4E1A0704" w14:textId="77777777" w:rsidR="00140A47" w:rsidRPr="00913A62" w:rsidRDefault="00140A47" w:rsidP="00AC23C4">
            <w:pPr>
              <w:pStyle w:val="O0Nwnext115pt"/>
              <w:ind w:left="170"/>
            </w:pPr>
          </w:p>
        </w:tc>
        <w:tc>
          <w:tcPr>
            <w:tcW w:w="2353" w:type="dxa"/>
            <w:shd w:val="clear" w:color="auto" w:fill="auto"/>
          </w:tcPr>
          <w:p w14:paraId="578BFD3E" w14:textId="77777777" w:rsidR="00140A47" w:rsidRPr="00913A62" w:rsidRDefault="00140A47" w:rsidP="00140A47">
            <w:pPr>
              <w:pStyle w:val="O0Nwnext115pt"/>
              <w:rPr>
                <w:rStyle w:val="ChCharisSIL"/>
              </w:rPr>
            </w:pPr>
            <w:r w:rsidRPr="0019643B">
              <w:t>[</w:t>
            </w:r>
            <w:r w:rsidRPr="00913A62">
              <w:rPr>
                <w:rStyle w:val="ChCharisSIL"/>
              </w:rPr>
              <w:t>ˈ</w:t>
            </w:r>
            <w:r w:rsidRPr="00913A62">
              <w:rPr>
                <w:rStyle w:val="ChCharisSILBlueBold"/>
              </w:rPr>
              <w:t>ʝ</w:t>
            </w:r>
            <w:r w:rsidRPr="00913A62">
              <w:rPr>
                <w:rStyle w:val="ChCharisSIL"/>
              </w:rPr>
              <w:t>a</w:t>
            </w:r>
            <w:r w:rsidRPr="0053127F">
              <w:t>]</w:t>
            </w:r>
          </w:p>
        </w:tc>
        <w:tc>
          <w:tcPr>
            <w:tcW w:w="1899" w:type="dxa"/>
            <w:shd w:val="clear" w:color="auto" w:fill="auto"/>
          </w:tcPr>
          <w:p w14:paraId="307F16BB" w14:textId="77777777" w:rsidR="00140A47" w:rsidRPr="00913A62" w:rsidRDefault="00140A47" w:rsidP="00140A47">
            <w:pPr>
              <w:pStyle w:val="O0Nwnext115pt"/>
              <w:rPr>
                <w:rStyle w:val="ChItalBold"/>
              </w:rPr>
            </w:pPr>
            <w:r w:rsidRPr="00913A62">
              <w:rPr>
                <w:rStyle w:val="ChItalBold"/>
              </w:rPr>
              <w:t>yo</w:t>
            </w:r>
          </w:p>
        </w:tc>
        <w:tc>
          <w:tcPr>
            <w:tcW w:w="1503" w:type="dxa"/>
            <w:shd w:val="clear" w:color="auto" w:fill="auto"/>
          </w:tcPr>
          <w:p w14:paraId="1697CA4B" w14:textId="09E417F4" w:rsidR="00140A47" w:rsidRPr="00913A62" w:rsidRDefault="00B7093A" w:rsidP="00140A47">
            <w:pPr>
              <w:pStyle w:val="O0Nwnext115pt"/>
            </w:pPr>
            <w:r>
              <w:t>‘</w:t>
            </w:r>
            <w:r w:rsidR="00140A47" w:rsidRPr="00913A62">
              <w:t>yes</w:t>
            </w:r>
            <w:r>
              <w:t>’</w:t>
            </w:r>
            <w:r w:rsidR="00F13E23">
              <w:rPr>
                <w:rStyle w:val="FootnoteReference"/>
              </w:rPr>
              <w:footnoteReference w:id="70"/>
            </w:r>
          </w:p>
        </w:tc>
      </w:tr>
      <w:tr w:rsidR="00140A47" w:rsidRPr="00913A62" w14:paraId="43A3686C" w14:textId="77777777" w:rsidTr="000020C5">
        <w:tc>
          <w:tcPr>
            <w:tcW w:w="964" w:type="dxa"/>
            <w:shd w:val="clear" w:color="auto" w:fill="auto"/>
          </w:tcPr>
          <w:p w14:paraId="07034FC4" w14:textId="77777777" w:rsidR="00140A47" w:rsidRPr="00913A62" w:rsidRDefault="00140A47" w:rsidP="00AC23C4">
            <w:pPr>
              <w:pStyle w:val="TableCell0-2115ptBreak"/>
              <w:ind w:left="170"/>
            </w:pPr>
          </w:p>
        </w:tc>
        <w:tc>
          <w:tcPr>
            <w:tcW w:w="2353" w:type="dxa"/>
            <w:shd w:val="clear" w:color="auto" w:fill="auto"/>
          </w:tcPr>
          <w:p w14:paraId="2517CBC0" w14:textId="77777777" w:rsidR="00140A47" w:rsidRPr="00913A62" w:rsidRDefault="00140A47" w:rsidP="00821C96">
            <w:pPr>
              <w:pStyle w:val="TableCell0-2115ptBreak"/>
            </w:pPr>
          </w:p>
        </w:tc>
        <w:tc>
          <w:tcPr>
            <w:tcW w:w="1899" w:type="dxa"/>
            <w:shd w:val="clear" w:color="auto" w:fill="auto"/>
          </w:tcPr>
          <w:p w14:paraId="1CF04B69" w14:textId="77777777" w:rsidR="00140A47" w:rsidRPr="00913A62" w:rsidRDefault="00140A47" w:rsidP="00821C96">
            <w:pPr>
              <w:pStyle w:val="TableCell0-2115ptBreak"/>
            </w:pPr>
            <w:r w:rsidRPr="00913A62">
              <w:t>yes</w:t>
            </w:r>
          </w:p>
        </w:tc>
        <w:tc>
          <w:tcPr>
            <w:tcW w:w="1503" w:type="dxa"/>
            <w:shd w:val="clear" w:color="auto" w:fill="auto"/>
          </w:tcPr>
          <w:p w14:paraId="4989B9A2" w14:textId="77777777" w:rsidR="00140A47" w:rsidRPr="00913A62" w:rsidRDefault="00140A47" w:rsidP="00821C96">
            <w:pPr>
              <w:pStyle w:val="TableCell0-2115ptBreak"/>
            </w:pPr>
          </w:p>
        </w:tc>
      </w:tr>
    </w:tbl>
    <w:p w14:paraId="6EE9D8A3" w14:textId="77777777" w:rsidR="00140A47" w:rsidRPr="00913A62" w:rsidRDefault="00140A47" w:rsidP="00474147">
      <w:pPr>
        <w:pStyle w:val="Body0010after"/>
      </w:pPr>
    </w:p>
    <w:p w14:paraId="1C28EA84" w14:textId="77777777" w:rsidR="00140A47" w:rsidRPr="00913A62" w:rsidRDefault="00140A47" w:rsidP="00140A47">
      <w:pPr>
        <w:pStyle w:val="Heading4"/>
      </w:pPr>
      <w:bookmarkStart w:id="913" w:name="_Ref337904185"/>
      <w:bookmarkStart w:id="914" w:name="_Ref338065061"/>
      <w:r w:rsidRPr="00913A62">
        <w:t>Elision</w:t>
      </w:r>
      <w:bookmarkEnd w:id="913"/>
      <w:bookmarkEnd w:id="914"/>
    </w:p>
    <w:p w14:paraId="68B982D2" w14:textId="117ADEA8" w:rsidR="00140A47" w:rsidRDefault="00140A47" w:rsidP="00D05EA5">
      <w:pPr>
        <w:pStyle w:val="Body0005after115pt"/>
      </w:pPr>
      <w:r w:rsidRPr="00913A62">
        <w:t xml:space="preserve">Elision of a word-final segment is attested for the voiceless stops, the alveolar fricative, the velar nasal, and both liquids, as </w:t>
      </w:r>
      <w:r w:rsidR="00174B3A">
        <w:t xml:space="preserve">shown </w:t>
      </w:r>
      <w:r w:rsidRPr="00913A62">
        <w:t xml:space="preserve">in </w:t>
      </w:r>
      <w:r w:rsidRPr="00913A62">
        <w:fldChar w:fldCharType="begin"/>
      </w:r>
      <w:r w:rsidRPr="00913A62">
        <w:instrText xml:space="preserve"> REF _Ref330230236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7</w:t>
      </w:r>
      <w:r w:rsidRPr="00913A62">
        <w:fldChar w:fldCharType="end"/>
      </w:r>
      <w:r w:rsidRPr="00913A62">
        <w:t>. Concerning the voiceless stops, elision applies most frequently to /</w:t>
      </w:r>
      <w:r w:rsidRPr="00913A62">
        <w:rPr>
          <w:rStyle w:val="ChCharisSIL"/>
        </w:rPr>
        <w:t>k</w:t>
      </w:r>
      <w:r w:rsidRPr="00913A62">
        <w:t>/. Elision of /</w:t>
      </w:r>
      <w:r w:rsidRPr="00913A62">
        <w:rPr>
          <w:rStyle w:val="ChCharisSIL"/>
        </w:rPr>
        <w:t>t</w:t>
      </w:r>
      <w:r w:rsidRPr="00913A62">
        <w:t>/ occurs less frequently and is unattested for /</w:t>
      </w:r>
      <w:r w:rsidRPr="00913A62">
        <w:rPr>
          <w:rStyle w:val="ChCharisSIL"/>
        </w:rPr>
        <w:t>p</w:t>
      </w:r>
      <w:r w:rsidRPr="00913A62">
        <w:t>/. Word-final /</w:t>
      </w:r>
      <w:r w:rsidRPr="00913A62">
        <w:rPr>
          <w:rStyle w:val="ChCharisSIL"/>
        </w:rPr>
        <w:t>s</w:t>
      </w:r>
      <w:r w:rsidRPr="00913A62">
        <w:t>/ is much less prone to elision than word-final stops, with the corpus containing only two lexical items with deleted /</w:t>
      </w:r>
      <w:r w:rsidRPr="00913A62">
        <w:rPr>
          <w:rStyle w:val="ChCharisSIL"/>
        </w:rPr>
        <w:t>s</w:t>
      </w:r>
      <w:r w:rsidRPr="00913A62">
        <w:t xml:space="preserve">/. </w:t>
      </w:r>
      <w:r w:rsidR="00D24110">
        <w:t xml:space="preserve">When the word-final velar nasal is omitted, it is </w:t>
      </w:r>
      <w:r w:rsidRPr="00913A62">
        <w:t>always realized as nasalization on the preceding vowel.</w:t>
      </w:r>
      <w:r w:rsidRPr="00913A62">
        <w:rPr>
          <w:rStyle w:val="FootnoteReference"/>
        </w:rPr>
        <w:footnoteReference w:id="71"/>
      </w:r>
      <w:r w:rsidRPr="00913A62">
        <w:t xml:space="preserve"> Elision of the liquids occurs only very rarely. The exception is </w:t>
      </w:r>
      <w:r w:rsidRPr="00913A62">
        <w:rPr>
          <w:rStyle w:val="ChItalBold"/>
        </w:rPr>
        <w:t>ambil</w:t>
      </w:r>
      <w:r w:rsidRPr="00913A62">
        <w:t xml:space="preserve"> </w:t>
      </w:r>
      <w:r w:rsidR="00B7093A">
        <w:t>‘</w:t>
      </w:r>
      <w:r w:rsidRPr="00913A62">
        <w:t>fetch</w:t>
      </w:r>
      <w:r w:rsidR="00B7093A">
        <w:t>’</w:t>
      </w:r>
      <w:r w:rsidRPr="00913A62">
        <w:t>. Of its 221 tokens, 49 tokens are realized without word-final /</w:t>
      </w:r>
      <w:r w:rsidRPr="00913A62">
        <w:rPr>
          <w:rStyle w:val="ChCharisSIL"/>
        </w:rPr>
        <w:t>l</w:t>
      </w:r>
      <w:r w:rsidRPr="00913A62">
        <w:t xml:space="preserve">/: </w:t>
      </w:r>
      <w:r w:rsidRPr="0019643B">
        <w:t>[</w:t>
      </w:r>
      <w:r w:rsidRPr="00913A62">
        <w:rPr>
          <w:rStyle w:val="ChCharisSIL"/>
        </w:rPr>
        <w:t>ˈɐm.bi</w:t>
      </w:r>
      <w:r w:rsidRPr="00913A62">
        <w:t xml:space="preserve">] (48 tokens) and </w:t>
      </w:r>
      <w:r w:rsidRPr="0019643B">
        <w:t>[</w:t>
      </w:r>
      <w:r w:rsidR="00033364" w:rsidRPr="00913A62">
        <w:rPr>
          <w:rStyle w:val="ChCharisSIL"/>
        </w:rPr>
        <w:t>ˈ</w:t>
      </w:r>
      <w:r w:rsidRPr="00913A62">
        <w:rPr>
          <w:rStyle w:val="ChCharisSIL"/>
        </w:rPr>
        <w:t>ɐm.be.a</w:t>
      </w:r>
      <w:r w:rsidRPr="00913A62">
        <w:t>] (1 token).</w:t>
      </w:r>
    </w:p>
    <w:p w14:paraId="2FDCAD53" w14:textId="77777777" w:rsidR="00140A47" w:rsidRPr="00913A62" w:rsidRDefault="00140A47" w:rsidP="00140A47">
      <w:pPr>
        <w:pStyle w:val="Caption"/>
      </w:pPr>
      <w:bookmarkStart w:id="915" w:name="_Ref330230236"/>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17</w:t>
        </w:r>
      </w:fldSimple>
      <w:bookmarkEnd w:id="915"/>
      <w:r w:rsidRPr="00913A62">
        <w:t>:</w:t>
      </w:r>
      <w:r w:rsidRPr="00913A62">
        <w:tab/>
        <w:t>Elision of the voiceless stops, the alveolar fricative, the velar nasal, and the liquids in word-final position</w:t>
      </w:r>
    </w:p>
    <w:tbl>
      <w:tblPr>
        <w:tblW w:w="5443" w:type="dxa"/>
        <w:tblInd w:w="170" w:type="dxa"/>
        <w:tblBorders>
          <w:bottom w:val="single" w:sz="4" w:space="0" w:color="auto"/>
        </w:tblBorders>
        <w:tblLayout w:type="fixed"/>
        <w:tblLook w:val="01E0" w:firstRow="1" w:lastRow="1" w:firstColumn="1" w:lastColumn="1" w:noHBand="0" w:noVBand="0"/>
      </w:tblPr>
      <w:tblGrid>
        <w:gridCol w:w="964"/>
        <w:gridCol w:w="1814"/>
        <w:gridCol w:w="1134"/>
        <w:gridCol w:w="1531"/>
      </w:tblGrid>
      <w:tr w:rsidR="00140A47" w:rsidRPr="00913A62" w14:paraId="0BD5B31D" w14:textId="77777777" w:rsidTr="000020C5">
        <w:trPr>
          <w:tblHeader/>
        </w:trPr>
        <w:tc>
          <w:tcPr>
            <w:tcW w:w="964" w:type="dxa"/>
            <w:tcBorders>
              <w:top w:val="single" w:sz="4" w:space="0" w:color="auto"/>
              <w:bottom w:val="single" w:sz="4" w:space="0" w:color="auto"/>
            </w:tcBorders>
            <w:shd w:val="clear" w:color="auto" w:fill="auto"/>
          </w:tcPr>
          <w:p w14:paraId="3FF2065E" w14:textId="77777777" w:rsidR="00140A47" w:rsidRPr="00913A62" w:rsidRDefault="00140A47" w:rsidP="00140A47">
            <w:pPr>
              <w:pStyle w:val="TableHd"/>
            </w:pPr>
            <w:r w:rsidRPr="00913A62">
              <w:t>Phoneme</w:t>
            </w:r>
          </w:p>
        </w:tc>
        <w:tc>
          <w:tcPr>
            <w:tcW w:w="1814" w:type="dxa"/>
            <w:tcBorders>
              <w:top w:val="single" w:sz="4" w:space="0" w:color="auto"/>
              <w:bottom w:val="single" w:sz="4" w:space="0" w:color="auto"/>
            </w:tcBorders>
            <w:shd w:val="clear" w:color="auto" w:fill="auto"/>
          </w:tcPr>
          <w:p w14:paraId="42EB2D59" w14:textId="77777777" w:rsidR="00140A47" w:rsidRPr="00913A62" w:rsidRDefault="00140A47" w:rsidP="00140A47">
            <w:pPr>
              <w:pStyle w:val="TableHd"/>
            </w:pPr>
            <w:r w:rsidRPr="00913A62">
              <w:t>Item</w:t>
            </w:r>
          </w:p>
        </w:tc>
        <w:tc>
          <w:tcPr>
            <w:tcW w:w="1134" w:type="dxa"/>
            <w:tcBorders>
              <w:top w:val="single" w:sz="4" w:space="0" w:color="auto"/>
              <w:bottom w:val="single" w:sz="4" w:space="0" w:color="auto"/>
            </w:tcBorders>
            <w:shd w:val="clear" w:color="auto" w:fill="auto"/>
          </w:tcPr>
          <w:p w14:paraId="53378A12" w14:textId="77777777" w:rsidR="00140A47" w:rsidRPr="00913A62" w:rsidRDefault="00140A47" w:rsidP="00140A47">
            <w:pPr>
              <w:pStyle w:val="TableHd"/>
            </w:pPr>
            <w:r w:rsidRPr="00913A62">
              <w:t>Orthogr.</w:t>
            </w:r>
          </w:p>
        </w:tc>
        <w:tc>
          <w:tcPr>
            <w:tcW w:w="1531" w:type="dxa"/>
            <w:tcBorders>
              <w:top w:val="single" w:sz="4" w:space="0" w:color="auto"/>
              <w:bottom w:val="single" w:sz="4" w:space="0" w:color="auto"/>
            </w:tcBorders>
            <w:shd w:val="clear" w:color="auto" w:fill="auto"/>
          </w:tcPr>
          <w:p w14:paraId="14B8AD1B" w14:textId="77777777" w:rsidR="00140A47" w:rsidRPr="00913A62" w:rsidRDefault="00140A47" w:rsidP="00140A47">
            <w:pPr>
              <w:pStyle w:val="TableHd"/>
            </w:pPr>
            <w:r w:rsidRPr="00913A62">
              <w:t>Gloss</w:t>
            </w:r>
          </w:p>
        </w:tc>
      </w:tr>
      <w:tr w:rsidR="00140A47" w:rsidRPr="00913A62" w14:paraId="778F1D2A" w14:textId="77777777" w:rsidTr="000020C5">
        <w:tc>
          <w:tcPr>
            <w:tcW w:w="964" w:type="dxa"/>
            <w:tcBorders>
              <w:top w:val="single" w:sz="4" w:space="0" w:color="auto"/>
            </w:tcBorders>
            <w:shd w:val="clear" w:color="auto" w:fill="auto"/>
          </w:tcPr>
          <w:p w14:paraId="20450BE5" w14:textId="77777777" w:rsidR="00140A47" w:rsidRPr="00913A62" w:rsidRDefault="00140A47" w:rsidP="00AC23C4">
            <w:pPr>
              <w:pStyle w:val="TableCell2-2115pt"/>
              <w:ind w:left="170"/>
            </w:pPr>
            <w:r w:rsidRPr="00913A62">
              <w:t>/</w:t>
            </w:r>
            <w:r w:rsidRPr="00913A62">
              <w:rPr>
                <w:rStyle w:val="ChCharisSIL"/>
              </w:rPr>
              <w:t>t</w:t>
            </w:r>
            <w:r w:rsidRPr="00913A62">
              <w:t>/</w:t>
            </w:r>
          </w:p>
        </w:tc>
        <w:tc>
          <w:tcPr>
            <w:tcW w:w="1814" w:type="dxa"/>
            <w:tcBorders>
              <w:top w:val="single" w:sz="4" w:space="0" w:color="auto"/>
            </w:tcBorders>
            <w:shd w:val="clear" w:color="auto" w:fill="auto"/>
          </w:tcPr>
          <w:p w14:paraId="13E6180D" w14:textId="77777777" w:rsidR="00140A47" w:rsidRPr="00913A62" w:rsidRDefault="00140A47" w:rsidP="00B5507A">
            <w:pPr>
              <w:pStyle w:val="TableCell2-2115pt"/>
              <w:rPr>
                <w:rStyle w:val="ChCharisSIL"/>
              </w:rPr>
            </w:pPr>
            <w:r w:rsidRPr="0019643B">
              <w:t>[</w:t>
            </w:r>
            <w:r w:rsidRPr="00913A62">
              <w:rPr>
                <w:rStyle w:val="ChCharisSIL"/>
              </w:rPr>
              <w:t>ˈsa.ki</w:t>
            </w:r>
            <w:r w:rsidRPr="0053127F">
              <w:t>]</w:t>
            </w:r>
          </w:p>
        </w:tc>
        <w:tc>
          <w:tcPr>
            <w:tcW w:w="1134" w:type="dxa"/>
            <w:tcBorders>
              <w:top w:val="single" w:sz="4" w:space="0" w:color="auto"/>
            </w:tcBorders>
            <w:shd w:val="clear" w:color="auto" w:fill="auto"/>
          </w:tcPr>
          <w:p w14:paraId="7D35659D" w14:textId="77777777" w:rsidR="00140A47" w:rsidRPr="00913A62" w:rsidRDefault="00140A47" w:rsidP="00B5507A">
            <w:pPr>
              <w:pStyle w:val="TableCell2-2115pt"/>
              <w:rPr>
                <w:rStyle w:val="ChItalBold"/>
              </w:rPr>
            </w:pPr>
            <w:r w:rsidRPr="00913A62">
              <w:rPr>
                <w:rStyle w:val="ChItalBold"/>
              </w:rPr>
              <w:t>sakit</w:t>
            </w:r>
          </w:p>
        </w:tc>
        <w:tc>
          <w:tcPr>
            <w:tcW w:w="1531" w:type="dxa"/>
            <w:tcBorders>
              <w:top w:val="single" w:sz="4" w:space="0" w:color="auto"/>
            </w:tcBorders>
            <w:shd w:val="clear" w:color="auto" w:fill="auto"/>
          </w:tcPr>
          <w:p w14:paraId="04882F66" w14:textId="5671C12C" w:rsidR="00140A47" w:rsidRPr="00913A62" w:rsidRDefault="00B7093A" w:rsidP="00B5507A">
            <w:pPr>
              <w:pStyle w:val="TableCell2-2115pt"/>
            </w:pPr>
            <w:r>
              <w:t>‘</w:t>
            </w:r>
            <w:r w:rsidR="00140A47" w:rsidRPr="00913A62">
              <w:t>be sick</w:t>
            </w:r>
            <w:r>
              <w:t>’</w:t>
            </w:r>
          </w:p>
        </w:tc>
      </w:tr>
      <w:tr w:rsidR="00140A47" w:rsidRPr="00913A62" w14:paraId="2B5E86B3" w14:textId="77777777" w:rsidTr="000020C5">
        <w:tc>
          <w:tcPr>
            <w:tcW w:w="964" w:type="dxa"/>
            <w:shd w:val="clear" w:color="auto" w:fill="auto"/>
          </w:tcPr>
          <w:p w14:paraId="485ECE8A" w14:textId="77777777" w:rsidR="00140A47" w:rsidRPr="00913A62" w:rsidRDefault="00140A47" w:rsidP="00AC23C4">
            <w:pPr>
              <w:pStyle w:val="TableCell0-2115pt"/>
              <w:ind w:left="170"/>
            </w:pPr>
            <w:r w:rsidRPr="00913A62">
              <w:t>/</w:t>
            </w:r>
            <w:r w:rsidRPr="00913A62">
              <w:rPr>
                <w:rStyle w:val="ChCharisSIL"/>
              </w:rPr>
              <w:t>k</w:t>
            </w:r>
            <w:r w:rsidRPr="00913A62">
              <w:t>/</w:t>
            </w:r>
          </w:p>
        </w:tc>
        <w:tc>
          <w:tcPr>
            <w:tcW w:w="1814" w:type="dxa"/>
            <w:shd w:val="clear" w:color="auto" w:fill="auto"/>
          </w:tcPr>
          <w:p w14:paraId="78266EC1" w14:textId="77777777" w:rsidR="00140A47" w:rsidRPr="00913A62" w:rsidRDefault="00140A47" w:rsidP="00B5507A">
            <w:pPr>
              <w:pStyle w:val="TableCell0-2115pt"/>
              <w:rPr>
                <w:rStyle w:val="ChCharisSIL"/>
              </w:rPr>
            </w:pPr>
            <w:r w:rsidRPr="0019643B">
              <w:t>[</w:t>
            </w:r>
            <w:r w:rsidRPr="00913A62">
              <w:rPr>
                <w:rStyle w:val="ChCharisSIL"/>
              </w:rPr>
              <w:t>ˈma.sa</w:t>
            </w:r>
            <w:r w:rsidRPr="0053127F">
              <w:t>]</w:t>
            </w:r>
          </w:p>
        </w:tc>
        <w:tc>
          <w:tcPr>
            <w:tcW w:w="1134" w:type="dxa"/>
            <w:shd w:val="clear" w:color="auto" w:fill="auto"/>
          </w:tcPr>
          <w:p w14:paraId="7573CE28" w14:textId="77777777" w:rsidR="00140A47" w:rsidRPr="00913A62" w:rsidRDefault="00140A47" w:rsidP="00B5507A">
            <w:pPr>
              <w:pStyle w:val="TableCell0-2115pt"/>
              <w:rPr>
                <w:rStyle w:val="ChItalBold"/>
              </w:rPr>
            </w:pPr>
            <w:r w:rsidRPr="00913A62">
              <w:rPr>
                <w:rStyle w:val="ChItalBold"/>
              </w:rPr>
              <w:t>masak</w:t>
            </w:r>
          </w:p>
        </w:tc>
        <w:tc>
          <w:tcPr>
            <w:tcW w:w="1531" w:type="dxa"/>
            <w:shd w:val="clear" w:color="auto" w:fill="auto"/>
          </w:tcPr>
          <w:p w14:paraId="76B8D208" w14:textId="2FC47D4C" w:rsidR="00140A47" w:rsidRPr="00913A62" w:rsidRDefault="00B7093A" w:rsidP="00B5507A">
            <w:pPr>
              <w:pStyle w:val="TableCell0-2115pt"/>
            </w:pPr>
            <w:r>
              <w:t>‘</w:t>
            </w:r>
            <w:r w:rsidR="00140A47" w:rsidRPr="00913A62">
              <w:t>cook</w:t>
            </w:r>
            <w:r>
              <w:t>’</w:t>
            </w:r>
          </w:p>
        </w:tc>
      </w:tr>
      <w:tr w:rsidR="00140A47" w:rsidRPr="00913A62" w14:paraId="4680A352" w14:textId="77777777" w:rsidTr="000020C5">
        <w:tc>
          <w:tcPr>
            <w:tcW w:w="964" w:type="dxa"/>
            <w:shd w:val="clear" w:color="auto" w:fill="auto"/>
          </w:tcPr>
          <w:p w14:paraId="64625C5D" w14:textId="77777777" w:rsidR="00140A47" w:rsidRPr="00913A62" w:rsidRDefault="00140A47" w:rsidP="00AC23C4">
            <w:pPr>
              <w:pStyle w:val="TableCell0-2115pt"/>
              <w:ind w:left="170"/>
            </w:pPr>
            <w:r w:rsidRPr="00913A62">
              <w:t>/</w:t>
            </w:r>
            <w:r w:rsidRPr="00913A62">
              <w:rPr>
                <w:rStyle w:val="ChCharisSIL"/>
              </w:rPr>
              <w:t>s</w:t>
            </w:r>
            <w:r w:rsidRPr="00913A62">
              <w:t>/</w:t>
            </w:r>
          </w:p>
        </w:tc>
        <w:tc>
          <w:tcPr>
            <w:tcW w:w="1814" w:type="dxa"/>
            <w:shd w:val="clear" w:color="auto" w:fill="auto"/>
          </w:tcPr>
          <w:p w14:paraId="2C7E45BC" w14:textId="77777777" w:rsidR="00140A47" w:rsidRPr="00913A62" w:rsidRDefault="00140A47" w:rsidP="00B5507A">
            <w:pPr>
              <w:pStyle w:val="TableCell0-2115pt"/>
              <w:rPr>
                <w:rStyle w:val="ChCharisSIL"/>
              </w:rPr>
            </w:pPr>
            <w:r w:rsidRPr="0019643B">
              <w:t>[</w:t>
            </w:r>
            <w:r w:rsidRPr="00913A62">
              <w:rPr>
                <w:rStyle w:val="ChCharisSIL"/>
              </w:rPr>
              <w:t>ˈtru</w:t>
            </w:r>
            <w:r w:rsidRPr="0053127F">
              <w:t>]</w:t>
            </w:r>
          </w:p>
        </w:tc>
        <w:tc>
          <w:tcPr>
            <w:tcW w:w="1134" w:type="dxa"/>
            <w:shd w:val="clear" w:color="auto" w:fill="auto"/>
          </w:tcPr>
          <w:p w14:paraId="034610FF" w14:textId="77777777" w:rsidR="00140A47" w:rsidRPr="00913A62" w:rsidRDefault="00140A47" w:rsidP="00B5507A">
            <w:pPr>
              <w:pStyle w:val="TableCell0-2115pt"/>
              <w:rPr>
                <w:rStyle w:val="ChItalBold"/>
              </w:rPr>
            </w:pPr>
            <w:r w:rsidRPr="00913A62">
              <w:rPr>
                <w:rStyle w:val="ChItalBold"/>
              </w:rPr>
              <w:t>trus</w:t>
            </w:r>
          </w:p>
        </w:tc>
        <w:tc>
          <w:tcPr>
            <w:tcW w:w="1531" w:type="dxa"/>
            <w:shd w:val="clear" w:color="auto" w:fill="auto"/>
          </w:tcPr>
          <w:p w14:paraId="3206B5FE" w14:textId="78954AF1" w:rsidR="00140A47" w:rsidRPr="00913A62" w:rsidRDefault="00B7093A" w:rsidP="00B5507A">
            <w:pPr>
              <w:pStyle w:val="TableCell0-2115pt"/>
            </w:pPr>
            <w:r>
              <w:t>‘</w:t>
            </w:r>
            <w:r w:rsidR="00140A47" w:rsidRPr="00913A62">
              <w:t>be continuous</w:t>
            </w:r>
            <w:r>
              <w:t>’</w:t>
            </w:r>
          </w:p>
        </w:tc>
      </w:tr>
      <w:tr w:rsidR="00140A47" w:rsidRPr="00913A62" w14:paraId="5430C2DD" w14:textId="77777777" w:rsidTr="000020C5">
        <w:tc>
          <w:tcPr>
            <w:tcW w:w="964" w:type="dxa"/>
            <w:shd w:val="clear" w:color="auto" w:fill="auto"/>
          </w:tcPr>
          <w:p w14:paraId="50066DA9" w14:textId="77777777" w:rsidR="00140A47" w:rsidRPr="00913A62" w:rsidRDefault="00140A47" w:rsidP="00AC23C4">
            <w:pPr>
              <w:pStyle w:val="TableCell0-2115pt"/>
              <w:ind w:left="170"/>
            </w:pPr>
            <w:r w:rsidRPr="00913A62">
              <w:t>/</w:t>
            </w:r>
            <w:r w:rsidRPr="00913A62">
              <w:rPr>
                <w:rStyle w:val="ChCharisSIL"/>
              </w:rPr>
              <w:t>ŋ</w:t>
            </w:r>
            <w:r w:rsidRPr="00913A62">
              <w:t>/</w:t>
            </w:r>
          </w:p>
        </w:tc>
        <w:tc>
          <w:tcPr>
            <w:tcW w:w="1814" w:type="dxa"/>
            <w:shd w:val="clear" w:color="auto" w:fill="auto"/>
          </w:tcPr>
          <w:p w14:paraId="21A9C350" w14:textId="77777777" w:rsidR="00140A47" w:rsidRPr="00913A62" w:rsidRDefault="00140A47" w:rsidP="00B5507A">
            <w:pPr>
              <w:pStyle w:val="TableCell0-2115pt"/>
              <w:rPr>
                <w:rStyle w:val="ChCharisSIL"/>
              </w:rPr>
            </w:pPr>
            <w:r w:rsidRPr="0019643B">
              <w:t>[</w:t>
            </w:r>
            <w:r w:rsidRPr="00913A62">
              <w:rPr>
                <w:rStyle w:val="ChCharisSIL"/>
              </w:rPr>
              <w:t>ˈɐn.dʒĩ</w:t>
            </w:r>
            <w:r w:rsidRPr="0053127F">
              <w:t>]</w:t>
            </w:r>
          </w:p>
        </w:tc>
        <w:tc>
          <w:tcPr>
            <w:tcW w:w="1134" w:type="dxa"/>
            <w:shd w:val="clear" w:color="auto" w:fill="auto"/>
          </w:tcPr>
          <w:p w14:paraId="08B6A284" w14:textId="77777777" w:rsidR="00140A47" w:rsidRPr="00913A62" w:rsidRDefault="00140A47" w:rsidP="00B5507A">
            <w:pPr>
              <w:pStyle w:val="TableCell0-2115pt"/>
              <w:rPr>
                <w:rStyle w:val="ChItalBold"/>
              </w:rPr>
            </w:pPr>
            <w:r w:rsidRPr="00913A62">
              <w:rPr>
                <w:rStyle w:val="ChItalBold"/>
              </w:rPr>
              <w:t>anjing</w:t>
            </w:r>
          </w:p>
        </w:tc>
        <w:tc>
          <w:tcPr>
            <w:tcW w:w="1531" w:type="dxa"/>
            <w:shd w:val="clear" w:color="auto" w:fill="auto"/>
          </w:tcPr>
          <w:p w14:paraId="61855C3F" w14:textId="1B1FC9EF" w:rsidR="00140A47" w:rsidRPr="00913A62" w:rsidRDefault="00B7093A" w:rsidP="00B5507A">
            <w:pPr>
              <w:pStyle w:val="TableCell0-2115pt"/>
            </w:pPr>
            <w:r>
              <w:t>‘</w:t>
            </w:r>
            <w:r w:rsidR="00140A47" w:rsidRPr="00913A62">
              <w:t>dog</w:t>
            </w:r>
            <w:r>
              <w:t>’</w:t>
            </w:r>
          </w:p>
        </w:tc>
      </w:tr>
      <w:tr w:rsidR="00140A47" w:rsidRPr="00913A62" w14:paraId="400E7816" w14:textId="77777777" w:rsidTr="000020C5">
        <w:tc>
          <w:tcPr>
            <w:tcW w:w="964" w:type="dxa"/>
            <w:shd w:val="clear" w:color="auto" w:fill="auto"/>
          </w:tcPr>
          <w:p w14:paraId="6DB07A4A" w14:textId="77777777" w:rsidR="00140A47" w:rsidRPr="00913A62" w:rsidRDefault="00140A47" w:rsidP="00AC23C4">
            <w:pPr>
              <w:pStyle w:val="TableCell0-2115pt"/>
              <w:ind w:left="170"/>
            </w:pPr>
            <w:r w:rsidRPr="00913A62">
              <w:t>/</w:t>
            </w:r>
            <w:r w:rsidRPr="00913A62">
              <w:rPr>
                <w:rStyle w:val="ChCharisSIL"/>
              </w:rPr>
              <w:t>r</w:t>
            </w:r>
            <w:r w:rsidRPr="00913A62">
              <w:t>/</w:t>
            </w:r>
          </w:p>
        </w:tc>
        <w:tc>
          <w:tcPr>
            <w:tcW w:w="1814" w:type="dxa"/>
            <w:shd w:val="clear" w:color="auto" w:fill="auto"/>
          </w:tcPr>
          <w:p w14:paraId="26505934" w14:textId="77777777" w:rsidR="00140A47" w:rsidRPr="00913A62" w:rsidRDefault="00140A47" w:rsidP="00B5507A">
            <w:pPr>
              <w:pStyle w:val="TableCell0-2115pt"/>
              <w:rPr>
                <w:rStyle w:val="ChCharisSIL"/>
              </w:rPr>
            </w:pPr>
            <w:r w:rsidRPr="0019643B">
              <w:t>[</w:t>
            </w:r>
            <w:r w:rsidRPr="00913A62">
              <w:rPr>
                <w:rStyle w:val="ChCharisSIL"/>
              </w:rPr>
              <w:t>ˈla.pa</w:t>
            </w:r>
            <w:r w:rsidRPr="0053127F">
              <w:t>]</w:t>
            </w:r>
          </w:p>
        </w:tc>
        <w:tc>
          <w:tcPr>
            <w:tcW w:w="1134" w:type="dxa"/>
            <w:shd w:val="clear" w:color="auto" w:fill="auto"/>
          </w:tcPr>
          <w:p w14:paraId="737ADE27" w14:textId="77777777" w:rsidR="00140A47" w:rsidRPr="00913A62" w:rsidRDefault="00140A47" w:rsidP="00B5507A">
            <w:pPr>
              <w:pStyle w:val="TableCell0-2115pt"/>
              <w:rPr>
                <w:rStyle w:val="ChItalBold"/>
              </w:rPr>
            </w:pPr>
            <w:r w:rsidRPr="00913A62">
              <w:rPr>
                <w:rStyle w:val="ChItalBold"/>
              </w:rPr>
              <w:t>lapar</w:t>
            </w:r>
          </w:p>
        </w:tc>
        <w:tc>
          <w:tcPr>
            <w:tcW w:w="1531" w:type="dxa"/>
            <w:shd w:val="clear" w:color="auto" w:fill="auto"/>
          </w:tcPr>
          <w:p w14:paraId="4BA97C32" w14:textId="713FE996" w:rsidR="00140A47" w:rsidRPr="00913A62" w:rsidRDefault="00B7093A" w:rsidP="00B5507A">
            <w:pPr>
              <w:pStyle w:val="TableCell0-2115pt"/>
            </w:pPr>
            <w:r>
              <w:t>‘</w:t>
            </w:r>
            <w:r w:rsidR="00140A47" w:rsidRPr="00913A62">
              <w:t>be hungry</w:t>
            </w:r>
            <w:r>
              <w:t>’</w:t>
            </w:r>
          </w:p>
        </w:tc>
      </w:tr>
      <w:tr w:rsidR="00140A47" w:rsidRPr="00913A62" w14:paraId="40DB50DB" w14:textId="77777777" w:rsidTr="000020C5">
        <w:tc>
          <w:tcPr>
            <w:tcW w:w="964" w:type="dxa"/>
            <w:shd w:val="clear" w:color="auto" w:fill="auto"/>
          </w:tcPr>
          <w:p w14:paraId="0621A961" w14:textId="77777777" w:rsidR="00140A47" w:rsidRPr="00913A62" w:rsidRDefault="00140A47" w:rsidP="00AC23C4">
            <w:pPr>
              <w:pStyle w:val="TableCell0-2115ptBreak"/>
              <w:ind w:left="170"/>
            </w:pPr>
            <w:r w:rsidRPr="00913A62">
              <w:t>/</w:t>
            </w:r>
            <w:r w:rsidRPr="00913A62">
              <w:rPr>
                <w:rStyle w:val="ChCharisSIL"/>
              </w:rPr>
              <w:t>l</w:t>
            </w:r>
            <w:r w:rsidRPr="00913A62">
              <w:t>/</w:t>
            </w:r>
          </w:p>
        </w:tc>
        <w:tc>
          <w:tcPr>
            <w:tcW w:w="1814" w:type="dxa"/>
            <w:shd w:val="clear" w:color="auto" w:fill="auto"/>
          </w:tcPr>
          <w:p w14:paraId="546BA95B" w14:textId="77777777" w:rsidR="00140A47" w:rsidRPr="00913A62" w:rsidRDefault="00140A47" w:rsidP="00B5507A">
            <w:pPr>
              <w:pStyle w:val="TableCell0-2115ptBreak"/>
              <w:rPr>
                <w:rStyle w:val="ChCharisSIL"/>
              </w:rPr>
            </w:pPr>
            <w:r w:rsidRPr="0019643B">
              <w:t>[</w:t>
            </w:r>
            <w:r w:rsidRPr="00913A62">
              <w:rPr>
                <w:rStyle w:val="ChCharisSIL"/>
              </w:rPr>
              <w:t>ˈɐm.bi</w:t>
            </w:r>
            <w:r w:rsidRPr="006A23BE">
              <w:t xml:space="preserve"> </w:t>
            </w:r>
            <w:r w:rsidRPr="00913A62">
              <w:t xml:space="preserve">/ </w:t>
            </w:r>
            <w:r w:rsidRPr="00913A62">
              <w:rPr>
                <w:rStyle w:val="ChCharisSIL"/>
              </w:rPr>
              <w:t>ˈɐm.be.a</w:t>
            </w:r>
            <w:r w:rsidRPr="0053127F">
              <w:t>]</w:t>
            </w:r>
          </w:p>
        </w:tc>
        <w:tc>
          <w:tcPr>
            <w:tcW w:w="1134" w:type="dxa"/>
            <w:shd w:val="clear" w:color="auto" w:fill="auto"/>
          </w:tcPr>
          <w:p w14:paraId="414CEDF6" w14:textId="77777777" w:rsidR="00140A47" w:rsidRPr="00913A62" w:rsidRDefault="00140A47" w:rsidP="00B5507A">
            <w:pPr>
              <w:pStyle w:val="TableCell0-2115ptBreak"/>
              <w:rPr>
                <w:rStyle w:val="ChItalBold"/>
              </w:rPr>
            </w:pPr>
            <w:r w:rsidRPr="00913A62">
              <w:rPr>
                <w:rStyle w:val="ChItalBold"/>
              </w:rPr>
              <w:t>ambil</w:t>
            </w:r>
          </w:p>
        </w:tc>
        <w:tc>
          <w:tcPr>
            <w:tcW w:w="1531" w:type="dxa"/>
            <w:shd w:val="clear" w:color="auto" w:fill="auto"/>
          </w:tcPr>
          <w:p w14:paraId="3F51D168" w14:textId="68883ED7" w:rsidR="00140A47" w:rsidRPr="00913A62" w:rsidRDefault="00B7093A" w:rsidP="00B5507A">
            <w:pPr>
              <w:pStyle w:val="TableCell0-2115ptBreak"/>
            </w:pPr>
            <w:r>
              <w:t>‘</w:t>
            </w:r>
            <w:r w:rsidR="00140A47" w:rsidRPr="00913A62">
              <w:t>fetch</w:t>
            </w:r>
            <w:r>
              <w:t>’</w:t>
            </w:r>
          </w:p>
        </w:tc>
      </w:tr>
    </w:tbl>
    <w:p w14:paraId="38B9C5BD" w14:textId="77777777" w:rsidR="00140A47" w:rsidRPr="00913A62" w:rsidRDefault="00140A47" w:rsidP="00474147">
      <w:pPr>
        <w:pStyle w:val="Body0010after"/>
      </w:pPr>
    </w:p>
    <w:p w14:paraId="49E3B7E1" w14:textId="77777777" w:rsidR="00140A47" w:rsidRPr="00913A62" w:rsidRDefault="00140A47" w:rsidP="00140A47">
      <w:pPr>
        <w:pStyle w:val="Heading4"/>
      </w:pPr>
      <w:bookmarkStart w:id="916" w:name="_Ref338065064"/>
      <w:r w:rsidRPr="00913A62">
        <w:t>Devoicing</w:t>
      </w:r>
      <w:bookmarkEnd w:id="916"/>
    </w:p>
    <w:p w14:paraId="401212DF" w14:textId="77777777" w:rsidR="00140A47" w:rsidRPr="00913A62" w:rsidRDefault="00140A47" w:rsidP="00D05EA5">
      <w:pPr>
        <w:pStyle w:val="Body0010after115pt"/>
      </w:pPr>
      <w:r w:rsidRPr="00913A62">
        <w:t>Devoicing applies only to the rhotic trill as word-final coda</w:t>
      </w:r>
      <w:r w:rsidRPr="00913A62">
        <w:rPr>
          <w:lang w:eastAsia="ko-KR"/>
        </w:rPr>
        <w:t>. In this position, it is most commonly realized as [</w:t>
      </w:r>
      <w:r w:rsidRPr="00913A62">
        <w:rPr>
          <w:rStyle w:val="ChCharisSIL"/>
        </w:rPr>
        <w:t>r</w:t>
      </w:r>
      <w:r w:rsidRPr="0053127F">
        <w:t>]</w:t>
      </w:r>
      <w:r w:rsidRPr="00913A62">
        <w:rPr>
          <w:lang w:eastAsia="ko-KR"/>
        </w:rPr>
        <w:t xml:space="preserve">. </w:t>
      </w:r>
      <w:r w:rsidRPr="00913A62">
        <w:t>Before a pause or in utterance-final position, however, the trill can also be devoiced to [</w:t>
      </w:r>
      <w:r w:rsidRPr="00913A62">
        <w:rPr>
          <w:rStyle w:val="ChCharisSIL"/>
          <w:position w:val="1"/>
        </w:rPr>
        <w:t>r̥</w:t>
      </w:r>
      <w:r w:rsidRPr="00913A62">
        <w:t xml:space="preserve">], as illustrated in </w:t>
      </w:r>
      <w:r w:rsidRPr="00913A62">
        <w:fldChar w:fldCharType="begin"/>
      </w:r>
      <w:r w:rsidRPr="00913A62">
        <w:instrText xml:space="preserve"> REF _Ref337903009 \h </w:instrText>
      </w:r>
      <w:r>
        <w:instrText xml:space="preserve"> \* MERGEFORMAT </w:instrText>
      </w:r>
      <w:r w:rsidRPr="00913A62">
        <w:fldChar w:fldCharType="separate"/>
      </w:r>
      <w:r w:rsidR="00154D81" w:rsidRPr="00913A62">
        <w:t>(</w:t>
      </w:r>
      <w:r w:rsidR="00154D81">
        <w:t>2</w:t>
      </w:r>
      <w:r w:rsidRPr="00913A62">
        <w:fldChar w:fldCharType="end"/>
      </w:r>
      <w:r w:rsidRPr="00913A62">
        <w:t>).</w:t>
      </w:r>
    </w:p>
    <w:tbl>
      <w:tblPr>
        <w:tblW w:w="6728" w:type="dxa"/>
        <w:tblCellMar>
          <w:left w:w="40" w:type="dxa"/>
          <w:right w:w="40" w:type="dxa"/>
        </w:tblCellMar>
        <w:tblLook w:val="01E0" w:firstRow="1" w:lastRow="1" w:firstColumn="1" w:lastColumn="1" w:noHBand="0" w:noVBand="0"/>
      </w:tblPr>
      <w:tblGrid>
        <w:gridCol w:w="709"/>
        <w:gridCol w:w="804"/>
        <w:gridCol w:w="497"/>
        <w:gridCol w:w="516"/>
        <w:gridCol w:w="473"/>
        <w:gridCol w:w="904"/>
        <w:gridCol w:w="516"/>
        <w:gridCol w:w="936"/>
        <w:gridCol w:w="497"/>
        <w:gridCol w:w="516"/>
        <w:gridCol w:w="360"/>
      </w:tblGrid>
      <w:tr w:rsidR="00D23CCD" w:rsidRPr="00D23CCD" w14:paraId="0E1414A6" w14:textId="77777777" w:rsidTr="00245645">
        <w:tc>
          <w:tcPr>
            <w:tcW w:w="709" w:type="dxa"/>
            <w:shd w:val="clear" w:color="auto" w:fill="auto"/>
          </w:tcPr>
          <w:p w14:paraId="607BE2BB" w14:textId="546B8E77" w:rsidR="00D23CCD" w:rsidRPr="00913A62" w:rsidRDefault="00D23CCD" w:rsidP="00D23CCD">
            <w:pPr>
              <w:pStyle w:val="O0Nwnext"/>
            </w:pPr>
            <w:bookmarkStart w:id="917" w:name="_Ref337903009"/>
            <w:r w:rsidRPr="00913A62">
              <w:lastRenderedPageBreak/>
              <w:t>(</w:t>
            </w:r>
            <w:fldSimple w:instr=" SEQ ( \* ARABIC \s 1 ">
              <w:r w:rsidR="00154D81">
                <w:rPr>
                  <w:noProof/>
                </w:rPr>
                <w:t>2</w:t>
              </w:r>
            </w:fldSimple>
            <w:bookmarkEnd w:id="917"/>
            <w:r w:rsidRPr="00913A62">
              <w:t>)</w:t>
            </w:r>
          </w:p>
        </w:tc>
        <w:tc>
          <w:tcPr>
            <w:tcW w:w="804" w:type="dxa"/>
            <w:shd w:val="clear" w:color="auto" w:fill="auto"/>
          </w:tcPr>
          <w:p w14:paraId="0BB60D42" w14:textId="5C8844C8" w:rsidR="00D23CCD" w:rsidRPr="00D23CCD" w:rsidRDefault="00D23CCD" w:rsidP="00D23CCD">
            <w:pPr>
              <w:pStyle w:val="Text"/>
            </w:pPr>
            <w:r>
              <w:t>skarang</w:t>
            </w:r>
          </w:p>
        </w:tc>
        <w:tc>
          <w:tcPr>
            <w:tcW w:w="497" w:type="dxa"/>
            <w:shd w:val="clear" w:color="auto" w:fill="auto"/>
          </w:tcPr>
          <w:p w14:paraId="622750FA" w14:textId="72C389A4" w:rsidR="00D23CCD" w:rsidRPr="00D23CCD" w:rsidRDefault="00D23CCD" w:rsidP="00D23CCD">
            <w:pPr>
              <w:pStyle w:val="Text"/>
            </w:pPr>
            <w:r>
              <w:t>dong</w:t>
            </w:r>
          </w:p>
        </w:tc>
        <w:tc>
          <w:tcPr>
            <w:tcW w:w="516" w:type="dxa"/>
            <w:shd w:val="clear" w:color="auto" w:fill="auto"/>
          </w:tcPr>
          <w:p w14:paraId="195A62E9" w14:textId="52844260" w:rsidR="00D23CCD" w:rsidRPr="00D23CCD" w:rsidRDefault="00D23CCD" w:rsidP="00D23CCD">
            <w:pPr>
              <w:pStyle w:val="Text"/>
            </w:pPr>
            <w:r>
              <w:t>kasi</w:t>
            </w:r>
          </w:p>
        </w:tc>
        <w:tc>
          <w:tcPr>
            <w:tcW w:w="473" w:type="dxa"/>
            <w:shd w:val="clear" w:color="auto" w:fill="auto"/>
          </w:tcPr>
          <w:p w14:paraId="3B914130" w14:textId="36F348FF" w:rsidR="00D23CCD" w:rsidRPr="00D23CCD" w:rsidRDefault="00D23CCD" w:rsidP="00D23CCD">
            <w:pPr>
              <w:pStyle w:val="Text"/>
            </w:pPr>
            <w:r>
              <w:t>dia</w:t>
            </w:r>
          </w:p>
        </w:tc>
        <w:tc>
          <w:tcPr>
            <w:tcW w:w="904" w:type="dxa"/>
            <w:shd w:val="clear" w:color="auto" w:fill="auto"/>
          </w:tcPr>
          <w:p w14:paraId="4E7E9F49" w14:textId="2E443C99" w:rsidR="00D23CCD" w:rsidRPr="00D23CCD" w:rsidRDefault="00D23CCD" w:rsidP="00D23CCD">
            <w:pPr>
              <w:pStyle w:val="Text"/>
            </w:pPr>
            <w:r>
              <w:t>senter</w:t>
            </w:r>
          </w:p>
        </w:tc>
        <w:tc>
          <w:tcPr>
            <w:tcW w:w="516" w:type="dxa"/>
            <w:shd w:val="clear" w:color="auto" w:fill="auto"/>
          </w:tcPr>
          <w:p w14:paraId="6AB18CFB" w14:textId="0AD58AE2" w:rsidR="00D23CCD" w:rsidRPr="00D23CCD" w:rsidRDefault="00D23CCD" w:rsidP="00D23CCD">
            <w:pPr>
              <w:pStyle w:val="Text"/>
            </w:pPr>
            <w:r>
              <w:t>kasi</w:t>
            </w:r>
          </w:p>
        </w:tc>
        <w:tc>
          <w:tcPr>
            <w:tcW w:w="936" w:type="dxa"/>
            <w:shd w:val="clear" w:color="auto" w:fill="auto"/>
          </w:tcPr>
          <w:p w14:paraId="387A74BE" w14:textId="3D3DB6A6" w:rsidR="00D23CCD" w:rsidRPr="00D23CCD" w:rsidRDefault="00D23CCD" w:rsidP="00D23CCD">
            <w:pPr>
              <w:pStyle w:val="Text"/>
            </w:pPr>
            <w:r>
              <w:t>senter</w:t>
            </w:r>
          </w:p>
        </w:tc>
        <w:tc>
          <w:tcPr>
            <w:tcW w:w="497" w:type="dxa"/>
            <w:shd w:val="clear" w:color="auto" w:fill="auto"/>
          </w:tcPr>
          <w:p w14:paraId="4CDD64A8" w14:textId="0394E124" w:rsidR="00D23CCD" w:rsidRPr="00D23CCD" w:rsidRDefault="00D23CCD" w:rsidP="00D23CCD">
            <w:pPr>
              <w:pStyle w:val="Text"/>
            </w:pPr>
            <w:r>
              <w:t>dong</w:t>
            </w:r>
          </w:p>
        </w:tc>
        <w:tc>
          <w:tcPr>
            <w:tcW w:w="516" w:type="dxa"/>
            <w:shd w:val="clear" w:color="auto" w:fill="auto"/>
          </w:tcPr>
          <w:p w14:paraId="646B4D62" w14:textId="018DC599" w:rsidR="00D23CCD" w:rsidRPr="00D23CCD" w:rsidRDefault="00D23CCD" w:rsidP="00D23CCD">
            <w:pPr>
              <w:pStyle w:val="Text"/>
            </w:pPr>
            <w:r>
              <w:t>kasi</w:t>
            </w:r>
          </w:p>
        </w:tc>
        <w:tc>
          <w:tcPr>
            <w:tcW w:w="360" w:type="dxa"/>
            <w:shd w:val="clear" w:color="auto" w:fill="auto"/>
          </w:tcPr>
          <w:p w14:paraId="038485F7" w14:textId="1607B538" w:rsidR="00D23CCD" w:rsidRPr="00D23CCD" w:rsidRDefault="00706CD2" w:rsidP="00D23CCD">
            <w:pPr>
              <w:pStyle w:val="Text"/>
            </w:pPr>
            <w:r>
              <w:t>..</w:t>
            </w:r>
          </w:p>
        </w:tc>
      </w:tr>
      <w:tr w:rsidR="00D23CCD" w:rsidRPr="00913A62" w14:paraId="26D35528" w14:textId="77777777" w:rsidTr="00245645">
        <w:tc>
          <w:tcPr>
            <w:tcW w:w="709" w:type="dxa"/>
            <w:shd w:val="clear" w:color="auto" w:fill="auto"/>
          </w:tcPr>
          <w:p w14:paraId="106AD094" w14:textId="1743DC8B" w:rsidR="00D23CCD" w:rsidRPr="00913A62" w:rsidRDefault="00D23CCD" w:rsidP="00D23CCD">
            <w:pPr>
              <w:pStyle w:val="O0Nwnext"/>
            </w:pPr>
          </w:p>
        </w:tc>
        <w:tc>
          <w:tcPr>
            <w:tcW w:w="804" w:type="dxa"/>
            <w:shd w:val="clear" w:color="auto" w:fill="auto"/>
          </w:tcPr>
          <w:p w14:paraId="6CD06FE4" w14:textId="77777777" w:rsidR="00D23CCD" w:rsidRPr="00913A62" w:rsidRDefault="00D23CCD" w:rsidP="00D23CCD">
            <w:pPr>
              <w:pStyle w:val="TextChCharis"/>
              <w:rPr>
                <w:rStyle w:val="ChBlueBold"/>
              </w:rPr>
            </w:pPr>
            <w:r w:rsidRPr="00913A62">
              <w:rPr>
                <w:rStyle w:val="ChBlueBold"/>
              </w:rPr>
              <w:t>skaɾɐn</w:t>
            </w:r>
          </w:p>
        </w:tc>
        <w:tc>
          <w:tcPr>
            <w:tcW w:w="497" w:type="dxa"/>
            <w:shd w:val="clear" w:color="auto" w:fill="auto"/>
          </w:tcPr>
          <w:p w14:paraId="13616B87" w14:textId="77777777" w:rsidR="00D23CCD" w:rsidRPr="00913A62" w:rsidRDefault="00D23CCD" w:rsidP="00D23CCD">
            <w:pPr>
              <w:pStyle w:val="TextChCharis"/>
            </w:pPr>
            <w:r w:rsidRPr="00913A62">
              <w:t>dɔ̞ŋ</w:t>
            </w:r>
          </w:p>
        </w:tc>
        <w:tc>
          <w:tcPr>
            <w:tcW w:w="516" w:type="dxa"/>
            <w:shd w:val="clear" w:color="auto" w:fill="auto"/>
          </w:tcPr>
          <w:p w14:paraId="1B66CA86" w14:textId="77777777" w:rsidR="00D23CCD" w:rsidRPr="00913A62" w:rsidRDefault="00D23CCD" w:rsidP="00D23CCD">
            <w:pPr>
              <w:pStyle w:val="TextChCharis"/>
            </w:pPr>
            <w:r w:rsidRPr="00913A62">
              <w:t>kasi</w:t>
            </w:r>
          </w:p>
        </w:tc>
        <w:tc>
          <w:tcPr>
            <w:tcW w:w="473" w:type="dxa"/>
            <w:shd w:val="clear" w:color="auto" w:fill="auto"/>
          </w:tcPr>
          <w:p w14:paraId="51743E29" w14:textId="77777777" w:rsidR="00D23CCD" w:rsidRPr="00913A62" w:rsidRDefault="00D23CCD" w:rsidP="00D23CCD">
            <w:pPr>
              <w:pStyle w:val="TextChCharis"/>
            </w:pPr>
            <w:r w:rsidRPr="00913A62">
              <w:t>dɪa</w:t>
            </w:r>
          </w:p>
        </w:tc>
        <w:tc>
          <w:tcPr>
            <w:tcW w:w="904" w:type="dxa"/>
            <w:shd w:val="clear" w:color="auto" w:fill="auto"/>
          </w:tcPr>
          <w:p w14:paraId="73818FAC" w14:textId="77777777" w:rsidR="00D23CCD" w:rsidRPr="00913A62" w:rsidRDefault="00D23CCD" w:rsidP="00D23CCD">
            <w:pPr>
              <w:pStyle w:val="TextChCharis"/>
            </w:pPr>
            <w:r w:rsidRPr="00913A62">
              <w:rPr>
                <w:rStyle w:val="ChBlueBold"/>
              </w:rPr>
              <w:t>sɛ̞ntɛ̞r̥</w:t>
            </w:r>
            <w:r w:rsidRPr="00913A62">
              <w:t>,</w:t>
            </w:r>
          </w:p>
        </w:tc>
        <w:tc>
          <w:tcPr>
            <w:tcW w:w="516" w:type="dxa"/>
            <w:shd w:val="clear" w:color="auto" w:fill="auto"/>
          </w:tcPr>
          <w:p w14:paraId="4C719F16" w14:textId="77777777" w:rsidR="00D23CCD" w:rsidRPr="00913A62" w:rsidRDefault="00D23CCD" w:rsidP="00D23CCD">
            <w:pPr>
              <w:pStyle w:val="TextChCharis"/>
            </w:pPr>
            <w:r w:rsidRPr="00913A62">
              <w:t>kasi</w:t>
            </w:r>
          </w:p>
        </w:tc>
        <w:tc>
          <w:tcPr>
            <w:tcW w:w="936" w:type="dxa"/>
            <w:shd w:val="clear" w:color="auto" w:fill="auto"/>
          </w:tcPr>
          <w:p w14:paraId="3DF0F485" w14:textId="77777777" w:rsidR="00D23CCD" w:rsidRPr="00913A62" w:rsidRDefault="00D23CCD" w:rsidP="00D23CCD">
            <w:pPr>
              <w:pStyle w:val="TextChCharis"/>
              <w:rPr>
                <w:rStyle w:val="ChBlueBold"/>
              </w:rPr>
            </w:pPr>
            <w:r w:rsidRPr="00913A62">
              <w:rPr>
                <w:rStyle w:val="ChBlueBold"/>
              </w:rPr>
              <w:t>sɛ̞ntɛ̞r</w:t>
            </w:r>
          </w:p>
        </w:tc>
        <w:tc>
          <w:tcPr>
            <w:tcW w:w="497" w:type="dxa"/>
            <w:shd w:val="clear" w:color="auto" w:fill="auto"/>
          </w:tcPr>
          <w:p w14:paraId="5FE170E0" w14:textId="77777777" w:rsidR="00D23CCD" w:rsidRPr="00913A62" w:rsidRDefault="00D23CCD" w:rsidP="00D23CCD">
            <w:pPr>
              <w:pStyle w:val="TextChCharis"/>
            </w:pPr>
            <w:r w:rsidRPr="00913A62">
              <w:t>dɔ̞ŋ</w:t>
            </w:r>
          </w:p>
        </w:tc>
        <w:tc>
          <w:tcPr>
            <w:tcW w:w="516" w:type="dxa"/>
            <w:shd w:val="clear" w:color="auto" w:fill="auto"/>
          </w:tcPr>
          <w:p w14:paraId="66B4240E" w14:textId="77777777" w:rsidR="00D23CCD" w:rsidRPr="00913A62" w:rsidRDefault="00D23CCD" w:rsidP="00D23CCD">
            <w:pPr>
              <w:pStyle w:val="TextChCharis"/>
            </w:pPr>
            <w:r w:rsidRPr="00913A62">
              <w:t>kasi</w:t>
            </w:r>
          </w:p>
        </w:tc>
        <w:tc>
          <w:tcPr>
            <w:tcW w:w="360" w:type="dxa"/>
            <w:shd w:val="clear" w:color="auto" w:fill="auto"/>
          </w:tcPr>
          <w:p w14:paraId="27D80F65" w14:textId="77B368D1" w:rsidR="00D23CCD" w:rsidRPr="00913A62" w:rsidRDefault="00D23CCD" w:rsidP="00D23CCD">
            <w:pPr>
              <w:pStyle w:val="TextChCharis"/>
            </w:pPr>
          </w:p>
        </w:tc>
      </w:tr>
      <w:tr w:rsidR="00D23CCD" w:rsidRPr="00913A62" w14:paraId="04C5D970" w14:textId="77777777" w:rsidTr="00245645">
        <w:tc>
          <w:tcPr>
            <w:tcW w:w="709" w:type="dxa"/>
            <w:shd w:val="clear" w:color="auto" w:fill="auto"/>
          </w:tcPr>
          <w:p w14:paraId="1476B39B" w14:textId="77777777" w:rsidR="00D23CCD" w:rsidRPr="00913A62" w:rsidRDefault="00D23CCD" w:rsidP="00D23CCD">
            <w:pPr>
              <w:pStyle w:val="GlossEng"/>
            </w:pPr>
          </w:p>
        </w:tc>
        <w:tc>
          <w:tcPr>
            <w:tcW w:w="804" w:type="dxa"/>
            <w:shd w:val="clear" w:color="auto" w:fill="auto"/>
          </w:tcPr>
          <w:p w14:paraId="28D4ED25" w14:textId="33AA8F29" w:rsidR="00D23CCD" w:rsidRPr="00913A62" w:rsidRDefault="00245645" w:rsidP="00D23CCD">
            <w:pPr>
              <w:pStyle w:val="GlossEng"/>
            </w:pPr>
            <w:r>
              <w:t>now</w:t>
            </w:r>
          </w:p>
        </w:tc>
        <w:tc>
          <w:tcPr>
            <w:tcW w:w="497" w:type="dxa"/>
            <w:shd w:val="clear" w:color="auto" w:fill="auto"/>
          </w:tcPr>
          <w:p w14:paraId="0B9A61E3" w14:textId="77777777" w:rsidR="00D23CCD" w:rsidRPr="0099608C" w:rsidRDefault="00D23CCD" w:rsidP="00D23CCD">
            <w:pPr>
              <w:pStyle w:val="GlossEng"/>
              <w:rPr>
                <w:rStyle w:val="ChSmallCaps"/>
              </w:rPr>
            </w:pPr>
            <w:r w:rsidRPr="0099608C">
              <w:rPr>
                <w:rStyle w:val="ChSmallCaps"/>
              </w:rPr>
              <w:t>3pl</w:t>
            </w:r>
          </w:p>
        </w:tc>
        <w:tc>
          <w:tcPr>
            <w:tcW w:w="516" w:type="dxa"/>
            <w:shd w:val="clear" w:color="auto" w:fill="auto"/>
          </w:tcPr>
          <w:p w14:paraId="3CA9F2D8" w14:textId="77777777" w:rsidR="00D23CCD" w:rsidRPr="00913A62" w:rsidRDefault="00D23CCD" w:rsidP="00D23CCD">
            <w:pPr>
              <w:pStyle w:val="GlossEng"/>
            </w:pPr>
            <w:r w:rsidRPr="00913A62">
              <w:t>give</w:t>
            </w:r>
          </w:p>
        </w:tc>
        <w:tc>
          <w:tcPr>
            <w:tcW w:w="473" w:type="dxa"/>
            <w:shd w:val="clear" w:color="auto" w:fill="auto"/>
          </w:tcPr>
          <w:p w14:paraId="5ED616D8" w14:textId="77777777" w:rsidR="00D23CCD" w:rsidRPr="0099608C" w:rsidRDefault="00D23CCD" w:rsidP="00D23CCD">
            <w:pPr>
              <w:pStyle w:val="GlossEng"/>
              <w:rPr>
                <w:rStyle w:val="ChSmallCaps"/>
              </w:rPr>
            </w:pPr>
            <w:r w:rsidRPr="0099608C">
              <w:rPr>
                <w:rStyle w:val="ChSmallCaps"/>
              </w:rPr>
              <w:t>3sg</w:t>
            </w:r>
          </w:p>
        </w:tc>
        <w:tc>
          <w:tcPr>
            <w:tcW w:w="904" w:type="dxa"/>
            <w:shd w:val="clear" w:color="auto" w:fill="auto"/>
          </w:tcPr>
          <w:p w14:paraId="56373628" w14:textId="77777777" w:rsidR="00D23CCD" w:rsidRPr="00913A62" w:rsidRDefault="00D23CCD" w:rsidP="00D23CCD">
            <w:pPr>
              <w:pStyle w:val="GlossEng"/>
            </w:pPr>
            <w:r w:rsidRPr="00913A62">
              <w:t>flashlight</w:t>
            </w:r>
          </w:p>
        </w:tc>
        <w:tc>
          <w:tcPr>
            <w:tcW w:w="516" w:type="dxa"/>
            <w:shd w:val="clear" w:color="auto" w:fill="auto"/>
          </w:tcPr>
          <w:p w14:paraId="1F2586A2" w14:textId="77777777" w:rsidR="00D23CCD" w:rsidRPr="00913A62" w:rsidRDefault="00D23CCD" w:rsidP="00D23CCD">
            <w:pPr>
              <w:pStyle w:val="GlossEng"/>
            </w:pPr>
            <w:r w:rsidRPr="00913A62">
              <w:t>give</w:t>
            </w:r>
          </w:p>
        </w:tc>
        <w:tc>
          <w:tcPr>
            <w:tcW w:w="936" w:type="dxa"/>
            <w:shd w:val="clear" w:color="auto" w:fill="auto"/>
          </w:tcPr>
          <w:p w14:paraId="7DAAB01E" w14:textId="77777777" w:rsidR="00D23CCD" w:rsidRPr="00913A62" w:rsidRDefault="00D23CCD" w:rsidP="00D23CCD">
            <w:pPr>
              <w:pStyle w:val="GlossEng"/>
            </w:pPr>
            <w:r w:rsidRPr="00913A62">
              <w:t>flashlight</w:t>
            </w:r>
          </w:p>
        </w:tc>
        <w:tc>
          <w:tcPr>
            <w:tcW w:w="497" w:type="dxa"/>
            <w:shd w:val="clear" w:color="auto" w:fill="auto"/>
          </w:tcPr>
          <w:p w14:paraId="183362BE" w14:textId="77777777" w:rsidR="00D23CCD" w:rsidRPr="0099608C" w:rsidRDefault="00D23CCD" w:rsidP="00D23CCD">
            <w:pPr>
              <w:pStyle w:val="GlossEng"/>
              <w:rPr>
                <w:rStyle w:val="ChSmallCaps"/>
              </w:rPr>
            </w:pPr>
            <w:r w:rsidRPr="0099608C">
              <w:rPr>
                <w:rStyle w:val="ChSmallCaps"/>
              </w:rPr>
              <w:t>3pl</w:t>
            </w:r>
          </w:p>
        </w:tc>
        <w:tc>
          <w:tcPr>
            <w:tcW w:w="516" w:type="dxa"/>
            <w:shd w:val="clear" w:color="auto" w:fill="auto"/>
          </w:tcPr>
          <w:p w14:paraId="065FBF9C" w14:textId="77777777" w:rsidR="00D23CCD" w:rsidRPr="00913A62" w:rsidRDefault="00D23CCD" w:rsidP="00D23CCD">
            <w:pPr>
              <w:pStyle w:val="GlossEng"/>
            </w:pPr>
            <w:r w:rsidRPr="00913A62">
              <w:t>give</w:t>
            </w:r>
          </w:p>
        </w:tc>
        <w:tc>
          <w:tcPr>
            <w:tcW w:w="360" w:type="dxa"/>
            <w:shd w:val="clear" w:color="auto" w:fill="auto"/>
          </w:tcPr>
          <w:p w14:paraId="22467A12" w14:textId="38C91A6E" w:rsidR="00D23CCD" w:rsidRPr="00913A62" w:rsidRDefault="00D23CCD" w:rsidP="00D23CCD">
            <w:pPr>
              <w:pStyle w:val="GlossEng"/>
            </w:pPr>
          </w:p>
        </w:tc>
      </w:tr>
    </w:tbl>
    <w:p w14:paraId="35334972" w14:textId="308FA912" w:rsidR="00140A47" w:rsidRPr="00913A62" w:rsidRDefault="00B7093A" w:rsidP="00706CD2">
      <w:pPr>
        <w:pStyle w:val="FreeTranslEng15pt"/>
      </w:pPr>
      <w:r>
        <w:t>‘</w:t>
      </w:r>
      <w:r w:rsidR="00140A47" w:rsidRPr="00913A62">
        <w:rPr>
          <w:rStyle w:val="ChBlueBold"/>
        </w:rPr>
        <w:t>now</w:t>
      </w:r>
      <w:r w:rsidR="00140A47" w:rsidRPr="00913A62">
        <w:t xml:space="preserve"> they give him a </w:t>
      </w:r>
      <w:r w:rsidR="00140A47" w:rsidRPr="00913A62">
        <w:rPr>
          <w:rStyle w:val="ChBlueBold"/>
        </w:rPr>
        <w:t>flashlight</w:t>
      </w:r>
      <w:r w:rsidR="00140A47" w:rsidRPr="00913A62">
        <w:t xml:space="preserve">, (having) given (him) a </w:t>
      </w:r>
      <w:r w:rsidR="00140A47" w:rsidRPr="00913A62">
        <w:rPr>
          <w:rStyle w:val="ChBlueBold"/>
        </w:rPr>
        <w:t>flashlight</w:t>
      </w:r>
      <w:r w:rsidR="00140A47" w:rsidRPr="00913A62">
        <w:t xml:space="preserve"> they give (him) </w:t>
      </w:r>
      <w:r w:rsidR="00706CD2">
        <w:t>…</w:t>
      </w:r>
      <w:r>
        <w:t>’</w:t>
      </w:r>
      <w:r w:rsidR="00140A47" w:rsidRPr="00913A62">
        <w:t xml:space="preserve"> </w:t>
      </w:r>
      <w:r w:rsidR="00140A47" w:rsidRPr="00913A62">
        <w:rPr>
          <w:rStyle w:val="ExampleSource"/>
        </w:rPr>
        <w:t>[081108-003-JR.0002]</w:t>
      </w:r>
    </w:p>
    <w:p w14:paraId="0B957741" w14:textId="77777777" w:rsidR="00140A47" w:rsidRPr="00913A62" w:rsidRDefault="00140A47" w:rsidP="00140A47">
      <w:pPr>
        <w:pStyle w:val="Heading4"/>
      </w:pPr>
      <w:bookmarkStart w:id="918" w:name="_Ref338493249"/>
      <w:r w:rsidRPr="00913A62">
        <w:t>Palatalization</w:t>
      </w:r>
      <w:bookmarkEnd w:id="918"/>
    </w:p>
    <w:p w14:paraId="000CAE1E" w14:textId="6E0E98B3" w:rsidR="005C681A" w:rsidRDefault="00140A47" w:rsidP="00D05EA5">
      <w:pPr>
        <w:pStyle w:val="Body0000after115pt"/>
      </w:pPr>
      <w:r w:rsidRPr="00913A62">
        <w:t>Palatalization of /</w:t>
      </w:r>
      <w:r w:rsidRPr="00913A62">
        <w:rPr>
          <w:rStyle w:val="ChCharisSIL"/>
        </w:rPr>
        <w:t>s</w:t>
      </w:r>
      <w:r w:rsidRPr="00913A62">
        <w:t xml:space="preserve">/ is rare. It occurs only in </w:t>
      </w:r>
      <w:r w:rsidR="007C3609">
        <w:t xml:space="preserve">lexical roots </w:t>
      </w:r>
      <w:r w:rsidRPr="00913A62">
        <w:t>with a /</w:t>
      </w:r>
      <w:r w:rsidRPr="00913A62">
        <w:rPr>
          <w:rStyle w:val="ChCharisSIL"/>
        </w:rPr>
        <w:t>si.</w:t>
      </w:r>
      <w:r w:rsidRPr="00913A62">
        <w:t>V/ sequence, i</w:t>
      </w:r>
      <w:r w:rsidR="009339BA">
        <w:t xml:space="preserve">f this </w:t>
      </w:r>
      <w:r w:rsidR="007C3609">
        <w:t xml:space="preserve">root has </w:t>
      </w:r>
      <w:r w:rsidR="009339BA">
        <w:t>three or</w:t>
      </w:r>
      <w:r w:rsidRPr="00913A62">
        <w:t xml:space="preserve"> more syllables and if the syllable containing /s/ is unstressed. The palatalization of /</w:t>
      </w:r>
      <w:r w:rsidRPr="00913A62">
        <w:rPr>
          <w:rStyle w:val="ChCharisSIL"/>
        </w:rPr>
        <w:t>s</w:t>
      </w:r>
      <w:r w:rsidRPr="00913A62">
        <w:t>/ co-occurs with the elision of the close front vowel /</w:t>
      </w:r>
      <w:r w:rsidRPr="00913A62">
        <w:rPr>
          <w:rStyle w:val="ChCharisSIL"/>
        </w:rPr>
        <w:t>i</w:t>
      </w:r>
      <w:r w:rsidRPr="00913A62">
        <w:t xml:space="preserve">/, which reduces the number of syllables by one, as illustrated in </w:t>
      </w:r>
      <w:r w:rsidRPr="00913A62">
        <w:fldChar w:fldCharType="begin"/>
      </w:r>
      <w:r w:rsidRPr="00913A62">
        <w:instrText xml:space="preserve"> REF _Ref338496606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8</w:t>
      </w:r>
      <w:r w:rsidRPr="00913A62">
        <w:fldChar w:fldCharType="end"/>
      </w:r>
      <w:r w:rsidRPr="00913A62">
        <w:t>. Hence, /</w:t>
      </w:r>
      <w:r w:rsidRPr="00913A62">
        <w:rPr>
          <w:rStyle w:val="ChCharisSIL"/>
        </w:rPr>
        <w:t>si.</w:t>
      </w:r>
      <w:r w:rsidRPr="00913A62">
        <w:t>V/ is realized as [</w:t>
      </w:r>
      <w:r w:rsidRPr="00913A62">
        <w:rPr>
          <w:rStyle w:val="ChCharisSIL"/>
        </w:rPr>
        <w:t>sʲ</w:t>
      </w:r>
      <w:r w:rsidRPr="00913A62">
        <w:t>V]. Attested is one polysyllabic lexical root with a /</w:t>
      </w:r>
      <w:r w:rsidRPr="00913A62">
        <w:rPr>
          <w:rStyle w:val="ChCharisSIL"/>
        </w:rPr>
        <w:t>si.</w:t>
      </w:r>
      <w:r w:rsidRPr="00913A62">
        <w:t>V/ se</w:t>
      </w:r>
      <w:r w:rsidR="007C3609">
        <w:t>quence, the high frequency item</w:t>
      </w:r>
      <w:r w:rsidRPr="00913A62">
        <w:t xml:space="preserve"> </w:t>
      </w:r>
      <w:r w:rsidRPr="00913A62">
        <w:rPr>
          <w:rStyle w:val="ChItalBold"/>
        </w:rPr>
        <w:t>siapa</w:t>
      </w:r>
      <w:r w:rsidRPr="00913A62">
        <w:t xml:space="preserve"> </w:t>
      </w:r>
      <w:r w:rsidR="00B7093A">
        <w:t>‘</w:t>
      </w:r>
      <w:r w:rsidRPr="00913A62">
        <w:t>who</w:t>
      </w:r>
      <w:r w:rsidR="00B7093A">
        <w:t>’</w:t>
      </w:r>
      <w:r w:rsidR="005C681A">
        <w:t xml:space="preserve">. </w:t>
      </w:r>
      <w:r w:rsidRPr="00913A62">
        <w:t xml:space="preserve">In </w:t>
      </w:r>
      <w:r w:rsidR="00D247CF">
        <w:t xml:space="preserve">lexical </w:t>
      </w:r>
      <w:r w:rsidRPr="00913A62">
        <w:t>roots with a /</w:t>
      </w:r>
      <w:r w:rsidRPr="00913A62">
        <w:rPr>
          <w:rStyle w:val="ChCharisSIL"/>
        </w:rPr>
        <w:t>si.</w:t>
      </w:r>
      <w:r w:rsidRPr="00913A62">
        <w:t xml:space="preserve">V/ sequence in which the syllable containing /s/ is stressed, palatalization of the fricative </w:t>
      </w:r>
      <w:r w:rsidR="008D5AE2">
        <w:rPr>
          <w:lang w:eastAsia="en-US"/>
        </w:rPr>
        <w:t>is unattested</w:t>
      </w:r>
      <w:r w:rsidRPr="00913A62">
        <w:t xml:space="preserve">. Attested are </w:t>
      </w:r>
      <w:r w:rsidR="005C681A">
        <w:t xml:space="preserve">the three </w:t>
      </w:r>
      <w:r w:rsidRPr="00913A62">
        <w:t>lexical roots</w:t>
      </w:r>
      <w:r w:rsidR="005C681A">
        <w:t xml:space="preserve"> listed in </w:t>
      </w:r>
      <w:r w:rsidR="005C681A" w:rsidRPr="00913A62">
        <w:fldChar w:fldCharType="begin"/>
      </w:r>
      <w:r w:rsidR="005C681A" w:rsidRPr="00913A62">
        <w:instrText xml:space="preserve"> REF _Ref338496606 \h </w:instrText>
      </w:r>
      <w:r w:rsidR="005C681A">
        <w:instrText xml:space="preserve"> \* MERGEFORMAT </w:instrText>
      </w:r>
      <w:r w:rsidR="005C681A" w:rsidRPr="00913A62">
        <w:fldChar w:fldCharType="separate"/>
      </w:r>
      <w:r w:rsidR="00154D81" w:rsidRPr="00913A62">
        <w:t xml:space="preserve">Table </w:t>
      </w:r>
      <w:r w:rsidR="00154D81">
        <w:rPr>
          <w:noProof/>
          <w:cs/>
        </w:rPr>
        <w:t>‎</w:t>
      </w:r>
      <w:r w:rsidR="00154D81">
        <w:rPr>
          <w:noProof/>
        </w:rPr>
        <w:t>2.18</w:t>
      </w:r>
      <w:r w:rsidR="005C681A" w:rsidRPr="00913A62">
        <w:fldChar w:fldCharType="end"/>
      </w:r>
      <w:r w:rsidR="005C681A">
        <w:t xml:space="preserve">, </w:t>
      </w:r>
      <w:r w:rsidRPr="00913A62">
        <w:t>all of which are disyllabic</w:t>
      </w:r>
      <w:r w:rsidR="005C681A">
        <w:t xml:space="preserve">: </w:t>
      </w:r>
      <w:r w:rsidR="005C681A" w:rsidRPr="005C681A">
        <w:rPr>
          <w:rStyle w:val="ChItalBold"/>
        </w:rPr>
        <w:t>sial</w:t>
      </w:r>
      <w:r w:rsidR="005C681A">
        <w:t xml:space="preserve"> </w:t>
      </w:r>
      <w:r w:rsidR="00B7093A">
        <w:t>‘</w:t>
      </w:r>
      <w:r w:rsidR="005C681A">
        <w:t>be unfortunate</w:t>
      </w:r>
      <w:r w:rsidR="00B7093A">
        <w:t>’</w:t>
      </w:r>
      <w:r w:rsidR="005C681A">
        <w:t xml:space="preserve">, </w:t>
      </w:r>
      <w:r w:rsidR="005C681A" w:rsidRPr="005C681A">
        <w:rPr>
          <w:rStyle w:val="ChItalBold"/>
        </w:rPr>
        <w:t>siang</w:t>
      </w:r>
      <w:r w:rsidR="005C681A">
        <w:t xml:space="preserve"> </w:t>
      </w:r>
      <w:r w:rsidR="00B7093A">
        <w:t>‘</w:t>
      </w:r>
      <w:r w:rsidR="005C681A">
        <w:t>midday</w:t>
      </w:r>
      <w:r w:rsidR="00B7093A">
        <w:t>’</w:t>
      </w:r>
      <w:r w:rsidR="005C681A">
        <w:t xml:space="preserve">, and </w:t>
      </w:r>
      <w:r w:rsidR="005C681A" w:rsidRPr="005C681A">
        <w:rPr>
          <w:rStyle w:val="ChItalBold"/>
        </w:rPr>
        <w:t>siap</w:t>
      </w:r>
      <w:r w:rsidR="005C681A">
        <w:t xml:space="preserve"> </w:t>
      </w:r>
      <w:r w:rsidR="00B7093A">
        <w:t>‘</w:t>
      </w:r>
      <w:r w:rsidR="005C681A">
        <w:t>be ready</w:t>
      </w:r>
      <w:r w:rsidR="00B7093A">
        <w:t>’</w:t>
      </w:r>
      <w:r w:rsidR="005C681A">
        <w:t>.</w:t>
      </w:r>
    </w:p>
    <w:p w14:paraId="01805C8A" w14:textId="5CA79784" w:rsidR="00140A47" w:rsidRPr="00913A62" w:rsidRDefault="00140A47" w:rsidP="00D05EA5">
      <w:pPr>
        <w:pStyle w:val="Body0500after115pt"/>
      </w:pPr>
      <w:r w:rsidRPr="00913A62">
        <w:t>This lack of assimilation in stressed syllables does, however, also apply to lexical items with more than two syllables, as evidenced by three polysyllabic loan words, presented in §</w:t>
      </w:r>
      <w:r w:rsidRPr="00913A62">
        <w:fldChar w:fldCharType="begin"/>
      </w:r>
      <w:r w:rsidRPr="00913A62">
        <w:instrText xml:space="preserve"> REF _Ref338492499 \w \h </w:instrText>
      </w:r>
      <w:r>
        <w:instrText xml:space="preserve"> \* MERGEFORMAT </w:instrText>
      </w:r>
      <w:r w:rsidRPr="00913A62">
        <w:fldChar w:fldCharType="separate"/>
      </w:r>
      <w:r w:rsidR="00154D81">
        <w:rPr>
          <w:cs/>
        </w:rPr>
        <w:t>‎</w:t>
      </w:r>
      <w:r w:rsidR="00154D81">
        <w:t>2.5.2.3</w:t>
      </w:r>
      <w:r w:rsidRPr="00913A62">
        <w:fldChar w:fldCharType="end"/>
      </w:r>
      <w:r w:rsidRPr="00913A62">
        <w:t>. The occurrence of /</w:t>
      </w:r>
      <w:r w:rsidRPr="00913A62">
        <w:rPr>
          <w:rStyle w:val="ChCharisSIL"/>
        </w:rPr>
        <w:t>s</w:t>
      </w:r>
      <w:r w:rsidRPr="00913A62">
        <w:t>/ in a /</w:t>
      </w:r>
      <w:r w:rsidRPr="00913A62">
        <w:rPr>
          <w:rStyle w:val="ChCharisSIL"/>
        </w:rPr>
        <w:t>si.</w:t>
      </w:r>
      <w:r w:rsidRPr="00913A62">
        <w:t>V/ sequence together with the stress pattern of the respective lexical item does not, however, condition the palatalization of the fricative</w:t>
      </w:r>
      <w:r w:rsidR="00B72A52">
        <w:t>. This is evidenced by the fact</w:t>
      </w:r>
      <w:r w:rsidRPr="00913A62">
        <w:t xml:space="preserve"> that </w:t>
      </w:r>
      <w:r w:rsidRPr="00913A62">
        <w:rPr>
          <w:rStyle w:val="ChItalBold"/>
        </w:rPr>
        <w:t>siapa</w:t>
      </w:r>
      <w:r w:rsidRPr="00913A62">
        <w:t xml:space="preserve"> </w:t>
      </w:r>
      <w:r w:rsidR="00B7093A">
        <w:t>‘</w:t>
      </w:r>
      <w:r w:rsidRPr="00913A62">
        <w:t>who</w:t>
      </w:r>
      <w:r w:rsidR="00B7093A">
        <w:t>’</w:t>
      </w:r>
      <w:r w:rsidRPr="00913A62">
        <w:t xml:space="preserve"> is realized quite commonly without palatalization: [</w:t>
      </w:r>
      <w:r w:rsidRPr="00913A62">
        <w:rPr>
          <w:rStyle w:val="ChCharisSIL"/>
        </w:rPr>
        <w:t>ˈsa.pa</w:t>
      </w:r>
      <w:r w:rsidRPr="00913A62">
        <w:t>].</w:t>
      </w:r>
    </w:p>
    <w:p w14:paraId="346AD0FC" w14:textId="4F6744F4" w:rsidR="00140A47" w:rsidRPr="00913A62" w:rsidRDefault="00140A47" w:rsidP="00D05EA5">
      <w:pPr>
        <w:pStyle w:val="Body0505after115pt"/>
      </w:pPr>
      <w:r w:rsidRPr="00913A62">
        <w:t xml:space="preserve">The frequency counts in </w:t>
      </w:r>
      <w:r w:rsidRPr="00913A62">
        <w:fldChar w:fldCharType="begin"/>
      </w:r>
      <w:r w:rsidRPr="00913A62">
        <w:instrText xml:space="preserve"> REF _Ref338496606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18</w:t>
      </w:r>
      <w:r w:rsidRPr="00913A62">
        <w:fldChar w:fldCharType="end"/>
      </w:r>
      <w:r w:rsidRPr="00913A62">
        <w:t xml:space="preserve"> are based on the broad transcription of the entire 16-hour corpus (16-</w:t>
      </w:r>
      <w:r w:rsidRPr="0099608C">
        <w:rPr>
          <w:rStyle w:val="ChSmallCaps"/>
        </w:rPr>
        <w:t>h-c</w:t>
      </w:r>
      <w:r w:rsidRPr="00913A62">
        <w:t>) and the more thoroughly transcribed 150-minute extract (150-</w:t>
      </w:r>
      <w:r w:rsidRPr="0099608C">
        <w:rPr>
          <w:rStyle w:val="ChSmallCaps"/>
        </w:rPr>
        <w:t>m-</w:t>
      </w:r>
      <w:r w:rsidR="00FF7180">
        <w:rPr>
          <w:rStyle w:val="ChSmallCaps"/>
        </w:rPr>
        <w:t>c</w:t>
      </w:r>
      <w:r w:rsidRPr="00913A62">
        <w:t>) of the corpus.</w:t>
      </w:r>
      <w:r w:rsidRPr="00913A62">
        <w:rPr>
          <w:rStyle w:val="FootnoteReference"/>
        </w:rPr>
        <w:footnoteReference w:id="72"/>
      </w:r>
    </w:p>
    <w:p w14:paraId="00E0132F" w14:textId="77777777" w:rsidR="00140A47" w:rsidRPr="00913A62" w:rsidRDefault="00140A47" w:rsidP="00D43E1D">
      <w:pPr>
        <w:pStyle w:val="Caption"/>
      </w:pPr>
      <w:bookmarkStart w:id="919" w:name="_Ref338496606"/>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18</w:t>
        </w:r>
      </w:fldSimple>
      <w:bookmarkEnd w:id="919"/>
      <w:r w:rsidRPr="00913A62">
        <w:t>:</w:t>
      </w:r>
      <w:r w:rsidRPr="00913A62">
        <w:tab/>
        <w:t>Palatalization of the alveolar fricative in loan words</w:t>
      </w:r>
    </w:p>
    <w:tbl>
      <w:tblPr>
        <w:tblW w:w="6691" w:type="dxa"/>
        <w:tblInd w:w="170" w:type="dxa"/>
        <w:tblBorders>
          <w:top w:val="single" w:sz="4" w:space="0" w:color="auto"/>
          <w:bottom w:val="single" w:sz="4" w:space="0" w:color="auto"/>
        </w:tblBorders>
        <w:tblLayout w:type="fixed"/>
        <w:tblLook w:val="01E0" w:firstRow="1" w:lastRow="1" w:firstColumn="1" w:lastColumn="1" w:noHBand="0" w:noVBand="0"/>
      </w:tblPr>
      <w:tblGrid>
        <w:gridCol w:w="1361"/>
        <w:gridCol w:w="907"/>
        <w:gridCol w:w="1531"/>
        <w:gridCol w:w="1134"/>
        <w:gridCol w:w="851"/>
        <w:gridCol w:w="907"/>
      </w:tblGrid>
      <w:tr w:rsidR="00AC23C4" w:rsidRPr="00AC23C4" w14:paraId="456E9F35" w14:textId="77777777" w:rsidTr="00484C7C">
        <w:trPr>
          <w:tblHeader/>
        </w:trPr>
        <w:tc>
          <w:tcPr>
            <w:tcW w:w="1361" w:type="dxa"/>
            <w:tcBorders>
              <w:bottom w:val="nil"/>
            </w:tcBorders>
            <w:shd w:val="clear" w:color="auto" w:fill="auto"/>
          </w:tcPr>
          <w:p w14:paraId="2F4C9A63" w14:textId="77777777" w:rsidR="00140A47" w:rsidRPr="00913A62" w:rsidRDefault="00140A47" w:rsidP="00140A47">
            <w:pPr>
              <w:pStyle w:val="TableHd"/>
            </w:pPr>
            <w:r w:rsidRPr="00913A62">
              <w:t>Stress</w:t>
            </w:r>
          </w:p>
        </w:tc>
        <w:tc>
          <w:tcPr>
            <w:tcW w:w="907" w:type="dxa"/>
            <w:tcBorders>
              <w:bottom w:val="nil"/>
            </w:tcBorders>
            <w:shd w:val="clear" w:color="auto" w:fill="auto"/>
          </w:tcPr>
          <w:p w14:paraId="28CB972B" w14:textId="77777777" w:rsidR="00140A47" w:rsidRPr="00913A62" w:rsidRDefault="00140A47" w:rsidP="00140A47">
            <w:pPr>
              <w:pStyle w:val="TableHd"/>
            </w:pPr>
            <w:r w:rsidRPr="00913A62">
              <w:t>Orthogr.</w:t>
            </w:r>
          </w:p>
        </w:tc>
        <w:tc>
          <w:tcPr>
            <w:tcW w:w="1531" w:type="dxa"/>
            <w:tcBorders>
              <w:bottom w:val="nil"/>
            </w:tcBorders>
            <w:shd w:val="clear" w:color="auto" w:fill="auto"/>
          </w:tcPr>
          <w:p w14:paraId="25730B60" w14:textId="77777777" w:rsidR="00140A47" w:rsidRPr="00913A62" w:rsidRDefault="00140A47" w:rsidP="00140A47">
            <w:pPr>
              <w:pStyle w:val="TableHd"/>
            </w:pPr>
            <w:r w:rsidRPr="00913A62">
              <w:t>Gloss</w:t>
            </w:r>
          </w:p>
        </w:tc>
        <w:tc>
          <w:tcPr>
            <w:tcW w:w="1134" w:type="dxa"/>
            <w:tcBorders>
              <w:bottom w:val="nil"/>
            </w:tcBorders>
            <w:shd w:val="clear" w:color="auto" w:fill="auto"/>
          </w:tcPr>
          <w:p w14:paraId="49882D4A" w14:textId="77777777" w:rsidR="00140A47" w:rsidRPr="00913A62" w:rsidRDefault="00140A47" w:rsidP="00140A47">
            <w:pPr>
              <w:pStyle w:val="TableHd"/>
            </w:pPr>
            <w:r w:rsidRPr="00913A62">
              <w:t>Realization</w:t>
            </w:r>
          </w:p>
        </w:tc>
        <w:tc>
          <w:tcPr>
            <w:tcW w:w="851" w:type="dxa"/>
            <w:tcBorders>
              <w:bottom w:val="nil"/>
            </w:tcBorders>
            <w:shd w:val="clear" w:color="auto" w:fill="auto"/>
          </w:tcPr>
          <w:p w14:paraId="083E560D" w14:textId="77777777" w:rsidR="00140A47" w:rsidRPr="00913A62" w:rsidRDefault="00140A47" w:rsidP="00140A47">
            <w:pPr>
              <w:pStyle w:val="TableHd"/>
            </w:pPr>
            <w:r w:rsidRPr="00913A62">
              <w:t>Freq.</w:t>
            </w:r>
          </w:p>
        </w:tc>
        <w:tc>
          <w:tcPr>
            <w:tcW w:w="907" w:type="dxa"/>
            <w:tcBorders>
              <w:bottom w:val="nil"/>
            </w:tcBorders>
            <w:shd w:val="clear" w:color="auto" w:fill="auto"/>
          </w:tcPr>
          <w:p w14:paraId="5A77EA91" w14:textId="77777777" w:rsidR="00140A47" w:rsidRPr="00913A62" w:rsidRDefault="00140A47" w:rsidP="00140A47">
            <w:pPr>
              <w:pStyle w:val="TableHd"/>
            </w:pPr>
            <w:r w:rsidRPr="00913A62">
              <w:t>Freq.</w:t>
            </w:r>
          </w:p>
        </w:tc>
      </w:tr>
      <w:tr w:rsidR="00AC23C4" w:rsidRPr="00913A62" w14:paraId="158F9D64" w14:textId="77777777" w:rsidTr="00484C7C">
        <w:trPr>
          <w:tblHeader/>
        </w:trPr>
        <w:tc>
          <w:tcPr>
            <w:tcW w:w="1361" w:type="dxa"/>
            <w:tcBorders>
              <w:top w:val="nil"/>
              <w:bottom w:val="single" w:sz="4" w:space="0" w:color="auto"/>
            </w:tcBorders>
            <w:shd w:val="clear" w:color="auto" w:fill="auto"/>
          </w:tcPr>
          <w:p w14:paraId="3FDE88A0" w14:textId="77777777" w:rsidR="00140A47" w:rsidRPr="00913A62" w:rsidRDefault="00140A47" w:rsidP="00140A47">
            <w:pPr>
              <w:pStyle w:val="TableCell0-2Center"/>
            </w:pPr>
          </w:p>
        </w:tc>
        <w:tc>
          <w:tcPr>
            <w:tcW w:w="907" w:type="dxa"/>
            <w:tcBorders>
              <w:top w:val="nil"/>
              <w:bottom w:val="single" w:sz="4" w:space="0" w:color="auto"/>
            </w:tcBorders>
            <w:shd w:val="clear" w:color="auto" w:fill="auto"/>
          </w:tcPr>
          <w:p w14:paraId="572C29D5" w14:textId="77777777" w:rsidR="00140A47" w:rsidRPr="00913A62" w:rsidRDefault="00140A47" w:rsidP="00140A47">
            <w:pPr>
              <w:pStyle w:val="TableCell0-2Center"/>
            </w:pPr>
          </w:p>
        </w:tc>
        <w:tc>
          <w:tcPr>
            <w:tcW w:w="1531" w:type="dxa"/>
            <w:tcBorders>
              <w:top w:val="nil"/>
              <w:bottom w:val="single" w:sz="4" w:space="0" w:color="auto"/>
            </w:tcBorders>
            <w:shd w:val="clear" w:color="auto" w:fill="auto"/>
          </w:tcPr>
          <w:p w14:paraId="544DA3B3" w14:textId="77777777" w:rsidR="00140A47" w:rsidRPr="00913A62" w:rsidRDefault="00140A47" w:rsidP="00140A47">
            <w:pPr>
              <w:pStyle w:val="TableCell0-2Center"/>
            </w:pPr>
          </w:p>
        </w:tc>
        <w:tc>
          <w:tcPr>
            <w:tcW w:w="1134" w:type="dxa"/>
            <w:tcBorders>
              <w:top w:val="nil"/>
              <w:bottom w:val="single" w:sz="4" w:space="0" w:color="auto"/>
            </w:tcBorders>
            <w:shd w:val="clear" w:color="auto" w:fill="auto"/>
          </w:tcPr>
          <w:p w14:paraId="418DE344" w14:textId="77777777" w:rsidR="00140A47" w:rsidRPr="00913A62" w:rsidRDefault="00140A47" w:rsidP="00140A47">
            <w:pPr>
              <w:pStyle w:val="TableCell0-2Center"/>
            </w:pPr>
          </w:p>
        </w:tc>
        <w:tc>
          <w:tcPr>
            <w:tcW w:w="851" w:type="dxa"/>
            <w:tcBorders>
              <w:top w:val="nil"/>
              <w:bottom w:val="single" w:sz="4" w:space="0" w:color="auto"/>
            </w:tcBorders>
            <w:shd w:val="clear" w:color="auto" w:fill="auto"/>
          </w:tcPr>
          <w:p w14:paraId="7B548E5A" w14:textId="77777777" w:rsidR="00140A47" w:rsidRPr="00913A62" w:rsidRDefault="00140A47" w:rsidP="00140A47">
            <w:pPr>
              <w:pStyle w:val="TableCell0-2Center"/>
            </w:pPr>
            <w:r w:rsidRPr="00913A62">
              <w:t>16-</w:t>
            </w:r>
            <w:r w:rsidRPr="0099608C">
              <w:rPr>
                <w:rStyle w:val="ChSmallCaps"/>
              </w:rPr>
              <w:t>h-c</w:t>
            </w:r>
          </w:p>
        </w:tc>
        <w:tc>
          <w:tcPr>
            <w:tcW w:w="907" w:type="dxa"/>
            <w:tcBorders>
              <w:top w:val="nil"/>
              <w:bottom w:val="single" w:sz="4" w:space="0" w:color="auto"/>
            </w:tcBorders>
            <w:shd w:val="clear" w:color="auto" w:fill="auto"/>
          </w:tcPr>
          <w:p w14:paraId="75E60D0D" w14:textId="77777777" w:rsidR="00140A47" w:rsidRPr="00913A62" w:rsidRDefault="00140A47" w:rsidP="00140A47">
            <w:pPr>
              <w:pStyle w:val="TableCell0-2Center"/>
            </w:pPr>
            <w:r w:rsidRPr="00913A62">
              <w:t>150-</w:t>
            </w:r>
            <w:r w:rsidRPr="0099608C">
              <w:rPr>
                <w:rStyle w:val="ChSmallCaps"/>
              </w:rPr>
              <w:t>m-</w:t>
            </w:r>
            <w:r w:rsidR="00FF7180">
              <w:rPr>
                <w:rStyle w:val="ChSmallCaps"/>
              </w:rPr>
              <w:t>c</w:t>
            </w:r>
          </w:p>
        </w:tc>
      </w:tr>
      <w:tr w:rsidR="00AC23C4" w:rsidRPr="00913A62" w14:paraId="797B1FEB" w14:textId="77777777" w:rsidTr="00484C7C">
        <w:tc>
          <w:tcPr>
            <w:tcW w:w="1361" w:type="dxa"/>
            <w:tcBorders>
              <w:top w:val="single" w:sz="4" w:space="0" w:color="auto"/>
            </w:tcBorders>
            <w:shd w:val="clear" w:color="auto" w:fill="auto"/>
          </w:tcPr>
          <w:p w14:paraId="4195CDEF" w14:textId="77777777" w:rsidR="00140A47" w:rsidRPr="00913A62" w:rsidRDefault="00140A47" w:rsidP="00703ABE">
            <w:pPr>
              <w:pStyle w:val="TableCell2-2115pt"/>
            </w:pPr>
            <w:r w:rsidRPr="00913A62">
              <w:t>/</w:t>
            </w:r>
            <w:r w:rsidRPr="00913A62">
              <w:rPr>
                <w:rStyle w:val="ChCharisSIL"/>
              </w:rPr>
              <w:t>si</w:t>
            </w:r>
            <w:r w:rsidRPr="00913A62">
              <w:t>/ unstressed</w:t>
            </w:r>
          </w:p>
        </w:tc>
        <w:tc>
          <w:tcPr>
            <w:tcW w:w="907" w:type="dxa"/>
            <w:tcBorders>
              <w:top w:val="single" w:sz="4" w:space="0" w:color="auto"/>
            </w:tcBorders>
            <w:shd w:val="clear" w:color="auto" w:fill="auto"/>
          </w:tcPr>
          <w:p w14:paraId="2B0A240A" w14:textId="77777777" w:rsidR="00140A47" w:rsidRPr="00913A62" w:rsidRDefault="00140A47" w:rsidP="00703ABE">
            <w:pPr>
              <w:pStyle w:val="TableCell2-2115pt"/>
              <w:rPr>
                <w:rStyle w:val="ChItalBold"/>
              </w:rPr>
            </w:pPr>
            <w:r w:rsidRPr="00913A62">
              <w:rPr>
                <w:rStyle w:val="ChItalBold"/>
              </w:rPr>
              <w:t>siapa</w:t>
            </w:r>
          </w:p>
        </w:tc>
        <w:tc>
          <w:tcPr>
            <w:tcW w:w="1531" w:type="dxa"/>
            <w:tcBorders>
              <w:top w:val="single" w:sz="4" w:space="0" w:color="auto"/>
            </w:tcBorders>
            <w:shd w:val="clear" w:color="auto" w:fill="auto"/>
          </w:tcPr>
          <w:p w14:paraId="3F1561C9" w14:textId="19C66198" w:rsidR="00140A47" w:rsidRPr="00913A62" w:rsidRDefault="00B7093A" w:rsidP="00703ABE">
            <w:pPr>
              <w:pStyle w:val="TableCell2-2115pt"/>
            </w:pPr>
            <w:r>
              <w:t>‘</w:t>
            </w:r>
            <w:r w:rsidR="00140A47" w:rsidRPr="00913A62">
              <w:t>who</w:t>
            </w:r>
            <w:r>
              <w:t>’</w:t>
            </w:r>
          </w:p>
        </w:tc>
        <w:tc>
          <w:tcPr>
            <w:tcW w:w="1134" w:type="dxa"/>
            <w:tcBorders>
              <w:top w:val="single" w:sz="4" w:space="0" w:color="auto"/>
            </w:tcBorders>
            <w:shd w:val="clear" w:color="auto" w:fill="auto"/>
          </w:tcPr>
          <w:p w14:paraId="325520CE" w14:textId="77777777" w:rsidR="00140A47" w:rsidRPr="00AC23C4" w:rsidRDefault="00140A47" w:rsidP="00703ABE">
            <w:pPr>
              <w:pStyle w:val="TableCell2-2115pt"/>
              <w:rPr>
                <w:rStyle w:val="ChCharisSIL"/>
                <w:rFonts w:ascii="Times New Roman" w:hAnsi="Times New Roman"/>
                <w:sz w:val="20"/>
              </w:rPr>
            </w:pPr>
            <w:r w:rsidRPr="00913A62">
              <w:t>[</w:t>
            </w:r>
            <w:r w:rsidRPr="00913A62">
              <w:rPr>
                <w:rStyle w:val="ChCharisSILBlueBold"/>
              </w:rPr>
              <w:t>si.ˈa</w:t>
            </w:r>
            <w:r w:rsidRPr="00913A62">
              <w:rPr>
                <w:rStyle w:val="ChCharisSIL"/>
              </w:rPr>
              <w:t>.pa</w:t>
            </w:r>
            <w:r w:rsidRPr="00913A62">
              <w:t>]</w:t>
            </w:r>
          </w:p>
        </w:tc>
        <w:tc>
          <w:tcPr>
            <w:tcW w:w="851" w:type="dxa"/>
            <w:tcBorders>
              <w:top w:val="single" w:sz="4" w:space="0" w:color="auto"/>
            </w:tcBorders>
            <w:shd w:val="clear" w:color="auto" w:fill="auto"/>
          </w:tcPr>
          <w:p w14:paraId="06D84EF0" w14:textId="77777777" w:rsidR="00140A47" w:rsidRPr="00913A62" w:rsidRDefault="00140A47" w:rsidP="00AC23C4">
            <w:pPr>
              <w:pStyle w:val="TableCell2-2115pt"/>
              <w:ind w:right="170"/>
              <w:jc w:val="right"/>
            </w:pPr>
            <w:r w:rsidRPr="00913A62">
              <w:t>196</w:t>
            </w:r>
          </w:p>
        </w:tc>
        <w:tc>
          <w:tcPr>
            <w:tcW w:w="907" w:type="dxa"/>
            <w:tcBorders>
              <w:top w:val="single" w:sz="4" w:space="0" w:color="auto"/>
            </w:tcBorders>
            <w:shd w:val="clear" w:color="auto" w:fill="auto"/>
          </w:tcPr>
          <w:p w14:paraId="33590755" w14:textId="77777777" w:rsidR="00140A47" w:rsidRPr="00913A62" w:rsidRDefault="00140A47" w:rsidP="00AC23C4">
            <w:pPr>
              <w:pStyle w:val="TableCell2-2115pt"/>
              <w:ind w:right="170"/>
              <w:jc w:val="right"/>
            </w:pPr>
            <w:r w:rsidRPr="00913A62">
              <w:t>---</w:t>
            </w:r>
          </w:p>
        </w:tc>
      </w:tr>
      <w:tr w:rsidR="00AC23C4" w:rsidRPr="00913A62" w14:paraId="2BC60929" w14:textId="77777777" w:rsidTr="00484C7C">
        <w:tc>
          <w:tcPr>
            <w:tcW w:w="1361" w:type="dxa"/>
            <w:shd w:val="clear" w:color="auto" w:fill="auto"/>
          </w:tcPr>
          <w:p w14:paraId="038464A0" w14:textId="77777777" w:rsidR="00140A47" w:rsidRPr="00913A62" w:rsidRDefault="00140A47" w:rsidP="00703ABE">
            <w:pPr>
              <w:pStyle w:val="TableCell0-2115pt"/>
              <w:rPr>
                <w:rStyle w:val="ChItalBold"/>
              </w:rPr>
            </w:pPr>
          </w:p>
        </w:tc>
        <w:tc>
          <w:tcPr>
            <w:tcW w:w="907" w:type="dxa"/>
            <w:shd w:val="clear" w:color="auto" w:fill="auto"/>
          </w:tcPr>
          <w:p w14:paraId="0914F11F" w14:textId="77777777" w:rsidR="00140A47" w:rsidRPr="00913A62" w:rsidRDefault="00140A47" w:rsidP="00703ABE">
            <w:pPr>
              <w:pStyle w:val="TableCell0-2115pt"/>
              <w:rPr>
                <w:rStyle w:val="ChItalBold"/>
              </w:rPr>
            </w:pPr>
          </w:p>
        </w:tc>
        <w:tc>
          <w:tcPr>
            <w:tcW w:w="1531" w:type="dxa"/>
            <w:shd w:val="clear" w:color="auto" w:fill="auto"/>
          </w:tcPr>
          <w:p w14:paraId="0372DF13" w14:textId="77777777" w:rsidR="00140A47" w:rsidRPr="00913A62" w:rsidRDefault="00140A47" w:rsidP="00703ABE">
            <w:pPr>
              <w:pStyle w:val="TableCell0-2115pt"/>
            </w:pPr>
          </w:p>
        </w:tc>
        <w:tc>
          <w:tcPr>
            <w:tcW w:w="1134" w:type="dxa"/>
            <w:shd w:val="clear" w:color="auto" w:fill="auto"/>
          </w:tcPr>
          <w:p w14:paraId="68E480D7" w14:textId="77777777" w:rsidR="00140A47" w:rsidRPr="00913A62" w:rsidRDefault="00140A47" w:rsidP="00703ABE">
            <w:pPr>
              <w:pStyle w:val="TableCell0-2115pt"/>
              <w:rPr>
                <w:rStyle w:val="ChCharisSIL"/>
              </w:rPr>
            </w:pPr>
            <w:r w:rsidRPr="00913A62">
              <w:t>[</w:t>
            </w:r>
            <w:r w:rsidRPr="00913A62">
              <w:rPr>
                <w:rStyle w:val="ChCharisSIL"/>
              </w:rPr>
              <w:t>ˈ</w:t>
            </w:r>
            <w:r w:rsidRPr="00913A62">
              <w:rPr>
                <w:rStyle w:val="ChCharisSILBlueBold"/>
              </w:rPr>
              <w:t>sʲa</w:t>
            </w:r>
            <w:r w:rsidRPr="00913A62">
              <w:rPr>
                <w:rStyle w:val="ChCharisSIL"/>
              </w:rPr>
              <w:t>.pa</w:t>
            </w:r>
            <w:r w:rsidRPr="00913A62">
              <w:t>]</w:t>
            </w:r>
          </w:p>
        </w:tc>
        <w:tc>
          <w:tcPr>
            <w:tcW w:w="851" w:type="dxa"/>
            <w:shd w:val="clear" w:color="auto" w:fill="auto"/>
          </w:tcPr>
          <w:p w14:paraId="212FA700" w14:textId="77777777" w:rsidR="00140A47" w:rsidRPr="00913A62" w:rsidRDefault="00140A47" w:rsidP="00AC23C4">
            <w:pPr>
              <w:pStyle w:val="TableCell0-2115pt"/>
              <w:ind w:right="170"/>
              <w:jc w:val="right"/>
            </w:pPr>
            <w:r w:rsidRPr="00913A62">
              <w:t>---</w:t>
            </w:r>
          </w:p>
        </w:tc>
        <w:tc>
          <w:tcPr>
            <w:tcW w:w="907" w:type="dxa"/>
            <w:shd w:val="clear" w:color="auto" w:fill="auto"/>
          </w:tcPr>
          <w:p w14:paraId="3C267E3F" w14:textId="77777777" w:rsidR="00140A47" w:rsidRPr="00913A62" w:rsidRDefault="00140A47" w:rsidP="00AC23C4">
            <w:pPr>
              <w:pStyle w:val="TableCell0-2115pt"/>
              <w:ind w:right="170"/>
              <w:jc w:val="right"/>
            </w:pPr>
            <w:r w:rsidRPr="00913A62">
              <w:t>40</w:t>
            </w:r>
          </w:p>
        </w:tc>
      </w:tr>
      <w:tr w:rsidR="00AC23C4" w:rsidRPr="00913A62" w14:paraId="1A29B96F" w14:textId="77777777" w:rsidTr="00484C7C">
        <w:tc>
          <w:tcPr>
            <w:tcW w:w="1361" w:type="dxa"/>
            <w:shd w:val="clear" w:color="auto" w:fill="auto"/>
          </w:tcPr>
          <w:p w14:paraId="675A2E4D" w14:textId="77777777" w:rsidR="00140A47" w:rsidRPr="00913A62" w:rsidRDefault="00140A47" w:rsidP="00703ABE">
            <w:pPr>
              <w:pStyle w:val="TableCell0-2115ptBreak"/>
            </w:pPr>
          </w:p>
        </w:tc>
        <w:tc>
          <w:tcPr>
            <w:tcW w:w="907" w:type="dxa"/>
            <w:shd w:val="clear" w:color="auto" w:fill="auto"/>
          </w:tcPr>
          <w:p w14:paraId="09AF39F6" w14:textId="77777777" w:rsidR="00140A47" w:rsidRPr="00913A62" w:rsidRDefault="00140A47" w:rsidP="00703ABE">
            <w:pPr>
              <w:pStyle w:val="TableCell0-2115ptBreak"/>
            </w:pPr>
          </w:p>
        </w:tc>
        <w:tc>
          <w:tcPr>
            <w:tcW w:w="1531" w:type="dxa"/>
            <w:shd w:val="clear" w:color="auto" w:fill="auto"/>
          </w:tcPr>
          <w:p w14:paraId="224F3AC1" w14:textId="77777777" w:rsidR="00140A47" w:rsidRPr="00913A62" w:rsidRDefault="00140A47" w:rsidP="00703ABE">
            <w:pPr>
              <w:pStyle w:val="TableCell0-2115ptBreak"/>
            </w:pPr>
          </w:p>
        </w:tc>
        <w:tc>
          <w:tcPr>
            <w:tcW w:w="1134" w:type="dxa"/>
            <w:shd w:val="clear" w:color="auto" w:fill="auto"/>
          </w:tcPr>
          <w:p w14:paraId="548DD448" w14:textId="77777777" w:rsidR="00140A47" w:rsidRPr="00913A62" w:rsidRDefault="00140A47" w:rsidP="00703ABE">
            <w:pPr>
              <w:pStyle w:val="TableCell0-2115ptBreak"/>
            </w:pPr>
            <w:r w:rsidRPr="00913A62">
              <w:t>[</w:t>
            </w:r>
            <w:r w:rsidRPr="00913A62">
              <w:rPr>
                <w:rStyle w:val="ChCharisSIL"/>
              </w:rPr>
              <w:t>ˈ</w:t>
            </w:r>
            <w:r w:rsidRPr="00913A62">
              <w:rPr>
                <w:rStyle w:val="ChCharisSILBlueBold"/>
              </w:rPr>
              <w:t>sa</w:t>
            </w:r>
            <w:r w:rsidRPr="00913A62">
              <w:rPr>
                <w:rStyle w:val="ChCharisSIL"/>
              </w:rPr>
              <w:t>.pa</w:t>
            </w:r>
            <w:r w:rsidRPr="00913A62">
              <w:t>]</w:t>
            </w:r>
          </w:p>
        </w:tc>
        <w:tc>
          <w:tcPr>
            <w:tcW w:w="851" w:type="dxa"/>
            <w:shd w:val="clear" w:color="auto" w:fill="auto"/>
          </w:tcPr>
          <w:p w14:paraId="6015A3A6" w14:textId="77777777" w:rsidR="00140A47" w:rsidRPr="00913A62" w:rsidRDefault="00140A47" w:rsidP="00AC23C4">
            <w:pPr>
              <w:pStyle w:val="TableCell0-2115ptBreak"/>
              <w:ind w:right="170"/>
              <w:jc w:val="right"/>
            </w:pPr>
            <w:r w:rsidRPr="00913A62">
              <w:t>115</w:t>
            </w:r>
          </w:p>
        </w:tc>
        <w:tc>
          <w:tcPr>
            <w:tcW w:w="907" w:type="dxa"/>
            <w:shd w:val="clear" w:color="auto" w:fill="auto"/>
          </w:tcPr>
          <w:p w14:paraId="3933FACF" w14:textId="77777777" w:rsidR="00140A47" w:rsidRPr="00913A62" w:rsidRDefault="00140A47" w:rsidP="00AC23C4">
            <w:pPr>
              <w:pStyle w:val="TableCell0-2115ptBreak"/>
              <w:ind w:right="170"/>
              <w:jc w:val="right"/>
            </w:pPr>
            <w:r w:rsidRPr="00913A62">
              <w:t>10</w:t>
            </w:r>
          </w:p>
        </w:tc>
      </w:tr>
      <w:tr w:rsidR="00AC23C4" w:rsidRPr="00913A62" w14:paraId="52D9709D" w14:textId="77777777" w:rsidTr="00484C7C">
        <w:tc>
          <w:tcPr>
            <w:tcW w:w="1361" w:type="dxa"/>
            <w:shd w:val="clear" w:color="auto" w:fill="auto"/>
          </w:tcPr>
          <w:p w14:paraId="4DBB8FD2" w14:textId="77777777" w:rsidR="00140A47" w:rsidRPr="00913A62" w:rsidRDefault="00140A47" w:rsidP="00703ABE">
            <w:pPr>
              <w:pStyle w:val="TableCell2-2115pt"/>
            </w:pPr>
            <w:r w:rsidRPr="00913A62">
              <w:t>/</w:t>
            </w:r>
            <w:r w:rsidRPr="00913A62">
              <w:rPr>
                <w:rStyle w:val="ChCharisSIL"/>
              </w:rPr>
              <w:t>ˈsi</w:t>
            </w:r>
            <w:r w:rsidRPr="00913A62">
              <w:t>/ stressed</w:t>
            </w:r>
          </w:p>
        </w:tc>
        <w:tc>
          <w:tcPr>
            <w:tcW w:w="907" w:type="dxa"/>
            <w:shd w:val="clear" w:color="auto" w:fill="auto"/>
          </w:tcPr>
          <w:p w14:paraId="2F89437B" w14:textId="77777777" w:rsidR="00140A47" w:rsidRPr="00913A62" w:rsidRDefault="00140A47" w:rsidP="00703ABE">
            <w:pPr>
              <w:pStyle w:val="TableCell2-2115pt"/>
              <w:rPr>
                <w:rStyle w:val="ChItalBold"/>
              </w:rPr>
            </w:pPr>
            <w:r w:rsidRPr="00913A62">
              <w:rPr>
                <w:rStyle w:val="ChItalBold"/>
              </w:rPr>
              <w:t>sial</w:t>
            </w:r>
          </w:p>
        </w:tc>
        <w:tc>
          <w:tcPr>
            <w:tcW w:w="1531" w:type="dxa"/>
            <w:shd w:val="clear" w:color="auto" w:fill="auto"/>
          </w:tcPr>
          <w:p w14:paraId="3FEE9781" w14:textId="48BF649A" w:rsidR="00140A47" w:rsidRPr="00913A62" w:rsidRDefault="00B7093A" w:rsidP="00703ABE">
            <w:pPr>
              <w:pStyle w:val="TableCell2-2115pt"/>
            </w:pPr>
            <w:r>
              <w:t>‘</w:t>
            </w:r>
            <w:r w:rsidR="00140A47" w:rsidRPr="00913A62">
              <w:t>be unfortunate</w:t>
            </w:r>
            <w:r>
              <w:t>’</w:t>
            </w:r>
          </w:p>
        </w:tc>
        <w:tc>
          <w:tcPr>
            <w:tcW w:w="1134" w:type="dxa"/>
            <w:shd w:val="clear" w:color="auto" w:fill="auto"/>
          </w:tcPr>
          <w:p w14:paraId="3F371731" w14:textId="77777777" w:rsidR="00140A47" w:rsidRPr="00AC23C4" w:rsidRDefault="00140A47" w:rsidP="00703ABE">
            <w:pPr>
              <w:pStyle w:val="TableCell2-2115pt"/>
              <w:rPr>
                <w:rStyle w:val="ChCharisSIL"/>
                <w:rFonts w:ascii="Times New Roman" w:hAnsi="Times New Roman"/>
                <w:sz w:val="20"/>
              </w:rPr>
            </w:pPr>
            <w:r w:rsidRPr="00913A62">
              <w:t>[</w:t>
            </w:r>
            <w:r w:rsidRPr="00913A62">
              <w:rPr>
                <w:rStyle w:val="ChCharisSIL"/>
              </w:rPr>
              <w:t>ˈ</w:t>
            </w:r>
            <w:r w:rsidRPr="00913A62">
              <w:rPr>
                <w:rStyle w:val="ChCharisSILBlueBold"/>
              </w:rPr>
              <w:t>si.ɐ</w:t>
            </w:r>
            <w:r w:rsidRPr="00913A62">
              <w:rPr>
                <w:rStyle w:val="ChCharisSIL"/>
              </w:rPr>
              <w:t>l</w:t>
            </w:r>
            <w:r w:rsidRPr="00913A62">
              <w:t>]</w:t>
            </w:r>
          </w:p>
        </w:tc>
        <w:tc>
          <w:tcPr>
            <w:tcW w:w="851" w:type="dxa"/>
            <w:shd w:val="clear" w:color="auto" w:fill="auto"/>
          </w:tcPr>
          <w:p w14:paraId="3F8178C9" w14:textId="77777777" w:rsidR="00140A47" w:rsidRPr="00913A62" w:rsidRDefault="00140A47" w:rsidP="00AC23C4">
            <w:pPr>
              <w:pStyle w:val="TableCell2-2115pt"/>
              <w:ind w:right="170"/>
              <w:jc w:val="right"/>
            </w:pPr>
            <w:r w:rsidRPr="00913A62">
              <w:t>1</w:t>
            </w:r>
          </w:p>
        </w:tc>
        <w:tc>
          <w:tcPr>
            <w:tcW w:w="907" w:type="dxa"/>
            <w:shd w:val="clear" w:color="auto" w:fill="auto"/>
          </w:tcPr>
          <w:p w14:paraId="65038385" w14:textId="77777777" w:rsidR="00140A47" w:rsidRPr="00913A62" w:rsidRDefault="00140A47" w:rsidP="00AC23C4">
            <w:pPr>
              <w:pStyle w:val="TableCell2-2115pt"/>
              <w:ind w:right="170"/>
              <w:jc w:val="right"/>
            </w:pPr>
            <w:r w:rsidRPr="00913A62">
              <w:t>1</w:t>
            </w:r>
          </w:p>
        </w:tc>
      </w:tr>
      <w:tr w:rsidR="00AC23C4" w:rsidRPr="00913A62" w14:paraId="531961F1" w14:textId="77777777" w:rsidTr="00484C7C">
        <w:tc>
          <w:tcPr>
            <w:tcW w:w="1361" w:type="dxa"/>
            <w:shd w:val="clear" w:color="auto" w:fill="auto"/>
          </w:tcPr>
          <w:p w14:paraId="7AC21511" w14:textId="77777777" w:rsidR="00140A47" w:rsidRPr="00913A62" w:rsidRDefault="00140A47" w:rsidP="00703ABE">
            <w:pPr>
              <w:pStyle w:val="TableCell0-2115pt"/>
              <w:rPr>
                <w:rStyle w:val="ChItalBold"/>
              </w:rPr>
            </w:pPr>
          </w:p>
        </w:tc>
        <w:tc>
          <w:tcPr>
            <w:tcW w:w="907" w:type="dxa"/>
            <w:shd w:val="clear" w:color="auto" w:fill="auto"/>
          </w:tcPr>
          <w:p w14:paraId="02AF2BCF" w14:textId="77777777" w:rsidR="00140A47" w:rsidRPr="00913A62" w:rsidRDefault="00140A47" w:rsidP="00703ABE">
            <w:pPr>
              <w:pStyle w:val="TableCell0-2115pt"/>
              <w:rPr>
                <w:rStyle w:val="ChItalBold"/>
              </w:rPr>
            </w:pPr>
            <w:r w:rsidRPr="00913A62">
              <w:rPr>
                <w:rStyle w:val="ChItalBold"/>
              </w:rPr>
              <w:t>siang</w:t>
            </w:r>
          </w:p>
        </w:tc>
        <w:tc>
          <w:tcPr>
            <w:tcW w:w="1531" w:type="dxa"/>
            <w:shd w:val="clear" w:color="auto" w:fill="auto"/>
          </w:tcPr>
          <w:p w14:paraId="153056C7" w14:textId="083FF896" w:rsidR="00140A47" w:rsidRPr="00913A62" w:rsidRDefault="00B7093A" w:rsidP="00703ABE">
            <w:pPr>
              <w:pStyle w:val="TableCell0-2115pt"/>
            </w:pPr>
            <w:r>
              <w:t>‘</w:t>
            </w:r>
            <w:r w:rsidR="00140A47" w:rsidRPr="00913A62">
              <w:t>midday</w:t>
            </w:r>
            <w:r>
              <w:t>’</w:t>
            </w:r>
          </w:p>
        </w:tc>
        <w:tc>
          <w:tcPr>
            <w:tcW w:w="1134" w:type="dxa"/>
            <w:shd w:val="clear" w:color="auto" w:fill="auto"/>
          </w:tcPr>
          <w:p w14:paraId="7A7DDB12" w14:textId="77777777" w:rsidR="00140A47" w:rsidRPr="00913A62" w:rsidRDefault="00140A47" w:rsidP="00703ABE">
            <w:pPr>
              <w:pStyle w:val="TableCell0-2115pt"/>
              <w:rPr>
                <w:rStyle w:val="ChCharisSIL"/>
              </w:rPr>
            </w:pPr>
            <w:r w:rsidRPr="00913A62">
              <w:t>[</w:t>
            </w:r>
            <w:r w:rsidRPr="00913A62">
              <w:rPr>
                <w:rStyle w:val="ChCharisSIL"/>
              </w:rPr>
              <w:t>ˈ</w:t>
            </w:r>
            <w:r w:rsidRPr="00913A62">
              <w:rPr>
                <w:rStyle w:val="ChCharisSILBlueBold"/>
              </w:rPr>
              <w:t>si.ɐ</w:t>
            </w:r>
            <w:r w:rsidRPr="00913A62">
              <w:rPr>
                <w:rStyle w:val="ChCharisSIL"/>
              </w:rPr>
              <w:t>ŋ</w:t>
            </w:r>
            <w:r w:rsidRPr="00913A62">
              <w:t>]</w:t>
            </w:r>
          </w:p>
        </w:tc>
        <w:tc>
          <w:tcPr>
            <w:tcW w:w="851" w:type="dxa"/>
            <w:shd w:val="clear" w:color="auto" w:fill="auto"/>
          </w:tcPr>
          <w:p w14:paraId="494A3D05" w14:textId="77777777" w:rsidR="00140A47" w:rsidRPr="00913A62" w:rsidRDefault="00140A47" w:rsidP="00AC23C4">
            <w:pPr>
              <w:pStyle w:val="TableCell0-2115pt"/>
              <w:ind w:right="170"/>
              <w:jc w:val="right"/>
            </w:pPr>
            <w:r w:rsidRPr="00913A62">
              <w:t>55</w:t>
            </w:r>
          </w:p>
        </w:tc>
        <w:tc>
          <w:tcPr>
            <w:tcW w:w="907" w:type="dxa"/>
            <w:shd w:val="clear" w:color="auto" w:fill="auto"/>
          </w:tcPr>
          <w:p w14:paraId="4013CFD8" w14:textId="77777777" w:rsidR="00140A47" w:rsidRPr="00913A62" w:rsidRDefault="00140A47" w:rsidP="00AC23C4">
            <w:pPr>
              <w:pStyle w:val="TableCell0-2115pt"/>
              <w:ind w:right="170"/>
              <w:jc w:val="right"/>
            </w:pPr>
            <w:r w:rsidRPr="00913A62">
              <w:t>6</w:t>
            </w:r>
          </w:p>
        </w:tc>
      </w:tr>
      <w:tr w:rsidR="00AC23C4" w:rsidRPr="00913A62" w14:paraId="2AFECC5F" w14:textId="77777777" w:rsidTr="00484C7C">
        <w:tc>
          <w:tcPr>
            <w:tcW w:w="1361" w:type="dxa"/>
            <w:shd w:val="clear" w:color="auto" w:fill="auto"/>
          </w:tcPr>
          <w:p w14:paraId="0FCF378A" w14:textId="77777777" w:rsidR="00140A47" w:rsidRPr="00913A62" w:rsidRDefault="00140A47" w:rsidP="00703ABE">
            <w:pPr>
              <w:pStyle w:val="TableCell0-2115ptBreak"/>
            </w:pPr>
          </w:p>
        </w:tc>
        <w:tc>
          <w:tcPr>
            <w:tcW w:w="907" w:type="dxa"/>
            <w:shd w:val="clear" w:color="auto" w:fill="auto"/>
          </w:tcPr>
          <w:p w14:paraId="1B926C92" w14:textId="77777777" w:rsidR="00140A47" w:rsidRPr="00913A62" w:rsidRDefault="00140A47" w:rsidP="00703ABE">
            <w:pPr>
              <w:pStyle w:val="TableCell0-2115ptBreak"/>
              <w:rPr>
                <w:rStyle w:val="ChItalBold"/>
              </w:rPr>
            </w:pPr>
            <w:r w:rsidRPr="00913A62">
              <w:rPr>
                <w:rStyle w:val="ChItalBold"/>
              </w:rPr>
              <w:t>siap</w:t>
            </w:r>
          </w:p>
        </w:tc>
        <w:tc>
          <w:tcPr>
            <w:tcW w:w="1531" w:type="dxa"/>
            <w:shd w:val="clear" w:color="auto" w:fill="auto"/>
          </w:tcPr>
          <w:p w14:paraId="5B5BE2CC" w14:textId="4A6AC11D" w:rsidR="00140A47" w:rsidRPr="00913A62" w:rsidRDefault="00B7093A" w:rsidP="00703ABE">
            <w:pPr>
              <w:pStyle w:val="TableCell0-2115ptBreak"/>
            </w:pPr>
            <w:r>
              <w:t>‘</w:t>
            </w:r>
            <w:r w:rsidR="00140A47" w:rsidRPr="00913A62">
              <w:t>be ready</w:t>
            </w:r>
            <w:r>
              <w:t>’</w:t>
            </w:r>
          </w:p>
        </w:tc>
        <w:tc>
          <w:tcPr>
            <w:tcW w:w="1134" w:type="dxa"/>
            <w:shd w:val="clear" w:color="auto" w:fill="auto"/>
          </w:tcPr>
          <w:p w14:paraId="6F188A11" w14:textId="77777777" w:rsidR="00140A47" w:rsidRPr="00913A62" w:rsidRDefault="00140A47" w:rsidP="00703ABE">
            <w:pPr>
              <w:pStyle w:val="TableCell0-2115ptBreak"/>
            </w:pPr>
            <w:r w:rsidRPr="00913A62">
              <w:t>[</w:t>
            </w:r>
            <w:r w:rsidRPr="00913A62">
              <w:rPr>
                <w:rStyle w:val="ChCharisSIL"/>
              </w:rPr>
              <w:t>ˈ</w:t>
            </w:r>
            <w:r w:rsidRPr="00913A62">
              <w:rPr>
                <w:rStyle w:val="ChCharisSILBlueBold"/>
              </w:rPr>
              <w:t>si.ɐ</w:t>
            </w:r>
            <w:r w:rsidRPr="00913A62">
              <w:rPr>
                <w:rStyle w:val="ChCharisSIL"/>
              </w:rPr>
              <w:t>p̚</w:t>
            </w:r>
            <w:r w:rsidRPr="00913A62">
              <w:t>]</w:t>
            </w:r>
          </w:p>
        </w:tc>
        <w:tc>
          <w:tcPr>
            <w:tcW w:w="851" w:type="dxa"/>
            <w:shd w:val="clear" w:color="auto" w:fill="auto"/>
          </w:tcPr>
          <w:p w14:paraId="1B75A5D7" w14:textId="77777777" w:rsidR="00140A47" w:rsidRPr="00913A62" w:rsidRDefault="00140A47" w:rsidP="00AC23C4">
            <w:pPr>
              <w:pStyle w:val="TableCell0-2115ptBreak"/>
              <w:ind w:right="170"/>
              <w:jc w:val="right"/>
            </w:pPr>
            <w:r w:rsidRPr="00913A62">
              <w:t>54</w:t>
            </w:r>
          </w:p>
        </w:tc>
        <w:tc>
          <w:tcPr>
            <w:tcW w:w="907" w:type="dxa"/>
            <w:shd w:val="clear" w:color="auto" w:fill="auto"/>
          </w:tcPr>
          <w:p w14:paraId="0B67DFBB" w14:textId="77777777" w:rsidR="00140A47" w:rsidRPr="00913A62" w:rsidRDefault="00140A47" w:rsidP="00AC23C4">
            <w:pPr>
              <w:pStyle w:val="TableCell0-2115ptBreak"/>
              <w:ind w:right="170"/>
              <w:jc w:val="right"/>
            </w:pPr>
            <w:r w:rsidRPr="00913A62">
              <w:t>2</w:t>
            </w:r>
          </w:p>
        </w:tc>
      </w:tr>
    </w:tbl>
    <w:p w14:paraId="0BF31E46" w14:textId="77777777" w:rsidR="00140A47" w:rsidRPr="00913A62" w:rsidRDefault="00140A47" w:rsidP="00CA71F7">
      <w:pPr>
        <w:pStyle w:val="Body0010after"/>
      </w:pPr>
    </w:p>
    <w:p w14:paraId="08DD1B08" w14:textId="77777777" w:rsidR="00140A47" w:rsidRPr="00913A62" w:rsidRDefault="00140A47" w:rsidP="00140A47">
      <w:pPr>
        <w:pStyle w:val="Heading3"/>
        <w:rPr>
          <w:lang w:eastAsia="en-US"/>
        </w:rPr>
      </w:pPr>
      <w:bookmarkStart w:id="920" w:name="_Toc342590009"/>
      <w:bookmarkStart w:id="921" w:name="_Toc440455524"/>
      <w:r w:rsidRPr="00913A62">
        <w:rPr>
          <w:lang w:eastAsia="en-US"/>
        </w:rPr>
        <w:t>Phonetic processes for vowels</w:t>
      </w:r>
      <w:bookmarkEnd w:id="920"/>
      <w:bookmarkEnd w:id="921"/>
    </w:p>
    <w:p w14:paraId="2562ACD8" w14:textId="77777777" w:rsidR="00140A47" w:rsidRPr="00913A62" w:rsidRDefault="00140A47" w:rsidP="00140A47">
      <w:pPr>
        <w:pStyle w:val="Heading4"/>
      </w:pPr>
      <w:bookmarkStart w:id="922" w:name="_Ref338065066"/>
      <w:r w:rsidRPr="00913A62">
        <w:t>Centralization</w:t>
      </w:r>
      <w:bookmarkEnd w:id="922"/>
      <w:r w:rsidRPr="00913A62">
        <w:t xml:space="preserve"> and lowering</w:t>
      </w:r>
    </w:p>
    <w:p w14:paraId="558D9104" w14:textId="77777777" w:rsidR="00140A47" w:rsidRPr="00913A62" w:rsidRDefault="00140A47" w:rsidP="00D05EA5">
      <w:pPr>
        <w:pStyle w:val="Body0000after115pt"/>
      </w:pPr>
      <w:r w:rsidRPr="00913A62">
        <w:t>In addition to the regular decentralization of the vowels in closed syllables, the data indicate</w:t>
      </w:r>
      <w:r w:rsidR="00B72A52">
        <w:t>s</w:t>
      </w:r>
      <w:r w:rsidRPr="00913A62">
        <w:t xml:space="preserve"> two environments where centralization of vowels occurs on an irregular basis in open syllables: (1) under the influence of central vowel /</w:t>
      </w:r>
      <w:r w:rsidRPr="00913A62">
        <w:rPr>
          <w:rStyle w:val="ChCharisSIL"/>
        </w:rPr>
        <w:t>a</w:t>
      </w:r>
      <w:r w:rsidRPr="00913A62">
        <w:t>/, and (2) under the influence of the corresponding centralized allophone occurring in closed syllables. In addition, the close vowels are very commonly lowered in fast speech.</w:t>
      </w:r>
    </w:p>
    <w:p w14:paraId="33012949" w14:textId="77777777" w:rsidR="00140A47" w:rsidRPr="00913A62" w:rsidRDefault="00140A47" w:rsidP="00D05EA5">
      <w:pPr>
        <w:pStyle w:val="Body0505after115pt"/>
      </w:pPr>
      <w:r w:rsidRPr="00913A62">
        <w:t xml:space="preserve">In </w:t>
      </w:r>
      <w:r w:rsidRPr="003D5364">
        <w:t>open</w:t>
      </w:r>
      <w:r w:rsidRPr="00913A62">
        <w:t xml:space="preserve"> syllables, the close and open-mid vowels are frequently centralized under the influence of the central vowel /</w:t>
      </w:r>
      <w:r w:rsidRPr="00913A62">
        <w:rPr>
          <w:rStyle w:val="ChCharisSIL"/>
        </w:rPr>
        <w:t>a</w:t>
      </w:r>
      <w:r w:rsidRPr="00913A62">
        <w:t>/, similar to the process of centralization in closed syllables (§</w:t>
      </w:r>
      <w:r w:rsidRPr="00913A62">
        <w:fldChar w:fldCharType="begin"/>
      </w:r>
      <w:r w:rsidRPr="00913A62">
        <w:instrText xml:space="preserve"> REF _Ref338057372 \w \h </w:instrText>
      </w:r>
      <w:r>
        <w:instrText xml:space="preserve"> \* MERGEFORMAT </w:instrText>
      </w:r>
      <w:r w:rsidRPr="00913A62">
        <w:fldChar w:fldCharType="separate"/>
      </w:r>
      <w:r w:rsidR="00154D81">
        <w:rPr>
          <w:cs/>
        </w:rPr>
        <w:t>‎</w:t>
      </w:r>
      <w:r w:rsidR="00154D81">
        <w:t>2.2.3</w:t>
      </w:r>
      <w:r w:rsidRPr="00913A62">
        <w:fldChar w:fldCharType="end"/>
      </w:r>
      <w:r w:rsidR="005A6974">
        <w:t>)</w:t>
      </w:r>
      <w:r w:rsidRPr="00913A62">
        <w:t xml:space="preserve"> In unstressed open syllables, open-mid /</w:t>
      </w:r>
      <w:r w:rsidRPr="00913A62">
        <w:rPr>
          <w:rStyle w:val="ChCharisSIL"/>
        </w:rPr>
        <w:t>ɛ</w:t>
      </w:r>
      <w:r w:rsidRPr="00913A62">
        <w:t>/ can alternatively be centralized to [</w:t>
      </w:r>
      <w:r w:rsidRPr="00913A62">
        <w:rPr>
          <w:rStyle w:val="ChCharisSIL"/>
        </w:rPr>
        <w:t>ə</w:t>
      </w:r>
      <w:r w:rsidRPr="00913A62">
        <w:t>] rather than to [</w:t>
      </w:r>
      <w:r w:rsidRPr="00913A62">
        <w:rPr>
          <w:rStyle w:val="ChCharisSIL"/>
        </w:rPr>
        <w:t>ɛ̞</w:t>
      </w:r>
      <w:r w:rsidRPr="00913A62">
        <w:t>].</w:t>
      </w:r>
    </w:p>
    <w:p w14:paraId="4E999F66" w14:textId="77777777" w:rsidR="00140A47" w:rsidRDefault="00140A47" w:rsidP="00140A47">
      <w:pPr>
        <w:pStyle w:val="Caption115ptSpace"/>
      </w:pPr>
      <w:bookmarkStart w:id="923" w:name="_Ref332640691"/>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19</w:t>
        </w:r>
      </w:fldSimple>
      <w:bookmarkEnd w:id="923"/>
      <w:r w:rsidRPr="00913A62">
        <w:t>:</w:t>
      </w:r>
      <w:r w:rsidRPr="00913A62">
        <w:tab/>
        <w:t>Vowel centralization under the influence of central vowel /</w:t>
      </w:r>
      <w:r w:rsidRPr="00913A62">
        <w:rPr>
          <w:rStyle w:val="ChCharisSIL"/>
        </w:rPr>
        <w:t>a</w:t>
      </w:r>
      <w:r w:rsidRPr="00913A62">
        <w:t>/</w:t>
      </w:r>
    </w:p>
    <w:tbl>
      <w:tblPr>
        <w:tblW w:w="5954" w:type="dxa"/>
        <w:tblInd w:w="170" w:type="dxa"/>
        <w:tblBorders>
          <w:bottom w:val="single" w:sz="4" w:space="0" w:color="auto"/>
        </w:tblBorders>
        <w:tblLayout w:type="fixed"/>
        <w:tblLook w:val="01E0" w:firstRow="1" w:lastRow="1" w:firstColumn="1" w:lastColumn="1" w:noHBand="0" w:noVBand="0"/>
      </w:tblPr>
      <w:tblGrid>
        <w:gridCol w:w="964"/>
        <w:gridCol w:w="1134"/>
        <w:gridCol w:w="1304"/>
        <w:gridCol w:w="1191"/>
        <w:gridCol w:w="1361"/>
      </w:tblGrid>
      <w:tr w:rsidR="00AC23C4" w:rsidRPr="00913A62" w14:paraId="39D80755" w14:textId="77777777" w:rsidTr="000020C5">
        <w:trPr>
          <w:tblHeader/>
        </w:trPr>
        <w:tc>
          <w:tcPr>
            <w:tcW w:w="964" w:type="dxa"/>
            <w:tcBorders>
              <w:top w:val="single" w:sz="4" w:space="0" w:color="auto"/>
              <w:bottom w:val="single" w:sz="4" w:space="0" w:color="auto"/>
            </w:tcBorders>
            <w:shd w:val="clear" w:color="auto" w:fill="auto"/>
          </w:tcPr>
          <w:p w14:paraId="7684E9A3" w14:textId="77777777" w:rsidR="00140A47" w:rsidRPr="00913A62" w:rsidRDefault="00140A47" w:rsidP="00140A47">
            <w:pPr>
              <w:pStyle w:val="TableHd"/>
            </w:pPr>
            <w:r w:rsidRPr="00913A62">
              <w:t>Phoneme</w:t>
            </w:r>
          </w:p>
        </w:tc>
        <w:tc>
          <w:tcPr>
            <w:tcW w:w="1134" w:type="dxa"/>
            <w:tcBorders>
              <w:top w:val="single" w:sz="4" w:space="0" w:color="auto"/>
              <w:bottom w:val="single" w:sz="4" w:space="0" w:color="auto"/>
            </w:tcBorders>
            <w:shd w:val="clear" w:color="auto" w:fill="auto"/>
          </w:tcPr>
          <w:p w14:paraId="64040D65" w14:textId="77777777" w:rsidR="00140A47" w:rsidRPr="00913A62" w:rsidRDefault="00140A47" w:rsidP="00140A47">
            <w:pPr>
              <w:pStyle w:val="TableHd"/>
            </w:pPr>
            <w:r w:rsidRPr="00913A62">
              <w:t>Realization</w:t>
            </w:r>
          </w:p>
        </w:tc>
        <w:tc>
          <w:tcPr>
            <w:tcW w:w="1304" w:type="dxa"/>
            <w:tcBorders>
              <w:top w:val="single" w:sz="4" w:space="0" w:color="auto"/>
              <w:bottom w:val="single" w:sz="4" w:space="0" w:color="auto"/>
            </w:tcBorders>
            <w:shd w:val="clear" w:color="auto" w:fill="auto"/>
          </w:tcPr>
          <w:p w14:paraId="0A82CD36" w14:textId="77777777" w:rsidR="00140A47" w:rsidRPr="00913A62" w:rsidRDefault="00140A47" w:rsidP="00140A47">
            <w:pPr>
              <w:pStyle w:val="TableHd"/>
            </w:pPr>
            <w:r w:rsidRPr="00913A62">
              <w:t>Item</w:t>
            </w:r>
          </w:p>
        </w:tc>
        <w:tc>
          <w:tcPr>
            <w:tcW w:w="1191" w:type="dxa"/>
            <w:tcBorders>
              <w:top w:val="single" w:sz="4" w:space="0" w:color="auto"/>
              <w:bottom w:val="single" w:sz="4" w:space="0" w:color="auto"/>
            </w:tcBorders>
            <w:shd w:val="clear" w:color="auto" w:fill="auto"/>
          </w:tcPr>
          <w:p w14:paraId="57074B36" w14:textId="77777777" w:rsidR="00140A47" w:rsidRPr="00913A62" w:rsidRDefault="00140A47" w:rsidP="00140A47">
            <w:pPr>
              <w:pStyle w:val="TableHd"/>
            </w:pPr>
            <w:r w:rsidRPr="00913A62">
              <w:t>Orthogr.</w:t>
            </w:r>
          </w:p>
        </w:tc>
        <w:tc>
          <w:tcPr>
            <w:tcW w:w="1361" w:type="dxa"/>
            <w:tcBorders>
              <w:top w:val="single" w:sz="4" w:space="0" w:color="auto"/>
              <w:bottom w:val="single" w:sz="4" w:space="0" w:color="auto"/>
            </w:tcBorders>
            <w:shd w:val="clear" w:color="auto" w:fill="auto"/>
          </w:tcPr>
          <w:p w14:paraId="4DDD321B" w14:textId="77777777" w:rsidR="00140A47" w:rsidRPr="00913A62" w:rsidRDefault="00140A47" w:rsidP="00140A47">
            <w:pPr>
              <w:pStyle w:val="TableHd"/>
            </w:pPr>
            <w:r w:rsidRPr="00913A62">
              <w:t>Gloss</w:t>
            </w:r>
          </w:p>
        </w:tc>
      </w:tr>
      <w:tr w:rsidR="00AC23C4" w:rsidRPr="00913A62" w14:paraId="69E21E4F" w14:textId="77777777" w:rsidTr="000020C5">
        <w:tc>
          <w:tcPr>
            <w:tcW w:w="964" w:type="dxa"/>
            <w:tcBorders>
              <w:top w:val="single" w:sz="4" w:space="0" w:color="auto"/>
            </w:tcBorders>
            <w:shd w:val="clear" w:color="auto" w:fill="auto"/>
          </w:tcPr>
          <w:p w14:paraId="2F9E1355" w14:textId="77777777" w:rsidR="00140A47" w:rsidRPr="00913A62" w:rsidRDefault="00140A47" w:rsidP="00AC23C4">
            <w:pPr>
              <w:pStyle w:val="TableCell2-2115pt"/>
              <w:ind w:left="170"/>
            </w:pPr>
            <w:r w:rsidRPr="00913A62">
              <w:t>/</w:t>
            </w:r>
            <w:r w:rsidRPr="00913A62">
              <w:rPr>
                <w:rStyle w:val="ChCharisSIL"/>
              </w:rPr>
              <w:t>i</w:t>
            </w:r>
            <w:r w:rsidRPr="00913A62">
              <w:t>/</w:t>
            </w:r>
          </w:p>
        </w:tc>
        <w:tc>
          <w:tcPr>
            <w:tcW w:w="1134" w:type="dxa"/>
            <w:tcBorders>
              <w:top w:val="single" w:sz="4" w:space="0" w:color="auto"/>
            </w:tcBorders>
            <w:shd w:val="clear" w:color="auto" w:fill="auto"/>
          </w:tcPr>
          <w:p w14:paraId="5E587A58" w14:textId="77777777" w:rsidR="00140A47" w:rsidRPr="00913A62" w:rsidRDefault="00140A47" w:rsidP="00AC23C4">
            <w:pPr>
              <w:pStyle w:val="TableCell2-2115pt"/>
              <w:ind w:left="170"/>
            </w:pPr>
            <w:r w:rsidRPr="00913A62">
              <w:t>[</w:t>
            </w:r>
            <w:r w:rsidRPr="00913A62">
              <w:rPr>
                <w:rStyle w:val="ChCharisSIL"/>
              </w:rPr>
              <w:t>ɪ</w:t>
            </w:r>
            <w:r w:rsidRPr="00913A62">
              <w:t>]</w:t>
            </w:r>
          </w:p>
        </w:tc>
        <w:tc>
          <w:tcPr>
            <w:tcW w:w="1304" w:type="dxa"/>
            <w:tcBorders>
              <w:top w:val="single" w:sz="4" w:space="0" w:color="auto"/>
            </w:tcBorders>
            <w:shd w:val="clear" w:color="auto" w:fill="auto"/>
          </w:tcPr>
          <w:p w14:paraId="035A7357" w14:textId="77777777" w:rsidR="00140A47" w:rsidRPr="00913A62" w:rsidRDefault="00140A47" w:rsidP="00DD0B7D">
            <w:pPr>
              <w:pStyle w:val="TableCell2-2115pt"/>
            </w:pPr>
            <w:r w:rsidRPr="00913A62">
              <w:t>[</w:t>
            </w:r>
            <w:r w:rsidRPr="00913A62">
              <w:rPr>
                <w:rStyle w:val="ChCharisSIL"/>
              </w:rPr>
              <w:t>ˈd</w:t>
            </w:r>
            <w:r w:rsidRPr="00913A62">
              <w:rPr>
                <w:rStyle w:val="ChCharisSILBlueBold"/>
              </w:rPr>
              <w:t>ɪ</w:t>
            </w:r>
            <w:r w:rsidRPr="00913A62">
              <w:rPr>
                <w:rStyle w:val="ChCharisSIL"/>
              </w:rPr>
              <w:t>.a</w:t>
            </w:r>
            <w:r w:rsidRPr="00913A62">
              <w:t>]</w:t>
            </w:r>
          </w:p>
        </w:tc>
        <w:tc>
          <w:tcPr>
            <w:tcW w:w="1191" w:type="dxa"/>
            <w:tcBorders>
              <w:top w:val="single" w:sz="4" w:space="0" w:color="auto"/>
            </w:tcBorders>
            <w:shd w:val="clear" w:color="auto" w:fill="auto"/>
          </w:tcPr>
          <w:p w14:paraId="40077D43" w14:textId="77777777" w:rsidR="00140A47" w:rsidRPr="00913A62" w:rsidRDefault="00140A47" w:rsidP="00DD0B7D">
            <w:pPr>
              <w:pStyle w:val="TableCell2-2115pt"/>
              <w:rPr>
                <w:rStyle w:val="ChItalBold"/>
              </w:rPr>
            </w:pPr>
            <w:r w:rsidRPr="00913A62">
              <w:rPr>
                <w:rStyle w:val="ChItalBold"/>
              </w:rPr>
              <w:t>dia</w:t>
            </w:r>
          </w:p>
        </w:tc>
        <w:tc>
          <w:tcPr>
            <w:tcW w:w="1361" w:type="dxa"/>
            <w:tcBorders>
              <w:top w:val="single" w:sz="4" w:space="0" w:color="auto"/>
            </w:tcBorders>
            <w:shd w:val="clear" w:color="auto" w:fill="auto"/>
          </w:tcPr>
          <w:p w14:paraId="7A5D5711" w14:textId="552A23B8" w:rsidR="00140A47" w:rsidRPr="00913A62" w:rsidRDefault="00B7093A" w:rsidP="00DD0B7D">
            <w:pPr>
              <w:pStyle w:val="TableCell2-2115pt"/>
            </w:pPr>
            <w:r>
              <w:t>‘</w:t>
            </w:r>
            <w:r w:rsidR="00140A47" w:rsidRPr="0099608C">
              <w:rPr>
                <w:rStyle w:val="ChSmallCaps"/>
              </w:rPr>
              <w:t>3sg</w:t>
            </w:r>
            <w:r>
              <w:t>’</w:t>
            </w:r>
          </w:p>
        </w:tc>
      </w:tr>
      <w:tr w:rsidR="00AC23C4" w:rsidRPr="00913A62" w14:paraId="684A63D7" w14:textId="77777777" w:rsidTr="000020C5">
        <w:tc>
          <w:tcPr>
            <w:tcW w:w="964" w:type="dxa"/>
            <w:shd w:val="clear" w:color="auto" w:fill="auto"/>
          </w:tcPr>
          <w:p w14:paraId="22B1B5B6" w14:textId="77777777" w:rsidR="00140A47" w:rsidRPr="00913A62" w:rsidRDefault="00140A47" w:rsidP="00AC23C4">
            <w:pPr>
              <w:pStyle w:val="TableCell0-2115ptBreak"/>
              <w:ind w:left="170"/>
            </w:pPr>
          </w:p>
        </w:tc>
        <w:tc>
          <w:tcPr>
            <w:tcW w:w="1134" w:type="dxa"/>
            <w:shd w:val="clear" w:color="auto" w:fill="auto"/>
          </w:tcPr>
          <w:p w14:paraId="1694C802" w14:textId="77777777" w:rsidR="00140A47" w:rsidRPr="00913A62" w:rsidRDefault="00140A47" w:rsidP="00AC23C4">
            <w:pPr>
              <w:pStyle w:val="TableCell0-2115ptBreak"/>
              <w:ind w:left="170"/>
            </w:pPr>
          </w:p>
        </w:tc>
        <w:tc>
          <w:tcPr>
            <w:tcW w:w="1304" w:type="dxa"/>
            <w:shd w:val="clear" w:color="auto" w:fill="auto"/>
          </w:tcPr>
          <w:p w14:paraId="64C9B3BD" w14:textId="77777777" w:rsidR="00140A47" w:rsidRPr="00913A62" w:rsidRDefault="00140A47" w:rsidP="00DD0B7D">
            <w:pPr>
              <w:pStyle w:val="TableCell0-2115ptBreak"/>
            </w:pPr>
            <w:r w:rsidRPr="00913A62">
              <w:t>[</w:t>
            </w:r>
            <w:r w:rsidRPr="00913A62">
              <w:rPr>
                <w:rStyle w:val="ChCharisSIL"/>
              </w:rPr>
              <w:t>ˈh</w:t>
            </w:r>
            <w:r w:rsidRPr="00913A62">
              <w:rPr>
                <w:rStyle w:val="ChCharisSILBlueBold"/>
              </w:rPr>
              <w:t>ɪ</w:t>
            </w:r>
            <w:r w:rsidRPr="00913A62">
              <w:rPr>
                <w:rStyle w:val="ChCharisSIL"/>
              </w:rPr>
              <w:t>.lɐŋ</w:t>
            </w:r>
            <w:r w:rsidRPr="00913A62">
              <w:t>]</w:t>
            </w:r>
          </w:p>
        </w:tc>
        <w:tc>
          <w:tcPr>
            <w:tcW w:w="1191" w:type="dxa"/>
            <w:shd w:val="clear" w:color="auto" w:fill="auto"/>
          </w:tcPr>
          <w:p w14:paraId="290150A6" w14:textId="77777777" w:rsidR="00140A47" w:rsidRPr="00913A62" w:rsidRDefault="00140A47" w:rsidP="00DD0B7D">
            <w:pPr>
              <w:pStyle w:val="TableCell0-2115ptBreak"/>
              <w:rPr>
                <w:rStyle w:val="ChItalBold"/>
              </w:rPr>
            </w:pPr>
            <w:r w:rsidRPr="00913A62">
              <w:rPr>
                <w:rStyle w:val="ChItalBold"/>
              </w:rPr>
              <w:t>hilang</w:t>
            </w:r>
          </w:p>
        </w:tc>
        <w:tc>
          <w:tcPr>
            <w:tcW w:w="1361" w:type="dxa"/>
            <w:shd w:val="clear" w:color="auto" w:fill="auto"/>
          </w:tcPr>
          <w:p w14:paraId="327FB4DD" w14:textId="33A73FF0" w:rsidR="00140A47" w:rsidRPr="00913A62" w:rsidRDefault="00B7093A" w:rsidP="00DD0B7D">
            <w:pPr>
              <w:pStyle w:val="TableCell0-2115ptBreak"/>
            </w:pPr>
            <w:r>
              <w:t>‘</w:t>
            </w:r>
            <w:r w:rsidR="00140A47" w:rsidRPr="00913A62">
              <w:t>be lost</w:t>
            </w:r>
            <w:r>
              <w:t>’</w:t>
            </w:r>
          </w:p>
        </w:tc>
      </w:tr>
      <w:tr w:rsidR="00AC23C4" w:rsidRPr="00913A62" w14:paraId="27E9575B" w14:textId="77777777" w:rsidTr="000020C5">
        <w:tc>
          <w:tcPr>
            <w:tcW w:w="964" w:type="dxa"/>
            <w:shd w:val="clear" w:color="auto" w:fill="auto"/>
          </w:tcPr>
          <w:p w14:paraId="08E51BFB" w14:textId="77777777" w:rsidR="00140A47" w:rsidRPr="00913A62" w:rsidRDefault="00140A47" w:rsidP="00AC23C4">
            <w:pPr>
              <w:pStyle w:val="TableCell2-2115pt"/>
              <w:ind w:left="170"/>
            </w:pPr>
            <w:r w:rsidRPr="00913A62">
              <w:t>/</w:t>
            </w:r>
            <w:r w:rsidRPr="00913A62">
              <w:rPr>
                <w:rStyle w:val="ChCharisSIL"/>
              </w:rPr>
              <w:t>u</w:t>
            </w:r>
            <w:r w:rsidRPr="00913A62">
              <w:t>/</w:t>
            </w:r>
          </w:p>
        </w:tc>
        <w:tc>
          <w:tcPr>
            <w:tcW w:w="1134" w:type="dxa"/>
            <w:shd w:val="clear" w:color="auto" w:fill="auto"/>
          </w:tcPr>
          <w:p w14:paraId="586F1CBC" w14:textId="77777777" w:rsidR="00140A47" w:rsidRPr="00913A62" w:rsidRDefault="00140A47" w:rsidP="00AC23C4">
            <w:pPr>
              <w:pStyle w:val="TableCell2-2115pt"/>
              <w:ind w:left="170"/>
            </w:pPr>
            <w:r w:rsidRPr="00913A62">
              <w:t>[</w:t>
            </w:r>
            <w:r w:rsidRPr="00913A62">
              <w:rPr>
                <w:rStyle w:val="ChCharisSIL"/>
              </w:rPr>
              <w:t>ʊ</w:t>
            </w:r>
            <w:r w:rsidRPr="00913A62">
              <w:t>]</w:t>
            </w:r>
          </w:p>
        </w:tc>
        <w:tc>
          <w:tcPr>
            <w:tcW w:w="1304" w:type="dxa"/>
            <w:shd w:val="clear" w:color="auto" w:fill="auto"/>
          </w:tcPr>
          <w:p w14:paraId="39AE4D1C" w14:textId="77777777" w:rsidR="00140A47" w:rsidRPr="00913A62" w:rsidRDefault="00140A47" w:rsidP="00DD0B7D">
            <w:pPr>
              <w:pStyle w:val="TableCell2-2115pt"/>
            </w:pPr>
            <w:r w:rsidRPr="00913A62">
              <w:t>[</w:t>
            </w:r>
            <w:r w:rsidRPr="00913A62">
              <w:rPr>
                <w:rStyle w:val="ChCharisSIL"/>
              </w:rPr>
              <w:t>ˈl</w:t>
            </w:r>
            <w:r w:rsidRPr="00913A62">
              <w:rPr>
                <w:rStyle w:val="ChCharisSILBlueBold"/>
              </w:rPr>
              <w:t>ʊ</w:t>
            </w:r>
            <w:r w:rsidRPr="00913A62">
              <w:rPr>
                <w:rStyle w:val="ChCharisSIL"/>
              </w:rPr>
              <w:t>.ɐs</w:t>
            </w:r>
            <w:r w:rsidRPr="00913A62">
              <w:t>]</w:t>
            </w:r>
          </w:p>
        </w:tc>
        <w:tc>
          <w:tcPr>
            <w:tcW w:w="1191" w:type="dxa"/>
            <w:shd w:val="clear" w:color="auto" w:fill="auto"/>
          </w:tcPr>
          <w:p w14:paraId="6ED10BD4" w14:textId="77777777" w:rsidR="00140A47" w:rsidRPr="00913A62" w:rsidRDefault="00140A47" w:rsidP="00DD0B7D">
            <w:pPr>
              <w:pStyle w:val="TableCell2-2115pt"/>
              <w:rPr>
                <w:rStyle w:val="ChItalBold"/>
              </w:rPr>
            </w:pPr>
            <w:r w:rsidRPr="00913A62">
              <w:rPr>
                <w:rStyle w:val="ChItalBold"/>
              </w:rPr>
              <w:t>luas</w:t>
            </w:r>
          </w:p>
        </w:tc>
        <w:tc>
          <w:tcPr>
            <w:tcW w:w="1361" w:type="dxa"/>
            <w:shd w:val="clear" w:color="auto" w:fill="auto"/>
          </w:tcPr>
          <w:p w14:paraId="64BFA9FE" w14:textId="687CD811" w:rsidR="00140A47" w:rsidRPr="00913A62" w:rsidRDefault="00B7093A" w:rsidP="00DD0B7D">
            <w:pPr>
              <w:pStyle w:val="TableCell2-2115pt"/>
            </w:pPr>
            <w:r>
              <w:t>‘</w:t>
            </w:r>
            <w:r w:rsidR="00140A47" w:rsidRPr="00913A62">
              <w:t>be vast</w:t>
            </w:r>
            <w:r>
              <w:t>’</w:t>
            </w:r>
          </w:p>
        </w:tc>
      </w:tr>
      <w:tr w:rsidR="00AC23C4" w:rsidRPr="00913A62" w14:paraId="3ADEE312" w14:textId="77777777" w:rsidTr="000020C5">
        <w:tc>
          <w:tcPr>
            <w:tcW w:w="964" w:type="dxa"/>
            <w:shd w:val="clear" w:color="auto" w:fill="auto"/>
          </w:tcPr>
          <w:p w14:paraId="3DC90EFB" w14:textId="77777777" w:rsidR="00140A47" w:rsidRPr="00913A62" w:rsidRDefault="00140A47" w:rsidP="00AC23C4">
            <w:pPr>
              <w:pStyle w:val="TableCell0-2115ptBreak"/>
              <w:ind w:left="170"/>
            </w:pPr>
          </w:p>
        </w:tc>
        <w:tc>
          <w:tcPr>
            <w:tcW w:w="1134" w:type="dxa"/>
            <w:shd w:val="clear" w:color="auto" w:fill="auto"/>
          </w:tcPr>
          <w:p w14:paraId="6550939D" w14:textId="77777777" w:rsidR="00140A47" w:rsidRPr="00913A62" w:rsidRDefault="00140A47" w:rsidP="00AC23C4">
            <w:pPr>
              <w:pStyle w:val="TableCell0-2115ptBreak"/>
              <w:ind w:left="170"/>
            </w:pPr>
          </w:p>
        </w:tc>
        <w:tc>
          <w:tcPr>
            <w:tcW w:w="1304" w:type="dxa"/>
            <w:shd w:val="clear" w:color="auto" w:fill="auto"/>
          </w:tcPr>
          <w:p w14:paraId="5F3BE578" w14:textId="77777777" w:rsidR="00140A47" w:rsidRPr="00E413A5" w:rsidRDefault="00140A47" w:rsidP="00DD0B7D">
            <w:pPr>
              <w:pStyle w:val="TableCell0-2115ptBreak"/>
            </w:pPr>
            <w:r w:rsidRPr="00E413A5">
              <w:t>[</w:t>
            </w:r>
            <w:r w:rsidRPr="00E413A5">
              <w:rPr>
                <w:rStyle w:val="ChCharisSIL"/>
              </w:rPr>
              <w:t>ˈb</w:t>
            </w:r>
            <w:r w:rsidRPr="00E413A5">
              <w:rPr>
                <w:rStyle w:val="ChCharisSILBlueBold"/>
              </w:rPr>
              <w:t>ʊ</w:t>
            </w:r>
            <w:r w:rsidRPr="00E413A5">
              <w:rPr>
                <w:rStyle w:val="ChCharisSIL"/>
              </w:rPr>
              <w:t>.kɐ</w:t>
            </w:r>
            <w:r w:rsidR="00E413A5" w:rsidRPr="00E413A5">
              <w:rPr>
                <w:rStyle w:val="ChCharisSIL"/>
              </w:rPr>
              <w:t>ŋ</w:t>
            </w:r>
            <w:r w:rsidRPr="00E413A5">
              <w:t>]</w:t>
            </w:r>
          </w:p>
        </w:tc>
        <w:tc>
          <w:tcPr>
            <w:tcW w:w="1191" w:type="dxa"/>
            <w:shd w:val="clear" w:color="auto" w:fill="auto"/>
          </w:tcPr>
          <w:p w14:paraId="17DF1AF7" w14:textId="77777777" w:rsidR="00140A47" w:rsidRPr="00913A62" w:rsidRDefault="00140A47" w:rsidP="00DD0B7D">
            <w:pPr>
              <w:pStyle w:val="TableCell0-2115ptBreak"/>
              <w:rPr>
                <w:rStyle w:val="ChItalBold"/>
              </w:rPr>
            </w:pPr>
            <w:r w:rsidRPr="00913A62">
              <w:rPr>
                <w:rStyle w:val="ChItalBold"/>
              </w:rPr>
              <w:t>bukan</w:t>
            </w:r>
            <w:r w:rsidR="0095237A">
              <w:rPr>
                <w:rStyle w:val="ChItalBold"/>
              </w:rPr>
              <w:t>g</w:t>
            </w:r>
          </w:p>
        </w:tc>
        <w:tc>
          <w:tcPr>
            <w:tcW w:w="1361" w:type="dxa"/>
            <w:shd w:val="clear" w:color="auto" w:fill="auto"/>
          </w:tcPr>
          <w:p w14:paraId="651A3E8F" w14:textId="370F0120" w:rsidR="00140A47" w:rsidRPr="00913A62" w:rsidRDefault="00B7093A" w:rsidP="00DD0B7D">
            <w:pPr>
              <w:pStyle w:val="TableCell0-2115ptBreak"/>
            </w:pPr>
            <w:r>
              <w:t>‘</w:t>
            </w:r>
            <w:r w:rsidR="00140A47" w:rsidRPr="0099608C">
              <w:rPr>
                <w:rStyle w:val="ChSmallCaps"/>
              </w:rPr>
              <w:t>neg</w:t>
            </w:r>
            <w:r>
              <w:t>’</w:t>
            </w:r>
          </w:p>
        </w:tc>
      </w:tr>
      <w:tr w:rsidR="00AC23C4" w:rsidRPr="00913A62" w14:paraId="5FC06CD6" w14:textId="77777777" w:rsidTr="000020C5">
        <w:tc>
          <w:tcPr>
            <w:tcW w:w="964" w:type="dxa"/>
            <w:shd w:val="clear" w:color="auto" w:fill="auto"/>
          </w:tcPr>
          <w:p w14:paraId="13B9EB54" w14:textId="77777777" w:rsidR="00140A47" w:rsidRPr="00913A62" w:rsidRDefault="00140A47" w:rsidP="00AC23C4">
            <w:pPr>
              <w:pStyle w:val="TableCell2-2115pt"/>
              <w:ind w:left="170"/>
            </w:pPr>
            <w:r w:rsidRPr="00913A62">
              <w:t>/</w:t>
            </w:r>
            <w:r w:rsidRPr="00913A62">
              <w:rPr>
                <w:rStyle w:val="ChCharisSIL"/>
              </w:rPr>
              <w:t>ɛ</w:t>
            </w:r>
            <w:r w:rsidRPr="00913A62">
              <w:t>/</w:t>
            </w:r>
          </w:p>
        </w:tc>
        <w:tc>
          <w:tcPr>
            <w:tcW w:w="1134" w:type="dxa"/>
            <w:shd w:val="clear" w:color="auto" w:fill="auto"/>
          </w:tcPr>
          <w:p w14:paraId="5E85BB6C" w14:textId="77777777" w:rsidR="00140A47" w:rsidRPr="00913A62" w:rsidRDefault="00140A47" w:rsidP="00AC23C4">
            <w:pPr>
              <w:pStyle w:val="TableCell2-2115pt"/>
              <w:ind w:left="170"/>
            </w:pPr>
            <w:r w:rsidRPr="00913A62">
              <w:t>[</w:t>
            </w:r>
            <w:r w:rsidRPr="00913A62">
              <w:rPr>
                <w:rStyle w:val="ChCharisSIL"/>
              </w:rPr>
              <w:t>ɛ̞</w:t>
            </w:r>
            <w:r w:rsidRPr="00913A62">
              <w:t>]</w:t>
            </w:r>
          </w:p>
        </w:tc>
        <w:tc>
          <w:tcPr>
            <w:tcW w:w="1304" w:type="dxa"/>
            <w:shd w:val="clear" w:color="auto" w:fill="auto"/>
          </w:tcPr>
          <w:p w14:paraId="4B740A21" w14:textId="77777777" w:rsidR="00140A47" w:rsidRPr="00913A62" w:rsidRDefault="00140A47" w:rsidP="00DD0B7D">
            <w:pPr>
              <w:pStyle w:val="TableCell2-2115pt"/>
            </w:pPr>
            <w:r w:rsidRPr="00913A62">
              <w:t>[</w:t>
            </w:r>
            <w:r w:rsidRPr="00913A62">
              <w:rPr>
                <w:rStyle w:val="ChCharisSIL"/>
              </w:rPr>
              <w:t>ˈb</w:t>
            </w:r>
            <w:r w:rsidRPr="00913A62">
              <w:rPr>
                <w:rStyle w:val="ChCharisSILBlueBold"/>
              </w:rPr>
              <w:t>ɛ̞</w:t>
            </w:r>
            <w:r w:rsidRPr="00913A62">
              <w:rPr>
                <w:rStyle w:val="ChCharisSIL"/>
              </w:rPr>
              <w:t>.ɾa</w:t>
            </w:r>
            <w:r w:rsidRPr="00913A62">
              <w:t>]</w:t>
            </w:r>
          </w:p>
        </w:tc>
        <w:tc>
          <w:tcPr>
            <w:tcW w:w="1191" w:type="dxa"/>
            <w:shd w:val="clear" w:color="auto" w:fill="auto"/>
          </w:tcPr>
          <w:p w14:paraId="3DB58368" w14:textId="77777777" w:rsidR="00140A47" w:rsidRPr="00913A62" w:rsidRDefault="00140A47" w:rsidP="00DD0B7D">
            <w:pPr>
              <w:pStyle w:val="TableCell2-2115pt"/>
              <w:rPr>
                <w:rStyle w:val="ChItalBold"/>
              </w:rPr>
            </w:pPr>
            <w:r w:rsidRPr="00913A62">
              <w:rPr>
                <w:rStyle w:val="ChItalBold"/>
              </w:rPr>
              <w:t>bera</w:t>
            </w:r>
          </w:p>
        </w:tc>
        <w:tc>
          <w:tcPr>
            <w:tcW w:w="1361" w:type="dxa"/>
            <w:shd w:val="clear" w:color="auto" w:fill="auto"/>
          </w:tcPr>
          <w:p w14:paraId="777F0A70" w14:textId="39C6AFBE" w:rsidR="00140A47" w:rsidRPr="00913A62" w:rsidRDefault="00B7093A" w:rsidP="00DD0B7D">
            <w:pPr>
              <w:pStyle w:val="TableCell2-2115pt"/>
            </w:pPr>
            <w:r>
              <w:t>‘</w:t>
            </w:r>
            <w:r w:rsidR="00140A47" w:rsidRPr="00913A62">
              <w:t>defecate</w:t>
            </w:r>
            <w:r>
              <w:t>’</w:t>
            </w:r>
          </w:p>
        </w:tc>
      </w:tr>
      <w:tr w:rsidR="00AC23C4" w:rsidRPr="00913A62" w14:paraId="4BB2E953" w14:textId="77777777" w:rsidTr="000020C5">
        <w:tc>
          <w:tcPr>
            <w:tcW w:w="964" w:type="dxa"/>
            <w:shd w:val="clear" w:color="auto" w:fill="auto"/>
          </w:tcPr>
          <w:p w14:paraId="741C3B36" w14:textId="77777777" w:rsidR="00140A47" w:rsidRPr="00913A62" w:rsidRDefault="00140A47" w:rsidP="00AC23C4">
            <w:pPr>
              <w:pStyle w:val="TableCell0-2115pt"/>
              <w:ind w:left="170"/>
            </w:pPr>
          </w:p>
        </w:tc>
        <w:tc>
          <w:tcPr>
            <w:tcW w:w="1134" w:type="dxa"/>
            <w:shd w:val="clear" w:color="auto" w:fill="auto"/>
          </w:tcPr>
          <w:p w14:paraId="7A186EEA" w14:textId="77777777" w:rsidR="00140A47" w:rsidRPr="00913A62" w:rsidRDefault="00140A47" w:rsidP="00AC23C4">
            <w:pPr>
              <w:pStyle w:val="TableCell0-2115pt"/>
              <w:ind w:left="170"/>
            </w:pPr>
          </w:p>
        </w:tc>
        <w:tc>
          <w:tcPr>
            <w:tcW w:w="1304" w:type="dxa"/>
            <w:shd w:val="clear" w:color="auto" w:fill="auto"/>
          </w:tcPr>
          <w:p w14:paraId="16640138" w14:textId="77777777" w:rsidR="00140A47" w:rsidRPr="00913A62" w:rsidRDefault="00140A47" w:rsidP="00DD0B7D">
            <w:pPr>
              <w:pStyle w:val="TableCell0-2115pt"/>
            </w:pPr>
            <w:r w:rsidRPr="00913A62">
              <w:t>[</w:t>
            </w:r>
            <w:r w:rsidRPr="00913A62">
              <w:rPr>
                <w:rStyle w:val="ChCharisSIL"/>
              </w:rPr>
              <w:t>ˈh</w:t>
            </w:r>
            <w:r w:rsidRPr="00913A62">
              <w:rPr>
                <w:rStyle w:val="ChCharisSILBlueBold"/>
              </w:rPr>
              <w:t>ɛ̞</w:t>
            </w:r>
            <w:r w:rsidRPr="00913A62">
              <w:rPr>
                <w:rStyle w:val="ChCharisSIL"/>
              </w:rPr>
              <w:t>.la</w:t>
            </w:r>
            <w:r w:rsidRPr="00913A62">
              <w:t>]</w:t>
            </w:r>
          </w:p>
        </w:tc>
        <w:tc>
          <w:tcPr>
            <w:tcW w:w="1191" w:type="dxa"/>
            <w:shd w:val="clear" w:color="auto" w:fill="auto"/>
          </w:tcPr>
          <w:p w14:paraId="158F7EB7" w14:textId="77777777" w:rsidR="00140A47" w:rsidRPr="00913A62" w:rsidRDefault="00140A47" w:rsidP="00DD0B7D">
            <w:pPr>
              <w:pStyle w:val="TableCell0-2115pt"/>
              <w:rPr>
                <w:rStyle w:val="ChItalBold"/>
              </w:rPr>
            </w:pPr>
            <w:r w:rsidRPr="00913A62">
              <w:rPr>
                <w:rStyle w:val="ChItalBold"/>
              </w:rPr>
              <w:t>hela</w:t>
            </w:r>
          </w:p>
        </w:tc>
        <w:tc>
          <w:tcPr>
            <w:tcW w:w="1361" w:type="dxa"/>
            <w:shd w:val="clear" w:color="auto" w:fill="auto"/>
          </w:tcPr>
          <w:p w14:paraId="3CFCDCE4" w14:textId="5000CA2B" w:rsidR="00140A47" w:rsidRPr="00913A62" w:rsidRDefault="00B7093A" w:rsidP="00DD0B7D">
            <w:pPr>
              <w:pStyle w:val="TableCell0-2115pt"/>
            </w:pPr>
            <w:r>
              <w:t>‘</w:t>
            </w:r>
            <w:r w:rsidR="00140A47" w:rsidRPr="00913A62">
              <w:t>haul</w:t>
            </w:r>
            <w:r>
              <w:t>’</w:t>
            </w:r>
          </w:p>
        </w:tc>
      </w:tr>
      <w:tr w:rsidR="00AC23C4" w:rsidRPr="00913A62" w14:paraId="22BCE9CF" w14:textId="77777777" w:rsidTr="000020C5">
        <w:tc>
          <w:tcPr>
            <w:tcW w:w="964" w:type="dxa"/>
            <w:shd w:val="clear" w:color="auto" w:fill="auto"/>
          </w:tcPr>
          <w:p w14:paraId="29ADEE78" w14:textId="77777777" w:rsidR="00140A47" w:rsidRPr="00913A62" w:rsidRDefault="00140A47" w:rsidP="00AC23C4">
            <w:pPr>
              <w:pStyle w:val="TableCell0-2115pt"/>
              <w:ind w:left="170"/>
            </w:pPr>
          </w:p>
        </w:tc>
        <w:tc>
          <w:tcPr>
            <w:tcW w:w="1134" w:type="dxa"/>
            <w:shd w:val="clear" w:color="auto" w:fill="auto"/>
          </w:tcPr>
          <w:p w14:paraId="10A238DB" w14:textId="77777777" w:rsidR="00140A47" w:rsidRPr="00913A62" w:rsidRDefault="00140A47" w:rsidP="00AC23C4">
            <w:pPr>
              <w:pStyle w:val="TableCell0-2115pt"/>
              <w:ind w:left="170"/>
            </w:pPr>
            <w:r w:rsidRPr="00913A62">
              <w:t>[</w:t>
            </w:r>
            <w:r w:rsidRPr="00913A62">
              <w:rPr>
                <w:rStyle w:val="ChCharisSIL"/>
              </w:rPr>
              <w:t>ə</w:t>
            </w:r>
            <w:r w:rsidRPr="00913A62">
              <w:t>]</w:t>
            </w:r>
          </w:p>
        </w:tc>
        <w:tc>
          <w:tcPr>
            <w:tcW w:w="1304" w:type="dxa"/>
            <w:shd w:val="clear" w:color="auto" w:fill="auto"/>
          </w:tcPr>
          <w:p w14:paraId="3A6BD312" w14:textId="77777777" w:rsidR="00140A47" w:rsidRPr="00913A62" w:rsidRDefault="00140A47" w:rsidP="00DD0B7D">
            <w:pPr>
              <w:pStyle w:val="TableCell0-2115pt"/>
            </w:pPr>
            <w:r w:rsidRPr="00913A62">
              <w:t>[</w:t>
            </w:r>
            <w:r w:rsidRPr="00913A62">
              <w:rPr>
                <w:rStyle w:val="ChCharisSIL"/>
              </w:rPr>
              <w:t>b</w:t>
            </w:r>
            <w:r w:rsidRPr="00913A62">
              <w:rPr>
                <w:rStyle w:val="ChCharisSILBlueBold"/>
              </w:rPr>
              <w:t>ə</w:t>
            </w:r>
            <w:r w:rsidRPr="00913A62">
              <w:rPr>
                <w:rStyle w:val="ChCharisSIL"/>
              </w:rPr>
              <w:t>.ˈkɐs</w:t>
            </w:r>
            <w:r w:rsidRPr="00913A62">
              <w:t>]</w:t>
            </w:r>
          </w:p>
        </w:tc>
        <w:tc>
          <w:tcPr>
            <w:tcW w:w="1191" w:type="dxa"/>
            <w:shd w:val="clear" w:color="auto" w:fill="auto"/>
          </w:tcPr>
          <w:p w14:paraId="558D2524" w14:textId="77777777" w:rsidR="00140A47" w:rsidRPr="00913A62" w:rsidRDefault="00140A47" w:rsidP="00DD0B7D">
            <w:pPr>
              <w:pStyle w:val="TableCell0-2115pt"/>
              <w:rPr>
                <w:rStyle w:val="ChItalBold"/>
              </w:rPr>
            </w:pPr>
            <w:r w:rsidRPr="00913A62">
              <w:rPr>
                <w:rStyle w:val="ChItalBold"/>
              </w:rPr>
              <w:t>bekas</w:t>
            </w:r>
          </w:p>
        </w:tc>
        <w:tc>
          <w:tcPr>
            <w:tcW w:w="1361" w:type="dxa"/>
            <w:shd w:val="clear" w:color="auto" w:fill="auto"/>
          </w:tcPr>
          <w:p w14:paraId="22D6BA7C" w14:textId="4E79DA5F" w:rsidR="00140A47" w:rsidRPr="00913A62" w:rsidRDefault="00B7093A" w:rsidP="00DD0B7D">
            <w:pPr>
              <w:pStyle w:val="TableCell0-2115pt"/>
            </w:pPr>
            <w:r>
              <w:t>‘</w:t>
            </w:r>
            <w:r w:rsidR="00140A47" w:rsidRPr="00913A62">
              <w:t>trace</w:t>
            </w:r>
            <w:r>
              <w:t>’</w:t>
            </w:r>
          </w:p>
        </w:tc>
      </w:tr>
      <w:tr w:rsidR="00AC23C4" w:rsidRPr="00913A62" w14:paraId="65F85ED7" w14:textId="77777777" w:rsidTr="000020C5">
        <w:tc>
          <w:tcPr>
            <w:tcW w:w="964" w:type="dxa"/>
            <w:shd w:val="clear" w:color="auto" w:fill="auto"/>
          </w:tcPr>
          <w:p w14:paraId="44627DF8" w14:textId="77777777" w:rsidR="00140A47" w:rsidRPr="00913A62" w:rsidRDefault="00140A47" w:rsidP="00AC23C4">
            <w:pPr>
              <w:pStyle w:val="TableCell0-2115ptBreak"/>
              <w:ind w:left="170"/>
            </w:pPr>
          </w:p>
        </w:tc>
        <w:tc>
          <w:tcPr>
            <w:tcW w:w="1134" w:type="dxa"/>
            <w:shd w:val="clear" w:color="auto" w:fill="auto"/>
          </w:tcPr>
          <w:p w14:paraId="11876FC9" w14:textId="77777777" w:rsidR="00140A47" w:rsidRPr="00913A62" w:rsidRDefault="00140A47" w:rsidP="00AC23C4">
            <w:pPr>
              <w:pStyle w:val="TableCell0-2115ptBreak"/>
              <w:ind w:left="170"/>
            </w:pPr>
          </w:p>
        </w:tc>
        <w:tc>
          <w:tcPr>
            <w:tcW w:w="1304" w:type="dxa"/>
            <w:shd w:val="clear" w:color="auto" w:fill="auto"/>
          </w:tcPr>
          <w:p w14:paraId="13D81996" w14:textId="77777777" w:rsidR="00140A47" w:rsidRPr="00913A62" w:rsidRDefault="00140A47" w:rsidP="00DD0B7D">
            <w:pPr>
              <w:pStyle w:val="TableCell0-2115ptBreak"/>
            </w:pPr>
            <w:r w:rsidRPr="00913A62">
              <w:t>[</w:t>
            </w:r>
            <w:r w:rsidRPr="00913A62">
              <w:rPr>
                <w:rStyle w:val="ChCharisSIL"/>
              </w:rPr>
              <w:t>l</w:t>
            </w:r>
            <w:r w:rsidRPr="00913A62">
              <w:rPr>
                <w:rStyle w:val="ChCharisSILBlueBold"/>
              </w:rPr>
              <w:t>ə</w:t>
            </w:r>
            <w:r w:rsidRPr="00913A62">
              <w:rPr>
                <w:rStyle w:val="ChCharisSIL"/>
              </w:rPr>
              <w:t>.ˈpɐs</w:t>
            </w:r>
            <w:r w:rsidRPr="00913A62">
              <w:t>]</w:t>
            </w:r>
          </w:p>
        </w:tc>
        <w:tc>
          <w:tcPr>
            <w:tcW w:w="1191" w:type="dxa"/>
            <w:shd w:val="clear" w:color="auto" w:fill="auto"/>
          </w:tcPr>
          <w:p w14:paraId="645A3F5F" w14:textId="77777777" w:rsidR="00140A47" w:rsidRPr="00913A62" w:rsidRDefault="00140A47" w:rsidP="00DD0B7D">
            <w:pPr>
              <w:pStyle w:val="TableCell0-2115ptBreak"/>
              <w:rPr>
                <w:rStyle w:val="ChItalBold"/>
              </w:rPr>
            </w:pPr>
            <w:r w:rsidRPr="00913A62">
              <w:rPr>
                <w:rStyle w:val="ChItalBold"/>
              </w:rPr>
              <w:t>lepas</w:t>
            </w:r>
          </w:p>
        </w:tc>
        <w:tc>
          <w:tcPr>
            <w:tcW w:w="1361" w:type="dxa"/>
            <w:shd w:val="clear" w:color="auto" w:fill="auto"/>
          </w:tcPr>
          <w:p w14:paraId="753DFBF8" w14:textId="22793700" w:rsidR="00140A47" w:rsidRPr="00913A62" w:rsidRDefault="00B7093A" w:rsidP="00DD0B7D">
            <w:pPr>
              <w:pStyle w:val="TableCell0-2115ptBreak"/>
            </w:pPr>
            <w:r>
              <w:t>‘</w:t>
            </w:r>
            <w:r w:rsidR="000F005A">
              <w:t>f</w:t>
            </w:r>
            <w:r w:rsidR="00140A47" w:rsidRPr="00913A62">
              <w:t>ree</w:t>
            </w:r>
            <w:r>
              <w:t>’</w:t>
            </w:r>
          </w:p>
        </w:tc>
      </w:tr>
      <w:tr w:rsidR="00AC23C4" w:rsidRPr="00913A62" w14:paraId="3A834F01" w14:textId="77777777" w:rsidTr="000020C5">
        <w:tc>
          <w:tcPr>
            <w:tcW w:w="964" w:type="dxa"/>
            <w:shd w:val="clear" w:color="auto" w:fill="auto"/>
          </w:tcPr>
          <w:p w14:paraId="045B40CA" w14:textId="77777777" w:rsidR="001F089D" w:rsidRPr="00913A62" w:rsidRDefault="001F089D" w:rsidP="00AC23C4">
            <w:pPr>
              <w:pStyle w:val="TableCell2-2115pt"/>
              <w:ind w:left="170"/>
            </w:pPr>
            <w:r w:rsidRPr="00DD7A57">
              <w:t>/</w:t>
            </w:r>
            <w:r w:rsidRPr="00DD7A57">
              <w:rPr>
                <w:rStyle w:val="ChCharisSIL"/>
              </w:rPr>
              <w:t>ɔ</w:t>
            </w:r>
            <w:r w:rsidRPr="00DD7A57">
              <w:t>/</w:t>
            </w:r>
          </w:p>
        </w:tc>
        <w:tc>
          <w:tcPr>
            <w:tcW w:w="1134" w:type="dxa"/>
            <w:shd w:val="clear" w:color="auto" w:fill="auto"/>
          </w:tcPr>
          <w:p w14:paraId="3BD14153" w14:textId="77777777" w:rsidR="001F089D" w:rsidRPr="00913A62" w:rsidRDefault="001F089D" w:rsidP="00AC23C4">
            <w:pPr>
              <w:pStyle w:val="TableCell2-2115pt"/>
              <w:ind w:left="170"/>
            </w:pPr>
            <w:r w:rsidRPr="00DD7A57">
              <w:t>[</w:t>
            </w:r>
            <w:r w:rsidRPr="00DD7A57">
              <w:rPr>
                <w:rStyle w:val="ChCharisSIL"/>
              </w:rPr>
              <w:t>ɔ̞</w:t>
            </w:r>
            <w:r w:rsidRPr="00DD7A57">
              <w:t>]</w:t>
            </w:r>
          </w:p>
        </w:tc>
        <w:tc>
          <w:tcPr>
            <w:tcW w:w="1304" w:type="dxa"/>
            <w:shd w:val="clear" w:color="auto" w:fill="auto"/>
          </w:tcPr>
          <w:p w14:paraId="65C3F2FA" w14:textId="77777777" w:rsidR="001F089D" w:rsidRPr="00913A62" w:rsidRDefault="001F089D" w:rsidP="00DD0B7D">
            <w:pPr>
              <w:pStyle w:val="TableCell2-2115pt"/>
            </w:pPr>
            <w:r w:rsidRPr="00913A62">
              <w:t>[</w:t>
            </w:r>
            <w:r w:rsidRPr="001F089D">
              <w:rPr>
                <w:rStyle w:val="ChCharisSIL"/>
              </w:rPr>
              <w:t>ˈh</w:t>
            </w:r>
            <w:r w:rsidRPr="001F089D">
              <w:rPr>
                <w:rStyle w:val="ChCharisSILBlueBold"/>
              </w:rPr>
              <w:t>ɔ̞</w:t>
            </w:r>
            <w:r w:rsidRPr="001F089D">
              <w:rPr>
                <w:rStyle w:val="ChCharisSIL"/>
              </w:rPr>
              <w:t>.sa</w:t>
            </w:r>
            <w:r w:rsidRPr="00913A62">
              <w:t>]</w:t>
            </w:r>
          </w:p>
        </w:tc>
        <w:tc>
          <w:tcPr>
            <w:tcW w:w="1191" w:type="dxa"/>
            <w:shd w:val="clear" w:color="auto" w:fill="auto"/>
          </w:tcPr>
          <w:p w14:paraId="294D5B41" w14:textId="77777777" w:rsidR="001F089D" w:rsidRPr="00913A62" w:rsidRDefault="001F089D" w:rsidP="00DD0B7D">
            <w:pPr>
              <w:pStyle w:val="TableCell2-2115pt"/>
              <w:rPr>
                <w:rStyle w:val="ChItalBold"/>
              </w:rPr>
            </w:pPr>
            <w:r>
              <w:rPr>
                <w:rStyle w:val="ChItalBold"/>
              </w:rPr>
              <w:t>hosa</w:t>
            </w:r>
          </w:p>
        </w:tc>
        <w:tc>
          <w:tcPr>
            <w:tcW w:w="1361" w:type="dxa"/>
            <w:shd w:val="clear" w:color="auto" w:fill="auto"/>
          </w:tcPr>
          <w:p w14:paraId="17B29ED0" w14:textId="0040F761" w:rsidR="001F089D" w:rsidRPr="00913A62" w:rsidRDefault="00B7093A" w:rsidP="00DD0B7D">
            <w:pPr>
              <w:pStyle w:val="TableCell2-2115pt"/>
            </w:pPr>
            <w:r>
              <w:t>‘</w:t>
            </w:r>
            <w:r w:rsidR="001F089D">
              <w:t>pant</w:t>
            </w:r>
            <w:r>
              <w:t>’</w:t>
            </w:r>
          </w:p>
        </w:tc>
      </w:tr>
      <w:tr w:rsidR="00AC23C4" w:rsidRPr="00913A62" w14:paraId="52B6BAC4" w14:textId="77777777" w:rsidTr="000020C5">
        <w:tc>
          <w:tcPr>
            <w:tcW w:w="964" w:type="dxa"/>
            <w:shd w:val="clear" w:color="auto" w:fill="auto"/>
          </w:tcPr>
          <w:p w14:paraId="5A7AB11A" w14:textId="77777777" w:rsidR="001F089D" w:rsidRPr="00913A62" w:rsidRDefault="001F089D" w:rsidP="00AC23C4">
            <w:pPr>
              <w:pStyle w:val="TableCell0-2115ptBreak"/>
              <w:ind w:left="170"/>
            </w:pPr>
          </w:p>
        </w:tc>
        <w:tc>
          <w:tcPr>
            <w:tcW w:w="1134" w:type="dxa"/>
            <w:shd w:val="clear" w:color="auto" w:fill="auto"/>
          </w:tcPr>
          <w:p w14:paraId="2FE9272F" w14:textId="77777777" w:rsidR="001F089D" w:rsidRPr="00913A62" w:rsidRDefault="001F089D" w:rsidP="00AC23C4">
            <w:pPr>
              <w:pStyle w:val="TableCell0-2115ptBreak"/>
              <w:ind w:left="170"/>
            </w:pPr>
          </w:p>
        </w:tc>
        <w:tc>
          <w:tcPr>
            <w:tcW w:w="1304" w:type="dxa"/>
            <w:shd w:val="clear" w:color="auto" w:fill="auto"/>
          </w:tcPr>
          <w:p w14:paraId="1E910FC4" w14:textId="77777777" w:rsidR="001F089D" w:rsidRPr="00E413A5" w:rsidRDefault="001F089D" w:rsidP="00DD0B7D">
            <w:pPr>
              <w:pStyle w:val="TableCell0-2115ptBreak"/>
            </w:pPr>
            <w:r w:rsidRPr="00E413A5">
              <w:t>[</w:t>
            </w:r>
            <w:r w:rsidRPr="001F089D">
              <w:rPr>
                <w:rStyle w:val="ChCharisSIL"/>
              </w:rPr>
              <w:t>ˈk</w:t>
            </w:r>
            <w:r w:rsidRPr="001F089D">
              <w:rPr>
                <w:rStyle w:val="ChCharisSILBlueBold"/>
              </w:rPr>
              <w:t>ɔ̞</w:t>
            </w:r>
            <w:r w:rsidRPr="001F089D">
              <w:rPr>
                <w:rStyle w:val="ChCharisSIL"/>
              </w:rPr>
              <w:t>.lɐm</w:t>
            </w:r>
            <w:r w:rsidRPr="00E413A5">
              <w:t>]</w:t>
            </w:r>
          </w:p>
        </w:tc>
        <w:tc>
          <w:tcPr>
            <w:tcW w:w="1191" w:type="dxa"/>
            <w:shd w:val="clear" w:color="auto" w:fill="auto"/>
          </w:tcPr>
          <w:p w14:paraId="3E1695F0" w14:textId="77777777" w:rsidR="001F089D" w:rsidRPr="00913A62" w:rsidRDefault="001F089D" w:rsidP="00DD0B7D">
            <w:pPr>
              <w:pStyle w:val="TableCell0-2115ptBreak"/>
              <w:rPr>
                <w:rStyle w:val="ChItalBold"/>
              </w:rPr>
            </w:pPr>
            <w:r>
              <w:rPr>
                <w:rStyle w:val="ChItalBold"/>
              </w:rPr>
              <w:t>kolam</w:t>
            </w:r>
          </w:p>
        </w:tc>
        <w:tc>
          <w:tcPr>
            <w:tcW w:w="1361" w:type="dxa"/>
            <w:shd w:val="clear" w:color="auto" w:fill="auto"/>
          </w:tcPr>
          <w:p w14:paraId="0382F9D3" w14:textId="3C6A74B3" w:rsidR="001F089D" w:rsidRPr="001F089D" w:rsidRDefault="00B7093A" w:rsidP="00DD0B7D">
            <w:pPr>
              <w:pStyle w:val="TableCell0-2115ptBreak"/>
            </w:pPr>
            <w:r>
              <w:t>‘</w:t>
            </w:r>
            <w:r w:rsidR="001F089D">
              <w:t>big hole</w:t>
            </w:r>
            <w:r>
              <w:t>’</w:t>
            </w:r>
          </w:p>
        </w:tc>
      </w:tr>
    </w:tbl>
    <w:p w14:paraId="4727C400" w14:textId="77777777" w:rsidR="0067338B" w:rsidRDefault="00140A47" w:rsidP="00D05EA5">
      <w:pPr>
        <w:pStyle w:val="Body0005after05before"/>
      </w:pPr>
      <w:r w:rsidRPr="00913A62">
        <w:t>In open syllables</w:t>
      </w:r>
      <w:r w:rsidR="00D24110">
        <w:t>,</w:t>
      </w:r>
      <w:r w:rsidRPr="00913A62">
        <w:t xml:space="preserve"> the close and open-mid vowels can also be centralized under the influence of the corresponding centralized allophone occurring in a closed syllable, as illustrated in </w:t>
      </w:r>
      <w:r w:rsidRPr="00913A62">
        <w:fldChar w:fldCharType="begin"/>
      </w:r>
      <w:r w:rsidRPr="00913A62">
        <w:instrText xml:space="preserve"> REF _Ref332647712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0</w:t>
      </w:r>
      <w:r w:rsidRPr="00913A62">
        <w:fldChar w:fldCharType="end"/>
      </w:r>
      <w:r w:rsidRPr="00913A62">
        <w:t xml:space="preserve"> (see also §</w:t>
      </w:r>
      <w:r w:rsidRPr="00913A62">
        <w:fldChar w:fldCharType="begin"/>
      </w:r>
      <w:r w:rsidRPr="00913A62">
        <w:instrText xml:space="preserve"> REF _Ref338057372 \w \h </w:instrText>
      </w:r>
      <w:r>
        <w:instrText xml:space="preserve"> \* MERGEFORMAT </w:instrText>
      </w:r>
      <w:r w:rsidRPr="00913A62">
        <w:fldChar w:fldCharType="separate"/>
      </w:r>
      <w:r w:rsidR="00154D81">
        <w:rPr>
          <w:cs/>
        </w:rPr>
        <w:t>‎</w:t>
      </w:r>
      <w:r w:rsidR="00154D81">
        <w:t>2.2.3</w:t>
      </w:r>
      <w:r w:rsidRPr="00913A62">
        <w:fldChar w:fldCharType="end"/>
      </w:r>
      <w:r w:rsidRPr="00913A62">
        <w:t>).</w:t>
      </w:r>
    </w:p>
    <w:p w14:paraId="5B9702D3" w14:textId="77777777" w:rsidR="00140A47" w:rsidRDefault="00140A47" w:rsidP="00D43E1D">
      <w:pPr>
        <w:pStyle w:val="Caption"/>
      </w:pPr>
      <w:bookmarkStart w:id="924" w:name="_Ref332647712"/>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20</w:t>
        </w:r>
      </w:fldSimple>
      <w:bookmarkEnd w:id="924"/>
      <w:r w:rsidRPr="00913A62">
        <w:t>:</w:t>
      </w:r>
      <w:r w:rsidRPr="00913A62">
        <w:tab/>
        <w:t>Vowel centralization harmony</w:t>
      </w:r>
      <w:r w:rsidRPr="00913A62">
        <w:rPr>
          <w:rStyle w:val="FootnoteReference"/>
        </w:rPr>
        <w:footnoteReference w:id="73"/>
      </w:r>
    </w:p>
    <w:tbl>
      <w:tblPr>
        <w:tblW w:w="6634" w:type="dxa"/>
        <w:tblInd w:w="170" w:type="dxa"/>
        <w:tblBorders>
          <w:bottom w:val="single" w:sz="4" w:space="0" w:color="auto"/>
        </w:tblBorders>
        <w:tblLayout w:type="fixed"/>
        <w:tblLook w:val="01E0" w:firstRow="1" w:lastRow="1" w:firstColumn="1" w:lastColumn="1" w:noHBand="0" w:noVBand="0"/>
      </w:tblPr>
      <w:tblGrid>
        <w:gridCol w:w="964"/>
        <w:gridCol w:w="1644"/>
        <w:gridCol w:w="1304"/>
        <w:gridCol w:w="1191"/>
        <w:gridCol w:w="1531"/>
      </w:tblGrid>
      <w:tr w:rsidR="00AC23C4" w:rsidRPr="00913A62" w14:paraId="1EE1256E" w14:textId="77777777" w:rsidTr="000020C5">
        <w:trPr>
          <w:tblHeader/>
        </w:trPr>
        <w:tc>
          <w:tcPr>
            <w:tcW w:w="964" w:type="dxa"/>
            <w:tcBorders>
              <w:top w:val="single" w:sz="4" w:space="0" w:color="auto"/>
              <w:bottom w:val="single" w:sz="4" w:space="0" w:color="auto"/>
            </w:tcBorders>
            <w:shd w:val="clear" w:color="auto" w:fill="auto"/>
          </w:tcPr>
          <w:p w14:paraId="4B5435CA" w14:textId="77777777" w:rsidR="00140A47" w:rsidRPr="00913A62" w:rsidRDefault="00140A47" w:rsidP="00140A47">
            <w:pPr>
              <w:pStyle w:val="TableHd"/>
            </w:pPr>
            <w:r w:rsidRPr="00913A62">
              <w:t>Phoneme</w:t>
            </w:r>
          </w:p>
        </w:tc>
        <w:tc>
          <w:tcPr>
            <w:tcW w:w="1644" w:type="dxa"/>
            <w:tcBorders>
              <w:top w:val="single" w:sz="4" w:space="0" w:color="auto"/>
              <w:bottom w:val="single" w:sz="4" w:space="0" w:color="auto"/>
            </w:tcBorders>
            <w:shd w:val="clear" w:color="auto" w:fill="auto"/>
          </w:tcPr>
          <w:p w14:paraId="78A057C0" w14:textId="77777777" w:rsidR="00140A47" w:rsidRPr="00913A62" w:rsidRDefault="00140A47" w:rsidP="00140A47">
            <w:pPr>
              <w:pStyle w:val="TableHd"/>
            </w:pPr>
            <w:r w:rsidRPr="00913A62">
              <w:t>Environment</w:t>
            </w:r>
          </w:p>
        </w:tc>
        <w:tc>
          <w:tcPr>
            <w:tcW w:w="1304" w:type="dxa"/>
            <w:tcBorders>
              <w:top w:val="single" w:sz="4" w:space="0" w:color="auto"/>
              <w:bottom w:val="single" w:sz="4" w:space="0" w:color="auto"/>
            </w:tcBorders>
            <w:shd w:val="clear" w:color="auto" w:fill="auto"/>
          </w:tcPr>
          <w:p w14:paraId="3A536AFE" w14:textId="77777777" w:rsidR="00140A47" w:rsidRPr="00913A62" w:rsidRDefault="00140A47" w:rsidP="00140A47">
            <w:pPr>
              <w:pStyle w:val="TableHd"/>
            </w:pPr>
            <w:r w:rsidRPr="00913A62">
              <w:t>Item</w:t>
            </w:r>
          </w:p>
        </w:tc>
        <w:tc>
          <w:tcPr>
            <w:tcW w:w="1191" w:type="dxa"/>
            <w:tcBorders>
              <w:top w:val="single" w:sz="4" w:space="0" w:color="auto"/>
              <w:bottom w:val="single" w:sz="4" w:space="0" w:color="auto"/>
            </w:tcBorders>
            <w:shd w:val="clear" w:color="auto" w:fill="auto"/>
          </w:tcPr>
          <w:p w14:paraId="2D3C710F" w14:textId="77777777" w:rsidR="00140A47" w:rsidRPr="00913A62" w:rsidRDefault="00140A47" w:rsidP="00140A47">
            <w:pPr>
              <w:pStyle w:val="TableHd"/>
            </w:pPr>
            <w:r w:rsidRPr="00913A62">
              <w:t>Orthogr.</w:t>
            </w:r>
          </w:p>
        </w:tc>
        <w:tc>
          <w:tcPr>
            <w:tcW w:w="1531" w:type="dxa"/>
            <w:tcBorders>
              <w:top w:val="single" w:sz="4" w:space="0" w:color="auto"/>
              <w:bottom w:val="single" w:sz="4" w:space="0" w:color="auto"/>
            </w:tcBorders>
            <w:shd w:val="clear" w:color="auto" w:fill="auto"/>
          </w:tcPr>
          <w:p w14:paraId="02CA1DAD" w14:textId="77777777" w:rsidR="00140A47" w:rsidRPr="00913A62" w:rsidRDefault="00140A47" w:rsidP="00140A47">
            <w:pPr>
              <w:pStyle w:val="TableHd"/>
            </w:pPr>
            <w:r w:rsidRPr="00913A62">
              <w:t>Gloss</w:t>
            </w:r>
          </w:p>
        </w:tc>
      </w:tr>
      <w:tr w:rsidR="00AC23C4" w:rsidRPr="00913A62" w14:paraId="302DBFAD" w14:textId="77777777" w:rsidTr="000020C5">
        <w:tc>
          <w:tcPr>
            <w:tcW w:w="964" w:type="dxa"/>
            <w:tcBorders>
              <w:top w:val="single" w:sz="4" w:space="0" w:color="auto"/>
            </w:tcBorders>
            <w:shd w:val="clear" w:color="auto" w:fill="auto"/>
          </w:tcPr>
          <w:p w14:paraId="3E65AD8D" w14:textId="77777777" w:rsidR="00140A47" w:rsidRPr="00913A62" w:rsidRDefault="00140A47" w:rsidP="00AC23C4">
            <w:pPr>
              <w:pStyle w:val="TableCell2-2115pt"/>
              <w:ind w:left="170"/>
            </w:pPr>
            <w:r w:rsidRPr="00913A62">
              <w:t>/</w:t>
            </w:r>
            <w:r w:rsidRPr="00913A62">
              <w:rPr>
                <w:rStyle w:val="ChCharisSIL"/>
              </w:rPr>
              <w:t>i</w:t>
            </w:r>
            <w:r w:rsidRPr="00913A62">
              <w:t>/</w:t>
            </w:r>
          </w:p>
        </w:tc>
        <w:tc>
          <w:tcPr>
            <w:tcW w:w="1644" w:type="dxa"/>
            <w:vMerge w:val="restart"/>
            <w:tcBorders>
              <w:top w:val="single" w:sz="4" w:space="0" w:color="auto"/>
            </w:tcBorders>
            <w:shd w:val="clear" w:color="auto" w:fill="auto"/>
          </w:tcPr>
          <w:p w14:paraId="5DBFDABB" w14:textId="77777777" w:rsidR="00140A47" w:rsidRPr="00913A62" w:rsidRDefault="00140A47" w:rsidP="009B147C">
            <w:pPr>
              <w:pStyle w:val="TableCell2-2115pt"/>
            </w:pPr>
            <w:r w:rsidRPr="00913A62">
              <w:t>[</w:t>
            </w:r>
            <w:r w:rsidRPr="00913A62">
              <w:rPr>
                <w:rStyle w:val="ChCharisSIL"/>
              </w:rPr>
              <w:t>ɪ</w:t>
            </w:r>
            <w:r w:rsidRPr="00913A62">
              <w:t xml:space="preserve">] in open </w:t>
            </w:r>
            <w:r w:rsidRPr="0099608C">
              <w:rPr>
                <w:rStyle w:val="ChSmallCaps"/>
              </w:rPr>
              <w:t>sylb</w:t>
            </w:r>
            <w:r w:rsidRPr="00913A62">
              <w:t xml:space="preserve"> preceded by [</w:t>
            </w:r>
            <w:r w:rsidRPr="00913A62">
              <w:rPr>
                <w:rStyle w:val="ChCharisSIL"/>
              </w:rPr>
              <w:t>ɪ</w:t>
            </w:r>
            <w:r w:rsidRPr="00913A62">
              <w:t>C]</w:t>
            </w:r>
          </w:p>
        </w:tc>
        <w:tc>
          <w:tcPr>
            <w:tcW w:w="1304" w:type="dxa"/>
            <w:tcBorders>
              <w:top w:val="single" w:sz="4" w:space="0" w:color="auto"/>
            </w:tcBorders>
            <w:shd w:val="clear" w:color="auto" w:fill="auto"/>
          </w:tcPr>
          <w:p w14:paraId="24370FFA" w14:textId="77777777" w:rsidR="00140A47" w:rsidRPr="00913A62" w:rsidRDefault="00140A47" w:rsidP="009B147C">
            <w:pPr>
              <w:pStyle w:val="TableCell2-2115pt"/>
            </w:pPr>
            <w:r w:rsidRPr="00913A62">
              <w:t>[</w:t>
            </w:r>
            <w:r w:rsidRPr="00913A62">
              <w:rPr>
                <w:rStyle w:val="ChCharisSIL"/>
              </w:rPr>
              <w:t>prɔ.ˈpɪn.s</w:t>
            </w:r>
            <w:r w:rsidRPr="00913A62">
              <w:rPr>
                <w:rStyle w:val="ChCharisSILBlueBold"/>
              </w:rPr>
              <w:t>ɪ</w:t>
            </w:r>
            <w:r w:rsidRPr="00913A62">
              <w:t>]</w:t>
            </w:r>
          </w:p>
        </w:tc>
        <w:tc>
          <w:tcPr>
            <w:tcW w:w="1191" w:type="dxa"/>
            <w:tcBorders>
              <w:top w:val="single" w:sz="4" w:space="0" w:color="auto"/>
            </w:tcBorders>
            <w:shd w:val="clear" w:color="auto" w:fill="auto"/>
          </w:tcPr>
          <w:p w14:paraId="6F6CADB4" w14:textId="77777777" w:rsidR="00140A47" w:rsidRPr="00913A62" w:rsidRDefault="00140A47" w:rsidP="009B147C">
            <w:pPr>
              <w:pStyle w:val="TableCell2-2115pt"/>
              <w:rPr>
                <w:rStyle w:val="ChItalBold"/>
              </w:rPr>
            </w:pPr>
            <w:r w:rsidRPr="00913A62">
              <w:rPr>
                <w:rStyle w:val="ChItalBold"/>
              </w:rPr>
              <w:t>propinsi</w:t>
            </w:r>
          </w:p>
        </w:tc>
        <w:tc>
          <w:tcPr>
            <w:tcW w:w="1531" w:type="dxa"/>
            <w:tcBorders>
              <w:top w:val="single" w:sz="4" w:space="0" w:color="auto"/>
            </w:tcBorders>
            <w:shd w:val="clear" w:color="auto" w:fill="auto"/>
          </w:tcPr>
          <w:p w14:paraId="3750C1F6" w14:textId="55A68671" w:rsidR="00140A47" w:rsidRPr="00913A62" w:rsidRDefault="00B7093A" w:rsidP="009B147C">
            <w:pPr>
              <w:pStyle w:val="TableCell2-2115pt"/>
            </w:pPr>
            <w:r>
              <w:t>‘</w:t>
            </w:r>
            <w:r w:rsidR="00140A47" w:rsidRPr="00913A62">
              <w:t>province</w:t>
            </w:r>
            <w:r>
              <w:t>’</w:t>
            </w:r>
          </w:p>
        </w:tc>
      </w:tr>
      <w:tr w:rsidR="00AC23C4" w:rsidRPr="00913A62" w14:paraId="5C0E06F8" w14:textId="77777777" w:rsidTr="000020C5">
        <w:tc>
          <w:tcPr>
            <w:tcW w:w="964" w:type="dxa"/>
            <w:shd w:val="clear" w:color="auto" w:fill="auto"/>
          </w:tcPr>
          <w:p w14:paraId="661F2A5C" w14:textId="77777777" w:rsidR="00140A47" w:rsidRPr="00913A62" w:rsidRDefault="00140A47" w:rsidP="00AC23C4">
            <w:pPr>
              <w:pStyle w:val="TableCell0-2115pt"/>
              <w:ind w:left="170"/>
            </w:pPr>
          </w:p>
        </w:tc>
        <w:tc>
          <w:tcPr>
            <w:tcW w:w="1644" w:type="dxa"/>
            <w:vMerge/>
            <w:shd w:val="clear" w:color="auto" w:fill="auto"/>
          </w:tcPr>
          <w:p w14:paraId="54A8F572" w14:textId="77777777" w:rsidR="00140A47" w:rsidRPr="00913A62" w:rsidRDefault="00140A47" w:rsidP="009B147C">
            <w:pPr>
              <w:pStyle w:val="TableCell0-2115pt"/>
            </w:pPr>
          </w:p>
        </w:tc>
        <w:tc>
          <w:tcPr>
            <w:tcW w:w="1304" w:type="dxa"/>
            <w:shd w:val="clear" w:color="auto" w:fill="auto"/>
          </w:tcPr>
          <w:p w14:paraId="70DCF113" w14:textId="77777777" w:rsidR="00140A47" w:rsidRPr="00913A62" w:rsidRDefault="00140A47" w:rsidP="009B147C">
            <w:pPr>
              <w:pStyle w:val="TableCell0-2115pt"/>
            </w:pPr>
            <w:r w:rsidRPr="00913A62">
              <w:t>[</w:t>
            </w:r>
            <w:r w:rsidRPr="00913A62">
              <w:rPr>
                <w:rStyle w:val="ChCharisSIL"/>
              </w:rPr>
              <w:t>ˈskrɪp̚.s</w:t>
            </w:r>
            <w:r w:rsidRPr="00913A62">
              <w:rPr>
                <w:rStyle w:val="ChCharisSILBlueBold"/>
              </w:rPr>
              <w:t>ɪ</w:t>
            </w:r>
            <w:r w:rsidRPr="00913A62">
              <w:t>]</w:t>
            </w:r>
          </w:p>
        </w:tc>
        <w:tc>
          <w:tcPr>
            <w:tcW w:w="1191" w:type="dxa"/>
            <w:shd w:val="clear" w:color="auto" w:fill="auto"/>
          </w:tcPr>
          <w:p w14:paraId="67195DDC" w14:textId="77777777" w:rsidR="00140A47" w:rsidRPr="00913A62" w:rsidRDefault="00140A47" w:rsidP="009B147C">
            <w:pPr>
              <w:pStyle w:val="TableCell0-2115pt"/>
              <w:rPr>
                <w:rStyle w:val="ChItalBold"/>
              </w:rPr>
            </w:pPr>
            <w:r w:rsidRPr="00913A62">
              <w:rPr>
                <w:rStyle w:val="ChItalBold"/>
              </w:rPr>
              <w:t>skripsi</w:t>
            </w:r>
          </w:p>
        </w:tc>
        <w:tc>
          <w:tcPr>
            <w:tcW w:w="1531" w:type="dxa"/>
            <w:shd w:val="clear" w:color="auto" w:fill="auto"/>
          </w:tcPr>
          <w:p w14:paraId="5332B9C8" w14:textId="002BABF5" w:rsidR="00140A47" w:rsidRPr="00913A62" w:rsidRDefault="00B7093A" w:rsidP="009B147C">
            <w:pPr>
              <w:pStyle w:val="TableCell0-2115pt"/>
            </w:pPr>
            <w:r>
              <w:t>‘</w:t>
            </w:r>
            <w:r w:rsidR="00140A47" w:rsidRPr="00913A62">
              <w:t>minithesis</w:t>
            </w:r>
            <w:r>
              <w:t>’</w:t>
            </w:r>
          </w:p>
        </w:tc>
      </w:tr>
      <w:tr w:rsidR="00AC23C4" w:rsidRPr="00913A62" w14:paraId="4AB2B291" w14:textId="77777777" w:rsidTr="000020C5">
        <w:tc>
          <w:tcPr>
            <w:tcW w:w="964" w:type="dxa"/>
            <w:shd w:val="clear" w:color="auto" w:fill="auto"/>
          </w:tcPr>
          <w:p w14:paraId="212E45B7" w14:textId="77777777" w:rsidR="00140A47" w:rsidRPr="00913A62" w:rsidRDefault="00140A47" w:rsidP="00AC23C4">
            <w:pPr>
              <w:pStyle w:val="TableCell0-2115pt"/>
              <w:ind w:left="170"/>
            </w:pPr>
          </w:p>
        </w:tc>
        <w:tc>
          <w:tcPr>
            <w:tcW w:w="1644" w:type="dxa"/>
            <w:vMerge w:val="restart"/>
            <w:shd w:val="clear" w:color="auto" w:fill="auto"/>
          </w:tcPr>
          <w:p w14:paraId="07354D5C" w14:textId="77777777" w:rsidR="00140A47" w:rsidRPr="00913A62" w:rsidRDefault="00140A47" w:rsidP="009B147C">
            <w:pPr>
              <w:pStyle w:val="TableCell0-2115ptBreak"/>
            </w:pPr>
            <w:r w:rsidRPr="00913A62">
              <w:t>[</w:t>
            </w:r>
            <w:r w:rsidRPr="00913A62">
              <w:rPr>
                <w:rStyle w:val="ChCharisSIL"/>
              </w:rPr>
              <w:t>ɪ</w:t>
            </w:r>
            <w:r w:rsidRPr="00913A62">
              <w:t xml:space="preserve">] in open </w:t>
            </w:r>
            <w:r w:rsidRPr="0099608C">
              <w:rPr>
                <w:rStyle w:val="ChSmallCaps"/>
              </w:rPr>
              <w:t>sylb</w:t>
            </w:r>
            <w:r w:rsidRPr="00913A62">
              <w:t xml:space="preserve"> followed by [</w:t>
            </w:r>
            <w:r w:rsidRPr="00913A62">
              <w:rPr>
                <w:rStyle w:val="ChCharisSIL"/>
              </w:rPr>
              <w:t>ɪ</w:t>
            </w:r>
            <w:r w:rsidRPr="00913A62">
              <w:t>C]</w:t>
            </w:r>
          </w:p>
        </w:tc>
        <w:tc>
          <w:tcPr>
            <w:tcW w:w="1304" w:type="dxa"/>
            <w:shd w:val="clear" w:color="auto" w:fill="auto"/>
          </w:tcPr>
          <w:p w14:paraId="22E567AA" w14:textId="77777777" w:rsidR="00140A47" w:rsidRPr="00913A62" w:rsidRDefault="00140A47" w:rsidP="009B147C">
            <w:pPr>
              <w:pStyle w:val="TableCell0-2115pt"/>
            </w:pPr>
            <w:r w:rsidRPr="00913A62">
              <w:t>[</w:t>
            </w:r>
            <w:r w:rsidRPr="00913A62">
              <w:rPr>
                <w:rStyle w:val="ChCharisSIL"/>
              </w:rPr>
              <w:t>ˈm</w:t>
            </w:r>
            <w:r w:rsidRPr="00913A62">
              <w:rPr>
                <w:rStyle w:val="ChCharisSILBlueBold"/>
              </w:rPr>
              <w:t>ɪ</w:t>
            </w:r>
            <w:r w:rsidRPr="00913A62">
              <w:rPr>
                <w:rStyle w:val="ChCharisSIL"/>
              </w:rPr>
              <w:t>.ɾɪŋ</w:t>
            </w:r>
            <w:r w:rsidRPr="00913A62">
              <w:t>]</w:t>
            </w:r>
          </w:p>
        </w:tc>
        <w:tc>
          <w:tcPr>
            <w:tcW w:w="1191" w:type="dxa"/>
            <w:shd w:val="clear" w:color="auto" w:fill="auto"/>
          </w:tcPr>
          <w:p w14:paraId="55C6A2CC" w14:textId="77777777" w:rsidR="00140A47" w:rsidRPr="00913A62" w:rsidRDefault="00140A47" w:rsidP="009B147C">
            <w:pPr>
              <w:pStyle w:val="TableCell0-2115pt"/>
              <w:rPr>
                <w:rStyle w:val="ChItalBold"/>
              </w:rPr>
            </w:pPr>
            <w:r w:rsidRPr="00913A62">
              <w:rPr>
                <w:rStyle w:val="ChItalBold"/>
              </w:rPr>
              <w:t>miring</w:t>
            </w:r>
          </w:p>
        </w:tc>
        <w:tc>
          <w:tcPr>
            <w:tcW w:w="1531" w:type="dxa"/>
            <w:shd w:val="clear" w:color="auto" w:fill="auto"/>
          </w:tcPr>
          <w:p w14:paraId="4060553C" w14:textId="089EC9BC" w:rsidR="00140A47" w:rsidRPr="00913A62" w:rsidRDefault="00B7093A" w:rsidP="009B147C">
            <w:pPr>
              <w:pStyle w:val="TableCell0-2115pt"/>
            </w:pPr>
            <w:r>
              <w:t>‘</w:t>
            </w:r>
            <w:r w:rsidR="00140A47" w:rsidRPr="00913A62">
              <w:t>be sideways</w:t>
            </w:r>
            <w:r>
              <w:t>’</w:t>
            </w:r>
          </w:p>
        </w:tc>
      </w:tr>
      <w:tr w:rsidR="00AC23C4" w:rsidRPr="00913A62" w14:paraId="7AB01D8A" w14:textId="77777777" w:rsidTr="000020C5">
        <w:tc>
          <w:tcPr>
            <w:tcW w:w="964" w:type="dxa"/>
            <w:shd w:val="clear" w:color="auto" w:fill="auto"/>
          </w:tcPr>
          <w:p w14:paraId="4479415D" w14:textId="77777777" w:rsidR="00140A47" w:rsidRPr="00913A62" w:rsidRDefault="00140A47" w:rsidP="00AC23C4">
            <w:pPr>
              <w:pStyle w:val="TableCell0-2115ptBreak"/>
              <w:ind w:left="170"/>
            </w:pPr>
          </w:p>
        </w:tc>
        <w:tc>
          <w:tcPr>
            <w:tcW w:w="1644" w:type="dxa"/>
            <w:vMerge/>
            <w:shd w:val="clear" w:color="auto" w:fill="auto"/>
          </w:tcPr>
          <w:p w14:paraId="7ACD5AB5" w14:textId="77777777" w:rsidR="00140A47" w:rsidRPr="00913A62" w:rsidRDefault="00140A47" w:rsidP="009B147C">
            <w:pPr>
              <w:pStyle w:val="TableCell0-2115ptBreak"/>
            </w:pPr>
          </w:p>
        </w:tc>
        <w:tc>
          <w:tcPr>
            <w:tcW w:w="1304" w:type="dxa"/>
            <w:shd w:val="clear" w:color="auto" w:fill="auto"/>
          </w:tcPr>
          <w:p w14:paraId="331DCE5C" w14:textId="77777777" w:rsidR="00140A47" w:rsidRPr="00913A62" w:rsidRDefault="00140A47" w:rsidP="009B147C">
            <w:pPr>
              <w:pStyle w:val="TableCell0-2115ptBreak"/>
            </w:pPr>
            <w:r w:rsidRPr="00913A62">
              <w:t>[</w:t>
            </w:r>
            <w:r w:rsidRPr="00913A62">
              <w:rPr>
                <w:rStyle w:val="ChCharisSIL"/>
              </w:rPr>
              <w:t>ˈg</w:t>
            </w:r>
            <w:r w:rsidRPr="00913A62">
              <w:rPr>
                <w:rStyle w:val="ChCharisSILBlueBold"/>
              </w:rPr>
              <w:t>ɪ</w:t>
            </w:r>
            <w:r w:rsidRPr="00913A62">
              <w:rPr>
                <w:rStyle w:val="ChCharisSIL"/>
              </w:rPr>
              <w:t>.lɪŋ</w:t>
            </w:r>
            <w:r w:rsidRPr="00913A62">
              <w:t>]</w:t>
            </w:r>
          </w:p>
        </w:tc>
        <w:tc>
          <w:tcPr>
            <w:tcW w:w="1191" w:type="dxa"/>
            <w:shd w:val="clear" w:color="auto" w:fill="auto"/>
          </w:tcPr>
          <w:p w14:paraId="19827BF6" w14:textId="77777777" w:rsidR="00140A47" w:rsidRPr="00913A62" w:rsidRDefault="00140A47" w:rsidP="009B147C">
            <w:pPr>
              <w:pStyle w:val="TableCell0-2115ptBreak"/>
              <w:rPr>
                <w:rStyle w:val="ChItalBold"/>
              </w:rPr>
            </w:pPr>
            <w:r w:rsidRPr="00913A62">
              <w:rPr>
                <w:rStyle w:val="ChItalBold"/>
              </w:rPr>
              <w:t>giling</w:t>
            </w:r>
          </w:p>
        </w:tc>
        <w:tc>
          <w:tcPr>
            <w:tcW w:w="1531" w:type="dxa"/>
            <w:shd w:val="clear" w:color="auto" w:fill="auto"/>
          </w:tcPr>
          <w:p w14:paraId="3DDA4C5B" w14:textId="0EFE83EA" w:rsidR="00140A47" w:rsidRPr="00913A62" w:rsidRDefault="00B7093A" w:rsidP="009B147C">
            <w:pPr>
              <w:pStyle w:val="TableCell0-2115ptBreak"/>
            </w:pPr>
            <w:r>
              <w:t>‘</w:t>
            </w:r>
            <w:r w:rsidR="00140A47" w:rsidRPr="00913A62">
              <w:t>grind</w:t>
            </w:r>
            <w:r>
              <w:t>’</w:t>
            </w:r>
          </w:p>
        </w:tc>
      </w:tr>
      <w:tr w:rsidR="00AC23C4" w:rsidRPr="00913A62" w14:paraId="1E51B411" w14:textId="77777777" w:rsidTr="000020C5">
        <w:tc>
          <w:tcPr>
            <w:tcW w:w="964" w:type="dxa"/>
            <w:shd w:val="clear" w:color="auto" w:fill="auto"/>
          </w:tcPr>
          <w:p w14:paraId="516A3935" w14:textId="77777777" w:rsidR="00140A47" w:rsidRPr="00913A62" w:rsidRDefault="00140A47" w:rsidP="00AC23C4">
            <w:pPr>
              <w:pStyle w:val="TableCell2-2115pt"/>
              <w:ind w:left="170"/>
            </w:pPr>
            <w:r w:rsidRPr="00913A62">
              <w:lastRenderedPageBreak/>
              <w:t>/</w:t>
            </w:r>
            <w:r w:rsidRPr="00913A62">
              <w:rPr>
                <w:rStyle w:val="ChCharisSIL"/>
              </w:rPr>
              <w:t>u</w:t>
            </w:r>
            <w:r w:rsidRPr="00913A62">
              <w:t>/</w:t>
            </w:r>
          </w:p>
        </w:tc>
        <w:tc>
          <w:tcPr>
            <w:tcW w:w="1644" w:type="dxa"/>
            <w:vMerge w:val="restart"/>
            <w:shd w:val="clear" w:color="auto" w:fill="auto"/>
          </w:tcPr>
          <w:p w14:paraId="73218CAE" w14:textId="77777777" w:rsidR="00140A47" w:rsidRPr="00913A62" w:rsidRDefault="00140A47" w:rsidP="009B147C">
            <w:pPr>
              <w:pStyle w:val="TableCell2-2115pt"/>
            </w:pPr>
            <w:r w:rsidRPr="00913A62">
              <w:t>[</w:t>
            </w:r>
            <w:r w:rsidRPr="00913A62">
              <w:rPr>
                <w:rStyle w:val="ChCharisSIL"/>
              </w:rPr>
              <w:t>ʊ</w:t>
            </w:r>
            <w:r w:rsidRPr="00913A62">
              <w:t xml:space="preserve">] in open </w:t>
            </w:r>
            <w:r w:rsidRPr="0099608C">
              <w:rPr>
                <w:rStyle w:val="ChSmallCaps"/>
              </w:rPr>
              <w:t>sylb</w:t>
            </w:r>
            <w:r w:rsidRPr="00913A62">
              <w:t xml:space="preserve"> preceded by [</w:t>
            </w:r>
            <w:r w:rsidRPr="00913A62">
              <w:rPr>
                <w:rStyle w:val="ChCharisSIL"/>
              </w:rPr>
              <w:t>ʊ</w:t>
            </w:r>
            <w:r w:rsidRPr="00913A62">
              <w:t>C]</w:t>
            </w:r>
          </w:p>
        </w:tc>
        <w:tc>
          <w:tcPr>
            <w:tcW w:w="1304" w:type="dxa"/>
            <w:shd w:val="clear" w:color="auto" w:fill="auto"/>
          </w:tcPr>
          <w:p w14:paraId="691ED4A9" w14:textId="77777777" w:rsidR="00140A47" w:rsidRPr="00913A62" w:rsidRDefault="00140A47" w:rsidP="009B147C">
            <w:pPr>
              <w:pStyle w:val="TableCell2-2115pt"/>
            </w:pPr>
            <w:r w:rsidRPr="00913A62">
              <w:t>[</w:t>
            </w:r>
            <w:r w:rsidRPr="00913A62">
              <w:rPr>
                <w:rStyle w:val="ChCharisSIL"/>
              </w:rPr>
              <w:t>ˈbʊm.b</w:t>
            </w:r>
            <w:r w:rsidRPr="00913A62">
              <w:rPr>
                <w:rStyle w:val="ChCharisSILBlueBold"/>
              </w:rPr>
              <w:t>ʊ</w:t>
            </w:r>
            <w:r w:rsidRPr="00913A62">
              <w:t>]</w:t>
            </w:r>
          </w:p>
        </w:tc>
        <w:tc>
          <w:tcPr>
            <w:tcW w:w="1191" w:type="dxa"/>
            <w:shd w:val="clear" w:color="auto" w:fill="auto"/>
          </w:tcPr>
          <w:p w14:paraId="5ED1557F" w14:textId="77777777" w:rsidR="00140A47" w:rsidRPr="00913A62" w:rsidRDefault="00140A47" w:rsidP="009B147C">
            <w:pPr>
              <w:pStyle w:val="TableCell2-2115pt"/>
              <w:rPr>
                <w:rStyle w:val="ChItalBold"/>
              </w:rPr>
            </w:pPr>
            <w:r w:rsidRPr="00913A62">
              <w:rPr>
                <w:rStyle w:val="ChItalBold"/>
              </w:rPr>
              <w:t>bumbu</w:t>
            </w:r>
          </w:p>
        </w:tc>
        <w:tc>
          <w:tcPr>
            <w:tcW w:w="1531" w:type="dxa"/>
            <w:shd w:val="clear" w:color="auto" w:fill="auto"/>
          </w:tcPr>
          <w:p w14:paraId="1FC9DDE1" w14:textId="59E08329" w:rsidR="00140A47" w:rsidRPr="00913A62" w:rsidRDefault="00B7093A" w:rsidP="009B147C">
            <w:pPr>
              <w:pStyle w:val="TableCell2-2115pt"/>
            </w:pPr>
            <w:r>
              <w:t>‘</w:t>
            </w:r>
            <w:r w:rsidR="00140A47" w:rsidRPr="00913A62">
              <w:t>bamboo</w:t>
            </w:r>
            <w:r>
              <w:t>’</w:t>
            </w:r>
          </w:p>
        </w:tc>
      </w:tr>
      <w:tr w:rsidR="00AC23C4" w:rsidRPr="00913A62" w14:paraId="02A3D150" w14:textId="77777777" w:rsidTr="000020C5">
        <w:tc>
          <w:tcPr>
            <w:tcW w:w="964" w:type="dxa"/>
            <w:shd w:val="clear" w:color="auto" w:fill="auto"/>
          </w:tcPr>
          <w:p w14:paraId="3F75B3E9" w14:textId="77777777" w:rsidR="00140A47" w:rsidRPr="00913A62" w:rsidRDefault="00140A47" w:rsidP="00AC23C4">
            <w:pPr>
              <w:pStyle w:val="TableCell0-2115pt"/>
              <w:ind w:left="170"/>
            </w:pPr>
          </w:p>
        </w:tc>
        <w:tc>
          <w:tcPr>
            <w:tcW w:w="1644" w:type="dxa"/>
            <w:vMerge/>
            <w:shd w:val="clear" w:color="auto" w:fill="auto"/>
          </w:tcPr>
          <w:p w14:paraId="2183D347" w14:textId="77777777" w:rsidR="00140A47" w:rsidRPr="00913A62" w:rsidRDefault="00140A47" w:rsidP="009B147C">
            <w:pPr>
              <w:pStyle w:val="TableCell0-2115pt"/>
            </w:pPr>
          </w:p>
        </w:tc>
        <w:tc>
          <w:tcPr>
            <w:tcW w:w="1304" w:type="dxa"/>
            <w:shd w:val="clear" w:color="auto" w:fill="auto"/>
          </w:tcPr>
          <w:p w14:paraId="594D1845" w14:textId="77777777" w:rsidR="00140A47" w:rsidRPr="00913A62" w:rsidRDefault="00140A47" w:rsidP="009B147C">
            <w:pPr>
              <w:pStyle w:val="TableCell0-2115pt"/>
            </w:pPr>
            <w:r w:rsidRPr="00913A62">
              <w:t>[</w:t>
            </w:r>
            <w:r w:rsidRPr="00913A62">
              <w:rPr>
                <w:rStyle w:val="ChCharisSIL"/>
              </w:rPr>
              <w:t>ˈbʊn.t</w:t>
            </w:r>
            <w:r w:rsidRPr="00913A62">
              <w:rPr>
                <w:rStyle w:val="ChCharisSILBlueBold"/>
              </w:rPr>
              <w:t>ʊ</w:t>
            </w:r>
            <w:r w:rsidRPr="00913A62">
              <w:t>]</w:t>
            </w:r>
          </w:p>
        </w:tc>
        <w:tc>
          <w:tcPr>
            <w:tcW w:w="1191" w:type="dxa"/>
            <w:shd w:val="clear" w:color="auto" w:fill="auto"/>
          </w:tcPr>
          <w:p w14:paraId="7DA8E1DC" w14:textId="77777777" w:rsidR="00140A47" w:rsidRPr="00913A62" w:rsidRDefault="00140A47" w:rsidP="009B147C">
            <w:pPr>
              <w:pStyle w:val="TableCell0-2115pt"/>
              <w:rPr>
                <w:rStyle w:val="ChItalBold"/>
              </w:rPr>
            </w:pPr>
            <w:r w:rsidRPr="00913A62">
              <w:rPr>
                <w:rStyle w:val="ChItalBold"/>
              </w:rPr>
              <w:t>buntu</w:t>
            </w:r>
          </w:p>
        </w:tc>
        <w:tc>
          <w:tcPr>
            <w:tcW w:w="1531" w:type="dxa"/>
            <w:shd w:val="clear" w:color="auto" w:fill="auto"/>
          </w:tcPr>
          <w:p w14:paraId="52EDAA1C" w14:textId="6C913D02" w:rsidR="00140A47" w:rsidRPr="00913A62" w:rsidRDefault="00B7093A" w:rsidP="009B147C">
            <w:pPr>
              <w:pStyle w:val="TableCell0-2115pt"/>
            </w:pPr>
            <w:r>
              <w:t>‘</w:t>
            </w:r>
            <w:r w:rsidR="00140A47" w:rsidRPr="00913A62">
              <w:t>be blocked</w:t>
            </w:r>
            <w:r>
              <w:t>’</w:t>
            </w:r>
          </w:p>
        </w:tc>
      </w:tr>
      <w:tr w:rsidR="00AC23C4" w:rsidRPr="00913A62" w14:paraId="0CD8CB96" w14:textId="77777777" w:rsidTr="000020C5">
        <w:tc>
          <w:tcPr>
            <w:tcW w:w="964" w:type="dxa"/>
            <w:shd w:val="clear" w:color="auto" w:fill="auto"/>
          </w:tcPr>
          <w:p w14:paraId="61A19512" w14:textId="77777777" w:rsidR="00140A47" w:rsidRPr="00913A62" w:rsidRDefault="00140A47" w:rsidP="00AC23C4">
            <w:pPr>
              <w:pStyle w:val="TableCell0-2115pt"/>
              <w:ind w:left="170"/>
            </w:pPr>
          </w:p>
        </w:tc>
        <w:tc>
          <w:tcPr>
            <w:tcW w:w="1644" w:type="dxa"/>
            <w:vMerge w:val="restart"/>
            <w:shd w:val="clear" w:color="auto" w:fill="auto"/>
          </w:tcPr>
          <w:p w14:paraId="0EE0B76D" w14:textId="77777777" w:rsidR="00140A47" w:rsidRPr="00913A62" w:rsidRDefault="00140A47" w:rsidP="009B147C">
            <w:pPr>
              <w:pStyle w:val="TableCell0-2115ptBreak"/>
            </w:pPr>
            <w:r w:rsidRPr="00913A62">
              <w:t>[</w:t>
            </w:r>
            <w:r w:rsidRPr="00913A62">
              <w:rPr>
                <w:rStyle w:val="ChCharisSIL"/>
              </w:rPr>
              <w:t>ʊ</w:t>
            </w:r>
            <w:r w:rsidRPr="00913A62">
              <w:t xml:space="preserve">] in open </w:t>
            </w:r>
            <w:r w:rsidRPr="0099608C">
              <w:rPr>
                <w:rStyle w:val="ChSmallCaps"/>
              </w:rPr>
              <w:t>sylb</w:t>
            </w:r>
            <w:r w:rsidRPr="00913A62">
              <w:t xml:space="preserve"> followed by [</w:t>
            </w:r>
            <w:r w:rsidRPr="00913A62">
              <w:rPr>
                <w:rStyle w:val="ChCharisSIL"/>
              </w:rPr>
              <w:t>ʊ</w:t>
            </w:r>
            <w:r w:rsidRPr="00913A62">
              <w:t>C]</w:t>
            </w:r>
          </w:p>
        </w:tc>
        <w:tc>
          <w:tcPr>
            <w:tcW w:w="1304" w:type="dxa"/>
            <w:shd w:val="clear" w:color="auto" w:fill="auto"/>
          </w:tcPr>
          <w:p w14:paraId="5DE97995" w14:textId="77777777" w:rsidR="00140A47" w:rsidRPr="00913A62" w:rsidRDefault="00140A47" w:rsidP="009B147C">
            <w:pPr>
              <w:pStyle w:val="TableCell0-2115pt"/>
            </w:pPr>
            <w:r w:rsidRPr="00913A62">
              <w:t>[</w:t>
            </w:r>
            <w:r w:rsidRPr="00913A62">
              <w:rPr>
                <w:rStyle w:val="ChCharisSIL"/>
              </w:rPr>
              <w:t>ˈl</w:t>
            </w:r>
            <w:r w:rsidRPr="00913A62">
              <w:rPr>
                <w:rStyle w:val="ChCharisSILBlueBold"/>
              </w:rPr>
              <w:t>ʊ</w:t>
            </w:r>
            <w:r w:rsidRPr="00913A62">
              <w:rPr>
                <w:rStyle w:val="ChCharisSIL"/>
              </w:rPr>
              <w:t>.ɾʊs</w:t>
            </w:r>
            <w:r w:rsidRPr="00913A62">
              <w:t>]</w:t>
            </w:r>
          </w:p>
        </w:tc>
        <w:tc>
          <w:tcPr>
            <w:tcW w:w="1191" w:type="dxa"/>
            <w:shd w:val="clear" w:color="auto" w:fill="auto"/>
          </w:tcPr>
          <w:p w14:paraId="60EA30AE" w14:textId="77777777" w:rsidR="00140A47" w:rsidRPr="00913A62" w:rsidRDefault="00140A47" w:rsidP="009B147C">
            <w:pPr>
              <w:pStyle w:val="TableCell0-2115pt"/>
              <w:rPr>
                <w:rStyle w:val="ChItalBold"/>
              </w:rPr>
            </w:pPr>
            <w:r w:rsidRPr="00913A62">
              <w:rPr>
                <w:rStyle w:val="ChItalBold"/>
              </w:rPr>
              <w:t>lurus</w:t>
            </w:r>
          </w:p>
        </w:tc>
        <w:tc>
          <w:tcPr>
            <w:tcW w:w="1531" w:type="dxa"/>
            <w:shd w:val="clear" w:color="auto" w:fill="auto"/>
          </w:tcPr>
          <w:p w14:paraId="135A5E1A" w14:textId="113392A5" w:rsidR="00140A47" w:rsidRPr="00913A62" w:rsidRDefault="00B7093A" w:rsidP="009B147C">
            <w:pPr>
              <w:pStyle w:val="TableCell0-2115pt"/>
            </w:pPr>
            <w:r>
              <w:t>‘</w:t>
            </w:r>
            <w:r w:rsidR="00140A47" w:rsidRPr="00913A62">
              <w:t>be straight</w:t>
            </w:r>
            <w:r>
              <w:t>’</w:t>
            </w:r>
          </w:p>
        </w:tc>
      </w:tr>
      <w:tr w:rsidR="00AC23C4" w:rsidRPr="00913A62" w14:paraId="1004E7CE" w14:textId="77777777" w:rsidTr="000020C5">
        <w:tc>
          <w:tcPr>
            <w:tcW w:w="964" w:type="dxa"/>
            <w:shd w:val="clear" w:color="auto" w:fill="auto"/>
          </w:tcPr>
          <w:p w14:paraId="7406FF8C" w14:textId="77777777" w:rsidR="00140A47" w:rsidRPr="00913A62" w:rsidRDefault="00140A47" w:rsidP="00AC23C4">
            <w:pPr>
              <w:pStyle w:val="TableCell0-2115ptBreak"/>
              <w:ind w:left="170"/>
            </w:pPr>
          </w:p>
        </w:tc>
        <w:tc>
          <w:tcPr>
            <w:tcW w:w="1644" w:type="dxa"/>
            <w:vMerge/>
            <w:shd w:val="clear" w:color="auto" w:fill="auto"/>
          </w:tcPr>
          <w:p w14:paraId="4B8697B1" w14:textId="77777777" w:rsidR="00140A47" w:rsidRPr="00913A62" w:rsidRDefault="00140A47" w:rsidP="009B147C">
            <w:pPr>
              <w:pStyle w:val="TableCell0-2115ptBreak"/>
            </w:pPr>
          </w:p>
        </w:tc>
        <w:tc>
          <w:tcPr>
            <w:tcW w:w="1304" w:type="dxa"/>
            <w:shd w:val="clear" w:color="auto" w:fill="auto"/>
          </w:tcPr>
          <w:p w14:paraId="057648A1" w14:textId="77777777" w:rsidR="00140A47" w:rsidRPr="00E413A5" w:rsidRDefault="00140A47" w:rsidP="009B147C">
            <w:pPr>
              <w:pStyle w:val="TableCell0-2115ptBreak"/>
            </w:pPr>
            <w:r w:rsidRPr="00E413A5">
              <w:t>[</w:t>
            </w:r>
            <w:r w:rsidRPr="00E413A5">
              <w:rPr>
                <w:rStyle w:val="ChCharisSIL"/>
              </w:rPr>
              <w:t>ˈt</w:t>
            </w:r>
            <w:r w:rsidRPr="00E413A5">
              <w:rPr>
                <w:rStyle w:val="ChCharisSILBlueBold"/>
              </w:rPr>
              <w:t>ʊ</w:t>
            </w:r>
            <w:r w:rsidRPr="00E413A5">
              <w:rPr>
                <w:rStyle w:val="ChCharisSIL"/>
              </w:rPr>
              <w:t>.ɾʊ</w:t>
            </w:r>
            <w:r w:rsidR="00E413A5" w:rsidRPr="00E413A5">
              <w:rPr>
                <w:rStyle w:val="ChCharisSIL"/>
              </w:rPr>
              <w:t>ŋ</w:t>
            </w:r>
            <w:r w:rsidRPr="00E413A5">
              <w:t>]</w:t>
            </w:r>
          </w:p>
        </w:tc>
        <w:tc>
          <w:tcPr>
            <w:tcW w:w="1191" w:type="dxa"/>
            <w:shd w:val="clear" w:color="auto" w:fill="auto"/>
          </w:tcPr>
          <w:p w14:paraId="25CD0E79" w14:textId="77777777" w:rsidR="00140A47" w:rsidRPr="00913A62" w:rsidRDefault="00140A47" w:rsidP="009B147C">
            <w:pPr>
              <w:pStyle w:val="TableCell0-2115ptBreak"/>
              <w:rPr>
                <w:rStyle w:val="ChItalBold"/>
              </w:rPr>
            </w:pPr>
            <w:r w:rsidRPr="00913A62">
              <w:rPr>
                <w:rStyle w:val="ChItalBold"/>
              </w:rPr>
              <w:t>turun</w:t>
            </w:r>
            <w:r w:rsidR="0095237A">
              <w:rPr>
                <w:rStyle w:val="ChItalBold"/>
              </w:rPr>
              <w:t>g</w:t>
            </w:r>
          </w:p>
        </w:tc>
        <w:tc>
          <w:tcPr>
            <w:tcW w:w="1531" w:type="dxa"/>
            <w:shd w:val="clear" w:color="auto" w:fill="auto"/>
          </w:tcPr>
          <w:p w14:paraId="46B10475" w14:textId="3E3F4D7E" w:rsidR="00140A47" w:rsidRPr="00913A62" w:rsidRDefault="00B7093A" w:rsidP="009B147C">
            <w:pPr>
              <w:pStyle w:val="TableCell0-2115ptBreak"/>
            </w:pPr>
            <w:r>
              <w:t>‘</w:t>
            </w:r>
            <w:r w:rsidR="00140A47" w:rsidRPr="00913A62">
              <w:t>descend</w:t>
            </w:r>
            <w:r>
              <w:t>’</w:t>
            </w:r>
          </w:p>
        </w:tc>
      </w:tr>
      <w:tr w:rsidR="00AC23C4" w:rsidRPr="00913A62" w14:paraId="1A54C4B9" w14:textId="77777777" w:rsidTr="000020C5">
        <w:tc>
          <w:tcPr>
            <w:tcW w:w="964" w:type="dxa"/>
            <w:shd w:val="clear" w:color="auto" w:fill="auto"/>
          </w:tcPr>
          <w:p w14:paraId="273D8182" w14:textId="77777777" w:rsidR="00140A47" w:rsidRPr="00913A62" w:rsidRDefault="00140A47" w:rsidP="00AC23C4">
            <w:pPr>
              <w:pStyle w:val="TableCell2-2115pt"/>
              <w:ind w:left="170"/>
            </w:pPr>
            <w:r w:rsidRPr="00913A62">
              <w:t>/</w:t>
            </w:r>
            <w:r w:rsidRPr="00913A62">
              <w:rPr>
                <w:rStyle w:val="ChCharisSIL"/>
              </w:rPr>
              <w:t>ɛ</w:t>
            </w:r>
            <w:r w:rsidRPr="00913A62">
              <w:t>/</w:t>
            </w:r>
          </w:p>
        </w:tc>
        <w:tc>
          <w:tcPr>
            <w:tcW w:w="1644" w:type="dxa"/>
            <w:vMerge w:val="restart"/>
            <w:shd w:val="clear" w:color="auto" w:fill="auto"/>
          </w:tcPr>
          <w:p w14:paraId="7D9E307D" w14:textId="77777777" w:rsidR="00140A47" w:rsidRPr="00913A62" w:rsidRDefault="00140A47" w:rsidP="009B147C">
            <w:pPr>
              <w:pStyle w:val="TableCell2-2115pt"/>
            </w:pPr>
            <w:r w:rsidRPr="00913A62">
              <w:t>[</w:t>
            </w:r>
            <w:r w:rsidRPr="00913A62">
              <w:rPr>
                <w:rStyle w:val="ChCharisSIL"/>
              </w:rPr>
              <w:t>ɛ̞</w:t>
            </w:r>
            <w:r w:rsidRPr="00913A62">
              <w:t xml:space="preserve">] in open </w:t>
            </w:r>
            <w:r w:rsidRPr="0099608C">
              <w:rPr>
                <w:rStyle w:val="ChSmallCaps"/>
              </w:rPr>
              <w:t>sylb</w:t>
            </w:r>
            <w:r w:rsidRPr="00913A62">
              <w:t xml:space="preserve"> preceded by [</w:t>
            </w:r>
            <w:r w:rsidRPr="00913A62">
              <w:rPr>
                <w:rStyle w:val="ChCharisSIL"/>
              </w:rPr>
              <w:t>ɛ̞</w:t>
            </w:r>
            <w:r w:rsidRPr="00913A62">
              <w:t>C]</w:t>
            </w:r>
          </w:p>
        </w:tc>
        <w:tc>
          <w:tcPr>
            <w:tcW w:w="1304" w:type="dxa"/>
            <w:shd w:val="clear" w:color="auto" w:fill="auto"/>
          </w:tcPr>
          <w:p w14:paraId="38B72A90" w14:textId="77777777" w:rsidR="00140A47" w:rsidRPr="00E413A5" w:rsidRDefault="00140A47" w:rsidP="009B147C">
            <w:pPr>
              <w:pStyle w:val="TableCell2-2115pt"/>
            </w:pPr>
            <w:r w:rsidRPr="00E413A5">
              <w:t>[</w:t>
            </w:r>
            <w:r w:rsidRPr="00E413A5">
              <w:rPr>
                <w:rStyle w:val="ChCharisSIL"/>
              </w:rPr>
              <w:t>bɛ̞r.ˈt</w:t>
            </w:r>
            <w:r w:rsidRPr="00E413A5">
              <w:rPr>
                <w:rStyle w:val="ChCharisSILBlueBold"/>
              </w:rPr>
              <w:t>ɛ̞</w:t>
            </w:r>
            <w:r w:rsidRPr="00E413A5">
              <w:rPr>
                <w:rStyle w:val="ChCharisSIL"/>
              </w:rPr>
              <w:t>.mu</w:t>
            </w:r>
            <w:r w:rsidRPr="00E413A5">
              <w:t>]</w:t>
            </w:r>
          </w:p>
        </w:tc>
        <w:tc>
          <w:tcPr>
            <w:tcW w:w="1191" w:type="dxa"/>
            <w:shd w:val="clear" w:color="auto" w:fill="auto"/>
          </w:tcPr>
          <w:p w14:paraId="65E8B997" w14:textId="77777777" w:rsidR="00140A47" w:rsidRPr="00913A62" w:rsidRDefault="00140A47" w:rsidP="009B147C">
            <w:pPr>
              <w:pStyle w:val="TableCell2-2115pt"/>
              <w:rPr>
                <w:rStyle w:val="ChItalBold"/>
              </w:rPr>
            </w:pPr>
            <w:r w:rsidRPr="00913A62">
              <w:rPr>
                <w:rStyle w:val="ChItalBold"/>
              </w:rPr>
              <w:t>bertemu</w:t>
            </w:r>
          </w:p>
        </w:tc>
        <w:tc>
          <w:tcPr>
            <w:tcW w:w="1531" w:type="dxa"/>
            <w:shd w:val="clear" w:color="auto" w:fill="auto"/>
          </w:tcPr>
          <w:p w14:paraId="2C24C98C" w14:textId="4AB6D72A" w:rsidR="00140A47" w:rsidRPr="00913A62" w:rsidRDefault="00B7093A" w:rsidP="009B147C">
            <w:pPr>
              <w:pStyle w:val="TableCell2-2115pt"/>
            </w:pPr>
            <w:r>
              <w:t>‘</w:t>
            </w:r>
            <w:r w:rsidR="00140A47" w:rsidRPr="00913A62">
              <w:t>be friends</w:t>
            </w:r>
            <w:r>
              <w:t>’</w:t>
            </w:r>
          </w:p>
        </w:tc>
      </w:tr>
      <w:tr w:rsidR="00AC23C4" w:rsidRPr="00913A62" w14:paraId="4E4A8F7A" w14:textId="77777777" w:rsidTr="000020C5">
        <w:tc>
          <w:tcPr>
            <w:tcW w:w="964" w:type="dxa"/>
            <w:shd w:val="clear" w:color="auto" w:fill="auto"/>
          </w:tcPr>
          <w:p w14:paraId="410B9DE9" w14:textId="77777777" w:rsidR="00140A47" w:rsidRPr="00913A62" w:rsidRDefault="00140A47" w:rsidP="00AC23C4">
            <w:pPr>
              <w:pStyle w:val="TableCell0-2115pt"/>
              <w:ind w:left="170"/>
            </w:pPr>
          </w:p>
        </w:tc>
        <w:tc>
          <w:tcPr>
            <w:tcW w:w="1644" w:type="dxa"/>
            <w:vMerge/>
            <w:shd w:val="clear" w:color="auto" w:fill="auto"/>
          </w:tcPr>
          <w:p w14:paraId="75B5D007" w14:textId="77777777" w:rsidR="00140A47" w:rsidRPr="00913A62" w:rsidRDefault="00140A47" w:rsidP="009B147C">
            <w:pPr>
              <w:pStyle w:val="TableCell0-2115pt"/>
            </w:pPr>
          </w:p>
        </w:tc>
        <w:tc>
          <w:tcPr>
            <w:tcW w:w="1304" w:type="dxa"/>
            <w:shd w:val="clear" w:color="auto" w:fill="auto"/>
          </w:tcPr>
          <w:p w14:paraId="5AFA9B52" w14:textId="77777777" w:rsidR="00140A47" w:rsidRPr="00E413A5" w:rsidRDefault="00140A47" w:rsidP="009B147C">
            <w:pPr>
              <w:pStyle w:val="TableCell0-2115pt"/>
            </w:pPr>
            <w:r w:rsidRPr="00E413A5">
              <w:t>[</w:t>
            </w:r>
            <w:r w:rsidRPr="00E413A5">
              <w:rPr>
                <w:rStyle w:val="ChCharisSIL"/>
              </w:rPr>
              <w:t>ˌbɛ̞r.k</w:t>
            </w:r>
            <w:r w:rsidRPr="00E413A5">
              <w:rPr>
                <w:rStyle w:val="ChCharisSILBlueBold"/>
              </w:rPr>
              <w:t>ɛ̞</w:t>
            </w:r>
            <w:r w:rsidRPr="00E413A5">
              <w:rPr>
                <w:rStyle w:val="ChCharisSIL"/>
              </w:rPr>
              <w:t>.ˈbʊ</w:t>
            </w:r>
            <w:r w:rsidR="00E413A5" w:rsidRPr="00E413A5">
              <w:rPr>
                <w:rStyle w:val="ChCharisSIL"/>
              </w:rPr>
              <w:t>ŋ</w:t>
            </w:r>
            <w:r w:rsidRPr="00E413A5">
              <w:t>]</w:t>
            </w:r>
          </w:p>
        </w:tc>
        <w:tc>
          <w:tcPr>
            <w:tcW w:w="1191" w:type="dxa"/>
            <w:shd w:val="clear" w:color="auto" w:fill="auto"/>
          </w:tcPr>
          <w:p w14:paraId="5B257F84" w14:textId="77777777" w:rsidR="00140A47" w:rsidRPr="00913A62" w:rsidRDefault="00140A47" w:rsidP="009B147C">
            <w:pPr>
              <w:pStyle w:val="TableCell0-2115pt"/>
              <w:rPr>
                <w:rStyle w:val="ChItalBold"/>
              </w:rPr>
            </w:pPr>
            <w:r w:rsidRPr="00913A62">
              <w:rPr>
                <w:rStyle w:val="ChItalBold"/>
              </w:rPr>
              <w:t>berkebun</w:t>
            </w:r>
            <w:r w:rsidR="0095237A">
              <w:rPr>
                <w:rStyle w:val="ChItalBold"/>
              </w:rPr>
              <w:t>g</w:t>
            </w:r>
          </w:p>
        </w:tc>
        <w:tc>
          <w:tcPr>
            <w:tcW w:w="1531" w:type="dxa"/>
            <w:shd w:val="clear" w:color="auto" w:fill="auto"/>
          </w:tcPr>
          <w:p w14:paraId="4899C5EA" w14:textId="2C29DED1" w:rsidR="00140A47" w:rsidRPr="00913A62" w:rsidRDefault="00B7093A" w:rsidP="009B147C">
            <w:pPr>
              <w:pStyle w:val="TableCell0-2115pt"/>
            </w:pPr>
            <w:r>
              <w:t>‘</w:t>
            </w:r>
            <w:r w:rsidR="00140A47" w:rsidRPr="00913A62">
              <w:t>do farming</w:t>
            </w:r>
            <w:r>
              <w:t>’</w:t>
            </w:r>
          </w:p>
        </w:tc>
      </w:tr>
      <w:tr w:rsidR="00AC23C4" w:rsidRPr="00913A62" w14:paraId="10B318E8" w14:textId="77777777" w:rsidTr="000020C5">
        <w:tc>
          <w:tcPr>
            <w:tcW w:w="964" w:type="dxa"/>
            <w:shd w:val="clear" w:color="auto" w:fill="auto"/>
          </w:tcPr>
          <w:p w14:paraId="1D6F239F" w14:textId="77777777" w:rsidR="00140A47" w:rsidRPr="00913A62" w:rsidRDefault="00140A47" w:rsidP="00AC23C4">
            <w:pPr>
              <w:pStyle w:val="TableCell0-2115pt"/>
              <w:ind w:left="170"/>
            </w:pPr>
          </w:p>
        </w:tc>
        <w:tc>
          <w:tcPr>
            <w:tcW w:w="1644" w:type="dxa"/>
            <w:vMerge w:val="restart"/>
            <w:shd w:val="clear" w:color="auto" w:fill="auto"/>
          </w:tcPr>
          <w:p w14:paraId="4BB65E9B" w14:textId="77777777" w:rsidR="00140A47" w:rsidRPr="00913A62" w:rsidRDefault="00140A47" w:rsidP="009B147C">
            <w:pPr>
              <w:pStyle w:val="TableCell0-2115ptBreak"/>
            </w:pPr>
            <w:r w:rsidRPr="00913A62">
              <w:t>[</w:t>
            </w:r>
            <w:r w:rsidRPr="00913A62">
              <w:rPr>
                <w:rStyle w:val="ChCharisSIL"/>
              </w:rPr>
              <w:t>ɛ̞</w:t>
            </w:r>
            <w:r w:rsidRPr="00913A62">
              <w:t xml:space="preserve">] in open </w:t>
            </w:r>
            <w:r w:rsidRPr="0099608C">
              <w:rPr>
                <w:rStyle w:val="ChSmallCaps"/>
              </w:rPr>
              <w:t>sylb</w:t>
            </w:r>
            <w:r w:rsidRPr="00913A62">
              <w:t xml:space="preserve"> followed by [</w:t>
            </w:r>
            <w:r w:rsidRPr="00913A62">
              <w:rPr>
                <w:rStyle w:val="ChCharisSIL"/>
              </w:rPr>
              <w:t>ɛ̞</w:t>
            </w:r>
            <w:r w:rsidRPr="00913A62">
              <w:t>C]</w:t>
            </w:r>
          </w:p>
        </w:tc>
        <w:tc>
          <w:tcPr>
            <w:tcW w:w="1304" w:type="dxa"/>
            <w:shd w:val="clear" w:color="auto" w:fill="auto"/>
          </w:tcPr>
          <w:p w14:paraId="2E5843F7" w14:textId="77777777" w:rsidR="00140A47" w:rsidRPr="00913A62" w:rsidRDefault="00140A47" w:rsidP="009B147C">
            <w:pPr>
              <w:pStyle w:val="TableCell0-2115pt"/>
            </w:pPr>
            <w:r w:rsidRPr="00913A62">
              <w:t>[</w:t>
            </w:r>
            <w:r w:rsidRPr="00913A62">
              <w:rPr>
                <w:rStyle w:val="ChCharisSIL"/>
              </w:rPr>
              <w:t>ˈ</w:t>
            </w:r>
            <w:r w:rsidRPr="00913A62">
              <w:rPr>
                <w:rStyle w:val="ChCharisSILBlueBold"/>
              </w:rPr>
              <w:t>ɛ̞</w:t>
            </w:r>
            <w:r w:rsidRPr="00913A62">
              <w:rPr>
                <w:rStyle w:val="ChCharisSIL"/>
              </w:rPr>
              <w:t>.pɛ̞ŋ</w:t>
            </w:r>
            <w:r w:rsidRPr="00913A62">
              <w:t>]</w:t>
            </w:r>
          </w:p>
        </w:tc>
        <w:tc>
          <w:tcPr>
            <w:tcW w:w="1191" w:type="dxa"/>
            <w:shd w:val="clear" w:color="auto" w:fill="auto"/>
          </w:tcPr>
          <w:p w14:paraId="0B34248A" w14:textId="77777777" w:rsidR="00140A47" w:rsidRPr="00913A62" w:rsidRDefault="00140A47" w:rsidP="009B147C">
            <w:pPr>
              <w:pStyle w:val="TableCell0-2115pt"/>
              <w:rPr>
                <w:rStyle w:val="ChItalBold"/>
              </w:rPr>
            </w:pPr>
            <w:r w:rsidRPr="00913A62">
              <w:rPr>
                <w:rStyle w:val="ChItalBold"/>
              </w:rPr>
              <w:t>epeng</w:t>
            </w:r>
          </w:p>
        </w:tc>
        <w:tc>
          <w:tcPr>
            <w:tcW w:w="1531" w:type="dxa"/>
            <w:shd w:val="clear" w:color="auto" w:fill="auto"/>
          </w:tcPr>
          <w:p w14:paraId="6A6A7262" w14:textId="6A429674" w:rsidR="00140A47" w:rsidRPr="00913A62" w:rsidRDefault="00B7093A" w:rsidP="009B147C">
            <w:pPr>
              <w:pStyle w:val="TableCell0-2115pt"/>
            </w:pPr>
            <w:r>
              <w:t>‘</w:t>
            </w:r>
            <w:r w:rsidR="00140A47" w:rsidRPr="00913A62">
              <w:t>important</w:t>
            </w:r>
            <w:r>
              <w:t>’</w:t>
            </w:r>
          </w:p>
        </w:tc>
      </w:tr>
      <w:tr w:rsidR="00AC23C4" w:rsidRPr="00913A62" w14:paraId="1D54EBA9" w14:textId="77777777" w:rsidTr="000020C5">
        <w:tc>
          <w:tcPr>
            <w:tcW w:w="964" w:type="dxa"/>
            <w:shd w:val="clear" w:color="auto" w:fill="auto"/>
          </w:tcPr>
          <w:p w14:paraId="41CF470F" w14:textId="77777777" w:rsidR="00140A47" w:rsidRPr="00913A62" w:rsidRDefault="00140A47" w:rsidP="00AC23C4">
            <w:pPr>
              <w:pStyle w:val="TableCell0-2115ptBreak"/>
              <w:ind w:left="170"/>
            </w:pPr>
          </w:p>
        </w:tc>
        <w:tc>
          <w:tcPr>
            <w:tcW w:w="1644" w:type="dxa"/>
            <w:vMerge/>
            <w:shd w:val="clear" w:color="auto" w:fill="auto"/>
          </w:tcPr>
          <w:p w14:paraId="47E5EEEE" w14:textId="77777777" w:rsidR="00140A47" w:rsidRPr="00913A62" w:rsidRDefault="00140A47" w:rsidP="009B147C">
            <w:pPr>
              <w:pStyle w:val="TableCell0-2115ptBreak"/>
            </w:pPr>
          </w:p>
        </w:tc>
        <w:tc>
          <w:tcPr>
            <w:tcW w:w="1304" w:type="dxa"/>
            <w:shd w:val="clear" w:color="auto" w:fill="auto"/>
          </w:tcPr>
          <w:p w14:paraId="5B0BEA30" w14:textId="77777777" w:rsidR="00140A47" w:rsidRPr="00913A62" w:rsidRDefault="00140A47" w:rsidP="009B147C">
            <w:pPr>
              <w:pStyle w:val="TableCell0-2115ptBreak"/>
            </w:pPr>
            <w:r w:rsidRPr="00913A62">
              <w:t>[</w:t>
            </w:r>
            <w:r w:rsidRPr="00913A62">
              <w:rPr>
                <w:rStyle w:val="ChCharisSIL"/>
              </w:rPr>
              <w:t>mɛ.ˈl</w:t>
            </w:r>
            <w:r w:rsidRPr="00913A62">
              <w:rPr>
                <w:rStyle w:val="ChCharisSILBlueBold"/>
              </w:rPr>
              <w:t>ɛ̞</w:t>
            </w:r>
            <w:r w:rsidRPr="00913A62">
              <w:rPr>
                <w:rStyle w:val="ChCharisSIL"/>
              </w:rPr>
              <w:t>.sɛ̞t̚</w:t>
            </w:r>
            <w:r w:rsidRPr="00913A62">
              <w:t>]</w:t>
            </w:r>
          </w:p>
        </w:tc>
        <w:tc>
          <w:tcPr>
            <w:tcW w:w="1191" w:type="dxa"/>
            <w:shd w:val="clear" w:color="auto" w:fill="auto"/>
          </w:tcPr>
          <w:p w14:paraId="73242972" w14:textId="77777777" w:rsidR="00140A47" w:rsidRPr="00913A62" w:rsidRDefault="00140A47" w:rsidP="009B147C">
            <w:pPr>
              <w:pStyle w:val="TableCell0-2115ptBreak"/>
              <w:rPr>
                <w:rStyle w:val="ChItalBold"/>
              </w:rPr>
            </w:pPr>
            <w:r w:rsidRPr="00913A62">
              <w:rPr>
                <w:rStyle w:val="ChItalBold"/>
              </w:rPr>
              <w:t>meleset</w:t>
            </w:r>
          </w:p>
        </w:tc>
        <w:tc>
          <w:tcPr>
            <w:tcW w:w="1531" w:type="dxa"/>
            <w:shd w:val="clear" w:color="auto" w:fill="auto"/>
          </w:tcPr>
          <w:p w14:paraId="4D56FDD6" w14:textId="32529FCB" w:rsidR="00140A47" w:rsidRPr="00913A62" w:rsidRDefault="00B7093A" w:rsidP="009B147C">
            <w:pPr>
              <w:pStyle w:val="TableCell0-2115ptBreak"/>
            </w:pPr>
            <w:r>
              <w:t>‘</w:t>
            </w:r>
            <w:r w:rsidR="00140A47" w:rsidRPr="00913A62">
              <w:t>miss a target</w:t>
            </w:r>
            <w:r>
              <w:t>’</w:t>
            </w:r>
          </w:p>
        </w:tc>
      </w:tr>
      <w:tr w:rsidR="00AC23C4" w:rsidRPr="00913A62" w14:paraId="38350A5F" w14:textId="77777777" w:rsidTr="000020C5">
        <w:tc>
          <w:tcPr>
            <w:tcW w:w="964" w:type="dxa"/>
            <w:shd w:val="clear" w:color="auto" w:fill="auto"/>
          </w:tcPr>
          <w:p w14:paraId="5DE181F8" w14:textId="77777777" w:rsidR="00140A47" w:rsidRPr="00913A62" w:rsidRDefault="00140A47" w:rsidP="00AC23C4">
            <w:pPr>
              <w:pStyle w:val="TableCell2-2115pt"/>
              <w:ind w:left="170"/>
            </w:pPr>
            <w:r w:rsidRPr="00913A62">
              <w:t>/</w:t>
            </w:r>
            <w:r w:rsidRPr="00913A62">
              <w:rPr>
                <w:rStyle w:val="ChCharisSIL"/>
              </w:rPr>
              <w:t>ɔ</w:t>
            </w:r>
            <w:r w:rsidRPr="00913A62">
              <w:t>/</w:t>
            </w:r>
          </w:p>
        </w:tc>
        <w:tc>
          <w:tcPr>
            <w:tcW w:w="1644" w:type="dxa"/>
            <w:vMerge w:val="restart"/>
            <w:shd w:val="clear" w:color="auto" w:fill="auto"/>
          </w:tcPr>
          <w:p w14:paraId="2F43DD30" w14:textId="77777777" w:rsidR="00140A47" w:rsidRPr="00913A62" w:rsidRDefault="00140A47" w:rsidP="009B147C">
            <w:pPr>
              <w:pStyle w:val="TableCell2-2115pt"/>
            </w:pPr>
            <w:r w:rsidRPr="00913A62">
              <w:t>[</w:t>
            </w:r>
            <w:r w:rsidRPr="00913A62">
              <w:rPr>
                <w:rStyle w:val="ChCharisSIL"/>
              </w:rPr>
              <w:t>ɔ̞</w:t>
            </w:r>
            <w:r w:rsidRPr="00913A62">
              <w:t xml:space="preserve">] in open </w:t>
            </w:r>
            <w:r w:rsidRPr="0099608C">
              <w:rPr>
                <w:rStyle w:val="ChSmallCaps"/>
              </w:rPr>
              <w:t>sylb</w:t>
            </w:r>
            <w:r w:rsidRPr="00913A62">
              <w:t xml:space="preserve"> preceded by [</w:t>
            </w:r>
            <w:r w:rsidRPr="00913A62">
              <w:rPr>
                <w:rStyle w:val="ChCharisSIL"/>
              </w:rPr>
              <w:t>ɔ̞</w:t>
            </w:r>
            <w:r w:rsidRPr="00913A62">
              <w:t>C]</w:t>
            </w:r>
          </w:p>
        </w:tc>
        <w:tc>
          <w:tcPr>
            <w:tcW w:w="1304" w:type="dxa"/>
            <w:shd w:val="clear" w:color="auto" w:fill="auto"/>
          </w:tcPr>
          <w:p w14:paraId="598948F6" w14:textId="77777777" w:rsidR="00140A47" w:rsidRPr="00913A62" w:rsidRDefault="00140A47" w:rsidP="009B147C">
            <w:pPr>
              <w:pStyle w:val="TableCell2-2115pt"/>
            </w:pPr>
            <w:r w:rsidRPr="00913A62">
              <w:t>[</w:t>
            </w:r>
            <w:r w:rsidRPr="00913A62">
              <w:rPr>
                <w:rStyle w:val="ChCharisSIL"/>
              </w:rPr>
              <w:t>ˈbɔ̞ŋ.s</w:t>
            </w:r>
            <w:r w:rsidRPr="00913A62">
              <w:rPr>
                <w:rStyle w:val="ChCharisSILBlueBold"/>
              </w:rPr>
              <w:t>ɔ̞</w:t>
            </w:r>
            <w:r w:rsidRPr="00913A62">
              <w:t>]</w:t>
            </w:r>
          </w:p>
        </w:tc>
        <w:tc>
          <w:tcPr>
            <w:tcW w:w="1191" w:type="dxa"/>
            <w:shd w:val="clear" w:color="auto" w:fill="auto"/>
          </w:tcPr>
          <w:p w14:paraId="02C0ECFF" w14:textId="77777777" w:rsidR="00140A47" w:rsidRPr="00913A62" w:rsidRDefault="00140A47" w:rsidP="009B147C">
            <w:pPr>
              <w:pStyle w:val="TableCell2-2115pt"/>
              <w:rPr>
                <w:rStyle w:val="ChItalBold"/>
              </w:rPr>
            </w:pPr>
            <w:r w:rsidRPr="00913A62">
              <w:rPr>
                <w:rStyle w:val="ChItalBold"/>
              </w:rPr>
              <w:t>bongso</w:t>
            </w:r>
          </w:p>
        </w:tc>
        <w:tc>
          <w:tcPr>
            <w:tcW w:w="1531" w:type="dxa"/>
            <w:shd w:val="clear" w:color="auto" w:fill="auto"/>
          </w:tcPr>
          <w:p w14:paraId="3E50AE21" w14:textId="1B34456D" w:rsidR="00140A47" w:rsidRPr="00913A62" w:rsidRDefault="00B7093A" w:rsidP="009B147C">
            <w:pPr>
              <w:pStyle w:val="TableCell2-2115pt"/>
            </w:pPr>
            <w:r>
              <w:t>‘</w:t>
            </w:r>
            <w:r w:rsidR="00140A47" w:rsidRPr="00913A62">
              <w:t>youngest child</w:t>
            </w:r>
            <w:r>
              <w:t>’</w:t>
            </w:r>
          </w:p>
        </w:tc>
      </w:tr>
      <w:tr w:rsidR="00AC23C4" w:rsidRPr="00913A62" w14:paraId="3F804F4C" w14:textId="77777777" w:rsidTr="000020C5">
        <w:tc>
          <w:tcPr>
            <w:tcW w:w="964" w:type="dxa"/>
            <w:shd w:val="clear" w:color="auto" w:fill="auto"/>
          </w:tcPr>
          <w:p w14:paraId="65DBBBF2" w14:textId="77777777" w:rsidR="00140A47" w:rsidRPr="00913A62" w:rsidRDefault="00140A47" w:rsidP="00AC23C4">
            <w:pPr>
              <w:pStyle w:val="TableCell0-2115pt"/>
              <w:ind w:left="170"/>
            </w:pPr>
          </w:p>
        </w:tc>
        <w:tc>
          <w:tcPr>
            <w:tcW w:w="1644" w:type="dxa"/>
            <w:vMerge/>
            <w:shd w:val="clear" w:color="auto" w:fill="auto"/>
          </w:tcPr>
          <w:p w14:paraId="39C62029" w14:textId="77777777" w:rsidR="00140A47" w:rsidRPr="00913A62" w:rsidRDefault="00140A47" w:rsidP="009B147C">
            <w:pPr>
              <w:pStyle w:val="TableCell0-2115pt"/>
            </w:pPr>
          </w:p>
        </w:tc>
        <w:tc>
          <w:tcPr>
            <w:tcW w:w="1304" w:type="dxa"/>
            <w:shd w:val="clear" w:color="auto" w:fill="auto"/>
          </w:tcPr>
          <w:p w14:paraId="00CC984B" w14:textId="77777777" w:rsidR="00140A47" w:rsidRPr="00913A62" w:rsidRDefault="00140A47" w:rsidP="009B147C">
            <w:pPr>
              <w:pStyle w:val="TableCell0-2115pt"/>
            </w:pPr>
            <w:r w:rsidRPr="00913A62">
              <w:t>[</w:t>
            </w:r>
            <w:r w:rsidRPr="00913A62">
              <w:rPr>
                <w:rStyle w:val="ChCharisSIL"/>
              </w:rPr>
              <w:t>ˈtʃɔ̞</w:t>
            </w:r>
            <w:r w:rsidR="00033364">
              <w:rPr>
                <w:rStyle w:val="ChCharisSIL"/>
              </w:rPr>
              <w:t>n</w:t>
            </w:r>
            <w:r w:rsidRPr="00913A62">
              <w:rPr>
                <w:rStyle w:val="ChCharisSIL"/>
              </w:rPr>
              <w:t>.t</w:t>
            </w:r>
            <w:r w:rsidRPr="00913A62">
              <w:rPr>
                <w:rStyle w:val="ChCharisSILBlueBold"/>
              </w:rPr>
              <w:t>ɔ̞</w:t>
            </w:r>
            <w:r w:rsidRPr="00913A62">
              <w:t>]</w:t>
            </w:r>
          </w:p>
        </w:tc>
        <w:tc>
          <w:tcPr>
            <w:tcW w:w="1191" w:type="dxa"/>
            <w:shd w:val="clear" w:color="auto" w:fill="auto"/>
          </w:tcPr>
          <w:p w14:paraId="43FB2F17" w14:textId="77777777" w:rsidR="00140A47" w:rsidRPr="00913A62" w:rsidRDefault="00140A47" w:rsidP="009B147C">
            <w:pPr>
              <w:pStyle w:val="TableCell0-2115pt"/>
              <w:rPr>
                <w:rStyle w:val="ChItalBold"/>
              </w:rPr>
            </w:pPr>
            <w:r w:rsidRPr="00913A62">
              <w:rPr>
                <w:rStyle w:val="ChItalBold"/>
              </w:rPr>
              <w:t>conto</w:t>
            </w:r>
          </w:p>
        </w:tc>
        <w:tc>
          <w:tcPr>
            <w:tcW w:w="1531" w:type="dxa"/>
            <w:shd w:val="clear" w:color="auto" w:fill="auto"/>
          </w:tcPr>
          <w:p w14:paraId="164A67E4" w14:textId="1A95FA79" w:rsidR="00140A47" w:rsidRPr="00913A62" w:rsidRDefault="00B7093A" w:rsidP="009B147C">
            <w:pPr>
              <w:pStyle w:val="TableCell0-2115pt"/>
            </w:pPr>
            <w:r>
              <w:t>‘</w:t>
            </w:r>
            <w:r w:rsidR="00140A47" w:rsidRPr="00913A62">
              <w:t>example</w:t>
            </w:r>
            <w:r>
              <w:t>’</w:t>
            </w:r>
          </w:p>
        </w:tc>
      </w:tr>
      <w:tr w:rsidR="00AC23C4" w:rsidRPr="00913A62" w14:paraId="4EEB9D38" w14:textId="77777777" w:rsidTr="000020C5">
        <w:tc>
          <w:tcPr>
            <w:tcW w:w="964" w:type="dxa"/>
            <w:shd w:val="clear" w:color="auto" w:fill="auto"/>
          </w:tcPr>
          <w:p w14:paraId="386EFCAA" w14:textId="77777777" w:rsidR="00140A47" w:rsidRPr="00913A62" w:rsidRDefault="00140A47" w:rsidP="00AC23C4">
            <w:pPr>
              <w:pStyle w:val="TableCell0-2115pt"/>
              <w:ind w:left="170"/>
            </w:pPr>
          </w:p>
        </w:tc>
        <w:tc>
          <w:tcPr>
            <w:tcW w:w="1644" w:type="dxa"/>
            <w:vMerge w:val="restart"/>
            <w:shd w:val="clear" w:color="auto" w:fill="auto"/>
          </w:tcPr>
          <w:p w14:paraId="14DFC85F" w14:textId="77777777" w:rsidR="00140A47" w:rsidRPr="00913A62" w:rsidRDefault="00140A47" w:rsidP="009B147C">
            <w:pPr>
              <w:pStyle w:val="TableCell0-2115ptBreak"/>
            </w:pPr>
            <w:r w:rsidRPr="00913A62">
              <w:t>[</w:t>
            </w:r>
            <w:r w:rsidRPr="00913A62">
              <w:rPr>
                <w:rStyle w:val="ChCharisSIL"/>
              </w:rPr>
              <w:t>ɔ̞</w:t>
            </w:r>
            <w:r w:rsidRPr="00913A62">
              <w:t xml:space="preserve">] in open </w:t>
            </w:r>
            <w:r w:rsidRPr="0099608C">
              <w:rPr>
                <w:rStyle w:val="ChSmallCaps"/>
              </w:rPr>
              <w:t>sylb</w:t>
            </w:r>
            <w:r w:rsidRPr="00913A62">
              <w:t xml:space="preserve"> followed by [</w:t>
            </w:r>
            <w:r w:rsidRPr="00913A62">
              <w:rPr>
                <w:rStyle w:val="ChCharisSIL"/>
              </w:rPr>
              <w:t>ɔ̞</w:t>
            </w:r>
            <w:r w:rsidRPr="00913A62">
              <w:t>C]</w:t>
            </w:r>
          </w:p>
        </w:tc>
        <w:tc>
          <w:tcPr>
            <w:tcW w:w="1304" w:type="dxa"/>
            <w:shd w:val="clear" w:color="auto" w:fill="auto"/>
          </w:tcPr>
          <w:p w14:paraId="6816AA58" w14:textId="77777777" w:rsidR="00140A47" w:rsidRPr="00913A62" w:rsidRDefault="00140A47" w:rsidP="009B147C">
            <w:pPr>
              <w:pStyle w:val="TableCell0-2115pt"/>
            </w:pPr>
            <w:r w:rsidRPr="00913A62">
              <w:t>[</w:t>
            </w:r>
            <w:r w:rsidRPr="00913A62">
              <w:rPr>
                <w:rStyle w:val="ChCharisSIL"/>
              </w:rPr>
              <w:t>ˈr</w:t>
            </w:r>
            <w:r w:rsidRPr="00913A62">
              <w:rPr>
                <w:rStyle w:val="ChCharisSILBlueBold"/>
              </w:rPr>
              <w:t>ɔ̞</w:t>
            </w:r>
            <w:r w:rsidRPr="00913A62">
              <w:rPr>
                <w:rStyle w:val="ChCharisSIL"/>
              </w:rPr>
              <w:t>.kɔ̞k̚</w:t>
            </w:r>
            <w:r w:rsidRPr="00913A62">
              <w:t>]</w:t>
            </w:r>
          </w:p>
        </w:tc>
        <w:tc>
          <w:tcPr>
            <w:tcW w:w="1191" w:type="dxa"/>
            <w:shd w:val="clear" w:color="auto" w:fill="auto"/>
          </w:tcPr>
          <w:p w14:paraId="4891D6E6" w14:textId="77777777" w:rsidR="00140A47" w:rsidRPr="00913A62" w:rsidRDefault="00140A47" w:rsidP="009B147C">
            <w:pPr>
              <w:pStyle w:val="TableCell0-2115pt"/>
              <w:rPr>
                <w:rStyle w:val="ChItalBold"/>
              </w:rPr>
            </w:pPr>
            <w:r w:rsidRPr="00913A62">
              <w:rPr>
                <w:rStyle w:val="ChItalBold"/>
              </w:rPr>
              <w:t>rokok</w:t>
            </w:r>
          </w:p>
        </w:tc>
        <w:tc>
          <w:tcPr>
            <w:tcW w:w="1531" w:type="dxa"/>
            <w:shd w:val="clear" w:color="auto" w:fill="auto"/>
          </w:tcPr>
          <w:p w14:paraId="1DEE02BC" w14:textId="17BBC420" w:rsidR="00140A47" w:rsidRPr="00913A62" w:rsidRDefault="00B7093A" w:rsidP="009B147C">
            <w:pPr>
              <w:pStyle w:val="TableCell0-2115pt"/>
            </w:pPr>
            <w:r>
              <w:t>‘</w:t>
            </w:r>
            <w:r w:rsidR="00140A47" w:rsidRPr="00913A62">
              <w:t>cigarette</w:t>
            </w:r>
            <w:r>
              <w:t>’</w:t>
            </w:r>
          </w:p>
        </w:tc>
      </w:tr>
      <w:tr w:rsidR="00AC23C4" w:rsidRPr="00913A62" w14:paraId="175E73B0" w14:textId="77777777" w:rsidTr="000020C5">
        <w:tc>
          <w:tcPr>
            <w:tcW w:w="964" w:type="dxa"/>
            <w:shd w:val="clear" w:color="auto" w:fill="auto"/>
          </w:tcPr>
          <w:p w14:paraId="3FFB4CA7" w14:textId="77777777" w:rsidR="00140A47" w:rsidRPr="00913A62" w:rsidRDefault="00140A47" w:rsidP="00AC23C4">
            <w:pPr>
              <w:pStyle w:val="TableCell0-2115ptBreak"/>
              <w:ind w:left="170"/>
            </w:pPr>
          </w:p>
        </w:tc>
        <w:tc>
          <w:tcPr>
            <w:tcW w:w="1644" w:type="dxa"/>
            <w:vMerge/>
            <w:shd w:val="clear" w:color="auto" w:fill="auto"/>
          </w:tcPr>
          <w:p w14:paraId="26B87E4F" w14:textId="77777777" w:rsidR="00140A47" w:rsidRPr="00913A62" w:rsidRDefault="00140A47" w:rsidP="009B147C">
            <w:pPr>
              <w:pStyle w:val="TableCell0-2115ptBreak"/>
            </w:pPr>
          </w:p>
        </w:tc>
        <w:tc>
          <w:tcPr>
            <w:tcW w:w="1304" w:type="dxa"/>
            <w:shd w:val="clear" w:color="auto" w:fill="auto"/>
          </w:tcPr>
          <w:p w14:paraId="0ED255CC" w14:textId="77777777" w:rsidR="00140A47" w:rsidRPr="00913A62" w:rsidRDefault="00140A47" w:rsidP="009B147C">
            <w:pPr>
              <w:pStyle w:val="TableCell0-2115ptBreak"/>
            </w:pPr>
            <w:r w:rsidRPr="00913A62">
              <w:t>[</w:t>
            </w:r>
            <w:r w:rsidRPr="00913A62">
              <w:rPr>
                <w:rStyle w:val="ChCharisSIL"/>
              </w:rPr>
              <w:t>ˈk</w:t>
            </w:r>
            <w:r w:rsidRPr="00913A62">
              <w:rPr>
                <w:rStyle w:val="ChCharisSILBlueBold"/>
              </w:rPr>
              <w:t>ɔ̞</w:t>
            </w:r>
            <w:r w:rsidRPr="00913A62">
              <w:rPr>
                <w:rStyle w:val="ChCharisSIL"/>
              </w:rPr>
              <w:t>.dɔ̞k̚</w:t>
            </w:r>
            <w:r w:rsidRPr="00913A62">
              <w:t>]</w:t>
            </w:r>
          </w:p>
        </w:tc>
        <w:tc>
          <w:tcPr>
            <w:tcW w:w="1191" w:type="dxa"/>
            <w:shd w:val="clear" w:color="auto" w:fill="auto"/>
          </w:tcPr>
          <w:p w14:paraId="36323652" w14:textId="77777777" w:rsidR="00140A47" w:rsidRPr="00913A62" w:rsidRDefault="00140A47" w:rsidP="009B147C">
            <w:pPr>
              <w:pStyle w:val="TableCell0-2115ptBreak"/>
              <w:rPr>
                <w:rStyle w:val="ChItalBold"/>
              </w:rPr>
            </w:pPr>
            <w:r w:rsidRPr="00913A62">
              <w:rPr>
                <w:rStyle w:val="ChItalBold"/>
              </w:rPr>
              <w:t>kodok</w:t>
            </w:r>
          </w:p>
        </w:tc>
        <w:tc>
          <w:tcPr>
            <w:tcW w:w="1531" w:type="dxa"/>
            <w:shd w:val="clear" w:color="auto" w:fill="auto"/>
          </w:tcPr>
          <w:p w14:paraId="3F5ABF02" w14:textId="2E84FE35" w:rsidR="00140A47" w:rsidRPr="00913A62" w:rsidRDefault="00B7093A" w:rsidP="009B147C">
            <w:pPr>
              <w:pStyle w:val="TableCell0-2115ptBreak"/>
            </w:pPr>
            <w:r>
              <w:t>‘</w:t>
            </w:r>
            <w:r w:rsidR="00140A47" w:rsidRPr="00913A62">
              <w:t>frog</w:t>
            </w:r>
            <w:r>
              <w:t>’</w:t>
            </w:r>
          </w:p>
        </w:tc>
      </w:tr>
    </w:tbl>
    <w:p w14:paraId="1D88F71D" w14:textId="64BEC7D9" w:rsidR="00140A47" w:rsidRPr="00913A62" w:rsidRDefault="00140A47" w:rsidP="00D05EA5">
      <w:pPr>
        <w:pStyle w:val="Body0010after05before115pt"/>
      </w:pPr>
      <w:r w:rsidRPr="00913A62">
        <w:t>In fast speech, the close vowels /</w:t>
      </w:r>
      <w:r w:rsidRPr="00913A62">
        <w:rPr>
          <w:rStyle w:val="ChCharisSIL"/>
        </w:rPr>
        <w:t>i</w:t>
      </w:r>
      <w:r w:rsidRPr="00913A62">
        <w:t>/ and /</w:t>
      </w:r>
      <w:r w:rsidRPr="00913A62">
        <w:rPr>
          <w:rStyle w:val="ChCharisSIL"/>
        </w:rPr>
        <w:t>u</w:t>
      </w:r>
      <w:r w:rsidRPr="00913A62">
        <w:t>/ are very commonly lowered and realized as the close-mid vowels [</w:t>
      </w:r>
      <w:r w:rsidRPr="00913A62">
        <w:rPr>
          <w:rStyle w:val="ChCharisSIL"/>
        </w:rPr>
        <w:t>e</w:t>
      </w:r>
      <w:r w:rsidRPr="00913A62">
        <w:t>] and [</w:t>
      </w:r>
      <w:r w:rsidRPr="00913A62">
        <w:rPr>
          <w:rStyle w:val="ChCharisSIL"/>
        </w:rPr>
        <w:t>o</w:t>
      </w:r>
      <w:r w:rsidR="000725AE">
        <w:t>]</w:t>
      </w:r>
      <w:r w:rsidRPr="00913A62">
        <w:t xml:space="preserve"> respectively, as demonstrated in </w:t>
      </w:r>
      <w:r w:rsidRPr="00913A62">
        <w:fldChar w:fldCharType="begin"/>
      </w:r>
      <w:r w:rsidRPr="00913A62">
        <w:instrText xml:space="preserve"> REF _Ref332636414 \h </w:instrText>
      </w:r>
      <w:r>
        <w:instrText xml:space="preserve"> \* MERGEFORMAT </w:instrText>
      </w:r>
      <w:r w:rsidRPr="00913A62">
        <w:fldChar w:fldCharType="separate"/>
      </w:r>
      <w:r w:rsidR="00154D81" w:rsidRPr="00913A62">
        <w:t>(</w:t>
      </w:r>
      <w:r w:rsidR="00154D81">
        <w:t>3</w:t>
      </w:r>
      <w:r w:rsidR="00154D81" w:rsidRPr="00913A62">
        <w:t>)</w:t>
      </w:r>
      <w:r w:rsidRPr="00913A62">
        <w:fldChar w:fldCharType="end"/>
      </w:r>
      <w:r w:rsidRPr="00913A62">
        <w:t xml:space="preserve"> to </w:t>
      </w:r>
      <w:r w:rsidRPr="00913A62">
        <w:fldChar w:fldCharType="begin"/>
      </w:r>
      <w:r w:rsidRPr="00913A62">
        <w:instrText xml:space="preserve"> REF _Ref332636420 \h </w:instrText>
      </w:r>
      <w:r>
        <w:instrText xml:space="preserve"> \* MERGEFORMAT </w:instrText>
      </w:r>
      <w:r w:rsidRPr="00913A62">
        <w:fldChar w:fldCharType="separate"/>
      </w:r>
      <w:r w:rsidR="00154D81" w:rsidRPr="00913A62">
        <w:t>(</w:t>
      </w:r>
      <w:r w:rsidR="00154D81">
        <w:t>6</w:t>
      </w:r>
      <w:r w:rsidR="00154D81" w:rsidRPr="00913A62">
        <w:t>)</w:t>
      </w:r>
      <w:r w:rsidRPr="00913A62">
        <w:fldChar w:fldCharType="end"/>
      </w:r>
      <w:r w:rsidRPr="00913A62">
        <w:t xml:space="preserve">. In </w:t>
      </w:r>
      <w:r w:rsidRPr="00913A62">
        <w:fldChar w:fldCharType="begin"/>
      </w:r>
      <w:r w:rsidRPr="00913A62">
        <w:instrText xml:space="preserve"> REF _Ref332636414 \h  \* MERGEFORMAT </w:instrText>
      </w:r>
      <w:r w:rsidRPr="00913A62">
        <w:fldChar w:fldCharType="separate"/>
      </w:r>
      <w:r w:rsidR="00154D81" w:rsidRPr="00913A62">
        <w:t>(</w:t>
      </w:r>
      <w:r w:rsidR="00154D81">
        <w:t>3</w:t>
      </w:r>
      <w:r w:rsidR="00154D81" w:rsidRPr="00913A62">
        <w:t>)</w:t>
      </w:r>
      <w:r w:rsidRPr="00913A62">
        <w:fldChar w:fldCharType="end"/>
      </w:r>
      <w:r w:rsidRPr="00913A62">
        <w:t xml:space="preserve"> the verb </w:t>
      </w:r>
      <w:r w:rsidRPr="00913A62">
        <w:rPr>
          <w:rStyle w:val="ChItalBold"/>
        </w:rPr>
        <w:t>kasi</w:t>
      </w:r>
      <w:r w:rsidRPr="00913A62">
        <w:t xml:space="preserve"> </w:t>
      </w:r>
      <w:r w:rsidR="00B7093A">
        <w:t>‘</w:t>
      </w:r>
      <w:r w:rsidRPr="00913A62">
        <w:t>give</w:t>
      </w:r>
      <w:r w:rsidR="00B7093A">
        <w:t>’</w:t>
      </w:r>
      <w:r w:rsidRPr="00913A62">
        <w:t xml:space="preserve"> is realized as [</w:t>
      </w:r>
      <w:r w:rsidRPr="00913A62">
        <w:rPr>
          <w:rStyle w:val="ChCharisSIL"/>
        </w:rPr>
        <w:t>ˈka.se</w:t>
      </w:r>
      <w:r w:rsidRPr="00913A62">
        <w:t xml:space="preserve">], and in </w:t>
      </w:r>
      <w:r w:rsidRPr="00913A62">
        <w:fldChar w:fldCharType="begin"/>
      </w:r>
      <w:r w:rsidRPr="00913A62">
        <w:instrText xml:space="preserve"> REF _Ref332636418 \h  \* MERGEFORMAT </w:instrText>
      </w:r>
      <w:r w:rsidRPr="00913A62">
        <w:fldChar w:fldCharType="separate"/>
      </w:r>
      <w:r w:rsidR="00154D81" w:rsidRPr="00913A62">
        <w:t>(</w:t>
      </w:r>
      <w:r w:rsidR="00154D81">
        <w:t>4</w:t>
      </w:r>
      <w:r w:rsidR="00154D81" w:rsidRPr="00913A62">
        <w:t>)</w:t>
      </w:r>
      <w:r w:rsidRPr="00913A62">
        <w:fldChar w:fldCharType="end"/>
      </w:r>
      <w:r w:rsidRPr="00913A62">
        <w:t xml:space="preserve"> the verb </w:t>
      </w:r>
      <w:r w:rsidRPr="00913A62">
        <w:rPr>
          <w:rStyle w:val="ChItalBold"/>
        </w:rPr>
        <w:t>balik</w:t>
      </w:r>
      <w:r w:rsidRPr="00913A62">
        <w:t xml:space="preserve"> </w:t>
      </w:r>
      <w:r w:rsidR="00B7093A">
        <w:t>‘</w:t>
      </w:r>
      <w:r w:rsidRPr="00913A62">
        <w:t>turn around</w:t>
      </w:r>
      <w:r w:rsidR="00B7093A">
        <w:t>’</w:t>
      </w:r>
      <w:r w:rsidRPr="00913A62">
        <w:t xml:space="preserve"> is realized as [</w:t>
      </w:r>
      <w:r w:rsidRPr="00913A62">
        <w:rPr>
          <w:rStyle w:val="ChCharisSIL"/>
        </w:rPr>
        <w:t>ˈba.le</w:t>
      </w:r>
      <w:r w:rsidRPr="00913A62">
        <w:t>].</w:t>
      </w:r>
      <w:r w:rsidRPr="00913A62">
        <w:rPr>
          <w:rStyle w:val="FootnoteReference"/>
        </w:rPr>
        <w:footnoteReference w:id="74"/>
      </w:r>
      <w:r w:rsidRPr="00913A62">
        <w:t xml:space="preserve"> In </w:t>
      </w:r>
      <w:r w:rsidRPr="00913A62">
        <w:fldChar w:fldCharType="begin"/>
      </w:r>
      <w:r w:rsidRPr="00913A62">
        <w:instrText xml:space="preserve"> REF _Ref332636419 \h </w:instrText>
      </w:r>
      <w:r>
        <w:instrText xml:space="preserve"> \* MERGEFORMAT </w:instrText>
      </w:r>
      <w:r w:rsidRPr="00913A62">
        <w:fldChar w:fldCharType="separate"/>
      </w:r>
      <w:r w:rsidR="00154D81" w:rsidRPr="00913A62">
        <w:t>(</w:t>
      </w:r>
      <w:r w:rsidR="00154D81">
        <w:t>5</w:t>
      </w:r>
      <w:r w:rsidR="00154D81" w:rsidRPr="00913A62">
        <w:t>)</w:t>
      </w:r>
      <w:r w:rsidRPr="00913A62">
        <w:fldChar w:fldCharType="end"/>
      </w:r>
      <w:r w:rsidRPr="00913A62">
        <w:t xml:space="preserve"> the numeral </w:t>
      </w:r>
      <w:r w:rsidRPr="00913A62">
        <w:rPr>
          <w:rStyle w:val="ChItalBold"/>
        </w:rPr>
        <w:t>dua</w:t>
      </w:r>
      <w:r w:rsidRPr="00913A62">
        <w:t xml:space="preserve"> </w:t>
      </w:r>
      <w:r w:rsidR="00B7093A">
        <w:t>‘</w:t>
      </w:r>
      <w:r w:rsidRPr="00913A62">
        <w:t>two</w:t>
      </w:r>
      <w:r w:rsidR="00B7093A">
        <w:t>’</w:t>
      </w:r>
      <w:r w:rsidRPr="00913A62">
        <w:t xml:space="preserve"> is realized as [</w:t>
      </w:r>
      <w:r w:rsidRPr="00913A62">
        <w:rPr>
          <w:rStyle w:val="ChCharisSIL"/>
        </w:rPr>
        <w:t>ˈdo.a</w:t>
      </w:r>
      <w:r w:rsidRPr="00913A62">
        <w:t xml:space="preserve">] and in </w:t>
      </w:r>
      <w:r w:rsidRPr="00913A62">
        <w:fldChar w:fldCharType="begin"/>
      </w:r>
      <w:r w:rsidRPr="00913A62">
        <w:instrText xml:space="preserve"> REF _Ref332636420 \h </w:instrText>
      </w:r>
      <w:r>
        <w:instrText xml:space="preserve"> \* MERGEFORMAT </w:instrText>
      </w:r>
      <w:r w:rsidRPr="00913A62">
        <w:fldChar w:fldCharType="separate"/>
      </w:r>
      <w:r w:rsidR="00154D81" w:rsidRPr="00913A62">
        <w:t>(</w:t>
      </w:r>
      <w:r w:rsidR="00154D81">
        <w:t>6</w:t>
      </w:r>
      <w:r w:rsidR="00154D81" w:rsidRPr="00913A62">
        <w:t>)</w:t>
      </w:r>
      <w:r w:rsidRPr="00913A62">
        <w:fldChar w:fldCharType="end"/>
      </w:r>
      <w:r w:rsidRPr="00913A62">
        <w:t xml:space="preserve"> the common noun </w:t>
      </w:r>
      <w:r w:rsidRPr="00913A62">
        <w:rPr>
          <w:rStyle w:val="ChItalBold"/>
        </w:rPr>
        <w:t>lubang</w:t>
      </w:r>
      <w:r w:rsidRPr="00913A62">
        <w:t xml:space="preserve"> </w:t>
      </w:r>
      <w:r w:rsidR="00B7093A">
        <w:t>‘</w:t>
      </w:r>
      <w:r w:rsidRPr="00913A62">
        <w:t>hole</w:t>
      </w:r>
      <w:r w:rsidR="00B7093A">
        <w:t>’</w:t>
      </w:r>
      <w:r w:rsidRPr="00913A62">
        <w:t xml:space="preserve"> is realized as [</w:t>
      </w:r>
      <w:r w:rsidRPr="00913A62">
        <w:rPr>
          <w:rStyle w:val="ChCharisSIL"/>
        </w:rPr>
        <w:t>ˈlo.bɐŋ</w:t>
      </w:r>
      <w:r w:rsidRPr="00913A62">
        <w:t>]</w:t>
      </w:r>
    </w:p>
    <w:tbl>
      <w:tblPr>
        <w:tblW w:w="6728" w:type="dxa"/>
        <w:tblCellMar>
          <w:left w:w="40" w:type="dxa"/>
          <w:right w:w="40" w:type="dxa"/>
        </w:tblCellMar>
        <w:tblLook w:val="01E0" w:firstRow="1" w:lastRow="1" w:firstColumn="1" w:lastColumn="1" w:noHBand="0" w:noVBand="0"/>
      </w:tblPr>
      <w:tblGrid>
        <w:gridCol w:w="709"/>
        <w:gridCol w:w="386"/>
        <w:gridCol w:w="569"/>
        <w:gridCol w:w="621"/>
        <w:gridCol w:w="1275"/>
        <w:gridCol w:w="569"/>
        <w:gridCol w:w="599"/>
        <w:gridCol w:w="1000"/>
        <w:gridCol w:w="1000"/>
      </w:tblGrid>
      <w:tr w:rsidR="002504BC" w:rsidRPr="00AC23C4" w14:paraId="19E1F2F9" w14:textId="77777777" w:rsidTr="00AC23C4">
        <w:tc>
          <w:tcPr>
            <w:tcW w:w="709" w:type="dxa"/>
            <w:shd w:val="clear" w:color="auto" w:fill="auto"/>
          </w:tcPr>
          <w:p w14:paraId="74FB78A4" w14:textId="2BBD400E" w:rsidR="002504BC" w:rsidRPr="00913A62" w:rsidRDefault="002504BC" w:rsidP="002504BC">
            <w:pPr>
              <w:pStyle w:val="O0Nwnext"/>
            </w:pPr>
            <w:bookmarkStart w:id="925" w:name="_Ref332636414"/>
            <w:r w:rsidRPr="00913A62">
              <w:t>(</w:t>
            </w:r>
            <w:fldSimple w:instr=" SEQ ( \* ARABIC \s 1 ">
              <w:r w:rsidR="00154D81">
                <w:rPr>
                  <w:noProof/>
                </w:rPr>
                <w:t>3</w:t>
              </w:r>
            </w:fldSimple>
            <w:r w:rsidRPr="00913A62">
              <w:t>)</w:t>
            </w:r>
            <w:bookmarkEnd w:id="925"/>
          </w:p>
        </w:tc>
        <w:tc>
          <w:tcPr>
            <w:tcW w:w="386" w:type="dxa"/>
            <w:shd w:val="clear" w:color="auto" w:fill="auto"/>
          </w:tcPr>
          <w:p w14:paraId="6E502B1B" w14:textId="4AC7915B" w:rsidR="002504BC" w:rsidRPr="00913A62" w:rsidRDefault="00F52609" w:rsidP="002504BC">
            <w:pPr>
              <w:pStyle w:val="Text"/>
            </w:pPr>
            <w:r>
              <w:t>…</w:t>
            </w:r>
          </w:p>
        </w:tc>
        <w:tc>
          <w:tcPr>
            <w:tcW w:w="569" w:type="dxa"/>
            <w:shd w:val="clear" w:color="auto" w:fill="auto"/>
          </w:tcPr>
          <w:p w14:paraId="14928AA5" w14:textId="65203775" w:rsidR="002504BC" w:rsidRPr="00913A62" w:rsidRDefault="00F52609" w:rsidP="002504BC">
            <w:pPr>
              <w:pStyle w:val="Text"/>
            </w:pPr>
            <w:r>
              <w:t>mo</w:t>
            </w:r>
          </w:p>
        </w:tc>
        <w:tc>
          <w:tcPr>
            <w:tcW w:w="621" w:type="dxa"/>
            <w:shd w:val="clear" w:color="auto" w:fill="auto"/>
          </w:tcPr>
          <w:p w14:paraId="54DD9BB4" w14:textId="1FFC76D2" w:rsidR="002504BC" w:rsidRPr="00913A62" w:rsidRDefault="00F52609" w:rsidP="002504BC">
            <w:pPr>
              <w:pStyle w:val="Text"/>
            </w:pPr>
            <w:r>
              <w:t>biking</w:t>
            </w:r>
          </w:p>
        </w:tc>
        <w:tc>
          <w:tcPr>
            <w:tcW w:w="1275" w:type="dxa"/>
            <w:shd w:val="clear" w:color="auto" w:fill="auto"/>
          </w:tcPr>
          <w:p w14:paraId="54AB3855" w14:textId="33671EAC" w:rsidR="002504BC" w:rsidRPr="00913A62" w:rsidRDefault="00F52609" w:rsidP="002504BC">
            <w:pPr>
              <w:pStyle w:val="Text"/>
            </w:pPr>
            <w:r>
              <w:t>papeda</w:t>
            </w:r>
          </w:p>
        </w:tc>
        <w:tc>
          <w:tcPr>
            <w:tcW w:w="569" w:type="dxa"/>
            <w:shd w:val="clear" w:color="auto" w:fill="auto"/>
          </w:tcPr>
          <w:p w14:paraId="479CFCF4" w14:textId="161071CC" w:rsidR="002504BC" w:rsidRPr="00913A62" w:rsidRDefault="00F52609" w:rsidP="002504BC">
            <w:pPr>
              <w:pStyle w:val="Text"/>
            </w:pPr>
            <w:r>
              <w:t>mo</w:t>
            </w:r>
          </w:p>
        </w:tc>
        <w:tc>
          <w:tcPr>
            <w:tcW w:w="599" w:type="dxa"/>
            <w:shd w:val="clear" w:color="auto" w:fill="auto"/>
          </w:tcPr>
          <w:p w14:paraId="6CA101F1" w14:textId="0FEA5343" w:rsidR="002504BC" w:rsidRPr="00F52609" w:rsidRDefault="00F52609" w:rsidP="002504BC">
            <w:pPr>
              <w:pStyle w:val="Text"/>
            </w:pPr>
            <w:r w:rsidRPr="00F52609">
              <w:t>kasi</w:t>
            </w:r>
          </w:p>
        </w:tc>
        <w:tc>
          <w:tcPr>
            <w:tcW w:w="1000" w:type="dxa"/>
            <w:shd w:val="clear" w:color="auto" w:fill="auto"/>
          </w:tcPr>
          <w:p w14:paraId="77D46A91" w14:textId="2B88F500" w:rsidR="002504BC" w:rsidRPr="00913A62" w:rsidRDefault="00F52609" w:rsidP="002504BC">
            <w:pPr>
              <w:pStyle w:val="Text"/>
            </w:pPr>
            <w:r>
              <w:t>ana~ana</w:t>
            </w:r>
          </w:p>
        </w:tc>
        <w:tc>
          <w:tcPr>
            <w:tcW w:w="1000" w:type="dxa"/>
            <w:shd w:val="clear" w:color="auto" w:fill="auto"/>
          </w:tcPr>
          <w:p w14:paraId="2B092BCC" w14:textId="402BDBAA" w:rsidR="002504BC" w:rsidRPr="00913A62" w:rsidRDefault="00F52609" w:rsidP="002504BC">
            <w:pPr>
              <w:pStyle w:val="Text"/>
            </w:pPr>
            <w:r>
              <w:t>makang</w:t>
            </w:r>
          </w:p>
        </w:tc>
      </w:tr>
      <w:tr w:rsidR="002504BC" w:rsidRPr="00AC23C4" w14:paraId="7BDF6767" w14:textId="77777777" w:rsidTr="00AC23C4">
        <w:tc>
          <w:tcPr>
            <w:tcW w:w="709" w:type="dxa"/>
            <w:shd w:val="clear" w:color="auto" w:fill="auto"/>
          </w:tcPr>
          <w:p w14:paraId="2A7CD4A6" w14:textId="1A421A8E" w:rsidR="002504BC" w:rsidRPr="00913A62" w:rsidRDefault="002504BC" w:rsidP="002504BC">
            <w:pPr>
              <w:pStyle w:val="O0Nwnext"/>
            </w:pPr>
          </w:p>
        </w:tc>
        <w:tc>
          <w:tcPr>
            <w:tcW w:w="386" w:type="dxa"/>
            <w:shd w:val="clear" w:color="auto" w:fill="auto"/>
          </w:tcPr>
          <w:p w14:paraId="11F6B83A" w14:textId="77777777" w:rsidR="002504BC" w:rsidRPr="00913A62" w:rsidRDefault="002504BC" w:rsidP="002504BC">
            <w:pPr>
              <w:pStyle w:val="TextChCharis"/>
            </w:pPr>
            <w:r w:rsidRPr="00913A62">
              <w:t>…</w:t>
            </w:r>
          </w:p>
        </w:tc>
        <w:tc>
          <w:tcPr>
            <w:tcW w:w="569" w:type="dxa"/>
            <w:shd w:val="clear" w:color="auto" w:fill="auto"/>
          </w:tcPr>
          <w:p w14:paraId="41064D55" w14:textId="77777777" w:rsidR="002504BC" w:rsidRPr="00913A62" w:rsidRDefault="002504BC" w:rsidP="002504BC">
            <w:pPr>
              <w:pStyle w:val="TextChCharis"/>
            </w:pPr>
            <w:r w:rsidRPr="00913A62">
              <w:t>mɔ</w:t>
            </w:r>
          </w:p>
        </w:tc>
        <w:tc>
          <w:tcPr>
            <w:tcW w:w="621" w:type="dxa"/>
            <w:shd w:val="clear" w:color="auto" w:fill="auto"/>
          </w:tcPr>
          <w:p w14:paraId="29D17B90" w14:textId="77777777" w:rsidR="002504BC" w:rsidRPr="00913A62" w:rsidRDefault="002504BC" w:rsidP="002504BC">
            <w:pPr>
              <w:pStyle w:val="TextChCharis"/>
            </w:pPr>
            <w:r w:rsidRPr="00913A62">
              <w:t>bikɪn</w:t>
            </w:r>
          </w:p>
        </w:tc>
        <w:tc>
          <w:tcPr>
            <w:tcW w:w="1275" w:type="dxa"/>
            <w:shd w:val="clear" w:color="auto" w:fill="auto"/>
          </w:tcPr>
          <w:p w14:paraId="647E1A4D" w14:textId="77777777" w:rsidR="002504BC" w:rsidRPr="00913A62" w:rsidRDefault="002504BC" w:rsidP="002504BC">
            <w:pPr>
              <w:pStyle w:val="TextChCharis"/>
            </w:pPr>
            <w:r w:rsidRPr="00913A62">
              <w:t>papɛda</w:t>
            </w:r>
          </w:p>
        </w:tc>
        <w:tc>
          <w:tcPr>
            <w:tcW w:w="569" w:type="dxa"/>
            <w:shd w:val="clear" w:color="auto" w:fill="auto"/>
          </w:tcPr>
          <w:p w14:paraId="54C3F7C1" w14:textId="77777777" w:rsidR="002504BC" w:rsidRPr="00913A62" w:rsidRDefault="002504BC" w:rsidP="002504BC">
            <w:pPr>
              <w:pStyle w:val="TextChCharis"/>
            </w:pPr>
            <w:r w:rsidRPr="00913A62">
              <w:t>mɔ</w:t>
            </w:r>
          </w:p>
        </w:tc>
        <w:tc>
          <w:tcPr>
            <w:tcW w:w="599" w:type="dxa"/>
            <w:shd w:val="clear" w:color="auto" w:fill="auto"/>
          </w:tcPr>
          <w:p w14:paraId="7D0483A5" w14:textId="77777777" w:rsidR="002504BC" w:rsidRPr="00913A62" w:rsidRDefault="002504BC" w:rsidP="002504BC">
            <w:pPr>
              <w:pStyle w:val="TextChCharis"/>
              <w:rPr>
                <w:rStyle w:val="ChBlueBold"/>
              </w:rPr>
            </w:pPr>
            <w:r w:rsidRPr="00913A62">
              <w:rPr>
                <w:rStyle w:val="ChBlueBold"/>
              </w:rPr>
              <w:t>kase</w:t>
            </w:r>
          </w:p>
        </w:tc>
        <w:tc>
          <w:tcPr>
            <w:tcW w:w="1000" w:type="dxa"/>
            <w:shd w:val="clear" w:color="auto" w:fill="auto"/>
          </w:tcPr>
          <w:p w14:paraId="313B5DA8" w14:textId="77777777" w:rsidR="002504BC" w:rsidRPr="00913A62" w:rsidRDefault="002504BC" w:rsidP="002504BC">
            <w:pPr>
              <w:pStyle w:val="TextChCharis"/>
            </w:pPr>
            <w:r w:rsidRPr="00913A62">
              <w:t>anana</w:t>
            </w:r>
          </w:p>
        </w:tc>
        <w:tc>
          <w:tcPr>
            <w:tcW w:w="1000" w:type="dxa"/>
            <w:shd w:val="clear" w:color="auto" w:fill="auto"/>
          </w:tcPr>
          <w:p w14:paraId="4D84D4AA" w14:textId="77777777" w:rsidR="002504BC" w:rsidRPr="00913A62" w:rsidRDefault="002504BC" w:rsidP="002504BC">
            <w:pPr>
              <w:pStyle w:val="TextChCharis"/>
            </w:pPr>
            <w:r w:rsidRPr="00913A62">
              <w:t>makɐn</w:t>
            </w:r>
          </w:p>
        </w:tc>
      </w:tr>
      <w:tr w:rsidR="002504BC" w:rsidRPr="00913A62" w14:paraId="74EBB5AE" w14:textId="77777777" w:rsidTr="00AC23C4">
        <w:tc>
          <w:tcPr>
            <w:tcW w:w="709" w:type="dxa"/>
            <w:shd w:val="clear" w:color="auto" w:fill="auto"/>
          </w:tcPr>
          <w:p w14:paraId="448EDEF7" w14:textId="77777777" w:rsidR="002504BC" w:rsidRPr="00913A62" w:rsidRDefault="002504BC" w:rsidP="002504BC">
            <w:pPr>
              <w:pStyle w:val="GlossEng"/>
            </w:pPr>
          </w:p>
        </w:tc>
        <w:tc>
          <w:tcPr>
            <w:tcW w:w="386" w:type="dxa"/>
            <w:shd w:val="clear" w:color="auto" w:fill="auto"/>
          </w:tcPr>
          <w:p w14:paraId="380C9002" w14:textId="77777777" w:rsidR="002504BC" w:rsidRPr="00913A62" w:rsidRDefault="002504BC" w:rsidP="002504BC">
            <w:pPr>
              <w:pStyle w:val="GlossEng"/>
            </w:pPr>
          </w:p>
        </w:tc>
        <w:tc>
          <w:tcPr>
            <w:tcW w:w="569" w:type="dxa"/>
            <w:shd w:val="clear" w:color="auto" w:fill="auto"/>
          </w:tcPr>
          <w:p w14:paraId="54FD743E" w14:textId="77777777" w:rsidR="002504BC" w:rsidRPr="00913A62" w:rsidRDefault="002504BC" w:rsidP="002504BC">
            <w:pPr>
              <w:pStyle w:val="GlossEng"/>
            </w:pPr>
            <w:r w:rsidRPr="00913A62">
              <w:t>want</w:t>
            </w:r>
          </w:p>
        </w:tc>
        <w:tc>
          <w:tcPr>
            <w:tcW w:w="621" w:type="dxa"/>
            <w:shd w:val="clear" w:color="auto" w:fill="auto"/>
          </w:tcPr>
          <w:p w14:paraId="1A614E5C" w14:textId="77777777" w:rsidR="002504BC" w:rsidRPr="0099608C" w:rsidRDefault="002504BC" w:rsidP="002504BC">
            <w:pPr>
              <w:pStyle w:val="GlossEng"/>
              <w:rPr>
                <w:rStyle w:val="ChSmallCaps"/>
              </w:rPr>
            </w:pPr>
            <w:r w:rsidRPr="0099608C">
              <w:rPr>
                <w:rStyle w:val="ChSmallCaps"/>
              </w:rPr>
              <w:t>3pl</w:t>
            </w:r>
          </w:p>
        </w:tc>
        <w:tc>
          <w:tcPr>
            <w:tcW w:w="1275" w:type="dxa"/>
            <w:shd w:val="clear" w:color="auto" w:fill="auto"/>
          </w:tcPr>
          <w:p w14:paraId="2207DF1D" w14:textId="77777777" w:rsidR="002504BC" w:rsidRPr="00913A62" w:rsidRDefault="002504BC" w:rsidP="002504BC">
            <w:pPr>
              <w:pStyle w:val="GlossEng"/>
            </w:pPr>
            <w:r w:rsidRPr="00913A62">
              <w:t>sagu.porridge</w:t>
            </w:r>
          </w:p>
        </w:tc>
        <w:tc>
          <w:tcPr>
            <w:tcW w:w="569" w:type="dxa"/>
            <w:shd w:val="clear" w:color="auto" w:fill="auto"/>
          </w:tcPr>
          <w:p w14:paraId="23071E26" w14:textId="77777777" w:rsidR="002504BC" w:rsidRPr="00913A62" w:rsidRDefault="002504BC" w:rsidP="002504BC">
            <w:pPr>
              <w:pStyle w:val="GlossEng"/>
            </w:pPr>
            <w:r w:rsidRPr="00913A62">
              <w:t>want</w:t>
            </w:r>
          </w:p>
        </w:tc>
        <w:tc>
          <w:tcPr>
            <w:tcW w:w="599" w:type="dxa"/>
            <w:shd w:val="clear" w:color="auto" w:fill="auto"/>
          </w:tcPr>
          <w:p w14:paraId="631C5DA3" w14:textId="77777777" w:rsidR="002504BC" w:rsidRPr="00913A62" w:rsidRDefault="002504BC" w:rsidP="002504BC">
            <w:pPr>
              <w:pStyle w:val="GlossEng"/>
            </w:pPr>
            <w:r w:rsidRPr="00913A62">
              <w:t>give</w:t>
            </w:r>
          </w:p>
        </w:tc>
        <w:tc>
          <w:tcPr>
            <w:tcW w:w="1000" w:type="dxa"/>
            <w:shd w:val="clear" w:color="auto" w:fill="auto"/>
          </w:tcPr>
          <w:p w14:paraId="52411B24" w14:textId="77777777" w:rsidR="002504BC" w:rsidRPr="00913A62" w:rsidRDefault="002504BC" w:rsidP="002504BC">
            <w:pPr>
              <w:pStyle w:val="GlossEng"/>
            </w:pPr>
            <w:r w:rsidRPr="0099608C">
              <w:rPr>
                <w:rStyle w:val="ChSmallCaps"/>
              </w:rPr>
              <w:t>rdp</w:t>
            </w:r>
            <w:r w:rsidRPr="00913A62">
              <w:t>~child</w:t>
            </w:r>
          </w:p>
        </w:tc>
        <w:tc>
          <w:tcPr>
            <w:tcW w:w="1000" w:type="dxa"/>
            <w:shd w:val="clear" w:color="auto" w:fill="auto"/>
          </w:tcPr>
          <w:p w14:paraId="26BB279F" w14:textId="77777777" w:rsidR="002504BC" w:rsidRPr="00913A62" w:rsidRDefault="002504BC" w:rsidP="002504BC">
            <w:pPr>
              <w:pStyle w:val="GlossEng"/>
            </w:pPr>
            <w:r w:rsidRPr="00913A62">
              <w:t>eat</w:t>
            </w:r>
          </w:p>
        </w:tc>
      </w:tr>
    </w:tbl>
    <w:p w14:paraId="11A5D9E3" w14:textId="448D81F3" w:rsidR="00140A47" w:rsidRPr="00913A62" w:rsidRDefault="00B7093A" w:rsidP="00140A47">
      <w:pPr>
        <w:pStyle w:val="FreeTranslEng"/>
      </w:pPr>
      <w:r>
        <w:t>‘</w:t>
      </w:r>
      <w:r w:rsidR="00140A47" w:rsidRPr="00913A62">
        <w:t xml:space="preserve">[they said (they) wanted to catch chickens and then] (they) wanted to make sagu porridge to </w:t>
      </w:r>
      <w:r w:rsidR="00140A47" w:rsidRPr="00913A62">
        <w:rPr>
          <w:rStyle w:val="ChBlueBold"/>
        </w:rPr>
        <w:t>give</w:t>
      </w:r>
      <w:r w:rsidR="00140A47" w:rsidRPr="00913A62">
        <w:t xml:space="preserve"> the children to eat</w:t>
      </w:r>
      <w:r>
        <w:t>’</w:t>
      </w:r>
      <w:r w:rsidR="00140A47" w:rsidRPr="00913A62">
        <w:t xml:space="preserve"> </w:t>
      </w:r>
      <w:r w:rsidR="00140A47" w:rsidRPr="00821D62">
        <w:rPr>
          <w:rStyle w:val="ExampleSource"/>
        </w:rPr>
        <w:t>[081010-001-Cv.0191]</w:t>
      </w:r>
    </w:p>
    <w:tbl>
      <w:tblPr>
        <w:tblW w:w="5589" w:type="dxa"/>
        <w:tblCellMar>
          <w:left w:w="40" w:type="dxa"/>
          <w:right w:w="40" w:type="dxa"/>
        </w:tblCellMar>
        <w:tblLook w:val="01E0" w:firstRow="1" w:lastRow="1" w:firstColumn="1" w:lastColumn="1" w:noHBand="0" w:noVBand="0"/>
      </w:tblPr>
      <w:tblGrid>
        <w:gridCol w:w="709"/>
        <w:gridCol w:w="702"/>
        <w:gridCol w:w="521"/>
        <w:gridCol w:w="521"/>
        <w:gridCol w:w="702"/>
        <w:gridCol w:w="485"/>
        <w:gridCol w:w="841"/>
        <w:gridCol w:w="1108"/>
      </w:tblGrid>
      <w:tr w:rsidR="009F42BA" w:rsidRPr="00AC23C4" w14:paraId="228315E3" w14:textId="77777777" w:rsidTr="00AC23C4">
        <w:tc>
          <w:tcPr>
            <w:tcW w:w="709" w:type="dxa"/>
            <w:shd w:val="clear" w:color="auto" w:fill="auto"/>
          </w:tcPr>
          <w:p w14:paraId="6D35C716" w14:textId="789062AE" w:rsidR="009F42BA" w:rsidRPr="00913A62" w:rsidRDefault="009F42BA" w:rsidP="009F42BA">
            <w:pPr>
              <w:pStyle w:val="O0Nwnext"/>
            </w:pPr>
            <w:bookmarkStart w:id="926" w:name="_Ref332636418"/>
            <w:r w:rsidRPr="00913A62">
              <w:t>(</w:t>
            </w:r>
            <w:fldSimple w:instr=" SEQ ( \* ARABIC \s 1 ">
              <w:r w:rsidR="00154D81">
                <w:rPr>
                  <w:noProof/>
                </w:rPr>
                <w:t>4</w:t>
              </w:r>
            </w:fldSimple>
            <w:r w:rsidRPr="00913A62">
              <w:t>)</w:t>
            </w:r>
            <w:bookmarkEnd w:id="926"/>
          </w:p>
        </w:tc>
        <w:tc>
          <w:tcPr>
            <w:tcW w:w="702" w:type="dxa"/>
            <w:shd w:val="clear" w:color="auto" w:fill="auto"/>
          </w:tcPr>
          <w:p w14:paraId="43237FBE" w14:textId="63DB0EAA" w:rsidR="009F42BA" w:rsidRPr="00913A62" w:rsidRDefault="009F42BA" w:rsidP="009F42BA">
            <w:pPr>
              <w:pStyle w:val="Text"/>
            </w:pPr>
            <w:r>
              <w:t>itu</w:t>
            </w:r>
          </w:p>
        </w:tc>
        <w:tc>
          <w:tcPr>
            <w:tcW w:w="521" w:type="dxa"/>
            <w:shd w:val="clear" w:color="auto" w:fill="auto"/>
          </w:tcPr>
          <w:p w14:paraId="43E87377" w14:textId="2CBEB292" w:rsidR="009F42BA" w:rsidRPr="009F42BA" w:rsidRDefault="009F42BA" w:rsidP="009F42BA">
            <w:pPr>
              <w:pStyle w:val="Text"/>
            </w:pPr>
            <w:r w:rsidRPr="009F42BA">
              <w:t>Bop</w:t>
            </w:r>
          </w:p>
        </w:tc>
        <w:tc>
          <w:tcPr>
            <w:tcW w:w="521" w:type="dxa"/>
            <w:shd w:val="clear" w:color="auto" w:fill="auto"/>
          </w:tcPr>
          <w:p w14:paraId="47A27518" w14:textId="5691C8A9" w:rsidR="009F42BA" w:rsidRPr="009F42BA" w:rsidRDefault="009F42BA" w:rsidP="009F42BA">
            <w:pPr>
              <w:pStyle w:val="Text"/>
            </w:pPr>
            <w:r w:rsidRPr="009F42BA">
              <w:t>Bop</w:t>
            </w:r>
          </w:p>
        </w:tc>
        <w:tc>
          <w:tcPr>
            <w:tcW w:w="702" w:type="dxa"/>
            <w:shd w:val="clear" w:color="auto" w:fill="auto"/>
          </w:tcPr>
          <w:p w14:paraId="3E7303E4" w14:textId="005EA9CC" w:rsidR="009F42BA" w:rsidRPr="00913A62" w:rsidRDefault="009F42BA" w:rsidP="009F42BA">
            <w:pPr>
              <w:pStyle w:val="Text"/>
            </w:pPr>
            <w:r>
              <w:t>itu,</w:t>
            </w:r>
          </w:p>
        </w:tc>
        <w:tc>
          <w:tcPr>
            <w:tcW w:w="485" w:type="dxa"/>
            <w:shd w:val="clear" w:color="auto" w:fill="auto"/>
          </w:tcPr>
          <w:p w14:paraId="5D692A6D" w14:textId="4AA49AED" w:rsidR="009F42BA" w:rsidRPr="00913A62" w:rsidRDefault="009F42BA" w:rsidP="009F42BA">
            <w:pPr>
              <w:pStyle w:val="Text"/>
            </w:pPr>
            <w:r>
              <w:t>de</w:t>
            </w:r>
          </w:p>
        </w:tc>
        <w:tc>
          <w:tcPr>
            <w:tcW w:w="841" w:type="dxa"/>
            <w:shd w:val="clear" w:color="auto" w:fill="auto"/>
          </w:tcPr>
          <w:p w14:paraId="268D8751" w14:textId="27D84932" w:rsidR="009F42BA" w:rsidRPr="00913A62" w:rsidRDefault="009F42BA" w:rsidP="009F42BA">
            <w:pPr>
              <w:pStyle w:val="Text"/>
            </w:pPr>
            <w:r>
              <w:t>biasa</w:t>
            </w:r>
          </w:p>
        </w:tc>
        <w:tc>
          <w:tcPr>
            <w:tcW w:w="1108" w:type="dxa"/>
            <w:shd w:val="clear" w:color="auto" w:fill="auto"/>
          </w:tcPr>
          <w:p w14:paraId="1E8D0199" w14:textId="2F7CD5E3" w:rsidR="009F42BA" w:rsidRPr="00F52609" w:rsidRDefault="009F42BA" w:rsidP="009F42BA">
            <w:pPr>
              <w:pStyle w:val="Text"/>
            </w:pPr>
            <w:r w:rsidRPr="00F52609">
              <w:t>balik</w:t>
            </w:r>
          </w:p>
        </w:tc>
      </w:tr>
      <w:tr w:rsidR="009F42BA" w:rsidRPr="00AC23C4" w14:paraId="627E1EEB" w14:textId="77777777" w:rsidTr="00AC23C4">
        <w:tc>
          <w:tcPr>
            <w:tcW w:w="709" w:type="dxa"/>
            <w:shd w:val="clear" w:color="auto" w:fill="auto"/>
          </w:tcPr>
          <w:p w14:paraId="22A48EBE" w14:textId="670BC6B3" w:rsidR="009F42BA" w:rsidRPr="00913A62" w:rsidRDefault="009F42BA" w:rsidP="009F42BA">
            <w:pPr>
              <w:pStyle w:val="O0Nwnext"/>
            </w:pPr>
          </w:p>
        </w:tc>
        <w:tc>
          <w:tcPr>
            <w:tcW w:w="702" w:type="dxa"/>
            <w:shd w:val="clear" w:color="auto" w:fill="auto"/>
          </w:tcPr>
          <w:p w14:paraId="1E04C81F" w14:textId="77777777" w:rsidR="009F42BA" w:rsidRPr="00913A62" w:rsidRDefault="009F42BA" w:rsidP="009F42BA">
            <w:pPr>
              <w:pStyle w:val="TextChCharis"/>
            </w:pPr>
            <w:r w:rsidRPr="00913A62">
              <w:t>itu</w:t>
            </w:r>
          </w:p>
        </w:tc>
        <w:tc>
          <w:tcPr>
            <w:tcW w:w="521" w:type="dxa"/>
            <w:shd w:val="clear" w:color="auto" w:fill="auto"/>
          </w:tcPr>
          <w:p w14:paraId="387E1079" w14:textId="7A9B5E49" w:rsidR="009F42BA" w:rsidRPr="00913A62" w:rsidRDefault="009F42BA" w:rsidP="009F42BA">
            <w:pPr>
              <w:pStyle w:val="TextChCharis"/>
            </w:pPr>
            <w:r w:rsidRPr="00913A62">
              <w:t>B</w:t>
            </w:r>
            <w:r w:rsidRPr="009F42BA">
              <w:t>ɔ</w:t>
            </w:r>
            <w:r w:rsidRPr="00913A62">
              <w:t>p</w:t>
            </w:r>
          </w:p>
        </w:tc>
        <w:tc>
          <w:tcPr>
            <w:tcW w:w="521" w:type="dxa"/>
            <w:shd w:val="clear" w:color="auto" w:fill="auto"/>
          </w:tcPr>
          <w:p w14:paraId="574AC92C" w14:textId="1BF17C8B" w:rsidR="009F42BA" w:rsidRPr="00913A62" w:rsidRDefault="009F42BA" w:rsidP="009F42BA">
            <w:pPr>
              <w:pStyle w:val="TextChCharis"/>
            </w:pPr>
            <w:r w:rsidRPr="00913A62">
              <w:t>B</w:t>
            </w:r>
            <w:r w:rsidRPr="009F42BA">
              <w:t>ɔ</w:t>
            </w:r>
            <w:r w:rsidRPr="00913A62">
              <w:t>p</w:t>
            </w:r>
          </w:p>
        </w:tc>
        <w:tc>
          <w:tcPr>
            <w:tcW w:w="702" w:type="dxa"/>
            <w:shd w:val="clear" w:color="auto" w:fill="auto"/>
          </w:tcPr>
          <w:p w14:paraId="6B14874E" w14:textId="77777777" w:rsidR="009F42BA" w:rsidRPr="00913A62" w:rsidRDefault="009F42BA" w:rsidP="009F42BA">
            <w:pPr>
              <w:pStyle w:val="TextChCharis"/>
            </w:pPr>
            <w:r w:rsidRPr="00913A62">
              <w:t>itu,</w:t>
            </w:r>
          </w:p>
        </w:tc>
        <w:tc>
          <w:tcPr>
            <w:tcW w:w="485" w:type="dxa"/>
            <w:shd w:val="clear" w:color="auto" w:fill="auto"/>
          </w:tcPr>
          <w:p w14:paraId="0D97B1E0" w14:textId="6BA98823" w:rsidR="009F42BA" w:rsidRPr="00913A62" w:rsidRDefault="009F42BA" w:rsidP="009F42BA">
            <w:pPr>
              <w:pStyle w:val="TextChCharis"/>
            </w:pPr>
            <w:r w:rsidRPr="00913A62">
              <w:t>d</w:t>
            </w:r>
            <w:r>
              <w:t>e</w:t>
            </w:r>
          </w:p>
        </w:tc>
        <w:tc>
          <w:tcPr>
            <w:tcW w:w="841" w:type="dxa"/>
            <w:shd w:val="clear" w:color="auto" w:fill="auto"/>
          </w:tcPr>
          <w:p w14:paraId="0F8F9FA4" w14:textId="77777777" w:rsidR="009F42BA" w:rsidRPr="00913A62" w:rsidRDefault="009F42BA" w:rsidP="009F42BA">
            <w:pPr>
              <w:pStyle w:val="TextChCharis"/>
            </w:pPr>
            <w:r w:rsidRPr="00913A62">
              <w:t>biasa</w:t>
            </w:r>
          </w:p>
        </w:tc>
        <w:tc>
          <w:tcPr>
            <w:tcW w:w="1108" w:type="dxa"/>
            <w:shd w:val="clear" w:color="auto" w:fill="auto"/>
          </w:tcPr>
          <w:p w14:paraId="13EC1213" w14:textId="77777777" w:rsidR="009F42BA" w:rsidRPr="00913A62" w:rsidRDefault="009F42BA" w:rsidP="009F42BA">
            <w:pPr>
              <w:pStyle w:val="TextChCharis"/>
              <w:rPr>
                <w:rStyle w:val="ChBlueBold"/>
              </w:rPr>
            </w:pPr>
            <w:r w:rsidRPr="00913A62">
              <w:rPr>
                <w:rStyle w:val="ChBlueBold"/>
              </w:rPr>
              <w:t>bale</w:t>
            </w:r>
          </w:p>
        </w:tc>
      </w:tr>
      <w:tr w:rsidR="009F42BA" w:rsidRPr="00913A62" w14:paraId="03916E0E" w14:textId="77777777" w:rsidTr="00AC23C4">
        <w:tc>
          <w:tcPr>
            <w:tcW w:w="709" w:type="dxa"/>
            <w:shd w:val="clear" w:color="auto" w:fill="auto"/>
          </w:tcPr>
          <w:p w14:paraId="1B750A2B" w14:textId="77777777" w:rsidR="009F42BA" w:rsidRPr="00913A62" w:rsidRDefault="009F42BA" w:rsidP="009F42BA">
            <w:pPr>
              <w:pStyle w:val="GlossEng"/>
            </w:pPr>
          </w:p>
        </w:tc>
        <w:tc>
          <w:tcPr>
            <w:tcW w:w="702" w:type="dxa"/>
            <w:shd w:val="clear" w:color="auto" w:fill="auto"/>
          </w:tcPr>
          <w:p w14:paraId="7413E391" w14:textId="77777777" w:rsidR="009F42BA" w:rsidRPr="0099608C" w:rsidRDefault="009F42BA" w:rsidP="009F42BA">
            <w:pPr>
              <w:pStyle w:val="GlossEng"/>
              <w:rPr>
                <w:rStyle w:val="ChSmallCaps"/>
              </w:rPr>
            </w:pPr>
            <w:r w:rsidRPr="0099608C">
              <w:rPr>
                <w:rStyle w:val="ChSmallCaps"/>
              </w:rPr>
              <w:t>d.dist</w:t>
            </w:r>
          </w:p>
        </w:tc>
        <w:tc>
          <w:tcPr>
            <w:tcW w:w="521" w:type="dxa"/>
            <w:shd w:val="clear" w:color="auto" w:fill="auto"/>
          </w:tcPr>
          <w:p w14:paraId="3A0E2A9C" w14:textId="77777777" w:rsidR="009F42BA" w:rsidRPr="00913A62" w:rsidRDefault="009F42BA" w:rsidP="009F42BA">
            <w:pPr>
              <w:pStyle w:val="GlossEng"/>
            </w:pPr>
            <w:r w:rsidRPr="00913A62">
              <w:t>Bop</w:t>
            </w:r>
          </w:p>
        </w:tc>
        <w:tc>
          <w:tcPr>
            <w:tcW w:w="521" w:type="dxa"/>
            <w:shd w:val="clear" w:color="auto" w:fill="auto"/>
          </w:tcPr>
          <w:p w14:paraId="4C85831B" w14:textId="77777777" w:rsidR="009F42BA" w:rsidRPr="00913A62" w:rsidRDefault="009F42BA" w:rsidP="009F42BA">
            <w:pPr>
              <w:pStyle w:val="GlossEng"/>
            </w:pPr>
            <w:r w:rsidRPr="00913A62">
              <w:t>Bop</w:t>
            </w:r>
          </w:p>
        </w:tc>
        <w:tc>
          <w:tcPr>
            <w:tcW w:w="702" w:type="dxa"/>
            <w:shd w:val="clear" w:color="auto" w:fill="auto"/>
          </w:tcPr>
          <w:p w14:paraId="390373E2" w14:textId="77777777" w:rsidR="009F42BA" w:rsidRPr="0099608C" w:rsidRDefault="009F42BA" w:rsidP="009F42BA">
            <w:pPr>
              <w:pStyle w:val="GlossEng"/>
              <w:rPr>
                <w:rStyle w:val="ChSmallCaps"/>
              </w:rPr>
            </w:pPr>
            <w:r w:rsidRPr="0099608C">
              <w:rPr>
                <w:rStyle w:val="ChSmallCaps"/>
              </w:rPr>
              <w:t>d.dist</w:t>
            </w:r>
          </w:p>
        </w:tc>
        <w:tc>
          <w:tcPr>
            <w:tcW w:w="485" w:type="dxa"/>
            <w:shd w:val="clear" w:color="auto" w:fill="auto"/>
          </w:tcPr>
          <w:p w14:paraId="54816D1B" w14:textId="77777777" w:rsidR="009F42BA" w:rsidRPr="0099608C" w:rsidRDefault="009F42BA" w:rsidP="009F42BA">
            <w:pPr>
              <w:pStyle w:val="GlossEng"/>
              <w:rPr>
                <w:rStyle w:val="ChSmallCaps"/>
              </w:rPr>
            </w:pPr>
            <w:r w:rsidRPr="0099608C">
              <w:rPr>
                <w:rStyle w:val="ChSmallCaps"/>
              </w:rPr>
              <w:t>3sg</w:t>
            </w:r>
          </w:p>
        </w:tc>
        <w:tc>
          <w:tcPr>
            <w:tcW w:w="841" w:type="dxa"/>
            <w:shd w:val="clear" w:color="auto" w:fill="auto"/>
          </w:tcPr>
          <w:p w14:paraId="04439402" w14:textId="77777777" w:rsidR="009F42BA" w:rsidRPr="00913A62" w:rsidRDefault="009F42BA" w:rsidP="009F42BA">
            <w:pPr>
              <w:pStyle w:val="GlossEng"/>
            </w:pPr>
            <w:r w:rsidRPr="00913A62">
              <w:t>be.usual</w:t>
            </w:r>
          </w:p>
        </w:tc>
        <w:tc>
          <w:tcPr>
            <w:tcW w:w="1108" w:type="dxa"/>
            <w:shd w:val="clear" w:color="auto" w:fill="auto"/>
          </w:tcPr>
          <w:p w14:paraId="2F91B31F" w14:textId="77777777" w:rsidR="009F42BA" w:rsidRPr="00913A62" w:rsidRDefault="009F42BA" w:rsidP="009F42BA">
            <w:pPr>
              <w:pStyle w:val="GlossEng"/>
            </w:pPr>
            <w:r w:rsidRPr="00913A62">
              <w:t>turn.around</w:t>
            </w:r>
          </w:p>
        </w:tc>
      </w:tr>
    </w:tbl>
    <w:p w14:paraId="7D37AEA1" w14:textId="44C6B794" w:rsidR="00140A47" w:rsidRPr="00913A62" w:rsidRDefault="00B7093A" w:rsidP="00140A47">
      <w:pPr>
        <w:pStyle w:val="FreeTranslEng"/>
      </w:pPr>
      <w:r>
        <w:t>‘</w:t>
      </w:r>
      <w:r w:rsidR="00140A47" w:rsidRPr="00913A62">
        <w:t>that was Bob, that B</w:t>
      </w:r>
      <w:r w:rsidR="00AF1707">
        <w:t xml:space="preserve">ob, he usually </w:t>
      </w:r>
      <w:r w:rsidR="00AF1707" w:rsidRPr="001B1A6D">
        <w:rPr>
          <w:rStyle w:val="ChBlueBold"/>
        </w:rPr>
        <w:t>(flies) a circle</w:t>
      </w:r>
      <w:r>
        <w:t>’</w:t>
      </w:r>
      <w:r w:rsidR="00140A47" w:rsidRPr="00913A62">
        <w:t xml:space="preserve"> </w:t>
      </w:r>
      <w:r w:rsidR="001B1A6D">
        <w:t xml:space="preserve">(Lit. </w:t>
      </w:r>
      <w:r>
        <w:t>‘</w:t>
      </w:r>
      <w:r w:rsidR="001B1A6D">
        <w:t>turns around</w:t>
      </w:r>
      <w:r>
        <w:t>’</w:t>
      </w:r>
      <w:r w:rsidR="001B1A6D">
        <w:t xml:space="preserve">) </w:t>
      </w:r>
      <w:r w:rsidR="00140A47" w:rsidRPr="00913A62">
        <w:rPr>
          <w:rStyle w:val="ExampleSource"/>
        </w:rPr>
        <w:t>[081011-010-Cv.0019]</w:t>
      </w:r>
    </w:p>
    <w:tbl>
      <w:tblPr>
        <w:tblW w:w="3527" w:type="dxa"/>
        <w:tblCellMar>
          <w:left w:w="40" w:type="dxa"/>
          <w:right w:w="40" w:type="dxa"/>
        </w:tblCellMar>
        <w:tblLook w:val="01E0" w:firstRow="1" w:lastRow="1" w:firstColumn="1" w:lastColumn="1" w:noHBand="0" w:noVBand="0"/>
      </w:tblPr>
      <w:tblGrid>
        <w:gridCol w:w="709"/>
        <w:gridCol w:w="802"/>
        <w:gridCol w:w="580"/>
        <w:gridCol w:w="528"/>
        <w:gridCol w:w="908"/>
      </w:tblGrid>
      <w:tr w:rsidR="002504BC" w:rsidRPr="00913A62" w14:paraId="2E9BD24F" w14:textId="77777777" w:rsidTr="00245645">
        <w:tc>
          <w:tcPr>
            <w:tcW w:w="709" w:type="dxa"/>
            <w:shd w:val="clear" w:color="auto" w:fill="auto"/>
          </w:tcPr>
          <w:p w14:paraId="2B288CC3" w14:textId="4678A846" w:rsidR="002504BC" w:rsidRPr="00913A62" w:rsidRDefault="002504BC" w:rsidP="002504BC">
            <w:pPr>
              <w:pStyle w:val="O0Nwnext"/>
            </w:pPr>
            <w:bookmarkStart w:id="927" w:name="_Ref332636419"/>
            <w:r w:rsidRPr="00913A62">
              <w:t>(</w:t>
            </w:r>
            <w:fldSimple w:instr=" SEQ ( \* ARABIC \s 1 ">
              <w:r w:rsidR="00154D81">
                <w:rPr>
                  <w:noProof/>
                </w:rPr>
                <w:t>5</w:t>
              </w:r>
            </w:fldSimple>
            <w:r w:rsidRPr="00913A62">
              <w:t>)</w:t>
            </w:r>
            <w:bookmarkEnd w:id="927"/>
          </w:p>
        </w:tc>
        <w:tc>
          <w:tcPr>
            <w:tcW w:w="802" w:type="dxa"/>
            <w:shd w:val="clear" w:color="auto" w:fill="auto"/>
          </w:tcPr>
          <w:p w14:paraId="4DACD368" w14:textId="0DE75971" w:rsidR="002504BC" w:rsidRPr="00913A62" w:rsidRDefault="002504BC" w:rsidP="002504BC">
            <w:pPr>
              <w:pStyle w:val="Text"/>
            </w:pPr>
            <w:r>
              <w:t>skarang</w:t>
            </w:r>
          </w:p>
        </w:tc>
        <w:tc>
          <w:tcPr>
            <w:tcW w:w="580" w:type="dxa"/>
            <w:shd w:val="clear" w:color="auto" w:fill="auto"/>
          </w:tcPr>
          <w:p w14:paraId="7A3709F4" w14:textId="7F5EFF9E" w:rsidR="002504BC" w:rsidRPr="00913A62" w:rsidRDefault="002504BC" w:rsidP="002504BC">
            <w:pPr>
              <w:pStyle w:val="Text"/>
            </w:pPr>
            <w:r>
              <w:t>dong</w:t>
            </w:r>
          </w:p>
        </w:tc>
        <w:tc>
          <w:tcPr>
            <w:tcW w:w="528" w:type="dxa"/>
            <w:shd w:val="clear" w:color="auto" w:fill="auto"/>
          </w:tcPr>
          <w:p w14:paraId="2C85D94B" w14:textId="573E446A" w:rsidR="002504BC" w:rsidRPr="002504BC" w:rsidRDefault="002504BC" w:rsidP="002504BC">
            <w:pPr>
              <w:pStyle w:val="Text"/>
            </w:pPr>
            <w:r w:rsidRPr="002504BC">
              <w:t>dua</w:t>
            </w:r>
          </w:p>
        </w:tc>
        <w:tc>
          <w:tcPr>
            <w:tcW w:w="908" w:type="dxa"/>
            <w:shd w:val="clear" w:color="auto" w:fill="auto"/>
          </w:tcPr>
          <w:p w14:paraId="25EDCB45" w14:textId="4A913D36" w:rsidR="002504BC" w:rsidRPr="002504BC" w:rsidRDefault="002504BC" w:rsidP="002504BC">
            <w:pPr>
              <w:pStyle w:val="Text"/>
            </w:pPr>
            <w:r w:rsidRPr="002504BC">
              <w:t>mancing</w:t>
            </w:r>
          </w:p>
        </w:tc>
      </w:tr>
      <w:tr w:rsidR="002504BC" w:rsidRPr="00913A62" w14:paraId="259A5F3A" w14:textId="77777777" w:rsidTr="00245645">
        <w:tc>
          <w:tcPr>
            <w:tcW w:w="709" w:type="dxa"/>
            <w:shd w:val="clear" w:color="auto" w:fill="auto"/>
          </w:tcPr>
          <w:p w14:paraId="5C334262" w14:textId="5381F2F0" w:rsidR="002504BC" w:rsidRPr="00913A62" w:rsidRDefault="002504BC" w:rsidP="002504BC">
            <w:pPr>
              <w:pStyle w:val="O0Nwnext"/>
            </w:pPr>
          </w:p>
        </w:tc>
        <w:tc>
          <w:tcPr>
            <w:tcW w:w="802" w:type="dxa"/>
            <w:shd w:val="clear" w:color="auto" w:fill="auto"/>
          </w:tcPr>
          <w:p w14:paraId="35869905" w14:textId="77777777" w:rsidR="002504BC" w:rsidRPr="00913A62" w:rsidRDefault="002504BC" w:rsidP="002504BC">
            <w:pPr>
              <w:pStyle w:val="TextChCharis"/>
            </w:pPr>
            <w:r w:rsidRPr="00913A62">
              <w:t>skaɾɐn</w:t>
            </w:r>
          </w:p>
        </w:tc>
        <w:tc>
          <w:tcPr>
            <w:tcW w:w="580" w:type="dxa"/>
            <w:shd w:val="clear" w:color="auto" w:fill="auto"/>
          </w:tcPr>
          <w:p w14:paraId="07A9327B" w14:textId="77777777" w:rsidR="002504BC" w:rsidRPr="00913A62" w:rsidRDefault="002504BC" w:rsidP="002504BC">
            <w:pPr>
              <w:pStyle w:val="TextChCharis"/>
            </w:pPr>
            <w:r w:rsidRPr="00913A62">
              <w:t>dɔ̞ŋ</w:t>
            </w:r>
          </w:p>
        </w:tc>
        <w:tc>
          <w:tcPr>
            <w:tcW w:w="528" w:type="dxa"/>
            <w:shd w:val="clear" w:color="auto" w:fill="auto"/>
          </w:tcPr>
          <w:p w14:paraId="01024E1D" w14:textId="77777777" w:rsidR="002504BC" w:rsidRPr="00913A62" w:rsidRDefault="002504BC" w:rsidP="002504BC">
            <w:pPr>
              <w:pStyle w:val="TextChCharis"/>
              <w:rPr>
                <w:rStyle w:val="ChBlueBold"/>
              </w:rPr>
            </w:pPr>
            <w:r w:rsidRPr="00913A62">
              <w:rPr>
                <w:rStyle w:val="ChBlueBold"/>
              </w:rPr>
              <w:t>doa</w:t>
            </w:r>
          </w:p>
        </w:tc>
        <w:tc>
          <w:tcPr>
            <w:tcW w:w="908" w:type="dxa"/>
            <w:shd w:val="clear" w:color="auto" w:fill="auto"/>
          </w:tcPr>
          <w:p w14:paraId="507B4F34" w14:textId="77777777" w:rsidR="002504BC" w:rsidRPr="00913A62" w:rsidRDefault="002504BC" w:rsidP="002504BC">
            <w:pPr>
              <w:pStyle w:val="TextChCharis"/>
            </w:pPr>
            <w:r w:rsidRPr="00913A62">
              <w:t>mɐn.tʃɪŋ</w:t>
            </w:r>
          </w:p>
        </w:tc>
      </w:tr>
      <w:tr w:rsidR="002504BC" w:rsidRPr="00913A62" w14:paraId="1ED6DF67" w14:textId="77777777" w:rsidTr="00245645">
        <w:tc>
          <w:tcPr>
            <w:tcW w:w="709" w:type="dxa"/>
            <w:shd w:val="clear" w:color="auto" w:fill="auto"/>
          </w:tcPr>
          <w:p w14:paraId="2E43F123" w14:textId="77777777" w:rsidR="002504BC" w:rsidRPr="00913A62" w:rsidRDefault="002504BC" w:rsidP="002504BC">
            <w:pPr>
              <w:pStyle w:val="GlossEng"/>
            </w:pPr>
          </w:p>
        </w:tc>
        <w:tc>
          <w:tcPr>
            <w:tcW w:w="802" w:type="dxa"/>
            <w:shd w:val="clear" w:color="auto" w:fill="auto"/>
          </w:tcPr>
          <w:p w14:paraId="7F86A6F9" w14:textId="2E52E8FC" w:rsidR="002504BC" w:rsidRPr="00913A62" w:rsidRDefault="00245645" w:rsidP="002504BC">
            <w:pPr>
              <w:pStyle w:val="GlossEng"/>
            </w:pPr>
            <w:r>
              <w:t>now</w:t>
            </w:r>
          </w:p>
        </w:tc>
        <w:tc>
          <w:tcPr>
            <w:tcW w:w="580" w:type="dxa"/>
            <w:shd w:val="clear" w:color="auto" w:fill="auto"/>
          </w:tcPr>
          <w:p w14:paraId="6BC0A7CC" w14:textId="77777777" w:rsidR="002504BC" w:rsidRPr="0099608C" w:rsidRDefault="002504BC" w:rsidP="002504BC">
            <w:pPr>
              <w:pStyle w:val="GlossEng"/>
              <w:rPr>
                <w:rStyle w:val="ChSmallCaps"/>
              </w:rPr>
            </w:pPr>
            <w:r w:rsidRPr="0099608C">
              <w:rPr>
                <w:rStyle w:val="ChSmallCaps"/>
              </w:rPr>
              <w:t>3pl</w:t>
            </w:r>
          </w:p>
        </w:tc>
        <w:tc>
          <w:tcPr>
            <w:tcW w:w="528" w:type="dxa"/>
            <w:shd w:val="clear" w:color="auto" w:fill="auto"/>
          </w:tcPr>
          <w:p w14:paraId="58F23B5D" w14:textId="77777777" w:rsidR="002504BC" w:rsidRPr="00913A62" w:rsidRDefault="002504BC" w:rsidP="002504BC">
            <w:pPr>
              <w:pStyle w:val="GlossEng"/>
            </w:pPr>
            <w:r w:rsidRPr="00913A62">
              <w:t>two</w:t>
            </w:r>
          </w:p>
        </w:tc>
        <w:tc>
          <w:tcPr>
            <w:tcW w:w="908" w:type="dxa"/>
            <w:shd w:val="clear" w:color="auto" w:fill="auto"/>
          </w:tcPr>
          <w:p w14:paraId="5FDC3B2C" w14:textId="77777777" w:rsidR="002504BC" w:rsidRPr="00913A62" w:rsidRDefault="002504BC" w:rsidP="002504BC">
            <w:pPr>
              <w:pStyle w:val="GlossEng"/>
            </w:pPr>
            <w:r w:rsidRPr="00913A62">
              <w:t>fish</w:t>
            </w:r>
          </w:p>
        </w:tc>
      </w:tr>
    </w:tbl>
    <w:p w14:paraId="344532C8" w14:textId="7B342CC1" w:rsidR="00140A47" w:rsidRPr="00913A62" w:rsidRDefault="00B7093A" w:rsidP="00140A47">
      <w:pPr>
        <w:pStyle w:val="FreeTranslEng"/>
      </w:pPr>
      <w:r>
        <w:t>‘</w:t>
      </w:r>
      <w:r w:rsidR="00F527D6">
        <w:t>now the</w:t>
      </w:r>
      <w:r w:rsidR="00140A47" w:rsidRPr="00913A62">
        <w:t xml:space="preserve"> </w:t>
      </w:r>
      <w:r w:rsidR="00140A47" w:rsidRPr="00913A62">
        <w:rPr>
          <w:rStyle w:val="ChBlueBold"/>
        </w:rPr>
        <w:t>two</w:t>
      </w:r>
      <w:r w:rsidR="00140A47" w:rsidRPr="00913A62">
        <w:t xml:space="preserve"> </w:t>
      </w:r>
      <w:r w:rsidR="00F527D6">
        <w:t xml:space="preserve">of them </w:t>
      </w:r>
      <w:r w:rsidR="00140A47" w:rsidRPr="00913A62">
        <w:t>are fishing</w:t>
      </w:r>
      <w:r>
        <w:t>’</w:t>
      </w:r>
      <w:r w:rsidR="00140A47" w:rsidRPr="00913A62">
        <w:t xml:space="preserve"> </w:t>
      </w:r>
      <w:r w:rsidR="00140A47" w:rsidRPr="00913A62">
        <w:rPr>
          <w:rStyle w:val="ExampleSource"/>
        </w:rPr>
        <w:t>[081109-010-JR.0002]</w:t>
      </w:r>
    </w:p>
    <w:tbl>
      <w:tblPr>
        <w:tblW w:w="3396" w:type="dxa"/>
        <w:tblCellMar>
          <w:left w:w="40" w:type="dxa"/>
          <w:right w:w="40" w:type="dxa"/>
        </w:tblCellMar>
        <w:tblLook w:val="01E0" w:firstRow="1" w:lastRow="1" w:firstColumn="1" w:lastColumn="1" w:noHBand="0" w:noVBand="0"/>
      </w:tblPr>
      <w:tblGrid>
        <w:gridCol w:w="709"/>
        <w:gridCol w:w="485"/>
        <w:gridCol w:w="792"/>
        <w:gridCol w:w="708"/>
        <w:gridCol w:w="702"/>
      </w:tblGrid>
      <w:tr w:rsidR="002504BC" w:rsidRPr="00913A62" w14:paraId="56ED4CE3" w14:textId="77777777" w:rsidTr="00AC23C4">
        <w:tc>
          <w:tcPr>
            <w:tcW w:w="709" w:type="dxa"/>
            <w:shd w:val="clear" w:color="auto" w:fill="auto"/>
          </w:tcPr>
          <w:p w14:paraId="74C3E2C7" w14:textId="5E903A5C" w:rsidR="002504BC" w:rsidRPr="00913A62" w:rsidRDefault="002504BC" w:rsidP="002504BC">
            <w:pPr>
              <w:pStyle w:val="O0Nwnext"/>
            </w:pPr>
            <w:bookmarkStart w:id="928" w:name="_Ref332636420"/>
            <w:r w:rsidRPr="00913A62">
              <w:t>(</w:t>
            </w:r>
            <w:fldSimple w:instr=" SEQ ( \* ARABIC \s 1 ">
              <w:r w:rsidR="00154D81">
                <w:rPr>
                  <w:noProof/>
                </w:rPr>
                <w:t>6</w:t>
              </w:r>
            </w:fldSimple>
            <w:r w:rsidRPr="00913A62">
              <w:t>)</w:t>
            </w:r>
            <w:bookmarkEnd w:id="928"/>
          </w:p>
        </w:tc>
        <w:tc>
          <w:tcPr>
            <w:tcW w:w="485" w:type="dxa"/>
            <w:shd w:val="clear" w:color="auto" w:fill="auto"/>
          </w:tcPr>
          <w:p w14:paraId="19DFF304" w14:textId="0BD64124" w:rsidR="002504BC" w:rsidRPr="00913A62" w:rsidRDefault="002504BC" w:rsidP="002504BC">
            <w:pPr>
              <w:pStyle w:val="Text"/>
            </w:pPr>
            <w:r>
              <w:t>de</w:t>
            </w:r>
          </w:p>
        </w:tc>
        <w:tc>
          <w:tcPr>
            <w:tcW w:w="792" w:type="dxa"/>
            <w:shd w:val="clear" w:color="auto" w:fill="auto"/>
          </w:tcPr>
          <w:p w14:paraId="3F7AAAB5" w14:textId="358DC225" w:rsidR="002504BC" w:rsidRPr="00913A62" w:rsidRDefault="002504BC" w:rsidP="002504BC">
            <w:pPr>
              <w:pStyle w:val="Text"/>
            </w:pPr>
            <w:r>
              <w:t>masuk</w:t>
            </w:r>
          </w:p>
        </w:tc>
        <w:tc>
          <w:tcPr>
            <w:tcW w:w="708" w:type="dxa"/>
            <w:shd w:val="clear" w:color="auto" w:fill="auto"/>
          </w:tcPr>
          <w:p w14:paraId="5FF3BBD1" w14:textId="1A5DC489" w:rsidR="002504BC" w:rsidRPr="002504BC" w:rsidRDefault="002504BC" w:rsidP="002504BC">
            <w:pPr>
              <w:pStyle w:val="Text"/>
            </w:pPr>
            <w:r w:rsidRPr="002504BC">
              <w:t>lubang</w:t>
            </w:r>
          </w:p>
        </w:tc>
        <w:tc>
          <w:tcPr>
            <w:tcW w:w="702" w:type="dxa"/>
            <w:shd w:val="clear" w:color="auto" w:fill="auto"/>
          </w:tcPr>
          <w:p w14:paraId="24792781" w14:textId="1A496D00" w:rsidR="002504BC" w:rsidRPr="00913A62" w:rsidRDefault="002504BC" w:rsidP="002504BC">
            <w:pPr>
              <w:pStyle w:val="Text"/>
            </w:pPr>
            <w:r>
              <w:t>tu</w:t>
            </w:r>
          </w:p>
        </w:tc>
      </w:tr>
      <w:tr w:rsidR="002504BC" w:rsidRPr="00913A62" w14:paraId="5347E62D" w14:textId="77777777" w:rsidTr="00AC23C4">
        <w:tc>
          <w:tcPr>
            <w:tcW w:w="709" w:type="dxa"/>
            <w:shd w:val="clear" w:color="auto" w:fill="auto"/>
          </w:tcPr>
          <w:p w14:paraId="5DB9FD9E" w14:textId="561E534D" w:rsidR="002504BC" w:rsidRPr="00913A62" w:rsidRDefault="002504BC" w:rsidP="002504BC">
            <w:pPr>
              <w:pStyle w:val="O0Nwnext"/>
            </w:pPr>
          </w:p>
        </w:tc>
        <w:tc>
          <w:tcPr>
            <w:tcW w:w="485" w:type="dxa"/>
            <w:shd w:val="clear" w:color="auto" w:fill="auto"/>
          </w:tcPr>
          <w:p w14:paraId="434383DE" w14:textId="77777777" w:rsidR="002504BC" w:rsidRPr="00913A62" w:rsidRDefault="002504BC" w:rsidP="002504BC">
            <w:pPr>
              <w:pStyle w:val="TextChCharis"/>
            </w:pPr>
            <w:r w:rsidRPr="00913A62">
              <w:t>dɛ</w:t>
            </w:r>
          </w:p>
        </w:tc>
        <w:tc>
          <w:tcPr>
            <w:tcW w:w="792" w:type="dxa"/>
            <w:shd w:val="clear" w:color="auto" w:fill="auto"/>
          </w:tcPr>
          <w:p w14:paraId="1026C3F4" w14:textId="77777777" w:rsidR="002504BC" w:rsidRPr="00913A62" w:rsidRDefault="002504BC" w:rsidP="002504BC">
            <w:pPr>
              <w:pStyle w:val="TextChCharis"/>
            </w:pPr>
            <w:r w:rsidRPr="00913A62">
              <w:t>masʊk̚</w:t>
            </w:r>
          </w:p>
        </w:tc>
        <w:tc>
          <w:tcPr>
            <w:tcW w:w="708" w:type="dxa"/>
            <w:shd w:val="clear" w:color="auto" w:fill="auto"/>
          </w:tcPr>
          <w:p w14:paraId="3A38151F" w14:textId="77777777" w:rsidR="002504BC" w:rsidRPr="00913A62" w:rsidRDefault="002504BC" w:rsidP="002504BC">
            <w:pPr>
              <w:pStyle w:val="TextChCharis"/>
              <w:rPr>
                <w:rStyle w:val="ChBlueBold"/>
              </w:rPr>
            </w:pPr>
            <w:r w:rsidRPr="00913A62">
              <w:rPr>
                <w:rStyle w:val="ChBlueBold"/>
              </w:rPr>
              <w:t>lobɐŋ</w:t>
            </w:r>
          </w:p>
        </w:tc>
        <w:tc>
          <w:tcPr>
            <w:tcW w:w="702" w:type="dxa"/>
            <w:shd w:val="clear" w:color="auto" w:fill="auto"/>
          </w:tcPr>
          <w:p w14:paraId="148F29EB" w14:textId="77777777" w:rsidR="002504BC" w:rsidRPr="00913A62" w:rsidRDefault="002504BC" w:rsidP="002504BC">
            <w:pPr>
              <w:pStyle w:val="TextChCharis"/>
            </w:pPr>
            <w:r w:rsidRPr="00913A62">
              <w:t>tu</w:t>
            </w:r>
          </w:p>
        </w:tc>
      </w:tr>
      <w:tr w:rsidR="002504BC" w:rsidRPr="00913A62" w14:paraId="31282666" w14:textId="77777777" w:rsidTr="00AC23C4">
        <w:tc>
          <w:tcPr>
            <w:tcW w:w="709" w:type="dxa"/>
            <w:shd w:val="clear" w:color="auto" w:fill="auto"/>
          </w:tcPr>
          <w:p w14:paraId="085622F8" w14:textId="77777777" w:rsidR="002504BC" w:rsidRPr="00913A62" w:rsidRDefault="002504BC" w:rsidP="002504BC">
            <w:pPr>
              <w:pStyle w:val="GlossEng"/>
            </w:pPr>
          </w:p>
        </w:tc>
        <w:tc>
          <w:tcPr>
            <w:tcW w:w="485" w:type="dxa"/>
            <w:shd w:val="clear" w:color="auto" w:fill="auto"/>
          </w:tcPr>
          <w:p w14:paraId="6B8836AB" w14:textId="77777777" w:rsidR="002504BC" w:rsidRPr="0099608C" w:rsidRDefault="002504BC" w:rsidP="002504BC">
            <w:pPr>
              <w:pStyle w:val="GlossEng"/>
              <w:rPr>
                <w:rStyle w:val="ChSmallCaps"/>
              </w:rPr>
            </w:pPr>
            <w:r w:rsidRPr="0099608C">
              <w:rPr>
                <w:rStyle w:val="ChSmallCaps"/>
              </w:rPr>
              <w:t>3sg</w:t>
            </w:r>
          </w:p>
        </w:tc>
        <w:tc>
          <w:tcPr>
            <w:tcW w:w="792" w:type="dxa"/>
            <w:shd w:val="clear" w:color="auto" w:fill="auto"/>
          </w:tcPr>
          <w:p w14:paraId="63A62F43" w14:textId="77777777" w:rsidR="002504BC" w:rsidRPr="00913A62" w:rsidRDefault="002504BC" w:rsidP="002504BC">
            <w:pPr>
              <w:pStyle w:val="GlossEng"/>
            </w:pPr>
            <w:r w:rsidRPr="00913A62">
              <w:t>enter</w:t>
            </w:r>
          </w:p>
        </w:tc>
        <w:tc>
          <w:tcPr>
            <w:tcW w:w="708" w:type="dxa"/>
            <w:shd w:val="clear" w:color="auto" w:fill="auto"/>
          </w:tcPr>
          <w:p w14:paraId="797001F7" w14:textId="77777777" w:rsidR="002504BC" w:rsidRPr="00913A62" w:rsidRDefault="002504BC" w:rsidP="002504BC">
            <w:pPr>
              <w:pStyle w:val="GlossEng"/>
            </w:pPr>
            <w:r w:rsidRPr="00913A62">
              <w:t>hole</w:t>
            </w:r>
          </w:p>
        </w:tc>
        <w:tc>
          <w:tcPr>
            <w:tcW w:w="702" w:type="dxa"/>
            <w:shd w:val="clear" w:color="auto" w:fill="auto"/>
          </w:tcPr>
          <w:p w14:paraId="59085EC2" w14:textId="77777777" w:rsidR="002504BC" w:rsidRPr="0099608C" w:rsidRDefault="002504BC" w:rsidP="002504BC">
            <w:pPr>
              <w:pStyle w:val="GlossEng"/>
              <w:rPr>
                <w:rStyle w:val="ChSmallCaps"/>
              </w:rPr>
            </w:pPr>
            <w:r w:rsidRPr="0099608C">
              <w:rPr>
                <w:rStyle w:val="ChSmallCaps"/>
              </w:rPr>
              <w:t>d.dist</w:t>
            </w:r>
          </w:p>
        </w:tc>
      </w:tr>
    </w:tbl>
    <w:p w14:paraId="6C55DC70" w14:textId="404FF08C" w:rsidR="00140A47" w:rsidRPr="00690E2C" w:rsidRDefault="00B7093A" w:rsidP="00AF7CAD">
      <w:pPr>
        <w:pStyle w:val="FreeTranslEng15pt"/>
      </w:pPr>
      <w:r>
        <w:t>‘</w:t>
      </w:r>
      <w:r w:rsidR="00140A47" w:rsidRPr="00913A62">
        <w:t xml:space="preserve">it (the chicken) went into that </w:t>
      </w:r>
      <w:r w:rsidR="00140A47" w:rsidRPr="00913A62">
        <w:rPr>
          <w:rStyle w:val="ChBlueBold"/>
        </w:rPr>
        <w:t>hole</w:t>
      </w:r>
      <w:r w:rsidR="00140A47" w:rsidRPr="00913A62">
        <w:t xml:space="preserve"> (in the floor)</w:t>
      </w:r>
      <w:r>
        <w:t>’</w:t>
      </w:r>
      <w:r w:rsidR="00140A47" w:rsidRPr="00913A62">
        <w:t xml:space="preserve"> </w:t>
      </w:r>
      <w:r w:rsidR="00140A47" w:rsidRPr="00913A62">
        <w:rPr>
          <w:rStyle w:val="ExampleSource"/>
        </w:rPr>
        <w:t>[080921-004a-Cv</w:t>
      </w:r>
      <w:r w:rsidR="00AF798A">
        <w:rPr>
          <w:rStyle w:val="ExampleSource"/>
        </w:rPr>
        <w:t>NP</w:t>
      </w:r>
      <w:r w:rsidR="00140A47" w:rsidRPr="00913A62">
        <w:rPr>
          <w:rStyle w:val="ExampleSource"/>
        </w:rPr>
        <w:t>.0096]</w:t>
      </w:r>
    </w:p>
    <w:p w14:paraId="34F6962C" w14:textId="77777777" w:rsidR="00140A47" w:rsidRPr="00913A62" w:rsidRDefault="00140A47" w:rsidP="00140A47">
      <w:pPr>
        <w:pStyle w:val="Heading4"/>
      </w:pPr>
      <w:bookmarkStart w:id="929" w:name="_Ref332810769"/>
      <w:bookmarkStart w:id="930" w:name="_Ref338065068"/>
      <w:r w:rsidRPr="00913A62">
        <w:lastRenderedPageBreak/>
        <w:t>Nasalization</w:t>
      </w:r>
      <w:bookmarkEnd w:id="929"/>
      <w:bookmarkEnd w:id="930"/>
    </w:p>
    <w:p w14:paraId="72EBD599" w14:textId="77777777" w:rsidR="00140A47" w:rsidRDefault="00140A47" w:rsidP="00D05EA5">
      <w:pPr>
        <w:pStyle w:val="Body0005after115pt"/>
      </w:pPr>
      <w:r w:rsidRPr="00913A62">
        <w:t>The five vowels /</w:t>
      </w:r>
      <w:r w:rsidRPr="00913A62">
        <w:rPr>
          <w:rStyle w:val="ChCharisSIL"/>
        </w:rPr>
        <w:t>i</w:t>
      </w:r>
      <w:r w:rsidRPr="00913A62">
        <w:t xml:space="preserve">, </w:t>
      </w:r>
      <w:r w:rsidRPr="00913A62">
        <w:rPr>
          <w:rStyle w:val="ChCharisSIL"/>
        </w:rPr>
        <w:t>u</w:t>
      </w:r>
      <w:r w:rsidRPr="00913A62">
        <w:t xml:space="preserve">, </w:t>
      </w:r>
      <w:r w:rsidRPr="00913A62">
        <w:rPr>
          <w:rStyle w:val="ChCharisSIL"/>
        </w:rPr>
        <w:t>ɛ</w:t>
      </w:r>
      <w:r w:rsidRPr="00913A62">
        <w:t xml:space="preserve">, </w:t>
      </w:r>
      <w:r w:rsidRPr="00913A62">
        <w:rPr>
          <w:rStyle w:val="ChCharisSIL"/>
        </w:rPr>
        <w:t>ɔ</w:t>
      </w:r>
      <w:r w:rsidRPr="00913A62">
        <w:t xml:space="preserve">, </w:t>
      </w:r>
      <w:r w:rsidRPr="00913A62">
        <w:rPr>
          <w:rStyle w:val="ChCharisSIL"/>
        </w:rPr>
        <w:t>a</w:t>
      </w:r>
      <w:r w:rsidRPr="00913A62">
        <w:t>/ can be nasalized and realized as [</w:t>
      </w:r>
      <w:r w:rsidRPr="00913A62">
        <w:rPr>
          <w:rStyle w:val="ChCharisSIL"/>
        </w:rPr>
        <w:t>ĩ</w:t>
      </w:r>
      <w:r w:rsidRPr="00913A62">
        <w:t xml:space="preserve">, </w:t>
      </w:r>
      <w:r w:rsidRPr="00913A62">
        <w:rPr>
          <w:rStyle w:val="ChCharisSIL"/>
        </w:rPr>
        <w:t>ũ</w:t>
      </w:r>
      <w:r w:rsidRPr="00913A62">
        <w:t xml:space="preserve">, </w:t>
      </w:r>
      <w:r w:rsidRPr="00913A62">
        <w:rPr>
          <w:rStyle w:val="ChCharisSIL"/>
        </w:rPr>
        <w:t>ɛ̃</w:t>
      </w:r>
      <w:r w:rsidRPr="00913A62">
        <w:t xml:space="preserve">, </w:t>
      </w:r>
      <w:r w:rsidRPr="00913A62">
        <w:rPr>
          <w:rStyle w:val="ChCharisSIL"/>
        </w:rPr>
        <w:t>ɔ̃</w:t>
      </w:r>
      <w:r w:rsidRPr="00913A62">
        <w:t xml:space="preserve">, </w:t>
      </w:r>
      <w:r w:rsidRPr="00913A62">
        <w:rPr>
          <w:rStyle w:val="ChCharisSIL"/>
        </w:rPr>
        <w:t>ã</w:t>
      </w:r>
      <w:r w:rsidRPr="00913A62">
        <w:t>] as a result of the elision of the word-final velar nasal /</w:t>
      </w:r>
      <w:r w:rsidRPr="00913A62">
        <w:rPr>
          <w:rStyle w:val="ChCharisSIL"/>
        </w:rPr>
        <w:t>ŋ</w:t>
      </w:r>
      <w:r w:rsidRPr="00913A62">
        <w:t>/, discussed in §</w:t>
      </w:r>
      <w:r w:rsidRPr="00913A62">
        <w:fldChar w:fldCharType="begin"/>
      </w:r>
      <w:r w:rsidRPr="00913A62">
        <w:instrText xml:space="preserve"> REF _Ref337904185 \w \h </w:instrText>
      </w:r>
      <w:r>
        <w:instrText xml:space="preserve"> \* MERGEFORMAT </w:instrText>
      </w:r>
      <w:r w:rsidRPr="00913A62">
        <w:fldChar w:fldCharType="separate"/>
      </w:r>
      <w:r w:rsidR="00154D81">
        <w:rPr>
          <w:cs/>
        </w:rPr>
        <w:t>‎</w:t>
      </w:r>
      <w:r w:rsidR="00154D81">
        <w:t>2.3.1.2</w:t>
      </w:r>
      <w:r w:rsidRPr="00913A62">
        <w:fldChar w:fldCharType="end"/>
      </w:r>
      <w:r w:rsidRPr="00913A62">
        <w:t>.</w:t>
      </w:r>
    </w:p>
    <w:p w14:paraId="5C6E3096" w14:textId="77777777" w:rsidR="0041386D" w:rsidRPr="00913A62" w:rsidRDefault="0041386D" w:rsidP="0041386D">
      <w:pPr>
        <w:pStyle w:val="Caption"/>
      </w:pPr>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21</w:t>
        </w:r>
      </w:fldSimple>
      <w:r w:rsidRPr="00913A62">
        <w:t>:</w:t>
      </w:r>
      <w:r w:rsidRPr="00913A62">
        <w:tab/>
      </w:r>
      <w:r>
        <w:t>Nasalization of the vowels</w:t>
      </w:r>
    </w:p>
    <w:tbl>
      <w:tblPr>
        <w:tblW w:w="4480" w:type="dxa"/>
        <w:tblInd w:w="170" w:type="dxa"/>
        <w:tblBorders>
          <w:bottom w:val="single" w:sz="4" w:space="0" w:color="auto"/>
        </w:tblBorders>
        <w:tblLayout w:type="fixed"/>
        <w:tblLook w:val="01E0" w:firstRow="1" w:lastRow="1" w:firstColumn="1" w:lastColumn="1" w:noHBand="0" w:noVBand="0"/>
      </w:tblPr>
      <w:tblGrid>
        <w:gridCol w:w="964"/>
        <w:gridCol w:w="1021"/>
        <w:gridCol w:w="1077"/>
        <w:gridCol w:w="1418"/>
      </w:tblGrid>
      <w:tr w:rsidR="0041386D" w:rsidRPr="00913A62" w14:paraId="0DFC0DBD" w14:textId="77777777" w:rsidTr="000020C5">
        <w:trPr>
          <w:tblHeader/>
        </w:trPr>
        <w:tc>
          <w:tcPr>
            <w:tcW w:w="964" w:type="dxa"/>
            <w:tcBorders>
              <w:top w:val="single" w:sz="4" w:space="0" w:color="auto"/>
              <w:bottom w:val="single" w:sz="4" w:space="0" w:color="auto"/>
            </w:tcBorders>
            <w:shd w:val="clear" w:color="auto" w:fill="auto"/>
          </w:tcPr>
          <w:p w14:paraId="0A4ADAD0" w14:textId="77777777" w:rsidR="0041386D" w:rsidRPr="00913A62" w:rsidRDefault="0041386D" w:rsidP="0041386D">
            <w:pPr>
              <w:pStyle w:val="TableHd"/>
            </w:pPr>
            <w:r w:rsidRPr="00913A62">
              <w:t>Phoneme</w:t>
            </w:r>
          </w:p>
        </w:tc>
        <w:tc>
          <w:tcPr>
            <w:tcW w:w="1021" w:type="dxa"/>
            <w:tcBorders>
              <w:top w:val="single" w:sz="4" w:space="0" w:color="auto"/>
              <w:bottom w:val="single" w:sz="4" w:space="0" w:color="auto"/>
            </w:tcBorders>
            <w:shd w:val="clear" w:color="auto" w:fill="auto"/>
          </w:tcPr>
          <w:p w14:paraId="74B91BC0" w14:textId="77777777" w:rsidR="0041386D" w:rsidRPr="00913A62" w:rsidRDefault="0041386D" w:rsidP="0041386D">
            <w:pPr>
              <w:pStyle w:val="TableHd"/>
            </w:pPr>
            <w:r w:rsidRPr="00913A62">
              <w:t>Item</w:t>
            </w:r>
          </w:p>
        </w:tc>
        <w:tc>
          <w:tcPr>
            <w:tcW w:w="1077" w:type="dxa"/>
            <w:tcBorders>
              <w:top w:val="single" w:sz="4" w:space="0" w:color="auto"/>
              <w:bottom w:val="single" w:sz="4" w:space="0" w:color="auto"/>
            </w:tcBorders>
            <w:shd w:val="clear" w:color="auto" w:fill="auto"/>
          </w:tcPr>
          <w:p w14:paraId="7C6A8BCF" w14:textId="77777777" w:rsidR="0041386D" w:rsidRPr="00913A62" w:rsidRDefault="0041386D" w:rsidP="0041386D">
            <w:pPr>
              <w:pStyle w:val="TableHd"/>
            </w:pPr>
            <w:r w:rsidRPr="00913A62">
              <w:t>Orthogr.</w:t>
            </w:r>
          </w:p>
        </w:tc>
        <w:tc>
          <w:tcPr>
            <w:tcW w:w="1418" w:type="dxa"/>
            <w:tcBorders>
              <w:top w:val="single" w:sz="4" w:space="0" w:color="auto"/>
              <w:bottom w:val="single" w:sz="4" w:space="0" w:color="auto"/>
            </w:tcBorders>
            <w:shd w:val="clear" w:color="auto" w:fill="auto"/>
          </w:tcPr>
          <w:p w14:paraId="1E82762B" w14:textId="77777777" w:rsidR="0041386D" w:rsidRPr="00913A62" w:rsidRDefault="0041386D" w:rsidP="0041386D">
            <w:pPr>
              <w:pStyle w:val="TableHd"/>
            </w:pPr>
            <w:r w:rsidRPr="00913A62">
              <w:t>Gloss</w:t>
            </w:r>
          </w:p>
        </w:tc>
      </w:tr>
      <w:tr w:rsidR="0041386D" w:rsidRPr="00913A62" w14:paraId="7EA84BDC" w14:textId="77777777" w:rsidTr="000020C5">
        <w:tc>
          <w:tcPr>
            <w:tcW w:w="964" w:type="dxa"/>
            <w:tcBorders>
              <w:top w:val="single" w:sz="4" w:space="0" w:color="auto"/>
            </w:tcBorders>
            <w:shd w:val="clear" w:color="auto" w:fill="auto"/>
          </w:tcPr>
          <w:p w14:paraId="19A7D564" w14:textId="77777777" w:rsidR="0041386D" w:rsidRPr="00913A62" w:rsidRDefault="0041386D" w:rsidP="00AC23C4">
            <w:pPr>
              <w:pStyle w:val="TableCell2-2115pt"/>
              <w:ind w:left="170"/>
            </w:pPr>
            <w:r w:rsidRPr="00913A62">
              <w:t>/</w:t>
            </w:r>
            <w:r w:rsidR="00925109">
              <w:rPr>
                <w:rStyle w:val="ChCharisSIL"/>
              </w:rPr>
              <w:t>i</w:t>
            </w:r>
            <w:r w:rsidRPr="00913A62">
              <w:t>/</w:t>
            </w:r>
          </w:p>
        </w:tc>
        <w:tc>
          <w:tcPr>
            <w:tcW w:w="1021" w:type="dxa"/>
            <w:tcBorders>
              <w:top w:val="single" w:sz="4" w:space="0" w:color="auto"/>
            </w:tcBorders>
            <w:shd w:val="clear" w:color="auto" w:fill="auto"/>
          </w:tcPr>
          <w:p w14:paraId="56B22CFA" w14:textId="77777777" w:rsidR="0041386D" w:rsidRPr="00913A62" w:rsidRDefault="00606E3C" w:rsidP="009B147C">
            <w:pPr>
              <w:pStyle w:val="TableCell2-2115pt"/>
              <w:rPr>
                <w:rStyle w:val="ChCharisSIL"/>
              </w:rPr>
            </w:pPr>
            <w:r w:rsidRPr="0019643B">
              <w:t>[</w:t>
            </w:r>
            <w:r w:rsidRPr="00913A62">
              <w:rPr>
                <w:rStyle w:val="ChCharisSIL"/>
              </w:rPr>
              <w:t>ˈɐn.dʒĩ</w:t>
            </w:r>
            <w:r w:rsidRPr="003B1070">
              <w:t>]</w:t>
            </w:r>
          </w:p>
        </w:tc>
        <w:tc>
          <w:tcPr>
            <w:tcW w:w="1077" w:type="dxa"/>
            <w:tcBorders>
              <w:top w:val="single" w:sz="4" w:space="0" w:color="auto"/>
            </w:tcBorders>
            <w:shd w:val="clear" w:color="auto" w:fill="auto"/>
          </w:tcPr>
          <w:p w14:paraId="0C744FE2" w14:textId="77777777" w:rsidR="0041386D" w:rsidRPr="00913A62" w:rsidRDefault="00606E3C" w:rsidP="009B147C">
            <w:pPr>
              <w:pStyle w:val="TableCell2-2115pt"/>
              <w:rPr>
                <w:rStyle w:val="ChItalBold"/>
              </w:rPr>
            </w:pPr>
            <w:r>
              <w:rPr>
                <w:rStyle w:val="ChItalBold"/>
              </w:rPr>
              <w:t>anjing</w:t>
            </w:r>
          </w:p>
        </w:tc>
        <w:tc>
          <w:tcPr>
            <w:tcW w:w="1418" w:type="dxa"/>
            <w:tcBorders>
              <w:top w:val="single" w:sz="4" w:space="0" w:color="auto"/>
            </w:tcBorders>
            <w:shd w:val="clear" w:color="auto" w:fill="auto"/>
          </w:tcPr>
          <w:p w14:paraId="65295B81" w14:textId="382FA3D1" w:rsidR="0041386D" w:rsidRPr="00913A62" w:rsidRDefault="00B7093A" w:rsidP="009B147C">
            <w:pPr>
              <w:pStyle w:val="TableCell2-2115pt"/>
            </w:pPr>
            <w:r>
              <w:t>‘</w:t>
            </w:r>
            <w:r w:rsidR="00606E3C">
              <w:t>dog</w:t>
            </w:r>
            <w:r>
              <w:t>’</w:t>
            </w:r>
          </w:p>
        </w:tc>
      </w:tr>
      <w:tr w:rsidR="0041386D" w:rsidRPr="00913A62" w14:paraId="4796B9FB" w14:textId="77777777" w:rsidTr="000020C5">
        <w:tc>
          <w:tcPr>
            <w:tcW w:w="964" w:type="dxa"/>
            <w:shd w:val="clear" w:color="auto" w:fill="auto"/>
          </w:tcPr>
          <w:p w14:paraId="19733B9F" w14:textId="77777777" w:rsidR="0041386D" w:rsidRPr="00913A62" w:rsidRDefault="0041386D" w:rsidP="00AC23C4">
            <w:pPr>
              <w:pStyle w:val="TableCell0-2115pt"/>
              <w:ind w:left="170"/>
            </w:pPr>
            <w:r w:rsidRPr="00913A62">
              <w:t>/</w:t>
            </w:r>
            <w:r w:rsidR="00925109">
              <w:rPr>
                <w:rStyle w:val="ChCharisSIL"/>
              </w:rPr>
              <w:t>u</w:t>
            </w:r>
            <w:r w:rsidRPr="00913A62">
              <w:t>/</w:t>
            </w:r>
          </w:p>
        </w:tc>
        <w:tc>
          <w:tcPr>
            <w:tcW w:w="1021" w:type="dxa"/>
            <w:shd w:val="clear" w:color="auto" w:fill="auto"/>
          </w:tcPr>
          <w:p w14:paraId="74C3109C" w14:textId="77777777" w:rsidR="0041386D" w:rsidRPr="00913A62" w:rsidRDefault="0041386D" w:rsidP="009B147C">
            <w:pPr>
              <w:pStyle w:val="TableCell0-2115pt"/>
              <w:rPr>
                <w:rStyle w:val="ChCharisSIL"/>
              </w:rPr>
            </w:pPr>
            <w:r w:rsidRPr="0019643B">
              <w:t>[</w:t>
            </w:r>
            <w:r w:rsidRPr="00913A62">
              <w:rPr>
                <w:rStyle w:val="ChCharisSIL"/>
              </w:rPr>
              <w:t>ˈ</w:t>
            </w:r>
            <w:r w:rsidR="00A404EE" w:rsidRPr="00A404EE">
              <w:rPr>
                <w:rStyle w:val="ChCharisSIL"/>
              </w:rPr>
              <w:t>laŋ</w:t>
            </w:r>
            <w:r w:rsidR="00A404EE">
              <w:rPr>
                <w:rStyle w:val="ChCharisSIL"/>
              </w:rPr>
              <w:t>.</w:t>
            </w:r>
            <w:r w:rsidR="00A404EE" w:rsidRPr="00A404EE">
              <w:rPr>
                <w:rStyle w:val="ChCharisSIL"/>
              </w:rPr>
              <w:t>sũ</w:t>
            </w:r>
            <w:r w:rsidRPr="003B1070">
              <w:t>]</w:t>
            </w:r>
          </w:p>
        </w:tc>
        <w:tc>
          <w:tcPr>
            <w:tcW w:w="1077" w:type="dxa"/>
            <w:shd w:val="clear" w:color="auto" w:fill="auto"/>
          </w:tcPr>
          <w:p w14:paraId="7A61264E" w14:textId="77777777" w:rsidR="0041386D" w:rsidRPr="00913A62" w:rsidRDefault="00A404EE" w:rsidP="009B147C">
            <w:pPr>
              <w:pStyle w:val="TableCell0-2115pt"/>
              <w:rPr>
                <w:rStyle w:val="ChItalBold"/>
              </w:rPr>
            </w:pPr>
            <w:r>
              <w:rPr>
                <w:rStyle w:val="ChItalBold"/>
              </w:rPr>
              <w:t>langsung</w:t>
            </w:r>
          </w:p>
        </w:tc>
        <w:tc>
          <w:tcPr>
            <w:tcW w:w="1418" w:type="dxa"/>
            <w:shd w:val="clear" w:color="auto" w:fill="auto"/>
          </w:tcPr>
          <w:p w14:paraId="7C07856E" w14:textId="7941D8C8" w:rsidR="0041386D" w:rsidRPr="00913A62" w:rsidRDefault="00B7093A" w:rsidP="009B147C">
            <w:pPr>
              <w:pStyle w:val="TableCell0-2115pt"/>
            </w:pPr>
            <w:r>
              <w:t>‘</w:t>
            </w:r>
            <w:r w:rsidR="00A404EE">
              <w:t>immediately</w:t>
            </w:r>
            <w:r>
              <w:t>’</w:t>
            </w:r>
          </w:p>
        </w:tc>
      </w:tr>
      <w:tr w:rsidR="0041386D" w:rsidRPr="00913A62" w14:paraId="7C1C5FDB" w14:textId="77777777" w:rsidTr="000020C5">
        <w:tc>
          <w:tcPr>
            <w:tcW w:w="964" w:type="dxa"/>
            <w:shd w:val="clear" w:color="auto" w:fill="auto"/>
          </w:tcPr>
          <w:p w14:paraId="7C69B71C" w14:textId="77777777" w:rsidR="0041386D" w:rsidRPr="00913A62" w:rsidRDefault="0041386D" w:rsidP="00AC23C4">
            <w:pPr>
              <w:pStyle w:val="TableCell0-2115pt"/>
              <w:ind w:left="170"/>
            </w:pPr>
            <w:r w:rsidRPr="00913A62">
              <w:t>/</w:t>
            </w:r>
            <w:r w:rsidR="00925109">
              <w:rPr>
                <w:rStyle w:val="ChCharisSIL"/>
              </w:rPr>
              <w:t>ɛ</w:t>
            </w:r>
            <w:r w:rsidRPr="00913A62">
              <w:t>/</w:t>
            </w:r>
          </w:p>
        </w:tc>
        <w:tc>
          <w:tcPr>
            <w:tcW w:w="1021" w:type="dxa"/>
            <w:shd w:val="clear" w:color="auto" w:fill="auto"/>
          </w:tcPr>
          <w:p w14:paraId="7EA2A0B5" w14:textId="77777777" w:rsidR="0041386D" w:rsidRPr="00913A62" w:rsidRDefault="0041386D" w:rsidP="009B147C">
            <w:pPr>
              <w:pStyle w:val="TableCell0-2115pt"/>
              <w:rPr>
                <w:rStyle w:val="ChCharisSIL"/>
              </w:rPr>
            </w:pPr>
            <w:r w:rsidRPr="0019643B">
              <w:t>[</w:t>
            </w:r>
            <w:r w:rsidRPr="00913A62">
              <w:rPr>
                <w:rStyle w:val="ChCharisSIL"/>
              </w:rPr>
              <w:t>ˈ</w:t>
            </w:r>
            <w:r w:rsidR="00B6670A" w:rsidRPr="00B6670A">
              <w:rPr>
                <w:rStyle w:val="ChCharisSIL"/>
              </w:rPr>
              <w:t>dẽ</w:t>
            </w:r>
            <w:r w:rsidRPr="003B1070">
              <w:t>]</w:t>
            </w:r>
          </w:p>
        </w:tc>
        <w:tc>
          <w:tcPr>
            <w:tcW w:w="1077" w:type="dxa"/>
            <w:shd w:val="clear" w:color="auto" w:fill="auto"/>
          </w:tcPr>
          <w:p w14:paraId="3FFC438E" w14:textId="77777777" w:rsidR="0041386D" w:rsidRPr="00913A62" w:rsidRDefault="00B6670A" w:rsidP="009B147C">
            <w:pPr>
              <w:pStyle w:val="TableCell0-2115pt"/>
              <w:rPr>
                <w:rStyle w:val="ChItalBold"/>
              </w:rPr>
            </w:pPr>
            <w:r>
              <w:rPr>
                <w:rStyle w:val="ChItalBold"/>
              </w:rPr>
              <w:t>dengan</w:t>
            </w:r>
            <w:r w:rsidR="0095237A">
              <w:rPr>
                <w:rStyle w:val="ChItalBold"/>
              </w:rPr>
              <w:t>g</w:t>
            </w:r>
          </w:p>
        </w:tc>
        <w:tc>
          <w:tcPr>
            <w:tcW w:w="1418" w:type="dxa"/>
            <w:shd w:val="clear" w:color="auto" w:fill="auto"/>
          </w:tcPr>
          <w:p w14:paraId="4BB8658B" w14:textId="5642B684" w:rsidR="0041386D" w:rsidRPr="00913A62" w:rsidRDefault="00B7093A" w:rsidP="009B147C">
            <w:pPr>
              <w:pStyle w:val="TableCell0-2115pt"/>
            </w:pPr>
            <w:r>
              <w:t>‘</w:t>
            </w:r>
            <w:r w:rsidR="00B6670A">
              <w:t>with</w:t>
            </w:r>
            <w:r>
              <w:t>’</w:t>
            </w:r>
            <w:r w:rsidR="00524D3B">
              <w:rPr>
                <w:rStyle w:val="FootnoteReference"/>
              </w:rPr>
              <w:footnoteReference w:id="75"/>
            </w:r>
          </w:p>
        </w:tc>
      </w:tr>
      <w:tr w:rsidR="0041386D" w:rsidRPr="00913A62" w14:paraId="3A2F842C" w14:textId="77777777" w:rsidTr="000020C5">
        <w:tc>
          <w:tcPr>
            <w:tcW w:w="964" w:type="dxa"/>
            <w:shd w:val="clear" w:color="auto" w:fill="auto"/>
          </w:tcPr>
          <w:p w14:paraId="67965702" w14:textId="77777777" w:rsidR="0041386D" w:rsidRPr="00913A62" w:rsidRDefault="0041386D" w:rsidP="00AC23C4">
            <w:pPr>
              <w:pStyle w:val="TableCell0-2115pt"/>
              <w:ind w:left="170"/>
            </w:pPr>
            <w:r w:rsidRPr="00913A62">
              <w:t>/</w:t>
            </w:r>
            <w:r w:rsidR="00925109">
              <w:rPr>
                <w:rStyle w:val="ChCharisSIL"/>
              </w:rPr>
              <w:t>ɔ</w:t>
            </w:r>
            <w:r w:rsidRPr="00913A62">
              <w:t>/</w:t>
            </w:r>
          </w:p>
        </w:tc>
        <w:tc>
          <w:tcPr>
            <w:tcW w:w="1021" w:type="dxa"/>
            <w:shd w:val="clear" w:color="auto" w:fill="auto"/>
          </w:tcPr>
          <w:p w14:paraId="0D94CAB6" w14:textId="5C44314C" w:rsidR="0041386D" w:rsidRPr="00913A62" w:rsidRDefault="00606E3C" w:rsidP="009B147C">
            <w:pPr>
              <w:pStyle w:val="TableCell0-2115pt"/>
              <w:rPr>
                <w:rStyle w:val="ChCharisSIL"/>
              </w:rPr>
            </w:pPr>
            <w:r w:rsidRPr="0019643B">
              <w:t>[</w:t>
            </w:r>
            <w:r w:rsidR="008B643C" w:rsidRPr="00913A62">
              <w:rPr>
                <w:rStyle w:val="ChCharisSIL"/>
              </w:rPr>
              <w:t>ˈ</w:t>
            </w:r>
            <w:r w:rsidR="00B6670A" w:rsidRPr="00B6670A">
              <w:rPr>
                <w:rStyle w:val="ChCharisSIL"/>
              </w:rPr>
              <w:t>dɔ̃</w:t>
            </w:r>
            <w:r w:rsidRPr="003B1070">
              <w:t>]</w:t>
            </w:r>
          </w:p>
        </w:tc>
        <w:tc>
          <w:tcPr>
            <w:tcW w:w="1077" w:type="dxa"/>
            <w:shd w:val="clear" w:color="auto" w:fill="auto"/>
          </w:tcPr>
          <w:p w14:paraId="20315992" w14:textId="77777777" w:rsidR="0041386D" w:rsidRPr="00913A62" w:rsidRDefault="00B6670A" w:rsidP="009B147C">
            <w:pPr>
              <w:pStyle w:val="TableCell0-2115pt"/>
              <w:rPr>
                <w:rStyle w:val="ChItalBold"/>
              </w:rPr>
            </w:pPr>
            <w:r>
              <w:rPr>
                <w:rStyle w:val="ChItalBold"/>
              </w:rPr>
              <w:t>dong</w:t>
            </w:r>
          </w:p>
        </w:tc>
        <w:tc>
          <w:tcPr>
            <w:tcW w:w="1418" w:type="dxa"/>
            <w:shd w:val="clear" w:color="auto" w:fill="auto"/>
          </w:tcPr>
          <w:p w14:paraId="20460B62" w14:textId="670CC4D0" w:rsidR="0041386D" w:rsidRPr="00913A62" w:rsidRDefault="00B7093A" w:rsidP="009B147C">
            <w:pPr>
              <w:pStyle w:val="TableCell0-2115pt"/>
            </w:pPr>
            <w:r>
              <w:t>‘</w:t>
            </w:r>
            <w:r w:rsidR="00B6670A" w:rsidRPr="0099608C">
              <w:rPr>
                <w:rStyle w:val="ChSmallCaps"/>
              </w:rPr>
              <w:t>3pl</w:t>
            </w:r>
            <w:r>
              <w:t>’</w:t>
            </w:r>
          </w:p>
        </w:tc>
      </w:tr>
      <w:tr w:rsidR="0041386D" w:rsidRPr="00913A62" w14:paraId="72995BF3" w14:textId="77777777" w:rsidTr="000020C5">
        <w:tc>
          <w:tcPr>
            <w:tcW w:w="964" w:type="dxa"/>
            <w:shd w:val="clear" w:color="auto" w:fill="auto"/>
          </w:tcPr>
          <w:p w14:paraId="4BEE5018" w14:textId="77777777" w:rsidR="0041386D" w:rsidRPr="00913A62" w:rsidRDefault="0041386D" w:rsidP="00AC23C4">
            <w:pPr>
              <w:pStyle w:val="TableCell0-2115ptBreak"/>
              <w:ind w:left="170"/>
            </w:pPr>
            <w:r w:rsidRPr="00913A62">
              <w:t>/</w:t>
            </w:r>
            <w:r w:rsidR="00925109">
              <w:rPr>
                <w:rStyle w:val="ChCharisSIL"/>
              </w:rPr>
              <w:t>a</w:t>
            </w:r>
            <w:r w:rsidRPr="00913A62">
              <w:t>/</w:t>
            </w:r>
          </w:p>
        </w:tc>
        <w:tc>
          <w:tcPr>
            <w:tcW w:w="1021" w:type="dxa"/>
            <w:shd w:val="clear" w:color="auto" w:fill="auto"/>
          </w:tcPr>
          <w:p w14:paraId="108386D5" w14:textId="3F242785" w:rsidR="0041386D" w:rsidRPr="00913A62" w:rsidRDefault="0041386D" w:rsidP="009B147C">
            <w:pPr>
              <w:pStyle w:val="TableCell0-2115ptBreak"/>
              <w:rPr>
                <w:rStyle w:val="ChCharisSIL"/>
              </w:rPr>
            </w:pPr>
            <w:r w:rsidRPr="0019643B">
              <w:t>[</w:t>
            </w:r>
            <w:r w:rsidR="008B643C" w:rsidRPr="00913A62">
              <w:rPr>
                <w:rStyle w:val="ChCharisSIL"/>
              </w:rPr>
              <w:t>ˈ</w:t>
            </w:r>
            <w:r w:rsidR="00B6670A" w:rsidRPr="00B6670A">
              <w:rPr>
                <w:rStyle w:val="ChCharisSIL"/>
              </w:rPr>
              <w:t>bilã</w:t>
            </w:r>
            <w:r w:rsidRPr="003B1070">
              <w:t>]</w:t>
            </w:r>
          </w:p>
        </w:tc>
        <w:tc>
          <w:tcPr>
            <w:tcW w:w="1077" w:type="dxa"/>
            <w:shd w:val="clear" w:color="auto" w:fill="auto"/>
          </w:tcPr>
          <w:p w14:paraId="20D85240" w14:textId="77777777" w:rsidR="0041386D" w:rsidRPr="00913A62" w:rsidRDefault="00B6670A" w:rsidP="009B147C">
            <w:pPr>
              <w:pStyle w:val="TableCell0-2115ptBreak"/>
              <w:rPr>
                <w:rStyle w:val="ChItalBold"/>
              </w:rPr>
            </w:pPr>
            <w:r>
              <w:rPr>
                <w:rStyle w:val="ChItalBold"/>
              </w:rPr>
              <w:t>bilang</w:t>
            </w:r>
          </w:p>
        </w:tc>
        <w:tc>
          <w:tcPr>
            <w:tcW w:w="1418" w:type="dxa"/>
            <w:shd w:val="clear" w:color="auto" w:fill="auto"/>
          </w:tcPr>
          <w:p w14:paraId="25D835EC" w14:textId="47B0B949" w:rsidR="0041386D" w:rsidRPr="00913A62" w:rsidRDefault="00B7093A" w:rsidP="009B147C">
            <w:pPr>
              <w:pStyle w:val="TableCell0-2115ptBreak"/>
            </w:pPr>
            <w:r>
              <w:t>‘</w:t>
            </w:r>
            <w:r w:rsidR="00B6670A">
              <w:t>say</w:t>
            </w:r>
            <w:r>
              <w:t>’</w:t>
            </w:r>
          </w:p>
        </w:tc>
      </w:tr>
    </w:tbl>
    <w:p w14:paraId="0069627B" w14:textId="77777777" w:rsidR="0041386D" w:rsidRPr="00913A62" w:rsidRDefault="0041386D" w:rsidP="00CA71F7">
      <w:pPr>
        <w:pStyle w:val="Body0010after"/>
      </w:pPr>
    </w:p>
    <w:p w14:paraId="65F3BD0E" w14:textId="77777777" w:rsidR="00140A47" w:rsidRPr="00913A62" w:rsidRDefault="00140A47" w:rsidP="00140A47">
      <w:pPr>
        <w:pStyle w:val="Heading4"/>
      </w:pPr>
      <w:bookmarkStart w:id="931" w:name="_Ref334163730"/>
      <w:bookmarkStart w:id="932" w:name="_Ref338065070"/>
      <w:r w:rsidRPr="00913A62">
        <w:t>Lengthening</w:t>
      </w:r>
      <w:bookmarkEnd w:id="931"/>
      <w:bookmarkEnd w:id="932"/>
    </w:p>
    <w:p w14:paraId="52A8C104" w14:textId="477AADD7" w:rsidR="00140A47" w:rsidRPr="00913A62" w:rsidRDefault="00140A47" w:rsidP="00D05EA5">
      <w:pPr>
        <w:pStyle w:val="Body0010after115pt"/>
        <w:rPr>
          <w:lang w:eastAsia="ko-KR"/>
        </w:rPr>
      </w:pPr>
      <w:r w:rsidRPr="00913A62">
        <w:t xml:space="preserve">Vowel length is not phonemic in Papuan Malay. Very commonly, however, </w:t>
      </w:r>
      <w:r w:rsidRPr="00913A62">
        <w:rPr>
          <w:lang w:eastAsia="ko-KR"/>
        </w:rPr>
        <w:t xml:space="preserve">vowel lengthening occurs as a manifestation of emphasis, as in </w:t>
      </w:r>
      <w:r w:rsidRPr="00913A62">
        <w:rPr>
          <w:lang w:eastAsia="ko-KR"/>
        </w:rPr>
        <w:fldChar w:fldCharType="begin"/>
      </w:r>
      <w:r w:rsidRPr="00913A62">
        <w:rPr>
          <w:lang w:eastAsia="ko-KR"/>
        </w:rPr>
        <w:instrText xml:space="preserve"> REF _Ref332809170 \h </w:instrText>
      </w:r>
      <w:r>
        <w:rPr>
          <w:lang w:eastAsia="ko-KR"/>
        </w:rPr>
        <w:instrText xml:space="preserve"> \* MERGEFORMAT </w:instrText>
      </w:r>
      <w:r w:rsidRPr="00913A62">
        <w:rPr>
          <w:lang w:eastAsia="ko-KR"/>
        </w:rPr>
      </w:r>
      <w:r w:rsidRPr="00913A62">
        <w:rPr>
          <w:lang w:eastAsia="ko-KR"/>
        </w:rPr>
        <w:fldChar w:fldCharType="separate"/>
      </w:r>
      <w:r w:rsidR="00154D81" w:rsidRPr="00913A62">
        <w:t>(</w:t>
      </w:r>
      <w:r w:rsidR="00154D81">
        <w:t>7</w:t>
      </w:r>
      <w:r w:rsidR="00154D81" w:rsidRPr="00913A62">
        <w:t>)</w:t>
      </w:r>
      <w:r w:rsidRPr="00913A62">
        <w:rPr>
          <w:lang w:eastAsia="ko-KR"/>
        </w:rPr>
        <w:fldChar w:fldCharType="end"/>
      </w:r>
      <w:r w:rsidRPr="00913A62">
        <w:rPr>
          <w:lang w:eastAsia="ko-KR"/>
        </w:rPr>
        <w:t xml:space="preserve"> and </w:t>
      </w:r>
      <w:r w:rsidRPr="00913A62">
        <w:rPr>
          <w:lang w:eastAsia="ko-KR"/>
        </w:rPr>
        <w:fldChar w:fldCharType="begin"/>
      </w:r>
      <w:r w:rsidRPr="00913A62">
        <w:rPr>
          <w:lang w:eastAsia="ko-KR"/>
        </w:rPr>
        <w:instrText xml:space="preserve"> REF _Ref332809171 \h </w:instrText>
      </w:r>
      <w:r>
        <w:rPr>
          <w:lang w:eastAsia="ko-KR"/>
        </w:rPr>
        <w:instrText xml:space="preserve"> \* MERGEFORMAT </w:instrText>
      </w:r>
      <w:r w:rsidRPr="00913A62">
        <w:rPr>
          <w:lang w:eastAsia="ko-KR"/>
        </w:rPr>
      </w:r>
      <w:r w:rsidRPr="00913A62">
        <w:rPr>
          <w:lang w:eastAsia="ko-KR"/>
        </w:rPr>
        <w:fldChar w:fldCharType="separate"/>
      </w:r>
      <w:r w:rsidR="00154D81" w:rsidRPr="00913A62">
        <w:t>(</w:t>
      </w:r>
      <w:r w:rsidR="00154D81">
        <w:t>8</w:t>
      </w:r>
      <w:r w:rsidR="00154D81" w:rsidRPr="00913A62">
        <w:t>)</w:t>
      </w:r>
      <w:r w:rsidRPr="00913A62">
        <w:rPr>
          <w:lang w:eastAsia="ko-KR"/>
        </w:rPr>
        <w:fldChar w:fldCharType="end"/>
      </w:r>
      <w:r w:rsidRPr="00913A62">
        <w:rPr>
          <w:lang w:eastAsia="ko-KR"/>
        </w:rPr>
        <w:t xml:space="preserve">. In </w:t>
      </w:r>
      <w:r w:rsidRPr="00913A62">
        <w:rPr>
          <w:lang w:eastAsia="ko-KR"/>
        </w:rPr>
        <w:fldChar w:fldCharType="begin"/>
      </w:r>
      <w:r w:rsidRPr="00913A62">
        <w:rPr>
          <w:lang w:eastAsia="ko-KR"/>
        </w:rPr>
        <w:instrText xml:space="preserve"> REF _Ref332809170 \h </w:instrText>
      </w:r>
      <w:r>
        <w:rPr>
          <w:lang w:eastAsia="ko-KR"/>
        </w:rPr>
        <w:instrText xml:space="preserve"> \* MERGEFORMAT </w:instrText>
      </w:r>
      <w:r w:rsidRPr="00913A62">
        <w:rPr>
          <w:lang w:eastAsia="ko-KR"/>
        </w:rPr>
      </w:r>
      <w:r w:rsidRPr="00913A62">
        <w:rPr>
          <w:lang w:eastAsia="ko-KR"/>
        </w:rPr>
        <w:fldChar w:fldCharType="separate"/>
      </w:r>
      <w:r w:rsidR="00154D81" w:rsidRPr="00913A62">
        <w:t>(</w:t>
      </w:r>
      <w:r w:rsidR="00154D81">
        <w:t>7</w:t>
      </w:r>
      <w:r w:rsidR="00154D81" w:rsidRPr="00913A62">
        <w:t>)</w:t>
      </w:r>
      <w:r w:rsidRPr="00913A62">
        <w:rPr>
          <w:lang w:eastAsia="ko-KR"/>
        </w:rPr>
        <w:fldChar w:fldCharType="end"/>
      </w:r>
      <w:r w:rsidRPr="00913A62">
        <w:rPr>
          <w:lang w:eastAsia="ko-KR"/>
        </w:rPr>
        <w:t xml:space="preserve"> the speaker relates how, after a long journey, they finally got to their destination </w:t>
      </w:r>
      <w:r w:rsidRPr="00913A62">
        <w:rPr>
          <w:rStyle w:val="ChItalBold"/>
        </w:rPr>
        <w:t xml:space="preserve">sampeee di </w:t>
      </w:r>
      <w:r w:rsidR="00033364" w:rsidRPr="00913A62">
        <w:rPr>
          <w:rStyle w:val="ChItalBold"/>
        </w:rPr>
        <w:t>pohon</w:t>
      </w:r>
      <w:r w:rsidR="00033364">
        <w:rPr>
          <w:rStyle w:val="ChItalBold"/>
        </w:rPr>
        <w:t>g</w:t>
      </w:r>
      <w:r w:rsidRPr="00913A62">
        <w:rPr>
          <w:lang w:eastAsia="ko-KR"/>
        </w:rPr>
        <w:t xml:space="preserve"> </w:t>
      </w:r>
      <w:r w:rsidR="00B7093A">
        <w:rPr>
          <w:lang w:eastAsia="ko-KR"/>
        </w:rPr>
        <w:t>‘</w:t>
      </w:r>
      <w:r w:rsidRPr="00913A62">
        <w:rPr>
          <w:lang w:eastAsia="ko-KR"/>
        </w:rPr>
        <w:t>all the way up to the tree</w:t>
      </w:r>
      <w:r w:rsidR="00B7093A">
        <w:rPr>
          <w:lang w:eastAsia="ko-KR"/>
        </w:rPr>
        <w:t>’</w:t>
      </w:r>
      <w:r w:rsidRPr="00913A62">
        <w:rPr>
          <w:lang w:eastAsia="ko-KR"/>
        </w:rPr>
        <w:t xml:space="preserve">. In </w:t>
      </w:r>
      <w:r w:rsidRPr="00913A62">
        <w:rPr>
          <w:lang w:eastAsia="ko-KR"/>
        </w:rPr>
        <w:fldChar w:fldCharType="begin"/>
      </w:r>
      <w:r w:rsidRPr="00913A62">
        <w:rPr>
          <w:lang w:eastAsia="ko-KR"/>
        </w:rPr>
        <w:instrText xml:space="preserve"> REF _Ref332809171 \h </w:instrText>
      </w:r>
      <w:r>
        <w:rPr>
          <w:lang w:eastAsia="ko-KR"/>
        </w:rPr>
        <w:instrText xml:space="preserve"> \* MERGEFORMAT </w:instrText>
      </w:r>
      <w:r w:rsidRPr="00913A62">
        <w:rPr>
          <w:lang w:eastAsia="ko-KR"/>
        </w:rPr>
      </w:r>
      <w:r w:rsidRPr="00913A62">
        <w:rPr>
          <w:lang w:eastAsia="ko-KR"/>
        </w:rPr>
        <w:fldChar w:fldCharType="separate"/>
      </w:r>
      <w:r w:rsidR="00154D81" w:rsidRPr="00913A62">
        <w:t>(</w:t>
      </w:r>
      <w:r w:rsidR="00154D81">
        <w:t>8</w:t>
      </w:r>
      <w:r w:rsidR="00154D81" w:rsidRPr="00913A62">
        <w:t>)</w:t>
      </w:r>
      <w:r w:rsidRPr="00913A62">
        <w:rPr>
          <w:lang w:eastAsia="ko-KR"/>
        </w:rPr>
        <w:fldChar w:fldCharType="end"/>
      </w:r>
      <w:r w:rsidRPr="00913A62">
        <w:rPr>
          <w:lang w:eastAsia="ko-KR"/>
        </w:rPr>
        <w:t xml:space="preserve">, an irritated mother explains to her son for the nth time that their date of departure has </w:t>
      </w:r>
      <w:r w:rsidRPr="00913A62">
        <w:rPr>
          <w:rStyle w:val="ChItalBold"/>
        </w:rPr>
        <w:t>beluuum</w:t>
      </w:r>
      <w:r w:rsidRPr="00913A62">
        <w:rPr>
          <w:lang w:eastAsia="ko-KR"/>
        </w:rPr>
        <w:t xml:space="preserve"> </w:t>
      </w:r>
      <w:r w:rsidR="00B7093A">
        <w:rPr>
          <w:lang w:eastAsia="ko-KR"/>
        </w:rPr>
        <w:t>‘</w:t>
      </w:r>
      <w:r w:rsidRPr="00913A62">
        <w:rPr>
          <w:lang w:eastAsia="ko-KR"/>
        </w:rPr>
        <w:t>not yet</w:t>
      </w:r>
      <w:r w:rsidR="00B7093A">
        <w:rPr>
          <w:lang w:eastAsia="ko-KR"/>
        </w:rPr>
        <w:t>’</w:t>
      </w:r>
      <w:r w:rsidRPr="00913A62">
        <w:rPr>
          <w:lang w:eastAsia="ko-KR"/>
        </w:rPr>
        <w:t xml:space="preserve"> come.</w:t>
      </w:r>
    </w:p>
    <w:tbl>
      <w:tblPr>
        <w:tblW w:w="4576" w:type="dxa"/>
        <w:tblCellMar>
          <w:left w:w="40" w:type="dxa"/>
          <w:right w:w="40" w:type="dxa"/>
        </w:tblCellMar>
        <w:tblLook w:val="01E0" w:firstRow="1" w:lastRow="1" w:firstColumn="1" w:lastColumn="1" w:noHBand="0" w:noVBand="0"/>
      </w:tblPr>
      <w:tblGrid>
        <w:gridCol w:w="709"/>
        <w:gridCol w:w="616"/>
        <w:gridCol w:w="504"/>
        <w:gridCol w:w="825"/>
        <w:gridCol w:w="865"/>
        <w:gridCol w:w="361"/>
        <w:gridCol w:w="696"/>
      </w:tblGrid>
      <w:tr w:rsidR="00961AA9" w:rsidRPr="00961AA9" w14:paraId="44628799" w14:textId="77777777" w:rsidTr="00AC23C4">
        <w:tc>
          <w:tcPr>
            <w:tcW w:w="709" w:type="dxa"/>
            <w:shd w:val="clear" w:color="auto" w:fill="auto"/>
          </w:tcPr>
          <w:p w14:paraId="4885E6DA" w14:textId="57660876" w:rsidR="00961AA9" w:rsidRPr="00913A62" w:rsidRDefault="00961AA9" w:rsidP="00961AA9">
            <w:pPr>
              <w:pStyle w:val="O0Nwnext"/>
            </w:pPr>
            <w:bookmarkStart w:id="933" w:name="_Ref332809170"/>
            <w:r w:rsidRPr="00913A62">
              <w:t>(</w:t>
            </w:r>
            <w:fldSimple w:instr=" SEQ ( \* ARABIC \s 1 ">
              <w:r w:rsidR="00154D81">
                <w:rPr>
                  <w:noProof/>
                </w:rPr>
                <w:t>7</w:t>
              </w:r>
            </w:fldSimple>
            <w:r w:rsidRPr="00913A62">
              <w:t>)</w:t>
            </w:r>
            <w:bookmarkEnd w:id="933"/>
          </w:p>
        </w:tc>
        <w:tc>
          <w:tcPr>
            <w:tcW w:w="616" w:type="dxa"/>
            <w:shd w:val="clear" w:color="auto" w:fill="auto"/>
          </w:tcPr>
          <w:p w14:paraId="53F612E2" w14:textId="1D2BF6D7" w:rsidR="00961AA9" w:rsidRPr="00961AA9" w:rsidRDefault="00961AA9" w:rsidP="00961AA9">
            <w:pPr>
              <w:pStyle w:val="Text"/>
            </w:pPr>
            <w:r>
              <w:t>kitong</w:t>
            </w:r>
          </w:p>
        </w:tc>
        <w:tc>
          <w:tcPr>
            <w:tcW w:w="504" w:type="dxa"/>
            <w:shd w:val="clear" w:color="auto" w:fill="auto"/>
          </w:tcPr>
          <w:p w14:paraId="223F5234" w14:textId="3AA95E1D" w:rsidR="00961AA9" w:rsidRPr="00961AA9" w:rsidRDefault="00961AA9" w:rsidP="00961AA9">
            <w:pPr>
              <w:pStyle w:val="Text"/>
            </w:pPr>
            <w:r>
              <w:t>dua</w:t>
            </w:r>
          </w:p>
        </w:tc>
        <w:tc>
          <w:tcPr>
            <w:tcW w:w="825" w:type="dxa"/>
            <w:shd w:val="clear" w:color="auto" w:fill="auto"/>
          </w:tcPr>
          <w:p w14:paraId="72415028" w14:textId="0E8C475E" w:rsidR="00961AA9" w:rsidRPr="00961AA9" w:rsidRDefault="00961AA9" w:rsidP="00961AA9">
            <w:pPr>
              <w:pStyle w:val="Text"/>
            </w:pPr>
            <w:r>
              <w:t>turung</w:t>
            </w:r>
          </w:p>
        </w:tc>
        <w:tc>
          <w:tcPr>
            <w:tcW w:w="865" w:type="dxa"/>
            <w:shd w:val="clear" w:color="auto" w:fill="auto"/>
          </w:tcPr>
          <w:p w14:paraId="4EAD025F" w14:textId="690CFD45" w:rsidR="00961AA9" w:rsidRPr="00961AA9" w:rsidRDefault="00961AA9" w:rsidP="00961AA9">
            <w:pPr>
              <w:pStyle w:val="Text"/>
            </w:pPr>
            <w:r>
              <w:t>sampe</w:t>
            </w:r>
            <w:r w:rsidR="008B643C">
              <w:t>ee</w:t>
            </w:r>
          </w:p>
        </w:tc>
        <w:tc>
          <w:tcPr>
            <w:tcW w:w="361" w:type="dxa"/>
            <w:shd w:val="clear" w:color="auto" w:fill="auto"/>
          </w:tcPr>
          <w:p w14:paraId="5E40C975" w14:textId="6674EB11" w:rsidR="00961AA9" w:rsidRPr="00961AA9" w:rsidRDefault="00961AA9" w:rsidP="00961AA9">
            <w:pPr>
              <w:pStyle w:val="Text"/>
            </w:pPr>
            <w:r>
              <w:t>di</w:t>
            </w:r>
          </w:p>
        </w:tc>
        <w:tc>
          <w:tcPr>
            <w:tcW w:w="696" w:type="dxa"/>
            <w:shd w:val="clear" w:color="auto" w:fill="auto"/>
          </w:tcPr>
          <w:p w14:paraId="767D6A43" w14:textId="2E6AD773" w:rsidR="00961AA9" w:rsidRPr="00961AA9" w:rsidRDefault="00961AA9" w:rsidP="00961AA9">
            <w:pPr>
              <w:pStyle w:val="Text"/>
            </w:pPr>
            <w:r>
              <w:t>pohong</w:t>
            </w:r>
          </w:p>
        </w:tc>
      </w:tr>
      <w:tr w:rsidR="00961AA9" w:rsidRPr="00913A62" w14:paraId="7D6BD3A2" w14:textId="77777777" w:rsidTr="00AC23C4">
        <w:tc>
          <w:tcPr>
            <w:tcW w:w="709" w:type="dxa"/>
            <w:shd w:val="clear" w:color="auto" w:fill="auto"/>
          </w:tcPr>
          <w:p w14:paraId="2F019324" w14:textId="4D7F0FB0" w:rsidR="00961AA9" w:rsidRPr="00913A62" w:rsidRDefault="00961AA9" w:rsidP="00961AA9">
            <w:pPr>
              <w:pStyle w:val="O0Nwnext"/>
            </w:pPr>
          </w:p>
        </w:tc>
        <w:tc>
          <w:tcPr>
            <w:tcW w:w="616" w:type="dxa"/>
            <w:shd w:val="clear" w:color="auto" w:fill="auto"/>
          </w:tcPr>
          <w:p w14:paraId="6A769A00" w14:textId="77777777" w:rsidR="00961AA9" w:rsidRPr="00913A62" w:rsidRDefault="00961AA9" w:rsidP="00961AA9">
            <w:pPr>
              <w:pStyle w:val="TextChCharis"/>
            </w:pPr>
            <w:r w:rsidRPr="00913A62">
              <w:t>kitɔ̞ŋ</w:t>
            </w:r>
          </w:p>
        </w:tc>
        <w:tc>
          <w:tcPr>
            <w:tcW w:w="504" w:type="dxa"/>
            <w:shd w:val="clear" w:color="auto" w:fill="auto"/>
          </w:tcPr>
          <w:p w14:paraId="62FEEE9B" w14:textId="77777777" w:rsidR="00961AA9" w:rsidRPr="00913A62" w:rsidRDefault="00961AA9" w:rsidP="00961AA9">
            <w:pPr>
              <w:pStyle w:val="TextChCharis"/>
            </w:pPr>
            <w:r w:rsidRPr="00913A62">
              <w:t>dʊa</w:t>
            </w:r>
          </w:p>
        </w:tc>
        <w:tc>
          <w:tcPr>
            <w:tcW w:w="825" w:type="dxa"/>
            <w:shd w:val="clear" w:color="auto" w:fill="auto"/>
          </w:tcPr>
          <w:p w14:paraId="69148CC5" w14:textId="77777777" w:rsidR="00961AA9" w:rsidRPr="00913A62" w:rsidRDefault="00961AA9" w:rsidP="00961AA9">
            <w:pPr>
              <w:pStyle w:val="TextChCharis"/>
            </w:pPr>
            <w:r w:rsidRPr="00913A62">
              <w:t>tʊɾʊn</w:t>
            </w:r>
          </w:p>
        </w:tc>
        <w:tc>
          <w:tcPr>
            <w:tcW w:w="865" w:type="dxa"/>
            <w:shd w:val="clear" w:color="auto" w:fill="auto"/>
          </w:tcPr>
          <w:p w14:paraId="546940F3" w14:textId="77777777" w:rsidR="00961AA9" w:rsidRPr="00913A62" w:rsidRDefault="00961AA9" w:rsidP="00961AA9">
            <w:pPr>
              <w:pStyle w:val="TextChCharis"/>
              <w:rPr>
                <w:rStyle w:val="ChBlueBold"/>
              </w:rPr>
            </w:pPr>
            <w:r w:rsidRPr="00913A62">
              <w:rPr>
                <w:rStyle w:val="ChBlueBold"/>
              </w:rPr>
              <w:t>sɐmpɛːː</w:t>
            </w:r>
          </w:p>
        </w:tc>
        <w:tc>
          <w:tcPr>
            <w:tcW w:w="361" w:type="dxa"/>
            <w:shd w:val="clear" w:color="auto" w:fill="auto"/>
          </w:tcPr>
          <w:p w14:paraId="64ED8CE2" w14:textId="77777777" w:rsidR="00961AA9" w:rsidRPr="00913A62" w:rsidRDefault="00961AA9" w:rsidP="00961AA9">
            <w:pPr>
              <w:pStyle w:val="TextChCharis"/>
            </w:pPr>
            <w:r w:rsidRPr="00913A62">
              <w:t>di</w:t>
            </w:r>
          </w:p>
        </w:tc>
        <w:tc>
          <w:tcPr>
            <w:tcW w:w="696" w:type="dxa"/>
            <w:shd w:val="clear" w:color="auto" w:fill="auto"/>
          </w:tcPr>
          <w:p w14:paraId="08429571" w14:textId="77777777" w:rsidR="00961AA9" w:rsidRPr="00913A62" w:rsidRDefault="00961AA9" w:rsidP="00961AA9">
            <w:pPr>
              <w:pStyle w:val="TextChCharis"/>
            </w:pPr>
            <w:r w:rsidRPr="00913A62">
              <w:t>pɔhɔ̞n</w:t>
            </w:r>
          </w:p>
        </w:tc>
      </w:tr>
      <w:tr w:rsidR="00961AA9" w:rsidRPr="00913A62" w14:paraId="786F5209" w14:textId="77777777" w:rsidTr="00AC23C4">
        <w:tc>
          <w:tcPr>
            <w:tcW w:w="709" w:type="dxa"/>
            <w:shd w:val="clear" w:color="auto" w:fill="auto"/>
          </w:tcPr>
          <w:p w14:paraId="2CA2E7E9" w14:textId="77777777" w:rsidR="00961AA9" w:rsidRPr="00913A62" w:rsidRDefault="00961AA9" w:rsidP="00961AA9">
            <w:pPr>
              <w:pStyle w:val="GlossEng"/>
            </w:pPr>
          </w:p>
        </w:tc>
        <w:tc>
          <w:tcPr>
            <w:tcW w:w="616" w:type="dxa"/>
            <w:shd w:val="clear" w:color="auto" w:fill="auto"/>
          </w:tcPr>
          <w:p w14:paraId="00A7AB71" w14:textId="77777777" w:rsidR="00961AA9" w:rsidRPr="0099608C" w:rsidRDefault="00961AA9" w:rsidP="00961AA9">
            <w:pPr>
              <w:pStyle w:val="GlossEng"/>
              <w:rPr>
                <w:rStyle w:val="ChSmallCaps"/>
              </w:rPr>
            </w:pPr>
            <w:r w:rsidRPr="0099608C">
              <w:rPr>
                <w:rStyle w:val="ChSmallCaps"/>
              </w:rPr>
              <w:t>1pl</w:t>
            </w:r>
          </w:p>
        </w:tc>
        <w:tc>
          <w:tcPr>
            <w:tcW w:w="504" w:type="dxa"/>
            <w:shd w:val="clear" w:color="auto" w:fill="auto"/>
          </w:tcPr>
          <w:p w14:paraId="3B68C0B4" w14:textId="77777777" w:rsidR="00961AA9" w:rsidRPr="00913A62" w:rsidRDefault="00961AA9" w:rsidP="00961AA9">
            <w:pPr>
              <w:pStyle w:val="GlossEng"/>
            </w:pPr>
            <w:r w:rsidRPr="00913A62">
              <w:t>two</w:t>
            </w:r>
          </w:p>
        </w:tc>
        <w:tc>
          <w:tcPr>
            <w:tcW w:w="825" w:type="dxa"/>
            <w:shd w:val="clear" w:color="auto" w:fill="auto"/>
          </w:tcPr>
          <w:p w14:paraId="3CB58B24" w14:textId="77777777" w:rsidR="00961AA9" w:rsidRPr="00913A62" w:rsidRDefault="00961AA9" w:rsidP="00961AA9">
            <w:pPr>
              <w:pStyle w:val="GlossEng"/>
            </w:pPr>
            <w:r w:rsidRPr="00913A62">
              <w:t>descend</w:t>
            </w:r>
          </w:p>
        </w:tc>
        <w:tc>
          <w:tcPr>
            <w:tcW w:w="865" w:type="dxa"/>
            <w:shd w:val="clear" w:color="auto" w:fill="auto"/>
          </w:tcPr>
          <w:p w14:paraId="1BA7A98A" w14:textId="242C2148" w:rsidR="00961AA9" w:rsidRPr="00913A62" w:rsidRDefault="006C2C0C" w:rsidP="00961AA9">
            <w:pPr>
              <w:pStyle w:val="GlossEng"/>
            </w:pPr>
            <w:r>
              <w:t>reach</w:t>
            </w:r>
          </w:p>
        </w:tc>
        <w:tc>
          <w:tcPr>
            <w:tcW w:w="361" w:type="dxa"/>
            <w:shd w:val="clear" w:color="auto" w:fill="auto"/>
          </w:tcPr>
          <w:p w14:paraId="0A1FD539" w14:textId="77777777" w:rsidR="00961AA9" w:rsidRPr="00913A62" w:rsidRDefault="00961AA9" w:rsidP="00961AA9">
            <w:pPr>
              <w:pStyle w:val="GlossEng"/>
            </w:pPr>
            <w:r w:rsidRPr="00913A62">
              <w:t>at</w:t>
            </w:r>
          </w:p>
        </w:tc>
        <w:tc>
          <w:tcPr>
            <w:tcW w:w="696" w:type="dxa"/>
            <w:shd w:val="clear" w:color="auto" w:fill="auto"/>
          </w:tcPr>
          <w:p w14:paraId="0243A721" w14:textId="77777777" w:rsidR="00961AA9" w:rsidRPr="00913A62" w:rsidRDefault="00961AA9" w:rsidP="00961AA9">
            <w:pPr>
              <w:pStyle w:val="GlossEng"/>
            </w:pPr>
            <w:r w:rsidRPr="00913A62">
              <w:t>tree</w:t>
            </w:r>
          </w:p>
        </w:tc>
      </w:tr>
    </w:tbl>
    <w:p w14:paraId="61AB1430" w14:textId="427CD027" w:rsidR="00140A47" w:rsidRPr="00913A62" w:rsidRDefault="00B7093A" w:rsidP="00140A47">
      <w:pPr>
        <w:pStyle w:val="FreeTranslEng"/>
      </w:pPr>
      <w:r>
        <w:t>‘</w:t>
      </w:r>
      <w:r w:rsidR="00140A47" w:rsidRPr="00913A62">
        <w:t xml:space="preserve">we two came down </w:t>
      </w:r>
      <w:r w:rsidR="00140A47" w:rsidRPr="0099608C">
        <w:rPr>
          <w:rStyle w:val="ChSmallCaps"/>
        </w:rPr>
        <w:t>all</w:t>
      </w:r>
      <w:r w:rsidR="00140A47" w:rsidRPr="00D32413">
        <w:t xml:space="preserve"> </w:t>
      </w:r>
      <w:r w:rsidR="00140A47" w:rsidRPr="0099608C">
        <w:rPr>
          <w:rStyle w:val="ChSmallCaps"/>
        </w:rPr>
        <w:t>the</w:t>
      </w:r>
      <w:r w:rsidR="00140A47" w:rsidRPr="00D32413">
        <w:t xml:space="preserve"> </w:t>
      </w:r>
      <w:r w:rsidR="00140A47" w:rsidRPr="0099608C">
        <w:rPr>
          <w:rStyle w:val="ChSmallCaps"/>
        </w:rPr>
        <w:t>way</w:t>
      </w:r>
      <w:r w:rsidR="00140A47" w:rsidRPr="00913A62">
        <w:t xml:space="preserve"> to the tree</w:t>
      </w:r>
      <w:r>
        <w:t>’</w:t>
      </w:r>
      <w:r w:rsidR="00140A47" w:rsidRPr="00913A62">
        <w:t xml:space="preserve"> </w:t>
      </w:r>
      <w:r w:rsidR="00140A47" w:rsidRPr="00913A62">
        <w:rPr>
          <w:rStyle w:val="ExampleSource"/>
        </w:rPr>
        <w:t>[</w:t>
      </w:r>
      <w:r w:rsidR="006B35BE" w:rsidRPr="005D38E5">
        <w:rPr>
          <w:rStyle w:val="ExampleSource"/>
        </w:rPr>
        <w:t>080917-008-NP.0024</w:t>
      </w:r>
      <w:r w:rsidR="00140A47" w:rsidRPr="00913A62">
        <w:rPr>
          <w:rStyle w:val="ExampleSource"/>
        </w:rPr>
        <w:t>]</w:t>
      </w:r>
    </w:p>
    <w:tbl>
      <w:tblPr>
        <w:tblW w:w="4273" w:type="dxa"/>
        <w:tblCellMar>
          <w:left w:w="40" w:type="dxa"/>
          <w:right w:w="40" w:type="dxa"/>
        </w:tblCellMar>
        <w:tblLook w:val="01E0" w:firstRow="1" w:lastRow="1" w:firstColumn="1" w:lastColumn="1" w:noHBand="0" w:noVBand="0"/>
      </w:tblPr>
      <w:tblGrid>
        <w:gridCol w:w="709"/>
        <w:gridCol w:w="702"/>
        <w:gridCol w:w="905"/>
        <w:gridCol w:w="467"/>
        <w:gridCol w:w="730"/>
        <w:gridCol w:w="760"/>
      </w:tblGrid>
      <w:tr w:rsidR="00961AA9" w:rsidRPr="00961AA9" w14:paraId="2EEB8FF0" w14:textId="77777777" w:rsidTr="00AC23C4">
        <w:tc>
          <w:tcPr>
            <w:tcW w:w="709" w:type="dxa"/>
            <w:shd w:val="clear" w:color="auto" w:fill="auto"/>
          </w:tcPr>
          <w:p w14:paraId="0C3B153E" w14:textId="3B8F126B" w:rsidR="00961AA9" w:rsidRPr="00913A62" w:rsidRDefault="00961AA9" w:rsidP="00961AA9">
            <w:pPr>
              <w:pStyle w:val="O0Nwnext"/>
            </w:pPr>
            <w:bookmarkStart w:id="934" w:name="_Ref332809171"/>
            <w:r w:rsidRPr="00913A62">
              <w:t>(</w:t>
            </w:r>
            <w:fldSimple w:instr=" SEQ ( \* ARABIC \s 1 ">
              <w:r w:rsidR="00154D81">
                <w:rPr>
                  <w:noProof/>
                </w:rPr>
                <w:t>8</w:t>
              </w:r>
            </w:fldSimple>
            <w:r w:rsidRPr="00913A62">
              <w:t>)</w:t>
            </w:r>
            <w:bookmarkEnd w:id="934"/>
          </w:p>
        </w:tc>
        <w:tc>
          <w:tcPr>
            <w:tcW w:w="702" w:type="dxa"/>
            <w:shd w:val="clear" w:color="auto" w:fill="auto"/>
          </w:tcPr>
          <w:p w14:paraId="51AAB57A" w14:textId="53D81C4F" w:rsidR="00961AA9" w:rsidRPr="00961AA9" w:rsidRDefault="00961AA9" w:rsidP="00961AA9">
            <w:pPr>
              <w:pStyle w:val="Text"/>
            </w:pPr>
            <w:r>
              <w:t>itu</w:t>
            </w:r>
          </w:p>
        </w:tc>
        <w:tc>
          <w:tcPr>
            <w:tcW w:w="905" w:type="dxa"/>
            <w:shd w:val="clear" w:color="auto" w:fill="auto"/>
          </w:tcPr>
          <w:p w14:paraId="1D00EDE0" w14:textId="325D25BF" w:rsidR="00961AA9" w:rsidRPr="00961AA9" w:rsidRDefault="00961AA9" w:rsidP="00961AA9">
            <w:pPr>
              <w:pStyle w:val="Text"/>
            </w:pPr>
            <w:r>
              <w:t>blu</w:t>
            </w:r>
            <w:r w:rsidR="008B643C">
              <w:t>uu</w:t>
            </w:r>
            <w:r>
              <w:t>m</w:t>
            </w:r>
          </w:p>
        </w:tc>
        <w:tc>
          <w:tcPr>
            <w:tcW w:w="467" w:type="dxa"/>
            <w:shd w:val="clear" w:color="auto" w:fill="auto"/>
          </w:tcPr>
          <w:p w14:paraId="47B27B13" w14:textId="65CF468F" w:rsidR="00961AA9" w:rsidRPr="00961AA9" w:rsidRDefault="00961AA9" w:rsidP="00961AA9">
            <w:pPr>
              <w:pStyle w:val="Text"/>
            </w:pPr>
            <w:r>
              <w:t>tong</w:t>
            </w:r>
          </w:p>
        </w:tc>
        <w:tc>
          <w:tcPr>
            <w:tcW w:w="730" w:type="dxa"/>
            <w:shd w:val="clear" w:color="auto" w:fill="auto"/>
          </w:tcPr>
          <w:p w14:paraId="2528536F" w14:textId="5BD2B7BC" w:rsidR="00961AA9" w:rsidRPr="00961AA9" w:rsidRDefault="00961AA9" w:rsidP="00961AA9">
            <w:pPr>
              <w:pStyle w:val="Text"/>
            </w:pPr>
            <w:r>
              <w:t>blum</w:t>
            </w:r>
          </w:p>
        </w:tc>
        <w:tc>
          <w:tcPr>
            <w:tcW w:w="760" w:type="dxa"/>
            <w:shd w:val="clear" w:color="auto" w:fill="auto"/>
          </w:tcPr>
          <w:p w14:paraId="17158066" w14:textId="3DDF94B1" w:rsidR="00961AA9" w:rsidRPr="00961AA9" w:rsidRDefault="00961AA9" w:rsidP="00961AA9">
            <w:pPr>
              <w:pStyle w:val="Text"/>
            </w:pPr>
            <w:r>
              <w:t>jalang</w:t>
            </w:r>
          </w:p>
        </w:tc>
      </w:tr>
      <w:tr w:rsidR="00961AA9" w:rsidRPr="00913A62" w14:paraId="705DE437" w14:textId="77777777" w:rsidTr="00AC23C4">
        <w:tc>
          <w:tcPr>
            <w:tcW w:w="709" w:type="dxa"/>
            <w:shd w:val="clear" w:color="auto" w:fill="auto"/>
          </w:tcPr>
          <w:p w14:paraId="7B325C03" w14:textId="7769964C" w:rsidR="00961AA9" w:rsidRPr="00913A62" w:rsidRDefault="00961AA9" w:rsidP="00961AA9">
            <w:pPr>
              <w:pStyle w:val="O0Nwnext"/>
            </w:pPr>
          </w:p>
        </w:tc>
        <w:tc>
          <w:tcPr>
            <w:tcW w:w="702" w:type="dxa"/>
            <w:shd w:val="clear" w:color="auto" w:fill="auto"/>
          </w:tcPr>
          <w:p w14:paraId="5600D27A" w14:textId="77777777" w:rsidR="00961AA9" w:rsidRPr="00913A62" w:rsidRDefault="00961AA9" w:rsidP="00961AA9">
            <w:pPr>
              <w:pStyle w:val="TextChCharis"/>
            </w:pPr>
            <w:r w:rsidRPr="00913A62">
              <w:t>itu</w:t>
            </w:r>
          </w:p>
        </w:tc>
        <w:tc>
          <w:tcPr>
            <w:tcW w:w="905" w:type="dxa"/>
            <w:shd w:val="clear" w:color="auto" w:fill="auto"/>
          </w:tcPr>
          <w:p w14:paraId="78978808" w14:textId="77777777" w:rsidR="00961AA9" w:rsidRPr="00913A62" w:rsidRDefault="00961AA9" w:rsidP="00961AA9">
            <w:pPr>
              <w:pStyle w:val="TextChCharis"/>
            </w:pPr>
            <w:r w:rsidRPr="00913A62">
              <w:rPr>
                <w:rStyle w:val="ChBlueBold"/>
              </w:rPr>
              <w:t>bɛlʊːːm</w:t>
            </w:r>
            <w:r w:rsidRPr="00913A62">
              <w:t>,</w:t>
            </w:r>
          </w:p>
        </w:tc>
        <w:tc>
          <w:tcPr>
            <w:tcW w:w="467" w:type="dxa"/>
            <w:shd w:val="clear" w:color="auto" w:fill="auto"/>
          </w:tcPr>
          <w:p w14:paraId="684A8274" w14:textId="77777777" w:rsidR="00961AA9" w:rsidRPr="00913A62" w:rsidRDefault="00961AA9" w:rsidP="00961AA9">
            <w:pPr>
              <w:pStyle w:val="TextChCharis"/>
            </w:pPr>
            <w:r w:rsidRPr="00913A62">
              <w:t>tɔ̞ŋ</w:t>
            </w:r>
          </w:p>
        </w:tc>
        <w:tc>
          <w:tcPr>
            <w:tcW w:w="730" w:type="dxa"/>
            <w:shd w:val="clear" w:color="auto" w:fill="auto"/>
          </w:tcPr>
          <w:p w14:paraId="0D7B9D8C" w14:textId="77777777" w:rsidR="00961AA9" w:rsidRPr="00913A62" w:rsidRDefault="00961AA9" w:rsidP="00961AA9">
            <w:pPr>
              <w:pStyle w:val="TextChCharis"/>
            </w:pPr>
            <w:r w:rsidRPr="00913A62">
              <w:t>blʊm</w:t>
            </w:r>
          </w:p>
        </w:tc>
        <w:tc>
          <w:tcPr>
            <w:tcW w:w="760" w:type="dxa"/>
            <w:shd w:val="clear" w:color="auto" w:fill="auto"/>
          </w:tcPr>
          <w:p w14:paraId="5A57AB92" w14:textId="77777777" w:rsidR="00961AA9" w:rsidRPr="00913A62" w:rsidRDefault="00961AA9" w:rsidP="00961AA9">
            <w:pPr>
              <w:pStyle w:val="TextChCharis"/>
            </w:pPr>
            <w:r w:rsidRPr="00913A62">
              <w:t>dʒalɐn</w:t>
            </w:r>
          </w:p>
        </w:tc>
      </w:tr>
      <w:tr w:rsidR="00961AA9" w:rsidRPr="00913A62" w14:paraId="77D2B33F" w14:textId="77777777" w:rsidTr="00AC23C4">
        <w:tc>
          <w:tcPr>
            <w:tcW w:w="709" w:type="dxa"/>
            <w:shd w:val="clear" w:color="auto" w:fill="auto"/>
          </w:tcPr>
          <w:p w14:paraId="5D090C90" w14:textId="77777777" w:rsidR="00961AA9" w:rsidRPr="00913A62" w:rsidRDefault="00961AA9" w:rsidP="00961AA9">
            <w:pPr>
              <w:pStyle w:val="GlossEng"/>
            </w:pPr>
          </w:p>
        </w:tc>
        <w:tc>
          <w:tcPr>
            <w:tcW w:w="702" w:type="dxa"/>
            <w:shd w:val="clear" w:color="auto" w:fill="auto"/>
          </w:tcPr>
          <w:p w14:paraId="3F33D072" w14:textId="77777777" w:rsidR="00961AA9" w:rsidRPr="0099608C" w:rsidRDefault="00961AA9" w:rsidP="00961AA9">
            <w:pPr>
              <w:pStyle w:val="GlossEng"/>
              <w:rPr>
                <w:rStyle w:val="ChSmallCaps"/>
              </w:rPr>
            </w:pPr>
            <w:r w:rsidRPr="0099608C">
              <w:rPr>
                <w:rStyle w:val="ChSmallCaps"/>
              </w:rPr>
              <w:t>d.dist</w:t>
            </w:r>
          </w:p>
        </w:tc>
        <w:tc>
          <w:tcPr>
            <w:tcW w:w="905" w:type="dxa"/>
            <w:shd w:val="clear" w:color="auto" w:fill="auto"/>
          </w:tcPr>
          <w:p w14:paraId="41D080FA" w14:textId="77777777" w:rsidR="00961AA9" w:rsidRPr="00913A62" w:rsidRDefault="00961AA9" w:rsidP="00961AA9">
            <w:pPr>
              <w:pStyle w:val="GlossEng"/>
            </w:pPr>
            <w:r w:rsidRPr="00913A62">
              <w:t>not.yet</w:t>
            </w:r>
          </w:p>
        </w:tc>
        <w:tc>
          <w:tcPr>
            <w:tcW w:w="467" w:type="dxa"/>
            <w:shd w:val="clear" w:color="auto" w:fill="auto"/>
          </w:tcPr>
          <w:p w14:paraId="76F0CF4F" w14:textId="77777777" w:rsidR="00961AA9" w:rsidRPr="0099608C" w:rsidRDefault="00961AA9" w:rsidP="00961AA9">
            <w:pPr>
              <w:pStyle w:val="GlossEng"/>
              <w:rPr>
                <w:rStyle w:val="ChSmallCaps"/>
              </w:rPr>
            </w:pPr>
            <w:r w:rsidRPr="0099608C">
              <w:rPr>
                <w:rStyle w:val="ChSmallCaps"/>
              </w:rPr>
              <w:t>1pl</w:t>
            </w:r>
          </w:p>
        </w:tc>
        <w:tc>
          <w:tcPr>
            <w:tcW w:w="730" w:type="dxa"/>
            <w:shd w:val="clear" w:color="auto" w:fill="auto"/>
          </w:tcPr>
          <w:p w14:paraId="0F4DF766" w14:textId="77777777" w:rsidR="00961AA9" w:rsidRPr="00913A62" w:rsidRDefault="00961AA9" w:rsidP="00961AA9">
            <w:pPr>
              <w:pStyle w:val="GlossEng"/>
            </w:pPr>
            <w:r w:rsidRPr="00913A62">
              <w:t>not.yet</w:t>
            </w:r>
          </w:p>
        </w:tc>
        <w:tc>
          <w:tcPr>
            <w:tcW w:w="760" w:type="dxa"/>
            <w:shd w:val="clear" w:color="auto" w:fill="auto"/>
          </w:tcPr>
          <w:p w14:paraId="3D18B489" w14:textId="77777777" w:rsidR="00961AA9" w:rsidRPr="00913A62" w:rsidRDefault="00961AA9" w:rsidP="00961AA9">
            <w:pPr>
              <w:pStyle w:val="GlossEng"/>
            </w:pPr>
            <w:r w:rsidRPr="00913A62">
              <w:t>walk</w:t>
            </w:r>
          </w:p>
        </w:tc>
      </w:tr>
    </w:tbl>
    <w:p w14:paraId="69338307" w14:textId="2C900B1C" w:rsidR="00140A47" w:rsidRPr="00690E2C" w:rsidRDefault="00B7093A" w:rsidP="00AF7CAD">
      <w:pPr>
        <w:pStyle w:val="FreeTranslEng15pt"/>
      </w:pPr>
      <w:r>
        <w:t>‘</w:t>
      </w:r>
      <w:r w:rsidR="00140A47" w:rsidRPr="00913A62">
        <w:t>that</w:t>
      </w:r>
      <w:r>
        <w:t>’</w:t>
      </w:r>
      <w:r w:rsidR="00140A47" w:rsidRPr="00913A62">
        <w:t xml:space="preserve">s </w:t>
      </w:r>
      <w:r w:rsidR="00140A47" w:rsidRPr="0099608C">
        <w:rPr>
          <w:rStyle w:val="ChSmallCaps"/>
        </w:rPr>
        <w:t>not</w:t>
      </w:r>
      <w:r w:rsidR="00140A47" w:rsidRPr="00D32413">
        <w:t xml:space="preserve"> </w:t>
      </w:r>
      <w:r w:rsidR="00140A47" w:rsidRPr="0099608C">
        <w:rPr>
          <w:rStyle w:val="ChSmallCaps"/>
        </w:rPr>
        <w:t>yet</w:t>
      </w:r>
      <w:r w:rsidR="00140A47" w:rsidRPr="00913A62">
        <w:t>, we</w:t>
      </w:r>
      <w:r>
        <w:t>’</w:t>
      </w:r>
      <w:r w:rsidR="00140A47" w:rsidRPr="00913A62">
        <w:t>re not going yet</w:t>
      </w:r>
      <w:r>
        <w:t>’</w:t>
      </w:r>
      <w:r w:rsidR="00140A47" w:rsidRPr="00913A62">
        <w:t xml:space="preserve"> </w:t>
      </w:r>
      <w:r w:rsidR="00140A47" w:rsidRPr="00D24110">
        <w:rPr>
          <w:rStyle w:val="ExampleSource"/>
        </w:rPr>
        <w:t>[</w:t>
      </w:r>
      <w:r w:rsidR="0071426B" w:rsidRPr="00D24110">
        <w:rPr>
          <w:rStyle w:val="ExampleSource"/>
        </w:rPr>
        <w:t>080921-001-CvNP</w:t>
      </w:r>
      <w:r w:rsidR="00140A47" w:rsidRPr="00D24110">
        <w:rPr>
          <w:rStyle w:val="ExampleSource"/>
        </w:rPr>
        <w:t>.0007]</w:t>
      </w:r>
    </w:p>
    <w:p w14:paraId="78368938" w14:textId="77777777" w:rsidR="00140A47" w:rsidRPr="00913A62" w:rsidRDefault="00140A47" w:rsidP="00140A47">
      <w:pPr>
        <w:pStyle w:val="Heading3"/>
      </w:pPr>
      <w:bookmarkStart w:id="935" w:name="_Ref357180858"/>
      <w:bookmarkStart w:id="936" w:name="_Toc440455525"/>
      <w:r w:rsidRPr="00913A62">
        <w:t>Alternative realizations of the VC sequences /aj/ and /aw/</w:t>
      </w:r>
      <w:bookmarkEnd w:id="935"/>
      <w:bookmarkEnd w:id="936"/>
    </w:p>
    <w:p w14:paraId="5F3B15D7" w14:textId="77777777" w:rsidR="00140A47" w:rsidRDefault="00140A47" w:rsidP="00D05EA5">
      <w:pPr>
        <w:pStyle w:val="Body0000after115pt"/>
      </w:pPr>
      <w:r w:rsidRPr="00913A62">
        <w:t xml:space="preserve">The VC sequences /aj/ and /aw/ have alternative realizations on an irregular basis. They tend to be centralized to </w:t>
      </w:r>
      <w:r w:rsidR="0050107E">
        <w:t>[</w:t>
      </w:r>
      <w:r w:rsidR="00931244" w:rsidRPr="0050107E">
        <w:rPr>
          <w:rStyle w:val="ChCharisSIL"/>
        </w:rPr>
        <w:t>ɛ̞</w:t>
      </w:r>
      <w:r w:rsidRPr="00913A62">
        <w:rPr>
          <w:rStyle w:val="ChCharisSIL"/>
        </w:rPr>
        <w:t>j</w:t>
      </w:r>
      <w:r w:rsidR="0050107E">
        <w:t>]</w:t>
      </w:r>
      <w:r w:rsidRPr="00913A62">
        <w:t xml:space="preserve"> and </w:t>
      </w:r>
      <w:r w:rsidR="0050107E">
        <w:t>[</w:t>
      </w:r>
      <w:r w:rsidR="00931244" w:rsidRPr="0050107E">
        <w:rPr>
          <w:rStyle w:val="ChCharisSIL"/>
        </w:rPr>
        <w:t>ɔ̞</w:t>
      </w:r>
      <w:r w:rsidRPr="00913A62">
        <w:rPr>
          <w:rStyle w:val="ChCharisSIL"/>
        </w:rPr>
        <w:t>w</w:t>
      </w:r>
      <w:r w:rsidR="0050107E">
        <w:t>]</w:t>
      </w:r>
      <w:r w:rsidRPr="00913A62">
        <w:t xml:space="preserve">, respectively, as shown in </w:t>
      </w:r>
      <w:r w:rsidRPr="00913A62">
        <w:fldChar w:fldCharType="begin"/>
      </w:r>
      <w:r w:rsidRPr="00913A62">
        <w:instrText xml:space="preserve"> REF _Ref332643601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2</w:t>
      </w:r>
      <w:r w:rsidRPr="00913A62">
        <w:fldChar w:fldCharType="end"/>
      </w:r>
      <w:r w:rsidRPr="00913A62">
        <w:t xml:space="preserve">, or they can be reduced to the open-mid vowels </w:t>
      </w:r>
      <w:r w:rsidR="003F2B45">
        <w:t>[</w:t>
      </w:r>
      <w:r w:rsidRPr="00913A62">
        <w:rPr>
          <w:rStyle w:val="ChCharisSIL"/>
        </w:rPr>
        <w:t>ɛ</w:t>
      </w:r>
      <w:r w:rsidR="003F2B45">
        <w:t>]</w:t>
      </w:r>
      <w:r w:rsidRPr="00913A62">
        <w:t xml:space="preserve"> </w:t>
      </w:r>
      <w:r w:rsidR="003F2B45">
        <w:t>and [</w:t>
      </w:r>
      <w:r w:rsidRPr="00913A62">
        <w:rPr>
          <w:rStyle w:val="ChCharisSIL"/>
        </w:rPr>
        <w:t>ɔ</w:t>
      </w:r>
      <w:r w:rsidR="003F2B45">
        <w:t>]</w:t>
      </w:r>
      <w:r w:rsidRPr="00913A62">
        <w:t xml:space="preserve">, respectively, as illustrated in </w:t>
      </w:r>
      <w:r w:rsidRPr="00913A62">
        <w:fldChar w:fldCharType="begin"/>
      </w:r>
      <w:r w:rsidRPr="00913A62">
        <w:instrText xml:space="preserve"> REF _Ref324929953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3</w:t>
      </w:r>
      <w:r w:rsidRPr="00913A62">
        <w:fldChar w:fldCharType="end"/>
      </w:r>
      <w:r w:rsidRPr="00913A62">
        <w:t xml:space="preserve"> and </w:t>
      </w:r>
      <w:r w:rsidRPr="00913A62">
        <w:fldChar w:fldCharType="begin"/>
      </w:r>
      <w:r w:rsidRPr="00913A62">
        <w:instrText xml:space="preserve"> REF _Ref324929954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4</w:t>
      </w:r>
      <w:r w:rsidRPr="00913A62">
        <w:fldChar w:fldCharType="end"/>
      </w:r>
      <w:r w:rsidRPr="00913A62">
        <w:t>.</w:t>
      </w:r>
    </w:p>
    <w:p w14:paraId="78C1B38A" w14:textId="7BCDB037" w:rsidR="00140A47" w:rsidRPr="00913A62" w:rsidRDefault="00140A47" w:rsidP="008B643C">
      <w:pPr>
        <w:pStyle w:val="Body0505after115pt"/>
        <w:rPr>
          <w:lang w:eastAsia="ko-KR"/>
        </w:rPr>
      </w:pPr>
      <w:r w:rsidRPr="00913A62">
        <w:t>When /</w:t>
      </w:r>
      <w:r w:rsidRPr="00913A62">
        <w:rPr>
          <w:rStyle w:val="ChCharisSIL"/>
        </w:rPr>
        <w:t>aj</w:t>
      </w:r>
      <w:r w:rsidRPr="00913A62">
        <w:t>/ and /</w:t>
      </w:r>
      <w:r w:rsidRPr="00913A62">
        <w:rPr>
          <w:rStyle w:val="ChCharisSIL"/>
        </w:rPr>
        <w:t>aw</w:t>
      </w:r>
      <w:r w:rsidRPr="00913A62">
        <w:t xml:space="preserve">/ occur in disyllabic roots, they tend to be centralized to </w:t>
      </w:r>
      <w:r w:rsidR="00931244">
        <w:t>[</w:t>
      </w:r>
      <w:r w:rsidR="00931244" w:rsidRPr="0050107E">
        <w:rPr>
          <w:rStyle w:val="ChCharisSIL"/>
        </w:rPr>
        <w:t>ɛ̞</w:t>
      </w:r>
      <w:r w:rsidR="00931244" w:rsidRPr="00913A62">
        <w:rPr>
          <w:rStyle w:val="ChCharisSIL"/>
        </w:rPr>
        <w:t>j</w:t>
      </w:r>
      <w:r w:rsidR="00931244">
        <w:t>]</w:t>
      </w:r>
      <w:r w:rsidR="00931244" w:rsidRPr="00913A62">
        <w:t xml:space="preserve"> and </w:t>
      </w:r>
      <w:r w:rsidR="00931244">
        <w:t>[</w:t>
      </w:r>
      <w:r w:rsidR="00931244" w:rsidRPr="0050107E">
        <w:rPr>
          <w:rStyle w:val="ChCharisSIL"/>
        </w:rPr>
        <w:t>ɔ̞</w:t>
      </w:r>
      <w:r w:rsidR="00931244" w:rsidRPr="00913A62">
        <w:rPr>
          <w:rStyle w:val="ChCharisSIL"/>
        </w:rPr>
        <w:t>w</w:t>
      </w:r>
      <w:r w:rsidR="00931244">
        <w:t>]</w:t>
      </w:r>
      <w:r w:rsidRPr="00913A62">
        <w:t xml:space="preserve">, respectively, in the following environments (see </w:t>
      </w:r>
      <w:r w:rsidRPr="00913A62">
        <w:fldChar w:fldCharType="begin"/>
      </w:r>
      <w:r w:rsidRPr="00913A62">
        <w:instrText xml:space="preserve"> REF _Ref332643601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2</w:t>
      </w:r>
      <w:r w:rsidRPr="00913A62">
        <w:fldChar w:fldCharType="end"/>
      </w:r>
      <w:r w:rsidRPr="00913A62">
        <w:t>). The VC sequence /</w:t>
      </w:r>
      <w:r w:rsidRPr="00913A62">
        <w:rPr>
          <w:rStyle w:val="ChCharisSIL"/>
        </w:rPr>
        <w:t>aj</w:t>
      </w:r>
      <w:r w:rsidRPr="00913A62">
        <w:t xml:space="preserve">/ is centralized to </w:t>
      </w:r>
      <w:r w:rsidR="00931244">
        <w:t>[</w:t>
      </w:r>
      <w:r w:rsidR="00931244" w:rsidRPr="0050107E">
        <w:rPr>
          <w:rStyle w:val="ChCharisSIL"/>
        </w:rPr>
        <w:t>ɛ̞</w:t>
      </w:r>
      <w:r w:rsidR="00931244" w:rsidRPr="00913A62">
        <w:rPr>
          <w:rStyle w:val="ChCharisSIL"/>
        </w:rPr>
        <w:t>j</w:t>
      </w:r>
      <w:r w:rsidR="00931244">
        <w:t>]</w:t>
      </w:r>
      <w:r w:rsidR="00931244" w:rsidRPr="00913A62">
        <w:t xml:space="preserve"> </w:t>
      </w:r>
      <w:r w:rsidRPr="00913A62">
        <w:t xml:space="preserve">when </w:t>
      </w:r>
      <w:r w:rsidRPr="00913A62">
        <w:rPr>
          <w:lang w:eastAsia="ko-KR"/>
        </w:rPr>
        <w:t xml:space="preserve">following a liquid, as in </w:t>
      </w:r>
      <w:r w:rsidRPr="00913A62">
        <w:rPr>
          <w:rStyle w:val="ChItalBold"/>
        </w:rPr>
        <w:t>serey</w:t>
      </w:r>
      <w:r w:rsidRPr="00913A62">
        <w:rPr>
          <w:lang w:eastAsia="ko-KR"/>
        </w:rPr>
        <w:t xml:space="preserve"> </w:t>
      </w:r>
      <w:r w:rsidR="00B77178">
        <w:rPr>
          <w:lang w:eastAsia="ko-KR"/>
        </w:rPr>
        <w:t>[</w:t>
      </w:r>
      <w:r w:rsidRPr="00913A62">
        <w:rPr>
          <w:rStyle w:val="ChCharisSIL"/>
        </w:rPr>
        <w:t>sɛ.ˈr</w:t>
      </w:r>
      <w:r w:rsidR="00B77178" w:rsidRPr="0050107E">
        <w:rPr>
          <w:rStyle w:val="ChCharisSIL"/>
        </w:rPr>
        <w:t>ɛ̞</w:t>
      </w:r>
      <w:r w:rsidRPr="00913A62">
        <w:rPr>
          <w:rStyle w:val="ChCharisSIL"/>
        </w:rPr>
        <w:t>j</w:t>
      </w:r>
      <w:r w:rsidR="00B77178">
        <w:rPr>
          <w:lang w:eastAsia="ko-KR"/>
        </w:rPr>
        <w:t>]</w:t>
      </w:r>
      <w:r w:rsidRPr="00913A62">
        <w:rPr>
          <w:lang w:eastAsia="ko-KR"/>
        </w:rPr>
        <w:t xml:space="preserve"> </w:t>
      </w:r>
      <w:r w:rsidR="00B7093A">
        <w:rPr>
          <w:lang w:eastAsia="ko-KR"/>
        </w:rPr>
        <w:lastRenderedPageBreak/>
        <w:t>‘</w:t>
      </w:r>
      <w:r w:rsidRPr="00913A62">
        <w:rPr>
          <w:lang w:eastAsia="ko-KR"/>
        </w:rPr>
        <w:t>lemongrass</w:t>
      </w:r>
      <w:r w:rsidR="00B7093A">
        <w:rPr>
          <w:lang w:eastAsia="ko-KR"/>
        </w:rPr>
        <w:t>’</w:t>
      </w:r>
      <w:r w:rsidRPr="00913A62">
        <w:rPr>
          <w:lang w:eastAsia="ko-KR"/>
        </w:rPr>
        <w:t xml:space="preserve"> </w:t>
      </w:r>
      <w:r w:rsidR="004871C6">
        <w:rPr>
          <w:lang w:eastAsia="ko-KR"/>
        </w:rPr>
        <w:t>or</w:t>
      </w:r>
      <w:r w:rsidRPr="00913A62">
        <w:rPr>
          <w:lang w:eastAsia="ko-KR"/>
        </w:rPr>
        <w:t xml:space="preserve"> </w:t>
      </w:r>
      <w:r w:rsidRPr="00913A62">
        <w:rPr>
          <w:rStyle w:val="ChItalBold"/>
        </w:rPr>
        <w:t>laley</w:t>
      </w:r>
      <w:r w:rsidRPr="00913A62">
        <w:rPr>
          <w:lang w:eastAsia="ko-KR"/>
        </w:rPr>
        <w:t xml:space="preserve"> </w:t>
      </w:r>
      <w:r w:rsidR="00B81C83">
        <w:rPr>
          <w:lang w:eastAsia="ko-KR"/>
        </w:rPr>
        <w:t>[</w:t>
      </w:r>
      <w:r w:rsidRPr="00913A62">
        <w:rPr>
          <w:rStyle w:val="ChCharisSIL"/>
        </w:rPr>
        <w:t>ˈla.l</w:t>
      </w:r>
      <w:r w:rsidR="008B643C" w:rsidRPr="00913A62">
        <w:rPr>
          <w:rStyle w:val="ChCharisSIL"/>
        </w:rPr>
        <w:t>ɛ̞</w:t>
      </w:r>
      <w:r w:rsidRPr="00913A62">
        <w:rPr>
          <w:rStyle w:val="ChCharisSIL"/>
        </w:rPr>
        <w:t>j</w:t>
      </w:r>
      <w:r w:rsidR="00B81C83">
        <w:rPr>
          <w:lang w:eastAsia="ko-KR"/>
        </w:rPr>
        <w:t>]</w:t>
      </w:r>
      <w:r w:rsidRPr="00913A62">
        <w:rPr>
          <w:lang w:eastAsia="ko-KR"/>
        </w:rPr>
        <w:t xml:space="preserve"> </w:t>
      </w:r>
      <w:r w:rsidR="00B7093A">
        <w:rPr>
          <w:lang w:eastAsia="ko-KR"/>
        </w:rPr>
        <w:t>‘</w:t>
      </w:r>
      <w:r w:rsidRPr="00913A62">
        <w:rPr>
          <w:lang w:eastAsia="ko-KR"/>
        </w:rPr>
        <w:t>be careless</w:t>
      </w:r>
      <w:r w:rsidR="00B7093A">
        <w:rPr>
          <w:lang w:eastAsia="ko-KR"/>
        </w:rPr>
        <w:t>’</w:t>
      </w:r>
      <w:r w:rsidRPr="00913A62">
        <w:rPr>
          <w:lang w:eastAsia="ko-KR"/>
        </w:rPr>
        <w:t>.</w:t>
      </w:r>
      <w:r w:rsidRPr="00913A62">
        <w:rPr>
          <w:rStyle w:val="FootnoteReference"/>
          <w:lang w:eastAsia="ko-KR"/>
        </w:rPr>
        <w:footnoteReference w:id="76"/>
      </w:r>
      <w:r w:rsidRPr="00913A62">
        <w:rPr>
          <w:lang w:eastAsia="ko-KR"/>
        </w:rPr>
        <w:t xml:space="preserve"> With other onset consonants /</w:t>
      </w:r>
      <w:r w:rsidRPr="00913A62">
        <w:rPr>
          <w:rStyle w:val="ChCharisSIL"/>
        </w:rPr>
        <w:t>aj</w:t>
      </w:r>
      <w:r w:rsidRPr="00913A62">
        <w:rPr>
          <w:lang w:eastAsia="ko-KR"/>
        </w:rPr>
        <w:t xml:space="preserve">/ remains unaffected. As for the centralization </w:t>
      </w:r>
      <w:r w:rsidR="000725AE">
        <w:rPr>
          <w:lang w:eastAsia="ko-KR"/>
        </w:rPr>
        <w:t xml:space="preserve">of </w:t>
      </w:r>
      <w:r w:rsidRPr="00913A62">
        <w:rPr>
          <w:lang w:eastAsia="ko-KR"/>
        </w:rPr>
        <w:t xml:space="preserve">/aw/ </w:t>
      </w:r>
      <w:r w:rsidRPr="00913A62">
        <w:t xml:space="preserve">to </w:t>
      </w:r>
      <w:r w:rsidR="00B77178">
        <w:t>[</w:t>
      </w:r>
      <w:r w:rsidR="00B77178" w:rsidRPr="0050107E">
        <w:rPr>
          <w:rStyle w:val="ChCharisSIL"/>
        </w:rPr>
        <w:t>ɔ̞</w:t>
      </w:r>
      <w:r w:rsidR="00B77178" w:rsidRPr="00913A62">
        <w:rPr>
          <w:rStyle w:val="ChCharisSIL"/>
        </w:rPr>
        <w:t>w</w:t>
      </w:r>
      <w:r w:rsidR="00B77178">
        <w:t>]</w:t>
      </w:r>
      <w:r w:rsidR="000725AE">
        <w:t>,</w:t>
      </w:r>
      <w:r w:rsidRPr="00913A62">
        <w:t xml:space="preserve"> the data </w:t>
      </w:r>
      <w:r w:rsidR="000725AE">
        <w:t xml:space="preserve">is </w:t>
      </w:r>
      <w:r w:rsidRPr="00913A62">
        <w:t xml:space="preserve">less clear. Attested are only three lexical items: </w:t>
      </w:r>
      <w:r w:rsidRPr="00913A62">
        <w:rPr>
          <w:lang w:eastAsia="ko-KR"/>
        </w:rPr>
        <w:t>/a</w:t>
      </w:r>
      <w:r w:rsidR="00D0696B">
        <w:rPr>
          <w:lang w:eastAsia="ko-KR"/>
        </w:rPr>
        <w:t>w</w:t>
      </w:r>
      <w:r w:rsidRPr="00913A62">
        <w:rPr>
          <w:lang w:eastAsia="ko-KR"/>
        </w:rPr>
        <w:t xml:space="preserve">/ </w:t>
      </w:r>
      <w:r w:rsidRPr="00913A62">
        <w:t xml:space="preserve">is centralized to </w:t>
      </w:r>
      <w:r w:rsidR="00B77178">
        <w:t>[</w:t>
      </w:r>
      <w:r w:rsidR="00B77178" w:rsidRPr="0050107E">
        <w:rPr>
          <w:rStyle w:val="ChCharisSIL"/>
        </w:rPr>
        <w:t>ɔ̞</w:t>
      </w:r>
      <w:r w:rsidR="00B77178" w:rsidRPr="00913A62">
        <w:rPr>
          <w:rStyle w:val="ChCharisSIL"/>
        </w:rPr>
        <w:t>w</w:t>
      </w:r>
      <w:r w:rsidR="00B77178">
        <w:t>]</w:t>
      </w:r>
      <w:r w:rsidRPr="00913A62">
        <w:t xml:space="preserve"> </w:t>
      </w:r>
      <w:r w:rsidRPr="00913A62">
        <w:rPr>
          <w:lang w:eastAsia="ko-KR"/>
        </w:rPr>
        <w:t>following the lateral /</w:t>
      </w:r>
      <w:r w:rsidRPr="00913A62">
        <w:rPr>
          <w:rStyle w:val="ChCharisSIL"/>
        </w:rPr>
        <w:t>l</w:t>
      </w:r>
      <w:r w:rsidRPr="00913A62">
        <w:rPr>
          <w:lang w:eastAsia="ko-KR"/>
        </w:rPr>
        <w:t xml:space="preserve">/ in </w:t>
      </w:r>
      <w:r w:rsidRPr="00913A62">
        <w:rPr>
          <w:rStyle w:val="ChItalBold"/>
        </w:rPr>
        <w:t>pulow</w:t>
      </w:r>
      <w:r w:rsidRPr="00913A62">
        <w:rPr>
          <w:lang w:eastAsia="ko-KR"/>
        </w:rPr>
        <w:t xml:space="preserve"> </w:t>
      </w:r>
      <w:r w:rsidR="00B77178">
        <w:rPr>
          <w:lang w:eastAsia="ko-KR"/>
        </w:rPr>
        <w:t>[</w:t>
      </w:r>
      <w:r w:rsidRPr="00913A62">
        <w:rPr>
          <w:rStyle w:val="ChCharisSIL"/>
        </w:rPr>
        <w:t>ˈpu.l</w:t>
      </w:r>
      <w:r w:rsidR="00B77178" w:rsidRPr="0050107E">
        <w:rPr>
          <w:rStyle w:val="ChCharisSIL"/>
        </w:rPr>
        <w:t>ɔ̞</w:t>
      </w:r>
      <w:r w:rsidRPr="00913A62">
        <w:rPr>
          <w:rStyle w:val="ChCharisSIL"/>
        </w:rPr>
        <w:t>w</w:t>
      </w:r>
      <w:r w:rsidR="00B77178">
        <w:rPr>
          <w:lang w:eastAsia="ko-KR"/>
        </w:rPr>
        <w:t xml:space="preserve">] </w:t>
      </w:r>
      <w:r w:rsidR="00B7093A">
        <w:rPr>
          <w:lang w:eastAsia="ko-KR"/>
        </w:rPr>
        <w:t>‘</w:t>
      </w:r>
      <w:r w:rsidRPr="00913A62">
        <w:rPr>
          <w:lang w:eastAsia="ko-KR"/>
        </w:rPr>
        <w:t>island</w:t>
      </w:r>
      <w:r w:rsidR="00B7093A">
        <w:rPr>
          <w:lang w:eastAsia="ko-KR"/>
        </w:rPr>
        <w:t>’</w:t>
      </w:r>
      <w:r w:rsidRPr="00913A62">
        <w:rPr>
          <w:lang w:eastAsia="ko-KR"/>
        </w:rPr>
        <w:t>, the affricate /</w:t>
      </w:r>
      <w:r w:rsidRPr="00913A62">
        <w:rPr>
          <w:rStyle w:val="ChCharisSIL"/>
        </w:rPr>
        <w:t>dʒ</w:t>
      </w:r>
      <w:r w:rsidRPr="00913A62">
        <w:rPr>
          <w:lang w:eastAsia="ko-KR"/>
        </w:rPr>
        <w:t xml:space="preserve">/ in </w:t>
      </w:r>
      <w:r w:rsidRPr="00913A62">
        <w:rPr>
          <w:rStyle w:val="ChItalBold"/>
        </w:rPr>
        <w:t>hijow</w:t>
      </w:r>
      <w:r w:rsidRPr="00913A62">
        <w:rPr>
          <w:lang w:eastAsia="ko-KR"/>
        </w:rPr>
        <w:t xml:space="preserve"> </w:t>
      </w:r>
      <w:r w:rsidR="00B77178">
        <w:rPr>
          <w:lang w:eastAsia="ko-KR"/>
        </w:rPr>
        <w:t>[</w:t>
      </w:r>
      <w:r w:rsidRPr="00913A62">
        <w:rPr>
          <w:rStyle w:val="ChCharisSIL"/>
        </w:rPr>
        <w:t>ˈhi.dʒ</w:t>
      </w:r>
      <w:r w:rsidR="00B77178" w:rsidRPr="0050107E">
        <w:rPr>
          <w:rStyle w:val="ChCharisSIL"/>
        </w:rPr>
        <w:t>ɔ̞</w:t>
      </w:r>
      <w:r w:rsidRPr="00913A62">
        <w:rPr>
          <w:rStyle w:val="ChCharisSIL"/>
        </w:rPr>
        <w:t>w</w:t>
      </w:r>
      <w:r w:rsidR="00B77178" w:rsidRPr="00B77178">
        <w:t>]</w:t>
      </w:r>
      <w:r w:rsidRPr="00913A62">
        <w:t xml:space="preserve"> </w:t>
      </w:r>
      <w:r w:rsidR="00B7093A">
        <w:t>‘</w:t>
      </w:r>
      <w:r w:rsidRPr="00913A62">
        <w:t>green</w:t>
      </w:r>
      <w:r w:rsidR="00B7093A">
        <w:t>’</w:t>
      </w:r>
      <w:r w:rsidRPr="00913A62">
        <w:t xml:space="preserve">, and </w:t>
      </w:r>
      <w:r w:rsidRPr="00913A62">
        <w:rPr>
          <w:lang w:eastAsia="ko-KR"/>
        </w:rPr>
        <w:t>the fricative /</w:t>
      </w:r>
      <w:r w:rsidRPr="00913A62">
        <w:rPr>
          <w:rStyle w:val="ChCharisSIL"/>
        </w:rPr>
        <w:t>s</w:t>
      </w:r>
      <w:r w:rsidRPr="00913A62">
        <w:rPr>
          <w:lang w:eastAsia="ko-KR"/>
        </w:rPr>
        <w:t xml:space="preserve">/ in </w:t>
      </w:r>
      <w:r w:rsidRPr="00913A62">
        <w:rPr>
          <w:rStyle w:val="ChItalBold"/>
        </w:rPr>
        <w:t>pisow</w:t>
      </w:r>
      <w:r w:rsidRPr="00913A62">
        <w:t xml:space="preserve"> </w:t>
      </w:r>
      <w:r w:rsidR="00B77178">
        <w:t>[</w:t>
      </w:r>
      <w:r w:rsidRPr="00913A62">
        <w:rPr>
          <w:rStyle w:val="ChCharisSIL"/>
        </w:rPr>
        <w:t>ˈpi.s</w:t>
      </w:r>
      <w:r w:rsidR="00B77178" w:rsidRPr="0050107E">
        <w:rPr>
          <w:rStyle w:val="ChCharisSIL"/>
        </w:rPr>
        <w:t>ɔ̞</w:t>
      </w:r>
      <w:r w:rsidRPr="00913A62">
        <w:rPr>
          <w:rStyle w:val="ChCharisSIL"/>
        </w:rPr>
        <w:t>w</w:t>
      </w:r>
      <w:r w:rsidR="00B77178">
        <w:t>]</w:t>
      </w:r>
      <w:r w:rsidRPr="00913A62">
        <w:t xml:space="preserve"> </w:t>
      </w:r>
      <w:r w:rsidR="00B7093A">
        <w:t>‘</w:t>
      </w:r>
      <w:r w:rsidRPr="00913A62">
        <w:t>knife</w:t>
      </w:r>
      <w:r w:rsidR="00B7093A">
        <w:t>’</w:t>
      </w:r>
      <w:r w:rsidRPr="00913A62">
        <w:rPr>
          <w:lang w:eastAsia="ko-KR"/>
        </w:rPr>
        <w:t>. With other onset consonants /</w:t>
      </w:r>
      <w:r w:rsidRPr="00913A62">
        <w:rPr>
          <w:rStyle w:val="ChCharisSIL"/>
        </w:rPr>
        <w:t>a</w:t>
      </w:r>
      <w:r w:rsidR="00B81C83">
        <w:rPr>
          <w:rStyle w:val="ChCharisSIL"/>
        </w:rPr>
        <w:t>w</w:t>
      </w:r>
      <w:r w:rsidRPr="00913A62">
        <w:rPr>
          <w:lang w:eastAsia="ko-KR"/>
        </w:rPr>
        <w:t xml:space="preserve">/ is not centralized. </w:t>
      </w:r>
      <w:r w:rsidR="004871C6" w:rsidRPr="00913A62">
        <w:rPr>
          <w:lang w:eastAsia="ko-KR"/>
        </w:rPr>
        <w:t xml:space="preserve">More </w:t>
      </w:r>
      <w:r w:rsidRPr="00913A62">
        <w:rPr>
          <w:lang w:eastAsia="ko-KR"/>
        </w:rPr>
        <w:t xml:space="preserve">data </w:t>
      </w:r>
      <w:r w:rsidR="000725AE">
        <w:rPr>
          <w:lang w:eastAsia="ko-KR"/>
        </w:rPr>
        <w:t xml:space="preserve">is </w:t>
      </w:r>
      <w:r w:rsidRPr="00913A62">
        <w:rPr>
          <w:lang w:eastAsia="ko-KR"/>
        </w:rPr>
        <w:t xml:space="preserve">needed to explore whether centralization in these contexts </w:t>
      </w:r>
      <w:r w:rsidR="00B930D0">
        <w:rPr>
          <w:lang w:eastAsia="ko-KR"/>
        </w:rPr>
        <w:t xml:space="preserve">is indeed unpredictable or </w:t>
      </w:r>
      <w:r w:rsidR="00B81C83">
        <w:rPr>
          <w:lang w:eastAsia="ko-KR"/>
        </w:rPr>
        <w:t xml:space="preserve">whether it </w:t>
      </w:r>
      <w:r w:rsidRPr="00913A62">
        <w:rPr>
          <w:lang w:eastAsia="ko-KR"/>
        </w:rPr>
        <w:t xml:space="preserve">constitutes a </w:t>
      </w:r>
      <w:r w:rsidR="00B930D0">
        <w:rPr>
          <w:lang w:eastAsia="ko-KR"/>
        </w:rPr>
        <w:t xml:space="preserve">predictable </w:t>
      </w:r>
      <w:r w:rsidRPr="00913A62">
        <w:rPr>
          <w:lang w:eastAsia="ko-KR"/>
        </w:rPr>
        <w:t>phonological process.</w:t>
      </w:r>
      <w:r w:rsidRPr="00913A62">
        <w:rPr>
          <w:rStyle w:val="FootnoteReference"/>
          <w:lang w:eastAsia="ko-KR"/>
        </w:rPr>
        <w:footnoteReference w:id="77"/>
      </w:r>
    </w:p>
    <w:p w14:paraId="3A11BE8D" w14:textId="77777777" w:rsidR="00140A47" w:rsidRPr="00913A62" w:rsidRDefault="00140A47" w:rsidP="00140A47">
      <w:pPr>
        <w:pStyle w:val="Caption115ptSpace"/>
      </w:pPr>
      <w:bookmarkStart w:id="937" w:name="_Ref332643601"/>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22</w:t>
        </w:r>
      </w:fldSimple>
      <w:bookmarkEnd w:id="937"/>
      <w:r w:rsidRPr="00913A62">
        <w:t>:</w:t>
      </w:r>
      <w:r w:rsidRPr="00913A62">
        <w:tab/>
      </w:r>
      <w:r w:rsidR="00033364">
        <w:t>Realization</w:t>
      </w:r>
      <w:r w:rsidR="00890183">
        <w:t xml:space="preserve"> </w:t>
      </w:r>
      <w:r w:rsidRPr="00913A62">
        <w:t>of /</w:t>
      </w:r>
      <w:r w:rsidRPr="00913A62">
        <w:rPr>
          <w:rStyle w:val="ChCharisSIL"/>
        </w:rPr>
        <w:t>aj</w:t>
      </w:r>
      <w:r w:rsidRPr="00913A62">
        <w:t xml:space="preserve">/ </w:t>
      </w:r>
      <w:r w:rsidR="00890183">
        <w:t>as [</w:t>
      </w:r>
      <w:r w:rsidR="00890183" w:rsidRPr="0050107E">
        <w:rPr>
          <w:rStyle w:val="ChCharisSIL"/>
        </w:rPr>
        <w:t>ɛ̞</w:t>
      </w:r>
      <w:r w:rsidR="00890183" w:rsidRPr="00913A62">
        <w:rPr>
          <w:rStyle w:val="ChCharisSIL"/>
        </w:rPr>
        <w:t>j</w:t>
      </w:r>
      <w:r w:rsidR="00890183">
        <w:t>]</w:t>
      </w:r>
      <w:r w:rsidR="00890183" w:rsidRPr="00913A62">
        <w:t xml:space="preserve"> and </w:t>
      </w:r>
      <w:r w:rsidR="00890183">
        <w:t xml:space="preserve">of </w:t>
      </w:r>
      <w:r w:rsidR="00890183" w:rsidRPr="00913A62">
        <w:t>/</w:t>
      </w:r>
      <w:r w:rsidR="00890183" w:rsidRPr="00913A62">
        <w:rPr>
          <w:rStyle w:val="ChCharisSIL"/>
        </w:rPr>
        <w:t>aw</w:t>
      </w:r>
      <w:r w:rsidR="00890183">
        <w:t>/ as [</w:t>
      </w:r>
      <w:r w:rsidR="00890183" w:rsidRPr="0050107E">
        <w:rPr>
          <w:rStyle w:val="ChCharisSIL"/>
        </w:rPr>
        <w:t>ɔ̞</w:t>
      </w:r>
      <w:r w:rsidR="00890183" w:rsidRPr="00913A62">
        <w:rPr>
          <w:rStyle w:val="ChCharisSIL"/>
        </w:rPr>
        <w:t>w</w:t>
      </w:r>
      <w:r w:rsidR="00890183">
        <w:t>]</w:t>
      </w:r>
    </w:p>
    <w:tbl>
      <w:tblPr>
        <w:tblW w:w="6010" w:type="dxa"/>
        <w:tblInd w:w="170" w:type="dxa"/>
        <w:tblBorders>
          <w:bottom w:val="single" w:sz="4" w:space="0" w:color="auto"/>
        </w:tblBorders>
        <w:tblLayout w:type="fixed"/>
        <w:tblLook w:val="01E0" w:firstRow="1" w:lastRow="1" w:firstColumn="1" w:lastColumn="1" w:noHBand="0" w:noVBand="0"/>
      </w:tblPr>
      <w:tblGrid>
        <w:gridCol w:w="964"/>
        <w:gridCol w:w="1304"/>
        <w:gridCol w:w="1134"/>
        <w:gridCol w:w="1134"/>
        <w:gridCol w:w="1474"/>
      </w:tblGrid>
      <w:tr w:rsidR="0050107E" w:rsidRPr="00913A62" w14:paraId="0DC6B1BA" w14:textId="77777777" w:rsidTr="000335CE">
        <w:trPr>
          <w:tblHeader/>
        </w:trPr>
        <w:tc>
          <w:tcPr>
            <w:tcW w:w="964" w:type="dxa"/>
            <w:tcBorders>
              <w:top w:val="single" w:sz="4" w:space="0" w:color="auto"/>
              <w:bottom w:val="single" w:sz="4" w:space="0" w:color="auto"/>
            </w:tcBorders>
            <w:shd w:val="clear" w:color="auto" w:fill="auto"/>
          </w:tcPr>
          <w:p w14:paraId="55C80628" w14:textId="77777777" w:rsidR="0050107E" w:rsidRPr="00913A62" w:rsidRDefault="0050107E" w:rsidP="00140A47">
            <w:pPr>
              <w:pStyle w:val="TableHd"/>
            </w:pPr>
            <w:r>
              <w:t>Phoneme</w:t>
            </w:r>
          </w:p>
        </w:tc>
        <w:tc>
          <w:tcPr>
            <w:tcW w:w="1304" w:type="dxa"/>
            <w:tcBorders>
              <w:top w:val="single" w:sz="4" w:space="0" w:color="auto"/>
              <w:bottom w:val="single" w:sz="4" w:space="0" w:color="auto"/>
            </w:tcBorders>
            <w:shd w:val="clear" w:color="auto" w:fill="auto"/>
          </w:tcPr>
          <w:p w14:paraId="75A10BB0" w14:textId="77777777" w:rsidR="0050107E" w:rsidRPr="00913A62" w:rsidRDefault="0050107E" w:rsidP="00140A47">
            <w:pPr>
              <w:pStyle w:val="TableHd"/>
            </w:pPr>
            <w:r w:rsidRPr="00913A62">
              <w:t>Realization</w:t>
            </w:r>
          </w:p>
        </w:tc>
        <w:tc>
          <w:tcPr>
            <w:tcW w:w="2268" w:type="dxa"/>
            <w:gridSpan w:val="2"/>
            <w:tcBorders>
              <w:top w:val="single" w:sz="4" w:space="0" w:color="auto"/>
              <w:bottom w:val="single" w:sz="4" w:space="0" w:color="auto"/>
            </w:tcBorders>
            <w:shd w:val="clear" w:color="auto" w:fill="auto"/>
          </w:tcPr>
          <w:p w14:paraId="3E4A5300" w14:textId="77777777" w:rsidR="0050107E" w:rsidRPr="00913A62" w:rsidRDefault="0050107E" w:rsidP="00140A47">
            <w:pPr>
              <w:pStyle w:val="TableHd"/>
            </w:pPr>
            <w:r w:rsidRPr="00913A62">
              <w:t>Item</w:t>
            </w:r>
          </w:p>
        </w:tc>
        <w:tc>
          <w:tcPr>
            <w:tcW w:w="1474" w:type="dxa"/>
            <w:tcBorders>
              <w:top w:val="single" w:sz="4" w:space="0" w:color="auto"/>
              <w:bottom w:val="single" w:sz="4" w:space="0" w:color="auto"/>
            </w:tcBorders>
            <w:shd w:val="clear" w:color="auto" w:fill="auto"/>
          </w:tcPr>
          <w:p w14:paraId="445F0EC7" w14:textId="77777777" w:rsidR="0050107E" w:rsidRPr="00913A62" w:rsidRDefault="0050107E" w:rsidP="00140A47">
            <w:pPr>
              <w:pStyle w:val="TableHd"/>
            </w:pPr>
            <w:r w:rsidRPr="00913A62">
              <w:t>Gloss</w:t>
            </w:r>
          </w:p>
        </w:tc>
      </w:tr>
      <w:tr w:rsidR="00AC23C4" w:rsidRPr="00913A62" w14:paraId="2AE13BBE" w14:textId="77777777" w:rsidTr="000335CE">
        <w:tc>
          <w:tcPr>
            <w:tcW w:w="964" w:type="dxa"/>
            <w:tcBorders>
              <w:top w:val="single" w:sz="4" w:space="0" w:color="auto"/>
            </w:tcBorders>
            <w:shd w:val="clear" w:color="auto" w:fill="auto"/>
          </w:tcPr>
          <w:p w14:paraId="1A9CE059" w14:textId="77777777" w:rsidR="0050107E" w:rsidRPr="00913A62" w:rsidRDefault="0050107E" w:rsidP="00AC23C4">
            <w:pPr>
              <w:pStyle w:val="TableCell2-2115pt"/>
              <w:ind w:left="170"/>
            </w:pPr>
            <w:r w:rsidRPr="00913A62">
              <w:t>/</w:t>
            </w:r>
            <w:r w:rsidRPr="00913A62">
              <w:rPr>
                <w:rStyle w:val="ChCharisSIL"/>
              </w:rPr>
              <w:t>aj</w:t>
            </w:r>
            <w:r w:rsidRPr="00913A62">
              <w:t>/</w:t>
            </w:r>
          </w:p>
        </w:tc>
        <w:tc>
          <w:tcPr>
            <w:tcW w:w="1304" w:type="dxa"/>
            <w:tcBorders>
              <w:top w:val="single" w:sz="4" w:space="0" w:color="auto"/>
            </w:tcBorders>
            <w:shd w:val="clear" w:color="auto" w:fill="auto"/>
          </w:tcPr>
          <w:p w14:paraId="0F577D84" w14:textId="77777777" w:rsidR="0050107E" w:rsidRPr="00913A62" w:rsidRDefault="0050107E" w:rsidP="00086EE4">
            <w:pPr>
              <w:pStyle w:val="TableCell2-2115pt"/>
            </w:pPr>
            <w:r>
              <w:t>[</w:t>
            </w:r>
            <w:r w:rsidRPr="0050107E">
              <w:rPr>
                <w:rStyle w:val="ChCharisSIL"/>
              </w:rPr>
              <w:t>ɐ</w:t>
            </w:r>
            <w:r w:rsidRPr="00913A62">
              <w:rPr>
                <w:rStyle w:val="ChCharisSIL"/>
              </w:rPr>
              <w:t>j</w:t>
            </w:r>
            <w:r>
              <w:t>]</w:t>
            </w:r>
            <w:r w:rsidRPr="00913A62">
              <w:t xml:space="preserve"> vs. </w:t>
            </w:r>
            <w:r>
              <w:t>[</w:t>
            </w:r>
            <w:r w:rsidRPr="0050107E">
              <w:rPr>
                <w:rStyle w:val="ChCharisSIL"/>
              </w:rPr>
              <w:t>ɛ̞</w:t>
            </w:r>
            <w:r w:rsidRPr="00913A62">
              <w:rPr>
                <w:rStyle w:val="ChCharisSIL"/>
              </w:rPr>
              <w:t>j</w:t>
            </w:r>
            <w:r>
              <w:t>]</w:t>
            </w:r>
          </w:p>
        </w:tc>
        <w:tc>
          <w:tcPr>
            <w:tcW w:w="1134" w:type="dxa"/>
            <w:tcBorders>
              <w:top w:val="single" w:sz="4" w:space="0" w:color="auto"/>
            </w:tcBorders>
            <w:shd w:val="clear" w:color="auto" w:fill="auto"/>
          </w:tcPr>
          <w:p w14:paraId="2A76F9DC" w14:textId="77777777" w:rsidR="0050107E" w:rsidRPr="00913A62" w:rsidRDefault="0050107E" w:rsidP="00086EE4">
            <w:pPr>
              <w:pStyle w:val="TableCell2-2115pt"/>
            </w:pPr>
            <w:r>
              <w:t>[</w:t>
            </w:r>
            <w:r w:rsidRPr="00913A62">
              <w:rPr>
                <w:rStyle w:val="ChCharisSIL"/>
              </w:rPr>
              <w:t>tʃɛ.ˈɾ</w:t>
            </w:r>
            <w:r w:rsidRPr="00913A62">
              <w:rPr>
                <w:rStyle w:val="ChCharisSILBlueBold"/>
              </w:rPr>
              <w:t>ɛ̞j</w:t>
            </w:r>
            <w:r>
              <w:t>]</w:t>
            </w:r>
          </w:p>
        </w:tc>
        <w:tc>
          <w:tcPr>
            <w:tcW w:w="1134" w:type="dxa"/>
            <w:tcBorders>
              <w:top w:val="single" w:sz="4" w:space="0" w:color="auto"/>
            </w:tcBorders>
            <w:shd w:val="clear" w:color="auto" w:fill="auto"/>
          </w:tcPr>
          <w:p w14:paraId="315C3CA6" w14:textId="77777777" w:rsidR="0050107E" w:rsidRPr="00913A62" w:rsidRDefault="0050107E" w:rsidP="00086EE4">
            <w:pPr>
              <w:pStyle w:val="TableCell2-2115pt"/>
              <w:rPr>
                <w:rStyle w:val="ChItalBold"/>
              </w:rPr>
            </w:pPr>
            <w:r w:rsidRPr="00913A62">
              <w:rPr>
                <w:rStyle w:val="ChItalBold"/>
              </w:rPr>
              <w:t>cerey</w:t>
            </w:r>
          </w:p>
        </w:tc>
        <w:tc>
          <w:tcPr>
            <w:tcW w:w="1474" w:type="dxa"/>
            <w:tcBorders>
              <w:top w:val="single" w:sz="4" w:space="0" w:color="auto"/>
            </w:tcBorders>
            <w:shd w:val="clear" w:color="auto" w:fill="auto"/>
          </w:tcPr>
          <w:p w14:paraId="3A8F69F9" w14:textId="4942F17B" w:rsidR="0050107E" w:rsidRPr="00913A62" w:rsidRDefault="00B7093A" w:rsidP="00086EE4">
            <w:pPr>
              <w:pStyle w:val="TableCell2-2115pt"/>
            </w:pPr>
            <w:r>
              <w:t>‘</w:t>
            </w:r>
            <w:r w:rsidR="0050107E" w:rsidRPr="00913A62">
              <w:t>divorce</w:t>
            </w:r>
            <w:r>
              <w:t>’</w:t>
            </w:r>
          </w:p>
        </w:tc>
      </w:tr>
      <w:tr w:rsidR="00AC23C4" w:rsidRPr="00913A62" w14:paraId="32959E5B" w14:textId="77777777" w:rsidTr="000335CE">
        <w:tc>
          <w:tcPr>
            <w:tcW w:w="964" w:type="dxa"/>
            <w:shd w:val="clear" w:color="auto" w:fill="auto"/>
          </w:tcPr>
          <w:p w14:paraId="1DBDAA0A" w14:textId="77777777" w:rsidR="0050107E" w:rsidRPr="00913A62" w:rsidRDefault="0050107E" w:rsidP="00AC23C4">
            <w:pPr>
              <w:pStyle w:val="TableCell0-2115pt"/>
              <w:ind w:left="170"/>
            </w:pPr>
          </w:p>
        </w:tc>
        <w:tc>
          <w:tcPr>
            <w:tcW w:w="1304" w:type="dxa"/>
            <w:shd w:val="clear" w:color="auto" w:fill="auto"/>
          </w:tcPr>
          <w:p w14:paraId="1030F616" w14:textId="77777777" w:rsidR="0050107E" w:rsidRPr="00913A62" w:rsidRDefault="0050107E" w:rsidP="00086EE4">
            <w:pPr>
              <w:pStyle w:val="TableCell0-2115pt"/>
            </w:pPr>
          </w:p>
        </w:tc>
        <w:tc>
          <w:tcPr>
            <w:tcW w:w="1134" w:type="dxa"/>
            <w:shd w:val="clear" w:color="auto" w:fill="auto"/>
          </w:tcPr>
          <w:p w14:paraId="415D632A" w14:textId="77777777" w:rsidR="0050107E" w:rsidRPr="00913A62" w:rsidRDefault="0050107E" w:rsidP="00086EE4">
            <w:pPr>
              <w:pStyle w:val="TableCell0-2115pt"/>
            </w:pPr>
            <w:r>
              <w:t>[</w:t>
            </w:r>
            <w:r w:rsidRPr="00913A62">
              <w:rPr>
                <w:rStyle w:val="ChCharisSIL"/>
              </w:rPr>
              <w:t>ˈla.l</w:t>
            </w:r>
            <w:r w:rsidRPr="00913A62">
              <w:rPr>
                <w:rStyle w:val="ChCharisSILBlueBold"/>
              </w:rPr>
              <w:t>ɛ̞j</w:t>
            </w:r>
            <w:r>
              <w:t>]</w:t>
            </w:r>
          </w:p>
        </w:tc>
        <w:tc>
          <w:tcPr>
            <w:tcW w:w="1134" w:type="dxa"/>
            <w:shd w:val="clear" w:color="auto" w:fill="auto"/>
          </w:tcPr>
          <w:p w14:paraId="36B20C70" w14:textId="77777777" w:rsidR="0050107E" w:rsidRPr="00913A62" w:rsidRDefault="0050107E" w:rsidP="00086EE4">
            <w:pPr>
              <w:pStyle w:val="TableCell0-2115pt"/>
              <w:rPr>
                <w:rStyle w:val="ChItalBold"/>
              </w:rPr>
            </w:pPr>
            <w:r w:rsidRPr="00913A62">
              <w:rPr>
                <w:rStyle w:val="ChItalBold"/>
              </w:rPr>
              <w:t>laley</w:t>
            </w:r>
          </w:p>
        </w:tc>
        <w:tc>
          <w:tcPr>
            <w:tcW w:w="1474" w:type="dxa"/>
            <w:shd w:val="clear" w:color="auto" w:fill="auto"/>
          </w:tcPr>
          <w:p w14:paraId="6793F7C8" w14:textId="3E2E2F83" w:rsidR="0050107E" w:rsidRPr="00913A62" w:rsidRDefault="00B7093A" w:rsidP="00086EE4">
            <w:pPr>
              <w:pStyle w:val="TableCell0-2115pt"/>
            </w:pPr>
            <w:r>
              <w:t>‘</w:t>
            </w:r>
            <w:r w:rsidR="0050107E" w:rsidRPr="00913A62">
              <w:t>be careless</w:t>
            </w:r>
            <w:r>
              <w:t>’</w:t>
            </w:r>
          </w:p>
        </w:tc>
      </w:tr>
      <w:tr w:rsidR="00AC23C4" w:rsidRPr="00913A62" w14:paraId="71E3564A" w14:textId="77777777" w:rsidTr="000335CE">
        <w:tc>
          <w:tcPr>
            <w:tcW w:w="964" w:type="dxa"/>
            <w:shd w:val="clear" w:color="auto" w:fill="auto"/>
          </w:tcPr>
          <w:p w14:paraId="30E8D5B6" w14:textId="77777777" w:rsidR="0050107E" w:rsidRPr="00913A62" w:rsidRDefault="0050107E" w:rsidP="00AC23C4">
            <w:pPr>
              <w:pStyle w:val="TableCell0-2115pt"/>
              <w:ind w:left="170"/>
            </w:pPr>
          </w:p>
        </w:tc>
        <w:tc>
          <w:tcPr>
            <w:tcW w:w="1304" w:type="dxa"/>
            <w:shd w:val="clear" w:color="auto" w:fill="auto"/>
          </w:tcPr>
          <w:p w14:paraId="6F5B79FC" w14:textId="77777777" w:rsidR="0050107E" w:rsidRPr="00913A62" w:rsidRDefault="0050107E" w:rsidP="00086EE4">
            <w:pPr>
              <w:pStyle w:val="TableCell0-2115pt"/>
            </w:pPr>
          </w:p>
        </w:tc>
        <w:tc>
          <w:tcPr>
            <w:tcW w:w="1134" w:type="dxa"/>
            <w:shd w:val="clear" w:color="auto" w:fill="auto"/>
          </w:tcPr>
          <w:p w14:paraId="2363B4B5" w14:textId="77777777" w:rsidR="0050107E" w:rsidRPr="00913A62" w:rsidRDefault="0050107E" w:rsidP="00086EE4">
            <w:pPr>
              <w:pStyle w:val="TableCell0-2115pt"/>
            </w:pPr>
            <w:r>
              <w:t>[</w:t>
            </w:r>
            <w:r w:rsidRPr="00913A62">
              <w:rPr>
                <w:rStyle w:val="ChCharisSIL"/>
              </w:rPr>
              <w:t>sɛ.ˈɾ</w:t>
            </w:r>
            <w:r w:rsidRPr="00913A62">
              <w:rPr>
                <w:rStyle w:val="ChCharisSILBlueBold"/>
              </w:rPr>
              <w:t>ɛ̞j</w:t>
            </w:r>
            <w:r>
              <w:t>]</w:t>
            </w:r>
          </w:p>
        </w:tc>
        <w:tc>
          <w:tcPr>
            <w:tcW w:w="1134" w:type="dxa"/>
            <w:shd w:val="clear" w:color="auto" w:fill="auto"/>
          </w:tcPr>
          <w:p w14:paraId="4318367B" w14:textId="77777777" w:rsidR="0050107E" w:rsidRPr="00913A62" w:rsidRDefault="0050107E" w:rsidP="00086EE4">
            <w:pPr>
              <w:pStyle w:val="TableCell0-2115pt"/>
              <w:rPr>
                <w:rStyle w:val="ChItalBold"/>
              </w:rPr>
            </w:pPr>
            <w:r w:rsidRPr="00913A62">
              <w:rPr>
                <w:rStyle w:val="ChItalBold"/>
              </w:rPr>
              <w:t>serey</w:t>
            </w:r>
          </w:p>
        </w:tc>
        <w:tc>
          <w:tcPr>
            <w:tcW w:w="1474" w:type="dxa"/>
            <w:shd w:val="clear" w:color="auto" w:fill="auto"/>
          </w:tcPr>
          <w:p w14:paraId="12EEE567" w14:textId="2D9900BA" w:rsidR="0050107E" w:rsidRPr="00913A62" w:rsidRDefault="00B7093A" w:rsidP="00086EE4">
            <w:pPr>
              <w:pStyle w:val="TableCell0-2115pt"/>
            </w:pPr>
            <w:r>
              <w:t>‘</w:t>
            </w:r>
            <w:r w:rsidR="0050107E" w:rsidRPr="00913A62">
              <w:t>lemongrass</w:t>
            </w:r>
            <w:r>
              <w:t>’</w:t>
            </w:r>
          </w:p>
        </w:tc>
      </w:tr>
      <w:tr w:rsidR="00AC23C4" w:rsidRPr="00913A62" w14:paraId="5D92B0F1" w14:textId="77777777" w:rsidTr="000335CE">
        <w:tc>
          <w:tcPr>
            <w:tcW w:w="964" w:type="dxa"/>
            <w:shd w:val="clear" w:color="auto" w:fill="auto"/>
          </w:tcPr>
          <w:p w14:paraId="397245BA" w14:textId="77777777" w:rsidR="0050107E" w:rsidRPr="00913A62" w:rsidRDefault="0050107E" w:rsidP="00AC23C4">
            <w:pPr>
              <w:pStyle w:val="TableCell2-2115pt"/>
              <w:ind w:left="170"/>
            </w:pPr>
          </w:p>
        </w:tc>
        <w:tc>
          <w:tcPr>
            <w:tcW w:w="1304" w:type="dxa"/>
            <w:shd w:val="clear" w:color="auto" w:fill="auto"/>
          </w:tcPr>
          <w:p w14:paraId="6FE9B953" w14:textId="77777777" w:rsidR="0050107E" w:rsidRPr="00913A62" w:rsidRDefault="0050107E" w:rsidP="00086EE4">
            <w:pPr>
              <w:pStyle w:val="TableCell2-2115pt"/>
            </w:pPr>
          </w:p>
        </w:tc>
        <w:tc>
          <w:tcPr>
            <w:tcW w:w="1134" w:type="dxa"/>
            <w:shd w:val="clear" w:color="auto" w:fill="auto"/>
          </w:tcPr>
          <w:p w14:paraId="74778D4D" w14:textId="77777777" w:rsidR="0050107E" w:rsidRPr="00913A62" w:rsidRDefault="0050107E" w:rsidP="00086EE4">
            <w:pPr>
              <w:pStyle w:val="TableCell2-2115pt"/>
            </w:pPr>
            <w:r>
              <w:t>[</w:t>
            </w:r>
            <w:r w:rsidRPr="00913A62">
              <w:rPr>
                <w:rStyle w:val="ChCharisSIL"/>
              </w:rPr>
              <w:t>ˈda.m</w:t>
            </w:r>
            <w:r w:rsidRPr="0050107E">
              <w:rPr>
                <w:rStyle w:val="ChCharisSILBlueBold"/>
              </w:rPr>
              <w:t>ɐ</w:t>
            </w:r>
            <w:r w:rsidRPr="00913A62">
              <w:rPr>
                <w:rStyle w:val="ChCharisSILBlueBold"/>
              </w:rPr>
              <w:t>j</w:t>
            </w:r>
            <w:r>
              <w:t>]</w:t>
            </w:r>
          </w:p>
        </w:tc>
        <w:tc>
          <w:tcPr>
            <w:tcW w:w="1134" w:type="dxa"/>
            <w:shd w:val="clear" w:color="auto" w:fill="auto"/>
          </w:tcPr>
          <w:p w14:paraId="2974AF65" w14:textId="77777777" w:rsidR="0050107E" w:rsidRPr="00913A62" w:rsidRDefault="0050107E" w:rsidP="00086EE4">
            <w:pPr>
              <w:pStyle w:val="TableCell2-2115pt"/>
              <w:rPr>
                <w:rStyle w:val="ChItalBold"/>
              </w:rPr>
            </w:pPr>
            <w:r w:rsidRPr="00913A62">
              <w:rPr>
                <w:rStyle w:val="ChItalBold"/>
              </w:rPr>
              <w:t>damay</w:t>
            </w:r>
          </w:p>
        </w:tc>
        <w:tc>
          <w:tcPr>
            <w:tcW w:w="1474" w:type="dxa"/>
            <w:shd w:val="clear" w:color="auto" w:fill="auto"/>
          </w:tcPr>
          <w:p w14:paraId="7C79893C" w14:textId="1C500983" w:rsidR="0050107E" w:rsidRPr="00913A62" w:rsidRDefault="00B7093A" w:rsidP="00086EE4">
            <w:pPr>
              <w:pStyle w:val="TableCell2-2115pt"/>
            </w:pPr>
            <w:r>
              <w:t>‘</w:t>
            </w:r>
            <w:r w:rsidR="0050107E" w:rsidRPr="00913A62">
              <w:t>peace</w:t>
            </w:r>
            <w:r>
              <w:t>’</w:t>
            </w:r>
          </w:p>
        </w:tc>
      </w:tr>
      <w:tr w:rsidR="00AC23C4" w:rsidRPr="00913A62" w14:paraId="0EDBB3D6" w14:textId="77777777" w:rsidTr="000335CE">
        <w:tc>
          <w:tcPr>
            <w:tcW w:w="964" w:type="dxa"/>
            <w:shd w:val="clear" w:color="auto" w:fill="auto"/>
          </w:tcPr>
          <w:p w14:paraId="5F9AE7FD" w14:textId="77777777" w:rsidR="0050107E" w:rsidRPr="00913A62" w:rsidRDefault="0050107E" w:rsidP="00AC23C4">
            <w:pPr>
              <w:pStyle w:val="TableCell0-2115ptBreak"/>
              <w:ind w:left="170"/>
            </w:pPr>
          </w:p>
        </w:tc>
        <w:tc>
          <w:tcPr>
            <w:tcW w:w="1304" w:type="dxa"/>
            <w:shd w:val="clear" w:color="auto" w:fill="auto"/>
          </w:tcPr>
          <w:p w14:paraId="54C2B7F7" w14:textId="77777777" w:rsidR="0050107E" w:rsidRPr="00913A62" w:rsidRDefault="0050107E" w:rsidP="00086EE4">
            <w:pPr>
              <w:pStyle w:val="TableCell0-2115ptBreak"/>
            </w:pPr>
          </w:p>
        </w:tc>
        <w:tc>
          <w:tcPr>
            <w:tcW w:w="1134" w:type="dxa"/>
            <w:shd w:val="clear" w:color="auto" w:fill="auto"/>
          </w:tcPr>
          <w:p w14:paraId="4D185D84" w14:textId="77777777" w:rsidR="0050107E" w:rsidRPr="00913A62" w:rsidRDefault="0050107E" w:rsidP="00086EE4">
            <w:pPr>
              <w:pStyle w:val="TableCell0-2115ptBreak"/>
            </w:pPr>
            <w:r>
              <w:t>[</w:t>
            </w:r>
            <w:r w:rsidRPr="00913A62">
              <w:rPr>
                <w:rStyle w:val="ChCharisSIL"/>
              </w:rPr>
              <w:t>ˈtu.p</w:t>
            </w:r>
            <w:r w:rsidRPr="0050107E">
              <w:rPr>
                <w:rStyle w:val="ChCharisSILBlueBold"/>
              </w:rPr>
              <w:t>ɐ</w:t>
            </w:r>
            <w:r w:rsidRPr="00913A62">
              <w:rPr>
                <w:rStyle w:val="ChCharisSILBlueBold"/>
              </w:rPr>
              <w:t>j</w:t>
            </w:r>
            <w:r>
              <w:t>]</w:t>
            </w:r>
          </w:p>
        </w:tc>
        <w:tc>
          <w:tcPr>
            <w:tcW w:w="1134" w:type="dxa"/>
            <w:shd w:val="clear" w:color="auto" w:fill="auto"/>
          </w:tcPr>
          <w:p w14:paraId="3AC8622D" w14:textId="77777777" w:rsidR="0050107E" w:rsidRPr="00913A62" w:rsidRDefault="0050107E" w:rsidP="00086EE4">
            <w:pPr>
              <w:pStyle w:val="TableCell0-2115ptBreak"/>
              <w:rPr>
                <w:rStyle w:val="ChItalBold"/>
              </w:rPr>
            </w:pPr>
            <w:r w:rsidRPr="00913A62">
              <w:rPr>
                <w:rStyle w:val="ChItalBold"/>
              </w:rPr>
              <w:t>tupay</w:t>
            </w:r>
          </w:p>
        </w:tc>
        <w:tc>
          <w:tcPr>
            <w:tcW w:w="1474" w:type="dxa"/>
            <w:shd w:val="clear" w:color="auto" w:fill="auto"/>
          </w:tcPr>
          <w:p w14:paraId="346B2E4B" w14:textId="14A0078F" w:rsidR="0050107E" w:rsidRPr="00913A62" w:rsidRDefault="00B7093A" w:rsidP="00086EE4">
            <w:pPr>
              <w:pStyle w:val="TableCell0-2115ptBreak"/>
            </w:pPr>
            <w:r>
              <w:t>‘</w:t>
            </w:r>
            <w:r w:rsidR="0050107E" w:rsidRPr="00913A62">
              <w:t>squirrel</w:t>
            </w:r>
            <w:r>
              <w:t>’</w:t>
            </w:r>
          </w:p>
        </w:tc>
      </w:tr>
      <w:tr w:rsidR="00AC23C4" w:rsidRPr="00913A62" w14:paraId="4408FB58" w14:textId="77777777" w:rsidTr="000335CE">
        <w:tc>
          <w:tcPr>
            <w:tcW w:w="964" w:type="dxa"/>
            <w:shd w:val="clear" w:color="auto" w:fill="auto"/>
          </w:tcPr>
          <w:p w14:paraId="1D8EE240" w14:textId="77777777" w:rsidR="0050107E" w:rsidRPr="00913A62" w:rsidRDefault="0050107E" w:rsidP="00AC23C4">
            <w:pPr>
              <w:pStyle w:val="TableCell2-2115pt"/>
              <w:ind w:left="170"/>
            </w:pPr>
            <w:r w:rsidRPr="00913A62">
              <w:t>/</w:t>
            </w:r>
            <w:r w:rsidRPr="00913A62">
              <w:rPr>
                <w:rStyle w:val="ChCharisSIL"/>
              </w:rPr>
              <w:t>aw</w:t>
            </w:r>
            <w:r w:rsidRPr="00913A62">
              <w:t>/</w:t>
            </w:r>
          </w:p>
        </w:tc>
        <w:tc>
          <w:tcPr>
            <w:tcW w:w="1304" w:type="dxa"/>
            <w:shd w:val="clear" w:color="auto" w:fill="auto"/>
          </w:tcPr>
          <w:p w14:paraId="0D8A6BFF" w14:textId="77777777" w:rsidR="0050107E" w:rsidRPr="00913A62" w:rsidRDefault="0050107E" w:rsidP="00086EE4">
            <w:pPr>
              <w:pStyle w:val="TableCell2-2115pt"/>
            </w:pPr>
            <w:r>
              <w:t>[</w:t>
            </w:r>
            <w:r w:rsidRPr="0050107E">
              <w:rPr>
                <w:rStyle w:val="ChCharisSIL"/>
              </w:rPr>
              <w:t>ɐ</w:t>
            </w:r>
            <w:r w:rsidRPr="00913A62">
              <w:rPr>
                <w:rStyle w:val="ChCharisSIL"/>
              </w:rPr>
              <w:t>w</w:t>
            </w:r>
            <w:r>
              <w:t>]</w:t>
            </w:r>
            <w:r w:rsidRPr="00913A62">
              <w:t xml:space="preserve"> vs. </w:t>
            </w:r>
            <w:r>
              <w:t>[</w:t>
            </w:r>
            <w:r w:rsidRPr="0050107E">
              <w:rPr>
                <w:rStyle w:val="ChCharisSIL"/>
              </w:rPr>
              <w:t>ɔ̞</w:t>
            </w:r>
            <w:r w:rsidRPr="00913A62">
              <w:rPr>
                <w:rStyle w:val="ChCharisSIL"/>
              </w:rPr>
              <w:t>w</w:t>
            </w:r>
            <w:r>
              <w:t>]</w:t>
            </w:r>
          </w:p>
        </w:tc>
        <w:tc>
          <w:tcPr>
            <w:tcW w:w="1134" w:type="dxa"/>
            <w:shd w:val="clear" w:color="auto" w:fill="auto"/>
          </w:tcPr>
          <w:p w14:paraId="125DD8B3" w14:textId="77777777" w:rsidR="0050107E" w:rsidRPr="00913A62" w:rsidRDefault="0050107E" w:rsidP="00086EE4">
            <w:pPr>
              <w:pStyle w:val="TableCell2-2115pt"/>
            </w:pPr>
            <w:r>
              <w:t>[</w:t>
            </w:r>
            <w:r w:rsidRPr="00913A62">
              <w:rPr>
                <w:rStyle w:val="ChCharisSIL"/>
              </w:rPr>
              <w:t>ˈhi.dʒ</w:t>
            </w:r>
            <w:r w:rsidRPr="0050107E">
              <w:rPr>
                <w:rStyle w:val="ChCharisSILBlueBold"/>
              </w:rPr>
              <w:t>ɔ̞</w:t>
            </w:r>
            <w:r w:rsidRPr="00913A62">
              <w:rPr>
                <w:rStyle w:val="ChCharisSILBlueBold"/>
              </w:rPr>
              <w:t>w</w:t>
            </w:r>
            <w:r>
              <w:t>]</w:t>
            </w:r>
          </w:p>
        </w:tc>
        <w:tc>
          <w:tcPr>
            <w:tcW w:w="1134" w:type="dxa"/>
            <w:shd w:val="clear" w:color="auto" w:fill="auto"/>
          </w:tcPr>
          <w:p w14:paraId="354F144F" w14:textId="77777777" w:rsidR="0050107E" w:rsidRPr="00913A62" w:rsidRDefault="0050107E" w:rsidP="00086EE4">
            <w:pPr>
              <w:pStyle w:val="TableCell2-2115pt"/>
              <w:rPr>
                <w:rStyle w:val="ChItalBold"/>
              </w:rPr>
            </w:pPr>
            <w:r w:rsidRPr="00913A62">
              <w:rPr>
                <w:rStyle w:val="ChItalBold"/>
              </w:rPr>
              <w:t>hijow</w:t>
            </w:r>
          </w:p>
        </w:tc>
        <w:tc>
          <w:tcPr>
            <w:tcW w:w="1474" w:type="dxa"/>
            <w:shd w:val="clear" w:color="auto" w:fill="auto"/>
          </w:tcPr>
          <w:p w14:paraId="35CAE6E7" w14:textId="1EC27730" w:rsidR="0050107E" w:rsidRPr="00913A62" w:rsidRDefault="00B7093A" w:rsidP="00086EE4">
            <w:pPr>
              <w:pStyle w:val="TableCell2-2115pt"/>
            </w:pPr>
            <w:r>
              <w:t>‘</w:t>
            </w:r>
            <w:r w:rsidR="0050107E" w:rsidRPr="00913A62">
              <w:t>green</w:t>
            </w:r>
            <w:r>
              <w:t>’</w:t>
            </w:r>
          </w:p>
        </w:tc>
      </w:tr>
      <w:tr w:rsidR="00AC23C4" w:rsidRPr="00913A62" w14:paraId="66E7E2CB" w14:textId="77777777" w:rsidTr="000335CE">
        <w:tc>
          <w:tcPr>
            <w:tcW w:w="964" w:type="dxa"/>
            <w:shd w:val="clear" w:color="auto" w:fill="auto"/>
          </w:tcPr>
          <w:p w14:paraId="279F2720" w14:textId="77777777" w:rsidR="0050107E" w:rsidRPr="00913A62" w:rsidRDefault="0050107E" w:rsidP="00AC23C4">
            <w:pPr>
              <w:pStyle w:val="TableCell0-2115pt"/>
              <w:ind w:left="170"/>
            </w:pPr>
          </w:p>
        </w:tc>
        <w:tc>
          <w:tcPr>
            <w:tcW w:w="1304" w:type="dxa"/>
            <w:shd w:val="clear" w:color="auto" w:fill="auto"/>
          </w:tcPr>
          <w:p w14:paraId="1FACCD65" w14:textId="77777777" w:rsidR="0050107E" w:rsidRPr="00913A62" w:rsidRDefault="0050107E" w:rsidP="00086EE4">
            <w:pPr>
              <w:pStyle w:val="TableCell0-2115pt"/>
            </w:pPr>
          </w:p>
        </w:tc>
        <w:tc>
          <w:tcPr>
            <w:tcW w:w="1134" w:type="dxa"/>
            <w:shd w:val="clear" w:color="auto" w:fill="auto"/>
          </w:tcPr>
          <w:p w14:paraId="43505C34" w14:textId="77777777" w:rsidR="0050107E" w:rsidRPr="00913A62" w:rsidRDefault="0050107E" w:rsidP="00086EE4">
            <w:pPr>
              <w:pStyle w:val="TableCell0-2115pt"/>
            </w:pPr>
            <w:r>
              <w:t>[</w:t>
            </w:r>
            <w:r w:rsidRPr="00913A62">
              <w:rPr>
                <w:rStyle w:val="ChCharisSIL"/>
              </w:rPr>
              <w:t>ˈpi.s</w:t>
            </w:r>
            <w:r w:rsidRPr="0050107E">
              <w:rPr>
                <w:rStyle w:val="ChCharisSILBlueBold"/>
              </w:rPr>
              <w:t>ɔ̞</w:t>
            </w:r>
            <w:r w:rsidRPr="00913A62">
              <w:rPr>
                <w:rStyle w:val="ChCharisSILBlueBold"/>
              </w:rPr>
              <w:t>w</w:t>
            </w:r>
            <w:r>
              <w:t>]</w:t>
            </w:r>
          </w:p>
        </w:tc>
        <w:tc>
          <w:tcPr>
            <w:tcW w:w="1134" w:type="dxa"/>
            <w:shd w:val="clear" w:color="auto" w:fill="auto"/>
          </w:tcPr>
          <w:p w14:paraId="7CEE1FC9" w14:textId="77777777" w:rsidR="0050107E" w:rsidRPr="00913A62" w:rsidRDefault="0050107E" w:rsidP="00086EE4">
            <w:pPr>
              <w:pStyle w:val="TableCell0-2115pt"/>
              <w:rPr>
                <w:rStyle w:val="ChItalBold"/>
              </w:rPr>
            </w:pPr>
            <w:r w:rsidRPr="00913A62">
              <w:rPr>
                <w:rStyle w:val="ChItalBold"/>
              </w:rPr>
              <w:t>pisow</w:t>
            </w:r>
          </w:p>
        </w:tc>
        <w:tc>
          <w:tcPr>
            <w:tcW w:w="1474" w:type="dxa"/>
            <w:shd w:val="clear" w:color="auto" w:fill="auto"/>
          </w:tcPr>
          <w:p w14:paraId="56466D9C" w14:textId="75EAD558" w:rsidR="0050107E" w:rsidRPr="00913A62" w:rsidRDefault="00B7093A" w:rsidP="00086EE4">
            <w:pPr>
              <w:pStyle w:val="TableCell0-2115pt"/>
            </w:pPr>
            <w:r>
              <w:t>‘</w:t>
            </w:r>
            <w:r w:rsidR="0050107E" w:rsidRPr="00913A62">
              <w:t>knife</w:t>
            </w:r>
            <w:r>
              <w:t>’</w:t>
            </w:r>
          </w:p>
        </w:tc>
      </w:tr>
      <w:tr w:rsidR="00AC23C4" w:rsidRPr="00913A62" w14:paraId="6FE93F8C" w14:textId="77777777" w:rsidTr="000335CE">
        <w:tc>
          <w:tcPr>
            <w:tcW w:w="964" w:type="dxa"/>
            <w:shd w:val="clear" w:color="auto" w:fill="auto"/>
          </w:tcPr>
          <w:p w14:paraId="68F47FE1" w14:textId="77777777" w:rsidR="009D7C69" w:rsidRPr="00913A62" w:rsidRDefault="009D7C69" w:rsidP="00AC23C4">
            <w:pPr>
              <w:pStyle w:val="TableCell0-2115pt"/>
              <w:ind w:left="170"/>
            </w:pPr>
          </w:p>
        </w:tc>
        <w:tc>
          <w:tcPr>
            <w:tcW w:w="1304" w:type="dxa"/>
            <w:shd w:val="clear" w:color="auto" w:fill="auto"/>
          </w:tcPr>
          <w:p w14:paraId="06DAB76E" w14:textId="77777777" w:rsidR="009D7C69" w:rsidRPr="00913A62" w:rsidRDefault="009D7C69" w:rsidP="009D7C69">
            <w:pPr>
              <w:pStyle w:val="TableCell0-2115pt"/>
            </w:pPr>
          </w:p>
        </w:tc>
        <w:tc>
          <w:tcPr>
            <w:tcW w:w="1134" w:type="dxa"/>
            <w:shd w:val="clear" w:color="auto" w:fill="auto"/>
          </w:tcPr>
          <w:p w14:paraId="0FBB9E87" w14:textId="77777777" w:rsidR="009D7C69" w:rsidRPr="00913A62" w:rsidRDefault="009D7C69" w:rsidP="009D7C69">
            <w:pPr>
              <w:pStyle w:val="TableCell0-2115pt"/>
            </w:pPr>
            <w:r>
              <w:t>[</w:t>
            </w:r>
            <w:r w:rsidRPr="00913A62">
              <w:rPr>
                <w:rStyle w:val="ChCharisSIL"/>
              </w:rPr>
              <w:t>ˈpu.l</w:t>
            </w:r>
            <w:r w:rsidRPr="0050107E">
              <w:rPr>
                <w:rStyle w:val="ChCharisSILBlueBold"/>
              </w:rPr>
              <w:t>ɔ̞</w:t>
            </w:r>
            <w:r w:rsidRPr="00913A62">
              <w:rPr>
                <w:rStyle w:val="ChCharisSILBlueBold"/>
              </w:rPr>
              <w:t>w</w:t>
            </w:r>
            <w:r>
              <w:t>]</w:t>
            </w:r>
          </w:p>
        </w:tc>
        <w:tc>
          <w:tcPr>
            <w:tcW w:w="1134" w:type="dxa"/>
            <w:shd w:val="clear" w:color="auto" w:fill="auto"/>
          </w:tcPr>
          <w:p w14:paraId="2BBD50EC" w14:textId="77777777" w:rsidR="009D7C69" w:rsidRPr="00913A62" w:rsidRDefault="009D7C69" w:rsidP="009D7C69">
            <w:pPr>
              <w:pStyle w:val="TableCell0-2115pt"/>
              <w:rPr>
                <w:rStyle w:val="ChItalBold"/>
              </w:rPr>
            </w:pPr>
            <w:r w:rsidRPr="00913A62">
              <w:rPr>
                <w:rStyle w:val="ChItalBold"/>
              </w:rPr>
              <w:t>pulow</w:t>
            </w:r>
          </w:p>
        </w:tc>
        <w:tc>
          <w:tcPr>
            <w:tcW w:w="1474" w:type="dxa"/>
            <w:shd w:val="clear" w:color="auto" w:fill="auto"/>
          </w:tcPr>
          <w:p w14:paraId="18D64A33" w14:textId="5BEDEB7F" w:rsidR="009D7C69" w:rsidRPr="00913A62" w:rsidRDefault="00B7093A" w:rsidP="009D7C69">
            <w:pPr>
              <w:pStyle w:val="TableCell0-2115pt"/>
            </w:pPr>
            <w:r>
              <w:t>‘</w:t>
            </w:r>
            <w:r w:rsidR="009D7C69" w:rsidRPr="00913A62">
              <w:t>island</w:t>
            </w:r>
            <w:r>
              <w:t>’</w:t>
            </w:r>
          </w:p>
        </w:tc>
      </w:tr>
      <w:tr w:rsidR="00AC23C4" w:rsidRPr="00913A62" w14:paraId="1B3F0DC7" w14:textId="77777777" w:rsidTr="000335CE">
        <w:tc>
          <w:tcPr>
            <w:tcW w:w="964" w:type="dxa"/>
            <w:shd w:val="clear" w:color="auto" w:fill="auto"/>
          </w:tcPr>
          <w:p w14:paraId="6237C077" w14:textId="77777777" w:rsidR="009D7C69" w:rsidRPr="00913A62" w:rsidRDefault="009D7C69" w:rsidP="00AC23C4">
            <w:pPr>
              <w:pStyle w:val="TableCell2-2115pt"/>
              <w:ind w:left="170"/>
            </w:pPr>
          </w:p>
        </w:tc>
        <w:tc>
          <w:tcPr>
            <w:tcW w:w="1304" w:type="dxa"/>
            <w:shd w:val="clear" w:color="auto" w:fill="auto"/>
          </w:tcPr>
          <w:p w14:paraId="0FDF7092" w14:textId="77777777" w:rsidR="009D7C69" w:rsidRPr="00913A62" w:rsidRDefault="009D7C69" w:rsidP="00086EE4">
            <w:pPr>
              <w:pStyle w:val="TableCell2-2115pt"/>
            </w:pPr>
          </w:p>
        </w:tc>
        <w:tc>
          <w:tcPr>
            <w:tcW w:w="1134" w:type="dxa"/>
            <w:shd w:val="clear" w:color="auto" w:fill="auto"/>
          </w:tcPr>
          <w:p w14:paraId="09EE54A1" w14:textId="77777777" w:rsidR="009D7C69" w:rsidRPr="00913A62" w:rsidRDefault="009D7C69" w:rsidP="00086EE4">
            <w:pPr>
              <w:pStyle w:val="TableCell2-2115pt"/>
            </w:pPr>
            <w:r>
              <w:t>[</w:t>
            </w:r>
            <w:r w:rsidRPr="00913A62">
              <w:rPr>
                <w:rStyle w:val="ChCharisSIL"/>
              </w:rPr>
              <w:t>ˈhi.r</w:t>
            </w:r>
            <w:r w:rsidRPr="0050107E">
              <w:rPr>
                <w:rStyle w:val="ChCharisSILBlueBold"/>
              </w:rPr>
              <w:t>ɐ</w:t>
            </w:r>
            <w:r w:rsidRPr="00913A62">
              <w:rPr>
                <w:rStyle w:val="ChCharisSILBlueBold"/>
              </w:rPr>
              <w:t>w</w:t>
            </w:r>
            <w:r w:rsidRPr="0050107E">
              <w:t>]</w:t>
            </w:r>
          </w:p>
        </w:tc>
        <w:tc>
          <w:tcPr>
            <w:tcW w:w="1134" w:type="dxa"/>
            <w:shd w:val="clear" w:color="auto" w:fill="auto"/>
          </w:tcPr>
          <w:p w14:paraId="173151D3" w14:textId="77777777" w:rsidR="009D7C69" w:rsidRPr="00913A62" w:rsidRDefault="009D7C69" w:rsidP="00086EE4">
            <w:pPr>
              <w:pStyle w:val="TableCell2-2115pt"/>
              <w:rPr>
                <w:rStyle w:val="ChItalBold"/>
              </w:rPr>
            </w:pPr>
            <w:r w:rsidRPr="00913A62">
              <w:rPr>
                <w:rStyle w:val="ChItalBold"/>
              </w:rPr>
              <w:t>hiraw</w:t>
            </w:r>
          </w:p>
        </w:tc>
        <w:tc>
          <w:tcPr>
            <w:tcW w:w="1474" w:type="dxa"/>
            <w:shd w:val="clear" w:color="auto" w:fill="auto"/>
          </w:tcPr>
          <w:p w14:paraId="5A1CBB01" w14:textId="6BFD0051" w:rsidR="009D7C69" w:rsidRPr="00913A62" w:rsidRDefault="00B7093A" w:rsidP="00086EE4">
            <w:pPr>
              <w:pStyle w:val="TableCell2-2115pt"/>
            </w:pPr>
            <w:r>
              <w:t>‘</w:t>
            </w:r>
            <w:r w:rsidR="009D7C69" w:rsidRPr="00913A62">
              <w:t>heed</w:t>
            </w:r>
            <w:r>
              <w:t>’</w:t>
            </w:r>
          </w:p>
        </w:tc>
      </w:tr>
      <w:tr w:rsidR="00AC23C4" w:rsidRPr="00913A62" w14:paraId="5668E357" w14:textId="77777777" w:rsidTr="000335CE">
        <w:tc>
          <w:tcPr>
            <w:tcW w:w="964" w:type="dxa"/>
            <w:shd w:val="clear" w:color="auto" w:fill="auto"/>
          </w:tcPr>
          <w:p w14:paraId="5D003ACC" w14:textId="77777777" w:rsidR="009D7C69" w:rsidRPr="00913A62" w:rsidRDefault="009D7C69" w:rsidP="00AC23C4">
            <w:pPr>
              <w:pStyle w:val="TableCell0-2115ptBreak"/>
              <w:ind w:left="170"/>
            </w:pPr>
          </w:p>
        </w:tc>
        <w:tc>
          <w:tcPr>
            <w:tcW w:w="1304" w:type="dxa"/>
            <w:shd w:val="clear" w:color="auto" w:fill="auto"/>
          </w:tcPr>
          <w:p w14:paraId="6CDC8417" w14:textId="77777777" w:rsidR="009D7C69" w:rsidRPr="00913A62" w:rsidRDefault="009D7C69" w:rsidP="00086EE4">
            <w:pPr>
              <w:pStyle w:val="TableCell0-2115ptBreak"/>
            </w:pPr>
          </w:p>
        </w:tc>
        <w:tc>
          <w:tcPr>
            <w:tcW w:w="1134" w:type="dxa"/>
            <w:shd w:val="clear" w:color="auto" w:fill="auto"/>
          </w:tcPr>
          <w:p w14:paraId="62C45A58" w14:textId="77777777" w:rsidR="009D7C69" w:rsidRPr="00913A62" w:rsidRDefault="009D7C69" w:rsidP="00086EE4">
            <w:pPr>
              <w:pStyle w:val="TableCell0-2115ptBreak"/>
            </w:pPr>
            <w:r>
              <w:t>[</w:t>
            </w:r>
            <w:r w:rsidRPr="00913A62">
              <w:rPr>
                <w:rStyle w:val="ChCharisSIL"/>
              </w:rPr>
              <w:t>ˈki.tʃ</w:t>
            </w:r>
            <w:r w:rsidRPr="0050107E">
              <w:rPr>
                <w:rStyle w:val="ChCharisSILBlueBold"/>
              </w:rPr>
              <w:t>ɐ</w:t>
            </w:r>
            <w:r w:rsidRPr="00913A62">
              <w:rPr>
                <w:rStyle w:val="ChCharisSILBlueBold"/>
              </w:rPr>
              <w:t>w</w:t>
            </w:r>
            <w:r>
              <w:t>]</w:t>
            </w:r>
          </w:p>
        </w:tc>
        <w:tc>
          <w:tcPr>
            <w:tcW w:w="1134" w:type="dxa"/>
            <w:shd w:val="clear" w:color="auto" w:fill="auto"/>
          </w:tcPr>
          <w:p w14:paraId="21CAC2B4" w14:textId="77777777" w:rsidR="009D7C69" w:rsidRPr="00913A62" w:rsidRDefault="009D7C69" w:rsidP="00086EE4">
            <w:pPr>
              <w:pStyle w:val="TableCell0-2115ptBreak"/>
              <w:rPr>
                <w:rStyle w:val="ChItalBold"/>
              </w:rPr>
            </w:pPr>
            <w:r w:rsidRPr="00913A62">
              <w:rPr>
                <w:rStyle w:val="ChItalBold"/>
              </w:rPr>
              <w:t>kicaw</w:t>
            </w:r>
          </w:p>
        </w:tc>
        <w:tc>
          <w:tcPr>
            <w:tcW w:w="1474" w:type="dxa"/>
            <w:shd w:val="clear" w:color="auto" w:fill="auto"/>
          </w:tcPr>
          <w:p w14:paraId="7A9C39F8" w14:textId="3BCFB4D7" w:rsidR="009D7C69" w:rsidRPr="00913A62" w:rsidRDefault="00B7093A" w:rsidP="00086EE4">
            <w:pPr>
              <w:pStyle w:val="TableCell0-2115ptBreak"/>
            </w:pPr>
            <w:r>
              <w:t>‘</w:t>
            </w:r>
            <w:r w:rsidR="009D7C69" w:rsidRPr="00913A62">
              <w:t>be naughty</w:t>
            </w:r>
            <w:r>
              <w:t>’</w:t>
            </w:r>
          </w:p>
        </w:tc>
      </w:tr>
    </w:tbl>
    <w:p w14:paraId="10E67160" w14:textId="77777777" w:rsidR="00140A47" w:rsidRPr="00913A62" w:rsidRDefault="00140A47" w:rsidP="00D05EA5">
      <w:pPr>
        <w:pStyle w:val="Body0000after05before115pt"/>
      </w:pPr>
      <w:r w:rsidRPr="00913A62">
        <w:t xml:space="preserve">When /aj/ and /aw/ occur in unstressed CVC syllables of non-monosyllabic roots, they tend to be reduced to open-mid vowels under the influence of </w:t>
      </w:r>
      <w:r w:rsidR="000725AE">
        <w:t xml:space="preserve">the </w:t>
      </w:r>
      <w:r w:rsidRPr="00913A62">
        <w:t>central vowel /</w:t>
      </w:r>
      <w:r w:rsidRPr="00913A62">
        <w:rPr>
          <w:rStyle w:val="ChCharisSIL"/>
        </w:rPr>
        <w:t>a</w:t>
      </w:r>
      <w:r w:rsidRPr="00913A62">
        <w:t>/</w:t>
      </w:r>
      <w:r w:rsidR="008735DD">
        <w:t xml:space="preserve">; that is, </w:t>
      </w:r>
      <w:r w:rsidRPr="00913A62">
        <w:t>/aj/ is realized as front /</w:t>
      </w:r>
      <w:r w:rsidRPr="00913A62">
        <w:rPr>
          <w:rStyle w:val="ChCharisSIL"/>
        </w:rPr>
        <w:t>ɛ</w:t>
      </w:r>
      <w:r w:rsidRPr="00913A62">
        <w:t>/, and /aw/ as back /</w:t>
      </w:r>
      <w:r w:rsidRPr="00913A62">
        <w:rPr>
          <w:rStyle w:val="ChCharisSIL"/>
        </w:rPr>
        <w:t>ɔ</w:t>
      </w:r>
      <w:r w:rsidRPr="00913A62">
        <w:t>/.</w:t>
      </w:r>
    </w:p>
    <w:p w14:paraId="73983182" w14:textId="54ED8268" w:rsidR="00140A47" w:rsidRPr="00913A62" w:rsidRDefault="00140A47" w:rsidP="00D05EA5">
      <w:pPr>
        <w:pStyle w:val="Body0505after115pt"/>
      </w:pPr>
      <w:r w:rsidRPr="00913A62">
        <w:t xml:space="preserve">The tendency to realize /aj/ as </w:t>
      </w:r>
      <w:r w:rsidR="00E174B7">
        <w:t>[</w:t>
      </w:r>
      <w:r w:rsidRPr="00913A62">
        <w:rPr>
          <w:rStyle w:val="ChCharisSIL"/>
        </w:rPr>
        <w:t>ɛ</w:t>
      </w:r>
      <w:r w:rsidR="00E174B7">
        <w:t>]</w:t>
      </w:r>
      <w:r w:rsidRPr="00913A62">
        <w:t xml:space="preserve"> applies especially to unstressed CVC syllables with an onset stop, as shown in </w:t>
      </w:r>
      <w:r w:rsidRPr="00913A62">
        <w:fldChar w:fldCharType="begin"/>
      </w:r>
      <w:r w:rsidRPr="00913A62">
        <w:instrText xml:space="preserve"> REF _Ref324929953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3</w:t>
      </w:r>
      <w:r w:rsidRPr="00913A62">
        <w:fldChar w:fldCharType="end"/>
      </w:r>
      <w:r w:rsidRPr="00913A62">
        <w:t>. In this environment</w:t>
      </w:r>
      <w:r w:rsidR="00E174B7">
        <w:t xml:space="preserve">, the realization </w:t>
      </w:r>
      <w:r w:rsidR="009816AD">
        <w:t xml:space="preserve">of </w:t>
      </w:r>
      <w:r w:rsidR="009816AD" w:rsidRPr="00913A62">
        <w:t xml:space="preserve">/aj/ </w:t>
      </w:r>
      <w:r w:rsidR="00E174B7">
        <w:t>as [</w:t>
      </w:r>
      <w:r w:rsidR="009816AD" w:rsidRPr="00ED51A9">
        <w:rPr>
          <w:rStyle w:val="ChCharisSIL"/>
        </w:rPr>
        <w:t>ɐ</w:t>
      </w:r>
      <w:r w:rsidR="00E174B7">
        <w:t>j]</w:t>
      </w:r>
      <w:r w:rsidRPr="00913A62">
        <w:t xml:space="preserve"> </w:t>
      </w:r>
      <w:r w:rsidR="009816AD">
        <w:t xml:space="preserve">occurs much less often </w:t>
      </w:r>
      <w:r w:rsidR="00804A18">
        <w:t>or not at all</w:t>
      </w:r>
      <w:r w:rsidRPr="00913A62">
        <w:t xml:space="preserve">. Examples are </w:t>
      </w:r>
      <w:r w:rsidRPr="00913A62">
        <w:rPr>
          <w:rStyle w:val="ChItalBold"/>
        </w:rPr>
        <w:t>cape</w:t>
      </w:r>
      <w:r w:rsidRPr="00913A62">
        <w:t xml:space="preserve"> </w:t>
      </w:r>
      <w:r w:rsidR="00B7093A">
        <w:t>‘</w:t>
      </w:r>
      <w:r w:rsidRPr="00913A62">
        <w:t>be tired</w:t>
      </w:r>
      <w:r w:rsidR="00B7093A">
        <w:t>’</w:t>
      </w:r>
      <w:r w:rsidRPr="00913A62">
        <w:t xml:space="preserve"> or </w:t>
      </w:r>
      <w:r w:rsidRPr="00913A62">
        <w:rPr>
          <w:rStyle w:val="ChItalBold"/>
        </w:rPr>
        <w:t>pake</w:t>
      </w:r>
      <w:r w:rsidRPr="00913A62">
        <w:t xml:space="preserve"> </w:t>
      </w:r>
      <w:r w:rsidR="00B7093A">
        <w:t>‘</w:t>
      </w:r>
      <w:r w:rsidRPr="00913A62">
        <w:t>use</w:t>
      </w:r>
      <w:r w:rsidR="00B7093A">
        <w:t>’</w:t>
      </w:r>
      <w:r w:rsidRPr="00913A62">
        <w:t xml:space="preserve">. </w:t>
      </w:r>
      <w:r w:rsidR="001E2446" w:rsidRPr="00913A62">
        <w:t>The VC sequence typically remains unaffected</w:t>
      </w:r>
      <w:r w:rsidR="001E2446">
        <w:t xml:space="preserve"> in the following environments:</w:t>
      </w:r>
      <w:r w:rsidR="001E2446" w:rsidRPr="00913A62">
        <w:t xml:space="preserve"> in </w:t>
      </w:r>
      <w:r w:rsidRPr="00913A62">
        <w:t xml:space="preserve">unstressed </w:t>
      </w:r>
      <w:r w:rsidR="00C66D1D">
        <w:t>CVC</w:t>
      </w:r>
      <w:r w:rsidR="00C66D1D" w:rsidRPr="00913A62">
        <w:t xml:space="preserve"> </w:t>
      </w:r>
      <w:r w:rsidRPr="00913A62">
        <w:t>syllables with an initial consonant other than a stop</w:t>
      </w:r>
      <w:r w:rsidR="002C0980">
        <w:t>,</w:t>
      </w:r>
      <w:r w:rsidRPr="00913A62">
        <w:t xml:space="preserve"> </w:t>
      </w:r>
      <w:r w:rsidR="002C0980">
        <w:t xml:space="preserve">as in </w:t>
      </w:r>
      <w:r w:rsidR="002C0980" w:rsidRPr="00913A62">
        <w:rPr>
          <w:rStyle w:val="ChItalBold"/>
        </w:rPr>
        <w:t>damay</w:t>
      </w:r>
      <w:r w:rsidR="002C0980" w:rsidRPr="00913A62">
        <w:t xml:space="preserve"> </w:t>
      </w:r>
      <w:r w:rsidR="00B7093A">
        <w:t>‘</w:t>
      </w:r>
      <w:r w:rsidR="002C0980" w:rsidRPr="00913A62">
        <w:t>peace</w:t>
      </w:r>
      <w:r w:rsidR="00B7093A">
        <w:t>’</w:t>
      </w:r>
      <w:r w:rsidR="002C0980">
        <w:t xml:space="preserve">, when </w:t>
      </w:r>
      <w:r w:rsidR="001E2446">
        <w:t>preceded</w:t>
      </w:r>
      <w:r w:rsidRPr="00913A62">
        <w:t xml:space="preserve"> </w:t>
      </w:r>
      <w:r w:rsidR="001E2446">
        <w:t xml:space="preserve">by a </w:t>
      </w:r>
      <w:r w:rsidRPr="00913A62">
        <w:t xml:space="preserve">syllable containing a vowel other than central /a/, </w:t>
      </w:r>
      <w:r w:rsidR="002C0980">
        <w:t xml:space="preserve">as in </w:t>
      </w:r>
      <w:r w:rsidR="00D24110" w:rsidRPr="00D24110">
        <w:rPr>
          <w:rStyle w:val="ChItalBold"/>
        </w:rPr>
        <w:t>sungay</w:t>
      </w:r>
      <w:r w:rsidR="00D24110">
        <w:t xml:space="preserve"> </w:t>
      </w:r>
      <w:r w:rsidR="00B7093A">
        <w:t>‘</w:t>
      </w:r>
      <w:r w:rsidR="00D24110">
        <w:t>river</w:t>
      </w:r>
      <w:r w:rsidR="00B7093A">
        <w:t>’</w:t>
      </w:r>
      <w:r w:rsidR="002C0980">
        <w:t xml:space="preserve">, or </w:t>
      </w:r>
      <w:r w:rsidR="002C0980" w:rsidRPr="00913A62">
        <w:t>in stressed syllables</w:t>
      </w:r>
      <w:r w:rsidR="002C0980">
        <w:t xml:space="preserve"> as in </w:t>
      </w:r>
      <w:r w:rsidR="002C0980" w:rsidRPr="002C0980">
        <w:rPr>
          <w:rStyle w:val="ChItalBold"/>
        </w:rPr>
        <w:t>selesa</w:t>
      </w:r>
      <w:r w:rsidR="007515D6">
        <w:rPr>
          <w:rStyle w:val="ChItalBold"/>
        </w:rPr>
        <w:t>y</w:t>
      </w:r>
      <w:r w:rsidR="002C0980">
        <w:t xml:space="preserve"> </w:t>
      </w:r>
      <w:r w:rsidR="00B7093A">
        <w:t>‘</w:t>
      </w:r>
      <w:r w:rsidR="002C0980">
        <w:t>finish</w:t>
      </w:r>
      <w:r w:rsidR="00B7093A">
        <w:t>’</w:t>
      </w:r>
      <w:r w:rsidR="002C0980" w:rsidRPr="00913A62">
        <w:t>.</w:t>
      </w:r>
    </w:p>
    <w:p w14:paraId="30B04CED" w14:textId="77777777" w:rsidR="00140A47" w:rsidRPr="00913A62" w:rsidRDefault="00140A47" w:rsidP="00140A47">
      <w:pPr>
        <w:pStyle w:val="Caption115ptSpace"/>
      </w:pPr>
      <w:bookmarkStart w:id="938" w:name="_Ref324929953"/>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23</w:t>
        </w:r>
      </w:fldSimple>
      <w:bookmarkEnd w:id="938"/>
      <w:r w:rsidRPr="00913A62">
        <w:t>:</w:t>
      </w:r>
      <w:r w:rsidRPr="00913A62">
        <w:tab/>
        <w:t>Realization of /</w:t>
      </w:r>
      <w:r w:rsidRPr="00913A62">
        <w:rPr>
          <w:rStyle w:val="ChCharisSIL"/>
        </w:rPr>
        <w:t>aj</w:t>
      </w:r>
      <w:r w:rsidRPr="00913A62">
        <w:t xml:space="preserve">/ as </w:t>
      </w:r>
      <w:r w:rsidR="00E174B7">
        <w:t>[</w:t>
      </w:r>
      <w:r w:rsidR="0039293B" w:rsidRPr="0039293B">
        <w:rPr>
          <w:rStyle w:val="ChCharisSIL"/>
        </w:rPr>
        <w:t>ɐ</w:t>
      </w:r>
      <w:r w:rsidR="00E174B7" w:rsidRPr="00913A62">
        <w:rPr>
          <w:rStyle w:val="ChCharisSIL"/>
        </w:rPr>
        <w:t>j</w:t>
      </w:r>
      <w:r w:rsidR="00E174B7">
        <w:t xml:space="preserve">] </w:t>
      </w:r>
      <w:r w:rsidR="00677265">
        <w:t>or</w:t>
      </w:r>
      <w:r w:rsidR="00E174B7">
        <w:t xml:space="preserve"> [</w:t>
      </w:r>
      <w:r w:rsidRPr="00913A62">
        <w:rPr>
          <w:rStyle w:val="ChCharisSIL"/>
        </w:rPr>
        <w:t>ɛ</w:t>
      </w:r>
      <w:r w:rsidR="00E174B7">
        <w:t>]</w:t>
      </w:r>
    </w:p>
    <w:tbl>
      <w:tblPr>
        <w:tblW w:w="6124" w:type="dxa"/>
        <w:tblInd w:w="170" w:type="dxa"/>
        <w:tblBorders>
          <w:bottom w:val="single" w:sz="4" w:space="0" w:color="auto"/>
        </w:tblBorders>
        <w:tblLayout w:type="fixed"/>
        <w:tblLook w:val="01E0" w:firstRow="1" w:lastRow="1" w:firstColumn="1" w:lastColumn="1" w:noHBand="0" w:noVBand="0"/>
      </w:tblPr>
      <w:tblGrid>
        <w:gridCol w:w="1247"/>
        <w:gridCol w:w="681"/>
        <w:gridCol w:w="1247"/>
        <w:gridCol w:w="681"/>
        <w:gridCol w:w="1134"/>
        <w:gridCol w:w="1134"/>
      </w:tblGrid>
      <w:tr w:rsidR="00140A47" w:rsidRPr="00913A62" w14:paraId="69A92460" w14:textId="77777777" w:rsidTr="000020C5">
        <w:trPr>
          <w:tblHeader/>
        </w:trPr>
        <w:tc>
          <w:tcPr>
            <w:tcW w:w="1928" w:type="dxa"/>
            <w:gridSpan w:val="2"/>
            <w:tcBorders>
              <w:top w:val="single" w:sz="4" w:space="0" w:color="auto"/>
              <w:bottom w:val="nil"/>
            </w:tcBorders>
            <w:shd w:val="clear" w:color="auto" w:fill="auto"/>
          </w:tcPr>
          <w:p w14:paraId="7683EDF2" w14:textId="77777777" w:rsidR="00140A47" w:rsidRPr="00913A62" w:rsidRDefault="00E174B7" w:rsidP="00156E84">
            <w:pPr>
              <w:pStyle w:val="TableCell3-2Center115pt"/>
            </w:pPr>
            <w:r>
              <w:t>[</w:t>
            </w:r>
            <w:r w:rsidR="00ED51A9" w:rsidRPr="00ED51A9">
              <w:rPr>
                <w:rStyle w:val="ChCharisSIL"/>
              </w:rPr>
              <w:t>ɐ</w:t>
            </w:r>
            <w:r w:rsidR="00140A47" w:rsidRPr="00913A62">
              <w:rPr>
                <w:rStyle w:val="ChCharisSIL"/>
              </w:rPr>
              <w:t>j</w:t>
            </w:r>
            <w:r>
              <w:t>]</w:t>
            </w:r>
          </w:p>
        </w:tc>
        <w:tc>
          <w:tcPr>
            <w:tcW w:w="1928" w:type="dxa"/>
            <w:gridSpan w:val="2"/>
            <w:tcBorders>
              <w:top w:val="single" w:sz="4" w:space="0" w:color="auto"/>
              <w:bottom w:val="nil"/>
            </w:tcBorders>
            <w:shd w:val="clear" w:color="auto" w:fill="auto"/>
          </w:tcPr>
          <w:p w14:paraId="3E4C528D" w14:textId="77777777" w:rsidR="00140A47" w:rsidRPr="00913A62" w:rsidRDefault="00E174B7" w:rsidP="00156E84">
            <w:pPr>
              <w:pStyle w:val="TableCell3-2Center115pt"/>
            </w:pPr>
            <w:r>
              <w:t>[</w:t>
            </w:r>
            <w:r w:rsidR="00140A47" w:rsidRPr="00913A62">
              <w:rPr>
                <w:rStyle w:val="ChCharisSIL"/>
              </w:rPr>
              <w:t>ɛ</w:t>
            </w:r>
            <w:r>
              <w:t>]</w:t>
            </w:r>
          </w:p>
        </w:tc>
        <w:tc>
          <w:tcPr>
            <w:tcW w:w="1134" w:type="dxa"/>
            <w:tcBorders>
              <w:top w:val="single" w:sz="4" w:space="0" w:color="auto"/>
              <w:bottom w:val="nil"/>
            </w:tcBorders>
            <w:shd w:val="clear" w:color="auto" w:fill="auto"/>
          </w:tcPr>
          <w:p w14:paraId="1107CBF5" w14:textId="77777777" w:rsidR="00140A47" w:rsidRPr="00913A62" w:rsidRDefault="00140A47" w:rsidP="00156E84">
            <w:pPr>
              <w:pStyle w:val="TableCell3-2Center115pt"/>
            </w:pPr>
            <w:r w:rsidRPr="00913A62">
              <w:t>Orthogr.</w:t>
            </w:r>
          </w:p>
        </w:tc>
        <w:tc>
          <w:tcPr>
            <w:tcW w:w="1134" w:type="dxa"/>
            <w:tcBorders>
              <w:top w:val="single" w:sz="4" w:space="0" w:color="auto"/>
              <w:bottom w:val="nil"/>
            </w:tcBorders>
            <w:shd w:val="clear" w:color="auto" w:fill="auto"/>
          </w:tcPr>
          <w:p w14:paraId="73283C95" w14:textId="77777777" w:rsidR="00140A47" w:rsidRPr="00913A62" w:rsidRDefault="00140A47" w:rsidP="00156E84">
            <w:pPr>
              <w:pStyle w:val="TableCell3-2Center115pt"/>
            </w:pPr>
            <w:r w:rsidRPr="00913A62">
              <w:t>Gloss</w:t>
            </w:r>
          </w:p>
        </w:tc>
      </w:tr>
      <w:tr w:rsidR="00AC23C4" w:rsidRPr="00913A62" w14:paraId="4DAD4961" w14:textId="77777777" w:rsidTr="000020C5">
        <w:trPr>
          <w:tblHeader/>
        </w:trPr>
        <w:tc>
          <w:tcPr>
            <w:tcW w:w="1247" w:type="dxa"/>
            <w:tcBorders>
              <w:bottom w:val="single" w:sz="4" w:space="0" w:color="auto"/>
            </w:tcBorders>
            <w:shd w:val="clear" w:color="auto" w:fill="auto"/>
          </w:tcPr>
          <w:p w14:paraId="18E567A5" w14:textId="77777777" w:rsidR="00140A47" w:rsidRPr="00913A62" w:rsidRDefault="00140A47" w:rsidP="00140A47">
            <w:pPr>
              <w:pStyle w:val="TableCell0-3Center"/>
            </w:pPr>
            <w:r w:rsidRPr="00913A62">
              <w:t>Item</w:t>
            </w:r>
          </w:p>
        </w:tc>
        <w:tc>
          <w:tcPr>
            <w:tcW w:w="681" w:type="dxa"/>
            <w:tcBorders>
              <w:bottom w:val="single" w:sz="4" w:space="0" w:color="auto"/>
            </w:tcBorders>
            <w:shd w:val="clear" w:color="auto" w:fill="auto"/>
          </w:tcPr>
          <w:p w14:paraId="33C5E694" w14:textId="77777777" w:rsidR="00140A47" w:rsidRPr="00913A62" w:rsidRDefault="00140A47" w:rsidP="00140A47">
            <w:pPr>
              <w:pStyle w:val="TableCell0-3Center"/>
            </w:pPr>
            <w:r w:rsidRPr="00913A62">
              <w:t>Freq.</w:t>
            </w:r>
          </w:p>
        </w:tc>
        <w:tc>
          <w:tcPr>
            <w:tcW w:w="1247" w:type="dxa"/>
            <w:tcBorders>
              <w:bottom w:val="single" w:sz="4" w:space="0" w:color="auto"/>
            </w:tcBorders>
            <w:shd w:val="clear" w:color="auto" w:fill="auto"/>
          </w:tcPr>
          <w:p w14:paraId="4A2B9A1A" w14:textId="77777777" w:rsidR="00140A47" w:rsidRPr="00913A62" w:rsidRDefault="00140A47" w:rsidP="00140A47">
            <w:pPr>
              <w:pStyle w:val="TableCell0-3Center"/>
            </w:pPr>
            <w:r w:rsidRPr="00913A62">
              <w:t>Item</w:t>
            </w:r>
          </w:p>
        </w:tc>
        <w:tc>
          <w:tcPr>
            <w:tcW w:w="681" w:type="dxa"/>
            <w:tcBorders>
              <w:bottom w:val="single" w:sz="4" w:space="0" w:color="auto"/>
            </w:tcBorders>
            <w:shd w:val="clear" w:color="auto" w:fill="auto"/>
          </w:tcPr>
          <w:p w14:paraId="05C3A53A" w14:textId="77777777" w:rsidR="00140A47" w:rsidRPr="00913A62" w:rsidRDefault="00140A47" w:rsidP="00140A47">
            <w:pPr>
              <w:pStyle w:val="TableCell0-3Center"/>
            </w:pPr>
            <w:r w:rsidRPr="00913A62">
              <w:t>Freq.</w:t>
            </w:r>
          </w:p>
        </w:tc>
        <w:tc>
          <w:tcPr>
            <w:tcW w:w="1134" w:type="dxa"/>
            <w:tcBorders>
              <w:bottom w:val="single" w:sz="4" w:space="0" w:color="auto"/>
            </w:tcBorders>
            <w:shd w:val="clear" w:color="auto" w:fill="auto"/>
          </w:tcPr>
          <w:p w14:paraId="3DA64403" w14:textId="77777777" w:rsidR="00140A47" w:rsidRPr="00913A62" w:rsidRDefault="00140A47" w:rsidP="00140A47">
            <w:pPr>
              <w:pStyle w:val="TableCell0-3Center"/>
            </w:pPr>
          </w:p>
        </w:tc>
        <w:tc>
          <w:tcPr>
            <w:tcW w:w="1134" w:type="dxa"/>
            <w:tcBorders>
              <w:bottom w:val="single" w:sz="4" w:space="0" w:color="auto"/>
            </w:tcBorders>
            <w:shd w:val="clear" w:color="auto" w:fill="auto"/>
          </w:tcPr>
          <w:p w14:paraId="2E8C0BCB" w14:textId="77777777" w:rsidR="00140A47" w:rsidRPr="00913A62" w:rsidRDefault="00140A47" w:rsidP="00140A47">
            <w:pPr>
              <w:pStyle w:val="TableCell0-3Center"/>
            </w:pPr>
          </w:p>
        </w:tc>
      </w:tr>
      <w:tr w:rsidR="00AC23C4" w:rsidRPr="00913A62" w14:paraId="463C52CA" w14:textId="77777777" w:rsidTr="000020C5">
        <w:tc>
          <w:tcPr>
            <w:tcW w:w="1247" w:type="dxa"/>
            <w:tcBorders>
              <w:top w:val="single" w:sz="4" w:space="0" w:color="auto"/>
            </w:tcBorders>
            <w:shd w:val="clear" w:color="auto" w:fill="auto"/>
          </w:tcPr>
          <w:p w14:paraId="0BE4F7E4" w14:textId="77777777" w:rsidR="00140A47" w:rsidRPr="00913A62" w:rsidRDefault="00B123B7" w:rsidP="00156E84">
            <w:pPr>
              <w:pStyle w:val="TableCell2-2115pt"/>
            </w:pPr>
            <w:r>
              <w:t>[</w:t>
            </w:r>
            <w:r w:rsidR="00140A47" w:rsidRPr="00913A62">
              <w:rPr>
                <w:rStyle w:val="ChCharisSIL"/>
              </w:rPr>
              <w:t>ˈtʃa.p</w:t>
            </w:r>
            <w:r w:rsidR="00DF20D3" w:rsidRPr="0050107E">
              <w:rPr>
                <w:rStyle w:val="ChCharisSILBlueBold"/>
              </w:rPr>
              <w:t>ɐ</w:t>
            </w:r>
            <w:r w:rsidR="00140A47" w:rsidRPr="00913A62">
              <w:rPr>
                <w:rStyle w:val="ChCharisSILBlueBold"/>
              </w:rPr>
              <w:t>j</w:t>
            </w:r>
            <w:r>
              <w:t>]</w:t>
            </w:r>
          </w:p>
        </w:tc>
        <w:tc>
          <w:tcPr>
            <w:tcW w:w="681" w:type="dxa"/>
            <w:tcBorders>
              <w:top w:val="single" w:sz="4" w:space="0" w:color="auto"/>
            </w:tcBorders>
            <w:shd w:val="clear" w:color="auto" w:fill="auto"/>
          </w:tcPr>
          <w:p w14:paraId="6A069DA6" w14:textId="77777777" w:rsidR="00140A47" w:rsidRPr="00913A62" w:rsidRDefault="00140A47" w:rsidP="00AC23C4">
            <w:pPr>
              <w:pStyle w:val="TableCell2-2115pt"/>
              <w:ind w:right="113"/>
              <w:jc w:val="right"/>
            </w:pPr>
            <w:r w:rsidRPr="00913A62">
              <w:t>1</w:t>
            </w:r>
          </w:p>
        </w:tc>
        <w:tc>
          <w:tcPr>
            <w:tcW w:w="1247" w:type="dxa"/>
            <w:tcBorders>
              <w:top w:val="single" w:sz="4" w:space="0" w:color="auto"/>
            </w:tcBorders>
            <w:shd w:val="clear" w:color="auto" w:fill="auto"/>
          </w:tcPr>
          <w:p w14:paraId="1ADACF82" w14:textId="77777777" w:rsidR="00140A47" w:rsidRPr="00913A62" w:rsidRDefault="00B123B7" w:rsidP="00156E84">
            <w:pPr>
              <w:pStyle w:val="TableCell2-2115pt"/>
            </w:pPr>
            <w:r>
              <w:t>[</w:t>
            </w:r>
            <w:r w:rsidR="00140A47" w:rsidRPr="00913A62">
              <w:rPr>
                <w:rStyle w:val="ChCharisSIL"/>
              </w:rPr>
              <w:t>ˈtʃa.p</w:t>
            </w:r>
            <w:r w:rsidR="00140A47" w:rsidRPr="00913A62">
              <w:rPr>
                <w:rStyle w:val="ChCharisSILBlueBold"/>
              </w:rPr>
              <w:t>ɛ</w:t>
            </w:r>
            <w:r>
              <w:t>]</w:t>
            </w:r>
          </w:p>
        </w:tc>
        <w:tc>
          <w:tcPr>
            <w:tcW w:w="681" w:type="dxa"/>
            <w:tcBorders>
              <w:top w:val="single" w:sz="4" w:space="0" w:color="auto"/>
            </w:tcBorders>
            <w:shd w:val="clear" w:color="auto" w:fill="auto"/>
          </w:tcPr>
          <w:p w14:paraId="57577EC6" w14:textId="77777777" w:rsidR="00140A47" w:rsidRPr="00913A62" w:rsidRDefault="00140A47" w:rsidP="00AC23C4">
            <w:pPr>
              <w:pStyle w:val="TableCell2-2115pt"/>
              <w:ind w:right="113"/>
              <w:jc w:val="right"/>
            </w:pPr>
            <w:r w:rsidRPr="00913A62">
              <w:t>23</w:t>
            </w:r>
          </w:p>
        </w:tc>
        <w:tc>
          <w:tcPr>
            <w:tcW w:w="1134" w:type="dxa"/>
            <w:tcBorders>
              <w:top w:val="single" w:sz="4" w:space="0" w:color="auto"/>
            </w:tcBorders>
            <w:shd w:val="clear" w:color="auto" w:fill="auto"/>
          </w:tcPr>
          <w:p w14:paraId="52A755E2" w14:textId="77777777" w:rsidR="00140A47" w:rsidRPr="00913A62" w:rsidRDefault="00140A47" w:rsidP="00156E84">
            <w:pPr>
              <w:pStyle w:val="TableCell2-2115pt"/>
              <w:rPr>
                <w:rStyle w:val="ChItalBold"/>
              </w:rPr>
            </w:pPr>
            <w:r w:rsidRPr="00913A62">
              <w:rPr>
                <w:rStyle w:val="ChItalBold"/>
              </w:rPr>
              <w:t>cape</w:t>
            </w:r>
          </w:p>
        </w:tc>
        <w:tc>
          <w:tcPr>
            <w:tcW w:w="1134" w:type="dxa"/>
            <w:tcBorders>
              <w:top w:val="single" w:sz="4" w:space="0" w:color="auto"/>
            </w:tcBorders>
            <w:shd w:val="clear" w:color="auto" w:fill="auto"/>
          </w:tcPr>
          <w:p w14:paraId="7896A4C7" w14:textId="535D139C" w:rsidR="00140A47" w:rsidRPr="00913A62" w:rsidRDefault="00B7093A" w:rsidP="00156E84">
            <w:pPr>
              <w:pStyle w:val="TableCell2-2115pt"/>
            </w:pPr>
            <w:r>
              <w:t>‘</w:t>
            </w:r>
            <w:r w:rsidR="00140A47" w:rsidRPr="00913A62">
              <w:t>be tired</w:t>
            </w:r>
            <w:r>
              <w:t>’</w:t>
            </w:r>
          </w:p>
        </w:tc>
      </w:tr>
      <w:tr w:rsidR="00AC23C4" w:rsidRPr="00913A62" w14:paraId="39EDFFEB" w14:textId="77777777" w:rsidTr="000020C5">
        <w:tc>
          <w:tcPr>
            <w:tcW w:w="1247" w:type="dxa"/>
            <w:shd w:val="clear" w:color="auto" w:fill="auto"/>
          </w:tcPr>
          <w:p w14:paraId="1340E9D3" w14:textId="77777777" w:rsidR="00140A47" w:rsidRPr="00913A62" w:rsidRDefault="00140A47" w:rsidP="00DF65C1">
            <w:pPr>
              <w:pStyle w:val="TableCell0-2Center115pt"/>
            </w:pPr>
            <w:r w:rsidRPr="00913A62">
              <w:t>---</w:t>
            </w:r>
            <w:r w:rsidRPr="00913A62">
              <w:rPr>
                <w:rStyle w:val="FootnoteReference"/>
              </w:rPr>
              <w:footnoteReference w:id="78"/>
            </w:r>
          </w:p>
        </w:tc>
        <w:tc>
          <w:tcPr>
            <w:tcW w:w="681" w:type="dxa"/>
            <w:shd w:val="clear" w:color="auto" w:fill="auto"/>
          </w:tcPr>
          <w:p w14:paraId="3C570058" w14:textId="77777777" w:rsidR="00140A47" w:rsidRPr="00913A62" w:rsidRDefault="00140A47" w:rsidP="00AC23C4">
            <w:pPr>
              <w:pStyle w:val="TableCell0-2115pt"/>
              <w:ind w:right="113"/>
              <w:jc w:val="right"/>
            </w:pPr>
            <w:r w:rsidRPr="00913A62">
              <w:t>---</w:t>
            </w:r>
          </w:p>
        </w:tc>
        <w:tc>
          <w:tcPr>
            <w:tcW w:w="1247" w:type="dxa"/>
            <w:shd w:val="clear" w:color="auto" w:fill="auto"/>
          </w:tcPr>
          <w:p w14:paraId="70B50EC0" w14:textId="77777777" w:rsidR="00140A47" w:rsidRPr="00913A62" w:rsidRDefault="00B123B7" w:rsidP="00156E84">
            <w:pPr>
              <w:pStyle w:val="TableCell0-2115pt"/>
            </w:pPr>
            <w:r>
              <w:t>[</w:t>
            </w:r>
            <w:r w:rsidR="00140A47" w:rsidRPr="00913A62">
              <w:rPr>
                <w:rStyle w:val="ChCharisSIL"/>
              </w:rPr>
              <w:t>ˈpa.k</w:t>
            </w:r>
            <w:r w:rsidR="00140A47" w:rsidRPr="00913A62">
              <w:rPr>
                <w:rStyle w:val="ChCharisSILBlueBold"/>
              </w:rPr>
              <w:t>ɛ</w:t>
            </w:r>
            <w:r>
              <w:t>]</w:t>
            </w:r>
          </w:p>
        </w:tc>
        <w:tc>
          <w:tcPr>
            <w:tcW w:w="681" w:type="dxa"/>
            <w:shd w:val="clear" w:color="auto" w:fill="auto"/>
          </w:tcPr>
          <w:p w14:paraId="6D03D355" w14:textId="77777777" w:rsidR="00140A47" w:rsidRPr="00913A62" w:rsidRDefault="00140A47" w:rsidP="00AC23C4">
            <w:pPr>
              <w:pStyle w:val="TableCell0-2115pt"/>
              <w:ind w:right="113"/>
              <w:jc w:val="right"/>
            </w:pPr>
            <w:r w:rsidRPr="00913A62">
              <w:t>213</w:t>
            </w:r>
          </w:p>
        </w:tc>
        <w:tc>
          <w:tcPr>
            <w:tcW w:w="1134" w:type="dxa"/>
            <w:shd w:val="clear" w:color="auto" w:fill="auto"/>
          </w:tcPr>
          <w:p w14:paraId="46CF602F" w14:textId="77777777" w:rsidR="00140A47" w:rsidRPr="00913A62" w:rsidRDefault="00140A47" w:rsidP="00156E84">
            <w:pPr>
              <w:pStyle w:val="TableCell0-2115pt"/>
              <w:rPr>
                <w:rStyle w:val="ChItalBold"/>
              </w:rPr>
            </w:pPr>
            <w:r w:rsidRPr="00913A62">
              <w:rPr>
                <w:rStyle w:val="ChItalBold"/>
              </w:rPr>
              <w:t>pake</w:t>
            </w:r>
          </w:p>
        </w:tc>
        <w:tc>
          <w:tcPr>
            <w:tcW w:w="1134" w:type="dxa"/>
            <w:shd w:val="clear" w:color="auto" w:fill="auto"/>
          </w:tcPr>
          <w:p w14:paraId="1CA9D21A" w14:textId="3C102F16" w:rsidR="00140A47" w:rsidRPr="00913A62" w:rsidRDefault="00B7093A" w:rsidP="00156E84">
            <w:pPr>
              <w:pStyle w:val="TableCell0-2115pt"/>
            </w:pPr>
            <w:r>
              <w:t>‘</w:t>
            </w:r>
            <w:r w:rsidR="00140A47" w:rsidRPr="00913A62">
              <w:t>use</w:t>
            </w:r>
            <w:r>
              <w:t>’</w:t>
            </w:r>
          </w:p>
        </w:tc>
      </w:tr>
      <w:tr w:rsidR="00AC23C4" w:rsidRPr="00913A62" w14:paraId="3E2D0802" w14:textId="77777777" w:rsidTr="000020C5">
        <w:tc>
          <w:tcPr>
            <w:tcW w:w="1247" w:type="dxa"/>
            <w:shd w:val="clear" w:color="auto" w:fill="auto"/>
          </w:tcPr>
          <w:p w14:paraId="7A7FB75B" w14:textId="77777777" w:rsidR="00140A47" w:rsidRPr="00913A62" w:rsidRDefault="00B123B7" w:rsidP="00156E84">
            <w:pPr>
              <w:pStyle w:val="TableCell0-2115pt"/>
            </w:pPr>
            <w:r>
              <w:t>[</w:t>
            </w:r>
            <w:r w:rsidR="00140A47" w:rsidRPr="00913A62">
              <w:rPr>
                <w:rStyle w:val="ChCharisSIL"/>
              </w:rPr>
              <w:t>ˈs</w:t>
            </w:r>
            <w:r w:rsidR="0039293B" w:rsidRPr="0039293B">
              <w:rPr>
                <w:rStyle w:val="ChCharisSIL"/>
              </w:rPr>
              <w:t>ɐ</w:t>
            </w:r>
            <w:r w:rsidR="00140A47" w:rsidRPr="00913A62">
              <w:rPr>
                <w:rStyle w:val="ChCharisSIL"/>
              </w:rPr>
              <w:t>n.t</w:t>
            </w:r>
            <w:r w:rsidR="00DF20D3" w:rsidRPr="0050107E">
              <w:rPr>
                <w:rStyle w:val="ChCharisSILBlueBold"/>
              </w:rPr>
              <w:t>ɐ</w:t>
            </w:r>
            <w:r w:rsidR="00140A47" w:rsidRPr="00913A62">
              <w:rPr>
                <w:rStyle w:val="ChCharisSILBlueBold"/>
              </w:rPr>
              <w:t>j</w:t>
            </w:r>
            <w:r>
              <w:t>]</w:t>
            </w:r>
          </w:p>
        </w:tc>
        <w:tc>
          <w:tcPr>
            <w:tcW w:w="681" w:type="dxa"/>
            <w:shd w:val="clear" w:color="auto" w:fill="auto"/>
          </w:tcPr>
          <w:p w14:paraId="10AA07DC" w14:textId="77777777" w:rsidR="00140A47" w:rsidRPr="00913A62" w:rsidRDefault="00140A47" w:rsidP="00AC23C4">
            <w:pPr>
              <w:pStyle w:val="TableCell0-2115pt"/>
              <w:ind w:right="113"/>
              <w:jc w:val="right"/>
            </w:pPr>
            <w:r w:rsidRPr="00913A62">
              <w:t>1</w:t>
            </w:r>
          </w:p>
        </w:tc>
        <w:tc>
          <w:tcPr>
            <w:tcW w:w="1247" w:type="dxa"/>
            <w:shd w:val="clear" w:color="auto" w:fill="auto"/>
          </w:tcPr>
          <w:p w14:paraId="65FC48AE" w14:textId="77777777" w:rsidR="00140A47" w:rsidRPr="00913A62" w:rsidRDefault="00B123B7" w:rsidP="00156E84">
            <w:pPr>
              <w:pStyle w:val="TableCell0-2115pt"/>
            </w:pPr>
            <w:r>
              <w:t>[</w:t>
            </w:r>
            <w:r w:rsidR="00140A47" w:rsidRPr="00913A62">
              <w:rPr>
                <w:rStyle w:val="ChCharisSIL"/>
              </w:rPr>
              <w:t>ˈs</w:t>
            </w:r>
            <w:r w:rsidR="0039293B" w:rsidRPr="0039293B">
              <w:rPr>
                <w:rStyle w:val="ChCharisSIL"/>
              </w:rPr>
              <w:t>ɐ</w:t>
            </w:r>
            <w:r w:rsidR="00140A47" w:rsidRPr="00913A62">
              <w:rPr>
                <w:rStyle w:val="ChCharisSIL"/>
              </w:rPr>
              <w:t>n.t</w:t>
            </w:r>
            <w:r w:rsidR="00140A47" w:rsidRPr="00913A62">
              <w:rPr>
                <w:rStyle w:val="ChCharisSILBlueBold"/>
              </w:rPr>
              <w:t>ɛ</w:t>
            </w:r>
            <w:r>
              <w:t>]</w:t>
            </w:r>
          </w:p>
        </w:tc>
        <w:tc>
          <w:tcPr>
            <w:tcW w:w="681" w:type="dxa"/>
            <w:shd w:val="clear" w:color="auto" w:fill="auto"/>
          </w:tcPr>
          <w:p w14:paraId="1A7D192C" w14:textId="77777777" w:rsidR="00140A47" w:rsidRPr="00913A62" w:rsidRDefault="00140A47" w:rsidP="00AC23C4">
            <w:pPr>
              <w:pStyle w:val="TableCell0-2115pt"/>
              <w:ind w:right="113"/>
              <w:jc w:val="right"/>
            </w:pPr>
            <w:r w:rsidRPr="00913A62">
              <w:t>7</w:t>
            </w:r>
          </w:p>
        </w:tc>
        <w:tc>
          <w:tcPr>
            <w:tcW w:w="1134" w:type="dxa"/>
            <w:shd w:val="clear" w:color="auto" w:fill="auto"/>
          </w:tcPr>
          <w:p w14:paraId="4C3B7E48" w14:textId="77777777" w:rsidR="00140A47" w:rsidRPr="00913A62" w:rsidRDefault="00140A47" w:rsidP="00156E84">
            <w:pPr>
              <w:pStyle w:val="TableCell0-2115pt"/>
              <w:rPr>
                <w:rStyle w:val="ChItalBold"/>
              </w:rPr>
            </w:pPr>
            <w:r w:rsidRPr="00913A62">
              <w:rPr>
                <w:rStyle w:val="ChItalBold"/>
              </w:rPr>
              <w:t>sante</w:t>
            </w:r>
          </w:p>
        </w:tc>
        <w:tc>
          <w:tcPr>
            <w:tcW w:w="1134" w:type="dxa"/>
            <w:shd w:val="clear" w:color="auto" w:fill="auto"/>
          </w:tcPr>
          <w:p w14:paraId="21686D12" w14:textId="488BA364" w:rsidR="00140A47" w:rsidRPr="00913A62" w:rsidRDefault="00B7093A" w:rsidP="00156E84">
            <w:pPr>
              <w:pStyle w:val="TableCell0-2115pt"/>
            </w:pPr>
            <w:r>
              <w:t>‘</w:t>
            </w:r>
            <w:r w:rsidR="00140A47" w:rsidRPr="00913A62">
              <w:t>relax</w:t>
            </w:r>
            <w:r>
              <w:t>’</w:t>
            </w:r>
          </w:p>
        </w:tc>
      </w:tr>
      <w:tr w:rsidR="00AC23C4" w:rsidRPr="00913A62" w14:paraId="2BAC6382" w14:textId="77777777" w:rsidTr="000020C5">
        <w:tc>
          <w:tcPr>
            <w:tcW w:w="1247" w:type="dxa"/>
            <w:shd w:val="clear" w:color="auto" w:fill="auto"/>
          </w:tcPr>
          <w:p w14:paraId="6098FE9B" w14:textId="77777777" w:rsidR="00140A47" w:rsidRPr="00913A62" w:rsidRDefault="00B123B7" w:rsidP="00156E84">
            <w:pPr>
              <w:pStyle w:val="TableCell2-2115pt"/>
            </w:pPr>
            <w:r>
              <w:t>[</w:t>
            </w:r>
            <w:r w:rsidR="00140A47" w:rsidRPr="00913A62">
              <w:rPr>
                <w:rStyle w:val="ChCharisSIL"/>
              </w:rPr>
              <w:t>ˈda.m</w:t>
            </w:r>
            <w:r w:rsidR="00DF20D3" w:rsidRPr="0050107E">
              <w:rPr>
                <w:rStyle w:val="ChCharisSILBlueBold"/>
              </w:rPr>
              <w:t>ɐ</w:t>
            </w:r>
            <w:r w:rsidR="00140A47" w:rsidRPr="00913A62">
              <w:rPr>
                <w:rStyle w:val="ChCharisSILBlueBold"/>
              </w:rPr>
              <w:t>j</w:t>
            </w:r>
            <w:r>
              <w:t>]</w:t>
            </w:r>
          </w:p>
        </w:tc>
        <w:tc>
          <w:tcPr>
            <w:tcW w:w="681" w:type="dxa"/>
            <w:shd w:val="clear" w:color="auto" w:fill="auto"/>
          </w:tcPr>
          <w:p w14:paraId="686C5DE4" w14:textId="77777777" w:rsidR="00140A47" w:rsidRPr="00913A62" w:rsidRDefault="00140A47" w:rsidP="00AC23C4">
            <w:pPr>
              <w:pStyle w:val="TableCell2-2115pt"/>
              <w:ind w:right="113"/>
              <w:jc w:val="right"/>
            </w:pPr>
            <w:r w:rsidRPr="00913A62">
              <w:t>9</w:t>
            </w:r>
          </w:p>
        </w:tc>
        <w:tc>
          <w:tcPr>
            <w:tcW w:w="1247" w:type="dxa"/>
            <w:shd w:val="clear" w:color="auto" w:fill="auto"/>
          </w:tcPr>
          <w:p w14:paraId="205AEF03" w14:textId="77777777" w:rsidR="00140A47" w:rsidRPr="00913A62" w:rsidRDefault="00140A47" w:rsidP="00DF65C1">
            <w:pPr>
              <w:pStyle w:val="TableCell2-2Center115pt"/>
            </w:pPr>
            <w:r w:rsidRPr="00913A62">
              <w:t>---</w:t>
            </w:r>
          </w:p>
        </w:tc>
        <w:tc>
          <w:tcPr>
            <w:tcW w:w="681" w:type="dxa"/>
            <w:shd w:val="clear" w:color="auto" w:fill="auto"/>
          </w:tcPr>
          <w:p w14:paraId="5B90113E" w14:textId="77777777" w:rsidR="00140A47" w:rsidRPr="00913A62" w:rsidRDefault="00140A47" w:rsidP="00AC23C4">
            <w:pPr>
              <w:pStyle w:val="TableCell2-2115pt"/>
              <w:ind w:right="113"/>
              <w:jc w:val="right"/>
            </w:pPr>
            <w:r w:rsidRPr="00913A62">
              <w:t>---</w:t>
            </w:r>
          </w:p>
        </w:tc>
        <w:tc>
          <w:tcPr>
            <w:tcW w:w="1134" w:type="dxa"/>
            <w:shd w:val="clear" w:color="auto" w:fill="auto"/>
          </w:tcPr>
          <w:p w14:paraId="40F2587B" w14:textId="77777777" w:rsidR="00140A47" w:rsidRPr="00913A62" w:rsidRDefault="00140A47" w:rsidP="00156E84">
            <w:pPr>
              <w:pStyle w:val="TableCell2-2115pt"/>
              <w:rPr>
                <w:rStyle w:val="ChItalBold"/>
              </w:rPr>
            </w:pPr>
            <w:r w:rsidRPr="00913A62">
              <w:rPr>
                <w:rStyle w:val="ChItalBold"/>
              </w:rPr>
              <w:t>damay</w:t>
            </w:r>
          </w:p>
        </w:tc>
        <w:tc>
          <w:tcPr>
            <w:tcW w:w="1134" w:type="dxa"/>
            <w:shd w:val="clear" w:color="auto" w:fill="auto"/>
          </w:tcPr>
          <w:p w14:paraId="2C39422C" w14:textId="7AA83FBF" w:rsidR="00140A47" w:rsidRPr="00913A62" w:rsidRDefault="00B7093A" w:rsidP="00156E84">
            <w:pPr>
              <w:pStyle w:val="TableCell2-2115pt"/>
            </w:pPr>
            <w:r>
              <w:t>‘</w:t>
            </w:r>
            <w:r w:rsidR="00140A47" w:rsidRPr="00913A62">
              <w:t>peace</w:t>
            </w:r>
            <w:r>
              <w:t>’</w:t>
            </w:r>
          </w:p>
        </w:tc>
      </w:tr>
      <w:tr w:rsidR="00AC23C4" w:rsidRPr="00913A62" w14:paraId="4D12081F" w14:textId="77777777" w:rsidTr="000020C5">
        <w:tc>
          <w:tcPr>
            <w:tcW w:w="1247" w:type="dxa"/>
            <w:shd w:val="clear" w:color="auto" w:fill="auto"/>
          </w:tcPr>
          <w:p w14:paraId="0F723DAF" w14:textId="77777777" w:rsidR="00140A47" w:rsidRPr="00913A62" w:rsidRDefault="00B123B7" w:rsidP="00156E84">
            <w:pPr>
              <w:pStyle w:val="TableCell0-2115pt"/>
            </w:pPr>
            <w:r>
              <w:t>[</w:t>
            </w:r>
            <w:r w:rsidR="00140A47" w:rsidRPr="00913A62">
              <w:rPr>
                <w:rStyle w:val="ChCharisSIL"/>
              </w:rPr>
              <w:t>pɛ.ˈga.w</w:t>
            </w:r>
            <w:r w:rsidR="00DF20D3" w:rsidRPr="0050107E">
              <w:rPr>
                <w:rStyle w:val="ChCharisSILBlueBold"/>
              </w:rPr>
              <w:t>ɐ</w:t>
            </w:r>
            <w:r w:rsidR="00140A47" w:rsidRPr="00913A62">
              <w:rPr>
                <w:rStyle w:val="ChCharisSILBlueBold"/>
              </w:rPr>
              <w:t>j</w:t>
            </w:r>
            <w:r>
              <w:t>]</w:t>
            </w:r>
          </w:p>
        </w:tc>
        <w:tc>
          <w:tcPr>
            <w:tcW w:w="681" w:type="dxa"/>
            <w:shd w:val="clear" w:color="auto" w:fill="auto"/>
          </w:tcPr>
          <w:p w14:paraId="2CB512AE" w14:textId="77777777" w:rsidR="00140A47" w:rsidRPr="001D325E" w:rsidRDefault="00140A47" w:rsidP="00AC23C4">
            <w:pPr>
              <w:pStyle w:val="TableCell0-2115pt"/>
              <w:ind w:right="113"/>
              <w:jc w:val="right"/>
            </w:pPr>
            <w:r w:rsidRPr="001D325E">
              <w:t>110</w:t>
            </w:r>
          </w:p>
        </w:tc>
        <w:tc>
          <w:tcPr>
            <w:tcW w:w="1247" w:type="dxa"/>
            <w:shd w:val="clear" w:color="auto" w:fill="auto"/>
          </w:tcPr>
          <w:p w14:paraId="399A6837" w14:textId="77777777" w:rsidR="00140A47" w:rsidRPr="00913A62" w:rsidRDefault="00B123B7" w:rsidP="00156E84">
            <w:pPr>
              <w:pStyle w:val="TableCell0-2115pt"/>
            </w:pPr>
            <w:r>
              <w:t>[</w:t>
            </w:r>
            <w:r w:rsidR="00140A47" w:rsidRPr="00913A62">
              <w:rPr>
                <w:rStyle w:val="ChCharisSIL"/>
              </w:rPr>
              <w:t>pɛ.ˈga.w</w:t>
            </w:r>
            <w:r w:rsidR="00140A47" w:rsidRPr="00913A62">
              <w:rPr>
                <w:rStyle w:val="ChCharisSILBlueBold"/>
              </w:rPr>
              <w:t>ɛ</w:t>
            </w:r>
            <w:r>
              <w:t>]</w:t>
            </w:r>
          </w:p>
        </w:tc>
        <w:tc>
          <w:tcPr>
            <w:tcW w:w="681" w:type="dxa"/>
            <w:shd w:val="clear" w:color="auto" w:fill="auto"/>
          </w:tcPr>
          <w:p w14:paraId="739CD900" w14:textId="77777777" w:rsidR="00140A47" w:rsidRPr="00913A62" w:rsidRDefault="00140A47" w:rsidP="00AC23C4">
            <w:pPr>
              <w:pStyle w:val="TableCell0-2115pt"/>
              <w:ind w:right="113"/>
              <w:jc w:val="right"/>
            </w:pPr>
            <w:r w:rsidRPr="00913A62">
              <w:t>3</w:t>
            </w:r>
          </w:p>
        </w:tc>
        <w:tc>
          <w:tcPr>
            <w:tcW w:w="1134" w:type="dxa"/>
            <w:shd w:val="clear" w:color="auto" w:fill="auto"/>
          </w:tcPr>
          <w:p w14:paraId="633DB8BA" w14:textId="77777777" w:rsidR="00140A47" w:rsidRPr="00913A62" w:rsidRDefault="00140A47" w:rsidP="00156E84">
            <w:pPr>
              <w:pStyle w:val="TableCell0-2115pt"/>
              <w:rPr>
                <w:rStyle w:val="ChItalBold"/>
              </w:rPr>
            </w:pPr>
            <w:r w:rsidRPr="00913A62">
              <w:rPr>
                <w:rStyle w:val="ChItalBold"/>
              </w:rPr>
              <w:t>pegaway</w:t>
            </w:r>
          </w:p>
        </w:tc>
        <w:tc>
          <w:tcPr>
            <w:tcW w:w="1134" w:type="dxa"/>
            <w:shd w:val="clear" w:color="auto" w:fill="auto"/>
          </w:tcPr>
          <w:p w14:paraId="51E4AEC8" w14:textId="1615224C" w:rsidR="00140A47" w:rsidRPr="00913A62" w:rsidRDefault="00B7093A" w:rsidP="00156E84">
            <w:pPr>
              <w:pStyle w:val="TableCell0-2115pt"/>
            </w:pPr>
            <w:r>
              <w:t>‘</w:t>
            </w:r>
            <w:r w:rsidR="00140A47" w:rsidRPr="00913A62">
              <w:t>employee</w:t>
            </w:r>
            <w:r>
              <w:t>’</w:t>
            </w:r>
          </w:p>
        </w:tc>
      </w:tr>
      <w:tr w:rsidR="00AC23C4" w:rsidRPr="00913A62" w14:paraId="5C3BB035" w14:textId="77777777" w:rsidTr="000020C5">
        <w:tc>
          <w:tcPr>
            <w:tcW w:w="1247" w:type="dxa"/>
            <w:shd w:val="clear" w:color="auto" w:fill="auto"/>
          </w:tcPr>
          <w:p w14:paraId="47CE6274" w14:textId="77777777" w:rsidR="00140A47" w:rsidRPr="00913A62" w:rsidRDefault="00B123B7" w:rsidP="00156E84">
            <w:pPr>
              <w:pStyle w:val="TableCell0-2115pt"/>
            </w:pPr>
            <w:r>
              <w:t>[</w:t>
            </w:r>
            <w:r w:rsidR="00140A47" w:rsidRPr="00913A62">
              <w:rPr>
                <w:rStyle w:val="ChCharisSIL"/>
              </w:rPr>
              <w:t>ˌsɛ.lɛ.ˈs</w:t>
            </w:r>
            <w:r w:rsidR="00DF20D3" w:rsidRPr="0050107E">
              <w:rPr>
                <w:rStyle w:val="ChCharisSILBlueBold"/>
              </w:rPr>
              <w:t>ɐ</w:t>
            </w:r>
            <w:r w:rsidR="00140A47" w:rsidRPr="00913A62">
              <w:rPr>
                <w:rStyle w:val="ChCharisSILBlueBold"/>
              </w:rPr>
              <w:t>j</w:t>
            </w:r>
            <w:r>
              <w:t>]</w:t>
            </w:r>
          </w:p>
        </w:tc>
        <w:tc>
          <w:tcPr>
            <w:tcW w:w="681" w:type="dxa"/>
            <w:shd w:val="clear" w:color="auto" w:fill="auto"/>
          </w:tcPr>
          <w:p w14:paraId="53A3EA22" w14:textId="77777777" w:rsidR="00140A47" w:rsidRPr="00913A62" w:rsidRDefault="00140A47" w:rsidP="00AC23C4">
            <w:pPr>
              <w:pStyle w:val="TableCell0-2115pt"/>
              <w:ind w:right="113"/>
              <w:jc w:val="right"/>
            </w:pPr>
            <w:r w:rsidRPr="00913A62">
              <w:t>154</w:t>
            </w:r>
          </w:p>
        </w:tc>
        <w:tc>
          <w:tcPr>
            <w:tcW w:w="1247" w:type="dxa"/>
            <w:shd w:val="clear" w:color="auto" w:fill="auto"/>
          </w:tcPr>
          <w:p w14:paraId="525A0D11" w14:textId="77777777" w:rsidR="00140A47" w:rsidRPr="00913A62" w:rsidRDefault="00140A47" w:rsidP="00156E84">
            <w:pPr>
              <w:pStyle w:val="TableCell0-2115pt"/>
            </w:pPr>
            <w:r w:rsidRPr="00913A62">
              <w:t>---</w:t>
            </w:r>
          </w:p>
        </w:tc>
        <w:tc>
          <w:tcPr>
            <w:tcW w:w="681" w:type="dxa"/>
            <w:shd w:val="clear" w:color="auto" w:fill="auto"/>
          </w:tcPr>
          <w:p w14:paraId="63B42289" w14:textId="77777777" w:rsidR="00140A47" w:rsidRPr="00913A62" w:rsidRDefault="00140A47" w:rsidP="00AC23C4">
            <w:pPr>
              <w:pStyle w:val="TableCell0-2115pt"/>
              <w:ind w:right="113"/>
              <w:jc w:val="right"/>
            </w:pPr>
            <w:r w:rsidRPr="00913A62">
              <w:t>---</w:t>
            </w:r>
          </w:p>
        </w:tc>
        <w:tc>
          <w:tcPr>
            <w:tcW w:w="1134" w:type="dxa"/>
            <w:shd w:val="clear" w:color="auto" w:fill="auto"/>
          </w:tcPr>
          <w:p w14:paraId="109DC80D" w14:textId="77777777" w:rsidR="00140A47" w:rsidRPr="00913A62" w:rsidRDefault="00140A47" w:rsidP="00156E84">
            <w:pPr>
              <w:pStyle w:val="TableCell0-2115pt"/>
              <w:rPr>
                <w:rStyle w:val="ChItalBold"/>
              </w:rPr>
            </w:pPr>
            <w:r w:rsidRPr="00913A62">
              <w:rPr>
                <w:rStyle w:val="ChItalBold"/>
              </w:rPr>
              <w:t>selesay</w:t>
            </w:r>
          </w:p>
        </w:tc>
        <w:tc>
          <w:tcPr>
            <w:tcW w:w="1134" w:type="dxa"/>
            <w:shd w:val="clear" w:color="auto" w:fill="auto"/>
          </w:tcPr>
          <w:p w14:paraId="10104BE1" w14:textId="54067E2C" w:rsidR="00140A47" w:rsidRPr="00913A62" w:rsidRDefault="00B7093A" w:rsidP="00156E84">
            <w:pPr>
              <w:pStyle w:val="TableCell0-2115pt"/>
            </w:pPr>
            <w:r>
              <w:t>‘</w:t>
            </w:r>
            <w:r w:rsidR="00140A47" w:rsidRPr="00913A62">
              <w:t>finish</w:t>
            </w:r>
            <w:r>
              <w:t>’</w:t>
            </w:r>
          </w:p>
        </w:tc>
      </w:tr>
      <w:tr w:rsidR="00AC23C4" w:rsidRPr="00913A62" w14:paraId="3A62FE23" w14:textId="77777777" w:rsidTr="000020C5">
        <w:tc>
          <w:tcPr>
            <w:tcW w:w="1247" w:type="dxa"/>
            <w:shd w:val="clear" w:color="auto" w:fill="auto"/>
          </w:tcPr>
          <w:p w14:paraId="78E3C74E" w14:textId="77777777" w:rsidR="00140A47" w:rsidRPr="00913A62" w:rsidRDefault="00B123B7" w:rsidP="00156E84">
            <w:pPr>
              <w:pStyle w:val="TableCell0-2115pt"/>
            </w:pPr>
            <w:r>
              <w:t>[</w:t>
            </w:r>
            <w:r w:rsidR="00140A47" w:rsidRPr="00913A62">
              <w:rPr>
                <w:rStyle w:val="ChCharisSIL"/>
              </w:rPr>
              <w:t>ˈsu.ŋ</w:t>
            </w:r>
            <w:r w:rsidR="00DF20D3" w:rsidRPr="0050107E">
              <w:rPr>
                <w:rStyle w:val="ChCharisSILBlueBold"/>
              </w:rPr>
              <w:t>ɐ</w:t>
            </w:r>
            <w:r w:rsidR="00140A47" w:rsidRPr="00913A62">
              <w:rPr>
                <w:rStyle w:val="ChCharisSILBlueBold"/>
              </w:rPr>
              <w:t>j</w:t>
            </w:r>
            <w:r>
              <w:t>]</w:t>
            </w:r>
          </w:p>
        </w:tc>
        <w:tc>
          <w:tcPr>
            <w:tcW w:w="681" w:type="dxa"/>
            <w:shd w:val="clear" w:color="auto" w:fill="auto"/>
          </w:tcPr>
          <w:p w14:paraId="5561E44F" w14:textId="77777777" w:rsidR="00140A47" w:rsidRPr="00913A62" w:rsidRDefault="00140A47" w:rsidP="00AC23C4">
            <w:pPr>
              <w:pStyle w:val="TableCell0-2115pt"/>
              <w:ind w:right="113"/>
              <w:jc w:val="right"/>
            </w:pPr>
            <w:r w:rsidRPr="00913A62">
              <w:t>6</w:t>
            </w:r>
          </w:p>
        </w:tc>
        <w:tc>
          <w:tcPr>
            <w:tcW w:w="1247" w:type="dxa"/>
            <w:shd w:val="clear" w:color="auto" w:fill="auto"/>
          </w:tcPr>
          <w:p w14:paraId="278096F9" w14:textId="77777777" w:rsidR="00140A47" w:rsidRPr="00913A62" w:rsidRDefault="00140A47" w:rsidP="00156E84">
            <w:pPr>
              <w:pStyle w:val="TableCell0-2115pt"/>
            </w:pPr>
            <w:r w:rsidRPr="00913A62">
              <w:t>---</w:t>
            </w:r>
          </w:p>
        </w:tc>
        <w:tc>
          <w:tcPr>
            <w:tcW w:w="681" w:type="dxa"/>
            <w:shd w:val="clear" w:color="auto" w:fill="auto"/>
          </w:tcPr>
          <w:p w14:paraId="0B2C93FE" w14:textId="77777777" w:rsidR="00140A47" w:rsidRPr="00913A62" w:rsidRDefault="00140A47" w:rsidP="00AC23C4">
            <w:pPr>
              <w:pStyle w:val="TableCell0-2115pt"/>
              <w:ind w:right="113"/>
              <w:jc w:val="right"/>
            </w:pPr>
            <w:r w:rsidRPr="00913A62">
              <w:t>---</w:t>
            </w:r>
          </w:p>
        </w:tc>
        <w:tc>
          <w:tcPr>
            <w:tcW w:w="1134" w:type="dxa"/>
            <w:shd w:val="clear" w:color="auto" w:fill="auto"/>
          </w:tcPr>
          <w:p w14:paraId="48364054" w14:textId="77777777" w:rsidR="00140A47" w:rsidRPr="00913A62" w:rsidRDefault="00140A47" w:rsidP="00156E84">
            <w:pPr>
              <w:pStyle w:val="TableCell0-2115pt"/>
              <w:rPr>
                <w:rStyle w:val="ChItalBold"/>
              </w:rPr>
            </w:pPr>
            <w:r w:rsidRPr="00913A62">
              <w:rPr>
                <w:rStyle w:val="ChItalBold"/>
              </w:rPr>
              <w:t>sungay</w:t>
            </w:r>
          </w:p>
        </w:tc>
        <w:tc>
          <w:tcPr>
            <w:tcW w:w="1134" w:type="dxa"/>
            <w:shd w:val="clear" w:color="auto" w:fill="auto"/>
          </w:tcPr>
          <w:p w14:paraId="644EB42D" w14:textId="5B9EBC90" w:rsidR="00140A47" w:rsidRPr="00913A62" w:rsidRDefault="00B7093A" w:rsidP="00156E84">
            <w:pPr>
              <w:pStyle w:val="TableCell0-2115pt"/>
            </w:pPr>
            <w:r>
              <w:t>‘</w:t>
            </w:r>
            <w:r w:rsidR="00140A47" w:rsidRPr="00913A62">
              <w:t>river</w:t>
            </w:r>
            <w:r>
              <w:t>’</w:t>
            </w:r>
          </w:p>
        </w:tc>
      </w:tr>
      <w:tr w:rsidR="00AC23C4" w:rsidRPr="00913A62" w14:paraId="123979DD" w14:textId="77777777" w:rsidTr="000020C5">
        <w:tc>
          <w:tcPr>
            <w:tcW w:w="1247" w:type="dxa"/>
            <w:shd w:val="clear" w:color="auto" w:fill="auto"/>
          </w:tcPr>
          <w:p w14:paraId="02BC4BC0" w14:textId="77777777" w:rsidR="00140A47" w:rsidRPr="00913A62" w:rsidRDefault="00B123B7" w:rsidP="00DF65C1">
            <w:pPr>
              <w:pStyle w:val="TableCell0-2115ptBreak"/>
            </w:pPr>
            <w:r>
              <w:t>[</w:t>
            </w:r>
            <w:r w:rsidR="00140A47" w:rsidRPr="00913A62">
              <w:rPr>
                <w:rStyle w:val="ChCharisSIL"/>
              </w:rPr>
              <w:t>ˈtu.p</w:t>
            </w:r>
            <w:r w:rsidR="00DF20D3" w:rsidRPr="0050107E">
              <w:rPr>
                <w:rStyle w:val="ChCharisSILBlueBold"/>
              </w:rPr>
              <w:t>ɐ</w:t>
            </w:r>
            <w:r w:rsidR="00140A47" w:rsidRPr="00913A62">
              <w:rPr>
                <w:rStyle w:val="ChCharisSILBlueBold"/>
              </w:rPr>
              <w:t>j</w:t>
            </w:r>
            <w:r>
              <w:t>]</w:t>
            </w:r>
          </w:p>
        </w:tc>
        <w:tc>
          <w:tcPr>
            <w:tcW w:w="681" w:type="dxa"/>
            <w:shd w:val="clear" w:color="auto" w:fill="auto"/>
          </w:tcPr>
          <w:p w14:paraId="0CB2BFB9" w14:textId="77777777" w:rsidR="00140A47" w:rsidRPr="00913A62" w:rsidRDefault="00140A47" w:rsidP="00DF65C1">
            <w:pPr>
              <w:pStyle w:val="TableCell0-2115ptBreak"/>
              <w:ind w:right="113"/>
              <w:jc w:val="right"/>
            </w:pPr>
            <w:r w:rsidRPr="00913A62">
              <w:t>1</w:t>
            </w:r>
          </w:p>
        </w:tc>
        <w:tc>
          <w:tcPr>
            <w:tcW w:w="1247" w:type="dxa"/>
            <w:shd w:val="clear" w:color="auto" w:fill="auto"/>
          </w:tcPr>
          <w:p w14:paraId="4071CDD0" w14:textId="77777777" w:rsidR="00140A47" w:rsidRPr="00913A62" w:rsidRDefault="00140A47" w:rsidP="00DF65C1">
            <w:pPr>
              <w:pStyle w:val="TableCell0-2Center115pt"/>
            </w:pPr>
            <w:r w:rsidRPr="00913A62">
              <w:t>---</w:t>
            </w:r>
          </w:p>
        </w:tc>
        <w:tc>
          <w:tcPr>
            <w:tcW w:w="681" w:type="dxa"/>
            <w:shd w:val="clear" w:color="auto" w:fill="auto"/>
          </w:tcPr>
          <w:p w14:paraId="68F17878" w14:textId="77777777" w:rsidR="00140A47" w:rsidRPr="00913A62" w:rsidRDefault="00140A47" w:rsidP="00DF65C1">
            <w:pPr>
              <w:pStyle w:val="TableCell0-2115ptBreak"/>
              <w:ind w:right="113"/>
              <w:jc w:val="right"/>
            </w:pPr>
            <w:r w:rsidRPr="00913A62">
              <w:t>---</w:t>
            </w:r>
          </w:p>
        </w:tc>
        <w:tc>
          <w:tcPr>
            <w:tcW w:w="1134" w:type="dxa"/>
            <w:shd w:val="clear" w:color="auto" w:fill="auto"/>
          </w:tcPr>
          <w:p w14:paraId="12A7954C" w14:textId="77777777" w:rsidR="00140A47" w:rsidRPr="00913A62" w:rsidRDefault="00140A47" w:rsidP="00DF65C1">
            <w:pPr>
              <w:pStyle w:val="TableCell0-2115ptBreak"/>
              <w:rPr>
                <w:rStyle w:val="ChItalBold"/>
              </w:rPr>
            </w:pPr>
            <w:r w:rsidRPr="00913A62">
              <w:rPr>
                <w:rStyle w:val="ChItalBold"/>
              </w:rPr>
              <w:t>tupay</w:t>
            </w:r>
          </w:p>
        </w:tc>
        <w:tc>
          <w:tcPr>
            <w:tcW w:w="1134" w:type="dxa"/>
            <w:shd w:val="clear" w:color="auto" w:fill="auto"/>
          </w:tcPr>
          <w:p w14:paraId="42174832" w14:textId="34F70FC4" w:rsidR="00140A47" w:rsidRPr="00913A62" w:rsidRDefault="00B7093A" w:rsidP="00DF65C1">
            <w:pPr>
              <w:pStyle w:val="TableCell0-2115ptBreak"/>
            </w:pPr>
            <w:r>
              <w:t>‘</w:t>
            </w:r>
            <w:r w:rsidR="00140A47" w:rsidRPr="00913A62">
              <w:t>squirrel</w:t>
            </w:r>
            <w:r>
              <w:t>’</w:t>
            </w:r>
          </w:p>
        </w:tc>
      </w:tr>
    </w:tbl>
    <w:p w14:paraId="4204C2A4" w14:textId="7DFD4995" w:rsidR="00140A47" w:rsidRPr="00913A62" w:rsidRDefault="00CA51C1" w:rsidP="00191BB3">
      <w:pPr>
        <w:pStyle w:val="Body0005after05before115pt"/>
      </w:pPr>
      <w:r w:rsidRPr="00913A62">
        <w:t xml:space="preserve">The </w:t>
      </w:r>
      <w:r w:rsidR="00140A47" w:rsidRPr="00913A62">
        <w:t>tendency to realize /</w:t>
      </w:r>
      <w:r w:rsidR="00140A47" w:rsidRPr="00913A62">
        <w:rPr>
          <w:rStyle w:val="ChCharisSIL"/>
        </w:rPr>
        <w:t>aw</w:t>
      </w:r>
      <w:r w:rsidR="00140A47" w:rsidRPr="00913A62">
        <w:t xml:space="preserve">/ as </w:t>
      </w:r>
      <w:r w:rsidR="00DD27ED">
        <w:t>[</w:t>
      </w:r>
      <w:r w:rsidR="00140A47" w:rsidRPr="00913A62">
        <w:rPr>
          <w:rStyle w:val="ChCharisSIL"/>
        </w:rPr>
        <w:t>ɔ</w:t>
      </w:r>
      <w:r w:rsidR="00DD27ED">
        <w:t>]</w:t>
      </w:r>
      <w:r w:rsidR="00140A47" w:rsidRPr="00913A62">
        <w:t xml:space="preserve"> </w:t>
      </w:r>
      <w:r>
        <w:t xml:space="preserve">also </w:t>
      </w:r>
      <w:r w:rsidR="00140A47" w:rsidRPr="00913A62">
        <w:t xml:space="preserve">applies to unstressed syllables with an onset consonant. This consonant, however, does not need to be a stop, as shown in </w:t>
      </w:r>
      <w:r w:rsidR="00140A47" w:rsidRPr="00913A62">
        <w:fldChar w:fldCharType="begin"/>
      </w:r>
      <w:r w:rsidR="00140A47" w:rsidRPr="00913A62">
        <w:instrText xml:space="preserve"> REF _Ref324929954 \h </w:instrText>
      </w:r>
      <w:r w:rsidR="00140A47">
        <w:instrText xml:space="preserve"> \* MERGEFORMAT </w:instrText>
      </w:r>
      <w:r w:rsidR="00140A47" w:rsidRPr="00913A62">
        <w:fldChar w:fldCharType="separate"/>
      </w:r>
      <w:r w:rsidR="00154D81" w:rsidRPr="00913A62">
        <w:t xml:space="preserve">Table </w:t>
      </w:r>
      <w:r w:rsidR="00154D81">
        <w:rPr>
          <w:noProof/>
          <w:cs/>
        </w:rPr>
        <w:t>‎</w:t>
      </w:r>
      <w:r w:rsidR="00154D81">
        <w:rPr>
          <w:noProof/>
        </w:rPr>
        <w:t>2.24</w:t>
      </w:r>
      <w:r w:rsidR="00140A47" w:rsidRPr="00913A62">
        <w:fldChar w:fldCharType="end"/>
      </w:r>
      <w:r w:rsidR="00140A47" w:rsidRPr="00913A62">
        <w:t xml:space="preserve">. Examples are </w:t>
      </w:r>
      <w:r w:rsidR="00140A47" w:rsidRPr="00913A62">
        <w:rPr>
          <w:rStyle w:val="ChItalBold"/>
        </w:rPr>
        <w:t>dano</w:t>
      </w:r>
      <w:r w:rsidR="00140A47" w:rsidRPr="00913A62">
        <w:t xml:space="preserve"> </w:t>
      </w:r>
      <w:r w:rsidR="00B7093A">
        <w:t>‘</w:t>
      </w:r>
      <w:r w:rsidR="00140A47" w:rsidRPr="00913A62">
        <w:t>lake</w:t>
      </w:r>
      <w:r w:rsidR="00B7093A">
        <w:t>’</w:t>
      </w:r>
      <w:r w:rsidR="00140A47" w:rsidRPr="00913A62">
        <w:t xml:space="preserve"> and </w:t>
      </w:r>
      <w:r w:rsidR="00140A47" w:rsidRPr="00913A62">
        <w:rPr>
          <w:rStyle w:val="ChItalBold"/>
        </w:rPr>
        <w:t>kaco</w:t>
      </w:r>
      <w:r w:rsidR="00140A47" w:rsidRPr="00913A62">
        <w:t xml:space="preserve"> </w:t>
      </w:r>
      <w:r w:rsidR="00B7093A">
        <w:t>‘</w:t>
      </w:r>
      <w:r w:rsidR="00140A47" w:rsidRPr="00913A62">
        <w:t>be confused</w:t>
      </w:r>
      <w:r w:rsidR="00B7093A">
        <w:t>’</w:t>
      </w:r>
      <w:r w:rsidR="00140A47" w:rsidRPr="00913A62">
        <w:t>.</w:t>
      </w:r>
      <w:r w:rsidR="00140A47" w:rsidRPr="00913A62">
        <w:rPr>
          <w:rStyle w:val="FootnoteReference"/>
        </w:rPr>
        <w:footnoteReference w:id="79"/>
      </w:r>
      <w:r w:rsidR="00140A47" w:rsidRPr="00913A62">
        <w:t xml:space="preserve"> When preceded by a syllable containing a vowel other than central /a/, the VC sequence typically remains unaffected, </w:t>
      </w:r>
      <w:r w:rsidR="00F332D6">
        <w:t xml:space="preserve">and </w:t>
      </w:r>
      <w:r w:rsidR="00140A47" w:rsidRPr="00913A62">
        <w:t xml:space="preserve">its realization as </w:t>
      </w:r>
      <w:r w:rsidR="00DD27ED">
        <w:t>[</w:t>
      </w:r>
      <w:r w:rsidR="00140A47" w:rsidRPr="00913A62">
        <w:rPr>
          <w:rStyle w:val="ChCharisSIL"/>
        </w:rPr>
        <w:t>ɔ</w:t>
      </w:r>
      <w:r w:rsidR="00DD27ED">
        <w:t>]</w:t>
      </w:r>
      <w:r w:rsidR="00140A47" w:rsidRPr="00913A62">
        <w:t xml:space="preserve"> is rare</w:t>
      </w:r>
      <w:r w:rsidR="00191BB3">
        <w:t>. The corpus includes only one lexeme with an alternative [</w:t>
      </w:r>
      <w:r w:rsidR="00191BB3" w:rsidRPr="00913A62">
        <w:rPr>
          <w:rStyle w:val="ChCharisSIL"/>
        </w:rPr>
        <w:t>ɔ</w:t>
      </w:r>
      <w:r w:rsidR="00191BB3">
        <w:t xml:space="preserve">] realization, namely </w:t>
      </w:r>
      <w:r w:rsidR="00140A47" w:rsidRPr="00913A62">
        <w:rPr>
          <w:rStyle w:val="ChItalBold"/>
        </w:rPr>
        <w:t>pulow</w:t>
      </w:r>
      <w:r w:rsidR="00140A47" w:rsidRPr="00913A62">
        <w:t xml:space="preserve"> </w:t>
      </w:r>
      <w:r w:rsidR="00B7093A">
        <w:t>‘</w:t>
      </w:r>
      <w:r w:rsidR="00140A47" w:rsidRPr="00913A62">
        <w:t>island</w:t>
      </w:r>
      <w:r w:rsidR="00B7093A">
        <w:t>’</w:t>
      </w:r>
      <w:r w:rsidR="00140A47" w:rsidRPr="00913A62">
        <w:t>.</w:t>
      </w:r>
    </w:p>
    <w:p w14:paraId="4BABDFA0" w14:textId="77777777" w:rsidR="00140A47" w:rsidRDefault="00140A47" w:rsidP="00140A47">
      <w:pPr>
        <w:pStyle w:val="Caption115ptSpace"/>
      </w:pPr>
      <w:bookmarkStart w:id="940" w:name="_Ref324929954"/>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24</w:t>
        </w:r>
      </w:fldSimple>
      <w:bookmarkEnd w:id="940"/>
      <w:r w:rsidRPr="00913A62">
        <w:t>:</w:t>
      </w:r>
      <w:r w:rsidRPr="00913A62">
        <w:tab/>
        <w:t>Realization of /</w:t>
      </w:r>
      <w:r w:rsidRPr="00913A62">
        <w:rPr>
          <w:rStyle w:val="ChCharisSIL"/>
        </w:rPr>
        <w:t>aw</w:t>
      </w:r>
      <w:r w:rsidRPr="00913A62">
        <w:t xml:space="preserve">/ as </w:t>
      </w:r>
      <w:r w:rsidR="00B123B7">
        <w:t>[</w:t>
      </w:r>
      <w:r w:rsidR="0039293B" w:rsidRPr="0039293B">
        <w:rPr>
          <w:rStyle w:val="ChCharisSIL"/>
        </w:rPr>
        <w:t>ɐ</w:t>
      </w:r>
      <w:r w:rsidR="00B123B7" w:rsidRPr="00913A62">
        <w:rPr>
          <w:rStyle w:val="ChCharisSIL"/>
        </w:rPr>
        <w:t>w</w:t>
      </w:r>
      <w:r w:rsidR="00B123B7">
        <w:t xml:space="preserve">] </w:t>
      </w:r>
      <w:r w:rsidR="00677265">
        <w:t>or</w:t>
      </w:r>
      <w:r w:rsidR="00B123B7">
        <w:t xml:space="preserve"> [</w:t>
      </w:r>
      <w:r w:rsidRPr="00913A62">
        <w:rPr>
          <w:rStyle w:val="ChCharisSIL"/>
        </w:rPr>
        <w:t>ɔ</w:t>
      </w:r>
      <w:r w:rsidR="00B123B7">
        <w:t>]</w:t>
      </w:r>
    </w:p>
    <w:tbl>
      <w:tblPr>
        <w:tblW w:w="6238" w:type="dxa"/>
        <w:tblInd w:w="170" w:type="dxa"/>
        <w:tblBorders>
          <w:bottom w:val="single" w:sz="4" w:space="0" w:color="auto"/>
        </w:tblBorders>
        <w:tblLayout w:type="fixed"/>
        <w:tblLook w:val="01E0" w:firstRow="1" w:lastRow="1" w:firstColumn="1" w:lastColumn="1" w:noHBand="0" w:noVBand="0"/>
      </w:tblPr>
      <w:tblGrid>
        <w:gridCol w:w="1134"/>
        <w:gridCol w:w="681"/>
        <w:gridCol w:w="964"/>
        <w:gridCol w:w="794"/>
        <w:gridCol w:w="1134"/>
        <w:gridCol w:w="1531"/>
      </w:tblGrid>
      <w:tr w:rsidR="00140A47" w:rsidRPr="00913A62" w14:paraId="35A298CB" w14:textId="77777777" w:rsidTr="00F90008">
        <w:trPr>
          <w:tblHeader/>
        </w:trPr>
        <w:tc>
          <w:tcPr>
            <w:tcW w:w="1815" w:type="dxa"/>
            <w:gridSpan w:val="2"/>
            <w:tcBorders>
              <w:top w:val="single" w:sz="4" w:space="0" w:color="auto"/>
              <w:bottom w:val="nil"/>
            </w:tcBorders>
            <w:shd w:val="clear" w:color="auto" w:fill="auto"/>
          </w:tcPr>
          <w:p w14:paraId="1BAED2FF" w14:textId="77777777" w:rsidR="00140A47" w:rsidRPr="00913A62" w:rsidRDefault="00677265" w:rsidP="003E461F">
            <w:pPr>
              <w:pStyle w:val="TableCell3-2Center115pt"/>
            </w:pPr>
            <w:r>
              <w:t>[</w:t>
            </w:r>
            <w:r w:rsidR="00140A47" w:rsidRPr="00913A62">
              <w:rPr>
                <w:rStyle w:val="ChCharisSIL"/>
              </w:rPr>
              <w:t>aw</w:t>
            </w:r>
            <w:r>
              <w:t>]</w:t>
            </w:r>
          </w:p>
        </w:tc>
        <w:tc>
          <w:tcPr>
            <w:tcW w:w="1758" w:type="dxa"/>
            <w:gridSpan w:val="2"/>
            <w:tcBorders>
              <w:top w:val="single" w:sz="4" w:space="0" w:color="auto"/>
              <w:bottom w:val="nil"/>
            </w:tcBorders>
            <w:shd w:val="clear" w:color="auto" w:fill="auto"/>
          </w:tcPr>
          <w:p w14:paraId="1CE13A42" w14:textId="77777777" w:rsidR="00140A47" w:rsidRPr="00913A62" w:rsidRDefault="00677265" w:rsidP="003E461F">
            <w:pPr>
              <w:pStyle w:val="TableCell3-2Center115pt"/>
            </w:pPr>
            <w:r>
              <w:t>[</w:t>
            </w:r>
            <w:r w:rsidR="00140A47" w:rsidRPr="00913A62">
              <w:rPr>
                <w:rStyle w:val="ChCharisSIL"/>
              </w:rPr>
              <w:t>ɔ</w:t>
            </w:r>
            <w:r>
              <w:t>]</w:t>
            </w:r>
          </w:p>
        </w:tc>
        <w:tc>
          <w:tcPr>
            <w:tcW w:w="1134" w:type="dxa"/>
            <w:tcBorders>
              <w:top w:val="single" w:sz="4" w:space="0" w:color="auto"/>
              <w:bottom w:val="nil"/>
            </w:tcBorders>
            <w:shd w:val="clear" w:color="auto" w:fill="auto"/>
          </w:tcPr>
          <w:p w14:paraId="0784C39B" w14:textId="77777777" w:rsidR="00140A47" w:rsidRPr="00913A62" w:rsidRDefault="00140A47" w:rsidP="003E461F">
            <w:pPr>
              <w:pStyle w:val="TableCell3-2Center115pt"/>
            </w:pPr>
            <w:r w:rsidRPr="00913A62">
              <w:t>Orthogr.</w:t>
            </w:r>
          </w:p>
        </w:tc>
        <w:tc>
          <w:tcPr>
            <w:tcW w:w="1531" w:type="dxa"/>
            <w:tcBorders>
              <w:top w:val="single" w:sz="4" w:space="0" w:color="auto"/>
              <w:bottom w:val="nil"/>
            </w:tcBorders>
            <w:shd w:val="clear" w:color="auto" w:fill="auto"/>
          </w:tcPr>
          <w:p w14:paraId="0B50CBAE" w14:textId="77777777" w:rsidR="00140A47" w:rsidRPr="00913A62" w:rsidRDefault="00140A47" w:rsidP="003E461F">
            <w:pPr>
              <w:pStyle w:val="TableCell3-2Center115pt"/>
            </w:pPr>
            <w:r w:rsidRPr="00913A62">
              <w:t>Gloss</w:t>
            </w:r>
          </w:p>
        </w:tc>
      </w:tr>
      <w:tr w:rsidR="00AC23C4" w:rsidRPr="00913A62" w14:paraId="3775C42E" w14:textId="77777777" w:rsidTr="0041606D">
        <w:trPr>
          <w:tblHeader/>
        </w:trPr>
        <w:tc>
          <w:tcPr>
            <w:tcW w:w="1134" w:type="dxa"/>
            <w:tcBorders>
              <w:bottom w:val="single" w:sz="4" w:space="0" w:color="auto"/>
            </w:tcBorders>
            <w:shd w:val="clear" w:color="auto" w:fill="auto"/>
          </w:tcPr>
          <w:p w14:paraId="39CC81A2" w14:textId="77777777" w:rsidR="00140A47" w:rsidRPr="00913A62" w:rsidRDefault="00140A47" w:rsidP="00140A47">
            <w:pPr>
              <w:pStyle w:val="TableCell0-3Center"/>
            </w:pPr>
            <w:r w:rsidRPr="00913A62">
              <w:t>Item</w:t>
            </w:r>
          </w:p>
        </w:tc>
        <w:tc>
          <w:tcPr>
            <w:tcW w:w="681" w:type="dxa"/>
            <w:tcBorders>
              <w:bottom w:val="single" w:sz="4" w:space="0" w:color="auto"/>
            </w:tcBorders>
            <w:shd w:val="clear" w:color="auto" w:fill="auto"/>
          </w:tcPr>
          <w:p w14:paraId="7595EE2D" w14:textId="77777777" w:rsidR="00140A47" w:rsidRPr="00913A62" w:rsidRDefault="00140A47" w:rsidP="00140A47">
            <w:pPr>
              <w:pStyle w:val="TableCell0-3Center"/>
            </w:pPr>
            <w:r w:rsidRPr="00913A62">
              <w:t>Freq.</w:t>
            </w:r>
          </w:p>
        </w:tc>
        <w:tc>
          <w:tcPr>
            <w:tcW w:w="964" w:type="dxa"/>
            <w:tcBorders>
              <w:bottom w:val="single" w:sz="4" w:space="0" w:color="auto"/>
            </w:tcBorders>
            <w:shd w:val="clear" w:color="auto" w:fill="auto"/>
          </w:tcPr>
          <w:p w14:paraId="13DF3BBF" w14:textId="77777777" w:rsidR="00140A47" w:rsidRPr="00913A62" w:rsidRDefault="00140A47" w:rsidP="00140A47">
            <w:pPr>
              <w:pStyle w:val="TableCell0-3Center"/>
            </w:pPr>
            <w:r w:rsidRPr="00913A62">
              <w:t>Item</w:t>
            </w:r>
          </w:p>
        </w:tc>
        <w:tc>
          <w:tcPr>
            <w:tcW w:w="794" w:type="dxa"/>
            <w:tcBorders>
              <w:bottom w:val="single" w:sz="4" w:space="0" w:color="auto"/>
            </w:tcBorders>
            <w:shd w:val="clear" w:color="auto" w:fill="auto"/>
          </w:tcPr>
          <w:p w14:paraId="7603CA8D" w14:textId="77777777" w:rsidR="00140A47" w:rsidRPr="00913A62" w:rsidRDefault="00140A47" w:rsidP="00140A47">
            <w:pPr>
              <w:pStyle w:val="TableCell0-3Center"/>
            </w:pPr>
            <w:r w:rsidRPr="00913A62">
              <w:t>Freq.</w:t>
            </w:r>
          </w:p>
        </w:tc>
        <w:tc>
          <w:tcPr>
            <w:tcW w:w="1134" w:type="dxa"/>
            <w:tcBorders>
              <w:bottom w:val="single" w:sz="4" w:space="0" w:color="auto"/>
            </w:tcBorders>
            <w:shd w:val="clear" w:color="auto" w:fill="auto"/>
          </w:tcPr>
          <w:p w14:paraId="0A7E7DF5" w14:textId="77777777" w:rsidR="00140A47" w:rsidRPr="00913A62" w:rsidRDefault="00140A47" w:rsidP="00140A47">
            <w:pPr>
              <w:pStyle w:val="TableCell0-3Center"/>
            </w:pPr>
          </w:p>
        </w:tc>
        <w:tc>
          <w:tcPr>
            <w:tcW w:w="1531" w:type="dxa"/>
            <w:tcBorders>
              <w:bottom w:val="single" w:sz="4" w:space="0" w:color="auto"/>
            </w:tcBorders>
            <w:shd w:val="clear" w:color="auto" w:fill="auto"/>
          </w:tcPr>
          <w:p w14:paraId="31B2E7DD" w14:textId="77777777" w:rsidR="00140A47" w:rsidRPr="00913A62" w:rsidRDefault="00140A47" w:rsidP="00140A47">
            <w:pPr>
              <w:pStyle w:val="TableCell0-3Center"/>
            </w:pPr>
          </w:p>
        </w:tc>
      </w:tr>
      <w:tr w:rsidR="00AC23C4" w:rsidRPr="00913A62" w14:paraId="5F68B5CA" w14:textId="77777777" w:rsidTr="0041606D">
        <w:tc>
          <w:tcPr>
            <w:tcW w:w="1134" w:type="dxa"/>
            <w:tcBorders>
              <w:top w:val="single" w:sz="4" w:space="0" w:color="auto"/>
            </w:tcBorders>
            <w:shd w:val="clear" w:color="auto" w:fill="auto"/>
          </w:tcPr>
          <w:p w14:paraId="3BF3E9B6" w14:textId="77777777" w:rsidR="00140A47" w:rsidRPr="00913A62" w:rsidRDefault="00677265" w:rsidP="003E461F">
            <w:pPr>
              <w:pStyle w:val="TableCell2-2115ptBreak"/>
            </w:pPr>
            <w:r>
              <w:t>[</w:t>
            </w:r>
            <w:r w:rsidR="00140A47" w:rsidRPr="00913A62">
              <w:rPr>
                <w:rStyle w:val="ChCharisSIL"/>
              </w:rPr>
              <w:t>ˈda.n</w:t>
            </w:r>
            <w:r w:rsidR="00DD27ED" w:rsidRPr="0050107E">
              <w:rPr>
                <w:rStyle w:val="ChCharisSILBlueBold"/>
              </w:rPr>
              <w:t>ɐ</w:t>
            </w:r>
            <w:r w:rsidR="00140A47" w:rsidRPr="00913A62">
              <w:rPr>
                <w:rStyle w:val="ChCharisSILBlueBold"/>
              </w:rPr>
              <w:t>w</w:t>
            </w:r>
            <w:r>
              <w:t>]</w:t>
            </w:r>
          </w:p>
        </w:tc>
        <w:tc>
          <w:tcPr>
            <w:tcW w:w="681" w:type="dxa"/>
            <w:tcBorders>
              <w:top w:val="single" w:sz="4" w:space="0" w:color="auto"/>
            </w:tcBorders>
            <w:shd w:val="clear" w:color="auto" w:fill="auto"/>
          </w:tcPr>
          <w:p w14:paraId="1759AC28" w14:textId="77777777" w:rsidR="00140A47" w:rsidRPr="00913A62" w:rsidRDefault="00140A47" w:rsidP="00AC23C4">
            <w:pPr>
              <w:pStyle w:val="TableCell2-2115ptBreak"/>
              <w:ind w:right="113"/>
              <w:jc w:val="right"/>
            </w:pPr>
            <w:r w:rsidRPr="00913A62">
              <w:t>1</w:t>
            </w:r>
          </w:p>
        </w:tc>
        <w:tc>
          <w:tcPr>
            <w:tcW w:w="964" w:type="dxa"/>
            <w:tcBorders>
              <w:top w:val="single" w:sz="4" w:space="0" w:color="auto"/>
            </w:tcBorders>
            <w:shd w:val="clear" w:color="auto" w:fill="auto"/>
          </w:tcPr>
          <w:p w14:paraId="662E477B" w14:textId="77777777" w:rsidR="00140A47" w:rsidRPr="00913A62" w:rsidRDefault="00677265" w:rsidP="003E461F">
            <w:pPr>
              <w:pStyle w:val="TableCell2-2115ptBreak"/>
            </w:pPr>
            <w:r>
              <w:t>[</w:t>
            </w:r>
            <w:r w:rsidR="00140A47" w:rsidRPr="00913A62">
              <w:rPr>
                <w:rStyle w:val="ChCharisSIL"/>
              </w:rPr>
              <w:t>ˈda.n</w:t>
            </w:r>
            <w:r w:rsidR="00140A47" w:rsidRPr="00913A62">
              <w:rPr>
                <w:rStyle w:val="ChCharisSILBlueBold"/>
              </w:rPr>
              <w:t>ɔ</w:t>
            </w:r>
            <w:r>
              <w:t>]</w:t>
            </w:r>
          </w:p>
        </w:tc>
        <w:tc>
          <w:tcPr>
            <w:tcW w:w="794" w:type="dxa"/>
            <w:tcBorders>
              <w:top w:val="single" w:sz="4" w:space="0" w:color="auto"/>
            </w:tcBorders>
            <w:shd w:val="clear" w:color="auto" w:fill="auto"/>
          </w:tcPr>
          <w:p w14:paraId="1879286E" w14:textId="77777777" w:rsidR="00140A47" w:rsidRPr="00913A62" w:rsidRDefault="00140A47" w:rsidP="00AC23C4">
            <w:pPr>
              <w:pStyle w:val="TableCell2-2115ptBreak"/>
              <w:ind w:right="113"/>
              <w:jc w:val="right"/>
            </w:pPr>
            <w:r w:rsidRPr="00913A62">
              <w:t>3</w:t>
            </w:r>
          </w:p>
        </w:tc>
        <w:tc>
          <w:tcPr>
            <w:tcW w:w="1134" w:type="dxa"/>
            <w:tcBorders>
              <w:top w:val="single" w:sz="4" w:space="0" w:color="auto"/>
            </w:tcBorders>
            <w:shd w:val="clear" w:color="auto" w:fill="auto"/>
          </w:tcPr>
          <w:p w14:paraId="7B10C944" w14:textId="77777777" w:rsidR="00140A47" w:rsidRPr="00913A62" w:rsidRDefault="00140A47" w:rsidP="003E461F">
            <w:pPr>
              <w:pStyle w:val="TableCell2-2115ptBreak"/>
              <w:rPr>
                <w:rStyle w:val="ChItalBold"/>
              </w:rPr>
            </w:pPr>
            <w:r w:rsidRPr="00913A62">
              <w:rPr>
                <w:rStyle w:val="ChItalBold"/>
              </w:rPr>
              <w:t>dano</w:t>
            </w:r>
          </w:p>
        </w:tc>
        <w:tc>
          <w:tcPr>
            <w:tcW w:w="1531" w:type="dxa"/>
            <w:tcBorders>
              <w:top w:val="single" w:sz="4" w:space="0" w:color="auto"/>
            </w:tcBorders>
            <w:shd w:val="clear" w:color="auto" w:fill="auto"/>
          </w:tcPr>
          <w:p w14:paraId="4E063694" w14:textId="2167056A" w:rsidR="00140A47" w:rsidRPr="00913A62" w:rsidRDefault="00B7093A" w:rsidP="003E461F">
            <w:pPr>
              <w:pStyle w:val="TableCell2-2115ptBreak"/>
            </w:pPr>
            <w:r>
              <w:t>‘</w:t>
            </w:r>
            <w:r w:rsidR="00140A47" w:rsidRPr="00913A62">
              <w:t>lake</w:t>
            </w:r>
            <w:r>
              <w:t>’</w:t>
            </w:r>
          </w:p>
        </w:tc>
      </w:tr>
      <w:tr w:rsidR="00AC23C4" w:rsidRPr="00913A62" w14:paraId="5CA0E966" w14:textId="77777777" w:rsidTr="0041606D">
        <w:tc>
          <w:tcPr>
            <w:tcW w:w="1134" w:type="dxa"/>
            <w:shd w:val="clear" w:color="auto" w:fill="auto"/>
          </w:tcPr>
          <w:p w14:paraId="4F12E10C" w14:textId="77777777" w:rsidR="00140A47" w:rsidRPr="00913A62" w:rsidRDefault="00677265" w:rsidP="003E461F">
            <w:pPr>
              <w:pStyle w:val="TableCell0-2115ptBreak"/>
            </w:pPr>
            <w:r>
              <w:t>[</w:t>
            </w:r>
            <w:r w:rsidR="00140A47" w:rsidRPr="00913A62">
              <w:rPr>
                <w:rStyle w:val="ChCharisSIL"/>
              </w:rPr>
              <w:t>ˈka.tʃ</w:t>
            </w:r>
            <w:r w:rsidR="00DD27ED" w:rsidRPr="0050107E">
              <w:rPr>
                <w:rStyle w:val="ChCharisSILBlueBold"/>
              </w:rPr>
              <w:t>ɐ</w:t>
            </w:r>
            <w:r w:rsidR="00140A47" w:rsidRPr="00913A62">
              <w:rPr>
                <w:rStyle w:val="ChCharisSILBlueBold"/>
              </w:rPr>
              <w:t>w</w:t>
            </w:r>
            <w:r>
              <w:t>]</w:t>
            </w:r>
          </w:p>
        </w:tc>
        <w:tc>
          <w:tcPr>
            <w:tcW w:w="681" w:type="dxa"/>
            <w:shd w:val="clear" w:color="auto" w:fill="auto"/>
          </w:tcPr>
          <w:p w14:paraId="22505AF5" w14:textId="77777777" w:rsidR="00140A47" w:rsidRPr="00913A62" w:rsidRDefault="00140A47" w:rsidP="00AC23C4">
            <w:pPr>
              <w:pStyle w:val="TableCell0-2115ptBreak"/>
              <w:ind w:right="113"/>
              <w:jc w:val="right"/>
            </w:pPr>
            <w:r w:rsidRPr="00913A62">
              <w:t>2</w:t>
            </w:r>
          </w:p>
        </w:tc>
        <w:tc>
          <w:tcPr>
            <w:tcW w:w="964" w:type="dxa"/>
            <w:shd w:val="clear" w:color="auto" w:fill="auto"/>
          </w:tcPr>
          <w:p w14:paraId="7FBE3B6C" w14:textId="77777777" w:rsidR="00140A47" w:rsidRPr="00913A62" w:rsidRDefault="00677265" w:rsidP="003E461F">
            <w:pPr>
              <w:pStyle w:val="TableCell0-2115ptBreak"/>
            </w:pPr>
            <w:r>
              <w:t>[</w:t>
            </w:r>
            <w:r w:rsidR="00140A47" w:rsidRPr="00913A62">
              <w:rPr>
                <w:rStyle w:val="ChCharisSIL"/>
              </w:rPr>
              <w:t>ˈka.tʃ</w:t>
            </w:r>
            <w:r w:rsidR="00140A47" w:rsidRPr="00913A62">
              <w:rPr>
                <w:rStyle w:val="ChCharisSILBlueBold"/>
              </w:rPr>
              <w:t>ɔ</w:t>
            </w:r>
            <w:r>
              <w:t>]</w:t>
            </w:r>
          </w:p>
        </w:tc>
        <w:tc>
          <w:tcPr>
            <w:tcW w:w="794" w:type="dxa"/>
            <w:shd w:val="clear" w:color="auto" w:fill="auto"/>
          </w:tcPr>
          <w:p w14:paraId="3FFA96F2" w14:textId="77777777" w:rsidR="00140A47" w:rsidRPr="00913A62" w:rsidRDefault="00140A47" w:rsidP="00AC23C4">
            <w:pPr>
              <w:pStyle w:val="TableCell0-2115ptBreak"/>
              <w:ind w:right="113"/>
              <w:jc w:val="right"/>
            </w:pPr>
            <w:r w:rsidRPr="00913A62">
              <w:t>12</w:t>
            </w:r>
          </w:p>
        </w:tc>
        <w:tc>
          <w:tcPr>
            <w:tcW w:w="1134" w:type="dxa"/>
            <w:shd w:val="clear" w:color="auto" w:fill="auto"/>
          </w:tcPr>
          <w:p w14:paraId="0B7D8D5F" w14:textId="77777777" w:rsidR="00140A47" w:rsidRPr="00913A62" w:rsidRDefault="00140A47" w:rsidP="003E461F">
            <w:pPr>
              <w:pStyle w:val="TableCell0-2115ptBreak"/>
              <w:rPr>
                <w:rStyle w:val="ChItalBold"/>
              </w:rPr>
            </w:pPr>
            <w:r w:rsidRPr="00913A62">
              <w:rPr>
                <w:rStyle w:val="ChItalBold"/>
              </w:rPr>
              <w:t>kaco</w:t>
            </w:r>
          </w:p>
        </w:tc>
        <w:tc>
          <w:tcPr>
            <w:tcW w:w="1531" w:type="dxa"/>
            <w:shd w:val="clear" w:color="auto" w:fill="auto"/>
          </w:tcPr>
          <w:p w14:paraId="6AA5259D" w14:textId="2D14794A" w:rsidR="00140A47" w:rsidRPr="00913A62" w:rsidRDefault="00B7093A" w:rsidP="003E461F">
            <w:pPr>
              <w:pStyle w:val="TableCell0-2115ptBreak"/>
            </w:pPr>
            <w:r>
              <w:t>‘</w:t>
            </w:r>
            <w:r w:rsidR="00140A47" w:rsidRPr="00913A62">
              <w:t>be confused</w:t>
            </w:r>
            <w:r>
              <w:t>’</w:t>
            </w:r>
          </w:p>
        </w:tc>
      </w:tr>
      <w:tr w:rsidR="00AC23C4" w:rsidRPr="00913A62" w14:paraId="751F9EA2" w14:textId="77777777" w:rsidTr="0041606D">
        <w:tc>
          <w:tcPr>
            <w:tcW w:w="1134" w:type="dxa"/>
            <w:shd w:val="clear" w:color="auto" w:fill="auto"/>
          </w:tcPr>
          <w:p w14:paraId="2426E771" w14:textId="77777777" w:rsidR="00140A47" w:rsidRPr="00DF65C1" w:rsidRDefault="00677265" w:rsidP="00DF65C1">
            <w:pPr>
              <w:pStyle w:val="TableCell2-2115ptBreak"/>
            </w:pPr>
            <w:r>
              <w:t>[</w:t>
            </w:r>
            <w:r w:rsidR="00140A47" w:rsidRPr="00913A62">
              <w:rPr>
                <w:rStyle w:val="ChCharisSIL"/>
              </w:rPr>
              <w:t>ˈhi.dʒ</w:t>
            </w:r>
            <w:r w:rsidR="00DD27ED" w:rsidRPr="0050107E">
              <w:rPr>
                <w:rStyle w:val="ChCharisSILBlueBold"/>
              </w:rPr>
              <w:t>ɐ</w:t>
            </w:r>
            <w:r w:rsidR="00140A47" w:rsidRPr="00913A62">
              <w:rPr>
                <w:rStyle w:val="ChCharisSILBlueBold"/>
              </w:rPr>
              <w:t>w</w:t>
            </w:r>
            <w:r>
              <w:t>]</w:t>
            </w:r>
          </w:p>
        </w:tc>
        <w:tc>
          <w:tcPr>
            <w:tcW w:w="681" w:type="dxa"/>
            <w:shd w:val="clear" w:color="auto" w:fill="auto"/>
          </w:tcPr>
          <w:p w14:paraId="0389976C" w14:textId="77777777" w:rsidR="00140A47" w:rsidRPr="00913A62" w:rsidRDefault="00140A47" w:rsidP="00AC23C4">
            <w:pPr>
              <w:pStyle w:val="TableCell2-2115ptBreak"/>
              <w:ind w:right="113"/>
              <w:jc w:val="right"/>
            </w:pPr>
            <w:r w:rsidRPr="00913A62">
              <w:t>1</w:t>
            </w:r>
          </w:p>
        </w:tc>
        <w:tc>
          <w:tcPr>
            <w:tcW w:w="964" w:type="dxa"/>
            <w:shd w:val="clear" w:color="auto" w:fill="auto"/>
          </w:tcPr>
          <w:p w14:paraId="5082B4A5" w14:textId="77777777" w:rsidR="00140A47" w:rsidRPr="00913A62" w:rsidRDefault="00140A47" w:rsidP="00DF65C1">
            <w:pPr>
              <w:pStyle w:val="TableCell2-2Center115pt"/>
            </w:pPr>
            <w:r w:rsidRPr="00913A62">
              <w:t>---</w:t>
            </w:r>
          </w:p>
        </w:tc>
        <w:tc>
          <w:tcPr>
            <w:tcW w:w="794" w:type="dxa"/>
            <w:shd w:val="clear" w:color="auto" w:fill="auto"/>
          </w:tcPr>
          <w:p w14:paraId="4158F070" w14:textId="77777777" w:rsidR="00140A47" w:rsidRPr="00913A62" w:rsidRDefault="00140A47" w:rsidP="00AC23C4">
            <w:pPr>
              <w:pStyle w:val="TableCell2-2115ptBreak"/>
              <w:ind w:right="113"/>
              <w:jc w:val="right"/>
            </w:pPr>
            <w:r w:rsidRPr="00913A62">
              <w:t>---</w:t>
            </w:r>
          </w:p>
        </w:tc>
        <w:tc>
          <w:tcPr>
            <w:tcW w:w="1134" w:type="dxa"/>
            <w:shd w:val="clear" w:color="auto" w:fill="auto"/>
          </w:tcPr>
          <w:p w14:paraId="0C0CD201" w14:textId="77777777" w:rsidR="00140A47" w:rsidRPr="00913A62" w:rsidRDefault="00140A47" w:rsidP="003E461F">
            <w:pPr>
              <w:pStyle w:val="TableCell2-2115ptBreak"/>
              <w:rPr>
                <w:rStyle w:val="ChItalBold"/>
              </w:rPr>
            </w:pPr>
            <w:r w:rsidRPr="00913A62">
              <w:rPr>
                <w:rStyle w:val="ChItalBold"/>
              </w:rPr>
              <w:t>hijow</w:t>
            </w:r>
          </w:p>
        </w:tc>
        <w:tc>
          <w:tcPr>
            <w:tcW w:w="1531" w:type="dxa"/>
            <w:shd w:val="clear" w:color="auto" w:fill="auto"/>
          </w:tcPr>
          <w:p w14:paraId="62E1379E" w14:textId="1EA88DEE" w:rsidR="00140A47" w:rsidRPr="00913A62" w:rsidRDefault="00B7093A" w:rsidP="003E461F">
            <w:pPr>
              <w:pStyle w:val="TableCell2-2115ptBreak"/>
            </w:pPr>
            <w:r>
              <w:t>‘</w:t>
            </w:r>
            <w:r w:rsidR="00140A47" w:rsidRPr="00913A62">
              <w:t>be green</w:t>
            </w:r>
            <w:r>
              <w:t>’</w:t>
            </w:r>
          </w:p>
        </w:tc>
      </w:tr>
      <w:tr w:rsidR="00AC23C4" w:rsidRPr="00913A62" w14:paraId="7AD1F42B" w14:textId="77777777" w:rsidTr="0041606D">
        <w:tc>
          <w:tcPr>
            <w:tcW w:w="1134" w:type="dxa"/>
            <w:shd w:val="clear" w:color="auto" w:fill="auto"/>
          </w:tcPr>
          <w:p w14:paraId="59159ED1" w14:textId="77777777" w:rsidR="00140A47" w:rsidRPr="00913A62" w:rsidRDefault="00677265" w:rsidP="003E461F">
            <w:pPr>
              <w:pStyle w:val="TableCell0-2115pt"/>
            </w:pPr>
            <w:r>
              <w:t>[</w:t>
            </w:r>
            <w:r w:rsidR="00140A47" w:rsidRPr="00913A62">
              <w:rPr>
                <w:rStyle w:val="ChCharisSIL"/>
              </w:rPr>
              <w:t>ˈhi.r</w:t>
            </w:r>
            <w:r w:rsidR="00DD27ED" w:rsidRPr="0050107E">
              <w:rPr>
                <w:rStyle w:val="ChCharisSILBlueBold"/>
              </w:rPr>
              <w:t>ɐ</w:t>
            </w:r>
            <w:r w:rsidR="00140A47" w:rsidRPr="00913A62">
              <w:rPr>
                <w:rStyle w:val="ChCharisSILBlueBold"/>
              </w:rPr>
              <w:t>w</w:t>
            </w:r>
            <w:r>
              <w:t>]</w:t>
            </w:r>
          </w:p>
        </w:tc>
        <w:tc>
          <w:tcPr>
            <w:tcW w:w="681" w:type="dxa"/>
            <w:shd w:val="clear" w:color="auto" w:fill="auto"/>
          </w:tcPr>
          <w:p w14:paraId="2D7A9C68" w14:textId="77777777" w:rsidR="00140A47" w:rsidRPr="00913A62" w:rsidRDefault="00140A47" w:rsidP="00AC23C4">
            <w:pPr>
              <w:pStyle w:val="TableCell0-2115pt"/>
              <w:ind w:right="113"/>
              <w:jc w:val="right"/>
            </w:pPr>
            <w:r w:rsidRPr="00913A62">
              <w:t>2</w:t>
            </w:r>
          </w:p>
        </w:tc>
        <w:tc>
          <w:tcPr>
            <w:tcW w:w="964" w:type="dxa"/>
            <w:shd w:val="clear" w:color="auto" w:fill="auto"/>
          </w:tcPr>
          <w:p w14:paraId="53CF0B83" w14:textId="77777777" w:rsidR="00140A47" w:rsidRPr="00913A62" w:rsidRDefault="00140A47" w:rsidP="00DF65C1">
            <w:pPr>
              <w:pStyle w:val="TableCell0-2Center115pt"/>
            </w:pPr>
            <w:r w:rsidRPr="00913A62">
              <w:t>---</w:t>
            </w:r>
          </w:p>
        </w:tc>
        <w:tc>
          <w:tcPr>
            <w:tcW w:w="794" w:type="dxa"/>
            <w:shd w:val="clear" w:color="auto" w:fill="auto"/>
          </w:tcPr>
          <w:p w14:paraId="48F9703D" w14:textId="77777777" w:rsidR="00140A47" w:rsidRPr="00913A62" w:rsidRDefault="00140A47" w:rsidP="00AC23C4">
            <w:pPr>
              <w:pStyle w:val="TableCell0-2115pt"/>
              <w:ind w:right="113"/>
              <w:jc w:val="right"/>
            </w:pPr>
            <w:r w:rsidRPr="00913A62">
              <w:t>---</w:t>
            </w:r>
          </w:p>
        </w:tc>
        <w:tc>
          <w:tcPr>
            <w:tcW w:w="1134" w:type="dxa"/>
            <w:shd w:val="clear" w:color="auto" w:fill="auto"/>
          </w:tcPr>
          <w:p w14:paraId="2453B139" w14:textId="77777777" w:rsidR="00140A47" w:rsidRPr="00913A62" w:rsidRDefault="00140A47" w:rsidP="003E461F">
            <w:pPr>
              <w:pStyle w:val="TableCell0-2115pt"/>
              <w:rPr>
                <w:rStyle w:val="ChItalBold"/>
              </w:rPr>
            </w:pPr>
            <w:r w:rsidRPr="00913A62">
              <w:rPr>
                <w:rStyle w:val="ChItalBold"/>
              </w:rPr>
              <w:t>hiraw</w:t>
            </w:r>
          </w:p>
        </w:tc>
        <w:tc>
          <w:tcPr>
            <w:tcW w:w="1531" w:type="dxa"/>
            <w:shd w:val="clear" w:color="auto" w:fill="auto"/>
          </w:tcPr>
          <w:p w14:paraId="39C2A21D" w14:textId="6D7897A6" w:rsidR="00140A47" w:rsidRPr="00913A62" w:rsidRDefault="00B7093A" w:rsidP="003E461F">
            <w:pPr>
              <w:pStyle w:val="TableCell0-2115pt"/>
            </w:pPr>
            <w:r>
              <w:t>‘</w:t>
            </w:r>
            <w:r w:rsidR="00140A47" w:rsidRPr="00913A62">
              <w:t>heed</w:t>
            </w:r>
            <w:r>
              <w:t>’</w:t>
            </w:r>
          </w:p>
        </w:tc>
      </w:tr>
      <w:tr w:rsidR="00AC23C4" w:rsidRPr="00913A62" w14:paraId="629BE606" w14:textId="77777777" w:rsidTr="0041606D">
        <w:tc>
          <w:tcPr>
            <w:tcW w:w="1134" w:type="dxa"/>
            <w:shd w:val="clear" w:color="auto" w:fill="auto"/>
          </w:tcPr>
          <w:p w14:paraId="63911A51" w14:textId="77777777" w:rsidR="00140A47" w:rsidRPr="00913A62" w:rsidRDefault="00677265" w:rsidP="003E461F">
            <w:pPr>
              <w:pStyle w:val="TableCell0-2115pt"/>
            </w:pPr>
            <w:r>
              <w:t>[</w:t>
            </w:r>
            <w:r w:rsidR="00140A47" w:rsidRPr="00913A62">
              <w:rPr>
                <w:rStyle w:val="ChCharisSIL"/>
              </w:rPr>
              <w:t>ˈki.tʃ</w:t>
            </w:r>
            <w:r w:rsidR="00DD27ED" w:rsidRPr="0050107E">
              <w:rPr>
                <w:rStyle w:val="ChCharisSILBlueBold"/>
              </w:rPr>
              <w:t>ɐ</w:t>
            </w:r>
            <w:r w:rsidR="00140A47" w:rsidRPr="00913A62">
              <w:rPr>
                <w:rStyle w:val="ChCharisSILBlueBold"/>
              </w:rPr>
              <w:t>w</w:t>
            </w:r>
            <w:r>
              <w:t>]</w:t>
            </w:r>
          </w:p>
        </w:tc>
        <w:tc>
          <w:tcPr>
            <w:tcW w:w="681" w:type="dxa"/>
            <w:shd w:val="clear" w:color="auto" w:fill="auto"/>
          </w:tcPr>
          <w:p w14:paraId="50AB89A4" w14:textId="77777777" w:rsidR="00140A47" w:rsidRPr="00913A62" w:rsidRDefault="00140A47" w:rsidP="00AC23C4">
            <w:pPr>
              <w:pStyle w:val="TableCell0-2115pt"/>
              <w:ind w:right="113"/>
              <w:jc w:val="right"/>
            </w:pPr>
            <w:r w:rsidRPr="00913A62">
              <w:t>1</w:t>
            </w:r>
          </w:p>
        </w:tc>
        <w:tc>
          <w:tcPr>
            <w:tcW w:w="964" w:type="dxa"/>
            <w:shd w:val="clear" w:color="auto" w:fill="auto"/>
          </w:tcPr>
          <w:p w14:paraId="5FCC27DA" w14:textId="77777777" w:rsidR="00140A47" w:rsidRPr="00913A62" w:rsidRDefault="00140A47" w:rsidP="00DF65C1">
            <w:pPr>
              <w:pStyle w:val="TableCell0-2Center115pt"/>
            </w:pPr>
            <w:r w:rsidRPr="00913A62">
              <w:t>---</w:t>
            </w:r>
          </w:p>
        </w:tc>
        <w:tc>
          <w:tcPr>
            <w:tcW w:w="794" w:type="dxa"/>
            <w:shd w:val="clear" w:color="auto" w:fill="auto"/>
          </w:tcPr>
          <w:p w14:paraId="3621B6C7" w14:textId="77777777" w:rsidR="00140A47" w:rsidRPr="00913A62" w:rsidRDefault="00140A47" w:rsidP="00AC23C4">
            <w:pPr>
              <w:pStyle w:val="TableCell0-2115pt"/>
              <w:ind w:right="113"/>
              <w:jc w:val="right"/>
            </w:pPr>
            <w:r w:rsidRPr="00913A62">
              <w:t>---</w:t>
            </w:r>
          </w:p>
        </w:tc>
        <w:tc>
          <w:tcPr>
            <w:tcW w:w="1134" w:type="dxa"/>
            <w:shd w:val="clear" w:color="auto" w:fill="auto"/>
          </w:tcPr>
          <w:p w14:paraId="466DCF4D" w14:textId="77777777" w:rsidR="00140A47" w:rsidRPr="00913A62" w:rsidRDefault="00140A47" w:rsidP="003E461F">
            <w:pPr>
              <w:pStyle w:val="TableCell0-2115pt"/>
              <w:rPr>
                <w:rStyle w:val="ChItalBold"/>
              </w:rPr>
            </w:pPr>
            <w:r w:rsidRPr="00913A62">
              <w:rPr>
                <w:rStyle w:val="ChItalBold"/>
              </w:rPr>
              <w:t>kicaw</w:t>
            </w:r>
          </w:p>
        </w:tc>
        <w:tc>
          <w:tcPr>
            <w:tcW w:w="1531" w:type="dxa"/>
            <w:shd w:val="clear" w:color="auto" w:fill="auto"/>
          </w:tcPr>
          <w:p w14:paraId="7DB6A319" w14:textId="2CA1D54C" w:rsidR="00140A47" w:rsidRPr="00913A62" w:rsidRDefault="00B7093A" w:rsidP="003E461F">
            <w:pPr>
              <w:pStyle w:val="TableCell0-2115pt"/>
            </w:pPr>
            <w:r>
              <w:t>‘</w:t>
            </w:r>
            <w:r w:rsidR="00140A47" w:rsidRPr="00913A62">
              <w:t>be naughty</w:t>
            </w:r>
            <w:r>
              <w:t>’</w:t>
            </w:r>
          </w:p>
        </w:tc>
      </w:tr>
      <w:tr w:rsidR="00AC23C4" w:rsidRPr="00913A62" w14:paraId="3D1BD464" w14:textId="77777777" w:rsidTr="0041606D">
        <w:tc>
          <w:tcPr>
            <w:tcW w:w="1134" w:type="dxa"/>
            <w:shd w:val="clear" w:color="auto" w:fill="auto"/>
          </w:tcPr>
          <w:p w14:paraId="11D45C68" w14:textId="77777777" w:rsidR="00140A47" w:rsidRPr="00913A62" w:rsidRDefault="00677265" w:rsidP="003E461F">
            <w:pPr>
              <w:pStyle w:val="TableCell0-2115pt"/>
            </w:pPr>
            <w:r>
              <w:t>[</w:t>
            </w:r>
            <w:r w:rsidR="00140A47" w:rsidRPr="00913A62">
              <w:rPr>
                <w:rStyle w:val="ChCharisSIL"/>
              </w:rPr>
              <w:t>ˈpu.l</w:t>
            </w:r>
            <w:r w:rsidR="00DD27ED" w:rsidRPr="0050107E">
              <w:rPr>
                <w:rStyle w:val="ChCharisSILBlueBold"/>
              </w:rPr>
              <w:t>ɐ</w:t>
            </w:r>
            <w:r w:rsidR="00140A47" w:rsidRPr="00913A62">
              <w:rPr>
                <w:rStyle w:val="ChCharisSILBlueBold"/>
              </w:rPr>
              <w:t>w</w:t>
            </w:r>
            <w:r>
              <w:t>]</w:t>
            </w:r>
          </w:p>
        </w:tc>
        <w:tc>
          <w:tcPr>
            <w:tcW w:w="681" w:type="dxa"/>
            <w:shd w:val="clear" w:color="auto" w:fill="auto"/>
          </w:tcPr>
          <w:p w14:paraId="1AE9CEA9" w14:textId="77777777" w:rsidR="00140A47" w:rsidRPr="00913A62" w:rsidRDefault="00140A47" w:rsidP="00AC23C4">
            <w:pPr>
              <w:pStyle w:val="TableCell0-2115pt"/>
              <w:ind w:right="113"/>
              <w:jc w:val="right"/>
            </w:pPr>
            <w:r w:rsidRPr="00913A62">
              <w:t>7</w:t>
            </w:r>
          </w:p>
        </w:tc>
        <w:tc>
          <w:tcPr>
            <w:tcW w:w="964" w:type="dxa"/>
            <w:shd w:val="clear" w:color="auto" w:fill="auto"/>
          </w:tcPr>
          <w:p w14:paraId="16A9EACF" w14:textId="77777777" w:rsidR="00140A47" w:rsidRPr="00913A62" w:rsidRDefault="00677265" w:rsidP="003E461F">
            <w:pPr>
              <w:pStyle w:val="TableCell0-2115pt"/>
            </w:pPr>
            <w:r>
              <w:t>[</w:t>
            </w:r>
            <w:r w:rsidR="00140A47" w:rsidRPr="00913A62">
              <w:rPr>
                <w:rStyle w:val="ChCharisSIL"/>
              </w:rPr>
              <w:t>ˈpu.l</w:t>
            </w:r>
            <w:r w:rsidR="00140A47" w:rsidRPr="00913A62">
              <w:rPr>
                <w:rStyle w:val="ChCharisSILBlueBold"/>
              </w:rPr>
              <w:t>ɔ</w:t>
            </w:r>
            <w:r>
              <w:t>]</w:t>
            </w:r>
          </w:p>
        </w:tc>
        <w:tc>
          <w:tcPr>
            <w:tcW w:w="794" w:type="dxa"/>
            <w:shd w:val="clear" w:color="auto" w:fill="auto"/>
          </w:tcPr>
          <w:p w14:paraId="0FA1D0A2" w14:textId="77777777" w:rsidR="00140A47" w:rsidRPr="00913A62" w:rsidRDefault="00140A47" w:rsidP="00AC23C4">
            <w:pPr>
              <w:pStyle w:val="TableCell0-2115pt"/>
              <w:ind w:right="113"/>
              <w:jc w:val="right"/>
            </w:pPr>
            <w:r w:rsidRPr="00913A62">
              <w:t>5</w:t>
            </w:r>
          </w:p>
        </w:tc>
        <w:tc>
          <w:tcPr>
            <w:tcW w:w="1134" w:type="dxa"/>
            <w:shd w:val="clear" w:color="auto" w:fill="auto"/>
          </w:tcPr>
          <w:p w14:paraId="4DCD8AA0" w14:textId="77777777" w:rsidR="00140A47" w:rsidRPr="00913A62" w:rsidRDefault="00140A47" w:rsidP="003E461F">
            <w:pPr>
              <w:pStyle w:val="TableCell0-2115pt"/>
              <w:rPr>
                <w:rStyle w:val="ChItalBold"/>
              </w:rPr>
            </w:pPr>
            <w:r w:rsidRPr="00913A62">
              <w:rPr>
                <w:rStyle w:val="ChItalBold"/>
              </w:rPr>
              <w:t>pulow</w:t>
            </w:r>
          </w:p>
        </w:tc>
        <w:tc>
          <w:tcPr>
            <w:tcW w:w="1531" w:type="dxa"/>
            <w:shd w:val="clear" w:color="auto" w:fill="auto"/>
          </w:tcPr>
          <w:p w14:paraId="614C09AB" w14:textId="56B70110" w:rsidR="00140A47" w:rsidRPr="00913A62" w:rsidRDefault="00B7093A" w:rsidP="003E461F">
            <w:pPr>
              <w:pStyle w:val="TableCell0-2115pt"/>
            </w:pPr>
            <w:r>
              <w:t>‘</w:t>
            </w:r>
            <w:r w:rsidR="00140A47" w:rsidRPr="00913A62">
              <w:t>island</w:t>
            </w:r>
            <w:r>
              <w:t>’</w:t>
            </w:r>
          </w:p>
        </w:tc>
      </w:tr>
      <w:tr w:rsidR="00AC23C4" w:rsidRPr="00913A62" w14:paraId="304BA8D6" w14:textId="77777777" w:rsidTr="0041606D">
        <w:tc>
          <w:tcPr>
            <w:tcW w:w="1134" w:type="dxa"/>
            <w:shd w:val="clear" w:color="auto" w:fill="auto"/>
          </w:tcPr>
          <w:p w14:paraId="6FAFD00D" w14:textId="77777777" w:rsidR="00140A47" w:rsidRPr="00913A62" w:rsidRDefault="00677265" w:rsidP="003E461F">
            <w:pPr>
              <w:pStyle w:val="TableCell0-2115ptBreak"/>
            </w:pPr>
            <w:r>
              <w:t>[</w:t>
            </w:r>
            <w:r w:rsidR="00140A47" w:rsidRPr="00913A62">
              <w:rPr>
                <w:rStyle w:val="ChCharisSIL"/>
              </w:rPr>
              <w:t>ˈp</w:t>
            </w:r>
            <w:r w:rsidR="008E051A">
              <w:rPr>
                <w:rStyle w:val="ChCharisSIL"/>
              </w:rPr>
              <w:t>ɪ</w:t>
            </w:r>
            <w:r w:rsidR="00140A47" w:rsidRPr="00913A62">
              <w:rPr>
                <w:rStyle w:val="ChCharisSIL"/>
              </w:rPr>
              <w:t>s.</w:t>
            </w:r>
            <w:r w:rsidR="00DD27ED" w:rsidRPr="0050107E">
              <w:rPr>
                <w:rStyle w:val="ChCharisSILBlueBold"/>
              </w:rPr>
              <w:t>ɐ</w:t>
            </w:r>
            <w:r w:rsidR="00140A47" w:rsidRPr="00913A62">
              <w:rPr>
                <w:rStyle w:val="ChCharisSILBlueBold"/>
              </w:rPr>
              <w:t>w</w:t>
            </w:r>
            <w:r>
              <w:t>]</w:t>
            </w:r>
          </w:p>
        </w:tc>
        <w:tc>
          <w:tcPr>
            <w:tcW w:w="681" w:type="dxa"/>
            <w:shd w:val="clear" w:color="auto" w:fill="auto"/>
          </w:tcPr>
          <w:p w14:paraId="46CD66C0" w14:textId="77777777" w:rsidR="00140A47" w:rsidRPr="00913A62" w:rsidRDefault="00140A47" w:rsidP="00AC23C4">
            <w:pPr>
              <w:pStyle w:val="TableCell0-2115ptBreak"/>
              <w:ind w:right="113"/>
              <w:jc w:val="right"/>
            </w:pPr>
            <w:r w:rsidRPr="00913A62">
              <w:t>5</w:t>
            </w:r>
          </w:p>
        </w:tc>
        <w:tc>
          <w:tcPr>
            <w:tcW w:w="964" w:type="dxa"/>
            <w:shd w:val="clear" w:color="auto" w:fill="auto"/>
          </w:tcPr>
          <w:p w14:paraId="50EBC078" w14:textId="77777777" w:rsidR="00140A47" w:rsidRPr="00913A62" w:rsidRDefault="00140A47" w:rsidP="00DF65C1">
            <w:pPr>
              <w:pStyle w:val="TableCell0-2Center115ptBreak"/>
            </w:pPr>
            <w:r w:rsidRPr="00913A62">
              <w:t>---</w:t>
            </w:r>
          </w:p>
        </w:tc>
        <w:tc>
          <w:tcPr>
            <w:tcW w:w="794" w:type="dxa"/>
            <w:shd w:val="clear" w:color="auto" w:fill="auto"/>
          </w:tcPr>
          <w:p w14:paraId="7F43AAEF" w14:textId="77777777" w:rsidR="00140A47" w:rsidRPr="00913A62" w:rsidRDefault="00140A47" w:rsidP="00AC23C4">
            <w:pPr>
              <w:pStyle w:val="TableCell0-2115ptBreak"/>
              <w:ind w:right="113"/>
              <w:jc w:val="right"/>
            </w:pPr>
            <w:r w:rsidRPr="00913A62">
              <w:t>---</w:t>
            </w:r>
          </w:p>
        </w:tc>
        <w:tc>
          <w:tcPr>
            <w:tcW w:w="1134" w:type="dxa"/>
            <w:shd w:val="clear" w:color="auto" w:fill="auto"/>
          </w:tcPr>
          <w:p w14:paraId="62018FE1" w14:textId="77777777" w:rsidR="00140A47" w:rsidRPr="00913A62" w:rsidRDefault="00140A47" w:rsidP="003E461F">
            <w:pPr>
              <w:pStyle w:val="TableCell0-2115ptBreak"/>
              <w:rPr>
                <w:rStyle w:val="ChItalBold"/>
              </w:rPr>
            </w:pPr>
            <w:r w:rsidRPr="00913A62">
              <w:rPr>
                <w:rStyle w:val="ChItalBold"/>
              </w:rPr>
              <w:t>pisow</w:t>
            </w:r>
          </w:p>
        </w:tc>
        <w:tc>
          <w:tcPr>
            <w:tcW w:w="1531" w:type="dxa"/>
            <w:shd w:val="clear" w:color="auto" w:fill="auto"/>
          </w:tcPr>
          <w:p w14:paraId="70F98AB8" w14:textId="3EAC3BA8" w:rsidR="00140A47" w:rsidRPr="00913A62" w:rsidRDefault="00B7093A" w:rsidP="003E461F">
            <w:pPr>
              <w:pStyle w:val="TableCell0-2115ptBreak"/>
            </w:pPr>
            <w:r>
              <w:t>‘</w:t>
            </w:r>
            <w:r w:rsidR="00140A47" w:rsidRPr="00913A62">
              <w:t>knife</w:t>
            </w:r>
            <w:r>
              <w:t>’</w:t>
            </w:r>
          </w:p>
        </w:tc>
      </w:tr>
    </w:tbl>
    <w:p w14:paraId="6198D41C" w14:textId="08F8D438" w:rsidR="00140A47" w:rsidRPr="00913A62" w:rsidRDefault="00140A47" w:rsidP="00EA483F">
      <w:pPr>
        <w:pStyle w:val="Body0015after05before115pt"/>
      </w:pPr>
      <w:r w:rsidRPr="00913A62">
        <w:t>In monosyllabic words, /aj/ and /aw/ are never realized as /</w:t>
      </w:r>
      <w:r w:rsidRPr="00913A62">
        <w:rPr>
          <w:rStyle w:val="ChCharisSIL"/>
        </w:rPr>
        <w:t>ɛ</w:t>
      </w:r>
      <w:r w:rsidRPr="00913A62">
        <w:t>/ and /</w:t>
      </w:r>
      <w:r w:rsidRPr="00913A62">
        <w:rPr>
          <w:rStyle w:val="ChCharisSIL"/>
        </w:rPr>
        <w:t>ɔ</w:t>
      </w:r>
      <w:r w:rsidRPr="00913A62">
        <w:t xml:space="preserve">/, respectively. Examples are </w:t>
      </w:r>
      <w:r w:rsidRPr="00913A62">
        <w:rPr>
          <w:rStyle w:val="ChItalBold"/>
        </w:rPr>
        <w:t>tay</w:t>
      </w:r>
      <w:r w:rsidRPr="00913A62">
        <w:t xml:space="preserve"> /</w:t>
      </w:r>
      <w:r w:rsidRPr="00913A62">
        <w:rPr>
          <w:rStyle w:val="ChCharisSIL"/>
        </w:rPr>
        <w:t>taj</w:t>
      </w:r>
      <w:r w:rsidRPr="00913A62">
        <w:t xml:space="preserve">/ </w:t>
      </w:r>
      <w:r w:rsidR="00B7093A">
        <w:t>‘</w:t>
      </w:r>
      <w:r w:rsidRPr="00913A62">
        <w:t>excrement</w:t>
      </w:r>
      <w:r w:rsidR="00B7093A">
        <w:t>’</w:t>
      </w:r>
      <w:r w:rsidRPr="00913A62">
        <w:t xml:space="preserve"> and </w:t>
      </w:r>
      <w:r w:rsidRPr="00913A62">
        <w:rPr>
          <w:rStyle w:val="ChItalBold"/>
        </w:rPr>
        <w:t>taw</w:t>
      </w:r>
      <w:r w:rsidRPr="00913A62">
        <w:t xml:space="preserve"> /</w:t>
      </w:r>
      <w:r w:rsidRPr="00913A62">
        <w:rPr>
          <w:rStyle w:val="ChCharisSIL"/>
        </w:rPr>
        <w:t>taw</w:t>
      </w:r>
      <w:r w:rsidRPr="00913A62">
        <w:t xml:space="preserve">/ </w:t>
      </w:r>
      <w:r w:rsidR="00B7093A">
        <w:t>‘</w:t>
      </w:r>
      <w:r w:rsidRPr="00913A62">
        <w:t>know</w:t>
      </w:r>
      <w:r w:rsidR="00B7093A">
        <w:t>’</w:t>
      </w:r>
      <w:r w:rsidRPr="00913A62">
        <w:t xml:space="preserve">. There is one exception, though, monosyllabic </w:t>
      </w:r>
      <w:r w:rsidRPr="00913A62">
        <w:rPr>
          <w:rStyle w:val="ChItalBold"/>
        </w:rPr>
        <w:t>mo</w:t>
      </w:r>
      <w:r w:rsidRPr="00913A62">
        <w:t xml:space="preserve"> </w:t>
      </w:r>
      <w:r w:rsidR="00B7093A">
        <w:t>‘</w:t>
      </w:r>
      <w:r w:rsidRPr="00913A62">
        <w:t>want</w:t>
      </w:r>
      <w:r w:rsidR="00B7093A">
        <w:t>’</w:t>
      </w:r>
      <w:r w:rsidRPr="00913A62">
        <w:t>. In the corpus this item is typically realized as /</w:t>
      </w:r>
      <w:r w:rsidRPr="00913A62">
        <w:rPr>
          <w:rStyle w:val="ChCharisSIL"/>
        </w:rPr>
        <w:t>mɔ</w:t>
      </w:r>
      <w:r w:rsidRPr="00913A62">
        <w:t>/ (750 tokens), rather than as /</w:t>
      </w:r>
      <w:r w:rsidRPr="00913A62">
        <w:rPr>
          <w:rStyle w:val="ChCharisSIL"/>
        </w:rPr>
        <w:t>maw</w:t>
      </w:r>
      <w:r w:rsidRPr="00913A62">
        <w:t xml:space="preserve">/ (212). In the historically affixed lexical items </w:t>
      </w:r>
      <w:r w:rsidRPr="00913A62">
        <w:rPr>
          <w:rStyle w:val="ChItalBold"/>
        </w:rPr>
        <w:t>kemawan</w:t>
      </w:r>
      <w:r w:rsidR="00EE57F5">
        <w:rPr>
          <w:rStyle w:val="ChItalBold"/>
        </w:rPr>
        <w:t>g</w:t>
      </w:r>
      <w:r w:rsidRPr="00913A62">
        <w:t xml:space="preserve"> </w:t>
      </w:r>
      <w:r w:rsidR="00B7093A">
        <w:t>‘</w:t>
      </w:r>
      <w:r w:rsidRPr="00913A62">
        <w:t>will</w:t>
      </w:r>
      <w:r w:rsidR="00B7093A">
        <w:t>’</w:t>
      </w:r>
      <w:r w:rsidRPr="00913A62">
        <w:t xml:space="preserve"> and </w:t>
      </w:r>
      <w:r w:rsidRPr="00913A62">
        <w:rPr>
          <w:rStyle w:val="ChItalBold"/>
        </w:rPr>
        <w:t>mawnya</w:t>
      </w:r>
      <w:r w:rsidRPr="00913A62">
        <w:t xml:space="preserve"> </w:t>
      </w:r>
      <w:r w:rsidR="00B7093A">
        <w:t>‘</w:t>
      </w:r>
      <w:r w:rsidRPr="00913A62">
        <w:t>the wanting</w:t>
      </w:r>
      <w:r w:rsidR="00B7093A">
        <w:t>’</w:t>
      </w:r>
      <w:r w:rsidRPr="00913A62">
        <w:t>, however, the root is realized as /</w:t>
      </w:r>
      <w:r w:rsidRPr="00913A62">
        <w:rPr>
          <w:rStyle w:val="ChCharisSIL"/>
        </w:rPr>
        <w:t>maw</w:t>
      </w:r>
      <w:r w:rsidRPr="00913A62">
        <w:t>/, as the syllable containing the root is stressed.</w:t>
      </w:r>
    </w:p>
    <w:p w14:paraId="3F0E231E" w14:textId="77777777" w:rsidR="00140A47" w:rsidRPr="00913A62" w:rsidRDefault="00140A47" w:rsidP="00140A47">
      <w:pPr>
        <w:pStyle w:val="Heading2"/>
      </w:pPr>
      <w:bookmarkStart w:id="941" w:name="_Ref324759941"/>
      <w:bookmarkStart w:id="942" w:name="_Toc334169252"/>
      <w:bookmarkStart w:id="943" w:name="_Toc342590010"/>
      <w:bookmarkStart w:id="944" w:name="_Toc353454774"/>
      <w:bookmarkStart w:id="945" w:name="_Toc440455526"/>
      <w:r w:rsidRPr="00913A62">
        <w:lastRenderedPageBreak/>
        <w:t>Phonotactics</w:t>
      </w:r>
      <w:bookmarkEnd w:id="941"/>
      <w:bookmarkEnd w:id="942"/>
      <w:bookmarkEnd w:id="943"/>
      <w:bookmarkEnd w:id="944"/>
      <w:bookmarkEnd w:id="945"/>
    </w:p>
    <w:p w14:paraId="1C6613C9" w14:textId="77777777" w:rsidR="00140A47" w:rsidRPr="00913A62" w:rsidRDefault="00140A47" w:rsidP="00EA483F">
      <w:pPr>
        <w:pStyle w:val="Body0000after"/>
      </w:pPr>
      <w:r w:rsidRPr="00913A62">
        <w:t>This section describes how in Papuan Malay segments combine to form syllables, how syllables combine into words, and what the stress patterns of these words are. The distribution and sequences of the consonant phonemes are presented in §</w:t>
      </w:r>
      <w:r w:rsidRPr="00913A62">
        <w:fldChar w:fldCharType="begin"/>
      </w:r>
      <w:r w:rsidRPr="00913A62">
        <w:instrText xml:space="preserve"> REF _Ref324758216 \w \h </w:instrText>
      </w:r>
      <w:r>
        <w:instrText xml:space="preserve"> \* MERGEFORMAT </w:instrText>
      </w:r>
      <w:r w:rsidRPr="00913A62">
        <w:fldChar w:fldCharType="separate"/>
      </w:r>
      <w:r w:rsidR="00154D81">
        <w:rPr>
          <w:cs/>
        </w:rPr>
        <w:t>‎</w:t>
      </w:r>
      <w:r w:rsidR="00154D81">
        <w:t>2.4.1</w:t>
      </w:r>
      <w:r w:rsidRPr="00913A62">
        <w:fldChar w:fldCharType="end"/>
      </w:r>
      <w:r w:rsidRPr="00913A62">
        <w:t xml:space="preserve"> and those of the vowel phonemes in section §</w:t>
      </w:r>
      <w:r w:rsidRPr="00913A62">
        <w:fldChar w:fldCharType="begin"/>
      </w:r>
      <w:r w:rsidRPr="00913A62">
        <w:instrText xml:space="preserve"> REF _Ref324758217 \w \h </w:instrText>
      </w:r>
      <w:r>
        <w:instrText xml:space="preserve"> \* MERGEFORMAT </w:instrText>
      </w:r>
      <w:r w:rsidRPr="00913A62">
        <w:fldChar w:fldCharType="separate"/>
      </w:r>
      <w:r w:rsidR="00154D81">
        <w:rPr>
          <w:cs/>
        </w:rPr>
        <w:t>‎</w:t>
      </w:r>
      <w:r w:rsidR="00154D81">
        <w:t>2.4.2</w:t>
      </w:r>
      <w:r w:rsidRPr="00913A62">
        <w:fldChar w:fldCharType="end"/>
      </w:r>
      <w:r w:rsidRPr="00913A62">
        <w:t>. The syllable structures are described in §</w:t>
      </w:r>
      <w:r w:rsidRPr="00913A62">
        <w:fldChar w:fldCharType="begin"/>
      </w:r>
      <w:r w:rsidRPr="00913A62">
        <w:instrText xml:space="preserve"> REF _Ref324758218 \w \h </w:instrText>
      </w:r>
      <w:r>
        <w:instrText xml:space="preserve"> \* MERGEFORMAT </w:instrText>
      </w:r>
      <w:r w:rsidRPr="00913A62">
        <w:fldChar w:fldCharType="separate"/>
      </w:r>
      <w:r w:rsidR="00154D81">
        <w:rPr>
          <w:cs/>
        </w:rPr>
        <w:t>‎</w:t>
      </w:r>
      <w:r w:rsidR="00154D81">
        <w:t>2.4.3</w:t>
      </w:r>
      <w:r w:rsidRPr="00913A62">
        <w:fldChar w:fldCharType="end"/>
      </w:r>
      <w:r w:rsidRPr="00913A62">
        <w:t xml:space="preserve"> and the stress patterns in §</w:t>
      </w:r>
      <w:r w:rsidRPr="00913A62">
        <w:fldChar w:fldCharType="begin"/>
      </w:r>
      <w:r w:rsidRPr="00913A62">
        <w:instrText xml:space="preserve"> REF _Ref324758219 \w \h </w:instrText>
      </w:r>
      <w:r>
        <w:instrText xml:space="preserve"> \* MERGEFORMAT </w:instrText>
      </w:r>
      <w:r w:rsidRPr="00913A62">
        <w:fldChar w:fldCharType="separate"/>
      </w:r>
      <w:r w:rsidR="00154D81">
        <w:rPr>
          <w:cs/>
        </w:rPr>
        <w:t>‎</w:t>
      </w:r>
      <w:r w:rsidR="00154D81">
        <w:t>2.4.4</w:t>
      </w:r>
      <w:r w:rsidRPr="00913A62">
        <w:fldChar w:fldCharType="end"/>
      </w:r>
      <w:r w:rsidRPr="00913A62">
        <w:t>.</w:t>
      </w:r>
    </w:p>
    <w:p w14:paraId="1311D05A" w14:textId="16C6F9B5" w:rsidR="00140A47" w:rsidRPr="00913A62" w:rsidRDefault="00140A47" w:rsidP="00EA483F">
      <w:pPr>
        <w:pStyle w:val="Body0515after"/>
      </w:pPr>
      <w:r w:rsidRPr="00913A62">
        <w:t>For all of the identified segment sequences</w:t>
      </w:r>
      <w:r w:rsidR="000725AE">
        <w:t>,</w:t>
      </w:r>
      <w:r w:rsidRPr="00913A62">
        <w:t xml:space="preserve"> as well as for most of the syllable types and stress patterns, the attested lexical items were investigated as to whether they are </w:t>
      </w:r>
      <w:r w:rsidR="00325711" w:rsidRPr="00325711">
        <w:t xml:space="preserve">inherited Malay roots </w:t>
      </w:r>
      <w:r w:rsidRPr="00913A62">
        <w:t xml:space="preserve">or loan words, by using the following sources: </w:t>
      </w:r>
      <w:r w:rsidR="00BA6215">
        <w:rPr>
          <w:rStyle w:val="Citation"/>
        </w:rPr>
        <w:fldChar w:fldCharType="begin"/>
      </w:r>
      <w:r w:rsidR="003A5B20">
        <w:rPr>
          <w:rStyle w:val="Citation"/>
        </w:rPr>
        <w:instrText>ADDIN CITAVI.PLACEHOLDER 5a27f022-7681-475c-a80b-e932eb58945d 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5lczwvVGV4dD4NCiAgICA8L1RleHRVbml0Pg0KICA8L1RleHRVbml0cz4NCjwvUGxhY2Vob2xkZXI+</w:instrText>
      </w:r>
      <w:r w:rsidR="00BA6215">
        <w:rPr>
          <w:rStyle w:val="Citation"/>
        </w:rPr>
        <w:fldChar w:fldCharType="separate"/>
      </w:r>
      <w:bookmarkStart w:id="946" w:name="_CTVP0015a27f0227681475ca80be932eb58945d"/>
      <w:r w:rsidR="0092006B">
        <w:rPr>
          <w:rStyle w:val="Citation"/>
        </w:rPr>
        <w:t>Jones</w:t>
      </w:r>
      <w:bookmarkEnd w:id="946"/>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59233077-490e-42b7-8fb7-946fb4dc52f2 PFBsYWNlaG9sZGVyPg0KICA8QWRkSW5WZXJzaW9uPjUuMi4wLjg8L0FkZEluVmVyc2lvbj4NCiAgPElkPjU5MjMzMDc3LTQ5MGUtNDJiNy04ZmI3LTk0NmZiNGRjNTJmMjwvSWQ+DQogIDxFbnRyaWVzPg0KICAgIDxFbnRyeT4NCiAgICAgIDxJZD5lMmIzOTI3ZS1hZTA1LTRmMjYtOGJiNS03NTc5OWI1MDI0ZjI8L0lkPg0KICAgICAgPFJlZmVyZW5jZUlkPmJkYzFmMWUyLWI3NDUtNGUyZC04YjdkLTZhZDI2NmM1NTk4N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00BA6215">
        <w:rPr>
          <w:rStyle w:val="Citation"/>
        </w:rPr>
        <w:fldChar w:fldCharType="separate"/>
      </w:r>
      <w:bookmarkStart w:id="947" w:name="_CTVP00159233077490e42b78fb7946fb4dc52f2"/>
      <w:r w:rsidR="0092006B">
        <w:rPr>
          <w:rStyle w:val="Citation"/>
        </w:rPr>
        <w:t>(2007)</w:t>
      </w:r>
      <w:bookmarkEnd w:id="947"/>
      <w:r w:rsidR="00BA6215">
        <w:rPr>
          <w:rStyle w:val="Citation"/>
        </w:rPr>
        <w:fldChar w:fldCharType="end"/>
      </w:r>
      <w:r w:rsidRPr="00913A62">
        <w:t xml:space="preserve"> and </w:t>
      </w:r>
      <w:r w:rsidR="00BA6215">
        <w:rPr>
          <w:rStyle w:val="Citation"/>
        </w:rPr>
        <w:fldChar w:fldCharType="begin"/>
      </w:r>
      <w:r w:rsidR="003A5B20">
        <w:rPr>
          <w:rStyle w:val="Citation"/>
        </w:rPr>
        <w:instrText>ADDIN CITAVI.PLACEHOLDER 91f820c6-d0f6-4a6b-ab32-827fea9be704 PFBsYWNlaG9sZGVyPg0KICA8QWRkSW5WZXJzaW9uPjUuMi4wLjg8L0FkZEluVmVyc2lvbj4NCiAgPElkPjkxZjgyMGM2LWQwZjYtNGE2Yi1hYjMyLTgyN2ZlYTliZTcwNDwvSWQ+DQogIDxFbnRyaWVzPg0KICAgIDxFbnRyeT4NCiAgICAgIDxJZD41NTg1NGJlZC1mN2I5LTQ2NWItOTc1Ni02NWRhYzEyNDU2ZGE8L0lkPg0KICAgICAgPE5vUGFyPnRydWU8L05vUGFyPg0KICAgICAgPFBlcnNvbk9ubHk+dHJ1ZTwvUGVyc29uT25seT4NCiAgICAgIDxSZWZlcmVuY2VJZD5jMTVjYTNiZi00YzQ4LTQ4Y2EtOWFlYi1lZjk1MDNiZDZhNTY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VyaTwvRmlyc3ROYW1lPg0KICAgICAgICAgICAgPExhc3ROYW1lPlRhZG1vc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ZG1vcjwvVGV4dD4NCiAgICA8L1RleHRVbml0Pg0KICA8L1RleHRVbml0cz4NCjwvUGxhY2Vob2xkZXI+</w:instrText>
      </w:r>
      <w:r w:rsidR="00BA6215">
        <w:rPr>
          <w:rStyle w:val="Citation"/>
        </w:rPr>
        <w:fldChar w:fldCharType="separate"/>
      </w:r>
      <w:bookmarkStart w:id="948" w:name="_CTVP00191f820c6d0f64a6bab32827fea9be704"/>
      <w:r w:rsidR="0092006B">
        <w:rPr>
          <w:rStyle w:val="Citation"/>
        </w:rPr>
        <w:t>Tadmor</w:t>
      </w:r>
      <w:bookmarkEnd w:id="948"/>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882074db-1a92-4aa7-81e8-920ad145e00a PFBsYWNlaG9sZGVyPg0KICA8QWRkSW5WZXJzaW9uPjUuMi4wLjg8L0FkZEluVmVyc2lvbj4NCiAgPElkPjg4MjA3NGRiLTFhOTItNGFhNy04MWU4LTkyMGFkMTQ1ZTAwYTwvSWQ+DQogIDxFbnRyaWVzPg0KICAgIDxFbnRyeT4NCiAgICAgIDxJZD43Nzc2YWY3OC00Zjc1LTQ3MGYtODg0Yi00N2Y1N2NiZDBjNTA8L0lkPg0KICAgICAgPFJlZmVyZW5jZUlkPmMxNWNhM2JmLTRjNDgtNDhjYS05YWViLWVmOTUwM2JkNmE1Nj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YSk8L1RleHQ+DQogICAgPC9UZXh0VW5pdD4NCiAgPC9UZXh0VW5pdHM+DQo8L1BsYWNlaG9sZGVyPg==</w:instrText>
      </w:r>
      <w:r w:rsidR="00BA6215">
        <w:rPr>
          <w:rStyle w:val="Citation"/>
        </w:rPr>
        <w:fldChar w:fldCharType="separate"/>
      </w:r>
      <w:bookmarkStart w:id="949" w:name="_CTVP001882074db1a924aa781e8920ad145e00a"/>
      <w:r w:rsidR="0092006B">
        <w:rPr>
          <w:rStyle w:val="Citation"/>
        </w:rPr>
        <w:t>(2009a)</w:t>
      </w:r>
      <w:bookmarkEnd w:id="949"/>
      <w:r w:rsidR="00BA6215">
        <w:rPr>
          <w:rStyle w:val="Citation"/>
        </w:rPr>
        <w:fldChar w:fldCharType="end"/>
      </w:r>
      <w:r w:rsidRPr="00913A62">
        <w:t>.</w:t>
      </w:r>
      <w:r w:rsidRPr="00913A62">
        <w:rPr>
          <w:rStyle w:val="FootnoteReference"/>
        </w:rPr>
        <w:footnoteReference w:id="80"/>
      </w:r>
      <w:r w:rsidRPr="00913A62">
        <w:t xml:space="preserve"> For high frequency syllable types and stress patterns, however, not all of the attested entries were checked. Hence, upon further investigation some of these lexical items may turn out to be loan words.</w:t>
      </w:r>
    </w:p>
    <w:p w14:paraId="2D72C75E" w14:textId="77777777" w:rsidR="00140A47" w:rsidRDefault="00140A47" w:rsidP="00140A47">
      <w:pPr>
        <w:pStyle w:val="Heading3"/>
      </w:pPr>
      <w:bookmarkStart w:id="957" w:name="_Ref324758216"/>
      <w:bookmarkStart w:id="958" w:name="_Toc334169253"/>
      <w:bookmarkStart w:id="959" w:name="_Toc342590011"/>
      <w:bookmarkStart w:id="960" w:name="_Toc440455527"/>
      <w:r w:rsidRPr="00913A62">
        <w:t>Consonant phoneme distribution and sequences</w:t>
      </w:r>
      <w:bookmarkEnd w:id="957"/>
      <w:bookmarkEnd w:id="958"/>
      <w:bookmarkEnd w:id="959"/>
      <w:bookmarkEnd w:id="960"/>
    </w:p>
    <w:p w14:paraId="27571D3E" w14:textId="68F36EA4" w:rsidR="00E5267F" w:rsidRDefault="00E5267F" w:rsidP="00EA483F">
      <w:pPr>
        <w:pStyle w:val="Body0000after115pt"/>
      </w:pPr>
      <w:r w:rsidRPr="00913A62">
        <w:fldChar w:fldCharType="begin"/>
      </w:r>
      <w:r w:rsidRPr="00913A62">
        <w:instrText xml:space="preserve"> REF _Ref324336580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5</w:t>
      </w:r>
      <w:r w:rsidRPr="00913A62">
        <w:fldChar w:fldCharType="end"/>
      </w:r>
      <w:r w:rsidRPr="00913A62">
        <w:t xml:space="preserve"> provides an overview of the distribution of the consonant phonemes. All consonants occur in the onset position, both word-initially and word-internally</w:t>
      </w:r>
      <w:r>
        <w:t xml:space="preserve">, except for </w:t>
      </w:r>
      <w:r w:rsidRPr="00913A62">
        <w:t>the velar nasal /</w:t>
      </w:r>
      <w:r w:rsidRPr="00913A62">
        <w:rPr>
          <w:rStyle w:val="ChCharisSIL"/>
        </w:rPr>
        <w:t>ŋ</w:t>
      </w:r>
      <w:r>
        <w:t>/.</w:t>
      </w:r>
      <w:r w:rsidRPr="00913A62">
        <w:t xml:space="preserve"> While it occurs rather commonly in the </w:t>
      </w:r>
      <w:r w:rsidR="000B0F1B">
        <w:t>word</w:t>
      </w:r>
      <w:r w:rsidRPr="00913A62">
        <w:t xml:space="preserve">-internal onset position, it </w:t>
      </w:r>
      <w:r w:rsidR="008D5AE2">
        <w:rPr>
          <w:lang w:eastAsia="en-US"/>
        </w:rPr>
        <w:t>is unattested</w:t>
      </w:r>
      <w:r w:rsidR="008D5AE2">
        <w:t xml:space="preserve"> </w:t>
      </w:r>
      <w:r>
        <w:t>as word-initial onset</w:t>
      </w:r>
      <w:r w:rsidR="000B0F1B">
        <w:t>.</w:t>
      </w:r>
      <w:r w:rsidR="000B0F1B">
        <w:rPr>
          <w:rStyle w:val="FootnoteReference"/>
        </w:rPr>
        <w:footnoteReference w:id="81"/>
      </w:r>
    </w:p>
    <w:p w14:paraId="5409A0EC" w14:textId="7C5D5010" w:rsidR="00FB4C51" w:rsidRDefault="00E5267F" w:rsidP="005830B0">
      <w:pPr>
        <w:pStyle w:val="Body0505after115pt"/>
      </w:pPr>
      <w:r w:rsidRPr="00913A62">
        <w:t>The range of consonants occurring as a coda is considerably smaller.</w:t>
      </w:r>
      <w:r w:rsidR="00FB4C51">
        <w:t xml:space="preserve"> The voiceless stops, fricative</w:t>
      </w:r>
      <w:r w:rsidRPr="00913A62">
        <w:t xml:space="preserve"> /</w:t>
      </w:r>
      <w:r w:rsidRPr="00913A62">
        <w:rPr>
          <w:rStyle w:val="ChCharisSIL"/>
        </w:rPr>
        <w:t>s</w:t>
      </w:r>
      <w:r w:rsidRPr="00913A62">
        <w:t xml:space="preserve">/, and the four sonorants (liquids and approximants) occur as coda, both word-internally and word-finally. By contrast, the following segments </w:t>
      </w:r>
      <w:r w:rsidR="008D5AE2">
        <w:rPr>
          <w:lang w:eastAsia="en-US"/>
        </w:rPr>
        <w:t>are unattested</w:t>
      </w:r>
      <w:r w:rsidR="008D5AE2" w:rsidRPr="00913A62">
        <w:t xml:space="preserve"> </w:t>
      </w:r>
      <w:r w:rsidRPr="00913A62">
        <w:t xml:space="preserve">as coda, </w:t>
      </w:r>
      <w:r w:rsidR="005830B0">
        <w:t xml:space="preserve">both </w:t>
      </w:r>
      <w:r w:rsidRPr="00913A62">
        <w:t xml:space="preserve">word-internally </w:t>
      </w:r>
      <w:r w:rsidR="005830B0">
        <w:t xml:space="preserve">and </w:t>
      </w:r>
      <w:r w:rsidRPr="00913A62">
        <w:t xml:space="preserve">word-finally: the voiced stops, the affricates, </w:t>
      </w:r>
      <w:r>
        <w:t xml:space="preserve">and </w:t>
      </w:r>
      <w:r w:rsidRPr="00913A62">
        <w:t>the glottal fricative</w:t>
      </w:r>
      <w:r>
        <w:t>.</w:t>
      </w:r>
      <w:r w:rsidRPr="00913A62">
        <w:rPr>
          <w:rStyle w:val="FootnoteReference"/>
        </w:rPr>
        <w:footnoteReference w:id="82"/>
      </w:r>
      <w:r w:rsidR="00241E9C">
        <w:t xml:space="preserve"> As for the nasals, only bilabial /m/ and velar /</w:t>
      </w:r>
      <w:r w:rsidR="00241E9C" w:rsidRPr="006831AD">
        <w:rPr>
          <w:rStyle w:val="ChCharisSIL"/>
        </w:rPr>
        <w:t>ŋ</w:t>
      </w:r>
      <w:r w:rsidR="00241E9C">
        <w:t>/ occur as word-internal or word-final coda</w:t>
      </w:r>
      <w:r w:rsidR="005830B0">
        <w:t>s</w:t>
      </w:r>
      <w:r w:rsidR="00241E9C">
        <w:t xml:space="preserve">, with the velar nasal </w:t>
      </w:r>
      <w:r w:rsidR="00FB4C51">
        <w:t>assimilating to a following stop or affricate</w:t>
      </w:r>
      <w:r w:rsidR="00241E9C">
        <w:t xml:space="preserve"> </w:t>
      </w:r>
      <w:r w:rsidR="00241E9C" w:rsidRPr="00913A62">
        <w:t>(§</w:t>
      </w:r>
      <w:r w:rsidR="00241E9C">
        <w:fldChar w:fldCharType="begin"/>
      </w:r>
      <w:r w:rsidR="00241E9C">
        <w:instrText xml:space="preserve"> REF _Ref358302308 \w \h </w:instrText>
      </w:r>
      <w:r w:rsidR="00241E9C">
        <w:fldChar w:fldCharType="separate"/>
      </w:r>
      <w:r w:rsidR="00154D81">
        <w:rPr>
          <w:cs/>
        </w:rPr>
        <w:t>‎</w:t>
      </w:r>
      <w:r w:rsidR="00154D81">
        <w:t>2.2.1</w:t>
      </w:r>
      <w:r w:rsidR="00241E9C">
        <w:fldChar w:fldCharType="end"/>
      </w:r>
      <w:r w:rsidR="00241E9C" w:rsidRPr="00913A62">
        <w:t>)</w:t>
      </w:r>
      <w:r w:rsidR="00241E9C">
        <w:t>.</w:t>
      </w:r>
    </w:p>
    <w:p w14:paraId="106F6FEE" w14:textId="77777777" w:rsidR="00140A47" w:rsidRPr="00913A62" w:rsidRDefault="00140A47" w:rsidP="00140A47">
      <w:pPr>
        <w:pStyle w:val="Caption"/>
      </w:pPr>
      <w:bookmarkStart w:id="962" w:name="_Ref324336580"/>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25</w:t>
        </w:r>
      </w:fldSimple>
      <w:bookmarkEnd w:id="962"/>
      <w:r w:rsidRPr="00913A62">
        <w:t>:</w:t>
      </w:r>
      <w:r w:rsidRPr="00913A62">
        <w:tab/>
        <w:t>Distribution of the consonant phonemes</w:t>
      </w:r>
    </w:p>
    <w:tbl>
      <w:tblPr>
        <w:tblW w:w="6722" w:type="dxa"/>
        <w:tblInd w:w="170" w:type="dxa"/>
        <w:tblBorders>
          <w:bottom w:val="single" w:sz="4" w:space="0" w:color="auto"/>
        </w:tblBorders>
        <w:tblLayout w:type="fixed"/>
        <w:tblLook w:val="01E0" w:firstRow="1" w:lastRow="1" w:firstColumn="1" w:lastColumn="1" w:noHBand="0" w:noVBand="0"/>
      </w:tblPr>
      <w:tblGrid>
        <w:gridCol w:w="737"/>
        <w:gridCol w:w="282"/>
        <w:gridCol w:w="396"/>
        <w:gridCol w:w="284"/>
        <w:gridCol w:w="397"/>
        <w:gridCol w:w="284"/>
        <w:gridCol w:w="284"/>
        <w:gridCol w:w="369"/>
        <w:gridCol w:w="425"/>
        <w:gridCol w:w="312"/>
        <w:gridCol w:w="312"/>
        <w:gridCol w:w="312"/>
        <w:gridCol w:w="312"/>
        <w:gridCol w:w="312"/>
        <w:gridCol w:w="484"/>
        <w:gridCol w:w="284"/>
        <w:gridCol w:w="284"/>
        <w:gridCol w:w="312"/>
        <w:gridCol w:w="340"/>
      </w:tblGrid>
      <w:tr w:rsidR="00AC23C4" w:rsidRPr="00AC23C4" w14:paraId="62FF9C2B" w14:textId="77777777" w:rsidTr="0041606D">
        <w:tc>
          <w:tcPr>
            <w:tcW w:w="737" w:type="dxa"/>
            <w:tcBorders>
              <w:top w:val="single" w:sz="4" w:space="0" w:color="auto"/>
              <w:bottom w:val="single" w:sz="4" w:space="0" w:color="auto"/>
            </w:tcBorders>
            <w:shd w:val="clear" w:color="auto" w:fill="auto"/>
          </w:tcPr>
          <w:p w14:paraId="1E25AA0C" w14:textId="77777777" w:rsidR="00140A47" w:rsidRPr="00913A62" w:rsidRDefault="00140A47" w:rsidP="00140A47">
            <w:pPr>
              <w:pStyle w:val="TableHd"/>
            </w:pPr>
          </w:p>
        </w:tc>
        <w:tc>
          <w:tcPr>
            <w:tcW w:w="1927" w:type="dxa"/>
            <w:gridSpan w:val="6"/>
            <w:tcBorders>
              <w:top w:val="single" w:sz="4" w:space="0" w:color="auto"/>
              <w:bottom w:val="single" w:sz="4" w:space="0" w:color="auto"/>
            </w:tcBorders>
            <w:shd w:val="clear" w:color="auto" w:fill="auto"/>
          </w:tcPr>
          <w:p w14:paraId="25F944C2" w14:textId="77777777" w:rsidR="00140A47" w:rsidRPr="0099608C" w:rsidRDefault="00140A47" w:rsidP="00140A47">
            <w:pPr>
              <w:pStyle w:val="TableHd"/>
              <w:rPr>
                <w:rStyle w:val="ChSmallCaps"/>
              </w:rPr>
            </w:pPr>
            <w:r w:rsidRPr="0099608C">
              <w:rPr>
                <w:rStyle w:val="ChSmallCaps"/>
              </w:rPr>
              <w:t>stop</w:t>
            </w:r>
          </w:p>
        </w:tc>
        <w:tc>
          <w:tcPr>
            <w:tcW w:w="794" w:type="dxa"/>
            <w:gridSpan w:val="2"/>
            <w:tcBorders>
              <w:top w:val="single" w:sz="4" w:space="0" w:color="auto"/>
              <w:bottom w:val="single" w:sz="4" w:space="0" w:color="auto"/>
            </w:tcBorders>
            <w:shd w:val="clear" w:color="auto" w:fill="auto"/>
          </w:tcPr>
          <w:p w14:paraId="66CF9B5E" w14:textId="77777777" w:rsidR="00140A47" w:rsidRPr="0099608C" w:rsidRDefault="00140A47" w:rsidP="00140A47">
            <w:pPr>
              <w:pStyle w:val="TableHd"/>
              <w:rPr>
                <w:rStyle w:val="ChSmallCaps"/>
              </w:rPr>
            </w:pPr>
            <w:r w:rsidRPr="0099608C">
              <w:rPr>
                <w:rStyle w:val="ChSmallCaps"/>
              </w:rPr>
              <w:t>affr</w:t>
            </w:r>
          </w:p>
        </w:tc>
        <w:tc>
          <w:tcPr>
            <w:tcW w:w="624" w:type="dxa"/>
            <w:gridSpan w:val="2"/>
            <w:tcBorders>
              <w:top w:val="single" w:sz="4" w:space="0" w:color="auto"/>
              <w:bottom w:val="single" w:sz="4" w:space="0" w:color="auto"/>
            </w:tcBorders>
            <w:shd w:val="clear" w:color="auto" w:fill="auto"/>
          </w:tcPr>
          <w:p w14:paraId="45885DA2" w14:textId="77777777" w:rsidR="00140A47" w:rsidRPr="0099608C" w:rsidRDefault="00140A47" w:rsidP="00140A47">
            <w:pPr>
              <w:pStyle w:val="TableHd"/>
              <w:rPr>
                <w:rStyle w:val="ChSmallCaps"/>
              </w:rPr>
            </w:pPr>
            <w:r w:rsidRPr="0099608C">
              <w:rPr>
                <w:rStyle w:val="ChSmallCaps"/>
              </w:rPr>
              <w:t>fric</w:t>
            </w:r>
          </w:p>
        </w:tc>
        <w:tc>
          <w:tcPr>
            <w:tcW w:w="1420" w:type="dxa"/>
            <w:gridSpan w:val="4"/>
            <w:tcBorders>
              <w:top w:val="single" w:sz="4" w:space="0" w:color="auto"/>
              <w:bottom w:val="single" w:sz="4" w:space="0" w:color="auto"/>
            </w:tcBorders>
            <w:shd w:val="clear" w:color="auto" w:fill="auto"/>
          </w:tcPr>
          <w:p w14:paraId="1B7CECB1" w14:textId="77777777" w:rsidR="00140A47" w:rsidRPr="0099608C" w:rsidRDefault="00140A47" w:rsidP="00140A47">
            <w:pPr>
              <w:pStyle w:val="TableHd"/>
              <w:rPr>
                <w:rStyle w:val="ChSmallCaps"/>
              </w:rPr>
            </w:pPr>
            <w:r w:rsidRPr="0099608C">
              <w:rPr>
                <w:rStyle w:val="ChSmallCaps"/>
              </w:rPr>
              <w:t>nas</w:t>
            </w:r>
          </w:p>
        </w:tc>
        <w:tc>
          <w:tcPr>
            <w:tcW w:w="568" w:type="dxa"/>
            <w:gridSpan w:val="2"/>
            <w:tcBorders>
              <w:top w:val="single" w:sz="4" w:space="0" w:color="auto"/>
              <w:bottom w:val="single" w:sz="4" w:space="0" w:color="auto"/>
            </w:tcBorders>
            <w:shd w:val="clear" w:color="auto" w:fill="auto"/>
          </w:tcPr>
          <w:p w14:paraId="2290F7CD" w14:textId="77777777" w:rsidR="00140A47" w:rsidRPr="0099608C" w:rsidRDefault="00140A47" w:rsidP="00140A47">
            <w:pPr>
              <w:pStyle w:val="TableHd"/>
              <w:rPr>
                <w:rStyle w:val="ChSmallCaps"/>
              </w:rPr>
            </w:pPr>
            <w:r w:rsidRPr="0099608C">
              <w:rPr>
                <w:rStyle w:val="ChSmallCaps"/>
              </w:rPr>
              <w:t>liq</w:t>
            </w:r>
          </w:p>
        </w:tc>
        <w:tc>
          <w:tcPr>
            <w:tcW w:w="652" w:type="dxa"/>
            <w:gridSpan w:val="2"/>
            <w:tcBorders>
              <w:top w:val="single" w:sz="4" w:space="0" w:color="auto"/>
              <w:bottom w:val="single" w:sz="4" w:space="0" w:color="auto"/>
            </w:tcBorders>
            <w:shd w:val="clear" w:color="auto" w:fill="auto"/>
          </w:tcPr>
          <w:p w14:paraId="2E7F4179" w14:textId="77777777" w:rsidR="00140A47" w:rsidRPr="0099608C" w:rsidRDefault="002D1B91" w:rsidP="00140A47">
            <w:pPr>
              <w:pStyle w:val="TableHd"/>
              <w:rPr>
                <w:rStyle w:val="ChSmallCaps"/>
              </w:rPr>
            </w:pPr>
            <w:r>
              <w:rPr>
                <w:rStyle w:val="ChSmallCaps"/>
              </w:rPr>
              <w:t>apr</w:t>
            </w:r>
          </w:p>
        </w:tc>
      </w:tr>
      <w:tr w:rsidR="00AC23C4" w:rsidRPr="00913A62" w14:paraId="7CFB086B" w14:textId="77777777" w:rsidTr="0041606D">
        <w:tc>
          <w:tcPr>
            <w:tcW w:w="737" w:type="dxa"/>
            <w:tcBorders>
              <w:top w:val="single" w:sz="4" w:space="0" w:color="auto"/>
            </w:tcBorders>
            <w:shd w:val="clear" w:color="auto" w:fill="auto"/>
          </w:tcPr>
          <w:p w14:paraId="0316F5F7" w14:textId="77777777" w:rsidR="00140A47" w:rsidRPr="00913A62" w:rsidRDefault="00140A47" w:rsidP="00F732D8">
            <w:pPr>
              <w:pStyle w:val="TableCell2-2Center115ptBreak"/>
            </w:pPr>
          </w:p>
        </w:tc>
        <w:tc>
          <w:tcPr>
            <w:tcW w:w="282" w:type="dxa"/>
            <w:tcBorders>
              <w:top w:val="single" w:sz="4" w:space="0" w:color="auto"/>
            </w:tcBorders>
            <w:shd w:val="clear" w:color="auto" w:fill="auto"/>
          </w:tcPr>
          <w:p w14:paraId="22E6BE21" w14:textId="77777777" w:rsidR="00140A47" w:rsidRPr="00F732D8" w:rsidRDefault="00140A47" w:rsidP="00F732D8">
            <w:pPr>
              <w:pStyle w:val="TableCell2-2Center115ptBreak"/>
              <w:rPr>
                <w:rStyle w:val="ChCharisSIL"/>
              </w:rPr>
            </w:pPr>
            <w:r w:rsidRPr="00F732D8">
              <w:rPr>
                <w:rStyle w:val="ChCharisSIL"/>
              </w:rPr>
              <w:t>p</w:t>
            </w:r>
          </w:p>
        </w:tc>
        <w:tc>
          <w:tcPr>
            <w:tcW w:w="396" w:type="dxa"/>
            <w:tcBorders>
              <w:top w:val="single" w:sz="4" w:space="0" w:color="auto"/>
            </w:tcBorders>
            <w:shd w:val="clear" w:color="auto" w:fill="auto"/>
          </w:tcPr>
          <w:p w14:paraId="0918B0B7" w14:textId="77777777" w:rsidR="00140A47" w:rsidRPr="00F732D8" w:rsidRDefault="00140A47" w:rsidP="00F732D8">
            <w:pPr>
              <w:pStyle w:val="TableCell2-2Center115ptBreak"/>
              <w:rPr>
                <w:rStyle w:val="ChCharisSIL"/>
              </w:rPr>
            </w:pPr>
            <w:r w:rsidRPr="00F732D8">
              <w:rPr>
                <w:rStyle w:val="ChCharisSIL"/>
              </w:rPr>
              <w:t>b</w:t>
            </w:r>
          </w:p>
        </w:tc>
        <w:tc>
          <w:tcPr>
            <w:tcW w:w="284" w:type="dxa"/>
            <w:tcBorders>
              <w:top w:val="single" w:sz="4" w:space="0" w:color="auto"/>
            </w:tcBorders>
            <w:shd w:val="clear" w:color="auto" w:fill="auto"/>
          </w:tcPr>
          <w:p w14:paraId="134013DB" w14:textId="77777777" w:rsidR="00140A47" w:rsidRPr="00F732D8" w:rsidRDefault="00140A47" w:rsidP="00F732D8">
            <w:pPr>
              <w:pStyle w:val="TableCell2-2Center115ptBreak"/>
              <w:rPr>
                <w:rStyle w:val="ChCharisSIL"/>
              </w:rPr>
            </w:pPr>
            <w:r w:rsidRPr="00F732D8">
              <w:rPr>
                <w:rStyle w:val="ChCharisSIL"/>
              </w:rPr>
              <w:t>t</w:t>
            </w:r>
          </w:p>
        </w:tc>
        <w:tc>
          <w:tcPr>
            <w:tcW w:w="397" w:type="dxa"/>
            <w:tcBorders>
              <w:top w:val="single" w:sz="4" w:space="0" w:color="auto"/>
            </w:tcBorders>
            <w:shd w:val="clear" w:color="auto" w:fill="auto"/>
          </w:tcPr>
          <w:p w14:paraId="1C4674F4" w14:textId="77777777" w:rsidR="00140A47" w:rsidRPr="00F732D8" w:rsidRDefault="00140A47" w:rsidP="00F732D8">
            <w:pPr>
              <w:pStyle w:val="TableCell2-2Center115ptBreak"/>
              <w:rPr>
                <w:rStyle w:val="ChCharisSIL"/>
              </w:rPr>
            </w:pPr>
            <w:r w:rsidRPr="00F732D8">
              <w:rPr>
                <w:rStyle w:val="ChCharisSIL"/>
              </w:rPr>
              <w:t>d</w:t>
            </w:r>
          </w:p>
        </w:tc>
        <w:tc>
          <w:tcPr>
            <w:tcW w:w="284" w:type="dxa"/>
            <w:tcBorders>
              <w:top w:val="single" w:sz="4" w:space="0" w:color="auto"/>
            </w:tcBorders>
            <w:shd w:val="clear" w:color="auto" w:fill="auto"/>
          </w:tcPr>
          <w:p w14:paraId="5601778D" w14:textId="77777777" w:rsidR="00140A47" w:rsidRPr="00F732D8" w:rsidRDefault="00140A47" w:rsidP="00F732D8">
            <w:pPr>
              <w:pStyle w:val="TableCell2-2Center115ptBreak"/>
              <w:rPr>
                <w:rStyle w:val="ChCharisSIL"/>
              </w:rPr>
            </w:pPr>
            <w:r w:rsidRPr="00F732D8">
              <w:rPr>
                <w:rStyle w:val="ChCharisSIL"/>
              </w:rPr>
              <w:t>k</w:t>
            </w:r>
          </w:p>
        </w:tc>
        <w:tc>
          <w:tcPr>
            <w:tcW w:w="284" w:type="dxa"/>
            <w:tcBorders>
              <w:top w:val="single" w:sz="4" w:space="0" w:color="auto"/>
            </w:tcBorders>
            <w:shd w:val="clear" w:color="auto" w:fill="auto"/>
          </w:tcPr>
          <w:p w14:paraId="11543DEF" w14:textId="77777777" w:rsidR="00140A47" w:rsidRPr="00F732D8" w:rsidRDefault="00140A47" w:rsidP="00F732D8">
            <w:pPr>
              <w:pStyle w:val="TableCell2-2Center115ptBreak"/>
              <w:rPr>
                <w:rStyle w:val="ChCharisSIL"/>
              </w:rPr>
            </w:pPr>
            <w:r w:rsidRPr="00F732D8">
              <w:rPr>
                <w:rStyle w:val="ChCharisSIL"/>
              </w:rPr>
              <w:t>g</w:t>
            </w:r>
          </w:p>
        </w:tc>
        <w:tc>
          <w:tcPr>
            <w:tcW w:w="369" w:type="dxa"/>
            <w:tcBorders>
              <w:top w:val="single" w:sz="4" w:space="0" w:color="auto"/>
            </w:tcBorders>
            <w:shd w:val="clear" w:color="auto" w:fill="auto"/>
          </w:tcPr>
          <w:p w14:paraId="67D8A7E7" w14:textId="77777777" w:rsidR="00140A47" w:rsidRPr="00F732D8" w:rsidRDefault="00140A47" w:rsidP="00F732D8">
            <w:pPr>
              <w:pStyle w:val="TableCell2-2Center115ptBreak"/>
              <w:rPr>
                <w:rStyle w:val="ChCharisSIL"/>
              </w:rPr>
            </w:pPr>
            <w:r w:rsidRPr="00F732D8">
              <w:rPr>
                <w:rStyle w:val="ChCharisSIL"/>
              </w:rPr>
              <w:t>tʃ</w:t>
            </w:r>
          </w:p>
        </w:tc>
        <w:tc>
          <w:tcPr>
            <w:tcW w:w="425" w:type="dxa"/>
            <w:tcBorders>
              <w:top w:val="single" w:sz="4" w:space="0" w:color="auto"/>
            </w:tcBorders>
            <w:shd w:val="clear" w:color="auto" w:fill="auto"/>
          </w:tcPr>
          <w:p w14:paraId="7DAE3DF4" w14:textId="77777777" w:rsidR="00140A47" w:rsidRPr="00F732D8" w:rsidRDefault="00140A47" w:rsidP="00F732D8">
            <w:pPr>
              <w:pStyle w:val="TableCell2-2Center115ptBreak"/>
              <w:rPr>
                <w:rStyle w:val="ChCharisSIL"/>
              </w:rPr>
            </w:pPr>
            <w:r w:rsidRPr="00F732D8">
              <w:rPr>
                <w:rStyle w:val="ChCharisSIL"/>
              </w:rPr>
              <w:t>dʒ</w:t>
            </w:r>
          </w:p>
        </w:tc>
        <w:tc>
          <w:tcPr>
            <w:tcW w:w="312" w:type="dxa"/>
            <w:tcBorders>
              <w:top w:val="single" w:sz="4" w:space="0" w:color="auto"/>
            </w:tcBorders>
            <w:shd w:val="clear" w:color="auto" w:fill="auto"/>
          </w:tcPr>
          <w:p w14:paraId="208BAF35" w14:textId="77777777" w:rsidR="00140A47" w:rsidRPr="00F732D8" w:rsidRDefault="00140A47" w:rsidP="00F732D8">
            <w:pPr>
              <w:pStyle w:val="TableCell2-2Center115ptBreak"/>
              <w:rPr>
                <w:rStyle w:val="ChCharisSIL"/>
              </w:rPr>
            </w:pPr>
            <w:r w:rsidRPr="00F732D8">
              <w:rPr>
                <w:rStyle w:val="ChCharisSIL"/>
              </w:rPr>
              <w:t>s</w:t>
            </w:r>
          </w:p>
        </w:tc>
        <w:tc>
          <w:tcPr>
            <w:tcW w:w="312" w:type="dxa"/>
            <w:tcBorders>
              <w:top w:val="single" w:sz="4" w:space="0" w:color="auto"/>
            </w:tcBorders>
            <w:shd w:val="clear" w:color="auto" w:fill="auto"/>
          </w:tcPr>
          <w:p w14:paraId="29CD3795" w14:textId="77777777" w:rsidR="00140A47" w:rsidRPr="00F732D8" w:rsidRDefault="00140A47" w:rsidP="00F732D8">
            <w:pPr>
              <w:pStyle w:val="TableCell2-2Center115ptBreak"/>
              <w:rPr>
                <w:rStyle w:val="ChCharisSIL"/>
              </w:rPr>
            </w:pPr>
            <w:r w:rsidRPr="00F732D8">
              <w:rPr>
                <w:rStyle w:val="ChCharisSIL"/>
              </w:rPr>
              <w:t>h</w:t>
            </w:r>
          </w:p>
        </w:tc>
        <w:tc>
          <w:tcPr>
            <w:tcW w:w="312" w:type="dxa"/>
            <w:tcBorders>
              <w:top w:val="single" w:sz="4" w:space="0" w:color="auto"/>
            </w:tcBorders>
            <w:shd w:val="clear" w:color="auto" w:fill="auto"/>
          </w:tcPr>
          <w:p w14:paraId="40DA12DD" w14:textId="77777777" w:rsidR="00140A47" w:rsidRPr="00F732D8" w:rsidRDefault="00140A47" w:rsidP="00F732D8">
            <w:pPr>
              <w:pStyle w:val="TableCell2-2Center115ptBreak"/>
              <w:rPr>
                <w:rStyle w:val="ChCharisSIL"/>
              </w:rPr>
            </w:pPr>
            <w:r w:rsidRPr="00F732D8">
              <w:rPr>
                <w:rStyle w:val="ChCharisSIL"/>
              </w:rPr>
              <w:t>m</w:t>
            </w:r>
          </w:p>
        </w:tc>
        <w:tc>
          <w:tcPr>
            <w:tcW w:w="312" w:type="dxa"/>
            <w:tcBorders>
              <w:top w:val="single" w:sz="4" w:space="0" w:color="auto"/>
            </w:tcBorders>
            <w:shd w:val="clear" w:color="auto" w:fill="auto"/>
          </w:tcPr>
          <w:p w14:paraId="091289EC" w14:textId="77777777" w:rsidR="00140A47" w:rsidRPr="00F732D8" w:rsidRDefault="00140A47" w:rsidP="00F732D8">
            <w:pPr>
              <w:pStyle w:val="TableCell2-2Center115ptBreak"/>
              <w:rPr>
                <w:rStyle w:val="ChCharisSIL"/>
              </w:rPr>
            </w:pPr>
            <w:r w:rsidRPr="00F732D8">
              <w:rPr>
                <w:rStyle w:val="ChCharisSIL"/>
              </w:rPr>
              <w:t>n</w:t>
            </w:r>
          </w:p>
        </w:tc>
        <w:tc>
          <w:tcPr>
            <w:tcW w:w="312" w:type="dxa"/>
            <w:tcBorders>
              <w:top w:val="single" w:sz="4" w:space="0" w:color="auto"/>
            </w:tcBorders>
            <w:shd w:val="clear" w:color="auto" w:fill="auto"/>
          </w:tcPr>
          <w:p w14:paraId="2741C9D9" w14:textId="77777777" w:rsidR="00140A47" w:rsidRPr="00F732D8" w:rsidRDefault="00140A47" w:rsidP="00F732D8">
            <w:pPr>
              <w:pStyle w:val="TableCell2-2Center115ptBreak"/>
              <w:rPr>
                <w:rStyle w:val="ChCharisSIL"/>
              </w:rPr>
            </w:pPr>
            <w:r w:rsidRPr="00F732D8">
              <w:rPr>
                <w:rStyle w:val="ChCharisSIL"/>
              </w:rPr>
              <w:t>ɲ</w:t>
            </w:r>
          </w:p>
        </w:tc>
        <w:tc>
          <w:tcPr>
            <w:tcW w:w="482" w:type="dxa"/>
            <w:tcBorders>
              <w:top w:val="single" w:sz="4" w:space="0" w:color="auto"/>
            </w:tcBorders>
            <w:shd w:val="clear" w:color="auto" w:fill="auto"/>
          </w:tcPr>
          <w:p w14:paraId="21E95CA1" w14:textId="77777777" w:rsidR="00140A47" w:rsidRPr="00F732D8" w:rsidRDefault="00140A47" w:rsidP="00F732D8">
            <w:pPr>
              <w:pStyle w:val="TableCell2-2Center115ptBreak"/>
              <w:rPr>
                <w:rStyle w:val="ChCharisSIL"/>
              </w:rPr>
            </w:pPr>
            <w:r w:rsidRPr="00F732D8">
              <w:rPr>
                <w:rStyle w:val="ChCharisSIL"/>
              </w:rPr>
              <w:t>ŋ</w:t>
            </w:r>
          </w:p>
        </w:tc>
        <w:tc>
          <w:tcPr>
            <w:tcW w:w="284" w:type="dxa"/>
            <w:tcBorders>
              <w:top w:val="single" w:sz="4" w:space="0" w:color="auto"/>
            </w:tcBorders>
            <w:shd w:val="clear" w:color="auto" w:fill="auto"/>
          </w:tcPr>
          <w:p w14:paraId="10935B51" w14:textId="77777777" w:rsidR="00140A47" w:rsidRPr="00F732D8" w:rsidRDefault="00140A47" w:rsidP="00F732D8">
            <w:pPr>
              <w:pStyle w:val="TableCell2-2Center115ptBreak"/>
              <w:rPr>
                <w:rStyle w:val="ChCharisSIL"/>
              </w:rPr>
            </w:pPr>
            <w:r w:rsidRPr="00F732D8">
              <w:rPr>
                <w:rStyle w:val="ChCharisSIL"/>
              </w:rPr>
              <w:t>r</w:t>
            </w:r>
          </w:p>
        </w:tc>
        <w:tc>
          <w:tcPr>
            <w:tcW w:w="284" w:type="dxa"/>
            <w:tcBorders>
              <w:top w:val="single" w:sz="4" w:space="0" w:color="auto"/>
            </w:tcBorders>
            <w:shd w:val="clear" w:color="auto" w:fill="auto"/>
          </w:tcPr>
          <w:p w14:paraId="0022E934" w14:textId="77777777" w:rsidR="00140A47" w:rsidRPr="00F732D8" w:rsidRDefault="00140A47" w:rsidP="00F732D8">
            <w:pPr>
              <w:pStyle w:val="TableCell2-2Center115ptBreak"/>
              <w:rPr>
                <w:rStyle w:val="ChCharisSIL"/>
              </w:rPr>
            </w:pPr>
            <w:r w:rsidRPr="00F732D8">
              <w:rPr>
                <w:rStyle w:val="ChCharisSIL"/>
              </w:rPr>
              <w:t>l</w:t>
            </w:r>
          </w:p>
        </w:tc>
        <w:tc>
          <w:tcPr>
            <w:tcW w:w="312" w:type="dxa"/>
            <w:tcBorders>
              <w:top w:val="single" w:sz="4" w:space="0" w:color="auto"/>
            </w:tcBorders>
            <w:shd w:val="clear" w:color="auto" w:fill="auto"/>
          </w:tcPr>
          <w:p w14:paraId="56591AE6" w14:textId="77777777" w:rsidR="00140A47" w:rsidRPr="00F732D8" w:rsidRDefault="00140A47" w:rsidP="00F732D8">
            <w:pPr>
              <w:pStyle w:val="TableCell2-2Center115ptBreak"/>
              <w:rPr>
                <w:rStyle w:val="ChCharisSIL"/>
              </w:rPr>
            </w:pPr>
            <w:r w:rsidRPr="00F732D8">
              <w:rPr>
                <w:rStyle w:val="ChCharisSIL"/>
              </w:rPr>
              <w:t>j</w:t>
            </w:r>
          </w:p>
        </w:tc>
        <w:tc>
          <w:tcPr>
            <w:tcW w:w="340" w:type="dxa"/>
            <w:tcBorders>
              <w:top w:val="single" w:sz="4" w:space="0" w:color="auto"/>
            </w:tcBorders>
            <w:shd w:val="clear" w:color="auto" w:fill="auto"/>
          </w:tcPr>
          <w:p w14:paraId="3369CD70" w14:textId="77777777" w:rsidR="00140A47" w:rsidRPr="00F732D8" w:rsidRDefault="00140A47" w:rsidP="00F732D8">
            <w:pPr>
              <w:pStyle w:val="TableCell2-2Center115ptBreak"/>
              <w:rPr>
                <w:rStyle w:val="ChCharisSIL"/>
              </w:rPr>
            </w:pPr>
            <w:r w:rsidRPr="00F732D8">
              <w:rPr>
                <w:rStyle w:val="ChCharisSIL"/>
              </w:rPr>
              <w:t>w</w:t>
            </w:r>
          </w:p>
        </w:tc>
      </w:tr>
      <w:tr w:rsidR="00AC23C4" w:rsidRPr="00913A62" w14:paraId="74C15C98" w14:textId="77777777" w:rsidTr="0041606D">
        <w:tc>
          <w:tcPr>
            <w:tcW w:w="737" w:type="dxa"/>
            <w:shd w:val="clear" w:color="auto" w:fill="auto"/>
          </w:tcPr>
          <w:p w14:paraId="457EDCB1" w14:textId="77777777" w:rsidR="00140A47" w:rsidRPr="00F732D8" w:rsidRDefault="00140A47" w:rsidP="00F732D8">
            <w:pPr>
              <w:pStyle w:val="TableCell2-2115pt"/>
              <w:rPr>
                <w:rStyle w:val="ChSmallCaps"/>
              </w:rPr>
            </w:pPr>
            <w:r w:rsidRPr="00F732D8">
              <w:rPr>
                <w:rStyle w:val="ChSmallCaps"/>
              </w:rPr>
              <w:t>onset</w:t>
            </w:r>
          </w:p>
        </w:tc>
        <w:tc>
          <w:tcPr>
            <w:tcW w:w="282" w:type="dxa"/>
            <w:shd w:val="clear" w:color="auto" w:fill="auto"/>
          </w:tcPr>
          <w:p w14:paraId="2EE55AD4" w14:textId="77777777" w:rsidR="00140A47" w:rsidRPr="00913A62" w:rsidRDefault="00140A47" w:rsidP="00F732D8">
            <w:pPr>
              <w:pStyle w:val="TableCell2-2Center115pt"/>
            </w:pPr>
            <w:r w:rsidRPr="00913A62">
              <w:t>+</w:t>
            </w:r>
          </w:p>
        </w:tc>
        <w:tc>
          <w:tcPr>
            <w:tcW w:w="396" w:type="dxa"/>
            <w:shd w:val="clear" w:color="auto" w:fill="auto"/>
          </w:tcPr>
          <w:p w14:paraId="2FDA3967" w14:textId="77777777" w:rsidR="00140A47" w:rsidRPr="00913A62" w:rsidRDefault="00140A47" w:rsidP="00F732D8">
            <w:pPr>
              <w:pStyle w:val="TableCell2-2Center115pt"/>
            </w:pPr>
            <w:r w:rsidRPr="00913A62">
              <w:t>+</w:t>
            </w:r>
          </w:p>
        </w:tc>
        <w:tc>
          <w:tcPr>
            <w:tcW w:w="284" w:type="dxa"/>
            <w:shd w:val="clear" w:color="auto" w:fill="auto"/>
          </w:tcPr>
          <w:p w14:paraId="61D8FBB5" w14:textId="77777777" w:rsidR="00140A47" w:rsidRPr="00913A62" w:rsidRDefault="00140A47" w:rsidP="00F732D8">
            <w:pPr>
              <w:pStyle w:val="TableCell2-2Center115pt"/>
            </w:pPr>
            <w:r w:rsidRPr="00913A62">
              <w:t>+</w:t>
            </w:r>
          </w:p>
        </w:tc>
        <w:tc>
          <w:tcPr>
            <w:tcW w:w="397" w:type="dxa"/>
            <w:shd w:val="clear" w:color="auto" w:fill="auto"/>
          </w:tcPr>
          <w:p w14:paraId="5C3D400B" w14:textId="77777777" w:rsidR="00140A47" w:rsidRPr="00913A62" w:rsidRDefault="00140A47" w:rsidP="00F732D8">
            <w:pPr>
              <w:pStyle w:val="TableCell2-2Center115pt"/>
            </w:pPr>
            <w:r w:rsidRPr="00913A62">
              <w:t>+</w:t>
            </w:r>
          </w:p>
        </w:tc>
        <w:tc>
          <w:tcPr>
            <w:tcW w:w="284" w:type="dxa"/>
            <w:shd w:val="clear" w:color="auto" w:fill="auto"/>
          </w:tcPr>
          <w:p w14:paraId="34CED86A" w14:textId="77777777" w:rsidR="00140A47" w:rsidRPr="00913A62" w:rsidRDefault="00140A47" w:rsidP="00F732D8">
            <w:pPr>
              <w:pStyle w:val="TableCell2-2Center115pt"/>
            </w:pPr>
            <w:r w:rsidRPr="00913A62">
              <w:t>+</w:t>
            </w:r>
          </w:p>
        </w:tc>
        <w:tc>
          <w:tcPr>
            <w:tcW w:w="284" w:type="dxa"/>
            <w:shd w:val="clear" w:color="auto" w:fill="auto"/>
          </w:tcPr>
          <w:p w14:paraId="7E511BFE" w14:textId="77777777" w:rsidR="00140A47" w:rsidRPr="00913A62" w:rsidRDefault="00140A47" w:rsidP="00F732D8">
            <w:pPr>
              <w:pStyle w:val="TableCell2-2Center115pt"/>
            </w:pPr>
            <w:r w:rsidRPr="00913A62">
              <w:t>+</w:t>
            </w:r>
          </w:p>
        </w:tc>
        <w:tc>
          <w:tcPr>
            <w:tcW w:w="369" w:type="dxa"/>
            <w:shd w:val="clear" w:color="auto" w:fill="auto"/>
          </w:tcPr>
          <w:p w14:paraId="08ABD60A" w14:textId="77777777" w:rsidR="00140A47" w:rsidRPr="00913A62" w:rsidRDefault="00140A47" w:rsidP="00F732D8">
            <w:pPr>
              <w:pStyle w:val="TableCell2-2Center115pt"/>
            </w:pPr>
            <w:r w:rsidRPr="00913A62">
              <w:t>+</w:t>
            </w:r>
          </w:p>
        </w:tc>
        <w:tc>
          <w:tcPr>
            <w:tcW w:w="425" w:type="dxa"/>
            <w:shd w:val="clear" w:color="auto" w:fill="auto"/>
          </w:tcPr>
          <w:p w14:paraId="433EED5D" w14:textId="77777777" w:rsidR="00140A47" w:rsidRPr="00913A62" w:rsidRDefault="00140A47" w:rsidP="00F732D8">
            <w:pPr>
              <w:pStyle w:val="TableCell2-2Center115pt"/>
            </w:pPr>
            <w:r w:rsidRPr="00913A62">
              <w:t>+</w:t>
            </w:r>
          </w:p>
        </w:tc>
        <w:tc>
          <w:tcPr>
            <w:tcW w:w="312" w:type="dxa"/>
            <w:shd w:val="clear" w:color="auto" w:fill="auto"/>
          </w:tcPr>
          <w:p w14:paraId="6024D74F" w14:textId="77777777" w:rsidR="00140A47" w:rsidRPr="00913A62" w:rsidRDefault="00140A47" w:rsidP="00F732D8">
            <w:pPr>
              <w:pStyle w:val="TableCell2-2Center115pt"/>
            </w:pPr>
            <w:r w:rsidRPr="00913A62">
              <w:t>+</w:t>
            </w:r>
          </w:p>
        </w:tc>
        <w:tc>
          <w:tcPr>
            <w:tcW w:w="312" w:type="dxa"/>
            <w:shd w:val="clear" w:color="auto" w:fill="auto"/>
          </w:tcPr>
          <w:p w14:paraId="0064D954" w14:textId="77777777" w:rsidR="00140A47" w:rsidRPr="00913A62" w:rsidRDefault="00140A47" w:rsidP="00F732D8">
            <w:pPr>
              <w:pStyle w:val="TableCell2-2Center115pt"/>
            </w:pPr>
            <w:r w:rsidRPr="00913A62">
              <w:t>+</w:t>
            </w:r>
          </w:p>
        </w:tc>
        <w:tc>
          <w:tcPr>
            <w:tcW w:w="312" w:type="dxa"/>
            <w:shd w:val="clear" w:color="auto" w:fill="auto"/>
          </w:tcPr>
          <w:p w14:paraId="37F22702" w14:textId="77777777" w:rsidR="00140A47" w:rsidRPr="006831AD" w:rsidRDefault="00140A47" w:rsidP="00F732D8">
            <w:pPr>
              <w:pStyle w:val="TableCell2-2Center115pt"/>
            </w:pPr>
            <w:r w:rsidRPr="006831AD">
              <w:t>+</w:t>
            </w:r>
          </w:p>
        </w:tc>
        <w:tc>
          <w:tcPr>
            <w:tcW w:w="312" w:type="dxa"/>
            <w:shd w:val="clear" w:color="auto" w:fill="auto"/>
          </w:tcPr>
          <w:p w14:paraId="5FCF5A1B" w14:textId="77777777" w:rsidR="00140A47" w:rsidRPr="006831AD" w:rsidRDefault="00140A47" w:rsidP="00F732D8">
            <w:pPr>
              <w:pStyle w:val="TableCell2-2Center115pt"/>
            </w:pPr>
            <w:r w:rsidRPr="006831AD">
              <w:t>+</w:t>
            </w:r>
          </w:p>
        </w:tc>
        <w:tc>
          <w:tcPr>
            <w:tcW w:w="312" w:type="dxa"/>
            <w:shd w:val="clear" w:color="auto" w:fill="auto"/>
          </w:tcPr>
          <w:p w14:paraId="30C0B8FE" w14:textId="77777777" w:rsidR="00140A47" w:rsidRPr="006831AD" w:rsidRDefault="00140A47" w:rsidP="00F732D8">
            <w:pPr>
              <w:pStyle w:val="TableCell2-2Center115pt"/>
            </w:pPr>
            <w:r w:rsidRPr="006831AD">
              <w:t>+</w:t>
            </w:r>
          </w:p>
        </w:tc>
        <w:tc>
          <w:tcPr>
            <w:tcW w:w="482" w:type="dxa"/>
            <w:shd w:val="clear" w:color="auto" w:fill="auto"/>
          </w:tcPr>
          <w:p w14:paraId="6C85B36D" w14:textId="77777777" w:rsidR="00140A47" w:rsidRPr="00766E73" w:rsidRDefault="00FB4C51" w:rsidP="00F732D8">
            <w:pPr>
              <w:pStyle w:val="TableCell2-2Center115pt"/>
            </w:pPr>
            <w:r w:rsidRPr="00766E73">
              <w:t>(</w:t>
            </w:r>
            <w:r w:rsidR="00140A47" w:rsidRPr="00766E73">
              <w:t>+</w:t>
            </w:r>
            <w:r w:rsidRPr="00766E73">
              <w:t>)</w:t>
            </w:r>
          </w:p>
        </w:tc>
        <w:tc>
          <w:tcPr>
            <w:tcW w:w="284" w:type="dxa"/>
            <w:shd w:val="clear" w:color="auto" w:fill="auto"/>
          </w:tcPr>
          <w:p w14:paraId="60413D8E" w14:textId="77777777" w:rsidR="00140A47" w:rsidRPr="00913A62" w:rsidRDefault="00140A47" w:rsidP="00F732D8">
            <w:pPr>
              <w:pStyle w:val="TableCell2-2Center115pt"/>
            </w:pPr>
            <w:r w:rsidRPr="00913A62">
              <w:t>+</w:t>
            </w:r>
          </w:p>
        </w:tc>
        <w:tc>
          <w:tcPr>
            <w:tcW w:w="284" w:type="dxa"/>
            <w:shd w:val="clear" w:color="auto" w:fill="auto"/>
          </w:tcPr>
          <w:p w14:paraId="41E34C39" w14:textId="77777777" w:rsidR="00140A47" w:rsidRPr="00913A62" w:rsidRDefault="00140A47" w:rsidP="00F732D8">
            <w:pPr>
              <w:pStyle w:val="TableCell2-2Center115pt"/>
            </w:pPr>
            <w:r w:rsidRPr="00913A62">
              <w:t>+</w:t>
            </w:r>
          </w:p>
        </w:tc>
        <w:tc>
          <w:tcPr>
            <w:tcW w:w="312" w:type="dxa"/>
            <w:shd w:val="clear" w:color="auto" w:fill="auto"/>
          </w:tcPr>
          <w:p w14:paraId="47F0062A" w14:textId="77777777" w:rsidR="00140A47" w:rsidRPr="00913A62" w:rsidRDefault="00140A47" w:rsidP="00F732D8">
            <w:pPr>
              <w:pStyle w:val="TableCell2-2Center115pt"/>
            </w:pPr>
            <w:r w:rsidRPr="00913A62">
              <w:t>+</w:t>
            </w:r>
          </w:p>
        </w:tc>
        <w:tc>
          <w:tcPr>
            <w:tcW w:w="340" w:type="dxa"/>
            <w:shd w:val="clear" w:color="auto" w:fill="auto"/>
          </w:tcPr>
          <w:p w14:paraId="5E2962D5" w14:textId="77777777" w:rsidR="00140A47" w:rsidRPr="00913A62" w:rsidRDefault="00140A47" w:rsidP="00F732D8">
            <w:pPr>
              <w:pStyle w:val="TableCell2-2Center115pt"/>
            </w:pPr>
            <w:r w:rsidRPr="00913A62">
              <w:t>+</w:t>
            </w:r>
          </w:p>
        </w:tc>
      </w:tr>
      <w:tr w:rsidR="00AC23C4" w:rsidRPr="00913A62" w14:paraId="4B881E21" w14:textId="77777777" w:rsidTr="0041606D">
        <w:tc>
          <w:tcPr>
            <w:tcW w:w="737" w:type="dxa"/>
            <w:shd w:val="clear" w:color="auto" w:fill="auto"/>
          </w:tcPr>
          <w:p w14:paraId="390A1D8B" w14:textId="77777777" w:rsidR="003A3B1A" w:rsidRPr="00F732D8" w:rsidRDefault="003A3B1A" w:rsidP="00F732D8">
            <w:pPr>
              <w:pStyle w:val="TableCell2-2115ptBreak"/>
              <w:rPr>
                <w:rStyle w:val="ChSmallCaps"/>
              </w:rPr>
            </w:pPr>
            <w:r w:rsidRPr="00F732D8">
              <w:rPr>
                <w:rStyle w:val="ChSmallCaps"/>
              </w:rPr>
              <w:t>coda</w:t>
            </w:r>
          </w:p>
        </w:tc>
        <w:tc>
          <w:tcPr>
            <w:tcW w:w="282" w:type="dxa"/>
            <w:shd w:val="clear" w:color="auto" w:fill="auto"/>
          </w:tcPr>
          <w:p w14:paraId="541C2DBE" w14:textId="77777777" w:rsidR="003A3B1A" w:rsidRPr="00913A62" w:rsidRDefault="003A3B1A" w:rsidP="00F732D8">
            <w:pPr>
              <w:pStyle w:val="TableCell2-2Center115ptBreak"/>
            </w:pPr>
            <w:r w:rsidRPr="00913A62">
              <w:t>+</w:t>
            </w:r>
          </w:p>
        </w:tc>
        <w:tc>
          <w:tcPr>
            <w:tcW w:w="396" w:type="dxa"/>
            <w:shd w:val="clear" w:color="auto" w:fill="auto"/>
          </w:tcPr>
          <w:p w14:paraId="5813C077" w14:textId="77777777" w:rsidR="003A3B1A" w:rsidRPr="00913A62" w:rsidRDefault="003A3B1A" w:rsidP="00F732D8">
            <w:pPr>
              <w:pStyle w:val="TableCell2-2Center115ptBreak"/>
            </w:pPr>
            <w:r w:rsidRPr="00913A62">
              <w:t>–</w:t>
            </w:r>
          </w:p>
        </w:tc>
        <w:tc>
          <w:tcPr>
            <w:tcW w:w="284" w:type="dxa"/>
            <w:shd w:val="clear" w:color="auto" w:fill="auto"/>
          </w:tcPr>
          <w:p w14:paraId="08CB8B65" w14:textId="77777777" w:rsidR="003A3B1A" w:rsidRPr="00913A62" w:rsidRDefault="003A3B1A" w:rsidP="00F732D8">
            <w:pPr>
              <w:pStyle w:val="TableCell2-2Center115ptBreak"/>
            </w:pPr>
            <w:r w:rsidRPr="00913A62">
              <w:t>+</w:t>
            </w:r>
          </w:p>
        </w:tc>
        <w:tc>
          <w:tcPr>
            <w:tcW w:w="397" w:type="dxa"/>
            <w:shd w:val="clear" w:color="auto" w:fill="auto"/>
          </w:tcPr>
          <w:p w14:paraId="03AF6654" w14:textId="77777777" w:rsidR="003A3B1A" w:rsidRPr="00913A62" w:rsidRDefault="003A3B1A" w:rsidP="00F732D8">
            <w:pPr>
              <w:pStyle w:val="TableCell2-2Center115ptBreak"/>
            </w:pPr>
            <w:r w:rsidRPr="00913A62">
              <w:t>–</w:t>
            </w:r>
          </w:p>
        </w:tc>
        <w:tc>
          <w:tcPr>
            <w:tcW w:w="284" w:type="dxa"/>
            <w:shd w:val="clear" w:color="auto" w:fill="auto"/>
          </w:tcPr>
          <w:p w14:paraId="7AF566AD" w14:textId="77777777" w:rsidR="003A3B1A" w:rsidRPr="00913A62" w:rsidRDefault="003A3B1A" w:rsidP="00F732D8">
            <w:pPr>
              <w:pStyle w:val="TableCell2-2Center115ptBreak"/>
            </w:pPr>
            <w:r w:rsidRPr="00913A62">
              <w:t>+</w:t>
            </w:r>
          </w:p>
        </w:tc>
        <w:tc>
          <w:tcPr>
            <w:tcW w:w="284" w:type="dxa"/>
            <w:shd w:val="clear" w:color="auto" w:fill="auto"/>
          </w:tcPr>
          <w:p w14:paraId="3370E399" w14:textId="77777777" w:rsidR="003A3B1A" w:rsidRPr="00913A62" w:rsidRDefault="003A3B1A" w:rsidP="00F732D8">
            <w:pPr>
              <w:pStyle w:val="TableCell2-2Center115ptBreak"/>
            </w:pPr>
            <w:r w:rsidRPr="00913A62">
              <w:t>–</w:t>
            </w:r>
          </w:p>
        </w:tc>
        <w:tc>
          <w:tcPr>
            <w:tcW w:w="369" w:type="dxa"/>
            <w:shd w:val="clear" w:color="auto" w:fill="auto"/>
          </w:tcPr>
          <w:p w14:paraId="0CD83C07" w14:textId="77777777" w:rsidR="003A3B1A" w:rsidRPr="00913A62" w:rsidRDefault="003A3B1A" w:rsidP="00F732D8">
            <w:pPr>
              <w:pStyle w:val="TableCell2-2Center115ptBreak"/>
            </w:pPr>
            <w:r w:rsidRPr="00913A62">
              <w:t>–</w:t>
            </w:r>
          </w:p>
        </w:tc>
        <w:tc>
          <w:tcPr>
            <w:tcW w:w="425" w:type="dxa"/>
            <w:shd w:val="clear" w:color="auto" w:fill="auto"/>
          </w:tcPr>
          <w:p w14:paraId="5E838B0B" w14:textId="77777777" w:rsidR="003A3B1A" w:rsidRPr="00913A62" w:rsidRDefault="003A3B1A" w:rsidP="00F732D8">
            <w:pPr>
              <w:pStyle w:val="TableCell2-2Center115ptBreak"/>
            </w:pPr>
            <w:r w:rsidRPr="00913A62">
              <w:t>–</w:t>
            </w:r>
          </w:p>
        </w:tc>
        <w:tc>
          <w:tcPr>
            <w:tcW w:w="312" w:type="dxa"/>
            <w:shd w:val="clear" w:color="auto" w:fill="auto"/>
          </w:tcPr>
          <w:p w14:paraId="777A0F2B" w14:textId="77777777" w:rsidR="003A3B1A" w:rsidRPr="00913A62" w:rsidRDefault="003A3B1A" w:rsidP="00F732D8">
            <w:pPr>
              <w:pStyle w:val="TableCell2-2Center115ptBreak"/>
            </w:pPr>
            <w:r w:rsidRPr="00913A62">
              <w:t>+</w:t>
            </w:r>
          </w:p>
        </w:tc>
        <w:tc>
          <w:tcPr>
            <w:tcW w:w="312" w:type="dxa"/>
            <w:shd w:val="clear" w:color="auto" w:fill="auto"/>
          </w:tcPr>
          <w:p w14:paraId="20A4CD39" w14:textId="77777777" w:rsidR="003A3B1A" w:rsidRPr="00913A62" w:rsidRDefault="003A3B1A" w:rsidP="00F732D8">
            <w:pPr>
              <w:pStyle w:val="TableCell2-2Center115ptBreak"/>
            </w:pPr>
            <w:r w:rsidRPr="00913A62">
              <w:t>–</w:t>
            </w:r>
          </w:p>
        </w:tc>
        <w:tc>
          <w:tcPr>
            <w:tcW w:w="312" w:type="dxa"/>
            <w:shd w:val="clear" w:color="auto" w:fill="auto"/>
          </w:tcPr>
          <w:p w14:paraId="6D61CD0F" w14:textId="77777777" w:rsidR="003A3B1A" w:rsidRPr="006831AD" w:rsidRDefault="006831AD" w:rsidP="00F732D8">
            <w:pPr>
              <w:pStyle w:val="TableCell2-2Center115ptBreak"/>
            </w:pPr>
            <w:r>
              <w:rPr>
                <w:rStyle w:val="ChCharisSIL"/>
              </w:rPr>
              <w:t>m</w:t>
            </w:r>
          </w:p>
        </w:tc>
        <w:tc>
          <w:tcPr>
            <w:tcW w:w="312" w:type="dxa"/>
            <w:shd w:val="clear" w:color="auto" w:fill="auto"/>
          </w:tcPr>
          <w:p w14:paraId="5C04B1FB" w14:textId="77777777" w:rsidR="003A3B1A" w:rsidRPr="00CD4577" w:rsidRDefault="00CD4577" w:rsidP="00F732D8">
            <w:pPr>
              <w:pStyle w:val="TableCell2-2Center115ptBreak"/>
            </w:pPr>
            <w:r w:rsidRPr="006831AD">
              <w:rPr>
                <w:rStyle w:val="ChCharisSIL"/>
              </w:rPr>
              <w:t>ŋ</w:t>
            </w:r>
          </w:p>
        </w:tc>
        <w:tc>
          <w:tcPr>
            <w:tcW w:w="312" w:type="dxa"/>
            <w:shd w:val="clear" w:color="auto" w:fill="auto"/>
          </w:tcPr>
          <w:p w14:paraId="3B2CDC00" w14:textId="77777777" w:rsidR="003A3B1A" w:rsidRPr="00AC23C4" w:rsidRDefault="00CD4577" w:rsidP="00F732D8">
            <w:pPr>
              <w:pStyle w:val="TableCell2-2Center115ptBreak"/>
              <w:rPr>
                <w:highlight w:val="cyan"/>
              </w:rPr>
            </w:pPr>
            <w:r w:rsidRPr="006831AD">
              <w:rPr>
                <w:rStyle w:val="ChCharisSIL"/>
              </w:rPr>
              <w:t>ŋ</w:t>
            </w:r>
          </w:p>
        </w:tc>
        <w:tc>
          <w:tcPr>
            <w:tcW w:w="482" w:type="dxa"/>
            <w:shd w:val="clear" w:color="auto" w:fill="auto"/>
          </w:tcPr>
          <w:p w14:paraId="4300C278" w14:textId="77777777" w:rsidR="003A3B1A" w:rsidRPr="00CD4577" w:rsidRDefault="00CD4577" w:rsidP="00F732D8">
            <w:pPr>
              <w:pStyle w:val="TableCell2-2Center115ptBreak"/>
            </w:pPr>
            <w:r w:rsidRPr="006831AD">
              <w:rPr>
                <w:rStyle w:val="ChCharisSIL"/>
              </w:rPr>
              <w:t>ŋ</w:t>
            </w:r>
          </w:p>
        </w:tc>
        <w:tc>
          <w:tcPr>
            <w:tcW w:w="284" w:type="dxa"/>
            <w:shd w:val="clear" w:color="auto" w:fill="auto"/>
          </w:tcPr>
          <w:p w14:paraId="0F31409A" w14:textId="77777777" w:rsidR="003A3B1A" w:rsidRPr="00913A62" w:rsidRDefault="003A3B1A" w:rsidP="00F732D8">
            <w:pPr>
              <w:pStyle w:val="TableCell2-2Center115ptBreak"/>
            </w:pPr>
            <w:r w:rsidRPr="00913A62">
              <w:t>+</w:t>
            </w:r>
          </w:p>
        </w:tc>
        <w:tc>
          <w:tcPr>
            <w:tcW w:w="284" w:type="dxa"/>
            <w:shd w:val="clear" w:color="auto" w:fill="auto"/>
          </w:tcPr>
          <w:p w14:paraId="6F88009A" w14:textId="77777777" w:rsidR="003A3B1A" w:rsidRPr="00913A62" w:rsidRDefault="003A3B1A" w:rsidP="00F732D8">
            <w:pPr>
              <w:pStyle w:val="TableCell2-2Center115ptBreak"/>
            </w:pPr>
            <w:r w:rsidRPr="00913A62">
              <w:t>+</w:t>
            </w:r>
          </w:p>
        </w:tc>
        <w:tc>
          <w:tcPr>
            <w:tcW w:w="312" w:type="dxa"/>
            <w:shd w:val="clear" w:color="auto" w:fill="auto"/>
          </w:tcPr>
          <w:p w14:paraId="4F8BF7AD" w14:textId="77777777" w:rsidR="003A3B1A" w:rsidRPr="00913A62" w:rsidRDefault="003A3B1A" w:rsidP="00F732D8">
            <w:pPr>
              <w:pStyle w:val="TableCell2-2Center115ptBreak"/>
            </w:pPr>
            <w:r w:rsidRPr="00913A62">
              <w:t>+</w:t>
            </w:r>
          </w:p>
        </w:tc>
        <w:tc>
          <w:tcPr>
            <w:tcW w:w="340" w:type="dxa"/>
            <w:shd w:val="clear" w:color="auto" w:fill="auto"/>
          </w:tcPr>
          <w:p w14:paraId="47A978B2" w14:textId="77777777" w:rsidR="003A3B1A" w:rsidRPr="00913A62" w:rsidRDefault="003A3B1A" w:rsidP="00F732D8">
            <w:pPr>
              <w:pStyle w:val="TableCell2-2Center115ptBreak"/>
            </w:pPr>
            <w:r w:rsidRPr="00913A62">
              <w:t>+</w:t>
            </w:r>
          </w:p>
        </w:tc>
      </w:tr>
    </w:tbl>
    <w:p w14:paraId="3FF8AD2F" w14:textId="77777777" w:rsidR="00140A47" w:rsidRPr="00913A62" w:rsidRDefault="00140A47" w:rsidP="00EA483F">
      <w:pPr>
        <w:pStyle w:val="Body0005after05before"/>
      </w:pPr>
      <w:r w:rsidRPr="00913A62">
        <w:t xml:space="preserve">A restricted sample of consonants can occur in onset CC clusters, as illustrated in </w:t>
      </w:r>
      <w:r w:rsidRPr="00913A62">
        <w:fldChar w:fldCharType="begin"/>
      </w:r>
      <w:r w:rsidRPr="00913A62">
        <w:instrText xml:space="preserve"> REF _Ref324338904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6</w:t>
      </w:r>
      <w:r w:rsidRPr="00913A62">
        <w:fldChar w:fldCharType="end"/>
      </w:r>
      <w:r w:rsidRPr="00913A62">
        <w:t>. The range of consonants occurring in word-initial clusters is considerably larger than the range of consonants occurring in word-internal clusters.</w:t>
      </w:r>
    </w:p>
    <w:p w14:paraId="4218ABB5" w14:textId="77777777" w:rsidR="00140A47" w:rsidRDefault="00140A47" w:rsidP="00140A47">
      <w:pPr>
        <w:pStyle w:val="Caption"/>
      </w:pPr>
      <w:bookmarkStart w:id="963" w:name="_Ref324338904"/>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26</w:t>
        </w:r>
      </w:fldSimple>
      <w:bookmarkEnd w:id="963"/>
      <w:r w:rsidRPr="00913A62">
        <w:t>:</w:t>
      </w:r>
      <w:r w:rsidRPr="00913A62">
        <w:tab/>
        <w:t>CC clusters</w:t>
      </w:r>
      <w:r w:rsidR="00DF5D68">
        <w:t xml:space="preserve"> – </w:t>
      </w:r>
      <w:r w:rsidRPr="00913A62">
        <w:t>Examples</w:t>
      </w:r>
    </w:p>
    <w:tbl>
      <w:tblPr>
        <w:tblW w:w="6719" w:type="dxa"/>
        <w:tblInd w:w="170" w:type="dxa"/>
        <w:tblBorders>
          <w:bottom w:val="single" w:sz="4" w:space="0" w:color="auto"/>
        </w:tblBorders>
        <w:tblLayout w:type="fixed"/>
        <w:tblLook w:val="01E0" w:firstRow="1" w:lastRow="1" w:firstColumn="1" w:lastColumn="1" w:noHBand="0" w:noVBand="0"/>
      </w:tblPr>
      <w:tblGrid>
        <w:gridCol w:w="736"/>
        <w:gridCol w:w="1191"/>
        <w:gridCol w:w="1418"/>
        <w:gridCol w:w="680"/>
        <w:gridCol w:w="1191"/>
        <w:gridCol w:w="1503"/>
      </w:tblGrid>
      <w:tr w:rsidR="00084686" w:rsidRPr="00D43E1D" w14:paraId="647AF788" w14:textId="77777777" w:rsidTr="00084686">
        <w:trPr>
          <w:tblHeader/>
        </w:trPr>
        <w:tc>
          <w:tcPr>
            <w:tcW w:w="3345" w:type="dxa"/>
            <w:gridSpan w:val="3"/>
            <w:tcBorders>
              <w:top w:val="single" w:sz="4" w:space="0" w:color="auto"/>
              <w:bottom w:val="single" w:sz="4" w:space="0" w:color="auto"/>
              <w:right w:val="single" w:sz="4" w:space="0" w:color="auto"/>
            </w:tcBorders>
            <w:shd w:val="clear" w:color="auto" w:fill="auto"/>
          </w:tcPr>
          <w:p w14:paraId="1DA6215A" w14:textId="77777777" w:rsidR="00084686" w:rsidRPr="00D43E1D" w:rsidRDefault="00084686" w:rsidP="00084686">
            <w:pPr>
              <w:pStyle w:val="TableHd"/>
            </w:pPr>
            <w:r w:rsidRPr="00D43E1D">
              <w:t>Word-initial position</w:t>
            </w:r>
          </w:p>
        </w:tc>
        <w:tc>
          <w:tcPr>
            <w:tcW w:w="3374" w:type="dxa"/>
            <w:gridSpan w:val="3"/>
            <w:tcBorders>
              <w:top w:val="single" w:sz="4" w:space="0" w:color="auto"/>
              <w:left w:val="single" w:sz="4" w:space="0" w:color="auto"/>
              <w:bottom w:val="single" w:sz="4" w:space="0" w:color="auto"/>
            </w:tcBorders>
            <w:shd w:val="clear" w:color="auto" w:fill="auto"/>
          </w:tcPr>
          <w:p w14:paraId="095A339E" w14:textId="77777777" w:rsidR="00084686" w:rsidRPr="00D43E1D" w:rsidRDefault="00084686" w:rsidP="00084686">
            <w:pPr>
              <w:pStyle w:val="TableHd"/>
            </w:pPr>
            <w:r w:rsidRPr="00D43E1D">
              <w:t>Word-internal position</w:t>
            </w:r>
          </w:p>
        </w:tc>
      </w:tr>
      <w:tr w:rsidR="00140A47" w:rsidRPr="00D43E1D" w14:paraId="1636E82C" w14:textId="77777777" w:rsidTr="00084686">
        <w:tc>
          <w:tcPr>
            <w:tcW w:w="6719" w:type="dxa"/>
            <w:gridSpan w:val="6"/>
            <w:tcBorders>
              <w:top w:val="single" w:sz="4" w:space="0" w:color="auto"/>
              <w:bottom w:val="nil"/>
            </w:tcBorders>
            <w:shd w:val="clear" w:color="auto" w:fill="auto"/>
          </w:tcPr>
          <w:p w14:paraId="47800B1B" w14:textId="77777777" w:rsidR="00140A47" w:rsidRPr="00D43E1D" w:rsidRDefault="00140A47" w:rsidP="00084686">
            <w:pPr>
              <w:pStyle w:val="TableHd"/>
            </w:pPr>
            <w:r w:rsidRPr="00D43E1D">
              <w:t>Stops in C1 position</w:t>
            </w:r>
          </w:p>
        </w:tc>
      </w:tr>
      <w:tr w:rsidR="00AC23C4" w:rsidRPr="00913A62" w14:paraId="43FA8206" w14:textId="77777777" w:rsidTr="00084686">
        <w:tc>
          <w:tcPr>
            <w:tcW w:w="736" w:type="dxa"/>
            <w:tcBorders>
              <w:top w:val="single" w:sz="4" w:space="0" w:color="auto"/>
            </w:tcBorders>
            <w:shd w:val="clear" w:color="auto" w:fill="auto"/>
          </w:tcPr>
          <w:p w14:paraId="086B4E91" w14:textId="77777777" w:rsidR="00140A47" w:rsidRPr="00913A62" w:rsidRDefault="00140A47" w:rsidP="00F4002D">
            <w:pPr>
              <w:pStyle w:val="TableCell2-2115pt"/>
            </w:pPr>
            <w:r w:rsidRPr="00913A62">
              <w:t>/</w:t>
            </w:r>
            <w:r w:rsidRPr="00913A62">
              <w:rPr>
                <w:rStyle w:val="ChCharisSIL"/>
              </w:rPr>
              <w:t>p</w:t>
            </w:r>
            <w:r w:rsidRPr="00913A62">
              <w:t>C</w:t>
            </w:r>
            <w:r w:rsidRPr="00AC23C4">
              <w:rPr>
                <w:vertAlign w:val="subscript"/>
              </w:rPr>
              <w:t>2</w:t>
            </w:r>
            <w:r w:rsidRPr="00913A62">
              <w:t>/</w:t>
            </w:r>
          </w:p>
        </w:tc>
        <w:tc>
          <w:tcPr>
            <w:tcW w:w="1191" w:type="dxa"/>
            <w:tcBorders>
              <w:top w:val="single" w:sz="4" w:space="0" w:color="auto"/>
            </w:tcBorders>
            <w:shd w:val="clear" w:color="auto" w:fill="auto"/>
          </w:tcPr>
          <w:p w14:paraId="17B1D371" w14:textId="77777777" w:rsidR="00140A47" w:rsidRPr="00913A62" w:rsidRDefault="00140A47" w:rsidP="00F4002D">
            <w:pPr>
              <w:pStyle w:val="TableCell2-2115pt"/>
            </w:pPr>
            <w:r w:rsidRPr="00913A62">
              <w:t>/</w:t>
            </w:r>
            <w:r w:rsidRPr="00913A62">
              <w:rPr>
                <w:rStyle w:val="ChCharisSIL"/>
              </w:rPr>
              <w:t>ˈ</w:t>
            </w:r>
            <w:r w:rsidRPr="00913A62">
              <w:rPr>
                <w:rStyle w:val="ChCharisSILBlueBold"/>
              </w:rPr>
              <w:t>pr</w:t>
            </w:r>
            <w:r w:rsidRPr="00913A62">
              <w:rPr>
                <w:rStyle w:val="ChCharisSIL"/>
              </w:rPr>
              <w:t>aŋ</w:t>
            </w:r>
            <w:r w:rsidRPr="00913A62">
              <w:t>/</w:t>
            </w:r>
          </w:p>
        </w:tc>
        <w:tc>
          <w:tcPr>
            <w:tcW w:w="1418" w:type="dxa"/>
            <w:tcBorders>
              <w:top w:val="single" w:sz="4" w:space="0" w:color="auto"/>
              <w:right w:val="single" w:sz="4" w:space="0" w:color="auto"/>
            </w:tcBorders>
            <w:shd w:val="clear" w:color="auto" w:fill="auto"/>
          </w:tcPr>
          <w:p w14:paraId="1C094376" w14:textId="71B1AA1C" w:rsidR="00140A47" w:rsidRPr="00913A62" w:rsidRDefault="00B7093A" w:rsidP="00F4002D">
            <w:pPr>
              <w:pStyle w:val="TableCell2-2115pt"/>
            </w:pPr>
            <w:r>
              <w:t>‘</w:t>
            </w:r>
            <w:r w:rsidR="00140A47" w:rsidRPr="00913A62">
              <w:t>war</w:t>
            </w:r>
            <w:r>
              <w:t>’</w:t>
            </w:r>
          </w:p>
        </w:tc>
        <w:tc>
          <w:tcPr>
            <w:tcW w:w="680" w:type="dxa"/>
            <w:tcBorders>
              <w:top w:val="single" w:sz="4" w:space="0" w:color="auto"/>
              <w:left w:val="single" w:sz="4" w:space="0" w:color="auto"/>
            </w:tcBorders>
            <w:shd w:val="clear" w:color="auto" w:fill="auto"/>
          </w:tcPr>
          <w:p w14:paraId="2A6DBC31" w14:textId="77777777" w:rsidR="00140A47" w:rsidRPr="00913A62" w:rsidRDefault="00140A47" w:rsidP="00F4002D">
            <w:pPr>
              <w:pStyle w:val="TableCell2-2115pt"/>
            </w:pPr>
          </w:p>
        </w:tc>
        <w:tc>
          <w:tcPr>
            <w:tcW w:w="1191" w:type="dxa"/>
            <w:tcBorders>
              <w:top w:val="single" w:sz="4" w:space="0" w:color="auto"/>
            </w:tcBorders>
            <w:shd w:val="clear" w:color="auto" w:fill="auto"/>
          </w:tcPr>
          <w:p w14:paraId="4ED971BA" w14:textId="77777777" w:rsidR="00140A47" w:rsidRPr="00913A62" w:rsidRDefault="00140A47" w:rsidP="00F4002D">
            <w:pPr>
              <w:pStyle w:val="TableCell2-2115pt"/>
            </w:pPr>
          </w:p>
        </w:tc>
        <w:tc>
          <w:tcPr>
            <w:tcW w:w="1503" w:type="dxa"/>
            <w:tcBorders>
              <w:top w:val="single" w:sz="4" w:space="0" w:color="auto"/>
            </w:tcBorders>
            <w:shd w:val="clear" w:color="auto" w:fill="auto"/>
          </w:tcPr>
          <w:p w14:paraId="06ECC2D1" w14:textId="77777777" w:rsidR="00140A47" w:rsidRPr="00913A62" w:rsidRDefault="00140A47" w:rsidP="00F4002D">
            <w:pPr>
              <w:pStyle w:val="TableCell2-2115pt"/>
            </w:pPr>
          </w:p>
        </w:tc>
      </w:tr>
      <w:tr w:rsidR="00AC23C4" w:rsidRPr="00913A62" w14:paraId="30720E2A" w14:textId="77777777" w:rsidTr="00084686">
        <w:tc>
          <w:tcPr>
            <w:tcW w:w="736" w:type="dxa"/>
            <w:shd w:val="clear" w:color="auto" w:fill="auto"/>
          </w:tcPr>
          <w:p w14:paraId="7C5AFF8F" w14:textId="77777777" w:rsidR="00140A47" w:rsidRPr="00913A62" w:rsidRDefault="00140A47" w:rsidP="00F4002D">
            <w:pPr>
              <w:pStyle w:val="TableCell0-2115ptBreak"/>
            </w:pPr>
          </w:p>
        </w:tc>
        <w:tc>
          <w:tcPr>
            <w:tcW w:w="1191" w:type="dxa"/>
            <w:shd w:val="clear" w:color="auto" w:fill="auto"/>
          </w:tcPr>
          <w:p w14:paraId="4A0B19EB" w14:textId="77777777" w:rsidR="00140A47" w:rsidRPr="00E413A5" w:rsidRDefault="00140A47" w:rsidP="00F4002D">
            <w:pPr>
              <w:pStyle w:val="TableCell0-2115ptBreak"/>
            </w:pPr>
            <w:r w:rsidRPr="00E413A5">
              <w:t>/</w:t>
            </w:r>
            <w:r w:rsidRPr="00E413A5">
              <w:rPr>
                <w:rStyle w:val="ChCharisSIL"/>
              </w:rPr>
              <w:t>ˈ</w:t>
            </w:r>
            <w:r w:rsidRPr="00E413A5">
              <w:rPr>
                <w:rStyle w:val="ChCharisSILBlueBold"/>
              </w:rPr>
              <w:t>pl</w:t>
            </w:r>
            <w:r w:rsidRPr="00E413A5">
              <w:rPr>
                <w:rStyle w:val="ChCharisSIL"/>
              </w:rPr>
              <w:t>a</w:t>
            </w:r>
            <w:r w:rsidR="00E413A5" w:rsidRPr="00E413A5">
              <w:rPr>
                <w:rStyle w:val="ChCharisSIL"/>
              </w:rPr>
              <w:t>ŋ</w:t>
            </w:r>
            <w:r w:rsidRPr="00E413A5">
              <w:t>/</w:t>
            </w:r>
          </w:p>
        </w:tc>
        <w:tc>
          <w:tcPr>
            <w:tcW w:w="1418" w:type="dxa"/>
            <w:tcBorders>
              <w:right w:val="single" w:sz="4" w:space="0" w:color="auto"/>
            </w:tcBorders>
            <w:shd w:val="clear" w:color="auto" w:fill="auto"/>
          </w:tcPr>
          <w:p w14:paraId="26EE27B6" w14:textId="704CD941" w:rsidR="00140A47" w:rsidRPr="00913A62" w:rsidRDefault="00B7093A" w:rsidP="00F4002D">
            <w:pPr>
              <w:pStyle w:val="TableCell0-2115ptBreak"/>
            </w:pPr>
            <w:r>
              <w:t>‘</w:t>
            </w:r>
            <w:r w:rsidR="00140A47" w:rsidRPr="00913A62">
              <w:t>be slow</w:t>
            </w:r>
            <w:r>
              <w:t>’</w:t>
            </w:r>
          </w:p>
        </w:tc>
        <w:tc>
          <w:tcPr>
            <w:tcW w:w="680" w:type="dxa"/>
            <w:tcBorders>
              <w:left w:val="single" w:sz="4" w:space="0" w:color="auto"/>
            </w:tcBorders>
            <w:shd w:val="clear" w:color="auto" w:fill="auto"/>
          </w:tcPr>
          <w:p w14:paraId="197634B5" w14:textId="77777777" w:rsidR="00140A47" w:rsidRPr="00913A62" w:rsidRDefault="00140A47" w:rsidP="00F4002D">
            <w:pPr>
              <w:pStyle w:val="TableCell0-2115ptBreak"/>
            </w:pPr>
          </w:p>
        </w:tc>
        <w:tc>
          <w:tcPr>
            <w:tcW w:w="1191" w:type="dxa"/>
            <w:shd w:val="clear" w:color="auto" w:fill="auto"/>
          </w:tcPr>
          <w:p w14:paraId="66D0B115" w14:textId="77777777" w:rsidR="00140A47" w:rsidRPr="00913A62" w:rsidRDefault="00140A47" w:rsidP="00F4002D">
            <w:pPr>
              <w:pStyle w:val="TableCell0-2115ptBreak"/>
            </w:pPr>
          </w:p>
        </w:tc>
        <w:tc>
          <w:tcPr>
            <w:tcW w:w="1503" w:type="dxa"/>
            <w:shd w:val="clear" w:color="auto" w:fill="auto"/>
          </w:tcPr>
          <w:p w14:paraId="6F266EB5" w14:textId="77777777" w:rsidR="00140A47" w:rsidRPr="00913A62" w:rsidRDefault="00140A47" w:rsidP="00F4002D">
            <w:pPr>
              <w:pStyle w:val="TableCell0-2115ptBreak"/>
            </w:pPr>
          </w:p>
        </w:tc>
      </w:tr>
      <w:tr w:rsidR="00AC23C4" w:rsidRPr="00913A62" w14:paraId="3F9565DC" w14:textId="77777777" w:rsidTr="00084686">
        <w:tc>
          <w:tcPr>
            <w:tcW w:w="736" w:type="dxa"/>
            <w:shd w:val="clear" w:color="auto" w:fill="auto"/>
          </w:tcPr>
          <w:p w14:paraId="22963734" w14:textId="77777777" w:rsidR="00140A47" w:rsidRPr="00913A62" w:rsidRDefault="00140A47" w:rsidP="00F4002D">
            <w:pPr>
              <w:pStyle w:val="TableCell2-2115pt"/>
            </w:pPr>
            <w:r w:rsidRPr="00913A62">
              <w:t>/</w:t>
            </w:r>
            <w:r w:rsidRPr="00913A62">
              <w:rPr>
                <w:rStyle w:val="ChCharisSIL"/>
              </w:rPr>
              <w:t>b</w:t>
            </w:r>
            <w:r w:rsidRPr="00913A62">
              <w:t>C</w:t>
            </w:r>
            <w:r w:rsidRPr="00AC23C4">
              <w:rPr>
                <w:vertAlign w:val="subscript"/>
              </w:rPr>
              <w:t>2</w:t>
            </w:r>
            <w:r w:rsidRPr="00913A62">
              <w:t>/</w:t>
            </w:r>
          </w:p>
        </w:tc>
        <w:tc>
          <w:tcPr>
            <w:tcW w:w="1191" w:type="dxa"/>
            <w:shd w:val="clear" w:color="auto" w:fill="auto"/>
          </w:tcPr>
          <w:p w14:paraId="77D0867A" w14:textId="77777777" w:rsidR="00140A47" w:rsidRPr="00913A62" w:rsidRDefault="00140A47" w:rsidP="00F4002D">
            <w:pPr>
              <w:pStyle w:val="TableCell2-2115pt"/>
            </w:pPr>
            <w:r w:rsidRPr="00913A62">
              <w:t>/</w:t>
            </w:r>
            <w:r w:rsidRPr="00913A62">
              <w:rPr>
                <w:rStyle w:val="ChCharisSIL"/>
              </w:rPr>
              <w:t>ˈ</w:t>
            </w:r>
            <w:r w:rsidRPr="00913A62">
              <w:rPr>
                <w:rStyle w:val="ChCharisSILBlueBold"/>
              </w:rPr>
              <w:t>br</w:t>
            </w:r>
            <w:r w:rsidRPr="00913A62">
              <w:rPr>
                <w:rStyle w:val="ChCharisSIL"/>
              </w:rPr>
              <w:t>at</w:t>
            </w:r>
            <w:r w:rsidRPr="00913A62">
              <w:t>/</w:t>
            </w:r>
          </w:p>
        </w:tc>
        <w:tc>
          <w:tcPr>
            <w:tcW w:w="1418" w:type="dxa"/>
            <w:tcBorders>
              <w:right w:val="single" w:sz="4" w:space="0" w:color="auto"/>
            </w:tcBorders>
            <w:shd w:val="clear" w:color="auto" w:fill="auto"/>
          </w:tcPr>
          <w:p w14:paraId="15C3E631" w14:textId="48F0C547" w:rsidR="00140A47" w:rsidRPr="00913A62" w:rsidRDefault="00B7093A" w:rsidP="00F4002D">
            <w:pPr>
              <w:pStyle w:val="TableCell2-2115pt"/>
            </w:pPr>
            <w:r>
              <w:t>‘</w:t>
            </w:r>
            <w:r w:rsidR="00140A47" w:rsidRPr="00913A62">
              <w:t>be heavy</w:t>
            </w:r>
            <w:r>
              <w:t>’</w:t>
            </w:r>
          </w:p>
        </w:tc>
        <w:tc>
          <w:tcPr>
            <w:tcW w:w="680" w:type="dxa"/>
            <w:tcBorders>
              <w:left w:val="single" w:sz="4" w:space="0" w:color="auto"/>
            </w:tcBorders>
            <w:shd w:val="clear" w:color="auto" w:fill="auto"/>
          </w:tcPr>
          <w:p w14:paraId="1762A09F" w14:textId="77777777" w:rsidR="00140A47" w:rsidRPr="00913A62" w:rsidRDefault="00140A47" w:rsidP="00F4002D">
            <w:pPr>
              <w:pStyle w:val="TableCell2-2115pt"/>
            </w:pPr>
            <w:r w:rsidRPr="00913A62">
              <w:t>/</w:t>
            </w:r>
            <w:r w:rsidRPr="00913A62">
              <w:rPr>
                <w:rStyle w:val="ChCharisSIL"/>
              </w:rPr>
              <w:t>b</w:t>
            </w:r>
            <w:r w:rsidRPr="00913A62">
              <w:t>C</w:t>
            </w:r>
            <w:r w:rsidRPr="00AC23C4">
              <w:rPr>
                <w:vertAlign w:val="subscript"/>
              </w:rPr>
              <w:t>2</w:t>
            </w:r>
            <w:r w:rsidRPr="00913A62">
              <w:t>/</w:t>
            </w:r>
          </w:p>
        </w:tc>
        <w:tc>
          <w:tcPr>
            <w:tcW w:w="1191" w:type="dxa"/>
            <w:shd w:val="clear" w:color="auto" w:fill="auto"/>
          </w:tcPr>
          <w:p w14:paraId="3DB8BDCB" w14:textId="153113E8" w:rsidR="00140A47" w:rsidRPr="00913A62" w:rsidRDefault="00140A47" w:rsidP="00F4002D">
            <w:pPr>
              <w:pStyle w:val="TableCell2-2115pt"/>
            </w:pPr>
            <w:r w:rsidRPr="00913A62">
              <w:t>/</w:t>
            </w:r>
            <w:r w:rsidRPr="00913A62">
              <w:rPr>
                <w:rStyle w:val="ChCharisSIL"/>
              </w:rPr>
              <w:t>ˈta.</w:t>
            </w:r>
            <w:r w:rsidRPr="00913A62">
              <w:rPr>
                <w:rStyle w:val="ChCharisSILBlueBold"/>
              </w:rPr>
              <w:t>br</w:t>
            </w:r>
            <w:r w:rsidR="00A4157F">
              <w:rPr>
                <w:rStyle w:val="ChCharisSIL"/>
              </w:rPr>
              <w:t>a</w:t>
            </w:r>
            <w:r w:rsidRPr="00913A62">
              <w:rPr>
                <w:rStyle w:val="ChCharisSIL"/>
              </w:rPr>
              <w:t>k</w:t>
            </w:r>
            <w:r w:rsidRPr="00913A62">
              <w:t>/</w:t>
            </w:r>
          </w:p>
        </w:tc>
        <w:tc>
          <w:tcPr>
            <w:tcW w:w="1503" w:type="dxa"/>
            <w:shd w:val="clear" w:color="auto" w:fill="auto"/>
          </w:tcPr>
          <w:p w14:paraId="7355D9E7" w14:textId="2AE4C98B" w:rsidR="00140A47" w:rsidRPr="00913A62" w:rsidRDefault="00B7093A" w:rsidP="00F4002D">
            <w:pPr>
              <w:pStyle w:val="TableCell2-2115pt"/>
            </w:pPr>
            <w:r>
              <w:t>‘</w:t>
            </w:r>
            <w:r w:rsidR="00140A47" w:rsidRPr="00913A62">
              <w:t>hit against</w:t>
            </w:r>
            <w:r>
              <w:t>’</w:t>
            </w:r>
          </w:p>
        </w:tc>
      </w:tr>
      <w:tr w:rsidR="00AC23C4" w:rsidRPr="00913A62" w14:paraId="468F00BD" w14:textId="77777777" w:rsidTr="00084686">
        <w:tc>
          <w:tcPr>
            <w:tcW w:w="736" w:type="dxa"/>
            <w:shd w:val="clear" w:color="auto" w:fill="auto"/>
          </w:tcPr>
          <w:p w14:paraId="617174F9" w14:textId="77777777" w:rsidR="00140A47" w:rsidRPr="00913A62" w:rsidRDefault="00140A47" w:rsidP="00F4002D">
            <w:pPr>
              <w:pStyle w:val="TableCell0-2115ptBreak"/>
            </w:pPr>
          </w:p>
        </w:tc>
        <w:tc>
          <w:tcPr>
            <w:tcW w:w="1191" w:type="dxa"/>
            <w:shd w:val="clear" w:color="auto" w:fill="auto"/>
          </w:tcPr>
          <w:p w14:paraId="58A15C4E" w14:textId="77777777" w:rsidR="00140A47" w:rsidRPr="00913A62" w:rsidRDefault="00140A47" w:rsidP="00F4002D">
            <w:pPr>
              <w:pStyle w:val="TableCell0-2115ptBreak"/>
            </w:pPr>
            <w:r w:rsidRPr="00913A62">
              <w:t>/</w:t>
            </w:r>
            <w:r w:rsidRPr="00913A62">
              <w:rPr>
                <w:rStyle w:val="ChCharisSIL"/>
              </w:rPr>
              <w:t>ˈ</w:t>
            </w:r>
            <w:r w:rsidRPr="00913A62">
              <w:rPr>
                <w:rStyle w:val="ChCharisSILBlueBold"/>
              </w:rPr>
              <w:t>bl</w:t>
            </w:r>
            <w:r w:rsidRPr="00913A62">
              <w:rPr>
                <w:rStyle w:val="ChCharisSIL"/>
              </w:rPr>
              <w:t>a.kaŋ</w:t>
            </w:r>
            <w:r w:rsidRPr="00913A62">
              <w:t>/</w:t>
            </w:r>
          </w:p>
        </w:tc>
        <w:tc>
          <w:tcPr>
            <w:tcW w:w="1418" w:type="dxa"/>
            <w:tcBorders>
              <w:right w:val="single" w:sz="4" w:space="0" w:color="auto"/>
            </w:tcBorders>
            <w:shd w:val="clear" w:color="auto" w:fill="auto"/>
          </w:tcPr>
          <w:p w14:paraId="415F1319" w14:textId="1043DCD1" w:rsidR="00140A47" w:rsidRPr="00913A62" w:rsidRDefault="00B7093A" w:rsidP="00F4002D">
            <w:pPr>
              <w:pStyle w:val="TableCell0-2115ptBreak"/>
            </w:pPr>
            <w:r>
              <w:t>‘</w:t>
            </w:r>
            <w:r w:rsidR="00140A47" w:rsidRPr="00913A62">
              <w:t>back</w:t>
            </w:r>
            <w:r>
              <w:t>’</w:t>
            </w:r>
          </w:p>
        </w:tc>
        <w:tc>
          <w:tcPr>
            <w:tcW w:w="680" w:type="dxa"/>
            <w:tcBorders>
              <w:left w:val="single" w:sz="4" w:space="0" w:color="auto"/>
            </w:tcBorders>
            <w:shd w:val="clear" w:color="auto" w:fill="auto"/>
          </w:tcPr>
          <w:p w14:paraId="776C7C19" w14:textId="77777777" w:rsidR="00140A47" w:rsidRPr="00913A62" w:rsidRDefault="00140A47" w:rsidP="00F4002D">
            <w:pPr>
              <w:pStyle w:val="TableCell0-2115ptBreak"/>
            </w:pPr>
          </w:p>
        </w:tc>
        <w:tc>
          <w:tcPr>
            <w:tcW w:w="1191" w:type="dxa"/>
            <w:shd w:val="clear" w:color="auto" w:fill="auto"/>
          </w:tcPr>
          <w:p w14:paraId="17E1B901" w14:textId="77777777" w:rsidR="00140A47" w:rsidRPr="00913A62" w:rsidRDefault="00140A47" w:rsidP="00F4002D">
            <w:pPr>
              <w:pStyle w:val="TableCell0-2115ptBreak"/>
            </w:pPr>
            <w:r w:rsidRPr="00913A62">
              <w:t>/</w:t>
            </w:r>
            <w:r w:rsidRPr="00913A62">
              <w:rPr>
                <w:rStyle w:val="ChCharisSIL"/>
              </w:rPr>
              <w:t>ˈtʃɔ.</w:t>
            </w:r>
            <w:r w:rsidRPr="00913A62">
              <w:rPr>
                <w:rStyle w:val="ChCharisSILBlueBold"/>
              </w:rPr>
              <w:t>bl</w:t>
            </w:r>
            <w:r w:rsidRPr="00913A62">
              <w:rPr>
                <w:rStyle w:val="ChCharisSIL"/>
              </w:rPr>
              <w:t>ɔs</w:t>
            </w:r>
            <w:r w:rsidRPr="00913A62">
              <w:t>/</w:t>
            </w:r>
          </w:p>
        </w:tc>
        <w:tc>
          <w:tcPr>
            <w:tcW w:w="1503" w:type="dxa"/>
            <w:shd w:val="clear" w:color="auto" w:fill="auto"/>
          </w:tcPr>
          <w:p w14:paraId="498320D2" w14:textId="07D00088" w:rsidR="00140A47" w:rsidRPr="00913A62" w:rsidRDefault="00B7093A" w:rsidP="00F4002D">
            <w:pPr>
              <w:pStyle w:val="TableCell0-2115ptBreak"/>
            </w:pPr>
            <w:r>
              <w:t>‘</w:t>
            </w:r>
            <w:r w:rsidR="00140A47" w:rsidRPr="00913A62">
              <w:t>punch</w:t>
            </w:r>
            <w:r>
              <w:t>’</w:t>
            </w:r>
          </w:p>
        </w:tc>
      </w:tr>
      <w:tr w:rsidR="00AC23C4" w:rsidRPr="00913A62" w14:paraId="46D2F11E" w14:textId="77777777" w:rsidTr="00084686">
        <w:tc>
          <w:tcPr>
            <w:tcW w:w="736" w:type="dxa"/>
            <w:shd w:val="clear" w:color="auto" w:fill="auto"/>
          </w:tcPr>
          <w:p w14:paraId="771C3470" w14:textId="77777777" w:rsidR="00140A47" w:rsidRPr="00913A62" w:rsidRDefault="00140A47" w:rsidP="00F4002D">
            <w:pPr>
              <w:pStyle w:val="TableCell2-2115pt"/>
            </w:pPr>
            <w:r w:rsidRPr="00913A62">
              <w:t>/</w:t>
            </w:r>
            <w:r w:rsidRPr="00913A62">
              <w:rPr>
                <w:rStyle w:val="ChCharisSIL"/>
              </w:rPr>
              <w:t>t</w:t>
            </w:r>
            <w:r w:rsidRPr="00913A62">
              <w:t>C</w:t>
            </w:r>
            <w:r w:rsidRPr="00AC23C4">
              <w:rPr>
                <w:vertAlign w:val="subscript"/>
              </w:rPr>
              <w:t>2</w:t>
            </w:r>
            <w:r w:rsidRPr="00913A62">
              <w:t>/</w:t>
            </w:r>
          </w:p>
        </w:tc>
        <w:tc>
          <w:tcPr>
            <w:tcW w:w="1191" w:type="dxa"/>
            <w:shd w:val="clear" w:color="auto" w:fill="auto"/>
          </w:tcPr>
          <w:p w14:paraId="1014AE77" w14:textId="77777777" w:rsidR="00140A47" w:rsidRPr="00913A62" w:rsidRDefault="00140A47" w:rsidP="00F4002D">
            <w:pPr>
              <w:pStyle w:val="TableCell2-2115pt"/>
            </w:pPr>
            <w:r w:rsidRPr="00913A62">
              <w:t>/</w:t>
            </w:r>
            <w:r w:rsidRPr="00913A62">
              <w:rPr>
                <w:rStyle w:val="ChCharisSIL"/>
              </w:rPr>
              <w:t>ˈ</w:t>
            </w:r>
            <w:r w:rsidRPr="00913A62">
              <w:rPr>
                <w:rStyle w:val="ChCharisSILBlueBold"/>
              </w:rPr>
              <w:t>tr</w:t>
            </w:r>
            <w:r w:rsidRPr="00913A62">
              <w:rPr>
                <w:rStyle w:val="ChCharisSIL"/>
              </w:rPr>
              <w:t>aŋ</w:t>
            </w:r>
            <w:r w:rsidRPr="00913A62">
              <w:t>/</w:t>
            </w:r>
          </w:p>
        </w:tc>
        <w:tc>
          <w:tcPr>
            <w:tcW w:w="1418" w:type="dxa"/>
            <w:tcBorders>
              <w:right w:val="single" w:sz="4" w:space="0" w:color="auto"/>
            </w:tcBorders>
            <w:shd w:val="clear" w:color="auto" w:fill="auto"/>
          </w:tcPr>
          <w:p w14:paraId="0475D5CA" w14:textId="2CC464AE" w:rsidR="00140A47" w:rsidRPr="00913A62" w:rsidRDefault="00B7093A" w:rsidP="00F4002D">
            <w:pPr>
              <w:pStyle w:val="TableCell2-2115pt"/>
            </w:pPr>
            <w:r>
              <w:t>‘</w:t>
            </w:r>
            <w:r w:rsidR="00140A47" w:rsidRPr="00913A62">
              <w:t>be clear</w:t>
            </w:r>
            <w:r>
              <w:t>’</w:t>
            </w:r>
          </w:p>
        </w:tc>
        <w:tc>
          <w:tcPr>
            <w:tcW w:w="680" w:type="dxa"/>
            <w:tcBorders>
              <w:left w:val="single" w:sz="4" w:space="0" w:color="auto"/>
            </w:tcBorders>
            <w:shd w:val="clear" w:color="auto" w:fill="auto"/>
          </w:tcPr>
          <w:p w14:paraId="37974F98" w14:textId="77777777" w:rsidR="00140A47" w:rsidRPr="00913A62" w:rsidRDefault="00140A47" w:rsidP="00F4002D">
            <w:pPr>
              <w:pStyle w:val="TableCell2-2115pt"/>
            </w:pPr>
          </w:p>
        </w:tc>
        <w:tc>
          <w:tcPr>
            <w:tcW w:w="1191" w:type="dxa"/>
            <w:shd w:val="clear" w:color="auto" w:fill="auto"/>
          </w:tcPr>
          <w:p w14:paraId="42D55050" w14:textId="77777777" w:rsidR="00140A47" w:rsidRPr="00913A62" w:rsidRDefault="00140A47" w:rsidP="00F4002D">
            <w:pPr>
              <w:pStyle w:val="TableCell2-2115pt"/>
            </w:pPr>
          </w:p>
        </w:tc>
        <w:tc>
          <w:tcPr>
            <w:tcW w:w="1503" w:type="dxa"/>
            <w:shd w:val="clear" w:color="auto" w:fill="auto"/>
          </w:tcPr>
          <w:p w14:paraId="0C76DB97" w14:textId="77777777" w:rsidR="00140A47" w:rsidRPr="00913A62" w:rsidRDefault="00140A47" w:rsidP="00F4002D">
            <w:pPr>
              <w:pStyle w:val="TableCell2-2115pt"/>
            </w:pPr>
          </w:p>
        </w:tc>
      </w:tr>
      <w:tr w:rsidR="00AC23C4" w:rsidRPr="00913A62" w14:paraId="7828584D" w14:textId="77777777" w:rsidTr="00084686">
        <w:tc>
          <w:tcPr>
            <w:tcW w:w="736" w:type="dxa"/>
            <w:shd w:val="clear" w:color="auto" w:fill="auto"/>
          </w:tcPr>
          <w:p w14:paraId="2578EDC2" w14:textId="77777777" w:rsidR="00140A47" w:rsidRPr="00913A62" w:rsidRDefault="00140A47" w:rsidP="00F4002D">
            <w:pPr>
              <w:pStyle w:val="TableCell0-2115ptBreak"/>
            </w:pPr>
          </w:p>
        </w:tc>
        <w:tc>
          <w:tcPr>
            <w:tcW w:w="1191" w:type="dxa"/>
            <w:shd w:val="clear" w:color="auto" w:fill="auto"/>
          </w:tcPr>
          <w:p w14:paraId="2B45E77F" w14:textId="77777777" w:rsidR="00140A47" w:rsidRPr="00913A62" w:rsidRDefault="00140A47" w:rsidP="00F4002D">
            <w:pPr>
              <w:pStyle w:val="TableCell0-2115ptBreak"/>
            </w:pPr>
            <w:r w:rsidRPr="00913A62">
              <w:t>/</w:t>
            </w:r>
            <w:r w:rsidRPr="00913A62">
              <w:rPr>
                <w:rStyle w:val="ChCharisSIL"/>
              </w:rPr>
              <w:t>ˈ</w:t>
            </w:r>
            <w:r w:rsidRPr="00913A62">
              <w:rPr>
                <w:rStyle w:val="ChCharisSILBlueBold"/>
              </w:rPr>
              <w:t>tl</w:t>
            </w:r>
            <w:r w:rsidRPr="00913A62">
              <w:rPr>
                <w:rStyle w:val="ChCharisSIL"/>
              </w:rPr>
              <w:t>an.dʒaŋ</w:t>
            </w:r>
            <w:r w:rsidRPr="00913A62">
              <w:t>/</w:t>
            </w:r>
          </w:p>
        </w:tc>
        <w:tc>
          <w:tcPr>
            <w:tcW w:w="1418" w:type="dxa"/>
            <w:tcBorders>
              <w:right w:val="single" w:sz="4" w:space="0" w:color="auto"/>
            </w:tcBorders>
            <w:shd w:val="clear" w:color="auto" w:fill="auto"/>
          </w:tcPr>
          <w:p w14:paraId="33CEB992" w14:textId="349ABF91" w:rsidR="00140A47" w:rsidRPr="00913A62" w:rsidRDefault="00B7093A" w:rsidP="00F4002D">
            <w:pPr>
              <w:pStyle w:val="TableCell0-2115ptBreak"/>
            </w:pPr>
            <w:r>
              <w:t>‘</w:t>
            </w:r>
            <w:r w:rsidR="00140A47" w:rsidRPr="00913A62">
              <w:t>be naked</w:t>
            </w:r>
            <w:r>
              <w:t>’</w:t>
            </w:r>
          </w:p>
        </w:tc>
        <w:tc>
          <w:tcPr>
            <w:tcW w:w="680" w:type="dxa"/>
            <w:tcBorders>
              <w:left w:val="single" w:sz="4" w:space="0" w:color="auto"/>
            </w:tcBorders>
            <w:shd w:val="clear" w:color="auto" w:fill="auto"/>
          </w:tcPr>
          <w:p w14:paraId="1CB1E5FD" w14:textId="77777777" w:rsidR="00140A47" w:rsidRPr="00913A62" w:rsidRDefault="00140A47" w:rsidP="00F4002D">
            <w:pPr>
              <w:pStyle w:val="TableCell0-2115ptBreak"/>
            </w:pPr>
          </w:p>
        </w:tc>
        <w:tc>
          <w:tcPr>
            <w:tcW w:w="1191" w:type="dxa"/>
            <w:shd w:val="clear" w:color="auto" w:fill="auto"/>
          </w:tcPr>
          <w:p w14:paraId="6FD0ED7B" w14:textId="77777777" w:rsidR="00140A47" w:rsidRPr="00913A62" w:rsidRDefault="00140A47" w:rsidP="00F4002D">
            <w:pPr>
              <w:pStyle w:val="TableCell0-2115ptBreak"/>
            </w:pPr>
          </w:p>
        </w:tc>
        <w:tc>
          <w:tcPr>
            <w:tcW w:w="1503" w:type="dxa"/>
            <w:shd w:val="clear" w:color="auto" w:fill="auto"/>
          </w:tcPr>
          <w:p w14:paraId="3D3367F8" w14:textId="77777777" w:rsidR="00140A47" w:rsidRPr="00913A62" w:rsidRDefault="00140A47" w:rsidP="00F4002D">
            <w:pPr>
              <w:pStyle w:val="TableCell0-2115ptBreak"/>
            </w:pPr>
          </w:p>
        </w:tc>
      </w:tr>
      <w:tr w:rsidR="00AC23C4" w:rsidRPr="00913A62" w14:paraId="617F094F" w14:textId="77777777" w:rsidTr="00084686">
        <w:tc>
          <w:tcPr>
            <w:tcW w:w="736" w:type="dxa"/>
            <w:shd w:val="clear" w:color="auto" w:fill="auto"/>
          </w:tcPr>
          <w:p w14:paraId="3ED07F8E" w14:textId="77777777" w:rsidR="00140A47" w:rsidRPr="00913A62" w:rsidRDefault="00140A47" w:rsidP="00A7000B">
            <w:pPr>
              <w:pStyle w:val="TableCell2-2115ptBreak"/>
            </w:pPr>
            <w:r w:rsidRPr="00913A62">
              <w:t>/</w:t>
            </w:r>
            <w:r w:rsidRPr="00913A62">
              <w:rPr>
                <w:rStyle w:val="ChCharisSIL"/>
              </w:rPr>
              <w:t>d</w:t>
            </w:r>
            <w:r w:rsidRPr="00913A62">
              <w:t>C</w:t>
            </w:r>
            <w:r w:rsidRPr="00AC23C4">
              <w:rPr>
                <w:vertAlign w:val="subscript"/>
              </w:rPr>
              <w:t>2</w:t>
            </w:r>
            <w:r w:rsidRPr="00913A62">
              <w:t>/</w:t>
            </w:r>
          </w:p>
        </w:tc>
        <w:tc>
          <w:tcPr>
            <w:tcW w:w="1191" w:type="dxa"/>
            <w:shd w:val="clear" w:color="auto" w:fill="auto"/>
          </w:tcPr>
          <w:p w14:paraId="5FBA2E8B" w14:textId="77777777" w:rsidR="00140A47" w:rsidRPr="00E413A5" w:rsidRDefault="00140A47" w:rsidP="00A7000B">
            <w:pPr>
              <w:pStyle w:val="TableCell2-2115ptBreak"/>
            </w:pPr>
            <w:r w:rsidRPr="00E413A5">
              <w:t>/</w:t>
            </w:r>
            <w:r w:rsidRPr="00E413A5">
              <w:rPr>
                <w:rStyle w:val="ChCharisSIL"/>
              </w:rPr>
              <w:t>ˈ</w:t>
            </w:r>
            <w:r w:rsidRPr="00E413A5">
              <w:rPr>
                <w:rStyle w:val="ChCharisSILBlueBold"/>
              </w:rPr>
              <w:t>dl</w:t>
            </w:r>
            <w:r w:rsidRPr="00E413A5">
              <w:rPr>
                <w:rStyle w:val="ChCharisSIL"/>
              </w:rPr>
              <w:t>a.pa</w:t>
            </w:r>
            <w:r w:rsidR="00E413A5" w:rsidRPr="00E413A5">
              <w:rPr>
                <w:rStyle w:val="ChCharisSIL"/>
              </w:rPr>
              <w:t>ŋ</w:t>
            </w:r>
            <w:r w:rsidRPr="00E413A5">
              <w:t>/</w:t>
            </w:r>
          </w:p>
        </w:tc>
        <w:tc>
          <w:tcPr>
            <w:tcW w:w="1418" w:type="dxa"/>
            <w:tcBorders>
              <w:right w:val="single" w:sz="4" w:space="0" w:color="auto"/>
            </w:tcBorders>
            <w:shd w:val="clear" w:color="auto" w:fill="auto"/>
          </w:tcPr>
          <w:p w14:paraId="04988109" w14:textId="08CE9188" w:rsidR="00140A47" w:rsidRPr="00913A62" w:rsidRDefault="00B7093A" w:rsidP="00A7000B">
            <w:pPr>
              <w:pStyle w:val="TableCell2-2115ptBreak"/>
            </w:pPr>
            <w:r>
              <w:t>‘</w:t>
            </w:r>
            <w:r w:rsidR="00140A47" w:rsidRPr="00913A62">
              <w:t>eight</w:t>
            </w:r>
            <w:r>
              <w:t>’</w:t>
            </w:r>
          </w:p>
        </w:tc>
        <w:tc>
          <w:tcPr>
            <w:tcW w:w="680" w:type="dxa"/>
            <w:tcBorders>
              <w:left w:val="single" w:sz="4" w:space="0" w:color="auto"/>
            </w:tcBorders>
            <w:shd w:val="clear" w:color="auto" w:fill="auto"/>
          </w:tcPr>
          <w:p w14:paraId="699AF761" w14:textId="77777777" w:rsidR="00140A47" w:rsidRPr="00913A62" w:rsidRDefault="00140A47" w:rsidP="00A7000B">
            <w:pPr>
              <w:pStyle w:val="TableCell2-2115ptBreak"/>
            </w:pPr>
            <w:r w:rsidRPr="00913A62">
              <w:t>/</w:t>
            </w:r>
            <w:r w:rsidRPr="00913A62">
              <w:rPr>
                <w:rStyle w:val="ChCharisSIL"/>
              </w:rPr>
              <w:t>d</w:t>
            </w:r>
            <w:r w:rsidRPr="00913A62">
              <w:t>C</w:t>
            </w:r>
            <w:r w:rsidRPr="00AC23C4">
              <w:rPr>
                <w:vertAlign w:val="subscript"/>
              </w:rPr>
              <w:t>2</w:t>
            </w:r>
            <w:r w:rsidRPr="00913A62">
              <w:t>/</w:t>
            </w:r>
          </w:p>
        </w:tc>
        <w:tc>
          <w:tcPr>
            <w:tcW w:w="1191" w:type="dxa"/>
            <w:shd w:val="clear" w:color="auto" w:fill="auto"/>
          </w:tcPr>
          <w:p w14:paraId="79113E85" w14:textId="77777777" w:rsidR="00140A47" w:rsidRPr="00913A62" w:rsidRDefault="00140A47" w:rsidP="00A7000B">
            <w:pPr>
              <w:pStyle w:val="TableCell2-2115ptBreak"/>
            </w:pPr>
            <w:r w:rsidRPr="00913A62">
              <w:t>/</w:t>
            </w:r>
            <w:r w:rsidRPr="00913A62">
              <w:rPr>
                <w:rStyle w:val="ChCharisSIL"/>
              </w:rPr>
              <w:t>ˈgɔn.</w:t>
            </w:r>
            <w:r w:rsidRPr="00913A62">
              <w:rPr>
                <w:rStyle w:val="ChCharisSILBlueBold"/>
              </w:rPr>
              <w:t>dr</w:t>
            </w:r>
            <w:r w:rsidRPr="00913A62">
              <w:rPr>
                <w:rStyle w:val="ChCharisSIL"/>
              </w:rPr>
              <w:t>ɔŋ</w:t>
            </w:r>
            <w:r w:rsidRPr="00913A62">
              <w:t>/</w:t>
            </w:r>
          </w:p>
        </w:tc>
        <w:tc>
          <w:tcPr>
            <w:tcW w:w="1503" w:type="dxa"/>
            <w:shd w:val="clear" w:color="auto" w:fill="auto"/>
          </w:tcPr>
          <w:p w14:paraId="25985EF1" w14:textId="4BB45A40" w:rsidR="00140A47" w:rsidRPr="00913A62" w:rsidRDefault="00B7093A" w:rsidP="00A7000B">
            <w:pPr>
              <w:pStyle w:val="TableCell2-2115ptBreak"/>
            </w:pPr>
            <w:r>
              <w:t>‘</w:t>
            </w:r>
            <w:r w:rsidR="00140A47" w:rsidRPr="00913A62">
              <w:t>be long haired</w:t>
            </w:r>
            <w:r>
              <w:t>’</w:t>
            </w:r>
          </w:p>
        </w:tc>
      </w:tr>
      <w:tr w:rsidR="00AC23C4" w:rsidRPr="00913A62" w14:paraId="3878E384" w14:textId="77777777" w:rsidTr="00084686">
        <w:tc>
          <w:tcPr>
            <w:tcW w:w="736" w:type="dxa"/>
            <w:shd w:val="clear" w:color="auto" w:fill="auto"/>
          </w:tcPr>
          <w:p w14:paraId="6194F9A8" w14:textId="77777777" w:rsidR="00140A47" w:rsidRPr="00913A62" w:rsidRDefault="00140A47" w:rsidP="00F4002D">
            <w:pPr>
              <w:pStyle w:val="TableCell2-2115ptBreak"/>
            </w:pPr>
            <w:r w:rsidRPr="00913A62">
              <w:t>/</w:t>
            </w:r>
            <w:r w:rsidRPr="00913A62">
              <w:rPr>
                <w:rStyle w:val="ChCharisSIL"/>
              </w:rPr>
              <w:t>tʃ</w:t>
            </w:r>
            <w:r w:rsidRPr="00913A62">
              <w:t>C</w:t>
            </w:r>
            <w:r w:rsidRPr="00AC23C4">
              <w:rPr>
                <w:vertAlign w:val="subscript"/>
              </w:rPr>
              <w:t>2</w:t>
            </w:r>
            <w:r w:rsidRPr="00913A62">
              <w:t>/</w:t>
            </w:r>
          </w:p>
        </w:tc>
        <w:tc>
          <w:tcPr>
            <w:tcW w:w="1191" w:type="dxa"/>
            <w:shd w:val="clear" w:color="auto" w:fill="auto"/>
          </w:tcPr>
          <w:p w14:paraId="2B3A99B1" w14:textId="77777777" w:rsidR="00140A47" w:rsidRPr="00913A62" w:rsidRDefault="00140A47" w:rsidP="00F4002D">
            <w:pPr>
              <w:pStyle w:val="TableCell2-2115ptBreak"/>
            </w:pPr>
            <w:r w:rsidRPr="00913A62">
              <w:t>/</w:t>
            </w:r>
            <w:r w:rsidRPr="00913A62">
              <w:rPr>
                <w:rStyle w:val="ChCharisSIL"/>
              </w:rPr>
              <w:t>ˈ</w:t>
            </w:r>
            <w:r w:rsidRPr="00913A62">
              <w:rPr>
                <w:rStyle w:val="ChCharisSILBlueBold"/>
              </w:rPr>
              <w:t>tʃr</w:t>
            </w:r>
            <w:r w:rsidRPr="00913A62">
              <w:rPr>
                <w:rStyle w:val="ChCharisSIL"/>
              </w:rPr>
              <w:t>ɛ.wɛt</w:t>
            </w:r>
            <w:r w:rsidRPr="00913A62">
              <w:t>/</w:t>
            </w:r>
          </w:p>
        </w:tc>
        <w:tc>
          <w:tcPr>
            <w:tcW w:w="1418" w:type="dxa"/>
            <w:tcBorders>
              <w:right w:val="single" w:sz="4" w:space="0" w:color="auto"/>
            </w:tcBorders>
            <w:shd w:val="clear" w:color="auto" w:fill="auto"/>
          </w:tcPr>
          <w:p w14:paraId="0226F837" w14:textId="41CEDA25" w:rsidR="00140A47" w:rsidRPr="00913A62" w:rsidRDefault="00B7093A" w:rsidP="00F4002D">
            <w:pPr>
              <w:pStyle w:val="TableCell2-2115ptBreak"/>
            </w:pPr>
            <w:r>
              <w:t>‘</w:t>
            </w:r>
            <w:r w:rsidR="00140A47" w:rsidRPr="00913A62">
              <w:t>chatty</w:t>
            </w:r>
            <w:r>
              <w:t>’</w:t>
            </w:r>
          </w:p>
        </w:tc>
        <w:tc>
          <w:tcPr>
            <w:tcW w:w="680" w:type="dxa"/>
            <w:tcBorders>
              <w:left w:val="single" w:sz="4" w:space="0" w:color="auto"/>
            </w:tcBorders>
            <w:shd w:val="clear" w:color="auto" w:fill="auto"/>
          </w:tcPr>
          <w:p w14:paraId="2C0D1273" w14:textId="77777777" w:rsidR="00140A47" w:rsidRPr="00913A62" w:rsidRDefault="00140A47" w:rsidP="00F4002D">
            <w:pPr>
              <w:pStyle w:val="TableCell2-2115ptBreak"/>
            </w:pPr>
          </w:p>
        </w:tc>
        <w:tc>
          <w:tcPr>
            <w:tcW w:w="1191" w:type="dxa"/>
            <w:shd w:val="clear" w:color="auto" w:fill="auto"/>
          </w:tcPr>
          <w:p w14:paraId="0C898FAA" w14:textId="77777777" w:rsidR="00140A47" w:rsidRPr="00913A62" w:rsidRDefault="00140A47" w:rsidP="00F4002D">
            <w:pPr>
              <w:pStyle w:val="TableCell2-2115ptBreak"/>
            </w:pPr>
          </w:p>
        </w:tc>
        <w:tc>
          <w:tcPr>
            <w:tcW w:w="1503" w:type="dxa"/>
            <w:shd w:val="clear" w:color="auto" w:fill="auto"/>
          </w:tcPr>
          <w:p w14:paraId="1459149F" w14:textId="77777777" w:rsidR="00140A47" w:rsidRPr="00913A62" w:rsidRDefault="00140A47" w:rsidP="00F4002D">
            <w:pPr>
              <w:pStyle w:val="TableCell2-2115ptBreak"/>
            </w:pPr>
          </w:p>
        </w:tc>
      </w:tr>
      <w:tr w:rsidR="00AC23C4" w:rsidRPr="00913A62" w14:paraId="25ED473D" w14:textId="77777777" w:rsidTr="00084686">
        <w:tc>
          <w:tcPr>
            <w:tcW w:w="736" w:type="dxa"/>
            <w:shd w:val="clear" w:color="auto" w:fill="auto"/>
          </w:tcPr>
          <w:p w14:paraId="10BD0AEF" w14:textId="77777777" w:rsidR="00140A47" w:rsidRPr="00913A62" w:rsidRDefault="00140A47" w:rsidP="00F4002D">
            <w:pPr>
              <w:pStyle w:val="TableCell2-2115pt"/>
            </w:pPr>
            <w:r w:rsidRPr="00913A62">
              <w:t>/</w:t>
            </w:r>
            <w:r w:rsidRPr="00913A62">
              <w:rPr>
                <w:rStyle w:val="ChCharisSIL"/>
              </w:rPr>
              <w:t>k</w:t>
            </w:r>
            <w:r w:rsidRPr="00913A62">
              <w:t>C</w:t>
            </w:r>
            <w:r w:rsidRPr="00AC23C4">
              <w:rPr>
                <w:vertAlign w:val="subscript"/>
              </w:rPr>
              <w:t>2</w:t>
            </w:r>
            <w:r w:rsidRPr="00913A62">
              <w:t>/</w:t>
            </w:r>
          </w:p>
        </w:tc>
        <w:tc>
          <w:tcPr>
            <w:tcW w:w="1191" w:type="dxa"/>
            <w:shd w:val="clear" w:color="auto" w:fill="auto"/>
          </w:tcPr>
          <w:p w14:paraId="3F592D58" w14:textId="77777777" w:rsidR="00140A47" w:rsidRPr="00913A62" w:rsidRDefault="00140A47" w:rsidP="00F4002D">
            <w:pPr>
              <w:pStyle w:val="TableCell2-2115pt"/>
            </w:pPr>
            <w:r w:rsidRPr="00913A62">
              <w:t>/</w:t>
            </w:r>
            <w:r w:rsidRPr="00913A62">
              <w:rPr>
                <w:rStyle w:val="ChCharisSIL"/>
              </w:rPr>
              <w:t>ˈ</w:t>
            </w:r>
            <w:r w:rsidRPr="00913A62">
              <w:rPr>
                <w:rStyle w:val="ChCharisSILBlueBold"/>
              </w:rPr>
              <w:t>kn</w:t>
            </w:r>
            <w:r w:rsidRPr="00913A62">
              <w:rPr>
                <w:rStyle w:val="ChCharisSIL"/>
              </w:rPr>
              <w:t>a.pa</w:t>
            </w:r>
            <w:r w:rsidRPr="00913A62">
              <w:t>/</w:t>
            </w:r>
          </w:p>
        </w:tc>
        <w:tc>
          <w:tcPr>
            <w:tcW w:w="1418" w:type="dxa"/>
            <w:tcBorders>
              <w:right w:val="single" w:sz="4" w:space="0" w:color="auto"/>
            </w:tcBorders>
            <w:shd w:val="clear" w:color="auto" w:fill="auto"/>
          </w:tcPr>
          <w:p w14:paraId="5B2D5D7D" w14:textId="0FAECB9B" w:rsidR="00140A47" w:rsidRPr="00913A62" w:rsidRDefault="00B7093A" w:rsidP="00F4002D">
            <w:pPr>
              <w:pStyle w:val="TableCell2-2115pt"/>
            </w:pPr>
            <w:r>
              <w:t>‘</w:t>
            </w:r>
            <w:r w:rsidR="00140A47" w:rsidRPr="00913A62">
              <w:t>why</w:t>
            </w:r>
            <w:r>
              <w:t>’</w:t>
            </w:r>
          </w:p>
        </w:tc>
        <w:tc>
          <w:tcPr>
            <w:tcW w:w="680" w:type="dxa"/>
            <w:tcBorders>
              <w:left w:val="single" w:sz="4" w:space="0" w:color="auto"/>
            </w:tcBorders>
            <w:shd w:val="clear" w:color="auto" w:fill="auto"/>
          </w:tcPr>
          <w:p w14:paraId="76685A0D" w14:textId="77777777" w:rsidR="00140A47" w:rsidRPr="00913A62" w:rsidRDefault="00140A47" w:rsidP="00F4002D">
            <w:pPr>
              <w:pStyle w:val="TableCell2-2115pt"/>
            </w:pPr>
            <w:r w:rsidRPr="00913A62">
              <w:t>/</w:t>
            </w:r>
            <w:r w:rsidRPr="00913A62">
              <w:rPr>
                <w:rStyle w:val="ChCharisSIL"/>
              </w:rPr>
              <w:t>k</w:t>
            </w:r>
            <w:r w:rsidRPr="00913A62">
              <w:t>C</w:t>
            </w:r>
            <w:r w:rsidRPr="00AC23C4">
              <w:rPr>
                <w:vertAlign w:val="subscript"/>
              </w:rPr>
              <w:t>2</w:t>
            </w:r>
            <w:r w:rsidRPr="00913A62">
              <w:t>/</w:t>
            </w:r>
          </w:p>
        </w:tc>
        <w:tc>
          <w:tcPr>
            <w:tcW w:w="1191" w:type="dxa"/>
            <w:shd w:val="clear" w:color="auto" w:fill="auto"/>
          </w:tcPr>
          <w:p w14:paraId="1C53962B" w14:textId="77777777" w:rsidR="00140A47" w:rsidRPr="00913A62" w:rsidRDefault="00140A47" w:rsidP="00F4002D">
            <w:pPr>
              <w:pStyle w:val="TableCell2-2115pt"/>
            </w:pPr>
            <w:r w:rsidRPr="00913A62">
              <w:t>/</w:t>
            </w:r>
            <w:r w:rsidRPr="00913A62">
              <w:rPr>
                <w:rStyle w:val="ChCharisSIL"/>
              </w:rPr>
              <w:t>ˈdʒaŋ.</w:t>
            </w:r>
            <w:r w:rsidRPr="00913A62">
              <w:rPr>
                <w:rStyle w:val="ChCharisSILBlueBold"/>
              </w:rPr>
              <w:t>kr</w:t>
            </w:r>
            <w:r w:rsidRPr="00913A62">
              <w:rPr>
                <w:rStyle w:val="ChCharisSIL"/>
              </w:rPr>
              <w:t>ik</w:t>
            </w:r>
            <w:r w:rsidRPr="00913A62">
              <w:t>/</w:t>
            </w:r>
          </w:p>
        </w:tc>
        <w:tc>
          <w:tcPr>
            <w:tcW w:w="1503" w:type="dxa"/>
            <w:shd w:val="clear" w:color="auto" w:fill="auto"/>
          </w:tcPr>
          <w:p w14:paraId="4DB4A365" w14:textId="2AE508C8" w:rsidR="00140A47" w:rsidRPr="00913A62" w:rsidRDefault="00B7093A" w:rsidP="00F4002D">
            <w:pPr>
              <w:pStyle w:val="TableCell2-2115pt"/>
            </w:pPr>
            <w:r>
              <w:t>‘</w:t>
            </w:r>
            <w:r w:rsidR="00140A47" w:rsidRPr="00913A62">
              <w:t>cricket</w:t>
            </w:r>
            <w:r>
              <w:t>’</w:t>
            </w:r>
          </w:p>
        </w:tc>
      </w:tr>
      <w:tr w:rsidR="00AC23C4" w:rsidRPr="00913A62" w14:paraId="52670656" w14:textId="77777777" w:rsidTr="00084686">
        <w:tc>
          <w:tcPr>
            <w:tcW w:w="736" w:type="dxa"/>
            <w:shd w:val="clear" w:color="auto" w:fill="auto"/>
          </w:tcPr>
          <w:p w14:paraId="1AD2B811" w14:textId="77777777" w:rsidR="00140A47" w:rsidRPr="00913A62" w:rsidRDefault="00140A47" w:rsidP="00F4002D">
            <w:pPr>
              <w:pStyle w:val="TableCell0-2115pt"/>
            </w:pPr>
          </w:p>
        </w:tc>
        <w:tc>
          <w:tcPr>
            <w:tcW w:w="1191" w:type="dxa"/>
            <w:shd w:val="clear" w:color="auto" w:fill="auto"/>
          </w:tcPr>
          <w:p w14:paraId="20EC33E7" w14:textId="77777777" w:rsidR="00140A47" w:rsidRPr="00913A62" w:rsidRDefault="00140A47" w:rsidP="00F4002D">
            <w:pPr>
              <w:pStyle w:val="TableCell0-2115pt"/>
            </w:pPr>
            <w:r w:rsidRPr="00913A62">
              <w:t>/</w:t>
            </w:r>
            <w:r w:rsidRPr="00913A62">
              <w:rPr>
                <w:rStyle w:val="ChCharisSIL"/>
              </w:rPr>
              <w:t>ˈ</w:t>
            </w:r>
            <w:r w:rsidRPr="00913A62">
              <w:rPr>
                <w:rStyle w:val="ChCharisSILBlueBold"/>
              </w:rPr>
              <w:t>kr</w:t>
            </w:r>
            <w:r w:rsidRPr="00913A62">
              <w:rPr>
                <w:rStyle w:val="ChCharisSIL"/>
              </w:rPr>
              <w:t>iŋ</w:t>
            </w:r>
            <w:r w:rsidRPr="00913A62">
              <w:t>/</w:t>
            </w:r>
          </w:p>
        </w:tc>
        <w:tc>
          <w:tcPr>
            <w:tcW w:w="1418" w:type="dxa"/>
            <w:tcBorders>
              <w:right w:val="single" w:sz="4" w:space="0" w:color="auto"/>
            </w:tcBorders>
            <w:shd w:val="clear" w:color="auto" w:fill="auto"/>
          </w:tcPr>
          <w:p w14:paraId="208FE296" w14:textId="20BA93F9" w:rsidR="00140A47" w:rsidRPr="00913A62" w:rsidRDefault="00B7093A" w:rsidP="00F4002D">
            <w:pPr>
              <w:pStyle w:val="TableCell0-2115pt"/>
            </w:pPr>
            <w:r>
              <w:t>‘</w:t>
            </w:r>
            <w:r w:rsidR="00140A47" w:rsidRPr="00913A62">
              <w:t>be dry</w:t>
            </w:r>
            <w:r>
              <w:t>’</w:t>
            </w:r>
          </w:p>
        </w:tc>
        <w:tc>
          <w:tcPr>
            <w:tcW w:w="680" w:type="dxa"/>
            <w:tcBorders>
              <w:left w:val="single" w:sz="4" w:space="0" w:color="auto"/>
            </w:tcBorders>
            <w:shd w:val="clear" w:color="auto" w:fill="auto"/>
          </w:tcPr>
          <w:p w14:paraId="4AF45AC6" w14:textId="77777777" w:rsidR="00140A47" w:rsidRPr="00913A62" w:rsidRDefault="00140A47" w:rsidP="00F4002D">
            <w:pPr>
              <w:pStyle w:val="TableCell0-2115pt"/>
            </w:pPr>
          </w:p>
        </w:tc>
        <w:tc>
          <w:tcPr>
            <w:tcW w:w="1191" w:type="dxa"/>
            <w:shd w:val="clear" w:color="auto" w:fill="auto"/>
          </w:tcPr>
          <w:p w14:paraId="1B4B464F" w14:textId="77777777" w:rsidR="00140A47" w:rsidRPr="00913A62" w:rsidRDefault="00140A47" w:rsidP="00F4002D">
            <w:pPr>
              <w:pStyle w:val="TableCell0-2115pt"/>
            </w:pPr>
          </w:p>
        </w:tc>
        <w:tc>
          <w:tcPr>
            <w:tcW w:w="1503" w:type="dxa"/>
            <w:shd w:val="clear" w:color="auto" w:fill="auto"/>
          </w:tcPr>
          <w:p w14:paraId="31D4F926" w14:textId="77777777" w:rsidR="00140A47" w:rsidRPr="00913A62" w:rsidRDefault="00140A47" w:rsidP="00F4002D">
            <w:pPr>
              <w:pStyle w:val="TableCell0-2115pt"/>
            </w:pPr>
          </w:p>
        </w:tc>
      </w:tr>
      <w:tr w:rsidR="00AC23C4" w:rsidRPr="00913A62" w14:paraId="6DBD7C18" w14:textId="77777777" w:rsidTr="00084686">
        <w:tc>
          <w:tcPr>
            <w:tcW w:w="736" w:type="dxa"/>
            <w:shd w:val="clear" w:color="auto" w:fill="auto"/>
          </w:tcPr>
          <w:p w14:paraId="556B01C9" w14:textId="77777777" w:rsidR="00140A47" w:rsidRPr="00913A62" w:rsidRDefault="00140A47" w:rsidP="00F4002D">
            <w:pPr>
              <w:pStyle w:val="TableCell0-2115pt"/>
            </w:pPr>
          </w:p>
        </w:tc>
        <w:tc>
          <w:tcPr>
            <w:tcW w:w="1191" w:type="dxa"/>
            <w:shd w:val="clear" w:color="auto" w:fill="auto"/>
          </w:tcPr>
          <w:p w14:paraId="05304F1E" w14:textId="77777777" w:rsidR="00140A47" w:rsidRPr="00913A62" w:rsidRDefault="00140A47" w:rsidP="00F4002D">
            <w:pPr>
              <w:pStyle w:val="TableCell0-2115pt"/>
            </w:pPr>
            <w:r w:rsidRPr="00913A62">
              <w:t>/</w:t>
            </w:r>
            <w:r w:rsidRPr="00913A62">
              <w:rPr>
                <w:rStyle w:val="ChCharisSIL"/>
              </w:rPr>
              <w:t>ˈ</w:t>
            </w:r>
            <w:r w:rsidRPr="00913A62">
              <w:rPr>
                <w:rStyle w:val="ChCharisSILBlueBold"/>
              </w:rPr>
              <w:t>kl</w:t>
            </w:r>
            <w:r w:rsidRPr="00913A62">
              <w:rPr>
                <w:rStyle w:val="ChCharisSIL"/>
              </w:rPr>
              <w:t>ɔm.pɔk</w:t>
            </w:r>
            <w:r w:rsidRPr="00913A62">
              <w:t>/</w:t>
            </w:r>
          </w:p>
        </w:tc>
        <w:tc>
          <w:tcPr>
            <w:tcW w:w="1418" w:type="dxa"/>
            <w:tcBorders>
              <w:right w:val="single" w:sz="4" w:space="0" w:color="auto"/>
            </w:tcBorders>
            <w:shd w:val="clear" w:color="auto" w:fill="auto"/>
          </w:tcPr>
          <w:p w14:paraId="2957F63C" w14:textId="0B4261CB" w:rsidR="00140A47" w:rsidRPr="00913A62" w:rsidRDefault="00B7093A" w:rsidP="00F4002D">
            <w:pPr>
              <w:pStyle w:val="TableCell0-2115pt"/>
            </w:pPr>
            <w:r>
              <w:t>‘</w:t>
            </w:r>
            <w:r w:rsidR="00140A47" w:rsidRPr="00913A62">
              <w:t>group</w:t>
            </w:r>
            <w:r>
              <w:t>’</w:t>
            </w:r>
          </w:p>
        </w:tc>
        <w:tc>
          <w:tcPr>
            <w:tcW w:w="680" w:type="dxa"/>
            <w:tcBorders>
              <w:left w:val="single" w:sz="4" w:space="0" w:color="auto"/>
            </w:tcBorders>
            <w:shd w:val="clear" w:color="auto" w:fill="auto"/>
          </w:tcPr>
          <w:p w14:paraId="2E8E2873" w14:textId="77777777" w:rsidR="00140A47" w:rsidRPr="00913A62" w:rsidRDefault="00140A47" w:rsidP="00F4002D">
            <w:pPr>
              <w:pStyle w:val="TableCell0-2115pt"/>
            </w:pPr>
          </w:p>
        </w:tc>
        <w:tc>
          <w:tcPr>
            <w:tcW w:w="1191" w:type="dxa"/>
            <w:shd w:val="clear" w:color="auto" w:fill="auto"/>
          </w:tcPr>
          <w:p w14:paraId="1EB296A7" w14:textId="77777777" w:rsidR="00140A47" w:rsidRPr="00913A62" w:rsidRDefault="00140A47" w:rsidP="00F4002D">
            <w:pPr>
              <w:pStyle w:val="TableCell0-2115pt"/>
            </w:pPr>
          </w:p>
        </w:tc>
        <w:tc>
          <w:tcPr>
            <w:tcW w:w="1503" w:type="dxa"/>
            <w:shd w:val="clear" w:color="auto" w:fill="auto"/>
          </w:tcPr>
          <w:p w14:paraId="444A3419" w14:textId="77777777" w:rsidR="00140A47" w:rsidRPr="00913A62" w:rsidRDefault="00140A47" w:rsidP="00F4002D">
            <w:pPr>
              <w:pStyle w:val="TableCell0-2115pt"/>
            </w:pPr>
          </w:p>
        </w:tc>
      </w:tr>
      <w:tr w:rsidR="00AC23C4" w:rsidRPr="00913A62" w14:paraId="2B5AB5ED" w14:textId="77777777" w:rsidTr="00084686">
        <w:tc>
          <w:tcPr>
            <w:tcW w:w="736" w:type="dxa"/>
            <w:shd w:val="clear" w:color="auto" w:fill="auto"/>
          </w:tcPr>
          <w:p w14:paraId="194E9CD5" w14:textId="77777777" w:rsidR="00140A47" w:rsidRPr="00913A62" w:rsidRDefault="00140A47" w:rsidP="00F4002D">
            <w:pPr>
              <w:pStyle w:val="TableCell0-2115ptBreak"/>
            </w:pPr>
          </w:p>
        </w:tc>
        <w:tc>
          <w:tcPr>
            <w:tcW w:w="1191" w:type="dxa"/>
            <w:shd w:val="clear" w:color="auto" w:fill="auto"/>
          </w:tcPr>
          <w:p w14:paraId="77E35172" w14:textId="77777777" w:rsidR="00140A47" w:rsidRPr="00913A62" w:rsidRDefault="00140A47" w:rsidP="00F4002D">
            <w:pPr>
              <w:pStyle w:val="TableCell0-2115ptBreak"/>
            </w:pPr>
            <w:r w:rsidRPr="00913A62">
              <w:t>/</w:t>
            </w:r>
            <w:r w:rsidRPr="00913A62">
              <w:rPr>
                <w:rStyle w:val="ChCharisSIL"/>
              </w:rPr>
              <w:t>ˈ</w:t>
            </w:r>
            <w:r w:rsidRPr="00913A62">
              <w:rPr>
                <w:rStyle w:val="ChCharisSILBlueBold"/>
              </w:rPr>
              <w:t>kw</w:t>
            </w:r>
            <w:r w:rsidRPr="00913A62">
              <w:rPr>
                <w:rStyle w:val="ChCharisSIL"/>
              </w:rPr>
              <w:t>ali</w:t>
            </w:r>
            <w:r w:rsidRPr="00913A62">
              <w:t>/</w:t>
            </w:r>
          </w:p>
        </w:tc>
        <w:tc>
          <w:tcPr>
            <w:tcW w:w="1418" w:type="dxa"/>
            <w:tcBorders>
              <w:right w:val="single" w:sz="4" w:space="0" w:color="auto"/>
            </w:tcBorders>
            <w:shd w:val="clear" w:color="auto" w:fill="auto"/>
          </w:tcPr>
          <w:p w14:paraId="66B879D9" w14:textId="623A0F17" w:rsidR="00140A47" w:rsidRPr="00913A62" w:rsidRDefault="00B7093A" w:rsidP="00F4002D">
            <w:pPr>
              <w:pStyle w:val="TableCell0-2115ptBreak"/>
            </w:pPr>
            <w:r>
              <w:t>‘</w:t>
            </w:r>
            <w:r w:rsidR="00140A47" w:rsidRPr="00913A62">
              <w:t>frying pan</w:t>
            </w:r>
            <w:r>
              <w:t>’</w:t>
            </w:r>
          </w:p>
        </w:tc>
        <w:tc>
          <w:tcPr>
            <w:tcW w:w="680" w:type="dxa"/>
            <w:tcBorders>
              <w:left w:val="single" w:sz="4" w:space="0" w:color="auto"/>
            </w:tcBorders>
            <w:shd w:val="clear" w:color="auto" w:fill="auto"/>
          </w:tcPr>
          <w:p w14:paraId="4E27685A" w14:textId="77777777" w:rsidR="00140A47" w:rsidRPr="00913A62" w:rsidRDefault="00140A47" w:rsidP="00F4002D">
            <w:pPr>
              <w:pStyle w:val="TableCell0-2115ptBreak"/>
            </w:pPr>
          </w:p>
        </w:tc>
        <w:tc>
          <w:tcPr>
            <w:tcW w:w="1191" w:type="dxa"/>
            <w:shd w:val="clear" w:color="auto" w:fill="auto"/>
          </w:tcPr>
          <w:p w14:paraId="58DB1B76" w14:textId="77777777" w:rsidR="00140A47" w:rsidRPr="00913A62" w:rsidRDefault="00140A47" w:rsidP="00F4002D">
            <w:pPr>
              <w:pStyle w:val="TableCell0-2115ptBreak"/>
            </w:pPr>
          </w:p>
        </w:tc>
        <w:tc>
          <w:tcPr>
            <w:tcW w:w="1503" w:type="dxa"/>
            <w:shd w:val="clear" w:color="auto" w:fill="auto"/>
          </w:tcPr>
          <w:p w14:paraId="68B964BE" w14:textId="77777777" w:rsidR="00140A47" w:rsidRPr="00913A62" w:rsidRDefault="00140A47" w:rsidP="00F4002D">
            <w:pPr>
              <w:pStyle w:val="TableCell0-2115ptBreak"/>
            </w:pPr>
          </w:p>
        </w:tc>
      </w:tr>
      <w:tr w:rsidR="00AC23C4" w:rsidRPr="00913A62" w14:paraId="24ACD63B" w14:textId="77777777" w:rsidTr="00084686">
        <w:tc>
          <w:tcPr>
            <w:tcW w:w="736" w:type="dxa"/>
            <w:shd w:val="clear" w:color="auto" w:fill="auto"/>
          </w:tcPr>
          <w:p w14:paraId="520203F6" w14:textId="77777777" w:rsidR="00140A47" w:rsidRPr="00913A62" w:rsidRDefault="00140A47" w:rsidP="00F4002D">
            <w:pPr>
              <w:pStyle w:val="TableCell2-2115pt"/>
            </w:pPr>
            <w:r w:rsidRPr="00913A62">
              <w:t>/</w:t>
            </w:r>
            <w:r w:rsidRPr="00913A62">
              <w:rPr>
                <w:rStyle w:val="ChCharisSIL"/>
              </w:rPr>
              <w:t>g</w:t>
            </w:r>
            <w:r w:rsidRPr="00913A62">
              <w:t>C</w:t>
            </w:r>
            <w:r w:rsidRPr="00AC23C4">
              <w:rPr>
                <w:vertAlign w:val="subscript"/>
              </w:rPr>
              <w:t>2</w:t>
            </w:r>
            <w:r w:rsidRPr="00913A62">
              <w:t>/</w:t>
            </w:r>
          </w:p>
        </w:tc>
        <w:tc>
          <w:tcPr>
            <w:tcW w:w="1191" w:type="dxa"/>
            <w:shd w:val="clear" w:color="auto" w:fill="auto"/>
          </w:tcPr>
          <w:p w14:paraId="325EDD6B" w14:textId="77777777" w:rsidR="00140A47" w:rsidRPr="00913A62" w:rsidRDefault="00140A47" w:rsidP="00F4002D">
            <w:pPr>
              <w:pStyle w:val="TableCell2-2115pt"/>
            </w:pPr>
            <w:r w:rsidRPr="00913A62">
              <w:t>/</w:t>
            </w:r>
            <w:r w:rsidRPr="00913A62">
              <w:rPr>
                <w:rStyle w:val="ChCharisSIL"/>
              </w:rPr>
              <w:t>ˈ</w:t>
            </w:r>
            <w:r w:rsidRPr="00913A62">
              <w:rPr>
                <w:rStyle w:val="ChCharisSILBlueBold"/>
              </w:rPr>
              <w:t>gn</w:t>
            </w:r>
            <w:r w:rsidRPr="00913A62">
              <w:rPr>
                <w:rStyle w:val="ChCharisSIL"/>
              </w:rPr>
              <w:t>ɛ.mɔ</w:t>
            </w:r>
            <w:r w:rsidRPr="00913A62">
              <w:t>/</w:t>
            </w:r>
          </w:p>
        </w:tc>
        <w:tc>
          <w:tcPr>
            <w:tcW w:w="1418" w:type="dxa"/>
            <w:tcBorders>
              <w:right w:val="single" w:sz="4" w:space="0" w:color="auto"/>
            </w:tcBorders>
            <w:shd w:val="clear" w:color="auto" w:fill="auto"/>
          </w:tcPr>
          <w:p w14:paraId="7C611EAB" w14:textId="17B5EDB3" w:rsidR="00140A47" w:rsidRPr="00913A62" w:rsidRDefault="00B7093A" w:rsidP="00F4002D">
            <w:pPr>
              <w:pStyle w:val="TableCell2-2115pt"/>
            </w:pPr>
            <w:r>
              <w:t>‘</w:t>
            </w:r>
            <w:r w:rsidR="00140A47" w:rsidRPr="00913A62">
              <w:t>melinjo tree</w:t>
            </w:r>
            <w:r>
              <w:t>’</w:t>
            </w:r>
          </w:p>
        </w:tc>
        <w:tc>
          <w:tcPr>
            <w:tcW w:w="680" w:type="dxa"/>
            <w:tcBorders>
              <w:left w:val="single" w:sz="4" w:space="0" w:color="auto"/>
            </w:tcBorders>
            <w:shd w:val="clear" w:color="auto" w:fill="auto"/>
          </w:tcPr>
          <w:p w14:paraId="34E28D4B" w14:textId="77777777" w:rsidR="00140A47" w:rsidRPr="00913A62" w:rsidRDefault="00140A47" w:rsidP="00F4002D">
            <w:pPr>
              <w:pStyle w:val="TableCell2-2115pt"/>
            </w:pPr>
          </w:p>
        </w:tc>
        <w:tc>
          <w:tcPr>
            <w:tcW w:w="1191" w:type="dxa"/>
            <w:shd w:val="clear" w:color="auto" w:fill="auto"/>
          </w:tcPr>
          <w:p w14:paraId="725343CB" w14:textId="77777777" w:rsidR="00140A47" w:rsidRPr="00913A62" w:rsidRDefault="00140A47" w:rsidP="00F4002D">
            <w:pPr>
              <w:pStyle w:val="TableCell2-2115pt"/>
            </w:pPr>
          </w:p>
        </w:tc>
        <w:tc>
          <w:tcPr>
            <w:tcW w:w="1503" w:type="dxa"/>
            <w:shd w:val="clear" w:color="auto" w:fill="auto"/>
          </w:tcPr>
          <w:p w14:paraId="7F5CC2DF" w14:textId="77777777" w:rsidR="00140A47" w:rsidRPr="00913A62" w:rsidRDefault="00140A47" w:rsidP="00F4002D">
            <w:pPr>
              <w:pStyle w:val="TableCell2-2115pt"/>
            </w:pPr>
          </w:p>
        </w:tc>
      </w:tr>
      <w:tr w:rsidR="00AC23C4" w:rsidRPr="00913A62" w14:paraId="78309B73" w14:textId="77777777" w:rsidTr="00084686">
        <w:tc>
          <w:tcPr>
            <w:tcW w:w="736" w:type="dxa"/>
            <w:tcBorders>
              <w:bottom w:val="single" w:sz="4" w:space="0" w:color="auto"/>
            </w:tcBorders>
            <w:shd w:val="clear" w:color="auto" w:fill="auto"/>
          </w:tcPr>
          <w:p w14:paraId="15A35A98" w14:textId="77777777" w:rsidR="00140A47" w:rsidRPr="00913A62" w:rsidRDefault="00140A47" w:rsidP="00F4002D">
            <w:pPr>
              <w:pStyle w:val="TableCell0-2115ptBreak"/>
            </w:pPr>
          </w:p>
        </w:tc>
        <w:tc>
          <w:tcPr>
            <w:tcW w:w="1191" w:type="dxa"/>
            <w:tcBorders>
              <w:bottom w:val="single" w:sz="4" w:space="0" w:color="auto"/>
            </w:tcBorders>
            <w:shd w:val="clear" w:color="auto" w:fill="auto"/>
          </w:tcPr>
          <w:p w14:paraId="36D745CC" w14:textId="77777777" w:rsidR="00140A47" w:rsidRPr="00913A62" w:rsidRDefault="00140A47" w:rsidP="00F4002D">
            <w:pPr>
              <w:pStyle w:val="TableCell0-2115ptBreak"/>
            </w:pPr>
            <w:r w:rsidRPr="00913A62">
              <w:t>/</w:t>
            </w:r>
            <w:r w:rsidRPr="00913A62">
              <w:rPr>
                <w:rStyle w:val="ChCharisSIL"/>
              </w:rPr>
              <w:t>ˈ</w:t>
            </w:r>
            <w:r w:rsidRPr="00913A62">
              <w:rPr>
                <w:rStyle w:val="ChCharisSILBlueBold"/>
              </w:rPr>
              <w:t>gl</w:t>
            </w:r>
            <w:r w:rsidRPr="00913A62">
              <w:rPr>
                <w:rStyle w:val="ChCharisSIL"/>
              </w:rPr>
              <w:t>ap</w:t>
            </w:r>
            <w:r w:rsidRPr="00913A62">
              <w:t>/</w:t>
            </w:r>
          </w:p>
        </w:tc>
        <w:tc>
          <w:tcPr>
            <w:tcW w:w="1418" w:type="dxa"/>
            <w:tcBorders>
              <w:bottom w:val="single" w:sz="4" w:space="0" w:color="auto"/>
              <w:right w:val="single" w:sz="4" w:space="0" w:color="auto"/>
            </w:tcBorders>
            <w:shd w:val="clear" w:color="auto" w:fill="auto"/>
          </w:tcPr>
          <w:p w14:paraId="7B9D6F02" w14:textId="4E78480D" w:rsidR="00140A47" w:rsidRPr="00913A62" w:rsidRDefault="00B7093A" w:rsidP="00F4002D">
            <w:pPr>
              <w:pStyle w:val="TableCell0-2115ptBreak"/>
            </w:pPr>
            <w:r>
              <w:t>‘</w:t>
            </w:r>
            <w:r w:rsidR="00140A47" w:rsidRPr="00913A62">
              <w:t>be dark</w:t>
            </w:r>
            <w:r>
              <w:t>’</w:t>
            </w:r>
          </w:p>
        </w:tc>
        <w:tc>
          <w:tcPr>
            <w:tcW w:w="680" w:type="dxa"/>
            <w:tcBorders>
              <w:left w:val="single" w:sz="4" w:space="0" w:color="auto"/>
              <w:bottom w:val="single" w:sz="4" w:space="0" w:color="auto"/>
            </w:tcBorders>
            <w:shd w:val="clear" w:color="auto" w:fill="auto"/>
          </w:tcPr>
          <w:p w14:paraId="61B8A001" w14:textId="77777777" w:rsidR="00140A47" w:rsidRPr="00913A62" w:rsidRDefault="00140A47" w:rsidP="00F4002D">
            <w:pPr>
              <w:pStyle w:val="TableCell0-2115ptBreak"/>
            </w:pPr>
          </w:p>
        </w:tc>
        <w:tc>
          <w:tcPr>
            <w:tcW w:w="1191" w:type="dxa"/>
            <w:tcBorders>
              <w:bottom w:val="single" w:sz="4" w:space="0" w:color="auto"/>
            </w:tcBorders>
            <w:shd w:val="clear" w:color="auto" w:fill="auto"/>
          </w:tcPr>
          <w:p w14:paraId="02DF1F02" w14:textId="77777777" w:rsidR="00140A47" w:rsidRPr="00913A62" w:rsidRDefault="00140A47" w:rsidP="00F4002D">
            <w:pPr>
              <w:pStyle w:val="TableCell0-2115ptBreak"/>
            </w:pPr>
          </w:p>
        </w:tc>
        <w:tc>
          <w:tcPr>
            <w:tcW w:w="1503" w:type="dxa"/>
            <w:tcBorders>
              <w:bottom w:val="single" w:sz="4" w:space="0" w:color="auto"/>
            </w:tcBorders>
            <w:shd w:val="clear" w:color="auto" w:fill="auto"/>
          </w:tcPr>
          <w:p w14:paraId="44B53EA2" w14:textId="77777777" w:rsidR="00140A47" w:rsidRPr="00913A62" w:rsidRDefault="00140A47" w:rsidP="00F4002D">
            <w:pPr>
              <w:pStyle w:val="TableCell0-2115ptBreak"/>
            </w:pPr>
          </w:p>
        </w:tc>
      </w:tr>
      <w:tr w:rsidR="00140A47" w:rsidRPr="00913A62" w14:paraId="5857879E" w14:textId="77777777" w:rsidTr="00084686">
        <w:tc>
          <w:tcPr>
            <w:tcW w:w="6719" w:type="dxa"/>
            <w:gridSpan w:val="6"/>
            <w:tcBorders>
              <w:top w:val="single" w:sz="4" w:space="0" w:color="auto"/>
              <w:bottom w:val="single" w:sz="4" w:space="0" w:color="auto"/>
            </w:tcBorders>
            <w:shd w:val="clear" w:color="auto" w:fill="auto"/>
          </w:tcPr>
          <w:p w14:paraId="7BC8905F" w14:textId="77777777" w:rsidR="00140A47" w:rsidRPr="00913A62" w:rsidRDefault="00140A47" w:rsidP="00140A47">
            <w:pPr>
              <w:pStyle w:val="TableHd"/>
            </w:pPr>
            <w:r w:rsidRPr="00913A62">
              <w:t>Fricatives in C</w:t>
            </w:r>
            <w:r w:rsidRPr="00AC23C4">
              <w:rPr>
                <w:vertAlign w:val="subscript"/>
              </w:rPr>
              <w:t>1</w:t>
            </w:r>
            <w:r w:rsidRPr="00913A62">
              <w:t xml:space="preserve"> position</w:t>
            </w:r>
          </w:p>
        </w:tc>
      </w:tr>
      <w:tr w:rsidR="00AC23C4" w:rsidRPr="00913A62" w14:paraId="52F602CD" w14:textId="77777777" w:rsidTr="00084686">
        <w:tc>
          <w:tcPr>
            <w:tcW w:w="736" w:type="dxa"/>
            <w:tcBorders>
              <w:top w:val="single" w:sz="4" w:space="0" w:color="auto"/>
            </w:tcBorders>
            <w:shd w:val="clear" w:color="auto" w:fill="auto"/>
          </w:tcPr>
          <w:p w14:paraId="30FAA306" w14:textId="77777777" w:rsidR="00140A47" w:rsidRPr="00913A62" w:rsidRDefault="00140A47" w:rsidP="00F4002D">
            <w:pPr>
              <w:pStyle w:val="TableCell2-2115pt"/>
            </w:pPr>
            <w:r w:rsidRPr="00913A62">
              <w:t>/</w:t>
            </w:r>
            <w:r w:rsidRPr="00913A62">
              <w:rPr>
                <w:rStyle w:val="ChCharisSIL"/>
              </w:rPr>
              <w:t>s</w:t>
            </w:r>
            <w:r w:rsidRPr="00913A62">
              <w:t>C</w:t>
            </w:r>
            <w:r w:rsidRPr="00AC23C4">
              <w:rPr>
                <w:vertAlign w:val="subscript"/>
              </w:rPr>
              <w:t>2</w:t>
            </w:r>
            <w:r w:rsidRPr="00913A62">
              <w:t>/</w:t>
            </w:r>
          </w:p>
        </w:tc>
        <w:tc>
          <w:tcPr>
            <w:tcW w:w="1191" w:type="dxa"/>
            <w:tcBorders>
              <w:top w:val="single" w:sz="4" w:space="0" w:color="auto"/>
            </w:tcBorders>
            <w:shd w:val="clear" w:color="auto" w:fill="auto"/>
          </w:tcPr>
          <w:p w14:paraId="1A4CE2DE" w14:textId="77777777" w:rsidR="00140A47" w:rsidRPr="00913A62" w:rsidRDefault="00140A47" w:rsidP="00F4002D">
            <w:pPr>
              <w:pStyle w:val="TableCell2-2115pt"/>
            </w:pPr>
            <w:r w:rsidRPr="00913A62">
              <w:t>/</w:t>
            </w:r>
            <w:r w:rsidRPr="00913A62">
              <w:rPr>
                <w:rStyle w:val="ChCharisSIL"/>
              </w:rPr>
              <w:t>ˈ</w:t>
            </w:r>
            <w:r w:rsidRPr="00913A62">
              <w:rPr>
                <w:rStyle w:val="ChCharisSILBlueBold"/>
              </w:rPr>
              <w:t>sp</w:t>
            </w:r>
            <w:r w:rsidRPr="00913A62">
              <w:rPr>
                <w:rStyle w:val="ChCharisSIL"/>
              </w:rPr>
              <w:t>ɛr.ti</w:t>
            </w:r>
            <w:r w:rsidRPr="00913A62">
              <w:t>/</w:t>
            </w:r>
          </w:p>
        </w:tc>
        <w:tc>
          <w:tcPr>
            <w:tcW w:w="1418" w:type="dxa"/>
            <w:tcBorders>
              <w:top w:val="nil"/>
              <w:right w:val="single" w:sz="4" w:space="0" w:color="auto"/>
            </w:tcBorders>
            <w:shd w:val="clear" w:color="auto" w:fill="auto"/>
          </w:tcPr>
          <w:p w14:paraId="12A80F48" w14:textId="4A5982F7" w:rsidR="00140A47" w:rsidRPr="00913A62" w:rsidRDefault="00B7093A" w:rsidP="00F4002D">
            <w:pPr>
              <w:pStyle w:val="TableCell2-2115pt"/>
            </w:pPr>
            <w:r>
              <w:t>‘</w:t>
            </w:r>
            <w:r w:rsidR="00140A47" w:rsidRPr="00913A62">
              <w:t>like</w:t>
            </w:r>
            <w:r>
              <w:t>’</w:t>
            </w:r>
          </w:p>
        </w:tc>
        <w:tc>
          <w:tcPr>
            <w:tcW w:w="680" w:type="dxa"/>
            <w:tcBorders>
              <w:top w:val="nil"/>
              <w:left w:val="single" w:sz="4" w:space="0" w:color="auto"/>
            </w:tcBorders>
            <w:shd w:val="clear" w:color="auto" w:fill="auto"/>
          </w:tcPr>
          <w:p w14:paraId="545EEC36" w14:textId="77777777" w:rsidR="00140A47" w:rsidRPr="00913A62" w:rsidRDefault="00140A47" w:rsidP="00F4002D">
            <w:pPr>
              <w:pStyle w:val="TableCell2-2115pt"/>
            </w:pPr>
            <w:r w:rsidRPr="00913A62">
              <w:t>/</w:t>
            </w:r>
            <w:r w:rsidRPr="00913A62">
              <w:rPr>
                <w:rStyle w:val="ChCharisSIL"/>
              </w:rPr>
              <w:t>s</w:t>
            </w:r>
            <w:r w:rsidRPr="00913A62">
              <w:t>C</w:t>
            </w:r>
            <w:r w:rsidRPr="00AC23C4">
              <w:rPr>
                <w:vertAlign w:val="subscript"/>
              </w:rPr>
              <w:t>2</w:t>
            </w:r>
            <w:r w:rsidRPr="00913A62">
              <w:t>/</w:t>
            </w:r>
          </w:p>
        </w:tc>
        <w:tc>
          <w:tcPr>
            <w:tcW w:w="1191" w:type="dxa"/>
            <w:tcBorders>
              <w:top w:val="single" w:sz="4" w:space="0" w:color="auto"/>
            </w:tcBorders>
            <w:shd w:val="clear" w:color="auto" w:fill="auto"/>
          </w:tcPr>
          <w:p w14:paraId="5898B027" w14:textId="77777777" w:rsidR="00140A47" w:rsidRPr="00913A62" w:rsidRDefault="00140A47" w:rsidP="00F4002D">
            <w:pPr>
              <w:pStyle w:val="TableCell2-2115pt"/>
            </w:pPr>
            <w:r w:rsidRPr="00913A62">
              <w:t>/</w:t>
            </w:r>
            <w:r w:rsidRPr="00913A62">
              <w:rPr>
                <w:rStyle w:val="ChCharisSIL"/>
              </w:rPr>
              <w:t>ka.ˈ</w:t>
            </w:r>
            <w:r w:rsidRPr="00913A62">
              <w:rPr>
                <w:rStyle w:val="ChCharisSILBlueBold"/>
              </w:rPr>
              <w:t>sw</w:t>
            </w:r>
            <w:r w:rsidRPr="00913A62">
              <w:rPr>
                <w:rStyle w:val="ChCharisSIL"/>
              </w:rPr>
              <w:t>a.ri</w:t>
            </w:r>
            <w:r w:rsidRPr="00913A62">
              <w:t>/</w:t>
            </w:r>
          </w:p>
        </w:tc>
        <w:tc>
          <w:tcPr>
            <w:tcW w:w="1503" w:type="dxa"/>
            <w:tcBorders>
              <w:top w:val="single" w:sz="4" w:space="0" w:color="auto"/>
            </w:tcBorders>
            <w:shd w:val="clear" w:color="auto" w:fill="auto"/>
          </w:tcPr>
          <w:p w14:paraId="74AAAE84" w14:textId="5528E328" w:rsidR="00140A47" w:rsidRPr="00913A62" w:rsidRDefault="00B7093A" w:rsidP="00F4002D">
            <w:pPr>
              <w:pStyle w:val="TableCell2-2115pt"/>
            </w:pPr>
            <w:r>
              <w:t>‘</w:t>
            </w:r>
            <w:r w:rsidR="00140A47" w:rsidRPr="00913A62">
              <w:t>cassowary</w:t>
            </w:r>
            <w:r>
              <w:t>’</w:t>
            </w:r>
          </w:p>
        </w:tc>
      </w:tr>
      <w:tr w:rsidR="00AC23C4" w:rsidRPr="00913A62" w14:paraId="366D0013" w14:textId="77777777" w:rsidTr="00084686">
        <w:tc>
          <w:tcPr>
            <w:tcW w:w="736" w:type="dxa"/>
            <w:shd w:val="clear" w:color="auto" w:fill="auto"/>
          </w:tcPr>
          <w:p w14:paraId="42D64E43" w14:textId="77777777" w:rsidR="00140A47" w:rsidRPr="00913A62" w:rsidRDefault="00140A47" w:rsidP="00F4002D">
            <w:pPr>
              <w:pStyle w:val="TableCell0-2115pt"/>
            </w:pPr>
          </w:p>
        </w:tc>
        <w:tc>
          <w:tcPr>
            <w:tcW w:w="1191" w:type="dxa"/>
            <w:shd w:val="clear" w:color="auto" w:fill="auto"/>
          </w:tcPr>
          <w:p w14:paraId="3285275F" w14:textId="77777777" w:rsidR="00140A47" w:rsidRPr="00913A62" w:rsidRDefault="00140A47" w:rsidP="00F4002D">
            <w:pPr>
              <w:pStyle w:val="TableCell0-2115pt"/>
            </w:pPr>
            <w:r w:rsidRPr="00913A62">
              <w:t>/</w:t>
            </w:r>
            <w:r w:rsidRPr="00913A62">
              <w:rPr>
                <w:rStyle w:val="ChCharisSIL"/>
              </w:rPr>
              <w:t>ˈ</w:t>
            </w:r>
            <w:r w:rsidRPr="00913A62">
              <w:rPr>
                <w:rStyle w:val="ChCharisSILBlueBold"/>
              </w:rPr>
              <w:t>sk</w:t>
            </w:r>
            <w:r w:rsidRPr="00913A62">
              <w:rPr>
                <w:rStyle w:val="ChCharisSIL"/>
              </w:rPr>
              <w:t>a.raŋ</w:t>
            </w:r>
            <w:r w:rsidRPr="00913A62">
              <w:t>/</w:t>
            </w:r>
          </w:p>
        </w:tc>
        <w:tc>
          <w:tcPr>
            <w:tcW w:w="1418" w:type="dxa"/>
            <w:tcBorders>
              <w:right w:val="single" w:sz="4" w:space="0" w:color="auto"/>
            </w:tcBorders>
            <w:shd w:val="clear" w:color="auto" w:fill="auto"/>
          </w:tcPr>
          <w:p w14:paraId="394448D8" w14:textId="56DC29CD" w:rsidR="00140A47" w:rsidRPr="00913A62" w:rsidRDefault="00B7093A" w:rsidP="00F4002D">
            <w:pPr>
              <w:pStyle w:val="TableCell0-2115pt"/>
            </w:pPr>
            <w:r>
              <w:t>‘</w:t>
            </w:r>
            <w:r w:rsidR="00140A47" w:rsidRPr="00913A62">
              <w:t>now</w:t>
            </w:r>
            <w:r>
              <w:t>’</w:t>
            </w:r>
          </w:p>
        </w:tc>
        <w:tc>
          <w:tcPr>
            <w:tcW w:w="680" w:type="dxa"/>
            <w:tcBorders>
              <w:left w:val="single" w:sz="4" w:space="0" w:color="auto"/>
            </w:tcBorders>
            <w:shd w:val="clear" w:color="auto" w:fill="auto"/>
          </w:tcPr>
          <w:p w14:paraId="0BAB5E70" w14:textId="77777777" w:rsidR="00140A47" w:rsidRPr="00913A62" w:rsidRDefault="00140A47" w:rsidP="00F4002D">
            <w:pPr>
              <w:pStyle w:val="TableCell0-2115pt"/>
            </w:pPr>
          </w:p>
        </w:tc>
        <w:tc>
          <w:tcPr>
            <w:tcW w:w="1191" w:type="dxa"/>
            <w:shd w:val="clear" w:color="auto" w:fill="auto"/>
          </w:tcPr>
          <w:p w14:paraId="4852AB9B" w14:textId="77777777" w:rsidR="00140A47" w:rsidRPr="00913A62" w:rsidRDefault="00140A47" w:rsidP="00F4002D">
            <w:pPr>
              <w:pStyle w:val="TableCell0-2115pt"/>
            </w:pPr>
          </w:p>
        </w:tc>
        <w:tc>
          <w:tcPr>
            <w:tcW w:w="1503" w:type="dxa"/>
            <w:shd w:val="clear" w:color="auto" w:fill="auto"/>
          </w:tcPr>
          <w:p w14:paraId="268E26A3" w14:textId="77777777" w:rsidR="00140A47" w:rsidRPr="00913A62" w:rsidRDefault="00140A47" w:rsidP="00F4002D">
            <w:pPr>
              <w:pStyle w:val="TableCell0-2115pt"/>
            </w:pPr>
          </w:p>
        </w:tc>
      </w:tr>
      <w:tr w:rsidR="00AC23C4" w:rsidRPr="00913A62" w14:paraId="263D1716" w14:textId="77777777" w:rsidTr="00084686">
        <w:tc>
          <w:tcPr>
            <w:tcW w:w="736" w:type="dxa"/>
            <w:shd w:val="clear" w:color="auto" w:fill="auto"/>
          </w:tcPr>
          <w:p w14:paraId="0EA8AFF9" w14:textId="77777777" w:rsidR="00140A47" w:rsidRPr="00913A62" w:rsidRDefault="00140A47" w:rsidP="00F4002D">
            <w:pPr>
              <w:pStyle w:val="TableCell0-2115pt"/>
            </w:pPr>
          </w:p>
        </w:tc>
        <w:tc>
          <w:tcPr>
            <w:tcW w:w="1191" w:type="dxa"/>
            <w:shd w:val="clear" w:color="auto" w:fill="auto"/>
          </w:tcPr>
          <w:p w14:paraId="7873997A" w14:textId="77777777" w:rsidR="00140A47" w:rsidRPr="00913A62" w:rsidRDefault="00140A47" w:rsidP="00F4002D">
            <w:pPr>
              <w:pStyle w:val="TableCell0-2115pt"/>
            </w:pPr>
            <w:r w:rsidRPr="00913A62">
              <w:t>/</w:t>
            </w:r>
            <w:r w:rsidRPr="00913A62">
              <w:rPr>
                <w:rStyle w:val="ChCharisSIL"/>
              </w:rPr>
              <w:t>ˈ</w:t>
            </w:r>
            <w:r w:rsidRPr="00913A62">
              <w:rPr>
                <w:rStyle w:val="ChCharisSILBlueBold"/>
              </w:rPr>
              <w:t>sm</w:t>
            </w:r>
            <w:r w:rsidRPr="00913A62">
              <w:rPr>
                <w:rStyle w:val="ChCharisSIL"/>
              </w:rPr>
              <w:t>ut</w:t>
            </w:r>
            <w:r w:rsidRPr="00913A62">
              <w:t>/</w:t>
            </w:r>
          </w:p>
        </w:tc>
        <w:tc>
          <w:tcPr>
            <w:tcW w:w="1418" w:type="dxa"/>
            <w:tcBorders>
              <w:right w:val="single" w:sz="4" w:space="0" w:color="auto"/>
            </w:tcBorders>
            <w:shd w:val="clear" w:color="auto" w:fill="auto"/>
          </w:tcPr>
          <w:p w14:paraId="05D3DC1A" w14:textId="69A77096" w:rsidR="00140A47" w:rsidRPr="00913A62" w:rsidRDefault="00B7093A" w:rsidP="00F4002D">
            <w:pPr>
              <w:pStyle w:val="TableCell0-2115pt"/>
            </w:pPr>
            <w:r>
              <w:t>‘</w:t>
            </w:r>
            <w:r w:rsidR="00140A47" w:rsidRPr="00913A62">
              <w:t>ant</w:t>
            </w:r>
            <w:r>
              <w:t>’</w:t>
            </w:r>
          </w:p>
        </w:tc>
        <w:tc>
          <w:tcPr>
            <w:tcW w:w="680" w:type="dxa"/>
            <w:tcBorders>
              <w:left w:val="single" w:sz="4" w:space="0" w:color="auto"/>
            </w:tcBorders>
            <w:shd w:val="clear" w:color="auto" w:fill="auto"/>
          </w:tcPr>
          <w:p w14:paraId="2BAF91CF" w14:textId="77777777" w:rsidR="00140A47" w:rsidRPr="00913A62" w:rsidRDefault="00140A47" w:rsidP="00F4002D">
            <w:pPr>
              <w:pStyle w:val="TableCell0-2115pt"/>
            </w:pPr>
          </w:p>
        </w:tc>
        <w:tc>
          <w:tcPr>
            <w:tcW w:w="1191" w:type="dxa"/>
            <w:shd w:val="clear" w:color="auto" w:fill="auto"/>
          </w:tcPr>
          <w:p w14:paraId="09798D2A" w14:textId="77777777" w:rsidR="00140A47" w:rsidRPr="00913A62" w:rsidRDefault="00140A47" w:rsidP="00F4002D">
            <w:pPr>
              <w:pStyle w:val="TableCell0-2115pt"/>
            </w:pPr>
          </w:p>
        </w:tc>
        <w:tc>
          <w:tcPr>
            <w:tcW w:w="1503" w:type="dxa"/>
            <w:shd w:val="clear" w:color="auto" w:fill="auto"/>
          </w:tcPr>
          <w:p w14:paraId="17294B5E" w14:textId="77777777" w:rsidR="00140A47" w:rsidRPr="00913A62" w:rsidRDefault="00140A47" w:rsidP="00F4002D">
            <w:pPr>
              <w:pStyle w:val="TableCell0-2115pt"/>
            </w:pPr>
          </w:p>
        </w:tc>
      </w:tr>
      <w:tr w:rsidR="00AC23C4" w:rsidRPr="00913A62" w14:paraId="596CA0B0" w14:textId="77777777" w:rsidTr="00084686">
        <w:tc>
          <w:tcPr>
            <w:tcW w:w="736" w:type="dxa"/>
            <w:shd w:val="clear" w:color="auto" w:fill="auto"/>
          </w:tcPr>
          <w:p w14:paraId="10AB7AD7" w14:textId="77777777" w:rsidR="00140A47" w:rsidRPr="00913A62" w:rsidRDefault="00140A47" w:rsidP="00F4002D">
            <w:pPr>
              <w:pStyle w:val="TableCell0-2115pt"/>
            </w:pPr>
          </w:p>
        </w:tc>
        <w:tc>
          <w:tcPr>
            <w:tcW w:w="1191" w:type="dxa"/>
            <w:shd w:val="clear" w:color="auto" w:fill="auto"/>
          </w:tcPr>
          <w:p w14:paraId="1D944766" w14:textId="77777777" w:rsidR="00140A47" w:rsidRPr="00913A62" w:rsidRDefault="00140A47" w:rsidP="00F4002D">
            <w:pPr>
              <w:pStyle w:val="TableCell0-2115pt"/>
            </w:pPr>
            <w:r w:rsidRPr="00913A62">
              <w:t>/</w:t>
            </w:r>
            <w:r w:rsidRPr="00913A62">
              <w:rPr>
                <w:rStyle w:val="ChCharisSIL"/>
              </w:rPr>
              <w:t>ˈ</w:t>
            </w:r>
            <w:r w:rsidRPr="00913A62">
              <w:rPr>
                <w:rStyle w:val="ChCharisSILBlueBold"/>
              </w:rPr>
              <w:t>sn</w:t>
            </w:r>
            <w:r w:rsidRPr="00913A62">
              <w:rPr>
                <w:rStyle w:val="ChCharisSIL"/>
              </w:rPr>
              <w:t>aŋ</w:t>
            </w:r>
            <w:r w:rsidRPr="00913A62">
              <w:t>/</w:t>
            </w:r>
          </w:p>
        </w:tc>
        <w:tc>
          <w:tcPr>
            <w:tcW w:w="1418" w:type="dxa"/>
            <w:tcBorders>
              <w:right w:val="single" w:sz="4" w:space="0" w:color="auto"/>
            </w:tcBorders>
            <w:shd w:val="clear" w:color="auto" w:fill="auto"/>
          </w:tcPr>
          <w:p w14:paraId="5C83DDDC" w14:textId="65F9ADF1" w:rsidR="00140A47" w:rsidRPr="00913A62" w:rsidRDefault="00B7093A" w:rsidP="00F4002D">
            <w:pPr>
              <w:pStyle w:val="TableCell0-2115pt"/>
            </w:pPr>
            <w:r>
              <w:t>‘</w:t>
            </w:r>
            <w:r w:rsidR="00140A47" w:rsidRPr="00913A62">
              <w:t>be happy</w:t>
            </w:r>
            <w:r>
              <w:t>’</w:t>
            </w:r>
          </w:p>
        </w:tc>
        <w:tc>
          <w:tcPr>
            <w:tcW w:w="680" w:type="dxa"/>
            <w:tcBorders>
              <w:left w:val="single" w:sz="4" w:space="0" w:color="auto"/>
            </w:tcBorders>
            <w:shd w:val="clear" w:color="auto" w:fill="auto"/>
          </w:tcPr>
          <w:p w14:paraId="49E3178A" w14:textId="77777777" w:rsidR="00140A47" w:rsidRPr="00913A62" w:rsidRDefault="00140A47" w:rsidP="00F4002D">
            <w:pPr>
              <w:pStyle w:val="TableCell0-2115pt"/>
            </w:pPr>
          </w:p>
        </w:tc>
        <w:tc>
          <w:tcPr>
            <w:tcW w:w="1191" w:type="dxa"/>
            <w:shd w:val="clear" w:color="auto" w:fill="auto"/>
          </w:tcPr>
          <w:p w14:paraId="280AE213" w14:textId="77777777" w:rsidR="00140A47" w:rsidRPr="00913A62" w:rsidRDefault="00140A47" w:rsidP="00F4002D">
            <w:pPr>
              <w:pStyle w:val="TableCell0-2115pt"/>
            </w:pPr>
          </w:p>
        </w:tc>
        <w:tc>
          <w:tcPr>
            <w:tcW w:w="1503" w:type="dxa"/>
            <w:shd w:val="clear" w:color="auto" w:fill="auto"/>
          </w:tcPr>
          <w:p w14:paraId="448FBDAE" w14:textId="77777777" w:rsidR="00140A47" w:rsidRPr="00913A62" w:rsidRDefault="00140A47" w:rsidP="00F4002D">
            <w:pPr>
              <w:pStyle w:val="TableCell0-2115pt"/>
            </w:pPr>
          </w:p>
        </w:tc>
      </w:tr>
      <w:tr w:rsidR="00AC23C4" w:rsidRPr="00913A62" w14:paraId="70586A8D" w14:textId="77777777" w:rsidTr="00084686">
        <w:tc>
          <w:tcPr>
            <w:tcW w:w="736" w:type="dxa"/>
            <w:shd w:val="clear" w:color="auto" w:fill="auto"/>
          </w:tcPr>
          <w:p w14:paraId="375D7008" w14:textId="77777777" w:rsidR="00140A47" w:rsidRPr="00913A62" w:rsidRDefault="00140A47" w:rsidP="00F4002D">
            <w:pPr>
              <w:pStyle w:val="TableCell0-2115pt"/>
            </w:pPr>
          </w:p>
        </w:tc>
        <w:tc>
          <w:tcPr>
            <w:tcW w:w="1191" w:type="dxa"/>
            <w:shd w:val="clear" w:color="auto" w:fill="auto"/>
          </w:tcPr>
          <w:p w14:paraId="169FB28F" w14:textId="77777777" w:rsidR="00140A47" w:rsidRPr="00913A62" w:rsidRDefault="00140A47" w:rsidP="00F4002D">
            <w:pPr>
              <w:pStyle w:val="TableCell0-2115pt"/>
            </w:pPr>
            <w:r w:rsidRPr="00913A62">
              <w:t>/</w:t>
            </w:r>
            <w:r w:rsidRPr="00913A62">
              <w:rPr>
                <w:rStyle w:val="ChCharisSIL"/>
              </w:rPr>
              <w:t>ˈ</w:t>
            </w:r>
            <w:r w:rsidRPr="00913A62">
              <w:rPr>
                <w:rStyle w:val="ChCharisSILBlueBold"/>
              </w:rPr>
              <w:t>sr</w:t>
            </w:r>
            <w:r w:rsidRPr="00913A62">
              <w:rPr>
                <w:rStyle w:val="ChCharisSIL"/>
              </w:rPr>
              <w:t>iŋ</w:t>
            </w:r>
            <w:r w:rsidRPr="00913A62">
              <w:t>/</w:t>
            </w:r>
          </w:p>
        </w:tc>
        <w:tc>
          <w:tcPr>
            <w:tcW w:w="1418" w:type="dxa"/>
            <w:tcBorders>
              <w:right w:val="single" w:sz="4" w:space="0" w:color="auto"/>
            </w:tcBorders>
            <w:shd w:val="clear" w:color="auto" w:fill="auto"/>
          </w:tcPr>
          <w:p w14:paraId="0791CEA7" w14:textId="5A0149F0" w:rsidR="00140A47" w:rsidRPr="00913A62" w:rsidRDefault="00B7093A" w:rsidP="00F4002D">
            <w:pPr>
              <w:pStyle w:val="TableCell0-2115pt"/>
            </w:pPr>
            <w:r>
              <w:t>‘</w:t>
            </w:r>
            <w:r w:rsidR="00140A47" w:rsidRPr="00913A62">
              <w:t>often</w:t>
            </w:r>
            <w:r>
              <w:t>’</w:t>
            </w:r>
          </w:p>
        </w:tc>
        <w:tc>
          <w:tcPr>
            <w:tcW w:w="680" w:type="dxa"/>
            <w:tcBorders>
              <w:left w:val="single" w:sz="4" w:space="0" w:color="auto"/>
            </w:tcBorders>
            <w:shd w:val="clear" w:color="auto" w:fill="auto"/>
          </w:tcPr>
          <w:p w14:paraId="7FB180B4" w14:textId="77777777" w:rsidR="00140A47" w:rsidRPr="00913A62" w:rsidRDefault="00140A47" w:rsidP="00F4002D">
            <w:pPr>
              <w:pStyle w:val="TableCell0-2115pt"/>
            </w:pPr>
          </w:p>
        </w:tc>
        <w:tc>
          <w:tcPr>
            <w:tcW w:w="1191" w:type="dxa"/>
            <w:shd w:val="clear" w:color="auto" w:fill="auto"/>
          </w:tcPr>
          <w:p w14:paraId="57A387C1" w14:textId="77777777" w:rsidR="00140A47" w:rsidRPr="00913A62" w:rsidRDefault="00140A47" w:rsidP="00F4002D">
            <w:pPr>
              <w:pStyle w:val="TableCell0-2115pt"/>
            </w:pPr>
          </w:p>
        </w:tc>
        <w:tc>
          <w:tcPr>
            <w:tcW w:w="1503" w:type="dxa"/>
            <w:shd w:val="clear" w:color="auto" w:fill="auto"/>
          </w:tcPr>
          <w:p w14:paraId="379BD573" w14:textId="77777777" w:rsidR="00140A47" w:rsidRPr="00913A62" w:rsidRDefault="00140A47" w:rsidP="00F4002D">
            <w:pPr>
              <w:pStyle w:val="TableCell0-2115pt"/>
            </w:pPr>
          </w:p>
        </w:tc>
      </w:tr>
      <w:tr w:rsidR="00AC23C4" w:rsidRPr="00913A62" w14:paraId="0E572CA8" w14:textId="77777777" w:rsidTr="00084686">
        <w:tc>
          <w:tcPr>
            <w:tcW w:w="736" w:type="dxa"/>
            <w:shd w:val="clear" w:color="auto" w:fill="auto"/>
          </w:tcPr>
          <w:p w14:paraId="0AFC91E5" w14:textId="77777777" w:rsidR="00140A47" w:rsidRPr="00913A62" w:rsidRDefault="00140A47" w:rsidP="00F4002D">
            <w:pPr>
              <w:pStyle w:val="TableCell0-2115pt"/>
            </w:pPr>
          </w:p>
        </w:tc>
        <w:tc>
          <w:tcPr>
            <w:tcW w:w="1191" w:type="dxa"/>
            <w:shd w:val="clear" w:color="auto" w:fill="auto"/>
          </w:tcPr>
          <w:p w14:paraId="1675BC9C" w14:textId="77777777" w:rsidR="00140A47" w:rsidRPr="00E413A5" w:rsidRDefault="00140A47" w:rsidP="00F4002D">
            <w:pPr>
              <w:pStyle w:val="TableCell0-2115pt"/>
            </w:pPr>
            <w:r w:rsidRPr="00E413A5">
              <w:t>/</w:t>
            </w:r>
            <w:r w:rsidRPr="00E413A5">
              <w:rPr>
                <w:rStyle w:val="ChCharisSIL"/>
              </w:rPr>
              <w:t>ˈ</w:t>
            </w:r>
            <w:r w:rsidRPr="00E413A5">
              <w:rPr>
                <w:rStyle w:val="ChCharisSILBlueBold"/>
              </w:rPr>
              <w:t>sl</w:t>
            </w:r>
            <w:r w:rsidRPr="00E413A5">
              <w:rPr>
                <w:rStyle w:val="ChCharisSIL"/>
              </w:rPr>
              <w:t>a.ta</w:t>
            </w:r>
            <w:r w:rsidR="00E413A5" w:rsidRPr="00E413A5">
              <w:rPr>
                <w:rStyle w:val="ChCharisSIL"/>
              </w:rPr>
              <w:t>ŋ</w:t>
            </w:r>
            <w:r w:rsidRPr="00E413A5">
              <w:t>/</w:t>
            </w:r>
          </w:p>
        </w:tc>
        <w:tc>
          <w:tcPr>
            <w:tcW w:w="1418" w:type="dxa"/>
            <w:tcBorders>
              <w:right w:val="single" w:sz="4" w:space="0" w:color="auto"/>
            </w:tcBorders>
            <w:shd w:val="clear" w:color="auto" w:fill="auto"/>
          </w:tcPr>
          <w:p w14:paraId="3DD16BE9" w14:textId="64E27295" w:rsidR="00140A47" w:rsidRPr="00913A62" w:rsidRDefault="00B7093A" w:rsidP="00F4002D">
            <w:pPr>
              <w:pStyle w:val="TableCell0-2115pt"/>
            </w:pPr>
            <w:r>
              <w:t>‘</w:t>
            </w:r>
            <w:r w:rsidR="00140A47" w:rsidRPr="00913A62">
              <w:t>south</w:t>
            </w:r>
            <w:r>
              <w:t>’</w:t>
            </w:r>
          </w:p>
        </w:tc>
        <w:tc>
          <w:tcPr>
            <w:tcW w:w="680" w:type="dxa"/>
            <w:tcBorders>
              <w:left w:val="single" w:sz="4" w:space="0" w:color="auto"/>
            </w:tcBorders>
            <w:shd w:val="clear" w:color="auto" w:fill="auto"/>
          </w:tcPr>
          <w:p w14:paraId="2625AF2D" w14:textId="77777777" w:rsidR="00140A47" w:rsidRPr="00913A62" w:rsidRDefault="00140A47" w:rsidP="00F4002D">
            <w:pPr>
              <w:pStyle w:val="TableCell0-2115pt"/>
            </w:pPr>
          </w:p>
        </w:tc>
        <w:tc>
          <w:tcPr>
            <w:tcW w:w="1191" w:type="dxa"/>
            <w:shd w:val="clear" w:color="auto" w:fill="auto"/>
          </w:tcPr>
          <w:p w14:paraId="0EBE098C" w14:textId="77777777" w:rsidR="00140A47" w:rsidRPr="00913A62" w:rsidRDefault="00140A47" w:rsidP="00F4002D">
            <w:pPr>
              <w:pStyle w:val="TableCell0-2115pt"/>
            </w:pPr>
          </w:p>
        </w:tc>
        <w:tc>
          <w:tcPr>
            <w:tcW w:w="1503" w:type="dxa"/>
            <w:shd w:val="clear" w:color="auto" w:fill="auto"/>
          </w:tcPr>
          <w:p w14:paraId="2B80FC2E" w14:textId="77777777" w:rsidR="00140A47" w:rsidRPr="00913A62" w:rsidRDefault="00140A47" w:rsidP="00F4002D">
            <w:pPr>
              <w:pStyle w:val="TableCell0-2115pt"/>
            </w:pPr>
          </w:p>
        </w:tc>
      </w:tr>
      <w:tr w:rsidR="00AC23C4" w:rsidRPr="00913A62" w14:paraId="552F2986" w14:textId="77777777" w:rsidTr="00084686">
        <w:tc>
          <w:tcPr>
            <w:tcW w:w="736" w:type="dxa"/>
            <w:shd w:val="clear" w:color="auto" w:fill="auto"/>
          </w:tcPr>
          <w:p w14:paraId="4158E87F" w14:textId="77777777" w:rsidR="00140A47" w:rsidRPr="00913A62" w:rsidRDefault="00140A47" w:rsidP="00F4002D">
            <w:pPr>
              <w:pStyle w:val="TableCell0-2115ptBreak"/>
            </w:pPr>
          </w:p>
        </w:tc>
        <w:tc>
          <w:tcPr>
            <w:tcW w:w="1191" w:type="dxa"/>
            <w:shd w:val="clear" w:color="auto" w:fill="auto"/>
          </w:tcPr>
          <w:p w14:paraId="0ADC2436" w14:textId="77777777" w:rsidR="00140A47" w:rsidRPr="00913A62" w:rsidRDefault="00140A47" w:rsidP="00F4002D">
            <w:pPr>
              <w:pStyle w:val="TableCell0-2115ptBreak"/>
            </w:pPr>
            <w:r w:rsidRPr="00913A62">
              <w:t>/</w:t>
            </w:r>
            <w:r w:rsidRPr="00913A62">
              <w:rPr>
                <w:rStyle w:val="ChCharisSIL"/>
              </w:rPr>
              <w:t>ˈ</w:t>
            </w:r>
            <w:r w:rsidRPr="00913A62">
              <w:rPr>
                <w:rStyle w:val="ChCharisSILBlueBold"/>
              </w:rPr>
              <w:t>sw</w:t>
            </w:r>
            <w:r w:rsidRPr="00913A62">
              <w:rPr>
                <w:rStyle w:val="ChCharisSIL"/>
              </w:rPr>
              <w:t>ak</w:t>
            </w:r>
            <w:r w:rsidRPr="00913A62">
              <w:t>/</w:t>
            </w:r>
          </w:p>
        </w:tc>
        <w:tc>
          <w:tcPr>
            <w:tcW w:w="1418" w:type="dxa"/>
            <w:tcBorders>
              <w:bottom w:val="single" w:sz="4" w:space="0" w:color="auto"/>
              <w:right w:val="single" w:sz="4" w:space="0" w:color="auto"/>
            </w:tcBorders>
            <w:shd w:val="clear" w:color="auto" w:fill="auto"/>
          </w:tcPr>
          <w:p w14:paraId="3A65D773" w14:textId="32A41C09" w:rsidR="00140A47" w:rsidRPr="00913A62" w:rsidRDefault="00B7093A" w:rsidP="00F4002D">
            <w:pPr>
              <w:pStyle w:val="TableCell0-2115ptBreak"/>
            </w:pPr>
            <w:r>
              <w:t>‘</w:t>
            </w:r>
            <w:r w:rsidR="00140A47" w:rsidRPr="00913A62">
              <w:t>be exhausted</w:t>
            </w:r>
            <w:r>
              <w:t>’</w:t>
            </w:r>
          </w:p>
        </w:tc>
        <w:tc>
          <w:tcPr>
            <w:tcW w:w="680" w:type="dxa"/>
            <w:tcBorders>
              <w:left w:val="single" w:sz="4" w:space="0" w:color="auto"/>
              <w:bottom w:val="single" w:sz="4" w:space="0" w:color="auto"/>
            </w:tcBorders>
            <w:shd w:val="clear" w:color="auto" w:fill="auto"/>
          </w:tcPr>
          <w:p w14:paraId="70073A94" w14:textId="77777777" w:rsidR="00140A47" w:rsidRPr="00913A62" w:rsidRDefault="00140A47" w:rsidP="00F4002D">
            <w:pPr>
              <w:pStyle w:val="TableCell0-2115ptBreak"/>
            </w:pPr>
          </w:p>
        </w:tc>
        <w:tc>
          <w:tcPr>
            <w:tcW w:w="1191" w:type="dxa"/>
            <w:shd w:val="clear" w:color="auto" w:fill="auto"/>
          </w:tcPr>
          <w:p w14:paraId="605F3DDE" w14:textId="77777777" w:rsidR="00140A47" w:rsidRPr="00913A62" w:rsidRDefault="00140A47" w:rsidP="00F4002D">
            <w:pPr>
              <w:pStyle w:val="TableCell0-2115ptBreak"/>
            </w:pPr>
          </w:p>
        </w:tc>
        <w:tc>
          <w:tcPr>
            <w:tcW w:w="1503" w:type="dxa"/>
            <w:shd w:val="clear" w:color="auto" w:fill="auto"/>
          </w:tcPr>
          <w:p w14:paraId="40D56276" w14:textId="77777777" w:rsidR="00140A47" w:rsidRPr="00913A62" w:rsidRDefault="00140A47" w:rsidP="00F4002D">
            <w:pPr>
              <w:pStyle w:val="TableCell0-2115ptBreak"/>
            </w:pPr>
          </w:p>
        </w:tc>
      </w:tr>
    </w:tbl>
    <w:p w14:paraId="0D58DFA9" w14:textId="3BC2ADFB" w:rsidR="00140A47" w:rsidRPr="00913A62" w:rsidRDefault="00140A47" w:rsidP="00EA483F">
      <w:pPr>
        <w:pStyle w:val="Body0000after05before115pt"/>
      </w:pPr>
      <w:r w:rsidRPr="00913A62">
        <w:t xml:space="preserve">Cross-linguistically, the creation of consonant clusters </w:t>
      </w:r>
      <w:r w:rsidR="00347D2C">
        <w:t xml:space="preserve">tends to be </w:t>
      </w:r>
      <w:r w:rsidRPr="00913A62">
        <w:t xml:space="preserve">constrained and guided by the </w:t>
      </w:r>
      <w:r w:rsidR="00B7093A">
        <w:t>“</w:t>
      </w:r>
      <w:r w:rsidRPr="00913A62">
        <w:t>Sonority Sequencing Principle that requires onsets to rise in sonority toward the nucleus</w:t>
      </w:r>
      <w:r w:rsidR="00B7093A">
        <w:t>”</w:t>
      </w:r>
      <w:r w:rsidRPr="00913A62">
        <w:t xml:space="preserve"> </w:t>
      </w:r>
      <w:r w:rsidR="00BA6215">
        <w:rPr>
          <w:rStyle w:val="Citation"/>
        </w:rPr>
        <w:fldChar w:fldCharType="begin"/>
      </w:r>
      <w:r w:rsidR="0092451D">
        <w:rPr>
          <w:rStyle w:val="Citation"/>
        </w:rPr>
        <w:instrText>ADDIN CITAVI.PLACEHOLDER 8673629e-22fa-4e69-8e42-4f07a011632e 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ZW5zdG93aWN6IDE5OTQ6IDI1NCk8L1RleHQ+DQogICAgPC9UZXh0VW5pdD4NCiAgPC9UZXh0VW5pdHM+DQo8L1BsYWNlaG9sZGVyPg==</w:instrText>
      </w:r>
      <w:r w:rsidR="00BA6215">
        <w:rPr>
          <w:rStyle w:val="Citation"/>
        </w:rPr>
        <w:fldChar w:fldCharType="separate"/>
      </w:r>
      <w:bookmarkStart w:id="964" w:name="_CTVP0018673629e22fa4e698e424f07a011632e"/>
      <w:r w:rsidR="0092006B">
        <w:rPr>
          <w:rStyle w:val="Citation"/>
        </w:rPr>
        <w:t>(Kenstowicz 1994: 254)</w:t>
      </w:r>
      <w:bookmarkEnd w:id="964"/>
      <w:r w:rsidR="00BA6215">
        <w:rPr>
          <w:rStyle w:val="Citation"/>
        </w:rPr>
        <w:fldChar w:fldCharType="end"/>
      </w:r>
      <w:r w:rsidRPr="00913A62">
        <w:t>: vowels are the most sonorous, followed by glides, liquids, nasals, and obstruents. Following the Sonority Sequencing Principle, C</w:t>
      </w:r>
      <w:r w:rsidRPr="00913A62">
        <w:rPr>
          <w:vertAlign w:val="subscript"/>
        </w:rPr>
        <w:t>1</w:t>
      </w:r>
      <w:r w:rsidRPr="00913A62">
        <w:t xml:space="preserve"> </w:t>
      </w:r>
      <w:r w:rsidR="00B7093A">
        <w:t>“</w:t>
      </w:r>
      <w:r w:rsidRPr="00913A62">
        <w:t>may be added to the onset only if it is less sonorous</w:t>
      </w:r>
      <w:r w:rsidR="00B7093A">
        <w:t>”</w:t>
      </w:r>
      <w:r w:rsidRPr="00913A62">
        <w:t xml:space="preserve"> than C</w:t>
      </w:r>
      <w:r w:rsidRPr="00913A62">
        <w:rPr>
          <w:vertAlign w:val="subscript"/>
        </w:rPr>
        <w:t>2</w:t>
      </w:r>
      <w:r w:rsidRPr="00913A62">
        <w:t xml:space="preserve"> </w:t>
      </w:r>
      <w:r w:rsidR="00BA6215">
        <w:rPr>
          <w:rStyle w:val="Citation"/>
        </w:rPr>
        <w:fldChar w:fldCharType="begin"/>
      </w:r>
      <w:r w:rsidR="0092451D">
        <w:rPr>
          <w:rStyle w:val="Citation"/>
        </w:rPr>
        <w:instrText>ADDIN CITAVI.PLACEHOLDER 01e9b956-b5e6-46b5-8c1e-2c9fa0b55a36 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DogMjU1KTwvVGV4dD4NCiAgICA8L1RleHRVbml0Pg0KICA8L1RleHRVbml0cz4NCjwvUGxhY2Vob2xkZXI+</w:instrText>
      </w:r>
      <w:r w:rsidR="00BA6215">
        <w:rPr>
          <w:rStyle w:val="Citation"/>
        </w:rPr>
        <w:fldChar w:fldCharType="separate"/>
      </w:r>
      <w:bookmarkStart w:id="965" w:name="_CTVP00101e9b956b5e646b58c1e2c9fa0b55a36"/>
      <w:r w:rsidR="0092006B">
        <w:rPr>
          <w:rStyle w:val="Citation"/>
        </w:rPr>
        <w:t>(1994: 255)</w:t>
      </w:r>
      <w:bookmarkEnd w:id="965"/>
      <w:r w:rsidR="00BA6215">
        <w:rPr>
          <w:rStyle w:val="Citation"/>
        </w:rPr>
        <w:fldChar w:fldCharType="end"/>
      </w:r>
      <w:r w:rsidRPr="00913A62">
        <w:t xml:space="preserve">. Hence, CC clusters are </w:t>
      </w:r>
      <w:r w:rsidR="000725AE" w:rsidRPr="00913A62">
        <w:t xml:space="preserve">most commonly </w:t>
      </w:r>
      <w:r w:rsidRPr="00913A62">
        <w:t>formed with an obstruent in C</w:t>
      </w:r>
      <w:r w:rsidRPr="00913A62">
        <w:rPr>
          <w:vertAlign w:val="subscript"/>
        </w:rPr>
        <w:t>1</w:t>
      </w:r>
      <w:r w:rsidRPr="00913A62">
        <w:t xml:space="preserve"> position and a glide in C</w:t>
      </w:r>
      <w:r w:rsidRPr="00913A62">
        <w:rPr>
          <w:vertAlign w:val="subscript"/>
        </w:rPr>
        <w:t>2</w:t>
      </w:r>
      <w:r w:rsidRPr="00913A62">
        <w:t xml:space="preserve"> position. </w:t>
      </w:r>
      <w:r w:rsidR="000725AE">
        <w:t xml:space="preserve">The second most common are </w:t>
      </w:r>
      <w:r w:rsidRPr="00913A62">
        <w:t>liquids or nasals occur</w:t>
      </w:r>
      <w:r w:rsidR="000725AE">
        <w:t>ring</w:t>
      </w:r>
      <w:r w:rsidRPr="00913A62">
        <w:t xml:space="preserve"> in C</w:t>
      </w:r>
      <w:r w:rsidRPr="00913A62">
        <w:rPr>
          <w:vertAlign w:val="subscript"/>
        </w:rPr>
        <w:t>2</w:t>
      </w:r>
      <w:r w:rsidRPr="00913A62">
        <w:t xml:space="preserve"> position</w:t>
      </w:r>
      <w:r w:rsidR="000725AE">
        <w:t>,</w:t>
      </w:r>
      <w:r w:rsidRPr="00913A62">
        <w:t xml:space="preserve"> while CC clusters with an obstruent in C</w:t>
      </w:r>
      <w:r w:rsidRPr="00913A62">
        <w:rPr>
          <w:vertAlign w:val="subscript"/>
        </w:rPr>
        <w:t>2</w:t>
      </w:r>
      <w:r w:rsidRPr="00913A62">
        <w:t xml:space="preserve"> position are the least common. For the most part, the attested Papuan Malay CC clusters agree with the Sonority Sequencing Principle, as illustrated in </w:t>
      </w:r>
      <w:r w:rsidRPr="00913A62">
        <w:fldChar w:fldCharType="begin"/>
      </w:r>
      <w:r w:rsidRPr="00913A62">
        <w:instrText xml:space="preserve"> REF _Ref324336583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7</w:t>
      </w:r>
      <w:r w:rsidRPr="00913A62">
        <w:fldChar w:fldCharType="end"/>
      </w:r>
      <w:r w:rsidRPr="00913A62">
        <w:t>: all CC clusters to the right of the bold line obey the Sonority Sequencing Principle. Only two clusters are attested that do not agree with this principle. They are found to the left of the bold line. Both clusters have alveolar /</w:t>
      </w:r>
      <w:r w:rsidRPr="00913A62">
        <w:rPr>
          <w:rStyle w:val="ChCharisSIL"/>
        </w:rPr>
        <w:t>s</w:t>
      </w:r>
      <w:r w:rsidRPr="00913A62">
        <w:t>/ in C</w:t>
      </w:r>
      <w:r w:rsidRPr="00913A62">
        <w:rPr>
          <w:vertAlign w:val="subscript"/>
        </w:rPr>
        <w:t>1</w:t>
      </w:r>
      <w:r w:rsidRPr="00913A62">
        <w:t xml:space="preserve"> position and /</w:t>
      </w:r>
      <w:r w:rsidRPr="00913A62">
        <w:rPr>
          <w:rStyle w:val="ChCharisSIL"/>
        </w:rPr>
        <w:t>p</w:t>
      </w:r>
      <w:r w:rsidRPr="00913A62">
        <w:t>/ or /</w:t>
      </w:r>
      <w:r w:rsidRPr="00913A62">
        <w:rPr>
          <w:rStyle w:val="ChCharisSIL"/>
        </w:rPr>
        <w:t>k</w:t>
      </w:r>
      <w:r w:rsidRPr="00913A62">
        <w:t>/ in C</w:t>
      </w:r>
      <w:r w:rsidRPr="00913A62">
        <w:rPr>
          <w:vertAlign w:val="subscript"/>
        </w:rPr>
        <w:t>2</w:t>
      </w:r>
      <w:r w:rsidRPr="00913A62">
        <w:t xml:space="preserve"> position.</w:t>
      </w:r>
    </w:p>
    <w:p w14:paraId="2589120A" w14:textId="7059FD94" w:rsidR="00140A47" w:rsidRDefault="00140A47" w:rsidP="005830B0">
      <w:pPr>
        <w:pStyle w:val="Body0505after115pt"/>
      </w:pPr>
      <w:r w:rsidRPr="00913A62">
        <w:lastRenderedPageBreak/>
        <w:t xml:space="preserve">All CC clusters listed in </w:t>
      </w:r>
      <w:r w:rsidRPr="00913A62">
        <w:fldChar w:fldCharType="begin"/>
      </w:r>
      <w:r w:rsidRPr="00913A62">
        <w:instrText xml:space="preserve"> REF _Ref324336583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7</w:t>
      </w:r>
      <w:r w:rsidRPr="00913A62">
        <w:fldChar w:fldCharType="end"/>
      </w:r>
      <w:r w:rsidRPr="00913A62">
        <w:t xml:space="preserve"> occur as word-initial onset, while some of them are also found as word-internal onset. In </w:t>
      </w:r>
      <w:r w:rsidRPr="00913A62">
        <w:fldChar w:fldCharType="begin"/>
      </w:r>
      <w:r w:rsidRPr="00913A62">
        <w:instrText xml:space="preserve"> REF _Ref324336583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7</w:t>
      </w:r>
      <w:r w:rsidRPr="00913A62">
        <w:fldChar w:fldCharType="end"/>
      </w:r>
      <w:r w:rsidRPr="00913A62">
        <w:t xml:space="preserve"> the</w:t>
      </w:r>
      <w:r w:rsidR="005830B0">
        <w:t xml:space="preserve"> latter </w:t>
      </w:r>
      <w:r w:rsidRPr="00913A62">
        <w:t xml:space="preserve">clusters are underlined. Consonant sequences in the coda position </w:t>
      </w:r>
      <w:r w:rsidR="008D5AE2">
        <w:rPr>
          <w:lang w:eastAsia="en-US"/>
        </w:rPr>
        <w:t>are unattested</w:t>
      </w:r>
      <w:r w:rsidRPr="00913A62">
        <w:t>. The data show a clear preference for CC clusters with the lateral /</w:t>
      </w:r>
      <w:r w:rsidRPr="00913A62">
        <w:rPr>
          <w:rStyle w:val="ChCharisSIL"/>
        </w:rPr>
        <w:t>l</w:t>
      </w:r>
      <w:r w:rsidRPr="00913A62">
        <w:t>/ in C</w:t>
      </w:r>
      <w:r w:rsidRPr="00913A62">
        <w:rPr>
          <w:vertAlign w:val="subscript"/>
        </w:rPr>
        <w:t>2</w:t>
      </w:r>
      <w:r w:rsidRPr="00913A62">
        <w:t xml:space="preserve"> position (29 entries), followed by clusters with rhotic /</w:t>
      </w:r>
      <w:r w:rsidRPr="00913A62">
        <w:rPr>
          <w:rStyle w:val="ChCharisSIL"/>
        </w:rPr>
        <w:t>r</w:t>
      </w:r>
      <w:r w:rsidRPr="00913A62">
        <w:t>/ in C</w:t>
      </w:r>
      <w:r w:rsidRPr="00913A62">
        <w:rPr>
          <w:vertAlign w:val="subscript"/>
        </w:rPr>
        <w:t>2</w:t>
      </w:r>
      <w:r w:rsidRPr="00913A62">
        <w:t xml:space="preserve"> position (18 entries). CC clusters with the velar approximant /</w:t>
      </w:r>
      <w:r w:rsidRPr="00913A62">
        <w:rPr>
          <w:rStyle w:val="ChCharisSIL"/>
        </w:rPr>
        <w:t>w</w:t>
      </w:r>
      <w:r w:rsidRPr="00913A62">
        <w:t>/ (4 entries) or a nasal (3 entries) in C</w:t>
      </w:r>
      <w:r w:rsidRPr="00913A62">
        <w:rPr>
          <w:vertAlign w:val="subscript"/>
        </w:rPr>
        <w:t>2</w:t>
      </w:r>
      <w:r w:rsidRPr="00913A62">
        <w:t xml:space="preserve"> position are much less common. Clusters with a stop in C</w:t>
      </w:r>
      <w:r w:rsidRPr="00913A62">
        <w:rPr>
          <w:vertAlign w:val="subscript"/>
        </w:rPr>
        <w:t>2</w:t>
      </w:r>
      <w:r w:rsidRPr="00913A62">
        <w:t xml:space="preserve"> position are even less common (2 entries).</w:t>
      </w:r>
    </w:p>
    <w:p w14:paraId="1685D397" w14:textId="77777777" w:rsidR="00140A47" w:rsidRDefault="00140A47" w:rsidP="00140A47">
      <w:pPr>
        <w:pStyle w:val="Caption"/>
      </w:pPr>
      <w:bookmarkStart w:id="966" w:name="_Ref324336583"/>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27</w:t>
        </w:r>
      </w:fldSimple>
      <w:bookmarkEnd w:id="966"/>
      <w:r w:rsidRPr="00913A62">
        <w:t>:</w:t>
      </w:r>
      <w:r w:rsidRPr="00913A62">
        <w:tab/>
        <w:t>CC clusters</w:t>
      </w:r>
      <w:r w:rsidR="00DF5D68">
        <w:t xml:space="preserve"> – </w:t>
      </w:r>
      <w:r w:rsidRPr="00913A62">
        <w:t>Overview</w:t>
      </w:r>
    </w:p>
    <w:tbl>
      <w:tblPr>
        <w:tblW w:w="6382" w:type="dxa"/>
        <w:tblInd w:w="221" w:type="dxa"/>
        <w:tblLayout w:type="fixed"/>
        <w:tblCellMar>
          <w:left w:w="57" w:type="dxa"/>
          <w:right w:w="57" w:type="dxa"/>
        </w:tblCellMar>
        <w:tblLook w:val="01E0" w:firstRow="1" w:lastRow="1" w:firstColumn="1" w:lastColumn="1" w:noHBand="0" w:noVBand="0"/>
      </w:tblPr>
      <w:tblGrid>
        <w:gridCol w:w="459"/>
        <w:gridCol w:w="324"/>
        <w:gridCol w:w="312"/>
        <w:gridCol w:w="284"/>
        <w:gridCol w:w="284"/>
        <w:gridCol w:w="284"/>
        <w:gridCol w:w="249"/>
        <w:gridCol w:w="328"/>
        <w:gridCol w:w="311"/>
        <w:gridCol w:w="284"/>
        <w:gridCol w:w="284"/>
        <w:gridCol w:w="284"/>
        <w:gridCol w:w="368"/>
        <w:gridCol w:w="368"/>
        <w:gridCol w:w="284"/>
        <w:gridCol w:w="284"/>
        <w:gridCol w:w="369"/>
        <w:gridCol w:w="369"/>
        <w:gridCol w:w="284"/>
        <w:gridCol w:w="369"/>
      </w:tblGrid>
      <w:tr w:rsidR="00AC23C4" w:rsidRPr="0085780D" w14:paraId="54666E51" w14:textId="77777777" w:rsidTr="00964DC7">
        <w:trPr>
          <w:tblHeader/>
        </w:trPr>
        <w:tc>
          <w:tcPr>
            <w:tcW w:w="783" w:type="dxa"/>
            <w:gridSpan w:val="2"/>
            <w:tcBorders>
              <w:top w:val="single" w:sz="4" w:space="0" w:color="auto"/>
              <w:right w:val="single" w:sz="4" w:space="0" w:color="auto"/>
            </w:tcBorders>
            <w:shd w:val="clear" w:color="auto" w:fill="auto"/>
          </w:tcPr>
          <w:p w14:paraId="2713060C" w14:textId="77777777" w:rsidR="000F3D5C" w:rsidRPr="0085780D" w:rsidRDefault="000F3D5C" w:rsidP="0085780D">
            <w:pPr>
              <w:pStyle w:val="TableHd"/>
            </w:pPr>
            <w:r w:rsidRPr="00913A62">
              <w:t>C</w:t>
            </w:r>
            <w:r w:rsidRPr="00AC23C4">
              <w:rPr>
                <w:vertAlign w:val="subscript"/>
              </w:rPr>
              <w:t>1</w:t>
            </w:r>
            <w:r w:rsidRPr="00913A62">
              <w:t>C</w:t>
            </w:r>
            <w:r w:rsidRPr="00AC23C4">
              <w:rPr>
                <w:vertAlign w:val="subscript"/>
              </w:rPr>
              <w:t>2</w:t>
            </w:r>
          </w:p>
        </w:tc>
        <w:tc>
          <w:tcPr>
            <w:tcW w:w="2904" w:type="dxa"/>
            <w:gridSpan w:val="10"/>
            <w:tcBorders>
              <w:top w:val="single" w:sz="4" w:space="0" w:color="auto"/>
              <w:left w:val="single" w:sz="4" w:space="0" w:color="auto"/>
              <w:right w:val="single" w:sz="4" w:space="0" w:color="auto"/>
            </w:tcBorders>
            <w:shd w:val="clear" w:color="auto" w:fill="auto"/>
            <w:tcMar>
              <w:left w:w="57" w:type="dxa"/>
              <w:right w:w="57" w:type="dxa"/>
            </w:tcMar>
          </w:tcPr>
          <w:p w14:paraId="1FDBCB0F" w14:textId="77777777" w:rsidR="000F3D5C" w:rsidRPr="000F3D5C" w:rsidRDefault="000F3D5C" w:rsidP="0085780D">
            <w:pPr>
              <w:pStyle w:val="TableHd"/>
              <w:rPr>
                <w:rStyle w:val="ChSmallCaps"/>
              </w:rPr>
            </w:pPr>
            <w:r w:rsidRPr="000F3D5C">
              <w:rPr>
                <w:rStyle w:val="ChSmallCaps"/>
              </w:rPr>
              <w:t>obst</w:t>
            </w:r>
            <w:r w:rsidR="002D1B91">
              <w:rPr>
                <w:rStyle w:val="ChSmallCaps"/>
              </w:rPr>
              <w:t>r</w:t>
            </w:r>
          </w:p>
        </w:tc>
        <w:tc>
          <w:tcPr>
            <w:tcW w:w="1304" w:type="dxa"/>
            <w:gridSpan w:val="4"/>
            <w:tcBorders>
              <w:top w:val="single" w:sz="4" w:space="0" w:color="auto"/>
              <w:left w:val="single" w:sz="4" w:space="0" w:color="auto"/>
            </w:tcBorders>
            <w:shd w:val="clear" w:color="auto" w:fill="auto"/>
            <w:tcMar>
              <w:left w:w="57" w:type="dxa"/>
              <w:right w:w="57" w:type="dxa"/>
            </w:tcMar>
          </w:tcPr>
          <w:p w14:paraId="4E09C9FA" w14:textId="77777777" w:rsidR="000F3D5C" w:rsidRPr="000F3D5C" w:rsidRDefault="000F3D5C" w:rsidP="0085780D">
            <w:pPr>
              <w:pStyle w:val="TableHd"/>
              <w:rPr>
                <w:rStyle w:val="ChSmallCaps"/>
              </w:rPr>
            </w:pPr>
            <w:r w:rsidRPr="000F3D5C">
              <w:rPr>
                <w:rStyle w:val="ChSmallCaps"/>
              </w:rPr>
              <w:t>nas</w:t>
            </w:r>
          </w:p>
        </w:tc>
        <w:tc>
          <w:tcPr>
            <w:tcW w:w="738" w:type="dxa"/>
            <w:gridSpan w:val="2"/>
            <w:tcBorders>
              <w:top w:val="single" w:sz="4" w:space="0" w:color="auto"/>
            </w:tcBorders>
            <w:shd w:val="clear" w:color="auto" w:fill="auto"/>
            <w:tcMar>
              <w:left w:w="57" w:type="dxa"/>
              <w:right w:w="57" w:type="dxa"/>
            </w:tcMar>
          </w:tcPr>
          <w:p w14:paraId="68965941" w14:textId="77777777" w:rsidR="000F3D5C" w:rsidRPr="000F3D5C" w:rsidRDefault="000F3D5C" w:rsidP="0085780D">
            <w:pPr>
              <w:pStyle w:val="TableHd"/>
              <w:rPr>
                <w:rStyle w:val="ChSmallCaps"/>
              </w:rPr>
            </w:pPr>
            <w:r>
              <w:rPr>
                <w:rStyle w:val="ChSmallCaps"/>
              </w:rPr>
              <w:t>liq</w:t>
            </w:r>
          </w:p>
        </w:tc>
        <w:tc>
          <w:tcPr>
            <w:tcW w:w="653" w:type="dxa"/>
            <w:gridSpan w:val="2"/>
            <w:tcBorders>
              <w:top w:val="single" w:sz="4" w:space="0" w:color="auto"/>
            </w:tcBorders>
            <w:shd w:val="clear" w:color="auto" w:fill="auto"/>
            <w:tcMar>
              <w:left w:w="57" w:type="dxa"/>
              <w:right w:w="57" w:type="dxa"/>
            </w:tcMar>
          </w:tcPr>
          <w:p w14:paraId="6AEAFFDB" w14:textId="77777777" w:rsidR="000F3D5C" w:rsidRPr="000F3D5C" w:rsidRDefault="000F3D5C" w:rsidP="0085780D">
            <w:pPr>
              <w:pStyle w:val="TableHd"/>
              <w:rPr>
                <w:rStyle w:val="ChSmallCaps"/>
              </w:rPr>
            </w:pPr>
            <w:r w:rsidRPr="000F3D5C">
              <w:rPr>
                <w:rStyle w:val="ChSmallCaps"/>
              </w:rPr>
              <w:t>apr</w:t>
            </w:r>
          </w:p>
        </w:tc>
      </w:tr>
      <w:tr w:rsidR="00AC23C4" w:rsidRPr="00913A62" w14:paraId="16311A5F" w14:textId="77777777" w:rsidTr="00964DC7">
        <w:trPr>
          <w:tblHeader/>
        </w:trPr>
        <w:tc>
          <w:tcPr>
            <w:tcW w:w="783" w:type="dxa"/>
            <w:gridSpan w:val="2"/>
            <w:tcBorders>
              <w:bottom w:val="single" w:sz="4" w:space="0" w:color="auto"/>
              <w:right w:val="single" w:sz="4" w:space="0" w:color="auto"/>
            </w:tcBorders>
            <w:shd w:val="clear" w:color="auto" w:fill="auto"/>
          </w:tcPr>
          <w:p w14:paraId="78A2F9B5" w14:textId="77777777" w:rsidR="000F3D5C" w:rsidRPr="00A7000B" w:rsidRDefault="000F3D5C" w:rsidP="00A7000B">
            <w:pPr>
              <w:pStyle w:val="TableCell2-2Center115pt"/>
            </w:pPr>
          </w:p>
        </w:tc>
        <w:tc>
          <w:tcPr>
            <w:tcW w:w="312" w:type="dxa"/>
            <w:tcBorders>
              <w:left w:val="single" w:sz="4" w:space="0" w:color="auto"/>
              <w:bottom w:val="single" w:sz="4" w:space="0" w:color="auto"/>
            </w:tcBorders>
            <w:shd w:val="clear" w:color="auto" w:fill="auto"/>
            <w:tcMar>
              <w:left w:w="57" w:type="dxa"/>
              <w:right w:w="57" w:type="dxa"/>
            </w:tcMar>
          </w:tcPr>
          <w:p w14:paraId="1F527E41" w14:textId="77777777" w:rsidR="000F3D5C" w:rsidRPr="000F18BE" w:rsidRDefault="000F3D5C" w:rsidP="00A7000B">
            <w:pPr>
              <w:pStyle w:val="TableCell2-2Center115pt"/>
              <w:rPr>
                <w:rStyle w:val="ChCharisSIL"/>
              </w:rPr>
            </w:pPr>
            <w:r w:rsidRPr="000F18BE">
              <w:rPr>
                <w:rStyle w:val="ChCharisSIL"/>
              </w:rPr>
              <w:t>p</w:t>
            </w:r>
          </w:p>
        </w:tc>
        <w:tc>
          <w:tcPr>
            <w:tcW w:w="284" w:type="dxa"/>
            <w:tcBorders>
              <w:bottom w:val="single" w:sz="4" w:space="0" w:color="auto"/>
            </w:tcBorders>
            <w:shd w:val="clear" w:color="auto" w:fill="auto"/>
            <w:tcMar>
              <w:left w:w="57" w:type="dxa"/>
              <w:right w:w="57" w:type="dxa"/>
            </w:tcMar>
          </w:tcPr>
          <w:p w14:paraId="3AC253DD" w14:textId="77777777" w:rsidR="000F3D5C" w:rsidRPr="000F18BE" w:rsidRDefault="000F3D5C" w:rsidP="00A7000B">
            <w:pPr>
              <w:pStyle w:val="TableCell2-2Center115pt"/>
              <w:rPr>
                <w:rStyle w:val="ChCharisSIL"/>
              </w:rPr>
            </w:pPr>
            <w:r w:rsidRPr="000F18BE">
              <w:rPr>
                <w:rStyle w:val="ChCharisSIL"/>
              </w:rPr>
              <w:t>b</w:t>
            </w:r>
          </w:p>
        </w:tc>
        <w:tc>
          <w:tcPr>
            <w:tcW w:w="284" w:type="dxa"/>
            <w:tcBorders>
              <w:bottom w:val="single" w:sz="4" w:space="0" w:color="auto"/>
            </w:tcBorders>
            <w:shd w:val="clear" w:color="auto" w:fill="auto"/>
            <w:tcMar>
              <w:left w:w="57" w:type="dxa"/>
              <w:right w:w="57" w:type="dxa"/>
            </w:tcMar>
          </w:tcPr>
          <w:p w14:paraId="4C180D5E" w14:textId="77777777" w:rsidR="000F3D5C" w:rsidRPr="000F18BE" w:rsidRDefault="000F3D5C" w:rsidP="00A7000B">
            <w:pPr>
              <w:pStyle w:val="TableCell2-2Center115pt"/>
              <w:rPr>
                <w:rStyle w:val="ChCharisSIL"/>
              </w:rPr>
            </w:pPr>
            <w:r w:rsidRPr="000F18BE">
              <w:rPr>
                <w:rStyle w:val="ChCharisSIL"/>
              </w:rPr>
              <w:t>t</w:t>
            </w:r>
          </w:p>
        </w:tc>
        <w:tc>
          <w:tcPr>
            <w:tcW w:w="284" w:type="dxa"/>
            <w:tcBorders>
              <w:bottom w:val="single" w:sz="4" w:space="0" w:color="auto"/>
            </w:tcBorders>
            <w:shd w:val="clear" w:color="auto" w:fill="auto"/>
            <w:tcMar>
              <w:left w:w="57" w:type="dxa"/>
              <w:right w:w="57" w:type="dxa"/>
            </w:tcMar>
          </w:tcPr>
          <w:p w14:paraId="51C59EF2" w14:textId="77777777" w:rsidR="000F3D5C" w:rsidRPr="000F18BE" w:rsidRDefault="000F3D5C" w:rsidP="00A7000B">
            <w:pPr>
              <w:pStyle w:val="TableCell2-2Center115pt"/>
              <w:rPr>
                <w:rStyle w:val="ChCharisSIL"/>
              </w:rPr>
            </w:pPr>
            <w:r w:rsidRPr="000F18BE">
              <w:rPr>
                <w:rStyle w:val="ChCharisSIL"/>
              </w:rPr>
              <w:t>d</w:t>
            </w:r>
          </w:p>
        </w:tc>
        <w:tc>
          <w:tcPr>
            <w:tcW w:w="249" w:type="dxa"/>
            <w:tcBorders>
              <w:bottom w:val="single" w:sz="4" w:space="0" w:color="auto"/>
            </w:tcBorders>
            <w:shd w:val="clear" w:color="auto" w:fill="auto"/>
            <w:tcMar>
              <w:left w:w="57" w:type="dxa"/>
              <w:right w:w="57" w:type="dxa"/>
            </w:tcMar>
          </w:tcPr>
          <w:p w14:paraId="256F94EA" w14:textId="77777777" w:rsidR="000F3D5C" w:rsidRPr="000F18BE" w:rsidRDefault="000F3D5C" w:rsidP="00A7000B">
            <w:pPr>
              <w:pStyle w:val="TableCell2-2Center115pt"/>
              <w:rPr>
                <w:rStyle w:val="ChCharisSIL"/>
              </w:rPr>
            </w:pPr>
            <w:r w:rsidRPr="000F18BE">
              <w:rPr>
                <w:rStyle w:val="ChCharisSIL"/>
              </w:rPr>
              <w:t>tʃ</w:t>
            </w:r>
          </w:p>
        </w:tc>
        <w:tc>
          <w:tcPr>
            <w:tcW w:w="328" w:type="dxa"/>
            <w:tcBorders>
              <w:bottom w:val="single" w:sz="4" w:space="0" w:color="auto"/>
            </w:tcBorders>
            <w:shd w:val="clear" w:color="auto" w:fill="auto"/>
            <w:tcMar>
              <w:left w:w="57" w:type="dxa"/>
              <w:right w:w="57" w:type="dxa"/>
            </w:tcMar>
          </w:tcPr>
          <w:p w14:paraId="44B0972B" w14:textId="77777777" w:rsidR="000F3D5C" w:rsidRPr="000F18BE" w:rsidRDefault="000F3D5C" w:rsidP="00A7000B">
            <w:pPr>
              <w:pStyle w:val="TableCell2-2Center115pt"/>
              <w:rPr>
                <w:rStyle w:val="ChCharisSIL"/>
              </w:rPr>
            </w:pPr>
            <w:r w:rsidRPr="000F18BE">
              <w:rPr>
                <w:rStyle w:val="ChCharisSIL"/>
              </w:rPr>
              <w:t>dʒ</w:t>
            </w:r>
          </w:p>
        </w:tc>
        <w:tc>
          <w:tcPr>
            <w:tcW w:w="311" w:type="dxa"/>
            <w:tcBorders>
              <w:bottom w:val="single" w:sz="4" w:space="0" w:color="auto"/>
            </w:tcBorders>
            <w:shd w:val="clear" w:color="auto" w:fill="auto"/>
            <w:tcMar>
              <w:left w:w="57" w:type="dxa"/>
              <w:right w:w="57" w:type="dxa"/>
            </w:tcMar>
          </w:tcPr>
          <w:p w14:paraId="45A4355F" w14:textId="77777777" w:rsidR="000F3D5C" w:rsidRPr="000F18BE" w:rsidRDefault="000F3D5C" w:rsidP="00A7000B">
            <w:pPr>
              <w:pStyle w:val="TableCell2-2Center115pt"/>
              <w:rPr>
                <w:rStyle w:val="ChCharisSIL"/>
              </w:rPr>
            </w:pPr>
            <w:r w:rsidRPr="000F18BE">
              <w:rPr>
                <w:rStyle w:val="ChCharisSIL"/>
              </w:rPr>
              <w:t>k</w:t>
            </w:r>
          </w:p>
        </w:tc>
        <w:tc>
          <w:tcPr>
            <w:tcW w:w="284" w:type="dxa"/>
            <w:tcBorders>
              <w:bottom w:val="single" w:sz="4" w:space="0" w:color="auto"/>
            </w:tcBorders>
            <w:shd w:val="clear" w:color="auto" w:fill="auto"/>
            <w:tcMar>
              <w:left w:w="57" w:type="dxa"/>
              <w:right w:w="57" w:type="dxa"/>
            </w:tcMar>
          </w:tcPr>
          <w:p w14:paraId="47A054CE" w14:textId="77777777" w:rsidR="000F3D5C" w:rsidRPr="000F18BE" w:rsidRDefault="000F3D5C" w:rsidP="00A7000B">
            <w:pPr>
              <w:pStyle w:val="TableCell2-2Center115pt"/>
              <w:rPr>
                <w:rStyle w:val="ChCharisSIL"/>
              </w:rPr>
            </w:pPr>
            <w:r w:rsidRPr="000F18BE">
              <w:rPr>
                <w:rStyle w:val="ChCharisSIL"/>
              </w:rPr>
              <w:t>g</w:t>
            </w:r>
          </w:p>
        </w:tc>
        <w:tc>
          <w:tcPr>
            <w:tcW w:w="284" w:type="dxa"/>
            <w:tcBorders>
              <w:bottom w:val="single" w:sz="4" w:space="0" w:color="auto"/>
            </w:tcBorders>
            <w:shd w:val="clear" w:color="auto" w:fill="auto"/>
            <w:tcMar>
              <w:left w:w="57" w:type="dxa"/>
              <w:right w:w="57" w:type="dxa"/>
            </w:tcMar>
          </w:tcPr>
          <w:p w14:paraId="6CE22DC3" w14:textId="77777777" w:rsidR="000F3D5C" w:rsidRPr="000F18BE" w:rsidRDefault="000F3D5C" w:rsidP="00A7000B">
            <w:pPr>
              <w:pStyle w:val="TableCell2-2Center115pt"/>
              <w:rPr>
                <w:rStyle w:val="ChCharisSIL"/>
              </w:rPr>
            </w:pPr>
            <w:r w:rsidRPr="000F18BE">
              <w:rPr>
                <w:rStyle w:val="ChCharisSIL"/>
              </w:rPr>
              <w:t>s</w:t>
            </w:r>
          </w:p>
        </w:tc>
        <w:tc>
          <w:tcPr>
            <w:tcW w:w="284" w:type="dxa"/>
            <w:tcBorders>
              <w:bottom w:val="single" w:sz="4" w:space="0" w:color="auto"/>
              <w:right w:val="single" w:sz="4" w:space="0" w:color="auto"/>
            </w:tcBorders>
            <w:shd w:val="clear" w:color="auto" w:fill="auto"/>
            <w:tcMar>
              <w:left w:w="57" w:type="dxa"/>
              <w:right w:w="57" w:type="dxa"/>
            </w:tcMar>
          </w:tcPr>
          <w:p w14:paraId="3C028442" w14:textId="77777777" w:rsidR="000F3D5C" w:rsidRPr="000F18BE" w:rsidRDefault="000F3D5C" w:rsidP="00A7000B">
            <w:pPr>
              <w:pStyle w:val="TableCell2-2Center115pt"/>
              <w:rPr>
                <w:rStyle w:val="ChCharisSIL"/>
              </w:rPr>
            </w:pPr>
            <w:r w:rsidRPr="000F18BE">
              <w:rPr>
                <w:rStyle w:val="ChCharisSIL"/>
              </w:rPr>
              <w:t>h</w:t>
            </w:r>
          </w:p>
        </w:tc>
        <w:tc>
          <w:tcPr>
            <w:tcW w:w="368" w:type="dxa"/>
            <w:tcBorders>
              <w:left w:val="single" w:sz="4" w:space="0" w:color="auto"/>
              <w:bottom w:val="single" w:sz="4" w:space="0" w:color="auto"/>
            </w:tcBorders>
            <w:shd w:val="clear" w:color="auto" w:fill="auto"/>
            <w:tcMar>
              <w:left w:w="57" w:type="dxa"/>
              <w:right w:w="57" w:type="dxa"/>
            </w:tcMar>
          </w:tcPr>
          <w:p w14:paraId="4798998A" w14:textId="77777777" w:rsidR="000F3D5C" w:rsidRPr="00913A62" w:rsidRDefault="000F3D5C" w:rsidP="00A7000B">
            <w:pPr>
              <w:pStyle w:val="TableCell2-2Center115pt"/>
              <w:rPr>
                <w:rStyle w:val="ChCharisSIL"/>
              </w:rPr>
            </w:pPr>
            <w:r w:rsidRPr="00913A62">
              <w:rPr>
                <w:rStyle w:val="ChCharisSIL"/>
              </w:rPr>
              <w:t>m</w:t>
            </w:r>
          </w:p>
        </w:tc>
        <w:tc>
          <w:tcPr>
            <w:tcW w:w="368" w:type="dxa"/>
            <w:tcBorders>
              <w:bottom w:val="single" w:sz="4" w:space="0" w:color="auto"/>
            </w:tcBorders>
            <w:shd w:val="clear" w:color="auto" w:fill="auto"/>
            <w:tcMar>
              <w:left w:w="57" w:type="dxa"/>
              <w:right w:w="57" w:type="dxa"/>
            </w:tcMar>
          </w:tcPr>
          <w:p w14:paraId="44471A80" w14:textId="77777777" w:rsidR="000F3D5C" w:rsidRPr="00913A62" w:rsidRDefault="000F3D5C" w:rsidP="00A7000B">
            <w:pPr>
              <w:pStyle w:val="TableCell2-2Center115pt"/>
              <w:rPr>
                <w:rStyle w:val="ChCharisSIL"/>
              </w:rPr>
            </w:pPr>
            <w:r w:rsidRPr="00913A62">
              <w:rPr>
                <w:rStyle w:val="ChCharisSIL"/>
              </w:rPr>
              <w:t>n</w:t>
            </w:r>
          </w:p>
        </w:tc>
        <w:tc>
          <w:tcPr>
            <w:tcW w:w="284" w:type="dxa"/>
            <w:tcBorders>
              <w:bottom w:val="single" w:sz="4" w:space="0" w:color="auto"/>
            </w:tcBorders>
            <w:shd w:val="clear" w:color="auto" w:fill="auto"/>
            <w:tcMar>
              <w:left w:w="57" w:type="dxa"/>
              <w:right w:w="57" w:type="dxa"/>
            </w:tcMar>
          </w:tcPr>
          <w:p w14:paraId="76D07265" w14:textId="77777777" w:rsidR="000F3D5C" w:rsidRPr="00913A62" w:rsidRDefault="000F3D5C" w:rsidP="00A7000B">
            <w:pPr>
              <w:pStyle w:val="TableCell2-2Center115pt"/>
              <w:rPr>
                <w:rStyle w:val="ChCharisSIL"/>
              </w:rPr>
            </w:pPr>
            <w:r w:rsidRPr="00913A62">
              <w:rPr>
                <w:rStyle w:val="ChCharisSIL"/>
              </w:rPr>
              <w:t>ɲ</w:t>
            </w:r>
          </w:p>
        </w:tc>
        <w:tc>
          <w:tcPr>
            <w:tcW w:w="284" w:type="dxa"/>
            <w:tcBorders>
              <w:bottom w:val="single" w:sz="4" w:space="0" w:color="auto"/>
            </w:tcBorders>
            <w:shd w:val="clear" w:color="auto" w:fill="auto"/>
            <w:tcMar>
              <w:left w:w="57" w:type="dxa"/>
              <w:right w:w="57" w:type="dxa"/>
            </w:tcMar>
          </w:tcPr>
          <w:p w14:paraId="35C17AFD" w14:textId="77777777" w:rsidR="000F3D5C" w:rsidRPr="00913A62" w:rsidRDefault="000F3D5C" w:rsidP="00A7000B">
            <w:pPr>
              <w:pStyle w:val="TableCell2-2Center115pt"/>
              <w:rPr>
                <w:rStyle w:val="ChCharisSIL"/>
              </w:rPr>
            </w:pPr>
            <w:r w:rsidRPr="00913A62">
              <w:rPr>
                <w:rStyle w:val="ChCharisSIL"/>
              </w:rPr>
              <w:t>ŋ</w:t>
            </w:r>
          </w:p>
        </w:tc>
        <w:tc>
          <w:tcPr>
            <w:tcW w:w="369" w:type="dxa"/>
            <w:tcBorders>
              <w:bottom w:val="single" w:sz="4" w:space="0" w:color="auto"/>
            </w:tcBorders>
            <w:shd w:val="clear" w:color="auto" w:fill="auto"/>
            <w:tcMar>
              <w:left w:w="57" w:type="dxa"/>
              <w:right w:w="57" w:type="dxa"/>
            </w:tcMar>
          </w:tcPr>
          <w:p w14:paraId="5A97FDC5" w14:textId="77777777" w:rsidR="000F3D5C" w:rsidRPr="00913A62" w:rsidRDefault="000F3D5C" w:rsidP="00A7000B">
            <w:pPr>
              <w:pStyle w:val="TableCell2-2Center115pt"/>
              <w:rPr>
                <w:rStyle w:val="ChCharisSIL"/>
              </w:rPr>
            </w:pPr>
            <w:r w:rsidRPr="00913A62">
              <w:rPr>
                <w:rStyle w:val="ChCharisSIL"/>
              </w:rPr>
              <w:t>r</w:t>
            </w:r>
          </w:p>
        </w:tc>
        <w:tc>
          <w:tcPr>
            <w:tcW w:w="369" w:type="dxa"/>
            <w:tcBorders>
              <w:bottom w:val="single" w:sz="4" w:space="0" w:color="auto"/>
            </w:tcBorders>
            <w:shd w:val="clear" w:color="auto" w:fill="auto"/>
            <w:tcMar>
              <w:left w:w="57" w:type="dxa"/>
              <w:right w:w="57" w:type="dxa"/>
            </w:tcMar>
          </w:tcPr>
          <w:p w14:paraId="13EF61CF" w14:textId="77777777" w:rsidR="000F3D5C" w:rsidRPr="00913A62" w:rsidRDefault="000F3D5C" w:rsidP="00A7000B">
            <w:pPr>
              <w:pStyle w:val="TableCell2-2Center115pt"/>
              <w:rPr>
                <w:rStyle w:val="ChCharisSIL"/>
              </w:rPr>
            </w:pPr>
            <w:r w:rsidRPr="00913A62">
              <w:rPr>
                <w:rStyle w:val="ChCharisSIL"/>
              </w:rPr>
              <w:t>l</w:t>
            </w:r>
          </w:p>
        </w:tc>
        <w:tc>
          <w:tcPr>
            <w:tcW w:w="284" w:type="dxa"/>
            <w:tcBorders>
              <w:bottom w:val="single" w:sz="4" w:space="0" w:color="auto"/>
            </w:tcBorders>
            <w:shd w:val="clear" w:color="auto" w:fill="auto"/>
            <w:tcMar>
              <w:left w:w="57" w:type="dxa"/>
              <w:right w:w="57" w:type="dxa"/>
            </w:tcMar>
          </w:tcPr>
          <w:p w14:paraId="6188039C" w14:textId="77777777" w:rsidR="000F3D5C" w:rsidRPr="00913A62" w:rsidRDefault="000F3D5C" w:rsidP="00A7000B">
            <w:pPr>
              <w:pStyle w:val="TableCell2-2Center115pt"/>
              <w:rPr>
                <w:rStyle w:val="ChCharisSIL"/>
              </w:rPr>
            </w:pPr>
            <w:r w:rsidRPr="00913A62">
              <w:rPr>
                <w:rStyle w:val="ChCharisSIL"/>
              </w:rPr>
              <w:t>j</w:t>
            </w:r>
          </w:p>
        </w:tc>
        <w:tc>
          <w:tcPr>
            <w:tcW w:w="369" w:type="dxa"/>
            <w:tcBorders>
              <w:bottom w:val="single" w:sz="4" w:space="0" w:color="auto"/>
            </w:tcBorders>
            <w:shd w:val="clear" w:color="auto" w:fill="auto"/>
            <w:tcMar>
              <w:left w:w="57" w:type="dxa"/>
              <w:right w:w="57" w:type="dxa"/>
            </w:tcMar>
          </w:tcPr>
          <w:p w14:paraId="39FF6777" w14:textId="77777777" w:rsidR="000F3D5C" w:rsidRPr="00913A62" w:rsidRDefault="000F3D5C" w:rsidP="00A7000B">
            <w:pPr>
              <w:pStyle w:val="TableCell2-2Center115pt"/>
              <w:rPr>
                <w:rStyle w:val="ChCharisSIL"/>
              </w:rPr>
            </w:pPr>
            <w:r w:rsidRPr="00913A62">
              <w:rPr>
                <w:rStyle w:val="ChCharisSIL"/>
              </w:rPr>
              <w:t>w</w:t>
            </w:r>
          </w:p>
        </w:tc>
      </w:tr>
      <w:tr w:rsidR="00AC23C4" w:rsidRPr="00913A62" w14:paraId="7E8BC370" w14:textId="77777777" w:rsidTr="009F48CB">
        <w:tc>
          <w:tcPr>
            <w:tcW w:w="459" w:type="dxa"/>
            <w:vMerge w:val="restart"/>
            <w:tcBorders>
              <w:top w:val="single" w:sz="4" w:space="0" w:color="auto"/>
            </w:tcBorders>
            <w:shd w:val="clear" w:color="auto" w:fill="auto"/>
            <w:tcMar>
              <w:left w:w="57" w:type="dxa"/>
              <w:right w:w="57" w:type="dxa"/>
            </w:tcMar>
            <w:textDirection w:val="btLr"/>
            <w:vAlign w:val="center"/>
          </w:tcPr>
          <w:p w14:paraId="74CD75B1" w14:textId="77777777" w:rsidR="00EB62DF" w:rsidRPr="00EB62DF" w:rsidRDefault="00EB62DF" w:rsidP="00AC23C4">
            <w:pPr>
              <w:pStyle w:val="TableCell2-2115pt"/>
              <w:ind w:left="113" w:right="113"/>
              <w:jc w:val="center"/>
              <w:rPr>
                <w:rStyle w:val="ChSmallCaps"/>
              </w:rPr>
            </w:pPr>
            <w:r w:rsidRPr="00EB62DF">
              <w:rPr>
                <w:rStyle w:val="ChSmallCaps"/>
              </w:rPr>
              <w:t>obst</w:t>
            </w:r>
            <w:r w:rsidR="002D1B91">
              <w:rPr>
                <w:rStyle w:val="ChSmallCaps"/>
              </w:rPr>
              <w:t>r</w:t>
            </w:r>
          </w:p>
        </w:tc>
        <w:tc>
          <w:tcPr>
            <w:tcW w:w="324" w:type="dxa"/>
            <w:tcBorders>
              <w:top w:val="single" w:sz="4" w:space="0" w:color="auto"/>
              <w:right w:val="single" w:sz="4" w:space="0" w:color="auto"/>
            </w:tcBorders>
            <w:shd w:val="clear" w:color="auto" w:fill="auto"/>
            <w:tcMar>
              <w:left w:w="57" w:type="dxa"/>
              <w:right w:w="57" w:type="dxa"/>
            </w:tcMar>
          </w:tcPr>
          <w:p w14:paraId="0928F693" w14:textId="77777777" w:rsidR="00EB62DF" w:rsidRPr="00935110" w:rsidRDefault="00EB62DF" w:rsidP="00935110">
            <w:pPr>
              <w:pStyle w:val="TableCell2-2115pt"/>
              <w:rPr>
                <w:rStyle w:val="ChCharisSIL"/>
              </w:rPr>
            </w:pPr>
            <w:r w:rsidRPr="00935110">
              <w:rPr>
                <w:rStyle w:val="ChCharisSIL"/>
              </w:rPr>
              <w:t>p</w:t>
            </w:r>
          </w:p>
        </w:tc>
        <w:tc>
          <w:tcPr>
            <w:tcW w:w="312" w:type="dxa"/>
            <w:tcBorders>
              <w:top w:val="single" w:sz="4" w:space="0" w:color="auto"/>
              <w:left w:val="single" w:sz="4" w:space="0" w:color="auto"/>
            </w:tcBorders>
            <w:shd w:val="clear" w:color="auto" w:fill="auto"/>
            <w:tcMar>
              <w:left w:w="57" w:type="dxa"/>
              <w:right w:w="57" w:type="dxa"/>
            </w:tcMar>
          </w:tcPr>
          <w:p w14:paraId="03880ED7"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15AE12BE"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5211C52F"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0EC684D4" w14:textId="77777777" w:rsidR="00EB62DF" w:rsidRPr="00935110" w:rsidRDefault="00EB62DF" w:rsidP="00935110">
            <w:pPr>
              <w:pStyle w:val="TableCell2-2Center115pt"/>
              <w:rPr>
                <w:rStyle w:val="ChCharisSIL"/>
              </w:rPr>
            </w:pPr>
          </w:p>
        </w:tc>
        <w:tc>
          <w:tcPr>
            <w:tcW w:w="249" w:type="dxa"/>
            <w:tcBorders>
              <w:top w:val="single" w:sz="4" w:space="0" w:color="auto"/>
            </w:tcBorders>
            <w:shd w:val="clear" w:color="auto" w:fill="auto"/>
            <w:tcMar>
              <w:left w:w="57" w:type="dxa"/>
              <w:right w:w="57" w:type="dxa"/>
            </w:tcMar>
          </w:tcPr>
          <w:p w14:paraId="70E269F1" w14:textId="77777777" w:rsidR="00EB62DF" w:rsidRPr="00935110" w:rsidRDefault="00EB62DF" w:rsidP="00935110">
            <w:pPr>
              <w:pStyle w:val="TableCell2-2Center115pt"/>
              <w:rPr>
                <w:rStyle w:val="ChCharisSIL"/>
              </w:rPr>
            </w:pPr>
          </w:p>
        </w:tc>
        <w:tc>
          <w:tcPr>
            <w:tcW w:w="328" w:type="dxa"/>
            <w:tcBorders>
              <w:top w:val="single" w:sz="4" w:space="0" w:color="auto"/>
            </w:tcBorders>
            <w:shd w:val="clear" w:color="auto" w:fill="auto"/>
            <w:tcMar>
              <w:left w:w="57" w:type="dxa"/>
              <w:right w:w="57" w:type="dxa"/>
            </w:tcMar>
          </w:tcPr>
          <w:p w14:paraId="390733D8" w14:textId="77777777" w:rsidR="00EB62DF" w:rsidRPr="00935110" w:rsidRDefault="00EB62DF" w:rsidP="00935110">
            <w:pPr>
              <w:pStyle w:val="TableCell2-2Center115pt"/>
              <w:rPr>
                <w:rStyle w:val="ChCharisSIL"/>
              </w:rPr>
            </w:pPr>
          </w:p>
        </w:tc>
        <w:tc>
          <w:tcPr>
            <w:tcW w:w="311" w:type="dxa"/>
            <w:tcBorders>
              <w:top w:val="single" w:sz="4" w:space="0" w:color="auto"/>
            </w:tcBorders>
            <w:shd w:val="clear" w:color="auto" w:fill="auto"/>
            <w:tcMar>
              <w:left w:w="57" w:type="dxa"/>
              <w:right w:w="57" w:type="dxa"/>
            </w:tcMar>
          </w:tcPr>
          <w:p w14:paraId="645CB185"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5313232B"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2038F905" w14:textId="77777777" w:rsidR="00EB62DF" w:rsidRPr="00935110" w:rsidRDefault="00EB62DF" w:rsidP="00935110">
            <w:pPr>
              <w:pStyle w:val="TableCell2-2Center115pt"/>
              <w:rPr>
                <w:rStyle w:val="ChCharisSIL"/>
              </w:rPr>
            </w:pPr>
          </w:p>
        </w:tc>
        <w:tc>
          <w:tcPr>
            <w:tcW w:w="284" w:type="dxa"/>
            <w:tcBorders>
              <w:top w:val="single" w:sz="4" w:space="0" w:color="auto"/>
              <w:right w:val="single" w:sz="12" w:space="0" w:color="auto"/>
            </w:tcBorders>
            <w:shd w:val="clear" w:color="auto" w:fill="auto"/>
            <w:tcMar>
              <w:left w:w="57" w:type="dxa"/>
              <w:right w:w="57" w:type="dxa"/>
            </w:tcMar>
          </w:tcPr>
          <w:p w14:paraId="44B60AD6" w14:textId="77777777" w:rsidR="00EB62DF" w:rsidRPr="00935110" w:rsidRDefault="00EB62DF" w:rsidP="00935110">
            <w:pPr>
              <w:pStyle w:val="TableCell2-2Center115pt"/>
              <w:rPr>
                <w:rStyle w:val="ChCharisSIL"/>
              </w:rPr>
            </w:pPr>
          </w:p>
        </w:tc>
        <w:tc>
          <w:tcPr>
            <w:tcW w:w="368" w:type="dxa"/>
            <w:tcBorders>
              <w:top w:val="single" w:sz="4" w:space="0" w:color="auto"/>
              <w:left w:val="single" w:sz="12" w:space="0" w:color="auto"/>
            </w:tcBorders>
            <w:shd w:val="clear" w:color="auto" w:fill="auto"/>
            <w:tcMar>
              <w:left w:w="57" w:type="dxa"/>
              <w:right w:w="57" w:type="dxa"/>
            </w:tcMar>
          </w:tcPr>
          <w:p w14:paraId="16CA7B4D" w14:textId="77777777" w:rsidR="00EB62DF" w:rsidRPr="00492BCE" w:rsidRDefault="00EB62DF" w:rsidP="00935110">
            <w:pPr>
              <w:pStyle w:val="TableCell2-2Center115pt"/>
              <w:rPr>
                <w:rStyle w:val="ChCharisSIL"/>
              </w:rPr>
            </w:pPr>
          </w:p>
        </w:tc>
        <w:tc>
          <w:tcPr>
            <w:tcW w:w="368" w:type="dxa"/>
            <w:tcBorders>
              <w:top w:val="single" w:sz="4" w:space="0" w:color="auto"/>
            </w:tcBorders>
            <w:shd w:val="clear" w:color="auto" w:fill="auto"/>
            <w:tcMar>
              <w:left w:w="57" w:type="dxa"/>
              <w:right w:w="57" w:type="dxa"/>
            </w:tcMar>
          </w:tcPr>
          <w:p w14:paraId="70E8FE5B" w14:textId="77777777" w:rsidR="00EB62DF" w:rsidRPr="00492BCE"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3572CA8B" w14:textId="77777777" w:rsidR="00EB62DF" w:rsidRPr="00492BCE"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0FD0F61D" w14:textId="77777777" w:rsidR="00EB62DF" w:rsidRPr="00492BCE" w:rsidRDefault="00EB62DF"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5E7E722D" w14:textId="77777777" w:rsidR="00EB62DF" w:rsidRPr="00913A62" w:rsidRDefault="00EB62DF" w:rsidP="00935110">
            <w:pPr>
              <w:pStyle w:val="TableCell2-2Center115pt"/>
              <w:rPr>
                <w:rStyle w:val="ChCharisSIL"/>
              </w:rPr>
            </w:pPr>
            <w:r w:rsidRPr="00913A62">
              <w:rPr>
                <w:rStyle w:val="ChCharisSIL"/>
              </w:rPr>
              <w:t>pr</w:t>
            </w:r>
          </w:p>
        </w:tc>
        <w:tc>
          <w:tcPr>
            <w:tcW w:w="369" w:type="dxa"/>
            <w:tcBorders>
              <w:top w:val="single" w:sz="4" w:space="0" w:color="auto"/>
            </w:tcBorders>
            <w:shd w:val="clear" w:color="auto" w:fill="auto"/>
            <w:tcMar>
              <w:left w:w="57" w:type="dxa"/>
              <w:right w:w="57" w:type="dxa"/>
            </w:tcMar>
          </w:tcPr>
          <w:p w14:paraId="33EF18AB" w14:textId="77777777" w:rsidR="00EB62DF" w:rsidRPr="00913A62" w:rsidRDefault="00EB62DF" w:rsidP="00935110">
            <w:pPr>
              <w:pStyle w:val="TableCell2-2Center115pt"/>
              <w:rPr>
                <w:rStyle w:val="ChCharisSIL"/>
              </w:rPr>
            </w:pPr>
            <w:r w:rsidRPr="00913A62">
              <w:rPr>
                <w:rStyle w:val="ChCharisSIL"/>
              </w:rPr>
              <w:t>pl</w:t>
            </w:r>
          </w:p>
        </w:tc>
        <w:tc>
          <w:tcPr>
            <w:tcW w:w="284" w:type="dxa"/>
            <w:tcBorders>
              <w:top w:val="single" w:sz="4" w:space="0" w:color="auto"/>
            </w:tcBorders>
            <w:shd w:val="clear" w:color="auto" w:fill="auto"/>
            <w:tcMar>
              <w:left w:w="57" w:type="dxa"/>
              <w:right w:w="57" w:type="dxa"/>
            </w:tcMar>
          </w:tcPr>
          <w:p w14:paraId="7692164F" w14:textId="77777777" w:rsidR="00EB62DF" w:rsidRPr="00913A62" w:rsidRDefault="00EB62DF"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5D6ECBC2" w14:textId="77777777" w:rsidR="00EB62DF" w:rsidRPr="00913A62" w:rsidRDefault="00EB62DF" w:rsidP="00935110">
            <w:pPr>
              <w:pStyle w:val="TableCell2-2Center115pt"/>
              <w:rPr>
                <w:rStyle w:val="ChCharisSIL"/>
              </w:rPr>
            </w:pPr>
          </w:p>
        </w:tc>
      </w:tr>
      <w:tr w:rsidR="00AC23C4" w:rsidRPr="00913A62" w14:paraId="4F1253A4" w14:textId="77777777" w:rsidTr="009F48CB">
        <w:tc>
          <w:tcPr>
            <w:tcW w:w="459" w:type="dxa"/>
            <w:vMerge/>
            <w:shd w:val="clear" w:color="auto" w:fill="auto"/>
          </w:tcPr>
          <w:p w14:paraId="52D5AA74" w14:textId="77777777" w:rsidR="00EB62DF" w:rsidRPr="00913A62" w:rsidRDefault="00EB62DF" w:rsidP="00935110">
            <w:pPr>
              <w:pStyle w:val="TableCell0-2115pt"/>
            </w:pPr>
          </w:p>
        </w:tc>
        <w:tc>
          <w:tcPr>
            <w:tcW w:w="324" w:type="dxa"/>
            <w:tcBorders>
              <w:right w:val="single" w:sz="4" w:space="0" w:color="auto"/>
            </w:tcBorders>
            <w:shd w:val="clear" w:color="auto" w:fill="auto"/>
            <w:tcMar>
              <w:left w:w="57" w:type="dxa"/>
              <w:right w:w="57" w:type="dxa"/>
            </w:tcMar>
          </w:tcPr>
          <w:p w14:paraId="69F90D43" w14:textId="77777777" w:rsidR="00EB62DF" w:rsidRPr="00935110" w:rsidRDefault="00EB62DF" w:rsidP="00935110">
            <w:pPr>
              <w:pStyle w:val="TableCell0-2115pt"/>
              <w:rPr>
                <w:rStyle w:val="ChCharisSIL"/>
              </w:rPr>
            </w:pPr>
            <w:r w:rsidRPr="00935110">
              <w:rPr>
                <w:rStyle w:val="ChCharisSIL"/>
              </w:rPr>
              <w:t>b</w:t>
            </w:r>
          </w:p>
        </w:tc>
        <w:tc>
          <w:tcPr>
            <w:tcW w:w="312" w:type="dxa"/>
            <w:tcBorders>
              <w:left w:val="single" w:sz="4" w:space="0" w:color="auto"/>
            </w:tcBorders>
            <w:shd w:val="clear" w:color="auto" w:fill="auto"/>
            <w:tcMar>
              <w:left w:w="57" w:type="dxa"/>
              <w:right w:w="57" w:type="dxa"/>
            </w:tcMar>
          </w:tcPr>
          <w:p w14:paraId="127EBD7A"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2337A7A5"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292732DE"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5FD744E4" w14:textId="77777777" w:rsidR="00EB62DF" w:rsidRPr="00935110" w:rsidRDefault="00EB62DF" w:rsidP="00935110">
            <w:pPr>
              <w:pStyle w:val="TableCell0-2Center115pt"/>
              <w:rPr>
                <w:rStyle w:val="ChCharisSIL"/>
              </w:rPr>
            </w:pPr>
          </w:p>
        </w:tc>
        <w:tc>
          <w:tcPr>
            <w:tcW w:w="249" w:type="dxa"/>
            <w:shd w:val="clear" w:color="auto" w:fill="auto"/>
            <w:tcMar>
              <w:left w:w="57" w:type="dxa"/>
              <w:right w:w="57" w:type="dxa"/>
            </w:tcMar>
          </w:tcPr>
          <w:p w14:paraId="607ABB4A" w14:textId="77777777" w:rsidR="00EB62DF" w:rsidRPr="00935110" w:rsidRDefault="00EB62DF" w:rsidP="00935110">
            <w:pPr>
              <w:pStyle w:val="TableCell0-2Center115pt"/>
              <w:rPr>
                <w:rStyle w:val="ChCharisSIL"/>
              </w:rPr>
            </w:pPr>
          </w:p>
        </w:tc>
        <w:tc>
          <w:tcPr>
            <w:tcW w:w="328" w:type="dxa"/>
            <w:shd w:val="clear" w:color="auto" w:fill="auto"/>
            <w:tcMar>
              <w:left w:w="57" w:type="dxa"/>
              <w:right w:w="57" w:type="dxa"/>
            </w:tcMar>
          </w:tcPr>
          <w:p w14:paraId="5F6FE544" w14:textId="77777777" w:rsidR="00EB62DF" w:rsidRPr="00935110" w:rsidRDefault="00EB62DF" w:rsidP="00935110">
            <w:pPr>
              <w:pStyle w:val="TableCell0-2Center115pt"/>
              <w:rPr>
                <w:rStyle w:val="ChCharisSIL"/>
              </w:rPr>
            </w:pPr>
          </w:p>
        </w:tc>
        <w:tc>
          <w:tcPr>
            <w:tcW w:w="311" w:type="dxa"/>
            <w:shd w:val="clear" w:color="auto" w:fill="auto"/>
            <w:tcMar>
              <w:left w:w="57" w:type="dxa"/>
              <w:right w:w="57" w:type="dxa"/>
            </w:tcMar>
          </w:tcPr>
          <w:p w14:paraId="62BB444F"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45386609"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1FAF5138" w14:textId="77777777" w:rsidR="00EB62DF" w:rsidRPr="00935110" w:rsidRDefault="00EB62DF" w:rsidP="00935110">
            <w:pPr>
              <w:pStyle w:val="TableCell0-2Center115pt"/>
              <w:rPr>
                <w:rStyle w:val="ChCharisSIL"/>
              </w:rPr>
            </w:pPr>
          </w:p>
        </w:tc>
        <w:tc>
          <w:tcPr>
            <w:tcW w:w="284" w:type="dxa"/>
            <w:tcBorders>
              <w:right w:val="single" w:sz="12" w:space="0" w:color="auto"/>
            </w:tcBorders>
            <w:shd w:val="clear" w:color="auto" w:fill="auto"/>
            <w:tcMar>
              <w:left w:w="57" w:type="dxa"/>
              <w:right w:w="57" w:type="dxa"/>
            </w:tcMar>
          </w:tcPr>
          <w:p w14:paraId="23CBA50A" w14:textId="77777777" w:rsidR="00EB62DF" w:rsidRPr="00935110" w:rsidRDefault="00EB62DF" w:rsidP="00935110">
            <w:pPr>
              <w:pStyle w:val="TableCell0-2Center115pt"/>
              <w:rPr>
                <w:rStyle w:val="ChCharisSIL"/>
              </w:rPr>
            </w:pPr>
          </w:p>
        </w:tc>
        <w:tc>
          <w:tcPr>
            <w:tcW w:w="368" w:type="dxa"/>
            <w:tcBorders>
              <w:left w:val="single" w:sz="12" w:space="0" w:color="auto"/>
            </w:tcBorders>
            <w:shd w:val="clear" w:color="auto" w:fill="auto"/>
            <w:tcMar>
              <w:left w:w="57" w:type="dxa"/>
              <w:right w:w="57" w:type="dxa"/>
            </w:tcMar>
          </w:tcPr>
          <w:p w14:paraId="5687465A" w14:textId="77777777" w:rsidR="00EB62DF" w:rsidRPr="00492BCE" w:rsidRDefault="00EB62DF" w:rsidP="00935110">
            <w:pPr>
              <w:pStyle w:val="TableCell0-2Center115pt"/>
              <w:rPr>
                <w:rStyle w:val="ChCharisSIL"/>
              </w:rPr>
            </w:pPr>
          </w:p>
        </w:tc>
        <w:tc>
          <w:tcPr>
            <w:tcW w:w="368" w:type="dxa"/>
            <w:shd w:val="clear" w:color="auto" w:fill="auto"/>
            <w:tcMar>
              <w:left w:w="57" w:type="dxa"/>
              <w:right w:w="57" w:type="dxa"/>
            </w:tcMar>
          </w:tcPr>
          <w:p w14:paraId="1EA2BCBF"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642F9AE4"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1155FCD0" w14:textId="77777777" w:rsidR="00EB62DF" w:rsidRPr="00492BCE" w:rsidRDefault="00EB62DF" w:rsidP="00935110">
            <w:pPr>
              <w:pStyle w:val="TableCell0-2Center115pt"/>
              <w:rPr>
                <w:rStyle w:val="ChCharisSIL"/>
              </w:rPr>
            </w:pPr>
          </w:p>
        </w:tc>
        <w:tc>
          <w:tcPr>
            <w:tcW w:w="369" w:type="dxa"/>
            <w:shd w:val="clear" w:color="auto" w:fill="auto"/>
            <w:tcMar>
              <w:left w:w="57" w:type="dxa"/>
              <w:right w:w="57" w:type="dxa"/>
            </w:tcMar>
          </w:tcPr>
          <w:p w14:paraId="2AD08531" w14:textId="77777777" w:rsidR="00EB62DF" w:rsidRPr="00913A62" w:rsidRDefault="00EB62DF" w:rsidP="00935110">
            <w:pPr>
              <w:pStyle w:val="TableCell0-2Center115pt"/>
              <w:rPr>
                <w:rStyle w:val="ChCharisSILUnderl"/>
              </w:rPr>
            </w:pPr>
            <w:r w:rsidRPr="00913A62">
              <w:rPr>
                <w:rStyle w:val="ChCharisSILUnderl"/>
              </w:rPr>
              <w:t>br</w:t>
            </w:r>
          </w:p>
        </w:tc>
        <w:tc>
          <w:tcPr>
            <w:tcW w:w="369" w:type="dxa"/>
            <w:shd w:val="clear" w:color="auto" w:fill="auto"/>
            <w:tcMar>
              <w:left w:w="57" w:type="dxa"/>
              <w:right w:w="57" w:type="dxa"/>
            </w:tcMar>
          </w:tcPr>
          <w:p w14:paraId="1C92632C" w14:textId="77777777" w:rsidR="00EB62DF" w:rsidRPr="00913A62" w:rsidRDefault="00EB62DF" w:rsidP="00935110">
            <w:pPr>
              <w:pStyle w:val="TableCell0-2Center115pt"/>
              <w:rPr>
                <w:rStyle w:val="ChCharisSILUnderl"/>
              </w:rPr>
            </w:pPr>
            <w:r w:rsidRPr="00913A62">
              <w:rPr>
                <w:rStyle w:val="ChCharisSILUnderl"/>
              </w:rPr>
              <w:t>bl</w:t>
            </w:r>
          </w:p>
        </w:tc>
        <w:tc>
          <w:tcPr>
            <w:tcW w:w="284" w:type="dxa"/>
            <w:shd w:val="clear" w:color="auto" w:fill="auto"/>
            <w:tcMar>
              <w:left w:w="57" w:type="dxa"/>
              <w:right w:w="57" w:type="dxa"/>
            </w:tcMar>
          </w:tcPr>
          <w:p w14:paraId="36F35591"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30267990" w14:textId="77777777" w:rsidR="00EB62DF" w:rsidRPr="00913A62" w:rsidRDefault="00EB62DF" w:rsidP="00935110">
            <w:pPr>
              <w:pStyle w:val="TableCell0-2Center115pt"/>
              <w:rPr>
                <w:rStyle w:val="ChCharisSIL"/>
              </w:rPr>
            </w:pPr>
          </w:p>
        </w:tc>
      </w:tr>
      <w:tr w:rsidR="00AC23C4" w:rsidRPr="00913A62" w14:paraId="5D6F4586" w14:textId="77777777" w:rsidTr="009F48CB">
        <w:tc>
          <w:tcPr>
            <w:tcW w:w="459" w:type="dxa"/>
            <w:vMerge/>
            <w:shd w:val="clear" w:color="auto" w:fill="auto"/>
          </w:tcPr>
          <w:p w14:paraId="0D1F9B9D" w14:textId="77777777" w:rsidR="00EB62DF" w:rsidRPr="00913A62" w:rsidRDefault="00EB62DF" w:rsidP="00935110">
            <w:pPr>
              <w:pStyle w:val="TableCell0-2115pt"/>
            </w:pPr>
          </w:p>
        </w:tc>
        <w:tc>
          <w:tcPr>
            <w:tcW w:w="324" w:type="dxa"/>
            <w:tcBorders>
              <w:right w:val="single" w:sz="4" w:space="0" w:color="auto"/>
            </w:tcBorders>
            <w:shd w:val="clear" w:color="auto" w:fill="auto"/>
            <w:tcMar>
              <w:left w:w="57" w:type="dxa"/>
              <w:right w:w="57" w:type="dxa"/>
            </w:tcMar>
          </w:tcPr>
          <w:p w14:paraId="10A19222" w14:textId="77777777" w:rsidR="00EB62DF" w:rsidRPr="00935110" w:rsidRDefault="00EB62DF" w:rsidP="00935110">
            <w:pPr>
              <w:pStyle w:val="TableCell0-2115pt"/>
              <w:rPr>
                <w:rStyle w:val="ChCharisSIL"/>
              </w:rPr>
            </w:pPr>
            <w:r w:rsidRPr="00935110">
              <w:rPr>
                <w:rStyle w:val="ChCharisSIL"/>
              </w:rPr>
              <w:t>t</w:t>
            </w:r>
          </w:p>
        </w:tc>
        <w:tc>
          <w:tcPr>
            <w:tcW w:w="312" w:type="dxa"/>
            <w:tcBorders>
              <w:left w:val="single" w:sz="4" w:space="0" w:color="auto"/>
            </w:tcBorders>
            <w:shd w:val="clear" w:color="auto" w:fill="auto"/>
            <w:tcMar>
              <w:left w:w="57" w:type="dxa"/>
              <w:right w:w="57" w:type="dxa"/>
            </w:tcMar>
          </w:tcPr>
          <w:p w14:paraId="216FC964"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588DCD28"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53044A7A"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66AA0714" w14:textId="77777777" w:rsidR="00EB62DF" w:rsidRPr="00935110" w:rsidRDefault="00EB62DF" w:rsidP="00935110">
            <w:pPr>
              <w:pStyle w:val="TableCell0-2Center115pt"/>
              <w:rPr>
                <w:rStyle w:val="ChCharisSIL"/>
              </w:rPr>
            </w:pPr>
          </w:p>
        </w:tc>
        <w:tc>
          <w:tcPr>
            <w:tcW w:w="249" w:type="dxa"/>
            <w:shd w:val="clear" w:color="auto" w:fill="auto"/>
            <w:tcMar>
              <w:left w:w="57" w:type="dxa"/>
              <w:right w:w="57" w:type="dxa"/>
            </w:tcMar>
          </w:tcPr>
          <w:p w14:paraId="23DE8586" w14:textId="77777777" w:rsidR="00EB62DF" w:rsidRPr="00935110" w:rsidRDefault="00EB62DF" w:rsidP="00935110">
            <w:pPr>
              <w:pStyle w:val="TableCell0-2Center115pt"/>
              <w:rPr>
                <w:rStyle w:val="ChCharisSIL"/>
              </w:rPr>
            </w:pPr>
          </w:p>
        </w:tc>
        <w:tc>
          <w:tcPr>
            <w:tcW w:w="328" w:type="dxa"/>
            <w:shd w:val="clear" w:color="auto" w:fill="auto"/>
            <w:tcMar>
              <w:left w:w="57" w:type="dxa"/>
              <w:right w:w="57" w:type="dxa"/>
            </w:tcMar>
          </w:tcPr>
          <w:p w14:paraId="2AB537CD" w14:textId="77777777" w:rsidR="00EB62DF" w:rsidRPr="00935110" w:rsidRDefault="00EB62DF" w:rsidP="00935110">
            <w:pPr>
              <w:pStyle w:val="TableCell0-2Center115pt"/>
              <w:rPr>
                <w:rStyle w:val="ChCharisSIL"/>
              </w:rPr>
            </w:pPr>
          </w:p>
        </w:tc>
        <w:tc>
          <w:tcPr>
            <w:tcW w:w="311" w:type="dxa"/>
            <w:shd w:val="clear" w:color="auto" w:fill="auto"/>
            <w:tcMar>
              <w:left w:w="57" w:type="dxa"/>
              <w:right w:w="57" w:type="dxa"/>
            </w:tcMar>
          </w:tcPr>
          <w:p w14:paraId="052A9050"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4CEF0290"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08421C51" w14:textId="77777777" w:rsidR="00EB62DF" w:rsidRPr="00935110" w:rsidRDefault="00EB62DF" w:rsidP="00935110">
            <w:pPr>
              <w:pStyle w:val="TableCell0-2Center115pt"/>
              <w:rPr>
                <w:rStyle w:val="ChCharisSIL"/>
              </w:rPr>
            </w:pPr>
          </w:p>
        </w:tc>
        <w:tc>
          <w:tcPr>
            <w:tcW w:w="284" w:type="dxa"/>
            <w:tcBorders>
              <w:right w:val="single" w:sz="12" w:space="0" w:color="auto"/>
            </w:tcBorders>
            <w:shd w:val="clear" w:color="auto" w:fill="auto"/>
            <w:tcMar>
              <w:left w:w="57" w:type="dxa"/>
              <w:right w:w="57" w:type="dxa"/>
            </w:tcMar>
          </w:tcPr>
          <w:p w14:paraId="6B450645" w14:textId="77777777" w:rsidR="00EB62DF" w:rsidRPr="00935110" w:rsidRDefault="00EB62DF" w:rsidP="00935110">
            <w:pPr>
              <w:pStyle w:val="TableCell0-2Center115pt"/>
              <w:rPr>
                <w:rStyle w:val="ChCharisSIL"/>
              </w:rPr>
            </w:pPr>
          </w:p>
        </w:tc>
        <w:tc>
          <w:tcPr>
            <w:tcW w:w="368" w:type="dxa"/>
            <w:tcBorders>
              <w:left w:val="single" w:sz="12" w:space="0" w:color="auto"/>
            </w:tcBorders>
            <w:shd w:val="clear" w:color="auto" w:fill="auto"/>
            <w:tcMar>
              <w:left w:w="57" w:type="dxa"/>
              <w:right w:w="57" w:type="dxa"/>
            </w:tcMar>
          </w:tcPr>
          <w:p w14:paraId="520E83C5" w14:textId="77777777" w:rsidR="00EB62DF" w:rsidRPr="00492BCE" w:rsidRDefault="00EB62DF" w:rsidP="00935110">
            <w:pPr>
              <w:pStyle w:val="TableCell0-2Center115pt"/>
              <w:rPr>
                <w:rStyle w:val="ChCharisSIL"/>
              </w:rPr>
            </w:pPr>
          </w:p>
        </w:tc>
        <w:tc>
          <w:tcPr>
            <w:tcW w:w="368" w:type="dxa"/>
            <w:shd w:val="clear" w:color="auto" w:fill="auto"/>
            <w:tcMar>
              <w:left w:w="57" w:type="dxa"/>
              <w:right w:w="57" w:type="dxa"/>
            </w:tcMar>
          </w:tcPr>
          <w:p w14:paraId="11E1FC67"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259CBB1C"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08C2E3C9" w14:textId="77777777" w:rsidR="00EB62DF" w:rsidRPr="00492BCE" w:rsidRDefault="00EB62DF" w:rsidP="00935110">
            <w:pPr>
              <w:pStyle w:val="TableCell0-2Center115pt"/>
              <w:rPr>
                <w:rStyle w:val="ChCharisSIL"/>
              </w:rPr>
            </w:pPr>
          </w:p>
        </w:tc>
        <w:tc>
          <w:tcPr>
            <w:tcW w:w="369" w:type="dxa"/>
            <w:shd w:val="clear" w:color="auto" w:fill="auto"/>
            <w:tcMar>
              <w:left w:w="57" w:type="dxa"/>
              <w:right w:w="57" w:type="dxa"/>
            </w:tcMar>
          </w:tcPr>
          <w:p w14:paraId="37A95BDB" w14:textId="77777777" w:rsidR="00EB62DF" w:rsidRPr="00913A62" w:rsidRDefault="00EB62DF" w:rsidP="00935110">
            <w:pPr>
              <w:pStyle w:val="TableCell0-2Center115pt"/>
              <w:rPr>
                <w:rStyle w:val="ChCharisSIL"/>
              </w:rPr>
            </w:pPr>
            <w:r w:rsidRPr="00913A62">
              <w:rPr>
                <w:rStyle w:val="ChCharisSIL"/>
              </w:rPr>
              <w:t>tr</w:t>
            </w:r>
          </w:p>
        </w:tc>
        <w:tc>
          <w:tcPr>
            <w:tcW w:w="369" w:type="dxa"/>
            <w:shd w:val="clear" w:color="auto" w:fill="auto"/>
            <w:tcMar>
              <w:left w:w="57" w:type="dxa"/>
              <w:right w:w="57" w:type="dxa"/>
            </w:tcMar>
          </w:tcPr>
          <w:p w14:paraId="77359F1F" w14:textId="77777777" w:rsidR="00EB62DF" w:rsidRPr="00913A62" w:rsidRDefault="00EB62DF" w:rsidP="00935110">
            <w:pPr>
              <w:pStyle w:val="TableCell0-2Center115pt"/>
              <w:rPr>
                <w:rStyle w:val="ChCharisSIL"/>
              </w:rPr>
            </w:pPr>
            <w:r w:rsidRPr="00913A62">
              <w:rPr>
                <w:rStyle w:val="ChCharisSIL"/>
              </w:rPr>
              <w:t>tl</w:t>
            </w:r>
          </w:p>
        </w:tc>
        <w:tc>
          <w:tcPr>
            <w:tcW w:w="284" w:type="dxa"/>
            <w:shd w:val="clear" w:color="auto" w:fill="auto"/>
            <w:tcMar>
              <w:left w:w="57" w:type="dxa"/>
              <w:right w:w="57" w:type="dxa"/>
            </w:tcMar>
          </w:tcPr>
          <w:p w14:paraId="5F265BCD"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5D9CA4E8" w14:textId="77777777" w:rsidR="00EB62DF" w:rsidRPr="00913A62" w:rsidRDefault="00EB62DF" w:rsidP="00935110">
            <w:pPr>
              <w:pStyle w:val="TableCell0-2Center115pt"/>
              <w:rPr>
                <w:rStyle w:val="ChCharisSIL"/>
              </w:rPr>
            </w:pPr>
          </w:p>
        </w:tc>
      </w:tr>
      <w:tr w:rsidR="00AC23C4" w:rsidRPr="00913A62" w14:paraId="7EE001F4" w14:textId="77777777" w:rsidTr="009F48CB">
        <w:tc>
          <w:tcPr>
            <w:tcW w:w="459" w:type="dxa"/>
            <w:vMerge/>
            <w:shd w:val="clear" w:color="auto" w:fill="auto"/>
          </w:tcPr>
          <w:p w14:paraId="10CB1F71" w14:textId="77777777" w:rsidR="00EB62DF" w:rsidRPr="00913A62" w:rsidRDefault="00EB62DF" w:rsidP="00935110">
            <w:pPr>
              <w:pStyle w:val="TableCell0-2115pt"/>
            </w:pPr>
          </w:p>
        </w:tc>
        <w:tc>
          <w:tcPr>
            <w:tcW w:w="324" w:type="dxa"/>
            <w:tcBorders>
              <w:right w:val="single" w:sz="4" w:space="0" w:color="auto"/>
            </w:tcBorders>
            <w:shd w:val="clear" w:color="auto" w:fill="auto"/>
            <w:tcMar>
              <w:left w:w="57" w:type="dxa"/>
              <w:right w:w="57" w:type="dxa"/>
            </w:tcMar>
          </w:tcPr>
          <w:p w14:paraId="5B81EBE5" w14:textId="77777777" w:rsidR="00EB62DF" w:rsidRPr="00935110" w:rsidRDefault="00EB62DF" w:rsidP="00935110">
            <w:pPr>
              <w:pStyle w:val="TableCell0-2115pt"/>
              <w:rPr>
                <w:rStyle w:val="ChCharisSIL"/>
              </w:rPr>
            </w:pPr>
            <w:r w:rsidRPr="00935110">
              <w:rPr>
                <w:rStyle w:val="ChCharisSIL"/>
              </w:rPr>
              <w:t>d</w:t>
            </w:r>
          </w:p>
        </w:tc>
        <w:tc>
          <w:tcPr>
            <w:tcW w:w="312" w:type="dxa"/>
            <w:tcBorders>
              <w:left w:val="single" w:sz="4" w:space="0" w:color="auto"/>
            </w:tcBorders>
            <w:shd w:val="clear" w:color="auto" w:fill="auto"/>
            <w:tcMar>
              <w:left w:w="57" w:type="dxa"/>
              <w:right w:w="57" w:type="dxa"/>
            </w:tcMar>
          </w:tcPr>
          <w:p w14:paraId="224392B9"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15609794"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35A3D079"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68818546" w14:textId="77777777" w:rsidR="00EB62DF" w:rsidRPr="00935110" w:rsidRDefault="00EB62DF" w:rsidP="00935110">
            <w:pPr>
              <w:pStyle w:val="TableCell0-2Center115pt"/>
              <w:rPr>
                <w:rStyle w:val="ChCharisSIL"/>
              </w:rPr>
            </w:pPr>
          </w:p>
        </w:tc>
        <w:tc>
          <w:tcPr>
            <w:tcW w:w="249" w:type="dxa"/>
            <w:shd w:val="clear" w:color="auto" w:fill="auto"/>
            <w:tcMar>
              <w:left w:w="57" w:type="dxa"/>
              <w:right w:w="57" w:type="dxa"/>
            </w:tcMar>
          </w:tcPr>
          <w:p w14:paraId="4BE2CE08" w14:textId="77777777" w:rsidR="00EB62DF" w:rsidRPr="00935110" w:rsidRDefault="00EB62DF" w:rsidP="00935110">
            <w:pPr>
              <w:pStyle w:val="TableCell0-2Center115pt"/>
              <w:rPr>
                <w:rStyle w:val="ChCharisSIL"/>
              </w:rPr>
            </w:pPr>
          </w:p>
        </w:tc>
        <w:tc>
          <w:tcPr>
            <w:tcW w:w="328" w:type="dxa"/>
            <w:shd w:val="clear" w:color="auto" w:fill="auto"/>
            <w:tcMar>
              <w:left w:w="57" w:type="dxa"/>
              <w:right w:w="57" w:type="dxa"/>
            </w:tcMar>
          </w:tcPr>
          <w:p w14:paraId="5706EF8F" w14:textId="77777777" w:rsidR="00EB62DF" w:rsidRPr="00935110" w:rsidRDefault="00EB62DF" w:rsidP="00935110">
            <w:pPr>
              <w:pStyle w:val="TableCell0-2Center115pt"/>
              <w:rPr>
                <w:rStyle w:val="ChCharisSIL"/>
              </w:rPr>
            </w:pPr>
          </w:p>
        </w:tc>
        <w:tc>
          <w:tcPr>
            <w:tcW w:w="311" w:type="dxa"/>
            <w:shd w:val="clear" w:color="auto" w:fill="auto"/>
            <w:tcMar>
              <w:left w:w="57" w:type="dxa"/>
              <w:right w:w="57" w:type="dxa"/>
            </w:tcMar>
          </w:tcPr>
          <w:p w14:paraId="402114F2"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502D5324"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75DB7400" w14:textId="77777777" w:rsidR="00EB62DF" w:rsidRPr="00935110" w:rsidRDefault="00EB62DF" w:rsidP="00935110">
            <w:pPr>
              <w:pStyle w:val="TableCell0-2Center115pt"/>
              <w:rPr>
                <w:rStyle w:val="ChCharisSIL"/>
              </w:rPr>
            </w:pPr>
          </w:p>
        </w:tc>
        <w:tc>
          <w:tcPr>
            <w:tcW w:w="284" w:type="dxa"/>
            <w:tcBorders>
              <w:right w:val="single" w:sz="12" w:space="0" w:color="auto"/>
            </w:tcBorders>
            <w:shd w:val="clear" w:color="auto" w:fill="auto"/>
            <w:tcMar>
              <w:left w:w="57" w:type="dxa"/>
              <w:right w:w="57" w:type="dxa"/>
            </w:tcMar>
          </w:tcPr>
          <w:p w14:paraId="7EFE21BA" w14:textId="77777777" w:rsidR="00EB62DF" w:rsidRPr="00935110" w:rsidRDefault="00EB62DF" w:rsidP="00935110">
            <w:pPr>
              <w:pStyle w:val="TableCell0-2Center115pt"/>
              <w:rPr>
                <w:rStyle w:val="ChCharisSIL"/>
              </w:rPr>
            </w:pPr>
          </w:p>
        </w:tc>
        <w:tc>
          <w:tcPr>
            <w:tcW w:w="368" w:type="dxa"/>
            <w:tcBorders>
              <w:left w:val="single" w:sz="12" w:space="0" w:color="auto"/>
            </w:tcBorders>
            <w:shd w:val="clear" w:color="auto" w:fill="auto"/>
            <w:tcMar>
              <w:left w:w="57" w:type="dxa"/>
              <w:right w:w="57" w:type="dxa"/>
            </w:tcMar>
          </w:tcPr>
          <w:p w14:paraId="7660D4FA" w14:textId="77777777" w:rsidR="00EB62DF" w:rsidRPr="00492BCE" w:rsidRDefault="00EB62DF" w:rsidP="00935110">
            <w:pPr>
              <w:pStyle w:val="TableCell0-2Center115pt"/>
              <w:rPr>
                <w:rStyle w:val="ChCharisSIL"/>
              </w:rPr>
            </w:pPr>
          </w:p>
        </w:tc>
        <w:tc>
          <w:tcPr>
            <w:tcW w:w="368" w:type="dxa"/>
            <w:shd w:val="clear" w:color="auto" w:fill="auto"/>
            <w:tcMar>
              <w:left w:w="57" w:type="dxa"/>
              <w:right w:w="57" w:type="dxa"/>
            </w:tcMar>
          </w:tcPr>
          <w:p w14:paraId="7BD7771F"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1401EDA8"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2906F038" w14:textId="77777777" w:rsidR="00EB62DF" w:rsidRPr="00492BCE" w:rsidRDefault="00EB62DF" w:rsidP="00935110">
            <w:pPr>
              <w:pStyle w:val="TableCell0-2Center115pt"/>
              <w:rPr>
                <w:rStyle w:val="ChCharisSIL"/>
              </w:rPr>
            </w:pPr>
          </w:p>
        </w:tc>
        <w:tc>
          <w:tcPr>
            <w:tcW w:w="369" w:type="dxa"/>
            <w:shd w:val="clear" w:color="auto" w:fill="auto"/>
            <w:tcMar>
              <w:left w:w="57" w:type="dxa"/>
              <w:right w:w="57" w:type="dxa"/>
            </w:tcMar>
          </w:tcPr>
          <w:p w14:paraId="0A3A51F0" w14:textId="77777777" w:rsidR="00EB62DF" w:rsidRPr="00913A62" w:rsidRDefault="00EB62DF" w:rsidP="00935110">
            <w:pPr>
              <w:pStyle w:val="TableCell0-2Center115pt"/>
              <w:rPr>
                <w:rStyle w:val="ChCharisSILUnderl"/>
              </w:rPr>
            </w:pPr>
            <w:r w:rsidRPr="00913A62">
              <w:rPr>
                <w:rStyle w:val="ChCharisSILUnderl"/>
              </w:rPr>
              <w:t>dr</w:t>
            </w:r>
          </w:p>
        </w:tc>
        <w:tc>
          <w:tcPr>
            <w:tcW w:w="369" w:type="dxa"/>
            <w:shd w:val="clear" w:color="auto" w:fill="auto"/>
            <w:tcMar>
              <w:left w:w="57" w:type="dxa"/>
              <w:right w:w="57" w:type="dxa"/>
            </w:tcMar>
          </w:tcPr>
          <w:p w14:paraId="7A662380" w14:textId="77777777" w:rsidR="00EB62DF" w:rsidRPr="00913A62" w:rsidRDefault="00EB62DF" w:rsidP="00935110">
            <w:pPr>
              <w:pStyle w:val="TableCell0-2Center115pt"/>
              <w:rPr>
                <w:rStyle w:val="ChCharisSILUnderl"/>
              </w:rPr>
            </w:pPr>
            <w:r w:rsidRPr="00913A62">
              <w:rPr>
                <w:rStyle w:val="ChCharisSILUnderl"/>
              </w:rPr>
              <w:t>dl</w:t>
            </w:r>
          </w:p>
        </w:tc>
        <w:tc>
          <w:tcPr>
            <w:tcW w:w="284" w:type="dxa"/>
            <w:shd w:val="clear" w:color="auto" w:fill="auto"/>
            <w:tcMar>
              <w:left w:w="57" w:type="dxa"/>
              <w:right w:w="57" w:type="dxa"/>
            </w:tcMar>
          </w:tcPr>
          <w:p w14:paraId="3B6CD1FF"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58C0FE13" w14:textId="77777777" w:rsidR="00EB62DF" w:rsidRPr="00AC23C4" w:rsidRDefault="00EB62DF" w:rsidP="00935110">
            <w:pPr>
              <w:pStyle w:val="TableCell0-2Center115pt"/>
              <w:rPr>
                <w:rStyle w:val="ChCharisSIL"/>
                <w:u w:val="single"/>
              </w:rPr>
            </w:pPr>
          </w:p>
        </w:tc>
      </w:tr>
      <w:tr w:rsidR="00AC23C4" w:rsidRPr="00913A62" w14:paraId="12B8034B" w14:textId="77777777" w:rsidTr="009F48CB">
        <w:tc>
          <w:tcPr>
            <w:tcW w:w="459" w:type="dxa"/>
            <w:vMerge/>
            <w:shd w:val="clear" w:color="auto" w:fill="auto"/>
          </w:tcPr>
          <w:p w14:paraId="72B7F2C9" w14:textId="77777777" w:rsidR="00EB62DF" w:rsidRPr="00913A62" w:rsidRDefault="00EB62DF" w:rsidP="00935110">
            <w:pPr>
              <w:pStyle w:val="TableCell0-2115pt"/>
            </w:pPr>
          </w:p>
        </w:tc>
        <w:tc>
          <w:tcPr>
            <w:tcW w:w="324" w:type="dxa"/>
            <w:tcBorders>
              <w:right w:val="single" w:sz="4" w:space="0" w:color="auto"/>
            </w:tcBorders>
            <w:shd w:val="clear" w:color="auto" w:fill="auto"/>
            <w:tcMar>
              <w:left w:w="57" w:type="dxa"/>
              <w:right w:w="57" w:type="dxa"/>
            </w:tcMar>
          </w:tcPr>
          <w:p w14:paraId="15EA00AF" w14:textId="77777777" w:rsidR="00EB62DF" w:rsidRPr="00935110" w:rsidRDefault="00EB62DF" w:rsidP="00935110">
            <w:pPr>
              <w:pStyle w:val="TableCell0-2115pt"/>
              <w:rPr>
                <w:rStyle w:val="ChCharisSIL"/>
              </w:rPr>
            </w:pPr>
            <w:r w:rsidRPr="00935110">
              <w:rPr>
                <w:rStyle w:val="ChCharisSIL"/>
              </w:rPr>
              <w:t>tʃ</w:t>
            </w:r>
          </w:p>
        </w:tc>
        <w:tc>
          <w:tcPr>
            <w:tcW w:w="312" w:type="dxa"/>
            <w:tcBorders>
              <w:left w:val="single" w:sz="4" w:space="0" w:color="auto"/>
            </w:tcBorders>
            <w:shd w:val="clear" w:color="auto" w:fill="auto"/>
            <w:tcMar>
              <w:left w:w="57" w:type="dxa"/>
              <w:right w:w="57" w:type="dxa"/>
            </w:tcMar>
          </w:tcPr>
          <w:p w14:paraId="4D28F032"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369397F7"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5739A47D"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59682D5E" w14:textId="77777777" w:rsidR="00EB62DF" w:rsidRPr="00935110" w:rsidRDefault="00EB62DF" w:rsidP="00935110">
            <w:pPr>
              <w:pStyle w:val="TableCell0-2Center115pt"/>
              <w:rPr>
                <w:rStyle w:val="ChCharisSIL"/>
              </w:rPr>
            </w:pPr>
          </w:p>
        </w:tc>
        <w:tc>
          <w:tcPr>
            <w:tcW w:w="249" w:type="dxa"/>
            <w:shd w:val="clear" w:color="auto" w:fill="auto"/>
            <w:tcMar>
              <w:left w:w="57" w:type="dxa"/>
              <w:right w:w="57" w:type="dxa"/>
            </w:tcMar>
          </w:tcPr>
          <w:p w14:paraId="0CA166D0" w14:textId="77777777" w:rsidR="00EB62DF" w:rsidRPr="00935110" w:rsidRDefault="00EB62DF" w:rsidP="00935110">
            <w:pPr>
              <w:pStyle w:val="TableCell0-2Center115pt"/>
              <w:rPr>
                <w:rStyle w:val="ChCharisSIL"/>
              </w:rPr>
            </w:pPr>
          </w:p>
        </w:tc>
        <w:tc>
          <w:tcPr>
            <w:tcW w:w="328" w:type="dxa"/>
            <w:shd w:val="clear" w:color="auto" w:fill="auto"/>
            <w:tcMar>
              <w:left w:w="57" w:type="dxa"/>
              <w:right w:w="57" w:type="dxa"/>
            </w:tcMar>
          </w:tcPr>
          <w:p w14:paraId="26F1F01D" w14:textId="77777777" w:rsidR="00EB62DF" w:rsidRPr="00935110" w:rsidRDefault="00EB62DF" w:rsidP="00935110">
            <w:pPr>
              <w:pStyle w:val="TableCell0-2Center115pt"/>
              <w:rPr>
                <w:rStyle w:val="ChCharisSIL"/>
              </w:rPr>
            </w:pPr>
          </w:p>
        </w:tc>
        <w:tc>
          <w:tcPr>
            <w:tcW w:w="311" w:type="dxa"/>
            <w:shd w:val="clear" w:color="auto" w:fill="auto"/>
            <w:tcMar>
              <w:left w:w="57" w:type="dxa"/>
              <w:right w:w="57" w:type="dxa"/>
            </w:tcMar>
          </w:tcPr>
          <w:p w14:paraId="2A954501"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3B85013E"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788D851B" w14:textId="77777777" w:rsidR="00EB62DF" w:rsidRPr="00935110" w:rsidRDefault="00EB62DF" w:rsidP="00935110">
            <w:pPr>
              <w:pStyle w:val="TableCell0-2Center115pt"/>
              <w:rPr>
                <w:rStyle w:val="ChCharisSIL"/>
              </w:rPr>
            </w:pPr>
          </w:p>
        </w:tc>
        <w:tc>
          <w:tcPr>
            <w:tcW w:w="284" w:type="dxa"/>
            <w:tcBorders>
              <w:right w:val="single" w:sz="12" w:space="0" w:color="auto"/>
            </w:tcBorders>
            <w:shd w:val="clear" w:color="auto" w:fill="auto"/>
            <w:tcMar>
              <w:left w:w="57" w:type="dxa"/>
              <w:right w:w="57" w:type="dxa"/>
            </w:tcMar>
          </w:tcPr>
          <w:p w14:paraId="683857FD" w14:textId="77777777" w:rsidR="00EB62DF" w:rsidRPr="00935110" w:rsidRDefault="00EB62DF" w:rsidP="00935110">
            <w:pPr>
              <w:pStyle w:val="TableCell0-2Center115pt"/>
              <w:rPr>
                <w:rStyle w:val="ChCharisSIL"/>
              </w:rPr>
            </w:pPr>
          </w:p>
        </w:tc>
        <w:tc>
          <w:tcPr>
            <w:tcW w:w="368" w:type="dxa"/>
            <w:tcBorders>
              <w:left w:val="single" w:sz="12" w:space="0" w:color="auto"/>
            </w:tcBorders>
            <w:shd w:val="clear" w:color="auto" w:fill="auto"/>
            <w:tcMar>
              <w:left w:w="57" w:type="dxa"/>
              <w:right w:w="57" w:type="dxa"/>
            </w:tcMar>
          </w:tcPr>
          <w:p w14:paraId="5494766D" w14:textId="77777777" w:rsidR="00EB62DF" w:rsidRPr="00492BCE" w:rsidRDefault="00EB62DF" w:rsidP="00935110">
            <w:pPr>
              <w:pStyle w:val="TableCell0-2Center115pt"/>
              <w:rPr>
                <w:rStyle w:val="ChCharisSIL"/>
              </w:rPr>
            </w:pPr>
          </w:p>
        </w:tc>
        <w:tc>
          <w:tcPr>
            <w:tcW w:w="368" w:type="dxa"/>
            <w:shd w:val="clear" w:color="auto" w:fill="auto"/>
            <w:tcMar>
              <w:left w:w="57" w:type="dxa"/>
              <w:right w:w="57" w:type="dxa"/>
            </w:tcMar>
          </w:tcPr>
          <w:p w14:paraId="5E90148E"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58716712"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118C156D" w14:textId="77777777" w:rsidR="00EB62DF" w:rsidRPr="00492BCE" w:rsidRDefault="00EB62DF" w:rsidP="00935110">
            <w:pPr>
              <w:pStyle w:val="TableCell0-2Center115pt"/>
              <w:rPr>
                <w:rStyle w:val="ChCharisSIL"/>
              </w:rPr>
            </w:pPr>
          </w:p>
        </w:tc>
        <w:tc>
          <w:tcPr>
            <w:tcW w:w="369" w:type="dxa"/>
            <w:shd w:val="clear" w:color="auto" w:fill="auto"/>
            <w:tcMar>
              <w:left w:w="57" w:type="dxa"/>
              <w:right w:w="57" w:type="dxa"/>
            </w:tcMar>
          </w:tcPr>
          <w:p w14:paraId="461EC20D" w14:textId="77777777" w:rsidR="00EB62DF" w:rsidRPr="00913A62" w:rsidRDefault="00EB62DF" w:rsidP="00935110">
            <w:pPr>
              <w:pStyle w:val="TableCell0-2Center115pt"/>
              <w:rPr>
                <w:rStyle w:val="ChCharisSIL"/>
              </w:rPr>
            </w:pPr>
            <w:r w:rsidRPr="00913A62">
              <w:rPr>
                <w:rStyle w:val="ChCharisSIL"/>
              </w:rPr>
              <w:t>tʃr</w:t>
            </w:r>
          </w:p>
        </w:tc>
        <w:tc>
          <w:tcPr>
            <w:tcW w:w="369" w:type="dxa"/>
            <w:shd w:val="clear" w:color="auto" w:fill="auto"/>
            <w:tcMar>
              <w:left w:w="57" w:type="dxa"/>
              <w:right w:w="57" w:type="dxa"/>
            </w:tcMar>
          </w:tcPr>
          <w:p w14:paraId="25074331" w14:textId="77777777" w:rsidR="00EB62DF" w:rsidRPr="00913A62" w:rsidRDefault="00EB62DF" w:rsidP="00935110">
            <w:pPr>
              <w:pStyle w:val="TableCell0-2Center115pt"/>
              <w:rPr>
                <w:rStyle w:val="ChCharisSIL"/>
              </w:rPr>
            </w:pPr>
          </w:p>
        </w:tc>
        <w:tc>
          <w:tcPr>
            <w:tcW w:w="284" w:type="dxa"/>
            <w:shd w:val="clear" w:color="auto" w:fill="auto"/>
            <w:tcMar>
              <w:left w:w="57" w:type="dxa"/>
              <w:right w:w="57" w:type="dxa"/>
            </w:tcMar>
          </w:tcPr>
          <w:p w14:paraId="22A979CE"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5AB2A6DB" w14:textId="77777777" w:rsidR="00EB62DF" w:rsidRPr="00913A62" w:rsidRDefault="00EB62DF" w:rsidP="00935110">
            <w:pPr>
              <w:pStyle w:val="TableCell0-2Center115pt"/>
              <w:rPr>
                <w:rStyle w:val="ChCharisSIL"/>
              </w:rPr>
            </w:pPr>
          </w:p>
        </w:tc>
      </w:tr>
      <w:tr w:rsidR="00AC23C4" w:rsidRPr="00913A62" w14:paraId="7B9607A6" w14:textId="77777777" w:rsidTr="009F48CB">
        <w:tc>
          <w:tcPr>
            <w:tcW w:w="459" w:type="dxa"/>
            <w:vMerge/>
            <w:shd w:val="clear" w:color="auto" w:fill="auto"/>
          </w:tcPr>
          <w:p w14:paraId="3862FEA8" w14:textId="77777777" w:rsidR="00EB62DF" w:rsidRPr="00913A62" w:rsidRDefault="00EB62DF" w:rsidP="00935110">
            <w:pPr>
              <w:pStyle w:val="TableCell0-2115pt"/>
            </w:pPr>
          </w:p>
        </w:tc>
        <w:tc>
          <w:tcPr>
            <w:tcW w:w="324" w:type="dxa"/>
            <w:tcBorders>
              <w:right w:val="single" w:sz="4" w:space="0" w:color="auto"/>
            </w:tcBorders>
            <w:shd w:val="clear" w:color="auto" w:fill="auto"/>
            <w:tcMar>
              <w:left w:w="57" w:type="dxa"/>
              <w:right w:w="57" w:type="dxa"/>
            </w:tcMar>
          </w:tcPr>
          <w:p w14:paraId="48D04587" w14:textId="77777777" w:rsidR="00EB62DF" w:rsidRPr="00935110" w:rsidRDefault="00EB62DF" w:rsidP="00935110">
            <w:pPr>
              <w:pStyle w:val="TableCell0-2115pt"/>
              <w:rPr>
                <w:rStyle w:val="ChCharisSIL"/>
              </w:rPr>
            </w:pPr>
            <w:r w:rsidRPr="00935110">
              <w:rPr>
                <w:rStyle w:val="ChCharisSIL"/>
              </w:rPr>
              <w:t>dʒ</w:t>
            </w:r>
          </w:p>
        </w:tc>
        <w:tc>
          <w:tcPr>
            <w:tcW w:w="312" w:type="dxa"/>
            <w:tcBorders>
              <w:left w:val="single" w:sz="4" w:space="0" w:color="auto"/>
            </w:tcBorders>
            <w:shd w:val="clear" w:color="auto" w:fill="auto"/>
            <w:tcMar>
              <w:left w:w="57" w:type="dxa"/>
              <w:right w:w="57" w:type="dxa"/>
            </w:tcMar>
          </w:tcPr>
          <w:p w14:paraId="7908255B"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488E01AE"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0AE3402A"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4B213777" w14:textId="77777777" w:rsidR="00EB62DF" w:rsidRPr="00935110" w:rsidRDefault="00EB62DF" w:rsidP="00935110">
            <w:pPr>
              <w:pStyle w:val="TableCell0-2Center115pt"/>
              <w:rPr>
                <w:rStyle w:val="ChCharisSIL"/>
              </w:rPr>
            </w:pPr>
          </w:p>
        </w:tc>
        <w:tc>
          <w:tcPr>
            <w:tcW w:w="249" w:type="dxa"/>
            <w:shd w:val="clear" w:color="auto" w:fill="auto"/>
            <w:tcMar>
              <w:left w:w="57" w:type="dxa"/>
              <w:right w:w="57" w:type="dxa"/>
            </w:tcMar>
          </w:tcPr>
          <w:p w14:paraId="5459B083" w14:textId="77777777" w:rsidR="00EB62DF" w:rsidRPr="00935110" w:rsidRDefault="00EB62DF" w:rsidP="00935110">
            <w:pPr>
              <w:pStyle w:val="TableCell0-2Center115pt"/>
              <w:rPr>
                <w:rStyle w:val="ChCharisSIL"/>
              </w:rPr>
            </w:pPr>
          </w:p>
        </w:tc>
        <w:tc>
          <w:tcPr>
            <w:tcW w:w="328" w:type="dxa"/>
            <w:shd w:val="clear" w:color="auto" w:fill="auto"/>
            <w:tcMar>
              <w:left w:w="57" w:type="dxa"/>
              <w:right w:w="57" w:type="dxa"/>
            </w:tcMar>
          </w:tcPr>
          <w:p w14:paraId="0FD57B18" w14:textId="77777777" w:rsidR="00EB62DF" w:rsidRPr="00935110" w:rsidRDefault="00EB62DF" w:rsidP="00935110">
            <w:pPr>
              <w:pStyle w:val="TableCell0-2Center115pt"/>
              <w:rPr>
                <w:rStyle w:val="ChCharisSIL"/>
              </w:rPr>
            </w:pPr>
          </w:p>
        </w:tc>
        <w:tc>
          <w:tcPr>
            <w:tcW w:w="311" w:type="dxa"/>
            <w:shd w:val="clear" w:color="auto" w:fill="auto"/>
            <w:tcMar>
              <w:left w:w="57" w:type="dxa"/>
              <w:right w:w="57" w:type="dxa"/>
            </w:tcMar>
          </w:tcPr>
          <w:p w14:paraId="0BDFF19B"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29448F64"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463DBF20" w14:textId="77777777" w:rsidR="00EB62DF" w:rsidRPr="00935110" w:rsidRDefault="00EB62DF" w:rsidP="00935110">
            <w:pPr>
              <w:pStyle w:val="TableCell0-2Center115pt"/>
              <w:rPr>
                <w:rStyle w:val="ChCharisSIL"/>
              </w:rPr>
            </w:pPr>
          </w:p>
        </w:tc>
        <w:tc>
          <w:tcPr>
            <w:tcW w:w="284" w:type="dxa"/>
            <w:tcBorders>
              <w:right w:val="single" w:sz="12" w:space="0" w:color="auto"/>
            </w:tcBorders>
            <w:shd w:val="clear" w:color="auto" w:fill="auto"/>
            <w:tcMar>
              <w:left w:w="57" w:type="dxa"/>
              <w:right w:w="57" w:type="dxa"/>
            </w:tcMar>
          </w:tcPr>
          <w:p w14:paraId="49DA199F" w14:textId="77777777" w:rsidR="00EB62DF" w:rsidRPr="00935110" w:rsidRDefault="00EB62DF" w:rsidP="00935110">
            <w:pPr>
              <w:pStyle w:val="TableCell0-2Center115pt"/>
              <w:rPr>
                <w:rStyle w:val="ChCharisSIL"/>
              </w:rPr>
            </w:pPr>
          </w:p>
        </w:tc>
        <w:tc>
          <w:tcPr>
            <w:tcW w:w="368" w:type="dxa"/>
            <w:tcBorders>
              <w:left w:val="single" w:sz="12" w:space="0" w:color="auto"/>
            </w:tcBorders>
            <w:shd w:val="clear" w:color="auto" w:fill="auto"/>
            <w:tcMar>
              <w:left w:w="57" w:type="dxa"/>
              <w:right w:w="57" w:type="dxa"/>
            </w:tcMar>
          </w:tcPr>
          <w:p w14:paraId="4F15D149" w14:textId="77777777" w:rsidR="00EB62DF" w:rsidRPr="00492BCE" w:rsidRDefault="00EB62DF" w:rsidP="00935110">
            <w:pPr>
              <w:pStyle w:val="TableCell0-2Center115pt"/>
              <w:rPr>
                <w:rStyle w:val="ChCharisSIL"/>
              </w:rPr>
            </w:pPr>
          </w:p>
        </w:tc>
        <w:tc>
          <w:tcPr>
            <w:tcW w:w="368" w:type="dxa"/>
            <w:shd w:val="clear" w:color="auto" w:fill="auto"/>
            <w:tcMar>
              <w:left w:w="57" w:type="dxa"/>
              <w:right w:w="57" w:type="dxa"/>
            </w:tcMar>
          </w:tcPr>
          <w:p w14:paraId="130AC646"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1F651C5C"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04FDC05B" w14:textId="77777777" w:rsidR="00EB62DF" w:rsidRPr="00492BCE" w:rsidRDefault="00EB62DF" w:rsidP="00935110">
            <w:pPr>
              <w:pStyle w:val="TableCell0-2Center115pt"/>
              <w:rPr>
                <w:rStyle w:val="ChCharisSIL"/>
              </w:rPr>
            </w:pPr>
          </w:p>
        </w:tc>
        <w:tc>
          <w:tcPr>
            <w:tcW w:w="369" w:type="dxa"/>
            <w:shd w:val="clear" w:color="auto" w:fill="auto"/>
            <w:tcMar>
              <w:left w:w="57" w:type="dxa"/>
              <w:right w:w="57" w:type="dxa"/>
            </w:tcMar>
          </w:tcPr>
          <w:p w14:paraId="15C908C0"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5C616F3C" w14:textId="77777777" w:rsidR="00EB62DF" w:rsidRPr="00913A62" w:rsidRDefault="00EB62DF" w:rsidP="00935110">
            <w:pPr>
              <w:pStyle w:val="TableCell0-2Center115pt"/>
              <w:rPr>
                <w:rStyle w:val="ChCharisSIL"/>
              </w:rPr>
            </w:pPr>
          </w:p>
        </w:tc>
        <w:tc>
          <w:tcPr>
            <w:tcW w:w="284" w:type="dxa"/>
            <w:shd w:val="clear" w:color="auto" w:fill="auto"/>
            <w:tcMar>
              <w:left w:w="57" w:type="dxa"/>
              <w:right w:w="57" w:type="dxa"/>
            </w:tcMar>
          </w:tcPr>
          <w:p w14:paraId="20F5478F"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7CC70EF7" w14:textId="77777777" w:rsidR="00EB62DF" w:rsidRPr="00913A62" w:rsidRDefault="00EB62DF" w:rsidP="00935110">
            <w:pPr>
              <w:pStyle w:val="TableCell0-2Center115pt"/>
              <w:rPr>
                <w:rStyle w:val="ChCharisSIL"/>
              </w:rPr>
            </w:pPr>
          </w:p>
        </w:tc>
      </w:tr>
      <w:tr w:rsidR="00AC23C4" w:rsidRPr="00913A62" w14:paraId="4DD1F50C" w14:textId="77777777" w:rsidTr="009F48CB">
        <w:tc>
          <w:tcPr>
            <w:tcW w:w="459" w:type="dxa"/>
            <w:vMerge/>
            <w:shd w:val="clear" w:color="auto" w:fill="auto"/>
          </w:tcPr>
          <w:p w14:paraId="45B05720" w14:textId="77777777" w:rsidR="00EB62DF" w:rsidRPr="00913A62" w:rsidRDefault="00EB62DF" w:rsidP="00935110">
            <w:pPr>
              <w:pStyle w:val="TableCell0-2115pt"/>
            </w:pPr>
          </w:p>
        </w:tc>
        <w:tc>
          <w:tcPr>
            <w:tcW w:w="324" w:type="dxa"/>
            <w:tcBorders>
              <w:right w:val="single" w:sz="4" w:space="0" w:color="auto"/>
            </w:tcBorders>
            <w:shd w:val="clear" w:color="auto" w:fill="auto"/>
            <w:tcMar>
              <w:left w:w="57" w:type="dxa"/>
              <w:right w:w="57" w:type="dxa"/>
            </w:tcMar>
          </w:tcPr>
          <w:p w14:paraId="190B4F27" w14:textId="77777777" w:rsidR="00EB62DF" w:rsidRPr="00935110" w:rsidRDefault="00EB62DF" w:rsidP="00935110">
            <w:pPr>
              <w:pStyle w:val="TableCell0-2115pt"/>
              <w:rPr>
                <w:rStyle w:val="ChCharisSIL"/>
              </w:rPr>
            </w:pPr>
            <w:r w:rsidRPr="00935110">
              <w:rPr>
                <w:rStyle w:val="ChCharisSIL"/>
              </w:rPr>
              <w:t>k</w:t>
            </w:r>
          </w:p>
        </w:tc>
        <w:tc>
          <w:tcPr>
            <w:tcW w:w="312" w:type="dxa"/>
            <w:tcBorders>
              <w:left w:val="single" w:sz="4" w:space="0" w:color="auto"/>
            </w:tcBorders>
            <w:shd w:val="clear" w:color="auto" w:fill="auto"/>
            <w:tcMar>
              <w:left w:w="57" w:type="dxa"/>
              <w:right w:w="57" w:type="dxa"/>
            </w:tcMar>
          </w:tcPr>
          <w:p w14:paraId="61E84D8D"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27F417E1"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5A44DDAA"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1EF8B52D" w14:textId="77777777" w:rsidR="00EB62DF" w:rsidRPr="00935110" w:rsidRDefault="00EB62DF" w:rsidP="00935110">
            <w:pPr>
              <w:pStyle w:val="TableCell0-2Center115pt"/>
              <w:rPr>
                <w:rStyle w:val="ChCharisSIL"/>
              </w:rPr>
            </w:pPr>
          </w:p>
        </w:tc>
        <w:tc>
          <w:tcPr>
            <w:tcW w:w="249" w:type="dxa"/>
            <w:shd w:val="clear" w:color="auto" w:fill="auto"/>
            <w:tcMar>
              <w:left w:w="57" w:type="dxa"/>
              <w:right w:w="57" w:type="dxa"/>
            </w:tcMar>
          </w:tcPr>
          <w:p w14:paraId="464B40D6" w14:textId="77777777" w:rsidR="00EB62DF" w:rsidRPr="00935110" w:rsidRDefault="00EB62DF" w:rsidP="00935110">
            <w:pPr>
              <w:pStyle w:val="TableCell0-2Center115pt"/>
              <w:rPr>
                <w:rStyle w:val="ChCharisSIL"/>
              </w:rPr>
            </w:pPr>
          </w:p>
        </w:tc>
        <w:tc>
          <w:tcPr>
            <w:tcW w:w="328" w:type="dxa"/>
            <w:shd w:val="clear" w:color="auto" w:fill="auto"/>
            <w:tcMar>
              <w:left w:w="57" w:type="dxa"/>
              <w:right w:w="57" w:type="dxa"/>
            </w:tcMar>
          </w:tcPr>
          <w:p w14:paraId="50032224" w14:textId="77777777" w:rsidR="00EB62DF" w:rsidRPr="00935110" w:rsidRDefault="00EB62DF" w:rsidP="00935110">
            <w:pPr>
              <w:pStyle w:val="TableCell0-2Center115pt"/>
              <w:rPr>
                <w:rStyle w:val="ChCharisSIL"/>
              </w:rPr>
            </w:pPr>
          </w:p>
        </w:tc>
        <w:tc>
          <w:tcPr>
            <w:tcW w:w="311" w:type="dxa"/>
            <w:shd w:val="clear" w:color="auto" w:fill="auto"/>
            <w:tcMar>
              <w:left w:w="57" w:type="dxa"/>
              <w:right w:w="57" w:type="dxa"/>
            </w:tcMar>
          </w:tcPr>
          <w:p w14:paraId="23419519"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2601A7A4"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288903F7" w14:textId="77777777" w:rsidR="00EB62DF" w:rsidRPr="00935110" w:rsidRDefault="00EB62DF" w:rsidP="00935110">
            <w:pPr>
              <w:pStyle w:val="TableCell0-2Center115pt"/>
              <w:rPr>
                <w:rStyle w:val="ChCharisSIL"/>
              </w:rPr>
            </w:pPr>
          </w:p>
        </w:tc>
        <w:tc>
          <w:tcPr>
            <w:tcW w:w="284" w:type="dxa"/>
            <w:tcBorders>
              <w:right w:val="single" w:sz="12" w:space="0" w:color="auto"/>
            </w:tcBorders>
            <w:shd w:val="clear" w:color="auto" w:fill="auto"/>
            <w:tcMar>
              <w:left w:w="57" w:type="dxa"/>
              <w:right w:w="57" w:type="dxa"/>
            </w:tcMar>
          </w:tcPr>
          <w:p w14:paraId="2B69D5DA" w14:textId="77777777" w:rsidR="00EB62DF" w:rsidRPr="00935110" w:rsidRDefault="00EB62DF" w:rsidP="00935110">
            <w:pPr>
              <w:pStyle w:val="TableCell0-2Center115pt"/>
              <w:rPr>
                <w:rStyle w:val="ChCharisSIL"/>
              </w:rPr>
            </w:pPr>
          </w:p>
        </w:tc>
        <w:tc>
          <w:tcPr>
            <w:tcW w:w="368" w:type="dxa"/>
            <w:tcBorders>
              <w:left w:val="single" w:sz="12" w:space="0" w:color="auto"/>
            </w:tcBorders>
            <w:shd w:val="clear" w:color="auto" w:fill="auto"/>
            <w:tcMar>
              <w:left w:w="57" w:type="dxa"/>
              <w:right w:w="57" w:type="dxa"/>
            </w:tcMar>
          </w:tcPr>
          <w:p w14:paraId="163DCBBD" w14:textId="77777777" w:rsidR="00EB62DF" w:rsidRPr="00492BCE" w:rsidRDefault="00EB62DF" w:rsidP="00935110">
            <w:pPr>
              <w:pStyle w:val="TableCell0-2Center115pt"/>
              <w:rPr>
                <w:rStyle w:val="ChCharisSIL"/>
              </w:rPr>
            </w:pPr>
          </w:p>
        </w:tc>
        <w:tc>
          <w:tcPr>
            <w:tcW w:w="368" w:type="dxa"/>
            <w:shd w:val="clear" w:color="auto" w:fill="auto"/>
            <w:tcMar>
              <w:left w:w="57" w:type="dxa"/>
              <w:right w:w="57" w:type="dxa"/>
            </w:tcMar>
          </w:tcPr>
          <w:p w14:paraId="5BBDC655" w14:textId="77777777" w:rsidR="00EB62DF" w:rsidRPr="00492BCE" w:rsidRDefault="00EB62DF" w:rsidP="00935110">
            <w:pPr>
              <w:pStyle w:val="TableCell0-2Center115pt"/>
              <w:rPr>
                <w:rStyle w:val="ChCharisSIL"/>
              </w:rPr>
            </w:pPr>
            <w:r w:rsidRPr="00492BCE">
              <w:rPr>
                <w:rStyle w:val="ChCharisSIL"/>
              </w:rPr>
              <w:t>kn</w:t>
            </w:r>
          </w:p>
        </w:tc>
        <w:tc>
          <w:tcPr>
            <w:tcW w:w="284" w:type="dxa"/>
            <w:shd w:val="clear" w:color="auto" w:fill="auto"/>
            <w:tcMar>
              <w:left w:w="57" w:type="dxa"/>
              <w:right w:w="57" w:type="dxa"/>
            </w:tcMar>
          </w:tcPr>
          <w:p w14:paraId="1A6E9F52"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20E2CA9B" w14:textId="77777777" w:rsidR="00EB62DF" w:rsidRPr="00492BCE" w:rsidRDefault="00EB62DF" w:rsidP="00935110">
            <w:pPr>
              <w:pStyle w:val="TableCell0-2Center115pt"/>
              <w:rPr>
                <w:rStyle w:val="ChCharisSIL"/>
              </w:rPr>
            </w:pPr>
          </w:p>
        </w:tc>
        <w:tc>
          <w:tcPr>
            <w:tcW w:w="369" w:type="dxa"/>
            <w:shd w:val="clear" w:color="auto" w:fill="auto"/>
            <w:tcMar>
              <w:left w:w="57" w:type="dxa"/>
              <w:right w:w="57" w:type="dxa"/>
            </w:tcMar>
          </w:tcPr>
          <w:p w14:paraId="37837087" w14:textId="77777777" w:rsidR="00EB62DF" w:rsidRPr="00913A62" w:rsidRDefault="00EB62DF" w:rsidP="00935110">
            <w:pPr>
              <w:pStyle w:val="TableCell0-2Center115pt"/>
              <w:rPr>
                <w:rStyle w:val="ChCharisSILUnderl"/>
              </w:rPr>
            </w:pPr>
            <w:r w:rsidRPr="00913A62">
              <w:rPr>
                <w:rStyle w:val="ChCharisSILUnderl"/>
              </w:rPr>
              <w:t>kr</w:t>
            </w:r>
          </w:p>
        </w:tc>
        <w:tc>
          <w:tcPr>
            <w:tcW w:w="369" w:type="dxa"/>
            <w:shd w:val="clear" w:color="auto" w:fill="auto"/>
            <w:tcMar>
              <w:left w:w="57" w:type="dxa"/>
              <w:right w:w="57" w:type="dxa"/>
            </w:tcMar>
          </w:tcPr>
          <w:p w14:paraId="4880CB2D" w14:textId="77777777" w:rsidR="00EB62DF" w:rsidRPr="00913A62" w:rsidRDefault="00EB62DF" w:rsidP="00935110">
            <w:pPr>
              <w:pStyle w:val="TableCell0-2Center115pt"/>
              <w:rPr>
                <w:rStyle w:val="ChCharisSIL"/>
              </w:rPr>
            </w:pPr>
            <w:r w:rsidRPr="00913A62">
              <w:rPr>
                <w:rStyle w:val="ChCharisSIL"/>
              </w:rPr>
              <w:t>kl</w:t>
            </w:r>
          </w:p>
        </w:tc>
        <w:tc>
          <w:tcPr>
            <w:tcW w:w="284" w:type="dxa"/>
            <w:shd w:val="clear" w:color="auto" w:fill="auto"/>
            <w:tcMar>
              <w:left w:w="57" w:type="dxa"/>
              <w:right w:w="57" w:type="dxa"/>
            </w:tcMar>
          </w:tcPr>
          <w:p w14:paraId="0FFF58EA"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5202BB22" w14:textId="77777777" w:rsidR="00EB62DF" w:rsidRPr="00913A62" w:rsidRDefault="00EB62DF" w:rsidP="00935110">
            <w:pPr>
              <w:pStyle w:val="TableCell0-2Center115pt"/>
              <w:rPr>
                <w:rStyle w:val="ChCharisSIL"/>
              </w:rPr>
            </w:pPr>
            <w:r w:rsidRPr="00913A62">
              <w:rPr>
                <w:rStyle w:val="ChCharisSIL"/>
              </w:rPr>
              <w:t>kw</w:t>
            </w:r>
          </w:p>
        </w:tc>
      </w:tr>
      <w:tr w:rsidR="00AC23C4" w:rsidRPr="00913A62" w14:paraId="29CF5102" w14:textId="77777777" w:rsidTr="009F48CB">
        <w:tc>
          <w:tcPr>
            <w:tcW w:w="459" w:type="dxa"/>
            <w:vMerge/>
            <w:shd w:val="clear" w:color="auto" w:fill="auto"/>
          </w:tcPr>
          <w:p w14:paraId="0AB2A434" w14:textId="77777777" w:rsidR="00EB62DF" w:rsidRPr="00913A62" w:rsidRDefault="00EB62DF" w:rsidP="00935110">
            <w:pPr>
              <w:pStyle w:val="TableCell0-2115pt"/>
            </w:pPr>
          </w:p>
        </w:tc>
        <w:tc>
          <w:tcPr>
            <w:tcW w:w="324" w:type="dxa"/>
            <w:tcBorders>
              <w:right w:val="single" w:sz="4" w:space="0" w:color="auto"/>
            </w:tcBorders>
            <w:shd w:val="clear" w:color="auto" w:fill="auto"/>
            <w:tcMar>
              <w:left w:w="57" w:type="dxa"/>
              <w:right w:w="57" w:type="dxa"/>
            </w:tcMar>
          </w:tcPr>
          <w:p w14:paraId="02522660" w14:textId="77777777" w:rsidR="00EB62DF" w:rsidRPr="00935110" w:rsidRDefault="00EB62DF" w:rsidP="00935110">
            <w:pPr>
              <w:pStyle w:val="TableCell0-2115pt"/>
              <w:rPr>
                <w:rStyle w:val="ChCharisSIL"/>
              </w:rPr>
            </w:pPr>
            <w:r w:rsidRPr="00935110">
              <w:rPr>
                <w:rStyle w:val="ChCharisSIL"/>
              </w:rPr>
              <w:t>g</w:t>
            </w:r>
          </w:p>
        </w:tc>
        <w:tc>
          <w:tcPr>
            <w:tcW w:w="312" w:type="dxa"/>
            <w:tcBorders>
              <w:left w:val="single" w:sz="4" w:space="0" w:color="auto"/>
            </w:tcBorders>
            <w:shd w:val="clear" w:color="auto" w:fill="auto"/>
            <w:tcMar>
              <w:left w:w="57" w:type="dxa"/>
              <w:right w:w="57" w:type="dxa"/>
            </w:tcMar>
          </w:tcPr>
          <w:p w14:paraId="2496EF4B"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4D66CF7D"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7C32C493"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42AC3742" w14:textId="77777777" w:rsidR="00EB62DF" w:rsidRPr="00935110" w:rsidRDefault="00EB62DF" w:rsidP="00935110">
            <w:pPr>
              <w:pStyle w:val="TableCell0-2Center115pt"/>
              <w:rPr>
                <w:rStyle w:val="ChCharisSIL"/>
              </w:rPr>
            </w:pPr>
          </w:p>
        </w:tc>
        <w:tc>
          <w:tcPr>
            <w:tcW w:w="249" w:type="dxa"/>
            <w:shd w:val="clear" w:color="auto" w:fill="auto"/>
            <w:tcMar>
              <w:left w:w="57" w:type="dxa"/>
              <w:right w:w="57" w:type="dxa"/>
            </w:tcMar>
          </w:tcPr>
          <w:p w14:paraId="63D0C28E" w14:textId="77777777" w:rsidR="00EB62DF" w:rsidRPr="00935110" w:rsidRDefault="00EB62DF" w:rsidP="00935110">
            <w:pPr>
              <w:pStyle w:val="TableCell0-2Center115pt"/>
              <w:rPr>
                <w:rStyle w:val="ChCharisSIL"/>
              </w:rPr>
            </w:pPr>
          </w:p>
        </w:tc>
        <w:tc>
          <w:tcPr>
            <w:tcW w:w="328" w:type="dxa"/>
            <w:shd w:val="clear" w:color="auto" w:fill="auto"/>
            <w:tcMar>
              <w:left w:w="57" w:type="dxa"/>
              <w:right w:w="57" w:type="dxa"/>
            </w:tcMar>
          </w:tcPr>
          <w:p w14:paraId="5AC4AAC9" w14:textId="77777777" w:rsidR="00EB62DF" w:rsidRPr="00935110" w:rsidRDefault="00EB62DF" w:rsidP="00935110">
            <w:pPr>
              <w:pStyle w:val="TableCell0-2Center115pt"/>
              <w:rPr>
                <w:rStyle w:val="ChCharisSIL"/>
              </w:rPr>
            </w:pPr>
          </w:p>
        </w:tc>
        <w:tc>
          <w:tcPr>
            <w:tcW w:w="311" w:type="dxa"/>
            <w:shd w:val="clear" w:color="auto" w:fill="auto"/>
            <w:tcMar>
              <w:left w:w="57" w:type="dxa"/>
              <w:right w:w="57" w:type="dxa"/>
            </w:tcMar>
          </w:tcPr>
          <w:p w14:paraId="45D8BBC2"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26A7DA0B"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1064A64D" w14:textId="77777777" w:rsidR="00EB62DF" w:rsidRPr="00935110" w:rsidRDefault="00EB62DF" w:rsidP="00935110">
            <w:pPr>
              <w:pStyle w:val="TableCell0-2Center115pt"/>
              <w:rPr>
                <w:rStyle w:val="ChCharisSIL"/>
              </w:rPr>
            </w:pPr>
          </w:p>
        </w:tc>
        <w:tc>
          <w:tcPr>
            <w:tcW w:w="284" w:type="dxa"/>
            <w:tcBorders>
              <w:right w:val="single" w:sz="12" w:space="0" w:color="auto"/>
            </w:tcBorders>
            <w:shd w:val="clear" w:color="auto" w:fill="auto"/>
            <w:tcMar>
              <w:left w:w="57" w:type="dxa"/>
              <w:right w:w="57" w:type="dxa"/>
            </w:tcMar>
          </w:tcPr>
          <w:p w14:paraId="004C8456" w14:textId="77777777" w:rsidR="00EB62DF" w:rsidRPr="00935110" w:rsidRDefault="00EB62DF" w:rsidP="00935110">
            <w:pPr>
              <w:pStyle w:val="TableCell0-2Center115pt"/>
              <w:rPr>
                <w:rStyle w:val="ChCharisSIL"/>
              </w:rPr>
            </w:pPr>
          </w:p>
        </w:tc>
        <w:tc>
          <w:tcPr>
            <w:tcW w:w="368" w:type="dxa"/>
            <w:tcBorders>
              <w:left w:val="single" w:sz="12" w:space="0" w:color="auto"/>
            </w:tcBorders>
            <w:shd w:val="clear" w:color="auto" w:fill="auto"/>
            <w:tcMar>
              <w:left w:w="57" w:type="dxa"/>
              <w:right w:w="57" w:type="dxa"/>
            </w:tcMar>
          </w:tcPr>
          <w:p w14:paraId="127D78BD" w14:textId="77777777" w:rsidR="00EB62DF" w:rsidRPr="00492BCE" w:rsidRDefault="00EB62DF" w:rsidP="00935110">
            <w:pPr>
              <w:pStyle w:val="TableCell0-2Center115pt"/>
              <w:rPr>
                <w:rStyle w:val="ChCharisSIL"/>
              </w:rPr>
            </w:pPr>
          </w:p>
        </w:tc>
        <w:tc>
          <w:tcPr>
            <w:tcW w:w="368" w:type="dxa"/>
            <w:shd w:val="clear" w:color="auto" w:fill="auto"/>
            <w:tcMar>
              <w:left w:w="57" w:type="dxa"/>
              <w:right w:w="57" w:type="dxa"/>
            </w:tcMar>
          </w:tcPr>
          <w:p w14:paraId="728DA58D" w14:textId="77777777" w:rsidR="00EB62DF" w:rsidRPr="00492BCE" w:rsidRDefault="00EB62DF" w:rsidP="00935110">
            <w:pPr>
              <w:pStyle w:val="TableCell0-2Center115pt"/>
              <w:rPr>
                <w:rStyle w:val="ChCharisSIL"/>
              </w:rPr>
            </w:pPr>
            <w:r w:rsidRPr="00492BCE">
              <w:rPr>
                <w:rStyle w:val="ChCharisSIL"/>
              </w:rPr>
              <w:t>gn</w:t>
            </w:r>
          </w:p>
        </w:tc>
        <w:tc>
          <w:tcPr>
            <w:tcW w:w="284" w:type="dxa"/>
            <w:shd w:val="clear" w:color="auto" w:fill="auto"/>
            <w:tcMar>
              <w:left w:w="57" w:type="dxa"/>
              <w:right w:w="57" w:type="dxa"/>
            </w:tcMar>
          </w:tcPr>
          <w:p w14:paraId="3F1517F4"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2744AFC1" w14:textId="77777777" w:rsidR="00EB62DF" w:rsidRPr="00492BCE" w:rsidRDefault="00EB62DF" w:rsidP="00935110">
            <w:pPr>
              <w:pStyle w:val="TableCell0-2Center115pt"/>
              <w:rPr>
                <w:rStyle w:val="ChCharisSIL"/>
              </w:rPr>
            </w:pPr>
          </w:p>
        </w:tc>
        <w:tc>
          <w:tcPr>
            <w:tcW w:w="369" w:type="dxa"/>
            <w:shd w:val="clear" w:color="auto" w:fill="auto"/>
            <w:tcMar>
              <w:left w:w="57" w:type="dxa"/>
              <w:right w:w="57" w:type="dxa"/>
            </w:tcMar>
          </w:tcPr>
          <w:p w14:paraId="111736DD"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42A07528" w14:textId="77777777" w:rsidR="00EB62DF" w:rsidRPr="00913A62" w:rsidRDefault="00EB62DF" w:rsidP="00935110">
            <w:pPr>
              <w:pStyle w:val="TableCell0-2Center115pt"/>
              <w:rPr>
                <w:rStyle w:val="ChCharisSIL"/>
              </w:rPr>
            </w:pPr>
            <w:r w:rsidRPr="00913A62">
              <w:rPr>
                <w:rStyle w:val="ChCharisSIL"/>
              </w:rPr>
              <w:t>gl</w:t>
            </w:r>
          </w:p>
        </w:tc>
        <w:tc>
          <w:tcPr>
            <w:tcW w:w="284" w:type="dxa"/>
            <w:shd w:val="clear" w:color="auto" w:fill="auto"/>
            <w:tcMar>
              <w:left w:w="57" w:type="dxa"/>
              <w:right w:w="57" w:type="dxa"/>
            </w:tcMar>
          </w:tcPr>
          <w:p w14:paraId="20BB5434"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4D9A0C1B" w14:textId="77777777" w:rsidR="00EB62DF" w:rsidRPr="00913A62" w:rsidRDefault="00EB62DF" w:rsidP="00935110">
            <w:pPr>
              <w:pStyle w:val="TableCell0-2Center115pt"/>
              <w:rPr>
                <w:rStyle w:val="ChCharisSIL"/>
              </w:rPr>
            </w:pPr>
          </w:p>
        </w:tc>
      </w:tr>
      <w:tr w:rsidR="00AC23C4" w:rsidRPr="00913A62" w14:paraId="57F75921" w14:textId="77777777" w:rsidTr="009F48CB">
        <w:tc>
          <w:tcPr>
            <w:tcW w:w="459" w:type="dxa"/>
            <w:vMerge/>
            <w:shd w:val="clear" w:color="auto" w:fill="auto"/>
          </w:tcPr>
          <w:p w14:paraId="11639478" w14:textId="77777777" w:rsidR="00EB62DF" w:rsidRPr="00913A62" w:rsidRDefault="00EB62DF" w:rsidP="00935110">
            <w:pPr>
              <w:pStyle w:val="TableCell0-2115pt"/>
            </w:pPr>
          </w:p>
        </w:tc>
        <w:tc>
          <w:tcPr>
            <w:tcW w:w="324" w:type="dxa"/>
            <w:tcBorders>
              <w:right w:val="single" w:sz="4" w:space="0" w:color="auto"/>
            </w:tcBorders>
            <w:shd w:val="clear" w:color="auto" w:fill="auto"/>
            <w:tcMar>
              <w:left w:w="57" w:type="dxa"/>
              <w:right w:w="57" w:type="dxa"/>
            </w:tcMar>
          </w:tcPr>
          <w:p w14:paraId="344371CC" w14:textId="77777777" w:rsidR="00EB62DF" w:rsidRPr="00935110" w:rsidRDefault="00EB62DF" w:rsidP="00935110">
            <w:pPr>
              <w:pStyle w:val="TableCell0-2115pt"/>
              <w:rPr>
                <w:rStyle w:val="ChCharisSIL"/>
              </w:rPr>
            </w:pPr>
            <w:r w:rsidRPr="00935110">
              <w:rPr>
                <w:rStyle w:val="ChCharisSIL"/>
              </w:rPr>
              <w:t>s</w:t>
            </w:r>
          </w:p>
        </w:tc>
        <w:tc>
          <w:tcPr>
            <w:tcW w:w="312" w:type="dxa"/>
            <w:tcBorders>
              <w:left w:val="single" w:sz="4" w:space="0" w:color="auto"/>
            </w:tcBorders>
            <w:shd w:val="clear" w:color="auto" w:fill="auto"/>
            <w:tcMar>
              <w:left w:w="57" w:type="dxa"/>
              <w:right w:w="57" w:type="dxa"/>
            </w:tcMar>
          </w:tcPr>
          <w:p w14:paraId="1A716D69" w14:textId="77777777" w:rsidR="00EB62DF" w:rsidRPr="00935110" w:rsidRDefault="00EB62DF" w:rsidP="00935110">
            <w:pPr>
              <w:pStyle w:val="TableCell0-2Center115pt"/>
              <w:rPr>
                <w:rStyle w:val="ChCharisSIL"/>
              </w:rPr>
            </w:pPr>
            <w:r w:rsidRPr="00935110">
              <w:rPr>
                <w:rStyle w:val="ChCharisSIL"/>
              </w:rPr>
              <w:t>sp</w:t>
            </w:r>
          </w:p>
        </w:tc>
        <w:tc>
          <w:tcPr>
            <w:tcW w:w="284" w:type="dxa"/>
            <w:shd w:val="clear" w:color="auto" w:fill="auto"/>
            <w:tcMar>
              <w:left w:w="57" w:type="dxa"/>
              <w:right w:w="57" w:type="dxa"/>
            </w:tcMar>
          </w:tcPr>
          <w:p w14:paraId="0C7F27DE"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05293782"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1943311F" w14:textId="77777777" w:rsidR="00EB62DF" w:rsidRPr="00935110" w:rsidRDefault="00EB62DF" w:rsidP="00935110">
            <w:pPr>
              <w:pStyle w:val="TableCell0-2Center115pt"/>
              <w:rPr>
                <w:rStyle w:val="ChCharisSIL"/>
              </w:rPr>
            </w:pPr>
          </w:p>
        </w:tc>
        <w:tc>
          <w:tcPr>
            <w:tcW w:w="249" w:type="dxa"/>
            <w:shd w:val="clear" w:color="auto" w:fill="auto"/>
            <w:tcMar>
              <w:left w:w="57" w:type="dxa"/>
              <w:right w:w="57" w:type="dxa"/>
            </w:tcMar>
          </w:tcPr>
          <w:p w14:paraId="41C04342" w14:textId="77777777" w:rsidR="00EB62DF" w:rsidRPr="00935110" w:rsidRDefault="00EB62DF" w:rsidP="00935110">
            <w:pPr>
              <w:pStyle w:val="TableCell0-2Center115pt"/>
              <w:rPr>
                <w:rStyle w:val="ChCharisSIL"/>
              </w:rPr>
            </w:pPr>
          </w:p>
        </w:tc>
        <w:tc>
          <w:tcPr>
            <w:tcW w:w="328" w:type="dxa"/>
            <w:shd w:val="clear" w:color="auto" w:fill="auto"/>
            <w:tcMar>
              <w:left w:w="57" w:type="dxa"/>
              <w:right w:w="57" w:type="dxa"/>
            </w:tcMar>
          </w:tcPr>
          <w:p w14:paraId="07E12262" w14:textId="77777777" w:rsidR="00EB62DF" w:rsidRPr="00935110" w:rsidRDefault="00EB62DF" w:rsidP="00935110">
            <w:pPr>
              <w:pStyle w:val="TableCell0-2Center115pt"/>
              <w:rPr>
                <w:rStyle w:val="ChCharisSIL"/>
              </w:rPr>
            </w:pPr>
          </w:p>
        </w:tc>
        <w:tc>
          <w:tcPr>
            <w:tcW w:w="311" w:type="dxa"/>
            <w:shd w:val="clear" w:color="auto" w:fill="auto"/>
            <w:tcMar>
              <w:left w:w="57" w:type="dxa"/>
              <w:right w:w="57" w:type="dxa"/>
            </w:tcMar>
          </w:tcPr>
          <w:p w14:paraId="62F0B030" w14:textId="77777777" w:rsidR="00EB62DF" w:rsidRPr="00935110" w:rsidRDefault="00EB62DF" w:rsidP="00935110">
            <w:pPr>
              <w:pStyle w:val="TableCell0-2Center115pt"/>
              <w:rPr>
                <w:rStyle w:val="ChCharisSIL"/>
              </w:rPr>
            </w:pPr>
            <w:r w:rsidRPr="00935110">
              <w:rPr>
                <w:rStyle w:val="ChCharisSIL"/>
              </w:rPr>
              <w:t>sk</w:t>
            </w:r>
          </w:p>
        </w:tc>
        <w:tc>
          <w:tcPr>
            <w:tcW w:w="284" w:type="dxa"/>
            <w:shd w:val="clear" w:color="auto" w:fill="auto"/>
            <w:tcMar>
              <w:left w:w="57" w:type="dxa"/>
              <w:right w:w="57" w:type="dxa"/>
            </w:tcMar>
          </w:tcPr>
          <w:p w14:paraId="46A4102E" w14:textId="77777777" w:rsidR="00EB62DF" w:rsidRPr="00935110" w:rsidRDefault="00EB62DF" w:rsidP="00935110">
            <w:pPr>
              <w:pStyle w:val="TableCell0-2Center115pt"/>
              <w:rPr>
                <w:rStyle w:val="ChCharisSIL"/>
              </w:rPr>
            </w:pPr>
          </w:p>
        </w:tc>
        <w:tc>
          <w:tcPr>
            <w:tcW w:w="284" w:type="dxa"/>
            <w:shd w:val="clear" w:color="auto" w:fill="auto"/>
            <w:tcMar>
              <w:left w:w="57" w:type="dxa"/>
              <w:right w:w="57" w:type="dxa"/>
            </w:tcMar>
          </w:tcPr>
          <w:p w14:paraId="1F0DA063" w14:textId="77777777" w:rsidR="00EB62DF" w:rsidRPr="00935110" w:rsidRDefault="00EB62DF" w:rsidP="00935110">
            <w:pPr>
              <w:pStyle w:val="TableCell0-2Center115pt"/>
              <w:rPr>
                <w:rStyle w:val="ChCharisSIL"/>
              </w:rPr>
            </w:pPr>
          </w:p>
        </w:tc>
        <w:tc>
          <w:tcPr>
            <w:tcW w:w="284" w:type="dxa"/>
            <w:tcBorders>
              <w:right w:val="single" w:sz="12" w:space="0" w:color="auto"/>
            </w:tcBorders>
            <w:shd w:val="clear" w:color="auto" w:fill="auto"/>
            <w:tcMar>
              <w:left w:w="57" w:type="dxa"/>
              <w:right w:w="57" w:type="dxa"/>
            </w:tcMar>
          </w:tcPr>
          <w:p w14:paraId="68CEAA1D" w14:textId="77777777" w:rsidR="00EB62DF" w:rsidRPr="00935110" w:rsidRDefault="00EB62DF" w:rsidP="00935110">
            <w:pPr>
              <w:pStyle w:val="TableCell0-2Center115pt"/>
              <w:rPr>
                <w:rStyle w:val="ChCharisSIL"/>
              </w:rPr>
            </w:pPr>
          </w:p>
        </w:tc>
        <w:tc>
          <w:tcPr>
            <w:tcW w:w="368" w:type="dxa"/>
            <w:tcBorders>
              <w:left w:val="single" w:sz="12" w:space="0" w:color="auto"/>
            </w:tcBorders>
            <w:shd w:val="clear" w:color="auto" w:fill="auto"/>
            <w:tcMar>
              <w:left w:w="57" w:type="dxa"/>
              <w:right w:w="57" w:type="dxa"/>
            </w:tcMar>
          </w:tcPr>
          <w:p w14:paraId="5B61048F" w14:textId="77777777" w:rsidR="00EB62DF" w:rsidRPr="00492BCE" w:rsidRDefault="00EB62DF" w:rsidP="00935110">
            <w:pPr>
              <w:pStyle w:val="TableCell0-2Center115pt"/>
              <w:rPr>
                <w:rStyle w:val="ChCharisSIL"/>
              </w:rPr>
            </w:pPr>
            <w:r w:rsidRPr="00492BCE">
              <w:rPr>
                <w:rStyle w:val="ChCharisSIL"/>
              </w:rPr>
              <w:t>sm</w:t>
            </w:r>
          </w:p>
        </w:tc>
        <w:tc>
          <w:tcPr>
            <w:tcW w:w="368" w:type="dxa"/>
            <w:shd w:val="clear" w:color="auto" w:fill="auto"/>
            <w:tcMar>
              <w:left w:w="57" w:type="dxa"/>
              <w:right w:w="57" w:type="dxa"/>
            </w:tcMar>
          </w:tcPr>
          <w:p w14:paraId="33F8BC9D" w14:textId="77777777" w:rsidR="00EB62DF" w:rsidRPr="00492BCE" w:rsidRDefault="00EB62DF" w:rsidP="00935110">
            <w:pPr>
              <w:pStyle w:val="TableCell0-2Center115pt"/>
              <w:rPr>
                <w:rStyle w:val="ChCharisSIL"/>
              </w:rPr>
            </w:pPr>
            <w:r w:rsidRPr="00492BCE">
              <w:rPr>
                <w:rStyle w:val="ChCharisSIL"/>
              </w:rPr>
              <w:t>sn</w:t>
            </w:r>
          </w:p>
        </w:tc>
        <w:tc>
          <w:tcPr>
            <w:tcW w:w="284" w:type="dxa"/>
            <w:shd w:val="clear" w:color="auto" w:fill="auto"/>
            <w:tcMar>
              <w:left w:w="57" w:type="dxa"/>
              <w:right w:w="57" w:type="dxa"/>
            </w:tcMar>
          </w:tcPr>
          <w:p w14:paraId="6868A4A1" w14:textId="77777777" w:rsidR="00EB62DF" w:rsidRPr="00492BCE" w:rsidRDefault="00EB62DF" w:rsidP="00935110">
            <w:pPr>
              <w:pStyle w:val="TableCell0-2Center115pt"/>
              <w:rPr>
                <w:rStyle w:val="ChCharisSIL"/>
              </w:rPr>
            </w:pPr>
          </w:p>
        </w:tc>
        <w:tc>
          <w:tcPr>
            <w:tcW w:w="284" w:type="dxa"/>
            <w:shd w:val="clear" w:color="auto" w:fill="auto"/>
            <w:tcMar>
              <w:left w:w="57" w:type="dxa"/>
              <w:right w:w="57" w:type="dxa"/>
            </w:tcMar>
          </w:tcPr>
          <w:p w14:paraId="1180AD47" w14:textId="77777777" w:rsidR="00EB62DF" w:rsidRPr="00492BCE" w:rsidRDefault="00EB62DF" w:rsidP="00935110">
            <w:pPr>
              <w:pStyle w:val="TableCell0-2Center115pt"/>
              <w:rPr>
                <w:rStyle w:val="ChCharisSIL"/>
              </w:rPr>
            </w:pPr>
          </w:p>
        </w:tc>
        <w:tc>
          <w:tcPr>
            <w:tcW w:w="369" w:type="dxa"/>
            <w:shd w:val="clear" w:color="auto" w:fill="auto"/>
            <w:tcMar>
              <w:left w:w="57" w:type="dxa"/>
              <w:right w:w="57" w:type="dxa"/>
            </w:tcMar>
          </w:tcPr>
          <w:p w14:paraId="108428C7" w14:textId="77777777" w:rsidR="00EB62DF" w:rsidRPr="00913A62" w:rsidRDefault="00EB62DF" w:rsidP="00935110">
            <w:pPr>
              <w:pStyle w:val="TableCell0-2Center115pt"/>
              <w:rPr>
                <w:rStyle w:val="ChCharisSIL"/>
              </w:rPr>
            </w:pPr>
            <w:r w:rsidRPr="00913A62">
              <w:rPr>
                <w:rStyle w:val="ChCharisSIL"/>
              </w:rPr>
              <w:t>sr</w:t>
            </w:r>
          </w:p>
        </w:tc>
        <w:tc>
          <w:tcPr>
            <w:tcW w:w="369" w:type="dxa"/>
            <w:shd w:val="clear" w:color="auto" w:fill="auto"/>
            <w:tcMar>
              <w:left w:w="57" w:type="dxa"/>
              <w:right w:w="57" w:type="dxa"/>
            </w:tcMar>
          </w:tcPr>
          <w:p w14:paraId="391D25AC" w14:textId="77777777" w:rsidR="00EB62DF" w:rsidRPr="00913A62" w:rsidRDefault="00EB62DF" w:rsidP="00935110">
            <w:pPr>
              <w:pStyle w:val="TableCell0-2Center115pt"/>
              <w:rPr>
                <w:rStyle w:val="ChCharisSIL"/>
              </w:rPr>
            </w:pPr>
            <w:r w:rsidRPr="00913A62">
              <w:rPr>
                <w:rStyle w:val="ChCharisSIL"/>
              </w:rPr>
              <w:t>sl</w:t>
            </w:r>
          </w:p>
        </w:tc>
        <w:tc>
          <w:tcPr>
            <w:tcW w:w="284" w:type="dxa"/>
            <w:shd w:val="clear" w:color="auto" w:fill="auto"/>
            <w:tcMar>
              <w:left w:w="57" w:type="dxa"/>
              <w:right w:w="57" w:type="dxa"/>
            </w:tcMar>
          </w:tcPr>
          <w:p w14:paraId="2E3B06FC" w14:textId="77777777" w:rsidR="00EB62DF" w:rsidRPr="00913A62" w:rsidRDefault="00EB62DF" w:rsidP="00935110">
            <w:pPr>
              <w:pStyle w:val="TableCell0-2Center115pt"/>
              <w:rPr>
                <w:rStyle w:val="ChCharisSIL"/>
              </w:rPr>
            </w:pPr>
          </w:p>
        </w:tc>
        <w:tc>
          <w:tcPr>
            <w:tcW w:w="369" w:type="dxa"/>
            <w:shd w:val="clear" w:color="auto" w:fill="auto"/>
            <w:tcMar>
              <w:left w:w="57" w:type="dxa"/>
              <w:right w:w="57" w:type="dxa"/>
            </w:tcMar>
          </w:tcPr>
          <w:p w14:paraId="2987C0AC" w14:textId="77777777" w:rsidR="00EB62DF" w:rsidRPr="00913A62" w:rsidRDefault="00EB62DF" w:rsidP="00935110">
            <w:pPr>
              <w:pStyle w:val="TableCell0-2Center115pt"/>
              <w:rPr>
                <w:rStyle w:val="ChCharisSILUnderl"/>
              </w:rPr>
            </w:pPr>
            <w:r w:rsidRPr="00913A62">
              <w:rPr>
                <w:rStyle w:val="ChCharisSILUnderl"/>
              </w:rPr>
              <w:t>sw</w:t>
            </w:r>
          </w:p>
        </w:tc>
      </w:tr>
      <w:tr w:rsidR="00AC23C4" w:rsidRPr="000F3D5C" w14:paraId="66D01BAD" w14:textId="77777777" w:rsidTr="009F48CB">
        <w:tc>
          <w:tcPr>
            <w:tcW w:w="459" w:type="dxa"/>
            <w:tcBorders>
              <w:bottom w:val="single" w:sz="4" w:space="0" w:color="auto"/>
            </w:tcBorders>
            <w:shd w:val="clear" w:color="auto" w:fill="auto"/>
          </w:tcPr>
          <w:p w14:paraId="47232E3D" w14:textId="77777777" w:rsidR="00140A47" w:rsidRPr="000F3D5C" w:rsidRDefault="00140A47" w:rsidP="000F3D5C">
            <w:pPr>
              <w:pStyle w:val="TableCell0-2115pt"/>
            </w:pPr>
          </w:p>
        </w:tc>
        <w:tc>
          <w:tcPr>
            <w:tcW w:w="324" w:type="dxa"/>
            <w:tcBorders>
              <w:bottom w:val="single" w:sz="4" w:space="0" w:color="auto"/>
              <w:right w:val="single" w:sz="4" w:space="0" w:color="auto"/>
            </w:tcBorders>
            <w:shd w:val="clear" w:color="auto" w:fill="auto"/>
            <w:tcMar>
              <w:left w:w="57" w:type="dxa"/>
              <w:right w:w="57" w:type="dxa"/>
            </w:tcMar>
          </w:tcPr>
          <w:p w14:paraId="2BB1BF8A" w14:textId="77777777" w:rsidR="00140A47" w:rsidRPr="000F3D5C" w:rsidRDefault="00140A47" w:rsidP="000F3D5C">
            <w:pPr>
              <w:pStyle w:val="TableCell0-2115pt"/>
            </w:pPr>
            <w:r w:rsidRPr="000F3D5C">
              <w:t>h</w:t>
            </w:r>
          </w:p>
        </w:tc>
        <w:tc>
          <w:tcPr>
            <w:tcW w:w="312" w:type="dxa"/>
            <w:tcBorders>
              <w:left w:val="single" w:sz="4" w:space="0" w:color="auto"/>
              <w:bottom w:val="single" w:sz="4" w:space="0" w:color="auto"/>
            </w:tcBorders>
            <w:shd w:val="clear" w:color="auto" w:fill="auto"/>
            <w:tcMar>
              <w:left w:w="57" w:type="dxa"/>
              <w:right w:w="57" w:type="dxa"/>
            </w:tcMar>
          </w:tcPr>
          <w:p w14:paraId="5D0DE1C1" w14:textId="77777777" w:rsidR="00140A47" w:rsidRPr="000F3D5C" w:rsidRDefault="00140A47" w:rsidP="000F3D5C">
            <w:pPr>
              <w:pStyle w:val="TableCell0-2115pt"/>
            </w:pPr>
          </w:p>
        </w:tc>
        <w:tc>
          <w:tcPr>
            <w:tcW w:w="284" w:type="dxa"/>
            <w:tcBorders>
              <w:bottom w:val="single" w:sz="4" w:space="0" w:color="auto"/>
            </w:tcBorders>
            <w:shd w:val="clear" w:color="auto" w:fill="auto"/>
            <w:tcMar>
              <w:left w:w="57" w:type="dxa"/>
              <w:right w:w="57" w:type="dxa"/>
            </w:tcMar>
          </w:tcPr>
          <w:p w14:paraId="789A9408" w14:textId="77777777" w:rsidR="00140A47" w:rsidRPr="000F3D5C" w:rsidRDefault="00140A47" w:rsidP="000F3D5C">
            <w:pPr>
              <w:pStyle w:val="TableCell0-2115pt"/>
            </w:pPr>
          </w:p>
        </w:tc>
        <w:tc>
          <w:tcPr>
            <w:tcW w:w="284" w:type="dxa"/>
            <w:tcBorders>
              <w:bottom w:val="single" w:sz="4" w:space="0" w:color="auto"/>
            </w:tcBorders>
            <w:shd w:val="clear" w:color="auto" w:fill="auto"/>
            <w:tcMar>
              <w:left w:w="57" w:type="dxa"/>
              <w:right w:w="57" w:type="dxa"/>
            </w:tcMar>
          </w:tcPr>
          <w:p w14:paraId="5D2DFED3" w14:textId="77777777" w:rsidR="00140A47" w:rsidRPr="000F3D5C" w:rsidRDefault="00140A47" w:rsidP="000F3D5C">
            <w:pPr>
              <w:pStyle w:val="TableCell0-2115pt"/>
            </w:pPr>
          </w:p>
        </w:tc>
        <w:tc>
          <w:tcPr>
            <w:tcW w:w="284" w:type="dxa"/>
            <w:tcBorders>
              <w:bottom w:val="single" w:sz="4" w:space="0" w:color="auto"/>
            </w:tcBorders>
            <w:shd w:val="clear" w:color="auto" w:fill="auto"/>
            <w:tcMar>
              <w:left w:w="57" w:type="dxa"/>
              <w:right w:w="57" w:type="dxa"/>
            </w:tcMar>
          </w:tcPr>
          <w:p w14:paraId="4895D1AC" w14:textId="77777777" w:rsidR="00140A47" w:rsidRPr="000F3D5C" w:rsidRDefault="00140A47" w:rsidP="000F3D5C">
            <w:pPr>
              <w:pStyle w:val="TableCell0-2115pt"/>
            </w:pPr>
          </w:p>
        </w:tc>
        <w:tc>
          <w:tcPr>
            <w:tcW w:w="249" w:type="dxa"/>
            <w:tcBorders>
              <w:bottom w:val="single" w:sz="4" w:space="0" w:color="auto"/>
            </w:tcBorders>
            <w:shd w:val="clear" w:color="auto" w:fill="auto"/>
            <w:tcMar>
              <w:left w:w="57" w:type="dxa"/>
              <w:right w:w="57" w:type="dxa"/>
            </w:tcMar>
          </w:tcPr>
          <w:p w14:paraId="36999857" w14:textId="77777777" w:rsidR="00140A47" w:rsidRPr="000F3D5C" w:rsidRDefault="00140A47" w:rsidP="000F3D5C">
            <w:pPr>
              <w:pStyle w:val="TableCell0-2115pt"/>
            </w:pPr>
          </w:p>
        </w:tc>
        <w:tc>
          <w:tcPr>
            <w:tcW w:w="328" w:type="dxa"/>
            <w:tcBorders>
              <w:bottom w:val="single" w:sz="4" w:space="0" w:color="auto"/>
            </w:tcBorders>
            <w:shd w:val="clear" w:color="auto" w:fill="auto"/>
            <w:tcMar>
              <w:left w:w="57" w:type="dxa"/>
              <w:right w:w="57" w:type="dxa"/>
            </w:tcMar>
          </w:tcPr>
          <w:p w14:paraId="3D7607D0" w14:textId="77777777" w:rsidR="00140A47" w:rsidRPr="000F3D5C" w:rsidRDefault="00140A47" w:rsidP="000F3D5C">
            <w:pPr>
              <w:pStyle w:val="TableCell0-2115pt"/>
            </w:pPr>
          </w:p>
        </w:tc>
        <w:tc>
          <w:tcPr>
            <w:tcW w:w="311" w:type="dxa"/>
            <w:tcBorders>
              <w:bottom w:val="single" w:sz="4" w:space="0" w:color="auto"/>
            </w:tcBorders>
            <w:shd w:val="clear" w:color="auto" w:fill="auto"/>
            <w:tcMar>
              <w:left w:w="57" w:type="dxa"/>
              <w:right w:w="57" w:type="dxa"/>
            </w:tcMar>
          </w:tcPr>
          <w:p w14:paraId="741697F7" w14:textId="77777777" w:rsidR="00140A47" w:rsidRPr="000F3D5C" w:rsidRDefault="00140A47" w:rsidP="000F3D5C">
            <w:pPr>
              <w:pStyle w:val="TableCell0-2115pt"/>
            </w:pPr>
          </w:p>
        </w:tc>
        <w:tc>
          <w:tcPr>
            <w:tcW w:w="284" w:type="dxa"/>
            <w:tcBorders>
              <w:bottom w:val="single" w:sz="4" w:space="0" w:color="auto"/>
            </w:tcBorders>
            <w:shd w:val="clear" w:color="auto" w:fill="auto"/>
            <w:tcMar>
              <w:left w:w="57" w:type="dxa"/>
              <w:right w:w="57" w:type="dxa"/>
            </w:tcMar>
          </w:tcPr>
          <w:p w14:paraId="21D0E408" w14:textId="77777777" w:rsidR="00140A47" w:rsidRPr="000F3D5C" w:rsidRDefault="00140A47" w:rsidP="000F3D5C">
            <w:pPr>
              <w:pStyle w:val="TableCell0-2115pt"/>
            </w:pPr>
          </w:p>
        </w:tc>
        <w:tc>
          <w:tcPr>
            <w:tcW w:w="284" w:type="dxa"/>
            <w:tcBorders>
              <w:bottom w:val="single" w:sz="4" w:space="0" w:color="auto"/>
            </w:tcBorders>
            <w:shd w:val="clear" w:color="auto" w:fill="auto"/>
            <w:tcMar>
              <w:left w:w="57" w:type="dxa"/>
              <w:right w:w="57" w:type="dxa"/>
            </w:tcMar>
          </w:tcPr>
          <w:p w14:paraId="65C8BFC6" w14:textId="77777777" w:rsidR="00140A47" w:rsidRPr="000F3D5C" w:rsidRDefault="00140A47" w:rsidP="000F3D5C">
            <w:pPr>
              <w:pStyle w:val="TableCell0-2115pt"/>
            </w:pPr>
          </w:p>
        </w:tc>
        <w:tc>
          <w:tcPr>
            <w:tcW w:w="284" w:type="dxa"/>
            <w:tcBorders>
              <w:bottom w:val="single" w:sz="4" w:space="0" w:color="auto"/>
              <w:right w:val="single" w:sz="12" w:space="0" w:color="auto"/>
            </w:tcBorders>
            <w:shd w:val="clear" w:color="auto" w:fill="auto"/>
            <w:tcMar>
              <w:left w:w="57" w:type="dxa"/>
              <w:right w:w="57" w:type="dxa"/>
            </w:tcMar>
          </w:tcPr>
          <w:p w14:paraId="617209F6" w14:textId="77777777" w:rsidR="00140A47" w:rsidRPr="000F3D5C" w:rsidRDefault="00140A47" w:rsidP="000F3D5C">
            <w:pPr>
              <w:pStyle w:val="TableCell0-2115pt"/>
            </w:pPr>
          </w:p>
        </w:tc>
        <w:tc>
          <w:tcPr>
            <w:tcW w:w="368" w:type="dxa"/>
            <w:tcBorders>
              <w:left w:val="single" w:sz="12" w:space="0" w:color="auto"/>
              <w:bottom w:val="single" w:sz="12" w:space="0" w:color="auto"/>
            </w:tcBorders>
            <w:shd w:val="clear" w:color="auto" w:fill="auto"/>
            <w:tcMar>
              <w:left w:w="57" w:type="dxa"/>
              <w:right w:w="57" w:type="dxa"/>
            </w:tcMar>
          </w:tcPr>
          <w:p w14:paraId="6EF505F2" w14:textId="77777777" w:rsidR="00140A47" w:rsidRPr="000F3D5C" w:rsidRDefault="00140A47" w:rsidP="000F3D5C">
            <w:pPr>
              <w:pStyle w:val="TableCell0-2115pt"/>
            </w:pPr>
          </w:p>
        </w:tc>
        <w:tc>
          <w:tcPr>
            <w:tcW w:w="368" w:type="dxa"/>
            <w:tcBorders>
              <w:bottom w:val="single" w:sz="12" w:space="0" w:color="auto"/>
            </w:tcBorders>
            <w:shd w:val="clear" w:color="auto" w:fill="auto"/>
            <w:tcMar>
              <w:left w:w="57" w:type="dxa"/>
              <w:right w:w="57" w:type="dxa"/>
            </w:tcMar>
          </w:tcPr>
          <w:p w14:paraId="48F1FE1D" w14:textId="77777777" w:rsidR="00140A47" w:rsidRPr="000F3D5C" w:rsidRDefault="00140A47" w:rsidP="000F3D5C">
            <w:pPr>
              <w:pStyle w:val="TableCell0-2115pt"/>
            </w:pPr>
          </w:p>
        </w:tc>
        <w:tc>
          <w:tcPr>
            <w:tcW w:w="284" w:type="dxa"/>
            <w:tcBorders>
              <w:bottom w:val="single" w:sz="12" w:space="0" w:color="auto"/>
            </w:tcBorders>
            <w:shd w:val="clear" w:color="auto" w:fill="auto"/>
            <w:tcMar>
              <w:left w:w="57" w:type="dxa"/>
              <w:right w:w="57" w:type="dxa"/>
            </w:tcMar>
          </w:tcPr>
          <w:p w14:paraId="06AE7947" w14:textId="77777777" w:rsidR="00140A47" w:rsidRPr="000F3D5C" w:rsidRDefault="00140A47" w:rsidP="000F3D5C">
            <w:pPr>
              <w:pStyle w:val="TableCell0-2115pt"/>
            </w:pPr>
          </w:p>
        </w:tc>
        <w:tc>
          <w:tcPr>
            <w:tcW w:w="284" w:type="dxa"/>
            <w:tcBorders>
              <w:bottom w:val="single" w:sz="12" w:space="0" w:color="auto"/>
            </w:tcBorders>
            <w:shd w:val="clear" w:color="auto" w:fill="auto"/>
            <w:tcMar>
              <w:left w:w="57" w:type="dxa"/>
              <w:right w:w="57" w:type="dxa"/>
            </w:tcMar>
          </w:tcPr>
          <w:p w14:paraId="6E6F4AFE" w14:textId="77777777" w:rsidR="00140A47" w:rsidRPr="000F3D5C" w:rsidRDefault="00140A47" w:rsidP="000F3D5C">
            <w:pPr>
              <w:pStyle w:val="TableCell0-2115pt"/>
            </w:pPr>
          </w:p>
        </w:tc>
        <w:tc>
          <w:tcPr>
            <w:tcW w:w="369" w:type="dxa"/>
            <w:tcBorders>
              <w:bottom w:val="single" w:sz="12" w:space="0" w:color="auto"/>
            </w:tcBorders>
            <w:shd w:val="clear" w:color="auto" w:fill="auto"/>
            <w:tcMar>
              <w:left w:w="57" w:type="dxa"/>
              <w:right w:w="57" w:type="dxa"/>
            </w:tcMar>
          </w:tcPr>
          <w:p w14:paraId="3E9CE6F0" w14:textId="77777777" w:rsidR="00140A47" w:rsidRPr="000F3D5C" w:rsidRDefault="00140A47" w:rsidP="000F3D5C">
            <w:pPr>
              <w:pStyle w:val="TableCell0-2115pt"/>
            </w:pPr>
          </w:p>
        </w:tc>
        <w:tc>
          <w:tcPr>
            <w:tcW w:w="369" w:type="dxa"/>
            <w:tcBorders>
              <w:bottom w:val="single" w:sz="12" w:space="0" w:color="auto"/>
            </w:tcBorders>
            <w:shd w:val="clear" w:color="auto" w:fill="auto"/>
            <w:tcMar>
              <w:left w:w="57" w:type="dxa"/>
              <w:right w:w="57" w:type="dxa"/>
            </w:tcMar>
          </w:tcPr>
          <w:p w14:paraId="245457FC" w14:textId="77777777" w:rsidR="00140A47" w:rsidRPr="000F3D5C" w:rsidRDefault="00140A47" w:rsidP="000F3D5C">
            <w:pPr>
              <w:pStyle w:val="TableCell0-2115pt"/>
            </w:pPr>
          </w:p>
        </w:tc>
        <w:tc>
          <w:tcPr>
            <w:tcW w:w="284" w:type="dxa"/>
            <w:tcBorders>
              <w:bottom w:val="single" w:sz="12" w:space="0" w:color="auto"/>
            </w:tcBorders>
            <w:shd w:val="clear" w:color="auto" w:fill="auto"/>
            <w:tcMar>
              <w:left w:w="57" w:type="dxa"/>
              <w:right w:w="57" w:type="dxa"/>
            </w:tcMar>
          </w:tcPr>
          <w:p w14:paraId="52C02D5F" w14:textId="77777777" w:rsidR="00140A47" w:rsidRPr="000F3D5C" w:rsidRDefault="00140A47" w:rsidP="000F3D5C">
            <w:pPr>
              <w:pStyle w:val="TableCell0-2115pt"/>
            </w:pPr>
          </w:p>
        </w:tc>
        <w:tc>
          <w:tcPr>
            <w:tcW w:w="369" w:type="dxa"/>
            <w:tcBorders>
              <w:bottom w:val="single" w:sz="12" w:space="0" w:color="auto"/>
            </w:tcBorders>
            <w:shd w:val="clear" w:color="auto" w:fill="auto"/>
            <w:tcMar>
              <w:left w:w="57" w:type="dxa"/>
              <w:right w:w="57" w:type="dxa"/>
            </w:tcMar>
          </w:tcPr>
          <w:p w14:paraId="319972A6" w14:textId="77777777" w:rsidR="00140A47" w:rsidRPr="000F3D5C" w:rsidRDefault="00140A47" w:rsidP="000F3D5C">
            <w:pPr>
              <w:pStyle w:val="TableCell0-2115pt"/>
            </w:pPr>
          </w:p>
        </w:tc>
      </w:tr>
      <w:tr w:rsidR="00AC23C4" w:rsidRPr="00913A62" w14:paraId="359FF601" w14:textId="77777777" w:rsidTr="00964DC7">
        <w:tc>
          <w:tcPr>
            <w:tcW w:w="459" w:type="dxa"/>
            <w:vMerge w:val="restart"/>
            <w:tcBorders>
              <w:top w:val="single" w:sz="4" w:space="0" w:color="auto"/>
            </w:tcBorders>
            <w:shd w:val="clear" w:color="auto" w:fill="auto"/>
            <w:tcMar>
              <w:left w:w="57" w:type="dxa"/>
              <w:right w:w="57" w:type="dxa"/>
            </w:tcMar>
            <w:textDirection w:val="btLr"/>
            <w:vAlign w:val="center"/>
          </w:tcPr>
          <w:p w14:paraId="58C29FBA" w14:textId="77777777" w:rsidR="000F3D5C" w:rsidRPr="00EB62DF" w:rsidRDefault="000F3D5C" w:rsidP="00AC23C4">
            <w:pPr>
              <w:pStyle w:val="TableCell2-2115pt"/>
              <w:ind w:left="113" w:right="113"/>
              <w:jc w:val="center"/>
              <w:rPr>
                <w:rStyle w:val="ChSmallCaps"/>
              </w:rPr>
            </w:pPr>
            <w:r w:rsidRPr="00EB62DF">
              <w:rPr>
                <w:rStyle w:val="ChSmallCaps"/>
              </w:rPr>
              <w:t>nas</w:t>
            </w:r>
          </w:p>
        </w:tc>
        <w:tc>
          <w:tcPr>
            <w:tcW w:w="324" w:type="dxa"/>
            <w:tcBorders>
              <w:top w:val="single" w:sz="4" w:space="0" w:color="auto"/>
              <w:right w:val="single" w:sz="4" w:space="0" w:color="auto"/>
            </w:tcBorders>
            <w:shd w:val="clear" w:color="auto" w:fill="auto"/>
            <w:tcMar>
              <w:left w:w="57" w:type="dxa"/>
              <w:right w:w="57" w:type="dxa"/>
            </w:tcMar>
          </w:tcPr>
          <w:p w14:paraId="3D768148" w14:textId="77777777" w:rsidR="000F3D5C" w:rsidRPr="00935110" w:rsidRDefault="000F3D5C" w:rsidP="00935110">
            <w:pPr>
              <w:pStyle w:val="TableCell2-2115pt"/>
              <w:rPr>
                <w:rStyle w:val="ChCharisSIL"/>
              </w:rPr>
            </w:pPr>
            <w:r w:rsidRPr="00935110">
              <w:rPr>
                <w:rStyle w:val="ChCharisSIL"/>
              </w:rPr>
              <w:t>p</w:t>
            </w:r>
          </w:p>
        </w:tc>
        <w:tc>
          <w:tcPr>
            <w:tcW w:w="312" w:type="dxa"/>
            <w:tcBorders>
              <w:top w:val="single" w:sz="4" w:space="0" w:color="auto"/>
              <w:left w:val="single" w:sz="4" w:space="0" w:color="auto"/>
            </w:tcBorders>
            <w:shd w:val="clear" w:color="auto" w:fill="auto"/>
            <w:tcMar>
              <w:left w:w="57" w:type="dxa"/>
              <w:right w:w="57" w:type="dxa"/>
            </w:tcMar>
          </w:tcPr>
          <w:p w14:paraId="064A716A" w14:textId="77777777" w:rsidR="000F3D5C" w:rsidRPr="00935110" w:rsidRDefault="000F3D5C"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70EDA335" w14:textId="77777777" w:rsidR="000F3D5C" w:rsidRPr="00935110" w:rsidRDefault="000F3D5C"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679B0ED4" w14:textId="77777777" w:rsidR="000F3D5C" w:rsidRPr="00935110" w:rsidRDefault="000F3D5C"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4294CE7B" w14:textId="77777777" w:rsidR="000F3D5C" w:rsidRPr="00935110" w:rsidRDefault="000F3D5C" w:rsidP="00935110">
            <w:pPr>
              <w:pStyle w:val="TableCell2-2Center115pt"/>
              <w:rPr>
                <w:rStyle w:val="ChCharisSIL"/>
              </w:rPr>
            </w:pPr>
          </w:p>
        </w:tc>
        <w:tc>
          <w:tcPr>
            <w:tcW w:w="249" w:type="dxa"/>
            <w:tcBorders>
              <w:top w:val="single" w:sz="4" w:space="0" w:color="auto"/>
            </w:tcBorders>
            <w:shd w:val="clear" w:color="auto" w:fill="auto"/>
            <w:tcMar>
              <w:left w:w="57" w:type="dxa"/>
              <w:right w:w="57" w:type="dxa"/>
            </w:tcMar>
          </w:tcPr>
          <w:p w14:paraId="61C21B00" w14:textId="77777777" w:rsidR="000F3D5C" w:rsidRPr="00935110" w:rsidRDefault="000F3D5C" w:rsidP="00935110">
            <w:pPr>
              <w:pStyle w:val="TableCell2-2Center115pt"/>
              <w:rPr>
                <w:rStyle w:val="ChCharisSIL"/>
              </w:rPr>
            </w:pPr>
          </w:p>
        </w:tc>
        <w:tc>
          <w:tcPr>
            <w:tcW w:w="328" w:type="dxa"/>
            <w:tcBorders>
              <w:top w:val="single" w:sz="4" w:space="0" w:color="auto"/>
            </w:tcBorders>
            <w:shd w:val="clear" w:color="auto" w:fill="auto"/>
            <w:tcMar>
              <w:left w:w="57" w:type="dxa"/>
              <w:right w:w="57" w:type="dxa"/>
            </w:tcMar>
          </w:tcPr>
          <w:p w14:paraId="6E92B26D" w14:textId="77777777" w:rsidR="000F3D5C" w:rsidRPr="00935110" w:rsidRDefault="000F3D5C" w:rsidP="00935110">
            <w:pPr>
              <w:pStyle w:val="TableCell2-2Center115pt"/>
              <w:rPr>
                <w:rStyle w:val="ChCharisSIL"/>
              </w:rPr>
            </w:pPr>
          </w:p>
        </w:tc>
        <w:tc>
          <w:tcPr>
            <w:tcW w:w="311" w:type="dxa"/>
            <w:tcBorders>
              <w:top w:val="single" w:sz="4" w:space="0" w:color="auto"/>
            </w:tcBorders>
            <w:shd w:val="clear" w:color="auto" w:fill="auto"/>
            <w:tcMar>
              <w:left w:w="57" w:type="dxa"/>
              <w:right w:w="57" w:type="dxa"/>
            </w:tcMar>
          </w:tcPr>
          <w:p w14:paraId="0CD4013A" w14:textId="77777777" w:rsidR="000F3D5C" w:rsidRPr="00935110" w:rsidRDefault="000F3D5C"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3C3FCAD6" w14:textId="77777777" w:rsidR="000F3D5C" w:rsidRPr="00935110" w:rsidRDefault="000F3D5C"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7655597E" w14:textId="77777777" w:rsidR="000F3D5C" w:rsidRPr="00935110" w:rsidRDefault="000F3D5C" w:rsidP="00935110">
            <w:pPr>
              <w:pStyle w:val="TableCell2-2Center115pt"/>
              <w:rPr>
                <w:rStyle w:val="ChCharisSIL"/>
              </w:rPr>
            </w:pPr>
          </w:p>
        </w:tc>
        <w:tc>
          <w:tcPr>
            <w:tcW w:w="284" w:type="dxa"/>
            <w:tcBorders>
              <w:top w:val="single" w:sz="4" w:space="0" w:color="auto"/>
              <w:right w:val="single" w:sz="4" w:space="0" w:color="auto"/>
            </w:tcBorders>
            <w:shd w:val="clear" w:color="auto" w:fill="auto"/>
            <w:tcMar>
              <w:left w:w="57" w:type="dxa"/>
              <w:right w:w="57" w:type="dxa"/>
            </w:tcMar>
          </w:tcPr>
          <w:p w14:paraId="43572A3D" w14:textId="77777777" w:rsidR="000F3D5C" w:rsidRPr="00935110" w:rsidRDefault="000F3D5C" w:rsidP="00935110">
            <w:pPr>
              <w:pStyle w:val="TableCell2-2Center115pt"/>
              <w:rPr>
                <w:rStyle w:val="ChCharisSIL"/>
              </w:rPr>
            </w:pPr>
          </w:p>
        </w:tc>
        <w:tc>
          <w:tcPr>
            <w:tcW w:w="368" w:type="dxa"/>
            <w:tcBorders>
              <w:top w:val="single" w:sz="4" w:space="0" w:color="auto"/>
              <w:left w:val="single" w:sz="4" w:space="0" w:color="auto"/>
            </w:tcBorders>
            <w:shd w:val="clear" w:color="auto" w:fill="auto"/>
            <w:tcMar>
              <w:left w:w="57" w:type="dxa"/>
              <w:right w:w="57" w:type="dxa"/>
            </w:tcMar>
          </w:tcPr>
          <w:p w14:paraId="01FC3C8E" w14:textId="77777777" w:rsidR="000F3D5C" w:rsidRPr="00935110" w:rsidRDefault="000F3D5C" w:rsidP="00935110">
            <w:pPr>
              <w:pStyle w:val="TableCell2-2Center115pt"/>
              <w:rPr>
                <w:rStyle w:val="ChCharisSIL"/>
              </w:rPr>
            </w:pPr>
          </w:p>
        </w:tc>
        <w:tc>
          <w:tcPr>
            <w:tcW w:w="368" w:type="dxa"/>
            <w:tcBorders>
              <w:top w:val="single" w:sz="4" w:space="0" w:color="auto"/>
            </w:tcBorders>
            <w:shd w:val="clear" w:color="auto" w:fill="auto"/>
            <w:tcMar>
              <w:left w:w="57" w:type="dxa"/>
              <w:right w:w="57" w:type="dxa"/>
            </w:tcMar>
          </w:tcPr>
          <w:p w14:paraId="44ABD79F" w14:textId="77777777" w:rsidR="000F3D5C" w:rsidRPr="00935110" w:rsidRDefault="000F3D5C"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0F7BC5E9" w14:textId="77777777" w:rsidR="000F3D5C" w:rsidRPr="00935110" w:rsidRDefault="000F3D5C"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1A642947" w14:textId="77777777" w:rsidR="000F3D5C" w:rsidRPr="00935110" w:rsidRDefault="000F3D5C"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0F905406" w14:textId="77777777" w:rsidR="000F3D5C" w:rsidRPr="00935110" w:rsidRDefault="000F3D5C"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2EF42BBE" w14:textId="77777777" w:rsidR="000F3D5C" w:rsidRPr="00935110" w:rsidRDefault="000F3D5C"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683EEF63" w14:textId="77777777" w:rsidR="000F3D5C" w:rsidRPr="00935110" w:rsidRDefault="000F3D5C"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5172A139" w14:textId="77777777" w:rsidR="000F3D5C" w:rsidRPr="00935110" w:rsidRDefault="000F3D5C" w:rsidP="00935110">
            <w:pPr>
              <w:pStyle w:val="TableCell2-2Center115pt"/>
              <w:rPr>
                <w:rStyle w:val="ChCharisSIL"/>
              </w:rPr>
            </w:pPr>
          </w:p>
        </w:tc>
      </w:tr>
      <w:tr w:rsidR="00AC23C4" w:rsidRPr="00913A62" w14:paraId="3E15477E" w14:textId="77777777" w:rsidTr="00964DC7">
        <w:tc>
          <w:tcPr>
            <w:tcW w:w="459" w:type="dxa"/>
            <w:vMerge/>
            <w:shd w:val="clear" w:color="auto" w:fill="auto"/>
          </w:tcPr>
          <w:p w14:paraId="54AD4639" w14:textId="77777777" w:rsidR="000F3D5C" w:rsidRPr="00913A62" w:rsidRDefault="000F3D5C" w:rsidP="00935110">
            <w:pPr>
              <w:pStyle w:val="TableCell0-2115pt"/>
            </w:pPr>
          </w:p>
        </w:tc>
        <w:tc>
          <w:tcPr>
            <w:tcW w:w="324" w:type="dxa"/>
            <w:tcBorders>
              <w:right w:val="single" w:sz="4" w:space="0" w:color="auto"/>
            </w:tcBorders>
            <w:shd w:val="clear" w:color="auto" w:fill="auto"/>
            <w:tcMar>
              <w:left w:w="57" w:type="dxa"/>
              <w:right w:w="57" w:type="dxa"/>
            </w:tcMar>
          </w:tcPr>
          <w:p w14:paraId="166BEBF3" w14:textId="77777777" w:rsidR="000F3D5C" w:rsidRPr="00935110" w:rsidRDefault="000F3D5C" w:rsidP="00935110">
            <w:pPr>
              <w:pStyle w:val="TableCell0-2115pt"/>
              <w:rPr>
                <w:rStyle w:val="ChCharisSIL"/>
              </w:rPr>
            </w:pPr>
            <w:r w:rsidRPr="00935110">
              <w:rPr>
                <w:rStyle w:val="ChCharisSIL"/>
              </w:rPr>
              <w:t>n</w:t>
            </w:r>
          </w:p>
        </w:tc>
        <w:tc>
          <w:tcPr>
            <w:tcW w:w="312" w:type="dxa"/>
            <w:tcBorders>
              <w:left w:val="single" w:sz="4" w:space="0" w:color="auto"/>
            </w:tcBorders>
            <w:shd w:val="clear" w:color="auto" w:fill="auto"/>
            <w:tcMar>
              <w:left w:w="57" w:type="dxa"/>
              <w:right w:w="57" w:type="dxa"/>
            </w:tcMar>
          </w:tcPr>
          <w:p w14:paraId="45478AB1"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64A071BB"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7A37ED12"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4E8EB915" w14:textId="77777777" w:rsidR="000F3D5C" w:rsidRPr="00935110" w:rsidRDefault="000F3D5C" w:rsidP="00935110">
            <w:pPr>
              <w:pStyle w:val="TableCell0-2Center115pt"/>
              <w:rPr>
                <w:rStyle w:val="ChCharisSIL"/>
              </w:rPr>
            </w:pPr>
          </w:p>
        </w:tc>
        <w:tc>
          <w:tcPr>
            <w:tcW w:w="249" w:type="dxa"/>
            <w:shd w:val="clear" w:color="auto" w:fill="auto"/>
            <w:tcMar>
              <w:left w:w="57" w:type="dxa"/>
              <w:right w:w="57" w:type="dxa"/>
            </w:tcMar>
          </w:tcPr>
          <w:p w14:paraId="545F4A0C" w14:textId="77777777" w:rsidR="000F3D5C" w:rsidRPr="00935110" w:rsidRDefault="000F3D5C" w:rsidP="00935110">
            <w:pPr>
              <w:pStyle w:val="TableCell0-2Center115pt"/>
              <w:rPr>
                <w:rStyle w:val="ChCharisSIL"/>
              </w:rPr>
            </w:pPr>
          </w:p>
        </w:tc>
        <w:tc>
          <w:tcPr>
            <w:tcW w:w="328" w:type="dxa"/>
            <w:shd w:val="clear" w:color="auto" w:fill="auto"/>
            <w:tcMar>
              <w:left w:w="57" w:type="dxa"/>
              <w:right w:w="57" w:type="dxa"/>
            </w:tcMar>
          </w:tcPr>
          <w:p w14:paraId="66A88C05" w14:textId="77777777" w:rsidR="000F3D5C" w:rsidRPr="00935110" w:rsidRDefault="000F3D5C" w:rsidP="00935110">
            <w:pPr>
              <w:pStyle w:val="TableCell0-2Center115pt"/>
              <w:rPr>
                <w:rStyle w:val="ChCharisSIL"/>
              </w:rPr>
            </w:pPr>
          </w:p>
        </w:tc>
        <w:tc>
          <w:tcPr>
            <w:tcW w:w="311" w:type="dxa"/>
            <w:shd w:val="clear" w:color="auto" w:fill="auto"/>
            <w:tcMar>
              <w:left w:w="57" w:type="dxa"/>
              <w:right w:w="57" w:type="dxa"/>
            </w:tcMar>
          </w:tcPr>
          <w:p w14:paraId="6B10779A"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71C93C57"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501CB6F0" w14:textId="77777777" w:rsidR="000F3D5C" w:rsidRPr="00935110" w:rsidRDefault="000F3D5C" w:rsidP="00935110">
            <w:pPr>
              <w:pStyle w:val="TableCell0-2Center115pt"/>
              <w:rPr>
                <w:rStyle w:val="ChCharisSIL"/>
              </w:rPr>
            </w:pPr>
          </w:p>
        </w:tc>
        <w:tc>
          <w:tcPr>
            <w:tcW w:w="284" w:type="dxa"/>
            <w:tcBorders>
              <w:right w:val="single" w:sz="4" w:space="0" w:color="auto"/>
            </w:tcBorders>
            <w:shd w:val="clear" w:color="auto" w:fill="auto"/>
            <w:tcMar>
              <w:left w:w="57" w:type="dxa"/>
              <w:right w:w="57" w:type="dxa"/>
            </w:tcMar>
          </w:tcPr>
          <w:p w14:paraId="78A2ED3A" w14:textId="77777777" w:rsidR="000F3D5C" w:rsidRPr="00935110" w:rsidRDefault="000F3D5C" w:rsidP="00935110">
            <w:pPr>
              <w:pStyle w:val="TableCell0-2Center115pt"/>
              <w:rPr>
                <w:rStyle w:val="ChCharisSIL"/>
              </w:rPr>
            </w:pPr>
          </w:p>
        </w:tc>
        <w:tc>
          <w:tcPr>
            <w:tcW w:w="368" w:type="dxa"/>
            <w:tcBorders>
              <w:left w:val="single" w:sz="4" w:space="0" w:color="auto"/>
            </w:tcBorders>
            <w:shd w:val="clear" w:color="auto" w:fill="auto"/>
            <w:tcMar>
              <w:left w:w="57" w:type="dxa"/>
              <w:right w:w="57" w:type="dxa"/>
            </w:tcMar>
          </w:tcPr>
          <w:p w14:paraId="1D73B452" w14:textId="77777777" w:rsidR="000F3D5C" w:rsidRPr="00935110" w:rsidRDefault="000F3D5C" w:rsidP="00935110">
            <w:pPr>
              <w:pStyle w:val="TableCell0-2Center115pt"/>
              <w:rPr>
                <w:rStyle w:val="ChCharisSIL"/>
              </w:rPr>
            </w:pPr>
          </w:p>
        </w:tc>
        <w:tc>
          <w:tcPr>
            <w:tcW w:w="368" w:type="dxa"/>
            <w:shd w:val="clear" w:color="auto" w:fill="auto"/>
            <w:tcMar>
              <w:left w:w="57" w:type="dxa"/>
              <w:right w:w="57" w:type="dxa"/>
            </w:tcMar>
          </w:tcPr>
          <w:p w14:paraId="7AD97724"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03BC999E"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755DE77C" w14:textId="77777777" w:rsidR="000F3D5C" w:rsidRPr="00935110" w:rsidRDefault="000F3D5C" w:rsidP="00935110">
            <w:pPr>
              <w:pStyle w:val="TableCell0-2Center115pt"/>
              <w:rPr>
                <w:rStyle w:val="ChCharisSIL"/>
              </w:rPr>
            </w:pPr>
          </w:p>
        </w:tc>
        <w:tc>
          <w:tcPr>
            <w:tcW w:w="369" w:type="dxa"/>
            <w:shd w:val="clear" w:color="auto" w:fill="auto"/>
            <w:tcMar>
              <w:left w:w="57" w:type="dxa"/>
              <w:right w:w="57" w:type="dxa"/>
            </w:tcMar>
          </w:tcPr>
          <w:p w14:paraId="2E867CE1" w14:textId="77777777" w:rsidR="000F3D5C" w:rsidRPr="00935110" w:rsidRDefault="000F3D5C" w:rsidP="00935110">
            <w:pPr>
              <w:pStyle w:val="TableCell0-2Center115pt"/>
              <w:rPr>
                <w:rStyle w:val="ChCharisSIL"/>
              </w:rPr>
            </w:pPr>
          </w:p>
        </w:tc>
        <w:tc>
          <w:tcPr>
            <w:tcW w:w="369" w:type="dxa"/>
            <w:shd w:val="clear" w:color="auto" w:fill="auto"/>
            <w:tcMar>
              <w:left w:w="57" w:type="dxa"/>
              <w:right w:w="57" w:type="dxa"/>
            </w:tcMar>
          </w:tcPr>
          <w:p w14:paraId="78718EE3"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3783A1C9" w14:textId="77777777" w:rsidR="000F3D5C" w:rsidRPr="00935110" w:rsidRDefault="000F3D5C" w:rsidP="00935110">
            <w:pPr>
              <w:pStyle w:val="TableCell0-2Center115pt"/>
              <w:rPr>
                <w:rStyle w:val="ChCharisSIL"/>
              </w:rPr>
            </w:pPr>
          </w:p>
        </w:tc>
        <w:tc>
          <w:tcPr>
            <w:tcW w:w="369" w:type="dxa"/>
            <w:shd w:val="clear" w:color="auto" w:fill="auto"/>
            <w:tcMar>
              <w:left w:w="57" w:type="dxa"/>
              <w:right w:w="57" w:type="dxa"/>
            </w:tcMar>
          </w:tcPr>
          <w:p w14:paraId="4FE277A8" w14:textId="77777777" w:rsidR="000F3D5C" w:rsidRPr="00935110" w:rsidRDefault="000F3D5C" w:rsidP="00935110">
            <w:pPr>
              <w:pStyle w:val="TableCell0-2Center115pt"/>
              <w:rPr>
                <w:rStyle w:val="ChCharisSIL"/>
              </w:rPr>
            </w:pPr>
          </w:p>
        </w:tc>
      </w:tr>
      <w:tr w:rsidR="00AC23C4" w:rsidRPr="00913A62" w14:paraId="0DD4992D" w14:textId="77777777" w:rsidTr="00964DC7">
        <w:tc>
          <w:tcPr>
            <w:tcW w:w="459" w:type="dxa"/>
            <w:vMerge/>
            <w:shd w:val="clear" w:color="auto" w:fill="auto"/>
          </w:tcPr>
          <w:p w14:paraId="51646FFC" w14:textId="77777777" w:rsidR="000F3D5C" w:rsidRPr="00913A62" w:rsidRDefault="000F3D5C" w:rsidP="00935110">
            <w:pPr>
              <w:pStyle w:val="TableCell0-2115pt"/>
            </w:pPr>
          </w:p>
        </w:tc>
        <w:tc>
          <w:tcPr>
            <w:tcW w:w="324" w:type="dxa"/>
            <w:tcBorders>
              <w:right w:val="single" w:sz="4" w:space="0" w:color="auto"/>
            </w:tcBorders>
            <w:shd w:val="clear" w:color="auto" w:fill="auto"/>
            <w:tcMar>
              <w:left w:w="57" w:type="dxa"/>
              <w:right w:w="57" w:type="dxa"/>
            </w:tcMar>
          </w:tcPr>
          <w:p w14:paraId="1528EDC4" w14:textId="77777777" w:rsidR="000F3D5C" w:rsidRPr="00935110" w:rsidRDefault="000F3D5C" w:rsidP="00935110">
            <w:pPr>
              <w:pStyle w:val="TableCell0-2115pt"/>
              <w:rPr>
                <w:rStyle w:val="ChCharisSIL"/>
              </w:rPr>
            </w:pPr>
            <w:r w:rsidRPr="00935110">
              <w:rPr>
                <w:rStyle w:val="ChCharisSIL"/>
              </w:rPr>
              <w:t>ɲ</w:t>
            </w:r>
          </w:p>
        </w:tc>
        <w:tc>
          <w:tcPr>
            <w:tcW w:w="312" w:type="dxa"/>
            <w:tcBorders>
              <w:left w:val="single" w:sz="4" w:space="0" w:color="auto"/>
            </w:tcBorders>
            <w:shd w:val="clear" w:color="auto" w:fill="auto"/>
            <w:tcMar>
              <w:left w:w="57" w:type="dxa"/>
              <w:right w:w="57" w:type="dxa"/>
            </w:tcMar>
          </w:tcPr>
          <w:p w14:paraId="5E363C29"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61AEE76E"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0DF14E71"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7D5AF29B" w14:textId="77777777" w:rsidR="000F3D5C" w:rsidRPr="00935110" w:rsidRDefault="000F3D5C" w:rsidP="00935110">
            <w:pPr>
              <w:pStyle w:val="TableCell0-2Center115pt"/>
              <w:rPr>
                <w:rStyle w:val="ChCharisSIL"/>
              </w:rPr>
            </w:pPr>
          </w:p>
        </w:tc>
        <w:tc>
          <w:tcPr>
            <w:tcW w:w="249" w:type="dxa"/>
            <w:shd w:val="clear" w:color="auto" w:fill="auto"/>
            <w:tcMar>
              <w:left w:w="57" w:type="dxa"/>
              <w:right w:w="57" w:type="dxa"/>
            </w:tcMar>
          </w:tcPr>
          <w:p w14:paraId="251A0EEF" w14:textId="77777777" w:rsidR="000F3D5C" w:rsidRPr="00935110" w:rsidRDefault="000F3D5C" w:rsidP="00935110">
            <w:pPr>
              <w:pStyle w:val="TableCell0-2Center115pt"/>
              <w:rPr>
                <w:rStyle w:val="ChCharisSIL"/>
              </w:rPr>
            </w:pPr>
          </w:p>
        </w:tc>
        <w:tc>
          <w:tcPr>
            <w:tcW w:w="328" w:type="dxa"/>
            <w:shd w:val="clear" w:color="auto" w:fill="auto"/>
            <w:tcMar>
              <w:left w:w="57" w:type="dxa"/>
              <w:right w:w="57" w:type="dxa"/>
            </w:tcMar>
          </w:tcPr>
          <w:p w14:paraId="73BBAC94" w14:textId="77777777" w:rsidR="000F3D5C" w:rsidRPr="00935110" w:rsidRDefault="000F3D5C" w:rsidP="00935110">
            <w:pPr>
              <w:pStyle w:val="TableCell0-2Center115pt"/>
              <w:rPr>
                <w:rStyle w:val="ChCharisSIL"/>
              </w:rPr>
            </w:pPr>
          </w:p>
        </w:tc>
        <w:tc>
          <w:tcPr>
            <w:tcW w:w="311" w:type="dxa"/>
            <w:shd w:val="clear" w:color="auto" w:fill="auto"/>
            <w:tcMar>
              <w:left w:w="57" w:type="dxa"/>
              <w:right w:w="57" w:type="dxa"/>
            </w:tcMar>
          </w:tcPr>
          <w:p w14:paraId="01D8AE18"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709B79CD"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179C9853" w14:textId="77777777" w:rsidR="000F3D5C" w:rsidRPr="00935110" w:rsidRDefault="000F3D5C" w:rsidP="00935110">
            <w:pPr>
              <w:pStyle w:val="TableCell0-2Center115pt"/>
              <w:rPr>
                <w:rStyle w:val="ChCharisSIL"/>
              </w:rPr>
            </w:pPr>
          </w:p>
        </w:tc>
        <w:tc>
          <w:tcPr>
            <w:tcW w:w="284" w:type="dxa"/>
            <w:tcBorders>
              <w:right w:val="single" w:sz="4" w:space="0" w:color="auto"/>
            </w:tcBorders>
            <w:shd w:val="clear" w:color="auto" w:fill="auto"/>
            <w:tcMar>
              <w:left w:w="57" w:type="dxa"/>
              <w:right w:w="57" w:type="dxa"/>
            </w:tcMar>
          </w:tcPr>
          <w:p w14:paraId="6D8C7374" w14:textId="77777777" w:rsidR="000F3D5C" w:rsidRPr="00935110" w:rsidRDefault="000F3D5C" w:rsidP="00935110">
            <w:pPr>
              <w:pStyle w:val="TableCell0-2Center115pt"/>
              <w:rPr>
                <w:rStyle w:val="ChCharisSIL"/>
              </w:rPr>
            </w:pPr>
          </w:p>
        </w:tc>
        <w:tc>
          <w:tcPr>
            <w:tcW w:w="368" w:type="dxa"/>
            <w:tcBorders>
              <w:left w:val="single" w:sz="4" w:space="0" w:color="auto"/>
            </w:tcBorders>
            <w:shd w:val="clear" w:color="auto" w:fill="auto"/>
            <w:tcMar>
              <w:left w:w="57" w:type="dxa"/>
              <w:right w:w="57" w:type="dxa"/>
            </w:tcMar>
          </w:tcPr>
          <w:p w14:paraId="40361809" w14:textId="77777777" w:rsidR="000F3D5C" w:rsidRPr="00935110" w:rsidRDefault="000F3D5C" w:rsidP="00935110">
            <w:pPr>
              <w:pStyle w:val="TableCell0-2Center115pt"/>
              <w:rPr>
                <w:rStyle w:val="ChCharisSIL"/>
              </w:rPr>
            </w:pPr>
          </w:p>
        </w:tc>
        <w:tc>
          <w:tcPr>
            <w:tcW w:w="368" w:type="dxa"/>
            <w:shd w:val="clear" w:color="auto" w:fill="auto"/>
            <w:tcMar>
              <w:left w:w="57" w:type="dxa"/>
              <w:right w:w="57" w:type="dxa"/>
            </w:tcMar>
          </w:tcPr>
          <w:p w14:paraId="7644E483"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4BFF6E39"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21346BA2" w14:textId="77777777" w:rsidR="000F3D5C" w:rsidRPr="00935110" w:rsidRDefault="000F3D5C" w:rsidP="00935110">
            <w:pPr>
              <w:pStyle w:val="TableCell0-2Center115pt"/>
              <w:rPr>
                <w:rStyle w:val="ChCharisSIL"/>
              </w:rPr>
            </w:pPr>
          </w:p>
        </w:tc>
        <w:tc>
          <w:tcPr>
            <w:tcW w:w="369" w:type="dxa"/>
            <w:shd w:val="clear" w:color="auto" w:fill="auto"/>
            <w:tcMar>
              <w:left w:w="57" w:type="dxa"/>
              <w:right w:w="57" w:type="dxa"/>
            </w:tcMar>
          </w:tcPr>
          <w:p w14:paraId="7311E10B" w14:textId="77777777" w:rsidR="000F3D5C" w:rsidRPr="00935110" w:rsidRDefault="000F3D5C" w:rsidP="00935110">
            <w:pPr>
              <w:pStyle w:val="TableCell0-2Center115pt"/>
              <w:rPr>
                <w:rStyle w:val="ChCharisSIL"/>
              </w:rPr>
            </w:pPr>
          </w:p>
        </w:tc>
        <w:tc>
          <w:tcPr>
            <w:tcW w:w="369" w:type="dxa"/>
            <w:shd w:val="clear" w:color="auto" w:fill="auto"/>
            <w:tcMar>
              <w:left w:w="57" w:type="dxa"/>
              <w:right w:w="57" w:type="dxa"/>
            </w:tcMar>
          </w:tcPr>
          <w:p w14:paraId="0FF34FDF" w14:textId="77777777" w:rsidR="000F3D5C" w:rsidRPr="00935110" w:rsidRDefault="000F3D5C" w:rsidP="00935110">
            <w:pPr>
              <w:pStyle w:val="TableCell0-2Center115pt"/>
              <w:rPr>
                <w:rStyle w:val="ChCharisSIL"/>
              </w:rPr>
            </w:pPr>
          </w:p>
        </w:tc>
        <w:tc>
          <w:tcPr>
            <w:tcW w:w="284" w:type="dxa"/>
            <w:shd w:val="clear" w:color="auto" w:fill="auto"/>
            <w:tcMar>
              <w:left w:w="57" w:type="dxa"/>
              <w:right w:w="57" w:type="dxa"/>
            </w:tcMar>
          </w:tcPr>
          <w:p w14:paraId="044BCEA5" w14:textId="77777777" w:rsidR="000F3D5C" w:rsidRPr="00935110" w:rsidRDefault="000F3D5C" w:rsidP="00935110">
            <w:pPr>
              <w:pStyle w:val="TableCell0-2Center115pt"/>
              <w:rPr>
                <w:rStyle w:val="ChCharisSIL"/>
              </w:rPr>
            </w:pPr>
          </w:p>
        </w:tc>
        <w:tc>
          <w:tcPr>
            <w:tcW w:w="369" w:type="dxa"/>
            <w:shd w:val="clear" w:color="auto" w:fill="auto"/>
            <w:tcMar>
              <w:left w:w="57" w:type="dxa"/>
              <w:right w:w="57" w:type="dxa"/>
            </w:tcMar>
          </w:tcPr>
          <w:p w14:paraId="6B433EFE" w14:textId="77777777" w:rsidR="000F3D5C" w:rsidRPr="00935110" w:rsidRDefault="000F3D5C" w:rsidP="00935110">
            <w:pPr>
              <w:pStyle w:val="TableCell0-2Center115pt"/>
              <w:rPr>
                <w:rStyle w:val="ChCharisSIL"/>
              </w:rPr>
            </w:pPr>
          </w:p>
        </w:tc>
      </w:tr>
      <w:tr w:rsidR="00AC23C4" w:rsidRPr="00913A62" w14:paraId="69FFA48E" w14:textId="77777777" w:rsidTr="00964DC7">
        <w:tc>
          <w:tcPr>
            <w:tcW w:w="459" w:type="dxa"/>
            <w:vMerge/>
            <w:tcBorders>
              <w:bottom w:val="single" w:sz="4" w:space="0" w:color="auto"/>
            </w:tcBorders>
            <w:shd w:val="clear" w:color="auto" w:fill="auto"/>
          </w:tcPr>
          <w:p w14:paraId="3005136A" w14:textId="77777777" w:rsidR="000F3D5C" w:rsidRPr="00913A62" w:rsidRDefault="000F3D5C" w:rsidP="000F3D5C">
            <w:pPr>
              <w:pStyle w:val="TableCell0-2115pt"/>
            </w:pPr>
          </w:p>
        </w:tc>
        <w:tc>
          <w:tcPr>
            <w:tcW w:w="324" w:type="dxa"/>
            <w:tcBorders>
              <w:bottom w:val="single" w:sz="4" w:space="0" w:color="auto"/>
              <w:right w:val="single" w:sz="4" w:space="0" w:color="auto"/>
            </w:tcBorders>
            <w:shd w:val="clear" w:color="auto" w:fill="auto"/>
            <w:tcMar>
              <w:left w:w="57" w:type="dxa"/>
              <w:right w:w="57" w:type="dxa"/>
            </w:tcMar>
          </w:tcPr>
          <w:p w14:paraId="4DC68899" w14:textId="77777777" w:rsidR="000F3D5C" w:rsidRPr="00935110" w:rsidRDefault="000F3D5C" w:rsidP="000F3D5C">
            <w:pPr>
              <w:pStyle w:val="TableCell0-2115pt"/>
              <w:rPr>
                <w:rStyle w:val="ChCharisSIL"/>
              </w:rPr>
            </w:pPr>
            <w:r w:rsidRPr="00935110">
              <w:rPr>
                <w:rStyle w:val="ChCharisSIL"/>
              </w:rPr>
              <w:t>ŋ</w:t>
            </w:r>
          </w:p>
        </w:tc>
        <w:tc>
          <w:tcPr>
            <w:tcW w:w="312" w:type="dxa"/>
            <w:tcBorders>
              <w:left w:val="single" w:sz="4" w:space="0" w:color="auto"/>
              <w:bottom w:val="single" w:sz="4" w:space="0" w:color="auto"/>
            </w:tcBorders>
            <w:shd w:val="clear" w:color="auto" w:fill="auto"/>
            <w:tcMar>
              <w:left w:w="57" w:type="dxa"/>
              <w:right w:w="57" w:type="dxa"/>
            </w:tcMar>
          </w:tcPr>
          <w:p w14:paraId="54732D2C" w14:textId="77777777" w:rsidR="000F3D5C" w:rsidRPr="00935110" w:rsidRDefault="000F3D5C"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6198D7C9" w14:textId="77777777" w:rsidR="000F3D5C" w:rsidRPr="00935110" w:rsidRDefault="000F3D5C"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3F9B1BF3" w14:textId="77777777" w:rsidR="000F3D5C" w:rsidRPr="00935110" w:rsidRDefault="000F3D5C"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3C8C22A1" w14:textId="77777777" w:rsidR="000F3D5C" w:rsidRPr="00935110" w:rsidRDefault="000F3D5C" w:rsidP="000F3D5C">
            <w:pPr>
              <w:pStyle w:val="TableCell0-2Center115pt"/>
              <w:rPr>
                <w:rStyle w:val="ChCharisSIL"/>
              </w:rPr>
            </w:pPr>
          </w:p>
        </w:tc>
        <w:tc>
          <w:tcPr>
            <w:tcW w:w="249" w:type="dxa"/>
            <w:tcBorders>
              <w:bottom w:val="single" w:sz="4" w:space="0" w:color="auto"/>
            </w:tcBorders>
            <w:shd w:val="clear" w:color="auto" w:fill="auto"/>
            <w:tcMar>
              <w:left w:w="57" w:type="dxa"/>
              <w:right w:w="57" w:type="dxa"/>
            </w:tcMar>
          </w:tcPr>
          <w:p w14:paraId="67193CCC" w14:textId="77777777" w:rsidR="000F3D5C" w:rsidRPr="00935110" w:rsidRDefault="000F3D5C" w:rsidP="000F3D5C">
            <w:pPr>
              <w:pStyle w:val="TableCell0-2Center115pt"/>
              <w:rPr>
                <w:rStyle w:val="ChCharisSIL"/>
              </w:rPr>
            </w:pPr>
          </w:p>
        </w:tc>
        <w:tc>
          <w:tcPr>
            <w:tcW w:w="328" w:type="dxa"/>
            <w:tcBorders>
              <w:bottom w:val="single" w:sz="4" w:space="0" w:color="auto"/>
            </w:tcBorders>
            <w:shd w:val="clear" w:color="auto" w:fill="auto"/>
            <w:tcMar>
              <w:left w:w="57" w:type="dxa"/>
              <w:right w:w="57" w:type="dxa"/>
            </w:tcMar>
          </w:tcPr>
          <w:p w14:paraId="4E3E54CC" w14:textId="77777777" w:rsidR="000F3D5C" w:rsidRPr="00935110" w:rsidRDefault="000F3D5C" w:rsidP="000F3D5C">
            <w:pPr>
              <w:pStyle w:val="TableCell0-2Center115pt"/>
              <w:rPr>
                <w:rStyle w:val="ChCharisSIL"/>
              </w:rPr>
            </w:pPr>
          </w:p>
        </w:tc>
        <w:tc>
          <w:tcPr>
            <w:tcW w:w="311" w:type="dxa"/>
            <w:tcBorders>
              <w:bottom w:val="single" w:sz="4" w:space="0" w:color="auto"/>
            </w:tcBorders>
            <w:shd w:val="clear" w:color="auto" w:fill="auto"/>
            <w:tcMar>
              <w:left w:w="57" w:type="dxa"/>
              <w:right w:w="57" w:type="dxa"/>
            </w:tcMar>
          </w:tcPr>
          <w:p w14:paraId="4847E529" w14:textId="77777777" w:rsidR="000F3D5C" w:rsidRPr="00935110" w:rsidRDefault="000F3D5C"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092F2193" w14:textId="77777777" w:rsidR="000F3D5C" w:rsidRPr="00935110" w:rsidRDefault="000F3D5C"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7027C969" w14:textId="77777777" w:rsidR="000F3D5C" w:rsidRPr="00935110" w:rsidRDefault="000F3D5C" w:rsidP="000F3D5C">
            <w:pPr>
              <w:pStyle w:val="TableCell0-2Center115pt"/>
              <w:rPr>
                <w:rStyle w:val="ChCharisSIL"/>
              </w:rPr>
            </w:pPr>
          </w:p>
        </w:tc>
        <w:tc>
          <w:tcPr>
            <w:tcW w:w="284" w:type="dxa"/>
            <w:tcBorders>
              <w:bottom w:val="single" w:sz="4" w:space="0" w:color="auto"/>
              <w:right w:val="single" w:sz="4" w:space="0" w:color="auto"/>
            </w:tcBorders>
            <w:shd w:val="clear" w:color="auto" w:fill="auto"/>
            <w:tcMar>
              <w:left w:w="57" w:type="dxa"/>
              <w:right w:w="57" w:type="dxa"/>
            </w:tcMar>
          </w:tcPr>
          <w:p w14:paraId="4166A626" w14:textId="77777777" w:rsidR="000F3D5C" w:rsidRPr="00935110" w:rsidRDefault="000F3D5C" w:rsidP="000F3D5C">
            <w:pPr>
              <w:pStyle w:val="TableCell0-2Center115pt"/>
              <w:rPr>
                <w:rStyle w:val="ChCharisSIL"/>
              </w:rPr>
            </w:pPr>
          </w:p>
        </w:tc>
        <w:tc>
          <w:tcPr>
            <w:tcW w:w="368" w:type="dxa"/>
            <w:tcBorders>
              <w:left w:val="single" w:sz="4" w:space="0" w:color="auto"/>
              <w:bottom w:val="single" w:sz="4" w:space="0" w:color="auto"/>
            </w:tcBorders>
            <w:shd w:val="clear" w:color="auto" w:fill="auto"/>
            <w:tcMar>
              <w:left w:w="57" w:type="dxa"/>
              <w:right w:w="57" w:type="dxa"/>
            </w:tcMar>
          </w:tcPr>
          <w:p w14:paraId="1A00D3F4" w14:textId="77777777" w:rsidR="000F3D5C" w:rsidRPr="00935110" w:rsidRDefault="000F3D5C" w:rsidP="000F3D5C">
            <w:pPr>
              <w:pStyle w:val="TableCell0-2Center115pt"/>
              <w:rPr>
                <w:rStyle w:val="ChCharisSIL"/>
              </w:rPr>
            </w:pPr>
          </w:p>
        </w:tc>
        <w:tc>
          <w:tcPr>
            <w:tcW w:w="368" w:type="dxa"/>
            <w:tcBorders>
              <w:bottom w:val="single" w:sz="4" w:space="0" w:color="auto"/>
            </w:tcBorders>
            <w:shd w:val="clear" w:color="auto" w:fill="auto"/>
            <w:tcMar>
              <w:left w:w="57" w:type="dxa"/>
              <w:right w:w="57" w:type="dxa"/>
            </w:tcMar>
          </w:tcPr>
          <w:p w14:paraId="2CCFEA72" w14:textId="77777777" w:rsidR="000F3D5C" w:rsidRPr="00935110" w:rsidRDefault="000F3D5C"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3F61D0BC" w14:textId="77777777" w:rsidR="000F3D5C" w:rsidRPr="00935110" w:rsidRDefault="000F3D5C"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2691946A" w14:textId="77777777" w:rsidR="000F3D5C" w:rsidRPr="00935110" w:rsidRDefault="000F3D5C" w:rsidP="000F3D5C">
            <w:pPr>
              <w:pStyle w:val="TableCell0-2Center115pt"/>
              <w:rPr>
                <w:rStyle w:val="ChCharisSIL"/>
              </w:rPr>
            </w:pPr>
          </w:p>
        </w:tc>
        <w:tc>
          <w:tcPr>
            <w:tcW w:w="369" w:type="dxa"/>
            <w:tcBorders>
              <w:bottom w:val="single" w:sz="4" w:space="0" w:color="auto"/>
            </w:tcBorders>
            <w:shd w:val="clear" w:color="auto" w:fill="auto"/>
            <w:tcMar>
              <w:left w:w="57" w:type="dxa"/>
              <w:right w:w="57" w:type="dxa"/>
            </w:tcMar>
          </w:tcPr>
          <w:p w14:paraId="39F7715D" w14:textId="77777777" w:rsidR="000F3D5C" w:rsidRPr="00935110" w:rsidRDefault="000F3D5C" w:rsidP="000F3D5C">
            <w:pPr>
              <w:pStyle w:val="TableCell0-2Center115pt"/>
              <w:rPr>
                <w:rStyle w:val="ChCharisSIL"/>
              </w:rPr>
            </w:pPr>
          </w:p>
        </w:tc>
        <w:tc>
          <w:tcPr>
            <w:tcW w:w="369" w:type="dxa"/>
            <w:tcBorders>
              <w:bottom w:val="single" w:sz="4" w:space="0" w:color="auto"/>
            </w:tcBorders>
            <w:shd w:val="clear" w:color="auto" w:fill="auto"/>
            <w:tcMar>
              <w:left w:w="57" w:type="dxa"/>
              <w:right w:w="57" w:type="dxa"/>
            </w:tcMar>
          </w:tcPr>
          <w:p w14:paraId="64C4C1DE" w14:textId="77777777" w:rsidR="000F3D5C" w:rsidRPr="00935110" w:rsidRDefault="000F3D5C"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6B4E4D9E" w14:textId="77777777" w:rsidR="000F3D5C" w:rsidRPr="00935110" w:rsidRDefault="000F3D5C" w:rsidP="000F3D5C">
            <w:pPr>
              <w:pStyle w:val="TableCell0-2Center115pt"/>
              <w:rPr>
                <w:rStyle w:val="ChCharisSIL"/>
              </w:rPr>
            </w:pPr>
          </w:p>
        </w:tc>
        <w:tc>
          <w:tcPr>
            <w:tcW w:w="369" w:type="dxa"/>
            <w:tcBorders>
              <w:bottom w:val="single" w:sz="4" w:space="0" w:color="auto"/>
            </w:tcBorders>
            <w:shd w:val="clear" w:color="auto" w:fill="auto"/>
            <w:tcMar>
              <w:left w:w="57" w:type="dxa"/>
              <w:right w:w="57" w:type="dxa"/>
            </w:tcMar>
          </w:tcPr>
          <w:p w14:paraId="36049CC9" w14:textId="77777777" w:rsidR="000F3D5C" w:rsidRPr="00935110" w:rsidRDefault="000F3D5C" w:rsidP="000F3D5C">
            <w:pPr>
              <w:pStyle w:val="TableCell0-2Center115pt"/>
              <w:rPr>
                <w:rStyle w:val="ChCharisSIL"/>
              </w:rPr>
            </w:pPr>
          </w:p>
        </w:tc>
      </w:tr>
      <w:tr w:rsidR="00AC23C4" w:rsidRPr="00913A62" w14:paraId="763AE535" w14:textId="77777777" w:rsidTr="00964DC7">
        <w:tc>
          <w:tcPr>
            <w:tcW w:w="459" w:type="dxa"/>
            <w:vMerge w:val="restart"/>
            <w:tcBorders>
              <w:top w:val="single" w:sz="4" w:space="0" w:color="auto"/>
            </w:tcBorders>
            <w:shd w:val="clear" w:color="auto" w:fill="auto"/>
            <w:tcMar>
              <w:left w:w="57" w:type="dxa"/>
              <w:right w:w="57" w:type="dxa"/>
            </w:tcMar>
            <w:textDirection w:val="btLr"/>
            <w:vAlign w:val="center"/>
          </w:tcPr>
          <w:p w14:paraId="0F58DE1D" w14:textId="77777777" w:rsidR="00EB62DF" w:rsidRPr="00EB62DF" w:rsidRDefault="00EB62DF" w:rsidP="00AC23C4">
            <w:pPr>
              <w:pStyle w:val="TableCell2-2115pt"/>
              <w:ind w:left="113" w:right="113"/>
              <w:jc w:val="center"/>
              <w:rPr>
                <w:rStyle w:val="ChSmallCaps"/>
              </w:rPr>
            </w:pPr>
            <w:r w:rsidRPr="00EB62DF">
              <w:rPr>
                <w:rStyle w:val="ChSmallCaps"/>
              </w:rPr>
              <w:t>liq</w:t>
            </w:r>
          </w:p>
        </w:tc>
        <w:tc>
          <w:tcPr>
            <w:tcW w:w="324" w:type="dxa"/>
            <w:tcBorders>
              <w:top w:val="single" w:sz="4" w:space="0" w:color="auto"/>
              <w:right w:val="single" w:sz="4" w:space="0" w:color="auto"/>
            </w:tcBorders>
            <w:shd w:val="clear" w:color="auto" w:fill="auto"/>
            <w:tcMar>
              <w:left w:w="57" w:type="dxa"/>
              <w:right w:w="57" w:type="dxa"/>
            </w:tcMar>
          </w:tcPr>
          <w:p w14:paraId="5F4DC20B" w14:textId="77777777" w:rsidR="00EB62DF" w:rsidRPr="00935110" w:rsidRDefault="00EB62DF" w:rsidP="00935110">
            <w:pPr>
              <w:pStyle w:val="TableCell2-2115pt"/>
              <w:rPr>
                <w:rStyle w:val="ChCharisSIL"/>
              </w:rPr>
            </w:pPr>
            <w:r w:rsidRPr="00935110">
              <w:rPr>
                <w:rStyle w:val="ChCharisSIL"/>
              </w:rPr>
              <w:t>r</w:t>
            </w:r>
          </w:p>
        </w:tc>
        <w:tc>
          <w:tcPr>
            <w:tcW w:w="312" w:type="dxa"/>
            <w:tcBorders>
              <w:top w:val="single" w:sz="4" w:space="0" w:color="auto"/>
              <w:left w:val="single" w:sz="4" w:space="0" w:color="auto"/>
            </w:tcBorders>
            <w:shd w:val="clear" w:color="auto" w:fill="auto"/>
            <w:tcMar>
              <w:left w:w="57" w:type="dxa"/>
              <w:right w:w="57" w:type="dxa"/>
            </w:tcMar>
          </w:tcPr>
          <w:p w14:paraId="451A1316"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145B0CD6"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0408190E"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45B5E11D" w14:textId="77777777" w:rsidR="00EB62DF" w:rsidRPr="00935110" w:rsidRDefault="00EB62DF" w:rsidP="00935110">
            <w:pPr>
              <w:pStyle w:val="TableCell2-2Center115pt"/>
              <w:rPr>
                <w:rStyle w:val="ChCharisSIL"/>
              </w:rPr>
            </w:pPr>
          </w:p>
        </w:tc>
        <w:tc>
          <w:tcPr>
            <w:tcW w:w="249" w:type="dxa"/>
            <w:tcBorders>
              <w:top w:val="single" w:sz="4" w:space="0" w:color="auto"/>
            </w:tcBorders>
            <w:shd w:val="clear" w:color="auto" w:fill="auto"/>
            <w:tcMar>
              <w:left w:w="57" w:type="dxa"/>
              <w:right w:w="57" w:type="dxa"/>
            </w:tcMar>
          </w:tcPr>
          <w:p w14:paraId="6D89E3C2" w14:textId="77777777" w:rsidR="00EB62DF" w:rsidRPr="00935110" w:rsidRDefault="00EB62DF" w:rsidP="00935110">
            <w:pPr>
              <w:pStyle w:val="TableCell2-2Center115pt"/>
              <w:rPr>
                <w:rStyle w:val="ChCharisSIL"/>
              </w:rPr>
            </w:pPr>
          </w:p>
        </w:tc>
        <w:tc>
          <w:tcPr>
            <w:tcW w:w="328" w:type="dxa"/>
            <w:tcBorders>
              <w:top w:val="single" w:sz="4" w:space="0" w:color="auto"/>
            </w:tcBorders>
            <w:shd w:val="clear" w:color="auto" w:fill="auto"/>
            <w:tcMar>
              <w:left w:w="57" w:type="dxa"/>
              <w:right w:w="57" w:type="dxa"/>
            </w:tcMar>
          </w:tcPr>
          <w:p w14:paraId="5DF37B97" w14:textId="77777777" w:rsidR="00EB62DF" w:rsidRPr="00935110" w:rsidRDefault="00EB62DF" w:rsidP="00935110">
            <w:pPr>
              <w:pStyle w:val="TableCell2-2Center115pt"/>
              <w:rPr>
                <w:rStyle w:val="ChCharisSIL"/>
              </w:rPr>
            </w:pPr>
          </w:p>
        </w:tc>
        <w:tc>
          <w:tcPr>
            <w:tcW w:w="311" w:type="dxa"/>
            <w:tcBorders>
              <w:top w:val="single" w:sz="4" w:space="0" w:color="auto"/>
            </w:tcBorders>
            <w:shd w:val="clear" w:color="auto" w:fill="auto"/>
            <w:tcMar>
              <w:left w:w="57" w:type="dxa"/>
              <w:right w:w="57" w:type="dxa"/>
            </w:tcMar>
          </w:tcPr>
          <w:p w14:paraId="60D94245"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09D038EC"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14245FC6" w14:textId="77777777" w:rsidR="00EB62DF" w:rsidRPr="00935110" w:rsidRDefault="00EB62DF" w:rsidP="00935110">
            <w:pPr>
              <w:pStyle w:val="TableCell2-2Center115pt"/>
              <w:rPr>
                <w:rStyle w:val="ChCharisSIL"/>
              </w:rPr>
            </w:pPr>
          </w:p>
        </w:tc>
        <w:tc>
          <w:tcPr>
            <w:tcW w:w="284" w:type="dxa"/>
            <w:tcBorders>
              <w:top w:val="single" w:sz="4" w:space="0" w:color="auto"/>
              <w:right w:val="single" w:sz="4" w:space="0" w:color="auto"/>
            </w:tcBorders>
            <w:shd w:val="clear" w:color="auto" w:fill="auto"/>
            <w:tcMar>
              <w:left w:w="57" w:type="dxa"/>
              <w:right w:w="57" w:type="dxa"/>
            </w:tcMar>
          </w:tcPr>
          <w:p w14:paraId="527ADE95" w14:textId="77777777" w:rsidR="00EB62DF" w:rsidRPr="00935110" w:rsidRDefault="00EB62DF" w:rsidP="00935110">
            <w:pPr>
              <w:pStyle w:val="TableCell2-2Center115pt"/>
              <w:rPr>
                <w:rStyle w:val="ChCharisSIL"/>
              </w:rPr>
            </w:pPr>
          </w:p>
        </w:tc>
        <w:tc>
          <w:tcPr>
            <w:tcW w:w="368" w:type="dxa"/>
            <w:tcBorders>
              <w:top w:val="single" w:sz="4" w:space="0" w:color="auto"/>
              <w:left w:val="single" w:sz="4" w:space="0" w:color="auto"/>
            </w:tcBorders>
            <w:shd w:val="clear" w:color="auto" w:fill="auto"/>
            <w:tcMar>
              <w:left w:w="57" w:type="dxa"/>
              <w:right w:w="57" w:type="dxa"/>
            </w:tcMar>
          </w:tcPr>
          <w:p w14:paraId="4EB9E80C" w14:textId="77777777" w:rsidR="00EB62DF" w:rsidRPr="00935110" w:rsidRDefault="00EB62DF" w:rsidP="00935110">
            <w:pPr>
              <w:pStyle w:val="TableCell2-2Center115pt"/>
              <w:rPr>
                <w:rStyle w:val="ChCharisSIL"/>
              </w:rPr>
            </w:pPr>
          </w:p>
        </w:tc>
        <w:tc>
          <w:tcPr>
            <w:tcW w:w="368" w:type="dxa"/>
            <w:tcBorders>
              <w:top w:val="single" w:sz="4" w:space="0" w:color="auto"/>
            </w:tcBorders>
            <w:shd w:val="clear" w:color="auto" w:fill="auto"/>
            <w:tcMar>
              <w:left w:w="57" w:type="dxa"/>
              <w:right w:w="57" w:type="dxa"/>
            </w:tcMar>
          </w:tcPr>
          <w:p w14:paraId="4D08001B"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46F8ED4A"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56B415C9" w14:textId="77777777" w:rsidR="00EB62DF" w:rsidRPr="00935110" w:rsidRDefault="00EB62DF"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55B49B0E" w14:textId="77777777" w:rsidR="00EB62DF" w:rsidRPr="00935110" w:rsidRDefault="00EB62DF"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0CAD5C87"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71C364DB" w14:textId="77777777" w:rsidR="00EB62DF" w:rsidRPr="00935110" w:rsidRDefault="00EB62DF"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70012023" w14:textId="77777777" w:rsidR="00EB62DF" w:rsidRPr="00935110" w:rsidRDefault="00EB62DF" w:rsidP="00935110">
            <w:pPr>
              <w:pStyle w:val="TableCell2-2Center115pt"/>
              <w:rPr>
                <w:rStyle w:val="ChCharisSIL"/>
              </w:rPr>
            </w:pPr>
          </w:p>
        </w:tc>
      </w:tr>
      <w:tr w:rsidR="00AC23C4" w:rsidRPr="00913A62" w14:paraId="6B41BE8F" w14:textId="77777777" w:rsidTr="00964DC7">
        <w:tc>
          <w:tcPr>
            <w:tcW w:w="459" w:type="dxa"/>
            <w:vMerge/>
            <w:tcBorders>
              <w:bottom w:val="single" w:sz="4" w:space="0" w:color="auto"/>
            </w:tcBorders>
            <w:shd w:val="clear" w:color="auto" w:fill="auto"/>
          </w:tcPr>
          <w:p w14:paraId="4C782441" w14:textId="77777777" w:rsidR="00EB62DF" w:rsidRPr="008963A2" w:rsidRDefault="00EB62DF" w:rsidP="00AC23C4">
            <w:pPr>
              <w:pStyle w:val="TableCell0-2115ptBreak"/>
              <w:keepNext/>
            </w:pPr>
          </w:p>
        </w:tc>
        <w:tc>
          <w:tcPr>
            <w:tcW w:w="324" w:type="dxa"/>
            <w:tcBorders>
              <w:bottom w:val="single" w:sz="4" w:space="0" w:color="auto"/>
              <w:right w:val="single" w:sz="4" w:space="0" w:color="auto"/>
            </w:tcBorders>
            <w:shd w:val="clear" w:color="auto" w:fill="auto"/>
            <w:tcMar>
              <w:left w:w="57" w:type="dxa"/>
              <w:right w:w="57" w:type="dxa"/>
            </w:tcMar>
          </w:tcPr>
          <w:p w14:paraId="3813B126" w14:textId="77777777" w:rsidR="00EB62DF" w:rsidRPr="00935110" w:rsidRDefault="00EB62DF" w:rsidP="000F3D5C">
            <w:pPr>
              <w:pStyle w:val="TableCell0-2115pt"/>
              <w:rPr>
                <w:rStyle w:val="ChCharisSIL"/>
              </w:rPr>
            </w:pPr>
            <w:r w:rsidRPr="00935110">
              <w:rPr>
                <w:rStyle w:val="ChCharisSIL"/>
              </w:rPr>
              <w:t>l</w:t>
            </w:r>
          </w:p>
        </w:tc>
        <w:tc>
          <w:tcPr>
            <w:tcW w:w="312" w:type="dxa"/>
            <w:tcBorders>
              <w:left w:val="single" w:sz="4" w:space="0" w:color="auto"/>
              <w:bottom w:val="single" w:sz="4" w:space="0" w:color="auto"/>
            </w:tcBorders>
            <w:shd w:val="clear" w:color="auto" w:fill="auto"/>
            <w:tcMar>
              <w:left w:w="57" w:type="dxa"/>
              <w:right w:w="57" w:type="dxa"/>
            </w:tcMar>
          </w:tcPr>
          <w:p w14:paraId="667FC8FB"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4F4E3EA4"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07C60448"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529EE472" w14:textId="77777777" w:rsidR="00EB62DF" w:rsidRPr="00935110" w:rsidRDefault="00EB62DF" w:rsidP="000F3D5C">
            <w:pPr>
              <w:pStyle w:val="TableCell0-2Center115pt"/>
              <w:rPr>
                <w:rStyle w:val="ChCharisSIL"/>
              </w:rPr>
            </w:pPr>
          </w:p>
        </w:tc>
        <w:tc>
          <w:tcPr>
            <w:tcW w:w="249" w:type="dxa"/>
            <w:tcBorders>
              <w:bottom w:val="single" w:sz="4" w:space="0" w:color="auto"/>
            </w:tcBorders>
            <w:shd w:val="clear" w:color="auto" w:fill="auto"/>
            <w:tcMar>
              <w:left w:w="57" w:type="dxa"/>
              <w:right w:w="57" w:type="dxa"/>
            </w:tcMar>
          </w:tcPr>
          <w:p w14:paraId="34AEBC49" w14:textId="77777777" w:rsidR="00EB62DF" w:rsidRPr="00935110" w:rsidRDefault="00EB62DF" w:rsidP="000F3D5C">
            <w:pPr>
              <w:pStyle w:val="TableCell0-2Center115pt"/>
              <w:rPr>
                <w:rStyle w:val="ChCharisSIL"/>
              </w:rPr>
            </w:pPr>
          </w:p>
        </w:tc>
        <w:tc>
          <w:tcPr>
            <w:tcW w:w="328" w:type="dxa"/>
            <w:tcBorders>
              <w:bottom w:val="single" w:sz="4" w:space="0" w:color="auto"/>
            </w:tcBorders>
            <w:shd w:val="clear" w:color="auto" w:fill="auto"/>
            <w:tcMar>
              <w:left w:w="57" w:type="dxa"/>
              <w:right w:w="57" w:type="dxa"/>
            </w:tcMar>
          </w:tcPr>
          <w:p w14:paraId="2E7A1250" w14:textId="77777777" w:rsidR="00EB62DF" w:rsidRPr="00935110" w:rsidRDefault="00EB62DF" w:rsidP="000F3D5C">
            <w:pPr>
              <w:pStyle w:val="TableCell0-2Center115pt"/>
              <w:rPr>
                <w:rStyle w:val="ChCharisSIL"/>
              </w:rPr>
            </w:pPr>
          </w:p>
        </w:tc>
        <w:tc>
          <w:tcPr>
            <w:tcW w:w="311" w:type="dxa"/>
            <w:tcBorders>
              <w:bottom w:val="single" w:sz="4" w:space="0" w:color="auto"/>
            </w:tcBorders>
            <w:shd w:val="clear" w:color="auto" w:fill="auto"/>
            <w:tcMar>
              <w:left w:w="57" w:type="dxa"/>
              <w:right w:w="57" w:type="dxa"/>
            </w:tcMar>
          </w:tcPr>
          <w:p w14:paraId="1C1D6014"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2DFBB104"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2BC2A073" w14:textId="77777777" w:rsidR="00EB62DF" w:rsidRPr="00935110" w:rsidRDefault="00EB62DF" w:rsidP="000F3D5C">
            <w:pPr>
              <w:pStyle w:val="TableCell0-2Center115pt"/>
              <w:rPr>
                <w:rStyle w:val="ChCharisSIL"/>
              </w:rPr>
            </w:pPr>
          </w:p>
        </w:tc>
        <w:tc>
          <w:tcPr>
            <w:tcW w:w="284" w:type="dxa"/>
            <w:tcBorders>
              <w:bottom w:val="single" w:sz="4" w:space="0" w:color="auto"/>
              <w:right w:val="single" w:sz="4" w:space="0" w:color="auto"/>
            </w:tcBorders>
            <w:shd w:val="clear" w:color="auto" w:fill="auto"/>
            <w:tcMar>
              <w:left w:w="57" w:type="dxa"/>
              <w:right w:w="57" w:type="dxa"/>
            </w:tcMar>
          </w:tcPr>
          <w:p w14:paraId="649225E1" w14:textId="77777777" w:rsidR="00EB62DF" w:rsidRPr="00935110" w:rsidRDefault="00EB62DF" w:rsidP="000F3D5C">
            <w:pPr>
              <w:pStyle w:val="TableCell0-2Center115pt"/>
              <w:rPr>
                <w:rStyle w:val="ChCharisSIL"/>
              </w:rPr>
            </w:pPr>
          </w:p>
        </w:tc>
        <w:tc>
          <w:tcPr>
            <w:tcW w:w="368" w:type="dxa"/>
            <w:tcBorders>
              <w:left w:val="single" w:sz="4" w:space="0" w:color="auto"/>
              <w:bottom w:val="single" w:sz="4" w:space="0" w:color="auto"/>
            </w:tcBorders>
            <w:shd w:val="clear" w:color="auto" w:fill="auto"/>
            <w:tcMar>
              <w:left w:w="57" w:type="dxa"/>
              <w:right w:w="57" w:type="dxa"/>
            </w:tcMar>
          </w:tcPr>
          <w:p w14:paraId="55C41B3A" w14:textId="77777777" w:rsidR="00EB62DF" w:rsidRPr="00935110" w:rsidRDefault="00EB62DF" w:rsidP="000F3D5C">
            <w:pPr>
              <w:pStyle w:val="TableCell0-2Center115pt"/>
              <w:rPr>
                <w:rStyle w:val="ChCharisSIL"/>
              </w:rPr>
            </w:pPr>
          </w:p>
        </w:tc>
        <w:tc>
          <w:tcPr>
            <w:tcW w:w="368" w:type="dxa"/>
            <w:tcBorders>
              <w:bottom w:val="single" w:sz="4" w:space="0" w:color="auto"/>
            </w:tcBorders>
            <w:shd w:val="clear" w:color="auto" w:fill="auto"/>
            <w:tcMar>
              <w:left w:w="57" w:type="dxa"/>
              <w:right w:w="57" w:type="dxa"/>
            </w:tcMar>
          </w:tcPr>
          <w:p w14:paraId="5F556EE3"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6B8BED1A"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7213FB33" w14:textId="77777777" w:rsidR="00EB62DF" w:rsidRPr="00935110" w:rsidRDefault="00EB62DF" w:rsidP="000F3D5C">
            <w:pPr>
              <w:pStyle w:val="TableCell0-2Center115pt"/>
              <w:rPr>
                <w:rStyle w:val="ChCharisSIL"/>
              </w:rPr>
            </w:pPr>
          </w:p>
        </w:tc>
        <w:tc>
          <w:tcPr>
            <w:tcW w:w="369" w:type="dxa"/>
            <w:tcBorders>
              <w:bottom w:val="single" w:sz="4" w:space="0" w:color="auto"/>
            </w:tcBorders>
            <w:shd w:val="clear" w:color="auto" w:fill="auto"/>
            <w:tcMar>
              <w:left w:w="57" w:type="dxa"/>
              <w:right w:w="57" w:type="dxa"/>
            </w:tcMar>
          </w:tcPr>
          <w:p w14:paraId="0398BE01" w14:textId="77777777" w:rsidR="00EB62DF" w:rsidRPr="00935110" w:rsidRDefault="00EB62DF" w:rsidP="000F3D5C">
            <w:pPr>
              <w:pStyle w:val="TableCell0-2Center115pt"/>
              <w:rPr>
                <w:rStyle w:val="ChCharisSIL"/>
              </w:rPr>
            </w:pPr>
          </w:p>
        </w:tc>
        <w:tc>
          <w:tcPr>
            <w:tcW w:w="369" w:type="dxa"/>
            <w:tcBorders>
              <w:bottom w:val="single" w:sz="4" w:space="0" w:color="auto"/>
            </w:tcBorders>
            <w:shd w:val="clear" w:color="auto" w:fill="auto"/>
            <w:tcMar>
              <w:left w:w="57" w:type="dxa"/>
              <w:right w:w="57" w:type="dxa"/>
            </w:tcMar>
          </w:tcPr>
          <w:p w14:paraId="15BDE430"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30E7C547" w14:textId="77777777" w:rsidR="00EB62DF" w:rsidRPr="00935110" w:rsidRDefault="00EB62DF" w:rsidP="000F3D5C">
            <w:pPr>
              <w:pStyle w:val="TableCell0-2Center115pt"/>
              <w:rPr>
                <w:rStyle w:val="ChCharisSIL"/>
              </w:rPr>
            </w:pPr>
          </w:p>
        </w:tc>
        <w:tc>
          <w:tcPr>
            <w:tcW w:w="369" w:type="dxa"/>
            <w:tcBorders>
              <w:bottom w:val="single" w:sz="4" w:space="0" w:color="auto"/>
            </w:tcBorders>
            <w:shd w:val="clear" w:color="auto" w:fill="auto"/>
            <w:tcMar>
              <w:left w:w="57" w:type="dxa"/>
              <w:right w:w="57" w:type="dxa"/>
            </w:tcMar>
          </w:tcPr>
          <w:p w14:paraId="46880557" w14:textId="77777777" w:rsidR="00EB62DF" w:rsidRPr="00935110" w:rsidRDefault="00EB62DF" w:rsidP="000F3D5C">
            <w:pPr>
              <w:pStyle w:val="TableCell0-2Center115pt"/>
              <w:rPr>
                <w:rStyle w:val="ChCharisSIL"/>
              </w:rPr>
            </w:pPr>
          </w:p>
        </w:tc>
      </w:tr>
      <w:tr w:rsidR="00AC23C4" w:rsidRPr="00913A62" w14:paraId="7B1ACD4F" w14:textId="77777777" w:rsidTr="00964DC7">
        <w:tc>
          <w:tcPr>
            <w:tcW w:w="459" w:type="dxa"/>
            <w:vMerge w:val="restart"/>
            <w:tcBorders>
              <w:top w:val="single" w:sz="4" w:space="0" w:color="auto"/>
            </w:tcBorders>
            <w:shd w:val="clear" w:color="auto" w:fill="auto"/>
            <w:tcMar>
              <w:left w:w="57" w:type="dxa"/>
              <w:right w:w="57" w:type="dxa"/>
            </w:tcMar>
            <w:textDirection w:val="btLr"/>
            <w:vAlign w:val="center"/>
          </w:tcPr>
          <w:p w14:paraId="543859A0" w14:textId="77777777" w:rsidR="00EB62DF" w:rsidRPr="00EB62DF" w:rsidRDefault="00EB62DF" w:rsidP="00AC23C4">
            <w:pPr>
              <w:pStyle w:val="TableCell2-2115pt"/>
              <w:ind w:left="113" w:right="113"/>
              <w:jc w:val="center"/>
              <w:rPr>
                <w:rStyle w:val="ChSmallCaps"/>
              </w:rPr>
            </w:pPr>
            <w:r w:rsidRPr="00EB62DF">
              <w:rPr>
                <w:rStyle w:val="ChSmallCaps"/>
              </w:rPr>
              <w:t>apr</w:t>
            </w:r>
          </w:p>
        </w:tc>
        <w:tc>
          <w:tcPr>
            <w:tcW w:w="324" w:type="dxa"/>
            <w:tcBorders>
              <w:top w:val="single" w:sz="4" w:space="0" w:color="auto"/>
              <w:right w:val="single" w:sz="4" w:space="0" w:color="auto"/>
            </w:tcBorders>
            <w:shd w:val="clear" w:color="auto" w:fill="auto"/>
            <w:tcMar>
              <w:left w:w="57" w:type="dxa"/>
              <w:right w:w="57" w:type="dxa"/>
            </w:tcMar>
          </w:tcPr>
          <w:p w14:paraId="10D33BB3" w14:textId="77777777" w:rsidR="00EB62DF" w:rsidRPr="00935110" w:rsidRDefault="00EB62DF" w:rsidP="00935110">
            <w:pPr>
              <w:pStyle w:val="TableCell2-2115pt"/>
              <w:rPr>
                <w:rStyle w:val="ChCharisSIL"/>
              </w:rPr>
            </w:pPr>
            <w:r w:rsidRPr="00935110">
              <w:rPr>
                <w:rStyle w:val="ChCharisSIL"/>
              </w:rPr>
              <w:t>j</w:t>
            </w:r>
          </w:p>
        </w:tc>
        <w:tc>
          <w:tcPr>
            <w:tcW w:w="312" w:type="dxa"/>
            <w:tcBorders>
              <w:top w:val="single" w:sz="4" w:space="0" w:color="auto"/>
              <w:left w:val="single" w:sz="4" w:space="0" w:color="auto"/>
            </w:tcBorders>
            <w:shd w:val="clear" w:color="auto" w:fill="auto"/>
            <w:tcMar>
              <w:left w:w="57" w:type="dxa"/>
              <w:right w:w="57" w:type="dxa"/>
            </w:tcMar>
          </w:tcPr>
          <w:p w14:paraId="12A5FD13"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04EA7A7A"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3269531E"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0DA6739A" w14:textId="77777777" w:rsidR="00EB62DF" w:rsidRPr="00935110" w:rsidRDefault="00EB62DF" w:rsidP="00935110">
            <w:pPr>
              <w:pStyle w:val="TableCell2-2Center115pt"/>
              <w:rPr>
                <w:rStyle w:val="ChCharisSIL"/>
              </w:rPr>
            </w:pPr>
          </w:p>
        </w:tc>
        <w:tc>
          <w:tcPr>
            <w:tcW w:w="249" w:type="dxa"/>
            <w:tcBorders>
              <w:top w:val="single" w:sz="4" w:space="0" w:color="auto"/>
            </w:tcBorders>
            <w:shd w:val="clear" w:color="auto" w:fill="auto"/>
            <w:tcMar>
              <w:left w:w="57" w:type="dxa"/>
              <w:right w:w="57" w:type="dxa"/>
            </w:tcMar>
          </w:tcPr>
          <w:p w14:paraId="45AD9C48" w14:textId="77777777" w:rsidR="00EB62DF" w:rsidRPr="00935110" w:rsidRDefault="00EB62DF" w:rsidP="00935110">
            <w:pPr>
              <w:pStyle w:val="TableCell2-2Center115pt"/>
              <w:rPr>
                <w:rStyle w:val="ChCharisSIL"/>
              </w:rPr>
            </w:pPr>
          </w:p>
        </w:tc>
        <w:tc>
          <w:tcPr>
            <w:tcW w:w="328" w:type="dxa"/>
            <w:tcBorders>
              <w:top w:val="single" w:sz="4" w:space="0" w:color="auto"/>
            </w:tcBorders>
            <w:shd w:val="clear" w:color="auto" w:fill="auto"/>
            <w:tcMar>
              <w:left w:w="57" w:type="dxa"/>
              <w:right w:w="57" w:type="dxa"/>
            </w:tcMar>
          </w:tcPr>
          <w:p w14:paraId="30515EFB" w14:textId="77777777" w:rsidR="00EB62DF" w:rsidRPr="00935110" w:rsidRDefault="00EB62DF" w:rsidP="00935110">
            <w:pPr>
              <w:pStyle w:val="TableCell2-2Center115pt"/>
              <w:rPr>
                <w:rStyle w:val="ChCharisSIL"/>
              </w:rPr>
            </w:pPr>
          </w:p>
        </w:tc>
        <w:tc>
          <w:tcPr>
            <w:tcW w:w="311" w:type="dxa"/>
            <w:tcBorders>
              <w:top w:val="single" w:sz="4" w:space="0" w:color="auto"/>
            </w:tcBorders>
            <w:shd w:val="clear" w:color="auto" w:fill="auto"/>
            <w:tcMar>
              <w:left w:w="57" w:type="dxa"/>
              <w:right w:w="57" w:type="dxa"/>
            </w:tcMar>
          </w:tcPr>
          <w:p w14:paraId="3CB5A172"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1EFF5939"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450EAC22" w14:textId="77777777" w:rsidR="00EB62DF" w:rsidRPr="00935110" w:rsidRDefault="00EB62DF" w:rsidP="00935110">
            <w:pPr>
              <w:pStyle w:val="TableCell2-2Center115pt"/>
              <w:rPr>
                <w:rStyle w:val="ChCharisSIL"/>
              </w:rPr>
            </w:pPr>
          </w:p>
        </w:tc>
        <w:tc>
          <w:tcPr>
            <w:tcW w:w="284" w:type="dxa"/>
            <w:tcBorders>
              <w:top w:val="single" w:sz="4" w:space="0" w:color="auto"/>
              <w:right w:val="single" w:sz="4" w:space="0" w:color="auto"/>
            </w:tcBorders>
            <w:shd w:val="clear" w:color="auto" w:fill="auto"/>
            <w:tcMar>
              <w:left w:w="57" w:type="dxa"/>
              <w:right w:w="57" w:type="dxa"/>
            </w:tcMar>
          </w:tcPr>
          <w:p w14:paraId="5EEE78AE" w14:textId="77777777" w:rsidR="00EB62DF" w:rsidRPr="00935110" w:rsidRDefault="00EB62DF" w:rsidP="00935110">
            <w:pPr>
              <w:pStyle w:val="TableCell2-2Center115pt"/>
              <w:rPr>
                <w:rStyle w:val="ChCharisSIL"/>
              </w:rPr>
            </w:pPr>
          </w:p>
        </w:tc>
        <w:tc>
          <w:tcPr>
            <w:tcW w:w="368" w:type="dxa"/>
            <w:tcBorders>
              <w:top w:val="single" w:sz="4" w:space="0" w:color="auto"/>
              <w:left w:val="single" w:sz="4" w:space="0" w:color="auto"/>
            </w:tcBorders>
            <w:shd w:val="clear" w:color="auto" w:fill="auto"/>
            <w:tcMar>
              <w:left w:w="57" w:type="dxa"/>
              <w:right w:w="57" w:type="dxa"/>
            </w:tcMar>
          </w:tcPr>
          <w:p w14:paraId="7D988D5D" w14:textId="77777777" w:rsidR="00EB62DF" w:rsidRPr="00935110" w:rsidRDefault="00EB62DF" w:rsidP="00935110">
            <w:pPr>
              <w:pStyle w:val="TableCell2-2Center115pt"/>
              <w:rPr>
                <w:rStyle w:val="ChCharisSIL"/>
              </w:rPr>
            </w:pPr>
          </w:p>
        </w:tc>
        <w:tc>
          <w:tcPr>
            <w:tcW w:w="368" w:type="dxa"/>
            <w:tcBorders>
              <w:top w:val="single" w:sz="4" w:space="0" w:color="auto"/>
            </w:tcBorders>
            <w:shd w:val="clear" w:color="auto" w:fill="auto"/>
            <w:tcMar>
              <w:left w:w="57" w:type="dxa"/>
              <w:right w:w="57" w:type="dxa"/>
            </w:tcMar>
          </w:tcPr>
          <w:p w14:paraId="6074270A"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630A8705"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25EAA33C" w14:textId="77777777" w:rsidR="00EB62DF" w:rsidRPr="00935110" w:rsidRDefault="00EB62DF"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3584F529" w14:textId="77777777" w:rsidR="00EB62DF" w:rsidRPr="00935110" w:rsidRDefault="00EB62DF"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48BE00DB" w14:textId="77777777" w:rsidR="00EB62DF" w:rsidRPr="00935110" w:rsidRDefault="00EB62DF" w:rsidP="00935110">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3C33BF08" w14:textId="77777777" w:rsidR="00EB62DF" w:rsidRPr="00935110" w:rsidRDefault="00EB62DF" w:rsidP="00935110">
            <w:pPr>
              <w:pStyle w:val="TableCell2-2Center115pt"/>
              <w:rPr>
                <w:rStyle w:val="ChCharisSIL"/>
              </w:rPr>
            </w:pPr>
          </w:p>
        </w:tc>
        <w:tc>
          <w:tcPr>
            <w:tcW w:w="369" w:type="dxa"/>
            <w:tcBorders>
              <w:top w:val="single" w:sz="4" w:space="0" w:color="auto"/>
            </w:tcBorders>
            <w:shd w:val="clear" w:color="auto" w:fill="auto"/>
            <w:tcMar>
              <w:left w:w="57" w:type="dxa"/>
              <w:right w:w="57" w:type="dxa"/>
            </w:tcMar>
          </w:tcPr>
          <w:p w14:paraId="283457D8" w14:textId="77777777" w:rsidR="00EB62DF" w:rsidRPr="00935110" w:rsidRDefault="00EB62DF" w:rsidP="00935110">
            <w:pPr>
              <w:pStyle w:val="TableCell2-2Center115pt"/>
              <w:rPr>
                <w:rStyle w:val="ChCharisSIL"/>
              </w:rPr>
            </w:pPr>
          </w:p>
        </w:tc>
      </w:tr>
      <w:tr w:rsidR="00AC23C4" w:rsidRPr="000F18BE" w14:paraId="725EF9DC" w14:textId="77777777" w:rsidTr="00964DC7">
        <w:tc>
          <w:tcPr>
            <w:tcW w:w="459" w:type="dxa"/>
            <w:vMerge/>
            <w:tcBorders>
              <w:bottom w:val="single" w:sz="4" w:space="0" w:color="auto"/>
            </w:tcBorders>
            <w:shd w:val="clear" w:color="auto" w:fill="auto"/>
            <w:tcMar>
              <w:left w:w="57" w:type="dxa"/>
              <w:right w:w="57" w:type="dxa"/>
            </w:tcMar>
          </w:tcPr>
          <w:p w14:paraId="4E4359B7" w14:textId="77777777" w:rsidR="00EB62DF" w:rsidRPr="000F18BE" w:rsidRDefault="00EB62DF" w:rsidP="00AC23C4">
            <w:pPr>
              <w:pStyle w:val="TableCell0-2115ptBreak"/>
              <w:keepNext/>
            </w:pPr>
          </w:p>
        </w:tc>
        <w:tc>
          <w:tcPr>
            <w:tcW w:w="324" w:type="dxa"/>
            <w:tcBorders>
              <w:bottom w:val="single" w:sz="4" w:space="0" w:color="auto"/>
              <w:right w:val="single" w:sz="4" w:space="0" w:color="auto"/>
            </w:tcBorders>
            <w:shd w:val="clear" w:color="auto" w:fill="auto"/>
            <w:tcMar>
              <w:left w:w="57" w:type="dxa"/>
              <w:right w:w="57" w:type="dxa"/>
            </w:tcMar>
          </w:tcPr>
          <w:p w14:paraId="08D5B1CD" w14:textId="77777777" w:rsidR="00EB62DF" w:rsidRPr="00935110" w:rsidRDefault="00EB62DF" w:rsidP="000F3D5C">
            <w:pPr>
              <w:pStyle w:val="TableCell0-2115pt"/>
              <w:rPr>
                <w:rStyle w:val="ChCharisSIL"/>
              </w:rPr>
            </w:pPr>
            <w:r w:rsidRPr="00935110">
              <w:rPr>
                <w:rStyle w:val="ChCharisSIL"/>
              </w:rPr>
              <w:t>w</w:t>
            </w:r>
          </w:p>
        </w:tc>
        <w:tc>
          <w:tcPr>
            <w:tcW w:w="312" w:type="dxa"/>
            <w:tcBorders>
              <w:left w:val="single" w:sz="4" w:space="0" w:color="auto"/>
              <w:bottom w:val="single" w:sz="4" w:space="0" w:color="auto"/>
            </w:tcBorders>
            <w:shd w:val="clear" w:color="auto" w:fill="auto"/>
            <w:tcMar>
              <w:left w:w="57" w:type="dxa"/>
              <w:right w:w="57" w:type="dxa"/>
            </w:tcMar>
          </w:tcPr>
          <w:p w14:paraId="0912C3AB"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2FE92175"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1DB55109"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4FF27D57" w14:textId="77777777" w:rsidR="00EB62DF" w:rsidRPr="00935110" w:rsidRDefault="00EB62DF" w:rsidP="000F3D5C">
            <w:pPr>
              <w:pStyle w:val="TableCell0-2Center115pt"/>
              <w:rPr>
                <w:rStyle w:val="ChCharisSIL"/>
              </w:rPr>
            </w:pPr>
          </w:p>
        </w:tc>
        <w:tc>
          <w:tcPr>
            <w:tcW w:w="249" w:type="dxa"/>
            <w:tcBorders>
              <w:bottom w:val="single" w:sz="4" w:space="0" w:color="auto"/>
            </w:tcBorders>
            <w:shd w:val="clear" w:color="auto" w:fill="auto"/>
            <w:tcMar>
              <w:left w:w="57" w:type="dxa"/>
              <w:right w:w="57" w:type="dxa"/>
            </w:tcMar>
          </w:tcPr>
          <w:p w14:paraId="24BF5FDA" w14:textId="77777777" w:rsidR="00EB62DF" w:rsidRPr="00935110" w:rsidRDefault="00EB62DF" w:rsidP="000F3D5C">
            <w:pPr>
              <w:pStyle w:val="TableCell0-2Center115pt"/>
              <w:rPr>
                <w:rStyle w:val="ChCharisSIL"/>
              </w:rPr>
            </w:pPr>
          </w:p>
        </w:tc>
        <w:tc>
          <w:tcPr>
            <w:tcW w:w="328" w:type="dxa"/>
            <w:tcBorders>
              <w:bottom w:val="single" w:sz="4" w:space="0" w:color="auto"/>
            </w:tcBorders>
            <w:shd w:val="clear" w:color="auto" w:fill="auto"/>
            <w:tcMar>
              <w:left w:w="57" w:type="dxa"/>
              <w:right w:w="57" w:type="dxa"/>
            </w:tcMar>
          </w:tcPr>
          <w:p w14:paraId="5CCD0197" w14:textId="77777777" w:rsidR="00EB62DF" w:rsidRPr="00935110" w:rsidRDefault="00EB62DF" w:rsidP="000F3D5C">
            <w:pPr>
              <w:pStyle w:val="TableCell0-2Center115pt"/>
              <w:rPr>
                <w:rStyle w:val="ChCharisSIL"/>
              </w:rPr>
            </w:pPr>
          </w:p>
        </w:tc>
        <w:tc>
          <w:tcPr>
            <w:tcW w:w="311" w:type="dxa"/>
            <w:tcBorders>
              <w:bottom w:val="single" w:sz="4" w:space="0" w:color="auto"/>
            </w:tcBorders>
            <w:shd w:val="clear" w:color="auto" w:fill="auto"/>
            <w:tcMar>
              <w:left w:w="57" w:type="dxa"/>
              <w:right w:w="57" w:type="dxa"/>
            </w:tcMar>
          </w:tcPr>
          <w:p w14:paraId="3FC2DE10"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31CDEE58"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443D7A57" w14:textId="77777777" w:rsidR="00EB62DF" w:rsidRPr="00935110" w:rsidRDefault="00EB62DF" w:rsidP="000F3D5C">
            <w:pPr>
              <w:pStyle w:val="TableCell0-2Center115pt"/>
              <w:rPr>
                <w:rStyle w:val="ChCharisSIL"/>
              </w:rPr>
            </w:pPr>
          </w:p>
        </w:tc>
        <w:tc>
          <w:tcPr>
            <w:tcW w:w="284" w:type="dxa"/>
            <w:tcBorders>
              <w:bottom w:val="single" w:sz="4" w:space="0" w:color="auto"/>
              <w:right w:val="single" w:sz="4" w:space="0" w:color="auto"/>
            </w:tcBorders>
            <w:shd w:val="clear" w:color="auto" w:fill="auto"/>
            <w:tcMar>
              <w:left w:w="57" w:type="dxa"/>
              <w:right w:w="57" w:type="dxa"/>
            </w:tcMar>
          </w:tcPr>
          <w:p w14:paraId="058B2351" w14:textId="77777777" w:rsidR="00EB62DF" w:rsidRPr="00935110" w:rsidRDefault="00EB62DF" w:rsidP="000F3D5C">
            <w:pPr>
              <w:pStyle w:val="TableCell0-2Center115pt"/>
              <w:rPr>
                <w:rStyle w:val="ChCharisSIL"/>
              </w:rPr>
            </w:pPr>
          </w:p>
        </w:tc>
        <w:tc>
          <w:tcPr>
            <w:tcW w:w="368" w:type="dxa"/>
            <w:tcBorders>
              <w:left w:val="single" w:sz="4" w:space="0" w:color="auto"/>
              <w:bottom w:val="single" w:sz="4" w:space="0" w:color="auto"/>
            </w:tcBorders>
            <w:shd w:val="clear" w:color="auto" w:fill="auto"/>
            <w:tcMar>
              <w:left w:w="57" w:type="dxa"/>
              <w:right w:w="57" w:type="dxa"/>
            </w:tcMar>
          </w:tcPr>
          <w:p w14:paraId="45D68762" w14:textId="77777777" w:rsidR="00EB62DF" w:rsidRPr="00935110" w:rsidRDefault="00EB62DF" w:rsidP="000F3D5C">
            <w:pPr>
              <w:pStyle w:val="TableCell0-2Center115pt"/>
              <w:rPr>
                <w:rStyle w:val="ChCharisSIL"/>
              </w:rPr>
            </w:pPr>
          </w:p>
        </w:tc>
        <w:tc>
          <w:tcPr>
            <w:tcW w:w="368" w:type="dxa"/>
            <w:tcBorders>
              <w:bottom w:val="single" w:sz="4" w:space="0" w:color="auto"/>
            </w:tcBorders>
            <w:shd w:val="clear" w:color="auto" w:fill="auto"/>
            <w:tcMar>
              <w:left w:w="57" w:type="dxa"/>
              <w:right w:w="57" w:type="dxa"/>
            </w:tcMar>
          </w:tcPr>
          <w:p w14:paraId="521493D7"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7A7885C1"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7CB03778" w14:textId="77777777" w:rsidR="00EB62DF" w:rsidRPr="00935110" w:rsidRDefault="00EB62DF" w:rsidP="000F3D5C">
            <w:pPr>
              <w:pStyle w:val="TableCell0-2Center115pt"/>
              <w:rPr>
                <w:rStyle w:val="ChCharisSIL"/>
              </w:rPr>
            </w:pPr>
          </w:p>
        </w:tc>
        <w:tc>
          <w:tcPr>
            <w:tcW w:w="369" w:type="dxa"/>
            <w:tcBorders>
              <w:bottom w:val="single" w:sz="4" w:space="0" w:color="auto"/>
            </w:tcBorders>
            <w:shd w:val="clear" w:color="auto" w:fill="auto"/>
            <w:tcMar>
              <w:left w:w="57" w:type="dxa"/>
              <w:right w:w="57" w:type="dxa"/>
            </w:tcMar>
          </w:tcPr>
          <w:p w14:paraId="0F4CE843" w14:textId="77777777" w:rsidR="00EB62DF" w:rsidRPr="00935110" w:rsidRDefault="00EB62DF" w:rsidP="000F3D5C">
            <w:pPr>
              <w:pStyle w:val="TableCell0-2Center115pt"/>
              <w:rPr>
                <w:rStyle w:val="ChCharisSIL"/>
              </w:rPr>
            </w:pPr>
          </w:p>
        </w:tc>
        <w:tc>
          <w:tcPr>
            <w:tcW w:w="369" w:type="dxa"/>
            <w:tcBorders>
              <w:bottom w:val="single" w:sz="4" w:space="0" w:color="auto"/>
            </w:tcBorders>
            <w:shd w:val="clear" w:color="auto" w:fill="auto"/>
            <w:tcMar>
              <w:left w:w="57" w:type="dxa"/>
              <w:right w:w="57" w:type="dxa"/>
            </w:tcMar>
          </w:tcPr>
          <w:p w14:paraId="14771AF3" w14:textId="77777777" w:rsidR="00EB62DF" w:rsidRPr="00935110" w:rsidRDefault="00EB62DF" w:rsidP="000F3D5C">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38519021" w14:textId="77777777" w:rsidR="00EB62DF" w:rsidRPr="00935110" w:rsidRDefault="00EB62DF" w:rsidP="000F3D5C">
            <w:pPr>
              <w:pStyle w:val="TableCell0-2Center115pt"/>
              <w:rPr>
                <w:rStyle w:val="ChCharisSIL"/>
              </w:rPr>
            </w:pPr>
          </w:p>
        </w:tc>
        <w:tc>
          <w:tcPr>
            <w:tcW w:w="369" w:type="dxa"/>
            <w:tcBorders>
              <w:bottom w:val="single" w:sz="4" w:space="0" w:color="auto"/>
            </w:tcBorders>
            <w:shd w:val="clear" w:color="auto" w:fill="auto"/>
            <w:tcMar>
              <w:left w:w="57" w:type="dxa"/>
              <w:right w:w="57" w:type="dxa"/>
            </w:tcMar>
          </w:tcPr>
          <w:p w14:paraId="2C131024" w14:textId="77777777" w:rsidR="00EB62DF" w:rsidRPr="00935110" w:rsidRDefault="00EB62DF" w:rsidP="000F3D5C">
            <w:pPr>
              <w:pStyle w:val="TableCell0-2Center115pt"/>
              <w:rPr>
                <w:rStyle w:val="ChCharisSIL"/>
              </w:rPr>
            </w:pPr>
          </w:p>
        </w:tc>
      </w:tr>
    </w:tbl>
    <w:p w14:paraId="40A46362" w14:textId="77777777" w:rsidR="000F18BE" w:rsidRDefault="000F18BE" w:rsidP="000F3D5C">
      <w:pPr>
        <w:pStyle w:val="Body0010after"/>
      </w:pPr>
    </w:p>
    <w:p w14:paraId="7D85872E" w14:textId="77777777" w:rsidR="00140A47" w:rsidRPr="00913A62" w:rsidRDefault="00140A47" w:rsidP="00140A47">
      <w:pPr>
        <w:pStyle w:val="Heading3"/>
      </w:pPr>
      <w:bookmarkStart w:id="967" w:name="_Ref324758217"/>
      <w:bookmarkStart w:id="968" w:name="_Toc334169254"/>
      <w:bookmarkStart w:id="969" w:name="_Toc342590012"/>
      <w:bookmarkStart w:id="970" w:name="_Toc440455528"/>
      <w:r w:rsidRPr="00913A62">
        <w:t>Vowel phoneme distribution and sequences</w:t>
      </w:r>
      <w:bookmarkEnd w:id="967"/>
      <w:bookmarkEnd w:id="968"/>
      <w:bookmarkEnd w:id="969"/>
      <w:bookmarkEnd w:id="970"/>
    </w:p>
    <w:p w14:paraId="069FF516" w14:textId="77777777" w:rsidR="00140A47" w:rsidRPr="00913A62" w:rsidRDefault="00140A47" w:rsidP="00EA483F">
      <w:pPr>
        <w:pStyle w:val="Body0005after"/>
      </w:pPr>
      <w:r w:rsidRPr="00913A62">
        <w:t xml:space="preserve">All five vowels occur in stressed and unstressed, open and closed syllables, as illustrated in </w:t>
      </w:r>
      <w:r w:rsidRPr="00913A62">
        <w:fldChar w:fldCharType="begin"/>
      </w:r>
      <w:r w:rsidRPr="00913A62">
        <w:instrText xml:space="preserve"> REF _Ref324430910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8</w:t>
      </w:r>
      <w:r w:rsidRPr="00913A62">
        <w:fldChar w:fldCharType="end"/>
      </w:r>
      <w:r w:rsidRPr="00913A62">
        <w:t>.</w:t>
      </w:r>
    </w:p>
    <w:p w14:paraId="418A0CC2" w14:textId="77777777" w:rsidR="00140A47" w:rsidRDefault="00140A47" w:rsidP="00140A47">
      <w:pPr>
        <w:pStyle w:val="Caption"/>
      </w:pPr>
      <w:bookmarkStart w:id="971" w:name="_Ref324430910"/>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28</w:t>
        </w:r>
      </w:fldSimple>
      <w:bookmarkEnd w:id="971"/>
      <w:r w:rsidRPr="00913A62">
        <w:t>:</w:t>
      </w:r>
      <w:r w:rsidRPr="00913A62">
        <w:tab/>
        <w:t>Distribution of vowels in stressed and unstressed syllables</w:t>
      </w:r>
    </w:p>
    <w:tbl>
      <w:tblPr>
        <w:tblW w:w="5331" w:type="dxa"/>
        <w:tblInd w:w="170" w:type="dxa"/>
        <w:tblBorders>
          <w:bottom w:val="single" w:sz="4" w:space="0" w:color="auto"/>
        </w:tblBorders>
        <w:tblLayout w:type="fixed"/>
        <w:tblLook w:val="01E0" w:firstRow="1" w:lastRow="1" w:firstColumn="1" w:lastColumn="1" w:noHBand="0" w:noVBand="0"/>
      </w:tblPr>
      <w:tblGrid>
        <w:gridCol w:w="964"/>
        <w:gridCol w:w="1021"/>
        <w:gridCol w:w="1134"/>
        <w:gridCol w:w="1021"/>
        <w:gridCol w:w="1191"/>
      </w:tblGrid>
      <w:tr w:rsidR="00AC23C4" w:rsidRPr="00913A62" w14:paraId="7238F12E" w14:textId="77777777" w:rsidTr="00451785">
        <w:trPr>
          <w:tblHeader/>
        </w:trPr>
        <w:tc>
          <w:tcPr>
            <w:tcW w:w="964" w:type="dxa"/>
            <w:tcBorders>
              <w:top w:val="single" w:sz="4" w:space="0" w:color="auto"/>
              <w:bottom w:val="single" w:sz="4" w:space="0" w:color="auto"/>
            </w:tcBorders>
            <w:shd w:val="clear" w:color="auto" w:fill="auto"/>
          </w:tcPr>
          <w:p w14:paraId="6818380E" w14:textId="77777777" w:rsidR="00140A47" w:rsidRPr="00913A62" w:rsidRDefault="00140A47" w:rsidP="00140A47">
            <w:pPr>
              <w:pStyle w:val="TableHd"/>
            </w:pPr>
            <w:r w:rsidRPr="00913A62">
              <w:t>Phoneme</w:t>
            </w:r>
          </w:p>
        </w:tc>
        <w:tc>
          <w:tcPr>
            <w:tcW w:w="2155" w:type="dxa"/>
            <w:gridSpan w:val="2"/>
            <w:tcBorders>
              <w:top w:val="single" w:sz="4" w:space="0" w:color="auto"/>
              <w:bottom w:val="single" w:sz="4" w:space="0" w:color="auto"/>
            </w:tcBorders>
            <w:shd w:val="clear" w:color="auto" w:fill="auto"/>
          </w:tcPr>
          <w:p w14:paraId="042B592A" w14:textId="77777777" w:rsidR="00140A47" w:rsidRPr="00913A62" w:rsidRDefault="00140A47" w:rsidP="00140A47">
            <w:pPr>
              <w:pStyle w:val="TableHd"/>
            </w:pPr>
            <w:r w:rsidRPr="00913A62">
              <w:t xml:space="preserve">Stressed open </w:t>
            </w:r>
            <w:r w:rsidRPr="0099608C">
              <w:rPr>
                <w:rStyle w:val="ChSmallCaps"/>
              </w:rPr>
              <w:t>sylb</w:t>
            </w:r>
          </w:p>
        </w:tc>
        <w:tc>
          <w:tcPr>
            <w:tcW w:w="2212" w:type="dxa"/>
            <w:gridSpan w:val="2"/>
            <w:tcBorders>
              <w:top w:val="single" w:sz="4" w:space="0" w:color="auto"/>
              <w:bottom w:val="single" w:sz="4" w:space="0" w:color="auto"/>
            </w:tcBorders>
            <w:shd w:val="clear" w:color="auto" w:fill="auto"/>
          </w:tcPr>
          <w:p w14:paraId="0E085F33" w14:textId="77777777" w:rsidR="00140A47" w:rsidRPr="00913A62" w:rsidRDefault="00140A47" w:rsidP="00140A47">
            <w:pPr>
              <w:pStyle w:val="TableHd"/>
            </w:pPr>
            <w:r w:rsidRPr="00913A62">
              <w:t>Stressed closed</w:t>
            </w:r>
            <w:r w:rsidRPr="00D32413">
              <w:t xml:space="preserve"> </w:t>
            </w:r>
            <w:r w:rsidRPr="0099608C">
              <w:rPr>
                <w:rStyle w:val="ChSmallCaps"/>
              </w:rPr>
              <w:t>sylb</w:t>
            </w:r>
          </w:p>
        </w:tc>
      </w:tr>
      <w:tr w:rsidR="00AC23C4" w:rsidRPr="00913A62" w14:paraId="761617CC" w14:textId="77777777" w:rsidTr="00451785">
        <w:tc>
          <w:tcPr>
            <w:tcW w:w="964" w:type="dxa"/>
            <w:tcBorders>
              <w:top w:val="single" w:sz="4" w:space="0" w:color="auto"/>
            </w:tcBorders>
            <w:shd w:val="clear" w:color="auto" w:fill="auto"/>
          </w:tcPr>
          <w:p w14:paraId="0D8960C2" w14:textId="77777777" w:rsidR="00140A47" w:rsidRPr="00913A62" w:rsidRDefault="00140A47" w:rsidP="00AC23C4">
            <w:pPr>
              <w:pStyle w:val="TableCell2-2115pt"/>
              <w:ind w:left="170"/>
            </w:pPr>
            <w:r w:rsidRPr="00913A62">
              <w:t>/</w:t>
            </w:r>
            <w:r w:rsidRPr="00913A62">
              <w:rPr>
                <w:rStyle w:val="ChCharisSIL"/>
              </w:rPr>
              <w:t>i</w:t>
            </w:r>
            <w:r w:rsidRPr="00913A62">
              <w:t>/</w:t>
            </w:r>
          </w:p>
        </w:tc>
        <w:tc>
          <w:tcPr>
            <w:tcW w:w="1021" w:type="dxa"/>
            <w:tcBorders>
              <w:top w:val="single" w:sz="4" w:space="0" w:color="auto"/>
            </w:tcBorders>
            <w:shd w:val="clear" w:color="auto" w:fill="auto"/>
          </w:tcPr>
          <w:p w14:paraId="6A51AD71" w14:textId="77777777" w:rsidR="00140A47" w:rsidRPr="00913A62" w:rsidRDefault="00140A47" w:rsidP="00A7000B">
            <w:pPr>
              <w:pStyle w:val="TableCell2-2115pt"/>
            </w:pPr>
            <w:r w:rsidRPr="00913A62">
              <w:t>/</w:t>
            </w:r>
            <w:r w:rsidRPr="00913A62">
              <w:rPr>
                <w:rStyle w:val="ChCharisSIL"/>
              </w:rPr>
              <w:t>ˈbi.su</w:t>
            </w:r>
            <w:r w:rsidRPr="00913A62">
              <w:t>/</w:t>
            </w:r>
          </w:p>
        </w:tc>
        <w:tc>
          <w:tcPr>
            <w:tcW w:w="1134" w:type="dxa"/>
            <w:tcBorders>
              <w:top w:val="single" w:sz="4" w:space="0" w:color="auto"/>
            </w:tcBorders>
            <w:shd w:val="clear" w:color="auto" w:fill="auto"/>
          </w:tcPr>
          <w:p w14:paraId="5A77C661" w14:textId="3F87FF39" w:rsidR="00140A47" w:rsidRPr="00913A62" w:rsidRDefault="00B7093A" w:rsidP="00A7000B">
            <w:pPr>
              <w:pStyle w:val="TableCell2-2115pt"/>
            </w:pPr>
            <w:r>
              <w:t>‘</w:t>
            </w:r>
            <w:r w:rsidR="00140A47" w:rsidRPr="00913A62">
              <w:t>be mute</w:t>
            </w:r>
            <w:r>
              <w:t>’</w:t>
            </w:r>
          </w:p>
        </w:tc>
        <w:tc>
          <w:tcPr>
            <w:tcW w:w="1021" w:type="dxa"/>
            <w:tcBorders>
              <w:top w:val="single" w:sz="4" w:space="0" w:color="auto"/>
            </w:tcBorders>
            <w:shd w:val="clear" w:color="auto" w:fill="auto"/>
          </w:tcPr>
          <w:p w14:paraId="40025A85" w14:textId="77777777" w:rsidR="00140A47" w:rsidRPr="00913A62" w:rsidRDefault="00140A47" w:rsidP="00A7000B">
            <w:pPr>
              <w:pStyle w:val="TableCell2-2115pt"/>
            </w:pPr>
            <w:r w:rsidRPr="00913A62">
              <w:t>/</w:t>
            </w:r>
            <w:r w:rsidRPr="00913A62">
              <w:rPr>
                <w:rStyle w:val="ChCharisSIL"/>
              </w:rPr>
              <w:t>ˈtim.ba</w:t>
            </w:r>
            <w:r w:rsidRPr="00913A62">
              <w:t>/</w:t>
            </w:r>
          </w:p>
        </w:tc>
        <w:tc>
          <w:tcPr>
            <w:tcW w:w="1191" w:type="dxa"/>
            <w:tcBorders>
              <w:top w:val="single" w:sz="4" w:space="0" w:color="auto"/>
            </w:tcBorders>
            <w:shd w:val="clear" w:color="auto" w:fill="auto"/>
          </w:tcPr>
          <w:p w14:paraId="35576DA5" w14:textId="717BE9C6" w:rsidR="00140A47" w:rsidRPr="00913A62" w:rsidRDefault="00B7093A" w:rsidP="00A7000B">
            <w:pPr>
              <w:pStyle w:val="TableCell2-2115pt"/>
            </w:pPr>
            <w:r>
              <w:t>‘</w:t>
            </w:r>
            <w:r w:rsidR="00140A47" w:rsidRPr="00913A62">
              <w:t>fetch</w:t>
            </w:r>
            <w:r>
              <w:t>’</w:t>
            </w:r>
          </w:p>
        </w:tc>
      </w:tr>
      <w:tr w:rsidR="00AC23C4" w:rsidRPr="00913A62" w14:paraId="4AD76B44" w14:textId="77777777" w:rsidTr="00451785">
        <w:tc>
          <w:tcPr>
            <w:tcW w:w="964" w:type="dxa"/>
            <w:shd w:val="clear" w:color="auto" w:fill="auto"/>
          </w:tcPr>
          <w:p w14:paraId="489BEA8A" w14:textId="77777777" w:rsidR="00140A47" w:rsidRPr="00913A62" w:rsidRDefault="00140A47" w:rsidP="00AC23C4">
            <w:pPr>
              <w:pStyle w:val="TableCell0-2115pt"/>
              <w:ind w:left="170"/>
            </w:pPr>
            <w:r w:rsidRPr="00913A62">
              <w:t>/</w:t>
            </w:r>
            <w:r w:rsidRPr="00913A62">
              <w:rPr>
                <w:rStyle w:val="ChCharisSIL"/>
              </w:rPr>
              <w:t>u</w:t>
            </w:r>
            <w:r w:rsidRPr="00913A62">
              <w:t>/</w:t>
            </w:r>
          </w:p>
        </w:tc>
        <w:tc>
          <w:tcPr>
            <w:tcW w:w="1021" w:type="dxa"/>
            <w:shd w:val="clear" w:color="auto" w:fill="auto"/>
          </w:tcPr>
          <w:p w14:paraId="20818CAC" w14:textId="77777777" w:rsidR="00140A47" w:rsidRPr="00913A62" w:rsidRDefault="00140A47" w:rsidP="00A7000B">
            <w:pPr>
              <w:pStyle w:val="TableCell0-2115pt"/>
            </w:pPr>
            <w:r w:rsidRPr="00913A62">
              <w:t>/</w:t>
            </w:r>
            <w:r w:rsidRPr="00913A62">
              <w:rPr>
                <w:rStyle w:val="ChCharisSIL"/>
              </w:rPr>
              <w:t>ˈpu.ti</w:t>
            </w:r>
            <w:r w:rsidRPr="00913A62">
              <w:t>/</w:t>
            </w:r>
          </w:p>
        </w:tc>
        <w:tc>
          <w:tcPr>
            <w:tcW w:w="1134" w:type="dxa"/>
            <w:shd w:val="clear" w:color="auto" w:fill="auto"/>
          </w:tcPr>
          <w:p w14:paraId="24FE627A" w14:textId="50E754DA" w:rsidR="00140A47" w:rsidRPr="00913A62" w:rsidRDefault="00B7093A" w:rsidP="00A7000B">
            <w:pPr>
              <w:pStyle w:val="TableCell0-2115pt"/>
            </w:pPr>
            <w:r>
              <w:t>‘</w:t>
            </w:r>
            <w:r w:rsidR="00140A47" w:rsidRPr="00913A62">
              <w:t>be white</w:t>
            </w:r>
            <w:r>
              <w:t>’</w:t>
            </w:r>
          </w:p>
        </w:tc>
        <w:tc>
          <w:tcPr>
            <w:tcW w:w="1021" w:type="dxa"/>
            <w:shd w:val="clear" w:color="auto" w:fill="auto"/>
          </w:tcPr>
          <w:p w14:paraId="4E149A71" w14:textId="77777777" w:rsidR="00140A47" w:rsidRPr="00913A62" w:rsidRDefault="00140A47" w:rsidP="00A7000B">
            <w:pPr>
              <w:pStyle w:val="TableCell0-2115pt"/>
            </w:pPr>
            <w:r w:rsidRPr="00913A62">
              <w:t>/</w:t>
            </w:r>
            <w:r w:rsidRPr="00913A62">
              <w:rPr>
                <w:rStyle w:val="ChCharisSIL"/>
              </w:rPr>
              <w:t>ˈmun.ta</w:t>
            </w:r>
            <w:r w:rsidRPr="00913A62">
              <w:t>/</w:t>
            </w:r>
          </w:p>
        </w:tc>
        <w:tc>
          <w:tcPr>
            <w:tcW w:w="1191" w:type="dxa"/>
            <w:shd w:val="clear" w:color="auto" w:fill="auto"/>
          </w:tcPr>
          <w:p w14:paraId="0775BCC4" w14:textId="6CB91602" w:rsidR="00140A47" w:rsidRPr="00913A62" w:rsidRDefault="00B7093A" w:rsidP="00A7000B">
            <w:pPr>
              <w:pStyle w:val="TableCell0-2115pt"/>
            </w:pPr>
            <w:r>
              <w:t>‘</w:t>
            </w:r>
            <w:r w:rsidR="00140A47" w:rsidRPr="00913A62">
              <w:t>vomit</w:t>
            </w:r>
            <w:r>
              <w:t>’</w:t>
            </w:r>
          </w:p>
        </w:tc>
      </w:tr>
      <w:tr w:rsidR="00AC23C4" w:rsidRPr="00913A62" w14:paraId="193F397C" w14:textId="77777777" w:rsidTr="00451785">
        <w:tc>
          <w:tcPr>
            <w:tcW w:w="964" w:type="dxa"/>
            <w:shd w:val="clear" w:color="auto" w:fill="auto"/>
          </w:tcPr>
          <w:p w14:paraId="453AF528" w14:textId="77777777" w:rsidR="00140A47" w:rsidRPr="00913A62" w:rsidRDefault="00140A47" w:rsidP="00AC23C4">
            <w:pPr>
              <w:pStyle w:val="TableCell0-2115pt"/>
              <w:ind w:left="170"/>
            </w:pPr>
            <w:r w:rsidRPr="00913A62">
              <w:t>/</w:t>
            </w:r>
            <w:r w:rsidRPr="00913A62">
              <w:rPr>
                <w:rStyle w:val="ChCharisSIL"/>
              </w:rPr>
              <w:t>ɛ</w:t>
            </w:r>
            <w:r w:rsidRPr="00913A62">
              <w:t>/</w:t>
            </w:r>
          </w:p>
        </w:tc>
        <w:tc>
          <w:tcPr>
            <w:tcW w:w="1021" w:type="dxa"/>
            <w:shd w:val="clear" w:color="auto" w:fill="auto"/>
          </w:tcPr>
          <w:p w14:paraId="01DBD720" w14:textId="77777777" w:rsidR="00140A47" w:rsidRPr="00913A62" w:rsidRDefault="00140A47" w:rsidP="00A7000B">
            <w:pPr>
              <w:pStyle w:val="TableCell0-2115pt"/>
            </w:pPr>
            <w:r w:rsidRPr="00913A62">
              <w:t>/</w:t>
            </w:r>
            <w:r w:rsidRPr="00913A62">
              <w:rPr>
                <w:rStyle w:val="ChCharisSIL"/>
              </w:rPr>
              <w:t>ˈmɛ.ra</w:t>
            </w:r>
            <w:r w:rsidRPr="00913A62">
              <w:t>/</w:t>
            </w:r>
          </w:p>
        </w:tc>
        <w:tc>
          <w:tcPr>
            <w:tcW w:w="1134" w:type="dxa"/>
            <w:shd w:val="clear" w:color="auto" w:fill="auto"/>
          </w:tcPr>
          <w:p w14:paraId="69D8A710" w14:textId="14C6F230" w:rsidR="00140A47" w:rsidRPr="00913A62" w:rsidRDefault="00B7093A" w:rsidP="00A7000B">
            <w:pPr>
              <w:pStyle w:val="TableCell0-2115pt"/>
            </w:pPr>
            <w:r>
              <w:t>‘</w:t>
            </w:r>
            <w:r w:rsidR="00140A47" w:rsidRPr="00913A62">
              <w:t>be red</w:t>
            </w:r>
            <w:r>
              <w:t>’</w:t>
            </w:r>
          </w:p>
        </w:tc>
        <w:tc>
          <w:tcPr>
            <w:tcW w:w="1021" w:type="dxa"/>
            <w:shd w:val="clear" w:color="auto" w:fill="auto"/>
          </w:tcPr>
          <w:p w14:paraId="378DF2BF" w14:textId="77777777" w:rsidR="00140A47" w:rsidRPr="00913A62" w:rsidRDefault="00140A47" w:rsidP="00A7000B">
            <w:pPr>
              <w:pStyle w:val="TableCell0-2115pt"/>
            </w:pPr>
            <w:r w:rsidRPr="00913A62">
              <w:t>/</w:t>
            </w:r>
            <w:r w:rsidRPr="00913A62">
              <w:rPr>
                <w:rStyle w:val="ChCharisSIL"/>
              </w:rPr>
              <w:t>ˈsɛn.tu</w:t>
            </w:r>
            <w:r w:rsidRPr="00913A62">
              <w:t>/</w:t>
            </w:r>
          </w:p>
        </w:tc>
        <w:tc>
          <w:tcPr>
            <w:tcW w:w="1191" w:type="dxa"/>
            <w:shd w:val="clear" w:color="auto" w:fill="auto"/>
          </w:tcPr>
          <w:p w14:paraId="5BA66360" w14:textId="65FA0EED" w:rsidR="00140A47" w:rsidRPr="00913A62" w:rsidRDefault="00B7093A" w:rsidP="00A7000B">
            <w:pPr>
              <w:pStyle w:val="TableCell0-2115pt"/>
            </w:pPr>
            <w:r>
              <w:t>‘</w:t>
            </w:r>
            <w:r w:rsidR="00140A47" w:rsidRPr="00913A62">
              <w:t>touch</w:t>
            </w:r>
            <w:r>
              <w:t>’</w:t>
            </w:r>
          </w:p>
        </w:tc>
      </w:tr>
      <w:tr w:rsidR="00AC23C4" w:rsidRPr="00913A62" w14:paraId="34549103" w14:textId="77777777" w:rsidTr="00451785">
        <w:tc>
          <w:tcPr>
            <w:tcW w:w="964" w:type="dxa"/>
            <w:shd w:val="clear" w:color="auto" w:fill="auto"/>
          </w:tcPr>
          <w:p w14:paraId="298D1B32" w14:textId="77777777" w:rsidR="00140A47" w:rsidRPr="00913A62" w:rsidRDefault="00140A47" w:rsidP="00AC23C4">
            <w:pPr>
              <w:pStyle w:val="TableCell0-2115pt"/>
              <w:ind w:left="170"/>
            </w:pPr>
            <w:r w:rsidRPr="00913A62">
              <w:t>/</w:t>
            </w:r>
            <w:r w:rsidRPr="00913A62">
              <w:rPr>
                <w:rStyle w:val="ChCharisSIL"/>
              </w:rPr>
              <w:t>ɔ</w:t>
            </w:r>
            <w:r w:rsidRPr="00913A62">
              <w:t>/</w:t>
            </w:r>
          </w:p>
        </w:tc>
        <w:tc>
          <w:tcPr>
            <w:tcW w:w="1021" w:type="dxa"/>
            <w:shd w:val="clear" w:color="auto" w:fill="auto"/>
          </w:tcPr>
          <w:p w14:paraId="25591C24" w14:textId="77777777" w:rsidR="00140A47" w:rsidRPr="00913A62" w:rsidRDefault="00140A47" w:rsidP="00A7000B">
            <w:pPr>
              <w:pStyle w:val="TableCell0-2115pt"/>
            </w:pPr>
            <w:r w:rsidRPr="00913A62">
              <w:t>/</w:t>
            </w:r>
            <w:r w:rsidRPr="00913A62">
              <w:rPr>
                <w:rStyle w:val="ChCharisSIL"/>
              </w:rPr>
              <w:t>ˈgɔ.dɛ</w:t>
            </w:r>
            <w:r w:rsidRPr="00913A62">
              <w:t>/</w:t>
            </w:r>
          </w:p>
        </w:tc>
        <w:tc>
          <w:tcPr>
            <w:tcW w:w="1134" w:type="dxa"/>
            <w:shd w:val="clear" w:color="auto" w:fill="auto"/>
          </w:tcPr>
          <w:p w14:paraId="669955C9" w14:textId="23D32226" w:rsidR="00140A47" w:rsidRPr="00913A62" w:rsidRDefault="00B7093A" w:rsidP="00A7000B">
            <w:pPr>
              <w:pStyle w:val="TableCell0-2115pt"/>
            </w:pPr>
            <w:r>
              <w:t>‘</w:t>
            </w:r>
            <w:r w:rsidR="00140A47" w:rsidRPr="00913A62">
              <w:t>be fat</w:t>
            </w:r>
            <w:r>
              <w:t>’</w:t>
            </w:r>
          </w:p>
        </w:tc>
        <w:tc>
          <w:tcPr>
            <w:tcW w:w="1021" w:type="dxa"/>
            <w:shd w:val="clear" w:color="auto" w:fill="auto"/>
          </w:tcPr>
          <w:p w14:paraId="237CEF84" w14:textId="77777777" w:rsidR="00140A47" w:rsidRPr="00913A62" w:rsidRDefault="00140A47" w:rsidP="00A7000B">
            <w:pPr>
              <w:pStyle w:val="TableCell0-2115pt"/>
            </w:pPr>
            <w:r w:rsidRPr="00913A62">
              <w:t>/</w:t>
            </w:r>
            <w:r w:rsidRPr="00913A62">
              <w:rPr>
                <w:rStyle w:val="ChCharisSIL"/>
              </w:rPr>
              <w:t>ˈlɔm.ba</w:t>
            </w:r>
            <w:r w:rsidRPr="00913A62">
              <w:t>/</w:t>
            </w:r>
          </w:p>
        </w:tc>
        <w:tc>
          <w:tcPr>
            <w:tcW w:w="1191" w:type="dxa"/>
            <w:shd w:val="clear" w:color="auto" w:fill="auto"/>
          </w:tcPr>
          <w:p w14:paraId="0AFD5939" w14:textId="2AAC71D0" w:rsidR="00140A47" w:rsidRPr="00913A62" w:rsidRDefault="00B7093A" w:rsidP="00A7000B">
            <w:pPr>
              <w:pStyle w:val="TableCell0-2115pt"/>
            </w:pPr>
            <w:r>
              <w:t>‘</w:t>
            </w:r>
            <w:r w:rsidR="00140A47" w:rsidRPr="00913A62">
              <w:t>contest</w:t>
            </w:r>
            <w:r>
              <w:t>’</w:t>
            </w:r>
          </w:p>
        </w:tc>
      </w:tr>
      <w:tr w:rsidR="00AC23C4" w:rsidRPr="00913A62" w14:paraId="79BCD35A" w14:textId="77777777" w:rsidTr="00451785">
        <w:tc>
          <w:tcPr>
            <w:tcW w:w="964" w:type="dxa"/>
            <w:shd w:val="clear" w:color="auto" w:fill="auto"/>
          </w:tcPr>
          <w:p w14:paraId="2B4BE780" w14:textId="77777777" w:rsidR="00140A47" w:rsidRPr="00913A62" w:rsidRDefault="00140A47" w:rsidP="00AC23C4">
            <w:pPr>
              <w:pStyle w:val="TableCell0-2115ptBreak"/>
              <w:ind w:left="170"/>
            </w:pPr>
            <w:r w:rsidRPr="00913A62">
              <w:t>/</w:t>
            </w:r>
            <w:r w:rsidRPr="00913A62">
              <w:rPr>
                <w:rStyle w:val="ChCharisSIL"/>
              </w:rPr>
              <w:t>a</w:t>
            </w:r>
            <w:r w:rsidRPr="00913A62">
              <w:t>/</w:t>
            </w:r>
          </w:p>
        </w:tc>
        <w:tc>
          <w:tcPr>
            <w:tcW w:w="1021" w:type="dxa"/>
            <w:shd w:val="clear" w:color="auto" w:fill="auto"/>
          </w:tcPr>
          <w:p w14:paraId="19FCD0F3" w14:textId="77777777" w:rsidR="00140A47" w:rsidRPr="00913A62" w:rsidRDefault="00140A47" w:rsidP="00A7000B">
            <w:pPr>
              <w:pStyle w:val="TableCell0-2115ptBreak"/>
            </w:pPr>
            <w:r w:rsidRPr="00913A62">
              <w:t>/</w:t>
            </w:r>
            <w:r w:rsidRPr="00913A62">
              <w:rPr>
                <w:rStyle w:val="ChCharisSIL"/>
              </w:rPr>
              <w:t>ˈra.dʒu</w:t>
            </w:r>
            <w:r w:rsidRPr="00913A62">
              <w:t>/</w:t>
            </w:r>
          </w:p>
        </w:tc>
        <w:tc>
          <w:tcPr>
            <w:tcW w:w="1134" w:type="dxa"/>
            <w:shd w:val="clear" w:color="auto" w:fill="auto"/>
          </w:tcPr>
          <w:p w14:paraId="12E8BDA4" w14:textId="172B12DC" w:rsidR="00140A47" w:rsidRPr="00913A62" w:rsidRDefault="00B7093A" w:rsidP="00A7000B">
            <w:pPr>
              <w:pStyle w:val="TableCell0-2115ptBreak"/>
            </w:pPr>
            <w:r>
              <w:t>‘</w:t>
            </w:r>
            <w:r w:rsidR="00140A47" w:rsidRPr="00913A62">
              <w:t>pout</w:t>
            </w:r>
            <w:r>
              <w:t>’</w:t>
            </w:r>
          </w:p>
        </w:tc>
        <w:tc>
          <w:tcPr>
            <w:tcW w:w="1021" w:type="dxa"/>
            <w:shd w:val="clear" w:color="auto" w:fill="auto"/>
          </w:tcPr>
          <w:p w14:paraId="05BFFB5F" w14:textId="77777777" w:rsidR="00140A47" w:rsidRPr="00913A62" w:rsidRDefault="00140A47" w:rsidP="00A7000B">
            <w:pPr>
              <w:pStyle w:val="TableCell0-2115ptBreak"/>
            </w:pPr>
            <w:r w:rsidRPr="00913A62">
              <w:t>/</w:t>
            </w:r>
            <w:r w:rsidRPr="00913A62">
              <w:rPr>
                <w:rStyle w:val="ChCharisSIL"/>
              </w:rPr>
              <w:t>ˈgaŋ.gu</w:t>
            </w:r>
            <w:r w:rsidRPr="00913A62">
              <w:t>/</w:t>
            </w:r>
          </w:p>
        </w:tc>
        <w:tc>
          <w:tcPr>
            <w:tcW w:w="1191" w:type="dxa"/>
            <w:shd w:val="clear" w:color="auto" w:fill="auto"/>
          </w:tcPr>
          <w:p w14:paraId="311B273B" w14:textId="2C7D47A0" w:rsidR="00140A47" w:rsidRPr="00913A62" w:rsidRDefault="00B7093A" w:rsidP="00A7000B">
            <w:pPr>
              <w:pStyle w:val="TableCell0-2115ptBreak"/>
            </w:pPr>
            <w:r>
              <w:t>‘</w:t>
            </w:r>
            <w:r w:rsidR="00140A47" w:rsidRPr="00913A62">
              <w:t>disturb</w:t>
            </w:r>
            <w:r>
              <w:t>’</w:t>
            </w:r>
          </w:p>
        </w:tc>
      </w:tr>
      <w:tr w:rsidR="00AC23C4" w:rsidRPr="00913A62" w14:paraId="15669AD4" w14:textId="77777777" w:rsidTr="00451785">
        <w:tc>
          <w:tcPr>
            <w:tcW w:w="964" w:type="dxa"/>
            <w:shd w:val="clear" w:color="auto" w:fill="auto"/>
          </w:tcPr>
          <w:p w14:paraId="5C052A7D" w14:textId="77777777" w:rsidR="00140A47" w:rsidRPr="00913A62" w:rsidRDefault="00140A47" w:rsidP="00140A47">
            <w:pPr>
              <w:pStyle w:val="TableHd"/>
            </w:pPr>
            <w:r w:rsidRPr="00913A62">
              <w:t>Phoneme</w:t>
            </w:r>
          </w:p>
        </w:tc>
        <w:tc>
          <w:tcPr>
            <w:tcW w:w="2155" w:type="dxa"/>
            <w:gridSpan w:val="2"/>
            <w:shd w:val="clear" w:color="auto" w:fill="auto"/>
          </w:tcPr>
          <w:p w14:paraId="4D3BF4EC" w14:textId="77777777" w:rsidR="00140A47" w:rsidRPr="00913A62" w:rsidRDefault="00140A47" w:rsidP="00140A47">
            <w:pPr>
              <w:pStyle w:val="TableHd"/>
            </w:pPr>
            <w:r w:rsidRPr="00913A62">
              <w:t>Unstressed open</w:t>
            </w:r>
            <w:r w:rsidRPr="00D32413">
              <w:t xml:space="preserve"> </w:t>
            </w:r>
            <w:r w:rsidRPr="0099608C">
              <w:rPr>
                <w:rStyle w:val="ChSmallCaps"/>
              </w:rPr>
              <w:t>sylb</w:t>
            </w:r>
          </w:p>
        </w:tc>
        <w:tc>
          <w:tcPr>
            <w:tcW w:w="2212" w:type="dxa"/>
            <w:gridSpan w:val="2"/>
            <w:shd w:val="clear" w:color="auto" w:fill="auto"/>
          </w:tcPr>
          <w:p w14:paraId="102FD0B6" w14:textId="77777777" w:rsidR="00140A47" w:rsidRPr="00913A62" w:rsidRDefault="00140A47" w:rsidP="00140A47">
            <w:pPr>
              <w:pStyle w:val="TableHd"/>
            </w:pPr>
            <w:r w:rsidRPr="00913A62">
              <w:t>Unstressed closed</w:t>
            </w:r>
            <w:r w:rsidRPr="00D32413">
              <w:t xml:space="preserve"> </w:t>
            </w:r>
            <w:r w:rsidRPr="0099608C">
              <w:rPr>
                <w:rStyle w:val="ChSmallCaps"/>
              </w:rPr>
              <w:t>sylb</w:t>
            </w:r>
          </w:p>
        </w:tc>
      </w:tr>
      <w:tr w:rsidR="00AC23C4" w:rsidRPr="00913A62" w14:paraId="433E9B9D" w14:textId="77777777" w:rsidTr="00451785">
        <w:tc>
          <w:tcPr>
            <w:tcW w:w="964" w:type="dxa"/>
            <w:shd w:val="clear" w:color="auto" w:fill="auto"/>
          </w:tcPr>
          <w:p w14:paraId="1C4E8026" w14:textId="77777777" w:rsidR="00140A47" w:rsidRPr="00913A62" w:rsidRDefault="00140A47" w:rsidP="00AC23C4">
            <w:pPr>
              <w:pStyle w:val="TableCell2-2115pt"/>
              <w:ind w:left="170"/>
            </w:pPr>
            <w:r w:rsidRPr="00913A62">
              <w:t>/</w:t>
            </w:r>
            <w:r w:rsidRPr="00913A62">
              <w:rPr>
                <w:rStyle w:val="ChCharisSIL"/>
              </w:rPr>
              <w:t>i</w:t>
            </w:r>
            <w:r w:rsidRPr="00913A62">
              <w:t>/</w:t>
            </w:r>
          </w:p>
        </w:tc>
        <w:tc>
          <w:tcPr>
            <w:tcW w:w="1021" w:type="dxa"/>
            <w:shd w:val="clear" w:color="auto" w:fill="auto"/>
          </w:tcPr>
          <w:p w14:paraId="0A96F013" w14:textId="77777777" w:rsidR="00140A47" w:rsidRPr="00913A62" w:rsidRDefault="00140A47" w:rsidP="00A7000B">
            <w:pPr>
              <w:pStyle w:val="TableCell2-2115pt"/>
            </w:pPr>
            <w:r w:rsidRPr="00913A62">
              <w:t>/</w:t>
            </w:r>
            <w:r w:rsidRPr="00913A62">
              <w:rPr>
                <w:rStyle w:val="ChCharisSIL"/>
              </w:rPr>
              <w:t>ˈba.bi</w:t>
            </w:r>
            <w:r w:rsidRPr="00913A62">
              <w:t>/</w:t>
            </w:r>
          </w:p>
        </w:tc>
        <w:tc>
          <w:tcPr>
            <w:tcW w:w="1134" w:type="dxa"/>
            <w:shd w:val="clear" w:color="auto" w:fill="auto"/>
          </w:tcPr>
          <w:p w14:paraId="5B84BA34" w14:textId="01FEC651" w:rsidR="00140A47" w:rsidRPr="00913A62" w:rsidRDefault="00B7093A" w:rsidP="00A7000B">
            <w:pPr>
              <w:pStyle w:val="TableCell2-2115pt"/>
            </w:pPr>
            <w:r>
              <w:t>‘</w:t>
            </w:r>
            <w:r w:rsidR="00140A47" w:rsidRPr="00913A62">
              <w:t>pig</w:t>
            </w:r>
            <w:r>
              <w:t>’</w:t>
            </w:r>
          </w:p>
        </w:tc>
        <w:tc>
          <w:tcPr>
            <w:tcW w:w="1021" w:type="dxa"/>
            <w:shd w:val="clear" w:color="auto" w:fill="auto"/>
          </w:tcPr>
          <w:p w14:paraId="0DE84AAA" w14:textId="77777777" w:rsidR="00140A47" w:rsidRPr="00913A62" w:rsidRDefault="00140A47" w:rsidP="00A7000B">
            <w:pPr>
              <w:pStyle w:val="TableCell2-2115pt"/>
            </w:pPr>
            <w:r w:rsidRPr="00913A62">
              <w:t>/</w:t>
            </w:r>
            <w:r w:rsidRPr="00913A62">
              <w:rPr>
                <w:rStyle w:val="ChCharisSIL"/>
              </w:rPr>
              <w:t>ˈma.nis</w:t>
            </w:r>
            <w:r w:rsidRPr="00913A62">
              <w:t>/</w:t>
            </w:r>
          </w:p>
        </w:tc>
        <w:tc>
          <w:tcPr>
            <w:tcW w:w="1191" w:type="dxa"/>
            <w:shd w:val="clear" w:color="auto" w:fill="auto"/>
          </w:tcPr>
          <w:p w14:paraId="23851335" w14:textId="228FE40B" w:rsidR="00140A47" w:rsidRPr="00913A62" w:rsidRDefault="00B7093A" w:rsidP="00A7000B">
            <w:pPr>
              <w:pStyle w:val="TableCell2-2115pt"/>
            </w:pPr>
            <w:r>
              <w:t>‘</w:t>
            </w:r>
            <w:r w:rsidR="00140A47" w:rsidRPr="00913A62">
              <w:t>be sweet</w:t>
            </w:r>
            <w:r>
              <w:t>’</w:t>
            </w:r>
          </w:p>
        </w:tc>
      </w:tr>
      <w:tr w:rsidR="00AC23C4" w:rsidRPr="00913A62" w14:paraId="17CCBE41" w14:textId="77777777" w:rsidTr="00451785">
        <w:tc>
          <w:tcPr>
            <w:tcW w:w="964" w:type="dxa"/>
            <w:shd w:val="clear" w:color="auto" w:fill="auto"/>
          </w:tcPr>
          <w:p w14:paraId="53E4BB30" w14:textId="77777777" w:rsidR="00140A47" w:rsidRPr="00913A62" w:rsidRDefault="00140A47" w:rsidP="00AC23C4">
            <w:pPr>
              <w:pStyle w:val="TableCell0-2115pt"/>
              <w:ind w:left="170"/>
            </w:pPr>
            <w:r w:rsidRPr="00913A62">
              <w:t>/</w:t>
            </w:r>
            <w:r w:rsidRPr="00913A62">
              <w:rPr>
                <w:rStyle w:val="ChCharisSIL"/>
              </w:rPr>
              <w:t>u</w:t>
            </w:r>
            <w:r w:rsidRPr="00913A62">
              <w:t>/</w:t>
            </w:r>
          </w:p>
        </w:tc>
        <w:tc>
          <w:tcPr>
            <w:tcW w:w="1021" w:type="dxa"/>
            <w:shd w:val="clear" w:color="auto" w:fill="auto"/>
          </w:tcPr>
          <w:p w14:paraId="08EE0286" w14:textId="77777777" w:rsidR="00140A47" w:rsidRPr="00913A62" w:rsidRDefault="00140A47" w:rsidP="00A7000B">
            <w:pPr>
              <w:pStyle w:val="TableCell0-2115pt"/>
            </w:pPr>
            <w:r w:rsidRPr="00913A62">
              <w:t>/</w:t>
            </w:r>
            <w:r w:rsidRPr="00913A62">
              <w:rPr>
                <w:rStyle w:val="ChCharisSIL"/>
              </w:rPr>
              <w:t>ˈka.ju</w:t>
            </w:r>
            <w:r w:rsidRPr="00913A62">
              <w:t>/</w:t>
            </w:r>
          </w:p>
        </w:tc>
        <w:tc>
          <w:tcPr>
            <w:tcW w:w="1134" w:type="dxa"/>
            <w:shd w:val="clear" w:color="auto" w:fill="auto"/>
          </w:tcPr>
          <w:p w14:paraId="2DE3793E" w14:textId="4E4539A3" w:rsidR="00140A47" w:rsidRPr="00913A62" w:rsidRDefault="00B7093A" w:rsidP="00A7000B">
            <w:pPr>
              <w:pStyle w:val="TableCell0-2115pt"/>
            </w:pPr>
            <w:r>
              <w:t>‘</w:t>
            </w:r>
            <w:r w:rsidR="00140A47" w:rsidRPr="00913A62">
              <w:t>wood</w:t>
            </w:r>
            <w:r>
              <w:t>’</w:t>
            </w:r>
          </w:p>
        </w:tc>
        <w:tc>
          <w:tcPr>
            <w:tcW w:w="1021" w:type="dxa"/>
            <w:shd w:val="clear" w:color="auto" w:fill="auto"/>
          </w:tcPr>
          <w:p w14:paraId="0AAEF999" w14:textId="77777777" w:rsidR="00140A47" w:rsidRPr="00913A62" w:rsidRDefault="00140A47" w:rsidP="00A7000B">
            <w:pPr>
              <w:pStyle w:val="TableCell0-2115pt"/>
            </w:pPr>
            <w:r w:rsidRPr="00913A62">
              <w:t>/</w:t>
            </w:r>
            <w:r w:rsidRPr="00913A62">
              <w:rPr>
                <w:rStyle w:val="ChCharisSIL"/>
              </w:rPr>
              <w:t>ˈta.kut</w:t>
            </w:r>
            <w:r w:rsidRPr="00913A62">
              <w:t>/</w:t>
            </w:r>
          </w:p>
        </w:tc>
        <w:tc>
          <w:tcPr>
            <w:tcW w:w="1191" w:type="dxa"/>
            <w:shd w:val="clear" w:color="auto" w:fill="auto"/>
          </w:tcPr>
          <w:p w14:paraId="75AA0D4A" w14:textId="2CDD1163" w:rsidR="00140A47" w:rsidRPr="00913A62" w:rsidRDefault="00B7093A" w:rsidP="00A7000B">
            <w:pPr>
              <w:pStyle w:val="TableCell0-2115pt"/>
            </w:pPr>
            <w:r>
              <w:t>‘</w:t>
            </w:r>
            <w:r w:rsidR="00140A47" w:rsidRPr="00913A62">
              <w:t>fear</w:t>
            </w:r>
            <w:r>
              <w:t>’</w:t>
            </w:r>
          </w:p>
        </w:tc>
      </w:tr>
      <w:tr w:rsidR="00AC23C4" w:rsidRPr="00913A62" w14:paraId="666ED89D" w14:textId="77777777" w:rsidTr="00451785">
        <w:tc>
          <w:tcPr>
            <w:tcW w:w="964" w:type="dxa"/>
            <w:shd w:val="clear" w:color="auto" w:fill="auto"/>
          </w:tcPr>
          <w:p w14:paraId="24AB8C85" w14:textId="77777777" w:rsidR="00140A47" w:rsidRPr="00913A62" w:rsidRDefault="00140A47" w:rsidP="00AC23C4">
            <w:pPr>
              <w:pStyle w:val="TableCell0-2115pt"/>
              <w:ind w:left="170"/>
            </w:pPr>
            <w:r w:rsidRPr="00913A62">
              <w:t>/</w:t>
            </w:r>
            <w:r w:rsidRPr="00913A62">
              <w:rPr>
                <w:rStyle w:val="ChCharisSIL"/>
              </w:rPr>
              <w:t>ɛ</w:t>
            </w:r>
            <w:r w:rsidRPr="00913A62">
              <w:t>/</w:t>
            </w:r>
          </w:p>
        </w:tc>
        <w:tc>
          <w:tcPr>
            <w:tcW w:w="1021" w:type="dxa"/>
            <w:shd w:val="clear" w:color="auto" w:fill="auto"/>
          </w:tcPr>
          <w:p w14:paraId="643A9A0A" w14:textId="77777777" w:rsidR="00140A47" w:rsidRPr="00913A62" w:rsidRDefault="00140A47" w:rsidP="00A7000B">
            <w:pPr>
              <w:pStyle w:val="TableCell0-2115pt"/>
            </w:pPr>
            <w:r w:rsidRPr="00913A62">
              <w:t>/</w:t>
            </w:r>
            <w:r w:rsidRPr="00913A62">
              <w:rPr>
                <w:rStyle w:val="ChCharisSIL"/>
              </w:rPr>
              <w:t>ˈtʃa.pɛ</w:t>
            </w:r>
            <w:r w:rsidRPr="00913A62">
              <w:t>/</w:t>
            </w:r>
          </w:p>
        </w:tc>
        <w:tc>
          <w:tcPr>
            <w:tcW w:w="1134" w:type="dxa"/>
            <w:shd w:val="clear" w:color="auto" w:fill="auto"/>
          </w:tcPr>
          <w:p w14:paraId="373455AA" w14:textId="6A978F03" w:rsidR="00140A47" w:rsidRPr="00913A62" w:rsidRDefault="00B7093A" w:rsidP="00A7000B">
            <w:pPr>
              <w:pStyle w:val="TableCell0-2115pt"/>
            </w:pPr>
            <w:r>
              <w:t>‘</w:t>
            </w:r>
            <w:r w:rsidR="00140A47" w:rsidRPr="00913A62">
              <w:t>be tired</w:t>
            </w:r>
            <w:r>
              <w:t>’</w:t>
            </w:r>
          </w:p>
        </w:tc>
        <w:tc>
          <w:tcPr>
            <w:tcW w:w="1021" w:type="dxa"/>
            <w:shd w:val="clear" w:color="auto" w:fill="auto"/>
          </w:tcPr>
          <w:p w14:paraId="6DC7210A" w14:textId="77777777" w:rsidR="00140A47" w:rsidRPr="00913A62" w:rsidRDefault="00140A47" w:rsidP="00A7000B">
            <w:pPr>
              <w:pStyle w:val="TableCell0-2115pt"/>
            </w:pPr>
            <w:r w:rsidRPr="00913A62">
              <w:t>/</w:t>
            </w:r>
            <w:r w:rsidRPr="00913A62">
              <w:rPr>
                <w:rStyle w:val="ChCharisSIL"/>
              </w:rPr>
              <w:t>ˈsɔ.bɛk</w:t>
            </w:r>
            <w:r w:rsidRPr="00913A62">
              <w:t>/</w:t>
            </w:r>
          </w:p>
        </w:tc>
        <w:tc>
          <w:tcPr>
            <w:tcW w:w="1191" w:type="dxa"/>
            <w:shd w:val="clear" w:color="auto" w:fill="auto"/>
          </w:tcPr>
          <w:p w14:paraId="0B4B6503" w14:textId="285D4139" w:rsidR="00140A47" w:rsidRPr="00913A62" w:rsidRDefault="00B7093A" w:rsidP="00A7000B">
            <w:pPr>
              <w:pStyle w:val="TableCell0-2115pt"/>
            </w:pPr>
            <w:r>
              <w:t>‘</w:t>
            </w:r>
            <w:r w:rsidR="00140A47" w:rsidRPr="00913A62">
              <w:t>tear</w:t>
            </w:r>
            <w:r>
              <w:t>’</w:t>
            </w:r>
          </w:p>
        </w:tc>
      </w:tr>
      <w:tr w:rsidR="00AC23C4" w:rsidRPr="00913A62" w14:paraId="01436793" w14:textId="77777777" w:rsidTr="00451785">
        <w:tc>
          <w:tcPr>
            <w:tcW w:w="964" w:type="dxa"/>
            <w:shd w:val="clear" w:color="auto" w:fill="auto"/>
          </w:tcPr>
          <w:p w14:paraId="4578E589" w14:textId="77777777" w:rsidR="00140A47" w:rsidRPr="00913A62" w:rsidRDefault="00140A47" w:rsidP="00AC23C4">
            <w:pPr>
              <w:pStyle w:val="TableCell0-2115pt"/>
              <w:ind w:left="170"/>
            </w:pPr>
            <w:r w:rsidRPr="00913A62">
              <w:t>/</w:t>
            </w:r>
            <w:r w:rsidRPr="00913A62">
              <w:rPr>
                <w:rStyle w:val="ChCharisSIL"/>
              </w:rPr>
              <w:t>ɔ</w:t>
            </w:r>
            <w:r w:rsidRPr="00913A62">
              <w:t>/</w:t>
            </w:r>
          </w:p>
        </w:tc>
        <w:tc>
          <w:tcPr>
            <w:tcW w:w="1021" w:type="dxa"/>
            <w:shd w:val="clear" w:color="auto" w:fill="auto"/>
          </w:tcPr>
          <w:p w14:paraId="4A0AA531" w14:textId="77777777" w:rsidR="00140A47" w:rsidRPr="00913A62" w:rsidRDefault="00140A47" w:rsidP="00A7000B">
            <w:pPr>
              <w:pStyle w:val="TableCell0-2115pt"/>
            </w:pPr>
            <w:r w:rsidRPr="00913A62">
              <w:t>/</w:t>
            </w:r>
            <w:r w:rsidRPr="00913A62">
              <w:rPr>
                <w:rStyle w:val="ChCharisSIL"/>
              </w:rPr>
              <w:t>ˈga.rɔ</w:t>
            </w:r>
            <w:r w:rsidRPr="00913A62">
              <w:t>/</w:t>
            </w:r>
          </w:p>
        </w:tc>
        <w:tc>
          <w:tcPr>
            <w:tcW w:w="1134" w:type="dxa"/>
            <w:shd w:val="clear" w:color="auto" w:fill="auto"/>
          </w:tcPr>
          <w:p w14:paraId="15701C46" w14:textId="34B44553" w:rsidR="00140A47" w:rsidRPr="00913A62" w:rsidRDefault="00B7093A" w:rsidP="00A7000B">
            <w:pPr>
              <w:pStyle w:val="TableCell0-2115pt"/>
            </w:pPr>
            <w:r>
              <w:t>‘</w:t>
            </w:r>
            <w:r w:rsidR="00140A47" w:rsidRPr="00913A62">
              <w:t>scratch</w:t>
            </w:r>
            <w:r>
              <w:t>’</w:t>
            </w:r>
          </w:p>
        </w:tc>
        <w:tc>
          <w:tcPr>
            <w:tcW w:w="1021" w:type="dxa"/>
            <w:shd w:val="clear" w:color="auto" w:fill="auto"/>
          </w:tcPr>
          <w:p w14:paraId="08F96A3F" w14:textId="77777777" w:rsidR="00140A47" w:rsidRPr="00913A62" w:rsidRDefault="00140A47" w:rsidP="00A7000B">
            <w:pPr>
              <w:pStyle w:val="TableCell0-2115pt"/>
            </w:pPr>
            <w:r w:rsidRPr="00913A62">
              <w:t>/</w:t>
            </w:r>
            <w:r w:rsidRPr="00913A62">
              <w:rPr>
                <w:rStyle w:val="ChCharisSIL"/>
              </w:rPr>
              <w:t>ˈbɛ.sɔk</w:t>
            </w:r>
            <w:r w:rsidRPr="00913A62">
              <w:t>/</w:t>
            </w:r>
          </w:p>
        </w:tc>
        <w:tc>
          <w:tcPr>
            <w:tcW w:w="1191" w:type="dxa"/>
            <w:shd w:val="clear" w:color="auto" w:fill="auto"/>
          </w:tcPr>
          <w:p w14:paraId="636DAAEE" w14:textId="2426A047" w:rsidR="00140A47" w:rsidRPr="00913A62" w:rsidRDefault="00B7093A" w:rsidP="00A7000B">
            <w:pPr>
              <w:pStyle w:val="TableCell0-2115pt"/>
            </w:pPr>
            <w:r>
              <w:t>‘</w:t>
            </w:r>
            <w:r w:rsidR="00140A47" w:rsidRPr="00913A62">
              <w:t>tomorrow</w:t>
            </w:r>
            <w:r>
              <w:t>’</w:t>
            </w:r>
          </w:p>
        </w:tc>
      </w:tr>
      <w:tr w:rsidR="00AC23C4" w:rsidRPr="00913A62" w14:paraId="08C3D16F" w14:textId="77777777" w:rsidTr="00451785">
        <w:tc>
          <w:tcPr>
            <w:tcW w:w="964" w:type="dxa"/>
            <w:shd w:val="clear" w:color="auto" w:fill="auto"/>
          </w:tcPr>
          <w:p w14:paraId="11E9103A" w14:textId="77777777" w:rsidR="00140A47" w:rsidRPr="00913A62" w:rsidRDefault="00140A47" w:rsidP="00AC23C4">
            <w:pPr>
              <w:pStyle w:val="TableCell0-2115ptBreak"/>
              <w:ind w:left="170"/>
            </w:pPr>
            <w:r w:rsidRPr="00913A62">
              <w:t>/</w:t>
            </w:r>
            <w:r w:rsidRPr="00913A62">
              <w:rPr>
                <w:rStyle w:val="ChCharisSIL"/>
              </w:rPr>
              <w:t>a</w:t>
            </w:r>
            <w:r w:rsidRPr="00913A62">
              <w:t>/</w:t>
            </w:r>
          </w:p>
        </w:tc>
        <w:tc>
          <w:tcPr>
            <w:tcW w:w="1021" w:type="dxa"/>
            <w:shd w:val="clear" w:color="auto" w:fill="auto"/>
          </w:tcPr>
          <w:p w14:paraId="35203FCA" w14:textId="77777777" w:rsidR="00140A47" w:rsidRPr="00913A62" w:rsidRDefault="00140A47" w:rsidP="00A7000B">
            <w:pPr>
              <w:pStyle w:val="TableCell0-2115ptBreak"/>
            </w:pPr>
            <w:r w:rsidRPr="00913A62">
              <w:t>/</w:t>
            </w:r>
            <w:r w:rsidRPr="00913A62">
              <w:rPr>
                <w:rStyle w:val="ChCharisSIL"/>
              </w:rPr>
              <w:t>ˈbu.ta</w:t>
            </w:r>
            <w:r w:rsidRPr="00913A62">
              <w:t>/</w:t>
            </w:r>
          </w:p>
        </w:tc>
        <w:tc>
          <w:tcPr>
            <w:tcW w:w="1134" w:type="dxa"/>
            <w:shd w:val="clear" w:color="auto" w:fill="auto"/>
          </w:tcPr>
          <w:p w14:paraId="313BE8A3" w14:textId="178003DC" w:rsidR="00140A47" w:rsidRPr="00913A62" w:rsidRDefault="00B7093A" w:rsidP="00A7000B">
            <w:pPr>
              <w:pStyle w:val="TableCell0-2115ptBreak"/>
            </w:pPr>
            <w:r>
              <w:t>‘</w:t>
            </w:r>
            <w:r w:rsidR="00140A47" w:rsidRPr="00913A62">
              <w:t>be blind</w:t>
            </w:r>
            <w:r>
              <w:t>’</w:t>
            </w:r>
          </w:p>
        </w:tc>
        <w:tc>
          <w:tcPr>
            <w:tcW w:w="1021" w:type="dxa"/>
            <w:shd w:val="clear" w:color="auto" w:fill="auto"/>
          </w:tcPr>
          <w:p w14:paraId="6258728B" w14:textId="77777777" w:rsidR="00140A47" w:rsidRPr="00913A62" w:rsidRDefault="00140A47" w:rsidP="00A7000B">
            <w:pPr>
              <w:pStyle w:val="TableCell0-2115ptBreak"/>
            </w:pPr>
            <w:r w:rsidRPr="00913A62">
              <w:t>/</w:t>
            </w:r>
            <w:r w:rsidRPr="00913A62">
              <w:rPr>
                <w:rStyle w:val="ChCharisSIL"/>
              </w:rPr>
              <w:t>ˈli.pat</w:t>
            </w:r>
            <w:r w:rsidRPr="00913A62">
              <w:t>/</w:t>
            </w:r>
          </w:p>
        </w:tc>
        <w:tc>
          <w:tcPr>
            <w:tcW w:w="1191" w:type="dxa"/>
            <w:shd w:val="clear" w:color="auto" w:fill="auto"/>
          </w:tcPr>
          <w:p w14:paraId="762F1EF7" w14:textId="120C4E58" w:rsidR="00140A47" w:rsidRPr="00913A62" w:rsidRDefault="00B7093A" w:rsidP="00A7000B">
            <w:pPr>
              <w:pStyle w:val="TableCell0-2115ptBreak"/>
            </w:pPr>
            <w:r>
              <w:t>‘</w:t>
            </w:r>
            <w:r w:rsidR="00140A47" w:rsidRPr="00913A62">
              <w:t>fold</w:t>
            </w:r>
            <w:r>
              <w:t>’</w:t>
            </w:r>
          </w:p>
        </w:tc>
      </w:tr>
    </w:tbl>
    <w:p w14:paraId="5B4651C9" w14:textId="77777777" w:rsidR="00140A47" w:rsidRPr="00913A62" w:rsidRDefault="00140A47" w:rsidP="00EA483F">
      <w:pPr>
        <w:pStyle w:val="Body0005after05before115pt"/>
      </w:pPr>
      <w:r w:rsidRPr="00913A62">
        <w:t xml:space="preserve">A restricted </w:t>
      </w:r>
      <w:r w:rsidR="00347D2C">
        <w:t xml:space="preserve">set </w:t>
      </w:r>
      <w:r w:rsidRPr="00913A62">
        <w:t xml:space="preserve">of vowel segments can occur in V.V vowel sequences, as shown in </w:t>
      </w:r>
      <w:r w:rsidRPr="00913A62">
        <w:fldChar w:fldCharType="begin"/>
      </w:r>
      <w:r w:rsidRPr="00913A62">
        <w:instrText xml:space="preserve"> REF _Ref333398465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9</w:t>
      </w:r>
      <w:r w:rsidRPr="00913A62">
        <w:fldChar w:fldCharType="end"/>
      </w:r>
      <w:r w:rsidRPr="00913A62">
        <w:t>. As far as attested, two examples are given for each V.V sequence. The first has a /</w:t>
      </w:r>
      <w:r w:rsidRPr="00302E8F">
        <w:rPr>
          <w:rStyle w:val="ChCharisSIL"/>
        </w:rPr>
        <w:t>ˈ</w:t>
      </w:r>
      <w:r w:rsidRPr="00913A62">
        <w:t>(C)V.V/ stress pattern in which the syllable containing V</w:t>
      </w:r>
      <w:r w:rsidRPr="00913A62">
        <w:rPr>
          <w:vertAlign w:val="subscript"/>
        </w:rPr>
        <w:t>1</w:t>
      </w:r>
      <w:r w:rsidRPr="00913A62">
        <w:t xml:space="preserve"> is stressed. The second example has a /CV.</w:t>
      </w:r>
      <w:r w:rsidRPr="00302E8F">
        <w:rPr>
          <w:rStyle w:val="ChCharisSIL"/>
        </w:rPr>
        <w:t>ˈ</w:t>
      </w:r>
      <w:r w:rsidRPr="00913A62">
        <w:t>V/ stress pattern in which V</w:t>
      </w:r>
      <w:r w:rsidRPr="00913A62">
        <w:rPr>
          <w:vertAlign w:val="subscript"/>
        </w:rPr>
        <w:t>2</w:t>
      </w:r>
      <w:r w:rsidRPr="00913A62">
        <w:t xml:space="preserve"> is stressed. Of the 51 lexical roots containing V.V sequences, 43 items (84%) have a /</w:t>
      </w:r>
      <w:bookmarkStart w:id="972" w:name="_Ref324514496"/>
      <w:r w:rsidRPr="00302E8F">
        <w:rPr>
          <w:rStyle w:val="ChCharisSIL"/>
        </w:rPr>
        <w:t>ˈ</w:t>
      </w:r>
      <w:r w:rsidRPr="00913A62">
        <w:t>(C)V.V/ stress pattern, while only eight items (16%) show a /CV.</w:t>
      </w:r>
      <w:r w:rsidRPr="00302E8F">
        <w:rPr>
          <w:rStyle w:val="ChCharisSIL"/>
        </w:rPr>
        <w:t>ˈ</w:t>
      </w:r>
      <w:r w:rsidRPr="00913A62">
        <w:t>V/ stress pattern.</w:t>
      </w:r>
      <w:r w:rsidR="00E5265A">
        <w:t xml:space="preserve"> </w:t>
      </w:r>
      <w:r w:rsidR="00E5265A" w:rsidRPr="00913A62">
        <w:t>The V.V sequences are realized without an inserted glottal stop.</w:t>
      </w:r>
      <w:r w:rsidRPr="00913A62">
        <w:rPr>
          <w:rStyle w:val="FootnoteReference"/>
        </w:rPr>
        <w:footnoteReference w:id="83"/>
      </w:r>
    </w:p>
    <w:p w14:paraId="33BC6A48" w14:textId="77777777" w:rsidR="00140A47" w:rsidRPr="00913A62" w:rsidRDefault="00140A47" w:rsidP="00140A47">
      <w:pPr>
        <w:pStyle w:val="Caption"/>
      </w:pPr>
      <w:bookmarkStart w:id="973" w:name="_Ref333398465"/>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29</w:t>
        </w:r>
      </w:fldSimple>
      <w:bookmarkEnd w:id="972"/>
      <w:bookmarkEnd w:id="973"/>
      <w:r w:rsidRPr="00913A62">
        <w:t>:</w:t>
      </w:r>
      <w:r w:rsidRPr="00913A62">
        <w:tab/>
        <w:t>V.V sequences</w:t>
      </w:r>
      <w:r w:rsidR="00DF5D68">
        <w:t xml:space="preserve"> – </w:t>
      </w:r>
      <w:r w:rsidRPr="00913A62">
        <w:t>Examples</w:t>
      </w:r>
    </w:p>
    <w:tbl>
      <w:tblPr>
        <w:tblW w:w="4821" w:type="dxa"/>
        <w:tblInd w:w="170" w:type="dxa"/>
        <w:tblBorders>
          <w:bottom w:val="single" w:sz="4" w:space="0" w:color="auto"/>
        </w:tblBorders>
        <w:tblLayout w:type="fixed"/>
        <w:tblLook w:val="01E0" w:firstRow="1" w:lastRow="1" w:firstColumn="1" w:lastColumn="1" w:noHBand="0" w:noVBand="0"/>
      </w:tblPr>
      <w:tblGrid>
        <w:gridCol w:w="851"/>
        <w:gridCol w:w="851"/>
        <w:gridCol w:w="1134"/>
        <w:gridCol w:w="1134"/>
        <w:gridCol w:w="851"/>
      </w:tblGrid>
      <w:tr w:rsidR="00AC23C4" w:rsidRPr="00913A62" w14:paraId="651003EA" w14:textId="77777777" w:rsidTr="0041606D">
        <w:trPr>
          <w:tblHeader/>
        </w:trPr>
        <w:tc>
          <w:tcPr>
            <w:tcW w:w="851" w:type="dxa"/>
            <w:tcBorders>
              <w:top w:val="single" w:sz="4" w:space="0" w:color="auto"/>
              <w:bottom w:val="single" w:sz="4" w:space="0" w:color="auto"/>
            </w:tcBorders>
            <w:shd w:val="clear" w:color="auto" w:fill="auto"/>
          </w:tcPr>
          <w:p w14:paraId="5E4612F6" w14:textId="77777777" w:rsidR="00140A47" w:rsidRPr="00913A62" w:rsidRDefault="00140A47" w:rsidP="00D24110">
            <w:pPr>
              <w:pStyle w:val="TableHd"/>
            </w:pPr>
            <w:r w:rsidRPr="00AC23C4">
              <w:rPr>
                <w:position w:val="-6"/>
              </w:rPr>
              <w:t>V</w:t>
            </w:r>
            <w:r w:rsidRPr="00AC23C4">
              <w:rPr>
                <w:position w:val="-6"/>
                <w:vertAlign w:val="subscript"/>
              </w:rPr>
              <w:t>1</w:t>
            </w:r>
            <w:r w:rsidRPr="00913A62">
              <w:t>.V</w:t>
            </w:r>
            <w:r w:rsidRPr="00AC23C4">
              <w:rPr>
                <w:vertAlign w:val="subscript"/>
              </w:rPr>
              <w:t>2</w:t>
            </w:r>
          </w:p>
        </w:tc>
        <w:tc>
          <w:tcPr>
            <w:tcW w:w="851" w:type="dxa"/>
            <w:tcBorders>
              <w:top w:val="single" w:sz="4" w:space="0" w:color="auto"/>
              <w:bottom w:val="single" w:sz="4" w:space="0" w:color="auto"/>
            </w:tcBorders>
            <w:shd w:val="clear" w:color="auto" w:fill="auto"/>
          </w:tcPr>
          <w:p w14:paraId="41525A28" w14:textId="77777777" w:rsidR="00140A47" w:rsidRPr="00913A62" w:rsidRDefault="00140A47" w:rsidP="00D24110">
            <w:pPr>
              <w:pStyle w:val="TableHd"/>
            </w:pPr>
            <w:r w:rsidRPr="00913A62">
              <w:t>Stress</w:t>
            </w:r>
          </w:p>
        </w:tc>
        <w:tc>
          <w:tcPr>
            <w:tcW w:w="1134" w:type="dxa"/>
            <w:tcBorders>
              <w:top w:val="single" w:sz="4" w:space="0" w:color="auto"/>
              <w:bottom w:val="single" w:sz="4" w:space="0" w:color="auto"/>
            </w:tcBorders>
            <w:shd w:val="clear" w:color="auto" w:fill="auto"/>
          </w:tcPr>
          <w:p w14:paraId="0F5994DD" w14:textId="77777777" w:rsidR="00140A47" w:rsidRPr="00913A62" w:rsidRDefault="00140A47" w:rsidP="00D24110">
            <w:pPr>
              <w:pStyle w:val="TableHd"/>
            </w:pPr>
            <w:r w:rsidRPr="00913A62">
              <w:t>Item</w:t>
            </w:r>
          </w:p>
        </w:tc>
        <w:tc>
          <w:tcPr>
            <w:tcW w:w="1134" w:type="dxa"/>
            <w:tcBorders>
              <w:top w:val="single" w:sz="4" w:space="0" w:color="auto"/>
              <w:bottom w:val="single" w:sz="4" w:space="0" w:color="auto"/>
            </w:tcBorders>
            <w:shd w:val="clear" w:color="auto" w:fill="auto"/>
          </w:tcPr>
          <w:p w14:paraId="7AB09E13" w14:textId="77777777" w:rsidR="00140A47" w:rsidRPr="00913A62" w:rsidRDefault="00140A47" w:rsidP="00D24110">
            <w:pPr>
              <w:pStyle w:val="TableHd"/>
            </w:pPr>
            <w:r w:rsidRPr="00913A62">
              <w:t>Gloss</w:t>
            </w:r>
          </w:p>
        </w:tc>
        <w:tc>
          <w:tcPr>
            <w:tcW w:w="851" w:type="dxa"/>
            <w:tcBorders>
              <w:top w:val="single" w:sz="4" w:space="0" w:color="auto"/>
              <w:bottom w:val="single" w:sz="4" w:space="0" w:color="auto"/>
            </w:tcBorders>
            <w:shd w:val="clear" w:color="auto" w:fill="auto"/>
          </w:tcPr>
          <w:p w14:paraId="64AD3D28" w14:textId="77777777" w:rsidR="00140A47" w:rsidRPr="00913A62" w:rsidRDefault="00140A47" w:rsidP="00D24110">
            <w:pPr>
              <w:pStyle w:val="TableHd"/>
            </w:pPr>
            <w:r w:rsidRPr="00913A62">
              <w:t>Freq.</w:t>
            </w:r>
          </w:p>
        </w:tc>
      </w:tr>
      <w:tr w:rsidR="00AC23C4" w:rsidRPr="00913A62" w14:paraId="4E9CDFC6" w14:textId="77777777" w:rsidTr="0041606D">
        <w:tc>
          <w:tcPr>
            <w:tcW w:w="851" w:type="dxa"/>
            <w:tcBorders>
              <w:top w:val="single" w:sz="4" w:space="0" w:color="auto"/>
            </w:tcBorders>
            <w:shd w:val="clear" w:color="auto" w:fill="auto"/>
          </w:tcPr>
          <w:p w14:paraId="327326CA" w14:textId="77777777" w:rsidR="00140A47" w:rsidRPr="00913A62" w:rsidRDefault="00140A47" w:rsidP="00FF336C">
            <w:pPr>
              <w:pStyle w:val="TableCell2-2115pt"/>
              <w:rPr>
                <w:rStyle w:val="ChCharisSIL"/>
              </w:rPr>
            </w:pPr>
            <w:bookmarkStart w:id="974" w:name="_Hlk333472765"/>
            <w:r w:rsidRPr="00913A62">
              <w:t>/</w:t>
            </w:r>
            <w:r w:rsidRPr="00913A62">
              <w:rPr>
                <w:rStyle w:val="ChCharisSIL"/>
              </w:rPr>
              <w:t>i.u</w:t>
            </w:r>
            <w:r w:rsidRPr="00913A62">
              <w:t>/</w:t>
            </w:r>
          </w:p>
        </w:tc>
        <w:tc>
          <w:tcPr>
            <w:tcW w:w="851" w:type="dxa"/>
            <w:tcBorders>
              <w:top w:val="single" w:sz="4" w:space="0" w:color="auto"/>
            </w:tcBorders>
            <w:shd w:val="clear" w:color="auto" w:fill="auto"/>
          </w:tcPr>
          <w:p w14:paraId="06A3D3C0" w14:textId="77777777" w:rsidR="00140A47" w:rsidRPr="00913A62" w:rsidRDefault="00140A47" w:rsidP="00FF336C">
            <w:pPr>
              <w:pStyle w:val="TableCell2-2115pt"/>
              <w:rPr>
                <w:rStyle w:val="ChCharisSIL"/>
              </w:rPr>
            </w:pPr>
            <w:r w:rsidRPr="00DB12E8">
              <w:t>/</w:t>
            </w:r>
            <w:r w:rsidRPr="00913A62">
              <w:rPr>
                <w:rStyle w:val="ChCharisSIL"/>
              </w:rPr>
              <w:t>ˈ</w:t>
            </w:r>
            <w:r w:rsidRPr="00913A62">
              <w:t>C</w:t>
            </w:r>
            <w:r w:rsidRPr="00913A62">
              <w:rPr>
                <w:rStyle w:val="ChCharisSIL"/>
              </w:rPr>
              <w:t>i.u</w:t>
            </w:r>
            <w:r w:rsidRPr="00DB12E8">
              <w:t>/</w:t>
            </w:r>
          </w:p>
        </w:tc>
        <w:tc>
          <w:tcPr>
            <w:tcW w:w="1134" w:type="dxa"/>
            <w:tcBorders>
              <w:top w:val="single" w:sz="4" w:space="0" w:color="auto"/>
            </w:tcBorders>
            <w:shd w:val="clear" w:color="auto" w:fill="auto"/>
          </w:tcPr>
          <w:p w14:paraId="55FF2159" w14:textId="13D77C2F" w:rsidR="00140A47" w:rsidRPr="00913A62" w:rsidRDefault="00140A47" w:rsidP="00A4157F">
            <w:pPr>
              <w:pStyle w:val="TableCell2-2115pt"/>
              <w:rPr>
                <w:rStyle w:val="ChCharisSIL"/>
              </w:rPr>
            </w:pPr>
            <w:r w:rsidRPr="00DB12E8">
              <w:t>/</w:t>
            </w:r>
            <w:r w:rsidRPr="00913A62">
              <w:rPr>
                <w:rStyle w:val="ChCharisSIL"/>
              </w:rPr>
              <w:t>ˈtʃ</w:t>
            </w:r>
            <w:r w:rsidRPr="005830B0">
              <w:rPr>
                <w:rStyle w:val="ChCharisSILUnderl"/>
              </w:rPr>
              <w:t>i.</w:t>
            </w:r>
            <w:r w:rsidR="00A4157F">
              <w:rPr>
                <w:rStyle w:val="ChCharisSILUnderl"/>
              </w:rPr>
              <w:t>u</w:t>
            </w:r>
            <w:r w:rsidRPr="00913A62">
              <w:rPr>
                <w:rStyle w:val="ChCharisSIL"/>
              </w:rPr>
              <w:t>m</w:t>
            </w:r>
            <w:r w:rsidRPr="00DB12E8">
              <w:t>/</w:t>
            </w:r>
          </w:p>
        </w:tc>
        <w:tc>
          <w:tcPr>
            <w:tcW w:w="1134" w:type="dxa"/>
            <w:tcBorders>
              <w:top w:val="single" w:sz="4" w:space="0" w:color="auto"/>
            </w:tcBorders>
            <w:shd w:val="clear" w:color="auto" w:fill="auto"/>
          </w:tcPr>
          <w:p w14:paraId="37AF40CE" w14:textId="14703E8E" w:rsidR="00140A47" w:rsidRPr="00913A62" w:rsidRDefault="00B7093A" w:rsidP="00CA26DD">
            <w:pPr>
              <w:pStyle w:val="TableCell2-2115pt"/>
            </w:pPr>
            <w:r>
              <w:t>‘</w:t>
            </w:r>
            <w:r w:rsidR="00140A47" w:rsidRPr="00913A62">
              <w:t>kiss</w:t>
            </w:r>
            <w:r>
              <w:t>’</w:t>
            </w:r>
          </w:p>
        </w:tc>
        <w:tc>
          <w:tcPr>
            <w:tcW w:w="851" w:type="dxa"/>
            <w:tcBorders>
              <w:top w:val="single" w:sz="4" w:space="0" w:color="auto"/>
            </w:tcBorders>
            <w:shd w:val="clear" w:color="auto" w:fill="auto"/>
          </w:tcPr>
          <w:p w14:paraId="5955E0C6" w14:textId="77777777" w:rsidR="00140A47" w:rsidRPr="00913A62" w:rsidRDefault="00140A47" w:rsidP="00AC23C4">
            <w:pPr>
              <w:pStyle w:val="TableCell2-2115pt"/>
              <w:ind w:right="170"/>
              <w:jc w:val="right"/>
            </w:pPr>
            <w:r w:rsidRPr="00913A62">
              <w:t>2</w:t>
            </w:r>
          </w:p>
        </w:tc>
      </w:tr>
      <w:tr w:rsidR="00AC23C4" w:rsidRPr="00913A62" w14:paraId="3BFECC68" w14:textId="77777777" w:rsidTr="0041606D">
        <w:tc>
          <w:tcPr>
            <w:tcW w:w="851" w:type="dxa"/>
            <w:shd w:val="clear" w:color="auto" w:fill="auto"/>
          </w:tcPr>
          <w:p w14:paraId="73419295" w14:textId="77777777" w:rsidR="00140A47" w:rsidRPr="00913A62" w:rsidRDefault="00140A47" w:rsidP="00FF336C">
            <w:pPr>
              <w:pStyle w:val="TableCell2-2115pt"/>
              <w:rPr>
                <w:rStyle w:val="ChCharisSIL"/>
              </w:rPr>
            </w:pPr>
            <w:r w:rsidRPr="00913A62">
              <w:t>/</w:t>
            </w:r>
            <w:r w:rsidRPr="00913A62">
              <w:rPr>
                <w:rStyle w:val="ChCharisSIL"/>
              </w:rPr>
              <w:t>i.a</w:t>
            </w:r>
            <w:r w:rsidRPr="00913A62">
              <w:t>/</w:t>
            </w:r>
          </w:p>
        </w:tc>
        <w:tc>
          <w:tcPr>
            <w:tcW w:w="851" w:type="dxa"/>
            <w:shd w:val="clear" w:color="auto" w:fill="auto"/>
          </w:tcPr>
          <w:p w14:paraId="35A14E4C" w14:textId="77777777" w:rsidR="00140A47" w:rsidRPr="00913A62" w:rsidRDefault="00140A47" w:rsidP="00FF336C">
            <w:pPr>
              <w:pStyle w:val="TableCell2-2115pt"/>
              <w:rPr>
                <w:rStyle w:val="ChCharisSIL"/>
              </w:rPr>
            </w:pPr>
            <w:r w:rsidRPr="00DB12E8">
              <w:t>/</w:t>
            </w:r>
            <w:r w:rsidRPr="00913A62">
              <w:rPr>
                <w:rStyle w:val="ChCharisSIL"/>
              </w:rPr>
              <w:t>ˈ</w:t>
            </w:r>
            <w:r w:rsidRPr="00913A62">
              <w:t>C</w:t>
            </w:r>
            <w:r w:rsidRPr="00913A62">
              <w:rPr>
                <w:rStyle w:val="ChCharisSIL"/>
              </w:rPr>
              <w:t>i.a</w:t>
            </w:r>
            <w:r w:rsidRPr="00DB12E8">
              <w:t>/</w:t>
            </w:r>
          </w:p>
        </w:tc>
        <w:tc>
          <w:tcPr>
            <w:tcW w:w="1134" w:type="dxa"/>
            <w:shd w:val="clear" w:color="auto" w:fill="auto"/>
          </w:tcPr>
          <w:p w14:paraId="0845904E" w14:textId="39D983AA" w:rsidR="00140A47" w:rsidRPr="00913A62" w:rsidRDefault="00140A47" w:rsidP="00FF336C">
            <w:pPr>
              <w:pStyle w:val="TableCell2-2115pt"/>
              <w:rPr>
                <w:rStyle w:val="ChCharisSIL"/>
              </w:rPr>
            </w:pPr>
            <w:r w:rsidRPr="00DB12E8">
              <w:t>/</w:t>
            </w:r>
            <w:r w:rsidRPr="00913A62">
              <w:rPr>
                <w:rStyle w:val="ChCharisSIL"/>
              </w:rPr>
              <w:t>ˈd</w:t>
            </w:r>
            <w:r w:rsidRPr="005830B0">
              <w:rPr>
                <w:rStyle w:val="ChCharisSILUnderl"/>
              </w:rPr>
              <w:t>i.a</w:t>
            </w:r>
            <w:r w:rsidRPr="00913A62">
              <w:rPr>
                <w:rStyle w:val="ChCharisSIL"/>
              </w:rPr>
              <w:t>m</w:t>
            </w:r>
            <w:r w:rsidRPr="00DB12E8">
              <w:t>/</w:t>
            </w:r>
          </w:p>
        </w:tc>
        <w:tc>
          <w:tcPr>
            <w:tcW w:w="1134" w:type="dxa"/>
            <w:shd w:val="clear" w:color="auto" w:fill="auto"/>
          </w:tcPr>
          <w:p w14:paraId="6FBDB9E1" w14:textId="3F5D2A34" w:rsidR="00140A47" w:rsidRPr="00913A62" w:rsidRDefault="00B7093A" w:rsidP="00FF336C">
            <w:pPr>
              <w:pStyle w:val="TableCell2-2115pt"/>
            </w:pPr>
            <w:r>
              <w:t>‘</w:t>
            </w:r>
            <w:r w:rsidR="00140A47" w:rsidRPr="00913A62">
              <w:t>be quiet</w:t>
            </w:r>
            <w:r>
              <w:t>’</w:t>
            </w:r>
          </w:p>
        </w:tc>
        <w:tc>
          <w:tcPr>
            <w:tcW w:w="851" w:type="dxa"/>
            <w:shd w:val="clear" w:color="auto" w:fill="auto"/>
          </w:tcPr>
          <w:p w14:paraId="5C90D9C2" w14:textId="77777777" w:rsidR="00140A47" w:rsidRPr="00AC23C4" w:rsidRDefault="00140A47" w:rsidP="00AC23C4">
            <w:pPr>
              <w:pStyle w:val="TableCell2-2115pt"/>
              <w:ind w:right="170"/>
              <w:jc w:val="right"/>
              <w:rPr>
                <w:rStyle w:val="ChBold"/>
                <w:b w:val="0"/>
              </w:rPr>
            </w:pPr>
            <w:r w:rsidRPr="00AC23C4">
              <w:rPr>
                <w:rStyle w:val="ChBold"/>
                <w:b w:val="0"/>
              </w:rPr>
              <w:t>12</w:t>
            </w:r>
          </w:p>
        </w:tc>
      </w:tr>
      <w:tr w:rsidR="00AC23C4" w:rsidRPr="00913A62" w14:paraId="27D9D004" w14:textId="77777777" w:rsidTr="0041606D">
        <w:tc>
          <w:tcPr>
            <w:tcW w:w="851" w:type="dxa"/>
            <w:shd w:val="clear" w:color="auto" w:fill="auto"/>
          </w:tcPr>
          <w:p w14:paraId="38F47EF5" w14:textId="77777777" w:rsidR="00140A47" w:rsidRPr="00913A62" w:rsidRDefault="00140A47" w:rsidP="00FF336C">
            <w:pPr>
              <w:pStyle w:val="TableCell0-2115ptBreak"/>
            </w:pPr>
          </w:p>
        </w:tc>
        <w:tc>
          <w:tcPr>
            <w:tcW w:w="851" w:type="dxa"/>
            <w:shd w:val="clear" w:color="auto" w:fill="auto"/>
          </w:tcPr>
          <w:p w14:paraId="16B75A4B" w14:textId="77777777" w:rsidR="00140A47" w:rsidRPr="00913A62" w:rsidRDefault="00140A47" w:rsidP="00FF336C">
            <w:pPr>
              <w:pStyle w:val="TableCell0-2115ptBreak"/>
              <w:rPr>
                <w:rStyle w:val="ChCharisSIL"/>
              </w:rPr>
            </w:pPr>
            <w:r w:rsidRPr="00DB12E8">
              <w:t>/</w:t>
            </w:r>
            <w:r w:rsidRPr="00913A62">
              <w:t>C</w:t>
            </w:r>
            <w:r w:rsidRPr="00913A62">
              <w:rPr>
                <w:rStyle w:val="ChCharisSIL"/>
              </w:rPr>
              <w:t>i.ˈa</w:t>
            </w:r>
            <w:r w:rsidRPr="00DB12E8">
              <w:t>/</w:t>
            </w:r>
          </w:p>
        </w:tc>
        <w:tc>
          <w:tcPr>
            <w:tcW w:w="1134" w:type="dxa"/>
            <w:shd w:val="clear" w:color="auto" w:fill="auto"/>
          </w:tcPr>
          <w:p w14:paraId="130FA832" w14:textId="77777777" w:rsidR="00140A47" w:rsidRPr="00913A62" w:rsidRDefault="00140A47" w:rsidP="00FF336C">
            <w:pPr>
              <w:pStyle w:val="TableCell0-2115ptBreak"/>
              <w:rPr>
                <w:rStyle w:val="ChCharisSIL"/>
              </w:rPr>
            </w:pPr>
            <w:r w:rsidRPr="00DB12E8">
              <w:t>/</w:t>
            </w:r>
            <w:r w:rsidRPr="00913A62">
              <w:rPr>
                <w:rStyle w:val="ChCharisSIL"/>
              </w:rPr>
              <w:t>g</w:t>
            </w:r>
            <w:r w:rsidRPr="005830B0">
              <w:rPr>
                <w:rStyle w:val="ChCharisSILUnderl"/>
              </w:rPr>
              <w:t>i.ˈa</w:t>
            </w:r>
            <w:r w:rsidRPr="00913A62">
              <w:rPr>
                <w:rStyle w:val="ChCharisSIL"/>
              </w:rPr>
              <w:t>.was</w:t>
            </w:r>
            <w:r w:rsidRPr="00DB12E8">
              <w:t>/</w:t>
            </w:r>
          </w:p>
        </w:tc>
        <w:tc>
          <w:tcPr>
            <w:tcW w:w="1134" w:type="dxa"/>
            <w:shd w:val="clear" w:color="auto" w:fill="auto"/>
          </w:tcPr>
          <w:p w14:paraId="5AB43B70" w14:textId="6E44CC12" w:rsidR="00140A47" w:rsidRPr="00913A62" w:rsidRDefault="00B7093A" w:rsidP="00FF336C">
            <w:pPr>
              <w:pStyle w:val="TableCell0-2115ptBreak"/>
            </w:pPr>
            <w:r>
              <w:t>‘</w:t>
            </w:r>
            <w:r w:rsidR="00140A47" w:rsidRPr="00913A62">
              <w:t>guava</w:t>
            </w:r>
            <w:r>
              <w:t>’</w:t>
            </w:r>
          </w:p>
        </w:tc>
        <w:tc>
          <w:tcPr>
            <w:tcW w:w="851" w:type="dxa"/>
            <w:shd w:val="clear" w:color="auto" w:fill="auto"/>
          </w:tcPr>
          <w:p w14:paraId="4F591725" w14:textId="77777777" w:rsidR="00140A47" w:rsidRPr="00AC23C4" w:rsidRDefault="00140A47" w:rsidP="00AC23C4">
            <w:pPr>
              <w:pStyle w:val="TableCell0-2115ptBreak"/>
              <w:ind w:right="170"/>
              <w:jc w:val="right"/>
              <w:rPr>
                <w:rStyle w:val="ChBold"/>
                <w:b w:val="0"/>
              </w:rPr>
            </w:pPr>
            <w:r w:rsidRPr="00AC23C4">
              <w:rPr>
                <w:rStyle w:val="ChBold"/>
                <w:b w:val="0"/>
              </w:rPr>
              <w:t>4</w:t>
            </w:r>
          </w:p>
        </w:tc>
      </w:tr>
      <w:tr w:rsidR="00AC23C4" w:rsidRPr="00913A62" w14:paraId="38BEEFB7" w14:textId="77777777" w:rsidTr="0041606D">
        <w:tc>
          <w:tcPr>
            <w:tcW w:w="851" w:type="dxa"/>
            <w:shd w:val="clear" w:color="auto" w:fill="auto"/>
          </w:tcPr>
          <w:p w14:paraId="6A0E00AB" w14:textId="77777777" w:rsidR="00140A47" w:rsidRPr="00913A62" w:rsidRDefault="00140A47" w:rsidP="00FF336C">
            <w:pPr>
              <w:pStyle w:val="TableCell2-2115pt"/>
              <w:rPr>
                <w:rStyle w:val="ChCharisSIL"/>
              </w:rPr>
            </w:pPr>
            <w:r w:rsidRPr="00DB12E8">
              <w:t>/</w:t>
            </w:r>
            <w:r w:rsidRPr="00913A62">
              <w:rPr>
                <w:rStyle w:val="ChCharisSIL"/>
              </w:rPr>
              <w:t>u.a</w:t>
            </w:r>
            <w:r w:rsidRPr="00913A62">
              <w:t>/</w:t>
            </w:r>
          </w:p>
        </w:tc>
        <w:tc>
          <w:tcPr>
            <w:tcW w:w="851" w:type="dxa"/>
            <w:shd w:val="clear" w:color="auto" w:fill="auto"/>
          </w:tcPr>
          <w:p w14:paraId="363C8A72" w14:textId="77777777" w:rsidR="00140A47" w:rsidRPr="00913A62" w:rsidRDefault="00140A47" w:rsidP="00FF336C">
            <w:pPr>
              <w:pStyle w:val="TableCell2-2115pt"/>
              <w:rPr>
                <w:rStyle w:val="ChCharisSIL"/>
              </w:rPr>
            </w:pPr>
            <w:r w:rsidRPr="00DB12E8">
              <w:t>/</w:t>
            </w:r>
            <w:r w:rsidRPr="00913A62">
              <w:rPr>
                <w:rStyle w:val="ChCharisSIL"/>
              </w:rPr>
              <w:t>ˈu.a</w:t>
            </w:r>
            <w:r w:rsidRPr="00DB12E8">
              <w:t>/</w:t>
            </w:r>
          </w:p>
        </w:tc>
        <w:tc>
          <w:tcPr>
            <w:tcW w:w="1134" w:type="dxa"/>
            <w:shd w:val="clear" w:color="auto" w:fill="auto"/>
          </w:tcPr>
          <w:p w14:paraId="4B980796" w14:textId="77777777" w:rsidR="00140A47" w:rsidRPr="00913A62" w:rsidRDefault="00140A47" w:rsidP="00FF336C">
            <w:pPr>
              <w:pStyle w:val="TableCell2-2115pt"/>
              <w:rPr>
                <w:rStyle w:val="ChCharisSIL"/>
              </w:rPr>
            </w:pPr>
            <w:r w:rsidRPr="00DB12E8">
              <w:t>/</w:t>
            </w:r>
            <w:r w:rsidRPr="00913A62">
              <w:rPr>
                <w:rStyle w:val="ChCharisSIL"/>
              </w:rPr>
              <w:t>ˈ</w:t>
            </w:r>
            <w:r w:rsidRPr="005830B0">
              <w:rPr>
                <w:rStyle w:val="ChCharisSILUnderl"/>
              </w:rPr>
              <w:t>u.a</w:t>
            </w:r>
            <w:r w:rsidRPr="00913A62">
              <w:rPr>
                <w:rStyle w:val="ChCharisSIL"/>
              </w:rPr>
              <w:t>ŋ</w:t>
            </w:r>
            <w:r w:rsidRPr="00DB12E8">
              <w:t>/</w:t>
            </w:r>
          </w:p>
        </w:tc>
        <w:tc>
          <w:tcPr>
            <w:tcW w:w="1134" w:type="dxa"/>
            <w:shd w:val="clear" w:color="auto" w:fill="auto"/>
          </w:tcPr>
          <w:p w14:paraId="2267ECF8" w14:textId="696006D5" w:rsidR="00140A47" w:rsidRPr="00913A62" w:rsidRDefault="00B7093A" w:rsidP="00154D81">
            <w:pPr>
              <w:pStyle w:val="TableCell2-2115pt"/>
            </w:pPr>
            <w:r>
              <w:t>‘</w:t>
            </w:r>
            <w:r w:rsidR="00140A47" w:rsidRPr="00913A62">
              <w:t>money</w:t>
            </w:r>
            <w:r>
              <w:t>’</w:t>
            </w:r>
            <w:r w:rsidR="00140A47" w:rsidRPr="00913A62">
              <w:fldChar w:fldCharType="begin"/>
            </w:r>
            <w:r w:rsidR="00140A47" w:rsidRPr="00913A62">
              <w:instrText xml:space="preserve"> NOTEREF _Ref357078921 \f \h </w:instrText>
            </w:r>
            <w:r w:rsidR="00140A47">
              <w:instrText xml:space="preserve"> \* MERGEFORMAT </w:instrText>
            </w:r>
            <w:r w:rsidR="00140A47" w:rsidRPr="00913A62">
              <w:fldChar w:fldCharType="separate"/>
            </w:r>
            <w:r w:rsidR="00154D81" w:rsidRPr="00154D81">
              <w:rPr>
                <w:rStyle w:val="FootnoteReference"/>
              </w:rPr>
              <w:t>85</w:t>
            </w:r>
            <w:r w:rsidR="00140A47" w:rsidRPr="00913A62">
              <w:fldChar w:fldCharType="end"/>
            </w:r>
          </w:p>
        </w:tc>
        <w:tc>
          <w:tcPr>
            <w:tcW w:w="851" w:type="dxa"/>
            <w:shd w:val="clear" w:color="auto" w:fill="auto"/>
          </w:tcPr>
          <w:p w14:paraId="07FABA04" w14:textId="77777777" w:rsidR="00140A47" w:rsidRPr="00AC23C4" w:rsidRDefault="00140A47" w:rsidP="00AC23C4">
            <w:pPr>
              <w:pStyle w:val="TableCell2-2115pt"/>
              <w:ind w:right="170"/>
              <w:jc w:val="right"/>
              <w:rPr>
                <w:rStyle w:val="ChBold"/>
                <w:b w:val="0"/>
              </w:rPr>
            </w:pPr>
            <w:r w:rsidRPr="00AC23C4">
              <w:rPr>
                <w:rStyle w:val="ChBold"/>
                <w:b w:val="0"/>
              </w:rPr>
              <w:t>1</w:t>
            </w:r>
          </w:p>
        </w:tc>
      </w:tr>
      <w:tr w:rsidR="00AC23C4" w:rsidRPr="00913A62" w14:paraId="77665015" w14:textId="77777777" w:rsidTr="0041606D">
        <w:tc>
          <w:tcPr>
            <w:tcW w:w="851" w:type="dxa"/>
            <w:shd w:val="clear" w:color="auto" w:fill="auto"/>
          </w:tcPr>
          <w:p w14:paraId="0FFF052B" w14:textId="77777777" w:rsidR="00140A47" w:rsidRPr="00913A62" w:rsidRDefault="00140A47" w:rsidP="00FF336C">
            <w:pPr>
              <w:pStyle w:val="TableCell0-2115pt"/>
            </w:pPr>
          </w:p>
        </w:tc>
        <w:tc>
          <w:tcPr>
            <w:tcW w:w="851" w:type="dxa"/>
            <w:shd w:val="clear" w:color="auto" w:fill="auto"/>
          </w:tcPr>
          <w:p w14:paraId="4575F340" w14:textId="77777777" w:rsidR="00140A47" w:rsidRPr="00913A62" w:rsidRDefault="00140A47" w:rsidP="00FF336C">
            <w:pPr>
              <w:pStyle w:val="TableCell0-2115pt"/>
              <w:rPr>
                <w:rStyle w:val="ChCharisSIL"/>
              </w:rPr>
            </w:pPr>
            <w:r w:rsidRPr="00DB12E8">
              <w:t>/</w:t>
            </w:r>
            <w:r w:rsidRPr="00913A62">
              <w:rPr>
                <w:rStyle w:val="ChCharisSIL"/>
              </w:rPr>
              <w:t>ˈ</w:t>
            </w:r>
            <w:r w:rsidRPr="00913A62">
              <w:t>C</w:t>
            </w:r>
            <w:r w:rsidRPr="00913A62">
              <w:rPr>
                <w:rStyle w:val="ChCharisSIL"/>
              </w:rPr>
              <w:t>u.a</w:t>
            </w:r>
            <w:r w:rsidRPr="00DB12E8">
              <w:t>/</w:t>
            </w:r>
          </w:p>
        </w:tc>
        <w:tc>
          <w:tcPr>
            <w:tcW w:w="1134" w:type="dxa"/>
            <w:shd w:val="clear" w:color="auto" w:fill="auto"/>
          </w:tcPr>
          <w:p w14:paraId="5901B3AB" w14:textId="77777777" w:rsidR="00140A47" w:rsidRPr="00913A62" w:rsidRDefault="00140A47" w:rsidP="00FF336C">
            <w:pPr>
              <w:pStyle w:val="TableCell0-2115pt"/>
              <w:rPr>
                <w:rStyle w:val="ChCharisSIL"/>
              </w:rPr>
            </w:pPr>
            <w:r w:rsidRPr="00DB12E8">
              <w:t>/</w:t>
            </w:r>
            <w:r w:rsidRPr="00913A62">
              <w:rPr>
                <w:rStyle w:val="ChCharisSIL"/>
              </w:rPr>
              <w:t>ˈb</w:t>
            </w:r>
            <w:r w:rsidRPr="005830B0">
              <w:rPr>
                <w:rStyle w:val="ChCharisSILUnderl"/>
              </w:rPr>
              <w:t>u.a</w:t>
            </w:r>
            <w:r w:rsidRPr="00913A62">
              <w:rPr>
                <w:rStyle w:val="ChCharisSIL"/>
              </w:rPr>
              <w:t>t</w:t>
            </w:r>
            <w:r w:rsidRPr="00DB12E8">
              <w:t>/</w:t>
            </w:r>
          </w:p>
        </w:tc>
        <w:tc>
          <w:tcPr>
            <w:tcW w:w="1134" w:type="dxa"/>
            <w:shd w:val="clear" w:color="auto" w:fill="auto"/>
          </w:tcPr>
          <w:p w14:paraId="315683A9" w14:textId="00D5BC87" w:rsidR="00140A47" w:rsidRPr="00913A62" w:rsidRDefault="00B7093A" w:rsidP="00FF336C">
            <w:pPr>
              <w:pStyle w:val="TableCell0-2115pt"/>
            </w:pPr>
            <w:r>
              <w:t>‘</w:t>
            </w:r>
            <w:r w:rsidR="00140A47" w:rsidRPr="00913A62">
              <w:t>make</w:t>
            </w:r>
            <w:r>
              <w:t>’</w:t>
            </w:r>
          </w:p>
        </w:tc>
        <w:tc>
          <w:tcPr>
            <w:tcW w:w="851" w:type="dxa"/>
            <w:shd w:val="clear" w:color="auto" w:fill="auto"/>
          </w:tcPr>
          <w:p w14:paraId="5F05AA62" w14:textId="77777777" w:rsidR="00140A47" w:rsidRPr="00AC23C4" w:rsidRDefault="00140A47" w:rsidP="00AC23C4">
            <w:pPr>
              <w:pStyle w:val="TableCell0-2115pt"/>
              <w:ind w:right="170"/>
              <w:jc w:val="right"/>
              <w:rPr>
                <w:rStyle w:val="ChBold"/>
                <w:b w:val="0"/>
              </w:rPr>
            </w:pPr>
            <w:r w:rsidRPr="00AC23C4">
              <w:rPr>
                <w:rStyle w:val="ChBold"/>
                <w:b w:val="0"/>
              </w:rPr>
              <w:t>15</w:t>
            </w:r>
          </w:p>
        </w:tc>
      </w:tr>
      <w:tr w:rsidR="00AC23C4" w:rsidRPr="00913A62" w14:paraId="7ED7BFDB" w14:textId="77777777" w:rsidTr="0041606D">
        <w:tc>
          <w:tcPr>
            <w:tcW w:w="851" w:type="dxa"/>
            <w:shd w:val="clear" w:color="auto" w:fill="auto"/>
          </w:tcPr>
          <w:p w14:paraId="2B1B37B5" w14:textId="77777777" w:rsidR="00140A47" w:rsidRPr="00913A62" w:rsidRDefault="00140A47" w:rsidP="00FF336C">
            <w:pPr>
              <w:pStyle w:val="TableCell0-2115ptBreak"/>
            </w:pPr>
          </w:p>
        </w:tc>
        <w:tc>
          <w:tcPr>
            <w:tcW w:w="851" w:type="dxa"/>
            <w:shd w:val="clear" w:color="auto" w:fill="auto"/>
          </w:tcPr>
          <w:p w14:paraId="4E34DAD1" w14:textId="77777777" w:rsidR="00140A47" w:rsidRPr="00913A62" w:rsidRDefault="00140A47" w:rsidP="00FF336C">
            <w:pPr>
              <w:pStyle w:val="TableCell0-2115ptBreak"/>
              <w:rPr>
                <w:rStyle w:val="ChCharisSIL"/>
              </w:rPr>
            </w:pPr>
            <w:r w:rsidRPr="00DB12E8">
              <w:t>/</w:t>
            </w:r>
            <w:r w:rsidRPr="00913A62">
              <w:t>C</w:t>
            </w:r>
            <w:r w:rsidRPr="00913A62">
              <w:rPr>
                <w:rStyle w:val="ChCharisSIL"/>
              </w:rPr>
              <w:t>u.ˈa</w:t>
            </w:r>
            <w:r w:rsidRPr="00DB12E8">
              <w:t>/</w:t>
            </w:r>
          </w:p>
        </w:tc>
        <w:tc>
          <w:tcPr>
            <w:tcW w:w="1134" w:type="dxa"/>
            <w:shd w:val="clear" w:color="auto" w:fill="auto"/>
          </w:tcPr>
          <w:p w14:paraId="5CBB6961" w14:textId="77777777" w:rsidR="00140A47" w:rsidRPr="00913A62" w:rsidRDefault="00140A47" w:rsidP="00FF336C">
            <w:pPr>
              <w:pStyle w:val="TableCell0-2115ptBreak"/>
              <w:rPr>
                <w:rStyle w:val="ChCharisSIL"/>
              </w:rPr>
            </w:pPr>
            <w:r w:rsidRPr="00DB12E8">
              <w:t>/</w:t>
            </w:r>
            <w:r w:rsidRPr="00913A62">
              <w:rPr>
                <w:rStyle w:val="ChCharisSIL"/>
              </w:rPr>
              <w:t>b</w:t>
            </w:r>
            <w:r w:rsidRPr="005830B0">
              <w:rPr>
                <w:rStyle w:val="ChCharisSILUnderl"/>
              </w:rPr>
              <w:t>u.ˈa</w:t>
            </w:r>
            <w:r w:rsidRPr="00913A62">
              <w:rPr>
                <w:rStyle w:val="ChCharisSIL"/>
              </w:rPr>
              <w:t>.ja</w:t>
            </w:r>
            <w:r w:rsidRPr="00DB12E8">
              <w:t>/</w:t>
            </w:r>
          </w:p>
        </w:tc>
        <w:tc>
          <w:tcPr>
            <w:tcW w:w="1134" w:type="dxa"/>
            <w:shd w:val="clear" w:color="auto" w:fill="auto"/>
          </w:tcPr>
          <w:p w14:paraId="1CC685D5" w14:textId="31BAB5C4" w:rsidR="00140A47" w:rsidRPr="00913A62" w:rsidRDefault="00B7093A" w:rsidP="00FF336C">
            <w:pPr>
              <w:pStyle w:val="TableCell0-2115ptBreak"/>
            </w:pPr>
            <w:r>
              <w:t>‘</w:t>
            </w:r>
            <w:r w:rsidR="00140A47" w:rsidRPr="00913A62">
              <w:t>crocodile</w:t>
            </w:r>
            <w:r>
              <w:t>’</w:t>
            </w:r>
          </w:p>
        </w:tc>
        <w:tc>
          <w:tcPr>
            <w:tcW w:w="851" w:type="dxa"/>
            <w:shd w:val="clear" w:color="auto" w:fill="auto"/>
          </w:tcPr>
          <w:p w14:paraId="0708FCD2" w14:textId="77777777" w:rsidR="00140A47" w:rsidRPr="00AC23C4" w:rsidRDefault="00140A47" w:rsidP="00AC23C4">
            <w:pPr>
              <w:pStyle w:val="TableCell0-2115ptBreak"/>
              <w:ind w:right="170"/>
              <w:jc w:val="right"/>
              <w:rPr>
                <w:rStyle w:val="ChBold"/>
                <w:b w:val="0"/>
              </w:rPr>
            </w:pPr>
            <w:r w:rsidRPr="00AC23C4">
              <w:rPr>
                <w:rStyle w:val="ChBold"/>
                <w:b w:val="0"/>
              </w:rPr>
              <w:t>4</w:t>
            </w:r>
          </w:p>
        </w:tc>
      </w:tr>
      <w:bookmarkEnd w:id="974"/>
      <w:tr w:rsidR="00AC23C4" w:rsidRPr="00913A62" w14:paraId="7709F9CD" w14:textId="77777777" w:rsidTr="0041606D">
        <w:tc>
          <w:tcPr>
            <w:tcW w:w="851" w:type="dxa"/>
            <w:shd w:val="clear" w:color="auto" w:fill="auto"/>
          </w:tcPr>
          <w:p w14:paraId="35E81DE9" w14:textId="77777777" w:rsidR="00140A47" w:rsidRPr="00913A62" w:rsidRDefault="00140A47" w:rsidP="00FF336C">
            <w:pPr>
              <w:pStyle w:val="TableCell2-2115pt"/>
              <w:rPr>
                <w:rStyle w:val="ChCharisSIL"/>
              </w:rPr>
            </w:pPr>
            <w:r w:rsidRPr="00DB12E8">
              <w:t>/</w:t>
            </w:r>
            <w:r w:rsidRPr="00913A62">
              <w:rPr>
                <w:rStyle w:val="ChCharisSIL"/>
              </w:rPr>
              <w:t>a.i</w:t>
            </w:r>
            <w:r w:rsidRPr="00913A62">
              <w:t>/</w:t>
            </w:r>
          </w:p>
        </w:tc>
        <w:tc>
          <w:tcPr>
            <w:tcW w:w="851" w:type="dxa"/>
            <w:shd w:val="clear" w:color="auto" w:fill="auto"/>
          </w:tcPr>
          <w:p w14:paraId="24D0361C" w14:textId="77777777" w:rsidR="00140A47" w:rsidRPr="00913A62" w:rsidRDefault="00140A47" w:rsidP="00FF336C">
            <w:pPr>
              <w:pStyle w:val="TableCell2-2115pt"/>
              <w:rPr>
                <w:rStyle w:val="ChCharisSIL"/>
              </w:rPr>
            </w:pPr>
            <w:r w:rsidRPr="00DB12E8">
              <w:t>/</w:t>
            </w:r>
            <w:r w:rsidRPr="00913A62">
              <w:rPr>
                <w:rStyle w:val="ChCharisSIL"/>
              </w:rPr>
              <w:t>ˈa.i</w:t>
            </w:r>
            <w:r w:rsidRPr="00DB12E8">
              <w:t>/</w:t>
            </w:r>
          </w:p>
        </w:tc>
        <w:tc>
          <w:tcPr>
            <w:tcW w:w="1134" w:type="dxa"/>
            <w:shd w:val="clear" w:color="auto" w:fill="auto"/>
          </w:tcPr>
          <w:p w14:paraId="62B88811" w14:textId="77777777" w:rsidR="00140A47" w:rsidRPr="00913A62" w:rsidRDefault="00140A47" w:rsidP="00FF336C">
            <w:pPr>
              <w:pStyle w:val="TableCell2-2115pt"/>
              <w:rPr>
                <w:rStyle w:val="ChCharisSIL"/>
              </w:rPr>
            </w:pPr>
            <w:r w:rsidRPr="00DB12E8">
              <w:t>/</w:t>
            </w:r>
            <w:r w:rsidRPr="00913A62">
              <w:rPr>
                <w:rStyle w:val="ChCharisSIL"/>
              </w:rPr>
              <w:t>ˈ</w:t>
            </w:r>
            <w:r w:rsidRPr="005830B0">
              <w:rPr>
                <w:rStyle w:val="ChCharisSILUnderl"/>
              </w:rPr>
              <w:t>a.i</w:t>
            </w:r>
            <w:r w:rsidRPr="00913A62">
              <w:rPr>
                <w:rStyle w:val="ChCharisSIL"/>
              </w:rPr>
              <w:t>r</w:t>
            </w:r>
            <w:r w:rsidRPr="00DB12E8">
              <w:t>/</w:t>
            </w:r>
          </w:p>
        </w:tc>
        <w:tc>
          <w:tcPr>
            <w:tcW w:w="1134" w:type="dxa"/>
            <w:shd w:val="clear" w:color="auto" w:fill="auto"/>
          </w:tcPr>
          <w:p w14:paraId="5C48E158" w14:textId="70E014C0" w:rsidR="00140A47" w:rsidRPr="00913A62" w:rsidRDefault="00B7093A" w:rsidP="00FF336C">
            <w:pPr>
              <w:pStyle w:val="TableCell2-2115pt"/>
            </w:pPr>
            <w:r>
              <w:t>‘</w:t>
            </w:r>
            <w:r w:rsidR="00140A47" w:rsidRPr="00913A62">
              <w:t>water</w:t>
            </w:r>
            <w:r>
              <w:t>’</w:t>
            </w:r>
          </w:p>
        </w:tc>
        <w:tc>
          <w:tcPr>
            <w:tcW w:w="851" w:type="dxa"/>
            <w:shd w:val="clear" w:color="auto" w:fill="auto"/>
          </w:tcPr>
          <w:p w14:paraId="72F9DFC2" w14:textId="77777777" w:rsidR="00140A47" w:rsidRPr="00AC23C4" w:rsidRDefault="00140A47" w:rsidP="00AC23C4">
            <w:pPr>
              <w:pStyle w:val="TableCell2-2115pt"/>
              <w:ind w:right="170"/>
              <w:jc w:val="right"/>
              <w:rPr>
                <w:rStyle w:val="ChBold"/>
                <w:b w:val="0"/>
              </w:rPr>
            </w:pPr>
            <w:r w:rsidRPr="00AC23C4">
              <w:rPr>
                <w:rStyle w:val="ChBold"/>
                <w:b w:val="0"/>
              </w:rPr>
              <w:t>1</w:t>
            </w:r>
          </w:p>
        </w:tc>
      </w:tr>
      <w:tr w:rsidR="00AC23C4" w:rsidRPr="00913A62" w14:paraId="5DB2670E" w14:textId="77777777" w:rsidTr="0041606D">
        <w:tc>
          <w:tcPr>
            <w:tcW w:w="851" w:type="dxa"/>
            <w:shd w:val="clear" w:color="auto" w:fill="auto"/>
          </w:tcPr>
          <w:p w14:paraId="54C13611" w14:textId="77777777" w:rsidR="00140A47" w:rsidRPr="00913A62" w:rsidRDefault="00140A47" w:rsidP="00FF336C">
            <w:pPr>
              <w:pStyle w:val="TableCell0-2115ptBreak"/>
            </w:pPr>
          </w:p>
        </w:tc>
        <w:tc>
          <w:tcPr>
            <w:tcW w:w="851" w:type="dxa"/>
            <w:shd w:val="clear" w:color="auto" w:fill="auto"/>
          </w:tcPr>
          <w:p w14:paraId="1344091D" w14:textId="77777777" w:rsidR="00140A47" w:rsidRPr="00913A62" w:rsidRDefault="00140A47" w:rsidP="00FF336C">
            <w:pPr>
              <w:pStyle w:val="TableCell0-2115ptBreak"/>
              <w:rPr>
                <w:rStyle w:val="ChCharisSIL"/>
              </w:rPr>
            </w:pPr>
            <w:r w:rsidRPr="00DB12E8">
              <w:t>/</w:t>
            </w:r>
            <w:r w:rsidRPr="00913A62">
              <w:rPr>
                <w:rStyle w:val="ChCharisSIL"/>
              </w:rPr>
              <w:t>ˈ</w:t>
            </w:r>
            <w:r w:rsidRPr="00913A62">
              <w:t>C</w:t>
            </w:r>
            <w:r w:rsidRPr="00913A62">
              <w:rPr>
                <w:rStyle w:val="ChCharisSIL"/>
              </w:rPr>
              <w:t>a.i</w:t>
            </w:r>
            <w:r w:rsidRPr="00DB12E8">
              <w:t>/</w:t>
            </w:r>
          </w:p>
        </w:tc>
        <w:tc>
          <w:tcPr>
            <w:tcW w:w="1134" w:type="dxa"/>
            <w:shd w:val="clear" w:color="auto" w:fill="auto"/>
          </w:tcPr>
          <w:p w14:paraId="341E5655" w14:textId="77777777" w:rsidR="00140A47" w:rsidRPr="00913A62" w:rsidRDefault="00140A47" w:rsidP="00FF336C">
            <w:pPr>
              <w:pStyle w:val="TableCell0-2115ptBreak"/>
              <w:rPr>
                <w:rStyle w:val="ChCharisSIL"/>
              </w:rPr>
            </w:pPr>
            <w:r w:rsidRPr="00DB12E8">
              <w:t>/</w:t>
            </w:r>
            <w:r w:rsidRPr="00913A62">
              <w:rPr>
                <w:rStyle w:val="ChCharisSIL"/>
              </w:rPr>
              <w:t>ˈb</w:t>
            </w:r>
            <w:r w:rsidRPr="005830B0">
              <w:rPr>
                <w:rStyle w:val="ChCharisSILUnderl"/>
              </w:rPr>
              <w:t>a.i</w:t>
            </w:r>
            <w:r w:rsidRPr="00913A62">
              <w:rPr>
                <w:rStyle w:val="ChCharisSIL"/>
              </w:rPr>
              <w:t>k</w:t>
            </w:r>
            <w:r w:rsidRPr="00DB12E8">
              <w:t>/</w:t>
            </w:r>
          </w:p>
        </w:tc>
        <w:tc>
          <w:tcPr>
            <w:tcW w:w="1134" w:type="dxa"/>
            <w:shd w:val="clear" w:color="auto" w:fill="auto"/>
          </w:tcPr>
          <w:p w14:paraId="0AE2C895" w14:textId="4762233F" w:rsidR="00140A47" w:rsidRPr="00913A62" w:rsidRDefault="00B7093A" w:rsidP="00FF336C">
            <w:pPr>
              <w:pStyle w:val="TableCell0-2115ptBreak"/>
            </w:pPr>
            <w:r>
              <w:t>‘</w:t>
            </w:r>
            <w:r w:rsidR="00140A47" w:rsidRPr="00913A62">
              <w:t>be good</w:t>
            </w:r>
            <w:r>
              <w:t>’</w:t>
            </w:r>
          </w:p>
        </w:tc>
        <w:tc>
          <w:tcPr>
            <w:tcW w:w="851" w:type="dxa"/>
            <w:shd w:val="clear" w:color="auto" w:fill="auto"/>
          </w:tcPr>
          <w:p w14:paraId="3935BD78" w14:textId="77777777" w:rsidR="00140A47" w:rsidRPr="00AC23C4" w:rsidRDefault="00140A47" w:rsidP="00AC23C4">
            <w:pPr>
              <w:pStyle w:val="TableCell0-2115ptBreak"/>
              <w:ind w:right="170"/>
              <w:jc w:val="right"/>
              <w:rPr>
                <w:rStyle w:val="ChBold"/>
                <w:b w:val="0"/>
              </w:rPr>
            </w:pPr>
            <w:r w:rsidRPr="00AC23C4">
              <w:rPr>
                <w:rStyle w:val="ChBold"/>
                <w:b w:val="0"/>
              </w:rPr>
              <w:t>7</w:t>
            </w:r>
          </w:p>
        </w:tc>
      </w:tr>
      <w:tr w:rsidR="00AC23C4" w:rsidRPr="00913A62" w14:paraId="7B5C77E5" w14:textId="77777777" w:rsidTr="0041606D">
        <w:tc>
          <w:tcPr>
            <w:tcW w:w="851" w:type="dxa"/>
            <w:shd w:val="clear" w:color="auto" w:fill="auto"/>
          </w:tcPr>
          <w:p w14:paraId="20286259" w14:textId="77777777" w:rsidR="00140A47" w:rsidRPr="00913A62" w:rsidRDefault="00140A47" w:rsidP="00FF336C">
            <w:pPr>
              <w:pStyle w:val="TableCell2-2115ptBreak"/>
              <w:rPr>
                <w:rStyle w:val="ChCharisSIL"/>
              </w:rPr>
            </w:pPr>
            <w:r w:rsidRPr="00913A62">
              <w:t>/</w:t>
            </w:r>
            <w:r w:rsidRPr="00913A62">
              <w:rPr>
                <w:rStyle w:val="ChCharisSIL"/>
              </w:rPr>
              <w:t>a.u</w:t>
            </w:r>
            <w:r w:rsidRPr="00913A62">
              <w:t>/</w:t>
            </w:r>
          </w:p>
        </w:tc>
        <w:tc>
          <w:tcPr>
            <w:tcW w:w="851" w:type="dxa"/>
            <w:shd w:val="clear" w:color="auto" w:fill="auto"/>
          </w:tcPr>
          <w:p w14:paraId="4851B724" w14:textId="77777777" w:rsidR="00140A47" w:rsidRPr="00913A62" w:rsidRDefault="00140A47" w:rsidP="00FF336C">
            <w:pPr>
              <w:pStyle w:val="TableCell2-2115ptBreak"/>
              <w:rPr>
                <w:rStyle w:val="ChCharisSIL"/>
              </w:rPr>
            </w:pPr>
            <w:r w:rsidRPr="00DB12E8">
              <w:t>/</w:t>
            </w:r>
            <w:r w:rsidRPr="00913A62">
              <w:rPr>
                <w:rStyle w:val="ChCharisSIL"/>
              </w:rPr>
              <w:t>ˈ</w:t>
            </w:r>
            <w:r w:rsidRPr="00913A62">
              <w:t>C</w:t>
            </w:r>
            <w:r w:rsidRPr="00913A62">
              <w:rPr>
                <w:rStyle w:val="ChCharisSIL"/>
              </w:rPr>
              <w:t>a.u</w:t>
            </w:r>
            <w:r w:rsidRPr="00DB12E8">
              <w:t>/</w:t>
            </w:r>
          </w:p>
        </w:tc>
        <w:tc>
          <w:tcPr>
            <w:tcW w:w="1134" w:type="dxa"/>
            <w:shd w:val="clear" w:color="auto" w:fill="auto"/>
          </w:tcPr>
          <w:p w14:paraId="01EBAC82" w14:textId="77777777" w:rsidR="00140A47" w:rsidRPr="00E413A5" w:rsidRDefault="00140A47" w:rsidP="00FF336C">
            <w:pPr>
              <w:pStyle w:val="TableCell2-2115ptBreak"/>
              <w:rPr>
                <w:rStyle w:val="ChCharisSIL"/>
              </w:rPr>
            </w:pPr>
            <w:r w:rsidRPr="00E413A5">
              <w:t>/</w:t>
            </w:r>
            <w:r w:rsidRPr="00E413A5">
              <w:rPr>
                <w:rStyle w:val="ChCharisSIL"/>
              </w:rPr>
              <w:t>ˈd</w:t>
            </w:r>
            <w:r w:rsidRPr="005830B0">
              <w:rPr>
                <w:rStyle w:val="ChCharisSILUnderl"/>
              </w:rPr>
              <w:t>a.u</w:t>
            </w:r>
            <w:r w:rsidR="00E413A5" w:rsidRPr="00E413A5">
              <w:rPr>
                <w:rStyle w:val="ChCharisSIL"/>
              </w:rPr>
              <w:t>ŋ</w:t>
            </w:r>
            <w:r w:rsidRPr="00E413A5">
              <w:t>/</w:t>
            </w:r>
          </w:p>
        </w:tc>
        <w:tc>
          <w:tcPr>
            <w:tcW w:w="1134" w:type="dxa"/>
            <w:shd w:val="clear" w:color="auto" w:fill="auto"/>
          </w:tcPr>
          <w:p w14:paraId="4945B531" w14:textId="0906E132" w:rsidR="00140A47" w:rsidRPr="00913A62" w:rsidRDefault="00B7093A" w:rsidP="00CA26DD">
            <w:pPr>
              <w:pStyle w:val="TableCell2-2115ptBreak"/>
            </w:pPr>
            <w:r>
              <w:t>‘</w:t>
            </w:r>
            <w:r w:rsidR="00140A47" w:rsidRPr="00913A62">
              <w:t>leaf</w:t>
            </w:r>
            <w:r>
              <w:t>’</w:t>
            </w:r>
          </w:p>
        </w:tc>
        <w:tc>
          <w:tcPr>
            <w:tcW w:w="851" w:type="dxa"/>
            <w:shd w:val="clear" w:color="auto" w:fill="auto"/>
          </w:tcPr>
          <w:p w14:paraId="1244FAF6" w14:textId="77777777" w:rsidR="00140A47" w:rsidRPr="00AC23C4" w:rsidRDefault="00140A47" w:rsidP="00AC23C4">
            <w:pPr>
              <w:pStyle w:val="TableCell2-2115ptBreak"/>
              <w:ind w:right="170"/>
              <w:jc w:val="right"/>
              <w:rPr>
                <w:rStyle w:val="ChBold"/>
                <w:b w:val="0"/>
              </w:rPr>
            </w:pPr>
            <w:r w:rsidRPr="00AC23C4">
              <w:rPr>
                <w:rStyle w:val="ChBold"/>
                <w:b w:val="0"/>
              </w:rPr>
              <w:t>5</w:t>
            </w:r>
          </w:p>
        </w:tc>
      </w:tr>
    </w:tbl>
    <w:p w14:paraId="257085CD" w14:textId="77777777" w:rsidR="00140A47" w:rsidRPr="00913A62" w:rsidRDefault="00140A47" w:rsidP="00EA483F">
      <w:pPr>
        <w:pStyle w:val="Body0005after05before"/>
      </w:pPr>
      <w:r w:rsidRPr="00913A62">
        <w:t xml:space="preserve">The attested V.V sequences with their frequencies are summarized in </w:t>
      </w:r>
      <w:r w:rsidRPr="00913A62">
        <w:fldChar w:fldCharType="begin"/>
      </w:r>
      <w:r w:rsidRPr="00913A62">
        <w:instrText xml:space="preserve"> REF _Ref324430913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30</w:t>
      </w:r>
      <w:r w:rsidRPr="00913A62">
        <w:fldChar w:fldCharType="end"/>
      </w:r>
      <w:r w:rsidRPr="00913A62">
        <w:t xml:space="preserve">. This overview, together with the data presented in </w:t>
      </w:r>
      <w:r w:rsidRPr="00913A62">
        <w:fldChar w:fldCharType="begin"/>
      </w:r>
      <w:r w:rsidRPr="00913A62">
        <w:instrText xml:space="preserve"> REF _Ref333398465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9</w:t>
      </w:r>
      <w:r w:rsidRPr="00913A62">
        <w:fldChar w:fldCharType="end"/>
      </w:r>
      <w:r w:rsidRPr="00913A62">
        <w:t>, shows that the V</w:t>
      </w:r>
      <w:r w:rsidRPr="00913A62">
        <w:rPr>
          <w:vertAlign w:val="subscript"/>
        </w:rPr>
        <w:t>1</w:t>
      </w:r>
      <w:r w:rsidRPr="00913A62">
        <w:t xml:space="preserve"> position is typically taken by a close vowel (38</w:t>
      </w:r>
      <w:r w:rsidRPr="00DB12E8">
        <w:t>/</w:t>
      </w:r>
      <w:r w:rsidRPr="00913A62">
        <w:t>51 lexical roots</w:t>
      </w:r>
      <w:r w:rsidR="00DF5D68">
        <w:t xml:space="preserve"> – </w:t>
      </w:r>
      <w:r w:rsidRPr="00913A62">
        <w:t>74%), while the open central vowel (36/51 lexical roots</w:t>
      </w:r>
      <w:r w:rsidR="00DF5D68">
        <w:t xml:space="preserve"> – </w:t>
      </w:r>
      <w:r w:rsidRPr="00913A62">
        <w:t>71%) typically takes the V</w:t>
      </w:r>
      <w:r w:rsidRPr="00913A62">
        <w:rPr>
          <w:vertAlign w:val="subscript"/>
        </w:rPr>
        <w:t>2</w:t>
      </w:r>
      <w:r w:rsidRPr="00913A62">
        <w:t xml:space="preserve"> position.</w:t>
      </w:r>
    </w:p>
    <w:p w14:paraId="68C9DBD1" w14:textId="77777777" w:rsidR="00140A47" w:rsidRPr="00913A62" w:rsidRDefault="00140A47" w:rsidP="00140A47">
      <w:pPr>
        <w:pStyle w:val="Caption"/>
      </w:pPr>
      <w:bookmarkStart w:id="975" w:name="_Ref324430913"/>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30</w:t>
        </w:r>
      </w:fldSimple>
      <w:bookmarkEnd w:id="975"/>
      <w:r w:rsidRPr="00913A62">
        <w:t>:</w:t>
      </w:r>
      <w:r w:rsidRPr="00913A62">
        <w:tab/>
        <w:t>V.V sequences and frequencies</w:t>
      </w:r>
      <w:r w:rsidR="00DF5D68">
        <w:t xml:space="preserve"> – </w:t>
      </w:r>
      <w:r w:rsidRPr="00913A62">
        <w:t>Overview</w:t>
      </w:r>
    </w:p>
    <w:tbl>
      <w:tblPr>
        <w:tblW w:w="5104" w:type="dxa"/>
        <w:tblInd w:w="170" w:type="dxa"/>
        <w:tblBorders>
          <w:top w:val="single" w:sz="4" w:space="0" w:color="auto"/>
          <w:bottom w:val="single" w:sz="4" w:space="0" w:color="auto"/>
        </w:tblBorders>
        <w:tblLayout w:type="fixed"/>
        <w:tblLook w:val="01E0" w:firstRow="1" w:lastRow="1" w:firstColumn="1" w:lastColumn="1" w:noHBand="0" w:noVBand="0"/>
      </w:tblPr>
      <w:tblGrid>
        <w:gridCol w:w="851"/>
        <w:gridCol w:w="567"/>
        <w:gridCol w:w="567"/>
        <w:gridCol w:w="567"/>
        <w:gridCol w:w="567"/>
        <w:gridCol w:w="567"/>
        <w:gridCol w:w="567"/>
        <w:gridCol w:w="851"/>
      </w:tblGrid>
      <w:tr w:rsidR="00AC23C4" w:rsidRPr="00913A62" w14:paraId="34B30B7C" w14:textId="77777777" w:rsidTr="00484C7C">
        <w:tc>
          <w:tcPr>
            <w:tcW w:w="851" w:type="dxa"/>
            <w:tcBorders>
              <w:top w:val="single" w:sz="4" w:space="0" w:color="auto"/>
              <w:bottom w:val="single" w:sz="4" w:space="0" w:color="auto"/>
            </w:tcBorders>
            <w:shd w:val="clear" w:color="auto" w:fill="auto"/>
          </w:tcPr>
          <w:p w14:paraId="2302D2AB" w14:textId="77777777" w:rsidR="00140A47" w:rsidRPr="00913A62" w:rsidRDefault="00140A47" w:rsidP="00D24110">
            <w:pPr>
              <w:pStyle w:val="TableHd"/>
            </w:pPr>
            <w:r w:rsidRPr="00AC23C4">
              <w:rPr>
                <w:position w:val="-6"/>
              </w:rPr>
              <w:t>V</w:t>
            </w:r>
            <w:r w:rsidRPr="00AC23C4">
              <w:rPr>
                <w:position w:val="-6"/>
                <w:vertAlign w:val="subscript"/>
              </w:rPr>
              <w:t>1</w:t>
            </w:r>
            <w:r w:rsidRPr="00913A62">
              <w:t>.V</w:t>
            </w:r>
            <w:r w:rsidRPr="00AC23C4">
              <w:rPr>
                <w:vertAlign w:val="subscript"/>
              </w:rPr>
              <w:t>2</w:t>
            </w:r>
          </w:p>
        </w:tc>
        <w:tc>
          <w:tcPr>
            <w:tcW w:w="1134" w:type="dxa"/>
            <w:gridSpan w:val="2"/>
            <w:tcBorders>
              <w:top w:val="single" w:sz="4" w:space="0" w:color="auto"/>
              <w:bottom w:val="single" w:sz="4" w:space="0" w:color="auto"/>
            </w:tcBorders>
            <w:shd w:val="clear" w:color="auto" w:fill="auto"/>
          </w:tcPr>
          <w:p w14:paraId="3E58B99F" w14:textId="77777777" w:rsidR="00140A47" w:rsidRPr="00913A62" w:rsidRDefault="00140A47" w:rsidP="00D24110">
            <w:pPr>
              <w:pStyle w:val="TableHd"/>
              <w:rPr>
                <w:rStyle w:val="ChCharisSIL"/>
              </w:rPr>
            </w:pPr>
            <w:r w:rsidRPr="00913A62">
              <w:rPr>
                <w:rStyle w:val="ChCharisSIL"/>
              </w:rPr>
              <w:t>i</w:t>
            </w:r>
          </w:p>
        </w:tc>
        <w:tc>
          <w:tcPr>
            <w:tcW w:w="1134" w:type="dxa"/>
            <w:gridSpan w:val="2"/>
            <w:tcBorders>
              <w:top w:val="single" w:sz="4" w:space="0" w:color="auto"/>
              <w:bottom w:val="single" w:sz="4" w:space="0" w:color="auto"/>
            </w:tcBorders>
            <w:shd w:val="clear" w:color="auto" w:fill="auto"/>
          </w:tcPr>
          <w:p w14:paraId="6CD5D7E2" w14:textId="77777777" w:rsidR="00140A47" w:rsidRPr="00913A62" w:rsidRDefault="00140A47" w:rsidP="00D24110">
            <w:pPr>
              <w:pStyle w:val="TableHd"/>
              <w:rPr>
                <w:rStyle w:val="ChCharisSIL"/>
              </w:rPr>
            </w:pPr>
            <w:r w:rsidRPr="00913A62">
              <w:rPr>
                <w:rStyle w:val="ChCharisSIL"/>
              </w:rPr>
              <w:t>u</w:t>
            </w:r>
          </w:p>
        </w:tc>
        <w:tc>
          <w:tcPr>
            <w:tcW w:w="1134" w:type="dxa"/>
            <w:gridSpan w:val="2"/>
            <w:tcBorders>
              <w:top w:val="single" w:sz="4" w:space="0" w:color="auto"/>
              <w:bottom w:val="single" w:sz="4" w:space="0" w:color="auto"/>
              <w:right w:val="single" w:sz="4" w:space="0" w:color="auto"/>
            </w:tcBorders>
            <w:shd w:val="clear" w:color="auto" w:fill="auto"/>
          </w:tcPr>
          <w:p w14:paraId="62C7F21C" w14:textId="77777777" w:rsidR="00140A47" w:rsidRPr="00913A62" w:rsidRDefault="00140A47" w:rsidP="00D24110">
            <w:pPr>
              <w:pStyle w:val="TableHd"/>
              <w:rPr>
                <w:rStyle w:val="ChCharisSIL"/>
              </w:rPr>
            </w:pPr>
            <w:r w:rsidRPr="00913A62">
              <w:rPr>
                <w:rStyle w:val="ChCharisSIL"/>
              </w:rPr>
              <w:t>a</w:t>
            </w:r>
          </w:p>
        </w:tc>
        <w:tc>
          <w:tcPr>
            <w:tcW w:w="851" w:type="dxa"/>
            <w:tcBorders>
              <w:top w:val="single" w:sz="4" w:space="0" w:color="auto"/>
              <w:left w:val="single" w:sz="4" w:space="0" w:color="auto"/>
              <w:bottom w:val="single" w:sz="4" w:space="0" w:color="auto"/>
            </w:tcBorders>
            <w:shd w:val="clear" w:color="auto" w:fill="auto"/>
            <w:vAlign w:val="center"/>
          </w:tcPr>
          <w:p w14:paraId="2BA00380" w14:textId="77777777" w:rsidR="00140A47" w:rsidRPr="00913A62" w:rsidRDefault="00140A47" w:rsidP="00D86F27">
            <w:pPr>
              <w:pStyle w:val="TableHd"/>
            </w:pPr>
            <w:r w:rsidRPr="00913A62">
              <w:t>Total</w:t>
            </w:r>
          </w:p>
        </w:tc>
      </w:tr>
      <w:tr w:rsidR="00AC23C4" w:rsidRPr="00913A62" w14:paraId="5EA6A02C" w14:textId="77777777" w:rsidTr="00484C7C">
        <w:tc>
          <w:tcPr>
            <w:tcW w:w="851" w:type="dxa"/>
            <w:tcBorders>
              <w:top w:val="single" w:sz="4" w:space="0" w:color="auto"/>
            </w:tcBorders>
            <w:shd w:val="clear" w:color="auto" w:fill="auto"/>
          </w:tcPr>
          <w:p w14:paraId="53CC608C" w14:textId="77777777" w:rsidR="00140A47" w:rsidRPr="00CA26DD" w:rsidRDefault="00140A47" w:rsidP="00CA26DD">
            <w:pPr>
              <w:pStyle w:val="TableCell2-2Center115pt"/>
            </w:pPr>
            <w:r w:rsidRPr="00CA26DD">
              <w:t>i</w:t>
            </w:r>
          </w:p>
        </w:tc>
        <w:tc>
          <w:tcPr>
            <w:tcW w:w="567" w:type="dxa"/>
            <w:tcBorders>
              <w:top w:val="single" w:sz="4" w:space="0" w:color="auto"/>
            </w:tcBorders>
            <w:shd w:val="clear" w:color="auto" w:fill="auto"/>
          </w:tcPr>
          <w:p w14:paraId="62A0C628" w14:textId="77777777" w:rsidR="00140A47" w:rsidRPr="00913A62" w:rsidRDefault="00140A47" w:rsidP="00CA26DD">
            <w:pPr>
              <w:pStyle w:val="TableCell2-2Center115pt"/>
              <w:rPr>
                <w:rStyle w:val="ChCharisSIL"/>
              </w:rPr>
            </w:pPr>
            <w:r w:rsidRPr="00913A62">
              <w:rPr>
                <w:rStyle w:val="ChCharisSIL"/>
              </w:rPr>
              <w:t>---</w:t>
            </w:r>
          </w:p>
        </w:tc>
        <w:tc>
          <w:tcPr>
            <w:tcW w:w="567" w:type="dxa"/>
            <w:tcBorders>
              <w:top w:val="single" w:sz="4" w:space="0" w:color="auto"/>
            </w:tcBorders>
            <w:shd w:val="clear" w:color="auto" w:fill="auto"/>
          </w:tcPr>
          <w:p w14:paraId="4CDECA91" w14:textId="77777777" w:rsidR="00140A47" w:rsidRPr="00913A62" w:rsidRDefault="00140A47" w:rsidP="00AC23C4">
            <w:pPr>
              <w:pStyle w:val="TableCell2-2115pt"/>
              <w:ind w:right="113"/>
              <w:jc w:val="right"/>
            </w:pPr>
            <w:r w:rsidRPr="00913A62">
              <w:t>0</w:t>
            </w:r>
          </w:p>
        </w:tc>
        <w:tc>
          <w:tcPr>
            <w:tcW w:w="567" w:type="dxa"/>
            <w:tcBorders>
              <w:top w:val="single" w:sz="4" w:space="0" w:color="auto"/>
            </w:tcBorders>
            <w:shd w:val="clear" w:color="auto" w:fill="auto"/>
          </w:tcPr>
          <w:p w14:paraId="1A0DF4F2" w14:textId="77777777" w:rsidR="00140A47" w:rsidRPr="00913A62" w:rsidRDefault="00140A47" w:rsidP="00CA26DD">
            <w:pPr>
              <w:pStyle w:val="TableCell2-2Center115pt"/>
              <w:rPr>
                <w:rStyle w:val="ChCharisSIL"/>
              </w:rPr>
            </w:pPr>
            <w:r w:rsidRPr="00913A62">
              <w:rPr>
                <w:rStyle w:val="ChCharisSIL"/>
              </w:rPr>
              <w:t>i.u</w:t>
            </w:r>
          </w:p>
        </w:tc>
        <w:tc>
          <w:tcPr>
            <w:tcW w:w="567" w:type="dxa"/>
            <w:tcBorders>
              <w:top w:val="single" w:sz="4" w:space="0" w:color="auto"/>
            </w:tcBorders>
            <w:shd w:val="clear" w:color="auto" w:fill="auto"/>
          </w:tcPr>
          <w:p w14:paraId="247A9A58" w14:textId="77777777" w:rsidR="00140A47" w:rsidRPr="00913A62" w:rsidRDefault="00140A47" w:rsidP="00AC23C4">
            <w:pPr>
              <w:pStyle w:val="TableCell2-2115pt"/>
              <w:ind w:right="113"/>
              <w:jc w:val="right"/>
            </w:pPr>
            <w:r w:rsidRPr="00913A62">
              <w:t>2</w:t>
            </w:r>
          </w:p>
        </w:tc>
        <w:tc>
          <w:tcPr>
            <w:tcW w:w="567" w:type="dxa"/>
            <w:tcBorders>
              <w:top w:val="single" w:sz="4" w:space="0" w:color="auto"/>
            </w:tcBorders>
            <w:shd w:val="clear" w:color="auto" w:fill="auto"/>
          </w:tcPr>
          <w:p w14:paraId="0E7FDED0" w14:textId="77777777" w:rsidR="00140A47" w:rsidRPr="00913A62" w:rsidRDefault="00140A47" w:rsidP="00CA26DD">
            <w:pPr>
              <w:pStyle w:val="TableCell2-2Center115pt"/>
              <w:rPr>
                <w:rStyle w:val="ChCharisSIL"/>
              </w:rPr>
            </w:pPr>
            <w:r w:rsidRPr="00913A62">
              <w:rPr>
                <w:rStyle w:val="ChCharisSIL"/>
              </w:rPr>
              <w:t>i.a</w:t>
            </w:r>
          </w:p>
        </w:tc>
        <w:tc>
          <w:tcPr>
            <w:tcW w:w="567" w:type="dxa"/>
            <w:tcBorders>
              <w:top w:val="single" w:sz="4" w:space="0" w:color="auto"/>
              <w:right w:val="single" w:sz="4" w:space="0" w:color="auto"/>
            </w:tcBorders>
            <w:shd w:val="clear" w:color="auto" w:fill="auto"/>
          </w:tcPr>
          <w:p w14:paraId="5A9397EB" w14:textId="77777777" w:rsidR="00140A47" w:rsidRPr="00913A62" w:rsidRDefault="00140A47" w:rsidP="00AC23C4">
            <w:pPr>
              <w:pStyle w:val="TableCell2-2115pt"/>
              <w:ind w:right="113"/>
              <w:jc w:val="right"/>
            </w:pPr>
            <w:r w:rsidRPr="00913A62">
              <w:t>16</w:t>
            </w:r>
          </w:p>
        </w:tc>
        <w:tc>
          <w:tcPr>
            <w:tcW w:w="851" w:type="dxa"/>
            <w:tcBorders>
              <w:top w:val="single" w:sz="4" w:space="0" w:color="auto"/>
              <w:left w:val="single" w:sz="4" w:space="0" w:color="auto"/>
            </w:tcBorders>
            <w:shd w:val="clear" w:color="auto" w:fill="auto"/>
          </w:tcPr>
          <w:p w14:paraId="6B3801B6" w14:textId="77777777" w:rsidR="00140A47" w:rsidRPr="00913A62" w:rsidRDefault="00140A47" w:rsidP="00AC23C4">
            <w:pPr>
              <w:pStyle w:val="TableCell2-2115pt"/>
              <w:ind w:right="113"/>
              <w:jc w:val="right"/>
            </w:pPr>
            <w:r w:rsidRPr="00913A62">
              <w:t>18</w:t>
            </w:r>
          </w:p>
        </w:tc>
      </w:tr>
      <w:tr w:rsidR="00AC23C4" w:rsidRPr="00913A62" w14:paraId="50C81DB2" w14:textId="77777777" w:rsidTr="00484C7C">
        <w:tc>
          <w:tcPr>
            <w:tcW w:w="851" w:type="dxa"/>
            <w:shd w:val="clear" w:color="auto" w:fill="auto"/>
          </w:tcPr>
          <w:p w14:paraId="395B97F8" w14:textId="77777777" w:rsidR="00140A47" w:rsidRPr="00CA26DD" w:rsidRDefault="00140A47" w:rsidP="00CA26DD">
            <w:pPr>
              <w:pStyle w:val="TableCell2-2Center115pt"/>
            </w:pPr>
            <w:r w:rsidRPr="00CA26DD">
              <w:t>u</w:t>
            </w:r>
          </w:p>
        </w:tc>
        <w:tc>
          <w:tcPr>
            <w:tcW w:w="567" w:type="dxa"/>
            <w:shd w:val="clear" w:color="auto" w:fill="auto"/>
          </w:tcPr>
          <w:p w14:paraId="09E1D2B9" w14:textId="77777777" w:rsidR="00140A47" w:rsidRPr="00913A62" w:rsidRDefault="00140A47" w:rsidP="00CA26DD">
            <w:pPr>
              <w:pStyle w:val="TableCell2-2Center115pt"/>
              <w:rPr>
                <w:rStyle w:val="ChCharisSIL"/>
              </w:rPr>
            </w:pPr>
            <w:r w:rsidRPr="00913A62">
              <w:rPr>
                <w:rStyle w:val="ChCharisSIL"/>
              </w:rPr>
              <w:t>---</w:t>
            </w:r>
          </w:p>
        </w:tc>
        <w:tc>
          <w:tcPr>
            <w:tcW w:w="567" w:type="dxa"/>
            <w:shd w:val="clear" w:color="auto" w:fill="auto"/>
          </w:tcPr>
          <w:p w14:paraId="375DBD94" w14:textId="77777777" w:rsidR="00140A47" w:rsidRPr="00913A62" w:rsidRDefault="00140A47" w:rsidP="00AC23C4">
            <w:pPr>
              <w:pStyle w:val="TableCell2-2115pt"/>
              <w:ind w:right="113"/>
              <w:jc w:val="right"/>
            </w:pPr>
            <w:r w:rsidRPr="00913A62">
              <w:t>0</w:t>
            </w:r>
          </w:p>
        </w:tc>
        <w:tc>
          <w:tcPr>
            <w:tcW w:w="567" w:type="dxa"/>
            <w:shd w:val="clear" w:color="auto" w:fill="auto"/>
          </w:tcPr>
          <w:p w14:paraId="223E9D5A" w14:textId="77777777" w:rsidR="00140A47" w:rsidRPr="00913A62" w:rsidRDefault="00140A47" w:rsidP="00CA26DD">
            <w:pPr>
              <w:pStyle w:val="TableCell2-2Center115pt"/>
              <w:rPr>
                <w:rStyle w:val="ChCharisSIL"/>
              </w:rPr>
            </w:pPr>
            <w:r w:rsidRPr="00913A62">
              <w:rPr>
                <w:rStyle w:val="ChCharisSIL"/>
              </w:rPr>
              <w:t>---</w:t>
            </w:r>
          </w:p>
        </w:tc>
        <w:tc>
          <w:tcPr>
            <w:tcW w:w="567" w:type="dxa"/>
            <w:shd w:val="clear" w:color="auto" w:fill="auto"/>
          </w:tcPr>
          <w:p w14:paraId="57273D37" w14:textId="77777777" w:rsidR="00140A47" w:rsidRPr="00913A62" w:rsidRDefault="00140A47" w:rsidP="00AC23C4">
            <w:pPr>
              <w:pStyle w:val="TableCell2-2115pt"/>
              <w:ind w:right="113"/>
              <w:jc w:val="right"/>
            </w:pPr>
            <w:r w:rsidRPr="00913A62">
              <w:t>0</w:t>
            </w:r>
          </w:p>
        </w:tc>
        <w:tc>
          <w:tcPr>
            <w:tcW w:w="567" w:type="dxa"/>
            <w:shd w:val="clear" w:color="auto" w:fill="auto"/>
          </w:tcPr>
          <w:p w14:paraId="176457AD" w14:textId="77777777" w:rsidR="00140A47" w:rsidRPr="00913A62" w:rsidRDefault="00140A47" w:rsidP="00CA26DD">
            <w:pPr>
              <w:pStyle w:val="TableCell2-2Center115pt"/>
              <w:rPr>
                <w:rStyle w:val="ChCharisSIL"/>
              </w:rPr>
            </w:pPr>
            <w:r w:rsidRPr="00913A62">
              <w:rPr>
                <w:rStyle w:val="ChCharisSIL"/>
              </w:rPr>
              <w:t>u.a</w:t>
            </w:r>
          </w:p>
        </w:tc>
        <w:tc>
          <w:tcPr>
            <w:tcW w:w="567" w:type="dxa"/>
            <w:tcBorders>
              <w:right w:val="single" w:sz="4" w:space="0" w:color="auto"/>
            </w:tcBorders>
            <w:shd w:val="clear" w:color="auto" w:fill="auto"/>
          </w:tcPr>
          <w:p w14:paraId="7F844283" w14:textId="77777777" w:rsidR="00140A47" w:rsidRPr="00913A62" w:rsidRDefault="00140A47" w:rsidP="00AC23C4">
            <w:pPr>
              <w:pStyle w:val="TableCell2-2115pt"/>
              <w:ind w:right="113"/>
              <w:jc w:val="right"/>
            </w:pPr>
            <w:r w:rsidRPr="00913A62">
              <w:t>20</w:t>
            </w:r>
          </w:p>
        </w:tc>
        <w:tc>
          <w:tcPr>
            <w:tcW w:w="851" w:type="dxa"/>
            <w:tcBorders>
              <w:left w:val="single" w:sz="4" w:space="0" w:color="auto"/>
            </w:tcBorders>
            <w:shd w:val="clear" w:color="auto" w:fill="auto"/>
          </w:tcPr>
          <w:p w14:paraId="0FF8A46A" w14:textId="77777777" w:rsidR="00140A47" w:rsidRPr="00913A62" w:rsidRDefault="00140A47" w:rsidP="00AC23C4">
            <w:pPr>
              <w:pStyle w:val="TableCell2-2115pt"/>
              <w:ind w:right="113"/>
              <w:jc w:val="right"/>
            </w:pPr>
            <w:r w:rsidRPr="00913A62">
              <w:t>20</w:t>
            </w:r>
          </w:p>
        </w:tc>
      </w:tr>
      <w:tr w:rsidR="00AC23C4" w:rsidRPr="00913A62" w14:paraId="66CD76C1" w14:textId="77777777" w:rsidTr="00484C7C">
        <w:tc>
          <w:tcPr>
            <w:tcW w:w="851" w:type="dxa"/>
            <w:tcBorders>
              <w:bottom w:val="single" w:sz="4" w:space="0" w:color="auto"/>
            </w:tcBorders>
            <w:shd w:val="clear" w:color="auto" w:fill="auto"/>
          </w:tcPr>
          <w:p w14:paraId="28280F6E" w14:textId="77777777" w:rsidR="00140A47" w:rsidRPr="00CA26DD" w:rsidRDefault="00140A47" w:rsidP="00CA26DD">
            <w:pPr>
              <w:pStyle w:val="TableCell2-2Center115pt"/>
            </w:pPr>
            <w:r w:rsidRPr="00CA26DD">
              <w:t>a</w:t>
            </w:r>
          </w:p>
        </w:tc>
        <w:tc>
          <w:tcPr>
            <w:tcW w:w="567" w:type="dxa"/>
            <w:tcBorders>
              <w:bottom w:val="single" w:sz="4" w:space="0" w:color="auto"/>
            </w:tcBorders>
            <w:shd w:val="clear" w:color="auto" w:fill="auto"/>
          </w:tcPr>
          <w:p w14:paraId="23E4B9AB" w14:textId="77777777" w:rsidR="00140A47" w:rsidRPr="00913A62" w:rsidRDefault="00140A47" w:rsidP="00CA26DD">
            <w:pPr>
              <w:pStyle w:val="TableCell2-2Center115pt"/>
              <w:rPr>
                <w:rStyle w:val="ChCharisSIL"/>
              </w:rPr>
            </w:pPr>
            <w:r w:rsidRPr="00913A62">
              <w:rPr>
                <w:rStyle w:val="ChCharisSIL"/>
              </w:rPr>
              <w:t>a.i</w:t>
            </w:r>
          </w:p>
        </w:tc>
        <w:tc>
          <w:tcPr>
            <w:tcW w:w="567" w:type="dxa"/>
            <w:tcBorders>
              <w:bottom w:val="single" w:sz="4" w:space="0" w:color="auto"/>
            </w:tcBorders>
            <w:shd w:val="clear" w:color="auto" w:fill="auto"/>
          </w:tcPr>
          <w:p w14:paraId="18B38C45" w14:textId="77777777" w:rsidR="00140A47" w:rsidRPr="00913A62" w:rsidRDefault="00140A47" w:rsidP="00AC23C4">
            <w:pPr>
              <w:pStyle w:val="TableCell2-2115pt"/>
              <w:ind w:right="113"/>
              <w:jc w:val="right"/>
            </w:pPr>
            <w:r w:rsidRPr="00913A62">
              <w:t>8</w:t>
            </w:r>
          </w:p>
        </w:tc>
        <w:tc>
          <w:tcPr>
            <w:tcW w:w="567" w:type="dxa"/>
            <w:tcBorders>
              <w:bottom w:val="single" w:sz="4" w:space="0" w:color="auto"/>
            </w:tcBorders>
            <w:shd w:val="clear" w:color="auto" w:fill="auto"/>
          </w:tcPr>
          <w:p w14:paraId="3B1900EB" w14:textId="77777777" w:rsidR="00140A47" w:rsidRPr="00913A62" w:rsidRDefault="00140A47" w:rsidP="00CA26DD">
            <w:pPr>
              <w:pStyle w:val="TableCell2-2Center115pt"/>
              <w:rPr>
                <w:rStyle w:val="ChCharisSIL"/>
              </w:rPr>
            </w:pPr>
            <w:r w:rsidRPr="00913A62">
              <w:rPr>
                <w:rStyle w:val="ChCharisSIL"/>
              </w:rPr>
              <w:t>a.u</w:t>
            </w:r>
          </w:p>
        </w:tc>
        <w:tc>
          <w:tcPr>
            <w:tcW w:w="567" w:type="dxa"/>
            <w:tcBorders>
              <w:bottom w:val="single" w:sz="4" w:space="0" w:color="auto"/>
            </w:tcBorders>
            <w:shd w:val="clear" w:color="auto" w:fill="auto"/>
          </w:tcPr>
          <w:p w14:paraId="494506A5" w14:textId="77777777" w:rsidR="00140A47" w:rsidRPr="00913A62" w:rsidRDefault="00140A47" w:rsidP="00AC23C4">
            <w:pPr>
              <w:pStyle w:val="TableCell2-2115pt"/>
              <w:ind w:right="113"/>
              <w:jc w:val="right"/>
            </w:pPr>
            <w:r w:rsidRPr="00913A62">
              <w:t>5</w:t>
            </w:r>
          </w:p>
        </w:tc>
        <w:tc>
          <w:tcPr>
            <w:tcW w:w="567" w:type="dxa"/>
            <w:tcBorders>
              <w:bottom w:val="single" w:sz="4" w:space="0" w:color="auto"/>
            </w:tcBorders>
            <w:shd w:val="clear" w:color="auto" w:fill="auto"/>
          </w:tcPr>
          <w:p w14:paraId="781CC885" w14:textId="77777777" w:rsidR="00140A47" w:rsidRPr="00492BCE" w:rsidRDefault="00140A47" w:rsidP="00CA26DD">
            <w:pPr>
              <w:pStyle w:val="TableCell2-2Center115pt"/>
              <w:rPr>
                <w:rStyle w:val="ChCharisSIL"/>
              </w:rPr>
            </w:pPr>
            <w:r w:rsidRPr="00492BCE">
              <w:rPr>
                <w:rStyle w:val="ChCharisSIL"/>
              </w:rPr>
              <w:t>---</w:t>
            </w:r>
          </w:p>
        </w:tc>
        <w:tc>
          <w:tcPr>
            <w:tcW w:w="567" w:type="dxa"/>
            <w:tcBorders>
              <w:bottom w:val="single" w:sz="4" w:space="0" w:color="auto"/>
              <w:right w:val="single" w:sz="4" w:space="0" w:color="auto"/>
            </w:tcBorders>
            <w:shd w:val="clear" w:color="auto" w:fill="auto"/>
          </w:tcPr>
          <w:p w14:paraId="03459BB1" w14:textId="77777777" w:rsidR="00140A47" w:rsidRPr="00913A62" w:rsidRDefault="00140A47" w:rsidP="00AC23C4">
            <w:pPr>
              <w:pStyle w:val="TableCell2-2115pt"/>
              <w:ind w:right="113"/>
              <w:jc w:val="right"/>
            </w:pPr>
            <w:r w:rsidRPr="00913A62">
              <w:t>0</w:t>
            </w:r>
          </w:p>
        </w:tc>
        <w:tc>
          <w:tcPr>
            <w:tcW w:w="851" w:type="dxa"/>
            <w:tcBorders>
              <w:left w:val="single" w:sz="4" w:space="0" w:color="auto"/>
              <w:bottom w:val="single" w:sz="4" w:space="0" w:color="auto"/>
            </w:tcBorders>
            <w:shd w:val="clear" w:color="auto" w:fill="auto"/>
          </w:tcPr>
          <w:p w14:paraId="20729511" w14:textId="77777777" w:rsidR="00140A47" w:rsidRPr="00913A62" w:rsidRDefault="00140A47" w:rsidP="00AC23C4">
            <w:pPr>
              <w:pStyle w:val="TableCell2-2115pt"/>
              <w:ind w:right="113"/>
              <w:jc w:val="right"/>
            </w:pPr>
            <w:r w:rsidRPr="00913A62">
              <w:t>13</w:t>
            </w:r>
          </w:p>
        </w:tc>
      </w:tr>
      <w:tr w:rsidR="00AC23C4" w:rsidRPr="00913A62" w14:paraId="29FBA28E" w14:textId="77777777" w:rsidTr="00484C7C">
        <w:tc>
          <w:tcPr>
            <w:tcW w:w="851" w:type="dxa"/>
            <w:tcBorders>
              <w:top w:val="single" w:sz="4" w:space="0" w:color="auto"/>
              <w:bottom w:val="single" w:sz="4" w:space="0" w:color="auto"/>
            </w:tcBorders>
            <w:shd w:val="clear" w:color="auto" w:fill="auto"/>
          </w:tcPr>
          <w:p w14:paraId="7351C930" w14:textId="77777777" w:rsidR="00140A47" w:rsidRPr="00913A62" w:rsidRDefault="00140A47" w:rsidP="00CA26DD">
            <w:pPr>
              <w:pStyle w:val="TableCell2-2115ptBreak"/>
            </w:pPr>
            <w:r w:rsidRPr="00913A62">
              <w:t>Total</w:t>
            </w:r>
          </w:p>
        </w:tc>
        <w:tc>
          <w:tcPr>
            <w:tcW w:w="567" w:type="dxa"/>
            <w:tcBorders>
              <w:top w:val="single" w:sz="4" w:space="0" w:color="auto"/>
              <w:bottom w:val="single" w:sz="4" w:space="0" w:color="auto"/>
            </w:tcBorders>
            <w:shd w:val="clear" w:color="auto" w:fill="auto"/>
          </w:tcPr>
          <w:p w14:paraId="23A0390A" w14:textId="77777777" w:rsidR="00140A47" w:rsidRPr="00913A62" w:rsidRDefault="00140A47" w:rsidP="00CA26DD">
            <w:pPr>
              <w:pStyle w:val="TableCell2-2Center115ptBreak"/>
            </w:pPr>
          </w:p>
        </w:tc>
        <w:tc>
          <w:tcPr>
            <w:tcW w:w="567" w:type="dxa"/>
            <w:tcBorders>
              <w:top w:val="single" w:sz="4" w:space="0" w:color="auto"/>
              <w:bottom w:val="single" w:sz="4" w:space="0" w:color="auto"/>
            </w:tcBorders>
            <w:shd w:val="clear" w:color="auto" w:fill="auto"/>
          </w:tcPr>
          <w:p w14:paraId="54B8FF2F" w14:textId="77777777" w:rsidR="00140A47" w:rsidRPr="00913A62" w:rsidRDefault="00140A47" w:rsidP="00AC23C4">
            <w:pPr>
              <w:pStyle w:val="TableCell2-2115ptBreak"/>
              <w:ind w:right="113"/>
              <w:jc w:val="right"/>
            </w:pPr>
            <w:r w:rsidRPr="00913A62">
              <w:t>8</w:t>
            </w:r>
          </w:p>
        </w:tc>
        <w:tc>
          <w:tcPr>
            <w:tcW w:w="567" w:type="dxa"/>
            <w:tcBorders>
              <w:top w:val="single" w:sz="4" w:space="0" w:color="auto"/>
              <w:bottom w:val="single" w:sz="4" w:space="0" w:color="auto"/>
            </w:tcBorders>
            <w:shd w:val="clear" w:color="auto" w:fill="auto"/>
          </w:tcPr>
          <w:p w14:paraId="5822A403" w14:textId="77777777" w:rsidR="00140A47" w:rsidRPr="00913A62" w:rsidRDefault="00140A47" w:rsidP="00CA26DD">
            <w:pPr>
              <w:pStyle w:val="TableCell2-2115ptBreak"/>
            </w:pPr>
          </w:p>
        </w:tc>
        <w:tc>
          <w:tcPr>
            <w:tcW w:w="567" w:type="dxa"/>
            <w:tcBorders>
              <w:top w:val="single" w:sz="4" w:space="0" w:color="auto"/>
              <w:bottom w:val="single" w:sz="4" w:space="0" w:color="auto"/>
            </w:tcBorders>
            <w:shd w:val="clear" w:color="auto" w:fill="auto"/>
          </w:tcPr>
          <w:p w14:paraId="43FADD2F" w14:textId="77777777" w:rsidR="00140A47" w:rsidRPr="00913A62" w:rsidRDefault="00140A47" w:rsidP="00AC23C4">
            <w:pPr>
              <w:pStyle w:val="TableCell2-2115ptBreak"/>
              <w:ind w:right="113"/>
              <w:jc w:val="right"/>
            </w:pPr>
            <w:r w:rsidRPr="00913A62">
              <w:t>7</w:t>
            </w:r>
          </w:p>
        </w:tc>
        <w:tc>
          <w:tcPr>
            <w:tcW w:w="567" w:type="dxa"/>
            <w:tcBorders>
              <w:top w:val="single" w:sz="4" w:space="0" w:color="auto"/>
              <w:bottom w:val="single" w:sz="4" w:space="0" w:color="auto"/>
            </w:tcBorders>
            <w:shd w:val="clear" w:color="auto" w:fill="auto"/>
          </w:tcPr>
          <w:p w14:paraId="0A04229A" w14:textId="77777777" w:rsidR="00140A47" w:rsidRPr="00913A62" w:rsidRDefault="00140A47" w:rsidP="00CA26DD">
            <w:pPr>
              <w:pStyle w:val="TableCell2-2115ptBreak"/>
            </w:pPr>
          </w:p>
        </w:tc>
        <w:tc>
          <w:tcPr>
            <w:tcW w:w="567" w:type="dxa"/>
            <w:tcBorders>
              <w:top w:val="single" w:sz="4" w:space="0" w:color="auto"/>
              <w:bottom w:val="single" w:sz="4" w:space="0" w:color="auto"/>
              <w:right w:val="single" w:sz="4" w:space="0" w:color="auto"/>
            </w:tcBorders>
            <w:shd w:val="clear" w:color="auto" w:fill="auto"/>
          </w:tcPr>
          <w:p w14:paraId="5BB02F35" w14:textId="77777777" w:rsidR="00140A47" w:rsidRPr="00913A62" w:rsidRDefault="00140A47" w:rsidP="00AC23C4">
            <w:pPr>
              <w:pStyle w:val="TableCell2-2115ptBreak"/>
              <w:ind w:right="113"/>
              <w:jc w:val="right"/>
            </w:pPr>
            <w:r w:rsidRPr="00913A62">
              <w:t>36</w:t>
            </w:r>
          </w:p>
        </w:tc>
        <w:tc>
          <w:tcPr>
            <w:tcW w:w="851" w:type="dxa"/>
            <w:tcBorders>
              <w:top w:val="single" w:sz="4" w:space="0" w:color="auto"/>
              <w:left w:val="single" w:sz="4" w:space="0" w:color="auto"/>
              <w:bottom w:val="single" w:sz="4" w:space="0" w:color="auto"/>
            </w:tcBorders>
            <w:shd w:val="clear" w:color="auto" w:fill="auto"/>
          </w:tcPr>
          <w:p w14:paraId="110FE61D" w14:textId="77777777" w:rsidR="00140A47" w:rsidRPr="00913A62" w:rsidRDefault="00140A47" w:rsidP="00AC23C4">
            <w:pPr>
              <w:pStyle w:val="TableCell2-2115ptBreak"/>
              <w:ind w:right="113"/>
              <w:jc w:val="right"/>
            </w:pPr>
            <w:r w:rsidRPr="00913A62">
              <w:t>51</w:t>
            </w:r>
          </w:p>
        </w:tc>
      </w:tr>
    </w:tbl>
    <w:p w14:paraId="3597E805" w14:textId="74B2A4FC" w:rsidR="00140A47" w:rsidRPr="00913A62" w:rsidRDefault="00140A47" w:rsidP="00EA483F">
      <w:pPr>
        <w:pStyle w:val="Body0000after05before115pt"/>
      </w:pPr>
      <w:r w:rsidRPr="00913A62">
        <w:t xml:space="preserve">Following </w:t>
      </w:r>
      <w:r w:rsidR="00BA6215">
        <w:rPr>
          <w:rStyle w:val="Citation"/>
        </w:rPr>
        <w:fldChar w:fldCharType="begin"/>
      </w:r>
      <w:r w:rsidR="003A5B20">
        <w:rPr>
          <w:rStyle w:val="Citation"/>
        </w:rPr>
        <w:instrText>ADDIN CITAVI.PLACEHOLDER 384701c2-9a9e-4b78-b7d2-eaca4e923bd5 PFBsYWNlaG9sZGVyPg0KICA8QWRkSW5WZXJzaW9uPjUuMi4wLjg8L0FkZEluVmVyc2lvbj4NCiAgPElkPjM4NDcwMWMyLTlhOWUtNGI3OC1iN2QyLWVhY2E0ZTkyM2JkNTwvSWQ+DQogIDxFbnRyaWVzPg0KICAgIDxFbnRyeT4NCiAgICAgIDxJZD5jMTk2MWQyMC03MWI1LTQxZTgtYWQyNi0zZWI5M2ExZWRhOGI8L0lkPg0KICAgICAgPE5vUGFyPnRydWU8L05vUGFyPg0KICAgICAgPFBlcnNvbk9ubHk+dHJ1ZTwvUGVyc29uT25seT4NCiAgICAgIDxSZWZlcmVuY2VJZD45ZTk3ZDY3MC04NzYwLTQzYWEtYWVjZi1kYmRhYTEzNzE5MjI8L1JlZmVyZW5jZUlk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dmU8L0ZpcnN0TmFtZT4NCiAgICAgICAgICAgIDxMYXN0TmFtZT5QYXJrZXI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cmtlcjwvVGV4dD4NCiAgICA8L1RleHRVbml0Pg0KICA8L1RleHRVbml0cz4NCjwvUGxhY2Vob2xkZXI+</w:instrText>
      </w:r>
      <w:r w:rsidR="00BA6215">
        <w:rPr>
          <w:rStyle w:val="Citation"/>
        </w:rPr>
        <w:fldChar w:fldCharType="separate"/>
      </w:r>
      <w:bookmarkStart w:id="976" w:name="_CTVP001384701c29a9e4b78b7d2eaca4e923bd5"/>
      <w:r w:rsidR="0092006B">
        <w:rPr>
          <w:rStyle w:val="Citation"/>
        </w:rPr>
        <w:t>Parker</w:t>
      </w:r>
      <w:bookmarkEnd w:id="976"/>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ce738c7d-abd7-49af-a0e3-8e413e1de928 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TdGV2ZTwvRmlyc3ROYW1lPg0KICAgICAgICAgICAgPExhc3ROYW1lPlBhcmtlc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4OiA2MCk8L1RleHQ+DQogICAgPC9UZXh0VW5pdD4NCiAgPC9UZXh0VW5pdHM+DQo8L1BsYWNlaG9sZGVyPg==</w:instrText>
      </w:r>
      <w:r w:rsidR="00BA6215">
        <w:rPr>
          <w:rStyle w:val="Citation"/>
        </w:rPr>
        <w:fldChar w:fldCharType="separate"/>
      </w:r>
      <w:bookmarkStart w:id="977" w:name="_CTVP001ce738c7dabd749afa0e38e413e1de928"/>
      <w:r w:rsidR="0092006B">
        <w:rPr>
          <w:rStyle w:val="Citation"/>
        </w:rPr>
        <w:t>(2008: 60)</w:t>
      </w:r>
      <w:bookmarkEnd w:id="977"/>
      <w:r w:rsidR="00BA6215">
        <w:rPr>
          <w:rStyle w:val="Citation"/>
        </w:rPr>
        <w:fldChar w:fldCharType="end"/>
      </w:r>
      <w:r w:rsidRPr="00913A62">
        <w:t xml:space="preserve"> </w:t>
      </w:r>
      <w:r w:rsidR="00B7093A">
        <w:t>“</w:t>
      </w:r>
      <w:r w:rsidRPr="00913A62">
        <w:t>hierarchy of relative sonority</w:t>
      </w:r>
      <w:r w:rsidR="00B7093A">
        <w:t>”</w:t>
      </w:r>
      <w:r w:rsidRPr="00913A62">
        <w:t xml:space="preserve">, most of the Papuan Malay V.V sequences are sequences of rising sonority with the </w:t>
      </w:r>
      <w:r w:rsidRPr="00BC4359">
        <w:t>open</w:t>
      </w:r>
      <w:r w:rsidRPr="00913A62">
        <w:t xml:space="preserve"> vowel /</w:t>
      </w:r>
      <w:r w:rsidRPr="00913A62">
        <w:rPr>
          <w:rStyle w:val="ChCharisSIL"/>
        </w:rPr>
        <w:t>a</w:t>
      </w:r>
      <w:r w:rsidRPr="00913A62">
        <w:t>/ in V</w:t>
      </w:r>
      <w:r w:rsidRPr="00913A62">
        <w:rPr>
          <w:vertAlign w:val="subscript"/>
        </w:rPr>
        <w:t>2</w:t>
      </w:r>
      <w:r w:rsidRPr="00913A62">
        <w:t xml:space="preserve"> position having higher sonority than the close vowels /</w:t>
      </w:r>
      <w:r w:rsidRPr="00913A62">
        <w:rPr>
          <w:rStyle w:val="ChCharisSIL"/>
        </w:rPr>
        <w:t>i</w:t>
      </w:r>
      <w:r w:rsidRPr="00913A62">
        <w:t>/ and /</w:t>
      </w:r>
      <w:r w:rsidRPr="00913A62">
        <w:rPr>
          <w:rStyle w:val="ChCharisSIL"/>
        </w:rPr>
        <w:t>u</w:t>
      </w:r>
      <w:r w:rsidRPr="00913A62">
        <w:t>/ in V</w:t>
      </w:r>
      <w:r w:rsidRPr="00913A62">
        <w:rPr>
          <w:vertAlign w:val="subscript"/>
        </w:rPr>
        <w:t>1</w:t>
      </w:r>
      <w:r w:rsidRPr="00913A62">
        <w:t xml:space="preserve"> position (36/51</w:t>
      </w:r>
      <w:r w:rsidR="00DF5D68">
        <w:t xml:space="preserve"> – </w:t>
      </w:r>
      <w:r w:rsidRPr="00913A62">
        <w:t>71%). There are two exceptions: first, the two lexical entries with an /</w:t>
      </w:r>
      <w:r w:rsidRPr="00913A62">
        <w:rPr>
          <w:rStyle w:val="ChCharisSIL"/>
        </w:rPr>
        <w:t>i.u</w:t>
      </w:r>
      <w:r w:rsidRPr="00913A62">
        <w:t>/ vowel sequence, with both vowels having the same relative sonority, and second, the 13 lexical roots with an /</w:t>
      </w:r>
      <w:r w:rsidRPr="00913A62">
        <w:rPr>
          <w:rStyle w:val="ChCharisSIL"/>
        </w:rPr>
        <w:t>a.i</w:t>
      </w:r>
      <w:r w:rsidRPr="00913A62">
        <w:t>/ or /</w:t>
      </w:r>
      <w:r w:rsidRPr="00913A62">
        <w:rPr>
          <w:rStyle w:val="ChCharisSIL"/>
        </w:rPr>
        <w:t>a.u</w:t>
      </w:r>
      <w:r w:rsidRPr="00913A62">
        <w:t>/ vowel sequence.</w:t>
      </w:r>
    </w:p>
    <w:p w14:paraId="1FACD7C4" w14:textId="4491BDE3" w:rsidR="00140A47" w:rsidRDefault="00140A47" w:rsidP="00EA483F">
      <w:pPr>
        <w:pStyle w:val="Body0500after115pt"/>
      </w:pPr>
      <w:r w:rsidRPr="00913A62">
        <w:t xml:space="preserve">The remainder of this section discusses the analysis of the vowel combinations </w:t>
      </w:r>
      <w:r w:rsidR="00470BDB">
        <w:t>/</w:t>
      </w:r>
      <w:r w:rsidRPr="00913A62">
        <w:rPr>
          <w:rStyle w:val="ChCharisSIL"/>
        </w:rPr>
        <w:t>ai</w:t>
      </w:r>
      <w:r w:rsidR="00470BDB">
        <w:t>/</w:t>
      </w:r>
      <w:r w:rsidRPr="00913A62">
        <w:t xml:space="preserve"> and /</w:t>
      </w:r>
      <w:r w:rsidRPr="00913A62">
        <w:rPr>
          <w:rStyle w:val="ChCharisSIL"/>
        </w:rPr>
        <w:t>au</w:t>
      </w:r>
      <w:r w:rsidRPr="00913A62">
        <w:t>/ as the V.V sequences /</w:t>
      </w:r>
      <w:r w:rsidRPr="00913A62">
        <w:rPr>
          <w:rStyle w:val="ChCharisSIL"/>
        </w:rPr>
        <w:t>a.i</w:t>
      </w:r>
      <w:r w:rsidRPr="00913A62">
        <w:t>/ and /</w:t>
      </w:r>
      <w:r w:rsidRPr="00913A62">
        <w:rPr>
          <w:rStyle w:val="ChCharisSIL"/>
        </w:rPr>
        <w:t>a.u</w:t>
      </w:r>
      <w:r w:rsidRPr="00913A62">
        <w:t>/, or rather as the VC sequences /</w:t>
      </w:r>
      <w:r w:rsidRPr="00913A62">
        <w:rPr>
          <w:rStyle w:val="ChCharisSIL"/>
        </w:rPr>
        <w:t>aj</w:t>
      </w:r>
      <w:r w:rsidRPr="00913A62">
        <w:t>/ and /</w:t>
      </w:r>
      <w:r w:rsidRPr="00913A62">
        <w:rPr>
          <w:rStyle w:val="ChCharisSIL"/>
        </w:rPr>
        <w:t>aw</w:t>
      </w:r>
      <w:r w:rsidRPr="00913A62">
        <w:t>/, respectively. When /</w:t>
      </w:r>
      <w:r w:rsidRPr="00913A62">
        <w:rPr>
          <w:rStyle w:val="ChCharisSIL"/>
        </w:rPr>
        <w:t>ai</w:t>
      </w:r>
      <w:r w:rsidRPr="00913A62">
        <w:t>/ and /</w:t>
      </w:r>
      <w:r w:rsidRPr="00913A62">
        <w:rPr>
          <w:rStyle w:val="ChCharisSIL"/>
        </w:rPr>
        <w:t>au</w:t>
      </w:r>
      <w:r w:rsidRPr="00913A62">
        <w:t>/ occur in closed syllables, they are analyzed as the V.V sequences /</w:t>
      </w:r>
      <w:r w:rsidRPr="00913A62">
        <w:rPr>
          <w:rStyle w:val="ChCharisSIL"/>
        </w:rPr>
        <w:t>a.i</w:t>
      </w:r>
      <w:r w:rsidRPr="00913A62">
        <w:t>/ and /</w:t>
      </w:r>
      <w:r w:rsidRPr="00913A62">
        <w:rPr>
          <w:rStyle w:val="ChCharisSIL"/>
        </w:rPr>
        <w:t>a.u</w:t>
      </w:r>
      <w:r w:rsidRPr="00913A62">
        <w:t>/. The actual pronunciations of /</w:t>
      </w:r>
      <w:r w:rsidRPr="00913A62">
        <w:rPr>
          <w:rStyle w:val="ChCharisSIL"/>
        </w:rPr>
        <w:t>ai</w:t>
      </w:r>
      <w:r w:rsidRPr="00913A62">
        <w:t>/ and /</w:t>
      </w:r>
      <w:r w:rsidRPr="00913A62">
        <w:rPr>
          <w:rStyle w:val="ChCharisSIL"/>
        </w:rPr>
        <w:t>au</w:t>
      </w:r>
      <w:r w:rsidRPr="00913A62">
        <w:t xml:space="preserve">/ </w:t>
      </w:r>
      <w:r w:rsidRPr="001D7B91">
        <w:t>do</w:t>
      </w:r>
      <w:r w:rsidRPr="00913A62">
        <w:t xml:space="preserve"> not indicate, however, that they are V.V sequences. Examples are </w:t>
      </w:r>
      <w:r w:rsidRPr="00913A62">
        <w:rPr>
          <w:rStyle w:val="ChItalBold"/>
        </w:rPr>
        <w:t>baik</w:t>
      </w:r>
      <w:r w:rsidRPr="00913A62">
        <w:t xml:space="preserve"> /</w:t>
      </w:r>
      <w:r w:rsidRPr="00913A62">
        <w:rPr>
          <w:rStyle w:val="ChCharisSIL"/>
        </w:rPr>
        <w:t>ˈba.ik</w:t>
      </w:r>
      <w:r w:rsidRPr="00913A62">
        <w:t xml:space="preserve">/ </w:t>
      </w:r>
      <w:r w:rsidR="00B7093A">
        <w:t>‘</w:t>
      </w:r>
      <w:r w:rsidRPr="00913A62">
        <w:t>be good</w:t>
      </w:r>
      <w:r w:rsidR="00B7093A">
        <w:t>’</w:t>
      </w:r>
      <w:r w:rsidRPr="00913A62">
        <w:t xml:space="preserve"> or </w:t>
      </w:r>
      <w:r w:rsidRPr="00913A62">
        <w:rPr>
          <w:rStyle w:val="ChItalBold"/>
        </w:rPr>
        <w:t>laut</w:t>
      </w:r>
      <w:r w:rsidRPr="00913A62">
        <w:t xml:space="preserve"> /</w:t>
      </w:r>
      <w:r w:rsidRPr="00913A62">
        <w:rPr>
          <w:rStyle w:val="ChCharisSIL"/>
        </w:rPr>
        <w:t>ˈla.ut</w:t>
      </w:r>
      <w:r w:rsidRPr="00913A62">
        <w:t xml:space="preserve">/ </w:t>
      </w:r>
      <w:r w:rsidR="00B7093A">
        <w:t>‘</w:t>
      </w:r>
      <w:r w:rsidR="005D42FC">
        <w:t>sea</w:t>
      </w:r>
      <w:r w:rsidR="00B7093A">
        <w:t>’</w:t>
      </w:r>
      <w:r w:rsidRPr="00913A62">
        <w:t xml:space="preserve">. When </w:t>
      </w:r>
      <w:r w:rsidR="0092370B" w:rsidRPr="00913A62">
        <w:t>/</w:t>
      </w:r>
      <w:r w:rsidR="0092370B" w:rsidRPr="00913A62">
        <w:rPr>
          <w:rStyle w:val="ChCharisSIL"/>
        </w:rPr>
        <w:t>ai</w:t>
      </w:r>
      <w:r w:rsidR="0092370B" w:rsidRPr="00913A62">
        <w:t>/ and /</w:t>
      </w:r>
      <w:r w:rsidR="0092370B" w:rsidRPr="00913A62">
        <w:rPr>
          <w:rStyle w:val="ChCharisSIL"/>
        </w:rPr>
        <w:t>au</w:t>
      </w:r>
      <w:r w:rsidR="0092370B" w:rsidRPr="00913A62">
        <w:t xml:space="preserve">/ </w:t>
      </w:r>
      <w:r w:rsidR="0092370B">
        <w:t xml:space="preserve">occur at syllable boundaries, they are </w:t>
      </w:r>
      <w:r w:rsidRPr="00913A62">
        <w:t>analyzed as the VC sequences /</w:t>
      </w:r>
      <w:r w:rsidRPr="00913A62">
        <w:rPr>
          <w:rStyle w:val="ChCharisSIL"/>
        </w:rPr>
        <w:t>aj</w:t>
      </w:r>
      <w:r w:rsidRPr="00913A62">
        <w:t>/ and /</w:t>
      </w:r>
      <w:r w:rsidRPr="00913A62">
        <w:rPr>
          <w:rStyle w:val="ChCharisSIL"/>
        </w:rPr>
        <w:t>aw</w:t>
      </w:r>
      <w:r w:rsidRPr="00913A62">
        <w:t xml:space="preserve">/, respectively. Examples are </w:t>
      </w:r>
      <w:r w:rsidRPr="00913A62">
        <w:rPr>
          <w:rStyle w:val="ChItalBold"/>
        </w:rPr>
        <w:t>damay</w:t>
      </w:r>
      <w:r w:rsidRPr="00913A62">
        <w:t xml:space="preserve"> /</w:t>
      </w:r>
      <w:r w:rsidRPr="00913A62">
        <w:rPr>
          <w:rStyle w:val="ChCharisSIL"/>
        </w:rPr>
        <w:t>ˈ</w:t>
      </w:r>
      <w:r w:rsidRPr="00913A62">
        <w:t>da.</w:t>
      </w:r>
      <w:r w:rsidRPr="00913A62">
        <w:rPr>
          <w:rStyle w:val="ChCharisSIL"/>
        </w:rPr>
        <w:t>m</w:t>
      </w:r>
      <w:r w:rsidRPr="00913A62">
        <w:t xml:space="preserve">aj/ </w:t>
      </w:r>
      <w:r w:rsidR="00B7093A">
        <w:t>‘</w:t>
      </w:r>
      <w:r w:rsidRPr="00913A62">
        <w:t>peace</w:t>
      </w:r>
      <w:r w:rsidR="00B7093A">
        <w:t>’</w:t>
      </w:r>
      <w:r w:rsidRPr="00913A62">
        <w:t xml:space="preserve"> and </w:t>
      </w:r>
      <w:r w:rsidRPr="00913A62">
        <w:rPr>
          <w:rStyle w:val="ChItalBold"/>
        </w:rPr>
        <w:t>baw</w:t>
      </w:r>
      <w:r w:rsidRPr="00913A62">
        <w:t xml:space="preserve"> /</w:t>
      </w:r>
      <w:r w:rsidRPr="00913A62">
        <w:rPr>
          <w:rStyle w:val="ChCharisSIL"/>
        </w:rPr>
        <w:t>ˈbaw</w:t>
      </w:r>
      <w:r w:rsidRPr="00913A62">
        <w:t xml:space="preserve">/ </w:t>
      </w:r>
      <w:r w:rsidR="00B7093A">
        <w:t>‘</w:t>
      </w:r>
      <w:r w:rsidRPr="00913A62">
        <w:t>smell</w:t>
      </w:r>
      <w:r w:rsidR="00B7093A">
        <w:t>’</w:t>
      </w:r>
      <w:r w:rsidRPr="00913A62">
        <w:t>. This analysis is based on phonological and prosodic evidence, tha</w:t>
      </w:r>
      <w:r w:rsidR="001D4532">
        <w:t>t is, the distribution of the vowel</w:t>
      </w:r>
      <w:r w:rsidRPr="00913A62">
        <w:t xml:space="preserve"> and consonant phonemes, as well as the syllable </w:t>
      </w:r>
      <w:r w:rsidR="006135E1">
        <w:t>structures and stress patterns.</w:t>
      </w:r>
    </w:p>
    <w:p w14:paraId="44DE4CC6" w14:textId="71B7BA83" w:rsidR="00140A47" w:rsidRPr="00913A62" w:rsidRDefault="00140A47" w:rsidP="00EA483F">
      <w:pPr>
        <w:pStyle w:val="Body0505after115pt"/>
      </w:pPr>
      <w:r w:rsidRPr="00913A62">
        <w:t xml:space="preserve">The first piece of evidence to be discussed is the vowel phoneme distribution. The five vowels occur in stressed and unstressed, open and closed syllables, as shown in </w:t>
      </w:r>
      <w:r w:rsidRPr="00913A62">
        <w:fldChar w:fldCharType="begin"/>
      </w:r>
      <w:r w:rsidRPr="00913A62">
        <w:instrText xml:space="preserve"> REF _Ref324430910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8</w:t>
      </w:r>
      <w:r w:rsidRPr="00913A62">
        <w:fldChar w:fldCharType="end"/>
      </w:r>
      <w:r w:rsidRPr="00913A62">
        <w:t>. If the vowel combinations /</w:t>
      </w:r>
      <w:r w:rsidRPr="00913A62">
        <w:rPr>
          <w:rStyle w:val="ChCharisSIL"/>
        </w:rPr>
        <w:t>ai</w:t>
      </w:r>
      <w:r w:rsidRPr="00913A62">
        <w:t>/ and /</w:t>
      </w:r>
      <w:r w:rsidRPr="00913A62">
        <w:rPr>
          <w:rStyle w:val="ChCharisSIL"/>
        </w:rPr>
        <w:t>au</w:t>
      </w:r>
      <w:r w:rsidRPr="00913A62">
        <w:t xml:space="preserve">/ were diphthongs, they </w:t>
      </w:r>
      <w:r w:rsidRPr="001D7B91">
        <w:t>should</w:t>
      </w:r>
      <w:r w:rsidRPr="00913A62">
        <w:t xml:space="preserve"> occur in the same contexts where the five vowels occur. This, however, is not the case</w:t>
      </w:r>
      <w:r w:rsidR="001D7B91">
        <w:t>,</w:t>
      </w:r>
      <w:r w:rsidRPr="00913A62">
        <w:t xml:space="preserve"> as demonstrated in</w:t>
      </w:r>
      <w:r>
        <w:t xml:space="preserve"> </w:t>
      </w:r>
      <w:r>
        <w:fldChar w:fldCharType="begin"/>
      </w:r>
      <w:r>
        <w:instrText xml:space="preserve"> REF _Ref357271820 \h </w:instrText>
      </w:r>
      <w:r>
        <w:fldChar w:fldCharType="separate"/>
      </w:r>
      <w:r w:rsidR="00154D81" w:rsidRPr="00913A62">
        <w:t xml:space="preserve">Table </w:t>
      </w:r>
      <w:r w:rsidR="00154D81">
        <w:rPr>
          <w:noProof/>
          <w:cs/>
        </w:rPr>
        <w:t>‎</w:t>
      </w:r>
      <w:r w:rsidR="00154D81">
        <w:rPr>
          <w:noProof/>
        </w:rPr>
        <w:t>2</w:t>
      </w:r>
      <w:r w:rsidR="00154D81">
        <w:t>.</w:t>
      </w:r>
      <w:r w:rsidR="00154D81">
        <w:rPr>
          <w:noProof/>
        </w:rPr>
        <w:t>31</w:t>
      </w:r>
      <w:r>
        <w:fldChar w:fldCharType="end"/>
      </w:r>
      <w:r w:rsidRPr="00913A62">
        <w:t>. The putative diphthong /ai/ (or centralized [</w:t>
      </w:r>
      <w:r w:rsidRPr="00913A62">
        <w:rPr>
          <w:rStyle w:val="ChCharisSIL"/>
        </w:rPr>
        <w:t>ɛɪ</w:t>
      </w:r>
      <w:r w:rsidRPr="00913A62">
        <w:t xml:space="preserve">]) occurs </w:t>
      </w:r>
      <w:r w:rsidR="00C6608C" w:rsidRPr="00DC6455">
        <w:t>in stressed and unstressed open syllables</w:t>
      </w:r>
      <w:r w:rsidRPr="00913A62">
        <w:t>. As for closed syllables, however, /</w:t>
      </w:r>
      <w:r w:rsidRPr="00913A62">
        <w:rPr>
          <w:rStyle w:val="ChCharisSIL"/>
        </w:rPr>
        <w:t>ai</w:t>
      </w:r>
      <w:r w:rsidRPr="00913A62">
        <w:t>/ occurs only once in a stressed syllable while it is unattested in unstressed syllables.</w:t>
      </w:r>
      <w:r w:rsidRPr="00913A62">
        <w:rPr>
          <w:lang w:eastAsia="ko-KR"/>
        </w:rPr>
        <w:t xml:space="preserve"> The distribution of the putative diphthong /</w:t>
      </w:r>
      <w:r w:rsidRPr="00913A62">
        <w:rPr>
          <w:rStyle w:val="ChCharisSIL"/>
        </w:rPr>
        <w:t>au</w:t>
      </w:r>
      <w:r w:rsidRPr="00913A62">
        <w:rPr>
          <w:lang w:eastAsia="ko-KR"/>
        </w:rPr>
        <w:t xml:space="preserve">/ is even more restricted. In disyllabic roots, </w:t>
      </w:r>
      <w:r w:rsidRPr="00913A62">
        <w:t>/</w:t>
      </w:r>
      <w:r w:rsidRPr="00913A62">
        <w:rPr>
          <w:rStyle w:val="ChCharisSIL"/>
        </w:rPr>
        <w:t>au</w:t>
      </w:r>
      <w:r w:rsidRPr="00913A62">
        <w:t xml:space="preserve">/ </w:t>
      </w:r>
      <w:r w:rsidR="00C6608C" w:rsidRPr="00DC6455">
        <w:t>only occurs in unstressed open syllables</w:t>
      </w:r>
      <w:r w:rsidRPr="00913A62">
        <w:t xml:space="preserve">. In addition, </w:t>
      </w:r>
      <w:r w:rsidRPr="00913A62">
        <w:rPr>
          <w:lang w:eastAsia="ko-KR"/>
        </w:rPr>
        <w:t xml:space="preserve">the </w:t>
      </w:r>
      <w:r w:rsidRPr="00913A62">
        <w:t xml:space="preserve">corpus contains eight monosyllabic items with </w:t>
      </w:r>
      <w:r w:rsidRPr="00913A62">
        <w:rPr>
          <w:lang w:eastAsia="ko-KR"/>
        </w:rPr>
        <w:t>/</w:t>
      </w:r>
      <w:r w:rsidRPr="00913A62">
        <w:rPr>
          <w:rStyle w:val="ChCharisSIL"/>
        </w:rPr>
        <w:t>au</w:t>
      </w:r>
      <w:r w:rsidRPr="00913A62">
        <w:rPr>
          <w:lang w:eastAsia="ko-KR"/>
        </w:rPr>
        <w:t xml:space="preserve">/: </w:t>
      </w:r>
      <w:r w:rsidRPr="00913A62">
        <w:t>three open monosyllabic items such as [</w:t>
      </w:r>
      <w:r w:rsidRPr="00913A62">
        <w:rPr>
          <w:rStyle w:val="ChCharisSIL"/>
        </w:rPr>
        <w:t>ˈtaʊ</w:t>
      </w:r>
      <w:r w:rsidRPr="00913A62">
        <w:t xml:space="preserve">] </w:t>
      </w:r>
      <w:r w:rsidR="00B7093A">
        <w:t>‘</w:t>
      </w:r>
      <w:r w:rsidRPr="00913A62">
        <w:t>know</w:t>
      </w:r>
      <w:r w:rsidR="00B7093A">
        <w:t>’</w:t>
      </w:r>
      <w:r w:rsidRPr="00913A62">
        <w:t xml:space="preserve"> and </w:t>
      </w:r>
      <w:r w:rsidRPr="00913A62">
        <w:rPr>
          <w:lang w:eastAsia="ko-KR"/>
        </w:rPr>
        <w:t xml:space="preserve">five closed items such as </w:t>
      </w:r>
      <w:r w:rsidRPr="00E413A5">
        <w:t>[</w:t>
      </w:r>
      <w:r w:rsidRPr="00E413A5">
        <w:rPr>
          <w:rStyle w:val="ChCharisSIL"/>
        </w:rPr>
        <w:t>ˈda</w:t>
      </w:r>
      <w:r w:rsidR="00470BDB" w:rsidRPr="00913A62">
        <w:rPr>
          <w:rStyle w:val="ChCharisSIL"/>
        </w:rPr>
        <w:t>ʊ</w:t>
      </w:r>
      <w:r w:rsidR="00E413A5" w:rsidRPr="00E413A5">
        <w:rPr>
          <w:rStyle w:val="ChCharisSIL"/>
        </w:rPr>
        <w:t>ŋ</w:t>
      </w:r>
      <w:r w:rsidRPr="00E413A5">
        <w:t>]</w:t>
      </w:r>
      <w:r w:rsidRPr="00913A62">
        <w:rPr>
          <w:lang w:eastAsia="ko-KR"/>
        </w:rPr>
        <w:t xml:space="preserve"> </w:t>
      </w:r>
      <w:r w:rsidR="00B7093A">
        <w:rPr>
          <w:lang w:eastAsia="ko-KR"/>
        </w:rPr>
        <w:t>‘</w:t>
      </w:r>
      <w:r w:rsidRPr="00913A62">
        <w:rPr>
          <w:lang w:eastAsia="ko-KR"/>
        </w:rPr>
        <w:t>leaf</w:t>
      </w:r>
      <w:r w:rsidR="00B7093A">
        <w:rPr>
          <w:lang w:eastAsia="ko-KR"/>
        </w:rPr>
        <w:t>’</w:t>
      </w:r>
      <w:r w:rsidRPr="00913A62">
        <w:rPr>
          <w:lang w:eastAsia="ko-KR"/>
        </w:rPr>
        <w:t>. The same distributional patterns apply to loan words.</w:t>
      </w:r>
    </w:p>
    <w:p w14:paraId="1F342837" w14:textId="77777777" w:rsidR="00140A47" w:rsidRPr="00913A62" w:rsidRDefault="00140A47" w:rsidP="00140A47">
      <w:pPr>
        <w:pStyle w:val="Caption"/>
      </w:pPr>
      <w:bookmarkStart w:id="978" w:name="_Ref357271820"/>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31</w:t>
        </w:r>
      </w:fldSimple>
      <w:bookmarkEnd w:id="978"/>
      <w:r w:rsidRPr="00913A62">
        <w:t>:</w:t>
      </w:r>
      <w:r w:rsidRPr="00913A62">
        <w:tab/>
        <w:t>Distribution of the putative diphthongs /</w:t>
      </w:r>
      <w:r w:rsidRPr="00913A62">
        <w:rPr>
          <w:rStyle w:val="ChCharisSIL"/>
        </w:rPr>
        <w:t>ai</w:t>
      </w:r>
      <w:r w:rsidRPr="00913A62">
        <w:t>/ and /</w:t>
      </w:r>
      <w:r w:rsidRPr="00913A62">
        <w:rPr>
          <w:rStyle w:val="ChCharisSIL"/>
        </w:rPr>
        <w:t>au</w:t>
      </w:r>
      <w:r w:rsidRPr="00913A62">
        <w:t>/ in stressed and unstressed syllables</w:t>
      </w:r>
    </w:p>
    <w:tbl>
      <w:tblPr>
        <w:tblW w:w="5500" w:type="dxa"/>
        <w:tblInd w:w="170" w:type="dxa"/>
        <w:tblBorders>
          <w:bottom w:val="single" w:sz="4" w:space="0" w:color="auto"/>
        </w:tblBorders>
        <w:tblLayout w:type="fixed"/>
        <w:tblLook w:val="01E0" w:firstRow="1" w:lastRow="1" w:firstColumn="1" w:lastColumn="1" w:noHBand="0" w:noVBand="0"/>
      </w:tblPr>
      <w:tblGrid>
        <w:gridCol w:w="680"/>
        <w:gridCol w:w="964"/>
        <w:gridCol w:w="1247"/>
        <w:gridCol w:w="1191"/>
        <w:gridCol w:w="1418"/>
      </w:tblGrid>
      <w:tr w:rsidR="00140A47" w:rsidRPr="00913A62" w14:paraId="60A27D43" w14:textId="77777777" w:rsidTr="0041606D">
        <w:tc>
          <w:tcPr>
            <w:tcW w:w="680" w:type="dxa"/>
            <w:tcBorders>
              <w:top w:val="single" w:sz="4" w:space="0" w:color="auto"/>
              <w:bottom w:val="single" w:sz="4" w:space="0" w:color="auto"/>
            </w:tcBorders>
            <w:shd w:val="clear" w:color="auto" w:fill="auto"/>
          </w:tcPr>
          <w:p w14:paraId="2EF7891E" w14:textId="77777777" w:rsidR="00140A47" w:rsidRPr="00913A62" w:rsidRDefault="00140A47" w:rsidP="00140A47">
            <w:pPr>
              <w:pStyle w:val="TableHd"/>
            </w:pPr>
          </w:p>
        </w:tc>
        <w:tc>
          <w:tcPr>
            <w:tcW w:w="2211" w:type="dxa"/>
            <w:gridSpan w:val="2"/>
            <w:tcBorders>
              <w:top w:val="single" w:sz="4" w:space="0" w:color="auto"/>
              <w:bottom w:val="single" w:sz="4" w:space="0" w:color="auto"/>
            </w:tcBorders>
            <w:shd w:val="clear" w:color="auto" w:fill="auto"/>
          </w:tcPr>
          <w:p w14:paraId="69541425" w14:textId="77777777" w:rsidR="00140A47" w:rsidRPr="00913A62" w:rsidRDefault="00140A47" w:rsidP="00140A47">
            <w:pPr>
              <w:pStyle w:val="TableHd"/>
            </w:pPr>
            <w:r w:rsidRPr="00913A62">
              <w:t xml:space="preserve">Stressed </w:t>
            </w:r>
            <w:r w:rsidR="00C6608C">
              <w:t xml:space="preserve">open </w:t>
            </w:r>
            <w:r w:rsidRPr="0099608C">
              <w:rPr>
                <w:rStyle w:val="ChSmallCaps"/>
              </w:rPr>
              <w:t>sylb</w:t>
            </w:r>
          </w:p>
        </w:tc>
        <w:tc>
          <w:tcPr>
            <w:tcW w:w="2609" w:type="dxa"/>
            <w:gridSpan w:val="2"/>
            <w:tcBorders>
              <w:top w:val="single" w:sz="4" w:space="0" w:color="auto"/>
              <w:bottom w:val="single" w:sz="4" w:space="0" w:color="auto"/>
            </w:tcBorders>
            <w:shd w:val="clear" w:color="auto" w:fill="auto"/>
          </w:tcPr>
          <w:p w14:paraId="5995BDE2" w14:textId="77777777" w:rsidR="00140A47" w:rsidRPr="00913A62" w:rsidRDefault="00140A47" w:rsidP="00140A47">
            <w:pPr>
              <w:pStyle w:val="TableHd"/>
            </w:pPr>
            <w:r w:rsidRPr="00913A62">
              <w:t xml:space="preserve">Stressed </w:t>
            </w:r>
            <w:r w:rsidR="00C6608C">
              <w:t xml:space="preserve">closed </w:t>
            </w:r>
            <w:r w:rsidRPr="0099608C">
              <w:rPr>
                <w:rStyle w:val="ChSmallCaps"/>
              </w:rPr>
              <w:t>sylb</w:t>
            </w:r>
          </w:p>
        </w:tc>
      </w:tr>
      <w:tr w:rsidR="00AC23C4" w:rsidRPr="00913A62" w14:paraId="0CD7DDF3" w14:textId="77777777" w:rsidTr="0041606D">
        <w:tc>
          <w:tcPr>
            <w:tcW w:w="680" w:type="dxa"/>
            <w:tcBorders>
              <w:top w:val="single" w:sz="4" w:space="0" w:color="auto"/>
            </w:tcBorders>
            <w:shd w:val="clear" w:color="auto" w:fill="auto"/>
          </w:tcPr>
          <w:p w14:paraId="54AC5E56" w14:textId="77777777" w:rsidR="00140A47" w:rsidRPr="00913A62" w:rsidRDefault="00140A47" w:rsidP="00FE6FB8">
            <w:pPr>
              <w:pStyle w:val="TableCell2-2115pt"/>
            </w:pPr>
            <w:r w:rsidRPr="00913A62">
              <w:t>/a</w:t>
            </w:r>
            <w:r w:rsidRPr="00913A62">
              <w:rPr>
                <w:rStyle w:val="ChCharisSIL"/>
              </w:rPr>
              <w:t>i</w:t>
            </w:r>
            <w:r w:rsidRPr="00913A62">
              <w:t>/</w:t>
            </w:r>
          </w:p>
        </w:tc>
        <w:tc>
          <w:tcPr>
            <w:tcW w:w="964" w:type="dxa"/>
            <w:tcBorders>
              <w:top w:val="single" w:sz="4" w:space="0" w:color="auto"/>
            </w:tcBorders>
            <w:shd w:val="clear" w:color="auto" w:fill="auto"/>
          </w:tcPr>
          <w:p w14:paraId="73ABF1C4" w14:textId="77777777" w:rsidR="00140A47" w:rsidRPr="00913A62" w:rsidRDefault="00140A47" w:rsidP="00FE6FB8">
            <w:pPr>
              <w:pStyle w:val="TableCell2-2115pt"/>
            </w:pPr>
            <w:r w:rsidRPr="00913A62">
              <w:t>[</w:t>
            </w:r>
            <w:r w:rsidRPr="00913A62">
              <w:rPr>
                <w:rStyle w:val="ChCharisSIL"/>
              </w:rPr>
              <w:t>tʃɛ.ˈɾɛɪ</w:t>
            </w:r>
            <w:r w:rsidRPr="00913A62">
              <w:t>]</w:t>
            </w:r>
          </w:p>
        </w:tc>
        <w:tc>
          <w:tcPr>
            <w:tcW w:w="1247" w:type="dxa"/>
            <w:tcBorders>
              <w:top w:val="single" w:sz="4" w:space="0" w:color="auto"/>
            </w:tcBorders>
            <w:shd w:val="clear" w:color="auto" w:fill="auto"/>
          </w:tcPr>
          <w:p w14:paraId="2666D4F4" w14:textId="756E2A03" w:rsidR="00140A47" w:rsidRPr="00913A62" w:rsidRDefault="00B7093A" w:rsidP="00FE6FB8">
            <w:pPr>
              <w:pStyle w:val="TableCell2-2115pt"/>
            </w:pPr>
            <w:r>
              <w:t>‘</w:t>
            </w:r>
            <w:r w:rsidR="00140A47" w:rsidRPr="00913A62">
              <w:t>divorce</w:t>
            </w:r>
            <w:r>
              <w:t>’</w:t>
            </w:r>
          </w:p>
        </w:tc>
        <w:tc>
          <w:tcPr>
            <w:tcW w:w="1191" w:type="dxa"/>
            <w:tcBorders>
              <w:top w:val="single" w:sz="4" w:space="0" w:color="auto"/>
            </w:tcBorders>
            <w:shd w:val="clear" w:color="auto" w:fill="auto"/>
          </w:tcPr>
          <w:p w14:paraId="52046C15" w14:textId="77777777" w:rsidR="00140A47" w:rsidRPr="00913A62" w:rsidRDefault="00140A47" w:rsidP="00FE6FB8">
            <w:pPr>
              <w:pStyle w:val="TableCell2-2115pt"/>
            </w:pPr>
            <w:r w:rsidRPr="00DA1785">
              <w:t>[</w:t>
            </w:r>
            <w:r w:rsidRPr="00913A62">
              <w:rPr>
                <w:rStyle w:val="ChCharisSIL"/>
              </w:rPr>
              <w:t>mu.ˈdʒa</w:t>
            </w:r>
            <w:r w:rsidR="00003DBA" w:rsidRPr="00913A62">
              <w:rPr>
                <w:rStyle w:val="ChCharisSIL"/>
              </w:rPr>
              <w:t>ɪ</w:t>
            </w:r>
            <w:r w:rsidRPr="00913A62">
              <w:rPr>
                <w:rStyle w:val="ChCharisSIL"/>
              </w:rPr>
              <w:t>r</w:t>
            </w:r>
            <w:r w:rsidRPr="00913A62">
              <w:t>]</w:t>
            </w:r>
          </w:p>
        </w:tc>
        <w:tc>
          <w:tcPr>
            <w:tcW w:w="1418" w:type="dxa"/>
            <w:tcBorders>
              <w:top w:val="single" w:sz="4" w:space="0" w:color="auto"/>
            </w:tcBorders>
            <w:shd w:val="clear" w:color="auto" w:fill="auto"/>
          </w:tcPr>
          <w:p w14:paraId="0EB33A7F" w14:textId="205C25E5" w:rsidR="00140A47" w:rsidRPr="00913A62" w:rsidRDefault="00B7093A" w:rsidP="00FE6FB8">
            <w:pPr>
              <w:pStyle w:val="TableCell2-2115pt"/>
            </w:pPr>
            <w:r>
              <w:t>‘</w:t>
            </w:r>
            <w:r w:rsidR="00140A47" w:rsidRPr="00913A62">
              <w:t>tilapiine fish</w:t>
            </w:r>
            <w:r>
              <w:t>’</w:t>
            </w:r>
          </w:p>
        </w:tc>
      </w:tr>
      <w:tr w:rsidR="00AC23C4" w:rsidRPr="00913A62" w14:paraId="02324E41" w14:textId="77777777" w:rsidTr="0041606D">
        <w:tc>
          <w:tcPr>
            <w:tcW w:w="680" w:type="dxa"/>
            <w:tcBorders>
              <w:bottom w:val="single" w:sz="4" w:space="0" w:color="auto"/>
            </w:tcBorders>
            <w:shd w:val="clear" w:color="auto" w:fill="auto"/>
          </w:tcPr>
          <w:p w14:paraId="506A7583" w14:textId="77777777" w:rsidR="00140A47" w:rsidRPr="00913A62" w:rsidRDefault="00140A47" w:rsidP="00FE6FB8">
            <w:pPr>
              <w:pStyle w:val="TableCell0-2115ptBreak"/>
            </w:pPr>
            <w:r w:rsidRPr="00913A62">
              <w:t>/</w:t>
            </w:r>
            <w:r w:rsidRPr="00913A62">
              <w:rPr>
                <w:rStyle w:val="ChCharisSIL"/>
              </w:rPr>
              <w:t>au</w:t>
            </w:r>
            <w:r w:rsidRPr="00913A62">
              <w:t>/</w:t>
            </w:r>
          </w:p>
        </w:tc>
        <w:tc>
          <w:tcPr>
            <w:tcW w:w="964" w:type="dxa"/>
            <w:tcBorders>
              <w:bottom w:val="single" w:sz="4" w:space="0" w:color="auto"/>
            </w:tcBorders>
            <w:shd w:val="clear" w:color="auto" w:fill="auto"/>
          </w:tcPr>
          <w:p w14:paraId="1F2B124F" w14:textId="77777777" w:rsidR="00140A47" w:rsidRPr="00913A62" w:rsidRDefault="00140A47" w:rsidP="00FE6FB8">
            <w:pPr>
              <w:pStyle w:val="TableCell0-2115ptBreak"/>
            </w:pPr>
            <w:r w:rsidRPr="00913A62">
              <w:t>([</w:t>
            </w:r>
            <w:r w:rsidRPr="00913A62">
              <w:rPr>
                <w:rStyle w:val="ChCharisSIL"/>
              </w:rPr>
              <w:t>ˈtaʊ</w:t>
            </w:r>
            <w:r w:rsidRPr="00913A62">
              <w:t>]</w:t>
            </w:r>
          </w:p>
        </w:tc>
        <w:tc>
          <w:tcPr>
            <w:tcW w:w="1247" w:type="dxa"/>
            <w:tcBorders>
              <w:bottom w:val="single" w:sz="4" w:space="0" w:color="auto"/>
            </w:tcBorders>
            <w:shd w:val="clear" w:color="auto" w:fill="auto"/>
          </w:tcPr>
          <w:p w14:paraId="526A33DE" w14:textId="01A276A3" w:rsidR="00140A47" w:rsidRPr="00913A62" w:rsidRDefault="00B7093A" w:rsidP="00FE6FB8">
            <w:pPr>
              <w:pStyle w:val="TableCell0-2115ptBreak"/>
            </w:pPr>
            <w:r>
              <w:t>‘</w:t>
            </w:r>
            <w:r w:rsidR="00140A47" w:rsidRPr="00913A62">
              <w:t>know</w:t>
            </w:r>
            <w:r>
              <w:t>’</w:t>
            </w:r>
            <w:r w:rsidR="00140A47" w:rsidRPr="00913A62">
              <w:t>)</w:t>
            </w:r>
          </w:p>
        </w:tc>
        <w:tc>
          <w:tcPr>
            <w:tcW w:w="1191" w:type="dxa"/>
            <w:tcBorders>
              <w:bottom w:val="single" w:sz="4" w:space="0" w:color="auto"/>
            </w:tcBorders>
            <w:shd w:val="clear" w:color="auto" w:fill="auto"/>
          </w:tcPr>
          <w:p w14:paraId="4F54BD50" w14:textId="77777777" w:rsidR="00140A47" w:rsidRPr="00A877F3" w:rsidRDefault="00140A47" w:rsidP="00FE6FB8">
            <w:pPr>
              <w:pStyle w:val="TableCell0-2115ptBreak"/>
            </w:pPr>
            <w:r w:rsidRPr="00A877F3">
              <w:t>([</w:t>
            </w:r>
            <w:r w:rsidRPr="00A877F3">
              <w:rPr>
                <w:rStyle w:val="ChCharisSIL"/>
              </w:rPr>
              <w:t>ˈda</w:t>
            </w:r>
            <w:r w:rsidR="00470BDB" w:rsidRPr="00913A62">
              <w:rPr>
                <w:rStyle w:val="ChCharisSIL"/>
              </w:rPr>
              <w:t>ʊ</w:t>
            </w:r>
            <w:r w:rsidR="00E413A5" w:rsidRPr="00A877F3">
              <w:rPr>
                <w:rStyle w:val="ChCharisSIL"/>
              </w:rPr>
              <w:t>ŋ</w:t>
            </w:r>
            <w:r w:rsidRPr="00A877F3">
              <w:t>]</w:t>
            </w:r>
          </w:p>
        </w:tc>
        <w:tc>
          <w:tcPr>
            <w:tcW w:w="1418" w:type="dxa"/>
            <w:tcBorders>
              <w:bottom w:val="single" w:sz="4" w:space="0" w:color="auto"/>
            </w:tcBorders>
            <w:shd w:val="clear" w:color="auto" w:fill="auto"/>
          </w:tcPr>
          <w:p w14:paraId="00EF94F6" w14:textId="2EE8372C" w:rsidR="00140A47" w:rsidRPr="00913A62" w:rsidRDefault="00B7093A" w:rsidP="00FE6FB8">
            <w:pPr>
              <w:pStyle w:val="TableCell0-2115ptBreak"/>
            </w:pPr>
            <w:r>
              <w:t>‘</w:t>
            </w:r>
            <w:r w:rsidR="00140A47" w:rsidRPr="00913A62">
              <w:t>leaf</w:t>
            </w:r>
            <w:r>
              <w:t>’</w:t>
            </w:r>
            <w:r w:rsidR="00140A47" w:rsidRPr="00913A62">
              <w:t>)</w:t>
            </w:r>
          </w:p>
        </w:tc>
      </w:tr>
      <w:tr w:rsidR="00140A47" w:rsidRPr="00913A62" w14:paraId="470BE86D" w14:textId="77777777" w:rsidTr="0041606D">
        <w:tc>
          <w:tcPr>
            <w:tcW w:w="680" w:type="dxa"/>
            <w:tcBorders>
              <w:top w:val="single" w:sz="4" w:space="0" w:color="auto"/>
              <w:bottom w:val="single" w:sz="4" w:space="0" w:color="auto"/>
            </w:tcBorders>
            <w:shd w:val="clear" w:color="auto" w:fill="auto"/>
          </w:tcPr>
          <w:p w14:paraId="5EF0BF85" w14:textId="77777777" w:rsidR="00140A47" w:rsidRPr="00913A62" w:rsidRDefault="00140A47" w:rsidP="00140A47">
            <w:pPr>
              <w:pStyle w:val="TableHd"/>
            </w:pPr>
          </w:p>
        </w:tc>
        <w:tc>
          <w:tcPr>
            <w:tcW w:w="2211" w:type="dxa"/>
            <w:gridSpan w:val="2"/>
            <w:tcBorders>
              <w:top w:val="single" w:sz="4" w:space="0" w:color="auto"/>
              <w:bottom w:val="single" w:sz="4" w:space="0" w:color="auto"/>
            </w:tcBorders>
            <w:shd w:val="clear" w:color="auto" w:fill="auto"/>
          </w:tcPr>
          <w:p w14:paraId="54F04796" w14:textId="77777777" w:rsidR="00140A47" w:rsidRPr="00913A62" w:rsidRDefault="00140A47" w:rsidP="00140A47">
            <w:pPr>
              <w:pStyle w:val="TableHd"/>
            </w:pPr>
            <w:r w:rsidRPr="00913A62">
              <w:t xml:space="preserve">Unstressed </w:t>
            </w:r>
            <w:r w:rsidR="00C6608C">
              <w:t xml:space="preserve">open </w:t>
            </w:r>
            <w:r w:rsidRPr="0099608C">
              <w:rPr>
                <w:rStyle w:val="ChSmallCaps"/>
              </w:rPr>
              <w:t>sylb</w:t>
            </w:r>
          </w:p>
        </w:tc>
        <w:tc>
          <w:tcPr>
            <w:tcW w:w="2609" w:type="dxa"/>
            <w:gridSpan w:val="2"/>
            <w:tcBorders>
              <w:top w:val="single" w:sz="4" w:space="0" w:color="auto"/>
              <w:bottom w:val="single" w:sz="4" w:space="0" w:color="auto"/>
            </w:tcBorders>
            <w:shd w:val="clear" w:color="auto" w:fill="auto"/>
          </w:tcPr>
          <w:p w14:paraId="20F73729" w14:textId="77777777" w:rsidR="00140A47" w:rsidRPr="00913A62" w:rsidRDefault="00140A47" w:rsidP="00140A47">
            <w:pPr>
              <w:pStyle w:val="TableHd"/>
            </w:pPr>
            <w:r w:rsidRPr="00913A62">
              <w:t xml:space="preserve">Unstressed </w:t>
            </w:r>
            <w:r w:rsidR="00C6608C">
              <w:t xml:space="preserve">closed </w:t>
            </w:r>
            <w:r w:rsidRPr="0099608C">
              <w:rPr>
                <w:rStyle w:val="ChSmallCaps"/>
              </w:rPr>
              <w:t>sylb</w:t>
            </w:r>
          </w:p>
        </w:tc>
      </w:tr>
      <w:tr w:rsidR="00AC23C4" w:rsidRPr="00913A62" w14:paraId="442031D1" w14:textId="77777777" w:rsidTr="0041606D">
        <w:tc>
          <w:tcPr>
            <w:tcW w:w="680" w:type="dxa"/>
            <w:tcBorders>
              <w:top w:val="single" w:sz="4" w:space="0" w:color="auto"/>
            </w:tcBorders>
            <w:shd w:val="clear" w:color="auto" w:fill="auto"/>
          </w:tcPr>
          <w:p w14:paraId="2EE070D8" w14:textId="77777777" w:rsidR="00140A47" w:rsidRPr="00913A62" w:rsidRDefault="00140A47" w:rsidP="00FE6FB8">
            <w:pPr>
              <w:pStyle w:val="TableCell2-2115pt"/>
            </w:pPr>
            <w:r w:rsidRPr="00913A62">
              <w:t>/</w:t>
            </w:r>
            <w:r w:rsidRPr="00913A62">
              <w:rPr>
                <w:rStyle w:val="ChCharisSIL"/>
              </w:rPr>
              <w:t>ai</w:t>
            </w:r>
            <w:r w:rsidRPr="00913A62">
              <w:t>/</w:t>
            </w:r>
          </w:p>
        </w:tc>
        <w:tc>
          <w:tcPr>
            <w:tcW w:w="964" w:type="dxa"/>
            <w:tcBorders>
              <w:top w:val="single" w:sz="4" w:space="0" w:color="auto"/>
            </w:tcBorders>
            <w:shd w:val="clear" w:color="auto" w:fill="auto"/>
          </w:tcPr>
          <w:p w14:paraId="7355E0BD" w14:textId="77777777" w:rsidR="00140A47" w:rsidRPr="00913A62" w:rsidRDefault="00140A47" w:rsidP="00FE6FB8">
            <w:pPr>
              <w:pStyle w:val="TableCell2-2115pt"/>
            </w:pPr>
            <w:r w:rsidRPr="00913A62">
              <w:t>[</w:t>
            </w:r>
            <w:r w:rsidRPr="00913A62">
              <w:rPr>
                <w:rStyle w:val="ChCharisSIL"/>
              </w:rPr>
              <w:t>ˈtu.pa</w:t>
            </w:r>
            <w:r w:rsidR="00003DBA" w:rsidRPr="00913A62">
              <w:rPr>
                <w:rStyle w:val="ChCharisSIL"/>
              </w:rPr>
              <w:t>ɪ</w:t>
            </w:r>
            <w:r w:rsidRPr="00913A62">
              <w:t>]</w:t>
            </w:r>
          </w:p>
        </w:tc>
        <w:tc>
          <w:tcPr>
            <w:tcW w:w="1247" w:type="dxa"/>
            <w:tcBorders>
              <w:top w:val="single" w:sz="4" w:space="0" w:color="auto"/>
            </w:tcBorders>
            <w:shd w:val="clear" w:color="auto" w:fill="auto"/>
          </w:tcPr>
          <w:p w14:paraId="409B9D6F" w14:textId="0117DF60" w:rsidR="00140A47" w:rsidRPr="00913A62" w:rsidRDefault="00B7093A" w:rsidP="00FE6FB8">
            <w:pPr>
              <w:pStyle w:val="TableCell2-2115pt"/>
            </w:pPr>
            <w:r>
              <w:t>‘</w:t>
            </w:r>
            <w:r w:rsidR="00140A47" w:rsidRPr="00913A62">
              <w:t>squirrel</w:t>
            </w:r>
            <w:r>
              <w:t>’</w:t>
            </w:r>
          </w:p>
        </w:tc>
        <w:tc>
          <w:tcPr>
            <w:tcW w:w="1191" w:type="dxa"/>
            <w:tcBorders>
              <w:top w:val="single" w:sz="4" w:space="0" w:color="auto"/>
            </w:tcBorders>
            <w:shd w:val="clear" w:color="auto" w:fill="auto"/>
          </w:tcPr>
          <w:p w14:paraId="2CF37F05" w14:textId="77777777" w:rsidR="00140A47" w:rsidRPr="00913A62" w:rsidRDefault="00140A47" w:rsidP="00FE6FB8">
            <w:pPr>
              <w:pStyle w:val="TableCell2-2Center115pt"/>
            </w:pPr>
            <w:r w:rsidRPr="00913A62">
              <w:t>---</w:t>
            </w:r>
          </w:p>
        </w:tc>
        <w:tc>
          <w:tcPr>
            <w:tcW w:w="1418" w:type="dxa"/>
            <w:tcBorders>
              <w:top w:val="single" w:sz="4" w:space="0" w:color="auto"/>
            </w:tcBorders>
            <w:shd w:val="clear" w:color="auto" w:fill="auto"/>
          </w:tcPr>
          <w:p w14:paraId="145CB88A" w14:textId="77777777" w:rsidR="00140A47" w:rsidRPr="00913A62" w:rsidRDefault="00140A47" w:rsidP="00FE6FB8">
            <w:pPr>
              <w:pStyle w:val="TableCell2-2Center115pt"/>
            </w:pPr>
            <w:r w:rsidRPr="00913A62">
              <w:t>---</w:t>
            </w:r>
          </w:p>
        </w:tc>
      </w:tr>
      <w:tr w:rsidR="00AC23C4" w:rsidRPr="00913A62" w14:paraId="3F65586B" w14:textId="77777777" w:rsidTr="0041606D">
        <w:tc>
          <w:tcPr>
            <w:tcW w:w="680" w:type="dxa"/>
            <w:shd w:val="clear" w:color="auto" w:fill="auto"/>
          </w:tcPr>
          <w:p w14:paraId="2223F4CC" w14:textId="77777777" w:rsidR="00140A47" w:rsidRPr="00913A62" w:rsidRDefault="00140A47" w:rsidP="00FE6FB8">
            <w:pPr>
              <w:pStyle w:val="TableCell0-2115ptBreak"/>
            </w:pPr>
            <w:r w:rsidRPr="00913A62">
              <w:t>/</w:t>
            </w:r>
            <w:r w:rsidRPr="00913A62">
              <w:rPr>
                <w:rStyle w:val="ChCharisSIL"/>
              </w:rPr>
              <w:t>au</w:t>
            </w:r>
            <w:r w:rsidRPr="00913A62">
              <w:t>/</w:t>
            </w:r>
          </w:p>
        </w:tc>
        <w:tc>
          <w:tcPr>
            <w:tcW w:w="964" w:type="dxa"/>
            <w:shd w:val="clear" w:color="auto" w:fill="auto"/>
          </w:tcPr>
          <w:p w14:paraId="5872EFBA" w14:textId="77777777" w:rsidR="00140A47" w:rsidRPr="00913A62" w:rsidRDefault="00140A47" w:rsidP="00FE6FB8">
            <w:pPr>
              <w:pStyle w:val="TableCell0-2115ptBreak"/>
            </w:pPr>
            <w:r w:rsidRPr="00913A62">
              <w:t>[</w:t>
            </w:r>
            <w:r w:rsidRPr="00913A62">
              <w:rPr>
                <w:rStyle w:val="ChCharisSIL"/>
              </w:rPr>
              <w:t>ˈki.tʃa</w:t>
            </w:r>
            <w:r w:rsidR="005B35E7" w:rsidRPr="00913A62">
              <w:rPr>
                <w:rStyle w:val="ChCharisSIL"/>
              </w:rPr>
              <w:t>ʊ</w:t>
            </w:r>
            <w:r w:rsidRPr="00913A62">
              <w:t>]</w:t>
            </w:r>
          </w:p>
        </w:tc>
        <w:tc>
          <w:tcPr>
            <w:tcW w:w="1247" w:type="dxa"/>
            <w:shd w:val="clear" w:color="auto" w:fill="auto"/>
          </w:tcPr>
          <w:p w14:paraId="4C63A68F" w14:textId="5CDB73E3" w:rsidR="00140A47" w:rsidRPr="00913A62" w:rsidRDefault="00B7093A" w:rsidP="00FE6FB8">
            <w:pPr>
              <w:pStyle w:val="TableCell0-2115ptBreak"/>
            </w:pPr>
            <w:r>
              <w:t>‘</w:t>
            </w:r>
            <w:r w:rsidR="00140A47" w:rsidRPr="00913A62">
              <w:t>be naughty</w:t>
            </w:r>
            <w:r>
              <w:t>’</w:t>
            </w:r>
          </w:p>
        </w:tc>
        <w:tc>
          <w:tcPr>
            <w:tcW w:w="1191" w:type="dxa"/>
            <w:shd w:val="clear" w:color="auto" w:fill="auto"/>
          </w:tcPr>
          <w:p w14:paraId="25F99CAF" w14:textId="77777777" w:rsidR="00140A47" w:rsidRPr="00913A62" w:rsidRDefault="00140A47" w:rsidP="00FE6FB8">
            <w:pPr>
              <w:pStyle w:val="TableCell0-2Center115ptBreak"/>
            </w:pPr>
            <w:r w:rsidRPr="00913A62">
              <w:t>---</w:t>
            </w:r>
          </w:p>
        </w:tc>
        <w:tc>
          <w:tcPr>
            <w:tcW w:w="1418" w:type="dxa"/>
            <w:shd w:val="clear" w:color="auto" w:fill="auto"/>
          </w:tcPr>
          <w:p w14:paraId="73FCAC27" w14:textId="77777777" w:rsidR="00140A47" w:rsidRPr="00913A62" w:rsidRDefault="00140A47" w:rsidP="00FE6FB8">
            <w:pPr>
              <w:pStyle w:val="TableCell0-2Center115ptBreak"/>
            </w:pPr>
            <w:r w:rsidRPr="00913A62">
              <w:t>---</w:t>
            </w:r>
          </w:p>
        </w:tc>
      </w:tr>
    </w:tbl>
    <w:p w14:paraId="2DFDCB47" w14:textId="0E64A6FB" w:rsidR="00C6608C" w:rsidRDefault="00D16450" w:rsidP="00EA483F">
      <w:pPr>
        <w:pStyle w:val="Body0000after05before115pt"/>
      </w:pPr>
      <w:r w:rsidRPr="00913A62">
        <w:rPr>
          <w:lang w:eastAsia="ko-KR"/>
        </w:rPr>
        <w:t>This constraint against diphthongs in unstressed (and stressed) closed syllables</w:t>
      </w:r>
      <w:r>
        <w:rPr>
          <w:lang w:eastAsia="ko-KR"/>
        </w:rPr>
        <w:t xml:space="preserve"> </w:t>
      </w:r>
      <w:r w:rsidRPr="00913A62">
        <w:rPr>
          <w:lang w:eastAsia="ko-KR"/>
        </w:rPr>
        <w:t xml:space="preserve">supports the analysis of </w:t>
      </w:r>
      <w:r w:rsidRPr="00913A62">
        <w:t>/</w:t>
      </w:r>
      <w:r w:rsidRPr="00913A62">
        <w:rPr>
          <w:rStyle w:val="ChCharisSIL"/>
        </w:rPr>
        <w:t>ai</w:t>
      </w:r>
      <w:r w:rsidRPr="00913A62">
        <w:t>/ and /</w:t>
      </w:r>
      <w:r w:rsidRPr="00913A62">
        <w:rPr>
          <w:rStyle w:val="ChCharisSIL"/>
        </w:rPr>
        <w:t>au</w:t>
      </w:r>
      <w:r w:rsidRPr="00913A62">
        <w:t xml:space="preserve">/ as </w:t>
      </w:r>
      <w:r>
        <w:t xml:space="preserve">VC combinations </w:t>
      </w:r>
      <w:r w:rsidR="00C6608C">
        <w:t xml:space="preserve">or vowel sequences, rather than as diphthongs. </w:t>
      </w:r>
      <w:r w:rsidR="00484C7C">
        <w:t xml:space="preserve">Hence, when </w:t>
      </w:r>
      <w:r w:rsidR="00C6608C" w:rsidRPr="00913A62">
        <w:t>/</w:t>
      </w:r>
      <w:r w:rsidR="00C6608C" w:rsidRPr="00913A62">
        <w:rPr>
          <w:rStyle w:val="ChCharisSIL"/>
        </w:rPr>
        <w:t>ai</w:t>
      </w:r>
      <w:r w:rsidR="00C6608C" w:rsidRPr="00913A62">
        <w:t>/ and /</w:t>
      </w:r>
      <w:r w:rsidR="00C6608C" w:rsidRPr="00913A62">
        <w:rPr>
          <w:rStyle w:val="ChCharisSIL"/>
        </w:rPr>
        <w:t>au</w:t>
      </w:r>
      <w:r w:rsidR="00C6608C" w:rsidRPr="00913A62">
        <w:t xml:space="preserve">/ </w:t>
      </w:r>
      <w:r>
        <w:t>occur at syllable boundaries</w:t>
      </w:r>
      <w:r w:rsidR="00613FF9">
        <w:t xml:space="preserve">, they are analyzed </w:t>
      </w:r>
      <w:r w:rsidR="00613FF9" w:rsidRPr="00913A62">
        <w:t xml:space="preserve">as </w:t>
      </w:r>
      <w:r w:rsidR="00613FF9">
        <w:t>VC combinations</w:t>
      </w:r>
      <w:r w:rsidR="00C6608C">
        <w:t xml:space="preserve">. Examples are </w:t>
      </w:r>
      <w:r w:rsidR="00C6608C" w:rsidRPr="00913A62">
        <w:rPr>
          <w:rStyle w:val="ChItalBold"/>
        </w:rPr>
        <w:t>cerey</w:t>
      </w:r>
      <w:r w:rsidR="00C6608C" w:rsidRPr="00913A62">
        <w:t xml:space="preserve"> /</w:t>
      </w:r>
      <w:r w:rsidR="00C6608C" w:rsidRPr="00913A62">
        <w:rPr>
          <w:rStyle w:val="ChCharisSIL"/>
        </w:rPr>
        <w:t>tʃɛ.ˈrɛj</w:t>
      </w:r>
      <w:r w:rsidR="00C6608C" w:rsidRPr="00913A62">
        <w:t xml:space="preserve">/ </w:t>
      </w:r>
      <w:r w:rsidR="00B7093A">
        <w:t>‘</w:t>
      </w:r>
      <w:r w:rsidR="00C6608C" w:rsidRPr="00913A62">
        <w:t>divorce</w:t>
      </w:r>
      <w:r w:rsidR="00B7093A">
        <w:t>’</w:t>
      </w:r>
      <w:r w:rsidR="00C6608C" w:rsidRPr="00913A62">
        <w:t xml:space="preserve">, </w:t>
      </w:r>
      <w:r w:rsidR="00C6608C" w:rsidRPr="00913A62">
        <w:rPr>
          <w:rStyle w:val="ChItalBold"/>
        </w:rPr>
        <w:t>ta</w:t>
      </w:r>
      <w:r w:rsidR="00C6608C">
        <w:rPr>
          <w:rStyle w:val="ChItalBold"/>
        </w:rPr>
        <w:t>w</w:t>
      </w:r>
      <w:r w:rsidR="00C6608C" w:rsidRPr="00913A62">
        <w:t xml:space="preserve"> /</w:t>
      </w:r>
      <w:r w:rsidR="00C6608C" w:rsidRPr="00913A62">
        <w:rPr>
          <w:rStyle w:val="ChCharisSIL"/>
        </w:rPr>
        <w:t>ˈtaw</w:t>
      </w:r>
      <w:r w:rsidR="00C6608C" w:rsidRPr="00913A62">
        <w:t xml:space="preserve">/ </w:t>
      </w:r>
      <w:r w:rsidR="00B7093A">
        <w:t>‘</w:t>
      </w:r>
      <w:r w:rsidR="00C6608C" w:rsidRPr="00913A62">
        <w:t>know</w:t>
      </w:r>
      <w:r w:rsidR="00B7093A">
        <w:t>’</w:t>
      </w:r>
      <w:r w:rsidR="00C6608C" w:rsidRPr="00913A62">
        <w:t xml:space="preserve">, </w:t>
      </w:r>
      <w:r w:rsidR="00C6608C" w:rsidRPr="00913A62">
        <w:rPr>
          <w:rStyle w:val="ChItalBold"/>
        </w:rPr>
        <w:t>tupay</w:t>
      </w:r>
      <w:r w:rsidR="00C6608C" w:rsidRPr="00913A62">
        <w:t xml:space="preserve"> /</w:t>
      </w:r>
      <w:r w:rsidR="00C6608C" w:rsidRPr="00913A62">
        <w:rPr>
          <w:rStyle w:val="ChCharisSIL"/>
        </w:rPr>
        <w:t>ˈtu.paj</w:t>
      </w:r>
      <w:r w:rsidR="00C6608C" w:rsidRPr="00913A62">
        <w:t xml:space="preserve">/ </w:t>
      </w:r>
      <w:r w:rsidR="00B7093A">
        <w:t>‘</w:t>
      </w:r>
      <w:r w:rsidR="00C6608C" w:rsidRPr="00913A62">
        <w:t>squirrel</w:t>
      </w:r>
      <w:r w:rsidR="00B7093A">
        <w:t>’</w:t>
      </w:r>
      <w:r w:rsidR="00C6608C" w:rsidRPr="00913A62">
        <w:t xml:space="preserve">, </w:t>
      </w:r>
      <w:r w:rsidR="00C6608C">
        <w:t xml:space="preserve">and </w:t>
      </w:r>
      <w:r w:rsidR="00C6608C" w:rsidRPr="00913A62">
        <w:rPr>
          <w:rStyle w:val="ChItalBold"/>
        </w:rPr>
        <w:t>kicaw</w:t>
      </w:r>
      <w:r w:rsidR="00C6608C" w:rsidRPr="00913A62">
        <w:t xml:space="preserve"> /</w:t>
      </w:r>
      <w:r w:rsidR="00C6608C" w:rsidRPr="00913A62">
        <w:rPr>
          <w:rStyle w:val="ChCharisSIL"/>
        </w:rPr>
        <w:t>ˈki.tʃaw</w:t>
      </w:r>
      <w:r w:rsidR="00C6608C" w:rsidRPr="00913A62">
        <w:t xml:space="preserve"> / </w:t>
      </w:r>
      <w:r w:rsidR="00B7093A">
        <w:t>‘</w:t>
      </w:r>
      <w:r w:rsidR="00C6608C" w:rsidRPr="00913A62">
        <w:t>be naughty</w:t>
      </w:r>
      <w:r w:rsidR="00B7093A">
        <w:t>’</w:t>
      </w:r>
      <w:r w:rsidR="00C6608C">
        <w:t xml:space="preserve">. </w:t>
      </w:r>
      <w:r w:rsidR="00484C7C">
        <w:t xml:space="preserve">By contrast, when </w:t>
      </w:r>
      <w:r w:rsidR="00C6608C">
        <w:t>the second vowel</w:t>
      </w:r>
      <w:r w:rsidR="00003DBA">
        <w:t>, that is /i/ or /u/,</w:t>
      </w:r>
      <w:r w:rsidR="00C6608C">
        <w:t xml:space="preserve"> </w:t>
      </w:r>
      <w:r>
        <w:t>occurs in a closed syllable</w:t>
      </w:r>
      <w:r w:rsidR="00C6608C">
        <w:t xml:space="preserve">, </w:t>
      </w:r>
      <w:r w:rsidR="00C6608C" w:rsidRPr="00913A62">
        <w:t>/</w:t>
      </w:r>
      <w:r w:rsidR="00C6608C" w:rsidRPr="00913A62">
        <w:rPr>
          <w:rStyle w:val="ChCharisSIL"/>
        </w:rPr>
        <w:t>ai</w:t>
      </w:r>
      <w:r w:rsidR="00C6608C" w:rsidRPr="00913A62">
        <w:t>/ and /</w:t>
      </w:r>
      <w:r w:rsidR="00C6608C" w:rsidRPr="00913A62">
        <w:rPr>
          <w:rStyle w:val="ChCharisSIL"/>
        </w:rPr>
        <w:t>au</w:t>
      </w:r>
      <w:r w:rsidR="00C6608C" w:rsidRPr="00913A62">
        <w:t>/</w:t>
      </w:r>
      <w:r w:rsidR="00C6608C">
        <w:t xml:space="preserve"> are analyzed as vowel sequences. Examples are </w:t>
      </w:r>
      <w:r w:rsidR="00C6608C" w:rsidRPr="00913A62">
        <w:rPr>
          <w:rStyle w:val="ChItalBold"/>
        </w:rPr>
        <w:t>mujair</w:t>
      </w:r>
      <w:r w:rsidR="00C6608C" w:rsidRPr="00913A62">
        <w:t xml:space="preserve"> /</w:t>
      </w:r>
      <w:r w:rsidR="00C6608C" w:rsidRPr="00913A62">
        <w:rPr>
          <w:rStyle w:val="ChCharisSIL"/>
        </w:rPr>
        <w:t>mu.ˈdʒa.ir</w:t>
      </w:r>
      <w:r w:rsidR="00C6608C" w:rsidRPr="00913A62">
        <w:t xml:space="preserve">/ </w:t>
      </w:r>
      <w:r w:rsidR="00B7093A">
        <w:t>‘</w:t>
      </w:r>
      <w:r w:rsidR="00C6608C" w:rsidRPr="00913A62">
        <w:t>tilapiine fish</w:t>
      </w:r>
      <w:r w:rsidR="00B7093A">
        <w:t>’</w:t>
      </w:r>
      <w:r w:rsidR="00C6608C" w:rsidRPr="00913A62">
        <w:t xml:space="preserve">, and </w:t>
      </w:r>
      <w:r w:rsidR="00C6608C" w:rsidRPr="00913A62">
        <w:rPr>
          <w:rStyle w:val="ChItalBold"/>
        </w:rPr>
        <w:t>daun</w:t>
      </w:r>
      <w:r w:rsidR="00C6608C">
        <w:rPr>
          <w:rStyle w:val="ChItalBold"/>
        </w:rPr>
        <w:t>g</w:t>
      </w:r>
      <w:r w:rsidR="00C6608C" w:rsidRPr="00913A62">
        <w:t xml:space="preserve"> </w:t>
      </w:r>
      <w:r w:rsidR="00C6608C" w:rsidRPr="00E413A5">
        <w:t>/</w:t>
      </w:r>
      <w:r w:rsidR="00C6608C" w:rsidRPr="00E413A5">
        <w:rPr>
          <w:rStyle w:val="ChCharisSIL"/>
        </w:rPr>
        <w:t>ˈda</w:t>
      </w:r>
      <w:r w:rsidR="00003DBA">
        <w:rPr>
          <w:rStyle w:val="ChCharisSIL"/>
        </w:rPr>
        <w:t>.</w:t>
      </w:r>
      <w:r w:rsidR="00C6608C" w:rsidRPr="00E413A5">
        <w:rPr>
          <w:rStyle w:val="ChCharisSIL"/>
        </w:rPr>
        <w:t>u</w:t>
      </w:r>
      <w:r w:rsidR="00C6608C" w:rsidRPr="00913A62">
        <w:rPr>
          <w:rStyle w:val="ChCharisSIL"/>
        </w:rPr>
        <w:t>ŋ</w:t>
      </w:r>
      <w:r w:rsidR="00C6608C" w:rsidRPr="00913A62">
        <w:t xml:space="preserve">/ </w:t>
      </w:r>
      <w:r w:rsidR="00B7093A">
        <w:t>‘</w:t>
      </w:r>
      <w:r w:rsidR="00C6608C" w:rsidRPr="00913A62">
        <w:t>leaf</w:t>
      </w:r>
      <w:r w:rsidR="00B7093A">
        <w:t>’</w:t>
      </w:r>
      <w:r w:rsidR="00C6608C">
        <w:t>.</w:t>
      </w:r>
    </w:p>
    <w:p w14:paraId="7C6C246D" w14:textId="4666B117" w:rsidR="0094180C" w:rsidRDefault="00140A47" w:rsidP="00EA483F">
      <w:pPr>
        <w:pStyle w:val="Body0500after115pt"/>
      </w:pPr>
      <w:r w:rsidRPr="00913A62">
        <w:t>The second piece of evidence is the consonant phoneme distribution (see also §</w:t>
      </w:r>
      <w:r w:rsidRPr="00913A62">
        <w:fldChar w:fldCharType="begin"/>
      </w:r>
      <w:r w:rsidRPr="00913A62">
        <w:instrText xml:space="preserve"> REF _Ref324758216 \w \h </w:instrText>
      </w:r>
      <w:r>
        <w:instrText xml:space="preserve"> \* MERGEFORMAT </w:instrText>
      </w:r>
      <w:r w:rsidRPr="00913A62">
        <w:fldChar w:fldCharType="separate"/>
      </w:r>
      <w:r w:rsidR="00154D81">
        <w:rPr>
          <w:cs/>
        </w:rPr>
        <w:t>‎</w:t>
      </w:r>
      <w:r w:rsidR="00154D81">
        <w:t>2.4.1</w:t>
      </w:r>
      <w:r w:rsidRPr="00913A62">
        <w:fldChar w:fldCharType="end"/>
      </w:r>
      <w:r w:rsidRPr="00913A62">
        <w:t>). As already mentioned, /</w:t>
      </w:r>
      <w:r w:rsidRPr="00913A62">
        <w:rPr>
          <w:rStyle w:val="ChCharisSIL"/>
        </w:rPr>
        <w:t>ai</w:t>
      </w:r>
      <w:r w:rsidRPr="00913A62">
        <w:t>/ and /</w:t>
      </w:r>
      <w:r w:rsidRPr="00913A62">
        <w:rPr>
          <w:rStyle w:val="ChCharisSIL"/>
        </w:rPr>
        <w:t>au</w:t>
      </w:r>
      <w:r w:rsidRPr="00913A62">
        <w:t>/ are analyzed as the VC sequences /</w:t>
      </w:r>
      <w:r w:rsidRPr="00913A62">
        <w:rPr>
          <w:rStyle w:val="ChCharisSIL"/>
        </w:rPr>
        <w:t>aj</w:t>
      </w:r>
      <w:r w:rsidRPr="00913A62">
        <w:t>/ and /</w:t>
      </w:r>
      <w:r w:rsidRPr="00913A62">
        <w:rPr>
          <w:rStyle w:val="ChCharisSIL"/>
        </w:rPr>
        <w:t>aw</w:t>
      </w:r>
      <w:r w:rsidR="000725AE">
        <w:t>/ respectively</w:t>
      </w:r>
      <w:r w:rsidRPr="00913A62">
        <w:t xml:space="preserve"> when they occur </w:t>
      </w:r>
      <w:r w:rsidR="00613FF9">
        <w:t>at syllable boundaries</w:t>
      </w:r>
      <w:r w:rsidRPr="00913A62">
        <w:t>. If instead /</w:t>
      </w:r>
      <w:r w:rsidRPr="00913A62">
        <w:rPr>
          <w:rStyle w:val="ChCharisSIL"/>
        </w:rPr>
        <w:t>ai</w:t>
      </w:r>
      <w:r w:rsidRPr="00913A62">
        <w:t>/ and /</w:t>
      </w:r>
      <w:r w:rsidRPr="00913A62">
        <w:rPr>
          <w:rStyle w:val="ChCharisSIL"/>
        </w:rPr>
        <w:t>au</w:t>
      </w:r>
      <w:r w:rsidRPr="00913A62">
        <w:t xml:space="preserve">/ were analyzed as diphthongs, this would affect the consonant phoneme distribution, </w:t>
      </w:r>
      <w:r w:rsidR="00613FF9">
        <w:t xml:space="preserve">since </w:t>
      </w:r>
      <w:r w:rsidRPr="00913A62">
        <w:t>in that case the two approximants /</w:t>
      </w:r>
      <w:r w:rsidRPr="00913A62">
        <w:rPr>
          <w:rStyle w:val="ChCharisSIL"/>
        </w:rPr>
        <w:t>j</w:t>
      </w:r>
      <w:r w:rsidRPr="00913A62">
        <w:t>/ and /</w:t>
      </w:r>
      <w:r w:rsidRPr="00913A62">
        <w:rPr>
          <w:rStyle w:val="ChCharisSIL"/>
        </w:rPr>
        <w:t>w</w:t>
      </w:r>
      <w:r w:rsidRPr="00913A62">
        <w:t xml:space="preserve">/ would only occur in the onset position of a syllable but not in the coda position. This distribution, however, does not agree with that of the other sonorants, given that the </w:t>
      </w:r>
      <w:r w:rsidR="00613FF9">
        <w:t xml:space="preserve">liquids and also the nasals, although not all of them, </w:t>
      </w:r>
      <w:r w:rsidRPr="00913A62">
        <w:t>occur in both positions. The analysis of /</w:t>
      </w:r>
      <w:r w:rsidRPr="00913A62">
        <w:rPr>
          <w:rStyle w:val="ChCharisSIL"/>
        </w:rPr>
        <w:t>ai</w:t>
      </w:r>
      <w:r w:rsidRPr="00913A62">
        <w:t>/ and /</w:t>
      </w:r>
      <w:r w:rsidRPr="00913A62">
        <w:rPr>
          <w:rStyle w:val="ChCharisSIL"/>
        </w:rPr>
        <w:t>au</w:t>
      </w:r>
      <w:r w:rsidRPr="00913A62">
        <w:t>/ as /</w:t>
      </w:r>
      <w:r w:rsidRPr="00913A62">
        <w:rPr>
          <w:rStyle w:val="ChCharisSIL"/>
        </w:rPr>
        <w:t>aj</w:t>
      </w:r>
      <w:r w:rsidRPr="00913A62">
        <w:t>/ and /</w:t>
      </w:r>
      <w:r w:rsidRPr="00913A62">
        <w:rPr>
          <w:rStyle w:val="ChCharisSIL"/>
        </w:rPr>
        <w:t>aw</w:t>
      </w:r>
      <w:r w:rsidRPr="00913A62">
        <w:t xml:space="preserve">/ </w:t>
      </w:r>
      <w:r w:rsidR="00613FF9">
        <w:t xml:space="preserve">at syllable boundaries </w:t>
      </w:r>
      <w:r w:rsidRPr="00913A62">
        <w:t xml:space="preserve">fills this gap. </w:t>
      </w:r>
      <w:r w:rsidR="00613FF9">
        <w:t>Given</w:t>
      </w:r>
      <w:r w:rsidR="0094180C">
        <w:t>,</w:t>
      </w:r>
      <w:r w:rsidR="00613FF9">
        <w:t xml:space="preserve"> </w:t>
      </w:r>
      <w:r w:rsidR="00613FF9" w:rsidRPr="00913A62">
        <w:t>however</w:t>
      </w:r>
      <w:r w:rsidR="0094180C">
        <w:t>,</w:t>
      </w:r>
      <w:r w:rsidR="00613FF9">
        <w:t xml:space="preserve"> that </w:t>
      </w:r>
      <w:r w:rsidRPr="00913A62">
        <w:t>coda /</w:t>
      </w:r>
      <w:r w:rsidRPr="00913A62">
        <w:rPr>
          <w:rStyle w:val="ChCharisSIL"/>
        </w:rPr>
        <w:t>j</w:t>
      </w:r>
      <w:r w:rsidRPr="00913A62">
        <w:t>/ and /</w:t>
      </w:r>
      <w:r w:rsidRPr="00913A62">
        <w:rPr>
          <w:rStyle w:val="ChCharisSIL"/>
        </w:rPr>
        <w:t>w</w:t>
      </w:r>
      <w:r w:rsidRPr="00913A62">
        <w:t>/ do not freely follow all vowels</w:t>
      </w:r>
      <w:r w:rsidR="0094180C">
        <w:t xml:space="preserve"> but only /</w:t>
      </w:r>
      <w:r w:rsidR="0094180C" w:rsidRPr="0094180C">
        <w:rPr>
          <w:rStyle w:val="ChCharisSIL"/>
        </w:rPr>
        <w:t>a</w:t>
      </w:r>
      <w:r w:rsidR="0094180C">
        <w:t>/</w:t>
      </w:r>
      <w:r w:rsidRPr="00913A62">
        <w:t xml:space="preserve">, this could </w:t>
      </w:r>
      <w:r w:rsidR="00484C7C">
        <w:t xml:space="preserve">also </w:t>
      </w:r>
      <w:r w:rsidRPr="00913A62">
        <w:t>be taken as evidence that /</w:t>
      </w:r>
      <w:r w:rsidRPr="00913A62">
        <w:rPr>
          <w:rStyle w:val="ChCharisSIL"/>
        </w:rPr>
        <w:t>ai</w:t>
      </w:r>
      <w:r w:rsidRPr="00913A62">
        <w:t>/ and /</w:t>
      </w:r>
      <w:r w:rsidRPr="00913A62">
        <w:rPr>
          <w:rStyle w:val="ChCharisSIL"/>
        </w:rPr>
        <w:t>au</w:t>
      </w:r>
      <w:r w:rsidRPr="00913A62">
        <w:t xml:space="preserve">/ </w:t>
      </w:r>
      <w:r w:rsidR="000725AE">
        <w:t xml:space="preserve">are </w:t>
      </w:r>
      <w:r w:rsidRPr="00913A62">
        <w:t>be</w:t>
      </w:r>
      <w:r w:rsidR="0094180C">
        <w:t>tter analyzed as diphthongs.</w:t>
      </w:r>
    </w:p>
    <w:p w14:paraId="5BBE6E4B" w14:textId="488A02CC" w:rsidR="00140A47" w:rsidRPr="00913A62" w:rsidRDefault="00140A47" w:rsidP="00EA483F">
      <w:pPr>
        <w:pStyle w:val="Body0505after115pt"/>
      </w:pPr>
      <w:r w:rsidRPr="00913A62">
        <w:t>The third piece of evidence has to do with syllable structures and stress patterns. Papuan Malay has a clear preference for disyllabic roots and CV(C) syllables (see §</w:t>
      </w:r>
      <w:r w:rsidRPr="00913A62">
        <w:fldChar w:fldCharType="begin"/>
      </w:r>
      <w:r w:rsidRPr="00913A62">
        <w:instrText xml:space="preserve"> REF _Ref333656882 \w \h </w:instrText>
      </w:r>
      <w:r>
        <w:instrText xml:space="preserve"> \* MERGEFORMAT </w:instrText>
      </w:r>
      <w:r w:rsidRPr="00913A62">
        <w:fldChar w:fldCharType="separate"/>
      </w:r>
      <w:r w:rsidR="00154D81">
        <w:rPr>
          <w:cs/>
        </w:rPr>
        <w:t>‎</w:t>
      </w:r>
      <w:r w:rsidR="00154D81">
        <w:t>2.4.3</w:t>
      </w:r>
      <w:r w:rsidRPr="00913A62">
        <w:fldChar w:fldCharType="end"/>
      </w:r>
      <w:r w:rsidRPr="00913A62">
        <w:t>), and stress typically falls on the penultimate syllable (see §</w:t>
      </w:r>
      <w:r w:rsidRPr="00913A62">
        <w:fldChar w:fldCharType="begin"/>
      </w:r>
      <w:r w:rsidRPr="00913A62">
        <w:instrText xml:space="preserve"> REF _Ref357254593 \w \h </w:instrText>
      </w:r>
      <w:r>
        <w:instrText xml:space="preserve"> \* MERGEFORMAT </w:instrText>
      </w:r>
      <w:r w:rsidRPr="00913A62">
        <w:fldChar w:fldCharType="separate"/>
      </w:r>
      <w:r w:rsidR="00154D81">
        <w:rPr>
          <w:cs/>
        </w:rPr>
        <w:t>‎</w:t>
      </w:r>
      <w:r w:rsidR="00154D81">
        <w:t>2.4.4</w:t>
      </w:r>
      <w:r w:rsidRPr="00913A62">
        <w:fldChar w:fldCharType="end"/>
      </w:r>
      <w:r w:rsidRPr="00913A62">
        <w:t xml:space="preserve">). The corpus contains </w:t>
      </w:r>
      <w:r w:rsidR="006C6B22">
        <w:t>26</w:t>
      </w:r>
      <w:r w:rsidRPr="00913A62">
        <w:t xml:space="preserve"> lexical roots with an </w:t>
      </w:r>
      <w:r w:rsidRPr="006C6B22">
        <w:t>/</w:t>
      </w:r>
      <w:r w:rsidRPr="006C6B22">
        <w:rPr>
          <w:rStyle w:val="ChCharisSIL"/>
        </w:rPr>
        <w:t>ai</w:t>
      </w:r>
      <w:r w:rsidRPr="006C6B22">
        <w:t>/</w:t>
      </w:r>
      <w:r w:rsidRPr="00913A62">
        <w:t xml:space="preserve"> or /</w:t>
      </w:r>
      <w:r w:rsidRPr="00913A62">
        <w:rPr>
          <w:rStyle w:val="ChCharisSIL"/>
        </w:rPr>
        <w:t>au</w:t>
      </w:r>
      <w:r w:rsidRPr="00913A62">
        <w:t>/ vowel combination</w:t>
      </w:r>
      <w:r w:rsidR="006C6B22">
        <w:t>. Of these</w:t>
      </w:r>
      <w:r w:rsidR="000725AE">
        <w:t>,</w:t>
      </w:r>
      <w:r w:rsidR="006C6B22">
        <w:t xml:space="preserve"> 13 are analyzed as VC combinations (eight /aj/ and five /aw/ combinations)</w:t>
      </w:r>
      <w:r w:rsidR="000004B4">
        <w:t xml:space="preserve">. The remaining </w:t>
      </w:r>
      <w:r w:rsidR="006C6B22">
        <w:t xml:space="preserve">13 </w:t>
      </w:r>
      <w:r w:rsidR="000004B4">
        <w:t xml:space="preserve">vowel </w:t>
      </w:r>
      <w:r w:rsidR="000004B4" w:rsidRPr="00913A62">
        <w:t>combination</w:t>
      </w:r>
      <w:r w:rsidR="000004B4">
        <w:t xml:space="preserve"> are analyzed </w:t>
      </w:r>
      <w:r w:rsidR="006C6B22">
        <w:t>as vowel sequences</w:t>
      </w:r>
      <w:r w:rsidR="000004B4">
        <w:t xml:space="preserve"> (</w:t>
      </w:r>
      <w:r w:rsidR="006C6B22">
        <w:t>eight /a.i/ and five /a.</w:t>
      </w:r>
      <w:r w:rsidR="000004B4">
        <w:t>u/ sequences)</w:t>
      </w:r>
      <w:r w:rsidR="00E21E10">
        <w:t>.</w:t>
      </w:r>
      <w:r w:rsidR="000004B4">
        <w:t xml:space="preserve"> </w:t>
      </w:r>
      <w:r w:rsidR="00E21E10">
        <w:t xml:space="preserve">These 13 vowel sequences </w:t>
      </w:r>
      <w:r w:rsidR="000004B4">
        <w:t>occur in lexical roots with penultimate stress</w:t>
      </w:r>
      <w:r w:rsidR="00E21E10">
        <w:t>; that is, /a/ belongs to the stressed penultimate syllable, while t</w:t>
      </w:r>
      <w:r w:rsidR="00144AAF">
        <w:t>he close</w:t>
      </w:r>
      <w:r w:rsidR="00E21E10">
        <w:t xml:space="preserve"> vowel belongs to the unstressed ultimate syllable</w:t>
      </w:r>
      <w:r w:rsidR="006C6B22">
        <w:t>.</w:t>
      </w:r>
      <w:r w:rsidR="00AF110E">
        <w:t xml:space="preserve"> If </w:t>
      </w:r>
      <w:r w:rsidR="00E21E10">
        <w:t xml:space="preserve">these </w:t>
      </w:r>
      <w:r w:rsidR="00AF110E">
        <w:t xml:space="preserve">13 sequences </w:t>
      </w:r>
      <w:r w:rsidR="00E21E10">
        <w:t xml:space="preserve">are </w:t>
      </w:r>
      <w:r w:rsidRPr="00913A62">
        <w:t>analyzed as diphthongs</w:t>
      </w:r>
      <w:r w:rsidR="00E21E10">
        <w:t xml:space="preserve"> instead</w:t>
      </w:r>
      <w:r w:rsidRPr="00913A62">
        <w:t xml:space="preserve">, </w:t>
      </w:r>
      <w:r w:rsidR="001071E9">
        <w:t xml:space="preserve">the </w:t>
      </w:r>
      <w:r w:rsidRPr="00913A62">
        <w:t xml:space="preserve">syllable structure </w:t>
      </w:r>
      <w:r w:rsidR="001071E9">
        <w:t xml:space="preserve">of the respective roots </w:t>
      </w:r>
      <w:r w:rsidRPr="00913A62">
        <w:t>change</w:t>
      </w:r>
      <w:r w:rsidR="00E21E10">
        <w:t>s</w:t>
      </w:r>
      <w:r w:rsidRPr="00913A62">
        <w:t xml:space="preserve"> </w:t>
      </w:r>
      <w:r w:rsidR="00AF110E">
        <w:t xml:space="preserve">and </w:t>
      </w:r>
      <w:r w:rsidRPr="00913A62">
        <w:t xml:space="preserve">12 of </w:t>
      </w:r>
      <w:r w:rsidR="00AF110E">
        <w:t xml:space="preserve">them </w:t>
      </w:r>
      <w:r w:rsidRPr="00913A62">
        <w:t>become monosyllabic. This increase</w:t>
      </w:r>
      <w:r w:rsidR="00E21E10">
        <w:t>s</w:t>
      </w:r>
      <w:r w:rsidRPr="00913A62">
        <w:t xml:space="preserve"> the number of monosyllabic roots from 44 to 56, an increase of 27%. Such an increase, however, seems to be </w:t>
      </w:r>
      <w:r w:rsidR="001C1047">
        <w:t>dis</w:t>
      </w:r>
      <w:r w:rsidRPr="00913A62">
        <w:t xml:space="preserve">proportionally high given the strong preference for disyllabic roots. With respect to the stress patterns, evidence comes from one lexical root and four (historically) affixed items. In the lexical root </w:t>
      </w:r>
      <w:r w:rsidRPr="00913A62">
        <w:rPr>
          <w:rStyle w:val="ChItalBold"/>
        </w:rPr>
        <w:t>mujair</w:t>
      </w:r>
      <w:r w:rsidRPr="00913A62">
        <w:t xml:space="preserve"> /</w:t>
      </w:r>
      <w:r w:rsidRPr="00913A62">
        <w:rPr>
          <w:rStyle w:val="ChCharisSIL"/>
        </w:rPr>
        <w:t>mu.ˈdʒa.ir</w:t>
      </w:r>
      <w:r w:rsidRPr="00913A62">
        <w:t xml:space="preserve">/ </w:t>
      </w:r>
      <w:r w:rsidR="00B7093A">
        <w:t>‘</w:t>
      </w:r>
      <w:r w:rsidRPr="00913A62">
        <w:t>tilapiine fish</w:t>
      </w:r>
      <w:r w:rsidR="00B7093A">
        <w:t>’</w:t>
      </w:r>
      <w:r w:rsidRPr="00913A62">
        <w:t xml:space="preserve"> stress falls on the preferred penultimate syllable. If /</w:t>
      </w:r>
      <w:r w:rsidRPr="00913A62">
        <w:rPr>
          <w:rStyle w:val="ChCharisSIL"/>
        </w:rPr>
        <w:t>ai</w:t>
      </w:r>
      <w:r w:rsidRPr="00913A62">
        <w:t xml:space="preserve">/ </w:t>
      </w:r>
      <w:r w:rsidR="001071E9">
        <w:t xml:space="preserve">is </w:t>
      </w:r>
      <w:r w:rsidRPr="00913A62">
        <w:t>analyzed as a diphthong, stress instead fall</w:t>
      </w:r>
      <w:r w:rsidR="001071E9">
        <w:t>s</w:t>
      </w:r>
      <w:r w:rsidRPr="00913A62">
        <w:t xml:space="preserve"> on the </w:t>
      </w:r>
      <w:r w:rsidR="00BF11A9">
        <w:t xml:space="preserve">dispreferred </w:t>
      </w:r>
      <w:r w:rsidRPr="00913A62">
        <w:t xml:space="preserve">ultimate syllable, </w:t>
      </w:r>
      <w:r w:rsidRPr="00DA1785">
        <w:t>[</w:t>
      </w:r>
      <w:r w:rsidRPr="00913A62">
        <w:rPr>
          <w:rStyle w:val="ChCharisSIL"/>
        </w:rPr>
        <w:t>mu.ˈdʒair</w:t>
      </w:r>
      <w:r w:rsidRPr="00913A62">
        <w:t xml:space="preserve">]. </w:t>
      </w:r>
      <w:r w:rsidR="00BF11A9">
        <w:t xml:space="preserve">Further, </w:t>
      </w:r>
      <w:r w:rsidR="00BF11A9" w:rsidRPr="00913A62">
        <w:t xml:space="preserve">as </w:t>
      </w:r>
      <w:r w:rsidRPr="00913A62">
        <w:t>mentioned</w:t>
      </w:r>
      <w:r w:rsidR="00144AAF">
        <w:t xml:space="preserve"> above</w:t>
      </w:r>
      <w:r w:rsidRPr="00913A62">
        <w:t xml:space="preserve">, the </w:t>
      </w:r>
      <w:r w:rsidRPr="001071E9">
        <w:t>actual pronunciation</w:t>
      </w:r>
      <w:r w:rsidRPr="00913A62">
        <w:t xml:space="preserve"> of the /</w:t>
      </w:r>
      <w:r w:rsidRPr="00913A62">
        <w:rPr>
          <w:rStyle w:val="ChCharisSIL"/>
        </w:rPr>
        <w:t>ai</w:t>
      </w:r>
      <w:r w:rsidRPr="00913A62">
        <w:t>/ or /</w:t>
      </w:r>
      <w:r w:rsidRPr="00913A62">
        <w:rPr>
          <w:rStyle w:val="ChCharisSIL"/>
        </w:rPr>
        <w:t>au</w:t>
      </w:r>
      <w:r w:rsidRPr="00913A62">
        <w:t xml:space="preserve">/ vowel combinations does not suggest that they are V.V sequences. </w:t>
      </w:r>
      <w:r w:rsidR="00BF11A9">
        <w:t xml:space="preserve">This, </w:t>
      </w:r>
      <w:r w:rsidR="00BF11A9" w:rsidRPr="00913A62">
        <w:t>however</w:t>
      </w:r>
      <w:r w:rsidRPr="00913A62">
        <w:t>, does not apply to four (historically) affixed items with penultimate stress</w:t>
      </w:r>
      <w:r w:rsidR="00144AAF">
        <w:t xml:space="preserve">, </w:t>
      </w:r>
      <w:r w:rsidRPr="00913A62">
        <w:t xml:space="preserve">presented in </w:t>
      </w:r>
      <w:r w:rsidRPr="00913A62">
        <w:fldChar w:fldCharType="begin"/>
      </w:r>
      <w:r w:rsidRPr="00913A62">
        <w:instrText xml:space="preserve"> REF _Ref35726134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32</w:t>
      </w:r>
      <w:r w:rsidRPr="00913A62">
        <w:fldChar w:fldCharType="end"/>
      </w:r>
      <w:r w:rsidR="00144AAF">
        <w:t>. In these items</w:t>
      </w:r>
      <w:r w:rsidRPr="00913A62">
        <w:t>, the penultimate stress audibly breaks up the /</w:t>
      </w:r>
      <w:r w:rsidRPr="00913A62">
        <w:rPr>
          <w:rStyle w:val="ChCharisSIL"/>
        </w:rPr>
        <w:t>ai</w:t>
      </w:r>
      <w:r w:rsidRPr="00913A62">
        <w:t>/ and /</w:t>
      </w:r>
      <w:r w:rsidRPr="00913A62">
        <w:rPr>
          <w:rStyle w:val="ChCharisSIL"/>
        </w:rPr>
        <w:t>ai</w:t>
      </w:r>
      <w:r w:rsidRPr="00913A62">
        <w:t xml:space="preserve">/ vowel combinations with </w:t>
      </w:r>
      <w:r w:rsidR="00144AAF">
        <w:t xml:space="preserve">the close vowel </w:t>
      </w:r>
      <w:r w:rsidRPr="00913A62">
        <w:t>receiving stress.</w:t>
      </w:r>
      <w:r w:rsidR="00331ABD">
        <w:t xml:space="preserve"> This is taken as evidence that in the four respective roots /</w:t>
      </w:r>
      <w:r w:rsidR="00331ABD" w:rsidRPr="00331ABD">
        <w:rPr>
          <w:rStyle w:val="ChCharisSIL"/>
        </w:rPr>
        <w:t>ai</w:t>
      </w:r>
      <w:r w:rsidR="00331ABD">
        <w:t>/ and /</w:t>
      </w:r>
      <w:r w:rsidR="00331ABD" w:rsidRPr="00331ABD">
        <w:rPr>
          <w:rStyle w:val="ChCharisSIL"/>
        </w:rPr>
        <w:t>au</w:t>
      </w:r>
      <w:r w:rsidR="00331ABD">
        <w:t>/ are V.V sequences rather than diphthongs.</w:t>
      </w:r>
    </w:p>
    <w:p w14:paraId="339A2776" w14:textId="77777777" w:rsidR="00140A47" w:rsidRPr="00913A62" w:rsidRDefault="00140A47" w:rsidP="00140A47">
      <w:pPr>
        <w:pStyle w:val="Caption115ptSpace"/>
      </w:pPr>
      <w:bookmarkStart w:id="979" w:name="_Ref357261347"/>
      <w:bookmarkStart w:id="980" w:name="_Ref357261329"/>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32</w:t>
        </w:r>
      </w:fldSimple>
      <w:bookmarkEnd w:id="979"/>
      <w:r w:rsidRPr="00913A62">
        <w:t>:</w:t>
      </w:r>
      <w:r w:rsidRPr="00913A62">
        <w:tab/>
        <w:t>Vowel combinations /</w:t>
      </w:r>
      <w:r w:rsidRPr="00913A62">
        <w:rPr>
          <w:rStyle w:val="ChCharisSIL"/>
        </w:rPr>
        <w:t>ai</w:t>
      </w:r>
      <w:r w:rsidRPr="00913A62">
        <w:t>/ and /</w:t>
      </w:r>
      <w:r w:rsidRPr="00913A62">
        <w:rPr>
          <w:rStyle w:val="ChCharisSIL"/>
        </w:rPr>
        <w:t>au</w:t>
      </w:r>
      <w:r w:rsidRPr="00913A62">
        <w:t>/ in (historically) affixed items</w:t>
      </w:r>
    </w:p>
    <w:tbl>
      <w:tblPr>
        <w:tblW w:w="6596" w:type="dxa"/>
        <w:tblInd w:w="170" w:type="dxa"/>
        <w:tblBorders>
          <w:bottom w:val="single" w:sz="4" w:space="0" w:color="auto"/>
        </w:tblBorders>
        <w:tblLayout w:type="fixed"/>
        <w:tblLook w:val="01E0" w:firstRow="1" w:lastRow="1" w:firstColumn="1" w:lastColumn="1" w:noHBand="0" w:noVBand="0"/>
      </w:tblPr>
      <w:tblGrid>
        <w:gridCol w:w="1361"/>
        <w:gridCol w:w="1477"/>
        <w:gridCol w:w="1094"/>
        <w:gridCol w:w="794"/>
        <w:gridCol w:w="851"/>
        <w:gridCol w:w="1019"/>
      </w:tblGrid>
      <w:tr w:rsidR="00AC23C4" w:rsidRPr="00AC23C4" w14:paraId="4C263970" w14:textId="77777777" w:rsidTr="00484C7C">
        <w:tc>
          <w:tcPr>
            <w:tcW w:w="2835" w:type="dxa"/>
            <w:gridSpan w:val="2"/>
            <w:tcBorders>
              <w:top w:val="single" w:sz="4" w:space="0" w:color="auto"/>
              <w:bottom w:val="single" w:sz="4" w:space="0" w:color="auto"/>
            </w:tcBorders>
            <w:shd w:val="clear" w:color="auto" w:fill="auto"/>
          </w:tcPr>
          <w:bookmarkEnd w:id="980"/>
          <w:p w14:paraId="3BE8A924" w14:textId="77777777" w:rsidR="00140A47" w:rsidRPr="00913A62" w:rsidRDefault="00140A47" w:rsidP="00140A47">
            <w:pPr>
              <w:pStyle w:val="TableHd"/>
            </w:pPr>
            <w:r w:rsidRPr="00913A62">
              <w:t>(Historically) affixed items</w:t>
            </w:r>
          </w:p>
        </w:tc>
        <w:tc>
          <w:tcPr>
            <w:tcW w:w="1094" w:type="dxa"/>
            <w:tcBorders>
              <w:top w:val="single" w:sz="4" w:space="0" w:color="auto"/>
              <w:bottom w:val="single" w:sz="4" w:space="0" w:color="auto"/>
              <w:right w:val="single" w:sz="4" w:space="0" w:color="auto"/>
            </w:tcBorders>
            <w:shd w:val="clear" w:color="auto" w:fill="auto"/>
          </w:tcPr>
          <w:p w14:paraId="67ADAAA9" w14:textId="77777777" w:rsidR="00140A47" w:rsidRPr="00913A62" w:rsidRDefault="00140A47" w:rsidP="00140A47">
            <w:pPr>
              <w:pStyle w:val="TableHd"/>
            </w:pPr>
            <w:r w:rsidRPr="00913A62">
              <w:t>Gloss</w:t>
            </w:r>
          </w:p>
        </w:tc>
        <w:tc>
          <w:tcPr>
            <w:tcW w:w="1645" w:type="dxa"/>
            <w:gridSpan w:val="2"/>
            <w:tcBorders>
              <w:top w:val="single" w:sz="4" w:space="0" w:color="auto"/>
              <w:left w:val="single" w:sz="4" w:space="0" w:color="auto"/>
              <w:bottom w:val="single" w:sz="4" w:space="0" w:color="auto"/>
            </w:tcBorders>
            <w:shd w:val="clear" w:color="auto" w:fill="auto"/>
          </w:tcPr>
          <w:p w14:paraId="0C78F468" w14:textId="77777777" w:rsidR="00140A47" w:rsidRPr="00913A62" w:rsidRDefault="00140A47" w:rsidP="00140A47">
            <w:pPr>
              <w:pStyle w:val="TableHd"/>
            </w:pPr>
            <w:r w:rsidRPr="00913A62">
              <w:t>Roots</w:t>
            </w:r>
          </w:p>
        </w:tc>
        <w:tc>
          <w:tcPr>
            <w:tcW w:w="1019" w:type="dxa"/>
            <w:tcBorders>
              <w:top w:val="single" w:sz="4" w:space="0" w:color="auto"/>
              <w:bottom w:val="single" w:sz="4" w:space="0" w:color="auto"/>
            </w:tcBorders>
            <w:shd w:val="clear" w:color="auto" w:fill="auto"/>
          </w:tcPr>
          <w:p w14:paraId="1744F98C" w14:textId="77777777" w:rsidR="00140A47" w:rsidRPr="00913A62" w:rsidRDefault="00140A47" w:rsidP="00140A47">
            <w:pPr>
              <w:pStyle w:val="TableHd"/>
            </w:pPr>
            <w:r w:rsidRPr="00913A62">
              <w:t>Gloss</w:t>
            </w:r>
          </w:p>
        </w:tc>
      </w:tr>
      <w:tr w:rsidR="00AC23C4" w:rsidRPr="00AC23C4" w14:paraId="4E0BC1A5" w14:textId="77777777" w:rsidTr="00484C7C">
        <w:tc>
          <w:tcPr>
            <w:tcW w:w="1361" w:type="dxa"/>
            <w:tcBorders>
              <w:top w:val="single" w:sz="4" w:space="0" w:color="auto"/>
            </w:tcBorders>
            <w:shd w:val="clear" w:color="auto" w:fill="auto"/>
          </w:tcPr>
          <w:p w14:paraId="717665C3" w14:textId="77777777" w:rsidR="00140A47" w:rsidRPr="00E413A5" w:rsidRDefault="00140A47" w:rsidP="00FE6FB8">
            <w:pPr>
              <w:pStyle w:val="TableCell2-2115pt"/>
              <w:rPr>
                <w:rStyle w:val="ChItalBold"/>
              </w:rPr>
            </w:pPr>
            <w:r w:rsidRPr="00E413A5">
              <w:rPr>
                <w:rStyle w:val="ChItalBold"/>
              </w:rPr>
              <w:t>kebaikan</w:t>
            </w:r>
            <w:r w:rsidR="004A0E7D" w:rsidRPr="00E413A5">
              <w:rPr>
                <w:rStyle w:val="ChItalBold"/>
              </w:rPr>
              <w:t>g</w:t>
            </w:r>
          </w:p>
        </w:tc>
        <w:tc>
          <w:tcPr>
            <w:tcW w:w="1477" w:type="dxa"/>
            <w:tcBorders>
              <w:top w:val="single" w:sz="4" w:space="0" w:color="auto"/>
            </w:tcBorders>
            <w:shd w:val="clear" w:color="auto" w:fill="auto"/>
          </w:tcPr>
          <w:p w14:paraId="662ACF24" w14:textId="77777777" w:rsidR="00140A47" w:rsidRPr="00E413A5" w:rsidRDefault="00140A47" w:rsidP="00FE6FB8">
            <w:pPr>
              <w:pStyle w:val="TableCell2-2115pt"/>
            </w:pPr>
            <w:r w:rsidRPr="00E413A5">
              <w:t>[</w:t>
            </w:r>
            <w:r w:rsidRPr="00E413A5">
              <w:rPr>
                <w:rStyle w:val="ChCharisSIL"/>
              </w:rPr>
              <w:t>ˌkɛ.ba.ˈɪ.kɐ</w:t>
            </w:r>
            <w:r w:rsidR="00E413A5" w:rsidRPr="00E413A5">
              <w:rPr>
                <w:rStyle w:val="ChCharisSIL"/>
              </w:rPr>
              <w:t>ŋ</w:t>
            </w:r>
            <w:r w:rsidRPr="00E413A5">
              <w:t>]</w:t>
            </w:r>
          </w:p>
        </w:tc>
        <w:tc>
          <w:tcPr>
            <w:tcW w:w="1094" w:type="dxa"/>
            <w:tcBorders>
              <w:top w:val="single" w:sz="4" w:space="0" w:color="auto"/>
              <w:right w:val="single" w:sz="4" w:space="0" w:color="auto"/>
            </w:tcBorders>
            <w:shd w:val="clear" w:color="auto" w:fill="auto"/>
          </w:tcPr>
          <w:p w14:paraId="13598819" w14:textId="7E4A9F18" w:rsidR="00140A47" w:rsidRPr="00E413A5" w:rsidRDefault="00B7093A" w:rsidP="00FE6FB8">
            <w:pPr>
              <w:pStyle w:val="TableCell2-2115pt"/>
            </w:pPr>
            <w:r>
              <w:t>‘</w:t>
            </w:r>
            <w:r w:rsidR="00140A47" w:rsidRPr="00E413A5">
              <w:t>goodness</w:t>
            </w:r>
            <w:r>
              <w:t>’</w:t>
            </w:r>
          </w:p>
        </w:tc>
        <w:tc>
          <w:tcPr>
            <w:tcW w:w="794" w:type="dxa"/>
            <w:tcBorders>
              <w:top w:val="single" w:sz="4" w:space="0" w:color="auto"/>
              <w:left w:val="single" w:sz="4" w:space="0" w:color="auto"/>
            </w:tcBorders>
            <w:shd w:val="clear" w:color="auto" w:fill="auto"/>
          </w:tcPr>
          <w:p w14:paraId="6CC6EFC3" w14:textId="77777777" w:rsidR="00140A47" w:rsidRPr="00E413A5" w:rsidRDefault="00140A47" w:rsidP="00FE6FB8">
            <w:pPr>
              <w:pStyle w:val="TableCell2-2115pt"/>
              <w:rPr>
                <w:rStyle w:val="ChItalBold"/>
              </w:rPr>
            </w:pPr>
            <w:r w:rsidRPr="00E413A5">
              <w:rPr>
                <w:rStyle w:val="ChItalBold"/>
              </w:rPr>
              <w:t>baik</w:t>
            </w:r>
          </w:p>
        </w:tc>
        <w:tc>
          <w:tcPr>
            <w:tcW w:w="851" w:type="dxa"/>
            <w:tcBorders>
              <w:top w:val="single" w:sz="4" w:space="0" w:color="auto"/>
            </w:tcBorders>
            <w:shd w:val="clear" w:color="auto" w:fill="auto"/>
          </w:tcPr>
          <w:p w14:paraId="26E8ED06" w14:textId="77777777" w:rsidR="00140A47" w:rsidRPr="00E413A5" w:rsidRDefault="00140A47" w:rsidP="00FE6FB8">
            <w:pPr>
              <w:pStyle w:val="TableCell2-2115pt"/>
            </w:pPr>
            <w:r w:rsidRPr="00E413A5">
              <w:t>/</w:t>
            </w:r>
            <w:r w:rsidRPr="00E413A5">
              <w:rPr>
                <w:rStyle w:val="ChCharisSIL"/>
              </w:rPr>
              <w:t>ˈba.ik</w:t>
            </w:r>
            <w:r w:rsidRPr="00E413A5">
              <w:t>/</w:t>
            </w:r>
          </w:p>
        </w:tc>
        <w:tc>
          <w:tcPr>
            <w:tcW w:w="1019" w:type="dxa"/>
            <w:tcBorders>
              <w:top w:val="single" w:sz="4" w:space="0" w:color="auto"/>
            </w:tcBorders>
            <w:shd w:val="clear" w:color="auto" w:fill="auto"/>
          </w:tcPr>
          <w:p w14:paraId="50D9C948" w14:textId="2C8EE627" w:rsidR="00140A47" w:rsidRPr="00913A62" w:rsidRDefault="00B7093A" w:rsidP="00FE6FB8">
            <w:pPr>
              <w:pStyle w:val="TableCell2-2115pt"/>
            </w:pPr>
            <w:r>
              <w:t>‘</w:t>
            </w:r>
            <w:r w:rsidR="00140A47" w:rsidRPr="00913A62">
              <w:t>be good</w:t>
            </w:r>
            <w:r>
              <w:t>’</w:t>
            </w:r>
          </w:p>
        </w:tc>
      </w:tr>
      <w:tr w:rsidR="00AC23C4" w:rsidRPr="00913A62" w14:paraId="54685D59" w14:textId="77777777" w:rsidTr="00484C7C">
        <w:tc>
          <w:tcPr>
            <w:tcW w:w="1361" w:type="dxa"/>
            <w:shd w:val="clear" w:color="auto" w:fill="auto"/>
          </w:tcPr>
          <w:p w14:paraId="3410C5C3" w14:textId="77777777" w:rsidR="00140A47" w:rsidRPr="00E413A5" w:rsidRDefault="00140A47" w:rsidP="00FE6FB8">
            <w:pPr>
              <w:pStyle w:val="TableCell0-2115pt"/>
              <w:rPr>
                <w:rStyle w:val="ChItalBold"/>
              </w:rPr>
            </w:pPr>
            <w:r w:rsidRPr="00E413A5">
              <w:rPr>
                <w:rStyle w:val="ChItalBold"/>
              </w:rPr>
              <w:t>main</w:t>
            </w:r>
            <w:r w:rsidR="00B745DE">
              <w:rPr>
                <w:rStyle w:val="ChItalBold"/>
              </w:rPr>
              <w:t>g</w:t>
            </w:r>
            <w:r w:rsidRPr="00E413A5">
              <w:rPr>
                <w:rStyle w:val="ChItalBold"/>
              </w:rPr>
              <w:t>an</w:t>
            </w:r>
            <w:r w:rsidR="004A0E7D" w:rsidRPr="00E413A5">
              <w:rPr>
                <w:rStyle w:val="ChItalBold"/>
              </w:rPr>
              <w:t>g</w:t>
            </w:r>
          </w:p>
        </w:tc>
        <w:tc>
          <w:tcPr>
            <w:tcW w:w="1477" w:type="dxa"/>
            <w:shd w:val="clear" w:color="auto" w:fill="auto"/>
          </w:tcPr>
          <w:p w14:paraId="027F961F" w14:textId="77777777" w:rsidR="00140A47" w:rsidRPr="00E413A5" w:rsidRDefault="00140A47" w:rsidP="00FE6FB8">
            <w:pPr>
              <w:pStyle w:val="TableCell0-2115pt"/>
            </w:pPr>
            <w:r w:rsidRPr="00E413A5">
              <w:t>[</w:t>
            </w:r>
            <w:r w:rsidRPr="00E413A5">
              <w:rPr>
                <w:rStyle w:val="ChCharisSIL"/>
              </w:rPr>
              <w:t>ma.ˈɪ.</w:t>
            </w:r>
            <w:r w:rsidR="001071E9" w:rsidRPr="00E413A5">
              <w:rPr>
                <w:rStyle w:val="ChCharisSIL"/>
              </w:rPr>
              <w:t>ŋ</w:t>
            </w:r>
            <w:r w:rsidRPr="00E413A5">
              <w:rPr>
                <w:rStyle w:val="ChCharisSIL"/>
              </w:rPr>
              <w:t>ɐ</w:t>
            </w:r>
            <w:r w:rsidR="00E413A5" w:rsidRPr="00E413A5">
              <w:rPr>
                <w:rStyle w:val="ChCharisSIL"/>
              </w:rPr>
              <w:t>ŋ</w:t>
            </w:r>
            <w:r w:rsidRPr="00E413A5">
              <w:t>]</w:t>
            </w:r>
          </w:p>
        </w:tc>
        <w:tc>
          <w:tcPr>
            <w:tcW w:w="1094" w:type="dxa"/>
            <w:tcBorders>
              <w:right w:val="single" w:sz="4" w:space="0" w:color="auto"/>
            </w:tcBorders>
            <w:shd w:val="clear" w:color="auto" w:fill="auto"/>
          </w:tcPr>
          <w:p w14:paraId="73AED34A" w14:textId="4359DD89" w:rsidR="00140A47" w:rsidRPr="00E413A5" w:rsidRDefault="00B7093A" w:rsidP="00FE6FB8">
            <w:pPr>
              <w:pStyle w:val="TableCell0-2115pt"/>
            </w:pPr>
            <w:r>
              <w:t>‘</w:t>
            </w:r>
            <w:r w:rsidR="00140A47" w:rsidRPr="00E413A5">
              <w:t>toy</w:t>
            </w:r>
            <w:r>
              <w:t>’</w:t>
            </w:r>
          </w:p>
        </w:tc>
        <w:tc>
          <w:tcPr>
            <w:tcW w:w="794" w:type="dxa"/>
            <w:tcBorders>
              <w:left w:val="single" w:sz="4" w:space="0" w:color="auto"/>
            </w:tcBorders>
            <w:shd w:val="clear" w:color="auto" w:fill="auto"/>
          </w:tcPr>
          <w:p w14:paraId="14ECA849" w14:textId="77777777" w:rsidR="00140A47" w:rsidRPr="00E413A5" w:rsidRDefault="00140A47" w:rsidP="00FE6FB8">
            <w:pPr>
              <w:pStyle w:val="TableCell0-2115pt"/>
              <w:rPr>
                <w:rStyle w:val="ChItalBold"/>
              </w:rPr>
            </w:pPr>
            <w:r w:rsidRPr="00E413A5">
              <w:rPr>
                <w:rStyle w:val="ChItalBold"/>
              </w:rPr>
              <w:t>main</w:t>
            </w:r>
            <w:r w:rsidR="004A0E7D" w:rsidRPr="00E413A5">
              <w:rPr>
                <w:rStyle w:val="ChItalBold"/>
              </w:rPr>
              <w:t>g</w:t>
            </w:r>
          </w:p>
        </w:tc>
        <w:tc>
          <w:tcPr>
            <w:tcW w:w="851" w:type="dxa"/>
            <w:shd w:val="clear" w:color="auto" w:fill="auto"/>
          </w:tcPr>
          <w:p w14:paraId="5600C060" w14:textId="77777777" w:rsidR="00140A47" w:rsidRPr="00E413A5" w:rsidRDefault="00140A47" w:rsidP="00FE6FB8">
            <w:pPr>
              <w:pStyle w:val="TableCell0-2115pt"/>
            </w:pPr>
            <w:r w:rsidRPr="00E413A5">
              <w:t>/</w:t>
            </w:r>
            <w:r w:rsidRPr="00E413A5">
              <w:rPr>
                <w:rStyle w:val="ChCharisSIL"/>
              </w:rPr>
              <w:t>ˈma.i</w:t>
            </w:r>
            <w:r w:rsidR="00E413A5" w:rsidRPr="00E413A5">
              <w:rPr>
                <w:rStyle w:val="ChCharisSIL"/>
              </w:rPr>
              <w:t>ŋ</w:t>
            </w:r>
            <w:r w:rsidRPr="00E413A5">
              <w:t>/</w:t>
            </w:r>
          </w:p>
        </w:tc>
        <w:tc>
          <w:tcPr>
            <w:tcW w:w="1019" w:type="dxa"/>
            <w:shd w:val="clear" w:color="auto" w:fill="auto"/>
          </w:tcPr>
          <w:p w14:paraId="75E10421" w14:textId="12E949CB" w:rsidR="00140A47" w:rsidRPr="00913A62" w:rsidRDefault="00B7093A" w:rsidP="00FE6FB8">
            <w:pPr>
              <w:pStyle w:val="TableCell0-2115pt"/>
            </w:pPr>
            <w:r>
              <w:t>‘</w:t>
            </w:r>
            <w:r w:rsidR="00140A47" w:rsidRPr="00913A62">
              <w:t>play</w:t>
            </w:r>
            <w:r>
              <w:t>’</w:t>
            </w:r>
          </w:p>
        </w:tc>
      </w:tr>
      <w:tr w:rsidR="00AC23C4" w:rsidRPr="00913A62" w14:paraId="2DF46D4F" w14:textId="77777777" w:rsidTr="00484C7C">
        <w:tc>
          <w:tcPr>
            <w:tcW w:w="1361" w:type="dxa"/>
            <w:shd w:val="clear" w:color="auto" w:fill="auto"/>
          </w:tcPr>
          <w:p w14:paraId="42D206CF" w14:textId="77777777" w:rsidR="00140A47" w:rsidRPr="00E413A5" w:rsidRDefault="00140A47" w:rsidP="00FE6FB8">
            <w:pPr>
              <w:pStyle w:val="TableCell0-2115pt"/>
              <w:rPr>
                <w:rStyle w:val="ChItalBold"/>
              </w:rPr>
            </w:pPr>
            <w:r w:rsidRPr="00E413A5">
              <w:rPr>
                <w:rStyle w:val="ChItalBold"/>
              </w:rPr>
              <w:t>lautan</w:t>
            </w:r>
            <w:r w:rsidR="004A0E7D" w:rsidRPr="00E413A5">
              <w:rPr>
                <w:rStyle w:val="ChItalBold"/>
              </w:rPr>
              <w:t>g</w:t>
            </w:r>
          </w:p>
        </w:tc>
        <w:tc>
          <w:tcPr>
            <w:tcW w:w="1477" w:type="dxa"/>
            <w:shd w:val="clear" w:color="auto" w:fill="auto"/>
          </w:tcPr>
          <w:p w14:paraId="0E5C071F" w14:textId="77777777" w:rsidR="00140A47" w:rsidRPr="00E413A5" w:rsidRDefault="00140A47" w:rsidP="00FE6FB8">
            <w:pPr>
              <w:pStyle w:val="TableCell0-2115pt"/>
            </w:pPr>
            <w:r w:rsidRPr="00E413A5">
              <w:t>[</w:t>
            </w:r>
            <w:r w:rsidRPr="00E413A5">
              <w:rPr>
                <w:rStyle w:val="ChCharisSIL"/>
              </w:rPr>
              <w:t>la.ˈʊ.tɐ</w:t>
            </w:r>
            <w:r w:rsidR="00E413A5" w:rsidRPr="00E413A5">
              <w:rPr>
                <w:rStyle w:val="ChCharisSIL"/>
              </w:rPr>
              <w:t>ŋ</w:t>
            </w:r>
            <w:r w:rsidRPr="00E413A5">
              <w:t>]</w:t>
            </w:r>
          </w:p>
        </w:tc>
        <w:tc>
          <w:tcPr>
            <w:tcW w:w="1094" w:type="dxa"/>
            <w:tcBorders>
              <w:right w:val="single" w:sz="4" w:space="0" w:color="auto"/>
            </w:tcBorders>
            <w:shd w:val="clear" w:color="auto" w:fill="auto"/>
          </w:tcPr>
          <w:p w14:paraId="7B89F485" w14:textId="096012BF" w:rsidR="00140A47" w:rsidRPr="00E413A5" w:rsidRDefault="00B7093A" w:rsidP="00FE6FB8">
            <w:pPr>
              <w:pStyle w:val="TableCell0-2115pt"/>
            </w:pPr>
            <w:r>
              <w:t>‘</w:t>
            </w:r>
            <w:r w:rsidR="00140A47" w:rsidRPr="00E413A5">
              <w:t>ocean</w:t>
            </w:r>
            <w:r>
              <w:t>’</w:t>
            </w:r>
          </w:p>
        </w:tc>
        <w:tc>
          <w:tcPr>
            <w:tcW w:w="794" w:type="dxa"/>
            <w:tcBorders>
              <w:left w:val="single" w:sz="4" w:space="0" w:color="auto"/>
            </w:tcBorders>
            <w:shd w:val="clear" w:color="auto" w:fill="auto"/>
          </w:tcPr>
          <w:p w14:paraId="76767E5C" w14:textId="77777777" w:rsidR="00140A47" w:rsidRPr="00E413A5" w:rsidRDefault="00140A47" w:rsidP="00FE6FB8">
            <w:pPr>
              <w:pStyle w:val="TableCell0-2115pt"/>
              <w:rPr>
                <w:rStyle w:val="ChItalBold"/>
              </w:rPr>
            </w:pPr>
            <w:r w:rsidRPr="00E413A5">
              <w:rPr>
                <w:rStyle w:val="ChItalBold"/>
              </w:rPr>
              <w:t>laut</w:t>
            </w:r>
          </w:p>
        </w:tc>
        <w:tc>
          <w:tcPr>
            <w:tcW w:w="851" w:type="dxa"/>
            <w:shd w:val="clear" w:color="auto" w:fill="auto"/>
          </w:tcPr>
          <w:p w14:paraId="3ADA8CED" w14:textId="77777777" w:rsidR="00140A47" w:rsidRPr="00E413A5" w:rsidRDefault="00140A47" w:rsidP="00FE6FB8">
            <w:pPr>
              <w:pStyle w:val="TableCell0-2115pt"/>
            </w:pPr>
            <w:r w:rsidRPr="00E413A5">
              <w:t>/</w:t>
            </w:r>
            <w:r w:rsidRPr="00E413A5">
              <w:rPr>
                <w:rStyle w:val="ChCharisSIL"/>
              </w:rPr>
              <w:t>ˈla.ut</w:t>
            </w:r>
            <w:r w:rsidRPr="00E413A5">
              <w:t>/</w:t>
            </w:r>
          </w:p>
        </w:tc>
        <w:tc>
          <w:tcPr>
            <w:tcW w:w="1019" w:type="dxa"/>
            <w:shd w:val="clear" w:color="auto" w:fill="auto"/>
          </w:tcPr>
          <w:p w14:paraId="6D5D4386" w14:textId="4A628A9C" w:rsidR="00140A47" w:rsidRPr="00913A62" w:rsidRDefault="00B7093A" w:rsidP="00FE6FB8">
            <w:pPr>
              <w:pStyle w:val="TableCell0-2115pt"/>
            </w:pPr>
            <w:r>
              <w:t>‘</w:t>
            </w:r>
            <w:r w:rsidR="00231952">
              <w:t>sea</w:t>
            </w:r>
            <w:r>
              <w:t>’</w:t>
            </w:r>
          </w:p>
        </w:tc>
      </w:tr>
      <w:tr w:rsidR="00AC23C4" w:rsidRPr="00913A62" w14:paraId="3AE76AFF" w14:textId="77777777" w:rsidTr="00484C7C">
        <w:tc>
          <w:tcPr>
            <w:tcW w:w="1361" w:type="dxa"/>
            <w:shd w:val="clear" w:color="auto" w:fill="auto"/>
          </w:tcPr>
          <w:p w14:paraId="15122C78" w14:textId="77777777" w:rsidR="00140A47" w:rsidRPr="00E413A5" w:rsidRDefault="00140A47" w:rsidP="00FE6FB8">
            <w:pPr>
              <w:pStyle w:val="TableCell0-2115ptBreak"/>
              <w:rPr>
                <w:rStyle w:val="ChItalBold"/>
              </w:rPr>
            </w:pPr>
            <w:r w:rsidRPr="00E413A5">
              <w:rPr>
                <w:rStyle w:val="ChItalBold"/>
              </w:rPr>
              <w:t>permain</w:t>
            </w:r>
            <w:r w:rsidR="00B745DE">
              <w:rPr>
                <w:rStyle w:val="ChItalBold"/>
              </w:rPr>
              <w:t>g</w:t>
            </w:r>
            <w:r w:rsidRPr="00E413A5">
              <w:rPr>
                <w:rStyle w:val="ChItalBold"/>
              </w:rPr>
              <w:t>an</w:t>
            </w:r>
            <w:r w:rsidR="004A0E7D" w:rsidRPr="00E413A5">
              <w:rPr>
                <w:rStyle w:val="ChItalBold"/>
              </w:rPr>
              <w:t>g</w:t>
            </w:r>
          </w:p>
        </w:tc>
        <w:tc>
          <w:tcPr>
            <w:tcW w:w="1477" w:type="dxa"/>
            <w:shd w:val="clear" w:color="auto" w:fill="auto"/>
          </w:tcPr>
          <w:p w14:paraId="7540B6FB" w14:textId="77777777" w:rsidR="00140A47" w:rsidRPr="00E413A5" w:rsidRDefault="00140A47" w:rsidP="00FE6FB8">
            <w:pPr>
              <w:pStyle w:val="TableCell0-2115ptBreak"/>
            </w:pPr>
            <w:r w:rsidRPr="00E413A5">
              <w:t>[</w:t>
            </w:r>
            <w:r w:rsidRPr="00E413A5">
              <w:rPr>
                <w:rStyle w:val="ChCharisSIL"/>
              </w:rPr>
              <w:t>ˌpɛ̞r.ma.ˈɪ.</w:t>
            </w:r>
            <w:r w:rsidR="001071E9" w:rsidRPr="00E413A5">
              <w:rPr>
                <w:rStyle w:val="ChCharisSIL"/>
              </w:rPr>
              <w:t>ŋ</w:t>
            </w:r>
            <w:r w:rsidRPr="00E413A5">
              <w:rPr>
                <w:rStyle w:val="ChCharisSIL"/>
              </w:rPr>
              <w:t>ɐ</w:t>
            </w:r>
            <w:r w:rsidR="00E413A5" w:rsidRPr="00E413A5">
              <w:rPr>
                <w:rStyle w:val="ChCharisSIL"/>
              </w:rPr>
              <w:t>ŋ</w:t>
            </w:r>
            <w:r w:rsidRPr="00E413A5">
              <w:t>]</w:t>
            </w:r>
          </w:p>
        </w:tc>
        <w:tc>
          <w:tcPr>
            <w:tcW w:w="1094" w:type="dxa"/>
            <w:tcBorders>
              <w:bottom w:val="single" w:sz="4" w:space="0" w:color="auto"/>
              <w:right w:val="single" w:sz="4" w:space="0" w:color="auto"/>
            </w:tcBorders>
            <w:shd w:val="clear" w:color="auto" w:fill="auto"/>
          </w:tcPr>
          <w:p w14:paraId="4EB8AEA6" w14:textId="0C06C927" w:rsidR="00140A47" w:rsidRPr="00E413A5" w:rsidRDefault="00B7093A" w:rsidP="00FE6FB8">
            <w:pPr>
              <w:pStyle w:val="TableCell0-2115ptBreak"/>
            </w:pPr>
            <w:r>
              <w:t>‘</w:t>
            </w:r>
            <w:r w:rsidR="00140A47" w:rsidRPr="00E413A5">
              <w:t>game</w:t>
            </w:r>
            <w:r>
              <w:t>’</w:t>
            </w:r>
          </w:p>
        </w:tc>
        <w:tc>
          <w:tcPr>
            <w:tcW w:w="794" w:type="dxa"/>
            <w:tcBorders>
              <w:left w:val="single" w:sz="4" w:space="0" w:color="auto"/>
              <w:bottom w:val="single" w:sz="4" w:space="0" w:color="auto"/>
            </w:tcBorders>
            <w:shd w:val="clear" w:color="auto" w:fill="auto"/>
          </w:tcPr>
          <w:p w14:paraId="1E10ECB3" w14:textId="77777777" w:rsidR="00140A47" w:rsidRPr="00E413A5" w:rsidRDefault="00140A47" w:rsidP="00FE6FB8">
            <w:pPr>
              <w:pStyle w:val="TableCell0-2115ptBreak"/>
              <w:rPr>
                <w:rStyle w:val="ChItalBold"/>
              </w:rPr>
            </w:pPr>
            <w:r w:rsidRPr="00E413A5">
              <w:rPr>
                <w:rStyle w:val="ChItalBold"/>
              </w:rPr>
              <w:t>main</w:t>
            </w:r>
            <w:r w:rsidR="004A0E7D" w:rsidRPr="00E413A5">
              <w:rPr>
                <w:rStyle w:val="ChItalBold"/>
              </w:rPr>
              <w:t>g</w:t>
            </w:r>
          </w:p>
        </w:tc>
        <w:tc>
          <w:tcPr>
            <w:tcW w:w="851" w:type="dxa"/>
            <w:shd w:val="clear" w:color="auto" w:fill="auto"/>
          </w:tcPr>
          <w:p w14:paraId="0A555311" w14:textId="77777777" w:rsidR="00140A47" w:rsidRPr="00E413A5" w:rsidRDefault="00140A47" w:rsidP="00FE6FB8">
            <w:pPr>
              <w:pStyle w:val="TableCell0-2115ptBreak"/>
            </w:pPr>
            <w:r w:rsidRPr="00E413A5">
              <w:t>/</w:t>
            </w:r>
            <w:r w:rsidRPr="00E413A5">
              <w:rPr>
                <w:rStyle w:val="ChCharisSIL"/>
              </w:rPr>
              <w:t>ˈma.i</w:t>
            </w:r>
            <w:r w:rsidR="00E413A5" w:rsidRPr="00E413A5">
              <w:rPr>
                <w:rStyle w:val="ChCharisSIL"/>
              </w:rPr>
              <w:t>ŋ</w:t>
            </w:r>
            <w:r w:rsidRPr="00E413A5">
              <w:t>/</w:t>
            </w:r>
          </w:p>
        </w:tc>
        <w:tc>
          <w:tcPr>
            <w:tcW w:w="1019" w:type="dxa"/>
            <w:shd w:val="clear" w:color="auto" w:fill="auto"/>
          </w:tcPr>
          <w:p w14:paraId="066063F5" w14:textId="6CB6A05E" w:rsidR="00140A47" w:rsidRPr="00913A62" w:rsidRDefault="00B7093A" w:rsidP="00FE6FB8">
            <w:pPr>
              <w:pStyle w:val="TableCell0-2115ptBreak"/>
            </w:pPr>
            <w:r>
              <w:t>‘</w:t>
            </w:r>
            <w:r w:rsidR="00140A47" w:rsidRPr="00913A62">
              <w:t>play</w:t>
            </w:r>
            <w:r>
              <w:t>’</w:t>
            </w:r>
          </w:p>
        </w:tc>
      </w:tr>
    </w:tbl>
    <w:p w14:paraId="5B008CEE" w14:textId="154827DC" w:rsidR="00140A47" w:rsidRPr="00913A62" w:rsidRDefault="00140A47" w:rsidP="00FF1FEA">
      <w:pPr>
        <w:pStyle w:val="Body0000after05before115pt"/>
      </w:pPr>
      <w:r w:rsidRPr="00913A62">
        <w:t>Based on the evidence presented here, it is concluded that the analysis of the /</w:t>
      </w:r>
      <w:r w:rsidRPr="00913A62">
        <w:rPr>
          <w:rStyle w:val="ChCharisSIL"/>
        </w:rPr>
        <w:t>ai</w:t>
      </w:r>
      <w:r w:rsidRPr="00913A62">
        <w:t>/ and /</w:t>
      </w:r>
      <w:r w:rsidRPr="00913A62">
        <w:rPr>
          <w:rStyle w:val="ChCharisSIL"/>
        </w:rPr>
        <w:t>au</w:t>
      </w:r>
      <w:r w:rsidRPr="00913A62">
        <w:t xml:space="preserve">/ vowel combinations as VC combinations </w:t>
      </w:r>
      <w:r w:rsidR="000B2BFB">
        <w:t xml:space="preserve">at syllable boundaries and as </w:t>
      </w:r>
      <w:r w:rsidR="00526C70">
        <w:t>V.V sequences</w:t>
      </w:r>
      <w:r w:rsidR="00A87D61">
        <w:t xml:space="preserve"> in closed syllables</w:t>
      </w:r>
      <w:r w:rsidR="00526C70">
        <w:t xml:space="preserve"> </w:t>
      </w:r>
      <w:r w:rsidRPr="00913A62">
        <w:t xml:space="preserve">is the most </w:t>
      </w:r>
      <w:r w:rsidR="00864C6A">
        <w:t>efficient one. At the same time</w:t>
      </w:r>
      <w:r w:rsidRPr="00913A62">
        <w:t xml:space="preserve"> it is acknowledged</w:t>
      </w:r>
      <w:r w:rsidR="00864C6A">
        <w:t>, however,</w:t>
      </w:r>
      <w:r w:rsidRPr="00913A62">
        <w:t xml:space="preserve"> that there is </w:t>
      </w:r>
      <w:r w:rsidR="00CE17C7">
        <w:t>evidence supporting</w:t>
      </w:r>
      <w:r w:rsidRPr="00913A62">
        <w:t xml:space="preserve"> the analysis of /</w:t>
      </w:r>
      <w:r w:rsidRPr="00913A62">
        <w:rPr>
          <w:rStyle w:val="ChCharisSIL"/>
        </w:rPr>
        <w:t>ai</w:t>
      </w:r>
      <w:r w:rsidRPr="00913A62">
        <w:t>/ and /</w:t>
      </w:r>
      <w:r w:rsidRPr="00913A62">
        <w:rPr>
          <w:rStyle w:val="ChCharisSIL"/>
        </w:rPr>
        <w:t>au</w:t>
      </w:r>
      <w:r w:rsidRPr="00913A62">
        <w:t>/ as diphthongs.</w:t>
      </w:r>
    </w:p>
    <w:p w14:paraId="3F2B6D90" w14:textId="4175CE99" w:rsidR="00140A47" w:rsidRPr="00913A62" w:rsidRDefault="00140A47" w:rsidP="002A0091">
      <w:pPr>
        <w:pStyle w:val="Body0515after115pt"/>
        <w:rPr>
          <w:lang w:eastAsia="ko-KR"/>
        </w:rPr>
      </w:pPr>
      <w:r w:rsidRPr="00913A62">
        <w:t xml:space="preserve">In the literature on eastern Malay varieties there is also some discussion concerning the question </w:t>
      </w:r>
      <w:r w:rsidR="000D21A3">
        <w:t xml:space="preserve">of </w:t>
      </w:r>
      <w:r w:rsidRPr="00913A62">
        <w:t xml:space="preserve">whether these varieties have diphthongs at all, or whether vowel combinations such as /ai/ and /au/ better be analyzed as sequences of distinct vowels. For a number of eastern Malay varieties, diphthongs have been posited. For </w:t>
      </w:r>
      <w:r w:rsidR="00FE507F" w:rsidRPr="00913A62">
        <w:rPr>
          <w:lang w:eastAsia="ko-KR"/>
        </w:rPr>
        <w:t xml:space="preserve">North Moluccan </w:t>
      </w:r>
      <w:r w:rsidR="00FE507F">
        <w:rPr>
          <w:lang w:eastAsia="ko-KR"/>
        </w:rPr>
        <w:t xml:space="preserve">/ Ternate </w:t>
      </w:r>
      <w:r w:rsidR="00FE507F" w:rsidRPr="00913A62">
        <w:rPr>
          <w:lang w:eastAsia="ko-KR"/>
        </w:rPr>
        <w:t>Malay</w:t>
      </w:r>
      <w:r w:rsidRPr="00913A62">
        <w:t xml:space="preserve">, </w:t>
      </w:r>
      <w:r w:rsidR="00BA6215">
        <w:rPr>
          <w:rStyle w:val="Citation"/>
        </w:rPr>
        <w:fldChar w:fldCharType="begin"/>
      </w:r>
      <w:r w:rsidR="003A5B20">
        <w:rPr>
          <w:rStyle w:val="Citation"/>
        </w:rPr>
        <w:instrText>ADDIN CITAVI.PLACEHOLDER e512d350-3b69-4929-b707-fbb076c9b441 PFBsYWNlaG9sZGVyPg0KICA8QWRkSW5WZXJzaW9uPjUuMi4wLjg8L0FkZEluVmVyc2lvbj4NCiAgPElkPmU1MTJkMzUwLTNiNjktNDkyOS1iNzA3LWZiYjA3NmM5YjQ0MTwvSWQ+DQogIDxFbnRyaWVzPg0KICAgIDxFbnRyeT4NCiAgICAgIDxJZD4zNDRkMmU4ZC02ZDEwLTQ2NTktOTUxZi01MmVmNTlkMDBlMzc8L0lkPg0KICAgICAgPE5vUGFyPnRydWU8L05vUGFyPg0KICAgICAgPFBlcnNvbk9ubHk+dHJ1ZTwvUGVyc29uT25seT4NCiAgICAgIDxSZWZlcmVuY2VJZD5hMzczNTgwOS0zNTlhLTQwODItOWI0Yy0wNmFjMWRkNTM4YjU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5MaXRhbWFodXB1dHR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dGFtYWh1cHV0dHk8L1RleHQ+DQogICAgPC9UZXh0VW5pdD4NCiAgPC9UZXh0VW5pdHM+DQo8L1BsYWNlaG9sZGVyPg==</w:instrText>
      </w:r>
      <w:r w:rsidR="00BA6215">
        <w:rPr>
          <w:rStyle w:val="Citation"/>
        </w:rPr>
        <w:fldChar w:fldCharType="separate"/>
      </w:r>
      <w:bookmarkStart w:id="981" w:name="_CTVP001e512d3503b694929b707fbb076c9b441"/>
      <w:r w:rsidR="0092006B">
        <w:rPr>
          <w:rStyle w:val="Citation"/>
        </w:rPr>
        <w:t>Litamahuputty</w:t>
      </w:r>
      <w:bookmarkEnd w:id="981"/>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5de58a91-4e6d-489c-9329-7a9d6629d1e8 PFBsYWNlaG9sZGVyPg0KICA8QWRkSW5WZXJzaW9uPjUuMi4wLjg8L0FkZEluVmVyc2lvbj4NCiAgPElkPjVkZTU4YTkxLTRlNmQtNDg5Yy05MzI5LTdhOWQ2NjI5ZDFlODwvSWQ+DQogIDxFbnRyaWVzPg0KICAgIDxFbnRyeT4NCiAgICAgIDxJZD45NTg1MmFmYy0xMzVlLTRjMDYtYWFmOS03M2UzNzE1Y2FhMDk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YTM3MzU4MDktMzU5YS00MDgyLTliNGMtMDZhYzFkZDUzOGI1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jogMTUpPC9UZXh0Pg0KICAgIDwvVGV4dFVuaXQ+DQogIDwvVGV4dFVuaXRzPg0KPC9QbGFjZWhvbGRlcj4=</w:instrText>
      </w:r>
      <w:r w:rsidR="00BA6215">
        <w:rPr>
          <w:rStyle w:val="Citation"/>
        </w:rPr>
        <w:fldChar w:fldCharType="separate"/>
      </w:r>
      <w:bookmarkStart w:id="982" w:name="_CTVP0015de58a914e6d489c93297a9d6629d1e8"/>
      <w:r w:rsidR="0092006B">
        <w:rPr>
          <w:rStyle w:val="Citation"/>
        </w:rPr>
        <w:t>(2012: 15)</w:t>
      </w:r>
      <w:bookmarkEnd w:id="982"/>
      <w:r w:rsidR="00BA6215">
        <w:rPr>
          <w:rStyle w:val="Citation"/>
        </w:rPr>
        <w:fldChar w:fldCharType="end"/>
      </w:r>
      <w:r w:rsidRPr="00913A62">
        <w:rPr>
          <w:lang w:eastAsia="ko-KR"/>
        </w:rPr>
        <w:t xml:space="preserve"> posits five </w:t>
      </w:r>
      <w:r w:rsidRPr="00913A62">
        <w:t>diphthongs, /</w:t>
      </w:r>
      <w:r w:rsidRPr="00913A62">
        <w:rPr>
          <w:rStyle w:val="ChCharisSIL"/>
        </w:rPr>
        <w:t>ai</w:t>
      </w:r>
      <w:r w:rsidRPr="00913A62">
        <w:t>/, /</w:t>
      </w:r>
      <w:r w:rsidRPr="00913A62">
        <w:rPr>
          <w:rStyle w:val="ChCharisSIL"/>
        </w:rPr>
        <w:t>ae</w:t>
      </w:r>
      <w:r w:rsidRPr="00913A62">
        <w:t>/, /</w:t>
      </w:r>
      <w:r w:rsidRPr="00913A62">
        <w:rPr>
          <w:rStyle w:val="ChCharisSIL"/>
        </w:rPr>
        <w:t>ao</w:t>
      </w:r>
      <w:r w:rsidRPr="00913A62">
        <w:t>/, /</w:t>
      </w:r>
      <w:r w:rsidRPr="00913A62">
        <w:rPr>
          <w:rStyle w:val="ChCharisSIL"/>
        </w:rPr>
        <w:t>oi</w:t>
      </w:r>
      <w:r w:rsidRPr="00913A62">
        <w:t>/, and /</w:t>
      </w:r>
      <w:r w:rsidRPr="00913A62">
        <w:rPr>
          <w:rStyle w:val="ChCharisSIL"/>
        </w:rPr>
        <w:t>ei</w:t>
      </w:r>
      <w:r w:rsidRPr="00913A62">
        <w:t>/</w:t>
      </w:r>
      <w:r w:rsidRPr="00913A62">
        <w:rPr>
          <w:lang w:eastAsia="ko-KR"/>
        </w:rPr>
        <w:t xml:space="preserve">. In earlier studies on North Moluccan Malay, </w:t>
      </w:r>
      <w:r w:rsidR="00BA6215">
        <w:rPr>
          <w:rStyle w:val="Citation"/>
        </w:rPr>
        <w:fldChar w:fldCharType="begin"/>
      </w:r>
      <w:r w:rsidR="0092451D">
        <w:rPr>
          <w:rStyle w:val="Citation"/>
        </w:rPr>
        <w:instrText>ADDIN CITAVI.PLACEHOLDER ba68abc2-f377-476c-84bc-fdb4a98ecf6b PFBsYWNlaG9sZGVyPg0KICA8QWRkSW5WZXJzaW9uPjUuMi4wLjg8L0FkZEluVmVyc2lvbj4NCiAgPElkPmJhNjhhYmMyLWYzNzctNDc2Yy04NGJjLWZkYjRhOThlY2Y2YjwvSWQ+DQogIDxFbnRyaWVzPg0KICAgIDxFbnRyeT4NCiAgICAgIDxJZD41MDg5YTJjMS0xMzY2LTRlZjAtYjc3OS03ZjE5MmVjMDM4N2E8L0lkPg0KICAgICAgPE5vUGFyPnRydWU8L05vUGFyPg0KICAgICAgPFBlcnNvbk9ubHk+dHJ1ZTwvUGVyc29uT25seT4NCiAgICAgIDxSZWZlcmVuY2VJZD5hYTU5MTNhNy1lNTZiLTQ3YmMtYjljMy0xMDcyOTBlYjU2NzE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vcmhvZXZlPC9UZXh0Pg0KICAgIDwvVGV4dFVuaXQ+DQogIDwvVGV4dFVuaXRzPg0KPC9QbGFjZWhvbGRlcj4=</w:instrText>
      </w:r>
      <w:r w:rsidR="00BA6215">
        <w:rPr>
          <w:rStyle w:val="Citation"/>
        </w:rPr>
        <w:fldChar w:fldCharType="separate"/>
      </w:r>
      <w:bookmarkStart w:id="983" w:name="_CTVP001ba68abc2f377476c84bcfdb4a98ecf6b"/>
      <w:r w:rsidR="0092006B">
        <w:rPr>
          <w:rStyle w:val="Citation"/>
        </w:rPr>
        <w:t>Voorhoeve</w:t>
      </w:r>
      <w:bookmarkEnd w:id="983"/>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c2e3cdda-93bf-460e-bee3-0a8549f07f29 PFBsYWNlaG9sZGVyPg0KICA8QWRkSW5WZXJzaW9uPjUuMi4wLjg8L0FkZEluVmVyc2lvbj4NCiAgPElkPmMyZTNjZGRhLTkzYmYtNDYwZS1iZWUzLTBhODU0OWYwN2YyOTwvSWQ+DQogIDxFbnRyaWVzPg0KICAgIDxFbnRyeT4NCiAgICAgIDxJZD5kMDE0MmE3OC1mNjg2LTRkZGItYjY0Zi1mMmM3NzQ1ZTM5Yj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FhNTkxM2E3LWU1NmItNDdiYy1iOWMzLTEwNzI5MGViNTY3MT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Q2xlbWVuczwvRmlyc3ROYW1lPg0KICAgICAgICAgICAgPExhc3ROYW1lPlZvb3Job2V2ZTwvTGFzdE5hbWU+DQogICAgICAgICAgICA8TWlkZGxlTmFtZT5M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WE1OTEzYTctZTU2Yi00N2JjLWI5YzMtMTA3MjkwZWI1NjcxPC9JZD4NCiAgICAgICAgPExhbmd1YWdlPkVuZ2xpc2g8L0xhbmd1YWdlPg0KICAgICAgICA8TGFuZ3VhZ2VDb2RlPmVuPC9MYW5ndWFnZUNvZGU+DQogICAgICAgIDxQYWdlUmFuZ2U+PCFbQ0RBVEFbPHNwPg0KICA8bj4xPC9uPg0KICA8aW4+dHJ1ZTwvaW4+DQogIDxvcz4xPC9vcz4NCiAgPHBzPjE8L3BzPg0KPC9zcD4NCjxlcD4NCiAgPG4+MTM8L24+DQogIDxpbj50cnVlPC9pbj4NCiAgPG9zPjEzPC9vcz4NCiAgPHBzPjEzPC9wcz4NCjwvZXA+DQo8b3M+MS0xMzwvb3M+XV0+PC9QYWdlUmFuZ2U+DQogICAgICAgIDxFbmRQYWdlPjEzPC9FbmRQYWdlPg0KICAgICAgICA8U3RhcnRQYWdlPjE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Wb29yaG9ldmUgMTk4MyDigJMgU29tZSBvYnNlcnZhdGlvbnMgb24gTm9ydGgtTW9sdWNjYW4gTWFsYXk8L1Nob3J0VGl0bGU+DQogICAgICAgIDxUaXRsZT5Tb21lIG9ic2VydmF0aW9ucyBvbiBOb3J0aC1Nb2x1Y2NhbiBNYWxheTwvVGl0bGU+DQogICAgICA8L1JlZmVyZW5jZT4NCiAgICA8L0VudHJ5Pg0KICA8L0VudHJpZXM+DQogIDxUZXh0PigxOTgzOi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zogMik8L1RleHQ+DQogICAgPC9UZXh0VW5pdD4NCiAgPC9UZXh0VW5pdHM+DQo8L1BsYWNlaG9sZGVyPg==</w:instrText>
      </w:r>
      <w:r w:rsidR="00BA6215">
        <w:rPr>
          <w:rStyle w:val="Citation"/>
        </w:rPr>
        <w:fldChar w:fldCharType="separate"/>
      </w:r>
      <w:bookmarkStart w:id="984" w:name="_CTVP001c2e3cdda93bf460ebee30a8549f07f29"/>
      <w:r w:rsidR="0092006B">
        <w:rPr>
          <w:rStyle w:val="Citation"/>
        </w:rPr>
        <w:t>(1983: 2)</w:t>
      </w:r>
      <w:bookmarkEnd w:id="984"/>
      <w:r w:rsidR="00BA6215">
        <w:rPr>
          <w:rStyle w:val="Citation"/>
        </w:rPr>
        <w:fldChar w:fldCharType="end"/>
      </w:r>
      <w:r w:rsidRPr="00913A62">
        <w:t xml:space="preserve"> suggests five diphthongs, /</w:t>
      </w:r>
      <w:r w:rsidRPr="00913A62">
        <w:rPr>
          <w:rStyle w:val="ChCharisSIL"/>
        </w:rPr>
        <w:t>ai</w:t>
      </w:r>
      <w:r w:rsidRPr="00913A62">
        <w:t>/, /</w:t>
      </w:r>
      <w:r w:rsidRPr="00913A62">
        <w:rPr>
          <w:rStyle w:val="ChCharisSIL"/>
        </w:rPr>
        <w:t>ae</w:t>
      </w:r>
      <w:r w:rsidRPr="00913A62">
        <w:t>/, /</w:t>
      </w:r>
      <w:r w:rsidRPr="00913A62">
        <w:rPr>
          <w:rStyle w:val="ChCharisSIL"/>
        </w:rPr>
        <w:t>au</w:t>
      </w:r>
      <w:r w:rsidRPr="00913A62">
        <w:t>/, /</w:t>
      </w:r>
      <w:r w:rsidRPr="00913A62">
        <w:rPr>
          <w:rStyle w:val="ChCharisSIL"/>
        </w:rPr>
        <w:t>ao</w:t>
      </w:r>
      <w:r w:rsidRPr="00913A62">
        <w:t>/, and /</w:t>
      </w:r>
      <w:r w:rsidRPr="00913A62">
        <w:rPr>
          <w:rStyle w:val="ChCharisSIL"/>
        </w:rPr>
        <w:t>oi</w:t>
      </w:r>
      <w:r w:rsidRPr="00913A62">
        <w:t xml:space="preserve">/, while </w:t>
      </w:r>
      <w:r w:rsidR="00BA6215">
        <w:rPr>
          <w:rStyle w:val="Citation"/>
        </w:rPr>
        <w:fldChar w:fldCharType="begin"/>
      </w:r>
      <w:r w:rsidR="0092451D">
        <w:rPr>
          <w:rStyle w:val="Citation"/>
        </w:rPr>
        <w:instrText>ADDIN CITAVI.PLACEHOLDER d9eac74b-327d-4c8e-abac-570748f17c68 PFBsYWNlaG9sZGVyPg0KICA8QWRkSW5WZXJzaW9uPjUuMi4wLjg8L0FkZEluVmVyc2lvbj4NCiAgPElkPmQ5ZWFjNzRiLTMyN2QtNGM4ZS1hYmFjLTU3MDc0OGYxN2M2ODwvSWQ+DQogIDxFbnRyaWVzPg0KICAgIDxFbnRyeT4NCiAgICAgIDxJZD4wYmZkODQ0YS05YzBhLTQ2ZTEtOTQ4ZC0wYWM2YTkyNDllNWU8L0lkPg0KICAgICAgPE5vUGFyPnRydWU8L05vUGFyPg0KICAgICAgPFBlcnNvbk9ubHk+dHJ1ZTwvUGVyc29uT25seT4NCiAgICAgIDxSZWZlcmVuY2VJZD5hMjg4YjliNC05OTk0LTRjZmQtYjVhOS1kNzFjN2NiMTRmMTQ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BhdWw8L0ZpcnN0TmFtZT4NCiAgICAgICAgICAgIDxMYXN0TmFtZT5UYXlsb3I8L0xhc3ROYW1lPg0KICAgICAgICAgICAgPE1pZGRsZU5hbWU+TS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UYXlsb3IgMTk4MyDigJMgTm9ydGggTW9sdWNjYW4gTWFsYXk8L1Nob3J0VGl0bGU+DQogICAgICAgIDxUaXRsZT5Ob3J0aCBNb2x1Y2NhbiBNYWxheTogTm90ZXMgb24gYSDigJxzdWJzdGFuZGFyZOKAnSBkaWFsZWN0IG9mIEluZG9uZXNpYW48L1RpdGxlPg0KICAgICAgPC9SZWZlcmVuY2U+DQogICAgPC9FbnRyeT4NCiAgPC9FbnRyaWVzPg0KICA8VGV4dD5UYXlsb3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F5bG9yPC9UZXh0Pg0KICAgIDwvVGV4dFVuaXQ+DQogIDwvVGV4dFVuaXRzPg0KPC9QbGFjZWhvbGRlcj4=</w:instrText>
      </w:r>
      <w:r w:rsidR="00BA6215">
        <w:rPr>
          <w:rStyle w:val="Citation"/>
        </w:rPr>
        <w:fldChar w:fldCharType="separate"/>
      </w:r>
      <w:bookmarkStart w:id="985" w:name="_CTVP001d9eac74b327d4c8eabac570748f17c68"/>
      <w:r w:rsidR="0092006B">
        <w:rPr>
          <w:rStyle w:val="Citation"/>
        </w:rPr>
        <w:t>Taylor</w:t>
      </w:r>
      <w:bookmarkEnd w:id="985"/>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c8dda8c7-507f-4fcb-a354-cacefe2205b5 PFBsYWNlaG9sZGVyPg0KICA8QWRkSW5WZXJzaW9uPjUuMi4wLjg8L0FkZEluVmVyc2lvbj4NCiAgPElkPmM4ZGRhOGM3LTUwN2YtNGZjYi1hMzU0LWNhY2VmZTIyMDViNTwvSWQ+DQogIDxFbnRyaWVzPg0KICAgIDxFbnRyeT4NCiAgICAgIDxJZD5kZjQ5MWMzMC01MTkwLTQ1MWYtODkxYi00Mzg1NzA5ODU2MGM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mVmZXJlbmNlSWQ+YTI4OGI5YjQtOTk5NC00Y2ZkLWI1YTktZDcxYzdjYjE0ZjE0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UGF1bDwvRmlyc3ROYW1lPg0KICAgICAgICAgICAgPExhc3ROYW1lPlRheWxvcjwvTGFzdE5hbWU+DQogICAgICAgICAgICA8TWlkZGxlTmFtZT5N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M6IDE3KTwvVGV4dD4NCiAgICA8L1RleHRVbml0Pg0KICA8L1RleHRVbml0cz4NCjwvUGxhY2Vob2xkZXI+</w:instrText>
      </w:r>
      <w:r w:rsidR="00BA6215">
        <w:rPr>
          <w:rStyle w:val="Citation"/>
        </w:rPr>
        <w:fldChar w:fldCharType="separate"/>
      </w:r>
      <w:bookmarkStart w:id="986" w:name="_CTVP001c8dda8c7507f4fcba354cacefe2205b5"/>
      <w:r w:rsidR="0092006B">
        <w:rPr>
          <w:rStyle w:val="Citation"/>
        </w:rPr>
        <w:t>(1983: 17)</w:t>
      </w:r>
      <w:bookmarkEnd w:id="986"/>
      <w:r w:rsidR="00BA6215">
        <w:rPr>
          <w:rStyle w:val="Citation"/>
        </w:rPr>
        <w:fldChar w:fldCharType="end"/>
      </w:r>
      <w:r w:rsidRPr="00913A62">
        <w:t xml:space="preserve"> adds a sixth diphthong, /</w:t>
      </w:r>
      <w:r w:rsidRPr="00913A62">
        <w:rPr>
          <w:rStyle w:val="ChCharisSIL"/>
        </w:rPr>
        <w:t>ei</w:t>
      </w:r>
      <w:r w:rsidRPr="00913A62">
        <w:t xml:space="preserve">/). </w:t>
      </w:r>
      <w:r w:rsidRPr="00913A62">
        <w:rPr>
          <w:lang w:eastAsia="ko-KR"/>
        </w:rPr>
        <w:t xml:space="preserve">For three other eastern Malay varieties, such vowel combinations have been analyzed as sequences of distinct vowels rather than as diphthongs, that is Ambon Malay </w:t>
      </w:r>
      <w:r w:rsidR="00BA6215">
        <w:rPr>
          <w:rStyle w:val="Citation"/>
        </w:rPr>
        <w:fldChar w:fldCharType="begin"/>
      </w:r>
      <w:r w:rsidR="0092451D">
        <w:rPr>
          <w:rStyle w:val="Citation"/>
        </w:rPr>
        <w:instrText>ADDIN CITAVI.PLACEHOLDER add0b6ea-c3b1-4f9e-9363-2afb87963944 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nZhbiBNaW5kZSAxOTk3IOKAkyBNYWxheXUgQW1ib25nPC9TaG9ydFRpdGxlPg0KICAgICAgICA8VGl0bGU+TWFsYXl1IEFtYm9uZzogUGhvbm9sb2d5LCBtb3JwaG9sb2d5LCBzeW50YXg8L1RpdGxlPg0KICAgICAgICA8WWVhcj4xOTk3PC9ZZWFyPg0KICAgICAgPC9SZWZlcmVuY2U+DQogICAgPC9FbnRyeT4NCiAgPC9FbnRyaWVzPg0KICA8VGV4dD4odmFuIE1pbmRlIDE5OTc6IDI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I0KTwvVGV4dD4NCiAgICA8L1RleHRVbml0Pg0KICA8L1RleHRVbml0cz4NCjwvUGxhY2Vob2xkZXI+</w:instrText>
      </w:r>
      <w:r w:rsidR="00BA6215">
        <w:rPr>
          <w:rStyle w:val="Citation"/>
        </w:rPr>
        <w:fldChar w:fldCharType="separate"/>
      </w:r>
      <w:bookmarkStart w:id="987" w:name="_CTVP001add0b6eac3b14f9e93632afb87963944"/>
      <w:r w:rsidR="0092006B">
        <w:rPr>
          <w:rStyle w:val="Citation"/>
        </w:rPr>
        <w:t>(van Minde 1997: 24)</w:t>
      </w:r>
      <w:bookmarkEnd w:id="987"/>
      <w:r w:rsidR="00BA6215">
        <w:rPr>
          <w:rStyle w:val="Citation"/>
        </w:rPr>
        <w:fldChar w:fldCharType="end"/>
      </w:r>
      <w:r w:rsidRPr="00913A62">
        <w:t xml:space="preserve">, Larantuka Malay </w:t>
      </w:r>
      <w:r w:rsidR="00BA6215">
        <w:rPr>
          <w:rStyle w:val="Citation"/>
        </w:rPr>
        <w:fldChar w:fldCharType="begin"/>
      </w:r>
      <w:r w:rsidR="0092451D">
        <w:rPr>
          <w:rStyle w:val="Citation"/>
        </w:rPr>
        <w:instrText>ADDIN CITAVI.PLACEHOLDER 1e5933c2-0ef7-44b1-a95f-28c4945d56ca PFBsYWNlaG9sZGVyPg0KICA8QWRkSW5WZXJzaW9uPjUuMi4wLjg8L0FkZEluVmVyc2lvbj4NCiAgPElkPjFlNTkzM2MyLTBlZjctNDRiMS1hOTVmLTI4YzQ5NDVkNTZjYTwvSWQ+DQogIDxFbnRyaWVzPg0KICAgIDxFbnRyeT4NCiAgICAgIDxJZD4xZDJiMjMyMi0yN2VlLTQwZTYtODRlYi1jYzg4M2RkMmYwMzM8L0lkPg0KICAgICAgPFBhZ2VSYW5nZT48IVtDREFUQVs8c3A+DQogIDxuPjEwNTwvbj4NCiAgPGluPnRydWU8L2luPg0KICA8b3M+MTA1PC9vcz4NCiAgPHBzPjEwNTwvcHM+DQo8L3NwPg0KPG9zPjEwNTwvb3M+XV0+PC9QYWdlUmFuZ2U+DQogICAgICA8U3RhcnRQYWdlPjEwNT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Tc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x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OiAxMDUpPC9UZXh0Pg0KICAgIDwvVGV4dFVuaXQ+DQogIDwvVGV4dFVuaXRzPg0KPC9QbGFjZWhvbGRlcj4=</w:instrText>
      </w:r>
      <w:r w:rsidR="00BA6215">
        <w:rPr>
          <w:rStyle w:val="Citation"/>
        </w:rPr>
        <w:fldChar w:fldCharType="separate"/>
      </w:r>
      <w:bookmarkStart w:id="988" w:name="_CTVP0011e5933c20ef744b1a95f28c4945d56ca"/>
      <w:r w:rsidR="0092006B">
        <w:rPr>
          <w:rStyle w:val="Citation"/>
        </w:rPr>
        <w:t>(Paauw 2009: 105)</w:t>
      </w:r>
      <w:bookmarkEnd w:id="988"/>
      <w:r w:rsidR="00BA6215">
        <w:rPr>
          <w:rStyle w:val="Citation"/>
        </w:rPr>
        <w:fldChar w:fldCharType="end"/>
      </w:r>
      <w:r w:rsidRPr="00913A62">
        <w:t xml:space="preserve">, and Manado Malay </w:t>
      </w:r>
      <w:r w:rsidR="00BA6215">
        <w:rPr>
          <w:rStyle w:val="Citation"/>
        </w:rPr>
        <w:fldChar w:fldCharType="begin"/>
      </w:r>
      <w:r w:rsidR="0092451D">
        <w:rPr>
          <w:rStyle w:val="Citation"/>
        </w:rPr>
        <w:instrText>ADDIN CITAVI.PLACEHOLDER 072236f4-a915-4e40-925b-5060582b195b PFBsYWNlaG9sZGVyPg0KICA8QWRkSW5WZXJzaW9uPjUuMi4wLjg8L0FkZEluVmVyc2lvbj4NCiAgPElkPjA3MjIzNmY0LWE5MTUtNGU0MC05MjViLTUwNjA1ODJiMTk1YjwvSWQ+DQogIDxFbnRyaWVzPg0KICAgIDxFbnRyeT4NCiAgICAgIDxJZD41NmM0Zjk4MS1lNzgyLTRhMzItYTExMS0zOGI5Y2ExY2EzMjg8L0lkPg0KICAgICAgPFBhZ2VSYW5nZT48IVtDREFUQVs8c3A+DQogIDxuPjEyPC9uPg0KICA8aW4+dHJ1ZTwvaW4+DQogIDxvcz4xMjwvb3M+DQogIDxwcz4xMjwvcHM+DQo8L3NwPg0KPG9zPjEyPC9vcz5dXT48L1BhZ2VSYW5nZT4NCiAgICAgIDxTdGFydFBhZ2U+MTI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xMik8L1RleHQ+DQogICAgPC9UZXh0VW5pdD4NCiAgPC9UZXh0VW5pdHM+DQo8L1BsYWNlaG9sZGVyPg==</w:instrText>
      </w:r>
      <w:r w:rsidR="00BA6215">
        <w:rPr>
          <w:rStyle w:val="Citation"/>
        </w:rPr>
        <w:fldChar w:fldCharType="separate"/>
      </w:r>
      <w:bookmarkStart w:id="989" w:name="_CTVP001072236f4a9154e40925b5060582b195b"/>
      <w:r w:rsidR="0092006B">
        <w:rPr>
          <w:rStyle w:val="Citation"/>
        </w:rPr>
        <w:t>(Stoel 2005: 12)</w:t>
      </w:r>
      <w:bookmarkEnd w:id="989"/>
      <w:r w:rsidR="00BA6215">
        <w:rPr>
          <w:rStyle w:val="Citation"/>
        </w:rPr>
        <w:fldChar w:fldCharType="end"/>
      </w:r>
      <w:r w:rsidR="00D74466">
        <w:rPr>
          <w:lang w:eastAsia="ko-KR"/>
        </w:rPr>
        <w:t>.</w:t>
      </w:r>
    </w:p>
    <w:p w14:paraId="001704C2" w14:textId="77777777" w:rsidR="00140A47" w:rsidRPr="00913A62" w:rsidRDefault="00140A47" w:rsidP="00140A47">
      <w:pPr>
        <w:pStyle w:val="Heading3"/>
      </w:pPr>
      <w:bookmarkStart w:id="990" w:name="_Ref324758218"/>
      <w:bookmarkStart w:id="991" w:name="_Ref333656882"/>
      <w:bookmarkStart w:id="992" w:name="_Toc334169255"/>
      <w:bookmarkStart w:id="993" w:name="_Toc342590013"/>
      <w:bookmarkStart w:id="994" w:name="_Toc440455529"/>
      <w:r w:rsidRPr="00913A62">
        <w:t>Syllable structure</w:t>
      </w:r>
      <w:bookmarkEnd w:id="990"/>
      <w:r w:rsidRPr="00913A62">
        <w:t>s</w:t>
      </w:r>
      <w:bookmarkEnd w:id="991"/>
      <w:bookmarkEnd w:id="992"/>
      <w:bookmarkEnd w:id="993"/>
      <w:bookmarkEnd w:id="994"/>
    </w:p>
    <w:p w14:paraId="0E1E38FB" w14:textId="2DE6C1C4" w:rsidR="00140A47" w:rsidRPr="00913A62" w:rsidRDefault="00140A47" w:rsidP="006B2E59">
      <w:pPr>
        <w:pStyle w:val="Body0000after"/>
      </w:pPr>
      <w:r w:rsidRPr="00913A62">
        <w:t xml:space="preserve">In Papuan Malay the minimal syllable and prosodic word consists of a single consonant and a single vowel. The maximal syllable is CCVC. Papuan Malay shows </w:t>
      </w:r>
      <w:r w:rsidR="00D24110">
        <w:t xml:space="preserve">a </w:t>
      </w:r>
      <w:r w:rsidRPr="00913A62">
        <w:t xml:space="preserve">clear preference for disyllabic roots and for CV(C) syllables. In </w:t>
      </w:r>
      <w:r w:rsidRPr="00913A62">
        <w:fldChar w:fldCharType="begin"/>
      </w:r>
      <w:r w:rsidRPr="00913A62">
        <w:instrText xml:space="preserve"> REF _Ref324850236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33</w:t>
      </w:r>
      <w:r w:rsidRPr="00913A62">
        <w:fldChar w:fldCharType="end"/>
      </w:r>
      <w:r w:rsidRPr="00913A62">
        <w:t xml:space="preserve"> to </w:t>
      </w:r>
      <w:r w:rsidRPr="00913A62">
        <w:fldChar w:fldCharType="begin"/>
      </w:r>
      <w:r w:rsidRPr="00913A62">
        <w:instrText xml:space="preserve"> REF _Ref32486674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36</w:t>
      </w:r>
      <w:r w:rsidRPr="00913A62">
        <w:fldChar w:fldCharType="end"/>
      </w:r>
      <w:r w:rsidRPr="00913A62">
        <w:t xml:space="preserve"> the possible arrangements of C and V for mono-and polysyllabic roots are presented in more detail. For each type the number of occurrences is given plus one example. The investigation of the syllab</w:t>
      </w:r>
      <w:r w:rsidR="009D5B2E">
        <w:t xml:space="preserve">le structure is based on </w:t>
      </w:r>
      <w:r w:rsidR="00A87D61">
        <w:t xml:space="preserve">the </w:t>
      </w:r>
      <w:r w:rsidR="006B2E59">
        <w:t>1,117</w:t>
      </w:r>
      <w:r w:rsidRPr="00913A62">
        <w:t xml:space="preserve">-root word list, extracted from the above-mentioned </w:t>
      </w:r>
      <w:r w:rsidR="00244B63">
        <w:t>2,458</w:t>
      </w:r>
      <w:r w:rsidRPr="00913A62">
        <w:t>-item list.</w:t>
      </w:r>
    </w:p>
    <w:p w14:paraId="387CB8FF" w14:textId="4A65920E" w:rsidR="00140A47" w:rsidRPr="00913A62" w:rsidRDefault="00140A47" w:rsidP="00AE341E">
      <w:pPr>
        <w:pStyle w:val="Body0505after"/>
      </w:pPr>
      <w:r w:rsidRPr="00913A62">
        <w:t>Monosyllabic roots</w:t>
      </w:r>
      <w:r w:rsidR="000D21A3">
        <w:t>,</w:t>
      </w:r>
      <w:r w:rsidRPr="00913A62">
        <w:t xml:space="preserve"> with their different arrangements of C and V</w:t>
      </w:r>
      <w:r w:rsidR="000D21A3">
        <w:t>,</w:t>
      </w:r>
      <w:r w:rsidRPr="00913A62">
        <w:t xml:space="preserve"> are presented in </w:t>
      </w:r>
      <w:r w:rsidRPr="00913A62">
        <w:fldChar w:fldCharType="begin"/>
      </w:r>
      <w:r w:rsidRPr="00913A62">
        <w:instrText xml:space="preserve"> REF _Ref324850236 \h  \* MERGEFORMAT </w:instrText>
      </w:r>
      <w:r w:rsidRPr="00913A62">
        <w:fldChar w:fldCharType="separate"/>
      </w:r>
      <w:r w:rsidR="00154D81" w:rsidRPr="00913A62">
        <w:t xml:space="preserve">Table </w:t>
      </w:r>
      <w:r w:rsidR="00154D81">
        <w:rPr>
          <w:noProof/>
          <w:cs/>
        </w:rPr>
        <w:t>‎</w:t>
      </w:r>
      <w:r w:rsidR="00154D81">
        <w:rPr>
          <w:noProof/>
        </w:rPr>
        <w:t>2.33</w:t>
      </w:r>
      <w:r w:rsidRPr="00913A62">
        <w:fldChar w:fldCharType="end"/>
      </w:r>
      <w:r w:rsidRPr="00913A62">
        <w:t xml:space="preserve">. All roots have an onset C(C), while monosyllabic roots with (onset) V </w:t>
      </w:r>
      <w:r w:rsidR="00491294">
        <w:t>are unattested</w:t>
      </w:r>
      <w:r w:rsidRPr="00913A62">
        <w:t>. In addition, the data show</w:t>
      </w:r>
      <w:r w:rsidR="008E1BA3">
        <w:t>s</w:t>
      </w:r>
      <w:r w:rsidRPr="00913A62">
        <w:t xml:space="preserve"> a clear preference for closed syllables: (C)CVC (33/44 entries</w:t>
      </w:r>
      <w:r w:rsidR="00DF5D68">
        <w:t xml:space="preserve"> – </w:t>
      </w:r>
      <w:r w:rsidRPr="00913A62">
        <w:t>75%).</w:t>
      </w:r>
    </w:p>
    <w:p w14:paraId="23D1DE88" w14:textId="77777777" w:rsidR="00140A47" w:rsidRPr="00913A62" w:rsidRDefault="00140A47" w:rsidP="00140A47">
      <w:pPr>
        <w:pStyle w:val="Caption"/>
      </w:pPr>
      <w:bookmarkStart w:id="995" w:name="_Ref324850236"/>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33</w:t>
        </w:r>
      </w:fldSimple>
      <w:bookmarkEnd w:id="995"/>
      <w:r w:rsidRPr="00913A62">
        <w:t>:</w:t>
      </w:r>
      <w:r w:rsidRPr="00913A62">
        <w:tab/>
        <w:t>Monosyllabic roots (44 entries)</w:t>
      </w:r>
    </w:p>
    <w:tbl>
      <w:tblPr>
        <w:tblW w:w="5104" w:type="dxa"/>
        <w:tblInd w:w="170" w:type="dxa"/>
        <w:tblBorders>
          <w:bottom w:val="single" w:sz="4" w:space="0" w:color="auto"/>
        </w:tblBorders>
        <w:tblLayout w:type="fixed"/>
        <w:tblLook w:val="01E0" w:firstRow="1" w:lastRow="1" w:firstColumn="1" w:lastColumn="1" w:noHBand="0" w:noVBand="0"/>
      </w:tblPr>
      <w:tblGrid>
        <w:gridCol w:w="1418"/>
        <w:gridCol w:w="851"/>
        <w:gridCol w:w="1134"/>
        <w:gridCol w:w="1701"/>
      </w:tblGrid>
      <w:tr w:rsidR="00140A47" w:rsidRPr="00913A62" w14:paraId="1DA65E48" w14:textId="77777777" w:rsidTr="0041606D">
        <w:trPr>
          <w:tblHeader/>
        </w:trPr>
        <w:tc>
          <w:tcPr>
            <w:tcW w:w="1418" w:type="dxa"/>
            <w:tcBorders>
              <w:top w:val="single" w:sz="4" w:space="0" w:color="auto"/>
              <w:bottom w:val="single" w:sz="4" w:space="0" w:color="auto"/>
            </w:tcBorders>
            <w:shd w:val="clear" w:color="auto" w:fill="auto"/>
          </w:tcPr>
          <w:p w14:paraId="4552CB24" w14:textId="77777777" w:rsidR="00140A47" w:rsidRPr="00913A62" w:rsidRDefault="00140A47" w:rsidP="00140A47">
            <w:pPr>
              <w:pStyle w:val="TableHd"/>
            </w:pPr>
            <w:r w:rsidRPr="00913A62">
              <w:t>Syllable types</w:t>
            </w:r>
          </w:p>
        </w:tc>
        <w:tc>
          <w:tcPr>
            <w:tcW w:w="851" w:type="dxa"/>
            <w:tcBorders>
              <w:top w:val="single" w:sz="4" w:space="0" w:color="auto"/>
              <w:bottom w:val="single" w:sz="4" w:space="0" w:color="auto"/>
            </w:tcBorders>
            <w:shd w:val="clear" w:color="auto" w:fill="auto"/>
          </w:tcPr>
          <w:p w14:paraId="144805B6" w14:textId="77777777" w:rsidR="00140A47" w:rsidRPr="00913A62" w:rsidRDefault="00140A47" w:rsidP="00140A47">
            <w:pPr>
              <w:pStyle w:val="TableHd"/>
            </w:pPr>
            <w:r w:rsidRPr="00913A62">
              <w:t>Count</w:t>
            </w:r>
          </w:p>
        </w:tc>
        <w:tc>
          <w:tcPr>
            <w:tcW w:w="1134" w:type="dxa"/>
            <w:tcBorders>
              <w:top w:val="single" w:sz="4" w:space="0" w:color="auto"/>
              <w:bottom w:val="single" w:sz="4" w:space="0" w:color="auto"/>
            </w:tcBorders>
            <w:shd w:val="clear" w:color="auto" w:fill="auto"/>
          </w:tcPr>
          <w:p w14:paraId="2A0FE498" w14:textId="77777777" w:rsidR="00140A47" w:rsidRPr="00913A62" w:rsidRDefault="00140A47" w:rsidP="00140A47">
            <w:pPr>
              <w:pStyle w:val="TableHd"/>
            </w:pPr>
            <w:r w:rsidRPr="00913A62">
              <w:t>Item</w:t>
            </w:r>
          </w:p>
        </w:tc>
        <w:tc>
          <w:tcPr>
            <w:tcW w:w="1701" w:type="dxa"/>
            <w:tcBorders>
              <w:top w:val="single" w:sz="4" w:space="0" w:color="auto"/>
              <w:bottom w:val="single" w:sz="4" w:space="0" w:color="auto"/>
            </w:tcBorders>
            <w:shd w:val="clear" w:color="auto" w:fill="auto"/>
          </w:tcPr>
          <w:p w14:paraId="3EC16E04" w14:textId="77777777" w:rsidR="00140A47" w:rsidRPr="00913A62" w:rsidRDefault="00140A47" w:rsidP="00140A47">
            <w:pPr>
              <w:pStyle w:val="TableHd"/>
            </w:pPr>
            <w:r w:rsidRPr="00913A62">
              <w:t>Gloss</w:t>
            </w:r>
          </w:p>
        </w:tc>
      </w:tr>
      <w:tr w:rsidR="00140A47" w:rsidRPr="00913A62" w14:paraId="0F001832" w14:textId="77777777" w:rsidTr="0041606D">
        <w:tc>
          <w:tcPr>
            <w:tcW w:w="1418" w:type="dxa"/>
            <w:tcBorders>
              <w:top w:val="single" w:sz="4" w:space="0" w:color="auto"/>
            </w:tcBorders>
            <w:shd w:val="clear" w:color="auto" w:fill="auto"/>
          </w:tcPr>
          <w:p w14:paraId="127BA6EF" w14:textId="77777777" w:rsidR="00140A47" w:rsidRPr="00913A62" w:rsidRDefault="00140A47" w:rsidP="00FE6FB8">
            <w:pPr>
              <w:pStyle w:val="TableCell2-2115pt"/>
            </w:pPr>
            <w:r w:rsidRPr="00913A62">
              <w:t>CV</w:t>
            </w:r>
            <w:bookmarkStart w:id="996" w:name="_Ref376248308"/>
            <w:r w:rsidR="003B356F">
              <w:rPr>
                <w:rStyle w:val="FootnoteReference"/>
              </w:rPr>
              <w:footnoteReference w:id="84"/>
            </w:r>
            <w:bookmarkEnd w:id="996"/>
          </w:p>
        </w:tc>
        <w:tc>
          <w:tcPr>
            <w:tcW w:w="851" w:type="dxa"/>
            <w:tcBorders>
              <w:top w:val="single" w:sz="4" w:space="0" w:color="auto"/>
            </w:tcBorders>
            <w:shd w:val="clear" w:color="auto" w:fill="auto"/>
          </w:tcPr>
          <w:p w14:paraId="2CBFC9D6" w14:textId="77777777" w:rsidR="00140A47" w:rsidRPr="00913A62" w:rsidRDefault="00140A47" w:rsidP="00AC23C4">
            <w:pPr>
              <w:pStyle w:val="TableCell2-2115pt"/>
              <w:ind w:right="113"/>
              <w:jc w:val="right"/>
            </w:pPr>
            <w:r w:rsidRPr="00913A62">
              <w:t>8</w:t>
            </w:r>
          </w:p>
        </w:tc>
        <w:tc>
          <w:tcPr>
            <w:tcW w:w="1134" w:type="dxa"/>
            <w:tcBorders>
              <w:top w:val="single" w:sz="4" w:space="0" w:color="auto"/>
            </w:tcBorders>
            <w:shd w:val="clear" w:color="auto" w:fill="auto"/>
          </w:tcPr>
          <w:p w14:paraId="54AED442" w14:textId="77777777" w:rsidR="00140A47" w:rsidRPr="00913A62" w:rsidRDefault="00140A47" w:rsidP="00FE6FB8">
            <w:pPr>
              <w:pStyle w:val="TableCell2-2115pt"/>
            </w:pPr>
            <w:r w:rsidRPr="00913A62">
              <w:t>/</w:t>
            </w:r>
            <w:r w:rsidRPr="00302E8F">
              <w:rPr>
                <w:rStyle w:val="ChCharisSIL"/>
              </w:rPr>
              <w:t>ˈ</w:t>
            </w:r>
            <w:r w:rsidR="003B356F" w:rsidRPr="0098414F">
              <w:rPr>
                <w:rStyle w:val="ChCharisSIL"/>
              </w:rPr>
              <w:t>k</w:t>
            </w:r>
            <w:r w:rsidRPr="0098414F">
              <w:rPr>
                <w:rStyle w:val="ChCharisSIL"/>
              </w:rPr>
              <w:t>ɔ</w:t>
            </w:r>
            <w:r w:rsidR="00E77C18">
              <w:t>/</w:t>
            </w:r>
          </w:p>
        </w:tc>
        <w:tc>
          <w:tcPr>
            <w:tcW w:w="1701" w:type="dxa"/>
            <w:tcBorders>
              <w:top w:val="single" w:sz="4" w:space="0" w:color="auto"/>
            </w:tcBorders>
            <w:shd w:val="clear" w:color="auto" w:fill="auto"/>
          </w:tcPr>
          <w:p w14:paraId="5211C6AF" w14:textId="0203F847" w:rsidR="00140A47" w:rsidRPr="00913A62" w:rsidRDefault="00B7093A" w:rsidP="00FE6FB8">
            <w:pPr>
              <w:pStyle w:val="TableCell2-2115pt"/>
            </w:pPr>
            <w:r>
              <w:t>‘</w:t>
            </w:r>
            <w:r w:rsidR="00140A47" w:rsidRPr="00913A62">
              <w:t>2</w:t>
            </w:r>
            <w:r w:rsidR="00140A47" w:rsidRPr="0099608C">
              <w:rPr>
                <w:rStyle w:val="ChSmallCaps"/>
              </w:rPr>
              <w:t>sg</w:t>
            </w:r>
            <w:r>
              <w:t>’</w:t>
            </w:r>
          </w:p>
        </w:tc>
      </w:tr>
      <w:tr w:rsidR="00AC23C4" w:rsidRPr="00913A62" w14:paraId="1AE28FB3" w14:textId="77777777" w:rsidTr="0041606D">
        <w:tc>
          <w:tcPr>
            <w:tcW w:w="1418" w:type="dxa"/>
            <w:shd w:val="clear" w:color="auto" w:fill="auto"/>
          </w:tcPr>
          <w:p w14:paraId="11ACE9DE" w14:textId="77777777" w:rsidR="00140A47" w:rsidRPr="00913A62" w:rsidRDefault="00140A47" w:rsidP="00FE6FB8">
            <w:pPr>
              <w:pStyle w:val="TableCell0-2115ptBreak"/>
            </w:pPr>
            <w:bookmarkStart w:id="997" w:name="_Hlk324788285"/>
            <w:r w:rsidRPr="00913A62">
              <w:t>CVC</w:t>
            </w:r>
          </w:p>
        </w:tc>
        <w:tc>
          <w:tcPr>
            <w:tcW w:w="851" w:type="dxa"/>
            <w:shd w:val="clear" w:color="auto" w:fill="auto"/>
          </w:tcPr>
          <w:p w14:paraId="3194A9DD" w14:textId="77777777" w:rsidR="00140A47" w:rsidRPr="00913A62" w:rsidRDefault="00140A47" w:rsidP="00AC23C4">
            <w:pPr>
              <w:pStyle w:val="TableCell0-2115ptBreak"/>
              <w:ind w:right="113"/>
              <w:jc w:val="right"/>
            </w:pPr>
            <w:r w:rsidRPr="00913A62">
              <w:t>13</w:t>
            </w:r>
          </w:p>
        </w:tc>
        <w:tc>
          <w:tcPr>
            <w:tcW w:w="1134" w:type="dxa"/>
            <w:shd w:val="clear" w:color="auto" w:fill="auto"/>
          </w:tcPr>
          <w:p w14:paraId="2F455050" w14:textId="77777777" w:rsidR="00140A47" w:rsidRPr="00913A62" w:rsidRDefault="00140A47" w:rsidP="00FE6FB8">
            <w:pPr>
              <w:pStyle w:val="TableCell0-2115ptBreak"/>
            </w:pPr>
            <w:r w:rsidRPr="00913A62">
              <w:t>/</w:t>
            </w:r>
            <w:r w:rsidRPr="0098414F">
              <w:rPr>
                <w:rStyle w:val="ChCharisSIL"/>
              </w:rPr>
              <w:t>ˈlur</w:t>
            </w:r>
            <w:r w:rsidRPr="00913A62">
              <w:t>/</w:t>
            </w:r>
          </w:p>
        </w:tc>
        <w:tc>
          <w:tcPr>
            <w:tcW w:w="1701" w:type="dxa"/>
            <w:shd w:val="clear" w:color="auto" w:fill="auto"/>
          </w:tcPr>
          <w:p w14:paraId="1126DC6A" w14:textId="5685663C" w:rsidR="00140A47" w:rsidRPr="00913A62" w:rsidRDefault="00B7093A" w:rsidP="00FE6FB8">
            <w:pPr>
              <w:pStyle w:val="TableCell0-2115ptBreak"/>
            </w:pPr>
            <w:r>
              <w:t>‘</w:t>
            </w:r>
            <w:r w:rsidR="00140A47" w:rsidRPr="00913A62">
              <w:t>spy on</w:t>
            </w:r>
            <w:r>
              <w:t>’</w:t>
            </w:r>
          </w:p>
        </w:tc>
      </w:tr>
      <w:tr w:rsidR="00AC23C4" w:rsidRPr="00913A62" w14:paraId="309CFB65" w14:textId="77777777" w:rsidTr="0041606D">
        <w:tc>
          <w:tcPr>
            <w:tcW w:w="1418" w:type="dxa"/>
            <w:shd w:val="clear" w:color="auto" w:fill="auto"/>
          </w:tcPr>
          <w:p w14:paraId="00AF7A8E" w14:textId="77777777" w:rsidR="00140A47" w:rsidRPr="00913A62" w:rsidRDefault="00140A47" w:rsidP="00FE6FB8">
            <w:pPr>
              <w:pStyle w:val="TableCell2-2115pt"/>
            </w:pPr>
            <w:r w:rsidRPr="00913A62">
              <w:t>CCV</w:t>
            </w:r>
          </w:p>
        </w:tc>
        <w:tc>
          <w:tcPr>
            <w:tcW w:w="851" w:type="dxa"/>
            <w:shd w:val="clear" w:color="auto" w:fill="auto"/>
          </w:tcPr>
          <w:p w14:paraId="66FD59B9" w14:textId="77777777" w:rsidR="00140A47" w:rsidRPr="00913A62" w:rsidRDefault="00140A47" w:rsidP="00AC23C4">
            <w:pPr>
              <w:pStyle w:val="TableCell2-2115pt"/>
              <w:ind w:right="113"/>
              <w:jc w:val="right"/>
            </w:pPr>
            <w:r w:rsidRPr="00913A62">
              <w:t>3</w:t>
            </w:r>
          </w:p>
        </w:tc>
        <w:tc>
          <w:tcPr>
            <w:tcW w:w="1134" w:type="dxa"/>
            <w:shd w:val="clear" w:color="auto" w:fill="auto"/>
          </w:tcPr>
          <w:p w14:paraId="2067FAA2" w14:textId="77777777" w:rsidR="00140A47" w:rsidRPr="00913A62" w:rsidRDefault="00140A47" w:rsidP="00FE6FB8">
            <w:pPr>
              <w:pStyle w:val="TableCell2-2115pt"/>
            </w:pPr>
            <w:r w:rsidRPr="00913A62">
              <w:t>/</w:t>
            </w:r>
            <w:r w:rsidRPr="00302E8F">
              <w:rPr>
                <w:rStyle w:val="ChCharisSIL"/>
              </w:rPr>
              <w:t>ˈbli</w:t>
            </w:r>
            <w:r w:rsidRPr="00913A62">
              <w:t>/</w:t>
            </w:r>
          </w:p>
        </w:tc>
        <w:tc>
          <w:tcPr>
            <w:tcW w:w="1701" w:type="dxa"/>
            <w:shd w:val="clear" w:color="auto" w:fill="auto"/>
          </w:tcPr>
          <w:p w14:paraId="5006D16C" w14:textId="3C7724E9" w:rsidR="00140A47" w:rsidRPr="00913A62" w:rsidRDefault="00B7093A" w:rsidP="00FE6FB8">
            <w:pPr>
              <w:pStyle w:val="TableCell2-2115pt"/>
            </w:pPr>
            <w:r>
              <w:t>‘</w:t>
            </w:r>
            <w:r w:rsidR="00140A47" w:rsidRPr="00913A62">
              <w:t>buy</w:t>
            </w:r>
            <w:r>
              <w:t>’</w:t>
            </w:r>
          </w:p>
        </w:tc>
      </w:tr>
      <w:tr w:rsidR="00140A47" w:rsidRPr="00913A62" w14:paraId="4BAB26D2" w14:textId="77777777" w:rsidTr="0041606D">
        <w:tc>
          <w:tcPr>
            <w:tcW w:w="1418" w:type="dxa"/>
            <w:shd w:val="clear" w:color="auto" w:fill="auto"/>
          </w:tcPr>
          <w:p w14:paraId="11651F65" w14:textId="77777777" w:rsidR="00140A47" w:rsidRPr="0098414F" w:rsidRDefault="00140A47" w:rsidP="00FE6FB8">
            <w:pPr>
              <w:pStyle w:val="TableCell0-2115ptBreak"/>
            </w:pPr>
            <w:r w:rsidRPr="00913A62">
              <w:t>CCVC</w:t>
            </w:r>
          </w:p>
        </w:tc>
        <w:tc>
          <w:tcPr>
            <w:tcW w:w="851" w:type="dxa"/>
            <w:shd w:val="clear" w:color="auto" w:fill="auto"/>
          </w:tcPr>
          <w:p w14:paraId="6F722707" w14:textId="77777777" w:rsidR="00140A47" w:rsidRPr="00913A62" w:rsidRDefault="00140A47" w:rsidP="00AC23C4">
            <w:pPr>
              <w:pStyle w:val="TableCell0-2115ptBreak"/>
              <w:ind w:right="113"/>
              <w:jc w:val="right"/>
            </w:pPr>
            <w:r w:rsidRPr="00913A62">
              <w:t>20</w:t>
            </w:r>
          </w:p>
        </w:tc>
        <w:tc>
          <w:tcPr>
            <w:tcW w:w="1134" w:type="dxa"/>
            <w:shd w:val="clear" w:color="auto" w:fill="auto"/>
          </w:tcPr>
          <w:p w14:paraId="0950205F" w14:textId="77777777" w:rsidR="00140A47" w:rsidRPr="00913A62" w:rsidRDefault="00140A47" w:rsidP="00FE6FB8">
            <w:pPr>
              <w:pStyle w:val="TableCell0-2115ptBreak"/>
            </w:pPr>
            <w:r w:rsidRPr="00913A62">
              <w:t>/</w:t>
            </w:r>
            <w:r w:rsidRPr="00302E8F">
              <w:rPr>
                <w:rStyle w:val="ChCharisSIL"/>
              </w:rPr>
              <w:t>ˈglap</w:t>
            </w:r>
            <w:r w:rsidRPr="00913A62">
              <w:t>/</w:t>
            </w:r>
          </w:p>
        </w:tc>
        <w:tc>
          <w:tcPr>
            <w:tcW w:w="1701" w:type="dxa"/>
            <w:shd w:val="clear" w:color="auto" w:fill="auto"/>
          </w:tcPr>
          <w:p w14:paraId="61F6947B" w14:textId="7CC64AA0" w:rsidR="00140A47" w:rsidRPr="00913A62" w:rsidRDefault="00B7093A" w:rsidP="00FE6FB8">
            <w:pPr>
              <w:pStyle w:val="TableCell0-2115ptBreak"/>
            </w:pPr>
            <w:r>
              <w:t>‘</w:t>
            </w:r>
            <w:r w:rsidR="00140A47" w:rsidRPr="00913A62">
              <w:t>dark</w:t>
            </w:r>
            <w:r>
              <w:t>’</w:t>
            </w:r>
          </w:p>
        </w:tc>
      </w:tr>
    </w:tbl>
    <w:bookmarkEnd w:id="997"/>
    <w:p w14:paraId="7FFD34F4" w14:textId="6D971718" w:rsidR="00140A47" w:rsidRPr="00913A62" w:rsidRDefault="00140A47" w:rsidP="006B2E59">
      <w:pPr>
        <w:pStyle w:val="Body0005after05before"/>
      </w:pPr>
      <w:r w:rsidRPr="00913A62">
        <w:t>Roots with two syllables are the most common ones. The data show</w:t>
      </w:r>
      <w:r w:rsidR="00F56EAB">
        <w:t>s</w:t>
      </w:r>
      <w:r w:rsidRPr="00913A62">
        <w:t xml:space="preserve"> a clear preference for syllables with onset C, as shown in </w:t>
      </w:r>
      <w:r w:rsidRPr="00913A62">
        <w:fldChar w:fldCharType="begin"/>
      </w:r>
      <w:r w:rsidRPr="00913A62">
        <w:instrText xml:space="preserve"> REF _Ref324850237 \h  \* MERGEFORMAT </w:instrText>
      </w:r>
      <w:r w:rsidRPr="00913A62">
        <w:fldChar w:fldCharType="separate"/>
      </w:r>
      <w:r w:rsidR="00154D81" w:rsidRPr="00913A62">
        <w:t xml:space="preserve">Table </w:t>
      </w:r>
      <w:r w:rsidR="00154D81">
        <w:rPr>
          <w:noProof/>
          <w:cs/>
        </w:rPr>
        <w:t>‎</w:t>
      </w:r>
      <w:r w:rsidR="00154D81">
        <w:rPr>
          <w:noProof/>
        </w:rPr>
        <w:t>2.34</w:t>
      </w:r>
      <w:r w:rsidRPr="00913A62">
        <w:fldChar w:fldCharType="end"/>
      </w:r>
      <w:r w:rsidRPr="00913A62">
        <w:t>. The most common roots are C</w:t>
      </w:r>
      <w:r w:rsidR="00C00466">
        <w:t>V.CV(C) (</w:t>
      </w:r>
      <w:r w:rsidR="006B2E59">
        <w:t>615/1,004</w:t>
      </w:r>
      <w:r w:rsidRPr="00913A62">
        <w:t xml:space="preserve"> entries</w:t>
      </w:r>
      <w:r w:rsidR="00DF5D68">
        <w:t xml:space="preserve"> – </w:t>
      </w:r>
      <w:r w:rsidR="00C00466">
        <w:t>61%) and CVC.CV(C) (222/1,00</w:t>
      </w:r>
      <w:r w:rsidR="006B2E59">
        <w:t>4</w:t>
      </w:r>
      <w:r w:rsidRPr="00913A62">
        <w:t xml:space="preserve"> entries</w:t>
      </w:r>
      <w:r w:rsidR="00DF5D68">
        <w:t xml:space="preserve"> – </w:t>
      </w:r>
      <w:r w:rsidRPr="00913A62">
        <w:t>22%), while</w:t>
      </w:r>
      <w:r w:rsidR="00C00466">
        <w:t xml:space="preserve"> roots with onset V are rare (86/1,00</w:t>
      </w:r>
      <w:r w:rsidR="006B2E59">
        <w:t>4</w:t>
      </w:r>
      <w:r w:rsidRPr="00913A62">
        <w:t xml:space="preserve"> entries</w:t>
      </w:r>
      <w:r w:rsidR="00DF5D68">
        <w:t xml:space="preserve"> – </w:t>
      </w:r>
      <w:r w:rsidRPr="00913A62">
        <w:t xml:space="preserve">9%). Roots with onset CC </w:t>
      </w:r>
      <w:r w:rsidR="00C00466">
        <w:t>clusters are also rare (4</w:t>
      </w:r>
      <w:r w:rsidR="006B2E59">
        <w:t>2</w:t>
      </w:r>
      <w:r w:rsidR="00C00466">
        <w:t>/1,00</w:t>
      </w:r>
      <w:r w:rsidR="006B2E59">
        <w:t>4</w:t>
      </w:r>
      <w:r w:rsidR="00DF5D68">
        <w:t xml:space="preserve"> – </w:t>
      </w:r>
      <w:r w:rsidRPr="00913A62">
        <w:t>4%).</w:t>
      </w:r>
    </w:p>
    <w:p w14:paraId="2FE57FB5" w14:textId="585DDCD8" w:rsidR="00140A47" w:rsidRPr="00913A62" w:rsidRDefault="00140A47" w:rsidP="003D4932">
      <w:pPr>
        <w:pStyle w:val="Caption"/>
      </w:pPr>
      <w:bookmarkStart w:id="998" w:name="_Ref324850237"/>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34</w:t>
        </w:r>
      </w:fldSimple>
      <w:bookmarkEnd w:id="998"/>
      <w:r w:rsidRPr="00913A62">
        <w:t>:</w:t>
      </w:r>
      <w:r w:rsidRPr="00913A62">
        <w:tab/>
        <w:t>Disyllabic roots (1,00</w:t>
      </w:r>
      <w:r w:rsidR="003D4932">
        <w:t>4</w:t>
      </w:r>
      <w:r w:rsidRPr="00913A62">
        <w:t xml:space="preserve"> items)</w:t>
      </w:r>
    </w:p>
    <w:tbl>
      <w:tblPr>
        <w:tblW w:w="5672" w:type="dxa"/>
        <w:tblInd w:w="170" w:type="dxa"/>
        <w:tblBorders>
          <w:bottom w:val="single" w:sz="4" w:space="0" w:color="auto"/>
        </w:tblBorders>
        <w:tblLayout w:type="fixed"/>
        <w:tblLook w:val="01E0" w:firstRow="1" w:lastRow="1" w:firstColumn="1" w:lastColumn="1" w:noHBand="0" w:noVBand="0"/>
      </w:tblPr>
      <w:tblGrid>
        <w:gridCol w:w="1418"/>
        <w:gridCol w:w="851"/>
        <w:gridCol w:w="1418"/>
        <w:gridCol w:w="1985"/>
      </w:tblGrid>
      <w:tr w:rsidR="00140A47" w:rsidRPr="00913A62" w14:paraId="7B53A667" w14:textId="77777777" w:rsidTr="0041606D">
        <w:trPr>
          <w:tblHeader/>
        </w:trPr>
        <w:tc>
          <w:tcPr>
            <w:tcW w:w="1418" w:type="dxa"/>
            <w:tcBorders>
              <w:top w:val="single" w:sz="4" w:space="0" w:color="auto"/>
              <w:bottom w:val="single" w:sz="4" w:space="0" w:color="auto"/>
            </w:tcBorders>
            <w:shd w:val="clear" w:color="auto" w:fill="auto"/>
          </w:tcPr>
          <w:p w14:paraId="12612164" w14:textId="77777777" w:rsidR="00140A47" w:rsidRPr="00913A62" w:rsidRDefault="00140A47" w:rsidP="00140A47">
            <w:pPr>
              <w:pStyle w:val="TableHd"/>
            </w:pPr>
            <w:r w:rsidRPr="00913A62">
              <w:t>Syllable types</w:t>
            </w:r>
          </w:p>
        </w:tc>
        <w:tc>
          <w:tcPr>
            <w:tcW w:w="851" w:type="dxa"/>
            <w:tcBorders>
              <w:top w:val="single" w:sz="4" w:space="0" w:color="auto"/>
              <w:bottom w:val="single" w:sz="4" w:space="0" w:color="auto"/>
            </w:tcBorders>
            <w:shd w:val="clear" w:color="auto" w:fill="auto"/>
          </w:tcPr>
          <w:p w14:paraId="334ABC9D" w14:textId="77777777" w:rsidR="00140A47" w:rsidRPr="00913A62" w:rsidRDefault="00140A47" w:rsidP="00140A47">
            <w:pPr>
              <w:pStyle w:val="TableHd"/>
            </w:pPr>
            <w:r w:rsidRPr="00913A62">
              <w:t>Count</w:t>
            </w:r>
          </w:p>
        </w:tc>
        <w:tc>
          <w:tcPr>
            <w:tcW w:w="1418" w:type="dxa"/>
            <w:tcBorders>
              <w:top w:val="single" w:sz="4" w:space="0" w:color="auto"/>
              <w:bottom w:val="single" w:sz="4" w:space="0" w:color="auto"/>
            </w:tcBorders>
            <w:shd w:val="clear" w:color="auto" w:fill="auto"/>
          </w:tcPr>
          <w:p w14:paraId="5532B138" w14:textId="77777777" w:rsidR="00140A47" w:rsidRPr="00913A62" w:rsidRDefault="00140A47" w:rsidP="00140A47">
            <w:pPr>
              <w:pStyle w:val="TableHd"/>
            </w:pPr>
            <w:r w:rsidRPr="00913A62">
              <w:t>Item</w:t>
            </w:r>
          </w:p>
        </w:tc>
        <w:tc>
          <w:tcPr>
            <w:tcW w:w="1985" w:type="dxa"/>
            <w:tcBorders>
              <w:top w:val="single" w:sz="4" w:space="0" w:color="auto"/>
              <w:bottom w:val="single" w:sz="4" w:space="0" w:color="auto"/>
            </w:tcBorders>
            <w:shd w:val="clear" w:color="auto" w:fill="auto"/>
          </w:tcPr>
          <w:p w14:paraId="14C5978D" w14:textId="77777777" w:rsidR="00140A47" w:rsidRPr="00913A62" w:rsidRDefault="00140A47" w:rsidP="00140A47">
            <w:pPr>
              <w:pStyle w:val="TableHd"/>
            </w:pPr>
            <w:r w:rsidRPr="00913A62">
              <w:t>Gloss</w:t>
            </w:r>
          </w:p>
        </w:tc>
      </w:tr>
      <w:tr w:rsidR="00140A47" w:rsidRPr="00913A62" w14:paraId="529749BA" w14:textId="77777777" w:rsidTr="0041606D">
        <w:tc>
          <w:tcPr>
            <w:tcW w:w="1418" w:type="dxa"/>
            <w:tcBorders>
              <w:top w:val="single" w:sz="4" w:space="0" w:color="auto"/>
            </w:tcBorders>
            <w:shd w:val="clear" w:color="auto" w:fill="auto"/>
          </w:tcPr>
          <w:p w14:paraId="5323C7BC" w14:textId="77777777" w:rsidR="00140A47" w:rsidRPr="004A5704" w:rsidRDefault="00140A47" w:rsidP="00206B03">
            <w:pPr>
              <w:pStyle w:val="TableCell2-2115ptBreak"/>
            </w:pPr>
            <w:bookmarkStart w:id="999" w:name="_Hlk333665381"/>
            <w:r w:rsidRPr="00913A62">
              <w:t>V.VC</w:t>
            </w:r>
          </w:p>
        </w:tc>
        <w:tc>
          <w:tcPr>
            <w:tcW w:w="851" w:type="dxa"/>
            <w:tcBorders>
              <w:top w:val="single" w:sz="4" w:space="0" w:color="auto"/>
            </w:tcBorders>
            <w:shd w:val="clear" w:color="auto" w:fill="auto"/>
          </w:tcPr>
          <w:p w14:paraId="1EB25D20" w14:textId="77777777" w:rsidR="00140A47" w:rsidRPr="00913A62" w:rsidRDefault="00140A47" w:rsidP="00AC23C4">
            <w:pPr>
              <w:pStyle w:val="TableCell2-2115ptBreak"/>
              <w:ind w:right="113"/>
              <w:jc w:val="right"/>
            </w:pPr>
            <w:r w:rsidRPr="00913A62">
              <w:t>2</w:t>
            </w:r>
          </w:p>
        </w:tc>
        <w:tc>
          <w:tcPr>
            <w:tcW w:w="1418" w:type="dxa"/>
            <w:tcBorders>
              <w:top w:val="single" w:sz="4" w:space="0" w:color="auto"/>
            </w:tcBorders>
            <w:shd w:val="clear" w:color="auto" w:fill="auto"/>
          </w:tcPr>
          <w:p w14:paraId="3BAB68B2" w14:textId="77777777" w:rsidR="00140A47" w:rsidRPr="00913A62" w:rsidRDefault="00140A47" w:rsidP="00206B03">
            <w:pPr>
              <w:pStyle w:val="TableCell2-2115ptBreak"/>
              <w:rPr>
                <w:rStyle w:val="ChCharisSIL"/>
              </w:rPr>
            </w:pPr>
            <w:r w:rsidRPr="00DB12E8">
              <w:t>/</w:t>
            </w:r>
            <w:r w:rsidRPr="00913A62">
              <w:rPr>
                <w:rStyle w:val="ChCharisSIL"/>
              </w:rPr>
              <w:t>ˈa.ir</w:t>
            </w:r>
            <w:r w:rsidRPr="00DB12E8">
              <w:t>/</w:t>
            </w:r>
          </w:p>
        </w:tc>
        <w:tc>
          <w:tcPr>
            <w:tcW w:w="1985" w:type="dxa"/>
            <w:tcBorders>
              <w:top w:val="single" w:sz="4" w:space="0" w:color="auto"/>
            </w:tcBorders>
            <w:shd w:val="clear" w:color="auto" w:fill="auto"/>
          </w:tcPr>
          <w:p w14:paraId="39DC46DC" w14:textId="75DBB6DD" w:rsidR="00140A47" w:rsidRPr="00913A62" w:rsidRDefault="00B7093A" w:rsidP="00206B03">
            <w:pPr>
              <w:pStyle w:val="TableCell2-2115ptBreak"/>
            </w:pPr>
            <w:r>
              <w:t>‘</w:t>
            </w:r>
            <w:r w:rsidR="00140A47" w:rsidRPr="00913A62">
              <w:t>water</w:t>
            </w:r>
            <w:r>
              <w:t>’</w:t>
            </w:r>
            <w:bookmarkStart w:id="1000" w:name="_Ref357078921"/>
            <w:r w:rsidR="00CB7E40" w:rsidRPr="00913A62">
              <w:rPr>
                <w:rStyle w:val="FootnoteReference"/>
              </w:rPr>
              <w:footnoteReference w:id="85"/>
            </w:r>
            <w:bookmarkEnd w:id="1000"/>
          </w:p>
        </w:tc>
      </w:tr>
      <w:tr w:rsidR="00140A47" w:rsidRPr="00913A62" w14:paraId="5CDFF316" w14:textId="77777777" w:rsidTr="0041606D">
        <w:tc>
          <w:tcPr>
            <w:tcW w:w="1418" w:type="dxa"/>
            <w:shd w:val="clear" w:color="auto" w:fill="auto"/>
          </w:tcPr>
          <w:p w14:paraId="10F43C51" w14:textId="77777777" w:rsidR="00140A47" w:rsidRPr="00D0696B" w:rsidRDefault="00140A47" w:rsidP="00206B03">
            <w:pPr>
              <w:pStyle w:val="TableCell2-2115pt"/>
            </w:pPr>
            <w:bookmarkStart w:id="1001" w:name="_Hlk324851544"/>
            <w:r w:rsidRPr="00913A62">
              <w:t>V.CV</w:t>
            </w:r>
          </w:p>
        </w:tc>
        <w:tc>
          <w:tcPr>
            <w:tcW w:w="851" w:type="dxa"/>
            <w:shd w:val="clear" w:color="auto" w:fill="auto"/>
          </w:tcPr>
          <w:p w14:paraId="04BA9771" w14:textId="77777777" w:rsidR="00140A47" w:rsidRPr="009B4CAE" w:rsidRDefault="003B0115" w:rsidP="00AC23C4">
            <w:pPr>
              <w:pStyle w:val="TableCell2-2115pt"/>
              <w:ind w:right="113"/>
              <w:jc w:val="right"/>
            </w:pPr>
            <w:r w:rsidRPr="009B4CAE">
              <w:t>15</w:t>
            </w:r>
          </w:p>
        </w:tc>
        <w:tc>
          <w:tcPr>
            <w:tcW w:w="1418" w:type="dxa"/>
            <w:shd w:val="clear" w:color="auto" w:fill="auto"/>
          </w:tcPr>
          <w:p w14:paraId="05507D61" w14:textId="77777777" w:rsidR="00140A47" w:rsidRPr="00913A62" w:rsidRDefault="00140A47" w:rsidP="00206B03">
            <w:pPr>
              <w:pStyle w:val="TableCell2-2115pt"/>
              <w:rPr>
                <w:rStyle w:val="ChCharisSIL"/>
              </w:rPr>
            </w:pPr>
            <w:r w:rsidRPr="00DB12E8">
              <w:t>/</w:t>
            </w:r>
            <w:r w:rsidRPr="00913A62">
              <w:rPr>
                <w:rStyle w:val="ChCharisSIL"/>
              </w:rPr>
              <w:t>ˈa.pi</w:t>
            </w:r>
            <w:r w:rsidRPr="00DB12E8">
              <w:t>/</w:t>
            </w:r>
          </w:p>
        </w:tc>
        <w:tc>
          <w:tcPr>
            <w:tcW w:w="1985" w:type="dxa"/>
            <w:shd w:val="clear" w:color="auto" w:fill="auto"/>
          </w:tcPr>
          <w:p w14:paraId="7BE6B5F8" w14:textId="4919C667" w:rsidR="00140A47" w:rsidRPr="00913A62" w:rsidRDefault="00B7093A" w:rsidP="00206B03">
            <w:pPr>
              <w:pStyle w:val="TableCell2-2115pt"/>
            </w:pPr>
            <w:r>
              <w:t>‘</w:t>
            </w:r>
            <w:r w:rsidR="00140A47" w:rsidRPr="00913A62">
              <w:t>fire</w:t>
            </w:r>
            <w:r>
              <w:t>’</w:t>
            </w:r>
          </w:p>
        </w:tc>
      </w:tr>
      <w:bookmarkEnd w:id="1001"/>
      <w:tr w:rsidR="00AC23C4" w:rsidRPr="00913A62" w14:paraId="7348A000" w14:textId="77777777" w:rsidTr="0041606D">
        <w:tc>
          <w:tcPr>
            <w:tcW w:w="1418" w:type="dxa"/>
            <w:shd w:val="clear" w:color="auto" w:fill="auto"/>
          </w:tcPr>
          <w:p w14:paraId="167D86E9" w14:textId="77777777" w:rsidR="00140A47" w:rsidRPr="00D0696B" w:rsidRDefault="00140A47" w:rsidP="00206B03">
            <w:pPr>
              <w:pStyle w:val="TableCell0-2115pt"/>
            </w:pPr>
            <w:r w:rsidRPr="00913A62">
              <w:t>V.CVC</w:t>
            </w:r>
          </w:p>
        </w:tc>
        <w:tc>
          <w:tcPr>
            <w:tcW w:w="851" w:type="dxa"/>
            <w:shd w:val="clear" w:color="auto" w:fill="auto"/>
          </w:tcPr>
          <w:p w14:paraId="68AD4C0B" w14:textId="77777777" w:rsidR="00140A47" w:rsidRPr="009B4CAE" w:rsidRDefault="003B0115" w:rsidP="00AC23C4">
            <w:pPr>
              <w:pStyle w:val="TableCell0-2115pt"/>
              <w:ind w:right="113"/>
              <w:jc w:val="right"/>
            </w:pPr>
            <w:r w:rsidRPr="009B4CAE">
              <w:t>5</w:t>
            </w:r>
            <w:r w:rsidR="00C00466">
              <w:t>2</w:t>
            </w:r>
          </w:p>
        </w:tc>
        <w:tc>
          <w:tcPr>
            <w:tcW w:w="1418" w:type="dxa"/>
            <w:shd w:val="clear" w:color="auto" w:fill="auto"/>
          </w:tcPr>
          <w:p w14:paraId="5B4B3310" w14:textId="77777777" w:rsidR="00140A47" w:rsidRPr="00E413A5" w:rsidRDefault="00140A47" w:rsidP="00206B03">
            <w:pPr>
              <w:pStyle w:val="TableCell0-2115pt"/>
              <w:rPr>
                <w:rStyle w:val="ChCharisSIL"/>
              </w:rPr>
            </w:pPr>
            <w:r w:rsidRPr="00E413A5">
              <w:t>/</w:t>
            </w:r>
            <w:r w:rsidRPr="00E413A5">
              <w:rPr>
                <w:rStyle w:val="ChCharisSIL"/>
              </w:rPr>
              <w:t>ˈi.ka</w:t>
            </w:r>
            <w:r w:rsidR="00E413A5" w:rsidRPr="00E413A5">
              <w:rPr>
                <w:rStyle w:val="ChCharisSIL"/>
              </w:rPr>
              <w:t>ŋ</w:t>
            </w:r>
            <w:r w:rsidRPr="00E413A5">
              <w:t>/</w:t>
            </w:r>
          </w:p>
        </w:tc>
        <w:tc>
          <w:tcPr>
            <w:tcW w:w="1985" w:type="dxa"/>
            <w:shd w:val="clear" w:color="auto" w:fill="auto"/>
          </w:tcPr>
          <w:p w14:paraId="6EF2CA52" w14:textId="6D4C02FC" w:rsidR="00140A47" w:rsidRPr="00913A62" w:rsidRDefault="00B7093A" w:rsidP="00206B03">
            <w:pPr>
              <w:pStyle w:val="TableCell0-2115pt"/>
            </w:pPr>
            <w:r>
              <w:t>‘</w:t>
            </w:r>
            <w:r w:rsidR="00140A47" w:rsidRPr="00913A62">
              <w:t>fish</w:t>
            </w:r>
            <w:r>
              <w:t>’</w:t>
            </w:r>
          </w:p>
        </w:tc>
      </w:tr>
      <w:tr w:rsidR="00140A47" w:rsidRPr="00913A62" w14:paraId="24990DB2" w14:textId="77777777" w:rsidTr="0041606D">
        <w:tc>
          <w:tcPr>
            <w:tcW w:w="1418" w:type="dxa"/>
            <w:shd w:val="clear" w:color="auto" w:fill="auto"/>
          </w:tcPr>
          <w:p w14:paraId="442F15B6" w14:textId="77777777" w:rsidR="00140A47" w:rsidRPr="00D0696B" w:rsidRDefault="00140A47" w:rsidP="00206B03">
            <w:pPr>
              <w:pStyle w:val="TableCell2-2115ptBreak"/>
            </w:pPr>
            <w:r w:rsidRPr="00913A62">
              <w:t>VC.CVC</w:t>
            </w:r>
          </w:p>
        </w:tc>
        <w:tc>
          <w:tcPr>
            <w:tcW w:w="851" w:type="dxa"/>
            <w:shd w:val="clear" w:color="auto" w:fill="auto"/>
          </w:tcPr>
          <w:p w14:paraId="5D60CEBE" w14:textId="77777777" w:rsidR="00140A47" w:rsidRPr="00AC23C4" w:rsidRDefault="00140A47" w:rsidP="00AC23C4">
            <w:pPr>
              <w:pStyle w:val="TableCell2-2115ptBreak"/>
              <w:ind w:right="113"/>
              <w:jc w:val="right"/>
              <w:rPr>
                <w:rStyle w:val="ChBold"/>
                <w:b w:val="0"/>
              </w:rPr>
            </w:pPr>
            <w:r w:rsidRPr="00AC23C4">
              <w:rPr>
                <w:rStyle w:val="ChBold"/>
                <w:b w:val="0"/>
              </w:rPr>
              <w:t>17</w:t>
            </w:r>
          </w:p>
        </w:tc>
        <w:tc>
          <w:tcPr>
            <w:tcW w:w="1418" w:type="dxa"/>
            <w:shd w:val="clear" w:color="auto" w:fill="auto"/>
          </w:tcPr>
          <w:p w14:paraId="65E830E1" w14:textId="77777777" w:rsidR="00140A47" w:rsidRPr="00913A62" w:rsidRDefault="00140A47" w:rsidP="00206B03">
            <w:pPr>
              <w:pStyle w:val="TableCell2-2115ptBreak"/>
              <w:rPr>
                <w:rStyle w:val="ChCharisSIL"/>
              </w:rPr>
            </w:pPr>
            <w:r w:rsidRPr="00DB12E8">
              <w:t>/</w:t>
            </w:r>
            <w:r w:rsidRPr="00913A62">
              <w:rPr>
                <w:rStyle w:val="ChCharisSIL"/>
              </w:rPr>
              <w:t>ˈam.pas</w:t>
            </w:r>
            <w:r w:rsidRPr="00DB12E8">
              <w:t>/</w:t>
            </w:r>
          </w:p>
        </w:tc>
        <w:tc>
          <w:tcPr>
            <w:tcW w:w="1985" w:type="dxa"/>
            <w:shd w:val="clear" w:color="auto" w:fill="auto"/>
          </w:tcPr>
          <w:p w14:paraId="17A80A1F" w14:textId="4CF43276" w:rsidR="00140A47" w:rsidRPr="00913A62" w:rsidRDefault="00B7093A" w:rsidP="00206B03">
            <w:pPr>
              <w:pStyle w:val="TableCell2-2115ptBreak"/>
            </w:pPr>
            <w:r>
              <w:t>‘</w:t>
            </w:r>
            <w:r w:rsidR="00140A47" w:rsidRPr="00913A62">
              <w:t>waste</w:t>
            </w:r>
            <w:r>
              <w:t>’</w:t>
            </w:r>
          </w:p>
        </w:tc>
      </w:tr>
      <w:tr w:rsidR="00140A47" w:rsidRPr="00913A62" w14:paraId="0DA5014F" w14:textId="77777777" w:rsidTr="0041606D">
        <w:tc>
          <w:tcPr>
            <w:tcW w:w="1418" w:type="dxa"/>
            <w:shd w:val="clear" w:color="auto" w:fill="auto"/>
          </w:tcPr>
          <w:p w14:paraId="1EAF359D" w14:textId="77777777" w:rsidR="00140A47" w:rsidRPr="00913A62" w:rsidRDefault="00140A47" w:rsidP="00206B03">
            <w:pPr>
              <w:pStyle w:val="TableCell2-2115pt"/>
            </w:pPr>
            <w:r w:rsidRPr="00913A62">
              <w:lastRenderedPageBreak/>
              <w:t>CV.V</w:t>
            </w:r>
          </w:p>
        </w:tc>
        <w:tc>
          <w:tcPr>
            <w:tcW w:w="851" w:type="dxa"/>
            <w:shd w:val="clear" w:color="auto" w:fill="auto"/>
          </w:tcPr>
          <w:p w14:paraId="42A89A9B" w14:textId="77777777" w:rsidR="00140A47" w:rsidRPr="00AC23C4" w:rsidRDefault="00140A47" w:rsidP="00AC23C4">
            <w:pPr>
              <w:pStyle w:val="TableCell2-2115pt"/>
              <w:ind w:right="113"/>
              <w:jc w:val="right"/>
              <w:rPr>
                <w:rStyle w:val="ChBold"/>
                <w:b w:val="0"/>
              </w:rPr>
            </w:pPr>
            <w:r w:rsidRPr="00AC23C4">
              <w:rPr>
                <w:rStyle w:val="ChBold"/>
                <w:b w:val="0"/>
              </w:rPr>
              <w:t>4</w:t>
            </w:r>
          </w:p>
        </w:tc>
        <w:tc>
          <w:tcPr>
            <w:tcW w:w="1418" w:type="dxa"/>
            <w:shd w:val="clear" w:color="auto" w:fill="auto"/>
          </w:tcPr>
          <w:p w14:paraId="59400C97" w14:textId="77777777" w:rsidR="00140A47" w:rsidRPr="00913A62" w:rsidRDefault="00140A47" w:rsidP="00206B03">
            <w:pPr>
              <w:pStyle w:val="TableCell2-2115pt"/>
              <w:rPr>
                <w:rStyle w:val="ChCharisSIL"/>
              </w:rPr>
            </w:pPr>
            <w:r w:rsidRPr="00DB12E8">
              <w:t>/</w:t>
            </w:r>
            <w:r w:rsidRPr="00913A62">
              <w:rPr>
                <w:rStyle w:val="ChCharisSIL"/>
              </w:rPr>
              <w:t>ˈdua</w:t>
            </w:r>
            <w:r w:rsidRPr="00DB12E8">
              <w:t>/</w:t>
            </w:r>
          </w:p>
        </w:tc>
        <w:tc>
          <w:tcPr>
            <w:tcW w:w="1985" w:type="dxa"/>
            <w:shd w:val="clear" w:color="auto" w:fill="auto"/>
          </w:tcPr>
          <w:p w14:paraId="092FE65C" w14:textId="1F675F89" w:rsidR="00140A47" w:rsidRPr="00913A62" w:rsidRDefault="00B7093A" w:rsidP="00206B03">
            <w:pPr>
              <w:pStyle w:val="TableCell2-2115pt"/>
            </w:pPr>
            <w:r>
              <w:t>‘</w:t>
            </w:r>
            <w:r w:rsidR="00140A47" w:rsidRPr="00913A62">
              <w:t>two</w:t>
            </w:r>
            <w:r>
              <w:t>’</w:t>
            </w:r>
          </w:p>
        </w:tc>
      </w:tr>
      <w:tr w:rsidR="00140A47" w:rsidRPr="00913A62" w14:paraId="4E5A7FE9" w14:textId="77777777" w:rsidTr="0041606D">
        <w:tc>
          <w:tcPr>
            <w:tcW w:w="1418" w:type="dxa"/>
            <w:shd w:val="clear" w:color="auto" w:fill="auto"/>
          </w:tcPr>
          <w:p w14:paraId="0E2FFBC9" w14:textId="77777777" w:rsidR="00140A47" w:rsidRPr="00913A62" w:rsidRDefault="00140A47" w:rsidP="00206B03">
            <w:pPr>
              <w:pStyle w:val="TableCell0-2115pt"/>
            </w:pPr>
            <w:r w:rsidRPr="00913A62">
              <w:t>CV.VC</w:t>
            </w:r>
          </w:p>
        </w:tc>
        <w:tc>
          <w:tcPr>
            <w:tcW w:w="851" w:type="dxa"/>
            <w:shd w:val="clear" w:color="auto" w:fill="auto"/>
          </w:tcPr>
          <w:p w14:paraId="61DAF774" w14:textId="77777777" w:rsidR="00140A47" w:rsidRPr="00AC23C4" w:rsidRDefault="00140A47" w:rsidP="00AC23C4">
            <w:pPr>
              <w:pStyle w:val="TableCell0-2115pt"/>
              <w:ind w:right="113"/>
              <w:jc w:val="right"/>
              <w:rPr>
                <w:rStyle w:val="ChBold"/>
                <w:b w:val="0"/>
              </w:rPr>
            </w:pPr>
            <w:r w:rsidRPr="00AC23C4">
              <w:rPr>
                <w:rStyle w:val="ChBold"/>
                <w:b w:val="0"/>
              </w:rPr>
              <w:t>35</w:t>
            </w:r>
          </w:p>
        </w:tc>
        <w:tc>
          <w:tcPr>
            <w:tcW w:w="1418" w:type="dxa"/>
            <w:shd w:val="clear" w:color="auto" w:fill="auto"/>
          </w:tcPr>
          <w:p w14:paraId="28540824" w14:textId="77777777" w:rsidR="00140A47" w:rsidRPr="00AC23C4" w:rsidRDefault="00140A47" w:rsidP="00206B03">
            <w:pPr>
              <w:pStyle w:val="TableCell0-2115pt"/>
              <w:rPr>
                <w:rStyle w:val="ChCharisSIL"/>
                <w:rFonts w:ascii="Times New Roman" w:hAnsi="Times New Roman"/>
                <w:sz w:val="20"/>
              </w:rPr>
            </w:pPr>
            <w:r w:rsidRPr="00DB12E8">
              <w:t>/</w:t>
            </w:r>
            <w:r w:rsidRPr="00913A62">
              <w:rPr>
                <w:rStyle w:val="ChCharisSIL"/>
              </w:rPr>
              <w:t>ˈbu.at</w:t>
            </w:r>
            <w:r w:rsidRPr="00DB12E8">
              <w:t>/</w:t>
            </w:r>
          </w:p>
        </w:tc>
        <w:tc>
          <w:tcPr>
            <w:tcW w:w="1985" w:type="dxa"/>
            <w:shd w:val="clear" w:color="auto" w:fill="auto"/>
          </w:tcPr>
          <w:p w14:paraId="3AC90F3E" w14:textId="72D995D0" w:rsidR="00140A47" w:rsidRPr="00913A62" w:rsidRDefault="00B7093A" w:rsidP="00206B03">
            <w:pPr>
              <w:pStyle w:val="TableCell0-2115pt"/>
            </w:pPr>
            <w:r>
              <w:t>‘</w:t>
            </w:r>
            <w:r w:rsidR="00140A47" w:rsidRPr="00913A62">
              <w:t>make</w:t>
            </w:r>
            <w:r>
              <w:t>’</w:t>
            </w:r>
          </w:p>
        </w:tc>
      </w:tr>
      <w:tr w:rsidR="00140A47" w:rsidRPr="00913A62" w14:paraId="6949D07F" w14:textId="77777777" w:rsidTr="0041606D">
        <w:tc>
          <w:tcPr>
            <w:tcW w:w="1418" w:type="dxa"/>
            <w:shd w:val="clear" w:color="auto" w:fill="auto"/>
          </w:tcPr>
          <w:p w14:paraId="00E9E4F1" w14:textId="77777777" w:rsidR="00140A47" w:rsidRPr="00913A62" w:rsidRDefault="00140A47" w:rsidP="00206B03">
            <w:pPr>
              <w:pStyle w:val="TableCell0-2115pt"/>
            </w:pPr>
            <w:r w:rsidRPr="00913A62">
              <w:t>CV.CV</w:t>
            </w:r>
          </w:p>
        </w:tc>
        <w:tc>
          <w:tcPr>
            <w:tcW w:w="851" w:type="dxa"/>
            <w:shd w:val="clear" w:color="auto" w:fill="auto"/>
          </w:tcPr>
          <w:p w14:paraId="2800961E" w14:textId="77777777" w:rsidR="00140A47" w:rsidRPr="009B4CAE" w:rsidRDefault="003B0115" w:rsidP="00AC23C4">
            <w:pPr>
              <w:pStyle w:val="TableCell0-2115pt"/>
              <w:ind w:right="113"/>
              <w:jc w:val="right"/>
            </w:pPr>
            <w:r w:rsidRPr="009B4CAE">
              <w:t>223</w:t>
            </w:r>
          </w:p>
        </w:tc>
        <w:tc>
          <w:tcPr>
            <w:tcW w:w="1418" w:type="dxa"/>
            <w:shd w:val="clear" w:color="auto" w:fill="auto"/>
          </w:tcPr>
          <w:p w14:paraId="398BC8F4" w14:textId="77777777" w:rsidR="00140A47" w:rsidRPr="00913A62" w:rsidRDefault="00140A47" w:rsidP="00206B03">
            <w:pPr>
              <w:pStyle w:val="TableCell0-2115pt"/>
              <w:rPr>
                <w:rStyle w:val="ChCharisSIL"/>
              </w:rPr>
            </w:pPr>
            <w:r w:rsidRPr="00DB12E8">
              <w:t>/</w:t>
            </w:r>
            <w:r w:rsidRPr="00913A62">
              <w:rPr>
                <w:rStyle w:val="ChCharisSIL"/>
              </w:rPr>
              <w:t>ˈba.bi</w:t>
            </w:r>
            <w:r w:rsidRPr="00DB12E8">
              <w:t>/</w:t>
            </w:r>
          </w:p>
        </w:tc>
        <w:tc>
          <w:tcPr>
            <w:tcW w:w="1985" w:type="dxa"/>
            <w:shd w:val="clear" w:color="auto" w:fill="auto"/>
          </w:tcPr>
          <w:p w14:paraId="42A905A1" w14:textId="21DED72A" w:rsidR="00140A47" w:rsidRPr="00913A62" w:rsidRDefault="00B7093A" w:rsidP="00206B03">
            <w:pPr>
              <w:pStyle w:val="TableCell0-2115pt"/>
            </w:pPr>
            <w:r>
              <w:t>‘</w:t>
            </w:r>
            <w:r w:rsidR="00140A47" w:rsidRPr="00913A62">
              <w:t>pig</w:t>
            </w:r>
            <w:r>
              <w:t>’</w:t>
            </w:r>
          </w:p>
        </w:tc>
      </w:tr>
      <w:tr w:rsidR="00140A47" w:rsidRPr="00913A62" w14:paraId="12A6EA51" w14:textId="77777777" w:rsidTr="0041606D">
        <w:tc>
          <w:tcPr>
            <w:tcW w:w="1418" w:type="dxa"/>
            <w:shd w:val="clear" w:color="auto" w:fill="auto"/>
          </w:tcPr>
          <w:p w14:paraId="4FD07E43" w14:textId="77777777" w:rsidR="00140A47" w:rsidRPr="00913A62" w:rsidRDefault="00140A47" w:rsidP="00206B03">
            <w:pPr>
              <w:pStyle w:val="TableCell0-2115pt"/>
            </w:pPr>
            <w:r w:rsidRPr="00913A62">
              <w:t>CV.CVC</w:t>
            </w:r>
          </w:p>
        </w:tc>
        <w:tc>
          <w:tcPr>
            <w:tcW w:w="851" w:type="dxa"/>
            <w:shd w:val="clear" w:color="auto" w:fill="auto"/>
          </w:tcPr>
          <w:p w14:paraId="0C88C049" w14:textId="77777777" w:rsidR="00140A47" w:rsidRPr="009B4CAE" w:rsidRDefault="003B0115" w:rsidP="00AC23C4">
            <w:pPr>
              <w:pStyle w:val="TableCell0-2115pt"/>
              <w:ind w:right="113"/>
              <w:jc w:val="right"/>
            </w:pPr>
            <w:r w:rsidRPr="009B4CAE">
              <w:t>392</w:t>
            </w:r>
          </w:p>
        </w:tc>
        <w:tc>
          <w:tcPr>
            <w:tcW w:w="1418" w:type="dxa"/>
            <w:shd w:val="clear" w:color="auto" w:fill="auto"/>
          </w:tcPr>
          <w:p w14:paraId="7545723B" w14:textId="77777777" w:rsidR="00140A47" w:rsidRPr="00913A62" w:rsidRDefault="00140A47" w:rsidP="00206B03">
            <w:pPr>
              <w:pStyle w:val="TableCell0-2115pt"/>
              <w:rPr>
                <w:rStyle w:val="ChCharisSIL"/>
              </w:rPr>
            </w:pPr>
            <w:r w:rsidRPr="00DB12E8">
              <w:t>/</w:t>
            </w:r>
            <w:r w:rsidRPr="00913A62">
              <w:rPr>
                <w:rStyle w:val="ChCharisSIL"/>
              </w:rPr>
              <w:t>ˈgɔ.rɛŋ</w:t>
            </w:r>
            <w:r w:rsidRPr="00DB12E8">
              <w:t>/</w:t>
            </w:r>
          </w:p>
        </w:tc>
        <w:tc>
          <w:tcPr>
            <w:tcW w:w="1985" w:type="dxa"/>
            <w:shd w:val="clear" w:color="auto" w:fill="auto"/>
          </w:tcPr>
          <w:p w14:paraId="043C26BE" w14:textId="621B06BE" w:rsidR="00140A47" w:rsidRPr="00913A62" w:rsidRDefault="00B7093A" w:rsidP="00206B03">
            <w:pPr>
              <w:pStyle w:val="TableCell0-2115pt"/>
            </w:pPr>
            <w:r>
              <w:t>‘</w:t>
            </w:r>
            <w:r w:rsidR="00140A47" w:rsidRPr="00913A62">
              <w:t>fry</w:t>
            </w:r>
            <w:r>
              <w:t>’</w:t>
            </w:r>
          </w:p>
        </w:tc>
      </w:tr>
      <w:tr w:rsidR="00140A47" w:rsidRPr="00913A62" w14:paraId="6E9F69B6" w14:textId="77777777" w:rsidTr="0041606D">
        <w:tc>
          <w:tcPr>
            <w:tcW w:w="1418" w:type="dxa"/>
            <w:shd w:val="clear" w:color="auto" w:fill="auto"/>
          </w:tcPr>
          <w:p w14:paraId="2877EE1C" w14:textId="77777777" w:rsidR="00140A47" w:rsidRPr="00913A62" w:rsidRDefault="00140A47" w:rsidP="00206B03">
            <w:pPr>
              <w:pStyle w:val="TableCell0-2115pt"/>
            </w:pPr>
            <w:r w:rsidRPr="00913A62">
              <w:t>CV.CCVC</w:t>
            </w:r>
          </w:p>
        </w:tc>
        <w:tc>
          <w:tcPr>
            <w:tcW w:w="851" w:type="dxa"/>
            <w:shd w:val="clear" w:color="auto" w:fill="auto"/>
          </w:tcPr>
          <w:p w14:paraId="1BF662FE" w14:textId="77777777" w:rsidR="00140A47" w:rsidRPr="00AC23C4" w:rsidRDefault="00140A47" w:rsidP="00AC23C4">
            <w:pPr>
              <w:pStyle w:val="TableCell0-2115pt"/>
              <w:ind w:right="113"/>
              <w:jc w:val="right"/>
              <w:rPr>
                <w:rStyle w:val="ChBold"/>
                <w:b w:val="0"/>
              </w:rPr>
            </w:pPr>
            <w:r w:rsidRPr="00AC23C4">
              <w:rPr>
                <w:rStyle w:val="ChBold"/>
                <w:b w:val="0"/>
              </w:rPr>
              <w:t>3</w:t>
            </w:r>
          </w:p>
        </w:tc>
        <w:tc>
          <w:tcPr>
            <w:tcW w:w="1418" w:type="dxa"/>
            <w:shd w:val="clear" w:color="auto" w:fill="auto"/>
          </w:tcPr>
          <w:p w14:paraId="5640744D" w14:textId="77777777" w:rsidR="00140A47" w:rsidRPr="00913A62" w:rsidRDefault="00140A47" w:rsidP="00206B03">
            <w:pPr>
              <w:pStyle w:val="TableCell0-2115pt"/>
              <w:rPr>
                <w:rStyle w:val="ChCharisSIL"/>
              </w:rPr>
            </w:pPr>
            <w:r w:rsidRPr="00DB12E8">
              <w:t>/</w:t>
            </w:r>
            <w:r w:rsidRPr="00913A62">
              <w:rPr>
                <w:rStyle w:val="ChCharisSIL"/>
              </w:rPr>
              <w:t>ˈta.brak</w:t>
            </w:r>
            <w:r w:rsidRPr="00DB12E8">
              <w:t>/</w:t>
            </w:r>
          </w:p>
        </w:tc>
        <w:tc>
          <w:tcPr>
            <w:tcW w:w="1985" w:type="dxa"/>
            <w:shd w:val="clear" w:color="auto" w:fill="auto"/>
          </w:tcPr>
          <w:p w14:paraId="01BA9980" w14:textId="7FC0C782" w:rsidR="00140A47" w:rsidRPr="00913A62" w:rsidRDefault="00B7093A" w:rsidP="00206B03">
            <w:pPr>
              <w:pStyle w:val="TableCell0-2115pt"/>
            </w:pPr>
            <w:r>
              <w:t>‘</w:t>
            </w:r>
            <w:r w:rsidR="00140A47" w:rsidRPr="00913A62">
              <w:t>hit against</w:t>
            </w:r>
            <w:r>
              <w:t>’</w:t>
            </w:r>
          </w:p>
        </w:tc>
      </w:tr>
      <w:tr w:rsidR="00140A47" w:rsidRPr="00913A62" w14:paraId="0E5F0827" w14:textId="77777777" w:rsidTr="0041606D">
        <w:tc>
          <w:tcPr>
            <w:tcW w:w="1418" w:type="dxa"/>
            <w:shd w:val="clear" w:color="auto" w:fill="auto"/>
          </w:tcPr>
          <w:p w14:paraId="74A75D62" w14:textId="77777777" w:rsidR="00140A47" w:rsidRPr="00913A62" w:rsidRDefault="00140A47" w:rsidP="00206B03">
            <w:pPr>
              <w:pStyle w:val="TableCell2-2115pt"/>
            </w:pPr>
            <w:r w:rsidRPr="00913A62">
              <w:t>CVC.CV</w:t>
            </w:r>
          </w:p>
        </w:tc>
        <w:tc>
          <w:tcPr>
            <w:tcW w:w="851" w:type="dxa"/>
            <w:shd w:val="clear" w:color="auto" w:fill="auto"/>
          </w:tcPr>
          <w:p w14:paraId="53B66985" w14:textId="77777777" w:rsidR="00140A47" w:rsidRPr="00AC23C4" w:rsidRDefault="00140A47" w:rsidP="00AC23C4">
            <w:pPr>
              <w:pStyle w:val="TableCell2-2115pt"/>
              <w:ind w:right="113"/>
              <w:jc w:val="right"/>
              <w:rPr>
                <w:rStyle w:val="ChBold"/>
                <w:b w:val="0"/>
              </w:rPr>
            </w:pPr>
            <w:r w:rsidRPr="00AC23C4">
              <w:rPr>
                <w:rStyle w:val="ChBold"/>
                <w:b w:val="0"/>
              </w:rPr>
              <w:t>60</w:t>
            </w:r>
          </w:p>
        </w:tc>
        <w:tc>
          <w:tcPr>
            <w:tcW w:w="1418" w:type="dxa"/>
            <w:shd w:val="clear" w:color="auto" w:fill="auto"/>
          </w:tcPr>
          <w:p w14:paraId="17FAE2F8" w14:textId="77777777" w:rsidR="00140A47" w:rsidRPr="00913A62" w:rsidRDefault="00140A47" w:rsidP="00206B03">
            <w:pPr>
              <w:pStyle w:val="TableCell2-2115pt"/>
              <w:rPr>
                <w:rStyle w:val="ChCharisSIL"/>
              </w:rPr>
            </w:pPr>
            <w:r w:rsidRPr="00DB12E8">
              <w:t>/</w:t>
            </w:r>
            <w:r w:rsidRPr="00913A62">
              <w:rPr>
                <w:rStyle w:val="ChCharisSIL"/>
              </w:rPr>
              <w:t>ˈpan.tɛ</w:t>
            </w:r>
            <w:r w:rsidRPr="00DB12E8">
              <w:t>/</w:t>
            </w:r>
          </w:p>
        </w:tc>
        <w:tc>
          <w:tcPr>
            <w:tcW w:w="1985" w:type="dxa"/>
            <w:shd w:val="clear" w:color="auto" w:fill="auto"/>
          </w:tcPr>
          <w:p w14:paraId="0EE1FACB" w14:textId="1D34A2FD" w:rsidR="00140A47" w:rsidRPr="00913A62" w:rsidRDefault="00B7093A" w:rsidP="00206B03">
            <w:pPr>
              <w:pStyle w:val="TableCell2-2115pt"/>
            </w:pPr>
            <w:r>
              <w:t>‘</w:t>
            </w:r>
            <w:r w:rsidR="00140A47" w:rsidRPr="00913A62">
              <w:t>coast</w:t>
            </w:r>
            <w:r>
              <w:t>’</w:t>
            </w:r>
          </w:p>
        </w:tc>
      </w:tr>
      <w:tr w:rsidR="00140A47" w:rsidRPr="00913A62" w14:paraId="4AA78609" w14:textId="77777777" w:rsidTr="0041606D">
        <w:tc>
          <w:tcPr>
            <w:tcW w:w="1418" w:type="dxa"/>
            <w:shd w:val="clear" w:color="auto" w:fill="auto"/>
          </w:tcPr>
          <w:p w14:paraId="6EC881CD" w14:textId="77777777" w:rsidR="00140A47" w:rsidRPr="00913A62" w:rsidRDefault="00140A47" w:rsidP="00206B03">
            <w:pPr>
              <w:pStyle w:val="TableCell0-2115pt"/>
            </w:pPr>
            <w:r w:rsidRPr="00913A62">
              <w:t>CVC.CVC</w:t>
            </w:r>
          </w:p>
        </w:tc>
        <w:tc>
          <w:tcPr>
            <w:tcW w:w="851" w:type="dxa"/>
            <w:shd w:val="clear" w:color="auto" w:fill="auto"/>
          </w:tcPr>
          <w:p w14:paraId="1D289A2C" w14:textId="77777777" w:rsidR="00140A47" w:rsidRPr="00AC23C4" w:rsidRDefault="00140A47" w:rsidP="00AC23C4">
            <w:pPr>
              <w:pStyle w:val="TableCell0-2115pt"/>
              <w:ind w:right="113"/>
              <w:jc w:val="right"/>
              <w:rPr>
                <w:rStyle w:val="ChBold"/>
                <w:b w:val="0"/>
              </w:rPr>
            </w:pPr>
            <w:r w:rsidRPr="00AC23C4">
              <w:rPr>
                <w:rStyle w:val="ChBold"/>
                <w:b w:val="0"/>
              </w:rPr>
              <w:t>162</w:t>
            </w:r>
          </w:p>
        </w:tc>
        <w:tc>
          <w:tcPr>
            <w:tcW w:w="1418" w:type="dxa"/>
            <w:shd w:val="clear" w:color="auto" w:fill="auto"/>
          </w:tcPr>
          <w:p w14:paraId="39AF57D6" w14:textId="77777777" w:rsidR="00140A47" w:rsidRPr="00913A62" w:rsidRDefault="00140A47" w:rsidP="00206B03">
            <w:pPr>
              <w:pStyle w:val="TableCell0-2115pt"/>
              <w:rPr>
                <w:rStyle w:val="ChCharisSIL"/>
              </w:rPr>
            </w:pPr>
            <w:r w:rsidRPr="00DB12E8">
              <w:t>/</w:t>
            </w:r>
            <w:r w:rsidRPr="00913A62">
              <w:rPr>
                <w:rStyle w:val="ChCharisSIL"/>
              </w:rPr>
              <w:t>ˈtum.buk</w:t>
            </w:r>
            <w:r w:rsidRPr="00DB12E8">
              <w:t>/</w:t>
            </w:r>
          </w:p>
        </w:tc>
        <w:tc>
          <w:tcPr>
            <w:tcW w:w="1985" w:type="dxa"/>
            <w:shd w:val="clear" w:color="auto" w:fill="auto"/>
          </w:tcPr>
          <w:p w14:paraId="16C97C05" w14:textId="1F4901A9" w:rsidR="00140A47" w:rsidRPr="00913A62" w:rsidRDefault="00B7093A" w:rsidP="00206B03">
            <w:pPr>
              <w:pStyle w:val="TableCell0-2115pt"/>
            </w:pPr>
            <w:r>
              <w:t>‘</w:t>
            </w:r>
            <w:r w:rsidR="00140A47" w:rsidRPr="00913A62">
              <w:t>pound</w:t>
            </w:r>
            <w:r>
              <w:t>’</w:t>
            </w:r>
          </w:p>
        </w:tc>
      </w:tr>
      <w:tr w:rsidR="00140A47" w:rsidRPr="00913A62" w14:paraId="7FD56704" w14:textId="77777777" w:rsidTr="0041606D">
        <w:tc>
          <w:tcPr>
            <w:tcW w:w="1418" w:type="dxa"/>
            <w:shd w:val="clear" w:color="auto" w:fill="auto"/>
          </w:tcPr>
          <w:p w14:paraId="17CDE648" w14:textId="77777777" w:rsidR="00140A47" w:rsidRPr="00913A62" w:rsidRDefault="00140A47" w:rsidP="00206B03">
            <w:pPr>
              <w:pStyle w:val="TableCell0-2115pt"/>
            </w:pPr>
            <w:r w:rsidRPr="00913A62">
              <w:t>CVC.CCVC</w:t>
            </w:r>
          </w:p>
        </w:tc>
        <w:tc>
          <w:tcPr>
            <w:tcW w:w="851" w:type="dxa"/>
            <w:shd w:val="clear" w:color="auto" w:fill="auto"/>
          </w:tcPr>
          <w:p w14:paraId="510817EB" w14:textId="77777777" w:rsidR="00140A47" w:rsidRPr="00AC23C4" w:rsidRDefault="00140A47" w:rsidP="00AC23C4">
            <w:pPr>
              <w:pStyle w:val="TableCell0-2115pt"/>
              <w:ind w:right="113"/>
              <w:jc w:val="right"/>
              <w:rPr>
                <w:rStyle w:val="ChBold"/>
                <w:b w:val="0"/>
              </w:rPr>
            </w:pPr>
            <w:r w:rsidRPr="00AC23C4">
              <w:rPr>
                <w:rStyle w:val="ChBold"/>
                <w:b w:val="0"/>
              </w:rPr>
              <w:t>2</w:t>
            </w:r>
          </w:p>
        </w:tc>
        <w:tc>
          <w:tcPr>
            <w:tcW w:w="1418" w:type="dxa"/>
            <w:shd w:val="clear" w:color="auto" w:fill="auto"/>
          </w:tcPr>
          <w:p w14:paraId="3E8A8250" w14:textId="77777777" w:rsidR="00140A47" w:rsidRPr="00913A62" w:rsidRDefault="00140A47" w:rsidP="00206B03">
            <w:pPr>
              <w:pStyle w:val="TableCell0-2115pt"/>
              <w:rPr>
                <w:rStyle w:val="ChCharisSIL"/>
              </w:rPr>
            </w:pPr>
            <w:r w:rsidRPr="00DB12E8">
              <w:t>/</w:t>
            </w:r>
            <w:r w:rsidRPr="00913A62">
              <w:rPr>
                <w:rStyle w:val="ChCharisSIL"/>
              </w:rPr>
              <w:t>ˈdʒaŋ.krik</w:t>
            </w:r>
            <w:r w:rsidRPr="00DB12E8">
              <w:t>/</w:t>
            </w:r>
          </w:p>
        </w:tc>
        <w:tc>
          <w:tcPr>
            <w:tcW w:w="1985" w:type="dxa"/>
            <w:shd w:val="clear" w:color="auto" w:fill="auto"/>
          </w:tcPr>
          <w:p w14:paraId="62B61F23" w14:textId="0AB3EB12" w:rsidR="00140A47" w:rsidRPr="00913A62" w:rsidRDefault="00B7093A" w:rsidP="00206B03">
            <w:pPr>
              <w:pStyle w:val="TableCell0-2115pt"/>
            </w:pPr>
            <w:r>
              <w:t>‘</w:t>
            </w:r>
            <w:r w:rsidR="00140A47" w:rsidRPr="00913A62">
              <w:t>cricket</w:t>
            </w:r>
            <w:r>
              <w:t>’</w:t>
            </w:r>
            <w:r w:rsidR="00CB7E40" w:rsidRPr="00913A62">
              <w:rPr>
                <w:rStyle w:val="FootnoteReference"/>
              </w:rPr>
              <w:footnoteReference w:id="86"/>
            </w:r>
          </w:p>
        </w:tc>
      </w:tr>
      <w:tr w:rsidR="00140A47" w:rsidRPr="00913A62" w14:paraId="760C4C5A" w14:textId="77777777" w:rsidTr="0041606D">
        <w:tc>
          <w:tcPr>
            <w:tcW w:w="1418" w:type="dxa"/>
            <w:shd w:val="clear" w:color="auto" w:fill="auto"/>
          </w:tcPr>
          <w:p w14:paraId="38DDF479" w14:textId="1A8A791B" w:rsidR="00140A47" w:rsidRPr="00913A62" w:rsidRDefault="006B2E59" w:rsidP="00206B03">
            <w:pPr>
              <w:pStyle w:val="TableCell2-2115pt"/>
            </w:pPr>
            <w:r>
              <w:t>CCV.</w:t>
            </w:r>
            <w:r w:rsidRPr="00913A62">
              <w:t>V</w:t>
            </w:r>
            <w:r>
              <w:t>C</w:t>
            </w:r>
          </w:p>
        </w:tc>
        <w:tc>
          <w:tcPr>
            <w:tcW w:w="851" w:type="dxa"/>
            <w:shd w:val="clear" w:color="auto" w:fill="auto"/>
          </w:tcPr>
          <w:p w14:paraId="35F88EB7" w14:textId="62C903B0" w:rsidR="00140A47" w:rsidRPr="00AC23C4" w:rsidRDefault="006B2E59" w:rsidP="00AC23C4">
            <w:pPr>
              <w:pStyle w:val="TableCell2-2115pt"/>
              <w:ind w:right="113"/>
              <w:jc w:val="right"/>
              <w:rPr>
                <w:rStyle w:val="ChBold"/>
                <w:b w:val="0"/>
              </w:rPr>
            </w:pPr>
            <w:r>
              <w:rPr>
                <w:rStyle w:val="ChBold"/>
                <w:b w:val="0"/>
              </w:rPr>
              <w:t>1</w:t>
            </w:r>
          </w:p>
        </w:tc>
        <w:tc>
          <w:tcPr>
            <w:tcW w:w="1418" w:type="dxa"/>
            <w:shd w:val="clear" w:color="auto" w:fill="auto"/>
          </w:tcPr>
          <w:p w14:paraId="1B87C445" w14:textId="45E20E41" w:rsidR="00140A47" w:rsidRPr="00913A62" w:rsidRDefault="00140A47" w:rsidP="00206B03">
            <w:pPr>
              <w:pStyle w:val="TableCell2-2115pt"/>
              <w:rPr>
                <w:rStyle w:val="ChCharisSIL"/>
              </w:rPr>
            </w:pPr>
            <w:r w:rsidRPr="00DB12E8">
              <w:t>/</w:t>
            </w:r>
            <w:r w:rsidR="006B2E59" w:rsidRPr="00761DBB">
              <w:rPr>
                <w:rStyle w:val="ChCharisSIL"/>
              </w:rPr>
              <w:t>ˈklʊ.ɐr</w:t>
            </w:r>
            <w:r w:rsidRPr="00DB12E8">
              <w:t>/</w:t>
            </w:r>
          </w:p>
        </w:tc>
        <w:tc>
          <w:tcPr>
            <w:tcW w:w="1985" w:type="dxa"/>
            <w:shd w:val="clear" w:color="auto" w:fill="auto"/>
          </w:tcPr>
          <w:p w14:paraId="428150FA" w14:textId="33A03617" w:rsidR="00140A47" w:rsidRPr="00913A62" w:rsidRDefault="00B7093A" w:rsidP="006B2E59">
            <w:pPr>
              <w:pStyle w:val="TableCell2-2115pt"/>
            </w:pPr>
            <w:r>
              <w:t>‘</w:t>
            </w:r>
            <w:r w:rsidR="006B2E59">
              <w:t>go out</w:t>
            </w:r>
            <w:r>
              <w:t>’</w:t>
            </w:r>
            <w:r w:rsidR="006B2E59" w:rsidRPr="00913A62">
              <w:rPr>
                <w:rStyle w:val="FootnoteReference"/>
              </w:rPr>
              <w:footnoteReference w:id="87"/>
            </w:r>
          </w:p>
        </w:tc>
      </w:tr>
      <w:tr w:rsidR="006B2E59" w:rsidRPr="00913A62" w14:paraId="1DA44486" w14:textId="77777777" w:rsidTr="006B2E59">
        <w:tc>
          <w:tcPr>
            <w:tcW w:w="1418" w:type="dxa"/>
            <w:shd w:val="clear" w:color="auto" w:fill="auto"/>
          </w:tcPr>
          <w:p w14:paraId="4310555D" w14:textId="3C5F489C" w:rsidR="006B2E59" w:rsidRPr="00913A62" w:rsidRDefault="006B2E59" w:rsidP="006B2E59">
            <w:pPr>
              <w:pStyle w:val="TableCell0-2115pt"/>
            </w:pPr>
            <w:r w:rsidRPr="00913A62">
              <w:t>CCV.CV</w:t>
            </w:r>
          </w:p>
        </w:tc>
        <w:tc>
          <w:tcPr>
            <w:tcW w:w="851" w:type="dxa"/>
            <w:shd w:val="clear" w:color="auto" w:fill="auto"/>
          </w:tcPr>
          <w:p w14:paraId="64A79A4A" w14:textId="09F546B1" w:rsidR="006B2E59" w:rsidRPr="00AC23C4" w:rsidRDefault="006B2E59" w:rsidP="006B2E59">
            <w:pPr>
              <w:pStyle w:val="TableCell0-2115pt"/>
              <w:ind w:right="113"/>
              <w:jc w:val="right"/>
              <w:rPr>
                <w:rStyle w:val="ChBold"/>
                <w:b w:val="0"/>
              </w:rPr>
            </w:pPr>
            <w:r>
              <w:rPr>
                <w:rStyle w:val="ChBold"/>
                <w:b w:val="0"/>
              </w:rPr>
              <w:t>11</w:t>
            </w:r>
          </w:p>
        </w:tc>
        <w:tc>
          <w:tcPr>
            <w:tcW w:w="1418" w:type="dxa"/>
            <w:shd w:val="clear" w:color="auto" w:fill="auto"/>
          </w:tcPr>
          <w:p w14:paraId="0CD6E9FE" w14:textId="2AC96CB8" w:rsidR="006B2E59" w:rsidRPr="00913A62" w:rsidRDefault="006B2E59" w:rsidP="006B2E59">
            <w:pPr>
              <w:pStyle w:val="TableCell0-2115pt"/>
              <w:rPr>
                <w:rStyle w:val="ChCharisSIL"/>
              </w:rPr>
            </w:pPr>
            <w:r w:rsidRPr="00DB12E8">
              <w:t>/</w:t>
            </w:r>
            <w:r w:rsidRPr="00913A62">
              <w:rPr>
                <w:rStyle w:val="ChCharisSIL"/>
              </w:rPr>
              <w:t>ˈbra.ni</w:t>
            </w:r>
            <w:r w:rsidRPr="00DB12E8">
              <w:t>/</w:t>
            </w:r>
          </w:p>
        </w:tc>
        <w:tc>
          <w:tcPr>
            <w:tcW w:w="1985" w:type="dxa"/>
            <w:shd w:val="clear" w:color="auto" w:fill="auto"/>
          </w:tcPr>
          <w:p w14:paraId="2BDB7856" w14:textId="3779C7E3" w:rsidR="006B2E59" w:rsidRPr="00913A62" w:rsidRDefault="006B2E59" w:rsidP="006B2E59">
            <w:pPr>
              <w:pStyle w:val="TableCell0-2115pt"/>
            </w:pPr>
            <w:r>
              <w:t>‘</w:t>
            </w:r>
            <w:r w:rsidRPr="00913A62">
              <w:t>be courageous</w:t>
            </w:r>
            <w:r>
              <w:t>’</w:t>
            </w:r>
          </w:p>
        </w:tc>
      </w:tr>
      <w:tr w:rsidR="00140A47" w:rsidRPr="00913A62" w14:paraId="38B70A05" w14:textId="77777777" w:rsidTr="0041606D">
        <w:tc>
          <w:tcPr>
            <w:tcW w:w="1418" w:type="dxa"/>
            <w:shd w:val="clear" w:color="auto" w:fill="auto"/>
          </w:tcPr>
          <w:p w14:paraId="50DA081D" w14:textId="77777777" w:rsidR="00140A47" w:rsidRPr="00913A62" w:rsidRDefault="00140A47" w:rsidP="00206B03">
            <w:pPr>
              <w:pStyle w:val="TableCell0-2115pt"/>
            </w:pPr>
            <w:r w:rsidRPr="00913A62">
              <w:t>CCV.CVC</w:t>
            </w:r>
          </w:p>
        </w:tc>
        <w:tc>
          <w:tcPr>
            <w:tcW w:w="851" w:type="dxa"/>
            <w:shd w:val="clear" w:color="auto" w:fill="auto"/>
          </w:tcPr>
          <w:p w14:paraId="57761E45" w14:textId="77777777" w:rsidR="00140A47" w:rsidRPr="00AC23C4" w:rsidRDefault="00140A47" w:rsidP="00AC23C4">
            <w:pPr>
              <w:pStyle w:val="TableCell0-2115pt"/>
              <w:ind w:right="113"/>
              <w:jc w:val="right"/>
              <w:rPr>
                <w:rStyle w:val="ChBold"/>
                <w:b w:val="0"/>
              </w:rPr>
            </w:pPr>
            <w:r w:rsidRPr="00AC23C4">
              <w:rPr>
                <w:rStyle w:val="ChBold"/>
                <w:b w:val="0"/>
              </w:rPr>
              <w:t>14</w:t>
            </w:r>
          </w:p>
        </w:tc>
        <w:tc>
          <w:tcPr>
            <w:tcW w:w="1418" w:type="dxa"/>
            <w:shd w:val="clear" w:color="auto" w:fill="auto"/>
          </w:tcPr>
          <w:p w14:paraId="69741FD2" w14:textId="77777777" w:rsidR="00140A47" w:rsidRPr="00913A62" w:rsidRDefault="00140A47" w:rsidP="00206B03">
            <w:pPr>
              <w:pStyle w:val="TableCell0-2115pt"/>
              <w:rPr>
                <w:rStyle w:val="ChCharisSIL"/>
              </w:rPr>
            </w:pPr>
            <w:r w:rsidRPr="00DB12E8">
              <w:t>/</w:t>
            </w:r>
            <w:r w:rsidRPr="00913A62">
              <w:rPr>
                <w:rStyle w:val="ChCharisSIL"/>
              </w:rPr>
              <w:t>ˈbla.kaŋ</w:t>
            </w:r>
            <w:r w:rsidRPr="00DB12E8">
              <w:t>/</w:t>
            </w:r>
          </w:p>
        </w:tc>
        <w:tc>
          <w:tcPr>
            <w:tcW w:w="1985" w:type="dxa"/>
            <w:shd w:val="clear" w:color="auto" w:fill="auto"/>
          </w:tcPr>
          <w:p w14:paraId="26F5A491" w14:textId="5D66C21E" w:rsidR="00140A47" w:rsidRPr="00913A62" w:rsidRDefault="00B7093A" w:rsidP="00206B03">
            <w:pPr>
              <w:pStyle w:val="TableCell0-2115pt"/>
            </w:pPr>
            <w:r>
              <w:t>‘</w:t>
            </w:r>
            <w:r w:rsidR="00140A47" w:rsidRPr="00913A62">
              <w:t>backside</w:t>
            </w:r>
            <w:r>
              <w:t>’</w:t>
            </w:r>
          </w:p>
        </w:tc>
      </w:tr>
      <w:tr w:rsidR="00140A47" w:rsidRPr="00913A62" w14:paraId="53D10849" w14:textId="77777777" w:rsidTr="0041606D">
        <w:tc>
          <w:tcPr>
            <w:tcW w:w="1418" w:type="dxa"/>
            <w:shd w:val="clear" w:color="auto" w:fill="auto"/>
          </w:tcPr>
          <w:p w14:paraId="61083642" w14:textId="77777777" w:rsidR="00140A47" w:rsidRPr="00913A62" w:rsidRDefault="00140A47" w:rsidP="00206B03">
            <w:pPr>
              <w:pStyle w:val="TableCell2-2115pt"/>
            </w:pPr>
            <w:r w:rsidRPr="00913A62">
              <w:t>CCVC.CV</w:t>
            </w:r>
          </w:p>
        </w:tc>
        <w:tc>
          <w:tcPr>
            <w:tcW w:w="851" w:type="dxa"/>
            <w:shd w:val="clear" w:color="auto" w:fill="auto"/>
          </w:tcPr>
          <w:p w14:paraId="13167705" w14:textId="77777777" w:rsidR="00140A47" w:rsidRPr="00AC23C4" w:rsidRDefault="00140A47" w:rsidP="00AC23C4">
            <w:pPr>
              <w:pStyle w:val="TableCell2-2115pt"/>
              <w:ind w:right="113"/>
              <w:jc w:val="right"/>
              <w:rPr>
                <w:rStyle w:val="ChBold"/>
                <w:b w:val="0"/>
              </w:rPr>
            </w:pPr>
            <w:r w:rsidRPr="00AC23C4">
              <w:rPr>
                <w:rStyle w:val="ChBold"/>
                <w:b w:val="0"/>
              </w:rPr>
              <w:t>5</w:t>
            </w:r>
          </w:p>
        </w:tc>
        <w:tc>
          <w:tcPr>
            <w:tcW w:w="1418" w:type="dxa"/>
            <w:shd w:val="clear" w:color="auto" w:fill="auto"/>
          </w:tcPr>
          <w:p w14:paraId="5FE0A3A7" w14:textId="77777777" w:rsidR="00140A47" w:rsidRPr="00913A62" w:rsidRDefault="00140A47" w:rsidP="00206B03">
            <w:pPr>
              <w:pStyle w:val="TableCell2-2115pt"/>
              <w:rPr>
                <w:rStyle w:val="ChCharisSIL"/>
              </w:rPr>
            </w:pPr>
            <w:r w:rsidRPr="00DB12E8">
              <w:t>/</w:t>
            </w:r>
            <w:r w:rsidRPr="00913A62">
              <w:rPr>
                <w:rStyle w:val="ChCharisSIL"/>
              </w:rPr>
              <w:t>ˈklam.bu</w:t>
            </w:r>
            <w:r w:rsidRPr="00DB12E8">
              <w:t>/</w:t>
            </w:r>
          </w:p>
        </w:tc>
        <w:tc>
          <w:tcPr>
            <w:tcW w:w="1985" w:type="dxa"/>
            <w:shd w:val="clear" w:color="auto" w:fill="auto"/>
          </w:tcPr>
          <w:p w14:paraId="47F31748" w14:textId="446D411A" w:rsidR="00140A47" w:rsidRPr="00913A62" w:rsidRDefault="00B7093A" w:rsidP="00206B03">
            <w:pPr>
              <w:pStyle w:val="TableCell2-2115pt"/>
            </w:pPr>
            <w:r>
              <w:t>‘</w:t>
            </w:r>
            <w:r w:rsidR="00140A47" w:rsidRPr="00913A62">
              <w:t>mosquito net</w:t>
            </w:r>
            <w:r>
              <w:t>’</w:t>
            </w:r>
          </w:p>
        </w:tc>
      </w:tr>
      <w:tr w:rsidR="00140A47" w:rsidRPr="00913A62" w14:paraId="12F5B38E" w14:textId="77777777" w:rsidTr="0041606D">
        <w:tc>
          <w:tcPr>
            <w:tcW w:w="1418" w:type="dxa"/>
            <w:shd w:val="clear" w:color="auto" w:fill="auto"/>
          </w:tcPr>
          <w:p w14:paraId="1537BE46" w14:textId="77777777" w:rsidR="00140A47" w:rsidRPr="00913A62" w:rsidRDefault="00140A47" w:rsidP="00206B03">
            <w:pPr>
              <w:pStyle w:val="TableCell0-2115pt"/>
            </w:pPr>
            <w:r w:rsidRPr="00913A62">
              <w:t>CCVC.CVC</w:t>
            </w:r>
          </w:p>
        </w:tc>
        <w:tc>
          <w:tcPr>
            <w:tcW w:w="851" w:type="dxa"/>
            <w:shd w:val="clear" w:color="auto" w:fill="auto"/>
          </w:tcPr>
          <w:p w14:paraId="168B5089" w14:textId="77777777" w:rsidR="00140A47" w:rsidRPr="00AC23C4" w:rsidRDefault="00140A47" w:rsidP="00AC23C4">
            <w:pPr>
              <w:pStyle w:val="TableCell0-2115pt"/>
              <w:ind w:right="113"/>
              <w:jc w:val="right"/>
              <w:rPr>
                <w:rStyle w:val="ChBold"/>
                <w:b w:val="0"/>
              </w:rPr>
            </w:pPr>
            <w:r w:rsidRPr="00AC23C4">
              <w:rPr>
                <w:rStyle w:val="ChBold"/>
                <w:b w:val="0"/>
              </w:rPr>
              <w:t>6</w:t>
            </w:r>
          </w:p>
        </w:tc>
        <w:tc>
          <w:tcPr>
            <w:tcW w:w="1418" w:type="dxa"/>
            <w:shd w:val="clear" w:color="auto" w:fill="auto"/>
          </w:tcPr>
          <w:p w14:paraId="799D47B8" w14:textId="77777777" w:rsidR="00140A47" w:rsidRPr="00913A62" w:rsidRDefault="00140A47" w:rsidP="00206B03">
            <w:pPr>
              <w:pStyle w:val="TableCell0-2115pt"/>
              <w:rPr>
                <w:rStyle w:val="ChCharisSIL"/>
              </w:rPr>
            </w:pPr>
            <w:r w:rsidRPr="00DB12E8">
              <w:t>/</w:t>
            </w:r>
            <w:r w:rsidRPr="00913A62">
              <w:rPr>
                <w:rStyle w:val="ChCharisSIL"/>
              </w:rPr>
              <w:t>ˈglɔm.baŋ</w:t>
            </w:r>
            <w:r w:rsidRPr="006A23BE">
              <w:t>/</w:t>
            </w:r>
          </w:p>
        </w:tc>
        <w:tc>
          <w:tcPr>
            <w:tcW w:w="1985" w:type="dxa"/>
            <w:shd w:val="clear" w:color="auto" w:fill="auto"/>
          </w:tcPr>
          <w:p w14:paraId="21D567A4" w14:textId="428FF63E" w:rsidR="00140A47" w:rsidRPr="00913A62" w:rsidRDefault="00B7093A" w:rsidP="00206B03">
            <w:pPr>
              <w:pStyle w:val="TableCell0-2115pt"/>
            </w:pPr>
            <w:r>
              <w:t>‘</w:t>
            </w:r>
            <w:r w:rsidR="00140A47" w:rsidRPr="00913A62">
              <w:t>wave</w:t>
            </w:r>
            <w:r>
              <w:t>’</w:t>
            </w:r>
          </w:p>
        </w:tc>
      </w:tr>
    </w:tbl>
    <w:bookmarkEnd w:id="999"/>
    <w:p w14:paraId="76F6122B" w14:textId="77777777" w:rsidR="00140A47" w:rsidRPr="00913A62" w:rsidRDefault="00140A47" w:rsidP="00AE341E">
      <w:pPr>
        <w:pStyle w:val="Body0005after05before"/>
      </w:pPr>
      <w:r w:rsidRPr="00913A62">
        <w:t xml:space="preserve">Trisyllabic roots with their possible arrangements of C and V are presented in </w:t>
      </w:r>
      <w:r w:rsidRPr="00913A62">
        <w:fldChar w:fldCharType="begin"/>
      </w:r>
      <w:r w:rsidRPr="00913A62">
        <w:instrText xml:space="preserve"> REF _Ref324850238 \h  \* MERGEFORMAT </w:instrText>
      </w:r>
      <w:r w:rsidRPr="00913A62">
        <w:fldChar w:fldCharType="separate"/>
      </w:r>
      <w:r w:rsidR="00154D81" w:rsidRPr="00913A62">
        <w:t xml:space="preserve">Table </w:t>
      </w:r>
      <w:r w:rsidR="00154D81">
        <w:rPr>
          <w:noProof/>
          <w:cs/>
        </w:rPr>
        <w:t>‎</w:t>
      </w:r>
      <w:r w:rsidR="00154D81">
        <w:rPr>
          <w:noProof/>
        </w:rPr>
        <w:t>2.35</w:t>
      </w:r>
      <w:r w:rsidRPr="00913A62">
        <w:fldChar w:fldCharType="end"/>
      </w:r>
      <w:r w:rsidRPr="00913A62">
        <w:t>. Again, the data show</w:t>
      </w:r>
      <w:r w:rsidR="00F56EAB">
        <w:t>s</w:t>
      </w:r>
      <w:r w:rsidRPr="00913A62">
        <w:t xml:space="preserve"> a clear preference for syllables with onset C. The most com</w:t>
      </w:r>
      <w:r w:rsidR="00B77A24">
        <w:t>mon roots are CV.CV.CV(C) (40/67 entries</w:t>
      </w:r>
      <w:r w:rsidR="00DF5D68">
        <w:t xml:space="preserve"> – </w:t>
      </w:r>
      <w:r w:rsidR="00B77A24">
        <w:t>60</w:t>
      </w:r>
      <w:r w:rsidR="00AE7B2A">
        <w:t>%) and CVC.CV.CV(C) (15/67 entries</w:t>
      </w:r>
      <w:r w:rsidR="00DF5D68">
        <w:t xml:space="preserve"> – </w:t>
      </w:r>
      <w:r w:rsidR="00AE7B2A">
        <w:t>22</w:t>
      </w:r>
      <w:r w:rsidRPr="00913A62">
        <w:t>%). Roots with an onset CC clusters are</w:t>
      </w:r>
      <w:r w:rsidR="00F56EAB">
        <w:t>,</w:t>
      </w:r>
      <w:r w:rsidRPr="00913A62">
        <w:t xml:space="preserve"> with one entry</w:t>
      </w:r>
      <w:r w:rsidR="00F56EAB">
        <w:t>,</w:t>
      </w:r>
      <w:r w:rsidRPr="00913A62">
        <w:t xml:space="preserve"> very rare.</w:t>
      </w:r>
    </w:p>
    <w:p w14:paraId="5923F5AE" w14:textId="77777777" w:rsidR="00140A47" w:rsidRPr="00913A62" w:rsidRDefault="00140A47" w:rsidP="00140A47">
      <w:pPr>
        <w:pStyle w:val="Caption"/>
      </w:pPr>
      <w:bookmarkStart w:id="1004" w:name="_Ref324850238"/>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35</w:t>
        </w:r>
      </w:fldSimple>
      <w:bookmarkEnd w:id="1004"/>
      <w:r w:rsidR="00AE7B2A">
        <w:t>:</w:t>
      </w:r>
      <w:r w:rsidR="00AE7B2A">
        <w:tab/>
        <w:t>Trisyllabic roots (67</w:t>
      </w:r>
      <w:r w:rsidRPr="00913A62">
        <w:t xml:space="preserve"> items)</w:t>
      </w:r>
      <w:bookmarkStart w:id="1005" w:name="_Ref357093281"/>
      <w:r w:rsidR="00EF0B93" w:rsidRPr="00913A62">
        <w:rPr>
          <w:rStyle w:val="FootnoteReference"/>
        </w:rPr>
        <w:footnoteReference w:id="88"/>
      </w:r>
      <w:bookmarkEnd w:id="1005"/>
    </w:p>
    <w:tbl>
      <w:tblPr>
        <w:tblW w:w="6351" w:type="dxa"/>
        <w:tblInd w:w="170" w:type="dxa"/>
        <w:tblBorders>
          <w:bottom w:val="single" w:sz="4" w:space="0" w:color="auto"/>
        </w:tblBorders>
        <w:tblLayout w:type="fixed"/>
        <w:tblLook w:val="01E0" w:firstRow="1" w:lastRow="1" w:firstColumn="1" w:lastColumn="1" w:noHBand="0" w:noVBand="0"/>
      </w:tblPr>
      <w:tblGrid>
        <w:gridCol w:w="1701"/>
        <w:gridCol w:w="851"/>
        <w:gridCol w:w="1531"/>
        <w:gridCol w:w="2268"/>
      </w:tblGrid>
      <w:tr w:rsidR="00140A47" w:rsidRPr="00AC23C4" w14:paraId="62E47462" w14:textId="77777777" w:rsidTr="0041606D">
        <w:trPr>
          <w:tblHeader/>
        </w:trPr>
        <w:tc>
          <w:tcPr>
            <w:tcW w:w="1701" w:type="dxa"/>
            <w:tcBorders>
              <w:top w:val="single" w:sz="4" w:space="0" w:color="auto"/>
              <w:bottom w:val="single" w:sz="4" w:space="0" w:color="auto"/>
            </w:tcBorders>
            <w:shd w:val="clear" w:color="auto" w:fill="auto"/>
          </w:tcPr>
          <w:p w14:paraId="5394EA01" w14:textId="77777777" w:rsidR="00140A47" w:rsidRPr="00F37BC6" w:rsidRDefault="00140A47" w:rsidP="00140A47">
            <w:pPr>
              <w:pStyle w:val="TableHd"/>
            </w:pPr>
            <w:r w:rsidRPr="00F37BC6">
              <w:t>Syllable types</w:t>
            </w:r>
          </w:p>
        </w:tc>
        <w:tc>
          <w:tcPr>
            <w:tcW w:w="851" w:type="dxa"/>
            <w:tcBorders>
              <w:top w:val="single" w:sz="4" w:space="0" w:color="auto"/>
              <w:bottom w:val="single" w:sz="4" w:space="0" w:color="auto"/>
            </w:tcBorders>
            <w:shd w:val="clear" w:color="auto" w:fill="auto"/>
          </w:tcPr>
          <w:p w14:paraId="12E20162" w14:textId="77777777" w:rsidR="00140A47" w:rsidRPr="00F37BC6" w:rsidRDefault="00140A47" w:rsidP="00140A47">
            <w:pPr>
              <w:pStyle w:val="TableHd"/>
            </w:pPr>
            <w:r w:rsidRPr="00F37BC6">
              <w:t>Count</w:t>
            </w:r>
          </w:p>
        </w:tc>
        <w:tc>
          <w:tcPr>
            <w:tcW w:w="1531" w:type="dxa"/>
            <w:tcBorders>
              <w:top w:val="single" w:sz="4" w:space="0" w:color="auto"/>
              <w:bottom w:val="single" w:sz="4" w:space="0" w:color="auto"/>
            </w:tcBorders>
            <w:shd w:val="clear" w:color="auto" w:fill="auto"/>
          </w:tcPr>
          <w:p w14:paraId="035BB7FD" w14:textId="77777777" w:rsidR="00140A47" w:rsidRPr="00F37BC6" w:rsidRDefault="00140A47" w:rsidP="00140A47">
            <w:pPr>
              <w:pStyle w:val="TableHd"/>
            </w:pPr>
            <w:r w:rsidRPr="00F37BC6">
              <w:t>Item</w:t>
            </w:r>
          </w:p>
        </w:tc>
        <w:tc>
          <w:tcPr>
            <w:tcW w:w="2268" w:type="dxa"/>
            <w:tcBorders>
              <w:top w:val="single" w:sz="4" w:space="0" w:color="auto"/>
              <w:bottom w:val="single" w:sz="4" w:space="0" w:color="auto"/>
            </w:tcBorders>
            <w:shd w:val="clear" w:color="auto" w:fill="auto"/>
          </w:tcPr>
          <w:p w14:paraId="70AE1EE7" w14:textId="77777777" w:rsidR="00140A47" w:rsidRPr="00F37BC6" w:rsidRDefault="00140A47" w:rsidP="00140A47">
            <w:pPr>
              <w:pStyle w:val="TableHd"/>
            </w:pPr>
            <w:r w:rsidRPr="00F37BC6">
              <w:t>Gloss</w:t>
            </w:r>
          </w:p>
        </w:tc>
      </w:tr>
      <w:tr w:rsidR="00AC23C4" w:rsidRPr="00AC23C4" w14:paraId="0AC0FEB9" w14:textId="77777777" w:rsidTr="0041606D">
        <w:tc>
          <w:tcPr>
            <w:tcW w:w="1701" w:type="dxa"/>
            <w:tcBorders>
              <w:top w:val="single" w:sz="4" w:space="0" w:color="auto"/>
            </w:tcBorders>
            <w:shd w:val="clear" w:color="auto" w:fill="auto"/>
          </w:tcPr>
          <w:p w14:paraId="7151C62A" w14:textId="77777777" w:rsidR="00140A47" w:rsidRPr="00913A62" w:rsidRDefault="00140A47" w:rsidP="00206B03">
            <w:pPr>
              <w:pStyle w:val="TableCell2-2115pt"/>
            </w:pPr>
            <w:bookmarkStart w:id="1007" w:name="_Hlk324860564"/>
            <w:bookmarkStart w:id="1008" w:name="_Hlk338174009"/>
            <w:r w:rsidRPr="00913A62">
              <w:t>CV.V.CV</w:t>
            </w:r>
          </w:p>
        </w:tc>
        <w:tc>
          <w:tcPr>
            <w:tcW w:w="851" w:type="dxa"/>
            <w:tcBorders>
              <w:top w:val="single" w:sz="4" w:space="0" w:color="auto"/>
            </w:tcBorders>
            <w:shd w:val="clear" w:color="auto" w:fill="auto"/>
          </w:tcPr>
          <w:p w14:paraId="692C2F0B" w14:textId="77777777" w:rsidR="00140A47" w:rsidRPr="00913A62" w:rsidRDefault="00140A47" w:rsidP="00AC23C4">
            <w:pPr>
              <w:pStyle w:val="TableCell2-2115pt"/>
              <w:ind w:right="113"/>
              <w:jc w:val="right"/>
            </w:pPr>
            <w:r w:rsidRPr="00913A62">
              <w:t>5</w:t>
            </w:r>
          </w:p>
        </w:tc>
        <w:tc>
          <w:tcPr>
            <w:tcW w:w="1531" w:type="dxa"/>
            <w:tcBorders>
              <w:top w:val="single" w:sz="4" w:space="0" w:color="auto"/>
            </w:tcBorders>
            <w:shd w:val="clear" w:color="auto" w:fill="auto"/>
          </w:tcPr>
          <w:p w14:paraId="5F15A784" w14:textId="77777777" w:rsidR="00140A47" w:rsidRPr="00913A62" w:rsidRDefault="00140A47" w:rsidP="00206B03">
            <w:pPr>
              <w:pStyle w:val="TableCell2-2115pt"/>
              <w:rPr>
                <w:rStyle w:val="ChCharisSIL"/>
              </w:rPr>
            </w:pPr>
            <w:r w:rsidRPr="006A23BE">
              <w:t>/</w:t>
            </w:r>
            <w:r w:rsidRPr="00913A62">
              <w:rPr>
                <w:rStyle w:val="ChCharisSIL"/>
              </w:rPr>
              <w:t>bu.ˈa.ja</w:t>
            </w:r>
            <w:r w:rsidRPr="006A23BE">
              <w:t>/</w:t>
            </w:r>
          </w:p>
        </w:tc>
        <w:tc>
          <w:tcPr>
            <w:tcW w:w="2268" w:type="dxa"/>
            <w:tcBorders>
              <w:top w:val="single" w:sz="4" w:space="0" w:color="auto"/>
            </w:tcBorders>
            <w:shd w:val="clear" w:color="auto" w:fill="auto"/>
          </w:tcPr>
          <w:p w14:paraId="5CC849B8" w14:textId="4528D967" w:rsidR="00140A47" w:rsidRPr="00913A62" w:rsidRDefault="00B7093A" w:rsidP="00206B03">
            <w:pPr>
              <w:pStyle w:val="TableCell2-2115pt"/>
            </w:pPr>
            <w:r>
              <w:t>‘</w:t>
            </w:r>
            <w:r w:rsidR="00140A47" w:rsidRPr="00913A62">
              <w:t>crocodile</w:t>
            </w:r>
            <w:r>
              <w:t>’</w:t>
            </w:r>
          </w:p>
        </w:tc>
      </w:tr>
      <w:tr w:rsidR="00AC23C4" w:rsidRPr="00AC23C4" w14:paraId="6CEBB1CF" w14:textId="77777777" w:rsidTr="0041606D">
        <w:tc>
          <w:tcPr>
            <w:tcW w:w="1701" w:type="dxa"/>
            <w:shd w:val="clear" w:color="auto" w:fill="auto"/>
          </w:tcPr>
          <w:p w14:paraId="28F8C1BF" w14:textId="77777777" w:rsidR="00140A47" w:rsidRPr="00913A62" w:rsidRDefault="00140A47" w:rsidP="00206B03">
            <w:pPr>
              <w:pStyle w:val="TableCell0-2115pt"/>
            </w:pPr>
            <w:r w:rsidRPr="00913A62">
              <w:t>CV.V.CVC</w:t>
            </w:r>
          </w:p>
        </w:tc>
        <w:tc>
          <w:tcPr>
            <w:tcW w:w="851" w:type="dxa"/>
            <w:shd w:val="clear" w:color="auto" w:fill="auto"/>
          </w:tcPr>
          <w:p w14:paraId="6A2D7B40" w14:textId="77777777" w:rsidR="00140A47" w:rsidRPr="00913A62" w:rsidRDefault="00140A47" w:rsidP="00AC23C4">
            <w:pPr>
              <w:pStyle w:val="TableCell0-2115pt"/>
              <w:ind w:right="113"/>
              <w:jc w:val="right"/>
            </w:pPr>
            <w:r w:rsidRPr="00913A62">
              <w:t>2</w:t>
            </w:r>
          </w:p>
        </w:tc>
        <w:tc>
          <w:tcPr>
            <w:tcW w:w="1531" w:type="dxa"/>
            <w:shd w:val="clear" w:color="auto" w:fill="auto"/>
          </w:tcPr>
          <w:p w14:paraId="6DDE2F4C" w14:textId="77777777" w:rsidR="00140A47" w:rsidRPr="00913A62" w:rsidRDefault="00140A47" w:rsidP="00206B03">
            <w:pPr>
              <w:pStyle w:val="TableCell0-2115pt"/>
              <w:rPr>
                <w:rStyle w:val="ChCharisSIL"/>
              </w:rPr>
            </w:pPr>
            <w:r w:rsidRPr="006A23BE">
              <w:t>/</w:t>
            </w:r>
            <w:r w:rsidRPr="00913A62">
              <w:rPr>
                <w:rStyle w:val="ChCharisSIL"/>
              </w:rPr>
              <w:t>ti.ˈa.rap</w:t>
            </w:r>
            <w:r w:rsidRPr="006A23BE">
              <w:t>/</w:t>
            </w:r>
          </w:p>
        </w:tc>
        <w:tc>
          <w:tcPr>
            <w:tcW w:w="2268" w:type="dxa"/>
            <w:shd w:val="clear" w:color="auto" w:fill="auto"/>
          </w:tcPr>
          <w:p w14:paraId="7FC969C5" w14:textId="67677999" w:rsidR="00140A47" w:rsidRPr="00913A62" w:rsidRDefault="00B7093A" w:rsidP="00206B03">
            <w:pPr>
              <w:pStyle w:val="TableCell0-2115pt"/>
            </w:pPr>
            <w:r>
              <w:t>‘</w:t>
            </w:r>
            <w:r w:rsidR="00140A47" w:rsidRPr="00913A62">
              <w:t>lie face downward</w:t>
            </w:r>
            <w:r>
              <w:t>’</w:t>
            </w:r>
            <w:r w:rsidR="00EF0B93" w:rsidRPr="00913A62">
              <w:rPr>
                <w:rStyle w:val="FootnoteReference"/>
              </w:rPr>
              <w:footnoteReference w:id="89"/>
            </w:r>
          </w:p>
        </w:tc>
      </w:tr>
      <w:tr w:rsidR="00AC23C4" w:rsidRPr="00AC23C4" w14:paraId="7B517228" w14:textId="77777777" w:rsidTr="0041606D">
        <w:tc>
          <w:tcPr>
            <w:tcW w:w="1701" w:type="dxa"/>
            <w:shd w:val="clear" w:color="auto" w:fill="auto"/>
          </w:tcPr>
          <w:p w14:paraId="29114D29" w14:textId="77777777" w:rsidR="00140A47" w:rsidRPr="00913A62" w:rsidRDefault="00140A47" w:rsidP="00206B03">
            <w:pPr>
              <w:pStyle w:val="TableCell0-2115pt"/>
            </w:pPr>
            <w:r w:rsidRPr="00913A62">
              <w:t>CV.CV.VC</w:t>
            </w:r>
          </w:p>
        </w:tc>
        <w:tc>
          <w:tcPr>
            <w:tcW w:w="851" w:type="dxa"/>
            <w:shd w:val="clear" w:color="auto" w:fill="auto"/>
          </w:tcPr>
          <w:p w14:paraId="17C9D438" w14:textId="77777777" w:rsidR="00140A47" w:rsidRPr="00913A62" w:rsidRDefault="00140A47" w:rsidP="00AC23C4">
            <w:pPr>
              <w:pStyle w:val="TableCell0-2115pt"/>
              <w:ind w:right="113"/>
              <w:jc w:val="right"/>
            </w:pPr>
            <w:r w:rsidRPr="00913A62">
              <w:t>1</w:t>
            </w:r>
          </w:p>
        </w:tc>
        <w:tc>
          <w:tcPr>
            <w:tcW w:w="1531" w:type="dxa"/>
            <w:shd w:val="clear" w:color="auto" w:fill="auto"/>
          </w:tcPr>
          <w:p w14:paraId="34DF3645" w14:textId="77777777" w:rsidR="00140A47" w:rsidRPr="00AC23C4" w:rsidRDefault="00140A47" w:rsidP="00206B03">
            <w:pPr>
              <w:pStyle w:val="TableCell0-2115pt"/>
              <w:rPr>
                <w:rStyle w:val="ChCharisSIL"/>
                <w:sz w:val="20"/>
                <w:szCs w:val="20"/>
              </w:rPr>
            </w:pPr>
            <w:r w:rsidRPr="0060398F">
              <w:t>/</w:t>
            </w:r>
            <w:r w:rsidRPr="00671068">
              <w:rPr>
                <w:rStyle w:val="ChCharisSIL"/>
              </w:rPr>
              <w:t>mu.ˈdʒa.ir</w:t>
            </w:r>
            <w:r w:rsidRPr="0060398F">
              <w:t>/</w:t>
            </w:r>
          </w:p>
        </w:tc>
        <w:tc>
          <w:tcPr>
            <w:tcW w:w="2268" w:type="dxa"/>
            <w:shd w:val="clear" w:color="auto" w:fill="auto"/>
          </w:tcPr>
          <w:p w14:paraId="7231CB4E" w14:textId="3E81AE35" w:rsidR="00140A47" w:rsidRPr="00913A62" w:rsidRDefault="00B7093A" w:rsidP="00206B03">
            <w:pPr>
              <w:pStyle w:val="TableCell0-2115pt"/>
            </w:pPr>
            <w:r>
              <w:t>‘</w:t>
            </w:r>
            <w:r w:rsidR="00140A47" w:rsidRPr="00913A62">
              <w:t>tilapiine fish</w:t>
            </w:r>
            <w:r>
              <w:t>’</w:t>
            </w:r>
          </w:p>
        </w:tc>
      </w:tr>
      <w:tr w:rsidR="00AC23C4" w:rsidRPr="00AC23C4" w14:paraId="14451E53" w14:textId="77777777" w:rsidTr="0041606D">
        <w:tc>
          <w:tcPr>
            <w:tcW w:w="1701" w:type="dxa"/>
            <w:shd w:val="clear" w:color="auto" w:fill="auto"/>
          </w:tcPr>
          <w:p w14:paraId="7E956E6D" w14:textId="77777777" w:rsidR="00140A47" w:rsidRPr="00913A62" w:rsidRDefault="00140A47" w:rsidP="00206B03">
            <w:pPr>
              <w:pStyle w:val="TableCell0-2115pt"/>
            </w:pPr>
            <w:r w:rsidRPr="00913A62">
              <w:t>CV.CV.CV</w:t>
            </w:r>
          </w:p>
        </w:tc>
        <w:tc>
          <w:tcPr>
            <w:tcW w:w="851" w:type="dxa"/>
            <w:shd w:val="clear" w:color="auto" w:fill="auto"/>
          </w:tcPr>
          <w:p w14:paraId="45BA3C37" w14:textId="77777777" w:rsidR="00140A47" w:rsidRPr="00913A62" w:rsidRDefault="00140A47" w:rsidP="00AC23C4">
            <w:pPr>
              <w:pStyle w:val="TableCell0-2115pt"/>
              <w:ind w:right="113"/>
              <w:jc w:val="right"/>
            </w:pPr>
            <w:r w:rsidRPr="00913A62">
              <w:t>14</w:t>
            </w:r>
          </w:p>
        </w:tc>
        <w:tc>
          <w:tcPr>
            <w:tcW w:w="1531" w:type="dxa"/>
            <w:shd w:val="clear" w:color="auto" w:fill="auto"/>
          </w:tcPr>
          <w:p w14:paraId="14A4E41F" w14:textId="77777777" w:rsidR="00140A47" w:rsidRPr="00913A62" w:rsidRDefault="00140A47" w:rsidP="00206B03">
            <w:pPr>
              <w:pStyle w:val="TableCell0-2115pt"/>
              <w:rPr>
                <w:rStyle w:val="ChCharisSIL"/>
              </w:rPr>
            </w:pPr>
            <w:r w:rsidRPr="006A23BE">
              <w:t>/</w:t>
            </w:r>
            <w:r w:rsidRPr="00302E8F">
              <w:rPr>
                <w:rStyle w:val="ChCharisSIL"/>
              </w:rPr>
              <w:t>tɛ.ˈli.ŋa</w:t>
            </w:r>
            <w:r w:rsidRPr="006A23BE">
              <w:t>/</w:t>
            </w:r>
          </w:p>
        </w:tc>
        <w:tc>
          <w:tcPr>
            <w:tcW w:w="2268" w:type="dxa"/>
            <w:shd w:val="clear" w:color="auto" w:fill="auto"/>
          </w:tcPr>
          <w:p w14:paraId="14D04072" w14:textId="4E9A8C6C" w:rsidR="00140A47" w:rsidRPr="00913A62" w:rsidRDefault="00B7093A" w:rsidP="00206B03">
            <w:pPr>
              <w:pStyle w:val="TableCell0-2115pt"/>
            </w:pPr>
            <w:r>
              <w:t>‘</w:t>
            </w:r>
            <w:r w:rsidR="00140A47" w:rsidRPr="00913A62">
              <w:t>ear</w:t>
            </w:r>
            <w:r>
              <w:t>’</w:t>
            </w:r>
          </w:p>
        </w:tc>
      </w:tr>
      <w:tr w:rsidR="00AC23C4" w:rsidRPr="00AC23C4" w14:paraId="25036DB7" w14:textId="77777777" w:rsidTr="0041606D">
        <w:tc>
          <w:tcPr>
            <w:tcW w:w="1701" w:type="dxa"/>
            <w:shd w:val="clear" w:color="auto" w:fill="auto"/>
          </w:tcPr>
          <w:p w14:paraId="3AA8FF83" w14:textId="77777777" w:rsidR="00140A47" w:rsidRPr="00913A62" w:rsidRDefault="00140A47" w:rsidP="00206B03">
            <w:pPr>
              <w:pStyle w:val="TableCell0-2115pt"/>
            </w:pPr>
            <w:r w:rsidRPr="00913A62">
              <w:t>CV.CV.CVC</w:t>
            </w:r>
          </w:p>
        </w:tc>
        <w:tc>
          <w:tcPr>
            <w:tcW w:w="851" w:type="dxa"/>
            <w:shd w:val="clear" w:color="auto" w:fill="auto"/>
          </w:tcPr>
          <w:p w14:paraId="005F28A0" w14:textId="77777777" w:rsidR="00140A47" w:rsidRPr="00913A62" w:rsidRDefault="00B77A24" w:rsidP="00AC23C4">
            <w:pPr>
              <w:pStyle w:val="TableCell0-2115pt"/>
              <w:ind w:right="113"/>
              <w:jc w:val="right"/>
            </w:pPr>
            <w:r>
              <w:t>2</w:t>
            </w:r>
            <w:r w:rsidR="00D337D1">
              <w:t>6</w:t>
            </w:r>
          </w:p>
        </w:tc>
        <w:tc>
          <w:tcPr>
            <w:tcW w:w="1531" w:type="dxa"/>
            <w:shd w:val="clear" w:color="auto" w:fill="auto"/>
          </w:tcPr>
          <w:p w14:paraId="5DA6220B" w14:textId="77777777" w:rsidR="00140A47" w:rsidRPr="00913A62" w:rsidRDefault="00140A47" w:rsidP="00206B03">
            <w:pPr>
              <w:pStyle w:val="TableCell0-2115pt"/>
              <w:rPr>
                <w:rStyle w:val="ChCharisSIL"/>
              </w:rPr>
            </w:pPr>
            <w:r w:rsidRPr="006A23BE">
              <w:t>/</w:t>
            </w:r>
            <w:r w:rsidRPr="00302E8F">
              <w:rPr>
                <w:rStyle w:val="ChCharisSIL"/>
              </w:rPr>
              <w:t>bɛ.ˈla.laŋ</w:t>
            </w:r>
            <w:r w:rsidRPr="006A23BE">
              <w:t>/</w:t>
            </w:r>
          </w:p>
        </w:tc>
        <w:tc>
          <w:tcPr>
            <w:tcW w:w="2268" w:type="dxa"/>
            <w:shd w:val="clear" w:color="auto" w:fill="auto"/>
          </w:tcPr>
          <w:p w14:paraId="4974E85F" w14:textId="051D8013" w:rsidR="00140A47" w:rsidRPr="00913A62" w:rsidRDefault="00B7093A" w:rsidP="00206B03">
            <w:pPr>
              <w:pStyle w:val="TableCell0-2115pt"/>
            </w:pPr>
            <w:r>
              <w:t>‘</w:t>
            </w:r>
            <w:r w:rsidR="00140A47" w:rsidRPr="00913A62">
              <w:t>grasshopper</w:t>
            </w:r>
            <w:r>
              <w:t>’</w:t>
            </w:r>
          </w:p>
        </w:tc>
      </w:tr>
      <w:tr w:rsidR="00AC23C4" w:rsidRPr="00AC23C4" w14:paraId="0FD3FA26" w14:textId="77777777" w:rsidTr="0041606D">
        <w:tc>
          <w:tcPr>
            <w:tcW w:w="1701" w:type="dxa"/>
            <w:shd w:val="clear" w:color="auto" w:fill="auto"/>
          </w:tcPr>
          <w:p w14:paraId="0F94B9DC" w14:textId="77777777" w:rsidR="00140A47" w:rsidRPr="00913A62" w:rsidRDefault="00140A47" w:rsidP="00206B03">
            <w:pPr>
              <w:pStyle w:val="TableCell0-2115pt"/>
            </w:pPr>
            <w:r w:rsidRPr="00913A62">
              <w:t>CV.CVC.CV</w:t>
            </w:r>
          </w:p>
        </w:tc>
        <w:tc>
          <w:tcPr>
            <w:tcW w:w="851" w:type="dxa"/>
            <w:shd w:val="clear" w:color="auto" w:fill="auto"/>
          </w:tcPr>
          <w:p w14:paraId="57AADF1F" w14:textId="77777777" w:rsidR="00140A47" w:rsidRPr="00913A62" w:rsidRDefault="00140A47" w:rsidP="00AC23C4">
            <w:pPr>
              <w:pStyle w:val="TableCell0-2115pt"/>
              <w:ind w:right="113"/>
              <w:jc w:val="right"/>
            </w:pPr>
            <w:r w:rsidRPr="00913A62">
              <w:t>2</w:t>
            </w:r>
          </w:p>
        </w:tc>
        <w:tc>
          <w:tcPr>
            <w:tcW w:w="1531" w:type="dxa"/>
            <w:shd w:val="clear" w:color="auto" w:fill="auto"/>
          </w:tcPr>
          <w:p w14:paraId="513E9CED" w14:textId="77777777" w:rsidR="00140A47" w:rsidRPr="00913A62" w:rsidRDefault="00140A47" w:rsidP="00206B03">
            <w:pPr>
              <w:pStyle w:val="TableCell0-2115pt"/>
              <w:rPr>
                <w:rStyle w:val="ChCharisSIL"/>
              </w:rPr>
            </w:pPr>
            <w:r w:rsidRPr="006A23BE">
              <w:t>/</w:t>
            </w:r>
            <w:r w:rsidRPr="004A5704">
              <w:rPr>
                <w:rStyle w:val="ChCharisSIL"/>
              </w:rPr>
              <w:t>pa</w:t>
            </w:r>
            <w:r w:rsidRPr="00302E8F">
              <w:rPr>
                <w:rStyle w:val="ChCharisSIL"/>
              </w:rPr>
              <w:t>.ˈluŋ.ku</w:t>
            </w:r>
            <w:r w:rsidRPr="006A23BE">
              <w:t>/</w:t>
            </w:r>
          </w:p>
        </w:tc>
        <w:tc>
          <w:tcPr>
            <w:tcW w:w="2268" w:type="dxa"/>
            <w:shd w:val="clear" w:color="auto" w:fill="auto"/>
          </w:tcPr>
          <w:p w14:paraId="6A1702D1" w14:textId="025F0D97" w:rsidR="00140A47" w:rsidRPr="00913A62" w:rsidRDefault="00B7093A" w:rsidP="00206B03">
            <w:pPr>
              <w:pStyle w:val="TableCell0-2115pt"/>
            </w:pPr>
            <w:r>
              <w:t>‘</w:t>
            </w:r>
            <w:r w:rsidR="00140A47" w:rsidRPr="00913A62">
              <w:t>punch</w:t>
            </w:r>
            <w:r>
              <w:t>’</w:t>
            </w:r>
            <w:r w:rsidR="00EF0B93" w:rsidRPr="00913A62">
              <w:rPr>
                <w:rStyle w:val="FootnoteReference"/>
              </w:rPr>
              <w:footnoteReference w:id="90"/>
            </w:r>
          </w:p>
        </w:tc>
      </w:tr>
      <w:bookmarkEnd w:id="1007"/>
      <w:tr w:rsidR="00AC23C4" w:rsidRPr="00AC23C4" w14:paraId="7D22B202" w14:textId="77777777" w:rsidTr="0041606D">
        <w:tc>
          <w:tcPr>
            <w:tcW w:w="1701" w:type="dxa"/>
            <w:shd w:val="clear" w:color="auto" w:fill="auto"/>
          </w:tcPr>
          <w:p w14:paraId="52303EB3" w14:textId="77777777" w:rsidR="00140A47" w:rsidRPr="004A5704" w:rsidRDefault="00140A47" w:rsidP="00206B03">
            <w:pPr>
              <w:pStyle w:val="TableCell0-2115pt"/>
            </w:pPr>
            <w:r w:rsidRPr="004A5704">
              <w:t>CV.CVC.CVC</w:t>
            </w:r>
          </w:p>
        </w:tc>
        <w:tc>
          <w:tcPr>
            <w:tcW w:w="851" w:type="dxa"/>
            <w:shd w:val="clear" w:color="auto" w:fill="auto"/>
          </w:tcPr>
          <w:p w14:paraId="1FE22A07" w14:textId="77777777" w:rsidR="00140A47" w:rsidRPr="004A5704" w:rsidRDefault="00140A47" w:rsidP="00AC23C4">
            <w:pPr>
              <w:pStyle w:val="TableCell0-2115pt"/>
              <w:ind w:right="113"/>
              <w:jc w:val="right"/>
            </w:pPr>
            <w:r w:rsidRPr="004A5704">
              <w:t>1</w:t>
            </w:r>
          </w:p>
        </w:tc>
        <w:tc>
          <w:tcPr>
            <w:tcW w:w="1531" w:type="dxa"/>
            <w:shd w:val="clear" w:color="auto" w:fill="auto"/>
          </w:tcPr>
          <w:p w14:paraId="42730F95" w14:textId="77777777" w:rsidR="00140A47" w:rsidRPr="00AC23C4" w:rsidRDefault="00140A47" w:rsidP="00206B03">
            <w:pPr>
              <w:pStyle w:val="TableCell0-2115pt"/>
              <w:rPr>
                <w:rStyle w:val="ChCharisSIL"/>
                <w:rFonts w:ascii="Times New Roman" w:hAnsi="Times New Roman"/>
                <w:sz w:val="20"/>
              </w:rPr>
            </w:pPr>
            <w:r w:rsidRPr="004A5704">
              <w:t>/</w:t>
            </w:r>
            <w:r w:rsidRPr="004A5704">
              <w:rPr>
                <w:rStyle w:val="ChCharisSIL"/>
              </w:rPr>
              <w:t>ˌgɛ.mɛn.ˈtar</w:t>
            </w:r>
            <w:r w:rsidRPr="004A5704">
              <w:t>/</w:t>
            </w:r>
          </w:p>
        </w:tc>
        <w:tc>
          <w:tcPr>
            <w:tcW w:w="2268" w:type="dxa"/>
            <w:shd w:val="clear" w:color="auto" w:fill="auto"/>
          </w:tcPr>
          <w:p w14:paraId="53299414" w14:textId="275BAC59" w:rsidR="00140A47" w:rsidRPr="004A5704" w:rsidRDefault="00B7093A" w:rsidP="00206B03">
            <w:pPr>
              <w:pStyle w:val="TableCell0-2115pt"/>
            </w:pPr>
            <w:r>
              <w:t>‘</w:t>
            </w:r>
            <w:r w:rsidR="00140A47" w:rsidRPr="004A5704">
              <w:t>tremble</w:t>
            </w:r>
            <w:r>
              <w:t>’</w:t>
            </w:r>
          </w:p>
        </w:tc>
      </w:tr>
      <w:tr w:rsidR="00AC23C4" w:rsidRPr="00AC23C4" w14:paraId="2FE0761A" w14:textId="77777777" w:rsidTr="0041606D">
        <w:tc>
          <w:tcPr>
            <w:tcW w:w="1701" w:type="dxa"/>
            <w:shd w:val="clear" w:color="auto" w:fill="auto"/>
          </w:tcPr>
          <w:p w14:paraId="3713E266" w14:textId="77777777" w:rsidR="00140A47" w:rsidRPr="00913A62" w:rsidRDefault="00140A47" w:rsidP="00206B03">
            <w:pPr>
              <w:pStyle w:val="TableCell2-2115pt"/>
            </w:pPr>
            <w:r w:rsidRPr="00913A62">
              <w:t>CVC.CV.CV</w:t>
            </w:r>
          </w:p>
        </w:tc>
        <w:tc>
          <w:tcPr>
            <w:tcW w:w="851" w:type="dxa"/>
            <w:shd w:val="clear" w:color="auto" w:fill="auto"/>
          </w:tcPr>
          <w:p w14:paraId="10E13DA5" w14:textId="77777777" w:rsidR="00140A47" w:rsidRPr="00913A62" w:rsidRDefault="00140A47" w:rsidP="00AC23C4">
            <w:pPr>
              <w:pStyle w:val="TableCell2-2115pt"/>
              <w:ind w:right="113"/>
              <w:jc w:val="right"/>
            </w:pPr>
            <w:r w:rsidRPr="00913A62">
              <w:t>9</w:t>
            </w:r>
          </w:p>
        </w:tc>
        <w:tc>
          <w:tcPr>
            <w:tcW w:w="1531" w:type="dxa"/>
            <w:shd w:val="clear" w:color="auto" w:fill="auto"/>
          </w:tcPr>
          <w:p w14:paraId="2C06AD92" w14:textId="77777777" w:rsidR="00140A47" w:rsidRPr="00913A62" w:rsidRDefault="00140A47" w:rsidP="00206B03">
            <w:pPr>
              <w:pStyle w:val="TableCell2-2115pt"/>
              <w:rPr>
                <w:rStyle w:val="ChCharisSIL"/>
              </w:rPr>
            </w:pPr>
            <w:r w:rsidRPr="006A23BE">
              <w:t>/</w:t>
            </w:r>
            <w:r w:rsidRPr="00302E8F">
              <w:rPr>
                <w:rStyle w:val="ChCharisSIL"/>
              </w:rPr>
              <w:t>sɛn.ˈdi.ri</w:t>
            </w:r>
            <w:r w:rsidRPr="006A23BE">
              <w:t>/</w:t>
            </w:r>
          </w:p>
        </w:tc>
        <w:tc>
          <w:tcPr>
            <w:tcW w:w="2268" w:type="dxa"/>
            <w:shd w:val="clear" w:color="auto" w:fill="auto"/>
          </w:tcPr>
          <w:p w14:paraId="173D9096" w14:textId="3AE7C26E" w:rsidR="00140A47" w:rsidRPr="00913A62" w:rsidRDefault="00B7093A" w:rsidP="00206B03">
            <w:pPr>
              <w:pStyle w:val="TableCell2-2115pt"/>
            </w:pPr>
            <w:r>
              <w:t>‘</w:t>
            </w:r>
            <w:r w:rsidR="00140A47" w:rsidRPr="00913A62">
              <w:t>be alone</w:t>
            </w:r>
            <w:r>
              <w:t>’</w:t>
            </w:r>
          </w:p>
        </w:tc>
      </w:tr>
      <w:tr w:rsidR="00AC23C4" w:rsidRPr="00AC23C4" w14:paraId="7151426B" w14:textId="77777777" w:rsidTr="0041606D">
        <w:tc>
          <w:tcPr>
            <w:tcW w:w="1701" w:type="dxa"/>
            <w:shd w:val="clear" w:color="auto" w:fill="auto"/>
          </w:tcPr>
          <w:p w14:paraId="511F9258" w14:textId="77777777" w:rsidR="00140A47" w:rsidRPr="00913A62" w:rsidRDefault="00140A47" w:rsidP="00206B03">
            <w:pPr>
              <w:pStyle w:val="TableCell0-2115pt"/>
            </w:pPr>
            <w:r w:rsidRPr="00913A62">
              <w:t>CVC.CV.CVC</w:t>
            </w:r>
          </w:p>
        </w:tc>
        <w:tc>
          <w:tcPr>
            <w:tcW w:w="851" w:type="dxa"/>
            <w:shd w:val="clear" w:color="auto" w:fill="auto"/>
          </w:tcPr>
          <w:p w14:paraId="433E1E13" w14:textId="77777777" w:rsidR="00140A47" w:rsidRPr="00913A62" w:rsidRDefault="00140A47" w:rsidP="00AC23C4">
            <w:pPr>
              <w:pStyle w:val="TableCell0-2115pt"/>
              <w:ind w:right="113"/>
              <w:jc w:val="right"/>
            </w:pPr>
            <w:r w:rsidRPr="00913A62">
              <w:t>6</w:t>
            </w:r>
          </w:p>
        </w:tc>
        <w:tc>
          <w:tcPr>
            <w:tcW w:w="1531" w:type="dxa"/>
            <w:shd w:val="clear" w:color="auto" w:fill="auto"/>
          </w:tcPr>
          <w:p w14:paraId="41148C27" w14:textId="77777777" w:rsidR="00140A47" w:rsidRPr="00AC23C4" w:rsidRDefault="00140A47" w:rsidP="00206B03">
            <w:pPr>
              <w:pStyle w:val="TableCell0-2115pt"/>
              <w:rPr>
                <w:rStyle w:val="ChCharisSIL"/>
                <w:rFonts w:ascii="Times New Roman" w:hAnsi="Times New Roman"/>
                <w:sz w:val="20"/>
              </w:rPr>
            </w:pPr>
            <w:r w:rsidRPr="006A23BE">
              <w:t>/</w:t>
            </w:r>
            <w:r w:rsidRPr="004A5704">
              <w:rPr>
                <w:rStyle w:val="ChCharisSIL"/>
              </w:rPr>
              <w:t>tam.ˈpɛ.lɛŋ</w:t>
            </w:r>
            <w:r w:rsidRPr="006A23BE">
              <w:t>/</w:t>
            </w:r>
          </w:p>
        </w:tc>
        <w:tc>
          <w:tcPr>
            <w:tcW w:w="2268" w:type="dxa"/>
            <w:shd w:val="clear" w:color="auto" w:fill="auto"/>
          </w:tcPr>
          <w:p w14:paraId="4C51986C" w14:textId="612ED571" w:rsidR="00140A47" w:rsidRPr="00913A62" w:rsidRDefault="00B7093A" w:rsidP="00206B03">
            <w:pPr>
              <w:pStyle w:val="TableCell0-2115pt"/>
            </w:pPr>
            <w:r>
              <w:t>‘</w:t>
            </w:r>
            <w:r w:rsidR="00140A47" w:rsidRPr="00913A62">
              <w:t>slap on face or ears</w:t>
            </w:r>
            <w:r>
              <w:t>’</w:t>
            </w:r>
          </w:p>
        </w:tc>
      </w:tr>
      <w:tr w:rsidR="00AC23C4" w:rsidRPr="00AC23C4" w14:paraId="167F9BA8" w14:textId="77777777" w:rsidTr="0041606D">
        <w:tc>
          <w:tcPr>
            <w:tcW w:w="1701" w:type="dxa"/>
            <w:shd w:val="clear" w:color="auto" w:fill="auto"/>
          </w:tcPr>
          <w:p w14:paraId="556E053F" w14:textId="77777777" w:rsidR="00140A47" w:rsidRPr="00913A62" w:rsidRDefault="00140A47" w:rsidP="00206B03">
            <w:pPr>
              <w:pStyle w:val="TableCell2-2115ptBreak"/>
            </w:pPr>
            <w:r w:rsidRPr="00913A62">
              <w:t>CCVC.CV.VC</w:t>
            </w:r>
          </w:p>
        </w:tc>
        <w:tc>
          <w:tcPr>
            <w:tcW w:w="851" w:type="dxa"/>
            <w:shd w:val="clear" w:color="auto" w:fill="auto"/>
          </w:tcPr>
          <w:p w14:paraId="78CC1DD2" w14:textId="77777777" w:rsidR="00140A47" w:rsidRPr="00913A62" w:rsidRDefault="00140A47" w:rsidP="00AC23C4">
            <w:pPr>
              <w:pStyle w:val="TableCell2-2115ptBreak"/>
              <w:ind w:right="113"/>
              <w:jc w:val="right"/>
            </w:pPr>
            <w:r w:rsidRPr="00913A62">
              <w:t>1</w:t>
            </w:r>
          </w:p>
        </w:tc>
        <w:tc>
          <w:tcPr>
            <w:tcW w:w="1531" w:type="dxa"/>
            <w:shd w:val="clear" w:color="auto" w:fill="auto"/>
          </w:tcPr>
          <w:p w14:paraId="49A0FC9F" w14:textId="77777777" w:rsidR="00140A47" w:rsidRPr="00E413A5" w:rsidRDefault="00140A47" w:rsidP="00206B03">
            <w:pPr>
              <w:pStyle w:val="TableCell2-2115ptBreak"/>
              <w:rPr>
                <w:rStyle w:val="ChCharisSIL"/>
              </w:rPr>
            </w:pPr>
            <w:r w:rsidRPr="00E413A5">
              <w:t>/</w:t>
            </w:r>
            <w:r w:rsidRPr="00E413A5">
              <w:rPr>
                <w:rStyle w:val="ChCharisSIL"/>
              </w:rPr>
              <w:t>prɛm.ˈpu.a</w:t>
            </w:r>
            <w:r w:rsidR="00E413A5" w:rsidRPr="00E413A5">
              <w:rPr>
                <w:rStyle w:val="ChCharisSIL"/>
              </w:rPr>
              <w:t>ŋ</w:t>
            </w:r>
            <w:r w:rsidRPr="00E413A5">
              <w:t>/</w:t>
            </w:r>
          </w:p>
        </w:tc>
        <w:tc>
          <w:tcPr>
            <w:tcW w:w="2268" w:type="dxa"/>
            <w:shd w:val="clear" w:color="auto" w:fill="auto"/>
          </w:tcPr>
          <w:p w14:paraId="40083900" w14:textId="0737918E" w:rsidR="00140A47" w:rsidRPr="00913A62" w:rsidRDefault="00B7093A" w:rsidP="00206B03">
            <w:pPr>
              <w:pStyle w:val="TableCell2-2115ptBreak"/>
            </w:pPr>
            <w:r>
              <w:t>‘</w:t>
            </w:r>
            <w:r w:rsidR="00140A47" w:rsidRPr="00913A62">
              <w:t>woman</w:t>
            </w:r>
            <w:r>
              <w:t>’</w:t>
            </w:r>
          </w:p>
        </w:tc>
      </w:tr>
    </w:tbl>
    <w:bookmarkEnd w:id="1008"/>
    <w:p w14:paraId="388329AA" w14:textId="77777777" w:rsidR="00140A47" w:rsidRPr="00913A62" w:rsidRDefault="00140A47" w:rsidP="00AE341E">
      <w:pPr>
        <w:pStyle w:val="Body0005after05before"/>
      </w:pPr>
      <w:r w:rsidRPr="00913A62">
        <w:lastRenderedPageBreak/>
        <w:t xml:space="preserve">Quadrisyllabic roots are presented in </w:t>
      </w:r>
      <w:r w:rsidRPr="00913A62">
        <w:fldChar w:fldCharType="begin"/>
      </w:r>
      <w:r w:rsidRPr="00913A62">
        <w:instrText xml:space="preserve"> REF _Ref32486674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36</w:t>
      </w:r>
      <w:r w:rsidRPr="00913A62">
        <w:fldChar w:fldCharType="end"/>
      </w:r>
      <w:r w:rsidRPr="00913A62">
        <w:t xml:space="preserve">. With </w:t>
      </w:r>
      <w:r w:rsidR="00F56EAB">
        <w:t>only</w:t>
      </w:r>
      <w:r w:rsidRPr="00913A62">
        <w:t xml:space="preserve"> two entries, they are extremely rare.</w:t>
      </w:r>
      <w:r w:rsidRPr="00913A62">
        <w:rPr>
          <w:rStyle w:val="FootnoteReference"/>
        </w:rPr>
        <w:footnoteReference w:id="91"/>
      </w:r>
      <w:r w:rsidRPr="00913A62">
        <w:t xml:space="preserve"> Again, the attested data show a preference for CV.</w:t>
      </w:r>
    </w:p>
    <w:p w14:paraId="1AE229FD" w14:textId="77777777" w:rsidR="00140A47" w:rsidRPr="00913A62" w:rsidRDefault="00140A47" w:rsidP="00140A47">
      <w:pPr>
        <w:pStyle w:val="Caption"/>
      </w:pPr>
      <w:bookmarkStart w:id="1012" w:name="_Ref324866747"/>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36</w:t>
        </w:r>
      </w:fldSimple>
      <w:bookmarkEnd w:id="1012"/>
      <w:r w:rsidRPr="00913A62">
        <w:t>:</w:t>
      </w:r>
      <w:r w:rsidRPr="00913A62">
        <w:tab/>
        <w:t>Quadrisyllabic roots (2 items)</w:t>
      </w:r>
    </w:p>
    <w:tbl>
      <w:tblPr>
        <w:tblW w:w="6238" w:type="dxa"/>
        <w:tblInd w:w="170" w:type="dxa"/>
        <w:tblBorders>
          <w:bottom w:val="single" w:sz="4" w:space="0" w:color="auto"/>
        </w:tblBorders>
        <w:tblLayout w:type="fixed"/>
        <w:tblLook w:val="01E0" w:firstRow="1" w:lastRow="1" w:firstColumn="1" w:lastColumn="1" w:noHBand="0" w:noVBand="0"/>
      </w:tblPr>
      <w:tblGrid>
        <w:gridCol w:w="1985"/>
        <w:gridCol w:w="851"/>
        <w:gridCol w:w="1701"/>
        <w:gridCol w:w="1701"/>
      </w:tblGrid>
      <w:tr w:rsidR="00140A47" w:rsidRPr="00AC23C4" w14:paraId="6A0093AC" w14:textId="77777777" w:rsidTr="0041606D">
        <w:trPr>
          <w:tblHeader/>
        </w:trPr>
        <w:tc>
          <w:tcPr>
            <w:tcW w:w="1985" w:type="dxa"/>
            <w:tcBorders>
              <w:top w:val="single" w:sz="4" w:space="0" w:color="auto"/>
              <w:bottom w:val="single" w:sz="4" w:space="0" w:color="auto"/>
            </w:tcBorders>
            <w:shd w:val="clear" w:color="auto" w:fill="auto"/>
          </w:tcPr>
          <w:p w14:paraId="71719078" w14:textId="77777777" w:rsidR="00140A47" w:rsidRPr="00F37BC6" w:rsidRDefault="00140A47" w:rsidP="00140A47">
            <w:pPr>
              <w:pStyle w:val="TableHd"/>
            </w:pPr>
            <w:r w:rsidRPr="00F37BC6">
              <w:t>Syllable types</w:t>
            </w:r>
          </w:p>
        </w:tc>
        <w:tc>
          <w:tcPr>
            <w:tcW w:w="851" w:type="dxa"/>
            <w:tcBorders>
              <w:top w:val="single" w:sz="4" w:space="0" w:color="auto"/>
              <w:bottom w:val="single" w:sz="4" w:space="0" w:color="auto"/>
            </w:tcBorders>
            <w:shd w:val="clear" w:color="auto" w:fill="auto"/>
          </w:tcPr>
          <w:p w14:paraId="2CC04953" w14:textId="77777777" w:rsidR="00140A47" w:rsidRPr="00F37BC6" w:rsidRDefault="00140A47" w:rsidP="00140A47">
            <w:pPr>
              <w:pStyle w:val="TableHd"/>
            </w:pPr>
            <w:r w:rsidRPr="00F37BC6">
              <w:t>Count</w:t>
            </w:r>
          </w:p>
        </w:tc>
        <w:tc>
          <w:tcPr>
            <w:tcW w:w="1701" w:type="dxa"/>
            <w:tcBorders>
              <w:top w:val="single" w:sz="4" w:space="0" w:color="auto"/>
              <w:bottom w:val="single" w:sz="4" w:space="0" w:color="auto"/>
            </w:tcBorders>
            <w:shd w:val="clear" w:color="auto" w:fill="auto"/>
          </w:tcPr>
          <w:p w14:paraId="67C9C732" w14:textId="77777777" w:rsidR="00140A47" w:rsidRPr="00F37BC6" w:rsidRDefault="00140A47" w:rsidP="00140A47">
            <w:pPr>
              <w:pStyle w:val="TableHd"/>
            </w:pPr>
            <w:r w:rsidRPr="00F37BC6">
              <w:t>Item</w:t>
            </w:r>
          </w:p>
        </w:tc>
        <w:tc>
          <w:tcPr>
            <w:tcW w:w="1701" w:type="dxa"/>
            <w:tcBorders>
              <w:top w:val="single" w:sz="4" w:space="0" w:color="auto"/>
              <w:bottom w:val="single" w:sz="4" w:space="0" w:color="auto"/>
            </w:tcBorders>
            <w:shd w:val="clear" w:color="auto" w:fill="auto"/>
          </w:tcPr>
          <w:p w14:paraId="42EBC565" w14:textId="77777777" w:rsidR="00140A47" w:rsidRPr="00F37BC6" w:rsidRDefault="00140A47" w:rsidP="00140A47">
            <w:pPr>
              <w:pStyle w:val="TableHd"/>
            </w:pPr>
            <w:r w:rsidRPr="00F37BC6">
              <w:t>Gloss</w:t>
            </w:r>
          </w:p>
        </w:tc>
      </w:tr>
      <w:tr w:rsidR="00140A47" w:rsidRPr="00913A62" w14:paraId="53004A50" w14:textId="77777777" w:rsidTr="0041606D">
        <w:tc>
          <w:tcPr>
            <w:tcW w:w="1985" w:type="dxa"/>
            <w:tcBorders>
              <w:top w:val="single" w:sz="4" w:space="0" w:color="auto"/>
            </w:tcBorders>
            <w:shd w:val="clear" w:color="auto" w:fill="auto"/>
          </w:tcPr>
          <w:p w14:paraId="332E2179" w14:textId="77777777" w:rsidR="00140A47" w:rsidRPr="00913A62" w:rsidRDefault="00140A47" w:rsidP="00206B03">
            <w:pPr>
              <w:pStyle w:val="TableCell2-2115pt"/>
            </w:pPr>
            <w:bookmarkStart w:id="1013" w:name="_Hlk331249718"/>
            <w:r w:rsidRPr="00913A62">
              <w:t>V.CV.CV.CV</w:t>
            </w:r>
          </w:p>
        </w:tc>
        <w:tc>
          <w:tcPr>
            <w:tcW w:w="851" w:type="dxa"/>
            <w:tcBorders>
              <w:top w:val="single" w:sz="4" w:space="0" w:color="auto"/>
            </w:tcBorders>
            <w:shd w:val="clear" w:color="auto" w:fill="auto"/>
          </w:tcPr>
          <w:p w14:paraId="0BC6FFB1" w14:textId="77777777" w:rsidR="00140A47" w:rsidRPr="00913A62" w:rsidRDefault="00140A47" w:rsidP="00AC23C4">
            <w:pPr>
              <w:pStyle w:val="TableCell2-2115pt"/>
              <w:ind w:right="113"/>
              <w:jc w:val="right"/>
            </w:pPr>
            <w:r w:rsidRPr="00913A62">
              <w:t>1</w:t>
            </w:r>
          </w:p>
        </w:tc>
        <w:tc>
          <w:tcPr>
            <w:tcW w:w="1701" w:type="dxa"/>
            <w:tcBorders>
              <w:top w:val="single" w:sz="4" w:space="0" w:color="auto"/>
            </w:tcBorders>
            <w:shd w:val="clear" w:color="auto" w:fill="auto"/>
          </w:tcPr>
          <w:p w14:paraId="6C4BEFE1" w14:textId="77777777" w:rsidR="00140A47" w:rsidRPr="000B187B" w:rsidRDefault="00140A47" w:rsidP="00206B03">
            <w:pPr>
              <w:pStyle w:val="TableCell2-2115pt"/>
            </w:pPr>
            <w:r w:rsidRPr="000B187B">
              <w:t>/</w:t>
            </w:r>
            <w:r w:rsidRPr="000B187B">
              <w:rPr>
                <w:rStyle w:val="ChCharisSIL"/>
              </w:rPr>
              <w:t>ˌɔ.la.ˈra.ga</w:t>
            </w:r>
            <w:r w:rsidRPr="000B187B">
              <w:t>/</w:t>
            </w:r>
          </w:p>
        </w:tc>
        <w:tc>
          <w:tcPr>
            <w:tcW w:w="1701" w:type="dxa"/>
            <w:tcBorders>
              <w:top w:val="single" w:sz="4" w:space="0" w:color="auto"/>
            </w:tcBorders>
            <w:shd w:val="clear" w:color="auto" w:fill="auto"/>
          </w:tcPr>
          <w:p w14:paraId="383E8EFD" w14:textId="102BD4FB" w:rsidR="00140A47" w:rsidRPr="00913A62" w:rsidRDefault="00B7093A" w:rsidP="00206B03">
            <w:pPr>
              <w:pStyle w:val="TableCell2-2115pt"/>
            </w:pPr>
            <w:r>
              <w:t>‘</w:t>
            </w:r>
            <w:r w:rsidR="00140A47" w:rsidRPr="00913A62">
              <w:t>do sports</w:t>
            </w:r>
            <w:r>
              <w:t>’</w:t>
            </w:r>
          </w:p>
        </w:tc>
      </w:tr>
      <w:tr w:rsidR="00140A47" w:rsidRPr="00913A62" w14:paraId="74CE3506" w14:textId="77777777" w:rsidTr="0041606D">
        <w:tc>
          <w:tcPr>
            <w:tcW w:w="1985" w:type="dxa"/>
            <w:shd w:val="clear" w:color="auto" w:fill="auto"/>
          </w:tcPr>
          <w:p w14:paraId="4D2FC710" w14:textId="77777777" w:rsidR="00140A47" w:rsidRPr="00913A62" w:rsidRDefault="00140A47" w:rsidP="00206B03">
            <w:pPr>
              <w:pStyle w:val="TableCell0-2115pt"/>
            </w:pPr>
            <w:r w:rsidRPr="00913A62">
              <w:t>CV.CV.V.CV</w:t>
            </w:r>
          </w:p>
        </w:tc>
        <w:tc>
          <w:tcPr>
            <w:tcW w:w="851" w:type="dxa"/>
            <w:shd w:val="clear" w:color="auto" w:fill="auto"/>
          </w:tcPr>
          <w:p w14:paraId="3CF48F26" w14:textId="77777777" w:rsidR="00140A47" w:rsidRPr="00913A62" w:rsidRDefault="00140A47" w:rsidP="00AC23C4">
            <w:pPr>
              <w:pStyle w:val="TableCell0-2115pt"/>
              <w:ind w:right="113"/>
              <w:jc w:val="right"/>
            </w:pPr>
            <w:r w:rsidRPr="00913A62">
              <w:t>1</w:t>
            </w:r>
          </w:p>
        </w:tc>
        <w:tc>
          <w:tcPr>
            <w:tcW w:w="1701" w:type="dxa"/>
            <w:shd w:val="clear" w:color="auto" w:fill="auto"/>
          </w:tcPr>
          <w:p w14:paraId="0D247295" w14:textId="77777777" w:rsidR="00140A47" w:rsidRPr="000B187B" w:rsidRDefault="00140A47" w:rsidP="00206B03">
            <w:pPr>
              <w:pStyle w:val="TableCell0-2115pt"/>
            </w:pPr>
            <w:r w:rsidRPr="000B187B">
              <w:t>/</w:t>
            </w:r>
            <w:r w:rsidRPr="000B187B">
              <w:rPr>
                <w:rStyle w:val="ChCharisSIL"/>
              </w:rPr>
              <w:t>ˌkɛ.tʃu.ˈa.li</w:t>
            </w:r>
            <w:r w:rsidRPr="000B187B">
              <w:t>/</w:t>
            </w:r>
          </w:p>
        </w:tc>
        <w:tc>
          <w:tcPr>
            <w:tcW w:w="1701" w:type="dxa"/>
            <w:shd w:val="clear" w:color="auto" w:fill="auto"/>
          </w:tcPr>
          <w:p w14:paraId="4A4C866F" w14:textId="410BBBEE" w:rsidR="00140A47" w:rsidRPr="00913A62" w:rsidRDefault="00B7093A" w:rsidP="00206B03">
            <w:pPr>
              <w:pStyle w:val="TableCell0-2115pt"/>
            </w:pPr>
            <w:r>
              <w:t>‘</w:t>
            </w:r>
            <w:r w:rsidR="00140A47" w:rsidRPr="00913A62">
              <w:t>except</w:t>
            </w:r>
            <w:r>
              <w:t>’</w:t>
            </w:r>
          </w:p>
        </w:tc>
      </w:tr>
    </w:tbl>
    <w:bookmarkEnd w:id="1013"/>
    <w:p w14:paraId="25D52C2E" w14:textId="77777777" w:rsidR="00140A47" w:rsidRPr="00913A62" w:rsidRDefault="00140A47" w:rsidP="00AE341E">
      <w:pPr>
        <w:pStyle w:val="Body0005after05before"/>
      </w:pPr>
      <w:r w:rsidRPr="00913A62">
        <w:t xml:space="preserve">The data presented in </w:t>
      </w:r>
      <w:r w:rsidRPr="00913A62">
        <w:fldChar w:fldCharType="begin"/>
      </w:r>
      <w:r w:rsidRPr="00913A62">
        <w:instrText xml:space="preserve"> REF _Ref324850236 \h  \* MERGEFORMAT </w:instrText>
      </w:r>
      <w:r w:rsidRPr="00913A62">
        <w:fldChar w:fldCharType="separate"/>
      </w:r>
      <w:r w:rsidR="00154D81" w:rsidRPr="00913A62">
        <w:t xml:space="preserve">Table </w:t>
      </w:r>
      <w:r w:rsidR="00154D81">
        <w:rPr>
          <w:noProof/>
          <w:cs/>
        </w:rPr>
        <w:t>‎</w:t>
      </w:r>
      <w:r w:rsidR="00154D81">
        <w:rPr>
          <w:noProof/>
        </w:rPr>
        <w:t>2.33</w:t>
      </w:r>
      <w:r w:rsidRPr="00913A62">
        <w:fldChar w:fldCharType="end"/>
      </w:r>
      <w:r w:rsidRPr="00913A62">
        <w:t xml:space="preserve"> to </w:t>
      </w:r>
      <w:r w:rsidRPr="00913A62">
        <w:fldChar w:fldCharType="begin"/>
      </w:r>
      <w:r w:rsidRPr="00913A62">
        <w:instrText xml:space="preserve"> REF _Ref324866747 \h  \* MERGEFORMAT </w:instrText>
      </w:r>
      <w:r w:rsidRPr="00913A62">
        <w:fldChar w:fldCharType="separate"/>
      </w:r>
      <w:r w:rsidR="00154D81" w:rsidRPr="00913A62">
        <w:t xml:space="preserve">Table </w:t>
      </w:r>
      <w:r w:rsidR="00154D81">
        <w:rPr>
          <w:noProof/>
          <w:cs/>
        </w:rPr>
        <w:t>‎</w:t>
      </w:r>
      <w:r w:rsidR="00154D81">
        <w:rPr>
          <w:noProof/>
        </w:rPr>
        <w:t>2.36</w:t>
      </w:r>
      <w:r w:rsidRPr="00913A62">
        <w:fldChar w:fldCharType="end"/>
      </w:r>
      <w:r w:rsidRPr="00913A62">
        <w:t xml:space="preserve"> show</w:t>
      </w:r>
      <w:r w:rsidR="00483C9D">
        <w:t>s</w:t>
      </w:r>
      <w:r w:rsidRPr="00913A62">
        <w:t xml:space="preserve"> that Papuan Malay has a clear preference for disyllabic roots. Roots with one or three syllables are considerably less common</w:t>
      </w:r>
      <w:r w:rsidR="00483C9D">
        <w:t>,</w:t>
      </w:r>
      <w:r w:rsidRPr="00913A62">
        <w:t xml:space="preserve"> while quadrisyllabic roots are rare. </w:t>
      </w:r>
      <w:r w:rsidRPr="00913A62">
        <w:fldChar w:fldCharType="begin"/>
      </w:r>
      <w:r w:rsidRPr="00913A62">
        <w:instrText xml:space="preserve"> REF _Ref324770127 \h  \* MERGEFORMAT </w:instrText>
      </w:r>
      <w:r w:rsidRPr="00913A62">
        <w:fldChar w:fldCharType="separate"/>
      </w:r>
      <w:r w:rsidR="00154D81" w:rsidRPr="00913A62">
        <w:t xml:space="preserve">Table </w:t>
      </w:r>
      <w:r w:rsidR="00154D81">
        <w:rPr>
          <w:noProof/>
          <w:cs/>
        </w:rPr>
        <w:t>‎</w:t>
      </w:r>
      <w:r w:rsidR="00154D81">
        <w:rPr>
          <w:noProof/>
        </w:rPr>
        <w:t>2.37</w:t>
      </w:r>
      <w:r w:rsidRPr="00913A62">
        <w:fldChar w:fldCharType="end"/>
      </w:r>
      <w:r w:rsidRPr="00913A62">
        <w:t xml:space="preserve"> presents a frequency count for the mono- and polysyllabic roots.</w:t>
      </w:r>
    </w:p>
    <w:p w14:paraId="7E0CA411" w14:textId="77777777" w:rsidR="00140A47" w:rsidRPr="00913A62" w:rsidRDefault="00140A47" w:rsidP="00140A47">
      <w:pPr>
        <w:pStyle w:val="Caption"/>
      </w:pPr>
      <w:bookmarkStart w:id="1014" w:name="_Ref324770127"/>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37</w:t>
        </w:r>
      </w:fldSimple>
      <w:bookmarkEnd w:id="1014"/>
      <w:r w:rsidRPr="00913A62">
        <w:t>:</w:t>
      </w:r>
      <w:r w:rsidRPr="00913A62">
        <w:tab/>
        <w:t>Frequencies of mono- and polysyllabic roots</w:t>
      </w:r>
    </w:p>
    <w:tbl>
      <w:tblPr>
        <w:tblW w:w="3969" w:type="dxa"/>
        <w:tblInd w:w="170" w:type="dxa"/>
        <w:tblBorders>
          <w:bottom w:val="single" w:sz="4" w:space="0" w:color="auto"/>
        </w:tblBorders>
        <w:tblLayout w:type="fixed"/>
        <w:tblLook w:val="01E0" w:firstRow="1" w:lastRow="1" w:firstColumn="1" w:lastColumn="1" w:noHBand="0" w:noVBand="0"/>
      </w:tblPr>
      <w:tblGrid>
        <w:gridCol w:w="1701"/>
        <w:gridCol w:w="1134"/>
        <w:gridCol w:w="1134"/>
      </w:tblGrid>
      <w:tr w:rsidR="00140A47" w:rsidRPr="00913A62" w14:paraId="0FF7C7E6" w14:textId="77777777" w:rsidTr="0041606D">
        <w:trPr>
          <w:tblHeader/>
        </w:trPr>
        <w:tc>
          <w:tcPr>
            <w:tcW w:w="1701" w:type="dxa"/>
            <w:tcBorders>
              <w:top w:val="single" w:sz="4" w:space="0" w:color="auto"/>
              <w:bottom w:val="single" w:sz="4" w:space="0" w:color="auto"/>
            </w:tcBorders>
            <w:shd w:val="clear" w:color="auto" w:fill="auto"/>
          </w:tcPr>
          <w:p w14:paraId="45FF2BB1" w14:textId="77777777" w:rsidR="00140A47" w:rsidRPr="00913A62" w:rsidRDefault="00140A47" w:rsidP="00140A47">
            <w:pPr>
              <w:pStyle w:val="TableHd"/>
            </w:pPr>
            <w:r w:rsidRPr="00913A62">
              <w:t>Syllable types</w:t>
            </w:r>
          </w:p>
        </w:tc>
        <w:tc>
          <w:tcPr>
            <w:tcW w:w="1134" w:type="dxa"/>
            <w:tcBorders>
              <w:top w:val="single" w:sz="4" w:space="0" w:color="auto"/>
              <w:bottom w:val="single" w:sz="4" w:space="0" w:color="auto"/>
            </w:tcBorders>
            <w:shd w:val="clear" w:color="auto" w:fill="auto"/>
          </w:tcPr>
          <w:p w14:paraId="693C0788" w14:textId="77777777" w:rsidR="00140A47" w:rsidRPr="00913A62" w:rsidRDefault="00140A47" w:rsidP="00140A47">
            <w:pPr>
              <w:pStyle w:val="TableHd"/>
            </w:pPr>
            <w:r w:rsidRPr="00913A62">
              <w:t>Count</w:t>
            </w:r>
          </w:p>
        </w:tc>
        <w:tc>
          <w:tcPr>
            <w:tcW w:w="1134" w:type="dxa"/>
            <w:tcBorders>
              <w:top w:val="single" w:sz="4" w:space="0" w:color="auto"/>
              <w:bottom w:val="single" w:sz="4" w:space="0" w:color="auto"/>
            </w:tcBorders>
            <w:shd w:val="clear" w:color="auto" w:fill="auto"/>
          </w:tcPr>
          <w:p w14:paraId="3EF9CB44" w14:textId="77777777" w:rsidR="00140A47" w:rsidRPr="00913A62" w:rsidRDefault="00140A47" w:rsidP="00140A47">
            <w:pPr>
              <w:pStyle w:val="TableHd"/>
            </w:pPr>
            <w:r w:rsidRPr="00913A62">
              <w:t>%</w:t>
            </w:r>
          </w:p>
        </w:tc>
      </w:tr>
      <w:tr w:rsidR="00140A47" w:rsidRPr="00913A62" w14:paraId="48C44436" w14:textId="77777777" w:rsidTr="0041606D">
        <w:tc>
          <w:tcPr>
            <w:tcW w:w="1701" w:type="dxa"/>
            <w:tcBorders>
              <w:top w:val="single" w:sz="4" w:space="0" w:color="auto"/>
            </w:tcBorders>
            <w:shd w:val="clear" w:color="auto" w:fill="auto"/>
          </w:tcPr>
          <w:p w14:paraId="2FBC6E04" w14:textId="77777777" w:rsidR="00140A47" w:rsidRPr="00913A62" w:rsidRDefault="00140A47" w:rsidP="00140A47">
            <w:pPr>
              <w:pStyle w:val="TableCell2-0"/>
            </w:pPr>
            <w:bookmarkStart w:id="1015" w:name="_Hlk348465058"/>
            <w:bookmarkStart w:id="1016" w:name="_Hlk336948881"/>
            <w:r w:rsidRPr="00913A62">
              <w:t>Monosyllabic</w:t>
            </w:r>
          </w:p>
        </w:tc>
        <w:tc>
          <w:tcPr>
            <w:tcW w:w="1134" w:type="dxa"/>
            <w:tcBorders>
              <w:top w:val="single" w:sz="4" w:space="0" w:color="auto"/>
            </w:tcBorders>
            <w:shd w:val="clear" w:color="auto" w:fill="auto"/>
          </w:tcPr>
          <w:p w14:paraId="6AD5506A" w14:textId="77777777" w:rsidR="00140A47" w:rsidRPr="00913A62" w:rsidRDefault="00140A47" w:rsidP="00AC23C4">
            <w:pPr>
              <w:pStyle w:val="TableCell2-0"/>
              <w:ind w:right="170"/>
              <w:jc w:val="right"/>
            </w:pPr>
            <w:r w:rsidRPr="00913A62">
              <w:t>44</w:t>
            </w:r>
          </w:p>
        </w:tc>
        <w:tc>
          <w:tcPr>
            <w:tcW w:w="1134" w:type="dxa"/>
            <w:tcBorders>
              <w:top w:val="single" w:sz="4" w:space="0" w:color="auto"/>
            </w:tcBorders>
            <w:shd w:val="clear" w:color="auto" w:fill="auto"/>
          </w:tcPr>
          <w:p w14:paraId="147ADEDB" w14:textId="77777777" w:rsidR="00140A47" w:rsidRPr="00913A62" w:rsidRDefault="00140A47" w:rsidP="00AC23C4">
            <w:pPr>
              <w:pStyle w:val="TableCell2-0"/>
              <w:ind w:right="170"/>
              <w:jc w:val="right"/>
            </w:pPr>
            <w:r w:rsidRPr="00913A62">
              <w:t>3.9%</w:t>
            </w:r>
          </w:p>
        </w:tc>
      </w:tr>
      <w:tr w:rsidR="00140A47" w:rsidRPr="00913A62" w14:paraId="6686BC07" w14:textId="77777777" w:rsidTr="0041606D">
        <w:tc>
          <w:tcPr>
            <w:tcW w:w="1701" w:type="dxa"/>
            <w:shd w:val="clear" w:color="auto" w:fill="auto"/>
          </w:tcPr>
          <w:p w14:paraId="2C799E7D" w14:textId="77777777" w:rsidR="00140A47" w:rsidRPr="00913A62" w:rsidRDefault="00140A47" w:rsidP="00140A47">
            <w:pPr>
              <w:pStyle w:val="O0Nwnext"/>
            </w:pPr>
            <w:r w:rsidRPr="00913A62">
              <w:t>Disyllabic</w:t>
            </w:r>
          </w:p>
        </w:tc>
        <w:tc>
          <w:tcPr>
            <w:tcW w:w="1134" w:type="dxa"/>
            <w:shd w:val="clear" w:color="auto" w:fill="auto"/>
          </w:tcPr>
          <w:p w14:paraId="50C1F734" w14:textId="23EE1E51" w:rsidR="00140A47" w:rsidRPr="00913A62" w:rsidRDefault="00DD0B34" w:rsidP="00AC23C4">
            <w:pPr>
              <w:pStyle w:val="O0Nwnext"/>
              <w:ind w:right="170"/>
              <w:jc w:val="right"/>
            </w:pPr>
            <w:r>
              <w:t>1,00</w:t>
            </w:r>
            <w:r w:rsidR="006B2E59">
              <w:t>4</w:t>
            </w:r>
          </w:p>
        </w:tc>
        <w:tc>
          <w:tcPr>
            <w:tcW w:w="1134" w:type="dxa"/>
            <w:shd w:val="clear" w:color="auto" w:fill="auto"/>
          </w:tcPr>
          <w:p w14:paraId="3C355EE8" w14:textId="77777777" w:rsidR="00140A47" w:rsidRPr="00913A62" w:rsidRDefault="00C33AAD" w:rsidP="00AC23C4">
            <w:pPr>
              <w:pStyle w:val="O0Nwnext"/>
              <w:ind w:right="170"/>
              <w:jc w:val="right"/>
            </w:pPr>
            <w:r>
              <w:t>89.9</w:t>
            </w:r>
            <w:r w:rsidR="00140A47" w:rsidRPr="00913A62">
              <w:t>%</w:t>
            </w:r>
          </w:p>
        </w:tc>
      </w:tr>
      <w:tr w:rsidR="00140A47" w:rsidRPr="00913A62" w14:paraId="3CC80928" w14:textId="77777777" w:rsidTr="0041606D">
        <w:tc>
          <w:tcPr>
            <w:tcW w:w="1701" w:type="dxa"/>
            <w:shd w:val="clear" w:color="auto" w:fill="auto"/>
          </w:tcPr>
          <w:p w14:paraId="59E838E6" w14:textId="77777777" w:rsidR="00140A47" w:rsidRPr="00913A62" w:rsidRDefault="00140A47" w:rsidP="00140A47">
            <w:pPr>
              <w:pStyle w:val="O0Nwnext"/>
            </w:pPr>
            <w:r w:rsidRPr="00913A62">
              <w:t>Trisyllabic</w:t>
            </w:r>
          </w:p>
        </w:tc>
        <w:tc>
          <w:tcPr>
            <w:tcW w:w="1134" w:type="dxa"/>
            <w:shd w:val="clear" w:color="auto" w:fill="auto"/>
          </w:tcPr>
          <w:p w14:paraId="3CDBC006" w14:textId="77777777" w:rsidR="00140A47" w:rsidRPr="00913A62" w:rsidRDefault="009D5B2E" w:rsidP="00AC23C4">
            <w:pPr>
              <w:pStyle w:val="O0Nwnext"/>
              <w:ind w:right="170"/>
              <w:jc w:val="right"/>
            </w:pPr>
            <w:r>
              <w:t>67</w:t>
            </w:r>
          </w:p>
        </w:tc>
        <w:tc>
          <w:tcPr>
            <w:tcW w:w="1134" w:type="dxa"/>
            <w:shd w:val="clear" w:color="auto" w:fill="auto"/>
          </w:tcPr>
          <w:p w14:paraId="5562724E" w14:textId="77777777" w:rsidR="00140A47" w:rsidRPr="00913A62" w:rsidRDefault="00C33AAD" w:rsidP="00AC23C4">
            <w:pPr>
              <w:pStyle w:val="O0Nwnext"/>
              <w:ind w:right="170"/>
              <w:jc w:val="right"/>
            </w:pPr>
            <w:r>
              <w:t>6.0</w:t>
            </w:r>
            <w:r w:rsidR="00140A47" w:rsidRPr="00913A62">
              <w:t>%</w:t>
            </w:r>
          </w:p>
        </w:tc>
      </w:tr>
      <w:tr w:rsidR="00140A47" w:rsidRPr="00913A62" w14:paraId="46DC51C1" w14:textId="77777777" w:rsidTr="0041606D">
        <w:tc>
          <w:tcPr>
            <w:tcW w:w="1701" w:type="dxa"/>
            <w:tcBorders>
              <w:bottom w:val="single" w:sz="4" w:space="0" w:color="auto"/>
            </w:tcBorders>
            <w:shd w:val="clear" w:color="auto" w:fill="auto"/>
          </w:tcPr>
          <w:p w14:paraId="61140FCE" w14:textId="77777777" w:rsidR="00140A47" w:rsidRPr="00913A62" w:rsidRDefault="00140A47" w:rsidP="00140A47">
            <w:pPr>
              <w:pStyle w:val="TableCell0-2"/>
            </w:pPr>
            <w:r w:rsidRPr="00913A62">
              <w:t>Quadrisyllabic</w:t>
            </w:r>
          </w:p>
        </w:tc>
        <w:tc>
          <w:tcPr>
            <w:tcW w:w="1134" w:type="dxa"/>
            <w:tcBorders>
              <w:bottom w:val="single" w:sz="4" w:space="0" w:color="auto"/>
            </w:tcBorders>
            <w:shd w:val="clear" w:color="auto" w:fill="auto"/>
          </w:tcPr>
          <w:p w14:paraId="59AF4E97" w14:textId="77777777" w:rsidR="00140A47" w:rsidRPr="00913A62" w:rsidRDefault="00140A47" w:rsidP="00AC23C4">
            <w:pPr>
              <w:pStyle w:val="TableCell0-2"/>
              <w:ind w:right="170"/>
              <w:jc w:val="right"/>
            </w:pPr>
            <w:r w:rsidRPr="00913A62">
              <w:t>2</w:t>
            </w:r>
          </w:p>
        </w:tc>
        <w:tc>
          <w:tcPr>
            <w:tcW w:w="1134" w:type="dxa"/>
            <w:tcBorders>
              <w:bottom w:val="single" w:sz="4" w:space="0" w:color="auto"/>
            </w:tcBorders>
            <w:shd w:val="clear" w:color="auto" w:fill="auto"/>
          </w:tcPr>
          <w:p w14:paraId="3566E141" w14:textId="77777777" w:rsidR="00140A47" w:rsidRPr="00913A62" w:rsidRDefault="00140A47" w:rsidP="00AC23C4">
            <w:pPr>
              <w:pStyle w:val="TableCell0-2"/>
              <w:ind w:right="170"/>
              <w:jc w:val="right"/>
            </w:pPr>
            <w:r w:rsidRPr="00913A62">
              <w:t>0.2%</w:t>
            </w:r>
          </w:p>
        </w:tc>
      </w:tr>
      <w:bookmarkEnd w:id="1015"/>
      <w:tr w:rsidR="00140A47" w:rsidRPr="00913A62" w14:paraId="5A11A41E" w14:textId="77777777" w:rsidTr="0041606D">
        <w:tc>
          <w:tcPr>
            <w:tcW w:w="1701" w:type="dxa"/>
            <w:tcBorders>
              <w:top w:val="single" w:sz="4" w:space="0" w:color="auto"/>
              <w:bottom w:val="single" w:sz="4" w:space="0" w:color="auto"/>
            </w:tcBorders>
            <w:shd w:val="clear" w:color="auto" w:fill="auto"/>
          </w:tcPr>
          <w:p w14:paraId="0D393C79" w14:textId="77777777" w:rsidR="00140A47" w:rsidRPr="00913A62" w:rsidRDefault="00140A47" w:rsidP="00140A47">
            <w:pPr>
              <w:pStyle w:val="TableCell2-2Break"/>
            </w:pPr>
            <w:r w:rsidRPr="00913A62">
              <w:t>Total</w:t>
            </w:r>
          </w:p>
        </w:tc>
        <w:tc>
          <w:tcPr>
            <w:tcW w:w="1134" w:type="dxa"/>
            <w:tcBorders>
              <w:top w:val="single" w:sz="4" w:space="0" w:color="auto"/>
              <w:bottom w:val="single" w:sz="4" w:space="0" w:color="auto"/>
            </w:tcBorders>
            <w:shd w:val="clear" w:color="auto" w:fill="auto"/>
          </w:tcPr>
          <w:p w14:paraId="67D19BE3" w14:textId="010DC6B9" w:rsidR="00140A47" w:rsidRPr="00DD0B34" w:rsidRDefault="009D5B2E" w:rsidP="006B2E59">
            <w:pPr>
              <w:pStyle w:val="TableCell2-2Break"/>
              <w:ind w:right="170"/>
              <w:jc w:val="right"/>
            </w:pPr>
            <w:r w:rsidRPr="00DD0B34">
              <w:t>1,11</w:t>
            </w:r>
            <w:r w:rsidR="006B2E59">
              <w:t>7</w:t>
            </w:r>
          </w:p>
        </w:tc>
        <w:tc>
          <w:tcPr>
            <w:tcW w:w="1134" w:type="dxa"/>
            <w:tcBorders>
              <w:top w:val="single" w:sz="4" w:space="0" w:color="auto"/>
              <w:bottom w:val="single" w:sz="4" w:space="0" w:color="auto"/>
            </w:tcBorders>
            <w:shd w:val="clear" w:color="auto" w:fill="auto"/>
          </w:tcPr>
          <w:p w14:paraId="6F563A90" w14:textId="77777777" w:rsidR="00140A47" w:rsidRPr="00913A62" w:rsidRDefault="00140A47" w:rsidP="00AC23C4">
            <w:pPr>
              <w:pStyle w:val="TableCell2-2Break"/>
              <w:ind w:right="170"/>
              <w:jc w:val="right"/>
            </w:pPr>
            <w:r w:rsidRPr="00913A62">
              <w:t>100%</w:t>
            </w:r>
          </w:p>
        </w:tc>
      </w:tr>
    </w:tbl>
    <w:bookmarkEnd w:id="1016"/>
    <w:p w14:paraId="71D1EBD6" w14:textId="7E024C4E" w:rsidR="00140A47" w:rsidRPr="00913A62" w:rsidRDefault="00140A47" w:rsidP="00AE341E">
      <w:pPr>
        <w:pStyle w:val="Body0000after05before"/>
      </w:pPr>
      <w:r w:rsidRPr="00913A62">
        <w:t xml:space="preserve">The data presented in </w:t>
      </w:r>
      <w:r w:rsidRPr="00913A62">
        <w:fldChar w:fldCharType="begin"/>
      </w:r>
      <w:r w:rsidRPr="00913A62">
        <w:instrText xml:space="preserve"> REF _Ref324850236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33</w:t>
      </w:r>
      <w:r w:rsidRPr="00913A62">
        <w:fldChar w:fldCharType="end"/>
      </w:r>
      <w:r w:rsidRPr="00913A62">
        <w:t xml:space="preserve"> to </w:t>
      </w:r>
      <w:r w:rsidRPr="00913A62">
        <w:fldChar w:fldCharType="begin"/>
      </w:r>
      <w:r w:rsidRPr="00913A62">
        <w:instrText xml:space="preserve"> REF _Ref32486674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36</w:t>
      </w:r>
      <w:r w:rsidRPr="00913A62">
        <w:fldChar w:fldCharType="end"/>
      </w:r>
      <w:r w:rsidRPr="00913A62">
        <w:t xml:space="preserve"> also indicate</w:t>
      </w:r>
      <w:r w:rsidR="00483C9D">
        <w:t>s</w:t>
      </w:r>
      <w:r w:rsidRPr="00913A62">
        <w:t xml:space="preserve"> that Papuan Malay has a preference for CV(C) syllables, with the maximal syllable being (C)CVC. With these </w:t>
      </w:r>
      <w:r w:rsidR="00B7093A">
        <w:t>“</w:t>
      </w:r>
      <w:r w:rsidRPr="00913A62">
        <w:t>modest expansions of the simple CV syllable type</w:t>
      </w:r>
      <w:r w:rsidR="00B7093A">
        <w:t>”</w:t>
      </w:r>
      <w:r w:rsidRPr="00913A62">
        <w:t xml:space="preserve">, Papuan Malay displays a </w:t>
      </w:r>
      <w:r w:rsidR="00B7093A">
        <w:t>“</w:t>
      </w:r>
      <w:r w:rsidRPr="00913A62">
        <w:t>moderately complex syllable structure</w:t>
      </w:r>
      <w:r w:rsidR="00B7093A">
        <w:t>”</w:t>
      </w:r>
      <w:r w:rsidRPr="00913A62">
        <w:t xml:space="preserve"> which is </w:t>
      </w:r>
      <w:r w:rsidR="00B7093A">
        <w:t>“</w:t>
      </w:r>
      <w:r w:rsidRPr="00913A62">
        <w:t>by far the most common type</w:t>
      </w:r>
      <w:r w:rsidR="00B7093A">
        <w:t>”</w:t>
      </w:r>
      <w:r w:rsidRPr="00913A62">
        <w:t xml:space="preserve"> cross-linguistically, following </w:t>
      </w:r>
      <w:r w:rsidR="00BA6215">
        <w:rPr>
          <w:rStyle w:val="Citation"/>
        </w:rPr>
        <w:fldChar w:fldCharType="begin"/>
      </w:r>
      <w:r w:rsidR="003A5B20">
        <w:rPr>
          <w:rStyle w:val="Citation"/>
        </w:rPr>
        <w:instrText>ADDIN CITAVI.PLACEHOLDER 4dd3cb3f-d878-4720-8c84-68ea6945aad0 PFBsYWNlaG9sZGVyPg0KICA8QWRkSW5WZXJzaW9uPjUuMi4wLjg8L0FkZEluVmVyc2lvbj4NCiAgPElkPjRkZDNjYjNmLWQ4NzgtNDcyMC04Yzg0LTY4ZWE2OTQ1YWFkMDwvSWQ+DQogIDxFbnRyaWVzPg0KICAgIDxFbnRyeT4NCiAgICAgIDxJZD44ZTA1MDhhYy03MDEzLTRmY2YtOWFhOS1mYzAwMTJlMWEzYTY8L0lkPg0KICAgICAgPE5vUGFyPnRydWU8L05vUGFyPg0KICAgICAgPFBlcnNvbk9ubHk+dHJ1ZTwvUGVyc29uT25seT4NCiAgICAgIDxSZWZlcmVuY2VJZD5kZGRjNDE1Yi1iYmFlLTRjZWYtYWNhNC0zNzY2MjhhY2YwNWI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NYWRkaWVzb24gMjAxMSDigJMgU3lsbGFibGUgc3RydWN0dXJlPC9TaG9ydFRpdGxlPg0KICAgICAgICA8VGl0bGU+U3lsbGFibGUgc3RydWN0dXJlPC9UaXRsZT4NCiAgICAgIDwvUmVmZXJlbmNlPg0KICAgIDwvRW50cnk+DQogIDwvRW50cmllcz4NCiAgPFRleHQ+TWFkZGllc2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ZGRpZXNvbjwvVGV4dD4NCiAgICA8L1RleHRVbml0Pg0KICA8L1RleHRVbml0cz4NCjwvUGxhY2Vob2xkZXI+</w:instrText>
      </w:r>
      <w:r w:rsidR="00BA6215">
        <w:rPr>
          <w:rStyle w:val="Citation"/>
        </w:rPr>
        <w:fldChar w:fldCharType="separate"/>
      </w:r>
      <w:bookmarkStart w:id="1017" w:name="_CTVP0014dd3cb3fd87847208c8468ea6945aad0"/>
      <w:r w:rsidR="0092006B">
        <w:rPr>
          <w:rStyle w:val="Citation"/>
        </w:rPr>
        <w:t>Maddieson</w:t>
      </w:r>
      <w:bookmarkEnd w:id="1017"/>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313d0958-01f6-44fd-b80d-47a49a5b8272 PFBsYWNlaG9sZGVyPg0KICA8QWRkSW5WZXJzaW9uPjUuMi4wLjg8L0FkZEluVmVyc2lvbj4NCiAgPElkPjMxM2QwOTU4LTAxZjYtNDRmZC1iODBkLTQ3YTQ5YTViODI3MjwvSWQ+DQogIDxFbnRyaWVzPg0KICAgIDxFbnRyeT4NCiAgICAgIDxJZD43MmQ0OTdmNy0wYTcwLTRlOTItOGUzMC1mOWM1MjQ2NzkzNGM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RkZGM0MTViLWJiYWUtNGNlZi1hY2E0LTM3NjYyOGFjZjA1Yj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NYWRkaWVzb24gMjAxMSDigJMgU3lsbGFibGUgc3RydWN0dXJlPC9TaG9ydFRpdGxlPg0KICAgICAgICA8VGl0bGU+U3lsbGFibGUgc3RydWN0dXJlPC9UaXRsZT4NCiAgICAgIDwvUmVmZXJlbmNlPg0KICAgIDwvRW50cnk+DQogIDwvRW50cmllcz4NCiAgPFRleHQ+KDIwMTFiO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WI6IDQpPC9UZXh0Pg0KICAgIDwvVGV4dFVuaXQ+DQogIDwvVGV4dFVuaXRzPg0KPC9QbGFjZWhvbGRlcj4=</w:instrText>
      </w:r>
      <w:r w:rsidR="00BA6215">
        <w:rPr>
          <w:rStyle w:val="Citation"/>
        </w:rPr>
        <w:fldChar w:fldCharType="separate"/>
      </w:r>
      <w:bookmarkStart w:id="1018" w:name="_CTVP001313d095801f644fdb80d47a49a5b8272"/>
      <w:r w:rsidR="0092006B">
        <w:rPr>
          <w:rStyle w:val="Citation"/>
        </w:rPr>
        <w:t>(2011b: 4)</w:t>
      </w:r>
      <w:bookmarkEnd w:id="1018"/>
      <w:r w:rsidR="00BA6215">
        <w:rPr>
          <w:rStyle w:val="Citation"/>
        </w:rPr>
        <w:fldChar w:fldCharType="end"/>
      </w:r>
      <w:r w:rsidRPr="00913A62">
        <w:t xml:space="preserve"> typology of syllable structure.</w:t>
      </w:r>
    </w:p>
    <w:p w14:paraId="1D5161E3" w14:textId="7A5BFE11" w:rsidR="00140A47" w:rsidRPr="00913A62" w:rsidRDefault="00140A47" w:rsidP="00AE341E">
      <w:pPr>
        <w:pStyle w:val="Body0505after"/>
      </w:pPr>
      <w:r w:rsidRPr="00913A62">
        <w:t xml:space="preserve">In his analysis, </w:t>
      </w:r>
      <w:r w:rsidR="00BA6215">
        <w:rPr>
          <w:rStyle w:val="Citation"/>
        </w:rPr>
        <w:fldChar w:fldCharType="begin"/>
      </w:r>
      <w:r w:rsidR="003A5B20">
        <w:rPr>
          <w:rStyle w:val="Citation"/>
        </w:rPr>
        <w:instrText>ADDIN CITAVI.PLACEHOLDER bab7d672-7b39-432c-8772-8b7cf4c88b20 PFBsYWNlaG9sZGVyPg0KICA8QWRkSW5WZXJzaW9uPjUuMi4wLjg8L0FkZEluVmVyc2lvbj4NCiAgPElkPmJhYjdkNjcyLTdiMzktNDMyYy04NzcyLThiN2NmNGM4OGIyMDwvSWQ+DQogIDxFbnRyaWVzPg0KICAgIDxFbnRyeT4NCiAgICAgIDxJZD5hZWRkNGE4Zi1lMzU0LTRiMTgtOTUyMS04OTUzMTM4ODVmMjE8L0lkPg0KICAgICAgPE5vUGFyPnRydWU8L05vUGFyPg0KICAgICAgPFBlcnNvbk9ubHk+dHJ1ZTwvUGVyc29uT25seT4NCiAgICAgIDxSZWZlcmVuY2VJZD5kZGRjNDE1Yi1iYmFlLTRjZWYtYWNhNC0zNzY2MjhhY2YwNWI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NYWRkaWVzb24gMjAxMSDigJMgU3lsbGFibGUgc3RydWN0dXJlPC9TaG9ydFRpdGxlPg0KICAgICAgICA8VGl0bGU+U3lsbGFibGUgc3RydWN0dXJlPC9UaXRsZT4NCiAgICAgIDwvUmVmZXJlbmNlPg0KICAgIDwvRW50cnk+DQogIDwvRW50cmllcz4NCiAgPFRleHQ+TWFkZGllc2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ZGRpZXNvbjwvVGV4dD4NCiAgICA8L1RleHRVbml0Pg0KICA8L1RleHRVbml0cz4NCjwvUGxhY2Vob2xkZXI+</w:instrText>
      </w:r>
      <w:r w:rsidR="00BA6215">
        <w:rPr>
          <w:rStyle w:val="Citation"/>
        </w:rPr>
        <w:fldChar w:fldCharType="separate"/>
      </w:r>
      <w:bookmarkStart w:id="1019" w:name="_CTVP001bab7d6727b39432c87728b7cf4c88b20"/>
      <w:r w:rsidR="0092006B">
        <w:rPr>
          <w:rStyle w:val="Citation"/>
        </w:rPr>
        <w:t>Maddieson</w:t>
      </w:r>
      <w:bookmarkEnd w:id="1019"/>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4bd0fd1f-72c6-4155-943d-478b56ab8205 PFBsYWNlaG9sZGVyPg0KICA8QWRkSW5WZXJzaW9uPjUuMi4wLjg8L0FkZEluVmVyc2lvbj4NCiAgPElkPjRiZDBmZDFmLTcyYzYtNDE1NS05NDNkLTQ3OGI1NmFiODIwNTwvSWQ+DQogIDxFbnRyaWVzPg0KICAgIDxFbnRyeT4NCiAgICAgIDxJZD40OGY2MmQ0OC1hNzE5LTQ0ZjktODVlYi0yYzQ2OTJkMWY0ZDg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mRkZGM0MTViLWJiYWUtNGNlZi1hY2E0LTM3NjYyOGFjZjA1Yj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NYWRkaWVzb24gMjAxMSDigJMgU3lsbGFibGUgc3RydWN0dXJlPC9TaG9ydFRpdGxlPg0KICAgICAgICA8VGl0bGU+U3lsbGFibGUgc3RydWN0dXJlPC9UaXRsZT4NCiAgICAgIDwvUmVmZXJlbmNlPg0KICAgIDwvRW50cnk+DQogIDwvRW50cmllcz4NCiAgPFRleHQ+KDIwMTFiO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WI6IDUpPC9UZXh0Pg0KICAgIDwvVGV4dFVuaXQ+DQogIDwvVGV4dFVuaXRzPg0KPC9QbGFjZWhvbGRlcj4=</w:instrText>
      </w:r>
      <w:r w:rsidR="00BA6215">
        <w:rPr>
          <w:rStyle w:val="Citation"/>
        </w:rPr>
        <w:fldChar w:fldCharType="separate"/>
      </w:r>
      <w:bookmarkStart w:id="1020" w:name="_CTVP0014bd0fd1f72c64155943d478b56ab8205"/>
      <w:r w:rsidR="0092006B">
        <w:rPr>
          <w:rStyle w:val="Citation"/>
        </w:rPr>
        <w:t>(2011b: 5)</w:t>
      </w:r>
      <w:bookmarkEnd w:id="1020"/>
      <w:r w:rsidR="00BA6215">
        <w:rPr>
          <w:rStyle w:val="Citation"/>
        </w:rPr>
        <w:fldChar w:fldCharType="end"/>
      </w:r>
      <w:r w:rsidRPr="00913A62">
        <w:t xml:space="preserve"> also observes an areal overlap and a significant</w:t>
      </w:r>
      <w:r w:rsidR="00483C9D">
        <w:t>,</w:t>
      </w:r>
      <w:r w:rsidRPr="00913A62">
        <w:t xml:space="preserve"> albeit not strong</w:t>
      </w:r>
      <w:r w:rsidR="00483C9D">
        <w:t>,</w:t>
      </w:r>
      <w:r w:rsidRPr="00913A62">
        <w:t xml:space="preserve"> correlation between consonant inventories and syllable structure:</w:t>
      </w:r>
    </w:p>
    <w:p w14:paraId="5624FFBB" w14:textId="77777777" w:rsidR="00140A47" w:rsidRPr="00913A62" w:rsidRDefault="00140A47" w:rsidP="00140A47">
      <w:pPr>
        <w:pStyle w:val="I05I"/>
        <w:rPr>
          <w:lang w:eastAsia="en-US"/>
        </w:rPr>
      </w:pPr>
      <w:r w:rsidRPr="00913A62">
        <w:rPr>
          <w:lang w:eastAsia="en-US"/>
        </w:rPr>
        <w:t>… languages with simple canonical syllable structure have an average of 19.1 consonants in their inventory, languages with moderately complex syllable structure have an average of 22.0 consonants, and those with complex syllable structures have an average of 25.8 consonants.</w:t>
      </w:r>
    </w:p>
    <w:p w14:paraId="64738099" w14:textId="77777777" w:rsidR="00140A47" w:rsidRPr="00913A62" w:rsidRDefault="00140A47" w:rsidP="00AF7CAD">
      <w:pPr>
        <w:pStyle w:val="Body0015after"/>
      </w:pPr>
      <w:r w:rsidRPr="00913A62">
        <w:t>Hence, given its consonant inventory with 18 segments, one would expect Papuan Malay to have a simple rather than a moderately complex canonical structure.</w:t>
      </w:r>
    </w:p>
    <w:p w14:paraId="3E195B5A" w14:textId="77777777" w:rsidR="00140A47" w:rsidRPr="00913A62" w:rsidRDefault="00140A47" w:rsidP="00140A47">
      <w:pPr>
        <w:pStyle w:val="Heading3"/>
      </w:pPr>
      <w:bookmarkStart w:id="1021" w:name="_Ref324758219"/>
      <w:bookmarkStart w:id="1022" w:name="_Toc334169256"/>
      <w:bookmarkStart w:id="1023" w:name="_Toc342590014"/>
      <w:bookmarkStart w:id="1024" w:name="_Ref357254593"/>
      <w:bookmarkStart w:id="1025" w:name="_Ref376624491"/>
      <w:bookmarkStart w:id="1026" w:name="_Toc440455530"/>
      <w:r w:rsidRPr="00913A62">
        <w:t xml:space="preserve">Stress </w:t>
      </w:r>
      <w:bookmarkEnd w:id="1021"/>
      <w:r w:rsidRPr="00913A62">
        <w:t>patterns</w:t>
      </w:r>
      <w:bookmarkEnd w:id="1022"/>
      <w:bookmarkEnd w:id="1023"/>
      <w:bookmarkEnd w:id="1024"/>
      <w:bookmarkEnd w:id="1025"/>
      <w:bookmarkEnd w:id="1026"/>
    </w:p>
    <w:p w14:paraId="6DD26981" w14:textId="77777777" w:rsidR="00140A47" w:rsidRPr="00913A62" w:rsidRDefault="00140A47" w:rsidP="00140A47">
      <w:pPr>
        <w:pStyle w:val="Body0015after"/>
      </w:pPr>
      <w:r w:rsidRPr="00913A62">
        <w:t>In Papuan Malay</w:t>
      </w:r>
      <w:r w:rsidR="00483C9D">
        <w:t>,</w:t>
      </w:r>
      <w:r w:rsidRPr="00913A62">
        <w:t xml:space="preserve"> primary stress typically falls on the penultimate syllable of the lexical root, while secondary stress is assigned to the alternating syllable preceding the one carrying the primary stress. These stress patterns apply to lexical roots </w:t>
      </w:r>
      <w:r w:rsidRPr="00913A62">
        <w:lastRenderedPageBreak/>
        <w:t>(§</w:t>
      </w:r>
      <w:r w:rsidRPr="00913A62">
        <w:fldChar w:fldCharType="begin"/>
      </w:r>
      <w:r w:rsidRPr="00913A62">
        <w:instrText xml:space="preserve"> REF _Ref338250048 \w \h </w:instrText>
      </w:r>
      <w:r>
        <w:instrText xml:space="preserve"> \* MERGEFORMAT </w:instrText>
      </w:r>
      <w:r w:rsidRPr="00913A62">
        <w:fldChar w:fldCharType="separate"/>
      </w:r>
      <w:r w:rsidR="00154D81">
        <w:rPr>
          <w:cs/>
        </w:rPr>
        <w:t>‎</w:t>
      </w:r>
      <w:r w:rsidR="00154D81">
        <w:t>2.4.4.1</w:t>
      </w:r>
      <w:r w:rsidRPr="00913A62">
        <w:fldChar w:fldCharType="end"/>
      </w:r>
      <w:r w:rsidRPr="00913A62">
        <w:t xml:space="preserve">) as well as to lexical items that are historically derived by </w:t>
      </w:r>
      <w:r w:rsidRPr="00913A62">
        <w:rPr>
          <w:lang w:eastAsia="en-US"/>
        </w:rPr>
        <w:t>(</w:t>
      </w:r>
      <w:r w:rsidR="002C26E6">
        <w:rPr>
          <w:lang w:eastAsia="en-US"/>
        </w:rPr>
        <w:t>un</w:t>
      </w:r>
      <w:r w:rsidR="002C26E6" w:rsidRPr="006C65BE">
        <w:rPr>
          <w:lang w:eastAsia="en-US"/>
        </w:rPr>
        <w:t>productive</w:t>
      </w:r>
      <w:r w:rsidRPr="00913A62">
        <w:rPr>
          <w:lang w:eastAsia="en-US"/>
        </w:rPr>
        <w:t>) affixation</w:t>
      </w:r>
      <w:r w:rsidRPr="00913A62">
        <w:t xml:space="preserve"> (§</w:t>
      </w:r>
      <w:r w:rsidRPr="00913A62">
        <w:fldChar w:fldCharType="begin"/>
      </w:r>
      <w:r w:rsidRPr="00913A62">
        <w:instrText xml:space="preserve"> REF _Ref338250050 \w \h </w:instrText>
      </w:r>
      <w:r>
        <w:instrText xml:space="preserve"> \* MERGEFORMAT </w:instrText>
      </w:r>
      <w:r w:rsidRPr="00913A62">
        <w:fldChar w:fldCharType="separate"/>
      </w:r>
      <w:r w:rsidR="00154D81">
        <w:rPr>
          <w:cs/>
        </w:rPr>
        <w:t>‎</w:t>
      </w:r>
      <w:r w:rsidR="00154D81">
        <w:t>2.4.4.2</w:t>
      </w:r>
      <w:r w:rsidRPr="00913A62">
        <w:fldChar w:fldCharType="end"/>
      </w:r>
      <w:r w:rsidRPr="00913A62">
        <w:t>).</w:t>
      </w:r>
    </w:p>
    <w:p w14:paraId="3C266396" w14:textId="77777777" w:rsidR="00140A47" w:rsidRPr="00913A62" w:rsidRDefault="00140A47" w:rsidP="00140A47">
      <w:pPr>
        <w:pStyle w:val="Heading4"/>
      </w:pPr>
      <w:bookmarkStart w:id="1027" w:name="_Ref338250048"/>
      <w:r w:rsidRPr="00913A62">
        <w:t>Stress patterns for lexical roots</w:t>
      </w:r>
      <w:bookmarkEnd w:id="1027"/>
    </w:p>
    <w:p w14:paraId="27C756B9" w14:textId="088D4AA7" w:rsidR="00140A47" w:rsidRPr="00913A62" w:rsidRDefault="00140A47" w:rsidP="006B2E59">
      <w:pPr>
        <w:pStyle w:val="Body0000after"/>
      </w:pPr>
      <w:r w:rsidRPr="00913A62">
        <w:t xml:space="preserve">The basic stress patterns for di-, tri-, and quadrisyllabic lexical roots are illustrated in </w:t>
      </w:r>
      <w:r w:rsidRPr="00913A62">
        <w:fldChar w:fldCharType="begin"/>
      </w:r>
      <w:r w:rsidRPr="00913A62">
        <w:instrText xml:space="preserve"> REF _Ref331266383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38</w:t>
      </w:r>
      <w:r w:rsidRPr="00913A62">
        <w:fldChar w:fldCharType="end"/>
      </w:r>
      <w:r w:rsidRPr="00913A62">
        <w:t xml:space="preserve"> to </w:t>
      </w:r>
      <w:r w:rsidRPr="00913A62">
        <w:fldChar w:fldCharType="begin"/>
      </w:r>
      <w:r w:rsidRPr="00913A62">
        <w:instrText xml:space="preserve"> REF _Ref331266380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40</w:t>
      </w:r>
      <w:r w:rsidRPr="00913A62">
        <w:fldChar w:fldCharType="end"/>
      </w:r>
      <w:r w:rsidRPr="00913A62">
        <w:t>. The basis for this investigation forms the abov</w:t>
      </w:r>
      <w:r w:rsidR="009D5B2E">
        <w:t xml:space="preserve">e-mentioned word list with </w:t>
      </w:r>
      <w:r w:rsidR="00244B63">
        <w:t>1,11</w:t>
      </w:r>
      <w:r w:rsidR="006B2E59">
        <w:t>7</w:t>
      </w:r>
      <w:r w:rsidRPr="00913A62">
        <w:t xml:space="preserve"> lexical roots.</w:t>
      </w:r>
    </w:p>
    <w:p w14:paraId="2556B9E5" w14:textId="4D787A2D" w:rsidR="00140A47" w:rsidRDefault="00140A47" w:rsidP="006B2E59">
      <w:pPr>
        <w:pStyle w:val="Body0505after115pt"/>
      </w:pPr>
      <w:r w:rsidRPr="00913A62">
        <w:t>Most disyllabic roots ha</w:t>
      </w:r>
      <w:r w:rsidR="00C00466">
        <w:t>ve penultimate stress (</w:t>
      </w:r>
      <w:r w:rsidR="006B2E59">
        <w:t>900</w:t>
      </w:r>
      <w:r w:rsidR="00C00466">
        <w:t>/1,00</w:t>
      </w:r>
      <w:r w:rsidR="006B2E59">
        <w:t>4</w:t>
      </w:r>
      <w:r w:rsidRPr="00913A62">
        <w:t xml:space="preserve"> items</w:t>
      </w:r>
      <w:r w:rsidR="00DF5D68">
        <w:t xml:space="preserve"> – </w:t>
      </w:r>
      <w:r w:rsidRPr="00913A62">
        <w:t xml:space="preserve">90%), as illustrated in </w:t>
      </w:r>
      <w:r w:rsidRPr="00913A62">
        <w:fldChar w:fldCharType="begin"/>
      </w:r>
      <w:r w:rsidRPr="00913A62">
        <w:instrText xml:space="preserve"> REF _Ref331266383 \h  \* MERGEFORMAT </w:instrText>
      </w:r>
      <w:r w:rsidRPr="00913A62">
        <w:fldChar w:fldCharType="separate"/>
      </w:r>
      <w:r w:rsidR="00154D81" w:rsidRPr="00913A62">
        <w:t xml:space="preserve">Table </w:t>
      </w:r>
      <w:r w:rsidR="00154D81">
        <w:rPr>
          <w:noProof/>
          <w:cs/>
        </w:rPr>
        <w:t>‎</w:t>
      </w:r>
      <w:r w:rsidR="00154D81">
        <w:rPr>
          <w:noProof/>
        </w:rPr>
        <w:t>2.38</w:t>
      </w:r>
      <w:r w:rsidRPr="00913A62">
        <w:fldChar w:fldCharType="end"/>
      </w:r>
      <w:r w:rsidRPr="00913A62">
        <w:t>. The remaining 104 items (10%) have ultimate stress and display the following pattern. In 101 of the 104 roots (97%), the unstressed penultimate syllable contains the front open-near vowel /</w:t>
      </w:r>
      <w:r w:rsidRPr="00913A62">
        <w:rPr>
          <w:rStyle w:val="ChCharisSIL"/>
        </w:rPr>
        <w:t>ɛ</w:t>
      </w:r>
      <w:r w:rsidRPr="00913A62">
        <w:t>/. In the remaining three lexical roots, the unstressed penultimate syllable contains a close vowel (one item with front /i/ and two items with back /u/).</w:t>
      </w:r>
      <w:r w:rsidRPr="00913A62">
        <w:rPr>
          <w:rStyle w:val="FootnoteReference"/>
        </w:rPr>
        <w:footnoteReference w:id="92"/>
      </w:r>
      <w:r w:rsidRPr="00913A62">
        <w:t xml:space="preserve"> Front open-near /</w:t>
      </w:r>
      <w:r w:rsidRPr="00913A62">
        <w:rPr>
          <w:rStyle w:val="ChCharisSIL"/>
        </w:rPr>
        <w:t>ɛ</w:t>
      </w:r>
      <w:r w:rsidRPr="00913A62">
        <w:t>/, however, does not condition ulti</w:t>
      </w:r>
      <w:r w:rsidR="00C00466">
        <w:t>mate stress, as in 6</w:t>
      </w:r>
      <w:r w:rsidR="00C066DD">
        <w:t>1</w:t>
      </w:r>
      <w:r w:rsidR="00C00466">
        <w:t xml:space="preserve"> of the 899</w:t>
      </w:r>
      <w:r w:rsidRPr="00913A62">
        <w:t xml:space="preserve"> lexical roots</w:t>
      </w:r>
      <w:r w:rsidR="00C066DD">
        <w:t xml:space="preserve"> with penultimate stress (7</w:t>
      </w:r>
      <w:r w:rsidRPr="00913A62">
        <w:t xml:space="preserve">%) the stressed syllable </w:t>
      </w:r>
      <w:r w:rsidR="001D4720">
        <w:t xml:space="preserve">also </w:t>
      </w:r>
      <w:r w:rsidRPr="00913A62">
        <w:t>contains front /</w:t>
      </w:r>
      <w:r w:rsidRPr="00913A62">
        <w:rPr>
          <w:rStyle w:val="ChCharisSIL"/>
        </w:rPr>
        <w:t>ɛ</w:t>
      </w:r>
      <w:r w:rsidR="001F4BFB">
        <w:t>/.</w:t>
      </w:r>
      <w:r w:rsidR="001F4BFB">
        <w:rPr>
          <w:rStyle w:val="FootnoteReference"/>
        </w:rPr>
        <w:footnoteReference w:id="93"/>
      </w:r>
    </w:p>
    <w:p w14:paraId="0B2652FF" w14:textId="21F3E9C7" w:rsidR="00140A47" w:rsidRPr="00913A62" w:rsidRDefault="00140A47" w:rsidP="003D4932">
      <w:pPr>
        <w:pStyle w:val="Caption"/>
      </w:pPr>
      <w:bookmarkStart w:id="1028" w:name="_Ref331266383"/>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38</w:t>
        </w:r>
      </w:fldSimple>
      <w:bookmarkEnd w:id="1028"/>
      <w:r w:rsidRPr="00913A62">
        <w:t>:</w:t>
      </w:r>
      <w:r w:rsidRPr="00913A62">
        <w:tab/>
        <w:t>Stress patterns for</w:t>
      </w:r>
      <w:r w:rsidR="00C00466">
        <w:t xml:space="preserve"> disyllabic lexical roots (1,00</w:t>
      </w:r>
      <w:r w:rsidR="003D4932">
        <w:t>4</w:t>
      </w:r>
      <w:r w:rsidRPr="00913A62">
        <w:t xml:space="preserve"> items)</w:t>
      </w:r>
    </w:p>
    <w:tbl>
      <w:tblPr>
        <w:tblW w:w="4252" w:type="dxa"/>
        <w:tblInd w:w="170" w:type="dxa"/>
        <w:tblLayout w:type="fixed"/>
        <w:tblLook w:val="01E0" w:firstRow="1" w:lastRow="1" w:firstColumn="1" w:lastColumn="1" w:noHBand="0" w:noVBand="0"/>
      </w:tblPr>
      <w:tblGrid>
        <w:gridCol w:w="907"/>
        <w:gridCol w:w="1134"/>
        <w:gridCol w:w="907"/>
        <w:gridCol w:w="1304"/>
      </w:tblGrid>
      <w:tr w:rsidR="00140A47" w:rsidRPr="00913A62" w14:paraId="765742B0" w14:textId="77777777" w:rsidTr="00FE5C33">
        <w:trPr>
          <w:tblHeader/>
        </w:trPr>
        <w:tc>
          <w:tcPr>
            <w:tcW w:w="907" w:type="dxa"/>
            <w:tcBorders>
              <w:top w:val="single" w:sz="4" w:space="0" w:color="auto"/>
              <w:bottom w:val="single" w:sz="4" w:space="0" w:color="auto"/>
            </w:tcBorders>
            <w:shd w:val="clear" w:color="auto" w:fill="auto"/>
          </w:tcPr>
          <w:p w14:paraId="584ABB14" w14:textId="77777777" w:rsidR="00140A47" w:rsidRPr="00913A62" w:rsidRDefault="00140A47" w:rsidP="00140A47">
            <w:pPr>
              <w:pStyle w:val="TableHd"/>
            </w:pPr>
            <w:r w:rsidRPr="00913A62">
              <w:t>Stress</w:t>
            </w:r>
          </w:p>
        </w:tc>
        <w:tc>
          <w:tcPr>
            <w:tcW w:w="1134" w:type="dxa"/>
            <w:tcBorders>
              <w:top w:val="single" w:sz="4" w:space="0" w:color="auto"/>
              <w:bottom w:val="single" w:sz="4" w:space="0" w:color="auto"/>
            </w:tcBorders>
            <w:shd w:val="clear" w:color="auto" w:fill="auto"/>
          </w:tcPr>
          <w:p w14:paraId="45F7E22E" w14:textId="77777777" w:rsidR="00140A47" w:rsidRPr="00913A62" w:rsidRDefault="00140A47" w:rsidP="00140A47">
            <w:pPr>
              <w:pStyle w:val="TableHd"/>
            </w:pPr>
            <w:r w:rsidRPr="00913A62">
              <w:t>Item</w:t>
            </w:r>
          </w:p>
        </w:tc>
        <w:tc>
          <w:tcPr>
            <w:tcW w:w="907" w:type="dxa"/>
            <w:tcBorders>
              <w:top w:val="single" w:sz="4" w:space="0" w:color="auto"/>
              <w:bottom w:val="single" w:sz="4" w:space="0" w:color="auto"/>
            </w:tcBorders>
            <w:shd w:val="clear" w:color="auto" w:fill="auto"/>
          </w:tcPr>
          <w:p w14:paraId="51ACD879" w14:textId="77777777" w:rsidR="00140A47" w:rsidRPr="00913A62" w:rsidRDefault="00140A47" w:rsidP="00140A47">
            <w:pPr>
              <w:pStyle w:val="TableHd"/>
            </w:pPr>
            <w:r w:rsidRPr="00913A62">
              <w:t>Orthogr.</w:t>
            </w:r>
          </w:p>
        </w:tc>
        <w:tc>
          <w:tcPr>
            <w:tcW w:w="1304" w:type="dxa"/>
            <w:tcBorders>
              <w:top w:val="single" w:sz="4" w:space="0" w:color="auto"/>
              <w:bottom w:val="single" w:sz="4" w:space="0" w:color="auto"/>
            </w:tcBorders>
            <w:shd w:val="clear" w:color="auto" w:fill="auto"/>
          </w:tcPr>
          <w:p w14:paraId="6EF98B05" w14:textId="77777777" w:rsidR="00140A47" w:rsidRPr="00913A62" w:rsidRDefault="00140A47" w:rsidP="00140A47">
            <w:pPr>
              <w:pStyle w:val="TableHd"/>
            </w:pPr>
            <w:r w:rsidRPr="00913A62">
              <w:t>Gloss</w:t>
            </w:r>
          </w:p>
        </w:tc>
      </w:tr>
      <w:tr w:rsidR="00140A47" w:rsidRPr="00913A62" w14:paraId="77AE1740" w14:textId="77777777" w:rsidTr="00FE5C33">
        <w:tc>
          <w:tcPr>
            <w:tcW w:w="907" w:type="dxa"/>
            <w:tcBorders>
              <w:top w:val="single" w:sz="4" w:space="0" w:color="auto"/>
            </w:tcBorders>
            <w:shd w:val="clear" w:color="auto" w:fill="auto"/>
          </w:tcPr>
          <w:p w14:paraId="0CA64E28" w14:textId="77777777" w:rsidR="00140A47" w:rsidRPr="0099608C" w:rsidRDefault="00140A47" w:rsidP="00D2797B">
            <w:pPr>
              <w:pStyle w:val="TableCell2-2115pt"/>
              <w:rPr>
                <w:rStyle w:val="ChSmallCaps"/>
              </w:rPr>
            </w:pPr>
            <w:r w:rsidRPr="0099608C">
              <w:rPr>
                <w:rStyle w:val="ChSmallCaps"/>
              </w:rPr>
              <w:t>p-ult</w:t>
            </w:r>
          </w:p>
        </w:tc>
        <w:tc>
          <w:tcPr>
            <w:tcW w:w="1134" w:type="dxa"/>
            <w:tcBorders>
              <w:top w:val="single" w:sz="4" w:space="0" w:color="auto"/>
            </w:tcBorders>
            <w:shd w:val="clear" w:color="auto" w:fill="auto"/>
          </w:tcPr>
          <w:p w14:paraId="6310FD84" w14:textId="77777777" w:rsidR="00140A47" w:rsidRPr="00913A62" w:rsidRDefault="00140A47" w:rsidP="00D2797B">
            <w:pPr>
              <w:pStyle w:val="TableCell2-2115pt"/>
            </w:pPr>
            <w:r w:rsidRPr="00913A62">
              <w:t>/</w:t>
            </w:r>
            <w:r w:rsidRPr="00913A62">
              <w:rPr>
                <w:rStyle w:val="ChCharisSIL"/>
              </w:rPr>
              <w:t>ˈu.aŋ</w:t>
            </w:r>
            <w:r w:rsidRPr="00913A62">
              <w:t>/</w:t>
            </w:r>
          </w:p>
        </w:tc>
        <w:tc>
          <w:tcPr>
            <w:tcW w:w="907" w:type="dxa"/>
            <w:tcBorders>
              <w:top w:val="single" w:sz="4" w:space="0" w:color="auto"/>
            </w:tcBorders>
            <w:shd w:val="clear" w:color="auto" w:fill="auto"/>
          </w:tcPr>
          <w:p w14:paraId="1DDA9882" w14:textId="77777777" w:rsidR="00140A47" w:rsidRPr="00913A62" w:rsidRDefault="00140A47" w:rsidP="00D2797B">
            <w:pPr>
              <w:pStyle w:val="TableCell2-2115pt"/>
              <w:rPr>
                <w:rStyle w:val="ChItalBold"/>
              </w:rPr>
            </w:pPr>
            <w:r w:rsidRPr="00913A62">
              <w:rPr>
                <w:rStyle w:val="ChItalBold"/>
              </w:rPr>
              <w:t>uang</w:t>
            </w:r>
          </w:p>
        </w:tc>
        <w:tc>
          <w:tcPr>
            <w:tcW w:w="1304" w:type="dxa"/>
            <w:tcBorders>
              <w:top w:val="single" w:sz="4" w:space="0" w:color="auto"/>
            </w:tcBorders>
            <w:shd w:val="clear" w:color="auto" w:fill="auto"/>
          </w:tcPr>
          <w:p w14:paraId="661967C0" w14:textId="57D26EDA" w:rsidR="00140A47" w:rsidRPr="00913A62" w:rsidRDefault="00B7093A" w:rsidP="00D2797B">
            <w:pPr>
              <w:pStyle w:val="TableCell2-2115pt"/>
            </w:pPr>
            <w:r>
              <w:t>‘</w:t>
            </w:r>
            <w:r w:rsidR="00140A47" w:rsidRPr="00913A62">
              <w:t>money</w:t>
            </w:r>
            <w:r>
              <w:t>’</w:t>
            </w:r>
          </w:p>
        </w:tc>
      </w:tr>
      <w:tr w:rsidR="0076484C" w:rsidRPr="00913A62" w14:paraId="3FFC6BF3" w14:textId="77777777" w:rsidTr="00FE5C33">
        <w:tc>
          <w:tcPr>
            <w:tcW w:w="907" w:type="dxa"/>
            <w:shd w:val="clear" w:color="auto" w:fill="auto"/>
          </w:tcPr>
          <w:p w14:paraId="6CBEDEAB" w14:textId="77777777" w:rsidR="0076484C" w:rsidRPr="00913A62" w:rsidRDefault="0076484C" w:rsidP="00D2797B">
            <w:pPr>
              <w:pStyle w:val="TableCell0-2115pt"/>
            </w:pPr>
          </w:p>
        </w:tc>
        <w:tc>
          <w:tcPr>
            <w:tcW w:w="1134" w:type="dxa"/>
            <w:shd w:val="clear" w:color="auto" w:fill="auto"/>
          </w:tcPr>
          <w:p w14:paraId="71714007" w14:textId="77777777" w:rsidR="0076484C" w:rsidRPr="00E413A5" w:rsidRDefault="0076484C" w:rsidP="00D2797B">
            <w:pPr>
              <w:pStyle w:val="TableCell0-2115pt"/>
            </w:pPr>
            <w:r w:rsidRPr="00E413A5">
              <w:t>/</w:t>
            </w:r>
            <w:r w:rsidR="00FC605A" w:rsidRPr="00913A62">
              <w:rPr>
                <w:rStyle w:val="ChCharisSIL"/>
              </w:rPr>
              <w:t>ˈa.pi</w:t>
            </w:r>
            <w:r w:rsidR="00FC605A" w:rsidRPr="00DB12E8">
              <w:t>/</w:t>
            </w:r>
          </w:p>
        </w:tc>
        <w:tc>
          <w:tcPr>
            <w:tcW w:w="907" w:type="dxa"/>
            <w:shd w:val="clear" w:color="auto" w:fill="auto"/>
          </w:tcPr>
          <w:p w14:paraId="20B23AC4" w14:textId="77777777" w:rsidR="0076484C" w:rsidRPr="00913A62" w:rsidRDefault="00FC605A" w:rsidP="00D2797B">
            <w:pPr>
              <w:pStyle w:val="TableCell0-2115pt"/>
              <w:rPr>
                <w:rStyle w:val="ChItalBold"/>
              </w:rPr>
            </w:pPr>
            <w:r>
              <w:rPr>
                <w:rStyle w:val="ChItalBold"/>
              </w:rPr>
              <w:t>api</w:t>
            </w:r>
          </w:p>
        </w:tc>
        <w:tc>
          <w:tcPr>
            <w:tcW w:w="1304" w:type="dxa"/>
            <w:shd w:val="clear" w:color="auto" w:fill="auto"/>
          </w:tcPr>
          <w:p w14:paraId="70852C2B" w14:textId="6470AE18" w:rsidR="0076484C" w:rsidRPr="00913A62" w:rsidRDefault="00B7093A" w:rsidP="00D2797B">
            <w:pPr>
              <w:pStyle w:val="TableCell0-2115pt"/>
            </w:pPr>
            <w:r>
              <w:t>‘</w:t>
            </w:r>
            <w:r w:rsidR="00FC605A">
              <w:t>fire</w:t>
            </w:r>
            <w:r>
              <w:t>’</w:t>
            </w:r>
          </w:p>
        </w:tc>
      </w:tr>
      <w:tr w:rsidR="00140A47" w:rsidRPr="00913A62" w14:paraId="2E63BB6C" w14:textId="77777777" w:rsidTr="00FE5C33">
        <w:tc>
          <w:tcPr>
            <w:tcW w:w="907" w:type="dxa"/>
            <w:shd w:val="clear" w:color="auto" w:fill="auto"/>
          </w:tcPr>
          <w:p w14:paraId="51C62CB5" w14:textId="77777777" w:rsidR="00140A47" w:rsidRPr="00913A62" w:rsidRDefault="00140A47" w:rsidP="00D2797B">
            <w:pPr>
              <w:pStyle w:val="TableCell0-2115pt"/>
            </w:pPr>
          </w:p>
        </w:tc>
        <w:tc>
          <w:tcPr>
            <w:tcW w:w="1134" w:type="dxa"/>
            <w:shd w:val="clear" w:color="auto" w:fill="auto"/>
          </w:tcPr>
          <w:p w14:paraId="3AADF704" w14:textId="77777777" w:rsidR="00140A47" w:rsidRPr="00E413A5" w:rsidRDefault="00140A47" w:rsidP="00D2797B">
            <w:pPr>
              <w:pStyle w:val="TableCell0-2115pt"/>
            </w:pPr>
            <w:r w:rsidRPr="00E413A5">
              <w:t>/</w:t>
            </w:r>
            <w:r w:rsidRPr="00E413A5">
              <w:rPr>
                <w:rStyle w:val="ChCharisSIL"/>
              </w:rPr>
              <w:t>ˈ</w:t>
            </w:r>
            <w:r w:rsidR="00E413A5" w:rsidRPr="00E413A5">
              <w:rPr>
                <w:rStyle w:val="ChCharisSIL"/>
              </w:rPr>
              <w:t>i.kaŋ</w:t>
            </w:r>
            <w:r w:rsidRPr="00E413A5">
              <w:t>/</w:t>
            </w:r>
          </w:p>
        </w:tc>
        <w:tc>
          <w:tcPr>
            <w:tcW w:w="907" w:type="dxa"/>
            <w:shd w:val="clear" w:color="auto" w:fill="auto"/>
          </w:tcPr>
          <w:p w14:paraId="3EEA376F" w14:textId="77777777" w:rsidR="00140A47" w:rsidRPr="00913A62" w:rsidRDefault="00140A47" w:rsidP="00D2797B">
            <w:pPr>
              <w:pStyle w:val="TableCell0-2115pt"/>
              <w:rPr>
                <w:rStyle w:val="ChItalBold"/>
              </w:rPr>
            </w:pPr>
            <w:r w:rsidRPr="00913A62">
              <w:rPr>
                <w:rStyle w:val="ChItalBold"/>
              </w:rPr>
              <w:t>ikan</w:t>
            </w:r>
            <w:r w:rsidR="00671068">
              <w:rPr>
                <w:rStyle w:val="ChItalBold"/>
              </w:rPr>
              <w:t>g</w:t>
            </w:r>
          </w:p>
        </w:tc>
        <w:tc>
          <w:tcPr>
            <w:tcW w:w="1304" w:type="dxa"/>
            <w:shd w:val="clear" w:color="auto" w:fill="auto"/>
          </w:tcPr>
          <w:p w14:paraId="3A5D7524" w14:textId="5CCA97E2" w:rsidR="00140A47" w:rsidRPr="00913A62" w:rsidRDefault="00B7093A" w:rsidP="00D2797B">
            <w:pPr>
              <w:pStyle w:val="TableCell0-2115pt"/>
            </w:pPr>
            <w:r>
              <w:t>‘</w:t>
            </w:r>
            <w:r w:rsidR="00140A47" w:rsidRPr="00913A62">
              <w:t>fish</w:t>
            </w:r>
            <w:r>
              <w:t>’</w:t>
            </w:r>
          </w:p>
        </w:tc>
      </w:tr>
      <w:tr w:rsidR="00140A47" w:rsidRPr="00913A62" w14:paraId="3567872E" w14:textId="77777777" w:rsidTr="00FE5C33">
        <w:tc>
          <w:tcPr>
            <w:tcW w:w="907" w:type="dxa"/>
            <w:shd w:val="clear" w:color="auto" w:fill="auto"/>
          </w:tcPr>
          <w:p w14:paraId="4319F3CD" w14:textId="77777777" w:rsidR="00140A47" w:rsidRPr="00913A62" w:rsidRDefault="00140A47" w:rsidP="00D2797B">
            <w:pPr>
              <w:pStyle w:val="TableCell0-2115pt"/>
            </w:pPr>
          </w:p>
        </w:tc>
        <w:tc>
          <w:tcPr>
            <w:tcW w:w="1134" w:type="dxa"/>
            <w:shd w:val="clear" w:color="auto" w:fill="auto"/>
          </w:tcPr>
          <w:p w14:paraId="55AAE9F2" w14:textId="77777777" w:rsidR="00140A47" w:rsidRPr="00913A62" w:rsidRDefault="00140A47" w:rsidP="00D2797B">
            <w:pPr>
              <w:pStyle w:val="TableCell0-2115pt"/>
            </w:pPr>
            <w:r w:rsidRPr="00913A62">
              <w:t>/</w:t>
            </w:r>
            <w:r w:rsidRPr="00913A62">
              <w:rPr>
                <w:rStyle w:val="ChCharisSIL"/>
              </w:rPr>
              <w:t>ˈbu.at</w:t>
            </w:r>
            <w:r w:rsidRPr="00913A62">
              <w:t>/</w:t>
            </w:r>
          </w:p>
        </w:tc>
        <w:tc>
          <w:tcPr>
            <w:tcW w:w="907" w:type="dxa"/>
            <w:shd w:val="clear" w:color="auto" w:fill="auto"/>
          </w:tcPr>
          <w:p w14:paraId="18DDC707" w14:textId="77777777" w:rsidR="00140A47" w:rsidRPr="00913A62" w:rsidRDefault="00140A47" w:rsidP="00D2797B">
            <w:pPr>
              <w:pStyle w:val="TableCell0-2115pt"/>
              <w:rPr>
                <w:rStyle w:val="ChItalBold"/>
              </w:rPr>
            </w:pPr>
            <w:r w:rsidRPr="00913A62">
              <w:rPr>
                <w:rStyle w:val="ChItalBold"/>
              </w:rPr>
              <w:t>buat</w:t>
            </w:r>
          </w:p>
        </w:tc>
        <w:tc>
          <w:tcPr>
            <w:tcW w:w="1304" w:type="dxa"/>
            <w:shd w:val="clear" w:color="auto" w:fill="auto"/>
          </w:tcPr>
          <w:p w14:paraId="0F29106B" w14:textId="141E039F" w:rsidR="00140A47" w:rsidRPr="00913A62" w:rsidRDefault="00B7093A" w:rsidP="00D2797B">
            <w:pPr>
              <w:pStyle w:val="TableCell0-2115pt"/>
            </w:pPr>
            <w:r>
              <w:t>‘</w:t>
            </w:r>
            <w:r w:rsidR="00140A47" w:rsidRPr="00913A62">
              <w:t>make</w:t>
            </w:r>
            <w:r>
              <w:t>’</w:t>
            </w:r>
          </w:p>
        </w:tc>
      </w:tr>
      <w:tr w:rsidR="00140A47" w:rsidRPr="00913A62" w14:paraId="533B16B9" w14:textId="77777777" w:rsidTr="00FE5C33">
        <w:tc>
          <w:tcPr>
            <w:tcW w:w="907" w:type="dxa"/>
            <w:shd w:val="clear" w:color="auto" w:fill="auto"/>
          </w:tcPr>
          <w:p w14:paraId="5FB9ACED" w14:textId="77777777" w:rsidR="00140A47" w:rsidRPr="00913A62" w:rsidRDefault="00140A47" w:rsidP="00D2797B">
            <w:pPr>
              <w:pStyle w:val="TableCell0-2115pt"/>
            </w:pPr>
          </w:p>
        </w:tc>
        <w:tc>
          <w:tcPr>
            <w:tcW w:w="1134" w:type="dxa"/>
            <w:shd w:val="clear" w:color="auto" w:fill="auto"/>
          </w:tcPr>
          <w:p w14:paraId="712BE94B" w14:textId="77777777" w:rsidR="00140A47" w:rsidRPr="00913A62" w:rsidRDefault="00140A47" w:rsidP="00D2797B">
            <w:pPr>
              <w:pStyle w:val="TableCell0-2115pt"/>
            </w:pPr>
            <w:r w:rsidRPr="00913A62">
              <w:t>/</w:t>
            </w:r>
            <w:r w:rsidR="007E066E" w:rsidRPr="007E066E">
              <w:rPr>
                <w:rStyle w:val="ChCharisSIL"/>
              </w:rPr>
              <w:t>ˈbɛ.b</w:t>
            </w:r>
            <w:r w:rsidR="007E066E">
              <w:rPr>
                <w:rStyle w:val="ChCharisSIL"/>
              </w:rPr>
              <w:t>a</w:t>
            </w:r>
            <w:r w:rsidR="007E066E" w:rsidRPr="007E066E">
              <w:rPr>
                <w:rStyle w:val="ChCharisSIL"/>
              </w:rPr>
              <w:t>s</w:t>
            </w:r>
            <w:r w:rsidRPr="00913A62">
              <w:t>/</w:t>
            </w:r>
          </w:p>
        </w:tc>
        <w:tc>
          <w:tcPr>
            <w:tcW w:w="907" w:type="dxa"/>
            <w:shd w:val="clear" w:color="auto" w:fill="auto"/>
          </w:tcPr>
          <w:p w14:paraId="3CA1E359" w14:textId="77777777" w:rsidR="00140A47" w:rsidRPr="00913A62" w:rsidRDefault="00140A47" w:rsidP="00D2797B">
            <w:pPr>
              <w:pStyle w:val="TableCell0-2115pt"/>
              <w:rPr>
                <w:rStyle w:val="ChItalBold"/>
              </w:rPr>
            </w:pPr>
            <w:r w:rsidRPr="00913A62">
              <w:rPr>
                <w:rStyle w:val="ChItalBold"/>
              </w:rPr>
              <w:t>b</w:t>
            </w:r>
            <w:r w:rsidR="007E066E">
              <w:rPr>
                <w:rStyle w:val="ChItalBold"/>
              </w:rPr>
              <w:t>ebas</w:t>
            </w:r>
          </w:p>
        </w:tc>
        <w:tc>
          <w:tcPr>
            <w:tcW w:w="1304" w:type="dxa"/>
            <w:shd w:val="clear" w:color="auto" w:fill="auto"/>
          </w:tcPr>
          <w:p w14:paraId="299BA5F9" w14:textId="6E677856" w:rsidR="00140A47" w:rsidRPr="00913A62" w:rsidRDefault="00B7093A" w:rsidP="00D2797B">
            <w:pPr>
              <w:pStyle w:val="TableCell0-2115pt"/>
            </w:pPr>
            <w:r>
              <w:t>‘</w:t>
            </w:r>
            <w:r w:rsidR="007E066E">
              <w:t>be free</w:t>
            </w:r>
            <w:r>
              <w:t>’</w:t>
            </w:r>
          </w:p>
        </w:tc>
      </w:tr>
      <w:tr w:rsidR="00140A47" w:rsidRPr="00913A62" w14:paraId="6C6A1912" w14:textId="77777777" w:rsidTr="00FE5C33">
        <w:tc>
          <w:tcPr>
            <w:tcW w:w="907" w:type="dxa"/>
            <w:shd w:val="clear" w:color="auto" w:fill="auto"/>
          </w:tcPr>
          <w:p w14:paraId="1CE3AC2C" w14:textId="77777777" w:rsidR="00140A47" w:rsidRPr="00913A62" w:rsidRDefault="00140A47" w:rsidP="00D2797B">
            <w:pPr>
              <w:pStyle w:val="TableCell0-2115pt"/>
            </w:pPr>
          </w:p>
        </w:tc>
        <w:tc>
          <w:tcPr>
            <w:tcW w:w="1134" w:type="dxa"/>
            <w:shd w:val="clear" w:color="auto" w:fill="auto"/>
          </w:tcPr>
          <w:p w14:paraId="6550DC37" w14:textId="77777777" w:rsidR="00140A47" w:rsidRPr="00913A62" w:rsidRDefault="00140A47" w:rsidP="00D2797B">
            <w:pPr>
              <w:pStyle w:val="TableCell0-2115pt"/>
            </w:pPr>
            <w:r w:rsidRPr="00913A62">
              <w:t>/</w:t>
            </w:r>
            <w:r w:rsidRPr="00913A62">
              <w:rPr>
                <w:rStyle w:val="ChCharisSIL"/>
              </w:rPr>
              <w:t>ˈgɔ.rɛŋ</w:t>
            </w:r>
            <w:r w:rsidRPr="00913A62">
              <w:t>/</w:t>
            </w:r>
          </w:p>
        </w:tc>
        <w:tc>
          <w:tcPr>
            <w:tcW w:w="907" w:type="dxa"/>
            <w:shd w:val="clear" w:color="auto" w:fill="auto"/>
          </w:tcPr>
          <w:p w14:paraId="6A1D07B7" w14:textId="77777777" w:rsidR="00140A47" w:rsidRPr="00913A62" w:rsidRDefault="00140A47" w:rsidP="00D2797B">
            <w:pPr>
              <w:pStyle w:val="TableCell0-2115pt"/>
              <w:rPr>
                <w:rStyle w:val="ChItalBold"/>
              </w:rPr>
            </w:pPr>
            <w:r w:rsidRPr="00913A62">
              <w:rPr>
                <w:rStyle w:val="ChItalBold"/>
              </w:rPr>
              <w:t>goreng</w:t>
            </w:r>
          </w:p>
        </w:tc>
        <w:tc>
          <w:tcPr>
            <w:tcW w:w="1304" w:type="dxa"/>
            <w:shd w:val="clear" w:color="auto" w:fill="auto"/>
          </w:tcPr>
          <w:p w14:paraId="76BDDA3C" w14:textId="13008369" w:rsidR="00140A47" w:rsidRPr="00913A62" w:rsidRDefault="00B7093A" w:rsidP="00D2797B">
            <w:pPr>
              <w:pStyle w:val="TableCell0-2115pt"/>
            </w:pPr>
            <w:r>
              <w:t>‘</w:t>
            </w:r>
            <w:r w:rsidR="00140A47" w:rsidRPr="00913A62">
              <w:t>fry</w:t>
            </w:r>
            <w:r>
              <w:t>’</w:t>
            </w:r>
          </w:p>
        </w:tc>
      </w:tr>
      <w:tr w:rsidR="00140A47" w:rsidRPr="00913A62" w14:paraId="569B9348" w14:textId="77777777" w:rsidTr="00FE5C33">
        <w:tc>
          <w:tcPr>
            <w:tcW w:w="907" w:type="dxa"/>
            <w:shd w:val="clear" w:color="auto" w:fill="auto"/>
          </w:tcPr>
          <w:p w14:paraId="3D50A952" w14:textId="77777777" w:rsidR="00140A47" w:rsidRPr="00913A62" w:rsidRDefault="00140A47" w:rsidP="00D2797B">
            <w:pPr>
              <w:pStyle w:val="TableCell0-2115pt"/>
            </w:pPr>
          </w:p>
        </w:tc>
        <w:tc>
          <w:tcPr>
            <w:tcW w:w="1134" w:type="dxa"/>
            <w:shd w:val="clear" w:color="auto" w:fill="auto"/>
          </w:tcPr>
          <w:p w14:paraId="5A7C8A46" w14:textId="77777777" w:rsidR="00140A47" w:rsidRPr="00913A62" w:rsidRDefault="00140A47" w:rsidP="00D2797B">
            <w:pPr>
              <w:pStyle w:val="TableCell0-2115pt"/>
            </w:pPr>
            <w:r w:rsidRPr="00913A62">
              <w:t>/</w:t>
            </w:r>
            <w:r w:rsidRPr="00913A62">
              <w:rPr>
                <w:rStyle w:val="ChCharisSIL"/>
              </w:rPr>
              <w:t>ˈtum.buk</w:t>
            </w:r>
            <w:r w:rsidRPr="00913A62">
              <w:t>/</w:t>
            </w:r>
          </w:p>
        </w:tc>
        <w:tc>
          <w:tcPr>
            <w:tcW w:w="907" w:type="dxa"/>
            <w:shd w:val="clear" w:color="auto" w:fill="auto"/>
          </w:tcPr>
          <w:p w14:paraId="76D19750" w14:textId="77777777" w:rsidR="00140A47" w:rsidRPr="00913A62" w:rsidRDefault="00140A47" w:rsidP="00D2797B">
            <w:pPr>
              <w:pStyle w:val="TableCell0-2115pt"/>
              <w:rPr>
                <w:rStyle w:val="ChItalBold"/>
              </w:rPr>
            </w:pPr>
            <w:r w:rsidRPr="00913A62">
              <w:rPr>
                <w:rStyle w:val="ChItalBold"/>
              </w:rPr>
              <w:t>tumbuk</w:t>
            </w:r>
          </w:p>
        </w:tc>
        <w:tc>
          <w:tcPr>
            <w:tcW w:w="1304" w:type="dxa"/>
            <w:shd w:val="clear" w:color="auto" w:fill="auto"/>
          </w:tcPr>
          <w:p w14:paraId="61A6C9E0" w14:textId="7224C14B" w:rsidR="00140A47" w:rsidRPr="00913A62" w:rsidRDefault="00B7093A" w:rsidP="00D2797B">
            <w:pPr>
              <w:pStyle w:val="TableCell0-2115pt"/>
            </w:pPr>
            <w:r>
              <w:t>‘</w:t>
            </w:r>
            <w:r w:rsidR="00140A47" w:rsidRPr="00913A62">
              <w:t>pound</w:t>
            </w:r>
            <w:r>
              <w:t>’</w:t>
            </w:r>
          </w:p>
        </w:tc>
      </w:tr>
      <w:tr w:rsidR="00140A47" w:rsidRPr="00913A62" w14:paraId="48FF8C23" w14:textId="77777777" w:rsidTr="00FE5C33">
        <w:tc>
          <w:tcPr>
            <w:tcW w:w="907" w:type="dxa"/>
            <w:shd w:val="clear" w:color="auto" w:fill="auto"/>
          </w:tcPr>
          <w:p w14:paraId="296E0321" w14:textId="77777777" w:rsidR="00140A47" w:rsidRPr="00913A62" w:rsidRDefault="00140A47" w:rsidP="00D2797B">
            <w:pPr>
              <w:pStyle w:val="TableCell0-2115ptBreak"/>
            </w:pPr>
          </w:p>
        </w:tc>
        <w:tc>
          <w:tcPr>
            <w:tcW w:w="1134" w:type="dxa"/>
            <w:shd w:val="clear" w:color="auto" w:fill="auto"/>
          </w:tcPr>
          <w:p w14:paraId="7C7AD7E2" w14:textId="77777777" w:rsidR="00140A47" w:rsidRPr="00913A62" w:rsidRDefault="00140A47" w:rsidP="00D2797B">
            <w:pPr>
              <w:pStyle w:val="TableCell0-2115ptBreak"/>
            </w:pPr>
            <w:r w:rsidRPr="00913A62">
              <w:t>/</w:t>
            </w:r>
            <w:r w:rsidRPr="00913A62">
              <w:rPr>
                <w:rStyle w:val="ChCharisSIL"/>
              </w:rPr>
              <w:t>ˈbla.kaŋ</w:t>
            </w:r>
            <w:r w:rsidRPr="00913A62">
              <w:t>/</w:t>
            </w:r>
          </w:p>
        </w:tc>
        <w:tc>
          <w:tcPr>
            <w:tcW w:w="907" w:type="dxa"/>
            <w:shd w:val="clear" w:color="auto" w:fill="auto"/>
          </w:tcPr>
          <w:p w14:paraId="0FB90393" w14:textId="77777777" w:rsidR="00140A47" w:rsidRPr="00913A62" w:rsidRDefault="00140A47" w:rsidP="00D2797B">
            <w:pPr>
              <w:pStyle w:val="TableCell0-2115ptBreak"/>
              <w:rPr>
                <w:rStyle w:val="ChItalBold"/>
              </w:rPr>
            </w:pPr>
            <w:r w:rsidRPr="00913A62">
              <w:rPr>
                <w:rStyle w:val="ChItalBold"/>
              </w:rPr>
              <w:t>blakang</w:t>
            </w:r>
          </w:p>
        </w:tc>
        <w:tc>
          <w:tcPr>
            <w:tcW w:w="1304" w:type="dxa"/>
            <w:shd w:val="clear" w:color="auto" w:fill="auto"/>
          </w:tcPr>
          <w:p w14:paraId="47CAC54A" w14:textId="5646C1B3" w:rsidR="00140A47" w:rsidRPr="00913A62" w:rsidRDefault="00B7093A" w:rsidP="00D2797B">
            <w:pPr>
              <w:pStyle w:val="TableCell0-2115ptBreak"/>
            </w:pPr>
            <w:r>
              <w:t>‘</w:t>
            </w:r>
            <w:r w:rsidR="00140A47" w:rsidRPr="00913A62">
              <w:t>backside</w:t>
            </w:r>
            <w:r>
              <w:t>’</w:t>
            </w:r>
          </w:p>
        </w:tc>
      </w:tr>
      <w:tr w:rsidR="00140A47" w:rsidRPr="00913A62" w14:paraId="096F3D46" w14:textId="77777777" w:rsidTr="00FE5C33">
        <w:tc>
          <w:tcPr>
            <w:tcW w:w="907" w:type="dxa"/>
            <w:shd w:val="clear" w:color="auto" w:fill="auto"/>
          </w:tcPr>
          <w:p w14:paraId="0EAFF5E8" w14:textId="77777777" w:rsidR="00140A47" w:rsidRPr="0099608C" w:rsidRDefault="00140A47" w:rsidP="00D2797B">
            <w:pPr>
              <w:pStyle w:val="TableCell2-2115pt"/>
              <w:rPr>
                <w:rStyle w:val="ChSmallCaps"/>
              </w:rPr>
            </w:pPr>
            <w:r w:rsidRPr="0099608C">
              <w:rPr>
                <w:rStyle w:val="ChSmallCaps"/>
              </w:rPr>
              <w:t>ult</w:t>
            </w:r>
          </w:p>
        </w:tc>
        <w:tc>
          <w:tcPr>
            <w:tcW w:w="1134" w:type="dxa"/>
            <w:shd w:val="clear" w:color="auto" w:fill="auto"/>
          </w:tcPr>
          <w:p w14:paraId="0F797AEF" w14:textId="77777777" w:rsidR="00140A47" w:rsidRPr="00913A62" w:rsidRDefault="00140A47" w:rsidP="00D2797B">
            <w:pPr>
              <w:pStyle w:val="TableCell2-2115pt"/>
            </w:pPr>
            <w:r w:rsidRPr="00913A62">
              <w:t>/</w:t>
            </w:r>
            <w:r w:rsidRPr="00913A62">
              <w:rPr>
                <w:rStyle w:val="ChCharisSIL"/>
              </w:rPr>
              <w:t>ɛ.ˈnam</w:t>
            </w:r>
            <w:r w:rsidRPr="00913A62">
              <w:t>/</w:t>
            </w:r>
          </w:p>
        </w:tc>
        <w:tc>
          <w:tcPr>
            <w:tcW w:w="907" w:type="dxa"/>
            <w:shd w:val="clear" w:color="auto" w:fill="auto"/>
          </w:tcPr>
          <w:p w14:paraId="426DD866" w14:textId="77777777" w:rsidR="00140A47" w:rsidRPr="00913A62" w:rsidRDefault="00140A47" w:rsidP="00D2797B">
            <w:pPr>
              <w:pStyle w:val="TableCell2-2115pt"/>
              <w:rPr>
                <w:rStyle w:val="ChItalBold"/>
              </w:rPr>
            </w:pPr>
            <w:r w:rsidRPr="00913A62">
              <w:rPr>
                <w:rStyle w:val="ChItalBold"/>
              </w:rPr>
              <w:t>enam</w:t>
            </w:r>
          </w:p>
        </w:tc>
        <w:tc>
          <w:tcPr>
            <w:tcW w:w="1304" w:type="dxa"/>
            <w:shd w:val="clear" w:color="auto" w:fill="auto"/>
          </w:tcPr>
          <w:p w14:paraId="0B139607" w14:textId="3EC3FC04" w:rsidR="00140A47" w:rsidRPr="00913A62" w:rsidRDefault="00B7093A" w:rsidP="00D2797B">
            <w:pPr>
              <w:pStyle w:val="TableCell2-2115pt"/>
            </w:pPr>
            <w:r>
              <w:t>‘</w:t>
            </w:r>
            <w:r w:rsidR="00140A47" w:rsidRPr="00913A62">
              <w:t>six</w:t>
            </w:r>
            <w:r>
              <w:t>’</w:t>
            </w:r>
          </w:p>
        </w:tc>
      </w:tr>
      <w:tr w:rsidR="00140A47" w:rsidRPr="00913A62" w14:paraId="63512E4F" w14:textId="77777777" w:rsidTr="00FE5C33">
        <w:tc>
          <w:tcPr>
            <w:tcW w:w="907" w:type="dxa"/>
            <w:shd w:val="clear" w:color="auto" w:fill="auto"/>
          </w:tcPr>
          <w:p w14:paraId="0B8E58C9" w14:textId="77777777" w:rsidR="00140A47" w:rsidRPr="00913A62" w:rsidRDefault="00140A47" w:rsidP="00D2797B">
            <w:pPr>
              <w:pStyle w:val="TableCell0-2115pt"/>
            </w:pPr>
          </w:p>
        </w:tc>
        <w:tc>
          <w:tcPr>
            <w:tcW w:w="1134" w:type="dxa"/>
            <w:shd w:val="clear" w:color="auto" w:fill="auto"/>
          </w:tcPr>
          <w:p w14:paraId="6EF0CCE4" w14:textId="77777777" w:rsidR="00140A47" w:rsidRPr="00913A62" w:rsidRDefault="00140A47" w:rsidP="00D2797B">
            <w:pPr>
              <w:pStyle w:val="TableCell0-2115pt"/>
            </w:pPr>
            <w:r w:rsidRPr="00913A62">
              <w:t>/</w:t>
            </w:r>
            <w:r w:rsidR="00F26824" w:rsidRPr="00913A62">
              <w:rPr>
                <w:rStyle w:val="ChCharisSIL"/>
              </w:rPr>
              <w:t>ɛ</w:t>
            </w:r>
            <w:r w:rsidRPr="00913A62">
              <w:rPr>
                <w:rStyle w:val="ChCharisSIL"/>
              </w:rPr>
              <w:t>m.ˈpat</w:t>
            </w:r>
            <w:r w:rsidRPr="00913A62">
              <w:t>/</w:t>
            </w:r>
          </w:p>
        </w:tc>
        <w:tc>
          <w:tcPr>
            <w:tcW w:w="907" w:type="dxa"/>
            <w:shd w:val="clear" w:color="auto" w:fill="auto"/>
          </w:tcPr>
          <w:p w14:paraId="26F137AC" w14:textId="77777777" w:rsidR="00140A47" w:rsidRPr="00913A62" w:rsidRDefault="00140A47" w:rsidP="00D2797B">
            <w:pPr>
              <w:pStyle w:val="TableCell0-2115pt"/>
              <w:rPr>
                <w:rStyle w:val="ChItalBold"/>
              </w:rPr>
            </w:pPr>
            <w:r w:rsidRPr="00913A62">
              <w:rPr>
                <w:rStyle w:val="ChItalBold"/>
              </w:rPr>
              <w:t>empat</w:t>
            </w:r>
          </w:p>
        </w:tc>
        <w:tc>
          <w:tcPr>
            <w:tcW w:w="1304" w:type="dxa"/>
            <w:shd w:val="clear" w:color="auto" w:fill="auto"/>
          </w:tcPr>
          <w:p w14:paraId="0EF18A3E" w14:textId="23E4EA80" w:rsidR="00140A47" w:rsidRPr="00913A62" w:rsidRDefault="00B7093A" w:rsidP="00D2797B">
            <w:pPr>
              <w:pStyle w:val="TableCell0-2115pt"/>
            </w:pPr>
            <w:r>
              <w:t>‘</w:t>
            </w:r>
            <w:r w:rsidR="00140A47" w:rsidRPr="00913A62">
              <w:t>four</w:t>
            </w:r>
            <w:r>
              <w:t>’</w:t>
            </w:r>
          </w:p>
        </w:tc>
      </w:tr>
      <w:tr w:rsidR="00140A47" w:rsidRPr="00913A62" w14:paraId="27428049" w14:textId="77777777" w:rsidTr="00FE5C33">
        <w:tc>
          <w:tcPr>
            <w:tcW w:w="907" w:type="dxa"/>
            <w:shd w:val="clear" w:color="auto" w:fill="auto"/>
          </w:tcPr>
          <w:p w14:paraId="3C6A78F9" w14:textId="77777777" w:rsidR="00140A47" w:rsidRPr="00913A62" w:rsidRDefault="00140A47" w:rsidP="00D2797B">
            <w:pPr>
              <w:pStyle w:val="TableCell0-2115pt"/>
            </w:pPr>
          </w:p>
        </w:tc>
        <w:tc>
          <w:tcPr>
            <w:tcW w:w="1134" w:type="dxa"/>
            <w:shd w:val="clear" w:color="auto" w:fill="auto"/>
          </w:tcPr>
          <w:p w14:paraId="5BAFADFD" w14:textId="77777777" w:rsidR="00140A47" w:rsidRPr="00913A62" w:rsidRDefault="00140A47" w:rsidP="00D2797B">
            <w:pPr>
              <w:pStyle w:val="TableCell0-2115pt"/>
            </w:pPr>
            <w:r w:rsidRPr="00913A62">
              <w:t>/</w:t>
            </w:r>
            <w:r w:rsidRPr="00913A62">
              <w:rPr>
                <w:rStyle w:val="ChCharisSIL"/>
              </w:rPr>
              <w:t>pɛ.ˈnu</w:t>
            </w:r>
            <w:r w:rsidRPr="00913A62">
              <w:t>/</w:t>
            </w:r>
          </w:p>
        </w:tc>
        <w:tc>
          <w:tcPr>
            <w:tcW w:w="907" w:type="dxa"/>
            <w:shd w:val="clear" w:color="auto" w:fill="auto"/>
          </w:tcPr>
          <w:p w14:paraId="7DB2B253" w14:textId="77777777" w:rsidR="00140A47" w:rsidRPr="00913A62" w:rsidRDefault="00140A47" w:rsidP="00D2797B">
            <w:pPr>
              <w:pStyle w:val="TableCell0-2115pt"/>
              <w:rPr>
                <w:rStyle w:val="ChItalBold"/>
              </w:rPr>
            </w:pPr>
            <w:r w:rsidRPr="00913A62">
              <w:rPr>
                <w:rStyle w:val="ChItalBold"/>
              </w:rPr>
              <w:t>penu</w:t>
            </w:r>
          </w:p>
        </w:tc>
        <w:tc>
          <w:tcPr>
            <w:tcW w:w="1304" w:type="dxa"/>
            <w:shd w:val="clear" w:color="auto" w:fill="auto"/>
          </w:tcPr>
          <w:p w14:paraId="4B701E2D" w14:textId="70887F98" w:rsidR="00140A47" w:rsidRPr="00913A62" w:rsidRDefault="00B7093A" w:rsidP="00D2797B">
            <w:pPr>
              <w:pStyle w:val="TableCell0-2115pt"/>
            </w:pPr>
            <w:r>
              <w:t>‘</w:t>
            </w:r>
            <w:r w:rsidR="00140A47" w:rsidRPr="00913A62">
              <w:t>be full</w:t>
            </w:r>
            <w:r>
              <w:t>’</w:t>
            </w:r>
          </w:p>
        </w:tc>
      </w:tr>
      <w:tr w:rsidR="00140A47" w:rsidRPr="00913A62" w14:paraId="6A6558D2" w14:textId="77777777" w:rsidTr="00FE5C33">
        <w:tc>
          <w:tcPr>
            <w:tcW w:w="907" w:type="dxa"/>
            <w:shd w:val="clear" w:color="auto" w:fill="auto"/>
          </w:tcPr>
          <w:p w14:paraId="3D40457D" w14:textId="77777777" w:rsidR="00140A47" w:rsidRPr="00913A62" w:rsidRDefault="00140A47" w:rsidP="00D2797B">
            <w:pPr>
              <w:pStyle w:val="TableCell0-2115pt"/>
            </w:pPr>
          </w:p>
        </w:tc>
        <w:tc>
          <w:tcPr>
            <w:tcW w:w="1134" w:type="dxa"/>
            <w:shd w:val="clear" w:color="auto" w:fill="auto"/>
          </w:tcPr>
          <w:p w14:paraId="65B6A57F" w14:textId="77777777" w:rsidR="00140A47" w:rsidRPr="00913A62" w:rsidRDefault="00140A47" w:rsidP="00D2797B">
            <w:pPr>
              <w:pStyle w:val="TableCell0-2115pt"/>
            </w:pPr>
            <w:r w:rsidRPr="00913A62">
              <w:t>/</w:t>
            </w:r>
            <w:r w:rsidRPr="00913A62">
              <w:rPr>
                <w:rStyle w:val="ChCharisSIL"/>
              </w:rPr>
              <w:t>ku.ˈmur</w:t>
            </w:r>
            <w:r w:rsidRPr="00913A62">
              <w:t>/</w:t>
            </w:r>
          </w:p>
        </w:tc>
        <w:tc>
          <w:tcPr>
            <w:tcW w:w="907" w:type="dxa"/>
            <w:shd w:val="clear" w:color="auto" w:fill="auto"/>
          </w:tcPr>
          <w:p w14:paraId="2AF7F837" w14:textId="77777777" w:rsidR="00140A47" w:rsidRPr="00913A62" w:rsidRDefault="00140A47" w:rsidP="00D2797B">
            <w:pPr>
              <w:pStyle w:val="TableCell0-2115pt"/>
              <w:rPr>
                <w:rStyle w:val="ChItalBold"/>
              </w:rPr>
            </w:pPr>
            <w:r w:rsidRPr="00913A62">
              <w:rPr>
                <w:rStyle w:val="ChItalBold"/>
              </w:rPr>
              <w:t>kumur</w:t>
            </w:r>
          </w:p>
        </w:tc>
        <w:tc>
          <w:tcPr>
            <w:tcW w:w="1304" w:type="dxa"/>
            <w:shd w:val="clear" w:color="auto" w:fill="auto"/>
          </w:tcPr>
          <w:p w14:paraId="05FA3239" w14:textId="3A8B6BEA" w:rsidR="00140A47" w:rsidRPr="00913A62" w:rsidRDefault="00B7093A" w:rsidP="00D2797B">
            <w:pPr>
              <w:pStyle w:val="TableCell0-2115pt"/>
            </w:pPr>
            <w:r>
              <w:t>‘</w:t>
            </w:r>
            <w:r w:rsidR="00140A47" w:rsidRPr="00913A62">
              <w:t>rinse mouth</w:t>
            </w:r>
            <w:r>
              <w:t>’</w:t>
            </w:r>
          </w:p>
        </w:tc>
      </w:tr>
      <w:tr w:rsidR="00140A47" w:rsidRPr="00913A62" w14:paraId="1ACE58B3" w14:textId="77777777" w:rsidTr="00FE5C33">
        <w:tc>
          <w:tcPr>
            <w:tcW w:w="907" w:type="dxa"/>
            <w:shd w:val="clear" w:color="auto" w:fill="auto"/>
          </w:tcPr>
          <w:p w14:paraId="4D0D5F42" w14:textId="77777777" w:rsidR="00140A47" w:rsidRPr="00913A62" w:rsidRDefault="00140A47" w:rsidP="00D2797B">
            <w:pPr>
              <w:pStyle w:val="TableCell0-2115pt"/>
            </w:pPr>
          </w:p>
        </w:tc>
        <w:tc>
          <w:tcPr>
            <w:tcW w:w="1134" w:type="dxa"/>
            <w:shd w:val="clear" w:color="auto" w:fill="auto"/>
          </w:tcPr>
          <w:p w14:paraId="150C4131" w14:textId="77777777" w:rsidR="00140A47" w:rsidRPr="00913A62" w:rsidRDefault="00140A47" w:rsidP="00D2797B">
            <w:pPr>
              <w:pStyle w:val="TableCell0-2115pt"/>
            </w:pPr>
            <w:r w:rsidRPr="00913A62">
              <w:t>/</w:t>
            </w:r>
            <w:r w:rsidRPr="00913A62">
              <w:rPr>
                <w:rStyle w:val="ChCharisSIL"/>
              </w:rPr>
              <w:t>rɛn.ˈda</w:t>
            </w:r>
            <w:r w:rsidRPr="00913A62">
              <w:t>/</w:t>
            </w:r>
          </w:p>
        </w:tc>
        <w:tc>
          <w:tcPr>
            <w:tcW w:w="907" w:type="dxa"/>
            <w:shd w:val="clear" w:color="auto" w:fill="auto"/>
          </w:tcPr>
          <w:p w14:paraId="122DC2F4" w14:textId="77777777" w:rsidR="00140A47" w:rsidRPr="00913A62" w:rsidRDefault="00140A47" w:rsidP="00D2797B">
            <w:pPr>
              <w:pStyle w:val="TableCell0-2115pt"/>
              <w:rPr>
                <w:rStyle w:val="ChItalBold"/>
              </w:rPr>
            </w:pPr>
            <w:r w:rsidRPr="00913A62">
              <w:rPr>
                <w:rStyle w:val="ChItalBold"/>
              </w:rPr>
              <w:t>renda</w:t>
            </w:r>
          </w:p>
        </w:tc>
        <w:tc>
          <w:tcPr>
            <w:tcW w:w="1304" w:type="dxa"/>
            <w:shd w:val="clear" w:color="auto" w:fill="auto"/>
          </w:tcPr>
          <w:p w14:paraId="009CCF6E" w14:textId="2DF5CAB8" w:rsidR="00140A47" w:rsidRPr="00913A62" w:rsidRDefault="00B7093A" w:rsidP="00D2797B">
            <w:pPr>
              <w:pStyle w:val="TableCell0-2115pt"/>
            </w:pPr>
            <w:r>
              <w:t>‘</w:t>
            </w:r>
            <w:r w:rsidR="00140A47" w:rsidRPr="00913A62">
              <w:t>be low</w:t>
            </w:r>
            <w:r>
              <w:t>’</w:t>
            </w:r>
          </w:p>
        </w:tc>
      </w:tr>
      <w:tr w:rsidR="00140A47" w:rsidRPr="00913A62" w14:paraId="329512D1" w14:textId="77777777" w:rsidTr="00FE5C33">
        <w:tc>
          <w:tcPr>
            <w:tcW w:w="907" w:type="dxa"/>
            <w:tcBorders>
              <w:bottom w:val="single" w:sz="4" w:space="0" w:color="auto"/>
            </w:tcBorders>
            <w:shd w:val="clear" w:color="auto" w:fill="auto"/>
          </w:tcPr>
          <w:p w14:paraId="792D852B" w14:textId="77777777" w:rsidR="00140A47" w:rsidRPr="00913A62" w:rsidRDefault="00140A47" w:rsidP="00D2797B">
            <w:pPr>
              <w:pStyle w:val="TableCell0-2115ptBreak"/>
            </w:pPr>
          </w:p>
        </w:tc>
        <w:tc>
          <w:tcPr>
            <w:tcW w:w="1134" w:type="dxa"/>
            <w:tcBorders>
              <w:bottom w:val="single" w:sz="4" w:space="0" w:color="auto"/>
            </w:tcBorders>
            <w:shd w:val="clear" w:color="auto" w:fill="auto"/>
          </w:tcPr>
          <w:p w14:paraId="625ACC86" w14:textId="77777777" w:rsidR="00140A47" w:rsidRPr="00913A62" w:rsidRDefault="00140A47" w:rsidP="00D2797B">
            <w:pPr>
              <w:pStyle w:val="TableCell0-2115ptBreak"/>
            </w:pPr>
            <w:r w:rsidRPr="00913A62">
              <w:t>/</w:t>
            </w:r>
            <w:r w:rsidRPr="00913A62">
              <w:rPr>
                <w:rStyle w:val="ChCharisSIL"/>
              </w:rPr>
              <w:t>dʒɛm.ˈpɔl</w:t>
            </w:r>
            <w:r w:rsidRPr="00913A62">
              <w:t>/</w:t>
            </w:r>
          </w:p>
        </w:tc>
        <w:tc>
          <w:tcPr>
            <w:tcW w:w="907" w:type="dxa"/>
            <w:tcBorders>
              <w:bottom w:val="single" w:sz="4" w:space="0" w:color="auto"/>
            </w:tcBorders>
            <w:shd w:val="clear" w:color="auto" w:fill="auto"/>
          </w:tcPr>
          <w:p w14:paraId="506529B0" w14:textId="77777777" w:rsidR="00140A47" w:rsidRPr="00913A62" w:rsidRDefault="00140A47" w:rsidP="00D2797B">
            <w:pPr>
              <w:pStyle w:val="TableCell0-2115ptBreak"/>
              <w:rPr>
                <w:rStyle w:val="ChItalBold"/>
              </w:rPr>
            </w:pPr>
            <w:r w:rsidRPr="00913A62">
              <w:rPr>
                <w:rStyle w:val="ChItalBold"/>
              </w:rPr>
              <w:t>jempol</w:t>
            </w:r>
          </w:p>
        </w:tc>
        <w:tc>
          <w:tcPr>
            <w:tcW w:w="1304" w:type="dxa"/>
            <w:tcBorders>
              <w:bottom w:val="single" w:sz="4" w:space="0" w:color="auto"/>
            </w:tcBorders>
            <w:shd w:val="clear" w:color="auto" w:fill="auto"/>
          </w:tcPr>
          <w:p w14:paraId="53FD2C30" w14:textId="339449FA" w:rsidR="00140A47" w:rsidRPr="00913A62" w:rsidRDefault="00B7093A" w:rsidP="00D2797B">
            <w:pPr>
              <w:pStyle w:val="TableCell0-2115ptBreak"/>
            </w:pPr>
            <w:r>
              <w:t>‘</w:t>
            </w:r>
            <w:r w:rsidR="00140A47" w:rsidRPr="00913A62">
              <w:t>thumb</w:t>
            </w:r>
            <w:r>
              <w:t>’</w:t>
            </w:r>
          </w:p>
        </w:tc>
      </w:tr>
    </w:tbl>
    <w:p w14:paraId="1BFFAC8D" w14:textId="77777777" w:rsidR="00140A47" w:rsidRPr="00913A62" w:rsidRDefault="00140A47" w:rsidP="00AE341E">
      <w:pPr>
        <w:pStyle w:val="Body0005after05before115pt"/>
      </w:pPr>
      <w:r w:rsidRPr="00913A62">
        <w:t xml:space="preserve">Examples of trisyllabic words with penultimate and ultimate stress are presented in </w:t>
      </w:r>
      <w:r w:rsidRPr="00913A62">
        <w:fldChar w:fldCharType="begin"/>
      </w:r>
      <w:r w:rsidRPr="00913A62">
        <w:instrText xml:space="preserve"> REF _Ref331266502 \h  \* MERGEFORMAT </w:instrText>
      </w:r>
      <w:r w:rsidRPr="00913A62">
        <w:fldChar w:fldCharType="separate"/>
      </w:r>
      <w:r w:rsidR="00154D81" w:rsidRPr="00913A62">
        <w:t xml:space="preserve">Table </w:t>
      </w:r>
      <w:r w:rsidR="00154D81">
        <w:rPr>
          <w:noProof/>
          <w:cs/>
        </w:rPr>
        <w:t>‎</w:t>
      </w:r>
      <w:r w:rsidR="00154D81">
        <w:rPr>
          <w:noProof/>
        </w:rPr>
        <w:t>2.39</w:t>
      </w:r>
      <w:r w:rsidRPr="00913A62">
        <w:fldChar w:fldCharType="end"/>
      </w:r>
      <w:r w:rsidRPr="00913A62">
        <w:t>. Most trisyllabic roots have penultima</w:t>
      </w:r>
      <w:r w:rsidR="002426BB">
        <w:t>te stress (63/67</w:t>
      </w:r>
      <w:r w:rsidRPr="00913A62">
        <w:t xml:space="preserve"> items</w:t>
      </w:r>
      <w:r w:rsidR="00DF5D68">
        <w:t xml:space="preserve"> – </w:t>
      </w:r>
      <w:r w:rsidRPr="00913A62">
        <w:t>94%) while only four lexical roots (6%) have ultimate stress. Again, a pattern similar to that for disyllabic lexical roots emerges. In all four roots, the unstressed penultimate syllable contains the front open-near vowel /</w:t>
      </w:r>
      <w:r w:rsidRPr="00913A62">
        <w:rPr>
          <w:rStyle w:val="ChCharisSIL"/>
        </w:rPr>
        <w:t>ɛ</w:t>
      </w:r>
      <w:r w:rsidRPr="00913A62">
        <w:t>/. As in disyllabic roots, however, front open-</w:t>
      </w:r>
      <w:r w:rsidRPr="00913A62">
        <w:lastRenderedPageBreak/>
        <w:t>near /</w:t>
      </w:r>
      <w:r w:rsidRPr="00913A62">
        <w:rPr>
          <w:rStyle w:val="ChCharisSIL"/>
        </w:rPr>
        <w:t>ɛ</w:t>
      </w:r>
      <w:r w:rsidRPr="00913A62">
        <w:t>/ does not condition ultim</w:t>
      </w:r>
      <w:r w:rsidR="002426BB">
        <w:t>ate stress, as in four of the 63</w:t>
      </w:r>
      <w:r w:rsidRPr="00913A62">
        <w:t xml:space="preserve"> lexical roots with penultimate stress (6%) the stressed syllable contains front /</w:t>
      </w:r>
      <w:r w:rsidRPr="00913A62">
        <w:rPr>
          <w:rStyle w:val="ChCharisSIL"/>
        </w:rPr>
        <w:t>ɛ</w:t>
      </w:r>
      <w:r w:rsidRPr="00913A62">
        <w:t>/.</w:t>
      </w:r>
      <w:r w:rsidRPr="00913A62">
        <w:rPr>
          <w:rStyle w:val="FootnoteReference"/>
        </w:rPr>
        <w:footnoteReference w:id="94"/>
      </w:r>
    </w:p>
    <w:p w14:paraId="3A8B61C8" w14:textId="77777777" w:rsidR="00140A47" w:rsidRPr="00913A62" w:rsidRDefault="00140A47" w:rsidP="00140A47">
      <w:pPr>
        <w:pStyle w:val="Caption"/>
      </w:pPr>
      <w:bookmarkStart w:id="1029" w:name="_Ref331266502"/>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39</w:t>
        </w:r>
      </w:fldSimple>
      <w:bookmarkEnd w:id="1029"/>
      <w:r w:rsidRPr="00913A62">
        <w:t>:</w:t>
      </w:r>
      <w:r w:rsidRPr="00913A62">
        <w:tab/>
        <w:t>Stress patterns for trisyllabic lexical roots (66 items)</w:t>
      </w:r>
    </w:p>
    <w:tbl>
      <w:tblPr>
        <w:tblW w:w="5330" w:type="dxa"/>
        <w:tblInd w:w="170" w:type="dxa"/>
        <w:tblLayout w:type="fixed"/>
        <w:tblLook w:val="01E0" w:firstRow="1" w:lastRow="1" w:firstColumn="1" w:lastColumn="1" w:noHBand="0" w:noVBand="0"/>
      </w:tblPr>
      <w:tblGrid>
        <w:gridCol w:w="907"/>
        <w:gridCol w:w="1361"/>
        <w:gridCol w:w="1191"/>
        <w:gridCol w:w="1871"/>
      </w:tblGrid>
      <w:tr w:rsidR="00140A47" w:rsidRPr="00913A62" w14:paraId="2756B564" w14:textId="77777777" w:rsidTr="00FE5C33">
        <w:trPr>
          <w:tblHeader/>
        </w:trPr>
        <w:tc>
          <w:tcPr>
            <w:tcW w:w="907" w:type="dxa"/>
            <w:tcBorders>
              <w:top w:val="single" w:sz="4" w:space="0" w:color="auto"/>
              <w:bottom w:val="single" w:sz="4" w:space="0" w:color="auto"/>
            </w:tcBorders>
            <w:shd w:val="clear" w:color="auto" w:fill="auto"/>
          </w:tcPr>
          <w:p w14:paraId="10331737" w14:textId="77777777" w:rsidR="00140A47" w:rsidRPr="00913A62" w:rsidRDefault="00140A47" w:rsidP="00140A47">
            <w:pPr>
              <w:pStyle w:val="TableHd"/>
            </w:pPr>
            <w:r w:rsidRPr="00913A62">
              <w:t>Stress</w:t>
            </w:r>
          </w:p>
        </w:tc>
        <w:tc>
          <w:tcPr>
            <w:tcW w:w="1361" w:type="dxa"/>
            <w:tcBorders>
              <w:top w:val="single" w:sz="4" w:space="0" w:color="auto"/>
              <w:bottom w:val="single" w:sz="4" w:space="0" w:color="auto"/>
            </w:tcBorders>
            <w:shd w:val="clear" w:color="auto" w:fill="auto"/>
          </w:tcPr>
          <w:p w14:paraId="130E5F7E" w14:textId="77777777" w:rsidR="00140A47" w:rsidRPr="00913A62" w:rsidRDefault="00140A47" w:rsidP="00140A47">
            <w:pPr>
              <w:pStyle w:val="TableHd"/>
            </w:pPr>
            <w:r w:rsidRPr="00913A62">
              <w:t>Item</w:t>
            </w:r>
          </w:p>
        </w:tc>
        <w:tc>
          <w:tcPr>
            <w:tcW w:w="1191" w:type="dxa"/>
            <w:tcBorders>
              <w:top w:val="single" w:sz="4" w:space="0" w:color="auto"/>
              <w:bottom w:val="single" w:sz="4" w:space="0" w:color="auto"/>
            </w:tcBorders>
            <w:shd w:val="clear" w:color="auto" w:fill="auto"/>
          </w:tcPr>
          <w:p w14:paraId="29721554" w14:textId="77777777" w:rsidR="00140A47" w:rsidRPr="00913A62" w:rsidRDefault="00140A47" w:rsidP="00140A47">
            <w:pPr>
              <w:pStyle w:val="TableHd"/>
            </w:pPr>
            <w:r w:rsidRPr="00913A62">
              <w:t>Orthogr.</w:t>
            </w:r>
          </w:p>
        </w:tc>
        <w:tc>
          <w:tcPr>
            <w:tcW w:w="1871" w:type="dxa"/>
            <w:tcBorders>
              <w:top w:val="single" w:sz="4" w:space="0" w:color="auto"/>
              <w:bottom w:val="single" w:sz="4" w:space="0" w:color="auto"/>
            </w:tcBorders>
            <w:shd w:val="clear" w:color="auto" w:fill="auto"/>
          </w:tcPr>
          <w:p w14:paraId="18A905F8" w14:textId="77777777" w:rsidR="00140A47" w:rsidRPr="00913A62" w:rsidRDefault="00140A47" w:rsidP="00140A47">
            <w:pPr>
              <w:pStyle w:val="TableHd"/>
            </w:pPr>
            <w:r w:rsidRPr="00913A62">
              <w:t>Gloss</w:t>
            </w:r>
          </w:p>
        </w:tc>
      </w:tr>
      <w:tr w:rsidR="00140A47" w:rsidRPr="00913A62" w14:paraId="666492A7" w14:textId="77777777" w:rsidTr="00FE5C33">
        <w:tc>
          <w:tcPr>
            <w:tcW w:w="907" w:type="dxa"/>
            <w:tcBorders>
              <w:top w:val="single" w:sz="4" w:space="0" w:color="auto"/>
            </w:tcBorders>
            <w:shd w:val="clear" w:color="auto" w:fill="auto"/>
          </w:tcPr>
          <w:p w14:paraId="44797CF1" w14:textId="77777777" w:rsidR="00140A47" w:rsidRPr="0099608C" w:rsidRDefault="00140A47" w:rsidP="00D2797B">
            <w:pPr>
              <w:pStyle w:val="TableCell2-2115pt"/>
              <w:rPr>
                <w:rStyle w:val="ChSmallCaps"/>
              </w:rPr>
            </w:pPr>
            <w:r w:rsidRPr="0099608C">
              <w:rPr>
                <w:rStyle w:val="ChSmallCaps"/>
              </w:rPr>
              <w:t>p-ult</w:t>
            </w:r>
          </w:p>
        </w:tc>
        <w:tc>
          <w:tcPr>
            <w:tcW w:w="1361" w:type="dxa"/>
            <w:tcBorders>
              <w:top w:val="single" w:sz="4" w:space="0" w:color="auto"/>
            </w:tcBorders>
            <w:shd w:val="clear" w:color="auto" w:fill="auto"/>
          </w:tcPr>
          <w:p w14:paraId="03BB0B90" w14:textId="77777777" w:rsidR="00140A47" w:rsidRPr="00913A62" w:rsidRDefault="00140A47" w:rsidP="00D2797B">
            <w:pPr>
              <w:pStyle w:val="TableCell2-2115pt"/>
            </w:pPr>
            <w:r w:rsidRPr="00913A62">
              <w:t>/</w:t>
            </w:r>
            <w:r w:rsidRPr="00913A62">
              <w:rPr>
                <w:rStyle w:val="ChCharisSIL"/>
              </w:rPr>
              <w:t>bu.ˈa.ja</w:t>
            </w:r>
            <w:r w:rsidRPr="00913A62">
              <w:t>/</w:t>
            </w:r>
          </w:p>
        </w:tc>
        <w:tc>
          <w:tcPr>
            <w:tcW w:w="1191" w:type="dxa"/>
            <w:tcBorders>
              <w:top w:val="single" w:sz="4" w:space="0" w:color="auto"/>
            </w:tcBorders>
            <w:shd w:val="clear" w:color="auto" w:fill="auto"/>
          </w:tcPr>
          <w:p w14:paraId="39B736E7" w14:textId="77777777" w:rsidR="00140A47" w:rsidRPr="00913A62" w:rsidRDefault="00140A47" w:rsidP="00D2797B">
            <w:pPr>
              <w:pStyle w:val="TableCell2-2115pt"/>
              <w:rPr>
                <w:rStyle w:val="ChItalBold"/>
              </w:rPr>
            </w:pPr>
            <w:r w:rsidRPr="00913A62">
              <w:rPr>
                <w:rStyle w:val="ChItalBold"/>
              </w:rPr>
              <w:t>buaya</w:t>
            </w:r>
          </w:p>
        </w:tc>
        <w:tc>
          <w:tcPr>
            <w:tcW w:w="1871" w:type="dxa"/>
            <w:tcBorders>
              <w:top w:val="single" w:sz="4" w:space="0" w:color="auto"/>
            </w:tcBorders>
            <w:shd w:val="clear" w:color="auto" w:fill="auto"/>
          </w:tcPr>
          <w:p w14:paraId="44C22079" w14:textId="0DB0511F" w:rsidR="00140A47" w:rsidRPr="00913A62" w:rsidRDefault="00B7093A" w:rsidP="00D2797B">
            <w:pPr>
              <w:pStyle w:val="TableCell2-2115pt"/>
            </w:pPr>
            <w:r>
              <w:t>‘</w:t>
            </w:r>
            <w:r w:rsidR="00140A47" w:rsidRPr="00913A62">
              <w:t>crocodile</w:t>
            </w:r>
            <w:r>
              <w:t>’</w:t>
            </w:r>
          </w:p>
        </w:tc>
      </w:tr>
      <w:tr w:rsidR="00140A47" w:rsidRPr="00913A62" w14:paraId="3AD61E47" w14:textId="77777777" w:rsidTr="00FE5C33">
        <w:tc>
          <w:tcPr>
            <w:tcW w:w="907" w:type="dxa"/>
            <w:shd w:val="clear" w:color="auto" w:fill="auto"/>
          </w:tcPr>
          <w:p w14:paraId="3B5B028F" w14:textId="77777777" w:rsidR="00140A47" w:rsidRPr="00913A62" w:rsidRDefault="00140A47" w:rsidP="00D2797B">
            <w:pPr>
              <w:pStyle w:val="TableCell0-2115pt"/>
            </w:pPr>
          </w:p>
        </w:tc>
        <w:tc>
          <w:tcPr>
            <w:tcW w:w="1361" w:type="dxa"/>
            <w:shd w:val="clear" w:color="auto" w:fill="auto"/>
          </w:tcPr>
          <w:p w14:paraId="2D7E0563" w14:textId="77777777" w:rsidR="00140A47" w:rsidRPr="00913A62" w:rsidRDefault="00140A47" w:rsidP="00D2797B">
            <w:pPr>
              <w:pStyle w:val="TableCell0-2115pt"/>
            </w:pPr>
            <w:r w:rsidRPr="00913A62">
              <w:t>/</w:t>
            </w:r>
            <w:r w:rsidRPr="00913A62">
              <w:rPr>
                <w:rStyle w:val="ChCharisSIL"/>
              </w:rPr>
              <w:t>ti.ˈa.rap</w:t>
            </w:r>
            <w:r w:rsidRPr="00913A62">
              <w:t>/</w:t>
            </w:r>
          </w:p>
        </w:tc>
        <w:tc>
          <w:tcPr>
            <w:tcW w:w="1191" w:type="dxa"/>
            <w:shd w:val="clear" w:color="auto" w:fill="auto"/>
          </w:tcPr>
          <w:p w14:paraId="56A16DD9" w14:textId="77777777" w:rsidR="00140A47" w:rsidRPr="00913A62" w:rsidRDefault="00140A47" w:rsidP="00D2797B">
            <w:pPr>
              <w:pStyle w:val="TableCell0-2115pt"/>
              <w:rPr>
                <w:rStyle w:val="ChItalBold"/>
              </w:rPr>
            </w:pPr>
            <w:r w:rsidRPr="00913A62">
              <w:rPr>
                <w:rStyle w:val="ChItalBold"/>
              </w:rPr>
              <w:t>tiarap</w:t>
            </w:r>
          </w:p>
        </w:tc>
        <w:tc>
          <w:tcPr>
            <w:tcW w:w="1871" w:type="dxa"/>
            <w:shd w:val="clear" w:color="auto" w:fill="auto"/>
          </w:tcPr>
          <w:p w14:paraId="09FFF13B" w14:textId="214C672D" w:rsidR="00140A47" w:rsidRPr="00913A62" w:rsidRDefault="00B7093A" w:rsidP="00D2797B">
            <w:pPr>
              <w:pStyle w:val="TableCell0-2115pt"/>
            </w:pPr>
            <w:r>
              <w:t>‘</w:t>
            </w:r>
            <w:r w:rsidR="00A87D61">
              <w:t xml:space="preserve">lie face </w:t>
            </w:r>
            <w:r w:rsidR="00275D89" w:rsidRPr="00275D89">
              <w:t>downward</w:t>
            </w:r>
            <w:r>
              <w:t>’</w:t>
            </w:r>
          </w:p>
        </w:tc>
      </w:tr>
      <w:tr w:rsidR="00140A47" w:rsidRPr="00913A62" w14:paraId="02716AC3" w14:textId="77777777" w:rsidTr="00FE5C33">
        <w:tc>
          <w:tcPr>
            <w:tcW w:w="907" w:type="dxa"/>
            <w:shd w:val="clear" w:color="auto" w:fill="auto"/>
          </w:tcPr>
          <w:p w14:paraId="43546C53" w14:textId="77777777" w:rsidR="00140A47" w:rsidRPr="00913A62" w:rsidRDefault="00140A47" w:rsidP="00D2797B">
            <w:pPr>
              <w:pStyle w:val="TableCell0-2115pt"/>
            </w:pPr>
          </w:p>
        </w:tc>
        <w:tc>
          <w:tcPr>
            <w:tcW w:w="1361" w:type="dxa"/>
            <w:shd w:val="clear" w:color="auto" w:fill="auto"/>
          </w:tcPr>
          <w:p w14:paraId="18CC8086" w14:textId="77777777" w:rsidR="00140A47" w:rsidRPr="00913A62" w:rsidRDefault="00140A47" w:rsidP="00D2797B">
            <w:pPr>
              <w:pStyle w:val="TableCell0-2115pt"/>
            </w:pPr>
            <w:r w:rsidRPr="0060398F">
              <w:t>/</w:t>
            </w:r>
            <w:r w:rsidRPr="00302E8F">
              <w:rPr>
                <w:rStyle w:val="ChCharisSIL"/>
              </w:rPr>
              <w:t>mu.ˈdʒa.ir</w:t>
            </w:r>
            <w:r w:rsidRPr="0060398F">
              <w:t>/</w:t>
            </w:r>
          </w:p>
        </w:tc>
        <w:tc>
          <w:tcPr>
            <w:tcW w:w="1191" w:type="dxa"/>
            <w:shd w:val="clear" w:color="auto" w:fill="auto"/>
          </w:tcPr>
          <w:p w14:paraId="786B5C62" w14:textId="77777777" w:rsidR="00140A47" w:rsidRPr="00913A62" w:rsidRDefault="00140A47" w:rsidP="00D2797B">
            <w:pPr>
              <w:pStyle w:val="TableCell0-2115pt"/>
              <w:rPr>
                <w:rStyle w:val="ChItalBold"/>
              </w:rPr>
            </w:pPr>
            <w:r w:rsidRPr="00913A62">
              <w:rPr>
                <w:rStyle w:val="ChItalBold"/>
              </w:rPr>
              <w:t>mujair</w:t>
            </w:r>
          </w:p>
        </w:tc>
        <w:tc>
          <w:tcPr>
            <w:tcW w:w="1871" w:type="dxa"/>
            <w:shd w:val="clear" w:color="auto" w:fill="auto"/>
          </w:tcPr>
          <w:p w14:paraId="49C41549" w14:textId="002B7188" w:rsidR="00140A47" w:rsidRPr="00913A62" w:rsidRDefault="00B7093A" w:rsidP="00D2797B">
            <w:pPr>
              <w:pStyle w:val="TableCell0-2115pt"/>
            </w:pPr>
            <w:r>
              <w:t>‘</w:t>
            </w:r>
            <w:r w:rsidR="00140A47" w:rsidRPr="00913A62">
              <w:t>tilapiine fish</w:t>
            </w:r>
            <w:r>
              <w:t>’</w:t>
            </w:r>
          </w:p>
        </w:tc>
      </w:tr>
      <w:tr w:rsidR="00140A47" w:rsidRPr="00913A62" w14:paraId="3AFDAE3B" w14:textId="77777777" w:rsidTr="00FE5C33">
        <w:tc>
          <w:tcPr>
            <w:tcW w:w="907" w:type="dxa"/>
            <w:shd w:val="clear" w:color="auto" w:fill="auto"/>
          </w:tcPr>
          <w:p w14:paraId="54197B21" w14:textId="77777777" w:rsidR="00140A47" w:rsidRPr="00913A62" w:rsidRDefault="00140A47" w:rsidP="00D2797B">
            <w:pPr>
              <w:pStyle w:val="TableCell0-2115pt"/>
            </w:pPr>
          </w:p>
        </w:tc>
        <w:tc>
          <w:tcPr>
            <w:tcW w:w="1361" w:type="dxa"/>
            <w:shd w:val="clear" w:color="auto" w:fill="auto"/>
          </w:tcPr>
          <w:p w14:paraId="709574FC" w14:textId="77777777" w:rsidR="00140A47" w:rsidRPr="00913A62" w:rsidRDefault="00140A47" w:rsidP="00D2797B">
            <w:pPr>
              <w:pStyle w:val="TableCell0-2115pt"/>
            </w:pPr>
            <w:r w:rsidRPr="00913A62">
              <w:t>/</w:t>
            </w:r>
            <w:r w:rsidRPr="00913A62">
              <w:rPr>
                <w:rStyle w:val="ChCharisSIL"/>
              </w:rPr>
              <w:t>tɛ.ˈli.ŋa</w:t>
            </w:r>
            <w:r w:rsidRPr="00913A62">
              <w:t>/</w:t>
            </w:r>
          </w:p>
        </w:tc>
        <w:tc>
          <w:tcPr>
            <w:tcW w:w="1191" w:type="dxa"/>
            <w:shd w:val="clear" w:color="auto" w:fill="auto"/>
          </w:tcPr>
          <w:p w14:paraId="30B5C9C7" w14:textId="77777777" w:rsidR="00140A47" w:rsidRPr="00913A62" w:rsidRDefault="00140A47" w:rsidP="00D2797B">
            <w:pPr>
              <w:pStyle w:val="TableCell0-2115pt"/>
              <w:rPr>
                <w:rStyle w:val="ChItalBold"/>
              </w:rPr>
            </w:pPr>
            <w:r w:rsidRPr="00913A62">
              <w:rPr>
                <w:rStyle w:val="ChItalBold"/>
              </w:rPr>
              <w:t>telinga</w:t>
            </w:r>
          </w:p>
        </w:tc>
        <w:tc>
          <w:tcPr>
            <w:tcW w:w="1871" w:type="dxa"/>
            <w:shd w:val="clear" w:color="auto" w:fill="auto"/>
          </w:tcPr>
          <w:p w14:paraId="490AB63A" w14:textId="76C37FCB" w:rsidR="00140A47" w:rsidRPr="00913A62" w:rsidRDefault="00B7093A" w:rsidP="00D2797B">
            <w:pPr>
              <w:pStyle w:val="TableCell0-2115pt"/>
            </w:pPr>
            <w:r>
              <w:t>‘</w:t>
            </w:r>
            <w:r w:rsidR="00140A47" w:rsidRPr="00913A62">
              <w:t>ear</w:t>
            </w:r>
            <w:r>
              <w:t>’</w:t>
            </w:r>
          </w:p>
        </w:tc>
      </w:tr>
      <w:tr w:rsidR="00140A47" w:rsidRPr="00913A62" w14:paraId="4DF6FF12" w14:textId="77777777" w:rsidTr="00FE5C33">
        <w:tc>
          <w:tcPr>
            <w:tcW w:w="907" w:type="dxa"/>
            <w:shd w:val="clear" w:color="auto" w:fill="auto"/>
          </w:tcPr>
          <w:p w14:paraId="3111DB23" w14:textId="77777777" w:rsidR="00140A47" w:rsidRPr="00913A62" w:rsidRDefault="00140A47" w:rsidP="00D2797B">
            <w:pPr>
              <w:pStyle w:val="TableCell0-2115pt"/>
            </w:pPr>
          </w:p>
        </w:tc>
        <w:tc>
          <w:tcPr>
            <w:tcW w:w="1361" w:type="dxa"/>
            <w:shd w:val="clear" w:color="auto" w:fill="auto"/>
          </w:tcPr>
          <w:p w14:paraId="15108F0E" w14:textId="77777777" w:rsidR="00140A47" w:rsidRPr="00913A62" w:rsidRDefault="00140A47" w:rsidP="00D2797B">
            <w:pPr>
              <w:pStyle w:val="TableCell0-2115pt"/>
            </w:pPr>
            <w:r w:rsidRPr="00913A62">
              <w:t>/</w:t>
            </w:r>
            <w:r w:rsidRPr="00913A62">
              <w:rPr>
                <w:rStyle w:val="ChCharisSIL"/>
              </w:rPr>
              <w:t>bɛ.ˈla.laŋ</w:t>
            </w:r>
            <w:r w:rsidRPr="00913A62">
              <w:t>/</w:t>
            </w:r>
          </w:p>
        </w:tc>
        <w:tc>
          <w:tcPr>
            <w:tcW w:w="1191" w:type="dxa"/>
            <w:shd w:val="clear" w:color="auto" w:fill="auto"/>
          </w:tcPr>
          <w:p w14:paraId="374CCE8C" w14:textId="77777777" w:rsidR="00140A47" w:rsidRPr="00913A62" w:rsidRDefault="00140A47" w:rsidP="00D2797B">
            <w:pPr>
              <w:pStyle w:val="TableCell0-2115pt"/>
              <w:rPr>
                <w:rStyle w:val="ChItalBold"/>
              </w:rPr>
            </w:pPr>
            <w:r w:rsidRPr="00913A62">
              <w:rPr>
                <w:rStyle w:val="ChItalBold"/>
              </w:rPr>
              <w:t>belalang</w:t>
            </w:r>
          </w:p>
        </w:tc>
        <w:tc>
          <w:tcPr>
            <w:tcW w:w="1871" w:type="dxa"/>
            <w:shd w:val="clear" w:color="auto" w:fill="auto"/>
          </w:tcPr>
          <w:p w14:paraId="189CAF1F" w14:textId="2628B9A4" w:rsidR="00140A47" w:rsidRPr="00913A62" w:rsidRDefault="00B7093A" w:rsidP="00D2797B">
            <w:pPr>
              <w:pStyle w:val="TableCell0-2115pt"/>
            </w:pPr>
            <w:r>
              <w:t>‘</w:t>
            </w:r>
            <w:r w:rsidR="00140A47" w:rsidRPr="00913A62">
              <w:t>grasshopper</w:t>
            </w:r>
            <w:r>
              <w:t>’</w:t>
            </w:r>
          </w:p>
        </w:tc>
      </w:tr>
      <w:tr w:rsidR="00140A47" w:rsidRPr="00913A62" w14:paraId="0E986CD8" w14:textId="77777777" w:rsidTr="00FE5C33">
        <w:tc>
          <w:tcPr>
            <w:tcW w:w="907" w:type="dxa"/>
            <w:shd w:val="clear" w:color="auto" w:fill="auto"/>
          </w:tcPr>
          <w:p w14:paraId="17A421F8" w14:textId="77777777" w:rsidR="00140A47" w:rsidRPr="00913A62" w:rsidRDefault="00140A47" w:rsidP="00D2797B">
            <w:pPr>
              <w:pStyle w:val="TableCell0-2115pt"/>
            </w:pPr>
          </w:p>
        </w:tc>
        <w:tc>
          <w:tcPr>
            <w:tcW w:w="1361" w:type="dxa"/>
            <w:shd w:val="clear" w:color="auto" w:fill="auto"/>
          </w:tcPr>
          <w:p w14:paraId="0EB7E510" w14:textId="77777777" w:rsidR="00140A47" w:rsidRPr="00913A62" w:rsidRDefault="00140A47" w:rsidP="00D2797B">
            <w:pPr>
              <w:pStyle w:val="TableCell0-2115pt"/>
            </w:pPr>
            <w:r w:rsidRPr="00913A62">
              <w:t>/</w:t>
            </w:r>
            <w:r w:rsidRPr="00913A62">
              <w:rPr>
                <w:rStyle w:val="ChCharisSIL"/>
              </w:rPr>
              <w:t>tam.ˈpɛ.lɛŋ</w:t>
            </w:r>
            <w:r w:rsidRPr="00913A62">
              <w:t>/</w:t>
            </w:r>
          </w:p>
        </w:tc>
        <w:tc>
          <w:tcPr>
            <w:tcW w:w="1191" w:type="dxa"/>
            <w:shd w:val="clear" w:color="auto" w:fill="auto"/>
          </w:tcPr>
          <w:p w14:paraId="3FDB529B" w14:textId="77777777" w:rsidR="00140A47" w:rsidRPr="00913A62" w:rsidRDefault="00140A47" w:rsidP="00D2797B">
            <w:pPr>
              <w:pStyle w:val="TableCell0-2115pt"/>
              <w:rPr>
                <w:rStyle w:val="ChItalBold"/>
              </w:rPr>
            </w:pPr>
            <w:r w:rsidRPr="00913A62">
              <w:rPr>
                <w:rStyle w:val="ChItalBold"/>
              </w:rPr>
              <w:t>tampeleng</w:t>
            </w:r>
          </w:p>
        </w:tc>
        <w:tc>
          <w:tcPr>
            <w:tcW w:w="1871" w:type="dxa"/>
            <w:shd w:val="clear" w:color="auto" w:fill="auto"/>
          </w:tcPr>
          <w:p w14:paraId="5BFCDC33" w14:textId="09170209" w:rsidR="00140A47" w:rsidRPr="00913A62" w:rsidRDefault="00B7093A" w:rsidP="00D2797B">
            <w:pPr>
              <w:pStyle w:val="TableCell0-2115pt"/>
            </w:pPr>
            <w:r>
              <w:t>‘</w:t>
            </w:r>
            <w:r w:rsidR="00140A47" w:rsidRPr="00913A62">
              <w:t>slap in face</w:t>
            </w:r>
            <w:r>
              <w:t>’</w:t>
            </w:r>
          </w:p>
        </w:tc>
      </w:tr>
      <w:tr w:rsidR="00140A47" w:rsidRPr="00913A62" w14:paraId="4DA615F1" w14:textId="77777777" w:rsidTr="00FE5C33">
        <w:tc>
          <w:tcPr>
            <w:tcW w:w="907" w:type="dxa"/>
            <w:shd w:val="clear" w:color="auto" w:fill="auto"/>
          </w:tcPr>
          <w:p w14:paraId="0894458E" w14:textId="77777777" w:rsidR="00140A47" w:rsidRPr="00913A62" w:rsidRDefault="00140A47" w:rsidP="00D2797B">
            <w:pPr>
              <w:pStyle w:val="TableCell0-2115ptBreak"/>
            </w:pPr>
          </w:p>
        </w:tc>
        <w:tc>
          <w:tcPr>
            <w:tcW w:w="1361" w:type="dxa"/>
            <w:shd w:val="clear" w:color="auto" w:fill="auto"/>
          </w:tcPr>
          <w:p w14:paraId="3B3D1D12" w14:textId="77777777" w:rsidR="00140A47" w:rsidRPr="00E413A5" w:rsidRDefault="00140A47" w:rsidP="00D2797B">
            <w:pPr>
              <w:pStyle w:val="TableCell0-2115ptBreak"/>
            </w:pPr>
            <w:r w:rsidRPr="00E413A5">
              <w:t>/</w:t>
            </w:r>
            <w:r w:rsidRPr="00E413A5">
              <w:rPr>
                <w:rStyle w:val="ChCharisSIL"/>
              </w:rPr>
              <w:t>prɛm.ˈpu.a</w:t>
            </w:r>
            <w:r w:rsidR="00E413A5" w:rsidRPr="00E413A5">
              <w:rPr>
                <w:rStyle w:val="ChCharisSIL"/>
              </w:rPr>
              <w:t>ŋ</w:t>
            </w:r>
            <w:r w:rsidRPr="00E413A5">
              <w:t>/</w:t>
            </w:r>
          </w:p>
        </w:tc>
        <w:tc>
          <w:tcPr>
            <w:tcW w:w="1191" w:type="dxa"/>
            <w:shd w:val="clear" w:color="auto" w:fill="auto"/>
          </w:tcPr>
          <w:p w14:paraId="32911621" w14:textId="77777777" w:rsidR="00140A47" w:rsidRPr="00913A62" w:rsidRDefault="00140A47" w:rsidP="00D2797B">
            <w:pPr>
              <w:pStyle w:val="TableCell0-2115ptBreak"/>
              <w:rPr>
                <w:rStyle w:val="ChItalBold"/>
              </w:rPr>
            </w:pPr>
            <w:r w:rsidRPr="00913A62">
              <w:rPr>
                <w:rStyle w:val="ChItalBold"/>
              </w:rPr>
              <w:t>prempuan</w:t>
            </w:r>
            <w:r w:rsidR="000D7775">
              <w:rPr>
                <w:rStyle w:val="ChItalBold"/>
              </w:rPr>
              <w:t>g</w:t>
            </w:r>
          </w:p>
        </w:tc>
        <w:tc>
          <w:tcPr>
            <w:tcW w:w="1871" w:type="dxa"/>
            <w:shd w:val="clear" w:color="auto" w:fill="auto"/>
          </w:tcPr>
          <w:p w14:paraId="030ABA9F" w14:textId="5986CFA2" w:rsidR="00140A47" w:rsidRPr="00913A62" w:rsidRDefault="00B7093A" w:rsidP="00D2797B">
            <w:pPr>
              <w:pStyle w:val="TableCell0-2115ptBreak"/>
            </w:pPr>
            <w:r>
              <w:t>‘</w:t>
            </w:r>
            <w:r w:rsidR="00140A47" w:rsidRPr="00913A62">
              <w:t>woman</w:t>
            </w:r>
            <w:r>
              <w:t>’</w:t>
            </w:r>
          </w:p>
        </w:tc>
      </w:tr>
      <w:tr w:rsidR="00140A47" w:rsidRPr="00913A62" w14:paraId="6213ACB6" w14:textId="77777777" w:rsidTr="00FE5C33">
        <w:tc>
          <w:tcPr>
            <w:tcW w:w="907" w:type="dxa"/>
            <w:shd w:val="clear" w:color="auto" w:fill="auto"/>
          </w:tcPr>
          <w:p w14:paraId="77A49086" w14:textId="77777777" w:rsidR="00140A47" w:rsidRPr="0099608C" w:rsidRDefault="00140A47" w:rsidP="00D2797B">
            <w:pPr>
              <w:pStyle w:val="TableCell2-2115pt"/>
              <w:rPr>
                <w:rStyle w:val="ChSmallCaps"/>
              </w:rPr>
            </w:pPr>
            <w:r w:rsidRPr="0099608C">
              <w:rPr>
                <w:rStyle w:val="ChSmallCaps"/>
              </w:rPr>
              <w:t>ult</w:t>
            </w:r>
          </w:p>
        </w:tc>
        <w:tc>
          <w:tcPr>
            <w:tcW w:w="1361" w:type="dxa"/>
            <w:shd w:val="clear" w:color="auto" w:fill="auto"/>
          </w:tcPr>
          <w:p w14:paraId="7F494A94" w14:textId="77777777" w:rsidR="00140A47" w:rsidRPr="00913A62" w:rsidRDefault="00140A47" w:rsidP="00D2797B">
            <w:pPr>
              <w:pStyle w:val="TableCell2-2115pt"/>
            </w:pPr>
            <w:r w:rsidRPr="00913A62">
              <w:t>/</w:t>
            </w:r>
            <w:r w:rsidRPr="00913A62">
              <w:rPr>
                <w:rStyle w:val="ChCharisSIL"/>
              </w:rPr>
              <w:t>ˌpɛ.lɛ.ˈpa</w:t>
            </w:r>
            <w:r w:rsidRPr="00913A62">
              <w:t>/</w:t>
            </w:r>
          </w:p>
        </w:tc>
        <w:tc>
          <w:tcPr>
            <w:tcW w:w="1191" w:type="dxa"/>
            <w:shd w:val="clear" w:color="auto" w:fill="auto"/>
          </w:tcPr>
          <w:p w14:paraId="39BF112B" w14:textId="77777777" w:rsidR="00140A47" w:rsidRPr="00913A62" w:rsidRDefault="00140A47" w:rsidP="00D2797B">
            <w:pPr>
              <w:pStyle w:val="TableCell2-2115pt"/>
              <w:rPr>
                <w:rStyle w:val="ChItalBold"/>
              </w:rPr>
            </w:pPr>
            <w:r w:rsidRPr="00913A62">
              <w:rPr>
                <w:rStyle w:val="ChItalBold"/>
              </w:rPr>
              <w:t>pelepa</w:t>
            </w:r>
          </w:p>
        </w:tc>
        <w:tc>
          <w:tcPr>
            <w:tcW w:w="1871" w:type="dxa"/>
            <w:shd w:val="clear" w:color="auto" w:fill="auto"/>
          </w:tcPr>
          <w:p w14:paraId="72026CC5" w14:textId="3C2AAD83" w:rsidR="00140A47" w:rsidRPr="00913A62" w:rsidRDefault="00B7093A" w:rsidP="00D2797B">
            <w:pPr>
              <w:pStyle w:val="TableCell2-2115pt"/>
            </w:pPr>
            <w:r>
              <w:t>‘</w:t>
            </w:r>
            <w:r w:rsidR="00140A47" w:rsidRPr="00913A62">
              <w:t>palm stem/midrib</w:t>
            </w:r>
            <w:r>
              <w:t>’</w:t>
            </w:r>
          </w:p>
        </w:tc>
      </w:tr>
      <w:tr w:rsidR="00140A47" w:rsidRPr="00913A62" w14:paraId="79DB4269" w14:textId="77777777" w:rsidTr="00FE5C33">
        <w:tc>
          <w:tcPr>
            <w:tcW w:w="907" w:type="dxa"/>
            <w:shd w:val="clear" w:color="auto" w:fill="auto"/>
          </w:tcPr>
          <w:p w14:paraId="27D5B8BB" w14:textId="77777777" w:rsidR="00140A47" w:rsidRPr="00913A62" w:rsidRDefault="00140A47" w:rsidP="00D2797B">
            <w:pPr>
              <w:pStyle w:val="TableCell0-2115pt"/>
            </w:pPr>
          </w:p>
        </w:tc>
        <w:tc>
          <w:tcPr>
            <w:tcW w:w="1361" w:type="dxa"/>
            <w:shd w:val="clear" w:color="auto" w:fill="auto"/>
          </w:tcPr>
          <w:p w14:paraId="4D1CA604" w14:textId="77777777" w:rsidR="00140A47" w:rsidRPr="00913A62" w:rsidRDefault="00140A47" w:rsidP="00D2797B">
            <w:pPr>
              <w:pStyle w:val="TableCell0-2115pt"/>
            </w:pPr>
            <w:r w:rsidRPr="00913A62">
              <w:t>/</w:t>
            </w:r>
            <w:r w:rsidRPr="00913A62">
              <w:rPr>
                <w:rStyle w:val="ChCharisSIL"/>
              </w:rPr>
              <w:t>ˌsɛ.lɛ.ˈsaj</w:t>
            </w:r>
            <w:r w:rsidRPr="00913A62">
              <w:t>/</w:t>
            </w:r>
          </w:p>
        </w:tc>
        <w:tc>
          <w:tcPr>
            <w:tcW w:w="1191" w:type="dxa"/>
            <w:shd w:val="clear" w:color="auto" w:fill="auto"/>
          </w:tcPr>
          <w:p w14:paraId="5F19B740" w14:textId="77777777" w:rsidR="00140A47" w:rsidRPr="00913A62" w:rsidRDefault="00140A47" w:rsidP="00D2797B">
            <w:pPr>
              <w:pStyle w:val="TableCell0-2115pt"/>
              <w:rPr>
                <w:rStyle w:val="ChItalBold"/>
              </w:rPr>
            </w:pPr>
            <w:r w:rsidRPr="00913A62">
              <w:rPr>
                <w:rStyle w:val="ChItalBold"/>
              </w:rPr>
              <w:t>selesay</w:t>
            </w:r>
          </w:p>
        </w:tc>
        <w:tc>
          <w:tcPr>
            <w:tcW w:w="1871" w:type="dxa"/>
            <w:shd w:val="clear" w:color="auto" w:fill="auto"/>
          </w:tcPr>
          <w:p w14:paraId="7897FD3F" w14:textId="12935D37" w:rsidR="00140A47" w:rsidRPr="00913A62" w:rsidRDefault="00B7093A" w:rsidP="00D2797B">
            <w:pPr>
              <w:pStyle w:val="TableCell0-2115pt"/>
            </w:pPr>
            <w:r>
              <w:t>‘</w:t>
            </w:r>
            <w:r w:rsidR="00140A47" w:rsidRPr="00913A62">
              <w:t>finish</w:t>
            </w:r>
            <w:r>
              <w:t>’</w:t>
            </w:r>
          </w:p>
        </w:tc>
      </w:tr>
      <w:tr w:rsidR="00140A47" w:rsidRPr="00913A62" w14:paraId="70351B31" w14:textId="77777777" w:rsidTr="00FE5C33">
        <w:tc>
          <w:tcPr>
            <w:tcW w:w="907" w:type="dxa"/>
            <w:shd w:val="clear" w:color="auto" w:fill="auto"/>
          </w:tcPr>
          <w:p w14:paraId="6B8F9EF8" w14:textId="77777777" w:rsidR="00140A47" w:rsidRPr="00913A62" w:rsidRDefault="00140A47" w:rsidP="00D2797B">
            <w:pPr>
              <w:pStyle w:val="TableCell0-2115pt"/>
            </w:pPr>
          </w:p>
        </w:tc>
        <w:tc>
          <w:tcPr>
            <w:tcW w:w="1361" w:type="dxa"/>
            <w:shd w:val="clear" w:color="auto" w:fill="auto"/>
          </w:tcPr>
          <w:p w14:paraId="7FD26E6D" w14:textId="77777777" w:rsidR="00140A47" w:rsidRPr="00913A62" w:rsidRDefault="00140A47" w:rsidP="00D2797B">
            <w:pPr>
              <w:pStyle w:val="TableCell0-2115pt"/>
            </w:pPr>
            <w:r w:rsidRPr="00913A62">
              <w:t>/</w:t>
            </w:r>
            <w:r w:rsidRPr="00913A62">
              <w:rPr>
                <w:rStyle w:val="ChCharisSIL"/>
              </w:rPr>
              <w:t>ˌgɛ.mɛn.ˈtar</w:t>
            </w:r>
            <w:r w:rsidRPr="00913A62">
              <w:t>/</w:t>
            </w:r>
          </w:p>
        </w:tc>
        <w:tc>
          <w:tcPr>
            <w:tcW w:w="1191" w:type="dxa"/>
            <w:shd w:val="clear" w:color="auto" w:fill="auto"/>
          </w:tcPr>
          <w:p w14:paraId="46E33FD0" w14:textId="77777777" w:rsidR="00140A47" w:rsidRPr="00913A62" w:rsidRDefault="00140A47" w:rsidP="00D2797B">
            <w:pPr>
              <w:pStyle w:val="TableCell0-2115pt"/>
              <w:rPr>
                <w:rStyle w:val="ChItalBold"/>
              </w:rPr>
            </w:pPr>
            <w:r w:rsidRPr="00913A62">
              <w:rPr>
                <w:rStyle w:val="ChItalBold"/>
              </w:rPr>
              <w:t>gementar</w:t>
            </w:r>
          </w:p>
        </w:tc>
        <w:tc>
          <w:tcPr>
            <w:tcW w:w="1871" w:type="dxa"/>
            <w:shd w:val="clear" w:color="auto" w:fill="auto"/>
          </w:tcPr>
          <w:p w14:paraId="1713DDEA" w14:textId="451D8F2F" w:rsidR="00140A47" w:rsidRPr="00913A62" w:rsidRDefault="00B7093A" w:rsidP="00D2797B">
            <w:pPr>
              <w:pStyle w:val="TableCell0-2115pt"/>
            </w:pPr>
            <w:r>
              <w:t>‘</w:t>
            </w:r>
            <w:r w:rsidR="00140A47" w:rsidRPr="00913A62">
              <w:t>tremble</w:t>
            </w:r>
            <w:r>
              <w:t>’</w:t>
            </w:r>
          </w:p>
        </w:tc>
      </w:tr>
      <w:tr w:rsidR="00140A47" w:rsidRPr="00913A62" w14:paraId="1F0EA4E3" w14:textId="77777777" w:rsidTr="00FE5C33">
        <w:tc>
          <w:tcPr>
            <w:tcW w:w="907" w:type="dxa"/>
            <w:tcBorders>
              <w:bottom w:val="single" w:sz="4" w:space="0" w:color="auto"/>
            </w:tcBorders>
            <w:shd w:val="clear" w:color="auto" w:fill="auto"/>
          </w:tcPr>
          <w:p w14:paraId="4061280D" w14:textId="77777777" w:rsidR="00140A47" w:rsidRPr="00913A62" w:rsidRDefault="00140A47" w:rsidP="00D2797B">
            <w:pPr>
              <w:pStyle w:val="TableCell0-2115ptBreak"/>
            </w:pPr>
          </w:p>
        </w:tc>
        <w:tc>
          <w:tcPr>
            <w:tcW w:w="1361" w:type="dxa"/>
            <w:tcBorders>
              <w:bottom w:val="single" w:sz="4" w:space="0" w:color="auto"/>
            </w:tcBorders>
            <w:shd w:val="clear" w:color="auto" w:fill="auto"/>
          </w:tcPr>
          <w:p w14:paraId="6A4A614C" w14:textId="77777777" w:rsidR="00140A47" w:rsidRPr="00913A62" w:rsidRDefault="00140A47" w:rsidP="00D2797B">
            <w:pPr>
              <w:pStyle w:val="TableCell0-2115ptBreak"/>
            </w:pPr>
            <w:r w:rsidRPr="00913A62">
              <w:t>/</w:t>
            </w:r>
            <w:r w:rsidRPr="00913A62">
              <w:rPr>
                <w:rStyle w:val="ChCharisSIL"/>
              </w:rPr>
              <w:t>ˌtɛŋ.gɛ.ˈlam</w:t>
            </w:r>
            <w:r w:rsidRPr="00913A62">
              <w:t>/</w:t>
            </w:r>
          </w:p>
        </w:tc>
        <w:tc>
          <w:tcPr>
            <w:tcW w:w="1191" w:type="dxa"/>
            <w:tcBorders>
              <w:bottom w:val="single" w:sz="4" w:space="0" w:color="auto"/>
            </w:tcBorders>
            <w:shd w:val="clear" w:color="auto" w:fill="auto"/>
          </w:tcPr>
          <w:p w14:paraId="42839400" w14:textId="77777777" w:rsidR="00140A47" w:rsidRPr="00913A62" w:rsidRDefault="00140A47" w:rsidP="00D2797B">
            <w:pPr>
              <w:pStyle w:val="TableCell0-2115ptBreak"/>
              <w:rPr>
                <w:rStyle w:val="ChItalBold"/>
              </w:rPr>
            </w:pPr>
            <w:r w:rsidRPr="00913A62">
              <w:rPr>
                <w:rStyle w:val="ChItalBold"/>
              </w:rPr>
              <w:t>tenggelam</w:t>
            </w:r>
          </w:p>
        </w:tc>
        <w:tc>
          <w:tcPr>
            <w:tcW w:w="1871" w:type="dxa"/>
            <w:tcBorders>
              <w:bottom w:val="single" w:sz="4" w:space="0" w:color="auto"/>
            </w:tcBorders>
            <w:shd w:val="clear" w:color="auto" w:fill="auto"/>
          </w:tcPr>
          <w:p w14:paraId="4CD19359" w14:textId="6904E53C" w:rsidR="00140A47" w:rsidRPr="00913A62" w:rsidRDefault="00B7093A" w:rsidP="00D2797B">
            <w:pPr>
              <w:pStyle w:val="TableCell0-2115ptBreak"/>
            </w:pPr>
            <w:r>
              <w:t>‘</w:t>
            </w:r>
            <w:r w:rsidR="00140A47" w:rsidRPr="00913A62">
              <w:t>sink</w:t>
            </w:r>
            <w:r>
              <w:t>’</w:t>
            </w:r>
          </w:p>
        </w:tc>
      </w:tr>
    </w:tbl>
    <w:p w14:paraId="0FD84CFE" w14:textId="77777777" w:rsidR="00140A47" w:rsidRPr="00913A62" w:rsidRDefault="00140A47" w:rsidP="00AE341E">
      <w:pPr>
        <w:pStyle w:val="Body0005after05before"/>
      </w:pPr>
      <w:r w:rsidRPr="00913A62">
        <w:t xml:space="preserve">In the two attested lexical roots of four syllables, primary stress also falls on the penultimate syllable, as shown in </w:t>
      </w:r>
      <w:r w:rsidRPr="00913A62">
        <w:fldChar w:fldCharType="begin"/>
      </w:r>
      <w:r w:rsidRPr="00913A62">
        <w:instrText xml:space="preserve"> REF _Ref331266380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40</w:t>
      </w:r>
      <w:r w:rsidRPr="00913A62">
        <w:fldChar w:fldCharType="end"/>
      </w:r>
      <w:r w:rsidRPr="00913A62">
        <w:t>.</w:t>
      </w:r>
    </w:p>
    <w:p w14:paraId="780E6C69" w14:textId="77777777" w:rsidR="00140A47" w:rsidRPr="00913A62" w:rsidRDefault="00140A47" w:rsidP="00140A47">
      <w:pPr>
        <w:pStyle w:val="Caption"/>
      </w:pPr>
      <w:bookmarkStart w:id="1030" w:name="_Ref331266380"/>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40</w:t>
        </w:r>
      </w:fldSimple>
      <w:bookmarkEnd w:id="1030"/>
      <w:r w:rsidRPr="00913A62">
        <w:t>:</w:t>
      </w:r>
      <w:r w:rsidRPr="00913A62">
        <w:tab/>
        <w:t>Stress patterns for quadrisyllabic lexical roots (2 items)</w:t>
      </w:r>
    </w:p>
    <w:tbl>
      <w:tblPr>
        <w:tblW w:w="4422" w:type="dxa"/>
        <w:tblInd w:w="170" w:type="dxa"/>
        <w:tblBorders>
          <w:bottom w:val="single" w:sz="4" w:space="0" w:color="auto"/>
        </w:tblBorders>
        <w:tblLayout w:type="fixed"/>
        <w:tblLook w:val="01E0" w:firstRow="1" w:lastRow="1" w:firstColumn="1" w:lastColumn="1" w:noHBand="0" w:noVBand="0"/>
      </w:tblPr>
      <w:tblGrid>
        <w:gridCol w:w="907"/>
        <w:gridCol w:w="1247"/>
        <w:gridCol w:w="1134"/>
        <w:gridCol w:w="1134"/>
      </w:tblGrid>
      <w:tr w:rsidR="00140A47" w:rsidRPr="00913A62" w14:paraId="344A1526" w14:textId="77777777" w:rsidTr="0041606D">
        <w:trPr>
          <w:tblHeader/>
        </w:trPr>
        <w:tc>
          <w:tcPr>
            <w:tcW w:w="907" w:type="dxa"/>
            <w:tcBorders>
              <w:top w:val="single" w:sz="4" w:space="0" w:color="auto"/>
              <w:bottom w:val="single" w:sz="4" w:space="0" w:color="auto"/>
            </w:tcBorders>
            <w:shd w:val="clear" w:color="auto" w:fill="auto"/>
          </w:tcPr>
          <w:p w14:paraId="5C61E490" w14:textId="77777777" w:rsidR="00140A47" w:rsidRPr="00913A62" w:rsidRDefault="00140A47" w:rsidP="00140A47">
            <w:pPr>
              <w:pStyle w:val="TableHd"/>
            </w:pPr>
            <w:r w:rsidRPr="00913A62">
              <w:t>Stress</w:t>
            </w:r>
          </w:p>
        </w:tc>
        <w:tc>
          <w:tcPr>
            <w:tcW w:w="1247" w:type="dxa"/>
            <w:tcBorders>
              <w:top w:val="single" w:sz="4" w:space="0" w:color="auto"/>
              <w:bottom w:val="single" w:sz="4" w:space="0" w:color="auto"/>
            </w:tcBorders>
            <w:shd w:val="clear" w:color="auto" w:fill="auto"/>
          </w:tcPr>
          <w:p w14:paraId="328A6239" w14:textId="77777777" w:rsidR="00140A47" w:rsidRPr="00913A62" w:rsidRDefault="00140A47" w:rsidP="00140A47">
            <w:pPr>
              <w:pStyle w:val="TableHd"/>
            </w:pPr>
            <w:r w:rsidRPr="00913A62">
              <w:t>Item</w:t>
            </w:r>
          </w:p>
        </w:tc>
        <w:tc>
          <w:tcPr>
            <w:tcW w:w="1134" w:type="dxa"/>
            <w:tcBorders>
              <w:top w:val="single" w:sz="4" w:space="0" w:color="auto"/>
              <w:bottom w:val="single" w:sz="4" w:space="0" w:color="auto"/>
            </w:tcBorders>
            <w:shd w:val="clear" w:color="auto" w:fill="auto"/>
          </w:tcPr>
          <w:p w14:paraId="01E6EC7E" w14:textId="77777777" w:rsidR="00140A47" w:rsidRPr="00913A62" w:rsidRDefault="00140A47" w:rsidP="00140A47">
            <w:pPr>
              <w:pStyle w:val="TableHd"/>
            </w:pPr>
            <w:r w:rsidRPr="00913A62">
              <w:t>Orthogr.</w:t>
            </w:r>
          </w:p>
        </w:tc>
        <w:tc>
          <w:tcPr>
            <w:tcW w:w="1134" w:type="dxa"/>
            <w:tcBorders>
              <w:top w:val="single" w:sz="4" w:space="0" w:color="auto"/>
              <w:bottom w:val="single" w:sz="4" w:space="0" w:color="auto"/>
            </w:tcBorders>
            <w:shd w:val="clear" w:color="auto" w:fill="auto"/>
          </w:tcPr>
          <w:p w14:paraId="130B51B4" w14:textId="77777777" w:rsidR="00140A47" w:rsidRPr="00913A62" w:rsidRDefault="00140A47" w:rsidP="00140A47">
            <w:pPr>
              <w:pStyle w:val="TableHd"/>
            </w:pPr>
            <w:r w:rsidRPr="00913A62">
              <w:t>Gloss</w:t>
            </w:r>
          </w:p>
        </w:tc>
      </w:tr>
      <w:tr w:rsidR="00140A47" w:rsidRPr="00913A62" w14:paraId="4590BEB4" w14:textId="77777777" w:rsidTr="0041606D">
        <w:tc>
          <w:tcPr>
            <w:tcW w:w="907" w:type="dxa"/>
            <w:tcBorders>
              <w:top w:val="single" w:sz="4" w:space="0" w:color="auto"/>
            </w:tcBorders>
            <w:shd w:val="clear" w:color="auto" w:fill="auto"/>
          </w:tcPr>
          <w:p w14:paraId="191A2A79" w14:textId="77777777" w:rsidR="00140A47" w:rsidRPr="0099608C" w:rsidRDefault="00140A47" w:rsidP="00D2797B">
            <w:pPr>
              <w:pStyle w:val="TableCell2-2115pt"/>
              <w:rPr>
                <w:rStyle w:val="ChSmallCaps"/>
              </w:rPr>
            </w:pPr>
            <w:r w:rsidRPr="0099608C">
              <w:rPr>
                <w:rStyle w:val="ChSmallCaps"/>
              </w:rPr>
              <w:t>p-ult</w:t>
            </w:r>
          </w:p>
        </w:tc>
        <w:tc>
          <w:tcPr>
            <w:tcW w:w="1247" w:type="dxa"/>
            <w:tcBorders>
              <w:top w:val="single" w:sz="4" w:space="0" w:color="auto"/>
            </w:tcBorders>
            <w:shd w:val="clear" w:color="auto" w:fill="auto"/>
          </w:tcPr>
          <w:p w14:paraId="1BDC2B5E" w14:textId="77777777" w:rsidR="00140A47" w:rsidRPr="00913A62" w:rsidRDefault="003373A9" w:rsidP="00D2797B">
            <w:pPr>
              <w:pStyle w:val="TableCell2-2115pt"/>
            </w:pPr>
            <w:r>
              <w:t>/</w:t>
            </w:r>
            <w:r w:rsidR="00140A47" w:rsidRPr="00913A62">
              <w:rPr>
                <w:rStyle w:val="ChCharisSIL"/>
              </w:rPr>
              <w:t>ˌɔ.la.ˈra.ga</w:t>
            </w:r>
            <w:r>
              <w:t>/</w:t>
            </w:r>
          </w:p>
        </w:tc>
        <w:tc>
          <w:tcPr>
            <w:tcW w:w="1134" w:type="dxa"/>
            <w:tcBorders>
              <w:top w:val="single" w:sz="4" w:space="0" w:color="auto"/>
            </w:tcBorders>
            <w:shd w:val="clear" w:color="auto" w:fill="auto"/>
          </w:tcPr>
          <w:p w14:paraId="68786C98" w14:textId="77777777" w:rsidR="00140A47" w:rsidRPr="00913A62" w:rsidRDefault="00140A47" w:rsidP="00D2797B">
            <w:pPr>
              <w:pStyle w:val="TableCell2-2115pt"/>
              <w:rPr>
                <w:rStyle w:val="ChItalBold"/>
              </w:rPr>
            </w:pPr>
            <w:r w:rsidRPr="00913A62">
              <w:rPr>
                <w:rStyle w:val="ChItalBold"/>
              </w:rPr>
              <w:t>olaraga</w:t>
            </w:r>
          </w:p>
        </w:tc>
        <w:tc>
          <w:tcPr>
            <w:tcW w:w="1134" w:type="dxa"/>
            <w:tcBorders>
              <w:top w:val="single" w:sz="4" w:space="0" w:color="auto"/>
            </w:tcBorders>
            <w:shd w:val="clear" w:color="auto" w:fill="auto"/>
          </w:tcPr>
          <w:p w14:paraId="6EEAECF1" w14:textId="06C4546D" w:rsidR="00140A47" w:rsidRPr="00913A62" w:rsidRDefault="00B7093A" w:rsidP="00D2797B">
            <w:pPr>
              <w:pStyle w:val="TableCell2-2115pt"/>
            </w:pPr>
            <w:r>
              <w:t>‘</w:t>
            </w:r>
            <w:r w:rsidR="00140A47" w:rsidRPr="00913A62">
              <w:t>do sports</w:t>
            </w:r>
            <w:r>
              <w:t>’</w:t>
            </w:r>
          </w:p>
        </w:tc>
      </w:tr>
      <w:tr w:rsidR="00140A47" w:rsidRPr="00913A62" w14:paraId="1B9A9E32" w14:textId="77777777" w:rsidTr="0041606D">
        <w:tc>
          <w:tcPr>
            <w:tcW w:w="907" w:type="dxa"/>
            <w:shd w:val="clear" w:color="auto" w:fill="auto"/>
          </w:tcPr>
          <w:p w14:paraId="5CF0E19F" w14:textId="77777777" w:rsidR="00140A47" w:rsidRPr="00913A62" w:rsidRDefault="00140A47" w:rsidP="00C44ED5">
            <w:pPr>
              <w:pStyle w:val="TableCell0-2115ptBreak"/>
            </w:pPr>
          </w:p>
        </w:tc>
        <w:tc>
          <w:tcPr>
            <w:tcW w:w="1247" w:type="dxa"/>
            <w:shd w:val="clear" w:color="auto" w:fill="auto"/>
          </w:tcPr>
          <w:p w14:paraId="200C6FA0" w14:textId="77777777" w:rsidR="00140A47" w:rsidRPr="00913A62" w:rsidRDefault="003373A9" w:rsidP="00C44ED5">
            <w:pPr>
              <w:pStyle w:val="TableCell0-2115ptBreak"/>
            </w:pPr>
            <w:r>
              <w:t>/</w:t>
            </w:r>
            <w:r w:rsidR="00140A47" w:rsidRPr="00913A62">
              <w:rPr>
                <w:rStyle w:val="ChCharisSIL"/>
              </w:rPr>
              <w:t>ˌkɛ.tʃu.ˈa.li</w:t>
            </w:r>
            <w:r>
              <w:t>/</w:t>
            </w:r>
          </w:p>
        </w:tc>
        <w:tc>
          <w:tcPr>
            <w:tcW w:w="1134" w:type="dxa"/>
            <w:shd w:val="clear" w:color="auto" w:fill="auto"/>
          </w:tcPr>
          <w:p w14:paraId="1822FEF4" w14:textId="77777777" w:rsidR="00140A47" w:rsidRPr="00913A62" w:rsidRDefault="00140A47" w:rsidP="00C44ED5">
            <w:pPr>
              <w:pStyle w:val="TableCell0-2115ptBreak"/>
              <w:rPr>
                <w:rStyle w:val="ChItalBold"/>
              </w:rPr>
            </w:pPr>
            <w:r w:rsidRPr="00913A62">
              <w:rPr>
                <w:rStyle w:val="ChItalBold"/>
              </w:rPr>
              <w:t>kecuali</w:t>
            </w:r>
          </w:p>
        </w:tc>
        <w:tc>
          <w:tcPr>
            <w:tcW w:w="1134" w:type="dxa"/>
            <w:shd w:val="clear" w:color="auto" w:fill="auto"/>
          </w:tcPr>
          <w:p w14:paraId="119BA877" w14:textId="491449B1" w:rsidR="00140A47" w:rsidRPr="00913A62" w:rsidRDefault="00B7093A" w:rsidP="00C44ED5">
            <w:pPr>
              <w:pStyle w:val="TableCell0-2115ptBreak"/>
            </w:pPr>
            <w:r>
              <w:t>‘</w:t>
            </w:r>
            <w:r w:rsidR="00140A47" w:rsidRPr="00913A62">
              <w:t>except</w:t>
            </w:r>
            <w:r>
              <w:t>’</w:t>
            </w:r>
          </w:p>
        </w:tc>
      </w:tr>
    </w:tbl>
    <w:p w14:paraId="15B3AA26" w14:textId="4B2F607A" w:rsidR="00140A47" w:rsidRPr="00913A62" w:rsidRDefault="00140A47" w:rsidP="003D4932">
      <w:pPr>
        <w:pStyle w:val="Body0005after05before115pt"/>
      </w:pPr>
      <w:r w:rsidRPr="00913A62">
        <w:t xml:space="preserve">The data presented in </w:t>
      </w:r>
      <w:r w:rsidRPr="00913A62">
        <w:fldChar w:fldCharType="begin"/>
      </w:r>
      <w:r w:rsidRPr="00913A62">
        <w:instrText xml:space="preserve"> REF _Ref331266383 \h  \* MERGEFORMAT </w:instrText>
      </w:r>
      <w:r w:rsidRPr="00913A62">
        <w:fldChar w:fldCharType="separate"/>
      </w:r>
      <w:r w:rsidR="00154D81" w:rsidRPr="00913A62">
        <w:t xml:space="preserve">Table </w:t>
      </w:r>
      <w:r w:rsidR="00154D81">
        <w:rPr>
          <w:noProof/>
          <w:cs/>
        </w:rPr>
        <w:t>‎</w:t>
      </w:r>
      <w:r w:rsidR="00154D81">
        <w:rPr>
          <w:noProof/>
        </w:rPr>
        <w:t>2.38</w:t>
      </w:r>
      <w:r w:rsidRPr="00913A62">
        <w:fldChar w:fldCharType="end"/>
      </w:r>
      <w:r w:rsidRPr="00913A62">
        <w:t xml:space="preserve"> to </w:t>
      </w:r>
      <w:r w:rsidRPr="00913A62">
        <w:fldChar w:fldCharType="begin"/>
      </w:r>
      <w:r w:rsidRPr="00913A62">
        <w:instrText xml:space="preserve"> REF _Ref331266380 \h  \* MERGEFORMAT </w:instrText>
      </w:r>
      <w:r w:rsidRPr="00913A62">
        <w:fldChar w:fldCharType="separate"/>
      </w:r>
      <w:r w:rsidR="00154D81" w:rsidRPr="00913A62">
        <w:t xml:space="preserve">Table </w:t>
      </w:r>
      <w:r w:rsidR="00154D81">
        <w:rPr>
          <w:noProof/>
          <w:cs/>
        </w:rPr>
        <w:t>‎</w:t>
      </w:r>
      <w:r w:rsidR="00154D81">
        <w:rPr>
          <w:noProof/>
        </w:rPr>
        <w:t>2.40</w:t>
      </w:r>
      <w:r w:rsidRPr="00913A62">
        <w:fldChar w:fldCharType="end"/>
      </w:r>
      <w:r w:rsidRPr="00913A62">
        <w:t xml:space="preserve"> demonstrate</w:t>
      </w:r>
      <w:r w:rsidR="00483C9D">
        <w:t>s</w:t>
      </w:r>
      <w:r w:rsidRPr="00913A62">
        <w:t xml:space="preserve"> that Papuan Malay has a clear preference for penultimate </w:t>
      </w:r>
      <w:r w:rsidR="00C00466">
        <w:t>stress. Of the 1,07</w:t>
      </w:r>
      <w:r w:rsidR="003D4932">
        <w:t>3</w:t>
      </w:r>
      <w:r w:rsidRPr="00913A62">
        <w:t xml:space="preserve"> lexical roots </w:t>
      </w:r>
      <w:r w:rsidR="00C00466">
        <w:t>with more than one syllable, 96</w:t>
      </w:r>
      <w:r w:rsidR="003D4932">
        <w:t>5</w:t>
      </w:r>
      <w:r w:rsidRPr="00913A62">
        <w:t xml:space="preserve"> roots (90%) have penultimate stress, as shown in </w:t>
      </w:r>
      <w:r w:rsidRPr="00913A62">
        <w:fldChar w:fldCharType="begin"/>
      </w:r>
      <w:r w:rsidRPr="00913A62">
        <w:instrText xml:space="preserve"> REF _Ref333585867 \h  \* MERGEFORMAT </w:instrText>
      </w:r>
      <w:r w:rsidRPr="00913A62">
        <w:fldChar w:fldCharType="separate"/>
      </w:r>
      <w:r w:rsidR="00154D81" w:rsidRPr="00913A62">
        <w:t xml:space="preserve">Table </w:t>
      </w:r>
      <w:r w:rsidR="00154D81">
        <w:rPr>
          <w:noProof/>
          <w:cs/>
        </w:rPr>
        <w:t>‎</w:t>
      </w:r>
      <w:r w:rsidR="00154D81">
        <w:rPr>
          <w:noProof/>
        </w:rPr>
        <w:t>2.41</w:t>
      </w:r>
      <w:r w:rsidRPr="00913A62">
        <w:fldChar w:fldCharType="end"/>
      </w:r>
      <w:r w:rsidRPr="00913A62">
        <w:t>. There are, however, also many lexical roots that deviate from this basic pattern and ha</w:t>
      </w:r>
      <w:r w:rsidR="00C00466">
        <w:t>ve ultimate stress (108/1,07</w:t>
      </w:r>
      <w:r w:rsidR="003D4932">
        <w:t>3</w:t>
      </w:r>
      <w:r w:rsidR="00DF5D68">
        <w:t xml:space="preserve"> – </w:t>
      </w:r>
      <w:r w:rsidRPr="00913A62">
        <w:t>10%). As already mentioned, in 105 of the 108 lexical roots with ultimate stress (97%), the penultimate syllable contains the front open-near vowel /</w:t>
      </w:r>
      <w:r w:rsidRPr="00913A62">
        <w:rPr>
          <w:rStyle w:val="ChCharisSIL"/>
        </w:rPr>
        <w:t>ɛ</w:t>
      </w:r>
      <w:r w:rsidRPr="00913A62">
        <w:t xml:space="preserve">/. Ultimate stress, however, is not conditioned by the front open-near vowel. These findings suggest that while stress in Papuan Malay is not phonemic, it has lexicalized for these items. Minimal pairs are </w:t>
      </w:r>
      <w:r w:rsidR="008D5AE2">
        <w:rPr>
          <w:lang w:eastAsia="en-US"/>
        </w:rPr>
        <w:t>unattested</w:t>
      </w:r>
      <w:r w:rsidRPr="00913A62">
        <w:t>, however.</w:t>
      </w:r>
    </w:p>
    <w:p w14:paraId="2893404F" w14:textId="77777777" w:rsidR="00140A47" w:rsidRPr="00913A62" w:rsidRDefault="00140A47" w:rsidP="00140A47">
      <w:pPr>
        <w:pStyle w:val="Caption"/>
      </w:pPr>
      <w:bookmarkStart w:id="1031" w:name="_Ref333585867"/>
      <w:bookmarkStart w:id="1032" w:name="_Ref333585862"/>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41</w:t>
        </w:r>
      </w:fldSimple>
      <w:bookmarkEnd w:id="1031"/>
      <w:r w:rsidRPr="00913A62">
        <w:t>:</w:t>
      </w:r>
      <w:r w:rsidRPr="00913A62">
        <w:tab/>
        <w:t>Stress patterns for lexical roots</w:t>
      </w:r>
      <w:r w:rsidR="00DF5D68">
        <w:t xml:space="preserve"> – </w:t>
      </w:r>
      <w:r w:rsidRPr="00913A62">
        <w:t>Frequencies</w:t>
      </w:r>
      <w:bookmarkEnd w:id="1032"/>
    </w:p>
    <w:tbl>
      <w:tblPr>
        <w:tblW w:w="5274" w:type="dxa"/>
        <w:tblInd w:w="170" w:type="dxa"/>
        <w:tblBorders>
          <w:bottom w:val="single" w:sz="4" w:space="0" w:color="auto"/>
        </w:tblBorders>
        <w:tblLayout w:type="fixed"/>
        <w:tblLook w:val="01E0" w:firstRow="1" w:lastRow="1" w:firstColumn="1" w:lastColumn="1" w:noHBand="0" w:noVBand="0"/>
      </w:tblPr>
      <w:tblGrid>
        <w:gridCol w:w="1701"/>
        <w:gridCol w:w="1191"/>
        <w:gridCol w:w="1191"/>
        <w:gridCol w:w="1191"/>
      </w:tblGrid>
      <w:tr w:rsidR="00140A47" w:rsidRPr="00913A62" w14:paraId="6ED13D27" w14:textId="77777777" w:rsidTr="0041606D">
        <w:trPr>
          <w:tblHeader/>
        </w:trPr>
        <w:tc>
          <w:tcPr>
            <w:tcW w:w="1701" w:type="dxa"/>
            <w:tcBorders>
              <w:top w:val="single" w:sz="4" w:space="0" w:color="auto"/>
              <w:bottom w:val="single" w:sz="4" w:space="0" w:color="auto"/>
            </w:tcBorders>
            <w:shd w:val="clear" w:color="auto" w:fill="auto"/>
          </w:tcPr>
          <w:p w14:paraId="3416DBA2" w14:textId="77777777" w:rsidR="00140A47" w:rsidRPr="00913A62" w:rsidRDefault="00140A47" w:rsidP="00140A47">
            <w:pPr>
              <w:pStyle w:val="TableHd"/>
            </w:pPr>
            <w:r w:rsidRPr="00913A62">
              <w:t>Syllable types</w:t>
            </w:r>
          </w:p>
        </w:tc>
        <w:tc>
          <w:tcPr>
            <w:tcW w:w="1191" w:type="dxa"/>
            <w:tcBorders>
              <w:top w:val="single" w:sz="4" w:space="0" w:color="auto"/>
              <w:bottom w:val="single" w:sz="4" w:space="0" w:color="auto"/>
            </w:tcBorders>
            <w:shd w:val="clear" w:color="auto" w:fill="auto"/>
          </w:tcPr>
          <w:p w14:paraId="6BF4B3E2" w14:textId="77777777" w:rsidR="00140A47" w:rsidRPr="00F37BC6" w:rsidRDefault="00140A47" w:rsidP="00140A47">
            <w:pPr>
              <w:pStyle w:val="TableHd"/>
            </w:pPr>
            <w:r w:rsidRPr="0099608C">
              <w:rPr>
                <w:rStyle w:val="ChSmallCaps"/>
              </w:rPr>
              <w:t>p-ult</w:t>
            </w:r>
            <w:r w:rsidRPr="00F37BC6">
              <w:t xml:space="preserve"> stress</w:t>
            </w:r>
          </w:p>
        </w:tc>
        <w:tc>
          <w:tcPr>
            <w:tcW w:w="1191" w:type="dxa"/>
            <w:tcBorders>
              <w:top w:val="single" w:sz="4" w:space="0" w:color="auto"/>
              <w:bottom w:val="single" w:sz="4" w:space="0" w:color="auto"/>
            </w:tcBorders>
            <w:shd w:val="clear" w:color="auto" w:fill="auto"/>
          </w:tcPr>
          <w:p w14:paraId="25A5E3BB" w14:textId="77777777" w:rsidR="00140A47" w:rsidRPr="00F37BC6" w:rsidRDefault="00140A47" w:rsidP="00140A47">
            <w:pPr>
              <w:pStyle w:val="TableHd"/>
            </w:pPr>
            <w:r w:rsidRPr="0099608C">
              <w:rPr>
                <w:rStyle w:val="ChSmallCaps"/>
              </w:rPr>
              <w:t>ult</w:t>
            </w:r>
            <w:r w:rsidRPr="00F37BC6">
              <w:t xml:space="preserve"> stress</w:t>
            </w:r>
          </w:p>
        </w:tc>
        <w:tc>
          <w:tcPr>
            <w:tcW w:w="1191" w:type="dxa"/>
            <w:tcBorders>
              <w:top w:val="single" w:sz="4" w:space="0" w:color="auto"/>
              <w:bottom w:val="single" w:sz="4" w:space="0" w:color="auto"/>
            </w:tcBorders>
            <w:shd w:val="clear" w:color="auto" w:fill="auto"/>
          </w:tcPr>
          <w:p w14:paraId="681E55DF" w14:textId="77777777" w:rsidR="00140A47" w:rsidRPr="00913A62" w:rsidRDefault="00140A47" w:rsidP="00140A47">
            <w:pPr>
              <w:pStyle w:val="TableHd"/>
            </w:pPr>
            <w:r w:rsidRPr="00913A62">
              <w:t>Total</w:t>
            </w:r>
          </w:p>
        </w:tc>
      </w:tr>
      <w:tr w:rsidR="00140A47" w:rsidRPr="00913A62" w14:paraId="06C219D3" w14:textId="77777777" w:rsidTr="0041606D">
        <w:tc>
          <w:tcPr>
            <w:tcW w:w="1701" w:type="dxa"/>
            <w:tcBorders>
              <w:top w:val="single" w:sz="4" w:space="0" w:color="auto"/>
            </w:tcBorders>
            <w:shd w:val="clear" w:color="auto" w:fill="auto"/>
          </w:tcPr>
          <w:p w14:paraId="6C23E5A5" w14:textId="77777777" w:rsidR="00140A47" w:rsidRPr="00913A62" w:rsidRDefault="00140A47" w:rsidP="00140A47">
            <w:pPr>
              <w:pStyle w:val="TableCell2-0"/>
            </w:pPr>
            <w:bookmarkStart w:id="1033" w:name="_Hlk333741304"/>
            <w:r w:rsidRPr="00913A62">
              <w:t>Disyllabic</w:t>
            </w:r>
          </w:p>
        </w:tc>
        <w:tc>
          <w:tcPr>
            <w:tcW w:w="1191" w:type="dxa"/>
            <w:tcBorders>
              <w:top w:val="single" w:sz="4" w:space="0" w:color="auto"/>
            </w:tcBorders>
            <w:shd w:val="clear" w:color="auto" w:fill="auto"/>
          </w:tcPr>
          <w:p w14:paraId="382DDB1C" w14:textId="73950740" w:rsidR="00140A47" w:rsidRPr="00913A62" w:rsidRDefault="00C00466" w:rsidP="00AC23C4">
            <w:pPr>
              <w:pStyle w:val="TableCell2-0"/>
              <w:ind w:right="170"/>
              <w:jc w:val="right"/>
            </w:pPr>
            <w:r>
              <w:t>9</w:t>
            </w:r>
            <w:r w:rsidR="003D4932">
              <w:t>00</w:t>
            </w:r>
          </w:p>
        </w:tc>
        <w:tc>
          <w:tcPr>
            <w:tcW w:w="1191" w:type="dxa"/>
            <w:tcBorders>
              <w:top w:val="single" w:sz="4" w:space="0" w:color="auto"/>
            </w:tcBorders>
            <w:shd w:val="clear" w:color="auto" w:fill="auto"/>
          </w:tcPr>
          <w:p w14:paraId="523B97DD" w14:textId="77777777" w:rsidR="00140A47" w:rsidRPr="00913A62" w:rsidRDefault="00140A47" w:rsidP="00AC23C4">
            <w:pPr>
              <w:pStyle w:val="TableCell2-0"/>
              <w:ind w:right="170"/>
              <w:jc w:val="right"/>
            </w:pPr>
            <w:r w:rsidRPr="00913A62">
              <w:t>104</w:t>
            </w:r>
          </w:p>
        </w:tc>
        <w:tc>
          <w:tcPr>
            <w:tcW w:w="1191" w:type="dxa"/>
            <w:tcBorders>
              <w:top w:val="single" w:sz="4" w:space="0" w:color="auto"/>
            </w:tcBorders>
            <w:shd w:val="clear" w:color="auto" w:fill="auto"/>
          </w:tcPr>
          <w:p w14:paraId="533DD931" w14:textId="374427C6" w:rsidR="00140A47" w:rsidRPr="00913A62" w:rsidRDefault="00C00466" w:rsidP="003D4932">
            <w:pPr>
              <w:pStyle w:val="TableCell2-0"/>
              <w:ind w:right="170"/>
              <w:jc w:val="right"/>
            </w:pPr>
            <w:r>
              <w:t>1,00</w:t>
            </w:r>
            <w:r w:rsidR="003D4932">
              <w:t>4</w:t>
            </w:r>
          </w:p>
        </w:tc>
      </w:tr>
      <w:tr w:rsidR="00140A47" w:rsidRPr="00913A62" w14:paraId="299772E3" w14:textId="77777777" w:rsidTr="0041606D">
        <w:tc>
          <w:tcPr>
            <w:tcW w:w="1701" w:type="dxa"/>
            <w:shd w:val="clear" w:color="auto" w:fill="auto"/>
          </w:tcPr>
          <w:p w14:paraId="5F657224" w14:textId="77777777" w:rsidR="00140A47" w:rsidRPr="00913A62" w:rsidRDefault="00140A47" w:rsidP="00140A47">
            <w:pPr>
              <w:pStyle w:val="O0Nwnext"/>
            </w:pPr>
            <w:r w:rsidRPr="00913A62">
              <w:t>Trisyllabic</w:t>
            </w:r>
          </w:p>
        </w:tc>
        <w:tc>
          <w:tcPr>
            <w:tcW w:w="1191" w:type="dxa"/>
            <w:shd w:val="clear" w:color="auto" w:fill="auto"/>
          </w:tcPr>
          <w:p w14:paraId="51D8BBA6" w14:textId="77777777" w:rsidR="00140A47" w:rsidRPr="00913A62" w:rsidRDefault="00A32FFE" w:rsidP="00AC23C4">
            <w:pPr>
              <w:pStyle w:val="O0Nwnext"/>
              <w:ind w:right="170"/>
              <w:jc w:val="right"/>
            </w:pPr>
            <w:r>
              <w:t>63</w:t>
            </w:r>
          </w:p>
        </w:tc>
        <w:tc>
          <w:tcPr>
            <w:tcW w:w="1191" w:type="dxa"/>
            <w:shd w:val="clear" w:color="auto" w:fill="auto"/>
          </w:tcPr>
          <w:p w14:paraId="02A3B0B7" w14:textId="77777777" w:rsidR="00140A47" w:rsidRPr="00913A62" w:rsidRDefault="00140A47" w:rsidP="00AC23C4">
            <w:pPr>
              <w:pStyle w:val="O0Nwnext"/>
              <w:ind w:right="170"/>
              <w:jc w:val="right"/>
            </w:pPr>
            <w:r w:rsidRPr="00913A62">
              <w:t>4</w:t>
            </w:r>
          </w:p>
        </w:tc>
        <w:tc>
          <w:tcPr>
            <w:tcW w:w="1191" w:type="dxa"/>
            <w:shd w:val="clear" w:color="auto" w:fill="auto"/>
          </w:tcPr>
          <w:p w14:paraId="5CBF150D" w14:textId="77777777" w:rsidR="00140A47" w:rsidRPr="00913A62" w:rsidRDefault="00A32FFE" w:rsidP="00AC23C4">
            <w:pPr>
              <w:pStyle w:val="O0Nwnext"/>
              <w:ind w:right="170"/>
              <w:jc w:val="right"/>
            </w:pPr>
            <w:r>
              <w:t>67</w:t>
            </w:r>
          </w:p>
        </w:tc>
      </w:tr>
      <w:tr w:rsidR="00140A47" w:rsidRPr="00913A62" w14:paraId="2226B7B3" w14:textId="77777777" w:rsidTr="0041606D">
        <w:tc>
          <w:tcPr>
            <w:tcW w:w="1701" w:type="dxa"/>
            <w:tcBorders>
              <w:bottom w:val="single" w:sz="4" w:space="0" w:color="auto"/>
            </w:tcBorders>
            <w:shd w:val="clear" w:color="auto" w:fill="auto"/>
          </w:tcPr>
          <w:p w14:paraId="321F2CCE" w14:textId="77777777" w:rsidR="00140A47" w:rsidRPr="00913A62" w:rsidRDefault="00140A47" w:rsidP="00140A47">
            <w:pPr>
              <w:pStyle w:val="TableCell0-2"/>
            </w:pPr>
            <w:r w:rsidRPr="00913A62">
              <w:t>Quadrisyllabic</w:t>
            </w:r>
          </w:p>
        </w:tc>
        <w:tc>
          <w:tcPr>
            <w:tcW w:w="1191" w:type="dxa"/>
            <w:tcBorders>
              <w:bottom w:val="single" w:sz="4" w:space="0" w:color="auto"/>
            </w:tcBorders>
            <w:shd w:val="clear" w:color="auto" w:fill="auto"/>
          </w:tcPr>
          <w:p w14:paraId="7106B978" w14:textId="77777777" w:rsidR="00140A47" w:rsidRPr="00913A62" w:rsidRDefault="00140A47" w:rsidP="00AC23C4">
            <w:pPr>
              <w:pStyle w:val="TableCell0-2"/>
              <w:ind w:right="170"/>
              <w:jc w:val="right"/>
            </w:pPr>
            <w:r w:rsidRPr="00913A62">
              <w:t>2</w:t>
            </w:r>
          </w:p>
        </w:tc>
        <w:tc>
          <w:tcPr>
            <w:tcW w:w="1191" w:type="dxa"/>
            <w:tcBorders>
              <w:bottom w:val="single" w:sz="4" w:space="0" w:color="auto"/>
            </w:tcBorders>
            <w:shd w:val="clear" w:color="auto" w:fill="auto"/>
          </w:tcPr>
          <w:p w14:paraId="2A061A3F" w14:textId="77777777" w:rsidR="00140A47" w:rsidRPr="00913A62" w:rsidRDefault="00140A47" w:rsidP="00AC23C4">
            <w:pPr>
              <w:pStyle w:val="TableCell0-2"/>
              <w:ind w:right="170"/>
              <w:jc w:val="right"/>
            </w:pPr>
            <w:r w:rsidRPr="00913A62">
              <w:t>0</w:t>
            </w:r>
          </w:p>
        </w:tc>
        <w:tc>
          <w:tcPr>
            <w:tcW w:w="1191" w:type="dxa"/>
            <w:tcBorders>
              <w:bottom w:val="single" w:sz="4" w:space="0" w:color="auto"/>
            </w:tcBorders>
            <w:shd w:val="clear" w:color="auto" w:fill="auto"/>
          </w:tcPr>
          <w:p w14:paraId="47299ADC" w14:textId="77777777" w:rsidR="00140A47" w:rsidRPr="00913A62" w:rsidRDefault="00140A47" w:rsidP="00AC23C4">
            <w:pPr>
              <w:pStyle w:val="TableCell0-2"/>
              <w:ind w:right="170"/>
              <w:jc w:val="right"/>
            </w:pPr>
            <w:r w:rsidRPr="00913A62">
              <w:t>2</w:t>
            </w:r>
          </w:p>
        </w:tc>
      </w:tr>
      <w:bookmarkEnd w:id="1033"/>
      <w:tr w:rsidR="00140A47" w:rsidRPr="00913A62" w14:paraId="7C3C5097" w14:textId="77777777" w:rsidTr="0041606D">
        <w:tc>
          <w:tcPr>
            <w:tcW w:w="1701" w:type="dxa"/>
            <w:tcBorders>
              <w:top w:val="single" w:sz="4" w:space="0" w:color="auto"/>
              <w:bottom w:val="single" w:sz="4" w:space="0" w:color="auto"/>
            </w:tcBorders>
            <w:shd w:val="clear" w:color="auto" w:fill="auto"/>
          </w:tcPr>
          <w:p w14:paraId="42621655" w14:textId="77777777" w:rsidR="00140A47" w:rsidRPr="00913A62" w:rsidRDefault="00140A47" w:rsidP="00140A47">
            <w:pPr>
              <w:pStyle w:val="TableCell2-2Break"/>
            </w:pPr>
            <w:r w:rsidRPr="00913A62">
              <w:t>Total</w:t>
            </w:r>
          </w:p>
        </w:tc>
        <w:tc>
          <w:tcPr>
            <w:tcW w:w="1191" w:type="dxa"/>
            <w:tcBorders>
              <w:top w:val="single" w:sz="4" w:space="0" w:color="auto"/>
              <w:bottom w:val="single" w:sz="4" w:space="0" w:color="auto"/>
            </w:tcBorders>
            <w:shd w:val="clear" w:color="auto" w:fill="auto"/>
          </w:tcPr>
          <w:p w14:paraId="47FF9F95" w14:textId="4CB6A4C8" w:rsidR="00140A47" w:rsidRPr="00913A62" w:rsidRDefault="00A32FFE" w:rsidP="003D4932">
            <w:pPr>
              <w:pStyle w:val="TableCell2-2Break"/>
              <w:ind w:right="170"/>
              <w:jc w:val="right"/>
            </w:pPr>
            <w:r>
              <w:t>96</w:t>
            </w:r>
            <w:r w:rsidR="003D4932">
              <w:t>5</w:t>
            </w:r>
          </w:p>
        </w:tc>
        <w:tc>
          <w:tcPr>
            <w:tcW w:w="1191" w:type="dxa"/>
            <w:tcBorders>
              <w:top w:val="single" w:sz="4" w:space="0" w:color="auto"/>
              <w:bottom w:val="single" w:sz="4" w:space="0" w:color="auto"/>
            </w:tcBorders>
            <w:shd w:val="clear" w:color="auto" w:fill="auto"/>
          </w:tcPr>
          <w:p w14:paraId="3499F5C4" w14:textId="77777777" w:rsidR="00140A47" w:rsidRPr="00913A62" w:rsidRDefault="00140A47" w:rsidP="00AC23C4">
            <w:pPr>
              <w:pStyle w:val="TableCell2-2Break"/>
              <w:ind w:right="170"/>
              <w:jc w:val="right"/>
            </w:pPr>
            <w:r w:rsidRPr="00913A62">
              <w:t>108</w:t>
            </w:r>
          </w:p>
        </w:tc>
        <w:tc>
          <w:tcPr>
            <w:tcW w:w="1191" w:type="dxa"/>
            <w:tcBorders>
              <w:top w:val="single" w:sz="4" w:space="0" w:color="auto"/>
              <w:bottom w:val="single" w:sz="4" w:space="0" w:color="auto"/>
            </w:tcBorders>
            <w:shd w:val="clear" w:color="auto" w:fill="auto"/>
          </w:tcPr>
          <w:p w14:paraId="1176237E" w14:textId="15DC5BEF" w:rsidR="00140A47" w:rsidRPr="00913A62" w:rsidRDefault="00A32FFE" w:rsidP="003D4932">
            <w:pPr>
              <w:pStyle w:val="TableCell2-2Break"/>
              <w:ind w:right="170"/>
              <w:jc w:val="right"/>
            </w:pPr>
            <w:r>
              <w:t>1,07</w:t>
            </w:r>
            <w:r w:rsidR="003D4932">
              <w:t>3</w:t>
            </w:r>
          </w:p>
        </w:tc>
      </w:tr>
    </w:tbl>
    <w:p w14:paraId="30ECBD6C" w14:textId="77777777" w:rsidR="00140A47" w:rsidRDefault="00140A47" w:rsidP="00CA71F7">
      <w:pPr>
        <w:pStyle w:val="Body0010after"/>
      </w:pPr>
    </w:p>
    <w:p w14:paraId="052BA8C9" w14:textId="77777777" w:rsidR="00140A47" w:rsidRPr="00913A62" w:rsidRDefault="00140A47" w:rsidP="00140A47">
      <w:pPr>
        <w:pStyle w:val="Heading4"/>
      </w:pPr>
      <w:bookmarkStart w:id="1034" w:name="_Ref338250050"/>
      <w:bookmarkStart w:id="1035" w:name="_Ref374465654"/>
      <w:r w:rsidRPr="00913A62">
        <w:t xml:space="preserve">Stress patterns for </w:t>
      </w:r>
      <w:bookmarkEnd w:id="1034"/>
      <w:r w:rsidRPr="00913A62">
        <w:t>historically derived lexical items</w:t>
      </w:r>
      <w:bookmarkEnd w:id="1035"/>
    </w:p>
    <w:p w14:paraId="76F6E49C" w14:textId="41BF9A0B" w:rsidR="00140A47" w:rsidRPr="00913A62" w:rsidRDefault="00140A47" w:rsidP="00D815EF">
      <w:pPr>
        <w:pStyle w:val="Body0000after"/>
        <w:rPr>
          <w:lang w:eastAsia="en-US"/>
        </w:rPr>
      </w:pPr>
      <w:r w:rsidRPr="00913A62">
        <w:t xml:space="preserve">Lexical items that are historically derived by </w:t>
      </w:r>
      <w:r w:rsidRPr="00913A62">
        <w:rPr>
          <w:lang w:eastAsia="en-US"/>
        </w:rPr>
        <w:t>(</w:t>
      </w:r>
      <w:r w:rsidR="002C26E6">
        <w:rPr>
          <w:lang w:eastAsia="en-US"/>
        </w:rPr>
        <w:t>un</w:t>
      </w:r>
      <w:r w:rsidR="002C26E6" w:rsidRPr="006C65BE">
        <w:rPr>
          <w:lang w:eastAsia="en-US"/>
        </w:rPr>
        <w:t>productive</w:t>
      </w:r>
      <w:r w:rsidRPr="00913A62">
        <w:rPr>
          <w:lang w:eastAsia="en-US"/>
        </w:rPr>
        <w:t>) affixation show the same stress patterns as lexical roots</w:t>
      </w:r>
      <w:r w:rsidR="006C513C">
        <w:rPr>
          <w:lang w:eastAsia="en-US"/>
        </w:rPr>
        <w:t xml:space="preserve"> (</w:t>
      </w:r>
      <w:r w:rsidR="006C513C">
        <w:t xml:space="preserve">for details on </w:t>
      </w:r>
      <w:r w:rsidR="006C513C" w:rsidRPr="00D64694">
        <w:t>derivation processes in Papuan Malay see §</w:t>
      </w:r>
      <w:r w:rsidR="006C513C" w:rsidRPr="00D64694">
        <w:fldChar w:fldCharType="begin"/>
      </w:r>
      <w:r w:rsidR="006C513C" w:rsidRPr="00D64694">
        <w:instrText xml:space="preserve"> REF _Ref357328128 \w \h </w:instrText>
      </w:r>
      <w:r w:rsidR="006C513C" w:rsidRPr="00D64694">
        <w:fldChar w:fldCharType="separate"/>
      </w:r>
      <w:r w:rsidR="00154D81">
        <w:rPr>
          <w:cs/>
        </w:rPr>
        <w:t>‎</w:t>
      </w:r>
      <w:r w:rsidR="00154D81">
        <w:t>3.1</w:t>
      </w:r>
      <w:r w:rsidR="006C513C" w:rsidRPr="00D64694">
        <w:fldChar w:fldCharType="end"/>
      </w:r>
      <w:r w:rsidR="006C513C">
        <w:t>)</w:t>
      </w:r>
      <w:r w:rsidRPr="00913A62">
        <w:rPr>
          <w:lang w:eastAsia="en-US"/>
        </w:rPr>
        <w:t xml:space="preserve">. These findings are </w:t>
      </w:r>
      <w:r w:rsidR="00C96350">
        <w:t>based on a word list with 38</w:t>
      </w:r>
      <w:r w:rsidR="00D815EF">
        <w:t>0</w:t>
      </w:r>
      <w:r w:rsidRPr="00913A62">
        <w:t xml:space="preserve"> items, extracted from the above-mentioned </w:t>
      </w:r>
      <w:r w:rsidR="00244B63">
        <w:t>2,458</w:t>
      </w:r>
      <w:r w:rsidRPr="00913A62">
        <w:t xml:space="preserve">-item word list. The basic stress patterns of these items </w:t>
      </w:r>
      <w:r w:rsidRPr="00913A62">
        <w:rPr>
          <w:lang w:eastAsia="en-US"/>
        </w:rPr>
        <w:t xml:space="preserve">are exemplified in </w:t>
      </w:r>
      <w:r w:rsidRPr="00913A62">
        <w:rPr>
          <w:lang w:eastAsia="en-US"/>
        </w:rPr>
        <w:fldChar w:fldCharType="begin"/>
      </w:r>
      <w:r w:rsidRPr="00913A62">
        <w:rPr>
          <w:lang w:eastAsia="en-US"/>
        </w:rPr>
        <w:instrText xml:space="preserve"> REF _Ref333851866 \h </w:instrText>
      </w:r>
      <w:r>
        <w:rPr>
          <w:lang w:eastAsia="en-US"/>
        </w:rPr>
        <w:instrText xml:space="preserve"> \* MERGEFORMAT </w:instrText>
      </w:r>
      <w:r w:rsidRPr="00913A62">
        <w:rPr>
          <w:lang w:eastAsia="en-US"/>
        </w:rPr>
      </w:r>
      <w:r w:rsidRPr="00913A62">
        <w:rPr>
          <w:lang w:eastAsia="en-US"/>
        </w:rPr>
        <w:fldChar w:fldCharType="separate"/>
      </w:r>
      <w:r w:rsidR="00154D81" w:rsidRPr="00913A62">
        <w:t xml:space="preserve">Table </w:t>
      </w:r>
      <w:r w:rsidR="00154D81">
        <w:rPr>
          <w:noProof/>
          <w:cs/>
        </w:rPr>
        <w:t>‎</w:t>
      </w:r>
      <w:r w:rsidR="00154D81">
        <w:rPr>
          <w:noProof/>
        </w:rPr>
        <w:t>2.42</w:t>
      </w:r>
      <w:r w:rsidRPr="00913A62">
        <w:rPr>
          <w:lang w:eastAsia="en-US"/>
        </w:rPr>
        <w:fldChar w:fldCharType="end"/>
      </w:r>
      <w:r w:rsidRPr="00913A62">
        <w:rPr>
          <w:lang w:eastAsia="en-US"/>
        </w:rPr>
        <w:t xml:space="preserve"> to </w:t>
      </w:r>
      <w:r w:rsidRPr="00913A62">
        <w:rPr>
          <w:lang w:eastAsia="en-US"/>
        </w:rPr>
        <w:fldChar w:fldCharType="begin"/>
      </w:r>
      <w:r w:rsidRPr="00913A62">
        <w:rPr>
          <w:lang w:eastAsia="en-US"/>
        </w:rPr>
        <w:instrText xml:space="preserve"> REF _Ref333851869 \h </w:instrText>
      </w:r>
      <w:r>
        <w:rPr>
          <w:lang w:eastAsia="en-US"/>
        </w:rPr>
        <w:instrText xml:space="preserve"> \* MERGEFORMAT </w:instrText>
      </w:r>
      <w:r w:rsidRPr="00913A62">
        <w:rPr>
          <w:lang w:eastAsia="en-US"/>
        </w:rPr>
      </w:r>
      <w:r w:rsidRPr="00913A62">
        <w:rPr>
          <w:lang w:eastAsia="en-US"/>
        </w:rPr>
        <w:fldChar w:fldCharType="separate"/>
      </w:r>
      <w:r w:rsidR="00154D81" w:rsidRPr="00913A62">
        <w:t xml:space="preserve">Table </w:t>
      </w:r>
      <w:r w:rsidR="00154D81">
        <w:rPr>
          <w:noProof/>
          <w:cs/>
        </w:rPr>
        <w:t>‎</w:t>
      </w:r>
      <w:r w:rsidR="00154D81">
        <w:rPr>
          <w:noProof/>
        </w:rPr>
        <w:t>2.44</w:t>
      </w:r>
      <w:r w:rsidRPr="00913A62">
        <w:rPr>
          <w:lang w:eastAsia="en-US"/>
        </w:rPr>
        <w:fldChar w:fldCharType="end"/>
      </w:r>
      <w:r w:rsidRPr="00913A62">
        <w:rPr>
          <w:lang w:eastAsia="en-US"/>
        </w:rPr>
        <w:t xml:space="preserve">; the </w:t>
      </w:r>
      <w:r w:rsidR="00B7093A">
        <w:rPr>
          <w:lang w:eastAsia="en-US"/>
        </w:rPr>
        <w:t>‘</w:t>
      </w:r>
      <w:r w:rsidRPr="00913A62">
        <w:rPr>
          <w:lang w:eastAsia="en-US"/>
        </w:rPr>
        <w:t>Affix</w:t>
      </w:r>
      <w:r w:rsidR="00B7093A">
        <w:rPr>
          <w:lang w:eastAsia="en-US"/>
        </w:rPr>
        <w:t>’</w:t>
      </w:r>
      <w:r w:rsidRPr="00913A62">
        <w:rPr>
          <w:lang w:eastAsia="en-US"/>
        </w:rPr>
        <w:t xml:space="preserve"> column presents the historical affix.</w:t>
      </w:r>
    </w:p>
    <w:p w14:paraId="78AD1A59" w14:textId="7EAE22A3" w:rsidR="00140A47" w:rsidRPr="00913A62" w:rsidRDefault="00140A47" w:rsidP="00D815EF">
      <w:pPr>
        <w:pStyle w:val="Body0500after115pt"/>
      </w:pPr>
      <w:r w:rsidRPr="00913A62">
        <w:t xml:space="preserve">Stress patterns for disyllabic items are presented in </w:t>
      </w:r>
      <w:r w:rsidRPr="00913A62">
        <w:rPr>
          <w:lang w:eastAsia="en-US"/>
        </w:rPr>
        <w:fldChar w:fldCharType="begin"/>
      </w:r>
      <w:r w:rsidRPr="00913A62">
        <w:rPr>
          <w:lang w:eastAsia="en-US"/>
        </w:rPr>
        <w:instrText xml:space="preserve"> REF _Ref333851866 \h </w:instrText>
      </w:r>
      <w:r>
        <w:rPr>
          <w:lang w:eastAsia="en-US"/>
        </w:rPr>
        <w:instrText xml:space="preserve"> \* MERGEFORMAT </w:instrText>
      </w:r>
      <w:r w:rsidRPr="00913A62">
        <w:rPr>
          <w:lang w:eastAsia="en-US"/>
        </w:rPr>
      </w:r>
      <w:r w:rsidRPr="00913A62">
        <w:rPr>
          <w:lang w:eastAsia="en-US"/>
        </w:rPr>
        <w:fldChar w:fldCharType="separate"/>
      </w:r>
      <w:r w:rsidR="00154D81" w:rsidRPr="00913A62">
        <w:t xml:space="preserve">Table </w:t>
      </w:r>
      <w:r w:rsidR="00154D81">
        <w:rPr>
          <w:noProof/>
          <w:cs/>
        </w:rPr>
        <w:t>‎</w:t>
      </w:r>
      <w:r w:rsidR="00154D81">
        <w:rPr>
          <w:noProof/>
        </w:rPr>
        <w:t>2.42</w:t>
      </w:r>
      <w:r w:rsidRPr="00913A62">
        <w:rPr>
          <w:lang w:eastAsia="en-US"/>
        </w:rPr>
        <w:fldChar w:fldCharType="end"/>
      </w:r>
      <w:r w:rsidRPr="00913A62">
        <w:t>. Most disyllabic item</w:t>
      </w:r>
      <w:r w:rsidR="00B424AF">
        <w:t>s have penultimate stress (1</w:t>
      </w:r>
      <w:r w:rsidR="00D815EF">
        <w:t>6</w:t>
      </w:r>
      <w:r w:rsidR="00B424AF">
        <w:t>/2</w:t>
      </w:r>
      <w:r w:rsidR="00D815EF">
        <w:t>1</w:t>
      </w:r>
      <w:r w:rsidR="00E7595B">
        <w:t xml:space="preserve"> items</w:t>
      </w:r>
      <w:r w:rsidR="00DF5D68">
        <w:t xml:space="preserve"> – </w:t>
      </w:r>
      <w:r w:rsidR="00B424AF">
        <w:t>7</w:t>
      </w:r>
      <w:r w:rsidR="00D815EF">
        <w:t>6</w:t>
      </w:r>
      <w:r w:rsidRPr="00913A62">
        <w:t xml:space="preserve">%). The remaining </w:t>
      </w:r>
      <w:r w:rsidR="00B424AF">
        <w:t>five items (2</w:t>
      </w:r>
      <w:r w:rsidR="00D815EF">
        <w:t>4</w:t>
      </w:r>
      <w:r w:rsidRPr="00913A62">
        <w:t>%) have ultimate stress. In prefixed items in which the prefix is reduced to a consonant and forms a CC cluster with the onset consonant of the lexical root, stress is assigned to the penultimate syllable of the derived lexical item</w:t>
      </w:r>
      <w:r w:rsidR="00483C9D">
        <w:t>,</w:t>
      </w:r>
      <w:r w:rsidRPr="00913A62">
        <w:t xml:space="preserve"> as in </w:t>
      </w:r>
      <w:r w:rsidRPr="00913A62">
        <w:rPr>
          <w:rStyle w:val="ChItalBold"/>
        </w:rPr>
        <w:t>brangkat</w:t>
      </w:r>
      <w:r w:rsidRPr="00913A62">
        <w:t xml:space="preserve"> /</w:t>
      </w:r>
      <w:r w:rsidRPr="00913A62">
        <w:rPr>
          <w:rStyle w:val="ChCharisSIL"/>
        </w:rPr>
        <w:t>ˈbraŋ.kat</w:t>
      </w:r>
      <w:r w:rsidRPr="00913A62">
        <w:t xml:space="preserve">/ </w:t>
      </w:r>
      <w:r w:rsidR="00B7093A">
        <w:t>‘</w:t>
      </w:r>
      <w:r w:rsidRPr="00913A62">
        <w:t>leave</w:t>
      </w:r>
      <w:r w:rsidR="00B7093A">
        <w:t>’</w:t>
      </w:r>
      <w:r w:rsidRPr="00913A62">
        <w:t xml:space="preserve"> or </w:t>
      </w:r>
      <w:r w:rsidRPr="00913A62">
        <w:rPr>
          <w:rStyle w:val="ChItalBold"/>
        </w:rPr>
        <w:t>spulu</w:t>
      </w:r>
      <w:r w:rsidRPr="00913A62">
        <w:t xml:space="preserve"> /</w:t>
      </w:r>
      <w:r w:rsidRPr="00913A62">
        <w:rPr>
          <w:rStyle w:val="ChCharisSIL"/>
        </w:rPr>
        <w:t>ˈspu.lu</w:t>
      </w:r>
      <w:r w:rsidRPr="00913A62">
        <w:t xml:space="preserve">/ </w:t>
      </w:r>
      <w:r w:rsidR="00B7093A">
        <w:t>‘</w:t>
      </w:r>
      <w:r w:rsidRPr="00913A62">
        <w:t>ten</w:t>
      </w:r>
      <w:r w:rsidR="00B7093A">
        <w:t>’</w:t>
      </w:r>
      <w:r w:rsidRPr="00913A62">
        <w:t xml:space="preserve">. In items with </w:t>
      </w:r>
      <w:r w:rsidR="00483C9D">
        <w:t xml:space="preserve">an </w:t>
      </w:r>
      <w:r w:rsidRPr="00913A62">
        <w:t>unreduced prefix, stress remains on the lexical root and thereby on the ultimate syllable</w:t>
      </w:r>
      <w:r w:rsidR="00483C9D">
        <w:t>,</w:t>
      </w:r>
      <w:r w:rsidRPr="00913A62">
        <w:t xml:space="preserve"> as in </w:t>
      </w:r>
      <w:r w:rsidRPr="00913A62">
        <w:rPr>
          <w:rStyle w:val="ChItalBold"/>
        </w:rPr>
        <w:t>bergrak</w:t>
      </w:r>
      <w:r w:rsidRPr="00913A62">
        <w:t xml:space="preserve"> /</w:t>
      </w:r>
      <w:r w:rsidRPr="00913A62">
        <w:rPr>
          <w:rStyle w:val="ChCharisSIL"/>
        </w:rPr>
        <w:t>bɛr.ˈgrak</w:t>
      </w:r>
      <w:r w:rsidRPr="00913A62">
        <w:t xml:space="preserve">/ </w:t>
      </w:r>
      <w:r w:rsidR="00B7093A">
        <w:t>‘</w:t>
      </w:r>
      <w:r w:rsidRPr="00913A62">
        <w:t>move</w:t>
      </w:r>
      <w:r w:rsidR="00B7093A">
        <w:t>’</w:t>
      </w:r>
      <w:r w:rsidRPr="00913A62">
        <w:t>.</w:t>
      </w:r>
    </w:p>
    <w:p w14:paraId="23D8B4E8" w14:textId="7EE2E152" w:rsidR="00140A47" w:rsidRPr="00913A62" w:rsidRDefault="00140A47" w:rsidP="00140A47">
      <w:pPr>
        <w:pStyle w:val="Caption"/>
      </w:pPr>
      <w:bookmarkStart w:id="1036" w:name="_Ref333851866"/>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42</w:t>
        </w:r>
      </w:fldSimple>
      <w:bookmarkEnd w:id="1036"/>
      <w:r w:rsidRPr="00913A62">
        <w:t>:</w:t>
      </w:r>
      <w:r w:rsidRPr="00913A62">
        <w:tab/>
        <w:t>Stress patterns for disyllabic affixed lexical items</w:t>
      </w:r>
      <w:r w:rsidR="006C513C" w:rsidRPr="00913A62">
        <w:rPr>
          <w:rStyle w:val="FootnoteReference"/>
          <w:lang w:eastAsia="en-US"/>
        </w:rPr>
        <w:footnoteReference w:id="95"/>
      </w:r>
    </w:p>
    <w:tbl>
      <w:tblPr>
        <w:tblW w:w="5840" w:type="dxa"/>
        <w:tblInd w:w="170" w:type="dxa"/>
        <w:tblBorders>
          <w:bottom w:val="single" w:sz="4" w:space="0" w:color="auto"/>
        </w:tblBorders>
        <w:tblLayout w:type="fixed"/>
        <w:tblLook w:val="01E0" w:firstRow="1" w:lastRow="1" w:firstColumn="1" w:lastColumn="1" w:noHBand="0" w:noVBand="0"/>
      </w:tblPr>
      <w:tblGrid>
        <w:gridCol w:w="907"/>
        <w:gridCol w:w="1134"/>
        <w:gridCol w:w="851"/>
        <w:gridCol w:w="1247"/>
        <w:gridCol w:w="1701"/>
      </w:tblGrid>
      <w:tr w:rsidR="00AC23C4" w:rsidRPr="00913A62" w14:paraId="698AF1F4" w14:textId="77777777" w:rsidTr="0041606D">
        <w:trPr>
          <w:tblHeader/>
        </w:trPr>
        <w:tc>
          <w:tcPr>
            <w:tcW w:w="907" w:type="dxa"/>
            <w:tcBorders>
              <w:top w:val="single" w:sz="4" w:space="0" w:color="auto"/>
              <w:bottom w:val="single" w:sz="4" w:space="0" w:color="auto"/>
            </w:tcBorders>
            <w:shd w:val="clear" w:color="auto" w:fill="auto"/>
          </w:tcPr>
          <w:p w14:paraId="4BA0E366" w14:textId="77777777" w:rsidR="00140A47" w:rsidRPr="00913A62" w:rsidRDefault="00140A47" w:rsidP="00140A47">
            <w:pPr>
              <w:pStyle w:val="TableHd"/>
            </w:pPr>
            <w:r w:rsidRPr="00913A62">
              <w:t>Stress</w:t>
            </w:r>
          </w:p>
        </w:tc>
        <w:tc>
          <w:tcPr>
            <w:tcW w:w="1134" w:type="dxa"/>
            <w:tcBorders>
              <w:top w:val="single" w:sz="4" w:space="0" w:color="auto"/>
              <w:bottom w:val="single" w:sz="4" w:space="0" w:color="auto"/>
            </w:tcBorders>
            <w:shd w:val="clear" w:color="auto" w:fill="auto"/>
          </w:tcPr>
          <w:p w14:paraId="7640A5F4" w14:textId="77777777" w:rsidR="00140A47" w:rsidRPr="00913A62" w:rsidRDefault="00140A47" w:rsidP="00140A47">
            <w:pPr>
              <w:pStyle w:val="TableHd"/>
            </w:pPr>
            <w:r w:rsidRPr="00913A62">
              <w:t>Item</w:t>
            </w:r>
          </w:p>
        </w:tc>
        <w:tc>
          <w:tcPr>
            <w:tcW w:w="851" w:type="dxa"/>
            <w:tcBorders>
              <w:top w:val="single" w:sz="4" w:space="0" w:color="auto"/>
              <w:bottom w:val="single" w:sz="4" w:space="0" w:color="auto"/>
            </w:tcBorders>
            <w:shd w:val="clear" w:color="auto" w:fill="auto"/>
          </w:tcPr>
          <w:p w14:paraId="292B830B" w14:textId="77777777" w:rsidR="00140A47" w:rsidRPr="00913A62" w:rsidRDefault="00140A47" w:rsidP="00140A47">
            <w:pPr>
              <w:pStyle w:val="TableHd"/>
            </w:pPr>
            <w:r w:rsidRPr="00913A62">
              <w:t>Affix</w:t>
            </w:r>
          </w:p>
        </w:tc>
        <w:tc>
          <w:tcPr>
            <w:tcW w:w="1247" w:type="dxa"/>
            <w:tcBorders>
              <w:top w:val="single" w:sz="4" w:space="0" w:color="auto"/>
              <w:bottom w:val="single" w:sz="4" w:space="0" w:color="auto"/>
            </w:tcBorders>
            <w:shd w:val="clear" w:color="auto" w:fill="auto"/>
          </w:tcPr>
          <w:p w14:paraId="054F0B26" w14:textId="77777777" w:rsidR="00140A47" w:rsidRPr="00913A62" w:rsidRDefault="00700052" w:rsidP="00140A47">
            <w:pPr>
              <w:pStyle w:val="TableHd"/>
            </w:pPr>
            <w:r>
              <w:t>Orthography</w:t>
            </w:r>
          </w:p>
        </w:tc>
        <w:tc>
          <w:tcPr>
            <w:tcW w:w="1701" w:type="dxa"/>
            <w:tcBorders>
              <w:top w:val="single" w:sz="4" w:space="0" w:color="auto"/>
              <w:bottom w:val="single" w:sz="4" w:space="0" w:color="auto"/>
            </w:tcBorders>
            <w:shd w:val="clear" w:color="auto" w:fill="auto"/>
          </w:tcPr>
          <w:p w14:paraId="446B7597" w14:textId="77777777" w:rsidR="00140A47" w:rsidRPr="00913A62" w:rsidRDefault="00140A47" w:rsidP="00140A47">
            <w:pPr>
              <w:pStyle w:val="TableHd"/>
            </w:pPr>
            <w:r w:rsidRPr="00913A62">
              <w:t>Gloss</w:t>
            </w:r>
          </w:p>
        </w:tc>
      </w:tr>
      <w:tr w:rsidR="00AC23C4" w:rsidRPr="00913A62" w14:paraId="01D6A88E" w14:textId="77777777" w:rsidTr="0041606D">
        <w:tc>
          <w:tcPr>
            <w:tcW w:w="907" w:type="dxa"/>
            <w:tcBorders>
              <w:top w:val="single" w:sz="4" w:space="0" w:color="auto"/>
            </w:tcBorders>
            <w:shd w:val="clear" w:color="auto" w:fill="auto"/>
          </w:tcPr>
          <w:p w14:paraId="1270FE27" w14:textId="77777777" w:rsidR="00140A47" w:rsidRPr="0099608C" w:rsidRDefault="00140A47" w:rsidP="00C44ED5">
            <w:pPr>
              <w:pStyle w:val="TableCell2-2115pt"/>
              <w:rPr>
                <w:rStyle w:val="ChSmallCaps"/>
              </w:rPr>
            </w:pPr>
            <w:r w:rsidRPr="0099608C">
              <w:rPr>
                <w:rStyle w:val="ChSmallCaps"/>
              </w:rPr>
              <w:t>p-ult</w:t>
            </w:r>
          </w:p>
        </w:tc>
        <w:tc>
          <w:tcPr>
            <w:tcW w:w="1134" w:type="dxa"/>
            <w:tcBorders>
              <w:top w:val="single" w:sz="4" w:space="0" w:color="auto"/>
            </w:tcBorders>
            <w:shd w:val="clear" w:color="auto" w:fill="auto"/>
          </w:tcPr>
          <w:p w14:paraId="13D2CFD9" w14:textId="77777777" w:rsidR="00140A47" w:rsidRPr="00913A62" w:rsidRDefault="00140A47" w:rsidP="00C44ED5">
            <w:pPr>
              <w:pStyle w:val="TableCell2-2115pt"/>
            </w:pPr>
            <w:r w:rsidRPr="00913A62">
              <w:t>/</w:t>
            </w:r>
            <w:r w:rsidRPr="00913A62">
              <w:rPr>
                <w:rStyle w:val="ChCharisSIL"/>
              </w:rPr>
              <w:t>ˈbraŋ.kat</w:t>
            </w:r>
            <w:r w:rsidRPr="00913A62">
              <w:t>/</w:t>
            </w:r>
          </w:p>
        </w:tc>
        <w:tc>
          <w:tcPr>
            <w:tcW w:w="851" w:type="dxa"/>
            <w:tcBorders>
              <w:top w:val="single" w:sz="4" w:space="0" w:color="auto"/>
            </w:tcBorders>
            <w:shd w:val="clear" w:color="auto" w:fill="auto"/>
          </w:tcPr>
          <w:p w14:paraId="197C7BB8" w14:textId="77777777" w:rsidR="00140A47" w:rsidRPr="00913A62" w:rsidRDefault="00140A47" w:rsidP="00C44ED5">
            <w:pPr>
              <w:pStyle w:val="TableCell2-2115pt"/>
            </w:pPr>
            <w:r w:rsidRPr="00913A62">
              <w:t>/</w:t>
            </w:r>
            <w:r w:rsidRPr="00913A62">
              <w:rPr>
                <w:rStyle w:val="ChCharisSIL"/>
              </w:rPr>
              <w:t>br</w:t>
            </w:r>
            <w:r w:rsidR="006E6B58">
              <w:t>–</w:t>
            </w:r>
            <w:r w:rsidRPr="00913A62">
              <w:rPr>
                <w:rStyle w:val="ChCharisSIL"/>
              </w:rPr>
              <w:t>__</w:t>
            </w:r>
            <w:r w:rsidRPr="00913A62">
              <w:t>/</w:t>
            </w:r>
          </w:p>
        </w:tc>
        <w:tc>
          <w:tcPr>
            <w:tcW w:w="1247" w:type="dxa"/>
            <w:tcBorders>
              <w:top w:val="single" w:sz="4" w:space="0" w:color="auto"/>
            </w:tcBorders>
            <w:shd w:val="clear" w:color="auto" w:fill="auto"/>
          </w:tcPr>
          <w:p w14:paraId="57A30B0C" w14:textId="77777777" w:rsidR="00140A47" w:rsidRPr="00913A62" w:rsidRDefault="00140A47" w:rsidP="00C44ED5">
            <w:pPr>
              <w:pStyle w:val="TableCell2-2115pt"/>
              <w:rPr>
                <w:rStyle w:val="ChItalBold"/>
              </w:rPr>
            </w:pPr>
            <w:r w:rsidRPr="00913A62">
              <w:rPr>
                <w:rStyle w:val="ChItalBold"/>
              </w:rPr>
              <w:t>brangkat</w:t>
            </w:r>
          </w:p>
        </w:tc>
        <w:tc>
          <w:tcPr>
            <w:tcW w:w="1701" w:type="dxa"/>
            <w:tcBorders>
              <w:top w:val="single" w:sz="4" w:space="0" w:color="auto"/>
            </w:tcBorders>
            <w:shd w:val="clear" w:color="auto" w:fill="auto"/>
          </w:tcPr>
          <w:p w14:paraId="24EBB6F5" w14:textId="1EE0B8F4" w:rsidR="00140A47" w:rsidRPr="00913A62" w:rsidRDefault="00B7093A" w:rsidP="00C44ED5">
            <w:pPr>
              <w:pStyle w:val="TableCell2-2115pt"/>
            </w:pPr>
            <w:r>
              <w:t>‘</w:t>
            </w:r>
            <w:r w:rsidR="00140A47" w:rsidRPr="00913A62">
              <w:t>leave</w:t>
            </w:r>
            <w:r>
              <w:t>’</w:t>
            </w:r>
          </w:p>
        </w:tc>
      </w:tr>
      <w:tr w:rsidR="00AC23C4" w:rsidRPr="00913A62" w14:paraId="4FC6BC9D" w14:textId="77777777" w:rsidTr="0041606D">
        <w:tc>
          <w:tcPr>
            <w:tcW w:w="907" w:type="dxa"/>
            <w:shd w:val="clear" w:color="auto" w:fill="auto"/>
          </w:tcPr>
          <w:p w14:paraId="230CF102" w14:textId="77777777" w:rsidR="00140A47" w:rsidRPr="00913A62" w:rsidRDefault="00140A47" w:rsidP="00C44ED5">
            <w:pPr>
              <w:pStyle w:val="TableCell0-2115pt"/>
            </w:pPr>
          </w:p>
        </w:tc>
        <w:tc>
          <w:tcPr>
            <w:tcW w:w="1134" w:type="dxa"/>
            <w:shd w:val="clear" w:color="auto" w:fill="auto"/>
          </w:tcPr>
          <w:p w14:paraId="42868DA8" w14:textId="77777777" w:rsidR="00140A47" w:rsidRPr="00913A62" w:rsidRDefault="00140A47" w:rsidP="00C44ED5">
            <w:pPr>
              <w:pStyle w:val="TableCell0-2115pt"/>
            </w:pPr>
            <w:r w:rsidRPr="00913A62">
              <w:t>/</w:t>
            </w:r>
            <w:r w:rsidRPr="00913A62">
              <w:rPr>
                <w:rStyle w:val="ChCharisSIL"/>
              </w:rPr>
              <w:t>ˈpla.dʒar</w:t>
            </w:r>
            <w:r w:rsidRPr="00913A62">
              <w:t>/</w:t>
            </w:r>
          </w:p>
        </w:tc>
        <w:tc>
          <w:tcPr>
            <w:tcW w:w="851" w:type="dxa"/>
            <w:shd w:val="clear" w:color="auto" w:fill="auto"/>
          </w:tcPr>
          <w:p w14:paraId="3EF52BCA" w14:textId="77777777" w:rsidR="00140A47" w:rsidRPr="00913A62" w:rsidRDefault="00140A47" w:rsidP="00C44ED5">
            <w:pPr>
              <w:pStyle w:val="TableCell0-2115pt"/>
            </w:pPr>
            <w:r w:rsidRPr="00913A62">
              <w:t>/</w:t>
            </w:r>
            <w:r w:rsidRPr="00913A62">
              <w:rPr>
                <w:rStyle w:val="ChCharisSIL"/>
              </w:rPr>
              <w:t>pɛl</w:t>
            </w:r>
            <w:r w:rsidR="006E6B58">
              <w:t>–</w:t>
            </w:r>
            <w:r w:rsidRPr="00913A62">
              <w:rPr>
                <w:rStyle w:val="ChCharisSIL"/>
              </w:rPr>
              <w:t>__</w:t>
            </w:r>
            <w:r w:rsidRPr="00913A62">
              <w:t>/</w:t>
            </w:r>
          </w:p>
        </w:tc>
        <w:tc>
          <w:tcPr>
            <w:tcW w:w="1247" w:type="dxa"/>
            <w:shd w:val="clear" w:color="auto" w:fill="auto"/>
          </w:tcPr>
          <w:p w14:paraId="5E9DC257" w14:textId="77777777" w:rsidR="00140A47" w:rsidRPr="00913A62" w:rsidRDefault="00140A47" w:rsidP="00C44ED5">
            <w:pPr>
              <w:pStyle w:val="TableCell0-2115pt"/>
              <w:rPr>
                <w:rStyle w:val="ChItalBold"/>
              </w:rPr>
            </w:pPr>
            <w:r w:rsidRPr="00913A62">
              <w:rPr>
                <w:rStyle w:val="ChItalBold"/>
              </w:rPr>
              <w:t>plajar</w:t>
            </w:r>
          </w:p>
        </w:tc>
        <w:tc>
          <w:tcPr>
            <w:tcW w:w="1701" w:type="dxa"/>
            <w:shd w:val="clear" w:color="auto" w:fill="auto"/>
          </w:tcPr>
          <w:p w14:paraId="65357B44" w14:textId="2FC73287" w:rsidR="00140A47" w:rsidRPr="00913A62" w:rsidRDefault="00B7093A" w:rsidP="00C44ED5">
            <w:pPr>
              <w:pStyle w:val="TableCell0-2115pt"/>
            </w:pPr>
            <w:r>
              <w:t>‘</w:t>
            </w:r>
            <w:r w:rsidR="00140A47" w:rsidRPr="00913A62">
              <w:t>teacher</w:t>
            </w:r>
            <w:r>
              <w:t>’</w:t>
            </w:r>
          </w:p>
        </w:tc>
      </w:tr>
      <w:tr w:rsidR="00AC23C4" w:rsidRPr="00913A62" w14:paraId="3ACC470B" w14:textId="77777777" w:rsidTr="0041606D">
        <w:tc>
          <w:tcPr>
            <w:tcW w:w="907" w:type="dxa"/>
            <w:shd w:val="clear" w:color="auto" w:fill="auto"/>
          </w:tcPr>
          <w:p w14:paraId="163EB5DE" w14:textId="77777777" w:rsidR="00140A47" w:rsidRPr="00913A62" w:rsidRDefault="00140A47" w:rsidP="00C44ED5">
            <w:pPr>
              <w:pStyle w:val="TableCell0-2115pt"/>
            </w:pPr>
          </w:p>
        </w:tc>
        <w:tc>
          <w:tcPr>
            <w:tcW w:w="1134" w:type="dxa"/>
            <w:shd w:val="clear" w:color="auto" w:fill="auto"/>
          </w:tcPr>
          <w:p w14:paraId="7ED3CF86" w14:textId="77777777" w:rsidR="00140A47" w:rsidRPr="00913A62" w:rsidRDefault="00140A47" w:rsidP="00C44ED5">
            <w:pPr>
              <w:pStyle w:val="TableCell0-2115pt"/>
            </w:pPr>
            <w:r w:rsidRPr="00913A62">
              <w:t>/</w:t>
            </w:r>
            <w:r w:rsidRPr="00913A62">
              <w:rPr>
                <w:rStyle w:val="ChCharisSIL"/>
              </w:rPr>
              <w:t>ˈspu.lu</w:t>
            </w:r>
            <w:r w:rsidRPr="00913A62">
              <w:t>/</w:t>
            </w:r>
          </w:p>
        </w:tc>
        <w:tc>
          <w:tcPr>
            <w:tcW w:w="851" w:type="dxa"/>
            <w:shd w:val="clear" w:color="auto" w:fill="auto"/>
          </w:tcPr>
          <w:p w14:paraId="1ECD4BA1" w14:textId="00C7B827" w:rsidR="00140A47" w:rsidRPr="00913A62" w:rsidRDefault="00140A47" w:rsidP="00C44ED5">
            <w:pPr>
              <w:pStyle w:val="TableCell0-2115pt"/>
            </w:pPr>
            <w:r w:rsidRPr="00913A62">
              <w:t>/</w:t>
            </w:r>
            <w:r w:rsidRPr="00913A62">
              <w:rPr>
                <w:rStyle w:val="ChCharisSIL"/>
              </w:rPr>
              <w:t>s</w:t>
            </w:r>
            <w:r w:rsidR="009F42BA" w:rsidRPr="00603D39">
              <w:rPr>
                <w:rStyle w:val="ChCharisSIL"/>
              </w:rPr>
              <w:t>ɛ</w:t>
            </w:r>
            <w:r w:rsidR="006E6B58">
              <w:t>–</w:t>
            </w:r>
            <w:r w:rsidRPr="00913A62">
              <w:rPr>
                <w:rStyle w:val="ChCharisSIL"/>
              </w:rPr>
              <w:t>__</w:t>
            </w:r>
            <w:r w:rsidRPr="00913A62">
              <w:t>/</w:t>
            </w:r>
          </w:p>
        </w:tc>
        <w:tc>
          <w:tcPr>
            <w:tcW w:w="1247" w:type="dxa"/>
            <w:shd w:val="clear" w:color="auto" w:fill="auto"/>
          </w:tcPr>
          <w:p w14:paraId="44DB3462" w14:textId="77777777" w:rsidR="00140A47" w:rsidRPr="00913A62" w:rsidRDefault="00140A47" w:rsidP="00C44ED5">
            <w:pPr>
              <w:pStyle w:val="TableCell0-2115pt"/>
              <w:rPr>
                <w:rStyle w:val="ChItalBold"/>
              </w:rPr>
            </w:pPr>
            <w:r w:rsidRPr="00913A62">
              <w:rPr>
                <w:rStyle w:val="ChItalBold"/>
              </w:rPr>
              <w:t>spulu</w:t>
            </w:r>
          </w:p>
        </w:tc>
        <w:tc>
          <w:tcPr>
            <w:tcW w:w="1701" w:type="dxa"/>
            <w:shd w:val="clear" w:color="auto" w:fill="auto"/>
          </w:tcPr>
          <w:p w14:paraId="287565BA" w14:textId="18B330F3" w:rsidR="00140A47" w:rsidRPr="00913A62" w:rsidRDefault="00B7093A" w:rsidP="00C44ED5">
            <w:pPr>
              <w:pStyle w:val="TableCell0-2115pt"/>
            </w:pPr>
            <w:r>
              <w:t>‘</w:t>
            </w:r>
            <w:r w:rsidR="00140A47" w:rsidRPr="00913A62">
              <w:t>ten</w:t>
            </w:r>
            <w:r>
              <w:t>’</w:t>
            </w:r>
          </w:p>
        </w:tc>
      </w:tr>
      <w:tr w:rsidR="00AC23C4" w:rsidRPr="00913A62" w14:paraId="0689739A" w14:textId="77777777" w:rsidTr="0041606D">
        <w:tc>
          <w:tcPr>
            <w:tcW w:w="907" w:type="dxa"/>
            <w:shd w:val="clear" w:color="auto" w:fill="auto"/>
          </w:tcPr>
          <w:p w14:paraId="49CE4CDC" w14:textId="77777777" w:rsidR="00140A47" w:rsidRPr="00913A62" w:rsidRDefault="00140A47" w:rsidP="00C44ED5">
            <w:pPr>
              <w:pStyle w:val="TableCell0-2115ptBreak"/>
            </w:pPr>
          </w:p>
        </w:tc>
        <w:tc>
          <w:tcPr>
            <w:tcW w:w="1134" w:type="dxa"/>
            <w:shd w:val="clear" w:color="auto" w:fill="auto"/>
          </w:tcPr>
          <w:p w14:paraId="0A6761ED" w14:textId="77777777" w:rsidR="00140A47" w:rsidRPr="00E413A5" w:rsidRDefault="00140A47" w:rsidP="00C44ED5">
            <w:pPr>
              <w:pStyle w:val="TableCell0-2115ptBreak"/>
            </w:pPr>
            <w:r w:rsidRPr="00E413A5">
              <w:t>/</w:t>
            </w:r>
            <w:r w:rsidRPr="00E413A5">
              <w:rPr>
                <w:rStyle w:val="ChCharisSIL"/>
              </w:rPr>
              <w:t>ˈgra.ka</w:t>
            </w:r>
            <w:r w:rsidR="00E413A5" w:rsidRPr="00E413A5">
              <w:rPr>
                <w:rStyle w:val="ChCharisSIL"/>
              </w:rPr>
              <w:t>ŋ</w:t>
            </w:r>
            <w:r w:rsidRPr="00E413A5">
              <w:t>/</w:t>
            </w:r>
          </w:p>
        </w:tc>
        <w:tc>
          <w:tcPr>
            <w:tcW w:w="851" w:type="dxa"/>
            <w:shd w:val="clear" w:color="auto" w:fill="auto"/>
          </w:tcPr>
          <w:p w14:paraId="3B2477F2" w14:textId="77777777" w:rsidR="00140A47" w:rsidRPr="00913A62" w:rsidRDefault="00140A47" w:rsidP="00C44ED5">
            <w:pPr>
              <w:pStyle w:val="TableCell0-2115ptBreak"/>
            </w:pPr>
            <w:r w:rsidRPr="00913A62">
              <w:t>/</w:t>
            </w:r>
            <w:r w:rsidRPr="00913A62">
              <w:rPr>
                <w:rStyle w:val="ChCharisSIL"/>
              </w:rPr>
              <w:t>__</w:t>
            </w:r>
            <w:r w:rsidR="006E6B58">
              <w:t>–</w:t>
            </w:r>
            <w:r w:rsidRPr="000D7775">
              <w:rPr>
                <w:rStyle w:val="ChCharisSIL"/>
              </w:rPr>
              <w:t>a</w:t>
            </w:r>
            <w:r w:rsidR="000D7775" w:rsidRPr="000D7775">
              <w:rPr>
                <w:rStyle w:val="ChCharisSIL"/>
              </w:rPr>
              <w:t>ŋ</w:t>
            </w:r>
            <w:r w:rsidRPr="00913A62">
              <w:t>/</w:t>
            </w:r>
          </w:p>
        </w:tc>
        <w:tc>
          <w:tcPr>
            <w:tcW w:w="1247" w:type="dxa"/>
            <w:shd w:val="clear" w:color="auto" w:fill="auto"/>
          </w:tcPr>
          <w:p w14:paraId="011A5742" w14:textId="77777777" w:rsidR="00140A47" w:rsidRPr="00913A62" w:rsidRDefault="00140A47" w:rsidP="00C44ED5">
            <w:pPr>
              <w:pStyle w:val="TableCell0-2115ptBreak"/>
              <w:rPr>
                <w:rStyle w:val="ChItalBold"/>
              </w:rPr>
            </w:pPr>
            <w:r w:rsidRPr="00913A62">
              <w:rPr>
                <w:rStyle w:val="ChItalBold"/>
              </w:rPr>
              <w:t>grakan</w:t>
            </w:r>
            <w:r w:rsidR="000D7775">
              <w:rPr>
                <w:rStyle w:val="ChItalBold"/>
              </w:rPr>
              <w:t>g</w:t>
            </w:r>
          </w:p>
        </w:tc>
        <w:tc>
          <w:tcPr>
            <w:tcW w:w="1701" w:type="dxa"/>
            <w:shd w:val="clear" w:color="auto" w:fill="auto"/>
          </w:tcPr>
          <w:p w14:paraId="6A92385F" w14:textId="180730DF" w:rsidR="00140A47" w:rsidRPr="00913A62" w:rsidRDefault="00B7093A" w:rsidP="00C44ED5">
            <w:pPr>
              <w:pStyle w:val="TableCell0-2115ptBreak"/>
            </w:pPr>
            <w:r>
              <w:t>‘</w:t>
            </w:r>
            <w:r w:rsidR="00140A47" w:rsidRPr="00913A62">
              <w:t>movement</w:t>
            </w:r>
            <w:r>
              <w:t>’</w:t>
            </w:r>
          </w:p>
        </w:tc>
      </w:tr>
      <w:tr w:rsidR="00AC23C4" w:rsidRPr="00913A62" w14:paraId="7274769B" w14:textId="77777777" w:rsidTr="0041606D">
        <w:tc>
          <w:tcPr>
            <w:tcW w:w="907" w:type="dxa"/>
            <w:shd w:val="clear" w:color="auto" w:fill="auto"/>
          </w:tcPr>
          <w:p w14:paraId="622486C7" w14:textId="77777777" w:rsidR="00140A47" w:rsidRPr="0099608C" w:rsidRDefault="00140A47" w:rsidP="00C44ED5">
            <w:pPr>
              <w:pStyle w:val="TableCell2-2115pt"/>
              <w:rPr>
                <w:rStyle w:val="ChSmallCaps"/>
              </w:rPr>
            </w:pPr>
            <w:r w:rsidRPr="0099608C">
              <w:rPr>
                <w:rStyle w:val="ChSmallCaps"/>
              </w:rPr>
              <w:t>ult</w:t>
            </w:r>
          </w:p>
        </w:tc>
        <w:tc>
          <w:tcPr>
            <w:tcW w:w="1134" w:type="dxa"/>
            <w:shd w:val="clear" w:color="auto" w:fill="auto"/>
          </w:tcPr>
          <w:p w14:paraId="2E536419" w14:textId="77777777" w:rsidR="00140A47" w:rsidRPr="00913A62" w:rsidRDefault="00140A47" w:rsidP="00C44ED5">
            <w:pPr>
              <w:pStyle w:val="TableCell2-2115pt"/>
            </w:pPr>
            <w:r w:rsidRPr="00913A62">
              <w:t>/</w:t>
            </w:r>
            <w:r w:rsidRPr="00913A62">
              <w:rPr>
                <w:rStyle w:val="ChCharisSIL"/>
              </w:rPr>
              <w:t>bɛr.ˈgrak</w:t>
            </w:r>
            <w:r w:rsidRPr="00913A62">
              <w:t>/</w:t>
            </w:r>
          </w:p>
        </w:tc>
        <w:tc>
          <w:tcPr>
            <w:tcW w:w="851" w:type="dxa"/>
            <w:shd w:val="clear" w:color="auto" w:fill="auto"/>
          </w:tcPr>
          <w:p w14:paraId="5033EAD3" w14:textId="77777777" w:rsidR="00140A47" w:rsidRPr="00913A62" w:rsidRDefault="00140A47" w:rsidP="00C44ED5">
            <w:pPr>
              <w:pStyle w:val="TableCell2-2115pt"/>
            </w:pPr>
            <w:r w:rsidRPr="00913A62">
              <w:t>/</w:t>
            </w:r>
            <w:r w:rsidRPr="00913A62">
              <w:rPr>
                <w:rStyle w:val="ChCharisSIL"/>
              </w:rPr>
              <w:t>bɛr</w:t>
            </w:r>
            <w:r w:rsidR="006E6B58">
              <w:t>–</w:t>
            </w:r>
            <w:r w:rsidRPr="00913A62">
              <w:rPr>
                <w:rStyle w:val="ChCharisSIL"/>
              </w:rPr>
              <w:t>__</w:t>
            </w:r>
            <w:r w:rsidRPr="00913A62">
              <w:t>/</w:t>
            </w:r>
          </w:p>
        </w:tc>
        <w:tc>
          <w:tcPr>
            <w:tcW w:w="1247" w:type="dxa"/>
            <w:shd w:val="clear" w:color="auto" w:fill="auto"/>
          </w:tcPr>
          <w:p w14:paraId="72C46F06" w14:textId="77777777" w:rsidR="00140A47" w:rsidRPr="00913A62" w:rsidRDefault="00140A47" w:rsidP="00C44ED5">
            <w:pPr>
              <w:pStyle w:val="TableCell2-2115pt"/>
              <w:rPr>
                <w:rStyle w:val="ChItalBold"/>
              </w:rPr>
            </w:pPr>
            <w:r w:rsidRPr="00913A62">
              <w:rPr>
                <w:rStyle w:val="ChItalBold"/>
              </w:rPr>
              <w:t>bergrak</w:t>
            </w:r>
          </w:p>
        </w:tc>
        <w:tc>
          <w:tcPr>
            <w:tcW w:w="1701" w:type="dxa"/>
            <w:shd w:val="clear" w:color="auto" w:fill="auto"/>
          </w:tcPr>
          <w:p w14:paraId="74E4393B" w14:textId="55045B84" w:rsidR="00140A47" w:rsidRPr="00913A62" w:rsidRDefault="00B7093A" w:rsidP="00C44ED5">
            <w:pPr>
              <w:pStyle w:val="TableCell2-2115pt"/>
            </w:pPr>
            <w:r>
              <w:t>‘</w:t>
            </w:r>
            <w:r w:rsidR="00140A47" w:rsidRPr="00913A62">
              <w:t>move</w:t>
            </w:r>
            <w:r>
              <w:t>’</w:t>
            </w:r>
          </w:p>
        </w:tc>
      </w:tr>
      <w:tr w:rsidR="00AC23C4" w:rsidRPr="00913A62" w14:paraId="78A6F14E" w14:textId="77777777" w:rsidTr="0041606D">
        <w:tc>
          <w:tcPr>
            <w:tcW w:w="907" w:type="dxa"/>
            <w:shd w:val="clear" w:color="auto" w:fill="auto"/>
          </w:tcPr>
          <w:p w14:paraId="78F700FB" w14:textId="77777777" w:rsidR="00140A47" w:rsidRPr="00913A62" w:rsidRDefault="00140A47" w:rsidP="00C44ED5">
            <w:pPr>
              <w:pStyle w:val="TableCell0-2115pt"/>
            </w:pPr>
          </w:p>
        </w:tc>
        <w:tc>
          <w:tcPr>
            <w:tcW w:w="1134" w:type="dxa"/>
            <w:shd w:val="clear" w:color="auto" w:fill="auto"/>
          </w:tcPr>
          <w:p w14:paraId="36ED93F2" w14:textId="77777777" w:rsidR="00140A47" w:rsidRPr="00913A62" w:rsidRDefault="00140A47" w:rsidP="00C44ED5">
            <w:pPr>
              <w:pStyle w:val="TableCell0-2115pt"/>
            </w:pPr>
            <w:r w:rsidRPr="00913A62">
              <w:t>/</w:t>
            </w:r>
            <w:r w:rsidRPr="00913A62">
              <w:rPr>
                <w:rStyle w:val="ChCharisSIL"/>
              </w:rPr>
              <w:t>sɛ.ˈblas</w:t>
            </w:r>
            <w:r w:rsidRPr="00913A62">
              <w:t>/</w:t>
            </w:r>
          </w:p>
        </w:tc>
        <w:tc>
          <w:tcPr>
            <w:tcW w:w="851" w:type="dxa"/>
            <w:shd w:val="clear" w:color="auto" w:fill="auto"/>
          </w:tcPr>
          <w:p w14:paraId="53518101" w14:textId="77777777" w:rsidR="00140A47" w:rsidRPr="00913A62" w:rsidRDefault="00140A47" w:rsidP="00C44ED5">
            <w:pPr>
              <w:pStyle w:val="TableCell0-2115pt"/>
            </w:pPr>
            <w:r w:rsidRPr="00913A62">
              <w:t>/</w:t>
            </w:r>
            <w:r w:rsidRPr="00913A62">
              <w:rPr>
                <w:rStyle w:val="ChCharisSIL"/>
              </w:rPr>
              <w:t>sɛ</w:t>
            </w:r>
            <w:r w:rsidR="006E6B58">
              <w:t>–</w:t>
            </w:r>
            <w:r w:rsidRPr="00913A62">
              <w:rPr>
                <w:rStyle w:val="ChCharisSIL"/>
              </w:rPr>
              <w:t>__</w:t>
            </w:r>
            <w:r w:rsidRPr="00913A62">
              <w:t>/</w:t>
            </w:r>
          </w:p>
        </w:tc>
        <w:tc>
          <w:tcPr>
            <w:tcW w:w="1247" w:type="dxa"/>
            <w:shd w:val="clear" w:color="auto" w:fill="auto"/>
          </w:tcPr>
          <w:p w14:paraId="78CEF840" w14:textId="77777777" w:rsidR="00140A47" w:rsidRPr="00913A62" w:rsidRDefault="00140A47" w:rsidP="00C44ED5">
            <w:pPr>
              <w:pStyle w:val="TableCell0-2115pt"/>
              <w:rPr>
                <w:rStyle w:val="ChItalBold"/>
              </w:rPr>
            </w:pPr>
            <w:r w:rsidRPr="00913A62">
              <w:rPr>
                <w:rStyle w:val="ChItalBold"/>
              </w:rPr>
              <w:t>seblas</w:t>
            </w:r>
          </w:p>
        </w:tc>
        <w:tc>
          <w:tcPr>
            <w:tcW w:w="1701" w:type="dxa"/>
            <w:shd w:val="clear" w:color="auto" w:fill="auto"/>
          </w:tcPr>
          <w:p w14:paraId="371696E0" w14:textId="707401EC" w:rsidR="00140A47" w:rsidRPr="00913A62" w:rsidRDefault="00B7093A" w:rsidP="00C44ED5">
            <w:pPr>
              <w:pStyle w:val="TableCell0-2115pt"/>
            </w:pPr>
            <w:r>
              <w:t>‘</w:t>
            </w:r>
            <w:r w:rsidR="00140A47" w:rsidRPr="00913A62">
              <w:t>eleven</w:t>
            </w:r>
            <w:r>
              <w:t>’</w:t>
            </w:r>
          </w:p>
        </w:tc>
      </w:tr>
      <w:tr w:rsidR="00AC23C4" w:rsidRPr="00913A62" w14:paraId="09323E0A" w14:textId="77777777" w:rsidTr="0041606D">
        <w:tc>
          <w:tcPr>
            <w:tcW w:w="907" w:type="dxa"/>
            <w:shd w:val="clear" w:color="auto" w:fill="auto"/>
          </w:tcPr>
          <w:p w14:paraId="378426B0" w14:textId="77777777" w:rsidR="00140A47" w:rsidRPr="00913A62" w:rsidRDefault="00140A47" w:rsidP="00C44ED5">
            <w:pPr>
              <w:pStyle w:val="TableCell0-2115ptBreak"/>
            </w:pPr>
          </w:p>
        </w:tc>
        <w:tc>
          <w:tcPr>
            <w:tcW w:w="1134" w:type="dxa"/>
            <w:shd w:val="clear" w:color="auto" w:fill="auto"/>
          </w:tcPr>
          <w:p w14:paraId="63CCF066" w14:textId="77777777" w:rsidR="00140A47" w:rsidRPr="00913A62" w:rsidRDefault="00140A47" w:rsidP="00C44ED5">
            <w:pPr>
              <w:pStyle w:val="TableCell0-2115ptBreak"/>
            </w:pPr>
            <w:r w:rsidRPr="00913A62">
              <w:t>/</w:t>
            </w:r>
            <w:r w:rsidRPr="00913A62">
              <w:rPr>
                <w:rStyle w:val="ChCharisSIL"/>
              </w:rPr>
              <w:t>ta.ˈbla</w:t>
            </w:r>
            <w:r w:rsidRPr="00913A62">
              <w:t>/</w:t>
            </w:r>
          </w:p>
        </w:tc>
        <w:tc>
          <w:tcPr>
            <w:tcW w:w="851" w:type="dxa"/>
            <w:shd w:val="clear" w:color="auto" w:fill="auto"/>
          </w:tcPr>
          <w:p w14:paraId="482F5750" w14:textId="77777777" w:rsidR="00140A47" w:rsidRPr="00913A62" w:rsidRDefault="00140A47" w:rsidP="00C44ED5">
            <w:pPr>
              <w:pStyle w:val="TableCell0-2115ptBreak"/>
            </w:pPr>
            <w:r w:rsidRPr="00913A62">
              <w:t>/</w:t>
            </w:r>
            <w:r w:rsidRPr="00913A62">
              <w:rPr>
                <w:rStyle w:val="ChCharisSIL"/>
              </w:rPr>
              <w:t>ta</w:t>
            </w:r>
            <w:r w:rsidR="006E6B58">
              <w:t>–</w:t>
            </w:r>
            <w:r w:rsidRPr="00913A62">
              <w:rPr>
                <w:rStyle w:val="ChCharisSIL"/>
              </w:rPr>
              <w:t>__</w:t>
            </w:r>
            <w:r w:rsidRPr="00913A62">
              <w:t>/</w:t>
            </w:r>
          </w:p>
        </w:tc>
        <w:tc>
          <w:tcPr>
            <w:tcW w:w="1247" w:type="dxa"/>
            <w:shd w:val="clear" w:color="auto" w:fill="auto"/>
          </w:tcPr>
          <w:p w14:paraId="5B35853B" w14:textId="77777777" w:rsidR="00140A47" w:rsidRPr="00913A62" w:rsidRDefault="00140A47" w:rsidP="00C44ED5">
            <w:pPr>
              <w:pStyle w:val="TableCell0-2115ptBreak"/>
              <w:rPr>
                <w:rStyle w:val="ChItalBold"/>
              </w:rPr>
            </w:pPr>
            <w:r w:rsidRPr="00913A62">
              <w:rPr>
                <w:rStyle w:val="ChItalBold"/>
              </w:rPr>
              <w:t>tabla</w:t>
            </w:r>
          </w:p>
        </w:tc>
        <w:tc>
          <w:tcPr>
            <w:tcW w:w="1701" w:type="dxa"/>
            <w:shd w:val="clear" w:color="auto" w:fill="auto"/>
          </w:tcPr>
          <w:p w14:paraId="2F451B3A" w14:textId="68652D5B" w:rsidR="00140A47" w:rsidRPr="00913A62" w:rsidRDefault="00B7093A" w:rsidP="00C44ED5">
            <w:pPr>
              <w:pStyle w:val="TableCell0-2115ptBreak"/>
            </w:pPr>
            <w:r>
              <w:t>‘</w:t>
            </w:r>
            <w:r w:rsidR="00140A47" w:rsidRPr="00913A62">
              <w:t>be cracked open</w:t>
            </w:r>
            <w:r>
              <w:t>’</w:t>
            </w:r>
          </w:p>
        </w:tc>
      </w:tr>
    </w:tbl>
    <w:p w14:paraId="6782C16C" w14:textId="62D8646E" w:rsidR="00140A47" w:rsidRPr="00913A62" w:rsidRDefault="00140A47" w:rsidP="003A294A">
      <w:pPr>
        <w:pStyle w:val="Body0005after05before115pt"/>
      </w:pPr>
      <w:r w:rsidRPr="00913A62">
        <w:t xml:space="preserve">Stress patterns for trisyllabic lexical items are presented in </w:t>
      </w:r>
      <w:r w:rsidRPr="00913A62">
        <w:rPr>
          <w:lang w:eastAsia="en-US"/>
        </w:rPr>
        <w:fldChar w:fldCharType="begin"/>
      </w:r>
      <w:r w:rsidRPr="00913A62">
        <w:rPr>
          <w:lang w:eastAsia="en-US"/>
        </w:rPr>
        <w:instrText xml:space="preserve"> REF _Ref333851868 \h </w:instrText>
      </w:r>
      <w:r>
        <w:rPr>
          <w:lang w:eastAsia="en-US"/>
        </w:rPr>
        <w:instrText xml:space="preserve"> \* MERGEFORMAT </w:instrText>
      </w:r>
      <w:r w:rsidRPr="00913A62">
        <w:rPr>
          <w:lang w:eastAsia="en-US"/>
        </w:rPr>
      </w:r>
      <w:r w:rsidRPr="00913A62">
        <w:rPr>
          <w:lang w:eastAsia="en-US"/>
        </w:rPr>
        <w:fldChar w:fldCharType="separate"/>
      </w:r>
      <w:r w:rsidR="00154D81" w:rsidRPr="00913A62">
        <w:t xml:space="preserve">Table </w:t>
      </w:r>
      <w:r w:rsidR="00154D81">
        <w:rPr>
          <w:noProof/>
          <w:cs/>
        </w:rPr>
        <w:t>‎</w:t>
      </w:r>
      <w:r w:rsidR="00154D81">
        <w:rPr>
          <w:noProof/>
        </w:rPr>
        <w:t>2.43</w:t>
      </w:r>
      <w:r w:rsidRPr="00913A62">
        <w:rPr>
          <w:lang w:eastAsia="en-US"/>
        </w:rPr>
        <w:fldChar w:fldCharType="end"/>
      </w:r>
      <w:r w:rsidRPr="00913A62">
        <w:t xml:space="preserve">. Almost all </w:t>
      </w:r>
      <w:r w:rsidR="00BE5B37">
        <w:t xml:space="preserve">of </w:t>
      </w:r>
      <w:r w:rsidRPr="00913A62">
        <w:t>t</w:t>
      </w:r>
      <w:r w:rsidR="00B424AF">
        <w:t>hem have penultimate stress (259/272</w:t>
      </w:r>
      <w:r w:rsidRPr="00913A62">
        <w:t xml:space="preserve"> items</w:t>
      </w:r>
      <w:r w:rsidR="00DF5D68">
        <w:t xml:space="preserve"> – </w:t>
      </w:r>
      <w:r w:rsidRPr="00913A62">
        <w:t>95%). That is, when a disyllabic lexical root is suffixed</w:t>
      </w:r>
      <w:r w:rsidR="00483C9D">
        <w:t>,</w:t>
      </w:r>
      <w:r w:rsidRPr="00913A62">
        <w:t xml:space="preserve"> the stress moves from the penultimate syllable of the root to its ultimate syllable</w:t>
      </w:r>
      <w:r w:rsidR="00483C9D">
        <w:t>,</w:t>
      </w:r>
      <w:r w:rsidRPr="00913A62">
        <w:t xml:space="preserve"> as in </w:t>
      </w:r>
      <w:r w:rsidRPr="00913A62">
        <w:rPr>
          <w:rStyle w:val="ChItalBold"/>
        </w:rPr>
        <w:t>ikat</w:t>
      </w:r>
      <w:r w:rsidRPr="00913A62">
        <w:t xml:space="preserve"> /</w:t>
      </w:r>
      <w:r w:rsidRPr="00913A62">
        <w:rPr>
          <w:rStyle w:val="ChCharisSIL"/>
        </w:rPr>
        <w:t>ˈi.kat</w:t>
      </w:r>
      <w:r w:rsidRPr="00913A62">
        <w:t xml:space="preserve">/ </w:t>
      </w:r>
      <w:r w:rsidR="00B7093A">
        <w:t>‘</w:t>
      </w:r>
      <w:r w:rsidRPr="00913A62">
        <w:t>tie up</w:t>
      </w:r>
      <w:r w:rsidR="00B7093A">
        <w:t>’</w:t>
      </w:r>
      <w:r w:rsidRPr="00913A62">
        <w:t xml:space="preserve"> versus </w:t>
      </w:r>
      <w:r w:rsidRPr="00913A62">
        <w:rPr>
          <w:rStyle w:val="ChItalBold"/>
        </w:rPr>
        <w:t>ikatan</w:t>
      </w:r>
      <w:r w:rsidR="00121ADD">
        <w:rPr>
          <w:rStyle w:val="ChItalBold"/>
        </w:rPr>
        <w:t>g</w:t>
      </w:r>
      <w:r w:rsidRPr="00913A62">
        <w:t xml:space="preserve"> </w:t>
      </w:r>
      <w:r w:rsidRPr="00E413A5">
        <w:t>/</w:t>
      </w:r>
      <w:r w:rsidRPr="00E413A5">
        <w:rPr>
          <w:rStyle w:val="ChCharisSIL"/>
        </w:rPr>
        <w:t>i.ˈka.ta</w:t>
      </w:r>
      <w:r w:rsidR="00E413A5" w:rsidRPr="00913A62">
        <w:rPr>
          <w:rStyle w:val="ChCharisSIL"/>
        </w:rPr>
        <w:t>ŋ</w:t>
      </w:r>
      <w:r w:rsidRPr="00913A62">
        <w:t xml:space="preserve">/ </w:t>
      </w:r>
      <w:r w:rsidR="00B7093A">
        <w:t>‘</w:t>
      </w:r>
      <w:r w:rsidRPr="00913A62">
        <w:t>tie</w:t>
      </w:r>
      <w:r w:rsidR="00B7093A">
        <w:t>’</w:t>
      </w:r>
      <w:r w:rsidRPr="00913A62">
        <w:t xml:space="preserve">. The </w:t>
      </w:r>
      <w:r w:rsidRPr="00913A62">
        <w:lastRenderedPageBreak/>
        <w:t xml:space="preserve">remaining 13 items (5%) have ultimate stress, with the antepenultimate syllable carrying secondary stress. The respective roots of the 13 items also carry ultimate stress, as in </w:t>
      </w:r>
      <w:r w:rsidRPr="00913A62">
        <w:rPr>
          <w:rStyle w:val="ChItalBold"/>
        </w:rPr>
        <w:t>kebun</w:t>
      </w:r>
      <w:r w:rsidR="00121ADD">
        <w:rPr>
          <w:rStyle w:val="ChItalBold"/>
        </w:rPr>
        <w:t>g</w:t>
      </w:r>
      <w:r w:rsidRPr="00913A62">
        <w:t xml:space="preserve"> /</w:t>
      </w:r>
      <w:r w:rsidRPr="00E413A5">
        <w:rPr>
          <w:rStyle w:val="ChCharisSIL"/>
        </w:rPr>
        <w:t>kɛ.ˈbu</w:t>
      </w:r>
      <w:r w:rsidR="00E413A5" w:rsidRPr="00913A62">
        <w:rPr>
          <w:rStyle w:val="ChCharisSIL"/>
        </w:rPr>
        <w:t>ŋ</w:t>
      </w:r>
      <w:r w:rsidRPr="00E413A5">
        <w:t xml:space="preserve">/ </w:t>
      </w:r>
      <w:r w:rsidR="00B7093A">
        <w:t>‘</w:t>
      </w:r>
      <w:r w:rsidRPr="00E413A5">
        <w:t>garden</w:t>
      </w:r>
      <w:r w:rsidR="00B7093A">
        <w:t>’</w:t>
      </w:r>
      <w:r w:rsidRPr="00E413A5">
        <w:t xml:space="preserve"> versus </w:t>
      </w:r>
      <w:r w:rsidRPr="00E413A5">
        <w:rPr>
          <w:rStyle w:val="ChItalBold"/>
        </w:rPr>
        <w:t>berkebun</w:t>
      </w:r>
      <w:r w:rsidR="00121ADD" w:rsidRPr="00E413A5">
        <w:rPr>
          <w:rStyle w:val="ChItalBold"/>
        </w:rPr>
        <w:t>g</w:t>
      </w:r>
      <w:r w:rsidRPr="00E413A5">
        <w:t xml:space="preserve"> /</w:t>
      </w:r>
      <w:r w:rsidRPr="00E413A5">
        <w:rPr>
          <w:rStyle w:val="ChCharisSIL"/>
        </w:rPr>
        <w:t>ˌbɛr.kɛ.ˈbu</w:t>
      </w:r>
      <w:r w:rsidR="00E413A5" w:rsidRPr="00913A62">
        <w:rPr>
          <w:rStyle w:val="ChCharisSIL"/>
        </w:rPr>
        <w:t>ŋ</w:t>
      </w:r>
      <w:r w:rsidRPr="00913A62">
        <w:t xml:space="preserve">/ </w:t>
      </w:r>
      <w:r w:rsidR="00B7093A">
        <w:t>‘</w:t>
      </w:r>
      <w:r w:rsidRPr="00913A62">
        <w:t>do farming</w:t>
      </w:r>
      <w:r w:rsidR="00B7093A">
        <w:t>’</w:t>
      </w:r>
      <w:r w:rsidRPr="00913A62">
        <w:t>.</w:t>
      </w:r>
    </w:p>
    <w:p w14:paraId="1E434A7E" w14:textId="77777777" w:rsidR="00140A47" w:rsidRPr="00913A62" w:rsidRDefault="00140A47" w:rsidP="00140A47">
      <w:pPr>
        <w:pStyle w:val="Caption"/>
      </w:pPr>
      <w:bookmarkStart w:id="1037" w:name="_Ref333851868"/>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43</w:t>
        </w:r>
      </w:fldSimple>
      <w:bookmarkEnd w:id="1037"/>
      <w:r w:rsidRPr="00913A62">
        <w:t>:</w:t>
      </w:r>
      <w:r w:rsidRPr="00913A62">
        <w:tab/>
        <w:t>Stress patterns for trisyllabic affixed lexical items</w:t>
      </w:r>
    </w:p>
    <w:tbl>
      <w:tblPr>
        <w:tblW w:w="5897" w:type="dxa"/>
        <w:tblInd w:w="170" w:type="dxa"/>
        <w:tblBorders>
          <w:bottom w:val="single" w:sz="4" w:space="0" w:color="auto"/>
        </w:tblBorders>
        <w:tblLayout w:type="fixed"/>
        <w:tblLook w:val="01E0" w:firstRow="1" w:lastRow="1" w:firstColumn="1" w:lastColumn="1" w:noHBand="0" w:noVBand="0"/>
      </w:tblPr>
      <w:tblGrid>
        <w:gridCol w:w="907"/>
        <w:gridCol w:w="1418"/>
        <w:gridCol w:w="851"/>
        <w:gridCol w:w="1247"/>
        <w:gridCol w:w="1474"/>
      </w:tblGrid>
      <w:tr w:rsidR="00AC23C4" w:rsidRPr="00913A62" w14:paraId="4497DB0A" w14:textId="77777777" w:rsidTr="0041606D">
        <w:trPr>
          <w:tblHeader/>
        </w:trPr>
        <w:tc>
          <w:tcPr>
            <w:tcW w:w="907" w:type="dxa"/>
            <w:tcBorders>
              <w:top w:val="single" w:sz="4" w:space="0" w:color="auto"/>
              <w:bottom w:val="single" w:sz="4" w:space="0" w:color="auto"/>
            </w:tcBorders>
            <w:shd w:val="clear" w:color="auto" w:fill="auto"/>
          </w:tcPr>
          <w:p w14:paraId="168D79BA" w14:textId="77777777" w:rsidR="00140A47" w:rsidRPr="00913A62" w:rsidRDefault="00140A47" w:rsidP="00140A47">
            <w:pPr>
              <w:pStyle w:val="TableHd"/>
            </w:pPr>
            <w:r w:rsidRPr="00913A62">
              <w:t>Stress</w:t>
            </w:r>
          </w:p>
        </w:tc>
        <w:tc>
          <w:tcPr>
            <w:tcW w:w="1418" w:type="dxa"/>
            <w:tcBorders>
              <w:top w:val="single" w:sz="4" w:space="0" w:color="auto"/>
              <w:bottom w:val="single" w:sz="4" w:space="0" w:color="auto"/>
            </w:tcBorders>
            <w:shd w:val="clear" w:color="auto" w:fill="auto"/>
          </w:tcPr>
          <w:p w14:paraId="4C837FA7" w14:textId="77777777" w:rsidR="00140A47" w:rsidRPr="00913A62" w:rsidRDefault="00140A47" w:rsidP="00140A47">
            <w:pPr>
              <w:pStyle w:val="TableHd"/>
            </w:pPr>
            <w:r w:rsidRPr="00913A62">
              <w:t>Item</w:t>
            </w:r>
          </w:p>
        </w:tc>
        <w:tc>
          <w:tcPr>
            <w:tcW w:w="851" w:type="dxa"/>
            <w:tcBorders>
              <w:top w:val="single" w:sz="4" w:space="0" w:color="auto"/>
              <w:bottom w:val="single" w:sz="4" w:space="0" w:color="auto"/>
            </w:tcBorders>
            <w:shd w:val="clear" w:color="auto" w:fill="auto"/>
          </w:tcPr>
          <w:p w14:paraId="6BC51483" w14:textId="77777777" w:rsidR="00140A47" w:rsidRPr="00913A62" w:rsidRDefault="00140A47" w:rsidP="00140A47">
            <w:pPr>
              <w:pStyle w:val="TableHd"/>
            </w:pPr>
            <w:r w:rsidRPr="00913A62">
              <w:t>Affix</w:t>
            </w:r>
          </w:p>
        </w:tc>
        <w:tc>
          <w:tcPr>
            <w:tcW w:w="1247" w:type="dxa"/>
            <w:tcBorders>
              <w:top w:val="single" w:sz="4" w:space="0" w:color="auto"/>
              <w:bottom w:val="single" w:sz="4" w:space="0" w:color="auto"/>
            </w:tcBorders>
            <w:shd w:val="clear" w:color="auto" w:fill="auto"/>
          </w:tcPr>
          <w:p w14:paraId="02B0E68C" w14:textId="77777777" w:rsidR="00140A47" w:rsidRPr="00913A62" w:rsidRDefault="00140A47" w:rsidP="00140A47">
            <w:pPr>
              <w:pStyle w:val="TableHd"/>
            </w:pPr>
            <w:r w:rsidRPr="00913A62">
              <w:t>Orthogr.</w:t>
            </w:r>
          </w:p>
        </w:tc>
        <w:tc>
          <w:tcPr>
            <w:tcW w:w="1474" w:type="dxa"/>
            <w:tcBorders>
              <w:top w:val="single" w:sz="4" w:space="0" w:color="auto"/>
              <w:bottom w:val="single" w:sz="4" w:space="0" w:color="auto"/>
            </w:tcBorders>
            <w:shd w:val="clear" w:color="auto" w:fill="auto"/>
          </w:tcPr>
          <w:p w14:paraId="57892D33" w14:textId="77777777" w:rsidR="00140A47" w:rsidRPr="00913A62" w:rsidRDefault="00140A47" w:rsidP="00140A47">
            <w:pPr>
              <w:pStyle w:val="TableHd"/>
            </w:pPr>
            <w:r w:rsidRPr="00913A62">
              <w:t>Gloss</w:t>
            </w:r>
          </w:p>
        </w:tc>
      </w:tr>
      <w:tr w:rsidR="00AC23C4" w:rsidRPr="00913A62" w14:paraId="6B147445" w14:textId="77777777" w:rsidTr="0041606D">
        <w:tc>
          <w:tcPr>
            <w:tcW w:w="907" w:type="dxa"/>
            <w:tcBorders>
              <w:top w:val="single" w:sz="4" w:space="0" w:color="auto"/>
            </w:tcBorders>
            <w:shd w:val="clear" w:color="auto" w:fill="auto"/>
          </w:tcPr>
          <w:p w14:paraId="10BAF37D" w14:textId="77777777" w:rsidR="00140A47" w:rsidRPr="0099608C" w:rsidRDefault="00140A47" w:rsidP="00C44ED5">
            <w:pPr>
              <w:pStyle w:val="TableCell2-2115pt"/>
              <w:rPr>
                <w:rStyle w:val="ChSmallCaps"/>
              </w:rPr>
            </w:pPr>
            <w:r w:rsidRPr="0099608C">
              <w:rPr>
                <w:rStyle w:val="ChSmallCaps"/>
              </w:rPr>
              <w:t>p-ult</w:t>
            </w:r>
          </w:p>
        </w:tc>
        <w:tc>
          <w:tcPr>
            <w:tcW w:w="1418" w:type="dxa"/>
            <w:tcBorders>
              <w:top w:val="single" w:sz="4" w:space="0" w:color="auto"/>
            </w:tcBorders>
            <w:shd w:val="clear" w:color="auto" w:fill="auto"/>
          </w:tcPr>
          <w:p w14:paraId="6F1BC89E" w14:textId="77777777" w:rsidR="00140A47" w:rsidRPr="00913A62" w:rsidRDefault="00140A47" w:rsidP="00C44ED5">
            <w:pPr>
              <w:pStyle w:val="TableCell2-2115pt"/>
            </w:pPr>
            <w:r w:rsidRPr="00913A62">
              <w:t>/</w:t>
            </w:r>
            <w:r w:rsidRPr="00913A62">
              <w:rPr>
                <w:rStyle w:val="ChCharisSIL"/>
              </w:rPr>
              <w:t>ba.ˈi.si</w:t>
            </w:r>
            <w:r w:rsidRPr="00913A62">
              <w:t>/</w:t>
            </w:r>
          </w:p>
        </w:tc>
        <w:tc>
          <w:tcPr>
            <w:tcW w:w="851" w:type="dxa"/>
            <w:tcBorders>
              <w:top w:val="single" w:sz="4" w:space="0" w:color="auto"/>
            </w:tcBorders>
            <w:shd w:val="clear" w:color="auto" w:fill="auto"/>
          </w:tcPr>
          <w:p w14:paraId="17EC36CF" w14:textId="77777777" w:rsidR="00140A47" w:rsidRPr="00913A62" w:rsidRDefault="00140A47" w:rsidP="00C44ED5">
            <w:pPr>
              <w:pStyle w:val="TableCell2-2115pt"/>
            </w:pPr>
            <w:r w:rsidRPr="00913A62">
              <w:t>/</w:t>
            </w:r>
            <w:r w:rsidRPr="00913A62">
              <w:rPr>
                <w:rStyle w:val="ChCharisSIL"/>
              </w:rPr>
              <w:t>ba</w:t>
            </w:r>
            <w:r w:rsidR="006E6B58">
              <w:t>–</w:t>
            </w:r>
            <w:r w:rsidRPr="00913A62">
              <w:rPr>
                <w:rStyle w:val="ChCharisSIL"/>
              </w:rPr>
              <w:t>__</w:t>
            </w:r>
          </w:p>
        </w:tc>
        <w:tc>
          <w:tcPr>
            <w:tcW w:w="1247" w:type="dxa"/>
            <w:tcBorders>
              <w:top w:val="single" w:sz="4" w:space="0" w:color="auto"/>
            </w:tcBorders>
            <w:shd w:val="clear" w:color="auto" w:fill="auto"/>
          </w:tcPr>
          <w:p w14:paraId="5BFF5BC5" w14:textId="77777777" w:rsidR="00140A47" w:rsidRPr="00913A62" w:rsidRDefault="00140A47" w:rsidP="00C44ED5">
            <w:pPr>
              <w:pStyle w:val="TableCell2-2115pt"/>
              <w:rPr>
                <w:rStyle w:val="ChItalBold"/>
              </w:rPr>
            </w:pPr>
            <w:r w:rsidRPr="00913A62">
              <w:rPr>
                <w:rStyle w:val="ChItalBold"/>
              </w:rPr>
              <w:t>baisi</w:t>
            </w:r>
          </w:p>
        </w:tc>
        <w:tc>
          <w:tcPr>
            <w:tcW w:w="1474" w:type="dxa"/>
            <w:tcBorders>
              <w:top w:val="single" w:sz="4" w:space="0" w:color="auto"/>
            </w:tcBorders>
            <w:shd w:val="clear" w:color="auto" w:fill="auto"/>
          </w:tcPr>
          <w:p w14:paraId="6E7073B9" w14:textId="7D53866D" w:rsidR="00140A47" w:rsidRPr="00913A62" w:rsidRDefault="00B7093A" w:rsidP="00C44ED5">
            <w:pPr>
              <w:pStyle w:val="TableCell2-2115pt"/>
            </w:pPr>
            <w:r>
              <w:t>‘</w:t>
            </w:r>
            <w:r w:rsidR="00140A47" w:rsidRPr="00913A62">
              <w:t>be muscular</w:t>
            </w:r>
            <w:r>
              <w:t>’</w:t>
            </w:r>
          </w:p>
        </w:tc>
      </w:tr>
      <w:tr w:rsidR="00AC23C4" w:rsidRPr="00913A62" w14:paraId="179B63C1" w14:textId="77777777" w:rsidTr="0041606D">
        <w:tc>
          <w:tcPr>
            <w:tcW w:w="907" w:type="dxa"/>
            <w:shd w:val="clear" w:color="auto" w:fill="auto"/>
          </w:tcPr>
          <w:p w14:paraId="0ABD62D8" w14:textId="77777777" w:rsidR="00140A47" w:rsidRPr="00913A62" w:rsidRDefault="00140A47" w:rsidP="00C44ED5">
            <w:pPr>
              <w:pStyle w:val="TableCell0-2115pt"/>
            </w:pPr>
          </w:p>
        </w:tc>
        <w:tc>
          <w:tcPr>
            <w:tcW w:w="1418" w:type="dxa"/>
            <w:shd w:val="clear" w:color="auto" w:fill="auto"/>
          </w:tcPr>
          <w:p w14:paraId="1E85C1FA" w14:textId="77777777" w:rsidR="00140A47" w:rsidRPr="00913A62" w:rsidRDefault="00140A47" w:rsidP="00C44ED5">
            <w:pPr>
              <w:pStyle w:val="TableCell0-2115pt"/>
            </w:pPr>
            <w:r w:rsidRPr="00913A62">
              <w:t>/</w:t>
            </w:r>
            <w:r w:rsidRPr="00913A62">
              <w:rPr>
                <w:rStyle w:val="ChCharisSIL"/>
              </w:rPr>
              <w:t>pɛ.ˈmu.da</w:t>
            </w:r>
            <w:r w:rsidRPr="00913A62">
              <w:t>/</w:t>
            </w:r>
          </w:p>
        </w:tc>
        <w:tc>
          <w:tcPr>
            <w:tcW w:w="851" w:type="dxa"/>
            <w:shd w:val="clear" w:color="auto" w:fill="auto"/>
          </w:tcPr>
          <w:p w14:paraId="0C6F4E91" w14:textId="77777777" w:rsidR="00140A47" w:rsidRPr="00913A62" w:rsidRDefault="00140A47" w:rsidP="00C44ED5">
            <w:pPr>
              <w:pStyle w:val="TableCell0-2115pt"/>
            </w:pPr>
            <w:r w:rsidRPr="00913A62">
              <w:t>/</w:t>
            </w:r>
            <w:r w:rsidRPr="00913A62">
              <w:rPr>
                <w:rStyle w:val="ChCharisSIL"/>
              </w:rPr>
              <w:t>pɛ</w:t>
            </w:r>
            <w:r w:rsidR="006E6B58">
              <w:t>–</w:t>
            </w:r>
            <w:r w:rsidRPr="00913A62">
              <w:rPr>
                <w:rStyle w:val="ChCharisSIL"/>
              </w:rPr>
              <w:t>__</w:t>
            </w:r>
            <w:r w:rsidRPr="00913A62">
              <w:t>/</w:t>
            </w:r>
          </w:p>
        </w:tc>
        <w:tc>
          <w:tcPr>
            <w:tcW w:w="1247" w:type="dxa"/>
            <w:shd w:val="clear" w:color="auto" w:fill="auto"/>
          </w:tcPr>
          <w:p w14:paraId="2525D3BD" w14:textId="77777777" w:rsidR="00140A47" w:rsidRPr="00913A62" w:rsidRDefault="00140A47" w:rsidP="00C44ED5">
            <w:pPr>
              <w:pStyle w:val="TableCell0-2115pt"/>
              <w:rPr>
                <w:rStyle w:val="ChItalBold"/>
              </w:rPr>
            </w:pPr>
            <w:r w:rsidRPr="00913A62">
              <w:rPr>
                <w:rStyle w:val="ChItalBold"/>
              </w:rPr>
              <w:t>pemuda</w:t>
            </w:r>
          </w:p>
        </w:tc>
        <w:tc>
          <w:tcPr>
            <w:tcW w:w="1474" w:type="dxa"/>
            <w:shd w:val="clear" w:color="auto" w:fill="auto"/>
          </w:tcPr>
          <w:p w14:paraId="3738C2F1" w14:textId="02567289" w:rsidR="00140A47" w:rsidRPr="00913A62" w:rsidRDefault="00B7093A" w:rsidP="00C44ED5">
            <w:pPr>
              <w:pStyle w:val="TableCell0-2115pt"/>
            </w:pPr>
            <w:r>
              <w:t>‘</w:t>
            </w:r>
            <w:r w:rsidR="00140A47" w:rsidRPr="00913A62">
              <w:t>young person</w:t>
            </w:r>
            <w:r>
              <w:t>’</w:t>
            </w:r>
          </w:p>
        </w:tc>
      </w:tr>
      <w:tr w:rsidR="00AC23C4" w:rsidRPr="00913A62" w14:paraId="5E55BEE6" w14:textId="77777777" w:rsidTr="0041606D">
        <w:tc>
          <w:tcPr>
            <w:tcW w:w="907" w:type="dxa"/>
            <w:shd w:val="clear" w:color="auto" w:fill="auto"/>
          </w:tcPr>
          <w:p w14:paraId="3F4EB28A" w14:textId="77777777" w:rsidR="00140A47" w:rsidRPr="00913A62" w:rsidRDefault="00140A47" w:rsidP="00C44ED5">
            <w:pPr>
              <w:pStyle w:val="TableCell0-2115pt"/>
            </w:pPr>
          </w:p>
        </w:tc>
        <w:tc>
          <w:tcPr>
            <w:tcW w:w="1418" w:type="dxa"/>
            <w:shd w:val="clear" w:color="auto" w:fill="auto"/>
          </w:tcPr>
          <w:p w14:paraId="4924204A" w14:textId="77777777" w:rsidR="00140A47" w:rsidRPr="00913A62" w:rsidRDefault="00140A47" w:rsidP="00C44ED5">
            <w:pPr>
              <w:pStyle w:val="TableCell0-2115pt"/>
            </w:pPr>
            <w:r w:rsidRPr="00913A62">
              <w:t>/</w:t>
            </w:r>
            <w:r w:rsidRPr="00913A62">
              <w:rPr>
                <w:rStyle w:val="ChCharisSIL"/>
              </w:rPr>
              <w:t>kɛ.ˈdu.a</w:t>
            </w:r>
            <w:r w:rsidRPr="00913A62">
              <w:t>/</w:t>
            </w:r>
          </w:p>
        </w:tc>
        <w:tc>
          <w:tcPr>
            <w:tcW w:w="851" w:type="dxa"/>
            <w:shd w:val="clear" w:color="auto" w:fill="auto"/>
          </w:tcPr>
          <w:p w14:paraId="09F78DA7" w14:textId="77777777" w:rsidR="00140A47" w:rsidRPr="00913A62" w:rsidRDefault="00140A47" w:rsidP="00C44ED5">
            <w:pPr>
              <w:pStyle w:val="TableCell0-2115pt"/>
            </w:pPr>
            <w:r w:rsidRPr="00913A62">
              <w:t>/</w:t>
            </w:r>
            <w:r w:rsidRPr="00913A62">
              <w:rPr>
                <w:rStyle w:val="ChCharisSIL"/>
              </w:rPr>
              <w:t>kɛ</w:t>
            </w:r>
            <w:r w:rsidR="006E6B58">
              <w:t>–</w:t>
            </w:r>
            <w:r w:rsidRPr="00913A62">
              <w:rPr>
                <w:rStyle w:val="ChCharisSIL"/>
              </w:rPr>
              <w:t>__</w:t>
            </w:r>
            <w:r w:rsidRPr="00913A62">
              <w:t>/</w:t>
            </w:r>
          </w:p>
        </w:tc>
        <w:tc>
          <w:tcPr>
            <w:tcW w:w="1247" w:type="dxa"/>
            <w:shd w:val="clear" w:color="auto" w:fill="auto"/>
          </w:tcPr>
          <w:p w14:paraId="7902002E" w14:textId="77777777" w:rsidR="00140A47" w:rsidRPr="00913A62" w:rsidRDefault="00140A47" w:rsidP="00C44ED5">
            <w:pPr>
              <w:pStyle w:val="TableCell0-2115pt"/>
              <w:rPr>
                <w:rStyle w:val="ChItalBold"/>
              </w:rPr>
            </w:pPr>
            <w:r w:rsidRPr="00913A62">
              <w:rPr>
                <w:rStyle w:val="ChItalBold"/>
              </w:rPr>
              <w:t>kedua</w:t>
            </w:r>
          </w:p>
        </w:tc>
        <w:tc>
          <w:tcPr>
            <w:tcW w:w="1474" w:type="dxa"/>
            <w:shd w:val="clear" w:color="auto" w:fill="auto"/>
          </w:tcPr>
          <w:p w14:paraId="5CCDCD9C" w14:textId="394C5922" w:rsidR="00140A47" w:rsidRPr="00913A62" w:rsidRDefault="00B7093A" w:rsidP="00C44ED5">
            <w:pPr>
              <w:pStyle w:val="TableCell0-2115pt"/>
            </w:pPr>
            <w:r>
              <w:t>‘</w:t>
            </w:r>
            <w:r w:rsidR="00140A47" w:rsidRPr="00913A62">
              <w:t>second</w:t>
            </w:r>
            <w:r>
              <w:t>’</w:t>
            </w:r>
          </w:p>
        </w:tc>
      </w:tr>
      <w:tr w:rsidR="00AC23C4" w:rsidRPr="00913A62" w14:paraId="3F6D1784" w14:textId="77777777" w:rsidTr="0041606D">
        <w:tc>
          <w:tcPr>
            <w:tcW w:w="907" w:type="dxa"/>
            <w:shd w:val="clear" w:color="auto" w:fill="auto"/>
          </w:tcPr>
          <w:p w14:paraId="1A89669B" w14:textId="77777777" w:rsidR="00140A47" w:rsidRPr="00913A62" w:rsidRDefault="00140A47" w:rsidP="00C44ED5">
            <w:pPr>
              <w:pStyle w:val="TableCell0-2115pt"/>
            </w:pPr>
          </w:p>
        </w:tc>
        <w:tc>
          <w:tcPr>
            <w:tcW w:w="1418" w:type="dxa"/>
            <w:shd w:val="clear" w:color="auto" w:fill="auto"/>
          </w:tcPr>
          <w:p w14:paraId="2432151D" w14:textId="77777777" w:rsidR="00140A47" w:rsidRPr="00913A62" w:rsidRDefault="00140A47" w:rsidP="00C44ED5">
            <w:pPr>
              <w:pStyle w:val="TableCell0-2115pt"/>
            </w:pPr>
            <w:r w:rsidRPr="00913A62">
              <w:t>/</w:t>
            </w:r>
            <w:r w:rsidRPr="00913A62">
              <w:rPr>
                <w:rStyle w:val="ChCharisSIL"/>
              </w:rPr>
              <w:t>ta.ˈgɔ.jaŋ</w:t>
            </w:r>
            <w:r w:rsidRPr="00913A62">
              <w:t>/</w:t>
            </w:r>
          </w:p>
        </w:tc>
        <w:tc>
          <w:tcPr>
            <w:tcW w:w="851" w:type="dxa"/>
            <w:shd w:val="clear" w:color="auto" w:fill="auto"/>
          </w:tcPr>
          <w:p w14:paraId="3060B3FB" w14:textId="77777777" w:rsidR="00140A47" w:rsidRPr="00913A62" w:rsidRDefault="00140A47" w:rsidP="00C44ED5">
            <w:pPr>
              <w:pStyle w:val="TableCell0-2115pt"/>
            </w:pPr>
            <w:r w:rsidRPr="00913A62">
              <w:t>/</w:t>
            </w:r>
            <w:r w:rsidRPr="00913A62">
              <w:rPr>
                <w:rStyle w:val="ChCharisSIL"/>
              </w:rPr>
              <w:t>ta</w:t>
            </w:r>
            <w:r w:rsidR="006E6B58">
              <w:t>–</w:t>
            </w:r>
            <w:r w:rsidRPr="00913A62">
              <w:rPr>
                <w:rStyle w:val="ChCharisSIL"/>
              </w:rPr>
              <w:t>__</w:t>
            </w:r>
            <w:r w:rsidRPr="00913A62">
              <w:t>/</w:t>
            </w:r>
          </w:p>
        </w:tc>
        <w:tc>
          <w:tcPr>
            <w:tcW w:w="1247" w:type="dxa"/>
            <w:shd w:val="clear" w:color="auto" w:fill="auto"/>
          </w:tcPr>
          <w:p w14:paraId="08E571BD" w14:textId="77777777" w:rsidR="00140A47" w:rsidRPr="00913A62" w:rsidRDefault="00140A47" w:rsidP="00C44ED5">
            <w:pPr>
              <w:pStyle w:val="TableCell0-2115pt"/>
              <w:rPr>
                <w:rStyle w:val="ChItalBold"/>
              </w:rPr>
            </w:pPr>
            <w:r w:rsidRPr="00913A62">
              <w:rPr>
                <w:rStyle w:val="ChItalBold"/>
              </w:rPr>
              <w:t>tagoyang</w:t>
            </w:r>
          </w:p>
        </w:tc>
        <w:tc>
          <w:tcPr>
            <w:tcW w:w="1474" w:type="dxa"/>
            <w:shd w:val="clear" w:color="auto" w:fill="auto"/>
          </w:tcPr>
          <w:p w14:paraId="6549130F" w14:textId="7AE0D0D8" w:rsidR="00140A47" w:rsidRPr="00913A62" w:rsidRDefault="00B7093A" w:rsidP="00C44ED5">
            <w:pPr>
              <w:pStyle w:val="TableCell0-2115pt"/>
            </w:pPr>
            <w:r>
              <w:t>‘</w:t>
            </w:r>
            <w:r w:rsidR="00140A47" w:rsidRPr="00913A62">
              <w:t>be shaken</w:t>
            </w:r>
            <w:r>
              <w:t>’</w:t>
            </w:r>
          </w:p>
        </w:tc>
      </w:tr>
      <w:tr w:rsidR="00AC23C4" w:rsidRPr="00913A62" w14:paraId="1749BF3A" w14:textId="77777777" w:rsidTr="0041606D">
        <w:tc>
          <w:tcPr>
            <w:tcW w:w="907" w:type="dxa"/>
            <w:shd w:val="clear" w:color="auto" w:fill="auto"/>
          </w:tcPr>
          <w:p w14:paraId="572C0076" w14:textId="77777777" w:rsidR="00140A47" w:rsidRPr="00913A62" w:rsidRDefault="00140A47" w:rsidP="00C44ED5">
            <w:pPr>
              <w:pStyle w:val="TableCell0-2115pt"/>
            </w:pPr>
          </w:p>
        </w:tc>
        <w:tc>
          <w:tcPr>
            <w:tcW w:w="1418" w:type="dxa"/>
            <w:shd w:val="clear" w:color="auto" w:fill="auto"/>
          </w:tcPr>
          <w:p w14:paraId="4E1AA315" w14:textId="77777777" w:rsidR="00140A47" w:rsidRPr="00913A62" w:rsidRDefault="00140A47" w:rsidP="00C44ED5">
            <w:pPr>
              <w:pStyle w:val="TableCell0-2115pt"/>
            </w:pPr>
            <w:r w:rsidRPr="00913A62">
              <w:t>/</w:t>
            </w:r>
            <w:r w:rsidRPr="00913A62">
              <w:rPr>
                <w:rStyle w:val="ChCharisSIL"/>
              </w:rPr>
              <w:t>sɛ.ˈti.ap</w:t>
            </w:r>
            <w:r w:rsidRPr="00913A62">
              <w:t>/</w:t>
            </w:r>
          </w:p>
        </w:tc>
        <w:tc>
          <w:tcPr>
            <w:tcW w:w="851" w:type="dxa"/>
            <w:shd w:val="clear" w:color="auto" w:fill="auto"/>
          </w:tcPr>
          <w:p w14:paraId="6EEF2BE7" w14:textId="77777777" w:rsidR="00140A47" w:rsidRPr="00913A62" w:rsidRDefault="00140A47" w:rsidP="00C44ED5">
            <w:pPr>
              <w:pStyle w:val="TableCell0-2115pt"/>
            </w:pPr>
            <w:r w:rsidRPr="00913A62">
              <w:t>/</w:t>
            </w:r>
            <w:r w:rsidRPr="00913A62">
              <w:rPr>
                <w:rStyle w:val="ChCharisSIL"/>
              </w:rPr>
              <w:t>sɛ</w:t>
            </w:r>
            <w:r w:rsidR="006E6B58">
              <w:t>–</w:t>
            </w:r>
            <w:r w:rsidRPr="00913A62">
              <w:rPr>
                <w:rStyle w:val="ChCharisSIL"/>
              </w:rPr>
              <w:t>__</w:t>
            </w:r>
            <w:r w:rsidRPr="00913A62">
              <w:t>/</w:t>
            </w:r>
          </w:p>
        </w:tc>
        <w:tc>
          <w:tcPr>
            <w:tcW w:w="1247" w:type="dxa"/>
            <w:shd w:val="clear" w:color="auto" w:fill="auto"/>
          </w:tcPr>
          <w:p w14:paraId="68741D80" w14:textId="77777777" w:rsidR="00140A47" w:rsidRPr="00913A62" w:rsidRDefault="00140A47" w:rsidP="00C44ED5">
            <w:pPr>
              <w:pStyle w:val="TableCell0-2115pt"/>
              <w:rPr>
                <w:rStyle w:val="ChItalBold"/>
              </w:rPr>
            </w:pPr>
            <w:r w:rsidRPr="00913A62">
              <w:rPr>
                <w:rStyle w:val="ChItalBold"/>
              </w:rPr>
              <w:t>setiap</w:t>
            </w:r>
          </w:p>
        </w:tc>
        <w:tc>
          <w:tcPr>
            <w:tcW w:w="1474" w:type="dxa"/>
            <w:shd w:val="clear" w:color="auto" w:fill="auto"/>
          </w:tcPr>
          <w:p w14:paraId="499C9695" w14:textId="0A2CE5EF" w:rsidR="00140A47" w:rsidRPr="00913A62" w:rsidRDefault="00B7093A" w:rsidP="00C44ED5">
            <w:pPr>
              <w:pStyle w:val="TableCell0-2115pt"/>
            </w:pPr>
            <w:r>
              <w:t>‘</w:t>
            </w:r>
            <w:r w:rsidR="00140A47" w:rsidRPr="00913A62">
              <w:t>every</w:t>
            </w:r>
            <w:r>
              <w:t>’</w:t>
            </w:r>
          </w:p>
        </w:tc>
      </w:tr>
      <w:tr w:rsidR="00AC23C4" w:rsidRPr="00913A62" w14:paraId="13DC3799" w14:textId="77777777" w:rsidTr="0041606D">
        <w:tc>
          <w:tcPr>
            <w:tcW w:w="907" w:type="dxa"/>
            <w:shd w:val="clear" w:color="auto" w:fill="auto"/>
          </w:tcPr>
          <w:p w14:paraId="0339D988" w14:textId="77777777" w:rsidR="00140A47" w:rsidRPr="00913A62" w:rsidRDefault="00140A47" w:rsidP="00C44ED5">
            <w:pPr>
              <w:pStyle w:val="TableCell0-2115pt"/>
            </w:pPr>
          </w:p>
        </w:tc>
        <w:tc>
          <w:tcPr>
            <w:tcW w:w="1418" w:type="dxa"/>
            <w:shd w:val="clear" w:color="auto" w:fill="auto"/>
          </w:tcPr>
          <w:p w14:paraId="5D5AF87E" w14:textId="77777777" w:rsidR="00140A47" w:rsidRPr="00E413A5" w:rsidRDefault="00140A47" w:rsidP="00C44ED5">
            <w:pPr>
              <w:pStyle w:val="TableCell0-2115pt"/>
            </w:pPr>
            <w:r w:rsidRPr="00E413A5">
              <w:t>/</w:t>
            </w:r>
            <w:r w:rsidRPr="00E413A5">
              <w:rPr>
                <w:rStyle w:val="ChCharisSIL"/>
              </w:rPr>
              <w:t>i.ˈka.ta</w:t>
            </w:r>
            <w:r w:rsidR="00E413A5" w:rsidRPr="00E413A5">
              <w:rPr>
                <w:rStyle w:val="ChCharisSIL"/>
              </w:rPr>
              <w:t>ŋ</w:t>
            </w:r>
            <w:r w:rsidRPr="00E413A5">
              <w:t>/</w:t>
            </w:r>
          </w:p>
        </w:tc>
        <w:tc>
          <w:tcPr>
            <w:tcW w:w="851" w:type="dxa"/>
            <w:shd w:val="clear" w:color="auto" w:fill="auto"/>
          </w:tcPr>
          <w:p w14:paraId="05FBDB90" w14:textId="77777777" w:rsidR="00140A47" w:rsidRPr="00913A62" w:rsidRDefault="00140A47" w:rsidP="00C44ED5">
            <w:pPr>
              <w:pStyle w:val="TableCell0-2115pt"/>
            </w:pPr>
            <w:r w:rsidRPr="00913A62">
              <w:t>/</w:t>
            </w:r>
            <w:r w:rsidRPr="00913A62">
              <w:rPr>
                <w:rStyle w:val="ChCharisSIL"/>
              </w:rPr>
              <w:t>__</w:t>
            </w:r>
            <w:r w:rsidR="006E6B58">
              <w:t>–</w:t>
            </w:r>
            <w:r w:rsidRPr="00913A62">
              <w:rPr>
                <w:rStyle w:val="ChCharisSIL"/>
              </w:rPr>
              <w:t>a</w:t>
            </w:r>
            <w:r w:rsidR="000D7775" w:rsidRPr="00913A62">
              <w:rPr>
                <w:rStyle w:val="ChCharisSIL"/>
              </w:rPr>
              <w:t>ŋ</w:t>
            </w:r>
            <w:r w:rsidRPr="00913A62">
              <w:t>/</w:t>
            </w:r>
          </w:p>
        </w:tc>
        <w:tc>
          <w:tcPr>
            <w:tcW w:w="1247" w:type="dxa"/>
            <w:shd w:val="clear" w:color="auto" w:fill="auto"/>
          </w:tcPr>
          <w:p w14:paraId="2A22C901" w14:textId="77777777" w:rsidR="00140A47" w:rsidRPr="00913A62" w:rsidRDefault="00140A47" w:rsidP="00C44ED5">
            <w:pPr>
              <w:pStyle w:val="TableCell0-2115pt"/>
              <w:rPr>
                <w:rStyle w:val="ChItalBold"/>
              </w:rPr>
            </w:pPr>
            <w:r w:rsidRPr="00913A62">
              <w:rPr>
                <w:rStyle w:val="ChItalBold"/>
              </w:rPr>
              <w:t>ikatan</w:t>
            </w:r>
            <w:r w:rsidR="000D7775">
              <w:rPr>
                <w:rStyle w:val="ChItalBold"/>
              </w:rPr>
              <w:t>g</w:t>
            </w:r>
          </w:p>
        </w:tc>
        <w:tc>
          <w:tcPr>
            <w:tcW w:w="1474" w:type="dxa"/>
            <w:shd w:val="clear" w:color="auto" w:fill="auto"/>
          </w:tcPr>
          <w:p w14:paraId="1385ECDB" w14:textId="5228BCEC" w:rsidR="00140A47" w:rsidRPr="00913A62" w:rsidRDefault="00B7093A" w:rsidP="00C44ED5">
            <w:pPr>
              <w:pStyle w:val="TableCell0-2115pt"/>
            </w:pPr>
            <w:r>
              <w:t>‘</w:t>
            </w:r>
            <w:r w:rsidR="00140A47" w:rsidRPr="00913A62">
              <w:t>tie</w:t>
            </w:r>
            <w:r>
              <w:t>’</w:t>
            </w:r>
          </w:p>
        </w:tc>
      </w:tr>
      <w:tr w:rsidR="00AC23C4" w:rsidRPr="00913A62" w14:paraId="1F5A84FD" w14:textId="77777777" w:rsidTr="0041606D">
        <w:tc>
          <w:tcPr>
            <w:tcW w:w="907" w:type="dxa"/>
            <w:shd w:val="clear" w:color="auto" w:fill="auto"/>
          </w:tcPr>
          <w:p w14:paraId="024D983E" w14:textId="77777777" w:rsidR="00140A47" w:rsidRPr="00913A62" w:rsidRDefault="00140A47" w:rsidP="00C44ED5">
            <w:pPr>
              <w:pStyle w:val="TableCell0-2115ptBreak"/>
            </w:pPr>
          </w:p>
        </w:tc>
        <w:tc>
          <w:tcPr>
            <w:tcW w:w="1418" w:type="dxa"/>
            <w:shd w:val="clear" w:color="auto" w:fill="auto"/>
          </w:tcPr>
          <w:p w14:paraId="75D623B7" w14:textId="77777777" w:rsidR="00140A47" w:rsidRPr="00E413A5" w:rsidRDefault="00140A47" w:rsidP="00C44ED5">
            <w:pPr>
              <w:pStyle w:val="TableCell0-2115ptBreak"/>
            </w:pPr>
            <w:r w:rsidRPr="00E413A5">
              <w:t>/</w:t>
            </w:r>
            <w:r w:rsidRPr="00E413A5">
              <w:rPr>
                <w:rStyle w:val="ChCharisSIL"/>
              </w:rPr>
              <w:t>mi.ˈsal.ɲa</w:t>
            </w:r>
            <w:r w:rsidRPr="00E413A5">
              <w:t>/</w:t>
            </w:r>
          </w:p>
        </w:tc>
        <w:tc>
          <w:tcPr>
            <w:tcW w:w="851" w:type="dxa"/>
            <w:shd w:val="clear" w:color="auto" w:fill="auto"/>
          </w:tcPr>
          <w:p w14:paraId="33250F3B" w14:textId="77777777" w:rsidR="00140A47" w:rsidRPr="00913A62" w:rsidRDefault="00140A47" w:rsidP="00C44ED5">
            <w:pPr>
              <w:pStyle w:val="TableCell0-2115ptBreak"/>
            </w:pPr>
            <w:r w:rsidRPr="00913A62">
              <w:t>/</w:t>
            </w:r>
            <w:r w:rsidRPr="00913A62">
              <w:rPr>
                <w:rStyle w:val="ChCharisSIL"/>
              </w:rPr>
              <w:t>__</w:t>
            </w:r>
            <w:r w:rsidR="006E6B58">
              <w:t>–</w:t>
            </w:r>
            <w:r w:rsidRPr="00913A62">
              <w:rPr>
                <w:rStyle w:val="ChCharisSIL"/>
              </w:rPr>
              <w:t>ɲa</w:t>
            </w:r>
            <w:r w:rsidRPr="00913A62">
              <w:t>/</w:t>
            </w:r>
          </w:p>
        </w:tc>
        <w:tc>
          <w:tcPr>
            <w:tcW w:w="1247" w:type="dxa"/>
            <w:shd w:val="clear" w:color="auto" w:fill="auto"/>
          </w:tcPr>
          <w:p w14:paraId="2FC61CA2" w14:textId="77777777" w:rsidR="00140A47" w:rsidRPr="00913A62" w:rsidRDefault="00140A47" w:rsidP="00C44ED5">
            <w:pPr>
              <w:pStyle w:val="TableCell0-2115ptBreak"/>
              <w:rPr>
                <w:rStyle w:val="ChItalBold"/>
              </w:rPr>
            </w:pPr>
            <w:r w:rsidRPr="00913A62">
              <w:rPr>
                <w:rStyle w:val="ChItalBold"/>
              </w:rPr>
              <w:t>misalnya</w:t>
            </w:r>
          </w:p>
        </w:tc>
        <w:tc>
          <w:tcPr>
            <w:tcW w:w="1474" w:type="dxa"/>
            <w:shd w:val="clear" w:color="auto" w:fill="auto"/>
          </w:tcPr>
          <w:p w14:paraId="5E45304B" w14:textId="6B1DF83C" w:rsidR="00140A47" w:rsidRPr="00913A62" w:rsidRDefault="00B7093A" w:rsidP="00C44ED5">
            <w:pPr>
              <w:pStyle w:val="TableCell0-2115ptBreak"/>
            </w:pPr>
            <w:r>
              <w:t>‘</w:t>
            </w:r>
            <w:r w:rsidR="00140A47" w:rsidRPr="00913A62">
              <w:t>for example</w:t>
            </w:r>
            <w:r>
              <w:t>’</w:t>
            </w:r>
          </w:p>
        </w:tc>
      </w:tr>
      <w:tr w:rsidR="00AC23C4" w:rsidRPr="00913A62" w14:paraId="7B27CF29" w14:textId="77777777" w:rsidTr="0041606D">
        <w:tc>
          <w:tcPr>
            <w:tcW w:w="907" w:type="dxa"/>
            <w:shd w:val="clear" w:color="auto" w:fill="auto"/>
          </w:tcPr>
          <w:p w14:paraId="6EACAC48" w14:textId="77777777" w:rsidR="00140A47" w:rsidRPr="0099608C" w:rsidRDefault="00140A47" w:rsidP="00C44ED5">
            <w:pPr>
              <w:pStyle w:val="TableCell2-2115pt"/>
              <w:rPr>
                <w:rStyle w:val="ChSmallCaps"/>
              </w:rPr>
            </w:pPr>
            <w:r w:rsidRPr="0099608C">
              <w:rPr>
                <w:rStyle w:val="ChSmallCaps"/>
              </w:rPr>
              <w:t>ult</w:t>
            </w:r>
          </w:p>
        </w:tc>
        <w:tc>
          <w:tcPr>
            <w:tcW w:w="1418" w:type="dxa"/>
            <w:shd w:val="clear" w:color="auto" w:fill="auto"/>
          </w:tcPr>
          <w:p w14:paraId="715A4635" w14:textId="77777777" w:rsidR="00140A47" w:rsidRPr="00E413A5" w:rsidRDefault="00140A47" w:rsidP="00C44ED5">
            <w:pPr>
              <w:pStyle w:val="TableCell2-2115pt"/>
            </w:pPr>
            <w:r w:rsidRPr="00E413A5">
              <w:t>/</w:t>
            </w:r>
            <w:r w:rsidRPr="00E413A5">
              <w:rPr>
                <w:rStyle w:val="ChCharisSIL"/>
              </w:rPr>
              <w:t>ˌbɛr.kɛ.ˈbu</w:t>
            </w:r>
            <w:r w:rsidR="00E413A5" w:rsidRPr="00E413A5">
              <w:rPr>
                <w:rStyle w:val="ChCharisSIL"/>
              </w:rPr>
              <w:t>ŋ</w:t>
            </w:r>
            <w:r w:rsidRPr="00E413A5">
              <w:t>/</w:t>
            </w:r>
          </w:p>
        </w:tc>
        <w:tc>
          <w:tcPr>
            <w:tcW w:w="851" w:type="dxa"/>
            <w:shd w:val="clear" w:color="auto" w:fill="auto"/>
          </w:tcPr>
          <w:p w14:paraId="2F44496E" w14:textId="77777777" w:rsidR="00140A47" w:rsidRPr="00913A62" w:rsidRDefault="00140A47" w:rsidP="00C44ED5">
            <w:pPr>
              <w:pStyle w:val="TableCell2-2115pt"/>
            </w:pPr>
            <w:r w:rsidRPr="00913A62">
              <w:t>/</w:t>
            </w:r>
            <w:r w:rsidRPr="00913A62">
              <w:rPr>
                <w:rStyle w:val="ChCharisSIL"/>
              </w:rPr>
              <w:t>bɛr</w:t>
            </w:r>
            <w:r w:rsidR="006E6B58">
              <w:t>–</w:t>
            </w:r>
            <w:r w:rsidRPr="00913A62">
              <w:rPr>
                <w:rStyle w:val="ChCharisSIL"/>
              </w:rPr>
              <w:t>__</w:t>
            </w:r>
            <w:r w:rsidRPr="00913A62">
              <w:t>/</w:t>
            </w:r>
          </w:p>
        </w:tc>
        <w:tc>
          <w:tcPr>
            <w:tcW w:w="1247" w:type="dxa"/>
            <w:shd w:val="clear" w:color="auto" w:fill="auto"/>
          </w:tcPr>
          <w:p w14:paraId="69C1C345" w14:textId="77777777" w:rsidR="00140A47" w:rsidRPr="00913A62" w:rsidRDefault="00140A47" w:rsidP="00C44ED5">
            <w:pPr>
              <w:pStyle w:val="TableCell2-2115pt"/>
              <w:rPr>
                <w:rStyle w:val="ChItalBold"/>
              </w:rPr>
            </w:pPr>
            <w:r w:rsidRPr="00913A62">
              <w:rPr>
                <w:rStyle w:val="ChItalBold"/>
              </w:rPr>
              <w:t>berkebun</w:t>
            </w:r>
            <w:r w:rsidR="000D7775">
              <w:rPr>
                <w:rStyle w:val="ChItalBold"/>
              </w:rPr>
              <w:t>g</w:t>
            </w:r>
          </w:p>
        </w:tc>
        <w:tc>
          <w:tcPr>
            <w:tcW w:w="1474" w:type="dxa"/>
            <w:shd w:val="clear" w:color="auto" w:fill="auto"/>
          </w:tcPr>
          <w:p w14:paraId="496D24C1" w14:textId="6148BF56" w:rsidR="00140A47" w:rsidRPr="00913A62" w:rsidRDefault="00B7093A" w:rsidP="00C44ED5">
            <w:pPr>
              <w:pStyle w:val="TableCell2-2115pt"/>
            </w:pPr>
            <w:r>
              <w:t>‘</w:t>
            </w:r>
            <w:r w:rsidR="00140A47" w:rsidRPr="00913A62">
              <w:t>do farming</w:t>
            </w:r>
            <w:r>
              <w:t>’</w:t>
            </w:r>
          </w:p>
        </w:tc>
      </w:tr>
      <w:tr w:rsidR="00AC23C4" w:rsidRPr="00913A62" w14:paraId="11272993" w14:textId="77777777" w:rsidTr="0041606D">
        <w:tc>
          <w:tcPr>
            <w:tcW w:w="907" w:type="dxa"/>
            <w:shd w:val="clear" w:color="auto" w:fill="auto"/>
          </w:tcPr>
          <w:p w14:paraId="414349F0" w14:textId="77777777" w:rsidR="00140A47" w:rsidRPr="00913A62" w:rsidRDefault="00140A47" w:rsidP="00C44ED5">
            <w:pPr>
              <w:pStyle w:val="TableCell0-2115pt"/>
            </w:pPr>
          </w:p>
        </w:tc>
        <w:tc>
          <w:tcPr>
            <w:tcW w:w="1418" w:type="dxa"/>
            <w:shd w:val="clear" w:color="auto" w:fill="auto"/>
          </w:tcPr>
          <w:p w14:paraId="4D784159" w14:textId="77777777" w:rsidR="00140A47" w:rsidRPr="00E413A5" w:rsidRDefault="00140A47" w:rsidP="00C44ED5">
            <w:pPr>
              <w:pStyle w:val="TableCell0-2115pt"/>
            </w:pPr>
            <w:r w:rsidRPr="00E413A5">
              <w:t>/</w:t>
            </w:r>
            <w:r w:rsidRPr="00E413A5">
              <w:rPr>
                <w:rStyle w:val="ChCharisSIL"/>
              </w:rPr>
              <w:t>ˌkɛ.ɛm.ˈpat</w:t>
            </w:r>
            <w:r w:rsidRPr="00E413A5">
              <w:t>/</w:t>
            </w:r>
          </w:p>
        </w:tc>
        <w:tc>
          <w:tcPr>
            <w:tcW w:w="851" w:type="dxa"/>
            <w:shd w:val="clear" w:color="auto" w:fill="auto"/>
          </w:tcPr>
          <w:p w14:paraId="196FBFE9" w14:textId="77777777" w:rsidR="00140A47" w:rsidRPr="00913A62" w:rsidRDefault="00140A47" w:rsidP="00C44ED5">
            <w:pPr>
              <w:pStyle w:val="TableCell0-2115pt"/>
            </w:pPr>
            <w:r w:rsidRPr="00913A62">
              <w:t>/</w:t>
            </w:r>
            <w:r w:rsidRPr="00913A62">
              <w:rPr>
                <w:rStyle w:val="ChCharisSIL"/>
              </w:rPr>
              <w:t>kɛ</w:t>
            </w:r>
            <w:r w:rsidR="006E6B58">
              <w:t>–</w:t>
            </w:r>
            <w:r w:rsidRPr="00913A62">
              <w:rPr>
                <w:rStyle w:val="ChCharisSIL"/>
              </w:rPr>
              <w:t>__</w:t>
            </w:r>
            <w:r w:rsidRPr="00913A62">
              <w:t>/</w:t>
            </w:r>
          </w:p>
        </w:tc>
        <w:tc>
          <w:tcPr>
            <w:tcW w:w="1247" w:type="dxa"/>
            <w:shd w:val="clear" w:color="auto" w:fill="auto"/>
          </w:tcPr>
          <w:p w14:paraId="6F22198B" w14:textId="77777777" w:rsidR="00140A47" w:rsidRPr="00913A62" w:rsidRDefault="00140A47" w:rsidP="00C44ED5">
            <w:pPr>
              <w:pStyle w:val="TableCell0-2115pt"/>
              <w:rPr>
                <w:rStyle w:val="ChItalBold"/>
              </w:rPr>
            </w:pPr>
            <w:r w:rsidRPr="00913A62">
              <w:rPr>
                <w:rStyle w:val="ChItalBold"/>
              </w:rPr>
              <w:t>keempat</w:t>
            </w:r>
          </w:p>
        </w:tc>
        <w:tc>
          <w:tcPr>
            <w:tcW w:w="1474" w:type="dxa"/>
            <w:shd w:val="clear" w:color="auto" w:fill="auto"/>
          </w:tcPr>
          <w:p w14:paraId="0A3AE9C7" w14:textId="452FFA4C" w:rsidR="00140A47" w:rsidRPr="00913A62" w:rsidRDefault="00B7093A" w:rsidP="00C44ED5">
            <w:pPr>
              <w:pStyle w:val="TableCell0-2115pt"/>
            </w:pPr>
            <w:r>
              <w:t>‘</w:t>
            </w:r>
            <w:r w:rsidR="00140A47" w:rsidRPr="00913A62">
              <w:t>fourth</w:t>
            </w:r>
            <w:r>
              <w:t>’</w:t>
            </w:r>
          </w:p>
        </w:tc>
      </w:tr>
      <w:tr w:rsidR="00AC23C4" w:rsidRPr="00913A62" w14:paraId="2E734304" w14:textId="77777777" w:rsidTr="0041606D">
        <w:tc>
          <w:tcPr>
            <w:tcW w:w="907" w:type="dxa"/>
            <w:shd w:val="clear" w:color="auto" w:fill="auto"/>
          </w:tcPr>
          <w:p w14:paraId="26729B4F" w14:textId="77777777" w:rsidR="00140A47" w:rsidRPr="00913A62" w:rsidRDefault="00140A47" w:rsidP="00C44ED5">
            <w:pPr>
              <w:pStyle w:val="TableCell0-2115pt"/>
            </w:pPr>
          </w:p>
        </w:tc>
        <w:tc>
          <w:tcPr>
            <w:tcW w:w="1418" w:type="dxa"/>
            <w:shd w:val="clear" w:color="auto" w:fill="auto"/>
          </w:tcPr>
          <w:p w14:paraId="15BCF44D" w14:textId="77777777" w:rsidR="00140A47" w:rsidRPr="00913A62" w:rsidRDefault="00140A47" w:rsidP="00C44ED5">
            <w:pPr>
              <w:pStyle w:val="TableCell0-2115pt"/>
            </w:pPr>
            <w:r w:rsidRPr="00913A62">
              <w:t>/</w:t>
            </w:r>
            <w:r w:rsidRPr="00913A62">
              <w:rPr>
                <w:rStyle w:val="ChCharisSIL"/>
              </w:rPr>
              <w:t>ˌmɛ.ɲɛ.ˈbraŋ</w:t>
            </w:r>
            <w:r w:rsidRPr="00913A62">
              <w:t>/</w:t>
            </w:r>
          </w:p>
        </w:tc>
        <w:tc>
          <w:tcPr>
            <w:tcW w:w="851" w:type="dxa"/>
            <w:shd w:val="clear" w:color="auto" w:fill="auto"/>
          </w:tcPr>
          <w:p w14:paraId="0CF4F635" w14:textId="77777777" w:rsidR="00140A47" w:rsidRPr="00913A62" w:rsidRDefault="00140A47" w:rsidP="00C44ED5">
            <w:pPr>
              <w:pStyle w:val="TableCell0-2115pt"/>
            </w:pPr>
            <w:r w:rsidRPr="00913A62">
              <w:t>/</w:t>
            </w:r>
            <w:r w:rsidRPr="00913A62">
              <w:rPr>
                <w:rStyle w:val="ChCharisSIL"/>
              </w:rPr>
              <w:t>mɛ</w:t>
            </w:r>
            <w:r w:rsidR="006E6B58">
              <w:t>–</w:t>
            </w:r>
            <w:r w:rsidRPr="00913A62">
              <w:rPr>
                <w:rStyle w:val="ChCharisSIL"/>
              </w:rPr>
              <w:t>__</w:t>
            </w:r>
            <w:r w:rsidRPr="00913A62">
              <w:t>/</w:t>
            </w:r>
          </w:p>
        </w:tc>
        <w:tc>
          <w:tcPr>
            <w:tcW w:w="1247" w:type="dxa"/>
            <w:shd w:val="clear" w:color="auto" w:fill="auto"/>
          </w:tcPr>
          <w:p w14:paraId="2C9606A1" w14:textId="77777777" w:rsidR="00140A47" w:rsidRPr="00913A62" w:rsidRDefault="00140A47" w:rsidP="00C44ED5">
            <w:pPr>
              <w:pStyle w:val="TableCell0-2115pt"/>
              <w:rPr>
                <w:rStyle w:val="ChItalBold"/>
              </w:rPr>
            </w:pPr>
            <w:r w:rsidRPr="00913A62">
              <w:rPr>
                <w:rStyle w:val="ChItalBold"/>
              </w:rPr>
              <w:t>menyebrang</w:t>
            </w:r>
          </w:p>
        </w:tc>
        <w:tc>
          <w:tcPr>
            <w:tcW w:w="1474" w:type="dxa"/>
            <w:shd w:val="clear" w:color="auto" w:fill="auto"/>
          </w:tcPr>
          <w:p w14:paraId="12890AE2" w14:textId="79B43ABE" w:rsidR="00140A47" w:rsidRPr="00913A62" w:rsidRDefault="00B7093A" w:rsidP="00C44ED5">
            <w:pPr>
              <w:pStyle w:val="TableCell0-2115pt"/>
            </w:pPr>
            <w:r>
              <w:t>‘</w:t>
            </w:r>
            <w:r w:rsidR="00140A47" w:rsidRPr="00913A62">
              <w:t>cross</w:t>
            </w:r>
            <w:r>
              <w:t>’</w:t>
            </w:r>
          </w:p>
        </w:tc>
      </w:tr>
      <w:tr w:rsidR="00AC23C4" w:rsidRPr="00913A62" w14:paraId="721EC54C" w14:textId="77777777" w:rsidTr="0041606D">
        <w:tc>
          <w:tcPr>
            <w:tcW w:w="907" w:type="dxa"/>
            <w:shd w:val="clear" w:color="auto" w:fill="auto"/>
          </w:tcPr>
          <w:p w14:paraId="16DEABCD" w14:textId="77777777" w:rsidR="00140A47" w:rsidRPr="00913A62" w:rsidRDefault="00140A47" w:rsidP="00C44ED5">
            <w:pPr>
              <w:pStyle w:val="TableCell0-2115ptBreak"/>
            </w:pPr>
          </w:p>
        </w:tc>
        <w:tc>
          <w:tcPr>
            <w:tcW w:w="1418" w:type="dxa"/>
            <w:shd w:val="clear" w:color="auto" w:fill="auto"/>
          </w:tcPr>
          <w:p w14:paraId="7771858D" w14:textId="77777777" w:rsidR="00140A47" w:rsidRPr="00913A62" w:rsidRDefault="00140A47" w:rsidP="00C44ED5">
            <w:pPr>
              <w:pStyle w:val="TableCell0-2115ptBreak"/>
            </w:pPr>
            <w:r w:rsidRPr="00913A62">
              <w:t>/</w:t>
            </w:r>
            <w:r w:rsidRPr="00913A62">
              <w:rPr>
                <w:rStyle w:val="ChCharisSIL"/>
              </w:rPr>
              <w:t>ˌtɛr.lɛ.ˈpas</w:t>
            </w:r>
            <w:r w:rsidRPr="00913A62">
              <w:t>/</w:t>
            </w:r>
          </w:p>
        </w:tc>
        <w:tc>
          <w:tcPr>
            <w:tcW w:w="851" w:type="dxa"/>
            <w:shd w:val="clear" w:color="auto" w:fill="auto"/>
          </w:tcPr>
          <w:p w14:paraId="591D6742" w14:textId="77777777" w:rsidR="00140A47" w:rsidRPr="00913A62" w:rsidRDefault="00140A47" w:rsidP="00C44ED5">
            <w:pPr>
              <w:pStyle w:val="TableCell0-2115ptBreak"/>
            </w:pPr>
            <w:r w:rsidRPr="00913A62">
              <w:t>/</w:t>
            </w:r>
            <w:r w:rsidRPr="00913A62">
              <w:rPr>
                <w:rStyle w:val="ChCharisSIL"/>
              </w:rPr>
              <w:t>tɛr</w:t>
            </w:r>
            <w:r w:rsidR="006E6B58">
              <w:t>–</w:t>
            </w:r>
            <w:r w:rsidRPr="00913A62">
              <w:rPr>
                <w:rStyle w:val="ChCharisSIL"/>
              </w:rPr>
              <w:t>__</w:t>
            </w:r>
            <w:r w:rsidRPr="00913A62">
              <w:t>/</w:t>
            </w:r>
          </w:p>
        </w:tc>
        <w:tc>
          <w:tcPr>
            <w:tcW w:w="1247" w:type="dxa"/>
            <w:shd w:val="clear" w:color="auto" w:fill="auto"/>
          </w:tcPr>
          <w:p w14:paraId="580F44B0" w14:textId="77777777" w:rsidR="00140A47" w:rsidRPr="00913A62" w:rsidRDefault="00140A47" w:rsidP="00C44ED5">
            <w:pPr>
              <w:pStyle w:val="TableCell0-2115ptBreak"/>
              <w:rPr>
                <w:rStyle w:val="ChItalBold"/>
              </w:rPr>
            </w:pPr>
            <w:r w:rsidRPr="00913A62">
              <w:rPr>
                <w:rStyle w:val="ChItalBold"/>
              </w:rPr>
              <w:t>terlepas</w:t>
            </w:r>
          </w:p>
        </w:tc>
        <w:tc>
          <w:tcPr>
            <w:tcW w:w="1474" w:type="dxa"/>
            <w:shd w:val="clear" w:color="auto" w:fill="auto"/>
          </w:tcPr>
          <w:p w14:paraId="5CCAFB7D" w14:textId="01602202" w:rsidR="00140A47" w:rsidRPr="00913A62" w:rsidRDefault="00B7093A" w:rsidP="00C44ED5">
            <w:pPr>
              <w:pStyle w:val="TableCell0-2115ptBreak"/>
            </w:pPr>
            <w:r>
              <w:t>‘</w:t>
            </w:r>
            <w:r w:rsidR="00140A47" w:rsidRPr="00913A62">
              <w:t>be loose</w:t>
            </w:r>
            <w:r>
              <w:t>’</w:t>
            </w:r>
          </w:p>
        </w:tc>
      </w:tr>
    </w:tbl>
    <w:p w14:paraId="2183DB1D" w14:textId="43B08B00" w:rsidR="00140A47" w:rsidRPr="00913A62" w:rsidRDefault="00140A47" w:rsidP="003A294A">
      <w:pPr>
        <w:pStyle w:val="Body0005after05before115pt"/>
      </w:pPr>
      <w:r w:rsidRPr="00913A62">
        <w:t xml:space="preserve">Examples of derived lexical items with four syllables are presented in </w:t>
      </w:r>
      <w:r w:rsidRPr="00913A62">
        <w:rPr>
          <w:lang w:eastAsia="en-US"/>
        </w:rPr>
        <w:fldChar w:fldCharType="begin"/>
      </w:r>
      <w:r w:rsidRPr="00913A62">
        <w:rPr>
          <w:lang w:eastAsia="en-US"/>
        </w:rPr>
        <w:instrText xml:space="preserve"> REF _Ref333851869 \h </w:instrText>
      </w:r>
      <w:r>
        <w:rPr>
          <w:lang w:eastAsia="en-US"/>
        </w:rPr>
        <w:instrText xml:space="preserve"> \* MERGEFORMAT </w:instrText>
      </w:r>
      <w:r w:rsidRPr="00913A62">
        <w:rPr>
          <w:lang w:eastAsia="en-US"/>
        </w:rPr>
      </w:r>
      <w:r w:rsidRPr="00913A62">
        <w:rPr>
          <w:lang w:eastAsia="en-US"/>
        </w:rPr>
        <w:fldChar w:fldCharType="separate"/>
      </w:r>
      <w:r w:rsidR="00154D81" w:rsidRPr="00913A62">
        <w:t xml:space="preserve">Table </w:t>
      </w:r>
      <w:r w:rsidR="00154D81">
        <w:rPr>
          <w:noProof/>
          <w:cs/>
        </w:rPr>
        <w:t>‎</w:t>
      </w:r>
      <w:r w:rsidR="00154D81">
        <w:rPr>
          <w:noProof/>
        </w:rPr>
        <w:t>2.44</w:t>
      </w:r>
      <w:r w:rsidRPr="00913A62">
        <w:rPr>
          <w:lang w:eastAsia="en-US"/>
        </w:rPr>
        <w:fldChar w:fldCharType="end"/>
      </w:r>
      <w:r w:rsidR="007547FF">
        <w:rPr>
          <w:lang w:eastAsia="en-US"/>
        </w:rPr>
        <w:t>. All 88</w:t>
      </w:r>
      <w:r w:rsidRPr="00913A62">
        <w:rPr>
          <w:lang w:eastAsia="en-US"/>
        </w:rPr>
        <w:t xml:space="preserve"> items have penultimate stress, while </w:t>
      </w:r>
      <w:r w:rsidRPr="00913A62">
        <w:t>secondary stress falls on the alternating syllable preceding the one carrying the primary stress. Again, when suffixed the stress moves to the ultimate syllable of the root</w:t>
      </w:r>
      <w:r w:rsidR="00483C9D">
        <w:t>,</w:t>
      </w:r>
      <w:r w:rsidRPr="00913A62">
        <w:t xml:space="preserve"> as in </w:t>
      </w:r>
      <w:r w:rsidRPr="00913A62">
        <w:rPr>
          <w:rStyle w:val="ChItalBold"/>
        </w:rPr>
        <w:t>dalam</w:t>
      </w:r>
      <w:r w:rsidRPr="00913A62">
        <w:t xml:space="preserve"> /</w:t>
      </w:r>
      <w:r w:rsidRPr="00913A62">
        <w:rPr>
          <w:rStyle w:val="ChCharisSIL"/>
        </w:rPr>
        <w:t>ˈda.lam</w:t>
      </w:r>
      <w:r w:rsidRPr="00913A62">
        <w:t xml:space="preserve">/ </w:t>
      </w:r>
      <w:r w:rsidR="00B7093A">
        <w:t>‘</w:t>
      </w:r>
      <w:r w:rsidRPr="00913A62">
        <w:t>inside</w:t>
      </w:r>
      <w:r w:rsidR="00B7093A">
        <w:t>’</w:t>
      </w:r>
      <w:r w:rsidRPr="00913A62">
        <w:t xml:space="preserve"> versus </w:t>
      </w:r>
      <w:r w:rsidRPr="00E413A5">
        <w:rPr>
          <w:rStyle w:val="ChItalBold"/>
        </w:rPr>
        <w:t>pedalaman</w:t>
      </w:r>
      <w:r w:rsidR="00121ADD" w:rsidRPr="00E413A5">
        <w:rPr>
          <w:rStyle w:val="ChItalBold"/>
        </w:rPr>
        <w:t>g</w:t>
      </w:r>
      <w:r w:rsidRPr="00E413A5">
        <w:t xml:space="preserve"> /</w:t>
      </w:r>
      <w:r w:rsidRPr="00E413A5">
        <w:rPr>
          <w:rStyle w:val="ChCharisSIL"/>
        </w:rPr>
        <w:t>ˌpɛ.da.ˈla.ma</w:t>
      </w:r>
      <w:r w:rsidR="00E413A5" w:rsidRPr="00913A62">
        <w:rPr>
          <w:rStyle w:val="ChCharisSIL"/>
        </w:rPr>
        <w:t>ŋ</w:t>
      </w:r>
      <w:r w:rsidRPr="00913A62">
        <w:t xml:space="preserve">/ </w:t>
      </w:r>
      <w:r w:rsidR="00B7093A">
        <w:t>‘</w:t>
      </w:r>
      <w:r w:rsidRPr="00913A62">
        <w:t>interior</w:t>
      </w:r>
      <w:r w:rsidR="00B7093A">
        <w:t>’</w:t>
      </w:r>
      <w:r w:rsidRPr="00913A62">
        <w:t>.</w:t>
      </w:r>
    </w:p>
    <w:p w14:paraId="5A79AD98" w14:textId="77777777" w:rsidR="00140A47" w:rsidRPr="00913A62" w:rsidRDefault="00140A47" w:rsidP="00140A47">
      <w:pPr>
        <w:pStyle w:val="Caption"/>
      </w:pPr>
      <w:bookmarkStart w:id="1038" w:name="_Ref333851869"/>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44</w:t>
        </w:r>
      </w:fldSimple>
      <w:bookmarkEnd w:id="1038"/>
      <w:r w:rsidRPr="00913A62">
        <w:t>:</w:t>
      </w:r>
      <w:r w:rsidRPr="00913A62">
        <w:tab/>
        <w:t>Stress patterns for quadrisyllabic affixed lexical items</w:t>
      </w:r>
    </w:p>
    <w:tbl>
      <w:tblPr>
        <w:tblW w:w="5897" w:type="dxa"/>
        <w:tblInd w:w="170" w:type="dxa"/>
        <w:tblBorders>
          <w:bottom w:val="single" w:sz="4" w:space="0" w:color="auto"/>
        </w:tblBorders>
        <w:tblLayout w:type="fixed"/>
        <w:tblLook w:val="01E0" w:firstRow="1" w:lastRow="1" w:firstColumn="1" w:lastColumn="1" w:noHBand="0" w:noVBand="0"/>
      </w:tblPr>
      <w:tblGrid>
        <w:gridCol w:w="907"/>
        <w:gridCol w:w="1531"/>
        <w:gridCol w:w="1191"/>
        <w:gridCol w:w="1247"/>
        <w:gridCol w:w="1021"/>
      </w:tblGrid>
      <w:tr w:rsidR="00AC23C4" w:rsidRPr="00913A62" w14:paraId="784EC1D8" w14:textId="77777777" w:rsidTr="0041606D">
        <w:trPr>
          <w:tblHeader/>
        </w:trPr>
        <w:tc>
          <w:tcPr>
            <w:tcW w:w="907" w:type="dxa"/>
            <w:tcBorders>
              <w:top w:val="single" w:sz="4" w:space="0" w:color="auto"/>
              <w:bottom w:val="single" w:sz="4" w:space="0" w:color="auto"/>
            </w:tcBorders>
            <w:shd w:val="clear" w:color="auto" w:fill="auto"/>
          </w:tcPr>
          <w:p w14:paraId="090573B1" w14:textId="77777777" w:rsidR="00140A47" w:rsidRPr="00913A62" w:rsidRDefault="00140A47" w:rsidP="00140A47">
            <w:pPr>
              <w:pStyle w:val="TableHd"/>
            </w:pPr>
            <w:r w:rsidRPr="00913A62">
              <w:t>Stress</w:t>
            </w:r>
          </w:p>
        </w:tc>
        <w:tc>
          <w:tcPr>
            <w:tcW w:w="1531" w:type="dxa"/>
            <w:tcBorders>
              <w:top w:val="single" w:sz="4" w:space="0" w:color="auto"/>
              <w:bottom w:val="single" w:sz="4" w:space="0" w:color="auto"/>
            </w:tcBorders>
            <w:shd w:val="clear" w:color="auto" w:fill="auto"/>
          </w:tcPr>
          <w:p w14:paraId="31340E1D" w14:textId="77777777" w:rsidR="00140A47" w:rsidRPr="00913A62" w:rsidRDefault="00140A47" w:rsidP="00140A47">
            <w:pPr>
              <w:pStyle w:val="TableHd"/>
            </w:pPr>
            <w:r w:rsidRPr="00913A62">
              <w:t>Item</w:t>
            </w:r>
          </w:p>
        </w:tc>
        <w:tc>
          <w:tcPr>
            <w:tcW w:w="1191" w:type="dxa"/>
            <w:tcBorders>
              <w:top w:val="single" w:sz="4" w:space="0" w:color="auto"/>
              <w:bottom w:val="single" w:sz="4" w:space="0" w:color="auto"/>
            </w:tcBorders>
            <w:shd w:val="clear" w:color="auto" w:fill="auto"/>
          </w:tcPr>
          <w:p w14:paraId="350E4CF2" w14:textId="77777777" w:rsidR="00140A47" w:rsidRPr="00913A62" w:rsidRDefault="00140A47" w:rsidP="00140A47">
            <w:pPr>
              <w:pStyle w:val="TableHd"/>
            </w:pPr>
            <w:r w:rsidRPr="00913A62">
              <w:t>Affix</w:t>
            </w:r>
          </w:p>
        </w:tc>
        <w:tc>
          <w:tcPr>
            <w:tcW w:w="1247" w:type="dxa"/>
            <w:tcBorders>
              <w:top w:val="single" w:sz="4" w:space="0" w:color="auto"/>
              <w:bottom w:val="single" w:sz="4" w:space="0" w:color="auto"/>
            </w:tcBorders>
            <w:shd w:val="clear" w:color="auto" w:fill="auto"/>
          </w:tcPr>
          <w:p w14:paraId="00AAB4AA" w14:textId="77777777" w:rsidR="00140A47" w:rsidRPr="00913A62" w:rsidRDefault="00140A47" w:rsidP="00140A47">
            <w:pPr>
              <w:pStyle w:val="TableHd"/>
            </w:pPr>
            <w:r w:rsidRPr="00913A62">
              <w:t>Orthogr.</w:t>
            </w:r>
          </w:p>
        </w:tc>
        <w:tc>
          <w:tcPr>
            <w:tcW w:w="1021" w:type="dxa"/>
            <w:tcBorders>
              <w:top w:val="single" w:sz="4" w:space="0" w:color="auto"/>
              <w:bottom w:val="single" w:sz="4" w:space="0" w:color="auto"/>
            </w:tcBorders>
            <w:shd w:val="clear" w:color="auto" w:fill="auto"/>
          </w:tcPr>
          <w:p w14:paraId="2FE17B95" w14:textId="77777777" w:rsidR="00140A47" w:rsidRPr="00913A62" w:rsidRDefault="00140A47" w:rsidP="00140A47">
            <w:pPr>
              <w:pStyle w:val="TableHd"/>
            </w:pPr>
            <w:r w:rsidRPr="00913A62">
              <w:t>Gloss</w:t>
            </w:r>
          </w:p>
        </w:tc>
      </w:tr>
      <w:tr w:rsidR="00AC23C4" w:rsidRPr="00913A62" w14:paraId="35474EA5" w14:textId="77777777" w:rsidTr="0041606D">
        <w:tc>
          <w:tcPr>
            <w:tcW w:w="907" w:type="dxa"/>
            <w:tcBorders>
              <w:top w:val="single" w:sz="4" w:space="0" w:color="auto"/>
            </w:tcBorders>
            <w:shd w:val="clear" w:color="auto" w:fill="auto"/>
          </w:tcPr>
          <w:p w14:paraId="006F6216" w14:textId="77777777" w:rsidR="00140A47" w:rsidRPr="0099608C" w:rsidRDefault="00140A47" w:rsidP="00C44ED5">
            <w:pPr>
              <w:pStyle w:val="TableCell2-2115pt"/>
              <w:rPr>
                <w:rStyle w:val="ChSmallCaps"/>
              </w:rPr>
            </w:pPr>
            <w:r w:rsidRPr="0099608C">
              <w:rPr>
                <w:rStyle w:val="ChSmallCaps"/>
              </w:rPr>
              <w:t>p-ult</w:t>
            </w:r>
          </w:p>
        </w:tc>
        <w:tc>
          <w:tcPr>
            <w:tcW w:w="1531" w:type="dxa"/>
            <w:tcBorders>
              <w:top w:val="single" w:sz="4" w:space="0" w:color="auto"/>
            </w:tcBorders>
            <w:shd w:val="clear" w:color="auto" w:fill="auto"/>
          </w:tcPr>
          <w:p w14:paraId="4C12A35C" w14:textId="77777777" w:rsidR="00140A47" w:rsidRPr="00E413A5" w:rsidRDefault="00140A47" w:rsidP="00C44ED5">
            <w:pPr>
              <w:pStyle w:val="TableCell2-2115pt"/>
            </w:pPr>
            <w:r w:rsidRPr="00E413A5">
              <w:t>/</w:t>
            </w:r>
            <w:r w:rsidRPr="00E413A5">
              <w:rPr>
                <w:rStyle w:val="ChCharisSIL"/>
              </w:rPr>
              <w:t>ˌpɛ.da.ˈla.ma</w:t>
            </w:r>
            <w:r w:rsidR="00E413A5" w:rsidRPr="00E413A5">
              <w:rPr>
                <w:rStyle w:val="ChCharisSIL"/>
              </w:rPr>
              <w:t>ŋ</w:t>
            </w:r>
            <w:r w:rsidRPr="00E413A5">
              <w:t>/</w:t>
            </w:r>
          </w:p>
        </w:tc>
        <w:tc>
          <w:tcPr>
            <w:tcW w:w="1191" w:type="dxa"/>
            <w:tcBorders>
              <w:top w:val="single" w:sz="4" w:space="0" w:color="auto"/>
            </w:tcBorders>
            <w:shd w:val="clear" w:color="auto" w:fill="auto"/>
          </w:tcPr>
          <w:p w14:paraId="0211D133" w14:textId="77777777" w:rsidR="00140A47" w:rsidRPr="00913A62" w:rsidRDefault="00140A47" w:rsidP="00C44ED5">
            <w:pPr>
              <w:pStyle w:val="TableCell2-2115pt"/>
            </w:pPr>
            <w:r w:rsidRPr="00913A62">
              <w:t>/</w:t>
            </w:r>
            <w:r w:rsidRPr="00913A62">
              <w:rPr>
                <w:rStyle w:val="ChCharisSIL"/>
              </w:rPr>
              <w:t>pɛ</w:t>
            </w:r>
            <w:r w:rsidR="006E6B58">
              <w:t>–</w:t>
            </w:r>
            <w:r w:rsidRPr="00913A62">
              <w:rPr>
                <w:rStyle w:val="ChCharisSIL"/>
              </w:rPr>
              <w:t>__</w:t>
            </w:r>
            <w:r w:rsidR="006E6B58">
              <w:t>–</w:t>
            </w:r>
            <w:r w:rsidR="00C066DD">
              <w:rPr>
                <w:rStyle w:val="ChCharisSIL"/>
              </w:rPr>
              <w:t>a</w:t>
            </w:r>
            <w:r w:rsidR="00F9275D" w:rsidRPr="00913A62">
              <w:rPr>
                <w:rStyle w:val="ChCharisSIL"/>
              </w:rPr>
              <w:t>ŋ</w:t>
            </w:r>
            <w:r w:rsidRPr="00913A62">
              <w:t>/</w:t>
            </w:r>
          </w:p>
        </w:tc>
        <w:tc>
          <w:tcPr>
            <w:tcW w:w="1247" w:type="dxa"/>
            <w:tcBorders>
              <w:top w:val="single" w:sz="4" w:space="0" w:color="auto"/>
            </w:tcBorders>
            <w:shd w:val="clear" w:color="auto" w:fill="auto"/>
          </w:tcPr>
          <w:p w14:paraId="00934921" w14:textId="77777777" w:rsidR="00140A47" w:rsidRPr="00913A62" w:rsidRDefault="00140A47" w:rsidP="00C44ED5">
            <w:pPr>
              <w:pStyle w:val="TableCell2-2115pt"/>
              <w:rPr>
                <w:rStyle w:val="ChItalBold"/>
              </w:rPr>
            </w:pPr>
            <w:r w:rsidRPr="00913A62">
              <w:rPr>
                <w:rStyle w:val="ChItalBold"/>
              </w:rPr>
              <w:t>pedalaman</w:t>
            </w:r>
            <w:r w:rsidR="00F9275D">
              <w:rPr>
                <w:rStyle w:val="ChItalBold"/>
              </w:rPr>
              <w:t>g</w:t>
            </w:r>
          </w:p>
        </w:tc>
        <w:tc>
          <w:tcPr>
            <w:tcW w:w="1021" w:type="dxa"/>
            <w:tcBorders>
              <w:top w:val="single" w:sz="4" w:space="0" w:color="auto"/>
            </w:tcBorders>
            <w:shd w:val="clear" w:color="auto" w:fill="auto"/>
          </w:tcPr>
          <w:p w14:paraId="2D6921ED" w14:textId="1F170E96" w:rsidR="00140A47" w:rsidRPr="00913A62" w:rsidRDefault="00B7093A" w:rsidP="00C44ED5">
            <w:pPr>
              <w:pStyle w:val="TableCell2-2115pt"/>
            </w:pPr>
            <w:r>
              <w:t>‘</w:t>
            </w:r>
            <w:r w:rsidR="00140A47" w:rsidRPr="00913A62">
              <w:t>interior</w:t>
            </w:r>
            <w:r>
              <w:t>’</w:t>
            </w:r>
          </w:p>
        </w:tc>
      </w:tr>
      <w:tr w:rsidR="00AC23C4" w:rsidRPr="00913A62" w14:paraId="707D39B2" w14:textId="77777777" w:rsidTr="0041606D">
        <w:tc>
          <w:tcPr>
            <w:tcW w:w="907" w:type="dxa"/>
            <w:shd w:val="clear" w:color="auto" w:fill="auto"/>
          </w:tcPr>
          <w:p w14:paraId="0BA0D691" w14:textId="77777777" w:rsidR="00140A47" w:rsidRPr="00913A62" w:rsidRDefault="00140A47" w:rsidP="00C44ED5">
            <w:pPr>
              <w:pStyle w:val="TableCell0-2115pt"/>
            </w:pPr>
          </w:p>
        </w:tc>
        <w:tc>
          <w:tcPr>
            <w:tcW w:w="1531" w:type="dxa"/>
            <w:shd w:val="clear" w:color="auto" w:fill="auto"/>
          </w:tcPr>
          <w:p w14:paraId="34542080" w14:textId="77777777" w:rsidR="00140A47" w:rsidRPr="00E413A5" w:rsidRDefault="00140A47" w:rsidP="00C44ED5">
            <w:pPr>
              <w:pStyle w:val="TableCell0-2115pt"/>
            </w:pPr>
            <w:r w:rsidRPr="00E413A5">
              <w:t>/</w:t>
            </w:r>
            <w:r w:rsidRPr="00E413A5">
              <w:rPr>
                <w:rStyle w:val="ChCharisSIL"/>
              </w:rPr>
              <w:t>ˌkɛ.gi.ˈa.ta</w:t>
            </w:r>
            <w:r w:rsidR="00E413A5" w:rsidRPr="00E413A5">
              <w:rPr>
                <w:rStyle w:val="ChCharisSIL"/>
              </w:rPr>
              <w:t>ŋ</w:t>
            </w:r>
            <w:r w:rsidRPr="00E413A5">
              <w:t>/</w:t>
            </w:r>
          </w:p>
        </w:tc>
        <w:tc>
          <w:tcPr>
            <w:tcW w:w="1191" w:type="dxa"/>
            <w:shd w:val="clear" w:color="auto" w:fill="auto"/>
          </w:tcPr>
          <w:p w14:paraId="1A6FA9F4" w14:textId="77777777" w:rsidR="00140A47" w:rsidRPr="00913A62" w:rsidRDefault="00140A47" w:rsidP="00C44ED5">
            <w:pPr>
              <w:pStyle w:val="TableCell0-2115pt"/>
            </w:pPr>
            <w:r w:rsidRPr="00913A62">
              <w:t>/</w:t>
            </w:r>
            <w:r w:rsidRPr="00913A62">
              <w:rPr>
                <w:rStyle w:val="ChCharisSIL"/>
              </w:rPr>
              <w:t>kɛ</w:t>
            </w:r>
            <w:r w:rsidR="006E6B58">
              <w:t>–</w:t>
            </w:r>
            <w:r w:rsidRPr="00913A62">
              <w:rPr>
                <w:rStyle w:val="ChCharisSIL"/>
              </w:rPr>
              <w:t>__</w:t>
            </w:r>
            <w:r w:rsidR="006E6B58">
              <w:t>–</w:t>
            </w:r>
            <w:r w:rsidRPr="00913A62">
              <w:rPr>
                <w:rStyle w:val="ChCharisSIL"/>
              </w:rPr>
              <w:t>a</w:t>
            </w:r>
            <w:r w:rsidR="00F9275D" w:rsidRPr="00913A62">
              <w:rPr>
                <w:rStyle w:val="ChCharisSIL"/>
              </w:rPr>
              <w:t>ŋ</w:t>
            </w:r>
            <w:r w:rsidRPr="00913A62">
              <w:t>/</w:t>
            </w:r>
          </w:p>
        </w:tc>
        <w:tc>
          <w:tcPr>
            <w:tcW w:w="1247" w:type="dxa"/>
            <w:shd w:val="clear" w:color="auto" w:fill="auto"/>
          </w:tcPr>
          <w:p w14:paraId="48D7B07F" w14:textId="77777777" w:rsidR="00140A47" w:rsidRPr="00913A62" w:rsidRDefault="00140A47" w:rsidP="00C44ED5">
            <w:pPr>
              <w:pStyle w:val="TableCell0-2115pt"/>
              <w:rPr>
                <w:rStyle w:val="ChItalBold"/>
              </w:rPr>
            </w:pPr>
            <w:r w:rsidRPr="00913A62">
              <w:rPr>
                <w:rStyle w:val="ChItalBold"/>
              </w:rPr>
              <w:t>kegiatan</w:t>
            </w:r>
            <w:r w:rsidR="00F9275D">
              <w:rPr>
                <w:rStyle w:val="ChItalBold"/>
              </w:rPr>
              <w:t>g</w:t>
            </w:r>
          </w:p>
        </w:tc>
        <w:tc>
          <w:tcPr>
            <w:tcW w:w="1021" w:type="dxa"/>
            <w:shd w:val="clear" w:color="auto" w:fill="auto"/>
          </w:tcPr>
          <w:p w14:paraId="159AD8D6" w14:textId="7BA8C280" w:rsidR="00140A47" w:rsidRPr="00913A62" w:rsidRDefault="00B7093A" w:rsidP="00C44ED5">
            <w:pPr>
              <w:pStyle w:val="TableCell0-2115pt"/>
            </w:pPr>
            <w:r>
              <w:t>‘</w:t>
            </w:r>
            <w:r w:rsidR="00140A47" w:rsidRPr="00913A62">
              <w:t>activity</w:t>
            </w:r>
            <w:r>
              <w:t>’</w:t>
            </w:r>
          </w:p>
        </w:tc>
      </w:tr>
      <w:tr w:rsidR="00AC23C4" w:rsidRPr="00913A62" w14:paraId="45B512D3" w14:textId="77777777" w:rsidTr="0041606D">
        <w:tc>
          <w:tcPr>
            <w:tcW w:w="907" w:type="dxa"/>
            <w:shd w:val="clear" w:color="auto" w:fill="auto"/>
          </w:tcPr>
          <w:p w14:paraId="0F1B4519" w14:textId="77777777" w:rsidR="00140A47" w:rsidRPr="00913A62" w:rsidRDefault="00140A47" w:rsidP="00C44ED5">
            <w:pPr>
              <w:pStyle w:val="TableCell0-2115pt"/>
            </w:pPr>
          </w:p>
        </w:tc>
        <w:tc>
          <w:tcPr>
            <w:tcW w:w="1531" w:type="dxa"/>
            <w:shd w:val="clear" w:color="auto" w:fill="auto"/>
          </w:tcPr>
          <w:p w14:paraId="2436850F" w14:textId="77777777" w:rsidR="00140A47" w:rsidRPr="00E413A5" w:rsidRDefault="00140A47" w:rsidP="00C44ED5">
            <w:pPr>
              <w:pStyle w:val="TableCell0-2115pt"/>
            </w:pPr>
            <w:r w:rsidRPr="00E413A5">
              <w:t>/</w:t>
            </w:r>
            <w:r w:rsidRPr="00E413A5">
              <w:rPr>
                <w:rStyle w:val="ChCharisSIL"/>
              </w:rPr>
              <w:t>ˌkɛn.da.ˈra.a</w:t>
            </w:r>
            <w:r w:rsidR="00E413A5" w:rsidRPr="00E413A5">
              <w:rPr>
                <w:rStyle w:val="ChCharisSIL"/>
              </w:rPr>
              <w:t>ŋ</w:t>
            </w:r>
            <w:r w:rsidRPr="00E413A5">
              <w:t>/</w:t>
            </w:r>
          </w:p>
        </w:tc>
        <w:tc>
          <w:tcPr>
            <w:tcW w:w="1191" w:type="dxa"/>
            <w:shd w:val="clear" w:color="auto" w:fill="auto"/>
          </w:tcPr>
          <w:p w14:paraId="5A9B5409" w14:textId="77777777" w:rsidR="00140A47" w:rsidRPr="00913A62" w:rsidRDefault="00140A47" w:rsidP="00C44ED5">
            <w:pPr>
              <w:pStyle w:val="TableCell0-2115pt"/>
            </w:pPr>
            <w:r w:rsidRPr="00913A62">
              <w:t>/</w:t>
            </w:r>
            <w:r w:rsidRPr="00913A62">
              <w:rPr>
                <w:rStyle w:val="ChCharisSIL"/>
              </w:rPr>
              <w:t>__</w:t>
            </w:r>
            <w:r w:rsidR="006E6B58">
              <w:t>–</w:t>
            </w:r>
            <w:r w:rsidRPr="00913A62">
              <w:rPr>
                <w:rStyle w:val="ChCharisSIL"/>
              </w:rPr>
              <w:t>a</w:t>
            </w:r>
            <w:r w:rsidR="00F9275D" w:rsidRPr="00913A62">
              <w:rPr>
                <w:rStyle w:val="ChCharisSIL"/>
              </w:rPr>
              <w:t>ŋ</w:t>
            </w:r>
            <w:r w:rsidRPr="00913A62">
              <w:t>/</w:t>
            </w:r>
          </w:p>
        </w:tc>
        <w:tc>
          <w:tcPr>
            <w:tcW w:w="1247" w:type="dxa"/>
            <w:shd w:val="clear" w:color="auto" w:fill="auto"/>
          </w:tcPr>
          <w:p w14:paraId="13F3B0F8" w14:textId="77777777" w:rsidR="00140A47" w:rsidRPr="00913A62" w:rsidRDefault="00140A47" w:rsidP="00C44ED5">
            <w:pPr>
              <w:pStyle w:val="TableCell0-2115pt"/>
              <w:rPr>
                <w:rStyle w:val="ChItalBold"/>
              </w:rPr>
            </w:pPr>
            <w:r w:rsidRPr="00913A62">
              <w:rPr>
                <w:rStyle w:val="ChItalBold"/>
              </w:rPr>
              <w:t>kendaraan</w:t>
            </w:r>
            <w:r w:rsidR="00F9275D">
              <w:rPr>
                <w:rStyle w:val="ChItalBold"/>
              </w:rPr>
              <w:t>g</w:t>
            </w:r>
          </w:p>
        </w:tc>
        <w:tc>
          <w:tcPr>
            <w:tcW w:w="1021" w:type="dxa"/>
            <w:shd w:val="clear" w:color="auto" w:fill="auto"/>
          </w:tcPr>
          <w:p w14:paraId="06D8C974" w14:textId="005A316B" w:rsidR="00140A47" w:rsidRPr="00913A62" w:rsidRDefault="00B7093A" w:rsidP="00C44ED5">
            <w:pPr>
              <w:pStyle w:val="TableCell0-2115pt"/>
            </w:pPr>
            <w:r>
              <w:t>‘</w:t>
            </w:r>
            <w:r w:rsidR="00140A47" w:rsidRPr="00913A62">
              <w:t>vehicle</w:t>
            </w:r>
            <w:r>
              <w:t>’</w:t>
            </w:r>
          </w:p>
        </w:tc>
      </w:tr>
      <w:tr w:rsidR="00AC23C4" w:rsidRPr="00913A62" w14:paraId="5BCAF19C" w14:textId="77777777" w:rsidTr="0041606D">
        <w:tc>
          <w:tcPr>
            <w:tcW w:w="907" w:type="dxa"/>
            <w:shd w:val="clear" w:color="auto" w:fill="auto"/>
          </w:tcPr>
          <w:p w14:paraId="4E9FFE85" w14:textId="77777777" w:rsidR="00140A47" w:rsidRPr="00913A62" w:rsidRDefault="00140A47" w:rsidP="00C44ED5">
            <w:pPr>
              <w:pStyle w:val="TableCell0-2115ptBreak"/>
            </w:pPr>
          </w:p>
        </w:tc>
        <w:tc>
          <w:tcPr>
            <w:tcW w:w="1531" w:type="dxa"/>
            <w:shd w:val="clear" w:color="auto" w:fill="auto"/>
          </w:tcPr>
          <w:p w14:paraId="6AF4144C" w14:textId="77777777" w:rsidR="00140A47" w:rsidRPr="00E413A5" w:rsidRDefault="00140A47" w:rsidP="00C44ED5">
            <w:pPr>
              <w:pStyle w:val="TableCell0-2115ptBreak"/>
            </w:pPr>
            <w:r w:rsidRPr="00E413A5">
              <w:t>/</w:t>
            </w:r>
            <w:r w:rsidRPr="00E413A5">
              <w:rPr>
                <w:rStyle w:val="ChCharisSIL"/>
              </w:rPr>
              <w:t>ˌsɛ.bɛ.ˈnar.ɲa</w:t>
            </w:r>
            <w:r w:rsidRPr="00E413A5">
              <w:t>/</w:t>
            </w:r>
          </w:p>
        </w:tc>
        <w:tc>
          <w:tcPr>
            <w:tcW w:w="1191" w:type="dxa"/>
            <w:shd w:val="clear" w:color="auto" w:fill="auto"/>
          </w:tcPr>
          <w:p w14:paraId="30BB9B9A" w14:textId="77777777" w:rsidR="00140A47" w:rsidRPr="00913A62" w:rsidRDefault="00140A47" w:rsidP="00C44ED5">
            <w:pPr>
              <w:pStyle w:val="TableCell0-2115ptBreak"/>
            </w:pPr>
            <w:r w:rsidRPr="00913A62">
              <w:t>/</w:t>
            </w:r>
            <w:r w:rsidRPr="00913A62">
              <w:rPr>
                <w:rStyle w:val="ChCharisSIL"/>
              </w:rPr>
              <w:t>sɛ</w:t>
            </w:r>
            <w:r w:rsidR="006E6B58">
              <w:t>–</w:t>
            </w:r>
            <w:r w:rsidRPr="00913A62">
              <w:rPr>
                <w:rStyle w:val="ChCharisSIL"/>
              </w:rPr>
              <w:t>__</w:t>
            </w:r>
            <w:r w:rsidR="006E6B58">
              <w:t>–</w:t>
            </w:r>
            <w:r w:rsidRPr="00913A62">
              <w:rPr>
                <w:rStyle w:val="ChCharisSIL"/>
              </w:rPr>
              <w:t>ɲa</w:t>
            </w:r>
            <w:r w:rsidRPr="00913A62">
              <w:t>/</w:t>
            </w:r>
          </w:p>
        </w:tc>
        <w:tc>
          <w:tcPr>
            <w:tcW w:w="1247" w:type="dxa"/>
            <w:shd w:val="clear" w:color="auto" w:fill="auto"/>
          </w:tcPr>
          <w:p w14:paraId="284D1D51" w14:textId="77777777" w:rsidR="00140A47" w:rsidRPr="00913A62" w:rsidRDefault="00140A47" w:rsidP="00C44ED5">
            <w:pPr>
              <w:pStyle w:val="TableCell0-2115ptBreak"/>
              <w:rPr>
                <w:rStyle w:val="ChItalBold"/>
              </w:rPr>
            </w:pPr>
            <w:r w:rsidRPr="00913A62">
              <w:rPr>
                <w:rStyle w:val="ChItalBold"/>
              </w:rPr>
              <w:t>sebenarnya</w:t>
            </w:r>
          </w:p>
        </w:tc>
        <w:tc>
          <w:tcPr>
            <w:tcW w:w="1021" w:type="dxa"/>
            <w:shd w:val="clear" w:color="auto" w:fill="auto"/>
          </w:tcPr>
          <w:p w14:paraId="316A7302" w14:textId="5E2B9157" w:rsidR="00140A47" w:rsidRPr="00913A62" w:rsidRDefault="00B7093A" w:rsidP="00C44ED5">
            <w:pPr>
              <w:pStyle w:val="TableCell0-2115ptBreak"/>
            </w:pPr>
            <w:r>
              <w:t>‘</w:t>
            </w:r>
            <w:r w:rsidR="00140A47" w:rsidRPr="00913A62">
              <w:t>actually</w:t>
            </w:r>
            <w:r>
              <w:t>’</w:t>
            </w:r>
          </w:p>
        </w:tc>
      </w:tr>
    </w:tbl>
    <w:p w14:paraId="13A3DE5E" w14:textId="1F4F5BE6" w:rsidR="00E465C3" w:rsidRDefault="00140A47" w:rsidP="00713B44">
      <w:pPr>
        <w:pStyle w:val="Body0005after05before115pt"/>
      </w:pPr>
      <w:r w:rsidRPr="00913A62">
        <w:t xml:space="preserve">The data presented in </w:t>
      </w:r>
      <w:r w:rsidRPr="00913A62">
        <w:rPr>
          <w:lang w:eastAsia="en-US"/>
        </w:rPr>
        <w:fldChar w:fldCharType="begin"/>
      </w:r>
      <w:r w:rsidRPr="00913A62">
        <w:rPr>
          <w:lang w:eastAsia="en-US"/>
        </w:rPr>
        <w:instrText xml:space="preserve"> REF _Ref333851866 \h </w:instrText>
      </w:r>
      <w:r>
        <w:rPr>
          <w:lang w:eastAsia="en-US"/>
        </w:rPr>
        <w:instrText xml:space="preserve"> \* MERGEFORMAT </w:instrText>
      </w:r>
      <w:r w:rsidRPr="00913A62">
        <w:rPr>
          <w:lang w:eastAsia="en-US"/>
        </w:rPr>
      </w:r>
      <w:r w:rsidRPr="00913A62">
        <w:rPr>
          <w:lang w:eastAsia="en-US"/>
        </w:rPr>
        <w:fldChar w:fldCharType="separate"/>
      </w:r>
      <w:r w:rsidR="00154D81" w:rsidRPr="00913A62">
        <w:t xml:space="preserve">Table </w:t>
      </w:r>
      <w:r w:rsidR="00154D81">
        <w:rPr>
          <w:noProof/>
          <w:cs/>
        </w:rPr>
        <w:t>‎</w:t>
      </w:r>
      <w:r w:rsidR="00154D81">
        <w:rPr>
          <w:noProof/>
        </w:rPr>
        <w:t>2.42</w:t>
      </w:r>
      <w:r w:rsidRPr="00913A62">
        <w:rPr>
          <w:lang w:eastAsia="en-US"/>
        </w:rPr>
        <w:fldChar w:fldCharType="end"/>
      </w:r>
      <w:r w:rsidRPr="00913A62">
        <w:rPr>
          <w:lang w:eastAsia="en-US"/>
        </w:rPr>
        <w:t xml:space="preserve"> to </w:t>
      </w:r>
      <w:r w:rsidRPr="00913A62">
        <w:rPr>
          <w:lang w:eastAsia="en-US"/>
        </w:rPr>
        <w:fldChar w:fldCharType="begin"/>
      </w:r>
      <w:r w:rsidRPr="00913A62">
        <w:rPr>
          <w:lang w:eastAsia="en-US"/>
        </w:rPr>
        <w:instrText xml:space="preserve"> REF _Ref333851869 \h </w:instrText>
      </w:r>
      <w:r>
        <w:rPr>
          <w:lang w:eastAsia="en-US"/>
        </w:rPr>
        <w:instrText xml:space="preserve"> \* MERGEFORMAT </w:instrText>
      </w:r>
      <w:r w:rsidRPr="00913A62">
        <w:rPr>
          <w:lang w:eastAsia="en-US"/>
        </w:rPr>
      </w:r>
      <w:r w:rsidRPr="00913A62">
        <w:rPr>
          <w:lang w:eastAsia="en-US"/>
        </w:rPr>
        <w:fldChar w:fldCharType="separate"/>
      </w:r>
      <w:r w:rsidR="00154D81" w:rsidRPr="00913A62">
        <w:t xml:space="preserve">Table </w:t>
      </w:r>
      <w:r w:rsidR="00154D81">
        <w:rPr>
          <w:noProof/>
          <w:cs/>
        </w:rPr>
        <w:t>‎</w:t>
      </w:r>
      <w:r w:rsidR="00154D81">
        <w:rPr>
          <w:noProof/>
        </w:rPr>
        <w:t>2.44</w:t>
      </w:r>
      <w:r w:rsidRPr="00913A62">
        <w:rPr>
          <w:lang w:eastAsia="en-US"/>
        </w:rPr>
        <w:fldChar w:fldCharType="end"/>
      </w:r>
      <w:r w:rsidRPr="00913A62">
        <w:t xml:space="preserve"> show that the Papuan Malay preference for penultimate stress also applies to lexical items that are historically derived by </w:t>
      </w:r>
      <w:r w:rsidRPr="00913A62">
        <w:rPr>
          <w:lang w:eastAsia="en-US"/>
        </w:rPr>
        <w:t>(</w:t>
      </w:r>
      <w:r w:rsidR="002C26E6">
        <w:rPr>
          <w:lang w:eastAsia="en-US"/>
        </w:rPr>
        <w:t>un</w:t>
      </w:r>
      <w:r w:rsidR="002C26E6" w:rsidRPr="006C65BE">
        <w:rPr>
          <w:lang w:eastAsia="en-US"/>
        </w:rPr>
        <w:t>productive</w:t>
      </w:r>
      <w:r w:rsidRPr="00913A62">
        <w:rPr>
          <w:lang w:eastAsia="en-US"/>
        </w:rPr>
        <w:t>) affixation. The vas</w:t>
      </w:r>
      <w:r w:rsidR="00C96350">
        <w:rPr>
          <w:lang w:eastAsia="en-US"/>
        </w:rPr>
        <w:t>t majority of the 38</w:t>
      </w:r>
      <w:r w:rsidR="00713B44">
        <w:rPr>
          <w:lang w:eastAsia="en-US"/>
        </w:rPr>
        <w:t>0</w:t>
      </w:r>
      <w:r w:rsidR="00C96350">
        <w:rPr>
          <w:lang w:eastAsia="en-US"/>
        </w:rPr>
        <w:t xml:space="preserve"> items (36</w:t>
      </w:r>
      <w:r w:rsidR="00713B44">
        <w:rPr>
          <w:lang w:eastAsia="en-US"/>
        </w:rPr>
        <w:t>2</w:t>
      </w:r>
      <w:r w:rsidR="00DF5D68">
        <w:rPr>
          <w:lang w:eastAsia="en-US"/>
        </w:rPr>
        <w:t xml:space="preserve"> – </w:t>
      </w:r>
      <w:r w:rsidRPr="00913A62">
        <w:rPr>
          <w:lang w:eastAsia="en-US"/>
        </w:rPr>
        <w:t xml:space="preserve">95%) </w:t>
      </w:r>
      <w:r w:rsidRPr="00913A62">
        <w:t xml:space="preserve">have penultimate stress, as shown in </w:t>
      </w:r>
      <w:r w:rsidRPr="00913A62">
        <w:fldChar w:fldCharType="begin"/>
      </w:r>
      <w:r w:rsidRPr="00913A62">
        <w:instrText xml:space="preserve"> REF _Ref33382908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45</w:t>
      </w:r>
      <w:r w:rsidRPr="00913A62">
        <w:fldChar w:fldCharType="end"/>
      </w:r>
      <w:r w:rsidRPr="00913A62">
        <w:t>. For suffixed items, this stress pattern implies a stress-shift from the penultimate syllable of the root to its ultimate syllable. Only a small number of items deviates from this basic stress pattern and displays ultimate stress (</w:t>
      </w:r>
      <w:r w:rsidR="00E7595B">
        <w:t>1</w:t>
      </w:r>
      <w:r w:rsidR="00B424AF">
        <w:t>8</w:t>
      </w:r>
      <w:r w:rsidR="007547FF">
        <w:t>/38</w:t>
      </w:r>
      <w:r w:rsidR="00713B44">
        <w:t>0</w:t>
      </w:r>
      <w:r w:rsidR="00DF5D68">
        <w:t xml:space="preserve"> – </w:t>
      </w:r>
      <w:r w:rsidRPr="00913A62">
        <w:t xml:space="preserve">5%). For 13 </w:t>
      </w:r>
      <w:r w:rsidR="00E465C3">
        <w:t xml:space="preserve">of the 18 </w:t>
      </w:r>
      <w:r w:rsidRPr="00913A62">
        <w:t>items, their respective lexical roots also have ultimate stress</w:t>
      </w:r>
      <w:r w:rsidR="00E465C3">
        <w:t xml:space="preserve">, while another four have </w:t>
      </w:r>
      <w:r w:rsidR="00E465C3" w:rsidRPr="00913A62">
        <w:t>monosyllabic roots</w:t>
      </w:r>
      <w:r w:rsidR="00E465C3">
        <w:t>; the remaining item has non-compositional semantics (</w:t>
      </w:r>
      <w:r w:rsidR="00E465C3" w:rsidRPr="00E465C3">
        <w:rPr>
          <w:rStyle w:val="ChItalBold"/>
        </w:rPr>
        <w:t>tagait</w:t>
      </w:r>
      <w:r w:rsidR="00E465C3">
        <w:t xml:space="preserve"> </w:t>
      </w:r>
      <w:r w:rsidR="00B7093A">
        <w:t>‘</w:t>
      </w:r>
      <w:r w:rsidR="00E465C3">
        <w:t>be hooked</w:t>
      </w:r>
      <w:r w:rsidR="00B7093A">
        <w:t>’</w:t>
      </w:r>
      <w:r w:rsidR="00E465C3">
        <w:t>).</w:t>
      </w:r>
      <w:r w:rsidR="00E465C3">
        <w:rPr>
          <w:rStyle w:val="FootnoteReference"/>
        </w:rPr>
        <w:footnoteReference w:id="96"/>
      </w:r>
    </w:p>
    <w:p w14:paraId="109676D2" w14:textId="77777777" w:rsidR="00140A47" w:rsidRPr="00913A62" w:rsidRDefault="00140A47" w:rsidP="00140A47">
      <w:pPr>
        <w:pStyle w:val="Caption"/>
      </w:pPr>
      <w:bookmarkStart w:id="1039" w:name="_Ref333829087"/>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45</w:t>
        </w:r>
      </w:fldSimple>
      <w:bookmarkEnd w:id="1039"/>
      <w:r w:rsidRPr="00913A62">
        <w:t>:</w:t>
      </w:r>
      <w:r w:rsidRPr="00913A62">
        <w:tab/>
        <w:t>Stress patterns for historically derived lexical items</w:t>
      </w:r>
      <w:r w:rsidR="00DF5D68">
        <w:t xml:space="preserve"> – </w:t>
      </w:r>
      <w:r w:rsidRPr="00913A62">
        <w:t>Frequencies</w:t>
      </w:r>
    </w:p>
    <w:tbl>
      <w:tblPr>
        <w:tblW w:w="5329" w:type="dxa"/>
        <w:tblInd w:w="170" w:type="dxa"/>
        <w:tblBorders>
          <w:bottom w:val="single" w:sz="4" w:space="0" w:color="auto"/>
        </w:tblBorders>
        <w:tblLayout w:type="fixed"/>
        <w:tblLook w:val="01E0" w:firstRow="1" w:lastRow="1" w:firstColumn="1" w:lastColumn="1" w:noHBand="0" w:noVBand="0"/>
      </w:tblPr>
      <w:tblGrid>
        <w:gridCol w:w="1701"/>
        <w:gridCol w:w="1247"/>
        <w:gridCol w:w="1247"/>
        <w:gridCol w:w="1134"/>
      </w:tblGrid>
      <w:tr w:rsidR="00140A47" w:rsidRPr="00913A62" w14:paraId="45FA4D0A" w14:textId="77777777" w:rsidTr="0041606D">
        <w:trPr>
          <w:tblHeader/>
        </w:trPr>
        <w:tc>
          <w:tcPr>
            <w:tcW w:w="1701" w:type="dxa"/>
            <w:tcBorders>
              <w:top w:val="single" w:sz="4" w:space="0" w:color="auto"/>
              <w:bottom w:val="single" w:sz="4" w:space="0" w:color="auto"/>
            </w:tcBorders>
            <w:shd w:val="clear" w:color="auto" w:fill="auto"/>
          </w:tcPr>
          <w:p w14:paraId="77591261" w14:textId="77777777" w:rsidR="00140A47" w:rsidRPr="00913A62" w:rsidRDefault="00140A47" w:rsidP="00140A47">
            <w:pPr>
              <w:pStyle w:val="TableHd"/>
            </w:pPr>
            <w:r w:rsidRPr="00913A62">
              <w:t>Syllable types</w:t>
            </w:r>
          </w:p>
        </w:tc>
        <w:tc>
          <w:tcPr>
            <w:tcW w:w="1247" w:type="dxa"/>
            <w:tcBorders>
              <w:top w:val="single" w:sz="4" w:space="0" w:color="auto"/>
              <w:bottom w:val="single" w:sz="4" w:space="0" w:color="auto"/>
            </w:tcBorders>
            <w:shd w:val="clear" w:color="auto" w:fill="auto"/>
          </w:tcPr>
          <w:p w14:paraId="2F230701" w14:textId="77777777" w:rsidR="00140A47" w:rsidRPr="000B4529" w:rsidRDefault="000B4529" w:rsidP="00140A47">
            <w:pPr>
              <w:pStyle w:val="TableHd"/>
            </w:pPr>
            <w:r w:rsidRPr="000B4529">
              <w:rPr>
                <w:rStyle w:val="ChSmallCaps"/>
              </w:rPr>
              <w:t>p-ult</w:t>
            </w:r>
            <w:r w:rsidRPr="000B4529">
              <w:t xml:space="preserve"> </w:t>
            </w:r>
            <w:r w:rsidR="00140A47" w:rsidRPr="000B4529">
              <w:t>str</w:t>
            </w:r>
            <w:r>
              <w:t>ess</w:t>
            </w:r>
          </w:p>
        </w:tc>
        <w:tc>
          <w:tcPr>
            <w:tcW w:w="1247" w:type="dxa"/>
            <w:tcBorders>
              <w:top w:val="single" w:sz="4" w:space="0" w:color="auto"/>
              <w:bottom w:val="single" w:sz="4" w:space="0" w:color="auto"/>
            </w:tcBorders>
            <w:shd w:val="clear" w:color="auto" w:fill="auto"/>
          </w:tcPr>
          <w:p w14:paraId="6DD07D43" w14:textId="77777777" w:rsidR="00140A47" w:rsidRPr="000B4529" w:rsidRDefault="000B4529" w:rsidP="00140A47">
            <w:pPr>
              <w:pStyle w:val="TableHd"/>
            </w:pPr>
            <w:r w:rsidRPr="000B4529">
              <w:rPr>
                <w:rStyle w:val="ChSmallCaps"/>
              </w:rPr>
              <w:t>ult</w:t>
            </w:r>
            <w:r w:rsidRPr="000B4529">
              <w:t xml:space="preserve"> </w:t>
            </w:r>
            <w:r w:rsidR="00140A47" w:rsidRPr="000B4529">
              <w:t>str</w:t>
            </w:r>
            <w:r>
              <w:t>ess</w:t>
            </w:r>
          </w:p>
        </w:tc>
        <w:tc>
          <w:tcPr>
            <w:tcW w:w="1134" w:type="dxa"/>
            <w:tcBorders>
              <w:top w:val="single" w:sz="4" w:space="0" w:color="auto"/>
              <w:bottom w:val="single" w:sz="4" w:space="0" w:color="auto"/>
            </w:tcBorders>
            <w:shd w:val="clear" w:color="auto" w:fill="auto"/>
          </w:tcPr>
          <w:p w14:paraId="7262739D" w14:textId="77777777" w:rsidR="00140A47" w:rsidRPr="00913A62" w:rsidRDefault="00140A47" w:rsidP="00140A47">
            <w:pPr>
              <w:pStyle w:val="TableHd"/>
            </w:pPr>
            <w:r w:rsidRPr="00913A62">
              <w:t>Total</w:t>
            </w:r>
          </w:p>
        </w:tc>
      </w:tr>
      <w:tr w:rsidR="00140A47" w:rsidRPr="00913A62" w14:paraId="223DD858" w14:textId="77777777" w:rsidTr="0041606D">
        <w:tc>
          <w:tcPr>
            <w:tcW w:w="1701" w:type="dxa"/>
            <w:tcBorders>
              <w:top w:val="single" w:sz="4" w:space="0" w:color="auto"/>
            </w:tcBorders>
            <w:shd w:val="clear" w:color="auto" w:fill="auto"/>
          </w:tcPr>
          <w:p w14:paraId="2E6A4DFA" w14:textId="77777777" w:rsidR="00140A47" w:rsidRPr="00913A62" w:rsidRDefault="00140A47" w:rsidP="00140A47">
            <w:pPr>
              <w:pStyle w:val="TableCell2-0"/>
            </w:pPr>
            <w:r w:rsidRPr="00913A62">
              <w:t>Disyllabic</w:t>
            </w:r>
          </w:p>
        </w:tc>
        <w:tc>
          <w:tcPr>
            <w:tcW w:w="1247" w:type="dxa"/>
            <w:tcBorders>
              <w:top w:val="single" w:sz="4" w:space="0" w:color="auto"/>
            </w:tcBorders>
            <w:shd w:val="clear" w:color="auto" w:fill="auto"/>
          </w:tcPr>
          <w:p w14:paraId="3F3E4564" w14:textId="428556CE" w:rsidR="00140A47" w:rsidRPr="00B424AF" w:rsidRDefault="00140A47" w:rsidP="00713B44">
            <w:pPr>
              <w:pStyle w:val="TableCell2-0"/>
              <w:ind w:right="170"/>
              <w:jc w:val="right"/>
            </w:pPr>
            <w:r w:rsidRPr="00B424AF">
              <w:t>1</w:t>
            </w:r>
            <w:r w:rsidR="00713B44">
              <w:t>6</w:t>
            </w:r>
          </w:p>
        </w:tc>
        <w:tc>
          <w:tcPr>
            <w:tcW w:w="1247" w:type="dxa"/>
            <w:tcBorders>
              <w:top w:val="single" w:sz="4" w:space="0" w:color="auto"/>
            </w:tcBorders>
            <w:shd w:val="clear" w:color="auto" w:fill="auto"/>
          </w:tcPr>
          <w:p w14:paraId="52F8D170" w14:textId="77777777" w:rsidR="00140A47" w:rsidRPr="00B424AF" w:rsidRDefault="00B424AF" w:rsidP="00AC23C4">
            <w:pPr>
              <w:pStyle w:val="TableCell2-0"/>
              <w:ind w:right="170"/>
              <w:jc w:val="right"/>
            </w:pPr>
            <w:r w:rsidRPr="00B424AF">
              <w:t>5</w:t>
            </w:r>
          </w:p>
        </w:tc>
        <w:tc>
          <w:tcPr>
            <w:tcW w:w="1134" w:type="dxa"/>
            <w:tcBorders>
              <w:top w:val="single" w:sz="4" w:space="0" w:color="auto"/>
            </w:tcBorders>
            <w:shd w:val="clear" w:color="auto" w:fill="auto"/>
          </w:tcPr>
          <w:p w14:paraId="2E8793CC" w14:textId="105FE4EC" w:rsidR="00140A47" w:rsidRPr="00B424AF" w:rsidRDefault="00B424AF" w:rsidP="00713B44">
            <w:pPr>
              <w:pStyle w:val="TableCell2-0"/>
              <w:ind w:right="170"/>
              <w:jc w:val="right"/>
            </w:pPr>
            <w:r w:rsidRPr="00B424AF">
              <w:t>2</w:t>
            </w:r>
            <w:r w:rsidR="00713B44">
              <w:t>1</w:t>
            </w:r>
          </w:p>
        </w:tc>
      </w:tr>
      <w:tr w:rsidR="00140A47" w:rsidRPr="00913A62" w14:paraId="686F9C3C" w14:textId="77777777" w:rsidTr="0041606D">
        <w:tc>
          <w:tcPr>
            <w:tcW w:w="1701" w:type="dxa"/>
            <w:shd w:val="clear" w:color="auto" w:fill="auto"/>
          </w:tcPr>
          <w:p w14:paraId="39A17CA3" w14:textId="77777777" w:rsidR="00140A47" w:rsidRPr="00913A62" w:rsidRDefault="00140A47" w:rsidP="00140A47">
            <w:pPr>
              <w:pStyle w:val="O0Nwnext"/>
            </w:pPr>
            <w:bookmarkStart w:id="1040" w:name="_Hlk333847653"/>
            <w:r w:rsidRPr="00913A62">
              <w:t>Trisyllabic</w:t>
            </w:r>
          </w:p>
        </w:tc>
        <w:tc>
          <w:tcPr>
            <w:tcW w:w="1247" w:type="dxa"/>
            <w:shd w:val="clear" w:color="auto" w:fill="auto"/>
          </w:tcPr>
          <w:p w14:paraId="03375CCC" w14:textId="77777777" w:rsidR="00140A47" w:rsidRPr="00B424AF" w:rsidRDefault="00B424AF" w:rsidP="00AC23C4">
            <w:pPr>
              <w:pStyle w:val="O0Nwnext"/>
              <w:ind w:right="170"/>
              <w:jc w:val="right"/>
            </w:pPr>
            <w:r w:rsidRPr="00B424AF">
              <w:t>259</w:t>
            </w:r>
          </w:p>
        </w:tc>
        <w:tc>
          <w:tcPr>
            <w:tcW w:w="1247" w:type="dxa"/>
            <w:shd w:val="clear" w:color="auto" w:fill="auto"/>
          </w:tcPr>
          <w:p w14:paraId="7DEFC0F1" w14:textId="77777777" w:rsidR="00140A47" w:rsidRPr="00913A62" w:rsidRDefault="00140A47" w:rsidP="00AC23C4">
            <w:pPr>
              <w:pStyle w:val="O0Nwnext"/>
              <w:ind w:right="170"/>
              <w:jc w:val="right"/>
            </w:pPr>
            <w:r w:rsidRPr="00913A62">
              <w:t>13</w:t>
            </w:r>
          </w:p>
        </w:tc>
        <w:tc>
          <w:tcPr>
            <w:tcW w:w="1134" w:type="dxa"/>
            <w:shd w:val="clear" w:color="auto" w:fill="auto"/>
          </w:tcPr>
          <w:p w14:paraId="71C9DEA7" w14:textId="77777777" w:rsidR="00140A47" w:rsidRPr="00B424AF" w:rsidRDefault="00B424AF" w:rsidP="00AC23C4">
            <w:pPr>
              <w:pStyle w:val="O0Nwnext"/>
              <w:ind w:right="170"/>
              <w:jc w:val="right"/>
            </w:pPr>
            <w:r w:rsidRPr="00B424AF">
              <w:t>272</w:t>
            </w:r>
          </w:p>
        </w:tc>
      </w:tr>
      <w:tr w:rsidR="00140A47" w:rsidRPr="00913A62" w14:paraId="6C3A7576" w14:textId="77777777" w:rsidTr="0041606D">
        <w:tc>
          <w:tcPr>
            <w:tcW w:w="1701" w:type="dxa"/>
            <w:tcBorders>
              <w:bottom w:val="single" w:sz="4" w:space="0" w:color="auto"/>
            </w:tcBorders>
            <w:shd w:val="clear" w:color="auto" w:fill="auto"/>
          </w:tcPr>
          <w:p w14:paraId="1CC99579" w14:textId="77777777" w:rsidR="00140A47" w:rsidRPr="00913A62" w:rsidRDefault="00140A47" w:rsidP="00AF3FB1">
            <w:pPr>
              <w:pStyle w:val="TableCell0-2"/>
            </w:pPr>
            <w:r w:rsidRPr="00913A62">
              <w:t>Quadrisyllabic</w:t>
            </w:r>
          </w:p>
        </w:tc>
        <w:tc>
          <w:tcPr>
            <w:tcW w:w="1247" w:type="dxa"/>
            <w:tcBorders>
              <w:bottom w:val="single" w:sz="4" w:space="0" w:color="auto"/>
            </w:tcBorders>
            <w:shd w:val="clear" w:color="auto" w:fill="auto"/>
          </w:tcPr>
          <w:p w14:paraId="7C77F71B" w14:textId="77777777" w:rsidR="00140A47" w:rsidRPr="00B424AF" w:rsidRDefault="007547FF" w:rsidP="00AC23C4">
            <w:pPr>
              <w:pStyle w:val="TableCell0-2"/>
              <w:ind w:right="170"/>
              <w:jc w:val="right"/>
            </w:pPr>
            <w:r w:rsidRPr="00B424AF">
              <w:t>8</w:t>
            </w:r>
            <w:r w:rsidR="00C96350" w:rsidRPr="00B424AF">
              <w:t>7</w:t>
            </w:r>
          </w:p>
        </w:tc>
        <w:tc>
          <w:tcPr>
            <w:tcW w:w="1247" w:type="dxa"/>
            <w:tcBorders>
              <w:bottom w:val="single" w:sz="4" w:space="0" w:color="auto"/>
            </w:tcBorders>
            <w:shd w:val="clear" w:color="auto" w:fill="auto"/>
          </w:tcPr>
          <w:p w14:paraId="214FB0D6" w14:textId="77777777" w:rsidR="00140A47" w:rsidRPr="00913A62" w:rsidRDefault="00140A47" w:rsidP="00AC23C4">
            <w:pPr>
              <w:pStyle w:val="TableCell0-2"/>
              <w:ind w:right="170"/>
              <w:jc w:val="right"/>
            </w:pPr>
            <w:r w:rsidRPr="00913A62">
              <w:t>---</w:t>
            </w:r>
          </w:p>
        </w:tc>
        <w:tc>
          <w:tcPr>
            <w:tcW w:w="1134" w:type="dxa"/>
            <w:tcBorders>
              <w:bottom w:val="single" w:sz="4" w:space="0" w:color="auto"/>
            </w:tcBorders>
            <w:shd w:val="clear" w:color="auto" w:fill="auto"/>
          </w:tcPr>
          <w:p w14:paraId="093FB61F" w14:textId="49DDDB2B" w:rsidR="00140A47" w:rsidRPr="00913A62" w:rsidRDefault="007547FF" w:rsidP="00713B44">
            <w:pPr>
              <w:pStyle w:val="TableCell0-2"/>
              <w:ind w:right="170"/>
              <w:jc w:val="right"/>
            </w:pPr>
            <w:r>
              <w:t>8</w:t>
            </w:r>
            <w:r w:rsidR="00713B44">
              <w:t>7</w:t>
            </w:r>
          </w:p>
        </w:tc>
      </w:tr>
      <w:bookmarkEnd w:id="1040"/>
      <w:tr w:rsidR="00140A47" w:rsidRPr="00913A62" w14:paraId="64A68CC5" w14:textId="77777777" w:rsidTr="0041606D">
        <w:tc>
          <w:tcPr>
            <w:tcW w:w="1701" w:type="dxa"/>
            <w:tcBorders>
              <w:top w:val="single" w:sz="4" w:space="0" w:color="auto"/>
              <w:bottom w:val="single" w:sz="4" w:space="0" w:color="auto"/>
            </w:tcBorders>
            <w:shd w:val="clear" w:color="auto" w:fill="auto"/>
          </w:tcPr>
          <w:p w14:paraId="19B92489" w14:textId="77777777" w:rsidR="00140A47" w:rsidRPr="00913A62" w:rsidRDefault="00140A47" w:rsidP="00140A47">
            <w:pPr>
              <w:pStyle w:val="TableCell2-2Break"/>
            </w:pPr>
            <w:r w:rsidRPr="00913A62">
              <w:t>Total</w:t>
            </w:r>
          </w:p>
        </w:tc>
        <w:tc>
          <w:tcPr>
            <w:tcW w:w="1247" w:type="dxa"/>
            <w:tcBorders>
              <w:top w:val="single" w:sz="4" w:space="0" w:color="auto"/>
              <w:bottom w:val="single" w:sz="4" w:space="0" w:color="auto"/>
            </w:tcBorders>
            <w:shd w:val="clear" w:color="auto" w:fill="auto"/>
          </w:tcPr>
          <w:p w14:paraId="6EBB4833" w14:textId="5F2DEB9E" w:rsidR="00140A47" w:rsidRPr="00913A62" w:rsidRDefault="003027E3" w:rsidP="00713B44">
            <w:pPr>
              <w:pStyle w:val="TableCell2-2Break"/>
              <w:ind w:right="170"/>
              <w:jc w:val="right"/>
            </w:pPr>
            <w:r>
              <w:t>36</w:t>
            </w:r>
            <w:r w:rsidR="00713B44">
              <w:t>2</w:t>
            </w:r>
          </w:p>
        </w:tc>
        <w:tc>
          <w:tcPr>
            <w:tcW w:w="1247" w:type="dxa"/>
            <w:tcBorders>
              <w:top w:val="single" w:sz="4" w:space="0" w:color="auto"/>
              <w:bottom w:val="single" w:sz="4" w:space="0" w:color="auto"/>
            </w:tcBorders>
            <w:shd w:val="clear" w:color="auto" w:fill="auto"/>
          </w:tcPr>
          <w:p w14:paraId="21CDC1B8" w14:textId="77777777" w:rsidR="00140A47" w:rsidRPr="00913A62" w:rsidRDefault="00E7595B" w:rsidP="00AC23C4">
            <w:pPr>
              <w:pStyle w:val="TableCell2-2Break"/>
              <w:ind w:right="170"/>
              <w:jc w:val="right"/>
            </w:pPr>
            <w:r>
              <w:t>1</w:t>
            </w:r>
            <w:r w:rsidR="00B424AF">
              <w:t>8</w:t>
            </w:r>
          </w:p>
        </w:tc>
        <w:tc>
          <w:tcPr>
            <w:tcW w:w="1134" w:type="dxa"/>
            <w:tcBorders>
              <w:top w:val="single" w:sz="4" w:space="0" w:color="auto"/>
              <w:bottom w:val="single" w:sz="4" w:space="0" w:color="auto"/>
            </w:tcBorders>
            <w:shd w:val="clear" w:color="auto" w:fill="auto"/>
          </w:tcPr>
          <w:p w14:paraId="6D8D669D" w14:textId="7FB4F4EB" w:rsidR="00140A47" w:rsidRPr="00913A62" w:rsidRDefault="0024068A" w:rsidP="00713B44">
            <w:pPr>
              <w:pStyle w:val="TableCell2-2Break"/>
              <w:ind w:right="170"/>
              <w:jc w:val="right"/>
            </w:pPr>
            <w:r>
              <w:t>38</w:t>
            </w:r>
            <w:r w:rsidR="00713B44">
              <w:t>0</w:t>
            </w:r>
          </w:p>
        </w:tc>
      </w:tr>
    </w:tbl>
    <w:p w14:paraId="64734598" w14:textId="77777777" w:rsidR="00140A47" w:rsidRPr="00913A62" w:rsidRDefault="00140A47" w:rsidP="00CA71F7">
      <w:pPr>
        <w:pStyle w:val="Body0010after"/>
      </w:pPr>
    </w:p>
    <w:p w14:paraId="3541C4DE" w14:textId="77777777" w:rsidR="00140A47" w:rsidRPr="00913A62" w:rsidRDefault="00140A47" w:rsidP="00140A47">
      <w:pPr>
        <w:pStyle w:val="Heading2"/>
      </w:pPr>
      <w:bookmarkStart w:id="1041" w:name="_Ref338668244"/>
      <w:bookmarkStart w:id="1042" w:name="_Toc342590015"/>
      <w:bookmarkStart w:id="1043" w:name="_Toc353454775"/>
      <w:bookmarkStart w:id="1044" w:name="_Toc440455531"/>
      <w:r w:rsidRPr="00913A62">
        <w:t>Non-native segments and loan words</w:t>
      </w:r>
      <w:bookmarkEnd w:id="1041"/>
      <w:bookmarkEnd w:id="1042"/>
      <w:bookmarkEnd w:id="1043"/>
      <w:bookmarkEnd w:id="1044"/>
    </w:p>
    <w:p w14:paraId="372A3AA9" w14:textId="5C24EA7C" w:rsidR="002669EE" w:rsidRDefault="002669EE" w:rsidP="00E83A67">
      <w:pPr>
        <w:pStyle w:val="Body0000after"/>
      </w:pPr>
      <w:r w:rsidRPr="00913A62">
        <w:t xml:space="preserve">This section describes non-native segments and loan words attested in the Papuan Malay corpus. </w:t>
      </w:r>
      <w:r w:rsidR="001F79F4">
        <w:t xml:space="preserve">So far, </w:t>
      </w:r>
      <w:r w:rsidR="001F79F4" w:rsidRPr="006C65BE">
        <w:t>71</w:t>
      </w:r>
      <w:r w:rsidR="00E83A67">
        <w:t>9</w:t>
      </w:r>
      <w:r w:rsidR="001F79F4" w:rsidRPr="006C65BE">
        <w:t xml:space="preserve"> items of the </w:t>
      </w:r>
      <w:r w:rsidR="001F79F4">
        <w:t>2,458</w:t>
      </w:r>
      <w:r w:rsidR="001F79F4" w:rsidRPr="006C65BE">
        <w:t>-item word list (29%) have been identified as loan words</w:t>
      </w:r>
      <w:r w:rsidR="001F79F4">
        <w:t xml:space="preserve">, </w:t>
      </w:r>
      <w:r w:rsidR="001F79F4" w:rsidRPr="006C65BE">
        <w:t>originating from different donor languages, such as Arabic, Chinese, Dutch, English, Persian, Portuguese, or Sanskrit</w:t>
      </w:r>
      <w:r w:rsidR="001F79F4">
        <w:t>. Not included here are inherited Malay words which are typically used in</w:t>
      </w:r>
      <w:r w:rsidR="00AA0CDD">
        <w:t xml:space="preserve"> </w:t>
      </w:r>
      <w:r w:rsidR="001F79F4">
        <w:t xml:space="preserve">Standard Indonesian but not in Papuan Malay, such as </w:t>
      </w:r>
      <w:r w:rsidR="0057698B">
        <w:t xml:space="preserve">Indonesian </w:t>
      </w:r>
      <w:r w:rsidR="0057698B">
        <w:rPr>
          <w:rStyle w:val="ChItalBold"/>
        </w:rPr>
        <w:t>desa</w:t>
      </w:r>
      <w:r w:rsidR="0057698B">
        <w:t xml:space="preserve"> </w:t>
      </w:r>
      <w:r w:rsidR="00B7093A">
        <w:t>‘</w:t>
      </w:r>
      <w:r w:rsidR="0057698B">
        <w:t>village</w:t>
      </w:r>
      <w:r w:rsidR="00B7093A">
        <w:t>’</w:t>
      </w:r>
      <w:r w:rsidR="0057698B">
        <w:t xml:space="preserve"> </w:t>
      </w:r>
      <w:r w:rsidR="00492C89">
        <w:t>or</w:t>
      </w:r>
      <w:r w:rsidR="0057698B">
        <w:t xml:space="preserve"> </w:t>
      </w:r>
      <w:r w:rsidR="0057698B" w:rsidRPr="0057698B">
        <w:rPr>
          <w:rStyle w:val="ChItalBold"/>
        </w:rPr>
        <w:t>mereka</w:t>
      </w:r>
      <w:r w:rsidR="0057698B">
        <w:t xml:space="preserve"> </w:t>
      </w:r>
      <w:r w:rsidR="00B7093A">
        <w:t>‘</w:t>
      </w:r>
      <w:r w:rsidR="0057698B" w:rsidRPr="0057698B">
        <w:rPr>
          <w:rStyle w:val="ChSmallCaps"/>
        </w:rPr>
        <w:t>3pl</w:t>
      </w:r>
      <w:r w:rsidR="00B7093A">
        <w:t>’</w:t>
      </w:r>
      <w:r w:rsidR="0057698B">
        <w:t xml:space="preserve"> </w:t>
      </w:r>
      <w:r w:rsidR="00492C89">
        <w:t xml:space="preserve">(the corresponding Papuan Malay words are </w:t>
      </w:r>
      <w:r w:rsidR="0057698B">
        <w:rPr>
          <w:rStyle w:val="ChItalBold"/>
        </w:rPr>
        <w:t>kampung</w:t>
      </w:r>
      <w:r w:rsidR="0057698B">
        <w:t xml:space="preserve"> </w:t>
      </w:r>
      <w:r w:rsidR="00B7093A">
        <w:t>‘</w:t>
      </w:r>
      <w:r w:rsidR="0057698B">
        <w:t>village</w:t>
      </w:r>
      <w:r w:rsidR="00B7093A">
        <w:t>’</w:t>
      </w:r>
      <w:r w:rsidR="0057698B">
        <w:t xml:space="preserve"> and </w:t>
      </w:r>
      <w:r w:rsidR="0057698B" w:rsidRPr="0057698B">
        <w:rPr>
          <w:rStyle w:val="ChItalBold"/>
        </w:rPr>
        <w:t>dorang</w:t>
      </w:r>
      <w:r w:rsidR="0057698B">
        <w:t>/</w:t>
      </w:r>
      <w:r w:rsidR="0057698B" w:rsidRPr="0057698B">
        <w:rPr>
          <w:rStyle w:val="ChItalBold"/>
        </w:rPr>
        <w:t>dong</w:t>
      </w:r>
      <w:r w:rsidR="0057698B">
        <w:t xml:space="preserve"> </w:t>
      </w:r>
      <w:r w:rsidR="00B7093A">
        <w:t>‘</w:t>
      </w:r>
      <w:r w:rsidR="0057698B" w:rsidRPr="0057698B">
        <w:rPr>
          <w:rStyle w:val="ChSmallCaps"/>
        </w:rPr>
        <w:t>3pl</w:t>
      </w:r>
      <w:r w:rsidR="00B7093A">
        <w:t>’</w:t>
      </w:r>
      <w:r w:rsidR="00492C89">
        <w:t xml:space="preserve">, respectively). </w:t>
      </w:r>
      <w:r w:rsidR="001F79F4">
        <w:t xml:space="preserve">(See also </w:t>
      </w:r>
      <w:r w:rsidR="001F79F4" w:rsidRPr="006C65BE">
        <w:t>§</w:t>
      </w:r>
      <w:r w:rsidR="001F79F4" w:rsidRPr="006C65BE">
        <w:fldChar w:fldCharType="begin"/>
      </w:r>
      <w:r w:rsidR="001F79F4" w:rsidRPr="006C65BE">
        <w:instrText xml:space="preserve"> REF _Ref368494266 \w \h </w:instrText>
      </w:r>
      <w:r w:rsidR="001F79F4">
        <w:instrText xml:space="preserve"> \* MERGEFORMAT </w:instrText>
      </w:r>
      <w:r w:rsidR="001F79F4" w:rsidRPr="006C65BE">
        <w:fldChar w:fldCharType="separate"/>
      </w:r>
      <w:r w:rsidR="00154D81">
        <w:rPr>
          <w:cs/>
        </w:rPr>
        <w:t>‎</w:t>
      </w:r>
      <w:r w:rsidR="00154D81">
        <w:t>1.11.6</w:t>
      </w:r>
      <w:r w:rsidR="001F79F4" w:rsidRPr="006C65BE">
        <w:fldChar w:fldCharType="end"/>
      </w:r>
      <w:r w:rsidR="001F79F4">
        <w:t>.)</w:t>
      </w:r>
    </w:p>
    <w:p w14:paraId="6A194035" w14:textId="77777777" w:rsidR="001F79F4" w:rsidRDefault="001F79F4" w:rsidP="003A294A">
      <w:pPr>
        <w:pStyle w:val="Body0515after"/>
      </w:pPr>
      <w:r w:rsidRPr="00913A62">
        <w:t>The non-native segments are presented in §</w:t>
      </w:r>
      <w:r w:rsidRPr="00913A62">
        <w:fldChar w:fldCharType="begin"/>
      </w:r>
      <w:r w:rsidRPr="00913A62">
        <w:instrText xml:space="preserve"> REF _Ref338525868 \w \h </w:instrText>
      </w:r>
      <w:r>
        <w:instrText xml:space="preserve"> \* MERGEFORMAT </w:instrText>
      </w:r>
      <w:r w:rsidRPr="00913A62">
        <w:fldChar w:fldCharType="separate"/>
      </w:r>
      <w:r w:rsidR="00154D81">
        <w:rPr>
          <w:cs/>
        </w:rPr>
        <w:t>‎</w:t>
      </w:r>
      <w:r w:rsidR="00154D81">
        <w:t>2.5.1</w:t>
      </w:r>
      <w:r w:rsidRPr="00913A62">
        <w:fldChar w:fldCharType="end"/>
      </w:r>
      <w:r w:rsidRPr="00913A62">
        <w:t>, followed in §</w:t>
      </w:r>
      <w:r w:rsidRPr="00913A62">
        <w:fldChar w:fldCharType="begin"/>
      </w:r>
      <w:r w:rsidRPr="00913A62">
        <w:instrText xml:space="preserve"> REF _Ref338525870 \w \h </w:instrText>
      </w:r>
      <w:r>
        <w:instrText xml:space="preserve"> \* MERGEFORMAT </w:instrText>
      </w:r>
      <w:r w:rsidRPr="00913A62">
        <w:fldChar w:fldCharType="separate"/>
      </w:r>
      <w:r w:rsidR="00154D81">
        <w:rPr>
          <w:cs/>
        </w:rPr>
        <w:t>‎</w:t>
      </w:r>
      <w:r w:rsidR="00154D81">
        <w:t>2.5.2</w:t>
      </w:r>
      <w:r w:rsidRPr="00913A62">
        <w:fldChar w:fldCharType="end"/>
      </w:r>
      <w:r w:rsidRPr="00913A62">
        <w:t xml:space="preserve"> by a description of the phonological and phonetic processes that native and non-native segments can undergo in loan words. The phonotactics found in loan words are investigated in §</w:t>
      </w:r>
      <w:r w:rsidRPr="00913A62">
        <w:fldChar w:fldCharType="begin"/>
      </w:r>
      <w:r w:rsidRPr="00913A62">
        <w:instrText xml:space="preserve"> REF _Ref338525872 \w \h </w:instrText>
      </w:r>
      <w:r>
        <w:instrText xml:space="preserve"> \* MERGEFORMAT </w:instrText>
      </w:r>
      <w:r w:rsidRPr="00913A62">
        <w:fldChar w:fldCharType="separate"/>
      </w:r>
      <w:r w:rsidR="00154D81">
        <w:rPr>
          <w:cs/>
        </w:rPr>
        <w:t>‎</w:t>
      </w:r>
      <w:r w:rsidR="00154D81">
        <w:t>2.5.3</w:t>
      </w:r>
      <w:r w:rsidRPr="00913A62">
        <w:fldChar w:fldCharType="end"/>
      </w:r>
      <w:r w:rsidRPr="00913A62">
        <w:t>.</w:t>
      </w:r>
    </w:p>
    <w:p w14:paraId="65C110C9" w14:textId="77777777" w:rsidR="00140A47" w:rsidRPr="00913A62" w:rsidRDefault="00140A47" w:rsidP="00140A47">
      <w:pPr>
        <w:pStyle w:val="Heading3"/>
      </w:pPr>
      <w:bookmarkStart w:id="1045" w:name="_Ref338525868"/>
      <w:bookmarkStart w:id="1046" w:name="_Toc342590016"/>
      <w:bookmarkStart w:id="1047" w:name="_Toc440455532"/>
      <w:r w:rsidRPr="00913A62">
        <w:t>Non-native segments</w:t>
      </w:r>
      <w:bookmarkEnd w:id="1045"/>
      <w:bookmarkEnd w:id="1046"/>
      <w:bookmarkEnd w:id="1047"/>
    </w:p>
    <w:p w14:paraId="3AADDF90" w14:textId="77777777" w:rsidR="00140A47" w:rsidRDefault="00140A47" w:rsidP="003A294A">
      <w:pPr>
        <w:pStyle w:val="Body0000after115pt"/>
      </w:pPr>
      <w:r w:rsidRPr="00913A62">
        <w:t>In the investigated loan words</w:t>
      </w:r>
      <w:r w:rsidR="00694C14">
        <w:t>,</w:t>
      </w:r>
      <w:r w:rsidRPr="00913A62">
        <w:t xml:space="preserve"> two consonantal segments occur that are not part of the Papuan Malay consonant inventory: the </w:t>
      </w:r>
      <w:r w:rsidR="00C3044A">
        <w:t xml:space="preserve">voiceless </w:t>
      </w:r>
      <w:r w:rsidRPr="00913A62">
        <w:t>labio-dental fricative /</w:t>
      </w:r>
      <w:r w:rsidRPr="00913A62">
        <w:rPr>
          <w:rStyle w:val="ChCharisSIL"/>
        </w:rPr>
        <w:t>f</w:t>
      </w:r>
      <w:r w:rsidRPr="00913A62">
        <w:t xml:space="preserve">/ and </w:t>
      </w:r>
      <w:r w:rsidR="00C3044A">
        <w:t xml:space="preserve">the voiceless </w:t>
      </w:r>
      <w:r w:rsidRPr="00913A62">
        <w:t>postalveolar fricative /</w:t>
      </w:r>
      <w:r w:rsidRPr="00913A62">
        <w:rPr>
          <w:rStyle w:val="ChCharisSIL"/>
        </w:rPr>
        <w:t>ʃ</w:t>
      </w:r>
      <w:r w:rsidRPr="00913A62">
        <w:t>/.</w:t>
      </w:r>
    </w:p>
    <w:p w14:paraId="3B666A69" w14:textId="77777777" w:rsidR="00140A47" w:rsidRPr="00913A62" w:rsidRDefault="00140A47" w:rsidP="003A294A">
      <w:pPr>
        <w:pStyle w:val="Body0505after115pt"/>
      </w:pPr>
      <w:r w:rsidRPr="00913A62">
        <w:t xml:space="preserve">The </w:t>
      </w:r>
      <w:r w:rsidR="00C3044A">
        <w:t xml:space="preserve">voiceless </w:t>
      </w:r>
      <w:r w:rsidRPr="00913A62">
        <w:t>labio-dental fricative /</w:t>
      </w:r>
      <w:r w:rsidRPr="00913A62">
        <w:rPr>
          <w:rStyle w:val="ChCharisSIL"/>
        </w:rPr>
        <w:t>f</w:t>
      </w:r>
      <w:r w:rsidRPr="00913A62">
        <w:t xml:space="preserve">/ is attested in 49 loan words. It occurs as word-initial and word-internal onset and as word-final coda, as illustrated in </w:t>
      </w:r>
      <w:r w:rsidRPr="00913A62">
        <w:fldChar w:fldCharType="begin"/>
      </w:r>
      <w:r w:rsidRPr="00913A62">
        <w:instrText xml:space="preserve"> REF _Ref338322245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46</w:t>
      </w:r>
      <w:r w:rsidRPr="00913A62">
        <w:fldChar w:fldCharType="end"/>
      </w:r>
      <w:r w:rsidRPr="00913A62">
        <w:t>.</w:t>
      </w:r>
    </w:p>
    <w:p w14:paraId="630D027A" w14:textId="77777777" w:rsidR="00140A47" w:rsidRPr="00913A62" w:rsidRDefault="00140A47" w:rsidP="00140A47">
      <w:pPr>
        <w:pStyle w:val="Caption115ptSpace"/>
      </w:pPr>
      <w:bookmarkStart w:id="1048" w:name="_Ref338322245"/>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46</w:t>
        </w:r>
      </w:fldSimple>
      <w:bookmarkEnd w:id="1048"/>
      <w:r w:rsidRPr="00913A62">
        <w:t>:</w:t>
      </w:r>
      <w:r w:rsidRPr="00913A62">
        <w:tab/>
        <w:t>Labio-dental fricative /</w:t>
      </w:r>
      <w:r w:rsidRPr="00913A62">
        <w:rPr>
          <w:rStyle w:val="ChCharisSIL"/>
        </w:rPr>
        <w:t>f</w:t>
      </w:r>
      <w:r w:rsidRPr="00913A62">
        <w:t>/</w:t>
      </w:r>
    </w:p>
    <w:tbl>
      <w:tblPr>
        <w:tblW w:w="6720" w:type="dxa"/>
        <w:tblInd w:w="170" w:type="dxa"/>
        <w:tblBorders>
          <w:bottom w:val="single" w:sz="4" w:space="0" w:color="auto"/>
        </w:tblBorders>
        <w:tblLayout w:type="fixed"/>
        <w:tblLook w:val="01E0" w:firstRow="1" w:lastRow="1" w:firstColumn="1" w:lastColumn="1" w:noHBand="0" w:noVBand="0"/>
      </w:tblPr>
      <w:tblGrid>
        <w:gridCol w:w="1701"/>
        <w:gridCol w:w="1134"/>
        <w:gridCol w:w="936"/>
        <w:gridCol w:w="1418"/>
        <w:gridCol w:w="1531"/>
      </w:tblGrid>
      <w:tr w:rsidR="00AC23C4" w:rsidRPr="00913A62" w14:paraId="33861D6B" w14:textId="77777777" w:rsidTr="00D674CD">
        <w:trPr>
          <w:tblHeader/>
        </w:trPr>
        <w:tc>
          <w:tcPr>
            <w:tcW w:w="1701" w:type="dxa"/>
            <w:tcBorders>
              <w:top w:val="single" w:sz="4" w:space="0" w:color="auto"/>
              <w:bottom w:val="single" w:sz="4" w:space="0" w:color="auto"/>
            </w:tcBorders>
            <w:shd w:val="clear" w:color="auto" w:fill="auto"/>
          </w:tcPr>
          <w:p w14:paraId="0524F557" w14:textId="77777777" w:rsidR="00140A47" w:rsidRPr="00913A62" w:rsidRDefault="00140A47" w:rsidP="00140A47">
            <w:pPr>
              <w:pStyle w:val="TableHd"/>
            </w:pPr>
            <w:r w:rsidRPr="00913A62">
              <w:t>Position</w:t>
            </w:r>
          </w:p>
        </w:tc>
        <w:tc>
          <w:tcPr>
            <w:tcW w:w="1134" w:type="dxa"/>
            <w:tcBorders>
              <w:top w:val="single" w:sz="4" w:space="0" w:color="auto"/>
              <w:bottom w:val="single" w:sz="4" w:space="0" w:color="auto"/>
            </w:tcBorders>
            <w:shd w:val="clear" w:color="auto" w:fill="auto"/>
          </w:tcPr>
          <w:p w14:paraId="75E4B71C" w14:textId="77777777" w:rsidR="00140A47" w:rsidRPr="00913A62" w:rsidRDefault="00140A47" w:rsidP="00140A47">
            <w:pPr>
              <w:pStyle w:val="TableHd"/>
            </w:pPr>
            <w:r w:rsidRPr="00913A62">
              <w:t>Item</w:t>
            </w:r>
          </w:p>
        </w:tc>
        <w:tc>
          <w:tcPr>
            <w:tcW w:w="936" w:type="dxa"/>
            <w:tcBorders>
              <w:top w:val="single" w:sz="4" w:space="0" w:color="auto"/>
              <w:bottom w:val="single" w:sz="4" w:space="0" w:color="auto"/>
            </w:tcBorders>
            <w:shd w:val="clear" w:color="auto" w:fill="auto"/>
          </w:tcPr>
          <w:p w14:paraId="6251A954" w14:textId="77777777" w:rsidR="00140A47" w:rsidRPr="00913A62" w:rsidRDefault="00140A47" w:rsidP="00140A47">
            <w:pPr>
              <w:pStyle w:val="TableHd"/>
            </w:pPr>
            <w:r w:rsidRPr="00913A62">
              <w:t>Orthogr.</w:t>
            </w:r>
          </w:p>
        </w:tc>
        <w:tc>
          <w:tcPr>
            <w:tcW w:w="1418" w:type="dxa"/>
            <w:tcBorders>
              <w:top w:val="single" w:sz="4" w:space="0" w:color="auto"/>
              <w:bottom w:val="single" w:sz="4" w:space="0" w:color="auto"/>
            </w:tcBorders>
            <w:shd w:val="clear" w:color="auto" w:fill="auto"/>
          </w:tcPr>
          <w:p w14:paraId="71D9D49A" w14:textId="77777777" w:rsidR="00140A47" w:rsidRPr="00913A62" w:rsidRDefault="00140A47" w:rsidP="00140A47">
            <w:pPr>
              <w:pStyle w:val="TableHd"/>
            </w:pPr>
            <w:r w:rsidRPr="00913A62">
              <w:t>Gloss</w:t>
            </w:r>
          </w:p>
        </w:tc>
        <w:tc>
          <w:tcPr>
            <w:tcW w:w="1531" w:type="dxa"/>
            <w:tcBorders>
              <w:top w:val="single" w:sz="4" w:space="0" w:color="auto"/>
              <w:bottom w:val="single" w:sz="4" w:space="0" w:color="auto"/>
            </w:tcBorders>
            <w:shd w:val="clear" w:color="auto" w:fill="auto"/>
          </w:tcPr>
          <w:p w14:paraId="4CBE1706" w14:textId="77777777" w:rsidR="00140A47" w:rsidRPr="00913A62" w:rsidRDefault="00140A47" w:rsidP="00140A47">
            <w:pPr>
              <w:pStyle w:val="TableHd"/>
            </w:pPr>
            <w:r w:rsidRPr="00913A62">
              <w:t>Donor language</w:t>
            </w:r>
          </w:p>
        </w:tc>
      </w:tr>
      <w:tr w:rsidR="00AC23C4" w:rsidRPr="00913A62" w14:paraId="1210C0AE" w14:textId="77777777" w:rsidTr="00D674CD">
        <w:tc>
          <w:tcPr>
            <w:tcW w:w="1701" w:type="dxa"/>
            <w:tcBorders>
              <w:top w:val="single" w:sz="4" w:space="0" w:color="auto"/>
            </w:tcBorders>
            <w:shd w:val="clear" w:color="auto" w:fill="auto"/>
          </w:tcPr>
          <w:p w14:paraId="3B235C5A" w14:textId="77777777" w:rsidR="00140A47" w:rsidRPr="00913A62" w:rsidRDefault="00140A47" w:rsidP="00C44ED5">
            <w:pPr>
              <w:pStyle w:val="TableCell2-2115pt"/>
            </w:pPr>
            <w:r w:rsidRPr="00913A62">
              <w:t>Word-initial onset</w:t>
            </w:r>
          </w:p>
        </w:tc>
        <w:tc>
          <w:tcPr>
            <w:tcW w:w="1134" w:type="dxa"/>
            <w:tcBorders>
              <w:top w:val="single" w:sz="4" w:space="0" w:color="auto"/>
            </w:tcBorders>
            <w:shd w:val="clear" w:color="auto" w:fill="auto"/>
          </w:tcPr>
          <w:p w14:paraId="569AB14D" w14:textId="77777777" w:rsidR="00140A47" w:rsidRPr="00913A62" w:rsidRDefault="00140A47" w:rsidP="00C44ED5">
            <w:pPr>
              <w:pStyle w:val="TableCell2-2115pt"/>
              <w:rPr>
                <w:rStyle w:val="ChCharisSIL"/>
              </w:rPr>
            </w:pPr>
            <w:r w:rsidRPr="0019643B">
              <w:t>[</w:t>
            </w:r>
            <w:r w:rsidRPr="00913A62">
              <w:rPr>
                <w:rStyle w:val="ChCharisSIL"/>
              </w:rPr>
              <w:t>ˈ</w:t>
            </w:r>
            <w:r w:rsidRPr="00913A62">
              <w:rPr>
                <w:rStyle w:val="ChCharisSILBlueBold"/>
              </w:rPr>
              <w:t>f</w:t>
            </w:r>
            <w:r w:rsidRPr="00913A62">
              <w:rPr>
                <w:rStyle w:val="ChCharisSIL"/>
              </w:rPr>
              <w:t>a.dʒɐr̥</w:t>
            </w:r>
            <w:r w:rsidRPr="003B1070">
              <w:t>]</w:t>
            </w:r>
          </w:p>
        </w:tc>
        <w:tc>
          <w:tcPr>
            <w:tcW w:w="936" w:type="dxa"/>
            <w:tcBorders>
              <w:top w:val="single" w:sz="4" w:space="0" w:color="auto"/>
            </w:tcBorders>
            <w:shd w:val="clear" w:color="auto" w:fill="auto"/>
          </w:tcPr>
          <w:p w14:paraId="0790B131" w14:textId="77777777" w:rsidR="00140A47" w:rsidRPr="00913A62" w:rsidRDefault="00140A47" w:rsidP="00C44ED5">
            <w:pPr>
              <w:pStyle w:val="TableCell2-2115pt"/>
              <w:rPr>
                <w:rStyle w:val="ChItalBold"/>
              </w:rPr>
            </w:pPr>
            <w:r w:rsidRPr="00913A62">
              <w:rPr>
                <w:rStyle w:val="ChItalBold"/>
              </w:rPr>
              <w:t>fajar</w:t>
            </w:r>
          </w:p>
        </w:tc>
        <w:tc>
          <w:tcPr>
            <w:tcW w:w="1418" w:type="dxa"/>
            <w:tcBorders>
              <w:top w:val="single" w:sz="4" w:space="0" w:color="auto"/>
            </w:tcBorders>
            <w:shd w:val="clear" w:color="auto" w:fill="auto"/>
          </w:tcPr>
          <w:p w14:paraId="54EA4C96" w14:textId="1E905713" w:rsidR="00140A47" w:rsidRPr="00913A62" w:rsidRDefault="00B7093A" w:rsidP="00C44ED5">
            <w:pPr>
              <w:pStyle w:val="TableCell2-2115pt"/>
            </w:pPr>
            <w:r>
              <w:t>‘</w:t>
            </w:r>
            <w:r w:rsidR="00140A47" w:rsidRPr="00913A62">
              <w:t>dawn</w:t>
            </w:r>
            <w:r>
              <w:t>’</w:t>
            </w:r>
          </w:p>
        </w:tc>
        <w:tc>
          <w:tcPr>
            <w:tcW w:w="1531" w:type="dxa"/>
            <w:tcBorders>
              <w:top w:val="single" w:sz="4" w:space="0" w:color="auto"/>
            </w:tcBorders>
            <w:shd w:val="clear" w:color="auto" w:fill="auto"/>
          </w:tcPr>
          <w:p w14:paraId="3B8901A4" w14:textId="77777777" w:rsidR="00140A47" w:rsidRPr="00913A62" w:rsidRDefault="00140A47" w:rsidP="00C44ED5">
            <w:pPr>
              <w:pStyle w:val="TableCell2-2115pt"/>
            </w:pPr>
            <w:r w:rsidRPr="00913A62">
              <w:t>Arabic</w:t>
            </w:r>
          </w:p>
        </w:tc>
      </w:tr>
      <w:tr w:rsidR="00AC23C4" w:rsidRPr="00913A62" w14:paraId="00FE087D" w14:textId="77777777" w:rsidTr="00D674CD">
        <w:tc>
          <w:tcPr>
            <w:tcW w:w="1701" w:type="dxa"/>
            <w:shd w:val="clear" w:color="auto" w:fill="auto"/>
          </w:tcPr>
          <w:p w14:paraId="27BC8D5B" w14:textId="77777777" w:rsidR="00140A47" w:rsidRPr="00B757E3" w:rsidRDefault="00140A47" w:rsidP="00C44ED5">
            <w:pPr>
              <w:pStyle w:val="TableCell0-2115ptBreak"/>
            </w:pPr>
          </w:p>
        </w:tc>
        <w:tc>
          <w:tcPr>
            <w:tcW w:w="1134" w:type="dxa"/>
            <w:shd w:val="clear" w:color="auto" w:fill="auto"/>
          </w:tcPr>
          <w:p w14:paraId="0787B41A" w14:textId="77777777" w:rsidR="00140A47" w:rsidRPr="00913A62" w:rsidRDefault="00140A47" w:rsidP="00C44ED5">
            <w:pPr>
              <w:pStyle w:val="TableCell0-2115ptBreak"/>
              <w:rPr>
                <w:rStyle w:val="ChCharisSIL"/>
              </w:rPr>
            </w:pPr>
            <w:r w:rsidRPr="0019643B">
              <w:t>[</w:t>
            </w:r>
            <w:r w:rsidRPr="00913A62">
              <w:rPr>
                <w:rStyle w:val="ChCharisSIL"/>
              </w:rPr>
              <w:t>ˈ</w:t>
            </w:r>
            <w:r w:rsidRPr="00913A62">
              <w:rPr>
                <w:rStyle w:val="ChCharisSILBlueBold"/>
              </w:rPr>
              <w:t>f</w:t>
            </w:r>
            <w:r w:rsidRPr="00913A62">
              <w:rPr>
                <w:rStyle w:val="ChCharisSIL"/>
              </w:rPr>
              <w:t>ɔ.tɔ</w:t>
            </w:r>
            <w:r w:rsidRPr="003B1070">
              <w:t>]</w:t>
            </w:r>
          </w:p>
        </w:tc>
        <w:tc>
          <w:tcPr>
            <w:tcW w:w="936" w:type="dxa"/>
            <w:shd w:val="clear" w:color="auto" w:fill="auto"/>
          </w:tcPr>
          <w:p w14:paraId="7C150D54" w14:textId="77777777" w:rsidR="00140A47" w:rsidRPr="00913A62" w:rsidRDefault="00140A47" w:rsidP="00C44ED5">
            <w:pPr>
              <w:pStyle w:val="TableCell0-2115ptBreak"/>
              <w:rPr>
                <w:rStyle w:val="ChItalBold"/>
              </w:rPr>
            </w:pPr>
            <w:r w:rsidRPr="00913A62">
              <w:rPr>
                <w:rStyle w:val="ChItalBold"/>
              </w:rPr>
              <w:t>foto</w:t>
            </w:r>
          </w:p>
        </w:tc>
        <w:tc>
          <w:tcPr>
            <w:tcW w:w="1418" w:type="dxa"/>
            <w:shd w:val="clear" w:color="auto" w:fill="auto"/>
          </w:tcPr>
          <w:p w14:paraId="4EAD3F15" w14:textId="0B77861A" w:rsidR="00140A47" w:rsidRPr="00913A62" w:rsidRDefault="00B7093A" w:rsidP="00C44ED5">
            <w:pPr>
              <w:pStyle w:val="TableCell0-2115ptBreak"/>
            </w:pPr>
            <w:r>
              <w:t>‘</w:t>
            </w:r>
            <w:r w:rsidR="00140A47" w:rsidRPr="00913A62">
              <w:t>photo</w:t>
            </w:r>
            <w:r>
              <w:t>’</w:t>
            </w:r>
          </w:p>
        </w:tc>
        <w:tc>
          <w:tcPr>
            <w:tcW w:w="1531" w:type="dxa"/>
            <w:shd w:val="clear" w:color="auto" w:fill="auto"/>
          </w:tcPr>
          <w:p w14:paraId="6759F44C" w14:textId="77777777" w:rsidR="00140A47" w:rsidRPr="00913A62" w:rsidRDefault="00140A47" w:rsidP="00C44ED5">
            <w:pPr>
              <w:pStyle w:val="TableCell0-2115ptBreak"/>
            </w:pPr>
            <w:r w:rsidRPr="00913A62">
              <w:t>Dutch</w:t>
            </w:r>
          </w:p>
        </w:tc>
      </w:tr>
      <w:tr w:rsidR="00AC23C4" w:rsidRPr="00913A62" w14:paraId="2D7142E9" w14:textId="77777777" w:rsidTr="00D674CD">
        <w:tc>
          <w:tcPr>
            <w:tcW w:w="1701" w:type="dxa"/>
            <w:shd w:val="clear" w:color="auto" w:fill="auto"/>
          </w:tcPr>
          <w:p w14:paraId="2C986712" w14:textId="77777777" w:rsidR="00140A47" w:rsidRPr="00913A62" w:rsidRDefault="00140A47" w:rsidP="00C44ED5">
            <w:pPr>
              <w:pStyle w:val="TableCell0-2115pt"/>
            </w:pPr>
            <w:r w:rsidRPr="00913A62">
              <w:t>Word-initial onset</w:t>
            </w:r>
          </w:p>
        </w:tc>
        <w:tc>
          <w:tcPr>
            <w:tcW w:w="1134" w:type="dxa"/>
            <w:shd w:val="clear" w:color="auto" w:fill="auto"/>
          </w:tcPr>
          <w:p w14:paraId="6DB6F833" w14:textId="77777777" w:rsidR="00140A47" w:rsidRPr="00913A62" w:rsidRDefault="00140A47" w:rsidP="00C44ED5">
            <w:pPr>
              <w:pStyle w:val="TableCell0-2115pt"/>
              <w:rPr>
                <w:rStyle w:val="ChCharisSIL"/>
              </w:rPr>
            </w:pPr>
            <w:r w:rsidRPr="0019643B">
              <w:t>[</w:t>
            </w:r>
            <w:r w:rsidRPr="00913A62">
              <w:rPr>
                <w:rStyle w:val="ChCharisSIL"/>
              </w:rPr>
              <w:t>ˈsi.</w:t>
            </w:r>
            <w:r w:rsidRPr="00913A62">
              <w:rPr>
                <w:rStyle w:val="ChCharisSILBlueBold"/>
              </w:rPr>
              <w:t>f</w:t>
            </w:r>
            <w:r w:rsidRPr="00913A62">
              <w:rPr>
                <w:rStyle w:val="ChCharisSIL"/>
              </w:rPr>
              <w:t>ɐt̚</w:t>
            </w:r>
            <w:r w:rsidRPr="003B1070">
              <w:t>]</w:t>
            </w:r>
          </w:p>
        </w:tc>
        <w:tc>
          <w:tcPr>
            <w:tcW w:w="936" w:type="dxa"/>
            <w:shd w:val="clear" w:color="auto" w:fill="auto"/>
          </w:tcPr>
          <w:p w14:paraId="1F5CBFFE" w14:textId="77777777" w:rsidR="00140A47" w:rsidRPr="00913A62" w:rsidRDefault="00140A47" w:rsidP="00C44ED5">
            <w:pPr>
              <w:pStyle w:val="TableCell0-2115pt"/>
              <w:rPr>
                <w:rStyle w:val="ChItalBold"/>
              </w:rPr>
            </w:pPr>
            <w:r w:rsidRPr="00913A62">
              <w:rPr>
                <w:rStyle w:val="ChItalBold"/>
              </w:rPr>
              <w:t>sifat</w:t>
            </w:r>
          </w:p>
        </w:tc>
        <w:tc>
          <w:tcPr>
            <w:tcW w:w="1418" w:type="dxa"/>
            <w:shd w:val="clear" w:color="auto" w:fill="auto"/>
          </w:tcPr>
          <w:p w14:paraId="443E2E18" w14:textId="2827F623" w:rsidR="00140A47" w:rsidRPr="00913A62" w:rsidRDefault="00B7093A" w:rsidP="00C44ED5">
            <w:pPr>
              <w:pStyle w:val="TableCell0-2115pt"/>
            </w:pPr>
            <w:r>
              <w:t>‘</w:t>
            </w:r>
            <w:r w:rsidR="00140A47" w:rsidRPr="00913A62">
              <w:t>characteristic</w:t>
            </w:r>
            <w:r>
              <w:t>’</w:t>
            </w:r>
          </w:p>
        </w:tc>
        <w:tc>
          <w:tcPr>
            <w:tcW w:w="1531" w:type="dxa"/>
            <w:shd w:val="clear" w:color="auto" w:fill="auto"/>
          </w:tcPr>
          <w:p w14:paraId="207B18C0" w14:textId="77777777" w:rsidR="00140A47" w:rsidRPr="00913A62" w:rsidRDefault="00140A47" w:rsidP="00C44ED5">
            <w:pPr>
              <w:pStyle w:val="TableCell0-2115pt"/>
            </w:pPr>
            <w:r w:rsidRPr="00913A62">
              <w:t>Arabic</w:t>
            </w:r>
          </w:p>
        </w:tc>
      </w:tr>
      <w:tr w:rsidR="00AC23C4" w:rsidRPr="00913A62" w14:paraId="596F6B90" w14:textId="77777777" w:rsidTr="00D674CD">
        <w:tc>
          <w:tcPr>
            <w:tcW w:w="1701" w:type="dxa"/>
            <w:shd w:val="clear" w:color="auto" w:fill="auto"/>
          </w:tcPr>
          <w:p w14:paraId="6D20B138" w14:textId="77777777" w:rsidR="00140A47" w:rsidRPr="00913A62" w:rsidRDefault="00140A47" w:rsidP="00C44ED5">
            <w:pPr>
              <w:pStyle w:val="TableCell0-2115ptBreak"/>
            </w:pPr>
          </w:p>
        </w:tc>
        <w:tc>
          <w:tcPr>
            <w:tcW w:w="1134" w:type="dxa"/>
            <w:shd w:val="clear" w:color="auto" w:fill="auto"/>
          </w:tcPr>
          <w:p w14:paraId="1A3BA39D" w14:textId="77777777" w:rsidR="00140A47" w:rsidRPr="00913A62" w:rsidRDefault="00140A47" w:rsidP="00C44ED5">
            <w:pPr>
              <w:pStyle w:val="TableCell0-2115ptBreak"/>
              <w:rPr>
                <w:rStyle w:val="ChCharisSIL"/>
              </w:rPr>
            </w:pPr>
            <w:r w:rsidRPr="0019643B">
              <w:t>[</w:t>
            </w:r>
            <w:r w:rsidRPr="00913A62">
              <w:rPr>
                <w:rStyle w:val="ChCharisSIL"/>
              </w:rPr>
              <w:t>ˈtɾɐns.</w:t>
            </w:r>
            <w:r w:rsidRPr="00913A62">
              <w:rPr>
                <w:rStyle w:val="ChCharisSILBlueBold"/>
              </w:rPr>
              <w:t>f</w:t>
            </w:r>
            <w:r w:rsidRPr="00913A62">
              <w:rPr>
                <w:rStyle w:val="ChCharisSIL"/>
              </w:rPr>
              <w:t>ɛ̞r</w:t>
            </w:r>
            <w:r w:rsidRPr="003B1070">
              <w:t>]</w:t>
            </w:r>
          </w:p>
        </w:tc>
        <w:tc>
          <w:tcPr>
            <w:tcW w:w="936" w:type="dxa"/>
            <w:shd w:val="clear" w:color="auto" w:fill="auto"/>
          </w:tcPr>
          <w:p w14:paraId="7D0071A8" w14:textId="77777777" w:rsidR="00140A47" w:rsidRPr="00913A62" w:rsidRDefault="00140A47" w:rsidP="00C44ED5">
            <w:pPr>
              <w:pStyle w:val="TableCell0-2115ptBreak"/>
              <w:rPr>
                <w:rStyle w:val="ChItalBold"/>
              </w:rPr>
            </w:pPr>
            <w:r w:rsidRPr="00913A62">
              <w:rPr>
                <w:rStyle w:val="ChItalBold"/>
              </w:rPr>
              <w:t>transfer</w:t>
            </w:r>
          </w:p>
        </w:tc>
        <w:tc>
          <w:tcPr>
            <w:tcW w:w="1418" w:type="dxa"/>
            <w:shd w:val="clear" w:color="auto" w:fill="auto"/>
          </w:tcPr>
          <w:p w14:paraId="15154002" w14:textId="388B2819" w:rsidR="00140A47" w:rsidRPr="00913A62" w:rsidRDefault="00B7093A" w:rsidP="00C44ED5">
            <w:pPr>
              <w:pStyle w:val="TableCell0-2115ptBreak"/>
            </w:pPr>
            <w:r>
              <w:t>‘</w:t>
            </w:r>
            <w:r w:rsidR="00140A47" w:rsidRPr="00913A62">
              <w:t>transfer</w:t>
            </w:r>
            <w:r>
              <w:t>’</w:t>
            </w:r>
          </w:p>
        </w:tc>
        <w:tc>
          <w:tcPr>
            <w:tcW w:w="1531" w:type="dxa"/>
            <w:shd w:val="clear" w:color="auto" w:fill="auto"/>
          </w:tcPr>
          <w:p w14:paraId="6B453782" w14:textId="77777777" w:rsidR="00140A47" w:rsidRPr="00913A62" w:rsidRDefault="00140A47" w:rsidP="00C44ED5">
            <w:pPr>
              <w:pStyle w:val="TableCell0-2115ptBreak"/>
            </w:pPr>
            <w:r w:rsidRPr="00913A62">
              <w:t>English</w:t>
            </w:r>
          </w:p>
        </w:tc>
      </w:tr>
      <w:tr w:rsidR="00AC23C4" w:rsidRPr="00913A62" w14:paraId="0120A869" w14:textId="77777777" w:rsidTr="00D674CD">
        <w:tc>
          <w:tcPr>
            <w:tcW w:w="1701" w:type="dxa"/>
            <w:shd w:val="clear" w:color="auto" w:fill="auto"/>
          </w:tcPr>
          <w:p w14:paraId="227E5E89" w14:textId="77777777" w:rsidR="00140A47" w:rsidRPr="00913A62" w:rsidRDefault="00140A47" w:rsidP="00C44ED5">
            <w:pPr>
              <w:pStyle w:val="TableCell0-2115pt"/>
            </w:pPr>
            <w:r w:rsidRPr="00913A62">
              <w:t>Word-final coda</w:t>
            </w:r>
          </w:p>
        </w:tc>
        <w:tc>
          <w:tcPr>
            <w:tcW w:w="1134" w:type="dxa"/>
            <w:shd w:val="clear" w:color="auto" w:fill="auto"/>
          </w:tcPr>
          <w:p w14:paraId="64FD84D6" w14:textId="77777777" w:rsidR="00140A47" w:rsidRPr="00913A62" w:rsidRDefault="00140A47" w:rsidP="00C44ED5">
            <w:pPr>
              <w:pStyle w:val="TableCell0-2115pt"/>
              <w:rPr>
                <w:rStyle w:val="ChCharisSIL"/>
              </w:rPr>
            </w:pPr>
            <w:r w:rsidRPr="0019643B">
              <w:t>[</w:t>
            </w:r>
            <w:r w:rsidRPr="00913A62">
              <w:rPr>
                <w:rStyle w:val="ChCharisSIL"/>
              </w:rPr>
              <w:t>ma.ˈɐ</w:t>
            </w:r>
            <w:r w:rsidRPr="00913A62">
              <w:rPr>
                <w:rStyle w:val="ChCharisSILBlueBold"/>
              </w:rPr>
              <w:t>f</w:t>
            </w:r>
            <w:r w:rsidRPr="003B1070">
              <w:t>]</w:t>
            </w:r>
          </w:p>
        </w:tc>
        <w:tc>
          <w:tcPr>
            <w:tcW w:w="936" w:type="dxa"/>
            <w:shd w:val="clear" w:color="auto" w:fill="auto"/>
          </w:tcPr>
          <w:p w14:paraId="6CDDE220" w14:textId="77777777" w:rsidR="00140A47" w:rsidRPr="00913A62" w:rsidRDefault="00140A47" w:rsidP="00C44ED5">
            <w:pPr>
              <w:pStyle w:val="TableCell0-2115pt"/>
              <w:rPr>
                <w:rStyle w:val="ChItalBold"/>
              </w:rPr>
            </w:pPr>
            <w:r w:rsidRPr="00913A62">
              <w:rPr>
                <w:rStyle w:val="ChItalBold"/>
              </w:rPr>
              <w:t>maaf</w:t>
            </w:r>
          </w:p>
        </w:tc>
        <w:tc>
          <w:tcPr>
            <w:tcW w:w="1418" w:type="dxa"/>
            <w:shd w:val="clear" w:color="auto" w:fill="auto"/>
          </w:tcPr>
          <w:p w14:paraId="1738E468" w14:textId="59922CBE" w:rsidR="00140A47" w:rsidRPr="00913A62" w:rsidRDefault="00B7093A" w:rsidP="00C44ED5">
            <w:pPr>
              <w:pStyle w:val="TableCell0-2115pt"/>
            </w:pPr>
            <w:r>
              <w:t>‘</w:t>
            </w:r>
            <w:r w:rsidR="00140A47" w:rsidRPr="00913A62">
              <w:t>pardon</w:t>
            </w:r>
            <w:r>
              <w:t>’</w:t>
            </w:r>
          </w:p>
        </w:tc>
        <w:tc>
          <w:tcPr>
            <w:tcW w:w="1531" w:type="dxa"/>
            <w:shd w:val="clear" w:color="auto" w:fill="auto"/>
          </w:tcPr>
          <w:p w14:paraId="7C9F2A24" w14:textId="77777777" w:rsidR="00140A47" w:rsidRPr="00913A62" w:rsidRDefault="00140A47" w:rsidP="00C44ED5">
            <w:pPr>
              <w:pStyle w:val="TableCell0-2115pt"/>
            </w:pPr>
            <w:r w:rsidRPr="00913A62">
              <w:t>Arabic</w:t>
            </w:r>
          </w:p>
        </w:tc>
      </w:tr>
      <w:tr w:rsidR="00AC23C4" w:rsidRPr="00913A62" w14:paraId="59AED18A" w14:textId="77777777" w:rsidTr="00D674CD">
        <w:tc>
          <w:tcPr>
            <w:tcW w:w="1701" w:type="dxa"/>
            <w:shd w:val="clear" w:color="auto" w:fill="auto"/>
          </w:tcPr>
          <w:p w14:paraId="5CE96509" w14:textId="77777777" w:rsidR="00140A47" w:rsidRPr="00913A62" w:rsidRDefault="00140A47" w:rsidP="00C44ED5">
            <w:pPr>
              <w:pStyle w:val="TableCell0-2115ptBreak"/>
            </w:pPr>
          </w:p>
        </w:tc>
        <w:tc>
          <w:tcPr>
            <w:tcW w:w="1134" w:type="dxa"/>
            <w:shd w:val="clear" w:color="auto" w:fill="auto"/>
          </w:tcPr>
          <w:p w14:paraId="00D60083" w14:textId="77777777" w:rsidR="00140A47" w:rsidRPr="00913A62" w:rsidRDefault="00140A47" w:rsidP="00C44ED5">
            <w:pPr>
              <w:pStyle w:val="TableCell0-2115ptBreak"/>
            </w:pPr>
            <w:r w:rsidRPr="0019643B">
              <w:t>[</w:t>
            </w:r>
            <w:r w:rsidRPr="00913A62">
              <w:rPr>
                <w:rStyle w:val="ChCharisSIL"/>
              </w:rPr>
              <w:t>ɪn.ˈsɛ̞n.tɪ</w:t>
            </w:r>
            <w:r w:rsidRPr="00913A62">
              <w:rPr>
                <w:rStyle w:val="ChCharisSILBlueBold"/>
              </w:rPr>
              <w:t>f</w:t>
            </w:r>
            <w:r w:rsidRPr="00913A62">
              <w:t>]</w:t>
            </w:r>
          </w:p>
        </w:tc>
        <w:tc>
          <w:tcPr>
            <w:tcW w:w="936" w:type="dxa"/>
            <w:shd w:val="clear" w:color="auto" w:fill="auto"/>
          </w:tcPr>
          <w:p w14:paraId="2CDE524B" w14:textId="77777777" w:rsidR="00140A47" w:rsidRPr="00913A62" w:rsidRDefault="00140A47" w:rsidP="00C44ED5">
            <w:pPr>
              <w:pStyle w:val="TableCell0-2115ptBreak"/>
              <w:rPr>
                <w:rStyle w:val="ChItalBold"/>
              </w:rPr>
            </w:pPr>
            <w:r w:rsidRPr="00913A62">
              <w:rPr>
                <w:rStyle w:val="ChItalBold"/>
              </w:rPr>
              <w:t>insentif</w:t>
            </w:r>
          </w:p>
        </w:tc>
        <w:tc>
          <w:tcPr>
            <w:tcW w:w="1418" w:type="dxa"/>
            <w:shd w:val="clear" w:color="auto" w:fill="auto"/>
          </w:tcPr>
          <w:p w14:paraId="6807E3A2" w14:textId="2EE0DC26" w:rsidR="00140A47" w:rsidRPr="00913A62" w:rsidRDefault="00B7093A" w:rsidP="00C44ED5">
            <w:pPr>
              <w:pStyle w:val="TableCell0-2115ptBreak"/>
            </w:pPr>
            <w:r>
              <w:t>‘</w:t>
            </w:r>
            <w:r w:rsidR="00140A47" w:rsidRPr="00913A62">
              <w:t>incentive</w:t>
            </w:r>
            <w:r>
              <w:t>’</w:t>
            </w:r>
          </w:p>
        </w:tc>
        <w:tc>
          <w:tcPr>
            <w:tcW w:w="1531" w:type="dxa"/>
            <w:shd w:val="clear" w:color="auto" w:fill="auto"/>
          </w:tcPr>
          <w:p w14:paraId="11B4A1C6" w14:textId="77777777" w:rsidR="00140A47" w:rsidRPr="00913A62" w:rsidRDefault="00140A47" w:rsidP="00C44ED5">
            <w:pPr>
              <w:pStyle w:val="TableCell0-2115ptBreak"/>
            </w:pPr>
            <w:r w:rsidRPr="00913A62">
              <w:t>English</w:t>
            </w:r>
          </w:p>
        </w:tc>
      </w:tr>
    </w:tbl>
    <w:p w14:paraId="22A98635" w14:textId="3AFC5F93" w:rsidR="00140A47" w:rsidRPr="00913A62" w:rsidRDefault="00140A47" w:rsidP="003A294A">
      <w:pPr>
        <w:pStyle w:val="Body0000after05before115pt"/>
        <w:rPr>
          <w:lang w:eastAsia="en-US"/>
        </w:rPr>
      </w:pPr>
      <w:r w:rsidRPr="00913A62">
        <w:t xml:space="preserve">The second non-native segment occurs in loan words of Arabic origins containing the </w:t>
      </w:r>
      <w:r w:rsidR="00C3044A">
        <w:t xml:space="preserve">voiceless </w:t>
      </w:r>
      <w:r w:rsidRPr="00913A62">
        <w:t>postalveolar fricative /</w:t>
      </w:r>
      <w:r w:rsidRPr="00913A62">
        <w:rPr>
          <w:rStyle w:val="ChCharisSIL"/>
        </w:rPr>
        <w:t>ʃ</w:t>
      </w:r>
      <w:r w:rsidRPr="00913A62">
        <w:t>/. Standard Malay and Standard Indonesian have adopted the fricative into their consonant inventory, realizing it as /</w:t>
      </w:r>
      <w:r w:rsidRPr="00913A62">
        <w:rPr>
          <w:rStyle w:val="ChCharisSIL"/>
        </w:rPr>
        <w:t>ʃ</w:t>
      </w:r>
      <w:r w:rsidRPr="00913A62">
        <w:t>/ &lt;</w:t>
      </w:r>
      <w:r w:rsidRPr="00913A62">
        <w:rPr>
          <w:rStyle w:val="ChItalBold"/>
        </w:rPr>
        <w:t>sy</w:t>
      </w:r>
      <w:r w:rsidRPr="00913A62">
        <w:t xml:space="preserve">&gt; as in </w:t>
      </w:r>
      <w:r w:rsidRPr="00913A62">
        <w:rPr>
          <w:rStyle w:val="ChItalBold"/>
        </w:rPr>
        <w:lastRenderedPageBreak/>
        <w:t>syurga</w:t>
      </w:r>
      <w:r w:rsidRPr="00913A62">
        <w:t xml:space="preserve"> </w:t>
      </w:r>
      <w:r w:rsidR="00B7093A">
        <w:t>‘</w:t>
      </w:r>
      <w:r w:rsidRPr="00913A62">
        <w:t>heaven</w:t>
      </w:r>
      <w:r w:rsidR="00B7093A">
        <w:t>’</w:t>
      </w:r>
      <w:r w:rsidRPr="00913A62">
        <w:t xml:space="preserve"> </w:t>
      </w:r>
      <w:r w:rsidR="00BA6215">
        <w:rPr>
          <w:rStyle w:val="Citation"/>
        </w:rPr>
        <w:fldChar w:fldCharType="begin"/>
      </w:r>
      <w:r w:rsidR="003F3C2C">
        <w:rPr>
          <w:rStyle w:val="Citation"/>
        </w:rPr>
        <w:instrText>ADDIN CITAVI.PLACEHOLDER e5051df7-867a-4a68-85c8-43ab33858fb8 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50eiAyMDAyOiAxMyk8L1RleHQ+DQogICAgPC9UZXh0VW5pdD4NCiAgPC9UZXh0VW5pdHM+DQo8L1BsYWNlaG9sZGVyPg==</w:instrText>
      </w:r>
      <w:r w:rsidR="00BA6215">
        <w:rPr>
          <w:rStyle w:val="Citation"/>
        </w:rPr>
        <w:fldChar w:fldCharType="separate"/>
      </w:r>
      <w:bookmarkStart w:id="1049" w:name="_CTVP001e5051df7867a4a6885c843ab33858fb8"/>
      <w:r w:rsidR="0092006B">
        <w:rPr>
          <w:rStyle w:val="Citation"/>
        </w:rPr>
        <w:t>(Mintz 2002: 13)</w:t>
      </w:r>
      <w:bookmarkEnd w:id="1049"/>
      <w:r w:rsidR="00BA6215">
        <w:rPr>
          <w:rStyle w:val="Citation"/>
        </w:rPr>
        <w:fldChar w:fldCharType="end"/>
      </w:r>
      <w:r w:rsidRPr="00913A62">
        <w:t>.</w:t>
      </w:r>
      <w:r w:rsidRPr="00913A62">
        <w:rPr>
          <w:rStyle w:val="FootnoteReference"/>
        </w:rPr>
        <w:footnoteReference w:id="97"/>
      </w:r>
      <w:r w:rsidRPr="00913A62">
        <w:t xml:space="preserve"> Papuan Malay, by contrast, has not adopted the postalveolar fricative. Instead, Papuan Malay speakers employ three different substitution strategies to realize the fricative in loan words of Arabic origins, some of which may have been borrowed into Papuan Malay via Standard Indonesian. The most common strategy is to replace /</w:t>
      </w:r>
      <w:r w:rsidRPr="00913A62">
        <w:rPr>
          <w:rStyle w:val="ChCharisSIL"/>
        </w:rPr>
        <w:t>ʃ</w:t>
      </w:r>
      <w:r w:rsidRPr="00913A62">
        <w:t xml:space="preserve">/ with </w:t>
      </w:r>
      <w:r w:rsidRPr="00913A62">
        <w:rPr>
          <w:lang w:eastAsia="en-US"/>
        </w:rPr>
        <w:t xml:space="preserve">the alveolar fricative [s]. Alternative strategies are to substitute </w:t>
      </w:r>
      <w:r w:rsidRPr="00913A62">
        <w:t>/</w:t>
      </w:r>
      <w:r w:rsidRPr="00913A62">
        <w:rPr>
          <w:rStyle w:val="ChCharisSIL"/>
        </w:rPr>
        <w:t>ʃ</w:t>
      </w:r>
      <w:r w:rsidRPr="00913A62">
        <w:t xml:space="preserve">/ with </w:t>
      </w:r>
      <w:r w:rsidRPr="00913A62">
        <w:rPr>
          <w:lang w:eastAsia="en-US"/>
        </w:rPr>
        <w:t>the palatalized alveolar fricative [s</w:t>
      </w:r>
      <w:r w:rsidRPr="00913A62">
        <w:rPr>
          <w:vertAlign w:val="superscript"/>
          <w:lang w:eastAsia="en-US"/>
        </w:rPr>
        <w:t>j</w:t>
      </w:r>
      <w:r w:rsidRPr="00913A62">
        <w:rPr>
          <w:lang w:eastAsia="en-US"/>
        </w:rPr>
        <w:t xml:space="preserve">], or with the consonant sequence </w:t>
      </w:r>
      <w:r w:rsidRPr="00913A62">
        <w:t>[s.j]. In the same utterance or conversation, speakers may employ more than one strategy.</w:t>
      </w:r>
    </w:p>
    <w:p w14:paraId="5C8E6862" w14:textId="7094ED6A" w:rsidR="00140A47" w:rsidRPr="00913A62" w:rsidRDefault="00140A47" w:rsidP="003A294A">
      <w:pPr>
        <w:pStyle w:val="Body0505after115pt"/>
      </w:pPr>
      <w:r w:rsidRPr="00913A62">
        <w:t xml:space="preserve">The three substitution strategies are illustrated in </w:t>
      </w:r>
      <w:r w:rsidRPr="00913A62">
        <w:rPr>
          <w:lang w:eastAsia="en-US"/>
        </w:rPr>
        <w:fldChar w:fldCharType="begin"/>
      </w:r>
      <w:r w:rsidRPr="00913A62">
        <w:rPr>
          <w:lang w:eastAsia="en-US"/>
        </w:rPr>
        <w:instrText xml:space="preserve"> REF _Ref333064468 \h </w:instrText>
      </w:r>
      <w:r>
        <w:instrText xml:space="preserve"> \* MERGEFORMAT </w:instrText>
      </w:r>
      <w:r w:rsidRPr="00913A62">
        <w:rPr>
          <w:lang w:eastAsia="en-US"/>
        </w:rPr>
      </w:r>
      <w:r w:rsidRPr="00913A62">
        <w:rPr>
          <w:lang w:eastAsia="en-US"/>
        </w:rPr>
        <w:fldChar w:fldCharType="separate"/>
      </w:r>
      <w:r w:rsidR="00154D81" w:rsidRPr="00913A62">
        <w:t xml:space="preserve">Table </w:t>
      </w:r>
      <w:r w:rsidR="00154D81">
        <w:rPr>
          <w:noProof/>
          <w:cs/>
        </w:rPr>
        <w:t>‎</w:t>
      </w:r>
      <w:r w:rsidR="00154D81">
        <w:rPr>
          <w:noProof/>
        </w:rPr>
        <w:t>2.47</w:t>
      </w:r>
      <w:r w:rsidRPr="00913A62">
        <w:rPr>
          <w:lang w:eastAsia="en-US"/>
        </w:rPr>
        <w:fldChar w:fldCharType="end"/>
      </w:r>
      <w:r w:rsidRPr="00913A62">
        <w:t xml:space="preserve">. The item </w:t>
      </w:r>
      <w:r w:rsidRPr="00913A62">
        <w:rPr>
          <w:rStyle w:val="ChItalBold"/>
        </w:rPr>
        <w:t>masarakat</w:t>
      </w:r>
      <w:r w:rsidRPr="00913A62">
        <w:t xml:space="preserve"> </w:t>
      </w:r>
      <w:r w:rsidR="00B7093A">
        <w:t>‘</w:t>
      </w:r>
      <w:r w:rsidRPr="00913A62">
        <w:t>community</w:t>
      </w:r>
      <w:r w:rsidR="00B7093A">
        <w:t>’</w:t>
      </w:r>
      <w:r w:rsidRPr="00913A62">
        <w:t xml:space="preserve">, for example, is most commonly realized with </w:t>
      </w:r>
      <w:r w:rsidRPr="00913A62">
        <w:rPr>
          <w:lang w:eastAsia="en-US"/>
        </w:rPr>
        <w:t xml:space="preserve">the alveolar fricative [s]. The items </w:t>
      </w:r>
      <w:r w:rsidRPr="00913A62">
        <w:rPr>
          <w:rStyle w:val="ChItalBold"/>
        </w:rPr>
        <w:t>syarat</w:t>
      </w:r>
      <w:r w:rsidRPr="00913A62">
        <w:t xml:space="preserve"> </w:t>
      </w:r>
      <w:r w:rsidR="00B7093A">
        <w:t>‘</w:t>
      </w:r>
      <w:r w:rsidRPr="00913A62">
        <w:t xml:space="preserve">condition and </w:t>
      </w:r>
      <w:r w:rsidRPr="00913A62">
        <w:rPr>
          <w:rStyle w:val="ChItalBold"/>
        </w:rPr>
        <w:t>syukur</w:t>
      </w:r>
      <w:r w:rsidRPr="00913A62">
        <w:t xml:space="preserve"> </w:t>
      </w:r>
      <w:r w:rsidR="00B7093A">
        <w:t>‘</w:t>
      </w:r>
      <w:r w:rsidRPr="00913A62">
        <w:t>thanks to God</w:t>
      </w:r>
      <w:r w:rsidR="00B7093A">
        <w:t>’</w:t>
      </w:r>
      <w:r w:rsidRPr="00913A62">
        <w:t xml:space="preserve"> are, instead, realized with </w:t>
      </w:r>
      <w:r w:rsidRPr="00913A62">
        <w:rPr>
          <w:lang w:eastAsia="en-US"/>
        </w:rPr>
        <w:t>the palatalized alveolar fricative [s</w:t>
      </w:r>
      <w:r w:rsidRPr="00913A62">
        <w:rPr>
          <w:vertAlign w:val="superscript"/>
          <w:lang w:eastAsia="en-US"/>
        </w:rPr>
        <w:t>j</w:t>
      </w:r>
      <w:r w:rsidRPr="00913A62">
        <w:rPr>
          <w:lang w:eastAsia="en-US"/>
        </w:rPr>
        <w:t xml:space="preserve">]. Alternatively, </w:t>
      </w:r>
      <w:r w:rsidRPr="00913A62">
        <w:t>speakers sometimes replace /</w:t>
      </w:r>
      <w:r w:rsidRPr="00913A62">
        <w:rPr>
          <w:rStyle w:val="ChCharisSIL"/>
        </w:rPr>
        <w:t>ʃ</w:t>
      </w:r>
      <w:r w:rsidRPr="00913A62">
        <w:t xml:space="preserve">/ with the consonant sequence [s.j], thereby changing the </w:t>
      </w:r>
      <w:r w:rsidRPr="00913A62">
        <w:rPr>
          <w:lang w:eastAsia="en-US"/>
        </w:rPr>
        <w:t xml:space="preserve">syllable pattern of the target item as in </w:t>
      </w:r>
      <w:r w:rsidRPr="00913A62">
        <w:rPr>
          <w:rStyle w:val="ChItalBold"/>
        </w:rPr>
        <w:t>dasyat</w:t>
      </w:r>
      <w:r w:rsidRPr="00913A62">
        <w:t xml:space="preserve"> [</w:t>
      </w:r>
      <w:r w:rsidRPr="00913A62">
        <w:rPr>
          <w:rStyle w:val="ChCharisSIL"/>
        </w:rPr>
        <w:t>ˈdɐs.jɐt̚</w:t>
      </w:r>
      <w:r w:rsidRPr="00913A62">
        <w:t xml:space="preserve">] </w:t>
      </w:r>
      <w:r w:rsidR="00B7093A">
        <w:t>‘</w:t>
      </w:r>
      <w:r w:rsidRPr="00913A62">
        <w:t>terrifying</w:t>
      </w:r>
      <w:r w:rsidR="00B7093A">
        <w:t>’</w:t>
      </w:r>
      <w:r w:rsidRPr="00913A62">
        <w:t>.</w:t>
      </w:r>
    </w:p>
    <w:p w14:paraId="5E475C3B" w14:textId="77777777" w:rsidR="00140A47" w:rsidRPr="00913A62" w:rsidRDefault="00140A47" w:rsidP="00D43E1D">
      <w:pPr>
        <w:pStyle w:val="Caption"/>
      </w:pPr>
      <w:bookmarkStart w:id="1051" w:name="_Ref333064468"/>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47</w:t>
        </w:r>
      </w:fldSimple>
      <w:bookmarkEnd w:id="1051"/>
      <w:r w:rsidRPr="00913A62">
        <w:t>:</w:t>
      </w:r>
      <w:r w:rsidRPr="00913A62">
        <w:tab/>
        <w:t xml:space="preserve">Strategies to realize the </w:t>
      </w:r>
      <w:r w:rsidR="00035500">
        <w:t>S</w:t>
      </w:r>
      <w:r w:rsidRPr="00913A62">
        <w:t>tandard Indonesian postalveolar fricative</w:t>
      </w:r>
    </w:p>
    <w:tbl>
      <w:tblPr>
        <w:tblW w:w="6351" w:type="dxa"/>
        <w:tblInd w:w="170" w:type="dxa"/>
        <w:tblBorders>
          <w:bottom w:val="single" w:sz="4" w:space="0" w:color="auto"/>
        </w:tblBorders>
        <w:tblLayout w:type="fixed"/>
        <w:tblLook w:val="01E0" w:firstRow="1" w:lastRow="1" w:firstColumn="1" w:lastColumn="1" w:noHBand="0" w:noVBand="0"/>
      </w:tblPr>
      <w:tblGrid>
        <w:gridCol w:w="1134"/>
        <w:gridCol w:w="1531"/>
        <w:gridCol w:w="1588"/>
        <w:gridCol w:w="851"/>
        <w:gridCol w:w="1247"/>
      </w:tblGrid>
      <w:tr w:rsidR="00AC23C4" w:rsidRPr="00AC23C4" w14:paraId="7115AB05" w14:textId="77777777" w:rsidTr="00D674CD">
        <w:trPr>
          <w:tblHeader/>
        </w:trPr>
        <w:tc>
          <w:tcPr>
            <w:tcW w:w="1134" w:type="dxa"/>
            <w:tcBorders>
              <w:top w:val="single" w:sz="4" w:space="0" w:color="auto"/>
              <w:bottom w:val="single" w:sz="4" w:space="0" w:color="auto"/>
            </w:tcBorders>
            <w:shd w:val="clear" w:color="auto" w:fill="auto"/>
          </w:tcPr>
          <w:p w14:paraId="72AA1B19" w14:textId="77777777" w:rsidR="00140A47" w:rsidRPr="00913A62" w:rsidRDefault="00140A47" w:rsidP="00140A47">
            <w:pPr>
              <w:pStyle w:val="TableHd"/>
            </w:pPr>
            <w:r w:rsidRPr="00913A62">
              <w:t>Orthogr.</w:t>
            </w:r>
          </w:p>
        </w:tc>
        <w:tc>
          <w:tcPr>
            <w:tcW w:w="1531" w:type="dxa"/>
            <w:tcBorders>
              <w:top w:val="single" w:sz="4" w:space="0" w:color="auto"/>
              <w:bottom w:val="single" w:sz="4" w:space="0" w:color="auto"/>
            </w:tcBorders>
            <w:shd w:val="clear" w:color="auto" w:fill="auto"/>
          </w:tcPr>
          <w:p w14:paraId="02DE7BDB" w14:textId="77777777" w:rsidR="00140A47" w:rsidRPr="00913A62" w:rsidRDefault="00140A47" w:rsidP="00140A47">
            <w:pPr>
              <w:pStyle w:val="TableHd"/>
            </w:pPr>
            <w:r w:rsidRPr="00913A62">
              <w:t>Gloss</w:t>
            </w:r>
          </w:p>
        </w:tc>
        <w:tc>
          <w:tcPr>
            <w:tcW w:w="1588" w:type="dxa"/>
            <w:tcBorders>
              <w:top w:val="single" w:sz="4" w:space="0" w:color="auto"/>
              <w:bottom w:val="single" w:sz="4" w:space="0" w:color="auto"/>
            </w:tcBorders>
            <w:shd w:val="clear" w:color="auto" w:fill="auto"/>
          </w:tcPr>
          <w:p w14:paraId="2C423815" w14:textId="77777777" w:rsidR="00140A47" w:rsidRPr="00913A62" w:rsidRDefault="00140A47" w:rsidP="00140A47">
            <w:pPr>
              <w:pStyle w:val="TableHd"/>
            </w:pPr>
            <w:r w:rsidRPr="00913A62">
              <w:t>Realization</w:t>
            </w:r>
          </w:p>
        </w:tc>
        <w:tc>
          <w:tcPr>
            <w:tcW w:w="851" w:type="dxa"/>
            <w:tcBorders>
              <w:top w:val="single" w:sz="4" w:space="0" w:color="auto"/>
              <w:bottom w:val="single" w:sz="4" w:space="0" w:color="auto"/>
            </w:tcBorders>
            <w:shd w:val="clear" w:color="auto" w:fill="auto"/>
          </w:tcPr>
          <w:p w14:paraId="036E47F7" w14:textId="77777777" w:rsidR="00140A47" w:rsidRPr="00913A62" w:rsidRDefault="00140A47" w:rsidP="00140A47">
            <w:pPr>
              <w:pStyle w:val="TableHd"/>
            </w:pPr>
            <w:r w:rsidRPr="00913A62">
              <w:t>Freq.</w:t>
            </w:r>
          </w:p>
        </w:tc>
        <w:tc>
          <w:tcPr>
            <w:tcW w:w="1247" w:type="dxa"/>
            <w:tcBorders>
              <w:top w:val="single" w:sz="4" w:space="0" w:color="auto"/>
              <w:bottom w:val="single" w:sz="4" w:space="0" w:color="auto"/>
            </w:tcBorders>
            <w:shd w:val="clear" w:color="auto" w:fill="auto"/>
          </w:tcPr>
          <w:p w14:paraId="38CB7A0A" w14:textId="77777777" w:rsidR="00140A47" w:rsidRPr="00913A62" w:rsidRDefault="00140A47" w:rsidP="00140A47">
            <w:pPr>
              <w:pStyle w:val="TableHd"/>
            </w:pPr>
            <w:r w:rsidRPr="00913A62">
              <w:t>Item in SI</w:t>
            </w:r>
          </w:p>
        </w:tc>
      </w:tr>
      <w:tr w:rsidR="00AC23C4" w:rsidRPr="00913A62" w14:paraId="71A39622" w14:textId="77777777" w:rsidTr="00D674CD">
        <w:tc>
          <w:tcPr>
            <w:tcW w:w="1134" w:type="dxa"/>
            <w:tcBorders>
              <w:top w:val="single" w:sz="4" w:space="0" w:color="auto"/>
            </w:tcBorders>
            <w:shd w:val="clear" w:color="auto" w:fill="auto"/>
          </w:tcPr>
          <w:p w14:paraId="674ED367" w14:textId="77777777" w:rsidR="00140A47" w:rsidRPr="00913A62" w:rsidRDefault="00140A47" w:rsidP="00C44ED5">
            <w:pPr>
              <w:pStyle w:val="TableCell2-2115pt"/>
              <w:rPr>
                <w:rStyle w:val="ChItalBold"/>
              </w:rPr>
            </w:pPr>
            <w:r w:rsidRPr="00913A62">
              <w:rPr>
                <w:rStyle w:val="ChItalBold"/>
              </w:rPr>
              <w:t>masarakat</w:t>
            </w:r>
          </w:p>
        </w:tc>
        <w:tc>
          <w:tcPr>
            <w:tcW w:w="1531" w:type="dxa"/>
            <w:tcBorders>
              <w:top w:val="single" w:sz="4" w:space="0" w:color="auto"/>
            </w:tcBorders>
            <w:shd w:val="clear" w:color="auto" w:fill="auto"/>
          </w:tcPr>
          <w:p w14:paraId="56110888" w14:textId="192CF413" w:rsidR="00140A47" w:rsidRPr="00913A62" w:rsidRDefault="00B7093A" w:rsidP="00C44ED5">
            <w:pPr>
              <w:pStyle w:val="TableCell2-2115pt"/>
            </w:pPr>
            <w:r>
              <w:t>‘</w:t>
            </w:r>
            <w:r w:rsidR="00140A47" w:rsidRPr="00913A62">
              <w:t>community</w:t>
            </w:r>
            <w:r>
              <w:t>’</w:t>
            </w:r>
          </w:p>
        </w:tc>
        <w:tc>
          <w:tcPr>
            <w:tcW w:w="1588" w:type="dxa"/>
            <w:tcBorders>
              <w:top w:val="single" w:sz="4" w:space="0" w:color="auto"/>
            </w:tcBorders>
            <w:shd w:val="clear" w:color="auto" w:fill="auto"/>
          </w:tcPr>
          <w:p w14:paraId="66813BBF" w14:textId="77777777" w:rsidR="00140A47" w:rsidRPr="00AC23C4" w:rsidRDefault="00140A47" w:rsidP="00C44ED5">
            <w:pPr>
              <w:pStyle w:val="TableCell2-2115pt"/>
              <w:rPr>
                <w:rStyle w:val="ChCharisSIL"/>
                <w:rFonts w:ascii="Times New Roman" w:hAnsi="Times New Roman"/>
                <w:sz w:val="20"/>
              </w:rPr>
            </w:pPr>
            <w:r w:rsidRPr="0019643B">
              <w:t>[</w:t>
            </w:r>
            <w:r w:rsidRPr="00913A62">
              <w:rPr>
                <w:rStyle w:val="ChCharisSIL"/>
              </w:rPr>
              <w:t>ˌma.</w:t>
            </w:r>
            <w:r w:rsidRPr="00913A62">
              <w:rPr>
                <w:rStyle w:val="ChCharisSILBlueBold"/>
              </w:rPr>
              <w:t>s</w:t>
            </w:r>
            <w:r w:rsidRPr="00913A62">
              <w:rPr>
                <w:rStyle w:val="ChCharisSIL"/>
              </w:rPr>
              <w:t>a.ˈɾa.kɐt̚</w:t>
            </w:r>
            <w:r w:rsidRPr="003B1070">
              <w:t>]</w:t>
            </w:r>
          </w:p>
        </w:tc>
        <w:tc>
          <w:tcPr>
            <w:tcW w:w="851" w:type="dxa"/>
            <w:tcBorders>
              <w:top w:val="single" w:sz="4" w:space="0" w:color="auto"/>
            </w:tcBorders>
            <w:shd w:val="clear" w:color="auto" w:fill="auto"/>
          </w:tcPr>
          <w:p w14:paraId="06DDEF46" w14:textId="77777777" w:rsidR="00140A47" w:rsidRPr="00913A62" w:rsidRDefault="00140A47" w:rsidP="00C44ED5">
            <w:pPr>
              <w:pStyle w:val="TableCell2-2115pt"/>
            </w:pPr>
            <w:r w:rsidRPr="00913A62">
              <w:t>27</w:t>
            </w:r>
          </w:p>
        </w:tc>
        <w:tc>
          <w:tcPr>
            <w:tcW w:w="1247" w:type="dxa"/>
            <w:tcBorders>
              <w:top w:val="single" w:sz="4" w:space="0" w:color="auto"/>
            </w:tcBorders>
            <w:shd w:val="clear" w:color="auto" w:fill="auto"/>
          </w:tcPr>
          <w:p w14:paraId="0B30FE97" w14:textId="77777777" w:rsidR="00140A47" w:rsidRPr="00913A62" w:rsidRDefault="00140A47" w:rsidP="00C44ED5">
            <w:pPr>
              <w:pStyle w:val="TableCell2-2115pt"/>
              <w:rPr>
                <w:rStyle w:val="ChItalBold"/>
              </w:rPr>
            </w:pPr>
            <w:r w:rsidRPr="00913A62">
              <w:rPr>
                <w:rStyle w:val="ChItalBold"/>
              </w:rPr>
              <w:t>masyarakat</w:t>
            </w:r>
          </w:p>
        </w:tc>
      </w:tr>
      <w:tr w:rsidR="00AC23C4" w:rsidRPr="00913A62" w14:paraId="3D12D0A3" w14:textId="77777777" w:rsidTr="00D674CD">
        <w:tc>
          <w:tcPr>
            <w:tcW w:w="1134" w:type="dxa"/>
            <w:shd w:val="clear" w:color="auto" w:fill="auto"/>
          </w:tcPr>
          <w:p w14:paraId="2BC387CB" w14:textId="77777777" w:rsidR="00140A47" w:rsidRPr="00913A62" w:rsidRDefault="00140A47" w:rsidP="00C44ED5">
            <w:pPr>
              <w:pStyle w:val="TableCell0-2115ptBreak"/>
            </w:pPr>
          </w:p>
        </w:tc>
        <w:tc>
          <w:tcPr>
            <w:tcW w:w="1531" w:type="dxa"/>
            <w:shd w:val="clear" w:color="auto" w:fill="auto"/>
          </w:tcPr>
          <w:p w14:paraId="073D50E3" w14:textId="77777777" w:rsidR="00140A47" w:rsidRPr="00B757E3" w:rsidRDefault="00140A47" w:rsidP="00C44ED5">
            <w:pPr>
              <w:pStyle w:val="TableCell0-2115ptBreak"/>
            </w:pPr>
          </w:p>
        </w:tc>
        <w:tc>
          <w:tcPr>
            <w:tcW w:w="1588" w:type="dxa"/>
            <w:shd w:val="clear" w:color="auto" w:fill="auto"/>
          </w:tcPr>
          <w:p w14:paraId="5654DBA5" w14:textId="77777777" w:rsidR="00140A47" w:rsidRPr="00913A62" w:rsidRDefault="00140A47" w:rsidP="00C44ED5">
            <w:pPr>
              <w:pStyle w:val="TableCell0-2115ptBreak"/>
              <w:rPr>
                <w:rStyle w:val="ChCharisSIL"/>
              </w:rPr>
            </w:pPr>
            <w:r w:rsidRPr="0019643B">
              <w:t>[</w:t>
            </w:r>
            <w:r w:rsidRPr="00913A62">
              <w:rPr>
                <w:rStyle w:val="ChCharisSIL"/>
              </w:rPr>
              <w:t>ˌma.</w:t>
            </w:r>
            <w:r w:rsidRPr="00913A62">
              <w:rPr>
                <w:rStyle w:val="ChCharisSILBlueBold"/>
              </w:rPr>
              <w:t>sʲ</w:t>
            </w:r>
            <w:r w:rsidRPr="00913A62">
              <w:rPr>
                <w:rStyle w:val="ChCharisSIL"/>
              </w:rPr>
              <w:t>a.ˈɾa.kɐt̚</w:t>
            </w:r>
            <w:r w:rsidRPr="003B1070">
              <w:t>]</w:t>
            </w:r>
          </w:p>
        </w:tc>
        <w:tc>
          <w:tcPr>
            <w:tcW w:w="851" w:type="dxa"/>
            <w:shd w:val="clear" w:color="auto" w:fill="auto"/>
          </w:tcPr>
          <w:p w14:paraId="107B3837" w14:textId="77777777" w:rsidR="00140A47" w:rsidRPr="00913A62" w:rsidRDefault="00140A47" w:rsidP="00C44ED5">
            <w:pPr>
              <w:pStyle w:val="TableCell0-2115ptBreak"/>
            </w:pPr>
            <w:r w:rsidRPr="00913A62">
              <w:t>11</w:t>
            </w:r>
          </w:p>
        </w:tc>
        <w:tc>
          <w:tcPr>
            <w:tcW w:w="1247" w:type="dxa"/>
            <w:shd w:val="clear" w:color="auto" w:fill="auto"/>
          </w:tcPr>
          <w:p w14:paraId="62283F57" w14:textId="77777777" w:rsidR="00140A47" w:rsidRPr="00913A62" w:rsidRDefault="00140A47" w:rsidP="00C44ED5">
            <w:pPr>
              <w:pStyle w:val="TableCell0-2115ptBreak"/>
            </w:pPr>
          </w:p>
        </w:tc>
      </w:tr>
      <w:tr w:rsidR="00AC23C4" w:rsidRPr="00913A62" w14:paraId="38251E63" w14:textId="77777777" w:rsidTr="00D674CD">
        <w:tc>
          <w:tcPr>
            <w:tcW w:w="1134" w:type="dxa"/>
            <w:shd w:val="clear" w:color="auto" w:fill="auto"/>
          </w:tcPr>
          <w:p w14:paraId="15DAC380" w14:textId="77777777" w:rsidR="00140A47" w:rsidRPr="00913A62" w:rsidRDefault="00140A47" w:rsidP="00C44ED5">
            <w:pPr>
              <w:pStyle w:val="TableCell0-2115ptBreak"/>
            </w:pPr>
            <w:r w:rsidRPr="00913A62">
              <w:rPr>
                <w:rStyle w:val="ChItalBold"/>
              </w:rPr>
              <w:t>asik</w:t>
            </w:r>
          </w:p>
        </w:tc>
        <w:tc>
          <w:tcPr>
            <w:tcW w:w="1531" w:type="dxa"/>
            <w:shd w:val="clear" w:color="auto" w:fill="auto"/>
          </w:tcPr>
          <w:p w14:paraId="048AC784" w14:textId="6CC90532" w:rsidR="00140A47" w:rsidRPr="00913A62" w:rsidRDefault="00B7093A" w:rsidP="00C44ED5">
            <w:pPr>
              <w:pStyle w:val="TableCell0-2115ptBreak"/>
            </w:pPr>
            <w:r>
              <w:t>‘</w:t>
            </w:r>
            <w:r w:rsidR="00140A47" w:rsidRPr="00913A62">
              <w:t>be passionate</w:t>
            </w:r>
            <w:r>
              <w:t>’</w:t>
            </w:r>
          </w:p>
        </w:tc>
        <w:tc>
          <w:tcPr>
            <w:tcW w:w="1588" w:type="dxa"/>
            <w:shd w:val="clear" w:color="auto" w:fill="auto"/>
          </w:tcPr>
          <w:p w14:paraId="5B14C767" w14:textId="77777777" w:rsidR="00140A47" w:rsidRPr="00913A62" w:rsidRDefault="00140A47" w:rsidP="00C44ED5">
            <w:pPr>
              <w:pStyle w:val="TableCell0-2115ptBreak"/>
              <w:rPr>
                <w:rStyle w:val="ChCharisSIL"/>
              </w:rPr>
            </w:pPr>
            <w:r w:rsidRPr="0019643B">
              <w:t>[</w:t>
            </w:r>
            <w:r w:rsidRPr="00913A62">
              <w:rPr>
                <w:rStyle w:val="ChCharisSIL"/>
              </w:rPr>
              <w:t>ˈa.</w:t>
            </w:r>
            <w:r w:rsidRPr="00913A62">
              <w:rPr>
                <w:rStyle w:val="ChCharisSILBlueBold"/>
              </w:rPr>
              <w:t>s</w:t>
            </w:r>
            <w:r w:rsidRPr="00913A62">
              <w:rPr>
                <w:rStyle w:val="ChCharisSIL"/>
              </w:rPr>
              <w:t>ɪk̚</w:t>
            </w:r>
            <w:r w:rsidRPr="003B1070">
              <w:t>]</w:t>
            </w:r>
          </w:p>
        </w:tc>
        <w:tc>
          <w:tcPr>
            <w:tcW w:w="851" w:type="dxa"/>
            <w:shd w:val="clear" w:color="auto" w:fill="auto"/>
          </w:tcPr>
          <w:p w14:paraId="473299F4" w14:textId="77777777" w:rsidR="00140A47" w:rsidRPr="00913A62" w:rsidRDefault="00140A47" w:rsidP="00C44ED5">
            <w:pPr>
              <w:pStyle w:val="TableCell0-2115ptBreak"/>
            </w:pPr>
            <w:r w:rsidRPr="00913A62">
              <w:t>1</w:t>
            </w:r>
          </w:p>
        </w:tc>
        <w:tc>
          <w:tcPr>
            <w:tcW w:w="1247" w:type="dxa"/>
            <w:shd w:val="clear" w:color="auto" w:fill="auto"/>
          </w:tcPr>
          <w:p w14:paraId="7B48EFD1" w14:textId="77777777" w:rsidR="00140A47" w:rsidRPr="00913A62" w:rsidRDefault="00140A47" w:rsidP="00C44ED5">
            <w:pPr>
              <w:pStyle w:val="TableCell0-2115ptBreak"/>
            </w:pPr>
            <w:r w:rsidRPr="00913A62">
              <w:rPr>
                <w:rStyle w:val="ChItalBold"/>
              </w:rPr>
              <w:t>asyik</w:t>
            </w:r>
          </w:p>
        </w:tc>
      </w:tr>
      <w:tr w:rsidR="00AC23C4" w:rsidRPr="00913A62" w14:paraId="2D4F29E9" w14:textId="77777777" w:rsidTr="00D674CD">
        <w:tc>
          <w:tcPr>
            <w:tcW w:w="1134" w:type="dxa"/>
            <w:shd w:val="clear" w:color="auto" w:fill="auto"/>
          </w:tcPr>
          <w:p w14:paraId="030B8061" w14:textId="77777777" w:rsidR="00140A47" w:rsidRPr="00913A62" w:rsidRDefault="00140A47" w:rsidP="00C44ED5">
            <w:pPr>
              <w:pStyle w:val="TableCell0-2115pt"/>
              <w:rPr>
                <w:rStyle w:val="ChItalBold"/>
              </w:rPr>
            </w:pPr>
            <w:r w:rsidRPr="00913A62">
              <w:rPr>
                <w:rStyle w:val="ChItalBold"/>
              </w:rPr>
              <w:t>dasyat</w:t>
            </w:r>
          </w:p>
        </w:tc>
        <w:tc>
          <w:tcPr>
            <w:tcW w:w="1531" w:type="dxa"/>
            <w:shd w:val="clear" w:color="auto" w:fill="auto"/>
          </w:tcPr>
          <w:p w14:paraId="6B48B67E" w14:textId="6E7AADF5" w:rsidR="00140A47" w:rsidRPr="00913A62" w:rsidRDefault="00B7093A" w:rsidP="00C44ED5">
            <w:pPr>
              <w:pStyle w:val="TableCell0-2115pt"/>
            </w:pPr>
            <w:r>
              <w:t>‘</w:t>
            </w:r>
            <w:r w:rsidR="00140A47" w:rsidRPr="00913A62">
              <w:t>terrifying</w:t>
            </w:r>
            <w:r>
              <w:t>’</w:t>
            </w:r>
          </w:p>
        </w:tc>
        <w:tc>
          <w:tcPr>
            <w:tcW w:w="1588" w:type="dxa"/>
            <w:shd w:val="clear" w:color="auto" w:fill="auto"/>
          </w:tcPr>
          <w:p w14:paraId="5F8DF4E3" w14:textId="77777777" w:rsidR="00140A47" w:rsidRPr="00913A62" w:rsidRDefault="00140A47" w:rsidP="00C44ED5">
            <w:pPr>
              <w:pStyle w:val="TableCell0-2115pt"/>
              <w:rPr>
                <w:rStyle w:val="ChCharisSIL"/>
              </w:rPr>
            </w:pPr>
            <w:r w:rsidRPr="00E35C6B">
              <w:t>[</w:t>
            </w:r>
            <w:r w:rsidRPr="00913A62">
              <w:rPr>
                <w:rStyle w:val="ChCharisSIL"/>
              </w:rPr>
              <w:t>ˈda.</w:t>
            </w:r>
            <w:r w:rsidRPr="00913A62">
              <w:rPr>
                <w:rStyle w:val="ChCharisSILBlueBold"/>
              </w:rPr>
              <w:t>sʲ</w:t>
            </w:r>
            <w:r w:rsidRPr="00913A62">
              <w:rPr>
                <w:rStyle w:val="ChCharisSIL"/>
              </w:rPr>
              <w:t>ɐt̚</w:t>
            </w:r>
            <w:r w:rsidRPr="003B1070">
              <w:t>]</w:t>
            </w:r>
          </w:p>
        </w:tc>
        <w:tc>
          <w:tcPr>
            <w:tcW w:w="851" w:type="dxa"/>
            <w:shd w:val="clear" w:color="auto" w:fill="auto"/>
          </w:tcPr>
          <w:p w14:paraId="63F895A2" w14:textId="77777777" w:rsidR="00140A47" w:rsidRPr="00913A62" w:rsidRDefault="00140A47" w:rsidP="00C44ED5">
            <w:pPr>
              <w:pStyle w:val="TableCell0-2115pt"/>
            </w:pPr>
            <w:r w:rsidRPr="00913A62">
              <w:t>2</w:t>
            </w:r>
          </w:p>
        </w:tc>
        <w:tc>
          <w:tcPr>
            <w:tcW w:w="1247" w:type="dxa"/>
            <w:shd w:val="clear" w:color="auto" w:fill="auto"/>
          </w:tcPr>
          <w:p w14:paraId="52915AA4" w14:textId="77777777" w:rsidR="00140A47" w:rsidRPr="00913A62" w:rsidRDefault="00140A47" w:rsidP="00C44ED5">
            <w:pPr>
              <w:pStyle w:val="TableCell0-2115pt"/>
              <w:rPr>
                <w:rStyle w:val="ChItalBold"/>
              </w:rPr>
            </w:pPr>
            <w:r w:rsidRPr="00913A62">
              <w:rPr>
                <w:rStyle w:val="ChItalBold"/>
              </w:rPr>
              <w:t>dasyat</w:t>
            </w:r>
          </w:p>
        </w:tc>
      </w:tr>
      <w:tr w:rsidR="00AC23C4" w:rsidRPr="00913A62" w14:paraId="48041F52" w14:textId="77777777" w:rsidTr="00D674CD">
        <w:tc>
          <w:tcPr>
            <w:tcW w:w="1134" w:type="dxa"/>
            <w:shd w:val="clear" w:color="auto" w:fill="auto"/>
          </w:tcPr>
          <w:p w14:paraId="51078B70" w14:textId="77777777" w:rsidR="00140A47" w:rsidRPr="00913A62" w:rsidRDefault="00140A47" w:rsidP="00C44ED5">
            <w:pPr>
              <w:pStyle w:val="TableCell0-2115ptBreak"/>
              <w:rPr>
                <w:rStyle w:val="ChItalBold"/>
              </w:rPr>
            </w:pPr>
          </w:p>
        </w:tc>
        <w:tc>
          <w:tcPr>
            <w:tcW w:w="1531" w:type="dxa"/>
            <w:shd w:val="clear" w:color="auto" w:fill="auto"/>
          </w:tcPr>
          <w:p w14:paraId="297D1F95" w14:textId="77777777" w:rsidR="00140A47" w:rsidRPr="00913A62" w:rsidRDefault="00140A47" w:rsidP="00C44ED5">
            <w:pPr>
              <w:pStyle w:val="TableCell0-2115ptBreak"/>
            </w:pPr>
          </w:p>
        </w:tc>
        <w:tc>
          <w:tcPr>
            <w:tcW w:w="1588" w:type="dxa"/>
            <w:shd w:val="clear" w:color="auto" w:fill="auto"/>
          </w:tcPr>
          <w:p w14:paraId="40314D14" w14:textId="77777777" w:rsidR="00140A47" w:rsidRPr="00913A62" w:rsidRDefault="00140A47" w:rsidP="00C44ED5">
            <w:pPr>
              <w:pStyle w:val="TableCell0-2115ptBreak"/>
              <w:rPr>
                <w:rStyle w:val="ChCharisSIL"/>
              </w:rPr>
            </w:pPr>
            <w:r w:rsidRPr="00E35C6B">
              <w:t>[</w:t>
            </w:r>
            <w:r w:rsidRPr="00913A62">
              <w:rPr>
                <w:rStyle w:val="ChCharisSIL"/>
              </w:rPr>
              <w:t>ˈdɐ</w:t>
            </w:r>
            <w:r w:rsidRPr="00913A62">
              <w:rPr>
                <w:rStyle w:val="ChCharisSILBlueBold"/>
              </w:rPr>
              <w:t>s.j</w:t>
            </w:r>
            <w:r w:rsidRPr="00913A62">
              <w:rPr>
                <w:rStyle w:val="ChCharisSIL"/>
              </w:rPr>
              <w:t>ɐt̚</w:t>
            </w:r>
            <w:r w:rsidRPr="003B1070">
              <w:t>]</w:t>
            </w:r>
          </w:p>
        </w:tc>
        <w:tc>
          <w:tcPr>
            <w:tcW w:w="851" w:type="dxa"/>
            <w:shd w:val="clear" w:color="auto" w:fill="auto"/>
          </w:tcPr>
          <w:p w14:paraId="3E66C9B7" w14:textId="77777777" w:rsidR="00140A47" w:rsidRPr="00913A62" w:rsidRDefault="00140A47" w:rsidP="00C44ED5">
            <w:pPr>
              <w:pStyle w:val="TableCell0-2115ptBreak"/>
            </w:pPr>
            <w:r w:rsidRPr="00913A62">
              <w:t>4</w:t>
            </w:r>
          </w:p>
        </w:tc>
        <w:tc>
          <w:tcPr>
            <w:tcW w:w="1247" w:type="dxa"/>
            <w:shd w:val="clear" w:color="auto" w:fill="auto"/>
          </w:tcPr>
          <w:p w14:paraId="085535F8" w14:textId="77777777" w:rsidR="00140A47" w:rsidRPr="00913A62" w:rsidRDefault="00140A47" w:rsidP="00C44ED5">
            <w:pPr>
              <w:pStyle w:val="TableCell0-2115ptBreak"/>
              <w:rPr>
                <w:rStyle w:val="ChItalBold"/>
              </w:rPr>
            </w:pPr>
          </w:p>
        </w:tc>
      </w:tr>
      <w:tr w:rsidR="00AC23C4" w:rsidRPr="00913A62" w14:paraId="15BA260D" w14:textId="77777777" w:rsidTr="00D674CD">
        <w:tc>
          <w:tcPr>
            <w:tcW w:w="1134" w:type="dxa"/>
            <w:shd w:val="clear" w:color="auto" w:fill="auto"/>
          </w:tcPr>
          <w:p w14:paraId="6132576A" w14:textId="77777777" w:rsidR="00140A47" w:rsidRPr="00913A62" w:rsidRDefault="00140A47" w:rsidP="00C44ED5">
            <w:pPr>
              <w:pStyle w:val="TableCell0-2115ptBreak"/>
            </w:pPr>
            <w:r w:rsidRPr="00913A62">
              <w:rPr>
                <w:rStyle w:val="ChItalBold"/>
              </w:rPr>
              <w:t>syarat</w:t>
            </w:r>
          </w:p>
        </w:tc>
        <w:tc>
          <w:tcPr>
            <w:tcW w:w="1531" w:type="dxa"/>
            <w:shd w:val="clear" w:color="auto" w:fill="auto"/>
          </w:tcPr>
          <w:p w14:paraId="63507A69" w14:textId="19932C7B" w:rsidR="00140A47" w:rsidRPr="00913A62" w:rsidRDefault="00B7093A" w:rsidP="00C44ED5">
            <w:pPr>
              <w:pStyle w:val="TableCell0-2115ptBreak"/>
            </w:pPr>
            <w:r>
              <w:t>‘</w:t>
            </w:r>
            <w:r w:rsidR="00140A47" w:rsidRPr="00913A62">
              <w:t>condition</w:t>
            </w:r>
            <w:r>
              <w:t>’</w:t>
            </w:r>
          </w:p>
        </w:tc>
        <w:tc>
          <w:tcPr>
            <w:tcW w:w="1588" w:type="dxa"/>
            <w:shd w:val="clear" w:color="auto" w:fill="auto"/>
          </w:tcPr>
          <w:p w14:paraId="2175067B" w14:textId="77777777" w:rsidR="00140A47" w:rsidRPr="00913A62" w:rsidRDefault="00140A47" w:rsidP="00C44ED5">
            <w:pPr>
              <w:pStyle w:val="TableCell0-2115ptBreak"/>
              <w:rPr>
                <w:rStyle w:val="ChCharisSIL"/>
              </w:rPr>
            </w:pPr>
            <w:r w:rsidRPr="00E35C6B">
              <w:t>[</w:t>
            </w:r>
            <w:r w:rsidRPr="00913A62">
              <w:rPr>
                <w:rStyle w:val="ChCharisSIL"/>
              </w:rPr>
              <w:t>ˈ</w:t>
            </w:r>
            <w:r w:rsidRPr="00913A62">
              <w:rPr>
                <w:rStyle w:val="ChCharisSILBlueBold"/>
              </w:rPr>
              <w:t>sʲ</w:t>
            </w:r>
            <w:r w:rsidRPr="00913A62">
              <w:rPr>
                <w:rStyle w:val="ChCharisSIL"/>
              </w:rPr>
              <w:t>a.ɾɐt̚</w:t>
            </w:r>
            <w:r w:rsidRPr="003B1070">
              <w:t>]</w:t>
            </w:r>
          </w:p>
        </w:tc>
        <w:tc>
          <w:tcPr>
            <w:tcW w:w="851" w:type="dxa"/>
            <w:shd w:val="clear" w:color="auto" w:fill="auto"/>
          </w:tcPr>
          <w:p w14:paraId="21866B96" w14:textId="77777777" w:rsidR="00140A47" w:rsidRPr="00913A62" w:rsidRDefault="00140A47" w:rsidP="00C44ED5">
            <w:pPr>
              <w:pStyle w:val="TableCell0-2115ptBreak"/>
            </w:pPr>
            <w:r w:rsidRPr="00913A62">
              <w:t>2</w:t>
            </w:r>
          </w:p>
        </w:tc>
        <w:tc>
          <w:tcPr>
            <w:tcW w:w="1247" w:type="dxa"/>
            <w:shd w:val="clear" w:color="auto" w:fill="auto"/>
          </w:tcPr>
          <w:p w14:paraId="3CDA173C" w14:textId="77777777" w:rsidR="00140A47" w:rsidRPr="00913A62" w:rsidRDefault="00140A47" w:rsidP="00C44ED5">
            <w:pPr>
              <w:pStyle w:val="TableCell0-2115ptBreak"/>
            </w:pPr>
            <w:r w:rsidRPr="00913A62">
              <w:rPr>
                <w:rStyle w:val="ChItalBold"/>
              </w:rPr>
              <w:t>syarat</w:t>
            </w:r>
          </w:p>
        </w:tc>
      </w:tr>
      <w:tr w:rsidR="00AC23C4" w:rsidRPr="00913A62" w14:paraId="013A3017" w14:textId="77777777" w:rsidTr="00D674CD">
        <w:tc>
          <w:tcPr>
            <w:tcW w:w="1134" w:type="dxa"/>
            <w:shd w:val="clear" w:color="auto" w:fill="auto"/>
          </w:tcPr>
          <w:p w14:paraId="21527E9E" w14:textId="77777777" w:rsidR="00842193" w:rsidRPr="00913A62" w:rsidRDefault="00842193" w:rsidP="00C44ED5">
            <w:pPr>
              <w:pStyle w:val="TableCell0-2115ptBreak"/>
              <w:rPr>
                <w:rStyle w:val="ChItalBold"/>
              </w:rPr>
            </w:pPr>
            <w:r w:rsidRPr="00913A62">
              <w:rPr>
                <w:rStyle w:val="ChItalBold"/>
              </w:rPr>
              <w:t>syukur</w:t>
            </w:r>
          </w:p>
        </w:tc>
        <w:tc>
          <w:tcPr>
            <w:tcW w:w="1531" w:type="dxa"/>
            <w:shd w:val="clear" w:color="auto" w:fill="auto"/>
          </w:tcPr>
          <w:p w14:paraId="74D02838" w14:textId="74EA7AE1" w:rsidR="00842193" w:rsidRPr="00913A62" w:rsidRDefault="00B7093A" w:rsidP="00C44ED5">
            <w:pPr>
              <w:pStyle w:val="TableCell0-2115ptBreak"/>
            </w:pPr>
            <w:r>
              <w:t>‘</w:t>
            </w:r>
            <w:r w:rsidR="00842193" w:rsidRPr="00913A62">
              <w:t>thanks to God</w:t>
            </w:r>
            <w:r>
              <w:t>’</w:t>
            </w:r>
          </w:p>
        </w:tc>
        <w:tc>
          <w:tcPr>
            <w:tcW w:w="1588" w:type="dxa"/>
            <w:shd w:val="clear" w:color="auto" w:fill="auto"/>
          </w:tcPr>
          <w:p w14:paraId="70A3EEB7" w14:textId="77777777" w:rsidR="00842193" w:rsidRPr="00AC23C4" w:rsidRDefault="00842193" w:rsidP="00C44ED5">
            <w:pPr>
              <w:pStyle w:val="TableCell0-2115ptBreak"/>
              <w:rPr>
                <w:rStyle w:val="ChCharisSIL"/>
                <w:rFonts w:ascii="Times New Roman" w:hAnsi="Times New Roman"/>
                <w:sz w:val="20"/>
              </w:rPr>
            </w:pPr>
            <w:r w:rsidRPr="00E35C6B">
              <w:t>[</w:t>
            </w:r>
            <w:r w:rsidRPr="00913A62">
              <w:rPr>
                <w:rStyle w:val="ChCharisSILBlueBold"/>
              </w:rPr>
              <w:t>sʲ</w:t>
            </w:r>
            <w:r w:rsidRPr="00AC23C4">
              <w:rPr>
                <w:rStyle w:val="ChCharisSIL"/>
                <w:rFonts w:eastAsia="MS Mincho"/>
              </w:rPr>
              <w:t>u.kʊr</w:t>
            </w:r>
            <w:r w:rsidRPr="003B1070">
              <w:t>]</w:t>
            </w:r>
          </w:p>
        </w:tc>
        <w:tc>
          <w:tcPr>
            <w:tcW w:w="851" w:type="dxa"/>
            <w:shd w:val="clear" w:color="auto" w:fill="auto"/>
          </w:tcPr>
          <w:p w14:paraId="5C09E4C8" w14:textId="77777777" w:rsidR="00842193" w:rsidRPr="00913A62" w:rsidRDefault="00842193" w:rsidP="00C44ED5">
            <w:pPr>
              <w:pStyle w:val="TableCell0-2115ptBreak"/>
            </w:pPr>
            <w:r>
              <w:t>3</w:t>
            </w:r>
          </w:p>
        </w:tc>
        <w:tc>
          <w:tcPr>
            <w:tcW w:w="1247" w:type="dxa"/>
            <w:shd w:val="clear" w:color="auto" w:fill="auto"/>
          </w:tcPr>
          <w:p w14:paraId="029AA1B4" w14:textId="77777777" w:rsidR="00842193" w:rsidRPr="00913A62" w:rsidRDefault="00842193" w:rsidP="00C44ED5">
            <w:pPr>
              <w:pStyle w:val="TableCell0-2115ptBreak"/>
              <w:rPr>
                <w:rStyle w:val="ChItalBold"/>
              </w:rPr>
            </w:pPr>
            <w:r w:rsidRPr="00913A62">
              <w:rPr>
                <w:rStyle w:val="ChItalBold"/>
              </w:rPr>
              <w:t>syukur</w:t>
            </w:r>
          </w:p>
        </w:tc>
      </w:tr>
    </w:tbl>
    <w:p w14:paraId="30539097" w14:textId="77777777" w:rsidR="00140A47" w:rsidRPr="00913A62" w:rsidRDefault="00140A47" w:rsidP="00CA71F7">
      <w:pPr>
        <w:pStyle w:val="Body0010after"/>
      </w:pPr>
    </w:p>
    <w:p w14:paraId="10DEBE1B" w14:textId="77777777" w:rsidR="00140A47" w:rsidRPr="00913A62" w:rsidRDefault="00140A47" w:rsidP="00140A47">
      <w:pPr>
        <w:pStyle w:val="Heading3"/>
      </w:pPr>
      <w:bookmarkStart w:id="1052" w:name="_Ref338525870"/>
      <w:bookmarkStart w:id="1053" w:name="_Toc342590017"/>
      <w:bookmarkStart w:id="1054" w:name="_Toc440455533"/>
      <w:r w:rsidRPr="00913A62">
        <w:t>Phonological and phonetic processes in loan words</w:t>
      </w:r>
      <w:bookmarkEnd w:id="1052"/>
      <w:bookmarkEnd w:id="1053"/>
      <w:bookmarkEnd w:id="1054"/>
    </w:p>
    <w:p w14:paraId="4C2FBC8E" w14:textId="328474F2" w:rsidR="00140A47" w:rsidRPr="00913A62" w:rsidRDefault="00694C14" w:rsidP="003B1430">
      <w:pPr>
        <w:pStyle w:val="Body0015after"/>
      </w:pPr>
      <w:r>
        <w:t>O</w:t>
      </w:r>
      <w:r w:rsidRPr="00203E2B">
        <w:t xml:space="preserve">verall, the same phonological and phonetic processes </w:t>
      </w:r>
      <w:r>
        <w:t xml:space="preserve">apply for loan words </w:t>
      </w:r>
      <w:r w:rsidR="00140A47" w:rsidRPr="00913A62">
        <w:t xml:space="preserve">as for </w:t>
      </w:r>
      <w:r w:rsidR="00325711" w:rsidRPr="00325711">
        <w:t xml:space="preserve">inherited Malay roots </w:t>
      </w:r>
      <w:r w:rsidR="00140A47" w:rsidRPr="00913A62">
        <w:t>(see §</w:t>
      </w:r>
      <w:r w:rsidR="00140A47" w:rsidRPr="00913A62">
        <w:fldChar w:fldCharType="begin"/>
      </w:r>
      <w:r w:rsidR="00140A47" w:rsidRPr="00913A62">
        <w:instrText xml:space="preserve"> REF _Ref332787528 \w \h </w:instrText>
      </w:r>
      <w:r w:rsidR="00140A47">
        <w:instrText xml:space="preserve"> \* MERGEFORMAT </w:instrText>
      </w:r>
      <w:r w:rsidR="00140A47" w:rsidRPr="00913A62">
        <w:fldChar w:fldCharType="separate"/>
      </w:r>
      <w:r w:rsidR="00154D81">
        <w:rPr>
          <w:cs/>
        </w:rPr>
        <w:t>‎</w:t>
      </w:r>
      <w:r w:rsidR="00154D81">
        <w:t>2.2</w:t>
      </w:r>
      <w:r w:rsidR="00140A47" w:rsidRPr="00913A62">
        <w:fldChar w:fldCharType="end"/>
      </w:r>
      <w:r w:rsidR="00140A47" w:rsidRPr="00913A62">
        <w:t xml:space="preserve"> and §</w:t>
      </w:r>
      <w:r w:rsidR="00140A47" w:rsidRPr="00913A62">
        <w:fldChar w:fldCharType="begin"/>
      </w:r>
      <w:r w:rsidR="00140A47" w:rsidRPr="00913A62">
        <w:instrText xml:space="preserve"> REF _Ref338492444 \w \h </w:instrText>
      </w:r>
      <w:r w:rsidR="00140A47">
        <w:instrText xml:space="preserve"> \* MERGEFORMAT </w:instrText>
      </w:r>
      <w:r w:rsidR="00140A47" w:rsidRPr="00913A62">
        <w:fldChar w:fldCharType="separate"/>
      </w:r>
      <w:r w:rsidR="00154D81">
        <w:rPr>
          <w:cs/>
        </w:rPr>
        <w:t>‎</w:t>
      </w:r>
      <w:r w:rsidR="00154D81">
        <w:t>2.3</w:t>
      </w:r>
      <w:r w:rsidR="00140A47" w:rsidRPr="00913A62">
        <w:fldChar w:fldCharType="end"/>
      </w:r>
      <w:r w:rsidR="003B1430">
        <w:t>). Three</w:t>
      </w:r>
      <w:r w:rsidR="00140A47" w:rsidRPr="00913A62">
        <w:t xml:space="preserve"> processes, however, need to be discussed in more detail</w:t>
      </w:r>
      <w:r w:rsidR="003B1430">
        <w:t xml:space="preserve">: </w:t>
      </w:r>
      <w:r w:rsidR="00140A47" w:rsidRPr="00913A62">
        <w:t xml:space="preserve">the lack of nasal </w:t>
      </w:r>
      <w:r w:rsidR="00D804ED">
        <w:t xml:space="preserve">place </w:t>
      </w:r>
      <w:r w:rsidR="00140A47" w:rsidRPr="00913A62">
        <w:t>assimilation (§</w:t>
      </w:r>
      <w:r w:rsidR="00140A47" w:rsidRPr="00913A62">
        <w:fldChar w:fldCharType="begin"/>
      </w:r>
      <w:r w:rsidR="00140A47" w:rsidRPr="00913A62">
        <w:instrText xml:space="preserve"> REF _Ref338399473 \w \h </w:instrText>
      </w:r>
      <w:r w:rsidR="00140A47">
        <w:instrText xml:space="preserve"> \* MERGEFORMAT </w:instrText>
      </w:r>
      <w:r w:rsidR="00140A47" w:rsidRPr="00913A62">
        <w:fldChar w:fldCharType="separate"/>
      </w:r>
      <w:r w:rsidR="00154D81">
        <w:rPr>
          <w:cs/>
        </w:rPr>
        <w:t>‎</w:t>
      </w:r>
      <w:r w:rsidR="00154D81">
        <w:t>2.5.2.1</w:t>
      </w:r>
      <w:r w:rsidR="00140A47" w:rsidRPr="00913A62">
        <w:fldChar w:fldCharType="end"/>
      </w:r>
      <w:r w:rsidR="00140A47" w:rsidRPr="00913A62">
        <w:t>)</w:t>
      </w:r>
      <w:r w:rsidR="003B1430">
        <w:t>, lenition (</w:t>
      </w:r>
      <w:r w:rsidR="003B1430" w:rsidRPr="00913A62">
        <w:t>§</w:t>
      </w:r>
      <w:r w:rsidR="003B1430">
        <w:fldChar w:fldCharType="begin"/>
      </w:r>
      <w:r w:rsidR="003B1430">
        <w:instrText xml:space="preserve"> REF _Ref438304390 \w \h </w:instrText>
      </w:r>
      <w:r w:rsidR="003B1430">
        <w:fldChar w:fldCharType="separate"/>
      </w:r>
      <w:r w:rsidR="00154D81">
        <w:rPr>
          <w:cs/>
        </w:rPr>
        <w:t>‎</w:t>
      </w:r>
      <w:r w:rsidR="00154D81">
        <w:t>2.5.2.2</w:t>
      </w:r>
      <w:r w:rsidR="003B1430">
        <w:fldChar w:fldCharType="end"/>
      </w:r>
      <w:r w:rsidR="003B1430">
        <w:t>),</w:t>
      </w:r>
      <w:r w:rsidR="00140A47" w:rsidRPr="00913A62">
        <w:t xml:space="preserve"> and palatalization of the alveolar fricative (§</w:t>
      </w:r>
      <w:r w:rsidR="00140A47" w:rsidRPr="00913A62">
        <w:fldChar w:fldCharType="begin"/>
      </w:r>
      <w:r w:rsidR="00140A47" w:rsidRPr="00913A62">
        <w:instrText xml:space="preserve"> REF _Ref338492499 \w \h </w:instrText>
      </w:r>
      <w:r w:rsidR="00140A47">
        <w:instrText xml:space="preserve"> \* MERGEFORMAT </w:instrText>
      </w:r>
      <w:r w:rsidR="00140A47" w:rsidRPr="00913A62">
        <w:fldChar w:fldCharType="separate"/>
      </w:r>
      <w:r w:rsidR="00154D81">
        <w:rPr>
          <w:cs/>
        </w:rPr>
        <w:t>‎</w:t>
      </w:r>
      <w:r w:rsidR="00154D81">
        <w:t>2.5.2.3</w:t>
      </w:r>
      <w:r w:rsidR="00140A47" w:rsidRPr="00913A62">
        <w:fldChar w:fldCharType="end"/>
      </w:r>
      <w:r w:rsidR="00140A47" w:rsidRPr="00913A62">
        <w:t>).</w:t>
      </w:r>
    </w:p>
    <w:p w14:paraId="5E617242" w14:textId="77777777" w:rsidR="00140A47" w:rsidRPr="00913A62" w:rsidRDefault="00140A47" w:rsidP="00140A47">
      <w:pPr>
        <w:pStyle w:val="Heading4"/>
      </w:pPr>
      <w:bookmarkStart w:id="1055" w:name="_Ref338399473"/>
      <w:r w:rsidRPr="00913A62">
        <w:t xml:space="preserve">Lack of </w:t>
      </w:r>
      <w:r w:rsidR="00BF5F2F">
        <w:t xml:space="preserve">nasal place </w:t>
      </w:r>
      <w:r w:rsidRPr="00913A62">
        <w:t>assimilation</w:t>
      </w:r>
      <w:bookmarkEnd w:id="1055"/>
    </w:p>
    <w:p w14:paraId="5B6927E4" w14:textId="79B52A36" w:rsidR="00140A47" w:rsidRPr="00913A62" w:rsidRDefault="00140A47" w:rsidP="003A294A">
      <w:pPr>
        <w:pStyle w:val="Body0000after115pt"/>
      </w:pPr>
      <w:r w:rsidRPr="00913A62">
        <w:t xml:space="preserve">In loan words, a nasal in the word-internal coda position typically obtains its place features from the following segment in the same way as it does in </w:t>
      </w:r>
      <w:r w:rsidR="00325711" w:rsidRPr="00325711">
        <w:t>inherited Malay roots</w:t>
      </w:r>
      <w:r w:rsidRPr="00913A62">
        <w:t xml:space="preserve"> (§</w:t>
      </w:r>
      <w:r w:rsidR="007F623B">
        <w:fldChar w:fldCharType="begin"/>
      </w:r>
      <w:r w:rsidR="007F623B">
        <w:instrText xml:space="preserve"> REF _Ref358302308 \w \h </w:instrText>
      </w:r>
      <w:r w:rsidR="007F623B">
        <w:fldChar w:fldCharType="separate"/>
      </w:r>
      <w:r w:rsidR="00154D81">
        <w:rPr>
          <w:cs/>
        </w:rPr>
        <w:t>‎</w:t>
      </w:r>
      <w:r w:rsidR="00154D81">
        <w:t>2.2.1</w:t>
      </w:r>
      <w:r w:rsidR="007F623B">
        <w:fldChar w:fldCharType="end"/>
      </w:r>
      <w:r w:rsidRPr="00913A62">
        <w:t xml:space="preserve">). </w:t>
      </w:r>
      <w:r w:rsidR="00FE2632">
        <w:t>When preceding the alveolar fricative, the nasal is typically realized as /</w:t>
      </w:r>
      <w:r w:rsidR="00CE41DD" w:rsidRPr="00913A62">
        <w:rPr>
          <w:rStyle w:val="ChCharisSIL"/>
        </w:rPr>
        <w:t>ŋ</w:t>
      </w:r>
      <w:r w:rsidR="00FE2632">
        <w:t xml:space="preserve">/. </w:t>
      </w:r>
      <w:r w:rsidRPr="00913A62">
        <w:t xml:space="preserve">Examples are </w:t>
      </w:r>
      <w:r w:rsidRPr="00913A62">
        <w:rPr>
          <w:rStyle w:val="ChItalBold"/>
        </w:rPr>
        <w:t>jambu</w:t>
      </w:r>
      <w:r w:rsidRPr="00913A62">
        <w:t xml:space="preserve"> </w:t>
      </w:r>
      <w:r w:rsidR="00B7093A">
        <w:t>‘</w:t>
      </w:r>
      <w:r w:rsidRPr="00913A62">
        <w:t>rose apple</w:t>
      </w:r>
      <w:r w:rsidR="00B7093A">
        <w:t>’</w:t>
      </w:r>
      <w:r w:rsidRPr="00913A62">
        <w:t xml:space="preserve">, </w:t>
      </w:r>
      <w:r w:rsidRPr="00913A62">
        <w:rPr>
          <w:rStyle w:val="ChItalBold"/>
        </w:rPr>
        <w:t>cinta</w:t>
      </w:r>
      <w:r w:rsidRPr="00913A62">
        <w:t xml:space="preserve"> </w:t>
      </w:r>
      <w:r w:rsidR="00B7093A">
        <w:t>‘</w:t>
      </w:r>
      <w:r w:rsidRPr="00913A62">
        <w:t>love</w:t>
      </w:r>
      <w:r w:rsidR="00B7093A">
        <w:t>’</w:t>
      </w:r>
      <w:r w:rsidRPr="00913A62">
        <w:t xml:space="preserve">, or </w:t>
      </w:r>
      <w:r w:rsidRPr="00913A62">
        <w:rPr>
          <w:rStyle w:val="ChItalBold"/>
        </w:rPr>
        <w:t>bengkel</w:t>
      </w:r>
      <w:r w:rsidRPr="00913A62">
        <w:t xml:space="preserve"> </w:t>
      </w:r>
      <w:r w:rsidR="00B7093A">
        <w:t>‘</w:t>
      </w:r>
      <w:r w:rsidRPr="00913A62">
        <w:t>repair shop</w:t>
      </w:r>
      <w:r w:rsidR="00B7093A">
        <w:t>’</w:t>
      </w:r>
      <w:r w:rsidRPr="00913A62">
        <w:t xml:space="preserve">, and </w:t>
      </w:r>
      <w:r w:rsidRPr="00913A62">
        <w:rPr>
          <w:rStyle w:val="ChItalBold"/>
        </w:rPr>
        <w:t>bangsa</w:t>
      </w:r>
      <w:r w:rsidRPr="00913A62">
        <w:t xml:space="preserve"> </w:t>
      </w:r>
      <w:r w:rsidR="00B7093A">
        <w:t>‘</w:t>
      </w:r>
      <w:r w:rsidRPr="00913A62">
        <w:t>people group</w:t>
      </w:r>
      <w:r w:rsidR="00B7093A">
        <w:t>’</w:t>
      </w:r>
      <w:r w:rsidRPr="00913A62">
        <w:t xml:space="preserve"> or </w:t>
      </w:r>
      <w:r w:rsidRPr="00913A62">
        <w:rPr>
          <w:rStyle w:val="ChItalBold"/>
        </w:rPr>
        <w:t>fungsi</w:t>
      </w:r>
      <w:r w:rsidR="00AD2AB4">
        <w:t xml:space="preserve"> </w:t>
      </w:r>
      <w:r w:rsidR="00B7093A">
        <w:t>‘</w:t>
      </w:r>
      <w:r w:rsidR="00AD2AB4">
        <w:t>function</w:t>
      </w:r>
      <w:r w:rsidR="00B7093A">
        <w:t>’</w:t>
      </w:r>
      <w:r w:rsidR="00AD2AB4">
        <w:t>.</w:t>
      </w:r>
    </w:p>
    <w:p w14:paraId="6C2C2E77" w14:textId="5DEBB9C8" w:rsidR="00140A47" w:rsidRPr="00913A62" w:rsidRDefault="00140A47" w:rsidP="003A294A">
      <w:pPr>
        <w:pStyle w:val="Body0505after"/>
      </w:pPr>
      <w:r w:rsidRPr="00913A62">
        <w:lastRenderedPageBreak/>
        <w:t xml:space="preserve">In some loan words, however, the nasal does not undergo assimilation, as illustrated in </w:t>
      </w:r>
      <w:r w:rsidRPr="00913A62">
        <w:fldChar w:fldCharType="begin"/>
      </w:r>
      <w:r w:rsidRPr="00913A62">
        <w:instrText xml:space="preserve"> REF _Ref33832898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48</w:t>
      </w:r>
      <w:r w:rsidRPr="00913A62">
        <w:fldChar w:fldCharType="end"/>
      </w:r>
      <w:r w:rsidRPr="00913A62">
        <w:t xml:space="preserve">. Instead, the bilabial or the alveolar nasal is followed by a consonant with different place features as in </w:t>
      </w:r>
      <w:r w:rsidRPr="00913A62">
        <w:rPr>
          <w:rStyle w:val="ChItalBold"/>
        </w:rPr>
        <w:t>jumla</w:t>
      </w:r>
      <w:r w:rsidRPr="00913A62">
        <w:t xml:space="preserve"> </w:t>
      </w:r>
      <w:r w:rsidR="00B7093A">
        <w:t>‘</w:t>
      </w:r>
      <w:r w:rsidRPr="00913A62">
        <w:t>sum</w:t>
      </w:r>
      <w:r w:rsidR="00B7093A">
        <w:t>’</w:t>
      </w:r>
      <w:r w:rsidRPr="00913A62">
        <w:t xml:space="preserve"> or </w:t>
      </w:r>
      <w:r w:rsidRPr="00913A62">
        <w:rPr>
          <w:rStyle w:val="ChItalBold"/>
        </w:rPr>
        <w:t>tanpa</w:t>
      </w:r>
      <w:r w:rsidRPr="00913A62">
        <w:t xml:space="preserve"> </w:t>
      </w:r>
      <w:r w:rsidR="00B7093A">
        <w:t>‘</w:t>
      </w:r>
      <w:r w:rsidRPr="00913A62">
        <w:t>without</w:t>
      </w:r>
      <w:r w:rsidR="00B7093A">
        <w:t>’</w:t>
      </w:r>
      <w:r w:rsidRPr="00913A62">
        <w:t>.</w:t>
      </w:r>
    </w:p>
    <w:p w14:paraId="75FF86DC" w14:textId="77777777" w:rsidR="00140A47" w:rsidRPr="00913A62" w:rsidRDefault="00140A47" w:rsidP="00D43E1D">
      <w:pPr>
        <w:pStyle w:val="Caption"/>
      </w:pPr>
      <w:bookmarkStart w:id="1056" w:name="_Ref338328987"/>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48</w:t>
        </w:r>
      </w:fldSimple>
      <w:bookmarkEnd w:id="1056"/>
      <w:r w:rsidRPr="00913A62">
        <w:t>:</w:t>
      </w:r>
      <w:r w:rsidRPr="00913A62">
        <w:tab/>
      </w:r>
      <w:r w:rsidR="00BF5F2F" w:rsidRPr="00913A62">
        <w:t xml:space="preserve">Lack of </w:t>
      </w:r>
      <w:r w:rsidR="00BF5F2F">
        <w:t xml:space="preserve">nasal place </w:t>
      </w:r>
      <w:r w:rsidR="00BF5F2F" w:rsidRPr="00913A62">
        <w:t xml:space="preserve">assimilation </w:t>
      </w:r>
      <w:r w:rsidR="00BF5F2F">
        <w:t xml:space="preserve">in the </w:t>
      </w:r>
      <w:r w:rsidRPr="00913A62">
        <w:t>word-internal coda in loan words</w:t>
      </w:r>
    </w:p>
    <w:tbl>
      <w:tblPr>
        <w:tblW w:w="6494" w:type="dxa"/>
        <w:tblInd w:w="170" w:type="dxa"/>
        <w:tblBorders>
          <w:bottom w:val="single" w:sz="4" w:space="0" w:color="auto"/>
        </w:tblBorders>
        <w:tblLayout w:type="fixed"/>
        <w:tblLook w:val="01E0" w:firstRow="1" w:lastRow="1" w:firstColumn="1" w:lastColumn="1" w:noHBand="0" w:noVBand="0"/>
      </w:tblPr>
      <w:tblGrid>
        <w:gridCol w:w="1134"/>
        <w:gridCol w:w="1418"/>
        <w:gridCol w:w="1021"/>
        <w:gridCol w:w="1418"/>
        <w:gridCol w:w="1503"/>
      </w:tblGrid>
      <w:tr w:rsidR="00AC23C4" w:rsidRPr="00AC23C4" w14:paraId="7B3B49B6" w14:textId="77777777" w:rsidTr="00D674CD">
        <w:trPr>
          <w:tblHeader/>
        </w:trPr>
        <w:tc>
          <w:tcPr>
            <w:tcW w:w="1134" w:type="dxa"/>
            <w:tcBorders>
              <w:top w:val="single" w:sz="4" w:space="0" w:color="auto"/>
              <w:bottom w:val="single" w:sz="4" w:space="0" w:color="auto"/>
            </w:tcBorders>
            <w:shd w:val="clear" w:color="auto" w:fill="auto"/>
          </w:tcPr>
          <w:p w14:paraId="66E59B08" w14:textId="77777777" w:rsidR="00140A47" w:rsidRPr="00913A62" w:rsidRDefault="00CE41DD" w:rsidP="00140A47">
            <w:pPr>
              <w:pStyle w:val="TableHd"/>
            </w:pPr>
            <w:r>
              <w:t>Realization</w:t>
            </w:r>
          </w:p>
        </w:tc>
        <w:tc>
          <w:tcPr>
            <w:tcW w:w="1418" w:type="dxa"/>
            <w:tcBorders>
              <w:top w:val="single" w:sz="4" w:space="0" w:color="auto"/>
              <w:bottom w:val="single" w:sz="4" w:space="0" w:color="auto"/>
            </w:tcBorders>
            <w:shd w:val="clear" w:color="auto" w:fill="auto"/>
          </w:tcPr>
          <w:p w14:paraId="11797E84" w14:textId="77777777" w:rsidR="00140A47" w:rsidRPr="00913A62" w:rsidRDefault="00140A47" w:rsidP="00140A47">
            <w:pPr>
              <w:pStyle w:val="TableHd"/>
            </w:pPr>
            <w:r w:rsidRPr="00913A62">
              <w:t>Item</w:t>
            </w:r>
          </w:p>
        </w:tc>
        <w:tc>
          <w:tcPr>
            <w:tcW w:w="1021" w:type="dxa"/>
            <w:tcBorders>
              <w:top w:val="single" w:sz="4" w:space="0" w:color="auto"/>
              <w:bottom w:val="single" w:sz="4" w:space="0" w:color="auto"/>
            </w:tcBorders>
            <w:shd w:val="clear" w:color="auto" w:fill="auto"/>
          </w:tcPr>
          <w:p w14:paraId="7CF7440C" w14:textId="77777777" w:rsidR="00140A47" w:rsidRPr="00913A62" w:rsidRDefault="00140A47" w:rsidP="00140A47">
            <w:pPr>
              <w:pStyle w:val="TableHd"/>
            </w:pPr>
            <w:r w:rsidRPr="00913A62">
              <w:t>Orthogr.</w:t>
            </w:r>
          </w:p>
        </w:tc>
        <w:tc>
          <w:tcPr>
            <w:tcW w:w="1418" w:type="dxa"/>
            <w:tcBorders>
              <w:top w:val="single" w:sz="4" w:space="0" w:color="auto"/>
              <w:bottom w:val="single" w:sz="4" w:space="0" w:color="auto"/>
            </w:tcBorders>
            <w:shd w:val="clear" w:color="auto" w:fill="auto"/>
          </w:tcPr>
          <w:p w14:paraId="34FA861B" w14:textId="77777777" w:rsidR="00140A47" w:rsidRPr="00913A62" w:rsidRDefault="00140A47" w:rsidP="00140A47">
            <w:pPr>
              <w:pStyle w:val="TableHd"/>
            </w:pPr>
            <w:r w:rsidRPr="00913A62">
              <w:t>Gloss</w:t>
            </w:r>
          </w:p>
        </w:tc>
        <w:tc>
          <w:tcPr>
            <w:tcW w:w="1503" w:type="dxa"/>
            <w:tcBorders>
              <w:top w:val="single" w:sz="4" w:space="0" w:color="auto"/>
              <w:bottom w:val="single" w:sz="4" w:space="0" w:color="auto"/>
            </w:tcBorders>
            <w:shd w:val="clear" w:color="auto" w:fill="auto"/>
          </w:tcPr>
          <w:p w14:paraId="09F79C7E" w14:textId="77777777" w:rsidR="00140A47" w:rsidRPr="00913A62" w:rsidRDefault="00140A47" w:rsidP="00140A47">
            <w:pPr>
              <w:pStyle w:val="TableHd"/>
            </w:pPr>
            <w:r w:rsidRPr="00913A62">
              <w:t>Donor language</w:t>
            </w:r>
          </w:p>
        </w:tc>
      </w:tr>
      <w:tr w:rsidR="00AC23C4" w:rsidRPr="00913A62" w14:paraId="7736E419" w14:textId="77777777" w:rsidTr="00D674CD">
        <w:tc>
          <w:tcPr>
            <w:tcW w:w="1134" w:type="dxa"/>
            <w:tcBorders>
              <w:top w:val="single" w:sz="4" w:space="0" w:color="auto"/>
            </w:tcBorders>
            <w:shd w:val="clear" w:color="auto" w:fill="auto"/>
          </w:tcPr>
          <w:p w14:paraId="2C87D74F" w14:textId="77777777" w:rsidR="00140A47" w:rsidRPr="00913A62" w:rsidRDefault="00CE41DD" w:rsidP="00AC23C4">
            <w:pPr>
              <w:pStyle w:val="TableCell2-2115pt"/>
              <w:ind w:left="170"/>
            </w:pPr>
            <w:r>
              <w:t>[m</w:t>
            </w:r>
            <w:r w:rsidRPr="00CE41DD">
              <w:t>]</w:t>
            </w:r>
          </w:p>
        </w:tc>
        <w:tc>
          <w:tcPr>
            <w:tcW w:w="1418" w:type="dxa"/>
            <w:tcBorders>
              <w:top w:val="single" w:sz="4" w:space="0" w:color="auto"/>
            </w:tcBorders>
            <w:shd w:val="clear" w:color="auto" w:fill="auto"/>
          </w:tcPr>
          <w:p w14:paraId="725BC5D7" w14:textId="77777777" w:rsidR="00140A47" w:rsidRPr="00913A62" w:rsidRDefault="00140A47" w:rsidP="00C44ED5">
            <w:pPr>
              <w:pStyle w:val="TableCell2-2115pt"/>
              <w:rPr>
                <w:rStyle w:val="ChCharisSIL"/>
              </w:rPr>
            </w:pPr>
            <w:r w:rsidRPr="00E35C6B">
              <w:t>[</w:t>
            </w:r>
            <w:r w:rsidRPr="00913A62">
              <w:rPr>
                <w:rStyle w:val="ChCharisSIL"/>
              </w:rPr>
              <w:t>aˈlʊ</w:t>
            </w:r>
            <w:r w:rsidRPr="00913A62">
              <w:rPr>
                <w:rStyle w:val="ChCharisSILBlueBold"/>
              </w:rPr>
              <w:t>m.n</w:t>
            </w:r>
            <w:r w:rsidRPr="00913A62">
              <w:rPr>
                <w:rStyle w:val="ChCharisSIL"/>
              </w:rPr>
              <w:t>i</w:t>
            </w:r>
            <w:r w:rsidRPr="003B1070">
              <w:t>]</w:t>
            </w:r>
          </w:p>
        </w:tc>
        <w:tc>
          <w:tcPr>
            <w:tcW w:w="1021" w:type="dxa"/>
            <w:tcBorders>
              <w:top w:val="single" w:sz="4" w:space="0" w:color="auto"/>
            </w:tcBorders>
            <w:shd w:val="clear" w:color="auto" w:fill="auto"/>
          </w:tcPr>
          <w:p w14:paraId="45C1C8A2" w14:textId="77777777" w:rsidR="00140A47" w:rsidRPr="00913A62" w:rsidRDefault="00140A47" w:rsidP="00C44ED5">
            <w:pPr>
              <w:pStyle w:val="TableCell2-2115pt"/>
              <w:rPr>
                <w:rStyle w:val="ChItalBold"/>
              </w:rPr>
            </w:pPr>
            <w:r w:rsidRPr="00913A62">
              <w:rPr>
                <w:rStyle w:val="ChItalBold"/>
              </w:rPr>
              <w:t>alumni</w:t>
            </w:r>
          </w:p>
        </w:tc>
        <w:tc>
          <w:tcPr>
            <w:tcW w:w="1418" w:type="dxa"/>
            <w:tcBorders>
              <w:top w:val="single" w:sz="4" w:space="0" w:color="auto"/>
            </w:tcBorders>
            <w:shd w:val="clear" w:color="auto" w:fill="auto"/>
          </w:tcPr>
          <w:p w14:paraId="363ACEB0" w14:textId="668D1036" w:rsidR="00140A47" w:rsidRPr="00913A62" w:rsidRDefault="00B7093A" w:rsidP="00C44ED5">
            <w:pPr>
              <w:pStyle w:val="TableCell2-2115pt"/>
            </w:pPr>
            <w:r>
              <w:t>‘</w:t>
            </w:r>
            <w:r w:rsidR="00140A47" w:rsidRPr="00913A62">
              <w:t>alumnus</w:t>
            </w:r>
            <w:r>
              <w:t>’</w:t>
            </w:r>
          </w:p>
        </w:tc>
        <w:tc>
          <w:tcPr>
            <w:tcW w:w="1503" w:type="dxa"/>
            <w:tcBorders>
              <w:top w:val="single" w:sz="4" w:space="0" w:color="auto"/>
            </w:tcBorders>
            <w:shd w:val="clear" w:color="auto" w:fill="auto"/>
          </w:tcPr>
          <w:p w14:paraId="0917F5A1" w14:textId="77777777" w:rsidR="00140A47" w:rsidRPr="00913A62" w:rsidRDefault="00140A47" w:rsidP="00C44ED5">
            <w:pPr>
              <w:pStyle w:val="TableCell2-2115pt"/>
            </w:pPr>
            <w:r w:rsidRPr="00913A62">
              <w:t>Latin</w:t>
            </w:r>
          </w:p>
        </w:tc>
      </w:tr>
      <w:tr w:rsidR="00AC23C4" w:rsidRPr="00913A62" w14:paraId="73E92391" w14:textId="77777777" w:rsidTr="00D674CD">
        <w:tc>
          <w:tcPr>
            <w:tcW w:w="1134" w:type="dxa"/>
            <w:shd w:val="clear" w:color="auto" w:fill="auto"/>
          </w:tcPr>
          <w:p w14:paraId="0FD97F48" w14:textId="77777777" w:rsidR="00140A47" w:rsidRPr="00913A62" w:rsidRDefault="00140A47" w:rsidP="00AC23C4">
            <w:pPr>
              <w:pStyle w:val="TableCell0-2115pt"/>
              <w:ind w:left="170"/>
            </w:pPr>
          </w:p>
        </w:tc>
        <w:tc>
          <w:tcPr>
            <w:tcW w:w="1418" w:type="dxa"/>
            <w:shd w:val="clear" w:color="auto" w:fill="auto"/>
          </w:tcPr>
          <w:p w14:paraId="25F4ABB9" w14:textId="77777777" w:rsidR="00140A47" w:rsidRPr="00913A62" w:rsidRDefault="00140A47" w:rsidP="00C44ED5">
            <w:pPr>
              <w:pStyle w:val="TableCell0-2115pt"/>
              <w:rPr>
                <w:rStyle w:val="ChCharisSIL"/>
              </w:rPr>
            </w:pPr>
            <w:r w:rsidRPr="00E35C6B">
              <w:t>[</w:t>
            </w:r>
            <w:r w:rsidRPr="00913A62">
              <w:rPr>
                <w:rStyle w:val="ChCharisSIL"/>
              </w:rPr>
              <w:t>ˈdzʊ</w:t>
            </w:r>
            <w:r w:rsidRPr="00913A62">
              <w:rPr>
                <w:rStyle w:val="ChCharisSILBlueBold"/>
              </w:rPr>
              <w:t>m.l</w:t>
            </w:r>
            <w:r w:rsidRPr="00913A62">
              <w:rPr>
                <w:rStyle w:val="ChCharisSIL"/>
              </w:rPr>
              <w:t>a</w:t>
            </w:r>
            <w:r w:rsidRPr="003B1070">
              <w:t>]</w:t>
            </w:r>
          </w:p>
        </w:tc>
        <w:tc>
          <w:tcPr>
            <w:tcW w:w="1021" w:type="dxa"/>
            <w:shd w:val="clear" w:color="auto" w:fill="auto"/>
          </w:tcPr>
          <w:p w14:paraId="366CA562" w14:textId="77777777" w:rsidR="00140A47" w:rsidRPr="00913A62" w:rsidRDefault="00140A47" w:rsidP="00C44ED5">
            <w:pPr>
              <w:pStyle w:val="TableCell0-2115pt"/>
              <w:rPr>
                <w:rStyle w:val="ChItalBold"/>
              </w:rPr>
            </w:pPr>
            <w:r w:rsidRPr="00913A62">
              <w:rPr>
                <w:rStyle w:val="ChItalBold"/>
              </w:rPr>
              <w:t>jumla</w:t>
            </w:r>
          </w:p>
        </w:tc>
        <w:tc>
          <w:tcPr>
            <w:tcW w:w="1418" w:type="dxa"/>
            <w:shd w:val="clear" w:color="auto" w:fill="auto"/>
          </w:tcPr>
          <w:p w14:paraId="01117DE4" w14:textId="425DAA30" w:rsidR="00140A47" w:rsidRPr="00913A62" w:rsidRDefault="00B7093A" w:rsidP="00C44ED5">
            <w:pPr>
              <w:pStyle w:val="TableCell0-2115pt"/>
            </w:pPr>
            <w:r>
              <w:t>‘</w:t>
            </w:r>
            <w:r w:rsidR="00140A47" w:rsidRPr="00913A62">
              <w:t>sum</w:t>
            </w:r>
            <w:r>
              <w:t>’</w:t>
            </w:r>
          </w:p>
        </w:tc>
        <w:tc>
          <w:tcPr>
            <w:tcW w:w="1503" w:type="dxa"/>
            <w:shd w:val="clear" w:color="auto" w:fill="auto"/>
          </w:tcPr>
          <w:p w14:paraId="17174CC7" w14:textId="77777777" w:rsidR="00140A47" w:rsidRPr="00913A62" w:rsidRDefault="00140A47" w:rsidP="00C44ED5">
            <w:pPr>
              <w:pStyle w:val="TableCell0-2115pt"/>
            </w:pPr>
            <w:r w:rsidRPr="00913A62">
              <w:t>Arabic</w:t>
            </w:r>
          </w:p>
        </w:tc>
      </w:tr>
      <w:tr w:rsidR="00AC23C4" w:rsidRPr="00913A62" w14:paraId="66F3F203" w14:textId="77777777" w:rsidTr="00D674CD">
        <w:tc>
          <w:tcPr>
            <w:tcW w:w="1134" w:type="dxa"/>
            <w:shd w:val="clear" w:color="auto" w:fill="auto"/>
          </w:tcPr>
          <w:p w14:paraId="52065CA3" w14:textId="77777777" w:rsidR="00140A47" w:rsidRPr="00913A62" w:rsidRDefault="00140A47" w:rsidP="00AC23C4">
            <w:pPr>
              <w:pStyle w:val="TableCell0-2115ptBreak"/>
              <w:ind w:left="170"/>
            </w:pPr>
          </w:p>
        </w:tc>
        <w:tc>
          <w:tcPr>
            <w:tcW w:w="1418" w:type="dxa"/>
            <w:shd w:val="clear" w:color="auto" w:fill="auto"/>
          </w:tcPr>
          <w:p w14:paraId="591CAB1C" w14:textId="77777777" w:rsidR="00140A47" w:rsidRPr="00913A62" w:rsidRDefault="00140A47" w:rsidP="00C44ED5">
            <w:pPr>
              <w:pStyle w:val="TableCell0-2115ptBreak"/>
              <w:rPr>
                <w:rStyle w:val="ChCharisSIL"/>
              </w:rPr>
            </w:pPr>
            <w:r w:rsidRPr="00E35C6B">
              <w:t>[</w:t>
            </w:r>
            <w:r w:rsidRPr="00913A62">
              <w:rPr>
                <w:rStyle w:val="ChCharisSIL"/>
              </w:rPr>
              <w:t>kɔ̞nˈsʊ</w:t>
            </w:r>
            <w:r w:rsidRPr="00913A62">
              <w:rPr>
                <w:rStyle w:val="ChCharisSILBlueBold"/>
              </w:rPr>
              <w:t>m.s</w:t>
            </w:r>
            <w:r w:rsidRPr="00913A62">
              <w:rPr>
                <w:rStyle w:val="ChCharisSIL"/>
              </w:rPr>
              <w:t>i</w:t>
            </w:r>
            <w:r w:rsidRPr="003B1070">
              <w:t>]</w:t>
            </w:r>
          </w:p>
        </w:tc>
        <w:tc>
          <w:tcPr>
            <w:tcW w:w="1021" w:type="dxa"/>
            <w:shd w:val="clear" w:color="auto" w:fill="auto"/>
          </w:tcPr>
          <w:p w14:paraId="3BDD3F78" w14:textId="77777777" w:rsidR="00140A47" w:rsidRPr="00913A62" w:rsidRDefault="00140A47" w:rsidP="00C44ED5">
            <w:pPr>
              <w:pStyle w:val="TableCell0-2115ptBreak"/>
              <w:rPr>
                <w:rStyle w:val="ChItalBold"/>
              </w:rPr>
            </w:pPr>
            <w:r w:rsidRPr="00913A62">
              <w:rPr>
                <w:rStyle w:val="ChItalBold"/>
              </w:rPr>
              <w:t>konsumsi</w:t>
            </w:r>
          </w:p>
        </w:tc>
        <w:tc>
          <w:tcPr>
            <w:tcW w:w="1418" w:type="dxa"/>
            <w:shd w:val="clear" w:color="auto" w:fill="auto"/>
          </w:tcPr>
          <w:p w14:paraId="31D8A075" w14:textId="63A9A0DD" w:rsidR="00140A47" w:rsidRPr="00913A62" w:rsidRDefault="00B7093A" w:rsidP="00C44ED5">
            <w:pPr>
              <w:pStyle w:val="TableCell0-2115ptBreak"/>
            </w:pPr>
            <w:r>
              <w:t>‘</w:t>
            </w:r>
            <w:r w:rsidR="00140A47" w:rsidRPr="00913A62">
              <w:t>consumption</w:t>
            </w:r>
            <w:r>
              <w:t>’</w:t>
            </w:r>
          </w:p>
        </w:tc>
        <w:tc>
          <w:tcPr>
            <w:tcW w:w="1503" w:type="dxa"/>
            <w:shd w:val="clear" w:color="auto" w:fill="auto"/>
          </w:tcPr>
          <w:p w14:paraId="5E907561" w14:textId="77777777" w:rsidR="00140A47" w:rsidRPr="00913A62" w:rsidRDefault="00140A47" w:rsidP="00C44ED5">
            <w:pPr>
              <w:pStyle w:val="TableCell0-2115ptBreak"/>
            </w:pPr>
            <w:r w:rsidRPr="00913A62">
              <w:t>Dutch</w:t>
            </w:r>
          </w:p>
        </w:tc>
      </w:tr>
      <w:tr w:rsidR="00AC23C4" w:rsidRPr="00913A62" w14:paraId="3E6C2AEE" w14:textId="77777777" w:rsidTr="00D674CD">
        <w:tc>
          <w:tcPr>
            <w:tcW w:w="1134" w:type="dxa"/>
            <w:shd w:val="clear" w:color="auto" w:fill="auto"/>
          </w:tcPr>
          <w:p w14:paraId="37984CE2" w14:textId="77777777" w:rsidR="00140A47" w:rsidRPr="00913A62" w:rsidRDefault="00CE41DD" w:rsidP="00AC23C4">
            <w:pPr>
              <w:pStyle w:val="TableCell2-2115pt"/>
              <w:ind w:left="170"/>
            </w:pPr>
            <w:r>
              <w:t>[n</w:t>
            </w:r>
            <w:r w:rsidRPr="003B1070">
              <w:t>]</w:t>
            </w:r>
          </w:p>
        </w:tc>
        <w:tc>
          <w:tcPr>
            <w:tcW w:w="1418" w:type="dxa"/>
            <w:shd w:val="clear" w:color="auto" w:fill="auto"/>
          </w:tcPr>
          <w:p w14:paraId="68CA543D" w14:textId="77777777" w:rsidR="00140A47" w:rsidRPr="00913A62" w:rsidRDefault="00140A47" w:rsidP="00C44ED5">
            <w:pPr>
              <w:pStyle w:val="TableCell2-2115pt"/>
            </w:pPr>
            <w:r w:rsidRPr="00E35C6B">
              <w:t>[</w:t>
            </w:r>
            <w:r w:rsidRPr="00913A62">
              <w:rPr>
                <w:rStyle w:val="ChCharisSIL"/>
              </w:rPr>
              <w:t>ˈta</w:t>
            </w:r>
            <w:r w:rsidRPr="00913A62">
              <w:rPr>
                <w:rStyle w:val="ChCharisSILBlueBold"/>
              </w:rPr>
              <w:t>n.p</w:t>
            </w:r>
            <w:r w:rsidRPr="00913A62">
              <w:rPr>
                <w:rStyle w:val="ChCharisSIL"/>
              </w:rPr>
              <w:t>a</w:t>
            </w:r>
            <w:r w:rsidRPr="003B1070">
              <w:t>]</w:t>
            </w:r>
          </w:p>
        </w:tc>
        <w:tc>
          <w:tcPr>
            <w:tcW w:w="1021" w:type="dxa"/>
            <w:shd w:val="clear" w:color="auto" w:fill="auto"/>
          </w:tcPr>
          <w:p w14:paraId="350E95B5" w14:textId="77777777" w:rsidR="00140A47" w:rsidRPr="00913A62" w:rsidRDefault="00140A47" w:rsidP="00C44ED5">
            <w:pPr>
              <w:pStyle w:val="TableCell2-2115pt"/>
              <w:rPr>
                <w:rStyle w:val="ChItalBold"/>
              </w:rPr>
            </w:pPr>
            <w:r w:rsidRPr="00913A62">
              <w:rPr>
                <w:rStyle w:val="ChItalBold"/>
              </w:rPr>
              <w:t>tanpa</w:t>
            </w:r>
          </w:p>
        </w:tc>
        <w:tc>
          <w:tcPr>
            <w:tcW w:w="1418" w:type="dxa"/>
            <w:shd w:val="clear" w:color="auto" w:fill="auto"/>
          </w:tcPr>
          <w:p w14:paraId="0B9209AA" w14:textId="4A191A4F" w:rsidR="00140A47" w:rsidRPr="00913A62" w:rsidRDefault="00B7093A" w:rsidP="00C44ED5">
            <w:pPr>
              <w:pStyle w:val="TableCell2-2115pt"/>
            </w:pPr>
            <w:r>
              <w:t>‘</w:t>
            </w:r>
            <w:r w:rsidR="00140A47" w:rsidRPr="00913A62">
              <w:t>without</w:t>
            </w:r>
            <w:r>
              <w:t>’</w:t>
            </w:r>
          </w:p>
        </w:tc>
        <w:tc>
          <w:tcPr>
            <w:tcW w:w="1503" w:type="dxa"/>
            <w:shd w:val="clear" w:color="auto" w:fill="auto"/>
          </w:tcPr>
          <w:p w14:paraId="7C89681D" w14:textId="77777777" w:rsidR="00140A47" w:rsidRPr="00913A62" w:rsidRDefault="00140A47" w:rsidP="00C44ED5">
            <w:pPr>
              <w:pStyle w:val="TableCell2-2115pt"/>
            </w:pPr>
            <w:r w:rsidRPr="00913A62">
              <w:t>(uncertain</w:t>
            </w:r>
            <w:bookmarkStart w:id="1057" w:name="_Ref338338714"/>
            <w:r w:rsidRPr="00913A62">
              <w:rPr>
                <w:rStyle w:val="FootnoteReference"/>
              </w:rPr>
              <w:footnoteReference w:id="98"/>
            </w:r>
            <w:bookmarkEnd w:id="1057"/>
            <w:r w:rsidRPr="00913A62">
              <w:t>)</w:t>
            </w:r>
          </w:p>
        </w:tc>
      </w:tr>
      <w:tr w:rsidR="00AC23C4" w:rsidRPr="00913A62" w14:paraId="6899229D" w14:textId="77777777" w:rsidTr="00D674CD">
        <w:tc>
          <w:tcPr>
            <w:tcW w:w="1134" w:type="dxa"/>
            <w:shd w:val="clear" w:color="auto" w:fill="auto"/>
          </w:tcPr>
          <w:p w14:paraId="56B7B2D1" w14:textId="77777777" w:rsidR="00140A47" w:rsidRPr="00913A62" w:rsidRDefault="00140A47" w:rsidP="00AC23C4">
            <w:pPr>
              <w:pStyle w:val="TableCell0-2115pt"/>
              <w:ind w:left="170"/>
            </w:pPr>
          </w:p>
        </w:tc>
        <w:tc>
          <w:tcPr>
            <w:tcW w:w="1418" w:type="dxa"/>
            <w:shd w:val="clear" w:color="auto" w:fill="auto"/>
          </w:tcPr>
          <w:p w14:paraId="6053EB44" w14:textId="77777777" w:rsidR="00140A47" w:rsidRPr="00913A62" w:rsidRDefault="00140A47" w:rsidP="00C44ED5">
            <w:pPr>
              <w:pStyle w:val="TableCell0-2115pt"/>
              <w:rPr>
                <w:rStyle w:val="ChCharisSIL"/>
              </w:rPr>
            </w:pPr>
            <w:r w:rsidRPr="00E35C6B">
              <w:t>[</w:t>
            </w:r>
            <w:r w:rsidRPr="00913A62">
              <w:rPr>
                <w:rStyle w:val="ChCharisSIL"/>
              </w:rPr>
              <w:t>mɐ</w:t>
            </w:r>
            <w:r w:rsidRPr="00913A62">
              <w:rPr>
                <w:rStyle w:val="ChCharisSILBlueBold"/>
              </w:rPr>
              <w:t>n.ˈf</w:t>
            </w:r>
            <w:r w:rsidRPr="00913A62">
              <w:rPr>
                <w:rStyle w:val="ChCharisSIL"/>
              </w:rPr>
              <w:t>a.ɐt̚</w:t>
            </w:r>
            <w:r w:rsidRPr="003B1070">
              <w:t>]</w:t>
            </w:r>
          </w:p>
        </w:tc>
        <w:tc>
          <w:tcPr>
            <w:tcW w:w="1021" w:type="dxa"/>
            <w:shd w:val="clear" w:color="auto" w:fill="auto"/>
          </w:tcPr>
          <w:p w14:paraId="0E758CC3" w14:textId="77777777" w:rsidR="00140A47" w:rsidRPr="00913A62" w:rsidRDefault="00140A47" w:rsidP="00C44ED5">
            <w:pPr>
              <w:pStyle w:val="TableCell0-2115pt"/>
              <w:rPr>
                <w:rStyle w:val="ChItalBold"/>
              </w:rPr>
            </w:pPr>
            <w:r w:rsidRPr="00913A62">
              <w:rPr>
                <w:rStyle w:val="ChItalBold"/>
              </w:rPr>
              <w:t>manfaat</w:t>
            </w:r>
          </w:p>
        </w:tc>
        <w:tc>
          <w:tcPr>
            <w:tcW w:w="1418" w:type="dxa"/>
            <w:shd w:val="clear" w:color="auto" w:fill="auto"/>
          </w:tcPr>
          <w:p w14:paraId="4EA5CE62" w14:textId="2CCB4BBA" w:rsidR="00140A47" w:rsidRPr="00913A62" w:rsidRDefault="00B7093A" w:rsidP="00C44ED5">
            <w:pPr>
              <w:pStyle w:val="TableCell0-2115pt"/>
            </w:pPr>
            <w:r>
              <w:t>‘</w:t>
            </w:r>
            <w:r w:rsidR="00140A47" w:rsidRPr="00913A62">
              <w:t>benefit</w:t>
            </w:r>
            <w:r>
              <w:t>’</w:t>
            </w:r>
          </w:p>
        </w:tc>
        <w:tc>
          <w:tcPr>
            <w:tcW w:w="1503" w:type="dxa"/>
            <w:shd w:val="clear" w:color="auto" w:fill="auto"/>
          </w:tcPr>
          <w:p w14:paraId="49EB729F" w14:textId="77777777" w:rsidR="00140A47" w:rsidRPr="00913A62" w:rsidRDefault="00140A47" w:rsidP="00C44ED5">
            <w:pPr>
              <w:pStyle w:val="TableCell0-2115pt"/>
            </w:pPr>
            <w:r w:rsidRPr="00913A62">
              <w:t>Arabic</w:t>
            </w:r>
          </w:p>
        </w:tc>
      </w:tr>
      <w:tr w:rsidR="00AC23C4" w:rsidRPr="00913A62" w14:paraId="5C2636E1" w14:textId="77777777" w:rsidTr="00D674CD">
        <w:tc>
          <w:tcPr>
            <w:tcW w:w="1134" w:type="dxa"/>
            <w:shd w:val="clear" w:color="auto" w:fill="auto"/>
          </w:tcPr>
          <w:p w14:paraId="55D1CD9B" w14:textId="77777777" w:rsidR="00140A47" w:rsidRPr="00913A62" w:rsidRDefault="00140A47" w:rsidP="00AC23C4">
            <w:pPr>
              <w:pStyle w:val="TableCell0-2115ptBreak"/>
              <w:ind w:left="170"/>
            </w:pPr>
          </w:p>
        </w:tc>
        <w:tc>
          <w:tcPr>
            <w:tcW w:w="1418" w:type="dxa"/>
            <w:shd w:val="clear" w:color="auto" w:fill="auto"/>
          </w:tcPr>
          <w:p w14:paraId="6CC994B7" w14:textId="77777777" w:rsidR="00140A47" w:rsidRPr="00913A62" w:rsidRDefault="00140A47" w:rsidP="00C44ED5">
            <w:pPr>
              <w:pStyle w:val="TableCell0-2115ptBreak"/>
            </w:pPr>
            <w:r w:rsidRPr="00913A62">
              <w:t>[</w:t>
            </w:r>
            <w:r w:rsidRPr="00913A62">
              <w:rPr>
                <w:rStyle w:val="ChCharisSIL"/>
              </w:rPr>
              <w:t>ˌɪ</w:t>
            </w:r>
            <w:r w:rsidRPr="00913A62">
              <w:rPr>
                <w:rStyle w:val="ChCharisSILBlueBold"/>
              </w:rPr>
              <w:t>n.f</w:t>
            </w:r>
            <w:r w:rsidRPr="00913A62">
              <w:rPr>
                <w:rStyle w:val="ChCharisSIL"/>
              </w:rPr>
              <w:t>ɔ̞r.ˈma.si</w:t>
            </w:r>
            <w:r w:rsidRPr="003B1070">
              <w:t>]</w:t>
            </w:r>
          </w:p>
        </w:tc>
        <w:tc>
          <w:tcPr>
            <w:tcW w:w="1021" w:type="dxa"/>
            <w:shd w:val="clear" w:color="auto" w:fill="auto"/>
          </w:tcPr>
          <w:p w14:paraId="0C5B0F6B" w14:textId="77777777" w:rsidR="00140A47" w:rsidRPr="00913A62" w:rsidRDefault="00140A47" w:rsidP="00C44ED5">
            <w:pPr>
              <w:pStyle w:val="TableCell0-2115ptBreak"/>
              <w:rPr>
                <w:rStyle w:val="ChItalBold"/>
              </w:rPr>
            </w:pPr>
            <w:r w:rsidRPr="00913A62">
              <w:rPr>
                <w:rStyle w:val="ChItalBold"/>
              </w:rPr>
              <w:t>informasi</w:t>
            </w:r>
          </w:p>
        </w:tc>
        <w:tc>
          <w:tcPr>
            <w:tcW w:w="1418" w:type="dxa"/>
            <w:shd w:val="clear" w:color="auto" w:fill="auto"/>
          </w:tcPr>
          <w:p w14:paraId="1C6B34BF" w14:textId="345EB77F" w:rsidR="00140A47" w:rsidRPr="00913A62" w:rsidRDefault="00B7093A" w:rsidP="00C44ED5">
            <w:pPr>
              <w:pStyle w:val="TableCell0-2115ptBreak"/>
            </w:pPr>
            <w:r>
              <w:t>‘</w:t>
            </w:r>
            <w:r w:rsidR="00140A47" w:rsidRPr="00913A62">
              <w:t>information</w:t>
            </w:r>
            <w:r>
              <w:t>’</w:t>
            </w:r>
          </w:p>
        </w:tc>
        <w:tc>
          <w:tcPr>
            <w:tcW w:w="1503" w:type="dxa"/>
            <w:shd w:val="clear" w:color="auto" w:fill="auto"/>
          </w:tcPr>
          <w:p w14:paraId="57D331B1" w14:textId="77777777" w:rsidR="00140A47" w:rsidRPr="00913A62" w:rsidRDefault="00140A47" w:rsidP="00C44ED5">
            <w:pPr>
              <w:pStyle w:val="TableCell0-2115ptBreak"/>
            </w:pPr>
            <w:r w:rsidRPr="00913A62">
              <w:t>Dutch</w:t>
            </w:r>
          </w:p>
        </w:tc>
      </w:tr>
    </w:tbl>
    <w:p w14:paraId="41143EF0" w14:textId="77777777" w:rsidR="00140A47" w:rsidRPr="00913A62" w:rsidRDefault="00140A47" w:rsidP="00CA71F7">
      <w:pPr>
        <w:pStyle w:val="Body0010after"/>
      </w:pPr>
    </w:p>
    <w:p w14:paraId="40BF57ED" w14:textId="77777777" w:rsidR="00140A47" w:rsidRPr="00913A62" w:rsidRDefault="00140A47" w:rsidP="00140A47">
      <w:pPr>
        <w:pStyle w:val="Heading4"/>
      </w:pPr>
      <w:bookmarkStart w:id="1060" w:name="_Ref438304390"/>
      <w:r w:rsidRPr="00913A62">
        <w:t>Lenition</w:t>
      </w:r>
      <w:bookmarkEnd w:id="1060"/>
    </w:p>
    <w:p w14:paraId="079CF7AB" w14:textId="39F50EC3" w:rsidR="006F1240" w:rsidRDefault="00140A47" w:rsidP="00D74466">
      <w:pPr>
        <w:pStyle w:val="Body0015after115pt"/>
      </w:pPr>
      <w:r w:rsidRPr="00913A62">
        <w:t xml:space="preserve">Lenition is attested only for the bilabial voiceless stop in </w:t>
      </w:r>
      <w:r w:rsidRPr="00BF2E98">
        <w:t>two lexical</w:t>
      </w:r>
      <w:r w:rsidRPr="00913A62">
        <w:t xml:space="preserve"> items, namely </w:t>
      </w:r>
      <w:r w:rsidRPr="00913A62">
        <w:rPr>
          <w:rStyle w:val="ChItalBold"/>
        </w:rPr>
        <w:t>kopi</w:t>
      </w:r>
      <w:r w:rsidRPr="00913A62">
        <w:t xml:space="preserve"> </w:t>
      </w:r>
      <w:r w:rsidR="00B7093A">
        <w:t>‘</w:t>
      </w:r>
      <w:r w:rsidRPr="00913A62">
        <w:t>coffee</w:t>
      </w:r>
      <w:r w:rsidR="00B7093A">
        <w:t>’</w:t>
      </w:r>
      <w:r w:rsidRPr="00913A62">
        <w:t xml:space="preserve"> and </w:t>
      </w:r>
      <w:r w:rsidRPr="00913A62">
        <w:rPr>
          <w:rStyle w:val="ChItalBold"/>
        </w:rPr>
        <w:t>pikir</w:t>
      </w:r>
      <w:r w:rsidRPr="00913A62">
        <w:t xml:space="preserve"> </w:t>
      </w:r>
      <w:r w:rsidR="00B7093A">
        <w:t>‘</w:t>
      </w:r>
      <w:r w:rsidRPr="00913A62">
        <w:t>think</w:t>
      </w:r>
      <w:r w:rsidR="00B7093A">
        <w:t>’</w:t>
      </w:r>
      <w:r w:rsidRPr="00913A62">
        <w:t xml:space="preserve">. Inter-vocalically, the bilabial stop in </w:t>
      </w:r>
      <w:r w:rsidRPr="00913A62">
        <w:rPr>
          <w:rStyle w:val="ChItalBold"/>
        </w:rPr>
        <w:t>kopi</w:t>
      </w:r>
      <w:r w:rsidRPr="00913A62">
        <w:t xml:space="preserve"> [</w:t>
      </w:r>
      <w:r w:rsidRPr="00913A62">
        <w:rPr>
          <w:rStyle w:val="ChCharisSIL"/>
        </w:rPr>
        <w:t>ˈkɔ.pi</w:t>
      </w:r>
      <w:r w:rsidRPr="00913A62">
        <w:t xml:space="preserve">] </w:t>
      </w:r>
      <w:r w:rsidR="00B7093A">
        <w:t>‘</w:t>
      </w:r>
      <w:r w:rsidRPr="00913A62">
        <w:t>coffee</w:t>
      </w:r>
      <w:r w:rsidR="00B7093A">
        <w:t>’</w:t>
      </w:r>
      <w:r w:rsidRPr="00913A62">
        <w:t xml:space="preserve"> can be lenited </w:t>
      </w:r>
      <w:r w:rsidR="00CE2AB8">
        <w:t xml:space="preserve">by means of spirantization </w:t>
      </w:r>
      <w:r w:rsidRPr="00913A62">
        <w:t>to fricative [</w:t>
      </w:r>
      <w:r w:rsidRPr="00913A62">
        <w:rPr>
          <w:rStyle w:val="ChCharisSIL"/>
        </w:rPr>
        <w:t>f</w:t>
      </w:r>
      <w:r w:rsidRPr="00913A62">
        <w:t>] giving [</w:t>
      </w:r>
      <w:r w:rsidRPr="00913A62">
        <w:rPr>
          <w:rStyle w:val="ChCharisSIL"/>
        </w:rPr>
        <w:t>ˈkɔ.fi</w:t>
      </w:r>
      <w:r w:rsidRPr="00913A62">
        <w:t xml:space="preserve">] </w:t>
      </w:r>
      <w:r w:rsidR="00B7093A">
        <w:t>‘</w:t>
      </w:r>
      <w:r w:rsidRPr="00913A62">
        <w:t>coffee</w:t>
      </w:r>
      <w:r w:rsidR="00B7093A">
        <w:t>’</w:t>
      </w:r>
      <w:r w:rsidRPr="00913A62">
        <w:t xml:space="preserve">. When following a lexeme with word-final vowel, the word-initial stop in </w:t>
      </w:r>
      <w:r w:rsidRPr="00913A62">
        <w:rPr>
          <w:rStyle w:val="ChItalBold"/>
        </w:rPr>
        <w:t>pikir</w:t>
      </w:r>
      <w:r w:rsidRPr="00913A62">
        <w:t xml:space="preserve"> [</w:t>
      </w:r>
      <w:r w:rsidRPr="00913A62">
        <w:rPr>
          <w:rStyle w:val="ChCharisSIL"/>
        </w:rPr>
        <w:t>ˈpi.kɪr</w:t>
      </w:r>
      <w:r w:rsidRPr="00913A62">
        <w:t xml:space="preserve">] </w:t>
      </w:r>
      <w:r w:rsidR="00B7093A">
        <w:t>‘</w:t>
      </w:r>
      <w:r w:rsidRPr="00913A62">
        <w:t>think</w:t>
      </w:r>
      <w:r w:rsidR="00B7093A">
        <w:t>’</w:t>
      </w:r>
      <w:r w:rsidRPr="00913A62">
        <w:t xml:space="preserve"> can be lenited to [</w:t>
      </w:r>
      <w:r w:rsidRPr="00913A62">
        <w:rPr>
          <w:rStyle w:val="ChCharisSIL"/>
        </w:rPr>
        <w:t>f</w:t>
      </w:r>
      <w:r w:rsidRPr="00913A62">
        <w:t>], as in [</w:t>
      </w:r>
      <w:r w:rsidRPr="00913A62">
        <w:rPr>
          <w:rStyle w:val="ChCharisSIL"/>
        </w:rPr>
        <w:t>ˈsa ˈfi.kɪr</w:t>
      </w:r>
      <w:r w:rsidRPr="00913A62">
        <w:t xml:space="preserve">] </w:t>
      </w:r>
      <w:r w:rsidRPr="00913A62">
        <w:rPr>
          <w:rStyle w:val="ChItalBold"/>
        </w:rPr>
        <w:t>sa pikir</w:t>
      </w:r>
      <w:r w:rsidRPr="00913A62">
        <w:t xml:space="preserve"> </w:t>
      </w:r>
      <w:r w:rsidR="00B7093A">
        <w:t>‘</w:t>
      </w:r>
      <w:r w:rsidRPr="00913A62">
        <w:t>I think</w:t>
      </w:r>
      <w:r w:rsidR="00B7093A">
        <w:t>’</w:t>
      </w:r>
      <w:r w:rsidRPr="00913A62">
        <w:t xml:space="preserve"> or </w:t>
      </w:r>
      <w:r w:rsidRPr="006E75D3">
        <w:t>[</w:t>
      </w:r>
      <w:r w:rsidRPr="006E75D3">
        <w:rPr>
          <w:rStyle w:val="ChCharisSIL"/>
        </w:rPr>
        <w:t>ˈsu.da ˈfi.kɪr</w:t>
      </w:r>
      <w:r w:rsidRPr="006E75D3">
        <w:t xml:space="preserve">] </w:t>
      </w:r>
      <w:r w:rsidRPr="006E75D3">
        <w:rPr>
          <w:rStyle w:val="ChItalBold"/>
        </w:rPr>
        <w:t>suda pikir</w:t>
      </w:r>
      <w:r w:rsidRPr="006E75D3">
        <w:t xml:space="preserve"> </w:t>
      </w:r>
      <w:r w:rsidR="00B7093A">
        <w:t>‘</w:t>
      </w:r>
      <w:r w:rsidRPr="006E75D3">
        <w:t>already thought</w:t>
      </w:r>
      <w:r w:rsidR="00B7093A">
        <w:t>’</w:t>
      </w:r>
      <w:r w:rsidRPr="006E75D3">
        <w:t>.</w:t>
      </w:r>
      <w:r w:rsidR="006F1240" w:rsidRPr="006E75D3">
        <w:rPr>
          <w:rStyle w:val="FootnoteReference"/>
        </w:rPr>
        <w:footnoteReference w:id="99"/>
      </w:r>
    </w:p>
    <w:p w14:paraId="2BD6030F" w14:textId="77777777" w:rsidR="00140A47" w:rsidRPr="00913A62" w:rsidRDefault="00140A47" w:rsidP="00140A47">
      <w:pPr>
        <w:pStyle w:val="Heading4"/>
      </w:pPr>
      <w:bookmarkStart w:id="1061" w:name="_Ref338492499"/>
      <w:r w:rsidRPr="00913A62">
        <w:t>Palatalization of the alveolar fricative</w:t>
      </w:r>
      <w:bookmarkEnd w:id="1061"/>
    </w:p>
    <w:p w14:paraId="4C40292B" w14:textId="560D8D9A" w:rsidR="00140A47" w:rsidRPr="00913A62" w:rsidRDefault="00140A47" w:rsidP="00031FB3">
      <w:pPr>
        <w:pStyle w:val="Body0005after115pt"/>
      </w:pPr>
      <w:r w:rsidRPr="00913A62">
        <w:t xml:space="preserve">Palatalization of the alveolar fricative /s/ occurs in loan words in an environment identical to that found in </w:t>
      </w:r>
      <w:r w:rsidR="00325711" w:rsidRPr="00325711">
        <w:t>inherited Malay roots</w:t>
      </w:r>
      <w:r w:rsidRPr="00913A62">
        <w:t xml:space="preserve"> (§</w:t>
      </w:r>
      <w:r w:rsidRPr="00913A62">
        <w:fldChar w:fldCharType="begin"/>
      </w:r>
      <w:r w:rsidRPr="00913A62">
        <w:instrText xml:space="preserve"> REF _Ref338493249 \w \h </w:instrText>
      </w:r>
      <w:r>
        <w:instrText xml:space="preserve"> \* MERGEFORMAT </w:instrText>
      </w:r>
      <w:r w:rsidRPr="00913A62">
        <w:fldChar w:fldCharType="separate"/>
      </w:r>
      <w:r w:rsidR="00154D81">
        <w:rPr>
          <w:cs/>
        </w:rPr>
        <w:t>‎</w:t>
      </w:r>
      <w:r w:rsidR="00154D81">
        <w:t>2.3.1.4</w:t>
      </w:r>
      <w:r w:rsidRPr="00913A62">
        <w:fldChar w:fldCharType="end"/>
      </w:r>
      <w:r w:rsidRPr="00913A62">
        <w:t>). That is, palatalization of alveolar /s/ occurs in loan words with a /</w:t>
      </w:r>
      <w:r w:rsidRPr="00913A62">
        <w:rPr>
          <w:rStyle w:val="ChCharisSIL"/>
        </w:rPr>
        <w:t>si.</w:t>
      </w:r>
      <w:r w:rsidRPr="00913A62">
        <w:t>V/ sequence, if the lexical item consists of three of more syllables and if the syllable containing /s/ is unstressed. Attested are three loan words with /</w:t>
      </w:r>
      <w:r w:rsidRPr="00913A62">
        <w:rPr>
          <w:rStyle w:val="ChCharisSIL"/>
        </w:rPr>
        <w:t>si.</w:t>
      </w:r>
      <w:r w:rsidR="00031FB3" w:rsidRPr="00913A62">
        <w:rPr>
          <w:rStyle w:val="ChCharisSIL"/>
        </w:rPr>
        <w:t>ɔ</w:t>
      </w:r>
      <w:r w:rsidRPr="00913A62">
        <w:t>/ or /</w:t>
      </w:r>
      <w:r w:rsidRPr="00913A62">
        <w:rPr>
          <w:rStyle w:val="ChCharisSIL"/>
        </w:rPr>
        <w:t>si.a</w:t>
      </w:r>
      <w:r w:rsidRPr="00913A62">
        <w:t xml:space="preserve">/ sequences, presented in </w:t>
      </w:r>
      <w:r w:rsidRPr="00913A62">
        <w:fldChar w:fldCharType="begin"/>
      </w:r>
      <w:r w:rsidRPr="00913A62">
        <w:instrText xml:space="preserve"> REF _Ref33297626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49</w:t>
      </w:r>
      <w:r w:rsidRPr="00913A62">
        <w:fldChar w:fldCharType="end"/>
      </w:r>
      <w:r w:rsidRPr="00913A62">
        <w:t>. Again, the palatalization of /</w:t>
      </w:r>
      <w:r w:rsidRPr="00913A62">
        <w:rPr>
          <w:rStyle w:val="ChCharisSIL"/>
        </w:rPr>
        <w:t>s</w:t>
      </w:r>
      <w:r w:rsidRPr="00913A62">
        <w:t>/ co-occurs with the elision of close front /</w:t>
      </w:r>
      <w:r w:rsidRPr="00913A62">
        <w:rPr>
          <w:rStyle w:val="ChCharisSIL"/>
        </w:rPr>
        <w:t>i</w:t>
      </w:r>
      <w:r w:rsidRPr="00913A62">
        <w:t xml:space="preserve">/, which reduces the number of syllables by one. Hence, </w:t>
      </w:r>
      <w:r w:rsidRPr="00304785">
        <w:t>/</w:t>
      </w:r>
      <w:r w:rsidRPr="00304785">
        <w:rPr>
          <w:rStyle w:val="ChCharisSIL"/>
        </w:rPr>
        <w:t>si.ɔ</w:t>
      </w:r>
      <w:r w:rsidRPr="00304785">
        <w:t>/</w:t>
      </w:r>
      <w:r w:rsidRPr="00913A62">
        <w:t xml:space="preserve"> </w:t>
      </w:r>
      <w:r w:rsidR="002E21C2">
        <w:t xml:space="preserve">is realized </w:t>
      </w:r>
      <w:r w:rsidRPr="00913A62">
        <w:t>as [</w:t>
      </w:r>
      <w:r w:rsidRPr="00913A62">
        <w:rPr>
          <w:rStyle w:val="ChCharisSIL"/>
        </w:rPr>
        <w:t>sʲɔ</w:t>
      </w:r>
      <w:r w:rsidR="002E21C2">
        <w:t xml:space="preserve">] and </w:t>
      </w:r>
      <w:r w:rsidR="002E21C2" w:rsidRPr="00913A62">
        <w:t>/</w:t>
      </w:r>
      <w:r w:rsidR="002E21C2" w:rsidRPr="00913A62">
        <w:rPr>
          <w:rStyle w:val="ChCharisSIL"/>
        </w:rPr>
        <w:t>si.a</w:t>
      </w:r>
      <w:r w:rsidR="002E21C2" w:rsidRPr="00913A62">
        <w:t>/ as [</w:t>
      </w:r>
      <w:r w:rsidR="002E21C2" w:rsidRPr="00913A62">
        <w:rPr>
          <w:rStyle w:val="ChCharisSIL"/>
        </w:rPr>
        <w:t>sʲa</w:t>
      </w:r>
      <w:r w:rsidR="002E21C2">
        <w:t xml:space="preserve">]. </w:t>
      </w:r>
      <w:r w:rsidRPr="00913A62">
        <w:t>In loan words with a /</w:t>
      </w:r>
      <w:r w:rsidRPr="00913A62">
        <w:rPr>
          <w:rStyle w:val="ChCharisSIL"/>
        </w:rPr>
        <w:t>si.a</w:t>
      </w:r>
      <w:r w:rsidRPr="00913A62">
        <w:t>/ sequence in which the syllable containing /s/ is stressed, /</w:t>
      </w:r>
      <w:r w:rsidRPr="00913A62">
        <w:rPr>
          <w:rStyle w:val="ChCharisSIL"/>
        </w:rPr>
        <w:t>s</w:t>
      </w:r>
      <w:r w:rsidRPr="00913A62">
        <w:t xml:space="preserve">/ is not palatalized, as in </w:t>
      </w:r>
      <w:r w:rsidRPr="00913A62">
        <w:rPr>
          <w:rStyle w:val="ChItalBold"/>
        </w:rPr>
        <w:t>manusia</w:t>
      </w:r>
      <w:r w:rsidRPr="00913A62">
        <w:t xml:space="preserve"> </w:t>
      </w:r>
      <w:r w:rsidR="00B7093A">
        <w:t>‘</w:t>
      </w:r>
      <w:r w:rsidRPr="00913A62">
        <w:t>human being</w:t>
      </w:r>
      <w:r w:rsidR="00B7093A">
        <w:t>’</w:t>
      </w:r>
      <w:r w:rsidRPr="00913A62">
        <w:t>.</w:t>
      </w:r>
      <w:r w:rsidRPr="00913A62">
        <w:rPr>
          <w:rStyle w:val="FootnoteReference"/>
        </w:rPr>
        <w:footnoteReference w:id="100"/>
      </w:r>
    </w:p>
    <w:p w14:paraId="547844D7" w14:textId="77777777" w:rsidR="00140A47" w:rsidRPr="00913A62" w:rsidRDefault="00140A47" w:rsidP="00D43E1D">
      <w:pPr>
        <w:pStyle w:val="Caption"/>
      </w:pPr>
      <w:bookmarkStart w:id="1062" w:name="_Ref332976267"/>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49</w:t>
        </w:r>
      </w:fldSimple>
      <w:bookmarkEnd w:id="1062"/>
      <w:r w:rsidRPr="00913A62">
        <w:t>:</w:t>
      </w:r>
      <w:r w:rsidRPr="00913A62">
        <w:tab/>
        <w:t>Palatalization of the alveolar fricative in loan words</w:t>
      </w:r>
    </w:p>
    <w:tbl>
      <w:tblPr>
        <w:tblW w:w="6294" w:type="dxa"/>
        <w:tblInd w:w="170" w:type="dxa"/>
        <w:tblBorders>
          <w:bottom w:val="single" w:sz="4" w:space="0" w:color="auto"/>
        </w:tblBorders>
        <w:tblLayout w:type="fixed"/>
        <w:tblLook w:val="01E0" w:firstRow="1" w:lastRow="1" w:firstColumn="1" w:lastColumn="1" w:noHBand="0" w:noVBand="0"/>
      </w:tblPr>
      <w:tblGrid>
        <w:gridCol w:w="1361"/>
        <w:gridCol w:w="1134"/>
        <w:gridCol w:w="1389"/>
        <w:gridCol w:w="1559"/>
        <w:gridCol w:w="851"/>
      </w:tblGrid>
      <w:tr w:rsidR="00AC23C4" w:rsidRPr="00AC23C4" w14:paraId="0E49CDC9" w14:textId="77777777" w:rsidTr="00C31077">
        <w:trPr>
          <w:tblHeader/>
        </w:trPr>
        <w:tc>
          <w:tcPr>
            <w:tcW w:w="1361" w:type="dxa"/>
            <w:tcBorders>
              <w:top w:val="single" w:sz="4" w:space="0" w:color="auto"/>
              <w:bottom w:val="single" w:sz="4" w:space="0" w:color="auto"/>
            </w:tcBorders>
            <w:shd w:val="clear" w:color="auto" w:fill="auto"/>
          </w:tcPr>
          <w:p w14:paraId="24F5CD5D" w14:textId="77777777" w:rsidR="00140A47" w:rsidRPr="00913A62" w:rsidRDefault="00140A47" w:rsidP="00140A47">
            <w:pPr>
              <w:pStyle w:val="TableHd"/>
            </w:pPr>
            <w:r w:rsidRPr="00913A62">
              <w:t>Stress</w:t>
            </w:r>
          </w:p>
        </w:tc>
        <w:tc>
          <w:tcPr>
            <w:tcW w:w="1134" w:type="dxa"/>
            <w:tcBorders>
              <w:top w:val="single" w:sz="4" w:space="0" w:color="auto"/>
              <w:bottom w:val="single" w:sz="4" w:space="0" w:color="auto"/>
            </w:tcBorders>
            <w:shd w:val="clear" w:color="auto" w:fill="auto"/>
          </w:tcPr>
          <w:p w14:paraId="04D439C9" w14:textId="77777777" w:rsidR="00140A47" w:rsidRPr="00913A62" w:rsidRDefault="00140A47" w:rsidP="00140A47">
            <w:pPr>
              <w:pStyle w:val="TableHd"/>
            </w:pPr>
            <w:r w:rsidRPr="00913A62">
              <w:t>Orthogr.</w:t>
            </w:r>
          </w:p>
        </w:tc>
        <w:tc>
          <w:tcPr>
            <w:tcW w:w="1389" w:type="dxa"/>
            <w:tcBorders>
              <w:top w:val="single" w:sz="4" w:space="0" w:color="auto"/>
              <w:bottom w:val="single" w:sz="4" w:space="0" w:color="auto"/>
            </w:tcBorders>
            <w:shd w:val="clear" w:color="auto" w:fill="auto"/>
          </w:tcPr>
          <w:p w14:paraId="5CB9950E" w14:textId="77777777" w:rsidR="00140A47" w:rsidRPr="00913A62" w:rsidRDefault="00140A47" w:rsidP="00140A47">
            <w:pPr>
              <w:pStyle w:val="TableHd"/>
            </w:pPr>
            <w:r w:rsidRPr="00913A62">
              <w:t>Gloss</w:t>
            </w:r>
          </w:p>
        </w:tc>
        <w:tc>
          <w:tcPr>
            <w:tcW w:w="1559" w:type="dxa"/>
            <w:tcBorders>
              <w:top w:val="single" w:sz="4" w:space="0" w:color="auto"/>
              <w:bottom w:val="single" w:sz="4" w:space="0" w:color="auto"/>
            </w:tcBorders>
            <w:shd w:val="clear" w:color="auto" w:fill="auto"/>
          </w:tcPr>
          <w:p w14:paraId="56982D66" w14:textId="77777777" w:rsidR="00140A47" w:rsidRPr="00913A62" w:rsidRDefault="00140A47" w:rsidP="00140A47">
            <w:pPr>
              <w:pStyle w:val="TableHd"/>
            </w:pPr>
            <w:r w:rsidRPr="00913A62">
              <w:t>Realization</w:t>
            </w:r>
          </w:p>
        </w:tc>
        <w:tc>
          <w:tcPr>
            <w:tcW w:w="851" w:type="dxa"/>
            <w:tcBorders>
              <w:top w:val="single" w:sz="4" w:space="0" w:color="auto"/>
              <w:bottom w:val="single" w:sz="4" w:space="0" w:color="auto"/>
            </w:tcBorders>
            <w:shd w:val="clear" w:color="auto" w:fill="auto"/>
          </w:tcPr>
          <w:p w14:paraId="271290CD" w14:textId="77777777" w:rsidR="00140A47" w:rsidRPr="00913A62" w:rsidRDefault="00140A47" w:rsidP="00140A47">
            <w:pPr>
              <w:pStyle w:val="TableHd"/>
            </w:pPr>
            <w:r w:rsidRPr="00913A62">
              <w:t>Freq.</w:t>
            </w:r>
          </w:p>
        </w:tc>
      </w:tr>
      <w:tr w:rsidR="00AC23C4" w:rsidRPr="00913A62" w14:paraId="0CD24B86" w14:textId="77777777" w:rsidTr="00C31077">
        <w:tc>
          <w:tcPr>
            <w:tcW w:w="1361" w:type="dxa"/>
            <w:tcBorders>
              <w:top w:val="single" w:sz="4" w:space="0" w:color="auto"/>
            </w:tcBorders>
            <w:shd w:val="clear" w:color="auto" w:fill="auto"/>
          </w:tcPr>
          <w:p w14:paraId="40684C2C" w14:textId="77777777" w:rsidR="00140A47" w:rsidRPr="00913A62" w:rsidRDefault="00140A47" w:rsidP="00C44ED5">
            <w:pPr>
              <w:pStyle w:val="TableCell2-2115pt"/>
            </w:pPr>
            <w:r w:rsidRPr="00913A62">
              <w:t>/</w:t>
            </w:r>
            <w:r w:rsidRPr="00913A62">
              <w:rPr>
                <w:rStyle w:val="ChCharisSIL"/>
              </w:rPr>
              <w:t>si</w:t>
            </w:r>
            <w:r w:rsidRPr="00913A62">
              <w:t>/ unstressed</w:t>
            </w:r>
          </w:p>
        </w:tc>
        <w:tc>
          <w:tcPr>
            <w:tcW w:w="1134" w:type="dxa"/>
            <w:tcBorders>
              <w:top w:val="single" w:sz="4" w:space="0" w:color="auto"/>
            </w:tcBorders>
            <w:shd w:val="clear" w:color="auto" w:fill="auto"/>
          </w:tcPr>
          <w:p w14:paraId="7C3EF7A4" w14:textId="77777777" w:rsidR="00140A47" w:rsidRPr="00913A62" w:rsidRDefault="00140A47" w:rsidP="00C44ED5">
            <w:pPr>
              <w:pStyle w:val="TableCell2-2115pt"/>
              <w:rPr>
                <w:rStyle w:val="ChItalBold"/>
              </w:rPr>
            </w:pPr>
            <w:r w:rsidRPr="00913A62">
              <w:rPr>
                <w:rStyle w:val="ChItalBold"/>
              </w:rPr>
              <w:t>misionaris</w:t>
            </w:r>
          </w:p>
        </w:tc>
        <w:tc>
          <w:tcPr>
            <w:tcW w:w="1389" w:type="dxa"/>
            <w:tcBorders>
              <w:top w:val="single" w:sz="4" w:space="0" w:color="auto"/>
            </w:tcBorders>
            <w:shd w:val="clear" w:color="auto" w:fill="auto"/>
          </w:tcPr>
          <w:p w14:paraId="16AF4F9C" w14:textId="0B100474" w:rsidR="00140A47" w:rsidRPr="00913A62" w:rsidRDefault="00B7093A" w:rsidP="00C44ED5">
            <w:pPr>
              <w:pStyle w:val="TableCell2-2115pt"/>
            </w:pPr>
            <w:r>
              <w:t>‘</w:t>
            </w:r>
            <w:r w:rsidR="00140A47" w:rsidRPr="00913A62">
              <w:t>missionary</w:t>
            </w:r>
            <w:r>
              <w:t>’</w:t>
            </w:r>
          </w:p>
        </w:tc>
        <w:tc>
          <w:tcPr>
            <w:tcW w:w="1559" w:type="dxa"/>
            <w:tcBorders>
              <w:top w:val="single" w:sz="4" w:space="0" w:color="auto"/>
            </w:tcBorders>
            <w:shd w:val="clear" w:color="auto" w:fill="auto"/>
          </w:tcPr>
          <w:p w14:paraId="5E8DBF0E" w14:textId="2F4BC504" w:rsidR="00140A47" w:rsidRPr="00AC23C4" w:rsidRDefault="00140A47" w:rsidP="00C44ED5">
            <w:pPr>
              <w:pStyle w:val="TableCell2-2115pt"/>
              <w:rPr>
                <w:rStyle w:val="ChCharisSIL"/>
                <w:rFonts w:ascii="Times New Roman" w:hAnsi="Times New Roman"/>
                <w:sz w:val="20"/>
              </w:rPr>
            </w:pPr>
            <w:r w:rsidRPr="00913A62">
              <w:t>[</w:t>
            </w:r>
            <w:r w:rsidRPr="00913A62">
              <w:rPr>
                <w:rStyle w:val="ChCharisSIL"/>
              </w:rPr>
              <w:t>ˌmi.</w:t>
            </w:r>
            <w:r w:rsidRPr="00913A62">
              <w:rPr>
                <w:rStyle w:val="ChCharisSILBlueBold"/>
              </w:rPr>
              <w:t>si.ɔ</w:t>
            </w:r>
            <w:r w:rsidRPr="00913A62">
              <w:rPr>
                <w:rStyle w:val="ChCharisSIL"/>
              </w:rPr>
              <w:t>.ˈna.r</w:t>
            </w:r>
            <w:r w:rsidR="00C31077" w:rsidRPr="00913A62">
              <w:rPr>
                <w:rStyle w:val="ChCharisSIL"/>
              </w:rPr>
              <w:t>ɹ</w:t>
            </w:r>
            <w:r w:rsidRPr="00913A62">
              <w:rPr>
                <w:rStyle w:val="ChCharisSIL"/>
              </w:rPr>
              <w:t>s</w:t>
            </w:r>
            <w:r w:rsidRPr="00913A62">
              <w:t>]</w:t>
            </w:r>
          </w:p>
        </w:tc>
        <w:tc>
          <w:tcPr>
            <w:tcW w:w="851" w:type="dxa"/>
            <w:tcBorders>
              <w:top w:val="single" w:sz="4" w:space="0" w:color="auto"/>
            </w:tcBorders>
            <w:shd w:val="clear" w:color="auto" w:fill="auto"/>
          </w:tcPr>
          <w:p w14:paraId="7EE75C71" w14:textId="77777777" w:rsidR="00140A47" w:rsidRPr="00913A62" w:rsidRDefault="00140A47" w:rsidP="00AC23C4">
            <w:pPr>
              <w:pStyle w:val="TableCell2-2115pt"/>
              <w:ind w:right="170"/>
              <w:jc w:val="right"/>
            </w:pPr>
            <w:r w:rsidRPr="00913A62">
              <w:t>1</w:t>
            </w:r>
          </w:p>
        </w:tc>
      </w:tr>
      <w:tr w:rsidR="00AC23C4" w:rsidRPr="00913A62" w14:paraId="5CA86423" w14:textId="77777777" w:rsidTr="00C31077">
        <w:tc>
          <w:tcPr>
            <w:tcW w:w="1361" w:type="dxa"/>
            <w:shd w:val="clear" w:color="auto" w:fill="auto"/>
          </w:tcPr>
          <w:p w14:paraId="7AA7F984" w14:textId="77777777" w:rsidR="00140A47" w:rsidRPr="002A4B53" w:rsidRDefault="00140A47" w:rsidP="00C44ED5">
            <w:pPr>
              <w:pStyle w:val="TableCell0-2115pt"/>
            </w:pPr>
          </w:p>
        </w:tc>
        <w:tc>
          <w:tcPr>
            <w:tcW w:w="1134" w:type="dxa"/>
            <w:shd w:val="clear" w:color="auto" w:fill="auto"/>
          </w:tcPr>
          <w:p w14:paraId="191C32BE" w14:textId="77777777" w:rsidR="00140A47" w:rsidRPr="00913A62" w:rsidRDefault="00140A47" w:rsidP="00C44ED5">
            <w:pPr>
              <w:pStyle w:val="TableCell0-2115pt"/>
              <w:rPr>
                <w:rStyle w:val="ChItalBold"/>
              </w:rPr>
            </w:pPr>
          </w:p>
        </w:tc>
        <w:tc>
          <w:tcPr>
            <w:tcW w:w="1389" w:type="dxa"/>
            <w:shd w:val="clear" w:color="auto" w:fill="auto"/>
          </w:tcPr>
          <w:p w14:paraId="69D36B2D" w14:textId="77777777" w:rsidR="00140A47" w:rsidRPr="00913A62" w:rsidRDefault="00140A47" w:rsidP="00C44ED5">
            <w:pPr>
              <w:pStyle w:val="TableCell0-2115pt"/>
            </w:pPr>
          </w:p>
        </w:tc>
        <w:tc>
          <w:tcPr>
            <w:tcW w:w="1559" w:type="dxa"/>
            <w:shd w:val="clear" w:color="auto" w:fill="auto"/>
          </w:tcPr>
          <w:p w14:paraId="6EC39A7A" w14:textId="77777777" w:rsidR="00140A47" w:rsidRPr="00913A62" w:rsidRDefault="00140A47" w:rsidP="00C44ED5">
            <w:pPr>
              <w:pStyle w:val="TableCell0-2115pt"/>
              <w:rPr>
                <w:rStyle w:val="ChCharisSIL"/>
              </w:rPr>
            </w:pPr>
            <w:r w:rsidRPr="00913A62">
              <w:t>[</w:t>
            </w:r>
            <w:r w:rsidRPr="00913A62">
              <w:rPr>
                <w:rStyle w:val="ChCharisSIL"/>
              </w:rPr>
              <w:t>ˌmi.</w:t>
            </w:r>
            <w:r w:rsidRPr="00913A62">
              <w:rPr>
                <w:rStyle w:val="ChCharisSILBlueBold"/>
              </w:rPr>
              <w:t>sʲɔ</w:t>
            </w:r>
            <w:r w:rsidRPr="00913A62">
              <w:rPr>
                <w:rStyle w:val="ChCharisSIL"/>
              </w:rPr>
              <w:t>.ˈna.rɹs</w:t>
            </w:r>
            <w:r w:rsidRPr="00913A62">
              <w:t>]</w:t>
            </w:r>
          </w:p>
        </w:tc>
        <w:tc>
          <w:tcPr>
            <w:tcW w:w="851" w:type="dxa"/>
            <w:shd w:val="clear" w:color="auto" w:fill="auto"/>
          </w:tcPr>
          <w:p w14:paraId="610A2132" w14:textId="77777777" w:rsidR="00140A47" w:rsidRPr="00913A62" w:rsidRDefault="00140A47" w:rsidP="00AC23C4">
            <w:pPr>
              <w:pStyle w:val="TableCell0-2115pt"/>
              <w:ind w:right="170"/>
              <w:jc w:val="right"/>
            </w:pPr>
            <w:r w:rsidRPr="00913A62">
              <w:t>10</w:t>
            </w:r>
          </w:p>
        </w:tc>
      </w:tr>
      <w:tr w:rsidR="00AC23C4" w:rsidRPr="00913A62" w14:paraId="1138C48C" w14:textId="77777777" w:rsidTr="00C31077">
        <w:tc>
          <w:tcPr>
            <w:tcW w:w="1361" w:type="dxa"/>
            <w:shd w:val="clear" w:color="auto" w:fill="auto"/>
          </w:tcPr>
          <w:p w14:paraId="43167EE9" w14:textId="77777777" w:rsidR="00140A47" w:rsidRPr="002A4B53" w:rsidRDefault="00140A47" w:rsidP="00C44ED5">
            <w:pPr>
              <w:pStyle w:val="TableCell0-2115pt"/>
            </w:pPr>
          </w:p>
        </w:tc>
        <w:tc>
          <w:tcPr>
            <w:tcW w:w="1134" w:type="dxa"/>
            <w:shd w:val="clear" w:color="auto" w:fill="auto"/>
          </w:tcPr>
          <w:p w14:paraId="510F9592" w14:textId="77777777" w:rsidR="00140A47" w:rsidRPr="00913A62" w:rsidRDefault="00140A47" w:rsidP="00C44ED5">
            <w:pPr>
              <w:pStyle w:val="TableCell0-2115pt"/>
              <w:rPr>
                <w:rStyle w:val="ChItalBold"/>
              </w:rPr>
            </w:pPr>
            <w:r w:rsidRPr="00913A62">
              <w:rPr>
                <w:rStyle w:val="ChItalBold"/>
              </w:rPr>
              <w:t>nasional</w:t>
            </w:r>
          </w:p>
        </w:tc>
        <w:tc>
          <w:tcPr>
            <w:tcW w:w="1389" w:type="dxa"/>
            <w:shd w:val="clear" w:color="auto" w:fill="auto"/>
          </w:tcPr>
          <w:p w14:paraId="5DE9F594" w14:textId="0DA3DF0B" w:rsidR="00140A47" w:rsidRPr="00913A62" w:rsidRDefault="00B7093A" w:rsidP="00C44ED5">
            <w:pPr>
              <w:pStyle w:val="TableCell0-2115pt"/>
            </w:pPr>
            <w:r>
              <w:t>‘</w:t>
            </w:r>
            <w:r w:rsidR="00140A47" w:rsidRPr="00913A62">
              <w:t>national</w:t>
            </w:r>
            <w:r>
              <w:t>’</w:t>
            </w:r>
          </w:p>
        </w:tc>
        <w:tc>
          <w:tcPr>
            <w:tcW w:w="1559" w:type="dxa"/>
            <w:shd w:val="clear" w:color="auto" w:fill="auto"/>
          </w:tcPr>
          <w:p w14:paraId="737F0C0C" w14:textId="77777777" w:rsidR="00140A47" w:rsidRPr="00913A62" w:rsidRDefault="00140A47" w:rsidP="00C44ED5">
            <w:pPr>
              <w:pStyle w:val="TableCell0-2115pt"/>
              <w:rPr>
                <w:rStyle w:val="ChCharisSIL"/>
              </w:rPr>
            </w:pPr>
            <w:r w:rsidRPr="00913A62">
              <w:t>[</w:t>
            </w:r>
            <w:r w:rsidRPr="00913A62">
              <w:rPr>
                <w:rStyle w:val="ChCharisSIL"/>
              </w:rPr>
              <w:t>ˌna.</w:t>
            </w:r>
            <w:r w:rsidRPr="00913A62">
              <w:rPr>
                <w:rStyle w:val="ChCharisSILBlueBold"/>
              </w:rPr>
              <w:t>si.ɔ</w:t>
            </w:r>
            <w:r w:rsidRPr="00913A62">
              <w:rPr>
                <w:rStyle w:val="ChCharisSIL"/>
              </w:rPr>
              <w:t>.ˈnɐl</w:t>
            </w:r>
            <w:r w:rsidRPr="00913A62">
              <w:t>]</w:t>
            </w:r>
          </w:p>
        </w:tc>
        <w:tc>
          <w:tcPr>
            <w:tcW w:w="851" w:type="dxa"/>
            <w:shd w:val="clear" w:color="auto" w:fill="auto"/>
          </w:tcPr>
          <w:p w14:paraId="6BFE2E07" w14:textId="77777777" w:rsidR="00140A47" w:rsidRPr="00913A62" w:rsidRDefault="00140A47" w:rsidP="00AC23C4">
            <w:pPr>
              <w:pStyle w:val="TableCell0-2115pt"/>
              <w:ind w:right="170"/>
              <w:jc w:val="right"/>
            </w:pPr>
            <w:r w:rsidRPr="00913A62">
              <w:t>1</w:t>
            </w:r>
          </w:p>
        </w:tc>
      </w:tr>
      <w:tr w:rsidR="00AC23C4" w:rsidRPr="00913A62" w14:paraId="2C2C8383" w14:textId="77777777" w:rsidTr="00C31077">
        <w:tc>
          <w:tcPr>
            <w:tcW w:w="1361" w:type="dxa"/>
            <w:shd w:val="clear" w:color="auto" w:fill="auto"/>
          </w:tcPr>
          <w:p w14:paraId="49D8E808" w14:textId="77777777" w:rsidR="00140A47" w:rsidRPr="002A4B53" w:rsidRDefault="00140A47" w:rsidP="00C44ED5">
            <w:pPr>
              <w:pStyle w:val="TableCell0-2115pt"/>
            </w:pPr>
          </w:p>
        </w:tc>
        <w:tc>
          <w:tcPr>
            <w:tcW w:w="1134" w:type="dxa"/>
            <w:shd w:val="clear" w:color="auto" w:fill="auto"/>
          </w:tcPr>
          <w:p w14:paraId="214A4516" w14:textId="77777777" w:rsidR="00140A47" w:rsidRPr="00913A62" w:rsidRDefault="00140A47" w:rsidP="00C44ED5">
            <w:pPr>
              <w:pStyle w:val="TableCell0-2115pt"/>
              <w:rPr>
                <w:rStyle w:val="ChItalBold"/>
              </w:rPr>
            </w:pPr>
          </w:p>
        </w:tc>
        <w:tc>
          <w:tcPr>
            <w:tcW w:w="1389" w:type="dxa"/>
            <w:shd w:val="clear" w:color="auto" w:fill="auto"/>
          </w:tcPr>
          <w:p w14:paraId="39493017" w14:textId="77777777" w:rsidR="00140A47" w:rsidRPr="00913A62" w:rsidRDefault="00140A47" w:rsidP="00C44ED5">
            <w:pPr>
              <w:pStyle w:val="TableCell0-2115pt"/>
            </w:pPr>
          </w:p>
        </w:tc>
        <w:tc>
          <w:tcPr>
            <w:tcW w:w="1559" w:type="dxa"/>
            <w:shd w:val="clear" w:color="auto" w:fill="auto"/>
          </w:tcPr>
          <w:p w14:paraId="47C6A6B1" w14:textId="77777777" w:rsidR="00140A47" w:rsidRPr="00913A62" w:rsidRDefault="00140A47" w:rsidP="00C44ED5">
            <w:pPr>
              <w:pStyle w:val="TableCell0-2115pt"/>
              <w:rPr>
                <w:rStyle w:val="ChCharisSIL"/>
              </w:rPr>
            </w:pPr>
            <w:r w:rsidRPr="00913A62">
              <w:t>[</w:t>
            </w:r>
            <w:r w:rsidRPr="00913A62">
              <w:rPr>
                <w:rStyle w:val="ChCharisSIL"/>
              </w:rPr>
              <w:t>ˌna.</w:t>
            </w:r>
            <w:r w:rsidRPr="00913A62">
              <w:rPr>
                <w:rStyle w:val="ChCharisSILBlueBold"/>
              </w:rPr>
              <w:t>sʲɔ.</w:t>
            </w:r>
            <w:r w:rsidRPr="00913A62">
              <w:rPr>
                <w:rStyle w:val="ChCharisSIL"/>
              </w:rPr>
              <w:t>ˈnɐl</w:t>
            </w:r>
            <w:r w:rsidRPr="00913A62">
              <w:t>]</w:t>
            </w:r>
          </w:p>
        </w:tc>
        <w:tc>
          <w:tcPr>
            <w:tcW w:w="851" w:type="dxa"/>
            <w:shd w:val="clear" w:color="auto" w:fill="auto"/>
          </w:tcPr>
          <w:p w14:paraId="2AF5A0F4" w14:textId="77777777" w:rsidR="00140A47" w:rsidRPr="00913A62" w:rsidRDefault="00140A47" w:rsidP="00AC23C4">
            <w:pPr>
              <w:pStyle w:val="TableCell0-2115pt"/>
              <w:ind w:right="170"/>
              <w:jc w:val="right"/>
            </w:pPr>
            <w:r w:rsidRPr="00913A62">
              <w:t>2</w:t>
            </w:r>
          </w:p>
        </w:tc>
      </w:tr>
      <w:tr w:rsidR="00AC23C4" w:rsidRPr="00913A62" w14:paraId="6C0DAFE4" w14:textId="77777777" w:rsidTr="00C31077">
        <w:tc>
          <w:tcPr>
            <w:tcW w:w="1361" w:type="dxa"/>
            <w:shd w:val="clear" w:color="auto" w:fill="auto"/>
          </w:tcPr>
          <w:p w14:paraId="42BE0E62" w14:textId="77777777" w:rsidR="00140A47" w:rsidRPr="002A4B53" w:rsidRDefault="00140A47" w:rsidP="00C44ED5">
            <w:pPr>
              <w:pStyle w:val="TableCell0-2115pt"/>
            </w:pPr>
          </w:p>
        </w:tc>
        <w:tc>
          <w:tcPr>
            <w:tcW w:w="1134" w:type="dxa"/>
            <w:shd w:val="clear" w:color="auto" w:fill="auto"/>
          </w:tcPr>
          <w:p w14:paraId="103A9E9F" w14:textId="77777777" w:rsidR="00140A47" w:rsidRPr="00913A62" w:rsidRDefault="00140A47" w:rsidP="00C44ED5">
            <w:pPr>
              <w:pStyle w:val="TableCell0-2115pt"/>
            </w:pPr>
            <w:r w:rsidRPr="00913A62">
              <w:rPr>
                <w:rStyle w:val="ChItalBold"/>
              </w:rPr>
              <w:t>sosial</w:t>
            </w:r>
          </w:p>
        </w:tc>
        <w:tc>
          <w:tcPr>
            <w:tcW w:w="1389" w:type="dxa"/>
            <w:shd w:val="clear" w:color="auto" w:fill="auto"/>
          </w:tcPr>
          <w:p w14:paraId="33E3E525" w14:textId="1133EBE7" w:rsidR="00140A47" w:rsidRPr="00913A62" w:rsidRDefault="00B7093A" w:rsidP="00C44ED5">
            <w:pPr>
              <w:pStyle w:val="TableCell0-2115pt"/>
            </w:pPr>
            <w:r>
              <w:t>‘</w:t>
            </w:r>
            <w:r w:rsidR="00140A47" w:rsidRPr="00913A62">
              <w:t>social</w:t>
            </w:r>
            <w:r>
              <w:t>’</w:t>
            </w:r>
          </w:p>
        </w:tc>
        <w:tc>
          <w:tcPr>
            <w:tcW w:w="1559" w:type="dxa"/>
            <w:shd w:val="clear" w:color="auto" w:fill="auto"/>
          </w:tcPr>
          <w:p w14:paraId="48DA9CCD" w14:textId="77777777" w:rsidR="00140A47" w:rsidRPr="00913A62" w:rsidRDefault="00140A47" w:rsidP="00C44ED5">
            <w:pPr>
              <w:pStyle w:val="TableCell0-2115pt"/>
              <w:rPr>
                <w:rStyle w:val="ChCharisSIL"/>
              </w:rPr>
            </w:pPr>
            <w:r w:rsidRPr="00913A62">
              <w:t>[</w:t>
            </w:r>
            <w:r w:rsidRPr="00913A62">
              <w:rPr>
                <w:rStyle w:val="ChCharisSIL"/>
              </w:rPr>
              <w:t>ˌsɔ.</w:t>
            </w:r>
            <w:r w:rsidRPr="00913A62">
              <w:rPr>
                <w:rStyle w:val="ChCharisSILBlueBold"/>
              </w:rPr>
              <w:t>sɪ.ˈɐ</w:t>
            </w:r>
            <w:r w:rsidRPr="00913A62">
              <w:rPr>
                <w:rStyle w:val="ChCharisSIL"/>
              </w:rPr>
              <w:t>l</w:t>
            </w:r>
            <w:r w:rsidRPr="00913A62">
              <w:t>]</w:t>
            </w:r>
          </w:p>
        </w:tc>
        <w:tc>
          <w:tcPr>
            <w:tcW w:w="851" w:type="dxa"/>
            <w:shd w:val="clear" w:color="auto" w:fill="auto"/>
          </w:tcPr>
          <w:p w14:paraId="05BE2E95" w14:textId="77777777" w:rsidR="00140A47" w:rsidRPr="00913A62" w:rsidRDefault="00140A47" w:rsidP="00AC23C4">
            <w:pPr>
              <w:pStyle w:val="TableCell0-2115pt"/>
              <w:ind w:right="170"/>
              <w:jc w:val="right"/>
            </w:pPr>
            <w:r w:rsidRPr="00913A62">
              <w:t>2</w:t>
            </w:r>
          </w:p>
        </w:tc>
      </w:tr>
      <w:tr w:rsidR="00AC23C4" w:rsidRPr="00913A62" w14:paraId="5017CB44" w14:textId="77777777" w:rsidTr="00C31077">
        <w:tc>
          <w:tcPr>
            <w:tcW w:w="1361" w:type="dxa"/>
            <w:shd w:val="clear" w:color="auto" w:fill="auto"/>
          </w:tcPr>
          <w:p w14:paraId="6421ACA5" w14:textId="77777777" w:rsidR="00140A47" w:rsidRPr="002A4B53" w:rsidRDefault="00140A47" w:rsidP="00C44ED5">
            <w:pPr>
              <w:pStyle w:val="TableCell0-2115ptBreak"/>
            </w:pPr>
          </w:p>
        </w:tc>
        <w:tc>
          <w:tcPr>
            <w:tcW w:w="1134" w:type="dxa"/>
            <w:shd w:val="clear" w:color="auto" w:fill="auto"/>
          </w:tcPr>
          <w:p w14:paraId="7AE928A7" w14:textId="77777777" w:rsidR="00140A47" w:rsidRPr="00913A62" w:rsidRDefault="00140A47" w:rsidP="00C44ED5">
            <w:pPr>
              <w:pStyle w:val="TableCell0-2115ptBreak"/>
            </w:pPr>
          </w:p>
        </w:tc>
        <w:tc>
          <w:tcPr>
            <w:tcW w:w="1389" w:type="dxa"/>
            <w:shd w:val="clear" w:color="auto" w:fill="auto"/>
          </w:tcPr>
          <w:p w14:paraId="5DC99264" w14:textId="77777777" w:rsidR="00140A47" w:rsidRPr="00913A62" w:rsidRDefault="00140A47" w:rsidP="00C44ED5">
            <w:pPr>
              <w:pStyle w:val="TableCell0-2115ptBreak"/>
            </w:pPr>
          </w:p>
        </w:tc>
        <w:tc>
          <w:tcPr>
            <w:tcW w:w="1559" w:type="dxa"/>
            <w:shd w:val="clear" w:color="auto" w:fill="auto"/>
          </w:tcPr>
          <w:p w14:paraId="1901ECC2" w14:textId="77777777" w:rsidR="00140A47" w:rsidRPr="00913A62" w:rsidRDefault="00140A47" w:rsidP="00C44ED5">
            <w:pPr>
              <w:pStyle w:val="TableCell0-2115ptBreak"/>
            </w:pPr>
            <w:r w:rsidRPr="00913A62">
              <w:t>[</w:t>
            </w:r>
            <w:r w:rsidRPr="00913A62">
              <w:rPr>
                <w:rStyle w:val="ChCharisSIL"/>
              </w:rPr>
              <w:t>sɔ.ˈ</w:t>
            </w:r>
            <w:r w:rsidRPr="00913A62">
              <w:rPr>
                <w:rStyle w:val="ChCharisSILBlueBold"/>
              </w:rPr>
              <w:t>sʲɐ</w:t>
            </w:r>
            <w:r w:rsidRPr="00913A62">
              <w:rPr>
                <w:rStyle w:val="ChCharisSIL"/>
              </w:rPr>
              <w:t>l</w:t>
            </w:r>
            <w:r w:rsidRPr="00913A62">
              <w:t>]</w:t>
            </w:r>
          </w:p>
        </w:tc>
        <w:tc>
          <w:tcPr>
            <w:tcW w:w="851" w:type="dxa"/>
            <w:shd w:val="clear" w:color="auto" w:fill="auto"/>
          </w:tcPr>
          <w:p w14:paraId="79E48D90" w14:textId="77777777" w:rsidR="00140A47" w:rsidRPr="00913A62" w:rsidRDefault="00140A47" w:rsidP="00AC23C4">
            <w:pPr>
              <w:pStyle w:val="TableCell0-2115ptBreak"/>
              <w:ind w:right="170"/>
              <w:jc w:val="right"/>
            </w:pPr>
            <w:r w:rsidRPr="00913A62">
              <w:t>3</w:t>
            </w:r>
          </w:p>
        </w:tc>
      </w:tr>
      <w:tr w:rsidR="00AC23C4" w:rsidRPr="00913A62" w14:paraId="26AD1869" w14:textId="77777777" w:rsidTr="00C31077">
        <w:tc>
          <w:tcPr>
            <w:tcW w:w="1361" w:type="dxa"/>
            <w:shd w:val="clear" w:color="auto" w:fill="auto"/>
          </w:tcPr>
          <w:p w14:paraId="3BDDD695" w14:textId="77777777" w:rsidR="00140A47" w:rsidRPr="00913A62" w:rsidRDefault="00140A47" w:rsidP="00C44ED5">
            <w:pPr>
              <w:pStyle w:val="TableCell2-2115pt"/>
            </w:pPr>
            <w:r w:rsidRPr="00913A62">
              <w:t>/</w:t>
            </w:r>
            <w:r w:rsidRPr="00913A62">
              <w:rPr>
                <w:rStyle w:val="ChCharisSIL"/>
              </w:rPr>
              <w:t>ˈsi</w:t>
            </w:r>
            <w:r w:rsidRPr="00913A62">
              <w:t>/ stressed</w:t>
            </w:r>
          </w:p>
        </w:tc>
        <w:tc>
          <w:tcPr>
            <w:tcW w:w="1134" w:type="dxa"/>
            <w:shd w:val="clear" w:color="auto" w:fill="auto"/>
          </w:tcPr>
          <w:p w14:paraId="487DD4AA" w14:textId="77777777" w:rsidR="00140A47" w:rsidRPr="00913A62" w:rsidRDefault="00140A47" w:rsidP="00C44ED5">
            <w:pPr>
              <w:pStyle w:val="TableCell2-2115pt"/>
              <w:rPr>
                <w:rStyle w:val="ChItalBold"/>
              </w:rPr>
            </w:pPr>
            <w:r w:rsidRPr="00913A62">
              <w:rPr>
                <w:rStyle w:val="ChItalBold"/>
              </w:rPr>
              <w:t>manusia</w:t>
            </w:r>
          </w:p>
        </w:tc>
        <w:tc>
          <w:tcPr>
            <w:tcW w:w="1389" w:type="dxa"/>
            <w:shd w:val="clear" w:color="auto" w:fill="auto"/>
          </w:tcPr>
          <w:p w14:paraId="1E5462FD" w14:textId="5DBD83C4" w:rsidR="00140A47" w:rsidRPr="00913A62" w:rsidRDefault="00B7093A" w:rsidP="00C44ED5">
            <w:pPr>
              <w:pStyle w:val="TableCell2-2115pt"/>
            </w:pPr>
            <w:r>
              <w:t>‘</w:t>
            </w:r>
            <w:r w:rsidR="00140A47" w:rsidRPr="00913A62">
              <w:t>human being</w:t>
            </w:r>
            <w:r>
              <w:t>’</w:t>
            </w:r>
          </w:p>
        </w:tc>
        <w:tc>
          <w:tcPr>
            <w:tcW w:w="1559" w:type="dxa"/>
            <w:shd w:val="clear" w:color="auto" w:fill="auto"/>
          </w:tcPr>
          <w:p w14:paraId="26664699" w14:textId="77777777" w:rsidR="00140A47" w:rsidRPr="00AC23C4" w:rsidRDefault="00140A47" w:rsidP="00C44ED5">
            <w:pPr>
              <w:pStyle w:val="TableCell2-2115pt"/>
              <w:rPr>
                <w:rStyle w:val="ChCharisSIL"/>
                <w:rFonts w:ascii="Times New Roman" w:hAnsi="Times New Roman"/>
                <w:sz w:val="20"/>
              </w:rPr>
            </w:pPr>
            <w:r w:rsidRPr="00913A62">
              <w:t>[</w:t>
            </w:r>
            <w:r w:rsidRPr="00913A62">
              <w:rPr>
                <w:rStyle w:val="ChCharisSIL"/>
              </w:rPr>
              <w:t>ˌma.nu.ˈ</w:t>
            </w:r>
            <w:r w:rsidRPr="00913A62">
              <w:rPr>
                <w:rStyle w:val="ChCharisSILBlueBold"/>
              </w:rPr>
              <w:t>si.a</w:t>
            </w:r>
            <w:r w:rsidRPr="00913A62">
              <w:t>]</w:t>
            </w:r>
          </w:p>
        </w:tc>
        <w:tc>
          <w:tcPr>
            <w:tcW w:w="851" w:type="dxa"/>
            <w:shd w:val="clear" w:color="auto" w:fill="auto"/>
          </w:tcPr>
          <w:p w14:paraId="3CAF2862" w14:textId="77777777" w:rsidR="00140A47" w:rsidRPr="00913A62" w:rsidRDefault="00140A47" w:rsidP="00AC23C4">
            <w:pPr>
              <w:pStyle w:val="TableCell2-2115pt"/>
              <w:ind w:right="170"/>
              <w:jc w:val="right"/>
            </w:pPr>
            <w:r w:rsidRPr="00913A62">
              <w:t>49</w:t>
            </w:r>
          </w:p>
        </w:tc>
      </w:tr>
      <w:tr w:rsidR="00AC23C4" w:rsidRPr="00913A62" w14:paraId="63245AA5" w14:textId="77777777" w:rsidTr="00C31077">
        <w:tc>
          <w:tcPr>
            <w:tcW w:w="1361" w:type="dxa"/>
            <w:shd w:val="clear" w:color="auto" w:fill="auto"/>
          </w:tcPr>
          <w:p w14:paraId="598E41B2" w14:textId="77777777" w:rsidR="00140A47" w:rsidRPr="00913A62" w:rsidRDefault="00140A47" w:rsidP="00C44ED5">
            <w:pPr>
              <w:pStyle w:val="TableCell0-2115pt"/>
              <w:rPr>
                <w:rStyle w:val="ChItalBold"/>
              </w:rPr>
            </w:pPr>
          </w:p>
        </w:tc>
        <w:tc>
          <w:tcPr>
            <w:tcW w:w="1134" w:type="dxa"/>
            <w:shd w:val="clear" w:color="auto" w:fill="auto"/>
          </w:tcPr>
          <w:p w14:paraId="417B236E" w14:textId="77777777" w:rsidR="00140A47" w:rsidRPr="00913A62" w:rsidRDefault="00140A47" w:rsidP="00C44ED5">
            <w:pPr>
              <w:pStyle w:val="TableCell0-2115pt"/>
              <w:rPr>
                <w:rStyle w:val="ChItalBold"/>
              </w:rPr>
            </w:pPr>
            <w:r w:rsidRPr="00913A62">
              <w:rPr>
                <w:rStyle w:val="ChItalBold"/>
              </w:rPr>
              <w:t>rahasia</w:t>
            </w:r>
          </w:p>
        </w:tc>
        <w:tc>
          <w:tcPr>
            <w:tcW w:w="1389" w:type="dxa"/>
            <w:shd w:val="clear" w:color="auto" w:fill="auto"/>
          </w:tcPr>
          <w:p w14:paraId="2C0AFDAA" w14:textId="67A81962" w:rsidR="00140A47" w:rsidRPr="00913A62" w:rsidRDefault="00B7093A" w:rsidP="00C44ED5">
            <w:pPr>
              <w:pStyle w:val="TableCell0-2115pt"/>
            </w:pPr>
            <w:r>
              <w:t>‘</w:t>
            </w:r>
            <w:r w:rsidR="00140A47" w:rsidRPr="00913A62">
              <w:t>secret</w:t>
            </w:r>
            <w:r>
              <w:t>’</w:t>
            </w:r>
          </w:p>
        </w:tc>
        <w:tc>
          <w:tcPr>
            <w:tcW w:w="1559" w:type="dxa"/>
            <w:shd w:val="clear" w:color="auto" w:fill="auto"/>
          </w:tcPr>
          <w:p w14:paraId="3CB24045" w14:textId="77777777" w:rsidR="00140A47" w:rsidRPr="00913A62" w:rsidRDefault="00140A47" w:rsidP="00C44ED5">
            <w:pPr>
              <w:pStyle w:val="TableCell0-2115pt"/>
              <w:rPr>
                <w:rStyle w:val="ChCharisSIL"/>
              </w:rPr>
            </w:pPr>
            <w:r w:rsidRPr="00913A62">
              <w:t>[</w:t>
            </w:r>
            <w:r w:rsidRPr="00913A62">
              <w:rPr>
                <w:rStyle w:val="ChCharisSIL"/>
              </w:rPr>
              <w:t>ˌra.ha.ˈ</w:t>
            </w:r>
            <w:r w:rsidRPr="00913A62">
              <w:rPr>
                <w:rStyle w:val="ChCharisSILBlueBold"/>
              </w:rPr>
              <w:t>sɪ.a</w:t>
            </w:r>
            <w:r w:rsidRPr="00913A62">
              <w:t>]</w:t>
            </w:r>
          </w:p>
        </w:tc>
        <w:tc>
          <w:tcPr>
            <w:tcW w:w="851" w:type="dxa"/>
            <w:shd w:val="clear" w:color="auto" w:fill="auto"/>
          </w:tcPr>
          <w:p w14:paraId="1D5864EB" w14:textId="77777777" w:rsidR="00140A47" w:rsidRPr="00913A62" w:rsidRDefault="00140A47" w:rsidP="00AC23C4">
            <w:pPr>
              <w:pStyle w:val="TableCell0-2115pt"/>
              <w:ind w:right="170"/>
              <w:jc w:val="right"/>
            </w:pPr>
            <w:r w:rsidRPr="00913A62">
              <w:t>4</w:t>
            </w:r>
          </w:p>
        </w:tc>
      </w:tr>
      <w:tr w:rsidR="00AC23C4" w:rsidRPr="00913A62" w14:paraId="3F3CF4BE" w14:textId="77777777" w:rsidTr="00C31077">
        <w:tc>
          <w:tcPr>
            <w:tcW w:w="1361" w:type="dxa"/>
            <w:shd w:val="clear" w:color="auto" w:fill="auto"/>
          </w:tcPr>
          <w:p w14:paraId="04B64C87" w14:textId="77777777" w:rsidR="00140A47" w:rsidRPr="00913A62" w:rsidRDefault="00140A47" w:rsidP="00C44ED5">
            <w:pPr>
              <w:pStyle w:val="TableCell0-2115ptBreak"/>
            </w:pPr>
          </w:p>
        </w:tc>
        <w:tc>
          <w:tcPr>
            <w:tcW w:w="1134" w:type="dxa"/>
            <w:shd w:val="clear" w:color="auto" w:fill="auto"/>
          </w:tcPr>
          <w:p w14:paraId="60A28FB0" w14:textId="77777777" w:rsidR="00140A47" w:rsidRPr="00913A62" w:rsidRDefault="00140A47" w:rsidP="00C44ED5">
            <w:pPr>
              <w:pStyle w:val="TableCell0-2115ptBreak"/>
              <w:rPr>
                <w:rStyle w:val="ChItalBold"/>
              </w:rPr>
            </w:pPr>
            <w:r w:rsidRPr="00913A62">
              <w:rPr>
                <w:rStyle w:val="ChItalBold"/>
              </w:rPr>
              <w:t>usia</w:t>
            </w:r>
          </w:p>
        </w:tc>
        <w:tc>
          <w:tcPr>
            <w:tcW w:w="1389" w:type="dxa"/>
            <w:shd w:val="clear" w:color="auto" w:fill="auto"/>
          </w:tcPr>
          <w:p w14:paraId="576F3910" w14:textId="65571486" w:rsidR="00140A47" w:rsidRPr="00913A62" w:rsidRDefault="00B7093A" w:rsidP="00C44ED5">
            <w:pPr>
              <w:pStyle w:val="TableCell0-2115ptBreak"/>
            </w:pPr>
            <w:r>
              <w:t>‘</w:t>
            </w:r>
            <w:r w:rsidR="00140A47" w:rsidRPr="00913A62">
              <w:t>age</w:t>
            </w:r>
            <w:r>
              <w:t>’</w:t>
            </w:r>
          </w:p>
        </w:tc>
        <w:tc>
          <w:tcPr>
            <w:tcW w:w="1559" w:type="dxa"/>
            <w:shd w:val="clear" w:color="auto" w:fill="auto"/>
          </w:tcPr>
          <w:p w14:paraId="60ED0AC1" w14:textId="77777777" w:rsidR="00140A47" w:rsidRPr="00913A62" w:rsidRDefault="00140A47" w:rsidP="00C44ED5">
            <w:pPr>
              <w:pStyle w:val="TableCell0-2115ptBreak"/>
            </w:pPr>
            <w:r w:rsidRPr="00913A62">
              <w:t>[</w:t>
            </w:r>
            <w:r w:rsidRPr="00913A62">
              <w:rPr>
                <w:rStyle w:val="ChCharisSIL"/>
              </w:rPr>
              <w:t>u.ˈ</w:t>
            </w:r>
            <w:r w:rsidRPr="00913A62">
              <w:rPr>
                <w:rStyle w:val="ChCharisSILBlueBold"/>
              </w:rPr>
              <w:t>si.a</w:t>
            </w:r>
            <w:r w:rsidRPr="00913A62">
              <w:t>]</w:t>
            </w:r>
          </w:p>
        </w:tc>
        <w:tc>
          <w:tcPr>
            <w:tcW w:w="851" w:type="dxa"/>
            <w:shd w:val="clear" w:color="auto" w:fill="auto"/>
          </w:tcPr>
          <w:p w14:paraId="00C27631" w14:textId="77777777" w:rsidR="00140A47" w:rsidRPr="00913A62" w:rsidRDefault="00140A47" w:rsidP="00AC23C4">
            <w:pPr>
              <w:pStyle w:val="TableCell0-2115ptBreak"/>
              <w:ind w:right="170"/>
              <w:jc w:val="right"/>
            </w:pPr>
            <w:r w:rsidRPr="00913A62">
              <w:t>5</w:t>
            </w:r>
          </w:p>
        </w:tc>
      </w:tr>
    </w:tbl>
    <w:p w14:paraId="2085E6AE" w14:textId="77777777" w:rsidR="00140A47" w:rsidRPr="00913A62" w:rsidRDefault="00140A47" w:rsidP="00CA71F7">
      <w:pPr>
        <w:pStyle w:val="Body0010after"/>
      </w:pPr>
    </w:p>
    <w:p w14:paraId="4BEF755B" w14:textId="77777777" w:rsidR="00140A47" w:rsidRPr="00913A62" w:rsidRDefault="00140A47" w:rsidP="00140A47">
      <w:pPr>
        <w:pStyle w:val="Heading3"/>
      </w:pPr>
      <w:bookmarkStart w:id="1063" w:name="_Ref338525872"/>
      <w:bookmarkStart w:id="1064" w:name="_Toc342590018"/>
      <w:bookmarkStart w:id="1065" w:name="_Toc440455534"/>
      <w:r w:rsidRPr="00913A62">
        <w:t>Phonotactics in loan words</w:t>
      </w:r>
      <w:bookmarkEnd w:id="1063"/>
      <w:bookmarkEnd w:id="1064"/>
      <w:bookmarkEnd w:id="1065"/>
    </w:p>
    <w:p w14:paraId="3C75FD39" w14:textId="77777777" w:rsidR="00140A47" w:rsidRPr="00913A62" w:rsidRDefault="00140A47" w:rsidP="00140A47">
      <w:pPr>
        <w:pStyle w:val="Body0015after"/>
      </w:pPr>
      <w:r w:rsidRPr="00913A62">
        <w:t>This section describes the phonotactics found in loan words: the consonant distribution and sequences are described in §</w:t>
      </w:r>
      <w:r w:rsidRPr="00913A62">
        <w:fldChar w:fldCharType="begin"/>
      </w:r>
      <w:r w:rsidRPr="00913A62">
        <w:instrText xml:space="preserve"> REF _Ref338523904 \w \h </w:instrText>
      </w:r>
      <w:r>
        <w:instrText xml:space="preserve"> \* MERGEFORMAT </w:instrText>
      </w:r>
      <w:r w:rsidRPr="00913A62">
        <w:fldChar w:fldCharType="separate"/>
      </w:r>
      <w:r w:rsidR="00154D81">
        <w:rPr>
          <w:cs/>
        </w:rPr>
        <w:t>‎</w:t>
      </w:r>
      <w:r w:rsidR="00154D81">
        <w:t>2.5.3.1</w:t>
      </w:r>
      <w:r w:rsidRPr="00913A62">
        <w:fldChar w:fldCharType="end"/>
      </w:r>
      <w:r w:rsidRPr="00913A62">
        <w:t>, the vowel distribution and sequences in §</w:t>
      </w:r>
      <w:r w:rsidRPr="00913A62">
        <w:fldChar w:fldCharType="begin"/>
      </w:r>
      <w:r w:rsidRPr="00913A62">
        <w:instrText xml:space="preserve"> REF _Ref338523906 \w \h </w:instrText>
      </w:r>
      <w:r>
        <w:instrText xml:space="preserve"> \* MERGEFORMAT </w:instrText>
      </w:r>
      <w:r w:rsidRPr="00913A62">
        <w:fldChar w:fldCharType="separate"/>
      </w:r>
      <w:r w:rsidR="00154D81">
        <w:rPr>
          <w:cs/>
        </w:rPr>
        <w:t>‎</w:t>
      </w:r>
      <w:r w:rsidR="00154D81">
        <w:t>2.5.3.2</w:t>
      </w:r>
      <w:r w:rsidRPr="00913A62">
        <w:fldChar w:fldCharType="end"/>
      </w:r>
      <w:r w:rsidRPr="00913A62">
        <w:t>, and the syllable structures and stress patterns in §</w:t>
      </w:r>
      <w:r w:rsidRPr="00913A62">
        <w:fldChar w:fldCharType="begin"/>
      </w:r>
      <w:r w:rsidRPr="00913A62">
        <w:instrText xml:space="preserve"> REF _Ref338523907 \w \h </w:instrText>
      </w:r>
      <w:r>
        <w:instrText xml:space="preserve"> \* MERGEFORMAT </w:instrText>
      </w:r>
      <w:r w:rsidRPr="00913A62">
        <w:fldChar w:fldCharType="separate"/>
      </w:r>
      <w:r w:rsidR="00154D81">
        <w:rPr>
          <w:cs/>
        </w:rPr>
        <w:t>‎</w:t>
      </w:r>
      <w:r w:rsidR="00154D81">
        <w:t>2.5.3.3</w:t>
      </w:r>
      <w:r w:rsidRPr="00913A62">
        <w:fldChar w:fldCharType="end"/>
      </w:r>
      <w:r w:rsidRPr="00913A62">
        <w:t>.</w:t>
      </w:r>
    </w:p>
    <w:p w14:paraId="15805365" w14:textId="77777777" w:rsidR="00140A47" w:rsidRPr="00913A62" w:rsidRDefault="00140A47" w:rsidP="00140A47">
      <w:pPr>
        <w:pStyle w:val="Heading4"/>
      </w:pPr>
      <w:bookmarkStart w:id="1066" w:name="_Ref338523904"/>
      <w:r w:rsidRPr="00913A62">
        <w:t>Consonant distribution and sequences</w:t>
      </w:r>
      <w:bookmarkEnd w:id="1066"/>
    </w:p>
    <w:p w14:paraId="770BFB71" w14:textId="77777777" w:rsidR="00140A47" w:rsidRPr="00913A62" w:rsidRDefault="00140A47" w:rsidP="003A294A">
      <w:pPr>
        <w:pStyle w:val="Body0000after115pt"/>
      </w:pPr>
      <w:r w:rsidRPr="00913A62">
        <w:t xml:space="preserve">The distribution of consonants in loan words corresponds to their distribution in </w:t>
      </w:r>
      <w:r w:rsidR="00325711" w:rsidRPr="00325711">
        <w:t>inherited Malay roots</w:t>
      </w:r>
      <w:r w:rsidRPr="00913A62">
        <w:t xml:space="preserve"> (see §</w:t>
      </w:r>
      <w:r w:rsidRPr="00913A62">
        <w:fldChar w:fldCharType="begin"/>
      </w:r>
      <w:r w:rsidRPr="00913A62">
        <w:instrText xml:space="preserve"> REF _Ref324758216 \w \h </w:instrText>
      </w:r>
      <w:r>
        <w:instrText xml:space="preserve"> \* MERGEFORMAT </w:instrText>
      </w:r>
      <w:r w:rsidRPr="00913A62">
        <w:fldChar w:fldCharType="separate"/>
      </w:r>
      <w:r w:rsidR="00154D81">
        <w:rPr>
          <w:cs/>
        </w:rPr>
        <w:t>‎</w:t>
      </w:r>
      <w:r w:rsidR="00154D81">
        <w:t>2.4.1</w:t>
      </w:r>
      <w:r w:rsidRPr="00913A62">
        <w:fldChar w:fldCharType="end"/>
      </w:r>
      <w:r w:rsidRPr="00913A62">
        <w:t>). This also applies to the loan fricative /</w:t>
      </w:r>
      <w:r w:rsidRPr="00913A62">
        <w:rPr>
          <w:rStyle w:val="ChCharisSIL"/>
        </w:rPr>
        <w:t>f</w:t>
      </w:r>
      <w:r w:rsidRPr="00913A62">
        <w:t>/</w:t>
      </w:r>
      <w:r w:rsidR="00694C14">
        <w:t>,</w:t>
      </w:r>
      <w:r w:rsidRPr="00913A62">
        <w:t xml:space="preserve"> which has the same distribution as the alveolar fricative /s/ and occurs in all positions.</w:t>
      </w:r>
    </w:p>
    <w:p w14:paraId="21BA0F45" w14:textId="77777777" w:rsidR="00140A47" w:rsidRPr="00913A62" w:rsidRDefault="00140A47" w:rsidP="003A294A">
      <w:pPr>
        <w:pStyle w:val="Body0505after"/>
      </w:pPr>
      <w:r w:rsidRPr="00913A62">
        <w:t xml:space="preserve">In loan words a restricted sample of consonants can occur in consonant clusters, as illustrated in </w:t>
      </w:r>
      <w:r w:rsidRPr="00913A62">
        <w:fldChar w:fldCharType="begin"/>
      </w:r>
      <w:r w:rsidRPr="00913A62">
        <w:instrText xml:space="preserve"> REF _Ref33842445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50</w:t>
      </w:r>
      <w:r w:rsidRPr="00913A62">
        <w:fldChar w:fldCharType="end"/>
      </w:r>
      <w:r w:rsidR="00D346BF">
        <w:t xml:space="preserve"> to </w:t>
      </w:r>
      <w:r w:rsidR="00D346BF">
        <w:fldChar w:fldCharType="begin"/>
      </w:r>
      <w:r w:rsidR="00D346BF">
        <w:instrText xml:space="preserve"> REF _Ref386121408 \h </w:instrText>
      </w:r>
      <w:r w:rsidR="00D346BF">
        <w:fldChar w:fldCharType="separate"/>
      </w:r>
      <w:r w:rsidR="00154D81" w:rsidRPr="00913A62">
        <w:t xml:space="preserve">Table </w:t>
      </w:r>
      <w:r w:rsidR="00154D81">
        <w:rPr>
          <w:noProof/>
          <w:cs/>
        </w:rPr>
        <w:t>‎</w:t>
      </w:r>
      <w:r w:rsidR="00154D81">
        <w:rPr>
          <w:noProof/>
        </w:rPr>
        <w:t>2</w:t>
      </w:r>
      <w:r w:rsidR="00154D81">
        <w:t>.</w:t>
      </w:r>
      <w:r w:rsidR="00154D81">
        <w:rPr>
          <w:noProof/>
        </w:rPr>
        <w:t>52</w:t>
      </w:r>
      <w:r w:rsidR="00D346BF">
        <w:fldChar w:fldCharType="end"/>
      </w:r>
      <w:r w:rsidRPr="00913A62">
        <w:t xml:space="preserve">. The range of consonants occurring in word-initial consonant clusters is considerably larger than the range of consonants occurring in word-internal clusters, similar to their distribution in </w:t>
      </w:r>
      <w:r w:rsidR="00992B0F">
        <w:t xml:space="preserve">inherited </w:t>
      </w:r>
      <w:r w:rsidRPr="00913A62">
        <w:t>Malay roots.</w:t>
      </w:r>
    </w:p>
    <w:p w14:paraId="79E88F39" w14:textId="77777777" w:rsidR="00140A47" w:rsidRDefault="00140A47" w:rsidP="00140A47">
      <w:pPr>
        <w:pStyle w:val="Caption"/>
      </w:pPr>
      <w:bookmarkStart w:id="1067" w:name="_Ref338424457"/>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50</w:t>
        </w:r>
      </w:fldSimple>
      <w:bookmarkEnd w:id="1067"/>
      <w:r w:rsidRPr="00913A62">
        <w:t>:</w:t>
      </w:r>
      <w:r w:rsidRPr="00913A62">
        <w:tab/>
      </w:r>
      <w:r w:rsidR="00D346BF" w:rsidRPr="00913A62">
        <w:t>Onset CC clusters: Stops in C</w:t>
      </w:r>
      <w:r w:rsidR="00D346BF" w:rsidRPr="00913A62">
        <w:rPr>
          <w:vertAlign w:val="subscript"/>
        </w:rPr>
        <w:t>1</w:t>
      </w:r>
      <w:r w:rsidR="00D346BF" w:rsidRPr="00913A62">
        <w:t xml:space="preserve"> position</w:t>
      </w:r>
    </w:p>
    <w:tbl>
      <w:tblPr>
        <w:tblW w:w="6634" w:type="dxa"/>
        <w:tblInd w:w="170" w:type="dxa"/>
        <w:tblBorders>
          <w:bottom w:val="single" w:sz="4" w:space="0" w:color="auto"/>
        </w:tblBorders>
        <w:tblLayout w:type="fixed"/>
        <w:tblLook w:val="01E0" w:firstRow="1" w:lastRow="1" w:firstColumn="1" w:lastColumn="1" w:noHBand="0" w:noVBand="0"/>
      </w:tblPr>
      <w:tblGrid>
        <w:gridCol w:w="735"/>
        <w:gridCol w:w="1219"/>
        <w:gridCol w:w="1561"/>
        <w:gridCol w:w="680"/>
        <w:gridCol w:w="1247"/>
        <w:gridCol w:w="1192"/>
      </w:tblGrid>
      <w:tr w:rsidR="00140A47" w:rsidRPr="00913A62" w14:paraId="61BCF6E8" w14:textId="77777777" w:rsidTr="00451785">
        <w:trPr>
          <w:tblHeader/>
        </w:trPr>
        <w:tc>
          <w:tcPr>
            <w:tcW w:w="3515" w:type="dxa"/>
            <w:gridSpan w:val="3"/>
            <w:tcBorders>
              <w:top w:val="single" w:sz="4" w:space="0" w:color="auto"/>
              <w:bottom w:val="single" w:sz="4" w:space="0" w:color="auto"/>
              <w:right w:val="single" w:sz="4" w:space="0" w:color="auto"/>
            </w:tcBorders>
            <w:shd w:val="clear" w:color="auto" w:fill="auto"/>
          </w:tcPr>
          <w:p w14:paraId="69CB70A5" w14:textId="77777777" w:rsidR="00140A47" w:rsidRPr="00913A62" w:rsidRDefault="00140A47" w:rsidP="00F42D25">
            <w:pPr>
              <w:pStyle w:val="TableHd"/>
            </w:pPr>
            <w:r w:rsidRPr="00913A62">
              <w:t>Word-initial position</w:t>
            </w:r>
          </w:p>
        </w:tc>
        <w:tc>
          <w:tcPr>
            <w:tcW w:w="3119" w:type="dxa"/>
            <w:gridSpan w:val="3"/>
            <w:tcBorders>
              <w:top w:val="single" w:sz="4" w:space="0" w:color="auto"/>
              <w:left w:val="single" w:sz="4" w:space="0" w:color="auto"/>
              <w:bottom w:val="single" w:sz="4" w:space="0" w:color="auto"/>
            </w:tcBorders>
            <w:shd w:val="clear" w:color="auto" w:fill="auto"/>
          </w:tcPr>
          <w:p w14:paraId="3CAD5C5C" w14:textId="77777777" w:rsidR="00140A47" w:rsidRPr="00913A62" w:rsidRDefault="00140A47" w:rsidP="00F42D25">
            <w:pPr>
              <w:pStyle w:val="TableHd"/>
            </w:pPr>
            <w:r w:rsidRPr="00913A62">
              <w:t>Word-internal position</w:t>
            </w:r>
          </w:p>
        </w:tc>
      </w:tr>
      <w:tr w:rsidR="00AC23C4" w:rsidRPr="00913A62" w14:paraId="244E66AD" w14:textId="77777777" w:rsidTr="00451785">
        <w:tc>
          <w:tcPr>
            <w:tcW w:w="735" w:type="dxa"/>
            <w:tcBorders>
              <w:top w:val="single" w:sz="4" w:space="0" w:color="auto"/>
            </w:tcBorders>
            <w:shd w:val="clear" w:color="auto" w:fill="auto"/>
          </w:tcPr>
          <w:p w14:paraId="2959190B" w14:textId="77777777" w:rsidR="00140A47" w:rsidRPr="00913A62" w:rsidRDefault="00140A47" w:rsidP="00C44ED5">
            <w:pPr>
              <w:pStyle w:val="TableCell2-2115pt"/>
            </w:pPr>
            <w:r w:rsidRPr="00913A62">
              <w:t>/</w:t>
            </w:r>
            <w:r w:rsidRPr="00913A62">
              <w:rPr>
                <w:rStyle w:val="ChCharisSIL"/>
              </w:rPr>
              <w:t>p</w:t>
            </w:r>
            <w:r w:rsidRPr="00913A62">
              <w:t>C</w:t>
            </w:r>
            <w:r w:rsidRPr="00AC23C4">
              <w:rPr>
                <w:vertAlign w:val="subscript"/>
              </w:rPr>
              <w:t>2</w:t>
            </w:r>
            <w:r w:rsidRPr="00913A62">
              <w:t>/</w:t>
            </w:r>
          </w:p>
        </w:tc>
        <w:tc>
          <w:tcPr>
            <w:tcW w:w="1219" w:type="dxa"/>
            <w:tcBorders>
              <w:top w:val="single" w:sz="4" w:space="0" w:color="auto"/>
            </w:tcBorders>
            <w:shd w:val="clear" w:color="auto" w:fill="auto"/>
          </w:tcPr>
          <w:p w14:paraId="5A229103" w14:textId="77777777" w:rsidR="00140A47" w:rsidRPr="00913A62" w:rsidRDefault="00140A47" w:rsidP="00C44ED5">
            <w:pPr>
              <w:pStyle w:val="TableCell2-2115pt"/>
            </w:pPr>
            <w:r w:rsidRPr="00913A62">
              <w:t>/</w:t>
            </w:r>
            <w:r w:rsidRPr="00913A62">
              <w:rPr>
                <w:rStyle w:val="ChCharisSIL"/>
              </w:rPr>
              <w:t>ˈ</w:t>
            </w:r>
            <w:r w:rsidRPr="00913A62">
              <w:rPr>
                <w:rStyle w:val="ChCharisSILBlueBold"/>
              </w:rPr>
              <w:t>pr</w:t>
            </w:r>
            <w:r w:rsidRPr="00913A62">
              <w:rPr>
                <w:rStyle w:val="ChCharisSIL"/>
              </w:rPr>
              <w:t>ak.tɛk</w:t>
            </w:r>
            <w:r w:rsidRPr="00913A62">
              <w:t>/</w:t>
            </w:r>
          </w:p>
        </w:tc>
        <w:tc>
          <w:tcPr>
            <w:tcW w:w="1561" w:type="dxa"/>
            <w:tcBorders>
              <w:top w:val="single" w:sz="4" w:space="0" w:color="auto"/>
              <w:right w:val="single" w:sz="4" w:space="0" w:color="auto"/>
            </w:tcBorders>
            <w:shd w:val="clear" w:color="auto" w:fill="auto"/>
          </w:tcPr>
          <w:p w14:paraId="7B220E02" w14:textId="368E175F" w:rsidR="00140A47" w:rsidRPr="00913A62" w:rsidRDefault="00B7093A" w:rsidP="00C44ED5">
            <w:pPr>
              <w:pStyle w:val="TableCell2-2115pt"/>
            </w:pPr>
            <w:r>
              <w:t>‘</w:t>
            </w:r>
            <w:r w:rsidR="00140A47" w:rsidRPr="00913A62">
              <w:t>practicum</w:t>
            </w:r>
            <w:r>
              <w:t>’</w:t>
            </w:r>
          </w:p>
        </w:tc>
        <w:tc>
          <w:tcPr>
            <w:tcW w:w="680" w:type="dxa"/>
            <w:tcBorders>
              <w:top w:val="single" w:sz="4" w:space="0" w:color="auto"/>
              <w:left w:val="single" w:sz="4" w:space="0" w:color="auto"/>
            </w:tcBorders>
            <w:shd w:val="clear" w:color="auto" w:fill="auto"/>
          </w:tcPr>
          <w:p w14:paraId="64804E79" w14:textId="77777777" w:rsidR="00140A47" w:rsidRPr="00913A62" w:rsidRDefault="00140A47" w:rsidP="00C44ED5">
            <w:pPr>
              <w:pStyle w:val="TableCell2-2115pt"/>
            </w:pPr>
            <w:r w:rsidRPr="00913A62">
              <w:t>/</w:t>
            </w:r>
            <w:r w:rsidRPr="00913A62">
              <w:rPr>
                <w:rStyle w:val="ChCharisSIL"/>
              </w:rPr>
              <w:t>p</w:t>
            </w:r>
            <w:r w:rsidRPr="00913A62">
              <w:t>C</w:t>
            </w:r>
            <w:r w:rsidRPr="00AC23C4">
              <w:rPr>
                <w:vertAlign w:val="subscript"/>
              </w:rPr>
              <w:t>2</w:t>
            </w:r>
            <w:r w:rsidRPr="00913A62">
              <w:t>/</w:t>
            </w:r>
          </w:p>
        </w:tc>
        <w:tc>
          <w:tcPr>
            <w:tcW w:w="1247" w:type="dxa"/>
            <w:tcBorders>
              <w:top w:val="single" w:sz="4" w:space="0" w:color="auto"/>
            </w:tcBorders>
            <w:shd w:val="clear" w:color="auto" w:fill="auto"/>
          </w:tcPr>
          <w:p w14:paraId="294F5997" w14:textId="77777777" w:rsidR="00140A47" w:rsidRPr="00913A62" w:rsidRDefault="00140A47" w:rsidP="00C44ED5">
            <w:pPr>
              <w:pStyle w:val="TableCell2-2115pt"/>
            </w:pPr>
            <w:r w:rsidRPr="00913A62">
              <w:t>/</w:t>
            </w:r>
            <w:r w:rsidRPr="00913A62">
              <w:rPr>
                <w:rStyle w:val="ChCharisSIL"/>
              </w:rPr>
              <w:t>ɔ.ˈ</w:t>
            </w:r>
            <w:r w:rsidRPr="00913A62">
              <w:rPr>
                <w:rStyle w:val="ChCharisSILBlueBold"/>
              </w:rPr>
              <w:t>pr</w:t>
            </w:r>
            <w:r w:rsidRPr="00913A62">
              <w:rPr>
                <w:rStyle w:val="ChCharisSIL"/>
              </w:rPr>
              <w:t>a.si</w:t>
            </w:r>
            <w:r w:rsidRPr="00913A62">
              <w:t>/</w:t>
            </w:r>
          </w:p>
        </w:tc>
        <w:tc>
          <w:tcPr>
            <w:tcW w:w="1192" w:type="dxa"/>
            <w:tcBorders>
              <w:top w:val="single" w:sz="4" w:space="0" w:color="auto"/>
            </w:tcBorders>
            <w:shd w:val="clear" w:color="auto" w:fill="auto"/>
          </w:tcPr>
          <w:p w14:paraId="642CC354" w14:textId="5FE07553" w:rsidR="00140A47" w:rsidRPr="00913A62" w:rsidRDefault="00B7093A" w:rsidP="00C44ED5">
            <w:pPr>
              <w:pStyle w:val="TableCell2-2115pt"/>
            </w:pPr>
            <w:r>
              <w:t>‘</w:t>
            </w:r>
            <w:r w:rsidR="00140A47" w:rsidRPr="00913A62">
              <w:t>operation</w:t>
            </w:r>
            <w:r>
              <w:t>’</w:t>
            </w:r>
          </w:p>
        </w:tc>
      </w:tr>
      <w:tr w:rsidR="00AC23C4" w:rsidRPr="00913A62" w14:paraId="531A4E19" w14:textId="77777777" w:rsidTr="00451785">
        <w:tc>
          <w:tcPr>
            <w:tcW w:w="735" w:type="dxa"/>
            <w:shd w:val="clear" w:color="auto" w:fill="auto"/>
          </w:tcPr>
          <w:p w14:paraId="6EC5C9AB" w14:textId="77777777" w:rsidR="00140A47" w:rsidRPr="00913A62" w:rsidRDefault="00140A47" w:rsidP="00C44ED5">
            <w:pPr>
              <w:pStyle w:val="TableCell0-2115ptBreak"/>
            </w:pPr>
          </w:p>
        </w:tc>
        <w:tc>
          <w:tcPr>
            <w:tcW w:w="1219" w:type="dxa"/>
            <w:shd w:val="clear" w:color="auto" w:fill="auto"/>
          </w:tcPr>
          <w:p w14:paraId="34D6A89F" w14:textId="77777777" w:rsidR="00140A47" w:rsidRPr="00913A62" w:rsidRDefault="00140A47" w:rsidP="00C44ED5">
            <w:pPr>
              <w:pStyle w:val="TableCell0-2115ptBreak"/>
            </w:pPr>
            <w:r w:rsidRPr="00913A62">
              <w:t>/</w:t>
            </w:r>
            <w:r w:rsidRPr="00913A62">
              <w:rPr>
                <w:rStyle w:val="ChCharisSIL"/>
              </w:rPr>
              <w:t>ˈ</w:t>
            </w:r>
            <w:r w:rsidRPr="00913A62">
              <w:rPr>
                <w:rStyle w:val="ChCharisSILBlueBold"/>
              </w:rPr>
              <w:t>pl</w:t>
            </w:r>
            <w:r w:rsidRPr="00913A62">
              <w:rPr>
                <w:rStyle w:val="ChCharisSIL"/>
              </w:rPr>
              <w:t>as.tik</w:t>
            </w:r>
            <w:r w:rsidRPr="00913A62">
              <w:t>/</w:t>
            </w:r>
          </w:p>
        </w:tc>
        <w:tc>
          <w:tcPr>
            <w:tcW w:w="1561" w:type="dxa"/>
            <w:tcBorders>
              <w:right w:val="single" w:sz="4" w:space="0" w:color="auto"/>
            </w:tcBorders>
            <w:shd w:val="clear" w:color="auto" w:fill="auto"/>
          </w:tcPr>
          <w:p w14:paraId="2A0FAD36" w14:textId="79B13E36" w:rsidR="00140A47" w:rsidRPr="00913A62" w:rsidRDefault="00B7093A" w:rsidP="00C44ED5">
            <w:pPr>
              <w:pStyle w:val="TableCell0-2115ptBreak"/>
            </w:pPr>
            <w:r>
              <w:t>‘</w:t>
            </w:r>
            <w:r w:rsidR="00140A47" w:rsidRPr="00913A62">
              <w:t>plastic</w:t>
            </w:r>
            <w:r>
              <w:t>’</w:t>
            </w:r>
          </w:p>
        </w:tc>
        <w:tc>
          <w:tcPr>
            <w:tcW w:w="680" w:type="dxa"/>
            <w:tcBorders>
              <w:left w:val="single" w:sz="4" w:space="0" w:color="auto"/>
            </w:tcBorders>
            <w:shd w:val="clear" w:color="auto" w:fill="auto"/>
          </w:tcPr>
          <w:p w14:paraId="3674B51A" w14:textId="77777777" w:rsidR="00140A47" w:rsidRPr="00913A62" w:rsidRDefault="00140A47" w:rsidP="00C44ED5">
            <w:pPr>
              <w:pStyle w:val="TableCell0-2115ptBreak"/>
            </w:pPr>
          </w:p>
        </w:tc>
        <w:tc>
          <w:tcPr>
            <w:tcW w:w="1247" w:type="dxa"/>
            <w:shd w:val="clear" w:color="auto" w:fill="auto"/>
          </w:tcPr>
          <w:p w14:paraId="36548109" w14:textId="77777777" w:rsidR="00140A47" w:rsidRPr="00913A62" w:rsidRDefault="00140A47" w:rsidP="00C44ED5">
            <w:pPr>
              <w:pStyle w:val="TableCell0-2115ptBreak"/>
            </w:pPr>
            <w:r w:rsidRPr="00913A62">
              <w:t>/</w:t>
            </w:r>
            <w:r w:rsidRPr="00913A62">
              <w:rPr>
                <w:rStyle w:val="ChCharisSIL"/>
              </w:rPr>
              <w:t>ˈam.</w:t>
            </w:r>
            <w:r w:rsidRPr="00913A62">
              <w:rPr>
                <w:rStyle w:val="ChCharisSILBlueBold"/>
              </w:rPr>
              <w:t>pl</w:t>
            </w:r>
            <w:r w:rsidRPr="00913A62">
              <w:rPr>
                <w:rStyle w:val="ChCharisSIL"/>
              </w:rPr>
              <w:t>ɔp</w:t>
            </w:r>
            <w:r w:rsidRPr="00913A62">
              <w:t>/</w:t>
            </w:r>
          </w:p>
        </w:tc>
        <w:tc>
          <w:tcPr>
            <w:tcW w:w="1192" w:type="dxa"/>
            <w:shd w:val="clear" w:color="auto" w:fill="auto"/>
          </w:tcPr>
          <w:p w14:paraId="62E700E5" w14:textId="50AEEB27" w:rsidR="00140A47" w:rsidRPr="00913A62" w:rsidRDefault="00B7093A" w:rsidP="00C44ED5">
            <w:pPr>
              <w:pStyle w:val="TableCell0-2115ptBreak"/>
            </w:pPr>
            <w:r>
              <w:t>‘</w:t>
            </w:r>
            <w:r w:rsidR="00140A47" w:rsidRPr="00913A62">
              <w:t>envelop</w:t>
            </w:r>
            <w:r>
              <w:t>’</w:t>
            </w:r>
          </w:p>
        </w:tc>
      </w:tr>
      <w:tr w:rsidR="00AC23C4" w:rsidRPr="00913A62" w14:paraId="43054D13" w14:textId="77777777" w:rsidTr="00451785">
        <w:tc>
          <w:tcPr>
            <w:tcW w:w="735" w:type="dxa"/>
            <w:shd w:val="clear" w:color="auto" w:fill="auto"/>
          </w:tcPr>
          <w:p w14:paraId="3332E70E" w14:textId="77777777" w:rsidR="00140A47" w:rsidRPr="00913A62" w:rsidRDefault="00140A47" w:rsidP="00C44ED5">
            <w:pPr>
              <w:pStyle w:val="TableCell2-2115pt"/>
            </w:pPr>
            <w:r w:rsidRPr="00913A62">
              <w:t>/</w:t>
            </w:r>
            <w:r w:rsidRPr="00913A62">
              <w:rPr>
                <w:rStyle w:val="ChCharisSIL"/>
              </w:rPr>
              <w:t>b</w:t>
            </w:r>
            <w:r w:rsidRPr="00913A62">
              <w:t>C</w:t>
            </w:r>
            <w:r w:rsidRPr="00AC23C4">
              <w:rPr>
                <w:vertAlign w:val="subscript"/>
              </w:rPr>
              <w:t>2</w:t>
            </w:r>
            <w:r w:rsidRPr="00913A62">
              <w:t>/</w:t>
            </w:r>
          </w:p>
        </w:tc>
        <w:tc>
          <w:tcPr>
            <w:tcW w:w="1219" w:type="dxa"/>
            <w:shd w:val="clear" w:color="auto" w:fill="auto"/>
          </w:tcPr>
          <w:p w14:paraId="42D6D2FC" w14:textId="77777777" w:rsidR="00140A47" w:rsidRPr="00913A62" w:rsidRDefault="00140A47" w:rsidP="00C44ED5">
            <w:pPr>
              <w:pStyle w:val="TableCell2-2115pt"/>
            </w:pPr>
            <w:r w:rsidRPr="00913A62">
              <w:t>/</w:t>
            </w:r>
            <w:r w:rsidRPr="00913A62">
              <w:rPr>
                <w:rStyle w:val="ChCharisSIL"/>
              </w:rPr>
              <w:t>ˈ</w:t>
            </w:r>
            <w:r w:rsidRPr="00913A62">
              <w:rPr>
                <w:rStyle w:val="ChCharisSILBlueBold"/>
              </w:rPr>
              <w:t>br</w:t>
            </w:r>
            <w:r w:rsidRPr="00913A62">
              <w:rPr>
                <w:rStyle w:val="ChCharisSIL"/>
              </w:rPr>
              <w:t>i.ta</w:t>
            </w:r>
            <w:r w:rsidRPr="00913A62">
              <w:t>/</w:t>
            </w:r>
          </w:p>
        </w:tc>
        <w:tc>
          <w:tcPr>
            <w:tcW w:w="1561" w:type="dxa"/>
            <w:tcBorders>
              <w:right w:val="single" w:sz="4" w:space="0" w:color="auto"/>
            </w:tcBorders>
            <w:shd w:val="clear" w:color="auto" w:fill="auto"/>
          </w:tcPr>
          <w:p w14:paraId="4668F1A7" w14:textId="30CC3D02" w:rsidR="00140A47" w:rsidRPr="00913A62" w:rsidRDefault="00B7093A" w:rsidP="00C44ED5">
            <w:pPr>
              <w:pStyle w:val="TableCell2-2115pt"/>
            </w:pPr>
            <w:r>
              <w:t>‘</w:t>
            </w:r>
            <w:r w:rsidR="00140A47" w:rsidRPr="00913A62">
              <w:t>news</w:t>
            </w:r>
            <w:r>
              <w:t>’</w:t>
            </w:r>
          </w:p>
        </w:tc>
        <w:tc>
          <w:tcPr>
            <w:tcW w:w="680" w:type="dxa"/>
            <w:tcBorders>
              <w:left w:val="single" w:sz="4" w:space="0" w:color="auto"/>
            </w:tcBorders>
            <w:shd w:val="clear" w:color="auto" w:fill="auto"/>
          </w:tcPr>
          <w:p w14:paraId="430B60EB" w14:textId="77777777" w:rsidR="00140A47" w:rsidRPr="00913A62" w:rsidRDefault="00140A47" w:rsidP="00C44ED5">
            <w:pPr>
              <w:pStyle w:val="TableCell2-2115pt"/>
            </w:pPr>
            <w:r w:rsidRPr="00913A62">
              <w:t>/</w:t>
            </w:r>
            <w:r w:rsidRPr="00913A62">
              <w:rPr>
                <w:rStyle w:val="ChCharisSIL"/>
              </w:rPr>
              <w:t>b</w:t>
            </w:r>
            <w:r w:rsidRPr="00913A62">
              <w:t>C</w:t>
            </w:r>
            <w:r w:rsidRPr="00AC23C4">
              <w:rPr>
                <w:vertAlign w:val="subscript"/>
              </w:rPr>
              <w:t>2</w:t>
            </w:r>
            <w:r w:rsidRPr="00913A62">
              <w:t>/</w:t>
            </w:r>
          </w:p>
        </w:tc>
        <w:tc>
          <w:tcPr>
            <w:tcW w:w="1247" w:type="dxa"/>
            <w:shd w:val="clear" w:color="auto" w:fill="auto"/>
          </w:tcPr>
          <w:p w14:paraId="2691FBA1" w14:textId="77777777" w:rsidR="00140A47" w:rsidRPr="00913A62" w:rsidRDefault="00140A47" w:rsidP="00C44ED5">
            <w:pPr>
              <w:pStyle w:val="TableCell2-2115pt"/>
            </w:pPr>
            <w:r w:rsidRPr="00913A62">
              <w:t>/</w:t>
            </w:r>
            <w:r w:rsidRPr="00913A62">
              <w:rPr>
                <w:rStyle w:val="ChCharisSIL"/>
              </w:rPr>
              <w:t>ˈdɔ.</w:t>
            </w:r>
            <w:r w:rsidRPr="00913A62">
              <w:rPr>
                <w:rStyle w:val="ChCharisSILBlueBold"/>
              </w:rPr>
              <w:t>br</w:t>
            </w:r>
            <w:r w:rsidRPr="00913A62">
              <w:rPr>
                <w:rStyle w:val="ChCharisSIL"/>
              </w:rPr>
              <w:t>ak</w:t>
            </w:r>
            <w:r w:rsidRPr="00913A62">
              <w:t>/</w:t>
            </w:r>
          </w:p>
        </w:tc>
        <w:tc>
          <w:tcPr>
            <w:tcW w:w="1192" w:type="dxa"/>
            <w:shd w:val="clear" w:color="auto" w:fill="auto"/>
          </w:tcPr>
          <w:p w14:paraId="496F0450" w14:textId="17B9B529" w:rsidR="00140A47" w:rsidRPr="00913A62" w:rsidRDefault="00B7093A" w:rsidP="00C44ED5">
            <w:pPr>
              <w:pStyle w:val="TableCell2-2115pt"/>
            </w:pPr>
            <w:r>
              <w:t>‘</w:t>
            </w:r>
            <w:r w:rsidR="00140A47" w:rsidRPr="00913A62">
              <w:t>smash</w:t>
            </w:r>
            <w:r>
              <w:t>’</w:t>
            </w:r>
          </w:p>
        </w:tc>
      </w:tr>
      <w:tr w:rsidR="00AC23C4" w:rsidRPr="00913A62" w14:paraId="6EC3321F" w14:textId="77777777" w:rsidTr="00451785">
        <w:tc>
          <w:tcPr>
            <w:tcW w:w="735" w:type="dxa"/>
            <w:shd w:val="clear" w:color="auto" w:fill="auto"/>
          </w:tcPr>
          <w:p w14:paraId="3D6AADD7" w14:textId="77777777" w:rsidR="00140A47" w:rsidRPr="00913A62" w:rsidRDefault="00140A47" w:rsidP="00C44ED5">
            <w:pPr>
              <w:pStyle w:val="TableCell0-2115ptBreak"/>
            </w:pPr>
          </w:p>
        </w:tc>
        <w:tc>
          <w:tcPr>
            <w:tcW w:w="1219" w:type="dxa"/>
            <w:shd w:val="clear" w:color="auto" w:fill="auto"/>
          </w:tcPr>
          <w:p w14:paraId="409BE613" w14:textId="77777777" w:rsidR="00140A47" w:rsidRPr="00913A62" w:rsidRDefault="00140A47" w:rsidP="00C44ED5">
            <w:pPr>
              <w:pStyle w:val="TableCell0-2115ptBreak"/>
            </w:pPr>
          </w:p>
        </w:tc>
        <w:tc>
          <w:tcPr>
            <w:tcW w:w="1561" w:type="dxa"/>
            <w:tcBorders>
              <w:right w:val="single" w:sz="4" w:space="0" w:color="auto"/>
            </w:tcBorders>
            <w:shd w:val="clear" w:color="auto" w:fill="auto"/>
          </w:tcPr>
          <w:p w14:paraId="37D63FFE" w14:textId="77777777" w:rsidR="00140A47" w:rsidRPr="00913A62" w:rsidRDefault="00140A47" w:rsidP="00C44ED5">
            <w:pPr>
              <w:pStyle w:val="TableCell0-2115ptBreak"/>
            </w:pPr>
          </w:p>
        </w:tc>
        <w:tc>
          <w:tcPr>
            <w:tcW w:w="680" w:type="dxa"/>
            <w:tcBorders>
              <w:left w:val="single" w:sz="4" w:space="0" w:color="auto"/>
            </w:tcBorders>
            <w:shd w:val="clear" w:color="auto" w:fill="auto"/>
          </w:tcPr>
          <w:p w14:paraId="3161CBFD" w14:textId="77777777" w:rsidR="00140A47" w:rsidRPr="00913A62" w:rsidRDefault="00140A47" w:rsidP="00C44ED5">
            <w:pPr>
              <w:pStyle w:val="TableCell0-2115ptBreak"/>
            </w:pPr>
          </w:p>
        </w:tc>
        <w:tc>
          <w:tcPr>
            <w:tcW w:w="1247" w:type="dxa"/>
            <w:shd w:val="clear" w:color="auto" w:fill="auto"/>
          </w:tcPr>
          <w:p w14:paraId="0FDB8526" w14:textId="77777777" w:rsidR="00140A47" w:rsidRPr="00913A62" w:rsidRDefault="00140A47" w:rsidP="00C44ED5">
            <w:pPr>
              <w:pStyle w:val="TableCell0-2115ptBreak"/>
            </w:pPr>
            <w:r w:rsidRPr="00913A62">
              <w:t>/</w:t>
            </w:r>
            <w:r w:rsidRPr="00913A62">
              <w:rPr>
                <w:rStyle w:val="ChCharisSIL"/>
              </w:rPr>
              <w:t>ˈi.</w:t>
            </w:r>
            <w:r w:rsidRPr="00913A62">
              <w:rPr>
                <w:rStyle w:val="ChCharisSILBlueBold"/>
              </w:rPr>
              <w:t>bl</w:t>
            </w:r>
            <w:r w:rsidRPr="00913A62">
              <w:rPr>
                <w:rStyle w:val="ChCharisSIL"/>
              </w:rPr>
              <w:t>is</w:t>
            </w:r>
            <w:r w:rsidRPr="00913A62">
              <w:t>/</w:t>
            </w:r>
          </w:p>
        </w:tc>
        <w:tc>
          <w:tcPr>
            <w:tcW w:w="1192" w:type="dxa"/>
            <w:shd w:val="clear" w:color="auto" w:fill="auto"/>
          </w:tcPr>
          <w:p w14:paraId="738FCD48" w14:textId="2C5CC37D" w:rsidR="00140A47" w:rsidRPr="00913A62" w:rsidRDefault="00B7093A" w:rsidP="00C44ED5">
            <w:pPr>
              <w:pStyle w:val="TableCell0-2115ptBreak"/>
            </w:pPr>
            <w:r>
              <w:t>‘</w:t>
            </w:r>
            <w:r w:rsidR="00140A47" w:rsidRPr="00913A62">
              <w:t>devil</w:t>
            </w:r>
            <w:r>
              <w:t>’</w:t>
            </w:r>
          </w:p>
        </w:tc>
      </w:tr>
      <w:tr w:rsidR="00AC23C4" w:rsidRPr="00913A62" w14:paraId="6F23BEC6" w14:textId="77777777" w:rsidTr="00451785">
        <w:tc>
          <w:tcPr>
            <w:tcW w:w="735" w:type="dxa"/>
            <w:shd w:val="clear" w:color="auto" w:fill="auto"/>
          </w:tcPr>
          <w:p w14:paraId="5166CFEA" w14:textId="77777777" w:rsidR="00140A47" w:rsidRPr="00913A62" w:rsidRDefault="00140A47" w:rsidP="00C44ED5">
            <w:pPr>
              <w:pStyle w:val="TableCell2-2115pt"/>
            </w:pPr>
            <w:r w:rsidRPr="00913A62">
              <w:lastRenderedPageBreak/>
              <w:t>/</w:t>
            </w:r>
            <w:r w:rsidRPr="00913A62">
              <w:rPr>
                <w:rStyle w:val="ChCharisSIL"/>
              </w:rPr>
              <w:t>t</w:t>
            </w:r>
            <w:r w:rsidRPr="00913A62">
              <w:t>C</w:t>
            </w:r>
            <w:r w:rsidRPr="00AC23C4">
              <w:rPr>
                <w:vertAlign w:val="subscript"/>
              </w:rPr>
              <w:t>2</w:t>
            </w:r>
            <w:r w:rsidRPr="00913A62">
              <w:t>/</w:t>
            </w:r>
          </w:p>
        </w:tc>
        <w:tc>
          <w:tcPr>
            <w:tcW w:w="1219" w:type="dxa"/>
            <w:shd w:val="clear" w:color="auto" w:fill="auto"/>
          </w:tcPr>
          <w:p w14:paraId="70431933" w14:textId="77777777" w:rsidR="00140A47" w:rsidRPr="00913A62" w:rsidRDefault="00140A47" w:rsidP="00C44ED5">
            <w:pPr>
              <w:pStyle w:val="TableCell2-2115pt"/>
            </w:pPr>
            <w:r w:rsidRPr="00913A62">
              <w:t>/</w:t>
            </w:r>
            <w:r w:rsidRPr="00913A62">
              <w:rPr>
                <w:rStyle w:val="ChCharisSILBlueBold"/>
              </w:rPr>
              <w:t>tr</w:t>
            </w:r>
            <w:r w:rsidRPr="00913A62">
              <w:rPr>
                <w:rStyle w:val="ChCharisSIL"/>
              </w:rPr>
              <w:t>a.ˈdi.si</w:t>
            </w:r>
            <w:r w:rsidRPr="00913A62">
              <w:t>/</w:t>
            </w:r>
          </w:p>
        </w:tc>
        <w:tc>
          <w:tcPr>
            <w:tcW w:w="1561" w:type="dxa"/>
            <w:tcBorders>
              <w:right w:val="single" w:sz="4" w:space="0" w:color="auto"/>
            </w:tcBorders>
            <w:shd w:val="clear" w:color="auto" w:fill="auto"/>
          </w:tcPr>
          <w:p w14:paraId="592AA785" w14:textId="746E908E" w:rsidR="00140A47" w:rsidRPr="00913A62" w:rsidRDefault="00B7093A" w:rsidP="00C44ED5">
            <w:pPr>
              <w:pStyle w:val="TableCell2-2115pt"/>
            </w:pPr>
            <w:r>
              <w:t>‘</w:t>
            </w:r>
            <w:r w:rsidR="00140A47" w:rsidRPr="00913A62">
              <w:t>tradition</w:t>
            </w:r>
            <w:r>
              <w:t>’</w:t>
            </w:r>
          </w:p>
        </w:tc>
        <w:tc>
          <w:tcPr>
            <w:tcW w:w="680" w:type="dxa"/>
            <w:tcBorders>
              <w:left w:val="single" w:sz="4" w:space="0" w:color="auto"/>
            </w:tcBorders>
            <w:shd w:val="clear" w:color="auto" w:fill="auto"/>
          </w:tcPr>
          <w:p w14:paraId="54698C08" w14:textId="77777777" w:rsidR="00140A47" w:rsidRPr="00913A62" w:rsidRDefault="00140A47" w:rsidP="00C44ED5">
            <w:pPr>
              <w:pStyle w:val="TableCell2-2115pt"/>
            </w:pPr>
            <w:r w:rsidRPr="00913A62">
              <w:t>/</w:t>
            </w:r>
            <w:r w:rsidRPr="00913A62">
              <w:rPr>
                <w:rStyle w:val="ChCharisSIL"/>
              </w:rPr>
              <w:t>t</w:t>
            </w:r>
            <w:r w:rsidRPr="00913A62">
              <w:t>C</w:t>
            </w:r>
            <w:r w:rsidRPr="00AC23C4">
              <w:rPr>
                <w:vertAlign w:val="subscript"/>
              </w:rPr>
              <w:t>2</w:t>
            </w:r>
            <w:r w:rsidRPr="00913A62">
              <w:t>/</w:t>
            </w:r>
          </w:p>
        </w:tc>
        <w:tc>
          <w:tcPr>
            <w:tcW w:w="1247" w:type="dxa"/>
            <w:shd w:val="clear" w:color="auto" w:fill="auto"/>
          </w:tcPr>
          <w:p w14:paraId="702DEC44" w14:textId="77777777" w:rsidR="00140A47" w:rsidRPr="00913A62" w:rsidRDefault="00140A47" w:rsidP="00C44ED5">
            <w:pPr>
              <w:pStyle w:val="TableCell2-2115pt"/>
            </w:pPr>
            <w:r w:rsidRPr="00913A62">
              <w:t>/</w:t>
            </w:r>
            <w:r w:rsidRPr="00913A62">
              <w:rPr>
                <w:rStyle w:val="ChCharisSIL"/>
              </w:rPr>
              <w:t>ba.ˈ</w:t>
            </w:r>
            <w:r w:rsidRPr="00913A62">
              <w:rPr>
                <w:rStyle w:val="ChCharisSILBlueBold"/>
              </w:rPr>
              <w:t>tr</w:t>
            </w:r>
            <w:r w:rsidRPr="00913A62">
              <w:rPr>
                <w:rStyle w:val="ChCharisSIL"/>
              </w:rPr>
              <w:t>ɛj</w:t>
            </w:r>
            <w:r w:rsidRPr="00913A62">
              <w:t>/</w:t>
            </w:r>
          </w:p>
        </w:tc>
        <w:tc>
          <w:tcPr>
            <w:tcW w:w="1192" w:type="dxa"/>
            <w:shd w:val="clear" w:color="auto" w:fill="auto"/>
          </w:tcPr>
          <w:p w14:paraId="2CCDD2FB" w14:textId="0417C272" w:rsidR="00140A47" w:rsidRPr="00913A62" w:rsidRDefault="00B7093A" w:rsidP="00C44ED5">
            <w:pPr>
              <w:pStyle w:val="TableCell2-2115pt"/>
            </w:pPr>
            <w:r>
              <w:t>‘</w:t>
            </w:r>
            <w:r w:rsidR="00140A47" w:rsidRPr="00913A62">
              <w:t>battery</w:t>
            </w:r>
          </w:p>
        </w:tc>
      </w:tr>
      <w:tr w:rsidR="00AC23C4" w:rsidRPr="00913A62" w14:paraId="1BE00319" w14:textId="77777777" w:rsidTr="00451785">
        <w:tc>
          <w:tcPr>
            <w:tcW w:w="735" w:type="dxa"/>
            <w:shd w:val="clear" w:color="auto" w:fill="auto"/>
          </w:tcPr>
          <w:p w14:paraId="495A98BB" w14:textId="77777777" w:rsidR="00140A47" w:rsidRPr="00913A62" w:rsidRDefault="00140A47" w:rsidP="00C44ED5">
            <w:pPr>
              <w:pStyle w:val="TableCell2-2115pt"/>
            </w:pPr>
            <w:r w:rsidRPr="00913A62">
              <w:t>/</w:t>
            </w:r>
            <w:r w:rsidRPr="00913A62">
              <w:rPr>
                <w:rStyle w:val="ChCharisSIL"/>
              </w:rPr>
              <w:t>d</w:t>
            </w:r>
            <w:r w:rsidRPr="00913A62">
              <w:t>C</w:t>
            </w:r>
            <w:r w:rsidRPr="00AC23C4">
              <w:rPr>
                <w:vertAlign w:val="subscript"/>
              </w:rPr>
              <w:t>2</w:t>
            </w:r>
            <w:r w:rsidRPr="00913A62">
              <w:t>/</w:t>
            </w:r>
          </w:p>
        </w:tc>
        <w:tc>
          <w:tcPr>
            <w:tcW w:w="1219" w:type="dxa"/>
            <w:shd w:val="clear" w:color="auto" w:fill="auto"/>
          </w:tcPr>
          <w:p w14:paraId="33A21FDE" w14:textId="77777777" w:rsidR="00140A47" w:rsidRPr="00A877F3" w:rsidRDefault="00140A47" w:rsidP="00C44ED5">
            <w:pPr>
              <w:pStyle w:val="TableCell2-2115pt"/>
            </w:pPr>
            <w:r w:rsidRPr="00A877F3">
              <w:t>/</w:t>
            </w:r>
            <w:r w:rsidRPr="00A877F3">
              <w:rPr>
                <w:rStyle w:val="ChCharisSIL"/>
              </w:rPr>
              <w:t>ˈ</w:t>
            </w:r>
            <w:r w:rsidRPr="00A877F3">
              <w:rPr>
                <w:rStyle w:val="ChCharisSILBlueBold"/>
              </w:rPr>
              <w:t>dr</w:t>
            </w:r>
            <w:r w:rsidRPr="00A877F3">
              <w:rPr>
                <w:rStyle w:val="ChCharisSIL"/>
              </w:rPr>
              <w:t>am.bɛn</w:t>
            </w:r>
            <w:r w:rsidRPr="00A877F3">
              <w:t>/</w:t>
            </w:r>
          </w:p>
        </w:tc>
        <w:tc>
          <w:tcPr>
            <w:tcW w:w="1561" w:type="dxa"/>
            <w:tcBorders>
              <w:right w:val="single" w:sz="4" w:space="0" w:color="auto"/>
            </w:tcBorders>
            <w:shd w:val="clear" w:color="auto" w:fill="auto"/>
          </w:tcPr>
          <w:p w14:paraId="6DAD4AA2" w14:textId="522B05A6" w:rsidR="00140A47" w:rsidRPr="00913A62" w:rsidRDefault="00B7093A" w:rsidP="00C44ED5">
            <w:pPr>
              <w:pStyle w:val="TableCell2-2115pt"/>
            </w:pPr>
            <w:r>
              <w:t>‘</w:t>
            </w:r>
            <w:r w:rsidR="00140A47" w:rsidRPr="00913A62">
              <w:t>marching band</w:t>
            </w:r>
            <w:r>
              <w:t>’</w:t>
            </w:r>
          </w:p>
        </w:tc>
        <w:tc>
          <w:tcPr>
            <w:tcW w:w="680" w:type="dxa"/>
            <w:tcBorders>
              <w:left w:val="single" w:sz="4" w:space="0" w:color="auto"/>
            </w:tcBorders>
            <w:shd w:val="clear" w:color="auto" w:fill="auto"/>
          </w:tcPr>
          <w:p w14:paraId="2C151187" w14:textId="77777777" w:rsidR="00140A47" w:rsidRPr="00913A62" w:rsidRDefault="00140A47" w:rsidP="00C44ED5">
            <w:pPr>
              <w:pStyle w:val="TableCell2-2115pt"/>
            </w:pPr>
          </w:p>
        </w:tc>
        <w:tc>
          <w:tcPr>
            <w:tcW w:w="1247" w:type="dxa"/>
            <w:shd w:val="clear" w:color="auto" w:fill="auto"/>
          </w:tcPr>
          <w:p w14:paraId="3F4E3871" w14:textId="77777777" w:rsidR="00140A47" w:rsidRPr="00913A62" w:rsidRDefault="00140A47" w:rsidP="00C44ED5">
            <w:pPr>
              <w:pStyle w:val="TableCell2-2115pt"/>
            </w:pPr>
          </w:p>
        </w:tc>
        <w:tc>
          <w:tcPr>
            <w:tcW w:w="1192" w:type="dxa"/>
            <w:shd w:val="clear" w:color="auto" w:fill="auto"/>
          </w:tcPr>
          <w:p w14:paraId="36D81D12" w14:textId="77777777" w:rsidR="00140A47" w:rsidRPr="00913A62" w:rsidRDefault="00140A47" w:rsidP="00C44ED5">
            <w:pPr>
              <w:pStyle w:val="TableCell2-2115pt"/>
            </w:pPr>
          </w:p>
        </w:tc>
      </w:tr>
      <w:tr w:rsidR="00AC23C4" w:rsidRPr="00913A62" w14:paraId="7F1AE37E" w14:textId="77777777" w:rsidTr="00451785">
        <w:tc>
          <w:tcPr>
            <w:tcW w:w="735" w:type="dxa"/>
            <w:shd w:val="clear" w:color="auto" w:fill="auto"/>
          </w:tcPr>
          <w:p w14:paraId="7BE39B76" w14:textId="77777777" w:rsidR="00140A47" w:rsidRPr="00913A62" w:rsidRDefault="00140A47" w:rsidP="00C44ED5">
            <w:pPr>
              <w:pStyle w:val="TableCell2-2115pt"/>
            </w:pPr>
            <w:r w:rsidRPr="00913A62">
              <w:t>/</w:t>
            </w:r>
            <w:r w:rsidRPr="00913A62">
              <w:rPr>
                <w:rStyle w:val="ChCharisSIL"/>
              </w:rPr>
              <w:t>k</w:t>
            </w:r>
            <w:r w:rsidRPr="00913A62">
              <w:t>C</w:t>
            </w:r>
            <w:r w:rsidRPr="00AC23C4">
              <w:rPr>
                <w:vertAlign w:val="subscript"/>
              </w:rPr>
              <w:t>2</w:t>
            </w:r>
            <w:r w:rsidRPr="00913A62">
              <w:t>/</w:t>
            </w:r>
          </w:p>
        </w:tc>
        <w:tc>
          <w:tcPr>
            <w:tcW w:w="1219" w:type="dxa"/>
            <w:shd w:val="clear" w:color="auto" w:fill="auto"/>
          </w:tcPr>
          <w:p w14:paraId="65D005B6" w14:textId="77777777" w:rsidR="00140A47" w:rsidRPr="00A877F3" w:rsidRDefault="00140A47" w:rsidP="00C44ED5">
            <w:pPr>
              <w:pStyle w:val="TableCell2-2115pt"/>
            </w:pPr>
            <w:r w:rsidRPr="00A877F3">
              <w:t>/</w:t>
            </w:r>
            <w:r w:rsidRPr="00A877F3">
              <w:rPr>
                <w:rStyle w:val="ChCharisSIL"/>
              </w:rPr>
              <w:t>ˈ</w:t>
            </w:r>
            <w:r w:rsidRPr="00A877F3">
              <w:rPr>
                <w:rStyle w:val="ChCharisSILBlueBold"/>
              </w:rPr>
              <w:t>kn</w:t>
            </w:r>
            <w:r w:rsidRPr="00A877F3">
              <w:rPr>
                <w:rStyle w:val="ChCharisSIL"/>
              </w:rPr>
              <w:t>al.pɔt</w:t>
            </w:r>
            <w:r w:rsidRPr="00A877F3">
              <w:t>/</w:t>
            </w:r>
          </w:p>
        </w:tc>
        <w:tc>
          <w:tcPr>
            <w:tcW w:w="1561" w:type="dxa"/>
            <w:tcBorders>
              <w:right w:val="single" w:sz="4" w:space="0" w:color="auto"/>
            </w:tcBorders>
            <w:shd w:val="clear" w:color="auto" w:fill="auto"/>
          </w:tcPr>
          <w:p w14:paraId="7877FD17" w14:textId="552B4093" w:rsidR="00140A47" w:rsidRPr="00913A62" w:rsidRDefault="00B7093A" w:rsidP="00C44ED5">
            <w:pPr>
              <w:pStyle w:val="TableCell2-2115pt"/>
            </w:pPr>
            <w:r>
              <w:t>‘</w:t>
            </w:r>
            <w:r w:rsidR="00140A47" w:rsidRPr="00913A62">
              <w:t>muffler</w:t>
            </w:r>
            <w:r>
              <w:t>’</w:t>
            </w:r>
          </w:p>
        </w:tc>
        <w:tc>
          <w:tcPr>
            <w:tcW w:w="680" w:type="dxa"/>
            <w:tcBorders>
              <w:left w:val="single" w:sz="4" w:space="0" w:color="auto"/>
            </w:tcBorders>
            <w:shd w:val="clear" w:color="auto" w:fill="auto"/>
          </w:tcPr>
          <w:p w14:paraId="2E3563BA" w14:textId="77777777" w:rsidR="00140A47" w:rsidRPr="00913A62" w:rsidRDefault="00140A47" w:rsidP="00C44ED5">
            <w:pPr>
              <w:pStyle w:val="TableCell2-2115pt"/>
            </w:pPr>
            <w:r w:rsidRPr="00913A62">
              <w:t>/</w:t>
            </w:r>
            <w:r w:rsidRPr="00913A62">
              <w:rPr>
                <w:rStyle w:val="ChCharisSIL"/>
              </w:rPr>
              <w:t>k</w:t>
            </w:r>
            <w:r w:rsidRPr="00913A62">
              <w:t>C</w:t>
            </w:r>
            <w:r w:rsidRPr="00AC23C4">
              <w:rPr>
                <w:vertAlign w:val="subscript"/>
              </w:rPr>
              <w:t>2</w:t>
            </w:r>
            <w:r w:rsidRPr="00913A62">
              <w:t>/</w:t>
            </w:r>
          </w:p>
        </w:tc>
        <w:tc>
          <w:tcPr>
            <w:tcW w:w="1247" w:type="dxa"/>
            <w:shd w:val="clear" w:color="auto" w:fill="auto"/>
          </w:tcPr>
          <w:p w14:paraId="513FA086" w14:textId="77777777" w:rsidR="00140A47" w:rsidRPr="00913A62" w:rsidRDefault="00140A47" w:rsidP="00C44ED5">
            <w:pPr>
              <w:pStyle w:val="TableCell2-2115pt"/>
            </w:pPr>
            <w:r w:rsidRPr="00913A62">
              <w:t>/</w:t>
            </w:r>
            <w:r w:rsidRPr="00913A62">
              <w:rPr>
                <w:rStyle w:val="ChCharisSIL"/>
              </w:rPr>
              <w:t>ˌrɛ.</w:t>
            </w:r>
            <w:r w:rsidRPr="00913A62">
              <w:rPr>
                <w:rStyle w:val="ChCharisSILBlueBold"/>
              </w:rPr>
              <w:t>kr</w:t>
            </w:r>
            <w:r w:rsidRPr="00913A62">
              <w:rPr>
                <w:rStyle w:val="ChCharisSIL"/>
              </w:rPr>
              <w:t>ɛ.ˈa.si</w:t>
            </w:r>
            <w:r w:rsidRPr="00913A62">
              <w:t>/</w:t>
            </w:r>
          </w:p>
        </w:tc>
        <w:tc>
          <w:tcPr>
            <w:tcW w:w="1192" w:type="dxa"/>
            <w:shd w:val="clear" w:color="auto" w:fill="auto"/>
          </w:tcPr>
          <w:p w14:paraId="10FE193D" w14:textId="64041563" w:rsidR="00140A47" w:rsidRPr="00913A62" w:rsidRDefault="00B7093A" w:rsidP="00C44ED5">
            <w:pPr>
              <w:pStyle w:val="TableCell2-2115pt"/>
            </w:pPr>
            <w:r>
              <w:t>‘</w:t>
            </w:r>
            <w:r w:rsidR="00140A47" w:rsidRPr="00913A62">
              <w:t>recreation</w:t>
            </w:r>
            <w:r>
              <w:t>’</w:t>
            </w:r>
          </w:p>
        </w:tc>
      </w:tr>
      <w:tr w:rsidR="00AC23C4" w:rsidRPr="00913A62" w14:paraId="2B79E50D" w14:textId="77777777" w:rsidTr="00451785">
        <w:tc>
          <w:tcPr>
            <w:tcW w:w="735" w:type="dxa"/>
            <w:shd w:val="clear" w:color="auto" w:fill="auto"/>
          </w:tcPr>
          <w:p w14:paraId="45964AAA" w14:textId="77777777" w:rsidR="00140A47" w:rsidRPr="00913A62" w:rsidRDefault="00140A47" w:rsidP="00C44ED5">
            <w:pPr>
              <w:pStyle w:val="TableCell0-2115pt"/>
            </w:pPr>
          </w:p>
        </w:tc>
        <w:tc>
          <w:tcPr>
            <w:tcW w:w="1219" w:type="dxa"/>
            <w:shd w:val="clear" w:color="auto" w:fill="auto"/>
          </w:tcPr>
          <w:p w14:paraId="31BB3932" w14:textId="77777777" w:rsidR="00140A47" w:rsidRPr="00A877F3" w:rsidRDefault="00140A47" w:rsidP="00C44ED5">
            <w:pPr>
              <w:pStyle w:val="TableCell0-2115pt"/>
            </w:pPr>
            <w:r w:rsidRPr="00A877F3">
              <w:t>/</w:t>
            </w:r>
            <w:r w:rsidRPr="00A877F3">
              <w:rPr>
                <w:rStyle w:val="ChCharisSILBlueBold"/>
              </w:rPr>
              <w:t>kr</w:t>
            </w:r>
            <w:r w:rsidRPr="00A877F3">
              <w:rPr>
                <w:rStyle w:val="ChCharisSIL"/>
              </w:rPr>
              <w:t>ɛ.ˈma.si</w:t>
            </w:r>
            <w:r w:rsidRPr="00A877F3">
              <w:t>/</w:t>
            </w:r>
          </w:p>
        </w:tc>
        <w:tc>
          <w:tcPr>
            <w:tcW w:w="1561" w:type="dxa"/>
            <w:tcBorders>
              <w:right w:val="single" w:sz="4" w:space="0" w:color="auto"/>
            </w:tcBorders>
            <w:shd w:val="clear" w:color="auto" w:fill="auto"/>
          </w:tcPr>
          <w:p w14:paraId="768DFA0B" w14:textId="3F858BCA" w:rsidR="00140A47" w:rsidRPr="00913A62" w:rsidRDefault="00B7093A" w:rsidP="00C44ED5">
            <w:pPr>
              <w:pStyle w:val="TableCell0-2115pt"/>
            </w:pPr>
            <w:r>
              <w:t>‘</w:t>
            </w:r>
            <w:r w:rsidR="00140A47" w:rsidRPr="00913A62">
              <w:t>cremation</w:t>
            </w:r>
            <w:r>
              <w:t>’</w:t>
            </w:r>
          </w:p>
        </w:tc>
        <w:tc>
          <w:tcPr>
            <w:tcW w:w="680" w:type="dxa"/>
            <w:tcBorders>
              <w:left w:val="single" w:sz="4" w:space="0" w:color="auto"/>
            </w:tcBorders>
            <w:shd w:val="clear" w:color="auto" w:fill="auto"/>
          </w:tcPr>
          <w:p w14:paraId="3FBE71C1" w14:textId="77777777" w:rsidR="00140A47" w:rsidRPr="00913A62" w:rsidRDefault="00140A47" w:rsidP="00C44ED5">
            <w:pPr>
              <w:pStyle w:val="TableCell0-2115pt"/>
            </w:pPr>
          </w:p>
        </w:tc>
        <w:tc>
          <w:tcPr>
            <w:tcW w:w="1247" w:type="dxa"/>
            <w:shd w:val="clear" w:color="auto" w:fill="auto"/>
          </w:tcPr>
          <w:p w14:paraId="081ED966" w14:textId="77777777" w:rsidR="00140A47" w:rsidRPr="00913A62" w:rsidRDefault="00140A47" w:rsidP="00C44ED5">
            <w:pPr>
              <w:pStyle w:val="TableCell0-2115pt"/>
            </w:pPr>
            <w:r w:rsidRPr="00913A62">
              <w:t>/</w:t>
            </w:r>
            <w:r w:rsidRPr="00913A62">
              <w:rPr>
                <w:rStyle w:val="ChCharisSIL"/>
              </w:rPr>
              <w:t>bis.ˈ</w:t>
            </w:r>
            <w:r w:rsidRPr="00913A62">
              <w:rPr>
                <w:rStyle w:val="ChCharisSILBlueBold"/>
              </w:rPr>
              <w:t>kw</w:t>
            </w:r>
            <w:r w:rsidRPr="00913A62">
              <w:rPr>
                <w:rStyle w:val="ChCharisSIL"/>
              </w:rPr>
              <w:t>it</w:t>
            </w:r>
            <w:r w:rsidRPr="00913A62">
              <w:t>/</w:t>
            </w:r>
          </w:p>
        </w:tc>
        <w:tc>
          <w:tcPr>
            <w:tcW w:w="1192" w:type="dxa"/>
            <w:shd w:val="clear" w:color="auto" w:fill="auto"/>
          </w:tcPr>
          <w:p w14:paraId="2286E131" w14:textId="406BF331" w:rsidR="00140A47" w:rsidRPr="00913A62" w:rsidRDefault="00B7093A" w:rsidP="00C44ED5">
            <w:pPr>
              <w:pStyle w:val="TableCell0-2115pt"/>
            </w:pPr>
            <w:r>
              <w:t>‘</w:t>
            </w:r>
            <w:r w:rsidR="00140A47" w:rsidRPr="00913A62">
              <w:t>cracker</w:t>
            </w:r>
            <w:r>
              <w:t>’</w:t>
            </w:r>
          </w:p>
        </w:tc>
      </w:tr>
      <w:tr w:rsidR="00AC23C4" w:rsidRPr="00913A62" w14:paraId="205FBE13" w14:textId="77777777" w:rsidTr="00451785">
        <w:tc>
          <w:tcPr>
            <w:tcW w:w="735" w:type="dxa"/>
            <w:shd w:val="clear" w:color="auto" w:fill="auto"/>
          </w:tcPr>
          <w:p w14:paraId="7E54EBCD" w14:textId="77777777" w:rsidR="00140A47" w:rsidRPr="00913A62" w:rsidRDefault="00140A47" w:rsidP="00C44ED5">
            <w:pPr>
              <w:pStyle w:val="TableCell0-2115pt"/>
            </w:pPr>
          </w:p>
        </w:tc>
        <w:tc>
          <w:tcPr>
            <w:tcW w:w="1219" w:type="dxa"/>
            <w:shd w:val="clear" w:color="auto" w:fill="auto"/>
          </w:tcPr>
          <w:p w14:paraId="1AE70DA3" w14:textId="77777777" w:rsidR="00140A47" w:rsidRPr="00A877F3" w:rsidRDefault="00140A47" w:rsidP="00C44ED5">
            <w:pPr>
              <w:pStyle w:val="TableCell0-2115pt"/>
            </w:pPr>
            <w:r w:rsidRPr="00A877F3">
              <w:t>/</w:t>
            </w:r>
            <w:r w:rsidRPr="00A877F3">
              <w:rPr>
                <w:rStyle w:val="ChCharisSIL"/>
              </w:rPr>
              <w:t>ˈ</w:t>
            </w:r>
            <w:r w:rsidRPr="00A877F3">
              <w:rPr>
                <w:rStyle w:val="ChCharisSILBlueBold"/>
              </w:rPr>
              <w:t>kl</w:t>
            </w:r>
            <w:r w:rsidRPr="00A877F3">
              <w:rPr>
                <w:rStyle w:val="ChCharisSIL"/>
              </w:rPr>
              <w:t>as</w:t>
            </w:r>
            <w:r w:rsidRPr="00A877F3">
              <w:t>/</w:t>
            </w:r>
          </w:p>
        </w:tc>
        <w:tc>
          <w:tcPr>
            <w:tcW w:w="1561" w:type="dxa"/>
            <w:tcBorders>
              <w:right w:val="single" w:sz="4" w:space="0" w:color="auto"/>
            </w:tcBorders>
            <w:shd w:val="clear" w:color="auto" w:fill="auto"/>
          </w:tcPr>
          <w:p w14:paraId="2D02EAED" w14:textId="08605240" w:rsidR="00140A47" w:rsidRPr="00913A62" w:rsidRDefault="00B7093A" w:rsidP="00C44ED5">
            <w:pPr>
              <w:pStyle w:val="TableCell0-2115pt"/>
            </w:pPr>
            <w:r>
              <w:t>‘</w:t>
            </w:r>
            <w:r w:rsidR="00140A47" w:rsidRPr="00913A62">
              <w:t>class</w:t>
            </w:r>
            <w:r>
              <w:t>’</w:t>
            </w:r>
          </w:p>
        </w:tc>
        <w:tc>
          <w:tcPr>
            <w:tcW w:w="680" w:type="dxa"/>
            <w:tcBorders>
              <w:left w:val="single" w:sz="4" w:space="0" w:color="auto"/>
            </w:tcBorders>
            <w:shd w:val="clear" w:color="auto" w:fill="auto"/>
          </w:tcPr>
          <w:p w14:paraId="63FB4F3A" w14:textId="77777777" w:rsidR="00140A47" w:rsidRPr="00913A62" w:rsidRDefault="00140A47" w:rsidP="00C44ED5">
            <w:pPr>
              <w:pStyle w:val="TableCell0-2115pt"/>
            </w:pPr>
          </w:p>
        </w:tc>
        <w:tc>
          <w:tcPr>
            <w:tcW w:w="1247" w:type="dxa"/>
            <w:shd w:val="clear" w:color="auto" w:fill="auto"/>
          </w:tcPr>
          <w:p w14:paraId="3B1B48B3" w14:textId="77777777" w:rsidR="00140A47" w:rsidRPr="00913A62" w:rsidRDefault="00140A47" w:rsidP="00C44ED5">
            <w:pPr>
              <w:pStyle w:val="TableCell0-2115pt"/>
            </w:pPr>
          </w:p>
        </w:tc>
        <w:tc>
          <w:tcPr>
            <w:tcW w:w="1192" w:type="dxa"/>
            <w:shd w:val="clear" w:color="auto" w:fill="auto"/>
          </w:tcPr>
          <w:p w14:paraId="20C0D2B2" w14:textId="77777777" w:rsidR="00140A47" w:rsidRPr="00913A62" w:rsidRDefault="00140A47" w:rsidP="00C44ED5">
            <w:pPr>
              <w:pStyle w:val="TableCell0-2115pt"/>
            </w:pPr>
          </w:p>
        </w:tc>
      </w:tr>
      <w:tr w:rsidR="00AC23C4" w:rsidRPr="00913A62" w14:paraId="5B93EBE7" w14:textId="77777777" w:rsidTr="00451785">
        <w:tc>
          <w:tcPr>
            <w:tcW w:w="735" w:type="dxa"/>
            <w:shd w:val="clear" w:color="auto" w:fill="auto"/>
          </w:tcPr>
          <w:p w14:paraId="140B965A" w14:textId="77777777" w:rsidR="00140A47" w:rsidRPr="00913A62" w:rsidRDefault="00140A47" w:rsidP="00C44ED5">
            <w:pPr>
              <w:pStyle w:val="TableCell0-2115ptBreak"/>
            </w:pPr>
          </w:p>
        </w:tc>
        <w:tc>
          <w:tcPr>
            <w:tcW w:w="1219" w:type="dxa"/>
            <w:shd w:val="clear" w:color="auto" w:fill="auto"/>
          </w:tcPr>
          <w:p w14:paraId="1B93BE0F" w14:textId="77777777" w:rsidR="00140A47" w:rsidRPr="00A877F3" w:rsidRDefault="00140A47" w:rsidP="00C44ED5">
            <w:pPr>
              <w:pStyle w:val="TableCell0-2115ptBreak"/>
            </w:pPr>
            <w:r w:rsidRPr="00A877F3">
              <w:t>/</w:t>
            </w:r>
            <w:r w:rsidRPr="00A877F3">
              <w:rPr>
                <w:rStyle w:val="ChCharisSIL"/>
              </w:rPr>
              <w:t>ˈ</w:t>
            </w:r>
            <w:r w:rsidRPr="00A877F3">
              <w:rPr>
                <w:rStyle w:val="ChCharisSILBlueBold"/>
              </w:rPr>
              <w:t>kw</w:t>
            </w:r>
            <w:r w:rsidRPr="00A877F3">
              <w:rPr>
                <w:rStyle w:val="ChCharisSIL"/>
              </w:rPr>
              <w:t>a</w:t>
            </w:r>
            <w:r w:rsidRPr="00A877F3">
              <w:t>/</w:t>
            </w:r>
          </w:p>
        </w:tc>
        <w:tc>
          <w:tcPr>
            <w:tcW w:w="1561" w:type="dxa"/>
            <w:tcBorders>
              <w:right w:val="single" w:sz="4" w:space="0" w:color="auto"/>
            </w:tcBorders>
            <w:shd w:val="clear" w:color="auto" w:fill="auto"/>
          </w:tcPr>
          <w:p w14:paraId="0DEF043E" w14:textId="72DF3B15" w:rsidR="00140A47" w:rsidRPr="00913A62" w:rsidRDefault="00B7093A" w:rsidP="00C44ED5">
            <w:pPr>
              <w:pStyle w:val="TableCell0-2115ptBreak"/>
            </w:pPr>
            <w:r>
              <w:t>‘</w:t>
            </w:r>
            <w:r w:rsidR="00140A47" w:rsidRPr="00913A62">
              <w:t>broth</w:t>
            </w:r>
            <w:r>
              <w:t>’</w:t>
            </w:r>
          </w:p>
        </w:tc>
        <w:tc>
          <w:tcPr>
            <w:tcW w:w="680" w:type="dxa"/>
            <w:tcBorders>
              <w:left w:val="single" w:sz="4" w:space="0" w:color="auto"/>
            </w:tcBorders>
            <w:shd w:val="clear" w:color="auto" w:fill="auto"/>
          </w:tcPr>
          <w:p w14:paraId="25827A3E" w14:textId="77777777" w:rsidR="00140A47" w:rsidRPr="00913A62" w:rsidRDefault="00140A47" w:rsidP="00C44ED5">
            <w:pPr>
              <w:pStyle w:val="TableCell0-2115ptBreak"/>
            </w:pPr>
          </w:p>
        </w:tc>
        <w:tc>
          <w:tcPr>
            <w:tcW w:w="1247" w:type="dxa"/>
            <w:shd w:val="clear" w:color="auto" w:fill="auto"/>
          </w:tcPr>
          <w:p w14:paraId="19986D73" w14:textId="77777777" w:rsidR="00140A47" w:rsidRPr="00913A62" w:rsidRDefault="00140A47" w:rsidP="00C44ED5">
            <w:pPr>
              <w:pStyle w:val="TableCell0-2115ptBreak"/>
            </w:pPr>
          </w:p>
        </w:tc>
        <w:tc>
          <w:tcPr>
            <w:tcW w:w="1192" w:type="dxa"/>
            <w:shd w:val="clear" w:color="auto" w:fill="auto"/>
          </w:tcPr>
          <w:p w14:paraId="07AB8EDA" w14:textId="77777777" w:rsidR="00140A47" w:rsidRPr="00913A62" w:rsidRDefault="00140A47" w:rsidP="00C44ED5">
            <w:pPr>
              <w:pStyle w:val="TableCell0-2115ptBreak"/>
            </w:pPr>
          </w:p>
        </w:tc>
      </w:tr>
      <w:tr w:rsidR="00AC23C4" w:rsidRPr="00913A62" w14:paraId="0AFFE57B" w14:textId="77777777" w:rsidTr="00451785">
        <w:tc>
          <w:tcPr>
            <w:tcW w:w="735" w:type="dxa"/>
            <w:shd w:val="clear" w:color="auto" w:fill="auto"/>
          </w:tcPr>
          <w:p w14:paraId="54CDEB49" w14:textId="77777777" w:rsidR="00140A47" w:rsidRPr="00913A62" w:rsidRDefault="00140A47" w:rsidP="00C44ED5">
            <w:pPr>
              <w:pStyle w:val="TableCell2-2115pt"/>
            </w:pPr>
            <w:r w:rsidRPr="00913A62">
              <w:t>/</w:t>
            </w:r>
            <w:r w:rsidRPr="00913A62">
              <w:rPr>
                <w:rStyle w:val="ChCharisSIL"/>
              </w:rPr>
              <w:t>g</w:t>
            </w:r>
            <w:r w:rsidRPr="00913A62">
              <w:t>C</w:t>
            </w:r>
            <w:r w:rsidRPr="00AC23C4">
              <w:rPr>
                <w:vertAlign w:val="subscript"/>
              </w:rPr>
              <w:t>2</w:t>
            </w:r>
            <w:r w:rsidRPr="00913A62">
              <w:t>/</w:t>
            </w:r>
          </w:p>
        </w:tc>
        <w:tc>
          <w:tcPr>
            <w:tcW w:w="1219" w:type="dxa"/>
            <w:shd w:val="clear" w:color="auto" w:fill="auto"/>
          </w:tcPr>
          <w:p w14:paraId="7AC83EB6" w14:textId="77777777" w:rsidR="00140A47" w:rsidRPr="00A877F3" w:rsidRDefault="00140A47" w:rsidP="00C44ED5">
            <w:pPr>
              <w:pStyle w:val="TableCell2-2115pt"/>
            </w:pPr>
            <w:r w:rsidRPr="00A877F3">
              <w:t>/</w:t>
            </w:r>
            <w:r w:rsidRPr="00A877F3">
              <w:rPr>
                <w:rStyle w:val="ChCharisSIL"/>
              </w:rPr>
              <w:t>ˈ</w:t>
            </w:r>
            <w:r w:rsidRPr="00A877F3">
              <w:rPr>
                <w:rStyle w:val="ChCharisSILBlueBold"/>
              </w:rPr>
              <w:t>gr</w:t>
            </w:r>
            <w:r w:rsidRPr="00A877F3">
              <w:rPr>
                <w:rStyle w:val="ChCharisSIL"/>
              </w:rPr>
              <w:t>ɔ.bak</w:t>
            </w:r>
            <w:r w:rsidRPr="00A877F3">
              <w:t>/</w:t>
            </w:r>
          </w:p>
        </w:tc>
        <w:tc>
          <w:tcPr>
            <w:tcW w:w="1561" w:type="dxa"/>
            <w:tcBorders>
              <w:right w:val="single" w:sz="4" w:space="0" w:color="auto"/>
            </w:tcBorders>
            <w:shd w:val="clear" w:color="auto" w:fill="auto"/>
          </w:tcPr>
          <w:p w14:paraId="6F1ABB3C" w14:textId="60201B29" w:rsidR="00140A47" w:rsidRPr="00913A62" w:rsidRDefault="00B7093A" w:rsidP="00C44ED5">
            <w:pPr>
              <w:pStyle w:val="TableCell2-2115pt"/>
            </w:pPr>
            <w:r>
              <w:t>‘</w:t>
            </w:r>
            <w:r w:rsidR="00140A47" w:rsidRPr="00913A62">
              <w:t>wheelbarrow</w:t>
            </w:r>
            <w:r>
              <w:t>’</w:t>
            </w:r>
          </w:p>
        </w:tc>
        <w:tc>
          <w:tcPr>
            <w:tcW w:w="680" w:type="dxa"/>
            <w:tcBorders>
              <w:left w:val="single" w:sz="4" w:space="0" w:color="auto"/>
            </w:tcBorders>
            <w:shd w:val="clear" w:color="auto" w:fill="auto"/>
          </w:tcPr>
          <w:p w14:paraId="6F8DD505" w14:textId="77777777" w:rsidR="00140A47" w:rsidRPr="00913A62" w:rsidRDefault="00140A47" w:rsidP="00C44ED5">
            <w:pPr>
              <w:pStyle w:val="TableCell2-2115pt"/>
            </w:pPr>
            <w:r w:rsidRPr="00913A62">
              <w:t>/</w:t>
            </w:r>
            <w:r w:rsidRPr="00913A62">
              <w:rPr>
                <w:rStyle w:val="ChCharisSIL"/>
              </w:rPr>
              <w:t>g</w:t>
            </w:r>
            <w:r w:rsidRPr="00913A62">
              <w:t>C</w:t>
            </w:r>
            <w:r w:rsidRPr="00AC23C4">
              <w:rPr>
                <w:vertAlign w:val="subscript"/>
              </w:rPr>
              <w:t>2</w:t>
            </w:r>
            <w:r w:rsidRPr="00913A62">
              <w:t>/</w:t>
            </w:r>
          </w:p>
        </w:tc>
        <w:tc>
          <w:tcPr>
            <w:tcW w:w="1247" w:type="dxa"/>
            <w:shd w:val="clear" w:color="auto" w:fill="auto"/>
          </w:tcPr>
          <w:p w14:paraId="2F321422" w14:textId="77777777" w:rsidR="00140A47" w:rsidRPr="00913A62" w:rsidRDefault="00140A47" w:rsidP="00C44ED5">
            <w:pPr>
              <w:pStyle w:val="TableCell2-2115pt"/>
            </w:pPr>
            <w:r w:rsidRPr="00913A62">
              <w:t>/</w:t>
            </w:r>
            <w:r w:rsidRPr="00913A62">
              <w:rPr>
                <w:rStyle w:val="ChCharisSIL"/>
              </w:rPr>
              <w:t>nɛ.ˈ</w:t>
            </w:r>
            <w:r w:rsidRPr="00913A62">
              <w:rPr>
                <w:rStyle w:val="ChCharisSILBlueBold"/>
              </w:rPr>
              <w:t>gr</w:t>
            </w:r>
            <w:r w:rsidRPr="00913A62">
              <w:rPr>
                <w:rStyle w:val="ChCharisSIL"/>
              </w:rPr>
              <w:t>i</w:t>
            </w:r>
            <w:r w:rsidRPr="00913A62">
              <w:t>/</w:t>
            </w:r>
          </w:p>
        </w:tc>
        <w:tc>
          <w:tcPr>
            <w:tcW w:w="1192" w:type="dxa"/>
            <w:shd w:val="clear" w:color="auto" w:fill="auto"/>
          </w:tcPr>
          <w:p w14:paraId="2F3B24CF" w14:textId="562150EF" w:rsidR="00140A47" w:rsidRPr="00913A62" w:rsidRDefault="00B7093A" w:rsidP="00C44ED5">
            <w:pPr>
              <w:pStyle w:val="TableCell2-2115pt"/>
            </w:pPr>
            <w:r>
              <w:t>‘</w:t>
            </w:r>
            <w:r w:rsidR="00140A47" w:rsidRPr="00913A62">
              <w:t>state</w:t>
            </w:r>
            <w:r>
              <w:t>’</w:t>
            </w:r>
          </w:p>
        </w:tc>
      </w:tr>
      <w:tr w:rsidR="00AC23C4" w:rsidRPr="00913A62" w14:paraId="3B6CAA3D" w14:textId="77777777" w:rsidTr="00451785">
        <w:tc>
          <w:tcPr>
            <w:tcW w:w="735" w:type="dxa"/>
            <w:shd w:val="clear" w:color="auto" w:fill="auto"/>
          </w:tcPr>
          <w:p w14:paraId="16134FB7" w14:textId="77777777" w:rsidR="00140A47" w:rsidRPr="00913A62" w:rsidRDefault="00140A47" w:rsidP="00C44ED5">
            <w:pPr>
              <w:pStyle w:val="TableCell0-2115ptBreak"/>
            </w:pPr>
          </w:p>
        </w:tc>
        <w:tc>
          <w:tcPr>
            <w:tcW w:w="1219" w:type="dxa"/>
            <w:shd w:val="clear" w:color="auto" w:fill="auto"/>
          </w:tcPr>
          <w:p w14:paraId="7DE5E383" w14:textId="77777777" w:rsidR="00140A47" w:rsidRPr="00A877F3" w:rsidRDefault="00140A47" w:rsidP="00C44ED5">
            <w:pPr>
              <w:pStyle w:val="TableCell0-2115ptBreak"/>
            </w:pPr>
            <w:r w:rsidRPr="00A877F3">
              <w:t>/</w:t>
            </w:r>
            <w:r w:rsidRPr="00A877F3">
              <w:rPr>
                <w:rStyle w:val="ChCharisSIL"/>
              </w:rPr>
              <w:t>ˈ</w:t>
            </w:r>
            <w:r w:rsidRPr="00A877F3">
              <w:rPr>
                <w:rStyle w:val="ChCharisSILBlueBold"/>
              </w:rPr>
              <w:t>gl</w:t>
            </w:r>
            <w:r w:rsidRPr="00A877F3">
              <w:rPr>
                <w:rStyle w:val="ChCharisSIL"/>
              </w:rPr>
              <w:t>ɔ.dʒɔ</w:t>
            </w:r>
            <w:r w:rsidRPr="00A877F3">
              <w:t>/</w:t>
            </w:r>
          </w:p>
        </w:tc>
        <w:tc>
          <w:tcPr>
            <w:tcW w:w="1561" w:type="dxa"/>
            <w:tcBorders>
              <w:bottom w:val="single" w:sz="4" w:space="0" w:color="auto"/>
              <w:right w:val="single" w:sz="4" w:space="0" w:color="auto"/>
            </w:tcBorders>
            <w:shd w:val="clear" w:color="auto" w:fill="auto"/>
          </w:tcPr>
          <w:p w14:paraId="77561617" w14:textId="35C62F60" w:rsidR="00140A47" w:rsidRPr="00913A62" w:rsidRDefault="00B7093A" w:rsidP="00C44ED5">
            <w:pPr>
              <w:pStyle w:val="TableCell0-2115ptBreak"/>
            </w:pPr>
            <w:r>
              <w:t>‘</w:t>
            </w:r>
            <w:r w:rsidR="00140A47" w:rsidRPr="00913A62">
              <w:t>be greedy</w:t>
            </w:r>
            <w:r>
              <w:t>’</w:t>
            </w:r>
          </w:p>
        </w:tc>
        <w:tc>
          <w:tcPr>
            <w:tcW w:w="680" w:type="dxa"/>
            <w:tcBorders>
              <w:left w:val="single" w:sz="4" w:space="0" w:color="auto"/>
              <w:bottom w:val="single" w:sz="4" w:space="0" w:color="auto"/>
            </w:tcBorders>
            <w:shd w:val="clear" w:color="auto" w:fill="auto"/>
          </w:tcPr>
          <w:p w14:paraId="3C9A7A26" w14:textId="77777777" w:rsidR="00140A47" w:rsidRPr="00913A62" w:rsidRDefault="00140A47" w:rsidP="00C44ED5">
            <w:pPr>
              <w:pStyle w:val="TableCell0-2115ptBreak"/>
            </w:pPr>
          </w:p>
        </w:tc>
        <w:tc>
          <w:tcPr>
            <w:tcW w:w="1247" w:type="dxa"/>
            <w:shd w:val="clear" w:color="auto" w:fill="auto"/>
          </w:tcPr>
          <w:p w14:paraId="0D4CDF25" w14:textId="77777777" w:rsidR="00140A47" w:rsidRPr="00913A62" w:rsidRDefault="00140A47" w:rsidP="00C44ED5">
            <w:pPr>
              <w:pStyle w:val="TableCell0-2115ptBreak"/>
            </w:pPr>
          </w:p>
        </w:tc>
        <w:tc>
          <w:tcPr>
            <w:tcW w:w="1192" w:type="dxa"/>
            <w:shd w:val="clear" w:color="auto" w:fill="auto"/>
          </w:tcPr>
          <w:p w14:paraId="59195207" w14:textId="77777777" w:rsidR="00140A47" w:rsidRPr="00913A62" w:rsidRDefault="00140A47" w:rsidP="00C44ED5">
            <w:pPr>
              <w:pStyle w:val="TableCell0-2115ptBreak"/>
            </w:pPr>
          </w:p>
        </w:tc>
      </w:tr>
    </w:tbl>
    <w:p w14:paraId="52CBBBE1" w14:textId="77777777" w:rsidR="00D346BF" w:rsidRDefault="00D346BF" w:rsidP="00D346BF">
      <w:pPr>
        <w:pStyle w:val="Caption10before"/>
      </w:pPr>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51</w:t>
        </w:r>
      </w:fldSimple>
      <w:r w:rsidRPr="00913A62">
        <w:t>:</w:t>
      </w:r>
      <w:r w:rsidRPr="00913A62">
        <w:tab/>
      </w:r>
      <w:r w:rsidRPr="00A877F3">
        <w:t>Onset CC and CCC clusters: Fricatives in C</w:t>
      </w:r>
      <w:r w:rsidRPr="00A877F3">
        <w:rPr>
          <w:vertAlign w:val="subscript"/>
        </w:rPr>
        <w:t>1</w:t>
      </w:r>
      <w:r w:rsidRPr="00A877F3">
        <w:t xml:space="preserve"> position</w:t>
      </w:r>
    </w:p>
    <w:tbl>
      <w:tblPr>
        <w:tblW w:w="6634" w:type="dxa"/>
        <w:tblInd w:w="170" w:type="dxa"/>
        <w:tblBorders>
          <w:bottom w:val="single" w:sz="4" w:space="0" w:color="auto"/>
        </w:tblBorders>
        <w:tblLayout w:type="fixed"/>
        <w:tblLook w:val="01E0" w:firstRow="1" w:lastRow="1" w:firstColumn="1" w:lastColumn="1" w:noHBand="0" w:noVBand="0"/>
      </w:tblPr>
      <w:tblGrid>
        <w:gridCol w:w="735"/>
        <w:gridCol w:w="1219"/>
        <w:gridCol w:w="1561"/>
        <w:gridCol w:w="680"/>
        <w:gridCol w:w="1247"/>
        <w:gridCol w:w="1192"/>
      </w:tblGrid>
      <w:tr w:rsidR="00D346BF" w:rsidRPr="00913A62" w14:paraId="2CC2C099" w14:textId="77777777" w:rsidTr="00451785">
        <w:tc>
          <w:tcPr>
            <w:tcW w:w="3515" w:type="dxa"/>
            <w:gridSpan w:val="3"/>
            <w:tcBorders>
              <w:top w:val="single" w:sz="4" w:space="0" w:color="auto"/>
              <w:bottom w:val="single" w:sz="4" w:space="0" w:color="auto"/>
              <w:right w:val="single" w:sz="4" w:space="0" w:color="auto"/>
            </w:tcBorders>
            <w:shd w:val="clear" w:color="auto" w:fill="auto"/>
          </w:tcPr>
          <w:p w14:paraId="6CF378C8" w14:textId="77777777" w:rsidR="00D346BF" w:rsidRPr="00A877F3" w:rsidRDefault="00D346BF" w:rsidP="00D346BF">
            <w:pPr>
              <w:pStyle w:val="TableHd"/>
            </w:pPr>
            <w:r w:rsidRPr="00A877F3">
              <w:t>Word-initial position</w:t>
            </w:r>
          </w:p>
        </w:tc>
        <w:tc>
          <w:tcPr>
            <w:tcW w:w="3119" w:type="dxa"/>
            <w:gridSpan w:val="3"/>
            <w:tcBorders>
              <w:top w:val="single" w:sz="4" w:space="0" w:color="auto"/>
              <w:left w:val="single" w:sz="4" w:space="0" w:color="auto"/>
              <w:bottom w:val="single" w:sz="4" w:space="0" w:color="auto"/>
            </w:tcBorders>
            <w:shd w:val="clear" w:color="auto" w:fill="auto"/>
          </w:tcPr>
          <w:p w14:paraId="536D8CE3" w14:textId="77777777" w:rsidR="00D346BF" w:rsidRPr="00913A62" w:rsidRDefault="00D346BF" w:rsidP="00D346BF">
            <w:pPr>
              <w:pStyle w:val="TableHd"/>
            </w:pPr>
            <w:r w:rsidRPr="00913A62">
              <w:t>Word-internal position</w:t>
            </w:r>
          </w:p>
        </w:tc>
      </w:tr>
      <w:tr w:rsidR="00AC23C4" w:rsidRPr="00913A62" w14:paraId="63920529" w14:textId="77777777" w:rsidTr="00451785">
        <w:tc>
          <w:tcPr>
            <w:tcW w:w="735" w:type="dxa"/>
            <w:tcBorders>
              <w:top w:val="single" w:sz="4" w:space="0" w:color="auto"/>
            </w:tcBorders>
            <w:shd w:val="clear" w:color="auto" w:fill="auto"/>
          </w:tcPr>
          <w:p w14:paraId="46638925" w14:textId="77777777" w:rsidR="00D346BF" w:rsidRPr="00913A62" w:rsidRDefault="00D346BF" w:rsidP="00C44ED5">
            <w:pPr>
              <w:pStyle w:val="TableCell2-2115pt"/>
            </w:pPr>
            <w:r w:rsidRPr="00913A62">
              <w:t>/</w:t>
            </w:r>
            <w:r w:rsidRPr="00913A62">
              <w:rPr>
                <w:rStyle w:val="ChCharisSIL"/>
              </w:rPr>
              <w:t>f</w:t>
            </w:r>
            <w:r w:rsidRPr="00913A62">
              <w:t>C</w:t>
            </w:r>
            <w:r w:rsidRPr="00AC23C4">
              <w:rPr>
                <w:vertAlign w:val="subscript"/>
              </w:rPr>
              <w:t>2</w:t>
            </w:r>
            <w:r w:rsidRPr="00913A62">
              <w:t>/</w:t>
            </w:r>
          </w:p>
        </w:tc>
        <w:tc>
          <w:tcPr>
            <w:tcW w:w="1219" w:type="dxa"/>
            <w:tcBorders>
              <w:top w:val="single" w:sz="4" w:space="0" w:color="auto"/>
            </w:tcBorders>
            <w:shd w:val="clear" w:color="auto" w:fill="auto"/>
          </w:tcPr>
          <w:p w14:paraId="739128EE" w14:textId="77777777" w:rsidR="00D346BF" w:rsidRPr="00A877F3" w:rsidRDefault="00D346BF" w:rsidP="00C44ED5">
            <w:pPr>
              <w:pStyle w:val="TableCell2-2115pt"/>
            </w:pPr>
            <w:r w:rsidRPr="00A877F3">
              <w:t>/</w:t>
            </w:r>
            <w:r w:rsidRPr="00A877F3">
              <w:rPr>
                <w:rStyle w:val="ChCharisSIL"/>
              </w:rPr>
              <w:t>ˈ</w:t>
            </w:r>
            <w:r w:rsidRPr="00A877F3">
              <w:rPr>
                <w:rStyle w:val="ChCharisSILBlueBold"/>
              </w:rPr>
              <w:t>fr</w:t>
            </w:r>
            <w:r w:rsidRPr="00A877F3">
              <w:rPr>
                <w:rStyle w:val="ChCharisSIL"/>
              </w:rPr>
              <w:t>ɛj</w:t>
            </w:r>
            <w:r w:rsidRPr="00A877F3">
              <w:t>/</w:t>
            </w:r>
          </w:p>
        </w:tc>
        <w:tc>
          <w:tcPr>
            <w:tcW w:w="1561" w:type="dxa"/>
            <w:tcBorders>
              <w:top w:val="single" w:sz="4" w:space="0" w:color="auto"/>
              <w:right w:val="single" w:sz="4" w:space="0" w:color="auto"/>
            </w:tcBorders>
            <w:shd w:val="clear" w:color="auto" w:fill="auto"/>
          </w:tcPr>
          <w:p w14:paraId="22DC2028" w14:textId="0DE7FFAC" w:rsidR="00D346BF" w:rsidRPr="00913A62" w:rsidRDefault="00B7093A" w:rsidP="00C44ED5">
            <w:pPr>
              <w:pStyle w:val="TableCell2-2115pt"/>
            </w:pPr>
            <w:r>
              <w:t>‘</w:t>
            </w:r>
            <w:r w:rsidR="00D346BF" w:rsidRPr="00913A62">
              <w:t>be blank</w:t>
            </w:r>
            <w:r>
              <w:t>’</w:t>
            </w:r>
          </w:p>
        </w:tc>
        <w:tc>
          <w:tcPr>
            <w:tcW w:w="680" w:type="dxa"/>
            <w:tcBorders>
              <w:top w:val="single" w:sz="4" w:space="0" w:color="auto"/>
              <w:left w:val="single" w:sz="4" w:space="0" w:color="auto"/>
            </w:tcBorders>
            <w:shd w:val="clear" w:color="auto" w:fill="auto"/>
          </w:tcPr>
          <w:p w14:paraId="71CA755F" w14:textId="77777777" w:rsidR="00D346BF" w:rsidRPr="00913A62" w:rsidRDefault="00D346BF" w:rsidP="00C44ED5">
            <w:pPr>
              <w:pStyle w:val="TableCell2-2115pt"/>
            </w:pPr>
          </w:p>
        </w:tc>
        <w:tc>
          <w:tcPr>
            <w:tcW w:w="1247" w:type="dxa"/>
            <w:tcBorders>
              <w:top w:val="single" w:sz="4" w:space="0" w:color="auto"/>
            </w:tcBorders>
            <w:shd w:val="clear" w:color="auto" w:fill="auto"/>
          </w:tcPr>
          <w:p w14:paraId="7F05AB5A" w14:textId="77777777" w:rsidR="00D346BF" w:rsidRPr="00913A62" w:rsidRDefault="00D346BF" w:rsidP="00C44ED5">
            <w:pPr>
              <w:pStyle w:val="TableCell2-2115pt"/>
            </w:pPr>
          </w:p>
        </w:tc>
        <w:tc>
          <w:tcPr>
            <w:tcW w:w="1192" w:type="dxa"/>
            <w:tcBorders>
              <w:top w:val="single" w:sz="4" w:space="0" w:color="auto"/>
            </w:tcBorders>
            <w:shd w:val="clear" w:color="auto" w:fill="auto"/>
          </w:tcPr>
          <w:p w14:paraId="178BA6FD" w14:textId="77777777" w:rsidR="00D346BF" w:rsidRPr="00913A62" w:rsidRDefault="00D346BF" w:rsidP="00C44ED5">
            <w:pPr>
              <w:pStyle w:val="TableCell2-2115pt"/>
            </w:pPr>
          </w:p>
        </w:tc>
      </w:tr>
      <w:tr w:rsidR="00AC23C4" w:rsidRPr="00913A62" w14:paraId="00098EA7" w14:textId="77777777" w:rsidTr="00451785">
        <w:tc>
          <w:tcPr>
            <w:tcW w:w="735" w:type="dxa"/>
            <w:shd w:val="clear" w:color="auto" w:fill="auto"/>
          </w:tcPr>
          <w:p w14:paraId="73DCDA25" w14:textId="77777777" w:rsidR="00D346BF" w:rsidRPr="00913A62" w:rsidRDefault="00D346BF" w:rsidP="00C44ED5">
            <w:pPr>
              <w:pStyle w:val="TableCell2-2115pt"/>
            </w:pPr>
            <w:r w:rsidRPr="00913A62">
              <w:t>/</w:t>
            </w:r>
            <w:r w:rsidRPr="00913A62">
              <w:rPr>
                <w:rStyle w:val="ChCharisSIL"/>
              </w:rPr>
              <w:t>s</w:t>
            </w:r>
            <w:r w:rsidRPr="00913A62">
              <w:t>C</w:t>
            </w:r>
            <w:r w:rsidRPr="00AC23C4">
              <w:rPr>
                <w:vertAlign w:val="subscript"/>
              </w:rPr>
              <w:t>2</w:t>
            </w:r>
            <w:r w:rsidRPr="00913A62">
              <w:t>/</w:t>
            </w:r>
          </w:p>
        </w:tc>
        <w:tc>
          <w:tcPr>
            <w:tcW w:w="1219" w:type="dxa"/>
            <w:shd w:val="clear" w:color="auto" w:fill="auto"/>
          </w:tcPr>
          <w:p w14:paraId="7AA9BEFD" w14:textId="77777777" w:rsidR="00D346BF" w:rsidRPr="00A877F3" w:rsidRDefault="00D346BF" w:rsidP="00C44ED5">
            <w:pPr>
              <w:pStyle w:val="TableCell2-2115pt"/>
            </w:pPr>
            <w:r w:rsidRPr="00A877F3">
              <w:t>/</w:t>
            </w:r>
            <w:r w:rsidRPr="00A877F3">
              <w:rPr>
                <w:rStyle w:val="ChCharisSIL"/>
              </w:rPr>
              <w:t>ˈ</w:t>
            </w:r>
            <w:r w:rsidRPr="00A877F3">
              <w:rPr>
                <w:rStyle w:val="ChCharisSILBlueBold"/>
              </w:rPr>
              <w:t>sp</w:t>
            </w:r>
            <w:r w:rsidRPr="00A877F3">
              <w:rPr>
                <w:rStyle w:val="ChCharisSIL"/>
              </w:rPr>
              <w:t>a.tu</w:t>
            </w:r>
            <w:r w:rsidRPr="00A877F3">
              <w:t>/</w:t>
            </w:r>
          </w:p>
        </w:tc>
        <w:tc>
          <w:tcPr>
            <w:tcW w:w="1561" w:type="dxa"/>
            <w:tcBorders>
              <w:right w:val="single" w:sz="4" w:space="0" w:color="auto"/>
            </w:tcBorders>
            <w:shd w:val="clear" w:color="auto" w:fill="auto"/>
          </w:tcPr>
          <w:p w14:paraId="5D10F25C" w14:textId="599EA1A3" w:rsidR="00D346BF" w:rsidRPr="00913A62" w:rsidRDefault="00B7093A" w:rsidP="00C44ED5">
            <w:pPr>
              <w:pStyle w:val="TableCell2-2115pt"/>
            </w:pPr>
            <w:r>
              <w:t>‘</w:t>
            </w:r>
            <w:r w:rsidR="00D346BF" w:rsidRPr="00913A62">
              <w:t>shoe</w:t>
            </w:r>
            <w:r>
              <w:t>’</w:t>
            </w:r>
          </w:p>
        </w:tc>
        <w:tc>
          <w:tcPr>
            <w:tcW w:w="680" w:type="dxa"/>
            <w:tcBorders>
              <w:left w:val="single" w:sz="4" w:space="0" w:color="auto"/>
            </w:tcBorders>
            <w:shd w:val="clear" w:color="auto" w:fill="auto"/>
          </w:tcPr>
          <w:p w14:paraId="6E2E9666" w14:textId="77777777" w:rsidR="00D346BF" w:rsidRPr="00913A62" w:rsidRDefault="00D346BF" w:rsidP="00C44ED5">
            <w:pPr>
              <w:pStyle w:val="TableCell2-2115pt"/>
            </w:pPr>
            <w:r w:rsidRPr="00913A62">
              <w:t>/</w:t>
            </w:r>
            <w:r w:rsidRPr="00913A62">
              <w:rPr>
                <w:rStyle w:val="ChCharisSIL"/>
              </w:rPr>
              <w:t>s</w:t>
            </w:r>
            <w:r w:rsidRPr="00913A62">
              <w:t>C</w:t>
            </w:r>
            <w:r w:rsidRPr="00AC23C4">
              <w:rPr>
                <w:vertAlign w:val="subscript"/>
              </w:rPr>
              <w:t>2</w:t>
            </w:r>
            <w:r w:rsidRPr="00913A62">
              <w:t>/</w:t>
            </w:r>
          </w:p>
        </w:tc>
        <w:tc>
          <w:tcPr>
            <w:tcW w:w="1247" w:type="dxa"/>
            <w:shd w:val="clear" w:color="auto" w:fill="auto"/>
          </w:tcPr>
          <w:p w14:paraId="0C4CC53D" w14:textId="77777777" w:rsidR="00D346BF" w:rsidRPr="00913A62" w:rsidRDefault="00D346BF" w:rsidP="00C44ED5">
            <w:pPr>
              <w:pStyle w:val="TableCell2-2115pt"/>
            </w:pPr>
            <w:r w:rsidRPr="00913A62">
              <w:t>/</w:t>
            </w:r>
            <w:r w:rsidRPr="00913A62">
              <w:rPr>
                <w:rStyle w:val="ChCharisSIL"/>
              </w:rPr>
              <w:t>in.ˈ</w:t>
            </w:r>
            <w:r w:rsidRPr="00913A62">
              <w:rPr>
                <w:rStyle w:val="ChCharisSILBlueBold"/>
              </w:rPr>
              <w:t>st</w:t>
            </w:r>
            <w:r w:rsidRPr="00913A62">
              <w:rPr>
                <w:rStyle w:val="ChCharisSIL"/>
              </w:rPr>
              <w:t>an.si</w:t>
            </w:r>
            <w:r w:rsidRPr="00913A62">
              <w:t>/</w:t>
            </w:r>
          </w:p>
        </w:tc>
        <w:tc>
          <w:tcPr>
            <w:tcW w:w="1192" w:type="dxa"/>
            <w:shd w:val="clear" w:color="auto" w:fill="auto"/>
          </w:tcPr>
          <w:p w14:paraId="78376423" w14:textId="45B54DBC" w:rsidR="00D346BF" w:rsidRPr="00913A62" w:rsidRDefault="00B7093A" w:rsidP="00C44ED5">
            <w:pPr>
              <w:pStyle w:val="TableCell2-2115pt"/>
            </w:pPr>
            <w:r>
              <w:t>‘</w:t>
            </w:r>
            <w:r w:rsidR="00D346BF" w:rsidRPr="00913A62">
              <w:t>level</w:t>
            </w:r>
            <w:r>
              <w:t>’</w:t>
            </w:r>
          </w:p>
        </w:tc>
      </w:tr>
      <w:tr w:rsidR="00AC23C4" w:rsidRPr="00913A62" w14:paraId="1F421A27" w14:textId="77777777" w:rsidTr="00451785">
        <w:tc>
          <w:tcPr>
            <w:tcW w:w="735" w:type="dxa"/>
            <w:shd w:val="clear" w:color="auto" w:fill="auto"/>
          </w:tcPr>
          <w:p w14:paraId="09B23A91" w14:textId="77777777" w:rsidR="00D346BF" w:rsidRPr="00913A62" w:rsidRDefault="00D346BF" w:rsidP="00C44ED5">
            <w:pPr>
              <w:pStyle w:val="TableCell0-2115pt"/>
            </w:pPr>
          </w:p>
        </w:tc>
        <w:tc>
          <w:tcPr>
            <w:tcW w:w="1219" w:type="dxa"/>
            <w:shd w:val="clear" w:color="auto" w:fill="auto"/>
          </w:tcPr>
          <w:p w14:paraId="157D925D" w14:textId="77777777" w:rsidR="00D346BF" w:rsidRPr="00A877F3" w:rsidRDefault="00D346BF" w:rsidP="00C44ED5">
            <w:pPr>
              <w:pStyle w:val="TableCell0-2115pt"/>
            </w:pPr>
            <w:r w:rsidRPr="00A877F3">
              <w:t>/</w:t>
            </w:r>
            <w:r w:rsidRPr="00A877F3">
              <w:rPr>
                <w:rStyle w:val="ChCharisSIL"/>
              </w:rPr>
              <w:t>ˈ</w:t>
            </w:r>
            <w:r w:rsidRPr="00A877F3">
              <w:rPr>
                <w:rStyle w:val="ChCharisSILBlueBold"/>
              </w:rPr>
              <w:t>st</w:t>
            </w:r>
            <w:r w:rsidRPr="00A877F3">
              <w:rPr>
                <w:rStyle w:val="ChCharisSIL"/>
              </w:rPr>
              <w:t>a.tus</w:t>
            </w:r>
            <w:r w:rsidRPr="00A877F3">
              <w:t>/</w:t>
            </w:r>
          </w:p>
        </w:tc>
        <w:tc>
          <w:tcPr>
            <w:tcW w:w="1561" w:type="dxa"/>
            <w:tcBorders>
              <w:right w:val="single" w:sz="4" w:space="0" w:color="auto"/>
            </w:tcBorders>
            <w:shd w:val="clear" w:color="auto" w:fill="auto"/>
          </w:tcPr>
          <w:p w14:paraId="0D64B813" w14:textId="1F0AF707" w:rsidR="00D346BF" w:rsidRPr="00913A62" w:rsidRDefault="00B7093A" w:rsidP="00C44ED5">
            <w:pPr>
              <w:pStyle w:val="TableCell0-2115pt"/>
            </w:pPr>
            <w:r>
              <w:t>‘</w:t>
            </w:r>
            <w:r w:rsidR="00D346BF" w:rsidRPr="00913A62">
              <w:t>status</w:t>
            </w:r>
            <w:r>
              <w:t>’</w:t>
            </w:r>
          </w:p>
        </w:tc>
        <w:tc>
          <w:tcPr>
            <w:tcW w:w="680" w:type="dxa"/>
            <w:tcBorders>
              <w:left w:val="single" w:sz="4" w:space="0" w:color="auto"/>
            </w:tcBorders>
            <w:shd w:val="clear" w:color="auto" w:fill="auto"/>
          </w:tcPr>
          <w:p w14:paraId="6BF65A5B" w14:textId="77777777" w:rsidR="00D346BF" w:rsidRPr="00913A62" w:rsidRDefault="00D346BF" w:rsidP="00C44ED5">
            <w:pPr>
              <w:pStyle w:val="TableCell0-2115pt"/>
            </w:pPr>
          </w:p>
        </w:tc>
        <w:tc>
          <w:tcPr>
            <w:tcW w:w="1247" w:type="dxa"/>
            <w:shd w:val="clear" w:color="auto" w:fill="auto"/>
          </w:tcPr>
          <w:p w14:paraId="64F53835" w14:textId="77777777" w:rsidR="00D346BF" w:rsidRPr="00913A62" w:rsidRDefault="00D346BF" w:rsidP="00C44ED5">
            <w:pPr>
              <w:pStyle w:val="TableCell0-2115pt"/>
            </w:pPr>
          </w:p>
        </w:tc>
        <w:tc>
          <w:tcPr>
            <w:tcW w:w="1192" w:type="dxa"/>
            <w:shd w:val="clear" w:color="auto" w:fill="auto"/>
          </w:tcPr>
          <w:p w14:paraId="2E7A274A" w14:textId="77777777" w:rsidR="00D346BF" w:rsidRPr="00913A62" w:rsidRDefault="00D346BF" w:rsidP="00C44ED5">
            <w:pPr>
              <w:pStyle w:val="TableCell0-2115pt"/>
            </w:pPr>
          </w:p>
        </w:tc>
      </w:tr>
      <w:tr w:rsidR="00AC23C4" w:rsidRPr="00913A62" w14:paraId="296DAB67" w14:textId="77777777" w:rsidTr="00451785">
        <w:tc>
          <w:tcPr>
            <w:tcW w:w="735" w:type="dxa"/>
            <w:shd w:val="clear" w:color="auto" w:fill="auto"/>
          </w:tcPr>
          <w:p w14:paraId="45F1FC98" w14:textId="77777777" w:rsidR="00D346BF" w:rsidRPr="00913A62" w:rsidRDefault="00D346BF" w:rsidP="00C44ED5">
            <w:pPr>
              <w:pStyle w:val="TableCell0-2115pt"/>
            </w:pPr>
          </w:p>
        </w:tc>
        <w:tc>
          <w:tcPr>
            <w:tcW w:w="1219" w:type="dxa"/>
            <w:shd w:val="clear" w:color="auto" w:fill="auto"/>
          </w:tcPr>
          <w:p w14:paraId="6F74366C" w14:textId="77777777" w:rsidR="00D346BF" w:rsidRPr="00A877F3" w:rsidRDefault="00D346BF" w:rsidP="00C44ED5">
            <w:pPr>
              <w:pStyle w:val="TableCell0-2115pt"/>
              <w:rPr>
                <w:rStyle w:val="ChCharisSIL"/>
              </w:rPr>
            </w:pPr>
            <w:r w:rsidRPr="00A877F3">
              <w:t>/</w:t>
            </w:r>
            <w:r w:rsidRPr="00A877F3">
              <w:rPr>
                <w:rStyle w:val="ChCharisSIL"/>
              </w:rPr>
              <w:t>ˈ</w:t>
            </w:r>
            <w:r w:rsidRPr="00A877F3">
              <w:rPr>
                <w:rStyle w:val="ChCharisSILBlueBold"/>
              </w:rPr>
              <w:t>sk</w:t>
            </w:r>
            <w:r w:rsidRPr="00A877F3">
              <w:rPr>
                <w:rStyle w:val="ChCharisSIL"/>
              </w:rPr>
              <w:t>ɔ.la</w:t>
            </w:r>
            <w:r w:rsidRPr="00A877F3">
              <w:t>/</w:t>
            </w:r>
          </w:p>
        </w:tc>
        <w:tc>
          <w:tcPr>
            <w:tcW w:w="1561" w:type="dxa"/>
            <w:tcBorders>
              <w:right w:val="single" w:sz="4" w:space="0" w:color="auto"/>
            </w:tcBorders>
            <w:shd w:val="clear" w:color="auto" w:fill="auto"/>
          </w:tcPr>
          <w:p w14:paraId="5858B9F4" w14:textId="76B06435" w:rsidR="00D346BF" w:rsidRPr="00913A62" w:rsidRDefault="00B7093A" w:rsidP="00C44ED5">
            <w:pPr>
              <w:pStyle w:val="TableCell0-2115pt"/>
            </w:pPr>
            <w:r>
              <w:t>‘</w:t>
            </w:r>
            <w:r w:rsidR="00D346BF" w:rsidRPr="00913A62">
              <w:t>school</w:t>
            </w:r>
            <w:r>
              <w:t>’</w:t>
            </w:r>
          </w:p>
        </w:tc>
        <w:tc>
          <w:tcPr>
            <w:tcW w:w="680" w:type="dxa"/>
            <w:tcBorders>
              <w:left w:val="single" w:sz="4" w:space="0" w:color="auto"/>
            </w:tcBorders>
            <w:shd w:val="clear" w:color="auto" w:fill="auto"/>
          </w:tcPr>
          <w:p w14:paraId="5EE2B50F" w14:textId="77777777" w:rsidR="00D346BF" w:rsidRPr="00913A62" w:rsidRDefault="00D346BF" w:rsidP="00C44ED5">
            <w:pPr>
              <w:pStyle w:val="TableCell0-2115pt"/>
            </w:pPr>
          </w:p>
        </w:tc>
        <w:tc>
          <w:tcPr>
            <w:tcW w:w="1247" w:type="dxa"/>
            <w:shd w:val="clear" w:color="auto" w:fill="auto"/>
          </w:tcPr>
          <w:p w14:paraId="3A48DE1C" w14:textId="77777777" w:rsidR="00D346BF" w:rsidRPr="00913A62" w:rsidRDefault="00D346BF" w:rsidP="00C44ED5">
            <w:pPr>
              <w:pStyle w:val="TableCell0-2115pt"/>
            </w:pPr>
          </w:p>
        </w:tc>
        <w:tc>
          <w:tcPr>
            <w:tcW w:w="1192" w:type="dxa"/>
            <w:shd w:val="clear" w:color="auto" w:fill="auto"/>
          </w:tcPr>
          <w:p w14:paraId="187DB3F6" w14:textId="77777777" w:rsidR="00D346BF" w:rsidRPr="00913A62" w:rsidRDefault="00D346BF" w:rsidP="00C44ED5">
            <w:pPr>
              <w:pStyle w:val="TableCell0-2115pt"/>
            </w:pPr>
          </w:p>
        </w:tc>
      </w:tr>
      <w:tr w:rsidR="00AC23C4" w:rsidRPr="00913A62" w14:paraId="2A0925BD" w14:textId="77777777" w:rsidTr="00451785">
        <w:tc>
          <w:tcPr>
            <w:tcW w:w="735" w:type="dxa"/>
            <w:shd w:val="clear" w:color="auto" w:fill="auto"/>
          </w:tcPr>
          <w:p w14:paraId="6F554962" w14:textId="77777777" w:rsidR="00D346BF" w:rsidRPr="00913A62" w:rsidRDefault="00D346BF" w:rsidP="00C44ED5">
            <w:pPr>
              <w:pStyle w:val="TableCell0-2115pt"/>
            </w:pPr>
          </w:p>
        </w:tc>
        <w:tc>
          <w:tcPr>
            <w:tcW w:w="1219" w:type="dxa"/>
            <w:shd w:val="clear" w:color="auto" w:fill="auto"/>
          </w:tcPr>
          <w:p w14:paraId="35ED32EE" w14:textId="77777777" w:rsidR="00D346BF" w:rsidRPr="00A877F3" w:rsidRDefault="00D346BF" w:rsidP="00C44ED5">
            <w:pPr>
              <w:pStyle w:val="TableCell0-2115pt"/>
            </w:pPr>
            <w:r w:rsidRPr="00A877F3">
              <w:t>/</w:t>
            </w:r>
            <w:r w:rsidRPr="00A877F3">
              <w:rPr>
                <w:rStyle w:val="ChCharisSIL"/>
              </w:rPr>
              <w:t>ˈ</w:t>
            </w:r>
            <w:r w:rsidRPr="00A877F3">
              <w:rPr>
                <w:rStyle w:val="ChCharisSILBlueBold"/>
              </w:rPr>
              <w:t>sm</w:t>
            </w:r>
            <w:r w:rsidRPr="00A877F3">
              <w:rPr>
                <w:rStyle w:val="ChCharisSIL"/>
              </w:rPr>
              <w:t>ɛn</w:t>
            </w:r>
            <w:r w:rsidRPr="00A877F3">
              <w:t>/</w:t>
            </w:r>
          </w:p>
        </w:tc>
        <w:tc>
          <w:tcPr>
            <w:tcW w:w="1561" w:type="dxa"/>
            <w:tcBorders>
              <w:right w:val="single" w:sz="4" w:space="0" w:color="auto"/>
            </w:tcBorders>
            <w:shd w:val="clear" w:color="auto" w:fill="auto"/>
          </w:tcPr>
          <w:p w14:paraId="67C7B7E4" w14:textId="40A478A8" w:rsidR="00D346BF" w:rsidRPr="00913A62" w:rsidRDefault="00B7093A" w:rsidP="00C44ED5">
            <w:pPr>
              <w:pStyle w:val="TableCell0-2115pt"/>
            </w:pPr>
            <w:r>
              <w:t>‘</w:t>
            </w:r>
            <w:r w:rsidR="00D346BF" w:rsidRPr="00913A62">
              <w:t>cement</w:t>
            </w:r>
            <w:r>
              <w:t>’</w:t>
            </w:r>
          </w:p>
        </w:tc>
        <w:tc>
          <w:tcPr>
            <w:tcW w:w="680" w:type="dxa"/>
            <w:tcBorders>
              <w:left w:val="single" w:sz="4" w:space="0" w:color="auto"/>
            </w:tcBorders>
            <w:shd w:val="clear" w:color="auto" w:fill="auto"/>
          </w:tcPr>
          <w:p w14:paraId="73E68117" w14:textId="77777777" w:rsidR="00D346BF" w:rsidRPr="00913A62" w:rsidRDefault="00D346BF" w:rsidP="00C44ED5">
            <w:pPr>
              <w:pStyle w:val="TableCell0-2115pt"/>
            </w:pPr>
          </w:p>
        </w:tc>
        <w:tc>
          <w:tcPr>
            <w:tcW w:w="1247" w:type="dxa"/>
            <w:shd w:val="clear" w:color="auto" w:fill="auto"/>
          </w:tcPr>
          <w:p w14:paraId="6CF33255" w14:textId="77777777" w:rsidR="00D346BF" w:rsidRPr="00913A62" w:rsidRDefault="00D346BF" w:rsidP="00C44ED5">
            <w:pPr>
              <w:pStyle w:val="TableCell0-2115pt"/>
            </w:pPr>
          </w:p>
        </w:tc>
        <w:tc>
          <w:tcPr>
            <w:tcW w:w="1192" w:type="dxa"/>
            <w:shd w:val="clear" w:color="auto" w:fill="auto"/>
          </w:tcPr>
          <w:p w14:paraId="48DEE522" w14:textId="77777777" w:rsidR="00D346BF" w:rsidRPr="00913A62" w:rsidRDefault="00D346BF" w:rsidP="00C44ED5">
            <w:pPr>
              <w:pStyle w:val="TableCell0-2115pt"/>
            </w:pPr>
          </w:p>
        </w:tc>
      </w:tr>
      <w:tr w:rsidR="00AC23C4" w:rsidRPr="00913A62" w14:paraId="0EB9C74B" w14:textId="77777777" w:rsidTr="00451785">
        <w:tc>
          <w:tcPr>
            <w:tcW w:w="735" w:type="dxa"/>
            <w:shd w:val="clear" w:color="auto" w:fill="auto"/>
          </w:tcPr>
          <w:p w14:paraId="3BF99C13" w14:textId="77777777" w:rsidR="00D346BF" w:rsidRPr="00913A62" w:rsidRDefault="00D346BF" w:rsidP="00C44ED5">
            <w:pPr>
              <w:pStyle w:val="TableCell0-2115pt"/>
            </w:pPr>
          </w:p>
        </w:tc>
        <w:tc>
          <w:tcPr>
            <w:tcW w:w="1219" w:type="dxa"/>
            <w:shd w:val="clear" w:color="auto" w:fill="auto"/>
          </w:tcPr>
          <w:p w14:paraId="71E56BA0" w14:textId="77777777" w:rsidR="00D346BF" w:rsidRPr="00913A62" w:rsidRDefault="00D346BF" w:rsidP="00C44ED5">
            <w:pPr>
              <w:pStyle w:val="TableCell0-2115pt"/>
            </w:pPr>
            <w:r w:rsidRPr="00913A62">
              <w:t>/</w:t>
            </w:r>
            <w:r w:rsidRPr="00913A62">
              <w:rPr>
                <w:rStyle w:val="ChCharisSIL"/>
              </w:rPr>
              <w:t>ˈ</w:t>
            </w:r>
            <w:r w:rsidRPr="00913A62">
              <w:rPr>
                <w:rStyle w:val="ChCharisSILBlueBold"/>
              </w:rPr>
              <w:t>sn</w:t>
            </w:r>
            <w:r w:rsidRPr="00913A62">
              <w:rPr>
                <w:rStyle w:val="ChCharisSIL"/>
              </w:rPr>
              <w:t>ɛk</w:t>
            </w:r>
            <w:r w:rsidRPr="00913A62">
              <w:t>/</w:t>
            </w:r>
          </w:p>
        </w:tc>
        <w:tc>
          <w:tcPr>
            <w:tcW w:w="1561" w:type="dxa"/>
            <w:tcBorders>
              <w:right w:val="single" w:sz="4" w:space="0" w:color="auto"/>
            </w:tcBorders>
            <w:shd w:val="clear" w:color="auto" w:fill="auto"/>
          </w:tcPr>
          <w:p w14:paraId="095EDA74" w14:textId="2EC9F9D8" w:rsidR="00D346BF" w:rsidRPr="00913A62" w:rsidRDefault="00B7093A" w:rsidP="00C44ED5">
            <w:pPr>
              <w:pStyle w:val="TableCell0-2115pt"/>
            </w:pPr>
            <w:r>
              <w:t>‘</w:t>
            </w:r>
            <w:r w:rsidR="00D346BF" w:rsidRPr="00913A62">
              <w:t>snack</w:t>
            </w:r>
            <w:r>
              <w:t>’</w:t>
            </w:r>
          </w:p>
        </w:tc>
        <w:tc>
          <w:tcPr>
            <w:tcW w:w="680" w:type="dxa"/>
            <w:tcBorders>
              <w:left w:val="single" w:sz="4" w:space="0" w:color="auto"/>
            </w:tcBorders>
            <w:shd w:val="clear" w:color="auto" w:fill="auto"/>
          </w:tcPr>
          <w:p w14:paraId="16EF5B66" w14:textId="77777777" w:rsidR="00D346BF" w:rsidRPr="00913A62" w:rsidRDefault="00D346BF" w:rsidP="00C44ED5">
            <w:pPr>
              <w:pStyle w:val="TableCell0-2115pt"/>
            </w:pPr>
          </w:p>
        </w:tc>
        <w:tc>
          <w:tcPr>
            <w:tcW w:w="1247" w:type="dxa"/>
            <w:shd w:val="clear" w:color="auto" w:fill="auto"/>
          </w:tcPr>
          <w:p w14:paraId="779227ED" w14:textId="77777777" w:rsidR="00D346BF" w:rsidRPr="00913A62" w:rsidRDefault="00D346BF" w:rsidP="00C44ED5">
            <w:pPr>
              <w:pStyle w:val="TableCell0-2115pt"/>
            </w:pPr>
          </w:p>
        </w:tc>
        <w:tc>
          <w:tcPr>
            <w:tcW w:w="1192" w:type="dxa"/>
            <w:shd w:val="clear" w:color="auto" w:fill="auto"/>
          </w:tcPr>
          <w:p w14:paraId="3D12A110" w14:textId="77777777" w:rsidR="00D346BF" w:rsidRPr="00913A62" w:rsidRDefault="00D346BF" w:rsidP="00C44ED5">
            <w:pPr>
              <w:pStyle w:val="TableCell0-2115pt"/>
            </w:pPr>
          </w:p>
        </w:tc>
      </w:tr>
      <w:tr w:rsidR="00AC23C4" w:rsidRPr="00913A62" w14:paraId="15961B30" w14:textId="77777777" w:rsidTr="00451785">
        <w:tc>
          <w:tcPr>
            <w:tcW w:w="735" w:type="dxa"/>
            <w:shd w:val="clear" w:color="auto" w:fill="auto"/>
          </w:tcPr>
          <w:p w14:paraId="081F51FB" w14:textId="77777777" w:rsidR="00D346BF" w:rsidRPr="00913A62" w:rsidRDefault="00D346BF" w:rsidP="00C44ED5">
            <w:pPr>
              <w:pStyle w:val="TableCell0-2115pt"/>
            </w:pPr>
          </w:p>
        </w:tc>
        <w:tc>
          <w:tcPr>
            <w:tcW w:w="1219" w:type="dxa"/>
            <w:shd w:val="clear" w:color="auto" w:fill="auto"/>
          </w:tcPr>
          <w:p w14:paraId="3498B378" w14:textId="77777777" w:rsidR="00D346BF" w:rsidRPr="00913A62" w:rsidRDefault="00D346BF" w:rsidP="00C44ED5">
            <w:pPr>
              <w:pStyle w:val="TableCell0-2115pt"/>
            </w:pPr>
            <w:r w:rsidRPr="00913A62">
              <w:t>/</w:t>
            </w:r>
            <w:r w:rsidRPr="00913A62">
              <w:rPr>
                <w:rStyle w:val="ChCharisSIL"/>
              </w:rPr>
              <w:t>ˈ</w:t>
            </w:r>
            <w:r w:rsidRPr="00913A62">
              <w:rPr>
                <w:rStyle w:val="ChCharisSILBlueBold"/>
              </w:rPr>
              <w:t>sl</w:t>
            </w:r>
            <w:r w:rsidRPr="00913A62">
              <w:rPr>
                <w:rStyle w:val="ChCharisSIL"/>
              </w:rPr>
              <w:t>a.mat</w:t>
            </w:r>
            <w:r w:rsidRPr="00913A62">
              <w:t>/</w:t>
            </w:r>
          </w:p>
        </w:tc>
        <w:tc>
          <w:tcPr>
            <w:tcW w:w="1561" w:type="dxa"/>
            <w:tcBorders>
              <w:right w:val="single" w:sz="4" w:space="0" w:color="auto"/>
            </w:tcBorders>
            <w:shd w:val="clear" w:color="auto" w:fill="auto"/>
          </w:tcPr>
          <w:p w14:paraId="6129DFA7" w14:textId="517374ED" w:rsidR="00D346BF" w:rsidRPr="00913A62" w:rsidRDefault="00B7093A" w:rsidP="00C44ED5">
            <w:pPr>
              <w:pStyle w:val="TableCell0-2115pt"/>
            </w:pPr>
            <w:r>
              <w:t>‘</w:t>
            </w:r>
            <w:r w:rsidR="00D346BF" w:rsidRPr="00913A62">
              <w:t>be safe</w:t>
            </w:r>
            <w:r>
              <w:t>’</w:t>
            </w:r>
          </w:p>
        </w:tc>
        <w:tc>
          <w:tcPr>
            <w:tcW w:w="680" w:type="dxa"/>
            <w:tcBorders>
              <w:left w:val="single" w:sz="4" w:space="0" w:color="auto"/>
            </w:tcBorders>
            <w:shd w:val="clear" w:color="auto" w:fill="auto"/>
          </w:tcPr>
          <w:p w14:paraId="1E75FA70" w14:textId="77777777" w:rsidR="00D346BF" w:rsidRPr="00913A62" w:rsidRDefault="00D346BF" w:rsidP="00C44ED5">
            <w:pPr>
              <w:pStyle w:val="TableCell0-2115pt"/>
            </w:pPr>
          </w:p>
        </w:tc>
        <w:tc>
          <w:tcPr>
            <w:tcW w:w="1247" w:type="dxa"/>
            <w:shd w:val="clear" w:color="auto" w:fill="auto"/>
          </w:tcPr>
          <w:p w14:paraId="2F155C53" w14:textId="77777777" w:rsidR="00D346BF" w:rsidRPr="00913A62" w:rsidRDefault="00D346BF" w:rsidP="00C44ED5">
            <w:pPr>
              <w:pStyle w:val="TableCell0-2115pt"/>
            </w:pPr>
          </w:p>
        </w:tc>
        <w:tc>
          <w:tcPr>
            <w:tcW w:w="1192" w:type="dxa"/>
            <w:shd w:val="clear" w:color="auto" w:fill="auto"/>
          </w:tcPr>
          <w:p w14:paraId="6183BA7C" w14:textId="77777777" w:rsidR="00D346BF" w:rsidRPr="00913A62" w:rsidRDefault="00D346BF" w:rsidP="00C44ED5">
            <w:pPr>
              <w:pStyle w:val="TableCell0-2115pt"/>
            </w:pPr>
          </w:p>
        </w:tc>
      </w:tr>
      <w:tr w:rsidR="00AC23C4" w:rsidRPr="00913A62" w14:paraId="2082650A" w14:textId="77777777" w:rsidTr="00451785">
        <w:tc>
          <w:tcPr>
            <w:tcW w:w="735" w:type="dxa"/>
            <w:shd w:val="clear" w:color="auto" w:fill="auto"/>
          </w:tcPr>
          <w:p w14:paraId="3A9DC8BE" w14:textId="77777777" w:rsidR="00D346BF" w:rsidRPr="00913A62" w:rsidRDefault="00D346BF" w:rsidP="00C44ED5">
            <w:pPr>
              <w:pStyle w:val="TableCell0-2115pt"/>
            </w:pPr>
          </w:p>
        </w:tc>
        <w:tc>
          <w:tcPr>
            <w:tcW w:w="1219" w:type="dxa"/>
            <w:shd w:val="clear" w:color="auto" w:fill="auto"/>
          </w:tcPr>
          <w:p w14:paraId="522B05BA" w14:textId="77777777" w:rsidR="00D346BF" w:rsidRPr="00913A62" w:rsidRDefault="00D346BF" w:rsidP="00C44ED5">
            <w:pPr>
              <w:pStyle w:val="TableCell0-2115pt"/>
            </w:pPr>
            <w:r w:rsidRPr="00913A62">
              <w:t>/</w:t>
            </w:r>
            <w:r w:rsidRPr="00913A62">
              <w:rPr>
                <w:rStyle w:val="ChCharisSIL"/>
              </w:rPr>
              <w:t>ˈ</w:t>
            </w:r>
            <w:r w:rsidRPr="00913A62">
              <w:rPr>
                <w:rStyle w:val="ChCharisSILBlueBold"/>
              </w:rPr>
              <w:t>sw</w:t>
            </w:r>
            <w:r w:rsidRPr="00913A62">
              <w:rPr>
                <w:rStyle w:val="ChCharisSIL"/>
              </w:rPr>
              <w:t>a.mi</w:t>
            </w:r>
            <w:r w:rsidRPr="00913A62">
              <w:t>/</w:t>
            </w:r>
          </w:p>
        </w:tc>
        <w:tc>
          <w:tcPr>
            <w:tcW w:w="1561" w:type="dxa"/>
            <w:tcBorders>
              <w:right w:val="single" w:sz="4" w:space="0" w:color="auto"/>
            </w:tcBorders>
            <w:shd w:val="clear" w:color="auto" w:fill="auto"/>
          </w:tcPr>
          <w:p w14:paraId="57878F34" w14:textId="03DE58C2" w:rsidR="00D346BF" w:rsidRPr="00913A62" w:rsidRDefault="00B7093A" w:rsidP="00C44ED5">
            <w:pPr>
              <w:pStyle w:val="TableCell0-2115pt"/>
            </w:pPr>
            <w:r>
              <w:t>‘</w:t>
            </w:r>
            <w:r w:rsidR="00D346BF" w:rsidRPr="00913A62">
              <w:t>husband</w:t>
            </w:r>
            <w:r>
              <w:t>’</w:t>
            </w:r>
          </w:p>
        </w:tc>
        <w:tc>
          <w:tcPr>
            <w:tcW w:w="680" w:type="dxa"/>
            <w:tcBorders>
              <w:left w:val="single" w:sz="4" w:space="0" w:color="auto"/>
            </w:tcBorders>
            <w:shd w:val="clear" w:color="auto" w:fill="auto"/>
          </w:tcPr>
          <w:p w14:paraId="068DA78B" w14:textId="77777777" w:rsidR="00D346BF" w:rsidRPr="00913A62" w:rsidRDefault="00D346BF" w:rsidP="00C44ED5">
            <w:pPr>
              <w:pStyle w:val="TableCell0-2115pt"/>
            </w:pPr>
          </w:p>
        </w:tc>
        <w:tc>
          <w:tcPr>
            <w:tcW w:w="1247" w:type="dxa"/>
            <w:shd w:val="clear" w:color="auto" w:fill="auto"/>
          </w:tcPr>
          <w:p w14:paraId="03613752" w14:textId="77777777" w:rsidR="00D346BF" w:rsidRPr="00913A62" w:rsidRDefault="00D346BF" w:rsidP="00C44ED5">
            <w:pPr>
              <w:pStyle w:val="TableCell0-2115pt"/>
            </w:pPr>
          </w:p>
        </w:tc>
        <w:tc>
          <w:tcPr>
            <w:tcW w:w="1192" w:type="dxa"/>
            <w:shd w:val="clear" w:color="auto" w:fill="auto"/>
          </w:tcPr>
          <w:p w14:paraId="439404A1" w14:textId="77777777" w:rsidR="00D346BF" w:rsidRPr="00913A62" w:rsidRDefault="00D346BF" w:rsidP="00C44ED5">
            <w:pPr>
              <w:pStyle w:val="TableCell0-2115pt"/>
            </w:pPr>
          </w:p>
        </w:tc>
      </w:tr>
      <w:tr w:rsidR="00AC23C4" w:rsidRPr="00913A62" w14:paraId="071763E9" w14:textId="77777777" w:rsidTr="00451785">
        <w:tc>
          <w:tcPr>
            <w:tcW w:w="735" w:type="dxa"/>
            <w:shd w:val="clear" w:color="auto" w:fill="auto"/>
          </w:tcPr>
          <w:p w14:paraId="456AEE39" w14:textId="77777777" w:rsidR="00D346BF" w:rsidRPr="00913A62" w:rsidRDefault="00D346BF" w:rsidP="00C44ED5">
            <w:pPr>
              <w:pStyle w:val="TableCell0-2115pt"/>
            </w:pPr>
          </w:p>
        </w:tc>
        <w:tc>
          <w:tcPr>
            <w:tcW w:w="1219" w:type="dxa"/>
            <w:shd w:val="clear" w:color="auto" w:fill="auto"/>
          </w:tcPr>
          <w:p w14:paraId="3241E663" w14:textId="77777777" w:rsidR="00D346BF" w:rsidRPr="00913A62" w:rsidRDefault="00D346BF" w:rsidP="00C44ED5">
            <w:pPr>
              <w:pStyle w:val="TableCell0-2115pt"/>
            </w:pPr>
            <w:r w:rsidRPr="00913A62">
              <w:t>/</w:t>
            </w:r>
            <w:r w:rsidRPr="00913A62">
              <w:rPr>
                <w:rStyle w:val="ChCharisSIL"/>
              </w:rPr>
              <w:t>ˈ</w:t>
            </w:r>
            <w:r w:rsidRPr="00913A62">
              <w:rPr>
                <w:rStyle w:val="ChCharisSILBlueBold"/>
              </w:rPr>
              <w:t>spr</w:t>
            </w:r>
            <w:r w:rsidRPr="00913A62">
              <w:rPr>
                <w:rStyle w:val="ChCharisSIL"/>
              </w:rPr>
              <w:t>ɛj</w:t>
            </w:r>
            <w:r w:rsidRPr="00913A62">
              <w:t>/</w:t>
            </w:r>
          </w:p>
        </w:tc>
        <w:tc>
          <w:tcPr>
            <w:tcW w:w="1561" w:type="dxa"/>
            <w:tcBorders>
              <w:right w:val="single" w:sz="4" w:space="0" w:color="auto"/>
            </w:tcBorders>
            <w:shd w:val="clear" w:color="auto" w:fill="auto"/>
          </w:tcPr>
          <w:p w14:paraId="25302A1A" w14:textId="0741BEB7" w:rsidR="00D346BF" w:rsidRPr="00913A62" w:rsidRDefault="00B7093A" w:rsidP="00C44ED5">
            <w:pPr>
              <w:pStyle w:val="TableCell0-2115pt"/>
            </w:pPr>
            <w:r>
              <w:t>‘</w:t>
            </w:r>
            <w:r w:rsidR="00D346BF" w:rsidRPr="00913A62">
              <w:t>bedsheet</w:t>
            </w:r>
            <w:r>
              <w:t>’</w:t>
            </w:r>
          </w:p>
        </w:tc>
        <w:tc>
          <w:tcPr>
            <w:tcW w:w="680" w:type="dxa"/>
            <w:tcBorders>
              <w:left w:val="single" w:sz="4" w:space="0" w:color="auto"/>
            </w:tcBorders>
            <w:shd w:val="clear" w:color="auto" w:fill="auto"/>
          </w:tcPr>
          <w:p w14:paraId="43CBDB85" w14:textId="77777777" w:rsidR="00D346BF" w:rsidRPr="00913A62" w:rsidRDefault="00D346BF" w:rsidP="00C44ED5">
            <w:pPr>
              <w:pStyle w:val="TableCell0-2115pt"/>
            </w:pPr>
          </w:p>
        </w:tc>
        <w:tc>
          <w:tcPr>
            <w:tcW w:w="1247" w:type="dxa"/>
            <w:shd w:val="clear" w:color="auto" w:fill="auto"/>
          </w:tcPr>
          <w:p w14:paraId="7EB1605E" w14:textId="77777777" w:rsidR="00D346BF" w:rsidRPr="00913A62" w:rsidRDefault="00D346BF" w:rsidP="00C44ED5">
            <w:pPr>
              <w:pStyle w:val="TableCell0-2115pt"/>
            </w:pPr>
          </w:p>
        </w:tc>
        <w:tc>
          <w:tcPr>
            <w:tcW w:w="1192" w:type="dxa"/>
            <w:shd w:val="clear" w:color="auto" w:fill="auto"/>
          </w:tcPr>
          <w:p w14:paraId="75CAFB4B" w14:textId="77777777" w:rsidR="00D346BF" w:rsidRPr="00913A62" w:rsidRDefault="00D346BF" w:rsidP="00C44ED5">
            <w:pPr>
              <w:pStyle w:val="TableCell0-2115pt"/>
            </w:pPr>
          </w:p>
        </w:tc>
      </w:tr>
      <w:tr w:rsidR="00AC23C4" w:rsidRPr="00913A62" w14:paraId="5BF02EA1" w14:textId="77777777" w:rsidTr="00451785">
        <w:tc>
          <w:tcPr>
            <w:tcW w:w="735" w:type="dxa"/>
            <w:shd w:val="clear" w:color="auto" w:fill="auto"/>
          </w:tcPr>
          <w:p w14:paraId="27609845" w14:textId="77777777" w:rsidR="00D346BF" w:rsidRPr="00913A62" w:rsidRDefault="00D346BF" w:rsidP="00C44ED5">
            <w:pPr>
              <w:pStyle w:val="TableCell0-2115pt"/>
            </w:pPr>
          </w:p>
        </w:tc>
        <w:tc>
          <w:tcPr>
            <w:tcW w:w="1219" w:type="dxa"/>
            <w:shd w:val="clear" w:color="auto" w:fill="auto"/>
          </w:tcPr>
          <w:p w14:paraId="3FBE5281" w14:textId="77777777" w:rsidR="00D346BF" w:rsidRPr="00913A62" w:rsidRDefault="00D346BF" w:rsidP="00C44ED5">
            <w:pPr>
              <w:pStyle w:val="TableCell0-2115pt"/>
            </w:pPr>
            <w:r w:rsidRPr="00913A62">
              <w:t>/</w:t>
            </w:r>
            <w:r w:rsidRPr="00913A62">
              <w:rPr>
                <w:rStyle w:val="ChCharisSIL"/>
              </w:rPr>
              <w:t>ˈ</w:t>
            </w:r>
            <w:r w:rsidRPr="00913A62">
              <w:rPr>
                <w:rStyle w:val="ChCharisSILBlueBold"/>
              </w:rPr>
              <w:t>str</w:t>
            </w:r>
            <w:r w:rsidRPr="00913A62">
              <w:rPr>
                <w:rStyle w:val="ChCharisSIL"/>
              </w:rPr>
              <w:t>ap</w:t>
            </w:r>
            <w:r w:rsidRPr="00913A62">
              <w:t>/</w:t>
            </w:r>
          </w:p>
        </w:tc>
        <w:tc>
          <w:tcPr>
            <w:tcW w:w="1561" w:type="dxa"/>
            <w:tcBorders>
              <w:right w:val="single" w:sz="4" w:space="0" w:color="auto"/>
            </w:tcBorders>
            <w:shd w:val="clear" w:color="auto" w:fill="auto"/>
          </w:tcPr>
          <w:p w14:paraId="036FE4A0" w14:textId="2DE6F7F5" w:rsidR="00D346BF" w:rsidRPr="00913A62" w:rsidRDefault="00B7093A" w:rsidP="00C44ED5">
            <w:pPr>
              <w:pStyle w:val="TableCell0-2115pt"/>
            </w:pPr>
            <w:r>
              <w:t>‘</w:t>
            </w:r>
            <w:r w:rsidR="00D346BF" w:rsidRPr="00913A62">
              <w:t>punish</w:t>
            </w:r>
            <w:r>
              <w:t>’</w:t>
            </w:r>
          </w:p>
        </w:tc>
        <w:tc>
          <w:tcPr>
            <w:tcW w:w="680" w:type="dxa"/>
            <w:tcBorders>
              <w:left w:val="single" w:sz="4" w:space="0" w:color="auto"/>
            </w:tcBorders>
            <w:shd w:val="clear" w:color="auto" w:fill="auto"/>
          </w:tcPr>
          <w:p w14:paraId="76A285B8" w14:textId="77777777" w:rsidR="00D346BF" w:rsidRPr="00913A62" w:rsidRDefault="00D346BF" w:rsidP="00C44ED5">
            <w:pPr>
              <w:pStyle w:val="TableCell0-2115pt"/>
            </w:pPr>
          </w:p>
        </w:tc>
        <w:tc>
          <w:tcPr>
            <w:tcW w:w="1247" w:type="dxa"/>
            <w:shd w:val="clear" w:color="auto" w:fill="auto"/>
          </w:tcPr>
          <w:p w14:paraId="53F0DB81" w14:textId="77777777" w:rsidR="00D346BF" w:rsidRPr="00913A62" w:rsidRDefault="00D346BF" w:rsidP="00C44ED5">
            <w:pPr>
              <w:pStyle w:val="TableCell0-2115pt"/>
            </w:pPr>
          </w:p>
        </w:tc>
        <w:tc>
          <w:tcPr>
            <w:tcW w:w="1192" w:type="dxa"/>
            <w:shd w:val="clear" w:color="auto" w:fill="auto"/>
          </w:tcPr>
          <w:p w14:paraId="5A21C0D9" w14:textId="77777777" w:rsidR="00D346BF" w:rsidRPr="00913A62" w:rsidRDefault="00D346BF" w:rsidP="00C44ED5">
            <w:pPr>
              <w:pStyle w:val="TableCell0-2115pt"/>
            </w:pPr>
          </w:p>
        </w:tc>
      </w:tr>
      <w:tr w:rsidR="00AC23C4" w:rsidRPr="00913A62" w14:paraId="5424A623" w14:textId="77777777" w:rsidTr="00451785">
        <w:tc>
          <w:tcPr>
            <w:tcW w:w="735" w:type="dxa"/>
            <w:shd w:val="clear" w:color="auto" w:fill="auto"/>
          </w:tcPr>
          <w:p w14:paraId="2839C29D" w14:textId="77777777" w:rsidR="00D346BF" w:rsidRPr="00913A62" w:rsidRDefault="00D346BF" w:rsidP="00C44ED5">
            <w:pPr>
              <w:pStyle w:val="TableCell0-2115ptBreak"/>
            </w:pPr>
          </w:p>
        </w:tc>
        <w:tc>
          <w:tcPr>
            <w:tcW w:w="1219" w:type="dxa"/>
            <w:shd w:val="clear" w:color="auto" w:fill="auto"/>
          </w:tcPr>
          <w:p w14:paraId="4AEBB8A2" w14:textId="77777777" w:rsidR="00D346BF" w:rsidRPr="00913A62" w:rsidRDefault="00D346BF" w:rsidP="00C44ED5">
            <w:pPr>
              <w:pStyle w:val="TableCell0-2115ptBreak"/>
            </w:pPr>
            <w:r w:rsidRPr="00913A62">
              <w:t>/</w:t>
            </w:r>
            <w:r w:rsidRPr="00913A62">
              <w:rPr>
                <w:rStyle w:val="ChCharisSIL"/>
              </w:rPr>
              <w:t>ˈ</w:t>
            </w:r>
            <w:r w:rsidRPr="00913A62">
              <w:rPr>
                <w:rStyle w:val="ChCharisSILBlueBold"/>
              </w:rPr>
              <w:t>skr</w:t>
            </w:r>
            <w:r w:rsidRPr="00913A62">
              <w:rPr>
                <w:rStyle w:val="ChCharisSIL"/>
              </w:rPr>
              <w:t>ip.si</w:t>
            </w:r>
            <w:r w:rsidRPr="00913A62">
              <w:t>/</w:t>
            </w:r>
          </w:p>
        </w:tc>
        <w:tc>
          <w:tcPr>
            <w:tcW w:w="1561" w:type="dxa"/>
            <w:tcBorders>
              <w:bottom w:val="single" w:sz="4" w:space="0" w:color="auto"/>
              <w:right w:val="single" w:sz="4" w:space="0" w:color="auto"/>
            </w:tcBorders>
            <w:shd w:val="clear" w:color="auto" w:fill="auto"/>
          </w:tcPr>
          <w:p w14:paraId="5016F026" w14:textId="7DF548A4" w:rsidR="00D346BF" w:rsidRPr="00913A62" w:rsidRDefault="00B7093A" w:rsidP="00C44ED5">
            <w:pPr>
              <w:pStyle w:val="TableCell0-2115ptBreak"/>
            </w:pPr>
            <w:r>
              <w:t>‘</w:t>
            </w:r>
            <w:r w:rsidR="00D346BF" w:rsidRPr="00913A62">
              <w:t>minithesis</w:t>
            </w:r>
            <w:r>
              <w:t>’</w:t>
            </w:r>
          </w:p>
        </w:tc>
        <w:tc>
          <w:tcPr>
            <w:tcW w:w="680" w:type="dxa"/>
            <w:tcBorders>
              <w:left w:val="single" w:sz="4" w:space="0" w:color="auto"/>
              <w:bottom w:val="single" w:sz="4" w:space="0" w:color="auto"/>
            </w:tcBorders>
            <w:shd w:val="clear" w:color="auto" w:fill="auto"/>
          </w:tcPr>
          <w:p w14:paraId="1B07BEB8" w14:textId="77777777" w:rsidR="00D346BF" w:rsidRPr="00913A62" w:rsidRDefault="00D346BF" w:rsidP="00C44ED5">
            <w:pPr>
              <w:pStyle w:val="TableCell0-2115ptBreak"/>
            </w:pPr>
          </w:p>
        </w:tc>
        <w:tc>
          <w:tcPr>
            <w:tcW w:w="1247" w:type="dxa"/>
            <w:shd w:val="clear" w:color="auto" w:fill="auto"/>
          </w:tcPr>
          <w:p w14:paraId="132C5550" w14:textId="77777777" w:rsidR="00D346BF" w:rsidRPr="00913A62" w:rsidRDefault="00D346BF" w:rsidP="00C44ED5">
            <w:pPr>
              <w:pStyle w:val="TableCell0-2115ptBreak"/>
            </w:pPr>
          </w:p>
        </w:tc>
        <w:tc>
          <w:tcPr>
            <w:tcW w:w="1192" w:type="dxa"/>
            <w:shd w:val="clear" w:color="auto" w:fill="auto"/>
          </w:tcPr>
          <w:p w14:paraId="26D1A7F2" w14:textId="77777777" w:rsidR="00D346BF" w:rsidRPr="00913A62" w:rsidRDefault="00D346BF" w:rsidP="00C44ED5">
            <w:pPr>
              <w:pStyle w:val="TableCell0-2115ptBreak"/>
            </w:pPr>
          </w:p>
        </w:tc>
      </w:tr>
    </w:tbl>
    <w:p w14:paraId="1D066189" w14:textId="77777777" w:rsidR="00D346BF" w:rsidRDefault="00D346BF" w:rsidP="00D346BF">
      <w:pPr>
        <w:pStyle w:val="Caption10before"/>
      </w:pPr>
      <w:bookmarkStart w:id="1068" w:name="_Ref386121408"/>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52</w:t>
        </w:r>
      </w:fldSimple>
      <w:bookmarkEnd w:id="1068"/>
      <w:r w:rsidRPr="00913A62">
        <w:t>:</w:t>
      </w:r>
      <w:r w:rsidRPr="00913A62">
        <w:tab/>
        <w:t>Coda CC clusters</w:t>
      </w:r>
    </w:p>
    <w:tbl>
      <w:tblPr>
        <w:tblW w:w="3515" w:type="dxa"/>
        <w:tblInd w:w="170" w:type="dxa"/>
        <w:tblBorders>
          <w:bottom w:val="single" w:sz="4" w:space="0" w:color="auto"/>
        </w:tblBorders>
        <w:tblLayout w:type="fixed"/>
        <w:tblLook w:val="01E0" w:firstRow="1" w:lastRow="1" w:firstColumn="1" w:lastColumn="1" w:noHBand="0" w:noVBand="0"/>
      </w:tblPr>
      <w:tblGrid>
        <w:gridCol w:w="735"/>
        <w:gridCol w:w="1219"/>
        <w:gridCol w:w="1561"/>
      </w:tblGrid>
      <w:tr w:rsidR="00D346BF" w:rsidRPr="00913A62" w14:paraId="471631B1" w14:textId="77777777" w:rsidTr="00D674CD">
        <w:tc>
          <w:tcPr>
            <w:tcW w:w="3515" w:type="dxa"/>
            <w:gridSpan w:val="3"/>
            <w:tcBorders>
              <w:top w:val="single" w:sz="4" w:space="0" w:color="auto"/>
              <w:bottom w:val="single" w:sz="4" w:space="0" w:color="auto"/>
            </w:tcBorders>
            <w:shd w:val="clear" w:color="auto" w:fill="auto"/>
          </w:tcPr>
          <w:p w14:paraId="18D88FED" w14:textId="77777777" w:rsidR="00D346BF" w:rsidRPr="00913A62" w:rsidRDefault="00D346BF" w:rsidP="00960333">
            <w:pPr>
              <w:pStyle w:val="TableHd"/>
            </w:pPr>
            <w:r w:rsidRPr="00913A62">
              <w:t>Word-final position</w:t>
            </w:r>
          </w:p>
        </w:tc>
      </w:tr>
      <w:tr w:rsidR="00D346BF" w:rsidRPr="00913A62" w14:paraId="6E1E21C3" w14:textId="77777777" w:rsidTr="00D674CD">
        <w:tc>
          <w:tcPr>
            <w:tcW w:w="735" w:type="dxa"/>
            <w:tcBorders>
              <w:top w:val="single" w:sz="4" w:space="0" w:color="auto"/>
            </w:tcBorders>
            <w:shd w:val="clear" w:color="auto" w:fill="auto"/>
          </w:tcPr>
          <w:p w14:paraId="397D2ECA" w14:textId="77777777" w:rsidR="00D346BF" w:rsidRPr="00913A62" w:rsidRDefault="00D346BF" w:rsidP="00C44ED5">
            <w:pPr>
              <w:pStyle w:val="TableCell2-2115pt"/>
            </w:pPr>
            <w:r w:rsidRPr="00913A62">
              <w:t>/</w:t>
            </w:r>
            <w:r w:rsidRPr="00913A62">
              <w:rPr>
                <w:rStyle w:val="ChCharisSIL"/>
              </w:rPr>
              <w:t>rt</w:t>
            </w:r>
            <w:r w:rsidRPr="00913A62">
              <w:t>/</w:t>
            </w:r>
          </w:p>
        </w:tc>
        <w:tc>
          <w:tcPr>
            <w:tcW w:w="1219" w:type="dxa"/>
            <w:tcBorders>
              <w:top w:val="single" w:sz="4" w:space="0" w:color="auto"/>
            </w:tcBorders>
            <w:shd w:val="clear" w:color="auto" w:fill="auto"/>
          </w:tcPr>
          <w:p w14:paraId="1278CCE8" w14:textId="77777777" w:rsidR="00D346BF" w:rsidRPr="00913A62" w:rsidRDefault="00D346BF" w:rsidP="00C44ED5">
            <w:pPr>
              <w:pStyle w:val="TableCell2-2115pt"/>
            </w:pPr>
            <w:r w:rsidRPr="00913A62">
              <w:t>/</w:t>
            </w:r>
            <w:r w:rsidRPr="00913A62">
              <w:rPr>
                <w:rStyle w:val="ChCharisSIL"/>
              </w:rPr>
              <w:t>ˈɛr.pɔ</w:t>
            </w:r>
            <w:r w:rsidRPr="00913A62">
              <w:rPr>
                <w:rStyle w:val="ChCharisSILBlueBold"/>
              </w:rPr>
              <w:t>rt</w:t>
            </w:r>
            <w:r w:rsidRPr="00913A62">
              <w:t>/</w:t>
            </w:r>
          </w:p>
        </w:tc>
        <w:tc>
          <w:tcPr>
            <w:tcW w:w="1561" w:type="dxa"/>
            <w:tcBorders>
              <w:top w:val="single" w:sz="4" w:space="0" w:color="auto"/>
            </w:tcBorders>
            <w:shd w:val="clear" w:color="auto" w:fill="auto"/>
          </w:tcPr>
          <w:p w14:paraId="3F59ABBC" w14:textId="25EA226F" w:rsidR="00D346BF" w:rsidRPr="00913A62" w:rsidRDefault="00B7093A" w:rsidP="00C44ED5">
            <w:pPr>
              <w:pStyle w:val="TableCell2-2115pt"/>
            </w:pPr>
            <w:r>
              <w:t>‘</w:t>
            </w:r>
            <w:r w:rsidR="00D346BF" w:rsidRPr="00913A62">
              <w:t>airport</w:t>
            </w:r>
            <w:r>
              <w:t>’</w:t>
            </w:r>
          </w:p>
        </w:tc>
      </w:tr>
      <w:tr w:rsidR="00D346BF" w:rsidRPr="00913A62" w14:paraId="69C2438E" w14:textId="77777777" w:rsidTr="00D674CD">
        <w:tc>
          <w:tcPr>
            <w:tcW w:w="735" w:type="dxa"/>
            <w:shd w:val="clear" w:color="auto" w:fill="auto"/>
          </w:tcPr>
          <w:p w14:paraId="15022736" w14:textId="77777777" w:rsidR="00D346BF" w:rsidRPr="00913A62" w:rsidRDefault="00D346BF" w:rsidP="00C44ED5">
            <w:pPr>
              <w:pStyle w:val="TableCell0-2115ptBreak"/>
            </w:pPr>
            <w:r w:rsidRPr="00913A62">
              <w:t>/</w:t>
            </w:r>
            <w:r w:rsidRPr="00913A62">
              <w:rPr>
                <w:rStyle w:val="ChCharisSIL"/>
              </w:rPr>
              <w:t>ks</w:t>
            </w:r>
            <w:r w:rsidRPr="00913A62">
              <w:t>/</w:t>
            </w:r>
          </w:p>
        </w:tc>
        <w:tc>
          <w:tcPr>
            <w:tcW w:w="1219" w:type="dxa"/>
            <w:shd w:val="clear" w:color="auto" w:fill="auto"/>
          </w:tcPr>
          <w:p w14:paraId="0EA6EF5A" w14:textId="77777777" w:rsidR="00D346BF" w:rsidRPr="00913A62" w:rsidRDefault="00D346BF" w:rsidP="00C44ED5">
            <w:pPr>
              <w:pStyle w:val="TableCell0-2115ptBreak"/>
            </w:pPr>
            <w:r w:rsidRPr="00913A62">
              <w:t>/</w:t>
            </w:r>
            <w:r w:rsidRPr="00913A62">
              <w:rPr>
                <w:rStyle w:val="ChCharisSIL"/>
              </w:rPr>
              <w:t>ˈkɔm.plɛ</w:t>
            </w:r>
            <w:r w:rsidRPr="00913A62">
              <w:rPr>
                <w:rStyle w:val="ChCharisSILBlueBold"/>
              </w:rPr>
              <w:t>ks</w:t>
            </w:r>
            <w:r w:rsidRPr="00913A62">
              <w:t>/</w:t>
            </w:r>
          </w:p>
        </w:tc>
        <w:tc>
          <w:tcPr>
            <w:tcW w:w="1561" w:type="dxa"/>
            <w:shd w:val="clear" w:color="auto" w:fill="auto"/>
          </w:tcPr>
          <w:p w14:paraId="35391408" w14:textId="45926D6D" w:rsidR="00D346BF" w:rsidRPr="00913A62" w:rsidRDefault="00B7093A" w:rsidP="00C44ED5">
            <w:pPr>
              <w:pStyle w:val="TableCell0-2115ptBreak"/>
            </w:pPr>
            <w:r>
              <w:t>‘</w:t>
            </w:r>
            <w:r w:rsidR="00D346BF" w:rsidRPr="00913A62">
              <w:t>complex</w:t>
            </w:r>
            <w:r>
              <w:t>’</w:t>
            </w:r>
          </w:p>
        </w:tc>
      </w:tr>
    </w:tbl>
    <w:p w14:paraId="5CA697D2" w14:textId="693F6335" w:rsidR="00140A47" w:rsidRPr="00913A62" w:rsidRDefault="00140A47" w:rsidP="003A294A">
      <w:pPr>
        <w:pStyle w:val="Body0000after05before115pt"/>
      </w:pPr>
      <w:r w:rsidRPr="00913A62">
        <w:t xml:space="preserve">The data presented in </w:t>
      </w:r>
      <w:r w:rsidRPr="00913A62">
        <w:fldChar w:fldCharType="begin"/>
      </w:r>
      <w:r w:rsidRPr="00913A62">
        <w:instrText xml:space="preserve"> REF _Ref338424457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50</w:t>
      </w:r>
      <w:r w:rsidRPr="00913A62">
        <w:fldChar w:fldCharType="end"/>
      </w:r>
      <w:r w:rsidRPr="00913A62">
        <w:t xml:space="preserve"> </w:t>
      </w:r>
      <w:r w:rsidR="00D346BF">
        <w:t xml:space="preserve">to </w:t>
      </w:r>
      <w:r w:rsidR="00D346BF">
        <w:fldChar w:fldCharType="begin"/>
      </w:r>
      <w:r w:rsidR="00D346BF">
        <w:instrText xml:space="preserve"> REF _Ref386121408 \h </w:instrText>
      </w:r>
      <w:r w:rsidR="00D346BF">
        <w:fldChar w:fldCharType="separate"/>
      </w:r>
      <w:r w:rsidR="00154D81" w:rsidRPr="00913A62">
        <w:t xml:space="preserve">Table </w:t>
      </w:r>
      <w:r w:rsidR="00154D81">
        <w:rPr>
          <w:noProof/>
          <w:cs/>
        </w:rPr>
        <w:t>‎</w:t>
      </w:r>
      <w:r w:rsidR="00154D81">
        <w:rPr>
          <w:noProof/>
        </w:rPr>
        <w:t>2</w:t>
      </w:r>
      <w:r w:rsidR="00154D81">
        <w:t>.</w:t>
      </w:r>
      <w:r w:rsidR="00154D81">
        <w:rPr>
          <w:noProof/>
        </w:rPr>
        <w:t>52</w:t>
      </w:r>
      <w:r w:rsidR="00D346BF">
        <w:fldChar w:fldCharType="end"/>
      </w:r>
      <w:r w:rsidR="00D346BF">
        <w:t xml:space="preserve"> </w:t>
      </w:r>
      <w:r w:rsidRPr="00913A62">
        <w:t>show</w:t>
      </w:r>
      <w:r w:rsidR="00694C14">
        <w:t>s</w:t>
      </w:r>
      <w:r w:rsidRPr="00913A62">
        <w:t xml:space="preserve"> considerable similarities between loan words and </w:t>
      </w:r>
      <w:r w:rsidR="00992B0F">
        <w:t xml:space="preserve">inherited </w:t>
      </w:r>
      <w:r w:rsidR="00992B0F" w:rsidRPr="00913A62">
        <w:t>Malay</w:t>
      </w:r>
      <w:r w:rsidRPr="00913A62">
        <w:t xml:space="preserve"> roots in terms of the distribution of consonants in CC clusters (see </w:t>
      </w:r>
      <w:r w:rsidRPr="00913A62">
        <w:fldChar w:fldCharType="begin"/>
      </w:r>
      <w:r w:rsidRPr="00913A62">
        <w:instrText xml:space="preserve"> REF _Ref324338904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26</w:t>
      </w:r>
      <w:r w:rsidRPr="00913A62">
        <w:fldChar w:fldCharType="end"/>
      </w:r>
      <w:r w:rsidRPr="00913A62">
        <w:t xml:space="preserve">). There are, however, also some differences. A number of CC clusters that are found in </w:t>
      </w:r>
      <w:r w:rsidR="00992B0F">
        <w:t xml:space="preserve">inherited </w:t>
      </w:r>
      <w:r w:rsidR="00992B0F" w:rsidRPr="00913A62">
        <w:t>Malay</w:t>
      </w:r>
      <w:r w:rsidRPr="00913A62">
        <w:t xml:space="preserve"> roots are </w:t>
      </w:r>
      <w:r w:rsidR="008D5AE2">
        <w:rPr>
          <w:lang w:eastAsia="en-US"/>
        </w:rPr>
        <w:t>unattested</w:t>
      </w:r>
      <w:r w:rsidRPr="00913A62">
        <w:t xml:space="preserve"> in loan words: /</w:t>
      </w:r>
      <w:r w:rsidRPr="00913A62">
        <w:rPr>
          <w:rStyle w:val="ChCharisSIL"/>
        </w:rPr>
        <w:t>tl</w:t>
      </w:r>
      <w:r w:rsidRPr="00913A62">
        <w:t>/, /</w:t>
      </w:r>
      <w:r w:rsidRPr="00913A62">
        <w:rPr>
          <w:rStyle w:val="ChCharisSIL"/>
        </w:rPr>
        <w:t>dl</w:t>
      </w:r>
      <w:r w:rsidRPr="00913A62">
        <w:t>/, /</w:t>
      </w:r>
      <w:r w:rsidRPr="00913A62">
        <w:rPr>
          <w:rStyle w:val="ChCharisSIL"/>
        </w:rPr>
        <w:t>tʃr</w:t>
      </w:r>
      <w:r w:rsidRPr="00913A62">
        <w:t>/, /</w:t>
      </w:r>
      <w:r w:rsidRPr="00913A62">
        <w:rPr>
          <w:rStyle w:val="ChCharisSIL"/>
        </w:rPr>
        <w:t>gn</w:t>
      </w:r>
      <w:r w:rsidRPr="00913A62">
        <w:t>/, and /</w:t>
      </w:r>
      <w:r w:rsidRPr="00913A62">
        <w:rPr>
          <w:rStyle w:val="ChCharisSIL"/>
        </w:rPr>
        <w:t>sr</w:t>
      </w:r>
      <w:r w:rsidRPr="00913A62">
        <w:t xml:space="preserve">/. By contrast, the following onset CC attested in loan words are unattested in </w:t>
      </w:r>
      <w:r w:rsidR="00992B0F">
        <w:t xml:space="preserve">inherited </w:t>
      </w:r>
      <w:r w:rsidR="00992B0F" w:rsidRPr="00913A62">
        <w:t>Malay</w:t>
      </w:r>
      <w:r w:rsidRPr="00913A62">
        <w:t xml:space="preserve"> roots: /</w:t>
      </w:r>
      <w:r w:rsidRPr="00913A62">
        <w:rPr>
          <w:rStyle w:val="ChCharisSIL"/>
        </w:rPr>
        <w:t>gr</w:t>
      </w:r>
      <w:r w:rsidRPr="00913A62">
        <w:t>/, /</w:t>
      </w:r>
      <w:r w:rsidRPr="00913A62">
        <w:rPr>
          <w:rStyle w:val="ChCharisSIL"/>
        </w:rPr>
        <w:t>fr</w:t>
      </w:r>
      <w:r w:rsidRPr="00913A62">
        <w:t>/, /</w:t>
      </w:r>
      <w:r w:rsidRPr="00913A62">
        <w:rPr>
          <w:rStyle w:val="ChCharisSIL"/>
        </w:rPr>
        <w:t>st</w:t>
      </w:r>
      <w:r w:rsidRPr="00913A62">
        <w:t xml:space="preserve">/. In addition, two word-final CC clusters are found in loan words, </w:t>
      </w:r>
      <w:r w:rsidRPr="00913A62">
        <w:rPr>
          <w:lang w:eastAsia="ko-KR"/>
        </w:rPr>
        <w:t>/</w:t>
      </w:r>
      <w:r w:rsidRPr="00913A62">
        <w:rPr>
          <w:rStyle w:val="ChCharisSIL"/>
        </w:rPr>
        <w:t>rt</w:t>
      </w:r>
      <w:r w:rsidRPr="00913A62">
        <w:rPr>
          <w:lang w:eastAsia="ko-KR"/>
        </w:rPr>
        <w:t>/ and /</w:t>
      </w:r>
      <w:r w:rsidRPr="00913A62">
        <w:rPr>
          <w:rStyle w:val="ChCharisSIL"/>
        </w:rPr>
        <w:t>ks</w:t>
      </w:r>
      <w:r w:rsidRPr="00913A62">
        <w:rPr>
          <w:lang w:eastAsia="ko-KR"/>
        </w:rPr>
        <w:t>/</w:t>
      </w:r>
      <w:r w:rsidRPr="00913A62">
        <w:t>.</w:t>
      </w:r>
      <w:r w:rsidRPr="00913A62">
        <w:rPr>
          <w:rStyle w:val="FootnoteReference"/>
        </w:rPr>
        <w:footnoteReference w:id="101"/>
      </w:r>
      <w:r w:rsidRPr="00913A62">
        <w:t xml:space="preserve"> Finally, three onset CCC clusters are attested: /</w:t>
      </w:r>
      <w:r w:rsidRPr="00913A62">
        <w:rPr>
          <w:rStyle w:val="ChCharisSIL"/>
        </w:rPr>
        <w:t>spr</w:t>
      </w:r>
      <w:r w:rsidRPr="00913A62">
        <w:t>/, /</w:t>
      </w:r>
      <w:r w:rsidRPr="00913A62">
        <w:rPr>
          <w:rStyle w:val="ChCharisSIL"/>
        </w:rPr>
        <w:t>str</w:t>
      </w:r>
      <w:r w:rsidRPr="00913A62">
        <w:t>/, and /</w:t>
      </w:r>
      <w:r w:rsidRPr="00913A62">
        <w:rPr>
          <w:rStyle w:val="ChCharisSIL"/>
        </w:rPr>
        <w:t>skr</w:t>
      </w:r>
      <w:r w:rsidRPr="00913A62">
        <w:t>/.</w:t>
      </w:r>
    </w:p>
    <w:p w14:paraId="7E1B2914" w14:textId="4484D341" w:rsidR="00140A47" w:rsidRPr="00913A62" w:rsidRDefault="00140A47" w:rsidP="001A6186">
      <w:pPr>
        <w:pStyle w:val="Body0500after"/>
      </w:pPr>
      <w:r w:rsidRPr="00913A62">
        <w:lastRenderedPageBreak/>
        <w:fldChar w:fldCharType="begin"/>
      </w:r>
      <w:r w:rsidRPr="00913A62">
        <w:instrText xml:space="preserve"> REF _Ref338425181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53</w:t>
      </w:r>
      <w:r w:rsidRPr="00913A62">
        <w:fldChar w:fldCharType="end"/>
      </w:r>
      <w:r w:rsidRPr="00913A62">
        <w:t xml:space="preserve"> presents an overview of the attested consonant clusters. For the most part, the consonant clusters attested in loan words agree with </w:t>
      </w:r>
      <w:r w:rsidR="00BA6215">
        <w:rPr>
          <w:rStyle w:val="Citation"/>
        </w:rPr>
        <w:fldChar w:fldCharType="begin"/>
      </w:r>
      <w:r w:rsidR="0092451D">
        <w:rPr>
          <w:rStyle w:val="Citation"/>
        </w:rPr>
        <w:instrText>ADDIN CITAVI.PLACEHOLDER d3c3cb7c-c562-4c0a-955d-f376a71b6dda PFBsYWNlaG9sZGVyPg0KICA8QWRkSW5WZXJzaW9uPjUuMi4wLjg8L0FkZEluVmVyc2lvbj4NCiAgPElkPmQzYzNjYjdjLWM1NjItNGMwYS05NTVkLWYzNzZhNzFiNmRkYTwvSWQ+DQogIDxFbnRyaWVzPg0KICAgIDxFbnRyeT4NCiAgICAgIDxJZD4wYWY2OWJiYS1jMWJmLTRlZmEtODUzMC1iMGRmZDIzZTg3NTU8L0lkPg0KICAgICAgPE5vUGFyPnRydWU8L05vUGFyPg0KICAgICAgPFBlcnNvbk9ubHk+dHJ1ZTwvUGVyc29uT25seT4NCiAgICAgIDxSZWZlcmVuY2VJZD5mZDE3YTBjOS02MmJmLTRjZGQtYjQ5ZC00YjdmNTg1ZjE1ZDA8L1JlZmVyZW5jZUlk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lbnN0b3dpY3o8L1RleHQ+DQogICAgPC9UZXh0VW5pdD4NCiAgPC9UZXh0VW5pdHM+DQo8L1BsYWNlaG9sZGVyPg==</w:instrText>
      </w:r>
      <w:r w:rsidR="00BA6215">
        <w:rPr>
          <w:rStyle w:val="Citation"/>
        </w:rPr>
        <w:fldChar w:fldCharType="separate"/>
      </w:r>
      <w:bookmarkStart w:id="1069" w:name="_CTVP001d3c3cb7cc5624c0a955df376a71b6dda"/>
      <w:r w:rsidR="0092006B">
        <w:rPr>
          <w:rStyle w:val="Citation"/>
        </w:rPr>
        <w:t>Kenstowicz</w:t>
      </w:r>
      <w:bookmarkEnd w:id="1069"/>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260c7264-bab5-4275-aa13-4bbe758bc257 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DogMjU0KTwvVGV4dD4NCiAgICA8L1RleHRVbml0Pg0KICA8L1RleHRVbml0cz4NCjwvUGxhY2Vob2xkZXI+</w:instrText>
      </w:r>
      <w:r w:rsidR="00BA6215">
        <w:rPr>
          <w:rStyle w:val="Citation"/>
        </w:rPr>
        <w:fldChar w:fldCharType="separate"/>
      </w:r>
      <w:bookmarkStart w:id="1070" w:name="_CTVP001260c7264bab54275aa134bbe758bc257"/>
      <w:r w:rsidR="0092006B">
        <w:rPr>
          <w:rStyle w:val="Citation"/>
        </w:rPr>
        <w:t>(1994: 254)</w:t>
      </w:r>
      <w:bookmarkEnd w:id="1070"/>
      <w:r w:rsidR="00BA6215">
        <w:rPr>
          <w:rStyle w:val="Citation"/>
        </w:rPr>
        <w:fldChar w:fldCharType="end"/>
      </w:r>
      <w:r w:rsidRPr="00913A62">
        <w:t xml:space="preserve"> Sonority Sequencing Principle (see §</w:t>
      </w:r>
      <w:r w:rsidRPr="00913A62">
        <w:fldChar w:fldCharType="begin"/>
      </w:r>
      <w:r w:rsidRPr="00913A62">
        <w:instrText xml:space="preserve"> REF _Ref324758216 \w \h </w:instrText>
      </w:r>
      <w:r>
        <w:instrText xml:space="preserve"> \* MERGEFORMAT </w:instrText>
      </w:r>
      <w:r w:rsidRPr="00913A62">
        <w:fldChar w:fldCharType="separate"/>
      </w:r>
      <w:r w:rsidR="00154D81">
        <w:rPr>
          <w:cs/>
        </w:rPr>
        <w:t>‎</w:t>
      </w:r>
      <w:r w:rsidR="00154D81">
        <w:t>2.4.1</w:t>
      </w:r>
      <w:r w:rsidRPr="00913A62">
        <w:fldChar w:fldCharType="end"/>
      </w:r>
      <w:r w:rsidRPr="00913A62">
        <w:t>).</w:t>
      </w:r>
    </w:p>
    <w:p w14:paraId="7303E3A4" w14:textId="77777777" w:rsidR="00140A47" w:rsidRPr="00913A62" w:rsidRDefault="00140A47" w:rsidP="003A294A">
      <w:pPr>
        <w:pStyle w:val="Body0505after115pt"/>
      </w:pPr>
      <w:r w:rsidRPr="00913A62">
        <w:t xml:space="preserve">Almost all clusters listed in </w:t>
      </w:r>
      <w:r w:rsidRPr="00913A62">
        <w:fldChar w:fldCharType="begin"/>
      </w:r>
      <w:r w:rsidRPr="00913A62">
        <w:instrText xml:space="preserve"> REF _Ref338425181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53</w:t>
      </w:r>
      <w:r w:rsidRPr="00913A62">
        <w:fldChar w:fldCharType="end"/>
      </w:r>
      <w:r w:rsidRPr="00913A62">
        <w:t xml:space="preserve"> occur in word-initial position. The exception is /</w:t>
      </w:r>
      <w:r w:rsidRPr="00913A62">
        <w:rPr>
          <w:rStyle w:val="ChCharisSIL"/>
        </w:rPr>
        <w:t>bl</w:t>
      </w:r>
      <w:r w:rsidRPr="00913A62">
        <w:t>/ which occurs only as word-internal onset. Those clusters that are attested as word-initial and word-internal onset are underlined; /</w:t>
      </w:r>
      <w:r w:rsidRPr="00913A62">
        <w:rPr>
          <w:rStyle w:val="ChCharisSIL"/>
        </w:rPr>
        <w:t>bl</w:t>
      </w:r>
      <w:r w:rsidRPr="00913A62">
        <w:t>/ is also underlined. The two CC clusters in word-final coda position are double-underlined.</w:t>
      </w:r>
    </w:p>
    <w:p w14:paraId="774102AF" w14:textId="77777777" w:rsidR="00140A47" w:rsidRPr="00913A62" w:rsidRDefault="00140A47" w:rsidP="00140A47">
      <w:pPr>
        <w:pStyle w:val="Caption"/>
      </w:pPr>
      <w:bookmarkStart w:id="1071" w:name="_Ref338425181"/>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53</w:t>
        </w:r>
      </w:fldSimple>
      <w:bookmarkEnd w:id="1071"/>
      <w:r w:rsidRPr="00913A62">
        <w:t>:</w:t>
      </w:r>
      <w:r w:rsidRPr="00913A62">
        <w:tab/>
        <w:t>CC and CCC clusters</w:t>
      </w:r>
      <w:r w:rsidR="00DF5D68">
        <w:t xml:space="preserve"> – </w:t>
      </w:r>
      <w:r w:rsidRPr="00913A62">
        <w:t>Overview</w:t>
      </w:r>
      <w:r w:rsidRPr="00913A62">
        <w:rPr>
          <w:rStyle w:val="FootnoteReference"/>
        </w:rPr>
        <w:footnoteReference w:id="102"/>
      </w:r>
    </w:p>
    <w:tbl>
      <w:tblPr>
        <w:tblW w:w="6725" w:type="dxa"/>
        <w:tblInd w:w="170" w:type="dxa"/>
        <w:tblLayout w:type="fixed"/>
        <w:tblLook w:val="01E0" w:firstRow="1" w:lastRow="1" w:firstColumn="1" w:lastColumn="1" w:noHBand="0" w:noVBand="0"/>
      </w:tblPr>
      <w:tblGrid>
        <w:gridCol w:w="397"/>
        <w:gridCol w:w="340"/>
        <w:gridCol w:w="312"/>
        <w:gridCol w:w="255"/>
        <w:gridCol w:w="284"/>
        <w:gridCol w:w="284"/>
        <w:gridCol w:w="284"/>
        <w:gridCol w:w="340"/>
        <w:gridCol w:w="312"/>
        <w:gridCol w:w="284"/>
        <w:gridCol w:w="284"/>
        <w:gridCol w:w="312"/>
        <w:gridCol w:w="286"/>
        <w:gridCol w:w="369"/>
        <w:gridCol w:w="340"/>
        <w:gridCol w:w="284"/>
        <w:gridCol w:w="284"/>
        <w:gridCol w:w="397"/>
        <w:gridCol w:w="340"/>
        <w:gridCol w:w="340"/>
        <w:gridCol w:w="397"/>
      </w:tblGrid>
      <w:tr w:rsidR="00AC23C4" w:rsidRPr="00F821F2" w14:paraId="061D9F60" w14:textId="77777777" w:rsidTr="002B426E">
        <w:tc>
          <w:tcPr>
            <w:tcW w:w="737" w:type="dxa"/>
            <w:gridSpan w:val="2"/>
            <w:tcBorders>
              <w:top w:val="single" w:sz="4" w:space="0" w:color="auto"/>
              <w:right w:val="single" w:sz="4" w:space="0" w:color="auto"/>
            </w:tcBorders>
            <w:shd w:val="clear" w:color="auto" w:fill="auto"/>
          </w:tcPr>
          <w:p w14:paraId="1410FA60" w14:textId="77777777" w:rsidR="00140A47" w:rsidRPr="00913A62" w:rsidRDefault="00140A47" w:rsidP="00140A47">
            <w:pPr>
              <w:pStyle w:val="TableHd"/>
            </w:pPr>
            <w:r w:rsidRPr="00913A62">
              <w:t>C</w:t>
            </w:r>
            <w:r w:rsidRPr="00AC23C4">
              <w:rPr>
                <w:vertAlign w:val="subscript"/>
              </w:rPr>
              <w:t>1</w:t>
            </w:r>
            <w:r w:rsidRPr="00913A62">
              <w:t>C</w:t>
            </w:r>
            <w:r w:rsidRPr="00AC23C4">
              <w:rPr>
                <w:vertAlign w:val="subscript"/>
              </w:rPr>
              <w:t>2</w:t>
            </w:r>
          </w:p>
        </w:tc>
        <w:tc>
          <w:tcPr>
            <w:tcW w:w="3232" w:type="dxa"/>
            <w:gridSpan w:val="11"/>
            <w:tcBorders>
              <w:top w:val="single" w:sz="4" w:space="0" w:color="auto"/>
              <w:left w:val="single" w:sz="4" w:space="0" w:color="auto"/>
              <w:right w:val="single" w:sz="12" w:space="0" w:color="auto"/>
            </w:tcBorders>
            <w:shd w:val="clear" w:color="auto" w:fill="auto"/>
            <w:tcMar>
              <w:left w:w="57" w:type="dxa"/>
              <w:right w:w="57" w:type="dxa"/>
            </w:tcMar>
          </w:tcPr>
          <w:p w14:paraId="6A61DFA8" w14:textId="77777777" w:rsidR="00140A47" w:rsidRPr="00E43509" w:rsidRDefault="00140A47" w:rsidP="00140A47">
            <w:pPr>
              <w:pStyle w:val="TableHd"/>
              <w:rPr>
                <w:rStyle w:val="ChSmallCaps"/>
              </w:rPr>
            </w:pPr>
            <w:r w:rsidRPr="00E43509">
              <w:rPr>
                <w:rStyle w:val="ChSmallCaps"/>
              </w:rPr>
              <w:t>obst</w:t>
            </w:r>
            <w:r w:rsidR="002D1B91" w:rsidRPr="00E43509">
              <w:rPr>
                <w:rStyle w:val="ChSmallCaps"/>
              </w:rPr>
              <w:t>r</w:t>
            </w:r>
          </w:p>
        </w:tc>
        <w:tc>
          <w:tcPr>
            <w:tcW w:w="1277" w:type="dxa"/>
            <w:gridSpan w:val="4"/>
            <w:tcBorders>
              <w:top w:val="single" w:sz="4" w:space="0" w:color="auto"/>
              <w:left w:val="single" w:sz="12" w:space="0" w:color="auto"/>
            </w:tcBorders>
            <w:shd w:val="clear" w:color="auto" w:fill="auto"/>
            <w:tcMar>
              <w:left w:w="57" w:type="dxa"/>
              <w:right w:w="57" w:type="dxa"/>
            </w:tcMar>
          </w:tcPr>
          <w:p w14:paraId="47CE255E" w14:textId="77777777" w:rsidR="00140A47" w:rsidRPr="0099608C" w:rsidRDefault="00140A47" w:rsidP="00140A47">
            <w:pPr>
              <w:pStyle w:val="TableHd"/>
              <w:rPr>
                <w:rStyle w:val="ChSmallCaps"/>
              </w:rPr>
            </w:pPr>
            <w:r w:rsidRPr="0099608C">
              <w:rPr>
                <w:rStyle w:val="ChSmallCaps"/>
              </w:rPr>
              <w:t>nas</w:t>
            </w:r>
          </w:p>
        </w:tc>
        <w:tc>
          <w:tcPr>
            <w:tcW w:w="737" w:type="dxa"/>
            <w:gridSpan w:val="2"/>
            <w:tcBorders>
              <w:top w:val="single" w:sz="4" w:space="0" w:color="auto"/>
            </w:tcBorders>
            <w:shd w:val="clear" w:color="auto" w:fill="auto"/>
            <w:tcMar>
              <w:left w:w="57" w:type="dxa"/>
              <w:right w:w="57" w:type="dxa"/>
            </w:tcMar>
          </w:tcPr>
          <w:p w14:paraId="4A7C7238" w14:textId="77777777" w:rsidR="00140A47" w:rsidRPr="0099608C" w:rsidRDefault="00140A47" w:rsidP="00140A47">
            <w:pPr>
              <w:pStyle w:val="TableHd"/>
              <w:rPr>
                <w:rStyle w:val="ChSmallCaps"/>
              </w:rPr>
            </w:pPr>
            <w:r w:rsidRPr="0099608C">
              <w:rPr>
                <w:rStyle w:val="ChSmallCaps"/>
              </w:rPr>
              <w:t>liq</w:t>
            </w:r>
          </w:p>
        </w:tc>
        <w:tc>
          <w:tcPr>
            <w:tcW w:w="737" w:type="dxa"/>
            <w:gridSpan w:val="2"/>
            <w:tcBorders>
              <w:top w:val="single" w:sz="4" w:space="0" w:color="auto"/>
            </w:tcBorders>
            <w:shd w:val="clear" w:color="auto" w:fill="auto"/>
            <w:tcMar>
              <w:left w:w="57" w:type="dxa"/>
              <w:right w:w="57" w:type="dxa"/>
            </w:tcMar>
          </w:tcPr>
          <w:p w14:paraId="2336BDD7" w14:textId="77777777" w:rsidR="00140A47" w:rsidRPr="0099608C" w:rsidRDefault="002D1B91" w:rsidP="00140A47">
            <w:pPr>
              <w:pStyle w:val="TableHd"/>
              <w:rPr>
                <w:rStyle w:val="ChSmallCaps"/>
              </w:rPr>
            </w:pPr>
            <w:r>
              <w:rPr>
                <w:rStyle w:val="ChSmallCaps"/>
              </w:rPr>
              <w:t>apr</w:t>
            </w:r>
          </w:p>
        </w:tc>
      </w:tr>
      <w:tr w:rsidR="00AC23C4" w:rsidRPr="00913A62" w14:paraId="5A534BEC" w14:textId="77777777" w:rsidTr="002B426E">
        <w:tc>
          <w:tcPr>
            <w:tcW w:w="737" w:type="dxa"/>
            <w:gridSpan w:val="2"/>
            <w:tcBorders>
              <w:bottom w:val="single" w:sz="4" w:space="0" w:color="auto"/>
              <w:right w:val="single" w:sz="4" w:space="0" w:color="auto"/>
            </w:tcBorders>
            <w:shd w:val="clear" w:color="auto" w:fill="auto"/>
          </w:tcPr>
          <w:p w14:paraId="3977D72E" w14:textId="77777777" w:rsidR="00140A47" w:rsidRPr="00E43509" w:rsidRDefault="00140A47" w:rsidP="00E43509">
            <w:pPr>
              <w:pStyle w:val="TableCell2-2Center115pt"/>
            </w:pPr>
          </w:p>
        </w:tc>
        <w:tc>
          <w:tcPr>
            <w:tcW w:w="312" w:type="dxa"/>
            <w:tcBorders>
              <w:left w:val="single" w:sz="4" w:space="0" w:color="auto"/>
              <w:bottom w:val="single" w:sz="4" w:space="0" w:color="auto"/>
            </w:tcBorders>
            <w:shd w:val="clear" w:color="auto" w:fill="auto"/>
            <w:tcMar>
              <w:left w:w="57" w:type="dxa"/>
              <w:right w:w="57" w:type="dxa"/>
            </w:tcMar>
          </w:tcPr>
          <w:p w14:paraId="4586C71E" w14:textId="77777777" w:rsidR="00140A47" w:rsidRPr="00913A62" w:rsidRDefault="00140A47" w:rsidP="00E43509">
            <w:pPr>
              <w:pStyle w:val="TableCell2-2Center115pt"/>
              <w:rPr>
                <w:rStyle w:val="ChCharisSIL"/>
              </w:rPr>
            </w:pPr>
            <w:r w:rsidRPr="00913A62">
              <w:rPr>
                <w:rStyle w:val="ChCharisSIL"/>
              </w:rPr>
              <w:t>p</w:t>
            </w:r>
          </w:p>
        </w:tc>
        <w:tc>
          <w:tcPr>
            <w:tcW w:w="255" w:type="dxa"/>
            <w:tcBorders>
              <w:bottom w:val="single" w:sz="4" w:space="0" w:color="auto"/>
            </w:tcBorders>
            <w:shd w:val="clear" w:color="auto" w:fill="auto"/>
            <w:tcMar>
              <w:left w:w="57" w:type="dxa"/>
              <w:right w:w="57" w:type="dxa"/>
            </w:tcMar>
          </w:tcPr>
          <w:p w14:paraId="5E91A7B5" w14:textId="77777777" w:rsidR="00140A47" w:rsidRPr="00913A62" w:rsidRDefault="00140A47" w:rsidP="00E43509">
            <w:pPr>
              <w:pStyle w:val="TableCell2-2Center115pt"/>
              <w:rPr>
                <w:rStyle w:val="ChCharisSIL"/>
              </w:rPr>
            </w:pPr>
            <w:r w:rsidRPr="00913A62">
              <w:rPr>
                <w:rStyle w:val="ChCharisSIL"/>
              </w:rPr>
              <w:t>b</w:t>
            </w:r>
          </w:p>
        </w:tc>
        <w:tc>
          <w:tcPr>
            <w:tcW w:w="284" w:type="dxa"/>
            <w:tcBorders>
              <w:bottom w:val="single" w:sz="4" w:space="0" w:color="auto"/>
            </w:tcBorders>
            <w:shd w:val="clear" w:color="auto" w:fill="auto"/>
            <w:tcMar>
              <w:left w:w="57" w:type="dxa"/>
              <w:right w:w="57" w:type="dxa"/>
            </w:tcMar>
          </w:tcPr>
          <w:p w14:paraId="14DBB47B" w14:textId="77777777" w:rsidR="00140A47" w:rsidRPr="00913A62" w:rsidRDefault="00140A47" w:rsidP="00E43509">
            <w:pPr>
              <w:pStyle w:val="TableCell2-2Center115pt"/>
              <w:rPr>
                <w:rStyle w:val="ChCharisSIL"/>
              </w:rPr>
            </w:pPr>
            <w:r w:rsidRPr="00913A62">
              <w:rPr>
                <w:rStyle w:val="ChCharisSIL"/>
              </w:rPr>
              <w:t>t</w:t>
            </w:r>
          </w:p>
        </w:tc>
        <w:tc>
          <w:tcPr>
            <w:tcW w:w="284" w:type="dxa"/>
            <w:tcBorders>
              <w:bottom w:val="single" w:sz="4" w:space="0" w:color="auto"/>
            </w:tcBorders>
            <w:shd w:val="clear" w:color="auto" w:fill="auto"/>
            <w:tcMar>
              <w:left w:w="57" w:type="dxa"/>
              <w:right w:w="57" w:type="dxa"/>
            </w:tcMar>
          </w:tcPr>
          <w:p w14:paraId="4BA79179" w14:textId="77777777" w:rsidR="00140A47" w:rsidRPr="00913A62" w:rsidRDefault="00140A47" w:rsidP="00E43509">
            <w:pPr>
              <w:pStyle w:val="TableCell2-2Center115pt"/>
              <w:rPr>
                <w:rStyle w:val="ChCharisSIL"/>
              </w:rPr>
            </w:pPr>
            <w:r w:rsidRPr="00913A62">
              <w:rPr>
                <w:rStyle w:val="ChCharisSIL"/>
              </w:rPr>
              <w:t>d</w:t>
            </w:r>
          </w:p>
        </w:tc>
        <w:tc>
          <w:tcPr>
            <w:tcW w:w="284" w:type="dxa"/>
            <w:tcBorders>
              <w:bottom w:val="single" w:sz="4" w:space="0" w:color="auto"/>
            </w:tcBorders>
            <w:shd w:val="clear" w:color="auto" w:fill="auto"/>
            <w:tcMar>
              <w:left w:w="57" w:type="dxa"/>
              <w:right w:w="57" w:type="dxa"/>
            </w:tcMar>
          </w:tcPr>
          <w:p w14:paraId="7684B109" w14:textId="77777777" w:rsidR="00140A47" w:rsidRPr="00913A62" w:rsidRDefault="00140A47" w:rsidP="00E43509">
            <w:pPr>
              <w:pStyle w:val="TableCell2-2Center115pt"/>
              <w:rPr>
                <w:rStyle w:val="ChCharisSIL"/>
              </w:rPr>
            </w:pPr>
            <w:r w:rsidRPr="00913A62">
              <w:rPr>
                <w:rStyle w:val="ChCharisSIL"/>
              </w:rPr>
              <w:t>tʃ</w:t>
            </w:r>
          </w:p>
        </w:tc>
        <w:tc>
          <w:tcPr>
            <w:tcW w:w="340" w:type="dxa"/>
            <w:tcBorders>
              <w:bottom w:val="single" w:sz="4" w:space="0" w:color="auto"/>
            </w:tcBorders>
            <w:shd w:val="clear" w:color="auto" w:fill="auto"/>
            <w:tcMar>
              <w:left w:w="57" w:type="dxa"/>
              <w:right w:w="57" w:type="dxa"/>
            </w:tcMar>
          </w:tcPr>
          <w:p w14:paraId="5B889D8E" w14:textId="77777777" w:rsidR="00140A47" w:rsidRPr="00913A62" w:rsidRDefault="00140A47" w:rsidP="00E43509">
            <w:pPr>
              <w:pStyle w:val="TableCell2-2Center115pt"/>
              <w:rPr>
                <w:rStyle w:val="ChCharisSIL"/>
              </w:rPr>
            </w:pPr>
            <w:r w:rsidRPr="00913A62">
              <w:rPr>
                <w:rStyle w:val="ChCharisSIL"/>
              </w:rPr>
              <w:t>dʒ</w:t>
            </w:r>
          </w:p>
        </w:tc>
        <w:tc>
          <w:tcPr>
            <w:tcW w:w="312" w:type="dxa"/>
            <w:tcBorders>
              <w:bottom w:val="single" w:sz="4" w:space="0" w:color="auto"/>
            </w:tcBorders>
            <w:shd w:val="clear" w:color="auto" w:fill="auto"/>
            <w:tcMar>
              <w:left w:w="57" w:type="dxa"/>
              <w:right w:w="57" w:type="dxa"/>
            </w:tcMar>
          </w:tcPr>
          <w:p w14:paraId="23113105" w14:textId="77777777" w:rsidR="00140A47" w:rsidRPr="00913A62" w:rsidRDefault="00140A47" w:rsidP="00E43509">
            <w:pPr>
              <w:pStyle w:val="TableCell2-2Center115pt"/>
              <w:rPr>
                <w:rStyle w:val="ChCharisSIL"/>
              </w:rPr>
            </w:pPr>
            <w:r w:rsidRPr="00913A62">
              <w:rPr>
                <w:rStyle w:val="ChCharisSIL"/>
              </w:rPr>
              <w:t>k</w:t>
            </w:r>
          </w:p>
        </w:tc>
        <w:tc>
          <w:tcPr>
            <w:tcW w:w="284" w:type="dxa"/>
            <w:tcBorders>
              <w:bottom w:val="single" w:sz="4" w:space="0" w:color="auto"/>
            </w:tcBorders>
            <w:shd w:val="clear" w:color="auto" w:fill="auto"/>
            <w:tcMar>
              <w:left w:w="57" w:type="dxa"/>
              <w:right w:w="57" w:type="dxa"/>
            </w:tcMar>
          </w:tcPr>
          <w:p w14:paraId="65925DE3" w14:textId="77777777" w:rsidR="00140A47" w:rsidRPr="00913A62" w:rsidRDefault="00140A47" w:rsidP="00E43509">
            <w:pPr>
              <w:pStyle w:val="TableCell2-2Center115pt"/>
              <w:rPr>
                <w:rStyle w:val="ChCharisSIL"/>
              </w:rPr>
            </w:pPr>
            <w:r w:rsidRPr="00913A62">
              <w:rPr>
                <w:rStyle w:val="ChCharisSIL"/>
              </w:rPr>
              <w:t>g</w:t>
            </w:r>
          </w:p>
        </w:tc>
        <w:tc>
          <w:tcPr>
            <w:tcW w:w="284" w:type="dxa"/>
            <w:tcBorders>
              <w:bottom w:val="single" w:sz="4" w:space="0" w:color="auto"/>
            </w:tcBorders>
            <w:shd w:val="clear" w:color="auto" w:fill="auto"/>
          </w:tcPr>
          <w:p w14:paraId="3B28BBD6" w14:textId="77777777" w:rsidR="00140A47" w:rsidRPr="00913A62" w:rsidRDefault="00140A47" w:rsidP="00E43509">
            <w:pPr>
              <w:pStyle w:val="TableCell2-2Center115pt"/>
              <w:rPr>
                <w:rStyle w:val="ChCharisSIL"/>
              </w:rPr>
            </w:pPr>
            <w:r w:rsidRPr="00913A62">
              <w:rPr>
                <w:rStyle w:val="ChCharisSIL"/>
              </w:rPr>
              <w:t>f</w:t>
            </w:r>
          </w:p>
        </w:tc>
        <w:tc>
          <w:tcPr>
            <w:tcW w:w="312" w:type="dxa"/>
            <w:tcBorders>
              <w:bottom w:val="single" w:sz="4" w:space="0" w:color="auto"/>
            </w:tcBorders>
            <w:shd w:val="clear" w:color="auto" w:fill="auto"/>
            <w:tcMar>
              <w:left w:w="57" w:type="dxa"/>
              <w:right w:w="57" w:type="dxa"/>
            </w:tcMar>
          </w:tcPr>
          <w:p w14:paraId="24BAC993" w14:textId="77777777" w:rsidR="00140A47" w:rsidRPr="00913A62" w:rsidRDefault="00140A47" w:rsidP="00E43509">
            <w:pPr>
              <w:pStyle w:val="TableCell2-2Center115pt"/>
              <w:rPr>
                <w:rStyle w:val="ChCharisSIL"/>
              </w:rPr>
            </w:pPr>
            <w:r w:rsidRPr="00913A62">
              <w:rPr>
                <w:rStyle w:val="ChCharisSIL"/>
              </w:rPr>
              <w:t>s</w:t>
            </w:r>
          </w:p>
        </w:tc>
        <w:tc>
          <w:tcPr>
            <w:tcW w:w="286" w:type="dxa"/>
            <w:tcBorders>
              <w:bottom w:val="single" w:sz="4" w:space="0" w:color="auto"/>
              <w:right w:val="single" w:sz="12" w:space="0" w:color="auto"/>
            </w:tcBorders>
            <w:shd w:val="clear" w:color="auto" w:fill="auto"/>
            <w:tcMar>
              <w:left w:w="57" w:type="dxa"/>
              <w:right w:w="57" w:type="dxa"/>
            </w:tcMar>
          </w:tcPr>
          <w:p w14:paraId="2CD3D529" w14:textId="77777777" w:rsidR="00140A47" w:rsidRPr="00913A62" w:rsidRDefault="00140A47" w:rsidP="00E43509">
            <w:pPr>
              <w:pStyle w:val="TableCell2-2Center115pt"/>
              <w:rPr>
                <w:rStyle w:val="ChCharisSIL"/>
              </w:rPr>
            </w:pPr>
            <w:r w:rsidRPr="00913A62">
              <w:rPr>
                <w:rStyle w:val="ChCharisSIL"/>
              </w:rPr>
              <w:t>h</w:t>
            </w:r>
          </w:p>
        </w:tc>
        <w:tc>
          <w:tcPr>
            <w:tcW w:w="369" w:type="dxa"/>
            <w:tcBorders>
              <w:left w:val="single" w:sz="12" w:space="0" w:color="auto"/>
              <w:bottom w:val="single" w:sz="4" w:space="0" w:color="auto"/>
            </w:tcBorders>
            <w:shd w:val="clear" w:color="auto" w:fill="auto"/>
            <w:tcMar>
              <w:left w:w="57" w:type="dxa"/>
              <w:right w:w="57" w:type="dxa"/>
            </w:tcMar>
          </w:tcPr>
          <w:p w14:paraId="55A547AE" w14:textId="77777777" w:rsidR="00140A47" w:rsidRPr="00913A62" w:rsidRDefault="00140A47" w:rsidP="00E43509">
            <w:pPr>
              <w:pStyle w:val="TableCell2-2Center115pt"/>
              <w:rPr>
                <w:rStyle w:val="ChCharisSIL"/>
              </w:rPr>
            </w:pPr>
            <w:r w:rsidRPr="00913A62">
              <w:rPr>
                <w:rStyle w:val="ChCharisSIL"/>
              </w:rPr>
              <w:t>m</w:t>
            </w:r>
          </w:p>
        </w:tc>
        <w:tc>
          <w:tcPr>
            <w:tcW w:w="340" w:type="dxa"/>
            <w:tcBorders>
              <w:bottom w:val="single" w:sz="4" w:space="0" w:color="auto"/>
            </w:tcBorders>
            <w:shd w:val="clear" w:color="auto" w:fill="auto"/>
            <w:tcMar>
              <w:left w:w="57" w:type="dxa"/>
              <w:right w:w="57" w:type="dxa"/>
            </w:tcMar>
          </w:tcPr>
          <w:p w14:paraId="40BBCA7C" w14:textId="77777777" w:rsidR="00140A47" w:rsidRPr="00913A62" w:rsidRDefault="00140A47" w:rsidP="00E43509">
            <w:pPr>
              <w:pStyle w:val="TableCell2-2Center115pt"/>
              <w:rPr>
                <w:rStyle w:val="ChCharisSIL"/>
              </w:rPr>
            </w:pPr>
            <w:r w:rsidRPr="00913A62">
              <w:rPr>
                <w:rStyle w:val="ChCharisSIL"/>
              </w:rPr>
              <w:t>n</w:t>
            </w:r>
          </w:p>
        </w:tc>
        <w:tc>
          <w:tcPr>
            <w:tcW w:w="284" w:type="dxa"/>
            <w:tcBorders>
              <w:bottom w:val="single" w:sz="4" w:space="0" w:color="auto"/>
            </w:tcBorders>
            <w:shd w:val="clear" w:color="auto" w:fill="auto"/>
            <w:tcMar>
              <w:left w:w="57" w:type="dxa"/>
              <w:right w:w="57" w:type="dxa"/>
            </w:tcMar>
          </w:tcPr>
          <w:p w14:paraId="7F53BC94" w14:textId="77777777" w:rsidR="00140A47" w:rsidRPr="00913A62" w:rsidRDefault="00140A47" w:rsidP="00E43509">
            <w:pPr>
              <w:pStyle w:val="TableCell2-2Center115pt"/>
              <w:rPr>
                <w:rStyle w:val="ChCharisSIL"/>
              </w:rPr>
            </w:pPr>
            <w:r w:rsidRPr="00913A62">
              <w:rPr>
                <w:rStyle w:val="ChCharisSIL"/>
              </w:rPr>
              <w:t>ɲ</w:t>
            </w:r>
          </w:p>
        </w:tc>
        <w:tc>
          <w:tcPr>
            <w:tcW w:w="284" w:type="dxa"/>
            <w:tcBorders>
              <w:bottom w:val="single" w:sz="4" w:space="0" w:color="auto"/>
            </w:tcBorders>
            <w:shd w:val="clear" w:color="auto" w:fill="auto"/>
            <w:tcMar>
              <w:left w:w="57" w:type="dxa"/>
              <w:right w:w="57" w:type="dxa"/>
            </w:tcMar>
          </w:tcPr>
          <w:p w14:paraId="4A76692F" w14:textId="77777777" w:rsidR="00140A47" w:rsidRPr="00913A62" w:rsidRDefault="00140A47" w:rsidP="00E43509">
            <w:pPr>
              <w:pStyle w:val="TableCell2-2Center115pt"/>
              <w:rPr>
                <w:rStyle w:val="ChCharisSIL"/>
              </w:rPr>
            </w:pPr>
            <w:r w:rsidRPr="00913A62">
              <w:rPr>
                <w:rStyle w:val="ChCharisSIL"/>
              </w:rPr>
              <w:t>ŋ</w:t>
            </w:r>
          </w:p>
        </w:tc>
        <w:tc>
          <w:tcPr>
            <w:tcW w:w="397" w:type="dxa"/>
            <w:tcBorders>
              <w:bottom w:val="single" w:sz="4" w:space="0" w:color="auto"/>
            </w:tcBorders>
            <w:shd w:val="clear" w:color="auto" w:fill="auto"/>
            <w:tcMar>
              <w:left w:w="57" w:type="dxa"/>
              <w:right w:w="57" w:type="dxa"/>
            </w:tcMar>
          </w:tcPr>
          <w:p w14:paraId="3BAE0DCF" w14:textId="77777777" w:rsidR="00140A47" w:rsidRPr="00913A62" w:rsidRDefault="00140A47" w:rsidP="00E43509">
            <w:pPr>
              <w:pStyle w:val="TableCell2-2Center115pt"/>
              <w:rPr>
                <w:rStyle w:val="ChCharisSIL"/>
              </w:rPr>
            </w:pPr>
            <w:r w:rsidRPr="00913A62">
              <w:rPr>
                <w:rStyle w:val="ChCharisSIL"/>
              </w:rPr>
              <w:t>r</w:t>
            </w:r>
          </w:p>
        </w:tc>
        <w:tc>
          <w:tcPr>
            <w:tcW w:w="340" w:type="dxa"/>
            <w:tcBorders>
              <w:bottom w:val="single" w:sz="4" w:space="0" w:color="auto"/>
            </w:tcBorders>
            <w:shd w:val="clear" w:color="auto" w:fill="auto"/>
            <w:tcMar>
              <w:left w:w="57" w:type="dxa"/>
              <w:right w:w="57" w:type="dxa"/>
            </w:tcMar>
          </w:tcPr>
          <w:p w14:paraId="1F54A0F5" w14:textId="77777777" w:rsidR="00140A47" w:rsidRPr="00913A62" w:rsidRDefault="00140A47" w:rsidP="00E43509">
            <w:pPr>
              <w:pStyle w:val="TableCell2-2Center115pt"/>
              <w:rPr>
                <w:rStyle w:val="ChCharisSIL"/>
              </w:rPr>
            </w:pPr>
            <w:r w:rsidRPr="00913A62">
              <w:rPr>
                <w:rStyle w:val="ChCharisSIL"/>
              </w:rPr>
              <w:t>l</w:t>
            </w:r>
          </w:p>
        </w:tc>
        <w:tc>
          <w:tcPr>
            <w:tcW w:w="340" w:type="dxa"/>
            <w:tcBorders>
              <w:bottom w:val="single" w:sz="4" w:space="0" w:color="auto"/>
            </w:tcBorders>
            <w:shd w:val="clear" w:color="auto" w:fill="auto"/>
            <w:tcMar>
              <w:left w:w="57" w:type="dxa"/>
              <w:right w:w="57" w:type="dxa"/>
            </w:tcMar>
          </w:tcPr>
          <w:p w14:paraId="0CAF99EB" w14:textId="77777777" w:rsidR="00140A47" w:rsidRPr="00913A62" w:rsidRDefault="00140A47" w:rsidP="00E43509">
            <w:pPr>
              <w:pStyle w:val="TableCell2-2Center115pt"/>
              <w:rPr>
                <w:rStyle w:val="ChCharisSIL"/>
              </w:rPr>
            </w:pPr>
            <w:r w:rsidRPr="00913A62">
              <w:rPr>
                <w:rStyle w:val="ChCharisSIL"/>
              </w:rPr>
              <w:t>j</w:t>
            </w:r>
          </w:p>
        </w:tc>
        <w:tc>
          <w:tcPr>
            <w:tcW w:w="397" w:type="dxa"/>
            <w:tcBorders>
              <w:bottom w:val="single" w:sz="4" w:space="0" w:color="auto"/>
            </w:tcBorders>
            <w:shd w:val="clear" w:color="auto" w:fill="auto"/>
            <w:tcMar>
              <w:left w:w="57" w:type="dxa"/>
              <w:right w:w="57" w:type="dxa"/>
            </w:tcMar>
          </w:tcPr>
          <w:p w14:paraId="47B087B7" w14:textId="77777777" w:rsidR="00140A47" w:rsidRPr="00913A62" w:rsidRDefault="00140A47" w:rsidP="00E43509">
            <w:pPr>
              <w:pStyle w:val="TableCell2-2Center115pt"/>
              <w:rPr>
                <w:rStyle w:val="ChCharisSIL"/>
              </w:rPr>
            </w:pPr>
            <w:r w:rsidRPr="00913A62">
              <w:rPr>
                <w:rStyle w:val="ChCharisSIL"/>
              </w:rPr>
              <w:t>w</w:t>
            </w:r>
          </w:p>
        </w:tc>
      </w:tr>
      <w:tr w:rsidR="00AC23C4" w:rsidRPr="00913A62" w14:paraId="2B778C03" w14:textId="77777777" w:rsidTr="002B426E">
        <w:tc>
          <w:tcPr>
            <w:tcW w:w="397" w:type="dxa"/>
            <w:vMerge w:val="restart"/>
            <w:tcBorders>
              <w:top w:val="single" w:sz="4" w:space="0" w:color="auto"/>
            </w:tcBorders>
            <w:shd w:val="clear" w:color="auto" w:fill="auto"/>
            <w:textDirection w:val="btLr"/>
          </w:tcPr>
          <w:p w14:paraId="489491C6" w14:textId="77777777" w:rsidR="00140A47" w:rsidRPr="0099608C" w:rsidRDefault="00140A47" w:rsidP="00F821F2">
            <w:pPr>
              <w:pStyle w:val="TableCell0-2Center115pt"/>
              <w:rPr>
                <w:rStyle w:val="ChSmallCaps"/>
              </w:rPr>
            </w:pPr>
            <w:r w:rsidRPr="0099608C">
              <w:rPr>
                <w:rStyle w:val="ChSmallCaps"/>
              </w:rPr>
              <w:t>obst</w:t>
            </w:r>
            <w:r w:rsidR="002D1B91">
              <w:rPr>
                <w:rStyle w:val="ChSmallCaps"/>
              </w:rPr>
              <w:t>r</w:t>
            </w:r>
          </w:p>
        </w:tc>
        <w:tc>
          <w:tcPr>
            <w:tcW w:w="340" w:type="dxa"/>
            <w:tcBorders>
              <w:top w:val="single" w:sz="4" w:space="0" w:color="auto"/>
              <w:right w:val="single" w:sz="4" w:space="0" w:color="auto"/>
            </w:tcBorders>
            <w:shd w:val="clear" w:color="auto" w:fill="auto"/>
            <w:tcMar>
              <w:left w:w="57" w:type="dxa"/>
              <w:right w:w="57" w:type="dxa"/>
            </w:tcMar>
          </w:tcPr>
          <w:p w14:paraId="06A92822" w14:textId="77777777" w:rsidR="00140A47" w:rsidRPr="00FF1595" w:rsidRDefault="00140A47" w:rsidP="00FF1595">
            <w:pPr>
              <w:pStyle w:val="TableCell2-2115pt"/>
              <w:rPr>
                <w:rStyle w:val="ChCharisSIL"/>
              </w:rPr>
            </w:pPr>
            <w:r w:rsidRPr="00FF1595">
              <w:rPr>
                <w:rStyle w:val="ChCharisSIL"/>
              </w:rPr>
              <w:t>p</w:t>
            </w:r>
          </w:p>
        </w:tc>
        <w:tc>
          <w:tcPr>
            <w:tcW w:w="312" w:type="dxa"/>
            <w:tcBorders>
              <w:top w:val="single" w:sz="4" w:space="0" w:color="auto"/>
              <w:left w:val="single" w:sz="4" w:space="0" w:color="auto"/>
            </w:tcBorders>
            <w:shd w:val="clear" w:color="auto" w:fill="auto"/>
            <w:tcMar>
              <w:left w:w="57" w:type="dxa"/>
              <w:right w:w="57" w:type="dxa"/>
            </w:tcMar>
          </w:tcPr>
          <w:p w14:paraId="2275539B" w14:textId="77777777" w:rsidR="00140A47" w:rsidRPr="00325AA0" w:rsidRDefault="00140A47" w:rsidP="00E43509">
            <w:pPr>
              <w:pStyle w:val="TableCell2-2Center115pt"/>
              <w:rPr>
                <w:rStyle w:val="ChCharisSIL"/>
              </w:rPr>
            </w:pPr>
          </w:p>
        </w:tc>
        <w:tc>
          <w:tcPr>
            <w:tcW w:w="255" w:type="dxa"/>
            <w:tcBorders>
              <w:top w:val="single" w:sz="4" w:space="0" w:color="auto"/>
            </w:tcBorders>
            <w:shd w:val="clear" w:color="auto" w:fill="auto"/>
            <w:tcMar>
              <w:left w:w="57" w:type="dxa"/>
              <w:right w:w="57" w:type="dxa"/>
            </w:tcMar>
          </w:tcPr>
          <w:p w14:paraId="0A151E14" w14:textId="77777777" w:rsidR="00140A47" w:rsidRPr="00325AA0" w:rsidRDefault="00140A47" w:rsidP="00E43509">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672FA4A7" w14:textId="77777777" w:rsidR="00140A47" w:rsidRPr="00325AA0" w:rsidRDefault="00140A47" w:rsidP="00E43509">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29CC8E22" w14:textId="77777777" w:rsidR="00140A47" w:rsidRPr="00325AA0" w:rsidRDefault="00140A47" w:rsidP="00E43509">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277584AC" w14:textId="77777777" w:rsidR="00140A47" w:rsidRPr="00325AA0" w:rsidRDefault="00140A47" w:rsidP="00E43509">
            <w:pPr>
              <w:pStyle w:val="TableCell2-2Center115pt"/>
              <w:rPr>
                <w:rStyle w:val="ChCharisSIL"/>
              </w:rPr>
            </w:pPr>
          </w:p>
        </w:tc>
        <w:tc>
          <w:tcPr>
            <w:tcW w:w="340" w:type="dxa"/>
            <w:tcBorders>
              <w:top w:val="single" w:sz="4" w:space="0" w:color="auto"/>
            </w:tcBorders>
            <w:shd w:val="clear" w:color="auto" w:fill="auto"/>
            <w:tcMar>
              <w:left w:w="57" w:type="dxa"/>
              <w:right w:w="57" w:type="dxa"/>
            </w:tcMar>
          </w:tcPr>
          <w:p w14:paraId="626F778D" w14:textId="77777777" w:rsidR="00140A47" w:rsidRPr="00325AA0" w:rsidRDefault="00140A47" w:rsidP="00E43509">
            <w:pPr>
              <w:pStyle w:val="TableCell2-2Center115pt"/>
              <w:rPr>
                <w:rStyle w:val="ChCharisSIL"/>
              </w:rPr>
            </w:pPr>
          </w:p>
        </w:tc>
        <w:tc>
          <w:tcPr>
            <w:tcW w:w="312" w:type="dxa"/>
            <w:tcBorders>
              <w:top w:val="single" w:sz="4" w:space="0" w:color="auto"/>
            </w:tcBorders>
            <w:shd w:val="clear" w:color="auto" w:fill="auto"/>
            <w:tcMar>
              <w:left w:w="57" w:type="dxa"/>
              <w:right w:w="57" w:type="dxa"/>
            </w:tcMar>
          </w:tcPr>
          <w:p w14:paraId="694A377C" w14:textId="77777777" w:rsidR="00140A47" w:rsidRPr="00325AA0" w:rsidRDefault="00140A47" w:rsidP="00E43509">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5F3F7307" w14:textId="77777777" w:rsidR="00140A47" w:rsidRPr="00325AA0" w:rsidRDefault="00140A47" w:rsidP="00E43509">
            <w:pPr>
              <w:pStyle w:val="TableCell2-2Center115pt"/>
              <w:rPr>
                <w:rStyle w:val="ChCharisSIL"/>
              </w:rPr>
            </w:pPr>
          </w:p>
        </w:tc>
        <w:tc>
          <w:tcPr>
            <w:tcW w:w="284" w:type="dxa"/>
            <w:tcBorders>
              <w:top w:val="single" w:sz="4" w:space="0" w:color="auto"/>
            </w:tcBorders>
            <w:shd w:val="clear" w:color="auto" w:fill="auto"/>
          </w:tcPr>
          <w:p w14:paraId="202CAB5C" w14:textId="77777777" w:rsidR="00140A47" w:rsidRPr="00325AA0" w:rsidRDefault="00140A47" w:rsidP="00E43509">
            <w:pPr>
              <w:pStyle w:val="TableCell2-2Center115pt"/>
              <w:rPr>
                <w:rStyle w:val="ChCharisSIL"/>
              </w:rPr>
            </w:pPr>
          </w:p>
        </w:tc>
        <w:tc>
          <w:tcPr>
            <w:tcW w:w="312" w:type="dxa"/>
            <w:tcBorders>
              <w:top w:val="single" w:sz="4" w:space="0" w:color="auto"/>
            </w:tcBorders>
            <w:shd w:val="clear" w:color="auto" w:fill="auto"/>
            <w:tcMar>
              <w:left w:w="57" w:type="dxa"/>
              <w:right w:w="57" w:type="dxa"/>
            </w:tcMar>
          </w:tcPr>
          <w:p w14:paraId="6CB6BDC3" w14:textId="77777777" w:rsidR="00140A47" w:rsidRPr="00913A62" w:rsidRDefault="00140A47" w:rsidP="00E43509">
            <w:pPr>
              <w:pStyle w:val="TableCell2-2Center115pt"/>
              <w:rPr>
                <w:rStyle w:val="ChCharisSIL"/>
              </w:rPr>
            </w:pPr>
          </w:p>
        </w:tc>
        <w:tc>
          <w:tcPr>
            <w:tcW w:w="286" w:type="dxa"/>
            <w:tcBorders>
              <w:top w:val="single" w:sz="4" w:space="0" w:color="auto"/>
              <w:right w:val="single" w:sz="12" w:space="0" w:color="auto"/>
            </w:tcBorders>
            <w:shd w:val="clear" w:color="auto" w:fill="auto"/>
            <w:tcMar>
              <w:left w:w="57" w:type="dxa"/>
              <w:right w:w="57" w:type="dxa"/>
            </w:tcMar>
          </w:tcPr>
          <w:p w14:paraId="399ADDC6" w14:textId="77777777" w:rsidR="00140A47" w:rsidRPr="00913A62" w:rsidRDefault="00140A47" w:rsidP="00E43509">
            <w:pPr>
              <w:pStyle w:val="TableCell2-2Center115pt"/>
              <w:rPr>
                <w:rStyle w:val="ChCharisSIL"/>
              </w:rPr>
            </w:pPr>
          </w:p>
        </w:tc>
        <w:tc>
          <w:tcPr>
            <w:tcW w:w="369" w:type="dxa"/>
            <w:tcBorders>
              <w:top w:val="single" w:sz="4" w:space="0" w:color="auto"/>
              <w:left w:val="single" w:sz="12" w:space="0" w:color="auto"/>
            </w:tcBorders>
            <w:shd w:val="clear" w:color="auto" w:fill="auto"/>
            <w:tcMar>
              <w:left w:w="57" w:type="dxa"/>
              <w:right w:w="57" w:type="dxa"/>
            </w:tcMar>
          </w:tcPr>
          <w:p w14:paraId="053AB931" w14:textId="77777777" w:rsidR="00140A47" w:rsidRPr="00913A62" w:rsidRDefault="00140A47" w:rsidP="00E43509">
            <w:pPr>
              <w:pStyle w:val="TableCell2-2Center115pt"/>
              <w:rPr>
                <w:rStyle w:val="ChCharisSIL"/>
              </w:rPr>
            </w:pPr>
          </w:p>
        </w:tc>
        <w:tc>
          <w:tcPr>
            <w:tcW w:w="340" w:type="dxa"/>
            <w:tcBorders>
              <w:top w:val="single" w:sz="4" w:space="0" w:color="auto"/>
            </w:tcBorders>
            <w:shd w:val="clear" w:color="auto" w:fill="auto"/>
            <w:tcMar>
              <w:left w:w="57" w:type="dxa"/>
              <w:right w:w="57" w:type="dxa"/>
            </w:tcMar>
          </w:tcPr>
          <w:p w14:paraId="38DF527C" w14:textId="77777777" w:rsidR="00140A47" w:rsidRPr="00913A62" w:rsidRDefault="00140A47" w:rsidP="00E43509">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6A6C3609" w14:textId="77777777" w:rsidR="00140A47" w:rsidRPr="00913A62" w:rsidRDefault="00140A47" w:rsidP="00E43509">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5461F30D" w14:textId="77777777" w:rsidR="00140A47" w:rsidRPr="00913A62" w:rsidRDefault="00140A47" w:rsidP="00E43509">
            <w:pPr>
              <w:pStyle w:val="TableCell2-2Center115pt"/>
              <w:rPr>
                <w:rStyle w:val="ChCharisSIL"/>
              </w:rPr>
            </w:pPr>
          </w:p>
        </w:tc>
        <w:tc>
          <w:tcPr>
            <w:tcW w:w="397" w:type="dxa"/>
            <w:tcBorders>
              <w:top w:val="single" w:sz="4" w:space="0" w:color="auto"/>
            </w:tcBorders>
            <w:shd w:val="clear" w:color="auto" w:fill="auto"/>
            <w:tcMar>
              <w:left w:w="57" w:type="dxa"/>
              <w:right w:w="57" w:type="dxa"/>
            </w:tcMar>
          </w:tcPr>
          <w:p w14:paraId="4CB61642" w14:textId="77777777" w:rsidR="00140A47" w:rsidRPr="00913A62" w:rsidRDefault="00140A47" w:rsidP="00E43509">
            <w:pPr>
              <w:pStyle w:val="TableCell2-2Center115pt"/>
              <w:rPr>
                <w:rStyle w:val="ChCharisSILUnderl"/>
              </w:rPr>
            </w:pPr>
            <w:r w:rsidRPr="00913A62">
              <w:rPr>
                <w:rStyle w:val="ChCharisSILUnderl"/>
              </w:rPr>
              <w:t>pr</w:t>
            </w:r>
          </w:p>
        </w:tc>
        <w:tc>
          <w:tcPr>
            <w:tcW w:w="340" w:type="dxa"/>
            <w:tcBorders>
              <w:top w:val="single" w:sz="4" w:space="0" w:color="auto"/>
            </w:tcBorders>
            <w:shd w:val="clear" w:color="auto" w:fill="auto"/>
            <w:tcMar>
              <w:left w:w="57" w:type="dxa"/>
              <w:right w:w="57" w:type="dxa"/>
            </w:tcMar>
          </w:tcPr>
          <w:p w14:paraId="0080C855" w14:textId="77777777" w:rsidR="00140A47" w:rsidRPr="00913A62" w:rsidRDefault="00140A47" w:rsidP="00E43509">
            <w:pPr>
              <w:pStyle w:val="TableCell2-2Center115pt"/>
              <w:rPr>
                <w:rStyle w:val="ChCharisSILUnderl"/>
              </w:rPr>
            </w:pPr>
            <w:r w:rsidRPr="00913A62">
              <w:rPr>
                <w:rStyle w:val="ChCharisSILUnderl"/>
              </w:rPr>
              <w:t>pl</w:t>
            </w:r>
          </w:p>
        </w:tc>
        <w:tc>
          <w:tcPr>
            <w:tcW w:w="340" w:type="dxa"/>
            <w:tcBorders>
              <w:top w:val="single" w:sz="4" w:space="0" w:color="auto"/>
            </w:tcBorders>
            <w:shd w:val="clear" w:color="auto" w:fill="auto"/>
            <w:tcMar>
              <w:left w:w="57" w:type="dxa"/>
              <w:right w:w="57" w:type="dxa"/>
            </w:tcMar>
          </w:tcPr>
          <w:p w14:paraId="67921D00" w14:textId="77777777" w:rsidR="00140A47" w:rsidRPr="00913A62" w:rsidRDefault="00140A47" w:rsidP="00E43509">
            <w:pPr>
              <w:pStyle w:val="TableCell2-2Center115pt"/>
              <w:rPr>
                <w:rStyle w:val="ChCharisSIL"/>
              </w:rPr>
            </w:pPr>
          </w:p>
        </w:tc>
        <w:tc>
          <w:tcPr>
            <w:tcW w:w="397" w:type="dxa"/>
            <w:tcBorders>
              <w:top w:val="single" w:sz="4" w:space="0" w:color="auto"/>
            </w:tcBorders>
            <w:shd w:val="clear" w:color="auto" w:fill="auto"/>
            <w:tcMar>
              <w:left w:w="57" w:type="dxa"/>
              <w:right w:w="57" w:type="dxa"/>
            </w:tcMar>
          </w:tcPr>
          <w:p w14:paraId="6B6F64B6" w14:textId="77777777" w:rsidR="00140A47" w:rsidRPr="00913A62" w:rsidRDefault="00140A47" w:rsidP="00E43509">
            <w:pPr>
              <w:pStyle w:val="TableCell2-2Center115pt"/>
              <w:rPr>
                <w:rStyle w:val="ChCharisSIL"/>
              </w:rPr>
            </w:pPr>
          </w:p>
        </w:tc>
      </w:tr>
      <w:tr w:rsidR="00AC23C4" w:rsidRPr="00913A62" w14:paraId="48700017" w14:textId="77777777" w:rsidTr="002B426E">
        <w:tc>
          <w:tcPr>
            <w:tcW w:w="397" w:type="dxa"/>
            <w:vMerge/>
            <w:shd w:val="clear" w:color="auto" w:fill="auto"/>
          </w:tcPr>
          <w:p w14:paraId="2443062A"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3A504024" w14:textId="77777777" w:rsidR="00140A47" w:rsidRPr="00FB283F" w:rsidRDefault="00140A47" w:rsidP="00FB283F">
            <w:pPr>
              <w:pStyle w:val="TableCell0-2115pt"/>
              <w:rPr>
                <w:rStyle w:val="ChCharisSIL"/>
              </w:rPr>
            </w:pPr>
            <w:r w:rsidRPr="00FB283F">
              <w:rPr>
                <w:rStyle w:val="ChCharisSIL"/>
              </w:rPr>
              <w:t>b</w:t>
            </w:r>
          </w:p>
        </w:tc>
        <w:tc>
          <w:tcPr>
            <w:tcW w:w="312" w:type="dxa"/>
            <w:tcBorders>
              <w:left w:val="single" w:sz="4" w:space="0" w:color="auto"/>
            </w:tcBorders>
            <w:shd w:val="clear" w:color="auto" w:fill="auto"/>
            <w:tcMar>
              <w:left w:w="57" w:type="dxa"/>
              <w:right w:w="57" w:type="dxa"/>
            </w:tcMar>
          </w:tcPr>
          <w:p w14:paraId="33B97879"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6D4F9A2A"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21DA1FCA"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48025CD4"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1DAFFFB1"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03F0F881"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4E7A201D"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3E2EDBAA" w14:textId="77777777" w:rsidR="00140A47" w:rsidRPr="00325AA0" w:rsidRDefault="00140A47" w:rsidP="00325AA0">
            <w:pPr>
              <w:pStyle w:val="TableCell0-2Center115pt"/>
              <w:rPr>
                <w:rStyle w:val="ChCharisSIL"/>
              </w:rPr>
            </w:pPr>
          </w:p>
        </w:tc>
        <w:tc>
          <w:tcPr>
            <w:tcW w:w="284" w:type="dxa"/>
            <w:shd w:val="clear" w:color="auto" w:fill="auto"/>
          </w:tcPr>
          <w:p w14:paraId="26ADEE83"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79A3E4B0"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1F89309F"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6D1B00D3"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3FFBA047"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3340A6ED"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5250917C"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77EA3582" w14:textId="77777777" w:rsidR="00140A47" w:rsidRPr="00913A62" w:rsidRDefault="00140A47" w:rsidP="00325AA0">
            <w:pPr>
              <w:pStyle w:val="TableCell0-2Center115pt"/>
              <w:rPr>
                <w:rStyle w:val="ChCharisSILUnderl"/>
              </w:rPr>
            </w:pPr>
            <w:r w:rsidRPr="00913A62">
              <w:rPr>
                <w:rStyle w:val="ChCharisSILUnderl"/>
              </w:rPr>
              <w:t>br</w:t>
            </w:r>
          </w:p>
        </w:tc>
        <w:tc>
          <w:tcPr>
            <w:tcW w:w="340" w:type="dxa"/>
            <w:shd w:val="clear" w:color="auto" w:fill="auto"/>
            <w:tcMar>
              <w:left w:w="57" w:type="dxa"/>
              <w:right w:w="57" w:type="dxa"/>
            </w:tcMar>
          </w:tcPr>
          <w:p w14:paraId="6F13B8E8" w14:textId="77777777" w:rsidR="00140A47" w:rsidRPr="00913A62" w:rsidRDefault="00140A47" w:rsidP="00325AA0">
            <w:pPr>
              <w:pStyle w:val="TableCell0-2Center115pt"/>
              <w:rPr>
                <w:rStyle w:val="ChCharisSILUnderl"/>
              </w:rPr>
            </w:pPr>
            <w:r w:rsidRPr="00913A62">
              <w:rPr>
                <w:rStyle w:val="ChCharisSILUnderl"/>
              </w:rPr>
              <w:t>bl</w:t>
            </w:r>
          </w:p>
        </w:tc>
        <w:tc>
          <w:tcPr>
            <w:tcW w:w="340" w:type="dxa"/>
            <w:shd w:val="clear" w:color="auto" w:fill="auto"/>
            <w:tcMar>
              <w:left w:w="57" w:type="dxa"/>
              <w:right w:w="57" w:type="dxa"/>
            </w:tcMar>
          </w:tcPr>
          <w:p w14:paraId="62A97FB6"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1B954475" w14:textId="77777777" w:rsidR="00140A47" w:rsidRPr="00913A62" w:rsidRDefault="00140A47" w:rsidP="00325AA0">
            <w:pPr>
              <w:pStyle w:val="TableCell0-2Center115pt"/>
              <w:rPr>
                <w:rStyle w:val="ChCharisSIL"/>
              </w:rPr>
            </w:pPr>
          </w:p>
        </w:tc>
      </w:tr>
      <w:tr w:rsidR="00AC23C4" w:rsidRPr="00913A62" w14:paraId="19348ECE" w14:textId="77777777" w:rsidTr="002B426E">
        <w:tc>
          <w:tcPr>
            <w:tcW w:w="397" w:type="dxa"/>
            <w:vMerge/>
            <w:shd w:val="clear" w:color="auto" w:fill="auto"/>
          </w:tcPr>
          <w:p w14:paraId="0BC0460E"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6A4C3670" w14:textId="77777777" w:rsidR="00140A47" w:rsidRPr="00FB283F" w:rsidRDefault="00140A47" w:rsidP="00FB283F">
            <w:pPr>
              <w:pStyle w:val="TableCell0-2115pt"/>
              <w:rPr>
                <w:rStyle w:val="ChCharisSIL"/>
              </w:rPr>
            </w:pPr>
            <w:r w:rsidRPr="00FB283F">
              <w:rPr>
                <w:rStyle w:val="ChCharisSIL"/>
              </w:rPr>
              <w:t>t</w:t>
            </w:r>
          </w:p>
        </w:tc>
        <w:tc>
          <w:tcPr>
            <w:tcW w:w="312" w:type="dxa"/>
            <w:tcBorders>
              <w:left w:val="single" w:sz="4" w:space="0" w:color="auto"/>
            </w:tcBorders>
            <w:shd w:val="clear" w:color="auto" w:fill="auto"/>
            <w:tcMar>
              <w:left w:w="57" w:type="dxa"/>
              <w:right w:w="57" w:type="dxa"/>
            </w:tcMar>
          </w:tcPr>
          <w:p w14:paraId="08D15F1A"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633A17F3"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46B5A543"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4191C8F7"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10D78C77"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383477D0"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4FE54472"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297FBA1C" w14:textId="77777777" w:rsidR="00140A47" w:rsidRPr="00325AA0" w:rsidRDefault="00140A47" w:rsidP="00325AA0">
            <w:pPr>
              <w:pStyle w:val="TableCell0-2Center115pt"/>
              <w:rPr>
                <w:rStyle w:val="ChCharisSIL"/>
              </w:rPr>
            </w:pPr>
          </w:p>
        </w:tc>
        <w:tc>
          <w:tcPr>
            <w:tcW w:w="284" w:type="dxa"/>
            <w:shd w:val="clear" w:color="auto" w:fill="auto"/>
          </w:tcPr>
          <w:p w14:paraId="24137ED8"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1AF5E090"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65B4C1B6"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6278554E"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3D6D8AA5"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2E6CB8B4"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1BF6A649"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605610A4" w14:textId="77777777" w:rsidR="00140A47" w:rsidRPr="00913A62" w:rsidRDefault="00140A47" w:rsidP="00325AA0">
            <w:pPr>
              <w:pStyle w:val="TableCell0-2Center115pt"/>
              <w:rPr>
                <w:rStyle w:val="ChCharisSILUnderl"/>
              </w:rPr>
            </w:pPr>
            <w:r w:rsidRPr="00913A62">
              <w:rPr>
                <w:rStyle w:val="ChCharisSILUnderl"/>
              </w:rPr>
              <w:t>tr</w:t>
            </w:r>
          </w:p>
        </w:tc>
        <w:tc>
          <w:tcPr>
            <w:tcW w:w="340" w:type="dxa"/>
            <w:shd w:val="clear" w:color="auto" w:fill="auto"/>
            <w:tcMar>
              <w:left w:w="57" w:type="dxa"/>
              <w:right w:w="57" w:type="dxa"/>
            </w:tcMar>
          </w:tcPr>
          <w:p w14:paraId="60C9406A"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23B8FE5F"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0B035084" w14:textId="77777777" w:rsidR="00140A47" w:rsidRPr="00913A62" w:rsidRDefault="00140A47" w:rsidP="00325AA0">
            <w:pPr>
              <w:pStyle w:val="TableCell0-2Center115pt"/>
              <w:rPr>
                <w:rStyle w:val="ChCharisSIL"/>
              </w:rPr>
            </w:pPr>
          </w:p>
        </w:tc>
      </w:tr>
      <w:tr w:rsidR="00AC23C4" w:rsidRPr="00913A62" w14:paraId="1BDEC0EF" w14:textId="77777777" w:rsidTr="002B426E">
        <w:tc>
          <w:tcPr>
            <w:tcW w:w="397" w:type="dxa"/>
            <w:vMerge/>
            <w:shd w:val="clear" w:color="auto" w:fill="auto"/>
          </w:tcPr>
          <w:p w14:paraId="105726D1"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7A78D951" w14:textId="77777777" w:rsidR="00140A47" w:rsidRPr="00FB283F" w:rsidRDefault="00140A47" w:rsidP="00FB283F">
            <w:pPr>
              <w:pStyle w:val="TableCell0-2115pt"/>
              <w:rPr>
                <w:rStyle w:val="ChCharisSIL"/>
              </w:rPr>
            </w:pPr>
            <w:r w:rsidRPr="00FB283F">
              <w:rPr>
                <w:rStyle w:val="ChCharisSIL"/>
              </w:rPr>
              <w:t>d</w:t>
            </w:r>
          </w:p>
        </w:tc>
        <w:tc>
          <w:tcPr>
            <w:tcW w:w="312" w:type="dxa"/>
            <w:tcBorders>
              <w:left w:val="single" w:sz="4" w:space="0" w:color="auto"/>
            </w:tcBorders>
            <w:shd w:val="clear" w:color="auto" w:fill="auto"/>
            <w:tcMar>
              <w:left w:w="57" w:type="dxa"/>
              <w:right w:w="57" w:type="dxa"/>
            </w:tcMar>
          </w:tcPr>
          <w:p w14:paraId="0935FDE0"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7759412E"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36267481"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7C5036D3"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2C54452C"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37EE8107"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53D8AD6D"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3A821E2B" w14:textId="77777777" w:rsidR="00140A47" w:rsidRPr="00325AA0" w:rsidRDefault="00140A47" w:rsidP="00325AA0">
            <w:pPr>
              <w:pStyle w:val="TableCell0-2Center115pt"/>
              <w:rPr>
                <w:rStyle w:val="ChCharisSIL"/>
              </w:rPr>
            </w:pPr>
          </w:p>
        </w:tc>
        <w:tc>
          <w:tcPr>
            <w:tcW w:w="284" w:type="dxa"/>
            <w:shd w:val="clear" w:color="auto" w:fill="auto"/>
          </w:tcPr>
          <w:p w14:paraId="2CCC1CDB"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2D7BD11B"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0211C098"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7E163B24"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35E7CF90"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19129F0E"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7A6CAA75"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35D44A8F" w14:textId="77777777" w:rsidR="00140A47" w:rsidRPr="00913A62" w:rsidRDefault="00140A47" w:rsidP="00325AA0">
            <w:pPr>
              <w:pStyle w:val="TableCell0-2Center115pt"/>
              <w:rPr>
                <w:rStyle w:val="ChCharisSIL"/>
              </w:rPr>
            </w:pPr>
            <w:r w:rsidRPr="00913A62">
              <w:rPr>
                <w:rStyle w:val="ChCharisSIL"/>
              </w:rPr>
              <w:t>dr</w:t>
            </w:r>
          </w:p>
        </w:tc>
        <w:tc>
          <w:tcPr>
            <w:tcW w:w="340" w:type="dxa"/>
            <w:shd w:val="clear" w:color="auto" w:fill="auto"/>
            <w:tcMar>
              <w:left w:w="57" w:type="dxa"/>
              <w:right w:w="57" w:type="dxa"/>
            </w:tcMar>
          </w:tcPr>
          <w:p w14:paraId="2C3D13C3" w14:textId="77777777" w:rsidR="00140A47" w:rsidRPr="00913A62" w:rsidRDefault="00140A47" w:rsidP="00325AA0">
            <w:pPr>
              <w:pStyle w:val="TableCell0-2Center115pt"/>
              <w:rPr>
                <w:rStyle w:val="ChCharisSILUnderl"/>
              </w:rPr>
            </w:pPr>
          </w:p>
        </w:tc>
        <w:tc>
          <w:tcPr>
            <w:tcW w:w="340" w:type="dxa"/>
            <w:shd w:val="clear" w:color="auto" w:fill="auto"/>
            <w:tcMar>
              <w:left w:w="57" w:type="dxa"/>
              <w:right w:w="57" w:type="dxa"/>
            </w:tcMar>
          </w:tcPr>
          <w:p w14:paraId="3E2BE214"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348CE29F" w14:textId="77777777" w:rsidR="00140A47" w:rsidRPr="00AC23C4" w:rsidRDefault="00140A47" w:rsidP="00325AA0">
            <w:pPr>
              <w:pStyle w:val="TableCell0-2Center115pt"/>
              <w:rPr>
                <w:rStyle w:val="ChCharisSIL"/>
                <w:u w:val="single"/>
              </w:rPr>
            </w:pPr>
          </w:p>
        </w:tc>
      </w:tr>
      <w:tr w:rsidR="00AC23C4" w:rsidRPr="00913A62" w14:paraId="3D153D88" w14:textId="77777777" w:rsidTr="002B426E">
        <w:tc>
          <w:tcPr>
            <w:tcW w:w="397" w:type="dxa"/>
            <w:vMerge/>
            <w:shd w:val="clear" w:color="auto" w:fill="auto"/>
          </w:tcPr>
          <w:p w14:paraId="4B9C5C20"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48872685" w14:textId="77777777" w:rsidR="00140A47" w:rsidRPr="00FB283F" w:rsidRDefault="00140A47" w:rsidP="00FB283F">
            <w:pPr>
              <w:pStyle w:val="TableCell0-2115pt"/>
              <w:rPr>
                <w:rStyle w:val="ChCharisSIL"/>
              </w:rPr>
            </w:pPr>
            <w:r w:rsidRPr="00FB283F">
              <w:rPr>
                <w:rStyle w:val="ChCharisSIL"/>
              </w:rPr>
              <w:t>tʃ</w:t>
            </w:r>
          </w:p>
        </w:tc>
        <w:tc>
          <w:tcPr>
            <w:tcW w:w="312" w:type="dxa"/>
            <w:tcBorders>
              <w:left w:val="single" w:sz="4" w:space="0" w:color="auto"/>
            </w:tcBorders>
            <w:shd w:val="clear" w:color="auto" w:fill="auto"/>
            <w:tcMar>
              <w:left w:w="57" w:type="dxa"/>
              <w:right w:w="57" w:type="dxa"/>
            </w:tcMar>
          </w:tcPr>
          <w:p w14:paraId="03DD8F91"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65D95995"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5E4E93E6"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078CD88B"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415BF4E2"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7FCE5844"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2A1D2490"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3B106588" w14:textId="77777777" w:rsidR="00140A47" w:rsidRPr="00325AA0" w:rsidRDefault="00140A47" w:rsidP="00325AA0">
            <w:pPr>
              <w:pStyle w:val="TableCell0-2Center115pt"/>
              <w:rPr>
                <w:rStyle w:val="ChCharisSIL"/>
              </w:rPr>
            </w:pPr>
          </w:p>
        </w:tc>
        <w:tc>
          <w:tcPr>
            <w:tcW w:w="284" w:type="dxa"/>
            <w:shd w:val="clear" w:color="auto" w:fill="auto"/>
          </w:tcPr>
          <w:p w14:paraId="7F13D53D"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36E88643"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117390FC"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198DC274"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6E69AABD"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66C80341"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2231B25A"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6793E316"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2F7BAC45"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368C8E69"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49402697" w14:textId="77777777" w:rsidR="00140A47" w:rsidRPr="00913A62" w:rsidRDefault="00140A47" w:rsidP="00325AA0">
            <w:pPr>
              <w:pStyle w:val="TableCell0-2Center115pt"/>
              <w:rPr>
                <w:rStyle w:val="ChCharisSIL"/>
              </w:rPr>
            </w:pPr>
          </w:p>
        </w:tc>
      </w:tr>
      <w:tr w:rsidR="00AC23C4" w:rsidRPr="00913A62" w14:paraId="5C1F79DA" w14:textId="77777777" w:rsidTr="002B426E">
        <w:tc>
          <w:tcPr>
            <w:tcW w:w="397" w:type="dxa"/>
            <w:vMerge/>
            <w:shd w:val="clear" w:color="auto" w:fill="auto"/>
          </w:tcPr>
          <w:p w14:paraId="72E6599A"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0A0868ED" w14:textId="77777777" w:rsidR="00140A47" w:rsidRPr="00FB283F" w:rsidRDefault="00140A47" w:rsidP="00FB283F">
            <w:pPr>
              <w:pStyle w:val="TableCell0-2115pt"/>
              <w:rPr>
                <w:rStyle w:val="ChCharisSIL"/>
              </w:rPr>
            </w:pPr>
            <w:r w:rsidRPr="00FB283F">
              <w:rPr>
                <w:rStyle w:val="ChCharisSIL"/>
              </w:rPr>
              <w:t>dʒ</w:t>
            </w:r>
          </w:p>
        </w:tc>
        <w:tc>
          <w:tcPr>
            <w:tcW w:w="312" w:type="dxa"/>
            <w:tcBorders>
              <w:left w:val="single" w:sz="4" w:space="0" w:color="auto"/>
            </w:tcBorders>
            <w:shd w:val="clear" w:color="auto" w:fill="auto"/>
            <w:tcMar>
              <w:left w:w="57" w:type="dxa"/>
              <w:right w:w="57" w:type="dxa"/>
            </w:tcMar>
          </w:tcPr>
          <w:p w14:paraId="7FAE08DC"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5296EC09"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02EA08E3"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6763AA5B"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758B403F"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7A2CA3E6"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1D98A7DE"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046CA620" w14:textId="77777777" w:rsidR="00140A47" w:rsidRPr="00325AA0" w:rsidRDefault="00140A47" w:rsidP="00325AA0">
            <w:pPr>
              <w:pStyle w:val="TableCell0-2Center115pt"/>
              <w:rPr>
                <w:rStyle w:val="ChCharisSIL"/>
              </w:rPr>
            </w:pPr>
          </w:p>
        </w:tc>
        <w:tc>
          <w:tcPr>
            <w:tcW w:w="284" w:type="dxa"/>
            <w:shd w:val="clear" w:color="auto" w:fill="auto"/>
          </w:tcPr>
          <w:p w14:paraId="572DCF1F"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136FCCA1"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4309F356"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6FC90294"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0D74EDE4"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59D6FCB3"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27A933B3"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2131173F"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73558EB8"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345129F2"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28C3018E" w14:textId="77777777" w:rsidR="00140A47" w:rsidRPr="00913A62" w:rsidRDefault="00140A47" w:rsidP="00325AA0">
            <w:pPr>
              <w:pStyle w:val="TableCell0-2Center115pt"/>
              <w:rPr>
                <w:rStyle w:val="ChCharisSIL"/>
              </w:rPr>
            </w:pPr>
          </w:p>
        </w:tc>
      </w:tr>
      <w:tr w:rsidR="00AC23C4" w:rsidRPr="00913A62" w14:paraId="6C6ED3F9" w14:textId="77777777" w:rsidTr="002B426E">
        <w:tc>
          <w:tcPr>
            <w:tcW w:w="397" w:type="dxa"/>
            <w:vMerge/>
            <w:shd w:val="clear" w:color="auto" w:fill="auto"/>
          </w:tcPr>
          <w:p w14:paraId="3E929529"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18710E21" w14:textId="77777777" w:rsidR="00140A47" w:rsidRPr="00FB283F" w:rsidRDefault="00140A47" w:rsidP="00FB283F">
            <w:pPr>
              <w:pStyle w:val="TableCell0-2115pt"/>
              <w:rPr>
                <w:rStyle w:val="ChCharisSIL"/>
              </w:rPr>
            </w:pPr>
            <w:r w:rsidRPr="00FB283F">
              <w:rPr>
                <w:rStyle w:val="ChCharisSIL"/>
              </w:rPr>
              <w:t>k</w:t>
            </w:r>
          </w:p>
        </w:tc>
        <w:tc>
          <w:tcPr>
            <w:tcW w:w="312" w:type="dxa"/>
            <w:tcBorders>
              <w:left w:val="single" w:sz="4" w:space="0" w:color="auto"/>
            </w:tcBorders>
            <w:shd w:val="clear" w:color="auto" w:fill="auto"/>
            <w:tcMar>
              <w:left w:w="57" w:type="dxa"/>
              <w:right w:w="57" w:type="dxa"/>
            </w:tcMar>
          </w:tcPr>
          <w:p w14:paraId="4437BF5C"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29B50F2E"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22141AA0"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784E2777"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694CFB09"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49477D62"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56A1EEC5"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1D51D110" w14:textId="77777777" w:rsidR="00140A47" w:rsidRPr="00325AA0" w:rsidRDefault="00140A47" w:rsidP="00325AA0">
            <w:pPr>
              <w:pStyle w:val="TableCell0-2Center115pt"/>
              <w:rPr>
                <w:rStyle w:val="ChCharisSIL"/>
              </w:rPr>
            </w:pPr>
          </w:p>
        </w:tc>
        <w:tc>
          <w:tcPr>
            <w:tcW w:w="284" w:type="dxa"/>
            <w:shd w:val="clear" w:color="auto" w:fill="auto"/>
          </w:tcPr>
          <w:p w14:paraId="66CE0FF4"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0A46E5E0" w14:textId="77777777" w:rsidR="00140A47" w:rsidRPr="00AC23C4" w:rsidRDefault="00140A47" w:rsidP="00325AA0">
            <w:pPr>
              <w:pStyle w:val="TableCell0-2Center115pt"/>
              <w:rPr>
                <w:rStyle w:val="ChCharisSIL"/>
                <w:u w:val="double"/>
              </w:rPr>
            </w:pPr>
            <w:r w:rsidRPr="00AC23C4">
              <w:rPr>
                <w:rStyle w:val="ChCharisSIL"/>
                <w:u w:val="double"/>
              </w:rPr>
              <w:t>ks</w:t>
            </w:r>
          </w:p>
        </w:tc>
        <w:tc>
          <w:tcPr>
            <w:tcW w:w="286" w:type="dxa"/>
            <w:tcBorders>
              <w:right w:val="single" w:sz="12" w:space="0" w:color="auto"/>
            </w:tcBorders>
            <w:shd w:val="clear" w:color="auto" w:fill="auto"/>
            <w:tcMar>
              <w:left w:w="57" w:type="dxa"/>
              <w:right w:w="57" w:type="dxa"/>
            </w:tcMar>
          </w:tcPr>
          <w:p w14:paraId="5CED7ADF"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1D8F9534"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285BBDB7" w14:textId="77777777" w:rsidR="00140A47" w:rsidRPr="00913A62" w:rsidRDefault="00140A47" w:rsidP="00325AA0">
            <w:pPr>
              <w:pStyle w:val="TableCell0-2Center115pt"/>
              <w:rPr>
                <w:rStyle w:val="ChCharisSIL"/>
              </w:rPr>
            </w:pPr>
            <w:r w:rsidRPr="00913A62">
              <w:rPr>
                <w:rStyle w:val="ChCharisSIL"/>
              </w:rPr>
              <w:t>kn</w:t>
            </w:r>
          </w:p>
        </w:tc>
        <w:tc>
          <w:tcPr>
            <w:tcW w:w="284" w:type="dxa"/>
            <w:shd w:val="clear" w:color="auto" w:fill="auto"/>
            <w:tcMar>
              <w:left w:w="57" w:type="dxa"/>
              <w:right w:w="57" w:type="dxa"/>
            </w:tcMar>
          </w:tcPr>
          <w:p w14:paraId="6289D671"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5CF49965"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2EADAA8F" w14:textId="77777777" w:rsidR="00140A47" w:rsidRPr="00913A62" w:rsidRDefault="00140A47" w:rsidP="00325AA0">
            <w:pPr>
              <w:pStyle w:val="TableCell0-2Center115pt"/>
              <w:rPr>
                <w:rStyle w:val="ChCharisSILUnderl"/>
              </w:rPr>
            </w:pPr>
            <w:r w:rsidRPr="00913A62">
              <w:rPr>
                <w:rStyle w:val="ChCharisSILUnderl"/>
              </w:rPr>
              <w:t>kr</w:t>
            </w:r>
          </w:p>
        </w:tc>
        <w:tc>
          <w:tcPr>
            <w:tcW w:w="340" w:type="dxa"/>
            <w:shd w:val="clear" w:color="auto" w:fill="auto"/>
            <w:tcMar>
              <w:left w:w="57" w:type="dxa"/>
              <w:right w:w="57" w:type="dxa"/>
            </w:tcMar>
          </w:tcPr>
          <w:p w14:paraId="5774F4E2" w14:textId="77777777" w:rsidR="00140A47" w:rsidRPr="00913A62" w:rsidRDefault="00140A47" w:rsidP="00325AA0">
            <w:pPr>
              <w:pStyle w:val="TableCell0-2Center115pt"/>
              <w:rPr>
                <w:rStyle w:val="ChCharisSIL"/>
              </w:rPr>
            </w:pPr>
            <w:r w:rsidRPr="00913A62">
              <w:rPr>
                <w:rStyle w:val="ChCharisSIL"/>
              </w:rPr>
              <w:t>kl</w:t>
            </w:r>
          </w:p>
        </w:tc>
        <w:tc>
          <w:tcPr>
            <w:tcW w:w="340" w:type="dxa"/>
            <w:shd w:val="clear" w:color="auto" w:fill="auto"/>
            <w:tcMar>
              <w:left w:w="57" w:type="dxa"/>
              <w:right w:w="57" w:type="dxa"/>
            </w:tcMar>
          </w:tcPr>
          <w:p w14:paraId="3CE36023"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79EBF6FA" w14:textId="77777777" w:rsidR="00140A47" w:rsidRPr="00913A62" w:rsidRDefault="00140A47" w:rsidP="00325AA0">
            <w:pPr>
              <w:pStyle w:val="TableCell0-2Center115pt"/>
              <w:rPr>
                <w:rStyle w:val="ChCharisSILUnderl"/>
              </w:rPr>
            </w:pPr>
            <w:r w:rsidRPr="00913A62">
              <w:rPr>
                <w:rStyle w:val="ChCharisSILUnderl"/>
              </w:rPr>
              <w:t>kw</w:t>
            </w:r>
          </w:p>
        </w:tc>
      </w:tr>
      <w:tr w:rsidR="00AC23C4" w:rsidRPr="00913A62" w14:paraId="4CEE3EFB" w14:textId="77777777" w:rsidTr="002B426E">
        <w:tc>
          <w:tcPr>
            <w:tcW w:w="397" w:type="dxa"/>
            <w:vMerge/>
            <w:shd w:val="clear" w:color="auto" w:fill="auto"/>
          </w:tcPr>
          <w:p w14:paraId="72C6DABC"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51C2520F" w14:textId="77777777" w:rsidR="00140A47" w:rsidRPr="00FB283F" w:rsidRDefault="00140A47" w:rsidP="00FB283F">
            <w:pPr>
              <w:pStyle w:val="TableCell0-2115pt"/>
              <w:rPr>
                <w:rStyle w:val="ChCharisSIL"/>
              </w:rPr>
            </w:pPr>
            <w:r w:rsidRPr="00FB283F">
              <w:rPr>
                <w:rStyle w:val="ChCharisSIL"/>
              </w:rPr>
              <w:t>g</w:t>
            </w:r>
          </w:p>
        </w:tc>
        <w:tc>
          <w:tcPr>
            <w:tcW w:w="312" w:type="dxa"/>
            <w:tcBorders>
              <w:left w:val="single" w:sz="4" w:space="0" w:color="auto"/>
            </w:tcBorders>
            <w:shd w:val="clear" w:color="auto" w:fill="auto"/>
            <w:tcMar>
              <w:left w:w="57" w:type="dxa"/>
              <w:right w:w="57" w:type="dxa"/>
            </w:tcMar>
          </w:tcPr>
          <w:p w14:paraId="26D2FBB7"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070F7566"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77177C54"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5B099E25"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1B04E68F"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260DABC1"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7582E09B"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38EF7DD0" w14:textId="77777777" w:rsidR="00140A47" w:rsidRPr="00325AA0" w:rsidRDefault="00140A47" w:rsidP="00325AA0">
            <w:pPr>
              <w:pStyle w:val="TableCell0-2Center115pt"/>
              <w:rPr>
                <w:rStyle w:val="ChCharisSIL"/>
              </w:rPr>
            </w:pPr>
          </w:p>
        </w:tc>
        <w:tc>
          <w:tcPr>
            <w:tcW w:w="284" w:type="dxa"/>
            <w:shd w:val="clear" w:color="auto" w:fill="auto"/>
          </w:tcPr>
          <w:p w14:paraId="56BA76CB"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4A6C289B"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325E9A80"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7259F252"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7FB21B1D"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6EC713F4"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6655718C"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76F1F613" w14:textId="77777777" w:rsidR="00140A47" w:rsidRPr="00913A62" w:rsidRDefault="00140A47" w:rsidP="00325AA0">
            <w:pPr>
              <w:pStyle w:val="TableCell0-2Center115pt"/>
              <w:rPr>
                <w:rStyle w:val="ChCharisSILUnderl"/>
              </w:rPr>
            </w:pPr>
            <w:r w:rsidRPr="00913A62">
              <w:rPr>
                <w:rStyle w:val="ChCharisSILUnderl"/>
              </w:rPr>
              <w:t>gr</w:t>
            </w:r>
          </w:p>
        </w:tc>
        <w:tc>
          <w:tcPr>
            <w:tcW w:w="340" w:type="dxa"/>
            <w:shd w:val="clear" w:color="auto" w:fill="auto"/>
            <w:tcMar>
              <w:left w:w="57" w:type="dxa"/>
              <w:right w:w="57" w:type="dxa"/>
            </w:tcMar>
          </w:tcPr>
          <w:p w14:paraId="3B7A3E86" w14:textId="77777777" w:rsidR="00140A47" w:rsidRPr="00913A62" w:rsidRDefault="00140A47" w:rsidP="00325AA0">
            <w:pPr>
              <w:pStyle w:val="TableCell0-2Center115pt"/>
              <w:rPr>
                <w:rStyle w:val="ChCharisSIL"/>
              </w:rPr>
            </w:pPr>
            <w:r w:rsidRPr="00913A62">
              <w:rPr>
                <w:rStyle w:val="ChCharisSIL"/>
              </w:rPr>
              <w:t>gl</w:t>
            </w:r>
          </w:p>
        </w:tc>
        <w:tc>
          <w:tcPr>
            <w:tcW w:w="340" w:type="dxa"/>
            <w:shd w:val="clear" w:color="auto" w:fill="auto"/>
            <w:tcMar>
              <w:left w:w="57" w:type="dxa"/>
              <w:right w:w="57" w:type="dxa"/>
            </w:tcMar>
          </w:tcPr>
          <w:p w14:paraId="5BBD6BD3"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0CDE72FE" w14:textId="77777777" w:rsidR="00140A47" w:rsidRPr="00913A62" w:rsidRDefault="00140A47" w:rsidP="00325AA0">
            <w:pPr>
              <w:pStyle w:val="TableCell0-2Center115pt"/>
              <w:rPr>
                <w:rStyle w:val="ChCharisSIL"/>
              </w:rPr>
            </w:pPr>
          </w:p>
        </w:tc>
      </w:tr>
      <w:tr w:rsidR="00AC23C4" w:rsidRPr="00913A62" w14:paraId="1508667D" w14:textId="77777777" w:rsidTr="002B426E">
        <w:tc>
          <w:tcPr>
            <w:tcW w:w="397" w:type="dxa"/>
            <w:vMerge/>
            <w:shd w:val="clear" w:color="auto" w:fill="auto"/>
          </w:tcPr>
          <w:p w14:paraId="6AF312AD"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0A205B7B" w14:textId="77777777" w:rsidR="00140A47" w:rsidRPr="00FB283F" w:rsidRDefault="00140A47" w:rsidP="00FB283F">
            <w:pPr>
              <w:pStyle w:val="TableCell0-2115pt"/>
              <w:rPr>
                <w:rStyle w:val="ChCharisSIL"/>
              </w:rPr>
            </w:pPr>
            <w:r w:rsidRPr="00FB283F">
              <w:rPr>
                <w:rStyle w:val="ChCharisSIL"/>
              </w:rPr>
              <w:t>f</w:t>
            </w:r>
          </w:p>
        </w:tc>
        <w:tc>
          <w:tcPr>
            <w:tcW w:w="312" w:type="dxa"/>
            <w:tcBorders>
              <w:left w:val="single" w:sz="4" w:space="0" w:color="auto"/>
            </w:tcBorders>
            <w:shd w:val="clear" w:color="auto" w:fill="auto"/>
            <w:tcMar>
              <w:left w:w="57" w:type="dxa"/>
              <w:right w:w="57" w:type="dxa"/>
            </w:tcMar>
          </w:tcPr>
          <w:p w14:paraId="16622F10"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4FB44730"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521BD620"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10F273BA"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404E61D7"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1A0C4295"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636320EC"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6CF2F2EB" w14:textId="77777777" w:rsidR="00140A47" w:rsidRPr="00325AA0" w:rsidRDefault="00140A47" w:rsidP="00325AA0">
            <w:pPr>
              <w:pStyle w:val="TableCell0-2Center115pt"/>
              <w:rPr>
                <w:rStyle w:val="ChCharisSIL"/>
              </w:rPr>
            </w:pPr>
          </w:p>
        </w:tc>
        <w:tc>
          <w:tcPr>
            <w:tcW w:w="284" w:type="dxa"/>
            <w:shd w:val="clear" w:color="auto" w:fill="auto"/>
          </w:tcPr>
          <w:p w14:paraId="3F5E24DF"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19B95076"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75508359"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2CCBEE49"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2681313A"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454A3538"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4AE87332"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52981470" w14:textId="77777777" w:rsidR="00140A47" w:rsidRPr="00913A62" w:rsidRDefault="00140A47" w:rsidP="00325AA0">
            <w:pPr>
              <w:pStyle w:val="TableCell0-2Center115pt"/>
              <w:rPr>
                <w:rStyle w:val="ChCharisSIL"/>
              </w:rPr>
            </w:pPr>
            <w:r w:rsidRPr="00913A62">
              <w:rPr>
                <w:rStyle w:val="ChCharisSIL"/>
              </w:rPr>
              <w:t>fr</w:t>
            </w:r>
          </w:p>
        </w:tc>
        <w:tc>
          <w:tcPr>
            <w:tcW w:w="340" w:type="dxa"/>
            <w:shd w:val="clear" w:color="auto" w:fill="auto"/>
            <w:tcMar>
              <w:left w:w="57" w:type="dxa"/>
              <w:right w:w="57" w:type="dxa"/>
            </w:tcMar>
          </w:tcPr>
          <w:p w14:paraId="2F54ED45"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681F4F13"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14297208" w14:textId="77777777" w:rsidR="00140A47" w:rsidRPr="00913A62" w:rsidRDefault="00140A47" w:rsidP="00325AA0">
            <w:pPr>
              <w:pStyle w:val="TableCell0-2Center115pt"/>
              <w:rPr>
                <w:rStyle w:val="ChCharisSIL"/>
              </w:rPr>
            </w:pPr>
          </w:p>
        </w:tc>
      </w:tr>
      <w:tr w:rsidR="00AC23C4" w:rsidRPr="00913A62" w14:paraId="07A12F56" w14:textId="77777777" w:rsidTr="002B426E">
        <w:tc>
          <w:tcPr>
            <w:tcW w:w="397" w:type="dxa"/>
            <w:vMerge/>
            <w:shd w:val="clear" w:color="auto" w:fill="auto"/>
          </w:tcPr>
          <w:p w14:paraId="7E508B1E"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72F60990" w14:textId="77777777" w:rsidR="00140A47" w:rsidRPr="00FB283F" w:rsidRDefault="00140A47" w:rsidP="00FB283F">
            <w:pPr>
              <w:pStyle w:val="TableCell0-2115pt"/>
              <w:rPr>
                <w:rStyle w:val="ChCharisSIL"/>
              </w:rPr>
            </w:pPr>
            <w:r w:rsidRPr="00FB283F">
              <w:rPr>
                <w:rStyle w:val="ChCharisSIL"/>
              </w:rPr>
              <w:t>s</w:t>
            </w:r>
          </w:p>
        </w:tc>
        <w:tc>
          <w:tcPr>
            <w:tcW w:w="312" w:type="dxa"/>
            <w:tcBorders>
              <w:left w:val="single" w:sz="4" w:space="0" w:color="auto"/>
            </w:tcBorders>
            <w:shd w:val="clear" w:color="auto" w:fill="auto"/>
            <w:tcMar>
              <w:left w:w="57" w:type="dxa"/>
              <w:right w:w="57" w:type="dxa"/>
            </w:tcMar>
          </w:tcPr>
          <w:p w14:paraId="63D9C954" w14:textId="77777777" w:rsidR="00140A47" w:rsidRPr="00325AA0" w:rsidRDefault="00140A47" w:rsidP="00325AA0">
            <w:pPr>
              <w:pStyle w:val="TableCell0-2Center115pt"/>
              <w:rPr>
                <w:rStyle w:val="ChCharisSIL"/>
              </w:rPr>
            </w:pPr>
            <w:r w:rsidRPr="00325AA0">
              <w:rPr>
                <w:rStyle w:val="ChCharisSIL"/>
              </w:rPr>
              <w:t>sp</w:t>
            </w:r>
          </w:p>
        </w:tc>
        <w:tc>
          <w:tcPr>
            <w:tcW w:w="255" w:type="dxa"/>
            <w:shd w:val="clear" w:color="auto" w:fill="auto"/>
            <w:tcMar>
              <w:left w:w="57" w:type="dxa"/>
              <w:right w:w="57" w:type="dxa"/>
            </w:tcMar>
          </w:tcPr>
          <w:p w14:paraId="350D8AA3"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638C5100" w14:textId="77777777" w:rsidR="00140A47" w:rsidRPr="00325AA0" w:rsidRDefault="00140A47" w:rsidP="00325AA0">
            <w:pPr>
              <w:pStyle w:val="TableCell0-2Center115pt"/>
              <w:rPr>
                <w:rStyle w:val="ChCharisSIL"/>
              </w:rPr>
            </w:pPr>
            <w:r w:rsidRPr="00325AA0">
              <w:rPr>
                <w:rStyle w:val="ChCharisSIL"/>
              </w:rPr>
              <w:t>st</w:t>
            </w:r>
          </w:p>
        </w:tc>
        <w:tc>
          <w:tcPr>
            <w:tcW w:w="284" w:type="dxa"/>
            <w:shd w:val="clear" w:color="auto" w:fill="auto"/>
            <w:tcMar>
              <w:left w:w="57" w:type="dxa"/>
              <w:right w:w="57" w:type="dxa"/>
            </w:tcMar>
          </w:tcPr>
          <w:p w14:paraId="190C5946"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09C997F7"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15D7A7CA"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0D4CA7AF" w14:textId="77777777" w:rsidR="00140A47" w:rsidRPr="00325AA0" w:rsidRDefault="00140A47" w:rsidP="00325AA0">
            <w:pPr>
              <w:pStyle w:val="TableCell0-2Center115pt"/>
              <w:rPr>
                <w:rStyle w:val="ChCharisSIL"/>
              </w:rPr>
            </w:pPr>
            <w:r w:rsidRPr="00325AA0">
              <w:rPr>
                <w:rStyle w:val="ChCharisSIL"/>
              </w:rPr>
              <w:t>sk</w:t>
            </w:r>
          </w:p>
        </w:tc>
        <w:tc>
          <w:tcPr>
            <w:tcW w:w="284" w:type="dxa"/>
            <w:shd w:val="clear" w:color="auto" w:fill="auto"/>
            <w:tcMar>
              <w:left w:w="57" w:type="dxa"/>
              <w:right w:w="57" w:type="dxa"/>
            </w:tcMar>
          </w:tcPr>
          <w:p w14:paraId="50C999FF" w14:textId="77777777" w:rsidR="00140A47" w:rsidRPr="00325AA0" w:rsidRDefault="00140A47" w:rsidP="00325AA0">
            <w:pPr>
              <w:pStyle w:val="TableCell0-2Center115pt"/>
              <w:rPr>
                <w:rStyle w:val="ChCharisSIL"/>
              </w:rPr>
            </w:pPr>
          </w:p>
        </w:tc>
        <w:tc>
          <w:tcPr>
            <w:tcW w:w="284" w:type="dxa"/>
            <w:shd w:val="clear" w:color="auto" w:fill="auto"/>
          </w:tcPr>
          <w:p w14:paraId="6125B908"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7F38493C"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2D5E8121"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1D8C8C0F" w14:textId="77777777" w:rsidR="00140A47" w:rsidRPr="00913A62" w:rsidRDefault="00140A47" w:rsidP="00325AA0">
            <w:pPr>
              <w:pStyle w:val="TableCell0-2Center115pt"/>
              <w:rPr>
                <w:rStyle w:val="ChCharisSIL"/>
              </w:rPr>
            </w:pPr>
            <w:r w:rsidRPr="00913A62">
              <w:rPr>
                <w:rStyle w:val="ChCharisSIL"/>
              </w:rPr>
              <w:t>sm</w:t>
            </w:r>
          </w:p>
        </w:tc>
        <w:tc>
          <w:tcPr>
            <w:tcW w:w="340" w:type="dxa"/>
            <w:shd w:val="clear" w:color="auto" w:fill="auto"/>
            <w:tcMar>
              <w:left w:w="57" w:type="dxa"/>
              <w:right w:w="57" w:type="dxa"/>
            </w:tcMar>
          </w:tcPr>
          <w:p w14:paraId="33E5D05A" w14:textId="77777777" w:rsidR="00140A47" w:rsidRPr="00913A62" w:rsidRDefault="00140A47" w:rsidP="00325AA0">
            <w:pPr>
              <w:pStyle w:val="TableCell0-2Center115pt"/>
              <w:rPr>
                <w:rStyle w:val="ChCharisSIL"/>
              </w:rPr>
            </w:pPr>
            <w:r w:rsidRPr="00913A62">
              <w:rPr>
                <w:rStyle w:val="ChCharisSIL"/>
              </w:rPr>
              <w:t>sn</w:t>
            </w:r>
          </w:p>
        </w:tc>
        <w:tc>
          <w:tcPr>
            <w:tcW w:w="284" w:type="dxa"/>
            <w:shd w:val="clear" w:color="auto" w:fill="auto"/>
            <w:tcMar>
              <w:left w:w="57" w:type="dxa"/>
              <w:right w:w="57" w:type="dxa"/>
            </w:tcMar>
          </w:tcPr>
          <w:p w14:paraId="1276C951"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7215D9E0"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4B546215" w14:textId="77777777" w:rsidR="00140A47" w:rsidRPr="00913A62" w:rsidRDefault="00140A47" w:rsidP="00325AA0">
            <w:pPr>
              <w:pStyle w:val="TableCell0-2Center115pt"/>
              <w:rPr>
                <w:rStyle w:val="ChCharisSIL"/>
              </w:rPr>
            </w:pPr>
            <w:r w:rsidRPr="00913A62">
              <w:rPr>
                <w:rStyle w:val="ChCharisSIL"/>
              </w:rPr>
              <w:t>spr</w:t>
            </w:r>
          </w:p>
        </w:tc>
        <w:tc>
          <w:tcPr>
            <w:tcW w:w="340" w:type="dxa"/>
            <w:shd w:val="clear" w:color="auto" w:fill="auto"/>
            <w:tcMar>
              <w:left w:w="57" w:type="dxa"/>
              <w:right w:w="57" w:type="dxa"/>
            </w:tcMar>
          </w:tcPr>
          <w:p w14:paraId="7F439545" w14:textId="77777777" w:rsidR="00140A47" w:rsidRPr="00913A62" w:rsidRDefault="00140A47" w:rsidP="00325AA0">
            <w:pPr>
              <w:pStyle w:val="TableCell0-2Center115pt"/>
              <w:rPr>
                <w:rStyle w:val="ChCharisSIL"/>
              </w:rPr>
            </w:pPr>
            <w:r w:rsidRPr="00913A62">
              <w:rPr>
                <w:rStyle w:val="ChCharisSIL"/>
              </w:rPr>
              <w:t>sl</w:t>
            </w:r>
          </w:p>
        </w:tc>
        <w:tc>
          <w:tcPr>
            <w:tcW w:w="340" w:type="dxa"/>
            <w:shd w:val="clear" w:color="auto" w:fill="auto"/>
            <w:tcMar>
              <w:left w:w="57" w:type="dxa"/>
              <w:right w:w="57" w:type="dxa"/>
            </w:tcMar>
          </w:tcPr>
          <w:p w14:paraId="5EC26982"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63567A5D" w14:textId="77777777" w:rsidR="00140A47" w:rsidRPr="00913A62" w:rsidRDefault="00140A47" w:rsidP="00325AA0">
            <w:pPr>
              <w:pStyle w:val="TableCell0-2Center115pt"/>
              <w:rPr>
                <w:rStyle w:val="ChCharisSIL"/>
              </w:rPr>
            </w:pPr>
            <w:r w:rsidRPr="00913A62">
              <w:rPr>
                <w:rStyle w:val="ChCharisSIL"/>
              </w:rPr>
              <w:t>sw</w:t>
            </w:r>
          </w:p>
        </w:tc>
      </w:tr>
      <w:tr w:rsidR="00AC23C4" w:rsidRPr="00913A62" w14:paraId="6B415BA4" w14:textId="77777777" w:rsidTr="002B426E">
        <w:tc>
          <w:tcPr>
            <w:tcW w:w="397" w:type="dxa"/>
            <w:vMerge/>
            <w:shd w:val="clear" w:color="auto" w:fill="auto"/>
          </w:tcPr>
          <w:p w14:paraId="4DA198C9"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4B6F26BE" w14:textId="77777777" w:rsidR="00140A47" w:rsidRPr="00FB283F" w:rsidRDefault="00140A47" w:rsidP="00FB283F">
            <w:pPr>
              <w:pStyle w:val="TableCell0-2115pt"/>
              <w:rPr>
                <w:rStyle w:val="ChCharisSIL"/>
              </w:rPr>
            </w:pPr>
          </w:p>
        </w:tc>
        <w:tc>
          <w:tcPr>
            <w:tcW w:w="312" w:type="dxa"/>
            <w:tcBorders>
              <w:left w:val="single" w:sz="4" w:space="0" w:color="auto"/>
            </w:tcBorders>
            <w:shd w:val="clear" w:color="auto" w:fill="auto"/>
            <w:tcMar>
              <w:left w:w="57" w:type="dxa"/>
              <w:right w:w="57" w:type="dxa"/>
            </w:tcMar>
          </w:tcPr>
          <w:p w14:paraId="022E2B0F"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40367E5E"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059AC488"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1D723A80"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423AF09B"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6A2D354F"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63631115"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6A93365B" w14:textId="77777777" w:rsidR="00140A47" w:rsidRPr="00325AA0" w:rsidRDefault="00140A47" w:rsidP="00325AA0">
            <w:pPr>
              <w:pStyle w:val="TableCell0-2Center115pt"/>
              <w:rPr>
                <w:rStyle w:val="ChCharisSIL"/>
              </w:rPr>
            </w:pPr>
          </w:p>
        </w:tc>
        <w:tc>
          <w:tcPr>
            <w:tcW w:w="284" w:type="dxa"/>
            <w:shd w:val="clear" w:color="auto" w:fill="auto"/>
          </w:tcPr>
          <w:p w14:paraId="2C993832"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0D0DA8AA"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600C34B5"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4F4EF160"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228EBFC0"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595EF45A"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2AD1051A"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2FBD7935" w14:textId="77777777" w:rsidR="00140A47" w:rsidRPr="00913A62" w:rsidRDefault="00140A47" w:rsidP="00325AA0">
            <w:pPr>
              <w:pStyle w:val="TableCell0-2Center115pt"/>
              <w:rPr>
                <w:rStyle w:val="ChCharisSIL"/>
              </w:rPr>
            </w:pPr>
            <w:r w:rsidRPr="00913A62">
              <w:rPr>
                <w:rStyle w:val="ChCharisSIL"/>
              </w:rPr>
              <w:t>str</w:t>
            </w:r>
          </w:p>
        </w:tc>
        <w:tc>
          <w:tcPr>
            <w:tcW w:w="340" w:type="dxa"/>
            <w:shd w:val="clear" w:color="auto" w:fill="auto"/>
            <w:tcMar>
              <w:left w:w="57" w:type="dxa"/>
              <w:right w:w="57" w:type="dxa"/>
            </w:tcMar>
          </w:tcPr>
          <w:p w14:paraId="12DFBA07"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2BF054DE"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3DF49693" w14:textId="77777777" w:rsidR="00140A47" w:rsidRPr="00913A62" w:rsidRDefault="00140A47" w:rsidP="00325AA0">
            <w:pPr>
              <w:pStyle w:val="TableCell0-2Center115pt"/>
              <w:rPr>
                <w:rStyle w:val="ChCharisSIL"/>
              </w:rPr>
            </w:pPr>
          </w:p>
        </w:tc>
      </w:tr>
      <w:tr w:rsidR="00AC23C4" w:rsidRPr="00913A62" w14:paraId="0E440D54" w14:textId="77777777" w:rsidTr="002B426E">
        <w:tc>
          <w:tcPr>
            <w:tcW w:w="397" w:type="dxa"/>
            <w:vMerge/>
            <w:shd w:val="clear" w:color="auto" w:fill="auto"/>
          </w:tcPr>
          <w:p w14:paraId="4565A567" w14:textId="77777777" w:rsidR="00140A47" w:rsidRPr="00FB283F" w:rsidRDefault="00140A47" w:rsidP="00FB283F">
            <w:pPr>
              <w:pStyle w:val="TableCell0-2115pt"/>
              <w:rPr>
                <w:rStyle w:val="ChCharisSIL"/>
              </w:rPr>
            </w:pPr>
          </w:p>
        </w:tc>
        <w:tc>
          <w:tcPr>
            <w:tcW w:w="340" w:type="dxa"/>
            <w:tcBorders>
              <w:right w:val="single" w:sz="4" w:space="0" w:color="auto"/>
            </w:tcBorders>
            <w:shd w:val="clear" w:color="auto" w:fill="auto"/>
            <w:tcMar>
              <w:left w:w="57" w:type="dxa"/>
              <w:right w:w="57" w:type="dxa"/>
            </w:tcMar>
          </w:tcPr>
          <w:p w14:paraId="67873FF3" w14:textId="77777777" w:rsidR="00140A47" w:rsidRPr="00FB283F" w:rsidRDefault="00140A47" w:rsidP="00FB283F">
            <w:pPr>
              <w:pStyle w:val="TableCell0-2115pt"/>
              <w:rPr>
                <w:rStyle w:val="ChCharisSIL"/>
              </w:rPr>
            </w:pPr>
          </w:p>
        </w:tc>
        <w:tc>
          <w:tcPr>
            <w:tcW w:w="312" w:type="dxa"/>
            <w:tcBorders>
              <w:left w:val="single" w:sz="4" w:space="0" w:color="auto"/>
            </w:tcBorders>
            <w:shd w:val="clear" w:color="auto" w:fill="auto"/>
            <w:tcMar>
              <w:left w:w="57" w:type="dxa"/>
              <w:right w:w="57" w:type="dxa"/>
            </w:tcMar>
          </w:tcPr>
          <w:p w14:paraId="4AAD3DD2" w14:textId="77777777" w:rsidR="00140A47" w:rsidRPr="00325AA0" w:rsidRDefault="00140A47" w:rsidP="00325AA0">
            <w:pPr>
              <w:pStyle w:val="TableCell0-2Center115pt"/>
              <w:rPr>
                <w:rStyle w:val="ChCharisSIL"/>
              </w:rPr>
            </w:pPr>
          </w:p>
        </w:tc>
        <w:tc>
          <w:tcPr>
            <w:tcW w:w="255" w:type="dxa"/>
            <w:shd w:val="clear" w:color="auto" w:fill="auto"/>
            <w:tcMar>
              <w:left w:w="57" w:type="dxa"/>
              <w:right w:w="57" w:type="dxa"/>
            </w:tcMar>
          </w:tcPr>
          <w:p w14:paraId="73297462"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1862BE4D"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1F2B5CA0"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5D8D38FF" w14:textId="77777777" w:rsidR="00140A47" w:rsidRPr="00325AA0" w:rsidRDefault="00140A47" w:rsidP="00325AA0">
            <w:pPr>
              <w:pStyle w:val="TableCell0-2Center115pt"/>
              <w:rPr>
                <w:rStyle w:val="ChCharisSIL"/>
              </w:rPr>
            </w:pPr>
          </w:p>
        </w:tc>
        <w:tc>
          <w:tcPr>
            <w:tcW w:w="340" w:type="dxa"/>
            <w:shd w:val="clear" w:color="auto" w:fill="auto"/>
            <w:tcMar>
              <w:left w:w="57" w:type="dxa"/>
              <w:right w:w="57" w:type="dxa"/>
            </w:tcMar>
          </w:tcPr>
          <w:p w14:paraId="0DD0646F"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0EA9A8FB" w14:textId="77777777" w:rsidR="00140A47" w:rsidRPr="00325AA0" w:rsidRDefault="00140A47" w:rsidP="00325AA0">
            <w:pPr>
              <w:pStyle w:val="TableCell0-2Center115pt"/>
              <w:rPr>
                <w:rStyle w:val="ChCharisSIL"/>
              </w:rPr>
            </w:pPr>
          </w:p>
        </w:tc>
        <w:tc>
          <w:tcPr>
            <w:tcW w:w="284" w:type="dxa"/>
            <w:shd w:val="clear" w:color="auto" w:fill="auto"/>
            <w:tcMar>
              <w:left w:w="57" w:type="dxa"/>
              <w:right w:w="57" w:type="dxa"/>
            </w:tcMar>
          </w:tcPr>
          <w:p w14:paraId="1DC45092" w14:textId="77777777" w:rsidR="00140A47" w:rsidRPr="00325AA0" w:rsidRDefault="00140A47" w:rsidP="00325AA0">
            <w:pPr>
              <w:pStyle w:val="TableCell0-2Center115pt"/>
              <w:rPr>
                <w:rStyle w:val="ChCharisSIL"/>
              </w:rPr>
            </w:pPr>
          </w:p>
        </w:tc>
        <w:tc>
          <w:tcPr>
            <w:tcW w:w="284" w:type="dxa"/>
            <w:shd w:val="clear" w:color="auto" w:fill="auto"/>
          </w:tcPr>
          <w:p w14:paraId="0F53AB09" w14:textId="77777777" w:rsidR="00140A47" w:rsidRPr="00325AA0" w:rsidRDefault="00140A47" w:rsidP="00325AA0">
            <w:pPr>
              <w:pStyle w:val="TableCell0-2Center115pt"/>
              <w:rPr>
                <w:rStyle w:val="ChCharisSIL"/>
              </w:rPr>
            </w:pPr>
          </w:p>
        </w:tc>
        <w:tc>
          <w:tcPr>
            <w:tcW w:w="312" w:type="dxa"/>
            <w:shd w:val="clear" w:color="auto" w:fill="auto"/>
            <w:tcMar>
              <w:left w:w="57" w:type="dxa"/>
              <w:right w:w="57" w:type="dxa"/>
            </w:tcMar>
          </w:tcPr>
          <w:p w14:paraId="17D54260" w14:textId="77777777" w:rsidR="00140A47" w:rsidRPr="00913A62" w:rsidRDefault="00140A47" w:rsidP="00325AA0">
            <w:pPr>
              <w:pStyle w:val="TableCell0-2Center115pt"/>
              <w:rPr>
                <w:rStyle w:val="ChCharisSIL"/>
              </w:rPr>
            </w:pPr>
          </w:p>
        </w:tc>
        <w:tc>
          <w:tcPr>
            <w:tcW w:w="286" w:type="dxa"/>
            <w:tcBorders>
              <w:right w:val="single" w:sz="12" w:space="0" w:color="auto"/>
            </w:tcBorders>
            <w:shd w:val="clear" w:color="auto" w:fill="auto"/>
            <w:tcMar>
              <w:left w:w="57" w:type="dxa"/>
              <w:right w:w="57" w:type="dxa"/>
            </w:tcMar>
          </w:tcPr>
          <w:p w14:paraId="6B602900" w14:textId="77777777" w:rsidR="00140A47" w:rsidRPr="00913A62" w:rsidRDefault="00140A47" w:rsidP="00325AA0">
            <w:pPr>
              <w:pStyle w:val="TableCell0-2Center115pt"/>
              <w:rPr>
                <w:rStyle w:val="ChCharisSIL"/>
              </w:rPr>
            </w:pPr>
          </w:p>
        </w:tc>
        <w:tc>
          <w:tcPr>
            <w:tcW w:w="369" w:type="dxa"/>
            <w:tcBorders>
              <w:left w:val="single" w:sz="12" w:space="0" w:color="auto"/>
            </w:tcBorders>
            <w:shd w:val="clear" w:color="auto" w:fill="auto"/>
            <w:tcMar>
              <w:left w:w="57" w:type="dxa"/>
              <w:right w:w="57" w:type="dxa"/>
            </w:tcMar>
          </w:tcPr>
          <w:p w14:paraId="6311D3D1"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3DF7EBA4"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6B17CFF0" w14:textId="77777777" w:rsidR="00140A47" w:rsidRPr="00913A62" w:rsidRDefault="00140A47" w:rsidP="00325AA0">
            <w:pPr>
              <w:pStyle w:val="TableCell0-2Center115pt"/>
              <w:rPr>
                <w:rStyle w:val="ChCharisSIL"/>
              </w:rPr>
            </w:pPr>
          </w:p>
        </w:tc>
        <w:tc>
          <w:tcPr>
            <w:tcW w:w="284" w:type="dxa"/>
            <w:shd w:val="clear" w:color="auto" w:fill="auto"/>
            <w:tcMar>
              <w:left w:w="57" w:type="dxa"/>
              <w:right w:w="57" w:type="dxa"/>
            </w:tcMar>
          </w:tcPr>
          <w:p w14:paraId="0B911078"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57317CD2" w14:textId="77777777" w:rsidR="00140A47" w:rsidRPr="00913A62" w:rsidRDefault="00140A47" w:rsidP="00325AA0">
            <w:pPr>
              <w:pStyle w:val="TableCell0-2Center115pt"/>
              <w:rPr>
                <w:rStyle w:val="ChCharisSIL"/>
              </w:rPr>
            </w:pPr>
            <w:r w:rsidRPr="00913A62">
              <w:rPr>
                <w:rStyle w:val="ChCharisSIL"/>
              </w:rPr>
              <w:t>skr</w:t>
            </w:r>
          </w:p>
        </w:tc>
        <w:tc>
          <w:tcPr>
            <w:tcW w:w="340" w:type="dxa"/>
            <w:shd w:val="clear" w:color="auto" w:fill="auto"/>
            <w:tcMar>
              <w:left w:w="57" w:type="dxa"/>
              <w:right w:w="57" w:type="dxa"/>
            </w:tcMar>
          </w:tcPr>
          <w:p w14:paraId="208E6B18" w14:textId="77777777" w:rsidR="00140A47" w:rsidRPr="00913A62" w:rsidRDefault="00140A47" w:rsidP="00325AA0">
            <w:pPr>
              <w:pStyle w:val="TableCell0-2Center115pt"/>
              <w:rPr>
                <w:rStyle w:val="ChCharisSIL"/>
              </w:rPr>
            </w:pPr>
          </w:p>
        </w:tc>
        <w:tc>
          <w:tcPr>
            <w:tcW w:w="340" w:type="dxa"/>
            <w:shd w:val="clear" w:color="auto" w:fill="auto"/>
            <w:tcMar>
              <w:left w:w="57" w:type="dxa"/>
              <w:right w:w="57" w:type="dxa"/>
            </w:tcMar>
          </w:tcPr>
          <w:p w14:paraId="12AF334A" w14:textId="77777777" w:rsidR="00140A47" w:rsidRPr="00913A62" w:rsidRDefault="00140A47" w:rsidP="00325AA0">
            <w:pPr>
              <w:pStyle w:val="TableCell0-2Center115pt"/>
              <w:rPr>
                <w:rStyle w:val="ChCharisSIL"/>
              </w:rPr>
            </w:pPr>
          </w:p>
        </w:tc>
        <w:tc>
          <w:tcPr>
            <w:tcW w:w="397" w:type="dxa"/>
            <w:shd w:val="clear" w:color="auto" w:fill="auto"/>
            <w:tcMar>
              <w:left w:w="57" w:type="dxa"/>
              <w:right w:w="57" w:type="dxa"/>
            </w:tcMar>
          </w:tcPr>
          <w:p w14:paraId="664F60DE" w14:textId="77777777" w:rsidR="00140A47" w:rsidRPr="00913A62" w:rsidRDefault="00140A47" w:rsidP="00325AA0">
            <w:pPr>
              <w:pStyle w:val="TableCell0-2Center115pt"/>
              <w:rPr>
                <w:rStyle w:val="ChCharisSIL"/>
              </w:rPr>
            </w:pPr>
          </w:p>
        </w:tc>
      </w:tr>
      <w:tr w:rsidR="00AC23C4" w:rsidRPr="00913A62" w14:paraId="784D028B" w14:textId="77777777" w:rsidTr="002B426E">
        <w:tc>
          <w:tcPr>
            <w:tcW w:w="397" w:type="dxa"/>
            <w:tcBorders>
              <w:bottom w:val="single" w:sz="4" w:space="0" w:color="auto"/>
            </w:tcBorders>
            <w:shd w:val="clear" w:color="auto" w:fill="auto"/>
          </w:tcPr>
          <w:p w14:paraId="63BFF979" w14:textId="77777777" w:rsidR="00140A47" w:rsidRPr="00913A62" w:rsidRDefault="00140A47" w:rsidP="002C1758">
            <w:pPr>
              <w:pStyle w:val="TableCell0-2115pt"/>
            </w:pPr>
          </w:p>
        </w:tc>
        <w:tc>
          <w:tcPr>
            <w:tcW w:w="340" w:type="dxa"/>
            <w:tcBorders>
              <w:bottom w:val="single" w:sz="4" w:space="0" w:color="auto"/>
              <w:right w:val="single" w:sz="4" w:space="0" w:color="auto"/>
            </w:tcBorders>
            <w:shd w:val="clear" w:color="auto" w:fill="auto"/>
            <w:tcMar>
              <w:left w:w="57" w:type="dxa"/>
              <w:right w:w="57" w:type="dxa"/>
            </w:tcMar>
          </w:tcPr>
          <w:p w14:paraId="56D28C5E" w14:textId="77777777" w:rsidR="00140A47" w:rsidRPr="00FF1595" w:rsidRDefault="00140A47" w:rsidP="002C1758">
            <w:pPr>
              <w:pStyle w:val="TableCell0-2115pt"/>
              <w:rPr>
                <w:rStyle w:val="ChCharisSIL"/>
              </w:rPr>
            </w:pPr>
            <w:r w:rsidRPr="00FF1595">
              <w:rPr>
                <w:rStyle w:val="ChCharisSIL"/>
              </w:rPr>
              <w:t>h</w:t>
            </w:r>
          </w:p>
        </w:tc>
        <w:tc>
          <w:tcPr>
            <w:tcW w:w="312" w:type="dxa"/>
            <w:tcBorders>
              <w:left w:val="single" w:sz="4" w:space="0" w:color="auto"/>
              <w:bottom w:val="single" w:sz="4" w:space="0" w:color="auto"/>
            </w:tcBorders>
            <w:shd w:val="clear" w:color="auto" w:fill="auto"/>
            <w:tcMar>
              <w:left w:w="57" w:type="dxa"/>
              <w:right w:w="57" w:type="dxa"/>
            </w:tcMar>
          </w:tcPr>
          <w:p w14:paraId="665FE430" w14:textId="77777777" w:rsidR="00140A47" w:rsidRPr="00325AA0" w:rsidRDefault="00140A47" w:rsidP="00325AA0">
            <w:pPr>
              <w:pStyle w:val="TableCell0-2Center115pt"/>
              <w:rPr>
                <w:rStyle w:val="ChCharisSIL"/>
              </w:rPr>
            </w:pPr>
          </w:p>
        </w:tc>
        <w:tc>
          <w:tcPr>
            <w:tcW w:w="255" w:type="dxa"/>
            <w:tcBorders>
              <w:bottom w:val="single" w:sz="4" w:space="0" w:color="auto"/>
            </w:tcBorders>
            <w:shd w:val="clear" w:color="auto" w:fill="auto"/>
            <w:tcMar>
              <w:left w:w="57" w:type="dxa"/>
              <w:right w:w="57" w:type="dxa"/>
            </w:tcMar>
          </w:tcPr>
          <w:p w14:paraId="07C1F0D0" w14:textId="77777777" w:rsidR="00140A47" w:rsidRPr="00325AA0" w:rsidRDefault="00140A47" w:rsidP="00325AA0">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36401A34" w14:textId="77777777" w:rsidR="00140A47" w:rsidRPr="00325AA0" w:rsidRDefault="00140A47" w:rsidP="00325AA0">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543A1109" w14:textId="77777777" w:rsidR="00140A47" w:rsidRPr="00325AA0" w:rsidRDefault="00140A47" w:rsidP="00325AA0">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52AC5F6F" w14:textId="77777777" w:rsidR="00140A47" w:rsidRPr="00325AA0" w:rsidRDefault="00140A47" w:rsidP="00325AA0">
            <w:pPr>
              <w:pStyle w:val="TableCell0-2Center115pt"/>
              <w:rPr>
                <w:rStyle w:val="ChCharisSIL"/>
              </w:rPr>
            </w:pPr>
          </w:p>
        </w:tc>
        <w:tc>
          <w:tcPr>
            <w:tcW w:w="340" w:type="dxa"/>
            <w:tcBorders>
              <w:bottom w:val="single" w:sz="4" w:space="0" w:color="auto"/>
            </w:tcBorders>
            <w:shd w:val="clear" w:color="auto" w:fill="auto"/>
            <w:tcMar>
              <w:left w:w="57" w:type="dxa"/>
              <w:right w:w="57" w:type="dxa"/>
            </w:tcMar>
          </w:tcPr>
          <w:p w14:paraId="39D60502" w14:textId="77777777" w:rsidR="00140A47" w:rsidRPr="00325AA0" w:rsidRDefault="00140A47" w:rsidP="00325AA0">
            <w:pPr>
              <w:pStyle w:val="TableCell0-2Center115pt"/>
              <w:rPr>
                <w:rStyle w:val="ChCharisSIL"/>
              </w:rPr>
            </w:pPr>
          </w:p>
        </w:tc>
        <w:tc>
          <w:tcPr>
            <w:tcW w:w="312" w:type="dxa"/>
            <w:tcBorders>
              <w:bottom w:val="single" w:sz="4" w:space="0" w:color="auto"/>
            </w:tcBorders>
            <w:shd w:val="clear" w:color="auto" w:fill="auto"/>
            <w:tcMar>
              <w:left w:w="57" w:type="dxa"/>
              <w:right w:w="57" w:type="dxa"/>
            </w:tcMar>
          </w:tcPr>
          <w:p w14:paraId="628AF5D7" w14:textId="77777777" w:rsidR="00140A47" w:rsidRPr="00325AA0" w:rsidRDefault="00140A47" w:rsidP="00325AA0">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08062A53" w14:textId="77777777" w:rsidR="00140A47" w:rsidRPr="00325AA0" w:rsidRDefault="00140A47" w:rsidP="00325AA0">
            <w:pPr>
              <w:pStyle w:val="TableCell0-2Center115pt"/>
              <w:rPr>
                <w:rStyle w:val="ChCharisSIL"/>
              </w:rPr>
            </w:pPr>
          </w:p>
        </w:tc>
        <w:tc>
          <w:tcPr>
            <w:tcW w:w="284" w:type="dxa"/>
            <w:tcBorders>
              <w:bottom w:val="single" w:sz="4" w:space="0" w:color="auto"/>
            </w:tcBorders>
            <w:shd w:val="clear" w:color="auto" w:fill="auto"/>
          </w:tcPr>
          <w:p w14:paraId="6F92773C" w14:textId="77777777" w:rsidR="00140A47" w:rsidRPr="00325AA0" w:rsidRDefault="00140A47" w:rsidP="00325AA0">
            <w:pPr>
              <w:pStyle w:val="TableCell0-2Center115pt"/>
              <w:rPr>
                <w:rStyle w:val="ChCharisSIL"/>
              </w:rPr>
            </w:pPr>
          </w:p>
        </w:tc>
        <w:tc>
          <w:tcPr>
            <w:tcW w:w="312" w:type="dxa"/>
            <w:tcBorders>
              <w:bottom w:val="single" w:sz="4" w:space="0" w:color="auto"/>
            </w:tcBorders>
            <w:shd w:val="clear" w:color="auto" w:fill="auto"/>
            <w:tcMar>
              <w:left w:w="57" w:type="dxa"/>
              <w:right w:w="57" w:type="dxa"/>
            </w:tcMar>
          </w:tcPr>
          <w:p w14:paraId="60F524C4" w14:textId="77777777" w:rsidR="00140A47" w:rsidRPr="00492BCE" w:rsidRDefault="00140A47" w:rsidP="00325AA0">
            <w:pPr>
              <w:pStyle w:val="TableCell0-2Center115pt"/>
              <w:rPr>
                <w:rStyle w:val="ChCharisSIL"/>
              </w:rPr>
            </w:pPr>
          </w:p>
        </w:tc>
        <w:tc>
          <w:tcPr>
            <w:tcW w:w="286" w:type="dxa"/>
            <w:tcBorders>
              <w:bottom w:val="single" w:sz="4" w:space="0" w:color="auto"/>
              <w:right w:val="single" w:sz="12" w:space="0" w:color="auto"/>
            </w:tcBorders>
            <w:shd w:val="clear" w:color="auto" w:fill="auto"/>
            <w:tcMar>
              <w:left w:w="57" w:type="dxa"/>
              <w:right w:w="57" w:type="dxa"/>
            </w:tcMar>
          </w:tcPr>
          <w:p w14:paraId="379069AA" w14:textId="77777777" w:rsidR="00140A47" w:rsidRPr="00492BCE" w:rsidRDefault="00140A47" w:rsidP="00325AA0">
            <w:pPr>
              <w:pStyle w:val="TableCell0-2Center115pt"/>
              <w:rPr>
                <w:rStyle w:val="ChCharisSIL"/>
              </w:rPr>
            </w:pPr>
          </w:p>
        </w:tc>
        <w:tc>
          <w:tcPr>
            <w:tcW w:w="369" w:type="dxa"/>
            <w:tcBorders>
              <w:left w:val="single" w:sz="12" w:space="0" w:color="auto"/>
              <w:bottom w:val="single" w:sz="12" w:space="0" w:color="auto"/>
            </w:tcBorders>
            <w:shd w:val="clear" w:color="auto" w:fill="auto"/>
            <w:tcMar>
              <w:left w:w="57" w:type="dxa"/>
              <w:right w:w="57" w:type="dxa"/>
            </w:tcMar>
          </w:tcPr>
          <w:p w14:paraId="3A327F44" w14:textId="77777777" w:rsidR="00140A47" w:rsidRPr="00E43509" w:rsidRDefault="00140A47" w:rsidP="00325AA0">
            <w:pPr>
              <w:pStyle w:val="TableCell0-2Center115pt"/>
            </w:pPr>
          </w:p>
        </w:tc>
        <w:tc>
          <w:tcPr>
            <w:tcW w:w="340" w:type="dxa"/>
            <w:tcBorders>
              <w:bottom w:val="single" w:sz="12" w:space="0" w:color="auto"/>
            </w:tcBorders>
            <w:shd w:val="clear" w:color="auto" w:fill="auto"/>
            <w:tcMar>
              <w:left w:w="57" w:type="dxa"/>
              <w:right w:w="57" w:type="dxa"/>
            </w:tcMar>
          </w:tcPr>
          <w:p w14:paraId="3E492BBF" w14:textId="77777777" w:rsidR="00140A47" w:rsidRPr="00492BCE" w:rsidRDefault="00140A47" w:rsidP="00325AA0">
            <w:pPr>
              <w:pStyle w:val="TableCell0-2Center115pt"/>
              <w:rPr>
                <w:rStyle w:val="ChCharisSIL"/>
              </w:rPr>
            </w:pPr>
          </w:p>
        </w:tc>
        <w:tc>
          <w:tcPr>
            <w:tcW w:w="284" w:type="dxa"/>
            <w:tcBorders>
              <w:bottom w:val="single" w:sz="12" w:space="0" w:color="auto"/>
            </w:tcBorders>
            <w:shd w:val="clear" w:color="auto" w:fill="auto"/>
            <w:tcMar>
              <w:left w:w="57" w:type="dxa"/>
              <w:right w:w="57" w:type="dxa"/>
            </w:tcMar>
          </w:tcPr>
          <w:p w14:paraId="18200246" w14:textId="77777777" w:rsidR="00140A47" w:rsidRPr="00492BCE" w:rsidRDefault="00140A47" w:rsidP="00325AA0">
            <w:pPr>
              <w:pStyle w:val="TableCell0-2Center115pt"/>
              <w:rPr>
                <w:rStyle w:val="ChCharisSIL"/>
              </w:rPr>
            </w:pPr>
          </w:p>
        </w:tc>
        <w:tc>
          <w:tcPr>
            <w:tcW w:w="284" w:type="dxa"/>
            <w:tcBorders>
              <w:bottom w:val="single" w:sz="12" w:space="0" w:color="auto"/>
            </w:tcBorders>
            <w:shd w:val="clear" w:color="auto" w:fill="auto"/>
            <w:tcMar>
              <w:left w:w="57" w:type="dxa"/>
              <w:right w:w="57" w:type="dxa"/>
            </w:tcMar>
          </w:tcPr>
          <w:p w14:paraId="1F0400A3" w14:textId="77777777" w:rsidR="00140A47" w:rsidRPr="00492BCE" w:rsidRDefault="00140A47" w:rsidP="00325AA0">
            <w:pPr>
              <w:pStyle w:val="TableCell0-2Center115pt"/>
              <w:rPr>
                <w:rStyle w:val="ChCharisSIL"/>
              </w:rPr>
            </w:pPr>
          </w:p>
        </w:tc>
        <w:tc>
          <w:tcPr>
            <w:tcW w:w="397" w:type="dxa"/>
            <w:tcBorders>
              <w:bottom w:val="single" w:sz="12" w:space="0" w:color="auto"/>
            </w:tcBorders>
            <w:shd w:val="clear" w:color="auto" w:fill="auto"/>
            <w:tcMar>
              <w:left w:w="57" w:type="dxa"/>
              <w:right w:w="57" w:type="dxa"/>
            </w:tcMar>
          </w:tcPr>
          <w:p w14:paraId="77993272" w14:textId="77777777" w:rsidR="00140A47" w:rsidRPr="00492BCE" w:rsidRDefault="00140A47" w:rsidP="00325AA0">
            <w:pPr>
              <w:pStyle w:val="TableCell0-2Center115pt"/>
              <w:rPr>
                <w:rStyle w:val="ChCharisSIL"/>
              </w:rPr>
            </w:pPr>
          </w:p>
        </w:tc>
        <w:tc>
          <w:tcPr>
            <w:tcW w:w="340" w:type="dxa"/>
            <w:tcBorders>
              <w:bottom w:val="single" w:sz="12" w:space="0" w:color="auto"/>
            </w:tcBorders>
            <w:shd w:val="clear" w:color="auto" w:fill="auto"/>
            <w:tcMar>
              <w:left w:w="57" w:type="dxa"/>
              <w:right w:w="57" w:type="dxa"/>
            </w:tcMar>
          </w:tcPr>
          <w:p w14:paraId="4B313952" w14:textId="77777777" w:rsidR="00140A47" w:rsidRPr="00492BCE" w:rsidRDefault="00140A47" w:rsidP="00325AA0">
            <w:pPr>
              <w:pStyle w:val="TableCell0-2Center115pt"/>
              <w:rPr>
                <w:rStyle w:val="ChCharisSIL"/>
              </w:rPr>
            </w:pPr>
          </w:p>
        </w:tc>
        <w:tc>
          <w:tcPr>
            <w:tcW w:w="340" w:type="dxa"/>
            <w:tcBorders>
              <w:bottom w:val="single" w:sz="12" w:space="0" w:color="auto"/>
            </w:tcBorders>
            <w:shd w:val="clear" w:color="auto" w:fill="auto"/>
            <w:tcMar>
              <w:left w:w="57" w:type="dxa"/>
              <w:right w:w="57" w:type="dxa"/>
            </w:tcMar>
          </w:tcPr>
          <w:p w14:paraId="3A70ED02" w14:textId="77777777" w:rsidR="00140A47" w:rsidRPr="00492BCE" w:rsidRDefault="00140A47" w:rsidP="00325AA0">
            <w:pPr>
              <w:pStyle w:val="TableCell0-2Center115pt"/>
              <w:rPr>
                <w:rStyle w:val="ChCharisSIL"/>
              </w:rPr>
            </w:pPr>
          </w:p>
        </w:tc>
        <w:tc>
          <w:tcPr>
            <w:tcW w:w="397" w:type="dxa"/>
            <w:tcBorders>
              <w:bottom w:val="single" w:sz="12" w:space="0" w:color="auto"/>
            </w:tcBorders>
            <w:shd w:val="clear" w:color="auto" w:fill="auto"/>
            <w:tcMar>
              <w:left w:w="57" w:type="dxa"/>
              <w:right w:w="57" w:type="dxa"/>
            </w:tcMar>
          </w:tcPr>
          <w:p w14:paraId="194146FC" w14:textId="77777777" w:rsidR="00140A47" w:rsidRPr="00492BCE" w:rsidRDefault="00140A47" w:rsidP="00325AA0">
            <w:pPr>
              <w:pStyle w:val="TableCell0-2Center115pt"/>
              <w:rPr>
                <w:rStyle w:val="ChCharisSIL"/>
              </w:rPr>
            </w:pPr>
          </w:p>
        </w:tc>
      </w:tr>
      <w:tr w:rsidR="00AC23C4" w:rsidRPr="00913A62" w14:paraId="7F0E2664" w14:textId="77777777" w:rsidTr="002B426E">
        <w:tc>
          <w:tcPr>
            <w:tcW w:w="397" w:type="dxa"/>
            <w:vMerge w:val="restart"/>
            <w:tcBorders>
              <w:top w:val="single" w:sz="4" w:space="0" w:color="auto"/>
              <w:bottom w:val="single" w:sz="4" w:space="0" w:color="auto"/>
            </w:tcBorders>
            <w:shd w:val="clear" w:color="auto" w:fill="auto"/>
            <w:textDirection w:val="btLr"/>
          </w:tcPr>
          <w:p w14:paraId="3D6775E6" w14:textId="77777777" w:rsidR="005924E6" w:rsidRPr="0099608C" w:rsidRDefault="005924E6" w:rsidP="002C1758">
            <w:pPr>
              <w:pStyle w:val="TableCell0-2Center115pt"/>
              <w:rPr>
                <w:rStyle w:val="ChSmallCaps"/>
              </w:rPr>
            </w:pPr>
            <w:r w:rsidRPr="0099608C">
              <w:rPr>
                <w:rStyle w:val="ChSmallCaps"/>
              </w:rPr>
              <w:t>liq</w:t>
            </w:r>
          </w:p>
        </w:tc>
        <w:tc>
          <w:tcPr>
            <w:tcW w:w="340" w:type="dxa"/>
            <w:tcBorders>
              <w:top w:val="single" w:sz="4" w:space="0" w:color="auto"/>
              <w:right w:val="single" w:sz="4" w:space="0" w:color="auto"/>
            </w:tcBorders>
            <w:shd w:val="clear" w:color="auto" w:fill="auto"/>
            <w:tcMar>
              <w:left w:w="57" w:type="dxa"/>
              <w:right w:w="57" w:type="dxa"/>
            </w:tcMar>
          </w:tcPr>
          <w:p w14:paraId="4522C582" w14:textId="77777777" w:rsidR="005924E6" w:rsidRPr="00FF1595" w:rsidRDefault="005924E6" w:rsidP="00FF1595">
            <w:pPr>
              <w:pStyle w:val="TableCell2-2115pt"/>
              <w:rPr>
                <w:rStyle w:val="ChCharisSIL"/>
              </w:rPr>
            </w:pPr>
            <w:r w:rsidRPr="00FF1595">
              <w:rPr>
                <w:rStyle w:val="ChCharisSIL"/>
              </w:rPr>
              <w:t>r</w:t>
            </w:r>
          </w:p>
        </w:tc>
        <w:tc>
          <w:tcPr>
            <w:tcW w:w="312" w:type="dxa"/>
            <w:tcBorders>
              <w:top w:val="single" w:sz="4" w:space="0" w:color="auto"/>
              <w:left w:val="single" w:sz="4" w:space="0" w:color="auto"/>
            </w:tcBorders>
            <w:shd w:val="clear" w:color="auto" w:fill="auto"/>
            <w:tcMar>
              <w:left w:w="57" w:type="dxa"/>
              <w:right w:w="57" w:type="dxa"/>
            </w:tcMar>
          </w:tcPr>
          <w:p w14:paraId="61FFD49B" w14:textId="77777777" w:rsidR="005924E6" w:rsidRPr="00325AA0" w:rsidRDefault="005924E6" w:rsidP="00FF1595">
            <w:pPr>
              <w:pStyle w:val="TableCell2-2Center115pt"/>
              <w:rPr>
                <w:rStyle w:val="ChCharisSIL"/>
              </w:rPr>
            </w:pPr>
          </w:p>
        </w:tc>
        <w:tc>
          <w:tcPr>
            <w:tcW w:w="255" w:type="dxa"/>
            <w:tcBorders>
              <w:top w:val="single" w:sz="4" w:space="0" w:color="auto"/>
            </w:tcBorders>
            <w:shd w:val="clear" w:color="auto" w:fill="auto"/>
            <w:tcMar>
              <w:left w:w="57" w:type="dxa"/>
              <w:right w:w="57" w:type="dxa"/>
            </w:tcMar>
          </w:tcPr>
          <w:p w14:paraId="2E8C29FB" w14:textId="77777777" w:rsidR="005924E6" w:rsidRPr="00325AA0" w:rsidRDefault="005924E6" w:rsidP="00FF1595">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52335CB2" w14:textId="77777777" w:rsidR="005924E6" w:rsidRPr="00AC23C4" w:rsidRDefault="005924E6" w:rsidP="00FF1595">
            <w:pPr>
              <w:pStyle w:val="TableCell2-2Center115pt"/>
              <w:rPr>
                <w:rStyle w:val="ChCharisSIL"/>
                <w:u w:val="double"/>
              </w:rPr>
            </w:pPr>
            <w:r w:rsidRPr="00AC23C4">
              <w:rPr>
                <w:rStyle w:val="ChCharisSIL"/>
                <w:u w:val="double"/>
              </w:rPr>
              <w:t>rt</w:t>
            </w:r>
          </w:p>
        </w:tc>
        <w:tc>
          <w:tcPr>
            <w:tcW w:w="284" w:type="dxa"/>
            <w:tcBorders>
              <w:top w:val="single" w:sz="4" w:space="0" w:color="auto"/>
            </w:tcBorders>
            <w:shd w:val="clear" w:color="auto" w:fill="auto"/>
            <w:tcMar>
              <w:left w:w="57" w:type="dxa"/>
              <w:right w:w="57" w:type="dxa"/>
            </w:tcMar>
          </w:tcPr>
          <w:p w14:paraId="177802B1" w14:textId="77777777" w:rsidR="005924E6" w:rsidRPr="00913A62" w:rsidRDefault="005924E6" w:rsidP="00FF1595">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720BF499" w14:textId="77777777" w:rsidR="005924E6" w:rsidRPr="00913A62" w:rsidRDefault="005924E6" w:rsidP="00FF1595">
            <w:pPr>
              <w:pStyle w:val="TableCell2-2Center115pt"/>
              <w:rPr>
                <w:rStyle w:val="ChCharisSIL"/>
              </w:rPr>
            </w:pPr>
          </w:p>
        </w:tc>
        <w:tc>
          <w:tcPr>
            <w:tcW w:w="340" w:type="dxa"/>
            <w:tcBorders>
              <w:top w:val="single" w:sz="4" w:space="0" w:color="auto"/>
            </w:tcBorders>
            <w:shd w:val="clear" w:color="auto" w:fill="auto"/>
            <w:tcMar>
              <w:left w:w="57" w:type="dxa"/>
              <w:right w:w="57" w:type="dxa"/>
            </w:tcMar>
          </w:tcPr>
          <w:p w14:paraId="4FB3898B" w14:textId="77777777" w:rsidR="005924E6" w:rsidRPr="00913A62" w:rsidRDefault="005924E6" w:rsidP="00FF1595">
            <w:pPr>
              <w:pStyle w:val="TableCell2-2Center115pt"/>
              <w:rPr>
                <w:rStyle w:val="ChCharisSIL"/>
              </w:rPr>
            </w:pPr>
          </w:p>
        </w:tc>
        <w:tc>
          <w:tcPr>
            <w:tcW w:w="312" w:type="dxa"/>
            <w:tcBorders>
              <w:top w:val="single" w:sz="4" w:space="0" w:color="auto"/>
            </w:tcBorders>
            <w:shd w:val="clear" w:color="auto" w:fill="auto"/>
            <w:tcMar>
              <w:left w:w="57" w:type="dxa"/>
              <w:right w:w="57" w:type="dxa"/>
            </w:tcMar>
          </w:tcPr>
          <w:p w14:paraId="35B06BFE" w14:textId="77777777" w:rsidR="005924E6" w:rsidRPr="00913A62" w:rsidRDefault="005924E6" w:rsidP="00FF1595">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4C2BC896" w14:textId="77777777" w:rsidR="005924E6" w:rsidRPr="00913A62" w:rsidRDefault="005924E6" w:rsidP="00FF1595">
            <w:pPr>
              <w:pStyle w:val="TableCell2-2Center115pt"/>
              <w:rPr>
                <w:rStyle w:val="ChCharisSIL"/>
              </w:rPr>
            </w:pPr>
          </w:p>
        </w:tc>
        <w:tc>
          <w:tcPr>
            <w:tcW w:w="284" w:type="dxa"/>
            <w:tcBorders>
              <w:top w:val="single" w:sz="4" w:space="0" w:color="auto"/>
            </w:tcBorders>
            <w:shd w:val="clear" w:color="auto" w:fill="auto"/>
          </w:tcPr>
          <w:p w14:paraId="46BB101D" w14:textId="77777777" w:rsidR="005924E6" w:rsidRPr="00913A62" w:rsidRDefault="005924E6" w:rsidP="00FF1595">
            <w:pPr>
              <w:pStyle w:val="TableCell2-2Center115pt"/>
              <w:rPr>
                <w:rStyle w:val="ChCharisSIL"/>
              </w:rPr>
            </w:pPr>
          </w:p>
        </w:tc>
        <w:tc>
          <w:tcPr>
            <w:tcW w:w="312" w:type="dxa"/>
            <w:tcBorders>
              <w:top w:val="single" w:sz="4" w:space="0" w:color="auto"/>
            </w:tcBorders>
            <w:shd w:val="clear" w:color="auto" w:fill="auto"/>
            <w:tcMar>
              <w:left w:w="57" w:type="dxa"/>
              <w:right w:w="57" w:type="dxa"/>
            </w:tcMar>
          </w:tcPr>
          <w:p w14:paraId="1165F869" w14:textId="77777777" w:rsidR="005924E6" w:rsidRPr="00913A62" w:rsidRDefault="005924E6" w:rsidP="00FF1595">
            <w:pPr>
              <w:pStyle w:val="TableCell2-2Center115pt"/>
              <w:rPr>
                <w:rStyle w:val="ChCharisSIL"/>
              </w:rPr>
            </w:pPr>
          </w:p>
        </w:tc>
        <w:tc>
          <w:tcPr>
            <w:tcW w:w="286" w:type="dxa"/>
            <w:tcBorders>
              <w:top w:val="single" w:sz="4" w:space="0" w:color="auto"/>
              <w:right w:val="single" w:sz="4" w:space="0" w:color="auto"/>
            </w:tcBorders>
            <w:shd w:val="clear" w:color="auto" w:fill="auto"/>
            <w:tcMar>
              <w:left w:w="57" w:type="dxa"/>
              <w:right w:w="57" w:type="dxa"/>
            </w:tcMar>
          </w:tcPr>
          <w:p w14:paraId="0FF79FC0" w14:textId="77777777" w:rsidR="005924E6" w:rsidRPr="00913A62" w:rsidRDefault="005924E6" w:rsidP="00FF1595">
            <w:pPr>
              <w:pStyle w:val="TableCell2-2Center115pt"/>
              <w:rPr>
                <w:rStyle w:val="ChCharisSIL"/>
              </w:rPr>
            </w:pPr>
          </w:p>
        </w:tc>
        <w:tc>
          <w:tcPr>
            <w:tcW w:w="369" w:type="dxa"/>
            <w:tcBorders>
              <w:top w:val="single" w:sz="4" w:space="0" w:color="auto"/>
              <w:left w:val="single" w:sz="4" w:space="0" w:color="auto"/>
            </w:tcBorders>
            <w:shd w:val="clear" w:color="auto" w:fill="auto"/>
            <w:tcMar>
              <w:left w:w="57" w:type="dxa"/>
              <w:right w:w="57" w:type="dxa"/>
            </w:tcMar>
          </w:tcPr>
          <w:p w14:paraId="29B846CB" w14:textId="77777777" w:rsidR="005924E6" w:rsidRPr="00913A62" w:rsidRDefault="005924E6" w:rsidP="00FF1595">
            <w:pPr>
              <w:pStyle w:val="TableCell2-2Center115pt"/>
              <w:rPr>
                <w:rStyle w:val="ChCharisSIL"/>
              </w:rPr>
            </w:pPr>
          </w:p>
        </w:tc>
        <w:tc>
          <w:tcPr>
            <w:tcW w:w="340" w:type="dxa"/>
            <w:tcBorders>
              <w:top w:val="single" w:sz="4" w:space="0" w:color="auto"/>
            </w:tcBorders>
            <w:shd w:val="clear" w:color="auto" w:fill="auto"/>
            <w:tcMar>
              <w:left w:w="57" w:type="dxa"/>
              <w:right w:w="57" w:type="dxa"/>
            </w:tcMar>
          </w:tcPr>
          <w:p w14:paraId="1D809C82" w14:textId="77777777" w:rsidR="005924E6" w:rsidRPr="00913A62" w:rsidRDefault="005924E6" w:rsidP="00FF1595">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6A00FAFF" w14:textId="77777777" w:rsidR="005924E6" w:rsidRPr="00913A62" w:rsidRDefault="005924E6" w:rsidP="00FF1595">
            <w:pPr>
              <w:pStyle w:val="TableCell2-2Center115pt"/>
              <w:rPr>
                <w:rStyle w:val="ChCharisSIL"/>
              </w:rPr>
            </w:pPr>
          </w:p>
        </w:tc>
        <w:tc>
          <w:tcPr>
            <w:tcW w:w="284" w:type="dxa"/>
            <w:tcBorders>
              <w:top w:val="single" w:sz="4" w:space="0" w:color="auto"/>
            </w:tcBorders>
            <w:shd w:val="clear" w:color="auto" w:fill="auto"/>
            <w:tcMar>
              <w:left w:w="57" w:type="dxa"/>
              <w:right w:w="57" w:type="dxa"/>
            </w:tcMar>
          </w:tcPr>
          <w:p w14:paraId="42A9E553" w14:textId="77777777" w:rsidR="005924E6" w:rsidRPr="00913A62" w:rsidRDefault="005924E6" w:rsidP="00FF1595">
            <w:pPr>
              <w:pStyle w:val="TableCell2-2Center115pt"/>
              <w:rPr>
                <w:rStyle w:val="ChCharisSIL"/>
              </w:rPr>
            </w:pPr>
          </w:p>
        </w:tc>
        <w:tc>
          <w:tcPr>
            <w:tcW w:w="397" w:type="dxa"/>
            <w:tcBorders>
              <w:top w:val="single" w:sz="4" w:space="0" w:color="auto"/>
            </w:tcBorders>
            <w:shd w:val="clear" w:color="auto" w:fill="auto"/>
            <w:tcMar>
              <w:left w:w="57" w:type="dxa"/>
              <w:right w:w="57" w:type="dxa"/>
            </w:tcMar>
          </w:tcPr>
          <w:p w14:paraId="0ACF6F15" w14:textId="77777777" w:rsidR="005924E6" w:rsidRPr="00913A62" w:rsidRDefault="005924E6" w:rsidP="00FF1595">
            <w:pPr>
              <w:pStyle w:val="TableCell2-2Center115pt"/>
              <w:rPr>
                <w:rStyle w:val="ChCharisSIL"/>
              </w:rPr>
            </w:pPr>
          </w:p>
        </w:tc>
        <w:tc>
          <w:tcPr>
            <w:tcW w:w="340" w:type="dxa"/>
            <w:tcBorders>
              <w:top w:val="single" w:sz="4" w:space="0" w:color="auto"/>
            </w:tcBorders>
            <w:shd w:val="clear" w:color="auto" w:fill="auto"/>
            <w:tcMar>
              <w:left w:w="57" w:type="dxa"/>
              <w:right w:w="57" w:type="dxa"/>
            </w:tcMar>
          </w:tcPr>
          <w:p w14:paraId="52E52882" w14:textId="77777777" w:rsidR="005924E6" w:rsidRPr="00913A62" w:rsidRDefault="005924E6" w:rsidP="00FF1595">
            <w:pPr>
              <w:pStyle w:val="TableCell2-2Center115pt"/>
              <w:rPr>
                <w:rStyle w:val="ChCharisSIL"/>
              </w:rPr>
            </w:pPr>
          </w:p>
        </w:tc>
        <w:tc>
          <w:tcPr>
            <w:tcW w:w="340" w:type="dxa"/>
            <w:tcBorders>
              <w:top w:val="single" w:sz="4" w:space="0" w:color="auto"/>
            </w:tcBorders>
            <w:shd w:val="clear" w:color="auto" w:fill="auto"/>
            <w:tcMar>
              <w:left w:w="57" w:type="dxa"/>
              <w:right w:w="57" w:type="dxa"/>
            </w:tcMar>
          </w:tcPr>
          <w:p w14:paraId="3C4FDFB0" w14:textId="77777777" w:rsidR="005924E6" w:rsidRPr="00913A62" w:rsidRDefault="005924E6" w:rsidP="00FF1595">
            <w:pPr>
              <w:pStyle w:val="TableCell2-2Center115pt"/>
              <w:rPr>
                <w:rStyle w:val="ChCharisSIL"/>
              </w:rPr>
            </w:pPr>
          </w:p>
        </w:tc>
        <w:tc>
          <w:tcPr>
            <w:tcW w:w="397" w:type="dxa"/>
            <w:tcBorders>
              <w:top w:val="single" w:sz="4" w:space="0" w:color="auto"/>
            </w:tcBorders>
            <w:shd w:val="clear" w:color="auto" w:fill="auto"/>
            <w:tcMar>
              <w:left w:w="57" w:type="dxa"/>
              <w:right w:w="57" w:type="dxa"/>
            </w:tcMar>
          </w:tcPr>
          <w:p w14:paraId="5F454252" w14:textId="77777777" w:rsidR="005924E6" w:rsidRPr="00913A62" w:rsidRDefault="005924E6" w:rsidP="00FF1595">
            <w:pPr>
              <w:pStyle w:val="TableCell2-2Center115pt"/>
              <w:rPr>
                <w:rStyle w:val="ChCharisSIL"/>
              </w:rPr>
            </w:pPr>
          </w:p>
        </w:tc>
      </w:tr>
      <w:tr w:rsidR="00AC23C4" w:rsidRPr="00913A62" w14:paraId="5ACA1742" w14:textId="77777777" w:rsidTr="002B426E">
        <w:tc>
          <w:tcPr>
            <w:tcW w:w="397" w:type="dxa"/>
            <w:vMerge/>
            <w:tcBorders>
              <w:bottom w:val="single" w:sz="4" w:space="0" w:color="auto"/>
            </w:tcBorders>
            <w:shd w:val="clear" w:color="auto" w:fill="auto"/>
          </w:tcPr>
          <w:p w14:paraId="5CE3CC07" w14:textId="77777777" w:rsidR="005924E6" w:rsidRPr="00913A62" w:rsidRDefault="005924E6" w:rsidP="00140A47">
            <w:pPr>
              <w:pStyle w:val="TableCell2-0"/>
              <w:rPr>
                <w:rStyle w:val="ChSmallCaps"/>
              </w:rPr>
            </w:pPr>
          </w:p>
        </w:tc>
        <w:tc>
          <w:tcPr>
            <w:tcW w:w="340" w:type="dxa"/>
            <w:tcBorders>
              <w:bottom w:val="single" w:sz="4" w:space="0" w:color="auto"/>
              <w:right w:val="single" w:sz="4" w:space="0" w:color="auto"/>
            </w:tcBorders>
            <w:shd w:val="clear" w:color="auto" w:fill="auto"/>
            <w:tcMar>
              <w:left w:w="57" w:type="dxa"/>
              <w:right w:w="57" w:type="dxa"/>
            </w:tcMar>
          </w:tcPr>
          <w:p w14:paraId="2A171291" w14:textId="77777777" w:rsidR="005924E6" w:rsidRPr="00FF1595" w:rsidRDefault="005924E6" w:rsidP="00AC23C4">
            <w:pPr>
              <w:pStyle w:val="TableCell0-2115ptBreak"/>
              <w:keepNext/>
              <w:rPr>
                <w:rStyle w:val="ChCharisSIL"/>
              </w:rPr>
            </w:pPr>
            <w:r w:rsidRPr="00FF1595">
              <w:rPr>
                <w:rStyle w:val="ChCharisSIL"/>
              </w:rPr>
              <w:t>l</w:t>
            </w:r>
          </w:p>
        </w:tc>
        <w:tc>
          <w:tcPr>
            <w:tcW w:w="312" w:type="dxa"/>
            <w:tcBorders>
              <w:left w:val="single" w:sz="4" w:space="0" w:color="auto"/>
              <w:bottom w:val="single" w:sz="4" w:space="0" w:color="auto"/>
            </w:tcBorders>
            <w:shd w:val="clear" w:color="auto" w:fill="auto"/>
            <w:tcMar>
              <w:left w:w="57" w:type="dxa"/>
              <w:right w:w="57" w:type="dxa"/>
            </w:tcMar>
          </w:tcPr>
          <w:p w14:paraId="52301F57" w14:textId="77777777" w:rsidR="005924E6" w:rsidRPr="00325AA0" w:rsidRDefault="005924E6" w:rsidP="00FF1595">
            <w:pPr>
              <w:pStyle w:val="TableCell0-2Center115pt"/>
              <w:rPr>
                <w:rStyle w:val="ChCharisSIL"/>
              </w:rPr>
            </w:pPr>
          </w:p>
        </w:tc>
        <w:tc>
          <w:tcPr>
            <w:tcW w:w="255" w:type="dxa"/>
            <w:tcBorders>
              <w:bottom w:val="single" w:sz="4" w:space="0" w:color="auto"/>
            </w:tcBorders>
            <w:shd w:val="clear" w:color="auto" w:fill="auto"/>
            <w:tcMar>
              <w:left w:w="57" w:type="dxa"/>
              <w:right w:w="57" w:type="dxa"/>
            </w:tcMar>
          </w:tcPr>
          <w:p w14:paraId="1B2F1E34" w14:textId="77777777" w:rsidR="005924E6" w:rsidRPr="00325AA0" w:rsidRDefault="005924E6" w:rsidP="00FF1595">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79A6834F" w14:textId="77777777" w:rsidR="005924E6" w:rsidRPr="00913A62" w:rsidRDefault="005924E6" w:rsidP="00FF1595">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0408666A" w14:textId="77777777" w:rsidR="005924E6" w:rsidRPr="00913A62" w:rsidRDefault="005924E6" w:rsidP="00FF1595">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514D9599" w14:textId="77777777" w:rsidR="005924E6" w:rsidRPr="00913A62" w:rsidRDefault="005924E6" w:rsidP="00FF1595">
            <w:pPr>
              <w:pStyle w:val="TableCell0-2Center115pt"/>
              <w:rPr>
                <w:rStyle w:val="ChCharisSIL"/>
              </w:rPr>
            </w:pPr>
          </w:p>
        </w:tc>
        <w:tc>
          <w:tcPr>
            <w:tcW w:w="340" w:type="dxa"/>
            <w:tcBorders>
              <w:bottom w:val="single" w:sz="4" w:space="0" w:color="auto"/>
            </w:tcBorders>
            <w:shd w:val="clear" w:color="auto" w:fill="auto"/>
            <w:tcMar>
              <w:left w:w="57" w:type="dxa"/>
              <w:right w:w="57" w:type="dxa"/>
            </w:tcMar>
          </w:tcPr>
          <w:p w14:paraId="2870E50D" w14:textId="77777777" w:rsidR="005924E6" w:rsidRPr="00913A62" w:rsidRDefault="005924E6" w:rsidP="00FF1595">
            <w:pPr>
              <w:pStyle w:val="TableCell0-2Center115pt"/>
              <w:rPr>
                <w:rStyle w:val="ChCharisSIL"/>
              </w:rPr>
            </w:pPr>
          </w:p>
        </w:tc>
        <w:tc>
          <w:tcPr>
            <w:tcW w:w="312" w:type="dxa"/>
            <w:tcBorders>
              <w:bottom w:val="single" w:sz="4" w:space="0" w:color="auto"/>
            </w:tcBorders>
            <w:shd w:val="clear" w:color="auto" w:fill="auto"/>
            <w:tcMar>
              <w:left w:w="57" w:type="dxa"/>
              <w:right w:w="57" w:type="dxa"/>
            </w:tcMar>
          </w:tcPr>
          <w:p w14:paraId="0E0FEEBB" w14:textId="77777777" w:rsidR="005924E6" w:rsidRPr="00913A62" w:rsidRDefault="005924E6" w:rsidP="00FF1595">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14462898" w14:textId="77777777" w:rsidR="005924E6" w:rsidRPr="00913A62" w:rsidRDefault="005924E6" w:rsidP="00FF1595">
            <w:pPr>
              <w:pStyle w:val="TableCell0-2Center115pt"/>
              <w:rPr>
                <w:rStyle w:val="ChCharisSIL"/>
              </w:rPr>
            </w:pPr>
          </w:p>
        </w:tc>
        <w:tc>
          <w:tcPr>
            <w:tcW w:w="284" w:type="dxa"/>
            <w:tcBorders>
              <w:bottom w:val="single" w:sz="4" w:space="0" w:color="auto"/>
            </w:tcBorders>
            <w:shd w:val="clear" w:color="auto" w:fill="auto"/>
          </w:tcPr>
          <w:p w14:paraId="62900C95" w14:textId="77777777" w:rsidR="005924E6" w:rsidRPr="00913A62" w:rsidRDefault="005924E6" w:rsidP="00FF1595">
            <w:pPr>
              <w:pStyle w:val="TableCell0-2Center115pt"/>
              <w:rPr>
                <w:rStyle w:val="ChCharisSIL"/>
              </w:rPr>
            </w:pPr>
          </w:p>
        </w:tc>
        <w:tc>
          <w:tcPr>
            <w:tcW w:w="312" w:type="dxa"/>
            <w:tcBorders>
              <w:bottom w:val="single" w:sz="4" w:space="0" w:color="auto"/>
            </w:tcBorders>
            <w:shd w:val="clear" w:color="auto" w:fill="auto"/>
            <w:tcMar>
              <w:left w:w="57" w:type="dxa"/>
              <w:right w:w="57" w:type="dxa"/>
            </w:tcMar>
          </w:tcPr>
          <w:p w14:paraId="4B3FA744" w14:textId="77777777" w:rsidR="005924E6" w:rsidRPr="00913A62" w:rsidRDefault="005924E6" w:rsidP="00FF1595">
            <w:pPr>
              <w:pStyle w:val="TableCell0-2Center115pt"/>
              <w:rPr>
                <w:rStyle w:val="ChCharisSIL"/>
              </w:rPr>
            </w:pPr>
          </w:p>
        </w:tc>
        <w:tc>
          <w:tcPr>
            <w:tcW w:w="286" w:type="dxa"/>
            <w:tcBorders>
              <w:bottom w:val="single" w:sz="4" w:space="0" w:color="auto"/>
              <w:right w:val="single" w:sz="4" w:space="0" w:color="auto"/>
            </w:tcBorders>
            <w:shd w:val="clear" w:color="auto" w:fill="auto"/>
            <w:tcMar>
              <w:left w:w="57" w:type="dxa"/>
              <w:right w:w="57" w:type="dxa"/>
            </w:tcMar>
          </w:tcPr>
          <w:p w14:paraId="6400AE33" w14:textId="77777777" w:rsidR="005924E6" w:rsidRPr="00913A62" w:rsidRDefault="005924E6" w:rsidP="00FF1595">
            <w:pPr>
              <w:pStyle w:val="TableCell0-2Center115pt"/>
              <w:rPr>
                <w:rStyle w:val="ChCharisSIL"/>
              </w:rPr>
            </w:pPr>
          </w:p>
        </w:tc>
        <w:tc>
          <w:tcPr>
            <w:tcW w:w="369" w:type="dxa"/>
            <w:tcBorders>
              <w:left w:val="single" w:sz="4" w:space="0" w:color="auto"/>
              <w:bottom w:val="single" w:sz="4" w:space="0" w:color="auto"/>
            </w:tcBorders>
            <w:shd w:val="clear" w:color="auto" w:fill="auto"/>
            <w:tcMar>
              <w:left w:w="57" w:type="dxa"/>
              <w:right w:w="57" w:type="dxa"/>
            </w:tcMar>
          </w:tcPr>
          <w:p w14:paraId="0927B3D8" w14:textId="77777777" w:rsidR="005924E6" w:rsidRPr="00913A62" w:rsidRDefault="005924E6" w:rsidP="00FF1595">
            <w:pPr>
              <w:pStyle w:val="TableCell0-2Center115pt"/>
              <w:rPr>
                <w:rStyle w:val="ChCharisSIL"/>
              </w:rPr>
            </w:pPr>
          </w:p>
        </w:tc>
        <w:tc>
          <w:tcPr>
            <w:tcW w:w="340" w:type="dxa"/>
            <w:tcBorders>
              <w:bottom w:val="single" w:sz="4" w:space="0" w:color="auto"/>
            </w:tcBorders>
            <w:shd w:val="clear" w:color="auto" w:fill="auto"/>
            <w:tcMar>
              <w:left w:w="57" w:type="dxa"/>
              <w:right w:w="57" w:type="dxa"/>
            </w:tcMar>
          </w:tcPr>
          <w:p w14:paraId="532B2CBA" w14:textId="77777777" w:rsidR="005924E6" w:rsidRPr="00913A62" w:rsidRDefault="005924E6" w:rsidP="00FF1595">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3A5FAB72" w14:textId="77777777" w:rsidR="005924E6" w:rsidRPr="00913A62" w:rsidRDefault="005924E6" w:rsidP="00FF1595">
            <w:pPr>
              <w:pStyle w:val="TableCell0-2Center115pt"/>
              <w:rPr>
                <w:rStyle w:val="ChCharisSIL"/>
              </w:rPr>
            </w:pPr>
          </w:p>
        </w:tc>
        <w:tc>
          <w:tcPr>
            <w:tcW w:w="284" w:type="dxa"/>
            <w:tcBorders>
              <w:bottom w:val="single" w:sz="4" w:space="0" w:color="auto"/>
            </w:tcBorders>
            <w:shd w:val="clear" w:color="auto" w:fill="auto"/>
            <w:tcMar>
              <w:left w:w="57" w:type="dxa"/>
              <w:right w:w="57" w:type="dxa"/>
            </w:tcMar>
          </w:tcPr>
          <w:p w14:paraId="03410005" w14:textId="77777777" w:rsidR="005924E6" w:rsidRPr="00913A62" w:rsidRDefault="005924E6" w:rsidP="00FF1595">
            <w:pPr>
              <w:pStyle w:val="TableCell0-2Center115pt"/>
              <w:rPr>
                <w:rStyle w:val="ChCharisSIL"/>
              </w:rPr>
            </w:pPr>
          </w:p>
        </w:tc>
        <w:tc>
          <w:tcPr>
            <w:tcW w:w="397" w:type="dxa"/>
            <w:tcBorders>
              <w:bottom w:val="single" w:sz="4" w:space="0" w:color="auto"/>
            </w:tcBorders>
            <w:shd w:val="clear" w:color="auto" w:fill="auto"/>
            <w:tcMar>
              <w:left w:w="57" w:type="dxa"/>
              <w:right w:w="57" w:type="dxa"/>
            </w:tcMar>
          </w:tcPr>
          <w:p w14:paraId="6FAA7DDB" w14:textId="77777777" w:rsidR="005924E6" w:rsidRPr="00913A62" w:rsidRDefault="005924E6" w:rsidP="00FF1595">
            <w:pPr>
              <w:pStyle w:val="TableCell0-2Center115pt"/>
              <w:rPr>
                <w:rStyle w:val="ChCharisSIL"/>
              </w:rPr>
            </w:pPr>
          </w:p>
        </w:tc>
        <w:tc>
          <w:tcPr>
            <w:tcW w:w="340" w:type="dxa"/>
            <w:tcBorders>
              <w:bottom w:val="single" w:sz="4" w:space="0" w:color="auto"/>
            </w:tcBorders>
            <w:shd w:val="clear" w:color="auto" w:fill="auto"/>
            <w:tcMar>
              <w:left w:w="57" w:type="dxa"/>
              <w:right w:w="57" w:type="dxa"/>
            </w:tcMar>
          </w:tcPr>
          <w:p w14:paraId="7AAB23AF" w14:textId="77777777" w:rsidR="005924E6" w:rsidRPr="00913A62" w:rsidRDefault="005924E6" w:rsidP="00FF1595">
            <w:pPr>
              <w:pStyle w:val="TableCell0-2Center115pt"/>
              <w:rPr>
                <w:rStyle w:val="ChCharisSIL"/>
              </w:rPr>
            </w:pPr>
          </w:p>
        </w:tc>
        <w:tc>
          <w:tcPr>
            <w:tcW w:w="340" w:type="dxa"/>
            <w:tcBorders>
              <w:bottom w:val="single" w:sz="4" w:space="0" w:color="auto"/>
            </w:tcBorders>
            <w:shd w:val="clear" w:color="auto" w:fill="auto"/>
            <w:tcMar>
              <w:left w:w="57" w:type="dxa"/>
              <w:right w:w="57" w:type="dxa"/>
            </w:tcMar>
          </w:tcPr>
          <w:p w14:paraId="1284DB5A" w14:textId="77777777" w:rsidR="005924E6" w:rsidRPr="00913A62" w:rsidRDefault="005924E6" w:rsidP="00FF1595">
            <w:pPr>
              <w:pStyle w:val="TableCell0-2Center115pt"/>
              <w:rPr>
                <w:rStyle w:val="ChCharisSIL"/>
              </w:rPr>
            </w:pPr>
          </w:p>
        </w:tc>
        <w:tc>
          <w:tcPr>
            <w:tcW w:w="397" w:type="dxa"/>
            <w:tcBorders>
              <w:bottom w:val="single" w:sz="4" w:space="0" w:color="auto"/>
            </w:tcBorders>
            <w:shd w:val="clear" w:color="auto" w:fill="auto"/>
            <w:tcMar>
              <w:left w:w="57" w:type="dxa"/>
              <w:right w:w="57" w:type="dxa"/>
            </w:tcMar>
          </w:tcPr>
          <w:p w14:paraId="0DDFB908" w14:textId="77777777" w:rsidR="005924E6" w:rsidRPr="00913A62" w:rsidRDefault="005924E6" w:rsidP="00FF1595">
            <w:pPr>
              <w:pStyle w:val="TableCell0-2Center115pt"/>
              <w:rPr>
                <w:rStyle w:val="ChCharisSIL"/>
              </w:rPr>
            </w:pPr>
          </w:p>
        </w:tc>
      </w:tr>
    </w:tbl>
    <w:p w14:paraId="15EB3764" w14:textId="77777777" w:rsidR="00140A47" w:rsidRDefault="00140A47" w:rsidP="00CA71F7">
      <w:pPr>
        <w:pStyle w:val="Body0010after"/>
      </w:pPr>
    </w:p>
    <w:p w14:paraId="7BB8A6D4" w14:textId="77777777" w:rsidR="00140A47" w:rsidRPr="00913A62" w:rsidRDefault="00140A47" w:rsidP="00140A47">
      <w:pPr>
        <w:pStyle w:val="Heading4"/>
      </w:pPr>
      <w:bookmarkStart w:id="1072" w:name="_Ref338523906"/>
      <w:r w:rsidRPr="00913A62">
        <w:t>Vowel distribution and sequences</w:t>
      </w:r>
      <w:bookmarkEnd w:id="1072"/>
    </w:p>
    <w:p w14:paraId="75E5195C" w14:textId="073CA7E5" w:rsidR="00140A47" w:rsidRPr="00913A62" w:rsidRDefault="00140A47" w:rsidP="00497EBB">
      <w:pPr>
        <w:pStyle w:val="Body0005after115pt"/>
      </w:pPr>
      <w:r w:rsidRPr="00913A62">
        <w:t xml:space="preserve">The distribution of vowels in loan words corresponds to </w:t>
      </w:r>
      <w:r w:rsidR="00325711">
        <w:t xml:space="preserve">that </w:t>
      </w:r>
      <w:r w:rsidRPr="00913A62">
        <w:t xml:space="preserve">in </w:t>
      </w:r>
      <w:r w:rsidR="00325711" w:rsidRPr="00325711">
        <w:t xml:space="preserve">inherited Malay roots </w:t>
      </w:r>
      <w:r w:rsidRPr="00913A62">
        <w:t>(see §</w:t>
      </w:r>
      <w:r w:rsidRPr="00913A62">
        <w:fldChar w:fldCharType="begin"/>
      </w:r>
      <w:r w:rsidRPr="00913A62">
        <w:instrText xml:space="preserve"> REF _Ref324758217 \w \h </w:instrText>
      </w:r>
      <w:r>
        <w:instrText xml:space="preserve"> \* MERGEFORMAT </w:instrText>
      </w:r>
      <w:r w:rsidRPr="00913A62">
        <w:fldChar w:fldCharType="separate"/>
      </w:r>
      <w:r w:rsidR="00154D81">
        <w:rPr>
          <w:cs/>
        </w:rPr>
        <w:t>‎</w:t>
      </w:r>
      <w:r w:rsidR="00154D81">
        <w:t>2.4.2</w:t>
      </w:r>
      <w:r w:rsidRPr="00913A62">
        <w:fldChar w:fldCharType="end"/>
      </w:r>
      <w:r w:rsidRPr="00913A62">
        <w:t xml:space="preserve">). A restricted sample of vowels occurs in V.V vowel sequences, as shown in </w:t>
      </w:r>
      <w:r w:rsidR="00324428">
        <w:fldChar w:fldCharType="begin"/>
      </w:r>
      <w:r w:rsidR="00324428">
        <w:instrText xml:space="preserve"> REF _Ref376253202 \h </w:instrText>
      </w:r>
      <w:r w:rsidR="00324428">
        <w:fldChar w:fldCharType="separate"/>
      </w:r>
      <w:r w:rsidR="00154D81" w:rsidRPr="00913A62">
        <w:t xml:space="preserve">Table </w:t>
      </w:r>
      <w:r w:rsidR="00154D81">
        <w:rPr>
          <w:noProof/>
          <w:cs/>
        </w:rPr>
        <w:t>‎</w:t>
      </w:r>
      <w:r w:rsidR="00154D81">
        <w:rPr>
          <w:noProof/>
        </w:rPr>
        <w:t>2</w:t>
      </w:r>
      <w:r w:rsidR="00154D81">
        <w:t>.</w:t>
      </w:r>
      <w:r w:rsidR="00154D81">
        <w:rPr>
          <w:noProof/>
        </w:rPr>
        <w:t>54</w:t>
      </w:r>
      <w:r w:rsidR="00324428">
        <w:fldChar w:fldCharType="end"/>
      </w:r>
      <w:r w:rsidRPr="00913A62">
        <w:t xml:space="preserve">. Again, for each V.V sequence two examples are given, as far as attested. </w:t>
      </w:r>
      <w:r w:rsidR="006A47BB">
        <w:t xml:space="preserve">The first </w:t>
      </w:r>
      <w:r w:rsidRPr="00913A62">
        <w:t>example displays a /</w:t>
      </w:r>
      <w:r w:rsidRPr="00302E8F">
        <w:rPr>
          <w:rStyle w:val="ChCharisSIL"/>
        </w:rPr>
        <w:t>ˈ</w:t>
      </w:r>
      <w:r w:rsidRPr="00913A62">
        <w:t>(C)V.V/ stress pattern with the syllable containing V</w:t>
      </w:r>
      <w:r w:rsidRPr="00913A62">
        <w:rPr>
          <w:vertAlign w:val="subscript"/>
        </w:rPr>
        <w:t>1</w:t>
      </w:r>
      <w:r w:rsidRPr="00913A62">
        <w:t xml:space="preserve"> being stressed. The second example has a /CV.</w:t>
      </w:r>
      <w:r w:rsidRPr="00302E8F">
        <w:rPr>
          <w:rStyle w:val="ChCharisSIL"/>
        </w:rPr>
        <w:t>ˈ</w:t>
      </w:r>
      <w:r w:rsidRPr="00913A62">
        <w:t>V/ stress pattern in which V</w:t>
      </w:r>
      <w:r w:rsidRPr="00913A62">
        <w:rPr>
          <w:vertAlign w:val="subscript"/>
        </w:rPr>
        <w:t>2</w:t>
      </w:r>
      <w:r w:rsidRPr="00913A62">
        <w:t xml:space="preserve"> is stressed. Of the 56 loan words with V.V sequences, 36 items (56%) have a /</w:t>
      </w:r>
      <w:r w:rsidRPr="00302E8F">
        <w:rPr>
          <w:rStyle w:val="ChCharisSIL"/>
        </w:rPr>
        <w:t>ˈ</w:t>
      </w:r>
      <w:r w:rsidRPr="00913A62">
        <w:t xml:space="preserve">CV.V/ stress pattern, while 20 </w:t>
      </w:r>
      <w:r w:rsidR="00497EBB">
        <w:t xml:space="preserve">items </w:t>
      </w:r>
      <w:r w:rsidRPr="00913A62">
        <w:t>(44%) show a /CV.</w:t>
      </w:r>
      <w:r w:rsidR="00302E8F" w:rsidRPr="00302E8F">
        <w:rPr>
          <w:rStyle w:val="ChCharisSIL"/>
        </w:rPr>
        <w:t>ˈ</w:t>
      </w:r>
      <w:r w:rsidRPr="00913A62">
        <w:t>V/ stress pattern. Again, the V.V sequences are realized without an inserted glottal stop.</w:t>
      </w:r>
    </w:p>
    <w:p w14:paraId="710AD27C" w14:textId="77777777" w:rsidR="00140A47" w:rsidRPr="00913A62" w:rsidRDefault="00140A47" w:rsidP="00140A47">
      <w:pPr>
        <w:pStyle w:val="Caption"/>
      </w:pPr>
      <w:bookmarkStart w:id="1073" w:name="_Ref376253202"/>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54</w:t>
        </w:r>
      </w:fldSimple>
      <w:bookmarkEnd w:id="1073"/>
      <w:r w:rsidRPr="00913A62">
        <w:t>:</w:t>
      </w:r>
      <w:r w:rsidRPr="00913A62">
        <w:tab/>
        <w:t>V.V sequences</w:t>
      </w:r>
      <w:r w:rsidR="00DF5D68">
        <w:t xml:space="preserve"> – </w:t>
      </w:r>
      <w:r w:rsidRPr="00913A62">
        <w:t>Examples</w:t>
      </w:r>
    </w:p>
    <w:tbl>
      <w:tblPr>
        <w:tblW w:w="5501" w:type="dxa"/>
        <w:tblInd w:w="170" w:type="dxa"/>
        <w:tblLayout w:type="fixed"/>
        <w:tblLook w:val="01E0" w:firstRow="1" w:lastRow="1" w:firstColumn="1" w:lastColumn="1" w:noHBand="0" w:noVBand="0"/>
      </w:tblPr>
      <w:tblGrid>
        <w:gridCol w:w="851"/>
        <w:gridCol w:w="851"/>
        <w:gridCol w:w="1247"/>
        <w:gridCol w:w="1701"/>
        <w:gridCol w:w="851"/>
      </w:tblGrid>
      <w:tr w:rsidR="00AC23C4" w:rsidRPr="00913A62" w14:paraId="1FCA4720" w14:textId="77777777" w:rsidTr="00BC5786">
        <w:trPr>
          <w:tblHeader/>
        </w:trPr>
        <w:tc>
          <w:tcPr>
            <w:tcW w:w="851" w:type="dxa"/>
            <w:tcBorders>
              <w:top w:val="single" w:sz="4" w:space="0" w:color="auto"/>
              <w:bottom w:val="single" w:sz="4" w:space="0" w:color="auto"/>
            </w:tcBorders>
            <w:shd w:val="clear" w:color="auto" w:fill="auto"/>
          </w:tcPr>
          <w:p w14:paraId="4739C6D3" w14:textId="77777777" w:rsidR="00140A47" w:rsidRPr="00913A62" w:rsidRDefault="00140A47" w:rsidP="00140A47">
            <w:pPr>
              <w:pStyle w:val="TableHd"/>
            </w:pPr>
            <w:r w:rsidRPr="00AC23C4">
              <w:rPr>
                <w:position w:val="-6"/>
              </w:rPr>
              <w:t>V</w:t>
            </w:r>
            <w:r w:rsidRPr="00AC23C4">
              <w:rPr>
                <w:position w:val="-6"/>
                <w:vertAlign w:val="subscript"/>
              </w:rPr>
              <w:t>1</w:t>
            </w:r>
            <w:r w:rsidRPr="00913A62">
              <w:t>.V</w:t>
            </w:r>
            <w:r w:rsidRPr="00AC23C4">
              <w:rPr>
                <w:vertAlign w:val="subscript"/>
              </w:rPr>
              <w:t>2</w:t>
            </w:r>
          </w:p>
        </w:tc>
        <w:tc>
          <w:tcPr>
            <w:tcW w:w="851" w:type="dxa"/>
            <w:tcBorders>
              <w:top w:val="single" w:sz="4" w:space="0" w:color="auto"/>
              <w:bottom w:val="single" w:sz="4" w:space="0" w:color="auto"/>
            </w:tcBorders>
            <w:shd w:val="clear" w:color="auto" w:fill="auto"/>
          </w:tcPr>
          <w:p w14:paraId="0E8D5629" w14:textId="77777777" w:rsidR="00140A47" w:rsidRPr="00913A62" w:rsidRDefault="00140A47" w:rsidP="00140A47">
            <w:pPr>
              <w:pStyle w:val="TableHd"/>
            </w:pPr>
            <w:r w:rsidRPr="00913A62">
              <w:t>Stress</w:t>
            </w:r>
          </w:p>
        </w:tc>
        <w:tc>
          <w:tcPr>
            <w:tcW w:w="1247" w:type="dxa"/>
            <w:tcBorders>
              <w:top w:val="single" w:sz="4" w:space="0" w:color="auto"/>
              <w:bottom w:val="single" w:sz="4" w:space="0" w:color="auto"/>
            </w:tcBorders>
            <w:shd w:val="clear" w:color="auto" w:fill="auto"/>
          </w:tcPr>
          <w:p w14:paraId="5F2F1DA3" w14:textId="77777777" w:rsidR="00140A47" w:rsidRPr="00913A62" w:rsidRDefault="00140A47" w:rsidP="00140A47">
            <w:pPr>
              <w:pStyle w:val="TableHd"/>
            </w:pPr>
            <w:r w:rsidRPr="00913A62">
              <w:t>Item</w:t>
            </w:r>
          </w:p>
        </w:tc>
        <w:tc>
          <w:tcPr>
            <w:tcW w:w="1701" w:type="dxa"/>
            <w:tcBorders>
              <w:top w:val="single" w:sz="4" w:space="0" w:color="auto"/>
              <w:bottom w:val="single" w:sz="4" w:space="0" w:color="auto"/>
            </w:tcBorders>
            <w:shd w:val="clear" w:color="auto" w:fill="auto"/>
          </w:tcPr>
          <w:p w14:paraId="2D90DFA4" w14:textId="77777777" w:rsidR="00140A47" w:rsidRPr="00913A62" w:rsidRDefault="00140A47" w:rsidP="00140A47">
            <w:pPr>
              <w:pStyle w:val="TableHd"/>
            </w:pPr>
            <w:r w:rsidRPr="00913A62">
              <w:t>Gloss</w:t>
            </w:r>
          </w:p>
        </w:tc>
        <w:tc>
          <w:tcPr>
            <w:tcW w:w="851" w:type="dxa"/>
            <w:tcBorders>
              <w:top w:val="single" w:sz="4" w:space="0" w:color="auto"/>
              <w:bottom w:val="single" w:sz="4" w:space="0" w:color="auto"/>
            </w:tcBorders>
            <w:shd w:val="clear" w:color="auto" w:fill="auto"/>
          </w:tcPr>
          <w:p w14:paraId="29E05FDC" w14:textId="77777777" w:rsidR="00140A47" w:rsidRPr="00913A62" w:rsidRDefault="00140A47" w:rsidP="00140A47">
            <w:pPr>
              <w:pStyle w:val="TableHd"/>
            </w:pPr>
            <w:r w:rsidRPr="00913A62">
              <w:t>Freq.</w:t>
            </w:r>
          </w:p>
        </w:tc>
      </w:tr>
      <w:tr w:rsidR="00AC23C4" w:rsidRPr="00913A62" w14:paraId="1802232E" w14:textId="77777777" w:rsidTr="00BC5786">
        <w:tc>
          <w:tcPr>
            <w:tcW w:w="851" w:type="dxa"/>
            <w:tcBorders>
              <w:top w:val="single" w:sz="4" w:space="0" w:color="auto"/>
            </w:tcBorders>
            <w:shd w:val="clear" w:color="auto" w:fill="auto"/>
          </w:tcPr>
          <w:p w14:paraId="2E17660D" w14:textId="77777777" w:rsidR="00140A47" w:rsidRPr="00913A62" w:rsidRDefault="00140A47" w:rsidP="00154274">
            <w:pPr>
              <w:pStyle w:val="TableCell2-2115pt"/>
              <w:rPr>
                <w:rStyle w:val="ChCharisSIL"/>
              </w:rPr>
            </w:pPr>
            <w:r w:rsidRPr="00913A62">
              <w:t>/</w:t>
            </w:r>
            <w:r w:rsidRPr="00913A62">
              <w:rPr>
                <w:rStyle w:val="ChCharisSIL"/>
              </w:rPr>
              <w:t>i.u</w:t>
            </w:r>
            <w:r w:rsidRPr="00913A62">
              <w:t>/</w:t>
            </w:r>
          </w:p>
        </w:tc>
        <w:tc>
          <w:tcPr>
            <w:tcW w:w="851" w:type="dxa"/>
            <w:tcBorders>
              <w:top w:val="single" w:sz="4" w:space="0" w:color="auto"/>
            </w:tcBorders>
            <w:shd w:val="clear" w:color="auto" w:fill="auto"/>
          </w:tcPr>
          <w:p w14:paraId="52B2C8E1" w14:textId="77777777" w:rsidR="00140A47" w:rsidRPr="00913A62" w:rsidRDefault="00140A47" w:rsidP="00154274">
            <w:pPr>
              <w:pStyle w:val="TableCell2-2115pt"/>
              <w:rPr>
                <w:rStyle w:val="ChCharisSIL"/>
              </w:rPr>
            </w:pPr>
            <w:r w:rsidRPr="006A23BE">
              <w:t>/</w:t>
            </w:r>
            <w:r w:rsidRPr="00913A62">
              <w:t>C</w:t>
            </w:r>
            <w:r w:rsidRPr="00913A62">
              <w:rPr>
                <w:rStyle w:val="ChCharisSIL"/>
              </w:rPr>
              <w:t>i.ˈu</w:t>
            </w:r>
            <w:r w:rsidRPr="006A23BE">
              <w:t>/</w:t>
            </w:r>
          </w:p>
        </w:tc>
        <w:tc>
          <w:tcPr>
            <w:tcW w:w="1247" w:type="dxa"/>
            <w:tcBorders>
              <w:top w:val="single" w:sz="4" w:space="0" w:color="auto"/>
            </w:tcBorders>
            <w:shd w:val="clear" w:color="auto" w:fill="auto"/>
          </w:tcPr>
          <w:p w14:paraId="2FD13682" w14:textId="77777777" w:rsidR="00140A47" w:rsidRPr="00913A62" w:rsidRDefault="00140A47" w:rsidP="00154274">
            <w:pPr>
              <w:pStyle w:val="TableCell2-2115pt"/>
              <w:rPr>
                <w:rStyle w:val="ChCharisSIL"/>
              </w:rPr>
            </w:pPr>
            <w:r w:rsidRPr="006A23BE">
              <w:t>/</w:t>
            </w:r>
            <w:r w:rsidRPr="00913A62">
              <w:rPr>
                <w:rStyle w:val="ChCharisSIL"/>
              </w:rPr>
              <w:t>ˌsɛ.r</w:t>
            </w:r>
            <w:r w:rsidRPr="00913A62">
              <w:rPr>
                <w:rStyle w:val="ChCharisSILUnderl"/>
              </w:rPr>
              <w:t>i.ˈu</w:t>
            </w:r>
            <w:r w:rsidRPr="00913A62">
              <w:rPr>
                <w:rStyle w:val="ChCharisSIL"/>
              </w:rPr>
              <w:t>s</w:t>
            </w:r>
            <w:r w:rsidRPr="006A23BE">
              <w:t>/</w:t>
            </w:r>
          </w:p>
        </w:tc>
        <w:tc>
          <w:tcPr>
            <w:tcW w:w="1701" w:type="dxa"/>
            <w:tcBorders>
              <w:top w:val="single" w:sz="4" w:space="0" w:color="auto"/>
            </w:tcBorders>
            <w:shd w:val="clear" w:color="auto" w:fill="auto"/>
          </w:tcPr>
          <w:p w14:paraId="0824D9BE" w14:textId="7877E21A" w:rsidR="00140A47" w:rsidRPr="00913A62" w:rsidRDefault="00B7093A" w:rsidP="00154274">
            <w:pPr>
              <w:pStyle w:val="TableCell2-2115pt"/>
            </w:pPr>
            <w:r>
              <w:t>‘</w:t>
            </w:r>
            <w:r w:rsidR="00140A47" w:rsidRPr="00913A62">
              <w:t>be serious</w:t>
            </w:r>
            <w:r>
              <w:t>’</w:t>
            </w:r>
          </w:p>
        </w:tc>
        <w:tc>
          <w:tcPr>
            <w:tcW w:w="851" w:type="dxa"/>
            <w:tcBorders>
              <w:top w:val="single" w:sz="4" w:space="0" w:color="auto"/>
            </w:tcBorders>
            <w:shd w:val="clear" w:color="auto" w:fill="auto"/>
          </w:tcPr>
          <w:p w14:paraId="08C21090" w14:textId="77777777" w:rsidR="00140A47" w:rsidRPr="00913A62" w:rsidRDefault="00140A47" w:rsidP="00AC23C4">
            <w:pPr>
              <w:pStyle w:val="TableCell2-2115pt"/>
              <w:ind w:right="170"/>
              <w:jc w:val="right"/>
            </w:pPr>
            <w:r w:rsidRPr="00913A62">
              <w:t>1</w:t>
            </w:r>
          </w:p>
        </w:tc>
      </w:tr>
      <w:tr w:rsidR="00AC23C4" w:rsidRPr="00913A62" w14:paraId="1FA27253" w14:textId="77777777" w:rsidTr="002B426E">
        <w:tc>
          <w:tcPr>
            <w:tcW w:w="851" w:type="dxa"/>
            <w:shd w:val="clear" w:color="auto" w:fill="auto"/>
          </w:tcPr>
          <w:p w14:paraId="250C5E66" w14:textId="77777777" w:rsidR="00140A47" w:rsidRPr="00913A62" w:rsidRDefault="00140A47" w:rsidP="00154274">
            <w:pPr>
              <w:pStyle w:val="TableCell0-2115pt"/>
              <w:rPr>
                <w:rStyle w:val="ChCharisSIL"/>
              </w:rPr>
            </w:pPr>
            <w:r w:rsidRPr="00913A62">
              <w:t>/</w:t>
            </w:r>
            <w:r w:rsidRPr="00913A62">
              <w:rPr>
                <w:rStyle w:val="ChCharisSIL"/>
              </w:rPr>
              <w:t>i.ɔ</w:t>
            </w:r>
            <w:r w:rsidRPr="00913A62">
              <w:t>/</w:t>
            </w:r>
          </w:p>
        </w:tc>
        <w:tc>
          <w:tcPr>
            <w:tcW w:w="851" w:type="dxa"/>
            <w:shd w:val="clear" w:color="auto" w:fill="auto"/>
          </w:tcPr>
          <w:p w14:paraId="668E3BDB" w14:textId="77777777" w:rsidR="00140A47" w:rsidRPr="00913A62" w:rsidRDefault="00140A47" w:rsidP="00154274">
            <w:pPr>
              <w:pStyle w:val="TableCell0-2115pt"/>
              <w:rPr>
                <w:rStyle w:val="ChCharisSIL"/>
              </w:rPr>
            </w:pPr>
            <w:r w:rsidRPr="006A23BE">
              <w:t>/</w:t>
            </w:r>
            <w:r w:rsidRPr="00913A62">
              <w:rPr>
                <w:rStyle w:val="ChCharisSIL"/>
              </w:rPr>
              <w:t>ˈ</w:t>
            </w:r>
            <w:r w:rsidRPr="00913A62">
              <w:t>C</w:t>
            </w:r>
            <w:r w:rsidRPr="00913A62">
              <w:rPr>
                <w:rStyle w:val="ChCharisSIL"/>
              </w:rPr>
              <w:t>i.ɔ</w:t>
            </w:r>
            <w:r w:rsidRPr="006A23BE">
              <w:t>/</w:t>
            </w:r>
          </w:p>
        </w:tc>
        <w:tc>
          <w:tcPr>
            <w:tcW w:w="1247" w:type="dxa"/>
            <w:shd w:val="clear" w:color="auto" w:fill="auto"/>
          </w:tcPr>
          <w:p w14:paraId="799B215D" w14:textId="77777777" w:rsidR="00140A47" w:rsidRPr="00913A62" w:rsidRDefault="00140A47" w:rsidP="00154274">
            <w:pPr>
              <w:pStyle w:val="TableCell0-2115pt"/>
              <w:rPr>
                <w:rStyle w:val="ChCharisSIL"/>
              </w:rPr>
            </w:pPr>
            <w:r w:rsidRPr="006A23BE">
              <w:t>/</w:t>
            </w:r>
            <w:r w:rsidRPr="00913A62">
              <w:rPr>
                <w:rStyle w:val="ChCharisSIL"/>
              </w:rPr>
              <w:t>ˈk</w:t>
            </w:r>
            <w:r w:rsidRPr="00AC23C4">
              <w:rPr>
                <w:rStyle w:val="ChCharisSIL"/>
                <w:u w:val="single"/>
              </w:rPr>
              <w:t>i.ɔ</w:t>
            </w:r>
            <w:r w:rsidRPr="00913A62">
              <w:rPr>
                <w:rStyle w:val="ChCharisSIL"/>
              </w:rPr>
              <w:t>s</w:t>
            </w:r>
            <w:r w:rsidRPr="006A23BE">
              <w:t>/</w:t>
            </w:r>
          </w:p>
        </w:tc>
        <w:tc>
          <w:tcPr>
            <w:tcW w:w="1701" w:type="dxa"/>
            <w:shd w:val="clear" w:color="auto" w:fill="auto"/>
          </w:tcPr>
          <w:p w14:paraId="4F5BE0B3" w14:textId="6365AB41" w:rsidR="00140A47" w:rsidRPr="00913A62" w:rsidRDefault="00B7093A" w:rsidP="00154274">
            <w:pPr>
              <w:pStyle w:val="TableCell0-2115pt"/>
            </w:pPr>
            <w:r>
              <w:t>‘</w:t>
            </w:r>
            <w:r w:rsidR="00140A47" w:rsidRPr="00913A62">
              <w:t>kiosk</w:t>
            </w:r>
            <w:r>
              <w:t>’</w:t>
            </w:r>
          </w:p>
        </w:tc>
        <w:tc>
          <w:tcPr>
            <w:tcW w:w="851" w:type="dxa"/>
            <w:shd w:val="clear" w:color="auto" w:fill="auto"/>
          </w:tcPr>
          <w:p w14:paraId="12C80CDF" w14:textId="77777777" w:rsidR="00140A47" w:rsidRPr="00913A62" w:rsidRDefault="00140A47" w:rsidP="00AC23C4">
            <w:pPr>
              <w:pStyle w:val="TableCell0-2115pt"/>
              <w:ind w:right="170"/>
              <w:jc w:val="right"/>
            </w:pPr>
            <w:r w:rsidRPr="00913A62">
              <w:t>6</w:t>
            </w:r>
          </w:p>
        </w:tc>
      </w:tr>
      <w:tr w:rsidR="00AC23C4" w:rsidRPr="00913A62" w14:paraId="1F0989D5" w14:textId="77777777" w:rsidTr="002B426E">
        <w:tc>
          <w:tcPr>
            <w:tcW w:w="851" w:type="dxa"/>
            <w:shd w:val="clear" w:color="auto" w:fill="auto"/>
          </w:tcPr>
          <w:p w14:paraId="36088D2E" w14:textId="77777777" w:rsidR="00140A47" w:rsidRPr="00913A62" w:rsidRDefault="00140A47" w:rsidP="00154274">
            <w:pPr>
              <w:pStyle w:val="TableCell0-2115ptBreak"/>
            </w:pPr>
          </w:p>
        </w:tc>
        <w:tc>
          <w:tcPr>
            <w:tcW w:w="851" w:type="dxa"/>
            <w:shd w:val="clear" w:color="auto" w:fill="auto"/>
          </w:tcPr>
          <w:p w14:paraId="011CEBF1" w14:textId="77777777" w:rsidR="00140A47" w:rsidRPr="00913A62" w:rsidRDefault="00140A47" w:rsidP="00154274">
            <w:pPr>
              <w:pStyle w:val="TableCell0-2115ptBreak"/>
              <w:rPr>
                <w:rStyle w:val="ChCharisSIL"/>
              </w:rPr>
            </w:pPr>
            <w:r w:rsidRPr="006A23BE">
              <w:t>/</w:t>
            </w:r>
            <w:r w:rsidRPr="00913A62">
              <w:t>C</w:t>
            </w:r>
            <w:r w:rsidRPr="00913A62">
              <w:rPr>
                <w:rStyle w:val="ChCharisSIL"/>
              </w:rPr>
              <w:t>i.ˈɔ</w:t>
            </w:r>
            <w:r w:rsidRPr="006A23BE">
              <w:t>/</w:t>
            </w:r>
          </w:p>
        </w:tc>
        <w:tc>
          <w:tcPr>
            <w:tcW w:w="1247" w:type="dxa"/>
            <w:shd w:val="clear" w:color="auto" w:fill="auto"/>
          </w:tcPr>
          <w:p w14:paraId="4D9421F1" w14:textId="77777777" w:rsidR="00140A47" w:rsidRPr="00913A62" w:rsidRDefault="00140A47" w:rsidP="00154274">
            <w:pPr>
              <w:pStyle w:val="TableCell0-2115ptBreak"/>
              <w:rPr>
                <w:rStyle w:val="ChCharisSIL"/>
              </w:rPr>
            </w:pPr>
            <w:r w:rsidRPr="006A23BE">
              <w:t>/</w:t>
            </w:r>
            <w:r w:rsidRPr="00913A62">
              <w:rPr>
                <w:rStyle w:val="ChCharisSIL"/>
              </w:rPr>
              <w:t>pr</w:t>
            </w:r>
            <w:r w:rsidRPr="00AC23C4">
              <w:rPr>
                <w:rStyle w:val="ChCharisSIL"/>
                <w:u w:val="single"/>
              </w:rPr>
              <w:t>i.ˈɔ</w:t>
            </w:r>
            <w:r w:rsidRPr="00913A62">
              <w:rPr>
                <w:rStyle w:val="ChCharisSIL"/>
              </w:rPr>
              <w:t>.dɛ</w:t>
            </w:r>
            <w:r w:rsidRPr="006A23BE">
              <w:t>/</w:t>
            </w:r>
          </w:p>
        </w:tc>
        <w:tc>
          <w:tcPr>
            <w:tcW w:w="1701" w:type="dxa"/>
            <w:shd w:val="clear" w:color="auto" w:fill="auto"/>
          </w:tcPr>
          <w:p w14:paraId="46E6E687" w14:textId="2C757B69" w:rsidR="00140A47" w:rsidRPr="00913A62" w:rsidRDefault="00B7093A" w:rsidP="00154274">
            <w:pPr>
              <w:pStyle w:val="TableCell0-2115ptBreak"/>
            </w:pPr>
            <w:r>
              <w:t>‘</w:t>
            </w:r>
            <w:r w:rsidR="00140A47" w:rsidRPr="00913A62">
              <w:t>period</w:t>
            </w:r>
            <w:r>
              <w:t>’</w:t>
            </w:r>
          </w:p>
        </w:tc>
        <w:tc>
          <w:tcPr>
            <w:tcW w:w="851" w:type="dxa"/>
            <w:shd w:val="clear" w:color="auto" w:fill="auto"/>
          </w:tcPr>
          <w:p w14:paraId="2326B564" w14:textId="77777777" w:rsidR="00140A47" w:rsidRPr="00913A62" w:rsidRDefault="00140A47" w:rsidP="00AC23C4">
            <w:pPr>
              <w:pStyle w:val="TableCell0-2115ptBreak"/>
              <w:ind w:right="170"/>
              <w:jc w:val="right"/>
            </w:pPr>
            <w:r w:rsidRPr="00913A62">
              <w:t>2</w:t>
            </w:r>
          </w:p>
        </w:tc>
      </w:tr>
      <w:tr w:rsidR="00AC23C4" w:rsidRPr="00913A62" w14:paraId="377F1FF4" w14:textId="77777777" w:rsidTr="002B426E">
        <w:tc>
          <w:tcPr>
            <w:tcW w:w="851" w:type="dxa"/>
            <w:shd w:val="clear" w:color="auto" w:fill="auto"/>
          </w:tcPr>
          <w:p w14:paraId="4BF97550" w14:textId="77777777" w:rsidR="00140A47" w:rsidRPr="00913A62" w:rsidRDefault="00140A47" w:rsidP="00154274">
            <w:pPr>
              <w:pStyle w:val="TableCell0-2115pt"/>
              <w:rPr>
                <w:rStyle w:val="ChCharisSIL"/>
              </w:rPr>
            </w:pPr>
            <w:r w:rsidRPr="00913A62">
              <w:t>/</w:t>
            </w:r>
            <w:r w:rsidRPr="00913A62">
              <w:rPr>
                <w:rStyle w:val="ChCharisSIL"/>
              </w:rPr>
              <w:t>i.a</w:t>
            </w:r>
            <w:r w:rsidRPr="00913A62">
              <w:t>/</w:t>
            </w:r>
          </w:p>
        </w:tc>
        <w:tc>
          <w:tcPr>
            <w:tcW w:w="851" w:type="dxa"/>
            <w:shd w:val="clear" w:color="auto" w:fill="auto"/>
          </w:tcPr>
          <w:p w14:paraId="3C165C19" w14:textId="77777777" w:rsidR="00140A47" w:rsidRPr="00913A62" w:rsidRDefault="00140A47" w:rsidP="00154274">
            <w:pPr>
              <w:pStyle w:val="TableCell0-2115pt"/>
              <w:rPr>
                <w:rStyle w:val="ChCharisSIL"/>
              </w:rPr>
            </w:pPr>
            <w:r w:rsidRPr="006A23BE">
              <w:t>/</w:t>
            </w:r>
            <w:r w:rsidRPr="00913A62">
              <w:rPr>
                <w:rStyle w:val="ChCharisSIL"/>
              </w:rPr>
              <w:t>ˈ</w:t>
            </w:r>
            <w:r w:rsidRPr="00913A62">
              <w:t>C</w:t>
            </w:r>
            <w:r w:rsidRPr="00913A62">
              <w:rPr>
                <w:rStyle w:val="ChCharisSIL"/>
              </w:rPr>
              <w:t>i.a</w:t>
            </w:r>
            <w:r w:rsidRPr="006A23BE">
              <w:t>/</w:t>
            </w:r>
          </w:p>
        </w:tc>
        <w:tc>
          <w:tcPr>
            <w:tcW w:w="1247" w:type="dxa"/>
            <w:shd w:val="clear" w:color="auto" w:fill="auto"/>
          </w:tcPr>
          <w:p w14:paraId="40D80359" w14:textId="77777777" w:rsidR="00140A47" w:rsidRPr="00913A62" w:rsidRDefault="00140A47" w:rsidP="00154274">
            <w:pPr>
              <w:pStyle w:val="TableCell0-2115pt"/>
              <w:rPr>
                <w:rStyle w:val="ChCharisSIL"/>
              </w:rPr>
            </w:pPr>
            <w:r w:rsidRPr="006A23BE">
              <w:t>/</w:t>
            </w:r>
            <w:r w:rsidRPr="00913A62">
              <w:rPr>
                <w:rStyle w:val="ChCharisSIL"/>
              </w:rPr>
              <w:t>tʃɛ.ˈr</w:t>
            </w:r>
            <w:r w:rsidRPr="00913A62">
              <w:rPr>
                <w:rStyle w:val="ChCharisSILUnderl"/>
              </w:rPr>
              <w:t>i.a</w:t>
            </w:r>
            <w:r w:rsidRPr="006A23BE">
              <w:t>/</w:t>
            </w:r>
          </w:p>
        </w:tc>
        <w:tc>
          <w:tcPr>
            <w:tcW w:w="1701" w:type="dxa"/>
            <w:shd w:val="clear" w:color="auto" w:fill="auto"/>
          </w:tcPr>
          <w:p w14:paraId="3A05461F" w14:textId="43D298E4" w:rsidR="00140A47" w:rsidRPr="00913A62" w:rsidRDefault="00B7093A" w:rsidP="00154274">
            <w:pPr>
              <w:pStyle w:val="TableCell0-2115pt"/>
            </w:pPr>
            <w:r>
              <w:t>‘</w:t>
            </w:r>
            <w:r w:rsidR="00140A47" w:rsidRPr="00913A62">
              <w:t>be cheerful</w:t>
            </w:r>
            <w:r>
              <w:t>’</w:t>
            </w:r>
          </w:p>
        </w:tc>
        <w:tc>
          <w:tcPr>
            <w:tcW w:w="851" w:type="dxa"/>
            <w:shd w:val="clear" w:color="auto" w:fill="auto"/>
          </w:tcPr>
          <w:p w14:paraId="775FF677" w14:textId="77777777" w:rsidR="00140A47" w:rsidRPr="00AC23C4" w:rsidRDefault="00140A47" w:rsidP="00AC23C4">
            <w:pPr>
              <w:pStyle w:val="TableCell0-2115pt"/>
              <w:ind w:right="170"/>
              <w:jc w:val="right"/>
              <w:rPr>
                <w:rStyle w:val="ChBold"/>
                <w:b w:val="0"/>
              </w:rPr>
            </w:pPr>
            <w:r w:rsidRPr="00AC23C4">
              <w:rPr>
                <w:rStyle w:val="ChBold"/>
                <w:b w:val="0"/>
              </w:rPr>
              <w:t>15</w:t>
            </w:r>
          </w:p>
        </w:tc>
      </w:tr>
      <w:tr w:rsidR="00AC23C4" w:rsidRPr="00913A62" w14:paraId="650758E8" w14:textId="77777777" w:rsidTr="002B426E">
        <w:tc>
          <w:tcPr>
            <w:tcW w:w="851" w:type="dxa"/>
            <w:shd w:val="clear" w:color="auto" w:fill="auto"/>
          </w:tcPr>
          <w:p w14:paraId="22F99CB3" w14:textId="77777777" w:rsidR="00140A47" w:rsidRPr="00913A62" w:rsidRDefault="00140A47" w:rsidP="00154274">
            <w:pPr>
              <w:pStyle w:val="TableCell0-2115ptBreak"/>
            </w:pPr>
          </w:p>
        </w:tc>
        <w:tc>
          <w:tcPr>
            <w:tcW w:w="851" w:type="dxa"/>
            <w:shd w:val="clear" w:color="auto" w:fill="auto"/>
          </w:tcPr>
          <w:p w14:paraId="5CFD3653" w14:textId="77777777" w:rsidR="00140A47" w:rsidRPr="00913A62" w:rsidRDefault="00140A47" w:rsidP="00154274">
            <w:pPr>
              <w:pStyle w:val="TableCell0-2115ptBreak"/>
              <w:rPr>
                <w:rStyle w:val="ChCharisSIL"/>
              </w:rPr>
            </w:pPr>
            <w:r w:rsidRPr="006A23BE">
              <w:t>/</w:t>
            </w:r>
            <w:r w:rsidRPr="00913A62">
              <w:t>C</w:t>
            </w:r>
            <w:r w:rsidRPr="00913A62">
              <w:rPr>
                <w:rStyle w:val="ChCharisSIL"/>
              </w:rPr>
              <w:t>i.ˈa</w:t>
            </w:r>
            <w:r w:rsidRPr="006A23BE">
              <w:t>/</w:t>
            </w:r>
          </w:p>
        </w:tc>
        <w:tc>
          <w:tcPr>
            <w:tcW w:w="1247" w:type="dxa"/>
            <w:shd w:val="clear" w:color="auto" w:fill="auto"/>
          </w:tcPr>
          <w:p w14:paraId="7919E9F0" w14:textId="77777777" w:rsidR="00140A47" w:rsidRPr="00913A62" w:rsidRDefault="00140A47" w:rsidP="00154274">
            <w:pPr>
              <w:pStyle w:val="TableCell0-2115ptBreak"/>
              <w:rPr>
                <w:rStyle w:val="ChCharisSIL"/>
              </w:rPr>
            </w:pPr>
            <w:r w:rsidRPr="006A23BE">
              <w:t>/</w:t>
            </w:r>
            <w:r w:rsidRPr="00913A62">
              <w:rPr>
                <w:rStyle w:val="ChCharisSIL"/>
              </w:rPr>
              <w:t>p</w:t>
            </w:r>
            <w:r w:rsidRPr="00913A62">
              <w:rPr>
                <w:rStyle w:val="ChCharisSILUnderl"/>
              </w:rPr>
              <w:t>i.ˈa</w:t>
            </w:r>
            <w:r w:rsidRPr="00913A62">
              <w:rPr>
                <w:rStyle w:val="ChCharisSIL"/>
              </w:rPr>
              <w:t>.ra</w:t>
            </w:r>
            <w:r w:rsidRPr="006A23BE">
              <w:t>/</w:t>
            </w:r>
          </w:p>
        </w:tc>
        <w:tc>
          <w:tcPr>
            <w:tcW w:w="1701" w:type="dxa"/>
            <w:shd w:val="clear" w:color="auto" w:fill="auto"/>
          </w:tcPr>
          <w:p w14:paraId="72308994" w14:textId="3A64B143" w:rsidR="00140A47" w:rsidRPr="00913A62" w:rsidRDefault="00B7093A" w:rsidP="00154274">
            <w:pPr>
              <w:pStyle w:val="TableCell0-2115ptBreak"/>
            </w:pPr>
            <w:r>
              <w:t>‘</w:t>
            </w:r>
            <w:r w:rsidR="00140A47" w:rsidRPr="00913A62">
              <w:t>raise</w:t>
            </w:r>
            <w:r>
              <w:t>’</w:t>
            </w:r>
          </w:p>
        </w:tc>
        <w:tc>
          <w:tcPr>
            <w:tcW w:w="851" w:type="dxa"/>
            <w:shd w:val="clear" w:color="auto" w:fill="auto"/>
          </w:tcPr>
          <w:p w14:paraId="4B1AFA76" w14:textId="77777777" w:rsidR="00140A47" w:rsidRPr="00AC23C4" w:rsidRDefault="00140A47" w:rsidP="00AC23C4">
            <w:pPr>
              <w:pStyle w:val="TableCell0-2115ptBreak"/>
              <w:ind w:right="170"/>
              <w:jc w:val="right"/>
              <w:rPr>
                <w:rStyle w:val="ChBold"/>
                <w:b w:val="0"/>
              </w:rPr>
            </w:pPr>
            <w:r w:rsidRPr="00AC23C4">
              <w:rPr>
                <w:rStyle w:val="ChBold"/>
                <w:b w:val="0"/>
              </w:rPr>
              <w:t>8</w:t>
            </w:r>
          </w:p>
        </w:tc>
      </w:tr>
      <w:tr w:rsidR="00AC23C4" w:rsidRPr="00913A62" w14:paraId="5557D016" w14:textId="77777777" w:rsidTr="002B426E">
        <w:tc>
          <w:tcPr>
            <w:tcW w:w="851" w:type="dxa"/>
            <w:shd w:val="clear" w:color="auto" w:fill="auto"/>
          </w:tcPr>
          <w:p w14:paraId="65EAA687" w14:textId="77777777" w:rsidR="00140A47" w:rsidRPr="00913A62" w:rsidRDefault="00140A47" w:rsidP="00154274">
            <w:pPr>
              <w:pStyle w:val="TableCell2-2115pt"/>
              <w:rPr>
                <w:rStyle w:val="ChCharisSIL"/>
              </w:rPr>
            </w:pPr>
            <w:r w:rsidRPr="00913A62">
              <w:t>/</w:t>
            </w:r>
            <w:r w:rsidRPr="00913A62">
              <w:rPr>
                <w:rStyle w:val="ChCharisSIL"/>
              </w:rPr>
              <w:t>u.a</w:t>
            </w:r>
            <w:r w:rsidRPr="00913A62">
              <w:t>/</w:t>
            </w:r>
          </w:p>
        </w:tc>
        <w:tc>
          <w:tcPr>
            <w:tcW w:w="851" w:type="dxa"/>
            <w:shd w:val="clear" w:color="auto" w:fill="auto"/>
          </w:tcPr>
          <w:p w14:paraId="7603789C" w14:textId="77777777" w:rsidR="00140A47" w:rsidRPr="00913A62" w:rsidRDefault="00140A47" w:rsidP="00154274">
            <w:pPr>
              <w:pStyle w:val="TableCell2-2115pt"/>
              <w:rPr>
                <w:rStyle w:val="ChCharisSIL"/>
              </w:rPr>
            </w:pPr>
            <w:r w:rsidRPr="006A23BE">
              <w:t>/</w:t>
            </w:r>
            <w:r w:rsidRPr="00913A62">
              <w:rPr>
                <w:rStyle w:val="ChCharisSIL"/>
              </w:rPr>
              <w:t>ˈ</w:t>
            </w:r>
            <w:r w:rsidRPr="00913A62">
              <w:t>C</w:t>
            </w:r>
            <w:r w:rsidRPr="00913A62">
              <w:rPr>
                <w:rStyle w:val="ChCharisSIL"/>
              </w:rPr>
              <w:t>u.a</w:t>
            </w:r>
            <w:r w:rsidRPr="006A23BE">
              <w:t>/</w:t>
            </w:r>
          </w:p>
        </w:tc>
        <w:tc>
          <w:tcPr>
            <w:tcW w:w="1247" w:type="dxa"/>
            <w:shd w:val="clear" w:color="auto" w:fill="auto"/>
          </w:tcPr>
          <w:p w14:paraId="7E36E444" w14:textId="77777777" w:rsidR="00140A47" w:rsidRPr="00913A62" w:rsidRDefault="00140A47" w:rsidP="00154274">
            <w:pPr>
              <w:pStyle w:val="TableCell2-2115pt"/>
              <w:rPr>
                <w:rStyle w:val="ChCharisSIL"/>
              </w:rPr>
            </w:pPr>
            <w:r w:rsidRPr="006A23BE">
              <w:t>/</w:t>
            </w:r>
            <w:r w:rsidRPr="00913A62">
              <w:rPr>
                <w:rStyle w:val="ChCharisSIL"/>
              </w:rPr>
              <w:t>ˈsm</w:t>
            </w:r>
            <w:r w:rsidRPr="00913A62">
              <w:rPr>
                <w:rStyle w:val="ChCharisSILUnderl"/>
              </w:rPr>
              <w:t>u.a</w:t>
            </w:r>
            <w:r w:rsidRPr="006A23BE">
              <w:t>/</w:t>
            </w:r>
          </w:p>
        </w:tc>
        <w:tc>
          <w:tcPr>
            <w:tcW w:w="1701" w:type="dxa"/>
            <w:shd w:val="clear" w:color="auto" w:fill="auto"/>
          </w:tcPr>
          <w:p w14:paraId="1ADFFE9D" w14:textId="2B8A4FAD" w:rsidR="00140A47" w:rsidRPr="00913A62" w:rsidRDefault="00B7093A" w:rsidP="00154274">
            <w:pPr>
              <w:pStyle w:val="TableCell2-2115pt"/>
            </w:pPr>
            <w:r>
              <w:t>‘</w:t>
            </w:r>
            <w:r w:rsidR="00140A47" w:rsidRPr="00913A62">
              <w:t>all</w:t>
            </w:r>
            <w:r>
              <w:t>’</w:t>
            </w:r>
          </w:p>
        </w:tc>
        <w:tc>
          <w:tcPr>
            <w:tcW w:w="851" w:type="dxa"/>
            <w:shd w:val="clear" w:color="auto" w:fill="auto"/>
          </w:tcPr>
          <w:p w14:paraId="1E3794E5" w14:textId="77777777" w:rsidR="00140A47" w:rsidRPr="00AC23C4" w:rsidRDefault="00140A47" w:rsidP="00AC23C4">
            <w:pPr>
              <w:pStyle w:val="TableCell2-2115pt"/>
              <w:ind w:right="170"/>
              <w:jc w:val="right"/>
              <w:rPr>
                <w:rStyle w:val="ChBold"/>
                <w:b w:val="0"/>
              </w:rPr>
            </w:pPr>
            <w:r w:rsidRPr="00AC23C4">
              <w:rPr>
                <w:rStyle w:val="ChBold"/>
                <w:b w:val="0"/>
              </w:rPr>
              <w:t>1</w:t>
            </w:r>
          </w:p>
        </w:tc>
      </w:tr>
      <w:tr w:rsidR="00AC23C4" w:rsidRPr="00913A62" w14:paraId="724DE03C" w14:textId="77777777" w:rsidTr="002B426E">
        <w:tc>
          <w:tcPr>
            <w:tcW w:w="851" w:type="dxa"/>
            <w:shd w:val="clear" w:color="auto" w:fill="auto"/>
          </w:tcPr>
          <w:p w14:paraId="24D6ACFE" w14:textId="77777777" w:rsidR="00140A47" w:rsidRPr="00913A62" w:rsidRDefault="00140A47" w:rsidP="00154274">
            <w:pPr>
              <w:pStyle w:val="TableCell0-2115ptBreak"/>
            </w:pPr>
          </w:p>
        </w:tc>
        <w:tc>
          <w:tcPr>
            <w:tcW w:w="851" w:type="dxa"/>
            <w:shd w:val="clear" w:color="auto" w:fill="auto"/>
          </w:tcPr>
          <w:p w14:paraId="5AB74D4F" w14:textId="77777777" w:rsidR="00140A47" w:rsidRPr="00913A62" w:rsidRDefault="00140A47" w:rsidP="00154274">
            <w:pPr>
              <w:pStyle w:val="TableCell0-2115ptBreak"/>
              <w:rPr>
                <w:rStyle w:val="ChCharisSIL"/>
              </w:rPr>
            </w:pPr>
            <w:r w:rsidRPr="006A23BE">
              <w:t>/</w:t>
            </w:r>
            <w:r w:rsidRPr="00913A62">
              <w:t>C</w:t>
            </w:r>
            <w:r w:rsidRPr="00913A62">
              <w:rPr>
                <w:rStyle w:val="ChCharisSIL"/>
              </w:rPr>
              <w:t>u.ˈa</w:t>
            </w:r>
            <w:r w:rsidRPr="006A23BE">
              <w:t>/</w:t>
            </w:r>
          </w:p>
        </w:tc>
        <w:tc>
          <w:tcPr>
            <w:tcW w:w="1247" w:type="dxa"/>
            <w:shd w:val="clear" w:color="auto" w:fill="auto"/>
          </w:tcPr>
          <w:p w14:paraId="451DC304" w14:textId="77777777" w:rsidR="00140A47" w:rsidRPr="00913A62" w:rsidRDefault="00140A47" w:rsidP="00154274">
            <w:pPr>
              <w:pStyle w:val="TableCell0-2115ptBreak"/>
              <w:rPr>
                <w:rStyle w:val="ChCharisSIL"/>
              </w:rPr>
            </w:pPr>
            <w:r w:rsidRPr="006A23BE">
              <w:t>/</w:t>
            </w:r>
            <w:r w:rsidRPr="00913A62">
              <w:rPr>
                <w:rStyle w:val="ChCharisSIL"/>
              </w:rPr>
              <w:t>p</w:t>
            </w:r>
            <w:r w:rsidRPr="00913A62">
              <w:rPr>
                <w:rStyle w:val="ChCharisSILUnderl"/>
              </w:rPr>
              <w:t>u.ˈa</w:t>
            </w:r>
            <w:r w:rsidRPr="00913A62">
              <w:rPr>
                <w:rStyle w:val="ChCharisSIL"/>
              </w:rPr>
              <w:t>.sa</w:t>
            </w:r>
            <w:r w:rsidRPr="006A23BE">
              <w:t>/</w:t>
            </w:r>
          </w:p>
        </w:tc>
        <w:tc>
          <w:tcPr>
            <w:tcW w:w="1701" w:type="dxa"/>
            <w:shd w:val="clear" w:color="auto" w:fill="auto"/>
          </w:tcPr>
          <w:p w14:paraId="21CF38D6" w14:textId="2FAB63E4" w:rsidR="00140A47" w:rsidRPr="00913A62" w:rsidRDefault="00B7093A" w:rsidP="00154274">
            <w:pPr>
              <w:pStyle w:val="TableCell0-2115ptBreak"/>
            </w:pPr>
            <w:r>
              <w:t>‘</w:t>
            </w:r>
            <w:r w:rsidR="00140A47" w:rsidRPr="00913A62">
              <w:t>fast</w:t>
            </w:r>
            <w:r>
              <w:t>’</w:t>
            </w:r>
          </w:p>
        </w:tc>
        <w:tc>
          <w:tcPr>
            <w:tcW w:w="851" w:type="dxa"/>
            <w:shd w:val="clear" w:color="auto" w:fill="auto"/>
          </w:tcPr>
          <w:p w14:paraId="25C42F0E" w14:textId="77777777" w:rsidR="00140A47" w:rsidRPr="00AC23C4" w:rsidRDefault="00140A47" w:rsidP="00AC23C4">
            <w:pPr>
              <w:pStyle w:val="TableCell0-2115ptBreak"/>
              <w:ind w:right="170"/>
              <w:jc w:val="right"/>
              <w:rPr>
                <w:rStyle w:val="ChBold"/>
                <w:b w:val="0"/>
              </w:rPr>
            </w:pPr>
            <w:r w:rsidRPr="00AC23C4">
              <w:rPr>
                <w:rStyle w:val="ChBold"/>
                <w:b w:val="0"/>
              </w:rPr>
              <w:t>4</w:t>
            </w:r>
          </w:p>
        </w:tc>
      </w:tr>
      <w:tr w:rsidR="00AC23C4" w:rsidRPr="00913A62" w14:paraId="5B3E7611" w14:textId="77777777" w:rsidTr="002B426E">
        <w:tc>
          <w:tcPr>
            <w:tcW w:w="851" w:type="dxa"/>
            <w:shd w:val="clear" w:color="auto" w:fill="auto"/>
          </w:tcPr>
          <w:p w14:paraId="30A047D2" w14:textId="77777777" w:rsidR="00140A47" w:rsidRPr="00913A62" w:rsidRDefault="00140A47" w:rsidP="00154274">
            <w:pPr>
              <w:pStyle w:val="TableCell2-2115pt"/>
              <w:rPr>
                <w:rStyle w:val="ChCharisSIL"/>
              </w:rPr>
            </w:pPr>
            <w:r w:rsidRPr="00913A62">
              <w:t>/</w:t>
            </w:r>
            <w:r w:rsidRPr="00913A62">
              <w:rPr>
                <w:rStyle w:val="ChCharisSIL"/>
              </w:rPr>
              <w:t>ɛ.ɔ</w:t>
            </w:r>
            <w:r w:rsidRPr="00913A62">
              <w:t>/</w:t>
            </w:r>
          </w:p>
        </w:tc>
        <w:tc>
          <w:tcPr>
            <w:tcW w:w="851" w:type="dxa"/>
            <w:shd w:val="clear" w:color="auto" w:fill="auto"/>
          </w:tcPr>
          <w:p w14:paraId="0FF01E08" w14:textId="77777777" w:rsidR="00140A47" w:rsidRPr="00913A62" w:rsidRDefault="00140A47" w:rsidP="00154274">
            <w:pPr>
              <w:pStyle w:val="TableCell2-2115pt"/>
              <w:rPr>
                <w:rStyle w:val="ChCharisSIL"/>
              </w:rPr>
            </w:pPr>
            <w:r w:rsidRPr="006A23BE">
              <w:t>/</w:t>
            </w:r>
            <w:r w:rsidRPr="00913A62">
              <w:rPr>
                <w:rStyle w:val="ChCharisSIL"/>
              </w:rPr>
              <w:t>ˈ</w:t>
            </w:r>
            <w:r w:rsidRPr="00913A62">
              <w:t>C</w:t>
            </w:r>
            <w:r w:rsidRPr="00913A62">
              <w:rPr>
                <w:rStyle w:val="ChCharisSIL"/>
              </w:rPr>
              <w:t>ɛ.ɔ</w:t>
            </w:r>
            <w:r w:rsidRPr="006A23BE">
              <w:t>/</w:t>
            </w:r>
          </w:p>
        </w:tc>
        <w:tc>
          <w:tcPr>
            <w:tcW w:w="1247" w:type="dxa"/>
            <w:shd w:val="clear" w:color="auto" w:fill="auto"/>
          </w:tcPr>
          <w:p w14:paraId="09BCCB1D" w14:textId="77777777" w:rsidR="00140A47" w:rsidRPr="00913A62" w:rsidRDefault="00140A47" w:rsidP="00154274">
            <w:pPr>
              <w:pStyle w:val="TableCell2-2115pt"/>
              <w:rPr>
                <w:rStyle w:val="ChCharisSIL"/>
              </w:rPr>
            </w:pPr>
            <w:r w:rsidRPr="006A23BE">
              <w:t>/</w:t>
            </w:r>
            <w:r w:rsidRPr="00913A62">
              <w:rPr>
                <w:rStyle w:val="ChCharisSIL"/>
              </w:rPr>
              <w:t>fi.ˈd</w:t>
            </w:r>
            <w:r w:rsidRPr="00AC23C4">
              <w:rPr>
                <w:rStyle w:val="ChCharisSIL"/>
                <w:u w:val="single"/>
              </w:rPr>
              <w:t>ɛ.ɔ</w:t>
            </w:r>
            <w:r w:rsidRPr="006A23BE">
              <w:t>/</w:t>
            </w:r>
          </w:p>
        </w:tc>
        <w:tc>
          <w:tcPr>
            <w:tcW w:w="1701" w:type="dxa"/>
            <w:shd w:val="clear" w:color="auto" w:fill="auto"/>
          </w:tcPr>
          <w:p w14:paraId="2AC8BF79" w14:textId="49996740" w:rsidR="00140A47" w:rsidRPr="00913A62" w:rsidRDefault="00B7093A" w:rsidP="00154274">
            <w:pPr>
              <w:pStyle w:val="TableCell2-2115pt"/>
            </w:pPr>
            <w:r>
              <w:t>‘</w:t>
            </w:r>
            <w:r w:rsidR="00140A47" w:rsidRPr="00913A62">
              <w:t>video</w:t>
            </w:r>
            <w:r>
              <w:t>’</w:t>
            </w:r>
          </w:p>
        </w:tc>
        <w:tc>
          <w:tcPr>
            <w:tcW w:w="851" w:type="dxa"/>
            <w:shd w:val="clear" w:color="auto" w:fill="auto"/>
          </w:tcPr>
          <w:p w14:paraId="726657AD" w14:textId="77777777" w:rsidR="00140A47" w:rsidRPr="00AC23C4" w:rsidRDefault="00140A47" w:rsidP="00AC23C4">
            <w:pPr>
              <w:pStyle w:val="TableCell2-2115pt"/>
              <w:ind w:right="170"/>
              <w:jc w:val="right"/>
              <w:rPr>
                <w:rStyle w:val="ChBold"/>
                <w:b w:val="0"/>
              </w:rPr>
            </w:pPr>
            <w:r w:rsidRPr="00AC23C4">
              <w:rPr>
                <w:rStyle w:val="ChBold"/>
                <w:b w:val="0"/>
              </w:rPr>
              <w:t>2</w:t>
            </w:r>
          </w:p>
        </w:tc>
      </w:tr>
      <w:tr w:rsidR="00AC23C4" w:rsidRPr="00913A62" w14:paraId="532BFF5A" w14:textId="77777777" w:rsidTr="002B426E">
        <w:tc>
          <w:tcPr>
            <w:tcW w:w="851" w:type="dxa"/>
            <w:shd w:val="clear" w:color="auto" w:fill="auto"/>
          </w:tcPr>
          <w:p w14:paraId="06444B83" w14:textId="77777777" w:rsidR="00140A47" w:rsidRPr="00913A62" w:rsidRDefault="00140A47" w:rsidP="00154274">
            <w:pPr>
              <w:pStyle w:val="TableCell0-2115ptBreak"/>
              <w:rPr>
                <w:rStyle w:val="ChCharisSIL"/>
              </w:rPr>
            </w:pPr>
            <w:r w:rsidRPr="00913A62">
              <w:t>/</w:t>
            </w:r>
            <w:r w:rsidRPr="00913A62">
              <w:rPr>
                <w:rStyle w:val="ChCharisSIL"/>
              </w:rPr>
              <w:t>ɛ.a</w:t>
            </w:r>
            <w:r w:rsidRPr="00913A62">
              <w:t>/</w:t>
            </w:r>
          </w:p>
        </w:tc>
        <w:tc>
          <w:tcPr>
            <w:tcW w:w="851" w:type="dxa"/>
            <w:shd w:val="clear" w:color="auto" w:fill="auto"/>
          </w:tcPr>
          <w:p w14:paraId="05119232" w14:textId="77777777" w:rsidR="00140A47" w:rsidRPr="00913A62" w:rsidRDefault="00140A47" w:rsidP="00154274">
            <w:pPr>
              <w:pStyle w:val="TableCell0-2115ptBreak"/>
              <w:rPr>
                <w:rStyle w:val="ChCharisSIL"/>
              </w:rPr>
            </w:pPr>
            <w:r w:rsidRPr="006A23BE">
              <w:t>/</w:t>
            </w:r>
            <w:r w:rsidRPr="00913A62">
              <w:t>C</w:t>
            </w:r>
            <w:r w:rsidRPr="00913A62">
              <w:rPr>
                <w:rStyle w:val="ChCharisSIL"/>
              </w:rPr>
              <w:t>ɛ.ˈa</w:t>
            </w:r>
            <w:r w:rsidRPr="006A23BE">
              <w:t>/</w:t>
            </w:r>
          </w:p>
        </w:tc>
        <w:tc>
          <w:tcPr>
            <w:tcW w:w="1247" w:type="dxa"/>
            <w:shd w:val="clear" w:color="auto" w:fill="auto"/>
          </w:tcPr>
          <w:p w14:paraId="0E224516" w14:textId="77777777" w:rsidR="00140A47" w:rsidRPr="00913A62" w:rsidRDefault="00140A47" w:rsidP="00154274">
            <w:pPr>
              <w:pStyle w:val="TableCell0-2115ptBreak"/>
              <w:rPr>
                <w:rStyle w:val="ChCharisSIL"/>
              </w:rPr>
            </w:pPr>
            <w:r w:rsidRPr="006A23BE">
              <w:t>/</w:t>
            </w:r>
            <w:r w:rsidRPr="00913A62">
              <w:rPr>
                <w:rStyle w:val="ChCharisSIL"/>
              </w:rPr>
              <w:t>r</w:t>
            </w:r>
            <w:r w:rsidRPr="00AC23C4">
              <w:rPr>
                <w:rStyle w:val="ChCharisSIL"/>
                <w:u w:val="single"/>
              </w:rPr>
              <w:t>ɛ.ˈa</w:t>
            </w:r>
            <w:r w:rsidRPr="00913A62">
              <w:rPr>
                <w:rStyle w:val="ChCharisSIL"/>
              </w:rPr>
              <w:t>k.si</w:t>
            </w:r>
            <w:r w:rsidRPr="006A23BE">
              <w:t>/</w:t>
            </w:r>
          </w:p>
        </w:tc>
        <w:tc>
          <w:tcPr>
            <w:tcW w:w="1701" w:type="dxa"/>
            <w:shd w:val="clear" w:color="auto" w:fill="auto"/>
          </w:tcPr>
          <w:p w14:paraId="53C103F4" w14:textId="27549D2D" w:rsidR="00140A47" w:rsidRPr="00913A62" w:rsidRDefault="00B7093A" w:rsidP="00154274">
            <w:pPr>
              <w:pStyle w:val="TableCell0-2115ptBreak"/>
            </w:pPr>
            <w:r>
              <w:t>‘</w:t>
            </w:r>
            <w:r w:rsidR="00140A47" w:rsidRPr="00913A62">
              <w:t>reaction</w:t>
            </w:r>
            <w:r>
              <w:t>’</w:t>
            </w:r>
          </w:p>
        </w:tc>
        <w:tc>
          <w:tcPr>
            <w:tcW w:w="851" w:type="dxa"/>
            <w:shd w:val="clear" w:color="auto" w:fill="auto"/>
          </w:tcPr>
          <w:p w14:paraId="2EC192DD" w14:textId="77777777" w:rsidR="00140A47" w:rsidRPr="00AC23C4" w:rsidRDefault="00140A47" w:rsidP="00AC23C4">
            <w:pPr>
              <w:pStyle w:val="TableCell0-2115ptBreak"/>
              <w:ind w:right="170"/>
              <w:jc w:val="right"/>
              <w:rPr>
                <w:rStyle w:val="ChBold"/>
                <w:b w:val="0"/>
              </w:rPr>
            </w:pPr>
            <w:r w:rsidRPr="00AC23C4">
              <w:rPr>
                <w:rStyle w:val="ChBold"/>
                <w:b w:val="0"/>
              </w:rPr>
              <w:t>2</w:t>
            </w:r>
          </w:p>
        </w:tc>
      </w:tr>
      <w:tr w:rsidR="00AC23C4" w:rsidRPr="00913A62" w14:paraId="5D7977A7" w14:textId="77777777" w:rsidTr="002B426E">
        <w:tc>
          <w:tcPr>
            <w:tcW w:w="851" w:type="dxa"/>
            <w:shd w:val="clear" w:color="auto" w:fill="auto"/>
          </w:tcPr>
          <w:p w14:paraId="59EFFC15" w14:textId="77777777" w:rsidR="00140A47" w:rsidRPr="00913A62" w:rsidRDefault="00140A47" w:rsidP="00154274">
            <w:pPr>
              <w:pStyle w:val="TableCell2-2115ptBreak"/>
              <w:rPr>
                <w:rStyle w:val="ChCharisSIL"/>
              </w:rPr>
            </w:pPr>
            <w:r w:rsidRPr="00913A62">
              <w:t>/</w:t>
            </w:r>
            <w:r w:rsidRPr="00913A62">
              <w:rPr>
                <w:rStyle w:val="ChCharisSIL"/>
              </w:rPr>
              <w:t>ɔ.i</w:t>
            </w:r>
            <w:r w:rsidRPr="00913A62">
              <w:t>/</w:t>
            </w:r>
          </w:p>
        </w:tc>
        <w:tc>
          <w:tcPr>
            <w:tcW w:w="851" w:type="dxa"/>
            <w:shd w:val="clear" w:color="auto" w:fill="auto"/>
          </w:tcPr>
          <w:p w14:paraId="66A68A0B" w14:textId="77777777" w:rsidR="00140A47" w:rsidRPr="00913A62" w:rsidRDefault="00140A47" w:rsidP="00154274">
            <w:pPr>
              <w:pStyle w:val="TableCell2-2115ptBreak"/>
              <w:rPr>
                <w:rStyle w:val="ChCharisSIL"/>
              </w:rPr>
            </w:pPr>
            <w:r w:rsidRPr="006A23BE">
              <w:t>/</w:t>
            </w:r>
            <w:r w:rsidRPr="00913A62">
              <w:rPr>
                <w:rStyle w:val="ChCharisSIL"/>
              </w:rPr>
              <w:t>ˈ</w:t>
            </w:r>
            <w:r w:rsidRPr="00913A62">
              <w:t>C</w:t>
            </w:r>
            <w:r w:rsidRPr="00913A62">
              <w:rPr>
                <w:rStyle w:val="ChCharisSIL"/>
              </w:rPr>
              <w:t>ɔ.i</w:t>
            </w:r>
            <w:r w:rsidRPr="006A23BE">
              <w:t>/</w:t>
            </w:r>
          </w:p>
        </w:tc>
        <w:tc>
          <w:tcPr>
            <w:tcW w:w="1247" w:type="dxa"/>
            <w:shd w:val="clear" w:color="auto" w:fill="auto"/>
          </w:tcPr>
          <w:p w14:paraId="1E0AAEBA" w14:textId="77777777" w:rsidR="00140A47" w:rsidRPr="00913A62" w:rsidRDefault="00140A47" w:rsidP="00154274">
            <w:pPr>
              <w:pStyle w:val="TableCell2-2115ptBreak"/>
              <w:rPr>
                <w:rStyle w:val="ChCharisSIL"/>
              </w:rPr>
            </w:pPr>
            <w:r w:rsidRPr="006A23BE">
              <w:t>/</w:t>
            </w:r>
            <w:r w:rsidRPr="00913A62">
              <w:rPr>
                <w:rStyle w:val="ChCharisSIL"/>
              </w:rPr>
              <w:t>ɛ.ˈg</w:t>
            </w:r>
            <w:r w:rsidRPr="00AC23C4">
              <w:rPr>
                <w:rStyle w:val="ChCharisSIL"/>
                <w:u w:val="single"/>
              </w:rPr>
              <w:t>ɔ.i</w:t>
            </w:r>
            <w:r w:rsidRPr="00913A62">
              <w:rPr>
                <w:rStyle w:val="ChCharisSIL"/>
              </w:rPr>
              <w:t>s</w:t>
            </w:r>
            <w:r w:rsidRPr="006A23BE">
              <w:t>/</w:t>
            </w:r>
          </w:p>
        </w:tc>
        <w:tc>
          <w:tcPr>
            <w:tcW w:w="1701" w:type="dxa"/>
            <w:shd w:val="clear" w:color="auto" w:fill="auto"/>
          </w:tcPr>
          <w:p w14:paraId="1ADDCA2C" w14:textId="530CE542" w:rsidR="00140A47" w:rsidRPr="00913A62" w:rsidRDefault="00B7093A" w:rsidP="00154274">
            <w:pPr>
              <w:pStyle w:val="TableCell2-2115ptBreak"/>
            </w:pPr>
            <w:r>
              <w:t>‘</w:t>
            </w:r>
            <w:r w:rsidR="00140A47" w:rsidRPr="00913A62">
              <w:t>be egoistic</w:t>
            </w:r>
            <w:r>
              <w:t>’</w:t>
            </w:r>
          </w:p>
        </w:tc>
        <w:tc>
          <w:tcPr>
            <w:tcW w:w="851" w:type="dxa"/>
            <w:shd w:val="clear" w:color="auto" w:fill="auto"/>
          </w:tcPr>
          <w:p w14:paraId="49A1C117" w14:textId="77777777" w:rsidR="00140A47" w:rsidRPr="00AC23C4" w:rsidRDefault="00140A47" w:rsidP="00AC23C4">
            <w:pPr>
              <w:pStyle w:val="TableCell2-2115ptBreak"/>
              <w:ind w:right="170"/>
              <w:jc w:val="right"/>
              <w:rPr>
                <w:rStyle w:val="ChBold"/>
                <w:b w:val="0"/>
              </w:rPr>
            </w:pPr>
            <w:r w:rsidRPr="00AC23C4">
              <w:rPr>
                <w:rStyle w:val="ChBold"/>
                <w:b w:val="0"/>
              </w:rPr>
              <w:t>1</w:t>
            </w:r>
          </w:p>
        </w:tc>
      </w:tr>
      <w:tr w:rsidR="00AC23C4" w:rsidRPr="00913A62" w14:paraId="2A0C35D5" w14:textId="77777777" w:rsidTr="002B426E">
        <w:tc>
          <w:tcPr>
            <w:tcW w:w="851" w:type="dxa"/>
            <w:shd w:val="clear" w:color="auto" w:fill="auto"/>
          </w:tcPr>
          <w:p w14:paraId="17F03BE1" w14:textId="77777777" w:rsidR="00140A47" w:rsidRPr="00913A62" w:rsidRDefault="00140A47" w:rsidP="00154274">
            <w:pPr>
              <w:pStyle w:val="TableCell0-2115pt"/>
              <w:rPr>
                <w:rStyle w:val="ChCharisSIL"/>
              </w:rPr>
            </w:pPr>
            <w:r w:rsidRPr="00913A62">
              <w:t>/</w:t>
            </w:r>
            <w:r w:rsidRPr="00913A62">
              <w:rPr>
                <w:rStyle w:val="ChCharisSIL"/>
              </w:rPr>
              <w:t>ɔ.a</w:t>
            </w:r>
            <w:r w:rsidRPr="00913A62">
              <w:t>/</w:t>
            </w:r>
          </w:p>
        </w:tc>
        <w:tc>
          <w:tcPr>
            <w:tcW w:w="851" w:type="dxa"/>
            <w:shd w:val="clear" w:color="auto" w:fill="auto"/>
          </w:tcPr>
          <w:p w14:paraId="7635E407" w14:textId="77777777" w:rsidR="00140A47" w:rsidRPr="00913A62" w:rsidRDefault="00140A47" w:rsidP="00154274">
            <w:pPr>
              <w:pStyle w:val="TableCell0-2115pt"/>
              <w:rPr>
                <w:rStyle w:val="ChCharisSIL"/>
              </w:rPr>
            </w:pPr>
            <w:r w:rsidRPr="006A23BE">
              <w:t>/</w:t>
            </w:r>
            <w:r w:rsidRPr="00913A62">
              <w:rPr>
                <w:rStyle w:val="ChCharisSIL"/>
              </w:rPr>
              <w:t>ˈ</w:t>
            </w:r>
            <w:r w:rsidRPr="00913A62">
              <w:t>C</w:t>
            </w:r>
            <w:r w:rsidRPr="00913A62">
              <w:rPr>
                <w:rStyle w:val="ChCharisSIL"/>
              </w:rPr>
              <w:t>ɔ.a</w:t>
            </w:r>
            <w:r w:rsidRPr="006A23BE">
              <w:t>/</w:t>
            </w:r>
          </w:p>
        </w:tc>
        <w:tc>
          <w:tcPr>
            <w:tcW w:w="1247" w:type="dxa"/>
            <w:shd w:val="clear" w:color="auto" w:fill="auto"/>
          </w:tcPr>
          <w:p w14:paraId="0C79D0B7" w14:textId="77777777" w:rsidR="00140A47" w:rsidRPr="00913A62" w:rsidRDefault="00140A47" w:rsidP="00154274">
            <w:pPr>
              <w:pStyle w:val="TableCell0-2115pt"/>
              <w:rPr>
                <w:rStyle w:val="ChCharisSIL"/>
              </w:rPr>
            </w:pPr>
            <w:r w:rsidRPr="006A23BE">
              <w:t>/</w:t>
            </w:r>
            <w:r w:rsidRPr="00913A62">
              <w:rPr>
                <w:rStyle w:val="ChCharisSIL"/>
              </w:rPr>
              <w:t>ˈs</w:t>
            </w:r>
            <w:r w:rsidRPr="00AC23C4">
              <w:rPr>
                <w:rStyle w:val="ChCharisSIL"/>
                <w:u w:val="single"/>
              </w:rPr>
              <w:t>ɔ.a</w:t>
            </w:r>
            <w:r w:rsidRPr="00913A62">
              <w:rPr>
                <w:rStyle w:val="ChCharisSIL"/>
              </w:rPr>
              <w:t>k</w:t>
            </w:r>
            <w:r w:rsidRPr="006A23BE">
              <w:t>/</w:t>
            </w:r>
          </w:p>
        </w:tc>
        <w:tc>
          <w:tcPr>
            <w:tcW w:w="1701" w:type="dxa"/>
            <w:shd w:val="clear" w:color="auto" w:fill="auto"/>
          </w:tcPr>
          <w:p w14:paraId="3848ACCF" w14:textId="62DDCAFE" w:rsidR="00140A47" w:rsidRPr="00913A62" w:rsidRDefault="00B7093A" w:rsidP="00154274">
            <w:pPr>
              <w:pStyle w:val="TableCell0-2115pt"/>
            </w:pPr>
            <w:r>
              <w:t>‘</w:t>
            </w:r>
            <w:r w:rsidR="00140A47" w:rsidRPr="00913A62">
              <w:t>be weak</w:t>
            </w:r>
            <w:r>
              <w:t>’</w:t>
            </w:r>
          </w:p>
        </w:tc>
        <w:tc>
          <w:tcPr>
            <w:tcW w:w="851" w:type="dxa"/>
            <w:shd w:val="clear" w:color="auto" w:fill="auto"/>
          </w:tcPr>
          <w:p w14:paraId="571A611B" w14:textId="77777777" w:rsidR="00140A47" w:rsidRPr="00AC23C4" w:rsidRDefault="00140A47" w:rsidP="00AC23C4">
            <w:pPr>
              <w:pStyle w:val="TableCell0-2115pt"/>
              <w:ind w:right="170"/>
              <w:jc w:val="right"/>
              <w:rPr>
                <w:rStyle w:val="ChBold"/>
                <w:b w:val="0"/>
              </w:rPr>
            </w:pPr>
            <w:r w:rsidRPr="00AC23C4">
              <w:rPr>
                <w:rStyle w:val="ChBold"/>
                <w:b w:val="0"/>
              </w:rPr>
              <w:t>5</w:t>
            </w:r>
          </w:p>
        </w:tc>
      </w:tr>
      <w:tr w:rsidR="00AC23C4" w:rsidRPr="00913A62" w14:paraId="00277200" w14:textId="77777777" w:rsidTr="002B426E">
        <w:tc>
          <w:tcPr>
            <w:tcW w:w="851" w:type="dxa"/>
            <w:shd w:val="clear" w:color="auto" w:fill="auto"/>
          </w:tcPr>
          <w:p w14:paraId="3179EADF" w14:textId="77777777" w:rsidR="00140A47" w:rsidRPr="00913A62" w:rsidRDefault="00140A47" w:rsidP="00154274">
            <w:pPr>
              <w:pStyle w:val="TableCell0-2115ptBreak"/>
            </w:pPr>
          </w:p>
        </w:tc>
        <w:tc>
          <w:tcPr>
            <w:tcW w:w="851" w:type="dxa"/>
            <w:shd w:val="clear" w:color="auto" w:fill="auto"/>
          </w:tcPr>
          <w:p w14:paraId="2D343339" w14:textId="77777777" w:rsidR="00140A47" w:rsidRPr="00913A62" w:rsidRDefault="00140A47" w:rsidP="00154274">
            <w:pPr>
              <w:pStyle w:val="TableCell0-2115ptBreak"/>
              <w:rPr>
                <w:rStyle w:val="ChCharisSIL"/>
              </w:rPr>
            </w:pPr>
            <w:r w:rsidRPr="006A23BE">
              <w:t>/</w:t>
            </w:r>
            <w:r w:rsidRPr="00913A62">
              <w:t>C</w:t>
            </w:r>
            <w:r w:rsidRPr="00913A62">
              <w:rPr>
                <w:rStyle w:val="ChCharisSIL"/>
              </w:rPr>
              <w:t>ɔ.ˈa</w:t>
            </w:r>
            <w:r w:rsidRPr="006A23BE">
              <w:t>/</w:t>
            </w:r>
          </w:p>
        </w:tc>
        <w:tc>
          <w:tcPr>
            <w:tcW w:w="1247" w:type="dxa"/>
            <w:shd w:val="clear" w:color="auto" w:fill="auto"/>
          </w:tcPr>
          <w:p w14:paraId="469DCCC0" w14:textId="77777777" w:rsidR="00140A47" w:rsidRPr="00913A62" w:rsidRDefault="00140A47" w:rsidP="00154274">
            <w:pPr>
              <w:pStyle w:val="TableCell0-2115ptBreak"/>
              <w:rPr>
                <w:rStyle w:val="ChCharisSIL"/>
              </w:rPr>
            </w:pPr>
            <w:r w:rsidRPr="006A23BE">
              <w:t>/</w:t>
            </w:r>
            <w:r w:rsidRPr="00913A62">
              <w:rPr>
                <w:rStyle w:val="ChCharisSIL"/>
              </w:rPr>
              <w:t>ˌɔn.d</w:t>
            </w:r>
            <w:r w:rsidRPr="00AC23C4">
              <w:rPr>
                <w:rStyle w:val="ChCharisSIL"/>
                <w:u w:val="single"/>
              </w:rPr>
              <w:t>ɔ.ˈa</w:t>
            </w:r>
            <w:r w:rsidRPr="00913A62">
              <w:rPr>
                <w:rStyle w:val="ChCharisSIL"/>
              </w:rPr>
              <w:t>.fi</w:t>
            </w:r>
            <w:r w:rsidRPr="006A23BE">
              <w:t>/</w:t>
            </w:r>
          </w:p>
        </w:tc>
        <w:tc>
          <w:tcPr>
            <w:tcW w:w="1701" w:type="dxa"/>
            <w:shd w:val="clear" w:color="auto" w:fill="auto"/>
          </w:tcPr>
          <w:p w14:paraId="2EC4C0AF" w14:textId="4556F991" w:rsidR="00140A47" w:rsidRPr="00913A62" w:rsidRDefault="00B7093A" w:rsidP="00154274">
            <w:pPr>
              <w:pStyle w:val="TableCell0-2115ptBreak"/>
            </w:pPr>
            <w:r>
              <w:t>‘</w:t>
            </w:r>
            <w:r w:rsidR="00140A47" w:rsidRPr="00913A62">
              <w:t>traditional chief</w:t>
            </w:r>
            <w:r>
              <w:t>’</w:t>
            </w:r>
          </w:p>
        </w:tc>
        <w:tc>
          <w:tcPr>
            <w:tcW w:w="851" w:type="dxa"/>
            <w:shd w:val="clear" w:color="auto" w:fill="auto"/>
          </w:tcPr>
          <w:p w14:paraId="4D20D8BC" w14:textId="77777777" w:rsidR="00140A47" w:rsidRPr="00AC23C4" w:rsidRDefault="00140A47" w:rsidP="00AC23C4">
            <w:pPr>
              <w:pStyle w:val="TableCell0-2115ptBreak"/>
              <w:ind w:right="170"/>
              <w:jc w:val="right"/>
              <w:rPr>
                <w:rStyle w:val="ChBold"/>
                <w:b w:val="0"/>
              </w:rPr>
            </w:pPr>
            <w:r w:rsidRPr="00AC23C4">
              <w:rPr>
                <w:rStyle w:val="ChBold"/>
                <w:b w:val="0"/>
              </w:rPr>
              <w:t>1</w:t>
            </w:r>
          </w:p>
        </w:tc>
      </w:tr>
      <w:tr w:rsidR="00AC23C4" w:rsidRPr="00913A62" w14:paraId="08F031FC" w14:textId="77777777" w:rsidTr="002B426E">
        <w:tc>
          <w:tcPr>
            <w:tcW w:w="851" w:type="dxa"/>
            <w:shd w:val="clear" w:color="auto" w:fill="auto"/>
          </w:tcPr>
          <w:p w14:paraId="044D2B57" w14:textId="77777777" w:rsidR="00140A47" w:rsidRPr="00913A62" w:rsidRDefault="00140A47" w:rsidP="00154274">
            <w:pPr>
              <w:pStyle w:val="TableCell2-2115pt"/>
              <w:rPr>
                <w:rStyle w:val="ChCharisSIL"/>
              </w:rPr>
            </w:pPr>
            <w:r w:rsidRPr="00913A62">
              <w:t>/</w:t>
            </w:r>
            <w:r w:rsidRPr="00913A62">
              <w:rPr>
                <w:rStyle w:val="ChCharisSIL"/>
              </w:rPr>
              <w:t>a.i</w:t>
            </w:r>
            <w:r w:rsidRPr="00913A62">
              <w:t>/</w:t>
            </w:r>
          </w:p>
        </w:tc>
        <w:tc>
          <w:tcPr>
            <w:tcW w:w="851" w:type="dxa"/>
            <w:shd w:val="clear" w:color="auto" w:fill="auto"/>
          </w:tcPr>
          <w:p w14:paraId="1F846B12" w14:textId="77777777" w:rsidR="00140A47" w:rsidRPr="00913A62" w:rsidRDefault="00140A47" w:rsidP="00154274">
            <w:pPr>
              <w:pStyle w:val="TableCell2-2115pt"/>
              <w:rPr>
                <w:rStyle w:val="ChCharisSIL"/>
              </w:rPr>
            </w:pPr>
            <w:r w:rsidRPr="006A23BE">
              <w:t>/</w:t>
            </w:r>
            <w:r w:rsidRPr="00913A62">
              <w:rPr>
                <w:rStyle w:val="ChCharisSIL"/>
              </w:rPr>
              <w:t>ˈ</w:t>
            </w:r>
            <w:r w:rsidRPr="00913A62">
              <w:t>C</w:t>
            </w:r>
            <w:r w:rsidRPr="00913A62">
              <w:rPr>
                <w:rStyle w:val="ChCharisSIL"/>
              </w:rPr>
              <w:t>a.i</w:t>
            </w:r>
            <w:r w:rsidRPr="006A23BE">
              <w:t>/</w:t>
            </w:r>
          </w:p>
        </w:tc>
        <w:tc>
          <w:tcPr>
            <w:tcW w:w="1247" w:type="dxa"/>
            <w:shd w:val="clear" w:color="auto" w:fill="auto"/>
          </w:tcPr>
          <w:p w14:paraId="360C57CF" w14:textId="77777777" w:rsidR="00140A47" w:rsidRPr="00913A62" w:rsidRDefault="00140A47" w:rsidP="00154274">
            <w:pPr>
              <w:pStyle w:val="TableCell2-2115pt"/>
              <w:rPr>
                <w:rStyle w:val="ChCharisSIL"/>
              </w:rPr>
            </w:pPr>
            <w:r w:rsidRPr="006A23BE">
              <w:t>/</w:t>
            </w:r>
            <w:r w:rsidRPr="00913A62">
              <w:rPr>
                <w:rStyle w:val="ChCharisSIL"/>
              </w:rPr>
              <w:t>a.ˈdʒ</w:t>
            </w:r>
            <w:r w:rsidRPr="00913A62">
              <w:rPr>
                <w:rStyle w:val="ChCharisSILUnderl"/>
              </w:rPr>
              <w:t>a.i</w:t>
            </w:r>
            <w:r w:rsidRPr="00913A62">
              <w:rPr>
                <w:rStyle w:val="ChCharisSIL"/>
              </w:rPr>
              <w:t>p</w:t>
            </w:r>
            <w:r w:rsidRPr="006A23BE">
              <w:t>/</w:t>
            </w:r>
          </w:p>
        </w:tc>
        <w:tc>
          <w:tcPr>
            <w:tcW w:w="1701" w:type="dxa"/>
            <w:shd w:val="clear" w:color="auto" w:fill="auto"/>
          </w:tcPr>
          <w:p w14:paraId="129171B0" w14:textId="190F6114" w:rsidR="00140A47" w:rsidRPr="00913A62" w:rsidRDefault="00B7093A" w:rsidP="00154274">
            <w:pPr>
              <w:pStyle w:val="TableCell2-2115pt"/>
            </w:pPr>
            <w:r>
              <w:t>‘</w:t>
            </w:r>
            <w:r w:rsidR="00140A47" w:rsidRPr="00913A62">
              <w:t>be miraculous</w:t>
            </w:r>
            <w:r>
              <w:t>’</w:t>
            </w:r>
          </w:p>
        </w:tc>
        <w:tc>
          <w:tcPr>
            <w:tcW w:w="851" w:type="dxa"/>
            <w:shd w:val="clear" w:color="auto" w:fill="auto"/>
          </w:tcPr>
          <w:p w14:paraId="70C321AF" w14:textId="77777777" w:rsidR="00140A47" w:rsidRPr="00AC23C4" w:rsidRDefault="00140A47" w:rsidP="00AC23C4">
            <w:pPr>
              <w:pStyle w:val="TableCell2-2115pt"/>
              <w:ind w:right="170"/>
              <w:jc w:val="right"/>
              <w:rPr>
                <w:rStyle w:val="ChBold"/>
                <w:b w:val="0"/>
              </w:rPr>
            </w:pPr>
            <w:r w:rsidRPr="00AC23C4">
              <w:rPr>
                <w:rStyle w:val="ChBold"/>
                <w:b w:val="0"/>
              </w:rPr>
              <w:t>2</w:t>
            </w:r>
          </w:p>
        </w:tc>
      </w:tr>
      <w:tr w:rsidR="00AC23C4" w:rsidRPr="00913A62" w14:paraId="02D44723" w14:textId="77777777" w:rsidTr="002B426E">
        <w:tc>
          <w:tcPr>
            <w:tcW w:w="851" w:type="dxa"/>
            <w:shd w:val="clear" w:color="auto" w:fill="auto"/>
          </w:tcPr>
          <w:p w14:paraId="01BA4A52" w14:textId="77777777" w:rsidR="00140A47" w:rsidRPr="00913A62" w:rsidRDefault="00140A47" w:rsidP="00154274">
            <w:pPr>
              <w:pStyle w:val="TableCell0-2115pt"/>
            </w:pPr>
            <w:r w:rsidRPr="00913A62">
              <w:t>/</w:t>
            </w:r>
            <w:r w:rsidRPr="00913A62">
              <w:rPr>
                <w:rStyle w:val="ChCharisSIL"/>
              </w:rPr>
              <w:t>a.u</w:t>
            </w:r>
            <w:r w:rsidRPr="00913A62">
              <w:t>/</w:t>
            </w:r>
          </w:p>
        </w:tc>
        <w:tc>
          <w:tcPr>
            <w:tcW w:w="851" w:type="dxa"/>
            <w:shd w:val="clear" w:color="auto" w:fill="auto"/>
          </w:tcPr>
          <w:p w14:paraId="62C1E0FD" w14:textId="77777777" w:rsidR="00140A47" w:rsidRPr="00913A62" w:rsidRDefault="00140A47" w:rsidP="00154274">
            <w:pPr>
              <w:pStyle w:val="TableCell0-2115pt"/>
              <w:rPr>
                <w:rStyle w:val="ChCharisSIL"/>
              </w:rPr>
            </w:pPr>
            <w:r w:rsidRPr="006A23BE">
              <w:t>/</w:t>
            </w:r>
            <w:r w:rsidRPr="00913A62">
              <w:rPr>
                <w:rStyle w:val="ChCharisSIL"/>
              </w:rPr>
              <w:t>ˈ</w:t>
            </w:r>
            <w:r w:rsidRPr="00913A62">
              <w:t>C</w:t>
            </w:r>
            <w:r w:rsidRPr="00913A62">
              <w:rPr>
                <w:rStyle w:val="ChCharisSIL"/>
              </w:rPr>
              <w:t>a.u</w:t>
            </w:r>
            <w:r w:rsidRPr="006A23BE">
              <w:t>/</w:t>
            </w:r>
          </w:p>
        </w:tc>
        <w:tc>
          <w:tcPr>
            <w:tcW w:w="1247" w:type="dxa"/>
            <w:shd w:val="clear" w:color="auto" w:fill="auto"/>
          </w:tcPr>
          <w:p w14:paraId="42E12267" w14:textId="77777777" w:rsidR="00140A47" w:rsidRPr="00913A62" w:rsidRDefault="00140A47" w:rsidP="00154274">
            <w:pPr>
              <w:pStyle w:val="TableCell0-2115pt"/>
              <w:rPr>
                <w:rStyle w:val="ChCharisSIL"/>
              </w:rPr>
            </w:pPr>
            <w:r w:rsidRPr="006A23BE">
              <w:t>/</w:t>
            </w:r>
            <w:r w:rsidRPr="00913A62">
              <w:rPr>
                <w:rStyle w:val="ChCharisSIL"/>
              </w:rPr>
              <w:t>ˈm</w:t>
            </w:r>
            <w:r w:rsidRPr="00913A62">
              <w:rPr>
                <w:rStyle w:val="ChCharisSILUnderl"/>
              </w:rPr>
              <w:t>a.u</w:t>
            </w:r>
            <w:r w:rsidRPr="00913A62">
              <w:rPr>
                <w:rStyle w:val="ChCharisSIL"/>
              </w:rPr>
              <w:t>t</w:t>
            </w:r>
            <w:r w:rsidRPr="006A23BE">
              <w:t>/</w:t>
            </w:r>
          </w:p>
        </w:tc>
        <w:tc>
          <w:tcPr>
            <w:tcW w:w="1701" w:type="dxa"/>
            <w:shd w:val="clear" w:color="auto" w:fill="auto"/>
          </w:tcPr>
          <w:p w14:paraId="51F1A7C0" w14:textId="5F0864AB" w:rsidR="00140A47" w:rsidRPr="00913A62" w:rsidRDefault="00B7093A" w:rsidP="00154274">
            <w:pPr>
              <w:pStyle w:val="TableCell0-2115pt"/>
            </w:pPr>
            <w:r>
              <w:t>‘</w:t>
            </w:r>
            <w:r w:rsidR="00140A47" w:rsidRPr="00913A62">
              <w:t>death</w:t>
            </w:r>
            <w:r>
              <w:t>’</w:t>
            </w:r>
          </w:p>
        </w:tc>
        <w:tc>
          <w:tcPr>
            <w:tcW w:w="851" w:type="dxa"/>
            <w:shd w:val="clear" w:color="auto" w:fill="auto"/>
          </w:tcPr>
          <w:p w14:paraId="3EBD64E4" w14:textId="77777777" w:rsidR="00140A47" w:rsidRPr="00913A62" w:rsidRDefault="00140A47" w:rsidP="00AC23C4">
            <w:pPr>
              <w:pStyle w:val="TableCell0-2115pt"/>
              <w:ind w:right="170"/>
              <w:jc w:val="right"/>
            </w:pPr>
            <w:r w:rsidRPr="00913A62">
              <w:t>1</w:t>
            </w:r>
          </w:p>
        </w:tc>
      </w:tr>
      <w:tr w:rsidR="00AC23C4" w:rsidRPr="00913A62" w14:paraId="42FE2B0D" w14:textId="77777777" w:rsidTr="002B426E">
        <w:tc>
          <w:tcPr>
            <w:tcW w:w="851" w:type="dxa"/>
            <w:shd w:val="clear" w:color="auto" w:fill="auto"/>
          </w:tcPr>
          <w:p w14:paraId="24B9C80F" w14:textId="77777777" w:rsidR="00140A47" w:rsidRPr="00913A62" w:rsidRDefault="00140A47" w:rsidP="00154274">
            <w:pPr>
              <w:pStyle w:val="TableCell0-2115pt"/>
            </w:pPr>
            <w:r w:rsidRPr="00913A62">
              <w:t>/</w:t>
            </w:r>
            <w:r w:rsidRPr="00913A62">
              <w:rPr>
                <w:rStyle w:val="ChCharisSIL"/>
              </w:rPr>
              <w:t>a.ɛ</w:t>
            </w:r>
            <w:r w:rsidRPr="00913A62">
              <w:t>/</w:t>
            </w:r>
          </w:p>
        </w:tc>
        <w:tc>
          <w:tcPr>
            <w:tcW w:w="851" w:type="dxa"/>
            <w:shd w:val="clear" w:color="auto" w:fill="auto"/>
          </w:tcPr>
          <w:p w14:paraId="063C9FBA" w14:textId="77777777" w:rsidR="00140A47" w:rsidRPr="00913A62" w:rsidRDefault="00140A47" w:rsidP="00154274">
            <w:pPr>
              <w:pStyle w:val="TableCell0-2115pt"/>
              <w:rPr>
                <w:rStyle w:val="ChCharisSIL"/>
              </w:rPr>
            </w:pPr>
            <w:r w:rsidRPr="006A23BE">
              <w:t>/</w:t>
            </w:r>
            <w:r w:rsidRPr="00913A62">
              <w:t>C</w:t>
            </w:r>
            <w:r w:rsidRPr="00913A62">
              <w:rPr>
                <w:rStyle w:val="ChCharisSIL"/>
              </w:rPr>
              <w:t>a.ˈɛ</w:t>
            </w:r>
            <w:r w:rsidRPr="006A23BE">
              <w:t>/</w:t>
            </w:r>
          </w:p>
        </w:tc>
        <w:tc>
          <w:tcPr>
            <w:tcW w:w="1247" w:type="dxa"/>
            <w:shd w:val="clear" w:color="auto" w:fill="auto"/>
          </w:tcPr>
          <w:p w14:paraId="5EC8567E" w14:textId="77777777" w:rsidR="00140A47" w:rsidRPr="00913A62" w:rsidRDefault="00140A47" w:rsidP="00154274">
            <w:pPr>
              <w:pStyle w:val="TableCell0-2115pt"/>
              <w:rPr>
                <w:rStyle w:val="ChCharisSIL"/>
              </w:rPr>
            </w:pPr>
            <w:r w:rsidRPr="006A23BE">
              <w:t>/</w:t>
            </w:r>
            <w:r w:rsidRPr="00913A62">
              <w:rPr>
                <w:rStyle w:val="ChCharisSIL"/>
              </w:rPr>
              <w:t>d</w:t>
            </w:r>
            <w:r w:rsidRPr="00AC23C4">
              <w:rPr>
                <w:rStyle w:val="ChCharisSIL"/>
                <w:u w:val="single"/>
              </w:rPr>
              <w:t>a.ˈɛ</w:t>
            </w:r>
            <w:r w:rsidRPr="00913A62">
              <w:rPr>
                <w:rStyle w:val="ChCharisSIL"/>
              </w:rPr>
              <w:t>.ɾa</w:t>
            </w:r>
            <w:r w:rsidRPr="006A23BE">
              <w:t>/</w:t>
            </w:r>
          </w:p>
        </w:tc>
        <w:tc>
          <w:tcPr>
            <w:tcW w:w="1701" w:type="dxa"/>
            <w:shd w:val="clear" w:color="auto" w:fill="auto"/>
          </w:tcPr>
          <w:p w14:paraId="46AB1B41" w14:textId="243B9382" w:rsidR="00140A47" w:rsidRPr="00913A62" w:rsidRDefault="00B7093A" w:rsidP="00154274">
            <w:pPr>
              <w:pStyle w:val="TableCell0-2115pt"/>
            </w:pPr>
            <w:r>
              <w:t>‘</w:t>
            </w:r>
            <w:r w:rsidR="00140A47" w:rsidRPr="00913A62">
              <w:t>area</w:t>
            </w:r>
            <w:r>
              <w:t>’</w:t>
            </w:r>
          </w:p>
        </w:tc>
        <w:tc>
          <w:tcPr>
            <w:tcW w:w="851" w:type="dxa"/>
            <w:shd w:val="clear" w:color="auto" w:fill="auto"/>
          </w:tcPr>
          <w:p w14:paraId="2D4173A4" w14:textId="77777777" w:rsidR="00140A47" w:rsidRPr="00913A62" w:rsidRDefault="00140A47" w:rsidP="00AC23C4">
            <w:pPr>
              <w:pStyle w:val="TableCell0-2115pt"/>
              <w:ind w:right="170"/>
              <w:jc w:val="right"/>
            </w:pPr>
            <w:r w:rsidRPr="00913A62">
              <w:t>1</w:t>
            </w:r>
          </w:p>
        </w:tc>
      </w:tr>
      <w:tr w:rsidR="00AC23C4" w:rsidRPr="00913A62" w14:paraId="15F8AD48" w14:textId="77777777" w:rsidTr="00BC5786">
        <w:tc>
          <w:tcPr>
            <w:tcW w:w="851" w:type="dxa"/>
            <w:shd w:val="clear" w:color="auto" w:fill="auto"/>
          </w:tcPr>
          <w:p w14:paraId="2BC66EB6" w14:textId="77777777" w:rsidR="00140A47" w:rsidRPr="00913A62" w:rsidRDefault="00140A47" w:rsidP="00154274">
            <w:pPr>
              <w:pStyle w:val="TableCell0-2115pt"/>
            </w:pPr>
            <w:r w:rsidRPr="00913A62">
              <w:t>/</w:t>
            </w:r>
            <w:r w:rsidRPr="00913A62">
              <w:rPr>
                <w:rStyle w:val="ChCharisSIL"/>
              </w:rPr>
              <w:t>a.a</w:t>
            </w:r>
            <w:r w:rsidRPr="00913A62">
              <w:t>/</w:t>
            </w:r>
          </w:p>
        </w:tc>
        <w:tc>
          <w:tcPr>
            <w:tcW w:w="851" w:type="dxa"/>
            <w:shd w:val="clear" w:color="auto" w:fill="auto"/>
          </w:tcPr>
          <w:p w14:paraId="7691FF8D" w14:textId="77777777" w:rsidR="00140A47" w:rsidRPr="00913A62" w:rsidRDefault="00140A47" w:rsidP="00154274">
            <w:pPr>
              <w:pStyle w:val="TableCell0-2115pt"/>
              <w:rPr>
                <w:rStyle w:val="ChCharisSIL"/>
              </w:rPr>
            </w:pPr>
            <w:r w:rsidRPr="006A23BE">
              <w:t>/</w:t>
            </w:r>
            <w:r w:rsidRPr="00913A62">
              <w:rPr>
                <w:rStyle w:val="ChCharisSIL"/>
              </w:rPr>
              <w:t>ˈ</w:t>
            </w:r>
            <w:r w:rsidRPr="00913A62">
              <w:t>C</w:t>
            </w:r>
            <w:r w:rsidRPr="00913A62">
              <w:rPr>
                <w:rStyle w:val="ChCharisSIL"/>
              </w:rPr>
              <w:t>a.a</w:t>
            </w:r>
            <w:r w:rsidRPr="006A23BE">
              <w:t>/</w:t>
            </w:r>
          </w:p>
        </w:tc>
        <w:tc>
          <w:tcPr>
            <w:tcW w:w="1247" w:type="dxa"/>
            <w:shd w:val="clear" w:color="auto" w:fill="auto"/>
          </w:tcPr>
          <w:p w14:paraId="5A05B058" w14:textId="77777777" w:rsidR="00140A47" w:rsidRPr="00913A62" w:rsidRDefault="00140A47" w:rsidP="00154274">
            <w:pPr>
              <w:pStyle w:val="TableCell0-2115pt"/>
              <w:rPr>
                <w:rStyle w:val="ChCharisSIL"/>
              </w:rPr>
            </w:pPr>
            <w:r w:rsidRPr="006A23BE">
              <w:t>/</w:t>
            </w:r>
            <w:r w:rsidRPr="00913A62">
              <w:rPr>
                <w:rStyle w:val="ChCharisSIL"/>
              </w:rPr>
              <w:t>dʒɛ.ˈm</w:t>
            </w:r>
            <w:r w:rsidRPr="00AC23C4">
              <w:rPr>
                <w:rStyle w:val="ChCharisSIL"/>
                <w:u w:val="single"/>
              </w:rPr>
              <w:t>a.a</w:t>
            </w:r>
            <w:r w:rsidRPr="00913A62">
              <w:rPr>
                <w:rStyle w:val="ChCharisSIL"/>
              </w:rPr>
              <w:t>t</w:t>
            </w:r>
            <w:r w:rsidRPr="006A23BE">
              <w:t>/</w:t>
            </w:r>
          </w:p>
        </w:tc>
        <w:tc>
          <w:tcPr>
            <w:tcW w:w="1701" w:type="dxa"/>
            <w:shd w:val="clear" w:color="auto" w:fill="auto"/>
          </w:tcPr>
          <w:p w14:paraId="274AFE01" w14:textId="07583185" w:rsidR="00140A47" w:rsidRPr="00913A62" w:rsidRDefault="00B7093A" w:rsidP="00154274">
            <w:pPr>
              <w:pStyle w:val="TableCell0-2115pt"/>
            </w:pPr>
            <w:r>
              <w:t>‘</w:t>
            </w:r>
            <w:r w:rsidR="00140A47" w:rsidRPr="00913A62">
              <w:t>congregation</w:t>
            </w:r>
            <w:r>
              <w:t>’</w:t>
            </w:r>
          </w:p>
        </w:tc>
        <w:tc>
          <w:tcPr>
            <w:tcW w:w="851" w:type="dxa"/>
            <w:shd w:val="clear" w:color="auto" w:fill="auto"/>
          </w:tcPr>
          <w:p w14:paraId="02FF44A2" w14:textId="77777777" w:rsidR="00140A47" w:rsidRPr="00913A62" w:rsidRDefault="00140A47" w:rsidP="00AC23C4">
            <w:pPr>
              <w:pStyle w:val="TableCell0-2115pt"/>
              <w:ind w:right="170"/>
              <w:jc w:val="right"/>
            </w:pPr>
            <w:r w:rsidRPr="00913A62">
              <w:t>3</w:t>
            </w:r>
          </w:p>
        </w:tc>
      </w:tr>
      <w:tr w:rsidR="00AC23C4" w:rsidRPr="00913A62" w14:paraId="4CF3890A" w14:textId="77777777" w:rsidTr="00BC5786">
        <w:tc>
          <w:tcPr>
            <w:tcW w:w="851" w:type="dxa"/>
            <w:tcBorders>
              <w:bottom w:val="single" w:sz="4" w:space="0" w:color="auto"/>
            </w:tcBorders>
            <w:shd w:val="clear" w:color="auto" w:fill="auto"/>
          </w:tcPr>
          <w:p w14:paraId="001C6001" w14:textId="77777777" w:rsidR="00140A47" w:rsidRPr="00913A62" w:rsidRDefault="00140A47" w:rsidP="00154274">
            <w:pPr>
              <w:pStyle w:val="TableCell0-2115ptBreak"/>
            </w:pPr>
          </w:p>
        </w:tc>
        <w:tc>
          <w:tcPr>
            <w:tcW w:w="851" w:type="dxa"/>
            <w:tcBorders>
              <w:bottom w:val="single" w:sz="4" w:space="0" w:color="auto"/>
            </w:tcBorders>
            <w:shd w:val="clear" w:color="auto" w:fill="auto"/>
          </w:tcPr>
          <w:p w14:paraId="5B9BBD5C" w14:textId="77777777" w:rsidR="00140A47" w:rsidRPr="00913A62" w:rsidRDefault="00140A47" w:rsidP="00154274">
            <w:pPr>
              <w:pStyle w:val="TableCell0-2115ptBreak"/>
              <w:rPr>
                <w:rStyle w:val="ChCharisSIL"/>
              </w:rPr>
            </w:pPr>
            <w:r w:rsidRPr="006A23BE">
              <w:t>/</w:t>
            </w:r>
            <w:r w:rsidRPr="00913A62">
              <w:t>C</w:t>
            </w:r>
            <w:r w:rsidRPr="00913A62">
              <w:rPr>
                <w:rStyle w:val="ChCharisSIL"/>
              </w:rPr>
              <w:t>a.ˈa</w:t>
            </w:r>
            <w:r w:rsidRPr="006A23BE">
              <w:t>/</w:t>
            </w:r>
          </w:p>
        </w:tc>
        <w:tc>
          <w:tcPr>
            <w:tcW w:w="1247" w:type="dxa"/>
            <w:tcBorders>
              <w:bottom w:val="single" w:sz="4" w:space="0" w:color="auto"/>
            </w:tcBorders>
            <w:shd w:val="clear" w:color="auto" w:fill="auto"/>
          </w:tcPr>
          <w:p w14:paraId="00BC58B4" w14:textId="77777777" w:rsidR="00140A47" w:rsidRPr="00913A62" w:rsidRDefault="00140A47" w:rsidP="00154274">
            <w:pPr>
              <w:pStyle w:val="TableCell0-2115ptBreak"/>
              <w:rPr>
                <w:rStyle w:val="ChCharisSIL"/>
              </w:rPr>
            </w:pPr>
            <w:r w:rsidRPr="006A23BE">
              <w:t>/</w:t>
            </w:r>
            <w:r w:rsidRPr="00913A62">
              <w:rPr>
                <w:rStyle w:val="ChCharisSIL"/>
              </w:rPr>
              <w:t>m</w:t>
            </w:r>
            <w:r w:rsidRPr="00913A62">
              <w:rPr>
                <w:rStyle w:val="ChCharisSILUnderl"/>
              </w:rPr>
              <w:t>a.ˈa</w:t>
            </w:r>
            <w:r w:rsidRPr="00913A62">
              <w:rPr>
                <w:rStyle w:val="ChCharisSIL"/>
              </w:rPr>
              <w:t>f</w:t>
            </w:r>
            <w:r w:rsidRPr="006A23BE">
              <w:t>/</w:t>
            </w:r>
          </w:p>
        </w:tc>
        <w:tc>
          <w:tcPr>
            <w:tcW w:w="1701" w:type="dxa"/>
            <w:tcBorders>
              <w:bottom w:val="single" w:sz="4" w:space="0" w:color="auto"/>
            </w:tcBorders>
            <w:shd w:val="clear" w:color="auto" w:fill="auto"/>
          </w:tcPr>
          <w:p w14:paraId="54A3B0EE" w14:textId="7CA78755" w:rsidR="00140A47" w:rsidRPr="00913A62" w:rsidRDefault="00B7093A" w:rsidP="00154274">
            <w:pPr>
              <w:pStyle w:val="TableCell0-2115ptBreak"/>
            </w:pPr>
            <w:r>
              <w:t>‘</w:t>
            </w:r>
            <w:r w:rsidR="00140A47" w:rsidRPr="00913A62">
              <w:t>pardon</w:t>
            </w:r>
            <w:r>
              <w:t>’</w:t>
            </w:r>
          </w:p>
        </w:tc>
        <w:tc>
          <w:tcPr>
            <w:tcW w:w="851" w:type="dxa"/>
            <w:tcBorders>
              <w:bottom w:val="single" w:sz="4" w:space="0" w:color="auto"/>
            </w:tcBorders>
            <w:shd w:val="clear" w:color="auto" w:fill="auto"/>
          </w:tcPr>
          <w:p w14:paraId="26C77580" w14:textId="77777777" w:rsidR="00140A47" w:rsidRPr="00AC23C4" w:rsidRDefault="00140A47" w:rsidP="00AC23C4">
            <w:pPr>
              <w:pStyle w:val="TableCell0-2115ptBreak"/>
              <w:ind w:right="170"/>
              <w:jc w:val="right"/>
              <w:rPr>
                <w:rStyle w:val="ChBold"/>
                <w:b w:val="0"/>
              </w:rPr>
            </w:pPr>
            <w:r w:rsidRPr="00AC23C4">
              <w:rPr>
                <w:rStyle w:val="ChBold"/>
                <w:b w:val="0"/>
              </w:rPr>
              <w:t>1</w:t>
            </w:r>
          </w:p>
        </w:tc>
      </w:tr>
    </w:tbl>
    <w:p w14:paraId="35DD20CC" w14:textId="77777777" w:rsidR="00140A47" w:rsidRPr="00913A62" w:rsidRDefault="00140A47" w:rsidP="006804F4">
      <w:pPr>
        <w:pStyle w:val="Body0005after05before"/>
      </w:pPr>
      <w:r w:rsidRPr="00913A62">
        <w:t xml:space="preserve">The attested V.V sequences and their frequencies are summarized in </w:t>
      </w:r>
      <w:r w:rsidRPr="00913A62">
        <w:fldChar w:fldCharType="begin"/>
      </w:r>
      <w:r w:rsidRPr="00913A62">
        <w:instrText xml:space="preserve"> REF _Ref333398193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55</w:t>
      </w:r>
      <w:r w:rsidRPr="00913A62">
        <w:fldChar w:fldCharType="end"/>
      </w:r>
      <w:r w:rsidRPr="00913A62">
        <w:t xml:space="preserve">. V.V sequences that are attested only once are underlined. Similar to </w:t>
      </w:r>
      <w:r w:rsidR="00992B0F">
        <w:t xml:space="preserve">inherited </w:t>
      </w:r>
      <w:r w:rsidR="00992B0F" w:rsidRPr="00913A62">
        <w:t>Malay</w:t>
      </w:r>
      <w:r w:rsidRPr="00913A62">
        <w:t xml:space="preserve"> roots, the V</w:t>
      </w:r>
      <w:r w:rsidRPr="00913A62">
        <w:rPr>
          <w:vertAlign w:val="subscript"/>
        </w:rPr>
        <w:t>1</w:t>
      </w:r>
      <w:r w:rsidRPr="00913A62">
        <w:t xml:space="preserve"> position is most often occupied by a close vowel (37/56 items</w:t>
      </w:r>
      <w:r w:rsidR="00DF5D68">
        <w:t xml:space="preserve"> – </w:t>
      </w:r>
      <w:r w:rsidRPr="00913A62">
        <w:t>66%). Open-mid and open vowels, however, are also quite common in this position (19/56 items</w:t>
      </w:r>
      <w:r w:rsidR="00DF5D68">
        <w:t xml:space="preserve"> – </w:t>
      </w:r>
      <w:r w:rsidRPr="00913A62">
        <w:t>34%). The V</w:t>
      </w:r>
      <w:r w:rsidRPr="00913A62">
        <w:rPr>
          <w:vertAlign w:val="subscript"/>
        </w:rPr>
        <w:t>2</w:t>
      </w:r>
      <w:r w:rsidRPr="00913A62">
        <w:t xml:space="preserve"> position is again most often taken by the open central vowel (40/56 lexical roots</w:t>
      </w:r>
      <w:r w:rsidR="00DF5D68">
        <w:t xml:space="preserve"> – </w:t>
      </w:r>
      <w:r w:rsidRPr="00913A62">
        <w:t>71%), although close and open-mid vowels are also permitted in this position (16/56 lexical roots</w:t>
      </w:r>
      <w:r w:rsidR="00DF5D68">
        <w:t xml:space="preserve"> – </w:t>
      </w:r>
      <w:r w:rsidRPr="00913A62">
        <w:t>29%).</w:t>
      </w:r>
    </w:p>
    <w:p w14:paraId="7F3FF59E" w14:textId="77777777" w:rsidR="00140A47" w:rsidRDefault="00140A47" w:rsidP="00140A47">
      <w:pPr>
        <w:pStyle w:val="Caption"/>
      </w:pPr>
      <w:bookmarkStart w:id="1074" w:name="_Ref333398193"/>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55</w:t>
        </w:r>
      </w:fldSimple>
      <w:bookmarkEnd w:id="1074"/>
      <w:r w:rsidRPr="00913A62">
        <w:t>:</w:t>
      </w:r>
      <w:r w:rsidRPr="00913A62">
        <w:tab/>
        <w:t>V.V sequences and frequencies</w:t>
      </w:r>
      <w:r w:rsidR="00DF5D68">
        <w:t xml:space="preserve"> – </w:t>
      </w:r>
      <w:r w:rsidRPr="00913A62">
        <w:t>Overview</w:t>
      </w:r>
    </w:p>
    <w:tbl>
      <w:tblPr>
        <w:tblW w:w="6718" w:type="dxa"/>
        <w:tblInd w:w="170" w:type="dxa"/>
        <w:tblLayout w:type="fixed"/>
        <w:tblLook w:val="01E0" w:firstRow="1" w:lastRow="1" w:firstColumn="1" w:lastColumn="1" w:noHBand="0" w:noVBand="0"/>
      </w:tblPr>
      <w:tblGrid>
        <w:gridCol w:w="848"/>
        <w:gridCol w:w="509"/>
        <w:gridCol w:w="511"/>
        <w:gridCol w:w="510"/>
        <w:gridCol w:w="511"/>
        <w:gridCol w:w="595"/>
        <w:gridCol w:w="511"/>
        <w:gridCol w:w="510"/>
        <w:gridCol w:w="511"/>
        <w:gridCol w:w="510"/>
        <w:gridCol w:w="512"/>
        <w:gridCol w:w="680"/>
      </w:tblGrid>
      <w:tr w:rsidR="00AC23C4" w:rsidRPr="00913A62" w14:paraId="37BED07F" w14:textId="77777777" w:rsidTr="00BC5786">
        <w:tc>
          <w:tcPr>
            <w:tcW w:w="848" w:type="dxa"/>
            <w:tcBorders>
              <w:top w:val="single" w:sz="4" w:space="0" w:color="auto"/>
              <w:bottom w:val="single" w:sz="4" w:space="0" w:color="auto"/>
            </w:tcBorders>
            <w:shd w:val="clear" w:color="auto" w:fill="auto"/>
          </w:tcPr>
          <w:p w14:paraId="53BEA17D" w14:textId="77777777" w:rsidR="00140A47" w:rsidRPr="00913A62" w:rsidRDefault="00140A47" w:rsidP="00154274">
            <w:pPr>
              <w:pStyle w:val="TableHd115pt"/>
            </w:pPr>
            <w:r w:rsidRPr="00AC23C4">
              <w:rPr>
                <w:position w:val="-6"/>
              </w:rPr>
              <w:t>V</w:t>
            </w:r>
            <w:r w:rsidRPr="00AC23C4">
              <w:rPr>
                <w:position w:val="-6"/>
                <w:vertAlign w:val="subscript"/>
              </w:rPr>
              <w:t>1</w:t>
            </w:r>
            <w:r w:rsidRPr="00913A62">
              <w:t>.V</w:t>
            </w:r>
            <w:r w:rsidRPr="00AC23C4">
              <w:rPr>
                <w:vertAlign w:val="subscript"/>
              </w:rPr>
              <w:t>2</w:t>
            </w:r>
          </w:p>
        </w:tc>
        <w:tc>
          <w:tcPr>
            <w:tcW w:w="1020" w:type="dxa"/>
            <w:gridSpan w:val="2"/>
            <w:tcBorders>
              <w:top w:val="single" w:sz="4" w:space="0" w:color="auto"/>
              <w:bottom w:val="single" w:sz="4" w:space="0" w:color="auto"/>
            </w:tcBorders>
            <w:shd w:val="clear" w:color="auto" w:fill="auto"/>
          </w:tcPr>
          <w:p w14:paraId="53461240" w14:textId="77777777" w:rsidR="00140A47" w:rsidRPr="00154274" w:rsidRDefault="00140A47" w:rsidP="00154274">
            <w:pPr>
              <w:pStyle w:val="TableHd115pt"/>
              <w:rPr>
                <w:rStyle w:val="ChCharisSIL"/>
              </w:rPr>
            </w:pPr>
            <w:r w:rsidRPr="00154274">
              <w:rPr>
                <w:rStyle w:val="ChCharisSIL"/>
              </w:rPr>
              <w:t>i</w:t>
            </w:r>
          </w:p>
        </w:tc>
        <w:tc>
          <w:tcPr>
            <w:tcW w:w="1021" w:type="dxa"/>
            <w:gridSpan w:val="2"/>
            <w:tcBorders>
              <w:top w:val="single" w:sz="4" w:space="0" w:color="auto"/>
              <w:bottom w:val="single" w:sz="4" w:space="0" w:color="auto"/>
            </w:tcBorders>
            <w:shd w:val="clear" w:color="auto" w:fill="auto"/>
          </w:tcPr>
          <w:p w14:paraId="4236F2EC" w14:textId="77777777" w:rsidR="00140A47" w:rsidRPr="00154274" w:rsidRDefault="00140A47" w:rsidP="00154274">
            <w:pPr>
              <w:pStyle w:val="TableHd115pt"/>
              <w:rPr>
                <w:rStyle w:val="ChCharisSIL"/>
              </w:rPr>
            </w:pPr>
            <w:r w:rsidRPr="00154274">
              <w:rPr>
                <w:rStyle w:val="ChCharisSIL"/>
              </w:rPr>
              <w:t>u</w:t>
            </w:r>
          </w:p>
        </w:tc>
        <w:tc>
          <w:tcPr>
            <w:tcW w:w="1106" w:type="dxa"/>
            <w:gridSpan w:val="2"/>
            <w:tcBorders>
              <w:top w:val="single" w:sz="4" w:space="0" w:color="auto"/>
              <w:bottom w:val="single" w:sz="4" w:space="0" w:color="auto"/>
            </w:tcBorders>
            <w:shd w:val="clear" w:color="auto" w:fill="auto"/>
          </w:tcPr>
          <w:p w14:paraId="51122120" w14:textId="77777777" w:rsidR="00140A47" w:rsidRPr="00154274" w:rsidRDefault="00140A47" w:rsidP="00154274">
            <w:pPr>
              <w:pStyle w:val="TableHd115pt"/>
              <w:rPr>
                <w:rStyle w:val="ChCharisSIL"/>
              </w:rPr>
            </w:pPr>
            <w:r w:rsidRPr="00154274">
              <w:rPr>
                <w:rStyle w:val="ChCharisSIL"/>
              </w:rPr>
              <w:t>ɛ</w:t>
            </w:r>
          </w:p>
        </w:tc>
        <w:tc>
          <w:tcPr>
            <w:tcW w:w="1021" w:type="dxa"/>
            <w:gridSpan w:val="2"/>
            <w:tcBorders>
              <w:top w:val="single" w:sz="4" w:space="0" w:color="auto"/>
              <w:bottom w:val="single" w:sz="4" w:space="0" w:color="auto"/>
            </w:tcBorders>
            <w:shd w:val="clear" w:color="auto" w:fill="auto"/>
          </w:tcPr>
          <w:p w14:paraId="3F8D96DA" w14:textId="77777777" w:rsidR="00140A47" w:rsidRPr="00154274" w:rsidRDefault="00140A47" w:rsidP="00154274">
            <w:pPr>
              <w:pStyle w:val="TableHd115pt"/>
              <w:rPr>
                <w:rStyle w:val="ChCharisSIL"/>
              </w:rPr>
            </w:pPr>
            <w:r w:rsidRPr="00154274">
              <w:rPr>
                <w:rStyle w:val="ChCharisSIL"/>
              </w:rPr>
              <w:t>ɔ</w:t>
            </w:r>
          </w:p>
        </w:tc>
        <w:tc>
          <w:tcPr>
            <w:tcW w:w="1022" w:type="dxa"/>
            <w:gridSpan w:val="2"/>
            <w:tcBorders>
              <w:top w:val="single" w:sz="4" w:space="0" w:color="auto"/>
              <w:bottom w:val="single" w:sz="4" w:space="0" w:color="auto"/>
              <w:right w:val="single" w:sz="4" w:space="0" w:color="auto"/>
            </w:tcBorders>
            <w:shd w:val="clear" w:color="auto" w:fill="auto"/>
          </w:tcPr>
          <w:p w14:paraId="35E0F4F3" w14:textId="77777777" w:rsidR="00140A47" w:rsidRPr="00154274" w:rsidRDefault="00140A47" w:rsidP="00154274">
            <w:pPr>
              <w:pStyle w:val="TableHd115pt"/>
              <w:rPr>
                <w:rStyle w:val="ChCharisSIL"/>
              </w:rPr>
            </w:pPr>
            <w:r w:rsidRPr="00154274">
              <w:rPr>
                <w:rStyle w:val="ChCharisSIL"/>
              </w:rPr>
              <w:t>a</w:t>
            </w:r>
          </w:p>
        </w:tc>
        <w:tc>
          <w:tcPr>
            <w:tcW w:w="680" w:type="dxa"/>
            <w:tcBorders>
              <w:top w:val="single" w:sz="4" w:space="0" w:color="auto"/>
              <w:left w:val="single" w:sz="4" w:space="0" w:color="auto"/>
              <w:bottom w:val="single" w:sz="4" w:space="0" w:color="auto"/>
            </w:tcBorders>
            <w:shd w:val="clear" w:color="auto" w:fill="auto"/>
          </w:tcPr>
          <w:p w14:paraId="1221DA42" w14:textId="77777777" w:rsidR="00140A47" w:rsidRPr="00913A62" w:rsidRDefault="00140A47" w:rsidP="00154274">
            <w:pPr>
              <w:pStyle w:val="TableHd115pt"/>
            </w:pPr>
            <w:r w:rsidRPr="00913A62">
              <w:t>Total</w:t>
            </w:r>
          </w:p>
        </w:tc>
      </w:tr>
      <w:tr w:rsidR="00AC23C4" w:rsidRPr="00913A62" w14:paraId="0498E0ED" w14:textId="77777777" w:rsidTr="00BC5786">
        <w:tc>
          <w:tcPr>
            <w:tcW w:w="848" w:type="dxa"/>
            <w:tcBorders>
              <w:top w:val="single" w:sz="4" w:space="0" w:color="auto"/>
            </w:tcBorders>
            <w:shd w:val="clear" w:color="auto" w:fill="auto"/>
          </w:tcPr>
          <w:p w14:paraId="2E516CA8" w14:textId="77777777" w:rsidR="00140A47" w:rsidRPr="00154274" w:rsidRDefault="00140A47" w:rsidP="00154274">
            <w:pPr>
              <w:pStyle w:val="TableCell2-2Center115pt"/>
            </w:pPr>
            <w:r w:rsidRPr="00154274">
              <w:t>i</w:t>
            </w:r>
          </w:p>
        </w:tc>
        <w:tc>
          <w:tcPr>
            <w:tcW w:w="509" w:type="dxa"/>
            <w:tcBorders>
              <w:top w:val="single" w:sz="4" w:space="0" w:color="auto"/>
            </w:tcBorders>
            <w:shd w:val="clear" w:color="auto" w:fill="auto"/>
          </w:tcPr>
          <w:p w14:paraId="04C23EAE" w14:textId="77777777" w:rsidR="00140A47" w:rsidRPr="00514758" w:rsidRDefault="00140A47" w:rsidP="00154274">
            <w:pPr>
              <w:pStyle w:val="TableCell2-2Center115pt"/>
              <w:rPr>
                <w:rStyle w:val="ChCharisSIL"/>
              </w:rPr>
            </w:pPr>
            <w:r w:rsidRPr="00514758">
              <w:rPr>
                <w:rStyle w:val="ChCharisSIL"/>
              </w:rPr>
              <w:t>---</w:t>
            </w:r>
          </w:p>
        </w:tc>
        <w:tc>
          <w:tcPr>
            <w:tcW w:w="511" w:type="dxa"/>
            <w:tcBorders>
              <w:top w:val="single" w:sz="4" w:space="0" w:color="auto"/>
            </w:tcBorders>
            <w:shd w:val="clear" w:color="auto" w:fill="auto"/>
          </w:tcPr>
          <w:p w14:paraId="2AEB3DED" w14:textId="77777777" w:rsidR="00140A47" w:rsidRPr="00913A62" w:rsidRDefault="00140A47" w:rsidP="00AC23C4">
            <w:pPr>
              <w:pStyle w:val="TableCell2-2115pt"/>
              <w:ind w:right="57"/>
              <w:jc w:val="right"/>
            </w:pPr>
            <w:r w:rsidRPr="00913A62">
              <w:t>0</w:t>
            </w:r>
          </w:p>
        </w:tc>
        <w:tc>
          <w:tcPr>
            <w:tcW w:w="510" w:type="dxa"/>
            <w:tcBorders>
              <w:top w:val="single" w:sz="4" w:space="0" w:color="auto"/>
            </w:tcBorders>
            <w:shd w:val="clear" w:color="auto" w:fill="auto"/>
          </w:tcPr>
          <w:p w14:paraId="1DB38717" w14:textId="77777777" w:rsidR="00140A47" w:rsidRPr="00913A62" w:rsidRDefault="00140A47" w:rsidP="00154274">
            <w:pPr>
              <w:pStyle w:val="TableCell2-2Center115pt"/>
              <w:rPr>
                <w:rStyle w:val="ChCharisSILUnderl"/>
              </w:rPr>
            </w:pPr>
            <w:r w:rsidRPr="00913A62">
              <w:rPr>
                <w:rStyle w:val="ChCharisSILUnderl"/>
              </w:rPr>
              <w:t>i.u</w:t>
            </w:r>
          </w:p>
        </w:tc>
        <w:tc>
          <w:tcPr>
            <w:tcW w:w="511" w:type="dxa"/>
            <w:tcBorders>
              <w:top w:val="single" w:sz="4" w:space="0" w:color="auto"/>
            </w:tcBorders>
            <w:shd w:val="clear" w:color="auto" w:fill="auto"/>
          </w:tcPr>
          <w:p w14:paraId="0B52369B" w14:textId="77777777" w:rsidR="00140A47" w:rsidRPr="00913A62" w:rsidRDefault="00140A47" w:rsidP="00AC23C4">
            <w:pPr>
              <w:pStyle w:val="TableCell2-2115pt"/>
              <w:ind w:right="57"/>
              <w:jc w:val="right"/>
            </w:pPr>
            <w:r w:rsidRPr="00913A62">
              <w:t>1</w:t>
            </w:r>
          </w:p>
        </w:tc>
        <w:tc>
          <w:tcPr>
            <w:tcW w:w="595" w:type="dxa"/>
            <w:tcBorders>
              <w:top w:val="single" w:sz="4" w:space="0" w:color="auto"/>
            </w:tcBorders>
            <w:shd w:val="clear" w:color="auto" w:fill="auto"/>
          </w:tcPr>
          <w:p w14:paraId="6C058317" w14:textId="77777777" w:rsidR="00140A47" w:rsidRPr="00913A62" w:rsidRDefault="00140A47" w:rsidP="00154274">
            <w:pPr>
              <w:pStyle w:val="TableCell2-2Center115pt"/>
              <w:rPr>
                <w:rStyle w:val="ChCharisSIL"/>
              </w:rPr>
            </w:pPr>
            <w:r w:rsidRPr="00913A62">
              <w:rPr>
                <w:rStyle w:val="ChCharisSIL"/>
              </w:rPr>
              <w:t>---</w:t>
            </w:r>
          </w:p>
        </w:tc>
        <w:tc>
          <w:tcPr>
            <w:tcW w:w="511" w:type="dxa"/>
            <w:tcBorders>
              <w:top w:val="single" w:sz="4" w:space="0" w:color="auto"/>
            </w:tcBorders>
            <w:shd w:val="clear" w:color="auto" w:fill="auto"/>
          </w:tcPr>
          <w:p w14:paraId="2A82FEB2" w14:textId="77777777" w:rsidR="00140A47" w:rsidRPr="00913A62" w:rsidRDefault="00140A47" w:rsidP="00AC23C4">
            <w:pPr>
              <w:pStyle w:val="TableCell2-2115pt"/>
              <w:ind w:right="57"/>
              <w:jc w:val="right"/>
            </w:pPr>
            <w:r w:rsidRPr="00913A62">
              <w:t>0</w:t>
            </w:r>
          </w:p>
        </w:tc>
        <w:tc>
          <w:tcPr>
            <w:tcW w:w="510" w:type="dxa"/>
            <w:tcBorders>
              <w:top w:val="single" w:sz="4" w:space="0" w:color="auto"/>
            </w:tcBorders>
            <w:shd w:val="clear" w:color="auto" w:fill="auto"/>
          </w:tcPr>
          <w:p w14:paraId="7E71B785" w14:textId="77777777" w:rsidR="00140A47" w:rsidRPr="00913A62" w:rsidRDefault="00140A47" w:rsidP="00154274">
            <w:pPr>
              <w:pStyle w:val="TableCell2-2Center115pt"/>
              <w:rPr>
                <w:rStyle w:val="ChCharisSIL"/>
              </w:rPr>
            </w:pPr>
            <w:r w:rsidRPr="00913A62">
              <w:rPr>
                <w:rStyle w:val="ChCharisSIL"/>
              </w:rPr>
              <w:t>i.ɔ</w:t>
            </w:r>
          </w:p>
        </w:tc>
        <w:tc>
          <w:tcPr>
            <w:tcW w:w="511" w:type="dxa"/>
            <w:tcBorders>
              <w:top w:val="single" w:sz="4" w:space="0" w:color="auto"/>
            </w:tcBorders>
            <w:shd w:val="clear" w:color="auto" w:fill="auto"/>
          </w:tcPr>
          <w:p w14:paraId="6B9A66BE" w14:textId="77777777" w:rsidR="00140A47" w:rsidRPr="00913A62" w:rsidRDefault="00140A47" w:rsidP="00AC23C4">
            <w:pPr>
              <w:pStyle w:val="TableCell2-2115pt"/>
              <w:ind w:right="57"/>
              <w:jc w:val="right"/>
            </w:pPr>
            <w:r w:rsidRPr="00913A62">
              <w:t>8</w:t>
            </w:r>
          </w:p>
        </w:tc>
        <w:tc>
          <w:tcPr>
            <w:tcW w:w="510" w:type="dxa"/>
            <w:tcBorders>
              <w:top w:val="single" w:sz="4" w:space="0" w:color="auto"/>
            </w:tcBorders>
            <w:shd w:val="clear" w:color="auto" w:fill="auto"/>
          </w:tcPr>
          <w:p w14:paraId="1D6489ED" w14:textId="77777777" w:rsidR="00140A47" w:rsidRPr="00913A62" w:rsidRDefault="00140A47" w:rsidP="00154274">
            <w:pPr>
              <w:pStyle w:val="TableCell2-2Center115pt"/>
              <w:rPr>
                <w:rStyle w:val="ChCharisSIL"/>
              </w:rPr>
            </w:pPr>
            <w:r w:rsidRPr="00913A62">
              <w:rPr>
                <w:rStyle w:val="ChCharisSIL"/>
              </w:rPr>
              <w:t>i.a</w:t>
            </w:r>
          </w:p>
        </w:tc>
        <w:tc>
          <w:tcPr>
            <w:tcW w:w="512" w:type="dxa"/>
            <w:tcBorders>
              <w:top w:val="single" w:sz="4" w:space="0" w:color="auto"/>
              <w:right w:val="single" w:sz="4" w:space="0" w:color="auto"/>
            </w:tcBorders>
            <w:shd w:val="clear" w:color="auto" w:fill="auto"/>
          </w:tcPr>
          <w:p w14:paraId="350C092A" w14:textId="77777777" w:rsidR="00140A47" w:rsidRPr="00913A62" w:rsidRDefault="00140A47" w:rsidP="00AC23C4">
            <w:pPr>
              <w:pStyle w:val="TableCell2-2115pt"/>
              <w:ind w:right="57"/>
              <w:jc w:val="right"/>
            </w:pPr>
            <w:r w:rsidRPr="00913A62">
              <w:t>23</w:t>
            </w:r>
          </w:p>
        </w:tc>
        <w:tc>
          <w:tcPr>
            <w:tcW w:w="680" w:type="dxa"/>
            <w:tcBorders>
              <w:top w:val="single" w:sz="4" w:space="0" w:color="auto"/>
              <w:left w:val="single" w:sz="4" w:space="0" w:color="auto"/>
            </w:tcBorders>
            <w:shd w:val="clear" w:color="auto" w:fill="auto"/>
          </w:tcPr>
          <w:p w14:paraId="29C84F59" w14:textId="77777777" w:rsidR="00140A47" w:rsidRPr="00913A62" w:rsidRDefault="00140A47" w:rsidP="00AC23C4">
            <w:pPr>
              <w:pStyle w:val="TableCell2-2115pt"/>
              <w:ind w:right="57"/>
              <w:jc w:val="right"/>
            </w:pPr>
            <w:r w:rsidRPr="00913A62">
              <w:t>32</w:t>
            </w:r>
          </w:p>
        </w:tc>
      </w:tr>
      <w:tr w:rsidR="00AC23C4" w:rsidRPr="00913A62" w14:paraId="6190CE2B" w14:textId="77777777" w:rsidTr="00BC5786">
        <w:tc>
          <w:tcPr>
            <w:tcW w:w="848" w:type="dxa"/>
            <w:shd w:val="clear" w:color="auto" w:fill="auto"/>
          </w:tcPr>
          <w:p w14:paraId="77F9A488" w14:textId="77777777" w:rsidR="00140A47" w:rsidRPr="00154274" w:rsidRDefault="00140A47" w:rsidP="00154274">
            <w:pPr>
              <w:pStyle w:val="TableCell2-2Center115pt"/>
            </w:pPr>
            <w:r w:rsidRPr="00154274">
              <w:t>u</w:t>
            </w:r>
          </w:p>
        </w:tc>
        <w:tc>
          <w:tcPr>
            <w:tcW w:w="509" w:type="dxa"/>
            <w:shd w:val="clear" w:color="auto" w:fill="auto"/>
          </w:tcPr>
          <w:p w14:paraId="3F29FDB4" w14:textId="77777777" w:rsidR="00140A47" w:rsidRPr="00514758" w:rsidRDefault="00140A47" w:rsidP="00154274">
            <w:pPr>
              <w:pStyle w:val="TableCell2-2Center115pt"/>
              <w:rPr>
                <w:rStyle w:val="ChCharisSIL"/>
              </w:rPr>
            </w:pPr>
            <w:r w:rsidRPr="00514758">
              <w:rPr>
                <w:rStyle w:val="ChCharisSIL"/>
              </w:rPr>
              <w:t>---</w:t>
            </w:r>
          </w:p>
        </w:tc>
        <w:tc>
          <w:tcPr>
            <w:tcW w:w="511" w:type="dxa"/>
            <w:shd w:val="clear" w:color="auto" w:fill="auto"/>
          </w:tcPr>
          <w:p w14:paraId="48F6A574" w14:textId="77777777" w:rsidR="00140A47" w:rsidRPr="00913A62" w:rsidRDefault="00140A47" w:rsidP="00AC23C4">
            <w:pPr>
              <w:pStyle w:val="TableCell2-2115pt"/>
              <w:ind w:right="57"/>
              <w:jc w:val="right"/>
            </w:pPr>
            <w:r w:rsidRPr="00913A62">
              <w:t>0</w:t>
            </w:r>
          </w:p>
        </w:tc>
        <w:tc>
          <w:tcPr>
            <w:tcW w:w="510" w:type="dxa"/>
            <w:shd w:val="clear" w:color="auto" w:fill="auto"/>
          </w:tcPr>
          <w:p w14:paraId="39361C6C" w14:textId="77777777" w:rsidR="00140A47" w:rsidRPr="00913A62" w:rsidRDefault="00140A47" w:rsidP="00154274">
            <w:pPr>
              <w:pStyle w:val="TableCell2-2Center115pt"/>
              <w:rPr>
                <w:rStyle w:val="ChCharisSIL"/>
              </w:rPr>
            </w:pPr>
            <w:r w:rsidRPr="00913A62">
              <w:rPr>
                <w:rStyle w:val="ChCharisSIL"/>
              </w:rPr>
              <w:t>---</w:t>
            </w:r>
          </w:p>
        </w:tc>
        <w:tc>
          <w:tcPr>
            <w:tcW w:w="511" w:type="dxa"/>
            <w:shd w:val="clear" w:color="auto" w:fill="auto"/>
          </w:tcPr>
          <w:p w14:paraId="6BED276F" w14:textId="77777777" w:rsidR="00140A47" w:rsidRPr="00913A62" w:rsidRDefault="00140A47" w:rsidP="00AC23C4">
            <w:pPr>
              <w:pStyle w:val="TableCell2-2115pt"/>
              <w:ind w:right="57"/>
              <w:jc w:val="right"/>
            </w:pPr>
            <w:r w:rsidRPr="00913A62">
              <w:t>0</w:t>
            </w:r>
          </w:p>
        </w:tc>
        <w:tc>
          <w:tcPr>
            <w:tcW w:w="595" w:type="dxa"/>
            <w:shd w:val="clear" w:color="auto" w:fill="auto"/>
          </w:tcPr>
          <w:p w14:paraId="040EC31E" w14:textId="77777777" w:rsidR="00140A47" w:rsidRPr="00913A62" w:rsidRDefault="00140A47" w:rsidP="00154274">
            <w:pPr>
              <w:pStyle w:val="TableCell2-2Center115pt"/>
              <w:rPr>
                <w:rStyle w:val="ChCharisSIL"/>
              </w:rPr>
            </w:pPr>
            <w:r w:rsidRPr="00913A62">
              <w:rPr>
                <w:rStyle w:val="ChCharisSIL"/>
              </w:rPr>
              <w:t>---</w:t>
            </w:r>
          </w:p>
        </w:tc>
        <w:tc>
          <w:tcPr>
            <w:tcW w:w="511" w:type="dxa"/>
            <w:shd w:val="clear" w:color="auto" w:fill="auto"/>
          </w:tcPr>
          <w:p w14:paraId="455FF7B1" w14:textId="77777777" w:rsidR="00140A47" w:rsidRPr="00913A62" w:rsidRDefault="00140A47" w:rsidP="00AC23C4">
            <w:pPr>
              <w:pStyle w:val="TableCell2-2115pt"/>
              <w:ind w:right="57"/>
              <w:jc w:val="right"/>
            </w:pPr>
            <w:r w:rsidRPr="00913A62">
              <w:t>0</w:t>
            </w:r>
          </w:p>
        </w:tc>
        <w:tc>
          <w:tcPr>
            <w:tcW w:w="510" w:type="dxa"/>
            <w:shd w:val="clear" w:color="auto" w:fill="auto"/>
          </w:tcPr>
          <w:p w14:paraId="0DAE1812" w14:textId="77777777" w:rsidR="00140A47" w:rsidRPr="00913A62" w:rsidRDefault="00140A47" w:rsidP="00154274">
            <w:pPr>
              <w:pStyle w:val="TableCell2-2Center115pt"/>
              <w:rPr>
                <w:rStyle w:val="ChCharisSIL"/>
              </w:rPr>
            </w:pPr>
            <w:r w:rsidRPr="00913A62">
              <w:rPr>
                <w:rStyle w:val="ChCharisSIL"/>
              </w:rPr>
              <w:t>---</w:t>
            </w:r>
          </w:p>
        </w:tc>
        <w:tc>
          <w:tcPr>
            <w:tcW w:w="511" w:type="dxa"/>
            <w:shd w:val="clear" w:color="auto" w:fill="auto"/>
          </w:tcPr>
          <w:p w14:paraId="6ADE2B0D" w14:textId="77777777" w:rsidR="00140A47" w:rsidRPr="00913A62" w:rsidRDefault="00140A47" w:rsidP="00AC23C4">
            <w:pPr>
              <w:pStyle w:val="TableCell2-2115pt"/>
              <w:ind w:right="57"/>
              <w:jc w:val="right"/>
            </w:pPr>
            <w:r w:rsidRPr="00913A62">
              <w:t>0</w:t>
            </w:r>
          </w:p>
        </w:tc>
        <w:tc>
          <w:tcPr>
            <w:tcW w:w="510" w:type="dxa"/>
            <w:shd w:val="clear" w:color="auto" w:fill="auto"/>
          </w:tcPr>
          <w:p w14:paraId="68267A9F" w14:textId="77777777" w:rsidR="00140A47" w:rsidRPr="00913A62" w:rsidRDefault="00140A47" w:rsidP="00154274">
            <w:pPr>
              <w:pStyle w:val="TableCell2-2Center115pt"/>
              <w:rPr>
                <w:rStyle w:val="ChCharisSIL"/>
              </w:rPr>
            </w:pPr>
            <w:r w:rsidRPr="00913A62">
              <w:rPr>
                <w:rStyle w:val="ChCharisSIL"/>
              </w:rPr>
              <w:t>u.a</w:t>
            </w:r>
          </w:p>
        </w:tc>
        <w:tc>
          <w:tcPr>
            <w:tcW w:w="512" w:type="dxa"/>
            <w:tcBorders>
              <w:right w:val="single" w:sz="4" w:space="0" w:color="auto"/>
            </w:tcBorders>
            <w:shd w:val="clear" w:color="auto" w:fill="auto"/>
          </w:tcPr>
          <w:p w14:paraId="273B0AFE" w14:textId="77777777" w:rsidR="00140A47" w:rsidRPr="00913A62" w:rsidRDefault="00140A47" w:rsidP="00AC23C4">
            <w:pPr>
              <w:pStyle w:val="TableCell2-2115pt"/>
              <w:ind w:right="57"/>
              <w:jc w:val="right"/>
            </w:pPr>
            <w:r w:rsidRPr="00913A62">
              <w:t>5</w:t>
            </w:r>
          </w:p>
        </w:tc>
        <w:tc>
          <w:tcPr>
            <w:tcW w:w="680" w:type="dxa"/>
            <w:tcBorders>
              <w:left w:val="single" w:sz="4" w:space="0" w:color="auto"/>
            </w:tcBorders>
            <w:shd w:val="clear" w:color="auto" w:fill="auto"/>
          </w:tcPr>
          <w:p w14:paraId="1F2174F6" w14:textId="77777777" w:rsidR="00140A47" w:rsidRPr="00913A62" w:rsidRDefault="00140A47" w:rsidP="00AC23C4">
            <w:pPr>
              <w:pStyle w:val="TableCell2-2115pt"/>
              <w:ind w:right="57"/>
              <w:jc w:val="right"/>
            </w:pPr>
            <w:r w:rsidRPr="00913A62">
              <w:t>5</w:t>
            </w:r>
          </w:p>
        </w:tc>
      </w:tr>
      <w:tr w:rsidR="00AC23C4" w:rsidRPr="00913A62" w14:paraId="40D630F3" w14:textId="77777777" w:rsidTr="00BC5786">
        <w:tc>
          <w:tcPr>
            <w:tcW w:w="848" w:type="dxa"/>
            <w:shd w:val="clear" w:color="auto" w:fill="auto"/>
          </w:tcPr>
          <w:p w14:paraId="0B42286F" w14:textId="77777777" w:rsidR="00140A47" w:rsidRPr="00806058" w:rsidRDefault="00140A47" w:rsidP="00154274">
            <w:pPr>
              <w:pStyle w:val="TableCell2-2Center115pt"/>
              <w:rPr>
                <w:rFonts w:ascii="Charis SIL" w:hAnsi="Charis SIL" w:cs="Charis SIL"/>
              </w:rPr>
            </w:pPr>
            <w:r w:rsidRPr="00806058">
              <w:rPr>
                <w:rFonts w:ascii="Charis SIL" w:eastAsia="MS Mincho" w:hAnsi="Charis SIL" w:cs="Charis SIL"/>
              </w:rPr>
              <w:t>ɛ</w:t>
            </w:r>
          </w:p>
        </w:tc>
        <w:tc>
          <w:tcPr>
            <w:tcW w:w="509" w:type="dxa"/>
            <w:shd w:val="clear" w:color="auto" w:fill="auto"/>
          </w:tcPr>
          <w:p w14:paraId="0415D184" w14:textId="77777777" w:rsidR="00140A47" w:rsidRPr="00514758" w:rsidRDefault="00140A47" w:rsidP="00154274">
            <w:pPr>
              <w:pStyle w:val="TableCell2-2Center115pt"/>
              <w:rPr>
                <w:rStyle w:val="ChCharisSIL"/>
              </w:rPr>
            </w:pPr>
            <w:r w:rsidRPr="00514758">
              <w:rPr>
                <w:rStyle w:val="ChCharisSIL"/>
              </w:rPr>
              <w:t>---</w:t>
            </w:r>
          </w:p>
        </w:tc>
        <w:tc>
          <w:tcPr>
            <w:tcW w:w="511" w:type="dxa"/>
            <w:shd w:val="clear" w:color="auto" w:fill="auto"/>
          </w:tcPr>
          <w:p w14:paraId="5413685A" w14:textId="77777777" w:rsidR="00140A47" w:rsidRPr="00913A62" w:rsidRDefault="00140A47" w:rsidP="00AC23C4">
            <w:pPr>
              <w:pStyle w:val="TableCell2-2115pt"/>
              <w:ind w:right="57"/>
              <w:jc w:val="right"/>
            </w:pPr>
            <w:r w:rsidRPr="00913A62">
              <w:t>0</w:t>
            </w:r>
          </w:p>
        </w:tc>
        <w:tc>
          <w:tcPr>
            <w:tcW w:w="510" w:type="dxa"/>
            <w:shd w:val="clear" w:color="auto" w:fill="auto"/>
          </w:tcPr>
          <w:p w14:paraId="079735C4" w14:textId="77777777" w:rsidR="00140A47" w:rsidRPr="00913A62" w:rsidRDefault="00140A47" w:rsidP="00154274">
            <w:pPr>
              <w:pStyle w:val="TableCell2-2Center115pt"/>
              <w:rPr>
                <w:rStyle w:val="ChCharisSIL"/>
              </w:rPr>
            </w:pPr>
            <w:r w:rsidRPr="00913A62">
              <w:rPr>
                <w:rStyle w:val="ChCharisSIL"/>
              </w:rPr>
              <w:t>---</w:t>
            </w:r>
          </w:p>
        </w:tc>
        <w:tc>
          <w:tcPr>
            <w:tcW w:w="511" w:type="dxa"/>
            <w:shd w:val="clear" w:color="auto" w:fill="auto"/>
          </w:tcPr>
          <w:p w14:paraId="4EF6575A" w14:textId="77777777" w:rsidR="00140A47" w:rsidRPr="00913A62" w:rsidRDefault="00140A47" w:rsidP="00AC23C4">
            <w:pPr>
              <w:pStyle w:val="TableCell2-2115pt"/>
              <w:ind w:right="57"/>
              <w:jc w:val="right"/>
            </w:pPr>
            <w:r w:rsidRPr="00913A62">
              <w:t>0</w:t>
            </w:r>
          </w:p>
        </w:tc>
        <w:tc>
          <w:tcPr>
            <w:tcW w:w="595" w:type="dxa"/>
            <w:shd w:val="clear" w:color="auto" w:fill="auto"/>
          </w:tcPr>
          <w:p w14:paraId="5B81E58B" w14:textId="77777777" w:rsidR="00140A47" w:rsidRPr="00913A62" w:rsidRDefault="00140A47" w:rsidP="00154274">
            <w:pPr>
              <w:pStyle w:val="TableCell2-2Center115pt"/>
              <w:rPr>
                <w:rStyle w:val="ChCharisSIL"/>
              </w:rPr>
            </w:pPr>
            <w:r w:rsidRPr="00913A62">
              <w:rPr>
                <w:rStyle w:val="ChCharisSIL"/>
              </w:rPr>
              <w:t>---</w:t>
            </w:r>
          </w:p>
        </w:tc>
        <w:tc>
          <w:tcPr>
            <w:tcW w:w="511" w:type="dxa"/>
            <w:shd w:val="clear" w:color="auto" w:fill="auto"/>
          </w:tcPr>
          <w:p w14:paraId="214FFB23" w14:textId="77777777" w:rsidR="00140A47" w:rsidRPr="00913A62" w:rsidRDefault="00140A47" w:rsidP="00AC23C4">
            <w:pPr>
              <w:pStyle w:val="TableCell2-2115pt"/>
              <w:ind w:right="57"/>
              <w:jc w:val="right"/>
            </w:pPr>
            <w:r w:rsidRPr="00913A62">
              <w:t>0</w:t>
            </w:r>
          </w:p>
        </w:tc>
        <w:tc>
          <w:tcPr>
            <w:tcW w:w="510" w:type="dxa"/>
            <w:shd w:val="clear" w:color="auto" w:fill="auto"/>
          </w:tcPr>
          <w:p w14:paraId="146227F0" w14:textId="77777777" w:rsidR="00140A47" w:rsidRPr="00913A62" w:rsidRDefault="00140A47" w:rsidP="00154274">
            <w:pPr>
              <w:pStyle w:val="TableCell2-2Center115pt"/>
              <w:rPr>
                <w:rStyle w:val="ChCharisSIL"/>
              </w:rPr>
            </w:pPr>
            <w:r w:rsidRPr="00913A62">
              <w:rPr>
                <w:rStyle w:val="ChCharisSIL"/>
              </w:rPr>
              <w:t>ɛ.ɔ</w:t>
            </w:r>
          </w:p>
        </w:tc>
        <w:tc>
          <w:tcPr>
            <w:tcW w:w="511" w:type="dxa"/>
            <w:shd w:val="clear" w:color="auto" w:fill="auto"/>
          </w:tcPr>
          <w:p w14:paraId="14A2DAD6" w14:textId="77777777" w:rsidR="00140A47" w:rsidRPr="00913A62" w:rsidRDefault="00140A47" w:rsidP="00AC23C4">
            <w:pPr>
              <w:pStyle w:val="TableCell2-2115pt"/>
              <w:ind w:right="57"/>
              <w:jc w:val="right"/>
            </w:pPr>
            <w:r w:rsidRPr="00913A62">
              <w:t>2</w:t>
            </w:r>
          </w:p>
        </w:tc>
        <w:tc>
          <w:tcPr>
            <w:tcW w:w="510" w:type="dxa"/>
            <w:shd w:val="clear" w:color="auto" w:fill="auto"/>
          </w:tcPr>
          <w:p w14:paraId="46B20382" w14:textId="77777777" w:rsidR="00140A47" w:rsidRPr="00913A62" w:rsidRDefault="00140A47" w:rsidP="00154274">
            <w:pPr>
              <w:pStyle w:val="TableCell2-2Center115pt"/>
              <w:rPr>
                <w:rStyle w:val="ChCharisSIL"/>
              </w:rPr>
            </w:pPr>
            <w:r w:rsidRPr="00913A62">
              <w:rPr>
                <w:rStyle w:val="ChCharisSIL"/>
              </w:rPr>
              <w:t>ɛ.a</w:t>
            </w:r>
          </w:p>
        </w:tc>
        <w:tc>
          <w:tcPr>
            <w:tcW w:w="512" w:type="dxa"/>
            <w:tcBorders>
              <w:right w:val="single" w:sz="4" w:space="0" w:color="auto"/>
            </w:tcBorders>
            <w:shd w:val="clear" w:color="auto" w:fill="auto"/>
          </w:tcPr>
          <w:p w14:paraId="363D5BCF" w14:textId="77777777" w:rsidR="00140A47" w:rsidRPr="00913A62" w:rsidRDefault="00140A47" w:rsidP="00AC23C4">
            <w:pPr>
              <w:pStyle w:val="TableCell2-2115pt"/>
              <w:ind w:right="57"/>
              <w:jc w:val="right"/>
            </w:pPr>
            <w:r w:rsidRPr="00913A62">
              <w:t>2</w:t>
            </w:r>
          </w:p>
        </w:tc>
        <w:tc>
          <w:tcPr>
            <w:tcW w:w="680" w:type="dxa"/>
            <w:tcBorders>
              <w:left w:val="single" w:sz="4" w:space="0" w:color="auto"/>
            </w:tcBorders>
            <w:shd w:val="clear" w:color="auto" w:fill="auto"/>
          </w:tcPr>
          <w:p w14:paraId="6AF7D5E9" w14:textId="77777777" w:rsidR="00140A47" w:rsidRPr="00913A62" w:rsidRDefault="00140A47" w:rsidP="00AC23C4">
            <w:pPr>
              <w:pStyle w:val="TableCell2-2115pt"/>
              <w:ind w:right="57"/>
              <w:jc w:val="right"/>
            </w:pPr>
            <w:r w:rsidRPr="00913A62">
              <w:t>4</w:t>
            </w:r>
          </w:p>
        </w:tc>
      </w:tr>
      <w:tr w:rsidR="00AC23C4" w:rsidRPr="00913A62" w14:paraId="31792348" w14:textId="77777777" w:rsidTr="00BC5786">
        <w:tc>
          <w:tcPr>
            <w:tcW w:w="848" w:type="dxa"/>
            <w:shd w:val="clear" w:color="auto" w:fill="auto"/>
          </w:tcPr>
          <w:p w14:paraId="7420A3EE" w14:textId="77777777" w:rsidR="00140A47" w:rsidRPr="00806058" w:rsidRDefault="00140A47" w:rsidP="00154274">
            <w:pPr>
              <w:pStyle w:val="TableCell2-2Center115pt"/>
              <w:rPr>
                <w:rFonts w:ascii="Charis SIL" w:hAnsi="Charis SIL" w:cs="Charis SIL"/>
              </w:rPr>
            </w:pPr>
            <w:r w:rsidRPr="00806058">
              <w:rPr>
                <w:rFonts w:ascii="Charis SIL" w:eastAsia="MS Mincho" w:hAnsi="Charis SIL" w:cs="Charis SIL"/>
              </w:rPr>
              <w:t>ɔ</w:t>
            </w:r>
          </w:p>
        </w:tc>
        <w:tc>
          <w:tcPr>
            <w:tcW w:w="509" w:type="dxa"/>
            <w:shd w:val="clear" w:color="auto" w:fill="auto"/>
          </w:tcPr>
          <w:p w14:paraId="233DD082" w14:textId="4419FE6D" w:rsidR="00140A47" w:rsidRPr="00514758" w:rsidRDefault="00140A47" w:rsidP="00154274">
            <w:pPr>
              <w:pStyle w:val="TableCell2-2Center115pt"/>
              <w:rPr>
                <w:rStyle w:val="ChCharisSIL"/>
              </w:rPr>
            </w:pPr>
            <w:r w:rsidRPr="00497EBB">
              <w:rPr>
                <w:rStyle w:val="ChCharisSILUnderl"/>
              </w:rPr>
              <w:t>ɔ.</w:t>
            </w:r>
            <w:r w:rsidR="00497EBB" w:rsidRPr="00913A62">
              <w:rPr>
                <w:rStyle w:val="ChCharisSILUnderl"/>
              </w:rPr>
              <w:t>i</w:t>
            </w:r>
          </w:p>
        </w:tc>
        <w:tc>
          <w:tcPr>
            <w:tcW w:w="511" w:type="dxa"/>
            <w:shd w:val="clear" w:color="auto" w:fill="auto"/>
          </w:tcPr>
          <w:p w14:paraId="1574C633" w14:textId="77777777" w:rsidR="00140A47" w:rsidRPr="00913A62" w:rsidRDefault="00140A47" w:rsidP="00AC23C4">
            <w:pPr>
              <w:pStyle w:val="TableCell2-2115pt"/>
              <w:ind w:right="57"/>
              <w:jc w:val="right"/>
            </w:pPr>
            <w:r w:rsidRPr="00913A62">
              <w:t>1</w:t>
            </w:r>
          </w:p>
        </w:tc>
        <w:tc>
          <w:tcPr>
            <w:tcW w:w="510" w:type="dxa"/>
            <w:shd w:val="clear" w:color="auto" w:fill="auto"/>
          </w:tcPr>
          <w:p w14:paraId="3BE44421" w14:textId="77777777" w:rsidR="00140A47" w:rsidRPr="00913A62" w:rsidRDefault="00140A47" w:rsidP="00154274">
            <w:pPr>
              <w:pStyle w:val="TableCell2-2Center115pt"/>
              <w:rPr>
                <w:rStyle w:val="ChCharisSIL"/>
              </w:rPr>
            </w:pPr>
            <w:r w:rsidRPr="00913A62">
              <w:rPr>
                <w:rStyle w:val="ChCharisSIL"/>
              </w:rPr>
              <w:t>---</w:t>
            </w:r>
          </w:p>
        </w:tc>
        <w:tc>
          <w:tcPr>
            <w:tcW w:w="511" w:type="dxa"/>
            <w:shd w:val="clear" w:color="auto" w:fill="auto"/>
          </w:tcPr>
          <w:p w14:paraId="3F168945" w14:textId="77777777" w:rsidR="00140A47" w:rsidRPr="00913A62" w:rsidRDefault="00140A47" w:rsidP="00AC23C4">
            <w:pPr>
              <w:pStyle w:val="TableCell2-2115pt"/>
              <w:ind w:right="57"/>
              <w:jc w:val="right"/>
            </w:pPr>
            <w:r w:rsidRPr="00913A62">
              <w:t>0</w:t>
            </w:r>
          </w:p>
        </w:tc>
        <w:tc>
          <w:tcPr>
            <w:tcW w:w="595" w:type="dxa"/>
            <w:shd w:val="clear" w:color="auto" w:fill="auto"/>
          </w:tcPr>
          <w:p w14:paraId="5E9CE964" w14:textId="77777777" w:rsidR="00140A47" w:rsidRPr="00913A62" w:rsidRDefault="00140A47" w:rsidP="00154274">
            <w:pPr>
              <w:pStyle w:val="TableCell2-2Center115pt"/>
              <w:rPr>
                <w:rStyle w:val="ChCharisSIL"/>
              </w:rPr>
            </w:pPr>
            <w:r w:rsidRPr="00913A62">
              <w:rPr>
                <w:rStyle w:val="ChCharisSIL"/>
              </w:rPr>
              <w:t>---</w:t>
            </w:r>
          </w:p>
        </w:tc>
        <w:tc>
          <w:tcPr>
            <w:tcW w:w="511" w:type="dxa"/>
            <w:shd w:val="clear" w:color="auto" w:fill="auto"/>
          </w:tcPr>
          <w:p w14:paraId="44B28C8D" w14:textId="77777777" w:rsidR="00140A47" w:rsidRPr="00913A62" w:rsidRDefault="00140A47" w:rsidP="00AC23C4">
            <w:pPr>
              <w:pStyle w:val="TableCell2-2115pt"/>
              <w:ind w:right="57"/>
              <w:jc w:val="right"/>
            </w:pPr>
            <w:r w:rsidRPr="00913A62">
              <w:t>0</w:t>
            </w:r>
          </w:p>
        </w:tc>
        <w:tc>
          <w:tcPr>
            <w:tcW w:w="510" w:type="dxa"/>
            <w:shd w:val="clear" w:color="auto" w:fill="auto"/>
          </w:tcPr>
          <w:p w14:paraId="10C6D44B" w14:textId="77777777" w:rsidR="00140A47" w:rsidRPr="00913A62" w:rsidRDefault="00140A47" w:rsidP="00154274">
            <w:pPr>
              <w:pStyle w:val="TableCell2-2Center115pt"/>
              <w:rPr>
                <w:rStyle w:val="ChCharisSIL"/>
              </w:rPr>
            </w:pPr>
            <w:r w:rsidRPr="00913A62">
              <w:rPr>
                <w:rStyle w:val="ChCharisSIL"/>
              </w:rPr>
              <w:t>---</w:t>
            </w:r>
          </w:p>
        </w:tc>
        <w:tc>
          <w:tcPr>
            <w:tcW w:w="511" w:type="dxa"/>
            <w:shd w:val="clear" w:color="auto" w:fill="auto"/>
          </w:tcPr>
          <w:p w14:paraId="36CAF745" w14:textId="77777777" w:rsidR="00140A47" w:rsidRPr="00913A62" w:rsidRDefault="00140A47" w:rsidP="00AC23C4">
            <w:pPr>
              <w:pStyle w:val="TableCell2-2115pt"/>
              <w:ind w:right="57"/>
              <w:jc w:val="right"/>
            </w:pPr>
            <w:r w:rsidRPr="00913A62">
              <w:t>0</w:t>
            </w:r>
          </w:p>
        </w:tc>
        <w:tc>
          <w:tcPr>
            <w:tcW w:w="510" w:type="dxa"/>
            <w:shd w:val="clear" w:color="auto" w:fill="auto"/>
          </w:tcPr>
          <w:p w14:paraId="237CEA7C" w14:textId="77777777" w:rsidR="00140A47" w:rsidRPr="00913A62" w:rsidRDefault="00140A47" w:rsidP="00154274">
            <w:pPr>
              <w:pStyle w:val="TableCell2-2Center115pt"/>
              <w:rPr>
                <w:rStyle w:val="ChCharisSIL"/>
              </w:rPr>
            </w:pPr>
            <w:r w:rsidRPr="00913A62">
              <w:rPr>
                <w:rStyle w:val="ChCharisSIL"/>
              </w:rPr>
              <w:t>ɔ.a</w:t>
            </w:r>
          </w:p>
        </w:tc>
        <w:tc>
          <w:tcPr>
            <w:tcW w:w="512" w:type="dxa"/>
            <w:tcBorders>
              <w:right w:val="single" w:sz="4" w:space="0" w:color="auto"/>
            </w:tcBorders>
            <w:shd w:val="clear" w:color="auto" w:fill="auto"/>
          </w:tcPr>
          <w:p w14:paraId="0A3C576A" w14:textId="77777777" w:rsidR="00140A47" w:rsidRPr="00913A62" w:rsidRDefault="00140A47" w:rsidP="00AC23C4">
            <w:pPr>
              <w:pStyle w:val="TableCell2-2115pt"/>
              <w:ind w:right="57"/>
              <w:jc w:val="right"/>
            </w:pPr>
            <w:r w:rsidRPr="00913A62">
              <w:t>6</w:t>
            </w:r>
          </w:p>
        </w:tc>
        <w:tc>
          <w:tcPr>
            <w:tcW w:w="680" w:type="dxa"/>
            <w:tcBorders>
              <w:left w:val="single" w:sz="4" w:space="0" w:color="auto"/>
            </w:tcBorders>
            <w:shd w:val="clear" w:color="auto" w:fill="auto"/>
          </w:tcPr>
          <w:p w14:paraId="47F2321B" w14:textId="77777777" w:rsidR="00140A47" w:rsidRPr="00913A62" w:rsidRDefault="00140A47" w:rsidP="00AC23C4">
            <w:pPr>
              <w:pStyle w:val="TableCell2-2115pt"/>
              <w:ind w:right="57"/>
              <w:jc w:val="right"/>
            </w:pPr>
            <w:r w:rsidRPr="00913A62">
              <w:t>7</w:t>
            </w:r>
          </w:p>
        </w:tc>
      </w:tr>
      <w:tr w:rsidR="00AC23C4" w:rsidRPr="00913A62" w14:paraId="22A3AD1F" w14:textId="77777777" w:rsidTr="00BC5786">
        <w:tc>
          <w:tcPr>
            <w:tcW w:w="848" w:type="dxa"/>
            <w:tcBorders>
              <w:bottom w:val="single" w:sz="4" w:space="0" w:color="auto"/>
            </w:tcBorders>
            <w:shd w:val="clear" w:color="auto" w:fill="auto"/>
          </w:tcPr>
          <w:p w14:paraId="0F4B4319" w14:textId="77777777" w:rsidR="00810A24" w:rsidRPr="00154274" w:rsidRDefault="00810A24" w:rsidP="00154274">
            <w:pPr>
              <w:pStyle w:val="TableCell2-2Center115pt"/>
            </w:pPr>
            <w:r w:rsidRPr="00154274">
              <w:t>a</w:t>
            </w:r>
          </w:p>
        </w:tc>
        <w:tc>
          <w:tcPr>
            <w:tcW w:w="509" w:type="dxa"/>
            <w:tcBorders>
              <w:bottom w:val="single" w:sz="4" w:space="0" w:color="auto"/>
            </w:tcBorders>
            <w:shd w:val="clear" w:color="auto" w:fill="auto"/>
          </w:tcPr>
          <w:p w14:paraId="5559C390" w14:textId="77777777" w:rsidR="00810A24" w:rsidRPr="00514758" w:rsidRDefault="00810A24" w:rsidP="00154274">
            <w:pPr>
              <w:pStyle w:val="TableCell2-2Center115pt"/>
              <w:rPr>
                <w:rStyle w:val="ChCharisSIL"/>
              </w:rPr>
            </w:pPr>
            <w:r w:rsidRPr="00514758">
              <w:rPr>
                <w:rStyle w:val="ChCharisSIL"/>
              </w:rPr>
              <w:t>a.i</w:t>
            </w:r>
          </w:p>
        </w:tc>
        <w:tc>
          <w:tcPr>
            <w:tcW w:w="511" w:type="dxa"/>
            <w:tcBorders>
              <w:bottom w:val="single" w:sz="4" w:space="0" w:color="auto"/>
            </w:tcBorders>
            <w:shd w:val="clear" w:color="auto" w:fill="auto"/>
          </w:tcPr>
          <w:p w14:paraId="6FB04EF7" w14:textId="77777777" w:rsidR="00810A24" w:rsidRPr="00913A62" w:rsidRDefault="00810A24" w:rsidP="00AC23C4">
            <w:pPr>
              <w:pStyle w:val="TableCell2-2115pt"/>
              <w:ind w:right="57"/>
              <w:jc w:val="right"/>
            </w:pPr>
            <w:r w:rsidRPr="00913A62">
              <w:t>2</w:t>
            </w:r>
          </w:p>
        </w:tc>
        <w:tc>
          <w:tcPr>
            <w:tcW w:w="510" w:type="dxa"/>
            <w:tcBorders>
              <w:bottom w:val="single" w:sz="4" w:space="0" w:color="auto"/>
            </w:tcBorders>
            <w:shd w:val="clear" w:color="auto" w:fill="auto"/>
          </w:tcPr>
          <w:p w14:paraId="59D249E6" w14:textId="77777777" w:rsidR="00810A24" w:rsidRPr="00913A62" w:rsidRDefault="00810A24" w:rsidP="00154274">
            <w:pPr>
              <w:pStyle w:val="TableCell2-2Center115pt"/>
              <w:rPr>
                <w:rStyle w:val="ChCharisSILUnderl"/>
              </w:rPr>
            </w:pPr>
            <w:r w:rsidRPr="00913A62">
              <w:rPr>
                <w:rStyle w:val="ChCharisSILUnderl"/>
              </w:rPr>
              <w:t>a.u</w:t>
            </w:r>
          </w:p>
        </w:tc>
        <w:tc>
          <w:tcPr>
            <w:tcW w:w="511" w:type="dxa"/>
            <w:tcBorders>
              <w:bottom w:val="single" w:sz="4" w:space="0" w:color="auto"/>
            </w:tcBorders>
            <w:shd w:val="clear" w:color="auto" w:fill="auto"/>
          </w:tcPr>
          <w:p w14:paraId="7369D33E" w14:textId="77777777" w:rsidR="00810A24" w:rsidRPr="00913A62" w:rsidRDefault="00810A24" w:rsidP="00AC23C4">
            <w:pPr>
              <w:pStyle w:val="TableCell2-2115pt"/>
              <w:ind w:right="57"/>
              <w:jc w:val="right"/>
            </w:pPr>
            <w:r w:rsidRPr="00913A62">
              <w:t>1</w:t>
            </w:r>
          </w:p>
        </w:tc>
        <w:tc>
          <w:tcPr>
            <w:tcW w:w="595" w:type="dxa"/>
            <w:tcBorders>
              <w:bottom w:val="single" w:sz="4" w:space="0" w:color="auto"/>
            </w:tcBorders>
            <w:shd w:val="clear" w:color="auto" w:fill="auto"/>
          </w:tcPr>
          <w:p w14:paraId="3DD9F7CC" w14:textId="77777777" w:rsidR="00810A24" w:rsidRPr="00913A62" w:rsidRDefault="00810A24" w:rsidP="00154274">
            <w:pPr>
              <w:pStyle w:val="TableCell2-2Center115pt"/>
              <w:rPr>
                <w:rStyle w:val="ChCharisSILUnderl"/>
              </w:rPr>
            </w:pPr>
            <w:r w:rsidRPr="00913A62">
              <w:rPr>
                <w:rStyle w:val="ChCharisSILUnderl"/>
              </w:rPr>
              <w:t>a.</w:t>
            </w:r>
            <w:r>
              <w:rPr>
                <w:rStyle w:val="ChCharisSILUnderl"/>
              </w:rPr>
              <w:t>ɛ</w:t>
            </w:r>
          </w:p>
        </w:tc>
        <w:tc>
          <w:tcPr>
            <w:tcW w:w="511" w:type="dxa"/>
            <w:tcBorders>
              <w:bottom w:val="single" w:sz="4" w:space="0" w:color="auto"/>
            </w:tcBorders>
            <w:shd w:val="clear" w:color="auto" w:fill="auto"/>
          </w:tcPr>
          <w:p w14:paraId="6E0413C4" w14:textId="77777777" w:rsidR="00810A24" w:rsidRPr="00913A62" w:rsidRDefault="00810A24" w:rsidP="00AC23C4">
            <w:pPr>
              <w:pStyle w:val="TableCell2-2115pt"/>
              <w:ind w:right="57"/>
              <w:jc w:val="right"/>
            </w:pPr>
            <w:r w:rsidRPr="00913A62">
              <w:t>1</w:t>
            </w:r>
          </w:p>
        </w:tc>
        <w:tc>
          <w:tcPr>
            <w:tcW w:w="510" w:type="dxa"/>
            <w:tcBorders>
              <w:bottom w:val="single" w:sz="4" w:space="0" w:color="auto"/>
            </w:tcBorders>
            <w:shd w:val="clear" w:color="auto" w:fill="auto"/>
          </w:tcPr>
          <w:p w14:paraId="2D772B0F" w14:textId="77777777" w:rsidR="00810A24" w:rsidRPr="00913A62" w:rsidRDefault="00810A24" w:rsidP="00154274">
            <w:pPr>
              <w:pStyle w:val="TableCell2-2Center115pt"/>
              <w:rPr>
                <w:rStyle w:val="ChCharisSIL"/>
              </w:rPr>
            </w:pPr>
            <w:r w:rsidRPr="00913A62">
              <w:rPr>
                <w:rStyle w:val="ChCharisSIL"/>
              </w:rPr>
              <w:t>---</w:t>
            </w:r>
          </w:p>
        </w:tc>
        <w:tc>
          <w:tcPr>
            <w:tcW w:w="511" w:type="dxa"/>
            <w:tcBorders>
              <w:bottom w:val="single" w:sz="4" w:space="0" w:color="auto"/>
            </w:tcBorders>
            <w:shd w:val="clear" w:color="auto" w:fill="auto"/>
          </w:tcPr>
          <w:p w14:paraId="4FBBA4CE" w14:textId="77777777" w:rsidR="00810A24" w:rsidRPr="00913A62" w:rsidRDefault="00810A24" w:rsidP="00AC23C4">
            <w:pPr>
              <w:pStyle w:val="TableCell2-2115pt"/>
              <w:ind w:right="57"/>
              <w:jc w:val="right"/>
            </w:pPr>
            <w:r w:rsidRPr="00913A62">
              <w:t>0</w:t>
            </w:r>
          </w:p>
        </w:tc>
        <w:tc>
          <w:tcPr>
            <w:tcW w:w="510" w:type="dxa"/>
            <w:tcBorders>
              <w:bottom w:val="single" w:sz="4" w:space="0" w:color="auto"/>
            </w:tcBorders>
            <w:shd w:val="clear" w:color="auto" w:fill="auto"/>
          </w:tcPr>
          <w:p w14:paraId="6CAE622D" w14:textId="77777777" w:rsidR="00810A24" w:rsidRPr="00913A62" w:rsidRDefault="00810A24" w:rsidP="00154274">
            <w:pPr>
              <w:pStyle w:val="TableCell2-2Center115pt"/>
              <w:rPr>
                <w:rStyle w:val="ChCharisSIL"/>
              </w:rPr>
            </w:pPr>
            <w:r w:rsidRPr="00913A62">
              <w:rPr>
                <w:rStyle w:val="ChCharisSIL"/>
              </w:rPr>
              <w:t>a.a</w:t>
            </w:r>
          </w:p>
        </w:tc>
        <w:tc>
          <w:tcPr>
            <w:tcW w:w="512" w:type="dxa"/>
            <w:tcBorders>
              <w:bottom w:val="single" w:sz="4" w:space="0" w:color="auto"/>
              <w:right w:val="single" w:sz="4" w:space="0" w:color="auto"/>
            </w:tcBorders>
            <w:shd w:val="clear" w:color="auto" w:fill="auto"/>
          </w:tcPr>
          <w:p w14:paraId="78F95566" w14:textId="77777777" w:rsidR="00810A24" w:rsidRPr="00913A62" w:rsidRDefault="00810A24" w:rsidP="00AC23C4">
            <w:pPr>
              <w:pStyle w:val="TableCell2-2115pt"/>
              <w:ind w:right="57"/>
              <w:jc w:val="right"/>
            </w:pPr>
            <w:r w:rsidRPr="00913A62">
              <w:t>4</w:t>
            </w:r>
          </w:p>
        </w:tc>
        <w:tc>
          <w:tcPr>
            <w:tcW w:w="680" w:type="dxa"/>
            <w:tcBorders>
              <w:left w:val="single" w:sz="4" w:space="0" w:color="auto"/>
              <w:bottom w:val="single" w:sz="4" w:space="0" w:color="auto"/>
            </w:tcBorders>
            <w:shd w:val="clear" w:color="auto" w:fill="auto"/>
          </w:tcPr>
          <w:p w14:paraId="104E3068" w14:textId="77777777" w:rsidR="00810A24" w:rsidRPr="00913A62" w:rsidRDefault="00810A24" w:rsidP="00AC23C4">
            <w:pPr>
              <w:pStyle w:val="TableCell2-2115pt"/>
              <w:ind w:right="57"/>
              <w:jc w:val="right"/>
            </w:pPr>
            <w:r w:rsidRPr="00913A62">
              <w:t>8</w:t>
            </w:r>
          </w:p>
        </w:tc>
      </w:tr>
      <w:tr w:rsidR="00AC23C4" w:rsidRPr="00913A62" w14:paraId="2D024829" w14:textId="77777777" w:rsidTr="00BC5786">
        <w:tc>
          <w:tcPr>
            <w:tcW w:w="848" w:type="dxa"/>
            <w:tcBorders>
              <w:top w:val="single" w:sz="4" w:space="0" w:color="auto"/>
              <w:bottom w:val="single" w:sz="4" w:space="0" w:color="auto"/>
            </w:tcBorders>
            <w:shd w:val="clear" w:color="auto" w:fill="auto"/>
          </w:tcPr>
          <w:p w14:paraId="7C353F99" w14:textId="77777777" w:rsidR="00810A24" w:rsidRPr="00913A62" w:rsidRDefault="00810A24" w:rsidP="00AC4E77">
            <w:pPr>
              <w:pStyle w:val="TableCell2-2115ptBreak"/>
            </w:pPr>
            <w:r w:rsidRPr="00913A62">
              <w:t>Total</w:t>
            </w:r>
          </w:p>
        </w:tc>
        <w:tc>
          <w:tcPr>
            <w:tcW w:w="509" w:type="dxa"/>
            <w:tcBorders>
              <w:top w:val="single" w:sz="4" w:space="0" w:color="auto"/>
              <w:bottom w:val="single" w:sz="4" w:space="0" w:color="auto"/>
            </w:tcBorders>
            <w:shd w:val="clear" w:color="auto" w:fill="auto"/>
          </w:tcPr>
          <w:p w14:paraId="21D5B969" w14:textId="77777777" w:rsidR="00810A24" w:rsidRPr="00913A62" w:rsidRDefault="00810A24" w:rsidP="00AC4E77">
            <w:pPr>
              <w:pStyle w:val="TableCell2-2Center115pt"/>
            </w:pPr>
          </w:p>
        </w:tc>
        <w:tc>
          <w:tcPr>
            <w:tcW w:w="511" w:type="dxa"/>
            <w:tcBorders>
              <w:top w:val="single" w:sz="4" w:space="0" w:color="auto"/>
              <w:bottom w:val="single" w:sz="4" w:space="0" w:color="auto"/>
            </w:tcBorders>
            <w:shd w:val="clear" w:color="auto" w:fill="auto"/>
          </w:tcPr>
          <w:p w14:paraId="1F36A91E" w14:textId="77777777" w:rsidR="00810A24" w:rsidRPr="00913A62" w:rsidRDefault="00810A24" w:rsidP="00AC23C4">
            <w:pPr>
              <w:pStyle w:val="TableCell2-2115ptBreak"/>
              <w:ind w:right="57"/>
              <w:jc w:val="right"/>
            </w:pPr>
            <w:r w:rsidRPr="00913A62">
              <w:t>3</w:t>
            </w:r>
          </w:p>
        </w:tc>
        <w:tc>
          <w:tcPr>
            <w:tcW w:w="510" w:type="dxa"/>
            <w:tcBorders>
              <w:top w:val="single" w:sz="4" w:space="0" w:color="auto"/>
              <w:bottom w:val="single" w:sz="4" w:space="0" w:color="auto"/>
            </w:tcBorders>
            <w:shd w:val="clear" w:color="auto" w:fill="auto"/>
          </w:tcPr>
          <w:p w14:paraId="0F02B1AD" w14:textId="77777777" w:rsidR="00810A24" w:rsidRPr="00913A62" w:rsidRDefault="00810A24" w:rsidP="00AC4E77">
            <w:pPr>
              <w:pStyle w:val="TableCell2-2Center115pt"/>
            </w:pPr>
          </w:p>
        </w:tc>
        <w:tc>
          <w:tcPr>
            <w:tcW w:w="511" w:type="dxa"/>
            <w:tcBorders>
              <w:top w:val="single" w:sz="4" w:space="0" w:color="auto"/>
              <w:bottom w:val="single" w:sz="4" w:space="0" w:color="auto"/>
            </w:tcBorders>
            <w:shd w:val="clear" w:color="auto" w:fill="auto"/>
          </w:tcPr>
          <w:p w14:paraId="75670227" w14:textId="77777777" w:rsidR="00810A24" w:rsidRPr="00913A62" w:rsidRDefault="00810A24" w:rsidP="00AC23C4">
            <w:pPr>
              <w:pStyle w:val="TableCell2-2115ptBreak"/>
              <w:ind w:right="57"/>
              <w:jc w:val="right"/>
            </w:pPr>
            <w:r w:rsidRPr="00913A62">
              <w:t>2</w:t>
            </w:r>
          </w:p>
        </w:tc>
        <w:tc>
          <w:tcPr>
            <w:tcW w:w="595" w:type="dxa"/>
            <w:tcBorders>
              <w:top w:val="single" w:sz="4" w:space="0" w:color="auto"/>
              <w:bottom w:val="single" w:sz="4" w:space="0" w:color="auto"/>
            </w:tcBorders>
            <w:shd w:val="clear" w:color="auto" w:fill="auto"/>
          </w:tcPr>
          <w:p w14:paraId="0BCA76E0" w14:textId="77777777" w:rsidR="00810A24" w:rsidRPr="00913A62" w:rsidRDefault="00810A24" w:rsidP="00AC4E77">
            <w:pPr>
              <w:pStyle w:val="TableCell2-2Center115pt"/>
            </w:pPr>
          </w:p>
        </w:tc>
        <w:tc>
          <w:tcPr>
            <w:tcW w:w="511" w:type="dxa"/>
            <w:tcBorders>
              <w:top w:val="single" w:sz="4" w:space="0" w:color="auto"/>
              <w:bottom w:val="single" w:sz="4" w:space="0" w:color="auto"/>
            </w:tcBorders>
            <w:shd w:val="clear" w:color="auto" w:fill="auto"/>
          </w:tcPr>
          <w:p w14:paraId="713F27A5" w14:textId="77777777" w:rsidR="00810A24" w:rsidRPr="00913A62" w:rsidRDefault="00810A24" w:rsidP="00AC23C4">
            <w:pPr>
              <w:pStyle w:val="TableCell2-2115ptBreak"/>
              <w:ind w:right="57"/>
              <w:jc w:val="right"/>
            </w:pPr>
            <w:r w:rsidRPr="00913A62">
              <w:t>1</w:t>
            </w:r>
          </w:p>
        </w:tc>
        <w:tc>
          <w:tcPr>
            <w:tcW w:w="510" w:type="dxa"/>
            <w:tcBorders>
              <w:top w:val="single" w:sz="4" w:space="0" w:color="auto"/>
              <w:bottom w:val="single" w:sz="4" w:space="0" w:color="auto"/>
            </w:tcBorders>
            <w:shd w:val="clear" w:color="auto" w:fill="auto"/>
          </w:tcPr>
          <w:p w14:paraId="1EE0CE98" w14:textId="77777777" w:rsidR="00810A24" w:rsidRPr="00913A62" w:rsidRDefault="00810A24" w:rsidP="00AC4E77">
            <w:pPr>
              <w:pStyle w:val="TableCell2-2Center115pt"/>
            </w:pPr>
          </w:p>
        </w:tc>
        <w:tc>
          <w:tcPr>
            <w:tcW w:w="511" w:type="dxa"/>
            <w:tcBorders>
              <w:top w:val="single" w:sz="4" w:space="0" w:color="auto"/>
              <w:bottom w:val="single" w:sz="4" w:space="0" w:color="auto"/>
            </w:tcBorders>
            <w:shd w:val="clear" w:color="auto" w:fill="auto"/>
          </w:tcPr>
          <w:p w14:paraId="31625531" w14:textId="77777777" w:rsidR="00810A24" w:rsidRPr="00913A62" w:rsidRDefault="00810A24" w:rsidP="00AC23C4">
            <w:pPr>
              <w:pStyle w:val="TableCell2-2115ptBreak"/>
              <w:ind w:right="57"/>
              <w:jc w:val="right"/>
            </w:pPr>
            <w:r w:rsidRPr="00913A62">
              <w:t>10</w:t>
            </w:r>
          </w:p>
        </w:tc>
        <w:tc>
          <w:tcPr>
            <w:tcW w:w="510" w:type="dxa"/>
            <w:tcBorders>
              <w:top w:val="single" w:sz="4" w:space="0" w:color="auto"/>
              <w:bottom w:val="single" w:sz="4" w:space="0" w:color="auto"/>
            </w:tcBorders>
            <w:shd w:val="clear" w:color="auto" w:fill="auto"/>
          </w:tcPr>
          <w:p w14:paraId="246B0694" w14:textId="77777777" w:rsidR="00810A24" w:rsidRPr="00913A62" w:rsidRDefault="00810A24" w:rsidP="00AC4E77">
            <w:pPr>
              <w:pStyle w:val="TableCell2-2Center115pt"/>
            </w:pPr>
          </w:p>
        </w:tc>
        <w:tc>
          <w:tcPr>
            <w:tcW w:w="512" w:type="dxa"/>
            <w:tcBorders>
              <w:top w:val="single" w:sz="4" w:space="0" w:color="auto"/>
              <w:bottom w:val="single" w:sz="4" w:space="0" w:color="auto"/>
              <w:right w:val="single" w:sz="4" w:space="0" w:color="auto"/>
            </w:tcBorders>
            <w:shd w:val="clear" w:color="auto" w:fill="auto"/>
          </w:tcPr>
          <w:p w14:paraId="38E82412" w14:textId="77777777" w:rsidR="00810A24" w:rsidRPr="00913A62" w:rsidRDefault="00810A24" w:rsidP="00AC23C4">
            <w:pPr>
              <w:pStyle w:val="TableCell2-2115ptBreak"/>
              <w:ind w:right="57"/>
              <w:jc w:val="right"/>
            </w:pPr>
            <w:r w:rsidRPr="00913A62">
              <w:t>40</w:t>
            </w:r>
          </w:p>
        </w:tc>
        <w:tc>
          <w:tcPr>
            <w:tcW w:w="680" w:type="dxa"/>
            <w:tcBorders>
              <w:top w:val="single" w:sz="4" w:space="0" w:color="auto"/>
              <w:left w:val="single" w:sz="4" w:space="0" w:color="auto"/>
              <w:bottom w:val="single" w:sz="4" w:space="0" w:color="auto"/>
            </w:tcBorders>
            <w:shd w:val="clear" w:color="auto" w:fill="auto"/>
          </w:tcPr>
          <w:p w14:paraId="3CBCAB3E" w14:textId="77777777" w:rsidR="00810A24" w:rsidRPr="00913A62" w:rsidRDefault="00810A24" w:rsidP="00AC23C4">
            <w:pPr>
              <w:pStyle w:val="TableCell2-2115ptBreak"/>
              <w:ind w:right="57"/>
              <w:jc w:val="right"/>
            </w:pPr>
            <w:r w:rsidRPr="00913A62">
              <w:t>56</w:t>
            </w:r>
          </w:p>
        </w:tc>
      </w:tr>
    </w:tbl>
    <w:p w14:paraId="4B97102E" w14:textId="72041728" w:rsidR="00140A47" w:rsidRPr="00913A62" w:rsidRDefault="00140A47" w:rsidP="00D432F9">
      <w:pPr>
        <w:pStyle w:val="Body0015after05before115pt"/>
      </w:pPr>
      <w:r w:rsidRPr="00913A62">
        <w:t>Most of the V.V sequences found in loan words (44/56</w:t>
      </w:r>
      <w:r w:rsidR="00DF5D68">
        <w:t xml:space="preserve"> – </w:t>
      </w:r>
      <w:r w:rsidRPr="00913A62">
        <w:t xml:space="preserve">79%) are sequences of rising sonority, similar to </w:t>
      </w:r>
      <w:r w:rsidR="00D432F9">
        <w:t xml:space="preserve">the </w:t>
      </w:r>
      <w:r w:rsidRPr="00913A62">
        <w:t xml:space="preserve">V.V sequences in </w:t>
      </w:r>
      <w:r w:rsidR="00992B0F">
        <w:t xml:space="preserve">inherited </w:t>
      </w:r>
      <w:r w:rsidR="00992B0F" w:rsidRPr="00913A62">
        <w:t>Malay</w:t>
      </w:r>
      <w:r w:rsidRPr="00913A62">
        <w:t xml:space="preserve"> roots (see §</w:t>
      </w:r>
      <w:r w:rsidRPr="00913A62">
        <w:fldChar w:fldCharType="begin"/>
      </w:r>
      <w:r w:rsidRPr="00913A62">
        <w:instrText xml:space="preserve"> REF _Ref324758217 \w \h </w:instrText>
      </w:r>
      <w:r>
        <w:instrText xml:space="preserve"> \* MERGEFORMAT </w:instrText>
      </w:r>
      <w:r w:rsidRPr="00913A62">
        <w:fldChar w:fldCharType="separate"/>
      </w:r>
      <w:r w:rsidR="00154D81">
        <w:rPr>
          <w:cs/>
        </w:rPr>
        <w:t>‎</w:t>
      </w:r>
      <w:r w:rsidR="00154D81">
        <w:t>2.4.2</w:t>
      </w:r>
      <w:r w:rsidRPr="00913A62">
        <w:fldChar w:fldCharType="end"/>
      </w:r>
      <w:r w:rsidRPr="00913A62">
        <w:t xml:space="preserve">). The remaining twelve vowel sequences include seven V.V sequences of equal </w:t>
      </w:r>
      <w:r w:rsidRPr="00913A62">
        <w:lastRenderedPageBreak/>
        <w:t>sonority (/</w:t>
      </w:r>
      <w:r w:rsidRPr="00913A62">
        <w:rPr>
          <w:rStyle w:val="ChCharisSIL"/>
        </w:rPr>
        <w:t>i.u</w:t>
      </w:r>
      <w:r w:rsidRPr="00913A62">
        <w:t>/, /</w:t>
      </w:r>
      <w:r w:rsidRPr="00913A62">
        <w:rPr>
          <w:rStyle w:val="ChCharisSIL"/>
        </w:rPr>
        <w:t>ɛ.ɔ</w:t>
      </w:r>
      <w:r w:rsidRPr="00913A62">
        <w:t>/ and /</w:t>
      </w:r>
      <w:r w:rsidRPr="00913A62">
        <w:rPr>
          <w:rStyle w:val="ChCharisSIL"/>
        </w:rPr>
        <w:t>a.a</w:t>
      </w:r>
      <w:r w:rsidRPr="00913A62">
        <w:t>/), and five V.V sequences of falling sonority (/</w:t>
      </w:r>
      <w:r w:rsidRPr="00913A62">
        <w:rPr>
          <w:rStyle w:val="ChCharisSIL"/>
        </w:rPr>
        <w:t>ɔ.i</w:t>
      </w:r>
      <w:r w:rsidRPr="00913A62">
        <w:t>/, /</w:t>
      </w:r>
      <w:r w:rsidRPr="00913A62">
        <w:rPr>
          <w:rStyle w:val="ChCharisSIL"/>
        </w:rPr>
        <w:t>a.i</w:t>
      </w:r>
      <w:r w:rsidRPr="00913A62">
        <w:t>/, /</w:t>
      </w:r>
      <w:r w:rsidRPr="00913A62">
        <w:rPr>
          <w:rStyle w:val="ChCharisSIL"/>
        </w:rPr>
        <w:t>a.u</w:t>
      </w:r>
      <w:r w:rsidRPr="00913A62">
        <w:t>/, and /</w:t>
      </w:r>
      <w:r w:rsidRPr="00913A62">
        <w:rPr>
          <w:rStyle w:val="ChCharisSIL"/>
        </w:rPr>
        <w:t>a.ɛ</w:t>
      </w:r>
      <w:r w:rsidRPr="00913A62">
        <w:t>/).</w:t>
      </w:r>
    </w:p>
    <w:p w14:paraId="7D5492E4" w14:textId="77777777" w:rsidR="00140A47" w:rsidRDefault="00140A47" w:rsidP="00140A47">
      <w:pPr>
        <w:pStyle w:val="Heading4"/>
      </w:pPr>
      <w:bookmarkStart w:id="1075" w:name="_Ref338523907"/>
      <w:r w:rsidRPr="00913A62">
        <w:t>Syllable structure and stress patterns</w:t>
      </w:r>
      <w:bookmarkEnd w:id="1075"/>
    </w:p>
    <w:p w14:paraId="30944165" w14:textId="0F446E7E" w:rsidR="00140A47" w:rsidRPr="00913A62" w:rsidRDefault="00140A47" w:rsidP="00E83A67">
      <w:pPr>
        <w:pStyle w:val="Body0000after"/>
      </w:pPr>
      <w:r w:rsidRPr="00913A62">
        <w:t xml:space="preserve">The syllable types and stress patterns for mono- and polysyllabic loan words are illustrated in </w:t>
      </w:r>
      <w:r w:rsidRPr="00913A62">
        <w:fldChar w:fldCharType="begin"/>
      </w:r>
      <w:r w:rsidRPr="00913A62">
        <w:instrText xml:space="preserve"> REF _Ref338409408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56</w:t>
      </w:r>
      <w:r w:rsidRPr="00913A62">
        <w:fldChar w:fldCharType="end"/>
      </w:r>
      <w:r w:rsidRPr="00913A62">
        <w:t xml:space="preserve"> to </w:t>
      </w:r>
      <w:r w:rsidRPr="00913A62">
        <w:fldChar w:fldCharType="begin"/>
      </w:r>
      <w:r w:rsidRPr="00913A62">
        <w:instrText xml:space="preserve"> REF _Ref338409413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60</w:t>
      </w:r>
      <w:r w:rsidRPr="00913A62">
        <w:fldChar w:fldCharType="end"/>
      </w:r>
      <w:r w:rsidRPr="00913A62">
        <w:t>. The basis for this investigation is the above-mentioned word list with 71</w:t>
      </w:r>
      <w:r w:rsidR="00E83A67">
        <w:t>9</w:t>
      </w:r>
      <w:r w:rsidRPr="00913A62">
        <w:t xml:space="preserve"> loan words.</w:t>
      </w:r>
    </w:p>
    <w:p w14:paraId="429D903D" w14:textId="77777777" w:rsidR="00140A47" w:rsidRPr="00913A62" w:rsidRDefault="00140A47" w:rsidP="003A294A">
      <w:pPr>
        <w:pStyle w:val="Body0505after"/>
      </w:pPr>
      <w:r w:rsidRPr="00913A62">
        <w:t xml:space="preserve">Monosyllabic loan words with their different arrangements of C and V are presented in </w:t>
      </w:r>
      <w:r w:rsidRPr="00913A62">
        <w:fldChar w:fldCharType="begin"/>
      </w:r>
      <w:r w:rsidRPr="00913A62">
        <w:instrText xml:space="preserve"> REF _Ref338409408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56</w:t>
      </w:r>
      <w:r w:rsidRPr="00913A62">
        <w:fldChar w:fldCharType="end"/>
      </w:r>
      <w:r w:rsidRPr="00913A62">
        <w:t>. The data indicate</w:t>
      </w:r>
      <w:r w:rsidR="00694C14">
        <w:t>s</w:t>
      </w:r>
      <w:r w:rsidRPr="00913A62">
        <w:t xml:space="preserve"> a clear preference for closed syllables with an onset consonant (85/86</w:t>
      </w:r>
      <w:r w:rsidR="00DF5D68">
        <w:t xml:space="preserve"> – </w:t>
      </w:r>
      <w:r w:rsidRPr="00913A62">
        <w:t>99%); only one item contains an onset vowel. The data also show</w:t>
      </w:r>
      <w:r w:rsidR="00694C14">
        <w:t>s</w:t>
      </w:r>
      <w:r w:rsidRPr="00913A62">
        <w:t xml:space="preserve"> that monosyllabic loan words with onset consonant clusters are very common: 32 items (37%) have a CC cluster and another four items (5%) have a CCC cluster.</w:t>
      </w:r>
    </w:p>
    <w:p w14:paraId="31B3581E" w14:textId="77777777" w:rsidR="00140A47" w:rsidRPr="00913A62" w:rsidRDefault="00140A47" w:rsidP="00140A47">
      <w:pPr>
        <w:pStyle w:val="Caption"/>
      </w:pPr>
      <w:bookmarkStart w:id="1076" w:name="_Ref338409408"/>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56</w:t>
        </w:r>
      </w:fldSimple>
      <w:bookmarkEnd w:id="1076"/>
      <w:r w:rsidRPr="00913A62">
        <w:t>:</w:t>
      </w:r>
      <w:r w:rsidRPr="00913A62">
        <w:tab/>
        <w:t>Monosyllabic loan words (86 items)</w:t>
      </w:r>
    </w:p>
    <w:tbl>
      <w:tblPr>
        <w:tblW w:w="4367" w:type="dxa"/>
        <w:tblInd w:w="170" w:type="dxa"/>
        <w:tblBorders>
          <w:bottom w:val="single" w:sz="4" w:space="0" w:color="auto"/>
        </w:tblBorders>
        <w:tblLayout w:type="fixed"/>
        <w:tblLook w:val="01E0" w:firstRow="1" w:lastRow="1" w:firstColumn="1" w:lastColumn="1" w:noHBand="0" w:noVBand="0"/>
      </w:tblPr>
      <w:tblGrid>
        <w:gridCol w:w="1418"/>
        <w:gridCol w:w="851"/>
        <w:gridCol w:w="907"/>
        <w:gridCol w:w="1191"/>
      </w:tblGrid>
      <w:tr w:rsidR="00140A47" w:rsidRPr="00913A62" w14:paraId="3F907386" w14:textId="77777777" w:rsidTr="00D674CD">
        <w:tc>
          <w:tcPr>
            <w:tcW w:w="1418" w:type="dxa"/>
            <w:tcBorders>
              <w:top w:val="single" w:sz="4" w:space="0" w:color="auto"/>
              <w:bottom w:val="single" w:sz="4" w:space="0" w:color="auto"/>
            </w:tcBorders>
            <w:shd w:val="clear" w:color="auto" w:fill="auto"/>
          </w:tcPr>
          <w:p w14:paraId="48483636" w14:textId="77777777" w:rsidR="00140A47" w:rsidRPr="00913A62" w:rsidRDefault="00140A47" w:rsidP="00140A47">
            <w:pPr>
              <w:pStyle w:val="TableHd"/>
            </w:pPr>
            <w:r w:rsidRPr="00913A62">
              <w:t>Syllable types</w:t>
            </w:r>
          </w:p>
        </w:tc>
        <w:tc>
          <w:tcPr>
            <w:tcW w:w="851" w:type="dxa"/>
            <w:tcBorders>
              <w:top w:val="single" w:sz="4" w:space="0" w:color="auto"/>
              <w:bottom w:val="single" w:sz="4" w:space="0" w:color="auto"/>
            </w:tcBorders>
            <w:shd w:val="clear" w:color="auto" w:fill="auto"/>
          </w:tcPr>
          <w:p w14:paraId="1554A21E" w14:textId="77777777" w:rsidR="00140A47" w:rsidRPr="00913A62" w:rsidRDefault="00140A47" w:rsidP="00140A47">
            <w:pPr>
              <w:pStyle w:val="TableHd"/>
            </w:pPr>
            <w:r w:rsidRPr="00913A62">
              <w:t>Count</w:t>
            </w:r>
          </w:p>
        </w:tc>
        <w:tc>
          <w:tcPr>
            <w:tcW w:w="907" w:type="dxa"/>
            <w:tcBorders>
              <w:top w:val="single" w:sz="4" w:space="0" w:color="auto"/>
              <w:bottom w:val="single" w:sz="4" w:space="0" w:color="auto"/>
            </w:tcBorders>
            <w:shd w:val="clear" w:color="auto" w:fill="auto"/>
          </w:tcPr>
          <w:p w14:paraId="6ADC0CF9" w14:textId="77777777" w:rsidR="00140A47" w:rsidRPr="00913A62" w:rsidRDefault="00140A47" w:rsidP="00140A47">
            <w:pPr>
              <w:pStyle w:val="TableHd"/>
            </w:pPr>
            <w:r w:rsidRPr="00913A62">
              <w:t>Item</w:t>
            </w:r>
          </w:p>
        </w:tc>
        <w:tc>
          <w:tcPr>
            <w:tcW w:w="1191" w:type="dxa"/>
            <w:tcBorders>
              <w:top w:val="single" w:sz="4" w:space="0" w:color="auto"/>
              <w:bottom w:val="single" w:sz="4" w:space="0" w:color="auto"/>
            </w:tcBorders>
            <w:shd w:val="clear" w:color="auto" w:fill="auto"/>
          </w:tcPr>
          <w:p w14:paraId="16EA8F84" w14:textId="77777777" w:rsidR="00140A47" w:rsidRPr="00913A62" w:rsidRDefault="00140A47" w:rsidP="00140A47">
            <w:pPr>
              <w:pStyle w:val="TableHd"/>
            </w:pPr>
            <w:r w:rsidRPr="00913A62">
              <w:t>Gloss</w:t>
            </w:r>
          </w:p>
        </w:tc>
      </w:tr>
      <w:tr w:rsidR="00140A47" w:rsidRPr="00913A62" w14:paraId="7F18BE8D" w14:textId="77777777" w:rsidTr="00D674CD">
        <w:tc>
          <w:tcPr>
            <w:tcW w:w="1418" w:type="dxa"/>
            <w:tcBorders>
              <w:top w:val="single" w:sz="4" w:space="0" w:color="auto"/>
            </w:tcBorders>
            <w:shd w:val="clear" w:color="auto" w:fill="auto"/>
          </w:tcPr>
          <w:p w14:paraId="23ACBAD7" w14:textId="77777777" w:rsidR="00140A47" w:rsidRPr="00913A62" w:rsidRDefault="00140A47" w:rsidP="00AC4E77">
            <w:pPr>
              <w:pStyle w:val="TableCell2-2115pt"/>
            </w:pPr>
            <w:r w:rsidRPr="00913A62">
              <w:t>VC</w:t>
            </w:r>
          </w:p>
        </w:tc>
        <w:tc>
          <w:tcPr>
            <w:tcW w:w="851" w:type="dxa"/>
            <w:tcBorders>
              <w:top w:val="single" w:sz="4" w:space="0" w:color="auto"/>
            </w:tcBorders>
            <w:shd w:val="clear" w:color="auto" w:fill="auto"/>
          </w:tcPr>
          <w:p w14:paraId="348897CF" w14:textId="77777777" w:rsidR="00140A47" w:rsidRPr="00913A62" w:rsidRDefault="00140A47" w:rsidP="00AC4E77">
            <w:pPr>
              <w:pStyle w:val="TableCell2-2115pt"/>
            </w:pPr>
            <w:r w:rsidRPr="00913A62">
              <w:t>1</w:t>
            </w:r>
          </w:p>
        </w:tc>
        <w:tc>
          <w:tcPr>
            <w:tcW w:w="907" w:type="dxa"/>
            <w:tcBorders>
              <w:top w:val="single" w:sz="4" w:space="0" w:color="auto"/>
            </w:tcBorders>
            <w:shd w:val="clear" w:color="auto" w:fill="auto"/>
          </w:tcPr>
          <w:p w14:paraId="7734A189" w14:textId="77777777" w:rsidR="00140A47" w:rsidRPr="00913A62" w:rsidRDefault="00140A47" w:rsidP="00AC4E77">
            <w:pPr>
              <w:pStyle w:val="TableCell2-2115pt"/>
            </w:pPr>
            <w:r w:rsidRPr="00913A62">
              <w:t>/</w:t>
            </w:r>
            <w:r w:rsidRPr="000B187B">
              <w:rPr>
                <w:rStyle w:val="ChCharisSIL"/>
              </w:rPr>
              <w:t>ˈ</w:t>
            </w:r>
            <w:r w:rsidRPr="00913A62">
              <w:rPr>
                <w:rStyle w:val="ChCharisSIL"/>
              </w:rPr>
              <w:t>ɔm</w:t>
            </w:r>
            <w:r w:rsidRPr="00913A62">
              <w:t>/</w:t>
            </w:r>
          </w:p>
        </w:tc>
        <w:tc>
          <w:tcPr>
            <w:tcW w:w="1191" w:type="dxa"/>
            <w:tcBorders>
              <w:top w:val="single" w:sz="4" w:space="0" w:color="auto"/>
            </w:tcBorders>
            <w:shd w:val="clear" w:color="auto" w:fill="auto"/>
          </w:tcPr>
          <w:p w14:paraId="3925ED98" w14:textId="73BD791B" w:rsidR="00140A47" w:rsidRPr="00913A62" w:rsidRDefault="00B7093A" w:rsidP="00AC4E77">
            <w:pPr>
              <w:pStyle w:val="TableCell2-2115pt"/>
            </w:pPr>
            <w:r>
              <w:t>‘</w:t>
            </w:r>
            <w:r w:rsidR="00140A47" w:rsidRPr="00913A62">
              <w:t>uncle</w:t>
            </w:r>
            <w:r>
              <w:t>’</w:t>
            </w:r>
          </w:p>
        </w:tc>
      </w:tr>
      <w:tr w:rsidR="00140A47" w:rsidRPr="00913A62" w14:paraId="61EBF1B9" w14:textId="77777777" w:rsidTr="00D674CD">
        <w:tc>
          <w:tcPr>
            <w:tcW w:w="1418" w:type="dxa"/>
            <w:shd w:val="clear" w:color="auto" w:fill="auto"/>
          </w:tcPr>
          <w:p w14:paraId="73531B5C" w14:textId="77777777" w:rsidR="00140A47" w:rsidRPr="00913A62" w:rsidRDefault="00140A47" w:rsidP="00AC4E77">
            <w:pPr>
              <w:pStyle w:val="TableCell2-2115pt"/>
            </w:pPr>
            <w:r w:rsidRPr="00913A62">
              <w:t>CV</w:t>
            </w:r>
          </w:p>
        </w:tc>
        <w:tc>
          <w:tcPr>
            <w:tcW w:w="851" w:type="dxa"/>
            <w:shd w:val="clear" w:color="auto" w:fill="auto"/>
          </w:tcPr>
          <w:p w14:paraId="564D873D" w14:textId="77777777" w:rsidR="00140A47" w:rsidRPr="00913A62" w:rsidRDefault="00140A47" w:rsidP="00AC4E77">
            <w:pPr>
              <w:pStyle w:val="TableCell2-2115pt"/>
            </w:pPr>
            <w:r w:rsidRPr="00913A62">
              <w:t>4</w:t>
            </w:r>
          </w:p>
        </w:tc>
        <w:tc>
          <w:tcPr>
            <w:tcW w:w="907" w:type="dxa"/>
            <w:shd w:val="clear" w:color="auto" w:fill="auto"/>
          </w:tcPr>
          <w:p w14:paraId="774A21DF" w14:textId="77777777" w:rsidR="00140A47" w:rsidRPr="00913A62" w:rsidRDefault="00140A47" w:rsidP="00AC4E77">
            <w:pPr>
              <w:pStyle w:val="TableCell2-2115pt"/>
            </w:pPr>
            <w:r w:rsidRPr="00913A62">
              <w:t>/</w:t>
            </w:r>
            <w:r w:rsidR="00475AA9" w:rsidRPr="000B187B">
              <w:rPr>
                <w:rStyle w:val="ChCharisSIL"/>
              </w:rPr>
              <w:t>ˈ</w:t>
            </w:r>
            <w:r w:rsidRPr="00AC23C4">
              <w:rPr>
                <w:rStyle w:val="ChCharisSIL"/>
                <w:rFonts w:ascii="Times New Roman" w:hAnsi="Times New Roman"/>
                <w:sz w:val="20"/>
              </w:rPr>
              <w:t>tɛ</w:t>
            </w:r>
            <w:r w:rsidRPr="00913A62">
              <w:t>/</w:t>
            </w:r>
          </w:p>
        </w:tc>
        <w:tc>
          <w:tcPr>
            <w:tcW w:w="1191" w:type="dxa"/>
            <w:shd w:val="clear" w:color="auto" w:fill="auto"/>
          </w:tcPr>
          <w:p w14:paraId="72026BBC" w14:textId="4F19BB22" w:rsidR="00140A47" w:rsidRPr="00913A62" w:rsidRDefault="00B7093A" w:rsidP="00AC4E77">
            <w:pPr>
              <w:pStyle w:val="TableCell2-2115pt"/>
            </w:pPr>
            <w:r>
              <w:t>‘</w:t>
            </w:r>
            <w:r w:rsidR="00140A47" w:rsidRPr="00913A62">
              <w:t>tea</w:t>
            </w:r>
            <w:r>
              <w:t>’</w:t>
            </w:r>
          </w:p>
        </w:tc>
      </w:tr>
      <w:tr w:rsidR="00140A47" w:rsidRPr="00913A62" w14:paraId="6B8B8A0E" w14:textId="77777777" w:rsidTr="00D674CD">
        <w:tc>
          <w:tcPr>
            <w:tcW w:w="1418" w:type="dxa"/>
            <w:shd w:val="clear" w:color="auto" w:fill="auto"/>
          </w:tcPr>
          <w:p w14:paraId="33A52BBC" w14:textId="77777777" w:rsidR="00140A47" w:rsidRPr="00913A62" w:rsidRDefault="00140A47" w:rsidP="00AC4E77">
            <w:pPr>
              <w:pStyle w:val="TableCell0-2115ptBreak"/>
            </w:pPr>
            <w:r w:rsidRPr="00913A62">
              <w:t>CVC</w:t>
            </w:r>
          </w:p>
        </w:tc>
        <w:tc>
          <w:tcPr>
            <w:tcW w:w="851" w:type="dxa"/>
            <w:shd w:val="clear" w:color="auto" w:fill="auto"/>
          </w:tcPr>
          <w:p w14:paraId="628BA9DB" w14:textId="77777777" w:rsidR="00140A47" w:rsidRPr="00913A62" w:rsidRDefault="00140A47" w:rsidP="00AC4E77">
            <w:pPr>
              <w:pStyle w:val="TableCell0-2115ptBreak"/>
            </w:pPr>
            <w:r w:rsidRPr="00913A62">
              <w:t>45</w:t>
            </w:r>
          </w:p>
        </w:tc>
        <w:tc>
          <w:tcPr>
            <w:tcW w:w="907" w:type="dxa"/>
            <w:shd w:val="clear" w:color="auto" w:fill="auto"/>
          </w:tcPr>
          <w:p w14:paraId="2300193E" w14:textId="37603E76" w:rsidR="00140A47" w:rsidRPr="009D4A70" w:rsidRDefault="00140A47" w:rsidP="00AC4E77">
            <w:pPr>
              <w:pStyle w:val="TableCell0-2115ptBreak"/>
            </w:pPr>
            <w:r w:rsidRPr="009D4A70">
              <w:t>/</w:t>
            </w:r>
            <w:r w:rsidRPr="009D4A70">
              <w:rPr>
                <w:rStyle w:val="ChCharisSIL"/>
              </w:rPr>
              <w:t>ˈdʒi</w:t>
            </w:r>
            <w:r w:rsidR="00AE08E7" w:rsidRPr="009D4A70">
              <w:rPr>
                <w:rStyle w:val="ChCharisSIL"/>
              </w:rPr>
              <w:t>ŋ</w:t>
            </w:r>
            <w:r w:rsidRPr="009D4A70">
              <w:t>/</w:t>
            </w:r>
          </w:p>
        </w:tc>
        <w:tc>
          <w:tcPr>
            <w:tcW w:w="1191" w:type="dxa"/>
            <w:shd w:val="clear" w:color="auto" w:fill="auto"/>
          </w:tcPr>
          <w:p w14:paraId="55D51B77" w14:textId="2D1CEA63" w:rsidR="00140A47" w:rsidRPr="00913A62" w:rsidRDefault="00B7093A" w:rsidP="00AC4E77">
            <w:pPr>
              <w:pStyle w:val="TableCell0-2115ptBreak"/>
            </w:pPr>
            <w:r>
              <w:t>‘</w:t>
            </w:r>
            <w:r w:rsidR="00140A47" w:rsidRPr="00913A62">
              <w:t>genie</w:t>
            </w:r>
            <w:r>
              <w:t>’</w:t>
            </w:r>
          </w:p>
        </w:tc>
      </w:tr>
      <w:tr w:rsidR="00140A47" w:rsidRPr="00913A62" w14:paraId="66D3551A" w14:textId="77777777" w:rsidTr="00D674CD">
        <w:tc>
          <w:tcPr>
            <w:tcW w:w="1418" w:type="dxa"/>
            <w:shd w:val="clear" w:color="auto" w:fill="auto"/>
          </w:tcPr>
          <w:p w14:paraId="633C3584" w14:textId="77777777" w:rsidR="00140A47" w:rsidRPr="00913A62" w:rsidRDefault="00140A47" w:rsidP="00AC4E77">
            <w:pPr>
              <w:pStyle w:val="TableCell2-2115pt"/>
            </w:pPr>
            <w:r w:rsidRPr="00913A62">
              <w:t>CCV</w:t>
            </w:r>
          </w:p>
        </w:tc>
        <w:tc>
          <w:tcPr>
            <w:tcW w:w="851" w:type="dxa"/>
            <w:shd w:val="clear" w:color="auto" w:fill="auto"/>
          </w:tcPr>
          <w:p w14:paraId="17DE01AA" w14:textId="77777777" w:rsidR="00140A47" w:rsidRPr="00913A62" w:rsidRDefault="00140A47" w:rsidP="00AC4E77">
            <w:pPr>
              <w:pStyle w:val="TableCell2-2115pt"/>
            </w:pPr>
            <w:r w:rsidRPr="00913A62">
              <w:t>2</w:t>
            </w:r>
          </w:p>
        </w:tc>
        <w:tc>
          <w:tcPr>
            <w:tcW w:w="907" w:type="dxa"/>
            <w:shd w:val="clear" w:color="auto" w:fill="auto"/>
          </w:tcPr>
          <w:p w14:paraId="3AF2A223" w14:textId="77777777" w:rsidR="00140A47" w:rsidRPr="00913A62" w:rsidRDefault="00140A47" w:rsidP="00AC4E77">
            <w:pPr>
              <w:pStyle w:val="TableCell2-2115pt"/>
            </w:pPr>
            <w:r w:rsidRPr="00913A62">
              <w:t>/</w:t>
            </w:r>
            <w:r w:rsidRPr="00913A62">
              <w:rPr>
                <w:rStyle w:val="ChCharisSIL"/>
              </w:rPr>
              <w:t>ˈ</w:t>
            </w:r>
            <w:r w:rsidRPr="006A23BE">
              <w:t>kwa</w:t>
            </w:r>
            <w:r w:rsidRPr="00913A62">
              <w:t>/</w:t>
            </w:r>
          </w:p>
        </w:tc>
        <w:tc>
          <w:tcPr>
            <w:tcW w:w="1191" w:type="dxa"/>
            <w:shd w:val="clear" w:color="auto" w:fill="auto"/>
          </w:tcPr>
          <w:p w14:paraId="0942E838" w14:textId="5BB1D60B" w:rsidR="00140A47" w:rsidRPr="00913A62" w:rsidRDefault="00B7093A" w:rsidP="00AC4E77">
            <w:pPr>
              <w:pStyle w:val="TableCell2-2115pt"/>
            </w:pPr>
            <w:r>
              <w:t>‘</w:t>
            </w:r>
            <w:r w:rsidR="00140A47" w:rsidRPr="00913A62">
              <w:t>broth</w:t>
            </w:r>
            <w:r>
              <w:t>’</w:t>
            </w:r>
          </w:p>
        </w:tc>
      </w:tr>
      <w:tr w:rsidR="00140A47" w:rsidRPr="00913A62" w14:paraId="4B0682CC" w14:textId="77777777" w:rsidTr="00D674CD">
        <w:tc>
          <w:tcPr>
            <w:tcW w:w="1418" w:type="dxa"/>
            <w:shd w:val="clear" w:color="auto" w:fill="auto"/>
          </w:tcPr>
          <w:p w14:paraId="5474BF74" w14:textId="77777777" w:rsidR="00140A47" w:rsidRPr="00913A62" w:rsidRDefault="00140A47" w:rsidP="00AC4E77">
            <w:pPr>
              <w:pStyle w:val="TableCell0-2115ptBreak"/>
            </w:pPr>
            <w:r w:rsidRPr="00913A62">
              <w:t>CCVC</w:t>
            </w:r>
          </w:p>
        </w:tc>
        <w:tc>
          <w:tcPr>
            <w:tcW w:w="851" w:type="dxa"/>
            <w:shd w:val="clear" w:color="auto" w:fill="auto"/>
          </w:tcPr>
          <w:p w14:paraId="1DE1AC65" w14:textId="77777777" w:rsidR="00140A47" w:rsidRPr="00913A62" w:rsidRDefault="00140A47" w:rsidP="00AC4E77">
            <w:pPr>
              <w:pStyle w:val="TableCell0-2115ptBreak"/>
            </w:pPr>
            <w:r w:rsidRPr="00913A62">
              <w:t>30</w:t>
            </w:r>
          </w:p>
        </w:tc>
        <w:tc>
          <w:tcPr>
            <w:tcW w:w="907" w:type="dxa"/>
            <w:shd w:val="clear" w:color="auto" w:fill="auto"/>
          </w:tcPr>
          <w:p w14:paraId="759F5DB4" w14:textId="77777777" w:rsidR="00140A47" w:rsidRPr="00913A62" w:rsidRDefault="00140A47" w:rsidP="00AC4E77">
            <w:pPr>
              <w:pStyle w:val="TableCell0-2115ptBreak"/>
            </w:pPr>
            <w:r w:rsidRPr="00913A62">
              <w:t>/</w:t>
            </w:r>
            <w:r w:rsidRPr="00913A62">
              <w:rPr>
                <w:rStyle w:val="ChCharisSIL"/>
              </w:rPr>
              <w:t>ˈtrɛk</w:t>
            </w:r>
            <w:r w:rsidRPr="00913A62">
              <w:t>/</w:t>
            </w:r>
          </w:p>
        </w:tc>
        <w:tc>
          <w:tcPr>
            <w:tcW w:w="1191" w:type="dxa"/>
            <w:shd w:val="clear" w:color="auto" w:fill="auto"/>
          </w:tcPr>
          <w:p w14:paraId="7DDAB960" w14:textId="2F830FC4" w:rsidR="00140A47" w:rsidRPr="00913A62" w:rsidRDefault="00B7093A" w:rsidP="00AC4E77">
            <w:pPr>
              <w:pStyle w:val="TableCell0-2115ptBreak"/>
            </w:pPr>
            <w:r>
              <w:t>‘</w:t>
            </w:r>
            <w:r w:rsidR="00140A47" w:rsidRPr="00913A62">
              <w:t>truck</w:t>
            </w:r>
            <w:r>
              <w:t>’</w:t>
            </w:r>
          </w:p>
        </w:tc>
      </w:tr>
      <w:tr w:rsidR="00140A47" w:rsidRPr="00913A62" w14:paraId="50EC0D76" w14:textId="77777777" w:rsidTr="00D674CD">
        <w:tc>
          <w:tcPr>
            <w:tcW w:w="1418" w:type="dxa"/>
            <w:shd w:val="clear" w:color="auto" w:fill="auto"/>
          </w:tcPr>
          <w:p w14:paraId="53D4ADBD" w14:textId="77777777" w:rsidR="00140A47" w:rsidRPr="00913A62" w:rsidRDefault="00140A47" w:rsidP="00AC4E77">
            <w:pPr>
              <w:pStyle w:val="TableCell2-2115ptBreak"/>
            </w:pPr>
            <w:r w:rsidRPr="00913A62">
              <w:t>CCCVC</w:t>
            </w:r>
          </w:p>
        </w:tc>
        <w:tc>
          <w:tcPr>
            <w:tcW w:w="851" w:type="dxa"/>
            <w:shd w:val="clear" w:color="auto" w:fill="auto"/>
          </w:tcPr>
          <w:p w14:paraId="211A1F80" w14:textId="77777777" w:rsidR="00140A47" w:rsidRPr="00913A62" w:rsidRDefault="00140A47" w:rsidP="00AC4E77">
            <w:pPr>
              <w:pStyle w:val="TableCell2-2115ptBreak"/>
            </w:pPr>
            <w:r w:rsidRPr="00913A62">
              <w:t>4</w:t>
            </w:r>
          </w:p>
        </w:tc>
        <w:tc>
          <w:tcPr>
            <w:tcW w:w="907" w:type="dxa"/>
            <w:shd w:val="clear" w:color="auto" w:fill="auto"/>
          </w:tcPr>
          <w:p w14:paraId="0237444D" w14:textId="77777777" w:rsidR="00140A47" w:rsidRPr="00913A62" w:rsidRDefault="00140A47" w:rsidP="00AC4E77">
            <w:pPr>
              <w:pStyle w:val="TableCell2-2115ptBreak"/>
            </w:pPr>
            <w:r w:rsidRPr="00913A62">
              <w:t>/</w:t>
            </w:r>
            <w:r w:rsidRPr="00913A62">
              <w:rPr>
                <w:rStyle w:val="ChCharisSIL"/>
              </w:rPr>
              <w:t>ˈstrɔm</w:t>
            </w:r>
            <w:r w:rsidRPr="00913A62">
              <w:t>/</w:t>
            </w:r>
          </w:p>
        </w:tc>
        <w:tc>
          <w:tcPr>
            <w:tcW w:w="1191" w:type="dxa"/>
            <w:shd w:val="clear" w:color="auto" w:fill="auto"/>
          </w:tcPr>
          <w:p w14:paraId="1D43E670" w14:textId="62ACE958" w:rsidR="00140A47" w:rsidRPr="00913A62" w:rsidRDefault="00B7093A" w:rsidP="00AC4E77">
            <w:pPr>
              <w:pStyle w:val="TableCell2-2115ptBreak"/>
            </w:pPr>
            <w:r>
              <w:t>‘</w:t>
            </w:r>
            <w:r w:rsidR="00140A47" w:rsidRPr="00913A62">
              <w:t>electricity</w:t>
            </w:r>
            <w:r>
              <w:t>’</w:t>
            </w:r>
          </w:p>
        </w:tc>
      </w:tr>
    </w:tbl>
    <w:p w14:paraId="0ACD503F" w14:textId="6043C18B" w:rsidR="00140A47" w:rsidRPr="00913A62" w:rsidRDefault="00140A47" w:rsidP="00E83A67">
      <w:pPr>
        <w:pStyle w:val="Body0000after05before"/>
      </w:pPr>
      <w:r w:rsidRPr="00913A62">
        <w:t xml:space="preserve">Disyllabic loan words with their attested syllable types and stress patterns are presented in </w:t>
      </w:r>
      <w:r w:rsidRPr="00913A62">
        <w:fldChar w:fldCharType="begin"/>
      </w:r>
      <w:r w:rsidRPr="00913A62">
        <w:instrText xml:space="preserve"> REF _Ref338409410 \h  \* MERGEFORMAT </w:instrText>
      </w:r>
      <w:r w:rsidRPr="00913A62">
        <w:fldChar w:fldCharType="separate"/>
      </w:r>
      <w:r w:rsidR="00154D81" w:rsidRPr="00913A62">
        <w:t xml:space="preserve">Table </w:t>
      </w:r>
      <w:r w:rsidR="00154D81">
        <w:rPr>
          <w:noProof/>
          <w:cs/>
        </w:rPr>
        <w:t>‎</w:t>
      </w:r>
      <w:r w:rsidR="00154D81">
        <w:rPr>
          <w:noProof/>
        </w:rPr>
        <w:t>2.57</w:t>
      </w:r>
      <w:r w:rsidRPr="00913A62">
        <w:fldChar w:fldCharType="end"/>
      </w:r>
      <w:r w:rsidRPr="00913A62">
        <w:t>. They are</w:t>
      </w:r>
      <w:r w:rsidR="00694C14">
        <w:t>,</w:t>
      </w:r>
      <w:r w:rsidRPr="00913A62">
        <w:t xml:space="preserve"> with 42</w:t>
      </w:r>
      <w:r w:rsidR="00E83A67">
        <w:t>2</w:t>
      </w:r>
      <w:r w:rsidRPr="00913A62">
        <w:t xml:space="preserve"> items</w:t>
      </w:r>
      <w:r w:rsidR="00694C14">
        <w:t>,</w:t>
      </w:r>
      <w:r w:rsidRPr="00913A62">
        <w:t xml:space="preserve"> the most common, a preference corresponding to that found for </w:t>
      </w:r>
      <w:r w:rsidR="00992B0F">
        <w:t xml:space="preserve">inherited </w:t>
      </w:r>
      <w:r w:rsidRPr="00913A62">
        <w:t>Malay roots. While CV(C) syllables are preferred, the data also show</w:t>
      </w:r>
      <w:r w:rsidR="00694C14">
        <w:t>s</w:t>
      </w:r>
      <w:r w:rsidRPr="00913A62">
        <w:t xml:space="preserve"> that consonant clusters are quite common: the corpus includes 59 items (14%) with an onset CC cluster, three items (0.7%) with an onset CCC cluster, and four items (1%) with a coda CC cluster. By contras</w:t>
      </w:r>
      <w:r w:rsidR="00C00466">
        <w:t>t, only 4</w:t>
      </w:r>
      <w:r w:rsidR="003D4932">
        <w:t>2</w:t>
      </w:r>
      <w:r w:rsidR="00C00466">
        <w:t xml:space="preserve"> of the attested 1,00</w:t>
      </w:r>
      <w:r w:rsidR="003D4932">
        <w:t>4</w:t>
      </w:r>
      <w:r w:rsidRPr="00913A62">
        <w:t xml:space="preserve"> </w:t>
      </w:r>
      <w:r w:rsidR="00992B0F">
        <w:t xml:space="preserve">inherited </w:t>
      </w:r>
      <w:r w:rsidRPr="00913A62">
        <w:t>disyllabic Malay roots (4%) have an onset CC cluster (§</w:t>
      </w:r>
      <w:r w:rsidRPr="00913A62">
        <w:fldChar w:fldCharType="begin"/>
      </w:r>
      <w:r w:rsidRPr="00913A62">
        <w:instrText xml:space="preserve"> REF _Ref333656882 \w \h  \* MERGEFORMAT </w:instrText>
      </w:r>
      <w:r w:rsidRPr="00913A62">
        <w:fldChar w:fldCharType="separate"/>
      </w:r>
      <w:r w:rsidR="00154D81">
        <w:rPr>
          <w:cs/>
        </w:rPr>
        <w:t>‎</w:t>
      </w:r>
      <w:r w:rsidR="00154D81">
        <w:t>2.4.3</w:t>
      </w:r>
      <w:r w:rsidRPr="00913A62">
        <w:fldChar w:fldCharType="end"/>
      </w:r>
      <w:r w:rsidRPr="00913A62">
        <w:t>).</w:t>
      </w:r>
    </w:p>
    <w:p w14:paraId="018C3557" w14:textId="6C917978" w:rsidR="00140A47" w:rsidRPr="00913A62" w:rsidRDefault="00140A47" w:rsidP="00E83A67">
      <w:pPr>
        <w:pStyle w:val="Body0505after"/>
      </w:pPr>
      <w:r w:rsidRPr="00913A62">
        <w:t>Most of the disyllabic loanwords have penultimate stress (37</w:t>
      </w:r>
      <w:r w:rsidR="00E83A67">
        <w:t>6</w:t>
      </w:r>
      <w:r w:rsidRPr="00913A62">
        <w:t>/42</w:t>
      </w:r>
      <w:r w:rsidR="00E83A67">
        <w:t>2</w:t>
      </w:r>
      <w:r w:rsidR="00DF5D68">
        <w:t xml:space="preserve"> – </w:t>
      </w:r>
      <w:r w:rsidRPr="00913A62">
        <w:t xml:space="preserve">89%), while 46 items have ultimate stress (11%). This corresponds to the stress patterns observed for </w:t>
      </w:r>
      <w:r w:rsidR="00992B0F">
        <w:t xml:space="preserve">inherited </w:t>
      </w:r>
      <w:r w:rsidRPr="00913A62">
        <w:t>disy</w:t>
      </w:r>
      <w:r w:rsidR="00C00466">
        <w:t xml:space="preserve">llabic Malay roots: 104 of </w:t>
      </w:r>
      <w:r w:rsidR="006804F4">
        <w:t xml:space="preserve">the </w:t>
      </w:r>
      <w:r w:rsidR="00C00466">
        <w:t>1,00</w:t>
      </w:r>
      <w:r w:rsidR="003D4932">
        <w:t>4</w:t>
      </w:r>
      <w:r w:rsidRPr="00913A62">
        <w:t xml:space="preserve"> roots (10%) have ultimate stress (§</w:t>
      </w:r>
      <w:r w:rsidRPr="00913A62">
        <w:fldChar w:fldCharType="begin"/>
      </w:r>
      <w:r w:rsidRPr="00913A62">
        <w:instrText xml:space="preserve"> REF _Ref338250048 \w \h  \* MERGEFORMAT </w:instrText>
      </w:r>
      <w:r w:rsidRPr="00913A62">
        <w:fldChar w:fldCharType="separate"/>
      </w:r>
      <w:r w:rsidR="00154D81">
        <w:rPr>
          <w:cs/>
        </w:rPr>
        <w:t>‎</w:t>
      </w:r>
      <w:r w:rsidR="00154D81">
        <w:t>2.4.4.1</w:t>
      </w:r>
      <w:r w:rsidRPr="00913A62">
        <w:fldChar w:fldCharType="end"/>
      </w:r>
      <w:r w:rsidRPr="00913A62">
        <w:t>).</w:t>
      </w:r>
    </w:p>
    <w:p w14:paraId="7AE703C6" w14:textId="23EDDF7D" w:rsidR="00140A47" w:rsidRDefault="00140A47" w:rsidP="00E83A67">
      <w:pPr>
        <w:pStyle w:val="Caption"/>
      </w:pPr>
      <w:bookmarkStart w:id="1077" w:name="_Ref338409410"/>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57</w:t>
        </w:r>
      </w:fldSimple>
      <w:bookmarkEnd w:id="1077"/>
      <w:r w:rsidRPr="00913A62">
        <w:t>:</w:t>
      </w:r>
      <w:r w:rsidRPr="00913A62">
        <w:tab/>
        <w:t>Disyllabic loan words (42</w:t>
      </w:r>
      <w:r w:rsidR="00E83A67">
        <w:t>2</w:t>
      </w:r>
      <w:r w:rsidRPr="00913A62">
        <w:t xml:space="preserve"> items)</w:t>
      </w:r>
    </w:p>
    <w:tbl>
      <w:tblPr>
        <w:tblW w:w="5217" w:type="dxa"/>
        <w:tblInd w:w="170" w:type="dxa"/>
        <w:tblBorders>
          <w:bottom w:val="single" w:sz="4" w:space="0" w:color="auto"/>
        </w:tblBorders>
        <w:tblLayout w:type="fixed"/>
        <w:tblLook w:val="01E0" w:firstRow="1" w:lastRow="1" w:firstColumn="1" w:lastColumn="1" w:noHBand="0" w:noVBand="0"/>
      </w:tblPr>
      <w:tblGrid>
        <w:gridCol w:w="1360"/>
        <w:gridCol w:w="738"/>
        <w:gridCol w:w="1247"/>
        <w:gridCol w:w="1872"/>
      </w:tblGrid>
      <w:tr w:rsidR="00AC23C4" w:rsidRPr="00913A62" w14:paraId="4956B690" w14:textId="77777777" w:rsidTr="006C3581">
        <w:trPr>
          <w:tblHeader/>
        </w:trPr>
        <w:tc>
          <w:tcPr>
            <w:tcW w:w="1360" w:type="dxa"/>
            <w:tcBorders>
              <w:top w:val="single" w:sz="4" w:space="0" w:color="auto"/>
              <w:bottom w:val="single" w:sz="4" w:space="0" w:color="auto"/>
            </w:tcBorders>
            <w:shd w:val="clear" w:color="auto" w:fill="auto"/>
          </w:tcPr>
          <w:p w14:paraId="0B88B37A" w14:textId="77777777" w:rsidR="00140A47" w:rsidRPr="00913A62" w:rsidRDefault="00140A47" w:rsidP="00140A47">
            <w:pPr>
              <w:pStyle w:val="TableHd"/>
            </w:pPr>
            <w:r w:rsidRPr="00913A62">
              <w:t>Syllable types</w:t>
            </w:r>
          </w:p>
        </w:tc>
        <w:tc>
          <w:tcPr>
            <w:tcW w:w="738" w:type="dxa"/>
            <w:tcBorders>
              <w:top w:val="single" w:sz="4" w:space="0" w:color="auto"/>
              <w:bottom w:val="single" w:sz="4" w:space="0" w:color="auto"/>
            </w:tcBorders>
            <w:shd w:val="clear" w:color="auto" w:fill="auto"/>
          </w:tcPr>
          <w:p w14:paraId="165A0798" w14:textId="77777777" w:rsidR="00140A47" w:rsidRPr="00913A62" w:rsidRDefault="00140A47" w:rsidP="00140A47">
            <w:pPr>
              <w:pStyle w:val="TableHd"/>
            </w:pPr>
            <w:r w:rsidRPr="00913A62">
              <w:t>Count</w:t>
            </w:r>
          </w:p>
        </w:tc>
        <w:tc>
          <w:tcPr>
            <w:tcW w:w="1247" w:type="dxa"/>
            <w:tcBorders>
              <w:top w:val="single" w:sz="4" w:space="0" w:color="auto"/>
              <w:bottom w:val="single" w:sz="4" w:space="0" w:color="auto"/>
            </w:tcBorders>
            <w:shd w:val="clear" w:color="auto" w:fill="auto"/>
          </w:tcPr>
          <w:p w14:paraId="16E21582" w14:textId="77777777" w:rsidR="00140A47" w:rsidRPr="00913A62" w:rsidRDefault="00140A47" w:rsidP="00140A47">
            <w:pPr>
              <w:pStyle w:val="TableHd"/>
            </w:pPr>
            <w:r w:rsidRPr="00913A62">
              <w:t>Item</w:t>
            </w:r>
          </w:p>
        </w:tc>
        <w:tc>
          <w:tcPr>
            <w:tcW w:w="1872" w:type="dxa"/>
            <w:tcBorders>
              <w:top w:val="single" w:sz="4" w:space="0" w:color="auto"/>
              <w:bottom w:val="single" w:sz="4" w:space="0" w:color="auto"/>
            </w:tcBorders>
            <w:shd w:val="clear" w:color="auto" w:fill="auto"/>
          </w:tcPr>
          <w:p w14:paraId="7A5FD40B" w14:textId="77777777" w:rsidR="00140A47" w:rsidRPr="00913A62" w:rsidRDefault="00140A47" w:rsidP="00140A47">
            <w:pPr>
              <w:pStyle w:val="TableHd"/>
            </w:pPr>
            <w:r w:rsidRPr="00913A62">
              <w:t>Gloss</w:t>
            </w:r>
          </w:p>
        </w:tc>
      </w:tr>
      <w:tr w:rsidR="00140A47" w:rsidRPr="00913A62" w14:paraId="74F715E0" w14:textId="77777777" w:rsidTr="006C3581">
        <w:tc>
          <w:tcPr>
            <w:tcW w:w="5217" w:type="dxa"/>
            <w:gridSpan w:val="4"/>
            <w:tcBorders>
              <w:top w:val="single" w:sz="4" w:space="0" w:color="auto"/>
              <w:bottom w:val="single" w:sz="4" w:space="0" w:color="auto"/>
            </w:tcBorders>
            <w:shd w:val="clear" w:color="auto" w:fill="auto"/>
          </w:tcPr>
          <w:p w14:paraId="1EA682DD" w14:textId="77777777" w:rsidR="00140A47" w:rsidRPr="00913A62" w:rsidRDefault="00140A47" w:rsidP="00D43E1D">
            <w:pPr>
              <w:pStyle w:val="TableCell2-2"/>
            </w:pPr>
            <w:r w:rsidRPr="00913A62">
              <w:t>Ultimate stress</w:t>
            </w:r>
          </w:p>
        </w:tc>
      </w:tr>
      <w:tr w:rsidR="00AC23C4" w:rsidRPr="00913A62" w14:paraId="4578A51B" w14:textId="77777777" w:rsidTr="006C3581">
        <w:tc>
          <w:tcPr>
            <w:tcW w:w="1360" w:type="dxa"/>
            <w:tcBorders>
              <w:top w:val="single" w:sz="4" w:space="0" w:color="auto"/>
            </w:tcBorders>
            <w:shd w:val="clear" w:color="auto" w:fill="auto"/>
          </w:tcPr>
          <w:p w14:paraId="460F180D" w14:textId="77777777" w:rsidR="00140A47" w:rsidRPr="00913A62" w:rsidRDefault="00140A47" w:rsidP="00AC4E77">
            <w:pPr>
              <w:pStyle w:val="TableCell2-2115pt"/>
            </w:pPr>
            <w:bookmarkStart w:id="1078" w:name="_Hlk338406241"/>
            <w:r w:rsidRPr="00913A62">
              <w:t>V.CV</w:t>
            </w:r>
          </w:p>
        </w:tc>
        <w:tc>
          <w:tcPr>
            <w:tcW w:w="738" w:type="dxa"/>
            <w:tcBorders>
              <w:top w:val="single" w:sz="4" w:space="0" w:color="auto"/>
            </w:tcBorders>
            <w:shd w:val="clear" w:color="auto" w:fill="auto"/>
          </w:tcPr>
          <w:p w14:paraId="4C1A974B" w14:textId="77777777" w:rsidR="00140A47" w:rsidRPr="00913A62" w:rsidRDefault="00140A47" w:rsidP="00AC23C4">
            <w:pPr>
              <w:pStyle w:val="TableCell2-2115pt"/>
              <w:ind w:right="170"/>
              <w:jc w:val="right"/>
            </w:pPr>
            <w:r w:rsidRPr="00913A62">
              <w:t>1</w:t>
            </w:r>
          </w:p>
        </w:tc>
        <w:tc>
          <w:tcPr>
            <w:tcW w:w="1247" w:type="dxa"/>
            <w:tcBorders>
              <w:top w:val="single" w:sz="4" w:space="0" w:color="auto"/>
            </w:tcBorders>
            <w:shd w:val="clear" w:color="auto" w:fill="auto"/>
          </w:tcPr>
          <w:p w14:paraId="332AF9A7" w14:textId="77777777" w:rsidR="00140A47" w:rsidRPr="00913A62" w:rsidRDefault="00140A47" w:rsidP="00AC4E77">
            <w:pPr>
              <w:pStyle w:val="TableCell2-2115pt"/>
              <w:rPr>
                <w:rStyle w:val="ChCharisSIL"/>
              </w:rPr>
            </w:pPr>
            <w:r w:rsidRPr="00913A62">
              <w:t>/</w:t>
            </w:r>
            <w:r w:rsidRPr="00913A62">
              <w:rPr>
                <w:rStyle w:val="ChCharisSIL"/>
              </w:rPr>
              <w:t>a.ˈtɔ</w:t>
            </w:r>
            <w:r w:rsidRPr="00913A62">
              <w:t>/</w:t>
            </w:r>
          </w:p>
        </w:tc>
        <w:tc>
          <w:tcPr>
            <w:tcW w:w="1872" w:type="dxa"/>
            <w:tcBorders>
              <w:top w:val="single" w:sz="4" w:space="0" w:color="auto"/>
            </w:tcBorders>
            <w:shd w:val="clear" w:color="auto" w:fill="auto"/>
          </w:tcPr>
          <w:p w14:paraId="12B85A9B" w14:textId="59766EB1" w:rsidR="00140A47" w:rsidRPr="00913A62" w:rsidRDefault="00B7093A" w:rsidP="00AC4E77">
            <w:pPr>
              <w:pStyle w:val="TableCell2-2115pt"/>
            </w:pPr>
            <w:r>
              <w:t>‘</w:t>
            </w:r>
            <w:r w:rsidR="00140A47" w:rsidRPr="00913A62">
              <w:t>or</w:t>
            </w:r>
            <w:r>
              <w:t>’</w:t>
            </w:r>
          </w:p>
        </w:tc>
      </w:tr>
      <w:tr w:rsidR="00AC23C4" w:rsidRPr="00913A62" w14:paraId="7B5A0C97" w14:textId="77777777" w:rsidTr="006C3581">
        <w:tc>
          <w:tcPr>
            <w:tcW w:w="1360" w:type="dxa"/>
            <w:shd w:val="clear" w:color="auto" w:fill="auto"/>
          </w:tcPr>
          <w:p w14:paraId="4062CA82" w14:textId="77777777" w:rsidR="00140A47" w:rsidRPr="00913A62" w:rsidRDefault="00140A47" w:rsidP="00AC4E77">
            <w:pPr>
              <w:pStyle w:val="TableCell2-2115pt"/>
            </w:pPr>
            <w:r w:rsidRPr="00913A62">
              <w:t>V.CVC</w:t>
            </w:r>
          </w:p>
        </w:tc>
        <w:tc>
          <w:tcPr>
            <w:tcW w:w="738" w:type="dxa"/>
            <w:shd w:val="clear" w:color="auto" w:fill="auto"/>
          </w:tcPr>
          <w:p w14:paraId="28FFC4EE" w14:textId="77777777" w:rsidR="00140A47" w:rsidRPr="00913A62" w:rsidRDefault="00140A47" w:rsidP="00AC23C4">
            <w:pPr>
              <w:pStyle w:val="TableCell2-2115pt"/>
              <w:ind w:right="170"/>
              <w:jc w:val="right"/>
            </w:pPr>
            <w:r w:rsidRPr="00913A62">
              <w:t>1</w:t>
            </w:r>
          </w:p>
        </w:tc>
        <w:tc>
          <w:tcPr>
            <w:tcW w:w="1247" w:type="dxa"/>
            <w:shd w:val="clear" w:color="auto" w:fill="auto"/>
          </w:tcPr>
          <w:p w14:paraId="7732A0EB" w14:textId="77777777" w:rsidR="00140A47" w:rsidRPr="009D4A70" w:rsidRDefault="00140A47" w:rsidP="00AC4E77">
            <w:pPr>
              <w:pStyle w:val="TableCell2-2115pt"/>
              <w:rPr>
                <w:rStyle w:val="ChCharisSIL"/>
              </w:rPr>
            </w:pPr>
            <w:r w:rsidRPr="009D4A70">
              <w:t>/</w:t>
            </w:r>
            <w:r w:rsidRPr="009D4A70">
              <w:rPr>
                <w:rStyle w:val="ChCharisSIL"/>
              </w:rPr>
              <w:t>i.ˈman</w:t>
            </w:r>
            <w:r w:rsidRPr="009D4A70">
              <w:t>/</w:t>
            </w:r>
          </w:p>
        </w:tc>
        <w:tc>
          <w:tcPr>
            <w:tcW w:w="1872" w:type="dxa"/>
            <w:shd w:val="clear" w:color="auto" w:fill="auto"/>
          </w:tcPr>
          <w:p w14:paraId="6C545BFE" w14:textId="6D37D00D" w:rsidR="00140A47" w:rsidRPr="00913A62" w:rsidRDefault="00B7093A" w:rsidP="00AC4E77">
            <w:pPr>
              <w:pStyle w:val="TableCell2-2115pt"/>
            </w:pPr>
            <w:r>
              <w:t>‘</w:t>
            </w:r>
            <w:r w:rsidR="00140A47" w:rsidRPr="00913A62">
              <w:t>faith</w:t>
            </w:r>
            <w:r>
              <w:t>’</w:t>
            </w:r>
          </w:p>
        </w:tc>
      </w:tr>
      <w:tr w:rsidR="00AC23C4" w:rsidRPr="00913A62" w14:paraId="6317FC19" w14:textId="77777777" w:rsidTr="006C3581">
        <w:tc>
          <w:tcPr>
            <w:tcW w:w="1360" w:type="dxa"/>
            <w:shd w:val="clear" w:color="auto" w:fill="auto"/>
          </w:tcPr>
          <w:p w14:paraId="48A1FDA8" w14:textId="77777777" w:rsidR="00140A47" w:rsidRPr="00913A62" w:rsidRDefault="00140A47" w:rsidP="00AC4E77">
            <w:pPr>
              <w:pStyle w:val="TableCell2-2115pt"/>
            </w:pPr>
            <w:r w:rsidRPr="00913A62">
              <w:t>CV.VC</w:t>
            </w:r>
          </w:p>
        </w:tc>
        <w:tc>
          <w:tcPr>
            <w:tcW w:w="738" w:type="dxa"/>
            <w:shd w:val="clear" w:color="auto" w:fill="auto"/>
          </w:tcPr>
          <w:p w14:paraId="098CF92A" w14:textId="77777777" w:rsidR="00140A47" w:rsidRPr="00913A62" w:rsidRDefault="00140A47" w:rsidP="00AC23C4">
            <w:pPr>
              <w:pStyle w:val="TableCell2-2115pt"/>
              <w:ind w:right="170"/>
              <w:jc w:val="right"/>
            </w:pPr>
            <w:r w:rsidRPr="00913A62">
              <w:t>1</w:t>
            </w:r>
          </w:p>
        </w:tc>
        <w:tc>
          <w:tcPr>
            <w:tcW w:w="1247" w:type="dxa"/>
            <w:shd w:val="clear" w:color="auto" w:fill="auto"/>
          </w:tcPr>
          <w:p w14:paraId="003F7FA7" w14:textId="77777777" w:rsidR="00140A47" w:rsidRPr="00AC23C4" w:rsidRDefault="00140A47" w:rsidP="00AC4E77">
            <w:pPr>
              <w:pStyle w:val="TableCell2-2115pt"/>
              <w:rPr>
                <w:rStyle w:val="ChCharisSIL"/>
                <w:rFonts w:ascii="Times New Roman" w:hAnsi="Times New Roman"/>
                <w:sz w:val="20"/>
              </w:rPr>
            </w:pPr>
            <w:r w:rsidRPr="009D4A70">
              <w:t>/</w:t>
            </w:r>
            <w:r w:rsidRPr="00AC23C4">
              <w:rPr>
                <w:rStyle w:val="ChCharisSIL"/>
                <w:rFonts w:ascii="Times New Roman" w:hAnsi="Times New Roman"/>
                <w:sz w:val="20"/>
              </w:rPr>
              <w:t>ma.</w:t>
            </w:r>
            <w:r w:rsidR="00475AA9" w:rsidRPr="000B187B">
              <w:rPr>
                <w:rStyle w:val="ChCharisSIL"/>
              </w:rPr>
              <w:t>ˈ</w:t>
            </w:r>
            <w:r w:rsidRPr="00AC23C4">
              <w:rPr>
                <w:rStyle w:val="ChCharisSIL"/>
                <w:rFonts w:ascii="Times New Roman" w:hAnsi="Times New Roman"/>
                <w:sz w:val="20"/>
              </w:rPr>
              <w:t>af</w:t>
            </w:r>
            <w:r w:rsidRPr="009D4A70">
              <w:t>/</w:t>
            </w:r>
          </w:p>
        </w:tc>
        <w:tc>
          <w:tcPr>
            <w:tcW w:w="1872" w:type="dxa"/>
            <w:shd w:val="clear" w:color="auto" w:fill="auto"/>
          </w:tcPr>
          <w:p w14:paraId="1F10D069" w14:textId="4A7821CC" w:rsidR="00140A47" w:rsidRPr="00913A62" w:rsidRDefault="00B7093A" w:rsidP="00AC4E77">
            <w:pPr>
              <w:pStyle w:val="TableCell2-2115pt"/>
            </w:pPr>
            <w:r>
              <w:t>‘</w:t>
            </w:r>
            <w:r w:rsidR="00140A47" w:rsidRPr="00913A62">
              <w:t>pardon</w:t>
            </w:r>
            <w:r>
              <w:t>’</w:t>
            </w:r>
          </w:p>
        </w:tc>
      </w:tr>
      <w:tr w:rsidR="00AC23C4" w:rsidRPr="00913A62" w14:paraId="053C7D53" w14:textId="77777777" w:rsidTr="006C3581">
        <w:tc>
          <w:tcPr>
            <w:tcW w:w="1360" w:type="dxa"/>
            <w:shd w:val="clear" w:color="auto" w:fill="auto"/>
          </w:tcPr>
          <w:p w14:paraId="2A2F3CE6" w14:textId="77777777" w:rsidR="00140A47" w:rsidRPr="00913A62" w:rsidRDefault="00140A47" w:rsidP="00AC4E77">
            <w:pPr>
              <w:pStyle w:val="TableCell0-2115pt"/>
            </w:pPr>
            <w:r w:rsidRPr="00913A62">
              <w:t>CV.CV</w:t>
            </w:r>
          </w:p>
        </w:tc>
        <w:tc>
          <w:tcPr>
            <w:tcW w:w="738" w:type="dxa"/>
            <w:shd w:val="clear" w:color="auto" w:fill="auto"/>
          </w:tcPr>
          <w:p w14:paraId="71401A05" w14:textId="77777777" w:rsidR="00140A47" w:rsidRPr="00913A62" w:rsidRDefault="00140A47" w:rsidP="00AC23C4">
            <w:pPr>
              <w:pStyle w:val="TableCell0-2115pt"/>
              <w:ind w:right="170"/>
              <w:jc w:val="right"/>
            </w:pPr>
            <w:r w:rsidRPr="00913A62">
              <w:t>2</w:t>
            </w:r>
          </w:p>
        </w:tc>
        <w:tc>
          <w:tcPr>
            <w:tcW w:w="1247" w:type="dxa"/>
            <w:shd w:val="clear" w:color="auto" w:fill="auto"/>
          </w:tcPr>
          <w:p w14:paraId="4333232F" w14:textId="77777777" w:rsidR="00140A47" w:rsidRPr="009D4A70" w:rsidRDefault="00140A47" w:rsidP="00AC4E77">
            <w:pPr>
              <w:pStyle w:val="TableCell0-2115pt"/>
              <w:rPr>
                <w:rStyle w:val="ChCharisSIL"/>
              </w:rPr>
            </w:pPr>
            <w:r w:rsidRPr="009D4A70">
              <w:t>/</w:t>
            </w:r>
            <w:r w:rsidRPr="009D4A70">
              <w:rPr>
                <w:rStyle w:val="ChCharisSIL"/>
              </w:rPr>
              <w:t>pɛ.ˈta</w:t>
            </w:r>
            <w:r w:rsidRPr="009D4A70">
              <w:t>/</w:t>
            </w:r>
          </w:p>
        </w:tc>
        <w:tc>
          <w:tcPr>
            <w:tcW w:w="1872" w:type="dxa"/>
            <w:shd w:val="clear" w:color="auto" w:fill="auto"/>
          </w:tcPr>
          <w:p w14:paraId="1BD9952C" w14:textId="630997B8" w:rsidR="00140A47" w:rsidRPr="00913A62" w:rsidRDefault="00B7093A" w:rsidP="00AC4E77">
            <w:pPr>
              <w:pStyle w:val="TableCell0-2115pt"/>
            </w:pPr>
            <w:r>
              <w:t>‘</w:t>
            </w:r>
            <w:r w:rsidR="00140A47" w:rsidRPr="00913A62">
              <w:t>map</w:t>
            </w:r>
            <w:r>
              <w:t>’</w:t>
            </w:r>
          </w:p>
        </w:tc>
      </w:tr>
      <w:tr w:rsidR="00AC23C4" w:rsidRPr="00913A62" w14:paraId="4294A821" w14:textId="77777777" w:rsidTr="006C3581">
        <w:tc>
          <w:tcPr>
            <w:tcW w:w="1360" w:type="dxa"/>
            <w:shd w:val="clear" w:color="auto" w:fill="auto"/>
          </w:tcPr>
          <w:p w14:paraId="7CA07F70" w14:textId="77777777" w:rsidR="00140A47" w:rsidRPr="00913A62" w:rsidRDefault="00140A47" w:rsidP="00AC4E77">
            <w:pPr>
              <w:pStyle w:val="TableCell0-2115pt"/>
            </w:pPr>
            <w:r w:rsidRPr="00913A62">
              <w:t>CV.CVC</w:t>
            </w:r>
          </w:p>
        </w:tc>
        <w:tc>
          <w:tcPr>
            <w:tcW w:w="738" w:type="dxa"/>
            <w:shd w:val="clear" w:color="auto" w:fill="auto"/>
          </w:tcPr>
          <w:p w14:paraId="3445E4EC" w14:textId="77777777" w:rsidR="00140A47" w:rsidRPr="00913A62" w:rsidRDefault="00140A47" w:rsidP="00AC23C4">
            <w:pPr>
              <w:pStyle w:val="TableCell0-2115pt"/>
              <w:ind w:right="170"/>
              <w:jc w:val="right"/>
            </w:pPr>
            <w:r w:rsidRPr="00913A62">
              <w:t>18</w:t>
            </w:r>
          </w:p>
        </w:tc>
        <w:tc>
          <w:tcPr>
            <w:tcW w:w="1247" w:type="dxa"/>
            <w:shd w:val="clear" w:color="auto" w:fill="auto"/>
          </w:tcPr>
          <w:p w14:paraId="786C07AD" w14:textId="77777777" w:rsidR="00140A47" w:rsidRPr="009D4A70" w:rsidRDefault="00140A47" w:rsidP="00AC4E77">
            <w:pPr>
              <w:pStyle w:val="TableCell0-2115pt"/>
              <w:rPr>
                <w:rStyle w:val="ChCharisSIL"/>
              </w:rPr>
            </w:pPr>
            <w:r w:rsidRPr="009D4A70">
              <w:t>/</w:t>
            </w:r>
            <w:r w:rsidRPr="009D4A70">
              <w:rPr>
                <w:rStyle w:val="ChCharisSIL"/>
              </w:rPr>
              <w:t>mi.ˈnit</w:t>
            </w:r>
            <w:r w:rsidRPr="009D4A70">
              <w:t>/</w:t>
            </w:r>
          </w:p>
        </w:tc>
        <w:tc>
          <w:tcPr>
            <w:tcW w:w="1872" w:type="dxa"/>
            <w:shd w:val="clear" w:color="auto" w:fill="auto"/>
          </w:tcPr>
          <w:p w14:paraId="636F5ECC" w14:textId="31F7BECF" w:rsidR="00140A47" w:rsidRPr="00913A62" w:rsidRDefault="00B7093A" w:rsidP="00AC4E77">
            <w:pPr>
              <w:pStyle w:val="TableCell0-2115pt"/>
            </w:pPr>
            <w:r>
              <w:t>‘</w:t>
            </w:r>
            <w:r w:rsidR="00140A47" w:rsidRPr="00913A62">
              <w:t>minute</w:t>
            </w:r>
            <w:r>
              <w:t>’</w:t>
            </w:r>
          </w:p>
        </w:tc>
      </w:tr>
      <w:tr w:rsidR="00AC23C4" w:rsidRPr="00913A62" w14:paraId="387CE347" w14:textId="77777777" w:rsidTr="006C3581">
        <w:tc>
          <w:tcPr>
            <w:tcW w:w="1360" w:type="dxa"/>
            <w:shd w:val="clear" w:color="auto" w:fill="auto"/>
          </w:tcPr>
          <w:p w14:paraId="5C02C2AB" w14:textId="77777777" w:rsidR="00140A47" w:rsidRPr="00913A62" w:rsidRDefault="00140A47" w:rsidP="00AC4E77">
            <w:pPr>
              <w:pStyle w:val="TableCell0-2115pt"/>
            </w:pPr>
            <w:r w:rsidRPr="00913A62">
              <w:t>CV.CCV</w:t>
            </w:r>
          </w:p>
        </w:tc>
        <w:tc>
          <w:tcPr>
            <w:tcW w:w="738" w:type="dxa"/>
            <w:shd w:val="clear" w:color="auto" w:fill="auto"/>
          </w:tcPr>
          <w:p w14:paraId="70F2FB4D" w14:textId="77777777" w:rsidR="00140A47" w:rsidRPr="00913A62" w:rsidRDefault="00140A47" w:rsidP="00AC23C4">
            <w:pPr>
              <w:pStyle w:val="TableCell0-2115pt"/>
              <w:ind w:right="170"/>
              <w:jc w:val="right"/>
            </w:pPr>
            <w:r w:rsidRPr="00913A62">
              <w:t>1</w:t>
            </w:r>
          </w:p>
        </w:tc>
        <w:tc>
          <w:tcPr>
            <w:tcW w:w="1247" w:type="dxa"/>
            <w:shd w:val="clear" w:color="auto" w:fill="auto"/>
          </w:tcPr>
          <w:p w14:paraId="349FA95E" w14:textId="77777777" w:rsidR="00140A47" w:rsidRPr="009D4A70" w:rsidRDefault="00140A47" w:rsidP="00AC4E77">
            <w:pPr>
              <w:pStyle w:val="TableCell0-2115pt"/>
              <w:rPr>
                <w:rStyle w:val="ChCharisSIL"/>
              </w:rPr>
            </w:pPr>
            <w:r w:rsidRPr="009D4A70">
              <w:t>/</w:t>
            </w:r>
            <w:r w:rsidRPr="009D4A70">
              <w:rPr>
                <w:rStyle w:val="ChCharisSIL"/>
              </w:rPr>
              <w:t>nɛ.ˈgri</w:t>
            </w:r>
            <w:r w:rsidRPr="009D4A70">
              <w:t>/</w:t>
            </w:r>
          </w:p>
        </w:tc>
        <w:tc>
          <w:tcPr>
            <w:tcW w:w="1872" w:type="dxa"/>
            <w:shd w:val="clear" w:color="auto" w:fill="auto"/>
          </w:tcPr>
          <w:p w14:paraId="6C31404E" w14:textId="2EC744D1" w:rsidR="00140A47" w:rsidRPr="00913A62" w:rsidRDefault="00B7093A" w:rsidP="00AC4E77">
            <w:pPr>
              <w:pStyle w:val="TableCell0-2115pt"/>
            </w:pPr>
            <w:r>
              <w:t>‘</w:t>
            </w:r>
            <w:r w:rsidR="00140A47" w:rsidRPr="00913A62">
              <w:t>state</w:t>
            </w:r>
            <w:r>
              <w:t>’</w:t>
            </w:r>
          </w:p>
        </w:tc>
      </w:tr>
      <w:tr w:rsidR="00AC23C4" w:rsidRPr="00913A62" w14:paraId="7005690F" w14:textId="77777777" w:rsidTr="006C3581">
        <w:tc>
          <w:tcPr>
            <w:tcW w:w="1360" w:type="dxa"/>
            <w:shd w:val="clear" w:color="auto" w:fill="auto"/>
          </w:tcPr>
          <w:p w14:paraId="2A27E6D9" w14:textId="77777777" w:rsidR="00140A47" w:rsidRPr="00913A62" w:rsidRDefault="00140A47" w:rsidP="00AC4E77">
            <w:pPr>
              <w:pStyle w:val="TableCell0-2115ptBreak"/>
            </w:pPr>
            <w:r w:rsidRPr="00913A62">
              <w:t>CV.CCVC</w:t>
            </w:r>
          </w:p>
        </w:tc>
        <w:tc>
          <w:tcPr>
            <w:tcW w:w="738" w:type="dxa"/>
            <w:shd w:val="clear" w:color="auto" w:fill="auto"/>
          </w:tcPr>
          <w:p w14:paraId="57CFD451" w14:textId="77777777" w:rsidR="00140A47" w:rsidRPr="00913A62" w:rsidRDefault="00140A47" w:rsidP="00AC23C4">
            <w:pPr>
              <w:pStyle w:val="TableCell0-2115ptBreak"/>
              <w:ind w:right="170"/>
              <w:jc w:val="right"/>
            </w:pPr>
            <w:r w:rsidRPr="00913A62">
              <w:t>2</w:t>
            </w:r>
          </w:p>
        </w:tc>
        <w:tc>
          <w:tcPr>
            <w:tcW w:w="1247" w:type="dxa"/>
            <w:shd w:val="clear" w:color="auto" w:fill="auto"/>
          </w:tcPr>
          <w:p w14:paraId="5B111E30" w14:textId="77777777" w:rsidR="00140A47" w:rsidRPr="009D4A70" w:rsidRDefault="00140A47" w:rsidP="00AC4E77">
            <w:pPr>
              <w:pStyle w:val="TableCell0-2115ptBreak"/>
              <w:rPr>
                <w:rStyle w:val="ChCharisSIL"/>
              </w:rPr>
            </w:pPr>
            <w:r w:rsidRPr="009D4A70">
              <w:t>/</w:t>
            </w:r>
            <w:r w:rsidRPr="009D4A70">
              <w:rPr>
                <w:rStyle w:val="ChCharisSIL"/>
              </w:rPr>
              <w:t>rɛ.ˈtrit</w:t>
            </w:r>
            <w:r w:rsidRPr="009D4A70">
              <w:t>/</w:t>
            </w:r>
          </w:p>
        </w:tc>
        <w:tc>
          <w:tcPr>
            <w:tcW w:w="1872" w:type="dxa"/>
            <w:shd w:val="clear" w:color="auto" w:fill="auto"/>
          </w:tcPr>
          <w:p w14:paraId="3ABFED75" w14:textId="6A526A26" w:rsidR="00140A47" w:rsidRPr="00913A62" w:rsidRDefault="00B7093A" w:rsidP="00AC4E77">
            <w:pPr>
              <w:pStyle w:val="TableCell0-2115ptBreak"/>
            </w:pPr>
            <w:r>
              <w:t>‘</w:t>
            </w:r>
            <w:r w:rsidR="00140A47" w:rsidRPr="00913A62">
              <w:t>retreat</w:t>
            </w:r>
            <w:r>
              <w:t>’</w:t>
            </w:r>
          </w:p>
        </w:tc>
      </w:tr>
      <w:tr w:rsidR="00AC23C4" w:rsidRPr="00913A62" w14:paraId="4BFA6086" w14:textId="77777777" w:rsidTr="006C3581">
        <w:tc>
          <w:tcPr>
            <w:tcW w:w="1360" w:type="dxa"/>
            <w:shd w:val="clear" w:color="auto" w:fill="auto"/>
          </w:tcPr>
          <w:p w14:paraId="1A9C5033" w14:textId="77777777" w:rsidR="00140A47" w:rsidRPr="00913A62" w:rsidRDefault="00140A47" w:rsidP="00AC4E77">
            <w:pPr>
              <w:pStyle w:val="TableCell2-2115pt"/>
            </w:pPr>
            <w:r w:rsidRPr="00913A62">
              <w:t>CVC.CV</w:t>
            </w:r>
          </w:p>
        </w:tc>
        <w:tc>
          <w:tcPr>
            <w:tcW w:w="738" w:type="dxa"/>
            <w:shd w:val="clear" w:color="auto" w:fill="auto"/>
          </w:tcPr>
          <w:p w14:paraId="79BD6FCB" w14:textId="77777777" w:rsidR="00140A47" w:rsidRPr="00913A62" w:rsidRDefault="00140A47" w:rsidP="00AC23C4">
            <w:pPr>
              <w:pStyle w:val="TableCell2-2115pt"/>
              <w:ind w:right="170"/>
              <w:jc w:val="right"/>
            </w:pPr>
            <w:r w:rsidRPr="00913A62">
              <w:t>4</w:t>
            </w:r>
          </w:p>
        </w:tc>
        <w:tc>
          <w:tcPr>
            <w:tcW w:w="1247" w:type="dxa"/>
            <w:shd w:val="clear" w:color="auto" w:fill="auto"/>
          </w:tcPr>
          <w:p w14:paraId="7376B295" w14:textId="77777777" w:rsidR="00140A47" w:rsidRPr="009D4A70" w:rsidRDefault="00140A47" w:rsidP="00AC4E77">
            <w:pPr>
              <w:pStyle w:val="TableCell2-2115pt"/>
              <w:rPr>
                <w:rStyle w:val="ChCharisSIL"/>
              </w:rPr>
            </w:pPr>
            <w:r w:rsidRPr="009D4A70">
              <w:t>/</w:t>
            </w:r>
            <w:r w:rsidRPr="009D4A70">
              <w:rPr>
                <w:rStyle w:val="ChCharisSIL"/>
              </w:rPr>
              <w:t>pɛr.ˈlu</w:t>
            </w:r>
            <w:r w:rsidRPr="009D4A70">
              <w:t>/</w:t>
            </w:r>
          </w:p>
        </w:tc>
        <w:tc>
          <w:tcPr>
            <w:tcW w:w="1872" w:type="dxa"/>
            <w:shd w:val="clear" w:color="auto" w:fill="auto"/>
          </w:tcPr>
          <w:p w14:paraId="2BADF770" w14:textId="3A5CC3BB" w:rsidR="00140A47" w:rsidRPr="00913A62" w:rsidRDefault="00B7093A" w:rsidP="00AC4E77">
            <w:pPr>
              <w:pStyle w:val="TableCell2-2115pt"/>
            </w:pPr>
            <w:r>
              <w:t>‘</w:t>
            </w:r>
            <w:r w:rsidR="00140A47" w:rsidRPr="00913A62">
              <w:t>need</w:t>
            </w:r>
            <w:r>
              <w:t>’</w:t>
            </w:r>
          </w:p>
        </w:tc>
      </w:tr>
      <w:tr w:rsidR="00AC23C4" w:rsidRPr="00913A62" w14:paraId="3990233E" w14:textId="77777777" w:rsidTr="006C3581">
        <w:tc>
          <w:tcPr>
            <w:tcW w:w="1360" w:type="dxa"/>
            <w:shd w:val="clear" w:color="auto" w:fill="auto"/>
          </w:tcPr>
          <w:p w14:paraId="5F55D08A" w14:textId="77777777" w:rsidR="00140A47" w:rsidRPr="00913A62" w:rsidRDefault="00140A47" w:rsidP="00AC4E77">
            <w:pPr>
              <w:pStyle w:val="TableCell0-2115pt"/>
            </w:pPr>
            <w:r w:rsidRPr="00913A62">
              <w:t>CVC.CVC</w:t>
            </w:r>
          </w:p>
        </w:tc>
        <w:tc>
          <w:tcPr>
            <w:tcW w:w="738" w:type="dxa"/>
            <w:shd w:val="clear" w:color="auto" w:fill="auto"/>
          </w:tcPr>
          <w:p w14:paraId="7A2E327E" w14:textId="77777777" w:rsidR="00140A47" w:rsidRPr="00913A62" w:rsidRDefault="00140A47" w:rsidP="00AC23C4">
            <w:pPr>
              <w:pStyle w:val="TableCell0-2115pt"/>
              <w:ind w:right="170"/>
              <w:jc w:val="right"/>
            </w:pPr>
            <w:r w:rsidRPr="00913A62">
              <w:t>12</w:t>
            </w:r>
          </w:p>
        </w:tc>
        <w:tc>
          <w:tcPr>
            <w:tcW w:w="1247" w:type="dxa"/>
            <w:shd w:val="clear" w:color="auto" w:fill="auto"/>
          </w:tcPr>
          <w:p w14:paraId="59540F59" w14:textId="77777777" w:rsidR="00140A47" w:rsidRPr="009D4A70" w:rsidRDefault="00140A47" w:rsidP="00AC4E77">
            <w:pPr>
              <w:pStyle w:val="TableCell0-2115pt"/>
              <w:rPr>
                <w:rStyle w:val="ChCharisSIL"/>
              </w:rPr>
            </w:pPr>
            <w:r w:rsidRPr="009D4A70">
              <w:t>/</w:t>
            </w:r>
            <w:r w:rsidRPr="009D4A70">
              <w:rPr>
                <w:rStyle w:val="ChCharisSIL"/>
              </w:rPr>
              <w:t>kɔm.ˈbɔŋ</w:t>
            </w:r>
            <w:r w:rsidRPr="009D4A70">
              <w:t>/</w:t>
            </w:r>
          </w:p>
        </w:tc>
        <w:tc>
          <w:tcPr>
            <w:tcW w:w="1872" w:type="dxa"/>
            <w:shd w:val="clear" w:color="auto" w:fill="auto"/>
          </w:tcPr>
          <w:p w14:paraId="08DDA1AD" w14:textId="08AEC804" w:rsidR="00140A47" w:rsidRPr="00913A62" w:rsidRDefault="00B7093A" w:rsidP="00AC4E77">
            <w:pPr>
              <w:pStyle w:val="TableCell0-2115pt"/>
            </w:pPr>
            <w:r>
              <w:t>‘</w:t>
            </w:r>
            <w:r w:rsidR="00140A47" w:rsidRPr="00913A62">
              <w:t>be inflated</w:t>
            </w:r>
            <w:r>
              <w:t>’</w:t>
            </w:r>
          </w:p>
        </w:tc>
      </w:tr>
      <w:tr w:rsidR="00AC23C4" w:rsidRPr="00913A62" w14:paraId="564B9453" w14:textId="77777777" w:rsidTr="006C3581">
        <w:tc>
          <w:tcPr>
            <w:tcW w:w="1360" w:type="dxa"/>
            <w:shd w:val="clear" w:color="auto" w:fill="auto"/>
          </w:tcPr>
          <w:p w14:paraId="69A4E09B" w14:textId="77777777" w:rsidR="00140A47" w:rsidRPr="00913A62" w:rsidRDefault="00140A47" w:rsidP="00AC4E77">
            <w:pPr>
              <w:pStyle w:val="TableCell0-2115pt"/>
            </w:pPr>
            <w:r w:rsidRPr="00913A62">
              <w:t>CVC.CCV</w:t>
            </w:r>
          </w:p>
        </w:tc>
        <w:tc>
          <w:tcPr>
            <w:tcW w:w="738" w:type="dxa"/>
            <w:shd w:val="clear" w:color="auto" w:fill="auto"/>
          </w:tcPr>
          <w:p w14:paraId="75498767" w14:textId="77777777" w:rsidR="00140A47" w:rsidRPr="00913A62" w:rsidRDefault="00140A47" w:rsidP="00AC23C4">
            <w:pPr>
              <w:pStyle w:val="TableCell0-2115pt"/>
              <w:ind w:right="170"/>
              <w:jc w:val="right"/>
            </w:pPr>
            <w:r w:rsidRPr="00913A62">
              <w:t>1</w:t>
            </w:r>
          </w:p>
        </w:tc>
        <w:tc>
          <w:tcPr>
            <w:tcW w:w="1247" w:type="dxa"/>
            <w:shd w:val="clear" w:color="auto" w:fill="auto"/>
          </w:tcPr>
          <w:p w14:paraId="20DC663E" w14:textId="77777777" w:rsidR="00140A47" w:rsidRPr="009D4A70" w:rsidRDefault="00140A47" w:rsidP="00AC4E77">
            <w:pPr>
              <w:pStyle w:val="TableCell0-2115pt"/>
              <w:rPr>
                <w:rStyle w:val="ChCharisSIL"/>
              </w:rPr>
            </w:pPr>
            <w:r w:rsidRPr="009D4A70">
              <w:t>/</w:t>
            </w:r>
            <w:r w:rsidRPr="009D4A70">
              <w:rPr>
                <w:rStyle w:val="ChCharisSIL"/>
              </w:rPr>
              <w:t>mɛn.ˈtri</w:t>
            </w:r>
            <w:r w:rsidRPr="009D4A70">
              <w:t>/</w:t>
            </w:r>
          </w:p>
        </w:tc>
        <w:tc>
          <w:tcPr>
            <w:tcW w:w="1872" w:type="dxa"/>
            <w:shd w:val="clear" w:color="auto" w:fill="auto"/>
          </w:tcPr>
          <w:p w14:paraId="424B1AAF" w14:textId="4D6665B9" w:rsidR="00140A47" w:rsidRPr="00913A62" w:rsidRDefault="00B7093A" w:rsidP="00AC4E77">
            <w:pPr>
              <w:pStyle w:val="TableCell0-2115pt"/>
            </w:pPr>
            <w:r>
              <w:t>‘</w:t>
            </w:r>
            <w:r w:rsidR="00140A47" w:rsidRPr="00913A62">
              <w:t>cabinet minister</w:t>
            </w:r>
            <w:r>
              <w:t>’</w:t>
            </w:r>
          </w:p>
        </w:tc>
      </w:tr>
      <w:tr w:rsidR="00AC23C4" w:rsidRPr="00913A62" w14:paraId="16CA5286" w14:textId="77777777" w:rsidTr="006C3581">
        <w:tc>
          <w:tcPr>
            <w:tcW w:w="1360" w:type="dxa"/>
            <w:shd w:val="clear" w:color="auto" w:fill="auto"/>
          </w:tcPr>
          <w:p w14:paraId="2C860B72" w14:textId="77777777" w:rsidR="00140A47" w:rsidRPr="00913A62" w:rsidRDefault="00140A47" w:rsidP="00AC4E77">
            <w:pPr>
              <w:pStyle w:val="TableCell0-2115ptBreak"/>
            </w:pPr>
            <w:r w:rsidRPr="00913A62">
              <w:t>CVC.CCVC</w:t>
            </w:r>
          </w:p>
        </w:tc>
        <w:tc>
          <w:tcPr>
            <w:tcW w:w="738" w:type="dxa"/>
            <w:shd w:val="clear" w:color="auto" w:fill="auto"/>
          </w:tcPr>
          <w:p w14:paraId="2D71DF58" w14:textId="77777777" w:rsidR="00140A47" w:rsidRPr="00913A62" w:rsidRDefault="00140A47" w:rsidP="00AC23C4">
            <w:pPr>
              <w:pStyle w:val="TableCell0-2115ptBreak"/>
              <w:ind w:right="170"/>
              <w:jc w:val="right"/>
            </w:pPr>
            <w:r w:rsidRPr="00913A62">
              <w:t>1</w:t>
            </w:r>
          </w:p>
        </w:tc>
        <w:tc>
          <w:tcPr>
            <w:tcW w:w="1247" w:type="dxa"/>
            <w:shd w:val="clear" w:color="auto" w:fill="auto"/>
          </w:tcPr>
          <w:p w14:paraId="0491FF06" w14:textId="77777777" w:rsidR="00140A47" w:rsidRPr="009D4A70" w:rsidRDefault="00140A47" w:rsidP="00AC4E77">
            <w:pPr>
              <w:pStyle w:val="TableCell0-2115ptBreak"/>
              <w:rPr>
                <w:rStyle w:val="ChCharisSIL"/>
              </w:rPr>
            </w:pPr>
            <w:r w:rsidRPr="009D4A70">
              <w:t>/</w:t>
            </w:r>
            <w:r w:rsidRPr="009D4A70">
              <w:rPr>
                <w:rStyle w:val="ChCharisSIL"/>
              </w:rPr>
              <w:t>bis.ˈkwit</w:t>
            </w:r>
            <w:r w:rsidRPr="009D4A70">
              <w:t>/</w:t>
            </w:r>
          </w:p>
        </w:tc>
        <w:tc>
          <w:tcPr>
            <w:tcW w:w="1872" w:type="dxa"/>
            <w:shd w:val="clear" w:color="auto" w:fill="auto"/>
          </w:tcPr>
          <w:p w14:paraId="6FF14AAA" w14:textId="25F53C0A" w:rsidR="00140A47" w:rsidRPr="00913A62" w:rsidRDefault="00B7093A" w:rsidP="00AC4E77">
            <w:pPr>
              <w:pStyle w:val="TableCell0-2115ptBreak"/>
            </w:pPr>
            <w:r>
              <w:t>‘</w:t>
            </w:r>
            <w:r w:rsidR="00140A47" w:rsidRPr="00913A62">
              <w:t>cracker</w:t>
            </w:r>
            <w:r>
              <w:t>’</w:t>
            </w:r>
          </w:p>
        </w:tc>
      </w:tr>
      <w:tr w:rsidR="00AC23C4" w:rsidRPr="00913A62" w14:paraId="6DBBA8E7" w14:textId="77777777" w:rsidTr="006C3581">
        <w:tc>
          <w:tcPr>
            <w:tcW w:w="1360" w:type="dxa"/>
            <w:tcBorders>
              <w:bottom w:val="single" w:sz="4" w:space="0" w:color="auto"/>
            </w:tcBorders>
            <w:shd w:val="clear" w:color="auto" w:fill="auto"/>
          </w:tcPr>
          <w:p w14:paraId="6ACC8E68" w14:textId="77777777" w:rsidR="00140A47" w:rsidRPr="00913A62" w:rsidRDefault="00140A47" w:rsidP="00AC4E77">
            <w:pPr>
              <w:pStyle w:val="TableCell2-2115ptBreak"/>
            </w:pPr>
            <w:r w:rsidRPr="00913A62">
              <w:t>CCV.CVC</w:t>
            </w:r>
          </w:p>
        </w:tc>
        <w:tc>
          <w:tcPr>
            <w:tcW w:w="738" w:type="dxa"/>
            <w:tcBorders>
              <w:bottom w:val="single" w:sz="4" w:space="0" w:color="auto"/>
            </w:tcBorders>
            <w:shd w:val="clear" w:color="auto" w:fill="auto"/>
          </w:tcPr>
          <w:p w14:paraId="448020AB" w14:textId="77777777" w:rsidR="00140A47" w:rsidRPr="00913A62" w:rsidRDefault="00140A47" w:rsidP="00AC23C4">
            <w:pPr>
              <w:pStyle w:val="TableCell2-2115ptBreak"/>
              <w:ind w:right="170"/>
              <w:jc w:val="right"/>
            </w:pPr>
            <w:r w:rsidRPr="00913A62">
              <w:t>2</w:t>
            </w:r>
          </w:p>
        </w:tc>
        <w:tc>
          <w:tcPr>
            <w:tcW w:w="1247" w:type="dxa"/>
            <w:tcBorders>
              <w:bottom w:val="single" w:sz="4" w:space="0" w:color="auto"/>
            </w:tcBorders>
            <w:shd w:val="clear" w:color="auto" w:fill="auto"/>
          </w:tcPr>
          <w:p w14:paraId="027227C0" w14:textId="77777777" w:rsidR="00140A47" w:rsidRPr="009D4A70" w:rsidRDefault="00140A47" w:rsidP="00AC4E77">
            <w:pPr>
              <w:pStyle w:val="TableCell2-2115ptBreak"/>
              <w:rPr>
                <w:rStyle w:val="ChCharisSIL"/>
              </w:rPr>
            </w:pPr>
            <w:r w:rsidRPr="009D4A70">
              <w:t>/</w:t>
            </w:r>
            <w:r w:rsidRPr="009D4A70">
              <w:rPr>
                <w:rStyle w:val="ChCharisSIL"/>
              </w:rPr>
              <w:t>plɛ.ˈtɔn</w:t>
            </w:r>
            <w:r w:rsidRPr="009D4A70">
              <w:t>/</w:t>
            </w:r>
          </w:p>
        </w:tc>
        <w:tc>
          <w:tcPr>
            <w:tcW w:w="1872" w:type="dxa"/>
            <w:tcBorders>
              <w:bottom w:val="single" w:sz="4" w:space="0" w:color="auto"/>
            </w:tcBorders>
            <w:shd w:val="clear" w:color="auto" w:fill="auto"/>
          </w:tcPr>
          <w:p w14:paraId="706BAC3E" w14:textId="269BB7A1" w:rsidR="00140A47" w:rsidRPr="00913A62" w:rsidRDefault="00B7093A" w:rsidP="00AC4E77">
            <w:pPr>
              <w:pStyle w:val="TableCell2-2115ptBreak"/>
            </w:pPr>
            <w:r>
              <w:t>‘</w:t>
            </w:r>
            <w:r w:rsidR="00140A47" w:rsidRPr="00913A62">
              <w:t>platoon</w:t>
            </w:r>
            <w:r>
              <w:t>’</w:t>
            </w:r>
          </w:p>
        </w:tc>
      </w:tr>
      <w:bookmarkEnd w:id="1078"/>
      <w:tr w:rsidR="00140A47" w:rsidRPr="00913A62" w14:paraId="18BABECE" w14:textId="77777777" w:rsidTr="006C3581">
        <w:tc>
          <w:tcPr>
            <w:tcW w:w="5217" w:type="dxa"/>
            <w:gridSpan w:val="4"/>
            <w:tcBorders>
              <w:top w:val="single" w:sz="4" w:space="0" w:color="auto"/>
              <w:bottom w:val="single" w:sz="4" w:space="0" w:color="auto"/>
            </w:tcBorders>
            <w:shd w:val="clear" w:color="auto" w:fill="auto"/>
          </w:tcPr>
          <w:p w14:paraId="534BA9B7" w14:textId="77777777" w:rsidR="00140A47" w:rsidRPr="009D4A70" w:rsidRDefault="00140A47" w:rsidP="00D43E1D">
            <w:pPr>
              <w:pStyle w:val="TableCell2-2"/>
            </w:pPr>
            <w:r w:rsidRPr="009D4A70">
              <w:t>Penultimate stress</w:t>
            </w:r>
          </w:p>
        </w:tc>
      </w:tr>
      <w:tr w:rsidR="00AC23C4" w:rsidRPr="00913A62" w14:paraId="2394BB98" w14:textId="77777777" w:rsidTr="006C3581">
        <w:tc>
          <w:tcPr>
            <w:tcW w:w="1360" w:type="dxa"/>
            <w:tcBorders>
              <w:top w:val="single" w:sz="4" w:space="0" w:color="auto"/>
            </w:tcBorders>
            <w:shd w:val="clear" w:color="auto" w:fill="auto"/>
          </w:tcPr>
          <w:p w14:paraId="4F3698D6" w14:textId="77777777" w:rsidR="00140A47" w:rsidRPr="00913A62" w:rsidRDefault="00140A47" w:rsidP="00AC4E77">
            <w:pPr>
              <w:pStyle w:val="TableCell2-2115pt"/>
            </w:pPr>
            <w:r w:rsidRPr="00913A62">
              <w:t>V.CV</w:t>
            </w:r>
          </w:p>
        </w:tc>
        <w:tc>
          <w:tcPr>
            <w:tcW w:w="738" w:type="dxa"/>
            <w:tcBorders>
              <w:top w:val="single" w:sz="4" w:space="0" w:color="auto"/>
            </w:tcBorders>
            <w:shd w:val="clear" w:color="auto" w:fill="auto"/>
          </w:tcPr>
          <w:p w14:paraId="7C9225D3" w14:textId="77777777" w:rsidR="00140A47" w:rsidRPr="00AC23C4" w:rsidRDefault="00140A47" w:rsidP="00AC23C4">
            <w:pPr>
              <w:pStyle w:val="TableCell2-2115pt"/>
              <w:ind w:right="170"/>
              <w:jc w:val="right"/>
              <w:rPr>
                <w:rStyle w:val="ChBold"/>
                <w:b w:val="0"/>
              </w:rPr>
            </w:pPr>
            <w:r w:rsidRPr="00AC23C4">
              <w:rPr>
                <w:rStyle w:val="ChBold"/>
                <w:b w:val="0"/>
              </w:rPr>
              <w:t>4</w:t>
            </w:r>
          </w:p>
        </w:tc>
        <w:tc>
          <w:tcPr>
            <w:tcW w:w="1247" w:type="dxa"/>
            <w:tcBorders>
              <w:top w:val="single" w:sz="4" w:space="0" w:color="auto"/>
            </w:tcBorders>
            <w:shd w:val="clear" w:color="auto" w:fill="auto"/>
          </w:tcPr>
          <w:p w14:paraId="0DC218ED" w14:textId="77777777" w:rsidR="00140A47" w:rsidRPr="009D4A70" w:rsidRDefault="00140A47" w:rsidP="00AC4E77">
            <w:pPr>
              <w:pStyle w:val="TableCell2-2115pt"/>
              <w:rPr>
                <w:rStyle w:val="ChCharisSIL"/>
              </w:rPr>
            </w:pPr>
            <w:r w:rsidRPr="009D4A70">
              <w:t>/</w:t>
            </w:r>
            <w:r w:rsidRPr="009D4A70">
              <w:rPr>
                <w:rStyle w:val="ChCharisSIL"/>
              </w:rPr>
              <w:t>ˈi.dɛ</w:t>
            </w:r>
            <w:r w:rsidRPr="009D4A70">
              <w:t>/</w:t>
            </w:r>
          </w:p>
        </w:tc>
        <w:tc>
          <w:tcPr>
            <w:tcW w:w="1872" w:type="dxa"/>
            <w:tcBorders>
              <w:top w:val="single" w:sz="4" w:space="0" w:color="auto"/>
            </w:tcBorders>
            <w:shd w:val="clear" w:color="auto" w:fill="auto"/>
          </w:tcPr>
          <w:p w14:paraId="6A42E694" w14:textId="79C0259F" w:rsidR="00140A47" w:rsidRPr="00913A62" w:rsidRDefault="00B7093A" w:rsidP="00AC4E77">
            <w:pPr>
              <w:pStyle w:val="TableCell2-2115pt"/>
            </w:pPr>
            <w:r>
              <w:t>‘</w:t>
            </w:r>
            <w:r w:rsidR="00140A47" w:rsidRPr="00913A62">
              <w:t>idea</w:t>
            </w:r>
            <w:r>
              <w:t>’</w:t>
            </w:r>
          </w:p>
        </w:tc>
      </w:tr>
      <w:tr w:rsidR="00AC23C4" w:rsidRPr="00913A62" w14:paraId="58A8E211" w14:textId="77777777" w:rsidTr="006C3581">
        <w:tc>
          <w:tcPr>
            <w:tcW w:w="1360" w:type="dxa"/>
            <w:shd w:val="clear" w:color="auto" w:fill="auto"/>
          </w:tcPr>
          <w:p w14:paraId="1BED8B6A" w14:textId="77777777" w:rsidR="00140A47" w:rsidRPr="00913A62" w:rsidRDefault="00140A47" w:rsidP="00AC4E77">
            <w:pPr>
              <w:pStyle w:val="TableCell0-2115pt"/>
            </w:pPr>
            <w:r w:rsidRPr="00913A62">
              <w:t>V.CVC</w:t>
            </w:r>
          </w:p>
        </w:tc>
        <w:tc>
          <w:tcPr>
            <w:tcW w:w="738" w:type="dxa"/>
            <w:shd w:val="clear" w:color="auto" w:fill="auto"/>
          </w:tcPr>
          <w:p w14:paraId="030A2925" w14:textId="77777777" w:rsidR="00140A47" w:rsidRPr="00913A62" w:rsidRDefault="00140A47" w:rsidP="00AC23C4">
            <w:pPr>
              <w:pStyle w:val="TableCell0-2115pt"/>
              <w:ind w:right="170"/>
              <w:jc w:val="right"/>
            </w:pPr>
            <w:r w:rsidRPr="00913A62">
              <w:t>18</w:t>
            </w:r>
          </w:p>
        </w:tc>
        <w:tc>
          <w:tcPr>
            <w:tcW w:w="1247" w:type="dxa"/>
            <w:shd w:val="clear" w:color="auto" w:fill="auto"/>
          </w:tcPr>
          <w:p w14:paraId="37D9166E" w14:textId="6866CF32" w:rsidR="00140A47" w:rsidRPr="009D4A70" w:rsidRDefault="00140A47" w:rsidP="00AE08E7">
            <w:pPr>
              <w:pStyle w:val="TableCell0-2115pt"/>
              <w:rPr>
                <w:rStyle w:val="ChCharisSIL"/>
              </w:rPr>
            </w:pPr>
            <w:r w:rsidRPr="009D4A70">
              <w:t>/</w:t>
            </w:r>
            <w:r w:rsidRPr="009D4A70">
              <w:rPr>
                <w:rStyle w:val="ChCharisSIL"/>
              </w:rPr>
              <w:t>ˈi.dʒi</w:t>
            </w:r>
            <w:r w:rsidR="00AE08E7" w:rsidRPr="009D4A70">
              <w:rPr>
                <w:rStyle w:val="ChCharisSIL"/>
              </w:rPr>
              <w:t>ŋ</w:t>
            </w:r>
            <w:r w:rsidRPr="009D4A70">
              <w:t>/</w:t>
            </w:r>
          </w:p>
        </w:tc>
        <w:tc>
          <w:tcPr>
            <w:tcW w:w="1872" w:type="dxa"/>
            <w:shd w:val="clear" w:color="auto" w:fill="auto"/>
          </w:tcPr>
          <w:p w14:paraId="1E3E5754" w14:textId="4D6A0032" w:rsidR="00140A47" w:rsidRPr="00913A62" w:rsidRDefault="00B7093A" w:rsidP="00AC4E77">
            <w:pPr>
              <w:pStyle w:val="TableCell0-2115pt"/>
            </w:pPr>
            <w:r>
              <w:t>‘</w:t>
            </w:r>
            <w:r w:rsidR="00140A47" w:rsidRPr="00913A62">
              <w:t>permission</w:t>
            </w:r>
            <w:r>
              <w:t>’</w:t>
            </w:r>
          </w:p>
        </w:tc>
      </w:tr>
      <w:tr w:rsidR="00AC23C4" w:rsidRPr="00913A62" w14:paraId="14F24ACE" w14:textId="77777777" w:rsidTr="006C3581">
        <w:tc>
          <w:tcPr>
            <w:tcW w:w="1360" w:type="dxa"/>
            <w:shd w:val="clear" w:color="auto" w:fill="auto"/>
          </w:tcPr>
          <w:p w14:paraId="61F59AFD" w14:textId="77777777" w:rsidR="00140A47" w:rsidRPr="00F37BC6" w:rsidRDefault="00140A47" w:rsidP="00AC4E77">
            <w:pPr>
              <w:pStyle w:val="TableCell0-2115ptBreak"/>
            </w:pPr>
            <w:r w:rsidRPr="00F37BC6">
              <w:t>V.CCVC</w:t>
            </w:r>
          </w:p>
        </w:tc>
        <w:tc>
          <w:tcPr>
            <w:tcW w:w="738" w:type="dxa"/>
            <w:shd w:val="clear" w:color="auto" w:fill="auto"/>
          </w:tcPr>
          <w:p w14:paraId="2647BC92" w14:textId="77777777" w:rsidR="00140A47" w:rsidRPr="00913A62" w:rsidRDefault="00140A47" w:rsidP="00AC23C4">
            <w:pPr>
              <w:pStyle w:val="TableCell0-2115ptBreak"/>
              <w:ind w:right="170"/>
              <w:jc w:val="right"/>
            </w:pPr>
            <w:r w:rsidRPr="00913A62">
              <w:t>1</w:t>
            </w:r>
          </w:p>
        </w:tc>
        <w:tc>
          <w:tcPr>
            <w:tcW w:w="1247" w:type="dxa"/>
            <w:shd w:val="clear" w:color="auto" w:fill="auto"/>
          </w:tcPr>
          <w:p w14:paraId="2919ECA8" w14:textId="77777777" w:rsidR="00140A47" w:rsidRPr="009D4A70" w:rsidRDefault="00140A47" w:rsidP="00AC4E77">
            <w:pPr>
              <w:pStyle w:val="TableCell0-2115ptBreak"/>
              <w:rPr>
                <w:rStyle w:val="ChCharisSIL"/>
              </w:rPr>
            </w:pPr>
            <w:r w:rsidRPr="009D4A70">
              <w:t>/</w:t>
            </w:r>
            <w:r w:rsidRPr="009D4A70">
              <w:rPr>
                <w:rStyle w:val="ChCharisSIL"/>
              </w:rPr>
              <w:t>ˈi.blis</w:t>
            </w:r>
            <w:r w:rsidRPr="009D4A70">
              <w:t>/</w:t>
            </w:r>
          </w:p>
        </w:tc>
        <w:tc>
          <w:tcPr>
            <w:tcW w:w="1872" w:type="dxa"/>
            <w:shd w:val="clear" w:color="auto" w:fill="auto"/>
          </w:tcPr>
          <w:p w14:paraId="6298A4AC" w14:textId="2886F9D1" w:rsidR="00140A47" w:rsidRPr="00913A62" w:rsidRDefault="00B7093A" w:rsidP="00AC4E77">
            <w:pPr>
              <w:pStyle w:val="TableCell0-2115ptBreak"/>
            </w:pPr>
            <w:r>
              <w:t>‘</w:t>
            </w:r>
            <w:r w:rsidR="00140A47" w:rsidRPr="00913A62">
              <w:t>devil</w:t>
            </w:r>
            <w:r>
              <w:t>’</w:t>
            </w:r>
          </w:p>
        </w:tc>
      </w:tr>
      <w:tr w:rsidR="00AC23C4" w:rsidRPr="00913A62" w14:paraId="1B43C1C7" w14:textId="77777777" w:rsidTr="006C3581">
        <w:tc>
          <w:tcPr>
            <w:tcW w:w="1360" w:type="dxa"/>
            <w:shd w:val="clear" w:color="auto" w:fill="auto"/>
          </w:tcPr>
          <w:p w14:paraId="2E2C7F07" w14:textId="77777777" w:rsidR="00140A47" w:rsidRPr="00F37BC6" w:rsidRDefault="00140A47" w:rsidP="00AC4E77">
            <w:pPr>
              <w:pStyle w:val="TableCell2-2115pt"/>
            </w:pPr>
            <w:r w:rsidRPr="00F37BC6">
              <w:t>VC.CV</w:t>
            </w:r>
          </w:p>
        </w:tc>
        <w:tc>
          <w:tcPr>
            <w:tcW w:w="738" w:type="dxa"/>
            <w:shd w:val="clear" w:color="auto" w:fill="auto"/>
          </w:tcPr>
          <w:p w14:paraId="7C12003D" w14:textId="77777777" w:rsidR="00140A47" w:rsidRPr="00913A62" w:rsidRDefault="00140A47" w:rsidP="00AC23C4">
            <w:pPr>
              <w:pStyle w:val="TableCell2-2115pt"/>
              <w:ind w:right="170"/>
              <w:jc w:val="right"/>
            </w:pPr>
            <w:r w:rsidRPr="00913A62">
              <w:t>6</w:t>
            </w:r>
          </w:p>
        </w:tc>
        <w:tc>
          <w:tcPr>
            <w:tcW w:w="1247" w:type="dxa"/>
            <w:shd w:val="clear" w:color="auto" w:fill="auto"/>
          </w:tcPr>
          <w:p w14:paraId="59A0160D" w14:textId="77777777" w:rsidR="00140A47" w:rsidRPr="00913A62" w:rsidRDefault="00140A47" w:rsidP="00AC4E77">
            <w:pPr>
              <w:pStyle w:val="TableCell2-2115pt"/>
              <w:rPr>
                <w:rStyle w:val="ChCharisSIL"/>
              </w:rPr>
            </w:pPr>
            <w:r w:rsidRPr="00913A62">
              <w:t>/</w:t>
            </w:r>
            <w:r w:rsidRPr="00913A62">
              <w:rPr>
                <w:rStyle w:val="ChCharisSIL"/>
              </w:rPr>
              <w:t>ˈil.mu</w:t>
            </w:r>
            <w:r w:rsidRPr="00913A62">
              <w:t>/</w:t>
            </w:r>
          </w:p>
        </w:tc>
        <w:tc>
          <w:tcPr>
            <w:tcW w:w="1872" w:type="dxa"/>
            <w:shd w:val="clear" w:color="auto" w:fill="auto"/>
          </w:tcPr>
          <w:p w14:paraId="6D7ACE28" w14:textId="0296469F" w:rsidR="00140A47" w:rsidRPr="00913A62" w:rsidRDefault="00B7093A" w:rsidP="00AC4E77">
            <w:pPr>
              <w:pStyle w:val="TableCell2-2115pt"/>
            </w:pPr>
            <w:r>
              <w:t>‘</w:t>
            </w:r>
            <w:r w:rsidR="00140A47" w:rsidRPr="00913A62">
              <w:t>knowledge</w:t>
            </w:r>
            <w:r>
              <w:t>’</w:t>
            </w:r>
          </w:p>
        </w:tc>
      </w:tr>
      <w:tr w:rsidR="00AC23C4" w:rsidRPr="00913A62" w14:paraId="3F5B8676" w14:textId="77777777" w:rsidTr="006C3581">
        <w:tc>
          <w:tcPr>
            <w:tcW w:w="1360" w:type="dxa"/>
            <w:shd w:val="clear" w:color="auto" w:fill="auto"/>
          </w:tcPr>
          <w:p w14:paraId="116DC2D7" w14:textId="77777777" w:rsidR="00140A47" w:rsidRPr="00F37BC6" w:rsidRDefault="00140A47" w:rsidP="00AC4E77">
            <w:pPr>
              <w:pStyle w:val="TableCell0-2115pt"/>
            </w:pPr>
            <w:r w:rsidRPr="00F37BC6">
              <w:t>VC.CVC</w:t>
            </w:r>
          </w:p>
        </w:tc>
        <w:tc>
          <w:tcPr>
            <w:tcW w:w="738" w:type="dxa"/>
            <w:shd w:val="clear" w:color="auto" w:fill="auto"/>
          </w:tcPr>
          <w:p w14:paraId="3AD879E3" w14:textId="77777777" w:rsidR="00140A47" w:rsidRPr="00913A62" w:rsidRDefault="00140A47" w:rsidP="00AC23C4">
            <w:pPr>
              <w:pStyle w:val="TableCell0-2115pt"/>
              <w:ind w:right="170"/>
              <w:jc w:val="right"/>
            </w:pPr>
            <w:r w:rsidRPr="00913A62">
              <w:t>9</w:t>
            </w:r>
          </w:p>
        </w:tc>
        <w:tc>
          <w:tcPr>
            <w:tcW w:w="1247" w:type="dxa"/>
            <w:shd w:val="clear" w:color="auto" w:fill="auto"/>
          </w:tcPr>
          <w:p w14:paraId="1DC8D3C1" w14:textId="77777777" w:rsidR="00140A47" w:rsidRPr="00913A62" w:rsidRDefault="00140A47" w:rsidP="00AC4E77">
            <w:pPr>
              <w:pStyle w:val="TableCell0-2115pt"/>
              <w:rPr>
                <w:rStyle w:val="ChCharisSIL"/>
              </w:rPr>
            </w:pPr>
            <w:r w:rsidRPr="00913A62">
              <w:t>/</w:t>
            </w:r>
            <w:r w:rsidRPr="00913A62">
              <w:rPr>
                <w:rStyle w:val="ChCharisSIL"/>
              </w:rPr>
              <w:t>ˈɛm.bɛr</w:t>
            </w:r>
            <w:r w:rsidRPr="00913A62">
              <w:t>/</w:t>
            </w:r>
          </w:p>
        </w:tc>
        <w:tc>
          <w:tcPr>
            <w:tcW w:w="1872" w:type="dxa"/>
            <w:shd w:val="clear" w:color="auto" w:fill="auto"/>
          </w:tcPr>
          <w:p w14:paraId="3C70683B" w14:textId="02AC7577" w:rsidR="00140A47" w:rsidRPr="00913A62" w:rsidRDefault="00B7093A" w:rsidP="00AC4E77">
            <w:pPr>
              <w:pStyle w:val="TableCell0-2115pt"/>
            </w:pPr>
            <w:r>
              <w:t>‘</w:t>
            </w:r>
            <w:r w:rsidR="00140A47" w:rsidRPr="00913A62">
              <w:t>bucket</w:t>
            </w:r>
            <w:r>
              <w:t>’</w:t>
            </w:r>
          </w:p>
        </w:tc>
      </w:tr>
      <w:tr w:rsidR="00AC23C4" w:rsidRPr="00913A62" w14:paraId="2BFCA258" w14:textId="77777777" w:rsidTr="006C3581">
        <w:tc>
          <w:tcPr>
            <w:tcW w:w="1360" w:type="dxa"/>
            <w:shd w:val="clear" w:color="auto" w:fill="auto"/>
          </w:tcPr>
          <w:p w14:paraId="35422D57" w14:textId="77777777" w:rsidR="00140A47" w:rsidRPr="00F37BC6" w:rsidRDefault="00140A47" w:rsidP="00AC4E77">
            <w:pPr>
              <w:pStyle w:val="TableCell0-2115pt"/>
            </w:pPr>
            <w:r w:rsidRPr="00F37BC6">
              <w:t>VC.CVCC</w:t>
            </w:r>
          </w:p>
        </w:tc>
        <w:tc>
          <w:tcPr>
            <w:tcW w:w="738" w:type="dxa"/>
            <w:shd w:val="clear" w:color="auto" w:fill="auto"/>
          </w:tcPr>
          <w:p w14:paraId="46D23F97" w14:textId="77777777" w:rsidR="00140A47" w:rsidRPr="00913A62" w:rsidRDefault="00140A47" w:rsidP="00AC23C4">
            <w:pPr>
              <w:pStyle w:val="TableCell0-2115pt"/>
              <w:ind w:right="170"/>
              <w:jc w:val="right"/>
            </w:pPr>
            <w:r w:rsidRPr="00913A62">
              <w:t>1</w:t>
            </w:r>
          </w:p>
        </w:tc>
        <w:tc>
          <w:tcPr>
            <w:tcW w:w="1247" w:type="dxa"/>
            <w:shd w:val="clear" w:color="auto" w:fill="auto"/>
          </w:tcPr>
          <w:p w14:paraId="0ADE6DA8" w14:textId="77777777" w:rsidR="00140A47" w:rsidRPr="00913A62" w:rsidRDefault="00140A47" w:rsidP="00AC4E77">
            <w:pPr>
              <w:pStyle w:val="TableCell0-2115pt"/>
              <w:rPr>
                <w:rStyle w:val="ChCharisSIL"/>
              </w:rPr>
            </w:pPr>
            <w:r w:rsidRPr="00913A62">
              <w:t>/</w:t>
            </w:r>
            <w:r w:rsidRPr="00913A62">
              <w:rPr>
                <w:rStyle w:val="ChCharisSIL"/>
              </w:rPr>
              <w:t>ˈɛr.pɔrt</w:t>
            </w:r>
            <w:r w:rsidRPr="00913A62">
              <w:t>/</w:t>
            </w:r>
          </w:p>
        </w:tc>
        <w:tc>
          <w:tcPr>
            <w:tcW w:w="1872" w:type="dxa"/>
            <w:shd w:val="clear" w:color="auto" w:fill="auto"/>
          </w:tcPr>
          <w:p w14:paraId="12218BCB" w14:textId="49CC6F4A" w:rsidR="00140A47" w:rsidRPr="00913A62" w:rsidRDefault="00B7093A" w:rsidP="00AC4E77">
            <w:pPr>
              <w:pStyle w:val="TableCell0-2115pt"/>
            </w:pPr>
            <w:r>
              <w:t>‘</w:t>
            </w:r>
            <w:r w:rsidR="00140A47" w:rsidRPr="00913A62">
              <w:t>airport</w:t>
            </w:r>
            <w:r>
              <w:t>’</w:t>
            </w:r>
          </w:p>
        </w:tc>
      </w:tr>
      <w:tr w:rsidR="00AC23C4" w:rsidRPr="00913A62" w14:paraId="2C22ABA1" w14:textId="77777777" w:rsidTr="006C3581">
        <w:tc>
          <w:tcPr>
            <w:tcW w:w="1360" w:type="dxa"/>
            <w:shd w:val="clear" w:color="auto" w:fill="auto"/>
          </w:tcPr>
          <w:p w14:paraId="15ECDB45" w14:textId="77777777" w:rsidR="00140A47" w:rsidRPr="00F37BC6" w:rsidRDefault="00140A47" w:rsidP="00AC4E77">
            <w:pPr>
              <w:pStyle w:val="TableCell0-2115pt"/>
            </w:pPr>
            <w:r w:rsidRPr="00F37BC6">
              <w:t>VC.CCV</w:t>
            </w:r>
          </w:p>
        </w:tc>
        <w:tc>
          <w:tcPr>
            <w:tcW w:w="738" w:type="dxa"/>
            <w:shd w:val="clear" w:color="auto" w:fill="auto"/>
          </w:tcPr>
          <w:p w14:paraId="3AA49C9D" w14:textId="77777777" w:rsidR="00140A47" w:rsidRPr="00913A62" w:rsidRDefault="00140A47" w:rsidP="00AC23C4">
            <w:pPr>
              <w:pStyle w:val="TableCell0-2115pt"/>
              <w:ind w:right="170"/>
              <w:jc w:val="right"/>
            </w:pPr>
            <w:r w:rsidRPr="00913A62">
              <w:t>2</w:t>
            </w:r>
          </w:p>
        </w:tc>
        <w:tc>
          <w:tcPr>
            <w:tcW w:w="1247" w:type="dxa"/>
            <w:shd w:val="clear" w:color="auto" w:fill="auto"/>
          </w:tcPr>
          <w:p w14:paraId="581915DD" w14:textId="77777777" w:rsidR="00140A47" w:rsidRPr="00913A62" w:rsidRDefault="00140A47" w:rsidP="00AC4E77">
            <w:pPr>
              <w:pStyle w:val="TableCell0-2115pt"/>
              <w:rPr>
                <w:rStyle w:val="ChCharisSIL"/>
              </w:rPr>
            </w:pPr>
            <w:r w:rsidRPr="00913A62">
              <w:t>/</w:t>
            </w:r>
            <w:r w:rsidRPr="00913A62">
              <w:rPr>
                <w:rStyle w:val="ChCharisSIL"/>
              </w:rPr>
              <w:t>ˈin.trɔ</w:t>
            </w:r>
            <w:r w:rsidRPr="00913A62">
              <w:t>/</w:t>
            </w:r>
          </w:p>
        </w:tc>
        <w:tc>
          <w:tcPr>
            <w:tcW w:w="1872" w:type="dxa"/>
            <w:shd w:val="clear" w:color="auto" w:fill="auto"/>
          </w:tcPr>
          <w:p w14:paraId="5568AF87" w14:textId="4CA2E261" w:rsidR="00140A47" w:rsidRPr="00913A62" w:rsidRDefault="00B7093A" w:rsidP="00AC4E77">
            <w:pPr>
              <w:pStyle w:val="TableCell0-2115pt"/>
            </w:pPr>
            <w:r>
              <w:t>‘</w:t>
            </w:r>
            <w:r w:rsidR="00140A47" w:rsidRPr="00913A62">
              <w:t>introduction</w:t>
            </w:r>
            <w:r>
              <w:t>’</w:t>
            </w:r>
          </w:p>
        </w:tc>
      </w:tr>
      <w:tr w:rsidR="00AC23C4" w:rsidRPr="00913A62" w14:paraId="4E506A8D" w14:textId="77777777" w:rsidTr="006C3581">
        <w:tc>
          <w:tcPr>
            <w:tcW w:w="1360" w:type="dxa"/>
            <w:shd w:val="clear" w:color="auto" w:fill="auto"/>
          </w:tcPr>
          <w:p w14:paraId="491F144F" w14:textId="77777777" w:rsidR="00140A47" w:rsidRPr="00F37BC6" w:rsidRDefault="00140A47" w:rsidP="00AC4E77">
            <w:pPr>
              <w:pStyle w:val="TableCell0-2115pt"/>
            </w:pPr>
            <w:r w:rsidRPr="00F37BC6">
              <w:t>VC.CCCV</w:t>
            </w:r>
          </w:p>
        </w:tc>
        <w:tc>
          <w:tcPr>
            <w:tcW w:w="738" w:type="dxa"/>
            <w:shd w:val="clear" w:color="auto" w:fill="auto"/>
          </w:tcPr>
          <w:p w14:paraId="485AE5DA" w14:textId="77777777" w:rsidR="00140A47" w:rsidRPr="00913A62" w:rsidRDefault="00140A47" w:rsidP="00AC23C4">
            <w:pPr>
              <w:pStyle w:val="TableCell0-2115pt"/>
              <w:ind w:right="170"/>
              <w:jc w:val="right"/>
            </w:pPr>
            <w:r w:rsidRPr="00913A62">
              <w:t>1</w:t>
            </w:r>
          </w:p>
        </w:tc>
        <w:tc>
          <w:tcPr>
            <w:tcW w:w="1247" w:type="dxa"/>
            <w:shd w:val="clear" w:color="auto" w:fill="auto"/>
          </w:tcPr>
          <w:p w14:paraId="6230BD27" w14:textId="77777777" w:rsidR="00140A47" w:rsidRPr="00913A62" w:rsidRDefault="00140A47" w:rsidP="00AC4E77">
            <w:pPr>
              <w:pStyle w:val="TableCell0-2115pt"/>
              <w:rPr>
                <w:rStyle w:val="ChCharisSIL"/>
              </w:rPr>
            </w:pPr>
            <w:r w:rsidRPr="00913A62">
              <w:t>/</w:t>
            </w:r>
            <w:r w:rsidRPr="00913A62">
              <w:rPr>
                <w:rStyle w:val="ChCharisSIL"/>
              </w:rPr>
              <w:t>ˈɛk.stra</w:t>
            </w:r>
            <w:r w:rsidRPr="00913A62">
              <w:t>/</w:t>
            </w:r>
          </w:p>
        </w:tc>
        <w:tc>
          <w:tcPr>
            <w:tcW w:w="1872" w:type="dxa"/>
            <w:shd w:val="clear" w:color="auto" w:fill="auto"/>
          </w:tcPr>
          <w:p w14:paraId="02D55CA9" w14:textId="099659F9" w:rsidR="00140A47" w:rsidRPr="00913A62" w:rsidRDefault="00B7093A" w:rsidP="00AC4E77">
            <w:pPr>
              <w:pStyle w:val="TableCell0-2115pt"/>
            </w:pPr>
            <w:r>
              <w:t>‘</w:t>
            </w:r>
            <w:r w:rsidR="00140A47" w:rsidRPr="00913A62">
              <w:t>extra</w:t>
            </w:r>
            <w:r>
              <w:t>’</w:t>
            </w:r>
          </w:p>
        </w:tc>
      </w:tr>
      <w:tr w:rsidR="00AC23C4" w:rsidRPr="00913A62" w14:paraId="233A86ED" w14:textId="77777777" w:rsidTr="006C3581">
        <w:tc>
          <w:tcPr>
            <w:tcW w:w="1360" w:type="dxa"/>
            <w:shd w:val="clear" w:color="auto" w:fill="auto"/>
          </w:tcPr>
          <w:p w14:paraId="7E14950A" w14:textId="77777777" w:rsidR="00140A47" w:rsidRPr="00F37BC6" w:rsidRDefault="00140A47" w:rsidP="00AC4E77">
            <w:pPr>
              <w:pStyle w:val="TableCell0-2115ptBreak"/>
            </w:pPr>
            <w:r w:rsidRPr="00F37BC6">
              <w:t>VC.CCVC</w:t>
            </w:r>
          </w:p>
        </w:tc>
        <w:tc>
          <w:tcPr>
            <w:tcW w:w="738" w:type="dxa"/>
            <w:shd w:val="clear" w:color="auto" w:fill="auto"/>
          </w:tcPr>
          <w:p w14:paraId="76A68E1A" w14:textId="77777777" w:rsidR="00140A47" w:rsidRPr="00913A62" w:rsidRDefault="00140A47" w:rsidP="00AC23C4">
            <w:pPr>
              <w:pStyle w:val="TableCell0-2115ptBreak"/>
              <w:ind w:right="170"/>
              <w:jc w:val="right"/>
            </w:pPr>
            <w:r w:rsidRPr="00913A62">
              <w:t>1</w:t>
            </w:r>
          </w:p>
        </w:tc>
        <w:tc>
          <w:tcPr>
            <w:tcW w:w="1247" w:type="dxa"/>
            <w:shd w:val="clear" w:color="auto" w:fill="auto"/>
          </w:tcPr>
          <w:p w14:paraId="6EA663D1" w14:textId="77777777" w:rsidR="00140A47" w:rsidRPr="00913A62" w:rsidRDefault="00140A47" w:rsidP="00AC4E77">
            <w:pPr>
              <w:pStyle w:val="TableCell0-2115ptBreak"/>
              <w:rPr>
                <w:rStyle w:val="ChCharisSIL"/>
              </w:rPr>
            </w:pPr>
            <w:r w:rsidRPr="00913A62">
              <w:t>/</w:t>
            </w:r>
            <w:r w:rsidRPr="00913A62">
              <w:rPr>
                <w:rStyle w:val="ChCharisSIL"/>
              </w:rPr>
              <w:t>ˈam.plɔp</w:t>
            </w:r>
            <w:r w:rsidRPr="00913A62">
              <w:t>/</w:t>
            </w:r>
          </w:p>
        </w:tc>
        <w:tc>
          <w:tcPr>
            <w:tcW w:w="1872" w:type="dxa"/>
            <w:shd w:val="clear" w:color="auto" w:fill="auto"/>
          </w:tcPr>
          <w:p w14:paraId="00504A2E" w14:textId="3BCDD720" w:rsidR="00140A47" w:rsidRPr="00913A62" w:rsidRDefault="00B7093A" w:rsidP="00AC4E77">
            <w:pPr>
              <w:pStyle w:val="TableCell0-2115ptBreak"/>
            </w:pPr>
            <w:r>
              <w:t>‘</w:t>
            </w:r>
            <w:r w:rsidR="00140A47" w:rsidRPr="00913A62">
              <w:t>envelope</w:t>
            </w:r>
            <w:r>
              <w:t>’</w:t>
            </w:r>
          </w:p>
        </w:tc>
      </w:tr>
      <w:tr w:rsidR="00AC23C4" w:rsidRPr="00913A62" w14:paraId="3604A836" w14:textId="77777777" w:rsidTr="006C3581">
        <w:tc>
          <w:tcPr>
            <w:tcW w:w="1360" w:type="dxa"/>
            <w:shd w:val="clear" w:color="auto" w:fill="auto"/>
          </w:tcPr>
          <w:p w14:paraId="1756FF21" w14:textId="77777777" w:rsidR="00140A47" w:rsidRPr="00F37BC6" w:rsidRDefault="00140A47" w:rsidP="00AC4E77">
            <w:pPr>
              <w:pStyle w:val="TableCell2-2115pt"/>
            </w:pPr>
            <w:r w:rsidRPr="00F37BC6">
              <w:t>CV.V</w:t>
            </w:r>
          </w:p>
        </w:tc>
        <w:tc>
          <w:tcPr>
            <w:tcW w:w="738" w:type="dxa"/>
            <w:shd w:val="clear" w:color="auto" w:fill="auto"/>
          </w:tcPr>
          <w:p w14:paraId="7F864C5B" w14:textId="77777777" w:rsidR="00140A47" w:rsidRPr="00913A62" w:rsidRDefault="00140A47" w:rsidP="00AC23C4">
            <w:pPr>
              <w:pStyle w:val="TableCell2-2115pt"/>
              <w:ind w:right="170"/>
              <w:jc w:val="right"/>
            </w:pPr>
            <w:r w:rsidRPr="00913A62">
              <w:t>2</w:t>
            </w:r>
          </w:p>
        </w:tc>
        <w:tc>
          <w:tcPr>
            <w:tcW w:w="1247" w:type="dxa"/>
            <w:shd w:val="clear" w:color="auto" w:fill="auto"/>
          </w:tcPr>
          <w:p w14:paraId="5E2C482D" w14:textId="77777777" w:rsidR="00140A47" w:rsidRPr="00913A62" w:rsidRDefault="00140A47" w:rsidP="00AC4E77">
            <w:pPr>
              <w:pStyle w:val="TableCell2-2115pt"/>
              <w:rPr>
                <w:rStyle w:val="ChCharisSIL"/>
              </w:rPr>
            </w:pPr>
            <w:r w:rsidRPr="00913A62">
              <w:t>/</w:t>
            </w:r>
            <w:r w:rsidRPr="00913A62">
              <w:rPr>
                <w:rStyle w:val="ChCharisSIL"/>
              </w:rPr>
              <w:t>ˈdɔ.a</w:t>
            </w:r>
            <w:r w:rsidRPr="00913A62">
              <w:t>/</w:t>
            </w:r>
          </w:p>
        </w:tc>
        <w:tc>
          <w:tcPr>
            <w:tcW w:w="1872" w:type="dxa"/>
            <w:shd w:val="clear" w:color="auto" w:fill="auto"/>
          </w:tcPr>
          <w:p w14:paraId="63D9CFC5" w14:textId="3ACF778C" w:rsidR="00140A47" w:rsidRPr="00913A62" w:rsidRDefault="00B7093A" w:rsidP="00AC4E77">
            <w:pPr>
              <w:pStyle w:val="TableCell2-2115pt"/>
            </w:pPr>
            <w:r>
              <w:t>‘</w:t>
            </w:r>
            <w:r w:rsidR="00140A47" w:rsidRPr="00913A62">
              <w:t>prayer</w:t>
            </w:r>
            <w:r>
              <w:t>’</w:t>
            </w:r>
          </w:p>
        </w:tc>
      </w:tr>
      <w:tr w:rsidR="00AC23C4" w:rsidRPr="00913A62" w14:paraId="7209ED0F" w14:textId="77777777" w:rsidTr="006C3581">
        <w:tc>
          <w:tcPr>
            <w:tcW w:w="1360" w:type="dxa"/>
            <w:shd w:val="clear" w:color="auto" w:fill="auto"/>
          </w:tcPr>
          <w:p w14:paraId="6BB5EBD1" w14:textId="77777777" w:rsidR="00140A47" w:rsidRPr="00F37BC6" w:rsidRDefault="00140A47" w:rsidP="00AC4E77">
            <w:pPr>
              <w:pStyle w:val="TableCell0-2115pt"/>
            </w:pPr>
            <w:r w:rsidRPr="00F37BC6">
              <w:t>CV.VC</w:t>
            </w:r>
          </w:p>
        </w:tc>
        <w:tc>
          <w:tcPr>
            <w:tcW w:w="738" w:type="dxa"/>
            <w:shd w:val="clear" w:color="auto" w:fill="auto"/>
          </w:tcPr>
          <w:p w14:paraId="3D24A6B7" w14:textId="77777777" w:rsidR="00140A47" w:rsidRPr="00913A62" w:rsidRDefault="00140A47" w:rsidP="00AC23C4">
            <w:pPr>
              <w:pStyle w:val="TableCell0-2115pt"/>
              <w:ind w:right="170"/>
              <w:jc w:val="right"/>
            </w:pPr>
            <w:r w:rsidRPr="00913A62">
              <w:t>5</w:t>
            </w:r>
          </w:p>
        </w:tc>
        <w:tc>
          <w:tcPr>
            <w:tcW w:w="1247" w:type="dxa"/>
            <w:shd w:val="clear" w:color="auto" w:fill="auto"/>
          </w:tcPr>
          <w:p w14:paraId="421C82A3" w14:textId="77777777" w:rsidR="00140A47" w:rsidRPr="00913A62" w:rsidRDefault="00140A47" w:rsidP="00AC4E77">
            <w:pPr>
              <w:pStyle w:val="TableCell0-2115pt"/>
              <w:rPr>
                <w:rStyle w:val="ChCharisSIL"/>
              </w:rPr>
            </w:pPr>
            <w:r w:rsidRPr="00913A62">
              <w:t>/</w:t>
            </w:r>
            <w:r w:rsidRPr="00913A62">
              <w:rPr>
                <w:rStyle w:val="ChCharisSIL"/>
              </w:rPr>
              <w:t>ˈta.at</w:t>
            </w:r>
            <w:r w:rsidRPr="00913A62">
              <w:t>/</w:t>
            </w:r>
          </w:p>
        </w:tc>
        <w:tc>
          <w:tcPr>
            <w:tcW w:w="1872" w:type="dxa"/>
            <w:shd w:val="clear" w:color="auto" w:fill="auto"/>
          </w:tcPr>
          <w:p w14:paraId="5ACC7DFB" w14:textId="304C178E" w:rsidR="00140A47" w:rsidRPr="00913A62" w:rsidRDefault="00B7093A" w:rsidP="00AC4E77">
            <w:pPr>
              <w:pStyle w:val="TableCell0-2115pt"/>
            </w:pPr>
            <w:r>
              <w:t>‘</w:t>
            </w:r>
            <w:r w:rsidR="00140A47" w:rsidRPr="00913A62">
              <w:t>be obedient</w:t>
            </w:r>
            <w:r>
              <w:t>’</w:t>
            </w:r>
          </w:p>
        </w:tc>
      </w:tr>
      <w:tr w:rsidR="00AC23C4" w:rsidRPr="00913A62" w14:paraId="340CB494" w14:textId="77777777" w:rsidTr="006C3581">
        <w:tc>
          <w:tcPr>
            <w:tcW w:w="1360" w:type="dxa"/>
            <w:shd w:val="clear" w:color="auto" w:fill="auto"/>
          </w:tcPr>
          <w:p w14:paraId="01D8415A" w14:textId="77777777" w:rsidR="00140A47" w:rsidRPr="00913A62" w:rsidRDefault="00140A47" w:rsidP="00AC4E77">
            <w:pPr>
              <w:pStyle w:val="TableCell0-2115pt"/>
            </w:pPr>
            <w:r w:rsidRPr="00913A62">
              <w:t>CV.CV</w:t>
            </w:r>
          </w:p>
        </w:tc>
        <w:tc>
          <w:tcPr>
            <w:tcW w:w="738" w:type="dxa"/>
            <w:shd w:val="clear" w:color="auto" w:fill="auto"/>
          </w:tcPr>
          <w:p w14:paraId="604FD88F" w14:textId="77777777" w:rsidR="00140A47" w:rsidRPr="00913A62" w:rsidRDefault="00140A47" w:rsidP="00AC23C4">
            <w:pPr>
              <w:pStyle w:val="TableCell0-2115pt"/>
              <w:ind w:right="170"/>
              <w:jc w:val="right"/>
            </w:pPr>
            <w:r w:rsidRPr="00913A62">
              <w:t>72</w:t>
            </w:r>
          </w:p>
        </w:tc>
        <w:tc>
          <w:tcPr>
            <w:tcW w:w="1247" w:type="dxa"/>
            <w:shd w:val="clear" w:color="auto" w:fill="auto"/>
          </w:tcPr>
          <w:p w14:paraId="7233CF00" w14:textId="77777777" w:rsidR="00140A47" w:rsidRPr="00913A62" w:rsidRDefault="00140A47" w:rsidP="00AC4E77">
            <w:pPr>
              <w:pStyle w:val="TableCell0-2115pt"/>
              <w:rPr>
                <w:rStyle w:val="ChCharisSIL"/>
              </w:rPr>
            </w:pPr>
            <w:r w:rsidRPr="00913A62">
              <w:t>/</w:t>
            </w:r>
            <w:r w:rsidRPr="00913A62">
              <w:rPr>
                <w:rStyle w:val="ChCharisSIL"/>
              </w:rPr>
              <w:t>ˈka.ja</w:t>
            </w:r>
            <w:r w:rsidRPr="00913A62">
              <w:t>/</w:t>
            </w:r>
          </w:p>
        </w:tc>
        <w:tc>
          <w:tcPr>
            <w:tcW w:w="1872" w:type="dxa"/>
            <w:shd w:val="clear" w:color="auto" w:fill="auto"/>
          </w:tcPr>
          <w:p w14:paraId="489916CE" w14:textId="319253D5" w:rsidR="00140A47" w:rsidRPr="00913A62" w:rsidRDefault="00B7093A" w:rsidP="00AC4E77">
            <w:pPr>
              <w:pStyle w:val="TableCell0-2115pt"/>
            </w:pPr>
            <w:r>
              <w:t>‘</w:t>
            </w:r>
            <w:r w:rsidR="00140A47" w:rsidRPr="00913A62">
              <w:t>be rich</w:t>
            </w:r>
            <w:r>
              <w:t>’</w:t>
            </w:r>
          </w:p>
        </w:tc>
      </w:tr>
      <w:tr w:rsidR="00AC23C4" w:rsidRPr="00913A62" w14:paraId="0EAECDCA" w14:textId="77777777" w:rsidTr="006C3581">
        <w:tc>
          <w:tcPr>
            <w:tcW w:w="1360" w:type="dxa"/>
            <w:shd w:val="clear" w:color="auto" w:fill="auto"/>
          </w:tcPr>
          <w:p w14:paraId="66786023" w14:textId="77777777" w:rsidR="00140A47" w:rsidRPr="00913A62" w:rsidRDefault="00140A47" w:rsidP="00AC4E77">
            <w:pPr>
              <w:pStyle w:val="TableCell0-2115pt"/>
            </w:pPr>
            <w:r w:rsidRPr="00913A62">
              <w:t>CV.CVC</w:t>
            </w:r>
          </w:p>
        </w:tc>
        <w:tc>
          <w:tcPr>
            <w:tcW w:w="738" w:type="dxa"/>
            <w:shd w:val="clear" w:color="auto" w:fill="auto"/>
          </w:tcPr>
          <w:p w14:paraId="330D1EC5" w14:textId="77777777" w:rsidR="00140A47" w:rsidRPr="00913A62" w:rsidRDefault="00140A47" w:rsidP="00AC23C4">
            <w:pPr>
              <w:pStyle w:val="TableCell0-2115pt"/>
              <w:ind w:right="170"/>
              <w:jc w:val="right"/>
            </w:pPr>
            <w:r w:rsidRPr="00913A62">
              <w:t>103</w:t>
            </w:r>
          </w:p>
        </w:tc>
        <w:tc>
          <w:tcPr>
            <w:tcW w:w="1247" w:type="dxa"/>
            <w:shd w:val="clear" w:color="auto" w:fill="auto"/>
          </w:tcPr>
          <w:p w14:paraId="19622F4E" w14:textId="77777777" w:rsidR="00140A47" w:rsidRPr="00913A62" w:rsidRDefault="00140A47" w:rsidP="00AC4E77">
            <w:pPr>
              <w:pStyle w:val="TableCell0-2115pt"/>
              <w:rPr>
                <w:rStyle w:val="ChCharisSIL"/>
              </w:rPr>
            </w:pPr>
            <w:r w:rsidRPr="00913A62">
              <w:t>/</w:t>
            </w:r>
            <w:r w:rsidRPr="00913A62">
              <w:rPr>
                <w:rStyle w:val="ChCharisSIL"/>
              </w:rPr>
              <w:t>ˈhɔ.nɔr</w:t>
            </w:r>
            <w:r w:rsidRPr="00913A62">
              <w:t>/</w:t>
            </w:r>
          </w:p>
        </w:tc>
        <w:tc>
          <w:tcPr>
            <w:tcW w:w="1872" w:type="dxa"/>
            <w:shd w:val="clear" w:color="auto" w:fill="auto"/>
          </w:tcPr>
          <w:p w14:paraId="66BD7E9A" w14:textId="47FF329D" w:rsidR="00140A47" w:rsidRPr="00913A62" w:rsidRDefault="00B7093A" w:rsidP="00AC4E77">
            <w:pPr>
              <w:pStyle w:val="TableCell0-2115pt"/>
            </w:pPr>
            <w:r>
              <w:t>‘</w:t>
            </w:r>
            <w:r w:rsidR="00140A47" w:rsidRPr="00913A62">
              <w:t>honorarium</w:t>
            </w:r>
            <w:r>
              <w:t>’</w:t>
            </w:r>
          </w:p>
        </w:tc>
      </w:tr>
      <w:tr w:rsidR="00AC23C4" w:rsidRPr="00913A62" w14:paraId="1F5AB2A0" w14:textId="77777777" w:rsidTr="006C3581">
        <w:tc>
          <w:tcPr>
            <w:tcW w:w="1360" w:type="dxa"/>
            <w:shd w:val="clear" w:color="auto" w:fill="auto"/>
          </w:tcPr>
          <w:p w14:paraId="63196AD0" w14:textId="77777777" w:rsidR="00140A47" w:rsidRPr="00F37BC6" w:rsidRDefault="00140A47" w:rsidP="00AC4E77">
            <w:pPr>
              <w:pStyle w:val="TableCell0-2115pt"/>
            </w:pPr>
            <w:r w:rsidRPr="00F37BC6">
              <w:t>CV.CVCC</w:t>
            </w:r>
          </w:p>
        </w:tc>
        <w:tc>
          <w:tcPr>
            <w:tcW w:w="738" w:type="dxa"/>
            <w:shd w:val="clear" w:color="auto" w:fill="auto"/>
          </w:tcPr>
          <w:p w14:paraId="6123A2C0" w14:textId="77777777" w:rsidR="00140A47" w:rsidRPr="00913A62" w:rsidRDefault="00140A47" w:rsidP="00AC23C4">
            <w:pPr>
              <w:pStyle w:val="TableCell0-2115pt"/>
              <w:ind w:right="170"/>
              <w:jc w:val="right"/>
            </w:pPr>
            <w:r w:rsidRPr="00913A62">
              <w:t>1</w:t>
            </w:r>
          </w:p>
        </w:tc>
        <w:tc>
          <w:tcPr>
            <w:tcW w:w="1247" w:type="dxa"/>
            <w:shd w:val="clear" w:color="auto" w:fill="auto"/>
          </w:tcPr>
          <w:p w14:paraId="2F277CE3" w14:textId="77777777" w:rsidR="00140A47" w:rsidRPr="00913A62" w:rsidRDefault="00140A47" w:rsidP="00AC4E77">
            <w:pPr>
              <w:pStyle w:val="TableCell0-2115pt"/>
              <w:rPr>
                <w:rStyle w:val="ChCharisSIL"/>
              </w:rPr>
            </w:pPr>
            <w:r w:rsidRPr="00913A62">
              <w:t>/</w:t>
            </w:r>
            <w:r w:rsidRPr="00913A62">
              <w:rPr>
                <w:rStyle w:val="ChCharisSIL"/>
              </w:rPr>
              <w:t>ˈra.pɔrt</w:t>
            </w:r>
            <w:r w:rsidRPr="00913A62">
              <w:t>/</w:t>
            </w:r>
          </w:p>
        </w:tc>
        <w:tc>
          <w:tcPr>
            <w:tcW w:w="1872" w:type="dxa"/>
            <w:shd w:val="clear" w:color="auto" w:fill="auto"/>
          </w:tcPr>
          <w:p w14:paraId="18EEE1D7" w14:textId="0AF7F5FA" w:rsidR="00140A47" w:rsidRPr="00913A62" w:rsidRDefault="00B7093A" w:rsidP="00AC4E77">
            <w:pPr>
              <w:pStyle w:val="TableCell0-2115pt"/>
            </w:pPr>
            <w:r>
              <w:t>‘</w:t>
            </w:r>
            <w:r w:rsidR="00140A47" w:rsidRPr="00913A62">
              <w:t>school report book</w:t>
            </w:r>
            <w:r>
              <w:t>’</w:t>
            </w:r>
          </w:p>
        </w:tc>
      </w:tr>
      <w:tr w:rsidR="00AC23C4" w:rsidRPr="00913A62" w14:paraId="362AE273" w14:textId="77777777" w:rsidTr="006C3581">
        <w:tc>
          <w:tcPr>
            <w:tcW w:w="1360" w:type="dxa"/>
            <w:shd w:val="clear" w:color="auto" w:fill="auto"/>
          </w:tcPr>
          <w:p w14:paraId="75835C78" w14:textId="77777777" w:rsidR="00140A47" w:rsidRPr="00913A62" w:rsidRDefault="00140A47" w:rsidP="00AC4E77">
            <w:pPr>
              <w:pStyle w:val="TableCell0-2115ptBreak"/>
            </w:pPr>
            <w:r w:rsidRPr="00913A62">
              <w:t>CV.CCVC</w:t>
            </w:r>
          </w:p>
        </w:tc>
        <w:tc>
          <w:tcPr>
            <w:tcW w:w="738" w:type="dxa"/>
            <w:shd w:val="clear" w:color="auto" w:fill="auto"/>
          </w:tcPr>
          <w:p w14:paraId="4B7F5836" w14:textId="77777777" w:rsidR="00140A47" w:rsidRPr="00913A62" w:rsidRDefault="00140A47" w:rsidP="00AC23C4">
            <w:pPr>
              <w:pStyle w:val="TableCell0-2115ptBreak"/>
              <w:ind w:right="170"/>
              <w:jc w:val="right"/>
            </w:pPr>
            <w:r w:rsidRPr="00913A62">
              <w:t>2</w:t>
            </w:r>
          </w:p>
        </w:tc>
        <w:tc>
          <w:tcPr>
            <w:tcW w:w="1247" w:type="dxa"/>
            <w:shd w:val="clear" w:color="auto" w:fill="auto"/>
          </w:tcPr>
          <w:p w14:paraId="6F67E9C1" w14:textId="77777777" w:rsidR="00140A47" w:rsidRPr="00913A62" w:rsidRDefault="00140A47" w:rsidP="00AC4E77">
            <w:pPr>
              <w:pStyle w:val="TableCell0-2115ptBreak"/>
              <w:rPr>
                <w:rStyle w:val="ChCharisSIL"/>
              </w:rPr>
            </w:pPr>
            <w:r w:rsidRPr="00913A62">
              <w:t>/</w:t>
            </w:r>
            <w:r w:rsidRPr="00913A62">
              <w:rPr>
                <w:rStyle w:val="ChCharisSIL"/>
              </w:rPr>
              <w:t>ˈdɔ.brak</w:t>
            </w:r>
            <w:r w:rsidRPr="00913A62">
              <w:t>/</w:t>
            </w:r>
          </w:p>
        </w:tc>
        <w:tc>
          <w:tcPr>
            <w:tcW w:w="1872" w:type="dxa"/>
            <w:shd w:val="clear" w:color="auto" w:fill="auto"/>
          </w:tcPr>
          <w:p w14:paraId="007F7EAA" w14:textId="79361D77" w:rsidR="00140A47" w:rsidRPr="00913A62" w:rsidRDefault="00B7093A" w:rsidP="00AC4E77">
            <w:pPr>
              <w:pStyle w:val="TableCell0-2115ptBreak"/>
            </w:pPr>
            <w:r>
              <w:t>‘</w:t>
            </w:r>
            <w:r w:rsidR="00140A47" w:rsidRPr="00913A62">
              <w:t>smash</w:t>
            </w:r>
            <w:r>
              <w:t>’</w:t>
            </w:r>
          </w:p>
        </w:tc>
      </w:tr>
      <w:tr w:rsidR="00AC23C4" w:rsidRPr="00913A62" w14:paraId="3BA89788" w14:textId="77777777" w:rsidTr="006C3581">
        <w:tc>
          <w:tcPr>
            <w:tcW w:w="1360" w:type="dxa"/>
            <w:shd w:val="clear" w:color="auto" w:fill="auto"/>
          </w:tcPr>
          <w:p w14:paraId="263E3371" w14:textId="77777777" w:rsidR="00140A47" w:rsidRPr="00913A62" w:rsidRDefault="00140A47" w:rsidP="00AC4E77">
            <w:pPr>
              <w:pStyle w:val="TableCell2-2115pt"/>
            </w:pPr>
            <w:r w:rsidRPr="00913A62">
              <w:t>CVC.CV</w:t>
            </w:r>
          </w:p>
        </w:tc>
        <w:tc>
          <w:tcPr>
            <w:tcW w:w="738" w:type="dxa"/>
            <w:shd w:val="clear" w:color="auto" w:fill="auto"/>
          </w:tcPr>
          <w:p w14:paraId="3B4836F0" w14:textId="77777777" w:rsidR="00140A47" w:rsidRPr="00913A62" w:rsidRDefault="00140A47" w:rsidP="00AC23C4">
            <w:pPr>
              <w:pStyle w:val="TableCell2-2115pt"/>
              <w:ind w:right="170"/>
              <w:jc w:val="right"/>
            </w:pPr>
            <w:r w:rsidRPr="00913A62">
              <w:t>48</w:t>
            </w:r>
          </w:p>
        </w:tc>
        <w:tc>
          <w:tcPr>
            <w:tcW w:w="1247" w:type="dxa"/>
            <w:shd w:val="clear" w:color="auto" w:fill="auto"/>
          </w:tcPr>
          <w:p w14:paraId="5C707A90" w14:textId="77777777" w:rsidR="00140A47" w:rsidRPr="00913A62" w:rsidRDefault="00140A47" w:rsidP="00AC4E77">
            <w:pPr>
              <w:pStyle w:val="TableCell2-2115pt"/>
              <w:rPr>
                <w:rStyle w:val="ChCharisSIL"/>
              </w:rPr>
            </w:pPr>
            <w:r w:rsidRPr="00913A62">
              <w:t>/</w:t>
            </w:r>
            <w:r w:rsidRPr="00913A62">
              <w:rPr>
                <w:rStyle w:val="ChCharisSIL"/>
              </w:rPr>
              <w:t>ˈwak.tu</w:t>
            </w:r>
            <w:r w:rsidRPr="00913A62">
              <w:t>/</w:t>
            </w:r>
          </w:p>
        </w:tc>
        <w:tc>
          <w:tcPr>
            <w:tcW w:w="1872" w:type="dxa"/>
            <w:shd w:val="clear" w:color="auto" w:fill="auto"/>
          </w:tcPr>
          <w:p w14:paraId="621ADD4C" w14:textId="02A52BAA" w:rsidR="00140A47" w:rsidRPr="00913A62" w:rsidRDefault="00B7093A" w:rsidP="00AC4E77">
            <w:pPr>
              <w:pStyle w:val="TableCell2-2115pt"/>
            </w:pPr>
            <w:r>
              <w:t>‘</w:t>
            </w:r>
            <w:r w:rsidR="00140A47" w:rsidRPr="00913A62">
              <w:t>time</w:t>
            </w:r>
            <w:r>
              <w:t>’</w:t>
            </w:r>
          </w:p>
        </w:tc>
      </w:tr>
      <w:tr w:rsidR="00AC23C4" w:rsidRPr="00913A62" w14:paraId="6B5A7823" w14:textId="77777777" w:rsidTr="006C3581">
        <w:tc>
          <w:tcPr>
            <w:tcW w:w="1360" w:type="dxa"/>
            <w:shd w:val="clear" w:color="auto" w:fill="auto"/>
          </w:tcPr>
          <w:p w14:paraId="4DCA1DF6" w14:textId="77777777" w:rsidR="00140A47" w:rsidRPr="00913A62" w:rsidRDefault="00140A47" w:rsidP="00AC4E77">
            <w:pPr>
              <w:pStyle w:val="TableCell0-2115pt"/>
            </w:pPr>
            <w:r w:rsidRPr="00913A62">
              <w:t>CVC.CVC</w:t>
            </w:r>
          </w:p>
        </w:tc>
        <w:tc>
          <w:tcPr>
            <w:tcW w:w="738" w:type="dxa"/>
            <w:shd w:val="clear" w:color="auto" w:fill="auto"/>
          </w:tcPr>
          <w:p w14:paraId="5DEC533D" w14:textId="77777777" w:rsidR="00140A47" w:rsidRPr="00913A62" w:rsidRDefault="00140A47" w:rsidP="00AC23C4">
            <w:pPr>
              <w:pStyle w:val="TableCell0-2115pt"/>
              <w:ind w:right="170"/>
              <w:jc w:val="right"/>
            </w:pPr>
            <w:r w:rsidRPr="00913A62">
              <w:t>51</w:t>
            </w:r>
          </w:p>
        </w:tc>
        <w:tc>
          <w:tcPr>
            <w:tcW w:w="1247" w:type="dxa"/>
            <w:shd w:val="clear" w:color="auto" w:fill="auto"/>
          </w:tcPr>
          <w:p w14:paraId="4E422214" w14:textId="5106FD87" w:rsidR="00140A47" w:rsidRPr="009D4A70" w:rsidRDefault="00140A47" w:rsidP="00AC4E77">
            <w:pPr>
              <w:pStyle w:val="TableCell0-2115pt"/>
              <w:rPr>
                <w:rStyle w:val="ChCharisSIL"/>
              </w:rPr>
            </w:pPr>
            <w:r w:rsidRPr="009D4A70">
              <w:t>/</w:t>
            </w:r>
            <w:r w:rsidRPr="009D4A70">
              <w:rPr>
                <w:rStyle w:val="ChCharisSIL"/>
              </w:rPr>
              <w:t>ˈkɔr.ba</w:t>
            </w:r>
            <w:r w:rsidR="00AE08E7" w:rsidRPr="009D4A70">
              <w:rPr>
                <w:rStyle w:val="ChCharisSIL"/>
              </w:rPr>
              <w:t>ŋ</w:t>
            </w:r>
            <w:r w:rsidRPr="009D4A70">
              <w:t>/</w:t>
            </w:r>
          </w:p>
        </w:tc>
        <w:tc>
          <w:tcPr>
            <w:tcW w:w="1872" w:type="dxa"/>
            <w:shd w:val="clear" w:color="auto" w:fill="auto"/>
          </w:tcPr>
          <w:p w14:paraId="5A2227B7" w14:textId="221A96BB" w:rsidR="00140A47" w:rsidRPr="00913A62" w:rsidRDefault="00B7093A" w:rsidP="00AC4E77">
            <w:pPr>
              <w:pStyle w:val="TableCell0-2115pt"/>
            </w:pPr>
            <w:r>
              <w:t>‘</w:t>
            </w:r>
            <w:r w:rsidR="00140A47" w:rsidRPr="00913A62">
              <w:t>sacrifice</w:t>
            </w:r>
            <w:r>
              <w:t>’</w:t>
            </w:r>
          </w:p>
        </w:tc>
      </w:tr>
      <w:tr w:rsidR="00AC23C4" w:rsidRPr="00913A62" w14:paraId="42B12E9C" w14:textId="77777777" w:rsidTr="006C3581">
        <w:tc>
          <w:tcPr>
            <w:tcW w:w="1360" w:type="dxa"/>
            <w:shd w:val="clear" w:color="auto" w:fill="auto"/>
          </w:tcPr>
          <w:p w14:paraId="08BFBCB2" w14:textId="77777777" w:rsidR="00140A47" w:rsidRPr="00913A62" w:rsidRDefault="00140A47" w:rsidP="00AC4E77">
            <w:pPr>
              <w:pStyle w:val="TableCell0-2115pt"/>
            </w:pPr>
            <w:r w:rsidRPr="00913A62">
              <w:t>CVC.CCV</w:t>
            </w:r>
          </w:p>
        </w:tc>
        <w:tc>
          <w:tcPr>
            <w:tcW w:w="738" w:type="dxa"/>
            <w:shd w:val="clear" w:color="auto" w:fill="auto"/>
          </w:tcPr>
          <w:p w14:paraId="3EB6B462" w14:textId="77777777" w:rsidR="00140A47" w:rsidRPr="00913A62" w:rsidRDefault="00140A47" w:rsidP="00AC23C4">
            <w:pPr>
              <w:pStyle w:val="TableCell0-2115pt"/>
              <w:ind w:right="170"/>
              <w:jc w:val="right"/>
            </w:pPr>
            <w:r w:rsidRPr="00913A62">
              <w:t>2</w:t>
            </w:r>
          </w:p>
        </w:tc>
        <w:tc>
          <w:tcPr>
            <w:tcW w:w="1247" w:type="dxa"/>
            <w:shd w:val="clear" w:color="auto" w:fill="auto"/>
          </w:tcPr>
          <w:p w14:paraId="0232E487" w14:textId="77777777" w:rsidR="00140A47" w:rsidRPr="009D4A70" w:rsidRDefault="00140A47" w:rsidP="00AC4E77">
            <w:pPr>
              <w:pStyle w:val="TableCell0-2115pt"/>
              <w:rPr>
                <w:rStyle w:val="ChCharisSIL"/>
              </w:rPr>
            </w:pPr>
            <w:r w:rsidRPr="009D4A70">
              <w:t>/</w:t>
            </w:r>
            <w:r w:rsidRPr="009D4A70">
              <w:rPr>
                <w:rStyle w:val="ChCharisSIL"/>
              </w:rPr>
              <w:t>ˈman.tri</w:t>
            </w:r>
            <w:r w:rsidRPr="009D4A70">
              <w:t>/</w:t>
            </w:r>
          </w:p>
        </w:tc>
        <w:tc>
          <w:tcPr>
            <w:tcW w:w="1872" w:type="dxa"/>
            <w:shd w:val="clear" w:color="auto" w:fill="auto"/>
          </w:tcPr>
          <w:p w14:paraId="7575C91C" w14:textId="6DB7FB44" w:rsidR="00140A47" w:rsidRPr="00913A62" w:rsidRDefault="00B7093A" w:rsidP="00AC4E77">
            <w:pPr>
              <w:pStyle w:val="TableCell0-2115pt"/>
            </w:pPr>
            <w:r>
              <w:t>‘</w:t>
            </w:r>
            <w:r w:rsidR="00140A47" w:rsidRPr="00913A62">
              <w:t>male nurse</w:t>
            </w:r>
            <w:r>
              <w:t>’</w:t>
            </w:r>
          </w:p>
        </w:tc>
      </w:tr>
      <w:tr w:rsidR="00AC23C4" w:rsidRPr="00913A62" w14:paraId="261D427B" w14:textId="77777777" w:rsidTr="006C3581">
        <w:tc>
          <w:tcPr>
            <w:tcW w:w="1360" w:type="dxa"/>
            <w:shd w:val="clear" w:color="auto" w:fill="auto"/>
          </w:tcPr>
          <w:p w14:paraId="2255F5C2" w14:textId="77777777" w:rsidR="00140A47" w:rsidRPr="00913A62" w:rsidRDefault="00140A47" w:rsidP="00AC4E77">
            <w:pPr>
              <w:pStyle w:val="TableCell0-2115pt"/>
            </w:pPr>
            <w:r w:rsidRPr="00913A62">
              <w:t>CVC.CCVC</w:t>
            </w:r>
          </w:p>
        </w:tc>
        <w:tc>
          <w:tcPr>
            <w:tcW w:w="738" w:type="dxa"/>
            <w:shd w:val="clear" w:color="auto" w:fill="auto"/>
          </w:tcPr>
          <w:p w14:paraId="56C1DA35" w14:textId="77777777" w:rsidR="00140A47" w:rsidRPr="00913A62" w:rsidRDefault="00140A47" w:rsidP="00AC23C4">
            <w:pPr>
              <w:pStyle w:val="TableCell0-2115pt"/>
              <w:ind w:right="170"/>
              <w:jc w:val="right"/>
            </w:pPr>
            <w:r w:rsidRPr="00913A62">
              <w:t>5</w:t>
            </w:r>
          </w:p>
        </w:tc>
        <w:tc>
          <w:tcPr>
            <w:tcW w:w="1247" w:type="dxa"/>
            <w:shd w:val="clear" w:color="auto" w:fill="auto"/>
          </w:tcPr>
          <w:p w14:paraId="65DD0F13" w14:textId="77777777" w:rsidR="00140A47" w:rsidRPr="00913A62" w:rsidRDefault="00140A47" w:rsidP="00AC4E77">
            <w:pPr>
              <w:pStyle w:val="TableCell0-2115pt"/>
              <w:rPr>
                <w:rStyle w:val="ChCharisSIL"/>
              </w:rPr>
            </w:pPr>
            <w:r w:rsidRPr="00913A62">
              <w:t>/</w:t>
            </w:r>
            <w:r w:rsidRPr="00913A62">
              <w:rPr>
                <w:rStyle w:val="ChCharisSIL"/>
              </w:rPr>
              <w:t>ˈdis.trik</w:t>
            </w:r>
            <w:r w:rsidRPr="00913A62">
              <w:t>/</w:t>
            </w:r>
          </w:p>
        </w:tc>
        <w:tc>
          <w:tcPr>
            <w:tcW w:w="1872" w:type="dxa"/>
            <w:shd w:val="clear" w:color="auto" w:fill="auto"/>
          </w:tcPr>
          <w:p w14:paraId="6C98345A" w14:textId="1FE23E80" w:rsidR="00140A47" w:rsidRPr="00913A62" w:rsidRDefault="00B7093A" w:rsidP="00AC4E77">
            <w:pPr>
              <w:pStyle w:val="TableCell0-2115pt"/>
            </w:pPr>
            <w:r>
              <w:t>‘</w:t>
            </w:r>
            <w:r w:rsidR="00140A47" w:rsidRPr="00913A62">
              <w:t>district</w:t>
            </w:r>
            <w:r>
              <w:t>’</w:t>
            </w:r>
          </w:p>
        </w:tc>
      </w:tr>
      <w:tr w:rsidR="00AC23C4" w:rsidRPr="00913A62" w14:paraId="307E4D4A" w14:textId="77777777" w:rsidTr="006C3581">
        <w:tc>
          <w:tcPr>
            <w:tcW w:w="1360" w:type="dxa"/>
            <w:shd w:val="clear" w:color="auto" w:fill="auto"/>
          </w:tcPr>
          <w:p w14:paraId="4B8C1DCF" w14:textId="77777777" w:rsidR="00140A47" w:rsidRPr="00913A62" w:rsidRDefault="00140A47" w:rsidP="00AC4E77">
            <w:pPr>
              <w:pStyle w:val="TableCell0-2115ptBreak"/>
            </w:pPr>
            <w:r w:rsidRPr="00913A62">
              <w:t>CVC.CCV</w:t>
            </w:r>
            <w:r w:rsidRPr="00F37BC6">
              <w:t>CC</w:t>
            </w:r>
          </w:p>
        </w:tc>
        <w:tc>
          <w:tcPr>
            <w:tcW w:w="738" w:type="dxa"/>
            <w:shd w:val="clear" w:color="auto" w:fill="auto"/>
          </w:tcPr>
          <w:p w14:paraId="59605FB8" w14:textId="77777777" w:rsidR="00140A47" w:rsidRPr="00913A62" w:rsidRDefault="00140A47" w:rsidP="00AC23C4">
            <w:pPr>
              <w:pStyle w:val="TableCell0-2115ptBreak"/>
              <w:ind w:right="170"/>
              <w:jc w:val="right"/>
            </w:pPr>
            <w:r w:rsidRPr="00913A62">
              <w:t>1</w:t>
            </w:r>
          </w:p>
        </w:tc>
        <w:tc>
          <w:tcPr>
            <w:tcW w:w="1247" w:type="dxa"/>
            <w:shd w:val="clear" w:color="auto" w:fill="auto"/>
          </w:tcPr>
          <w:p w14:paraId="614507A8" w14:textId="77777777" w:rsidR="00140A47" w:rsidRPr="00913A62" w:rsidRDefault="00140A47" w:rsidP="00AC4E77">
            <w:pPr>
              <w:pStyle w:val="TableCell0-2115ptBreak"/>
              <w:rPr>
                <w:rStyle w:val="ChCharisSIL"/>
              </w:rPr>
            </w:pPr>
            <w:r w:rsidRPr="00913A62">
              <w:t>/</w:t>
            </w:r>
            <w:r w:rsidRPr="00913A62">
              <w:rPr>
                <w:rStyle w:val="ChCharisSIL"/>
              </w:rPr>
              <w:t>ˈkɔm.plɛks</w:t>
            </w:r>
            <w:r w:rsidRPr="00913A62">
              <w:t>/</w:t>
            </w:r>
          </w:p>
        </w:tc>
        <w:tc>
          <w:tcPr>
            <w:tcW w:w="1872" w:type="dxa"/>
            <w:shd w:val="clear" w:color="auto" w:fill="auto"/>
          </w:tcPr>
          <w:p w14:paraId="3043B4DD" w14:textId="1BDE0C34" w:rsidR="00140A47" w:rsidRPr="00913A62" w:rsidRDefault="00B7093A" w:rsidP="00AC4E77">
            <w:pPr>
              <w:pStyle w:val="TableCell0-2115ptBreak"/>
            </w:pPr>
            <w:r>
              <w:t>‘</w:t>
            </w:r>
            <w:r w:rsidR="00140A47" w:rsidRPr="00913A62">
              <w:t>complex</w:t>
            </w:r>
            <w:r>
              <w:t>’</w:t>
            </w:r>
          </w:p>
        </w:tc>
      </w:tr>
      <w:tr w:rsidR="00AC23C4" w:rsidRPr="00913A62" w14:paraId="3AED690C" w14:textId="77777777" w:rsidTr="006C3581">
        <w:tc>
          <w:tcPr>
            <w:tcW w:w="1360" w:type="dxa"/>
            <w:shd w:val="clear" w:color="auto" w:fill="auto"/>
          </w:tcPr>
          <w:p w14:paraId="7867E2E6" w14:textId="77777777" w:rsidR="00140A47" w:rsidRPr="00913A62" w:rsidRDefault="00140A47" w:rsidP="00AC4E77">
            <w:pPr>
              <w:pStyle w:val="TableCell2-2115pt"/>
            </w:pPr>
            <w:r w:rsidRPr="00913A62">
              <w:lastRenderedPageBreak/>
              <w:t>CCV.V</w:t>
            </w:r>
          </w:p>
        </w:tc>
        <w:tc>
          <w:tcPr>
            <w:tcW w:w="738" w:type="dxa"/>
            <w:shd w:val="clear" w:color="auto" w:fill="auto"/>
          </w:tcPr>
          <w:p w14:paraId="44789BA6" w14:textId="77777777" w:rsidR="00140A47" w:rsidRPr="00913A62" w:rsidRDefault="00140A47" w:rsidP="00AC23C4">
            <w:pPr>
              <w:pStyle w:val="TableCell2-2115pt"/>
              <w:ind w:right="170"/>
              <w:jc w:val="right"/>
            </w:pPr>
            <w:r w:rsidRPr="00913A62">
              <w:t>1</w:t>
            </w:r>
          </w:p>
        </w:tc>
        <w:tc>
          <w:tcPr>
            <w:tcW w:w="1247" w:type="dxa"/>
            <w:shd w:val="clear" w:color="auto" w:fill="auto"/>
          </w:tcPr>
          <w:p w14:paraId="61F80027" w14:textId="77777777" w:rsidR="00140A47" w:rsidRPr="00913A62" w:rsidRDefault="00140A47" w:rsidP="00AC4E77">
            <w:pPr>
              <w:pStyle w:val="TableCell2-2115pt"/>
              <w:rPr>
                <w:rStyle w:val="ChCharisSIL"/>
              </w:rPr>
            </w:pPr>
            <w:r w:rsidRPr="00913A62">
              <w:t>/</w:t>
            </w:r>
            <w:r w:rsidRPr="00913A62">
              <w:rPr>
                <w:rStyle w:val="ChCharisSIL"/>
              </w:rPr>
              <w:t>ˈsmu.a</w:t>
            </w:r>
            <w:r w:rsidRPr="00913A62">
              <w:t>/</w:t>
            </w:r>
          </w:p>
        </w:tc>
        <w:tc>
          <w:tcPr>
            <w:tcW w:w="1872" w:type="dxa"/>
            <w:shd w:val="clear" w:color="auto" w:fill="auto"/>
          </w:tcPr>
          <w:p w14:paraId="022AB1A3" w14:textId="0C84E69C" w:rsidR="00140A47" w:rsidRPr="00913A62" w:rsidRDefault="00B7093A" w:rsidP="00AC4E77">
            <w:pPr>
              <w:pStyle w:val="TableCell2-2115pt"/>
            </w:pPr>
            <w:r>
              <w:t>‘</w:t>
            </w:r>
            <w:r w:rsidR="00140A47" w:rsidRPr="00913A62">
              <w:t>all</w:t>
            </w:r>
            <w:r>
              <w:t>’</w:t>
            </w:r>
          </w:p>
        </w:tc>
      </w:tr>
      <w:tr w:rsidR="00AC23C4" w:rsidRPr="00913A62" w14:paraId="32C957CA" w14:textId="77777777" w:rsidTr="006C3581">
        <w:tc>
          <w:tcPr>
            <w:tcW w:w="1360" w:type="dxa"/>
            <w:shd w:val="clear" w:color="auto" w:fill="auto"/>
          </w:tcPr>
          <w:p w14:paraId="40E3B8FE" w14:textId="77777777" w:rsidR="00140A47" w:rsidRPr="00913A62" w:rsidRDefault="00140A47" w:rsidP="00AC4E77">
            <w:pPr>
              <w:pStyle w:val="TableCell0-2115pt"/>
            </w:pPr>
            <w:r w:rsidRPr="00913A62">
              <w:t>CCV.CV</w:t>
            </w:r>
          </w:p>
        </w:tc>
        <w:tc>
          <w:tcPr>
            <w:tcW w:w="738" w:type="dxa"/>
            <w:shd w:val="clear" w:color="auto" w:fill="auto"/>
          </w:tcPr>
          <w:p w14:paraId="7B3CCBA0" w14:textId="77777777" w:rsidR="00140A47" w:rsidRPr="00913A62" w:rsidRDefault="00140A47" w:rsidP="00AC23C4">
            <w:pPr>
              <w:pStyle w:val="TableCell0-2115pt"/>
              <w:ind w:right="170"/>
              <w:jc w:val="right"/>
            </w:pPr>
            <w:r w:rsidRPr="00913A62">
              <w:t>13</w:t>
            </w:r>
          </w:p>
        </w:tc>
        <w:tc>
          <w:tcPr>
            <w:tcW w:w="1247" w:type="dxa"/>
            <w:shd w:val="clear" w:color="auto" w:fill="auto"/>
          </w:tcPr>
          <w:p w14:paraId="665CB3C8" w14:textId="77777777" w:rsidR="00140A47" w:rsidRPr="00913A62" w:rsidRDefault="00140A47" w:rsidP="00AC4E77">
            <w:pPr>
              <w:pStyle w:val="TableCell0-2115pt"/>
              <w:rPr>
                <w:rStyle w:val="ChCharisSIL"/>
              </w:rPr>
            </w:pPr>
            <w:r w:rsidRPr="00913A62">
              <w:t>/</w:t>
            </w:r>
            <w:r w:rsidRPr="00913A62">
              <w:rPr>
                <w:rStyle w:val="ChCharisSIL"/>
              </w:rPr>
              <w:t>ˈkwa.sa</w:t>
            </w:r>
            <w:r w:rsidRPr="00913A62">
              <w:t>/</w:t>
            </w:r>
          </w:p>
        </w:tc>
        <w:tc>
          <w:tcPr>
            <w:tcW w:w="1872" w:type="dxa"/>
            <w:shd w:val="clear" w:color="auto" w:fill="auto"/>
          </w:tcPr>
          <w:p w14:paraId="0D69E6D6" w14:textId="1D2D8155" w:rsidR="00140A47" w:rsidRPr="00913A62" w:rsidRDefault="00B7093A" w:rsidP="00AC4E77">
            <w:pPr>
              <w:pStyle w:val="TableCell0-2115pt"/>
            </w:pPr>
            <w:r>
              <w:t>‘</w:t>
            </w:r>
            <w:r w:rsidR="00140A47" w:rsidRPr="00913A62">
              <w:t>power</w:t>
            </w:r>
            <w:r>
              <w:t>’</w:t>
            </w:r>
          </w:p>
        </w:tc>
      </w:tr>
      <w:tr w:rsidR="00AC23C4" w:rsidRPr="00913A62" w14:paraId="1FD5E4ED" w14:textId="77777777" w:rsidTr="006C3581">
        <w:tc>
          <w:tcPr>
            <w:tcW w:w="1360" w:type="dxa"/>
            <w:shd w:val="clear" w:color="auto" w:fill="auto"/>
          </w:tcPr>
          <w:p w14:paraId="7139B520" w14:textId="77777777" w:rsidR="00140A47" w:rsidRPr="00913A62" w:rsidRDefault="00140A47" w:rsidP="00AC4E77">
            <w:pPr>
              <w:pStyle w:val="TableCell0-2115pt"/>
            </w:pPr>
            <w:r w:rsidRPr="00913A62">
              <w:t>CCV.CVC</w:t>
            </w:r>
          </w:p>
        </w:tc>
        <w:tc>
          <w:tcPr>
            <w:tcW w:w="738" w:type="dxa"/>
            <w:shd w:val="clear" w:color="auto" w:fill="auto"/>
          </w:tcPr>
          <w:p w14:paraId="4DE6772C" w14:textId="77777777" w:rsidR="00140A47" w:rsidRPr="00913A62" w:rsidRDefault="00140A47" w:rsidP="00AC23C4">
            <w:pPr>
              <w:pStyle w:val="TableCell0-2115pt"/>
              <w:ind w:right="170"/>
              <w:jc w:val="right"/>
            </w:pPr>
            <w:r w:rsidRPr="00913A62">
              <w:t>11</w:t>
            </w:r>
          </w:p>
        </w:tc>
        <w:tc>
          <w:tcPr>
            <w:tcW w:w="1247" w:type="dxa"/>
            <w:shd w:val="clear" w:color="auto" w:fill="auto"/>
          </w:tcPr>
          <w:p w14:paraId="1D76B837" w14:textId="77777777" w:rsidR="00140A47" w:rsidRPr="00913A62" w:rsidRDefault="00140A47" w:rsidP="00AC4E77">
            <w:pPr>
              <w:pStyle w:val="TableCell0-2115pt"/>
              <w:rPr>
                <w:rStyle w:val="ChCharisSIL"/>
              </w:rPr>
            </w:pPr>
            <w:r w:rsidRPr="00913A62">
              <w:t>/</w:t>
            </w:r>
            <w:r w:rsidRPr="00913A62">
              <w:rPr>
                <w:rStyle w:val="ChCharisSIL"/>
              </w:rPr>
              <w:t>ˈsla.mat</w:t>
            </w:r>
            <w:r w:rsidRPr="00913A62">
              <w:t>/</w:t>
            </w:r>
          </w:p>
        </w:tc>
        <w:tc>
          <w:tcPr>
            <w:tcW w:w="1872" w:type="dxa"/>
            <w:shd w:val="clear" w:color="auto" w:fill="auto"/>
          </w:tcPr>
          <w:p w14:paraId="6E85D8AA" w14:textId="7FC32809" w:rsidR="00140A47" w:rsidRPr="00913A62" w:rsidRDefault="00B7093A" w:rsidP="00AC4E77">
            <w:pPr>
              <w:pStyle w:val="TableCell0-2115pt"/>
            </w:pPr>
            <w:r>
              <w:t>‘</w:t>
            </w:r>
            <w:r w:rsidR="00140A47" w:rsidRPr="00913A62">
              <w:t>be safe</w:t>
            </w:r>
            <w:r>
              <w:t>’</w:t>
            </w:r>
          </w:p>
        </w:tc>
      </w:tr>
      <w:tr w:rsidR="00AC23C4" w:rsidRPr="00913A62" w14:paraId="3070FB65" w14:textId="77777777" w:rsidTr="006C3581">
        <w:tc>
          <w:tcPr>
            <w:tcW w:w="1360" w:type="dxa"/>
            <w:shd w:val="clear" w:color="auto" w:fill="auto"/>
          </w:tcPr>
          <w:p w14:paraId="6BBC129D" w14:textId="77777777" w:rsidR="00140A47" w:rsidRPr="00913A62" w:rsidRDefault="00140A47" w:rsidP="00AC4E77">
            <w:pPr>
              <w:pStyle w:val="TableCell0-2115pt"/>
            </w:pPr>
            <w:r w:rsidRPr="00913A62">
              <w:t>CCV.CCVC</w:t>
            </w:r>
          </w:p>
        </w:tc>
        <w:tc>
          <w:tcPr>
            <w:tcW w:w="738" w:type="dxa"/>
            <w:shd w:val="clear" w:color="auto" w:fill="auto"/>
          </w:tcPr>
          <w:p w14:paraId="29230BEB" w14:textId="77777777" w:rsidR="00140A47" w:rsidRPr="00913A62" w:rsidRDefault="00140A47" w:rsidP="00AC23C4">
            <w:pPr>
              <w:pStyle w:val="TableCell0-2115pt"/>
              <w:ind w:right="170"/>
              <w:jc w:val="right"/>
            </w:pPr>
            <w:r w:rsidRPr="00913A62">
              <w:t>1</w:t>
            </w:r>
          </w:p>
        </w:tc>
        <w:tc>
          <w:tcPr>
            <w:tcW w:w="1247" w:type="dxa"/>
            <w:shd w:val="clear" w:color="auto" w:fill="auto"/>
          </w:tcPr>
          <w:p w14:paraId="408D0C04" w14:textId="77777777" w:rsidR="00140A47" w:rsidRPr="00913A62" w:rsidRDefault="00140A47" w:rsidP="00AC4E77">
            <w:pPr>
              <w:pStyle w:val="TableCell0-2115pt"/>
              <w:rPr>
                <w:rStyle w:val="ChCharisSIL"/>
              </w:rPr>
            </w:pPr>
            <w:r w:rsidRPr="00913A62">
              <w:t>/</w:t>
            </w:r>
            <w:r w:rsidRPr="00913A62">
              <w:rPr>
                <w:rStyle w:val="ChCharisSIL"/>
              </w:rPr>
              <w:t>ˈprɔ.gram</w:t>
            </w:r>
            <w:r w:rsidRPr="00913A62">
              <w:t>/</w:t>
            </w:r>
          </w:p>
        </w:tc>
        <w:tc>
          <w:tcPr>
            <w:tcW w:w="1872" w:type="dxa"/>
            <w:shd w:val="clear" w:color="auto" w:fill="auto"/>
          </w:tcPr>
          <w:p w14:paraId="7E12C087" w14:textId="06091CF1" w:rsidR="00140A47" w:rsidRPr="00913A62" w:rsidRDefault="00B7093A" w:rsidP="00AC4E77">
            <w:pPr>
              <w:pStyle w:val="TableCell0-2115pt"/>
            </w:pPr>
            <w:r>
              <w:t>‘</w:t>
            </w:r>
            <w:r w:rsidR="00140A47" w:rsidRPr="00913A62">
              <w:t>program</w:t>
            </w:r>
            <w:r>
              <w:t>’</w:t>
            </w:r>
          </w:p>
        </w:tc>
      </w:tr>
      <w:tr w:rsidR="00AC23C4" w:rsidRPr="00913A62" w14:paraId="09B62F84" w14:textId="77777777" w:rsidTr="006C3581">
        <w:tc>
          <w:tcPr>
            <w:tcW w:w="1360" w:type="dxa"/>
            <w:shd w:val="clear" w:color="auto" w:fill="auto"/>
          </w:tcPr>
          <w:p w14:paraId="7969315F" w14:textId="77777777" w:rsidR="00140A47" w:rsidRPr="00913A62" w:rsidRDefault="00140A47" w:rsidP="00AC4E77">
            <w:pPr>
              <w:pStyle w:val="TableCell0-2115pt"/>
            </w:pPr>
            <w:r w:rsidRPr="00913A62">
              <w:t>CCVC.CV</w:t>
            </w:r>
          </w:p>
        </w:tc>
        <w:tc>
          <w:tcPr>
            <w:tcW w:w="738" w:type="dxa"/>
            <w:shd w:val="clear" w:color="auto" w:fill="auto"/>
          </w:tcPr>
          <w:p w14:paraId="539807FD" w14:textId="77777777" w:rsidR="00140A47" w:rsidRPr="00913A62" w:rsidRDefault="00140A47" w:rsidP="00AC23C4">
            <w:pPr>
              <w:pStyle w:val="TableCell0-2115pt"/>
              <w:ind w:right="170"/>
              <w:jc w:val="right"/>
            </w:pPr>
            <w:r w:rsidRPr="00913A62">
              <w:t>2</w:t>
            </w:r>
          </w:p>
        </w:tc>
        <w:tc>
          <w:tcPr>
            <w:tcW w:w="1247" w:type="dxa"/>
            <w:shd w:val="clear" w:color="auto" w:fill="auto"/>
          </w:tcPr>
          <w:p w14:paraId="0A776621" w14:textId="77777777" w:rsidR="00140A47" w:rsidRPr="00913A62" w:rsidRDefault="00140A47" w:rsidP="00AC4E77">
            <w:pPr>
              <w:pStyle w:val="TableCell0-2115pt"/>
              <w:rPr>
                <w:rStyle w:val="ChCharisSIL"/>
              </w:rPr>
            </w:pPr>
            <w:r w:rsidRPr="00913A62">
              <w:t>/</w:t>
            </w:r>
            <w:r w:rsidRPr="00913A62">
              <w:rPr>
                <w:rStyle w:val="ChCharisSIL"/>
              </w:rPr>
              <w:t>ˈprik.sa</w:t>
            </w:r>
            <w:r w:rsidRPr="00913A62">
              <w:t>/</w:t>
            </w:r>
          </w:p>
        </w:tc>
        <w:tc>
          <w:tcPr>
            <w:tcW w:w="1872" w:type="dxa"/>
            <w:shd w:val="clear" w:color="auto" w:fill="auto"/>
          </w:tcPr>
          <w:p w14:paraId="2195C513" w14:textId="71454862" w:rsidR="00140A47" w:rsidRPr="00913A62" w:rsidRDefault="00B7093A" w:rsidP="00AC4E77">
            <w:pPr>
              <w:pStyle w:val="TableCell0-2115pt"/>
            </w:pPr>
            <w:r>
              <w:t>‘</w:t>
            </w:r>
            <w:r w:rsidR="00140A47" w:rsidRPr="00913A62">
              <w:t>check</w:t>
            </w:r>
            <w:r>
              <w:t>’</w:t>
            </w:r>
          </w:p>
        </w:tc>
      </w:tr>
      <w:tr w:rsidR="00AC23C4" w:rsidRPr="00913A62" w14:paraId="222762E8" w14:textId="77777777" w:rsidTr="006C3581">
        <w:tc>
          <w:tcPr>
            <w:tcW w:w="1360" w:type="dxa"/>
            <w:shd w:val="clear" w:color="auto" w:fill="auto"/>
          </w:tcPr>
          <w:p w14:paraId="2D49849D" w14:textId="77777777" w:rsidR="00140A47" w:rsidRPr="00913A62" w:rsidRDefault="00140A47" w:rsidP="00AC4E77">
            <w:pPr>
              <w:pStyle w:val="TableCell0-2115pt"/>
            </w:pPr>
            <w:r w:rsidRPr="00913A62">
              <w:t>CCVC.CVC</w:t>
            </w:r>
          </w:p>
        </w:tc>
        <w:tc>
          <w:tcPr>
            <w:tcW w:w="738" w:type="dxa"/>
            <w:shd w:val="clear" w:color="auto" w:fill="auto"/>
          </w:tcPr>
          <w:p w14:paraId="78715492" w14:textId="77777777" w:rsidR="00140A47" w:rsidRPr="00913A62" w:rsidRDefault="00140A47" w:rsidP="00AC23C4">
            <w:pPr>
              <w:pStyle w:val="TableCell0-2115pt"/>
              <w:ind w:right="170"/>
              <w:jc w:val="right"/>
            </w:pPr>
            <w:r w:rsidRPr="00913A62">
              <w:t>9</w:t>
            </w:r>
          </w:p>
        </w:tc>
        <w:tc>
          <w:tcPr>
            <w:tcW w:w="1247" w:type="dxa"/>
            <w:shd w:val="clear" w:color="auto" w:fill="auto"/>
          </w:tcPr>
          <w:p w14:paraId="2EC66791" w14:textId="77777777" w:rsidR="00140A47" w:rsidRPr="00913A62" w:rsidRDefault="00140A47" w:rsidP="00AC4E77">
            <w:pPr>
              <w:pStyle w:val="TableCell0-2115pt"/>
              <w:rPr>
                <w:rStyle w:val="ChCharisSIL"/>
              </w:rPr>
            </w:pPr>
            <w:r w:rsidRPr="00913A62">
              <w:t>/</w:t>
            </w:r>
            <w:r w:rsidRPr="00913A62">
              <w:rPr>
                <w:rStyle w:val="ChCharisSIL"/>
              </w:rPr>
              <w:t>ˈknal.pɔt</w:t>
            </w:r>
            <w:r w:rsidRPr="00913A62">
              <w:t>/</w:t>
            </w:r>
          </w:p>
        </w:tc>
        <w:tc>
          <w:tcPr>
            <w:tcW w:w="1872" w:type="dxa"/>
            <w:shd w:val="clear" w:color="auto" w:fill="auto"/>
          </w:tcPr>
          <w:p w14:paraId="0C7FE957" w14:textId="34ADAA7D" w:rsidR="00140A47" w:rsidRPr="00913A62" w:rsidRDefault="00B7093A" w:rsidP="00AC4E77">
            <w:pPr>
              <w:pStyle w:val="TableCell0-2115pt"/>
            </w:pPr>
            <w:r>
              <w:t>‘</w:t>
            </w:r>
            <w:r w:rsidR="00140A47" w:rsidRPr="00913A62">
              <w:t>muffler</w:t>
            </w:r>
            <w:r>
              <w:t>’</w:t>
            </w:r>
          </w:p>
        </w:tc>
      </w:tr>
      <w:tr w:rsidR="00AC23C4" w:rsidRPr="00913A62" w14:paraId="03840E6C" w14:textId="77777777" w:rsidTr="006C3581">
        <w:tc>
          <w:tcPr>
            <w:tcW w:w="1360" w:type="dxa"/>
            <w:shd w:val="clear" w:color="auto" w:fill="auto"/>
          </w:tcPr>
          <w:p w14:paraId="5C0A2FE0" w14:textId="77777777" w:rsidR="00140A47" w:rsidRPr="00913A62" w:rsidRDefault="00140A47" w:rsidP="00AC4E77">
            <w:pPr>
              <w:pStyle w:val="TableCell0-2115ptBreak"/>
            </w:pPr>
            <w:r w:rsidRPr="00913A62">
              <w:t>CCV</w:t>
            </w:r>
            <w:r w:rsidRPr="00F37BC6">
              <w:t>CC</w:t>
            </w:r>
            <w:r w:rsidRPr="00913A62">
              <w:t>.CVC</w:t>
            </w:r>
          </w:p>
        </w:tc>
        <w:tc>
          <w:tcPr>
            <w:tcW w:w="738" w:type="dxa"/>
            <w:shd w:val="clear" w:color="auto" w:fill="auto"/>
          </w:tcPr>
          <w:p w14:paraId="0DDB9D2A" w14:textId="77777777" w:rsidR="00140A47" w:rsidRPr="00913A62" w:rsidRDefault="00140A47" w:rsidP="00AC23C4">
            <w:pPr>
              <w:pStyle w:val="TableCell0-2115ptBreak"/>
              <w:ind w:right="170"/>
              <w:jc w:val="right"/>
            </w:pPr>
            <w:r w:rsidRPr="00913A62">
              <w:t>1</w:t>
            </w:r>
          </w:p>
        </w:tc>
        <w:tc>
          <w:tcPr>
            <w:tcW w:w="1247" w:type="dxa"/>
            <w:shd w:val="clear" w:color="auto" w:fill="auto"/>
          </w:tcPr>
          <w:p w14:paraId="3D29003E" w14:textId="77777777" w:rsidR="00140A47" w:rsidRPr="00913A62" w:rsidRDefault="00140A47" w:rsidP="00AC4E77">
            <w:pPr>
              <w:pStyle w:val="TableCell0-2115ptBreak"/>
              <w:rPr>
                <w:rStyle w:val="ChCharisSIL"/>
              </w:rPr>
            </w:pPr>
            <w:r w:rsidRPr="00913A62">
              <w:t>/</w:t>
            </w:r>
            <w:r w:rsidRPr="00913A62">
              <w:rPr>
                <w:rStyle w:val="ChCharisSIL"/>
              </w:rPr>
              <w:t>ˈtrans.fɛr</w:t>
            </w:r>
            <w:r w:rsidRPr="00913A62">
              <w:t>/</w:t>
            </w:r>
          </w:p>
        </w:tc>
        <w:tc>
          <w:tcPr>
            <w:tcW w:w="1872" w:type="dxa"/>
            <w:shd w:val="clear" w:color="auto" w:fill="auto"/>
          </w:tcPr>
          <w:p w14:paraId="68FB15E6" w14:textId="4940723A" w:rsidR="00140A47" w:rsidRPr="00913A62" w:rsidRDefault="00B7093A" w:rsidP="00AC4E77">
            <w:pPr>
              <w:pStyle w:val="TableCell0-2115ptBreak"/>
            </w:pPr>
            <w:r>
              <w:t>‘</w:t>
            </w:r>
            <w:r w:rsidR="00140A47" w:rsidRPr="00913A62">
              <w:t>transfer</w:t>
            </w:r>
            <w:r>
              <w:t>’</w:t>
            </w:r>
          </w:p>
        </w:tc>
      </w:tr>
      <w:tr w:rsidR="00AC23C4" w:rsidRPr="00913A62" w14:paraId="1DDA9148" w14:textId="77777777" w:rsidTr="006C3581">
        <w:tc>
          <w:tcPr>
            <w:tcW w:w="1360" w:type="dxa"/>
            <w:shd w:val="clear" w:color="auto" w:fill="auto"/>
          </w:tcPr>
          <w:p w14:paraId="7C29EDFE" w14:textId="77777777" w:rsidR="00140A47" w:rsidRPr="00913A62" w:rsidRDefault="00140A47" w:rsidP="00AC4E77">
            <w:pPr>
              <w:pStyle w:val="TableCell2-2115pt"/>
            </w:pPr>
            <w:r w:rsidRPr="00913A62">
              <w:t>CCCV.CV</w:t>
            </w:r>
          </w:p>
        </w:tc>
        <w:tc>
          <w:tcPr>
            <w:tcW w:w="738" w:type="dxa"/>
            <w:shd w:val="clear" w:color="auto" w:fill="auto"/>
          </w:tcPr>
          <w:p w14:paraId="6F9C2248" w14:textId="77777777" w:rsidR="00140A47" w:rsidRPr="00913A62" w:rsidRDefault="00140A47" w:rsidP="00AC23C4">
            <w:pPr>
              <w:pStyle w:val="TableCell2-2115pt"/>
              <w:ind w:right="170"/>
              <w:jc w:val="right"/>
            </w:pPr>
            <w:r w:rsidRPr="00913A62">
              <w:t>1</w:t>
            </w:r>
          </w:p>
        </w:tc>
        <w:tc>
          <w:tcPr>
            <w:tcW w:w="1247" w:type="dxa"/>
            <w:shd w:val="clear" w:color="auto" w:fill="auto"/>
          </w:tcPr>
          <w:p w14:paraId="53DC0B7B" w14:textId="77777777" w:rsidR="00140A47" w:rsidRPr="00913A62" w:rsidRDefault="00140A47" w:rsidP="00AC4E77">
            <w:pPr>
              <w:pStyle w:val="TableCell2-2115pt"/>
              <w:rPr>
                <w:rStyle w:val="ChCharisSIL"/>
              </w:rPr>
            </w:pPr>
            <w:r w:rsidRPr="00913A62">
              <w:t>/</w:t>
            </w:r>
            <w:r w:rsidRPr="00913A62">
              <w:rPr>
                <w:rStyle w:val="ChCharisSIL"/>
              </w:rPr>
              <w:t>ˈstri.ka</w:t>
            </w:r>
            <w:r w:rsidRPr="00913A62">
              <w:t>/</w:t>
            </w:r>
          </w:p>
        </w:tc>
        <w:tc>
          <w:tcPr>
            <w:tcW w:w="1872" w:type="dxa"/>
            <w:shd w:val="clear" w:color="auto" w:fill="auto"/>
          </w:tcPr>
          <w:p w14:paraId="3BB15A1B" w14:textId="7FC36A28" w:rsidR="00140A47" w:rsidRPr="00913A62" w:rsidRDefault="00B7093A" w:rsidP="00AC4E77">
            <w:pPr>
              <w:pStyle w:val="TableCell2-2115pt"/>
            </w:pPr>
            <w:r>
              <w:t>‘</w:t>
            </w:r>
            <w:r w:rsidR="00140A47" w:rsidRPr="00913A62">
              <w:t>iron</w:t>
            </w:r>
            <w:r>
              <w:t>’</w:t>
            </w:r>
          </w:p>
        </w:tc>
      </w:tr>
      <w:tr w:rsidR="00AC23C4" w:rsidRPr="00913A62" w14:paraId="36FAEA82" w14:textId="77777777" w:rsidTr="006C3581">
        <w:tc>
          <w:tcPr>
            <w:tcW w:w="1360" w:type="dxa"/>
            <w:shd w:val="clear" w:color="auto" w:fill="auto"/>
          </w:tcPr>
          <w:p w14:paraId="650437F8" w14:textId="77777777" w:rsidR="00140A47" w:rsidRPr="00913A62" w:rsidRDefault="00140A47" w:rsidP="00AC4E77">
            <w:pPr>
              <w:pStyle w:val="TableCell0-2115ptBreak"/>
            </w:pPr>
            <w:r w:rsidRPr="00913A62">
              <w:t>CCCVC.CV</w:t>
            </w:r>
          </w:p>
        </w:tc>
        <w:tc>
          <w:tcPr>
            <w:tcW w:w="738" w:type="dxa"/>
            <w:shd w:val="clear" w:color="auto" w:fill="auto"/>
          </w:tcPr>
          <w:p w14:paraId="6DE40380" w14:textId="77777777" w:rsidR="00140A47" w:rsidRPr="00913A62" w:rsidRDefault="00140A47" w:rsidP="00AC23C4">
            <w:pPr>
              <w:pStyle w:val="TableCell0-2115ptBreak"/>
              <w:ind w:right="170"/>
              <w:jc w:val="right"/>
            </w:pPr>
            <w:r w:rsidRPr="00913A62">
              <w:t>1</w:t>
            </w:r>
          </w:p>
        </w:tc>
        <w:tc>
          <w:tcPr>
            <w:tcW w:w="1247" w:type="dxa"/>
            <w:shd w:val="clear" w:color="auto" w:fill="auto"/>
          </w:tcPr>
          <w:p w14:paraId="5F67409B" w14:textId="77777777" w:rsidR="00140A47" w:rsidRPr="00913A62" w:rsidRDefault="00140A47" w:rsidP="00AC4E77">
            <w:pPr>
              <w:pStyle w:val="TableCell0-2115ptBreak"/>
              <w:rPr>
                <w:rStyle w:val="ChCharisSIL"/>
              </w:rPr>
            </w:pPr>
            <w:r w:rsidRPr="00913A62">
              <w:t>/</w:t>
            </w:r>
            <w:r w:rsidRPr="00913A62">
              <w:rPr>
                <w:rStyle w:val="ChCharisSIL"/>
              </w:rPr>
              <w:t>ˈskrip.si</w:t>
            </w:r>
            <w:r w:rsidRPr="00913A62">
              <w:t>/</w:t>
            </w:r>
          </w:p>
        </w:tc>
        <w:tc>
          <w:tcPr>
            <w:tcW w:w="1872" w:type="dxa"/>
            <w:shd w:val="clear" w:color="auto" w:fill="auto"/>
          </w:tcPr>
          <w:p w14:paraId="172664EF" w14:textId="65208E2D" w:rsidR="00140A47" w:rsidRPr="00913A62" w:rsidRDefault="00B7093A" w:rsidP="00AC4E77">
            <w:pPr>
              <w:pStyle w:val="TableCell0-2115ptBreak"/>
            </w:pPr>
            <w:r>
              <w:t>‘</w:t>
            </w:r>
            <w:r w:rsidR="00140A47" w:rsidRPr="00913A62">
              <w:t>minithesis</w:t>
            </w:r>
            <w:r>
              <w:t>’</w:t>
            </w:r>
          </w:p>
        </w:tc>
      </w:tr>
    </w:tbl>
    <w:p w14:paraId="53035438" w14:textId="77777777" w:rsidR="00140A47" w:rsidRPr="00913A62" w:rsidRDefault="00140A47" w:rsidP="003A294A">
      <w:pPr>
        <w:pStyle w:val="Body0000after05before"/>
      </w:pPr>
      <w:r w:rsidRPr="00913A62">
        <w:t xml:space="preserve">Trisyllabic loan words with their attested syllable types and stress patterns are presented in </w:t>
      </w:r>
      <w:r w:rsidRPr="00913A62">
        <w:fldChar w:fldCharType="begin"/>
      </w:r>
      <w:r w:rsidRPr="00913A62">
        <w:instrText xml:space="preserve"> REF _Ref338409411 \h  \* MERGEFORMAT </w:instrText>
      </w:r>
      <w:r w:rsidRPr="00913A62">
        <w:fldChar w:fldCharType="separate"/>
      </w:r>
      <w:r w:rsidR="00154D81" w:rsidRPr="00913A62">
        <w:t xml:space="preserve">Table </w:t>
      </w:r>
      <w:r w:rsidR="00154D81">
        <w:rPr>
          <w:noProof/>
          <w:cs/>
        </w:rPr>
        <w:t>‎</w:t>
      </w:r>
      <w:r w:rsidR="00154D81">
        <w:rPr>
          <w:noProof/>
        </w:rPr>
        <w:t>2.58</w:t>
      </w:r>
      <w:r w:rsidRPr="00913A62">
        <w:fldChar w:fldCharType="end"/>
      </w:r>
      <w:r w:rsidRPr="00913A62">
        <w:t xml:space="preserve">. With 160 items they are considerably less common than disyllabic loan words. Again the preferred syllable structure is CV(C). In addition, however, the corpus includes a considerable number of loan words with consonant clusters, that is, 17 items (11%) with an onset CC cluster, one item with an onset CCC cluster, and one item with a word-final CC cluster. By contrast, only one of the attested 66 </w:t>
      </w:r>
      <w:r w:rsidR="00992B0F">
        <w:t xml:space="preserve">inherited </w:t>
      </w:r>
      <w:r w:rsidRPr="00913A62">
        <w:t>trisyllabic Malay roots has an onset CC cluster (§</w:t>
      </w:r>
      <w:r w:rsidRPr="00913A62">
        <w:fldChar w:fldCharType="begin"/>
      </w:r>
      <w:r w:rsidRPr="00913A62">
        <w:instrText xml:space="preserve"> REF _Ref333656882 \w \h  \* MERGEFORMAT </w:instrText>
      </w:r>
      <w:r w:rsidRPr="00913A62">
        <w:fldChar w:fldCharType="separate"/>
      </w:r>
      <w:r w:rsidR="00154D81">
        <w:rPr>
          <w:cs/>
        </w:rPr>
        <w:t>‎</w:t>
      </w:r>
      <w:r w:rsidR="00154D81">
        <w:t>2.4.3</w:t>
      </w:r>
      <w:r w:rsidRPr="00913A62">
        <w:fldChar w:fldCharType="end"/>
      </w:r>
      <w:r w:rsidRPr="00913A62">
        <w:t>).</w:t>
      </w:r>
    </w:p>
    <w:p w14:paraId="41C2BDC3" w14:textId="77777777" w:rsidR="00140A47" w:rsidRPr="00913A62" w:rsidRDefault="00140A47" w:rsidP="003A294A">
      <w:pPr>
        <w:pStyle w:val="Body0505after"/>
      </w:pPr>
      <w:r w:rsidRPr="00913A62">
        <w:t>Most of the trisyllabic loanwords have penultimate stress (136/160</w:t>
      </w:r>
      <w:r w:rsidR="00DF5D68">
        <w:t xml:space="preserve"> – </w:t>
      </w:r>
      <w:r w:rsidRPr="00913A62">
        <w:t xml:space="preserve">85%), while 23 items have ultimate stress (14%) and one has antepenultimate stress. By comparison, only four of </w:t>
      </w:r>
      <w:r w:rsidR="006804F4">
        <w:t xml:space="preserve">the </w:t>
      </w:r>
      <w:r w:rsidRPr="00913A62">
        <w:t xml:space="preserve">66 </w:t>
      </w:r>
      <w:r w:rsidR="00992B0F">
        <w:t xml:space="preserve">inherited </w:t>
      </w:r>
      <w:r w:rsidRPr="00913A62">
        <w:t xml:space="preserve">trisyllabic </w:t>
      </w:r>
      <w:r w:rsidRPr="00992B0F">
        <w:t>Malay roots</w:t>
      </w:r>
      <w:r w:rsidRPr="00913A62">
        <w:t xml:space="preserve"> (6%) have ultimate stress (§</w:t>
      </w:r>
      <w:r w:rsidRPr="00913A62">
        <w:fldChar w:fldCharType="begin"/>
      </w:r>
      <w:r w:rsidRPr="00913A62">
        <w:instrText xml:space="preserve"> REF _Ref338250048 \w \h </w:instrText>
      </w:r>
      <w:r>
        <w:instrText xml:space="preserve"> \* MERGEFORMAT </w:instrText>
      </w:r>
      <w:r w:rsidRPr="00913A62">
        <w:fldChar w:fldCharType="separate"/>
      </w:r>
      <w:r w:rsidR="00154D81">
        <w:rPr>
          <w:cs/>
        </w:rPr>
        <w:t>‎</w:t>
      </w:r>
      <w:r w:rsidR="00154D81">
        <w:t>2.4.4.1</w:t>
      </w:r>
      <w:r w:rsidRPr="00913A62">
        <w:fldChar w:fldCharType="end"/>
      </w:r>
      <w:r w:rsidRPr="00913A62">
        <w:t>).</w:t>
      </w:r>
    </w:p>
    <w:p w14:paraId="66F6BE60" w14:textId="77777777" w:rsidR="00140A47" w:rsidRDefault="00140A47" w:rsidP="00140A47">
      <w:pPr>
        <w:pStyle w:val="Caption"/>
      </w:pPr>
      <w:bookmarkStart w:id="1079" w:name="_Ref338409411"/>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58</w:t>
        </w:r>
      </w:fldSimple>
      <w:bookmarkEnd w:id="1079"/>
      <w:r w:rsidRPr="00913A62">
        <w:t>:</w:t>
      </w:r>
      <w:r w:rsidRPr="00913A62">
        <w:tab/>
        <w:t>Trisyllabic loan words (160 items)</w:t>
      </w:r>
    </w:p>
    <w:tbl>
      <w:tblPr>
        <w:tblW w:w="5500" w:type="dxa"/>
        <w:tblInd w:w="170" w:type="dxa"/>
        <w:tblBorders>
          <w:bottom w:val="single" w:sz="4" w:space="0" w:color="auto"/>
        </w:tblBorders>
        <w:tblLayout w:type="fixed"/>
        <w:tblLook w:val="01E0" w:firstRow="1" w:lastRow="1" w:firstColumn="1" w:lastColumn="1" w:noHBand="0" w:noVBand="0"/>
      </w:tblPr>
      <w:tblGrid>
        <w:gridCol w:w="1588"/>
        <w:gridCol w:w="737"/>
        <w:gridCol w:w="1474"/>
        <w:gridCol w:w="1701"/>
      </w:tblGrid>
      <w:tr w:rsidR="00140A47" w:rsidRPr="00F37BC6" w14:paraId="4E40E5CC" w14:textId="77777777" w:rsidTr="006C3581">
        <w:trPr>
          <w:tblHeader/>
        </w:trPr>
        <w:tc>
          <w:tcPr>
            <w:tcW w:w="1588" w:type="dxa"/>
            <w:tcBorders>
              <w:top w:val="single" w:sz="4" w:space="0" w:color="auto"/>
              <w:bottom w:val="single" w:sz="4" w:space="0" w:color="auto"/>
            </w:tcBorders>
            <w:shd w:val="clear" w:color="auto" w:fill="auto"/>
          </w:tcPr>
          <w:p w14:paraId="22F24F3B" w14:textId="77777777" w:rsidR="00140A47" w:rsidRPr="00F37BC6" w:rsidRDefault="00140A47" w:rsidP="00140A47">
            <w:pPr>
              <w:pStyle w:val="TableHd"/>
            </w:pPr>
            <w:r w:rsidRPr="00F37BC6">
              <w:t>Syllable types</w:t>
            </w:r>
          </w:p>
        </w:tc>
        <w:tc>
          <w:tcPr>
            <w:tcW w:w="737" w:type="dxa"/>
            <w:tcBorders>
              <w:top w:val="single" w:sz="4" w:space="0" w:color="auto"/>
              <w:bottom w:val="single" w:sz="4" w:space="0" w:color="auto"/>
            </w:tcBorders>
            <w:shd w:val="clear" w:color="auto" w:fill="auto"/>
          </w:tcPr>
          <w:p w14:paraId="44D6428E" w14:textId="77777777" w:rsidR="00140A47" w:rsidRPr="00F37BC6" w:rsidRDefault="00140A47" w:rsidP="00140A47">
            <w:pPr>
              <w:pStyle w:val="TableHd"/>
            </w:pPr>
            <w:r w:rsidRPr="00F37BC6">
              <w:t>Count</w:t>
            </w:r>
          </w:p>
        </w:tc>
        <w:tc>
          <w:tcPr>
            <w:tcW w:w="1474" w:type="dxa"/>
            <w:tcBorders>
              <w:top w:val="single" w:sz="4" w:space="0" w:color="auto"/>
              <w:bottom w:val="single" w:sz="4" w:space="0" w:color="auto"/>
            </w:tcBorders>
            <w:shd w:val="clear" w:color="auto" w:fill="auto"/>
          </w:tcPr>
          <w:p w14:paraId="6AC41D4C" w14:textId="77777777" w:rsidR="00140A47" w:rsidRPr="00F37BC6" w:rsidRDefault="00140A47" w:rsidP="00140A47">
            <w:pPr>
              <w:pStyle w:val="TableHd"/>
            </w:pPr>
            <w:r w:rsidRPr="00F37BC6">
              <w:t>Item</w:t>
            </w:r>
          </w:p>
        </w:tc>
        <w:tc>
          <w:tcPr>
            <w:tcW w:w="1701" w:type="dxa"/>
            <w:tcBorders>
              <w:top w:val="single" w:sz="4" w:space="0" w:color="auto"/>
              <w:bottom w:val="single" w:sz="4" w:space="0" w:color="auto"/>
            </w:tcBorders>
            <w:shd w:val="clear" w:color="auto" w:fill="auto"/>
          </w:tcPr>
          <w:p w14:paraId="00A4D30A" w14:textId="77777777" w:rsidR="00140A47" w:rsidRPr="00F37BC6" w:rsidRDefault="00140A47" w:rsidP="00140A47">
            <w:pPr>
              <w:pStyle w:val="TableHd"/>
            </w:pPr>
            <w:r w:rsidRPr="00F37BC6">
              <w:t>Gloss</w:t>
            </w:r>
          </w:p>
        </w:tc>
      </w:tr>
      <w:tr w:rsidR="00AC23C4" w:rsidRPr="00913A62" w14:paraId="7EA02A63" w14:textId="77777777" w:rsidTr="006C3581">
        <w:tc>
          <w:tcPr>
            <w:tcW w:w="2325" w:type="dxa"/>
            <w:gridSpan w:val="2"/>
            <w:tcBorders>
              <w:top w:val="single" w:sz="4" w:space="0" w:color="auto"/>
              <w:bottom w:val="single" w:sz="4" w:space="0" w:color="auto"/>
            </w:tcBorders>
            <w:shd w:val="clear" w:color="auto" w:fill="auto"/>
          </w:tcPr>
          <w:p w14:paraId="2ABCA1AC" w14:textId="77777777" w:rsidR="00140A47" w:rsidRPr="00913A62" w:rsidRDefault="00140A47" w:rsidP="00D43E1D">
            <w:pPr>
              <w:pStyle w:val="TableCell2-2Center"/>
            </w:pPr>
            <w:r w:rsidRPr="00913A62">
              <w:t>Ultimate stress</w:t>
            </w:r>
          </w:p>
        </w:tc>
        <w:tc>
          <w:tcPr>
            <w:tcW w:w="1474" w:type="dxa"/>
            <w:tcBorders>
              <w:top w:val="single" w:sz="4" w:space="0" w:color="auto"/>
              <w:bottom w:val="single" w:sz="4" w:space="0" w:color="auto"/>
            </w:tcBorders>
            <w:shd w:val="clear" w:color="auto" w:fill="auto"/>
          </w:tcPr>
          <w:p w14:paraId="21930B45" w14:textId="77777777" w:rsidR="00140A47" w:rsidRPr="00D43E1D" w:rsidRDefault="00140A47" w:rsidP="00D43E1D">
            <w:pPr>
              <w:pStyle w:val="TableCell2-2Center"/>
            </w:pPr>
          </w:p>
        </w:tc>
        <w:tc>
          <w:tcPr>
            <w:tcW w:w="1701" w:type="dxa"/>
            <w:tcBorders>
              <w:top w:val="single" w:sz="4" w:space="0" w:color="auto"/>
              <w:bottom w:val="single" w:sz="4" w:space="0" w:color="auto"/>
            </w:tcBorders>
            <w:shd w:val="clear" w:color="auto" w:fill="auto"/>
          </w:tcPr>
          <w:p w14:paraId="212409FE" w14:textId="77777777" w:rsidR="00140A47" w:rsidRPr="00D43E1D" w:rsidRDefault="00140A47" w:rsidP="00D43E1D">
            <w:pPr>
              <w:pStyle w:val="TableCell2-2Center"/>
            </w:pPr>
          </w:p>
        </w:tc>
      </w:tr>
      <w:tr w:rsidR="00AC23C4" w:rsidRPr="00AC23C4" w14:paraId="4F18B7F3" w14:textId="77777777" w:rsidTr="006C3581">
        <w:tc>
          <w:tcPr>
            <w:tcW w:w="1588" w:type="dxa"/>
            <w:tcBorders>
              <w:top w:val="single" w:sz="4" w:space="0" w:color="auto"/>
            </w:tcBorders>
            <w:shd w:val="clear" w:color="auto" w:fill="auto"/>
          </w:tcPr>
          <w:p w14:paraId="6187255A" w14:textId="77777777" w:rsidR="00140A47" w:rsidRPr="00913A62" w:rsidRDefault="00140A47" w:rsidP="00AC4E77">
            <w:pPr>
              <w:pStyle w:val="TableCell2-2115pt"/>
            </w:pPr>
            <w:r w:rsidRPr="00913A62">
              <w:t>V.CV.CVC</w:t>
            </w:r>
          </w:p>
        </w:tc>
        <w:tc>
          <w:tcPr>
            <w:tcW w:w="737" w:type="dxa"/>
            <w:tcBorders>
              <w:top w:val="single" w:sz="4" w:space="0" w:color="auto"/>
            </w:tcBorders>
            <w:shd w:val="clear" w:color="auto" w:fill="auto"/>
          </w:tcPr>
          <w:p w14:paraId="18B0E49C" w14:textId="77777777" w:rsidR="00140A47" w:rsidRPr="00913A62" w:rsidRDefault="00140A47" w:rsidP="00AC23C4">
            <w:pPr>
              <w:pStyle w:val="TableCell2-2115pt"/>
              <w:ind w:right="170"/>
              <w:jc w:val="right"/>
            </w:pPr>
            <w:r w:rsidRPr="00913A62">
              <w:t>1</w:t>
            </w:r>
          </w:p>
        </w:tc>
        <w:tc>
          <w:tcPr>
            <w:tcW w:w="1474" w:type="dxa"/>
            <w:tcBorders>
              <w:top w:val="single" w:sz="4" w:space="0" w:color="auto"/>
            </w:tcBorders>
            <w:shd w:val="clear" w:color="auto" w:fill="auto"/>
          </w:tcPr>
          <w:p w14:paraId="553EF243" w14:textId="77777777" w:rsidR="00140A47" w:rsidRPr="00913A62" w:rsidRDefault="00140A47" w:rsidP="00AC4E77">
            <w:pPr>
              <w:pStyle w:val="TableCell2-2115pt"/>
              <w:rPr>
                <w:rStyle w:val="ChCharisSIL"/>
              </w:rPr>
            </w:pPr>
            <w:r w:rsidRPr="00913A62">
              <w:t>/</w:t>
            </w:r>
            <w:r w:rsidRPr="00913A62">
              <w:rPr>
                <w:rStyle w:val="ChCharisSIL"/>
              </w:rPr>
              <w:t>ˌɔ.tɔ.ˈnɔm</w:t>
            </w:r>
            <w:r w:rsidRPr="00913A62">
              <w:t>/</w:t>
            </w:r>
          </w:p>
        </w:tc>
        <w:tc>
          <w:tcPr>
            <w:tcW w:w="1701" w:type="dxa"/>
            <w:tcBorders>
              <w:top w:val="single" w:sz="4" w:space="0" w:color="auto"/>
            </w:tcBorders>
            <w:shd w:val="clear" w:color="auto" w:fill="auto"/>
          </w:tcPr>
          <w:p w14:paraId="6AE0DA04" w14:textId="103F65E1" w:rsidR="00140A47" w:rsidRPr="00913A62" w:rsidRDefault="00B7093A" w:rsidP="00AC4E77">
            <w:pPr>
              <w:pStyle w:val="TableCell2-2115pt"/>
            </w:pPr>
            <w:r>
              <w:t>‘</w:t>
            </w:r>
            <w:r w:rsidR="00140A47" w:rsidRPr="00913A62">
              <w:t>autonomous</w:t>
            </w:r>
            <w:r>
              <w:t>’</w:t>
            </w:r>
          </w:p>
        </w:tc>
      </w:tr>
      <w:tr w:rsidR="00AC23C4" w:rsidRPr="00AC23C4" w14:paraId="03739B71" w14:textId="77777777" w:rsidTr="006C3581">
        <w:trPr>
          <w:trHeight w:val="283"/>
        </w:trPr>
        <w:tc>
          <w:tcPr>
            <w:tcW w:w="1588" w:type="dxa"/>
            <w:shd w:val="clear" w:color="auto" w:fill="auto"/>
          </w:tcPr>
          <w:p w14:paraId="0255BFB8" w14:textId="77777777" w:rsidR="00140A47" w:rsidRPr="00913A62" w:rsidRDefault="00140A47" w:rsidP="00AC4E77">
            <w:pPr>
              <w:pStyle w:val="TableCell0-2115ptBreak"/>
            </w:pPr>
            <w:r w:rsidRPr="00913A62">
              <w:t>VC.CV.CVC</w:t>
            </w:r>
          </w:p>
        </w:tc>
        <w:tc>
          <w:tcPr>
            <w:tcW w:w="737" w:type="dxa"/>
            <w:shd w:val="clear" w:color="auto" w:fill="auto"/>
          </w:tcPr>
          <w:p w14:paraId="2EA8B289" w14:textId="77777777" w:rsidR="00140A47" w:rsidRPr="00913A62" w:rsidRDefault="00140A47" w:rsidP="00AC23C4">
            <w:pPr>
              <w:pStyle w:val="TableCell0-2115ptBreak"/>
              <w:ind w:right="170"/>
              <w:jc w:val="right"/>
            </w:pPr>
            <w:r w:rsidRPr="00913A62">
              <w:t>1</w:t>
            </w:r>
          </w:p>
        </w:tc>
        <w:tc>
          <w:tcPr>
            <w:tcW w:w="1474" w:type="dxa"/>
            <w:shd w:val="clear" w:color="auto" w:fill="auto"/>
          </w:tcPr>
          <w:p w14:paraId="18D6108F" w14:textId="77777777" w:rsidR="00140A47" w:rsidRPr="00913A62" w:rsidRDefault="00140A47" w:rsidP="00AC4E77">
            <w:pPr>
              <w:pStyle w:val="TableCell0-2115ptBreak"/>
              <w:rPr>
                <w:rStyle w:val="ChCharisSIL"/>
              </w:rPr>
            </w:pPr>
            <w:r w:rsidRPr="00913A62">
              <w:t>/</w:t>
            </w:r>
            <w:r w:rsidRPr="00913A62">
              <w:rPr>
                <w:rStyle w:val="ChCharisSIL"/>
              </w:rPr>
              <w:t>ˌin.si.ˈɲur</w:t>
            </w:r>
            <w:r w:rsidRPr="00913A62">
              <w:t>/</w:t>
            </w:r>
          </w:p>
        </w:tc>
        <w:tc>
          <w:tcPr>
            <w:tcW w:w="1701" w:type="dxa"/>
            <w:shd w:val="clear" w:color="auto" w:fill="auto"/>
          </w:tcPr>
          <w:p w14:paraId="6745FFCF" w14:textId="57F9469C" w:rsidR="00140A47" w:rsidRPr="00913A62" w:rsidRDefault="00B7093A" w:rsidP="00AC4E77">
            <w:pPr>
              <w:pStyle w:val="TableCell0-2115ptBreak"/>
            </w:pPr>
            <w:r>
              <w:t>‘</w:t>
            </w:r>
            <w:r w:rsidR="00140A47" w:rsidRPr="00913A62">
              <w:t>engineer</w:t>
            </w:r>
            <w:r>
              <w:t>’</w:t>
            </w:r>
          </w:p>
        </w:tc>
      </w:tr>
      <w:tr w:rsidR="00AC23C4" w:rsidRPr="00AC23C4" w14:paraId="2F01498C" w14:textId="77777777" w:rsidTr="006C3581">
        <w:tc>
          <w:tcPr>
            <w:tcW w:w="1588" w:type="dxa"/>
            <w:shd w:val="clear" w:color="auto" w:fill="auto"/>
          </w:tcPr>
          <w:p w14:paraId="051EFF78" w14:textId="77777777" w:rsidR="00140A47" w:rsidRPr="00913A62" w:rsidRDefault="00140A47" w:rsidP="00AC4E77">
            <w:pPr>
              <w:pStyle w:val="TableCell2-2115pt"/>
            </w:pPr>
            <w:r w:rsidRPr="00913A62">
              <w:t>CV.CV.VC</w:t>
            </w:r>
          </w:p>
        </w:tc>
        <w:tc>
          <w:tcPr>
            <w:tcW w:w="737" w:type="dxa"/>
            <w:shd w:val="clear" w:color="auto" w:fill="auto"/>
          </w:tcPr>
          <w:p w14:paraId="113B41AA" w14:textId="77777777" w:rsidR="00140A47" w:rsidRPr="00913A62" w:rsidRDefault="00140A47" w:rsidP="00AC23C4">
            <w:pPr>
              <w:pStyle w:val="TableCell2-2115pt"/>
              <w:ind w:right="170"/>
              <w:jc w:val="right"/>
            </w:pPr>
            <w:r w:rsidRPr="00913A62">
              <w:t>2</w:t>
            </w:r>
          </w:p>
        </w:tc>
        <w:tc>
          <w:tcPr>
            <w:tcW w:w="1474" w:type="dxa"/>
            <w:shd w:val="clear" w:color="auto" w:fill="auto"/>
          </w:tcPr>
          <w:p w14:paraId="2952CA89" w14:textId="77777777" w:rsidR="00140A47" w:rsidRPr="00913A62" w:rsidRDefault="00140A47" w:rsidP="00AC4E77">
            <w:pPr>
              <w:pStyle w:val="TableCell2-2115pt"/>
              <w:rPr>
                <w:rStyle w:val="ChCharisSIL"/>
              </w:rPr>
            </w:pPr>
            <w:r w:rsidRPr="00913A62">
              <w:t>/</w:t>
            </w:r>
            <w:r w:rsidRPr="00913A62">
              <w:rPr>
                <w:rStyle w:val="ChCharisSIL"/>
              </w:rPr>
              <w:t>ˌsɛ.ri.ˈus</w:t>
            </w:r>
            <w:r w:rsidRPr="00913A62">
              <w:t>/</w:t>
            </w:r>
          </w:p>
        </w:tc>
        <w:tc>
          <w:tcPr>
            <w:tcW w:w="1701" w:type="dxa"/>
            <w:shd w:val="clear" w:color="auto" w:fill="auto"/>
          </w:tcPr>
          <w:p w14:paraId="6830B0F3" w14:textId="0ED1A098" w:rsidR="00140A47" w:rsidRPr="00913A62" w:rsidRDefault="00B7093A" w:rsidP="00AC4E77">
            <w:pPr>
              <w:pStyle w:val="TableCell2-2115pt"/>
            </w:pPr>
            <w:r>
              <w:t>‘</w:t>
            </w:r>
            <w:r w:rsidR="00140A47" w:rsidRPr="00913A62">
              <w:t>be serious</w:t>
            </w:r>
            <w:r>
              <w:t>’</w:t>
            </w:r>
          </w:p>
        </w:tc>
      </w:tr>
      <w:tr w:rsidR="00AC23C4" w:rsidRPr="00AC23C4" w14:paraId="3061FC05" w14:textId="77777777" w:rsidTr="006C3581">
        <w:tc>
          <w:tcPr>
            <w:tcW w:w="1588" w:type="dxa"/>
            <w:shd w:val="clear" w:color="auto" w:fill="auto"/>
          </w:tcPr>
          <w:p w14:paraId="5F6F4F95" w14:textId="77777777" w:rsidR="00140A47" w:rsidRPr="00913A62" w:rsidRDefault="00140A47" w:rsidP="00AC4E77">
            <w:pPr>
              <w:pStyle w:val="TableCell0-2115pt"/>
            </w:pPr>
            <w:r w:rsidRPr="00913A62">
              <w:t>CV.CV.CV</w:t>
            </w:r>
          </w:p>
        </w:tc>
        <w:tc>
          <w:tcPr>
            <w:tcW w:w="737" w:type="dxa"/>
            <w:shd w:val="clear" w:color="auto" w:fill="auto"/>
          </w:tcPr>
          <w:p w14:paraId="4C4CEB28" w14:textId="77777777" w:rsidR="00140A47" w:rsidRPr="00913A62" w:rsidRDefault="00140A47" w:rsidP="00AC23C4">
            <w:pPr>
              <w:pStyle w:val="TableCell0-2115pt"/>
              <w:ind w:right="170"/>
              <w:jc w:val="right"/>
            </w:pPr>
            <w:r w:rsidRPr="00913A62">
              <w:t>1</w:t>
            </w:r>
          </w:p>
        </w:tc>
        <w:tc>
          <w:tcPr>
            <w:tcW w:w="1474" w:type="dxa"/>
            <w:shd w:val="clear" w:color="auto" w:fill="auto"/>
          </w:tcPr>
          <w:p w14:paraId="3DE64A2D" w14:textId="77777777" w:rsidR="00140A47" w:rsidRPr="00913A62" w:rsidRDefault="00140A47" w:rsidP="00AC4E77">
            <w:pPr>
              <w:pStyle w:val="TableCell0-2115pt"/>
              <w:rPr>
                <w:rStyle w:val="ChCharisSIL"/>
              </w:rPr>
            </w:pPr>
            <w:r w:rsidRPr="00913A62">
              <w:t>/</w:t>
            </w:r>
            <w:r w:rsidRPr="00913A62">
              <w:rPr>
                <w:rStyle w:val="ChCharisSIL"/>
              </w:rPr>
              <w:t>ˌrɛ.dʒɛ.ˈki</w:t>
            </w:r>
            <w:r w:rsidRPr="00913A62">
              <w:t>/</w:t>
            </w:r>
          </w:p>
        </w:tc>
        <w:tc>
          <w:tcPr>
            <w:tcW w:w="1701" w:type="dxa"/>
            <w:shd w:val="clear" w:color="auto" w:fill="auto"/>
          </w:tcPr>
          <w:p w14:paraId="46B888B9" w14:textId="0008883C" w:rsidR="00140A47" w:rsidRPr="00913A62" w:rsidRDefault="00B7093A" w:rsidP="00AC4E77">
            <w:pPr>
              <w:pStyle w:val="TableCell0-2115pt"/>
            </w:pPr>
            <w:r>
              <w:t>‘</w:t>
            </w:r>
            <w:r w:rsidR="00140A47" w:rsidRPr="00913A62">
              <w:t>livelihood</w:t>
            </w:r>
            <w:r>
              <w:t>’</w:t>
            </w:r>
          </w:p>
        </w:tc>
      </w:tr>
      <w:tr w:rsidR="00AC23C4" w:rsidRPr="00AC23C4" w14:paraId="77C794E5" w14:textId="77777777" w:rsidTr="006C3581">
        <w:tc>
          <w:tcPr>
            <w:tcW w:w="1588" w:type="dxa"/>
            <w:shd w:val="clear" w:color="auto" w:fill="auto"/>
          </w:tcPr>
          <w:p w14:paraId="3A0E2B5A" w14:textId="77777777" w:rsidR="00140A47" w:rsidRPr="00913A62" w:rsidRDefault="00140A47" w:rsidP="00AC4E77">
            <w:pPr>
              <w:pStyle w:val="TableCell0-2115pt"/>
            </w:pPr>
            <w:r w:rsidRPr="00913A62">
              <w:t>CV.CV.CVC</w:t>
            </w:r>
          </w:p>
        </w:tc>
        <w:tc>
          <w:tcPr>
            <w:tcW w:w="737" w:type="dxa"/>
            <w:shd w:val="clear" w:color="auto" w:fill="auto"/>
          </w:tcPr>
          <w:p w14:paraId="4CA1E5E0" w14:textId="77777777" w:rsidR="00140A47" w:rsidRPr="00913A62" w:rsidRDefault="00140A47" w:rsidP="00AC23C4">
            <w:pPr>
              <w:pStyle w:val="TableCell0-2115pt"/>
              <w:ind w:right="170"/>
              <w:jc w:val="right"/>
            </w:pPr>
            <w:r w:rsidRPr="00913A62">
              <w:t>6</w:t>
            </w:r>
          </w:p>
        </w:tc>
        <w:tc>
          <w:tcPr>
            <w:tcW w:w="1474" w:type="dxa"/>
            <w:shd w:val="clear" w:color="auto" w:fill="auto"/>
          </w:tcPr>
          <w:p w14:paraId="79FC9578" w14:textId="77777777" w:rsidR="00140A47" w:rsidRPr="00215122" w:rsidRDefault="00140A47" w:rsidP="00AC4E77">
            <w:pPr>
              <w:pStyle w:val="TableCell0-2115pt"/>
              <w:rPr>
                <w:rStyle w:val="ChCharisSIL"/>
              </w:rPr>
            </w:pPr>
            <w:r w:rsidRPr="00215122">
              <w:t>/</w:t>
            </w:r>
            <w:r w:rsidRPr="00215122">
              <w:rPr>
                <w:rStyle w:val="ChCharisSIL"/>
              </w:rPr>
              <w:t>ˌdɔ.mi.ˈnan</w:t>
            </w:r>
            <w:r w:rsidRPr="00215122">
              <w:t>/</w:t>
            </w:r>
          </w:p>
        </w:tc>
        <w:tc>
          <w:tcPr>
            <w:tcW w:w="1701" w:type="dxa"/>
            <w:shd w:val="clear" w:color="auto" w:fill="auto"/>
          </w:tcPr>
          <w:p w14:paraId="69FF074A" w14:textId="753EAFA0" w:rsidR="00140A47" w:rsidRPr="00913A62" w:rsidRDefault="00B7093A" w:rsidP="00AC4E77">
            <w:pPr>
              <w:pStyle w:val="TableCell0-2115pt"/>
            </w:pPr>
            <w:r>
              <w:t>‘</w:t>
            </w:r>
            <w:r w:rsidR="00140A47" w:rsidRPr="00913A62">
              <w:t>dominate</w:t>
            </w:r>
            <w:r>
              <w:t>’</w:t>
            </w:r>
          </w:p>
        </w:tc>
      </w:tr>
      <w:tr w:rsidR="00AC23C4" w:rsidRPr="00AC23C4" w14:paraId="5D73CC51" w14:textId="77777777" w:rsidTr="006C3581">
        <w:tc>
          <w:tcPr>
            <w:tcW w:w="1588" w:type="dxa"/>
            <w:shd w:val="clear" w:color="auto" w:fill="auto"/>
          </w:tcPr>
          <w:p w14:paraId="3EA80E6D" w14:textId="77777777" w:rsidR="00140A47" w:rsidRPr="00913A62" w:rsidRDefault="00140A47" w:rsidP="00AC4E77">
            <w:pPr>
              <w:pStyle w:val="TableCell0-2115pt"/>
            </w:pPr>
            <w:r w:rsidRPr="00913A62">
              <w:t>CV.CV.CCVC</w:t>
            </w:r>
          </w:p>
        </w:tc>
        <w:tc>
          <w:tcPr>
            <w:tcW w:w="737" w:type="dxa"/>
            <w:shd w:val="clear" w:color="auto" w:fill="auto"/>
          </w:tcPr>
          <w:p w14:paraId="503E418A" w14:textId="77777777" w:rsidR="00140A47" w:rsidRPr="00913A62" w:rsidRDefault="00140A47" w:rsidP="00AC23C4">
            <w:pPr>
              <w:pStyle w:val="TableCell0-2115pt"/>
              <w:ind w:right="170"/>
              <w:jc w:val="right"/>
            </w:pPr>
            <w:r w:rsidRPr="00913A62">
              <w:t>2</w:t>
            </w:r>
          </w:p>
        </w:tc>
        <w:tc>
          <w:tcPr>
            <w:tcW w:w="1474" w:type="dxa"/>
            <w:shd w:val="clear" w:color="auto" w:fill="auto"/>
          </w:tcPr>
          <w:p w14:paraId="7F653215" w14:textId="77777777" w:rsidR="00140A47" w:rsidRPr="00215122" w:rsidRDefault="00140A47" w:rsidP="00AC4E77">
            <w:pPr>
              <w:pStyle w:val="TableCell0-2115pt"/>
              <w:rPr>
                <w:rStyle w:val="ChCharisSIL"/>
              </w:rPr>
            </w:pPr>
            <w:r w:rsidRPr="00215122">
              <w:t>/</w:t>
            </w:r>
            <w:r w:rsidRPr="00215122">
              <w:rPr>
                <w:rStyle w:val="ChCharisSIL"/>
              </w:rPr>
              <w:t>ˌrɛ.pu.ˈblik</w:t>
            </w:r>
            <w:r w:rsidRPr="00215122">
              <w:t>/</w:t>
            </w:r>
          </w:p>
        </w:tc>
        <w:tc>
          <w:tcPr>
            <w:tcW w:w="1701" w:type="dxa"/>
            <w:shd w:val="clear" w:color="auto" w:fill="auto"/>
          </w:tcPr>
          <w:p w14:paraId="683F3F7F" w14:textId="0AE2F2F7" w:rsidR="00140A47" w:rsidRPr="00913A62" w:rsidRDefault="00B7093A" w:rsidP="00AC4E77">
            <w:pPr>
              <w:pStyle w:val="TableCell0-2115pt"/>
            </w:pPr>
            <w:r>
              <w:t>‘</w:t>
            </w:r>
            <w:r w:rsidR="00140A47" w:rsidRPr="00913A62">
              <w:t>republic</w:t>
            </w:r>
            <w:r>
              <w:t>’</w:t>
            </w:r>
          </w:p>
        </w:tc>
      </w:tr>
      <w:tr w:rsidR="00AC23C4" w:rsidRPr="00AC23C4" w14:paraId="7942855A" w14:textId="77777777" w:rsidTr="006C3581">
        <w:tc>
          <w:tcPr>
            <w:tcW w:w="1588" w:type="dxa"/>
            <w:shd w:val="clear" w:color="auto" w:fill="auto"/>
          </w:tcPr>
          <w:p w14:paraId="3E722FD2" w14:textId="77777777" w:rsidR="00140A47" w:rsidRPr="00913A62" w:rsidRDefault="00140A47" w:rsidP="00AC4E77">
            <w:pPr>
              <w:pStyle w:val="TableCell0-2115pt"/>
            </w:pPr>
            <w:r w:rsidRPr="00913A62">
              <w:t>CV.CCV.CVCC</w:t>
            </w:r>
          </w:p>
        </w:tc>
        <w:tc>
          <w:tcPr>
            <w:tcW w:w="737" w:type="dxa"/>
            <w:shd w:val="clear" w:color="auto" w:fill="auto"/>
          </w:tcPr>
          <w:p w14:paraId="3DA15073" w14:textId="77777777" w:rsidR="00140A47" w:rsidRPr="00913A62" w:rsidRDefault="00140A47" w:rsidP="00AC23C4">
            <w:pPr>
              <w:pStyle w:val="TableCell0-2115pt"/>
              <w:ind w:right="170"/>
              <w:jc w:val="right"/>
            </w:pPr>
            <w:r w:rsidRPr="00913A62">
              <w:t>1</w:t>
            </w:r>
          </w:p>
        </w:tc>
        <w:tc>
          <w:tcPr>
            <w:tcW w:w="1474" w:type="dxa"/>
            <w:shd w:val="clear" w:color="auto" w:fill="auto"/>
          </w:tcPr>
          <w:p w14:paraId="7098185A" w14:textId="77777777" w:rsidR="00140A47" w:rsidRPr="00215122" w:rsidRDefault="00140A47" w:rsidP="00AC4E77">
            <w:pPr>
              <w:pStyle w:val="TableCell0-2115pt"/>
              <w:rPr>
                <w:rStyle w:val="ChCharisSIL"/>
              </w:rPr>
            </w:pPr>
            <w:r w:rsidRPr="00215122">
              <w:t>/</w:t>
            </w:r>
            <w:r w:rsidRPr="00215122">
              <w:rPr>
                <w:rStyle w:val="ChCharisSIL"/>
              </w:rPr>
              <w:t>ˌpɛ.trɔ.ˈmaks</w:t>
            </w:r>
            <w:r w:rsidRPr="00215122">
              <w:t>/</w:t>
            </w:r>
          </w:p>
        </w:tc>
        <w:tc>
          <w:tcPr>
            <w:tcW w:w="1701" w:type="dxa"/>
            <w:shd w:val="clear" w:color="auto" w:fill="auto"/>
          </w:tcPr>
          <w:p w14:paraId="15EB26F7" w14:textId="6FD6C663" w:rsidR="00140A47" w:rsidRPr="00913A62" w:rsidRDefault="00B7093A" w:rsidP="00AC4E77">
            <w:pPr>
              <w:pStyle w:val="TableCell0-2115pt"/>
            </w:pPr>
            <w:r>
              <w:t>‘</w:t>
            </w:r>
            <w:r w:rsidR="00140A47" w:rsidRPr="00913A62">
              <w:t>kerosene lantern</w:t>
            </w:r>
            <w:r>
              <w:t>’</w:t>
            </w:r>
          </w:p>
        </w:tc>
      </w:tr>
      <w:tr w:rsidR="00AC23C4" w:rsidRPr="00AC23C4" w14:paraId="099C78B4" w14:textId="77777777" w:rsidTr="006C3581">
        <w:tc>
          <w:tcPr>
            <w:tcW w:w="1588" w:type="dxa"/>
            <w:shd w:val="clear" w:color="auto" w:fill="auto"/>
          </w:tcPr>
          <w:p w14:paraId="0802D3AC" w14:textId="77777777" w:rsidR="00140A47" w:rsidRPr="00913A62" w:rsidRDefault="00140A47" w:rsidP="00AC4E77">
            <w:pPr>
              <w:pStyle w:val="TableCell0-2115pt"/>
            </w:pPr>
            <w:r w:rsidRPr="00913A62">
              <w:t>CV.CVC.CV</w:t>
            </w:r>
          </w:p>
        </w:tc>
        <w:tc>
          <w:tcPr>
            <w:tcW w:w="737" w:type="dxa"/>
            <w:shd w:val="clear" w:color="auto" w:fill="auto"/>
          </w:tcPr>
          <w:p w14:paraId="6F7F1844" w14:textId="77777777" w:rsidR="00140A47" w:rsidRPr="00913A62" w:rsidRDefault="00140A47" w:rsidP="00AC23C4">
            <w:pPr>
              <w:pStyle w:val="TableCell0-2115pt"/>
              <w:ind w:right="170"/>
              <w:jc w:val="right"/>
            </w:pPr>
            <w:r w:rsidRPr="00913A62">
              <w:t>1</w:t>
            </w:r>
          </w:p>
        </w:tc>
        <w:tc>
          <w:tcPr>
            <w:tcW w:w="1474" w:type="dxa"/>
            <w:shd w:val="clear" w:color="auto" w:fill="auto"/>
          </w:tcPr>
          <w:p w14:paraId="79D2DE0A" w14:textId="77777777" w:rsidR="00140A47" w:rsidRPr="00215122" w:rsidRDefault="00140A47" w:rsidP="00AC4E77">
            <w:pPr>
              <w:pStyle w:val="TableCell0-2115pt"/>
              <w:rPr>
                <w:rStyle w:val="ChCharisSIL"/>
              </w:rPr>
            </w:pPr>
            <w:r w:rsidRPr="00215122">
              <w:t>/</w:t>
            </w:r>
            <w:r w:rsidRPr="00215122">
              <w:rPr>
                <w:rStyle w:val="ChCharisSIL"/>
              </w:rPr>
              <w:t>ˌsu.pɛr.ˈmi</w:t>
            </w:r>
            <w:r w:rsidRPr="00215122">
              <w:t>/</w:t>
            </w:r>
          </w:p>
        </w:tc>
        <w:tc>
          <w:tcPr>
            <w:tcW w:w="1701" w:type="dxa"/>
            <w:shd w:val="clear" w:color="auto" w:fill="auto"/>
          </w:tcPr>
          <w:p w14:paraId="299D10DB" w14:textId="38435CE0" w:rsidR="00140A47" w:rsidRPr="00913A62" w:rsidRDefault="00B7093A" w:rsidP="00AC4E77">
            <w:pPr>
              <w:pStyle w:val="TableCell0-2115pt"/>
            </w:pPr>
            <w:r>
              <w:t>‘</w:t>
            </w:r>
            <w:r w:rsidR="00140A47" w:rsidRPr="00913A62">
              <w:t>instant noodles</w:t>
            </w:r>
            <w:r>
              <w:t>’</w:t>
            </w:r>
          </w:p>
        </w:tc>
      </w:tr>
      <w:tr w:rsidR="00AC23C4" w:rsidRPr="00AC23C4" w14:paraId="44CBB1CD" w14:textId="77777777" w:rsidTr="006C3581">
        <w:tc>
          <w:tcPr>
            <w:tcW w:w="1588" w:type="dxa"/>
            <w:shd w:val="clear" w:color="auto" w:fill="auto"/>
          </w:tcPr>
          <w:p w14:paraId="52CF4E62" w14:textId="77777777" w:rsidR="00140A47" w:rsidRPr="00913A62" w:rsidRDefault="00140A47" w:rsidP="00AC4E77">
            <w:pPr>
              <w:pStyle w:val="TableCell0-2115ptBreak"/>
            </w:pPr>
            <w:r w:rsidRPr="00913A62">
              <w:t>CV.CVC.CVC</w:t>
            </w:r>
          </w:p>
        </w:tc>
        <w:tc>
          <w:tcPr>
            <w:tcW w:w="737" w:type="dxa"/>
            <w:shd w:val="clear" w:color="auto" w:fill="auto"/>
          </w:tcPr>
          <w:p w14:paraId="75FED9E5" w14:textId="77777777" w:rsidR="00140A47" w:rsidRPr="00913A62" w:rsidRDefault="00140A47" w:rsidP="00AC23C4">
            <w:pPr>
              <w:pStyle w:val="TableCell0-2115ptBreak"/>
              <w:ind w:right="170"/>
              <w:jc w:val="right"/>
            </w:pPr>
            <w:r w:rsidRPr="00913A62">
              <w:t>4</w:t>
            </w:r>
          </w:p>
        </w:tc>
        <w:tc>
          <w:tcPr>
            <w:tcW w:w="1474" w:type="dxa"/>
            <w:shd w:val="clear" w:color="auto" w:fill="auto"/>
          </w:tcPr>
          <w:p w14:paraId="4CFA0D4B" w14:textId="77777777" w:rsidR="00140A47" w:rsidRPr="00215122" w:rsidRDefault="00140A47" w:rsidP="00AC4E77">
            <w:pPr>
              <w:pStyle w:val="TableCell0-2115ptBreak"/>
              <w:rPr>
                <w:rStyle w:val="ChCharisSIL"/>
              </w:rPr>
            </w:pPr>
            <w:r w:rsidRPr="00215122">
              <w:t>/</w:t>
            </w:r>
            <w:r w:rsidRPr="00215122">
              <w:rPr>
                <w:rStyle w:val="ChCharisSIL"/>
              </w:rPr>
              <w:t>ˌkɔ.man.ˈdan</w:t>
            </w:r>
            <w:r w:rsidRPr="00215122">
              <w:t>/</w:t>
            </w:r>
          </w:p>
        </w:tc>
        <w:tc>
          <w:tcPr>
            <w:tcW w:w="1701" w:type="dxa"/>
            <w:shd w:val="clear" w:color="auto" w:fill="auto"/>
          </w:tcPr>
          <w:p w14:paraId="2FDCCDB0" w14:textId="40366A17" w:rsidR="00140A47" w:rsidRPr="00913A62" w:rsidRDefault="00B7093A" w:rsidP="00AC4E77">
            <w:pPr>
              <w:pStyle w:val="TableCell0-2115ptBreak"/>
            </w:pPr>
            <w:r>
              <w:t>‘</w:t>
            </w:r>
            <w:r w:rsidR="00140A47" w:rsidRPr="00913A62">
              <w:t>commandant</w:t>
            </w:r>
            <w:r>
              <w:t>’</w:t>
            </w:r>
          </w:p>
        </w:tc>
      </w:tr>
      <w:tr w:rsidR="00140A47" w:rsidRPr="00AC23C4" w14:paraId="024B3575" w14:textId="77777777" w:rsidTr="006C3581">
        <w:tc>
          <w:tcPr>
            <w:tcW w:w="1588" w:type="dxa"/>
            <w:shd w:val="clear" w:color="auto" w:fill="auto"/>
          </w:tcPr>
          <w:p w14:paraId="5570EFA5" w14:textId="77777777" w:rsidR="00140A47" w:rsidRPr="00913A62" w:rsidRDefault="00140A47" w:rsidP="00AC4E77">
            <w:pPr>
              <w:pStyle w:val="TableCell2-2115ptBreak"/>
            </w:pPr>
            <w:r w:rsidRPr="00913A62">
              <w:t>CCV.CV.CVC</w:t>
            </w:r>
          </w:p>
        </w:tc>
        <w:tc>
          <w:tcPr>
            <w:tcW w:w="737" w:type="dxa"/>
            <w:shd w:val="clear" w:color="auto" w:fill="auto"/>
          </w:tcPr>
          <w:p w14:paraId="68A6758A" w14:textId="77777777" w:rsidR="00140A47" w:rsidRPr="00913A62" w:rsidRDefault="00140A47" w:rsidP="00AC23C4">
            <w:pPr>
              <w:pStyle w:val="TableCell2-2115ptBreak"/>
              <w:ind w:right="170"/>
              <w:jc w:val="right"/>
            </w:pPr>
            <w:r w:rsidRPr="00913A62">
              <w:t>3</w:t>
            </w:r>
          </w:p>
        </w:tc>
        <w:tc>
          <w:tcPr>
            <w:tcW w:w="1474" w:type="dxa"/>
            <w:shd w:val="clear" w:color="auto" w:fill="auto"/>
          </w:tcPr>
          <w:p w14:paraId="54F81EDA" w14:textId="77777777" w:rsidR="00140A47" w:rsidRPr="00215122" w:rsidRDefault="00140A47" w:rsidP="00AC4E77">
            <w:pPr>
              <w:pStyle w:val="TableCell2-2115ptBreak"/>
              <w:rPr>
                <w:rStyle w:val="ChCharisSIL"/>
              </w:rPr>
            </w:pPr>
            <w:r w:rsidRPr="00215122">
              <w:t>/</w:t>
            </w:r>
            <w:r w:rsidRPr="00215122">
              <w:rPr>
                <w:rStyle w:val="ChCharisSIL"/>
              </w:rPr>
              <w:t>ˌprɛ.si.ˈdɛn</w:t>
            </w:r>
            <w:r w:rsidRPr="00215122">
              <w:t>/</w:t>
            </w:r>
          </w:p>
        </w:tc>
        <w:tc>
          <w:tcPr>
            <w:tcW w:w="1701" w:type="dxa"/>
            <w:shd w:val="clear" w:color="auto" w:fill="auto"/>
          </w:tcPr>
          <w:p w14:paraId="4DC4645D" w14:textId="6137A310" w:rsidR="00140A47" w:rsidRPr="00913A62" w:rsidRDefault="00B7093A" w:rsidP="00AC4E77">
            <w:pPr>
              <w:pStyle w:val="TableCell2-2115ptBreak"/>
            </w:pPr>
            <w:r>
              <w:t>‘</w:t>
            </w:r>
            <w:r w:rsidR="00140A47" w:rsidRPr="00913A62">
              <w:t>president</w:t>
            </w:r>
            <w:r>
              <w:t>’</w:t>
            </w:r>
          </w:p>
        </w:tc>
      </w:tr>
      <w:tr w:rsidR="00140A47" w:rsidRPr="00AC23C4" w14:paraId="16DFFAD0" w14:textId="77777777" w:rsidTr="006C3581">
        <w:tc>
          <w:tcPr>
            <w:tcW w:w="1588" w:type="dxa"/>
            <w:tcBorders>
              <w:bottom w:val="single" w:sz="4" w:space="0" w:color="auto"/>
            </w:tcBorders>
            <w:shd w:val="clear" w:color="auto" w:fill="auto"/>
          </w:tcPr>
          <w:p w14:paraId="1A4E6BAD" w14:textId="77777777" w:rsidR="00140A47" w:rsidRPr="00913A62" w:rsidRDefault="00140A47" w:rsidP="00AC4E77">
            <w:pPr>
              <w:pStyle w:val="TableCell2-2115ptBreak"/>
            </w:pPr>
            <w:r w:rsidRPr="00913A62">
              <w:t>CVC.CV.CVC</w:t>
            </w:r>
          </w:p>
        </w:tc>
        <w:tc>
          <w:tcPr>
            <w:tcW w:w="737" w:type="dxa"/>
            <w:tcBorders>
              <w:bottom w:val="single" w:sz="4" w:space="0" w:color="auto"/>
            </w:tcBorders>
            <w:shd w:val="clear" w:color="auto" w:fill="auto"/>
          </w:tcPr>
          <w:p w14:paraId="4D8578BB" w14:textId="77777777" w:rsidR="00140A47" w:rsidRPr="00913A62" w:rsidRDefault="00140A47" w:rsidP="00AC23C4">
            <w:pPr>
              <w:pStyle w:val="TableCell2-2115ptBreak"/>
              <w:ind w:right="170"/>
              <w:jc w:val="right"/>
            </w:pPr>
            <w:r w:rsidRPr="00913A62">
              <w:t>1</w:t>
            </w:r>
          </w:p>
        </w:tc>
        <w:tc>
          <w:tcPr>
            <w:tcW w:w="1474" w:type="dxa"/>
            <w:tcBorders>
              <w:bottom w:val="single" w:sz="4" w:space="0" w:color="auto"/>
            </w:tcBorders>
            <w:shd w:val="clear" w:color="auto" w:fill="auto"/>
          </w:tcPr>
          <w:p w14:paraId="14758736" w14:textId="77777777" w:rsidR="00140A47" w:rsidRPr="00913A62" w:rsidRDefault="00140A47" w:rsidP="00AC4E77">
            <w:pPr>
              <w:pStyle w:val="TableCell2-2115ptBreak"/>
              <w:rPr>
                <w:rStyle w:val="ChCharisSIL"/>
              </w:rPr>
            </w:pPr>
            <w:r w:rsidRPr="00913A62">
              <w:t>/</w:t>
            </w:r>
            <w:r w:rsidRPr="00913A62">
              <w:rPr>
                <w:rStyle w:val="ChCharisSIL"/>
              </w:rPr>
              <w:t>ˌkar.ta.ˈpɛl</w:t>
            </w:r>
            <w:r w:rsidRPr="00913A62">
              <w:t>/</w:t>
            </w:r>
          </w:p>
        </w:tc>
        <w:tc>
          <w:tcPr>
            <w:tcW w:w="1701" w:type="dxa"/>
            <w:tcBorders>
              <w:bottom w:val="single" w:sz="4" w:space="0" w:color="auto"/>
            </w:tcBorders>
            <w:shd w:val="clear" w:color="auto" w:fill="auto"/>
          </w:tcPr>
          <w:p w14:paraId="7BD0DDF5" w14:textId="6F781853" w:rsidR="00140A47" w:rsidRPr="00913A62" w:rsidRDefault="00B7093A" w:rsidP="00AC4E77">
            <w:pPr>
              <w:pStyle w:val="TableCell2-2115ptBreak"/>
            </w:pPr>
            <w:r>
              <w:t>‘</w:t>
            </w:r>
            <w:r w:rsidR="00140A47" w:rsidRPr="00913A62">
              <w:t>slingshot</w:t>
            </w:r>
            <w:r>
              <w:t>’</w:t>
            </w:r>
          </w:p>
        </w:tc>
      </w:tr>
      <w:tr w:rsidR="00AC23C4" w:rsidRPr="00913A62" w14:paraId="2C798A9B" w14:textId="77777777" w:rsidTr="006C3581">
        <w:tc>
          <w:tcPr>
            <w:tcW w:w="2325" w:type="dxa"/>
            <w:gridSpan w:val="2"/>
            <w:tcBorders>
              <w:top w:val="single" w:sz="4" w:space="0" w:color="auto"/>
              <w:bottom w:val="single" w:sz="4" w:space="0" w:color="auto"/>
            </w:tcBorders>
            <w:shd w:val="clear" w:color="auto" w:fill="auto"/>
          </w:tcPr>
          <w:p w14:paraId="29A5CC50" w14:textId="77777777" w:rsidR="00140A47" w:rsidRPr="00913A62" w:rsidRDefault="00140A47" w:rsidP="00D43E1D">
            <w:pPr>
              <w:pStyle w:val="TableCell2-2Center"/>
            </w:pPr>
            <w:r w:rsidRPr="00913A62">
              <w:lastRenderedPageBreak/>
              <w:t>Penultimate stress</w:t>
            </w:r>
          </w:p>
        </w:tc>
        <w:tc>
          <w:tcPr>
            <w:tcW w:w="1474" w:type="dxa"/>
            <w:tcBorders>
              <w:top w:val="single" w:sz="4" w:space="0" w:color="auto"/>
              <w:bottom w:val="single" w:sz="4" w:space="0" w:color="auto"/>
            </w:tcBorders>
            <w:shd w:val="clear" w:color="auto" w:fill="auto"/>
          </w:tcPr>
          <w:p w14:paraId="589BEF3B" w14:textId="77777777" w:rsidR="00140A47" w:rsidRPr="00D43E1D" w:rsidRDefault="00140A47" w:rsidP="00D43E1D">
            <w:pPr>
              <w:pStyle w:val="TableCell2-2Center"/>
            </w:pPr>
          </w:p>
        </w:tc>
        <w:tc>
          <w:tcPr>
            <w:tcW w:w="1701" w:type="dxa"/>
            <w:tcBorders>
              <w:top w:val="single" w:sz="4" w:space="0" w:color="auto"/>
              <w:bottom w:val="single" w:sz="4" w:space="0" w:color="auto"/>
            </w:tcBorders>
            <w:shd w:val="clear" w:color="auto" w:fill="auto"/>
          </w:tcPr>
          <w:p w14:paraId="71357FED" w14:textId="77777777" w:rsidR="00140A47" w:rsidRPr="00D43E1D" w:rsidRDefault="00140A47" w:rsidP="00D43E1D">
            <w:pPr>
              <w:pStyle w:val="TableCell2-2Center"/>
            </w:pPr>
          </w:p>
        </w:tc>
      </w:tr>
      <w:tr w:rsidR="00AC23C4" w:rsidRPr="00AC23C4" w14:paraId="53304A1F" w14:textId="77777777" w:rsidTr="006C3581">
        <w:tc>
          <w:tcPr>
            <w:tcW w:w="1588" w:type="dxa"/>
            <w:tcBorders>
              <w:top w:val="single" w:sz="4" w:space="0" w:color="auto"/>
            </w:tcBorders>
            <w:shd w:val="clear" w:color="auto" w:fill="auto"/>
          </w:tcPr>
          <w:p w14:paraId="4DC7182D" w14:textId="77777777" w:rsidR="00140A47" w:rsidRPr="00913A62" w:rsidRDefault="00140A47" w:rsidP="00AC4E77">
            <w:pPr>
              <w:pStyle w:val="TableCell2-2115pt"/>
            </w:pPr>
            <w:bookmarkStart w:id="1080" w:name="_Hlk338402958"/>
            <w:r w:rsidRPr="00913A62">
              <w:t>V.CV.V</w:t>
            </w:r>
          </w:p>
        </w:tc>
        <w:tc>
          <w:tcPr>
            <w:tcW w:w="737" w:type="dxa"/>
            <w:tcBorders>
              <w:top w:val="single" w:sz="4" w:space="0" w:color="auto"/>
            </w:tcBorders>
            <w:shd w:val="clear" w:color="auto" w:fill="auto"/>
          </w:tcPr>
          <w:p w14:paraId="69F75534" w14:textId="77777777" w:rsidR="00140A47" w:rsidRPr="00913A62" w:rsidRDefault="00140A47" w:rsidP="00AC23C4">
            <w:pPr>
              <w:pStyle w:val="TableCell2-2115pt"/>
              <w:ind w:right="170"/>
              <w:jc w:val="right"/>
            </w:pPr>
            <w:r w:rsidRPr="00913A62">
              <w:t>2</w:t>
            </w:r>
          </w:p>
        </w:tc>
        <w:tc>
          <w:tcPr>
            <w:tcW w:w="1474" w:type="dxa"/>
            <w:tcBorders>
              <w:top w:val="single" w:sz="4" w:space="0" w:color="auto"/>
            </w:tcBorders>
            <w:shd w:val="clear" w:color="auto" w:fill="auto"/>
          </w:tcPr>
          <w:p w14:paraId="508CAA72" w14:textId="77777777" w:rsidR="00140A47" w:rsidRPr="00913A62" w:rsidRDefault="00140A47" w:rsidP="00AC4E77">
            <w:pPr>
              <w:pStyle w:val="TableCell2-2115pt"/>
              <w:rPr>
                <w:rStyle w:val="ChCharisSIL"/>
              </w:rPr>
            </w:pPr>
            <w:r w:rsidRPr="00913A62">
              <w:t>/</w:t>
            </w:r>
            <w:r w:rsidRPr="00913A62">
              <w:rPr>
                <w:rStyle w:val="ChCharisSIL"/>
              </w:rPr>
              <w:t>a.ˈrɔ.a</w:t>
            </w:r>
            <w:r w:rsidRPr="00913A62">
              <w:t>/</w:t>
            </w:r>
          </w:p>
        </w:tc>
        <w:tc>
          <w:tcPr>
            <w:tcW w:w="1701" w:type="dxa"/>
            <w:tcBorders>
              <w:top w:val="single" w:sz="4" w:space="0" w:color="auto"/>
            </w:tcBorders>
            <w:shd w:val="clear" w:color="auto" w:fill="auto"/>
          </w:tcPr>
          <w:p w14:paraId="3F73A93C" w14:textId="2E04947C" w:rsidR="00140A47" w:rsidRPr="00913A62" w:rsidRDefault="00B7093A" w:rsidP="00AC4E77">
            <w:pPr>
              <w:pStyle w:val="TableCell2-2115pt"/>
            </w:pPr>
            <w:r>
              <w:t>‘</w:t>
            </w:r>
            <w:r w:rsidR="00140A47" w:rsidRPr="00913A62">
              <w:t>departed spirit</w:t>
            </w:r>
            <w:r>
              <w:t>’</w:t>
            </w:r>
          </w:p>
        </w:tc>
      </w:tr>
      <w:tr w:rsidR="00AC23C4" w:rsidRPr="00AC23C4" w14:paraId="3D8340F5" w14:textId="77777777" w:rsidTr="006C3581">
        <w:tc>
          <w:tcPr>
            <w:tcW w:w="1588" w:type="dxa"/>
            <w:shd w:val="clear" w:color="auto" w:fill="auto"/>
          </w:tcPr>
          <w:p w14:paraId="7E98739B" w14:textId="77777777" w:rsidR="00140A47" w:rsidRPr="00913A62" w:rsidRDefault="00140A47" w:rsidP="00AC4E77">
            <w:pPr>
              <w:pStyle w:val="TableCell0-2115pt"/>
            </w:pPr>
            <w:r w:rsidRPr="00913A62">
              <w:t>V.CV.VC</w:t>
            </w:r>
          </w:p>
        </w:tc>
        <w:tc>
          <w:tcPr>
            <w:tcW w:w="737" w:type="dxa"/>
            <w:shd w:val="clear" w:color="auto" w:fill="auto"/>
          </w:tcPr>
          <w:p w14:paraId="3997F42D" w14:textId="77777777" w:rsidR="00140A47" w:rsidRPr="00913A62" w:rsidRDefault="00140A47" w:rsidP="00AC23C4">
            <w:pPr>
              <w:pStyle w:val="TableCell0-2115pt"/>
              <w:ind w:right="170"/>
              <w:jc w:val="right"/>
            </w:pPr>
            <w:r w:rsidRPr="00913A62">
              <w:t>2</w:t>
            </w:r>
          </w:p>
        </w:tc>
        <w:tc>
          <w:tcPr>
            <w:tcW w:w="1474" w:type="dxa"/>
            <w:shd w:val="clear" w:color="auto" w:fill="auto"/>
          </w:tcPr>
          <w:p w14:paraId="157F275C" w14:textId="77777777" w:rsidR="00140A47" w:rsidRPr="00913A62" w:rsidRDefault="00140A47" w:rsidP="00AC4E77">
            <w:pPr>
              <w:pStyle w:val="TableCell0-2115pt"/>
              <w:rPr>
                <w:rStyle w:val="ChCharisSIL"/>
              </w:rPr>
            </w:pPr>
            <w:r w:rsidRPr="00913A62">
              <w:t>/</w:t>
            </w:r>
            <w:r w:rsidRPr="00913A62">
              <w:rPr>
                <w:rStyle w:val="ChCharisSIL"/>
              </w:rPr>
              <w:t>ɛ.ˈgɔ.is</w:t>
            </w:r>
            <w:r w:rsidRPr="00913A62">
              <w:t>/</w:t>
            </w:r>
          </w:p>
        </w:tc>
        <w:tc>
          <w:tcPr>
            <w:tcW w:w="1701" w:type="dxa"/>
            <w:shd w:val="clear" w:color="auto" w:fill="auto"/>
          </w:tcPr>
          <w:p w14:paraId="4A15B310" w14:textId="3DD27B82" w:rsidR="00140A47" w:rsidRPr="00913A62" w:rsidRDefault="00B7093A" w:rsidP="00AC4E77">
            <w:pPr>
              <w:pStyle w:val="TableCell0-2115pt"/>
            </w:pPr>
            <w:r>
              <w:t>‘</w:t>
            </w:r>
            <w:r w:rsidR="00140A47" w:rsidRPr="00913A62">
              <w:t>be egoistic</w:t>
            </w:r>
            <w:r>
              <w:t>’</w:t>
            </w:r>
          </w:p>
        </w:tc>
      </w:tr>
      <w:tr w:rsidR="00AC23C4" w:rsidRPr="00AC23C4" w14:paraId="14338E9D" w14:textId="77777777" w:rsidTr="006C3581">
        <w:tc>
          <w:tcPr>
            <w:tcW w:w="1588" w:type="dxa"/>
            <w:shd w:val="clear" w:color="auto" w:fill="auto"/>
          </w:tcPr>
          <w:p w14:paraId="6F5FD02A" w14:textId="77777777" w:rsidR="00140A47" w:rsidRPr="00913A62" w:rsidRDefault="00140A47" w:rsidP="00AC4E77">
            <w:pPr>
              <w:pStyle w:val="TableCell0-2115pt"/>
            </w:pPr>
            <w:r w:rsidRPr="00913A62">
              <w:t>V.CV.CV</w:t>
            </w:r>
          </w:p>
        </w:tc>
        <w:tc>
          <w:tcPr>
            <w:tcW w:w="737" w:type="dxa"/>
            <w:shd w:val="clear" w:color="auto" w:fill="auto"/>
          </w:tcPr>
          <w:p w14:paraId="49C1E14E" w14:textId="77777777" w:rsidR="00140A47" w:rsidRPr="00913A62" w:rsidRDefault="00140A47" w:rsidP="00AC23C4">
            <w:pPr>
              <w:pStyle w:val="TableCell0-2115pt"/>
              <w:ind w:right="170"/>
              <w:jc w:val="right"/>
            </w:pPr>
            <w:r w:rsidRPr="00913A62">
              <w:t>8</w:t>
            </w:r>
          </w:p>
        </w:tc>
        <w:tc>
          <w:tcPr>
            <w:tcW w:w="1474" w:type="dxa"/>
            <w:shd w:val="clear" w:color="auto" w:fill="auto"/>
          </w:tcPr>
          <w:p w14:paraId="2DED4587" w14:textId="77777777" w:rsidR="00140A47" w:rsidRPr="00913A62" w:rsidRDefault="00140A47" w:rsidP="00AC4E77">
            <w:pPr>
              <w:pStyle w:val="TableCell0-2115pt"/>
              <w:rPr>
                <w:rStyle w:val="ChCharisSIL"/>
              </w:rPr>
            </w:pPr>
            <w:r w:rsidRPr="00913A62">
              <w:t>/</w:t>
            </w:r>
            <w:r w:rsidRPr="00913A62">
              <w:rPr>
                <w:rStyle w:val="ChCharisSIL"/>
              </w:rPr>
              <w:t>a.ˈca.ra</w:t>
            </w:r>
            <w:r w:rsidRPr="00913A62">
              <w:t>/</w:t>
            </w:r>
          </w:p>
        </w:tc>
        <w:tc>
          <w:tcPr>
            <w:tcW w:w="1701" w:type="dxa"/>
            <w:shd w:val="clear" w:color="auto" w:fill="auto"/>
          </w:tcPr>
          <w:p w14:paraId="02911DDE" w14:textId="16F4FDF6" w:rsidR="00140A47" w:rsidRPr="00913A62" w:rsidRDefault="00B7093A" w:rsidP="00AC4E77">
            <w:pPr>
              <w:pStyle w:val="TableCell0-2115pt"/>
            </w:pPr>
            <w:r>
              <w:t>‘</w:t>
            </w:r>
            <w:r w:rsidR="00140A47" w:rsidRPr="00913A62">
              <w:t>ceremony</w:t>
            </w:r>
            <w:r>
              <w:t>’</w:t>
            </w:r>
          </w:p>
        </w:tc>
      </w:tr>
      <w:tr w:rsidR="00AC23C4" w:rsidRPr="00AC23C4" w14:paraId="2409390A" w14:textId="77777777" w:rsidTr="006C3581">
        <w:tc>
          <w:tcPr>
            <w:tcW w:w="1588" w:type="dxa"/>
            <w:shd w:val="clear" w:color="auto" w:fill="auto"/>
          </w:tcPr>
          <w:p w14:paraId="18F2E306" w14:textId="77777777" w:rsidR="00140A47" w:rsidRPr="00913A62" w:rsidRDefault="00140A47" w:rsidP="00AC4E77">
            <w:pPr>
              <w:pStyle w:val="TableCell0-2115pt"/>
            </w:pPr>
            <w:r w:rsidRPr="00913A62">
              <w:t>V.CV.CVC</w:t>
            </w:r>
          </w:p>
        </w:tc>
        <w:tc>
          <w:tcPr>
            <w:tcW w:w="737" w:type="dxa"/>
            <w:shd w:val="clear" w:color="auto" w:fill="auto"/>
          </w:tcPr>
          <w:p w14:paraId="38FC1A52" w14:textId="77777777" w:rsidR="00140A47" w:rsidRPr="00913A62" w:rsidRDefault="00140A47" w:rsidP="00AC23C4">
            <w:pPr>
              <w:pStyle w:val="TableCell0-2115pt"/>
              <w:ind w:right="170"/>
              <w:jc w:val="right"/>
            </w:pPr>
            <w:r w:rsidRPr="00913A62">
              <w:t>3</w:t>
            </w:r>
          </w:p>
        </w:tc>
        <w:tc>
          <w:tcPr>
            <w:tcW w:w="1474" w:type="dxa"/>
            <w:shd w:val="clear" w:color="auto" w:fill="auto"/>
          </w:tcPr>
          <w:p w14:paraId="3A8A9E05" w14:textId="77777777" w:rsidR="00140A47" w:rsidRPr="00913A62" w:rsidRDefault="00140A47" w:rsidP="00AC4E77">
            <w:pPr>
              <w:pStyle w:val="TableCell0-2115pt"/>
              <w:rPr>
                <w:rStyle w:val="ChCharisSIL"/>
              </w:rPr>
            </w:pPr>
            <w:r w:rsidRPr="00913A62">
              <w:t>/</w:t>
            </w:r>
            <w:r w:rsidRPr="00913A62">
              <w:rPr>
                <w:rStyle w:val="ChCharisSIL"/>
              </w:rPr>
              <w:t>a.ˈla.mat</w:t>
            </w:r>
            <w:r w:rsidRPr="00913A62">
              <w:t>/</w:t>
            </w:r>
          </w:p>
        </w:tc>
        <w:tc>
          <w:tcPr>
            <w:tcW w:w="1701" w:type="dxa"/>
            <w:shd w:val="clear" w:color="auto" w:fill="auto"/>
          </w:tcPr>
          <w:p w14:paraId="72DD04AC" w14:textId="75597BAD" w:rsidR="00140A47" w:rsidRPr="00913A62" w:rsidRDefault="00B7093A" w:rsidP="00AC4E77">
            <w:pPr>
              <w:pStyle w:val="TableCell0-2115pt"/>
            </w:pPr>
            <w:r>
              <w:t>‘</w:t>
            </w:r>
            <w:r w:rsidR="00140A47" w:rsidRPr="00913A62">
              <w:t>address</w:t>
            </w:r>
            <w:r>
              <w:t>’</w:t>
            </w:r>
          </w:p>
        </w:tc>
      </w:tr>
      <w:tr w:rsidR="00AC23C4" w:rsidRPr="00AC23C4" w14:paraId="6277A15E" w14:textId="77777777" w:rsidTr="006C3581">
        <w:tc>
          <w:tcPr>
            <w:tcW w:w="1588" w:type="dxa"/>
            <w:shd w:val="clear" w:color="auto" w:fill="auto"/>
          </w:tcPr>
          <w:p w14:paraId="10DE0688" w14:textId="77777777" w:rsidR="00140A47" w:rsidRPr="00913A62" w:rsidRDefault="00140A47" w:rsidP="00AC4E77">
            <w:pPr>
              <w:pStyle w:val="TableCell0-2115pt"/>
            </w:pPr>
            <w:r w:rsidRPr="00913A62">
              <w:t>V.CCV.CV</w:t>
            </w:r>
          </w:p>
        </w:tc>
        <w:tc>
          <w:tcPr>
            <w:tcW w:w="737" w:type="dxa"/>
            <w:shd w:val="clear" w:color="auto" w:fill="auto"/>
          </w:tcPr>
          <w:p w14:paraId="30AD5757" w14:textId="77777777" w:rsidR="00140A47" w:rsidRPr="00913A62" w:rsidRDefault="00140A47" w:rsidP="00AC23C4">
            <w:pPr>
              <w:pStyle w:val="TableCell0-2115pt"/>
              <w:ind w:right="170"/>
              <w:jc w:val="right"/>
            </w:pPr>
            <w:r w:rsidRPr="00913A62">
              <w:t>1</w:t>
            </w:r>
          </w:p>
        </w:tc>
        <w:tc>
          <w:tcPr>
            <w:tcW w:w="1474" w:type="dxa"/>
            <w:shd w:val="clear" w:color="auto" w:fill="auto"/>
          </w:tcPr>
          <w:p w14:paraId="04FC6679" w14:textId="77777777" w:rsidR="00140A47" w:rsidRPr="00913A62" w:rsidRDefault="00140A47" w:rsidP="00AC4E77">
            <w:pPr>
              <w:pStyle w:val="TableCell0-2115pt"/>
              <w:rPr>
                <w:rStyle w:val="ChCharisSIL"/>
              </w:rPr>
            </w:pPr>
            <w:r w:rsidRPr="00913A62">
              <w:t>/</w:t>
            </w:r>
            <w:r w:rsidRPr="00913A62">
              <w:rPr>
                <w:rStyle w:val="ChCharisSIL"/>
              </w:rPr>
              <w:t>ɔ.ˈpra.si</w:t>
            </w:r>
            <w:r w:rsidRPr="00913A62">
              <w:t>/</w:t>
            </w:r>
          </w:p>
        </w:tc>
        <w:tc>
          <w:tcPr>
            <w:tcW w:w="1701" w:type="dxa"/>
            <w:shd w:val="clear" w:color="auto" w:fill="auto"/>
          </w:tcPr>
          <w:p w14:paraId="61F3D678" w14:textId="200E71BD" w:rsidR="00140A47" w:rsidRPr="00913A62" w:rsidRDefault="00B7093A" w:rsidP="00AC4E77">
            <w:pPr>
              <w:pStyle w:val="TableCell0-2115pt"/>
            </w:pPr>
            <w:r>
              <w:t>‘</w:t>
            </w:r>
            <w:r w:rsidR="00140A47" w:rsidRPr="00913A62">
              <w:t>surgery</w:t>
            </w:r>
            <w:r>
              <w:t>’</w:t>
            </w:r>
          </w:p>
        </w:tc>
      </w:tr>
      <w:tr w:rsidR="00AC23C4" w:rsidRPr="00AC23C4" w14:paraId="5513935D" w14:textId="77777777" w:rsidTr="006C3581">
        <w:tc>
          <w:tcPr>
            <w:tcW w:w="1588" w:type="dxa"/>
            <w:shd w:val="clear" w:color="auto" w:fill="auto"/>
          </w:tcPr>
          <w:p w14:paraId="227682F2" w14:textId="77777777" w:rsidR="00140A47" w:rsidRPr="00913A62" w:rsidRDefault="00140A47" w:rsidP="00AC4E77">
            <w:pPr>
              <w:pStyle w:val="TableCell0-2115ptBreak"/>
            </w:pPr>
            <w:r w:rsidRPr="00913A62">
              <w:t>V.CVC.CV</w:t>
            </w:r>
          </w:p>
        </w:tc>
        <w:tc>
          <w:tcPr>
            <w:tcW w:w="737" w:type="dxa"/>
            <w:shd w:val="clear" w:color="auto" w:fill="auto"/>
          </w:tcPr>
          <w:p w14:paraId="378A31B1" w14:textId="77777777" w:rsidR="00140A47" w:rsidRPr="00913A62" w:rsidRDefault="00140A47" w:rsidP="00AC23C4">
            <w:pPr>
              <w:pStyle w:val="TableCell0-2115ptBreak"/>
              <w:ind w:right="170"/>
              <w:jc w:val="right"/>
            </w:pPr>
            <w:r w:rsidRPr="00913A62">
              <w:t>4</w:t>
            </w:r>
          </w:p>
        </w:tc>
        <w:tc>
          <w:tcPr>
            <w:tcW w:w="1474" w:type="dxa"/>
            <w:shd w:val="clear" w:color="auto" w:fill="auto"/>
          </w:tcPr>
          <w:p w14:paraId="4BA11A7B" w14:textId="77777777" w:rsidR="00140A47" w:rsidRPr="00913A62" w:rsidRDefault="00140A47" w:rsidP="00AC4E77">
            <w:pPr>
              <w:pStyle w:val="TableCell0-2115ptBreak"/>
              <w:rPr>
                <w:rStyle w:val="ChCharisSIL"/>
              </w:rPr>
            </w:pPr>
            <w:r w:rsidRPr="00913A62">
              <w:t>/</w:t>
            </w:r>
            <w:r w:rsidRPr="00913A62">
              <w:rPr>
                <w:rStyle w:val="ChCharisSIL"/>
              </w:rPr>
              <w:t>a.ˈgɛn.da</w:t>
            </w:r>
            <w:r w:rsidRPr="00913A62">
              <w:t>/</w:t>
            </w:r>
          </w:p>
        </w:tc>
        <w:tc>
          <w:tcPr>
            <w:tcW w:w="1701" w:type="dxa"/>
            <w:shd w:val="clear" w:color="auto" w:fill="auto"/>
          </w:tcPr>
          <w:p w14:paraId="7E81CFF3" w14:textId="6E19F5C5" w:rsidR="00140A47" w:rsidRPr="00913A62" w:rsidRDefault="00B7093A" w:rsidP="00AC4E77">
            <w:pPr>
              <w:pStyle w:val="TableCell0-2115ptBreak"/>
            </w:pPr>
            <w:r>
              <w:t>‘</w:t>
            </w:r>
            <w:r w:rsidR="00140A47" w:rsidRPr="00913A62">
              <w:t>agenda</w:t>
            </w:r>
            <w:r>
              <w:t>’</w:t>
            </w:r>
          </w:p>
        </w:tc>
      </w:tr>
      <w:tr w:rsidR="00AC23C4" w:rsidRPr="00AC23C4" w14:paraId="7B649F49" w14:textId="77777777" w:rsidTr="006C3581">
        <w:trPr>
          <w:trHeight w:val="283"/>
        </w:trPr>
        <w:tc>
          <w:tcPr>
            <w:tcW w:w="1588" w:type="dxa"/>
            <w:shd w:val="clear" w:color="auto" w:fill="auto"/>
          </w:tcPr>
          <w:p w14:paraId="6B093AD0" w14:textId="77777777" w:rsidR="00140A47" w:rsidRPr="00913A62" w:rsidRDefault="00140A47" w:rsidP="00AC4E77">
            <w:pPr>
              <w:pStyle w:val="TableCell2-2115pt"/>
            </w:pPr>
            <w:r w:rsidRPr="00913A62">
              <w:t>VC.CV.CV</w:t>
            </w:r>
          </w:p>
        </w:tc>
        <w:tc>
          <w:tcPr>
            <w:tcW w:w="737" w:type="dxa"/>
            <w:shd w:val="clear" w:color="auto" w:fill="auto"/>
          </w:tcPr>
          <w:p w14:paraId="5C222A35" w14:textId="77777777" w:rsidR="00140A47" w:rsidRPr="00913A62" w:rsidRDefault="00140A47" w:rsidP="00AC23C4">
            <w:pPr>
              <w:pStyle w:val="TableCell2-2115pt"/>
              <w:ind w:right="170"/>
              <w:jc w:val="right"/>
            </w:pPr>
            <w:r w:rsidRPr="00913A62">
              <w:t>4</w:t>
            </w:r>
          </w:p>
        </w:tc>
        <w:tc>
          <w:tcPr>
            <w:tcW w:w="1474" w:type="dxa"/>
            <w:shd w:val="clear" w:color="auto" w:fill="auto"/>
          </w:tcPr>
          <w:p w14:paraId="25BA1BC8" w14:textId="77777777" w:rsidR="00140A47" w:rsidRPr="00913A62" w:rsidRDefault="00140A47" w:rsidP="00AC4E77">
            <w:pPr>
              <w:pStyle w:val="TableCell2-2115pt"/>
              <w:rPr>
                <w:rStyle w:val="ChCharisSIL"/>
              </w:rPr>
            </w:pPr>
            <w:r w:rsidRPr="00913A62">
              <w:t>/</w:t>
            </w:r>
            <w:r w:rsidRPr="00913A62">
              <w:rPr>
                <w:rStyle w:val="ChCharisSIL"/>
              </w:rPr>
              <w:t>as.ˈra.ma</w:t>
            </w:r>
            <w:r w:rsidRPr="00913A62">
              <w:t>/</w:t>
            </w:r>
          </w:p>
        </w:tc>
        <w:tc>
          <w:tcPr>
            <w:tcW w:w="1701" w:type="dxa"/>
            <w:shd w:val="clear" w:color="auto" w:fill="auto"/>
          </w:tcPr>
          <w:p w14:paraId="6FC88A0A" w14:textId="0D619E01" w:rsidR="00140A47" w:rsidRPr="00913A62" w:rsidRDefault="00B7093A" w:rsidP="00AC4E77">
            <w:pPr>
              <w:pStyle w:val="TableCell2-2115pt"/>
            </w:pPr>
            <w:r>
              <w:t>‘</w:t>
            </w:r>
            <w:r w:rsidR="00140A47" w:rsidRPr="00913A62">
              <w:t>dormitory</w:t>
            </w:r>
            <w:r>
              <w:t>’</w:t>
            </w:r>
          </w:p>
        </w:tc>
      </w:tr>
      <w:tr w:rsidR="00AC23C4" w:rsidRPr="00AC23C4" w14:paraId="422B34E0" w14:textId="77777777" w:rsidTr="006C3581">
        <w:tc>
          <w:tcPr>
            <w:tcW w:w="1588" w:type="dxa"/>
            <w:shd w:val="clear" w:color="auto" w:fill="auto"/>
          </w:tcPr>
          <w:p w14:paraId="5E3FA4E2" w14:textId="77777777" w:rsidR="00140A47" w:rsidRPr="00913A62" w:rsidRDefault="00140A47" w:rsidP="00AC4E77">
            <w:pPr>
              <w:pStyle w:val="TableCell0-2115pt"/>
            </w:pPr>
            <w:r w:rsidRPr="00913A62">
              <w:t>VC.CV.CVC</w:t>
            </w:r>
          </w:p>
        </w:tc>
        <w:tc>
          <w:tcPr>
            <w:tcW w:w="737" w:type="dxa"/>
            <w:shd w:val="clear" w:color="auto" w:fill="auto"/>
          </w:tcPr>
          <w:p w14:paraId="4AA56B8F" w14:textId="77777777" w:rsidR="00140A47" w:rsidRPr="00913A62" w:rsidRDefault="00140A47" w:rsidP="00AC23C4">
            <w:pPr>
              <w:pStyle w:val="TableCell0-2115pt"/>
              <w:ind w:right="170"/>
              <w:jc w:val="right"/>
            </w:pPr>
            <w:r w:rsidRPr="00913A62">
              <w:t>2</w:t>
            </w:r>
          </w:p>
        </w:tc>
        <w:tc>
          <w:tcPr>
            <w:tcW w:w="1474" w:type="dxa"/>
            <w:shd w:val="clear" w:color="auto" w:fill="auto"/>
          </w:tcPr>
          <w:p w14:paraId="471C37A6" w14:textId="77777777" w:rsidR="00140A47" w:rsidRPr="00913A62" w:rsidRDefault="00140A47" w:rsidP="00AC4E77">
            <w:pPr>
              <w:pStyle w:val="TableCell0-2115pt"/>
              <w:rPr>
                <w:rStyle w:val="ChCharisSIL"/>
              </w:rPr>
            </w:pPr>
            <w:r w:rsidRPr="00913A62">
              <w:t>/</w:t>
            </w:r>
            <w:r w:rsidRPr="00913A62">
              <w:rPr>
                <w:rStyle w:val="ChCharisSIL"/>
              </w:rPr>
              <w:t>ɔk.ˈtɔ.bɛr</w:t>
            </w:r>
            <w:r w:rsidRPr="00913A62">
              <w:t>/</w:t>
            </w:r>
          </w:p>
        </w:tc>
        <w:tc>
          <w:tcPr>
            <w:tcW w:w="1701" w:type="dxa"/>
            <w:shd w:val="clear" w:color="auto" w:fill="auto"/>
          </w:tcPr>
          <w:p w14:paraId="208FA7F5" w14:textId="059B9B52" w:rsidR="00140A47" w:rsidRPr="00913A62" w:rsidRDefault="00B7093A" w:rsidP="00AC4E77">
            <w:pPr>
              <w:pStyle w:val="TableCell0-2115pt"/>
            </w:pPr>
            <w:r>
              <w:t>‘</w:t>
            </w:r>
            <w:r w:rsidR="00140A47" w:rsidRPr="00913A62">
              <w:t>October</w:t>
            </w:r>
            <w:r>
              <w:t>’</w:t>
            </w:r>
          </w:p>
        </w:tc>
      </w:tr>
      <w:tr w:rsidR="00AC23C4" w:rsidRPr="00AC23C4" w14:paraId="16FEADAD" w14:textId="77777777" w:rsidTr="006C3581">
        <w:tc>
          <w:tcPr>
            <w:tcW w:w="1588" w:type="dxa"/>
            <w:shd w:val="clear" w:color="auto" w:fill="auto"/>
          </w:tcPr>
          <w:p w14:paraId="0E984B2C" w14:textId="77777777" w:rsidR="00140A47" w:rsidRPr="00913A62" w:rsidRDefault="00140A47" w:rsidP="00AC4E77">
            <w:pPr>
              <w:pStyle w:val="TableCell0-2115pt"/>
            </w:pPr>
            <w:r w:rsidRPr="00913A62">
              <w:t>VC.CVC.CVC</w:t>
            </w:r>
          </w:p>
        </w:tc>
        <w:tc>
          <w:tcPr>
            <w:tcW w:w="737" w:type="dxa"/>
            <w:shd w:val="clear" w:color="auto" w:fill="auto"/>
          </w:tcPr>
          <w:p w14:paraId="038889A4" w14:textId="77777777" w:rsidR="00140A47" w:rsidRPr="00913A62" w:rsidRDefault="00140A47" w:rsidP="00AC23C4">
            <w:pPr>
              <w:pStyle w:val="TableCell0-2115pt"/>
              <w:ind w:right="170"/>
              <w:jc w:val="right"/>
            </w:pPr>
            <w:r w:rsidRPr="00913A62">
              <w:t>1</w:t>
            </w:r>
          </w:p>
        </w:tc>
        <w:tc>
          <w:tcPr>
            <w:tcW w:w="1474" w:type="dxa"/>
            <w:shd w:val="clear" w:color="auto" w:fill="auto"/>
          </w:tcPr>
          <w:p w14:paraId="281503F7" w14:textId="77777777" w:rsidR="00140A47" w:rsidRPr="00913A62" w:rsidRDefault="00140A47" w:rsidP="00AC4E77">
            <w:pPr>
              <w:pStyle w:val="TableCell0-2115pt"/>
              <w:rPr>
                <w:rStyle w:val="ChCharisSIL"/>
              </w:rPr>
            </w:pPr>
            <w:r w:rsidRPr="00913A62">
              <w:t>/</w:t>
            </w:r>
            <w:r w:rsidRPr="00913A62">
              <w:rPr>
                <w:rStyle w:val="ChCharisSIL"/>
              </w:rPr>
              <w:t>in.ˈsɛn.tif</w:t>
            </w:r>
            <w:r w:rsidRPr="00913A62">
              <w:t>/</w:t>
            </w:r>
          </w:p>
        </w:tc>
        <w:tc>
          <w:tcPr>
            <w:tcW w:w="1701" w:type="dxa"/>
            <w:shd w:val="clear" w:color="auto" w:fill="auto"/>
          </w:tcPr>
          <w:p w14:paraId="4945D4BA" w14:textId="69FE21D0" w:rsidR="00140A47" w:rsidRPr="00913A62" w:rsidRDefault="00B7093A" w:rsidP="00AC4E77">
            <w:pPr>
              <w:pStyle w:val="TableCell0-2115pt"/>
            </w:pPr>
            <w:r>
              <w:t>‘</w:t>
            </w:r>
            <w:r w:rsidR="00140A47" w:rsidRPr="00913A62">
              <w:t>incentive</w:t>
            </w:r>
            <w:r>
              <w:t>’</w:t>
            </w:r>
          </w:p>
        </w:tc>
      </w:tr>
      <w:tr w:rsidR="00AC23C4" w:rsidRPr="00AC23C4" w14:paraId="3CC588DC" w14:textId="77777777" w:rsidTr="006C3581">
        <w:tc>
          <w:tcPr>
            <w:tcW w:w="1588" w:type="dxa"/>
            <w:shd w:val="clear" w:color="auto" w:fill="auto"/>
          </w:tcPr>
          <w:p w14:paraId="435991FA" w14:textId="77777777" w:rsidR="00140A47" w:rsidRPr="00913A62" w:rsidRDefault="00140A47" w:rsidP="00AC4E77">
            <w:pPr>
              <w:pStyle w:val="TableCell0-2115ptBreak"/>
            </w:pPr>
            <w:r w:rsidRPr="00913A62">
              <w:t>VC.CCVC.CV</w:t>
            </w:r>
          </w:p>
        </w:tc>
        <w:tc>
          <w:tcPr>
            <w:tcW w:w="737" w:type="dxa"/>
            <w:shd w:val="clear" w:color="auto" w:fill="auto"/>
          </w:tcPr>
          <w:p w14:paraId="5E41EC46" w14:textId="77777777" w:rsidR="00140A47" w:rsidRPr="00913A62" w:rsidRDefault="00140A47" w:rsidP="00AC23C4">
            <w:pPr>
              <w:pStyle w:val="TableCell0-2115ptBreak"/>
              <w:ind w:right="170"/>
              <w:jc w:val="right"/>
            </w:pPr>
            <w:r w:rsidRPr="00913A62">
              <w:t>1</w:t>
            </w:r>
          </w:p>
        </w:tc>
        <w:tc>
          <w:tcPr>
            <w:tcW w:w="1474" w:type="dxa"/>
            <w:shd w:val="clear" w:color="auto" w:fill="auto"/>
          </w:tcPr>
          <w:p w14:paraId="22122C12" w14:textId="77777777" w:rsidR="00140A47" w:rsidRPr="00913A62" w:rsidRDefault="00140A47" w:rsidP="00AC4E77">
            <w:pPr>
              <w:pStyle w:val="TableCell0-2115ptBreak"/>
              <w:rPr>
                <w:rStyle w:val="ChCharisSIL"/>
              </w:rPr>
            </w:pPr>
            <w:r w:rsidRPr="00913A62">
              <w:t>/</w:t>
            </w:r>
            <w:r w:rsidRPr="00913A62">
              <w:rPr>
                <w:rStyle w:val="ChCharisSIL"/>
              </w:rPr>
              <w:t>in.ˈstan.si</w:t>
            </w:r>
            <w:r w:rsidRPr="00913A62">
              <w:t>/</w:t>
            </w:r>
          </w:p>
        </w:tc>
        <w:tc>
          <w:tcPr>
            <w:tcW w:w="1701" w:type="dxa"/>
            <w:shd w:val="clear" w:color="auto" w:fill="auto"/>
          </w:tcPr>
          <w:p w14:paraId="2E3184EF" w14:textId="16CE69D4" w:rsidR="00140A47" w:rsidRPr="00913A62" w:rsidRDefault="00B7093A" w:rsidP="00AC4E77">
            <w:pPr>
              <w:pStyle w:val="TableCell0-2115ptBreak"/>
            </w:pPr>
            <w:r>
              <w:t>‘</w:t>
            </w:r>
            <w:r w:rsidR="00140A47" w:rsidRPr="00913A62">
              <w:t>level</w:t>
            </w:r>
            <w:r>
              <w:t>’</w:t>
            </w:r>
          </w:p>
        </w:tc>
      </w:tr>
      <w:tr w:rsidR="00AC23C4" w:rsidRPr="00AC23C4" w14:paraId="77DA6ED3" w14:textId="77777777" w:rsidTr="006C3581">
        <w:tc>
          <w:tcPr>
            <w:tcW w:w="1588" w:type="dxa"/>
            <w:shd w:val="clear" w:color="auto" w:fill="auto"/>
          </w:tcPr>
          <w:p w14:paraId="01203711" w14:textId="77777777" w:rsidR="00140A47" w:rsidRPr="00913A62" w:rsidRDefault="00140A47" w:rsidP="00AC4E77">
            <w:pPr>
              <w:pStyle w:val="TableCell2-2115pt"/>
            </w:pPr>
            <w:r w:rsidRPr="00913A62">
              <w:t>CV.V.CV</w:t>
            </w:r>
          </w:p>
        </w:tc>
        <w:tc>
          <w:tcPr>
            <w:tcW w:w="737" w:type="dxa"/>
            <w:shd w:val="clear" w:color="auto" w:fill="auto"/>
          </w:tcPr>
          <w:p w14:paraId="4BED442B" w14:textId="77777777" w:rsidR="00140A47" w:rsidRPr="00913A62" w:rsidRDefault="00140A47" w:rsidP="00AC23C4">
            <w:pPr>
              <w:pStyle w:val="TableCell2-2115pt"/>
              <w:ind w:right="170"/>
              <w:jc w:val="right"/>
            </w:pPr>
            <w:r w:rsidRPr="00913A62">
              <w:t>5</w:t>
            </w:r>
          </w:p>
        </w:tc>
        <w:tc>
          <w:tcPr>
            <w:tcW w:w="1474" w:type="dxa"/>
            <w:shd w:val="clear" w:color="auto" w:fill="auto"/>
          </w:tcPr>
          <w:p w14:paraId="685CF9EA" w14:textId="77777777" w:rsidR="00140A47" w:rsidRPr="00913A62" w:rsidRDefault="00140A47" w:rsidP="00AC4E77">
            <w:pPr>
              <w:pStyle w:val="TableCell2-2115pt"/>
              <w:rPr>
                <w:rStyle w:val="ChCharisSIL"/>
              </w:rPr>
            </w:pPr>
            <w:r w:rsidRPr="00913A62">
              <w:t>/</w:t>
            </w:r>
            <w:r w:rsidRPr="00913A62">
              <w:rPr>
                <w:rStyle w:val="ChCharisSIL"/>
              </w:rPr>
              <w:t>pi.ˈa.ra</w:t>
            </w:r>
            <w:r w:rsidRPr="00913A62">
              <w:t>/</w:t>
            </w:r>
          </w:p>
        </w:tc>
        <w:tc>
          <w:tcPr>
            <w:tcW w:w="1701" w:type="dxa"/>
            <w:shd w:val="clear" w:color="auto" w:fill="auto"/>
          </w:tcPr>
          <w:p w14:paraId="51EC7893" w14:textId="1A12C662" w:rsidR="00140A47" w:rsidRPr="00913A62" w:rsidRDefault="00B7093A" w:rsidP="00AC4E77">
            <w:pPr>
              <w:pStyle w:val="TableCell2-2115pt"/>
            </w:pPr>
            <w:r>
              <w:t>‘</w:t>
            </w:r>
            <w:r w:rsidR="00140A47" w:rsidRPr="00913A62">
              <w:t>raise</w:t>
            </w:r>
            <w:r>
              <w:t>’</w:t>
            </w:r>
          </w:p>
        </w:tc>
      </w:tr>
      <w:tr w:rsidR="00AC23C4" w:rsidRPr="00AC23C4" w14:paraId="1D91B79D" w14:textId="77777777" w:rsidTr="006C3581">
        <w:tc>
          <w:tcPr>
            <w:tcW w:w="1588" w:type="dxa"/>
            <w:shd w:val="clear" w:color="auto" w:fill="auto"/>
          </w:tcPr>
          <w:p w14:paraId="11DA832D" w14:textId="77777777" w:rsidR="00140A47" w:rsidRPr="00913A62" w:rsidRDefault="00140A47" w:rsidP="00AC4E77">
            <w:pPr>
              <w:pStyle w:val="TableCell0-2115pt"/>
            </w:pPr>
            <w:r w:rsidRPr="00913A62">
              <w:t>CV.V.CVC</w:t>
            </w:r>
          </w:p>
        </w:tc>
        <w:tc>
          <w:tcPr>
            <w:tcW w:w="737" w:type="dxa"/>
            <w:shd w:val="clear" w:color="auto" w:fill="auto"/>
          </w:tcPr>
          <w:p w14:paraId="06E705D4" w14:textId="77777777" w:rsidR="00140A47" w:rsidRPr="00913A62" w:rsidRDefault="00140A47" w:rsidP="00AC23C4">
            <w:pPr>
              <w:pStyle w:val="TableCell0-2115pt"/>
              <w:ind w:right="170"/>
              <w:jc w:val="right"/>
            </w:pPr>
            <w:r w:rsidRPr="00913A62">
              <w:t>1</w:t>
            </w:r>
          </w:p>
        </w:tc>
        <w:tc>
          <w:tcPr>
            <w:tcW w:w="1474" w:type="dxa"/>
            <w:shd w:val="clear" w:color="auto" w:fill="auto"/>
          </w:tcPr>
          <w:p w14:paraId="67D75D7F" w14:textId="77777777" w:rsidR="00140A47" w:rsidRPr="00913A62" w:rsidRDefault="00140A47" w:rsidP="00AC4E77">
            <w:pPr>
              <w:pStyle w:val="TableCell0-2115pt"/>
              <w:rPr>
                <w:rStyle w:val="ChCharisSIL"/>
              </w:rPr>
            </w:pPr>
            <w:r w:rsidRPr="00913A62">
              <w:t>/</w:t>
            </w:r>
            <w:r w:rsidRPr="00913A62">
              <w:rPr>
                <w:rStyle w:val="ChCharisSIL"/>
              </w:rPr>
              <w:t>di.ˈa.lɛk</w:t>
            </w:r>
            <w:r w:rsidRPr="00913A62">
              <w:t>/</w:t>
            </w:r>
          </w:p>
        </w:tc>
        <w:tc>
          <w:tcPr>
            <w:tcW w:w="1701" w:type="dxa"/>
            <w:shd w:val="clear" w:color="auto" w:fill="auto"/>
          </w:tcPr>
          <w:p w14:paraId="4C2AB5EA" w14:textId="7437A8E5" w:rsidR="00140A47" w:rsidRPr="00913A62" w:rsidRDefault="00B7093A" w:rsidP="00AC4E77">
            <w:pPr>
              <w:pStyle w:val="TableCell0-2115pt"/>
            </w:pPr>
            <w:r>
              <w:t>‘</w:t>
            </w:r>
            <w:r w:rsidR="00140A47" w:rsidRPr="00913A62">
              <w:t>dialect</w:t>
            </w:r>
            <w:r>
              <w:t>’</w:t>
            </w:r>
          </w:p>
        </w:tc>
      </w:tr>
      <w:tr w:rsidR="00AC23C4" w:rsidRPr="00AC23C4" w14:paraId="612D44FD" w14:textId="77777777" w:rsidTr="006C3581">
        <w:tc>
          <w:tcPr>
            <w:tcW w:w="1588" w:type="dxa"/>
            <w:shd w:val="clear" w:color="auto" w:fill="auto"/>
          </w:tcPr>
          <w:p w14:paraId="7A3DC132" w14:textId="77777777" w:rsidR="00140A47" w:rsidRPr="00913A62" w:rsidRDefault="00140A47" w:rsidP="00AC4E77">
            <w:pPr>
              <w:pStyle w:val="TableCell0-2115pt"/>
            </w:pPr>
            <w:r w:rsidRPr="00913A62">
              <w:t>CV.VC.CV</w:t>
            </w:r>
          </w:p>
        </w:tc>
        <w:tc>
          <w:tcPr>
            <w:tcW w:w="737" w:type="dxa"/>
            <w:shd w:val="clear" w:color="auto" w:fill="auto"/>
          </w:tcPr>
          <w:p w14:paraId="2E29A017" w14:textId="77777777" w:rsidR="00140A47" w:rsidRPr="00913A62" w:rsidRDefault="00140A47" w:rsidP="00AC23C4">
            <w:pPr>
              <w:pStyle w:val="TableCell0-2115pt"/>
              <w:ind w:right="170"/>
              <w:jc w:val="right"/>
            </w:pPr>
            <w:r w:rsidRPr="00913A62">
              <w:t>1</w:t>
            </w:r>
          </w:p>
        </w:tc>
        <w:tc>
          <w:tcPr>
            <w:tcW w:w="1474" w:type="dxa"/>
            <w:shd w:val="clear" w:color="auto" w:fill="auto"/>
          </w:tcPr>
          <w:p w14:paraId="0DEF4ED3" w14:textId="77777777" w:rsidR="00140A47" w:rsidRPr="00913A62" w:rsidRDefault="00140A47" w:rsidP="00AC4E77">
            <w:pPr>
              <w:pStyle w:val="TableCell0-2115pt"/>
              <w:rPr>
                <w:rStyle w:val="ChCharisSIL"/>
              </w:rPr>
            </w:pPr>
            <w:r w:rsidRPr="00913A62">
              <w:t>/</w:t>
            </w:r>
            <w:r w:rsidRPr="00913A62">
              <w:rPr>
                <w:rStyle w:val="ChCharisSIL"/>
              </w:rPr>
              <w:t>rɛ.ˈak.si</w:t>
            </w:r>
            <w:r w:rsidRPr="00913A62">
              <w:t>/</w:t>
            </w:r>
          </w:p>
        </w:tc>
        <w:tc>
          <w:tcPr>
            <w:tcW w:w="1701" w:type="dxa"/>
            <w:shd w:val="clear" w:color="auto" w:fill="auto"/>
          </w:tcPr>
          <w:p w14:paraId="30AFBE88" w14:textId="23912BD5" w:rsidR="00140A47" w:rsidRPr="00913A62" w:rsidRDefault="00B7093A" w:rsidP="00AC4E77">
            <w:pPr>
              <w:pStyle w:val="TableCell0-2115pt"/>
            </w:pPr>
            <w:r>
              <w:t>‘</w:t>
            </w:r>
            <w:r w:rsidR="00140A47" w:rsidRPr="00913A62">
              <w:t>reaction</w:t>
            </w:r>
            <w:r>
              <w:t>’</w:t>
            </w:r>
          </w:p>
        </w:tc>
      </w:tr>
      <w:tr w:rsidR="00AC23C4" w:rsidRPr="00AC23C4" w14:paraId="0BFC7178" w14:textId="77777777" w:rsidTr="006C3581">
        <w:tc>
          <w:tcPr>
            <w:tcW w:w="1588" w:type="dxa"/>
            <w:shd w:val="clear" w:color="auto" w:fill="auto"/>
          </w:tcPr>
          <w:p w14:paraId="20BC9918" w14:textId="77777777" w:rsidR="00140A47" w:rsidRPr="00913A62" w:rsidRDefault="00140A47" w:rsidP="00AC4E77">
            <w:pPr>
              <w:pStyle w:val="TableCell0-2115pt"/>
            </w:pPr>
            <w:r w:rsidRPr="00913A62">
              <w:t>CV.CV.V</w:t>
            </w:r>
          </w:p>
        </w:tc>
        <w:tc>
          <w:tcPr>
            <w:tcW w:w="737" w:type="dxa"/>
            <w:shd w:val="clear" w:color="auto" w:fill="auto"/>
          </w:tcPr>
          <w:p w14:paraId="7E49F8DE" w14:textId="77777777" w:rsidR="00140A47" w:rsidRPr="00913A62" w:rsidRDefault="00140A47" w:rsidP="00AC23C4">
            <w:pPr>
              <w:pStyle w:val="TableCell0-2115pt"/>
              <w:ind w:right="170"/>
              <w:jc w:val="right"/>
            </w:pPr>
            <w:r w:rsidRPr="00913A62">
              <w:t>9</w:t>
            </w:r>
          </w:p>
        </w:tc>
        <w:tc>
          <w:tcPr>
            <w:tcW w:w="1474" w:type="dxa"/>
            <w:shd w:val="clear" w:color="auto" w:fill="auto"/>
          </w:tcPr>
          <w:p w14:paraId="76DD63F7" w14:textId="77777777" w:rsidR="00140A47" w:rsidRPr="00913A62" w:rsidRDefault="00140A47" w:rsidP="00AC4E77">
            <w:pPr>
              <w:pStyle w:val="TableCell0-2115pt"/>
              <w:rPr>
                <w:rStyle w:val="ChCharisSIL"/>
              </w:rPr>
            </w:pPr>
            <w:r w:rsidRPr="00913A62">
              <w:t>/</w:t>
            </w:r>
            <w:r w:rsidRPr="00913A62">
              <w:rPr>
                <w:rStyle w:val="ChCharisSIL"/>
              </w:rPr>
              <w:t>tʃɛ.ˈri.a</w:t>
            </w:r>
            <w:r w:rsidRPr="00913A62">
              <w:t>/</w:t>
            </w:r>
          </w:p>
        </w:tc>
        <w:tc>
          <w:tcPr>
            <w:tcW w:w="1701" w:type="dxa"/>
            <w:shd w:val="clear" w:color="auto" w:fill="auto"/>
          </w:tcPr>
          <w:p w14:paraId="2650FCBC" w14:textId="64016AEC" w:rsidR="00140A47" w:rsidRPr="00913A62" w:rsidRDefault="00B7093A" w:rsidP="00AC4E77">
            <w:pPr>
              <w:pStyle w:val="TableCell0-2115pt"/>
            </w:pPr>
            <w:r>
              <w:t>‘</w:t>
            </w:r>
            <w:r w:rsidR="00140A47" w:rsidRPr="00913A62">
              <w:t>be cheerful</w:t>
            </w:r>
            <w:r>
              <w:t>’</w:t>
            </w:r>
          </w:p>
        </w:tc>
      </w:tr>
      <w:tr w:rsidR="00AC23C4" w:rsidRPr="00AC23C4" w14:paraId="48676A17" w14:textId="77777777" w:rsidTr="006C3581">
        <w:tc>
          <w:tcPr>
            <w:tcW w:w="1588" w:type="dxa"/>
            <w:shd w:val="clear" w:color="auto" w:fill="auto"/>
          </w:tcPr>
          <w:p w14:paraId="6E99D2C5" w14:textId="77777777" w:rsidR="00140A47" w:rsidRPr="00913A62" w:rsidRDefault="00140A47" w:rsidP="00AC4E77">
            <w:pPr>
              <w:pStyle w:val="TableCell0-2115pt"/>
            </w:pPr>
            <w:r w:rsidRPr="00913A62">
              <w:t>CV.CV.VC</w:t>
            </w:r>
          </w:p>
        </w:tc>
        <w:tc>
          <w:tcPr>
            <w:tcW w:w="737" w:type="dxa"/>
            <w:shd w:val="clear" w:color="auto" w:fill="auto"/>
          </w:tcPr>
          <w:p w14:paraId="1E37C907" w14:textId="77777777" w:rsidR="00140A47" w:rsidRPr="00913A62" w:rsidRDefault="00140A47" w:rsidP="00AC23C4">
            <w:pPr>
              <w:pStyle w:val="TableCell0-2115pt"/>
              <w:ind w:right="170"/>
              <w:jc w:val="right"/>
            </w:pPr>
            <w:r w:rsidRPr="00913A62">
              <w:t>2</w:t>
            </w:r>
          </w:p>
        </w:tc>
        <w:tc>
          <w:tcPr>
            <w:tcW w:w="1474" w:type="dxa"/>
            <w:shd w:val="clear" w:color="auto" w:fill="auto"/>
          </w:tcPr>
          <w:p w14:paraId="5D27D5F3" w14:textId="77777777" w:rsidR="00140A47" w:rsidRPr="00913A62" w:rsidRDefault="00140A47" w:rsidP="00AC4E77">
            <w:pPr>
              <w:pStyle w:val="TableCell0-2115pt"/>
              <w:rPr>
                <w:rStyle w:val="ChCharisSIL"/>
              </w:rPr>
            </w:pPr>
            <w:r w:rsidRPr="00913A62">
              <w:t>/</w:t>
            </w:r>
            <w:r w:rsidRPr="00913A62">
              <w:rPr>
                <w:rStyle w:val="ChCharisSIL"/>
              </w:rPr>
              <w:t>dʒɛ.ˈma.at</w:t>
            </w:r>
            <w:r w:rsidRPr="00913A62">
              <w:t>/</w:t>
            </w:r>
          </w:p>
        </w:tc>
        <w:tc>
          <w:tcPr>
            <w:tcW w:w="1701" w:type="dxa"/>
            <w:shd w:val="clear" w:color="auto" w:fill="auto"/>
          </w:tcPr>
          <w:p w14:paraId="5C47C542" w14:textId="4025F387" w:rsidR="00140A47" w:rsidRPr="00913A62" w:rsidRDefault="00B7093A" w:rsidP="00AC4E77">
            <w:pPr>
              <w:pStyle w:val="TableCell0-2115pt"/>
            </w:pPr>
            <w:r>
              <w:t>‘</w:t>
            </w:r>
            <w:r w:rsidR="00140A47" w:rsidRPr="00913A62">
              <w:t>congregation</w:t>
            </w:r>
            <w:r>
              <w:t>’</w:t>
            </w:r>
          </w:p>
        </w:tc>
      </w:tr>
      <w:tr w:rsidR="00AC23C4" w:rsidRPr="00AC23C4" w14:paraId="57568A70" w14:textId="77777777" w:rsidTr="006C3581">
        <w:tc>
          <w:tcPr>
            <w:tcW w:w="1588" w:type="dxa"/>
            <w:shd w:val="clear" w:color="auto" w:fill="auto"/>
          </w:tcPr>
          <w:p w14:paraId="425DCA86" w14:textId="77777777" w:rsidR="00140A47" w:rsidRPr="00913A62" w:rsidRDefault="00140A47" w:rsidP="00AC4E77">
            <w:pPr>
              <w:pStyle w:val="TableCell0-2115pt"/>
            </w:pPr>
            <w:r w:rsidRPr="00913A62">
              <w:t>CV.CV.CV</w:t>
            </w:r>
          </w:p>
        </w:tc>
        <w:tc>
          <w:tcPr>
            <w:tcW w:w="737" w:type="dxa"/>
            <w:shd w:val="clear" w:color="auto" w:fill="auto"/>
          </w:tcPr>
          <w:p w14:paraId="232F4C2D" w14:textId="77777777" w:rsidR="00140A47" w:rsidRPr="00913A62" w:rsidRDefault="00140A47" w:rsidP="00AC23C4">
            <w:pPr>
              <w:pStyle w:val="TableCell0-2115pt"/>
              <w:ind w:right="170"/>
              <w:jc w:val="right"/>
            </w:pPr>
            <w:r w:rsidRPr="00913A62">
              <w:t>35</w:t>
            </w:r>
          </w:p>
        </w:tc>
        <w:tc>
          <w:tcPr>
            <w:tcW w:w="1474" w:type="dxa"/>
            <w:shd w:val="clear" w:color="auto" w:fill="auto"/>
          </w:tcPr>
          <w:p w14:paraId="688A177D" w14:textId="77777777" w:rsidR="00140A47" w:rsidRPr="00913A62" w:rsidRDefault="00140A47" w:rsidP="00AC4E77">
            <w:pPr>
              <w:pStyle w:val="TableCell0-2115pt"/>
              <w:rPr>
                <w:rStyle w:val="ChCharisSIL"/>
              </w:rPr>
            </w:pPr>
            <w:r w:rsidRPr="00913A62">
              <w:t>/</w:t>
            </w:r>
            <w:r w:rsidRPr="00913A62">
              <w:rPr>
                <w:rStyle w:val="ChCharisSIL"/>
              </w:rPr>
              <w:t>pɛ.ˈpa.ja</w:t>
            </w:r>
            <w:r w:rsidRPr="00913A62">
              <w:t>/</w:t>
            </w:r>
          </w:p>
        </w:tc>
        <w:tc>
          <w:tcPr>
            <w:tcW w:w="1701" w:type="dxa"/>
            <w:shd w:val="clear" w:color="auto" w:fill="auto"/>
          </w:tcPr>
          <w:p w14:paraId="14B3F8A5" w14:textId="3861DA3E" w:rsidR="00140A47" w:rsidRPr="00913A62" w:rsidRDefault="00B7093A" w:rsidP="00AC4E77">
            <w:pPr>
              <w:pStyle w:val="TableCell0-2115pt"/>
            </w:pPr>
            <w:r>
              <w:t>‘</w:t>
            </w:r>
            <w:r w:rsidR="00140A47" w:rsidRPr="00913A62">
              <w:t>papaya</w:t>
            </w:r>
            <w:r>
              <w:t>’</w:t>
            </w:r>
          </w:p>
        </w:tc>
      </w:tr>
      <w:tr w:rsidR="00AC23C4" w:rsidRPr="00AC23C4" w14:paraId="0EED8FF3" w14:textId="77777777" w:rsidTr="006C3581">
        <w:tc>
          <w:tcPr>
            <w:tcW w:w="1588" w:type="dxa"/>
            <w:shd w:val="clear" w:color="auto" w:fill="auto"/>
          </w:tcPr>
          <w:p w14:paraId="2E09C2E1" w14:textId="77777777" w:rsidR="00140A47" w:rsidRPr="00913A62" w:rsidRDefault="00140A47" w:rsidP="00AC4E77">
            <w:pPr>
              <w:pStyle w:val="TableCell0-2115pt"/>
            </w:pPr>
            <w:r w:rsidRPr="00913A62">
              <w:t>CV.CV.CCV</w:t>
            </w:r>
          </w:p>
        </w:tc>
        <w:tc>
          <w:tcPr>
            <w:tcW w:w="737" w:type="dxa"/>
            <w:shd w:val="clear" w:color="auto" w:fill="auto"/>
          </w:tcPr>
          <w:p w14:paraId="4786038F" w14:textId="77777777" w:rsidR="00140A47" w:rsidRPr="00913A62" w:rsidRDefault="00140A47" w:rsidP="00AC23C4">
            <w:pPr>
              <w:pStyle w:val="TableCell0-2115pt"/>
              <w:ind w:right="170"/>
              <w:jc w:val="right"/>
            </w:pPr>
            <w:r w:rsidRPr="00913A62">
              <w:t>1</w:t>
            </w:r>
          </w:p>
        </w:tc>
        <w:tc>
          <w:tcPr>
            <w:tcW w:w="1474" w:type="dxa"/>
            <w:shd w:val="clear" w:color="auto" w:fill="auto"/>
          </w:tcPr>
          <w:p w14:paraId="7B436C46" w14:textId="77777777" w:rsidR="00140A47" w:rsidRPr="00913A62" w:rsidRDefault="00140A47" w:rsidP="00AC4E77">
            <w:pPr>
              <w:pStyle w:val="TableCell0-2115pt"/>
              <w:rPr>
                <w:rStyle w:val="ChCharisSIL"/>
              </w:rPr>
            </w:pPr>
            <w:r w:rsidRPr="00913A62">
              <w:t>/</w:t>
            </w:r>
            <w:r w:rsidRPr="00913A62">
              <w:rPr>
                <w:rStyle w:val="ChCharisSIL"/>
              </w:rPr>
              <w:t>tʃɛ.ˈri.tra</w:t>
            </w:r>
            <w:r w:rsidRPr="00913A62">
              <w:t>/</w:t>
            </w:r>
          </w:p>
        </w:tc>
        <w:tc>
          <w:tcPr>
            <w:tcW w:w="1701" w:type="dxa"/>
            <w:shd w:val="clear" w:color="auto" w:fill="auto"/>
          </w:tcPr>
          <w:p w14:paraId="649DA5C6" w14:textId="4B22E6CA" w:rsidR="00140A47" w:rsidRPr="00913A62" w:rsidRDefault="00B7093A" w:rsidP="00AC4E77">
            <w:pPr>
              <w:pStyle w:val="TableCell0-2115pt"/>
            </w:pPr>
            <w:r>
              <w:t>‘</w:t>
            </w:r>
            <w:r w:rsidR="00140A47" w:rsidRPr="00913A62">
              <w:t>talk</w:t>
            </w:r>
            <w:r>
              <w:t>’</w:t>
            </w:r>
          </w:p>
        </w:tc>
      </w:tr>
      <w:tr w:rsidR="00AC23C4" w:rsidRPr="00AC23C4" w14:paraId="578965F2" w14:textId="77777777" w:rsidTr="006C3581">
        <w:tc>
          <w:tcPr>
            <w:tcW w:w="1588" w:type="dxa"/>
            <w:shd w:val="clear" w:color="auto" w:fill="auto"/>
          </w:tcPr>
          <w:p w14:paraId="4AB809C9" w14:textId="77777777" w:rsidR="00140A47" w:rsidRPr="00913A62" w:rsidRDefault="00140A47" w:rsidP="00AC4E77">
            <w:pPr>
              <w:pStyle w:val="TableCell0-2115pt"/>
            </w:pPr>
            <w:r w:rsidRPr="00913A62">
              <w:t>CV.CV.CVC</w:t>
            </w:r>
          </w:p>
        </w:tc>
        <w:tc>
          <w:tcPr>
            <w:tcW w:w="737" w:type="dxa"/>
            <w:shd w:val="clear" w:color="auto" w:fill="auto"/>
          </w:tcPr>
          <w:p w14:paraId="115C39D1" w14:textId="77777777" w:rsidR="00140A47" w:rsidRPr="00913A62" w:rsidRDefault="00140A47" w:rsidP="00AC23C4">
            <w:pPr>
              <w:pStyle w:val="TableCell0-2115pt"/>
              <w:ind w:right="170"/>
              <w:jc w:val="right"/>
            </w:pPr>
            <w:r w:rsidRPr="00913A62">
              <w:t>4</w:t>
            </w:r>
          </w:p>
        </w:tc>
        <w:tc>
          <w:tcPr>
            <w:tcW w:w="1474" w:type="dxa"/>
            <w:shd w:val="clear" w:color="auto" w:fill="auto"/>
          </w:tcPr>
          <w:p w14:paraId="1A22B994" w14:textId="77777777" w:rsidR="00140A47" w:rsidRPr="00913A62" w:rsidRDefault="00140A47" w:rsidP="00AC4E77">
            <w:pPr>
              <w:pStyle w:val="TableCell0-2115pt"/>
              <w:rPr>
                <w:rStyle w:val="ChCharisSIL"/>
              </w:rPr>
            </w:pPr>
            <w:r w:rsidRPr="00913A62">
              <w:t>/</w:t>
            </w:r>
            <w:r w:rsidRPr="00913A62">
              <w:rPr>
                <w:rStyle w:val="ChCharisSIL"/>
              </w:rPr>
              <w:t>n</w:t>
            </w:r>
            <w:r w:rsidR="00A36286">
              <w:rPr>
                <w:rStyle w:val="ChCharisSIL"/>
              </w:rPr>
              <w:t>a</w:t>
            </w:r>
            <w:r w:rsidRPr="00913A62">
              <w:rPr>
                <w:rStyle w:val="ChCharisSIL"/>
              </w:rPr>
              <w:t>.ˈsi.hat</w:t>
            </w:r>
            <w:r w:rsidRPr="00913A62">
              <w:t>/</w:t>
            </w:r>
          </w:p>
        </w:tc>
        <w:tc>
          <w:tcPr>
            <w:tcW w:w="1701" w:type="dxa"/>
            <w:shd w:val="clear" w:color="auto" w:fill="auto"/>
          </w:tcPr>
          <w:p w14:paraId="41363483" w14:textId="1FA4FE07" w:rsidR="00140A47" w:rsidRPr="00913A62" w:rsidRDefault="00B7093A" w:rsidP="00AC4E77">
            <w:pPr>
              <w:pStyle w:val="TableCell0-2115pt"/>
            </w:pPr>
            <w:r>
              <w:t>‘</w:t>
            </w:r>
            <w:r w:rsidR="00140A47" w:rsidRPr="00913A62">
              <w:t>advice</w:t>
            </w:r>
            <w:r>
              <w:t>’</w:t>
            </w:r>
          </w:p>
        </w:tc>
      </w:tr>
      <w:tr w:rsidR="00AC23C4" w:rsidRPr="00AC23C4" w14:paraId="2F22D2B4" w14:textId="77777777" w:rsidTr="006C3581">
        <w:tc>
          <w:tcPr>
            <w:tcW w:w="1588" w:type="dxa"/>
            <w:shd w:val="clear" w:color="auto" w:fill="auto"/>
          </w:tcPr>
          <w:p w14:paraId="4D18E562" w14:textId="77777777" w:rsidR="00140A47" w:rsidRPr="00913A62" w:rsidRDefault="00140A47" w:rsidP="00AC4E77">
            <w:pPr>
              <w:pStyle w:val="TableCell0-2115pt"/>
            </w:pPr>
            <w:r w:rsidRPr="00913A62">
              <w:t>CV.CVC.CV</w:t>
            </w:r>
          </w:p>
        </w:tc>
        <w:tc>
          <w:tcPr>
            <w:tcW w:w="737" w:type="dxa"/>
            <w:shd w:val="clear" w:color="auto" w:fill="auto"/>
          </w:tcPr>
          <w:p w14:paraId="4F24ACBA" w14:textId="77777777" w:rsidR="00140A47" w:rsidRPr="00913A62" w:rsidRDefault="00140A47" w:rsidP="00AC23C4">
            <w:pPr>
              <w:pStyle w:val="TableCell0-2115pt"/>
              <w:ind w:right="170"/>
              <w:jc w:val="right"/>
            </w:pPr>
            <w:r w:rsidRPr="00913A62">
              <w:t>4</w:t>
            </w:r>
          </w:p>
        </w:tc>
        <w:tc>
          <w:tcPr>
            <w:tcW w:w="1474" w:type="dxa"/>
            <w:shd w:val="clear" w:color="auto" w:fill="auto"/>
          </w:tcPr>
          <w:p w14:paraId="4D034A64" w14:textId="77777777" w:rsidR="00140A47" w:rsidRPr="00913A62" w:rsidRDefault="00140A47" w:rsidP="00AC4E77">
            <w:pPr>
              <w:pStyle w:val="TableCell0-2115pt"/>
              <w:rPr>
                <w:rStyle w:val="ChCharisSIL"/>
              </w:rPr>
            </w:pPr>
            <w:r w:rsidRPr="00913A62">
              <w:t>/</w:t>
            </w:r>
            <w:r w:rsidRPr="00913A62">
              <w:rPr>
                <w:rStyle w:val="ChCharisSIL"/>
              </w:rPr>
              <w:t>ta.ˈlɛn.ta</w:t>
            </w:r>
            <w:r w:rsidRPr="00913A62">
              <w:t>/</w:t>
            </w:r>
          </w:p>
        </w:tc>
        <w:tc>
          <w:tcPr>
            <w:tcW w:w="1701" w:type="dxa"/>
            <w:shd w:val="clear" w:color="auto" w:fill="auto"/>
          </w:tcPr>
          <w:p w14:paraId="1249AA9C" w14:textId="4F21ABEE" w:rsidR="00140A47" w:rsidRPr="00913A62" w:rsidRDefault="00B7093A" w:rsidP="00AC4E77">
            <w:pPr>
              <w:pStyle w:val="TableCell0-2115pt"/>
            </w:pPr>
            <w:r>
              <w:t>‘</w:t>
            </w:r>
            <w:r w:rsidR="00140A47" w:rsidRPr="00913A62">
              <w:t>gift</w:t>
            </w:r>
            <w:r>
              <w:t>’</w:t>
            </w:r>
          </w:p>
        </w:tc>
      </w:tr>
      <w:tr w:rsidR="00AC23C4" w:rsidRPr="00AC23C4" w14:paraId="4754187D" w14:textId="77777777" w:rsidTr="006C3581">
        <w:tc>
          <w:tcPr>
            <w:tcW w:w="1588" w:type="dxa"/>
            <w:shd w:val="clear" w:color="auto" w:fill="auto"/>
          </w:tcPr>
          <w:p w14:paraId="65FA076C" w14:textId="77777777" w:rsidR="00140A47" w:rsidRPr="00913A62" w:rsidRDefault="00140A47" w:rsidP="00AC4E77">
            <w:pPr>
              <w:pStyle w:val="TableCell0-2115ptBreak"/>
            </w:pPr>
            <w:r w:rsidRPr="00913A62">
              <w:t>CV.CVC.CVC</w:t>
            </w:r>
          </w:p>
        </w:tc>
        <w:tc>
          <w:tcPr>
            <w:tcW w:w="737" w:type="dxa"/>
            <w:shd w:val="clear" w:color="auto" w:fill="auto"/>
          </w:tcPr>
          <w:p w14:paraId="43FBB7BD" w14:textId="77777777" w:rsidR="00140A47" w:rsidRPr="00913A62" w:rsidRDefault="00140A47" w:rsidP="00AC23C4">
            <w:pPr>
              <w:pStyle w:val="TableCell0-2115ptBreak"/>
              <w:ind w:right="170"/>
              <w:jc w:val="right"/>
            </w:pPr>
            <w:r w:rsidRPr="00913A62">
              <w:t>8</w:t>
            </w:r>
          </w:p>
        </w:tc>
        <w:tc>
          <w:tcPr>
            <w:tcW w:w="1474" w:type="dxa"/>
            <w:shd w:val="clear" w:color="auto" w:fill="auto"/>
          </w:tcPr>
          <w:p w14:paraId="2AC4B104" w14:textId="77777777" w:rsidR="00140A47" w:rsidRPr="00913A62" w:rsidRDefault="00140A47" w:rsidP="00AC4E77">
            <w:pPr>
              <w:pStyle w:val="TableCell0-2115ptBreak"/>
              <w:rPr>
                <w:rStyle w:val="ChCharisSIL"/>
              </w:rPr>
            </w:pPr>
            <w:r w:rsidRPr="00913A62">
              <w:t>/</w:t>
            </w:r>
            <w:r w:rsidRPr="00913A62">
              <w:rPr>
                <w:rStyle w:val="ChCharisSIL"/>
              </w:rPr>
              <w:t>kɛ.ˈtum.bar</w:t>
            </w:r>
            <w:r w:rsidRPr="00913A62">
              <w:t>/</w:t>
            </w:r>
          </w:p>
        </w:tc>
        <w:tc>
          <w:tcPr>
            <w:tcW w:w="1701" w:type="dxa"/>
            <w:shd w:val="clear" w:color="auto" w:fill="auto"/>
          </w:tcPr>
          <w:p w14:paraId="56C7BABF" w14:textId="0525CD9A" w:rsidR="00140A47" w:rsidRPr="00913A62" w:rsidRDefault="00B7093A" w:rsidP="00AC4E77">
            <w:pPr>
              <w:pStyle w:val="TableCell0-2115ptBreak"/>
            </w:pPr>
            <w:r>
              <w:t>‘</w:t>
            </w:r>
            <w:r w:rsidR="00140A47" w:rsidRPr="00913A62">
              <w:t>coriander</w:t>
            </w:r>
            <w:r>
              <w:t>’</w:t>
            </w:r>
          </w:p>
        </w:tc>
      </w:tr>
      <w:tr w:rsidR="00AC23C4" w:rsidRPr="00AC23C4" w14:paraId="0AB11B50" w14:textId="77777777" w:rsidTr="006C3581">
        <w:tc>
          <w:tcPr>
            <w:tcW w:w="1588" w:type="dxa"/>
            <w:shd w:val="clear" w:color="auto" w:fill="auto"/>
          </w:tcPr>
          <w:p w14:paraId="003C4ADB" w14:textId="77777777" w:rsidR="00140A47" w:rsidRPr="00913A62" w:rsidRDefault="00140A47" w:rsidP="00AC4E77">
            <w:pPr>
              <w:pStyle w:val="TableCell2-2115pt"/>
            </w:pPr>
            <w:r w:rsidRPr="00913A62">
              <w:t>CCV.V.CV</w:t>
            </w:r>
          </w:p>
        </w:tc>
        <w:tc>
          <w:tcPr>
            <w:tcW w:w="737" w:type="dxa"/>
            <w:shd w:val="clear" w:color="auto" w:fill="auto"/>
          </w:tcPr>
          <w:p w14:paraId="24106610" w14:textId="77777777" w:rsidR="00140A47" w:rsidRPr="00913A62" w:rsidRDefault="00140A47" w:rsidP="00AC23C4">
            <w:pPr>
              <w:pStyle w:val="TableCell2-2115pt"/>
              <w:ind w:right="170"/>
              <w:jc w:val="right"/>
            </w:pPr>
            <w:r w:rsidRPr="00913A62">
              <w:t>1</w:t>
            </w:r>
          </w:p>
        </w:tc>
        <w:tc>
          <w:tcPr>
            <w:tcW w:w="1474" w:type="dxa"/>
            <w:shd w:val="clear" w:color="auto" w:fill="auto"/>
          </w:tcPr>
          <w:p w14:paraId="242837A0" w14:textId="77777777" w:rsidR="00140A47" w:rsidRPr="00913A62" w:rsidRDefault="00140A47" w:rsidP="00AC4E77">
            <w:pPr>
              <w:pStyle w:val="TableCell2-2115pt"/>
              <w:rPr>
                <w:rStyle w:val="ChCharisSIL"/>
              </w:rPr>
            </w:pPr>
            <w:r w:rsidRPr="00913A62">
              <w:t>/</w:t>
            </w:r>
            <w:r w:rsidRPr="00913A62">
              <w:rPr>
                <w:rStyle w:val="ChCharisSIL"/>
              </w:rPr>
              <w:t>pri.ˈɔ.dɛ</w:t>
            </w:r>
            <w:r w:rsidRPr="00913A62">
              <w:t>/</w:t>
            </w:r>
          </w:p>
        </w:tc>
        <w:tc>
          <w:tcPr>
            <w:tcW w:w="1701" w:type="dxa"/>
            <w:shd w:val="clear" w:color="auto" w:fill="auto"/>
          </w:tcPr>
          <w:p w14:paraId="35EAC5C0" w14:textId="1CE75B43" w:rsidR="00140A47" w:rsidRPr="00913A62" w:rsidRDefault="00B7093A" w:rsidP="00AC4E77">
            <w:pPr>
              <w:pStyle w:val="TableCell2-2115pt"/>
            </w:pPr>
            <w:r>
              <w:t>‘</w:t>
            </w:r>
            <w:r w:rsidR="00140A47" w:rsidRPr="00913A62">
              <w:t>period</w:t>
            </w:r>
            <w:r>
              <w:t>’</w:t>
            </w:r>
          </w:p>
        </w:tc>
      </w:tr>
      <w:tr w:rsidR="00AC23C4" w:rsidRPr="00AC23C4" w14:paraId="6F449B71" w14:textId="77777777" w:rsidTr="006C3581">
        <w:tc>
          <w:tcPr>
            <w:tcW w:w="1588" w:type="dxa"/>
            <w:shd w:val="clear" w:color="auto" w:fill="auto"/>
          </w:tcPr>
          <w:p w14:paraId="47718741" w14:textId="77777777" w:rsidR="00140A47" w:rsidRPr="00913A62" w:rsidRDefault="00140A47" w:rsidP="00AC4E77">
            <w:pPr>
              <w:pStyle w:val="TableCell0-2115pt"/>
            </w:pPr>
            <w:r w:rsidRPr="00913A62">
              <w:t>CCV.VC.CV</w:t>
            </w:r>
          </w:p>
        </w:tc>
        <w:tc>
          <w:tcPr>
            <w:tcW w:w="737" w:type="dxa"/>
            <w:shd w:val="clear" w:color="auto" w:fill="auto"/>
          </w:tcPr>
          <w:p w14:paraId="695EB57B" w14:textId="77777777" w:rsidR="00140A47" w:rsidRPr="00913A62" w:rsidRDefault="00140A47" w:rsidP="00AC23C4">
            <w:pPr>
              <w:pStyle w:val="TableCell0-2115pt"/>
              <w:ind w:right="170"/>
              <w:jc w:val="right"/>
            </w:pPr>
            <w:r w:rsidRPr="00913A62">
              <w:t>1</w:t>
            </w:r>
          </w:p>
        </w:tc>
        <w:tc>
          <w:tcPr>
            <w:tcW w:w="1474" w:type="dxa"/>
            <w:shd w:val="clear" w:color="auto" w:fill="auto"/>
          </w:tcPr>
          <w:p w14:paraId="71652CF6" w14:textId="77777777" w:rsidR="00140A47" w:rsidRPr="00913A62" w:rsidRDefault="00140A47" w:rsidP="00AC4E77">
            <w:pPr>
              <w:pStyle w:val="TableCell0-2115pt"/>
              <w:rPr>
                <w:rStyle w:val="ChCharisSIL"/>
              </w:rPr>
            </w:pPr>
            <w:r w:rsidRPr="00913A62">
              <w:t>/</w:t>
            </w:r>
            <w:r w:rsidRPr="00913A62">
              <w:rPr>
                <w:rStyle w:val="ChCharisSIL"/>
              </w:rPr>
              <w:t>klu.ˈar.ga</w:t>
            </w:r>
            <w:r w:rsidRPr="00913A62">
              <w:t>/</w:t>
            </w:r>
          </w:p>
        </w:tc>
        <w:tc>
          <w:tcPr>
            <w:tcW w:w="1701" w:type="dxa"/>
            <w:shd w:val="clear" w:color="auto" w:fill="auto"/>
          </w:tcPr>
          <w:p w14:paraId="517ACE2E" w14:textId="58983222" w:rsidR="00140A47" w:rsidRPr="00913A62" w:rsidRDefault="00B7093A" w:rsidP="00AC4E77">
            <w:pPr>
              <w:pStyle w:val="TableCell0-2115pt"/>
            </w:pPr>
            <w:r>
              <w:t>‘</w:t>
            </w:r>
            <w:r w:rsidR="00140A47" w:rsidRPr="00913A62">
              <w:t>family</w:t>
            </w:r>
            <w:r>
              <w:t>’</w:t>
            </w:r>
          </w:p>
        </w:tc>
      </w:tr>
      <w:tr w:rsidR="00AC23C4" w:rsidRPr="00AC23C4" w14:paraId="0D1FB357" w14:textId="77777777" w:rsidTr="006C3581">
        <w:tc>
          <w:tcPr>
            <w:tcW w:w="1588" w:type="dxa"/>
            <w:shd w:val="clear" w:color="auto" w:fill="auto"/>
          </w:tcPr>
          <w:p w14:paraId="360C2AFF" w14:textId="77777777" w:rsidR="00140A47" w:rsidRPr="00913A62" w:rsidRDefault="00140A47" w:rsidP="00AC4E77">
            <w:pPr>
              <w:pStyle w:val="TableCell0-2115pt"/>
            </w:pPr>
            <w:r w:rsidRPr="00913A62">
              <w:t>CCV.CV.CV</w:t>
            </w:r>
          </w:p>
        </w:tc>
        <w:tc>
          <w:tcPr>
            <w:tcW w:w="737" w:type="dxa"/>
            <w:shd w:val="clear" w:color="auto" w:fill="auto"/>
          </w:tcPr>
          <w:p w14:paraId="0BDA56AD" w14:textId="77777777" w:rsidR="00140A47" w:rsidRPr="00913A62" w:rsidRDefault="00140A47" w:rsidP="00AC23C4">
            <w:pPr>
              <w:pStyle w:val="TableCell0-2115pt"/>
              <w:ind w:right="170"/>
              <w:jc w:val="right"/>
            </w:pPr>
            <w:r w:rsidRPr="00913A62">
              <w:t>3</w:t>
            </w:r>
          </w:p>
        </w:tc>
        <w:tc>
          <w:tcPr>
            <w:tcW w:w="1474" w:type="dxa"/>
            <w:shd w:val="clear" w:color="auto" w:fill="auto"/>
          </w:tcPr>
          <w:p w14:paraId="523BDCC0" w14:textId="77777777" w:rsidR="00140A47" w:rsidRPr="00913A62" w:rsidRDefault="00140A47" w:rsidP="00AC4E77">
            <w:pPr>
              <w:pStyle w:val="TableCell0-2115pt"/>
              <w:rPr>
                <w:rStyle w:val="ChCharisSIL"/>
              </w:rPr>
            </w:pPr>
            <w:r w:rsidRPr="00913A62">
              <w:t>/</w:t>
            </w:r>
            <w:r w:rsidRPr="00913A62">
              <w:rPr>
                <w:rStyle w:val="ChCharisSIL"/>
              </w:rPr>
              <w:t>pri.ˈba.di</w:t>
            </w:r>
            <w:r w:rsidRPr="00913A62">
              <w:t>/</w:t>
            </w:r>
          </w:p>
        </w:tc>
        <w:tc>
          <w:tcPr>
            <w:tcW w:w="1701" w:type="dxa"/>
            <w:shd w:val="clear" w:color="auto" w:fill="auto"/>
          </w:tcPr>
          <w:p w14:paraId="5D908A8A" w14:textId="392201FF" w:rsidR="00140A47" w:rsidRPr="00913A62" w:rsidRDefault="00B7093A" w:rsidP="00AC4E77">
            <w:pPr>
              <w:pStyle w:val="TableCell0-2115pt"/>
            </w:pPr>
            <w:r>
              <w:t>‘</w:t>
            </w:r>
            <w:r w:rsidR="00140A47" w:rsidRPr="00913A62">
              <w:t>be private</w:t>
            </w:r>
            <w:r>
              <w:t>’</w:t>
            </w:r>
          </w:p>
        </w:tc>
      </w:tr>
      <w:tr w:rsidR="00AC23C4" w:rsidRPr="00AC23C4" w14:paraId="5EABD7D4" w14:textId="77777777" w:rsidTr="006C3581">
        <w:tc>
          <w:tcPr>
            <w:tcW w:w="1588" w:type="dxa"/>
            <w:shd w:val="clear" w:color="auto" w:fill="auto"/>
          </w:tcPr>
          <w:p w14:paraId="142FD6F7" w14:textId="77777777" w:rsidR="00140A47" w:rsidRPr="00913A62" w:rsidRDefault="00140A47" w:rsidP="00AC4E77">
            <w:pPr>
              <w:pStyle w:val="TableCell0-2115ptBreak"/>
            </w:pPr>
            <w:r w:rsidRPr="00913A62">
              <w:t>CCV.CVC.CV</w:t>
            </w:r>
          </w:p>
        </w:tc>
        <w:tc>
          <w:tcPr>
            <w:tcW w:w="737" w:type="dxa"/>
            <w:shd w:val="clear" w:color="auto" w:fill="auto"/>
          </w:tcPr>
          <w:p w14:paraId="0A568AB7" w14:textId="77777777" w:rsidR="00140A47" w:rsidRPr="00913A62" w:rsidRDefault="00140A47" w:rsidP="00AC23C4">
            <w:pPr>
              <w:pStyle w:val="TableCell0-2115ptBreak"/>
              <w:ind w:right="170"/>
              <w:jc w:val="right"/>
            </w:pPr>
            <w:r w:rsidRPr="00913A62">
              <w:t>1</w:t>
            </w:r>
          </w:p>
        </w:tc>
        <w:tc>
          <w:tcPr>
            <w:tcW w:w="1474" w:type="dxa"/>
            <w:shd w:val="clear" w:color="auto" w:fill="auto"/>
          </w:tcPr>
          <w:p w14:paraId="35143ECF" w14:textId="77777777" w:rsidR="00140A47" w:rsidRPr="00913A62" w:rsidRDefault="00140A47" w:rsidP="00AC4E77">
            <w:pPr>
              <w:pStyle w:val="TableCell0-2115ptBreak"/>
              <w:rPr>
                <w:rStyle w:val="ChCharisSIL"/>
              </w:rPr>
            </w:pPr>
            <w:r w:rsidRPr="00913A62">
              <w:t>/</w:t>
            </w:r>
            <w:r w:rsidRPr="00913A62">
              <w:rPr>
                <w:rStyle w:val="ChCharisSIL"/>
              </w:rPr>
              <w:t>prɔ.ˈpin.si</w:t>
            </w:r>
            <w:r w:rsidRPr="00913A62">
              <w:t>/</w:t>
            </w:r>
          </w:p>
        </w:tc>
        <w:tc>
          <w:tcPr>
            <w:tcW w:w="1701" w:type="dxa"/>
            <w:shd w:val="clear" w:color="auto" w:fill="auto"/>
          </w:tcPr>
          <w:p w14:paraId="64BA6B1B" w14:textId="48D1B3D0" w:rsidR="00140A47" w:rsidRPr="00913A62" w:rsidRDefault="00B7093A" w:rsidP="00AC4E77">
            <w:pPr>
              <w:pStyle w:val="TableCell0-2115ptBreak"/>
            </w:pPr>
            <w:r>
              <w:t>‘</w:t>
            </w:r>
            <w:r w:rsidR="00140A47" w:rsidRPr="00913A62">
              <w:t>province</w:t>
            </w:r>
            <w:r>
              <w:t>’</w:t>
            </w:r>
          </w:p>
        </w:tc>
      </w:tr>
      <w:tr w:rsidR="00140A47" w:rsidRPr="00913A62" w14:paraId="5D999EF2" w14:textId="77777777" w:rsidTr="006C3581">
        <w:tc>
          <w:tcPr>
            <w:tcW w:w="1588" w:type="dxa"/>
            <w:shd w:val="clear" w:color="auto" w:fill="auto"/>
          </w:tcPr>
          <w:p w14:paraId="0183C4E0" w14:textId="77777777" w:rsidR="00140A47" w:rsidRPr="00913A62" w:rsidRDefault="00140A47" w:rsidP="00AC4E77">
            <w:pPr>
              <w:pStyle w:val="TableCell2-2115ptBreak"/>
            </w:pPr>
            <w:r w:rsidRPr="00913A62">
              <w:t>CCCV.CV.CV</w:t>
            </w:r>
          </w:p>
        </w:tc>
        <w:tc>
          <w:tcPr>
            <w:tcW w:w="737" w:type="dxa"/>
            <w:shd w:val="clear" w:color="auto" w:fill="auto"/>
          </w:tcPr>
          <w:p w14:paraId="37246538" w14:textId="77777777" w:rsidR="00140A47" w:rsidRPr="00913A62" w:rsidRDefault="00140A47" w:rsidP="00AC23C4">
            <w:pPr>
              <w:pStyle w:val="TableCell2-2115ptBreak"/>
              <w:ind w:right="170"/>
              <w:jc w:val="right"/>
            </w:pPr>
            <w:r w:rsidRPr="00913A62">
              <w:t>1</w:t>
            </w:r>
          </w:p>
        </w:tc>
        <w:tc>
          <w:tcPr>
            <w:tcW w:w="1474" w:type="dxa"/>
            <w:shd w:val="clear" w:color="auto" w:fill="auto"/>
          </w:tcPr>
          <w:p w14:paraId="0A4BF6C1" w14:textId="77777777" w:rsidR="00140A47" w:rsidRPr="00913A62" w:rsidRDefault="00140A47" w:rsidP="00AC4E77">
            <w:pPr>
              <w:pStyle w:val="TableCell2-2115ptBreak"/>
              <w:rPr>
                <w:rStyle w:val="ChCharisSIL"/>
              </w:rPr>
            </w:pPr>
            <w:r w:rsidRPr="00913A62">
              <w:t>/</w:t>
            </w:r>
            <w:r w:rsidRPr="00913A62">
              <w:rPr>
                <w:rStyle w:val="ChCharisSIL"/>
              </w:rPr>
              <w:t>stra.ˈtɛ.gi</w:t>
            </w:r>
            <w:r w:rsidRPr="00913A62">
              <w:t>/</w:t>
            </w:r>
          </w:p>
        </w:tc>
        <w:tc>
          <w:tcPr>
            <w:tcW w:w="1701" w:type="dxa"/>
            <w:shd w:val="clear" w:color="auto" w:fill="auto"/>
          </w:tcPr>
          <w:p w14:paraId="1F460E27" w14:textId="4C3C4AB8" w:rsidR="00140A47" w:rsidRPr="00913A62" w:rsidRDefault="00B7093A" w:rsidP="00AC4E77">
            <w:pPr>
              <w:pStyle w:val="TableCell2-2115ptBreak"/>
            </w:pPr>
            <w:r>
              <w:t>‘</w:t>
            </w:r>
            <w:r w:rsidR="00140A47" w:rsidRPr="00913A62">
              <w:t>strategy</w:t>
            </w:r>
            <w:r>
              <w:t>’</w:t>
            </w:r>
          </w:p>
        </w:tc>
      </w:tr>
      <w:tr w:rsidR="00AC23C4" w:rsidRPr="00AC23C4" w14:paraId="6C105E20" w14:textId="77777777" w:rsidTr="006C3581">
        <w:tc>
          <w:tcPr>
            <w:tcW w:w="1588" w:type="dxa"/>
            <w:shd w:val="clear" w:color="auto" w:fill="auto"/>
          </w:tcPr>
          <w:p w14:paraId="69738D44" w14:textId="77777777" w:rsidR="00140A47" w:rsidRPr="00913A62" w:rsidRDefault="00140A47" w:rsidP="00AC4E77">
            <w:pPr>
              <w:pStyle w:val="TableCell2-2115pt"/>
            </w:pPr>
            <w:r w:rsidRPr="00913A62">
              <w:t>CVC.CV.VC</w:t>
            </w:r>
          </w:p>
        </w:tc>
        <w:tc>
          <w:tcPr>
            <w:tcW w:w="737" w:type="dxa"/>
            <w:shd w:val="clear" w:color="auto" w:fill="auto"/>
          </w:tcPr>
          <w:p w14:paraId="10FF645D" w14:textId="77777777" w:rsidR="00140A47" w:rsidRPr="00913A62" w:rsidRDefault="00140A47" w:rsidP="00AC23C4">
            <w:pPr>
              <w:pStyle w:val="TableCell2-2115pt"/>
              <w:ind w:right="170"/>
              <w:jc w:val="right"/>
            </w:pPr>
            <w:r w:rsidRPr="00913A62">
              <w:t>1</w:t>
            </w:r>
          </w:p>
        </w:tc>
        <w:tc>
          <w:tcPr>
            <w:tcW w:w="1474" w:type="dxa"/>
            <w:shd w:val="clear" w:color="auto" w:fill="auto"/>
          </w:tcPr>
          <w:p w14:paraId="30BA0486" w14:textId="77777777" w:rsidR="00140A47" w:rsidRPr="00913A62" w:rsidRDefault="00140A47" w:rsidP="00AC4E77">
            <w:pPr>
              <w:pStyle w:val="TableCell2-2115pt"/>
              <w:rPr>
                <w:rStyle w:val="ChCharisSIL"/>
              </w:rPr>
            </w:pPr>
            <w:r w:rsidRPr="00913A62">
              <w:t>/</w:t>
            </w:r>
            <w:r w:rsidRPr="00913A62">
              <w:rPr>
                <w:rStyle w:val="ChCharisSIL"/>
              </w:rPr>
              <w:t>man.ˈfa.at</w:t>
            </w:r>
            <w:r w:rsidRPr="00913A62">
              <w:t>/</w:t>
            </w:r>
          </w:p>
        </w:tc>
        <w:tc>
          <w:tcPr>
            <w:tcW w:w="1701" w:type="dxa"/>
            <w:shd w:val="clear" w:color="auto" w:fill="auto"/>
          </w:tcPr>
          <w:p w14:paraId="6B4C601E" w14:textId="5A8C0378" w:rsidR="00140A47" w:rsidRPr="00913A62" w:rsidRDefault="00B7093A" w:rsidP="00AC4E77">
            <w:pPr>
              <w:pStyle w:val="TableCell2-2115pt"/>
            </w:pPr>
            <w:r>
              <w:t>‘</w:t>
            </w:r>
            <w:r w:rsidR="00140A47" w:rsidRPr="00913A62">
              <w:t>benefit</w:t>
            </w:r>
            <w:r>
              <w:t>’</w:t>
            </w:r>
          </w:p>
        </w:tc>
      </w:tr>
      <w:tr w:rsidR="00AC23C4" w:rsidRPr="00AC23C4" w14:paraId="0F63B13C" w14:textId="77777777" w:rsidTr="006C3581">
        <w:tc>
          <w:tcPr>
            <w:tcW w:w="1588" w:type="dxa"/>
            <w:shd w:val="clear" w:color="auto" w:fill="auto"/>
          </w:tcPr>
          <w:p w14:paraId="4AF7DBF3" w14:textId="77777777" w:rsidR="00140A47" w:rsidRPr="00913A62" w:rsidRDefault="00140A47" w:rsidP="00AC4E77">
            <w:pPr>
              <w:pStyle w:val="TableCell0-2115pt"/>
            </w:pPr>
            <w:r w:rsidRPr="00913A62">
              <w:t>CVC.CV.CV</w:t>
            </w:r>
          </w:p>
        </w:tc>
        <w:tc>
          <w:tcPr>
            <w:tcW w:w="737" w:type="dxa"/>
            <w:shd w:val="clear" w:color="auto" w:fill="auto"/>
          </w:tcPr>
          <w:p w14:paraId="21BDC987" w14:textId="77777777" w:rsidR="00140A47" w:rsidRPr="00913A62" w:rsidRDefault="00140A47" w:rsidP="00AC23C4">
            <w:pPr>
              <w:pStyle w:val="TableCell0-2115pt"/>
              <w:ind w:right="170"/>
              <w:jc w:val="right"/>
            </w:pPr>
            <w:r w:rsidRPr="00913A62">
              <w:t>20</w:t>
            </w:r>
          </w:p>
        </w:tc>
        <w:tc>
          <w:tcPr>
            <w:tcW w:w="1474" w:type="dxa"/>
            <w:shd w:val="clear" w:color="auto" w:fill="auto"/>
          </w:tcPr>
          <w:p w14:paraId="08E90821" w14:textId="77777777" w:rsidR="00140A47" w:rsidRPr="00913A62" w:rsidRDefault="00140A47" w:rsidP="00AC4E77">
            <w:pPr>
              <w:pStyle w:val="TableCell0-2115pt"/>
              <w:rPr>
                <w:rStyle w:val="ChCharisSIL"/>
              </w:rPr>
            </w:pPr>
            <w:r w:rsidRPr="00913A62">
              <w:t>/</w:t>
            </w:r>
            <w:r w:rsidRPr="00913A62">
              <w:rPr>
                <w:rStyle w:val="ChCharisSIL"/>
              </w:rPr>
              <w:t>pɛr.ˈtʃa.ja</w:t>
            </w:r>
            <w:r w:rsidRPr="00913A62">
              <w:t>/</w:t>
            </w:r>
          </w:p>
        </w:tc>
        <w:tc>
          <w:tcPr>
            <w:tcW w:w="1701" w:type="dxa"/>
            <w:shd w:val="clear" w:color="auto" w:fill="auto"/>
          </w:tcPr>
          <w:p w14:paraId="6EE9836C" w14:textId="04EE8674" w:rsidR="00140A47" w:rsidRPr="00913A62" w:rsidRDefault="00B7093A" w:rsidP="00AC4E77">
            <w:pPr>
              <w:pStyle w:val="TableCell0-2115pt"/>
            </w:pPr>
            <w:r>
              <w:t>‘</w:t>
            </w:r>
            <w:r w:rsidR="00140A47" w:rsidRPr="00913A62">
              <w:t>trust</w:t>
            </w:r>
            <w:r>
              <w:t>’</w:t>
            </w:r>
          </w:p>
        </w:tc>
      </w:tr>
      <w:tr w:rsidR="00AC23C4" w:rsidRPr="00AC23C4" w14:paraId="0615C7F4" w14:textId="77777777" w:rsidTr="006C3581">
        <w:tc>
          <w:tcPr>
            <w:tcW w:w="1588" w:type="dxa"/>
            <w:shd w:val="clear" w:color="auto" w:fill="auto"/>
          </w:tcPr>
          <w:p w14:paraId="7E930CF4" w14:textId="77777777" w:rsidR="00140A47" w:rsidRPr="00913A62" w:rsidRDefault="00140A47" w:rsidP="00AC4E77">
            <w:pPr>
              <w:pStyle w:val="TableCell0-2115pt"/>
            </w:pPr>
            <w:r w:rsidRPr="00913A62">
              <w:t>CVC.CV.CVC</w:t>
            </w:r>
          </w:p>
        </w:tc>
        <w:tc>
          <w:tcPr>
            <w:tcW w:w="737" w:type="dxa"/>
            <w:shd w:val="clear" w:color="auto" w:fill="auto"/>
          </w:tcPr>
          <w:p w14:paraId="6A64FBC0" w14:textId="77777777" w:rsidR="00140A47" w:rsidRPr="00913A62" w:rsidRDefault="00140A47" w:rsidP="00AC23C4">
            <w:pPr>
              <w:pStyle w:val="TableCell0-2115pt"/>
              <w:ind w:right="170"/>
              <w:jc w:val="right"/>
            </w:pPr>
            <w:r w:rsidRPr="00913A62">
              <w:t>5</w:t>
            </w:r>
          </w:p>
        </w:tc>
        <w:tc>
          <w:tcPr>
            <w:tcW w:w="1474" w:type="dxa"/>
            <w:shd w:val="clear" w:color="auto" w:fill="auto"/>
          </w:tcPr>
          <w:p w14:paraId="3F1AF28E" w14:textId="77777777" w:rsidR="00140A47" w:rsidRPr="00913A62" w:rsidRDefault="00140A47" w:rsidP="00AC4E77">
            <w:pPr>
              <w:pStyle w:val="TableCell0-2115pt"/>
              <w:rPr>
                <w:rStyle w:val="ChCharisSIL"/>
              </w:rPr>
            </w:pPr>
            <w:r w:rsidRPr="00913A62">
              <w:t>/</w:t>
            </w:r>
            <w:r w:rsidRPr="00913A62">
              <w:rPr>
                <w:rStyle w:val="ChCharisSIL"/>
              </w:rPr>
              <w:t>kɔm.ˈpu.tɛr</w:t>
            </w:r>
            <w:r w:rsidRPr="00913A62">
              <w:t>/</w:t>
            </w:r>
          </w:p>
        </w:tc>
        <w:tc>
          <w:tcPr>
            <w:tcW w:w="1701" w:type="dxa"/>
            <w:shd w:val="clear" w:color="auto" w:fill="auto"/>
          </w:tcPr>
          <w:p w14:paraId="07D80A74" w14:textId="1DA9B9AC" w:rsidR="00140A47" w:rsidRPr="00913A62" w:rsidRDefault="00B7093A" w:rsidP="00AC4E77">
            <w:pPr>
              <w:pStyle w:val="TableCell0-2115pt"/>
            </w:pPr>
            <w:r>
              <w:t>‘</w:t>
            </w:r>
            <w:r w:rsidR="00140A47" w:rsidRPr="00913A62">
              <w:t>computer</w:t>
            </w:r>
            <w:r>
              <w:t>’</w:t>
            </w:r>
          </w:p>
        </w:tc>
      </w:tr>
      <w:tr w:rsidR="00AC23C4" w:rsidRPr="00AC23C4" w14:paraId="04C7F3F6" w14:textId="77777777" w:rsidTr="006C3581">
        <w:tc>
          <w:tcPr>
            <w:tcW w:w="1588" w:type="dxa"/>
            <w:shd w:val="clear" w:color="auto" w:fill="auto"/>
          </w:tcPr>
          <w:p w14:paraId="0CA49DE1" w14:textId="77777777" w:rsidR="00140A47" w:rsidRPr="00913A62" w:rsidRDefault="00140A47" w:rsidP="00AC4E77">
            <w:pPr>
              <w:pStyle w:val="TableCell0-2115pt"/>
            </w:pPr>
            <w:r w:rsidRPr="00913A62">
              <w:t>CVC.CVC.CV</w:t>
            </w:r>
          </w:p>
        </w:tc>
        <w:tc>
          <w:tcPr>
            <w:tcW w:w="737" w:type="dxa"/>
            <w:shd w:val="clear" w:color="auto" w:fill="auto"/>
          </w:tcPr>
          <w:p w14:paraId="22498A18" w14:textId="77777777" w:rsidR="00140A47" w:rsidRPr="00913A62" w:rsidRDefault="00140A47" w:rsidP="00AC23C4">
            <w:pPr>
              <w:pStyle w:val="TableCell0-2115pt"/>
              <w:ind w:right="170"/>
              <w:jc w:val="right"/>
            </w:pPr>
            <w:r w:rsidRPr="00913A62">
              <w:t>3</w:t>
            </w:r>
          </w:p>
        </w:tc>
        <w:tc>
          <w:tcPr>
            <w:tcW w:w="1474" w:type="dxa"/>
            <w:shd w:val="clear" w:color="auto" w:fill="auto"/>
          </w:tcPr>
          <w:p w14:paraId="7A438DE3" w14:textId="77777777" w:rsidR="00140A47" w:rsidRPr="00913A62" w:rsidRDefault="00140A47" w:rsidP="00AC4E77">
            <w:pPr>
              <w:pStyle w:val="TableCell0-2115pt"/>
              <w:rPr>
                <w:rStyle w:val="ChCharisSIL"/>
              </w:rPr>
            </w:pPr>
            <w:r w:rsidRPr="00913A62">
              <w:t>/</w:t>
            </w:r>
            <w:r w:rsidRPr="00913A62">
              <w:rPr>
                <w:rStyle w:val="ChCharisSIL"/>
              </w:rPr>
              <w:t>sɛm.ˈpur.na</w:t>
            </w:r>
            <w:r w:rsidRPr="00913A62">
              <w:t>/</w:t>
            </w:r>
          </w:p>
        </w:tc>
        <w:tc>
          <w:tcPr>
            <w:tcW w:w="1701" w:type="dxa"/>
            <w:shd w:val="clear" w:color="auto" w:fill="auto"/>
          </w:tcPr>
          <w:p w14:paraId="0CA72F22" w14:textId="609932C1" w:rsidR="00140A47" w:rsidRPr="00913A62" w:rsidRDefault="00B7093A" w:rsidP="00AC4E77">
            <w:pPr>
              <w:pStyle w:val="TableCell0-2115pt"/>
            </w:pPr>
            <w:r>
              <w:t>‘</w:t>
            </w:r>
            <w:r w:rsidR="00140A47" w:rsidRPr="00913A62">
              <w:t>be perfect</w:t>
            </w:r>
            <w:r>
              <w:t>’</w:t>
            </w:r>
          </w:p>
        </w:tc>
      </w:tr>
      <w:tr w:rsidR="00AC23C4" w:rsidRPr="00AC23C4" w14:paraId="1AC6A2E4" w14:textId="77777777" w:rsidTr="006C3581">
        <w:tc>
          <w:tcPr>
            <w:tcW w:w="1588" w:type="dxa"/>
            <w:tcBorders>
              <w:bottom w:val="single" w:sz="4" w:space="0" w:color="auto"/>
            </w:tcBorders>
            <w:shd w:val="clear" w:color="auto" w:fill="auto"/>
          </w:tcPr>
          <w:p w14:paraId="05E6D839" w14:textId="77777777" w:rsidR="00140A47" w:rsidRPr="00913A62" w:rsidRDefault="00140A47" w:rsidP="00AC4E77">
            <w:pPr>
              <w:pStyle w:val="TableCell0-2115ptBreak"/>
            </w:pPr>
            <w:r w:rsidRPr="00913A62">
              <w:t>CVC.CCV.CVC</w:t>
            </w:r>
          </w:p>
        </w:tc>
        <w:tc>
          <w:tcPr>
            <w:tcW w:w="737" w:type="dxa"/>
            <w:tcBorders>
              <w:bottom w:val="single" w:sz="4" w:space="0" w:color="auto"/>
            </w:tcBorders>
            <w:shd w:val="clear" w:color="auto" w:fill="auto"/>
          </w:tcPr>
          <w:p w14:paraId="0401AA7F" w14:textId="77777777" w:rsidR="00140A47" w:rsidRPr="00913A62" w:rsidRDefault="00140A47" w:rsidP="00AC23C4">
            <w:pPr>
              <w:pStyle w:val="TableCell0-2115ptBreak"/>
              <w:ind w:right="170"/>
              <w:jc w:val="right"/>
            </w:pPr>
            <w:r w:rsidRPr="00913A62">
              <w:t>2</w:t>
            </w:r>
          </w:p>
        </w:tc>
        <w:tc>
          <w:tcPr>
            <w:tcW w:w="1474" w:type="dxa"/>
            <w:tcBorders>
              <w:bottom w:val="single" w:sz="4" w:space="0" w:color="auto"/>
            </w:tcBorders>
            <w:shd w:val="clear" w:color="auto" w:fill="auto"/>
          </w:tcPr>
          <w:p w14:paraId="4EF68EEC" w14:textId="22ED53BB" w:rsidR="00140A47" w:rsidRPr="009D4A70" w:rsidRDefault="00140A47" w:rsidP="00AC4E77">
            <w:pPr>
              <w:pStyle w:val="TableCell0-2115ptBreak"/>
              <w:rPr>
                <w:rStyle w:val="ChCharisSIL"/>
              </w:rPr>
            </w:pPr>
            <w:r w:rsidRPr="009D4A70">
              <w:t>/</w:t>
            </w:r>
            <w:r w:rsidRPr="009D4A70">
              <w:rPr>
                <w:rStyle w:val="ChCharisSIL"/>
              </w:rPr>
              <w:t>kɔm.ˈplɔ.ta</w:t>
            </w:r>
            <w:r w:rsidR="00AE08E7" w:rsidRPr="009D4A70">
              <w:rPr>
                <w:rStyle w:val="ChCharisSIL"/>
              </w:rPr>
              <w:t>ŋ</w:t>
            </w:r>
            <w:r w:rsidRPr="009D4A70">
              <w:t>/</w:t>
            </w:r>
          </w:p>
        </w:tc>
        <w:tc>
          <w:tcPr>
            <w:tcW w:w="1701" w:type="dxa"/>
            <w:tcBorders>
              <w:bottom w:val="single" w:sz="4" w:space="0" w:color="auto"/>
            </w:tcBorders>
            <w:shd w:val="clear" w:color="auto" w:fill="auto"/>
          </w:tcPr>
          <w:p w14:paraId="63D5C3D5" w14:textId="3A76490C" w:rsidR="00140A47" w:rsidRPr="00913A62" w:rsidRDefault="00B7093A" w:rsidP="00AC4E77">
            <w:pPr>
              <w:pStyle w:val="TableCell0-2115ptBreak"/>
            </w:pPr>
            <w:r>
              <w:t>‘</w:t>
            </w:r>
            <w:r w:rsidR="00140A47" w:rsidRPr="00913A62">
              <w:t>(half)circle</w:t>
            </w:r>
            <w:r>
              <w:t>’</w:t>
            </w:r>
          </w:p>
        </w:tc>
      </w:tr>
      <w:tr w:rsidR="00AC23C4" w:rsidRPr="00913A62" w14:paraId="163F4056" w14:textId="77777777" w:rsidTr="006C3581">
        <w:tc>
          <w:tcPr>
            <w:tcW w:w="2325" w:type="dxa"/>
            <w:gridSpan w:val="2"/>
            <w:tcBorders>
              <w:top w:val="single" w:sz="4" w:space="0" w:color="auto"/>
              <w:bottom w:val="single" w:sz="4" w:space="0" w:color="auto"/>
            </w:tcBorders>
            <w:shd w:val="clear" w:color="auto" w:fill="auto"/>
          </w:tcPr>
          <w:p w14:paraId="5163B681" w14:textId="77777777" w:rsidR="00140A47" w:rsidRPr="00913A62" w:rsidRDefault="00140A47" w:rsidP="00D43E1D">
            <w:pPr>
              <w:pStyle w:val="TableCell2-2Center"/>
            </w:pPr>
            <w:r w:rsidRPr="00913A62">
              <w:t>Antepenultimate stress</w:t>
            </w:r>
          </w:p>
        </w:tc>
        <w:tc>
          <w:tcPr>
            <w:tcW w:w="1474" w:type="dxa"/>
            <w:tcBorders>
              <w:top w:val="single" w:sz="4" w:space="0" w:color="auto"/>
              <w:bottom w:val="single" w:sz="4" w:space="0" w:color="auto"/>
            </w:tcBorders>
            <w:shd w:val="clear" w:color="auto" w:fill="auto"/>
          </w:tcPr>
          <w:p w14:paraId="795D5D1C" w14:textId="77777777" w:rsidR="00140A47" w:rsidRPr="00D43E1D" w:rsidRDefault="00140A47" w:rsidP="00D43E1D">
            <w:pPr>
              <w:pStyle w:val="TableCell2-2Center"/>
            </w:pPr>
          </w:p>
        </w:tc>
        <w:tc>
          <w:tcPr>
            <w:tcW w:w="1701" w:type="dxa"/>
            <w:tcBorders>
              <w:top w:val="single" w:sz="4" w:space="0" w:color="auto"/>
              <w:bottom w:val="single" w:sz="4" w:space="0" w:color="auto"/>
            </w:tcBorders>
            <w:shd w:val="clear" w:color="auto" w:fill="auto"/>
          </w:tcPr>
          <w:p w14:paraId="0DC9EABE" w14:textId="77777777" w:rsidR="00140A47" w:rsidRPr="00D43E1D" w:rsidRDefault="00140A47" w:rsidP="00D43E1D">
            <w:pPr>
              <w:pStyle w:val="TableCell2-2Center"/>
            </w:pPr>
          </w:p>
        </w:tc>
      </w:tr>
      <w:tr w:rsidR="00140A47" w:rsidRPr="00913A62" w14:paraId="4612353D" w14:textId="77777777" w:rsidTr="006C3581">
        <w:tc>
          <w:tcPr>
            <w:tcW w:w="1588" w:type="dxa"/>
            <w:tcBorders>
              <w:top w:val="single" w:sz="4" w:space="0" w:color="auto"/>
            </w:tcBorders>
            <w:shd w:val="clear" w:color="auto" w:fill="auto"/>
          </w:tcPr>
          <w:p w14:paraId="1393D765" w14:textId="77777777" w:rsidR="00140A47" w:rsidRPr="00913A62" w:rsidRDefault="00140A47" w:rsidP="00AC4E77">
            <w:pPr>
              <w:pStyle w:val="TableCell2-2115ptBreak"/>
            </w:pPr>
            <w:r w:rsidRPr="00913A62">
              <w:t>CV.CV.CVC</w:t>
            </w:r>
          </w:p>
        </w:tc>
        <w:tc>
          <w:tcPr>
            <w:tcW w:w="737" w:type="dxa"/>
            <w:tcBorders>
              <w:top w:val="single" w:sz="4" w:space="0" w:color="auto"/>
            </w:tcBorders>
            <w:shd w:val="clear" w:color="auto" w:fill="auto"/>
          </w:tcPr>
          <w:p w14:paraId="29BB015A" w14:textId="77777777" w:rsidR="00140A47" w:rsidRPr="00913A62" w:rsidRDefault="00140A47" w:rsidP="00AC23C4">
            <w:pPr>
              <w:pStyle w:val="TableCell2-2115ptBreak"/>
              <w:ind w:right="170"/>
              <w:jc w:val="right"/>
            </w:pPr>
            <w:r w:rsidRPr="00913A62">
              <w:t>1</w:t>
            </w:r>
          </w:p>
        </w:tc>
        <w:tc>
          <w:tcPr>
            <w:tcW w:w="1474" w:type="dxa"/>
            <w:tcBorders>
              <w:top w:val="single" w:sz="4" w:space="0" w:color="auto"/>
            </w:tcBorders>
            <w:shd w:val="clear" w:color="auto" w:fill="auto"/>
          </w:tcPr>
          <w:p w14:paraId="062FB45D" w14:textId="77777777" w:rsidR="00140A47" w:rsidRPr="009D4A70" w:rsidRDefault="00140A47" w:rsidP="00AC4E77">
            <w:pPr>
              <w:pStyle w:val="TableCell2-2115ptBreak"/>
              <w:rPr>
                <w:rStyle w:val="ChCharisSIL"/>
              </w:rPr>
            </w:pPr>
            <w:r w:rsidRPr="009D4A70">
              <w:t>/</w:t>
            </w:r>
            <w:r w:rsidRPr="009D4A70">
              <w:rPr>
                <w:rStyle w:val="ChCharisSIL"/>
              </w:rPr>
              <w:t>ˈdʒɛ.ri.ˌkɛn</w:t>
            </w:r>
            <w:r w:rsidRPr="009D4A70">
              <w:t>/</w:t>
            </w:r>
          </w:p>
        </w:tc>
        <w:tc>
          <w:tcPr>
            <w:tcW w:w="1701" w:type="dxa"/>
            <w:tcBorders>
              <w:top w:val="single" w:sz="4" w:space="0" w:color="auto"/>
            </w:tcBorders>
            <w:shd w:val="clear" w:color="auto" w:fill="auto"/>
          </w:tcPr>
          <w:p w14:paraId="6F26FF04" w14:textId="408D9E90" w:rsidR="00140A47" w:rsidRPr="00913A62" w:rsidRDefault="00B7093A" w:rsidP="00AC4E77">
            <w:pPr>
              <w:pStyle w:val="TableCell2-2115ptBreak"/>
            </w:pPr>
            <w:r>
              <w:t>‘</w:t>
            </w:r>
            <w:r w:rsidR="00140A47" w:rsidRPr="00913A62">
              <w:t>jerry can</w:t>
            </w:r>
            <w:r>
              <w:t>’</w:t>
            </w:r>
          </w:p>
        </w:tc>
      </w:tr>
    </w:tbl>
    <w:bookmarkEnd w:id="1080"/>
    <w:p w14:paraId="43913782" w14:textId="77A391A7" w:rsidR="00140A47" w:rsidRPr="00913A62" w:rsidRDefault="00140A47" w:rsidP="003D4932">
      <w:pPr>
        <w:pStyle w:val="Body0005after05before"/>
      </w:pPr>
      <w:r w:rsidRPr="00913A62">
        <w:t xml:space="preserve">The corpus also contains 42 loan words of four syllables. Their syllable types and stress patterns are presented in </w:t>
      </w:r>
      <w:r w:rsidRPr="00913A62">
        <w:fldChar w:fldCharType="begin"/>
      </w:r>
      <w:r w:rsidRPr="00913A62">
        <w:instrText xml:space="preserve"> REF _Ref338409412 \h  \* MERGEFORMAT </w:instrText>
      </w:r>
      <w:r w:rsidRPr="00913A62">
        <w:fldChar w:fldCharType="separate"/>
      </w:r>
      <w:r w:rsidR="00154D81" w:rsidRPr="00913A62">
        <w:t xml:space="preserve">Table </w:t>
      </w:r>
      <w:r w:rsidR="00154D81">
        <w:rPr>
          <w:noProof/>
          <w:cs/>
        </w:rPr>
        <w:t>‎</w:t>
      </w:r>
      <w:r w:rsidR="00154D81">
        <w:rPr>
          <w:noProof/>
        </w:rPr>
        <w:t>2.59</w:t>
      </w:r>
      <w:r w:rsidRPr="00913A62">
        <w:fldChar w:fldCharType="end"/>
      </w:r>
      <w:r w:rsidRPr="00913A62">
        <w:t>. While they are quite rare among loan words (42/718</w:t>
      </w:r>
      <w:r w:rsidR="00DF5D68">
        <w:t xml:space="preserve"> – </w:t>
      </w:r>
      <w:r w:rsidRPr="00913A62">
        <w:t>6%), their portion is higher than that attested f</w:t>
      </w:r>
      <w:r w:rsidR="009D5B2E">
        <w:t xml:space="preserve">or </w:t>
      </w:r>
      <w:r w:rsidR="00992B0F">
        <w:t xml:space="preserve">inherited </w:t>
      </w:r>
      <w:r w:rsidR="00992B0F" w:rsidRPr="00913A62">
        <w:t>Malay</w:t>
      </w:r>
      <w:r w:rsidR="009D5B2E">
        <w:t xml:space="preserve"> roots (two out of </w:t>
      </w:r>
      <w:r w:rsidR="00C00466" w:rsidRPr="00C00466">
        <w:t>1,11</w:t>
      </w:r>
      <w:r w:rsidR="003D4932">
        <w:t>7</w:t>
      </w:r>
      <w:r w:rsidRPr="00913A62">
        <w:t xml:space="preserve"> items)</w:t>
      </w:r>
      <w:r w:rsidR="006F1BBD">
        <w:t xml:space="preserve"> </w:t>
      </w:r>
      <w:r w:rsidR="006F1BBD" w:rsidRPr="00913A62">
        <w:t>(§</w:t>
      </w:r>
      <w:r w:rsidR="006F1BBD" w:rsidRPr="00913A62">
        <w:fldChar w:fldCharType="begin"/>
      </w:r>
      <w:r w:rsidR="006F1BBD" w:rsidRPr="00913A62">
        <w:instrText xml:space="preserve"> REF _Ref333656882 \w \h  \* MERGEFORMAT </w:instrText>
      </w:r>
      <w:r w:rsidR="006F1BBD" w:rsidRPr="00913A62">
        <w:fldChar w:fldCharType="separate"/>
      </w:r>
      <w:r w:rsidR="00154D81">
        <w:rPr>
          <w:cs/>
        </w:rPr>
        <w:t>‎</w:t>
      </w:r>
      <w:r w:rsidR="00154D81">
        <w:t>2.4.3</w:t>
      </w:r>
      <w:r w:rsidR="006F1BBD" w:rsidRPr="00913A62">
        <w:fldChar w:fldCharType="end"/>
      </w:r>
      <w:r w:rsidR="006F1BBD" w:rsidRPr="00913A62">
        <w:t>)</w:t>
      </w:r>
      <w:r w:rsidRPr="00913A62">
        <w:t xml:space="preserve">. The preferred syllable structure is again </w:t>
      </w:r>
      <w:r w:rsidRPr="00913A62">
        <w:lastRenderedPageBreak/>
        <w:t xml:space="preserve">CV(C). In addition, the corpus includes five loan words (12%) with an onset CC cluster. By contrast, neither of the two attested </w:t>
      </w:r>
      <w:r w:rsidR="00992B0F">
        <w:t xml:space="preserve">inherited </w:t>
      </w:r>
      <w:r w:rsidRPr="00913A62">
        <w:t>quadrisyllabic Malay roots has a consonant cluster. Most of the quadrisyllabic loanwords have penultimate stress (36/42</w:t>
      </w:r>
      <w:r w:rsidR="00DF5D68">
        <w:t xml:space="preserve"> – </w:t>
      </w:r>
      <w:r w:rsidRPr="00913A62">
        <w:t xml:space="preserve">86%), while five items have ultimate stress (12%) and one has antepenultimate stress. By comparison, both </w:t>
      </w:r>
      <w:r w:rsidR="00992B0F">
        <w:t xml:space="preserve">inherited </w:t>
      </w:r>
      <w:r w:rsidRPr="00913A62">
        <w:t>quadrisyllabic Malay roots have penultimate stress (§</w:t>
      </w:r>
      <w:r w:rsidRPr="00913A62">
        <w:fldChar w:fldCharType="begin"/>
      </w:r>
      <w:r w:rsidRPr="00913A62">
        <w:instrText xml:space="preserve"> REF _Ref338250048 \w \h  \* MERGEFORMAT </w:instrText>
      </w:r>
      <w:r w:rsidRPr="00913A62">
        <w:fldChar w:fldCharType="separate"/>
      </w:r>
      <w:r w:rsidR="00154D81">
        <w:rPr>
          <w:cs/>
        </w:rPr>
        <w:t>‎</w:t>
      </w:r>
      <w:r w:rsidR="00154D81">
        <w:t>2.4.4.1</w:t>
      </w:r>
      <w:r w:rsidRPr="00913A62">
        <w:fldChar w:fldCharType="end"/>
      </w:r>
      <w:r w:rsidRPr="00913A62">
        <w:t>).</w:t>
      </w:r>
    </w:p>
    <w:p w14:paraId="350B419B" w14:textId="77777777" w:rsidR="00140A47" w:rsidRDefault="00140A47" w:rsidP="00140A47">
      <w:pPr>
        <w:pStyle w:val="Caption"/>
      </w:pPr>
      <w:bookmarkStart w:id="1081" w:name="_Ref338409412"/>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59</w:t>
        </w:r>
      </w:fldSimple>
      <w:bookmarkEnd w:id="1081"/>
      <w:r w:rsidRPr="00913A62">
        <w:t>:</w:t>
      </w:r>
      <w:r w:rsidRPr="00913A62">
        <w:tab/>
        <w:t>Quadrisyllabic loan words (42 items)</w:t>
      </w:r>
    </w:p>
    <w:tbl>
      <w:tblPr>
        <w:tblW w:w="5783" w:type="dxa"/>
        <w:tblInd w:w="170" w:type="dxa"/>
        <w:tblBorders>
          <w:bottom w:val="single" w:sz="4" w:space="0" w:color="auto"/>
        </w:tblBorders>
        <w:tblLayout w:type="fixed"/>
        <w:tblLook w:val="01E0" w:firstRow="1" w:lastRow="1" w:firstColumn="1" w:lastColumn="1" w:noHBand="0" w:noVBand="0"/>
      </w:tblPr>
      <w:tblGrid>
        <w:gridCol w:w="1758"/>
        <w:gridCol w:w="737"/>
        <w:gridCol w:w="1644"/>
        <w:gridCol w:w="1644"/>
      </w:tblGrid>
      <w:tr w:rsidR="00140A47" w:rsidRPr="00F37BC6" w14:paraId="6F171FCC" w14:textId="77777777" w:rsidTr="00D674CD">
        <w:trPr>
          <w:tblHeader/>
        </w:trPr>
        <w:tc>
          <w:tcPr>
            <w:tcW w:w="1758" w:type="dxa"/>
            <w:tcBorders>
              <w:top w:val="single" w:sz="4" w:space="0" w:color="auto"/>
              <w:bottom w:val="single" w:sz="4" w:space="0" w:color="auto"/>
            </w:tcBorders>
            <w:shd w:val="clear" w:color="auto" w:fill="auto"/>
          </w:tcPr>
          <w:p w14:paraId="0BE0A6D0" w14:textId="77777777" w:rsidR="00140A47" w:rsidRPr="00F37BC6" w:rsidRDefault="00140A47" w:rsidP="00140A47">
            <w:pPr>
              <w:pStyle w:val="TableHd"/>
            </w:pPr>
            <w:r w:rsidRPr="00F37BC6">
              <w:t>Syllable types</w:t>
            </w:r>
          </w:p>
        </w:tc>
        <w:tc>
          <w:tcPr>
            <w:tcW w:w="737" w:type="dxa"/>
            <w:tcBorders>
              <w:top w:val="single" w:sz="4" w:space="0" w:color="auto"/>
              <w:bottom w:val="single" w:sz="4" w:space="0" w:color="auto"/>
            </w:tcBorders>
            <w:shd w:val="clear" w:color="auto" w:fill="auto"/>
          </w:tcPr>
          <w:p w14:paraId="446C2253" w14:textId="77777777" w:rsidR="00140A47" w:rsidRPr="00F37BC6" w:rsidRDefault="00140A47" w:rsidP="00140A47">
            <w:pPr>
              <w:pStyle w:val="TableHd"/>
            </w:pPr>
            <w:r w:rsidRPr="00F37BC6">
              <w:t>Count</w:t>
            </w:r>
          </w:p>
        </w:tc>
        <w:tc>
          <w:tcPr>
            <w:tcW w:w="1644" w:type="dxa"/>
            <w:tcBorders>
              <w:top w:val="single" w:sz="4" w:space="0" w:color="auto"/>
              <w:bottom w:val="single" w:sz="4" w:space="0" w:color="auto"/>
            </w:tcBorders>
            <w:shd w:val="clear" w:color="auto" w:fill="auto"/>
          </w:tcPr>
          <w:p w14:paraId="036D9CCD" w14:textId="77777777" w:rsidR="00140A47" w:rsidRPr="00F37BC6" w:rsidRDefault="00140A47" w:rsidP="00140A47">
            <w:pPr>
              <w:pStyle w:val="TableHd"/>
            </w:pPr>
            <w:r w:rsidRPr="00F37BC6">
              <w:t>Item</w:t>
            </w:r>
          </w:p>
        </w:tc>
        <w:tc>
          <w:tcPr>
            <w:tcW w:w="1644" w:type="dxa"/>
            <w:tcBorders>
              <w:top w:val="single" w:sz="4" w:space="0" w:color="auto"/>
              <w:bottom w:val="single" w:sz="4" w:space="0" w:color="auto"/>
            </w:tcBorders>
            <w:shd w:val="clear" w:color="auto" w:fill="auto"/>
          </w:tcPr>
          <w:p w14:paraId="1F25255D" w14:textId="77777777" w:rsidR="00140A47" w:rsidRPr="00F37BC6" w:rsidRDefault="00140A47" w:rsidP="00140A47">
            <w:pPr>
              <w:pStyle w:val="TableHd"/>
            </w:pPr>
            <w:r w:rsidRPr="00F37BC6">
              <w:t>Gloss</w:t>
            </w:r>
          </w:p>
        </w:tc>
      </w:tr>
      <w:tr w:rsidR="00AC23C4" w:rsidRPr="00913A62" w14:paraId="09F45D3A" w14:textId="77777777" w:rsidTr="00D674CD">
        <w:tc>
          <w:tcPr>
            <w:tcW w:w="2495" w:type="dxa"/>
            <w:gridSpan w:val="2"/>
            <w:tcBorders>
              <w:top w:val="single" w:sz="4" w:space="0" w:color="auto"/>
              <w:bottom w:val="single" w:sz="4" w:space="0" w:color="auto"/>
            </w:tcBorders>
            <w:shd w:val="clear" w:color="auto" w:fill="auto"/>
          </w:tcPr>
          <w:p w14:paraId="652BCC18" w14:textId="77777777" w:rsidR="00140A47" w:rsidRPr="00913A62" w:rsidRDefault="00140A47" w:rsidP="00D43E1D">
            <w:pPr>
              <w:pStyle w:val="TableCell2-2Center"/>
            </w:pPr>
            <w:r w:rsidRPr="00913A62">
              <w:t>Ultimate stress</w:t>
            </w:r>
          </w:p>
        </w:tc>
        <w:tc>
          <w:tcPr>
            <w:tcW w:w="1644" w:type="dxa"/>
            <w:tcBorders>
              <w:top w:val="single" w:sz="4" w:space="0" w:color="auto"/>
              <w:bottom w:val="single" w:sz="4" w:space="0" w:color="auto"/>
            </w:tcBorders>
            <w:shd w:val="clear" w:color="auto" w:fill="auto"/>
          </w:tcPr>
          <w:p w14:paraId="5C419FA4" w14:textId="77777777" w:rsidR="00140A47" w:rsidRPr="00D43E1D" w:rsidRDefault="00140A47" w:rsidP="00D43E1D">
            <w:pPr>
              <w:pStyle w:val="TableCell2-2Center"/>
            </w:pPr>
          </w:p>
        </w:tc>
        <w:tc>
          <w:tcPr>
            <w:tcW w:w="1644" w:type="dxa"/>
            <w:tcBorders>
              <w:top w:val="single" w:sz="4" w:space="0" w:color="auto"/>
              <w:bottom w:val="single" w:sz="4" w:space="0" w:color="auto"/>
            </w:tcBorders>
            <w:shd w:val="clear" w:color="auto" w:fill="auto"/>
          </w:tcPr>
          <w:p w14:paraId="5C963822" w14:textId="77777777" w:rsidR="00140A47" w:rsidRPr="00913A62" w:rsidRDefault="00140A47" w:rsidP="00D43E1D">
            <w:pPr>
              <w:pStyle w:val="TableCell2-2Center"/>
            </w:pPr>
          </w:p>
        </w:tc>
      </w:tr>
      <w:tr w:rsidR="00140A47" w:rsidRPr="00913A62" w14:paraId="1D0B6C7F" w14:textId="77777777" w:rsidTr="00D674CD">
        <w:tc>
          <w:tcPr>
            <w:tcW w:w="1758" w:type="dxa"/>
            <w:tcBorders>
              <w:top w:val="single" w:sz="4" w:space="0" w:color="auto"/>
            </w:tcBorders>
            <w:shd w:val="clear" w:color="auto" w:fill="auto"/>
          </w:tcPr>
          <w:p w14:paraId="7EA92A9F" w14:textId="77777777" w:rsidR="00140A47" w:rsidRPr="00913A62" w:rsidRDefault="00140A47" w:rsidP="00AC4E77">
            <w:pPr>
              <w:pStyle w:val="TableCell2-2115ptBreak"/>
            </w:pPr>
            <w:bookmarkStart w:id="1082" w:name="_Hlk338354527"/>
            <w:r w:rsidRPr="00913A62">
              <w:t>VC.CV.CV.CVC</w:t>
            </w:r>
          </w:p>
        </w:tc>
        <w:tc>
          <w:tcPr>
            <w:tcW w:w="737" w:type="dxa"/>
            <w:tcBorders>
              <w:top w:val="single" w:sz="4" w:space="0" w:color="auto"/>
            </w:tcBorders>
            <w:shd w:val="clear" w:color="auto" w:fill="auto"/>
          </w:tcPr>
          <w:p w14:paraId="3AD50A93" w14:textId="77777777" w:rsidR="00140A47" w:rsidRPr="00913A62" w:rsidRDefault="00140A47" w:rsidP="00AC23C4">
            <w:pPr>
              <w:pStyle w:val="TableCell2-2115ptBreak"/>
              <w:ind w:right="170"/>
              <w:jc w:val="right"/>
            </w:pPr>
            <w:r w:rsidRPr="00913A62">
              <w:t>1</w:t>
            </w:r>
          </w:p>
        </w:tc>
        <w:tc>
          <w:tcPr>
            <w:tcW w:w="1644" w:type="dxa"/>
            <w:tcBorders>
              <w:top w:val="single" w:sz="4" w:space="0" w:color="auto"/>
            </w:tcBorders>
            <w:shd w:val="clear" w:color="auto" w:fill="auto"/>
          </w:tcPr>
          <w:p w14:paraId="1A038A23" w14:textId="77777777" w:rsidR="00140A47" w:rsidRPr="00913A62" w:rsidRDefault="00140A47" w:rsidP="00AC4E77">
            <w:pPr>
              <w:pStyle w:val="TableCell2-2115ptBreak"/>
              <w:rPr>
                <w:rStyle w:val="ChCharisSIL"/>
              </w:rPr>
            </w:pPr>
            <w:r w:rsidRPr="00913A62">
              <w:t>/</w:t>
            </w:r>
            <w:r w:rsidRPr="00913A62">
              <w:rPr>
                <w:rStyle w:val="ChCharisSIL"/>
              </w:rPr>
              <w:t>is.ˌti.ra.ˈhat</w:t>
            </w:r>
            <w:r w:rsidRPr="00913A62">
              <w:t>/</w:t>
            </w:r>
          </w:p>
        </w:tc>
        <w:tc>
          <w:tcPr>
            <w:tcW w:w="1644" w:type="dxa"/>
            <w:tcBorders>
              <w:top w:val="single" w:sz="4" w:space="0" w:color="auto"/>
            </w:tcBorders>
            <w:shd w:val="clear" w:color="auto" w:fill="auto"/>
          </w:tcPr>
          <w:p w14:paraId="14D7274D" w14:textId="7761DBBE" w:rsidR="00140A47" w:rsidRPr="00913A62" w:rsidRDefault="00B7093A" w:rsidP="00AC4E77">
            <w:pPr>
              <w:pStyle w:val="TableCell2-2115ptBreak"/>
            </w:pPr>
            <w:r>
              <w:t>‘</w:t>
            </w:r>
            <w:r w:rsidR="00140A47" w:rsidRPr="00913A62">
              <w:t>rest</w:t>
            </w:r>
            <w:r>
              <w:t>’</w:t>
            </w:r>
          </w:p>
        </w:tc>
      </w:tr>
      <w:tr w:rsidR="00AC23C4" w:rsidRPr="00913A62" w14:paraId="1861F83C" w14:textId="77777777" w:rsidTr="00D674CD">
        <w:tc>
          <w:tcPr>
            <w:tcW w:w="1758" w:type="dxa"/>
            <w:shd w:val="clear" w:color="auto" w:fill="auto"/>
          </w:tcPr>
          <w:p w14:paraId="5A4E0E77" w14:textId="77777777" w:rsidR="00140A47" w:rsidRPr="00913A62" w:rsidRDefault="00140A47" w:rsidP="00AC4E77">
            <w:pPr>
              <w:pStyle w:val="TableCell2-2115pt"/>
            </w:pPr>
            <w:r w:rsidRPr="00913A62">
              <w:t>CV.CV.V.CVC</w:t>
            </w:r>
          </w:p>
        </w:tc>
        <w:tc>
          <w:tcPr>
            <w:tcW w:w="737" w:type="dxa"/>
            <w:shd w:val="clear" w:color="auto" w:fill="auto"/>
          </w:tcPr>
          <w:p w14:paraId="7F8DCC42" w14:textId="77777777" w:rsidR="00140A47" w:rsidRPr="00913A62" w:rsidRDefault="00140A47" w:rsidP="00AC23C4">
            <w:pPr>
              <w:pStyle w:val="TableCell2-2115pt"/>
              <w:ind w:right="170"/>
              <w:jc w:val="right"/>
            </w:pPr>
            <w:r w:rsidRPr="00913A62">
              <w:t>1</w:t>
            </w:r>
          </w:p>
        </w:tc>
        <w:tc>
          <w:tcPr>
            <w:tcW w:w="1644" w:type="dxa"/>
            <w:shd w:val="clear" w:color="auto" w:fill="auto"/>
          </w:tcPr>
          <w:p w14:paraId="7DE208CB" w14:textId="77777777" w:rsidR="00140A47" w:rsidRPr="00913A62" w:rsidRDefault="00140A47" w:rsidP="00AC4E77">
            <w:pPr>
              <w:pStyle w:val="TableCell2-2115pt"/>
              <w:rPr>
                <w:rStyle w:val="ChCharisSIL"/>
              </w:rPr>
            </w:pPr>
            <w:r w:rsidRPr="00913A62">
              <w:t>/</w:t>
            </w:r>
            <w:r w:rsidRPr="00913A62">
              <w:rPr>
                <w:rStyle w:val="ChCharisSIL"/>
              </w:rPr>
              <w:t>ˌna.si.ɔ.ˈnal</w:t>
            </w:r>
            <w:r w:rsidRPr="00913A62">
              <w:t>/</w:t>
            </w:r>
          </w:p>
        </w:tc>
        <w:tc>
          <w:tcPr>
            <w:tcW w:w="1644" w:type="dxa"/>
            <w:shd w:val="clear" w:color="auto" w:fill="auto"/>
          </w:tcPr>
          <w:p w14:paraId="637847A9" w14:textId="53707DB3" w:rsidR="00140A47" w:rsidRPr="00913A62" w:rsidRDefault="00B7093A" w:rsidP="00AC4E77">
            <w:pPr>
              <w:pStyle w:val="TableCell2-2115pt"/>
            </w:pPr>
            <w:r>
              <w:t>‘</w:t>
            </w:r>
            <w:r w:rsidR="00140A47" w:rsidRPr="00913A62">
              <w:t>national</w:t>
            </w:r>
            <w:r>
              <w:t>’</w:t>
            </w:r>
          </w:p>
        </w:tc>
      </w:tr>
      <w:tr w:rsidR="00140A47" w:rsidRPr="00913A62" w14:paraId="58DC10BC" w14:textId="77777777" w:rsidTr="00D674CD">
        <w:tc>
          <w:tcPr>
            <w:tcW w:w="1758" w:type="dxa"/>
            <w:shd w:val="clear" w:color="auto" w:fill="auto"/>
          </w:tcPr>
          <w:p w14:paraId="017CE779" w14:textId="77777777" w:rsidR="00140A47" w:rsidRPr="00913A62" w:rsidRDefault="00140A47" w:rsidP="00AC4E77">
            <w:pPr>
              <w:pStyle w:val="TableCell0-2115pt"/>
            </w:pPr>
            <w:r w:rsidRPr="00913A62">
              <w:t>CV.CV.CV.CVC</w:t>
            </w:r>
          </w:p>
        </w:tc>
        <w:tc>
          <w:tcPr>
            <w:tcW w:w="737" w:type="dxa"/>
            <w:shd w:val="clear" w:color="auto" w:fill="auto"/>
          </w:tcPr>
          <w:p w14:paraId="2FC8BFFC" w14:textId="77777777" w:rsidR="00140A47" w:rsidRPr="00913A62" w:rsidRDefault="00140A47" w:rsidP="00AC23C4">
            <w:pPr>
              <w:pStyle w:val="TableCell0-2115pt"/>
              <w:ind w:right="170"/>
              <w:jc w:val="right"/>
            </w:pPr>
            <w:r w:rsidRPr="00913A62">
              <w:t>2</w:t>
            </w:r>
          </w:p>
        </w:tc>
        <w:tc>
          <w:tcPr>
            <w:tcW w:w="1644" w:type="dxa"/>
            <w:shd w:val="clear" w:color="auto" w:fill="auto"/>
          </w:tcPr>
          <w:p w14:paraId="4379F4C6" w14:textId="77777777" w:rsidR="00140A47" w:rsidRPr="00913A62" w:rsidRDefault="00140A47" w:rsidP="00AC4E77">
            <w:pPr>
              <w:pStyle w:val="TableCell0-2115pt"/>
              <w:rPr>
                <w:rStyle w:val="ChCharisSIL"/>
              </w:rPr>
            </w:pPr>
            <w:r w:rsidRPr="00913A62">
              <w:t>/</w:t>
            </w:r>
            <w:r w:rsidRPr="00913A62">
              <w:rPr>
                <w:rStyle w:val="ChCharisSIL"/>
              </w:rPr>
              <w:t>ma.ˌjɔ.ri.ˈtas</w:t>
            </w:r>
            <w:r w:rsidRPr="00913A62">
              <w:t>/</w:t>
            </w:r>
          </w:p>
        </w:tc>
        <w:tc>
          <w:tcPr>
            <w:tcW w:w="1644" w:type="dxa"/>
            <w:shd w:val="clear" w:color="auto" w:fill="auto"/>
          </w:tcPr>
          <w:p w14:paraId="38B0272F" w14:textId="25C2EE15" w:rsidR="00140A47" w:rsidRPr="00913A62" w:rsidRDefault="00B7093A" w:rsidP="00AC4E77">
            <w:pPr>
              <w:pStyle w:val="TableCell0-2115pt"/>
            </w:pPr>
            <w:r>
              <w:t>‘</w:t>
            </w:r>
            <w:r w:rsidR="00140A47" w:rsidRPr="00913A62">
              <w:t>majority</w:t>
            </w:r>
            <w:r>
              <w:t>’</w:t>
            </w:r>
          </w:p>
        </w:tc>
      </w:tr>
      <w:tr w:rsidR="00140A47" w:rsidRPr="00913A62" w14:paraId="1437689C" w14:textId="77777777" w:rsidTr="00D674CD">
        <w:tc>
          <w:tcPr>
            <w:tcW w:w="1758" w:type="dxa"/>
            <w:tcBorders>
              <w:bottom w:val="single" w:sz="4" w:space="0" w:color="auto"/>
            </w:tcBorders>
            <w:shd w:val="clear" w:color="auto" w:fill="auto"/>
          </w:tcPr>
          <w:p w14:paraId="0D7AF443" w14:textId="77777777" w:rsidR="00140A47" w:rsidRPr="00913A62" w:rsidRDefault="00140A47" w:rsidP="00AC4E77">
            <w:pPr>
              <w:pStyle w:val="TableCell0-2115ptBreak"/>
            </w:pPr>
            <w:r w:rsidRPr="00913A62">
              <w:t>CCV.V.CV.CVC</w:t>
            </w:r>
          </w:p>
        </w:tc>
        <w:tc>
          <w:tcPr>
            <w:tcW w:w="737" w:type="dxa"/>
            <w:tcBorders>
              <w:bottom w:val="single" w:sz="4" w:space="0" w:color="auto"/>
            </w:tcBorders>
            <w:shd w:val="clear" w:color="auto" w:fill="auto"/>
          </w:tcPr>
          <w:p w14:paraId="40F95A66" w14:textId="77777777" w:rsidR="00140A47" w:rsidRPr="00913A62" w:rsidRDefault="00140A47" w:rsidP="00AC23C4">
            <w:pPr>
              <w:pStyle w:val="TableCell0-2115ptBreak"/>
              <w:ind w:right="170"/>
              <w:jc w:val="right"/>
            </w:pPr>
            <w:r w:rsidRPr="00913A62">
              <w:t>1</w:t>
            </w:r>
          </w:p>
        </w:tc>
        <w:tc>
          <w:tcPr>
            <w:tcW w:w="1644" w:type="dxa"/>
            <w:tcBorders>
              <w:bottom w:val="single" w:sz="4" w:space="0" w:color="auto"/>
            </w:tcBorders>
            <w:shd w:val="clear" w:color="auto" w:fill="auto"/>
          </w:tcPr>
          <w:p w14:paraId="390DCD67" w14:textId="77777777" w:rsidR="00140A47" w:rsidRPr="00913A62" w:rsidRDefault="00140A47" w:rsidP="00AC4E77">
            <w:pPr>
              <w:pStyle w:val="TableCell0-2115ptBreak"/>
              <w:rPr>
                <w:rStyle w:val="ChCharisSIL"/>
              </w:rPr>
            </w:pPr>
            <w:r w:rsidRPr="00913A62">
              <w:t>/</w:t>
            </w:r>
            <w:r w:rsidRPr="00913A62">
              <w:rPr>
                <w:rStyle w:val="ChCharisSIL"/>
              </w:rPr>
              <w:t>pri.ˌɔ.ri.ˈtas</w:t>
            </w:r>
            <w:r w:rsidRPr="00913A62">
              <w:t>/</w:t>
            </w:r>
          </w:p>
        </w:tc>
        <w:tc>
          <w:tcPr>
            <w:tcW w:w="1644" w:type="dxa"/>
            <w:tcBorders>
              <w:bottom w:val="single" w:sz="4" w:space="0" w:color="auto"/>
            </w:tcBorders>
            <w:shd w:val="clear" w:color="auto" w:fill="auto"/>
          </w:tcPr>
          <w:p w14:paraId="618DB3CB" w14:textId="23A1D18C" w:rsidR="00140A47" w:rsidRPr="00913A62" w:rsidRDefault="00B7093A" w:rsidP="00AC4E77">
            <w:pPr>
              <w:pStyle w:val="TableCell0-2115ptBreak"/>
            </w:pPr>
            <w:r>
              <w:t>‘</w:t>
            </w:r>
            <w:r w:rsidR="00140A47" w:rsidRPr="00913A62">
              <w:t>priority</w:t>
            </w:r>
            <w:r>
              <w:t>’</w:t>
            </w:r>
          </w:p>
        </w:tc>
      </w:tr>
      <w:tr w:rsidR="00AC23C4" w:rsidRPr="00913A62" w14:paraId="7E04D329" w14:textId="77777777" w:rsidTr="00D674CD">
        <w:tc>
          <w:tcPr>
            <w:tcW w:w="2495" w:type="dxa"/>
            <w:gridSpan w:val="2"/>
            <w:tcBorders>
              <w:top w:val="single" w:sz="4" w:space="0" w:color="auto"/>
              <w:bottom w:val="single" w:sz="4" w:space="0" w:color="auto"/>
            </w:tcBorders>
            <w:shd w:val="clear" w:color="auto" w:fill="auto"/>
          </w:tcPr>
          <w:p w14:paraId="2CB4F7CC" w14:textId="77777777" w:rsidR="00140A47" w:rsidRPr="00913A62" w:rsidRDefault="00140A47" w:rsidP="00D43E1D">
            <w:pPr>
              <w:pStyle w:val="TableCell2-2Center"/>
            </w:pPr>
            <w:r w:rsidRPr="00913A62">
              <w:t>Penultimate stress</w:t>
            </w:r>
          </w:p>
        </w:tc>
        <w:tc>
          <w:tcPr>
            <w:tcW w:w="1644" w:type="dxa"/>
            <w:tcBorders>
              <w:top w:val="single" w:sz="4" w:space="0" w:color="auto"/>
              <w:bottom w:val="single" w:sz="4" w:space="0" w:color="auto"/>
            </w:tcBorders>
            <w:shd w:val="clear" w:color="auto" w:fill="auto"/>
          </w:tcPr>
          <w:p w14:paraId="35931FC2" w14:textId="77777777" w:rsidR="00140A47" w:rsidRPr="00D43E1D" w:rsidRDefault="00140A47" w:rsidP="00D43E1D">
            <w:pPr>
              <w:pStyle w:val="TableCell2-2Center"/>
            </w:pPr>
          </w:p>
        </w:tc>
        <w:tc>
          <w:tcPr>
            <w:tcW w:w="1644" w:type="dxa"/>
            <w:tcBorders>
              <w:top w:val="single" w:sz="4" w:space="0" w:color="auto"/>
              <w:bottom w:val="single" w:sz="4" w:space="0" w:color="auto"/>
            </w:tcBorders>
            <w:shd w:val="clear" w:color="auto" w:fill="auto"/>
          </w:tcPr>
          <w:p w14:paraId="6836165D" w14:textId="77777777" w:rsidR="00140A47" w:rsidRPr="00913A62" w:rsidRDefault="00140A47" w:rsidP="00D43E1D">
            <w:pPr>
              <w:pStyle w:val="TableCell2-2Center"/>
            </w:pPr>
          </w:p>
        </w:tc>
      </w:tr>
      <w:tr w:rsidR="00140A47" w:rsidRPr="00913A62" w14:paraId="66A683B8" w14:textId="77777777" w:rsidTr="00D674CD">
        <w:tc>
          <w:tcPr>
            <w:tcW w:w="1758" w:type="dxa"/>
            <w:tcBorders>
              <w:top w:val="single" w:sz="4" w:space="0" w:color="auto"/>
            </w:tcBorders>
            <w:shd w:val="clear" w:color="auto" w:fill="auto"/>
          </w:tcPr>
          <w:p w14:paraId="1A25C2E2" w14:textId="77777777" w:rsidR="00140A47" w:rsidRPr="00913A62" w:rsidRDefault="00140A47" w:rsidP="00AC4E77">
            <w:pPr>
              <w:pStyle w:val="TableCell2-2115pt"/>
            </w:pPr>
            <w:r w:rsidRPr="00913A62">
              <w:t>V.CV.CV.CV</w:t>
            </w:r>
          </w:p>
        </w:tc>
        <w:tc>
          <w:tcPr>
            <w:tcW w:w="737" w:type="dxa"/>
            <w:tcBorders>
              <w:top w:val="single" w:sz="4" w:space="0" w:color="auto"/>
            </w:tcBorders>
            <w:shd w:val="clear" w:color="auto" w:fill="auto"/>
          </w:tcPr>
          <w:p w14:paraId="35B21CA9" w14:textId="77777777" w:rsidR="00140A47" w:rsidRPr="00AC23C4" w:rsidRDefault="00140A47" w:rsidP="00AC23C4">
            <w:pPr>
              <w:pStyle w:val="TableCell2-2115pt"/>
              <w:ind w:right="170"/>
              <w:jc w:val="right"/>
              <w:rPr>
                <w:rStyle w:val="ChBold"/>
                <w:b w:val="0"/>
              </w:rPr>
            </w:pPr>
            <w:r w:rsidRPr="00AC23C4">
              <w:rPr>
                <w:rStyle w:val="ChBold"/>
                <w:b w:val="0"/>
              </w:rPr>
              <w:t>1</w:t>
            </w:r>
          </w:p>
        </w:tc>
        <w:tc>
          <w:tcPr>
            <w:tcW w:w="1644" w:type="dxa"/>
            <w:tcBorders>
              <w:top w:val="single" w:sz="4" w:space="0" w:color="auto"/>
            </w:tcBorders>
            <w:shd w:val="clear" w:color="auto" w:fill="auto"/>
          </w:tcPr>
          <w:p w14:paraId="0D0260F4" w14:textId="77777777" w:rsidR="00140A47" w:rsidRPr="00913A62" w:rsidRDefault="00140A47" w:rsidP="00AC4E77">
            <w:pPr>
              <w:pStyle w:val="TableCell2-2115pt"/>
              <w:rPr>
                <w:rStyle w:val="ChCharisSIL"/>
              </w:rPr>
            </w:pPr>
            <w:r w:rsidRPr="00913A62">
              <w:t>/</w:t>
            </w:r>
            <w:r w:rsidRPr="00913A62">
              <w:rPr>
                <w:rStyle w:val="ChCharisSIL"/>
              </w:rPr>
              <w:t>ˌɔ.tɔ.ˈnɔ.mi</w:t>
            </w:r>
            <w:r w:rsidRPr="00913A62">
              <w:t>/</w:t>
            </w:r>
          </w:p>
        </w:tc>
        <w:tc>
          <w:tcPr>
            <w:tcW w:w="1644" w:type="dxa"/>
            <w:tcBorders>
              <w:top w:val="single" w:sz="4" w:space="0" w:color="auto"/>
            </w:tcBorders>
            <w:shd w:val="clear" w:color="auto" w:fill="auto"/>
          </w:tcPr>
          <w:p w14:paraId="2F4E3726" w14:textId="67BED65C" w:rsidR="00140A47" w:rsidRPr="00913A62" w:rsidRDefault="00B7093A" w:rsidP="00AC4E77">
            <w:pPr>
              <w:pStyle w:val="TableCell2-2115pt"/>
            </w:pPr>
            <w:r>
              <w:t>‘</w:t>
            </w:r>
            <w:r w:rsidR="00140A47" w:rsidRPr="00913A62">
              <w:t>autonomy</w:t>
            </w:r>
            <w:r>
              <w:t>’</w:t>
            </w:r>
          </w:p>
        </w:tc>
      </w:tr>
      <w:tr w:rsidR="00140A47" w:rsidRPr="00913A62" w14:paraId="11F99669" w14:textId="77777777" w:rsidTr="00D674CD">
        <w:tc>
          <w:tcPr>
            <w:tcW w:w="1758" w:type="dxa"/>
            <w:shd w:val="clear" w:color="auto" w:fill="auto"/>
          </w:tcPr>
          <w:p w14:paraId="1D181EA9" w14:textId="77777777" w:rsidR="00140A47" w:rsidRPr="00913A62" w:rsidRDefault="00140A47" w:rsidP="00AC4E77">
            <w:pPr>
              <w:pStyle w:val="TableCell0-2115ptBreak"/>
            </w:pPr>
            <w:r w:rsidRPr="00913A62">
              <w:t>V.CV.CV.CVC</w:t>
            </w:r>
          </w:p>
        </w:tc>
        <w:tc>
          <w:tcPr>
            <w:tcW w:w="737" w:type="dxa"/>
            <w:shd w:val="clear" w:color="auto" w:fill="auto"/>
          </w:tcPr>
          <w:p w14:paraId="415CF3B0" w14:textId="77777777" w:rsidR="00140A47" w:rsidRPr="00AC23C4" w:rsidRDefault="00140A47" w:rsidP="00AC23C4">
            <w:pPr>
              <w:pStyle w:val="TableCell0-2115ptBreak"/>
              <w:ind w:right="170"/>
              <w:jc w:val="right"/>
              <w:rPr>
                <w:rStyle w:val="ChBold"/>
                <w:b w:val="0"/>
              </w:rPr>
            </w:pPr>
            <w:r w:rsidRPr="00AC23C4">
              <w:rPr>
                <w:rStyle w:val="ChBold"/>
                <w:b w:val="0"/>
              </w:rPr>
              <w:t>1</w:t>
            </w:r>
          </w:p>
        </w:tc>
        <w:tc>
          <w:tcPr>
            <w:tcW w:w="1644" w:type="dxa"/>
            <w:shd w:val="clear" w:color="auto" w:fill="auto"/>
          </w:tcPr>
          <w:p w14:paraId="25FD8CEB" w14:textId="77777777" w:rsidR="00140A47" w:rsidRPr="00913A62" w:rsidRDefault="00140A47" w:rsidP="00AC4E77">
            <w:pPr>
              <w:pStyle w:val="TableCell0-2115ptBreak"/>
              <w:rPr>
                <w:rStyle w:val="ChCharisSIL"/>
              </w:rPr>
            </w:pPr>
            <w:r w:rsidRPr="00913A62">
              <w:t>/</w:t>
            </w:r>
            <w:r w:rsidRPr="00913A62">
              <w:rPr>
                <w:rStyle w:val="ChCharisSIL"/>
              </w:rPr>
              <w:t>ˌɔ.tɔ.ˈma.tis</w:t>
            </w:r>
            <w:r w:rsidRPr="00913A62">
              <w:t>/</w:t>
            </w:r>
          </w:p>
        </w:tc>
        <w:tc>
          <w:tcPr>
            <w:tcW w:w="1644" w:type="dxa"/>
            <w:shd w:val="clear" w:color="auto" w:fill="auto"/>
          </w:tcPr>
          <w:p w14:paraId="0B13CF04" w14:textId="6FBC4D77" w:rsidR="00140A47" w:rsidRPr="00913A62" w:rsidRDefault="00B7093A" w:rsidP="00AC4E77">
            <w:pPr>
              <w:pStyle w:val="TableCell0-2115ptBreak"/>
            </w:pPr>
            <w:r>
              <w:t>‘</w:t>
            </w:r>
            <w:r w:rsidR="00140A47" w:rsidRPr="00913A62">
              <w:t>be automatic</w:t>
            </w:r>
            <w:r>
              <w:t>’</w:t>
            </w:r>
          </w:p>
        </w:tc>
      </w:tr>
      <w:tr w:rsidR="00140A47" w:rsidRPr="00913A62" w14:paraId="74E49445" w14:textId="77777777" w:rsidTr="00D674CD">
        <w:tc>
          <w:tcPr>
            <w:tcW w:w="1758" w:type="dxa"/>
            <w:shd w:val="clear" w:color="auto" w:fill="auto"/>
          </w:tcPr>
          <w:p w14:paraId="2F0BF856" w14:textId="77777777" w:rsidR="00140A47" w:rsidRPr="00913A62" w:rsidRDefault="00140A47" w:rsidP="00AC4E77">
            <w:pPr>
              <w:pStyle w:val="TableCell2-2115pt"/>
            </w:pPr>
            <w:r w:rsidRPr="00913A62">
              <w:t>VC.CV.V.CV</w:t>
            </w:r>
          </w:p>
        </w:tc>
        <w:tc>
          <w:tcPr>
            <w:tcW w:w="737" w:type="dxa"/>
            <w:shd w:val="clear" w:color="auto" w:fill="auto"/>
          </w:tcPr>
          <w:p w14:paraId="7942CBF0" w14:textId="77777777" w:rsidR="00140A47" w:rsidRPr="00913A62" w:rsidRDefault="00140A47" w:rsidP="00AC23C4">
            <w:pPr>
              <w:pStyle w:val="TableCell2-2115pt"/>
              <w:ind w:right="170"/>
              <w:jc w:val="right"/>
            </w:pPr>
            <w:r w:rsidRPr="00913A62">
              <w:t>1</w:t>
            </w:r>
          </w:p>
        </w:tc>
        <w:tc>
          <w:tcPr>
            <w:tcW w:w="1644" w:type="dxa"/>
            <w:shd w:val="clear" w:color="auto" w:fill="auto"/>
          </w:tcPr>
          <w:p w14:paraId="1296A815" w14:textId="77777777" w:rsidR="00140A47" w:rsidRPr="00913A62" w:rsidRDefault="00140A47" w:rsidP="00AC4E77">
            <w:pPr>
              <w:pStyle w:val="TableCell2-2115pt"/>
              <w:rPr>
                <w:rStyle w:val="ChCharisSIL"/>
              </w:rPr>
            </w:pPr>
            <w:r w:rsidRPr="00913A62">
              <w:t>/</w:t>
            </w:r>
            <w:r w:rsidRPr="00913A62">
              <w:rPr>
                <w:rStyle w:val="ChCharisSIL"/>
              </w:rPr>
              <w:t>ˌɔn.dɔ.ˈa.fi</w:t>
            </w:r>
            <w:r w:rsidRPr="00913A62">
              <w:t>/</w:t>
            </w:r>
          </w:p>
        </w:tc>
        <w:tc>
          <w:tcPr>
            <w:tcW w:w="1644" w:type="dxa"/>
            <w:shd w:val="clear" w:color="auto" w:fill="auto"/>
          </w:tcPr>
          <w:p w14:paraId="38BAE4B4" w14:textId="253351EE" w:rsidR="00140A47" w:rsidRPr="00913A62" w:rsidRDefault="00B7093A" w:rsidP="00AC4E77">
            <w:pPr>
              <w:pStyle w:val="TableCell2-2115pt"/>
            </w:pPr>
            <w:r>
              <w:t>‘</w:t>
            </w:r>
            <w:r w:rsidR="00140A47" w:rsidRPr="00913A62">
              <w:t>traditional chief</w:t>
            </w:r>
            <w:r>
              <w:t>’</w:t>
            </w:r>
          </w:p>
        </w:tc>
      </w:tr>
      <w:tr w:rsidR="00140A47" w:rsidRPr="00913A62" w14:paraId="1D3B73F7" w14:textId="77777777" w:rsidTr="00D674CD">
        <w:tc>
          <w:tcPr>
            <w:tcW w:w="1758" w:type="dxa"/>
            <w:shd w:val="clear" w:color="auto" w:fill="auto"/>
          </w:tcPr>
          <w:p w14:paraId="001914D4" w14:textId="77777777" w:rsidR="00140A47" w:rsidRPr="00913A62" w:rsidRDefault="00140A47" w:rsidP="00AC4E77">
            <w:pPr>
              <w:pStyle w:val="TableCell0-2115pt"/>
            </w:pPr>
            <w:r w:rsidRPr="00913A62">
              <w:t>VC.CV.CV.CV</w:t>
            </w:r>
          </w:p>
        </w:tc>
        <w:tc>
          <w:tcPr>
            <w:tcW w:w="737" w:type="dxa"/>
            <w:shd w:val="clear" w:color="auto" w:fill="auto"/>
          </w:tcPr>
          <w:p w14:paraId="5D40C2EF" w14:textId="77777777" w:rsidR="00140A47" w:rsidRPr="00913A62" w:rsidRDefault="00140A47" w:rsidP="00AC23C4">
            <w:pPr>
              <w:pStyle w:val="TableCell0-2115pt"/>
              <w:ind w:right="170"/>
              <w:jc w:val="right"/>
            </w:pPr>
            <w:r w:rsidRPr="00913A62">
              <w:t>1</w:t>
            </w:r>
          </w:p>
        </w:tc>
        <w:tc>
          <w:tcPr>
            <w:tcW w:w="1644" w:type="dxa"/>
            <w:shd w:val="clear" w:color="auto" w:fill="auto"/>
          </w:tcPr>
          <w:p w14:paraId="18833454" w14:textId="77777777" w:rsidR="00140A47" w:rsidRPr="00913A62" w:rsidRDefault="00140A47" w:rsidP="00AC4E77">
            <w:pPr>
              <w:pStyle w:val="TableCell0-2115pt"/>
              <w:rPr>
                <w:rStyle w:val="ChCharisSIL"/>
              </w:rPr>
            </w:pPr>
            <w:r w:rsidRPr="00913A62">
              <w:t>/</w:t>
            </w:r>
            <w:r w:rsidRPr="00913A62">
              <w:rPr>
                <w:rStyle w:val="ChCharisSIL"/>
              </w:rPr>
              <w:t>ˌis.ti.ˈmɛ.wa</w:t>
            </w:r>
            <w:r w:rsidRPr="00913A62">
              <w:t>/</w:t>
            </w:r>
          </w:p>
        </w:tc>
        <w:tc>
          <w:tcPr>
            <w:tcW w:w="1644" w:type="dxa"/>
            <w:shd w:val="clear" w:color="auto" w:fill="auto"/>
          </w:tcPr>
          <w:p w14:paraId="7C7B3209" w14:textId="7E9BE21E" w:rsidR="00140A47" w:rsidRPr="00913A62" w:rsidRDefault="00B7093A" w:rsidP="00AC4E77">
            <w:pPr>
              <w:pStyle w:val="TableCell0-2115pt"/>
            </w:pPr>
            <w:r>
              <w:t>‘</w:t>
            </w:r>
            <w:r w:rsidR="00140A47" w:rsidRPr="00913A62">
              <w:t>be special</w:t>
            </w:r>
            <w:r>
              <w:t>’</w:t>
            </w:r>
          </w:p>
        </w:tc>
      </w:tr>
      <w:tr w:rsidR="00140A47" w:rsidRPr="00913A62" w14:paraId="2C8F8565" w14:textId="77777777" w:rsidTr="00D674CD">
        <w:tc>
          <w:tcPr>
            <w:tcW w:w="1758" w:type="dxa"/>
            <w:shd w:val="clear" w:color="auto" w:fill="auto"/>
          </w:tcPr>
          <w:p w14:paraId="0CDC8567" w14:textId="77777777" w:rsidR="00140A47" w:rsidRPr="00913A62" w:rsidRDefault="00140A47" w:rsidP="00AC4E77">
            <w:pPr>
              <w:pStyle w:val="TableCell0-2115pt"/>
            </w:pPr>
            <w:r w:rsidRPr="00913A62">
              <w:t>VC.CV.CV.CVC</w:t>
            </w:r>
          </w:p>
        </w:tc>
        <w:tc>
          <w:tcPr>
            <w:tcW w:w="737" w:type="dxa"/>
            <w:shd w:val="clear" w:color="auto" w:fill="auto"/>
          </w:tcPr>
          <w:p w14:paraId="02F67C84" w14:textId="77777777" w:rsidR="00140A47" w:rsidRPr="00913A62" w:rsidRDefault="00140A47" w:rsidP="00AC23C4">
            <w:pPr>
              <w:pStyle w:val="TableCell0-2115pt"/>
              <w:ind w:right="170"/>
              <w:jc w:val="right"/>
            </w:pPr>
            <w:r w:rsidRPr="00913A62">
              <w:t>1</w:t>
            </w:r>
          </w:p>
        </w:tc>
        <w:tc>
          <w:tcPr>
            <w:tcW w:w="1644" w:type="dxa"/>
            <w:shd w:val="clear" w:color="auto" w:fill="auto"/>
          </w:tcPr>
          <w:p w14:paraId="45137AFE" w14:textId="77777777" w:rsidR="00140A47" w:rsidRPr="00913A62" w:rsidRDefault="00140A47" w:rsidP="00AC4E77">
            <w:pPr>
              <w:pStyle w:val="TableCell0-2115pt"/>
              <w:rPr>
                <w:rStyle w:val="ChCharisSIL"/>
              </w:rPr>
            </w:pPr>
            <w:r w:rsidRPr="00913A62">
              <w:t>/</w:t>
            </w:r>
            <w:r w:rsidRPr="00913A62">
              <w:rPr>
                <w:rStyle w:val="ChCharisSIL"/>
              </w:rPr>
              <w:t>ˌan.ti.ˈfi.rus</w:t>
            </w:r>
            <w:r w:rsidRPr="00913A62">
              <w:t>/</w:t>
            </w:r>
          </w:p>
        </w:tc>
        <w:tc>
          <w:tcPr>
            <w:tcW w:w="1644" w:type="dxa"/>
            <w:shd w:val="clear" w:color="auto" w:fill="auto"/>
          </w:tcPr>
          <w:p w14:paraId="17622E1B" w14:textId="4D1FF005" w:rsidR="00140A47" w:rsidRPr="00913A62" w:rsidRDefault="00B7093A" w:rsidP="00AC4E77">
            <w:pPr>
              <w:pStyle w:val="TableCell0-2115pt"/>
            </w:pPr>
            <w:r>
              <w:t>‘</w:t>
            </w:r>
            <w:r w:rsidR="00140A47" w:rsidRPr="00913A62">
              <w:t>antivirus</w:t>
            </w:r>
            <w:r>
              <w:t>’</w:t>
            </w:r>
          </w:p>
        </w:tc>
      </w:tr>
      <w:tr w:rsidR="00140A47" w:rsidRPr="00913A62" w14:paraId="06CD567A" w14:textId="77777777" w:rsidTr="00D674CD">
        <w:tc>
          <w:tcPr>
            <w:tcW w:w="1758" w:type="dxa"/>
            <w:shd w:val="clear" w:color="auto" w:fill="auto"/>
          </w:tcPr>
          <w:p w14:paraId="18FD4764" w14:textId="77777777" w:rsidR="00140A47" w:rsidRPr="00913A62" w:rsidRDefault="00140A47" w:rsidP="00AC4E77">
            <w:pPr>
              <w:pStyle w:val="TableCell0-2115pt"/>
            </w:pPr>
            <w:r w:rsidRPr="00913A62">
              <w:t>VC.CCV.CV.CV</w:t>
            </w:r>
          </w:p>
        </w:tc>
        <w:tc>
          <w:tcPr>
            <w:tcW w:w="737" w:type="dxa"/>
            <w:shd w:val="clear" w:color="auto" w:fill="auto"/>
          </w:tcPr>
          <w:p w14:paraId="47A876AF" w14:textId="77777777" w:rsidR="00140A47" w:rsidRPr="00913A62" w:rsidRDefault="00140A47" w:rsidP="00AC23C4">
            <w:pPr>
              <w:pStyle w:val="TableCell0-2115pt"/>
              <w:ind w:right="170"/>
              <w:jc w:val="right"/>
            </w:pPr>
            <w:r w:rsidRPr="00913A62">
              <w:t>1</w:t>
            </w:r>
          </w:p>
        </w:tc>
        <w:tc>
          <w:tcPr>
            <w:tcW w:w="1644" w:type="dxa"/>
            <w:shd w:val="clear" w:color="auto" w:fill="auto"/>
          </w:tcPr>
          <w:p w14:paraId="24DDE99F" w14:textId="77777777" w:rsidR="00140A47" w:rsidRPr="00913A62" w:rsidRDefault="00140A47" w:rsidP="00AC4E77">
            <w:pPr>
              <w:pStyle w:val="TableCell0-2115pt"/>
              <w:rPr>
                <w:rStyle w:val="ChCharisSIL"/>
              </w:rPr>
            </w:pPr>
            <w:r w:rsidRPr="00913A62">
              <w:t>/</w:t>
            </w:r>
            <w:r w:rsidRPr="00913A62">
              <w:rPr>
                <w:rStyle w:val="ChCharisSIL"/>
              </w:rPr>
              <w:t>ˌas.trɔ.ˈnɔ.mi</w:t>
            </w:r>
            <w:r w:rsidRPr="00913A62">
              <w:t>/</w:t>
            </w:r>
          </w:p>
        </w:tc>
        <w:tc>
          <w:tcPr>
            <w:tcW w:w="1644" w:type="dxa"/>
            <w:shd w:val="clear" w:color="auto" w:fill="auto"/>
          </w:tcPr>
          <w:p w14:paraId="70584EA0" w14:textId="2D5C2BF4" w:rsidR="00140A47" w:rsidRPr="00913A62" w:rsidRDefault="00B7093A" w:rsidP="00AC4E77">
            <w:pPr>
              <w:pStyle w:val="TableCell0-2115pt"/>
            </w:pPr>
            <w:r>
              <w:t>‘</w:t>
            </w:r>
            <w:r w:rsidR="00555E0E" w:rsidRPr="00913A62">
              <w:t>astronomy</w:t>
            </w:r>
            <w:r>
              <w:t>’</w:t>
            </w:r>
          </w:p>
        </w:tc>
      </w:tr>
      <w:tr w:rsidR="00140A47" w:rsidRPr="00913A62" w14:paraId="14E74879" w14:textId="77777777" w:rsidTr="00D674CD">
        <w:tc>
          <w:tcPr>
            <w:tcW w:w="1758" w:type="dxa"/>
            <w:shd w:val="clear" w:color="auto" w:fill="auto"/>
          </w:tcPr>
          <w:p w14:paraId="0E7B2DA9" w14:textId="77777777" w:rsidR="00140A47" w:rsidRPr="00913A62" w:rsidRDefault="00140A47" w:rsidP="00AC4E77">
            <w:pPr>
              <w:pStyle w:val="TableCell0-2115ptBreak"/>
            </w:pPr>
            <w:r w:rsidRPr="00913A62">
              <w:t>VC.CVC.CV.CV</w:t>
            </w:r>
          </w:p>
        </w:tc>
        <w:tc>
          <w:tcPr>
            <w:tcW w:w="737" w:type="dxa"/>
            <w:shd w:val="clear" w:color="auto" w:fill="auto"/>
          </w:tcPr>
          <w:p w14:paraId="26936DBC" w14:textId="77777777" w:rsidR="00140A47" w:rsidRPr="00913A62" w:rsidRDefault="00140A47" w:rsidP="00AC23C4">
            <w:pPr>
              <w:pStyle w:val="TableCell0-2115ptBreak"/>
              <w:ind w:right="170"/>
              <w:jc w:val="right"/>
            </w:pPr>
            <w:r w:rsidRPr="00913A62">
              <w:t>1</w:t>
            </w:r>
          </w:p>
        </w:tc>
        <w:tc>
          <w:tcPr>
            <w:tcW w:w="1644" w:type="dxa"/>
            <w:shd w:val="clear" w:color="auto" w:fill="auto"/>
          </w:tcPr>
          <w:p w14:paraId="00E587C3" w14:textId="77777777" w:rsidR="00140A47" w:rsidRPr="00913A62" w:rsidRDefault="00140A47" w:rsidP="00AC4E77">
            <w:pPr>
              <w:pStyle w:val="TableCell0-2115ptBreak"/>
              <w:rPr>
                <w:rStyle w:val="ChCharisSIL"/>
              </w:rPr>
            </w:pPr>
            <w:r w:rsidRPr="00913A62">
              <w:t>/</w:t>
            </w:r>
            <w:r w:rsidRPr="00913A62">
              <w:rPr>
                <w:rStyle w:val="ChCharisSIL"/>
              </w:rPr>
              <w:t>ˌin.fɔr.ˈma.si</w:t>
            </w:r>
            <w:r w:rsidRPr="00913A62">
              <w:t>/</w:t>
            </w:r>
          </w:p>
        </w:tc>
        <w:tc>
          <w:tcPr>
            <w:tcW w:w="1644" w:type="dxa"/>
            <w:shd w:val="clear" w:color="auto" w:fill="auto"/>
          </w:tcPr>
          <w:p w14:paraId="0095FBBE" w14:textId="633366F5" w:rsidR="00140A47" w:rsidRPr="00913A62" w:rsidRDefault="00B7093A" w:rsidP="00AC4E77">
            <w:pPr>
              <w:pStyle w:val="TableCell0-2115ptBreak"/>
            </w:pPr>
            <w:r>
              <w:t>‘</w:t>
            </w:r>
            <w:r w:rsidR="00140A47" w:rsidRPr="00913A62">
              <w:t>information</w:t>
            </w:r>
            <w:r>
              <w:t>’</w:t>
            </w:r>
          </w:p>
        </w:tc>
      </w:tr>
      <w:tr w:rsidR="00140A47" w:rsidRPr="00913A62" w14:paraId="7F35AD18" w14:textId="77777777" w:rsidTr="00D674CD">
        <w:tc>
          <w:tcPr>
            <w:tcW w:w="1758" w:type="dxa"/>
            <w:shd w:val="clear" w:color="auto" w:fill="auto"/>
          </w:tcPr>
          <w:p w14:paraId="07D3FB86" w14:textId="77777777" w:rsidR="00140A47" w:rsidRPr="00913A62" w:rsidRDefault="00140A47" w:rsidP="00AC4E77">
            <w:pPr>
              <w:pStyle w:val="TableCell2-2115pt"/>
            </w:pPr>
            <w:r w:rsidRPr="00913A62">
              <w:t>CV.V.CV.CV</w:t>
            </w:r>
          </w:p>
        </w:tc>
        <w:tc>
          <w:tcPr>
            <w:tcW w:w="737" w:type="dxa"/>
            <w:shd w:val="clear" w:color="auto" w:fill="auto"/>
          </w:tcPr>
          <w:p w14:paraId="6A64F94A" w14:textId="77777777" w:rsidR="00140A47" w:rsidRPr="00913A62" w:rsidRDefault="00140A47" w:rsidP="00AC23C4">
            <w:pPr>
              <w:pStyle w:val="TableCell2-2115pt"/>
              <w:ind w:right="170"/>
              <w:jc w:val="right"/>
            </w:pPr>
            <w:r w:rsidRPr="00913A62">
              <w:t>2</w:t>
            </w:r>
          </w:p>
        </w:tc>
        <w:tc>
          <w:tcPr>
            <w:tcW w:w="1644" w:type="dxa"/>
            <w:shd w:val="clear" w:color="auto" w:fill="auto"/>
          </w:tcPr>
          <w:p w14:paraId="3EBC7785" w14:textId="77777777" w:rsidR="00140A47" w:rsidRPr="00913A62" w:rsidRDefault="00140A47" w:rsidP="00AC4E77">
            <w:pPr>
              <w:pStyle w:val="TableCell2-2115pt"/>
              <w:rPr>
                <w:rStyle w:val="ChCharisSIL"/>
              </w:rPr>
            </w:pPr>
            <w:r w:rsidRPr="00913A62">
              <w:t>/</w:t>
            </w:r>
            <w:r w:rsidRPr="00913A62">
              <w:rPr>
                <w:rStyle w:val="ChCharisSIL"/>
              </w:rPr>
              <w:t>ˌbi.ɔ.ˈlɔ.gi</w:t>
            </w:r>
            <w:r w:rsidRPr="00913A62">
              <w:t>/</w:t>
            </w:r>
          </w:p>
        </w:tc>
        <w:tc>
          <w:tcPr>
            <w:tcW w:w="1644" w:type="dxa"/>
            <w:shd w:val="clear" w:color="auto" w:fill="auto"/>
          </w:tcPr>
          <w:p w14:paraId="5F41ED33" w14:textId="38246FD4" w:rsidR="00140A47" w:rsidRPr="00913A62" w:rsidRDefault="00B7093A" w:rsidP="00AC4E77">
            <w:pPr>
              <w:pStyle w:val="TableCell2-2115pt"/>
            </w:pPr>
            <w:r>
              <w:t>‘</w:t>
            </w:r>
            <w:r w:rsidR="00140A47" w:rsidRPr="00913A62">
              <w:t>biology</w:t>
            </w:r>
            <w:r>
              <w:t>’</w:t>
            </w:r>
          </w:p>
        </w:tc>
      </w:tr>
      <w:tr w:rsidR="00140A47" w:rsidRPr="00913A62" w14:paraId="40E3A9A3" w14:textId="77777777" w:rsidTr="00D674CD">
        <w:tc>
          <w:tcPr>
            <w:tcW w:w="1758" w:type="dxa"/>
            <w:shd w:val="clear" w:color="auto" w:fill="auto"/>
          </w:tcPr>
          <w:p w14:paraId="493E5D51" w14:textId="77777777" w:rsidR="00140A47" w:rsidRPr="00913A62" w:rsidRDefault="00140A47" w:rsidP="00AC4E77">
            <w:pPr>
              <w:pStyle w:val="TableCell0-2115pt"/>
            </w:pPr>
            <w:r w:rsidRPr="00913A62">
              <w:t>CV.CV.CV.V</w:t>
            </w:r>
          </w:p>
        </w:tc>
        <w:tc>
          <w:tcPr>
            <w:tcW w:w="737" w:type="dxa"/>
            <w:shd w:val="clear" w:color="auto" w:fill="auto"/>
          </w:tcPr>
          <w:p w14:paraId="788EBFF8" w14:textId="77777777" w:rsidR="00140A47" w:rsidRPr="00913A62" w:rsidRDefault="00140A47" w:rsidP="00AC23C4">
            <w:pPr>
              <w:pStyle w:val="TableCell0-2115pt"/>
              <w:ind w:right="170"/>
              <w:jc w:val="right"/>
            </w:pPr>
            <w:r w:rsidRPr="00913A62">
              <w:t>5</w:t>
            </w:r>
          </w:p>
        </w:tc>
        <w:tc>
          <w:tcPr>
            <w:tcW w:w="1644" w:type="dxa"/>
            <w:shd w:val="clear" w:color="auto" w:fill="auto"/>
          </w:tcPr>
          <w:p w14:paraId="17677B3E" w14:textId="77777777" w:rsidR="00140A47" w:rsidRPr="00913A62" w:rsidRDefault="00140A47" w:rsidP="00AC4E77">
            <w:pPr>
              <w:pStyle w:val="TableCell0-2115pt"/>
              <w:rPr>
                <w:rStyle w:val="ChCharisSIL"/>
              </w:rPr>
            </w:pPr>
            <w:r w:rsidRPr="00913A62">
              <w:t>/</w:t>
            </w:r>
            <w:r w:rsidRPr="00913A62">
              <w:rPr>
                <w:rStyle w:val="ChCharisSIL"/>
              </w:rPr>
              <w:t>ˌma.nu.ˈsi.a</w:t>
            </w:r>
            <w:r w:rsidRPr="00913A62">
              <w:t>/</w:t>
            </w:r>
          </w:p>
        </w:tc>
        <w:tc>
          <w:tcPr>
            <w:tcW w:w="1644" w:type="dxa"/>
            <w:shd w:val="clear" w:color="auto" w:fill="auto"/>
          </w:tcPr>
          <w:p w14:paraId="77EFAD98" w14:textId="24BCBA43" w:rsidR="00140A47" w:rsidRPr="00913A62" w:rsidRDefault="00B7093A" w:rsidP="00AC4E77">
            <w:pPr>
              <w:pStyle w:val="TableCell0-2115pt"/>
            </w:pPr>
            <w:r>
              <w:t>‘</w:t>
            </w:r>
            <w:r w:rsidR="00140A47" w:rsidRPr="00913A62">
              <w:t>human being</w:t>
            </w:r>
            <w:r>
              <w:t>’</w:t>
            </w:r>
          </w:p>
        </w:tc>
      </w:tr>
      <w:tr w:rsidR="00140A47" w:rsidRPr="00913A62" w14:paraId="423F7100" w14:textId="77777777" w:rsidTr="00D674CD">
        <w:tc>
          <w:tcPr>
            <w:tcW w:w="1758" w:type="dxa"/>
            <w:shd w:val="clear" w:color="auto" w:fill="auto"/>
          </w:tcPr>
          <w:p w14:paraId="78EFB125" w14:textId="77777777" w:rsidR="00140A47" w:rsidRPr="00913A62" w:rsidRDefault="00140A47" w:rsidP="00AC4E77">
            <w:pPr>
              <w:pStyle w:val="TableCell0-2115pt"/>
            </w:pPr>
            <w:r w:rsidRPr="00913A62">
              <w:t>CV.CV.V.CV</w:t>
            </w:r>
          </w:p>
        </w:tc>
        <w:tc>
          <w:tcPr>
            <w:tcW w:w="737" w:type="dxa"/>
            <w:shd w:val="clear" w:color="auto" w:fill="auto"/>
          </w:tcPr>
          <w:p w14:paraId="1E6BDDF7" w14:textId="77777777" w:rsidR="00140A47" w:rsidRPr="00913A62" w:rsidRDefault="00140A47" w:rsidP="00AC23C4">
            <w:pPr>
              <w:pStyle w:val="TableCell0-2115pt"/>
              <w:ind w:right="170"/>
              <w:jc w:val="right"/>
            </w:pPr>
            <w:r w:rsidRPr="00913A62">
              <w:t>1</w:t>
            </w:r>
          </w:p>
        </w:tc>
        <w:tc>
          <w:tcPr>
            <w:tcW w:w="1644" w:type="dxa"/>
            <w:shd w:val="clear" w:color="auto" w:fill="auto"/>
          </w:tcPr>
          <w:p w14:paraId="2B2F1A95" w14:textId="77777777" w:rsidR="00140A47" w:rsidRPr="00913A62" w:rsidRDefault="00140A47" w:rsidP="00AC4E77">
            <w:pPr>
              <w:pStyle w:val="TableCell0-2115pt"/>
              <w:rPr>
                <w:rStyle w:val="ChCharisSIL"/>
              </w:rPr>
            </w:pPr>
            <w:r w:rsidRPr="00913A62">
              <w:t>/</w:t>
            </w:r>
            <w:r w:rsidRPr="00913A62">
              <w:rPr>
                <w:rStyle w:val="ChCharisSIL"/>
              </w:rPr>
              <w:t>ˌdʒa.nu.ˈa.ri</w:t>
            </w:r>
            <w:r w:rsidRPr="00913A62">
              <w:t>/</w:t>
            </w:r>
          </w:p>
        </w:tc>
        <w:tc>
          <w:tcPr>
            <w:tcW w:w="1644" w:type="dxa"/>
            <w:shd w:val="clear" w:color="auto" w:fill="auto"/>
          </w:tcPr>
          <w:p w14:paraId="491B9567" w14:textId="57BB2E4B" w:rsidR="00140A47" w:rsidRPr="00913A62" w:rsidRDefault="00B7093A" w:rsidP="00AC4E77">
            <w:pPr>
              <w:pStyle w:val="TableCell0-2115pt"/>
            </w:pPr>
            <w:r>
              <w:t>‘</w:t>
            </w:r>
            <w:r w:rsidR="00140A47" w:rsidRPr="00913A62">
              <w:t>January</w:t>
            </w:r>
            <w:r>
              <w:t>’</w:t>
            </w:r>
          </w:p>
        </w:tc>
      </w:tr>
      <w:tr w:rsidR="00140A47" w:rsidRPr="00913A62" w14:paraId="32E95D30" w14:textId="77777777" w:rsidTr="00D674CD">
        <w:tc>
          <w:tcPr>
            <w:tcW w:w="1758" w:type="dxa"/>
            <w:shd w:val="clear" w:color="auto" w:fill="auto"/>
          </w:tcPr>
          <w:p w14:paraId="16DEEC03" w14:textId="77777777" w:rsidR="00140A47" w:rsidRPr="00913A62" w:rsidRDefault="00140A47" w:rsidP="00AC4E77">
            <w:pPr>
              <w:pStyle w:val="TableCell0-2115pt"/>
            </w:pPr>
            <w:r w:rsidRPr="00913A62">
              <w:t>CV.CV.V.CVC</w:t>
            </w:r>
          </w:p>
        </w:tc>
        <w:tc>
          <w:tcPr>
            <w:tcW w:w="737" w:type="dxa"/>
            <w:shd w:val="clear" w:color="auto" w:fill="auto"/>
          </w:tcPr>
          <w:p w14:paraId="0110EEDC" w14:textId="77777777" w:rsidR="00140A47" w:rsidRPr="00913A62" w:rsidRDefault="00140A47" w:rsidP="00AC23C4">
            <w:pPr>
              <w:pStyle w:val="TableCell0-2115pt"/>
              <w:ind w:right="170"/>
              <w:jc w:val="right"/>
            </w:pPr>
            <w:r w:rsidRPr="00913A62">
              <w:t>1</w:t>
            </w:r>
          </w:p>
        </w:tc>
        <w:tc>
          <w:tcPr>
            <w:tcW w:w="1644" w:type="dxa"/>
            <w:shd w:val="clear" w:color="auto" w:fill="auto"/>
          </w:tcPr>
          <w:p w14:paraId="01A81124" w14:textId="65EFE13F" w:rsidR="00140A47" w:rsidRPr="009D4A70" w:rsidRDefault="00140A47" w:rsidP="00AE08E7">
            <w:pPr>
              <w:pStyle w:val="TableCell0-2115pt"/>
              <w:rPr>
                <w:rStyle w:val="ChCharisSIL"/>
              </w:rPr>
            </w:pPr>
            <w:r w:rsidRPr="009D4A70">
              <w:t>/</w:t>
            </w:r>
            <w:r w:rsidRPr="009D4A70">
              <w:rPr>
                <w:rStyle w:val="ChCharisSIL"/>
              </w:rPr>
              <w:t>ˌka.ri.ˈa.wa</w:t>
            </w:r>
            <w:r w:rsidR="00AE08E7" w:rsidRPr="009D4A70">
              <w:rPr>
                <w:rStyle w:val="ChCharisSIL"/>
              </w:rPr>
              <w:t>ŋ</w:t>
            </w:r>
            <w:r w:rsidRPr="009D4A70">
              <w:t>/</w:t>
            </w:r>
          </w:p>
        </w:tc>
        <w:tc>
          <w:tcPr>
            <w:tcW w:w="1644" w:type="dxa"/>
            <w:shd w:val="clear" w:color="auto" w:fill="auto"/>
          </w:tcPr>
          <w:p w14:paraId="27A653CB" w14:textId="2E82D005" w:rsidR="00140A47" w:rsidRPr="00913A62" w:rsidRDefault="00B7093A" w:rsidP="00AC4E77">
            <w:pPr>
              <w:pStyle w:val="TableCell0-2115pt"/>
            </w:pPr>
            <w:r>
              <w:t>‘</w:t>
            </w:r>
            <w:r w:rsidR="00140A47" w:rsidRPr="00913A62">
              <w:t>employee</w:t>
            </w:r>
            <w:r>
              <w:t>’</w:t>
            </w:r>
          </w:p>
        </w:tc>
      </w:tr>
      <w:tr w:rsidR="00140A47" w:rsidRPr="00913A62" w14:paraId="7551DD42" w14:textId="77777777" w:rsidTr="00D674CD">
        <w:tc>
          <w:tcPr>
            <w:tcW w:w="1758" w:type="dxa"/>
            <w:shd w:val="clear" w:color="auto" w:fill="auto"/>
          </w:tcPr>
          <w:p w14:paraId="3DA8BBBD" w14:textId="77777777" w:rsidR="00140A47" w:rsidRPr="00913A62" w:rsidRDefault="00140A47" w:rsidP="00AC4E77">
            <w:pPr>
              <w:pStyle w:val="TableCell0-2115pt"/>
            </w:pPr>
            <w:r w:rsidRPr="00913A62">
              <w:t>CV.CV.CV.CV</w:t>
            </w:r>
          </w:p>
        </w:tc>
        <w:tc>
          <w:tcPr>
            <w:tcW w:w="737" w:type="dxa"/>
            <w:shd w:val="clear" w:color="auto" w:fill="auto"/>
          </w:tcPr>
          <w:p w14:paraId="0D3713D3" w14:textId="77777777" w:rsidR="00140A47" w:rsidRPr="00913A62" w:rsidRDefault="00140A47" w:rsidP="00AC23C4">
            <w:pPr>
              <w:pStyle w:val="TableCell0-2115pt"/>
              <w:ind w:right="170"/>
              <w:jc w:val="right"/>
            </w:pPr>
            <w:r w:rsidRPr="00913A62">
              <w:t>6</w:t>
            </w:r>
          </w:p>
        </w:tc>
        <w:tc>
          <w:tcPr>
            <w:tcW w:w="1644" w:type="dxa"/>
            <w:shd w:val="clear" w:color="auto" w:fill="auto"/>
          </w:tcPr>
          <w:p w14:paraId="15002C78" w14:textId="77777777" w:rsidR="00140A47" w:rsidRPr="00913A62" w:rsidRDefault="00140A47" w:rsidP="00AC4E77">
            <w:pPr>
              <w:pStyle w:val="TableCell0-2115pt"/>
              <w:rPr>
                <w:rStyle w:val="ChCharisSIL"/>
              </w:rPr>
            </w:pPr>
            <w:r w:rsidRPr="00913A62">
              <w:t>/</w:t>
            </w:r>
            <w:r w:rsidRPr="00913A62">
              <w:rPr>
                <w:rStyle w:val="ChCharisSIL"/>
              </w:rPr>
              <w:t>ˌtɛ.lɛ.ˈfi.si</w:t>
            </w:r>
            <w:r w:rsidRPr="00913A62">
              <w:t>/</w:t>
            </w:r>
          </w:p>
        </w:tc>
        <w:tc>
          <w:tcPr>
            <w:tcW w:w="1644" w:type="dxa"/>
            <w:shd w:val="clear" w:color="auto" w:fill="auto"/>
          </w:tcPr>
          <w:p w14:paraId="42B6AE84" w14:textId="756A6A12" w:rsidR="00140A47" w:rsidRPr="00913A62" w:rsidRDefault="00B7093A" w:rsidP="00AC4E77">
            <w:pPr>
              <w:pStyle w:val="TableCell0-2115pt"/>
            </w:pPr>
            <w:r>
              <w:t>‘</w:t>
            </w:r>
            <w:r w:rsidR="00140A47" w:rsidRPr="00913A62">
              <w:t>television</w:t>
            </w:r>
            <w:r>
              <w:t>’</w:t>
            </w:r>
          </w:p>
        </w:tc>
      </w:tr>
      <w:tr w:rsidR="00140A47" w:rsidRPr="00913A62" w14:paraId="7409344F" w14:textId="77777777" w:rsidTr="00D674CD">
        <w:tc>
          <w:tcPr>
            <w:tcW w:w="1758" w:type="dxa"/>
            <w:shd w:val="clear" w:color="auto" w:fill="auto"/>
          </w:tcPr>
          <w:p w14:paraId="60A22EFA" w14:textId="77777777" w:rsidR="00140A47" w:rsidRPr="00913A62" w:rsidRDefault="00140A47" w:rsidP="00AC4E77">
            <w:pPr>
              <w:pStyle w:val="TableCell0-2115pt"/>
            </w:pPr>
            <w:r w:rsidRPr="00913A62">
              <w:t>CV.CV.CV.CVC</w:t>
            </w:r>
          </w:p>
        </w:tc>
        <w:tc>
          <w:tcPr>
            <w:tcW w:w="737" w:type="dxa"/>
            <w:shd w:val="clear" w:color="auto" w:fill="auto"/>
          </w:tcPr>
          <w:p w14:paraId="48F10C5B" w14:textId="77777777" w:rsidR="00140A47" w:rsidRPr="00913A62" w:rsidRDefault="00140A47" w:rsidP="00AC23C4">
            <w:pPr>
              <w:pStyle w:val="TableCell0-2115pt"/>
              <w:ind w:right="170"/>
              <w:jc w:val="right"/>
            </w:pPr>
            <w:r w:rsidRPr="00913A62">
              <w:t>3</w:t>
            </w:r>
          </w:p>
        </w:tc>
        <w:tc>
          <w:tcPr>
            <w:tcW w:w="1644" w:type="dxa"/>
            <w:shd w:val="clear" w:color="auto" w:fill="auto"/>
          </w:tcPr>
          <w:p w14:paraId="6273C93C" w14:textId="77777777" w:rsidR="00140A47" w:rsidRPr="00913A62" w:rsidRDefault="00140A47" w:rsidP="00AC4E77">
            <w:pPr>
              <w:pStyle w:val="TableCell0-2115pt"/>
              <w:rPr>
                <w:rStyle w:val="ChCharisSIL"/>
              </w:rPr>
            </w:pPr>
            <w:r w:rsidRPr="00913A62">
              <w:t>/</w:t>
            </w:r>
            <w:r w:rsidRPr="00913A62">
              <w:rPr>
                <w:rStyle w:val="ChCharisSIL"/>
              </w:rPr>
              <w:t>ˌma.sa.ˈra.kat</w:t>
            </w:r>
            <w:r w:rsidRPr="00913A62">
              <w:t>/</w:t>
            </w:r>
          </w:p>
        </w:tc>
        <w:tc>
          <w:tcPr>
            <w:tcW w:w="1644" w:type="dxa"/>
            <w:shd w:val="clear" w:color="auto" w:fill="auto"/>
          </w:tcPr>
          <w:p w14:paraId="0EFBFC42" w14:textId="50E99ED3" w:rsidR="00140A47" w:rsidRPr="00913A62" w:rsidRDefault="00B7093A" w:rsidP="00AC4E77">
            <w:pPr>
              <w:pStyle w:val="TableCell0-2115pt"/>
            </w:pPr>
            <w:r>
              <w:t>‘</w:t>
            </w:r>
            <w:r w:rsidR="00140A47" w:rsidRPr="00913A62">
              <w:t>community</w:t>
            </w:r>
            <w:r>
              <w:t>’</w:t>
            </w:r>
          </w:p>
        </w:tc>
      </w:tr>
      <w:tr w:rsidR="00140A47" w:rsidRPr="00913A62" w14:paraId="31E0158C" w14:textId="77777777" w:rsidTr="00D674CD">
        <w:tc>
          <w:tcPr>
            <w:tcW w:w="1758" w:type="dxa"/>
            <w:shd w:val="clear" w:color="auto" w:fill="auto"/>
          </w:tcPr>
          <w:p w14:paraId="2028ADB7" w14:textId="77777777" w:rsidR="00140A47" w:rsidRPr="00913A62" w:rsidRDefault="00140A47" w:rsidP="00AC4E77">
            <w:pPr>
              <w:pStyle w:val="TableCell0-2115pt"/>
            </w:pPr>
            <w:r w:rsidRPr="00913A62">
              <w:t>CV.CV.CVC.CVC</w:t>
            </w:r>
          </w:p>
        </w:tc>
        <w:tc>
          <w:tcPr>
            <w:tcW w:w="737" w:type="dxa"/>
            <w:shd w:val="clear" w:color="auto" w:fill="auto"/>
          </w:tcPr>
          <w:p w14:paraId="539D186D" w14:textId="77777777" w:rsidR="00140A47" w:rsidRPr="00913A62" w:rsidRDefault="00140A47" w:rsidP="00AC23C4">
            <w:pPr>
              <w:pStyle w:val="TableCell0-2115pt"/>
              <w:ind w:right="170"/>
              <w:jc w:val="right"/>
            </w:pPr>
            <w:r w:rsidRPr="00913A62">
              <w:t>2</w:t>
            </w:r>
          </w:p>
        </w:tc>
        <w:tc>
          <w:tcPr>
            <w:tcW w:w="1644" w:type="dxa"/>
            <w:shd w:val="clear" w:color="auto" w:fill="auto"/>
          </w:tcPr>
          <w:p w14:paraId="4CBEEA5C" w14:textId="77777777" w:rsidR="00140A47" w:rsidRPr="00913A62" w:rsidRDefault="00140A47" w:rsidP="00AC4E77">
            <w:pPr>
              <w:pStyle w:val="TableCell0-2115pt"/>
              <w:rPr>
                <w:rStyle w:val="ChCharisSIL"/>
              </w:rPr>
            </w:pPr>
            <w:r w:rsidRPr="00913A62">
              <w:t>/</w:t>
            </w:r>
            <w:r w:rsidRPr="00913A62">
              <w:rPr>
                <w:rStyle w:val="ChCharisSIL"/>
              </w:rPr>
              <w:t>ˌrɛ.fɛ.ˈrɛn.dum</w:t>
            </w:r>
            <w:r w:rsidRPr="00913A62">
              <w:t>/</w:t>
            </w:r>
          </w:p>
        </w:tc>
        <w:tc>
          <w:tcPr>
            <w:tcW w:w="1644" w:type="dxa"/>
            <w:shd w:val="clear" w:color="auto" w:fill="auto"/>
          </w:tcPr>
          <w:p w14:paraId="5331A051" w14:textId="099D9AD0" w:rsidR="00140A47" w:rsidRPr="00913A62" w:rsidRDefault="00B7093A" w:rsidP="00AC4E77">
            <w:pPr>
              <w:pStyle w:val="TableCell0-2115pt"/>
            </w:pPr>
            <w:r>
              <w:t>‘</w:t>
            </w:r>
            <w:r w:rsidR="00140A47" w:rsidRPr="00913A62">
              <w:t>referendum</w:t>
            </w:r>
            <w:r>
              <w:t>’</w:t>
            </w:r>
          </w:p>
        </w:tc>
      </w:tr>
      <w:tr w:rsidR="00140A47" w:rsidRPr="00913A62" w14:paraId="02F4E561" w14:textId="77777777" w:rsidTr="00D674CD">
        <w:tc>
          <w:tcPr>
            <w:tcW w:w="1758" w:type="dxa"/>
            <w:shd w:val="clear" w:color="auto" w:fill="auto"/>
          </w:tcPr>
          <w:p w14:paraId="7CA778B1" w14:textId="77777777" w:rsidR="00140A47" w:rsidRPr="00913A62" w:rsidRDefault="00140A47" w:rsidP="00AC4E77">
            <w:pPr>
              <w:pStyle w:val="TableCell0-2115pt"/>
            </w:pPr>
            <w:r w:rsidRPr="00913A62">
              <w:t>CV.CVC.CV.CV</w:t>
            </w:r>
          </w:p>
        </w:tc>
        <w:tc>
          <w:tcPr>
            <w:tcW w:w="737" w:type="dxa"/>
            <w:shd w:val="clear" w:color="auto" w:fill="auto"/>
          </w:tcPr>
          <w:p w14:paraId="3FCE2087" w14:textId="77777777" w:rsidR="00140A47" w:rsidRPr="00913A62" w:rsidRDefault="00140A47" w:rsidP="00AC23C4">
            <w:pPr>
              <w:pStyle w:val="TableCell0-2115pt"/>
              <w:ind w:right="170"/>
              <w:jc w:val="right"/>
            </w:pPr>
            <w:r w:rsidRPr="00913A62">
              <w:t>4</w:t>
            </w:r>
          </w:p>
        </w:tc>
        <w:tc>
          <w:tcPr>
            <w:tcW w:w="1644" w:type="dxa"/>
            <w:shd w:val="clear" w:color="auto" w:fill="auto"/>
          </w:tcPr>
          <w:p w14:paraId="61C2A931" w14:textId="77777777" w:rsidR="00140A47" w:rsidRPr="00913A62" w:rsidRDefault="00140A47" w:rsidP="00AC4E77">
            <w:pPr>
              <w:pStyle w:val="TableCell0-2115pt"/>
              <w:rPr>
                <w:rStyle w:val="ChCharisSIL"/>
              </w:rPr>
            </w:pPr>
            <w:r w:rsidRPr="00913A62">
              <w:t>/</w:t>
            </w:r>
            <w:r w:rsidRPr="00913A62">
              <w:rPr>
                <w:rStyle w:val="ChCharisSIL"/>
              </w:rPr>
              <w:t>ˌwa.wan.ˈtʃa.ra</w:t>
            </w:r>
            <w:r w:rsidRPr="00913A62">
              <w:t>/</w:t>
            </w:r>
          </w:p>
        </w:tc>
        <w:tc>
          <w:tcPr>
            <w:tcW w:w="1644" w:type="dxa"/>
            <w:shd w:val="clear" w:color="auto" w:fill="auto"/>
          </w:tcPr>
          <w:p w14:paraId="03E1A7F4" w14:textId="32D3F485" w:rsidR="00140A47" w:rsidRPr="00913A62" w:rsidRDefault="00B7093A" w:rsidP="00AC4E77">
            <w:pPr>
              <w:pStyle w:val="TableCell0-2115pt"/>
            </w:pPr>
            <w:r>
              <w:t>‘</w:t>
            </w:r>
            <w:r w:rsidR="00140A47" w:rsidRPr="00913A62">
              <w:t>interview</w:t>
            </w:r>
            <w:r>
              <w:t>’</w:t>
            </w:r>
          </w:p>
        </w:tc>
      </w:tr>
      <w:tr w:rsidR="00140A47" w:rsidRPr="00913A62" w14:paraId="0AD75D10" w14:textId="77777777" w:rsidTr="00D674CD">
        <w:tc>
          <w:tcPr>
            <w:tcW w:w="1758" w:type="dxa"/>
            <w:shd w:val="clear" w:color="auto" w:fill="auto"/>
          </w:tcPr>
          <w:p w14:paraId="08107463" w14:textId="77777777" w:rsidR="00140A47" w:rsidRPr="00913A62" w:rsidRDefault="00140A47" w:rsidP="00AC4E77">
            <w:pPr>
              <w:pStyle w:val="TableCell0-2115pt"/>
            </w:pPr>
            <w:r w:rsidRPr="00913A62">
              <w:t>CV.CVC.CV.CVC</w:t>
            </w:r>
          </w:p>
        </w:tc>
        <w:tc>
          <w:tcPr>
            <w:tcW w:w="737" w:type="dxa"/>
            <w:shd w:val="clear" w:color="auto" w:fill="auto"/>
          </w:tcPr>
          <w:p w14:paraId="7A4DABA4" w14:textId="77777777" w:rsidR="00140A47" w:rsidRPr="00913A62" w:rsidRDefault="00140A47" w:rsidP="00AC23C4">
            <w:pPr>
              <w:pStyle w:val="TableCell0-2115pt"/>
              <w:ind w:right="170"/>
              <w:jc w:val="right"/>
            </w:pPr>
            <w:r w:rsidRPr="00913A62">
              <w:t>1</w:t>
            </w:r>
          </w:p>
        </w:tc>
        <w:tc>
          <w:tcPr>
            <w:tcW w:w="1644" w:type="dxa"/>
            <w:shd w:val="clear" w:color="auto" w:fill="auto"/>
          </w:tcPr>
          <w:p w14:paraId="10BEB3D3" w14:textId="77777777" w:rsidR="00140A47" w:rsidRPr="00913A62" w:rsidRDefault="00140A47" w:rsidP="00AC4E77">
            <w:pPr>
              <w:pStyle w:val="TableCell0-2115pt"/>
              <w:rPr>
                <w:rStyle w:val="ChCharisSIL"/>
              </w:rPr>
            </w:pPr>
            <w:r w:rsidRPr="00913A62">
              <w:t>/</w:t>
            </w:r>
            <w:r w:rsidRPr="00913A62">
              <w:rPr>
                <w:rStyle w:val="ChCharisSIL"/>
              </w:rPr>
              <w:t>ˌsɛ.kɛr.ˈta.ris</w:t>
            </w:r>
            <w:r w:rsidRPr="00913A62">
              <w:t>/</w:t>
            </w:r>
          </w:p>
        </w:tc>
        <w:tc>
          <w:tcPr>
            <w:tcW w:w="1644" w:type="dxa"/>
            <w:shd w:val="clear" w:color="auto" w:fill="auto"/>
          </w:tcPr>
          <w:p w14:paraId="7F055694" w14:textId="27FB81AC" w:rsidR="00140A47" w:rsidRPr="00913A62" w:rsidRDefault="00B7093A" w:rsidP="00AC4E77">
            <w:pPr>
              <w:pStyle w:val="TableCell0-2115pt"/>
            </w:pPr>
            <w:r>
              <w:t>‘</w:t>
            </w:r>
            <w:r w:rsidR="00140A47" w:rsidRPr="00913A62">
              <w:t>secretary</w:t>
            </w:r>
            <w:r>
              <w:t>’</w:t>
            </w:r>
          </w:p>
        </w:tc>
      </w:tr>
      <w:tr w:rsidR="00140A47" w:rsidRPr="00913A62" w14:paraId="30997F84" w14:textId="77777777" w:rsidTr="00D674CD">
        <w:tc>
          <w:tcPr>
            <w:tcW w:w="1758" w:type="dxa"/>
            <w:shd w:val="clear" w:color="auto" w:fill="auto"/>
          </w:tcPr>
          <w:p w14:paraId="0319D481" w14:textId="77777777" w:rsidR="00140A47" w:rsidRPr="00913A62" w:rsidRDefault="00140A47" w:rsidP="00AC4E77">
            <w:pPr>
              <w:pStyle w:val="TableCell0-2115ptBreak"/>
            </w:pPr>
            <w:r w:rsidRPr="00913A62">
              <w:t>CV.CCV.V.CV</w:t>
            </w:r>
          </w:p>
        </w:tc>
        <w:tc>
          <w:tcPr>
            <w:tcW w:w="737" w:type="dxa"/>
            <w:shd w:val="clear" w:color="auto" w:fill="auto"/>
          </w:tcPr>
          <w:p w14:paraId="10FA1A5B" w14:textId="77777777" w:rsidR="00140A47" w:rsidRPr="00913A62" w:rsidRDefault="00140A47" w:rsidP="00AC23C4">
            <w:pPr>
              <w:pStyle w:val="TableCell0-2115ptBreak"/>
              <w:ind w:right="170"/>
              <w:jc w:val="right"/>
            </w:pPr>
            <w:r w:rsidRPr="00913A62">
              <w:t>2</w:t>
            </w:r>
          </w:p>
        </w:tc>
        <w:tc>
          <w:tcPr>
            <w:tcW w:w="1644" w:type="dxa"/>
            <w:shd w:val="clear" w:color="auto" w:fill="auto"/>
          </w:tcPr>
          <w:p w14:paraId="65D1BF18" w14:textId="77777777" w:rsidR="00140A47" w:rsidRPr="00913A62" w:rsidRDefault="00140A47" w:rsidP="00AC4E77">
            <w:pPr>
              <w:pStyle w:val="TableCell0-2115ptBreak"/>
              <w:rPr>
                <w:rStyle w:val="ChCharisSIL"/>
              </w:rPr>
            </w:pPr>
            <w:r w:rsidRPr="00913A62">
              <w:t>/</w:t>
            </w:r>
            <w:r w:rsidRPr="00913A62">
              <w:rPr>
                <w:rStyle w:val="ChCharisSIL"/>
              </w:rPr>
              <w:t>ˌfɛ.bru.ˈa.ri</w:t>
            </w:r>
            <w:r w:rsidRPr="00913A62">
              <w:t>/</w:t>
            </w:r>
          </w:p>
        </w:tc>
        <w:tc>
          <w:tcPr>
            <w:tcW w:w="1644" w:type="dxa"/>
            <w:shd w:val="clear" w:color="auto" w:fill="auto"/>
          </w:tcPr>
          <w:p w14:paraId="3A9CE8BD" w14:textId="77BB7D0A" w:rsidR="00140A47" w:rsidRPr="00913A62" w:rsidRDefault="00B7093A" w:rsidP="00AC4E77">
            <w:pPr>
              <w:pStyle w:val="TableCell0-2115ptBreak"/>
            </w:pPr>
            <w:r>
              <w:t>‘</w:t>
            </w:r>
            <w:r w:rsidR="00140A47" w:rsidRPr="00913A62">
              <w:t>February</w:t>
            </w:r>
            <w:r>
              <w:t>’</w:t>
            </w:r>
          </w:p>
        </w:tc>
      </w:tr>
      <w:tr w:rsidR="00140A47" w:rsidRPr="00913A62" w14:paraId="4EB33AC0" w14:textId="77777777" w:rsidTr="00D674CD">
        <w:tc>
          <w:tcPr>
            <w:tcW w:w="1758" w:type="dxa"/>
            <w:shd w:val="clear" w:color="auto" w:fill="auto"/>
          </w:tcPr>
          <w:p w14:paraId="0BBDB12A" w14:textId="77777777" w:rsidR="00140A47" w:rsidRPr="00913A62" w:rsidRDefault="00140A47" w:rsidP="00AC4E77">
            <w:pPr>
              <w:pStyle w:val="TableCell2-2115pt"/>
            </w:pPr>
            <w:r w:rsidRPr="00913A62">
              <w:t>CVC.CV.CV.CV</w:t>
            </w:r>
          </w:p>
        </w:tc>
        <w:tc>
          <w:tcPr>
            <w:tcW w:w="737" w:type="dxa"/>
            <w:shd w:val="clear" w:color="auto" w:fill="auto"/>
          </w:tcPr>
          <w:p w14:paraId="0742534E" w14:textId="77777777" w:rsidR="00140A47" w:rsidRPr="00913A62" w:rsidRDefault="00140A47" w:rsidP="00AC23C4">
            <w:pPr>
              <w:pStyle w:val="TableCell2-2115pt"/>
              <w:ind w:right="170"/>
              <w:jc w:val="right"/>
            </w:pPr>
            <w:r w:rsidRPr="00913A62">
              <w:t>1</w:t>
            </w:r>
          </w:p>
        </w:tc>
        <w:tc>
          <w:tcPr>
            <w:tcW w:w="1644" w:type="dxa"/>
            <w:shd w:val="clear" w:color="auto" w:fill="auto"/>
          </w:tcPr>
          <w:p w14:paraId="16828FE9" w14:textId="77777777" w:rsidR="00140A47" w:rsidRPr="00913A62" w:rsidRDefault="00140A47" w:rsidP="00AC4E77">
            <w:pPr>
              <w:pStyle w:val="TableCell2-2115pt"/>
              <w:rPr>
                <w:rStyle w:val="ChCharisSIL"/>
              </w:rPr>
            </w:pPr>
            <w:r w:rsidRPr="00913A62">
              <w:t>/</w:t>
            </w:r>
            <w:r w:rsidRPr="00913A62">
              <w:rPr>
                <w:rStyle w:val="ChCharisSIL"/>
              </w:rPr>
              <w:t>ˌkɔr.di.ˈna.si</w:t>
            </w:r>
            <w:r w:rsidRPr="00913A62">
              <w:t>/</w:t>
            </w:r>
          </w:p>
        </w:tc>
        <w:tc>
          <w:tcPr>
            <w:tcW w:w="1644" w:type="dxa"/>
            <w:shd w:val="clear" w:color="auto" w:fill="auto"/>
          </w:tcPr>
          <w:p w14:paraId="29D79671" w14:textId="3F7D292C" w:rsidR="00140A47" w:rsidRPr="00913A62" w:rsidRDefault="00B7093A" w:rsidP="00AC4E77">
            <w:pPr>
              <w:pStyle w:val="TableCell2-2115pt"/>
            </w:pPr>
            <w:r>
              <w:t>‘</w:t>
            </w:r>
            <w:r w:rsidR="00140A47" w:rsidRPr="00913A62">
              <w:t>coordinate</w:t>
            </w:r>
            <w:r>
              <w:t>’</w:t>
            </w:r>
          </w:p>
        </w:tc>
      </w:tr>
      <w:tr w:rsidR="00140A47" w:rsidRPr="00913A62" w14:paraId="23A5AF51" w14:textId="77777777" w:rsidTr="00D674CD">
        <w:tc>
          <w:tcPr>
            <w:tcW w:w="1758" w:type="dxa"/>
            <w:tcBorders>
              <w:bottom w:val="single" w:sz="4" w:space="0" w:color="auto"/>
            </w:tcBorders>
            <w:shd w:val="clear" w:color="auto" w:fill="auto"/>
          </w:tcPr>
          <w:p w14:paraId="4CE1BF73" w14:textId="77777777" w:rsidR="00140A47" w:rsidRPr="00913A62" w:rsidRDefault="00140A47" w:rsidP="00AC4E77">
            <w:pPr>
              <w:pStyle w:val="TableCell0-2115ptBreak"/>
            </w:pPr>
            <w:r w:rsidRPr="00913A62">
              <w:t>CVC.CV.CV.CVC</w:t>
            </w:r>
          </w:p>
        </w:tc>
        <w:tc>
          <w:tcPr>
            <w:tcW w:w="737" w:type="dxa"/>
            <w:tcBorders>
              <w:bottom w:val="single" w:sz="4" w:space="0" w:color="auto"/>
            </w:tcBorders>
            <w:shd w:val="clear" w:color="auto" w:fill="auto"/>
          </w:tcPr>
          <w:p w14:paraId="0B7A879B" w14:textId="77777777" w:rsidR="00140A47" w:rsidRPr="00913A62" w:rsidRDefault="00140A47" w:rsidP="00AC23C4">
            <w:pPr>
              <w:pStyle w:val="TableCell0-2115ptBreak"/>
              <w:ind w:right="170"/>
              <w:jc w:val="right"/>
            </w:pPr>
            <w:r w:rsidRPr="00913A62">
              <w:t>1</w:t>
            </w:r>
          </w:p>
        </w:tc>
        <w:tc>
          <w:tcPr>
            <w:tcW w:w="1644" w:type="dxa"/>
            <w:tcBorders>
              <w:bottom w:val="single" w:sz="4" w:space="0" w:color="auto"/>
            </w:tcBorders>
            <w:shd w:val="clear" w:color="auto" w:fill="auto"/>
          </w:tcPr>
          <w:p w14:paraId="76B0FD34" w14:textId="77777777" w:rsidR="00140A47" w:rsidRPr="00913A62" w:rsidRDefault="00140A47" w:rsidP="00AC4E77">
            <w:pPr>
              <w:pStyle w:val="TableCell0-2115ptBreak"/>
              <w:rPr>
                <w:rStyle w:val="ChCharisSIL"/>
              </w:rPr>
            </w:pPr>
            <w:r w:rsidRPr="00913A62">
              <w:t>/</w:t>
            </w:r>
            <w:r w:rsidRPr="00913A62">
              <w:rPr>
                <w:rStyle w:val="ChCharisSIL"/>
              </w:rPr>
              <w:t>ˌkɔr.di.ˈna.tɔr</w:t>
            </w:r>
            <w:r w:rsidRPr="00913A62">
              <w:t>/</w:t>
            </w:r>
          </w:p>
        </w:tc>
        <w:tc>
          <w:tcPr>
            <w:tcW w:w="1644" w:type="dxa"/>
            <w:tcBorders>
              <w:bottom w:val="single" w:sz="4" w:space="0" w:color="auto"/>
            </w:tcBorders>
            <w:shd w:val="clear" w:color="auto" w:fill="auto"/>
          </w:tcPr>
          <w:p w14:paraId="7EEEA10F" w14:textId="706A8B65" w:rsidR="00140A47" w:rsidRPr="00913A62" w:rsidRDefault="00B7093A" w:rsidP="00AC4E77">
            <w:pPr>
              <w:pStyle w:val="TableCell0-2115ptBreak"/>
            </w:pPr>
            <w:r>
              <w:t>‘</w:t>
            </w:r>
            <w:r w:rsidR="00140A47" w:rsidRPr="00913A62">
              <w:t>coordinator</w:t>
            </w:r>
            <w:r>
              <w:t>’</w:t>
            </w:r>
          </w:p>
        </w:tc>
      </w:tr>
      <w:tr w:rsidR="00AC23C4" w:rsidRPr="00913A62" w14:paraId="6161148F" w14:textId="77777777" w:rsidTr="00D674CD">
        <w:tc>
          <w:tcPr>
            <w:tcW w:w="2495" w:type="dxa"/>
            <w:gridSpan w:val="2"/>
            <w:tcBorders>
              <w:top w:val="single" w:sz="4" w:space="0" w:color="auto"/>
              <w:bottom w:val="single" w:sz="4" w:space="0" w:color="auto"/>
            </w:tcBorders>
            <w:shd w:val="clear" w:color="auto" w:fill="auto"/>
          </w:tcPr>
          <w:p w14:paraId="26437B70" w14:textId="77777777" w:rsidR="00140A47" w:rsidRPr="00913A62" w:rsidRDefault="00140A47" w:rsidP="00D43E1D">
            <w:pPr>
              <w:pStyle w:val="TableCell2-2Center"/>
            </w:pPr>
            <w:r w:rsidRPr="00913A62">
              <w:t>Antepenultimate stress</w:t>
            </w:r>
          </w:p>
        </w:tc>
        <w:tc>
          <w:tcPr>
            <w:tcW w:w="1644" w:type="dxa"/>
            <w:tcBorders>
              <w:top w:val="single" w:sz="4" w:space="0" w:color="auto"/>
              <w:bottom w:val="single" w:sz="4" w:space="0" w:color="auto"/>
            </w:tcBorders>
            <w:shd w:val="clear" w:color="auto" w:fill="auto"/>
          </w:tcPr>
          <w:p w14:paraId="05E33655" w14:textId="77777777" w:rsidR="00140A47" w:rsidRPr="00D43E1D" w:rsidRDefault="00140A47" w:rsidP="00D43E1D">
            <w:pPr>
              <w:pStyle w:val="TableCell2-2Center"/>
            </w:pPr>
          </w:p>
        </w:tc>
        <w:tc>
          <w:tcPr>
            <w:tcW w:w="1644" w:type="dxa"/>
            <w:tcBorders>
              <w:top w:val="single" w:sz="4" w:space="0" w:color="auto"/>
              <w:bottom w:val="single" w:sz="4" w:space="0" w:color="auto"/>
            </w:tcBorders>
            <w:shd w:val="clear" w:color="auto" w:fill="auto"/>
          </w:tcPr>
          <w:p w14:paraId="78A808A8" w14:textId="77777777" w:rsidR="00140A47" w:rsidRPr="00913A62" w:rsidRDefault="00140A47" w:rsidP="00D43E1D">
            <w:pPr>
              <w:pStyle w:val="TableCell2-2Center"/>
            </w:pPr>
          </w:p>
        </w:tc>
      </w:tr>
      <w:tr w:rsidR="00140A47" w:rsidRPr="00913A62" w14:paraId="7C460221" w14:textId="77777777" w:rsidTr="00D674CD">
        <w:tc>
          <w:tcPr>
            <w:tcW w:w="1758" w:type="dxa"/>
            <w:tcBorders>
              <w:top w:val="single" w:sz="4" w:space="0" w:color="auto"/>
            </w:tcBorders>
            <w:shd w:val="clear" w:color="auto" w:fill="auto"/>
          </w:tcPr>
          <w:p w14:paraId="645E91C8" w14:textId="77777777" w:rsidR="00140A47" w:rsidRPr="00913A62" w:rsidRDefault="00140A47" w:rsidP="00AC4E77">
            <w:pPr>
              <w:pStyle w:val="TableCell2-2115ptBreak"/>
            </w:pPr>
            <w:r w:rsidRPr="00913A62">
              <w:t>V.CCV.CV.V</w:t>
            </w:r>
          </w:p>
        </w:tc>
        <w:tc>
          <w:tcPr>
            <w:tcW w:w="737" w:type="dxa"/>
            <w:tcBorders>
              <w:top w:val="single" w:sz="4" w:space="0" w:color="auto"/>
            </w:tcBorders>
            <w:shd w:val="clear" w:color="auto" w:fill="auto"/>
          </w:tcPr>
          <w:p w14:paraId="1B0B8BB6" w14:textId="77777777" w:rsidR="00140A47" w:rsidRPr="00913A62" w:rsidRDefault="00140A47" w:rsidP="00AC23C4">
            <w:pPr>
              <w:pStyle w:val="TableCell2-2115ptBreak"/>
              <w:ind w:right="170"/>
              <w:jc w:val="right"/>
            </w:pPr>
            <w:r w:rsidRPr="00913A62">
              <w:t>1</w:t>
            </w:r>
          </w:p>
        </w:tc>
        <w:tc>
          <w:tcPr>
            <w:tcW w:w="1644" w:type="dxa"/>
            <w:tcBorders>
              <w:top w:val="single" w:sz="4" w:space="0" w:color="auto"/>
            </w:tcBorders>
            <w:shd w:val="clear" w:color="auto" w:fill="auto"/>
          </w:tcPr>
          <w:p w14:paraId="24FB87BB" w14:textId="77777777" w:rsidR="00140A47" w:rsidRPr="00913A62" w:rsidRDefault="00140A47" w:rsidP="00AC4E77">
            <w:pPr>
              <w:pStyle w:val="TableCell2-2115ptBreak"/>
              <w:rPr>
                <w:rStyle w:val="ChCharisSIL"/>
              </w:rPr>
            </w:pPr>
            <w:r w:rsidRPr="00913A62">
              <w:t>/</w:t>
            </w:r>
            <w:r w:rsidRPr="00913A62">
              <w:rPr>
                <w:rStyle w:val="ChCharisSIL"/>
              </w:rPr>
              <w:t>a.ˈgra.ri.ˌa</w:t>
            </w:r>
            <w:r w:rsidRPr="00913A62">
              <w:t>/</w:t>
            </w:r>
          </w:p>
        </w:tc>
        <w:tc>
          <w:tcPr>
            <w:tcW w:w="1644" w:type="dxa"/>
            <w:tcBorders>
              <w:top w:val="single" w:sz="4" w:space="0" w:color="auto"/>
            </w:tcBorders>
            <w:shd w:val="clear" w:color="auto" w:fill="auto"/>
          </w:tcPr>
          <w:p w14:paraId="6092D6C4" w14:textId="3474BD74" w:rsidR="00140A47" w:rsidRPr="00913A62" w:rsidRDefault="00B7093A" w:rsidP="00AC4E77">
            <w:pPr>
              <w:pStyle w:val="TableCell2-2115ptBreak"/>
            </w:pPr>
            <w:r>
              <w:t>‘</w:t>
            </w:r>
            <w:r w:rsidR="00140A47" w:rsidRPr="00913A62">
              <w:t>agrarian affairs</w:t>
            </w:r>
            <w:r>
              <w:t>’</w:t>
            </w:r>
          </w:p>
        </w:tc>
      </w:tr>
    </w:tbl>
    <w:bookmarkEnd w:id="1082"/>
    <w:p w14:paraId="24CC9F88" w14:textId="77777777" w:rsidR="00140A47" w:rsidRPr="00913A62" w:rsidRDefault="00140A47" w:rsidP="003A294A">
      <w:pPr>
        <w:pStyle w:val="Body0005after05before"/>
      </w:pPr>
      <w:r w:rsidRPr="00913A62">
        <w:t xml:space="preserve">In addition, the corpus also contains ten pentasyllabic roots which are presented in </w:t>
      </w:r>
      <w:r w:rsidRPr="00913A62">
        <w:fldChar w:fldCharType="begin"/>
      </w:r>
      <w:r w:rsidRPr="00913A62">
        <w:instrText xml:space="preserve"> REF _Ref338409413 \h  \* MERGEFORMAT </w:instrText>
      </w:r>
      <w:r w:rsidRPr="00913A62">
        <w:fldChar w:fldCharType="separate"/>
      </w:r>
      <w:r w:rsidR="00154D81" w:rsidRPr="00913A62">
        <w:t xml:space="preserve">Table </w:t>
      </w:r>
      <w:r w:rsidR="00154D81">
        <w:rPr>
          <w:noProof/>
          <w:cs/>
        </w:rPr>
        <w:t>‎</w:t>
      </w:r>
      <w:r w:rsidR="00154D81">
        <w:rPr>
          <w:noProof/>
        </w:rPr>
        <w:t>2.60</w:t>
      </w:r>
      <w:r w:rsidRPr="00913A62">
        <w:fldChar w:fldCharType="end"/>
      </w:r>
      <w:r w:rsidRPr="00913A62">
        <w:t>. Most of them have penultimate stress (6/9</w:t>
      </w:r>
      <w:r w:rsidR="00DF5D68">
        <w:t xml:space="preserve"> – </w:t>
      </w:r>
      <w:r w:rsidRPr="00913A62">
        <w:t>67%), while two have ultimate stress and one has antepenultimate stress.</w:t>
      </w:r>
    </w:p>
    <w:p w14:paraId="5910DB7A" w14:textId="77777777" w:rsidR="00140A47" w:rsidRPr="00913A62" w:rsidRDefault="00140A47" w:rsidP="00140A47">
      <w:pPr>
        <w:pStyle w:val="Caption"/>
      </w:pPr>
      <w:bookmarkStart w:id="1083" w:name="_Ref338409413"/>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60</w:t>
        </w:r>
      </w:fldSimple>
      <w:bookmarkEnd w:id="1083"/>
      <w:r w:rsidRPr="00913A62">
        <w:t>:</w:t>
      </w:r>
      <w:r w:rsidRPr="00913A62">
        <w:tab/>
        <w:t>Pentasyllabic roots (9 items)</w:t>
      </w:r>
    </w:p>
    <w:tbl>
      <w:tblPr>
        <w:tblW w:w="5812" w:type="dxa"/>
        <w:tblInd w:w="170" w:type="dxa"/>
        <w:tblBorders>
          <w:bottom w:val="single" w:sz="4" w:space="0" w:color="auto"/>
        </w:tblBorders>
        <w:tblLayout w:type="fixed"/>
        <w:tblLook w:val="01E0" w:firstRow="1" w:lastRow="1" w:firstColumn="1" w:lastColumn="1" w:noHBand="0" w:noVBand="0"/>
      </w:tblPr>
      <w:tblGrid>
        <w:gridCol w:w="1985"/>
        <w:gridCol w:w="737"/>
        <w:gridCol w:w="1644"/>
        <w:gridCol w:w="1446"/>
      </w:tblGrid>
      <w:tr w:rsidR="00140A47" w:rsidRPr="00F37BC6" w14:paraId="4F8CBEA1" w14:textId="77777777" w:rsidTr="00D674CD">
        <w:trPr>
          <w:tblHeader/>
        </w:trPr>
        <w:tc>
          <w:tcPr>
            <w:tcW w:w="1985" w:type="dxa"/>
            <w:tcBorders>
              <w:top w:val="single" w:sz="4" w:space="0" w:color="auto"/>
              <w:bottom w:val="single" w:sz="4" w:space="0" w:color="auto"/>
            </w:tcBorders>
            <w:shd w:val="clear" w:color="auto" w:fill="auto"/>
          </w:tcPr>
          <w:p w14:paraId="76C0C490" w14:textId="77777777" w:rsidR="00140A47" w:rsidRPr="00F37BC6" w:rsidRDefault="00140A47" w:rsidP="00140A47">
            <w:pPr>
              <w:pStyle w:val="TableHd"/>
            </w:pPr>
            <w:r w:rsidRPr="00F37BC6">
              <w:t>Syllable types</w:t>
            </w:r>
          </w:p>
        </w:tc>
        <w:tc>
          <w:tcPr>
            <w:tcW w:w="737" w:type="dxa"/>
            <w:tcBorders>
              <w:top w:val="single" w:sz="4" w:space="0" w:color="auto"/>
              <w:bottom w:val="single" w:sz="4" w:space="0" w:color="auto"/>
            </w:tcBorders>
            <w:shd w:val="clear" w:color="auto" w:fill="auto"/>
          </w:tcPr>
          <w:p w14:paraId="5C41C212" w14:textId="77777777" w:rsidR="00140A47" w:rsidRPr="00F37BC6" w:rsidRDefault="00140A47" w:rsidP="00140A47">
            <w:pPr>
              <w:pStyle w:val="TableHd"/>
            </w:pPr>
            <w:r w:rsidRPr="00F37BC6">
              <w:t>Count</w:t>
            </w:r>
          </w:p>
        </w:tc>
        <w:tc>
          <w:tcPr>
            <w:tcW w:w="1644" w:type="dxa"/>
            <w:tcBorders>
              <w:top w:val="single" w:sz="4" w:space="0" w:color="auto"/>
              <w:bottom w:val="single" w:sz="4" w:space="0" w:color="auto"/>
            </w:tcBorders>
            <w:shd w:val="clear" w:color="auto" w:fill="auto"/>
          </w:tcPr>
          <w:p w14:paraId="61BF0CD2" w14:textId="77777777" w:rsidR="00140A47" w:rsidRPr="00F37BC6" w:rsidRDefault="00140A47" w:rsidP="00140A47">
            <w:pPr>
              <w:pStyle w:val="TableHd"/>
            </w:pPr>
            <w:r w:rsidRPr="00F37BC6">
              <w:t>Item</w:t>
            </w:r>
          </w:p>
        </w:tc>
        <w:tc>
          <w:tcPr>
            <w:tcW w:w="1446" w:type="dxa"/>
            <w:tcBorders>
              <w:top w:val="single" w:sz="4" w:space="0" w:color="auto"/>
              <w:bottom w:val="single" w:sz="4" w:space="0" w:color="auto"/>
            </w:tcBorders>
            <w:shd w:val="clear" w:color="auto" w:fill="auto"/>
          </w:tcPr>
          <w:p w14:paraId="795BBDC9" w14:textId="77777777" w:rsidR="00140A47" w:rsidRPr="00F37BC6" w:rsidRDefault="00140A47" w:rsidP="00140A47">
            <w:pPr>
              <w:pStyle w:val="TableHd"/>
            </w:pPr>
            <w:r w:rsidRPr="00F37BC6">
              <w:t>Gloss</w:t>
            </w:r>
          </w:p>
        </w:tc>
      </w:tr>
      <w:tr w:rsidR="00AC23C4" w:rsidRPr="00913A62" w14:paraId="65535534" w14:textId="77777777" w:rsidTr="00D674CD">
        <w:tc>
          <w:tcPr>
            <w:tcW w:w="2722" w:type="dxa"/>
            <w:gridSpan w:val="2"/>
            <w:tcBorders>
              <w:top w:val="single" w:sz="4" w:space="0" w:color="auto"/>
              <w:bottom w:val="single" w:sz="4" w:space="0" w:color="auto"/>
            </w:tcBorders>
            <w:shd w:val="clear" w:color="auto" w:fill="auto"/>
          </w:tcPr>
          <w:p w14:paraId="657A1501" w14:textId="77777777" w:rsidR="00140A47" w:rsidRPr="00913A62" w:rsidRDefault="00140A47" w:rsidP="00D43E1D">
            <w:pPr>
              <w:pStyle w:val="TableCell2-2Center"/>
            </w:pPr>
            <w:r w:rsidRPr="00913A62">
              <w:t>Ultimate stress</w:t>
            </w:r>
          </w:p>
        </w:tc>
        <w:tc>
          <w:tcPr>
            <w:tcW w:w="1644" w:type="dxa"/>
            <w:tcBorders>
              <w:top w:val="single" w:sz="4" w:space="0" w:color="auto"/>
              <w:bottom w:val="single" w:sz="4" w:space="0" w:color="auto"/>
            </w:tcBorders>
            <w:shd w:val="clear" w:color="auto" w:fill="auto"/>
          </w:tcPr>
          <w:p w14:paraId="1784C47F" w14:textId="77777777" w:rsidR="00140A47" w:rsidRPr="00D43E1D" w:rsidRDefault="00140A47" w:rsidP="00D43E1D">
            <w:pPr>
              <w:pStyle w:val="TableCell2-2Center"/>
            </w:pPr>
          </w:p>
        </w:tc>
        <w:tc>
          <w:tcPr>
            <w:tcW w:w="1446" w:type="dxa"/>
            <w:tcBorders>
              <w:top w:val="single" w:sz="4" w:space="0" w:color="auto"/>
              <w:bottom w:val="single" w:sz="4" w:space="0" w:color="auto"/>
            </w:tcBorders>
            <w:shd w:val="clear" w:color="auto" w:fill="auto"/>
          </w:tcPr>
          <w:p w14:paraId="5B72FCA6" w14:textId="77777777" w:rsidR="00140A47" w:rsidRPr="00913A62" w:rsidRDefault="00140A47" w:rsidP="00D43E1D">
            <w:pPr>
              <w:pStyle w:val="TableCell2-2Center"/>
            </w:pPr>
          </w:p>
        </w:tc>
      </w:tr>
      <w:tr w:rsidR="00140A47" w:rsidRPr="00913A62" w14:paraId="3D67B074" w14:textId="77777777" w:rsidTr="00D674CD">
        <w:tc>
          <w:tcPr>
            <w:tcW w:w="1985" w:type="dxa"/>
            <w:tcBorders>
              <w:top w:val="single" w:sz="4" w:space="0" w:color="auto"/>
            </w:tcBorders>
            <w:shd w:val="clear" w:color="auto" w:fill="auto"/>
          </w:tcPr>
          <w:p w14:paraId="48F8911E" w14:textId="77777777" w:rsidR="00140A47" w:rsidRPr="00913A62" w:rsidRDefault="00140A47" w:rsidP="00AC4E77">
            <w:pPr>
              <w:pStyle w:val="TableCell2-2115pt"/>
            </w:pPr>
            <w:r w:rsidRPr="00913A62">
              <w:t>V.CV.CVC.CV.CVC</w:t>
            </w:r>
          </w:p>
        </w:tc>
        <w:tc>
          <w:tcPr>
            <w:tcW w:w="737" w:type="dxa"/>
            <w:tcBorders>
              <w:top w:val="single" w:sz="4" w:space="0" w:color="auto"/>
            </w:tcBorders>
            <w:shd w:val="clear" w:color="auto" w:fill="auto"/>
          </w:tcPr>
          <w:p w14:paraId="02E414F4" w14:textId="77777777" w:rsidR="00140A47" w:rsidRPr="00913A62" w:rsidRDefault="00140A47" w:rsidP="00AC23C4">
            <w:pPr>
              <w:pStyle w:val="TableCell2-2115pt"/>
              <w:ind w:right="170"/>
              <w:jc w:val="right"/>
            </w:pPr>
            <w:r w:rsidRPr="00913A62">
              <w:t>1</w:t>
            </w:r>
          </w:p>
        </w:tc>
        <w:tc>
          <w:tcPr>
            <w:tcW w:w="1644" w:type="dxa"/>
            <w:tcBorders>
              <w:top w:val="single" w:sz="4" w:space="0" w:color="auto"/>
            </w:tcBorders>
            <w:shd w:val="clear" w:color="auto" w:fill="auto"/>
          </w:tcPr>
          <w:p w14:paraId="03047B15" w14:textId="77777777" w:rsidR="00140A47" w:rsidRPr="00913A62" w:rsidRDefault="00140A47" w:rsidP="00AC4E77">
            <w:pPr>
              <w:pStyle w:val="TableCell2-2115pt"/>
              <w:rPr>
                <w:rStyle w:val="ChCharisSIL"/>
              </w:rPr>
            </w:pPr>
            <w:r w:rsidRPr="006A23BE">
              <w:t>/</w:t>
            </w:r>
            <w:r w:rsidRPr="00913A62">
              <w:rPr>
                <w:rStyle w:val="ChCharisSIL"/>
              </w:rPr>
              <w:t>ˌu.ni.ˌfɛr.si.ˈtas</w:t>
            </w:r>
            <w:r w:rsidRPr="006A23BE">
              <w:t>/</w:t>
            </w:r>
          </w:p>
        </w:tc>
        <w:tc>
          <w:tcPr>
            <w:tcW w:w="1446" w:type="dxa"/>
            <w:tcBorders>
              <w:top w:val="single" w:sz="4" w:space="0" w:color="auto"/>
            </w:tcBorders>
            <w:shd w:val="clear" w:color="auto" w:fill="auto"/>
          </w:tcPr>
          <w:p w14:paraId="5DF28F13" w14:textId="3E52D202" w:rsidR="00140A47" w:rsidRPr="00913A62" w:rsidRDefault="00B7093A" w:rsidP="00AC4E77">
            <w:pPr>
              <w:pStyle w:val="TableCell2-2115pt"/>
            </w:pPr>
            <w:r>
              <w:t>‘</w:t>
            </w:r>
            <w:r w:rsidR="00140A47" w:rsidRPr="00913A62">
              <w:t>university</w:t>
            </w:r>
            <w:r>
              <w:t>’</w:t>
            </w:r>
          </w:p>
        </w:tc>
      </w:tr>
      <w:tr w:rsidR="00140A47" w:rsidRPr="00913A62" w14:paraId="4486D7F7" w14:textId="77777777" w:rsidTr="00D674CD">
        <w:tc>
          <w:tcPr>
            <w:tcW w:w="1985" w:type="dxa"/>
            <w:tcBorders>
              <w:bottom w:val="single" w:sz="4" w:space="0" w:color="auto"/>
            </w:tcBorders>
            <w:shd w:val="clear" w:color="auto" w:fill="auto"/>
          </w:tcPr>
          <w:p w14:paraId="4DE91B32" w14:textId="77777777" w:rsidR="00140A47" w:rsidRPr="00913A62" w:rsidRDefault="00140A47" w:rsidP="00AC4E77">
            <w:pPr>
              <w:pStyle w:val="TableCell0-2115ptBreak"/>
            </w:pPr>
            <w:r w:rsidRPr="00913A62">
              <w:t>CV.CV.CV.CV.CV</w:t>
            </w:r>
          </w:p>
        </w:tc>
        <w:tc>
          <w:tcPr>
            <w:tcW w:w="737" w:type="dxa"/>
            <w:tcBorders>
              <w:bottom w:val="single" w:sz="4" w:space="0" w:color="auto"/>
            </w:tcBorders>
            <w:shd w:val="clear" w:color="auto" w:fill="auto"/>
          </w:tcPr>
          <w:p w14:paraId="02C52AD4" w14:textId="77777777" w:rsidR="00140A47" w:rsidRPr="00913A62" w:rsidRDefault="00140A47" w:rsidP="00AC23C4">
            <w:pPr>
              <w:pStyle w:val="TableCell0-2115ptBreak"/>
              <w:ind w:right="170"/>
              <w:jc w:val="right"/>
            </w:pPr>
            <w:r w:rsidRPr="00913A62">
              <w:t>1</w:t>
            </w:r>
          </w:p>
        </w:tc>
        <w:tc>
          <w:tcPr>
            <w:tcW w:w="1644" w:type="dxa"/>
            <w:tcBorders>
              <w:bottom w:val="single" w:sz="4" w:space="0" w:color="auto"/>
            </w:tcBorders>
            <w:shd w:val="clear" w:color="auto" w:fill="auto"/>
          </w:tcPr>
          <w:p w14:paraId="6108BC70" w14:textId="77777777" w:rsidR="00140A47" w:rsidRPr="00913A62" w:rsidRDefault="00140A47" w:rsidP="00AC4E77">
            <w:pPr>
              <w:pStyle w:val="TableCell0-2115ptBreak"/>
              <w:rPr>
                <w:rStyle w:val="ChCharisSIL"/>
              </w:rPr>
            </w:pPr>
            <w:r w:rsidRPr="006A23BE">
              <w:t>/</w:t>
            </w:r>
            <w:r w:rsidRPr="00913A62">
              <w:rPr>
                <w:rStyle w:val="ChCharisSIL"/>
              </w:rPr>
              <w:t>ˌpi.si.ˌkɔ.lɔ.ˈgi</w:t>
            </w:r>
            <w:r w:rsidRPr="006A23BE">
              <w:t>/</w:t>
            </w:r>
          </w:p>
        </w:tc>
        <w:tc>
          <w:tcPr>
            <w:tcW w:w="1446" w:type="dxa"/>
            <w:tcBorders>
              <w:bottom w:val="single" w:sz="4" w:space="0" w:color="auto"/>
            </w:tcBorders>
            <w:shd w:val="clear" w:color="auto" w:fill="auto"/>
          </w:tcPr>
          <w:p w14:paraId="27320216" w14:textId="62BF2A3F" w:rsidR="00140A47" w:rsidRPr="00913A62" w:rsidRDefault="00B7093A" w:rsidP="00AC4E77">
            <w:pPr>
              <w:pStyle w:val="TableCell0-2115ptBreak"/>
            </w:pPr>
            <w:r>
              <w:t>‘</w:t>
            </w:r>
            <w:r w:rsidR="00140A47" w:rsidRPr="00913A62">
              <w:t>psychology</w:t>
            </w:r>
            <w:r>
              <w:t>’</w:t>
            </w:r>
          </w:p>
        </w:tc>
      </w:tr>
      <w:tr w:rsidR="00AC23C4" w:rsidRPr="00913A62" w14:paraId="7BA768D8" w14:textId="77777777" w:rsidTr="00D674CD">
        <w:tc>
          <w:tcPr>
            <w:tcW w:w="2722" w:type="dxa"/>
            <w:gridSpan w:val="2"/>
            <w:tcBorders>
              <w:top w:val="single" w:sz="4" w:space="0" w:color="auto"/>
              <w:bottom w:val="single" w:sz="4" w:space="0" w:color="auto"/>
            </w:tcBorders>
            <w:shd w:val="clear" w:color="auto" w:fill="auto"/>
          </w:tcPr>
          <w:p w14:paraId="0417EDA2" w14:textId="77777777" w:rsidR="00140A47" w:rsidRPr="00913A62" w:rsidRDefault="00140A47" w:rsidP="00D43E1D">
            <w:pPr>
              <w:pStyle w:val="TableCell2-2Center"/>
            </w:pPr>
            <w:r w:rsidRPr="00913A62">
              <w:t>Penultimate stress</w:t>
            </w:r>
          </w:p>
        </w:tc>
        <w:tc>
          <w:tcPr>
            <w:tcW w:w="1644" w:type="dxa"/>
            <w:tcBorders>
              <w:top w:val="single" w:sz="4" w:space="0" w:color="auto"/>
              <w:bottom w:val="single" w:sz="4" w:space="0" w:color="auto"/>
            </w:tcBorders>
            <w:shd w:val="clear" w:color="auto" w:fill="auto"/>
          </w:tcPr>
          <w:p w14:paraId="25041D98" w14:textId="77777777" w:rsidR="00140A47" w:rsidRPr="00D43E1D" w:rsidRDefault="00140A47" w:rsidP="00D43E1D">
            <w:pPr>
              <w:pStyle w:val="TableCell2-2Center"/>
            </w:pPr>
          </w:p>
        </w:tc>
        <w:tc>
          <w:tcPr>
            <w:tcW w:w="1446" w:type="dxa"/>
            <w:tcBorders>
              <w:top w:val="single" w:sz="4" w:space="0" w:color="auto"/>
              <w:bottom w:val="single" w:sz="4" w:space="0" w:color="auto"/>
            </w:tcBorders>
            <w:shd w:val="clear" w:color="auto" w:fill="auto"/>
          </w:tcPr>
          <w:p w14:paraId="29F01D79" w14:textId="77777777" w:rsidR="00140A47" w:rsidRPr="00913A62" w:rsidRDefault="00140A47" w:rsidP="00D43E1D">
            <w:pPr>
              <w:pStyle w:val="TableCell2-2Center"/>
            </w:pPr>
          </w:p>
        </w:tc>
      </w:tr>
      <w:tr w:rsidR="00140A47" w:rsidRPr="00913A62" w14:paraId="71EC89F6" w14:textId="77777777" w:rsidTr="00D674CD">
        <w:tc>
          <w:tcPr>
            <w:tcW w:w="1985" w:type="dxa"/>
            <w:tcBorders>
              <w:top w:val="single" w:sz="4" w:space="0" w:color="auto"/>
            </w:tcBorders>
            <w:shd w:val="clear" w:color="auto" w:fill="auto"/>
          </w:tcPr>
          <w:p w14:paraId="606E2805" w14:textId="77777777" w:rsidR="00140A47" w:rsidRPr="00913A62" w:rsidRDefault="00140A47" w:rsidP="00AC4E77">
            <w:pPr>
              <w:pStyle w:val="TableCell2-2115pt"/>
            </w:pPr>
            <w:r w:rsidRPr="00913A62">
              <w:t>V.CVC.CV.V.CV</w:t>
            </w:r>
          </w:p>
        </w:tc>
        <w:tc>
          <w:tcPr>
            <w:tcW w:w="737" w:type="dxa"/>
            <w:tcBorders>
              <w:top w:val="single" w:sz="4" w:space="0" w:color="auto"/>
            </w:tcBorders>
            <w:shd w:val="clear" w:color="auto" w:fill="auto"/>
          </w:tcPr>
          <w:p w14:paraId="7D0223E6" w14:textId="77777777" w:rsidR="00140A47" w:rsidRPr="00913A62" w:rsidRDefault="00140A47" w:rsidP="00AC23C4">
            <w:pPr>
              <w:pStyle w:val="TableCell2-2115pt"/>
              <w:ind w:right="170"/>
              <w:jc w:val="right"/>
            </w:pPr>
            <w:r w:rsidRPr="00913A62">
              <w:t>1</w:t>
            </w:r>
          </w:p>
        </w:tc>
        <w:tc>
          <w:tcPr>
            <w:tcW w:w="1644" w:type="dxa"/>
            <w:tcBorders>
              <w:top w:val="single" w:sz="4" w:space="0" w:color="auto"/>
            </w:tcBorders>
            <w:shd w:val="clear" w:color="auto" w:fill="auto"/>
          </w:tcPr>
          <w:p w14:paraId="562837D3" w14:textId="77777777" w:rsidR="00140A47" w:rsidRPr="00913A62" w:rsidRDefault="00140A47" w:rsidP="00AC4E77">
            <w:pPr>
              <w:pStyle w:val="TableCell2-2115pt"/>
              <w:rPr>
                <w:rStyle w:val="ChCharisSIL"/>
              </w:rPr>
            </w:pPr>
            <w:r w:rsidRPr="006A23BE">
              <w:t>/</w:t>
            </w:r>
            <w:r w:rsidRPr="00913A62">
              <w:rPr>
                <w:rStyle w:val="ChCharisSIL"/>
              </w:rPr>
              <w:t>ɔ.ˌlɪm.pi.ˈa.dɛ</w:t>
            </w:r>
            <w:r w:rsidRPr="006A23BE">
              <w:t>/</w:t>
            </w:r>
          </w:p>
        </w:tc>
        <w:tc>
          <w:tcPr>
            <w:tcW w:w="1446" w:type="dxa"/>
            <w:tcBorders>
              <w:top w:val="single" w:sz="4" w:space="0" w:color="auto"/>
            </w:tcBorders>
            <w:shd w:val="clear" w:color="auto" w:fill="auto"/>
          </w:tcPr>
          <w:p w14:paraId="5FF26A80" w14:textId="762E43FC" w:rsidR="00140A47" w:rsidRPr="00913A62" w:rsidRDefault="00B7093A" w:rsidP="00AC4E77">
            <w:pPr>
              <w:pStyle w:val="TableCell2-2115pt"/>
            </w:pPr>
            <w:r>
              <w:t>‘</w:t>
            </w:r>
            <w:r w:rsidR="00140A47" w:rsidRPr="00913A62">
              <w:t>Olympiad</w:t>
            </w:r>
            <w:r>
              <w:t>’</w:t>
            </w:r>
          </w:p>
        </w:tc>
      </w:tr>
      <w:tr w:rsidR="00AC23C4" w:rsidRPr="00913A62" w14:paraId="425EED38" w14:textId="77777777" w:rsidTr="00D674CD">
        <w:tc>
          <w:tcPr>
            <w:tcW w:w="1985" w:type="dxa"/>
            <w:shd w:val="clear" w:color="auto" w:fill="auto"/>
          </w:tcPr>
          <w:p w14:paraId="1A759DED" w14:textId="77777777" w:rsidR="00140A47" w:rsidRPr="00F37BC6" w:rsidRDefault="00140A47" w:rsidP="00AC4E77">
            <w:pPr>
              <w:pStyle w:val="TableCell0-2115ptBreak"/>
            </w:pPr>
            <w:r w:rsidRPr="00F37BC6">
              <w:t>V.CVC.CV.CV.CV</w:t>
            </w:r>
          </w:p>
        </w:tc>
        <w:tc>
          <w:tcPr>
            <w:tcW w:w="737" w:type="dxa"/>
            <w:shd w:val="clear" w:color="auto" w:fill="auto"/>
          </w:tcPr>
          <w:p w14:paraId="2D3854CE" w14:textId="77777777" w:rsidR="00140A47" w:rsidRPr="00913A62" w:rsidRDefault="00140A47" w:rsidP="00AC23C4">
            <w:pPr>
              <w:pStyle w:val="TableCell0-2115ptBreak"/>
              <w:ind w:right="170"/>
              <w:jc w:val="right"/>
            </w:pPr>
            <w:r w:rsidRPr="00913A62">
              <w:t>1</w:t>
            </w:r>
          </w:p>
        </w:tc>
        <w:tc>
          <w:tcPr>
            <w:tcW w:w="1644" w:type="dxa"/>
            <w:shd w:val="clear" w:color="auto" w:fill="auto"/>
          </w:tcPr>
          <w:p w14:paraId="651A3627" w14:textId="77777777" w:rsidR="00140A47" w:rsidRPr="00913A62" w:rsidRDefault="00140A47" w:rsidP="00AC4E77">
            <w:pPr>
              <w:pStyle w:val="TableCell0-2115ptBreak"/>
              <w:rPr>
                <w:rStyle w:val="ChCharisSIL"/>
              </w:rPr>
            </w:pPr>
            <w:r w:rsidRPr="006A23BE">
              <w:t>/</w:t>
            </w:r>
            <w:r w:rsidRPr="00913A62">
              <w:rPr>
                <w:rStyle w:val="ChCharisSIL"/>
              </w:rPr>
              <w:t>ɛ.ˌman.si.ˈpa.si</w:t>
            </w:r>
            <w:r w:rsidRPr="006A23BE">
              <w:t>/</w:t>
            </w:r>
          </w:p>
        </w:tc>
        <w:tc>
          <w:tcPr>
            <w:tcW w:w="1446" w:type="dxa"/>
            <w:shd w:val="clear" w:color="auto" w:fill="auto"/>
          </w:tcPr>
          <w:p w14:paraId="399C75C6" w14:textId="7B5E9E4C" w:rsidR="00140A47" w:rsidRPr="00913A62" w:rsidRDefault="00B7093A" w:rsidP="00AC4E77">
            <w:pPr>
              <w:pStyle w:val="TableCell0-2115ptBreak"/>
            </w:pPr>
            <w:r>
              <w:t>‘</w:t>
            </w:r>
            <w:r w:rsidR="00140A47" w:rsidRPr="00913A62">
              <w:t>emancipation</w:t>
            </w:r>
            <w:r>
              <w:t>’</w:t>
            </w:r>
          </w:p>
        </w:tc>
      </w:tr>
      <w:tr w:rsidR="00AC23C4" w:rsidRPr="00913A62" w14:paraId="46FCC64A" w14:textId="77777777" w:rsidTr="00D674CD">
        <w:tc>
          <w:tcPr>
            <w:tcW w:w="1985" w:type="dxa"/>
            <w:shd w:val="clear" w:color="auto" w:fill="auto"/>
          </w:tcPr>
          <w:p w14:paraId="4EBF5156" w14:textId="77777777" w:rsidR="00140A47" w:rsidRPr="00913A62" w:rsidRDefault="00140A47" w:rsidP="00AC4E77">
            <w:pPr>
              <w:pStyle w:val="TableCell2-2115pt"/>
            </w:pPr>
            <w:r w:rsidRPr="00913A62">
              <w:t>CV.CV.V.CV.CVC</w:t>
            </w:r>
          </w:p>
        </w:tc>
        <w:tc>
          <w:tcPr>
            <w:tcW w:w="737" w:type="dxa"/>
            <w:shd w:val="clear" w:color="auto" w:fill="auto"/>
          </w:tcPr>
          <w:p w14:paraId="1CA041D6" w14:textId="77777777" w:rsidR="00140A47" w:rsidRPr="00913A62" w:rsidRDefault="00140A47" w:rsidP="00AC23C4">
            <w:pPr>
              <w:pStyle w:val="TableCell2-2115pt"/>
              <w:ind w:right="170"/>
              <w:jc w:val="right"/>
            </w:pPr>
            <w:r w:rsidRPr="00913A62">
              <w:t>1</w:t>
            </w:r>
          </w:p>
        </w:tc>
        <w:tc>
          <w:tcPr>
            <w:tcW w:w="1644" w:type="dxa"/>
            <w:shd w:val="clear" w:color="auto" w:fill="auto"/>
          </w:tcPr>
          <w:p w14:paraId="4B0A704E" w14:textId="77777777" w:rsidR="00140A47" w:rsidRPr="00913A62" w:rsidRDefault="00140A47" w:rsidP="00AC4E77">
            <w:pPr>
              <w:pStyle w:val="TableCell2-2115pt"/>
              <w:rPr>
                <w:rStyle w:val="ChCharisSIL"/>
              </w:rPr>
            </w:pPr>
            <w:r w:rsidRPr="006A23BE">
              <w:t>/</w:t>
            </w:r>
            <w:r w:rsidRPr="00913A62">
              <w:rPr>
                <w:rStyle w:val="ChCharisSIL"/>
              </w:rPr>
              <w:t>mi.ˌsi.ɔ.ˈna.ris</w:t>
            </w:r>
            <w:r w:rsidRPr="006A23BE">
              <w:t>/</w:t>
            </w:r>
          </w:p>
        </w:tc>
        <w:tc>
          <w:tcPr>
            <w:tcW w:w="1446" w:type="dxa"/>
            <w:shd w:val="clear" w:color="auto" w:fill="auto"/>
          </w:tcPr>
          <w:p w14:paraId="6A8337B3" w14:textId="6D8891BB" w:rsidR="00140A47" w:rsidRPr="00913A62" w:rsidRDefault="00B7093A" w:rsidP="00AC4E77">
            <w:pPr>
              <w:pStyle w:val="TableCell2-2115pt"/>
            </w:pPr>
            <w:r>
              <w:t>‘</w:t>
            </w:r>
            <w:r w:rsidR="00140A47" w:rsidRPr="00913A62">
              <w:t>missionary</w:t>
            </w:r>
            <w:r>
              <w:t>’</w:t>
            </w:r>
          </w:p>
        </w:tc>
      </w:tr>
      <w:tr w:rsidR="00140A47" w:rsidRPr="00913A62" w14:paraId="699C818A" w14:textId="77777777" w:rsidTr="00D674CD">
        <w:tc>
          <w:tcPr>
            <w:tcW w:w="1985" w:type="dxa"/>
            <w:shd w:val="clear" w:color="auto" w:fill="auto"/>
          </w:tcPr>
          <w:p w14:paraId="6A4FCCD0" w14:textId="77777777" w:rsidR="00140A47" w:rsidRPr="00913A62" w:rsidRDefault="00140A47" w:rsidP="00AC4E77">
            <w:pPr>
              <w:pStyle w:val="TableCell0-2115pt"/>
            </w:pPr>
            <w:r w:rsidRPr="00913A62">
              <w:t>CV.CV.CV.CV.CV</w:t>
            </w:r>
          </w:p>
        </w:tc>
        <w:tc>
          <w:tcPr>
            <w:tcW w:w="737" w:type="dxa"/>
            <w:shd w:val="clear" w:color="auto" w:fill="auto"/>
          </w:tcPr>
          <w:p w14:paraId="12712FCA" w14:textId="77777777" w:rsidR="00140A47" w:rsidRPr="00913A62" w:rsidRDefault="00140A47" w:rsidP="00AC23C4">
            <w:pPr>
              <w:pStyle w:val="TableCell0-2115pt"/>
              <w:ind w:right="170"/>
              <w:jc w:val="right"/>
            </w:pPr>
            <w:r w:rsidRPr="00913A62">
              <w:t>2</w:t>
            </w:r>
          </w:p>
        </w:tc>
        <w:tc>
          <w:tcPr>
            <w:tcW w:w="1644" w:type="dxa"/>
            <w:shd w:val="clear" w:color="auto" w:fill="auto"/>
          </w:tcPr>
          <w:p w14:paraId="1B432543" w14:textId="77777777" w:rsidR="00140A47" w:rsidRPr="00913A62" w:rsidRDefault="00140A47" w:rsidP="00AC4E77">
            <w:pPr>
              <w:pStyle w:val="TableCell0-2115pt"/>
              <w:rPr>
                <w:rStyle w:val="ChCharisSIL"/>
              </w:rPr>
            </w:pPr>
            <w:r w:rsidRPr="006A23BE">
              <w:t>/</w:t>
            </w:r>
            <w:r w:rsidRPr="00913A62">
              <w:rPr>
                <w:rStyle w:val="ChCharisSIL"/>
              </w:rPr>
              <w:t>ma.ˌtɛ.ma.ˈti.ka</w:t>
            </w:r>
            <w:r w:rsidRPr="006A23BE">
              <w:t>/</w:t>
            </w:r>
          </w:p>
        </w:tc>
        <w:tc>
          <w:tcPr>
            <w:tcW w:w="1446" w:type="dxa"/>
            <w:shd w:val="clear" w:color="auto" w:fill="auto"/>
          </w:tcPr>
          <w:p w14:paraId="79F93CC0" w14:textId="65D2D309" w:rsidR="00140A47" w:rsidRPr="00913A62" w:rsidRDefault="00B7093A" w:rsidP="00AC4E77">
            <w:pPr>
              <w:pStyle w:val="TableCell0-2115pt"/>
            </w:pPr>
            <w:r>
              <w:t>‘</w:t>
            </w:r>
            <w:r w:rsidR="00140A47" w:rsidRPr="00913A62">
              <w:t>mathematics</w:t>
            </w:r>
            <w:r>
              <w:t>’</w:t>
            </w:r>
          </w:p>
        </w:tc>
      </w:tr>
      <w:tr w:rsidR="00140A47" w:rsidRPr="00913A62" w14:paraId="56DB0762" w14:textId="77777777" w:rsidTr="00D674CD">
        <w:tc>
          <w:tcPr>
            <w:tcW w:w="1985" w:type="dxa"/>
            <w:tcBorders>
              <w:bottom w:val="single" w:sz="4" w:space="0" w:color="auto"/>
            </w:tcBorders>
            <w:shd w:val="clear" w:color="auto" w:fill="auto"/>
          </w:tcPr>
          <w:p w14:paraId="34228BA3" w14:textId="77777777" w:rsidR="00140A47" w:rsidRPr="00913A62" w:rsidRDefault="00140A47" w:rsidP="00AC4E77">
            <w:pPr>
              <w:pStyle w:val="TableCell0-2115ptBreak"/>
            </w:pPr>
            <w:r w:rsidRPr="00913A62">
              <w:t>CV.CVC.CV.CV.V</w:t>
            </w:r>
          </w:p>
        </w:tc>
        <w:tc>
          <w:tcPr>
            <w:tcW w:w="737" w:type="dxa"/>
            <w:tcBorders>
              <w:bottom w:val="single" w:sz="4" w:space="0" w:color="auto"/>
            </w:tcBorders>
            <w:shd w:val="clear" w:color="auto" w:fill="auto"/>
          </w:tcPr>
          <w:p w14:paraId="2C53B366" w14:textId="77777777" w:rsidR="00140A47" w:rsidRPr="00913A62" w:rsidRDefault="00140A47" w:rsidP="00AC23C4">
            <w:pPr>
              <w:pStyle w:val="TableCell0-2115ptBreak"/>
              <w:ind w:right="170"/>
              <w:jc w:val="right"/>
            </w:pPr>
            <w:r w:rsidRPr="00913A62">
              <w:t>1</w:t>
            </w:r>
          </w:p>
        </w:tc>
        <w:tc>
          <w:tcPr>
            <w:tcW w:w="1644" w:type="dxa"/>
            <w:tcBorders>
              <w:bottom w:val="single" w:sz="4" w:space="0" w:color="auto"/>
            </w:tcBorders>
            <w:shd w:val="clear" w:color="auto" w:fill="auto"/>
          </w:tcPr>
          <w:p w14:paraId="221618F6" w14:textId="77777777" w:rsidR="00140A47" w:rsidRPr="00913A62" w:rsidRDefault="00140A47" w:rsidP="00AC4E77">
            <w:pPr>
              <w:pStyle w:val="TableCell0-2115ptBreak"/>
              <w:rPr>
                <w:rStyle w:val="ChCharisSIL"/>
              </w:rPr>
            </w:pPr>
            <w:r w:rsidRPr="006A23BE">
              <w:t>/</w:t>
            </w:r>
            <w:r w:rsidRPr="00913A62">
              <w:rPr>
                <w:rStyle w:val="ChCharisSIL"/>
              </w:rPr>
              <w:t>sɛ.ˌkɛr.ta.ˈri.a</w:t>
            </w:r>
            <w:r w:rsidRPr="006A23BE">
              <w:t>/</w:t>
            </w:r>
          </w:p>
        </w:tc>
        <w:tc>
          <w:tcPr>
            <w:tcW w:w="1446" w:type="dxa"/>
            <w:tcBorders>
              <w:bottom w:val="single" w:sz="4" w:space="0" w:color="auto"/>
            </w:tcBorders>
            <w:shd w:val="clear" w:color="auto" w:fill="auto"/>
          </w:tcPr>
          <w:p w14:paraId="44C86517" w14:textId="41F2A647" w:rsidR="00140A47" w:rsidRPr="00913A62" w:rsidRDefault="00B7093A" w:rsidP="00AC4E77">
            <w:pPr>
              <w:pStyle w:val="TableCell0-2115ptBreak"/>
            </w:pPr>
            <w:r>
              <w:t>‘</w:t>
            </w:r>
            <w:r w:rsidR="00140A47" w:rsidRPr="00913A62">
              <w:t>secretariat</w:t>
            </w:r>
            <w:r>
              <w:t>’</w:t>
            </w:r>
          </w:p>
        </w:tc>
      </w:tr>
      <w:tr w:rsidR="00AC23C4" w:rsidRPr="00913A62" w14:paraId="19AE8CB4" w14:textId="77777777" w:rsidTr="00D674CD">
        <w:tc>
          <w:tcPr>
            <w:tcW w:w="2722" w:type="dxa"/>
            <w:gridSpan w:val="2"/>
            <w:tcBorders>
              <w:top w:val="single" w:sz="4" w:space="0" w:color="auto"/>
              <w:bottom w:val="single" w:sz="4" w:space="0" w:color="auto"/>
            </w:tcBorders>
            <w:shd w:val="clear" w:color="auto" w:fill="auto"/>
          </w:tcPr>
          <w:p w14:paraId="2BB72740" w14:textId="77777777" w:rsidR="00140A47" w:rsidRPr="00913A62" w:rsidRDefault="00140A47" w:rsidP="00D43E1D">
            <w:pPr>
              <w:pStyle w:val="TableCell2-2Center"/>
            </w:pPr>
            <w:r w:rsidRPr="00913A62">
              <w:t>Antepenultimate stress</w:t>
            </w:r>
          </w:p>
        </w:tc>
        <w:tc>
          <w:tcPr>
            <w:tcW w:w="1644" w:type="dxa"/>
            <w:tcBorders>
              <w:top w:val="single" w:sz="4" w:space="0" w:color="auto"/>
              <w:bottom w:val="single" w:sz="4" w:space="0" w:color="auto"/>
            </w:tcBorders>
            <w:shd w:val="clear" w:color="auto" w:fill="auto"/>
          </w:tcPr>
          <w:p w14:paraId="2C698443" w14:textId="77777777" w:rsidR="00140A47" w:rsidRPr="00D43E1D" w:rsidRDefault="00140A47" w:rsidP="00D43E1D">
            <w:pPr>
              <w:pStyle w:val="TableCell2-2Center"/>
            </w:pPr>
          </w:p>
        </w:tc>
        <w:tc>
          <w:tcPr>
            <w:tcW w:w="1446" w:type="dxa"/>
            <w:tcBorders>
              <w:top w:val="single" w:sz="4" w:space="0" w:color="auto"/>
              <w:bottom w:val="single" w:sz="4" w:space="0" w:color="auto"/>
            </w:tcBorders>
            <w:shd w:val="clear" w:color="auto" w:fill="auto"/>
          </w:tcPr>
          <w:p w14:paraId="6703D927" w14:textId="77777777" w:rsidR="00140A47" w:rsidRPr="00913A62" w:rsidRDefault="00140A47" w:rsidP="00D43E1D">
            <w:pPr>
              <w:pStyle w:val="TableCell2-2Center"/>
            </w:pPr>
          </w:p>
        </w:tc>
      </w:tr>
      <w:tr w:rsidR="00140A47" w:rsidRPr="00913A62" w14:paraId="12CC46C0" w14:textId="77777777" w:rsidTr="00D674CD">
        <w:tc>
          <w:tcPr>
            <w:tcW w:w="1985" w:type="dxa"/>
            <w:tcBorders>
              <w:top w:val="single" w:sz="4" w:space="0" w:color="auto"/>
            </w:tcBorders>
            <w:shd w:val="clear" w:color="auto" w:fill="auto"/>
          </w:tcPr>
          <w:p w14:paraId="58589F92" w14:textId="77777777" w:rsidR="00140A47" w:rsidRPr="00913A62" w:rsidRDefault="00140A47" w:rsidP="00AC4E77">
            <w:pPr>
              <w:pStyle w:val="TableCell2-2115ptBreak"/>
            </w:pPr>
            <w:r w:rsidRPr="00913A62">
              <w:t>CV.V.CV.CV.V</w:t>
            </w:r>
          </w:p>
        </w:tc>
        <w:tc>
          <w:tcPr>
            <w:tcW w:w="737" w:type="dxa"/>
            <w:tcBorders>
              <w:top w:val="single" w:sz="4" w:space="0" w:color="auto"/>
            </w:tcBorders>
            <w:shd w:val="clear" w:color="auto" w:fill="auto"/>
          </w:tcPr>
          <w:p w14:paraId="5AEE7722" w14:textId="77777777" w:rsidR="00140A47" w:rsidRPr="00913A62" w:rsidRDefault="00140A47" w:rsidP="00AC23C4">
            <w:pPr>
              <w:pStyle w:val="TableCell2-2115ptBreak"/>
              <w:ind w:right="170"/>
              <w:jc w:val="right"/>
            </w:pPr>
            <w:r w:rsidRPr="00913A62">
              <w:t>1</w:t>
            </w:r>
          </w:p>
        </w:tc>
        <w:tc>
          <w:tcPr>
            <w:tcW w:w="1644" w:type="dxa"/>
            <w:tcBorders>
              <w:top w:val="single" w:sz="4" w:space="0" w:color="auto"/>
            </w:tcBorders>
            <w:shd w:val="clear" w:color="auto" w:fill="auto"/>
          </w:tcPr>
          <w:p w14:paraId="095D3E0E" w14:textId="77777777" w:rsidR="00140A47" w:rsidRPr="00AC23C4" w:rsidRDefault="00140A47" w:rsidP="00AC4E77">
            <w:pPr>
              <w:pStyle w:val="TableCell2-2115ptBreak"/>
              <w:rPr>
                <w:rStyle w:val="ChCharisSIL"/>
                <w:rFonts w:ascii="Times New Roman" w:hAnsi="Times New Roman"/>
              </w:rPr>
            </w:pPr>
            <w:r w:rsidRPr="006A23BE">
              <w:t>/</w:t>
            </w:r>
            <w:r w:rsidRPr="00913A62">
              <w:rPr>
                <w:rStyle w:val="ChCharisSIL"/>
              </w:rPr>
              <w:t>ˌtɛ.ɔ.ˈlɔ.gi.ˌa</w:t>
            </w:r>
            <w:r w:rsidRPr="006A23BE">
              <w:t>/</w:t>
            </w:r>
          </w:p>
        </w:tc>
        <w:tc>
          <w:tcPr>
            <w:tcW w:w="1446" w:type="dxa"/>
            <w:tcBorders>
              <w:top w:val="single" w:sz="4" w:space="0" w:color="auto"/>
            </w:tcBorders>
            <w:shd w:val="clear" w:color="auto" w:fill="auto"/>
          </w:tcPr>
          <w:p w14:paraId="59224560" w14:textId="28C8178E" w:rsidR="00140A47" w:rsidRPr="00913A62" w:rsidRDefault="00B7093A" w:rsidP="00AC4E77">
            <w:pPr>
              <w:pStyle w:val="TableCell2-2115ptBreak"/>
            </w:pPr>
            <w:r>
              <w:t>‘</w:t>
            </w:r>
            <w:r w:rsidR="00140A47" w:rsidRPr="00913A62">
              <w:t>theology</w:t>
            </w:r>
            <w:r>
              <w:t>’</w:t>
            </w:r>
          </w:p>
        </w:tc>
      </w:tr>
    </w:tbl>
    <w:p w14:paraId="41C2E32E" w14:textId="229648A3" w:rsidR="00140A47" w:rsidRPr="00913A62" w:rsidRDefault="00140A47" w:rsidP="00E83A67">
      <w:pPr>
        <w:pStyle w:val="Body0005after05before"/>
      </w:pPr>
      <w:r w:rsidRPr="00913A62">
        <w:t xml:space="preserve">The data presented in </w:t>
      </w:r>
      <w:r w:rsidRPr="00913A62">
        <w:fldChar w:fldCharType="begin"/>
      </w:r>
      <w:r w:rsidRPr="00913A62">
        <w:instrText xml:space="preserve"> REF _Ref338409408 \h  \* MERGEFORMAT </w:instrText>
      </w:r>
      <w:r w:rsidRPr="00913A62">
        <w:fldChar w:fldCharType="separate"/>
      </w:r>
      <w:r w:rsidR="00154D81" w:rsidRPr="00913A62">
        <w:t xml:space="preserve">Table </w:t>
      </w:r>
      <w:r w:rsidR="00154D81">
        <w:rPr>
          <w:noProof/>
          <w:cs/>
        </w:rPr>
        <w:t>‎</w:t>
      </w:r>
      <w:r w:rsidR="00154D81">
        <w:rPr>
          <w:noProof/>
        </w:rPr>
        <w:t>2.56</w:t>
      </w:r>
      <w:r w:rsidRPr="00913A62">
        <w:fldChar w:fldCharType="end"/>
      </w:r>
      <w:r w:rsidRPr="00913A62">
        <w:t xml:space="preserve"> to </w:t>
      </w:r>
      <w:r w:rsidRPr="00913A62">
        <w:fldChar w:fldCharType="begin"/>
      </w:r>
      <w:r w:rsidRPr="00913A62">
        <w:instrText xml:space="preserve"> REF _Ref338409413 \h  \* MERGEFORMAT </w:instrText>
      </w:r>
      <w:r w:rsidRPr="00913A62">
        <w:fldChar w:fldCharType="separate"/>
      </w:r>
      <w:r w:rsidR="00154D81" w:rsidRPr="00913A62">
        <w:t xml:space="preserve">Table </w:t>
      </w:r>
      <w:r w:rsidR="00154D81">
        <w:rPr>
          <w:noProof/>
          <w:cs/>
        </w:rPr>
        <w:t>‎</w:t>
      </w:r>
      <w:r w:rsidR="00154D81">
        <w:rPr>
          <w:noProof/>
        </w:rPr>
        <w:t>2.60</w:t>
      </w:r>
      <w:r w:rsidRPr="00913A62">
        <w:fldChar w:fldCharType="end"/>
      </w:r>
      <w:r w:rsidRPr="00913A62">
        <w:t xml:space="preserve"> show that for loan words in Papuan Malay the preferred syllable types and stress patterns correspond to those attested </w:t>
      </w:r>
      <w:r w:rsidR="00325711">
        <w:t xml:space="preserve">in </w:t>
      </w:r>
      <w:r w:rsidR="00325711" w:rsidRPr="00325711">
        <w:t>inherited Malay roots</w:t>
      </w:r>
      <w:r w:rsidRPr="00913A62">
        <w:t>: most of the 71</w:t>
      </w:r>
      <w:r w:rsidR="00E83A67">
        <w:t>9</w:t>
      </w:r>
      <w:r w:rsidRPr="00913A62">
        <w:t xml:space="preserve"> loan words are disyllabic (42</w:t>
      </w:r>
      <w:r w:rsidR="00E83A67">
        <w:t>2</w:t>
      </w:r>
      <w:r w:rsidRPr="00913A62">
        <w:t>/71</w:t>
      </w:r>
      <w:r w:rsidR="00E83A67">
        <w:t>9</w:t>
      </w:r>
      <w:r w:rsidR="00DF5D68">
        <w:t xml:space="preserve"> – </w:t>
      </w:r>
      <w:r w:rsidRPr="00913A62">
        <w:t>59%) and most of the items with two or more syllables have penultimate stress (55</w:t>
      </w:r>
      <w:r w:rsidR="00E83A67">
        <w:t>4</w:t>
      </w:r>
      <w:r w:rsidRPr="00913A62">
        <w:t>/63</w:t>
      </w:r>
      <w:r w:rsidR="00E83A67">
        <w:t>3</w:t>
      </w:r>
      <w:r w:rsidR="00DF5D68">
        <w:t xml:space="preserve"> – </w:t>
      </w:r>
      <w:r w:rsidR="008070DB">
        <w:t xml:space="preserve">88%). </w:t>
      </w:r>
      <w:r w:rsidRPr="00913A62">
        <w:fldChar w:fldCharType="begin"/>
      </w:r>
      <w:r w:rsidRPr="00913A62">
        <w:instrText xml:space="preserve"> REF _Ref338419330 \h  \* MERGEFORMAT </w:instrText>
      </w:r>
      <w:r w:rsidRPr="00913A62">
        <w:fldChar w:fldCharType="separate"/>
      </w:r>
      <w:r w:rsidR="00154D81" w:rsidRPr="00913A62">
        <w:t xml:space="preserve">Table </w:t>
      </w:r>
      <w:r w:rsidR="00154D81">
        <w:rPr>
          <w:noProof/>
          <w:cs/>
        </w:rPr>
        <w:t>‎</w:t>
      </w:r>
      <w:r w:rsidR="00154D81">
        <w:rPr>
          <w:noProof/>
        </w:rPr>
        <w:t>2.61</w:t>
      </w:r>
      <w:r w:rsidRPr="00913A62">
        <w:fldChar w:fldCharType="end"/>
      </w:r>
      <w:r w:rsidRPr="00913A62">
        <w:t xml:space="preserve"> presents a frequency count for the attested syllable types and stress patterns. Also corresponding </w:t>
      </w:r>
      <w:r w:rsidR="00694C14">
        <w:t xml:space="preserve">to </w:t>
      </w:r>
      <w:r w:rsidR="00325711" w:rsidRPr="00325711">
        <w:t>inherited Malay roots</w:t>
      </w:r>
      <w:r w:rsidRPr="00913A62">
        <w:t>, the preferred syllable structure is CV(C). Unlike native roots, however, a considerable number of loan words have consonant clusters, most of which are onset CC clusters.</w:t>
      </w:r>
    </w:p>
    <w:p w14:paraId="6C9234B9" w14:textId="77777777" w:rsidR="00140A47" w:rsidRPr="00913A62" w:rsidRDefault="00140A47" w:rsidP="00140A47">
      <w:pPr>
        <w:pStyle w:val="Caption"/>
      </w:pPr>
      <w:bookmarkStart w:id="1084" w:name="_Ref338419330"/>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61</w:t>
        </w:r>
      </w:fldSimple>
      <w:bookmarkEnd w:id="1084"/>
      <w:r w:rsidRPr="00913A62">
        <w:t>:</w:t>
      </w:r>
      <w:r w:rsidRPr="00913A62">
        <w:tab/>
        <w:t>Syllable types and stress patterns for loan words</w:t>
      </w:r>
      <w:r w:rsidR="00DF5D68">
        <w:t xml:space="preserve"> – </w:t>
      </w:r>
      <w:r w:rsidRPr="00913A62">
        <w:t>Frequencies</w:t>
      </w:r>
    </w:p>
    <w:tbl>
      <w:tblPr>
        <w:tblW w:w="5444" w:type="dxa"/>
        <w:tblInd w:w="170" w:type="dxa"/>
        <w:tblLayout w:type="fixed"/>
        <w:tblLook w:val="01E0" w:firstRow="1" w:lastRow="1" w:firstColumn="1" w:lastColumn="1" w:noHBand="0" w:noVBand="0"/>
      </w:tblPr>
      <w:tblGrid>
        <w:gridCol w:w="1588"/>
        <w:gridCol w:w="964"/>
        <w:gridCol w:w="964"/>
        <w:gridCol w:w="964"/>
        <w:gridCol w:w="964"/>
      </w:tblGrid>
      <w:tr w:rsidR="00140A47" w:rsidRPr="00F37BC6" w14:paraId="6CBAEACA" w14:textId="77777777" w:rsidTr="00127804">
        <w:trPr>
          <w:tblHeader/>
        </w:trPr>
        <w:tc>
          <w:tcPr>
            <w:tcW w:w="1588" w:type="dxa"/>
            <w:tcBorders>
              <w:top w:val="single" w:sz="4" w:space="0" w:color="auto"/>
              <w:bottom w:val="single" w:sz="4" w:space="0" w:color="auto"/>
            </w:tcBorders>
            <w:shd w:val="clear" w:color="auto" w:fill="auto"/>
          </w:tcPr>
          <w:p w14:paraId="3FFD9551" w14:textId="77777777" w:rsidR="00140A47" w:rsidRPr="00F37BC6" w:rsidRDefault="00140A47" w:rsidP="00140A47">
            <w:pPr>
              <w:pStyle w:val="TableHd"/>
            </w:pPr>
            <w:r w:rsidRPr="00F37BC6">
              <w:t>Syllable types</w:t>
            </w:r>
          </w:p>
        </w:tc>
        <w:tc>
          <w:tcPr>
            <w:tcW w:w="2892" w:type="dxa"/>
            <w:gridSpan w:val="3"/>
            <w:tcBorders>
              <w:top w:val="single" w:sz="4" w:space="0" w:color="auto"/>
              <w:bottom w:val="single" w:sz="4" w:space="0" w:color="auto"/>
              <w:right w:val="single" w:sz="4" w:space="0" w:color="auto"/>
            </w:tcBorders>
            <w:shd w:val="clear" w:color="auto" w:fill="auto"/>
          </w:tcPr>
          <w:p w14:paraId="7E5624DB" w14:textId="77777777" w:rsidR="00140A47" w:rsidRPr="00F37BC6" w:rsidRDefault="00140A47" w:rsidP="00140A47">
            <w:pPr>
              <w:pStyle w:val="TableHd"/>
            </w:pPr>
            <w:r w:rsidRPr="00F37BC6">
              <w:t>Stress patterns</w:t>
            </w:r>
          </w:p>
        </w:tc>
        <w:tc>
          <w:tcPr>
            <w:tcW w:w="964" w:type="dxa"/>
            <w:tcBorders>
              <w:top w:val="single" w:sz="4" w:space="0" w:color="auto"/>
              <w:left w:val="single" w:sz="4" w:space="0" w:color="auto"/>
              <w:bottom w:val="single" w:sz="4" w:space="0" w:color="auto"/>
            </w:tcBorders>
            <w:shd w:val="clear" w:color="auto" w:fill="auto"/>
          </w:tcPr>
          <w:p w14:paraId="49D0DCFE" w14:textId="77777777" w:rsidR="00140A47" w:rsidRPr="00F37BC6" w:rsidRDefault="00140A47" w:rsidP="00140A47">
            <w:pPr>
              <w:pStyle w:val="TableHd"/>
            </w:pPr>
            <w:r w:rsidRPr="00F37BC6">
              <w:t>Total</w:t>
            </w:r>
          </w:p>
        </w:tc>
      </w:tr>
      <w:tr w:rsidR="00140A47" w:rsidRPr="00913A62" w14:paraId="1D17CD00" w14:textId="77777777" w:rsidTr="00127804">
        <w:tc>
          <w:tcPr>
            <w:tcW w:w="1588" w:type="dxa"/>
            <w:tcBorders>
              <w:top w:val="single" w:sz="4" w:space="0" w:color="auto"/>
            </w:tcBorders>
            <w:shd w:val="clear" w:color="auto" w:fill="auto"/>
          </w:tcPr>
          <w:p w14:paraId="59CE4483" w14:textId="77777777" w:rsidR="00140A47" w:rsidRPr="00913A62" w:rsidRDefault="00140A47" w:rsidP="00140A47">
            <w:pPr>
              <w:pStyle w:val="TableCell2-2"/>
            </w:pPr>
            <w:r w:rsidRPr="00913A62">
              <w:t>Monosyllabic</w:t>
            </w:r>
          </w:p>
        </w:tc>
        <w:tc>
          <w:tcPr>
            <w:tcW w:w="2892" w:type="dxa"/>
            <w:gridSpan w:val="3"/>
            <w:tcBorders>
              <w:top w:val="single" w:sz="4" w:space="0" w:color="auto"/>
              <w:right w:val="single" w:sz="4" w:space="0" w:color="auto"/>
            </w:tcBorders>
            <w:shd w:val="clear" w:color="auto" w:fill="auto"/>
          </w:tcPr>
          <w:p w14:paraId="59273C9D" w14:textId="77777777" w:rsidR="00140A47" w:rsidRPr="00913A62" w:rsidRDefault="00140A47" w:rsidP="00140A47">
            <w:pPr>
              <w:pStyle w:val="TableCell2-2Center"/>
            </w:pPr>
            <w:r w:rsidRPr="00913A62">
              <w:t>(n/a)</w:t>
            </w:r>
          </w:p>
        </w:tc>
        <w:tc>
          <w:tcPr>
            <w:tcW w:w="964" w:type="dxa"/>
            <w:tcBorders>
              <w:top w:val="single" w:sz="4" w:space="0" w:color="auto"/>
              <w:left w:val="single" w:sz="4" w:space="0" w:color="auto"/>
            </w:tcBorders>
            <w:shd w:val="clear" w:color="auto" w:fill="auto"/>
          </w:tcPr>
          <w:p w14:paraId="514D49DF" w14:textId="77777777" w:rsidR="00140A47" w:rsidRPr="00913A62" w:rsidRDefault="00140A47" w:rsidP="00AC23C4">
            <w:pPr>
              <w:pStyle w:val="TableCell2-2"/>
              <w:ind w:right="170"/>
              <w:jc w:val="right"/>
            </w:pPr>
          </w:p>
        </w:tc>
      </w:tr>
      <w:tr w:rsidR="00AC23C4" w:rsidRPr="00913A62" w14:paraId="1ED06506" w14:textId="77777777" w:rsidTr="00127804">
        <w:tc>
          <w:tcPr>
            <w:tcW w:w="1588" w:type="dxa"/>
            <w:shd w:val="clear" w:color="auto" w:fill="auto"/>
          </w:tcPr>
          <w:p w14:paraId="35203C70" w14:textId="77777777" w:rsidR="00140A47" w:rsidRPr="00913A62" w:rsidRDefault="00140A47" w:rsidP="00140A47">
            <w:pPr>
              <w:pStyle w:val="TableCell2-2"/>
            </w:pPr>
            <w:r w:rsidRPr="00913A62">
              <w:t>Polysyllabic</w:t>
            </w:r>
          </w:p>
        </w:tc>
        <w:tc>
          <w:tcPr>
            <w:tcW w:w="964" w:type="dxa"/>
            <w:shd w:val="clear" w:color="auto" w:fill="auto"/>
          </w:tcPr>
          <w:p w14:paraId="30BB5A72" w14:textId="2CB542B7" w:rsidR="00140A47" w:rsidRPr="00913A62" w:rsidRDefault="00140A47" w:rsidP="00140A47">
            <w:pPr>
              <w:pStyle w:val="TableCell2-2Center"/>
            </w:pPr>
            <w:r w:rsidRPr="0099608C">
              <w:rPr>
                <w:rStyle w:val="ChSmallCaps"/>
              </w:rPr>
              <w:t>ult</w:t>
            </w:r>
            <w:r w:rsidR="00127804">
              <w:t>:</w:t>
            </w:r>
          </w:p>
        </w:tc>
        <w:tc>
          <w:tcPr>
            <w:tcW w:w="964" w:type="dxa"/>
            <w:shd w:val="clear" w:color="auto" w:fill="auto"/>
          </w:tcPr>
          <w:p w14:paraId="1E89A560" w14:textId="1B5D7028" w:rsidR="00140A47" w:rsidRPr="00913A62" w:rsidRDefault="00140A47" w:rsidP="00140A47">
            <w:pPr>
              <w:pStyle w:val="TableCell2-2Center"/>
            </w:pPr>
            <w:r w:rsidRPr="0099608C">
              <w:rPr>
                <w:rStyle w:val="ChSmallCaps"/>
              </w:rPr>
              <w:t>p-ult</w:t>
            </w:r>
            <w:r w:rsidR="00127804">
              <w:t>:</w:t>
            </w:r>
          </w:p>
        </w:tc>
        <w:tc>
          <w:tcPr>
            <w:tcW w:w="964" w:type="dxa"/>
            <w:tcBorders>
              <w:right w:val="single" w:sz="4" w:space="0" w:color="auto"/>
            </w:tcBorders>
            <w:shd w:val="clear" w:color="auto" w:fill="auto"/>
          </w:tcPr>
          <w:p w14:paraId="219A252D" w14:textId="40536CC2" w:rsidR="00140A47" w:rsidRPr="00913A62" w:rsidRDefault="00140A47" w:rsidP="00140A47">
            <w:pPr>
              <w:pStyle w:val="TableCell2-2Center"/>
            </w:pPr>
            <w:r w:rsidRPr="0099608C">
              <w:rPr>
                <w:rStyle w:val="ChSmallCaps"/>
              </w:rPr>
              <w:t>a-p-ult</w:t>
            </w:r>
            <w:r w:rsidR="00127804">
              <w:t>:</w:t>
            </w:r>
          </w:p>
        </w:tc>
        <w:tc>
          <w:tcPr>
            <w:tcW w:w="964" w:type="dxa"/>
            <w:tcBorders>
              <w:left w:val="single" w:sz="4" w:space="0" w:color="auto"/>
            </w:tcBorders>
            <w:shd w:val="clear" w:color="auto" w:fill="auto"/>
          </w:tcPr>
          <w:p w14:paraId="3190E5E6" w14:textId="77777777" w:rsidR="00140A47" w:rsidRPr="00913A62" w:rsidRDefault="00140A47" w:rsidP="00AC23C4">
            <w:pPr>
              <w:pStyle w:val="TableCell2-2"/>
              <w:ind w:right="170"/>
              <w:jc w:val="right"/>
            </w:pPr>
          </w:p>
        </w:tc>
      </w:tr>
      <w:tr w:rsidR="00AC23C4" w:rsidRPr="00913A62" w14:paraId="5AD77782" w14:textId="77777777" w:rsidTr="00127804">
        <w:tc>
          <w:tcPr>
            <w:tcW w:w="1588" w:type="dxa"/>
            <w:shd w:val="clear" w:color="auto" w:fill="auto"/>
          </w:tcPr>
          <w:p w14:paraId="3BC0610F" w14:textId="77777777" w:rsidR="00140A47" w:rsidRPr="00913A62" w:rsidRDefault="00140A47" w:rsidP="00AC23C4">
            <w:pPr>
              <w:pStyle w:val="O0Nwnext"/>
              <w:ind w:left="170"/>
            </w:pPr>
            <w:r w:rsidRPr="00913A62">
              <w:t>Disyllabic</w:t>
            </w:r>
          </w:p>
        </w:tc>
        <w:tc>
          <w:tcPr>
            <w:tcW w:w="964" w:type="dxa"/>
            <w:shd w:val="clear" w:color="auto" w:fill="auto"/>
          </w:tcPr>
          <w:p w14:paraId="5E585A08" w14:textId="77777777" w:rsidR="00140A47" w:rsidRPr="00913A62" w:rsidRDefault="00140A47" w:rsidP="00127804">
            <w:pPr>
              <w:pStyle w:val="O0Nwnext"/>
              <w:ind w:right="227"/>
              <w:jc w:val="right"/>
            </w:pPr>
            <w:r w:rsidRPr="00913A62">
              <w:t>46</w:t>
            </w:r>
          </w:p>
        </w:tc>
        <w:tc>
          <w:tcPr>
            <w:tcW w:w="964" w:type="dxa"/>
            <w:shd w:val="clear" w:color="auto" w:fill="auto"/>
          </w:tcPr>
          <w:p w14:paraId="7E82E016" w14:textId="7A6D5B6B" w:rsidR="00140A47" w:rsidRPr="00913A62" w:rsidRDefault="00140A47" w:rsidP="00E83A67">
            <w:pPr>
              <w:pStyle w:val="O0Nwnext"/>
              <w:ind w:right="227"/>
              <w:jc w:val="right"/>
            </w:pPr>
            <w:r w:rsidRPr="00913A62">
              <w:t>37</w:t>
            </w:r>
            <w:r w:rsidR="00E83A67">
              <w:t>6</w:t>
            </w:r>
          </w:p>
        </w:tc>
        <w:tc>
          <w:tcPr>
            <w:tcW w:w="964" w:type="dxa"/>
            <w:tcBorders>
              <w:right w:val="single" w:sz="4" w:space="0" w:color="auto"/>
            </w:tcBorders>
            <w:shd w:val="clear" w:color="auto" w:fill="auto"/>
          </w:tcPr>
          <w:p w14:paraId="7DDB9D81" w14:textId="77777777" w:rsidR="00140A47" w:rsidRPr="00913A62" w:rsidRDefault="00140A47" w:rsidP="00127804">
            <w:pPr>
              <w:pStyle w:val="O0Nwnext"/>
              <w:ind w:right="227"/>
              <w:jc w:val="right"/>
            </w:pPr>
            <w:r w:rsidRPr="00913A62">
              <w:t>---</w:t>
            </w:r>
          </w:p>
        </w:tc>
        <w:tc>
          <w:tcPr>
            <w:tcW w:w="964" w:type="dxa"/>
            <w:tcBorders>
              <w:left w:val="single" w:sz="4" w:space="0" w:color="auto"/>
            </w:tcBorders>
            <w:shd w:val="clear" w:color="auto" w:fill="auto"/>
          </w:tcPr>
          <w:p w14:paraId="6D366542" w14:textId="50591FA4" w:rsidR="00140A47" w:rsidRPr="00913A62" w:rsidRDefault="00140A47" w:rsidP="00E83A67">
            <w:pPr>
              <w:pStyle w:val="O0Nwnext"/>
              <w:ind w:right="170"/>
              <w:jc w:val="right"/>
            </w:pPr>
            <w:r w:rsidRPr="00913A62">
              <w:t>42</w:t>
            </w:r>
            <w:r w:rsidR="00E83A67">
              <w:t>2</w:t>
            </w:r>
          </w:p>
        </w:tc>
      </w:tr>
      <w:tr w:rsidR="00AC23C4" w:rsidRPr="00913A62" w14:paraId="2F92493E" w14:textId="77777777" w:rsidTr="00127804">
        <w:tc>
          <w:tcPr>
            <w:tcW w:w="1588" w:type="dxa"/>
            <w:shd w:val="clear" w:color="auto" w:fill="auto"/>
          </w:tcPr>
          <w:p w14:paraId="17108AAC" w14:textId="77777777" w:rsidR="00140A47" w:rsidRPr="00913A62" w:rsidRDefault="00140A47" w:rsidP="00AC23C4">
            <w:pPr>
              <w:pStyle w:val="O0Nwnext"/>
              <w:ind w:left="170"/>
            </w:pPr>
            <w:r w:rsidRPr="00913A62">
              <w:t>Trisyllabic</w:t>
            </w:r>
          </w:p>
        </w:tc>
        <w:tc>
          <w:tcPr>
            <w:tcW w:w="964" w:type="dxa"/>
            <w:shd w:val="clear" w:color="auto" w:fill="auto"/>
          </w:tcPr>
          <w:p w14:paraId="70A4B728" w14:textId="77777777" w:rsidR="00140A47" w:rsidRPr="00913A62" w:rsidRDefault="00140A47" w:rsidP="00127804">
            <w:pPr>
              <w:pStyle w:val="O0Nwnext"/>
              <w:ind w:right="227"/>
              <w:jc w:val="right"/>
            </w:pPr>
            <w:r w:rsidRPr="00913A62">
              <w:t>23</w:t>
            </w:r>
          </w:p>
        </w:tc>
        <w:tc>
          <w:tcPr>
            <w:tcW w:w="964" w:type="dxa"/>
            <w:shd w:val="clear" w:color="auto" w:fill="auto"/>
          </w:tcPr>
          <w:p w14:paraId="7A136F17" w14:textId="77777777" w:rsidR="00140A47" w:rsidRPr="00913A62" w:rsidRDefault="00140A47" w:rsidP="00127804">
            <w:pPr>
              <w:pStyle w:val="O0Nwnext"/>
              <w:ind w:right="227"/>
              <w:jc w:val="right"/>
            </w:pPr>
            <w:r w:rsidRPr="00913A62">
              <w:t>136</w:t>
            </w:r>
          </w:p>
        </w:tc>
        <w:tc>
          <w:tcPr>
            <w:tcW w:w="964" w:type="dxa"/>
            <w:tcBorders>
              <w:right w:val="single" w:sz="4" w:space="0" w:color="auto"/>
            </w:tcBorders>
            <w:shd w:val="clear" w:color="auto" w:fill="auto"/>
          </w:tcPr>
          <w:p w14:paraId="5699C568" w14:textId="77777777" w:rsidR="00140A47" w:rsidRPr="00913A62" w:rsidRDefault="00140A47" w:rsidP="00127804">
            <w:pPr>
              <w:pStyle w:val="O0Nwnext"/>
              <w:ind w:right="227"/>
              <w:jc w:val="right"/>
            </w:pPr>
            <w:r w:rsidRPr="00913A62">
              <w:t>1</w:t>
            </w:r>
          </w:p>
        </w:tc>
        <w:tc>
          <w:tcPr>
            <w:tcW w:w="964" w:type="dxa"/>
            <w:tcBorders>
              <w:left w:val="single" w:sz="4" w:space="0" w:color="auto"/>
            </w:tcBorders>
            <w:shd w:val="clear" w:color="auto" w:fill="auto"/>
          </w:tcPr>
          <w:p w14:paraId="643710F4" w14:textId="77777777" w:rsidR="00140A47" w:rsidRPr="00913A62" w:rsidRDefault="00140A47" w:rsidP="00AC23C4">
            <w:pPr>
              <w:pStyle w:val="O0Nwnext"/>
              <w:ind w:right="170"/>
              <w:jc w:val="right"/>
            </w:pPr>
            <w:r w:rsidRPr="00913A62">
              <w:t>160</w:t>
            </w:r>
          </w:p>
        </w:tc>
      </w:tr>
      <w:tr w:rsidR="00AC23C4" w:rsidRPr="00913A62" w14:paraId="3D7DA3B0" w14:textId="77777777" w:rsidTr="00127804">
        <w:tc>
          <w:tcPr>
            <w:tcW w:w="1588" w:type="dxa"/>
            <w:shd w:val="clear" w:color="auto" w:fill="auto"/>
          </w:tcPr>
          <w:p w14:paraId="1A1098E2" w14:textId="77777777" w:rsidR="00140A47" w:rsidRPr="00913A62" w:rsidRDefault="00140A47" w:rsidP="00AC23C4">
            <w:pPr>
              <w:pStyle w:val="O0Nwnext"/>
              <w:ind w:left="170"/>
            </w:pPr>
            <w:r w:rsidRPr="00913A62">
              <w:t>Quadrisyllabic</w:t>
            </w:r>
          </w:p>
        </w:tc>
        <w:tc>
          <w:tcPr>
            <w:tcW w:w="964" w:type="dxa"/>
            <w:shd w:val="clear" w:color="auto" w:fill="auto"/>
          </w:tcPr>
          <w:p w14:paraId="09C5C2EA" w14:textId="77777777" w:rsidR="00140A47" w:rsidRPr="00913A62" w:rsidRDefault="00140A47" w:rsidP="00127804">
            <w:pPr>
              <w:pStyle w:val="O0Nwnext"/>
              <w:ind w:right="227"/>
              <w:jc w:val="right"/>
            </w:pPr>
            <w:r w:rsidRPr="00913A62">
              <w:t>5</w:t>
            </w:r>
          </w:p>
        </w:tc>
        <w:tc>
          <w:tcPr>
            <w:tcW w:w="964" w:type="dxa"/>
            <w:shd w:val="clear" w:color="auto" w:fill="auto"/>
          </w:tcPr>
          <w:p w14:paraId="02D32FF4" w14:textId="77777777" w:rsidR="00140A47" w:rsidRPr="00913A62" w:rsidRDefault="00140A47" w:rsidP="00127804">
            <w:pPr>
              <w:pStyle w:val="O0Nwnext"/>
              <w:ind w:right="227"/>
              <w:jc w:val="right"/>
            </w:pPr>
            <w:r w:rsidRPr="00913A62">
              <w:t>36</w:t>
            </w:r>
          </w:p>
        </w:tc>
        <w:tc>
          <w:tcPr>
            <w:tcW w:w="964" w:type="dxa"/>
            <w:tcBorders>
              <w:right w:val="single" w:sz="4" w:space="0" w:color="auto"/>
            </w:tcBorders>
            <w:shd w:val="clear" w:color="auto" w:fill="auto"/>
          </w:tcPr>
          <w:p w14:paraId="7AE345CE" w14:textId="77777777" w:rsidR="00140A47" w:rsidRPr="00913A62" w:rsidRDefault="00140A47" w:rsidP="00127804">
            <w:pPr>
              <w:pStyle w:val="O0Nwnext"/>
              <w:ind w:right="227"/>
              <w:jc w:val="right"/>
            </w:pPr>
            <w:r w:rsidRPr="00913A62">
              <w:t>1</w:t>
            </w:r>
          </w:p>
        </w:tc>
        <w:tc>
          <w:tcPr>
            <w:tcW w:w="964" w:type="dxa"/>
            <w:tcBorders>
              <w:left w:val="single" w:sz="4" w:space="0" w:color="auto"/>
            </w:tcBorders>
            <w:shd w:val="clear" w:color="auto" w:fill="auto"/>
          </w:tcPr>
          <w:p w14:paraId="7BF9E972" w14:textId="77777777" w:rsidR="00140A47" w:rsidRPr="00913A62" w:rsidRDefault="00140A47" w:rsidP="00AC23C4">
            <w:pPr>
              <w:pStyle w:val="O0Nwnext"/>
              <w:ind w:right="170"/>
              <w:jc w:val="right"/>
            </w:pPr>
            <w:r w:rsidRPr="00913A62">
              <w:t>42</w:t>
            </w:r>
          </w:p>
        </w:tc>
      </w:tr>
      <w:tr w:rsidR="00AC23C4" w:rsidRPr="00913A62" w14:paraId="48B27F27" w14:textId="77777777" w:rsidTr="00127804">
        <w:tc>
          <w:tcPr>
            <w:tcW w:w="1588" w:type="dxa"/>
            <w:tcBorders>
              <w:bottom w:val="single" w:sz="4" w:space="0" w:color="auto"/>
            </w:tcBorders>
            <w:shd w:val="clear" w:color="auto" w:fill="auto"/>
          </w:tcPr>
          <w:p w14:paraId="17FD78B9" w14:textId="77777777" w:rsidR="00140A47" w:rsidRPr="00913A62" w:rsidRDefault="00140A47" w:rsidP="00AC23C4">
            <w:pPr>
              <w:pStyle w:val="TableCell0-2"/>
              <w:ind w:left="170"/>
            </w:pPr>
            <w:r w:rsidRPr="00913A62">
              <w:t>Pentasyllabic</w:t>
            </w:r>
          </w:p>
        </w:tc>
        <w:tc>
          <w:tcPr>
            <w:tcW w:w="964" w:type="dxa"/>
            <w:tcBorders>
              <w:bottom w:val="single" w:sz="4" w:space="0" w:color="auto"/>
            </w:tcBorders>
            <w:shd w:val="clear" w:color="auto" w:fill="auto"/>
          </w:tcPr>
          <w:p w14:paraId="720D0641" w14:textId="77777777" w:rsidR="00140A47" w:rsidRPr="00913A62" w:rsidRDefault="00140A47" w:rsidP="00127804">
            <w:pPr>
              <w:pStyle w:val="TableCell0-2"/>
              <w:ind w:right="227"/>
              <w:jc w:val="right"/>
            </w:pPr>
            <w:r w:rsidRPr="00913A62">
              <w:t>2</w:t>
            </w:r>
          </w:p>
        </w:tc>
        <w:tc>
          <w:tcPr>
            <w:tcW w:w="964" w:type="dxa"/>
            <w:tcBorders>
              <w:bottom w:val="single" w:sz="4" w:space="0" w:color="auto"/>
            </w:tcBorders>
            <w:shd w:val="clear" w:color="auto" w:fill="auto"/>
          </w:tcPr>
          <w:p w14:paraId="78B5DC87" w14:textId="77777777" w:rsidR="00140A47" w:rsidRPr="00913A62" w:rsidRDefault="00140A47" w:rsidP="00127804">
            <w:pPr>
              <w:pStyle w:val="TableCell0-2"/>
              <w:ind w:right="227"/>
              <w:jc w:val="right"/>
            </w:pPr>
            <w:r w:rsidRPr="00913A62">
              <w:t>6</w:t>
            </w:r>
          </w:p>
        </w:tc>
        <w:tc>
          <w:tcPr>
            <w:tcW w:w="964" w:type="dxa"/>
            <w:tcBorders>
              <w:bottom w:val="single" w:sz="4" w:space="0" w:color="auto"/>
              <w:right w:val="single" w:sz="4" w:space="0" w:color="auto"/>
            </w:tcBorders>
            <w:shd w:val="clear" w:color="auto" w:fill="auto"/>
          </w:tcPr>
          <w:p w14:paraId="73DA1D0D" w14:textId="77777777" w:rsidR="00140A47" w:rsidRPr="00913A62" w:rsidRDefault="00140A47" w:rsidP="00127804">
            <w:pPr>
              <w:pStyle w:val="TableCell0-2"/>
              <w:ind w:right="227"/>
              <w:jc w:val="right"/>
            </w:pPr>
            <w:r w:rsidRPr="00913A62">
              <w:t>1</w:t>
            </w:r>
          </w:p>
        </w:tc>
        <w:tc>
          <w:tcPr>
            <w:tcW w:w="964" w:type="dxa"/>
            <w:tcBorders>
              <w:left w:val="single" w:sz="4" w:space="0" w:color="auto"/>
              <w:bottom w:val="single" w:sz="4" w:space="0" w:color="auto"/>
            </w:tcBorders>
            <w:shd w:val="clear" w:color="auto" w:fill="auto"/>
          </w:tcPr>
          <w:p w14:paraId="11997F3A" w14:textId="77777777" w:rsidR="00140A47" w:rsidRPr="00913A62" w:rsidRDefault="00140A47" w:rsidP="00AC23C4">
            <w:pPr>
              <w:pStyle w:val="TableCell0-2"/>
              <w:ind w:right="170"/>
              <w:jc w:val="right"/>
            </w:pPr>
            <w:r w:rsidRPr="00913A62">
              <w:t>9</w:t>
            </w:r>
          </w:p>
        </w:tc>
      </w:tr>
      <w:tr w:rsidR="00AC23C4" w:rsidRPr="00913A62" w14:paraId="347CF00E" w14:textId="77777777" w:rsidTr="00127804">
        <w:tc>
          <w:tcPr>
            <w:tcW w:w="1588" w:type="dxa"/>
            <w:tcBorders>
              <w:top w:val="single" w:sz="4" w:space="0" w:color="auto"/>
              <w:bottom w:val="single" w:sz="4" w:space="0" w:color="auto"/>
            </w:tcBorders>
            <w:shd w:val="clear" w:color="auto" w:fill="auto"/>
          </w:tcPr>
          <w:p w14:paraId="02C4E605" w14:textId="77777777" w:rsidR="00140A47" w:rsidRPr="00913A62" w:rsidRDefault="00140A47" w:rsidP="00AC23C4">
            <w:pPr>
              <w:pStyle w:val="TableCell2-2Break"/>
              <w:ind w:left="170"/>
            </w:pPr>
          </w:p>
        </w:tc>
        <w:tc>
          <w:tcPr>
            <w:tcW w:w="964" w:type="dxa"/>
            <w:tcBorders>
              <w:top w:val="single" w:sz="4" w:space="0" w:color="auto"/>
              <w:bottom w:val="single" w:sz="4" w:space="0" w:color="auto"/>
            </w:tcBorders>
            <w:shd w:val="clear" w:color="auto" w:fill="auto"/>
          </w:tcPr>
          <w:p w14:paraId="56B9020A" w14:textId="77777777" w:rsidR="00140A47" w:rsidRPr="00913A62" w:rsidRDefault="00140A47" w:rsidP="00127804">
            <w:pPr>
              <w:pStyle w:val="TableCell2-2Break"/>
              <w:ind w:right="227"/>
              <w:jc w:val="right"/>
            </w:pPr>
            <w:r w:rsidRPr="00913A62">
              <w:t>76</w:t>
            </w:r>
          </w:p>
        </w:tc>
        <w:tc>
          <w:tcPr>
            <w:tcW w:w="964" w:type="dxa"/>
            <w:tcBorders>
              <w:top w:val="single" w:sz="4" w:space="0" w:color="auto"/>
              <w:bottom w:val="single" w:sz="4" w:space="0" w:color="auto"/>
            </w:tcBorders>
            <w:shd w:val="clear" w:color="auto" w:fill="auto"/>
          </w:tcPr>
          <w:p w14:paraId="12902AA1" w14:textId="061FB584" w:rsidR="00140A47" w:rsidRPr="00913A62" w:rsidRDefault="00140A47" w:rsidP="00E83A67">
            <w:pPr>
              <w:pStyle w:val="TableCell2-2Break"/>
              <w:ind w:right="227"/>
              <w:jc w:val="right"/>
            </w:pPr>
            <w:r w:rsidRPr="00913A62">
              <w:t>55</w:t>
            </w:r>
            <w:r w:rsidR="00E83A67">
              <w:t>4</w:t>
            </w:r>
          </w:p>
        </w:tc>
        <w:tc>
          <w:tcPr>
            <w:tcW w:w="964" w:type="dxa"/>
            <w:tcBorders>
              <w:top w:val="single" w:sz="4" w:space="0" w:color="auto"/>
              <w:bottom w:val="single" w:sz="4" w:space="0" w:color="auto"/>
              <w:right w:val="single" w:sz="4" w:space="0" w:color="auto"/>
            </w:tcBorders>
            <w:shd w:val="clear" w:color="auto" w:fill="auto"/>
          </w:tcPr>
          <w:p w14:paraId="3FC029AC" w14:textId="77777777" w:rsidR="00140A47" w:rsidRPr="00913A62" w:rsidRDefault="00140A47" w:rsidP="00127804">
            <w:pPr>
              <w:pStyle w:val="TableCell2-2Break"/>
              <w:ind w:right="227"/>
              <w:jc w:val="right"/>
            </w:pPr>
            <w:r w:rsidRPr="00913A62">
              <w:t>3</w:t>
            </w:r>
          </w:p>
        </w:tc>
        <w:tc>
          <w:tcPr>
            <w:tcW w:w="964" w:type="dxa"/>
            <w:tcBorders>
              <w:top w:val="single" w:sz="4" w:space="0" w:color="auto"/>
              <w:left w:val="single" w:sz="4" w:space="0" w:color="auto"/>
              <w:bottom w:val="single" w:sz="4" w:space="0" w:color="auto"/>
            </w:tcBorders>
            <w:shd w:val="clear" w:color="auto" w:fill="auto"/>
          </w:tcPr>
          <w:p w14:paraId="4A0B7464" w14:textId="098341C1" w:rsidR="00140A47" w:rsidRPr="00913A62" w:rsidRDefault="00140A47" w:rsidP="00E83A67">
            <w:pPr>
              <w:pStyle w:val="TableCell2-2Break"/>
              <w:ind w:right="170"/>
              <w:jc w:val="right"/>
            </w:pPr>
            <w:r w:rsidRPr="00913A62">
              <w:t>63</w:t>
            </w:r>
            <w:r w:rsidR="00E83A67">
              <w:t>3</w:t>
            </w:r>
          </w:p>
        </w:tc>
      </w:tr>
    </w:tbl>
    <w:p w14:paraId="381206C1" w14:textId="680821C5" w:rsidR="00F3672E" w:rsidRDefault="008070DB" w:rsidP="003A294A">
      <w:pPr>
        <w:pStyle w:val="Body0005after05before"/>
      </w:pPr>
      <w:r>
        <w:t>Quite often</w:t>
      </w:r>
      <w:r w:rsidR="00BD172B">
        <w:t xml:space="preserve">, but not always, </w:t>
      </w:r>
      <w:r>
        <w:t xml:space="preserve">the adaption of loan words into Papuan Malay involves stress shift from </w:t>
      </w:r>
      <w:r w:rsidR="002E5AD2">
        <w:t xml:space="preserve">a syllable other than the penultimate one </w:t>
      </w:r>
      <w:r>
        <w:t xml:space="preserve">in the original item to the preferred penultimate syllable in the Papuan Malay word. </w:t>
      </w:r>
      <w:r w:rsidR="000C47FF">
        <w:t xml:space="preserve">This is illustrated in </w:t>
      </w:r>
      <w:r w:rsidR="000C47FF">
        <w:fldChar w:fldCharType="begin"/>
      </w:r>
      <w:r w:rsidR="000C47FF">
        <w:instrText xml:space="preserve"> REF _Ref379792791 \h </w:instrText>
      </w:r>
      <w:r w:rsidR="000C47FF">
        <w:fldChar w:fldCharType="separate"/>
      </w:r>
      <w:r w:rsidR="00154D81" w:rsidRPr="00913A62">
        <w:t xml:space="preserve">Table </w:t>
      </w:r>
      <w:r w:rsidR="00154D81">
        <w:rPr>
          <w:noProof/>
          <w:cs/>
        </w:rPr>
        <w:t>‎</w:t>
      </w:r>
      <w:r w:rsidR="00154D81">
        <w:rPr>
          <w:noProof/>
        </w:rPr>
        <w:t>2</w:t>
      </w:r>
      <w:r w:rsidR="00154D81">
        <w:t>.</w:t>
      </w:r>
      <w:r w:rsidR="00154D81">
        <w:rPr>
          <w:noProof/>
        </w:rPr>
        <w:t>62</w:t>
      </w:r>
      <w:r w:rsidR="000C47FF">
        <w:fldChar w:fldCharType="end"/>
      </w:r>
      <w:r w:rsidR="000C47FF">
        <w:t xml:space="preserve"> with </w:t>
      </w:r>
      <w:r w:rsidR="00B51FEC">
        <w:t xml:space="preserve">three loan words: </w:t>
      </w:r>
      <w:r w:rsidR="00F3672E" w:rsidRPr="00F3672E">
        <w:rPr>
          <w:rStyle w:val="ChItalBold"/>
        </w:rPr>
        <w:t>astronomi</w:t>
      </w:r>
      <w:r w:rsidR="00F3672E">
        <w:t xml:space="preserve"> </w:t>
      </w:r>
      <w:r w:rsidR="00B7093A">
        <w:t>‘</w:t>
      </w:r>
      <w:r w:rsidR="00F3672E">
        <w:t>astronomy</w:t>
      </w:r>
      <w:r w:rsidR="00B7093A">
        <w:t>’</w:t>
      </w:r>
      <w:r w:rsidR="00F3672E">
        <w:t xml:space="preserve"> and </w:t>
      </w:r>
      <w:r w:rsidR="00F3672E" w:rsidRPr="00F3672E">
        <w:rPr>
          <w:rStyle w:val="ChItalBold"/>
        </w:rPr>
        <w:t>strategi</w:t>
      </w:r>
      <w:r w:rsidR="000C47FF">
        <w:t xml:space="preserve"> </w:t>
      </w:r>
      <w:r w:rsidR="00B7093A">
        <w:t>‘</w:t>
      </w:r>
      <w:r w:rsidR="000C47FF">
        <w:t>strategy</w:t>
      </w:r>
      <w:r w:rsidR="00B7093A">
        <w:t>’</w:t>
      </w:r>
      <w:r w:rsidR="000C47FF">
        <w:t xml:space="preserve"> are loan words from Dutch</w:t>
      </w:r>
      <w:r w:rsidR="002E5AD2">
        <w:t xml:space="preserve"> which have ultimate stress, while </w:t>
      </w:r>
      <w:r w:rsidR="00B51FEC" w:rsidRPr="00B51FEC">
        <w:rPr>
          <w:rStyle w:val="ChItalBold"/>
        </w:rPr>
        <w:t>transfer</w:t>
      </w:r>
      <w:r w:rsidR="00B51FEC">
        <w:t xml:space="preserve"> </w:t>
      </w:r>
      <w:r w:rsidR="00B7093A">
        <w:t>‘</w:t>
      </w:r>
      <w:r w:rsidR="00B51FEC">
        <w:t>transfer</w:t>
      </w:r>
      <w:r w:rsidR="00B7093A">
        <w:t>’</w:t>
      </w:r>
      <w:r w:rsidR="00B51FEC">
        <w:t xml:space="preserve"> is a</w:t>
      </w:r>
      <w:r w:rsidR="002E5AD2">
        <w:t>n English</w:t>
      </w:r>
      <w:r w:rsidR="00B51FEC">
        <w:t xml:space="preserve"> loan word </w:t>
      </w:r>
      <w:r w:rsidR="002E5AD2">
        <w:t>which has ultimate stress</w:t>
      </w:r>
      <w:r w:rsidR="000C47FF">
        <w:t xml:space="preserve">. In Papuan Malay, by contrast, </w:t>
      </w:r>
      <w:r w:rsidR="002E5AD2">
        <w:t xml:space="preserve">the three items are realized with stress on the </w:t>
      </w:r>
      <w:r w:rsidR="000C47FF">
        <w:t>p</w:t>
      </w:r>
      <w:r w:rsidR="002E5AD2">
        <w:t>enultimate syllable.</w:t>
      </w:r>
    </w:p>
    <w:p w14:paraId="2699E066" w14:textId="77777777" w:rsidR="00F3672E" w:rsidRPr="00913A62" w:rsidRDefault="00F3672E" w:rsidP="00F3672E">
      <w:pPr>
        <w:pStyle w:val="Caption"/>
      </w:pPr>
      <w:bookmarkStart w:id="1085" w:name="_Ref379792791"/>
      <w:r w:rsidRPr="00913A62">
        <w:lastRenderedPageBreak/>
        <w:t xml:space="preserve">Table </w:t>
      </w:r>
      <w:fldSimple w:instr=" STYLEREF 1 \s ">
        <w:r w:rsidR="00154D81">
          <w:rPr>
            <w:noProof/>
            <w:cs/>
          </w:rPr>
          <w:t>‎</w:t>
        </w:r>
        <w:r w:rsidR="00154D81">
          <w:rPr>
            <w:noProof/>
          </w:rPr>
          <w:t>2</w:t>
        </w:r>
      </w:fldSimple>
      <w:r w:rsidR="00F207A1">
        <w:t>.</w:t>
      </w:r>
      <w:fldSimple w:instr=" SEQ Table \* ARABIC \s 1 ">
        <w:r w:rsidR="00154D81">
          <w:rPr>
            <w:noProof/>
          </w:rPr>
          <w:t>62</w:t>
        </w:r>
      </w:fldSimple>
      <w:bookmarkEnd w:id="1085"/>
      <w:r w:rsidRPr="00913A62">
        <w:t>:</w:t>
      </w:r>
      <w:r w:rsidRPr="00913A62">
        <w:tab/>
        <w:t>S</w:t>
      </w:r>
      <w:r>
        <w:t>tress shift in loan words</w:t>
      </w:r>
      <w:r w:rsidR="002E5AD2">
        <w:rPr>
          <w:rStyle w:val="FootnoteReference"/>
        </w:rPr>
        <w:footnoteReference w:id="103"/>
      </w:r>
    </w:p>
    <w:tbl>
      <w:tblPr>
        <w:tblW w:w="6237" w:type="dxa"/>
        <w:tblInd w:w="170" w:type="dxa"/>
        <w:tblBorders>
          <w:bottom w:val="single" w:sz="4" w:space="0" w:color="auto"/>
        </w:tblBorders>
        <w:tblLayout w:type="fixed"/>
        <w:tblLook w:val="01E0" w:firstRow="1" w:lastRow="1" w:firstColumn="1" w:lastColumn="1" w:noHBand="0" w:noVBand="0"/>
      </w:tblPr>
      <w:tblGrid>
        <w:gridCol w:w="1077"/>
        <w:gridCol w:w="1304"/>
        <w:gridCol w:w="1248"/>
        <w:gridCol w:w="1304"/>
        <w:gridCol w:w="1304"/>
      </w:tblGrid>
      <w:tr w:rsidR="002F0235" w14:paraId="2BB01198" w14:textId="77777777" w:rsidTr="00D674CD">
        <w:tc>
          <w:tcPr>
            <w:tcW w:w="3629" w:type="dxa"/>
            <w:gridSpan w:val="3"/>
            <w:tcBorders>
              <w:top w:val="single" w:sz="4" w:space="0" w:color="auto"/>
              <w:bottom w:val="single" w:sz="4" w:space="0" w:color="auto"/>
            </w:tcBorders>
            <w:shd w:val="clear" w:color="auto" w:fill="auto"/>
          </w:tcPr>
          <w:p w14:paraId="78426B10" w14:textId="77777777" w:rsidR="002F0235" w:rsidRDefault="002F0235" w:rsidP="00F3672E">
            <w:pPr>
              <w:pStyle w:val="TableHd"/>
            </w:pPr>
            <w:r>
              <w:t>Papuan Malay</w:t>
            </w:r>
          </w:p>
        </w:tc>
        <w:tc>
          <w:tcPr>
            <w:tcW w:w="1304" w:type="dxa"/>
            <w:tcBorders>
              <w:top w:val="single" w:sz="4" w:space="0" w:color="auto"/>
              <w:bottom w:val="single" w:sz="4" w:space="0" w:color="auto"/>
            </w:tcBorders>
            <w:shd w:val="clear" w:color="auto" w:fill="auto"/>
          </w:tcPr>
          <w:p w14:paraId="271245FE" w14:textId="77777777" w:rsidR="002F0235" w:rsidRDefault="002F0235" w:rsidP="00965C52">
            <w:pPr>
              <w:pStyle w:val="TableHd"/>
            </w:pPr>
            <w:r>
              <w:t>Dutch</w:t>
            </w:r>
          </w:p>
        </w:tc>
        <w:tc>
          <w:tcPr>
            <w:tcW w:w="1304" w:type="dxa"/>
            <w:tcBorders>
              <w:top w:val="single" w:sz="4" w:space="0" w:color="auto"/>
              <w:bottom w:val="single" w:sz="4" w:space="0" w:color="auto"/>
            </w:tcBorders>
            <w:shd w:val="clear" w:color="auto" w:fill="auto"/>
          </w:tcPr>
          <w:p w14:paraId="0313DA73" w14:textId="77777777" w:rsidR="002F0235" w:rsidRDefault="002F0235" w:rsidP="00965C52">
            <w:pPr>
              <w:pStyle w:val="TableHd"/>
            </w:pPr>
            <w:r>
              <w:t>English</w:t>
            </w:r>
          </w:p>
        </w:tc>
      </w:tr>
      <w:tr w:rsidR="00AC23C4" w14:paraId="14C17D99" w14:textId="77777777" w:rsidTr="00D674CD">
        <w:tc>
          <w:tcPr>
            <w:tcW w:w="1077" w:type="dxa"/>
            <w:tcBorders>
              <w:top w:val="single" w:sz="4" w:space="0" w:color="auto"/>
            </w:tcBorders>
            <w:shd w:val="clear" w:color="auto" w:fill="auto"/>
          </w:tcPr>
          <w:p w14:paraId="1C9FC752" w14:textId="77777777" w:rsidR="002F0235" w:rsidRPr="00F3672E" w:rsidRDefault="002F0235" w:rsidP="00F3672E">
            <w:pPr>
              <w:pStyle w:val="TableCell2-2115pt"/>
              <w:rPr>
                <w:rStyle w:val="ChItalBold"/>
              </w:rPr>
            </w:pPr>
            <w:r w:rsidRPr="00F3672E">
              <w:rPr>
                <w:rStyle w:val="ChItalBold"/>
              </w:rPr>
              <w:t>astronomi</w:t>
            </w:r>
          </w:p>
        </w:tc>
        <w:tc>
          <w:tcPr>
            <w:tcW w:w="1304" w:type="dxa"/>
            <w:tcBorders>
              <w:top w:val="single" w:sz="4" w:space="0" w:color="auto"/>
            </w:tcBorders>
            <w:shd w:val="clear" w:color="auto" w:fill="auto"/>
          </w:tcPr>
          <w:p w14:paraId="38AE49C4" w14:textId="77777777" w:rsidR="002F0235" w:rsidRPr="002F0235" w:rsidRDefault="002F0235" w:rsidP="00F3672E">
            <w:pPr>
              <w:pStyle w:val="TableCell2-2115pt"/>
              <w:rPr>
                <w:rStyle w:val="ChCharisSIL"/>
              </w:rPr>
            </w:pPr>
            <w:r w:rsidRPr="002F0235">
              <w:rPr>
                <w:rStyle w:val="ChCharisSIL"/>
              </w:rPr>
              <w:t>ˌɐs.trɔ.ˈnɔ.mi</w:t>
            </w:r>
          </w:p>
        </w:tc>
        <w:tc>
          <w:tcPr>
            <w:tcW w:w="1248" w:type="dxa"/>
            <w:tcBorders>
              <w:top w:val="single" w:sz="4" w:space="0" w:color="auto"/>
            </w:tcBorders>
            <w:shd w:val="clear" w:color="auto" w:fill="auto"/>
          </w:tcPr>
          <w:p w14:paraId="1150A7CB" w14:textId="2C6F0DCD" w:rsidR="002F0235" w:rsidRDefault="00B7093A" w:rsidP="00F3672E">
            <w:pPr>
              <w:pStyle w:val="TableCell2-2115pt"/>
            </w:pPr>
            <w:r>
              <w:t>‘</w:t>
            </w:r>
            <w:r w:rsidR="002F0235">
              <w:t>astronomy</w:t>
            </w:r>
            <w:r>
              <w:t>’</w:t>
            </w:r>
          </w:p>
        </w:tc>
        <w:tc>
          <w:tcPr>
            <w:tcW w:w="1304" w:type="dxa"/>
            <w:tcBorders>
              <w:top w:val="single" w:sz="4" w:space="0" w:color="auto"/>
            </w:tcBorders>
            <w:shd w:val="clear" w:color="auto" w:fill="auto"/>
          </w:tcPr>
          <w:p w14:paraId="5E41C414" w14:textId="77777777" w:rsidR="002F0235" w:rsidRPr="00330DBC" w:rsidRDefault="002F0235" w:rsidP="00F3672E">
            <w:pPr>
              <w:pStyle w:val="TableCell2-2115pt"/>
              <w:rPr>
                <w:rStyle w:val="ChCharisSIL"/>
                <w:lang w:val="nl-NL"/>
              </w:rPr>
            </w:pPr>
            <w:r w:rsidRPr="00330DBC">
              <w:rPr>
                <w:rStyle w:val="ChCharisSIL"/>
                <w:lang w:val="nl-NL"/>
              </w:rPr>
              <w:t>ɑs.tro.no.ˈmi</w:t>
            </w:r>
          </w:p>
        </w:tc>
        <w:tc>
          <w:tcPr>
            <w:tcW w:w="1304" w:type="dxa"/>
            <w:tcBorders>
              <w:top w:val="single" w:sz="4" w:space="0" w:color="auto"/>
            </w:tcBorders>
            <w:shd w:val="clear" w:color="auto" w:fill="auto"/>
          </w:tcPr>
          <w:p w14:paraId="1C0C08FC" w14:textId="77777777" w:rsidR="002F0235" w:rsidRPr="002F0235" w:rsidRDefault="002F0235" w:rsidP="00F3672E">
            <w:pPr>
              <w:pStyle w:val="TableCell2-2115pt"/>
              <w:rPr>
                <w:rStyle w:val="ChCharisSIL"/>
              </w:rPr>
            </w:pPr>
            <w:r w:rsidRPr="002F0235">
              <w:rPr>
                <w:rStyle w:val="ChCharisSIL"/>
              </w:rPr>
              <w:t>ə</w:t>
            </w:r>
            <w:r w:rsidR="00FB6707">
              <w:rPr>
                <w:rStyle w:val="ChCharisSIL"/>
              </w:rPr>
              <w:t>.</w:t>
            </w:r>
            <w:r w:rsidRPr="002F0235">
              <w:rPr>
                <w:rStyle w:val="ChCharisSIL"/>
              </w:rPr>
              <w:t>ˈstrɑ</w:t>
            </w:r>
            <w:r w:rsidR="00FB6707">
              <w:rPr>
                <w:rStyle w:val="ChCharisSIL"/>
              </w:rPr>
              <w:t>.</w:t>
            </w:r>
            <w:r w:rsidRPr="002F0235">
              <w:rPr>
                <w:rStyle w:val="ChCharisSIL"/>
              </w:rPr>
              <w:t>nə</w:t>
            </w:r>
            <w:r w:rsidR="00FB6707">
              <w:rPr>
                <w:rStyle w:val="ChCharisSIL"/>
              </w:rPr>
              <w:t>.</w:t>
            </w:r>
            <w:r w:rsidRPr="002F0235">
              <w:rPr>
                <w:rStyle w:val="ChCharisSIL"/>
              </w:rPr>
              <w:t>mi</w:t>
            </w:r>
          </w:p>
        </w:tc>
      </w:tr>
      <w:tr w:rsidR="00AC23C4" w14:paraId="1F1A6EDA" w14:textId="77777777" w:rsidTr="00D674CD">
        <w:tc>
          <w:tcPr>
            <w:tcW w:w="1077" w:type="dxa"/>
            <w:shd w:val="clear" w:color="auto" w:fill="auto"/>
          </w:tcPr>
          <w:p w14:paraId="5DFC0616" w14:textId="77777777" w:rsidR="002F0235" w:rsidRPr="00F3672E" w:rsidRDefault="002F0235" w:rsidP="00FB6707">
            <w:pPr>
              <w:pStyle w:val="TableCell2-2115pt"/>
              <w:rPr>
                <w:rStyle w:val="ChItalBold"/>
              </w:rPr>
            </w:pPr>
            <w:r w:rsidRPr="00F3672E">
              <w:rPr>
                <w:rStyle w:val="ChItalBold"/>
              </w:rPr>
              <w:t>strategi</w:t>
            </w:r>
          </w:p>
        </w:tc>
        <w:tc>
          <w:tcPr>
            <w:tcW w:w="1304" w:type="dxa"/>
            <w:shd w:val="clear" w:color="auto" w:fill="auto"/>
          </w:tcPr>
          <w:p w14:paraId="288259FA" w14:textId="77777777" w:rsidR="002F0235" w:rsidRPr="002F0235" w:rsidRDefault="002F0235" w:rsidP="00FB6707">
            <w:pPr>
              <w:pStyle w:val="TableCell2-2115pt"/>
              <w:rPr>
                <w:rStyle w:val="ChCharisSIL"/>
              </w:rPr>
            </w:pPr>
            <w:r w:rsidRPr="002F0235">
              <w:rPr>
                <w:rStyle w:val="ChCharisSIL"/>
              </w:rPr>
              <w:t>stra.ˈtɛ.gi</w:t>
            </w:r>
          </w:p>
        </w:tc>
        <w:tc>
          <w:tcPr>
            <w:tcW w:w="1248" w:type="dxa"/>
            <w:shd w:val="clear" w:color="auto" w:fill="auto"/>
          </w:tcPr>
          <w:p w14:paraId="2BC29973" w14:textId="1E0F89F4" w:rsidR="002F0235" w:rsidRDefault="00B7093A" w:rsidP="00FB6707">
            <w:pPr>
              <w:pStyle w:val="TableCell2-2115pt"/>
            </w:pPr>
            <w:r>
              <w:t>‘</w:t>
            </w:r>
            <w:r w:rsidR="002F0235">
              <w:t>strategy</w:t>
            </w:r>
            <w:r>
              <w:t>’</w:t>
            </w:r>
          </w:p>
        </w:tc>
        <w:tc>
          <w:tcPr>
            <w:tcW w:w="1304" w:type="dxa"/>
            <w:shd w:val="clear" w:color="auto" w:fill="auto"/>
          </w:tcPr>
          <w:p w14:paraId="63858B25" w14:textId="77777777" w:rsidR="002F0235" w:rsidRPr="00330DBC" w:rsidRDefault="002F0235" w:rsidP="00FB6707">
            <w:pPr>
              <w:pStyle w:val="TableCell2-2115pt"/>
              <w:rPr>
                <w:rStyle w:val="ChCharisSIL"/>
                <w:lang w:val="nl-NL"/>
              </w:rPr>
            </w:pPr>
            <w:r w:rsidRPr="00330DBC">
              <w:rPr>
                <w:rStyle w:val="ChCharisSIL"/>
                <w:lang w:val="nl-NL"/>
              </w:rPr>
              <w:t>stra.tə.ˈxi</w:t>
            </w:r>
          </w:p>
        </w:tc>
        <w:tc>
          <w:tcPr>
            <w:tcW w:w="1304" w:type="dxa"/>
            <w:shd w:val="clear" w:color="auto" w:fill="auto"/>
          </w:tcPr>
          <w:p w14:paraId="1537F764" w14:textId="77777777" w:rsidR="002F0235" w:rsidRPr="002F0235" w:rsidRDefault="002F0235" w:rsidP="00FB6707">
            <w:pPr>
              <w:pStyle w:val="TableCell2-2115pt"/>
              <w:rPr>
                <w:rStyle w:val="ChCharisSIL"/>
              </w:rPr>
            </w:pPr>
            <w:r w:rsidRPr="002F0235">
              <w:rPr>
                <w:rStyle w:val="ChCharisSIL"/>
              </w:rPr>
              <w:t>ˈstræ.tɪ.dʒɪ</w:t>
            </w:r>
          </w:p>
        </w:tc>
      </w:tr>
      <w:tr w:rsidR="00AC23C4" w14:paraId="47983E93" w14:textId="77777777" w:rsidTr="00D674CD">
        <w:tc>
          <w:tcPr>
            <w:tcW w:w="1077" w:type="dxa"/>
            <w:shd w:val="clear" w:color="auto" w:fill="auto"/>
          </w:tcPr>
          <w:p w14:paraId="541B6B86" w14:textId="77777777" w:rsidR="002F0235" w:rsidRPr="00F3672E" w:rsidRDefault="002F0235" w:rsidP="00F3672E">
            <w:pPr>
              <w:pStyle w:val="TableCell2-2115ptBreak"/>
              <w:rPr>
                <w:rStyle w:val="ChItalBold"/>
              </w:rPr>
            </w:pPr>
            <w:r>
              <w:rPr>
                <w:rStyle w:val="ChItalBold"/>
              </w:rPr>
              <w:t>transfer</w:t>
            </w:r>
          </w:p>
        </w:tc>
        <w:tc>
          <w:tcPr>
            <w:tcW w:w="1304" w:type="dxa"/>
            <w:shd w:val="clear" w:color="auto" w:fill="auto"/>
          </w:tcPr>
          <w:p w14:paraId="3AF8D4B6" w14:textId="77777777" w:rsidR="002F0235" w:rsidRPr="002F0235" w:rsidRDefault="002F0235" w:rsidP="00F3672E">
            <w:pPr>
              <w:pStyle w:val="TableCell2-2115ptBreak"/>
              <w:rPr>
                <w:rStyle w:val="ChCharisSIL"/>
              </w:rPr>
            </w:pPr>
            <w:r w:rsidRPr="002F0235">
              <w:rPr>
                <w:rStyle w:val="ChCharisSIL"/>
              </w:rPr>
              <w:t>ˈtɾɐns.fɛ̞r</w:t>
            </w:r>
          </w:p>
        </w:tc>
        <w:tc>
          <w:tcPr>
            <w:tcW w:w="1248" w:type="dxa"/>
            <w:shd w:val="clear" w:color="auto" w:fill="auto"/>
          </w:tcPr>
          <w:p w14:paraId="77052C92" w14:textId="514BF80B" w:rsidR="002F0235" w:rsidRDefault="00B7093A" w:rsidP="00F3672E">
            <w:pPr>
              <w:pStyle w:val="TableCell2-2115ptBreak"/>
            </w:pPr>
            <w:r>
              <w:t>‘</w:t>
            </w:r>
            <w:r w:rsidR="002F0235">
              <w:t>transfer</w:t>
            </w:r>
            <w:r>
              <w:t>’</w:t>
            </w:r>
          </w:p>
        </w:tc>
        <w:tc>
          <w:tcPr>
            <w:tcW w:w="1304" w:type="dxa"/>
            <w:shd w:val="clear" w:color="auto" w:fill="auto"/>
          </w:tcPr>
          <w:p w14:paraId="1C8BD0CE" w14:textId="49D6AE6F" w:rsidR="00F63EE7" w:rsidRPr="00330DBC" w:rsidRDefault="002F0235" w:rsidP="00F3672E">
            <w:pPr>
              <w:pStyle w:val="TableCell2-2115ptBreak"/>
              <w:rPr>
                <w:rStyle w:val="ChCharisSIL"/>
                <w:lang w:val="nl-NL"/>
              </w:rPr>
            </w:pPr>
            <w:r w:rsidRPr="00330DBC">
              <w:rPr>
                <w:rStyle w:val="ChCharisSIL"/>
                <w:lang w:val="nl-NL" w:eastAsia="en-US"/>
              </w:rPr>
              <w:t>trɑns</w:t>
            </w:r>
            <w:r w:rsidR="00FB6707" w:rsidRPr="00330DBC">
              <w:rPr>
                <w:rStyle w:val="ChCharisSIL"/>
                <w:lang w:val="nl-NL" w:eastAsia="en-US"/>
              </w:rPr>
              <w:t>.</w:t>
            </w:r>
            <w:r w:rsidR="00B7093A" w:rsidRPr="00330DBC">
              <w:rPr>
                <w:rStyle w:val="ChCharisSIL"/>
                <w:lang w:val="nl-NL" w:eastAsia="en-US"/>
              </w:rPr>
              <w:t>’</w:t>
            </w:r>
            <w:r w:rsidRPr="00330DBC">
              <w:rPr>
                <w:rStyle w:val="ChCharisSIL"/>
                <w:lang w:val="nl-NL" w:eastAsia="en-US"/>
              </w:rPr>
              <w:t>fʏ</w:t>
            </w:r>
            <w:r w:rsidRPr="00330DBC">
              <w:rPr>
                <w:rStyle w:val="ChCharisSIL"/>
                <w:lang w:val="nl-NL"/>
              </w:rPr>
              <w:t>:r</w:t>
            </w:r>
          </w:p>
        </w:tc>
        <w:tc>
          <w:tcPr>
            <w:tcW w:w="1304" w:type="dxa"/>
            <w:shd w:val="clear" w:color="auto" w:fill="auto"/>
          </w:tcPr>
          <w:p w14:paraId="3AD63ABD" w14:textId="77777777" w:rsidR="002F0235" w:rsidRPr="002F0235" w:rsidRDefault="002F0235" w:rsidP="00F3672E">
            <w:pPr>
              <w:pStyle w:val="TableCell2-2115ptBreak"/>
              <w:rPr>
                <w:rStyle w:val="ChCharisSIL"/>
              </w:rPr>
            </w:pPr>
            <w:r w:rsidRPr="002F0235">
              <w:rPr>
                <w:rStyle w:val="ChCharisSIL"/>
              </w:rPr>
              <w:t>trɑːns</w:t>
            </w:r>
            <w:r w:rsidR="00FB6707">
              <w:rPr>
                <w:rStyle w:val="ChCharisSIL"/>
              </w:rPr>
              <w:t>.</w:t>
            </w:r>
            <w:r w:rsidRPr="002F0235">
              <w:rPr>
                <w:rStyle w:val="ChCharisSIL"/>
              </w:rPr>
              <w:t>ˈfɜː(r)</w:t>
            </w:r>
          </w:p>
        </w:tc>
      </w:tr>
    </w:tbl>
    <w:p w14:paraId="36A5660B" w14:textId="77777777" w:rsidR="008070DB" w:rsidRPr="00913A62" w:rsidRDefault="008070DB" w:rsidP="002E5AD2">
      <w:pPr>
        <w:pStyle w:val="Body0010after"/>
      </w:pPr>
    </w:p>
    <w:p w14:paraId="02488945" w14:textId="77777777" w:rsidR="00140A47" w:rsidRPr="00913A62" w:rsidRDefault="00140A47" w:rsidP="00140A47">
      <w:pPr>
        <w:pStyle w:val="Heading2"/>
      </w:pPr>
      <w:bookmarkStart w:id="1088" w:name="_Ref324759940"/>
      <w:bookmarkStart w:id="1089" w:name="_Toc334169257"/>
      <w:bookmarkStart w:id="1090" w:name="_Toc342590019"/>
      <w:bookmarkStart w:id="1091" w:name="_Toc353454776"/>
      <w:bookmarkStart w:id="1092" w:name="_Toc440455535"/>
      <w:r w:rsidRPr="00913A62">
        <w:t>Orthographic conventions</w:t>
      </w:r>
      <w:bookmarkEnd w:id="1088"/>
      <w:bookmarkEnd w:id="1089"/>
      <w:bookmarkEnd w:id="1090"/>
      <w:bookmarkEnd w:id="1091"/>
      <w:bookmarkEnd w:id="1092"/>
    </w:p>
    <w:p w14:paraId="33C6C44E" w14:textId="409867E1" w:rsidR="00140A47" w:rsidRPr="00913A62" w:rsidRDefault="00140A47" w:rsidP="00D3147B">
      <w:pPr>
        <w:pStyle w:val="Body0005after"/>
      </w:pPr>
      <w:r w:rsidRPr="00913A62">
        <w:t>The orthographic conventions for the Papuan Mal</w:t>
      </w:r>
      <w:r w:rsidR="00D3147B">
        <w:t>ay consonant and vowel phonemes</w:t>
      </w:r>
      <w:r w:rsidR="00EF14CE">
        <w:t xml:space="preserve"> </w:t>
      </w:r>
      <w:r w:rsidRPr="00913A62">
        <w:t xml:space="preserve">used in this grammar are presented in </w:t>
      </w:r>
      <w:r w:rsidRPr="00913A62">
        <w:fldChar w:fldCharType="begin"/>
      </w:r>
      <w:r w:rsidRPr="00913A62">
        <w:instrText xml:space="preserve"> REF _Ref324345565 \h </w:instrText>
      </w:r>
      <w:r>
        <w:instrText xml:space="preserve"> \* MERGEFORMAT </w:instrText>
      </w:r>
      <w:r w:rsidRPr="00913A62">
        <w:fldChar w:fldCharType="separate"/>
      </w:r>
      <w:r w:rsidR="00154D81" w:rsidRPr="00913A62">
        <w:t xml:space="preserve">Table </w:t>
      </w:r>
      <w:r w:rsidR="00154D81">
        <w:rPr>
          <w:noProof/>
          <w:cs/>
        </w:rPr>
        <w:t>‎</w:t>
      </w:r>
      <w:r w:rsidR="00154D81">
        <w:rPr>
          <w:noProof/>
        </w:rPr>
        <w:t>2.63</w:t>
      </w:r>
      <w:r w:rsidRPr="00913A62">
        <w:fldChar w:fldCharType="end"/>
      </w:r>
      <w:r w:rsidRPr="00913A62">
        <w:t>.</w:t>
      </w:r>
    </w:p>
    <w:p w14:paraId="6B65AC91" w14:textId="77777777" w:rsidR="00140A47" w:rsidRPr="00913A62" w:rsidRDefault="00140A47" w:rsidP="00140A47">
      <w:pPr>
        <w:pStyle w:val="Caption"/>
      </w:pPr>
      <w:bookmarkStart w:id="1093" w:name="_Ref324345565"/>
      <w:r w:rsidRPr="00913A62">
        <w:t xml:space="preserve">Table </w:t>
      </w:r>
      <w:fldSimple w:instr=" STYLEREF 1 \s ">
        <w:r w:rsidR="00154D81">
          <w:rPr>
            <w:noProof/>
            <w:cs/>
          </w:rPr>
          <w:t>‎</w:t>
        </w:r>
        <w:r w:rsidR="00154D81">
          <w:rPr>
            <w:noProof/>
          </w:rPr>
          <w:t>2</w:t>
        </w:r>
      </w:fldSimple>
      <w:r w:rsidR="00F207A1">
        <w:t>.</w:t>
      </w:r>
      <w:fldSimple w:instr=" SEQ Table \* ARABIC \s 1 ">
        <w:r w:rsidR="00154D81">
          <w:rPr>
            <w:noProof/>
          </w:rPr>
          <w:t>63</w:t>
        </w:r>
      </w:fldSimple>
      <w:bookmarkEnd w:id="1093"/>
      <w:r w:rsidRPr="00913A62">
        <w:t>:</w:t>
      </w:r>
      <w:r w:rsidRPr="00913A62">
        <w:tab/>
        <w:t>Orthographic conventions</w:t>
      </w:r>
    </w:p>
    <w:tbl>
      <w:tblPr>
        <w:tblW w:w="6720" w:type="dxa"/>
        <w:tblInd w:w="170" w:type="dxa"/>
        <w:tblBorders>
          <w:bottom w:val="single" w:sz="4" w:space="0" w:color="auto"/>
        </w:tblBorders>
        <w:tblLayout w:type="fixed"/>
        <w:tblLook w:val="01E0" w:firstRow="1" w:lastRow="1" w:firstColumn="1" w:lastColumn="1" w:noHBand="0" w:noVBand="0"/>
      </w:tblPr>
      <w:tblGrid>
        <w:gridCol w:w="680"/>
        <w:gridCol w:w="312"/>
        <w:gridCol w:w="28"/>
        <w:gridCol w:w="284"/>
        <w:gridCol w:w="56"/>
        <w:gridCol w:w="256"/>
        <w:gridCol w:w="84"/>
        <w:gridCol w:w="228"/>
        <w:gridCol w:w="112"/>
        <w:gridCol w:w="285"/>
        <w:gridCol w:w="55"/>
        <w:gridCol w:w="370"/>
        <w:gridCol w:w="55"/>
        <w:gridCol w:w="257"/>
        <w:gridCol w:w="168"/>
        <w:gridCol w:w="144"/>
        <w:gridCol w:w="92"/>
        <w:gridCol w:w="220"/>
        <w:gridCol w:w="16"/>
        <w:gridCol w:w="296"/>
        <w:gridCol w:w="27"/>
        <w:gridCol w:w="285"/>
        <w:gridCol w:w="27"/>
        <w:gridCol w:w="285"/>
        <w:gridCol w:w="55"/>
        <w:gridCol w:w="340"/>
        <w:gridCol w:w="30"/>
        <w:gridCol w:w="310"/>
        <w:gridCol w:w="115"/>
        <w:gridCol w:w="225"/>
        <w:gridCol w:w="87"/>
        <w:gridCol w:w="253"/>
        <w:gridCol w:w="59"/>
        <w:gridCol w:w="281"/>
        <w:gridCol w:w="31"/>
        <w:gridCol w:w="312"/>
      </w:tblGrid>
      <w:tr w:rsidR="00140A47" w:rsidRPr="00913A62" w14:paraId="53805B59" w14:textId="77777777" w:rsidTr="00D674CD">
        <w:tc>
          <w:tcPr>
            <w:tcW w:w="6720" w:type="dxa"/>
            <w:gridSpan w:val="36"/>
            <w:tcBorders>
              <w:top w:val="single" w:sz="4" w:space="0" w:color="auto"/>
              <w:bottom w:val="nil"/>
            </w:tcBorders>
            <w:shd w:val="clear" w:color="auto" w:fill="auto"/>
          </w:tcPr>
          <w:p w14:paraId="369A2B6A" w14:textId="77777777" w:rsidR="00140A47" w:rsidRPr="00913A62" w:rsidRDefault="00140A47" w:rsidP="00140A47">
            <w:pPr>
              <w:pStyle w:val="TableCell3-2"/>
            </w:pPr>
            <w:r w:rsidRPr="00913A62">
              <w:t>Consonants</w:t>
            </w:r>
          </w:p>
        </w:tc>
      </w:tr>
      <w:tr w:rsidR="00AC23C4" w:rsidRPr="00913A62" w14:paraId="6353E36D" w14:textId="77777777" w:rsidTr="00D674CD">
        <w:tc>
          <w:tcPr>
            <w:tcW w:w="680" w:type="dxa"/>
            <w:tcBorders>
              <w:top w:val="nil"/>
            </w:tcBorders>
            <w:shd w:val="clear" w:color="auto" w:fill="auto"/>
          </w:tcPr>
          <w:p w14:paraId="7E3D3700" w14:textId="77777777" w:rsidR="00140A47" w:rsidRPr="00305D5C" w:rsidRDefault="00140A47" w:rsidP="00305D5C">
            <w:pPr>
              <w:pStyle w:val="TableCell0-2115pt"/>
              <w:rPr>
                <w:rStyle w:val="ChSmallCaps"/>
              </w:rPr>
            </w:pPr>
            <w:r w:rsidRPr="00305D5C">
              <w:rPr>
                <w:rStyle w:val="ChSmallCaps"/>
              </w:rPr>
              <w:t>phon</w:t>
            </w:r>
          </w:p>
        </w:tc>
        <w:tc>
          <w:tcPr>
            <w:tcW w:w="312" w:type="dxa"/>
            <w:tcBorders>
              <w:top w:val="nil"/>
            </w:tcBorders>
            <w:shd w:val="clear" w:color="auto" w:fill="auto"/>
          </w:tcPr>
          <w:p w14:paraId="0D73FAC2" w14:textId="77777777" w:rsidR="00140A47" w:rsidRPr="00305D5C" w:rsidRDefault="00140A47" w:rsidP="00305D5C">
            <w:pPr>
              <w:pStyle w:val="TableCell0-2Center115pt"/>
            </w:pPr>
            <w:r w:rsidRPr="00305D5C">
              <w:t>p</w:t>
            </w:r>
          </w:p>
        </w:tc>
        <w:tc>
          <w:tcPr>
            <w:tcW w:w="312" w:type="dxa"/>
            <w:gridSpan w:val="2"/>
            <w:tcBorders>
              <w:top w:val="nil"/>
            </w:tcBorders>
            <w:shd w:val="clear" w:color="auto" w:fill="auto"/>
          </w:tcPr>
          <w:p w14:paraId="35678C6A" w14:textId="77777777" w:rsidR="00140A47" w:rsidRPr="00913A62" w:rsidRDefault="00140A47" w:rsidP="00305D5C">
            <w:pPr>
              <w:pStyle w:val="TableCell0-2Center115pt"/>
              <w:rPr>
                <w:rStyle w:val="ChCharisSIL"/>
              </w:rPr>
            </w:pPr>
            <w:r w:rsidRPr="00913A62">
              <w:rPr>
                <w:rStyle w:val="ChCharisSIL"/>
              </w:rPr>
              <w:t>b</w:t>
            </w:r>
          </w:p>
        </w:tc>
        <w:tc>
          <w:tcPr>
            <w:tcW w:w="312" w:type="dxa"/>
            <w:gridSpan w:val="2"/>
            <w:tcBorders>
              <w:top w:val="nil"/>
            </w:tcBorders>
            <w:shd w:val="clear" w:color="auto" w:fill="auto"/>
          </w:tcPr>
          <w:p w14:paraId="6082913A" w14:textId="77777777" w:rsidR="00140A47" w:rsidRPr="00913A62" w:rsidRDefault="00140A47" w:rsidP="00305D5C">
            <w:pPr>
              <w:pStyle w:val="TableCell0-2Center115pt"/>
              <w:rPr>
                <w:rStyle w:val="ChCharisSIL"/>
              </w:rPr>
            </w:pPr>
            <w:r w:rsidRPr="00913A62">
              <w:rPr>
                <w:rStyle w:val="ChCharisSIL"/>
              </w:rPr>
              <w:t>t</w:t>
            </w:r>
          </w:p>
        </w:tc>
        <w:tc>
          <w:tcPr>
            <w:tcW w:w="312" w:type="dxa"/>
            <w:gridSpan w:val="2"/>
            <w:tcBorders>
              <w:top w:val="nil"/>
            </w:tcBorders>
            <w:shd w:val="clear" w:color="auto" w:fill="auto"/>
          </w:tcPr>
          <w:p w14:paraId="0C0A4C4B" w14:textId="77777777" w:rsidR="00140A47" w:rsidRPr="00913A62" w:rsidRDefault="00140A47" w:rsidP="00305D5C">
            <w:pPr>
              <w:pStyle w:val="TableCell0-2Center115pt"/>
              <w:rPr>
                <w:rStyle w:val="ChCharisSIL"/>
              </w:rPr>
            </w:pPr>
            <w:r w:rsidRPr="00913A62">
              <w:rPr>
                <w:rStyle w:val="ChCharisSIL"/>
              </w:rPr>
              <w:t>d</w:t>
            </w:r>
          </w:p>
        </w:tc>
        <w:tc>
          <w:tcPr>
            <w:tcW w:w="397" w:type="dxa"/>
            <w:gridSpan w:val="2"/>
            <w:tcBorders>
              <w:top w:val="nil"/>
            </w:tcBorders>
            <w:shd w:val="clear" w:color="auto" w:fill="auto"/>
          </w:tcPr>
          <w:p w14:paraId="021D9425" w14:textId="77777777" w:rsidR="00140A47" w:rsidRPr="00913A62" w:rsidRDefault="00140A47" w:rsidP="00305D5C">
            <w:pPr>
              <w:pStyle w:val="TableCell0-2Center115pt"/>
              <w:rPr>
                <w:rStyle w:val="ChCharisSIL"/>
              </w:rPr>
            </w:pPr>
            <w:r w:rsidRPr="00913A62">
              <w:rPr>
                <w:rStyle w:val="ChCharisSIL"/>
              </w:rPr>
              <w:t>tʃ</w:t>
            </w:r>
          </w:p>
        </w:tc>
        <w:tc>
          <w:tcPr>
            <w:tcW w:w="425" w:type="dxa"/>
            <w:gridSpan w:val="2"/>
            <w:tcBorders>
              <w:top w:val="nil"/>
            </w:tcBorders>
            <w:shd w:val="clear" w:color="auto" w:fill="auto"/>
          </w:tcPr>
          <w:p w14:paraId="43C8FA13" w14:textId="77777777" w:rsidR="00140A47" w:rsidRPr="00913A62" w:rsidRDefault="00140A47" w:rsidP="00305D5C">
            <w:pPr>
              <w:pStyle w:val="TableCell0-2Center115pt"/>
              <w:rPr>
                <w:rStyle w:val="ChCharisSIL"/>
              </w:rPr>
            </w:pPr>
            <w:r w:rsidRPr="00913A62">
              <w:rPr>
                <w:rStyle w:val="ChCharisSIL"/>
              </w:rPr>
              <w:t>dʒ</w:t>
            </w:r>
          </w:p>
        </w:tc>
        <w:tc>
          <w:tcPr>
            <w:tcW w:w="312" w:type="dxa"/>
            <w:gridSpan w:val="2"/>
            <w:tcBorders>
              <w:top w:val="nil"/>
            </w:tcBorders>
            <w:shd w:val="clear" w:color="auto" w:fill="auto"/>
          </w:tcPr>
          <w:p w14:paraId="102E924F" w14:textId="77777777" w:rsidR="00140A47" w:rsidRPr="00913A62" w:rsidRDefault="00140A47" w:rsidP="00305D5C">
            <w:pPr>
              <w:pStyle w:val="TableCell0-2Center115pt"/>
              <w:rPr>
                <w:rStyle w:val="ChCharisSIL"/>
              </w:rPr>
            </w:pPr>
            <w:r w:rsidRPr="00913A62">
              <w:rPr>
                <w:rStyle w:val="ChCharisSIL"/>
              </w:rPr>
              <w:t>k</w:t>
            </w:r>
          </w:p>
        </w:tc>
        <w:tc>
          <w:tcPr>
            <w:tcW w:w="312" w:type="dxa"/>
            <w:gridSpan w:val="2"/>
            <w:tcBorders>
              <w:top w:val="nil"/>
            </w:tcBorders>
            <w:shd w:val="clear" w:color="auto" w:fill="auto"/>
          </w:tcPr>
          <w:p w14:paraId="65AF9E4A" w14:textId="77777777" w:rsidR="00140A47" w:rsidRPr="00913A62" w:rsidRDefault="00140A47" w:rsidP="00305D5C">
            <w:pPr>
              <w:pStyle w:val="TableCell0-2Center115pt"/>
              <w:rPr>
                <w:rStyle w:val="ChCharisSIL"/>
              </w:rPr>
            </w:pPr>
            <w:r w:rsidRPr="00913A62">
              <w:rPr>
                <w:rStyle w:val="ChCharisSIL"/>
              </w:rPr>
              <w:t>g</w:t>
            </w:r>
          </w:p>
        </w:tc>
        <w:tc>
          <w:tcPr>
            <w:tcW w:w="312" w:type="dxa"/>
            <w:gridSpan w:val="2"/>
            <w:tcBorders>
              <w:top w:val="nil"/>
            </w:tcBorders>
            <w:shd w:val="clear" w:color="auto" w:fill="auto"/>
          </w:tcPr>
          <w:p w14:paraId="1D586290" w14:textId="77777777" w:rsidR="00140A47" w:rsidRPr="00913A62" w:rsidRDefault="00140A47" w:rsidP="00305D5C">
            <w:pPr>
              <w:pStyle w:val="TableCell0-2Center115pt"/>
              <w:rPr>
                <w:rStyle w:val="ChCharisSIL"/>
              </w:rPr>
            </w:pPr>
            <w:r w:rsidRPr="00913A62">
              <w:rPr>
                <w:rStyle w:val="ChCharisSIL"/>
              </w:rPr>
              <w:t>s</w:t>
            </w:r>
          </w:p>
        </w:tc>
        <w:tc>
          <w:tcPr>
            <w:tcW w:w="312" w:type="dxa"/>
            <w:gridSpan w:val="2"/>
            <w:tcBorders>
              <w:top w:val="nil"/>
            </w:tcBorders>
            <w:shd w:val="clear" w:color="auto" w:fill="auto"/>
          </w:tcPr>
          <w:p w14:paraId="62C9F472" w14:textId="77777777" w:rsidR="00140A47" w:rsidRPr="00913A62" w:rsidRDefault="00140A47" w:rsidP="00305D5C">
            <w:pPr>
              <w:pStyle w:val="TableCell0-2Center115pt"/>
              <w:rPr>
                <w:rStyle w:val="ChCharisSIL"/>
              </w:rPr>
            </w:pPr>
            <w:r w:rsidRPr="00913A62">
              <w:rPr>
                <w:rStyle w:val="ChCharisSIL"/>
              </w:rPr>
              <w:t>h</w:t>
            </w:r>
          </w:p>
        </w:tc>
        <w:tc>
          <w:tcPr>
            <w:tcW w:w="312" w:type="dxa"/>
            <w:gridSpan w:val="2"/>
            <w:tcBorders>
              <w:top w:val="nil"/>
            </w:tcBorders>
            <w:shd w:val="clear" w:color="auto" w:fill="auto"/>
          </w:tcPr>
          <w:p w14:paraId="78B393D9" w14:textId="77777777" w:rsidR="00140A47" w:rsidRPr="00913A62" w:rsidRDefault="00140A47" w:rsidP="00305D5C">
            <w:pPr>
              <w:pStyle w:val="TableCell0-2Center115pt"/>
              <w:rPr>
                <w:rStyle w:val="ChCharisSIL"/>
              </w:rPr>
            </w:pPr>
            <w:r w:rsidRPr="00913A62">
              <w:rPr>
                <w:rStyle w:val="ChCharisSIL"/>
              </w:rPr>
              <w:t>m</w:t>
            </w:r>
          </w:p>
        </w:tc>
        <w:tc>
          <w:tcPr>
            <w:tcW w:w="312" w:type="dxa"/>
            <w:gridSpan w:val="2"/>
            <w:tcBorders>
              <w:top w:val="nil"/>
            </w:tcBorders>
            <w:shd w:val="clear" w:color="auto" w:fill="auto"/>
          </w:tcPr>
          <w:p w14:paraId="1C3BF541" w14:textId="77777777" w:rsidR="00140A47" w:rsidRPr="00913A62" w:rsidRDefault="00140A47" w:rsidP="00305D5C">
            <w:pPr>
              <w:pStyle w:val="TableCell0-2Center115pt"/>
              <w:rPr>
                <w:rStyle w:val="ChCharisSIL"/>
              </w:rPr>
            </w:pPr>
            <w:r w:rsidRPr="00913A62">
              <w:rPr>
                <w:rStyle w:val="ChCharisSIL"/>
              </w:rPr>
              <w:t>n</w:t>
            </w:r>
          </w:p>
        </w:tc>
        <w:tc>
          <w:tcPr>
            <w:tcW w:w="425" w:type="dxa"/>
            <w:gridSpan w:val="3"/>
            <w:tcBorders>
              <w:top w:val="nil"/>
            </w:tcBorders>
            <w:shd w:val="clear" w:color="auto" w:fill="auto"/>
          </w:tcPr>
          <w:p w14:paraId="433C772F" w14:textId="77777777" w:rsidR="00140A47" w:rsidRPr="00913A62" w:rsidRDefault="00140A47" w:rsidP="00305D5C">
            <w:pPr>
              <w:pStyle w:val="TableCell0-2Center115pt"/>
              <w:rPr>
                <w:rStyle w:val="ChCharisSIL"/>
              </w:rPr>
            </w:pPr>
            <w:r w:rsidRPr="00913A62">
              <w:rPr>
                <w:rStyle w:val="ChCharisSIL"/>
              </w:rPr>
              <w:t>ɲ</w:t>
            </w:r>
          </w:p>
        </w:tc>
        <w:tc>
          <w:tcPr>
            <w:tcW w:w="425" w:type="dxa"/>
            <w:gridSpan w:val="2"/>
            <w:tcBorders>
              <w:top w:val="nil"/>
            </w:tcBorders>
            <w:shd w:val="clear" w:color="auto" w:fill="auto"/>
          </w:tcPr>
          <w:p w14:paraId="01B5253D" w14:textId="77777777" w:rsidR="00140A47" w:rsidRPr="00913A62" w:rsidRDefault="00140A47" w:rsidP="00305D5C">
            <w:pPr>
              <w:pStyle w:val="TableCell0-2Center115pt"/>
              <w:rPr>
                <w:rStyle w:val="ChCharisSIL"/>
              </w:rPr>
            </w:pPr>
            <w:r w:rsidRPr="00913A62">
              <w:rPr>
                <w:rStyle w:val="ChCharisSIL"/>
              </w:rPr>
              <w:t>ŋ</w:t>
            </w:r>
          </w:p>
        </w:tc>
        <w:tc>
          <w:tcPr>
            <w:tcW w:w="312" w:type="dxa"/>
            <w:gridSpan w:val="2"/>
            <w:tcBorders>
              <w:top w:val="nil"/>
            </w:tcBorders>
            <w:shd w:val="clear" w:color="auto" w:fill="auto"/>
          </w:tcPr>
          <w:p w14:paraId="1D623C80" w14:textId="77777777" w:rsidR="00140A47" w:rsidRPr="00913A62" w:rsidRDefault="00140A47" w:rsidP="00305D5C">
            <w:pPr>
              <w:pStyle w:val="TableCell0-2Center115pt"/>
              <w:rPr>
                <w:rStyle w:val="ChCharisSIL"/>
              </w:rPr>
            </w:pPr>
            <w:r w:rsidRPr="00913A62">
              <w:rPr>
                <w:rStyle w:val="ChCharisSIL"/>
              </w:rPr>
              <w:t>r</w:t>
            </w:r>
          </w:p>
        </w:tc>
        <w:tc>
          <w:tcPr>
            <w:tcW w:w="312" w:type="dxa"/>
            <w:gridSpan w:val="2"/>
            <w:tcBorders>
              <w:top w:val="nil"/>
            </w:tcBorders>
            <w:shd w:val="clear" w:color="auto" w:fill="auto"/>
          </w:tcPr>
          <w:p w14:paraId="5CB7BBD7" w14:textId="77777777" w:rsidR="00140A47" w:rsidRPr="00913A62" w:rsidRDefault="00140A47" w:rsidP="00305D5C">
            <w:pPr>
              <w:pStyle w:val="TableCell0-2Center115pt"/>
              <w:rPr>
                <w:rStyle w:val="ChCharisSIL"/>
              </w:rPr>
            </w:pPr>
            <w:r w:rsidRPr="00913A62">
              <w:rPr>
                <w:rStyle w:val="ChCharisSIL"/>
              </w:rPr>
              <w:t>l</w:t>
            </w:r>
          </w:p>
        </w:tc>
        <w:tc>
          <w:tcPr>
            <w:tcW w:w="312" w:type="dxa"/>
            <w:gridSpan w:val="2"/>
            <w:tcBorders>
              <w:top w:val="nil"/>
            </w:tcBorders>
            <w:shd w:val="clear" w:color="auto" w:fill="auto"/>
          </w:tcPr>
          <w:p w14:paraId="0FAE0093" w14:textId="77777777" w:rsidR="00140A47" w:rsidRPr="00913A62" w:rsidRDefault="00140A47" w:rsidP="00305D5C">
            <w:pPr>
              <w:pStyle w:val="TableCell0-2Center115pt"/>
              <w:rPr>
                <w:rStyle w:val="ChCharisSIL"/>
              </w:rPr>
            </w:pPr>
            <w:r w:rsidRPr="00913A62">
              <w:rPr>
                <w:rStyle w:val="ChCharisSIL"/>
              </w:rPr>
              <w:t>j</w:t>
            </w:r>
          </w:p>
        </w:tc>
        <w:tc>
          <w:tcPr>
            <w:tcW w:w="312" w:type="dxa"/>
            <w:tcBorders>
              <w:top w:val="nil"/>
            </w:tcBorders>
            <w:shd w:val="clear" w:color="auto" w:fill="auto"/>
          </w:tcPr>
          <w:p w14:paraId="2158B63C" w14:textId="77777777" w:rsidR="00140A47" w:rsidRPr="00913A62" w:rsidRDefault="00140A47" w:rsidP="00305D5C">
            <w:pPr>
              <w:pStyle w:val="TableCell0-2Center115pt"/>
              <w:rPr>
                <w:rStyle w:val="ChCharisSIL"/>
              </w:rPr>
            </w:pPr>
            <w:r w:rsidRPr="00913A62">
              <w:rPr>
                <w:rStyle w:val="ChCharisSIL"/>
              </w:rPr>
              <w:t>w</w:t>
            </w:r>
          </w:p>
        </w:tc>
      </w:tr>
      <w:tr w:rsidR="00AC23C4" w:rsidRPr="00913A62" w14:paraId="1C6275C3" w14:textId="77777777" w:rsidTr="00D674CD">
        <w:tc>
          <w:tcPr>
            <w:tcW w:w="680" w:type="dxa"/>
            <w:tcBorders>
              <w:bottom w:val="single" w:sz="4" w:space="0" w:color="auto"/>
            </w:tcBorders>
            <w:shd w:val="clear" w:color="auto" w:fill="auto"/>
          </w:tcPr>
          <w:p w14:paraId="2448BF51" w14:textId="77777777" w:rsidR="00140A47" w:rsidRPr="00305D5C" w:rsidRDefault="00140A47" w:rsidP="00305D5C">
            <w:pPr>
              <w:pStyle w:val="TableCell0-2115ptBreak"/>
              <w:rPr>
                <w:rStyle w:val="ChSmallCaps"/>
              </w:rPr>
            </w:pPr>
            <w:r w:rsidRPr="00305D5C">
              <w:rPr>
                <w:rStyle w:val="ChSmallCaps"/>
              </w:rPr>
              <w:t>orth</w:t>
            </w:r>
          </w:p>
        </w:tc>
        <w:tc>
          <w:tcPr>
            <w:tcW w:w="312" w:type="dxa"/>
            <w:tcBorders>
              <w:bottom w:val="single" w:sz="4" w:space="0" w:color="auto"/>
            </w:tcBorders>
            <w:shd w:val="clear" w:color="auto" w:fill="auto"/>
          </w:tcPr>
          <w:p w14:paraId="15E03D6D" w14:textId="77777777" w:rsidR="00140A47" w:rsidRPr="00DB3A51" w:rsidRDefault="00140A47" w:rsidP="00305D5C">
            <w:pPr>
              <w:pStyle w:val="TableCell0-2Center115ptBreak"/>
            </w:pPr>
            <w:r w:rsidRPr="00DB3A51">
              <w:t>p</w:t>
            </w:r>
          </w:p>
        </w:tc>
        <w:tc>
          <w:tcPr>
            <w:tcW w:w="312" w:type="dxa"/>
            <w:gridSpan w:val="2"/>
            <w:tcBorders>
              <w:bottom w:val="single" w:sz="4" w:space="0" w:color="auto"/>
            </w:tcBorders>
            <w:shd w:val="clear" w:color="auto" w:fill="auto"/>
          </w:tcPr>
          <w:p w14:paraId="56A13E83" w14:textId="77777777" w:rsidR="00140A47" w:rsidRPr="00DB3A51" w:rsidRDefault="00140A47" w:rsidP="00305D5C">
            <w:pPr>
              <w:pStyle w:val="TableCell0-2Center115ptBreak"/>
            </w:pPr>
            <w:r w:rsidRPr="00DB3A51">
              <w:t>b</w:t>
            </w:r>
          </w:p>
        </w:tc>
        <w:tc>
          <w:tcPr>
            <w:tcW w:w="312" w:type="dxa"/>
            <w:gridSpan w:val="2"/>
            <w:tcBorders>
              <w:bottom w:val="single" w:sz="4" w:space="0" w:color="auto"/>
            </w:tcBorders>
            <w:shd w:val="clear" w:color="auto" w:fill="auto"/>
          </w:tcPr>
          <w:p w14:paraId="02E7FF1C" w14:textId="77777777" w:rsidR="00140A47" w:rsidRPr="00DB3A51" w:rsidRDefault="00140A47" w:rsidP="00305D5C">
            <w:pPr>
              <w:pStyle w:val="TableCell0-2Center115ptBreak"/>
            </w:pPr>
            <w:r w:rsidRPr="00DB3A51">
              <w:t>t</w:t>
            </w:r>
          </w:p>
        </w:tc>
        <w:tc>
          <w:tcPr>
            <w:tcW w:w="312" w:type="dxa"/>
            <w:gridSpan w:val="2"/>
            <w:tcBorders>
              <w:bottom w:val="single" w:sz="4" w:space="0" w:color="auto"/>
            </w:tcBorders>
            <w:shd w:val="clear" w:color="auto" w:fill="auto"/>
          </w:tcPr>
          <w:p w14:paraId="19328EA5" w14:textId="77777777" w:rsidR="00140A47" w:rsidRPr="00DB3A51" w:rsidRDefault="00140A47" w:rsidP="00305D5C">
            <w:pPr>
              <w:pStyle w:val="TableCell0-2Center115ptBreak"/>
            </w:pPr>
            <w:r w:rsidRPr="00DB3A51">
              <w:t>d</w:t>
            </w:r>
          </w:p>
        </w:tc>
        <w:tc>
          <w:tcPr>
            <w:tcW w:w="397" w:type="dxa"/>
            <w:gridSpan w:val="2"/>
            <w:tcBorders>
              <w:bottom w:val="single" w:sz="4" w:space="0" w:color="auto"/>
            </w:tcBorders>
            <w:shd w:val="clear" w:color="auto" w:fill="auto"/>
          </w:tcPr>
          <w:p w14:paraId="43970FA2" w14:textId="77777777" w:rsidR="00140A47" w:rsidRPr="00DB3A51" w:rsidRDefault="00140A47" w:rsidP="00305D5C">
            <w:pPr>
              <w:pStyle w:val="TableCell0-2Center115ptBreak"/>
            </w:pPr>
            <w:r w:rsidRPr="00DB3A51">
              <w:t>c</w:t>
            </w:r>
          </w:p>
        </w:tc>
        <w:tc>
          <w:tcPr>
            <w:tcW w:w="425" w:type="dxa"/>
            <w:gridSpan w:val="2"/>
            <w:tcBorders>
              <w:bottom w:val="single" w:sz="4" w:space="0" w:color="auto"/>
            </w:tcBorders>
            <w:shd w:val="clear" w:color="auto" w:fill="auto"/>
          </w:tcPr>
          <w:p w14:paraId="153F9378" w14:textId="77777777" w:rsidR="00140A47" w:rsidRPr="00DB3A51" w:rsidRDefault="00140A47" w:rsidP="00305D5C">
            <w:pPr>
              <w:pStyle w:val="TableCell0-2Center115ptBreak"/>
            </w:pPr>
            <w:r w:rsidRPr="00DB3A51">
              <w:t>j</w:t>
            </w:r>
          </w:p>
        </w:tc>
        <w:tc>
          <w:tcPr>
            <w:tcW w:w="312" w:type="dxa"/>
            <w:gridSpan w:val="2"/>
            <w:tcBorders>
              <w:bottom w:val="single" w:sz="4" w:space="0" w:color="auto"/>
            </w:tcBorders>
            <w:shd w:val="clear" w:color="auto" w:fill="auto"/>
          </w:tcPr>
          <w:p w14:paraId="43091F5C" w14:textId="77777777" w:rsidR="00140A47" w:rsidRPr="00DB3A51" w:rsidRDefault="00140A47" w:rsidP="00305D5C">
            <w:pPr>
              <w:pStyle w:val="TableCell0-2Center115ptBreak"/>
            </w:pPr>
            <w:r w:rsidRPr="00DB3A51">
              <w:t>k</w:t>
            </w:r>
          </w:p>
        </w:tc>
        <w:tc>
          <w:tcPr>
            <w:tcW w:w="312" w:type="dxa"/>
            <w:gridSpan w:val="2"/>
            <w:tcBorders>
              <w:bottom w:val="single" w:sz="4" w:space="0" w:color="auto"/>
            </w:tcBorders>
            <w:shd w:val="clear" w:color="auto" w:fill="auto"/>
          </w:tcPr>
          <w:p w14:paraId="5004F22D" w14:textId="77777777" w:rsidR="00140A47" w:rsidRPr="00DB3A51" w:rsidRDefault="00140A47" w:rsidP="00305D5C">
            <w:pPr>
              <w:pStyle w:val="TableCell0-2Center115ptBreak"/>
            </w:pPr>
            <w:r w:rsidRPr="00DB3A51">
              <w:t>g</w:t>
            </w:r>
          </w:p>
        </w:tc>
        <w:tc>
          <w:tcPr>
            <w:tcW w:w="312" w:type="dxa"/>
            <w:gridSpan w:val="2"/>
            <w:tcBorders>
              <w:bottom w:val="single" w:sz="4" w:space="0" w:color="auto"/>
            </w:tcBorders>
            <w:shd w:val="clear" w:color="auto" w:fill="auto"/>
          </w:tcPr>
          <w:p w14:paraId="68CB7572" w14:textId="77777777" w:rsidR="00140A47" w:rsidRPr="00DB3A51" w:rsidRDefault="00140A47" w:rsidP="00305D5C">
            <w:pPr>
              <w:pStyle w:val="TableCell0-2Center115ptBreak"/>
            </w:pPr>
            <w:r w:rsidRPr="00DB3A51">
              <w:t>s</w:t>
            </w:r>
          </w:p>
        </w:tc>
        <w:tc>
          <w:tcPr>
            <w:tcW w:w="312" w:type="dxa"/>
            <w:gridSpan w:val="2"/>
            <w:tcBorders>
              <w:bottom w:val="single" w:sz="4" w:space="0" w:color="auto"/>
            </w:tcBorders>
            <w:shd w:val="clear" w:color="auto" w:fill="auto"/>
          </w:tcPr>
          <w:p w14:paraId="60659318" w14:textId="77777777" w:rsidR="00140A47" w:rsidRPr="00DB3A51" w:rsidRDefault="00140A47" w:rsidP="00305D5C">
            <w:pPr>
              <w:pStyle w:val="TableCell0-2Center115ptBreak"/>
            </w:pPr>
            <w:r w:rsidRPr="00DB3A51">
              <w:t>h</w:t>
            </w:r>
          </w:p>
        </w:tc>
        <w:tc>
          <w:tcPr>
            <w:tcW w:w="312" w:type="dxa"/>
            <w:gridSpan w:val="2"/>
            <w:tcBorders>
              <w:bottom w:val="single" w:sz="4" w:space="0" w:color="auto"/>
            </w:tcBorders>
            <w:shd w:val="clear" w:color="auto" w:fill="auto"/>
          </w:tcPr>
          <w:p w14:paraId="33C8E326" w14:textId="77777777" w:rsidR="00140A47" w:rsidRPr="00DB3A51" w:rsidRDefault="00140A47" w:rsidP="00305D5C">
            <w:pPr>
              <w:pStyle w:val="TableCell0-2Center115ptBreak"/>
            </w:pPr>
            <w:r w:rsidRPr="00DB3A51">
              <w:t>m</w:t>
            </w:r>
          </w:p>
        </w:tc>
        <w:tc>
          <w:tcPr>
            <w:tcW w:w="312" w:type="dxa"/>
            <w:gridSpan w:val="2"/>
            <w:tcBorders>
              <w:bottom w:val="single" w:sz="4" w:space="0" w:color="auto"/>
            </w:tcBorders>
            <w:shd w:val="clear" w:color="auto" w:fill="auto"/>
          </w:tcPr>
          <w:p w14:paraId="3CBF0411" w14:textId="77777777" w:rsidR="00140A47" w:rsidRPr="00DB3A51" w:rsidRDefault="00140A47" w:rsidP="00305D5C">
            <w:pPr>
              <w:pStyle w:val="TableCell0-2Center115ptBreak"/>
            </w:pPr>
            <w:r w:rsidRPr="00DB3A51">
              <w:t>n</w:t>
            </w:r>
          </w:p>
        </w:tc>
        <w:tc>
          <w:tcPr>
            <w:tcW w:w="425" w:type="dxa"/>
            <w:gridSpan w:val="3"/>
            <w:tcBorders>
              <w:bottom w:val="single" w:sz="4" w:space="0" w:color="auto"/>
            </w:tcBorders>
            <w:shd w:val="clear" w:color="auto" w:fill="auto"/>
          </w:tcPr>
          <w:p w14:paraId="070BE329" w14:textId="77777777" w:rsidR="00140A47" w:rsidRPr="00DB3A51" w:rsidRDefault="00140A47" w:rsidP="00305D5C">
            <w:pPr>
              <w:pStyle w:val="TableCell0-2Center115ptBreak"/>
            </w:pPr>
            <w:r w:rsidRPr="00DB3A51">
              <w:t>ny</w:t>
            </w:r>
          </w:p>
        </w:tc>
        <w:tc>
          <w:tcPr>
            <w:tcW w:w="425" w:type="dxa"/>
            <w:gridSpan w:val="2"/>
            <w:tcBorders>
              <w:bottom w:val="single" w:sz="4" w:space="0" w:color="auto"/>
            </w:tcBorders>
            <w:shd w:val="clear" w:color="auto" w:fill="auto"/>
          </w:tcPr>
          <w:p w14:paraId="6E164D58" w14:textId="77777777" w:rsidR="00140A47" w:rsidRPr="00DB3A51" w:rsidRDefault="00140A47" w:rsidP="00305D5C">
            <w:pPr>
              <w:pStyle w:val="TableCell0-2Center115ptBreak"/>
            </w:pPr>
            <w:r w:rsidRPr="00DB3A51">
              <w:t>ng</w:t>
            </w:r>
          </w:p>
        </w:tc>
        <w:tc>
          <w:tcPr>
            <w:tcW w:w="312" w:type="dxa"/>
            <w:gridSpan w:val="2"/>
            <w:tcBorders>
              <w:bottom w:val="single" w:sz="4" w:space="0" w:color="auto"/>
            </w:tcBorders>
            <w:shd w:val="clear" w:color="auto" w:fill="auto"/>
          </w:tcPr>
          <w:p w14:paraId="68A224AC" w14:textId="77777777" w:rsidR="00140A47" w:rsidRPr="00DB3A51" w:rsidRDefault="00140A47" w:rsidP="00305D5C">
            <w:pPr>
              <w:pStyle w:val="TableCell0-2Center115ptBreak"/>
            </w:pPr>
            <w:r w:rsidRPr="00DB3A51">
              <w:t>r</w:t>
            </w:r>
          </w:p>
        </w:tc>
        <w:tc>
          <w:tcPr>
            <w:tcW w:w="312" w:type="dxa"/>
            <w:gridSpan w:val="2"/>
            <w:tcBorders>
              <w:bottom w:val="single" w:sz="4" w:space="0" w:color="auto"/>
            </w:tcBorders>
            <w:shd w:val="clear" w:color="auto" w:fill="auto"/>
          </w:tcPr>
          <w:p w14:paraId="2F65D67E" w14:textId="77777777" w:rsidR="00140A47" w:rsidRPr="00DB3A51" w:rsidRDefault="00140A47" w:rsidP="00305D5C">
            <w:pPr>
              <w:pStyle w:val="TableCell0-2Center115ptBreak"/>
            </w:pPr>
            <w:r w:rsidRPr="00DB3A51">
              <w:t>l</w:t>
            </w:r>
          </w:p>
        </w:tc>
        <w:tc>
          <w:tcPr>
            <w:tcW w:w="312" w:type="dxa"/>
            <w:gridSpan w:val="2"/>
            <w:tcBorders>
              <w:bottom w:val="single" w:sz="4" w:space="0" w:color="auto"/>
            </w:tcBorders>
            <w:shd w:val="clear" w:color="auto" w:fill="auto"/>
          </w:tcPr>
          <w:p w14:paraId="70E26AD9" w14:textId="77777777" w:rsidR="00140A47" w:rsidRPr="00DB3A51" w:rsidRDefault="00140A47" w:rsidP="00305D5C">
            <w:pPr>
              <w:pStyle w:val="TableCell0-2Center115ptBreak"/>
            </w:pPr>
            <w:r w:rsidRPr="00DB3A51">
              <w:t>y</w:t>
            </w:r>
          </w:p>
        </w:tc>
        <w:tc>
          <w:tcPr>
            <w:tcW w:w="312" w:type="dxa"/>
            <w:tcBorders>
              <w:bottom w:val="single" w:sz="4" w:space="0" w:color="auto"/>
            </w:tcBorders>
            <w:shd w:val="clear" w:color="auto" w:fill="auto"/>
          </w:tcPr>
          <w:p w14:paraId="392A072F" w14:textId="77777777" w:rsidR="00140A47" w:rsidRPr="00DB3A51" w:rsidRDefault="00140A47" w:rsidP="00305D5C">
            <w:pPr>
              <w:pStyle w:val="TableCell0-2Center115ptBreak"/>
            </w:pPr>
            <w:r w:rsidRPr="00DB3A51">
              <w:t>w</w:t>
            </w:r>
          </w:p>
        </w:tc>
      </w:tr>
      <w:tr w:rsidR="00140A47" w:rsidRPr="00913A62" w14:paraId="76C87112" w14:textId="77777777" w:rsidTr="00D674CD">
        <w:tc>
          <w:tcPr>
            <w:tcW w:w="6719" w:type="dxa"/>
            <w:gridSpan w:val="36"/>
            <w:tcBorders>
              <w:top w:val="single" w:sz="4" w:space="0" w:color="auto"/>
              <w:bottom w:val="nil"/>
            </w:tcBorders>
            <w:shd w:val="clear" w:color="auto" w:fill="auto"/>
          </w:tcPr>
          <w:p w14:paraId="084C6B99" w14:textId="77777777" w:rsidR="00140A47" w:rsidRPr="00913A62" w:rsidRDefault="00140A47" w:rsidP="00140A47">
            <w:pPr>
              <w:pStyle w:val="TableCell3-2"/>
            </w:pPr>
            <w:r w:rsidRPr="00913A62">
              <w:t>Vowels</w:t>
            </w:r>
          </w:p>
        </w:tc>
      </w:tr>
      <w:tr w:rsidR="00AC23C4" w:rsidRPr="00913A62" w14:paraId="6BF4C816" w14:textId="77777777" w:rsidTr="00D674CD">
        <w:tc>
          <w:tcPr>
            <w:tcW w:w="680" w:type="dxa"/>
            <w:tcBorders>
              <w:top w:val="nil"/>
            </w:tcBorders>
            <w:shd w:val="clear" w:color="auto" w:fill="auto"/>
          </w:tcPr>
          <w:p w14:paraId="02A6AAFE" w14:textId="77777777" w:rsidR="00140A47" w:rsidRPr="00305D5C" w:rsidRDefault="00140A47" w:rsidP="00305D5C">
            <w:pPr>
              <w:pStyle w:val="TableCell0-2115pt"/>
              <w:rPr>
                <w:rStyle w:val="ChSmallCaps"/>
              </w:rPr>
            </w:pPr>
            <w:r w:rsidRPr="00305D5C">
              <w:rPr>
                <w:rStyle w:val="ChSmallCaps"/>
              </w:rPr>
              <w:t>phon</w:t>
            </w:r>
          </w:p>
        </w:tc>
        <w:tc>
          <w:tcPr>
            <w:tcW w:w="340" w:type="dxa"/>
            <w:gridSpan w:val="2"/>
            <w:tcBorders>
              <w:top w:val="nil"/>
            </w:tcBorders>
            <w:shd w:val="clear" w:color="auto" w:fill="auto"/>
          </w:tcPr>
          <w:p w14:paraId="4EFA71AB" w14:textId="77777777" w:rsidR="00140A47" w:rsidRPr="00913A62" w:rsidRDefault="00140A47" w:rsidP="00305D5C">
            <w:pPr>
              <w:pStyle w:val="TableCell0-2Center115pt"/>
              <w:rPr>
                <w:rStyle w:val="ChCharisSIL"/>
              </w:rPr>
            </w:pPr>
            <w:r w:rsidRPr="00913A62">
              <w:rPr>
                <w:rStyle w:val="ChCharisSIL"/>
              </w:rPr>
              <w:t>i</w:t>
            </w:r>
          </w:p>
        </w:tc>
        <w:tc>
          <w:tcPr>
            <w:tcW w:w="340" w:type="dxa"/>
            <w:gridSpan w:val="2"/>
            <w:tcBorders>
              <w:top w:val="nil"/>
            </w:tcBorders>
            <w:shd w:val="clear" w:color="auto" w:fill="auto"/>
          </w:tcPr>
          <w:p w14:paraId="78E78B15" w14:textId="77777777" w:rsidR="00140A47" w:rsidRPr="00913A62" w:rsidRDefault="00140A47" w:rsidP="00305D5C">
            <w:pPr>
              <w:pStyle w:val="TableCell0-2Center115pt"/>
              <w:rPr>
                <w:rStyle w:val="ChCharisSIL"/>
              </w:rPr>
            </w:pPr>
            <w:r w:rsidRPr="00913A62">
              <w:rPr>
                <w:rStyle w:val="ChCharisSIL"/>
              </w:rPr>
              <w:t>ɛ</w:t>
            </w:r>
          </w:p>
        </w:tc>
        <w:tc>
          <w:tcPr>
            <w:tcW w:w="340" w:type="dxa"/>
            <w:gridSpan w:val="2"/>
            <w:tcBorders>
              <w:top w:val="nil"/>
            </w:tcBorders>
            <w:shd w:val="clear" w:color="auto" w:fill="auto"/>
          </w:tcPr>
          <w:p w14:paraId="65CF8CED" w14:textId="77777777" w:rsidR="00140A47" w:rsidRPr="00913A62" w:rsidRDefault="00140A47" w:rsidP="00305D5C">
            <w:pPr>
              <w:pStyle w:val="TableCell0-2Center115pt"/>
              <w:rPr>
                <w:rStyle w:val="ChCharisSIL"/>
              </w:rPr>
            </w:pPr>
            <w:r w:rsidRPr="00913A62">
              <w:rPr>
                <w:rStyle w:val="ChCharisSIL"/>
              </w:rPr>
              <w:t>u</w:t>
            </w:r>
          </w:p>
        </w:tc>
        <w:tc>
          <w:tcPr>
            <w:tcW w:w="340" w:type="dxa"/>
            <w:gridSpan w:val="2"/>
            <w:tcBorders>
              <w:top w:val="nil"/>
            </w:tcBorders>
            <w:shd w:val="clear" w:color="auto" w:fill="auto"/>
          </w:tcPr>
          <w:p w14:paraId="665E5A4E" w14:textId="77777777" w:rsidR="00140A47" w:rsidRPr="00913A62" w:rsidRDefault="00140A47" w:rsidP="00305D5C">
            <w:pPr>
              <w:pStyle w:val="TableCell0-2Center115pt"/>
              <w:rPr>
                <w:rStyle w:val="ChCharisSIL"/>
              </w:rPr>
            </w:pPr>
            <w:r w:rsidRPr="00913A62">
              <w:rPr>
                <w:rStyle w:val="ChCharisSIL"/>
              </w:rPr>
              <w:t>ɔ</w:t>
            </w:r>
          </w:p>
        </w:tc>
        <w:tc>
          <w:tcPr>
            <w:tcW w:w="340" w:type="dxa"/>
            <w:gridSpan w:val="2"/>
            <w:tcBorders>
              <w:top w:val="nil"/>
            </w:tcBorders>
            <w:shd w:val="clear" w:color="auto" w:fill="auto"/>
          </w:tcPr>
          <w:p w14:paraId="4CBB45FD" w14:textId="77777777" w:rsidR="00140A47" w:rsidRPr="00913A62" w:rsidRDefault="00140A47" w:rsidP="00305D5C">
            <w:pPr>
              <w:pStyle w:val="TableCell0-2Center115pt"/>
              <w:rPr>
                <w:rStyle w:val="ChCharisSIL"/>
              </w:rPr>
            </w:pPr>
            <w:r w:rsidRPr="00913A62">
              <w:rPr>
                <w:rStyle w:val="ChCharisSIL"/>
              </w:rPr>
              <w:t>a</w:t>
            </w:r>
          </w:p>
        </w:tc>
        <w:tc>
          <w:tcPr>
            <w:tcW w:w="425" w:type="dxa"/>
            <w:gridSpan w:val="2"/>
            <w:tcBorders>
              <w:top w:val="nil"/>
            </w:tcBorders>
            <w:shd w:val="clear" w:color="auto" w:fill="auto"/>
          </w:tcPr>
          <w:p w14:paraId="4778EB14" w14:textId="77777777" w:rsidR="00140A47" w:rsidRPr="00913A62" w:rsidRDefault="00140A47" w:rsidP="00305D5C">
            <w:pPr>
              <w:pStyle w:val="TableCell0-2Center115pt"/>
              <w:rPr>
                <w:rStyle w:val="ChCharisSIL"/>
              </w:rPr>
            </w:pPr>
          </w:p>
        </w:tc>
        <w:tc>
          <w:tcPr>
            <w:tcW w:w="425" w:type="dxa"/>
            <w:gridSpan w:val="2"/>
            <w:tcBorders>
              <w:top w:val="nil"/>
            </w:tcBorders>
            <w:shd w:val="clear" w:color="auto" w:fill="auto"/>
          </w:tcPr>
          <w:p w14:paraId="04DF34E3" w14:textId="77777777" w:rsidR="00140A47" w:rsidRPr="00913A62" w:rsidRDefault="00140A47" w:rsidP="00305D5C">
            <w:pPr>
              <w:pStyle w:val="TableCell0-2Center115pt"/>
              <w:rPr>
                <w:rStyle w:val="ChCharisSIL"/>
              </w:rPr>
            </w:pPr>
          </w:p>
        </w:tc>
        <w:tc>
          <w:tcPr>
            <w:tcW w:w="236" w:type="dxa"/>
            <w:gridSpan w:val="2"/>
            <w:tcBorders>
              <w:top w:val="nil"/>
            </w:tcBorders>
            <w:shd w:val="clear" w:color="auto" w:fill="auto"/>
          </w:tcPr>
          <w:p w14:paraId="01FC9B0C" w14:textId="77777777" w:rsidR="00140A47" w:rsidRPr="00913A62" w:rsidRDefault="00140A47" w:rsidP="00305D5C">
            <w:pPr>
              <w:pStyle w:val="TableCell0-2Center115pt"/>
              <w:rPr>
                <w:rStyle w:val="ChCharisSIL"/>
              </w:rPr>
            </w:pPr>
          </w:p>
        </w:tc>
        <w:tc>
          <w:tcPr>
            <w:tcW w:w="236" w:type="dxa"/>
            <w:gridSpan w:val="2"/>
            <w:tcBorders>
              <w:top w:val="nil"/>
            </w:tcBorders>
            <w:shd w:val="clear" w:color="auto" w:fill="auto"/>
          </w:tcPr>
          <w:p w14:paraId="52D4BFC6" w14:textId="77777777" w:rsidR="00140A47" w:rsidRPr="00913A62" w:rsidRDefault="00140A47" w:rsidP="00305D5C">
            <w:pPr>
              <w:pStyle w:val="TableCell0-2Center115pt"/>
              <w:rPr>
                <w:rStyle w:val="ChCharisSIL"/>
              </w:rPr>
            </w:pPr>
          </w:p>
        </w:tc>
        <w:tc>
          <w:tcPr>
            <w:tcW w:w="323" w:type="dxa"/>
            <w:gridSpan w:val="2"/>
            <w:tcBorders>
              <w:top w:val="nil"/>
            </w:tcBorders>
            <w:shd w:val="clear" w:color="auto" w:fill="auto"/>
          </w:tcPr>
          <w:p w14:paraId="46CDF369" w14:textId="77777777" w:rsidR="00140A47" w:rsidRPr="00913A62" w:rsidRDefault="00140A47" w:rsidP="00305D5C">
            <w:pPr>
              <w:pStyle w:val="TableCell0-2Center115pt"/>
              <w:rPr>
                <w:rStyle w:val="ChCharisSIL"/>
              </w:rPr>
            </w:pPr>
          </w:p>
        </w:tc>
        <w:tc>
          <w:tcPr>
            <w:tcW w:w="312" w:type="dxa"/>
            <w:gridSpan w:val="2"/>
            <w:tcBorders>
              <w:top w:val="nil"/>
            </w:tcBorders>
            <w:shd w:val="clear" w:color="auto" w:fill="auto"/>
          </w:tcPr>
          <w:p w14:paraId="65FFE3E0" w14:textId="77777777" w:rsidR="00140A47" w:rsidRPr="00913A62" w:rsidRDefault="00140A47" w:rsidP="00305D5C">
            <w:pPr>
              <w:pStyle w:val="TableCell0-2Center115pt"/>
              <w:rPr>
                <w:rStyle w:val="ChCharisSIL"/>
              </w:rPr>
            </w:pPr>
          </w:p>
        </w:tc>
        <w:tc>
          <w:tcPr>
            <w:tcW w:w="340" w:type="dxa"/>
            <w:gridSpan w:val="2"/>
            <w:tcBorders>
              <w:top w:val="nil"/>
            </w:tcBorders>
            <w:shd w:val="clear" w:color="auto" w:fill="auto"/>
          </w:tcPr>
          <w:p w14:paraId="24D5F553" w14:textId="77777777" w:rsidR="00140A47" w:rsidRPr="00913A62" w:rsidRDefault="00140A47" w:rsidP="00305D5C">
            <w:pPr>
              <w:pStyle w:val="TableCell0-2Center115pt"/>
              <w:rPr>
                <w:rStyle w:val="ChCharisSIL"/>
              </w:rPr>
            </w:pPr>
          </w:p>
        </w:tc>
        <w:tc>
          <w:tcPr>
            <w:tcW w:w="340" w:type="dxa"/>
            <w:tcBorders>
              <w:top w:val="nil"/>
            </w:tcBorders>
            <w:shd w:val="clear" w:color="auto" w:fill="auto"/>
          </w:tcPr>
          <w:p w14:paraId="3F3128AD" w14:textId="77777777" w:rsidR="00140A47" w:rsidRPr="00913A62" w:rsidRDefault="00140A47" w:rsidP="00305D5C">
            <w:pPr>
              <w:pStyle w:val="TableCell0-2Center115pt"/>
              <w:rPr>
                <w:rStyle w:val="ChCharisSIL"/>
              </w:rPr>
            </w:pPr>
          </w:p>
        </w:tc>
        <w:tc>
          <w:tcPr>
            <w:tcW w:w="340" w:type="dxa"/>
            <w:gridSpan w:val="2"/>
            <w:tcBorders>
              <w:top w:val="nil"/>
            </w:tcBorders>
            <w:shd w:val="clear" w:color="auto" w:fill="auto"/>
          </w:tcPr>
          <w:p w14:paraId="5BF23F2D" w14:textId="77777777" w:rsidR="00140A47" w:rsidRPr="00913A62" w:rsidRDefault="00140A47" w:rsidP="00305D5C">
            <w:pPr>
              <w:pStyle w:val="TableCell0-2Center115pt"/>
              <w:rPr>
                <w:rStyle w:val="ChCharisSIL"/>
              </w:rPr>
            </w:pPr>
          </w:p>
        </w:tc>
        <w:tc>
          <w:tcPr>
            <w:tcW w:w="340" w:type="dxa"/>
            <w:gridSpan w:val="2"/>
            <w:tcBorders>
              <w:top w:val="nil"/>
            </w:tcBorders>
            <w:shd w:val="clear" w:color="auto" w:fill="auto"/>
          </w:tcPr>
          <w:p w14:paraId="776E8260" w14:textId="77777777" w:rsidR="00140A47" w:rsidRPr="00913A62" w:rsidRDefault="00140A47" w:rsidP="00305D5C">
            <w:pPr>
              <w:pStyle w:val="TableCell0-2Center115pt"/>
              <w:rPr>
                <w:rStyle w:val="ChCharisSIL"/>
              </w:rPr>
            </w:pPr>
          </w:p>
        </w:tc>
        <w:tc>
          <w:tcPr>
            <w:tcW w:w="340" w:type="dxa"/>
            <w:gridSpan w:val="2"/>
            <w:tcBorders>
              <w:top w:val="nil"/>
            </w:tcBorders>
            <w:shd w:val="clear" w:color="auto" w:fill="auto"/>
          </w:tcPr>
          <w:p w14:paraId="658CA5B1" w14:textId="77777777" w:rsidR="00140A47" w:rsidRPr="00913A62" w:rsidRDefault="00140A47" w:rsidP="00305D5C">
            <w:pPr>
              <w:pStyle w:val="TableCell0-2Center115pt"/>
              <w:rPr>
                <w:rStyle w:val="ChCharisSIL"/>
              </w:rPr>
            </w:pPr>
          </w:p>
        </w:tc>
        <w:tc>
          <w:tcPr>
            <w:tcW w:w="340" w:type="dxa"/>
            <w:gridSpan w:val="2"/>
            <w:tcBorders>
              <w:top w:val="nil"/>
            </w:tcBorders>
            <w:shd w:val="clear" w:color="auto" w:fill="auto"/>
          </w:tcPr>
          <w:p w14:paraId="5FBD6B37" w14:textId="77777777" w:rsidR="00140A47" w:rsidRPr="00913A62" w:rsidRDefault="00140A47" w:rsidP="00305D5C">
            <w:pPr>
              <w:pStyle w:val="TableCell0-2Center115pt"/>
              <w:rPr>
                <w:rStyle w:val="ChCharisSIL"/>
              </w:rPr>
            </w:pPr>
          </w:p>
        </w:tc>
        <w:tc>
          <w:tcPr>
            <w:tcW w:w="342" w:type="dxa"/>
            <w:gridSpan w:val="2"/>
            <w:tcBorders>
              <w:top w:val="nil"/>
            </w:tcBorders>
            <w:shd w:val="clear" w:color="auto" w:fill="auto"/>
          </w:tcPr>
          <w:p w14:paraId="00C6F6C0" w14:textId="77777777" w:rsidR="00140A47" w:rsidRPr="00913A62" w:rsidRDefault="00140A47" w:rsidP="00305D5C">
            <w:pPr>
              <w:pStyle w:val="TableCell0-2Center115pt"/>
              <w:rPr>
                <w:rStyle w:val="ChCharisSIL"/>
              </w:rPr>
            </w:pPr>
          </w:p>
        </w:tc>
      </w:tr>
      <w:tr w:rsidR="00AC23C4" w:rsidRPr="00913A62" w14:paraId="0438FB50" w14:textId="77777777" w:rsidTr="00D674CD">
        <w:tc>
          <w:tcPr>
            <w:tcW w:w="680" w:type="dxa"/>
            <w:shd w:val="clear" w:color="auto" w:fill="auto"/>
          </w:tcPr>
          <w:p w14:paraId="28ACF7DE" w14:textId="77777777" w:rsidR="00140A47" w:rsidRPr="00305D5C" w:rsidRDefault="00140A47" w:rsidP="00305D5C">
            <w:pPr>
              <w:pStyle w:val="TableCell0-2115ptBreak"/>
              <w:rPr>
                <w:rStyle w:val="ChSmallCaps"/>
              </w:rPr>
            </w:pPr>
            <w:r w:rsidRPr="00305D5C">
              <w:rPr>
                <w:rStyle w:val="ChSmallCaps"/>
              </w:rPr>
              <w:t>orth</w:t>
            </w:r>
          </w:p>
        </w:tc>
        <w:tc>
          <w:tcPr>
            <w:tcW w:w="340" w:type="dxa"/>
            <w:gridSpan w:val="2"/>
            <w:shd w:val="clear" w:color="auto" w:fill="auto"/>
          </w:tcPr>
          <w:p w14:paraId="0EADD90B" w14:textId="77777777" w:rsidR="00140A47" w:rsidRPr="00DB3A51" w:rsidRDefault="00140A47" w:rsidP="00305D5C">
            <w:pPr>
              <w:pStyle w:val="TableCell0-2Center115ptBreak"/>
            </w:pPr>
            <w:r w:rsidRPr="00DB3A51">
              <w:t>i</w:t>
            </w:r>
          </w:p>
        </w:tc>
        <w:tc>
          <w:tcPr>
            <w:tcW w:w="340" w:type="dxa"/>
            <w:gridSpan w:val="2"/>
            <w:shd w:val="clear" w:color="auto" w:fill="auto"/>
          </w:tcPr>
          <w:p w14:paraId="3E6C22DC" w14:textId="77777777" w:rsidR="00140A47" w:rsidRPr="00DB3A51" w:rsidRDefault="00140A47" w:rsidP="00305D5C">
            <w:pPr>
              <w:pStyle w:val="TableCell0-2Center115ptBreak"/>
            </w:pPr>
            <w:r w:rsidRPr="00DB3A51">
              <w:t>e</w:t>
            </w:r>
          </w:p>
        </w:tc>
        <w:tc>
          <w:tcPr>
            <w:tcW w:w="340" w:type="dxa"/>
            <w:gridSpan w:val="2"/>
            <w:shd w:val="clear" w:color="auto" w:fill="auto"/>
          </w:tcPr>
          <w:p w14:paraId="55821DAC" w14:textId="77777777" w:rsidR="00140A47" w:rsidRPr="00DB3A51" w:rsidRDefault="00140A47" w:rsidP="00305D5C">
            <w:pPr>
              <w:pStyle w:val="TableCell0-2Center115ptBreak"/>
            </w:pPr>
            <w:r w:rsidRPr="00DB3A51">
              <w:t>u</w:t>
            </w:r>
          </w:p>
        </w:tc>
        <w:tc>
          <w:tcPr>
            <w:tcW w:w="340" w:type="dxa"/>
            <w:gridSpan w:val="2"/>
            <w:shd w:val="clear" w:color="auto" w:fill="auto"/>
          </w:tcPr>
          <w:p w14:paraId="7BB941D2" w14:textId="77777777" w:rsidR="00140A47" w:rsidRPr="00DB3A51" w:rsidRDefault="00140A47" w:rsidP="00305D5C">
            <w:pPr>
              <w:pStyle w:val="TableCell0-2Center115ptBreak"/>
            </w:pPr>
            <w:r w:rsidRPr="00DB3A51">
              <w:t>o</w:t>
            </w:r>
          </w:p>
        </w:tc>
        <w:tc>
          <w:tcPr>
            <w:tcW w:w="340" w:type="dxa"/>
            <w:gridSpan w:val="2"/>
            <w:shd w:val="clear" w:color="auto" w:fill="auto"/>
          </w:tcPr>
          <w:p w14:paraId="0D1F1C8A" w14:textId="77777777" w:rsidR="00140A47" w:rsidRPr="00DB3A51" w:rsidRDefault="00140A47" w:rsidP="00305D5C">
            <w:pPr>
              <w:pStyle w:val="TableCell0-2Center115ptBreak"/>
            </w:pPr>
            <w:r w:rsidRPr="00DB3A51">
              <w:t>a</w:t>
            </w:r>
          </w:p>
        </w:tc>
        <w:tc>
          <w:tcPr>
            <w:tcW w:w="425" w:type="dxa"/>
            <w:gridSpan w:val="2"/>
            <w:shd w:val="clear" w:color="auto" w:fill="auto"/>
          </w:tcPr>
          <w:p w14:paraId="7D96885C" w14:textId="77777777" w:rsidR="00140A47" w:rsidRPr="00DB3A51" w:rsidRDefault="00140A47" w:rsidP="00305D5C">
            <w:pPr>
              <w:pStyle w:val="TableCell0-2Center115ptBreak"/>
            </w:pPr>
          </w:p>
        </w:tc>
        <w:tc>
          <w:tcPr>
            <w:tcW w:w="425" w:type="dxa"/>
            <w:gridSpan w:val="2"/>
            <w:shd w:val="clear" w:color="auto" w:fill="auto"/>
          </w:tcPr>
          <w:p w14:paraId="12FA3466" w14:textId="77777777" w:rsidR="00140A47" w:rsidRPr="00DB3A51" w:rsidRDefault="00140A47" w:rsidP="00305D5C">
            <w:pPr>
              <w:pStyle w:val="TableCell0-2Center115ptBreak"/>
            </w:pPr>
          </w:p>
        </w:tc>
        <w:tc>
          <w:tcPr>
            <w:tcW w:w="236" w:type="dxa"/>
            <w:gridSpan w:val="2"/>
            <w:shd w:val="clear" w:color="auto" w:fill="auto"/>
          </w:tcPr>
          <w:p w14:paraId="23B8F404" w14:textId="77777777" w:rsidR="00140A47" w:rsidRPr="00DB3A51" w:rsidRDefault="00140A47" w:rsidP="00305D5C">
            <w:pPr>
              <w:pStyle w:val="TableCell0-2Center115ptBreak"/>
            </w:pPr>
          </w:p>
        </w:tc>
        <w:tc>
          <w:tcPr>
            <w:tcW w:w="236" w:type="dxa"/>
            <w:gridSpan w:val="2"/>
            <w:shd w:val="clear" w:color="auto" w:fill="auto"/>
          </w:tcPr>
          <w:p w14:paraId="0975F175" w14:textId="77777777" w:rsidR="00140A47" w:rsidRPr="00DB3A51" w:rsidRDefault="00140A47" w:rsidP="00305D5C">
            <w:pPr>
              <w:pStyle w:val="TableCell0-2Center115ptBreak"/>
            </w:pPr>
          </w:p>
        </w:tc>
        <w:tc>
          <w:tcPr>
            <w:tcW w:w="323" w:type="dxa"/>
            <w:gridSpan w:val="2"/>
            <w:shd w:val="clear" w:color="auto" w:fill="auto"/>
          </w:tcPr>
          <w:p w14:paraId="0CBCCB3B" w14:textId="77777777" w:rsidR="00140A47" w:rsidRPr="00DB3A51" w:rsidRDefault="00140A47" w:rsidP="00305D5C">
            <w:pPr>
              <w:pStyle w:val="TableCell0-2Center115ptBreak"/>
            </w:pPr>
          </w:p>
        </w:tc>
        <w:tc>
          <w:tcPr>
            <w:tcW w:w="312" w:type="dxa"/>
            <w:gridSpan w:val="2"/>
            <w:shd w:val="clear" w:color="auto" w:fill="auto"/>
          </w:tcPr>
          <w:p w14:paraId="41CD52FA" w14:textId="77777777" w:rsidR="00140A47" w:rsidRPr="00DB3A51" w:rsidRDefault="00140A47" w:rsidP="00305D5C">
            <w:pPr>
              <w:pStyle w:val="TableCell0-2Center115ptBreak"/>
            </w:pPr>
          </w:p>
        </w:tc>
        <w:tc>
          <w:tcPr>
            <w:tcW w:w="340" w:type="dxa"/>
            <w:gridSpan w:val="2"/>
            <w:shd w:val="clear" w:color="auto" w:fill="auto"/>
          </w:tcPr>
          <w:p w14:paraId="7CF511AA" w14:textId="77777777" w:rsidR="00140A47" w:rsidRPr="00DB3A51" w:rsidRDefault="00140A47" w:rsidP="00305D5C">
            <w:pPr>
              <w:pStyle w:val="TableCell0-2Center115ptBreak"/>
            </w:pPr>
          </w:p>
        </w:tc>
        <w:tc>
          <w:tcPr>
            <w:tcW w:w="340" w:type="dxa"/>
            <w:shd w:val="clear" w:color="auto" w:fill="auto"/>
          </w:tcPr>
          <w:p w14:paraId="60B3A695" w14:textId="77777777" w:rsidR="00140A47" w:rsidRPr="00DB3A51" w:rsidRDefault="00140A47" w:rsidP="00305D5C">
            <w:pPr>
              <w:pStyle w:val="TableCell0-2Center115ptBreak"/>
            </w:pPr>
          </w:p>
        </w:tc>
        <w:tc>
          <w:tcPr>
            <w:tcW w:w="340" w:type="dxa"/>
            <w:gridSpan w:val="2"/>
            <w:shd w:val="clear" w:color="auto" w:fill="auto"/>
          </w:tcPr>
          <w:p w14:paraId="670A9DD5" w14:textId="77777777" w:rsidR="00140A47" w:rsidRPr="00DB3A51" w:rsidRDefault="00140A47" w:rsidP="00305D5C">
            <w:pPr>
              <w:pStyle w:val="TableCell0-2Center115ptBreak"/>
            </w:pPr>
          </w:p>
        </w:tc>
        <w:tc>
          <w:tcPr>
            <w:tcW w:w="340" w:type="dxa"/>
            <w:gridSpan w:val="2"/>
            <w:shd w:val="clear" w:color="auto" w:fill="auto"/>
          </w:tcPr>
          <w:p w14:paraId="1D55F050" w14:textId="77777777" w:rsidR="00140A47" w:rsidRPr="00DB3A51" w:rsidRDefault="00140A47" w:rsidP="00305D5C">
            <w:pPr>
              <w:pStyle w:val="TableCell0-2Center115ptBreak"/>
            </w:pPr>
          </w:p>
        </w:tc>
        <w:tc>
          <w:tcPr>
            <w:tcW w:w="340" w:type="dxa"/>
            <w:gridSpan w:val="2"/>
            <w:shd w:val="clear" w:color="auto" w:fill="auto"/>
          </w:tcPr>
          <w:p w14:paraId="04F0F12D" w14:textId="77777777" w:rsidR="00140A47" w:rsidRPr="00DB3A51" w:rsidRDefault="00140A47" w:rsidP="00305D5C">
            <w:pPr>
              <w:pStyle w:val="TableCell0-2Center115ptBreak"/>
            </w:pPr>
          </w:p>
        </w:tc>
        <w:tc>
          <w:tcPr>
            <w:tcW w:w="340" w:type="dxa"/>
            <w:gridSpan w:val="2"/>
            <w:shd w:val="clear" w:color="auto" w:fill="auto"/>
          </w:tcPr>
          <w:p w14:paraId="2A610319" w14:textId="77777777" w:rsidR="00140A47" w:rsidRPr="00DB3A51" w:rsidRDefault="00140A47" w:rsidP="00305D5C">
            <w:pPr>
              <w:pStyle w:val="TableCell0-2Center115ptBreak"/>
            </w:pPr>
          </w:p>
        </w:tc>
        <w:tc>
          <w:tcPr>
            <w:tcW w:w="342" w:type="dxa"/>
            <w:gridSpan w:val="2"/>
            <w:shd w:val="clear" w:color="auto" w:fill="auto"/>
          </w:tcPr>
          <w:p w14:paraId="66C08EF3" w14:textId="77777777" w:rsidR="00140A47" w:rsidRPr="00DB3A51" w:rsidRDefault="00140A47" w:rsidP="00305D5C">
            <w:pPr>
              <w:pStyle w:val="TableCell0-2Center115ptBreak"/>
            </w:pPr>
          </w:p>
        </w:tc>
      </w:tr>
    </w:tbl>
    <w:p w14:paraId="190DE948" w14:textId="5B14F945" w:rsidR="00E90790" w:rsidRDefault="00140A47" w:rsidP="00294DB7">
      <w:pPr>
        <w:pStyle w:val="Body0000after05before"/>
      </w:pPr>
      <w:r w:rsidRPr="00913A62">
        <w:t>The orthographic representation of the affricates, the palatal and velar nasals, and the palatal approximant follows the conventions for Standard Indonesian, as these are also used by Papuan Malay speakers when writing Papuan Malay.</w:t>
      </w:r>
      <w:r w:rsidR="00E90790">
        <w:t xml:space="preserve"> Stress is not marked in the examples and texts in this book</w:t>
      </w:r>
      <w:r w:rsidR="00294DB7">
        <w:t>.</w:t>
      </w:r>
      <w:r w:rsidR="00E90790">
        <w:t xml:space="preserve"> </w:t>
      </w:r>
      <w:r w:rsidR="00294DB7">
        <w:t xml:space="preserve">In </w:t>
      </w:r>
      <w:r w:rsidR="00E90790">
        <w:t xml:space="preserve">the word lists in Appendix </w:t>
      </w:r>
      <w:r w:rsidR="00E90790">
        <w:fldChar w:fldCharType="begin"/>
      </w:r>
      <w:r w:rsidR="00E90790">
        <w:instrText xml:space="preserve"> REF _Ref376255529 \n \h </w:instrText>
      </w:r>
      <w:r w:rsidR="00E90790">
        <w:fldChar w:fldCharType="separate"/>
      </w:r>
      <w:r w:rsidR="00154D81">
        <w:rPr>
          <w:cs/>
        </w:rPr>
        <w:t>‎</w:t>
      </w:r>
      <w:r w:rsidR="00154D81">
        <w:t>A</w:t>
      </w:r>
      <w:r w:rsidR="00E90790">
        <w:fldChar w:fldCharType="end"/>
      </w:r>
      <w:r w:rsidR="00E90790">
        <w:t xml:space="preserve">, however, </w:t>
      </w:r>
      <w:r w:rsidR="00294DB7">
        <w:t xml:space="preserve">stress is marked; and </w:t>
      </w:r>
      <w:r w:rsidR="00E90790">
        <w:t xml:space="preserve">those lexemes which do not carry penultimate </w:t>
      </w:r>
      <w:r w:rsidR="002D3A85">
        <w:t xml:space="preserve">stress </w:t>
      </w:r>
      <w:r w:rsidR="00E90790">
        <w:t xml:space="preserve">but ultimate or antepenultimate stress are marked with </w:t>
      </w:r>
      <w:r w:rsidR="00B7093A">
        <w:t>“</w:t>
      </w:r>
      <w:r w:rsidR="00B87CAB">
        <w:t>x</w:t>
      </w:r>
      <w:r w:rsidR="00B7093A">
        <w:t>”</w:t>
      </w:r>
      <w:r w:rsidR="00B87CAB">
        <w:t xml:space="preserve"> for the interested reader.</w:t>
      </w:r>
    </w:p>
    <w:p w14:paraId="45BB31FE" w14:textId="087AB020" w:rsidR="00140A47" w:rsidRPr="00913A62" w:rsidRDefault="00253997" w:rsidP="003A294A">
      <w:pPr>
        <w:pStyle w:val="Body0500after115pt"/>
      </w:pPr>
      <w:r>
        <w:rPr>
          <w:lang w:eastAsia="en-US"/>
        </w:rPr>
        <w:t>For the representation of the velar nasal in the word-internal coda position, the surface realization is used rather tha</w:t>
      </w:r>
      <w:r w:rsidR="00E73E8B">
        <w:rPr>
          <w:lang w:eastAsia="en-US"/>
        </w:rPr>
        <w:t xml:space="preserve">n the underlying phonemic form, as in </w:t>
      </w:r>
      <w:r w:rsidRPr="00253997">
        <w:rPr>
          <w:rStyle w:val="ChItalBold"/>
        </w:rPr>
        <w:t>bantu</w:t>
      </w:r>
      <w:r>
        <w:rPr>
          <w:lang w:eastAsia="en-US"/>
        </w:rPr>
        <w:t xml:space="preserve"> </w:t>
      </w:r>
      <w:r w:rsidR="00B7093A">
        <w:rPr>
          <w:lang w:eastAsia="en-US"/>
        </w:rPr>
        <w:t>‘</w:t>
      </w:r>
      <w:r>
        <w:rPr>
          <w:lang w:eastAsia="en-US"/>
        </w:rPr>
        <w:t>help</w:t>
      </w:r>
      <w:r w:rsidR="00B7093A">
        <w:rPr>
          <w:lang w:eastAsia="en-US"/>
        </w:rPr>
        <w:t>’</w:t>
      </w:r>
      <w:r w:rsidR="00E73E8B">
        <w:rPr>
          <w:lang w:eastAsia="en-US"/>
        </w:rPr>
        <w:t xml:space="preserve"> and</w:t>
      </w:r>
      <w:r>
        <w:rPr>
          <w:lang w:eastAsia="en-US"/>
        </w:rPr>
        <w:t xml:space="preserve"> </w:t>
      </w:r>
      <w:r w:rsidRPr="00253997">
        <w:rPr>
          <w:rStyle w:val="ChItalBold"/>
        </w:rPr>
        <w:t>janji</w:t>
      </w:r>
      <w:r>
        <w:rPr>
          <w:lang w:eastAsia="en-US"/>
        </w:rPr>
        <w:t xml:space="preserve"> </w:t>
      </w:r>
      <w:r w:rsidR="00B7093A">
        <w:rPr>
          <w:lang w:eastAsia="en-US"/>
        </w:rPr>
        <w:t>‘</w:t>
      </w:r>
      <w:r>
        <w:rPr>
          <w:lang w:eastAsia="en-US"/>
        </w:rPr>
        <w:t>promise</w:t>
      </w:r>
      <w:r w:rsidR="00B7093A">
        <w:rPr>
          <w:lang w:eastAsia="en-US"/>
        </w:rPr>
        <w:t>’</w:t>
      </w:r>
      <w:r w:rsidR="00E73E8B">
        <w:rPr>
          <w:lang w:eastAsia="en-US"/>
        </w:rPr>
        <w:t>. I</w:t>
      </w:r>
      <w:r w:rsidR="00E90790">
        <w:t>n representing</w:t>
      </w:r>
      <w:r w:rsidR="00F46558">
        <w:t xml:space="preserve"> </w:t>
      </w:r>
      <w:r w:rsidR="00140A47" w:rsidRPr="00913A62">
        <w:t>the palatalized alveolar fricative, the surface realization is used instead of the underlying phonemic form. That is, [</w:t>
      </w:r>
      <w:r w:rsidR="00140A47" w:rsidRPr="00913A62">
        <w:rPr>
          <w:rStyle w:val="ChCharisSIL"/>
        </w:rPr>
        <w:t>sʲ</w:t>
      </w:r>
      <w:r w:rsidR="00140A47" w:rsidRPr="00913A62">
        <w:t>] is represented as &lt;</w:t>
      </w:r>
      <w:r w:rsidR="00140A47" w:rsidRPr="00913A62">
        <w:rPr>
          <w:rStyle w:val="ChItalBold"/>
        </w:rPr>
        <w:t>sy</w:t>
      </w:r>
      <w:r w:rsidR="00140A47" w:rsidRPr="00913A62">
        <w:t xml:space="preserve">&gt; as in </w:t>
      </w:r>
      <w:r w:rsidR="00140A47" w:rsidRPr="00913A62">
        <w:rPr>
          <w:rStyle w:val="ChItalBold"/>
        </w:rPr>
        <w:t>syukur</w:t>
      </w:r>
      <w:r w:rsidR="00140A47" w:rsidRPr="00913A62">
        <w:t xml:space="preserve"> </w:t>
      </w:r>
      <w:r w:rsidR="00B7093A">
        <w:t>‘</w:t>
      </w:r>
      <w:r w:rsidR="00140A47" w:rsidRPr="00913A62">
        <w:t>thanks to God</w:t>
      </w:r>
      <w:r w:rsidR="00B7093A">
        <w:t>’</w:t>
      </w:r>
      <w:r w:rsidR="00140A47" w:rsidRPr="00913A62">
        <w:t xml:space="preserve">. For vocalic allophones, their surface realization instead of their underlying phonemic form is used if </w:t>
      </w:r>
      <w:r w:rsidR="00052B90">
        <w:t xml:space="preserve">that </w:t>
      </w:r>
      <w:r w:rsidR="00140A47" w:rsidRPr="00913A62">
        <w:t>allophone is also an independent phoneme. Examples are the alternative realizations of the vowel combinations /</w:t>
      </w:r>
      <w:r w:rsidR="00140A47" w:rsidRPr="00913A62">
        <w:rPr>
          <w:rStyle w:val="ChCharisSIL"/>
        </w:rPr>
        <w:t>ai</w:t>
      </w:r>
      <w:r w:rsidR="00140A47" w:rsidRPr="00913A62">
        <w:t>/ and /</w:t>
      </w:r>
      <w:r w:rsidR="00140A47" w:rsidRPr="00913A62">
        <w:rPr>
          <w:rStyle w:val="ChCharisSIL"/>
        </w:rPr>
        <w:t>au</w:t>
      </w:r>
      <w:r w:rsidR="00140A47" w:rsidRPr="00913A62">
        <w:t>/ (see §</w:t>
      </w:r>
      <w:r w:rsidR="00140A47" w:rsidRPr="00913A62">
        <w:fldChar w:fldCharType="begin"/>
      </w:r>
      <w:r w:rsidR="00140A47" w:rsidRPr="00913A62">
        <w:instrText xml:space="preserve"> REF _Ref357180858 \w \h </w:instrText>
      </w:r>
      <w:r w:rsidR="00140A47">
        <w:instrText xml:space="preserve"> \* MERGEFORMAT </w:instrText>
      </w:r>
      <w:r w:rsidR="00140A47" w:rsidRPr="00913A62">
        <w:fldChar w:fldCharType="separate"/>
      </w:r>
      <w:r w:rsidR="00154D81">
        <w:rPr>
          <w:cs/>
        </w:rPr>
        <w:t>‎</w:t>
      </w:r>
      <w:r w:rsidR="00154D81">
        <w:t>2.3.3</w:t>
      </w:r>
      <w:r w:rsidR="00140A47" w:rsidRPr="00913A62">
        <w:fldChar w:fldCharType="end"/>
      </w:r>
      <w:r w:rsidR="00140A47" w:rsidRPr="00913A62">
        <w:t xml:space="preserve">), such as </w:t>
      </w:r>
      <w:r w:rsidR="00140A47" w:rsidRPr="00913A62">
        <w:rPr>
          <w:rStyle w:val="ChItalBold"/>
        </w:rPr>
        <w:t>capay</w:t>
      </w:r>
      <w:r w:rsidR="00140A47" w:rsidRPr="00913A62">
        <w:t xml:space="preserve"> or </w:t>
      </w:r>
      <w:r w:rsidR="00140A47" w:rsidRPr="00913A62">
        <w:rPr>
          <w:rStyle w:val="ChItalBold"/>
        </w:rPr>
        <w:t>cape</w:t>
      </w:r>
      <w:r w:rsidR="00140A47" w:rsidRPr="00913A62">
        <w:t xml:space="preserve"> </w:t>
      </w:r>
      <w:r w:rsidR="00B7093A">
        <w:t>‘</w:t>
      </w:r>
      <w:r w:rsidR="00140A47" w:rsidRPr="00913A62">
        <w:t>be tired</w:t>
      </w:r>
      <w:r w:rsidR="00B7093A">
        <w:t>’</w:t>
      </w:r>
      <w:r w:rsidR="00140A47" w:rsidRPr="00913A62">
        <w:t xml:space="preserve">, or </w:t>
      </w:r>
      <w:r w:rsidR="00140A47" w:rsidRPr="00913A62">
        <w:rPr>
          <w:rStyle w:val="ChItalBold"/>
        </w:rPr>
        <w:t>pulaw</w:t>
      </w:r>
      <w:r w:rsidR="00140A47" w:rsidRPr="00913A62">
        <w:t xml:space="preserve"> or </w:t>
      </w:r>
      <w:r w:rsidR="00140A47" w:rsidRPr="00913A62">
        <w:rPr>
          <w:rStyle w:val="ChItalBold"/>
        </w:rPr>
        <w:t>pulow</w:t>
      </w:r>
      <w:r w:rsidR="00140A47" w:rsidRPr="00913A62">
        <w:t xml:space="preserve"> </w:t>
      </w:r>
      <w:r w:rsidR="00B7093A">
        <w:t>‘</w:t>
      </w:r>
      <w:r w:rsidR="00140A47" w:rsidRPr="00913A62">
        <w:t>island</w:t>
      </w:r>
      <w:r w:rsidR="00B7093A">
        <w:t>’</w:t>
      </w:r>
      <w:r w:rsidR="00140A47" w:rsidRPr="00913A62">
        <w:t xml:space="preserve">. These conventions also apply to the </w:t>
      </w:r>
      <w:r w:rsidR="00052B90">
        <w:t xml:space="preserve">orthographic </w:t>
      </w:r>
      <w:r w:rsidR="00140A47" w:rsidRPr="00913A62">
        <w:t xml:space="preserve">representation of the (historical) affixes, if one element of the affix is also an independent segment; hence, </w:t>
      </w:r>
      <w:r w:rsidR="00140A47" w:rsidRPr="00913A62">
        <w:rPr>
          <w:rStyle w:val="ChItalBold"/>
        </w:rPr>
        <w:t>bakalay</w:t>
      </w:r>
      <w:r w:rsidR="00140A47" w:rsidRPr="00913A62">
        <w:t xml:space="preserve"> /</w:t>
      </w:r>
      <w:r w:rsidR="00140A47" w:rsidRPr="00913A62">
        <w:rPr>
          <w:rStyle w:val="ChCharisSIL"/>
        </w:rPr>
        <w:t>ba</w:t>
      </w:r>
      <w:r w:rsidR="00384338" w:rsidRPr="0099608C">
        <w:rPr>
          <w:rStyle w:val="ChSmallCaps"/>
        </w:rPr>
        <w:t>­</w:t>
      </w:r>
      <w:r w:rsidR="00140A47" w:rsidRPr="00913A62">
        <w:rPr>
          <w:rStyle w:val="ChCharisSIL"/>
        </w:rPr>
        <w:t>ˈkalaj</w:t>
      </w:r>
      <w:r w:rsidR="00140A47" w:rsidRPr="00913A62">
        <w:t xml:space="preserve">/ </w:t>
      </w:r>
      <w:r w:rsidR="00B7093A">
        <w:t>‘</w:t>
      </w:r>
      <w:r w:rsidR="00140A47" w:rsidRPr="00913A62">
        <w:t>to fight</w:t>
      </w:r>
      <w:r w:rsidR="00B7093A">
        <w:t>’</w:t>
      </w:r>
      <w:r w:rsidR="00140A47" w:rsidRPr="00913A62">
        <w:t xml:space="preserve"> versus </w:t>
      </w:r>
      <w:r w:rsidR="00140A47" w:rsidRPr="00913A62">
        <w:rPr>
          <w:rStyle w:val="ChItalBold"/>
        </w:rPr>
        <w:t>bertriak</w:t>
      </w:r>
      <w:r w:rsidR="00140A47" w:rsidRPr="00913A62">
        <w:t xml:space="preserve"> /</w:t>
      </w:r>
      <w:r w:rsidR="00140A47" w:rsidRPr="00913A62">
        <w:rPr>
          <w:rStyle w:val="ChCharisSIL"/>
        </w:rPr>
        <w:t>bɛr-ˈtriak</w:t>
      </w:r>
      <w:r w:rsidR="00140A47" w:rsidRPr="00913A62">
        <w:t xml:space="preserve">/ </w:t>
      </w:r>
      <w:r w:rsidR="00B7093A">
        <w:t>‘</w:t>
      </w:r>
      <w:r w:rsidR="00140A47" w:rsidRPr="00913A62">
        <w:t>to scream</w:t>
      </w:r>
      <w:r w:rsidR="00B7093A">
        <w:t>’</w:t>
      </w:r>
      <w:r w:rsidR="00140A47" w:rsidRPr="00913A62">
        <w:t xml:space="preserve"> or </w:t>
      </w:r>
      <w:r w:rsidR="00140A47" w:rsidRPr="00913A62">
        <w:rPr>
          <w:rStyle w:val="ChItalBold"/>
        </w:rPr>
        <w:t>talipat</w:t>
      </w:r>
      <w:r w:rsidR="00140A47" w:rsidRPr="00913A62">
        <w:t xml:space="preserve"> /</w:t>
      </w:r>
      <w:r w:rsidR="00140A47" w:rsidRPr="00913A62">
        <w:rPr>
          <w:rStyle w:val="ChCharisSIL"/>
        </w:rPr>
        <w:t>ta</w:t>
      </w:r>
      <w:r w:rsidR="00384338" w:rsidRPr="00384338">
        <w:rPr>
          <w:rStyle w:val="ChCharisSIL"/>
        </w:rPr>
        <w:t>­</w:t>
      </w:r>
      <w:r w:rsidR="00140A47" w:rsidRPr="00913A62">
        <w:rPr>
          <w:rStyle w:val="ChCharisSIL"/>
        </w:rPr>
        <w:t>lipat</w:t>
      </w:r>
      <w:r w:rsidR="00140A47" w:rsidRPr="00913A62">
        <w:t xml:space="preserve">/ </w:t>
      </w:r>
      <w:r w:rsidR="00B7093A">
        <w:t>‘</w:t>
      </w:r>
      <w:r w:rsidR="00140A47" w:rsidRPr="00913A62">
        <w:t>be folded</w:t>
      </w:r>
      <w:r w:rsidR="00B7093A">
        <w:t>’</w:t>
      </w:r>
      <w:r w:rsidR="00140A47" w:rsidRPr="00913A62">
        <w:t xml:space="preserve"> versus </w:t>
      </w:r>
      <w:r w:rsidR="00140A47" w:rsidRPr="00913A62">
        <w:rPr>
          <w:rStyle w:val="ChItalBold"/>
        </w:rPr>
        <w:t>terpaksa</w:t>
      </w:r>
      <w:r w:rsidR="00140A47" w:rsidRPr="00913A62">
        <w:t xml:space="preserve"> /</w:t>
      </w:r>
      <w:r w:rsidR="00140A47" w:rsidRPr="00913A62">
        <w:rPr>
          <w:rStyle w:val="ChCharisSIL"/>
        </w:rPr>
        <w:t>tɛr-ˈpaksa</w:t>
      </w:r>
      <w:r w:rsidR="00140A47" w:rsidRPr="00913A62">
        <w:t xml:space="preserve">/ </w:t>
      </w:r>
      <w:r w:rsidR="00B7093A">
        <w:t>‘</w:t>
      </w:r>
      <w:r w:rsidR="00140A47" w:rsidRPr="00913A62">
        <w:t>be forced</w:t>
      </w:r>
      <w:r w:rsidR="00B7093A">
        <w:t>’</w:t>
      </w:r>
      <w:r w:rsidR="00140A47" w:rsidRPr="00913A62">
        <w:t xml:space="preserve"> (see §</w:t>
      </w:r>
      <w:r w:rsidR="00E45540">
        <w:fldChar w:fldCharType="begin"/>
      </w:r>
      <w:r w:rsidR="00E45540">
        <w:instrText xml:space="preserve"> REF _Ref357329204 \w \h </w:instrText>
      </w:r>
      <w:r w:rsidR="00E45540">
        <w:fldChar w:fldCharType="separate"/>
      </w:r>
      <w:r w:rsidR="00154D81">
        <w:rPr>
          <w:cs/>
        </w:rPr>
        <w:t>‎</w:t>
      </w:r>
      <w:r w:rsidR="00154D81">
        <w:t>3.1</w:t>
      </w:r>
      <w:r w:rsidR="00E45540">
        <w:fldChar w:fldCharType="end"/>
      </w:r>
      <w:r w:rsidR="00140A47" w:rsidRPr="00913A62">
        <w:t xml:space="preserve"> for a detailed discussion on derivation processes in Papuan Malay and the realizations of the (historical) affixes).</w:t>
      </w:r>
    </w:p>
    <w:p w14:paraId="3979B803" w14:textId="1E23C9C0" w:rsidR="00140A47" w:rsidRPr="00913A62" w:rsidRDefault="00140A47" w:rsidP="003A294A">
      <w:pPr>
        <w:pStyle w:val="Body0500after115pt"/>
      </w:pPr>
      <w:r w:rsidRPr="00913A62">
        <w:lastRenderedPageBreak/>
        <w:t xml:space="preserve">In fast speech, Papuan Malay speakers very </w:t>
      </w:r>
      <w:r w:rsidR="00EC512C">
        <w:t>often</w:t>
      </w:r>
      <w:r w:rsidRPr="00913A62">
        <w:t xml:space="preserve"> shorten disyllabic lexical</w:t>
      </w:r>
      <w:r w:rsidR="002B5173">
        <w:t xml:space="preserve"> items to monosyllabic ones. This</w:t>
      </w:r>
      <w:r w:rsidRPr="00913A62">
        <w:t xml:space="preserve"> affects most </w:t>
      </w:r>
      <w:r w:rsidR="0009726E">
        <w:t>often</w:t>
      </w:r>
      <w:r w:rsidRPr="00913A62">
        <w:t xml:space="preserve"> the </w:t>
      </w:r>
      <w:r w:rsidR="008B046C">
        <w:t xml:space="preserve">personal </w:t>
      </w:r>
      <w:r w:rsidRPr="00913A62">
        <w:t>pronouns (see §</w:t>
      </w:r>
      <w:r w:rsidR="00703343">
        <w:fldChar w:fldCharType="begin"/>
      </w:r>
      <w:r w:rsidR="00703343">
        <w:instrText xml:space="preserve"> REF _Ref351641095 \w \h </w:instrText>
      </w:r>
      <w:r w:rsidR="00703343">
        <w:fldChar w:fldCharType="separate"/>
      </w:r>
      <w:r w:rsidR="00154D81">
        <w:rPr>
          <w:cs/>
        </w:rPr>
        <w:t>‎</w:t>
      </w:r>
      <w:r w:rsidR="00154D81">
        <w:t>5.5</w:t>
      </w:r>
      <w:r w:rsidR="00703343">
        <w:fldChar w:fldCharType="end"/>
      </w:r>
      <w:r w:rsidRPr="00913A62">
        <w:t xml:space="preserve"> and Chapter </w:t>
      </w:r>
      <w:r w:rsidR="00DF0985">
        <w:fldChar w:fldCharType="begin"/>
      </w:r>
      <w:r w:rsidR="00DF0985">
        <w:instrText xml:space="preserve"> REF _Ref354490894 \w \h </w:instrText>
      </w:r>
      <w:r w:rsidR="00DF0985">
        <w:fldChar w:fldCharType="separate"/>
      </w:r>
      <w:r w:rsidR="00154D81">
        <w:rPr>
          <w:cs/>
        </w:rPr>
        <w:t>‎</w:t>
      </w:r>
      <w:r w:rsidR="00154D81">
        <w:t>6</w:t>
      </w:r>
      <w:r w:rsidR="00DF0985">
        <w:fldChar w:fldCharType="end"/>
      </w:r>
      <w:r w:rsidRPr="00913A62">
        <w:t xml:space="preserve">), the possessive marker (see </w:t>
      </w:r>
      <w:r w:rsidR="00E45540" w:rsidRPr="00913A62">
        <w:t>§</w:t>
      </w:r>
      <w:r w:rsidR="00E45540">
        <w:fldChar w:fldCharType="begin"/>
      </w:r>
      <w:r w:rsidR="00E45540">
        <w:instrText xml:space="preserve"> REF _Ref340732509 \w \h </w:instrText>
      </w:r>
      <w:r w:rsidR="00E45540">
        <w:fldChar w:fldCharType="separate"/>
      </w:r>
      <w:r w:rsidR="00154D81">
        <w:rPr>
          <w:cs/>
        </w:rPr>
        <w:t>‎</w:t>
      </w:r>
      <w:r w:rsidR="00154D81">
        <w:t>9.1</w:t>
      </w:r>
      <w:r w:rsidR="00E45540">
        <w:fldChar w:fldCharType="end"/>
      </w:r>
      <w:r w:rsidRPr="00913A62">
        <w:t xml:space="preserve">), and the </w:t>
      </w:r>
      <w:r w:rsidR="00B745DE">
        <w:t>following</w:t>
      </w:r>
      <w:r w:rsidR="002B5173">
        <w:t xml:space="preserve"> </w:t>
      </w:r>
      <w:r w:rsidRPr="00913A62">
        <w:t xml:space="preserve">lexical items: </w:t>
      </w:r>
      <w:r w:rsidRPr="00913A62">
        <w:rPr>
          <w:rStyle w:val="ChItalBold"/>
        </w:rPr>
        <w:t>dengan</w:t>
      </w:r>
      <w:r w:rsidR="0009726E">
        <w:rPr>
          <w:rStyle w:val="ChItalBold"/>
        </w:rPr>
        <w:t>g</w:t>
      </w:r>
      <w:r w:rsidRPr="00913A62">
        <w:t xml:space="preserve"> </w:t>
      </w:r>
      <w:r w:rsidR="00B7093A">
        <w:t>‘</w:t>
      </w:r>
      <w:r w:rsidRPr="00913A62">
        <w:t>with</w:t>
      </w:r>
      <w:r w:rsidR="00B7093A">
        <w:t>’</w:t>
      </w:r>
      <w:r w:rsidRPr="00913A62">
        <w:t xml:space="preserve"> is shortened to </w:t>
      </w:r>
      <w:r w:rsidRPr="00913A62">
        <w:rPr>
          <w:rStyle w:val="ChItalBold"/>
        </w:rPr>
        <w:t>deng</w:t>
      </w:r>
      <w:r w:rsidRPr="00913A62">
        <w:t xml:space="preserve">, </w:t>
      </w:r>
      <w:r w:rsidRPr="00913A62">
        <w:rPr>
          <w:rStyle w:val="ChItalBold"/>
        </w:rPr>
        <w:t>bilang</w:t>
      </w:r>
      <w:r w:rsidRPr="00913A62">
        <w:t xml:space="preserve"> </w:t>
      </w:r>
      <w:r w:rsidR="00B7093A">
        <w:t>‘</w:t>
      </w:r>
      <w:r w:rsidRPr="00913A62">
        <w:t>say</w:t>
      </w:r>
      <w:r w:rsidR="00B7093A">
        <w:t>’</w:t>
      </w:r>
      <w:r w:rsidRPr="00913A62">
        <w:t xml:space="preserve"> to </w:t>
      </w:r>
      <w:r w:rsidRPr="00913A62">
        <w:rPr>
          <w:rStyle w:val="ChItalBold"/>
        </w:rPr>
        <w:t>blang</w:t>
      </w:r>
      <w:r w:rsidRPr="00913A62">
        <w:t xml:space="preserve">, </w:t>
      </w:r>
      <w:r w:rsidR="00B7788A">
        <w:rPr>
          <w:rStyle w:val="ChItalBold"/>
        </w:rPr>
        <w:t>ini</w:t>
      </w:r>
      <w:r w:rsidR="00B7788A">
        <w:t xml:space="preserve"> </w:t>
      </w:r>
      <w:r w:rsidR="00B7093A">
        <w:t>‘</w:t>
      </w:r>
      <w:r w:rsidR="00B7788A" w:rsidRPr="00B7788A">
        <w:rPr>
          <w:rStyle w:val="ChSmallCaps"/>
        </w:rPr>
        <w:t>d.</w:t>
      </w:r>
      <w:r w:rsidR="00B7788A">
        <w:rPr>
          <w:rStyle w:val="ChSmallCaps"/>
        </w:rPr>
        <w:t>prox</w:t>
      </w:r>
      <w:r w:rsidR="00B7093A">
        <w:t>’</w:t>
      </w:r>
      <w:r w:rsidR="00B7788A">
        <w:t xml:space="preserve"> to </w:t>
      </w:r>
      <w:r w:rsidR="00B7788A">
        <w:rPr>
          <w:rStyle w:val="ChItalBold"/>
        </w:rPr>
        <w:t>ni</w:t>
      </w:r>
      <w:r w:rsidR="00B7788A">
        <w:t xml:space="preserve">, </w:t>
      </w:r>
      <w:r w:rsidR="00B7788A" w:rsidRPr="00B7788A">
        <w:rPr>
          <w:rStyle w:val="ChItalBold"/>
        </w:rPr>
        <w:t>itu</w:t>
      </w:r>
      <w:r w:rsidR="00B7788A">
        <w:t xml:space="preserve"> </w:t>
      </w:r>
      <w:r w:rsidR="00B7093A">
        <w:t>‘</w:t>
      </w:r>
      <w:r w:rsidR="00B7788A" w:rsidRPr="00B7788A">
        <w:rPr>
          <w:rStyle w:val="ChSmallCaps"/>
        </w:rPr>
        <w:t>d.dist</w:t>
      </w:r>
      <w:r w:rsidR="00B7093A">
        <w:t>’</w:t>
      </w:r>
      <w:r w:rsidR="00B7788A">
        <w:t xml:space="preserve"> to </w:t>
      </w:r>
      <w:r w:rsidR="00B7788A" w:rsidRPr="00B7788A">
        <w:rPr>
          <w:rStyle w:val="ChItalBold"/>
        </w:rPr>
        <w:t>tu</w:t>
      </w:r>
      <w:r w:rsidR="00B7788A">
        <w:t xml:space="preserve">, </w:t>
      </w:r>
      <w:r w:rsidR="00122BD9" w:rsidRPr="00122BD9">
        <w:rPr>
          <w:rStyle w:val="ChItalBold"/>
        </w:rPr>
        <w:t>kasi</w:t>
      </w:r>
      <w:r w:rsidR="00122BD9">
        <w:t xml:space="preserve"> </w:t>
      </w:r>
      <w:r w:rsidR="00B7093A">
        <w:t>‘</w:t>
      </w:r>
      <w:r w:rsidR="00122BD9">
        <w:t>give</w:t>
      </w:r>
      <w:r w:rsidR="00B7093A">
        <w:t>’</w:t>
      </w:r>
      <w:r w:rsidR="00122BD9">
        <w:t xml:space="preserve"> to </w:t>
      </w:r>
      <w:r w:rsidR="00122BD9" w:rsidRPr="00122BD9">
        <w:rPr>
          <w:rStyle w:val="ChItalBold"/>
        </w:rPr>
        <w:t>kas</w:t>
      </w:r>
      <w:r w:rsidR="00122BD9">
        <w:t xml:space="preserve">, </w:t>
      </w:r>
      <w:r w:rsidRPr="00913A62">
        <w:rPr>
          <w:rStyle w:val="ChItalBold"/>
        </w:rPr>
        <w:t>pergi</w:t>
      </w:r>
      <w:r w:rsidRPr="00913A62">
        <w:t>/</w:t>
      </w:r>
      <w:r w:rsidRPr="00913A62">
        <w:rPr>
          <w:rStyle w:val="ChItalBold"/>
        </w:rPr>
        <w:t>pigi</w:t>
      </w:r>
      <w:r w:rsidRPr="00913A62">
        <w:t xml:space="preserve"> </w:t>
      </w:r>
      <w:r w:rsidR="00B7093A">
        <w:t>‘</w:t>
      </w:r>
      <w:r w:rsidRPr="00913A62">
        <w:t>go</w:t>
      </w:r>
      <w:r w:rsidR="00B7093A">
        <w:t>’</w:t>
      </w:r>
      <w:r w:rsidRPr="00913A62">
        <w:t xml:space="preserve"> to </w:t>
      </w:r>
      <w:r w:rsidRPr="00913A62">
        <w:rPr>
          <w:rStyle w:val="ChItalBold"/>
        </w:rPr>
        <w:t>pi</w:t>
      </w:r>
      <w:r w:rsidRPr="00913A62">
        <w:t xml:space="preserve">, and </w:t>
      </w:r>
      <w:r w:rsidRPr="00913A62">
        <w:rPr>
          <w:rStyle w:val="ChItalBold"/>
        </w:rPr>
        <w:t>suda</w:t>
      </w:r>
      <w:r w:rsidRPr="00913A62">
        <w:t xml:space="preserve"> </w:t>
      </w:r>
      <w:r w:rsidR="00B7093A">
        <w:t>‘</w:t>
      </w:r>
      <w:r w:rsidRPr="00913A62">
        <w:t>already</w:t>
      </w:r>
      <w:r w:rsidR="00B7093A">
        <w:t>’</w:t>
      </w:r>
      <w:r w:rsidRPr="00913A62">
        <w:t xml:space="preserve"> to </w:t>
      </w:r>
      <w:r w:rsidRPr="00913A62">
        <w:rPr>
          <w:rStyle w:val="ChItalBold"/>
        </w:rPr>
        <w:t>su</w:t>
      </w:r>
      <w:r w:rsidRPr="00913A62">
        <w:t xml:space="preserve">. Whenever speakers </w:t>
      </w:r>
      <w:r w:rsidR="00122BD9">
        <w:t xml:space="preserve">use </w:t>
      </w:r>
      <w:r w:rsidRPr="00913A62">
        <w:t>the</w:t>
      </w:r>
      <w:r w:rsidR="00122BD9">
        <w:t>se</w:t>
      </w:r>
      <w:r w:rsidRPr="00913A62">
        <w:t xml:space="preserve"> short forms, </w:t>
      </w:r>
      <w:r w:rsidR="00122BD9">
        <w:t xml:space="preserve">they </w:t>
      </w:r>
      <w:r w:rsidRPr="00913A62">
        <w:t>are also given in the examples and texts in this grammar.</w:t>
      </w:r>
    </w:p>
    <w:p w14:paraId="0D9523A9" w14:textId="2DC8522D" w:rsidR="00140A47" w:rsidRPr="00913A62" w:rsidRDefault="00140A47" w:rsidP="003A294A">
      <w:pPr>
        <w:pStyle w:val="Body0515after115pt"/>
      </w:pPr>
      <w:r w:rsidRPr="00913A62">
        <w:t>Vowel length is not phonemic in Papuan Malay. It does, however, have the pragmatic function of adding emphasis to a speaker</w:t>
      </w:r>
      <w:r w:rsidR="00B7093A">
        <w:t>’</w:t>
      </w:r>
      <w:r w:rsidRPr="00913A62">
        <w:t>s utterance, as discussed in §</w:t>
      </w:r>
      <w:r w:rsidRPr="00913A62">
        <w:fldChar w:fldCharType="begin"/>
      </w:r>
      <w:r w:rsidRPr="00913A62">
        <w:instrText xml:space="preserve"> REF _Ref334163730 \w \h </w:instrText>
      </w:r>
      <w:r>
        <w:instrText xml:space="preserve"> \* MERGEFORMAT </w:instrText>
      </w:r>
      <w:r w:rsidRPr="00913A62">
        <w:fldChar w:fldCharType="separate"/>
      </w:r>
      <w:r w:rsidR="00154D81">
        <w:rPr>
          <w:cs/>
        </w:rPr>
        <w:t>‎</w:t>
      </w:r>
      <w:r w:rsidR="00154D81">
        <w:t>2.3.2.3</w:t>
      </w:r>
      <w:r w:rsidRPr="00913A62">
        <w:fldChar w:fldCharType="end"/>
      </w:r>
      <w:r w:rsidRPr="00913A62">
        <w:t>. To indicate this emphasis in the context of this grammar, vowel lengthening is represented orthographically and realized with triple vowels.</w:t>
      </w:r>
    </w:p>
    <w:p w14:paraId="2D85B255" w14:textId="77777777" w:rsidR="00140A47" w:rsidRPr="00913A62" w:rsidRDefault="00140A47" w:rsidP="00140A47">
      <w:pPr>
        <w:pStyle w:val="Heading2"/>
      </w:pPr>
      <w:bookmarkStart w:id="1094" w:name="_Ref324759993"/>
      <w:bookmarkStart w:id="1095" w:name="_Toc334169258"/>
      <w:bookmarkStart w:id="1096" w:name="_Toc342590020"/>
      <w:bookmarkStart w:id="1097" w:name="_Toc353454777"/>
      <w:bookmarkStart w:id="1098" w:name="_Toc440455536"/>
      <w:r w:rsidRPr="00913A62">
        <w:t>Summary</w:t>
      </w:r>
      <w:bookmarkEnd w:id="1094"/>
      <w:bookmarkEnd w:id="1095"/>
      <w:bookmarkEnd w:id="1096"/>
      <w:bookmarkEnd w:id="1097"/>
      <w:bookmarkEnd w:id="1098"/>
    </w:p>
    <w:p w14:paraId="7D173999" w14:textId="65899DBA" w:rsidR="00A0294E" w:rsidRPr="00241CC1" w:rsidRDefault="00140A47" w:rsidP="003A294A">
      <w:pPr>
        <w:pStyle w:val="Body0000after"/>
      </w:pPr>
      <w:r w:rsidRPr="00241CC1">
        <w:t xml:space="preserve">The Papuan Malay phoneme inventory consists of 18 consonants </w:t>
      </w:r>
      <w:r w:rsidR="00A0294E" w:rsidRPr="00241CC1">
        <w:t xml:space="preserve">(six stops, two affricates, two fricatives, four nasals, two liquids, and two approximants) </w:t>
      </w:r>
      <w:r w:rsidRPr="00241CC1">
        <w:t>and five vowels.</w:t>
      </w:r>
      <w:r w:rsidR="00A0294E" w:rsidRPr="00241CC1">
        <w:t xml:space="preserve"> </w:t>
      </w:r>
      <w:r w:rsidR="00311884" w:rsidRPr="00241CC1">
        <w:t xml:space="preserve">In </w:t>
      </w:r>
      <w:r w:rsidR="00A30AF0" w:rsidRPr="00241CC1">
        <w:t xml:space="preserve">terms of </w:t>
      </w:r>
      <w:r w:rsidR="00BA6215">
        <w:rPr>
          <w:rStyle w:val="Citation"/>
        </w:rPr>
        <w:fldChar w:fldCharType="begin"/>
      </w:r>
      <w:r w:rsidR="0092451D">
        <w:rPr>
          <w:rStyle w:val="Citation"/>
        </w:rPr>
        <w:instrText>ADDIN CITAVI.PLACEHOLDER d34b4b46-d5f6-4a43-acb8-1c3f2659eefd PFBsYWNlaG9sZGVyPg0KICA8QWRkSW5WZXJzaW9uPjUuMi4wLjg8L0FkZEluVmVyc2lvbj4NCiAgPElkPmQzNGI0YjQ2LWQ1ZjYtNGE0My1hY2I4LTFjM2YyNjU5ZWVmZDwvSWQ+DQogIDxFbnRyaWVzPg0KICAgIDxFbnRyeT4NCiAgICAgIDxJZD4zNjRlNDYzZC1lM2ZlLTQ2ZDMtYTEyYS02NmY0ZTZiODgzZDI8L0lkPg0KICAgICAgPE5vUGFyPnRydWU8L05vUGFyPg0KICAgICAgPFBlcnNvbk9ubHk+dHJ1ZTwvUGVyc29uT25seT4NCiAgICAgIDxSZWZlcmVuY2VJZD5lMTY0NjFjMC02OGIzLTRkOGMtYmRkYy0xZGEyZWI4NzNmNGE8L1JlZmVyZW5jZUlk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TGFzcyAxOTg0IOKAkyBQaG9ub2xvZ3k6IEFuIGludHJvZHVjdGlvbiB0byBiYXNpYzwvU2hvcnRUaXRsZT4NCiAgICAgICAgPFRpdGxlPlBob25vbG9neTogQW4gaW50cm9kdWN0aW9uIHRvIGJhc2ljIGNvbmNlcHRzPC9UaXRsZT4NCiAgICAgICAgPFllYXI+MTk4NDwvWWVhcj4NCiAgICAgIDwvUmVmZXJlbmNlPg0KICAgIDwvRW50cnk+DQogIDwvRW50cmllcz4NCiAgPFRleHQ+TGFz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XNzPC9UZXh0Pg0KICAgIDwvVGV4dFVuaXQ+DQogIDwvVGV4dFVuaXRzPg0KPC9QbGFjZWhvbGRlcj4=</w:instrText>
      </w:r>
      <w:r w:rsidR="00BA6215">
        <w:rPr>
          <w:rStyle w:val="Citation"/>
        </w:rPr>
        <w:fldChar w:fldCharType="separate"/>
      </w:r>
      <w:bookmarkStart w:id="1099" w:name="_CTVP001d34b4b46d5f64a43acb81c3f2659eefd"/>
      <w:r w:rsidR="0092006B">
        <w:rPr>
          <w:rStyle w:val="Citation"/>
        </w:rPr>
        <w:t>Lass</w:t>
      </w:r>
      <w:bookmarkEnd w:id="1099"/>
      <w:r w:rsidR="00BA6215">
        <w:rPr>
          <w:rStyle w:val="Citation"/>
        </w:rPr>
        <w:fldChar w:fldCharType="end"/>
      </w:r>
      <w:r w:rsidR="00386C63">
        <w:rPr>
          <w:rStyle w:val="Citation"/>
        </w:rPr>
        <w:t>’</w:t>
      </w:r>
      <w:r w:rsidR="00513C8C" w:rsidRPr="00513C8C">
        <w:rPr>
          <w:rStyle w:val="Citation"/>
        </w:rPr>
        <w:t xml:space="preserve"> </w:t>
      </w:r>
      <w:r w:rsidR="00BA6215">
        <w:rPr>
          <w:rStyle w:val="Citation"/>
        </w:rPr>
        <w:fldChar w:fldCharType="begin"/>
      </w:r>
      <w:r w:rsidR="0092451D">
        <w:rPr>
          <w:rStyle w:val="Citation"/>
        </w:rPr>
        <w:instrText>ADDIN CITAVI.PLACEHOLDER 47cc7b6b-ebd4-4f99-8790-81f3652af138 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NDogMTM04oCTMTU5KTwvVGV4dD4NCiAgICA8L1RleHRVbml0Pg0KICA8L1RleHRVbml0cz4NCjwvUGxhY2Vob2xkZXI+</w:instrText>
      </w:r>
      <w:r w:rsidR="00BA6215">
        <w:rPr>
          <w:rStyle w:val="Citation"/>
        </w:rPr>
        <w:fldChar w:fldCharType="separate"/>
      </w:r>
      <w:bookmarkStart w:id="1100" w:name="_CTVP00147cc7b6bebd44f99879081f3652af138"/>
      <w:r w:rsidR="0092006B">
        <w:rPr>
          <w:rStyle w:val="Citation"/>
        </w:rPr>
        <w:t>(1984: 134–159)</w:t>
      </w:r>
      <w:bookmarkEnd w:id="1100"/>
      <w:r w:rsidR="00BA6215">
        <w:rPr>
          <w:rStyle w:val="Citation"/>
        </w:rPr>
        <w:fldChar w:fldCharType="end"/>
      </w:r>
      <w:r w:rsidR="00A30AF0" w:rsidRPr="00241CC1">
        <w:t xml:space="preserve"> system typ</w:t>
      </w:r>
      <w:r w:rsidR="00311884" w:rsidRPr="00241CC1">
        <w:t xml:space="preserve">ology of consonants and vowels, the </w:t>
      </w:r>
      <w:r w:rsidR="00A0294E" w:rsidRPr="00241CC1">
        <w:t xml:space="preserve">Papuan Malay consonant and vowel systems show, </w:t>
      </w:r>
      <w:r w:rsidR="00311884" w:rsidRPr="00241CC1">
        <w:t xml:space="preserve">overall, </w:t>
      </w:r>
      <w:r w:rsidR="00A0294E" w:rsidRPr="00241CC1">
        <w:t xml:space="preserve">no </w:t>
      </w:r>
      <w:r w:rsidR="000F4554" w:rsidRPr="00241CC1">
        <w:t>typologically unexpected constellations</w:t>
      </w:r>
      <w:r w:rsidR="00311884" w:rsidRPr="00241CC1">
        <w:t xml:space="preserve">, </w:t>
      </w:r>
      <w:r w:rsidR="00A0294E" w:rsidRPr="00241CC1">
        <w:t xml:space="preserve">with the exception of </w:t>
      </w:r>
      <w:r w:rsidR="00311884" w:rsidRPr="00241CC1">
        <w:t>the fricatives.</w:t>
      </w:r>
    </w:p>
    <w:p w14:paraId="7F0990CC" w14:textId="7638BF74" w:rsidR="00140A47" w:rsidRPr="00241CC1" w:rsidRDefault="00676A7B" w:rsidP="008D396A">
      <w:pPr>
        <w:pStyle w:val="Body0500after115pt"/>
      </w:pPr>
      <w:r w:rsidRPr="00241CC1">
        <w:t xml:space="preserve">Consonant system: </w:t>
      </w:r>
      <w:r w:rsidR="00CF5FDF" w:rsidRPr="00241CC1">
        <w:t xml:space="preserve">The obstruent system with its </w:t>
      </w:r>
      <w:r w:rsidR="00B7093A">
        <w:t>“‘</w:t>
      </w:r>
      <w:r w:rsidR="00CF5FDF" w:rsidRPr="00241CC1">
        <w:t>cardinal</w:t>
      </w:r>
      <w:r w:rsidR="00B7093A">
        <w:t>’</w:t>
      </w:r>
      <w:r w:rsidR="00CF5FDF" w:rsidRPr="00241CC1">
        <w:t xml:space="preserve"> set /</w:t>
      </w:r>
      <w:r w:rsidR="00CF5FDF" w:rsidRPr="00241CC1">
        <w:rPr>
          <w:rStyle w:val="ChCharisSIL"/>
        </w:rPr>
        <w:t>p t k</w:t>
      </w:r>
      <w:r w:rsidR="00CF5FDF" w:rsidRPr="00241CC1">
        <w:t>/</w:t>
      </w:r>
      <w:r w:rsidR="00B7093A">
        <w:t>”</w:t>
      </w:r>
      <w:r w:rsidR="00CF5FDF" w:rsidRPr="00241CC1">
        <w:t xml:space="preserve"> and its </w:t>
      </w:r>
      <w:r w:rsidR="006C2030" w:rsidRPr="00241CC1">
        <w:t xml:space="preserve">palato-alveolar </w:t>
      </w:r>
      <w:r w:rsidR="006C04B0" w:rsidRPr="00241CC1">
        <w:t xml:space="preserve">affricate set as </w:t>
      </w:r>
      <w:r w:rsidR="00B7093A">
        <w:t>“</w:t>
      </w:r>
      <w:r w:rsidR="006C04B0" w:rsidRPr="00241CC1">
        <w:t xml:space="preserve">one </w:t>
      </w:r>
      <w:r w:rsidR="00B7093A">
        <w:t>‘</w:t>
      </w:r>
      <w:r w:rsidR="006C04B0" w:rsidRPr="00241CC1">
        <w:t>intermediate</w:t>
      </w:r>
      <w:r w:rsidR="00B7093A">
        <w:t>’</w:t>
      </w:r>
      <w:r w:rsidR="006C04B0" w:rsidRPr="00241CC1">
        <w:t xml:space="preserve"> place</w:t>
      </w:r>
      <w:r w:rsidR="00B7093A">
        <w:t>”</w:t>
      </w:r>
      <w:r w:rsidR="006C04B0" w:rsidRPr="00241CC1">
        <w:t xml:space="preserve"> of articulation</w:t>
      </w:r>
      <w:r w:rsidR="008D396A">
        <w:t xml:space="preserve">, using </w:t>
      </w:r>
      <w:r w:rsidR="008D396A">
        <w:rPr>
          <w:rStyle w:val="Citation"/>
        </w:rPr>
        <w:fldChar w:fldCharType="begin"/>
      </w:r>
      <w:r w:rsidR="008D396A">
        <w:rPr>
          <w:rStyle w:val="Citation"/>
        </w:rPr>
        <w:instrText>ADDIN CITAVI.PLACEHOLDER 17191035-ff60-49ef-b09b-7c170a17a325 PFBsYWNlaG9sZGVyPg0KICA8QWRkSW5WZXJzaW9uPjUuMi4wLjg8L0FkZEluVmVyc2lvbj4NCiAgPElkPjE3MTkxMDM1LWZmNjAtNDllZi1iMDliLTdjMTcwYTE3YTMyNTwvSWQ+DQogIDxFbnRyaWVzPg0KICAgIDxFbnRyeT4NCiAgICAgIDxJZD44MDgwNDUyNy0yODA3LTQxNTYtOTUyNC1lMmVkOGMzNjljMGQ8L0lkPg0KICAgICAgPE5vUGFyPnRydWU8L05vUGFyPg0KICAgICAgPFBlcnNvbk9ubHk+dHJ1ZTwvUGVyc29uT25seT4NCiAgICAgIDxSZWZlcmVuY2VJZD5lMTY0NjFjMC02OGIzLTRkOGMtYmRkYy0xZGEyZWI4NzNmNGE8L1JlZmVyZW5jZUlk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TGFzcyAxOTg0IOKAkyBQaG9ub2xvZ3k6IEFuIGludHJvZHVjdGlvbiB0byBiYXNpYzwvU2hvcnRUaXRsZT4NCiAgICAgICAgPFRpdGxlPlBob25vbG9neTogQW4gaW50cm9kdWN0aW9uIHRvIGJhc2ljIGNvbmNlcHRzPC9UaXRsZT4NCiAgICAgICAgPFllYXI+MTk4NDwvWWVhcj4NCiAgICAgIDwvUmVmZXJlbmNlPg0KICAgIDwvRW50cnk+DQogIDwvRW50cmllcz4NCiAgPFRleHQ+TGFz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XNzPC9UZXh0Pg0KICAgIDwvVGV4dFVuaXQ+DQogIDwvVGV4dFVuaXRzPg0KPC9QbGFjZWhvbGRlcj4=</w:instrText>
      </w:r>
      <w:r w:rsidR="008D396A">
        <w:rPr>
          <w:rStyle w:val="Citation"/>
        </w:rPr>
        <w:fldChar w:fldCharType="separate"/>
      </w:r>
      <w:bookmarkStart w:id="1101" w:name="_CTVP00117191035ff6049efb09b7c170a17a325"/>
      <w:r w:rsidR="0092006B">
        <w:rPr>
          <w:rStyle w:val="Citation"/>
        </w:rPr>
        <w:t>Lass</w:t>
      </w:r>
      <w:bookmarkEnd w:id="1101"/>
      <w:r w:rsidR="008D396A">
        <w:rPr>
          <w:rStyle w:val="Citation"/>
        </w:rPr>
        <w:fldChar w:fldCharType="end"/>
      </w:r>
      <w:r w:rsidR="008D396A">
        <w:rPr>
          <w:rStyle w:val="Citation"/>
        </w:rPr>
        <w:t>’</w:t>
      </w:r>
      <w:r w:rsidR="008D396A" w:rsidRPr="00513C8C">
        <w:rPr>
          <w:rStyle w:val="Citation"/>
        </w:rPr>
        <w:t xml:space="preserve"> </w:t>
      </w:r>
      <w:r w:rsidR="008D396A">
        <w:rPr>
          <w:rStyle w:val="Citation"/>
        </w:rPr>
        <w:fldChar w:fldCharType="begin"/>
      </w:r>
      <w:r w:rsidR="008D396A">
        <w:rPr>
          <w:rStyle w:val="Citation"/>
        </w:rPr>
        <w:instrText>ADDIN CITAVI.PLACEHOLDER 35b4c780-03de-41a4-a4a5-85e2e8a2ff61 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UZXh0Ym9va3MgaW4gTGluZ3Vpc3RpY3M8L05hbWU+DQogICAgICAgIDwvU2VyaWVzVGl0bGU+DQogICAgICAgIDxTaG9ydFRpdGxlPkxhc3MgMTk4NCDigJMgUGhvbm9sb2d5OiBBbiBpbnRyb2R1Y3Rpb24gdG8gYmFzaWM8L1Nob3J0VGl0bGU+DQogICAgICAgIDxUaXRsZT5QaG9ub2xvZ3k6IEFuIGludHJvZHVjdGlvbiB0byBiYXNpYyBjb25jZXB0czwvVGl0bGU+DQogICAgICAgIDxZZWFyPjE5ODQ8L1llYXI+DQogICAgICA8L1JlZmVyZW5jZT4NCiAgICA8L0VudHJ5Pg0KICA8L0VudHJpZXM+DQogIDxUZXh0PigxOTg0OiAxN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g0OiAxNDcpPC9UZXh0Pg0KICAgIDwvVGV4dFVuaXQ+DQogIDwvVGV4dFVuaXRzPg0KPC9QbGFjZWhvbGRlcj4=</w:instrText>
      </w:r>
      <w:r w:rsidR="008D396A">
        <w:rPr>
          <w:rStyle w:val="Citation"/>
        </w:rPr>
        <w:fldChar w:fldCharType="separate"/>
      </w:r>
      <w:bookmarkStart w:id="1102" w:name="_CTVP00135b4c78003de41a4a4a585e2e8a2ff61"/>
      <w:r w:rsidR="0092006B">
        <w:rPr>
          <w:rStyle w:val="Citation"/>
        </w:rPr>
        <w:t>(1984: 147)</w:t>
      </w:r>
      <w:bookmarkEnd w:id="1102"/>
      <w:r w:rsidR="008D396A">
        <w:rPr>
          <w:rStyle w:val="Citation"/>
        </w:rPr>
        <w:fldChar w:fldCharType="end"/>
      </w:r>
      <w:r w:rsidR="008D396A" w:rsidRPr="008D396A">
        <w:t xml:space="preserve"> terminology</w:t>
      </w:r>
      <w:r w:rsidR="008D396A">
        <w:rPr>
          <w:rStyle w:val="Citation"/>
        </w:rPr>
        <w:t xml:space="preserve">, </w:t>
      </w:r>
      <w:r w:rsidR="006C04B0" w:rsidRPr="00241CC1">
        <w:t xml:space="preserve">shows no </w:t>
      </w:r>
      <w:r w:rsidR="000F4554" w:rsidRPr="00241CC1">
        <w:t xml:space="preserve">typologically </w:t>
      </w:r>
      <w:r w:rsidR="00311884" w:rsidRPr="00241CC1">
        <w:t xml:space="preserve">unexpected </w:t>
      </w:r>
      <w:r w:rsidR="000F4554" w:rsidRPr="00241CC1">
        <w:t>constellations</w:t>
      </w:r>
      <w:r w:rsidR="006C04B0" w:rsidRPr="00241CC1">
        <w:t xml:space="preserve">. </w:t>
      </w:r>
      <w:r w:rsidR="00094FB6" w:rsidRPr="00241CC1">
        <w:t>The fricative system with alveolar /</w:t>
      </w:r>
      <w:r w:rsidR="00094FB6" w:rsidRPr="00241CC1">
        <w:rPr>
          <w:rStyle w:val="ChCharisSIL"/>
        </w:rPr>
        <w:t>s</w:t>
      </w:r>
      <w:r w:rsidR="00094FB6" w:rsidRPr="00241CC1">
        <w:t>/ and glottal /</w:t>
      </w:r>
      <w:r w:rsidR="00094FB6" w:rsidRPr="00241CC1">
        <w:rPr>
          <w:rStyle w:val="ChCharisSIL"/>
        </w:rPr>
        <w:t>h</w:t>
      </w:r>
      <w:r w:rsidR="00094FB6" w:rsidRPr="00241CC1">
        <w:t>/ is cro</w:t>
      </w:r>
      <w:r w:rsidR="00323C43" w:rsidRPr="00241CC1">
        <w:t xml:space="preserve">ss-linguistically less typical. </w:t>
      </w:r>
      <w:r w:rsidR="00425053" w:rsidRPr="00241CC1">
        <w:t xml:space="preserve">Following </w:t>
      </w:r>
      <w:r w:rsidR="00BA6215">
        <w:rPr>
          <w:rStyle w:val="Citation"/>
        </w:rPr>
        <w:fldChar w:fldCharType="begin"/>
      </w:r>
      <w:r w:rsidR="008D396A">
        <w:rPr>
          <w:rStyle w:val="Citation"/>
        </w:rPr>
        <w:instrText>ADDIN CITAVI.PLACEHOLDER 61025e7c-7df7-4ff5-9ae7-f34ffe299ca0 PFBsYWNlaG9sZGVyPg0KICA8QWRkSW5WZXJzaW9uPjUuMi4wLjg8L0FkZEluVmVyc2lvbj4NCiAgPElkPjYxMDI1ZTdjLTdkZjctNGZmNS05YWU3LWYzNGZmZTI5OWNhMDwvSWQ+DQogIDxFbnRyaWVzPg0KICAgIDxFbnRyeT4NCiAgICAgIDxJZD44MDgwNDUyNy0yODA3LTQxNTYtOTUyNC1lMmVkOGMzNjljMGQ8L0lkPg0KICAgICAgPE5vUGFyPnRydWU8L05vUGFyPg0KICAgICAgPFBlcnNvbk9ubHk+dHJ1ZTwvUGVyc29uT25seT4NCiAgICAgIDxSZWZlcmVuY2VJZD5lMTY0NjFjMC02OGIzLTRkOGMtYmRkYy0xZGEyZWI4NzNmNGE8L1JlZmVyZW5jZUlk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TGFzcyAxOTg0IOKAkyBQaG9ub2xvZ3k6IEFuIGludHJvZHVjdGlvbiB0byBiYXNpYzwvU2hvcnRUaXRsZT4NCiAgICAgICAgPFRpdGxlPlBob25vbG9neTogQW4gaW50cm9kdWN0aW9uIHRvIGJhc2ljIGNvbmNlcHRzPC9UaXRsZT4NCiAgICAgICAgPFllYXI+MTk4NDwvWWVhcj4NCiAgICAgIDwvUmVmZXJlbmNlPg0KICAgIDwvRW50cnk+DQogIDwvRW50cmllcz4NCiAgPFRleHQ+TGFz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XNzPC9UZXh0Pg0KICAgIDwvVGV4dFVuaXQ+DQogIDwvVGV4dFVuaXRzPg0KPC9QbGFjZWhvbGRlcj4=</w:instrText>
      </w:r>
      <w:r w:rsidR="00BA6215">
        <w:rPr>
          <w:rStyle w:val="Citation"/>
        </w:rPr>
        <w:fldChar w:fldCharType="separate"/>
      </w:r>
      <w:bookmarkStart w:id="1103" w:name="_CTVP00161025e7c7df74ff59ae7f34ffe299ca0"/>
      <w:r w:rsidR="0092006B">
        <w:rPr>
          <w:rStyle w:val="Citation"/>
        </w:rPr>
        <w:t>Lass</w:t>
      </w:r>
      <w:bookmarkEnd w:id="1103"/>
      <w:r w:rsidR="00BA6215">
        <w:rPr>
          <w:rStyle w:val="Citation"/>
        </w:rPr>
        <w:fldChar w:fldCharType="end"/>
      </w:r>
      <w:r w:rsidR="00386C63">
        <w:rPr>
          <w:rStyle w:val="Citation"/>
        </w:rPr>
        <w:t>’</w:t>
      </w:r>
      <w:r w:rsidR="00513C8C" w:rsidRPr="00513C8C">
        <w:rPr>
          <w:rStyle w:val="Citation"/>
        </w:rPr>
        <w:t xml:space="preserve"> </w:t>
      </w:r>
      <w:r w:rsidR="00BA6215">
        <w:rPr>
          <w:rStyle w:val="Citation"/>
        </w:rPr>
        <w:fldChar w:fldCharType="begin"/>
      </w:r>
      <w:r w:rsidR="008D396A">
        <w:rPr>
          <w:rStyle w:val="Citation"/>
        </w:rPr>
        <w:instrText>ADDIN CITAVI.PLACEHOLDER d0bb87a4-a247-4ba4-851b-07e34a549442 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UZXh0Ym9va3MgaW4gTGluZ3Vpc3RpY3M8L05hbWU+DQogICAgICAgIDwvU2VyaWVzVGl0bGU+DQogICAgICAgIDxTaG9ydFRpdGxlPkxhc3MgMTk4NCDigJMgUGhvbm9sb2d5OiBBbiBpbnRyb2R1Y3Rpb24gdG8gYmFzaWM8L1Nob3J0VGl0bGU+DQogICAgICAgIDxUaXRsZT5QaG9ub2xvZ3k6IEFuIGludHJvZHVjdGlvbiB0byBiYXNpYyBjb25jZXB0czwvVGl0bGU+DQogICAgICAgIDxZZWFyPjE5ODQ8L1llYXI+DQogICAgICA8L1JlZmVyZW5jZT4NCiAgICA8L0VudHJ5Pg0KICA8L0VudHJpZXM+DQogIDxUZXh0PigxOTg0OiAx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g0OiAxNTQpPC9UZXh0Pg0KICAgIDwvVGV4dFVuaXQ+DQogIDwvVGV4dFVuaXRzPg0KPC9QbGFjZWhvbGRlcj4=</w:instrText>
      </w:r>
      <w:r w:rsidR="00BA6215">
        <w:rPr>
          <w:rStyle w:val="Citation"/>
        </w:rPr>
        <w:fldChar w:fldCharType="separate"/>
      </w:r>
      <w:bookmarkStart w:id="1104" w:name="_CTVP001d0bb87a4a2474ba4851b07e34a549442"/>
      <w:r w:rsidR="0092006B">
        <w:rPr>
          <w:rStyle w:val="Citation"/>
        </w:rPr>
        <w:t>(1984: 154)</w:t>
      </w:r>
      <w:bookmarkEnd w:id="1104"/>
      <w:r w:rsidR="00BA6215">
        <w:rPr>
          <w:rStyle w:val="Citation"/>
        </w:rPr>
        <w:fldChar w:fldCharType="end"/>
      </w:r>
      <w:r w:rsidR="00425053" w:rsidRPr="00241CC1">
        <w:t xml:space="preserve"> obstruent frequency hierarchy</w:t>
      </w:r>
      <w:r w:rsidR="00B43ECF" w:rsidRPr="00241CC1">
        <w:t>,</w:t>
      </w:r>
      <w:r w:rsidR="00425053" w:rsidRPr="00241CC1">
        <w:t xml:space="preserve"> systems with only two fricatives </w:t>
      </w:r>
      <w:r w:rsidR="00B43ECF" w:rsidRPr="00241CC1">
        <w:t>typically consist of alveolar /</w:t>
      </w:r>
      <w:r w:rsidR="00B43ECF" w:rsidRPr="00241CC1">
        <w:rPr>
          <w:rStyle w:val="ChCharisSIL"/>
        </w:rPr>
        <w:t>s</w:t>
      </w:r>
      <w:r w:rsidR="00B43ECF" w:rsidRPr="00241CC1">
        <w:t>/</w:t>
      </w:r>
      <w:r w:rsidR="00694C14">
        <w:t>,</w:t>
      </w:r>
      <w:r w:rsidR="00B43ECF" w:rsidRPr="00241CC1">
        <w:t xml:space="preserve"> to which labial /</w:t>
      </w:r>
      <w:r w:rsidR="00B43ECF" w:rsidRPr="00241CC1">
        <w:rPr>
          <w:rStyle w:val="ChCharisSIL"/>
        </w:rPr>
        <w:t>f</w:t>
      </w:r>
      <w:r w:rsidR="00B43ECF" w:rsidRPr="00241CC1">
        <w:t>/ rather than glottal /</w:t>
      </w:r>
      <w:r w:rsidR="00B43ECF" w:rsidRPr="00241CC1">
        <w:rPr>
          <w:rStyle w:val="ChCharisSIL"/>
        </w:rPr>
        <w:t>h</w:t>
      </w:r>
      <w:r w:rsidR="00B43ECF" w:rsidRPr="00241CC1">
        <w:t>/ is added.</w:t>
      </w:r>
      <w:r w:rsidR="00193733" w:rsidRPr="00241CC1">
        <w:t xml:space="preserve"> </w:t>
      </w:r>
      <w:r w:rsidR="00AC3166" w:rsidRPr="00241CC1">
        <w:t xml:space="preserve">While the stop system is symmetric </w:t>
      </w:r>
      <w:r w:rsidR="00680A24" w:rsidRPr="00241CC1">
        <w:t xml:space="preserve">in terms of voice, </w:t>
      </w:r>
      <w:r w:rsidR="00140A47" w:rsidRPr="00241CC1">
        <w:t xml:space="preserve">the fricative system lacks a voiced series, while the nasal system lacks a voiceless series. </w:t>
      </w:r>
      <w:r w:rsidR="000F4554" w:rsidRPr="00241CC1">
        <w:t xml:space="preserve">The lack of </w:t>
      </w:r>
      <w:r w:rsidR="00216B8C">
        <w:t xml:space="preserve">these two </w:t>
      </w:r>
      <w:r w:rsidR="000F4554" w:rsidRPr="00241CC1">
        <w:t xml:space="preserve">series, </w:t>
      </w:r>
      <w:r w:rsidR="00140A47" w:rsidRPr="00241CC1">
        <w:t xml:space="preserve">however, </w:t>
      </w:r>
      <w:r w:rsidR="000F4554" w:rsidRPr="00241CC1">
        <w:t xml:space="preserve">is </w:t>
      </w:r>
      <w:r w:rsidR="00140A47" w:rsidRPr="00241CC1">
        <w:t xml:space="preserve">cross-linguistically quite common. They correspond to </w:t>
      </w:r>
      <w:r w:rsidR="00BA6215">
        <w:rPr>
          <w:rStyle w:val="Citation"/>
        </w:rPr>
        <w:fldChar w:fldCharType="begin"/>
      </w:r>
      <w:r w:rsidR="003A5B20">
        <w:rPr>
          <w:rStyle w:val="Citation"/>
        </w:rPr>
        <w:instrText>ADDIN CITAVI.PLACEHOLDER 23ed9363-d44c-488b-98bb-154b51bf7282 PFBsYWNlaG9sZGVyPg0KICA8QWRkSW5WZXJzaW9uPjUuMi4wLjg8L0FkZEluVmVyc2lvbj4NCiAgPElkPjIzZWQ5MzYzLWQ0NGMtNDg4Yi05OGJiLTE1NGI1MWJmNzI4MjwvSWQ+DQogIDxFbnRyaWVzPg0KICAgIDxFbnRyeT4NCiAgICAgIDxJZD4zZDliODQ4ZC1hYzFmLTRlOTAtYWIwOC04YzA1NDYyZDM4MWU8L0lkPg0KICAgICAgPE5vUGFyPnRydWU8L05vUGFyPg0KICAgICAgPFBlcnNvbk9ubHk+dHJ1ZTwvUGVyc29uT25seT4NCiAgICAgIDxSZWZlcmVuY2VJZD5mMDljM2U0Yi01ODgwLTQyYjEtOWEwMS1mMjczM2MyNjYzN2I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TWFkZGllc29uIDIwMTEg4oCTIEFic2VuY2Ugb2YgY29tbW9uIGNvbnNvbmFudHM8L1Nob3J0VGl0bGU+DQogICAgICAgIDxUaXRsZT5BYnNlbmNlIG9mIGNvbW1vbiBjb25zb25hbnRzPC9UaXRsZT4NCiAgICAgIDwvUmVmZXJlbmNlPg0KICAgIDwvRW50cnk+DQogIDwvRW50cmllcz4NCiAgPFRleHQ+TWFkZGllc2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ZGRpZXNvbjwvVGV4dD4NCiAgICA8L1RleHRVbml0Pg0KICA8L1RleHRVbml0cz4NCjwvUGxhY2Vob2xkZXI+</w:instrText>
      </w:r>
      <w:r w:rsidR="00BA6215">
        <w:rPr>
          <w:rStyle w:val="Citation"/>
        </w:rPr>
        <w:fldChar w:fldCharType="separate"/>
      </w:r>
      <w:bookmarkStart w:id="1105" w:name="_CTVP00123ed9363d44c488b98bb154b51bf7282"/>
      <w:r w:rsidR="0092006B">
        <w:rPr>
          <w:rStyle w:val="Citation"/>
        </w:rPr>
        <w:t>Maddieson</w:t>
      </w:r>
      <w:bookmarkEnd w:id="1105"/>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acf0dea5-5af2-43a3-95b4-360a7712552a PFBsYWNlaG9sZGVyPg0KICA8QWRkSW5WZXJzaW9uPjUuMi4wLjg8L0FkZEluVmVyc2lvbj4NCiAgPElkPmFjZjBkZWE1LTVhZjItNDNhMy05NWI0LTM2MGE3NzEyNTUyYTwvSWQ+DQogIDxFbnRyaWVzPg0KICAgIDxFbnRyeT4NCiAgICAgIDxJZD4wMjEwMTIzMy02Y2JkLTQ5OWUtYmQyZi01OTIyNzg1Njc3M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YwOWMzZTRiLTU4ODAtNDJiMS05YTAxLWYyNzMzYzI2NjM3Yj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TWFkZGllc29uIDIwMTEg4oCTIEFic2VuY2Ugb2YgY29tbW9uIGNvbnNvbmFudHM8L1Nob3J0VGl0bGU+DQogICAgICAgIDxUaXRsZT5BYnNlbmNlIG9mIGNvbW1vbiBjb25zb25hbnRzPC9UaXRsZT4NCiAgICAgIDwvUmVmZXJlbmNlPg0KICAgIDwvRW50cnk+DQogIDwvRW50cmllcz4NCiAgPFRleHQ+KDIwMTFhO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WE6IDQpPC9UZXh0Pg0KICAgIDwvVGV4dFVuaXQ+DQogIDwvVGV4dFVuaXRzPg0KPC9QbGFjZWhvbGRlcj4=</w:instrText>
      </w:r>
      <w:r w:rsidR="00BA6215">
        <w:rPr>
          <w:rStyle w:val="Citation"/>
        </w:rPr>
        <w:fldChar w:fldCharType="separate"/>
      </w:r>
      <w:bookmarkStart w:id="1106" w:name="_CTVP001acf0dea55af243a395b4360a7712552a"/>
      <w:r w:rsidR="0092006B">
        <w:rPr>
          <w:rStyle w:val="Citation"/>
        </w:rPr>
        <w:t>(2011a: 4)</w:t>
      </w:r>
      <w:bookmarkEnd w:id="1106"/>
      <w:r w:rsidR="00BA6215">
        <w:rPr>
          <w:rStyle w:val="Citation"/>
        </w:rPr>
        <w:fldChar w:fldCharType="end"/>
      </w:r>
      <w:r w:rsidR="00140A47" w:rsidRPr="00241CC1">
        <w:t xml:space="preserve"> findings that </w:t>
      </w:r>
      <w:r w:rsidR="00B7093A">
        <w:t>“</w:t>
      </w:r>
      <w:r w:rsidR="00140A47" w:rsidRPr="00241CC1">
        <w:t>fricatives are more commonly voiceless</w:t>
      </w:r>
      <w:r w:rsidR="00B7093A">
        <w:t>”</w:t>
      </w:r>
      <w:r w:rsidR="00140A47" w:rsidRPr="00241CC1">
        <w:t xml:space="preserve">. They also agree with </w:t>
      </w:r>
      <w:r w:rsidR="00BA6215">
        <w:rPr>
          <w:rStyle w:val="Citation"/>
        </w:rPr>
        <w:fldChar w:fldCharType="begin"/>
      </w:r>
      <w:r w:rsidR="0092451D">
        <w:rPr>
          <w:rStyle w:val="Citation"/>
        </w:rPr>
        <w:instrText>ADDIN CITAVI.PLACEHOLDER 10f2b6ba-1804-490d-9480-7f20d9b12a69 PFBsYWNlaG9sZGVyPg0KICA8QWRkSW5WZXJzaW9uPjUuMi4wLjg8L0FkZEluVmVyc2lvbj4NCiAgPElkPjEwZjJiNmJhLTE4MDQtNDkwZC05NDgwLTdmMjBkOWIxMmE2OTwvSWQ+DQogIDxFbnRyaWVzPg0KICAgIDxFbnRyeT4NCiAgICAgIDxJZD43ZDhiNTBjYi02ZmQ2LTQ4NDgtYTY5Zi01NTFjNjVmOTFmMDc8L0lkPg0KICAgICAgPE5vUGFyPnRydWU8L05vUGFyPg0KICAgICAgPFBlcnNvbk9ubHk+dHJ1ZTwvUGVyc29uT25seT4NCiAgICAgIDxSZWZlcmVuY2VJZD5lMTY0NjFjMC02OGIzLTRkOGMtYmRkYy0xZGEyZWI4NzNmNGE8L1JlZmVyZW5jZUlk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TGFzcyAxOTg0IOKAkyBQaG9ub2xvZ3k6IEFuIGludHJvZHVjdGlvbiB0byBiYXNpYzwvU2hvcnRUaXRsZT4NCiAgICAgICAgPFRpdGxlPlBob25vbG9neTogQW4gaW50cm9kdWN0aW9uIHRvIGJhc2ljIGNvbmNlcHRzPC9UaXRsZT4NCiAgICAgICAgPFllYXI+MTk4NDwvWWVhcj4NCiAgICAgIDwvUmVmZXJlbmNlPg0KICAgIDwvRW50cnk+DQogIDwvRW50cmllcz4NCiAgPFRleHQ+TGFz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XNzPC9UZXh0Pg0KICAgIDwvVGV4dFVuaXQ+DQogIDwvVGV4dFVuaXRzPg0KPC9QbGFjZWhvbGRlcj4=</w:instrText>
      </w:r>
      <w:r w:rsidR="00BA6215">
        <w:rPr>
          <w:rStyle w:val="Citation"/>
        </w:rPr>
        <w:fldChar w:fldCharType="separate"/>
      </w:r>
      <w:bookmarkStart w:id="1107" w:name="_CTVP00110f2b6ba1804490d94807f20d9b12a69"/>
      <w:r w:rsidR="0092006B">
        <w:rPr>
          <w:rStyle w:val="Citation"/>
        </w:rPr>
        <w:t>Lass</w:t>
      </w:r>
      <w:bookmarkEnd w:id="1107"/>
      <w:r w:rsidR="00BA6215">
        <w:rPr>
          <w:rStyle w:val="Citation"/>
        </w:rPr>
        <w:fldChar w:fldCharType="end"/>
      </w:r>
      <w:r w:rsidR="00386C63">
        <w:rPr>
          <w:rStyle w:val="Citation"/>
        </w:rPr>
        <w:t>’</w:t>
      </w:r>
      <w:r w:rsidR="00513C8C" w:rsidRPr="00513C8C">
        <w:rPr>
          <w:rStyle w:val="Citation"/>
        </w:rPr>
        <w:t xml:space="preserve"> </w:t>
      </w:r>
      <w:r w:rsidR="00BA6215">
        <w:rPr>
          <w:rStyle w:val="Citation"/>
        </w:rPr>
        <w:fldChar w:fldCharType="begin"/>
      </w:r>
      <w:r w:rsidR="0092451D">
        <w:rPr>
          <w:rStyle w:val="Citation"/>
        </w:rPr>
        <w:instrText>ADDIN CITAVI.PLACEHOLDER 743214c6-8cea-4750-8adc-00d0eef353a1 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NDogMTU14oCTMTU3KTwvVGV4dD4NCiAgICA8L1RleHRVbml0Pg0KICA8L1RleHRVbml0cz4NCjwvUGxhY2Vob2xkZXI+</w:instrText>
      </w:r>
      <w:r w:rsidR="00BA6215">
        <w:rPr>
          <w:rStyle w:val="Citation"/>
        </w:rPr>
        <w:fldChar w:fldCharType="separate"/>
      </w:r>
      <w:bookmarkStart w:id="1108" w:name="_CTVP001743214c68cea47508adc00d0eef353a1"/>
      <w:r w:rsidR="0092006B">
        <w:rPr>
          <w:rStyle w:val="Citation"/>
        </w:rPr>
        <w:t>(1984: 155–157)</w:t>
      </w:r>
      <w:bookmarkEnd w:id="1108"/>
      <w:r w:rsidR="00BA6215">
        <w:rPr>
          <w:rStyle w:val="Citation"/>
        </w:rPr>
        <w:fldChar w:fldCharType="end"/>
      </w:r>
      <w:r w:rsidR="00140A47" w:rsidRPr="00241CC1">
        <w:t xml:space="preserve"> findings that nasals show a clear </w:t>
      </w:r>
      <w:r w:rsidR="00B7093A">
        <w:t>“</w:t>
      </w:r>
      <w:r w:rsidR="00140A47" w:rsidRPr="00241CC1">
        <w:t>preference for voice</w:t>
      </w:r>
      <w:r w:rsidR="00B7093A">
        <w:t>”</w:t>
      </w:r>
      <w:r w:rsidR="00140A47" w:rsidRPr="00241CC1">
        <w:t>. All consonants occur as onsets, while the range of consonants occurring in the coda position is considerably smaller.</w:t>
      </w:r>
    </w:p>
    <w:p w14:paraId="2D04E9CE" w14:textId="2C91BD23" w:rsidR="00813B59" w:rsidRPr="00913A62" w:rsidRDefault="00676A7B" w:rsidP="005824C0">
      <w:pPr>
        <w:pStyle w:val="Body0500after115pt"/>
      </w:pPr>
      <w:r w:rsidRPr="00241CC1">
        <w:t xml:space="preserve">Vowel system: The </w:t>
      </w:r>
      <w:r w:rsidR="00E64F4D" w:rsidRPr="00241CC1">
        <w:t xml:space="preserve">cross-linguistically very common </w:t>
      </w:r>
      <w:r w:rsidR="00B7093A">
        <w:t>“</w:t>
      </w:r>
      <w:r w:rsidR="00E64F4D" w:rsidRPr="00241CC1">
        <w:t>5-vowel</w:t>
      </w:r>
      <w:r w:rsidR="00B7093A">
        <w:t>”</w:t>
      </w:r>
      <w:r w:rsidR="00E64F4D" w:rsidRPr="00241CC1">
        <w:t xml:space="preserve"> system </w:t>
      </w:r>
      <w:r w:rsidRPr="00241CC1">
        <w:t xml:space="preserve">with its </w:t>
      </w:r>
      <w:r w:rsidR="00B7093A">
        <w:t>“</w:t>
      </w:r>
      <w:r w:rsidR="00E64F4D" w:rsidRPr="00241CC1">
        <w:t>two heights in front and back with a low central vowel</w:t>
      </w:r>
      <w:r w:rsidR="00B7093A">
        <w:t>”</w:t>
      </w:r>
      <w:r w:rsidR="008D396A">
        <w:t>, applying</w:t>
      </w:r>
      <w:r w:rsidR="00E64F4D" w:rsidRPr="00241CC1">
        <w:t xml:space="preserve"> </w:t>
      </w:r>
      <w:r w:rsidR="00BA6215">
        <w:rPr>
          <w:rStyle w:val="Citation"/>
        </w:rPr>
        <w:fldChar w:fldCharType="begin"/>
      </w:r>
      <w:r w:rsidR="0092451D">
        <w:rPr>
          <w:rStyle w:val="Citation"/>
        </w:rPr>
        <w:instrText>ADDIN CITAVI.PLACEHOLDER b07309f3-f328-4c89-8d25-c5e0061b6d62 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UZXh0Ym9va3MgaW4gTGluZ3Vpc3RpY3M8L05hbWU+DQogICAgICAgIDwvU2VyaWVzVGl0bGU+DQogICAgICAgIDxTaG9ydFRpdGxlPkxhc3MgMTk4NCDigJMgUGhvbm9sb2d5OiBBbiBpbnRyb2R1Y3Rpb24gdG8gYmFzaWM8L1Nob3J0VGl0bGU+DQogICAgICAgIDxUaXRsZT5QaG9ub2xvZ3k6IEFuIGludHJvZHVjdGlvbiB0byBiYXNpYyBjb25jZXB0czwvVGl0bGU+DQogICAgICAgIDxZZWFyPjE5ODQ8L1llYXI+DQogICAgICA8L1JlZmVyZW5jZT4NCiAgICA8L0VudHJ5Pg0KICA8L0VudHJpZXM+DQogIDxUZXh0PihMYXNzIDE5ODQ6IDE0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c3MgMTk4NDogMTQzKTwvVGV4dD4NCiAgICA8L1RleHRVbml0Pg0KICA8L1RleHRVbml0cz4NCjwvUGxhY2Vob2xkZXI+</w:instrText>
      </w:r>
      <w:r w:rsidR="00BA6215">
        <w:rPr>
          <w:rStyle w:val="Citation"/>
        </w:rPr>
        <w:fldChar w:fldCharType="separate"/>
      </w:r>
      <w:bookmarkStart w:id="1109" w:name="_CTVP001b07309f3f3284c898d25c5e0061b6d62"/>
      <w:r w:rsidR="0092006B">
        <w:rPr>
          <w:rStyle w:val="Citation"/>
        </w:rPr>
        <w:t>(Lass 1984: 143)</w:t>
      </w:r>
      <w:bookmarkEnd w:id="1109"/>
      <w:r w:rsidR="00BA6215">
        <w:rPr>
          <w:rStyle w:val="Citation"/>
        </w:rPr>
        <w:fldChar w:fldCharType="end"/>
      </w:r>
      <w:r w:rsidRPr="00241CC1">
        <w:t xml:space="preserve"> </w:t>
      </w:r>
      <w:r w:rsidR="008D396A">
        <w:t xml:space="preserve">terminology, </w:t>
      </w:r>
      <w:r w:rsidRPr="00241CC1">
        <w:t xml:space="preserve">shows </w:t>
      </w:r>
      <w:r w:rsidR="000F4554" w:rsidRPr="00241CC1">
        <w:t>no typologically unexpected constellations</w:t>
      </w:r>
      <w:r w:rsidR="005753CD" w:rsidRPr="00241CC1">
        <w:t>.</w:t>
      </w:r>
      <w:r w:rsidR="00E64F4D" w:rsidRPr="00241CC1">
        <w:t xml:space="preserve"> </w:t>
      </w:r>
      <w:r w:rsidR="004869A5" w:rsidRPr="00241CC1">
        <w:t>As is typical of such systems</w:t>
      </w:r>
      <w:r w:rsidR="008D396A">
        <w:t xml:space="preserve"> cross-linguistically</w:t>
      </w:r>
      <w:r w:rsidR="004869A5" w:rsidRPr="00241CC1">
        <w:t>, the</w:t>
      </w:r>
      <w:r w:rsidR="004869A5">
        <w:t xml:space="preserve"> front vowels are unrounded while the back vowels are rounded</w:t>
      </w:r>
      <w:r w:rsidR="004869A5" w:rsidRPr="004869A5">
        <w:t xml:space="preserve">. </w:t>
      </w:r>
      <w:r w:rsidR="00813B59" w:rsidRPr="00913A62">
        <w:t>All five vowels occur in stressed and unstressed, open and closed syllables.</w:t>
      </w:r>
    </w:p>
    <w:p w14:paraId="308A5BE1" w14:textId="77777777" w:rsidR="00140A47" w:rsidRPr="00913A62" w:rsidRDefault="00140A47" w:rsidP="003A294A">
      <w:pPr>
        <w:pStyle w:val="Body0500after115pt"/>
      </w:pPr>
      <w:r w:rsidRPr="00913A62">
        <w:t xml:space="preserve">A restricted sample of like segments can occur in sequences. </w:t>
      </w:r>
      <w:r w:rsidRPr="00913A62">
        <w:rPr>
          <w:lang w:eastAsia="en-US"/>
        </w:rPr>
        <w:t xml:space="preserve">The constraints on their linear sequencing </w:t>
      </w:r>
      <w:r w:rsidRPr="00913A62">
        <w:t xml:space="preserve">correspond to the Sonority Sequencing Principle if this is taken as a functional principle by which to explain the linear ordering of like segments. </w:t>
      </w:r>
      <w:r w:rsidRPr="00913A62">
        <w:rPr>
          <w:lang w:eastAsia="en-US"/>
        </w:rPr>
        <w:t xml:space="preserve">In </w:t>
      </w:r>
      <w:r w:rsidRPr="00913A62">
        <w:t>CC clusters</w:t>
      </w:r>
      <w:r w:rsidR="00694C14">
        <w:t>,</w:t>
      </w:r>
      <w:r w:rsidRPr="00913A62">
        <w:t xml:space="preserve"> </w:t>
      </w:r>
      <w:r w:rsidRPr="00913A62">
        <w:rPr>
          <w:lang w:eastAsia="en-US"/>
        </w:rPr>
        <w:t xml:space="preserve">the less sonorous segment precedes the more sonorous segment. The </w:t>
      </w:r>
      <w:r w:rsidRPr="00913A62">
        <w:t xml:space="preserve">first consonant is </w:t>
      </w:r>
      <w:r w:rsidRPr="00913A62">
        <w:rPr>
          <w:lang w:eastAsia="en-US"/>
        </w:rPr>
        <w:t>typically</w:t>
      </w:r>
      <w:r w:rsidRPr="00913A62">
        <w:t xml:space="preserve"> a stop while the second consonant is a liquid. For V.V sequences the rise in sonority is less marked. The first vowel is most often a close vowel, while the second one is usually the open central vowel.</w:t>
      </w:r>
    </w:p>
    <w:p w14:paraId="46F38AA0" w14:textId="212D757A" w:rsidR="00140A47" w:rsidRDefault="00140A47" w:rsidP="005824C0">
      <w:pPr>
        <w:pStyle w:val="Body0500after115pt"/>
        <w:rPr>
          <w:lang w:eastAsia="en-US"/>
        </w:rPr>
      </w:pPr>
      <w:r w:rsidRPr="00913A62">
        <w:t xml:space="preserve">Papuan Malay shows </w:t>
      </w:r>
      <w:r w:rsidR="00D24110">
        <w:t xml:space="preserve">a </w:t>
      </w:r>
      <w:r w:rsidRPr="00913A62">
        <w:t>clear preference for disyllabic roots and for CV(C)</w:t>
      </w:r>
      <w:r w:rsidR="00E13377">
        <w:t xml:space="preserve"> syllables</w:t>
      </w:r>
      <w:r w:rsidRPr="00913A62">
        <w:t xml:space="preserve">, </w:t>
      </w:r>
      <w:r w:rsidR="005824C0" w:rsidRPr="00913A62">
        <w:t>which is typologically the most common structure</w:t>
      </w:r>
      <w:r w:rsidR="005824C0">
        <w:t xml:space="preserve">. Thereby, the language </w:t>
      </w:r>
      <w:r w:rsidR="005824C0">
        <w:lastRenderedPageBreak/>
        <w:t>displays</w:t>
      </w:r>
      <w:r w:rsidRPr="00913A62">
        <w:t xml:space="preserve"> a </w:t>
      </w:r>
      <w:r w:rsidR="00B7093A">
        <w:t>“</w:t>
      </w:r>
      <w:r w:rsidRPr="00913A62">
        <w:t>moderately complex syllable structure</w:t>
      </w:r>
      <w:r w:rsidR="00B7093A">
        <w:t>”</w:t>
      </w:r>
      <w:r w:rsidR="005824C0">
        <w:t xml:space="preserve">, in terms of </w:t>
      </w:r>
      <w:r w:rsidR="005824C0" w:rsidRPr="005824C0">
        <w:rPr>
          <w:rStyle w:val="Citation"/>
        </w:rPr>
        <w:fldChar w:fldCharType="begin"/>
      </w:r>
      <w:r w:rsidR="003A5B20">
        <w:rPr>
          <w:rStyle w:val="Citation"/>
        </w:rPr>
        <w:instrText>ADDIN CITAVI.PLACEHOLDER e7e31105-1648-42b2-b898-228dedb8b94c 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TWFkZGllc29uIDIwMTEg4oCTIFN5bGxhYmxlIHN0cnVjdHVyZTwvU2hvcnRUaXRsZT4NCiAgICAgICAgPFRpdGxlPlN5bGxhYmxlIHN0cnVjdHVyZTwvVGl0bGU+DQogICAgICA8L1JlZmVyZW5jZT4NCiAgICA8L0VudHJ5Pg0KICA8L0VudHJpZXM+DQogIDxUZXh0Pk1hZGRpZXN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kaWVzb248L1RleHQ+DQogICAgPC9UZXh0VW5pdD4NCiAgPC9UZXh0VW5pdHM+DQo8L1BsYWNlaG9sZGVyPg==</w:instrText>
      </w:r>
      <w:r w:rsidR="005824C0" w:rsidRPr="005824C0">
        <w:rPr>
          <w:rStyle w:val="Citation"/>
        </w:rPr>
        <w:fldChar w:fldCharType="separate"/>
      </w:r>
      <w:bookmarkStart w:id="1110" w:name="_CTVP001e7e31105164842b2b898228dedb8b94c"/>
      <w:r w:rsidR="0092006B">
        <w:rPr>
          <w:rStyle w:val="Citation"/>
        </w:rPr>
        <w:t>Maddieson</w:t>
      </w:r>
      <w:bookmarkEnd w:id="1110"/>
      <w:r w:rsidR="005824C0" w:rsidRPr="005824C0">
        <w:rPr>
          <w:rStyle w:val="Citation"/>
        </w:rPr>
        <w:fldChar w:fldCharType="end"/>
      </w:r>
      <w:r w:rsidR="005824C0" w:rsidRPr="005824C0">
        <w:rPr>
          <w:rStyle w:val="Citation"/>
        </w:rPr>
        <w:t xml:space="preserve">’s </w:t>
      </w:r>
      <w:r w:rsidR="005824C0" w:rsidRPr="005824C0">
        <w:rPr>
          <w:rStyle w:val="Citation"/>
        </w:rPr>
        <w:fldChar w:fldCharType="begin"/>
      </w:r>
      <w:r w:rsidR="003A5B20">
        <w:rPr>
          <w:rStyle w:val="Citation"/>
        </w:rPr>
        <w:instrText>ADDIN CITAVI.PLACEHOLDER 8157657a-a64e-4f16-923c-509f881ca1f2 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TWFkZGllc29uIDIwMTEg4oCTIFN5bGxhYmxlIHN0cnVjdHVyZTwvU2hvcnRUaXRsZT4NCiAgICAgICAgPFRpdGxlPlN5bGxhYmxlIHN0cnVjdHVyZTwvVGl0bGU+DQogICAgICA8L1JlZmVyZW5jZT4NCiAgICA8L0VudHJ5Pg0KICA8L0VudHJpZXM+DQogIDxUZXh0PigyMDExYjo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FiOiA0KTwvVGV4dD4NCiAgICA8L1RleHRVbml0Pg0KICA8L1RleHRVbml0cz4NCjwvUGxhY2Vob2xkZXI+</w:instrText>
      </w:r>
      <w:r w:rsidR="005824C0" w:rsidRPr="005824C0">
        <w:rPr>
          <w:rStyle w:val="Citation"/>
        </w:rPr>
        <w:fldChar w:fldCharType="separate"/>
      </w:r>
      <w:bookmarkStart w:id="1111" w:name="_CTVP0018157657aa64e4f16923c509f881ca1f2"/>
      <w:r w:rsidR="0092006B">
        <w:rPr>
          <w:rStyle w:val="Citation"/>
        </w:rPr>
        <w:t>(2011b: 4)</w:t>
      </w:r>
      <w:bookmarkEnd w:id="1111"/>
      <w:r w:rsidR="005824C0" w:rsidRPr="005824C0">
        <w:rPr>
          <w:rStyle w:val="Citation"/>
        </w:rPr>
        <w:fldChar w:fldCharType="end"/>
      </w:r>
      <w:r w:rsidRPr="00913A62">
        <w:t xml:space="preserve"> </w:t>
      </w:r>
      <w:r w:rsidR="005824C0">
        <w:t>typology of the syllable structure.</w:t>
      </w:r>
      <w:r w:rsidRPr="00913A62">
        <w:t xml:space="preserve"> Cross-linguistically, however, Papuan Malay would be more likely to have a simple rather than a moderately </w:t>
      </w:r>
      <w:r w:rsidRPr="00241CC1">
        <w:t xml:space="preserve">complex canonical structure, as it consists of only 18 consonants. Primary </w:t>
      </w:r>
      <w:r w:rsidRPr="00241CC1">
        <w:rPr>
          <w:lang w:eastAsia="en-US"/>
        </w:rPr>
        <w:t>s</w:t>
      </w:r>
      <w:r w:rsidRPr="00241CC1">
        <w:t xml:space="preserve">tress typically falls on the penultimate syllable, </w:t>
      </w:r>
      <w:r w:rsidR="000F4554" w:rsidRPr="00241CC1">
        <w:t>although this stress pattern is not rigid.</w:t>
      </w:r>
      <w:r w:rsidR="000F4554">
        <w:t xml:space="preserve"> </w:t>
      </w:r>
      <w:r w:rsidR="000F4554" w:rsidRPr="00913A62">
        <w:t xml:space="preserve">Secondary </w:t>
      </w:r>
      <w:r w:rsidRPr="00913A62">
        <w:t xml:space="preserve">stress </w:t>
      </w:r>
      <w:r w:rsidR="000F4554">
        <w:t xml:space="preserve">usually </w:t>
      </w:r>
      <w:r w:rsidRPr="00913A62">
        <w:t>falls on the alternating syllable preceding the one carrying the primary stress</w:t>
      </w:r>
      <w:r w:rsidR="000F4554">
        <w:t xml:space="preserve">. This stress pattern </w:t>
      </w:r>
      <w:r w:rsidRPr="00913A62">
        <w:t xml:space="preserve">applies to lexical roots as well as to lexical items that are historically derived by </w:t>
      </w:r>
      <w:r w:rsidRPr="00913A62">
        <w:rPr>
          <w:lang w:eastAsia="en-US"/>
        </w:rPr>
        <w:t>(</w:t>
      </w:r>
      <w:r w:rsidR="002C26E6">
        <w:rPr>
          <w:lang w:eastAsia="en-US"/>
        </w:rPr>
        <w:t>un</w:t>
      </w:r>
      <w:r w:rsidR="002C26E6" w:rsidRPr="006C65BE">
        <w:rPr>
          <w:lang w:eastAsia="en-US"/>
        </w:rPr>
        <w:t>productive</w:t>
      </w:r>
      <w:r w:rsidRPr="00913A62">
        <w:rPr>
          <w:lang w:eastAsia="en-US"/>
        </w:rPr>
        <w:t>) affixation.</w:t>
      </w:r>
    </w:p>
    <w:p w14:paraId="0819E555" w14:textId="77777777" w:rsidR="00383651" w:rsidRDefault="00140A47" w:rsidP="003A294A">
      <w:pPr>
        <w:pStyle w:val="Body0500after115pt"/>
      </w:pPr>
      <w:r w:rsidRPr="00913A62">
        <w:rPr>
          <w:lang w:eastAsia="en-US"/>
        </w:rPr>
        <w:t xml:space="preserve">Adding to its 18 native consonant system, Papuan Malay has adopted one loan segment, </w:t>
      </w:r>
      <w:r w:rsidR="00A87FE9" w:rsidRPr="00913A62">
        <w:t xml:space="preserve">the </w:t>
      </w:r>
      <w:r w:rsidR="00A87FE9">
        <w:t xml:space="preserve">voiceless </w:t>
      </w:r>
      <w:r w:rsidR="00A87FE9" w:rsidRPr="00913A62">
        <w:t>labio-dental fricative /</w:t>
      </w:r>
      <w:r w:rsidR="00A87FE9" w:rsidRPr="00913A62">
        <w:rPr>
          <w:rStyle w:val="ChCharisSIL"/>
        </w:rPr>
        <w:t>f</w:t>
      </w:r>
      <w:r w:rsidR="00A87FE9" w:rsidRPr="00913A62">
        <w:t>/</w:t>
      </w:r>
      <w:r w:rsidR="00A87FE9">
        <w:t>.</w:t>
      </w:r>
      <w:r w:rsidRPr="00913A62">
        <w:rPr>
          <w:lang w:eastAsia="en-US"/>
        </w:rPr>
        <w:t xml:space="preserve"> Also, Papuan Malay has developed three substitution strategies to realize </w:t>
      </w:r>
      <w:r w:rsidRPr="00913A62">
        <w:t xml:space="preserve">the </w:t>
      </w:r>
      <w:r w:rsidR="00A87FE9">
        <w:t xml:space="preserve">voiceless </w:t>
      </w:r>
      <w:r w:rsidR="00A87FE9" w:rsidRPr="00913A62">
        <w:t>postalveolar fricative /</w:t>
      </w:r>
      <w:r w:rsidR="00A87FE9" w:rsidRPr="00913A62">
        <w:rPr>
          <w:rStyle w:val="ChCharisSIL"/>
        </w:rPr>
        <w:t>ʃ</w:t>
      </w:r>
      <w:r w:rsidR="00A87FE9" w:rsidRPr="00913A62">
        <w:t>/</w:t>
      </w:r>
      <w:r w:rsidRPr="00913A62">
        <w:t xml:space="preserve"> found in loan words of Arabic origins. For the most part, the phonological and phonetic processes found in loan words correspond to those found in </w:t>
      </w:r>
      <w:r w:rsidR="00325711" w:rsidRPr="00325711">
        <w:t>inherited Malay roots</w:t>
      </w:r>
      <w:r w:rsidRPr="00913A62">
        <w:t>. The exception is the process of nasal assimilation</w:t>
      </w:r>
      <w:r w:rsidR="00694C14">
        <w:t>,</w:t>
      </w:r>
      <w:r w:rsidRPr="00913A62">
        <w:t xml:space="preserve"> which is applied less rigorously. Consonants and vowels in loan words show the same distribution as in </w:t>
      </w:r>
      <w:r w:rsidR="00992B0F">
        <w:t xml:space="preserve">inherited </w:t>
      </w:r>
      <w:r w:rsidR="00992B0F" w:rsidRPr="00913A62">
        <w:t>Malay</w:t>
      </w:r>
      <w:r w:rsidRPr="00913A62">
        <w:t xml:space="preserve"> roots. In sequences of like segments, the range of attested consonants and vowels is wider in comparison to that found in </w:t>
      </w:r>
      <w:r w:rsidR="00A3058F">
        <w:t xml:space="preserve">inherited </w:t>
      </w:r>
      <w:r w:rsidR="008E44BF" w:rsidRPr="00913A62">
        <w:t>Malay</w:t>
      </w:r>
      <w:r w:rsidR="008E44BF" w:rsidRPr="008E44BF">
        <w:t xml:space="preserve"> </w:t>
      </w:r>
      <w:r w:rsidRPr="00913A62">
        <w:t xml:space="preserve">roots. Further, for V.V sequences the rise in sonority is less marked. The preferred syllable types and stress patterns attested in loan words correspond to those found in </w:t>
      </w:r>
      <w:r w:rsidR="00A3058F">
        <w:t xml:space="preserve">inherited </w:t>
      </w:r>
      <w:r w:rsidR="00325711" w:rsidRPr="00325711">
        <w:t>Malay roots</w:t>
      </w:r>
      <w:r w:rsidRPr="00913A62">
        <w:t xml:space="preserve">. Compared to </w:t>
      </w:r>
      <w:r w:rsidR="008E44BF" w:rsidRPr="00913A62">
        <w:t xml:space="preserve">Malay </w:t>
      </w:r>
      <w:r w:rsidRPr="00913A62">
        <w:t>roots, however, a larger number of loan words employ consonant clusters.</w:t>
      </w:r>
    </w:p>
    <w:p w14:paraId="647FB31C" w14:textId="77777777" w:rsidR="00727DBB" w:rsidRDefault="00727DBB" w:rsidP="00727DBB">
      <w:pPr>
        <w:sectPr w:rsidR="00727DBB" w:rsidSect="00D707BC">
          <w:type w:val="oddPage"/>
          <w:pgSz w:w="11907" w:h="16840" w:code="9"/>
          <w:pgMar w:top="3289" w:right="2552" w:bottom="2722" w:left="2552" w:header="2722" w:footer="1134" w:gutter="0"/>
          <w:cols w:space="720"/>
          <w:titlePg/>
        </w:sectPr>
      </w:pPr>
    </w:p>
    <w:p w14:paraId="12073315" w14:textId="77777777" w:rsidR="00B701B4" w:rsidRDefault="00B701B4" w:rsidP="00B701B4">
      <w:pPr>
        <w:pStyle w:val="Heading1"/>
      </w:pPr>
      <w:bookmarkStart w:id="1112" w:name="_Toc344990340"/>
      <w:bookmarkStart w:id="1113" w:name="_Ref354831635"/>
      <w:bookmarkStart w:id="1114" w:name="_Ref354835068"/>
      <w:bookmarkStart w:id="1115" w:name="_Ref374433197"/>
      <w:bookmarkStart w:id="1116" w:name="_Ref374434741"/>
      <w:bookmarkStart w:id="1117" w:name="_Ref374436736"/>
      <w:bookmarkStart w:id="1118" w:name="_Ref374441464"/>
      <w:bookmarkStart w:id="1119" w:name="_Ref374441467"/>
      <w:bookmarkStart w:id="1120" w:name="_Ref374451653"/>
      <w:bookmarkStart w:id="1121" w:name="_Toc440455459"/>
      <w:bookmarkStart w:id="1122" w:name="_Toc440455537"/>
      <w:r>
        <w:lastRenderedPageBreak/>
        <w:t>Word-formation</w:t>
      </w:r>
      <w:bookmarkEnd w:id="1112"/>
      <w:bookmarkEnd w:id="1113"/>
      <w:bookmarkEnd w:id="1114"/>
      <w:bookmarkEnd w:id="1115"/>
      <w:bookmarkEnd w:id="1116"/>
      <w:bookmarkEnd w:id="1117"/>
      <w:bookmarkEnd w:id="1118"/>
      <w:bookmarkEnd w:id="1119"/>
      <w:bookmarkEnd w:id="1120"/>
      <w:bookmarkEnd w:id="1121"/>
      <w:bookmarkEnd w:id="1122"/>
    </w:p>
    <w:p w14:paraId="393F7469" w14:textId="3D9D5B6B" w:rsidR="00672641" w:rsidRDefault="00844635" w:rsidP="00844635">
      <w:pPr>
        <w:pStyle w:val="Body0000after"/>
      </w:pPr>
      <w:r w:rsidRPr="00A228CC">
        <w:t xml:space="preserve">Papuan Malay has very little productive morphology. Words are typically single root morphemes and word formation is limited to the two derivational processes of reduplication and affixation. </w:t>
      </w:r>
      <w:r w:rsidR="002D5896" w:rsidRPr="00A228CC">
        <w:t>Compounding is a third word-formation process; it</w:t>
      </w:r>
      <w:r w:rsidR="002D5896">
        <w:t xml:space="preserve"> remains uncertain, however, to what </w:t>
      </w:r>
      <w:r w:rsidR="002D5896" w:rsidRPr="00C13E25">
        <w:t xml:space="preserve">degree </w:t>
      </w:r>
      <w:r w:rsidR="002D5896">
        <w:t xml:space="preserve">it is a productive process. </w:t>
      </w:r>
      <w:r w:rsidR="00672641">
        <w:t xml:space="preserve">Inflectional morphology is lacking, as nouns and verbs are not marked for any grammatical category such as gender, number, or case. </w:t>
      </w:r>
      <w:r w:rsidR="00A11AA9">
        <w:t xml:space="preserve">There is also no </w:t>
      </w:r>
      <w:r w:rsidR="00D87091" w:rsidRPr="00E743EC">
        <w:t>voice system on verbs</w:t>
      </w:r>
      <w:r w:rsidR="002D5896">
        <w:t>.</w:t>
      </w:r>
    </w:p>
    <w:p w14:paraId="5261BA6F" w14:textId="620B7830" w:rsidR="00672641" w:rsidRDefault="00BA7E37" w:rsidP="00672641">
      <w:pPr>
        <w:pStyle w:val="Body0500after"/>
      </w:pPr>
      <w:r>
        <w:t xml:space="preserve">In discussing word-formation in Papuan Malay, a major issue is to what degree these processes are productive. Following </w:t>
      </w:r>
      <w:r w:rsidR="00BA6215">
        <w:rPr>
          <w:rStyle w:val="Citation"/>
          <w:szCs w:val="19"/>
        </w:rPr>
        <w:fldChar w:fldCharType="begin"/>
      </w:r>
      <w:r w:rsidR="0092006B">
        <w:rPr>
          <w:rStyle w:val="Citation"/>
          <w:szCs w:val="19"/>
        </w:rPr>
        <w:instrText>ADDIN CITAVI.PLACEHOLDER 9e520a26-7ee7-4c5b-836f-0ec194462659 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QbGFnIDIwMDYg4oCTIFByb2R1Y3Rpdml0eTwvU2hvcnRUaXRsZT4NCiAgICAgICAgPFRpdGxlPlByb2R1Y3Rpdml0eTwvVGl0bGU+DQogICAgICA8L1JlZmVyZW5jZT4NCiAgICA8L0VudHJ5Pg0KICA8L0VudHJpZXM+DQogIDxUZXh0PlBsYW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xhZzwvVGV4dD4NCiAgICA8L1RleHRVbml0Pg0KICA8L1RleHRVbml0cz4NCjwvUGxhY2Vob2xkZXI+</w:instrText>
      </w:r>
      <w:r w:rsidR="00BA6215">
        <w:rPr>
          <w:rStyle w:val="Citation"/>
          <w:szCs w:val="19"/>
        </w:rPr>
        <w:fldChar w:fldCharType="separate"/>
      </w:r>
      <w:bookmarkStart w:id="1123" w:name="_CTVP0019e520a267ee74c5b836f0ec194462659"/>
      <w:r w:rsidR="0092006B">
        <w:rPr>
          <w:rStyle w:val="Citation"/>
          <w:szCs w:val="19"/>
        </w:rPr>
        <w:t>Plag</w:t>
      </w:r>
      <w:bookmarkEnd w:id="1123"/>
      <w:r w:rsidR="00BA6215">
        <w:rPr>
          <w:rStyle w:val="Citation"/>
          <w:szCs w:val="19"/>
        </w:rPr>
        <w:fldChar w:fldCharType="end"/>
      </w:r>
      <w:r w:rsidR="00513C8C" w:rsidRPr="00513C8C">
        <w:rPr>
          <w:rStyle w:val="Citation"/>
        </w:rPr>
        <w:t xml:space="preserve"> </w:t>
      </w:r>
      <w:r w:rsidR="00BA6215">
        <w:rPr>
          <w:rStyle w:val="Citation"/>
        </w:rPr>
        <w:fldChar w:fldCharType="begin"/>
      </w:r>
      <w:r w:rsidR="0092006B">
        <w:rPr>
          <w:rStyle w:val="Citation"/>
        </w:rPr>
        <w:instrText>ADDIN CITAVI.PLACEHOLDER 6a9be4ea-6764-4ecc-b276-76c6c31aae26 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ZhOiAxMjcpPC9UZXh0Pg0KICAgIDwvVGV4dFVuaXQ+DQogIDwvVGV4dFVuaXRzPg0KPC9QbGFjZWhvbGRlcj4=</w:instrText>
      </w:r>
      <w:r w:rsidR="00BA6215">
        <w:rPr>
          <w:rStyle w:val="Citation"/>
        </w:rPr>
        <w:fldChar w:fldCharType="separate"/>
      </w:r>
      <w:bookmarkStart w:id="1124" w:name="_CTVP0016a9be4ea67644eccb27676c6c31aae26"/>
      <w:r w:rsidR="0092006B">
        <w:rPr>
          <w:rStyle w:val="Citation"/>
        </w:rPr>
        <w:t>(2006a: 127)</w:t>
      </w:r>
      <w:bookmarkEnd w:id="1124"/>
      <w:r w:rsidR="00BA6215">
        <w:rPr>
          <w:rStyle w:val="Citation"/>
        </w:rPr>
        <w:fldChar w:fldCharType="end"/>
      </w:r>
      <w:r w:rsidRPr="005A5A00">
        <w:t xml:space="preserve">, </w:t>
      </w:r>
      <w:r>
        <w:t xml:space="preserve">the </w:t>
      </w:r>
      <w:r w:rsidR="00B7093A">
        <w:t>“</w:t>
      </w:r>
      <w:r>
        <w:rPr>
          <w:color w:val="000000"/>
        </w:rPr>
        <w:t>productivity of a word-formation process can be defined as its general potential to be used to create new words and as the degree to which this potential is exploited by the speakers.</w:t>
      </w:r>
      <w:r w:rsidR="00B7093A">
        <w:rPr>
          <w:color w:val="000000"/>
        </w:rPr>
        <w:t>”</w:t>
      </w:r>
      <w:r>
        <w:rPr>
          <w:color w:val="000000"/>
        </w:rPr>
        <w:t xml:space="preserve"> </w:t>
      </w:r>
      <w:r w:rsidR="00672641">
        <w:t>Given this definition, the data in the corpus indicate</w:t>
      </w:r>
      <w:r w:rsidR="00694C14">
        <w:t>s</w:t>
      </w:r>
      <w:r w:rsidR="00672641">
        <w:t xml:space="preserve"> that reduplication in Papuan Malay is a very productive process, whereas affixation has only very limited productivity. </w:t>
      </w:r>
      <w:r w:rsidR="00672641" w:rsidRPr="0090507A">
        <w:t>The productivity of compounding</w:t>
      </w:r>
      <w:r w:rsidR="00672641">
        <w:t xml:space="preserve"> as a word-formation process remains debatable.</w:t>
      </w:r>
    </w:p>
    <w:p w14:paraId="0A3A0972" w14:textId="1C6FE9D5" w:rsidR="00672641" w:rsidRDefault="00672641" w:rsidP="006E106D">
      <w:pPr>
        <w:pStyle w:val="Body0515after"/>
      </w:pPr>
      <w:r>
        <w:t>This chapter discusses two word-formation processes in detail: affixation in §</w:t>
      </w:r>
      <w:r>
        <w:fldChar w:fldCharType="begin"/>
      </w:r>
      <w:r>
        <w:instrText xml:space="preserve"> REF _Ref341973800 \w \h </w:instrText>
      </w:r>
      <w:r>
        <w:fldChar w:fldCharType="separate"/>
      </w:r>
      <w:r w:rsidR="00154D81">
        <w:rPr>
          <w:cs/>
        </w:rPr>
        <w:t>‎</w:t>
      </w:r>
      <w:r w:rsidR="00154D81">
        <w:t>3.1</w:t>
      </w:r>
      <w:r>
        <w:fldChar w:fldCharType="end"/>
      </w:r>
      <w:r>
        <w:t xml:space="preserve"> and compounding in §</w:t>
      </w:r>
      <w:r>
        <w:fldChar w:fldCharType="begin"/>
      </w:r>
      <w:r>
        <w:instrText xml:space="preserve"> REF _Ref341973806 \w \h </w:instrText>
      </w:r>
      <w:r>
        <w:fldChar w:fldCharType="separate"/>
      </w:r>
      <w:r w:rsidR="00154D81">
        <w:rPr>
          <w:cs/>
        </w:rPr>
        <w:t>‎</w:t>
      </w:r>
      <w:r w:rsidR="00154D81">
        <w:t>3.2</w:t>
      </w:r>
      <w:r>
        <w:fldChar w:fldCharType="end"/>
      </w:r>
      <w:r>
        <w:t xml:space="preserve">. Reduplication is </w:t>
      </w:r>
      <w:r w:rsidR="00FC3565">
        <w:t xml:space="preserve">described </w:t>
      </w:r>
      <w:r>
        <w:t xml:space="preserve">in Chapter </w:t>
      </w:r>
      <w:r w:rsidR="00703343">
        <w:fldChar w:fldCharType="begin"/>
      </w:r>
      <w:r w:rsidR="00703343">
        <w:instrText xml:space="preserve"> REF _Ref372621586 \w \h </w:instrText>
      </w:r>
      <w:r w:rsidR="00703343">
        <w:fldChar w:fldCharType="separate"/>
      </w:r>
      <w:r w:rsidR="00154D81">
        <w:rPr>
          <w:cs/>
        </w:rPr>
        <w:t>‎</w:t>
      </w:r>
      <w:r w:rsidR="00154D81">
        <w:t>4</w:t>
      </w:r>
      <w:r w:rsidR="00703343">
        <w:fldChar w:fldCharType="end"/>
      </w:r>
      <w:r>
        <w:t>. The main points of this chapter are summarized in §</w:t>
      </w:r>
      <w:r>
        <w:fldChar w:fldCharType="begin"/>
      </w:r>
      <w:r>
        <w:instrText xml:space="preserve"> REF _Ref341961694 \w \h </w:instrText>
      </w:r>
      <w:r>
        <w:fldChar w:fldCharType="separate"/>
      </w:r>
      <w:r w:rsidR="00154D81">
        <w:rPr>
          <w:cs/>
        </w:rPr>
        <w:t>‎</w:t>
      </w:r>
      <w:r w:rsidR="00154D81">
        <w:t>3.3</w:t>
      </w:r>
      <w:r>
        <w:fldChar w:fldCharType="end"/>
      </w:r>
      <w:r>
        <w:t>.</w:t>
      </w:r>
    </w:p>
    <w:p w14:paraId="6F891B13" w14:textId="77777777" w:rsidR="00672641" w:rsidRDefault="00672641" w:rsidP="00672641">
      <w:pPr>
        <w:pStyle w:val="Heading2"/>
      </w:pPr>
      <w:bookmarkStart w:id="1125" w:name="_Toc339537731"/>
      <w:bookmarkStart w:id="1126" w:name="_Ref341973800"/>
      <w:bookmarkStart w:id="1127" w:name="_Toc342590026"/>
      <w:bookmarkStart w:id="1128" w:name="_Toc344990345"/>
      <w:bookmarkStart w:id="1129" w:name="_Ref354834224"/>
      <w:bookmarkStart w:id="1130" w:name="_Ref354834787"/>
      <w:bookmarkStart w:id="1131" w:name="_Ref354835260"/>
      <w:bookmarkStart w:id="1132" w:name="_Ref354853984"/>
      <w:bookmarkStart w:id="1133" w:name="_Ref357328122"/>
      <w:bookmarkStart w:id="1134" w:name="_Ref357328128"/>
      <w:bookmarkStart w:id="1135" w:name="_Ref357329204"/>
      <w:bookmarkStart w:id="1136" w:name="_Ref373929586"/>
      <w:bookmarkStart w:id="1137" w:name="_Ref374433235"/>
      <w:bookmarkStart w:id="1138" w:name="_Ref374436734"/>
      <w:bookmarkStart w:id="1139" w:name="_Ref374450009"/>
      <w:bookmarkStart w:id="1140" w:name="_Ref374451203"/>
      <w:bookmarkStart w:id="1141" w:name="_Ref374452977"/>
      <w:bookmarkStart w:id="1142" w:name="_Ref374455807"/>
      <w:bookmarkStart w:id="1143" w:name="_Ref379889998"/>
      <w:bookmarkStart w:id="1144" w:name="_Toc440455538"/>
      <w:r w:rsidRPr="0090507A">
        <w:t>Affixation</w:t>
      </w:r>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p>
    <w:p w14:paraId="79E09EBC" w14:textId="77777777" w:rsidR="00672641" w:rsidRDefault="00672641" w:rsidP="00672641">
      <w:pPr>
        <w:pStyle w:val="Heading3"/>
      </w:pPr>
      <w:bookmarkStart w:id="1145" w:name="_Ref341964824"/>
      <w:bookmarkStart w:id="1146" w:name="_Toc342590027"/>
      <w:bookmarkStart w:id="1147" w:name="_Toc344990346"/>
      <w:bookmarkStart w:id="1148" w:name="_Toc440455539"/>
      <w:r>
        <w:t>Introduction</w:t>
      </w:r>
      <w:bookmarkEnd w:id="1145"/>
      <w:bookmarkEnd w:id="1146"/>
      <w:bookmarkEnd w:id="1147"/>
      <w:bookmarkEnd w:id="1148"/>
    </w:p>
    <w:p w14:paraId="3DC33E53" w14:textId="79145FF7" w:rsidR="00DD3210" w:rsidRDefault="00DD3210" w:rsidP="00DD3210">
      <w:pPr>
        <w:pStyle w:val="Body0000after"/>
      </w:pPr>
      <w:r w:rsidRPr="00A228CC">
        <w:t xml:space="preserve">In Papuan Malay, affixation is a morphological process whereby an affix is attached to a lexical root to derive new lexemes. This process, however, </w:t>
      </w:r>
      <w:r w:rsidRPr="00A228CC">
        <w:rPr>
          <w:lang w:eastAsia="en-US"/>
        </w:rPr>
        <w:t>applies to the open word classes only, namely to nouns and verbs</w:t>
      </w:r>
      <w:r w:rsidRPr="00A228CC">
        <w:t>.</w:t>
      </w:r>
    </w:p>
    <w:p w14:paraId="7E1D848E" w14:textId="376315C7" w:rsidR="00672641" w:rsidRDefault="00672641" w:rsidP="00672641">
      <w:pPr>
        <w:pStyle w:val="Body0500after"/>
      </w:pPr>
      <w:r>
        <w:t xml:space="preserve">The corpus contains a considerable number of morphologically complex </w:t>
      </w:r>
      <w:r w:rsidRPr="00782C7E">
        <w:t xml:space="preserve">lexical items with the </w:t>
      </w:r>
      <w:r w:rsidR="00244B63">
        <w:t>2,458</w:t>
      </w:r>
      <w:r w:rsidRPr="00782C7E">
        <w:t xml:space="preserve">-item word list </w:t>
      </w:r>
      <w:r>
        <w:t xml:space="preserve">mentioned in </w:t>
      </w:r>
      <w:r w:rsidR="00A45AF7">
        <w:t>§</w:t>
      </w:r>
      <w:r w:rsidR="00A45AF7">
        <w:fldChar w:fldCharType="begin"/>
      </w:r>
      <w:r w:rsidR="00A45AF7">
        <w:instrText xml:space="preserve"> REF _Ref368494266 \w \h </w:instrText>
      </w:r>
      <w:r w:rsidR="00A45AF7">
        <w:fldChar w:fldCharType="separate"/>
      </w:r>
      <w:r w:rsidR="00154D81">
        <w:rPr>
          <w:cs/>
        </w:rPr>
        <w:t>‎</w:t>
      </w:r>
      <w:r w:rsidR="00154D81">
        <w:t>1.11.6</w:t>
      </w:r>
      <w:r w:rsidR="00A45AF7">
        <w:fldChar w:fldCharType="end"/>
      </w:r>
      <w:r w:rsidRPr="00782C7E">
        <w:t xml:space="preserve"> including </w:t>
      </w:r>
      <w:r w:rsidRPr="00BC61A5">
        <w:t>52</w:t>
      </w:r>
      <w:r w:rsidR="00B10E2B">
        <w:t>3</w:t>
      </w:r>
      <w:r w:rsidRPr="00782C7E">
        <w:t xml:space="preserve"> </w:t>
      </w:r>
      <w:r w:rsidRPr="00BC61A5">
        <w:t>affixed lexemes (21%). The most commonly employed (historical) affixes are the</w:t>
      </w:r>
      <w:r>
        <w:t xml:space="preserve"> prefixes </w:t>
      </w:r>
      <w:r w:rsidR="00992678" w:rsidRPr="009D104A">
        <w:rPr>
          <w:rStyle w:val="ChSmallCapsItalBold"/>
        </w:rPr>
        <w:t>ter­</w:t>
      </w:r>
      <w:r w:rsidR="001F21DD" w:rsidRPr="001F21DD">
        <w:t xml:space="preserve"> </w:t>
      </w:r>
      <w:r w:rsidR="00B7093A">
        <w:t>‘</w:t>
      </w:r>
      <w:r w:rsidR="001F21DD" w:rsidRPr="001F21DD">
        <w:rPr>
          <w:rStyle w:val="ChSmallCaps"/>
        </w:rPr>
        <w:t>acl</w:t>
      </w:r>
      <w:r w:rsidR="00B7093A">
        <w:t>’</w:t>
      </w:r>
      <w:r>
        <w:rPr>
          <w:lang w:eastAsia="en-US"/>
        </w:rPr>
        <w:t xml:space="preserve">, </w:t>
      </w:r>
      <w:r w:rsidRPr="00D208B5">
        <w:rPr>
          <w:rStyle w:val="ChSmallCapsItalBold"/>
        </w:rPr>
        <w:t>pe</w:t>
      </w:r>
      <w:r w:rsidR="00372706" w:rsidRPr="00D208B5">
        <w:rPr>
          <w:rStyle w:val="ChSmallCapsItalBold"/>
        </w:rPr>
        <w:t>(</w:t>
      </w:r>
      <w:r w:rsidRPr="00D208B5">
        <w:rPr>
          <w:rStyle w:val="ChSmallCapsItalBold"/>
        </w:rPr>
        <w:t>n</w:t>
      </w:r>
      <w:r w:rsidR="00C92FB5" w:rsidRPr="00D208B5">
        <w:rPr>
          <w:rStyle w:val="ChSmallCapsItalBold"/>
        </w:rPr>
        <w:t>)</w:t>
      </w:r>
      <w:r w:rsidRPr="00D208B5">
        <w:rPr>
          <w:rStyle w:val="ChSmallCapsItalBold"/>
        </w:rPr>
        <w:t>­</w:t>
      </w:r>
      <w:r w:rsidR="001F21DD" w:rsidRPr="001F21DD">
        <w:t xml:space="preserve"> </w:t>
      </w:r>
      <w:r w:rsidR="00B7093A">
        <w:t>‘</w:t>
      </w:r>
      <w:r w:rsidR="001F21DD" w:rsidRPr="001F21DD">
        <w:rPr>
          <w:rStyle w:val="ChSmallCaps"/>
        </w:rPr>
        <w:t>ag</w:t>
      </w:r>
      <w:r w:rsidR="00B7093A">
        <w:t>’</w:t>
      </w:r>
      <w:r>
        <w:rPr>
          <w:lang w:eastAsia="en-US"/>
        </w:rPr>
        <w:t xml:space="preserve">, and </w:t>
      </w:r>
      <w:r w:rsidRPr="009A4F2E">
        <w:rPr>
          <w:rStyle w:val="ChSmallCapsItalBold"/>
        </w:rPr>
        <w:t>ber­</w:t>
      </w:r>
      <w:r w:rsidR="001F21DD" w:rsidRPr="001F21DD">
        <w:t xml:space="preserve"> </w:t>
      </w:r>
      <w:r w:rsidR="00B7093A">
        <w:t>‘</w:t>
      </w:r>
      <w:r w:rsidR="00AA76CC">
        <w:rPr>
          <w:rStyle w:val="ChSmallCaps"/>
        </w:rPr>
        <w:t>vblz</w:t>
      </w:r>
      <w:r w:rsidR="00B7093A">
        <w:t>’</w:t>
      </w:r>
      <w:r w:rsidRPr="00EB3873">
        <w:t xml:space="preserve">, </w:t>
      </w:r>
      <w:r>
        <w:t xml:space="preserve">the suffixes </w:t>
      </w:r>
      <w:r w:rsidRPr="0090507A">
        <w:rPr>
          <w:szCs w:val="19"/>
        </w:rPr>
        <w:t>­</w:t>
      </w:r>
      <w:r w:rsidRPr="00EB3873">
        <w:rPr>
          <w:rStyle w:val="ChItalBold"/>
        </w:rPr>
        <w:t>an</w:t>
      </w:r>
      <w:r w:rsidR="0009726E">
        <w:rPr>
          <w:rStyle w:val="ChItalBold"/>
        </w:rPr>
        <w:t>g</w:t>
      </w:r>
      <w:r>
        <w:rPr>
          <w:lang w:eastAsia="en-US"/>
        </w:rPr>
        <w:t xml:space="preserve"> </w:t>
      </w:r>
      <w:r w:rsidR="00B7093A">
        <w:t>‘</w:t>
      </w:r>
      <w:r w:rsidR="00B745DE" w:rsidRPr="001F21DD">
        <w:rPr>
          <w:rStyle w:val="ChSmallCaps"/>
        </w:rPr>
        <w:t>pat</w:t>
      </w:r>
      <w:r w:rsidR="00B7093A">
        <w:t>’</w:t>
      </w:r>
      <w:r w:rsidR="00B745DE">
        <w:t xml:space="preserve"> </w:t>
      </w:r>
      <w:r w:rsidR="00B745DE">
        <w:rPr>
          <w:lang w:eastAsia="en-US"/>
        </w:rPr>
        <w:t>and</w:t>
      </w:r>
      <w:r>
        <w:rPr>
          <w:lang w:eastAsia="en-US"/>
        </w:rPr>
        <w:t xml:space="preserve"> </w:t>
      </w:r>
      <w:r w:rsidRPr="009106F2">
        <w:rPr>
          <w:rStyle w:val="ChItalBold"/>
        </w:rPr>
        <w:t>­nya</w:t>
      </w:r>
      <w:r w:rsidR="001F21DD" w:rsidRPr="001F21DD">
        <w:t xml:space="preserve"> </w:t>
      </w:r>
      <w:r w:rsidR="00B7093A">
        <w:t>‘</w:t>
      </w:r>
      <w:r w:rsidR="001F21DD" w:rsidRPr="00241CC1">
        <w:rPr>
          <w:rStyle w:val="ChSmallCaps"/>
        </w:rPr>
        <w:t>3possr</w:t>
      </w:r>
      <w:r w:rsidR="00B7093A">
        <w:t>’</w:t>
      </w:r>
      <w:r w:rsidRPr="00241CC1">
        <w:rPr>
          <w:lang w:eastAsia="en-US"/>
        </w:rPr>
        <w:t xml:space="preserve">, and the circumfix </w:t>
      </w:r>
      <w:r w:rsidRPr="00241CC1">
        <w:rPr>
          <w:rStyle w:val="ChItalBold"/>
          <w:szCs w:val="19"/>
        </w:rPr>
        <w:t>ke</w:t>
      </w:r>
      <w:r w:rsidRPr="00241CC1">
        <w:rPr>
          <w:szCs w:val="19"/>
        </w:rPr>
        <w:t>­</w:t>
      </w:r>
      <w:r w:rsidRPr="00241CC1">
        <w:t>/</w:t>
      </w:r>
      <w:r w:rsidRPr="00241CC1">
        <w:rPr>
          <w:szCs w:val="19"/>
        </w:rPr>
        <w:t>­</w:t>
      </w:r>
      <w:r w:rsidRPr="00241CC1">
        <w:rPr>
          <w:rStyle w:val="ChItalBold"/>
          <w:szCs w:val="19"/>
        </w:rPr>
        <w:t>an</w:t>
      </w:r>
      <w:r w:rsidR="0009726E" w:rsidRPr="00241CC1">
        <w:rPr>
          <w:rStyle w:val="ChItalBold"/>
          <w:szCs w:val="19"/>
        </w:rPr>
        <w:t>g</w:t>
      </w:r>
      <w:r w:rsidR="001F21DD" w:rsidRPr="00241CC1">
        <w:t xml:space="preserve"> </w:t>
      </w:r>
      <w:r w:rsidR="00B7093A">
        <w:t>‘</w:t>
      </w:r>
      <w:r w:rsidR="006F14E9" w:rsidRPr="00241CC1">
        <w:rPr>
          <w:rStyle w:val="ChSmallCaps"/>
        </w:rPr>
        <w:t>nmlz</w:t>
      </w:r>
      <w:r w:rsidR="00B7093A">
        <w:t>’</w:t>
      </w:r>
      <w:r w:rsidRPr="00241CC1">
        <w:t>.</w:t>
      </w:r>
      <w:r w:rsidRPr="00241CC1">
        <w:rPr>
          <w:rStyle w:val="FootnoteReference"/>
        </w:rPr>
        <w:footnoteReference w:id="104"/>
      </w:r>
    </w:p>
    <w:p w14:paraId="4D73266F" w14:textId="77777777" w:rsidR="00672641" w:rsidRDefault="00672641" w:rsidP="00672641">
      <w:pPr>
        <w:pStyle w:val="Body0500after"/>
        <w:rPr>
          <w:lang w:eastAsia="en-US"/>
        </w:rPr>
      </w:pPr>
      <w:r>
        <w:rPr>
          <w:lang w:eastAsia="en-US"/>
        </w:rPr>
        <w:t>Before examining these affixes in detail, the remainder of this introduction discusses methodological issues related to examining the productivity of affixation in Papuan Malay.</w:t>
      </w:r>
    </w:p>
    <w:p w14:paraId="55964B10" w14:textId="31070CEF" w:rsidR="00672641" w:rsidRDefault="00672641" w:rsidP="005824C0">
      <w:pPr>
        <w:pStyle w:val="Body0500after"/>
      </w:pPr>
      <w:r>
        <w:rPr>
          <w:lang w:eastAsia="en-US"/>
        </w:rPr>
        <w:t xml:space="preserve">Morphological patterns are </w:t>
      </w:r>
      <w:r>
        <w:t xml:space="preserve">considered to be productive if language users apply them </w:t>
      </w:r>
      <w:r w:rsidR="00B7093A">
        <w:t>“</w:t>
      </w:r>
      <w:r w:rsidRPr="00235C0B">
        <w:rPr>
          <w:lang w:eastAsia="en-US"/>
        </w:rPr>
        <w:t>to create new well-formed complex words</w:t>
      </w:r>
      <w:r w:rsidR="00B7093A">
        <w:rPr>
          <w:lang w:eastAsia="en-US"/>
        </w:rPr>
        <w:t>”</w:t>
      </w:r>
      <w:r w:rsidRPr="00235C0B">
        <w:rPr>
          <w:lang w:eastAsia="en-US"/>
        </w:rPr>
        <w:t xml:space="preserve"> by systematically extending the pattern </w:t>
      </w:r>
      <w:r w:rsidR="00B7093A">
        <w:rPr>
          <w:lang w:eastAsia="en-US"/>
        </w:rPr>
        <w:t>“</w:t>
      </w:r>
      <w:r w:rsidRPr="00235C0B">
        <w:rPr>
          <w:lang w:eastAsia="en-US"/>
        </w:rPr>
        <w:t>to new cases</w:t>
      </w:r>
      <w:r w:rsidR="00B7093A">
        <w:rPr>
          <w:lang w:eastAsia="en-US"/>
        </w:rPr>
        <w:t>”</w:t>
      </w:r>
      <w:r w:rsidRPr="00235C0B">
        <w:rPr>
          <w:lang w:eastAsia="en-US"/>
        </w:rPr>
        <w:t xml:space="preserve"> </w:t>
      </w:r>
      <w:r w:rsidR="00BA6215">
        <w:rPr>
          <w:rStyle w:val="Citation"/>
          <w:szCs w:val="19"/>
        </w:rPr>
        <w:fldChar w:fldCharType="begin"/>
      </w:r>
      <w:r w:rsidR="0092451D">
        <w:rPr>
          <w:rStyle w:val="Citation"/>
          <w:szCs w:val="19"/>
        </w:rPr>
        <w:instrText>ADDIN CITAVI.PLACEHOLDER 422b2ba8-88f4-4022-8646-c9ebf8098a01 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94Zm9yZCBUZXh0Ym9va3MgaW4gTGluZ3Vpc3RpY3M8L05hbWU+DQogICAgICAgIDwvU2VyaWVzVGl0bGU+DQogICAgICAgIDxTaG9ydFRpdGxlPkJvb2lqIDIwMDcg4oCTIFRoZSBncmFtbWFyIG9mIHdvcmRzPC9TaG9ydFRpdGxlPg0KICAgICAgICA8VGl0bGU+VGhlIGdyYW1tYXIgb2Ygd29yZHM6IEFuIGludHJvZHVjdGlvbiB0byBsaW5ndWlzdGljIG1vcnBob2xvZ3k8L1RpdGxlPg0KICAgICAgICA8WWVhcj4yMDA3PC9ZZWFyPg0KICAgICAgPC9SZWZlcmVuY2U+DQogICAgPC9FbnRyeT4NCiAgPC9FbnRyaWVzPg0KICA8VGV4dD4oQm9vaWogMjAwNzogNjcsIDY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vaWogMjAwNzogNjcsIDY4KTwvVGV4dD4NCiAgICA8L1RleHRVbml0Pg0KICA8L1RleHRVbml0cz4NCjwvUGxhY2Vob2xkZXI+</w:instrText>
      </w:r>
      <w:r w:rsidR="00BA6215">
        <w:rPr>
          <w:rStyle w:val="Citation"/>
          <w:szCs w:val="19"/>
        </w:rPr>
        <w:fldChar w:fldCharType="separate"/>
      </w:r>
      <w:bookmarkStart w:id="1149" w:name="_CTVP001422b2ba888f440228646c9ebf8098a01"/>
      <w:r w:rsidR="0092006B">
        <w:rPr>
          <w:rStyle w:val="Citation"/>
          <w:szCs w:val="19"/>
        </w:rPr>
        <w:t>(Booij 2007: 67, 68)</w:t>
      </w:r>
      <w:bookmarkEnd w:id="1149"/>
      <w:r w:rsidR="00BA6215">
        <w:rPr>
          <w:rStyle w:val="Citation"/>
          <w:szCs w:val="19"/>
        </w:rPr>
        <w:fldChar w:fldCharType="end"/>
      </w:r>
      <w:r w:rsidRPr="00235C0B">
        <w:t xml:space="preserve">. By contrast, a morphological </w:t>
      </w:r>
      <w:r w:rsidRPr="00235C0B">
        <w:rPr>
          <w:lang w:eastAsia="en-US"/>
        </w:rPr>
        <w:t>pattern</w:t>
      </w:r>
      <w:r w:rsidRPr="00235C0B">
        <w:t xml:space="preserve"> is said to be unproductive when the morphological rule involved </w:t>
      </w:r>
      <w:r w:rsidR="00B7093A">
        <w:t>“</w:t>
      </w:r>
      <w:r w:rsidRPr="00235C0B">
        <w:rPr>
          <w:lang w:eastAsia="en-US"/>
        </w:rPr>
        <w:t>is not used for coining new words</w:t>
      </w:r>
      <w:r w:rsidR="00B7093A">
        <w:rPr>
          <w:lang w:eastAsia="en-US"/>
        </w:rPr>
        <w:t>”</w:t>
      </w:r>
      <w:r w:rsidRPr="00235C0B">
        <w:rPr>
          <w:lang w:eastAsia="en-US"/>
        </w:rPr>
        <w:t xml:space="preserve"> but </w:t>
      </w:r>
      <w:r w:rsidR="00B7093A">
        <w:rPr>
          <w:lang w:eastAsia="en-US"/>
        </w:rPr>
        <w:t>“</w:t>
      </w:r>
      <w:r w:rsidRPr="00235C0B">
        <w:rPr>
          <w:lang w:eastAsia="en-US"/>
        </w:rPr>
        <w:t xml:space="preserve">has become </w:t>
      </w:r>
      <w:r w:rsidRPr="00235C0B">
        <w:t>obsolete</w:t>
      </w:r>
      <w:r w:rsidR="00B7093A">
        <w:t>”</w:t>
      </w:r>
      <w:r w:rsidRPr="00235C0B">
        <w:t xml:space="preserve"> </w:t>
      </w:r>
      <w:r w:rsidR="00BA6215">
        <w:rPr>
          <w:rStyle w:val="Citation"/>
          <w:szCs w:val="19"/>
        </w:rPr>
        <w:fldChar w:fldCharType="begin"/>
      </w:r>
      <w:r w:rsidR="0092451D">
        <w:rPr>
          <w:rStyle w:val="Citation"/>
          <w:szCs w:val="19"/>
        </w:rPr>
        <w:instrText>ADDIN CITAVI.PLACEHOLDER b8ac9234-66d7-4f0f-bbb0-64343193a57a 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zogNjgpPC9UZXh0Pg0KICAgIDwvVGV4dFVuaXQ+DQogIDwvVGV4dFVuaXRzPg0KPC9QbGFjZWhvbGRlcj4=</w:instrText>
      </w:r>
      <w:r w:rsidR="00BA6215">
        <w:rPr>
          <w:rStyle w:val="Citation"/>
          <w:szCs w:val="19"/>
        </w:rPr>
        <w:fldChar w:fldCharType="separate"/>
      </w:r>
      <w:bookmarkStart w:id="1150" w:name="_CTVP001b8ac923466d74f0fbbb064343193a57a"/>
      <w:r w:rsidR="0092006B">
        <w:rPr>
          <w:rStyle w:val="Citation"/>
          <w:szCs w:val="19"/>
        </w:rPr>
        <w:t>(2007: 68)</w:t>
      </w:r>
      <w:bookmarkEnd w:id="1150"/>
      <w:r w:rsidR="00BA6215">
        <w:rPr>
          <w:rStyle w:val="Citation"/>
          <w:szCs w:val="19"/>
        </w:rPr>
        <w:fldChar w:fldCharType="end"/>
      </w:r>
      <w:r w:rsidRPr="00235C0B">
        <w:t xml:space="preserve">. The productivity of a given pattern is a matter of degree, however, as pointed out by scholars such as </w:t>
      </w:r>
      <w:r w:rsidR="00BA6215">
        <w:rPr>
          <w:rStyle w:val="Citation"/>
        </w:rPr>
        <w:fldChar w:fldCharType="begin"/>
      </w:r>
      <w:r w:rsidR="0092451D">
        <w:rPr>
          <w:rStyle w:val="Citation"/>
        </w:rPr>
        <w:instrText>ADDIN CITAVI.PLACEHOLDER 59c5856d-1fc4-4874-9ed7-84f166068d05 PFBsYWNlaG9sZGVyPg0KICA8QWRkSW5WZXJzaW9uPjUuMi4wLjg8L0FkZEluVmVyc2lvbj4NCiAgPElkPjU5YzU4NTZkLTFmYzQtNDg3NC05ZWQ3LTg0ZjE2NjA2OGQwNTwvSWQ+DQogIDxFbnRyaWVzPg0KICAgIDxFbnRyeT4NCiAgICAgIDxJZD42ZTQxZWE4My1mODU1LTQ1YjEtODhjNC03MjRmYjBlMTJhOGU8L0lkPg0KICAgICAgPE5vUGFyPnRydWU8L05vUGFyPg0KICAgICAgPFBlcnNvbk9ubHk+dHJ1ZTwvUGVyc29uT25seT4NCiAgICAgIDxSZWZlcmVuY2VJZD5kMWIyN2IxYy05ODkyLTRkOGQtYjNlNy02NDFhYmNmMzNhZWQ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U8L24+DQogIDxpbj50cnVlPC9pbj4NCiAgPG9zPjY1PC9vcz4NCiAgPHBzPjY1PC9wcz4NCjwvZXA+DQo8b3M+MS02NTwvb3M+XV0+PC9QYWdlUmFuZ2U+DQogICAgICAgIDxFbmRQYWdlPjY1PC9FbmRQYWdlPg0KICAgICAgICA8U3RhcnRQYWdlPjE8L1N0YXJ0UGFnZT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jU4MDM0NWZiLTFkNmYtNDQ0NC1hNDhlLWQ4NTE2YzRkZjhhNzwvSWQ+PElzYm4+MDUyMTY3NTI4NiwgOTc4MDUyMTY3NTI4NCwgMDUyMTU4MTU4MywgOTc4MDUyMTU4MTU4NSwgMDUyMTU4ODU1MywgOTc4MDUyMTU4ODU1MzwvSXNibj48TGFuZ3VhZ2U+RW5nbGlzaDwvTGFuZ3VhZ2U+PExhbmd1YWdlQ29kZT5lbjwvTGFuZ3VhZ2VDb2RlPjxMb2NhdGlvbnM+PExvY2F0aW9uPjxBZGRyZXNzPkQ6XFJlc291cmNlc1xFbGVjdHJvbmljIG1hdGVyaWFsc1xBcnRpY2xlcyB1bnJlYWRcU2hvcGVuX1RfMjAwN19MYW5ndWFnZSB0eXBvbG9neSBhbmQgc3ludGFjdGljIGRlc2NyaXB0aW9uX1ZvbCAzX0dyYW1tYXRpY2FsIGNhdGVnb3JpZXMgYW5kIHRoZSBsZXhpY29u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M6IEdyYW1tYXRpY2FsIGNhdGVnb3JpZXMgYW5kIHRoZSBsZXhpY29uPC9UaXRsZT48WWVhcj4yMDA3PC9ZZWFyPjwvUmVmZXJlbmNlPjwvUGFyZW50UmVmZXJlbmNlPg0KICAgICAgICA8U2hvcnRUaXRsZT5BaWtoZW52YWxkIDIwMDcg4oCTIFR5cG9sb2dpY2FsIGRpc3RpbmN0aW9ucyBpbiB3b3JkLWZvcm1hdGlvbjwvU2hvcnRUaXRsZT4NCiAgICAgICAgPFRpdGxlPlR5cG9sb2dpY2FsIGRpc3RpbmN0aW9ucyBpbiB3b3JkLWZvcm1hdGlvbjwvVGl0bGU+DQogICAgICA8L1JlZmVyZW5jZT4NCiAgICA8L0VudHJ5Pg0KICA8L0VudHJpZXM+DQogIDxUZXh0PkFpa2hlbnZhbG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lraGVudmFsZDwvVGV4dD4NCiAgICA8L1RleHRVbml0Pg0KICA8L1RleHRVbml0cz4NCjwvUGxhY2Vob2xkZXI+</w:instrText>
      </w:r>
      <w:r w:rsidR="00BA6215">
        <w:rPr>
          <w:rStyle w:val="Citation"/>
        </w:rPr>
        <w:fldChar w:fldCharType="separate"/>
      </w:r>
      <w:bookmarkStart w:id="1151" w:name="_CTVP00159c5856d1fc448749ed784f166068d05"/>
      <w:r w:rsidR="0092006B">
        <w:rPr>
          <w:rStyle w:val="Citation"/>
        </w:rPr>
        <w:t>Aikhenvald</w:t>
      </w:r>
      <w:bookmarkEnd w:id="1151"/>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53f8260d-5ac6-46d3-aa6c-eb952afc73e4 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U8L24+DQogIDxpbj50cnVlPC9pbj4NCiAgPG9zPjY1PC9vcz4NCiAgPHBzPjY1PC9wcz4NCjwvZXA+DQo8b3M+MS02NTwvb3M+XV0+PC9QYWdlUmFuZ2U+DQogICAgICAgIDxFbmRQYWdlPjY1PC9FbmRQYWdlPg0KICAgICAgICA8U3RhcnRQYWdlPjE8L1N0YXJ0UGFnZT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jU4MDM0NWZiLTFkNmYtNDQ0NC1hNDhlLWQ4NTE2YzRkZjhhNzwvSWQ+PElzYm4+MDUyMTY3NTI4NiwgOTc4MDUyMTY3NTI4NCwgMDUyMTU4MTU4MywgOTc4MDUyMTU4MTU4NSwgMDUyMTU4ODU1MywgOTc4MDUyMTU4ODU1MzwvSXNibj48TGFuZ3VhZ2U+RW5nbGlzaDwvTGFuZ3VhZ2U+PExhbmd1YWdlQ29kZT5lbjwvTGFuZ3VhZ2VDb2RlPjxMb2NhdGlvbnM+PExvY2F0aW9uPjxBZGRyZXNzPkQ6XFJlc291cmNlc1xFbGVjdHJvbmljIG1hdGVyaWFsc1xBcnRpY2xlcyB1bnJlYWRcU2hvcGVuX1RfMjAwN19MYW5ndWFnZSB0eXBvbG9neSBhbmQgc3ludGFjdGljIGRlc2NyaXB0aW9uX1ZvbCAzX0dyYW1tYXRpY2FsIGNhdGVnb3JpZXMgYW5kIHRoZSBsZXhpY29u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M6IEdyYW1tYXRpY2FsIGNhdGVnb3JpZXMgYW5kIHRoZSBsZXhpY29uPC9UaXRsZT48WWVhcj4yMDA3PC9ZZWFyPjwvUmVmZXJlbmNlPjwvUGFyZW50UmVmZXJlbmNlPg0KICAgICAgICA8U2hvcnRUaXRsZT5BaWtoZW52YWxkIDIwMDcg4oCTIFR5cG9sb2dpY2FsIGRpc3RpbmN0aW9ucyBpbiB3b3JkLWZvcm1hdGlvbjwvU2hvcnRUaXRsZT4NCiAgICAgICAgPFRpdGxlPlR5cG9sb2dpY2FsIGRpc3RpbmN0aW9ucyBpbiB3b3JkLWZvcm1hdGlvbjwvVGl0bGU+DQogICAgICA8L1JlZmVyZW5jZT4NCiAgICA8L0VudHJ5Pg0KICA8L0VudHJpZXM+DQogIDxUZXh0PigyMDA3OiA0OeKAkzU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zogNDnigJM1OCk8L1RleHQ+DQogICAgPC9UZXh0VW5pdD4NCiAgPC9UZXh0VW5pdHM+DQo8L1BsYWNlaG9sZGVyPg==</w:instrText>
      </w:r>
      <w:r w:rsidR="00BA6215">
        <w:rPr>
          <w:rStyle w:val="Citation"/>
        </w:rPr>
        <w:fldChar w:fldCharType="separate"/>
      </w:r>
      <w:bookmarkStart w:id="1152" w:name="_CTVP00153f8260d5ac646d3aa6ceb952afc73e4"/>
      <w:r w:rsidR="0092006B">
        <w:rPr>
          <w:rStyle w:val="Citation"/>
        </w:rPr>
        <w:t>(2007: 49–58)</w:t>
      </w:r>
      <w:bookmarkEnd w:id="1152"/>
      <w:r w:rsidR="00BA6215">
        <w:rPr>
          <w:rStyle w:val="Citation"/>
        </w:rPr>
        <w:fldChar w:fldCharType="end"/>
      </w:r>
      <w:r w:rsidRPr="00235C0B">
        <w:t xml:space="preserve">, </w:t>
      </w:r>
      <w:r w:rsidR="005824C0">
        <w:rPr>
          <w:rStyle w:val="Citation"/>
        </w:rPr>
        <w:fldChar w:fldCharType="begin"/>
      </w:r>
      <w:r w:rsidR="005824C0">
        <w:rPr>
          <w:rStyle w:val="Citation"/>
        </w:rPr>
        <w:instrText>ADDIN CITAVI.PLACEHOLDER 40e3dedc-fba1-42b3-a77e-e6779d038215 PFBsYWNlaG9sZGVyPg0KICA8QWRkSW5WZXJzaW9uPjUuMi4wLjg8L0FkZEluVmVyc2lvbj4NCiAgPElkPjQwZTNkZWRjLWZiYTEtNDJiMy1hNzdlLWU2Nzc5ZDAzODIxNTwvSWQ+DQogIDxFbnRyaWVzPg0KICAgIDxFbnRyeT4NCiAgICAgIDxJZD42OTZiNjJjNC0wZTIwLTRiYmQtYjYzOC03MDAyMmFkZjQ3NDM8L0lkPg0KICAgICAgPE5vUGFyPnRydWU8L05vUGFyPg0KICAgICAgPFBlcnNvbk9ubHk+dHJ1ZTwvUGVyc29uT25seT4NCiAgICAgIDxSZWZlcmVuY2VJZD4yZDVmZWM0My1jODdlLTRiZjAtODhkYS02YWUxOWU4MTg2ZDk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QmF1ZXIgMTk4MyDigJMgRW5nbGlzaCB3b3JkLWZvcm1hdGlvbjwvU2hvcnRUaXRsZT4NCiAgICAgICAgPFRpdGxlPkVuZ2xpc2ggd29yZC1mb3JtYXRpb248L1RpdGxlPg0KICAgICAgICA8WWVhcj4xOTgzPC9ZZWFyPg0KICAgICAgPC9SZWZlcmVuY2U+DQogICAgPC9FbnRyeT4NCiAgPC9FbnRyaWVzPg0KICA8VGV4dD5CYXV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VlcjwvVGV4dD4NCiAgICA8L1RleHRVbml0Pg0KICA8L1RleHRVbml0cz4NCjwvUGxhY2Vob2xkZXI+</w:instrText>
      </w:r>
      <w:r w:rsidR="005824C0">
        <w:rPr>
          <w:rStyle w:val="Citation"/>
        </w:rPr>
        <w:fldChar w:fldCharType="separate"/>
      </w:r>
      <w:bookmarkStart w:id="1153" w:name="_CTVP00140e3dedcfba142b3a77ee6779d038215"/>
      <w:r w:rsidR="0092006B">
        <w:rPr>
          <w:rStyle w:val="Citation"/>
        </w:rPr>
        <w:t>Bauer</w:t>
      </w:r>
      <w:bookmarkEnd w:id="1153"/>
      <w:r w:rsidR="005824C0">
        <w:rPr>
          <w:rStyle w:val="Citation"/>
        </w:rPr>
        <w:fldChar w:fldCharType="end"/>
      </w:r>
      <w:r w:rsidR="005824C0" w:rsidRPr="00513C8C">
        <w:rPr>
          <w:rStyle w:val="Citation"/>
        </w:rPr>
        <w:t xml:space="preserve"> </w:t>
      </w:r>
      <w:r w:rsidR="005824C0">
        <w:rPr>
          <w:rStyle w:val="Citation"/>
        </w:rPr>
        <w:fldChar w:fldCharType="begin"/>
      </w:r>
      <w:r w:rsidR="005824C0">
        <w:rPr>
          <w:rStyle w:val="Citation"/>
        </w:rPr>
        <w:instrText>ADDIN CITAVI.PLACEHOLDER fbe5adc8-cb84-489c-b1a4-5e8ebabc8d1c 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QmF1ZXIgMTk4MyDigJMgRW5nbGlzaCB3b3JkLWZvcm1hdGlvbjwvU2hvcnRUaXRsZT4NCiAgICAgICAgPFRpdGxlPkVuZ2xpc2ggd29yZC1mb3JtYXRpb248L1RpdGxlPg0KICAgICAgICA8WWVhcj4xOTgzPC9ZZWFyPg0KICAgICAgPC9SZWZlcmVuY2U+DQogICAgPC9FbnRyeT4NCiAgPC9FbnRyaWVzPg0KICA8VGV4dD4oMTk4MzogNjLigJMx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gzOiA2MuKAkzEwMCk8L1RleHQ+DQogICAgPC9UZXh0VW5pdD4NCiAgPC9UZXh0VW5pdHM+DQo8L1BsYWNlaG9sZGVyPg==</w:instrText>
      </w:r>
      <w:r w:rsidR="005824C0">
        <w:rPr>
          <w:rStyle w:val="Citation"/>
        </w:rPr>
        <w:fldChar w:fldCharType="separate"/>
      </w:r>
      <w:bookmarkStart w:id="1154" w:name="_CTVP001fbe5adc8cb84489cb1a45e8ebabc8d1c"/>
      <w:r w:rsidR="0092006B">
        <w:rPr>
          <w:rStyle w:val="Citation"/>
        </w:rPr>
        <w:t>(1983: 62–100)</w:t>
      </w:r>
      <w:bookmarkEnd w:id="1154"/>
      <w:r w:rsidR="005824C0">
        <w:rPr>
          <w:rStyle w:val="Citation"/>
        </w:rPr>
        <w:fldChar w:fldCharType="end"/>
      </w:r>
      <w:r w:rsidR="005824C0" w:rsidRPr="00235C0B">
        <w:t xml:space="preserve">, </w:t>
      </w:r>
      <w:r w:rsidR="00BA6215">
        <w:rPr>
          <w:rStyle w:val="Citation"/>
        </w:rPr>
        <w:fldChar w:fldCharType="begin"/>
      </w:r>
      <w:r w:rsidR="0092451D">
        <w:rPr>
          <w:rStyle w:val="Citation"/>
        </w:rPr>
        <w:instrText>ADDIN CITAVI.PLACEHOLDER 5d699d64-1620-4661-97b1-84cf1d5ca72b PFBsYWNlaG9sZGVyPg0KICA8QWRkSW5WZXJzaW9uPjUuMi4wLjg8L0FkZEluVmVyc2lvbj4NCiAgPElkPjVkNjk5ZDY0LTE2MjAtNDY2MS05N2IxLTg0Y2YxZDVjYTcyYjwvSWQ+DQogIDxFbnRyaWVzPg0KICAgIDxFbnRyeT4NCiAgICAgIDxJZD5jNGNjNDcxNi00OGJmLTQxMjktODRjMy04MWQ0MTZjMzEzNjc8L0lkPg0KICAgICAgPE5vUGFyPnRydWU8L05vUGFyPg0KICAgICAgPFBlcnNvbk9ubHk+dHJ1ZTwvUGVyc29uT25seT4NCiAgICAgIDxSZWZlcmVuY2VJZD44N2Y5NGNmNi1jNGFlLTRhOWItYmYzZS0yZmEyODJiMWJkZTA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vb2lqPC9UZXh0Pg0KICAgIDwvVGV4dFVuaXQ+DQogIDwvVGV4dFVuaXRzPg0KPC9QbGFjZWhvbGRlcj4=</w:instrText>
      </w:r>
      <w:r w:rsidR="00BA6215">
        <w:rPr>
          <w:rStyle w:val="Citation"/>
        </w:rPr>
        <w:fldChar w:fldCharType="separate"/>
      </w:r>
      <w:bookmarkStart w:id="1155" w:name="_CTVP0015d699d641620466197b184cf1d5ca72b"/>
      <w:r w:rsidR="0092006B">
        <w:rPr>
          <w:rStyle w:val="Citation"/>
        </w:rPr>
        <w:t>Booij</w:t>
      </w:r>
      <w:bookmarkEnd w:id="1155"/>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ccd03afd-7dfa-40ca-90d7-c3a65dfa3618 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94Zm9yZCBUZXh0Ym9va3MgaW4gTGluZ3Vpc3RpY3M8L05hbWU+DQogICAgICAgIDwvU2VyaWVzVGl0bGU+DQogICAgICAgIDxTaG9ydFRpdGxlPkJvb2lqIDIwMDcg4oCTIFRoZSBncmFtbWFyIG9mIHdvcmRzPC9TaG9ydFRpdGxlPg0KICAgICAgICA8VGl0bGU+VGhlIGdyYW1tYXIgb2Ygd29yZHM6IEFuIGludHJvZHVjdGlvbiB0byBsaW5ndWlzdGljIG1vcnBob2xvZ3k8L1RpdGxlPg0KICAgICAgICA8WWVhcj4yMDA3PC9ZZWFyPg0KICAgICAgPC9SZWZlcmVuY2U+DQogICAgPC9FbnRyeT4NCiAgPC9FbnRyaWVzPg0KICA8VGV4dD4oMjAwNzogNjfigJM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Y34oCTNzEpPC9UZXh0Pg0KICAgIDwvVGV4dFVuaXQ+DQogIDwvVGV4dFVuaXRzPg0KPC9QbGFjZWhvbGRlcj4=</w:instrText>
      </w:r>
      <w:r w:rsidR="00BA6215">
        <w:rPr>
          <w:rStyle w:val="Citation"/>
        </w:rPr>
        <w:fldChar w:fldCharType="separate"/>
      </w:r>
      <w:bookmarkStart w:id="1156" w:name="_CTVP001ccd03afd7dfa40ca90d7c3a65dfa3618"/>
      <w:r w:rsidR="0092006B">
        <w:rPr>
          <w:rStyle w:val="Citation"/>
        </w:rPr>
        <w:t>(2007: 67–71)</w:t>
      </w:r>
      <w:bookmarkEnd w:id="1156"/>
      <w:r w:rsidR="00BA6215">
        <w:rPr>
          <w:rStyle w:val="Citation"/>
        </w:rPr>
        <w:fldChar w:fldCharType="end"/>
      </w:r>
      <w:r w:rsidR="005824C0">
        <w:rPr>
          <w:rStyle w:val="Citation"/>
        </w:rPr>
        <w:t xml:space="preserve"> or </w:t>
      </w:r>
      <w:r w:rsidR="005824C0">
        <w:rPr>
          <w:rStyle w:val="Citation"/>
        </w:rPr>
        <w:fldChar w:fldCharType="begin"/>
      </w:r>
      <w:r w:rsidR="003A5B20">
        <w:rPr>
          <w:rStyle w:val="Citation"/>
        </w:rPr>
        <w:instrText>ADDIN CITAVI.PLACEHOLDER f5ef4d68-4bba-4dbc-bb44-6c1e6789c72a PFBsYWNlaG9sZGVyPg0KICA8QWRkSW5WZXJzaW9uPjUuMi4wLjg8L0FkZEluVmVyc2lvbj4NCiAgPElkPmY1ZWY0ZDY4LTRiYmEtNGRiYy1iYjQ0LTZjMWU2Nzg5YzcyYTwvSWQ+DQogIDxFbnRyaWVzPg0KICAgIDxFbnRyeT4NCiAgICAgIDxJZD4xY2IxYmZkNS1jMDQ3LTRhMTgtYmIwMy02MjVlMTZlYjMwYzI8L0lkPg0KICAgICAgPE5vUGFyPnRydWU8L05vUGFyPg0KICAgICAgPFBlcnNvbk9ubHk+dHJ1ZTwvUGVyc29uT25seT4NCiAgICAgIDxSZWZlcmVuY2VJZD5lNmIxMTk3OC1kNWE4LTRkMDYtYTM2ZS0yN2UxYWRmNWMyZDg8L1JlZmVyZW5jZUlk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a2U8L1RleHQ+DQogICAgPC9UZXh0VW5pdD4NCiAgPC9UZXh0VW5pdHM+DQo8L1BsYWNlaG9sZGVyPg==</w:instrText>
      </w:r>
      <w:r w:rsidR="005824C0">
        <w:rPr>
          <w:rStyle w:val="Citation"/>
        </w:rPr>
        <w:fldChar w:fldCharType="separate"/>
      </w:r>
      <w:bookmarkStart w:id="1157" w:name="_CTVP001f5ef4d684bba4dbcbb446c1e6789c72a"/>
      <w:r w:rsidR="0092006B">
        <w:rPr>
          <w:rStyle w:val="Citation"/>
        </w:rPr>
        <w:t>Pike</w:t>
      </w:r>
      <w:bookmarkEnd w:id="1157"/>
      <w:r w:rsidR="005824C0">
        <w:rPr>
          <w:rStyle w:val="Citation"/>
        </w:rPr>
        <w:fldChar w:fldCharType="end"/>
      </w:r>
      <w:r w:rsidR="005824C0" w:rsidRPr="00513C8C">
        <w:rPr>
          <w:rStyle w:val="Citation"/>
        </w:rPr>
        <w:t xml:space="preserve"> </w:t>
      </w:r>
      <w:r w:rsidR="005824C0">
        <w:rPr>
          <w:rStyle w:val="Citation"/>
        </w:rPr>
        <w:fldChar w:fldCharType="begin"/>
      </w:r>
      <w:r w:rsidR="003A5B20">
        <w:rPr>
          <w:rStyle w:val="Citation"/>
        </w:rPr>
        <w:instrText>ADDIN CITAVI.PLACEHOLDER bd25056f-973c-4bcb-bb4a-a243f9797f52 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Y3OiAxNjnigJMxNzIpPC9UZXh0Pg0KICAgIDwvVGV4dFVuaXQ+DQogIDwvVGV4dFVuaXRzPg0KPC9QbGFjZWhvbGRlcj4=</w:instrText>
      </w:r>
      <w:r w:rsidR="005824C0">
        <w:rPr>
          <w:rStyle w:val="Citation"/>
        </w:rPr>
        <w:fldChar w:fldCharType="separate"/>
      </w:r>
      <w:bookmarkStart w:id="1158" w:name="_CTVP001bd25056f973c4bcbbb4aa243f9797f52"/>
      <w:r w:rsidR="0092006B">
        <w:rPr>
          <w:rStyle w:val="Citation"/>
        </w:rPr>
        <w:t>(1967: 169–172)</w:t>
      </w:r>
      <w:bookmarkEnd w:id="1158"/>
      <w:r w:rsidR="005824C0">
        <w:rPr>
          <w:rStyle w:val="Citation"/>
        </w:rPr>
        <w:fldChar w:fldCharType="end"/>
      </w:r>
      <w:r w:rsidRPr="00235C0B">
        <w:t xml:space="preserve">. This degree depends on the amount </w:t>
      </w:r>
      <w:r w:rsidR="00B7093A">
        <w:t>“</w:t>
      </w:r>
      <w:r w:rsidRPr="00235C0B">
        <w:t xml:space="preserve">to which the structural </w:t>
      </w:r>
      <w:r w:rsidRPr="00235C0B">
        <w:lastRenderedPageBreak/>
        <w:t xml:space="preserve">possibilities of a word-formation </w:t>
      </w:r>
      <w:r w:rsidRPr="00235C0B">
        <w:rPr>
          <w:lang w:eastAsia="en-US"/>
        </w:rPr>
        <w:t>pattern</w:t>
      </w:r>
      <w:r w:rsidRPr="00235C0B">
        <w:t xml:space="preserve"> are actually used</w:t>
      </w:r>
      <w:r w:rsidR="00B7093A">
        <w:t>”</w:t>
      </w:r>
      <w:r w:rsidRPr="00235C0B">
        <w:t xml:space="preserve"> </w:t>
      </w:r>
      <w:r w:rsidR="00BA6215">
        <w:rPr>
          <w:rStyle w:val="Citation"/>
          <w:szCs w:val="19"/>
        </w:rPr>
        <w:fldChar w:fldCharType="begin"/>
      </w:r>
      <w:r w:rsidR="0092451D">
        <w:rPr>
          <w:rStyle w:val="Citation"/>
          <w:szCs w:val="19"/>
        </w:rPr>
        <w:instrText>ADDIN CITAVI.PLACEHOLDER 6eb879d6-8be3-4598-8d70-fb80050d9b58 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vaWogMjAwNzogNjgpPC9UZXh0Pg0KICAgIDwvVGV4dFVuaXQ+DQogIDwvVGV4dFVuaXRzPg0KPC9QbGFjZWhvbGRlcj4=</w:instrText>
      </w:r>
      <w:r w:rsidR="00BA6215">
        <w:rPr>
          <w:rStyle w:val="Citation"/>
          <w:szCs w:val="19"/>
        </w:rPr>
        <w:fldChar w:fldCharType="separate"/>
      </w:r>
      <w:bookmarkStart w:id="1159" w:name="_CTVP0016eb879d68be345988d70fb80050d9b58"/>
      <w:r w:rsidR="0092006B">
        <w:rPr>
          <w:rStyle w:val="Citation"/>
          <w:szCs w:val="19"/>
        </w:rPr>
        <w:t>(Booij 2007: 68)</w:t>
      </w:r>
      <w:bookmarkEnd w:id="1159"/>
      <w:r w:rsidR="00BA6215">
        <w:rPr>
          <w:rStyle w:val="Citation"/>
          <w:szCs w:val="19"/>
        </w:rPr>
        <w:fldChar w:fldCharType="end"/>
      </w:r>
      <w:r w:rsidRPr="00235C0B">
        <w:t>.</w:t>
      </w:r>
      <w:r>
        <w:t xml:space="preserve"> That is, depending on their functional load, some patterns are </w:t>
      </w:r>
      <w:r w:rsidR="00B7093A">
        <w:t>“</w:t>
      </w:r>
      <w:r>
        <w:t>fully active</w:t>
      </w:r>
      <w:r w:rsidR="00B7093A">
        <w:t>”</w:t>
      </w:r>
      <w:r>
        <w:t xml:space="preserve"> or productive</w:t>
      </w:r>
      <w:r w:rsidR="00694C14">
        <w:t>,</w:t>
      </w:r>
      <w:r>
        <w:t xml:space="preserve"> while others are </w:t>
      </w:r>
      <w:r w:rsidR="00B7093A">
        <w:t>“</w:t>
      </w:r>
      <w:r>
        <w:t>inactive</w:t>
      </w:r>
      <w:r w:rsidR="00B7093A">
        <w:t>”</w:t>
      </w:r>
      <w:r>
        <w:t xml:space="preserve"> or unproductive</w:t>
      </w:r>
      <w:r w:rsidR="00694C14">
        <w:t>,</w:t>
      </w:r>
      <w:r>
        <w:t xml:space="preserve"> with </w:t>
      </w:r>
      <w:r w:rsidR="00B7093A">
        <w:t>“</w:t>
      </w:r>
      <w:r>
        <w:t>semi-active</w:t>
      </w:r>
      <w:r w:rsidR="00B7093A">
        <w:t>”</w:t>
      </w:r>
      <w:r>
        <w:t xml:space="preserve"> or semi-productive patterns found in-between </w:t>
      </w:r>
      <w:r w:rsidR="00BA6215">
        <w:rPr>
          <w:rStyle w:val="Citation"/>
        </w:rPr>
        <w:fldChar w:fldCharType="begin"/>
      </w:r>
      <w:r w:rsidR="003A5B20">
        <w:rPr>
          <w:rStyle w:val="Citation"/>
        </w:rPr>
        <w:instrText>ADDIN CITAVI.PLACEHOLDER 2b988c3f-5f6a-4241-b222-a57099f6a3db 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pa2UgMTk2NzogMTY54oCTMTcxKTwvVGV4dD4NCiAgICA8L1RleHRVbml0Pg0KICA8L1RleHRVbml0cz4NCjwvUGxhY2Vob2xkZXI+</w:instrText>
      </w:r>
      <w:r w:rsidR="00BA6215">
        <w:rPr>
          <w:rStyle w:val="Citation"/>
        </w:rPr>
        <w:fldChar w:fldCharType="separate"/>
      </w:r>
      <w:bookmarkStart w:id="1160" w:name="_CTVP0012b988c3f5f6a4241b222a57099f6a3db"/>
      <w:r w:rsidR="0092006B">
        <w:rPr>
          <w:rStyle w:val="Citation"/>
        </w:rPr>
        <w:t>(Pike 1967: 169–171)</w:t>
      </w:r>
      <w:bookmarkEnd w:id="1160"/>
      <w:r w:rsidR="00BA6215">
        <w:rPr>
          <w:rStyle w:val="Citation"/>
        </w:rPr>
        <w:fldChar w:fldCharType="end"/>
      </w:r>
      <w:r w:rsidRPr="0080269A">
        <w:t>.</w:t>
      </w:r>
      <w:r>
        <w:rPr>
          <w:rStyle w:val="FootnoteReference"/>
        </w:rPr>
        <w:footnoteReference w:id="105"/>
      </w:r>
      <w:r>
        <w:t xml:space="preserve"> Therefore, productivity is best viewed as a </w:t>
      </w:r>
      <w:r w:rsidR="00B7093A">
        <w:t>“</w:t>
      </w:r>
      <w:r>
        <w:t>cline</w:t>
      </w:r>
      <w:r w:rsidR="00B7093A">
        <w:t>”</w:t>
      </w:r>
      <w:r>
        <w:t xml:space="preserve"> </w:t>
      </w:r>
      <w:r w:rsidR="00BA6215">
        <w:rPr>
          <w:rStyle w:val="Citation"/>
        </w:rPr>
        <w:fldChar w:fldCharType="begin"/>
      </w:r>
      <w:r w:rsidR="0092451D">
        <w:rPr>
          <w:rStyle w:val="Citation"/>
        </w:rPr>
        <w:instrText>ADDIN CITAVI.PLACEHOLDER 8570b110-af23-4a55-8c95-9d7403f0b2e3 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dWVyIDE5ODM6IDk3KTwvVGV4dD4NCiAgICA8L1RleHRVbml0Pg0KICA8L1RleHRVbml0cz4NCjwvUGxhY2Vob2xkZXI+</w:instrText>
      </w:r>
      <w:r w:rsidR="00BA6215">
        <w:rPr>
          <w:rStyle w:val="Citation"/>
        </w:rPr>
        <w:fldChar w:fldCharType="separate"/>
      </w:r>
      <w:bookmarkStart w:id="1162" w:name="_CTVP0018570b110af234a558c959d7403f0b2e3"/>
      <w:r w:rsidR="0092006B">
        <w:rPr>
          <w:rStyle w:val="Citation"/>
        </w:rPr>
        <w:t>(Bauer 1983: 97)</w:t>
      </w:r>
      <w:bookmarkEnd w:id="1162"/>
      <w:r w:rsidR="00BA6215">
        <w:rPr>
          <w:rStyle w:val="Citation"/>
        </w:rPr>
        <w:fldChar w:fldCharType="end"/>
      </w:r>
      <w:r w:rsidRPr="00AE7D91">
        <w:t xml:space="preserve"> </w:t>
      </w:r>
      <w:r>
        <w:t xml:space="preserve">or a </w:t>
      </w:r>
      <w:r w:rsidR="00B7093A">
        <w:t>“</w:t>
      </w:r>
      <w:r>
        <w:t>scalar phenomenon</w:t>
      </w:r>
      <w:r w:rsidR="00B7093A">
        <w:t>”</w:t>
      </w:r>
      <w:r>
        <w:t xml:space="preserve"> </w:t>
      </w:r>
      <w:r w:rsidR="00BA6215">
        <w:rPr>
          <w:rStyle w:val="Citation"/>
        </w:rPr>
        <w:fldChar w:fldCharType="begin"/>
      </w:r>
      <w:r w:rsidR="0092451D">
        <w:rPr>
          <w:rStyle w:val="Citation"/>
        </w:rPr>
        <w:instrText>ADDIN CITAVI.PLACEHOLDER 1880308a-c5e8-4f26-96f1-0db9df1aefaf 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dWVyIDIwMDE6IDEyNik8L1RleHQ+DQogICAgPC9UZXh0VW5pdD4NCiAgPC9UZXh0VW5pdHM+DQo8L1BsYWNlaG9sZGVyPg==</w:instrText>
      </w:r>
      <w:r w:rsidR="00BA6215">
        <w:rPr>
          <w:rStyle w:val="Citation"/>
        </w:rPr>
        <w:fldChar w:fldCharType="separate"/>
      </w:r>
      <w:bookmarkStart w:id="1163" w:name="_CTVP0011880308ac5e84f2696f10db9df1aefaf"/>
      <w:r w:rsidR="0092006B">
        <w:rPr>
          <w:rStyle w:val="Citation"/>
        </w:rPr>
        <w:t>(Bauer 2001: 126)</w:t>
      </w:r>
      <w:bookmarkEnd w:id="1163"/>
      <w:r w:rsidR="00BA6215">
        <w:rPr>
          <w:rStyle w:val="Citation"/>
        </w:rPr>
        <w:fldChar w:fldCharType="end"/>
      </w:r>
      <w:r w:rsidRPr="00A51326">
        <w:t>.</w:t>
      </w:r>
      <w:r>
        <w:rPr>
          <w:rStyle w:val="FootnoteReference"/>
        </w:rPr>
        <w:footnoteReference w:id="106"/>
      </w:r>
      <w:r>
        <w:t xml:space="preserve"> On such a cline of productivity, fully productive patterns are viewed as one end-point, and completely unproductive patterns as the other end-point of the continuum, with semi-productive patterns found in-between</w:t>
      </w:r>
      <w:r w:rsidRPr="000E3010">
        <w:t>.</w:t>
      </w:r>
    </w:p>
    <w:p w14:paraId="01CA7D62" w14:textId="34AF75AF" w:rsidR="00672641" w:rsidRDefault="00672641" w:rsidP="00672641">
      <w:pPr>
        <w:pStyle w:val="Body0500after"/>
        <w:rPr>
          <w:lang w:eastAsia="en-US"/>
        </w:rPr>
      </w:pPr>
      <w:r>
        <w:t xml:space="preserve">To investigate whether and to what degree Papuan Malay speakers employ a given affix to create new words, one technique would be to devise a test along the lines of </w:t>
      </w:r>
      <w:r w:rsidR="00BA6215">
        <w:rPr>
          <w:rStyle w:val="Citation"/>
        </w:rPr>
        <w:fldChar w:fldCharType="begin"/>
      </w:r>
      <w:r w:rsidR="003A5B20">
        <w:rPr>
          <w:rStyle w:val="Citation"/>
        </w:rPr>
        <w:instrText>ADDIN CITAVI.PLACEHOLDER a4c01608-1f9f-49d5-93ae-205cee8e2a3a PFBsYWNlaG9sZGVyPg0KICA8QWRkSW5WZXJzaW9uPjUuMi4wLjg8L0FkZEluVmVyc2lvbj4NCiAgPElkPmE0YzAxNjA4LTFmOWYtNDlkNS05M2FlLTIwNWNlZThlMmEzYTwvSWQ+DQogIDxFbnRyaWVzPg0KICAgIDxFbnRyeT4NCiAgICAgIDxJZD5iNDllYTE5MS1jNGYzLTQ5YmEtYWVmMC1mYWM3M2NhOTFmN2Q8L0lkPg0KICAgICAgPE5vUGFyPnRydWU8L05vUGFyPg0KICAgICAgPFBlcnNvbk9ubHk+dHJ1ZTwvUGVyc29uT25seT4NCiAgICAgIDxSZWZlcmVuY2VJZD4yN2Q1OTRmZi1iMDFiLTRlZGYtOTliYS03NTAyZTFmZjM1YmQ8L1JlZmVyZW5jZUlk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Rmlyc3ROYW1lPk1hcms8L0ZpcnN0TmFtZT4NCiAgICAgICAgICAgIDxMYXN0TmFtZT5Bcm9ub2ZmPC9MYXN0TmFtZT4NCiAgICAgICAgICAgIDxTZXg+TWFsZTwvU2V4Pg0KICAgICAgICAgIDwvUGVyc29uPg0KICAgICAgICAgIDxQZXJzb24+DQogICAgICAgICAgICA8Rmlyc3ROYW1lPlJvZ2VyPC9GaXJzdE5hbWU+DQogICAgICAgICAgICA8TGFzdE5hbWU+U2NodmFuZXZlbGR0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yb25vZmYgYW5kIFNjaHZhbmV2ZWxkdDwvVGV4dD4NCiAgICA8L1RleHRVbml0Pg0KICA8L1RleHRVbml0cz4NCjwvUGxhY2Vob2xkZXI+</w:instrText>
      </w:r>
      <w:r w:rsidR="00BA6215">
        <w:rPr>
          <w:rStyle w:val="Citation"/>
        </w:rPr>
        <w:fldChar w:fldCharType="separate"/>
      </w:r>
      <w:bookmarkStart w:id="1165" w:name="_CTVP001a4c016081f9f49d593ae205cee8e2a3a"/>
      <w:r w:rsidR="0092006B">
        <w:rPr>
          <w:rStyle w:val="Citation"/>
        </w:rPr>
        <w:t>Aronoff and Schvaneveldt</w:t>
      </w:r>
      <w:bookmarkEnd w:id="1165"/>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71467d69-ea23-40b7-9929-ff619eb3a13c PFBsYWNlaG9sZGVyPg0KICA8QWRkSW5WZXJzaW9uPjUuMi4wLjg8L0FkZEluVmVyc2lvbj4NCiAgPElkPjcxNDY3ZDY5LWVhMjMtNDBiNy05OTI5LWZmNjE5ZWIzYTEzYzwvSWQ+DQogIDxFbnRyaWVzPg0KICAgIDxFbnRyeT4NCiAgICAgIDxJZD43ZjBiZThmMi00MDUxLTRmOTItYTg2YS1kMmRhMjAzZDc0NjU8L0lkPg0KICAgICAgPFJlZmVyZW5jZUlkPjI3ZDU5NGZmLWIwMWItNGVkZi05OWJhLTc1MDJlMWZmMzViZ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rPC9GaXJzdE5hbWU+DQogICAgICAgICAgICA8TGFzdE5hbWU+QXJvbm9mZjwvTGFzdE5hbWU+DQogICAgICAgICAgICA8U2V4Pk1hbGU8L1NleD4NCiAgICAgICAgICA8L1BlcnNvbj4NCiAgICAgICAgICA8UGVyc29uPg0KICAgICAgICAgICAgPEZpcnN0TmFtZT5Sb2dlcjwvRmlyc3ROYW1lPg0KICAgICAgICAgICAgPExhc3ROYW1lPlNjaHZhbmV2ZWxkdD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3OCk8L1RleHQ+DQogICAgPC9UZXh0VW5pdD4NCiAgPC9UZXh0VW5pdHM+DQo8L1BsYWNlaG9sZGVyPg==</w:instrText>
      </w:r>
      <w:r w:rsidR="00BA6215">
        <w:rPr>
          <w:rStyle w:val="Citation"/>
        </w:rPr>
        <w:fldChar w:fldCharType="separate"/>
      </w:r>
      <w:bookmarkStart w:id="1166" w:name="_CTVP00171467d69ea2340b79929ff619eb3a13c"/>
      <w:r w:rsidR="0092006B">
        <w:rPr>
          <w:rStyle w:val="Citation"/>
        </w:rPr>
        <w:t>(1978)</w:t>
      </w:r>
      <w:bookmarkEnd w:id="1166"/>
      <w:r w:rsidR="00BA6215">
        <w:rPr>
          <w:rStyle w:val="Citation"/>
        </w:rPr>
        <w:fldChar w:fldCharType="end"/>
      </w:r>
      <w:r>
        <w:t xml:space="preserve"> </w:t>
      </w:r>
      <w:r w:rsidR="00B7093A">
        <w:t>“</w:t>
      </w:r>
      <w:r>
        <w:t>Productivity Experiment</w:t>
      </w:r>
      <w:r w:rsidR="00B7093A">
        <w:t>”</w:t>
      </w:r>
      <w:r>
        <w:t xml:space="preserve">. This psycholinguistic experiment </w:t>
      </w:r>
      <w:r w:rsidRPr="000E3010">
        <w:t xml:space="preserve">involved a </w:t>
      </w:r>
      <w:r w:rsidRPr="00794840">
        <w:rPr>
          <w:lang w:eastAsia="en-US"/>
        </w:rPr>
        <w:t>lexical-decision task</w:t>
      </w:r>
      <w:r>
        <w:rPr>
          <w:lang w:eastAsia="en-US"/>
        </w:rPr>
        <w:t xml:space="preserve"> which required testees to make judgments about possible but non-occurring affixed words. That is, the testees had to judge whether or not these words were instances of English.</w:t>
      </w:r>
    </w:p>
    <w:p w14:paraId="5038C08A" w14:textId="77777777" w:rsidR="00672641" w:rsidRDefault="00672641" w:rsidP="006E106D">
      <w:pPr>
        <w:pStyle w:val="Body0505after"/>
      </w:pPr>
      <w:r>
        <w:t>For the present study no productivity tests were conducted to determine whether and to what extent a given affix can be attached to Papuan Malay roots to derive new lexical items. Tests such as the mentioned lexical-decision tasks were considered unworkable due to the sociolinguistic profile of the Papuan Malay speech variety and speech communities, discussed in §</w:t>
      </w:r>
      <w:r w:rsidR="00A45AF7">
        <w:fldChar w:fldCharType="begin"/>
      </w:r>
      <w:r w:rsidR="00A45AF7">
        <w:instrText xml:space="preserve"> REF _Ref370323844 \w \h </w:instrText>
      </w:r>
      <w:r w:rsidR="00A45AF7">
        <w:fldChar w:fldCharType="separate"/>
      </w:r>
      <w:r w:rsidR="00154D81">
        <w:rPr>
          <w:cs/>
        </w:rPr>
        <w:t>‎</w:t>
      </w:r>
      <w:r w:rsidR="00154D81">
        <w:t>1.5</w:t>
      </w:r>
      <w:r w:rsidR="00A45AF7">
        <w:fldChar w:fldCharType="end"/>
      </w:r>
      <w:r>
        <w:t>:</w:t>
      </w:r>
    </w:p>
    <w:p w14:paraId="2C3F40DC" w14:textId="30AC93BD" w:rsidR="00C87FB4" w:rsidRDefault="00C87FB4" w:rsidP="002A1DBD">
      <w:pPr>
        <w:pStyle w:val="I0Indented"/>
        <w:numPr>
          <w:ilvl w:val="0"/>
          <w:numId w:val="50"/>
        </w:numPr>
      </w:pPr>
      <w:r w:rsidRPr="00E34E66">
        <w:t xml:space="preserve">Functional distribution of Papuan Malay as the </w:t>
      </w:r>
      <w:r w:rsidRPr="0099608C">
        <w:rPr>
          <w:rStyle w:val="ChSmallCaps"/>
        </w:rPr>
        <w:t>low</w:t>
      </w:r>
      <w:r w:rsidRPr="00E34E66">
        <w:t xml:space="preserve"> variety, and Indonesian as the </w:t>
      </w:r>
      <w:r w:rsidRPr="0099608C">
        <w:rPr>
          <w:rStyle w:val="ChSmallCaps"/>
        </w:rPr>
        <w:t>high</w:t>
      </w:r>
      <w:r w:rsidRPr="00E34E66">
        <w:t xml:space="preserve"> variety, in terms of </w:t>
      </w:r>
      <w:r w:rsidR="00BA6215">
        <w:rPr>
          <w:rStyle w:val="Citation"/>
        </w:rPr>
        <w:fldChar w:fldCharType="begin"/>
      </w:r>
      <w:r w:rsidR="0092451D">
        <w:rPr>
          <w:rStyle w:val="Citation"/>
        </w:rPr>
        <w:instrText>ADDIN CITAVI.PLACEHOLDER 6cdb3047-7b77-48f3-994c-46be96f04f27 PFBsYWNlaG9sZGVyPg0KICA8QWRkSW5WZXJzaW9uPjUuMi4wLjg8L0FkZEluVmVyc2lvbj4NCiAgPElkPjZjZGIzMDQ3LTdiNzctNDhmMy05OTRjLTQ2YmU5NmYwNGYyNzwvSWQ+DQogIDxFbnRyaWVzPg0KICAgIDxFbnRyeT4NCiAgICAgIDxJZD5iYjVmNThhYi02Y2I0LTQ5MjUtYjMxNC1mNjI4NDAzOGNmNDA8L0lkPg0KICAgICAgPE5vUGFyPnRydWU8L05vUGFyPg0KICAgICAgPFBlcnNvbk9ubHk+dHJ1ZTwvUGVyc29uT25seT4NCiAgICAgIDxSZWZlcmVuY2VJZD5mMWEyNzEwMi02YTYxLTQ5YmQtOWFlZS0yZjVjZGQ4NDE1ZWY8L1JlZmVyZW5jZUlk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ZXJndXNvbjwvVGV4dD4NCiAgICA8L1RleHRVbml0Pg0KICA8L1RleHRVbml0cz4NCjwvUGxhY2Vob2xkZXI+</w:instrText>
      </w:r>
      <w:r w:rsidR="00BA6215">
        <w:rPr>
          <w:rStyle w:val="Citation"/>
        </w:rPr>
        <w:fldChar w:fldCharType="separate"/>
      </w:r>
      <w:bookmarkStart w:id="1167" w:name="_CTVP0016cdb30477b7748f3994c46be96f04f27"/>
      <w:r w:rsidR="0092006B">
        <w:rPr>
          <w:rStyle w:val="Citation"/>
        </w:rPr>
        <w:t>Ferguson</w:t>
      </w:r>
      <w:bookmarkEnd w:id="1167"/>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0258c4e2-c9d5-4b86-8883-14da9b7d7fcd PFBsYWNlaG9sZGVyPg0KICA8QWRkSW5WZXJzaW9uPjUuMi4wLjg8L0FkZEluVmVyc2lvbj4NCiAgPElkPjAyNThjNGUyLWM5ZDUtNGI4Ni04ODgzLTE0ZGE5YjdkN2ZjZDwvSWQ+DQogIDxFbnRyaWVzPg0KICAgIDxFbnRyeT4NCiAgICAgIDxJZD5iMGQwOGYwMi0xNjc3LTRlMDMtYTJkOC1kOTYwZGIxMjdkZmM8L0lkPg0KICAgICAgPFJlZmVyZW5jZUlkPmYxYTI3MTAyLTZhNjEtNDliZC05YWVlLTJmNWNkZDg0MTVlZ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3Mik8L1RleHQ+DQogICAgPC9UZXh0VW5pdD4NCiAgPC9UZXh0VW5pdHM+DQo8L1BsYWNlaG9sZGVyPg==</w:instrText>
      </w:r>
      <w:r w:rsidR="00BA6215">
        <w:rPr>
          <w:rStyle w:val="Citation"/>
        </w:rPr>
        <w:fldChar w:fldCharType="separate"/>
      </w:r>
      <w:bookmarkStart w:id="1168" w:name="_CTVP0010258c4e2c9d54b86888314da9b7d7fcd"/>
      <w:r w:rsidR="0092006B">
        <w:rPr>
          <w:rStyle w:val="Citation"/>
        </w:rPr>
        <w:t>(1972)</w:t>
      </w:r>
      <w:bookmarkEnd w:id="1168"/>
      <w:r w:rsidR="00BA6215">
        <w:rPr>
          <w:rStyle w:val="Citation"/>
        </w:rPr>
        <w:fldChar w:fldCharType="end"/>
      </w:r>
      <w:r w:rsidRPr="00E34E66">
        <w:t xml:space="preserve"> notion of diglossia;</w:t>
      </w:r>
    </w:p>
    <w:p w14:paraId="11A7F06C" w14:textId="510CF07F" w:rsidR="00C87FB4" w:rsidRDefault="007D1368" w:rsidP="002A1DBD">
      <w:pPr>
        <w:pStyle w:val="I0Indented"/>
        <w:numPr>
          <w:ilvl w:val="0"/>
          <w:numId w:val="50"/>
        </w:numPr>
      </w:pPr>
      <w:r>
        <w:t xml:space="preserve">Positive to somewhat </w:t>
      </w:r>
      <w:r w:rsidR="00904A3A" w:rsidRPr="00E34E66">
        <w:t xml:space="preserve">ambivalent </w:t>
      </w:r>
      <w:r w:rsidR="00C87FB4" w:rsidRPr="00E34E66">
        <w:t>language attitudes toward Papuan Malay</w:t>
      </w:r>
      <w:r w:rsidR="00C87FB4">
        <w:t>; and</w:t>
      </w:r>
    </w:p>
    <w:p w14:paraId="72BF110F" w14:textId="6EAA70EA" w:rsidR="00C87FB4" w:rsidRDefault="00C87FB4" w:rsidP="002A1DBD">
      <w:pPr>
        <w:pStyle w:val="I05I"/>
        <w:numPr>
          <w:ilvl w:val="0"/>
          <w:numId w:val="51"/>
        </w:numPr>
      </w:pPr>
      <w:r w:rsidRPr="00E34E66">
        <w:t xml:space="preserve">Lack of language awareness of </w:t>
      </w:r>
      <w:r w:rsidR="00227E5F">
        <w:t xml:space="preserve">many </w:t>
      </w:r>
      <w:r w:rsidRPr="00E34E66">
        <w:t>Papuan Malay speakers about the status of Papuan Malay as a langua</w:t>
      </w:r>
      <w:r>
        <w:t>ge distinct from Indonesian</w:t>
      </w:r>
      <w:r w:rsidRPr="00E34E66">
        <w:t>.</w:t>
      </w:r>
    </w:p>
    <w:p w14:paraId="26FE64A3" w14:textId="5C1CB7B8" w:rsidR="00672641" w:rsidRDefault="00672641" w:rsidP="00001343">
      <w:pPr>
        <w:pStyle w:val="Body0000after"/>
      </w:pPr>
      <w:r>
        <w:t xml:space="preserve">Given this sociolinguistic profile and the formal setting of a test situation as well as the fairly high degree of linguistic relatedness between Papuan Malay and Indonesian, an undesirable amount of interference from Indonesian was expected. This assumption is based on </w:t>
      </w:r>
      <w:r w:rsidR="00BA6215">
        <w:rPr>
          <w:rStyle w:val="Citation"/>
        </w:rPr>
        <w:fldChar w:fldCharType="begin"/>
      </w:r>
      <w:r w:rsidR="0092451D">
        <w:rPr>
          <w:rStyle w:val="Citation"/>
        </w:rPr>
        <w:instrText>ADDIN CITAVI.PLACEHOLDER cedf398d-4e86-41ad-961e-fc2e4fef3657 PFBsYWNlaG9sZGVyPg0KICA8QWRkSW5WZXJzaW9uPjUuMi4wLjg8L0FkZEluVmVyc2lvbj4NCiAgPElkPmNlZGYzOThkLTRlODYtNDFhZC05NjFlLWZjMmU0ZmVmMzY1NzwvSWQ+DQogIDxFbnRyaWVzPg0KICAgIDxFbnRyeT4NCiAgICAgIDxJZD40ZGEzMzRmZC1lMWYyLTQwNmMtYTc5Mi0yYjdlMmE3MzRhYjU8L0lkPg0KICAgICAgPE5vUGFyPnRydWU8L05vUGFyPg0KICAgICAgPFBlcnNvbk9ubHk+dHJ1ZTwvUGVyc29uT25seT4NCiAgICAgIDxSZWZlcmVuY2VJZD42YTA5YjA3Ny0yYWU0LTQ3ZWItYTE0ZC0zZWU2NTU5NmY5YjU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ZWlucmVpY2g8L1RleHQ+DQogICAgPC9UZXh0VW5pdD4NCiAgPC9UZXh0VW5pdHM+DQo8L1BsYWNlaG9sZGVyPg==</w:instrText>
      </w:r>
      <w:r w:rsidR="00BA6215">
        <w:rPr>
          <w:rStyle w:val="Citation"/>
        </w:rPr>
        <w:fldChar w:fldCharType="separate"/>
      </w:r>
      <w:bookmarkStart w:id="1169" w:name="_CTVP001cedf398d4e8641ad961efc2e4fef3657"/>
      <w:r w:rsidR="0092006B">
        <w:rPr>
          <w:rStyle w:val="Citation"/>
        </w:rPr>
        <w:t>Weinreich</w:t>
      </w:r>
      <w:bookmarkEnd w:id="1169"/>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45fa7ad6-3380-4441-a7f2-3f0f578855d4 PFBsYWNlaG9sZGVyPg0KICA8QWRkSW5WZXJzaW9uPjUuMi4wLjg8L0FkZEluVmVyc2lvbj4NCiAgPElkPjQ1ZmE3YWQ2LTMzODAtNDQ0MS1hN2YyLTNmMGY1Nzg4NTVkNDwvSWQ+DQogIDxFbnRyaWVzPg0KICAgIDxFbnRyeT4NCiAgICAgIDxJZD4zMWQwY2FjMi1lMzM1LTQ5MTItYTc4NS1kMDdiNmVmOTU5MW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ZhMDliMDc3LTJhZTQtNDdlYi1hMTRkLTNlZTY1NTk2ZjliNTwvUmVmZXJlbmNlSWQ+DQogICAgICA8WWVhck9ubHk+dHJ1ZTwvWWVhck9ubHk+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UzOiAxKTwvVGV4dD4NCiAgICA8L1RleHRVbml0Pg0KICA8L1RleHRVbml0cz4NCjwvUGxhY2Vob2xkZXI+</w:instrText>
      </w:r>
      <w:r w:rsidR="00BA6215">
        <w:rPr>
          <w:rStyle w:val="Citation"/>
        </w:rPr>
        <w:fldChar w:fldCharType="separate"/>
      </w:r>
      <w:bookmarkStart w:id="1170" w:name="_CTVP00145fa7ad633804441a7f23f0f578855d4"/>
      <w:r w:rsidR="0092006B">
        <w:rPr>
          <w:rStyle w:val="Citation"/>
        </w:rPr>
        <w:t>(1953: 1)</w:t>
      </w:r>
      <w:bookmarkEnd w:id="1170"/>
      <w:r w:rsidR="00BA6215">
        <w:rPr>
          <w:rStyle w:val="Citation"/>
        </w:rPr>
        <w:fldChar w:fldCharType="end"/>
      </w:r>
      <w:r>
        <w:t xml:space="preserve"> definition of </w:t>
      </w:r>
      <w:r w:rsidR="00B7093A">
        <w:t>“</w:t>
      </w:r>
      <w:r>
        <w:t>interference</w:t>
      </w:r>
      <w:r w:rsidR="00B7093A">
        <w:t>”</w:t>
      </w:r>
      <w:r>
        <w:t xml:space="preserve"> as </w:t>
      </w:r>
      <w:r w:rsidR="00B7093A">
        <w:t>“</w:t>
      </w:r>
      <w:r>
        <w:t>instances of deviation from the norms of either language which occur in the speech of bilinguals as a result of their familiarity with more than one language, i.e. as a result of language contact</w:t>
      </w:r>
      <w:r w:rsidR="00B7093A">
        <w:t>”</w:t>
      </w:r>
      <w:r>
        <w:t>. Even in a monolingual test situation, such interference would most likely have had a skewing impact on testees</w:t>
      </w:r>
      <w:r w:rsidR="00B7093A">
        <w:t>’</w:t>
      </w:r>
      <w:r>
        <w:t xml:space="preserve"> naïve judgments, given that, when in the </w:t>
      </w:r>
      <w:r w:rsidR="00B7093A">
        <w:t>“</w:t>
      </w:r>
      <w:r>
        <w:t xml:space="preserve">monolingual speech mode </w:t>
      </w:r>
      <w:r w:rsidR="00955FB3">
        <w:t xml:space="preserve">[…] </w:t>
      </w:r>
      <w:r>
        <w:t>bilinguals rarely deactivate the other language totally</w:t>
      </w:r>
      <w:r w:rsidR="00B7093A">
        <w:t>”</w:t>
      </w:r>
      <w:r w:rsidR="00AF1707" w:rsidRPr="00C109EA">
        <w:t>,</w:t>
      </w:r>
      <w:r>
        <w:t xml:space="preserve"> as </w:t>
      </w:r>
      <w:r w:rsidR="00BA6215">
        <w:rPr>
          <w:rStyle w:val="Citation"/>
        </w:rPr>
        <w:fldChar w:fldCharType="begin"/>
      </w:r>
      <w:r w:rsidR="0092451D">
        <w:rPr>
          <w:rStyle w:val="Citation"/>
        </w:rPr>
        <w:instrText>ADDIN CITAVI.PLACEHOLDER cc52f704-6d5e-4b14-9da8-65a824b79b96 PFBsYWNlaG9sZGVyPg0KICA8QWRkSW5WZXJzaW9uPjUuMi4wLjg8L0FkZEluVmVyc2lvbj4NCiAgPElkPmNjNTJmNzA0LTZkNWUtNGIxNC05ZGE4LTY1YTgyNGI3OWI5NjwvSWQ+DQogIDxFbnRyaWVzPg0KICAgIDxFbnRyeT4NCiAgICAgIDxJZD40NjQ4ODU0OS1kNDc3LTRmNDQtYTFhMy01ZmVmNDdmMjBhMmY8L0lkPg0KICAgICAgPE5vUGFyPnRydWU8L05vUGFyPg0KICAgICAgPFBlcnNvbk9ubHk+dHJ1ZTwvUGVyc29uT25seT4NCiAgICAgIDxSZWZlcmVuY2VJZD41OGNkNjNhNi0xN2Q4LTQ3NjctYjFjYy05NzFiZjBmM2U2ZGQ8L1JlZmVyZW5jZUlk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yb3NqZWFuPC9UZXh0Pg0KICAgIDwvVGV4dFVuaXQ+DQogIDwvVGV4dFVuaXRzPg0KPC9QbGFjZWhvbGRlcj4=</w:instrText>
      </w:r>
      <w:r w:rsidR="00BA6215">
        <w:rPr>
          <w:rStyle w:val="Citation"/>
        </w:rPr>
        <w:fldChar w:fldCharType="separate"/>
      </w:r>
      <w:bookmarkStart w:id="1171" w:name="_CTVP001cc52f7046d5e4b149da865a824b79b96"/>
      <w:r w:rsidR="0092006B">
        <w:rPr>
          <w:rStyle w:val="Citation"/>
        </w:rPr>
        <w:t>Grosjean</w:t>
      </w:r>
      <w:bookmarkEnd w:id="1171"/>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af1af533-9736-4c5f-ab4f-341f41eddc00 PFBsYWNlaG9sZGVyPg0KICA8QWRkSW5WZXJzaW9uPjUuMi4wLjg8L0FkZEluVmVyc2lvbj4NCiAgPElkPmFmMWFmNTMzLTk3MzYtNGM1Zi1hYjRmLTM0MWY0MWVkZGMwMDwvSWQ+DQogIDxFbnRyaWVzPg0KICAgIDxFbnRyeT4NCiAgICAgIDxJZD4yOGE5M2Q0MC02OWIwLTQwOTUtYWJkMC1lY2M4ZTU5MjY0MTg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mVmZXJlbmNlSWQ+NThjZDYzYTYtMTdkOC00NzY3LWIxY2MtOTcxYmYwZjNlNmRk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jogNTkpPC9UZXh0Pg0KICAgIDwvVGV4dFVuaXQ+DQogIDwvVGV4dFVuaXRzPg0KPC9QbGFjZWhvbGRlcj4=</w:instrText>
      </w:r>
      <w:r w:rsidR="00BA6215">
        <w:rPr>
          <w:rStyle w:val="Citation"/>
        </w:rPr>
        <w:fldChar w:fldCharType="separate"/>
      </w:r>
      <w:bookmarkStart w:id="1172" w:name="_CTVP001af1af53397364c5fab4f341f41eddc00"/>
      <w:r w:rsidR="0092006B">
        <w:rPr>
          <w:rStyle w:val="Citation"/>
        </w:rPr>
        <w:t>(1992: 59)</w:t>
      </w:r>
      <w:bookmarkEnd w:id="1172"/>
      <w:r w:rsidR="00BA6215">
        <w:rPr>
          <w:rStyle w:val="Citation"/>
        </w:rPr>
        <w:fldChar w:fldCharType="end"/>
      </w:r>
      <w:r w:rsidR="008C14D6">
        <w:t xml:space="preserve"> points</w:t>
      </w:r>
      <w:r>
        <w:t xml:space="preserve"> out.</w:t>
      </w:r>
    </w:p>
    <w:p w14:paraId="0867822E" w14:textId="450D2F6A" w:rsidR="00672641" w:rsidRDefault="00672641" w:rsidP="006E106D">
      <w:pPr>
        <w:pStyle w:val="Body0510after"/>
      </w:pPr>
      <w:r w:rsidRPr="00102E94">
        <w:t xml:space="preserve">Given these problems, the attested affixes and </w:t>
      </w:r>
      <w:r>
        <w:t>derived words</w:t>
      </w:r>
      <w:r w:rsidRPr="00102E94">
        <w:t xml:space="preserve"> </w:t>
      </w:r>
      <w:r>
        <w:t xml:space="preserve">were instead </w:t>
      </w:r>
      <w:r w:rsidRPr="00102E94">
        <w:t>examined in terms</w:t>
      </w:r>
      <w:r>
        <w:t xml:space="preserve"> of </w:t>
      </w:r>
      <w:r w:rsidR="004F4383">
        <w:t xml:space="preserve">six </w:t>
      </w:r>
      <w:r>
        <w:t xml:space="preserve">language internal and </w:t>
      </w:r>
      <w:r w:rsidR="00E55E65">
        <w:t xml:space="preserve">three </w:t>
      </w:r>
      <w:r>
        <w:t>language external factors. These factors were deemed relevant in examining the productivity of these affixes.</w:t>
      </w:r>
    </w:p>
    <w:p w14:paraId="05F9E4B3" w14:textId="77777777" w:rsidR="00672641" w:rsidRDefault="00672641" w:rsidP="006D26B6">
      <w:pPr>
        <w:pStyle w:val="O05N05wnext"/>
        <w:numPr>
          <w:ilvl w:val="0"/>
          <w:numId w:val="79"/>
        </w:numPr>
      </w:pPr>
      <w:r>
        <w:lastRenderedPageBreak/>
        <w:t>Language internal factors</w:t>
      </w:r>
    </w:p>
    <w:p w14:paraId="5EC74D2A" w14:textId="63447637" w:rsidR="00672641" w:rsidRDefault="00672641" w:rsidP="007855F0">
      <w:pPr>
        <w:pStyle w:val="Body0010after"/>
      </w:pPr>
      <w:r>
        <w:t xml:space="preserve">The affixes are examined with respect to the following </w:t>
      </w:r>
      <w:r w:rsidR="004F4383">
        <w:t xml:space="preserve">six </w:t>
      </w:r>
      <w:r>
        <w:t xml:space="preserve">language internal factors: (a) syntactic properties, (b) type frequencies, token frequencies, and hapaxes, </w:t>
      </w:r>
      <w:r w:rsidR="004F4383">
        <w:t>(c</w:t>
      </w:r>
      <w:r>
        <w:t>) form</w:t>
      </w:r>
      <w:r w:rsidRPr="0090507A">
        <w:rPr>
          <w:szCs w:val="19"/>
        </w:rPr>
        <w:t xml:space="preserve">-function relationship between the </w:t>
      </w:r>
      <w:r w:rsidR="004F4383">
        <w:rPr>
          <w:szCs w:val="19"/>
        </w:rPr>
        <w:t>derivation and its base word, (d</w:t>
      </w:r>
      <w:r>
        <w:rPr>
          <w:szCs w:val="19"/>
        </w:rPr>
        <w:t>) a</w:t>
      </w:r>
      <w:r w:rsidR="004F4383">
        <w:rPr>
          <w:lang w:eastAsia="en-US"/>
        </w:rPr>
        <w:t>lternative strategies, (e</w:t>
      </w:r>
      <w:r>
        <w:rPr>
          <w:lang w:eastAsia="en-US"/>
        </w:rPr>
        <w:t xml:space="preserve">) </w:t>
      </w:r>
      <w:r w:rsidR="008C351A">
        <w:rPr>
          <w:lang w:eastAsia="en-US"/>
        </w:rPr>
        <w:t>formally complex words with non-compositional semantics</w:t>
      </w:r>
      <w:r w:rsidR="004F4383">
        <w:rPr>
          <w:lang w:eastAsia="en-US"/>
        </w:rPr>
        <w:t>, and (f</w:t>
      </w:r>
      <w:r>
        <w:rPr>
          <w:lang w:eastAsia="en-US"/>
        </w:rPr>
        <w:t xml:space="preserve">) </w:t>
      </w:r>
      <w:r>
        <w:t xml:space="preserve">status of the </w:t>
      </w:r>
      <w:r>
        <w:rPr>
          <w:lang w:eastAsia="en-US"/>
        </w:rPr>
        <w:t>affixed lexemes</w:t>
      </w:r>
      <w:r>
        <w:t xml:space="preserve"> as part of the Papuan Malay lexicon or as code-switches with Indonesian.</w:t>
      </w:r>
    </w:p>
    <w:p w14:paraId="1EE82F8F" w14:textId="77777777" w:rsidR="00672641" w:rsidRDefault="00672641" w:rsidP="002A1DBD">
      <w:pPr>
        <w:pStyle w:val="O05N05wnext"/>
        <w:numPr>
          <w:ilvl w:val="0"/>
          <w:numId w:val="30"/>
        </w:numPr>
      </w:pPr>
      <w:r>
        <w:t>Syntactic properties</w:t>
      </w:r>
    </w:p>
    <w:p w14:paraId="4C75389F" w14:textId="75518BD2" w:rsidR="00672641" w:rsidRDefault="00EC64C4" w:rsidP="00EC64C4">
      <w:pPr>
        <w:pStyle w:val="I05I"/>
      </w:pPr>
      <w:r w:rsidRPr="00EC64C4">
        <w:t>If an affix is “polyfunctional”, that is, if it can take bases from more than one lexical category, this is taken as evidence that the process is more productive (</w:t>
      </w:r>
      <w:r w:rsidRPr="00EC64C4">
        <w:rPr>
          <w:rStyle w:val="Citation"/>
        </w:rPr>
        <w:fldChar w:fldCharType="begin"/>
      </w:r>
      <w:r w:rsidRPr="00EC64C4">
        <w:rPr>
          <w:rStyle w:val="Citation"/>
        </w:rPr>
        <w:instrText>ADDIN CITAVI.PLACEHOLDER b8b3f5ee-6ad0-4cfb-80d3-74ad1cbc0c8f 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29paiAyMDAyOiA5MOKAkzkxPC9UZXh0Pg0KICAgIDwvVGV4dFVuaXQ+DQogIDwvVGV4dFVuaXRzPg0KPC9QbGFjZWhvbGRlcj4=</w:instrText>
      </w:r>
      <w:r w:rsidRPr="00EC64C4">
        <w:rPr>
          <w:rStyle w:val="Citation"/>
        </w:rPr>
        <w:fldChar w:fldCharType="separate"/>
      </w:r>
      <w:bookmarkStart w:id="1173" w:name="_CTVP001b8b3f5ee6ad04cfb80d374ad1cbc0c8f"/>
      <w:r w:rsidR="0092006B">
        <w:rPr>
          <w:rStyle w:val="Citation"/>
        </w:rPr>
        <w:t>Booij 2002: 90–91</w:t>
      </w:r>
      <w:bookmarkEnd w:id="1173"/>
      <w:r w:rsidRPr="00EC64C4">
        <w:rPr>
          <w:rStyle w:val="Citation"/>
        </w:rPr>
        <w:fldChar w:fldCharType="end"/>
      </w:r>
      <w:r w:rsidRPr="00EC64C4">
        <w:t xml:space="preserve">; see also </w:t>
      </w:r>
      <w:r w:rsidRPr="00EC64C4">
        <w:rPr>
          <w:rStyle w:val="Citation"/>
        </w:rPr>
        <w:fldChar w:fldCharType="begin"/>
      </w:r>
      <w:r w:rsidRPr="00EC64C4">
        <w:rPr>
          <w:rStyle w:val="Citation"/>
        </w:rPr>
        <w:instrText>ADDIN CITAVI.PLACEHOLDER 5817cf48-b73a-4337-a444-58b8d4814eb9 PFBsYWNlaG9sZGVyPg0KICA8QWRkSW5WZXJzaW9uPjUuMi4wLjg8L0FkZEluVmVyc2lvbj4NCiAgPElkPjU4MTdjZjQ4LWI3M2EtNDMzNy1hNDQ0LTU4YjhkNDgxNGViOTwvSWQ+DQogIDxFbnRyaWVzPg0KICAgIDxFbnRyeT4NCiAgICAgIDxJZD5mMDJmNTdmOC0zNzNlLTRiNzctOTliNy03MjNkODMyYjIwMTQ8L0lkPg0KICAgICAgPE5vUGFyPnRydWU8L05vUGFyPg0KICAgICAgPFJlZmVyZW5jZUlkPmU5MDBmNDI0LTY5ZTItNGY1OC1iOTQ1LWU0YTUzOTIyNDg0Yz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ndhbmVuYnVyZyAyMDAwPC9UZXh0Pg0KICAgIDwvVGV4dFVuaXQ+DQogIDwvVGV4dFVuaXRzPg0KPC9QbGFjZWhvbGRlcj4=</w:instrText>
      </w:r>
      <w:r w:rsidRPr="00EC64C4">
        <w:rPr>
          <w:rStyle w:val="Citation"/>
        </w:rPr>
        <w:fldChar w:fldCharType="separate"/>
      </w:r>
      <w:bookmarkStart w:id="1174" w:name="_CTVP0015817cf48b73a4337a44458b8d4814eb9"/>
      <w:r w:rsidR="0092006B">
        <w:rPr>
          <w:rStyle w:val="Citation"/>
        </w:rPr>
        <w:t>Zwanenburg 2000</w:t>
      </w:r>
      <w:bookmarkEnd w:id="1174"/>
      <w:r w:rsidRPr="00EC64C4">
        <w:rPr>
          <w:rStyle w:val="Citation"/>
        </w:rPr>
        <w:fldChar w:fldCharType="end"/>
      </w:r>
      <w:r w:rsidRPr="00EC64C4">
        <w:t>).</w:t>
      </w:r>
      <w:r>
        <w:t xml:space="preserve"> Hence, </w:t>
      </w:r>
      <w:r w:rsidR="007F2C96">
        <w:t xml:space="preserve">the syntactic properties </w:t>
      </w:r>
      <w:r>
        <w:t>for each affix</w:t>
      </w:r>
      <w:r w:rsidR="007F2C96">
        <w:t xml:space="preserve"> are </w:t>
      </w:r>
      <w:r>
        <w:t xml:space="preserve">examined </w:t>
      </w:r>
      <w:r w:rsidR="007F2C96">
        <w:t xml:space="preserve">as to whether </w:t>
      </w:r>
      <w:r>
        <w:t xml:space="preserve">it </w:t>
      </w:r>
      <w:r w:rsidR="007F2C96">
        <w:t>can be attached to verbal, nominal, adverbial, and/or other bases. Likewise, the syntactic properties of the affixed lexemes are described, as to which word class they belong to.</w:t>
      </w:r>
    </w:p>
    <w:p w14:paraId="480A0407" w14:textId="77777777" w:rsidR="00672641" w:rsidRDefault="00672641" w:rsidP="002A1DBD">
      <w:pPr>
        <w:pStyle w:val="O05N05wnext"/>
        <w:numPr>
          <w:ilvl w:val="0"/>
          <w:numId w:val="30"/>
        </w:numPr>
      </w:pPr>
      <w:r>
        <w:t>Type frequencies, token frequencies and hapaxes</w:t>
      </w:r>
      <w:r>
        <w:rPr>
          <w:rStyle w:val="FootnoteReference"/>
        </w:rPr>
        <w:footnoteReference w:id="107"/>
      </w:r>
    </w:p>
    <w:p w14:paraId="41979A29" w14:textId="6DF26107" w:rsidR="00E4775C" w:rsidRDefault="00E4775C" w:rsidP="009F5387">
      <w:pPr>
        <w:pStyle w:val="I0Indented"/>
      </w:pPr>
      <w:r>
        <w:t>If an affix is represented by a large number of words (high type frequency) which, in turn, have low token frequencies,</w:t>
      </w:r>
      <w:r>
        <w:rPr>
          <w:lang w:eastAsia="en-US"/>
        </w:rPr>
        <w:t xml:space="preserve"> this is taken as an indication that the affixation process is more likely to be productive. </w:t>
      </w:r>
      <w:r>
        <w:t xml:space="preserve">(For the purposes of this study, type frequencies of ten or more are considered as </w:t>
      </w:r>
      <w:r w:rsidR="00B7093A">
        <w:t>“</w:t>
      </w:r>
      <w:r>
        <w:t>(relatively) high</w:t>
      </w:r>
      <w:r w:rsidR="00B7093A">
        <w:t>”</w:t>
      </w:r>
      <w:r>
        <w:t xml:space="preserve"> while token frequencies of less than 20 are considered as </w:t>
      </w:r>
      <w:r w:rsidR="00B7093A">
        <w:t>“</w:t>
      </w:r>
      <w:r>
        <w:t>(relatively) low</w:t>
      </w:r>
      <w:r w:rsidR="00B7093A">
        <w:t>”</w:t>
      </w:r>
      <w:r>
        <w:t>.)</w:t>
      </w:r>
    </w:p>
    <w:p w14:paraId="47A30D90" w14:textId="6E8E730D" w:rsidR="00E4775C" w:rsidRDefault="00E4775C" w:rsidP="00F071A1">
      <w:pPr>
        <w:pStyle w:val="I0050ptafter"/>
      </w:pPr>
      <w:r>
        <w:rPr>
          <w:rStyle w:val="Citation"/>
        </w:rPr>
        <w:t>As</w:t>
      </w:r>
      <w:r w:rsidR="00513C8C" w:rsidRPr="00513C8C">
        <w:rPr>
          <w:rStyle w:val="Citation"/>
        </w:rPr>
        <w:t xml:space="preserve"> </w:t>
      </w:r>
      <w:r w:rsidR="00BA6215">
        <w:rPr>
          <w:rStyle w:val="Citation"/>
        </w:rPr>
        <w:fldChar w:fldCharType="begin"/>
      </w:r>
      <w:r w:rsidR="003A5B20">
        <w:rPr>
          <w:rStyle w:val="Citation"/>
        </w:rPr>
        <w:instrText>ADDIN CITAVI.PLACEHOLDER 8c7c742b-b95c-49a3-b15f-77d5c33d4a9a PFBsYWNlaG9sZGVyPg0KICA8QWRkSW5WZXJzaW9uPjUuMi4wLjg8L0FkZEluVmVyc2lvbj4NCiAgPElkPjhjN2M3NDJiLWI5NWMtNDlhMy1iMTVmLTc3ZDVjMzNkNGE5YTwvSWQ+DQogIDxFbnRyaWVzPg0KICAgIDxFbnRyeT4NCiAgICAgIDxJZD5hZDNkMzJhZi05MzJlLTRkNzYtODBjZC0xMmM2MzMzZWY5MjI8L0lkPg0KICAgICAgPE5vUGFyPnRydWU8L05vUGFyPg0KICAgICAgPFBlcnNvbk9ubHk+dHJ1ZTwvUGVyc29uT25seT4NCiAgICAgIDxSZWZlcmVuY2VJZD4zMWJjMmYyYy00MTI4LTRmMDgtYWNlYi03MDMzOWYzMzdhOGE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SmVubmlmZXI8L0ZpcnN0TmFtZT4NCiAgICAgICAgICAgIDxMYXN0TmFtZT5IYXk8L0xhc3R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5PC9UZXh0Pg0KICAgIDwvVGV4dFVuaXQ+DQogIDwvVGV4dFVuaXRzPg0KPC9QbGFjZWhvbGRlcj4=</w:instrText>
      </w:r>
      <w:r w:rsidR="00BA6215">
        <w:rPr>
          <w:rStyle w:val="Citation"/>
        </w:rPr>
        <w:fldChar w:fldCharType="separate"/>
      </w:r>
      <w:bookmarkStart w:id="1177" w:name="_CTVP0018c7c742bb95c49a3b15f77d5c33d4a9a"/>
      <w:r w:rsidR="0092006B">
        <w:rPr>
          <w:rStyle w:val="Citation"/>
        </w:rPr>
        <w:t>Hay</w:t>
      </w:r>
      <w:bookmarkEnd w:id="1177"/>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881fd9f5-cea1-4f67-aa44-00bb5c3d9380 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plbm5pZmVyPC9GaXJzdE5hbWU+DQogICAgICAgICAgICA8TGFzdE5hbWU+SGF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TogMTA0NOKAkzEwNDcpPC9UZXh0Pg0KICAgIDwvVGV4dFVuaXQ+DQogIDwvVGV4dFVuaXRzPg0KPC9QbGFjZWhvbGRlcj4=</w:instrText>
      </w:r>
      <w:r w:rsidR="00BA6215">
        <w:rPr>
          <w:rStyle w:val="Citation"/>
        </w:rPr>
        <w:fldChar w:fldCharType="separate"/>
      </w:r>
      <w:bookmarkStart w:id="1178" w:name="_CTVP001881fd9f5cea14f67aa4400bb5c3d9380"/>
      <w:r w:rsidR="0092006B">
        <w:rPr>
          <w:rStyle w:val="Citation"/>
        </w:rPr>
        <w:t>(2001: 1044–1047)</w:t>
      </w:r>
      <w:bookmarkEnd w:id="1178"/>
      <w:r w:rsidR="00BA6215">
        <w:rPr>
          <w:rStyle w:val="Citation"/>
        </w:rPr>
        <w:fldChar w:fldCharType="end"/>
      </w:r>
      <w:r w:rsidRPr="0007304A">
        <w:rPr>
          <w:szCs w:val="20"/>
        </w:rPr>
        <w:t xml:space="preserve"> </w:t>
      </w:r>
      <w:r>
        <w:rPr>
          <w:szCs w:val="20"/>
        </w:rPr>
        <w:t xml:space="preserve">points out, </w:t>
      </w:r>
      <w:r w:rsidR="00B7093A">
        <w:rPr>
          <w:szCs w:val="20"/>
        </w:rPr>
        <w:t>“</w:t>
      </w:r>
      <w:r w:rsidRPr="0007304A">
        <w:t>the frequency of the base form is involved in facilitating decomposability. When the base is more frequent than the whole, the word is easily and readily decomposable. However, when the derived form is more frequent than the base it contains, it is more difficult to decompose and a</w:t>
      </w:r>
      <w:r w:rsidRPr="004D4F25">
        <w:t>ppears to be less complex</w:t>
      </w:r>
      <w:r w:rsidR="00B7093A">
        <w:t>”</w:t>
      </w:r>
      <w:r w:rsidRPr="004D4F25">
        <w:t>.</w:t>
      </w:r>
      <w:r>
        <w:t xml:space="preserve"> In terms of processing, </w:t>
      </w:r>
      <w:r w:rsidRPr="004D4F25">
        <w:t>morphologically complex words</w:t>
      </w:r>
      <w:r>
        <w:t xml:space="preserve"> with a low relative frequency are accessed via their parts, that is, via a </w:t>
      </w:r>
      <w:r w:rsidR="00B7093A">
        <w:t>“</w:t>
      </w:r>
      <w:r>
        <w:t>decomposed access</w:t>
      </w:r>
      <w:r w:rsidR="00B7093A">
        <w:t>”</w:t>
      </w:r>
      <w:r>
        <w:t xml:space="preserve"> or </w:t>
      </w:r>
      <w:r w:rsidR="00B7093A">
        <w:t>“</w:t>
      </w:r>
      <w:r w:rsidRPr="004D4F25">
        <w:t>parsing route</w:t>
      </w:r>
      <w:r w:rsidR="00B7093A">
        <w:t>”</w:t>
      </w:r>
      <w:r>
        <w:t xml:space="preserve">. </w:t>
      </w:r>
      <w:r w:rsidRPr="004D4F25">
        <w:t>Morphologically complex words</w:t>
      </w:r>
      <w:r>
        <w:t xml:space="preserve"> with a high relative frequency, by contrast, are accessed as whole words via a </w:t>
      </w:r>
      <w:r w:rsidR="00B7093A">
        <w:t>“</w:t>
      </w:r>
      <w:r>
        <w:t>whole-word access</w:t>
      </w:r>
      <w:r w:rsidR="00B7093A">
        <w:t>”</w:t>
      </w:r>
      <w:r>
        <w:t xml:space="preserve"> or </w:t>
      </w:r>
      <w:r w:rsidR="00B7093A">
        <w:t>“</w:t>
      </w:r>
      <w:r>
        <w:t>direct route</w:t>
      </w:r>
      <w:r w:rsidR="00B7093A">
        <w:t>”</w:t>
      </w:r>
      <w:r>
        <w:t xml:space="preserve"> </w:t>
      </w:r>
      <w:r w:rsidR="00BA6215">
        <w:rPr>
          <w:rStyle w:val="Citation"/>
        </w:rPr>
        <w:fldChar w:fldCharType="begin"/>
      </w:r>
      <w:r w:rsidR="003A5B20">
        <w:rPr>
          <w:rStyle w:val="Citation"/>
        </w:rPr>
        <w:instrText>ADDIN CITAVI.PLACEHOLDER 0e88ad5a-ce31-4b26-b4e9-de6d40958325 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mVubmlmZXI8L0ZpcnN0TmFtZT4NCiAgICAgICAgICAgIDxMYXN0TmFtZT5IYXk8L0xhc3R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E6IDEwNTUpPC9UZXh0Pg0KICAgIDwvVGV4dFVuaXQ+DQogIDwvVGV4dFVuaXRzPg0KPC9QbGFjZWhvbGRlcj4=</w:instrText>
      </w:r>
      <w:r w:rsidR="00BA6215">
        <w:rPr>
          <w:rStyle w:val="Citation"/>
        </w:rPr>
        <w:fldChar w:fldCharType="separate"/>
      </w:r>
      <w:bookmarkStart w:id="1179" w:name="_CTVP0010e88ad5ace314b26b4e9de6d40958325"/>
      <w:r w:rsidR="0092006B">
        <w:rPr>
          <w:rStyle w:val="Citation"/>
        </w:rPr>
        <w:t>(2001: 1055)</w:t>
      </w:r>
      <w:bookmarkEnd w:id="1179"/>
      <w:r w:rsidR="00BA6215">
        <w:rPr>
          <w:rStyle w:val="Citation"/>
        </w:rPr>
        <w:fldChar w:fldCharType="end"/>
      </w:r>
      <w:r w:rsidRPr="0007304A">
        <w:t>.</w:t>
      </w:r>
    </w:p>
    <w:p w14:paraId="554C20C8" w14:textId="30B7A40B" w:rsidR="00E4775C" w:rsidRDefault="00E4775C" w:rsidP="00F071A1">
      <w:pPr>
        <w:pStyle w:val="I0050ptafter"/>
      </w:pPr>
      <w:r>
        <w:t xml:space="preserve">Building on </w:t>
      </w:r>
      <w:r w:rsidR="00BA6215">
        <w:rPr>
          <w:rStyle w:val="Citation"/>
        </w:rPr>
        <w:fldChar w:fldCharType="begin"/>
      </w:r>
      <w:r w:rsidR="003A5B20">
        <w:rPr>
          <w:rStyle w:val="Citation"/>
        </w:rPr>
        <w:instrText>ADDIN CITAVI.PLACEHOLDER 3324f8ae-59de-42e4-b82c-6ef297b33ea1 PFBsYWNlaG9sZGVyPg0KICA8QWRkSW5WZXJzaW9uPjUuMi4wLjg8L0FkZEluVmVyc2lvbj4NCiAgPElkPjMzMjRmOGFlLTU5ZGUtNDJlNC1iODJjLTZlZjI5N2IzM2VhMTwvSWQ+DQogIDxFbnRyaWVzPg0KICAgIDxFbnRyeT4NCiAgICAgIDxJZD4wODMyZDc3Yy0zZDMxLTRmNDUtOTQ5NS00NWEyMzRmMTMwOTI8L0lkPg0KICAgICAgPE5vUGFyPnRydWU8L05vUGFyPg0KICAgICAgPFBlcnNvbk9ubHk+dHJ1ZTwvUGVyc29uT25seT4NCiAgICAgIDxSZWZlcmVuY2VJZD4zMWJjMmYyYy00MTI4LTRmMDgtYWNlYi03MDMzOWYzMzdhOGE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SmVubmlmZXI8L0ZpcnN0TmFtZT4NCiAgICAgICAgICAgIDxMYXN0TmFtZT5IYXk8L0xhc3R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5PC9UZXh0Pg0KICAgIDwvVGV4dFVuaXQ+DQogIDwvVGV4dFVuaXRzPg0KPC9QbGFjZWhvbGRlcj4=</w:instrText>
      </w:r>
      <w:r w:rsidR="00BA6215">
        <w:rPr>
          <w:rStyle w:val="Citation"/>
        </w:rPr>
        <w:fldChar w:fldCharType="separate"/>
      </w:r>
      <w:bookmarkStart w:id="1180" w:name="_CTVP0013324f8ae59de42e4b82c6ef297b33ea1"/>
      <w:r w:rsidR="0092006B">
        <w:rPr>
          <w:rStyle w:val="Citation"/>
        </w:rPr>
        <w:t>Hay</w:t>
      </w:r>
      <w:bookmarkEnd w:id="1180"/>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51e3b5b2-623e-458f-8ae9-e385b4299d9f PFBsYWNlaG9sZGVyPg0KICA8QWRkSW5WZXJzaW9uPjUuMi4wLjg8L0FkZEluVmVyc2lvbj4NCiAgPElkPjUxZTNiNWIyLTYyM2UtNDU4Zi04YWU5LWUzODViNDI5OWQ5ZjwvSWQ+DQogIDxFbnRyaWVzPg0KICAgIDxFbnRyeT4NCiAgICAgIDxJZD43NjFhMjZmOC01ODVmLTQwMDQtYjEzNi0wOWVkNmVkMDc0MDc8L0lkPg0KICAgICAgPFJlZmVyZW5jZUlkPjMxYmMyZjJjLTQxMjgtNGYwOC1hY2ViLTcwMzM5ZjMzN2E4Y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ZW5uaWZlcjwvRmlyc3ROYW1lPg0KICAgICAgICAgICAgPExhc3ROYW1lPkhheT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Sk8L1RleHQ+DQogICAgPC9UZXh0VW5pdD4NCiAgPC9UZXh0VW5pdHM+DQo8L1BsYWNlaG9sZGVyPg==</w:instrText>
      </w:r>
      <w:r w:rsidR="00BA6215">
        <w:rPr>
          <w:rStyle w:val="Citation"/>
        </w:rPr>
        <w:fldChar w:fldCharType="separate"/>
      </w:r>
      <w:bookmarkStart w:id="1181" w:name="_CTVP00151e3b5b2623e458f8ae9e385b4299d9f"/>
      <w:r w:rsidR="0092006B">
        <w:rPr>
          <w:rStyle w:val="Citation"/>
        </w:rPr>
        <w:t>(2001)</w:t>
      </w:r>
      <w:bookmarkEnd w:id="1181"/>
      <w:r w:rsidR="00BA6215">
        <w:rPr>
          <w:rStyle w:val="Citation"/>
        </w:rPr>
        <w:fldChar w:fldCharType="end"/>
      </w:r>
      <w:r>
        <w:t xml:space="preserve">, </w:t>
      </w:r>
      <w:r w:rsidR="00BA6215">
        <w:rPr>
          <w:rStyle w:val="Citation"/>
        </w:rPr>
        <w:fldChar w:fldCharType="begin"/>
      </w:r>
      <w:r w:rsidR="003A5B20">
        <w:rPr>
          <w:rStyle w:val="Citation"/>
        </w:rPr>
        <w:instrText>ADDIN CITAVI.PLACEHOLDER 98640c87-f0aa-43b5-be9c-b7e33456343b 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5IGFuZCBCYWF5ZW48L1RleHQ+DQogICAgPC9UZXh0VW5pdD4NCiAgPC9UZXh0VW5pdHM+DQo8L1BsYWNlaG9sZGVyPg==</w:instrText>
      </w:r>
      <w:r w:rsidR="00BA6215">
        <w:rPr>
          <w:rStyle w:val="Citation"/>
        </w:rPr>
        <w:fldChar w:fldCharType="separate"/>
      </w:r>
      <w:bookmarkStart w:id="1182" w:name="_CTVP00198640c87f0aa43b5be9cb7e33456343b"/>
      <w:r w:rsidR="0092006B">
        <w:rPr>
          <w:rStyle w:val="Citation"/>
        </w:rPr>
        <w:t>Hay and Baayen</w:t>
      </w:r>
      <w:bookmarkEnd w:id="1182"/>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5fdf2d60-ce3f-4e50-95ca-53397b3b8b5c 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jogMjAz4oCTMjA0KTwvVGV4dD4NCiAgICA8L1RleHRVbml0Pg0KICA8L1RleHRVbml0cz4NCjwvUGxhY2Vob2xkZXI+</w:instrText>
      </w:r>
      <w:r w:rsidR="00BA6215">
        <w:rPr>
          <w:rStyle w:val="Citation"/>
        </w:rPr>
        <w:fldChar w:fldCharType="separate"/>
      </w:r>
      <w:bookmarkStart w:id="1183" w:name="_CTVP0015fdf2d60ce3f4e5095ca53397b3b8b5c"/>
      <w:r w:rsidR="0092006B">
        <w:rPr>
          <w:rStyle w:val="Citation"/>
        </w:rPr>
        <w:t>(2002: 203–204)</w:t>
      </w:r>
      <w:bookmarkEnd w:id="1183"/>
      <w:r w:rsidR="00BA6215">
        <w:rPr>
          <w:rStyle w:val="Citation"/>
        </w:rPr>
        <w:fldChar w:fldCharType="end"/>
      </w:r>
      <w:r>
        <w:t xml:space="preserve"> argue that </w:t>
      </w:r>
      <w:r w:rsidR="00B7093A">
        <w:t>“</w:t>
      </w:r>
      <w:r>
        <w:t>for an affix to remain productive, words containing that affix must be parsed sufficiently often that the resting activation level of that affix remains high</w:t>
      </w:r>
      <w:r w:rsidR="00B7093A">
        <w:t>”</w:t>
      </w:r>
      <w:r>
        <w:t xml:space="preserve">. The findings of their study confirm this link between productivity and parsing. </w:t>
      </w:r>
      <w:r w:rsidR="00BA6215">
        <w:rPr>
          <w:rStyle w:val="Citation"/>
        </w:rPr>
        <w:fldChar w:fldCharType="begin"/>
      </w:r>
      <w:r w:rsidR="003A5B20">
        <w:rPr>
          <w:rStyle w:val="Citation"/>
        </w:rPr>
        <w:instrText>ADDIN CITAVI.PLACEHOLDER 6cc2805e-7c4b-4188-9780-d31f2f3ea418 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5IGFuZCBCYWF5ZW48L1RleHQ+DQogICAgPC9UZXh0VW5pdD4NCiAgPC9UZXh0VW5pdHM+DQo8L1BsYWNlaG9sZGVyPg==</w:instrText>
      </w:r>
      <w:r w:rsidR="00BA6215">
        <w:rPr>
          <w:rStyle w:val="Citation"/>
        </w:rPr>
        <w:fldChar w:fldCharType="separate"/>
      </w:r>
      <w:bookmarkStart w:id="1184" w:name="_CTVP0016cc2805e7c4b41889780d31f2f3ea418"/>
      <w:r w:rsidR="0092006B">
        <w:rPr>
          <w:rStyle w:val="Citation"/>
        </w:rPr>
        <w:t>Hay and Baayen</w:t>
      </w:r>
      <w:bookmarkEnd w:id="1184"/>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3b6366fb-a0c8-4da5-88f0-c7bc1db224e2 PFBsYWNlaG9sZGVyPg0KICA8QWRkSW5WZXJzaW9uPjUuMi4wLjg8L0FkZEluVmVyc2lvbj4NCiAgPElkPjNiNjM2NmZiLWEwYzgtNGRhNS04OGYwLWM3YmMxZGIyMjRlMjwvSWQ+DQogIDxFbnRyaWVzPg0KICAgIDxFbnRyeT4NCiAgICAgIDxJZD42ZWQyZGY1NC1lYWE5LTQ4MmYtYTYwMi04Mjg4NmM4NWEyNmQ8L0lkPg0KICAgICAgPFJlZmVyZW5jZUlkPmRiNjQ4OGVlLTE5NDktNDQ3OS1hMmVkLWQ3YzNhMDNmNTk2Yz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ik8L1RleHQ+DQogICAgPC9UZXh0VW5pdD4NCiAgPC9UZXh0VW5pdHM+DQo8L1BsYWNlaG9sZGVyPg==</w:instrText>
      </w:r>
      <w:r w:rsidR="00BA6215">
        <w:rPr>
          <w:rStyle w:val="Citation"/>
        </w:rPr>
        <w:fldChar w:fldCharType="separate"/>
      </w:r>
      <w:bookmarkStart w:id="1185" w:name="_CTVP0013b6366fba0c84da588f0c7bc1db224e2"/>
      <w:r w:rsidR="0092006B">
        <w:rPr>
          <w:rStyle w:val="Citation"/>
        </w:rPr>
        <w:t>(2002)</w:t>
      </w:r>
      <w:bookmarkEnd w:id="1185"/>
      <w:r w:rsidR="00BA6215">
        <w:rPr>
          <w:rStyle w:val="Citation"/>
        </w:rPr>
        <w:fldChar w:fldCharType="end"/>
      </w:r>
      <w:r>
        <w:t xml:space="preserve"> show that affixes which derive words with low relative frequencies and high rates of decomposition are more likely to </w:t>
      </w:r>
      <w:r>
        <w:lastRenderedPageBreak/>
        <w:t>be productive. By contrast, affixes which derive words with high relative frequencies and low rates of decomposition are less likely to be productive.</w:t>
      </w:r>
    </w:p>
    <w:p w14:paraId="78BE474F" w14:textId="717671CC" w:rsidR="00E4775C" w:rsidRDefault="00ED27C6" w:rsidP="00F071A1">
      <w:pPr>
        <w:pStyle w:val="I0050ptafter"/>
      </w:pPr>
      <w:r>
        <w:t xml:space="preserve">Along similar lines </w:t>
      </w:r>
      <w:r w:rsidR="00BA6215">
        <w:rPr>
          <w:rStyle w:val="Citation"/>
        </w:rPr>
        <w:fldChar w:fldCharType="begin"/>
      </w:r>
      <w:r w:rsidR="0092451D">
        <w:rPr>
          <w:rStyle w:val="Citation"/>
        </w:rPr>
        <w:instrText>ADDIN CITAVI.PLACEHOLDER e625b8dd-75c7-4413-b972-7b2478de6cb9 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xhZzwvVGV4dD4NCiAgICA8L1RleHRVbml0Pg0KICA8L1RleHRVbml0cz4NCjwvUGxhY2Vob2xkZXI+</w:instrText>
      </w:r>
      <w:r w:rsidR="00BA6215">
        <w:rPr>
          <w:rStyle w:val="Citation"/>
        </w:rPr>
        <w:fldChar w:fldCharType="separate"/>
      </w:r>
      <w:bookmarkStart w:id="1186" w:name="_CTVP001e625b8dd75c74413b9727b2478de6cb9"/>
      <w:r w:rsidR="0092006B">
        <w:rPr>
          <w:rStyle w:val="Citation"/>
        </w:rPr>
        <w:t>Plag</w:t>
      </w:r>
      <w:bookmarkEnd w:id="1186"/>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aabb928-0161-4d21-96d7-a413a862f56e 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ZiOiA1NDIpPC9UZXh0Pg0KICAgIDwvVGV4dFVuaXQ+DQogIDwvVGV4dFVuaXRzPg0KPC9QbGFjZWhvbGRlcj4=</w:instrText>
      </w:r>
      <w:r w:rsidR="00BA6215">
        <w:rPr>
          <w:rStyle w:val="Citation"/>
        </w:rPr>
        <w:fldChar w:fldCharType="separate"/>
      </w:r>
      <w:bookmarkStart w:id="1187" w:name="_CTVP001daabb92801614d2196d7a413a862f56e"/>
      <w:r w:rsidR="0092006B">
        <w:rPr>
          <w:rStyle w:val="Citation"/>
        </w:rPr>
        <w:t>(2006b: 542)</w:t>
      </w:r>
      <w:bookmarkEnd w:id="1187"/>
      <w:r w:rsidR="00BA6215">
        <w:rPr>
          <w:rStyle w:val="Citation"/>
        </w:rPr>
        <w:fldChar w:fldCharType="end"/>
      </w:r>
      <w:r>
        <w:t xml:space="preserve"> discusses the </w:t>
      </w:r>
      <w:r w:rsidRPr="0007304A">
        <w:t>decomposability</w:t>
      </w:r>
      <w:r>
        <w:t xml:space="preserve"> of derived words with low token frequencies which</w:t>
      </w:r>
      <w:r w:rsidRPr="008D485F">
        <w:t xml:space="preserve"> </w:t>
      </w:r>
      <w:r w:rsidR="00B7093A">
        <w:t>“</w:t>
      </w:r>
      <w:r w:rsidRPr="008D485F">
        <w:t>tend to be words that are unlikely to be familiar to the hearer</w:t>
      </w:r>
      <w:r w:rsidR="00B7093A">
        <w:t>”</w:t>
      </w:r>
      <w:r>
        <w:t xml:space="preserve">. They can, however, be understood if </w:t>
      </w:r>
      <w:r w:rsidR="00B7093A">
        <w:t>“</w:t>
      </w:r>
      <w:r>
        <w:t>an available word-formation rule allows the decomposition of the newly encountered word into its constituent morphemes and thus the computation of the meaning on the basis of the meaning of the parts</w:t>
      </w:r>
      <w:r w:rsidR="00B7093A">
        <w:t>”</w:t>
      </w:r>
      <w:r>
        <w:t xml:space="preserve"> </w:t>
      </w:r>
      <w:r w:rsidR="00BA6215">
        <w:rPr>
          <w:rStyle w:val="Citation"/>
        </w:rPr>
        <w:fldChar w:fldCharType="begin"/>
      </w:r>
      <w:r w:rsidR="0092451D">
        <w:rPr>
          <w:rStyle w:val="Citation"/>
        </w:rPr>
        <w:instrText>ADDIN CITAVI.PLACEHOLDER 57d6e6d1-d678-4d10-a923-e1fa0b274243 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ZiOiA1NDIpPC9UZXh0Pg0KICAgIDwvVGV4dFVuaXQ+DQogIDwvVGV4dFVuaXRzPg0KPC9QbGFjZWhvbGRlcj4=</w:instrText>
      </w:r>
      <w:r w:rsidR="00BA6215">
        <w:rPr>
          <w:rStyle w:val="Citation"/>
        </w:rPr>
        <w:fldChar w:fldCharType="separate"/>
      </w:r>
      <w:bookmarkStart w:id="1188" w:name="_CTVP00157d6e6d1d6784d10a923e1fa0b274243"/>
      <w:r w:rsidR="0092006B">
        <w:rPr>
          <w:rStyle w:val="Citation"/>
        </w:rPr>
        <w:t>(2006b: 542)</w:t>
      </w:r>
      <w:bookmarkEnd w:id="1188"/>
      <w:r w:rsidR="00BA6215">
        <w:rPr>
          <w:rStyle w:val="Citation"/>
        </w:rPr>
        <w:fldChar w:fldCharType="end"/>
      </w:r>
      <w:r>
        <w:t xml:space="preserve">. Hence, productive morphological patterns tend to be characterized by </w:t>
      </w:r>
      <w:r w:rsidR="00B7093A">
        <w:t>“</w:t>
      </w:r>
      <w:r>
        <w:t>large numbers of low frequency words and small numbers of high frequency words, with the former keeping the rule alive. In contrast, unproductive morphological categories will be characterized by a preponderance of words with rather high frequencies and by a small number of words with low frequencies</w:t>
      </w:r>
      <w:r w:rsidR="00B7093A">
        <w:t>”</w:t>
      </w:r>
      <w:r>
        <w:t xml:space="preserve"> </w:t>
      </w:r>
      <w:r w:rsidR="00BA6215">
        <w:rPr>
          <w:rStyle w:val="Citation"/>
        </w:rPr>
        <w:fldChar w:fldCharType="begin"/>
      </w:r>
      <w:r w:rsidR="0092451D">
        <w:rPr>
          <w:rStyle w:val="Citation"/>
        </w:rPr>
        <w:instrText>ADDIN CITAVI.PLACEHOLDER c8416d5a-e79d-4aa8-8251-9d0b79fa961d 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ZiOiA1NDIpPC9UZXh0Pg0KICAgIDwvVGV4dFVuaXQ+DQogIDwvVGV4dFVuaXRzPg0KPC9QbGFjZWhvbGRlcj4=</w:instrText>
      </w:r>
      <w:r w:rsidR="00BA6215">
        <w:rPr>
          <w:rStyle w:val="Citation"/>
        </w:rPr>
        <w:fldChar w:fldCharType="separate"/>
      </w:r>
      <w:bookmarkStart w:id="1189" w:name="_CTVP001c8416d5ae79d4aa882519d0b79fa961d"/>
      <w:r w:rsidR="0092006B">
        <w:rPr>
          <w:rStyle w:val="Citation"/>
        </w:rPr>
        <w:t>(2006b: 542)</w:t>
      </w:r>
      <w:bookmarkEnd w:id="1189"/>
      <w:r w:rsidR="00BA6215">
        <w:rPr>
          <w:rStyle w:val="Citation"/>
        </w:rPr>
        <w:fldChar w:fldCharType="end"/>
      </w:r>
      <w:r>
        <w:t>.</w:t>
      </w:r>
    </w:p>
    <w:p w14:paraId="4EA02900" w14:textId="34BDD186" w:rsidR="00ED27C6" w:rsidRDefault="00ED27C6" w:rsidP="00F071A1">
      <w:pPr>
        <w:pStyle w:val="I0050ptafter"/>
      </w:pPr>
      <w:r>
        <w:t xml:space="preserve">Among the derived words with low token frequency, hapaxes are especially useful in determining the productivity of a morphological pattern, as </w:t>
      </w:r>
      <w:r w:rsidR="00B7093A">
        <w:t>“</w:t>
      </w:r>
      <w:r>
        <w:t>the highest proportion of neologisms</w:t>
      </w:r>
      <w:r w:rsidR="00B7093A">
        <w:t>”</w:t>
      </w:r>
      <w:r>
        <w:t xml:space="preserve"> is found here </w:t>
      </w:r>
      <w:r w:rsidR="00BA6215">
        <w:rPr>
          <w:rStyle w:val="Citation"/>
        </w:rPr>
        <w:fldChar w:fldCharType="begin"/>
      </w:r>
      <w:r w:rsidR="0092451D">
        <w:rPr>
          <w:rStyle w:val="Citation"/>
        </w:rPr>
        <w:instrText>ADDIN CITAVI.PLACEHOLDER 810e570e-c7af-4217-9b15-f13851c0e353 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xhZyAyMDA2YjogNTQyKTwvVGV4dD4NCiAgICA8L1RleHRVbml0Pg0KICA8L1RleHRVbml0cz4NCjwvUGxhY2Vob2xkZXI+</w:instrText>
      </w:r>
      <w:r w:rsidR="00BA6215">
        <w:rPr>
          <w:rStyle w:val="Citation"/>
        </w:rPr>
        <w:fldChar w:fldCharType="separate"/>
      </w:r>
      <w:bookmarkStart w:id="1190" w:name="_CTVP001810e570ec7af42179b15f13851c0e353"/>
      <w:r w:rsidR="0092006B">
        <w:rPr>
          <w:rStyle w:val="Citation"/>
        </w:rPr>
        <w:t>(Plag 2006b: 542)</w:t>
      </w:r>
      <w:bookmarkEnd w:id="1190"/>
      <w:r w:rsidR="00BA6215">
        <w:rPr>
          <w:rStyle w:val="Citation"/>
        </w:rPr>
        <w:fldChar w:fldCharType="end"/>
      </w:r>
      <w:r>
        <w:t xml:space="preserve">; or in other words, </w:t>
      </w:r>
      <w:r w:rsidR="00B7093A">
        <w:t>“</w:t>
      </w:r>
      <w:r>
        <w:t>[the] higher the number of hapaxes, the greater the productivity</w:t>
      </w:r>
      <w:r w:rsidR="00B7093A">
        <w:t>”</w:t>
      </w:r>
      <w:r>
        <w:t xml:space="preserve"> </w:t>
      </w:r>
      <w:r w:rsidR="00BA6215">
        <w:rPr>
          <w:rStyle w:val="Citation"/>
        </w:rPr>
        <w:fldChar w:fldCharType="begin"/>
      </w:r>
      <w:r w:rsidR="0092451D">
        <w:rPr>
          <w:rStyle w:val="Citation"/>
        </w:rPr>
        <w:instrText>ADDIN CITAVI.PLACEHOLDER 037552ed-a606-4857-88b6-bb210e89c2de 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ZiOiA1NDQpPC9UZXh0Pg0KICAgIDwvVGV4dFVuaXQ+DQogIDwvVGV4dFVuaXRzPg0KPC9QbGFjZWhvbGRlcj4=</w:instrText>
      </w:r>
      <w:r w:rsidR="00BA6215">
        <w:rPr>
          <w:rStyle w:val="Citation"/>
        </w:rPr>
        <w:fldChar w:fldCharType="separate"/>
      </w:r>
      <w:bookmarkStart w:id="1191" w:name="_CTVP001037552eda606485788b6bb210e89c2de"/>
      <w:r w:rsidR="0092006B">
        <w:rPr>
          <w:rStyle w:val="Citation"/>
        </w:rPr>
        <w:t>(2006b: 544)</w:t>
      </w:r>
      <w:bookmarkEnd w:id="1191"/>
      <w:r w:rsidR="00BA6215">
        <w:rPr>
          <w:rStyle w:val="Citation"/>
        </w:rPr>
        <w:fldChar w:fldCharType="end"/>
      </w:r>
      <w:r>
        <w:t xml:space="preserve">. Therefore, as </w:t>
      </w:r>
      <w:r w:rsidR="00BA6215">
        <w:rPr>
          <w:rStyle w:val="Citation"/>
        </w:rPr>
        <w:fldChar w:fldCharType="begin"/>
      </w:r>
      <w:r w:rsidR="0092451D">
        <w:rPr>
          <w:rStyle w:val="Citation"/>
        </w:rPr>
        <w:instrText>ADDIN CITAVI.PLACEHOLDER a10a9a89-c29a-4b48-a82b-e108f29b2874 PFBsYWNlaG9sZGVyPg0KICA8QWRkSW5WZXJzaW9uPjUuMi4wLjg8L0FkZEluVmVyc2lvbj4NCiAgPElkPmExMGE5YTg5LWMyOWEtNGI0OC1hODJiLWUxMDhmMjliMjg3NDwvSWQ+DQogIDxFbnRyaWVzPg0KICAgIDxFbnRyeT4NCiAgICAgIDxJZD42MThmYWJhZS1kM2JiLTRiODgtOTZiMy1hMjljZjdjMDljZGY8L0lkPg0KICAgICAgPE5vUGFyPnRydWU8L05vUGFyPg0KICAgICAgPFBlcnNvbk9ubHk+dHJ1ZTwvUGVyc29uT25seT4NCiAgICAgIDxSZWZlcmVuY2VJZD44N2Y5NGNmNi1jNGFlLTRhOWItYmYzZS0yZmEyODJiMWJkZTA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vb2lqPC9UZXh0Pg0KICAgIDwvVGV4dFVuaXQ+DQogIDwvVGV4dFVuaXRzPg0KPC9QbGFjZWhvbGRlcj4=</w:instrText>
      </w:r>
      <w:r w:rsidR="00BA6215">
        <w:rPr>
          <w:rStyle w:val="Citation"/>
        </w:rPr>
        <w:fldChar w:fldCharType="separate"/>
      </w:r>
      <w:bookmarkStart w:id="1192" w:name="_CTVP001a10a9a89c29a4b48a82be108f29b2874"/>
      <w:r w:rsidR="0092006B">
        <w:rPr>
          <w:rStyle w:val="Citation"/>
        </w:rPr>
        <w:t>Booij</w:t>
      </w:r>
      <w:bookmarkEnd w:id="1192"/>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6a3da8d3-e9a2-4d19-8067-0b00f862c6cf 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94Zm9yZCBUZXh0Ym9va3MgaW4gTGluZ3Vpc3RpY3M8L05hbWU+DQogICAgICAgIDwvU2VyaWVzVGl0bGU+DQogICAgICAgIDxTaG9ydFRpdGxlPkJvb2lqIDIwMDcg4oCTIFRoZSBncmFtbWFyIG9mIHdvcmRzPC9TaG9ydFRpdGxlPg0KICAgICAgICA8VGl0bGU+VGhlIGdyYW1tYXIgb2Ygd29yZHM6IEFuIGludHJvZHVjdGlvbiB0byBsaW5ndWlzdGljIG1vcnBob2xvZ3k8L1RpdGxlPg0KICAgICAgICA8WWVhcj4yMDA3PC9ZZWFyPg0KICAgICAgPC9SZWZlcmVuY2U+DQogICAgPC9FbnRyeT4NCiAgPC9FbnRyaWVzPg0KICA8VGV4dD4oMjAwNzogNjnigJM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Y54oCTNzApPC9UZXh0Pg0KICAgIDwvVGV4dFVuaXQ+DQogIDwvVGV4dFVuaXRzPg0KPC9QbGFjZWhvbGRlcj4=</w:instrText>
      </w:r>
      <w:r w:rsidR="00BA6215">
        <w:rPr>
          <w:rStyle w:val="Citation"/>
        </w:rPr>
        <w:fldChar w:fldCharType="separate"/>
      </w:r>
      <w:bookmarkStart w:id="1193" w:name="_CTVP0016a3da8d3e9a24d1980670b00f862c6cf"/>
      <w:r w:rsidR="0092006B">
        <w:rPr>
          <w:rStyle w:val="Citation"/>
        </w:rPr>
        <w:t>(2007: 69–70)</w:t>
      </w:r>
      <w:bookmarkEnd w:id="1193"/>
      <w:r w:rsidR="00BA6215">
        <w:rPr>
          <w:rStyle w:val="Citation"/>
        </w:rPr>
        <w:fldChar w:fldCharType="end"/>
      </w:r>
      <w:r>
        <w:t xml:space="preserve"> points out, </w:t>
      </w:r>
      <w:r w:rsidR="00B7093A">
        <w:t>“</w:t>
      </w:r>
      <w:r>
        <w:t xml:space="preserve">one might define the degree </w:t>
      </w:r>
      <w:r w:rsidRPr="00906545">
        <w:t xml:space="preserve">of productivity </w:t>
      </w:r>
      <w:r w:rsidRPr="00906545">
        <w:rPr>
          <w:rStyle w:val="ChBold"/>
        </w:rPr>
        <w:t>P</w:t>
      </w:r>
      <w:r w:rsidRPr="00906545">
        <w:t xml:space="preserve"> of</w:t>
      </w:r>
      <w:r>
        <w:t xml:space="preserve"> a particular morphological process as the proportion between the number of hapaxes of that type </w:t>
      </w:r>
      <w:r w:rsidRPr="00906545">
        <w:t>(n</w:t>
      </w:r>
      <w:r w:rsidRPr="00906545">
        <w:rPr>
          <w:vertAlign w:val="subscript"/>
        </w:rPr>
        <w:t>1</w:t>
      </w:r>
      <w:r w:rsidRPr="00906545">
        <w:t>) to</w:t>
      </w:r>
      <w:r>
        <w:t xml:space="preserve"> the total number of tokens N</w:t>
      </w:r>
      <w:r w:rsidR="00B7093A">
        <w:t>”</w:t>
      </w:r>
      <w:r>
        <w:t xml:space="preserve"> for that particular affix; a definition which is </w:t>
      </w:r>
      <w:r w:rsidRPr="007107C6">
        <w:t xml:space="preserve">based on </w:t>
      </w:r>
      <w:r w:rsidR="00BA6215">
        <w:rPr>
          <w:rStyle w:val="Citation"/>
        </w:rPr>
        <w:fldChar w:fldCharType="begin"/>
      </w:r>
      <w:r w:rsidR="0092451D">
        <w:rPr>
          <w:rStyle w:val="Citation"/>
        </w:rPr>
        <w:instrText>ADDIN CITAVI.PLACEHOLDER 1f9b6734-26a2-4f0c-9c82-38a54f14118f PFBsYWNlaG9sZGVyPg0KICA8QWRkSW5WZXJzaW9uPjUuMi4wLjg8L0FkZEluVmVyc2lvbj4NCiAgPElkPjFmOWI2NzM0LTI2YTItNGYwYy05YzgyLTM4YTU0ZjE0MTE4ZjwvSWQ+DQogIDxFbnRyaWVzPg0KICAgIDxFbnRyeT4NCiAgICAgIDxJZD5mNmE3YjgzOS1iYWJmLTQ5MjAtODliNi05OGVhYzg4NGFjMWU8L0lkPg0KICAgICAgPE5vUGFyPnRydWU8L05vUGFyPg0KICAgICAgPFBlcnNvbk9ubHk+dHJ1ZTwvUGVyc29uT25seT4NCiAgICAgIDxSZWZlcmVuY2VJZD5iODk5NzUyNy00NmIwLTQwNTUtOWMyYi0yZDUyZjhkYTZkZWI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hYXllbjwvVGV4dD4NCiAgICA8L1RleHRVbml0Pg0KICA8L1RleHRVbml0cz4NCjwvUGxhY2Vob2xkZXI+</w:instrText>
      </w:r>
      <w:r w:rsidR="00BA6215">
        <w:rPr>
          <w:rStyle w:val="Citation"/>
        </w:rPr>
        <w:fldChar w:fldCharType="separate"/>
      </w:r>
      <w:bookmarkStart w:id="1194" w:name="_CTVP0011f9b673426a24f0c9c8238a54f14118f"/>
      <w:r w:rsidR="0092006B">
        <w:rPr>
          <w:rStyle w:val="Citation"/>
        </w:rPr>
        <w:t>Baayen</w:t>
      </w:r>
      <w:bookmarkEnd w:id="1194"/>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5e340499-7fad-4762-b930-d0635486633a 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yOiAxMTUpPC9UZXh0Pg0KICAgIDwvVGV4dFVuaXQ+DQogIDwvVGV4dFVuaXRzPg0KPC9QbGFjZWhvbGRlcj4=</w:instrText>
      </w:r>
      <w:r w:rsidR="00BA6215">
        <w:rPr>
          <w:rStyle w:val="Citation"/>
        </w:rPr>
        <w:fldChar w:fldCharType="separate"/>
      </w:r>
      <w:bookmarkStart w:id="1195" w:name="_CTVP0015e3404997fad4762b930d0635486633a"/>
      <w:r w:rsidR="0092006B">
        <w:rPr>
          <w:rStyle w:val="Citation"/>
        </w:rPr>
        <w:t>(1992: 115)</w:t>
      </w:r>
      <w:bookmarkEnd w:id="1195"/>
      <w:r w:rsidR="00BA6215">
        <w:rPr>
          <w:rStyle w:val="Citation"/>
        </w:rPr>
        <w:fldChar w:fldCharType="end"/>
      </w:r>
      <w:r w:rsidRPr="00E855F6">
        <w:t xml:space="preserve"> formula P </w:t>
      </w:r>
      <w:r w:rsidRPr="007107C6">
        <w:t>= n</w:t>
      </w:r>
      <w:r w:rsidRPr="007107C6">
        <w:rPr>
          <w:vertAlign w:val="subscript"/>
        </w:rPr>
        <w:t>1</w:t>
      </w:r>
      <w:r w:rsidRPr="007107C6">
        <w:t>/N.</w:t>
      </w:r>
    </w:p>
    <w:p w14:paraId="5E16B22D" w14:textId="6DA1C709" w:rsidR="004F4383" w:rsidRDefault="00ED27C6" w:rsidP="004F4383">
      <w:pPr>
        <w:pStyle w:val="I0055ptafter"/>
      </w:pPr>
      <w:r w:rsidRPr="007107C6">
        <w:t xml:space="preserve">For the present study, however, </w:t>
      </w:r>
      <w:r>
        <w:t xml:space="preserve">it remains unclear to what extent the attested hapaxes are </w:t>
      </w:r>
      <w:r w:rsidRPr="007107C6">
        <w:t>useful in</w:t>
      </w:r>
      <w:r>
        <w:t xml:space="preserve"> determining productivity. That is, the limited size of the corpus makes it difficult to verify which hapaxes are neologisms in Papuan Malay and which ones merely reflect the limited size of the corpus. Moreover, the literature does not mention thresholds which would allow interpreting a calculated P value in terms of the degree of productivity of a given morphological pattern. For the interested reader, however, the number of hapaxes and their respective P values for each affix are given in footnotes throughout this chapter.</w:t>
      </w:r>
    </w:p>
    <w:p w14:paraId="60D2FDCB" w14:textId="77777777" w:rsidR="00672641" w:rsidRPr="000D5E8C" w:rsidRDefault="00672641" w:rsidP="002A1DBD">
      <w:pPr>
        <w:pStyle w:val="O05N05wnext"/>
        <w:numPr>
          <w:ilvl w:val="0"/>
          <w:numId w:val="30"/>
        </w:numPr>
      </w:pPr>
      <w:bookmarkStart w:id="1196" w:name="_Ref364758123"/>
      <w:r w:rsidRPr="0090507A">
        <w:rPr>
          <w:szCs w:val="19"/>
        </w:rPr>
        <w:t xml:space="preserve">Form-function relationship between the </w:t>
      </w:r>
      <w:r>
        <w:rPr>
          <w:szCs w:val="19"/>
        </w:rPr>
        <w:t>derivation and its base</w:t>
      </w:r>
      <w:bookmarkEnd w:id="1196"/>
    </w:p>
    <w:p w14:paraId="195F3807" w14:textId="33D40D8C" w:rsidR="00672641" w:rsidRDefault="00672641" w:rsidP="006003E8">
      <w:pPr>
        <w:pStyle w:val="I0Indented"/>
      </w:pPr>
      <w:r>
        <w:t xml:space="preserve">Typical derivational processes include nominalization, verbalization, or class-preserving valency-changing operations, among others. In each case, the derivational process </w:t>
      </w:r>
      <w:r w:rsidR="00B7093A">
        <w:t>“</w:t>
      </w:r>
      <w:r>
        <w:t>results in the creation of a new word with a new meaning</w:t>
      </w:r>
      <w:r w:rsidR="00B7093A">
        <w:t>”</w:t>
      </w:r>
      <w:r>
        <w:t xml:space="preserve">, as </w:t>
      </w:r>
      <w:r w:rsidR="00BA6215">
        <w:rPr>
          <w:rStyle w:val="Citation"/>
        </w:rPr>
        <w:fldChar w:fldCharType="begin"/>
      </w:r>
      <w:r w:rsidR="0092451D">
        <w:rPr>
          <w:rStyle w:val="Citation"/>
        </w:rPr>
        <w:instrText>ADDIN CITAVI.PLACEHOLDER f95bc425-4734-443f-b12b-ce225ecc04fd PFBsYWNlaG9sZGVyPg0KICA8QWRkSW5WZXJzaW9uPjUuMi4wLjg8L0FkZEluVmVyc2lvbj4NCiAgPElkPmY5NWJjNDI1LTQ3MzQtNDQzZi1iMTJiLWNlMjI1ZWNjMDRmZDwvSWQ+DQogIDxFbnRyaWVzPg0KICAgIDxFbnRyeT4NCiAgICAgIDxJZD4zYzFkODUxZS1lNzIzLTQzNWUtOGYzMS0wYWEwNTU2ZTM4ZDM8L0lkPg0KICAgICAgPE5vUGFyPnRydWU8L05vUGFyPg0KICAgICAgPFBlcnNvbk9ubHk+dHJ1ZTwvUGVyc29uT25seT4NCiAgICAgIDxSZWZlcmVuY2VJZD5kMWIyN2IxYy05ODkyLTRkOGQtYjNlNy02NDFhYmNmMzNhZWQ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U8L24+DQogIDxpbj50cnVlPC9pbj4NCiAgPG9zPjY1PC9vcz4NCiAgPHBzPjY1PC9wcz4NCjwvZXA+DQo8b3M+MS02NTwvb3M+XV0+PC9QYWdlUmFuZ2U+DQogICAgICAgIDxFbmRQYWdlPjY1PC9FbmRQYWdlPg0KICAgICAgICA8U3RhcnRQYWdlPjE8L1N0YXJ0UGFnZT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jU4MDM0NWZiLTFkNmYtNDQ0NC1hNDhlLWQ4NTE2YzRkZjhhNzwvSWQ+PElzYm4+MDUyMTY3NTI4NiwgOTc4MDUyMTY3NTI4NCwgMDUyMTU4MTU4MywgOTc4MDUyMTU4MTU4NSwgMDUyMTU4ODU1MywgOTc4MDUyMTU4ODU1MzwvSXNibj48TGFuZ3VhZ2U+RW5nbGlzaDwvTGFuZ3VhZ2U+PExhbmd1YWdlQ29kZT5lbjwvTGFuZ3VhZ2VDb2RlPjxMb2NhdGlvbnM+PExvY2F0aW9uPjxBZGRyZXNzPkQ6XFJlc291cmNlc1xFbGVjdHJvbmljIG1hdGVyaWFsc1xBcnRpY2xlcyB1bnJlYWRcU2hvcGVuX1RfMjAwN19MYW5ndWFnZSB0eXBvbG9neSBhbmQgc3ludGFjdGljIGRlc2NyaXB0aW9uX1ZvbCAzX0dyYW1tYXRpY2FsIGNhdGVnb3JpZXMgYW5kIHRoZSBsZXhpY29u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M6IEdyYW1tYXRpY2FsIGNhdGVnb3JpZXMgYW5kIHRoZSBsZXhpY29uPC9UaXRsZT48WWVhcj4yMDA3PC9ZZWFyPjwvUmVmZXJlbmNlPjwvUGFyZW50UmVmZXJlbmNlPg0KICAgICAgICA8U2hvcnRUaXRsZT5BaWtoZW52YWxkIDIwMDcg4oCTIFR5cG9sb2dpY2FsIGRpc3RpbmN0aW9ucyBpbiB3b3JkLWZvcm1hdGlvbjwvU2hvcnRUaXRsZT4NCiAgICAgICAgPFRpdGxlPlR5cG9sb2dpY2FsIGRpc3RpbmN0aW9ucyBpbiB3b3JkLWZvcm1hdGlvbjwvVGl0bGU+DQogICAgICA8L1JlZmVyZW5jZT4NCiAgICA8L0VudHJ5Pg0KICA8L0VudHJpZXM+DQogIDxUZXh0PkFpa2hlbnZhbG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lraGVudmFsZDwvVGV4dD4NCiAgICA8L1RleHRVbml0Pg0KICA8L1RleHRVbml0cz4NCjwvUGxhY2Vob2xkZXI+</w:instrText>
      </w:r>
      <w:r w:rsidR="00BA6215">
        <w:rPr>
          <w:rStyle w:val="Citation"/>
        </w:rPr>
        <w:fldChar w:fldCharType="separate"/>
      </w:r>
      <w:bookmarkStart w:id="1197" w:name="_CTVP001f95bc4254734443fb12bce225ecc04fd"/>
      <w:r w:rsidR="0092006B">
        <w:rPr>
          <w:rStyle w:val="Citation"/>
        </w:rPr>
        <w:t>Aikhenvald</w:t>
      </w:r>
      <w:bookmarkEnd w:id="1197"/>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551b5fc9-aa2b-41e4-a91a-2f025c06be2a PFBsYWNlaG9sZGVyPg0KICA8QWRkSW5WZXJzaW9uPjUuMi4wLjg8L0FkZEluVmVyc2lvbj4NCiAgPElkPjU1MWI1ZmM5LWFhMmItNDFlNC1hOTFhLTJmMDI1YzA2YmUyYTwvSWQ+DQogIDxFbnRyaWVzPg0KICAgIDxFbnRyeT4NCiAgICAgIDxJZD42NjZiMDhkNi1iNjU5LTQxMTctOWQyYi1jZWZhZmE3YTc2Nzc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ZDFiMjdiMWMtOTg5Mi00ZDhkLWIzZTctNjQxYWJjZjMzYWVk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1PC9uPg0KICA8aW4+dHJ1ZTwvaW4+DQogIDxvcz42NTwvb3M+DQogIDxwcz42NTwvcHM+DQo8L2VwPg0KPG9zPjEtNjU8L29zPl1dPjwvUGFnZVJhbmdlPg0KICAgICAgICA8RW5kUGFnZT42NTwvRW5kUGFnZT4NCiAgICAgICAgPFN0YXJ0UGFnZT4xPC9TdGFydFBhZ2U+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1ODAzNDVmYi0xZDZmLTQ0NDQtYTQ4ZS1kODUxNmM0ZGY4YTc8L0lkPjxJc2JuPjA1MjE2NzUyODYsIDk3ODA1MjE2NzUyODQsIDA1MjE1ODE1ODMsIDk3ODA1MjE1ODE1ODUsIDA1MjE1ODg1NTMsIDk3ODA1MjE1ODg1NTM8L0lzYm4+PExhbmd1YWdlPkVuZ2xpc2g8L0xhbmd1YWdlPjxMYW5ndWFnZUNvZGU+ZW48L0xhbmd1YWdlQ29kZT48TG9jYXRpb25zPjxMb2NhdGlvbj48QWRkcmVzcz5EOlxSZXNvdXJjZXNcRWxlY3Ryb25pYyBtYXRlcmlhbHNcQXJ0aWNsZXMgdW5yZWFkXFNob3Blbl9UXzIwMDdfTGFuZ3VhZ2UgdHlwb2xvZ3kgYW5kIHN5bnRhY3RpYyBkZXNjcmlwdGlvbl9Wb2wgM19HcmFtbWF0aWNhbCBjYXRlZ29yaWVzIGFuZCB0aGUgbGV4aWNvbi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zOiBHcmFtbWF0aWNhbCBjYXRlZ29yaWVzIGFuZCB0aGUgbGV4aWNvbjwvVGl0bGU+PFllYXI+MjAwNzwvWWVhcj48L1JlZmVyZW5jZT48L1BhcmVudFJlZmVyZW5jZT4NCiAgICAgICAgPFNob3J0VGl0bGU+QWlraGVudmFsZCAyMDA3IOKAkyBUeXBvbG9naWNhbCBkaXN0aW5jdGlvbnMgaW4gd29yZC1mb3JtYXRpb248L1Nob3J0VGl0bGU+DQogICAgICAgIDxUaXRsZT5UeXBvbG9naWNhbCBkaXN0aW5jdGlvbnMgaW4gd29yZC1mb3JtYXRpb248L1RpdGxlPg0KICAgICAgPC9SZWZlcmVuY2U+DQogICAgPC9FbnRyeT4NCiAgPC9FbnRyaWVzPg0KICA8VGV4dD4oMjAwNzogMz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zNSk8L1RleHQ+DQogICAgPC9UZXh0VW5pdD4NCiAgPC9UZXh0VW5pdHM+DQo8L1BsYWNlaG9sZGVyPg==</w:instrText>
      </w:r>
      <w:r w:rsidR="00BA6215">
        <w:rPr>
          <w:rStyle w:val="Citation"/>
        </w:rPr>
        <w:fldChar w:fldCharType="separate"/>
      </w:r>
      <w:bookmarkStart w:id="1198" w:name="_CTVP001551b5fc9aa2b41e4a91a2f025c06be2a"/>
      <w:r w:rsidR="0092006B">
        <w:rPr>
          <w:rStyle w:val="Citation"/>
        </w:rPr>
        <w:t>(2007: 35)</w:t>
      </w:r>
      <w:bookmarkEnd w:id="1198"/>
      <w:r w:rsidR="00BA6215">
        <w:rPr>
          <w:rStyle w:val="Citation"/>
        </w:rPr>
        <w:fldChar w:fldCharType="end"/>
      </w:r>
      <w:r w:rsidRPr="00FA2CC2">
        <w:t xml:space="preserve"> </w:t>
      </w:r>
      <w:r>
        <w:t>points out.</w:t>
      </w:r>
    </w:p>
    <w:p w14:paraId="74F531DE" w14:textId="44D16048" w:rsidR="00672641" w:rsidRDefault="00672641" w:rsidP="006003E8">
      <w:pPr>
        <w:pStyle w:val="I0050ptafter"/>
      </w:pPr>
      <w:r>
        <w:t xml:space="preserve">Following </w:t>
      </w:r>
      <w:r w:rsidR="00BA6215">
        <w:rPr>
          <w:rStyle w:val="Citation"/>
        </w:rPr>
        <w:fldChar w:fldCharType="begin"/>
      </w:r>
      <w:r w:rsidR="0092451D">
        <w:rPr>
          <w:rStyle w:val="Citation"/>
        </w:rPr>
        <w:instrText>ADDIN CITAVI.PLACEHOLDER 35c1adc4-223d-4526-bc05-dbc061a6c988 PFBsYWNlaG9sZGVyPg0KICA8QWRkSW5WZXJzaW9uPjUuMi4wLjg8L0FkZEluVmVyc2lvbj4NCiAgPElkPjM1YzFhZGM0LTIyM2QtNDUyNi1iYzA1LWRiYzA2MWE2Yzk4ODwvSWQ+DQogIDxFbnRyaWVzPg0KICAgIDxFbnRyeT4NCiAgICAgIDxJZD4zZWU5MmNmYy1lZTlkLTQyNzItYWU2Yy0zMTMwYmUzNmE2YzQ8L0lkPg0KICAgICAgPE5vUGFyPnRydWU8L05vUGFyPg0KICAgICAgPFBlcnNvbk9ubHk+dHJ1ZTwvUGVyc29uT25seT4NCiAgICAgIDxSZWZlcmVuY2VJZD44N2Y5NGNmNi1jNGFlLTRhOWItYmYzZS0yZmEyODJiMWJkZTA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vb2lqPC9UZXh0Pg0KICAgIDwvVGV4dFVuaXQ+DQogIDwvVGV4dFVuaXRzPg0KPC9QbGFjZWhvbGRlcj4=</w:instrText>
      </w:r>
      <w:r w:rsidR="00BA6215">
        <w:rPr>
          <w:rStyle w:val="Citation"/>
        </w:rPr>
        <w:fldChar w:fldCharType="separate"/>
      </w:r>
      <w:bookmarkStart w:id="1199" w:name="_CTVP00135c1adc4223d4526bc05dbc061a6c988"/>
      <w:r w:rsidR="0092006B">
        <w:rPr>
          <w:rStyle w:val="Citation"/>
        </w:rPr>
        <w:t>Booij</w:t>
      </w:r>
      <w:bookmarkEnd w:id="1199"/>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73ce8aa2-067b-4d6d-872f-097f5d16ade6 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94Zm9yZCBUZXh0Ym9va3MgaW4gTGluZ3Vpc3RpY3M8L05hbWU+DQogICAgICAgIDwvU2VyaWVzVGl0bGU+DQogICAgICAgIDxTaG9ydFRpdGxlPkJvb2lqIDIwMDcg4oCTIFRoZSBncmFtbWFyIG9mIHdvcmRzPC9TaG9ydFRpdGxlPg0KICAgICAgICA8VGl0bGU+VGhlIGdyYW1tYXIgb2Ygd29yZHM6IEFuIGludHJvZHVjdGlvbiB0byBsaW5ndWlzdGljIG1vcnBob2xvZ3k8L1RpdGxlPg0KICAgICAgICA8WWVhcj4yMDA3PC9ZZWFyPg0KICAgICAgPC9SZWZlcmVuY2U+DQogICAgPC9FbnRyeT4NCiAgPC9FbnRyaWVzPg0KICA8VGV4dD4oMjAwNzogMjQwLCAz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yNDAsIDMyMyk8L1RleHQ+DQogICAgPC9UZXh0VW5pdD4NCiAgPC9UZXh0VW5pdHM+DQo8L1BsYWNlaG9sZGVyPg==</w:instrText>
      </w:r>
      <w:r w:rsidR="00BA6215">
        <w:rPr>
          <w:rStyle w:val="Citation"/>
        </w:rPr>
        <w:fldChar w:fldCharType="separate"/>
      </w:r>
      <w:bookmarkStart w:id="1200" w:name="_CTVP00173ce8aa2067b4d6d872f097f5d16ade6"/>
      <w:r w:rsidR="0092006B">
        <w:rPr>
          <w:rStyle w:val="Citation"/>
        </w:rPr>
        <w:t>(2007: 240, 323)</w:t>
      </w:r>
      <w:bookmarkEnd w:id="1200"/>
      <w:r w:rsidR="00BA6215">
        <w:rPr>
          <w:rStyle w:val="Citation"/>
        </w:rPr>
        <w:fldChar w:fldCharType="end"/>
      </w:r>
      <w:r>
        <w:t xml:space="preserve">, one </w:t>
      </w:r>
      <w:r w:rsidR="00B7093A">
        <w:t>“</w:t>
      </w:r>
      <w:r>
        <w:t>necessary</w:t>
      </w:r>
      <w:r w:rsidR="00B7093A">
        <w:t>”</w:t>
      </w:r>
      <w:r>
        <w:t xml:space="preserve"> albeit not </w:t>
      </w:r>
      <w:r w:rsidR="00B7093A">
        <w:t>“</w:t>
      </w:r>
      <w:r>
        <w:t>sufficient</w:t>
      </w:r>
      <w:r w:rsidR="00B7093A">
        <w:t>”</w:t>
      </w:r>
      <w:r>
        <w:t xml:space="preserve"> condition for the productivity of such derivational processes is their transparency</w:t>
      </w:r>
      <w:r w:rsidR="00694C14">
        <w:t>,</w:t>
      </w:r>
      <w:r>
        <w:t xml:space="preserve"> which is defined as </w:t>
      </w:r>
      <w:r w:rsidR="00B7093A">
        <w:t>“</w:t>
      </w:r>
      <w:r w:rsidRPr="003E2CAC">
        <w:t>the presence of a systematic form</w:t>
      </w:r>
      <w:r>
        <w:t>-</w:t>
      </w:r>
      <w:r w:rsidRPr="003E2CAC">
        <w:t>meaning correspondence in a morphologically complex form</w:t>
      </w:r>
      <w:r w:rsidR="00B7093A">
        <w:t>”</w:t>
      </w:r>
      <w:r>
        <w:t>. Therefore, if the form-function relationship between the affixed lexemes and their base is transparent, this is taken as evidence that a given affixation process is more productive. If, by contrast, this relationship is opaque, this is considered evidence that the process is less productive.</w:t>
      </w:r>
    </w:p>
    <w:p w14:paraId="3E9FCE27" w14:textId="321455BD" w:rsidR="00672641" w:rsidRDefault="00D37820" w:rsidP="00D37820">
      <w:pPr>
        <w:pStyle w:val="I0055ptafter"/>
      </w:pPr>
      <w:r w:rsidRPr="00D37820">
        <w:lastRenderedPageBreak/>
        <w:t>For the present study, p</w:t>
      </w:r>
      <w:r w:rsidR="00D9578C" w:rsidRPr="00D37820">
        <w:t xml:space="preserve">airs </w:t>
      </w:r>
      <w:r w:rsidR="00672641" w:rsidRPr="00D37820">
        <w:t xml:space="preserve">of words in which the affixed words and their </w:t>
      </w:r>
      <w:r w:rsidR="00672641" w:rsidRPr="00D37820">
        <w:rPr>
          <w:lang w:eastAsia="en-US"/>
        </w:rPr>
        <w:t>respectiv</w:t>
      </w:r>
      <w:r w:rsidRPr="00D37820">
        <w:rPr>
          <w:lang w:eastAsia="en-US"/>
        </w:rPr>
        <w:t>e bases have the same semantics</w:t>
      </w:r>
      <w:r w:rsidR="00672641" w:rsidRPr="00D37820">
        <w:rPr>
          <w:lang w:eastAsia="en-US"/>
        </w:rPr>
        <w:t xml:space="preserve"> are not taken as parts of a larger derivational paradigm. Instead these sets are taken as pairs of words belonging to different speech varieties, namely Papuan Malay and Indonesian.</w:t>
      </w:r>
      <w:r w:rsidR="00672641">
        <w:rPr>
          <w:lang w:eastAsia="en-US"/>
        </w:rPr>
        <w:t xml:space="preserve"> This conclusion is based on the fact that</w:t>
      </w:r>
      <w:r w:rsidR="00694C14">
        <w:rPr>
          <w:lang w:eastAsia="en-US"/>
        </w:rPr>
        <w:t>,</w:t>
      </w:r>
      <w:r w:rsidR="00672641">
        <w:rPr>
          <w:lang w:eastAsia="en-US"/>
        </w:rPr>
        <w:t xml:space="preserve"> in general</w:t>
      </w:r>
      <w:r w:rsidR="00694C14">
        <w:rPr>
          <w:lang w:eastAsia="en-US"/>
        </w:rPr>
        <w:t>,</w:t>
      </w:r>
      <w:r w:rsidR="00672641">
        <w:rPr>
          <w:lang w:eastAsia="en-US"/>
        </w:rPr>
        <w:t xml:space="preserve"> n</w:t>
      </w:r>
      <w:r w:rsidR="00672641">
        <w:t xml:space="preserve">on-standard varieties of Malay </w:t>
      </w:r>
      <w:r w:rsidR="00B7093A">
        <w:t>“</w:t>
      </w:r>
      <w:r w:rsidR="00672641">
        <w:rPr>
          <w:lang w:eastAsia="en-US"/>
        </w:rPr>
        <w:t>have lost most or all of this system of affixation</w:t>
      </w:r>
      <w:r w:rsidR="00B7093A">
        <w:t>”</w:t>
      </w:r>
      <w:r w:rsidR="00AF1707" w:rsidRPr="00C109EA">
        <w:t>,</w:t>
      </w:r>
      <w:r w:rsidR="00672641">
        <w:t xml:space="preserve"> whereas </w:t>
      </w:r>
      <w:r w:rsidR="00B7093A">
        <w:t>“</w:t>
      </w:r>
      <w:r w:rsidR="00672641">
        <w:rPr>
          <w:lang w:eastAsia="en-US"/>
        </w:rPr>
        <w:t>Standard Malay exhibits a rich system of affixation</w:t>
      </w:r>
      <w:r w:rsidR="00B7093A">
        <w:rPr>
          <w:lang w:eastAsia="en-US"/>
        </w:rPr>
        <w:t>”</w:t>
      </w:r>
      <w:r w:rsidR="00672641">
        <w:rPr>
          <w:lang w:eastAsia="en-US"/>
        </w:rPr>
        <w:t xml:space="preserve"> </w:t>
      </w:r>
      <w:r w:rsidR="00BA6215">
        <w:rPr>
          <w:rStyle w:val="Citation"/>
        </w:rPr>
        <w:fldChar w:fldCharType="begin"/>
      </w:r>
      <w:r w:rsidR="0092451D">
        <w:rPr>
          <w:rStyle w:val="Citation"/>
        </w:rPr>
        <w:instrText>ADDIN CITAVI.PLACEHOLDER ddb42ce7-31d9-4e91-be19-99f24855c683 PFBsYWNlaG9sZGVyPg0KICA8QWRkSW5WZXJzaW9uPjUuMi4wLjg8L0FkZEluVmVyc2lvbj4NCiAgPElkPmRkYjQyY2U3LTMxZDktNGU5MS1iZTE5LTk5ZjI0ODU1YzY4MzwvSWQ+DQogIDxFbnRyaWVzPg0KICAgIDxFbnRyeT4NCiAgICAgIDxJZD4wODliNTg3ZC1iMTQ1LTRjYzUtYWMxYS1lMjllYWEwZTY5OT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EzMTUzZmMtM2U5MC00MzQyLThkNTYtZDA1NGQ0NzIxNmFhPC9SZWZlcmVuY2VJZD4NCiAgICAgIDxSYW5nZT4NCiAgICAgICAgPFN0YXJ0PjA8L1N0YXJ0Pg0KICAgICAgICA8TGVuZ3RoPjE2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UGFhdXcgMjAwOTog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OiAyMCk8L1RleHQ+DQogICAgPC9UZXh0VW5pdD4NCiAgPC9UZXh0VW5pdHM+DQo8L1BsYWNlaG9sZGVyPg==</w:instrText>
      </w:r>
      <w:r w:rsidR="00BA6215">
        <w:rPr>
          <w:rStyle w:val="Citation"/>
        </w:rPr>
        <w:fldChar w:fldCharType="separate"/>
      </w:r>
      <w:bookmarkStart w:id="1201" w:name="_CTVP001ddb42ce731d94e91be1999f24855c683"/>
      <w:r w:rsidR="0092006B">
        <w:rPr>
          <w:rStyle w:val="Citation"/>
        </w:rPr>
        <w:t>(Paauw 2009: 20)</w:t>
      </w:r>
      <w:bookmarkEnd w:id="1201"/>
      <w:r w:rsidR="00BA6215">
        <w:rPr>
          <w:rStyle w:val="Citation"/>
        </w:rPr>
        <w:fldChar w:fldCharType="end"/>
      </w:r>
      <w:r w:rsidR="00672641">
        <w:rPr>
          <w:lang w:eastAsia="en-US"/>
        </w:rPr>
        <w:t xml:space="preserve">. Hence, for pairs of words with the same semantics, </w:t>
      </w:r>
      <w:r w:rsidR="00672641">
        <w:t>the unaffixed base words are taken to be the native Papuan Malay lexemes, whereas the affixed words are taken to be code-switches with the corresponding Indonesian lexemes.</w:t>
      </w:r>
    </w:p>
    <w:p w14:paraId="13B4919A" w14:textId="77777777" w:rsidR="00672641" w:rsidRDefault="00672641" w:rsidP="002A1DBD">
      <w:pPr>
        <w:pStyle w:val="O05N05wnext"/>
        <w:numPr>
          <w:ilvl w:val="0"/>
          <w:numId w:val="30"/>
        </w:numPr>
      </w:pPr>
      <w:r>
        <w:rPr>
          <w:lang w:eastAsia="en-US"/>
        </w:rPr>
        <w:t>Alternative strategies</w:t>
      </w:r>
    </w:p>
    <w:p w14:paraId="114275D9" w14:textId="77777777" w:rsidR="00672641" w:rsidRDefault="00672641" w:rsidP="00672641">
      <w:pPr>
        <w:pStyle w:val="I05I"/>
      </w:pPr>
      <w:r>
        <w:rPr>
          <w:lang w:eastAsia="en-US"/>
        </w:rPr>
        <w:t xml:space="preserve">If speakers employ alternative strategies that do not involve affixation and that express </w:t>
      </w:r>
      <w:r w:rsidRPr="0090507A">
        <w:t xml:space="preserve">the </w:t>
      </w:r>
      <w:r>
        <w:t xml:space="preserve">same </w:t>
      </w:r>
      <w:r w:rsidRPr="0090507A">
        <w:t>meanings</w:t>
      </w:r>
      <w:r>
        <w:t xml:space="preserve"> as the affixed forms, these alternative strategies are taken as evidence that the affixation process is less prod</w:t>
      </w:r>
      <w:r w:rsidRPr="0090507A">
        <w:t>uctive</w:t>
      </w:r>
      <w:r>
        <w:t>.</w:t>
      </w:r>
    </w:p>
    <w:p w14:paraId="3DAFC273" w14:textId="2F754AFF" w:rsidR="00672641" w:rsidRDefault="008C351A" w:rsidP="002A1DBD">
      <w:pPr>
        <w:pStyle w:val="O05N05wnext"/>
        <w:numPr>
          <w:ilvl w:val="0"/>
          <w:numId w:val="30"/>
        </w:numPr>
      </w:pPr>
      <w:r>
        <w:rPr>
          <w:lang w:eastAsia="en-US"/>
        </w:rPr>
        <w:t>Formally complex words with non-compositional semantics</w:t>
      </w:r>
    </w:p>
    <w:p w14:paraId="1AC38D99" w14:textId="2901C328" w:rsidR="00672641" w:rsidRDefault="00672641" w:rsidP="00672641">
      <w:pPr>
        <w:pStyle w:val="I05I"/>
        <w:rPr>
          <w:lang w:eastAsia="en-US"/>
        </w:rPr>
      </w:pPr>
      <w:r>
        <w:rPr>
          <w:lang w:eastAsia="en-US"/>
        </w:rPr>
        <w:t>A</w:t>
      </w:r>
      <w:r>
        <w:t xml:space="preserve">ffixed lexemes for which there is no corresponding base have lost their status as complex words. They are so-called </w:t>
      </w:r>
      <w:r w:rsidR="00B7093A">
        <w:t>“</w:t>
      </w:r>
      <w:r>
        <w:t>formally complex words</w:t>
      </w:r>
      <w:r w:rsidR="00B7093A">
        <w:t>”</w:t>
      </w:r>
      <w:r>
        <w:t xml:space="preserve"> </w:t>
      </w:r>
      <w:r w:rsidR="00BA6215">
        <w:rPr>
          <w:rStyle w:val="Citation"/>
          <w:szCs w:val="19"/>
        </w:rPr>
        <w:fldChar w:fldCharType="begin"/>
      </w:r>
      <w:r w:rsidR="0092451D">
        <w:rPr>
          <w:rStyle w:val="Citation"/>
          <w:szCs w:val="19"/>
        </w:rPr>
        <w:instrText>ADDIN CITAVI.PLACEHOLDER d308ae55-b285-4b87-9525-1929a76ed084 PFBsYWNlaG9sZGVyPg0KICA8QWRkSW5WZXJzaW9uPjUuMi4wLjg8L0FkZEluVmVyc2lvbj4NCiAgPElkPmQzMDhhZTU1LWIyODUtNGI4Ny05NTI1LTE5MjlhNzZlZDA4NDwvSWQ+DQogIDxFbnRyaWVzPg0KICAgIDxFbnRyeT4NCiAgICAgIDxJZD45NjA4Y2IwZC02M2M4LTQ4ZjgtOTVmMy0xMzAwZTRiOWE5NDk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mVmZXJlbmNlSWQ+ODdmOTRjZjYtYzRhZS00YTliLWJmM2UtMmZhMjgyYjFiZGUw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vaWogMjAwNzogMTcpPC9UZXh0Pg0KICAgIDwvVGV4dFVuaXQ+DQogIDwvVGV4dFVuaXRzPg0KPC9QbGFjZWhvbGRlcj4=</w:instrText>
      </w:r>
      <w:r w:rsidR="00BA6215">
        <w:rPr>
          <w:rStyle w:val="Citation"/>
          <w:szCs w:val="19"/>
        </w:rPr>
        <w:fldChar w:fldCharType="separate"/>
      </w:r>
      <w:bookmarkStart w:id="1202" w:name="_CTVP001d308ae55b2854b8795251929a76ed084"/>
      <w:r w:rsidR="0092006B">
        <w:rPr>
          <w:rStyle w:val="Citation"/>
          <w:szCs w:val="19"/>
        </w:rPr>
        <w:t>(Booij 2007: 17)</w:t>
      </w:r>
      <w:bookmarkEnd w:id="1202"/>
      <w:r w:rsidR="00BA6215">
        <w:rPr>
          <w:rStyle w:val="Citation"/>
          <w:szCs w:val="19"/>
        </w:rPr>
        <w:fldChar w:fldCharType="end"/>
      </w:r>
      <w:r>
        <w:t xml:space="preserve">. Such a word </w:t>
      </w:r>
      <w:r w:rsidR="00B7093A">
        <w:rPr>
          <w:lang w:eastAsia="en-US"/>
        </w:rPr>
        <w:t>“</w:t>
      </w:r>
      <w:r w:rsidRPr="00D90E25">
        <w:t xml:space="preserve">behaves as a complex word although there is no </w:t>
      </w:r>
      <w:r>
        <w:rPr>
          <w:lang w:eastAsia="en-US"/>
        </w:rPr>
        <w:t>corresponding semantic complexity</w:t>
      </w:r>
      <w:r w:rsidR="00B7093A">
        <w:rPr>
          <w:lang w:eastAsia="en-US"/>
        </w:rPr>
        <w:t>”</w:t>
      </w:r>
      <w:r>
        <w:rPr>
          <w:lang w:eastAsia="en-US"/>
        </w:rPr>
        <w:t xml:space="preserve"> </w:t>
      </w:r>
      <w:r w:rsidR="00BA6215">
        <w:rPr>
          <w:rStyle w:val="Citation"/>
          <w:szCs w:val="19"/>
        </w:rPr>
        <w:fldChar w:fldCharType="begin"/>
      </w:r>
      <w:r w:rsidR="0092451D">
        <w:rPr>
          <w:rStyle w:val="Citation"/>
          <w:szCs w:val="19"/>
        </w:rPr>
        <w:instrText>ADDIN CITAVI.PLACEHOLDER d36c3e06-fe04-44a7-badd-d71d406b505c 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94Zm9yZCBUZXh0Ym9va3MgaW4gTGluZ3Vpc3RpY3M8L05hbWU+DQogICAgICAgIDwvU2VyaWVzVGl0bGU+DQogICAgICAgIDxTaG9ydFRpdGxlPkJvb2lqIDIwMDcg4oCTIFRoZSBncmFtbWFyIG9mIHdvcmRzPC9TaG9ydFRpdGxlPg0KICAgICAgICA8VGl0bGU+VGhlIGdyYW1tYXIgb2Ygd29yZHM6IEFuIGludHJvZHVjdGlvbiB0byBsaW5ndWlzdGljIG1vcnBob2xvZ3k8L1RpdGxlPg0KICAgICAgICA8WWVhcj4yMDA3PC9ZZWFyPg0KICAgICAgPC9SZWZlcmVuY2U+DQogICAgPC9FbnRyeT4NCiAgPC9FbnRyaWVzPg0KICA8VGV4dD4oMjAwNzogMz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zogMzEzKTwvVGV4dD4NCiAgICA8L1RleHRVbml0Pg0KICA8L1RleHRVbml0cz4NCjwvUGxhY2Vob2xkZXI+</w:instrText>
      </w:r>
      <w:r w:rsidR="00BA6215">
        <w:rPr>
          <w:rStyle w:val="Citation"/>
          <w:szCs w:val="19"/>
        </w:rPr>
        <w:fldChar w:fldCharType="separate"/>
      </w:r>
      <w:bookmarkStart w:id="1203" w:name="_CTVP001d36c3e06fe0444a7baddd71d406b505c"/>
      <w:r w:rsidR="0092006B">
        <w:rPr>
          <w:rStyle w:val="Citation"/>
          <w:szCs w:val="19"/>
        </w:rPr>
        <w:t>(2007: 313)</w:t>
      </w:r>
      <w:bookmarkEnd w:id="1203"/>
      <w:r w:rsidR="00BA6215">
        <w:rPr>
          <w:rStyle w:val="Citation"/>
          <w:szCs w:val="19"/>
        </w:rPr>
        <w:fldChar w:fldCharType="end"/>
      </w:r>
      <w:r w:rsidRPr="00904C6C">
        <w:t>.</w:t>
      </w:r>
      <w:r>
        <w:rPr>
          <w:lang w:eastAsia="en-US"/>
        </w:rPr>
        <w:t xml:space="preserve"> A high number of </w:t>
      </w:r>
      <w:r>
        <w:t>formally complex words</w:t>
      </w:r>
      <w:r>
        <w:rPr>
          <w:lang w:eastAsia="en-US"/>
        </w:rPr>
        <w:t xml:space="preserve"> are taken as evidence that the affixation process is less productive. Their non-</w:t>
      </w:r>
      <w:r w:rsidR="00694C14">
        <w:rPr>
          <w:lang w:eastAsia="en-US"/>
        </w:rPr>
        <w:t>compositional semantics suggest</w:t>
      </w:r>
      <w:r>
        <w:rPr>
          <w:lang w:eastAsia="en-US"/>
        </w:rPr>
        <w:t xml:space="preserve"> that these lexemes are either </w:t>
      </w:r>
      <w:r>
        <w:rPr>
          <w:szCs w:val="19"/>
        </w:rPr>
        <w:t>lexicalized</w:t>
      </w:r>
      <w:r w:rsidRPr="0090507A">
        <w:rPr>
          <w:szCs w:val="19"/>
        </w:rPr>
        <w:t xml:space="preserve"> </w:t>
      </w:r>
      <w:r w:rsidRPr="0090507A">
        <w:t>forms</w:t>
      </w:r>
      <w:r w:rsidRPr="0090507A">
        <w:rPr>
          <w:szCs w:val="19"/>
        </w:rPr>
        <w:t xml:space="preserve"> or </w:t>
      </w:r>
      <w:r>
        <w:t xml:space="preserve">code-switches with </w:t>
      </w:r>
      <w:r w:rsidRPr="0090507A">
        <w:rPr>
          <w:szCs w:val="19"/>
        </w:rPr>
        <w:t>Indonesian</w:t>
      </w:r>
      <w:r>
        <w:rPr>
          <w:szCs w:val="19"/>
        </w:rPr>
        <w:t xml:space="preserve">. </w:t>
      </w:r>
      <w:r>
        <w:rPr>
          <w:lang w:eastAsia="en-US"/>
        </w:rPr>
        <w:t xml:space="preserve">(For each affix, the number of </w:t>
      </w:r>
      <w:r>
        <w:t>formally complex words</w:t>
      </w:r>
      <w:r>
        <w:rPr>
          <w:lang w:eastAsia="en-US"/>
        </w:rPr>
        <w:t xml:space="preserve"> is given with a few examples. Given, however, that they </w:t>
      </w:r>
      <w:r w:rsidR="00694C14">
        <w:rPr>
          <w:lang w:eastAsia="en-US"/>
        </w:rPr>
        <w:t xml:space="preserve">have </w:t>
      </w:r>
      <w:r>
        <w:rPr>
          <w:szCs w:val="19"/>
        </w:rPr>
        <w:t>lost their status as complex words, these items are not further discussed.)</w:t>
      </w:r>
    </w:p>
    <w:p w14:paraId="5B1BD590" w14:textId="77777777" w:rsidR="00672641" w:rsidRDefault="00672641" w:rsidP="002A1DBD">
      <w:pPr>
        <w:pStyle w:val="O05N05wnext"/>
        <w:numPr>
          <w:ilvl w:val="0"/>
          <w:numId w:val="30"/>
        </w:numPr>
      </w:pPr>
      <w:bookmarkStart w:id="1204" w:name="_Ref346541608"/>
      <w:r>
        <w:t xml:space="preserve">Status of the </w:t>
      </w:r>
      <w:r>
        <w:rPr>
          <w:lang w:eastAsia="en-US"/>
        </w:rPr>
        <w:t>affixed lexemes</w:t>
      </w:r>
      <w:r>
        <w:t xml:space="preserve"> as part of the Papuan Malay </w:t>
      </w:r>
      <w:bookmarkEnd w:id="1204"/>
      <w:r>
        <w:t>lexicon or as code-switches with Indonesian</w:t>
      </w:r>
    </w:p>
    <w:p w14:paraId="55DCCAE1" w14:textId="77777777" w:rsidR="00672641" w:rsidRDefault="00672641" w:rsidP="006003E8">
      <w:pPr>
        <w:pStyle w:val="I0Indented"/>
      </w:pPr>
      <w:r>
        <w:t>If a large number of affixed lexemes are not part of the Papuan Malay lexicon but code-switches with Indonesian</w:t>
      </w:r>
      <w:r w:rsidR="00694C14">
        <w:t>,</w:t>
      </w:r>
      <w:r>
        <w:t xml:space="preserve"> this is taken as evidence that the derivation process for a given affix is less productive.</w:t>
      </w:r>
    </w:p>
    <w:p w14:paraId="12600437" w14:textId="5D06A132" w:rsidR="00672641" w:rsidRDefault="00672641" w:rsidP="006003E8">
      <w:pPr>
        <w:pStyle w:val="I0050ptafter"/>
      </w:pPr>
      <w:r>
        <w:t xml:space="preserve">Sources </w:t>
      </w:r>
      <w:r w:rsidRPr="008D360D">
        <w:t xml:space="preserve">such as </w:t>
      </w:r>
      <w:r w:rsidR="00BA6215">
        <w:rPr>
          <w:rStyle w:val="Citation"/>
        </w:rPr>
        <w:fldChar w:fldCharType="begin"/>
      </w:r>
      <w:r w:rsidR="003A5B20">
        <w:rPr>
          <w:rStyle w:val="Citation"/>
        </w:rPr>
        <w:instrText>ADDIN CITAVI.PLACEHOLDER 36f5a411-02bf-4bc2-a579-1e9c1ad2c667 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5lczwvVGV4dD4NCiAgICA8L1RleHRVbml0Pg0KICA8L1RleHRVbml0cz4NCjwvUGxhY2Vob2xkZXI+</w:instrText>
      </w:r>
      <w:r w:rsidR="00BA6215">
        <w:rPr>
          <w:rStyle w:val="Citation"/>
        </w:rPr>
        <w:fldChar w:fldCharType="separate"/>
      </w:r>
      <w:bookmarkStart w:id="1205" w:name="_CTVP00136f5a41102bf4bc2a5791e9c1ad2c667"/>
      <w:r w:rsidR="0092006B">
        <w:rPr>
          <w:rStyle w:val="Citation"/>
        </w:rPr>
        <w:t>Jones</w:t>
      </w:r>
      <w:bookmarkEnd w:id="1205"/>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7f42f54a-0df6-4d70-82b1-dcf71c8052da PFBsYWNlaG9sZGVyPg0KICA8QWRkSW5WZXJzaW9uPjUuMi4wLjg8L0FkZEluVmVyc2lvbj4NCiAgPElkPjdmNDJmNTRhLTBkZjYtNGQ3MC04MmIxLWRjZjcxYzgwNTJkYTwvSWQ+DQogIDxFbnRyaWVzPg0KICAgIDxFbnRyeT4NCiAgICAgIDxJZD41YjVlZDc1ZC0yMjgzLTRjZjUtOTdhNi1kNzhiOGExZTY1ZDE8L0lkPg0KICAgICAgPFJlZmVyZW5jZUlkPmJkYzFmMWUyLWI3NDUtNGUyZC04YjdkLTZhZDI2NmM1NTk4N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00BA6215">
        <w:rPr>
          <w:rStyle w:val="Citation"/>
        </w:rPr>
        <w:fldChar w:fldCharType="separate"/>
      </w:r>
      <w:bookmarkStart w:id="1206" w:name="_CTVP0017f42f54a0df64d7082b1dcf71c8052da"/>
      <w:r w:rsidR="0092006B">
        <w:rPr>
          <w:rStyle w:val="Citation"/>
        </w:rPr>
        <w:t>(2007)</w:t>
      </w:r>
      <w:bookmarkEnd w:id="1206"/>
      <w:r w:rsidR="00BA6215">
        <w:rPr>
          <w:rStyle w:val="Citation"/>
        </w:rPr>
        <w:fldChar w:fldCharType="end"/>
      </w:r>
      <w:r w:rsidRPr="008D360D">
        <w:t xml:space="preserve">, or </w:t>
      </w:r>
      <w:r w:rsidR="00BA6215">
        <w:rPr>
          <w:rStyle w:val="Citation"/>
        </w:rPr>
        <w:fldChar w:fldCharType="begin"/>
      </w:r>
      <w:r w:rsidR="003A5B20">
        <w:rPr>
          <w:rStyle w:val="Citation"/>
        </w:rPr>
        <w:instrText>ADDIN CITAVI.PLACEHOLDER f90f402b-5259-4448-97b4-42349f376598 PFBsYWNlaG9sZGVyPg0KICA8QWRkSW5WZXJzaW9uPjUuMi4wLjg8L0FkZEluVmVyc2lvbj4NCiAgPElkPmY5MGY0MDJiLTUyNTktNDQ0OC05N2I0LTQyMzQ5ZjM3NjU5ODwvSWQ+DQogIDxFbnRyaWVzPg0KICAgIDxFbnRyeT4NCiAgICAgIDxJZD5kMTk5YTJiYy1iNDFlLTRjYWItOTQwMi03MTE1ZjFhZDNkZTU8L0lkPg0KICAgICAgPE5vUGFyPnRydWU8L05vUGFyPg0KICAgICAgPFBlcnNvbk9ubHk+dHJ1ZTwvUGVyc29uT25seT4NCiAgICAgIDxSZWZlcmVuY2VJZD5jMTVjYTNiZi00YzQ4LTQ4Y2EtOWFlYi1lZjk1MDNiZDZhNTY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VyaTwvRmlyc3ROYW1lPg0KICAgICAgICAgICAgPExhc3ROYW1lPlRhZG1vc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ZG1vcjwvVGV4dD4NCiAgICA8L1RleHRVbml0Pg0KICA8L1RleHRVbml0cz4NCjwvUGxhY2Vob2xkZXI+</w:instrText>
      </w:r>
      <w:r w:rsidR="00BA6215">
        <w:rPr>
          <w:rStyle w:val="Citation"/>
        </w:rPr>
        <w:fldChar w:fldCharType="separate"/>
      </w:r>
      <w:bookmarkStart w:id="1207" w:name="_CTVP001f90f402b5259444897b442349f376598"/>
      <w:r w:rsidR="0092006B">
        <w:rPr>
          <w:rStyle w:val="Citation"/>
        </w:rPr>
        <w:t>Tadmor</w:t>
      </w:r>
      <w:bookmarkEnd w:id="1207"/>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ea07262a-7e06-43e4-be25-fc0d1fe13a56 PFBsYWNlaG9sZGVyPg0KICA8QWRkSW5WZXJzaW9uPjUuMi4wLjg8L0FkZEluVmVyc2lvbj4NCiAgPElkPmVhMDcyNjJhLTdlMDYtNDNlNC1iZTI1LWZjMGQxZmUxM2E1NjwvSWQ+DQogIDxFbnRyaWVzPg0KICAgIDxFbnRyeT4NCiAgICAgIDxJZD42OGMzM2YxMC0yNGJhLTQ0MmMtOGIwYi1iM2IyMGIzOTdiZWU8L0lkPg0KICAgICAgPFJlZmVyZW5jZUlkPmMxNWNhM2JmLTRjNDgtNDhjYS05YWViLWVmOTUwM2JkNmE1Nj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YSk8L1RleHQ+DQogICAgPC9UZXh0VW5pdD4NCiAgPC9UZXh0VW5pdHM+DQo8L1BsYWNlaG9sZGVyPg==</w:instrText>
      </w:r>
      <w:r w:rsidR="00BA6215">
        <w:rPr>
          <w:rStyle w:val="Citation"/>
        </w:rPr>
        <w:fldChar w:fldCharType="separate"/>
      </w:r>
      <w:bookmarkStart w:id="1208" w:name="_CTVP001ea07262a7e0643e4be25fc0d1fe13a56"/>
      <w:r w:rsidR="0092006B">
        <w:rPr>
          <w:rStyle w:val="Citation"/>
        </w:rPr>
        <w:t>(2009a)</w:t>
      </w:r>
      <w:bookmarkEnd w:id="1208"/>
      <w:r w:rsidR="00BA6215">
        <w:rPr>
          <w:rStyle w:val="Citation"/>
        </w:rPr>
        <w:fldChar w:fldCharType="end"/>
      </w:r>
      <w:r w:rsidRPr="008D360D">
        <w:t xml:space="preserve"> </w:t>
      </w:r>
      <w:r>
        <w:t>allow the identification of foreign, non-Malay loan words in the corpus. They do not, however, allow identifying code-switches with Indonesian. Hence, an alternative approach was deemed necessary to explore whether the affixed lexemes are part of the Papuan Malay lexicon or constitute code-switches with Indonesian.</w:t>
      </w:r>
    </w:p>
    <w:p w14:paraId="088E69BB" w14:textId="4DF73225" w:rsidR="00672641" w:rsidRDefault="00672641" w:rsidP="00C3620C">
      <w:pPr>
        <w:pStyle w:val="I0050ptafter"/>
        <w:rPr>
          <w:szCs w:val="19"/>
        </w:rPr>
      </w:pPr>
      <w:r>
        <w:t xml:space="preserve">All 533 attested affixed lexemes were discussed with a Papuan Malay consultant who has a high level of language awareness, both with respect to Papuan Malay and to Indonesian. Based on his knowledge of both languages, the consultant classified the affixed lexemes as </w:t>
      </w:r>
      <w:r w:rsidR="00B7093A">
        <w:t>“</w:t>
      </w:r>
      <w:r>
        <w:t>Papuan Malay</w:t>
      </w:r>
      <w:r w:rsidR="00B7093A">
        <w:t>”</w:t>
      </w:r>
      <w:r>
        <w:t xml:space="preserve"> or </w:t>
      </w:r>
      <w:r w:rsidR="00B7093A">
        <w:t>“</w:t>
      </w:r>
      <w:r>
        <w:t>borrowings from Indonesian</w:t>
      </w:r>
      <w:r w:rsidR="00B7093A">
        <w:t>”</w:t>
      </w:r>
      <w:r>
        <w:t xml:space="preserve">. </w:t>
      </w:r>
      <w:r w:rsidR="00C3620C">
        <w:t>The statement that a lexeme is considered to be Papuan Malay does not imply,</w:t>
      </w:r>
      <w:r w:rsidR="00C3620C" w:rsidRPr="00C3620C">
        <w:t xml:space="preserve"> </w:t>
      </w:r>
      <w:r w:rsidR="00C3620C">
        <w:t xml:space="preserve">however, that the respective lexeme does not exist in other Malay varieties as well. Across Southeast Asia, all Malay </w:t>
      </w:r>
      <w:r w:rsidR="00C3620C">
        <w:lastRenderedPageBreak/>
        <w:t>varieties have large sets of shared lexical items; this also applies to Papuan Malay, the other eastern Malay varieties and also to Indonesian.</w:t>
      </w:r>
    </w:p>
    <w:p w14:paraId="1D340062" w14:textId="134DAA00" w:rsidR="003603CF" w:rsidRDefault="003603CF" w:rsidP="006003E8">
      <w:pPr>
        <w:pStyle w:val="I0051ptafter"/>
      </w:pPr>
      <w:r>
        <w:t xml:space="preserve">While </w:t>
      </w:r>
      <w:r w:rsidR="00C3620C">
        <w:t>the consultant</w:t>
      </w:r>
      <w:r w:rsidR="00B7093A">
        <w:t>’</w:t>
      </w:r>
      <w:r w:rsidR="00C3620C">
        <w:t xml:space="preserve">s </w:t>
      </w:r>
      <w:r w:rsidRPr="00A20955">
        <w:t xml:space="preserve">tentative classification is subjective and not necessarily representative, it provides one more piece of evidence as to the potential productivity of the attested affixes. In </w:t>
      </w:r>
      <w:r>
        <w:fldChar w:fldCharType="begin"/>
      </w:r>
      <w:r>
        <w:instrText xml:space="preserve"> REF _Ref357331884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w:t>
      </w:r>
      <w:r>
        <w:fldChar w:fldCharType="end"/>
      </w:r>
      <w:r w:rsidRPr="00A20955">
        <w:rPr>
          <w:szCs w:val="19"/>
        </w:rPr>
        <w:t xml:space="preserve"> to </w:t>
      </w:r>
      <w:r w:rsidRPr="00A20955">
        <w:rPr>
          <w:szCs w:val="19"/>
        </w:rPr>
        <w:fldChar w:fldCharType="begin"/>
      </w:r>
      <w:r w:rsidRPr="00A20955">
        <w:rPr>
          <w:szCs w:val="19"/>
        </w:rPr>
        <w:instrText xml:space="preserve"> REF _Ref339871234 \h </w:instrText>
      </w:r>
      <w:r>
        <w:rPr>
          <w:szCs w:val="19"/>
        </w:rPr>
        <w:instrText xml:space="preserve"> \* MERGEFORMAT </w:instrText>
      </w:r>
      <w:r w:rsidRPr="00A20955">
        <w:rPr>
          <w:szCs w:val="19"/>
        </w:rPr>
      </w:r>
      <w:r w:rsidRPr="00A20955">
        <w:rPr>
          <w:szCs w:val="19"/>
        </w:rPr>
        <w:fldChar w:fldCharType="separate"/>
      </w:r>
      <w:r w:rsidR="00154D81" w:rsidRPr="0090507A">
        <w:rPr>
          <w:szCs w:val="19"/>
        </w:rPr>
        <w:t xml:space="preserve">Table </w:t>
      </w:r>
      <w:r w:rsidR="00154D81">
        <w:rPr>
          <w:noProof/>
          <w:szCs w:val="19"/>
          <w:cs/>
        </w:rPr>
        <w:t>‎</w:t>
      </w:r>
      <w:r w:rsidR="00154D81">
        <w:rPr>
          <w:noProof/>
          <w:szCs w:val="19"/>
        </w:rPr>
        <w:t>3.24</w:t>
      </w:r>
      <w:r w:rsidRPr="00A20955">
        <w:rPr>
          <w:szCs w:val="19"/>
        </w:rPr>
        <w:fldChar w:fldCharType="end"/>
      </w:r>
      <w:r w:rsidRPr="00A20955">
        <w:rPr>
          <w:szCs w:val="19"/>
          <w:lang w:eastAsia="en-US"/>
        </w:rPr>
        <w:t xml:space="preserve">, </w:t>
      </w:r>
      <w:r w:rsidRPr="00BA511B">
        <w:rPr>
          <w:szCs w:val="19"/>
          <w:lang w:eastAsia="en-US"/>
        </w:rPr>
        <w:t xml:space="preserve">these alleged borrowings or </w:t>
      </w:r>
      <w:r w:rsidRPr="00BA511B">
        <w:t>code-switches with (Standard) Indonesian</w:t>
      </w:r>
      <w:r w:rsidRPr="00BA511B">
        <w:rPr>
          <w:szCs w:val="19"/>
          <w:lang w:eastAsia="en-US"/>
        </w:rPr>
        <w:t>, are underlined.</w:t>
      </w:r>
    </w:p>
    <w:p w14:paraId="5A7AE3CE" w14:textId="77777777" w:rsidR="00672641" w:rsidRDefault="00672641" w:rsidP="006D26B6">
      <w:pPr>
        <w:pStyle w:val="O05N05wnext"/>
        <w:numPr>
          <w:ilvl w:val="0"/>
          <w:numId w:val="79"/>
        </w:numPr>
      </w:pPr>
      <w:bookmarkStart w:id="1209" w:name="_Ref346712254"/>
      <w:r>
        <w:t>Language external factors: Variables of the communicative event</w:t>
      </w:r>
      <w:bookmarkEnd w:id="1209"/>
    </w:p>
    <w:p w14:paraId="37822A81" w14:textId="354EF9F3" w:rsidR="00817193" w:rsidRDefault="00672641" w:rsidP="006E106D">
      <w:pPr>
        <w:pStyle w:val="Body0000after"/>
      </w:pPr>
      <w:r>
        <w:t xml:space="preserve">The affixes were examined as to whether they are employed without sociolinguistic restrictions or whether their use is conditioned by variables of the speech situation in terms of </w:t>
      </w:r>
      <w:r w:rsidR="00BA6215">
        <w:rPr>
          <w:rStyle w:val="Citation"/>
        </w:rPr>
        <w:fldChar w:fldCharType="begin"/>
      </w:r>
      <w:r w:rsidR="0092451D">
        <w:rPr>
          <w:rStyle w:val="Citation"/>
        </w:rPr>
        <w:instrText>ADDIN CITAVI.PLACEHOLDER 6f461f83-36f9-46ce-9ed4-436ce7bd1f85 PFBsYWNlaG9sZGVyPg0KICA8QWRkSW5WZXJzaW9uPjUuMi4wLjg8L0FkZEluVmVyc2lvbj4NCiAgPElkPjZmNDYxZjgzLTM2ZjktNDZjZS05ZWQ0LTQzNmNlN2JkMWY4NTwvSWQ+DQogIDxFbnRyaWVzPg0KICAgIDxFbnRyeT4NCiAgICAgIDxJZD5hZjVmMjJjMC0yODZlLTQ1YzItYjM5Ni0yNTY5YTI2MmRlODM8L0lkPg0KICAgICAgPE5vUGFyPnRydWU8L05vUGFyPg0KICAgICAgPFBlcnNvbk9ubHk+dHJ1ZTwvUGVyc29uT25seT4NCiAgICAgIDxSZWZlcmVuY2VJZD5iNDdjNDEwNy1lZmNlLTRhNTktOGRmNy02YTM3MmZlYjM3Y2U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htYW48L1RleHQ+DQogICAgPC9UZXh0VW5pdD4NCiAgPC9UZXh0VW5pdHM+DQo8L1BsYWNlaG9sZGVyPg==</w:instrText>
      </w:r>
      <w:r w:rsidR="00BA6215">
        <w:rPr>
          <w:rStyle w:val="Citation"/>
        </w:rPr>
        <w:fldChar w:fldCharType="separate"/>
      </w:r>
      <w:bookmarkStart w:id="1210" w:name="_CTVP0016f461f8336f946ce9ed4436ce7bd1f85"/>
      <w:r w:rsidR="0092006B">
        <w:rPr>
          <w:rStyle w:val="Citation"/>
        </w:rPr>
        <w:t>Fishman</w:t>
      </w:r>
      <w:bookmarkEnd w:id="1210"/>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805162a4-1fde-4f6a-bf79-b7d649a2c6ef PFBsYWNlaG9sZGVyPg0KICA8QWRkSW5WZXJzaW9uPjUuMi4wLjg8L0FkZEluVmVyc2lvbj4NCiAgPElkPjgwNTE2MmE0LTFmZGUtNGY2YS1iZjc5LWI3ZDY0OWEyYzZlZjwvSWQ+DQogIDxFbnRyaWVzPg0KICAgIDxFbnRyeT4NCiAgICAgIDxJZD41MzcyMGFhNC04MDYxLTQxZWMtYTRkMC1iYTlkMTliODQwYzk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YjQ3YzQxMDctZWZjZS00YTU5LThkZjctNmEzNzJmZWIzN2NlPC9SZWZlcmVuY2VJZD4NCiAgICAgIDxZZWFyT25seT50cnVlPC9ZZWFyT25seT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jU6IDg2KTwvVGV4dD4NCiAgICA8L1RleHRVbml0Pg0KICA8L1RleHRVbml0cz4NCjwvUGxhY2Vob2xkZXI+</w:instrText>
      </w:r>
      <w:r w:rsidR="00BA6215">
        <w:rPr>
          <w:rStyle w:val="Citation"/>
        </w:rPr>
        <w:fldChar w:fldCharType="separate"/>
      </w:r>
      <w:bookmarkStart w:id="1211" w:name="_CTVP001805162a41fde4f6abf79b7d649a2c6ef"/>
      <w:r w:rsidR="0092006B">
        <w:rPr>
          <w:rStyle w:val="Citation"/>
        </w:rPr>
        <w:t>(1965: 86)</w:t>
      </w:r>
      <w:bookmarkEnd w:id="1211"/>
      <w:r w:rsidR="00BA6215">
        <w:rPr>
          <w:rStyle w:val="Citation"/>
        </w:rPr>
        <w:fldChar w:fldCharType="end"/>
      </w:r>
      <w:r>
        <w:t xml:space="preserve"> </w:t>
      </w:r>
      <w:r w:rsidR="00B7093A">
        <w:t>“</w:t>
      </w:r>
      <w:r>
        <w:t>domains of language choice</w:t>
      </w:r>
      <w:r w:rsidR="00B7093A">
        <w:t>”</w:t>
      </w:r>
      <w:r>
        <w:t xml:space="preserve">. </w:t>
      </w:r>
      <w:r w:rsidR="00CF15F9" w:rsidRPr="006C65BE">
        <w:t xml:space="preserve">The </w:t>
      </w:r>
      <w:r w:rsidR="00CF15F9">
        <w:t xml:space="preserve">main </w:t>
      </w:r>
      <w:r w:rsidR="00CF15F9" w:rsidRPr="006C65BE">
        <w:t xml:space="preserve">factors which influence </w:t>
      </w:r>
      <w:r w:rsidR="00CF15F9">
        <w:t xml:space="preserve">language choices </w:t>
      </w:r>
      <w:r w:rsidR="00CF15F9" w:rsidRPr="006C65BE">
        <w:t xml:space="preserve">are (1) the topics </w:t>
      </w:r>
      <w:r w:rsidR="00CF15F9">
        <w:t>discussed</w:t>
      </w:r>
      <w:r w:rsidR="00CF15F9" w:rsidRPr="006C65BE">
        <w:t>, (2) the relationships between the interlocutors, and (3) the locations wher</w:t>
      </w:r>
      <w:r w:rsidR="00CF15F9">
        <w:t xml:space="preserve">e the communication takes place </w:t>
      </w:r>
      <w:r w:rsidR="00BA6215">
        <w:rPr>
          <w:rStyle w:val="Citation"/>
        </w:rPr>
        <w:fldChar w:fldCharType="begin"/>
      </w:r>
      <w:r w:rsidR="0092451D">
        <w:rPr>
          <w:rStyle w:val="Citation"/>
        </w:rPr>
        <w:instrText>ADDIN CITAVI.PLACEHOLDER 1c569df0-afa6-4888-962b-2085a51b3a15 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jU6IDY3LCA3NSk8L1RleHQ+DQogICAgPC9UZXh0VW5pdD4NCiAgPC9UZXh0VW5pdHM+DQo8L1BsYWNlaG9sZGVyPg==</w:instrText>
      </w:r>
      <w:r w:rsidR="00BA6215">
        <w:rPr>
          <w:rStyle w:val="Citation"/>
        </w:rPr>
        <w:fldChar w:fldCharType="separate"/>
      </w:r>
      <w:bookmarkStart w:id="1212" w:name="_CTVP0011c569df0afa64888962b2085a51b3a15"/>
      <w:r w:rsidR="0092006B">
        <w:rPr>
          <w:rStyle w:val="Citation"/>
        </w:rPr>
        <w:t>(1965: 67, 75)</w:t>
      </w:r>
      <w:bookmarkEnd w:id="1212"/>
      <w:r w:rsidR="00BA6215">
        <w:rPr>
          <w:rStyle w:val="Citation"/>
        </w:rPr>
        <w:fldChar w:fldCharType="end"/>
      </w:r>
      <w:r w:rsidR="00CF15F9" w:rsidRPr="00CF15F9">
        <w:t>.</w:t>
      </w:r>
      <w:r w:rsidR="00572838">
        <w:t xml:space="preserve"> </w:t>
      </w:r>
      <w:r w:rsidR="00694C14">
        <w:t>Speaker education levels are a fourth pertinent factor</w:t>
      </w:r>
      <w:r w:rsidR="00572838">
        <w:t>.</w:t>
      </w:r>
    </w:p>
    <w:p w14:paraId="17A57A72" w14:textId="6FDD24FF" w:rsidR="00672641" w:rsidRDefault="00E924A5" w:rsidP="006E106D">
      <w:pPr>
        <w:pStyle w:val="Body0505after"/>
      </w:pPr>
      <w:r w:rsidRPr="00572838">
        <w:t xml:space="preserve">If </w:t>
      </w:r>
      <w:r w:rsidR="0080185C" w:rsidRPr="00572838">
        <w:t xml:space="preserve">the </w:t>
      </w:r>
      <w:r w:rsidRPr="00572838">
        <w:t xml:space="preserve">use </w:t>
      </w:r>
      <w:r w:rsidR="0080185C" w:rsidRPr="00572838">
        <w:t xml:space="preserve">of the affixes </w:t>
      </w:r>
      <w:r w:rsidRPr="00572838">
        <w:t>seems to be conditioned by language external factors</w:t>
      </w:r>
      <w:r w:rsidR="00A16369">
        <w:t>,</w:t>
      </w:r>
      <w:r w:rsidRPr="00572838">
        <w:t xml:space="preserve"> this is</w:t>
      </w:r>
      <w:r>
        <w:t xml:space="preserve"> taken as evidence that the affixation process is less prod</w:t>
      </w:r>
      <w:r w:rsidRPr="0090507A">
        <w:t>uctive</w:t>
      </w:r>
      <w:r>
        <w:t>.</w:t>
      </w:r>
      <w:r w:rsidR="0080185C">
        <w:t xml:space="preserve"> </w:t>
      </w:r>
      <w:r w:rsidR="00672641">
        <w:t>For the present study</w:t>
      </w:r>
      <w:r w:rsidR="00A16369">
        <w:t>,</w:t>
      </w:r>
      <w:r w:rsidR="00672641">
        <w:t xml:space="preserve"> the pertinent </w:t>
      </w:r>
      <w:r w:rsidR="00B7093A">
        <w:t>“</w:t>
      </w:r>
      <w:r w:rsidR="00672641">
        <w:t>domains of language choice</w:t>
      </w:r>
      <w:r w:rsidR="00B7093A">
        <w:t>”</w:t>
      </w:r>
      <w:r w:rsidR="00672641">
        <w:t xml:space="preserve"> are </w:t>
      </w:r>
      <w:r w:rsidR="00572838">
        <w:t>(a</w:t>
      </w:r>
      <w:r w:rsidR="00672641">
        <w:t>) the topics</w:t>
      </w:r>
      <w:r w:rsidR="00572838">
        <w:t xml:space="preserve">, (b) speaker education levels, and (c) the relationships between the interlocutors, all of </w:t>
      </w:r>
      <w:r w:rsidR="00672641">
        <w:t xml:space="preserve">which are discussed in the following. The </w:t>
      </w:r>
      <w:r w:rsidR="00572838">
        <w:t xml:space="preserve">locations </w:t>
      </w:r>
      <w:r w:rsidR="00672641">
        <w:t xml:space="preserve">of communication were not considered pertinent domains </w:t>
      </w:r>
      <w:r w:rsidR="005F72A1">
        <w:t xml:space="preserve">since </w:t>
      </w:r>
      <w:r w:rsidR="00672641">
        <w:t>all recorded conversations took place in the same informal setting of the home.</w:t>
      </w:r>
      <w:r w:rsidR="00480090">
        <w:t xml:space="preserve"> (For details on the sociolinguistic profile of Papuan Malay, see §</w:t>
      </w:r>
      <w:r w:rsidR="00A45AF7">
        <w:fldChar w:fldCharType="begin"/>
      </w:r>
      <w:r w:rsidR="00A45AF7">
        <w:instrText xml:space="preserve"> REF _Ref370323844 \w \h </w:instrText>
      </w:r>
      <w:r w:rsidR="00A45AF7">
        <w:fldChar w:fldCharType="separate"/>
      </w:r>
      <w:r w:rsidR="00154D81">
        <w:rPr>
          <w:cs/>
        </w:rPr>
        <w:t>‎</w:t>
      </w:r>
      <w:r w:rsidR="00154D81">
        <w:t>1.5</w:t>
      </w:r>
      <w:r w:rsidR="00A45AF7">
        <w:fldChar w:fldCharType="end"/>
      </w:r>
      <w:r w:rsidR="00480090">
        <w:t>.)</w:t>
      </w:r>
    </w:p>
    <w:p w14:paraId="42572A40" w14:textId="77777777" w:rsidR="00572838" w:rsidRDefault="00572838" w:rsidP="002A1DBD">
      <w:pPr>
        <w:pStyle w:val="O05N05wnext"/>
        <w:numPr>
          <w:ilvl w:val="0"/>
          <w:numId w:val="29"/>
        </w:numPr>
      </w:pPr>
      <w:r>
        <w:t>Speaker education levels</w:t>
      </w:r>
    </w:p>
    <w:p w14:paraId="24FCB3FD" w14:textId="2DC02387" w:rsidR="00D1551D" w:rsidRDefault="00D1551D" w:rsidP="001534A4">
      <w:pPr>
        <w:pStyle w:val="I05I"/>
      </w:pPr>
      <w:r>
        <w:t xml:space="preserve">In West Papua, </w:t>
      </w:r>
      <w:r w:rsidRPr="009A059E">
        <w:t xml:space="preserve">as is typical </w:t>
      </w:r>
      <w:r>
        <w:t xml:space="preserve">of </w:t>
      </w:r>
      <w:r w:rsidRPr="009A059E">
        <w:t>diglossic situations</w:t>
      </w:r>
      <w:r>
        <w:t xml:space="preserve">, the </w:t>
      </w:r>
      <w:r w:rsidRPr="0099608C">
        <w:rPr>
          <w:rStyle w:val="ChSmallCaps"/>
        </w:rPr>
        <w:t>high</w:t>
      </w:r>
      <w:r>
        <w:t xml:space="preserve"> variety Indonesian is acquired </w:t>
      </w:r>
      <w:r w:rsidRPr="00F4047D">
        <w:t>in school. Given</w:t>
      </w:r>
      <w:r>
        <w:t xml:space="preserve"> their amount of access to the </w:t>
      </w:r>
      <w:r w:rsidRPr="0099608C">
        <w:rPr>
          <w:rStyle w:val="ChSmallCaps"/>
        </w:rPr>
        <w:t>high</w:t>
      </w:r>
      <w:r>
        <w:t xml:space="preserve"> variety, better-educated speakers are more likely to display language behavior</w:t>
      </w:r>
      <w:r w:rsidR="00E121EE">
        <w:t>s</w:t>
      </w:r>
      <w:r>
        <w:t xml:space="preserve"> influenced by the </w:t>
      </w:r>
      <w:r w:rsidRPr="0099608C">
        <w:rPr>
          <w:rStyle w:val="ChSmallCaps"/>
        </w:rPr>
        <w:t>high</w:t>
      </w:r>
      <w:r>
        <w:t xml:space="preserve"> variety Indonesian than less-educated speakers. Therefore, if better-educated speakers employ a particular affix considerably more </w:t>
      </w:r>
      <w:r w:rsidR="00E121EE">
        <w:t xml:space="preserve">often </w:t>
      </w:r>
      <w:r>
        <w:t xml:space="preserve">than less-educated ones, this is taken as evidence that the affixed </w:t>
      </w:r>
      <w:r>
        <w:rPr>
          <w:lang w:eastAsia="en-US"/>
        </w:rPr>
        <w:t>lexemes</w:t>
      </w:r>
      <w:r>
        <w:t xml:space="preserve"> are not the result of a productive process but </w:t>
      </w:r>
      <w:r w:rsidR="00E121EE">
        <w:t xml:space="preserve">that they </w:t>
      </w:r>
      <w:r>
        <w:t>constitute code-switches with Indonesian.</w:t>
      </w:r>
      <w:r w:rsidR="00D27228">
        <w:t xml:space="preserve"> (See also Factor </w:t>
      </w:r>
      <w:r w:rsidR="00D27228">
        <w:fldChar w:fldCharType="begin"/>
      </w:r>
      <w:r w:rsidR="00D27228">
        <w:instrText xml:space="preserve"> REF _Ref376432567 \r \h </w:instrText>
      </w:r>
      <w:r w:rsidR="00D27228">
        <w:fldChar w:fldCharType="separate"/>
      </w:r>
      <w:r w:rsidR="00154D81">
        <w:rPr>
          <w:cs/>
        </w:rPr>
        <w:t>‎</w:t>
      </w:r>
      <w:r w:rsidR="00154D81">
        <w:t>1</w:t>
      </w:r>
      <w:r w:rsidR="00D27228">
        <w:fldChar w:fldCharType="end"/>
      </w:r>
      <w:r w:rsidR="00D27228">
        <w:t xml:space="preserve"> </w:t>
      </w:r>
      <w:r w:rsidR="00B7093A">
        <w:t>‘</w:t>
      </w:r>
      <w:r w:rsidR="00D27228">
        <w:fldChar w:fldCharType="begin"/>
      </w:r>
      <w:r w:rsidR="00D27228">
        <w:instrText xml:space="preserve"> REF _Ref376432567 \h </w:instrText>
      </w:r>
      <w:r w:rsidR="00D27228">
        <w:fldChar w:fldCharType="separate"/>
      </w:r>
      <w:r w:rsidR="00154D81">
        <w:t>Speaker education levels</w:t>
      </w:r>
      <w:r w:rsidR="00D27228">
        <w:fldChar w:fldCharType="end"/>
      </w:r>
      <w:r w:rsidR="00386C63">
        <w:t>’ in</w:t>
      </w:r>
      <w:r w:rsidR="00D27228">
        <w:t xml:space="preserve"> </w:t>
      </w:r>
      <w:r w:rsidR="00D27228" w:rsidRPr="006C65BE">
        <w:t>§</w:t>
      </w:r>
      <w:r w:rsidR="00D27228" w:rsidRPr="006C65BE">
        <w:fldChar w:fldCharType="begin"/>
      </w:r>
      <w:r w:rsidR="00D27228" w:rsidRPr="006C65BE">
        <w:instrText xml:space="preserve"> REF _Ref373219004 \w \h </w:instrText>
      </w:r>
      <w:r w:rsidR="00D27228">
        <w:instrText xml:space="preserve"> \* MERGEFORMAT </w:instrText>
      </w:r>
      <w:r w:rsidR="00D27228" w:rsidRPr="006C65BE">
        <w:fldChar w:fldCharType="separate"/>
      </w:r>
      <w:r w:rsidR="00154D81">
        <w:rPr>
          <w:cs/>
        </w:rPr>
        <w:t>‎</w:t>
      </w:r>
      <w:r w:rsidR="00154D81">
        <w:t>1.5.1</w:t>
      </w:r>
      <w:r w:rsidR="00D27228" w:rsidRPr="006C65BE">
        <w:fldChar w:fldCharType="end"/>
      </w:r>
      <w:r w:rsidR="00D27228">
        <w:t>.)</w:t>
      </w:r>
    </w:p>
    <w:p w14:paraId="0D91C97B" w14:textId="77777777" w:rsidR="001534A4" w:rsidRDefault="001534A4" w:rsidP="002A1DBD">
      <w:pPr>
        <w:pStyle w:val="O05N05wnext"/>
        <w:numPr>
          <w:ilvl w:val="0"/>
          <w:numId w:val="29"/>
        </w:numPr>
      </w:pPr>
      <w:r>
        <w:t>Topics</w:t>
      </w:r>
    </w:p>
    <w:p w14:paraId="2CEB1B9F" w14:textId="00A93C37" w:rsidR="001534A4" w:rsidRDefault="001534A4" w:rsidP="001534A4">
      <w:pPr>
        <w:pStyle w:val="I05I"/>
      </w:pPr>
      <w:r>
        <w:rPr>
          <w:lang w:eastAsia="en-US"/>
        </w:rPr>
        <w:t xml:space="preserve">Following </w:t>
      </w:r>
      <w:r w:rsidR="00BA6215">
        <w:rPr>
          <w:rStyle w:val="Citation"/>
        </w:rPr>
        <w:fldChar w:fldCharType="begin"/>
      </w:r>
      <w:r w:rsidR="0092451D">
        <w:rPr>
          <w:rStyle w:val="Citation"/>
        </w:rPr>
        <w:instrText>ADDIN CITAVI.PLACEHOLDER 93d20f32-aec0-42fe-a2d0-683ffa52fb36 PFBsYWNlaG9sZGVyPg0KICA8QWRkSW5WZXJzaW9uPjUuMi4wLjg8L0FkZEluVmVyc2lvbj4NCiAgPElkPjkzZDIwZjMyLWFlYzAtNDJmZS1hMmQwLTY4M2ZmYTUyZmIzNjwvSWQ+DQogIDxFbnRyaWVzPg0KICAgIDxFbnRyeT4NCiAgICAgIDxJZD41YzI1YTliZi02OGRkLTQyNTctOTI5ZC03ODE2MzNiOGY5MTc8L0lkPg0KICAgICAgPE5vUGFyPnRydWU8L05vUGFyPg0KICAgICAgPFBlcnNvbk9ubHk+dHJ1ZTwvUGVyc29uT25seT4NCiAgICAgIDxSZWZlcmVuY2VJZD5iNDdjNDEwNy1lZmNlLTRhNTktOGRmNy02YTM3MmZlYjM3Y2U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htYW48L1RleHQ+DQogICAgPC9UZXh0VW5pdD4NCiAgPC9UZXh0VW5pdHM+DQo8L1BsYWNlaG9sZGVyPg==</w:instrText>
      </w:r>
      <w:r w:rsidR="00BA6215">
        <w:rPr>
          <w:rStyle w:val="Citation"/>
        </w:rPr>
        <w:fldChar w:fldCharType="separate"/>
      </w:r>
      <w:bookmarkStart w:id="1213" w:name="_CTVP00193d20f32aec042fea2d0683ffa52fb36"/>
      <w:r w:rsidR="0092006B">
        <w:rPr>
          <w:rStyle w:val="Citation"/>
        </w:rPr>
        <w:t>Fishman</w:t>
      </w:r>
      <w:bookmarkEnd w:id="1213"/>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5f5ec0bc-fe7c-4fab-ac0e-1581b38dcf43 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jU6IDcxKTwvVGV4dD4NCiAgICA8L1RleHRVbml0Pg0KICA8L1RleHRVbml0cz4NCjwvUGxhY2Vob2xkZXI+</w:instrText>
      </w:r>
      <w:r w:rsidR="00BA6215">
        <w:rPr>
          <w:rStyle w:val="Citation"/>
        </w:rPr>
        <w:fldChar w:fldCharType="separate"/>
      </w:r>
      <w:bookmarkStart w:id="1214" w:name="_CTVP0015f5ec0bcfe7c4fabac0e1581b38dcf43"/>
      <w:r w:rsidR="0092006B">
        <w:rPr>
          <w:rStyle w:val="Citation"/>
        </w:rPr>
        <w:t>(1965: 71)</w:t>
      </w:r>
      <w:bookmarkEnd w:id="1214"/>
      <w:r w:rsidR="00BA6215">
        <w:rPr>
          <w:rStyle w:val="Citation"/>
        </w:rPr>
        <w:fldChar w:fldCharType="end"/>
      </w:r>
      <w:r>
        <w:t xml:space="preserve">, </w:t>
      </w:r>
      <w:r>
        <w:rPr>
          <w:lang w:eastAsia="en-US"/>
        </w:rPr>
        <w:t xml:space="preserve">the topics </w:t>
      </w:r>
      <w:r>
        <w:t xml:space="preserve">under discussion may also bring </w:t>
      </w:r>
      <w:r w:rsidR="00B7093A">
        <w:rPr>
          <w:lang w:eastAsia="en-US"/>
        </w:rPr>
        <w:t>“</w:t>
      </w:r>
      <w:r>
        <w:rPr>
          <w:szCs w:val="20"/>
          <w:lang w:eastAsia="en-US"/>
        </w:rPr>
        <w:t>another language to the fore</w:t>
      </w:r>
      <w:r w:rsidR="00B7093A">
        <w:rPr>
          <w:szCs w:val="20"/>
          <w:lang w:eastAsia="en-US"/>
        </w:rPr>
        <w:t>”</w:t>
      </w:r>
      <w:r>
        <w:rPr>
          <w:szCs w:val="20"/>
          <w:lang w:eastAsia="en-US"/>
        </w:rPr>
        <w:t xml:space="preserve"> as </w:t>
      </w:r>
      <w:r w:rsidR="00B7093A">
        <w:rPr>
          <w:szCs w:val="20"/>
          <w:lang w:eastAsia="en-US"/>
        </w:rPr>
        <w:t>“</w:t>
      </w:r>
      <w:r w:rsidRPr="0027791B">
        <w:rPr>
          <w:szCs w:val="20"/>
          <w:lang w:eastAsia="en-US"/>
        </w:rPr>
        <w:t>certain topics are somehow handled better in one language than in another</w:t>
      </w:r>
      <w:r w:rsidR="00B7093A">
        <w:rPr>
          <w:lang w:eastAsia="en-US"/>
        </w:rPr>
        <w:t>”</w:t>
      </w:r>
      <w:r w:rsidR="00AF1707">
        <w:rPr>
          <w:lang w:eastAsia="en-US"/>
        </w:rPr>
        <w:t>.</w:t>
      </w:r>
      <w:r>
        <w:rPr>
          <w:szCs w:val="20"/>
          <w:lang w:eastAsia="en-US"/>
        </w:rPr>
        <w:t xml:space="preserve"> This notion of topical regulation suggests that Papuan Malay speakers </w:t>
      </w:r>
      <w:r>
        <w:rPr>
          <w:lang w:eastAsia="en-US"/>
        </w:rPr>
        <w:t>consider Indonesian</w:t>
      </w:r>
      <w:r w:rsidR="00A16369">
        <w:rPr>
          <w:lang w:eastAsia="en-US"/>
        </w:rPr>
        <w:t>,</w:t>
      </w:r>
      <w:r>
        <w:rPr>
          <w:lang w:eastAsia="en-US"/>
        </w:rPr>
        <w:t xml:space="preserve"> and not Papuan Malay</w:t>
      </w:r>
      <w:r w:rsidR="00A16369">
        <w:rPr>
          <w:lang w:eastAsia="en-US"/>
        </w:rPr>
        <w:t>,</w:t>
      </w:r>
      <w:r>
        <w:rPr>
          <w:lang w:eastAsia="en-US"/>
        </w:rPr>
        <w:t xml:space="preserve"> the appropriate language to use when discussing </w:t>
      </w:r>
      <w:r w:rsidRPr="0099608C">
        <w:rPr>
          <w:rStyle w:val="ChSmallCaps"/>
        </w:rPr>
        <w:t>high</w:t>
      </w:r>
      <w:r>
        <w:t xml:space="preserve"> topics </w:t>
      </w:r>
      <w:r>
        <w:rPr>
          <w:szCs w:val="20"/>
          <w:lang w:eastAsia="en-US"/>
        </w:rPr>
        <w:t xml:space="preserve">associated with formal domains such </w:t>
      </w:r>
      <w:r w:rsidR="00CA2021">
        <w:rPr>
          <w:szCs w:val="20"/>
          <w:lang w:eastAsia="en-US"/>
        </w:rPr>
        <w:t xml:space="preserve">as </w:t>
      </w:r>
      <w:r w:rsidR="002D0534">
        <w:rPr>
          <w:lang w:eastAsia="en-US"/>
        </w:rPr>
        <w:t>politics</w:t>
      </w:r>
      <w:r>
        <w:rPr>
          <w:lang w:eastAsia="en-US"/>
        </w:rPr>
        <w:t xml:space="preserve">, education, or religion. </w:t>
      </w:r>
      <w:r>
        <w:rPr>
          <w:szCs w:val="20"/>
          <w:lang w:eastAsia="en-US"/>
        </w:rPr>
        <w:t xml:space="preserve">Therefore, if Papuan Malay speakers </w:t>
      </w:r>
      <w:r>
        <w:t xml:space="preserve">use a particular </w:t>
      </w:r>
      <w:r w:rsidRPr="00A562ED">
        <w:t xml:space="preserve">affix </w:t>
      </w:r>
      <w:r>
        <w:t xml:space="preserve">much more </w:t>
      </w:r>
      <w:r w:rsidR="002D0534">
        <w:t xml:space="preserve">often </w:t>
      </w:r>
      <w:r>
        <w:t xml:space="preserve">when discussing </w:t>
      </w:r>
      <w:r w:rsidRPr="0099608C">
        <w:rPr>
          <w:rStyle w:val="ChSmallCaps"/>
        </w:rPr>
        <w:t>high</w:t>
      </w:r>
      <w:r>
        <w:t xml:space="preserve"> topics than when discussing casual daily-life issues (</w:t>
      </w:r>
      <w:r w:rsidRPr="0099608C">
        <w:rPr>
          <w:rStyle w:val="ChSmallCaps"/>
        </w:rPr>
        <w:t>low</w:t>
      </w:r>
      <w:r w:rsidRPr="00CA741C">
        <w:t xml:space="preserve"> </w:t>
      </w:r>
      <w:r>
        <w:t xml:space="preserve">topics), this is taken as evidence that the </w:t>
      </w:r>
      <w:r>
        <w:rPr>
          <w:lang w:eastAsia="en-US"/>
        </w:rPr>
        <w:t>affixed lexemes</w:t>
      </w:r>
      <w:r>
        <w:t xml:space="preserve"> are code-switches with Indonesian. This applies especially to less-educated Papuans</w:t>
      </w:r>
      <w:r w:rsidR="002D0534">
        <w:t>, as better</w:t>
      </w:r>
      <w:r>
        <w:t xml:space="preserve">-educated Papuans already display a general tendency to include Indonesian features when </w:t>
      </w:r>
      <w:r>
        <w:lastRenderedPageBreak/>
        <w:t xml:space="preserve">speaking Papuan Malay, although this tendency is more pronounced when </w:t>
      </w:r>
      <w:r w:rsidR="002D0534">
        <w:t>the latter discuss</w:t>
      </w:r>
      <w:r>
        <w:t xml:space="preserve"> high topics. (See also Factor </w:t>
      </w:r>
      <w:r>
        <w:fldChar w:fldCharType="begin"/>
      </w:r>
      <w:r>
        <w:instrText xml:space="preserve"> REF _Ref376429016 \n \h </w:instrText>
      </w:r>
      <w:r>
        <w:fldChar w:fldCharType="separate"/>
      </w:r>
      <w:r w:rsidR="00154D81">
        <w:rPr>
          <w:cs/>
        </w:rPr>
        <w:t>‎</w:t>
      </w:r>
      <w:r w:rsidR="00154D81">
        <w:t>2</w:t>
      </w:r>
      <w:r>
        <w:fldChar w:fldCharType="end"/>
      </w:r>
      <w:r>
        <w:t xml:space="preserve"> </w:t>
      </w:r>
      <w:r w:rsidR="00B7093A">
        <w:t>‘</w:t>
      </w:r>
      <w:r>
        <w:fldChar w:fldCharType="begin"/>
      </w:r>
      <w:r>
        <w:instrText xml:space="preserve"> REF _Ref376429016 \h </w:instrText>
      </w:r>
      <w:r>
        <w:fldChar w:fldCharType="separate"/>
      </w:r>
      <w:r w:rsidR="00154D81" w:rsidRPr="006C65BE">
        <w:t>Topical regulation</w:t>
      </w:r>
      <w:r>
        <w:fldChar w:fldCharType="end"/>
      </w:r>
      <w:r w:rsidR="00386C63">
        <w:t>’</w:t>
      </w:r>
      <w:r>
        <w:t xml:space="preserve"> in </w:t>
      </w:r>
      <w:r w:rsidRPr="006C65BE">
        <w:t>§</w:t>
      </w:r>
      <w:r w:rsidRPr="006C65BE">
        <w:fldChar w:fldCharType="begin"/>
      </w:r>
      <w:r w:rsidRPr="006C65BE">
        <w:instrText xml:space="preserve"> REF _Ref373219004 \w \h </w:instrText>
      </w:r>
      <w:r>
        <w:instrText xml:space="preserve"> \* MERGEFORMAT </w:instrText>
      </w:r>
      <w:r w:rsidRPr="006C65BE">
        <w:fldChar w:fldCharType="separate"/>
      </w:r>
      <w:r w:rsidR="00154D81">
        <w:rPr>
          <w:cs/>
        </w:rPr>
        <w:t>‎</w:t>
      </w:r>
      <w:r w:rsidR="00154D81">
        <w:t>1.5.1</w:t>
      </w:r>
      <w:r w:rsidRPr="006C65BE">
        <w:fldChar w:fldCharType="end"/>
      </w:r>
      <w:r w:rsidR="00D27228">
        <w:t>.)</w:t>
      </w:r>
    </w:p>
    <w:p w14:paraId="528F757B" w14:textId="77777777" w:rsidR="00672641" w:rsidRDefault="00672641" w:rsidP="002A1DBD">
      <w:pPr>
        <w:pStyle w:val="O05N05wnext"/>
        <w:numPr>
          <w:ilvl w:val="0"/>
          <w:numId w:val="29"/>
        </w:numPr>
      </w:pPr>
      <w:r>
        <w:t>Relationships between interlocutors</w:t>
      </w:r>
    </w:p>
    <w:p w14:paraId="649ADDE7" w14:textId="577D8A4A" w:rsidR="008F7679" w:rsidRDefault="00D1551D" w:rsidP="00D1551D">
      <w:pPr>
        <w:pStyle w:val="I1I"/>
      </w:pPr>
      <w:r w:rsidRPr="00D1551D">
        <w:t>Given the diglossic distribution of Papuan Malay and Indonesian, it is</w:t>
      </w:r>
      <w:r>
        <w:t xml:space="preserve"> expected that the language behavior of Papuans shows influences from the </w:t>
      </w:r>
      <w:r w:rsidRPr="0099608C">
        <w:rPr>
          <w:rStyle w:val="ChSmallCaps"/>
        </w:rPr>
        <w:t>high</w:t>
      </w:r>
      <w:r>
        <w:t xml:space="preserve"> variety Indonesian when </w:t>
      </w:r>
      <w:r w:rsidR="008F7679">
        <w:t xml:space="preserve">they </w:t>
      </w:r>
      <w:r>
        <w:t>interact with fellow-Papuans</w:t>
      </w:r>
      <w:r w:rsidR="00932537">
        <w:t xml:space="preserve"> of higher status or with group </w:t>
      </w:r>
      <w:r>
        <w:t xml:space="preserve">outsiders. </w:t>
      </w:r>
      <w:r w:rsidR="008F7679">
        <w:t xml:space="preserve">As discussed </w:t>
      </w:r>
      <w:r w:rsidR="00ED4065">
        <w:t xml:space="preserve">under Factor </w:t>
      </w:r>
      <w:r w:rsidR="00ED4065">
        <w:fldChar w:fldCharType="begin"/>
      </w:r>
      <w:r w:rsidR="00ED4065">
        <w:instrText xml:space="preserve"> REF _Ref376429590 \n \h </w:instrText>
      </w:r>
      <w:r w:rsidR="00ED4065">
        <w:fldChar w:fldCharType="separate"/>
      </w:r>
      <w:r w:rsidR="00154D81">
        <w:rPr>
          <w:cs/>
        </w:rPr>
        <w:t>‎</w:t>
      </w:r>
      <w:r w:rsidR="00154D81">
        <w:t>3</w:t>
      </w:r>
      <w:r w:rsidR="00ED4065">
        <w:fldChar w:fldCharType="end"/>
      </w:r>
      <w:r w:rsidR="00ED4065">
        <w:t xml:space="preserve"> </w:t>
      </w:r>
      <w:r w:rsidR="00B7093A">
        <w:t>‘</w:t>
      </w:r>
      <w:r w:rsidR="00ED4065">
        <w:fldChar w:fldCharType="begin"/>
      </w:r>
      <w:r w:rsidR="00ED4065">
        <w:instrText xml:space="preserve"> REF _Ref376429590 \h </w:instrText>
      </w:r>
      <w:r w:rsidR="00ED4065">
        <w:fldChar w:fldCharType="separate"/>
      </w:r>
      <w:r w:rsidR="00154D81" w:rsidRPr="006C65BE">
        <w:t>Relationships between interlocutors</w:t>
      </w:r>
      <w:r w:rsidR="00ED4065">
        <w:fldChar w:fldCharType="end"/>
      </w:r>
      <w:r w:rsidR="00386C63">
        <w:t>’</w:t>
      </w:r>
      <w:r w:rsidR="00ED4065">
        <w:t xml:space="preserve"> in </w:t>
      </w:r>
      <w:r w:rsidR="00ED4065" w:rsidRPr="006C65BE">
        <w:t>§</w:t>
      </w:r>
      <w:r w:rsidR="00ED4065" w:rsidRPr="006C65BE">
        <w:fldChar w:fldCharType="begin"/>
      </w:r>
      <w:r w:rsidR="00ED4065" w:rsidRPr="006C65BE">
        <w:instrText xml:space="preserve"> REF _Ref373219004 \w \h </w:instrText>
      </w:r>
      <w:r w:rsidR="00ED4065">
        <w:instrText xml:space="preserve"> \* MERGEFORMAT </w:instrText>
      </w:r>
      <w:r w:rsidR="00ED4065" w:rsidRPr="006C65BE">
        <w:fldChar w:fldCharType="separate"/>
      </w:r>
      <w:r w:rsidR="00154D81">
        <w:rPr>
          <w:cs/>
        </w:rPr>
        <w:t>‎</w:t>
      </w:r>
      <w:r w:rsidR="00154D81">
        <w:t>1.5.1</w:t>
      </w:r>
      <w:r w:rsidR="00ED4065" w:rsidRPr="006C65BE">
        <w:fldChar w:fldCharType="end"/>
      </w:r>
      <w:r w:rsidR="008F7679">
        <w:t xml:space="preserve">, </w:t>
      </w:r>
      <w:r w:rsidR="00D17A55">
        <w:t xml:space="preserve">the </w:t>
      </w:r>
      <w:r w:rsidR="008F7679">
        <w:t>use of features</w:t>
      </w:r>
      <w:r w:rsidR="008F7679" w:rsidRPr="006C65BE">
        <w:t xml:space="preserve"> </w:t>
      </w:r>
      <w:r w:rsidR="00D17A55">
        <w:t xml:space="preserve">from the </w:t>
      </w:r>
      <w:r w:rsidR="00D17A55" w:rsidRPr="00D17A55">
        <w:rPr>
          <w:rStyle w:val="ChSmallCaps"/>
        </w:rPr>
        <w:t>high</w:t>
      </w:r>
      <w:r w:rsidR="00D17A55">
        <w:t xml:space="preserve"> variety </w:t>
      </w:r>
      <w:r w:rsidR="008F7679">
        <w:t xml:space="preserve">serves to </w:t>
      </w:r>
      <w:r w:rsidR="00D17A55">
        <w:t xml:space="preserve">signal </w:t>
      </w:r>
      <w:r w:rsidR="008F7679">
        <w:t xml:space="preserve">social </w:t>
      </w:r>
      <w:r w:rsidR="008F7679" w:rsidRPr="006C65BE">
        <w:rPr>
          <w:lang w:eastAsia="en-US"/>
        </w:rPr>
        <w:t>inequality</w:t>
      </w:r>
      <w:r w:rsidR="00D17A55">
        <w:rPr>
          <w:lang w:eastAsia="en-US"/>
        </w:rPr>
        <w:t xml:space="preserve">, </w:t>
      </w:r>
      <w:r w:rsidR="008F7679">
        <w:rPr>
          <w:lang w:eastAsia="en-US"/>
        </w:rPr>
        <w:t xml:space="preserve">distance, and </w:t>
      </w:r>
      <w:r w:rsidR="008F7679" w:rsidRPr="006C65BE">
        <w:t>formality</w:t>
      </w:r>
      <w:r w:rsidR="008F7679">
        <w:t xml:space="preserve">. </w:t>
      </w:r>
      <w:r w:rsidR="00D17A55">
        <w:t>Therefore</w:t>
      </w:r>
      <w:r w:rsidR="00D17A55" w:rsidRPr="00102627">
        <w:t xml:space="preserve">, </w:t>
      </w:r>
      <w:r w:rsidR="00D17A55">
        <w:t>if speakers use a given affix much more often when conversing with interlocutors of higher status</w:t>
      </w:r>
      <w:r w:rsidR="00ED4065">
        <w:t xml:space="preserve"> </w:t>
      </w:r>
      <w:r w:rsidR="00932537">
        <w:t xml:space="preserve">or with group </w:t>
      </w:r>
      <w:r w:rsidR="00D17A55">
        <w:t xml:space="preserve">outsiders than when interacting with peers, this is taken as evidence that the </w:t>
      </w:r>
      <w:r w:rsidR="00D17A55">
        <w:rPr>
          <w:lang w:eastAsia="en-US"/>
        </w:rPr>
        <w:t>affixed lexemes</w:t>
      </w:r>
      <w:r w:rsidR="00D17A55">
        <w:t xml:space="preserve"> are code-switches with Indonesian. </w:t>
      </w:r>
      <w:r w:rsidR="00B745DE">
        <w:t xml:space="preserve">Again, this applies especially to less-educated Papuans, given that better-educated Papuans already show a general tendency to </w:t>
      </w:r>
      <w:r w:rsidR="00B7093A">
        <w:t>“</w:t>
      </w:r>
      <w:r w:rsidR="00B745DE">
        <w:t>dress-up</w:t>
      </w:r>
      <w:r w:rsidR="00B7093A">
        <w:t>”</w:t>
      </w:r>
      <w:r w:rsidR="00B745DE">
        <w:t xml:space="preserve"> their Papuan Malay with Indonesian features, although this tendency is more marked when the latter interact with group outsiders, such as the author. </w:t>
      </w:r>
      <w:r w:rsidR="00360907">
        <w:t>(</w:t>
      </w:r>
      <w:r w:rsidR="00DC1323">
        <w:t xml:space="preserve">See </w:t>
      </w:r>
      <w:r w:rsidR="00360907">
        <w:t xml:space="preserve">also </w:t>
      </w:r>
      <w:r w:rsidR="00DC1323">
        <w:t xml:space="preserve">Factor </w:t>
      </w:r>
      <w:r w:rsidR="00360907">
        <w:fldChar w:fldCharType="begin"/>
      </w:r>
      <w:r w:rsidR="00360907">
        <w:instrText xml:space="preserve"> REF _Ref376429590 \n \h </w:instrText>
      </w:r>
      <w:r w:rsidR="00360907">
        <w:fldChar w:fldCharType="separate"/>
      </w:r>
      <w:r w:rsidR="00154D81">
        <w:rPr>
          <w:cs/>
        </w:rPr>
        <w:t>‎</w:t>
      </w:r>
      <w:r w:rsidR="00154D81">
        <w:t>3</w:t>
      </w:r>
      <w:r w:rsidR="00360907">
        <w:fldChar w:fldCharType="end"/>
      </w:r>
      <w:r w:rsidR="001534A4">
        <w:t xml:space="preserve"> </w:t>
      </w:r>
      <w:r w:rsidR="00B7093A">
        <w:t>‘</w:t>
      </w:r>
      <w:r w:rsidR="00360907">
        <w:fldChar w:fldCharType="begin"/>
      </w:r>
      <w:r w:rsidR="00360907">
        <w:instrText xml:space="preserve"> REF _Ref376429590 \h </w:instrText>
      </w:r>
      <w:r w:rsidR="00360907">
        <w:fldChar w:fldCharType="separate"/>
      </w:r>
      <w:r w:rsidR="00154D81" w:rsidRPr="006C65BE">
        <w:t>Relationships between interlocutors</w:t>
      </w:r>
      <w:r w:rsidR="00360907">
        <w:fldChar w:fldCharType="end"/>
      </w:r>
      <w:r w:rsidR="00386C63">
        <w:t>’</w:t>
      </w:r>
      <w:r w:rsidR="00360907">
        <w:t xml:space="preserve"> in </w:t>
      </w:r>
      <w:r w:rsidR="00360907" w:rsidRPr="006C65BE">
        <w:t>§</w:t>
      </w:r>
      <w:r w:rsidR="00360907" w:rsidRPr="006C65BE">
        <w:fldChar w:fldCharType="begin"/>
      </w:r>
      <w:r w:rsidR="00360907" w:rsidRPr="006C65BE">
        <w:instrText xml:space="preserve"> REF _Ref373219004 \w \h </w:instrText>
      </w:r>
      <w:r w:rsidR="00360907">
        <w:instrText xml:space="preserve"> \* MERGEFORMAT </w:instrText>
      </w:r>
      <w:r w:rsidR="00360907" w:rsidRPr="006C65BE">
        <w:fldChar w:fldCharType="separate"/>
      </w:r>
      <w:r w:rsidR="00154D81">
        <w:rPr>
          <w:cs/>
        </w:rPr>
        <w:t>‎</w:t>
      </w:r>
      <w:r w:rsidR="00154D81">
        <w:t>1.5.1</w:t>
      </w:r>
      <w:r w:rsidR="00360907" w:rsidRPr="006C65BE">
        <w:fldChar w:fldCharType="end"/>
      </w:r>
      <w:r w:rsidR="00DC1323">
        <w:t>.)</w:t>
      </w:r>
    </w:p>
    <w:p w14:paraId="243FC82D" w14:textId="256A480B" w:rsidR="00672641" w:rsidRDefault="00672641" w:rsidP="006E106D">
      <w:pPr>
        <w:pStyle w:val="Body0005after"/>
      </w:pPr>
      <w:r>
        <w:t>In examining the attested affixes and affixed lexemes as outlined above, none of the factors was taken in isolation. Instead, the findings pertaining to all nine factors were taken together as an indication of the degree of productivity for the affix in question. The results of this multifaceted investigation indicate that</w:t>
      </w:r>
      <w:r w:rsidR="00C702AB">
        <w:t xml:space="preserve"> in Papuan Malay</w:t>
      </w:r>
      <w:r>
        <w:t>:</w:t>
      </w:r>
    </w:p>
    <w:p w14:paraId="3DEF3758" w14:textId="74446F3C" w:rsidR="00672641" w:rsidRDefault="00672641" w:rsidP="002A1DBD">
      <w:pPr>
        <w:pStyle w:val="I0Indented"/>
        <w:numPr>
          <w:ilvl w:val="0"/>
          <w:numId w:val="25"/>
        </w:numPr>
        <w:rPr>
          <w:lang w:eastAsia="en-US"/>
        </w:rPr>
      </w:pPr>
      <w:r>
        <w:rPr>
          <w:lang w:eastAsia="en-US"/>
        </w:rPr>
        <w:t xml:space="preserve">Prefix </w:t>
      </w:r>
      <w:r w:rsidR="00992678" w:rsidRPr="009D104A">
        <w:rPr>
          <w:rStyle w:val="ChSmallCapsItalBold"/>
        </w:rPr>
        <w:t>ter­</w:t>
      </w:r>
      <w:r>
        <w:rPr>
          <w:lang w:eastAsia="en-US"/>
        </w:rPr>
        <w:t xml:space="preserve"> </w:t>
      </w:r>
      <w:r w:rsidR="00B7093A">
        <w:rPr>
          <w:lang w:eastAsia="en-US"/>
        </w:rPr>
        <w:t>‘</w:t>
      </w:r>
      <w:r w:rsidR="00700052" w:rsidRPr="00700052">
        <w:rPr>
          <w:rStyle w:val="ChSmallCaps"/>
        </w:rPr>
        <w:t>acl</w:t>
      </w:r>
      <w:r w:rsidR="00B7093A">
        <w:rPr>
          <w:lang w:eastAsia="en-US"/>
        </w:rPr>
        <w:t>’</w:t>
      </w:r>
      <w:r w:rsidR="00700052">
        <w:rPr>
          <w:lang w:eastAsia="en-US"/>
        </w:rPr>
        <w:t xml:space="preserve"> </w:t>
      </w:r>
      <w:r>
        <w:rPr>
          <w:lang w:eastAsia="en-US"/>
        </w:rPr>
        <w:t xml:space="preserve">and suffix </w:t>
      </w:r>
      <w:r w:rsidRPr="0090507A">
        <w:rPr>
          <w:szCs w:val="19"/>
        </w:rPr>
        <w:t>­</w:t>
      </w:r>
      <w:r w:rsidRPr="00EB3873">
        <w:rPr>
          <w:rStyle w:val="ChItalBold"/>
        </w:rPr>
        <w:t>an</w:t>
      </w:r>
      <w:r w:rsidR="0009726E">
        <w:rPr>
          <w:rStyle w:val="ChItalBold"/>
        </w:rPr>
        <w:t>g</w:t>
      </w:r>
      <w:r>
        <w:rPr>
          <w:lang w:eastAsia="en-US"/>
        </w:rPr>
        <w:t xml:space="preserve"> </w:t>
      </w:r>
      <w:r w:rsidR="00B7093A">
        <w:rPr>
          <w:lang w:eastAsia="en-US"/>
        </w:rPr>
        <w:t>‘</w:t>
      </w:r>
      <w:r w:rsidR="00700052" w:rsidRPr="00700052">
        <w:rPr>
          <w:rStyle w:val="ChSmallCaps"/>
        </w:rPr>
        <w:t>pat</w:t>
      </w:r>
      <w:r w:rsidR="00B7093A">
        <w:rPr>
          <w:lang w:eastAsia="en-US"/>
        </w:rPr>
        <w:t>’</w:t>
      </w:r>
      <w:r w:rsidR="00700052">
        <w:rPr>
          <w:lang w:eastAsia="en-US"/>
        </w:rPr>
        <w:t xml:space="preserve"> </w:t>
      </w:r>
      <w:r>
        <w:rPr>
          <w:lang w:eastAsia="en-US"/>
        </w:rPr>
        <w:t>are somewhat productive;</w:t>
      </w:r>
    </w:p>
    <w:p w14:paraId="1D2B125F" w14:textId="19272584" w:rsidR="00672641" w:rsidRDefault="00672641" w:rsidP="002A1DBD">
      <w:pPr>
        <w:pStyle w:val="I0Indented"/>
        <w:numPr>
          <w:ilvl w:val="0"/>
          <w:numId w:val="25"/>
        </w:numPr>
        <w:rPr>
          <w:szCs w:val="19"/>
        </w:rPr>
      </w:pPr>
      <w:r>
        <w:rPr>
          <w:lang w:eastAsia="en-US"/>
        </w:rPr>
        <w:t xml:space="preserve">Prefix </w:t>
      </w:r>
      <w:r w:rsidRPr="00D208B5">
        <w:rPr>
          <w:rStyle w:val="ChSmallCapsItalBold"/>
        </w:rPr>
        <w:t>pe</w:t>
      </w:r>
      <w:r w:rsidR="00372706" w:rsidRPr="00D208B5">
        <w:rPr>
          <w:rStyle w:val="ChSmallCapsItalBold"/>
        </w:rPr>
        <w:t>(</w:t>
      </w:r>
      <w:r w:rsidRPr="00D208B5">
        <w:rPr>
          <w:rStyle w:val="ChSmallCapsItalBold"/>
        </w:rPr>
        <w:t>n</w:t>
      </w:r>
      <w:r w:rsidR="00C92FB5" w:rsidRPr="00D208B5">
        <w:rPr>
          <w:rStyle w:val="ChSmallCapsItalBold"/>
        </w:rPr>
        <w:t>)</w:t>
      </w:r>
      <w:r w:rsidRPr="00D208B5">
        <w:rPr>
          <w:rStyle w:val="ChSmallCapsItalBold"/>
        </w:rPr>
        <w:t>­</w:t>
      </w:r>
      <w:r>
        <w:rPr>
          <w:lang w:eastAsia="en-US"/>
        </w:rPr>
        <w:t xml:space="preserve"> </w:t>
      </w:r>
      <w:r w:rsidR="00B7093A">
        <w:rPr>
          <w:lang w:eastAsia="en-US"/>
        </w:rPr>
        <w:t>‘</w:t>
      </w:r>
      <w:r w:rsidR="00700052" w:rsidRPr="00700052">
        <w:rPr>
          <w:rStyle w:val="ChSmallCaps"/>
        </w:rPr>
        <w:t>ag</w:t>
      </w:r>
      <w:r w:rsidR="00B7093A">
        <w:rPr>
          <w:lang w:eastAsia="en-US"/>
        </w:rPr>
        <w:t>’</w:t>
      </w:r>
      <w:r w:rsidR="00700052">
        <w:rPr>
          <w:lang w:eastAsia="en-US"/>
        </w:rPr>
        <w:t xml:space="preserve"> </w:t>
      </w:r>
      <w:r>
        <w:rPr>
          <w:lang w:eastAsia="en-US"/>
        </w:rPr>
        <w:t xml:space="preserve">is, </w:t>
      </w:r>
      <w:r>
        <w:rPr>
          <w:szCs w:val="19"/>
        </w:rPr>
        <w:t>at best, marginally productive; and</w:t>
      </w:r>
    </w:p>
    <w:p w14:paraId="186C9377" w14:textId="410E1B53" w:rsidR="00672641" w:rsidRDefault="00672641" w:rsidP="002A1DBD">
      <w:pPr>
        <w:pStyle w:val="I05I"/>
        <w:numPr>
          <w:ilvl w:val="0"/>
          <w:numId w:val="26"/>
        </w:numPr>
      </w:pPr>
      <w:r>
        <w:rPr>
          <w:szCs w:val="19"/>
        </w:rPr>
        <w:t xml:space="preserve">Prefix </w:t>
      </w:r>
      <w:r w:rsidRPr="009A4F2E">
        <w:rPr>
          <w:rStyle w:val="ChSmallCapsItalBold"/>
        </w:rPr>
        <w:t>ber­</w:t>
      </w:r>
      <w:r w:rsidR="00B745DE" w:rsidRPr="00B745DE">
        <w:t xml:space="preserve"> </w:t>
      </w:r>
      <w:r w:rsidR="00B7093A">
        <w:rPr>
          <w:lang w:eastAsia="en-US"/>
        </w:rPr>
        <w:t>‘</w:t>
      </w:r>
      <w:r w:rsidR="00AA76CC">
        <w:rPr>
          <w:rStyle w:val="ChSmallCaps"/>
        </w:rPr>
        <w:t>vblz</w:t>
      </w:r>
      <w:r w:rsidR="00B7093A">
        <w:rPr>
          <w:lang w:eastAsia="en-US"/>
        </w:rPr>
        <w:t>’</w:t>
      </w:r>
      <w:r w:rsidRPr="00EB3873">
        <w:t xml:space="preserve">, </w:t>
      </w:r>
      <w:r>
        <w:t xml:space="preserve">suffix </w:t>
      </w:r>
      <w:r w:rsidRPr="009106F2">
        <w:rPr>
          <w:rStyle w:val="ChItalBold"/>
        </w:rPr>
        <w:t>­nya</w:t>
      </w:r>
      <w:r w:rsidR="00700052" w:rsidRPr="00700052">
        <w:t xml:space="preserve"> </w:t>
      </w:r>
      <w:r w:rsidR="00B7093A">
        <w:t>‘</w:t>
      </w:r>
      <w:r w:rsidR="00700052" w:rsidRPr="00700052">
        <w:rPr>
          <w:rStyle w:val="ChSmallCaps"/>
        </w:rPr>
        <w:t>3possr</w:t>
      </w:r>
      <w:r w:rsidR="00B7093A">
        <w:t>’</w:t>
      </w:r>
      <w:r w:rsidRPr="0090507A">
        <w:rPr>
          <w:szCs w:val="19"/>
        </w:rPr>
        <w:t>,</w:t>
      </w:r>
      <w:r>
        <w:t xml:space="preserve"> and circumfix </w:t>
      </w:r>
      <w:r w:rsidR="006F14E9" w:rsidRPr="0090507A">
        <w:rPr>
          <w:rStyle w:val="ChItalBold"/>
          <w:szCs w:val="19"/>
        </w:rPr>
        <w:t>ke</w:t>
      </w:r>
      <w:r w:rsidR="006F14E9" w:rsidRPr="0090507A">
        <w:rPr>
          <w:szCs w:val="19"/>
        </w:rPr>
        <w:t>­</w:t>
      </w:r>
      <w:r w:rsidR="006F14E9" w:rsidRPr="00301FE7">
        <w:t>/</w:t>
      </w:r>
      <w:r w:rsidR="006F14E9" w:rsidRPr="0090507A">
        <w:rPr>
          <w:szCs w:val="19"/>
        </w:rPr>
        <w:t>­</w:t>
      </w:r>
      <w:r w:rsidR="006F14E9" w:rsidRPr="0090507A">
        <w:rPr>
          <w:rStyle w:val="ChItalBold"/>
          <w:szCs w:val="19"/>
        </w:rPr>
        <w:t>an</w:t>
      </w:r>
      <w:r w:rsidR="006F14E9">
        <w:rPr>
          <w:rStyle w:val="ChItalBold"/>
          <w:szCs w:val="19"/>
        </w:rPr>
        <w:t>g</w:t>
      </w:r>
      <w:r w:rsidR="006F14E9" w:rsidRPr="001F21DD">
        <w:t xml:space="preserve"> </w:t>
      </w:r>
      <w:r w:rsidR="00B7093A">
        <w:t>‘</w:t>
      </w:r>
      <w:r w:rsidR="006F14E9" w:rsidRPr="006F14E9">
        <w:rPr>
          <w:rStyle w:val="ChSmallCaps"/>
        </w:rPr>
        <w:t>nmlz</w:t>
      </w:r>
      <w:r w:rsidR="00B7093A">
        <w:t>’</w:t>
      </w:r>
      <w:r w:rsidR="00700052">
        <w:t xml:space="preserve"> </w:t>
      </w:r>
      <w:r>
        <w:t>are unproductive.</w:t>
      </w:r>
    </w:p>
    <w:p w14:paraId="1862049D" w14:textId="77777777" w:rsidR="00672641" w:rsidRDefault="00672641" w:rsidP="006E106D">
      <w:pPr>
        <w:pStyle w:val="Body0000after"/>
      </w:pPr>
      <w:r>
        <w:t xml:space="preserve">The unproductive derivations are considered to be lexicalized forms borrowed into the language or code-switches with Indonesian; in the examples, however, no attempt is made to distinguish </w:t>
      </w:r>
      <w:r w:rsidR="00D9578C">
        <w:t>the two</w:t>
      </w:r>
      <w:r>
        <w:t>.</w:t>
      </w:r>
    </w:p>
    <w:p w14:paraId="0357C059" w14:textId="0B3DD59D" w:rsidR="00672641" w:rsidRDefault="00672641" w:rsidP="006E106D">
      <w:pPr>
        <w:pStyle w:val="Body0515after"/>
      </w:pPr>
      <w:r>
        <w:t xml:space="preserve">In the following, </w:t>
      </w:r>
      <w:r w:rsidR="00CA2021">
        <w:t xml:space="preserve">the </w:t>
      </w:r>
      <w:r>
        <w:t xml:space="preserve">six affixes are discussed in detail in terms of the factors outlined above: </w:t>
      </w:r>
      <w:r w:rsidR="00992678" w:rsidRPr="009D104A">
        <w:rPr>
          <w:rStyle w:val="ChSmallCapsItalBold"/>
        </w:rPr>
        <w:t>ter­</w:t>
      </w:r>
      <w:r w:rsidRPr="001F765F">
        <w:t xml:space="preserve"> </w:t>
      </w:r>
      <w:r>
        <w:t>in §</w:t>
      </w:r>
      <w:r>
        <w:fldChar w:fldCharType="begin"/>
      </w:r>
      <w:r>
        <w:instrText xml:space="preserve"> REF _Ref341890821 \w \h </w:instrText>
      </w:r>
      <w:r>
        <w:fldChar w:fldCharType="separate"/>
      </w:r>
      <w:r w:rsidR="00154D81">
        <w:rPr>
          <w:cs/>
        </w:rPr>
        <w:t>‎</w:t>
      </w:r>
      <w:r w:rsidR="00154D81">
        <w:t>3.1.2</w:t>
      </w:r>
      <w:r>
        <w:fldChar w:fldCharType="end"/>
      </w:r>
      <w:r>
        <w:t xml:space="preserve">, </w:t>
      </w:r>
      <w:r w:rsidRPr="0090507A">
        <w:rPr>
          <w:szCs w:val="19"/>
        </w:rPr>
        <w:t>­</w:t>
      </w:r>
      <w:r w:rsidRPr="001C3436">
        <w:rPr>
          <w:rStyle w:val="ChItalBold"/>
        </w:rPr>
        <w:t>an</w:t>
      </w:r>
      <w:r w:rsidR="0009726E">
        <w:rPr>
          <w:rStyle w:val="ChItalBold"/>
        </w:rPr>
        <w:t>g</w:t>
      </w:r>
      <w:r w:rsidRPr="001F765F">
        <w:t xml:space="preserve"> </w:t>
      </w:r>
      <w:r>
        <w:t>in §</w:t>
      </w:r>
      <w:r>
        <w:fldChar w:fldCharType="begin"/>
      </w:r>
      <w:r>
        <w:instrText xml:space="preserve"> REF _Ref347514351 \w \h </w:instrText>
      </w:r>
      <w:r>
        <w:fldChar w:fldCharType="separate"/>
      </w:r>
      <w:r w:rsidR="00154D81">
        <w:rPr>
          <w:cs/>
        </w:rPr>
        <w:t>‎</w:t>
      </w:r>
      <w:r w:rsidR="00154D81">
        <w:t>3.1.3</w:t>
      </w:r>
      <w:r>
        <w:fldChar w:fldCharType="end"/>
      </w:r>
      <w:r>
        <w:t xml:space="preserve">, </w:t>
      </w:r>
      <w:r w:rsidRPr="00D208B5">
        <w:rPr>
          <w:rStyle w:val="ChSmallCapsItalBold"/>
        </w:rPr>
        <w:t>pe</w:t>
      </w:r>
      <w:r w:rsidR="00372706" w:rsidRPr="00D208B5">
        <w:rPr>
          <w:rStyle w:val="ChSmallCapsItalBold"/>
        </w:rPr>
        <w:t>(</w:t>
      </w:r>
      <w:r w:rsidRPr="00D208B5">
        <w:rPr>
          <w:rStyle w:val="ChSmallCapsItalBold"/>
        </w:rPr>
        <w:t>n</w:t>
      </w:r>
      <w:r w:rsidR="00C92FB5" w:rsidRPr="00D208B5">
        <w:rPr>
          <w:rStyle w:val="ChSmallCapsItalBold"/>
        </w:rPr>
        <w:t>)</w:t>
      </w:r>
      <w:r w:rsidRPr="00D208B5">
        <w:rPr>
          <w:rStyle w:val="ChSmallCapsItalBold"/>
        </w:rPr>
        <w:t>­</w:t>
      </w:r>
      <w:r w:rsidRPr="001F765F">
        <w:t xml:space="preserve"> </w:t>
      </w:r>
      <w:r>
        <w:t>in §</w:t>
      </w:r>
      <w:r>
        <w:fldChar w:fldCharType="begin"/>
      </w:r>
      <w:r>
        <w:instrText xml:space="preserve"> REF _Ref347514353 \w \h </w:instrText>
      </w:r>
      <w:r>
        <w:fldChar w:fldCharType="separate"/>
      </w:r>
      <w:r w:rsidR="00154D81">
        <w:rPr>
          <w:cs/>
        </w:rPr>
        <w:t>‎</w:t>
      </w:r>
      <w:r w:rsidR="00154D81">
        <w:t>3.1.4</w:t>
      </w:r>
      <w:r>
        <w:fldChar w:fldCharType="end"/>
      </w:r>
      <w:r>
        <w:t xml:space="preserve">, </w:t>
      </w:r>
      <w:r w:rsidRPr="009A4F2E">
        <w:rPr>
          <w:rStyle w:val="ChSmallCapsItalBold"/>
        </w:rPr>
        <w:t>ber­</w:t>
      </w:r>
      <w:r w:rsidRPr="001F765F">
        <w:t xml:space="preserve"> </w:t>
      </w:r>
      <w:r>
        <w:t>in §</w:t>
      </w:r>
      <w:r>
        <w:fldChar w:fldCharType="begin"/>
      </w:r>
      <w:r>
        <w:instrText xml:space="preserve"> REF _Ref347514355 \w \h </w:instrText>
      </w:r>
      <w:r>
        <w:fldChar w:fldCharType="separate"/>
      </w:r>
      <w:r w:rsidR="00154D81">
        <w:rPr>
          <w:cs/>
        </w:rPr>
        <w:t>‎</w:t>
      </w:r>
      <w:r w:rsidR="00154D81">
        <w:t>3.1.5</w:t>
      </w:r>
      <w:r>
        <w:fldChar w:fldCharType="end"/>
      </w:r>
      <w:r>
        <w:t xml:space="preserve">, </w:t>
      </w:r>
      <w:r w:rsidRPr="009106F2">
        <w:rPr>
          <w:rStyle w:val="ChItalBold"/>
        </w:rPr>
        <w:t>­nya</w:t>
      </w:r>
      <w:r w:rsidRPr="001F765F">
        <w:t xml:space="preserve"> </w:t>
      </w:r>
      <w:r>
        <w:t>in §</w:t>
      </w:r>
      <w:r>
        <w:fldChar w:fldCharType="begin"/>
      </w:r>
      <w:r>
        <w:instrText xml:space="preserve"> REF _Ref347514357 \w \h </w:instrText>
      </w:r>
      <w:r>
        <w:fldChar w:fldCharType="separate"/>
      </w:r>
      <w:r w:rsidR="00154D81">
        <w:rPr>
          <w:cs/>
        </w:rPr>
        <w:t>‎</w:t>
      </w:r>
      <w:r w:rsidR="00154D81">
        <w:t>3.1.6</w:t>
      </w:r>
      <w:r>
        <w:fldChar w:fldCharType="end"/>
      </w:r>
      <w:r>
        <w:t xml:space="preserve">, and </w:t>
      </w:r>
      <w:r w:rsidRPr="001C3436">
        <w:rPr>
          <w:rStyle w:val="ChItalBold"/>
        </w:rPr>
        <w:t>ke</w:t>
      </w:r>
      <w:r w:rsidRPr="0090507A">
        <w:rPr>
          <w:szCs w:val="19"/>
        </w:rPr>
        <w:t>­</w:t>
      </w:r>
      <w:r w:rsidRPr="00301FE7">
        <w:t>/</w:t>
      </w:r>
      <w:r w:rsidRPr="0090507A">
        <w:rPr>
          <w:szCs w:val="19"/>
        </w:rPr>
        <w:t>­</w:t>
      </w:r>
      <w:r w:rsidRPr="001C3436">
        <w:rPr>
          <w:rStyle w:val="ChItalBold"/>
        </w:rPr>
        <w:t>an</w:t>
      </w:r>
      <w:r w:rsidR="0009726E">
        <w:rPr>
          <w:rStyle w:val="ChItalBold"/>
        </w:rPr>
        <w:t>g</w:t>
      </w:r>
      <w:r w:rsidRPr="001F765F">
        <w:t xml:space="preserve"> </w:t>
      </w:r>
      <w:r>
        <w:t>in §</w:t>
      </w:r>
      <w:r>
        <w:fldChar w:fldCharType="begin"/>
      </w:r>
      <w:r>
        <w:instrText xml:space="preserve"> REF _Ref347396558 \w \h </w:instrText>
      </w:r>
      <w:r>
        <w:fldChar w:fldCharType="separate"/>
      </w:r>
      <w:r w:rsidR="00154D81">
        <w:rPr>
          <w:cs/>
        </w:rPr>
        <w:t>‎</w:t>
      </w:r>
      <w:r w:rsidR="00154D81">
        <w:t>3.1.7</w:t>
      </w:r>
      <w:r>
        <w:fldChar w:fldCharType="end"/>
      </w:r>
      <w:r>
        <w:t xml:space="preserve">. </w:t>
      </w:r>
      <w:r w:rsidRPr="009E2A1F">
        <w:t>For the three somewhat productive affixes</w:t>
      </w:r>
      <w:r>
        <w:t xml:space="preserve"> (</w:t>
      </w:r>
      <w:r w:rsidR="00992678" w:rsidRPr="009D104A">
        <w:rPr>
          <w:rStyle w:val="ChSmallCapsItalBold"/>
        </w:rPr>
        <w:t>ter­</w:t>
      </w:r>
      <w:r>
        <w:t xml:space="preserve">, </w:t>
      </w:r>
      <w:r w:rsidRPr="0090507A">
        <w:rPr>
          <w:szCs w:val="19"/>
        </w:rPr>
        <w:t>­</w:t>
      </w:r>
      <w:r w:rsidRPr="001C3436">
        <w:rPr>
          <w:rStyle w:val="ChItalBold"/>
        </w:rPr>
        <w:t>an</w:t>
      </w:r>
      <w:r w:rsidR="0009726E">
        <w:rPr>
          <w:rStyle w:val="ChItalBold"/>
        </w:rPr>
        <w:t>g</w:t>
      </w:r>
      <w:r>
        <w:t xml:space="preserve">, and </w:t>
      </w:r>
      <w:r w:rsidRPr="00D208B5">
        <w:rPr>
          <w:rStyle w:val="ChSmallCapsItalBold"/>
        </w:rPr>
        <w:t>pe</w:t>
      </w:r>
      <w:r w:rsidR="00372706" w:rsidRPr="00D208B5">
        <w:rPr>
          <w:rStyle w:val="ChSmallCapsItalBold"/>
        </w:rPr>
        <w:t>(</w:t>
      </w:r>
      <w:r w:rsidRPr="00D208B5">
        <w:rPr>
          <w:rStyle w:val="ChSmallCapsItalBold"/>
        </w:rPr>
        <w:t>n</w:t>
      </w:r>
      <w:r w:rsidR="00C92FB5" w:rsidRPr="00D208B5">
        <w:rPr>
          <w:rStyle w:val="ChSmallCapsItalBold"/>
        </w:rPr>
        <w:t>)</w:t>
      </w:r>
      <w:r w:rsidRPr="00D208B5">
        <w:rPr>
          <w:rStyle w:val="ChSmallCapsItalBold"/>
        </w:rPr>
        <w:t>­</w:t>
      </w:r>
      <w:r>
        <w:t>) the mentioned variables of the communicative event are investigated in detail within the respective sections. For the remaining three affixes (</w:t>
      </w:r>
      <w:r w:rsidRPr="009A4F2E">
        <w:rPr>
          <w:rStyle w:val="ChSmallCapsItalBold"/>
        </w:rPr>
        <w:t>ber­</w:t>
      </w:r>
      <w:r>
        <w:t xml:space="preserve">, </w:t>
      </w:r>
      <w:r w:rsidRPr="009106F2">
        <w:rPr>
          <w:rStyle w:val="ChItalBold"/>
        </w:rPr>
        <w:t>­nya</w:t>
      </w:r>
      <w:r>
        <w:t xml:space="preserve">, and </w:t>
      </w:r>
      <w:r w:rsidRPr="001C3436">
        <w:rPr>
          <w:rStyle w:val="ChItalBold"/>
        </w:rPr>
        <w:t>ke</w:t>
      </w:r>
      <w:r w:rsidRPr="0090507A">
        <w:rPr>
          <w:szCs w:val="19"/>
        </w:rPr>
        <w:t>­</w:t>
      </w:r>
      <w:r w:rsidRPr="00301FE7">
        <w:t>/</w:t>
      </w:r>
      <w:r w:rsidRPr="0090507A">
        <w:rPr>
          <w:szCs w:val="19"/>
        </w:rPr>
        <w:t>­</w:t>
      </w:r>
      <w:r w:rsidRPr="001C3436">
        <w:rPr>
          <w:rStyle w:val="ChItalBold"/>
        </w:rPr>
        <w:t>an</w:t>
      </w:r>
      <w:r w:rsidR="0009726E">
        <w:rPr>
          <w:rStyle w:val="ChItalBold"/>
        </w:rPr>
        <w:t>g</w:t>
      </w:r>
      <w:r>
        <w:t>) the variables of the communicative event are summarily discussed in §</w:t>
      </w:r>
      <w:r>
        <w:fldChar w:fldCharType="begin"/>
      </w:r>
      <w:r>
        <w:instrText xml:space="preserve"> REF _Ref347393336 \w \h </w:instrText>
      </w:r>
      <w:r>
        <w:fldChar w:fldCharType="separate"/>
      </w:r>
      <w:r w:rsidR="00154D81">
        <w:rPr>
          <w:cs/>
        </w:rPr>
        <w:t>‎</w:t>
      </w:r>
      <w:r w:rsidR="00154D81">
        <w:t>3.1.8</w:t>
      </w:r>
      <w:r>
        <w:fldChar w:fldCharType="end"/>
      </w:r>
      <w:r>
        <w:t>.</w:t>
      </w:r>
      <w:r w:rsidRPr="0090507A">
        <w:rPr>
          <w:szCs w:val="19"/>
        </w:rPr>
        <w:t xml:space="preserve"> The main points </w:t>
      </w:r>
      <w:r>
        <w:rPr>
          <w:szCs w:val="19"/>
        </w:rPr>
        <w:t xml:space="preserve">on affixation </w:t>
      </w:r>
      <w:r w:rsidRPr="0090507A">
        <w:rPr>
          <w:szCs w:val="19"/>
        </w:rPr>
        <w:t>are summarized in §</w:t>
      </w:r>
      <w:r>
        <w:rPr>
          <w:szCs w:val="19"/>
        </w:rPr>
        <w:fldChar w:fldCharType="begin"/>
      </w:r>
      <w:r>
        <w:rPr>
          <w:szCs w:val="19"/>
        </w:rPr>
        <w:instrText xml:space="preserve"> REF _Ref341961694 \w \h </w:instrText>
      </w:r>
      <w:r>
        <w:rPr>
          <w:szCs w:val="19"/>
        </w:rPr>
      </w:r>
      <w:r>
        <w:rPr>
          <w:szCs w:val="19"/>
        </w:rPr>
        <w:fldChar w:fldCharType="separate"/>
      </w:r>
      <w:r w:rsidR="00154D81">
        <w:rPr>
          <w:szCs w:val="19"/>
          <w:cs/>
        </w:rPr>
        <w:t>‎</w:t>
      </w:r>
      <w:r w:rsidR="00154D81">
        <w:rPr>
          <w:szCs w:val="19"/>
        </w:rPr>
        <w:t>3.3</w:t>
      </w:r>
      <w:r>
        <w:rPr>
          <w:szCs w:val="19"/>
        </w:rPr>
        <w:fldChar w:fldCharType="end"/>
      </w:r>
      <w:r w:rsidRPr="0090507A">
        <w:rPr>
          <w:szCs w:val="19"/>
        </w:rPr>
        <w:t>.</w:t>
      </w:r>
    </w:p>
    <w:p w14:paraId="587ACA7B" w14:textId="7AF104F2" w:rsidR="00672641" w:rsidRPr="003C24A5" w:rsidRDefault="00672641" w:rsidP="00672641">
      <w:pPr>
        <w:pStyle w:val="Heading3"/>
      </w:pPr>
      <w:bookmarkStart w:id="1215" w:name="_Toc339537732"/>
      <w:bookmarkStart w:id="1216" w:name="_Ref341890821"/>
      <w:bookmarkStart w:id="1217" w:name="_Toc342590028"/>
      <w:bookmarkStart w:id="1218" w:name="_Toc344990347"/>
      <w:bookmarkStart w:id="1219" w:name="_Ref347146369"/>
      <w:bookmarkStart w:id="1220" w:name="_Ref354834967"/>
      <w:bookmarkStart w:id="1221" w:name="_Ref354835030"/>
      <w:bookmarkStart w:id="1222" w:name="_Ref374451713"/>
      <w:bookmarkStart w:id="1223" w:name="_Ref439089897"/>
      <w:bookmarkStart w:id="1224" w:name="_Toc440455540"/>
      <w:r w:rsidRPr="0090507A">
        <w:t xml:space="preserve">Prefix </w:t>
      </w:r>
      <w:bookmarkEnd w:id="1215"/>
      <w:bookmarkEnd w:id="1216"/>
      <w:bookmarkEnd w:id="1217"/>
      <w:bookmarkEnd w:id="1218"/>
      <w:bookmarkEnd w:id="1219"/>
      <w:bookmarkEnd w:id="1220"/>
      <w:bookmarkEnd w:id="1221"/>
      <w:r w:rsidR="00992678" w:rsidRPr="009D104A">
        <w:rPr>
          <w:rStyle w:val="ChSmallCapsItalBold"/>
        </w:rPr>
        <w:t>ter­</w:t>
      </w:r>
      <w:bookmarkEnd w:id="1222"/>
      <w:r w:rsidR="003C24A5" w:rsidRPr="003C24A5">
        <w:t xml:space="preserve"> </w:t>
      </w:r>
      <w:r w:rsidR="00B7093A">
        <w:t>‘</w:t>
      </w:r>
      <w:r w:rsidR="003C24A5" w:rsidRPr="003C24A5">
        <w:rPr>
          <w:rStyle w:val="ChSmallCaps"/>
        </w:rPr>
        <w:t>acl</w:t>
      </w:r>
      <w:r w:rsidR="00B7093A">
        <w:t>’</w:t>
      </w:r>
      <w:bookmarkEnd w:id="1223"/>
      <w:bookmarkEnd w:id="1224"/>
    </w:p>
    <w:p w14:paraId="79B6BAB4" w14:textId="45820211" w:rsidR="00672641" w:rsidRDefault="00672641" w:rsidP="00870EF9">
      <w:pPr>
        <w:pStyle w:val="Body0010after"/>
      </w:pPr>
      <w:r w:rsidRPr="0090507A">
        <w:t xml:space="preserve">Affixation with </w:t>
      </w:r>
      <w:r w:rsidR="00C379DE" w:rsidRPr="009D104A">
        <w:rPr>
          <w:rStyle w:val="ChSmallCapsItalBold"/>
        </w:rPr>
        <w:t>ter­</w:t>
      </w:r>
      <w:r w:rsidRPr="0090507A">
        <w:t xml:space="preserve"> </w:t>
      </w:r>
      <w:r w:rsidR="00B7093A">
        <w:t>‘</w:t>
      </w:r>
      <w:r w:rsidR="00F240B8" w:rsidRPr="003C24A5">
        <w:rPr>
          <w:rStyle w:val="ChSmallCaps"/>
        </w:rPr>
        <w:t>acl</w:t>
      </w:r>
      <w:r w:rsidR="00B7093A">
        <w:t>’</w:t>
      </w:r>
      <w:r w:rsidR="00F240B8">
        <w:t xml:space="preserve"> </w:t>
      </w:r>
      <w:r w:rsidRPr="0090507A">
        <w:t xml:space="preserve">derives </w:t>
      </w:r>
      <w:r>
        <w:t>monovalent</w:t>
      </w:r>
      <w:r w:rsidRPr="0090507A">
        <w:t xml:space="preserve"> verbs </w:t>
      </w:r>
      <w:r>
        <w:t xml:space="preserve">from verbal bases. The derived verbs denote accidental </w:t>
      </w:r>
      <w:r w:rsidR="00355450">
        <w:t xml:space="preserve">or </w:t>
      </w:r>
      <w:r w:rsidR="00355450" w:rsidRPr="00870B79">
        <w:t xml:space="preserve">unintentional </w:t>
      </w:r>
      <w:r>
        <w:t xml:space="preserve">actions or events, as shown in </w:t>
      </w:r>
      <w:r>
        <w:fldChar w:fldCharType="begin"/>
      </w:r>
      <w:r>
        <w:instrText xml:space="preserve"> REF _Ref346628910 \h </w:instrText>
      </w:r>
      <w:r w:rsidR="00870EF9">
        <w:instrText xml:space="preserve"> \* MERGEFORMAT </w:instrText>
      </w:r>
      <w:r>
        <w:fldChar w:fldCharType="separate"/>
      </w:r>
      <w:r w:rsidR="00154D81" w:rsidRPr="00110B09">
        <w:t>(</w:t>
      </w:r>
      <w:r w:rsidR="00154D81" w:rsidRPr="00154D81">
        <w:t>1)</w:t>
      </w:r>
      <w:r>
        <w:fldChar w:fldCharType="end"/>
      </w:r>
      <w:r>
        <w:t xml:space="preserve">. </w:t>
      </w:r>
      <w:r>
        <w:lastRenderedPageBreak/>
        <w:t xml:space="preserve">This </w:t>
      </w:r>
      <w:r w:rsidRPr="0090507A">
        <w:t>derivation process</w:t>
      </w:r>
      <w:r>
        <w:t xml:space="preserve"> appears to be somewhat productive</w:t>
      </w:r>
      <w:r w:rsidR="00C702AB">
        <w:t xml:space="preserve"> in Papuan Malay</w:t>
      </w:r>
      <w:r>
        <w:t>, as discussed below</w:t>
      </w:r>
      <w:r w:rsidRPr="0090507A">
        <w:t>.</w:t>
      </w:r>
    </w:p>
    <w:tbl>
      <w:tblPr>
        <w:tblW w:w="6478" w:type="dxa"/>
        <w:tblCellMar>
          <w:left w:w="42" w:type="dxa"/>
          <w:right w:w="42" w:type="dxa"/>
        </w:tblCellMar>
        <w:tblLook w:val="01E0" w:firstRow="1" w:lastRow="1" w:firstColumn="1" w:lastColumn="1" w:noHBand="0" w:noVBand="0"/>
      </w:tblPr>
      <w:tblGrid>
        <w:gridCol w:w="709"/>
        <w:gridCol w:w="540"/>
        <w:gridCol w:w="862"/>
        <w:gridCol w:w="312"/>
        <w:gridCol w:w="461"/>
        <w:gridCol w:w="568"/>
        <w:gridCol w:w="467"/>
        <w:gridCol w:w="73"/>
        <w:gridCol w:w="300"/>
        <w:gridCol w:w="184"/>
        <w:gridCol w:w="478"/>
        <w:gridCol w:w="95"/>
        <w:gridCol w:w="529"/>
        <w:gridCol w:w="199"/>
        <w:gridCol w:w="701"/>
      </w:tblGrid>
      <w:tr w:rsidR="00AC23C4" w:rsidRPr="007C13D0" w14:paraId="4518FFA5" w14:textId="77777777" w:rsidTr="00AC23C4">
        <w:tc>
          <w:tcPr>
            <w:tcW w:w="709" w:type="dxa"/>
            <w:shd w:val="clear" w:color="auto" w:fill="auto"/>
          </w:tcPr>
          <w:p w14:paraId="72258C6A" w14:textId="77777777" w:rsidR="00672641" w:rsidRPr="00AC23C4" w:rsidRDefault="00672641" w:rsidP="00672641">
            <w:pPr>
              <w:pStyle w:val="O0Nwnext"/>
              <w:rPr>
                <w:szCs w:val="19"/>
              </w:rPr>
            </w:pPr>
            <w:bookmarkStart w:id="1225" w:name="_Ref346628910"/>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w:t>
            </w:r>
            <w:r w:rsidRPr="00AC23C4">
              <w:rPr>
                <w:szCs w:val="19"/>
              </w:rPr>
              <w:fldChar w:fldCharType="end"/>
            </w:r>
            <w:r w:rsidRPr="00AC23C4">
              <w:rPr>
                <w:szCs w:val="19"/>
              </w:rPr>
              <w:t>)</w:t>
            </w:r>
            <w:bookmarkEnd w:id="1225"/>
          </w:p>
        </w:tc>
        <w:tc>
          <w:tcPr>
            <w:tcW w:w="540" w:type="dxa"/>
            <w:shd w:val="clear" w:color="auto" w:fill="auto"/>
          </w:tcPr>
          <w:p w14:paraId="2588B69F" w14:textId="77777777" w:rsidR="00672641" w:rsidRPr="007C13D0" w:rsidRDefault="00672641" w:rsidP="00672641">
            <w:pPr>
              <w:pStyle w:val="Text"/>
            </w:pPr>
            <w:r w:rsidRPr="007C13D0">
              <w:t>bos</w:t>
            </w:r>
          </w:p>
        </w:tc>
        <w:tc>
          <w:tcPr>
            <w:tcW w:w="862" w:type="dxa"/>
            <w:shd w:val="clear" w:color="auto" w:fill="auto"/>
          </w:tcPr>
          <w:p w14:paraId="08D2ABD6" w14:textId="77777777" w:rsidR="00672641" w:rsidRPr="007C13D0" w:rsidRDefault="00672641" w:rsidP="00672641">
            <w:pPr>
              <w:pStyle w:val="Text"/>
            </w:pPr>
            <w:r w:rsidRPr="007C13D0">
              <w:t>pagi</w:t>
            </w:r>
          </w:p>
        </w:tc>
        <w:tc>
          <w:tcPr>
            <w:tcW w:w="773" w:type="dxa"/>
            <w:gridSpan w:val="2"/>
            <w:shd w:val="clear" w:color="auto" w:fill="auto"/>
          </w:tcPr>
          <w:p w14:paraId="1516DB74" w14:textId="77777777" w:rsidR="00672641" w:rsidRPr="007C13D0" w:rsidRDefault="00672641" w:rsidP="00672641">
            <w:pPr>
              <w:pStyle w:val="Text"/>
            </w:pPr>
            <w:r>
              <w:t>su</w:t>
            </w:r>
          </w:p>
        </w:tc>
        <w:tc>
          <w:tcPr>
            <w:tcW w:w="1035" w:type="dxa"/>
            <w:gridSpan w:val="2"/>
            <w:shd w:val="clear" w:color="auto" w:fill="auto"/>
          </w:tcPr>
          <w:p w14:paraId="28EDB926" w14:textId="77777777" w:rsidR="00672641" w:rsidRPr="007C13D0" w:rsidRDefault="00672641" w:rsidP="00672641">
            <w:pPr>
              <w:pStyle w:val="Text"/>
            </w:pPr>
            <w:r w:rsidRPr="007C13D0">
              <w:t>br</w:t>
            </w:r>
            <w:r w:rsidR="0083343D" w:rsidRPr="008C675E">
              <w:rPr>
                <w:rStyle w:val="ChBlueBold"/>
              </w:rPr>
              <w:t>–</w:t>
            </w:r>
            <w:r w:rsidRPr="007C13D0">
              <w:t>angkat</w:t>
            </w:r>
          </w:p>
        </w:tc>
        <w:tc>
          <w:tcPr>
            <w:tcW w:w="373" w:type="dxa"/>
            <w:gridSpan w:val="2"/>
            <w:shd w:val="clear" w:color="auto" w:fill="auto"/>
          </w:tcPr>
          <w:p w14:paraId="42E4AFA3" w14:textId="77777777" w:rsidR="00672641" w:rsidRPr="007C13D0" w:rsidRDefault="00672641" w:rsidP="00672641">
            <w:pPr>
              <w:pStyle w:val="Text"/>
            </w:pPr>
            <w:r w:rsidRPr="007C13D0">
              <w:t>ke</w:t>
            </w:r>
          </w:p>
        </w:tc>
        <w:tc>
          <w:tcPr>
            <w:tcW w:w="662" w:type="dxa"/>
            <w:gridSpan w:val="2"/>
            <w:shd w:val="clear" w:color="auto" w:fill="auto"/>
          </w:tcPr>
          <w:p w14:paraId="5A32C8F8" w14:textId="77777777" w:rsidR="00672641" w:rsidRPr="007C13D0" w:rsidRDefault="00672641" w:rsidP="00672641">
            <w:pPr>
              <w:pStyle w:val="Text"/>
            </w:pPr>
            <w:r w:rsidRPr="007C13D0">
              <w:t>Sarmi</w:t>
            </w:r>
          </w:p>
        </w:tc>
        <w:tc>
          <w:tcPr>
            <w:tcW w:w="823" w:type="dxa"/>
            <w:gridSpan w:val="3"/>
            <w:shd w:val="clear" w:color="auto" w:fill="auto"/>
          </w:tcPr>
          <w:p w14:paraId="6954BA3E" w14:textId="77777777" w:rsidR="00672641" w:rsidRPr="007C13D0" w:rsidRDefault="00672641" w:rsidP="00672641">
            <w:pPr>
              <w:pStyle w:val="Text"/>
            </w:pPr>
            <w:r w:rsidRPr="007C13D0">
              <w:t>b</w:t>
            </w:r>
            <w:r>
              <w:t>egini</w:t>
            </w:r>
          </w:p>
        </w:tc>
        <w:tc>
          <w:tcPr>
            <w:tcW w:w="701" w:type="dxa"/>
            <w:shd w:val="clear" w:color="auto" w:fill="auto"/>
          </w:tcPr>
          <w:p w14:paraId="7279C8CB" w14:textId="77777777" w:rsidR="00672641" w:rsidRPr="007C13D0" w:rsidRDefault="00672641" w:rsidP="00672641">
            <w:pPr>
              <w:pStyle w:val="Text"/>
            </w:pPr>
            <w:r>
              <w:t>adu</w:t>
            </w:r>
          </w:p>
        </w:tc>
      </w:tr>
      <w:tr w:rsidR="00AC23C4" w:rsidRPr="007C13D0" w14:paraId="20FD03D8" w14:textId="77777777" w:rsidTr="00AC23C4">
        <w:tc>
          <w:tcPr>
            <w:tcW w:w="709" w:type="dxa"/>
            <w:shd w:val="clear" w:color="auto" w:fill="auto"/>
          </w:tcPr>
          <w:p w14:paraId="6B1425FF" w14:textId="77777777" w:rsidR="00672641" w:rsidRPr="007C13D0" w:rsidRDefault="00672641" w:rsidP="00672641">
            <w:pPr>
              <w:pStyle w:val="GlossEng2ptafter"/>
            </w:pPr>
          </w:p>
        </w:tc>
        <w:tc>
          <w:tcPr>
            <w:tcW w:w="540" w:type="dxa"/>
            <w:shd w:val="clear" w:color="auto" w:fill="auto"/>
          </w:tcPr>
          <w:p w14:paraId="7F02854B" w14:textId="77777777" w:rsidR="00672641" w:rsidRPr="007C13D0" w:rsidRDefault="00672641" w:rsidP="00672641">
            <w:pPr>
              <w:pStyle w:val="GlossEng2ptafter"/>
            </w:pPr>
            <w:r w:rsidRPr="007C13D0">
              <w:t>boss</w:t>
            </w:r>
          </w:p>
        </w:tc>
        <w:tc>
          <w:tcPr>
            <w:tcW w:w="862" w:type="dxa"/>
            <w:shd w:val="clear" w:color="auto" w:fill="auto"/>
          </w:tcPr>
          <w:p w14:paraId="1EC0908C" w14:textId="77777777" w:rsidR="00672641" w:rsidRPr="007C13D0" w:rsidRDefault="00672641" w:rsidP="00672641">
            <w:pPr>
              <w:pStyle w:val="GlossEng2ptafter"/>
            </w:pPr>
            <w:r w:rsidRPr="007C13D0">
              <w:t>morning</w:t>
            </w:r>
          </w:p>
        </w:tc>
        <w:tc>
          <w:tcPr>
            <w:tcW w:w="773" w:type="dxa"/>
            <w:gridSpan w:val="2"/>
            <w:shd w:val="clear" w:color="auto" w:fill="auto"/>
          </w:tcPr>
          <w:p w14:paraId="5C761FE7" w14:textId="77777777" w:rsidR="00672641" w:rsidRPr="007C13D0" w:rsidRDefault="00672641" w:rsidP="00672641">
            <w:pPr>
              <w:pStyle w:val="GlossEng2ptafter"/>
            </w:pPr>
            <w:r w:rsidRPr="007C13D0">
              <w:t>already</w:t>
            </w:r>
          </w:p>
        </w:tc>
        <w:tc>
          <w:tcPr>
            <w:tcW w:w="1035" w:type="dxa"/>
            <w:gridSpan w:val="2"/>
            <w:shd w:val="clear" w:color="auto" w:fill="auto"/>
          </w:tcPr>
          <w:p w14:paraId="3AB2C0FA" w14:textId="77777777" w:rsidR="00672641" w:rsidRPr="007C13D0" w:rsidRDefault="00AA76CC" w:rsidP="00672641">
            <w:pPr>
              <w:pStyle w:val="GlossEng2ptafter"/>
            </w:pPr>
            <w:r>
              <w:rPr>
                <w:rStyle w:val="ChSmallCaps"/>
              </w:rPr>
              <w:t>vblz</w:t>
            </w:r>
            <w:r w:rsidR="0083343D" w:rsidRPr="008C675E">
              <w:rPr>
                <w:rStyle w:val="ChBlueBold"/>
              </w:rPr>
              <w:t>–</w:t>
            </w:r>
            <w:r w:rsidR="00672641" w:rsidRPr="007C13D0">
              <w:t>leave</w:t>
            </w:r>
          </w:p>
        </w:tc>
        <w:tc>
          <w:tcPr>
            <w:tcW w:w="373" w:type="dxa"/>
            <w:gridSpan w:val="2"/>
            <w:shd w:val="clear" w:color="auto" w:fill="auto"/>
          </w:tcPr>
          <w:p w14:paraId="76A20B69" w14:textId="77777777" w:rsidR="00672641" w:rsidRPr="007C13D0" w:rsidRDefault="00672641" w:rsidP="00672641">
            <w:pPr>
              <w:pStyle w:val="GlossEng2ptafter"/>
            </w:pPr>
            <w:r w:rsidRPr="007C13D0">
              <w:t>to</w:t>
            </w:r>
          </w:p>
        </w:tc>
        <w:tc>
          <w:tcPr>
            <w:tcW w:w="662" w:type="dxa"/>
            <w:gridSpan w:val="2"/>
            <w:shd w:val="clear" w:color="auto" w:fill="auto"/>
          </w:tcPr>
          <w:p w14:paraId="419CBE1F" w14:textId="77777777" w:rsidR="00672641" w:rsidRPr="007C13D0" w:rsidRDefault="00672641" w:rsidP="00672641">
            <w:pPr>
              <w:pStyle w:val="GlossEng2ptafter"/>
            </w:pPr>
            <w:r w:rsidRPr="007C13D0">
              <w:t>Sarmi</w:t>
            </w:r>
          </w:p>
        </w:tc>
        <w:tc>
          <w:tcPr>
            <w:tcW w:w="823" w:type="dxa"/>
            <w:gridSpan w:val="3"/>
            <w:shd w:val="clear" w:color="auto" w:fill="auto"/>
          </w:tcPr>
          <w:p w14:paraId="35367238" w14:textId="77777777" w:rsidR="00672641" w:rsidRPr="007C13D0" w:rsidRDefault="00672641" w:rsidP="00672641">
            <w:pPr>
              <w:pStyle w:val="GlossEng2ptafter"/>
            </w:pPr>
            <w:r w:rsidRPr="007C13D0">
              <w:t>like.this</w:t>
            </w:r>
          </w:p>
        </w:tc>
        <w:tc>
          <w:tcPr>
            <w:tcW w:w="701" w:type="dxa"/>
            <w:shd w:val="clear" w:color="auto" w:fill="auto"/>
          </w:tcPr>
          <w:p w14:paraId="04C8A8B6" w14:textId="77777777" w:rsidR="00672641" w:rsidRPr="007C13D0" w:rsidRDefault="00672641" w:rsidP="00672641">
            <w:pPr>
              <w:pStyle w:val="GlossEng2ptafter"/>
            </w:pPr>
            <w:r w:rsidRPr="007C13D0">
              <w:t>oh.no!</w:t>
            </w:r>
          </w:p>
        </w:tc>
      </w:tr>
      <w:tr w:rsidR="00AC23C4" w:rsidRPr="007C13D0" w14:paraId="7A884327" w14:textId="77777777" w:rsidTr="00AC23C4">
        <w:trPr>
          <w:gridAfter w:val="2"/>
          <w:wAfter w:w="900" w:type="dxa"/>
        </w:trPr>
        <w:tc>
          <w:tcPr>
            <w:tcW w:w="709" w:type="dxa"/>
            <w:shd w:val="clear" w:color="auto" w:fill="auto"/>
          </w:tcPr>
          <w:p w14:paraId="25893203" w14:textId="77777777" w:rsidR="00672641" w:rsidRPr="008F50AE" w:rsidRDefault="00672641" w:rsidP="00672641">
            <w:pPr>
              <w:pStyle w:val="O0Nwnext"/>
            </w:pPr>
          </w:p>
        </w:tc>
        <w:tc>
          <w:tcPr>
            <w:tcW w:w="1714" w:type="dxa"/>
            <w:gridSpan w:val="3"/>
            <w:shd w:val="clear" w:color="auto" w:fill="auto"/>
          </w:tcPr>
          <w:p w14:paraId="1B506DF1" w14:textId="77777777" w:rsidR="00672641" w:rsidRPr="007C13D0" w:rsidRDefault="00672641" w:rsidP="00672641">
            <w:pPr>
              <w:pStyle w:val="Text"/>
            </w:pPr>
            <w:r w:rsidRPr="007C13D0">
              <w:t>sial</w:t>
            </w:r>
            <w:r>
              <w:t>–</w:t>
            </w:r>
            <w:r w:rsidRPr="007C13D0">
              <w:t>an</w:t>
            </w:r>
            <w:r w:rsidR="007529CE">
              <w:t>g</w:t>
            </w:r>
          </w:p>
        </w:tc>
        <w:tc>
          <w:tcPr>
            <w:tcW w:w="1029" w:type="dxa"/>
            <w:gridSpan w:val="2"/>
            <w:shd w:val="clear" w:color="auto" w:fill="auto"/>
          </w:tcPr>
          <w:p w14:paraId="779669A6" w14:textId="77777777" w:rsidR="00672641" w:rsidRPr="008C675E" w:rsidRDefault="00672641" w:rsidP="00672641">
            <w:pPr>
              <w:pStyle w:val="Text"/>
              <w:rPr>
                <w:rStyle w:val="ChBlueBold"/>
              </w:rPr>
            </w:pPr>
            <w:r w:rsidRPr="008C675E">
              <w:rPr>
                <w:rStyle w:val="ChBlueBold"/>
              </w:rPr>
              <w:t>ter–paksa</w:t>
            </w:r>
          </w:p>
        </w:tc>
        <w:tc>
          <w:tcPr>
            <w:tcW w:w="540" w:type="dxa"/>
            <w:gridSpan w:val="2"/>
            <w:shd w:val="clear" w:color="auto" w:fill="auto"/>
          </w:tcPr>
          <w:p w14:paraId="606000DC" w14:textId="77777777" w:rsidR="00672641" w:rsidRPr="007C13D0" w:rsidRDefault="00672641" w:rsidP="00672641">
            <w:pPr>
              <w:pStyle w:val="Text"/>
            </w:pPr>
            <w:r>
              <w:t>tong</w:t>
            </w:r>
          </w:p>
        </w:tc>
        <w:tc>
          <w:tcPr>
            <w:tcW w:w="484" w:type="dxa"/>
            <w:gridSpan w:val="2"/>
            <w:shd w:val="clear" w:color="auto" w:fill="auto"/>
          </w:tcPr>
          <w:p w14:paraId="5E0DE5FD" w14:textId="77777777" w:rsidR="00672641" w:rsidRPr="007C13D0" w:rsidRDefault="00672641" w:rsidP="00672641">
            <w:pPr>
              <w:pStyle w:val="Text"/>
            </w:pPr>
            <w:r w:rsidRPr="007C13D0">
              <w:t>dua</w:t>
            </w:r>
          </w:p>
        </w:tc>
        <w:tc>
          <w:tcPr>
            <w:tcW w:w="573" w:type="dxa"/>
            <w:gridSpan w:val="2"/>
            <w:shd w:val="clear" w:color="auto" w:fill="auto"/>
          </w:tcPr>
          <w:p w14:paraId="563D1498" w14:textId="77777777" w:rsidR="00672641" w:rsidRPr="007C13D0" w:rsidRDefault="00672641" w:rsidP="00672641">
            <w:pPr>
              <w:pStyle w:val="Text"/>
            </w:pPr>
            <w:r w:rsidRPr="007C13D0">
              <w:t>jalan</w:t>
            </w:r>
            <w:r w:rsidR="007529CE">
              <w:t>g</w:t>
            </w:r>
          </w:p>
        </w:tc>
        <w:tc>
          <w:tcPr>
            <w:tcW w:w="529" w:type="dxa"/>
            <w:shd w:val="clear" w:color="auto" w:fill="auto"/>
          </w:tcPr>
          <w:p w14:paraId="004BE476" w14:textId="77777777" w:rsidR="00672641" w:rsidRPr="007C13D0" w:rsidRDefault="00672641" w:rsidP="00672641">
            <w:pPr>
              <w:pStyle w:val="Text"/>
            </w:pPr>
            <w:r w:rsidRPr="007C13D0">
              <w:t>kaki</w:t>
            </w:r>
          </w:p>
        </w:tc>
      </w:tr>
      <w:tr w:rsidR="00AC23C4" w:rsidRPr="007C13D0" w14:paraId="08DC6EE2" w14:textId="77777777" w:rsidTr="00AC23C4">
        <w:trPr>
          <w:gridAfter w:val="2"/>
          <w:wAfter w:w="900" w:type="dxa"/>
        </w:trPr>
        <w:tc>
          <w:tcPr>
            <w:tcW w:w="709" w:type="dxa"/>
            <w:shd w:val="clear" w:color="auto" w:fill="auto"/>
          </w:tcPr>
          <w:p w14:paraId="58852987" w14:textId="77777777" w:rsidR="00672641" w:rsidRPr="008F50AE" w:rsidRDefault="00672641" w:rsidP="00672641">
            <w:pPr>
              <w:pStyle w:val="GlossEng"/>
            </w:pPr>
          </w:p>
        </w:tc>
        <w:tc>
          <w:tcPr>
            <w:tcW w:w="1714" w:type="dxa"/>
            <w:gridSpan w:val="3"/>
            <w:shd w:val="clear" w:color="auto" w:fill="auto"/>
          </w:tcPr>
          <w:p w14:paraId="0796F9BC" w14:textId="77777777" w:rsidR="00672641" w:rsidRPr="007C13D0" w:rsidRDefault="00672641" w:rsidP="00672641">
            <w:pPr>
              <w:pStyle w:val="GlossEng"/>
            </w:pPr>
            <w:r>
              <w:t>be.</w:t>
            </w:r>
            <w:r w:rsidRPr="007C13D0">
              <w:t>unfortunate</w:t>
            </w:r>
            <w:r>
              <w:t>–</w:t>
            </w:r>
            <w:r w:rsidRPr="0099608C">
              <w:rPr>
                <w:rStyle w:val="ChSmallCaps"/>
              </w:rPr>
              <w:t>pat</w:t>
            </w:r>
          </w:p>
        </w:tc>
        <w:tc>
          <w:tcPr>
            <w:tcW w:w="1029" w:type="dxa"/>
            <w:gridSpan w:val="2"/>
            <w:shd w:val="clear" w:color="auto" w:fill="auto"/>
          </w:tcPr>
          <w:p w14:paraId="45F76508" w14:textId="77777777" w:rsidR="00672641" w:rsidRPr="007C13D0" w:rsidRDefault="00672641" w:rsidP="00672641">
            <w:pPr>
              <w:pStyle w:val="GlossEng"/>
            </w:pPr>
            <w:r w:rsidRPr="0099608C">
              <w:rPr>
                <w:rStyle w:val="ChSmallCaps"/>
              </w:rPr>
              <w:t>acl</w:t>
            </w:r>
            <w:r>
              <w:t>–</w:t>
            </w:r>
            <w:r w:rsidRPr="007C13D0">
              <w:t>force</w:t>
            </w:r>
          </w:p>
        </w:tc>
        <w:tc>
          <w:tcPr>
            <w:tcW w:w="540" w:type="dxa"/>
            <w:gridSpan w:val="2"/>
            <w:shd w:val="clear" w:color="auto" w:fill="auto"/>
          </w:tcPr>
          <w:p w14:paraId="3EEBC58A" w14:textId="77777777" w:rsidR="00672641" w:rsidRPr="0099608C" w:rsidRDefault="00672641" w:rsidP="00672641">
            <w:pPr>
              <w:pStyle w:val="GlossEng"/>
              <w:rPr>
                <w:rStyle w:val="ChSmallCaps"/>
              </w:rPr>
            </w:pPr>
            <w:r w:rsidRPr="0099608C">
              <w:rPr>
                <w:rStyle w:val="ChSmallCaps"/>
              </w:rPr>
              <w:t>1pl</w:t>
            </w:r>
          </w:p>
        </w:tc>
        <w:tc>
          <w:tcPr>
            <w:tcW w:w="484" w:type="dxa"/>
            <w:gridSpan w:val="2"/>
            <w:shd w:val="clear" w:color="auto" w:fill="auto"/>
          </w:tcPr>
          <w:p w14:paraId="76060C9B" w14:textId="77777777" w:rsidR="00672641" w:rsidRPr="007C13D0" w:rsidRDefault="00672641" w:rsidP="00672641">
            <w:pPr>
              <w:pStyle w:val="GlossEng"/>
            </w:pPr>
            <w:r w:rsidRPr="007C13D0">
              <w:t>two</w:t>
            </w:r>
          </w:p>
        </w:tc>
        <w:tc>
          <w:tcPr>
            <w:tcW w:w="573" w:type="dxa"/>
            <w:gridSpan w:val="2"/>
            <w:shd w:val="clear" w:color="auto" w:fill="auto"/>
          </w:tcPr>
          <w:p w14:paraId="611E8F77" w14:textId="77777777" w:rsidR="00672641" w:rsidRPr="007C13D0" w:rsidRDefault="00672641" w:rsidP="00672641">
            <w:pPr>
              <w:pStyle w:val="GlossEng"/>
            </w:pPr>
            <w:r w:rsidRPr="007C13D0">
              <w:t>walk</w:t>
            </w:r>
          </w:p>
        </w:tc>
        <w:tc>
          <w:tcPr>
            <w:tcW w:w="529" w:type="dxa"/>
            <w:shd w:val="clear" w:color="auto" w:fill="auto"/>
          </w:tcPr>
          <w:p w14:paraId="6C72BD7E" w14:textId="77777777" w:rsidR="00672641" w:rsidRPr="007C13D0" w:rsidRDefault="00672641" w:rsidP="00672641">
            <w:pPr>
              <w:pStyle w:val="GlossEng"/>
            </w:pPr>
            <w:r w:rsidRPr="007C13D0">
              <w:t>foot</w:t>
            </w:r>
          </w:p>
        </w:tc>
      </w:tr>
    </w:tbl>
    <w:p w14:paraId="0B967AFE" w14:textId="78DFFAEB" w:rsidR="00672641" w:rsidRPr="00F13B30" w:rsidRDefault="00B7093A" w:rsidP="00672641">
      <w:pPr>
        <w:pStyle w:val="FreeTranslEng"/>
      </w:pPr>
      <w:r>
        <w:t>‘</w:t>
      </w:r>
      <w:r w:rsidR="00672641">
        <w:t xml:space="preserve">as </w:t>
      </w:r>
      <w:r w:rsidR="00672641" w:rsidRPr="007C13D0">
        <w:t>the boss had already left for Sarmi in the morning</w:t>
      </w:r>
      <w:r w:rsidR="00F527D6">
        <w:t>,</w:t>
      </w:r>
      <w:r w:rsidR="00672641" w:rsidRPr="007C13D0">
        <w:t xml:space="preserve"> oh no, damn it!</w:t>
      </w:r>
      <w:r w:rsidR="00672641">
        <w:t>,</w:t>
      </w:r>
      <w:r w:rsidR="00672641" w:rsidRPr="007C13D0">
        <w:t xml:space="preserve"> </w:t>
      </w:r>
      <w:r w:rsidR="00672641">
        <w:t xml:space="preserve">the two of us were </w:t>
      </w:r>
      <w:r w:rsidR="00672641" w:rsidRPr="009C1DD6">
        <w:rPr>
          <w:rStyle w:val="ChBlueBold"/>
        </w:rPr>
        <w:t>forced</w:t>
      </w:r>
      <w:r w:rsidR="00672641">
        <w:t xml:space="preserve"> to walk on foot</w:t>
      </w:r>
      <w:r>
        <w:t>’</w:t>
      </w:r>
      <w:r w:rsidR="00672641">
        <w:t xml:space="preserve"> </w:t>
      </w:r>
      <w:r w:rsidR="00672641" w:rsidRPr="009C1DD6">
        <w:rPr>
          <w:rStyle w:val="ExampleSource"/>
        </w:rPr>
        <w:t>[080921-002-Cv.0001]</w:t>
      </w:r>
    </w:p>
    <w:p w14:paraId="26F9202B" w14:textId="5870E886" w:rsidR="00672641" w:rsidRDefault="00672641" w:rsidP="00CB59A1">
      <w:pPr>
        <w:pStyle w:val="Body0000after"/>
      </w:pPr>
      <w:r>
        <w:t xml:space="preserve">Prefix </w:t>
      </w:r>
      <w:r w:rsidR="000C1A46" w:rsidRPr="009D104A">
        <w:rPr>
          <w:rStyle w:val="ChSmallCapsItalBold"/>
        </w:rPr>
        <w:t>ter­</w:t>
      </w:r>
      <w:r w:rsidRPr="00637CFD">
        <w:t xml:space="preserve"> </w:t>
      </w:r>
      <w:r w:rsidR="000A3A4F">
        <w:t>is a reflex of Proto-</w:t>
      </w:r>
      <w:r>
        <w:t xml:space="preserve">Malayic </w:t>
      </w:r>
      <w:r w:rsidRPr="006938C8">
        <w:t>*</w:t>
      </w:r>
      <w:r w:rsidRPr="0088324B">
        <w:rPr>
          <w:rStyle w:val="ChItalBold"/>
        </w:rPr>
        <w:t>t</w:t>
      </w:r>
      <w:r w:rsidRPr="00B00B88">
        <w:rPr>
          <w:rStyle w:val="ChSmallCapsItalBold"/>
        </w:rPr>
        <w:t>a</w:t>
      </w:r>
      <w:r w:rsidRPr="0088324B">
        <w:rPr>
          <w:rStyle w:val="ChItalBold"/>
        </w:rPr>
        <w:t>r</w:t>
      </w:r>
      <w:r w:rsidRPr="0090507A">
        <w:rPr>
          <w:szCs w:val="19"/>
        </w:rPr>
        <w:t>­</w:t>
      </w:r>
      <w:r>
        <w:t xml:space="preserve">, which, following </w:t>
      </w:r>
      <w:r w:rsidR="00BA6215">
        <w:rPr>
          <w:rStyle w:val="Citation"/>
        </w:rPr>
        <w:fldChar w:fldCharType="begin"/>
      </w:r>
      <w:r w:rsidR="0092451D">
        <w:rPr>
          <w:rStyle w:val="Citation"/>
        </w:rPr>
        <w:instrText>ADDIN CITAVI.PLACEHOLDER 25b5f715-5a97-481f-b079-c01570b755da PFBsYWNlaG9sZGVyPg0KICA8QWRkSW5WZXJzaW9uPjUuMi4wLjg8L0FkZEluVmVyc2lvbj4NCiAgPElkPjI1YjVmNzE1LTVhOTctNDgxZi1iMDc5LWMwMTU3MGI3NTVkYTwvSWQ+DQogIDxFbnRyaWVzPg0KICAgIDxFbnRyeT4NCiAgICAgIDxJZD4zODE1NWVkYi0yZjQ2LTQ4NjUtOGRkNi04OTE0NDI4NzlkYzY8L0lkPg0KICAgICAgPE5vUGFyPnRydWU8L05vUGFyPg0KICAgICAgPFBlcnNvbk9ubHk+dHJ1ZTwvUGVyc29uT25seT4NCiAgICAgIDxSZWZlcmVuY2VJZD5kYWIwNmQwZi1kNzQ3LTRmYzEtODlmMi02NWE2NWIwOGEzOTA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ZGVsYWFyPC9UZXh0Pg0KICAgIDwvVGV4dFVuaXQ+DQogIDwvVGV4dFVuaXRzPg0KPC9QbGFjZWhvbGRlcj4=</w:instrText>
      </w:r>
      <w:r w:rsidR="00BA6215">
        <w:rPr>
          <w:rStyle w:val="Citation"/>
        </w:rPr>
        <w:fldChar w:fldCharType="separate"/>
      </w:r>
      <w:bookmarkStart w:id="1226" w:name="_CTVP00125b5f7155a97481fb079c01570b755da"/>
      <w:r w:rsidR="0092006B">
        <w:rPr>
          <w:rStyle w:val="Citation"/>
        </w:rPr>
        <w:t>Adelaar</w:t>
      </w:r>
      <w:bookmarkEnd w:id="1226"/>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2fd2923-24a3-4d53-8b12-f104633a1aa9 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yOiAxNTUpPC9UZXh0Pg0KICAgIDwvVGV4dFVuaXQ+DQogIDwvVGV4dFVuaXRzPg0KPC9QbGFjZWhvbGRlcj4=</w:instrText>
      </w:r>
      <w:r w:rsidR="00BA6215">
        <w:rPr>
          <w:rStyle w:val="Citation"/>
        </w:rPr>
        <w:fldChar w:fldCharType="separate"/>
      </w:r>
      <w:bookmarkStart w:id="1227" w:name="_CTVP001d2fd292324a34d538b12f104633a1aa9"/>
      <w:r w:rsidR="0092006B">
        <w:rPr>
          <w:rStyle w:val="Citation"/>
        </w:rPr>
        <w:t>(1992: 155)</w:t>
      </w:r>
      <w:bookmarkEnd w:id="1227"/>
      <w:r w:rsidR="00BA6215">
        <w:rPr>
          <w:rStyle w:val="Citation"/>
        </w:rPr>
        <w:fldChar w:fldCharType="end"/>
      </w:r>
      <w:r w:rsidRPr="00762BA5">
        <w:t>,</w:t>
      </w:r>
      <w:r>
        <w:t xml:space="preserve"> </w:t>
      </w:r>
      <w:r w:rsidR="00B7093A">
        <w:t>“</w:t>
      </w:r>
      <w:r>
        <w:rPr>
          <w:lang w:eastAsia="en-US"/>
        </w:rPr>
        <w:t>contributed the notion of unintentionality or feasibility to the VTR or VDI to which it was affixed</w:t>
      </w:r>
      <w:r w:rsidR="00B7093A">
        <w:rPr>
          <w:lang w:eastAsia="en-US"/>
        </w:rPr>
        <w:t>”</w:t>
      </w:r>
      <w:r w:rsidR="00AF1707">
        <w:rPr>
          <w:lang w:eastAsia="en-US"/>
        </w:rPr>
        <w:t>.</w:t>
      </w:r>
      <w:r>
        <w:rPr>
          <w:lang w:eastAsia="en-US"/>
        </w:rPr>
        <w:t xml:space="preserve"> In Sta</w:t>
      </w:r>
      <w:r w:rsidRPr="00FC153A">
        <w:t xml:space="preserve">ndard Malay, </w:t>
      </w:r>
      <w:r w:rsidR="00B7093A">
        <w:t>“</w:t>
      </w:r>
      <w:r>
        <w:rPr>
          <w:rStyle w:val="ChItalBold"/>
        </w:rPr>
        <w:t>tə</w:t>
      </w:r>
      <w:r w:rsidRPr="00177959">
        <w:rPr>
          <w:rStyle w:val="ChItalBold"/>
        </w:rPr>
        <w:t>r</w:t>
      </w:r>
      <w:r w:rsidRPr="0090507A">
        <w:rPr>
          <w:szCs w:val="19"/>
        </w:rPr>
        <w:t>­</w:t>
      </w:r>
      <w:r w:rsidRPr="00FC153A">
        <w:t xml:space="preserve"> denotes an </w:t>
      </w:r>
      <w:r w:rsidR="00B7093A">
        <w:t>‘</w:t>
      </w:r>
      <w:r w:rsidRPr="00FC153A">
        <w:t>accidental</w:t>
      </w:r>
      <w:r w:rsidR="00B7093A">
        <w:t>’</w:t>
      </w:r>
      <w:r w:rsidRPr="00FC153A">
        <w:t xml:space="preserve"> state, process or action</w:t>
      </w:r>
      <w:r w:rsidR="00B7093A">
        <w:t>”</w:t>
      </w:r>
      <w:r w:rsidRPr="00FC153A">
        <w:t xml:space="preserve"> when affixed to </w:t>
      </w:r>
      <w:r>
        <w:t xml:space="preserve">bivalent </w:t>
      </w:r>
      <w:r w:rsidRPr="00FC153A">
        <w:t xml:space="preserve">bases and </w:t>
      </w:r>
      <w:r w:rsidR="00B7093A">
        <w:t>“</w:t>
      </w:r>
      <w:r>
        <w:t xml:space="preserve">a </w:t>
      </w:r>
      <w:r w:rsidRPr="00FC153A">
        <w:t xml:space="preserve">superlative </w:t>
      </w:r>
      <w:r>
        <w:t>degree</w:t>
      </w:r>
      <w:r w:rsidR="00B7093A">
        <w:t>”</w:t>
      </w:r>
      <w:r w:rsidRPr="00FC153A">
        <w:t xml:space="preserve"> when affi</w:t>
      </w:r>
      <w:r>
        <w:t xml:space="preserve">xed to </w:t>
      </w:r>
      <w:r>
        <w:rPr>
          <w:szCs w:val="19"/>
        </w:rPr>
        <w:t>monovalent</w:t>
      </w:r>
      <w:r>
        <w:t xml:space="preserve"> bases </w:t>
      </w:r>
      <w:r w:rsidR="00BA6215">
        <w:rPr>
          <w:rStyle w:val="Citation"/>
        </w:rPr>
        <w:fldChar w:fldCharType="begin"/>
      </w:r>
      <w:r w:rsidR="0092451D">
        <w:rPr>
          <w:rStyle w:val="Citation"/>
        </w:rPr>
        <w:instrText>ADDIN CITAVI.PLACEHOLDER f57cc181-6df0-4617-a085-07ee3fbfb211 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jogMTUw4oCTMTUxKTwvVGV4dD4NCiAgICA8L1RleHRVbml0Pg0KICA8L1RleHRVbml0cz4NCjwvUGxhY2Vob2xkZXI+</w:instrText>
      </w:r>
      <w:r w:rsidR="00BA6215">
        <w:rPr>
          <w:rStyle w:val="Citation"/>
        </w:rPr>
        <w:fldChar w:fldCharType="separate"/>
      </w:r>
      <w:bookmarkStart w:id="1228" w:name="_CTVP001f57cc1816df04617a08507ee3fbfb211"/>
      <w:r w:rsidR="0092006B">
        <w:rPr>
          <w:rStyle w:val="Citation"/>
        </w:rPr>
        <w:t>(1992: 150–151)</w:t>
      </w:r>
      <w:bookmarkEnd w:id="1228"/>
      <w:r w:rsidR="00BA6215">
        <w:rPr>
          <w:rStyle w:val="Citation"/>
        </w:rPr>
        <w:fldChar w:fldCharType="end"/>
      </w:r>
      <w:r w:rsidRPr="00FC153A">
        <w:t>.</w:t>
      </w:r>
      <w:r>
        <w:t xml:space="preserve"> In eastern Malay varieties, the prefix also </w:t>
      </w:r>
      <w:r w:rsidRPr="00870B79">
        <w:t xml:space="preserve">denotes </w:t>
      </w:r>
      <w:r w:rsidR="003F6386" w:rsidRPr="00870B79">
        <w:t xml:space="preserve">accidental </w:t>
      </w:r>
      <w:r w:rsidR="003F6386">
        <w:t xml:space="preserve">or </w:t>
      </w:r>
      <w:r w:rsidR="003F6386" w:rsidRPr="00870B79">
        <w:t xml:space="preserve">unintentional </w:t>
      </w:r>
      <w:r w:rsidRPr="00870B79">
        <w:t xml:space="preserve">actions, or events that happened </w:t>
      </w:r>
      <w:r>
        <w:t xml:space="preserve">unexpectedly or unintentionally. These productive uses of the prefix are attested for </w:t>
      </w:r>
      <w:r w:rsidRPr="0090507A">
        <w:t xml:space="preserve">Ambon Malay </w:t>
      </w:r>
      <w:r w:rsidR="00BA6215">
        <w:rPr>
          <w:rStyle w:val="Citation"/>
          <w:szCs w:val="19"/>
        </w:rPr>
        <w:fldChar w:fldCharType="begin"/>
      </w:r>
      <w:r w:rsidR="0092451D">
        <w:rPr>
          <w:rStyle w:val="Citation"/>
          <w:szCs w:val="19"/>
        </w:rPr>
        <w:instrText>ADDIN CITAVI.PLACEHOLDER 1269bcff-e7c6-485c-ab7d-05a920a45207 PFBsYWNlaG9sZGVyPg0KICA8QWRkSW5WZXJzaW9uPjUuMi4wLjg8L0FkZEluVmVyc2lvbj4NCiAgPElkPjEyNjliY2ZmLWU3YzYtNDg1Yy1hYjdkLTA1YTkyMGE0NTIwNzwvSWQ+DQogIDxFbnRyaWVzPg0KICAgIDxFbnRyeT4NCiAgICAgIDxJZD4xYjJjOWQ4YS0yMjE0LTQ4OGQtODdmMC1kNjkyYTIyNTVmNDQ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mVmZXJlbmNlSWQ+N2E0NWUyODEtYjBiMy00YjBiLWFmNTQtYmQxOGQ4N2FjNTMw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nZhbiBNaW5kZSAxOTk3IOKAkyBNYWxheXUgQW1ib25nPC9TaG9ydFRpdGxlPg0KICAgICAgICA8VGl0bGU+TWFsYXl1IEFtYm9uZzogUGhvbm9sb2d5LCBtb3JwaG9sb2d5LCBzeW50YXg8L1RpdGxlPg0KICAgICAgICA8WWVhcj4xOTk3PC9ZZWFyPg0KICAgICAgPC9SZWZlcmVuY2U+DQogICAgPC9FbnRyeT4NCiAgPC9FbnRyaWVzPg0KICA8VGV4dD4odmFuIE1pbmRlIDE5OTc6ID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k4KTwvVGV4dD4NCiAgICA8L1RleHRVbml0Pg0KICA8L1RleHRVbml0cz4NCjwvUGxhY2Vob2xkZXI+</w:instrText>
      </w:r>
      <w:r w:rsidR="00BA6215">
        <w:rPr>
          <w:rStyle w:val="Citation"/>
          <w:szCs w:val="19"/>
        </w:rPr>
        <w:fldChar w:fldCharType="separate"/>
      </w:r>
      <w:bookmarkStart w:id="1229" w:name="_CTVP0011269bcffe7c6485cab7d05a920a45207"/>
      <w:r w:rsidR="0092006B">
        <w:rPr>
          <w:rStyle w:val="Citation"/>
          <w:szCs w:val="19"/>
        </w:rPr>
        <w:t>(van Minde 1997: 98)</w:t>
      </w:r>
      <w:bookmarkEnd w:id="1229"/>
      <w:r w:rsidR="00BA6215">
        <w:rPr>
          <w:rStyle w:val="Citation"/>
          <w:szCs w:val="19"/>
        </w:rPr>
        <w:fldChar w:fldCharType="end"/>
      </w:r>
      <w:r w:rsidRPr="0090507A">
        <w:t xml:space="preserve">, </w:t>
      </w:r>
      <w:r>
        <w:t xml:space="preserve">Banda Malay </w:t>
      </w:r>
      <w:r w:rsidR="00BA6215">
        <w:rPr>
          <w:rStyle w:val="Citation"/>
        </w:rPr>
        <w:fldChar w:fldCharType="begin"/>
      </w:r>
      <w:r w:rsidR="0092451D">
        <w:rPr>
          <w:rStyle w:val="Citation"/>
        </w:rPr>
        <w:instrText>ADDIN CITAVI.PLACEHOLDER ff8e9e36-c512-4405-8a05-37791242ee91 PFBsYWNlaG9sZGVyPg0KICA8QWRkSW5WZXJzaW9uPjUuMi4wLjg8L0FkZEluVmVyc2lvbj4NCiAgPElkPmZmOGU5ZTM2LWM1MTItNDQwNS04YTA1LTM3NzkxMjQyZWU5MTwvSWQ+DQogIDxFbnRyaWVzPg0KICAgIDxFbnRyeT4NCiAgICAgIDxJZD5lOWRjNGEyYy0zN2U2LTQ2NWQtOTI5ZC1hMmRhNmUzYjIwZjk8L0lkPg0KICAgICAgPFBhZ2VSYW5nZT48IVtDREFUQVs8c3A+DQogIDxuPjI1MDwvbj4NCiAgPGluPnRydWU8L2luPg0KICA8b3M+MjUwPC9vcz4NCiAgPHBzPjI1MDwvcHM+DQo8L3NwPg0KPG9zPjI1MDwvb3M+XV0+PC9QYWdlUmFuZ2U+DQogICAgICA8U3RhcnRQYWdlPjI1MD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Tc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y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OiAyNTApPC9UZXh0Pg0KICAgIDwvVGV4dFVuaXQ+DQogIDwvVGV4dFVuaXRzPg0KPC9QbGFjZWhvbGRlcj4=</w:instrText>
      </w:r>
      <w:r w:rsidR="00BA6215">
        <w:rPr>
          <w:rStyle w:val="Citation"/>
        </w:rPr>
        <w:fldChar w:fldCharType="separate"/>
      </w:r>
      <w:bookmarkStart w:id="1230" w:name="_CTVP001ff8e9e36c51244058a0537791242ee91"/>
      <w:r w:rsidR="0092006B">
        <w:rPr>
          <w:rStyle w:val="Citation"/>
        </w:rPr>
        <w:t>(Paauw 2009: 250)</w:t>
      </w:r>
      <w:bookmarkEnd w:id="1230"/>
      <w:r w:rsidR="00BA6215">
        <w:rPr>
          <w:rStyle w:val="Citation"/>
        </w:rPr>
        <w:fldChar w:fldCharType="end"/>
      </w:r>
      <w:r w:rsidRPr="006611C9">
        <w:t>,</w:t>
      </w:r>
      <w:r w:rsidRPr="000E3010">
        <w:t xml:space="preserve"> </w:t>
      </w:r>
      <w:r w:rsidRPr="0090507A">
        <w:t xml:space="preserve">Kupang Malay </w:t>
      </w:r>
      <w:r w:rsidR="00BA6215">
        <w:rPr>
          <w:rStyle w:val="Citation"/>
          <w:szCs w:val="19"/>
        </w:rPr>
        <w:fldChar w:fldCharType="begin"/>
      </w:r>
      <w:r w:rsidR="0092451D">
        <w:rPr>
          <w:rStyle w:val="Citation"/>
          <w:szCs w:val="19"/>
        </w:rPr>
        <w:instrText>ADDIN CITAVI.PLACEHOLDER e8ba8552-102a-4222-b265-cad0f675add5 PFBsYWNlaG9sZGVyPg0KICA8QWRkSW5WZXJzaW9uPjUuMi4wLjg8L0FkZEluVmVyc2lvbj4NCiAgPElkPmU4YmE4NTUyLTEwMmEtNDIyMi1iMjY1LWNhZDBmNjc1YWRkNTwvSWQ+DQogIDxFbnRyaWVzPg0KICAgIDxFbnRyeT4NCiAgICAgIDxJZD4xZWJjNWNiNC00MDJiLTRkM2EtOGQ3ZC0xMWRhMzk4NGVmZjc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mVmZXJlbmNlSWQ+MGE2MTMzZTAtM2FmZS00ZDQ5LWI2YzQtOWQzM2UxZGUxMWJl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TdGVpbmhhdWVyIDE5ODMg4oCTIE5vdGVzIG9uIHRoZSBNYWxheTwvU2hvcnRUaXRsZT4NCiAgICAgICAgPFRpdGxlPk5vdGVzIG9uIHRoZSBNYWxheSBvZiBLdXBhbmc8L1RpdGxlPg0KICAgICAgPC9SZWZlcmVuY2U+DQogICAgPC9FbnRyeT4NCiAgPC9FbnRyaWVzPg0KICA8VGV4dD4oU3RlaW5oYXVlciAxOTgzOiA0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ZWluaGF1ZXIgMTk4MzogNDYpPC9UZXh0Pg0KICAgIDwvVGV4dFVuaXQ+DQogIDwvVGV4dFVuaXRzPg0KPC9QbGFjZWhvbGRlcj4=</w:instrText>
      </w:r>
      <w:r w:rsidR="00BA6215">
        <w:rPr>
          <w:rStyle w:val="Citation"/>
          <w:szCs w:val="19"/>
        </w:rPr>
        <w:fldChar w:fldCharType="separate"/>
      </w:r>
      <w:bookmarkStart w:id="1231" w:name="_CTVP001e8ba8552102a4222b265cad0f675add5"/>
      <w:r w:rsidR="0092006B">
        <w:rPr>
          <w:rStyle w:val="Citation"/>
          <w:szCs w:val="19"/>
        </w:rPr>
        <w:t>(Steinhauer 1983: 46)</w:t>
      </w:r>
      <w:bookmarkEnd w:id="1231"/>
      <w:r w:rsidR="00BA6215">
        <w:rPr>
          <w:rStyle w:val="Citation"/>
          <w:szCs w:val="19"/>
        </w:rPr>
        <w:fldChar w:fldCharType="end"/>
      </w:r>
      <w:r w:rsidRPr="0090507A">
        <w:t xml:space="preserve">, </w:t>
      </w:r>
      <w:r>
        <w:t xml:space="preserve">Larantuka Malay </w:t>
      </w:r>
      <w:r w:rsidR="00BA6215">
        <w:rPr>
          <w:rStyle w:val="Citation"/>
        </w:rPr>
        <w:fldChar w:fldCharType="begin"/>
      </w:r>
      <w:r w:rsidR="0092451D">
        <w:rPr>
          <w:rStyle w:val="Citation"/>
        </w:rPr>
        <w:instrText>ADDIN CITAVI.PLACEHOLDER 99453200-8518-4db6-995f-e543a6314718 PFBsYWNlaG9sZGVyPg0KICA8QWRkSW5WZXJzaW9uPjUuMi4wLjg8L0FkZEluVmVyc2lvbj4NCiAgPElkPjk5NDUzMjAwLTg1MTgtNGRiNi05OTVmLWU1NDNhNjMxNDcxODwvSWQ+DQogIDxFbnRyaWVzPg0KICAgIDxFbnRyeT4NCiAgICAgIDxJZD5iZWI2N2RjMy0zYjBlLTQ2ODMtOWQ4MS04MDRlMTZlZjhjZTU8L0lkPg0KICAgICAgPFBhZ2VSYW5nZT48IVtDREFUQVs8c3A+DQogIDxuPjI1Njwvbj4NCiAgPGluPnRydWU8L2luPg0KICA8b3M+MjU2PC9vcz4NCiAgPHBzPjI1NjwvcHM+DQo8L3NwPg0KPG9zPjI1Njwvb3M+XV0+PC9QYWdlUmFuZ2U+DQogICAgICA8U3RhcnRQYWdlPjI1Nj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Tc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yN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OiAyNTYpPC9UZXh0Pg0KICAgIDwvVGV4dFVuaXQ+DQogIDwvVGV4dFVuaXRzPg0KPC9QbGFjZWhvbGRlcj4=</w:instrText>
      </w:r>
      <w:r w:rsidR="00BA6215">
        <w:rPr>
          <w:rStyle w:val="Citation"/>
        </w:rPr>
        <w:fldChar w:fldCharType="separate"/>
      </w:r>
      <w:bookmarkStart w:id="1232" w:name="_CTVP0019945320085184db6995fe543a6314718"/>
      <w:r w:rsidR="0092006B">
        <w:rPr>
          <w:rStyle w:val="Citation"/>
        </w:rPr>
        <w:t>(Paauw 2009: 256)</w:t>
      </w:r>
      <w:bookmarkEnd w:id="1232"/>
      <w:r w:rsidR="00BA6215">
        <w:rPr>
          <w:rStyle w:val="Citation"/>
        </w:rPr>
        <w:fldChar w:fldCharType="end"/>
      </w:r>
      <w:r w:rsidRPr="008C7335">
        <w:t xml:space="preserve">, </w:t>
      </w:r>
      <w:r w:rsidRPr="0090507A">
        <w:t xml:space="preserve">Manado Malay </w:t>
      </w:r>
      <w:r w:rsidR="00BA6215">
        <w:rPr>
          <w:rStyle w:val="Citation"/>
          <w:szCs w:val="19"/>
        </w:rPr>
        <w:fldChar w:fldCharType="begin"/>
      </w:r>
      <w:r w:rsidR="0092451D">
        <w:rPr>
          <w:rStyle w:val="Citation"/>
          <w:szCs w:val="19"/>
        </w:rPr>
        <w:instrText>ADDIN CITAVI.PLACEHOLDER 52d72c0b-4d15-4572-ab93-80226f532fd7 PFBsYWNlaG9sZGVyPg0KICA8QWRkSW5WZXJzaW9uPjUuMi4wLjg8L0FkZEluVmVyc2lvbj4NCiAgPElkPjUyZDcyYzBiLTRkMTUtNDU3Mi1hYjkzLTgwMjI2ZjUzMmZkNzwvSWQ+DQogIDxFbnRyaWVzPg0KICAgIDxFbnRyeT4NCiAgICAgIDxJZD40ODcyODY3MC03NWRiLTQ0MzYtYjQxNy0yZTlhOTM4MzVjOWQ8L0lkPg0KICAgICAgPFBhZ2VSYW5nZT48IVtDREFUQVs8c3A+DQogIDxuPjIyPC9uPg0KICA8aW4+dHJ1ZTwvaW4+DQogIDxvcz4yMjwvb3M+DQogIDxwcz4yMjwvcHM+DQo8L3NwPg0KPG9zPjIyPC9vcz5dXT48L1BhZ2VSYW5nZT4NCiAgICAgIDxTdGFydFBhZ2U+MjI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M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yMik8L1RleHQ+DQogICAgPC9UZXh0VW5pdD4NCiAgPC9UZXh0VW5pdHM+DQo8L1BsYWNlaG9sZGVyPg==</w:instrText>
      </w:r>
      <w:r w:rsidR="00BA6215">
        <w:rPr>
          <w:rStyle w:val="Citation"/>
          <w:szCs w:val="19"/>
        </w:rPr>
        <w:fldChar w:fldCharType="separate"/>
      </w:r>
      <w:bookmarkStart w:id="1233" w:name="_CTVP00152d72c0b4d154572ab9380226f532fd7"/>
      <w:r w:rsidR="0092006B">
        <w:rPr>
          <w:rStyle w:val="Citation"/>
          <w:szCs w:val="19"/>
        </w:rPr>
        <w:t>(Stoel 2005: 22)</w:t>
      </w:r>
      <w:bookmarkEnd w:id="1233"/>
      <w:r w:rsidR="00BA6215">
        <w:rPr>
          <w:rStyle w:val="Citation"/>
          <w:szCs w:val="19"/>
        </w:rPr>
        <w:fldChar w:fldCharType="end"/>
      </w:r>
      <w:r w:rsidRPr="0090507A">
        <w:t xml:space="preserve">, </w:t>
      </w:r>
      <w:r w:rsidR="00BB612E">
        <w:t xml:space="preserve">and </w:t>
      </w:r>
      <w:r w:rsidR="00BE4303" w:rsidRPr="00913A62">
        <w:rPr>
          <w:lang w:eastAsia="ko-KR"/>
        </w:rPr>
        <w:t xml:space="preserve">North Moluccan </w:t>
      </w:r>
      <w:r w:rsidR="00BE4303">
        <w:rPr>
          <w:lang w:eastAsia="ko-KR"/>
        </w:rPr>
        <w:t xml:space="preserve">/ Ternate </w:t>
      </w:r>
      <w:r w:rsidR="00BE4303" w:rsidRPr="00913A62">
        <w:rPr>
          <w:lang w:eastAsia="ko-KR"/>
        </w:rPr>
        <w:t>Malay</w:t>
      </w:r>
      <w:r w:rsidRPr="0090507A">
        <w:t xml:space="preserve"> </w:t>
      </w:r>
      <w:r w:rsidR="00BE4303">
        <w:t>(</w:t>
      </w:r>
      <w:r w:rsidR="00FE4602" w:rsidRPr="00FE4602">
        <w:rPr>
          <w:rStyle w:val="Citation"/>
        </w:rPr>
        <w:fldChar w:fldCharType="begin"/>
      </w:r>
      <w:r w:rsidR="003F3C2C">
        <w:rPr>
          <w:rStyle w:val="Citation"/>
        </w:rPr>
        <w:instrText>ADDIN CITAVI.PLACEHOLDER 36d91955-f75c-4c51-915a-45ea8e2c4eaa PFBsYWNlaG9sZGVyPg0KICA8QWRkSW5WZXJzaW9uPjUuMi4wLjg8L0FkZEluVmVyc2lvbj4NCiAgPElkPjM2ZDkxOTU1LWY3NWMtNGM1MS05MTVhLTQ1ZWE4ZTJjNGVhYTwvSWQ+DQogIDxFbnRyaWVzPg0KICAgIDxFbnRyeT4NCiAgICAgIDxJZD5kNzI0NDBmOS1jY2NlLTQwYmYtOTIwZi01ZTBlM2ZiYjE1ZGM8L0lkPg0KICAgICAgPE5vUGFyPnRydWU8L05vUGFy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TI4OGI5YjQtOTk5NC00Y2ZkLWI1YTktZDcxYzdjYjE0ZjE0PC9SZWZlcmVuY2VJZD4NCiAgICAgIDxSYW5nZT4NCiAgICAgICAgPFN0YXJ0PjA8L1N0YXJ0Pg0KICAgICAgICA8TGVuZ3RoPjE1PC9MZW5ndGg+DQogICAgICA8L1JhbmdlPg0KICAgICAgPFJlZmVyZW5jZT4NCiAgICAgICAgPFJlZmVyZW5jZVR5cGVJZD5Db250cmlidXRpb248L1JlZmVyZW5jZVR5cGVJZD4NCiAgICAgICAgPEF1dGhvcnM+DQogICAgICAgICAgPFBlcnNvbj4NCiAgICAgICAgICAgIDxGaXJzdE5hbWU+UGF1bDwvRmlyc3ROYW1lPg0KICAgICAgICAgICAgPExhc3ROYW1lPlRheWxvcjwvTGFzdE5hbWU+DQogICAgICAgICAgICA8TWlkZGxlTmFtZT5N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Xlsb3IgMTk4MzogMTg8L1RleHQ+DQogICAgPC9UZXh0VW5pdD4NCiAgPC9UZXh0VW5pdHM+DQo8L1BsYWNlaG9sZGVyPg==</w:instrText>
      </w:r>
      <w:r w:rsidR="00FE4602" w:rsidRPr="00FE4602">
        <w:rPr>
          <w:rStyle w:val="Citation"/>
        </w:rPr>
        <w:fldChar w:fldCharType="separate"/>
      </w:r>
      <w:bookmarkStart w:id="1234" w:name="_CTVP00136d91955f75c4c51915a45ea8e2c4eaa"/>
      <w:r w:rsidR="0092006B">
        <w:rPr>
          <w:rStyle w:val="Citation"/>
        </w:rPr>
        <w:t>Taylor 1983: 18</w:t>
      </w:r>
      <w:bookmarkEnd w:id="1234"/>
      <w:r w:rsidR="00FE4602" w:rsidRPr="00FE4602">
        <w:rPr>
          <w:rStyle w:val="Citation"/>
        </w:rPr>
        <w:fldChar w:fldCharType="end"/>
      </w:r>
      <w:r w:rsidR="009C1E18" w:rsidRPr="00FE4602">
        <w:t>;</w:t>
      </w:r>
      <w:r>
        <w:rPr>
          <w:rStyle w:val="FootnoteReference"/>
        </w:rPr>
        <w:footnoteReference w:id="108"/>
      </w:r>
      <w:r w:rsidRPr="0090507A">
        <w:t xml:space="preserve"> </w:t>
      </w:r>
      <w:r w:rsidR="00BA6215">
        <w:rPr>
          <w:rStyle w:val="Citation"/>
          <w:szCs w:val="19"/>
        </w:rPr>
        <w:fldChar w:fldCharType="begin"/>
      </w:r>
      <w:r w:rsidR="003A5B20">
        <w:rPr>
          <w:rStyle w:val="Citation"/>
          <w:szCs w:val="19"/>
        </w:rPr>
        <w:instrText>ADDIN CITAVI.PLACEHOLDER dffe14d6-9854-41ef-9767-db9b9b894905 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5MaXRhbWFodXB1dHR5IDIwMTI6IDEz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XRhbWFodXB1dHR5IDIwMTI6IDEzMzwvVGV4dD4NCiAgICA8L1RleHRVbml0Pg0KICA8L1RleHRVbml0cz4NCjwvUGxhY2Vob2xkZXI+</w:instrText>
      </w:r>
      <w:r w:rsidR="00BA6215">
        <w:rPr>
          <w:rStyle w:val="Citation"/>
          <w:szCs w:val="19"/>
        </w:rPr>
        <w:fldChar w:fldCharType="separate"/>
      </w:r>
      <w:bookmarkStart w:id="1237" w:name="_CTVP001dffe14d6985441ef9767db9b9b894905"/>
      <w:r w:rsidR="0092006B">
        <w:rPr>
          <w:rStyle w:val="Citation"/>
          <w:szCs w:val="19"/>
        </w:rPr>
        <w:t>Litamahuputty 2012: 133</w:t>
      </w:r>
      <w:bookmarkEnd w:id="1237"/>
      <w:r w:rsidR="00BA6215">
        <w:rPr>
          <w:rStyle w:val="Citation"/>
          <w:szCs w:val="19"/>
        </w:rPr>
        <w:fldChar w:fldCharType="end"/>
      </w:r>
      <w:r w:rsidR="00BE4303" w:rsidRPr="00BE4303">
        <w:t>)</w:t>
      </w:r>
      <w:r w:rsidRPr="0090507A">
        <w:t>.</w:t>
      </w:r>
    </w:p>
    <w:p w14:paraId="3E53C672" w14:textId="0AB58793" w:rsidR="00672641" w:rsidRPr="0090507A" w:rsidRDefault="00672641" w:rsidP="00CB59A1">
      <w:pPr>
        <w:pStyle w:val="Body0505after"/>
      </w:pPr>
      <w:r w:rsidRPr="0090507A">
        <w:t xml:space="preserve">The corpus </w:t>
      </w:r>
      <w:r>
        <w:t>includes</w:t>
      </w:r>
      <w:r w:rsidRPr="0090507A">
        <w:t xml:space="preserve"> </w:t>
      </w:r>
      <w:r>
        <w:t>43</w:t>
      </w:r>
      <w:r w:rsidRPr="0090507A">
        <w:t xml:space="preserve"> </w:t>
      </w:r>
      <w:r>
        <w:rPr>
          <w:szCs w:val="19"/>
        </w:rPr>
        <w:t>monovalent</w:t>
      </w:r>
      <w:r>
        <w:t xml:space="preserve"> verbs (167 tokens) </w:t>
      </w:r>
      <w:r w:rsidRPr="0090507A">
        <w:t xml:space="preserve">prefixed with </w:t>
      </w:r>
      <w:r w:rsidR="000C1A46" w:rsidRPr="009D104A">
        <w:rPr>
          <w:rStyle w:val="ChSmallCapsItalBold"/>
        </w:rPr>
        <w:t>ter­</w:t>
      </w:r>
      <w:r w:rsidRPr="0090507A">
        <w:t>:</w:t>
      </w:r>
      <w:r>
        <w:rPr>
          <w:rStyle w:val="FootnoteReference"/>
        </w:rPr>
        <w:footnoteReference w:id="109"/>
      </w:r>
    </w:p>
    <w:p w14:paraId="2EF0DF6D" w14:textId="77777777" w:rsidR="00672641" w:rsidRPr="003C76CF" w:rsidRDefault="00672641" w:rsidP="002A1DBD">
      <w:pPr>
        <w:pStyle w:val="I0Indented"/>
        <w:numPr>
          <w:ilvl w:val="0"/>
          <w:numId w:val="31"/>
        </w:numPr>
      </w:pPr>
      <w:r w:rsidRPr="0090507A">
        <w:t xml:space="preserve">Verbs </w:t>
      </w:r>
      <w:r>
        <w:t>with</w:t>
      </w:r>
      <w:r w:rsidRPr="003A1A04">
        <w:t xml:space="preserve"> </w:t>
      </w:r>
      <w:r>
        <w:t>bi</w:t>
      </w:r>
      <w:r>
        <w:rPr>
          <w:szCs w:val="19"/>
        </w:rPr>
        <w:t>valent</w:t>
      </w:r>
      <w:r w:rsidRPr="0090507A">
        <w:t xml:space="preserve"> bases</w:t>
      </w:r>
      <w:r>
        <w:t xml:space="preserve"> </w:t>
      </w:r>
      <w:r w:rsidRPr="0090507A">
        <w:t>(</w:t>
      </w:r>
      <w:r>
        <w:t>38</w:t>
      </w:r>
      <w:r w:rsidRPr="0090507A">
        <w:t xml:space="preserve"> items</w:t>
      </w:r>
      <w:r>
        <w:t xml:space="preserve"> with 153 tokens</w:t>
      </w:r>
      <w:r w:rsidRPr="0090507A">
        <w:t>)</w:t>
      </w:r>
    </w:p>
    <w:p w14:paraId="69B83488" w14:textId="77777777" w:rsidR="00672641" w:rsidRDefault="00672641" w:rsidP="002A1DBD">
      <w:pPr>
        <w:pStyle w:val="I05I"/>
        <w:numPr>
          <w:ilvl w:val="0"/>
          <w:numId w:val="31"/>
        </w:numPr>
      </w:pPr>
      <w:r w:rsidRPr="0090507A">
        <w:t xml:space="preserve">Verbs </w:t>
      </w:r>
      <w:r>
        <w:t xml:space="preserve">with </w:t>
      </w:r>
      <w:r>
        <w:rPr>
          <w:szCs w:val="19"/>
        </w:rPr>
        <w:t>monovalent</w:t>
      </w:r>
      <w:r w:rsidRPr="006E4422">
        <w:t xml:space="preserve"> bases (</w:t>
      </w:r>
      <w:r>
        <w:t xml:space="preserve">five </w:t>
      </w:r>
      <w:r w:rsidRPr="006E4422">
        <w:t xml:space="preserve">items with </w:t>
      </w:r>
      <w:r>
        <w:t>14 tokens</w:t>
      </w:r>
      <w:r w:rsidRPr="0090507A">
        <w:t>)</w:t>
      </w:r>
    </w:p>
    <w:p w14:paraId="5AC440BD" w14:textId="44195658" w:rsidR="00672641" w:rsidRDefault="00672641" w:rsidP="00CB59A1">
      <w:pPr>
        <w:pStyle w:val="Body0000after"/>
      </w:pPr>
      <w:r>
        <w:t xml:space="preserve">The corpus also contains ten formally complex words with non-compositional semantics, such as </w:t>
      </w:r>
      <w:r w:rsidRPr="00157F9C">
        <w:rPr>
          <w:rStyle w:val="ChItalBold"/>
        </w:rPr>
        <w:t>tertawa</w:t>
      </w:r>
      <w:r>
        <w:rPr>
          <w:szCs w:val="20"/>
        </w:rPr>
        <w:t xml:space="preserve"> </w:t>
      </w:r>
      <w:r w:rsidR="00B7093A">
        <w:rPr>
          <w:szCs w:val="20"/>
        </w:rPr>
        <w:t>‘</w:t>
      </w:r>
      <w:r>
        <w:rPr>
          <w:szCs w:val="20"/>
        </w:rPr>
        <w:t>laugh</w:t>
      </w:r>
      <w:r w:rsidR="00B7093A">
        <w:rPr>
          <w:szCs w:val="20"/>
        </w:rPr>
        <w:t>’</w:t>
      </w:r>
      <w:r>
        <w:rPr>
          <w:szCs w:val="20"/>
        </w:rPr>
        <w:t xml:space="preserve">, </w:t>
      </w:r>
      <w:r w:rsidRPr="00867CE4">
        <w:rPr>
          <w:rStyle w:val="ChItalBold"/>
        </w:rPr>
        <w:t>tergrak</w:t>
      </w:r>
      <w:r>
        <w:rPr>
          <w:szCs w:val="20"/>
        </w:rPr>
        <w:t xml:space="preserve"> </w:t>
      </w:r>
      <w:r w:rsidR="00B7093A">
        <w:rPr>
          <w:szCs w:val="20"/>
        </w:rPr>
        <w:t>‘</w:t>
      </w:r>
      <w:r>
        <w:rPr>
          <w:szCs w:val="20"/>
        </w:rPr>
        <w:t>be moved</w:t>
      </w:r>
      <w:r w:rsidR="00B7093A">
        <w:rPr>
          <w:szCs w:val="20"/>
        </w:rPr>
        <w:t>’</w:t>
      </w:r>
      <w:r>
        <w:rPr>
          <w:szCs w:val="20"/>
        </w:rPr>
        <w:t xml:space="preserve">, or </w:t>
      </w:r>
      <w:r>
        <w:rPr>
          <w:rStyle w:val="ChItalBold"/>
        </w:rPr>
        <w:t>trapung</w:t>
      </w:r>
      <w:r>
        <w:rPr>
          <w:szCs w:val="20"/>
        </w:rPr>
        <w:t xml:space="preserve"> </w:t>
      </w:r>
      <w:r w:rsidR="00B7093A">
        <w:rPr>
          <w:szCs w:val="20"/>
        </w:rPr>
        <w:t>‘</w:t>
      </w:r>
      <w:r>
        <w:rPr>
          <w:szCs w:val="20"/>
        </w:rPr>
        <w:t>be drifting</w:t>
      </w:r>
      <w:r w:rsidR="00B7093A">
        <w:rPr>
          <w:szCs w:val="20"/>
        </w:rPr>
        <w:t>’</w:t>
      </w:r>
      <w:r>
        <w:rPr>
          <w:szCs w:val="20"/>
        </w:rPr>
        <w:t>.</w:t>
      </w:r>
      <w:r>
        <w:rPr>
          <w:rStyle w:val="FootnoteReference"/>
          <w:szCs w:val="20"/>
        </w:rPr>
        <w:footnoteReference w:id="110"/>
      </w:r>
    </w:p>
    <w:p w14:paraId="35F46BC0" w14:textId="77777777" w:rsidR="00672641" w:rsidRPr="00CB59A1" w:rsidRDefault="00672641" w:rsidP="00CB59A1">
      <w:pPr>
        <w:pStyle w:val="Body0515after"/>
      </w:pPr>
      <w:r w:rsidRPr="0090507A">
        <w:t xml:space="preserve">Before discussing </w:t>
      </w:r>
      <w:r w:rsidR="00C379DE" w:rsidRPr="009D104A">
        <w:rPr>
          <w:rStyle w:val="ChSmallCapsItalBold"/>
        </w:rPr>
        <w:t>ter­</w:t>
      </w:r>
      <w:r w:rsidR="00C379DE">
        <w:t>a</w:t>
      </w:r>
      <w:r>
        <w:t xml:space="preserve">ffixation of bivalent bases in </w:t>
      </w:r>
      <w:r w:rsidRPr="0090507A">
        <w:t>§</w:t>
      </w:r>
      <w:r w:rsidRPr="0090507A">
        <w:fldChar w:fldCharType="begin"/>
      </w:r>
      <w:r w:rsidRPr="0090507A">
        <w:instrText xml:space="preserve"> REF _Ref336339154 \w \h </w:instrText>
      </w:r>
      <w:r w:rsidRPr="0090507A">
        <w:fldChar w:fldCharType="separate"/>
      </w:r>
      <w:r w:rsidR="00154D81">
        <w:rPr>
          <w:cs/>
        </w:rPr>
        <w:t>‎</w:t>
      </w:r>
      <w:r w:rsidR="00154D81">
        <w:t>3.1.2.2</w:t>
      </w:r>
      <w:r w:rsidRPr="0090507A">
        <w:fldChar w:fldCharType="end"/>
      </w:r>
      <w:r>
        <w:t xml:space="preserve"> and of monovalent bases in </w:t>
      </w:r>
      <w:r w:rsidRPr="0090507A">
        <w:t>§</w:t>
      </w:r>
      <w:r w:rsidRPr="0090507A">
        <w:fldChar w:fldCharType="begin"/>
      </w:r>
      <w:r w:rsidRPr="0090507A">
        <w:instrText xml:space="preserve"> REF _Ref336348236 \w \h </w:instrText>
      </w:r>
      <w:r w:rsidRPr="0090507A">
        <w:fldChar w:fldCharType="separate"/>
      </w:r>
      <w:r w:rsidR="00154D81">
        <w:rPr>
          <w:cs/>
        </w:rPr>
        <w:t>‎</w:t>
      </w:r>
      <w:r w:rsidR="00154D81">
        <w:t>3.1.2.3</w:t>
      </w:r>
      <w:r w:rsidRPr="0090507A">
        <w:fldChar w:fldCharType="end"/>
      </w:r>
      <w:r>
        <w:t xml:space="preserve">, </w:t>
      </w:r>
      <w:r w:rsidRPr="0090507A">
        <w:t xml:space="preserve">the </w:t>
      </w:r>
      <w:r>
        <w:t xml:space="preserve">allomorphy </w:t>
      </w:r>
      <w:r w:rsidRPr="0090507A">
        <w:t xml:space="preserve">of </w:t>
      </w:r>
      <w:r w:rsidR="000C1A46" w:rsidRPr="009D104A">
        <w:rPr>
          <w:rStyle w:val="ChSmallCapsItalBold"/>
        </w:rPr>
        <w:t>ter­</w:t>
      </w:r>
      <w:r w:rsidRPr="0090507A">
        <w:t xml:space="preserve"> </w:t>
      </w:r>
      <w:r>
        <w:t xml:space="preserve">is </w:t>
      </w:r>
      <w:r w:rsidRPr="0090507A">
        <w:t>examined in §</w:t>
      </w:r>
      <w:r w:rsidRPr="0090507A">
        <w:fldChar w:fldCharType="begin"/>
      </w:r>
      <w:r w:rsidRPr="0090507A">
        <w:instrText xml:space="preserve"> REF _Ref337023244 \w \h </w:instrText>
      </w:r>
      <w:r w:rsidRPr="0090507A">
        <w:fldChar w:fldCharType="separate"/>
      </w:r>
      <w:r w:rsidR="00154D81">
        <w:rPr>
          <w:cs/>
        </w:rPr>
        <w:t>‎</w:t>
      </w:r>
      <w:r w:rsidR="00154D81">
        <w:t>3.1.2.1</w:t>
      </w:r>
      <w:r w:rsidRPr="0090507A">
        <w:fldChar w:fldCharType="end"/>
      </w:r>
      <w:r w:rsidRPr="0090507A">
        <w:t>.</w:t>
      </w:r>
      <w:r>
        <w:t xml:space="preserve"> Variables of the communicative event that may impact the use of </w:t>
      </w:r>
      <w:r w:rsidR="000C1A46" w:rsidRPr="009D104A">
        <w:rPr>
          <w:rStyle w:val="ChSmallCapsItalBold"/>
        </w:rPr>
        <w:t>ter­</w:t>
      </w:r>
      <w:r w:rsidRPr="0080532D">
        <w:t xml:space="preserve"> </w:t>
      </w:r>
      <w:r>
        <w:t>are explored in §</w:t>
      </w:r>
      <w:r>
        <w:fldChar w:fldCharType="begin"/>
      </w:r>
      <w:r>
        <w:instrText xml:space="preserve"> REF _Ref346647621 \w \h </w:instrText>
      </w:r>
      <w:r>
        <w:fldChar w:fldCharType="separate"/>
      </w:r>
      <w:r w:rsidR="00154D81">
        <w:rPr>
          <w:cs/>
        </w:rPr>
        <w:t>‎</w:t>
      </w:r>
      <w:r w:rsidR="00154D81">
        <w:t>3.1.2.4</w:t>
      </w:r>
      <w:r>
        <w:fldChar w:fldCharType="end"/>
      </w:r>
      <w:r>
        <w:t xml:space="preserve">. The main points on prefix </w:t>
      </w:r>
      <w:r w:rsidR="000C1A46" w:rsidRPr="009D104A">
        <w:rPr>
          <w:rStyle w:val="ChSmallCapsItalBold"/>
        </w:rPr>
        <w:t>ter­</w:t>
      </w:r>
      <w:r w:rsidRPr="00EE7B78">
        <w:t xml:space="preserve"> </w:t>
      </w:r>
      <w:r>
        <w:t>are summarized and evaluated in §</w:t>
      </w:r>
      <w:r>
        <w:fldChar w:fldCharType="begin"/>
      </w:r>
      <w:r>
        <w:instrText xml:space="preserve"> REF _Ref346647622 \w \h </w:instrText>
      </w:r>
      <w:r>
        <w:fldChar w:fldCharType="separate"/>
      </w:r>
      <w:r w:rsidR="00154D81">
        <w:rPr>
          <w:cs/>
        </w:rPr>
        <w:t>‎</w:t>
      </w:r>
      <w:r w:rsidR="00154D81">
        <w:t>3.1.2.5</w:t>
      </w:r>
      <w:r>
        <w:fldChar w:fldCharType="end"/>
      </w:r>
      <w:r>
        <w:t>.</w:t>
      </w:r>
    </w:p>
    <w:p w14:paraId="7CD67D76" w14:textId="77777777" w:rsidR="00672641" w:rsidRPr="0090507A" w:rsidRDefault="00672641" w:rsidP="00672641">
      <w:pPr>
        <w:pStyle w:val="Heading4"/>
        <w:rPr>
          <w:szCs w:val="19"/>
        </w:rPr>
      </w:pPr>
      <w:bookmarkStart w:id="1238" w:name="_Ref337023244"/>
      <w:bookmarkStart w:id="1239" w:name="_Toc339537733"/>
      <w:bookmarkStart w:id="1240" w:name="_Ref354566119"/>
      <w:bookmarkStart w:id="1241" w:name="_Ref438905998"/>
      <w:r>
        <w:t xml:space="preserve">Allomorphy </w:t>
      </w:r>
      <w:r w:rsidRPr="0090507A">
        <w:rPr>
          <w:szCs w:val="19"/>
        </w:rPr>
        <w:t xml:space="preserve">of </w:t>
      </w:r>
      <w:bookmarkEnd w:id="1238"/>
      <w:bookmarkEnd w:id="1239"/>
      <w:bookmarkEnd w:id="1240"/>
      <w:r w:rsidR="000C1A46" w:rsidRPr="009D104A">
        <w:rPr>
          <w:rStyle w:val="ChSmallCapsItalBold"/>
        </w:rPr>
        <w:t>ter­</w:t>
      </w:r>
      <w:bookmarkEnd w:id="1241"/>
    </w:p>
    <w:p w14:paraId="4B981A78" w14:textId="77777777" w:rsidR="00672641" w:rsidRDefault="00672641" w:rsidP="00CB59A1">
      <w:pPr>
        <w:pStyle w:val="Body0000after"/>
      </w:pPr>
      <w:r w:rsidRPr="0090507A">
        <w:t xml:space="preserve">Prefix </w:t>
      </w:r>
      <w:r w:rsidR="000C1A46" w:rsidRPr="009D104A">
        <w:rPr>
          <w:rStyle w:val="ChSmallCapsItalBold"/>
        </w:rPr>
        <w:t>ter­</w:t>
      </w:r>
      <w:r w:rsidRPr="0090507A">
        <w:t xml:space="preserve"> has two </w:t>
      </w:r>
      <w:r>
        <w:t xml:space="preserve">allomorphs, </w:t>
      </w:r>
      <w:r w:rsidRPr="0090507A">
        <w:rPr>
          <w:rStyle w:val="ChItalBold"/>
          <w:szCs w:val="19"/>
        </w:rPr>
        <w:t>ter</w:t>
      </w:r>
      <w:r w:rsidRPr="00F15632">
        <w:rPr>
          <w:rStyle w:val="ChItalBold"/>
        </w:rPr>
        <w:t>­</w:t>
      </w:r>
      <w:r w:rsidRPr="0090507A">
        <w:t xml:space="preserve"> and </w:t>
      </w:r>
      <w:r w:rsidRPr="0090507A">
        <w:rPr>
          <w:rStyle w:val="ChItalBold"/>
          <w:szCs w:val="19"/>
        </w:rPr>
        <w:t>ta</w:t>
      </w:r>
      <w:r w:rsidRPr="00F15632">
        <w:rPr>
          <w:rStyle w:val="ChItalBold"/>
        </w:rPr>
        <w:t>­</w:t>
      </w:r>
      <w:r>
        <w:t xml:space="preserve">. </w:t>
      </w:r>
      <w:r>
        <w:rPr>
          <w:szCs w:val="19"/>
        </w:rPr>
        <w:t xml:space="preserve">The allomorphs are </w:t>
      </w:r>
      <w:r>
        <w:t>not governed by phonological processes.</w:t>
      </w:r>
    </w:p>
    <w:p w14:paraId="253C3826" w14:textId="70B77965" w:rsidR="00672641" w:rsidRPr="0090507A" w:rsidRDefault="00672641" w:rsidP="00CB59A1">
      <w:pPr>
        <w:pStyle w:val="Body0505after115pt"/>
        <w:rPr>
          <w:szCs w:val="19"/>
        </w:rPr>
      </w:pPr>
      <w:r>
        <w:t xml:space="preserve">The </w:t>
      </w:r>
      <w:r w:rsidRPr="0090507A">
        <w:t xml:space="preserve">form </w:t>
      </w:r>
      <w:r w:rsidRPr="0090507A">
        <w:rPr>
          <w:rStyle w:val="ChItalBold"/>
          <w:szCs w:val="19"/>
        </w:rPr>
        <w:t>ter</w:t>
      </w:r>
      <w:r w:rsidRPr="00F15632">
        <w:rPr>
          <w:rStyle w:val="ChItalBold"/>
        </w:rPr>
        <w:t>­</w:t>
      </w:r>
      <w:r w:rsidRPr="0090507A">
        <w:t xml:space="preserve">, in turn, has three </w:t>
      </w:r>
      <w:r>
        <w:t xml:space="preserve">allomorphs that are the effect of, what </w:t>
      </w:r>
      <w:r w:rsidR="00BA6215">
        <w:rPr>
          <w:rStyle w:val="Citation"/>
          <w:szCs w:val="19"/>
        </w:rPr>
        <w:fldChar w:fldCharType="begin"/>
      </w:r>
      <w:r w:rsidR="0092451D">
        <w:rPr>
          <w:rStyle w:val="Citation"/>
          <w:szCs w:val="19"/>
        </w:rPr>
        <w:instrText>ADDIN CITAVI.PLACEHOLDER bf2b9aef-b483-4ba8-a6b8-f5c712ec49c7 PFBsYWNlaG9sZGVyPg0KICA8QWRkSW5WZXJzaW9uPjUuMi4wLjg8L0FkZEluVmVyc2lvbj4NCiAgPElkPmJmMmI5YWVmLWI0ODMtNGJhOC1hNmI4LWY1YzcxMmVjNDljNzwvSWQ+DQogIDxFbnRyaWVzPg0KICAgIDxFbnRyeT4NCiAgICAgIDxJZD41ODg1OTRjOS1kZGIwLTQ2YWQtOGFkOS0yMWQ5OGI3MWM2ZmY8L0lkPg0KICAgICAgPE5vUGFyPnRydWU8L05vUGFyPg0KICAgICAgPFBlcnNvbk9ubHk+dHJ1ZTwvUGVyc29uT25seT4NCiAgICAgIDxSZWZlcmVuY2VJZD44N2Y5NGNmNi1jNGFlLTRhOWItYmYzZS0yZmEyODJiMWJkZTA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vb2lqPC9UZXh0Pg0KICAgIDwvVGV4dFVuaXQ+DQogIDwvVGV4dFVuaXRzPg0KPC9QbGFjZWhvbGRlcj4=</w:instrText>
      </w:r>
      <w:r w:rsidR="00BA6215">
        <w:rPr>
          <w:rStyle w:val="Citation"/>
          <w:szCs w:val="19"/>
        </w:rPr>
        <w:fldChar w:fldCharType="separate"/>
      </w:r>
      <w:bookmarkStart w:id="1242" w:name="_CTVP001bf2b9aefb4834ba8a6b8f5c712ec49c7"/>
      <w:r w:rsidR="0092006B">
        <w:rPr>
          <w:rStyle w:val="Citation"/>
          <w:szCs w:val="19"/>
        </w:rPr>
        <w:t>Booij</w:t>
      </w:r>
      <w:bookmarkEnd w:id="1242"/>
      <w:r w:rsidR="00BA6215">
        <w:rPr>
          <w:rStyle w:val="Citation"/>
          <w:szCs w:val="19"/>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3376ade6-9bb5-40e6-a75a-988b54cf6abc PFBsYWNlaG9sZGVyPg0KICA8QWRkSW5WZXJzaW9uPjUuMi4wLjg8L0FkZEluVmVyc2lvbj4NCiAgPElkPjMzNzZhZGU2LTliYjUtNDBlNi1hNzVhLTk4OGI1NGNmNmFiYzwvSWQ+DQogIDxFbnRyaWVzPg0KICAgIDxFbnRyeT4NCiAgICAgIDxJZD5hMDk4OTA0NS05Mjk2LTQ4NmItYTIxMC1mMDUzMDlhMzg1MTU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ODdmOTRjZjYtYzRhZS00YTliLWJmM2UtMmZhMjgyYjFiZGUw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zogNzUpPC9UZXh0Pg0KICAgIDwvVGV4dFVuaXQ+DQogIDwvVGV4dFVuaXRzPg0KPC9QbGFjZWhvbGRlcj4=</w:instrText>
      </w:r>
      <w:r w:rsidR="00BA6215">
        <w:rPr>
          <w:rStyle w:val="Citation"/>
        </w:rPr>
        <w:fldChar w:fldCharType="separate"/>
      </w:r>
      <w:bookmarkStart w:id="1243" w:name="_CTVP0013376ade69bb540e6a75a988b54cf6abc"/>
      <w:r w:rsidR="0092006B">
        <w:rPr>
          <w:rStyle w:val="Citation"/>
        </w:rPr>
        <w:t>(2007: 75)</w:t>
      </w:r>
      <w:bookmarkEnd w:id="1243"/>
      <w:r w:rsidR="00BA6215">
        <w:rPr>
          <w:rStyle w:val="Citation"/>
        </w:rPr>
        <w:fldChar w:fldCharType="end"/>
      </w:r>
      <w:r w:rsidRPr="00472696">
        <w:t xml:space="preserve"> </w:t>
      </w:r>
      <w:r>
        <w:t xml:space="preserve">calls </w:t>
      </w:r>
      <w:r w:rsidR="00B7093A">
        <w:t>“</w:t>
      </w:r>
      <w:r w:rsidRPr="00472696">
        <w:t>morphologically conditioned phonological rules</w:t>
      </w:r>
      <w:r w:rsidR="00B7093A">
        <w:t>”</w:t>
      </w:r>
      <w:r>
        <w:t xml:space="preserve">. More specifically, the three allomorphs are conditioned </w:t>
      </w:r>
      <w:r w:rsidRPr="0090507A">
        <w:t xml:space="preserve">by the word-initial segment of the </w:t>
      </w:r>
      <w:r>
        <w:t>base word,</w:t>
      </w:r>
      <w:r w:rsidRPr="0090507A">
        <w:t xml:space="preserve"> as </w:t>
      </w:r>
      <w:r>
        <w:t xml:space="preserve">shown </w:t>
      </w:r>
      <w:r w:rsidRPr="0090507A">
        <w:t xml:space="preserve">in </w:t>
      </w:r>
      <w:r>
        <w:fldChar w:fldCharType="begin"/>
      </w:r>
      <w:r>
        <w:instrText xml:space="preserve"> REF _Ref357331884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w:t>
      </w:r>
      <w:r>
        <w:fldChar w:fldCharType="end"/>
      </w:r>
      <w:r>
        <w:t xml:space="preserve">: </w:t>
      </w:r>
      <w:r w:rsidRPr="0090507A">
        <w:t>/</w:t>
      </w:r>
      <w:r w:rsidRPr="005F00E4">
        <w:rPr>
          <w:rStyle w:val="ChCharisSIL"/>
        </w:rPr>
        <w:t>tɛr</w:t>
      </w:r>
      <w:r w:rsidRPr="00B47ADB">
        <w:rPr>
          <w:rStyle w:val="ChCharisSIL"/>
        </w:rPr>
        <w:t>­</w:t>
      </w:r>
      <w:r w:rsidRPr="0090507A">
        <w:t>/, /</w:t>
      </w:r>
      <w:r w:rsidRPr="005F00E4">
        <w:rPr>
          <w:rStyle w:val="ChCharisSIL"/>
        </w:rPr>
        <w:t>tɛ</w:t>
      </w:r>
      <w:r w:rsidRPr="00B47ADB">
        <w:rPr>
          <w:rStyle w:val="ChCharisSIL"/>
        </w:rPr>
        <w:t>­</w:t>
      </w:r>
      <w:r w:rsidRPr="0090507A">
        <w:t>/, and /</w:t>
      </w:r>
      <w:r w:rsidRPr="005F00E4">
        <w:rPr>
          <w:rStyle w:val="ChCharisSIL"/>
        </w:rPr>
        <w:t>tr</w:t>
      </w:r>
      <w:r w:rsidRPr="00B47ADB">
        <w:rPr>
          <w:rStyle w:val="ChCharisSIL"/>
        </w:rPr>
        <w:t>­</w:t>
      </w:r>
      <w:r>
        <w:t xml:space="preserve">/. </w:t>
      </w:r>
      <w:r w:rsidRPr="0090507A">
        <w:rPr>
          <w:szCs w:val="19"/>
        </w:rPr>
        <w:t xml:space="preserve">Most commonly, </w:t>
      </w:r>
      <w:r w:rsidRPr="0090507A">
        <w:rPr>
          <w:rStyle w:val="ChItalBold"/>
          <w:szCs w:val="19"/>
        </w:rPr>
        <w:t>ter</w:t>
      </w:r>
      <w:r w:rsidRPr="0090507A">
        <w:rPr>
          <w:szCs w:val="19"/>
        </w:rPr>
        <w:t xml:space="preserve">­ is </w:t>
      </w:r>
      <w:r w:rsidRPr="0090507A">
        <w:rPr>
          <w:szCs w:val="19"/>
        </w:rPr>
        <w:lastRenderedPageBreak/>
        <w:t>realized as /</w:t>
      </w:r>
      <w:r w:rsidRPr="005F00E4">
        <w:rPr>
          <w:rStyle w:val="ChCharisSIL"/>
        </w:rPr>
        <w:t>tɛr</w:t>
      </w:r>
      <w:r w:rsidRPr="00B47ADB">
        <w:rPr>
          <w:rStyle w:val="ChCharisSIL"/>
        </w:rPr>
        <w:t>­</w:t>
      </w:r>
      <w:r w:rsidRPr="0090507A">
        <w:rPr>
          <w:szCs w:val="19"/>
        </w:rPr>
        <w:t xml:space="preserve">/. </w:t>
      </w:r>
      <w:r>
        <w:rPr>
          <w:szCs w:val="19"/>
        </w:rPr>
        <w:t xml:space="preserve">With onset rhotic </w:t>
      </w:r>
      <w:r w:rsidRPr="0090507A">
        <w:rPr>
          <w:szCs w:val="19"/>
        </w:rPr>
        <w:t>/</w:t>
      </w:r>
      <w:r w:rsidRPr="005F00E4">
        <w:rPr>
          <w:rStyle w:val="ChCharisSIL"/>
        </w:rPr>
        <w:t>r</w:t>
      </w:r>
      <w:r w:rsidRPr="0090507A">
        <w:rPr>
          <w:szCs w:val="19"/>
        </w:rPr>
        <w:t xml:space="preserve">/, </w:t>
      </w:r>
      <w:r>
        <w:rPr>
          <w:szCs w:val="19"/>
        </w:rPr>
        <w:t xml:space="preserve">however, it </w:t>
      </w:r>
      <w:r w:rsidRPr="0090507A">
        <w:rPr>
          <w:szCs w:val="19"/>
        </w:rPr>
        <w:t>is realized as /</w:t>
      </w:r>
      <w:r w:rsidRPr="007403B7">
        <w:rPr>
          <w:rStyle w:val="ChCharisSIL"/>
        </w:rPr>
        <w:t>tɛ</w:t>
      </w:r>
      <w:r w:rsidRPr="00B47ADB">
        <w:rPr>
          <w:rStyle w:val="ChCharisSIL"/>
        </w:rPr>
        <w:t>­</w:t>
      </w:r>
      <w:r w:rsidRPr="0090507A">
        <w:rPr>
          <w:szCs w:val="19"/>
        </w:rPr>
        <w:t xml:space="preserve">/. </w:t>
      </w:r>
      <w:r>
        <w:rPr>
          <w:szCs w:val="19"/>
        </w:rPr>
        <w:t xml:space="preserve">With onset </w:t>
      </w:r>
      <w:r w:rsidRPr="0090507A">
        <w:rPr>
          <w:szCs w:val="19"/>
        </w:rPr>
        <w:t>vowel</w:t>
      </w:r>
      <w:r>
        <w:rPr>
          <w:szCs w:val="19"/>
        </w:rPr>
        <w:t>s</w:t>
      </w:r>
      <w:r w:rsidRPr="0090507A">
        <w:rPr>
          <w:szCs w:val="19"/>
        </w:rPr>
        <w:t>, the prefix is usually realized as /</w:t>
      </w:r>
      <w:r w:rsidRPr="007403B7">
        <w:rPr>
          <w:rStyle w:val="ChCharisSIL"/>
        </w:rPr>
        <w:t>tr</w:t>
      </w:r>
      <w:r w:rsidRPr="00B47ADB">
        <w:rPr>
          <w:rStyle w:val="ChCharisSIL"/>
        </w:rPr>
        <w:t>­</w:t>
      </w:r>
      <w:r w:rsidRPr="0090507A">
        <w:rPr>
          <w:szCs w:val="19"/>
        </w:rPr>
        <w:t>/.</w:t>
      </w:r>
    </w:p>
    <w:p w14:paraId="1242D962" w14:textId="77777777" w:rsidR="00672641" w:rsidRPr="0090507A" w:rsidRDefault="00672641" w:rsidP="00672641">
      <w:pPr>
        <w:pStyle w:val="Caption"/>
      </w:pPr>
      <w:bookmarkStart w:id="1244" w:name="_Ref357331884"/>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w:t>
      </w:r>
      <w:r w:rsidR="00F207A1">
        <w:rPr>
          <w:szCs w:val="19"/>
        </w:rPr>
        <w:fldChar w:fldCharType="end"/>
      </w:r>
      <w:bookmarkEnd w:id="1244"/>
      <w:r w:rsidRPr="0090507A">
        <w:rPr>
          <w:szCs w:val="19"/>
        </w:rPr>
        <w:t>:</w:t>
      </w:r>
      <w:r w:rsidRPr="0090507A">
        <w:rPr>
          <w:szCs w:val="19"/>
        </w:rPr>
        <w:tab/>
      </w:r>
      <w:r>
        <w:rPr>
          <w:szCs w:val="19"/>
        </w:rPr>
        <w:t xml:space="preserve">Realizations of allomorph </w:t>
      </w:r>
      <w:r w:rsidRPr="0090507A">
        <w:rPr>
          <w:rStyle w:val="ChItalBold"/>
          <w:szCs w:val="19"/>
        </w:rPr>
        <w:t>ter</w:t>
      </w:r>
      <w:r w:rsidRPr="0090507A">
        <w:rPr>
          <w:szCs w:val="19"/>
        </w:rPr>
        <w:t>­</w:t>
      </w:r>
    </w:p>
    <w:tbl>
      <w:tblPr>
        <w:tblW w:w="3459" w:type="dxa"/>
        <w:tblInd w:w="170" w:type="dxa"/>
        <w:tblLayout w:type="fixed"/>
        <w:tblLook w:val="01E0" w:firstRow="1" w:lastRow="1" w:firstColumn="1" w:lastColumn="1" w:noHBand="0" w:noVBand="0"/>
      </w:tblPr>
      <w:tblGrid>
        <w:gridCol w:w="1247"/>
        <w:gridCol w:w="1021"/>
        <w:gridCol w:w="1191"/>
      </w:tblGrid>
      <w:tr w:rsidR="00AC23C4" w:rsidRPr="00626ADA" w14:paraId="259449DB" w14:textId="77777777" w:rsidTr="00622C05">
        <w:trPr>
          <w:tblHeader/>
        </w:trPr>
        <w:tc>
          <w:tcPr>
            <w:tcW w:w="1247" w:type="dxa"/>
            <w:tcBorders>
              <w:top w:val="single" w:sz="4" w:space="0" w:color="auto"/>
              <w:bottom w:val="single" w:sz="4" w:space="0" w:color="auto"/>
            </w:tcBorders>
            <w:shd w:val="clear" w:color="auto" w:fill="auto"/>
          </w:tcPr>
          <w:p w14:paraId="299A3455" w14:textId="77777777" w:rsidR="00672641" w:rsidRPr="00AC23C4" w:rsidRDefault="00672641" w:rsidP="00672641">
            <w:pPr>
              <w:pStyle w:val="TableHd"/>
              <w:rPr>
                <w:szCs w:val="19"/>
              </w:rPr>
            </w:pPr>
            <w:r w:rsidRPr="00AC23C4">
              <w:rPr>
                <w:rStyle w:val="ChItalBold"/>
                <w:szCs w:val="19"/>
              </w:rPr>
              <w:t>ter</w:t>
            </w:r>
            <w:r w:rsidRPr="00AC23C4">
              <w:rPr>
                <w:szCs w:val="19"/>
              </w:rPr>
              <w:t>­base</w:t>
            </w:r>
          </w:p>
        </w:tc>
        <w:tc>
          <w:tcPr>
            <w:tcW w:w="1021" w:type="dxa"/>
            <w:tcBorders>
              <w:top w:val="single" w:sz="4" w:space="0" w:color="auto"/>
              <w:bottom w:val="single" w:sz="4" w:space="0" w:color="auto"/>
            </w:tcBorders>
            <w:shd w:val="clear" w:color="auto" w:fill="auto"/>
          </w:tcPr>
          <w:p w14:paraId="1BD66F68" w14:textId="77777777" w:rsidR="00672641" w:rsidRPr="00AC23C4" w:rsidRDefault="00672641" w:rsidP="00672641">
            <w:pPr>
              <w:pStyle w:val="TableHd"/>
              <w:rPr>
                <w:szCs w:val="19"/>
              </w:rPr>
            </w:pPr>
            <w:r w:rsidRPr="00AC23C4">
              <w:rPr>
                <w:szCs w:val="19"/>
              </w:rPr>
              <w:t>Orthogr.</w:t>
            </w:r>
          </w:p>
        </w:tc>
        <w:tc>
          <w:tcPr>
            <w:tcW w:w="1191" w:type="dxa"/>
            <w:tcBorders>
              <w:top w:val="single" w:sz="4" w:space="0" w:color="auto"/>
              <w:bottom w:val="single" w:sz="4" w:space="0" w:color="auto"/>
            </w:tcBorders>
            <w:shd w:val="clear" w:color="auto" w:fill="auto"/>
          </w:tcPr>
          <w:p w14:paraId="0C7CAA0C" w14:textId="77777777" w:rsidR="00672641" w:rsidRPr="00AC23C4" w:rsidRDefault="00672641" w:rsidP="00672641">
            <w:pPr>
              <w:pStyle w:val="TableHd"/>
              <w:rPr>
                <w:szCs w:val="19"/>
              </w:rPr>
            </w:pPr>
            <w:r w:rsidRPr="00AC23C4">
              <w:rPr>
                <w:szCs w:val="19"/>
              </w:rPr>
              <w:t>Gloss</w:t>
            </w:r>
          </w:p>
        </w:tc>
      </w:tr>
      <w:tr w:rsidR="00AC23C4" w:rsidRPr="00626ADA" w14:paraId="6FD52CE4" w14:textId="77777777" w:rsidTr="00622C05">
        <w:tc>
          <w:tcPr>
            <w:tcW w:w="1247" w:type="dxa"/>
            <w:tcBorders>
              <w:top w:val="single" w:sz="4" w:space="0" w:color="auto"/>
            </w:tcBorders>
            <w:shd w:val="clear" w:color="auto" w:fill="auto"/>
          </w:tcPr>
          <w:p w14:paraId="44E21294" w14:textId="77777777" w:rsidR="00672641" w:rsidRPr="00AC23C4" w:rsidRDefault="00672641" w:rsidP="00B701B0">
            <w:pPr>
              <w:pStyle w:val="TableCell2-2115pt"/>
              <w:rPr>
                <w:rStyle w:val="ChUnderl"/>
                <w:szCs w:val="19"/>
                <w:u w:val="none"/>
              </w:rPr>
            </w:pPr>
            <w:r w:rsidRPr="00AC23C4">
              <w:rPr>
                <w:szCs w:val="19"/>
              </w:rPr>
              <w:t>/</w:t>
            </w:r>
            <w:r w:rsidRPr="007403B7">
              <w:rPr>
                <w:rStyle w:val="ChCharisSIL"/>
              </w:rPr>
              <w:t>tɛ</w:t>
            </w:r>
            <w:r>
              <w:rPr>
                <w:rStyle w:val="ChCharisSIL"/>
              </w:rPr>
              <w:t>r</w:t>
            </w:r>
            <w:r>
              <w:t>–</w:t>
            </w:r>
            <w:r>
              <w:rPr>
                <w:rStyle w:val="ChCharisSIL"/>
              </w:rPr>
              <w:t>pukul</w:t>
            </w:r>
            <w:r w:rsidRPr="00AC23C4">
              <w:rPr>
                <w:szCs w:val="19"/>
              </w:rPr>
              <w:t>/</w:t>
            </w:r>
          </w:p>
        </w:tc>
        <w:tc>
          <w:tcPr>
            <w:tcW w:w="1021" w:type="dxa"/>
            <w:tcBorders>
              <w:top w:val="single" w:sz="4" w:space="0" w:color="auto"/>
            </w:tcBorders>
            <w:shd w:val="clear" w:color="auto" w:fill="auto"/>
          </w:tcPr>
          <w:p w14:paraId="2FEF7E33" w14:textId="77777777" w:rsidR="00672641" w:rsidRPr="00CD3DDB" w:rsidRDefault="00672641" w:rsidP="00B701B0">
            <w:pPr>
              <w:pStyle w:val="TableCell2-2115pt"/>
              <w:rPr>
                <w:rStyle w:val="ChItalBold"/>
              </w:rPr>
            </w:pPr>
            <w:r w:rsidRPr="00CD3DDB">
              <w:rPr>
                <w:rStyle w:val="ChItalBold"/>
              </w:rPr>
              <w:t>ter</w:t>
            </w:r>
            <w:r>
              <w:rPr>
                <w:rStyle w:val="ChItalBold"/>
              </w:rPr>
              <w:t>pukul</w:t>
            </w:r>
          </w:p>
        </w:tc>
        <w:tc>
          <w:tcPr>
            <w:tcW w:w="1191" w:type="dxa"/>
            <w:tcBorders>
              <w:top w:val="single" w:sz="4" w:space="0" w:color="auto"/>
            </w:tcBorders>
            <w:shd w:val="clear" w:color="auto" w:fill="auto"/>
          </w:tcPr>
          <w:p w14:paraId="11C93A7B" w14:textId="72C96121" w:rsidR="00672641" w:rsidRPr="00626ADA" w:rsidRDefault="00B7093A" w:rsidP="00B701B0">
            <w:pPr>
              <w:pStyle w:val="TableCell2-2115pt"/>
            </w:pPr>
            <w:r>
              <w:t>‘</w:t>
            </w:r>
            <w:r w:rsidR="00672641">
              <w:t>be beaten</w:t>
            </w:r>
            <w:r>
              <w:t>’</w:t>
            </w:r>
          </w:p>
        </w:tc>
      </w:tr>
      <w:tr w:rsidR="00AC23C4" w:rsidRPr="00626ADA" w14:paraId="12553246" w14:textId="77777777" w:rsidTr="00622C05">
        <w:tc>
          <w:tcPr>
            <w:tcW w:w="1247" w:type="dxa"/>
            <w:shd w:val="clear" w:color="auto" w:fill="auto"/>
          </w:tcPr>
          <w:p w14:paraId="6028071C" w14:textId="77777777" w:rsidR="00672641" w:rsidRPr="00AC23C4" w:rsidRDefault="00672641" w:rsidP="00B701B0">
            <w:pPr>
              <w:pStyle w:val="TableCell0-2115ptBreak"/>
              <w:rPr>
                <w:rStyle w:val="ChUnderl"/>
                <w:szCs w:val="19"/>
              </w:rPr>
            </w:pPr>
            <w:r w:rsidRPr="00AC23C4">
              <w:rPr>
                <w:szCs w:val="19"/>
              </w:rPr>
              <w:t>/</w:t>
            </w:r>
            <w:r w:rsidRPr="007403B7">
              <w:rPr>
                <w:rStyle w:val="ChCharisSIL"/>
              </w:rPr>
              <w:t>tɛ</w:t>
            </w:r>
            <w:r>
              <w:t>–</w:t>
            </w:r>
            <w:r w:rsidRPr="007403B7">
              <w:rPr>
                <w:rStyle w:val="ChCharisSIL"/>
              </w:rPr>
              <w:t>rɛndam</w:t>
            </w:r>
            <w:r w:rsidRPr="00AC23C4">
              <w:rPr>
                <w:szCs w:val="19"/>
              </w:rPr>
              <w:t>/</w:t>
            </w:r>
          </w:p>
        </w:tc>
        <w:tc>
          <w:tcPr>
            <w:tcW w:w="1021" w:type="dxa"/>
            <w:shd w:val="clear" w:color="auto" w:fill="auto"/>
          </w:tcPr>
          <w:p w14:paraId="7AA5A6BE" w14:textId="77777777" w:rsidR="00672641" w:rsidRPr="00CD3DDB" w:rsidRDefault="00672641" w:rsidP="00B701B0">
            <w:pPr>
              <w:pStyle w:val="TableCell0-2115ptBreak"/>
              <w:rPr>
                <w:rStyle w:val="ChItalBold"/>
              </w:rPr>
            </w:pPr>
            <w:r w:rsidRPr="00CD3DDB">
              <w:rPr>
                <w:rStyle w:val="ChItalBold"/>
              </w:rPr>
              <w:t>terendam</w:t>
            </w:r>
          </w:p>
        </w:tc>
        <w:tc>
          <w:tcPr>
            <w:tcW w:w="1191" w:type="dxa"/>
            <w:shd w:val="clear" w:color="auto" w:fill="auto"/>
          </w:tcPr>
          <w:p w14:paraId="3FFAC49B" w14:textId="1554F9D2" w:rsidR="00672641" w:rsidRPr="00626ADA" w:rsidRDefault="00B7093A" w:rsidP="00B701B0">
            <w:pPr>
              <w:pStyle w:val="TableCell0-2115ptBreak"/>
            </w:pPr>
            <w:r>
              <w:t>‘</w:t>
            </w:r>
            <w:r w:rsidR="00672641" w:rsidRPr="0090507A">
              <w:t>be soaked</w:t>
            </w:r>
            <w:r>
              <w:t>’</w:t>
            </w:r>
          </w:p>
        </w:tc>
      </w:tr>
      <w:tr w:rsidR="00AC23C4" w:rsidRPr="00AC23C4" w14:paraId="0045D7FB" w14:textId="77777777" w:rsidTr="00622C05">
        <w:tc>
          <w:tcPr>
            <w:tcW w:w="1247" w:type="dxa"/>
            <w:tcBorders>
              <w:bottom w:val="single" w:sz="4" w:space="0" w:color="auto"/>
            </w:tcBorders>
            <w:shd w:val="clear" w:color="auto" w:fill="auto"/>
          </w:tcPr>
          <w:p w14:paraId="6976513D" w14:textId="77777777" w:rsidR="00672641" w:rsidRPr="00AC23C4" w:rsidRDefault="00672641" w:rsidP="00B701B0">
            <w:pPr>
              <w:pStyle w:val="TableCell0-2115ptBreak"/>
              <w:rPr>
                <w:szCs w:val="19"/>
              </w:rPr>
            </w:pPr>
            <w:r w:rsidRPr="00AC23C4">
              <w:rPr>
                <w:szCs w:val="19"/>
              </w:rPr>
              <w:t>/</w:t>
            </w:r>
            <w:r w:rsidRPr="007403B7">
              <w:rPr>
                <w:rStyle w:val="ChCharisSIL"/>
              </w:rPr>
              <w:t>tr</w:t>
            </w:r>
            <w:r>
              <w:t>–a</w:t>
            </w:r>
            <w:r w:rsidRPr="00715954">
              <w:rPr>
                <w:rStyle w:val="ChCharisSIL"/>
              </w:rPr>
              <w:t>ŋk</w:t>
            </w:r>
            <w:r>
              <w:rPr>
                <w:rStyle w:val="ChCharisSIL"/>
              </w:rPr>
              <w:t>a</w:t>
            </w:r>
            <w:r w:rsidRPr="00715954">
              <w:rPr>
                <w:rStyle w:val="ChCharisSIL"/>
              </w:rPr>
              <w:t>t</w:t>
            </w:r>
            <w:r w:rsidRPr="00AC23C4">
              <w:rPr>
                <w:szCs w:val="19"/>
              </w:rPr>
              <w:t>/</w:t>
            </w:r>
          </w:p>
        </w:tc>
        <w:tc>
          <w:tcPr>
            <w:tcW w:w="1021" w:type="dxa"/>
            <w:tcBorders>
              <w:bottom w:val="single" w:sz="4" w:space="0" w:color="auto"/>
            </w:tcBorders>
            <w:shd w:val="clear" w:color="auto" w:fill="auto"/>
          </w:tcPr>
          <w:p w14:paraId="7B1778A2" w14:textId="77777777" w:rsidR="00672641" w:rsidRPr="00CD3DDB" w:rsidRDefault="00672641" w:rsidP="00B701B0">
            <w:pPr>
              <w:pStyle w:val="TableCell0-2115ptBreak"/>
              <w:rPr>
                <w:rStyle w:val="ChItalBold"/>
              </w:rPr>
            </w:pPr>
            <w:r>
              <w:rPr>
                <w:rStyle w:val="ChItalBold"/>
              </w:rPr>
              <w:t>trangkat</w:t>
            </w:r>
          </w:p>
        </w:tc>
        <w:tc>
          <w:tcPr>
            <w:tcW w:w="1191" w:type="dxa"/>
            <w:tcBorders>
              <w:bottom w:val="single" w:sz="4" w:space="0" w:color="auto"/>
            </w:tcBorders>
            <w:shd w:val="clear" w:color="auto" w:fill="auto"/>
          </w:tcPr>
          <w:p w14:paraId="4E7BD922" w14:textId="1EAE6B73" w:rsidR="00672641" w:rsidRPr="00AC23C4" w:rsidRDefault="00B7093A" w:rsidP="00B701B0">
            <w:pPr>
              <w:pStyle w:val="TableCell0-2115ptBreak"/>
              <w:rPr>
                <w:szCs w:val="19"/>
              </w:rPr>
            </w:pPr>
            <w:r>
              <w:rPr>
                <w:szCs w:val="19"/>
              </w:rPr>
              <w:t>‘</w:t>
            </w:r>
            <w:r w:rsidR="00672641" w:rsidRPr="00AC23C4">
              <w:rPr>
                <w:szCs w:val="19"/>
              </w:rPr>
              <w:t>be lifted</w:t>
            </w:r>
            <w:r>
              <w:rPr>
                <w:szCs w:val="19"/>
              </w:rPr>
              <w:t>’</w:t>
            </w:r>
          </w:p>
        </w:tc>
      </w:tr>
    </w:tbl>
    <w:p w14:paraId="127B5782" w14:textId="006B5AEF" w:rsidR="00672641" w:rsidRDefault="00672641" w:rsidP="003E3336">
      <w:pPr>
        <w:pStyle w:val="Body0005after05before115pt"/>
      </w:pPr>
      <w:r>
        <w:t xml:space="preserve">Allomorph </w:t>
      </w:r>
      <w:r w:rsidRPr="0090507A">
        <w:rPr>
          <w:rStyle w:val="ChItalBold"/>
          <w:szCs w:val="19"/>
        </w:rPr>
        <w:t>ta</w:t>
      </w:r>
      <w:r w:rsidRPr="0090507A">
        <w:t xml:space="preserve">­ </w:t>
      </w:r>
      <w:r>
        <w:t xml:space="preserve">is used in </w:t>
      </w:r>
      <w:r w:rsidRPr="0090507A">
        <w:t>about one third of the affixed items</w:t>
      </w:r>
      <w:r>
        <w:t xml:space="preserve">; that is, 17 items </w:t>
      </w:r>
      <w:r w:rsidR="003E3336">
        <w:t xml:space="preserve">with </w:t>
      </w:r>
      <w:r>
        <w:t>a total of 41</w:t>
      </w:r>
      <w:r w:rsidRPr="0090507A">
        <w:t xml:space="preserve"> </w:t>
      </w:r>
      <w:r w:rsidRPr="0090507A">
        <w:rPr>
          <w:rStyle w:val="ChItalBold"/>
          <w:szCs w:val="19"/>
        </w:rPr>
        <w:t>ta</w:t>
      </w:r>
      <w:r w:rsidRPr="0090507A">
        <w:t>­ tokens</w:t>
      </w:r>
      <w:r>
        <w:t xml:space="preserve">, listed in </w:t>
      </w:r>
      <w:r>
        <w:fldChar w:fldCharType="begin"/>
      </w:r>
      <w:r>
        <w:instrText xml:space="preserve"> REF _Ref357331885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w:t>
      </w:r>
      <w:r>
        <w:fldChar w:fldCharType="end"/>
      </w:r>
      <w:r>
        <w:t xml:space="preserve">. Some of the derived items are alternatively realized with allomorph </w:t>
      </w:r>
      <w:r>
        <w:rPr>
          <w:rStyle w:val="ChItalBold"/>
          <w:szCs w:val="18"/>
        </w:rPr>
        <w:t>t</w:t>
      </w:r>
      <w:r w:rsidRPr="005A7613">
        <w:rPr>
          <w:rStyle w:val="ChItalBold"/>
          <w:szCs w:val="18"/>
        </w:rPr>
        <w:t>e</w:t>
      </w:r>
      <w:r>
        <w:rPr>
          <w:rStyle w:val="ChItalBold"/>
          <w:szCs w:val="18"/>
        </w:rPr>
        <w:t>r</w:t>
      </w:r>
      <w:r w:rsidRPr="0090507A">
        <w:t>­</w:t>
      </w:r>
      <w:r w:rsidRPr="006958E5">
        <w:t xml:space="preserve">. </w:t>
      </w:r>
      <w:r>
        <w:t xml:space="preserve">Hence, for each item </w:t>
      </w:r>
      <w:r w:rsidRPr="0090507A">
        <w:t xml:space="preserve">the frequencies </w:t>
      </w:r>
      <w:r>
        <w:t xml:space="preserve">for </w:t>
      </w:r>
      <w:r w:rsidRPr="0090507A">
        <w:rPr>
          <w:rStyle w:val="ChItalBold"/>
          <w:szCs w:val="19"/>
        </w:rPr>
        <w:t>ta</w:t>
      </w:r>
      <w:r w:rsidRPr="0090507A">
        <w:t xml:space="preserve">­ and </w:t>
      </w:r>
      <w:r>
        <w:t xml:space="preserve">for </w:t>
      </w:r>
      <w:r w:rsidRPr="0090507A">
        <w:rPr>
          <w:rStyle w:val="ChItalBold"/>
          <w:szCs w:val="19"/>
        </w:rPr>
        <w:t>ter</w:t>
      </w:r>
      <w:r w:rsidRPr="0090507A">
        <w:t>­</w:t>
      </w:r>
      <w:r w:rsidRPr="00EA4421">
        <w:t xml:space="preserve"> are given</w:t>
      </w:r>
      <w:r w:rsidRPr="0090507A">
        <w:t>.</w:t>
      </w:r>
      <w:r w:rsidRPr="0090507A">
        <w:rPr>
          <w:rStyle w:val="FootnoteReference"/>
          <w:szCs w:val="19"/>
        </w:rPr>
        <w:footnoteReference w:id="111"/>
      </w:r>
      <w:r>
        <w:t xml:space="preserve"> </w:t>
      </w:r>
      <w:r w:rsidRPr="00571BD2">
        <w:t>If in a greater number of tokens the prefix is realized with /</w:t>
      </w:r>
      <w:r w:rsidRPr="009F42BA">
        <w:rPr>
          <w:rStyle w:val="ChCharisSIL"/>
        </w:rPr>
        <w:t>ta</w:t>
      </w:r>
      <w:r w:rsidRPr="00B027E9">
        <w:rPr>
          <w:rStyle w:val="ChCharisSIL"/>
        </w:rPr>
        <w:t>­</w:t>
      </w:r>
      <w:r w:rsidRPr="00571BD2">
        <w:t>/ than with /</w:t>
      </w:r>
      <w:r w:rsidRPr="009F42BA">
        <w:rPr>
          <w:rStyle w:val="ChCharisSIL"/>
        </w:rPr>
        <w:t>tɛr</w:t>
      </w:r>
      <w:r w:rsidRPr="00B027E9">
        <w:rPr>
          <w:rStyle w:val="ChCharisSIL"/>
        </w:rPr>
        <w:t>­</w:t>
      </w:r>
      <w:r w:rsidRPr="00571BD2">
        <w:t xml:space="preserve">/, then its orthographic representation is </w:t>
      </w:r>
      <w:r w:rsidRPr="00AB5F84">
        <w:rPr>
          <w:rStyle w:val="ChItalBold"/>
        </w:rPr>
        <w:t>ta</w:t>
      </w:r>
      <w:r w:rsidRPr="0090507A">
        <w:t>­</w:t>
      </w:r>
      <w:r w:rsidRPr="00571BD2">
        <w:t xml:space="preserve"> as in </w:t>
      </w:r>
      <w:r w:rsidRPr="00AB5F84">
        <w:rPr>
          <w:rStyle w:val="ChItalBold"/>
        </w:rPr>
        <w:t>tagoyang</w:t>
      </w:r>
      <w:r w:rsidRPr="00571BD2">
        <w:t xml:space="preserve"> </w:t>
      </w:r>
      <w:r w:rsidR="00B7093A">
        <w:t>‘</w:t>
      </w:r>
      <w:r w:rsidRPr="00571BD2">
        <w:t>be shaken</w:t>
      </w:r>
      <w:r w:rsidR="00B7093A">
        <w:t>’</w:t>
      </w:r>
      <w:r w:rsidRPr="00571BD2">
        <w:t xml:space="preserve">. If both realizations occur with the same frequency, then the orthographic representation follows its realization in the </w:t>
      </w:r>
      <w:r>
        <w:t>recorded texts</w:t>
      </w:r>
      <w:r w:rsidRPr="00571BD2">
        <w:t xml:space="preserve">, as in </w:t>
      </w:r>
      <w:r>
        <w:rPr>
          <w:rStyle w:val="ChItalBold"/>
        </w:rPr>
        <w:t>ter</w:t>
      </w:r>
      <w:r w:rsidRPr="00F0208B">
        <w:rPr>
          <w:rStyle w:val="ChItalBold"/>
        </w:rPr>
        <w:t>lepas</w:t>
      </w:r>
      <w:r>
        <w:t xml:space="preserve"> </w:t>
      </w:r>
      <w:r w:rsidR="00B7093A">
        <w:t>‘</w:t>
      </w:r>
      <w:r>
        <w:t>be loo</w:t>
      </w:r>
      <w:r w:rsidRPr="00571BD2">
        <w:t>se</w:t>
      </w:r>
      <w:r w:rsidR="00B7093A">
        <w:t>’</w:t>
      </w:r>
      <w:r w:rsidRPr="00571BD2">
        <w:t>.</w:t>
      </w:r>
    </w:p>
    <w:p w14:paraId="20D8C6DC" w14:textId="77777777" w:rsidR="00672641" w:rsidRDefault="00672641" w:rsidP="00672641">
      <w:pPr>
        <w:pStyle w:val="Caption"/>
        <w:rPr>
          <w:szCs w:val="19"/>
        </w:rPr>
      </w:pPr>
      <w:bookmarkStart w:id="1245" w:name="_Ref357331885"/>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w:t>
      </w:r>
      <w:r w:rsidR="00F207A1">
        <w:rPr>
          <w:szCs w:val="19"/>
        </w:rPr>
        <w:fldChar w:fldCharType="end"/>
      </w:r>
      <w:bookmarkEnd w:id="1245"/>
      <w:r w:rsidRPr="0090507A">
        <w:rPr>
          <w:szCs w:val="19"/>
        </w:rPr>
        <w:t>:</w:t>
      </w:r>
      <w:r w:rsidRPr="0090507A">
        <w:rPr>
          <w:szCs w:val="19"/>
        </w:rPr>
        <w:tab/>
      </w:r>
      <w:r>
        <w:rPr>
          <w:szCs w:val="19"/>
        </w:rPr>
        <w:t xml:space="preserve">Realizations of allomorph </w:t>
      </w:r>
      <w:r w:rsidRPr="0090507A">
        <w:rPr>
          <w:rStyle w:val="ChItalBold"/>
          <w:szCs w:val="19"/>
        </w:rPr>
        <w:t>ta</w:t>
      </w:r>
      <w:r w:rsidRPr="0090507A">
        <w:rPr>
          <w:szCs w:val="19"/>
        </w:rPr>
        <w:t>­</w:t>
      </w:r>
    </w:p>
    <w:tbl>
      <w:tblPr>
        <w:tblW w:w="6037" w:type="dxa"/>
        <w:tblInd w:w="170" w:type="dxa"/>
        <w:tblBorders>
          <w:bottom w:val="single" w:sz="4" w:space="0" w:color="auto"/>
        </w:tblBorders>
        <w:tblLayout w:type="fixed"/>
        <w:tblLook w:val="01E0" w:firstRow="1" w:lastRow="1" w:firstColumn="1" w:lastColumn="1" w:noHBand="0" w:noVBand="0"/>
      </w:tblPr>
      <w:tblGrid>
        <w:gridCol w:w="1247"/>
        <w:gridCol w:w="1134"/>
        <w:gridCol w:w="2211"/>
        <w:gridCol w:w="680"/>
        <w:gridCol w:w="765"/>
      </w:tblGrid>
      <w:tr w:rsidR="00AC23C4" w:rsidRPr="00626ADA" w14:paraId="3691481C" w14:textId="77777777" w:rsidTr="00622C05">
        <w:trPr>
          <w:tblHeader/>
        </w:trPr>
        <w:tc>
          <w:tcPr>
            <w:tcW w:w="1247" w:type="dxa"/>
            <w:tcBorders>
              <w:top w:val="single" w:sz="4" w:space="0" w:color="auto"/>
              <w:bottom w:val="single" w:sz="4" w:space="0" w:color="auto"/>
            </w:tcBorders>
            <w:shd w:val="clear" w:color="auto" w:fill="auto"/>
          </w:tcPr>
          <w:p w14:paraId="3751A358" w14:textId="77777777" w:rsidR="00672641" w:rsidRPr="00AC23C4" w:rsidRDefault="00672641" w:rsidP="00672641">
            <w:pPr>
              <w:pStyle w:val="TableHd"/>
              <w:rPr>
                <w:szCs w:val="19"/>
              </w:rPr>
            </w:pPr>
            <w:r w:rsidRPr="00AC23C4">
              <w:rPr>
                <w:rStyle w:val="ChItalBold"/>
                <w:szCs w:val="19"/>
              </w:rPr>
              <w:t>ta</w:t>
            </w:r>
            <w:r w:rsidRPr="00AC23C4">
              <w:rPr>
                <w:szCs w:val="19"/>
              </w:rPr>
              <w:t>­base</w:t>
            </w:r>
          </w:p>
        </w:tc>
        <w:tc>
          <w:tcPr>
            <w:tcW w:w="1134" w:type="dxa"/>
            <w:tcBorders>
              <w:top w:val="single" w:sz="4" w:space="0" w:color="auto"/>
              <w:bottom w:val="single" w:sz="4" w:space="0" w:color="auto"/>
            </w:tcBorders>
            <w:shd w:val="clear" w:color="auto" w:fill="auto"/>
          </w:tcPr>
          <w:p w14:paraId="51F44694" w14:textId="77777777" w:rsidR="00672641" w:rsidRPr="00AC23C4" w:rsidRDefault="00672641" w:rsidP="00672641">
            <w:pPr>
              <w:pStyle w:val="TableHd"/>
              <w:rPr>
                <w:szCs w:val="19"/>
              </w:rPr>
            </w:pPr>
            <w:r w:rsidRPr="00AC23C4">
              <w:rPr>
                <w:szCs w:val="19"/>
              </w:rPr>
              <w:t>Orthogr.</w:t>
            </w:r>
          </w:p>
        </w:tc>
        <w:tc>
          <w:tcPr>
            <w:tcW w:w="2211" w:type="dxa"/>
            <w:tcBorders>
              <w:top w:val="single" w:sz="4" w:space="0" w:color="auto"/>
              <w:bottom w:val="single" w:sz="4" w:space="0" w:color="auto"/>
            </w:tcBorders>
            <w:shd w:val="clear" w:color="auto" w:fill="auto"/>
          </w:tcPr>
          <w:p w14:paraId="23446CEA" w14:textId="77777777" w:rsidR="00672641" w:rsidRPr="00AC23C4" w:rsidRDefault="00672641" w:rsidP="00672641">
            <w:pPr>
              <w:pStyle w:val="TableHd"/>
              <w:rPr>
                <w:szCs w:val="19"/>
              </w:rPr>
            </w:pPr>
            <w:r w:rsidRPr="00AC23C4">
              <w:rPr>
                <w:szCs w:val="19"/>
              </w:rPr>
              <w:t>Gloss</w:t>
            </w:r>
          </w:p>
        </w:tc>
        <w:tc>
          <w:tcPr>
            <w:tcW w:w="680" w:type="dxa"/>
            <w:tcBorders>
              <w:top w:val="single" w:sz="4" w:space="0" w:color="auto"/>
              <w:bottom w:val="single" w:sz="4" w:space="0" w:color="auto"/>
            </w:tcBorders>
            <w:shd w:val="clear" w:color="auto" w:fill="auto"/>
          </w:tcPr>
          <w:p w14:paraId="13131BFC" w14:textId="77777777" w:rsidR="00672641" w:rsidRPr="00AC23C4" w:rsidRDefault="00672641" w:rsidP="00672641">
            <w:pPr>
              <w:pStyle w:val="TableHd"/>
              <w:rPr>
                <w:szCs w:val="19"/>
              </w:rPr>
            </w:pPr>
            <w:r w:rsidRPr="00AC23C4">
              <w:rPr>
                <w:rStyle w:val="ChItalBold"/>
                <w:szCs w:val="19"/>
              </w:rPr>
              <w:t>ta</w:t>
            </w:r>
            <w:r w:rsidRPr="00AC23C4">
              <w:rPr>
                <w:szCs w:val="19"/>
              </w:rPr>
              <w:t>­ #</w:t>
            </w:r>
          </w:p>
        </w:tc>
        <w:tc>
          <w:tcPr>
            <w:tcW w:w="765" w:type="dxa"/>
            <w:tcBorders>
              <w:top w:val="single" w:sz="4" w:space="0" w:color="auto"/>
              <w:bottom w:val="single" w:sz="4" w:space="0" w:color="auto"/>
            </w:tcBorders>
            <w:shd w:val="clear" w:color="auto" w:fill="auto"/>
          </w:tcPr>
          <w:p w14:paraId="5F255741" w14:textId="77777777" w:rsidR="00672641" w:rsidRPr="00AC23C4" w:rsidRDefault="00672641" w:rsidP="00672641">
            <w:pPr>
              <w:pStyle w:val="TableHd"/>
              <w:rPr>
                <w:szCs w:val="19"/>
              </w:rPr>
            </w:pPr>
            <w:r w:rsidRPr="00AC23C4">
              <w:rPr>
                <w:rStyle w:val="ChItalBold"/>
                <w:szCs w:val="19"/>
              </w:rPr>
              <w:t>ter</w:t>
            </w:r>
            <w:r w:rsidRPr="00AC23C4">
              <w:rPr>
                <w:szCs w:val="19"/>
              </w:rPr>
              <w:t>­ #</w:t>
            </w:r>
          </w:p>
        </w:tc>
      </w:tr>
      <w:tr w:rsidR="00AC23C4" w:rsidRPr="00626ADA" w14:paraId="1848C2B2" w14:textId="77777777" w:rsidTr="00622C05">
        <w:tc>
          <w:tcPr>
            <w:tcW w:w="1247" w:type="dxa"/>
            <w:tcBorders>
              <w:top w:val="single" w:sz="4" w:space="0" w:color="auto"/>
            </w:tcBorders>
            <w:shd w:val="clear" w:color="auto" w:fill="auto"/>
          </w:tcPr>
          <w:p w14:paraId="7E88186F" w14:textId="4C74BA8D" w:rsidR="00672641" w:rsidRPr="00AC23C4" w:rsidRDefault="00672641" w:rsidP="00B701B0">
            <w:pPr>
              <w:pStyle w:val="TableCell2-2115pt"/>
              <w:rPr>
                <w:szCs w:val="19"/>
              </w:rPr>
            </w:pPr>
            <w:bookmarkStart w:id="1246" w:name="_Hlk335982474"/>
            <w:r w:rsidRPr="00AC23C4">
              <w:rPr>
                <w:szCs w:val="19"/>
              </w:rPr>
              <w:t>/</w:t>
            </w:r>
            <w:r w:rsidRPr="007403B7">
              <w:rPr>
                <w:rStyle w:val="ChCharisSIL"/>
              </w:rPr>
              <w:t>ta</w:t>
            </w:r>
            <w:r>
              <w:t>–</w:t>
            </w:r>
            <w:r w:rsidRPr="007403B7">
              <w:rPr>
                <w:rStyle w:val="ChCharisSIL"/>
              </w:rPr>
              <w:t>g</w:t>
            </w:r>
            <w:r w:rsidR="009F42BA" w:rsidRPr="009F42BA">
              <w:t>ɔ</w:t>
            </w:r>
            <w:r w:rsidRPr="007403B7">
              <w:rPr>
                <w:rStyle w:val="ChCharisSIL"/>
              </w:rPr>
              <w:t>jaŋ</w:t>
            </w:r>
            <w:r w:rsidRPr="00AC23C4">
              <w:rPr>
                <w:szCs w:val="19"/>
              </w:rPr>
              <w:t>/</w:t>
            </w:r>
          </w:p>
        </w:tc>
        <w:tc>
          <w:tcPr>
            <w:tcW w:w="1134" w:type="dxa"/>
            <w:tcBorders>
              <w:top w:val="single" w:sz="4" w:space="0" w:color="auto"/>
            </w:tcBorders>
            <w:shd w:val="clear" w:color="auto" w:fill="auto"/>
          </w:tcPr>
          <w:p w14:paraId="461E585B" w14:textId="77777777" w:rsidR="00672641" w:rsidRPr="008A4982" w:rsidRDefault="00672641" w:rsidP="00B701B0">
            <w:pPr>
              <w:pStyle w:val="TableCell2-2115pt"/>
              <w:rPr>
                <w:rStyle w:val="ChItalBold"/>
              </w:rPr>
            </w:pPr>
            <w:r w:rsidRPr="008A4982">
              <w:rPr>
                <w:rStyle w:val="ChItalBold"/>
              </w:rPr>
              <w:t>tagoyang</w:t>
            </w:r>
          </w:p>
        </w:tc>
        <w:tc>
          <w:tcPr>
            <w:tcW w:w="2211" w:type="dxa"/>
            <w:tcBorders>
              <w:top w:val="single" w:sz="4" w:space="0" w:color="auto"/>
            </w:tcBorders>
            <w:shd w:val="clear" w:color="auto" w:fill="auto"/>
          </w:tcPr>
          <w:p w14:paraId="1530629E" w14:textId="48A4E35D" w:rsidR="00672641" w:rsidRPr="00626ADA" w:rsidRDefault="00B7093A" w:rsidP="00B701B0">
            <w:pPr>
              <w:pStyle w:val="TableCell2-2115pt"/>
            </w:pPr>
            <w:r>
              <w:t>‘</w:t>
            </w:r>
            <w:r w:rsidR="00672641" w:rsidRPr="0090507A">
              <w:t>be shaken</w:t>
            </w:r>
            <w:r>
              <w:t>’</w:t>
            </w:r>
          </w:p>
        </w:tc>
        <w:tc>
          <w:tcPr>
            <w:tcW w:w="680" w:type="dxa"/>
            <w:tcBorders>
              <w:top w:val="single" w:sz="4" w:space="0" w:color="auto"/>
            </w:tcBorders>
            <w:shd w:val="clear" w:color="auto" w:fill="auto"/>
          </w:tcPr>
          <w:p w14:paraId="7C440CC7" w14:textId="77777777" w:rsidR="00672641" w:rsidRPr="00626ADA" w:rsidRDefault="00672641" w:rsidP="00AC23C4">
            <w:pPr>
              <w:pStyle w:val="TableCell2-2115pt"/>
              <w:ind w:right="85"/>
              <w:jc w:val="right"/>
            </w:pPr>
            <w:r w:rsidRPr="0090507A">
              <w:t>9</w:t>
            </w:r>
          </w:p>
        </w:tc>
        <w:tc>
          <w:tcPr>
            <w:tcW w:w="765" w:type="dxa"/>
            <w:tcBorders>
              <w:top w:val="single" w:sz="4" w:space="0" w:color="auto"/>
            </w:tcBorders>
            <w:shd w:val="clear" w:color="auto" w:fill="auto"/>
          </w:tcPr>
          <w:p w14:paraId="59AB3623" w14:textId="77777777" w:rsidR="00672641" w:rsidRPr="00626ADA" w:rsidRDefault="00672641" w:rsidP="00AC23C4">
            <w:pPr>
              <w:pStyle w:val="TableCell2-2115pt"/>
              <w:ind w:right="85"/>
              <w:jc w:val="right"/>
            </w:pPr>
            <w:r w:rsidRPr="0090507A">
              <w:t>0</w:t>
            </w:r>
          </w:p>
        </w:tc>
      </w:tr>
      <w:tr w:rsidR="00AC23C4" w:rsidRPr="00626ADA" w14:paraId="0227D524" w14:textId="77777777" w:rsidTr="00622C05">
        <w:tc>
          <w:tcPr>
            <w:tcW w:w="1247" w:type="dxa"/>
            <w:shd w:val="clear" w:color="auto" w:fill="auto"/>
          </w:tcPr>
          <w:p w14:paraId="3A61E24F"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putar</w:t>
            </w:r>
            <w:r w:rsidRPr="00AC23C4">
              <w:rPr>
                <w:szCs w:val="19"/>
              </w:rPr>
              <w:t>/</w:t>
            </w:r>
          </w:p>
        </w:tc>
        <w:tc>
          <w:tcPr>
            <w:tcW w:w="1134" w:type="dxa"/>
            <w:shd w:val="clear" w:color="auto" w:fill="auto"/>
          </w:tcPr>
          <w:p w14:paraId="5833BAA7" w14:textId="77777777" w:rsidR="00672641" w:rsidRPr="008A4982" w:rsidRDefault="00672641" w:rsidP="00B701B0">
            <w:pPr>
              <w:pStyle w:val="TableCell0-2115ptBreak"/>
              <w:rPr>
                <w:rStyle w:val="ChItalBold"/>
              </w:rPr>
            </w:pPr>
            <w:r w:rsidRPr="008A4982">
              <w:rPr>
                <w:rStyle w:val="ChItalBold"/>
              </w:rPr>
              <w:t>taputar</w:t>
            </w:r>
          </w:p>
        </w:tc>
        <w:tc>
          <w:tcPr>
            <w:tcW w:w="2211" w:type="dxa"/>
            <w:shd w:val="clear" w:color="auto" w:fill="auto"/>
          </w:tcPr>
          <w:p w14:paraId="538C7D39" w14:textId="6EF2758B" w:rsidR="00672641" w:rsidRPr="00626ADA" w:rsidRDefault="00B7093A" w:rsidP="00B701B0">
            <w:pPr>
              <w:pStyle w:val="TableCell0-2115ptBreak"/>
            </w:pPr>
            <w:r>
              <w:t>‘</w:t>
            </w:r>
            <w:r w:rsidR="00672641" w:rsidRPr="0090507A">
              <w:t>be turned around</w:t>
            </w:r>
            <w:r>
              <w:t>’</w:t>
            </w:r>
          </w:p>
        </w:tc>
        <w:tc>
          <w:tcPr>
            <w:tcW w:w="680" w:type="dxa"/>
            <w:shd w:val="clear" w:color="auto" w:fill="auto"/>
          </w:tcPr>
          <w:p w14:paraId="4FACC467" w14:textId="77777777" w:rsidR="00672641" w:rsidRPr="00AC23C4" w:rsidRDefault="00672641" w:rsidP="00AC23C4">
            <w:pPr>
              <w:pStyle w:val="TableCell0-2115ptBreak"/>
              <w:ind w:right="85"/>
              <w:jc w:val="right"/>
              <w:rPr>
                <w:szCs w:val="19"/>
              </w:rPr>
            </w:pPr>
            <w:r w:rsidRPr="00AC23C4">
              <w:rPr>
                <w:szCs w:val="19"/>
              </w:rPr>
              <w:t>7</w:t>
            </w:r>
          </w:p>
        </w:tc>
        <w:tc>
          <w:tcPr>
            <w:tcW w:w="765" w:type="dxa"/>
            <w:shd w:val="clear" w:color="auto" w:fill="auto"/>
          </w:tcPr>
          <w:p w14:paraId="31F7954F" w14:textId="77777777" w:rsidR="00672641" w:rsidRPr="00AC23C4" w:rsidRDefault="00672641" w:rsidP="00AC23C4">
            <w:pPr>
              <w:pStyle w:val="TableCell0-2115ptBreak"/>
              <w:ind w:right="85"/>
              <w:jc w:val="right"/>
              <w:rPr>
                <w:szCs w:val="19"/>
              </w:rPr>
            </w:pPr>
            <w:r w:rsidRPr="00AC23C4">
              <w:rPr>
                <w:szCs w:val="19"/>
              </w:rPr>
              <w:t>2</w:t>
            </w:r>
          </w:p>
        </w:tc>
      </w:tr>
      <w:tr w:rsidR="00AC23C4" w:rsidRPr="00626ADA" w14:paraId="1910D463" w14:textId="77777777" w:rsidTr="00622C05">
        <w:tc>
          <w:tcPr>
            <w:tcW w:w="1247" w:type="dxa"/>
            <w:shd w:val="clear" w:color="auto" w:fill="auto"/>
          </w:tcPr>
          <w:p w14:paraId="4D286699"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lipat</w:t>
            </w:r>
            <w:r w:rsidRPr="00AC23C4">
              <w:rPr>
                <w:szCs w:val="19"/>
              </w:rPr>
              <w:t>/</w:t>
            </w:r>
          </w:p>
        </w:tc>
        <w:tc>
          <w:tcPr>
            <w:tcW w:w="1134" w:type="dxa"/>
            <w:shd w:val="clear" w:color="auto" w:fill="auto"/>
          </w:tcPr>
          <w:p w14:paraId="21F4CEFB" w14:textId="77777777" w:rsidR="00672641" w:rsidRPr="008A4982" w:rsidRDefault="00672641" w:rsidP="00B701B0">
            <w:pPr>
              <w:pStyle w:val="TableCell0-2115ptBreak"/>
              <w:rPr>
                <w:rStyle w:val="ChItalBold"/>
              </w:rPr>
            </w:pPr>
            <w:r w:rsidRPr="008A4982">
              <w:rPr>
                <w:rStyle w:val="ChItalBold"/>
              </w:rPr>
              <w:t>talipat</w:t>
            </w:r>
          </w:p>
        </w:tc>
        <w:tc>
          <w:tcPr>
            <w:tcW w:w="2211" w:type="dxa"/>
            <w:shd w:val="clear" w:color="auto" w:fill="auto"/>
          </w:tcPr>
          <w:p w14:paraId="47B54408" w14:textId="19F7119F" w:rsidR="00672641" w:rsidRPr="00AC23C4" w:rsidRDefault="00B7093A" w:rsidP="00B701B0">
            <w:pPr>
              <w:pStyle w:val="TableCell0-2115ptBreak"/>
              <w:rPr>
                <w:szCs w:val="19"/>
              </w:rPr>
            </w:pPr>
            <w:r>
              <w:rPr>
                <w:szCs w:val="19"/>
              </w:rPr>
              <w:t>‘</w:t>
            </w:r>
            <w:r w:rsidR="00672641" w:rsidRPr="00AC23C4">
              <w:rPr>
                <w:szCs w:val="19"/>
              </w:rPr>
              <w:t>be folded</w:t>
            </w:r>
            <w:r>
              <w:rPr>
                <w:szCs w:val="19"/>
              </w:rPr>
              <w:t>’</w:t>
            </w:r>
          </w:p>
        </w:tc>
        <w:tc>
          <w:tcPr>
            <w:tcW w:w="680" w:type="dxa"/>
            <w:shd w:val="clear" w:color="auto" w:fill="auto"/>
          </w:tcPr>
          <w:p w14:paraId="0FFFC060" w14:textId="77777777" w:rsidR="00672641" w:rsidRPr="00AC23C4" w:rsidRDefault="00672641" w:rsidP="00AC23C4">
            <w:pPr>
              <w:pStyle w:val="TableCell0-2115ptBreak"/>
              <w:ind w:right="85"/>
              <w:jc w:val="right"/>
              <w:rPr>
                <w:szCs w:val="19"/>
              </w:rPr>
            </w:pPr>
            <w:r w:rsidRPr="00AC23C4">
              <w:rPr>
                <w:szCs w:val="19"/>
              </w:rPr>
              <w:t>6</w:t>
            </w:r>
          </w:p>
        </w:tc>
        <w:tc>
          <w:tcPr>
            <w:tcW w:w="765" w:type="dxa"/>
            <w:shd w:val="clear" w:color="auto" w:fill="auto"/>
          </w:tcPr>
          <w:p w14:paraId="6183D1B4" w14:textId="77777777" w:rsidR="00672641" w:rsidRPr="00AC23C4" w:rsidRDefault="00672641" w:rsidP="00AC23C4">
            <w:pPr>
              <w:pStyle w:val="TableCell0-2115ptBreak"/>
              <w:ind w:right="85"/>
              <w:jc w:val="right"/>
              <w:rPr>
                <w:szCs w:val="19"/>
              </w:rPr>
            </w:pPr>
            <w:r w:rsidRPr="00AC23C4">
              <w:rPr>
                <w:szCs w:val="19"/>
              </w:rPr>
              <w:t>1</w:t>
            </w:r>
          </w:p>
        </w:tc>
      </w:tr>
      <w:tr w:rsidR="00AC23C4" w:rsidRPr="00626ADA" w14:paraId="721AA7A1" w14:textId="77777777" w:rsidTr="00622C05">
        <w:tc>
          <w:tcPr>
            <w:tcW w:w="1247" w:type="dxa"/>
            <w:shd w:val="clear" w:color="auto" w:fill="auto"/>
          </w:tcPr>
          <w:p w14:paraId="35B0A651" w14:textId="01001A20"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l</w:t>
            </w:r>
            <w:r w:rsidR="009F42BA" w:rsidRPr="00603D39">
              <w:rPr>
                <w:rStyle w:val="ChCharisSIL"/>
              </w:rPr>
              <w:t>ɛ</w:t>
            </w:r>
            <w:r w:rsidRPr="007403B7">
              <w:rPr>
                <w:rStyle w:val="ChCharisSIL"/>
              </w:rPr>
              <w:t>mpar</w:t>
            </w:r>
            <w:r w:rsidRPr="00AC23C4">
              <w:rPr>
                <w:szCs w:val="19"/>
              </w:rPr>
              <w:t>/</w:t>
            </w:r>
          </w:p>
        </w:tc>
        <w:tc>
          <w:tcPr>
            <w:tcW w:w="1134" w:type="dxa"/>
            <w:shd w:val="clear" w:color="auto" w:fill="auto"/>
          </w:tcPr>
          <w:p w14:paraId="54E94EC9" w14:textId="77777777" w:rsidR="00672641" w:rsidRPr="008A4982" w:rsidRDefault="00672641" w:rsidP="00B701B0">
            <w:pPr>
              <w:pStyle w:val="TableCell0-2115ptBreak"/>
              <w:rPr>
                <w:rStyle w:val="ChItalBold"/>
              </w:rPr>
            </w:pPr>
            <w:r w:rsidRPr="008A4982">
              <w:rPr>
                <w:rStyle w:val="ChItalBold"/>
              </w:rPr>
              <w:t>talempar</w:t>
            </w:r>
          </w:p>
        </w:tc>
        <w:tc>
          <w:tcPr>
            <w:tcW w:w="2211" w:type="dxa"/>
            <w:shd w:val="clear" w:color="auto" w:fill="auto"/>
          </w:tcPr>
          <w:p w14:paraId="15805B4D" w14:textId="071C69A0" w:rsidR="00672641" w:rsidRPr="00AC23C4" w:rsidRDefault="00B7093A" w:rsidP="00B701B0">
            <w:pPr>
              <w:pStyle w:val="TableCell0-2115ptBreak"/>
              <w:rPr>
                <w:szCs w:val="19"/>
              </w:rPr>
            </w:pPr>
            <w:r>
              <w:rPr>
                <w:szCs w:val="19"/>
              </w:rPr>
              <w:t>‘</w:t>
            </w:r>
            <w:r w:rsidR="00672641" w:rsidRPr="00AC23C4">
              <w:rPr>
                <w:szCs w:val="19"/>
              </w:rPr>
              <w:t>be thrown</w:t>
            </w:r>
            <w:r>
              <w:rPr>
                <w:szCs w:val="19"/>
              </w:rPr>
              <w:t>’</w:t>
            </w:r>
          </w:p>
        </w:tc>
        <w:tc>
          <w:tcPr>
            <w:tcW w:w="680" w:type="dxa"/>
            <w:shd w:val="clear" w:color="auto" w:fill="auto"/>
          </w:tcPr>
          <w:p w14:paraId="783B4A1F" w14:textId="77777777" w:rsidR="00672641" w:rsidRPr="00AC23C4" w:rsidRDefault="00672641" w:rsidP="00AC23C4">
            <w:pPr>
              <w:pStyle w:val="TableCell0-2115ptBreak"/>
              <w:ind w:right="85"/>
              <w:jc w:val="right"/>
              <w:rPr>
                <w:szCs w:val="19"/>
              </w:rPr>
            </w:pPr>
            <w:r w:rsidRPr="00AC23C4">
              <w:rPr>
                <w:szCs w:val="19"/>
              </w:rPr>
              <w:t>4</w:t>
            </w:r>
          </w:p>
        </w:tc>
        <w:tc>
          <w:tcPr>
            <w:tcW w:w="765" w:type="dxa"/>
            <w:shd w:val="clear" w:color="auto" w:fill="auto"/>
          </w:tcPr>
          <w:p w14:paraId="15978D76" w14:textId="77777777" w:rsidR="00672641" w:rsidRPr="00AC23C4" w:rsidRDefault="00672641" w:rsidP="00AC23C4">
            <w:pPr>
              <w:pStyle w:val="TableCell0-2115ptBreak"/>
              <w:ind w:right="85"/>
              <w:jc w:val="right"/>
              <w:rPr>
                <w:szCs w:val="19"/>
              </w:rPr>
            </w:pPr>
            <w:r w:rsidRPr="00AC23C4">
              <w:rPr>
                <w:szCs w:val="19"/>
              </w:rPr>
              <w:t>1</w:t>
            </w:r>
          </w:p>
        </w:tc>
      </w:tr>
      <w:tr w:rsidR="00AC23C4" w:rsidRPr="00626ADA" w14:paraId="29E87BE9" w14:textId="77777777" w:rsidTr="00622C05">
        <w:tc>
          <w:tcPr>
            <w:tcW w:w="1247" w:type="dxa"/>
            <w:shd w:val="clear" w:color="auto" w:fill="auto"/>
          </w:tcPr>
          <w:p w14:paraId="039DBB6F"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guliŋ</w:t>
            </w:r>
            <w:r w:rsidRPr="00AC23C4">
              <w:rPr>
                <w:szCs w:val="19"/>
              </w:rPr>
              <w:t>/</w:t>
            </w:r>
          </w:p>
        </w:tc>
        <w:tc>
          <w:tcPr>
            <w:tcW w:w="1134" w:type="dxa"/>
            <w:shd w:val="clear" w:color="auto" w:fill="auto"/>
          </w:tcPr>
          <w:p w14:paraId="552C532F" w14:textId="77777777" w:rsidR="00672641" w:rsidRPr="008A4982" w:rsidRDefault="00672641" w:rsidP="00B701B0">
            <w:pPr>
              <w:pStyle w:val="TableCell0-2115ptBreak"/>
              <w:rPr>
                <w:rStyle w:val="ChItalBold"/>
              </w:rPr>
            </w:pPr>
            <w:r w:rsidRPr="008A4982">
              <w:rPr>
                <w:rStyle w:val="ChItalBold"/>
              </w:rPr>
              <w:t>taguling</w:t>
            </w:r>
          </w:p>
        </w:tc>
        <w:tc>
          <w:tcPr>
            <w:tcW w:w="2211" w:type="dxa"/>
            <w:shd w:val="clear" w:color="auto" w:fill="auto"/>
          </w:tcPr>
          <w:p w14:paraId="20802551" w14:textId="4A462A3B" w:rsidR="00672641" w:rsidRPr="00AC23C4" w:rsidRDefault="00B7093A" w:rsidP="00B701B0">
            <w:pPr>
              <w:pStyle w:val="TableCell0-2115ptBreak"/>
              <w:rPr>
                <w:szCs w:val="19"/>
              </w:rPr>
            </w:pPr>
            <w:r>
              <w:rPr>
                <w:szCs w:val="19"/>
              </w:rPr>
              <w:t>‘</w:t>
            </w:r>
            <w:r w:rsidR="00672641" w:rsidRPr="00AC23C4">
              <w:rPr>
                <w:szCs w:val="19"/>
              </w:rPr>
              <w:t>be rolled over</w:t>
            </w:r>
            <w:r>
              <w:rPr>
                <w:szCs w:val="19"/>
              </w:rPr>
              <w:t>’</w:t>
            </w:r>
          </w:p>
        </w:tc>
        <w:tc>
          <w:tcPr>
            <w:tcW w:w="680" w:type="dxa"/>
            <w:shd w:val="clear" w:color="auto" w:fill="auto"/>
          </w:tcPr>
          <w:p w14:paraId="6F2455D6" w14:textId="77777777" w:rsidR="00672641" w:rsidRPr="00AC23C4" w:rsidRDefault="00672641" w:rsidP="00AC23C4">
            <w:pPr>
              <w:pStyle w:val="TableCell0-2115ptBreak"/>
              <w:ind w:right="85"/>
              <w:jc w:val="right"/>
              <w:rPr>
                <w:szCs w:val="19"/>
              </w:rPr>
            </w:pPr>
            <w:r w:rsidRPr="00AC23C4">
              <w:rPr>
                <w:szCs w:val="19"/>
              </w:rPr>
              <w:t>3</w:t>
            </w:r>
          </w:p>
        </w:tc>
        <w:tc>
          <w:tcPr>
            <w:tcW w:w="765" w:type="dxa"/>
            <w:shd w:val="clear" w:color="auto" w:fill="auto"/>
          </w:tcPr>
          <w:p w14:paraId="5FFDE289" w14:textId="77777777" w:rsidR="00672641" w:rsidRPr="00AC23C4" w:rsidRDefault="00672641" w:rsidP="00AC23C4">
            <w:pPr>
              <w:pStyle w:val="TableCell0-2115ptBreak"/>
              <w:ind w:right="85"/>
              <w:jc w:val="right"/>
              <w:rPr>
                <w:szCs w:val="19"/>
              </w:rPr>
            </w:pPr>
            <w:r w:rsidRPr="00AC23C4">
              <w:rPr>
                <w:szCs w:val="19"/>
              </w:rPr>
              <w:t>0</w:t>
            </w:r>
          </w:p>
        </w:tc>
      </w:tr>
      <w:tr w:rsidR="00AC23C4" w:rsidRPr="00626ADA" w14:paraId="1C54DB1A" w14:textId="77777777" w:rsidTr="00622C05">
        <w:tc>
          <w:tcPr>
            <w:tcW w:w="1247" w:type="dxa"/>
            <w:shd w:val="clear" w:color="auto" w:fill="auto"/>
          </w:tcPr>
          <w:p w14:paraId="56E660D3" w14:textId="0019A88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gant</w:t>
            </w:r>
            <w:r w:rsidR="009F42BA" w:rsidRPr="009F42BA">
              <w:t>ɔ</w:t>
            </w:r>
            <w:r w:rsidRPr="007403B7">
              <w:rPr>
                <w:rStyle w:val="ChCharisSIL"/>
              </w:rPr>
              <w:t>ŋ</w:t>
            </w:r>
            <w:r w:rsidRPr="00AC23C4">
              <w:rPr>
                <w:szCs w:val="19"/>
              </w:rPr>
              <w:t>/</w:t>
            </w:r>
          </w:p>
        </w:tc>
        <w:tc>
          <w:tcPr>
            <w:tcW w:w="1134" w:type="dxa"/>
            <w:shd w:val="clear" w:color="auto" w:fill="auto"/>
          </w:tcPr>
          <w:p w14:paraId="5F1D6DEB" w14:textId="77777777" w:rsidR="00672641" w:rsidRPr="008A4982" w:rsidRDefault="00672641" w:rsidP="00B701B0">
            <w:pPr>
              <w:pStyle w:val="TableCell0-2115ptBreak"/>
              <w:rPr>
                <w:rStyle w:val="ChItalBold"/>
              </w:rPr>
            </w:pPr>
            <w:r w:rsidRPr="008A4982">
              <w:rPr>
                <w:rStyle w:val="ChItalBold"/>
              </w:rPr>
              <w:t>tergantong</w:t>
            </w:r>
          </w:p>
        </w:tc>
        <w:tc>
          <w:tcPr>
            <w:tcW w:w="2211" w:type="dxa"/>
            <w:shd w:val="clear" w:color="auto" w:fill="auto"/>
          </w:tcPr>
          <w:p w14:paraId="070EC676" w14:textId="27786CED" w:rsidR="00672641" w:rsidRPr="00AC23C4" w:rsidRDefault="00B7093A" w:rsidP="00B701B0">
            <w:pPr>
              <w:pStyle w:val="TableCell0-2115ptBreak"/>
              <w:rPr>
                <w:szCs w:val="19"/>
              </w:rPr>
            </w:pPr>
            <w:r>
              <w:rPr>
                <w:szCs w:val="19"/>
              </w:rPr>
              <w:t>‘</w:t>
            </w:r>
            <w:r w:rsidR="00672641" w:rsidRPr="00AC23C4">
              <w:rPr>
                <w:szCs w:val="19"/>
              </w:rPr>
              <w:t>be dependent</w:t>
            </w:r>
            <w:r>
              <w:rPr>
                <w:szCs w:val="19"/>
              </w:rPr>
              <w:t>’</w:t>
            </w:r>
          </w:p>
        </w:tc>
        <w:tc>
          <w:tcPr>
            <w:tcW w:w="680" w:type="dxa"/>
            <w:shd w:val="clear" w:color="auto" w:fill="auto"/>
          </w:tcPr>
          <w:p w14:paraId="5CE05A88"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25FE000E" w14:textId="77777777" w:rsidR="00672641" w:rsidRPr="00AC23C4" w:rsidRDefault="00672641" w:rsidP="00AC23C4">
            <w:pPr>
              <w:pStyle w:val="TableCell0-2115ptBreak"/>
              <w:ind w:right="85"/>
              <w:jc w:val="right"/>
              <w:rPr>
                <w:szCs w:val="19"/>
              </w:rPr>
            </w:pPr>
            <w:r w:rsidRPr="00AC23C4">
              <w:rPr>
                <w:szCs w:val="19"/>
              </w:rPr>
              <w:t>6</w:t>
            </w:r>
          </w:p>
        </w:tc>
      </w:tr>
      <w:tr w:rsidR="00AC23C4" w:rsidRPr="00626ADA" w14:paraId="262BB038" w14:textId="77777777" w:rsidTr="00622C05">
        <w:tc>
          <w:tcPr>
            <w:tcW w:w="1247" w:type="dxa"/>
            <w:shd w:val="clear" w:color="auto" w:fill="auto"/>
          </w:tcPr>
          <w:p w14:paraId="7E6628E4" w14:textId="1621F643"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l</w:t>
            </w:r>
            <w:r w:rsidR="009F42BA" w:rsidRPr="00603D39">
              <w:rPr>
                <w:rStyle w:val="ChCharisSIL"/>
              </w:rPr>
              <w:t>ɛ</w:t>
            </w:r>
            <w:r w:rsidRPr="007403B7">
              <w:rPr>
                <w:rStyle w:val="ChCharisSIL"/>
              </w:rPr>
              <w:t>pas</w:t>
            </w:r>
            <w:r w:rsidRPr="00AC23C4">
              <w:rPr>
                <w:szCs w:val="19"/>
              </w:rPr>
              <w:t>/</w:t>
            </w:r>
          </w:p>
        </w:tc>
        <w:tc>
          <w:tcPr>
            <w:tcW w:w="1134" w:type="dxa"/>
            <w:shd w:val="clear" w:color="auto" w:fill="auto"/>
          </w:tcPr>
          <w:p w14:paraId="303BB8BA" w14:textId="77777777" w:rsidR="00672641" w:rsidRPr="008A4982" w:rsidRDefault="00672641" w:rsidP="00B701B0">
            <w:pPr>
              <w:pStyle w:val="TableCell0-2115ptBreak"/>
              <w:rPr>
                <w:rStyle w:val="ChItalBold"/>
              </w:rPr>
            </w:pPr>
            <w:r w:rsidRPr="008A4982">
              <w:rPr>
                <w:rStyle w:val="ChItalBold"/>
              </w:rPr>
              <w:t>t</w:t>
            </w:r>
            <w:r>
              <w:rPr>
                <w:rStyle w:val="ChItalBold"/>
              </w:rPr>
              <w:t>er</w:t>
            </w:r>
            <w:r w:rsidRPr="008A4982">
              <w:rPr>
                <w:rStyle w:val="ChItalBold"/>
              </w:rPr>
              <w:t>lepas</w:t>
            </w:r>
          </w:p>
        </w:tc>
        <w:tc>
          <w:tcPr>
            <w:tcW w:w="2211" w:type="dxa"/>
            <w:shd w:val="clear" w:color="auto" w:fill="auto"/>
          </w:tcPr>
          <w:p w14:paraId="7E2A81D2" w14:textId="19989730" w:rsidR="00672641" w:rsidRPr="00AC23C4" w:rsidRDefault="00B7093A" w:rsidP="00B701B0">
            <w:pPr>
              <w:pStyle w:val="TableCell0-2115ptBreak"/>
              <w:rPr>
                <w:szCs w:val="19"/>
              </w:rPr>
            </w:pPr>
            <w:r>
              <w:rPr>
                <w:szCs w:val="19"/>
              </w:rPr>
              <w:t>‘</w:t>
            </w:r>
            <w:r w:rsidR="00672641" w:rsidRPr="00AC23C4">
              <w:rPr>
                <w:szCs w:val="19"/>
              </w:rPr>
              <w:t>be loose</w:t>
            </w:r>
            <w:r>
              <w:rPr>
                <w:szCs w:val="19"/>
              </w:rPr>
              <w:t>’</w:t>
            </w:r>
          </w:p>
        </w:tc>
        <w:tc>
          <w:tcPr>
            <w:tcW w:w="680" w:type="dxa"/>
            <w:shd w:val="clear" w:color="auto" w:fill="auto"/>
          </w:tcPr>
          <w:p w14:paraId="3FC355B7"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43BC3435" w14:textId="77777777" w:rsidR="00672641" w:rsidRPr="00AC23C4" w:rsidRDefault="00672641" w:rsidP="00AC23C4">
            <w:pPr>
              <w:pStyle w:val="TableCell0-2115ptBreak"/>
              <w:ind w:right="85"/>
              <w:jc w:val="right"/>
              <w:rPr>
                <w:szCs w:val="19"/>
              </w:rPr>
            </w:pPr>
            <w:r w:rsidRPr="00AC23C4">
              <w:rPr>
                <w:szCs w:val="19"/>
              </w:rPr>
              <w:t>1</w:t>
            </w:r>
          </w:p>
        </w:tc>
      </w:tr>
      <w:tr w:rsidR="00AC23C4" w:rsidRPr="00626ADA" w14:paraId="3209E3FB" w14:textId="77777777" w:rsidTr="00622C05">
        <w:tc>
          <w:tcPr>
            <w:tcW w:w="1247" w:type="dxa"/>
            <w:shd w:val="clear" w:color="auto" w:fill="auto"/>
          </w:tcPr>
          <w:p w14:paraId="75141B73"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bali</w:t>
            </w:r>
            <w:r>
              <w:rPr>
                <w:rStyle w:val="ChCharisSIL"/>
              </w:rPr>
              <w:t>k</w:t>
            </w:r>
            <w:r w:rsidRPr="00AC23C4">
              <w:rPr>
                <w:szCs w:val="19"/>
              </w:rPr>
              <w:t>/</w:t>
            </w:r>
          </w:p>
        </w:tc>
        <w:tc>
          <w:tcPr>
            <w:tcW w:w="1134" w:type="dxa"/>
            <w:shd w:val="clear" w:color="auto" w:fill="auto"/>
          </w:tcPr>
          <w:p w14:paraId="1F6DF314" w14:textId="77777777" w:rsidR="00672641" w:rsidRPr="008A4982" w:rsidRDefault="00672641" w:rsidP="00B701B0">
            <w:pPr>
              <w:pStyle w:val="TableCell0-2115ptBreak"/>
              <w:rPr>
                <w:rStyle w:val="ChItalBold"/>
              </w:rPr>
            </w:pPr>
            <w:r w:rsidRPr="008A4982">
              <w:rPr>
                <w:rStyle w:val="ChItalBold"/>
              </w:rPr>
              <w:t>tabalik</w:t>
            </w:r>
          </w:p>
        </w:tc>
        <w:tc>
          <w:tcPr>
            <w:tcW w:w="2211" w:type="dxa"/>
            <w:shd w:val="clear" w:color="auto" w:fill="auto"/>
          </w:tcPr>
          <w:p w14:paraId="58131A1C" w14:textId="6E143D79" w:rsidR="00672641" w:rsidRPr="00AC23C4" w:rsidRDefault="00B7093A" w:rsidP="00B701B0">
            <w:pPr>
              <w:pStyle w:val="TableCell0-2115ptBreak"/>
              <w:rPr>
                <w:szCs w:val="19"/>
              </w:rPr>
            </w:pPr>
            <w:r>
              <w:rPr>
                <w:szCs w:val="19"/>
              </w:rPr>
              <w:t>‘</w:t>
            </w:r>
            <w:r w:rsidR="00672641" w:rsidRPr="00AC23C4">
              <w:rPr>
                <w:szCs w:val="19"/>
              </w:rPr>
              <w:t>be turned upside down</w:t>
            </w:r>
            <w:r>
              <w:rPr>
                <w:szCs w:val="19"/>
              </w:rPr>
              <w:t>’</w:t>
            </w:r>
          </w:p>
        </w:tc>
        <w:tc>
          <w:tcPr>
            <w:tcW w:w="680" w:type="dxa"/>
            <w:shd w:val="clear" w:color="auto" w:fill="auto"/>
          </w:tcPr>
          <w:p w14:paraId="6FDD87D3"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20B099D2" w14:textId="77777777" w:rsidR="00672641" w:rsidRPr="00AC23C4" w:rsidRDefault="00672641" w:rsidP="00AC23C4">
            <w:pPr>
              <w:pStyle w:val="TableCell0-2115ptBreak"/>
              <w:ind w:right="85"/>
              <w:jc w:val="right"/>
              <w:rPr>
                <w:szCs w:val="19"/>
              </w:rPr>
            </w:pPr>
            <w:r w:rsidRPr="00AC23C4">
              <w:rPr>
                <w:szCs w:val="19"/>
              </w:rPr>
              <w:t>0</w:t>
            </w:r>
          </w:p>
        </w:tc>
      </w:tr>
      <w:tr w:rsidR="00AC23C4" w:rsidRPr="00626ADA" w14:paraId="25DFB7EA" w14:textId="77777777" w:rsidTr="00622C05">
        <w:tc>
          <w:tcPr>
            <w:tcW w:w="1247" w:type="dxa"/>
            <w:shd w:val="clear" w:color="auto" w:fill="auto"/>
          </w:tcPr>
          <w:p w14:paraId="407BF418"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bantiŋ</w:t>
            </w:r>
            <w:r w:rsidRPr="00AC23C4">
              <w:rPr>
                <w:szCs w:val="19"/>
              </w:rPr>
              <w:t>/</w:t>
            </w:r>
          </w:p>
        </w:tc>
        <w:tc>
          <w:tcPr>
            <w:tcW w:w="1134" w:type="dxa"/>
            <w:shd w:val="clear" w:color="auto" w:fill="auto"/>
          </w:tcPr>
          <w:p w14:paraId="6E500360" w14:textId="77777777" w:rsidR="00672641" w:rsidRPr="008A4982" w:rsidRDefault="00672641" w:rsidP="00B701B0">
            <w:pPr>
              <w:pStyle w:val="TableCell0-2115ptBreak"/>
              <w:rPr>
                <w:rStyle w:val="ChItalBold"/>
              </w:rPr>
            </w:pPr>
            <w:r w:rsidRPr="008A4982">
              <w:rPr>
                <w:rStyle w:val="ChItalBold"/>
              </w:rPr>
              <w:t>tabanting</w:t>
            </w:r>
          </w:p>
        </w:tc>
        <w:tc>
          <w:tcPr>
            <w:tcW w:w="2211" w:type="dxa"/>
            <w:shd w:val="clear" w:color="auto" w:fill="auto"/>
          </w:tcPr>
          <w:p w14:paraId="0E9E5EBB" w14:textId="3A27D763" w:rsidR="00672641" w:rsidRPr="00AC23C4" w:rsidRDefault="00B7093A" w:rsidP="00B701B0">
            <w:pPr>
              <w:pStyle w:val="TableCell0-2115ptBreak"/>
              <w:rPr>
                <w:szCs w:val="19"/>
              </w:rPr>
            </w:pPr>
            <w:r>
              <w:rPr>
                <w:szCs w:val="19"/>
              </w:rPr>
              <w:t>‘</w:t>
            </w:r>
            <w:r w:rsidR="00672641" w:rsidRPr="00AC23C4">
              <w:rPr>
                <w:szCs w:val="19"/>
              </w:rPr>
              <w:t>be tossed around</w:t>
            </w:r>
            <w:r>
              <w:rPr>
                <w:szCs w:val="19"/>
              </w:rPr>
              <w:t>’</w:t>
            </w:r>
          </w:p>
        </w:tc>
        <w:tc>
          <w:tcPr>
            <w:tcW w:w="680" w:type="dxa"/>
            <w:shd w:val="clear" w:color="auto" w:fill="auto"/>
          </w:tcPr>
          <w:p w14:paraId="6CA4F24A"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0EEFF03B" w14:textId="77777777" w:rsidR="00672641" w:rsidRPr="00AC23C4" w:rsidRDefault="00672641" w:rsidP="00AC23C4">
            <w:pPr>
              <w:pStyle w:val="TableCell0-2115ptBreak"/>
              <w:ind w:right="85"/>
              <w:jc w:val="right"/>
              <w:rPr>
                <w:szCs w:val="19"/>
              </w:rPr>
            </w:pPr>
            <w:r w:rsidRPr="00AC23C4">
              <w:rPr>
                <w:szCs w:val="19"/>
              </w:rPr>
              <w:t>0</w:t>
            </w:r>
          </w:p>
        </w:tc>
      </w:tr>
      <w:tr w:rsidR="00AC23C4" w:rsidRPr="00626ADA" w14:paraId="325892D3" w14:textId="77777777" w:rsidTr="00622C05">
        <w:tc>
          <w:tcPr>
            <w:tcW w:w="1247" w:type="dxa"/>
            <w:shd w:val="clear" w:color="auto" w:fill="auto"/>
          </w:tcPr>
          <w:p w14:paraId="129F537E"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tʃukur</w:t>
            </w:r>
            <w:r w:rsidRPr="00AC23C4">
              <w:rPr>
                <w:szCs w:val="19"/>
              </w:rPr>
              <w:t>/</w:t>
            </w:r>
          </w:p>
        </w:tc>
        <w:tc>
          <w:tcPr>
            <w:tcW w:w="1134" w:type="dxa"/>
            <w:shd w:val="clear" w:color="auto" w:fill="auto"/>
          </w:tcPr>
          <w:p w14:paraId="0552C731" w14:textId="77777777" w:rsidR="00672641" w:rsidRPr="008A4982" w:rsidRDefault="00672641" w:rsidP="00B701B0">
            <w:pPr>
              <w:pStyle w:val="TableCell0-2115ptBreak"/>
              <w:rPr>
                <w:rStyle w:val="ChItalBold"/>
              </w:rPr>
            </w:pPr>
            <w:r w:rsidRPr="008A4982">
              <w:rPr>
                <w:rStyle w:val="ChItalBold"/>
              </w:rPr>
              <w:t>tacukur</w:t>
            </w:r>
          </w:p>
        </w:tc>
        <w:tc>
          <w:tcPr>
            <w:tcW w:w="2211" w:type="dxa"/>
            <w:shd w:val="clear" w:color="auto" w:fill="auto"/>
          </w:tcPr>
          <w:p w14:paraId="53B0620A" w14:textId="18161BF8" w:rsidR="00672641" w:rsidRPr="00AC23C4" w:rsidRDefault="00B7093A" w:rsidP="00B701B0">
            <w:pPr>
              <w:pStyle w:val="TableCell0-2115ptBreak"/>
              <w:rPr>
                <w:szCs w:val="19"/>
              </w:rPr>
            </w:pPr>
            <w:r>
              <w:rPr>
                <w:szCs w:val="19"/>
              </w:rPr>
              <w:t>‘</w:t>
            </w:r>
            <w:r w:rsidR="00672641" w:rsidRPr="00AC23C4">
              <w:rPr>
                <w:szCs w:val="19"/>
              </w:rPr>
              <w:t>be scalped</w:t>
            </w:r>
            <w:r>
              <w:rPr>
                <w:szCs w:val="19"/>
              </w:rPr>
              <w:t>’</w:t>
            </w:r>
          </w:p>
        </w:tc>
        <w:tc>
          <w:tcPr>
            <w:tcW w:w="680" w:type="dxa"/>
            <w:shd w:val="clear" w:color="auto" w:fill="auto"/>
          </w:tcPr>
          <w:p w14:paraId="30ADFF29"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1E22A675" w14:textId="77777777" w:rsidR="00672641" w:rsidRPr="00AC23C4" w:rsidRDefault="00672641" w:rsidP="00AC23C4">
            <w:pPr>
              <w:pStyle w:val="TableCell0-2115ptBreak"/>
              <w:ind w:right="85"/>
              <w:jc w:val="right"/>
              <w:rPr>
                <w:szCs w:val="19"/>
              </w:rPr>
            </w:pPr>
            <w:r w:rsidRPr="00AC23C4">
              <w:rPr>
                <w:szCs w:val="19"/>
              </w:rPr>
              <w:t>0</w:t>
            </w:r>
          </w:p>
        </w:tc>
      </w:tr>
      <w:tr w:rsidR="00AC23C4" w:rsidRPr="00626ADA" w14:paraId="758C0F7B" w14:textId="77777777" w:rsidTr="00622C05">
        <w:tc>
          <w:tcPr>
            <w:tcW w:w="1247" w:type="dxa"/>
            <w:shd w:val="clear" w:color="auto" w:fill="auto"/>
          </w:tcPr>
          <w:p w14:paraId="0B056499"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gait</w:t>
            </w:r>
            <w:r w:rsidRPr="00AC23C4">
              <w:rPr>
                <w:szCs w:val="19"/>
              </w:rPr>
              <w:t>/</w:t>
            </w:r>
          </w:p>
        </w:tc>
        <w:tc>
          <w:tcPr>
            <w:tcW w:w="1134" w:type="dxa"/>
            <w:shd w:val="clear" w:color="auto" w:fill="auto"/>
          </w:tcPr>
          <w:p w14:paraId="68F1010B" w14:textId="77777777" w:rsidR="00672641" w:rsidRPr="008A4982" w:rsidRDefault="00672641" w:rsidP="00B701B0">
            <w:pPr>
              <w:pStyle w:val="TableCell0-2115ptBreak"/>
              <w:rPr>
                <w:rStyle w:val="ChItalBold"/>
              </w:rPr>
            </w:pPr>
            <w:r w:rsidRPr="008A4982">
              <w:rPr>
                <w:rStyle w:val="ChItalBold"/>
              </w:rPr>
              <w:t>tagait</w:t>
            </w:r>
          </w:p>
        </w:tc>
        <w:tc>
          <w:tcPr>
            <w:tcW w:w="2211" w:type="dxa"/>
            <w:shd w:val="clear" w:color="auto" w:fill="auto"/>
          </w:tcPr>
          <w:p w14:paraId="00C1FD6F" w14:textId="431051F2" w:rsidR="00672641" w:rsidRPr="00AC23C4" w:rsidRDefault="00B7093A" w:rsidP="00B701B0">
            <w:pPr>
              <w:pStyle w:val="TableCell0-2115ptBreak"/>
              <w:rPr>
                <w:szCs w:val="19"/>
              </w:rPr>
            </w:pPr>
            <w:r>
              <w:rPr>
                <w:szCs w:val="19"/>
              </w:rPr>
              <w:t>‘</w:t>
            </w:r>
            <w:r w:rsidR="00672641" w:rsidRPr="00AC23C4">
              <w:rPr>
                <w:szCs w:val="19"/>
              </w:rPr>
              <w:t>be hooked</w:t>
            </w:r>
          </w:p>
        </w:tc>
        <w:tc>
          <w:tcPr>
            <w:tcW w:w="680" w:type="dxa"/>
            <w:shd w:val="clear" w:color="auto" w:fill="auto"/>
          </w:tcPr>
          <w:p w14:paraId="2D243729"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6164DD56" w14:textId="77777777" w:rsidR="00672641" w:rsidRPr="00AC23C4" w:rsidRDefault="00672641" w:rsidP="00AC23C4">
            <w:pPr>
              <w:pStyle w:val="TableCell0-2115ptBreak"/>
              <w:ind w:right="85"/>
              <w:jc w:val="right"/>
              <w:rPr>
                <w:szCs w:val="19"/>
              </w:rPr>
            </w:pPr>
            <w:r w:rsidRPr="00AC23C4">
              <w:rPr>
                <w:szCs w:val="19"/>
              </w:rPr>
              <w:t>0</w:t>
            </w:r>
          </w:p>
        </w:tc>
      </w:tr>
      <w:tr w:rsidR="00AC23C4" w:rsidRPr="00626ADA" w14:paraId="587AB3DF" w14:textId="77777777" w:rsidTr="00622C05">
        <w:tc>
          <w:tcPr>
            <w:tcW w:w="1247" w:type="dxa"/>
            <w:shd w:val="clear" w:color="auto" w:fill="auto"/>
          </w:tcPr>
          <w:p w14:paraId="193AE51C"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hambur</w:t>
            </w:r>
            <w:r w:rsidRPr="00AC23C4">
              <w:rPr>
                <w:szCs w:val="19"/>
              </w:rPr>
              <w:t>/</w:t>
            </w:r>
          </w:p>
        </w:tc>
        <w:tc>
          <w:tcPr>
            <w:tcW w:w="1134" w:type="dxa"/>
            <w:shd w:val="clear" w:color="auto" w:fill="auto"/>
          </w:tcPr>
          <w:p w14:paraId="03742DBB" w14:textId="77777777" w:rsidR="00672641" w:rsidRPr="008A4982" w:rsidRDefault="00672641" w:rsidP="00B701B0">
            <w:pPr>
              <w:pStyle w:val="TableCell0-2115ptBreak"/>
              <w:rPr>
                <w:rStyle w:val="ChItalBold"/>
              </w:rPr>
            </w:pPr>
            <w:r w:rsidRPr="008A4982">
              <w:rPr>
                <w:rStyle w:val="ChItalBold"/>
              </w:rPr>
              <w:t>tahambur</w:t>
            </w:r>
          </w:p>
        </w:tc>
        <w:tc>
          <w:tcPr>
            <w:tcW w:w="2211" w:type="dxa"/>
            <w:shd w:val="clear" w:color="auto" w:fill="auto"/>
          </w:tcPr>
          <w:p w14:paraId="1B0B0826" w14:textId="19956783" w:rsidR="00672641" w:rsidRPr="00AC23C4" w:rsidRDefault="00B7093A" w:rsidP="00B701B0">
            <w:pPr>
              <w:pStyle w:val="TableCell0-2115ptBreak"/>
              <w:rPr>
                <w:szCs w:val="19"/>
              </w:rPr>
            </w:pPr>
            <w:r>
              <w:rPr>
                <w:szCs w:val="19"/>
              </w:rPr>
              <w:t>‘</w:t>
            </w:r>
            <w:r w:rsidR="00672641" w:rsidRPr="00AC23C4">
              <w:rPr>
                <w:szCs w:val="19"/>
              </w:rPr>
              <w:t>be scattered about</w:t>
            </w:r>
            <w:r>
              <w:rPr>
                <w:szCs w:val="19"/>
              </w:rPr>
              <w:t>’</w:t>
            </w:r>
          </w:p>
        </w:tc>
        <w:tc>
          <w:tcPr>
            <w:tcW w:w="680" w:type="dxa"/>
            <w:shd w:val="clear" w:color="auto" w:fill="auto"/>
          </w:tcPr>
          <w:p w14:paraId="1144498A"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03C5DB4C" w14:textId="77777777" w:rsidR="00672641" w:rsidRPr="00AC23C4" w:rsidRDefault="00672641" w:rsidP="00AC23C4">
            <w:pPr>
              <w:pStyle w:val="TableCell0-2115ptBreak"/>
              <w:ind w:right="85"/>
              <w:jc w:val="right"/>
              <w:rPr>
                <w:szCs w:val="19"/>
              </w:rPr>
            </w:pPr>
            <w:r w:rsidRPr="00AC23C4">
              <w:rPr>
                <w:szCs w:val="19"/>
              </w:rPr>
              <w:t>0</w:t>
            </w:r>
          </w:p>
        </w:tc>
      </w:tr>
      <w:tr w:rsidR="00AC23C4" w:rsidRPr="00626ADA" w14:paraId="30A9F6E9" w14:textId="77777777" w:rsidTr="00622C05">
        <w:tc>
          <w:tcPr>
            <w:tcW w:w="1247" w:type="dxa"/>
            <w:shd w:val="clear" w:color="auto" w:fill="auto"/>
          </w:tcPr>
          <w:p w14:paraId="765353DD"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kantʃiŋ</w:t>
            </w:r>
            <w:r w:rsidRPr="00AC23C4">
              <w:rPr>
                <w:szCs w:val="19"/>
              </w:rPr>
              <w:t>/</w:t>
            </w:r>
          </w:p>
        </w:tc>
        <w:tc>
          <w:tcPr>
            <w:tcW w:w="1134" w:type="dxa"/>
            <w:shd w:val="clear" w:color="auto" w:fill="auto"/>
          </w:tcPr>
          <w:p w14:paraId="75C54E07" w14:textId="77777777" w:rsidR="00672641" w:rsidRPr="008A4982" w:rsidRDefault="00672641" w:rsidP="00B701B0">
            <w:pPr>
              <w:pStyle w:val="TableCell0-2115ptBreak"/>
              <w:rPr>
                <w:rStyle w:val="ChItalBold"/>
              </w:rPr>
            </w:pPr>
            <w:r w:rsidRPr="008A4982">
              <w:rPr>
                <w:rStyle w:val="ChItalBold"/>
              </w:rPr>
              <w:t>takancing</w:t>
            </w:r>
          </w:p>
        </w:tc>
        <w:tc>
          <w:tcPr>
            <w:tcW w:w="2211" w:type="dxa"/>
            <w:shd w:val="clear" w:color="auto" w:fill="auto"/>
          </w:tcPr>
          <w:p w14:paraId="2D4F4F6A" w14:textId="2A07503B" w:rsidR="00672641" w:rsidRPr="00AC23C4" w:rsidRDefault="00B7093A" w:rsidP="00B701B0">
            <w:pPr>
              <w:pStyle w:val="TableCell0-2115ptBreak"/>
              <w:rPr>
                <w:szCs w:val="19"/>
              </w:rPr>
            </w:pPr>
            <w:r>
              <w:rPr>
                <w:szCs w:val="19"/>
              </w:rPr>
              <w:t>‘</w:t>
            </w:r>
            <w:r w:rsidR="00672641" w:rsidRPr="00AC23C4">
              <w:rPr>
                <w:szCs w:val="19"/>
              </w:rPr>
              <w:t>be locked</w:t>
            </w:r>
            <w:r>
              <w:rPr>
                <w:szCs w:val="19"/>
              </w:rPr>
              <w:t>’</w:t>
            </w:r>
          </w:p>
        </w:tc>
        <w:tc>
          <w:tcPr>
            <w:tcW w:w="680" w:type="dxa"/>
            <w:shd w:val="clear" w:color="auto" w:fill="auto"/>
          </w:tcPr>
          <w:p w14:paraId="56A66C80"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499D3FEB" w14:textId="77777777" w:rsidR="00672641" w:rsidRPr="00AC23C4" w:rsidRDefault="00672641" w:rsidP="00AC23C4">
            <w:pPr>
              <w:pStyle w:val="TableCell0-2115ptBreak"/>
              <w:ind w:right="85"/>
              <w:jc w:val="right"/>
              <w:rPr>
                <w:szCs w:val="19"/>
              </w:rPr>
            </w:pPr>
            <w:r w:rsidRPr="00AC23C4">
              <w:rPr>
                <w:szCs w:val="19"/>
              </w:rPr>
              <w:t>0</w:t>
            </w:r>
          </w:p>
        </w:tc>
      </w:tr>
      <w:tr w:rsidR="00AC23C4" w:rsidRPr="00626ADA" w14:paraId="39D0C715" w14:textId="77777777" w:rsidTr="00622C05">
        <w:tc>
          <w:tcPr>
            <w:tcW w:w="1247" w:type="dxa"/>
            <w:shd w:val="clear" w:color="auto" w:fill="auto"/>
          </w:tcPr>
          <w:p w14:paraId="037208A3" w14:textId="1F6CD442"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l</w:t>
            </w:r>
            <w:r w:rsidR="009F42BA" w:rsidRPr="00603D39">
              <w:rPr>
                <w:rStyle w:val="ChCharisSIL"/>
              </w:rPr>
              <w:t>ɛ</w:t>
            </w:r>
            <w:r w:rsidRPr="007403B7">
              <w:rPr>
                <w:rStyle w:val="ChCharisSIL"/>
              </w:rPr>
              <w:t>m</w:t>
            </w:r>
            <w:r w:rsidRPr="00AC23C4">
              <w:rPr>
                <w:szCs w:val="19"/>
              </w:rPr>
              <w:t>/</w:t>
            </w:r>
          </w:p>
        </w:tc>
        <w:tc>
          <w:tcPr>
            <w:tcW w:w="1134" w:type="dxa"/>
            <w:shd w:val="clear" w:color="auto" w:fill="auto"/>
          </w:tcPr>
          <w:p w14:paraId="48C20D56" w14:textId="77777777" w:rsidR="00672641" w:rsidRPr="008A4982" w:rsidRDefault="00672641" w:rsidP="00B701B0">
            <w:pPr>
              <w:pStyle w:val="TableCell0-2115ptBreak"/>
              <w:rPr>
                <w:rStyle w:val="ChItalBold"/>
              </w:rPr>
            </w:pPr>
            <w:r w:rsidRPr="008A4982">
              <w:rPr>
                <w:rStyle w:val="ChItalBold"/>
              </w:rPr>
              <w:t>talem</w:t>
            </w:r>
          </w:p>
        </w:tc>
        <w:tc>
          <w:tcPr>
            <w:tcW w:w="2211" w:type="dxa"/>
            <w:shd w:val="clear" w:color="auto" w:fill="auto"/>
          </w:tcPr>
          <w:p w14:paraId="578677F4" w14:textId="3F4FE6DF" w:rsidR="00672641" w:rsidRPr="00AC23C4" w:rsidRDefault="00B7093A" w:rsidP="00B701B0">
            <w:pPr>
              <w:pStyle w:val="TableCell0-2115ptBreak"/>
              <w:rPr>
                <w:szCs w:val="19"/>
              </w:rPr>
            </w:pPr>
            <w:r>
              <w:rPr>
                <w:szCs w:val="19"/>
              </w:rPr>
              <w:t>‘</w:t>
            </w:r>
            <w:r w:rsidR="00672641" w:rsidRPr="00AC23C4">
              <w:rPr>
                <w:szCs w:val="19"/>
              </w:rPr>
              <w:t>be glued</w:t>
            </w:r>
            <w:r>
              <w:rPr>
                <w:szCs w:val="19"/>
              </w:rPr>
              <w:t>’</w:t>
            </w:r>
          </w:p>
        </w:tc>
        <w:tc>
          <w:tcPr>
            <w:tcW w:w="680" w:type="dxa"/>
            <w:shd w:val="clear" w:color="auto" w:fill="auto"/>
          </w:tcPr>
          <w:p w14:paraId="5CB4B211"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1B201BA2" w14:textId="77777777" w:rsidR="00672641" w:rsidRPr="00AC23C4" w:rsidRDefault="00672641" w:rsidP="00AC23C4">
            <w:pPr>
              <w:pStyle w:val="TableCell0-2115ptBreak"/>
              <w:ind w:right="85"/>
              <w:jc w:val="right"/>
              <w:rPr>
                <w:szCs w:val="19"/>
              </w:rPr>
            </w:pPr>
            <w:r w:rsidRPr="00AC23C4">
              <w:rPr>
                <w:szCs w:val="19"/>
              </w:rPr>
              <w:t>0</w:t>
            </w:r>
          </w:p>
        </w:tc>
      </w:tr>
      <w:tr w:rsidR="00AC23C4" w:rsidRPr="00626ADA" w14:paraId="11006CD1" w14:textId="77777777" w:rsidTr="00622C05">
        <w:tc>
          <w:tcPr>
            <w:tcW w:w="1247" w:type="dxa"/>
            <w:shd w:val="clear" w:color="auto" w:fill="auto"/>
          </w:tcPr>
          <w:p w14:paraId="19723112"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sala</w:t>
            </w:r>
            <w:r w:rsidRPr="00AC23C4">
              <w:rPr>
                <w:szCs w:val="19"/>
              </w:rPr>
              <w:t>/</w:t>
            </w:r>
          </w:p>
        </w:tc>
        <w:tc>
          <w:tcPr>
            <w:tcW w:w="1134" w:type="dxa"/>
            <w:shd w:val="clear" w:color="auto" w:fill="auto"/>
          </w:tcPr>
          <w:p w14:paraId="4CD13B1B" w14:textId="77777777" w:rsidR="00672641" w:rsidRPr="008A4982" w:rsidRDefault="00672641" w:rsidP="00B701B0">
            <w:pPr>
              <w:pStyle w:val="TableCell0-2115ptBreak"/>
              <w:rPr>
                <w:rStyle w:val="ChItalBold"/>
              </w:rPr>
            </w:pPr>
            <w:r w:rsidRPr="008A4982">
              <w:rPr>
                <w:rStyle w:val="ChItalBold"/>
              </w:rPr>
              <w:t>tasala</w:t>
            </w:r>
          </w:p>
        </w:tc>
        <w:tc>
          <w:tcPr>
            <w:tcW w:w="2211" w:type="dxa"/>
            <w:shd w:val="clear" w:color="auto" w:fill="auto"/>
          </w:tcPr>
          <w:p w14:paraId="11D56429" w14:textId="50CCCE06" w:rsidR="00672641" w:rsidRPr="00AC23C4" w:rsidRDefault="00B7093A" w:rsidP="00B701B0">
            <w:pPr>
              <w:pStyle w:val="TableCell0-2115ptBreak"/>
              <w:rPr>
                <w:szCs w:val="19"/>
              </w:rPr>
            </w:pPr>
            <w:r>
              <w:rPr>
                <w:szCs w:val="19"/>
              </w:rPr>
              <w:t>‘</w:t>
            </w:r>
            <w:r w:rsidR="00672641" w:rsidRPr="00AC23C4">
              <w:rPr>
                <w:szCs w:val="19"/>
              </w:rPr>
              <w:t>be mistaken</w:t>
            </w:r>
            <w:r>
              <w:rPr>
                <w:szCs w:val="19"/>
              </w:rPr>
              <w:t>’</w:t>
            </w:r>
          </w:p>
        </w:tc>
        <w:tc>
          <w:tcPr>
            <w:tcW w:w="680" w:type="dxa"/>
            <w:shd w:val="clear" w:color="auto" w:fill="auto"/>
          </w:tcPr>
          <w:p w14:paraId="42703B35"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669C3093" w14:textId="77777777" w:rsidR="00672641" w:rsidRPr="00AC23C4" w:rsidRDefault="00672641" w:rsidP="00AC23C4">
            <w:pPr>
              <w:pStyle w:val="TableCell0-2115ptBreak"/>
              <w:ind w:right="85"/>
              <w:jc w:val="right"/>
              <w:rPr>
                <w:szCs w:val="19"/>
              </w:rPr>
            </w:pPr>
            <w:r w:rsidRPr="00AC23C4">
              <w:rPr>
                <w:szCs w:val="19"/>
              </w:rPr>
              <w:t>0</w:t>
            </w:r>
          </w:p>
        </w:tc>
      </w:tr>
      <w:tr w:rsidR="00AC23C4" w:rsidRPr="00626ADA" w14:paraId="21E79025" w14:textId="77777777" w:rsidTr="00622C05">
        <w:tc>
          <w:tcPr>
            <w:tcW w:w="1247" w:type="dxa"/>
            <w:shd w:val="clear" w:color="auto" w:fill="auto"/>
          </w:tcPr>
          <w:p w14:paraId="585B599A" w14:textId="77777777"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tikam</w:t>
            </w:r>
            <w:r w:rsidRPr="00AC23C4">
              <w:rPr>
                <w:szCs w:val="19"/>
              </w:rPr>
              <w:t>/</w:t>
            </w:r>
          </w:p>
        </w:tc>
        <w:tc>
          <w:tcPr>
            <w:tcW w:w="1134" w:type="dxa"/>
            <w:shd w:val="clear" w:color="auto" w:fill="auto"/>
          </w:tcPr>
          <w:p w14:paraId="43895451" w14:textId="77777777" w:rsidR="00672641" w:rsidRPr="008A4982" w:rsidRDefault="00672641" w:rsidP="00B701B0">
            <w:pPr>
              <w:pStyle w:val="TableCell0-2115ptBreak"/>
              <w:rPr>
                <w:rStyle w:val="ChItalBold"/>
              </w:rPr>
            </w:pPr>
            <w:r w:rsidRPr="008A4982">
              <w:rPr>
                <w:rStyle w:val="ChItalBold"/>
              </w:rPr>
              <w:t>tatikam</w:t>
            </w:r>
          </w:p>
        </w:tc>
        <w:tc>
          <w:tcPr>
            <w:tcW w:w="2211" w:type="dxa"/>
            <w:shd w:val="clear" w:color="auto" w:fill="auto"/>
          </w:tcPr>
          <w:p w14:paraId="06748C6F" w14:textId="14C36790" w:rsidR="00672641" w:rsidRPr="00AC23C4" w:rsidRDefault="00B7093A" w:rsidP="00B701B0">
            <w:pPr>
              <w:pStyle w:val="TableCell0-2115ptBreak"/>
              <w:rPr>
                <w:szCs w:val="19"/>
              </w:rPr>
            </w:pPr>
            <w:r>
              <w:rPr>
                <w:szCs w:val="19"/>
              </w:rPr>
              <w:t>‘</w:t>
            </w:r>
            <w:r w:rsidR="00672641" w:rsidRPr="00AC23C4">
              <w:rPr>
                <w:szCs w:val="19"/>
              </w:rPr>
              <w:t>be stabbed</w:t>
            </w:r>
            <w:r>
              <w:rPr>
                <w:szCs w:val="19"/>
              </w:rPr>
              <w:t>’</w:t>
            </w:r>
          </w:p>
        </w:tc>
        <w:tc>
          <w:tcPr>
            <w:tcW w:w="680" w:type="dxa"/>
            <w:shd w:val="clear" w:color="auto" w:fill="auto"/>
          </w:tcPr>
          <w:p w14:paraId="403C2C1B"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5F74E0F9" w14:textId="77777777" w:rsidR="00672641" w:rsidRPr="00AC23C4" w:rsidRDefault="00672641" w:rsidP="00AC23C4">
            <w:pPr>
              <w:pStyle w:val="TableCell0-2115ptBreak"/>
              <w:ind w:right="85"/>
              <w:jc w:val="right"/>
              <w:rPr>
                <w:szCs w:val="19"/>
              </w:rPr>
            </w:pPr>
            <w:r w:rsidRPr="00AC23C4">
              <w:rPr>
                <w:szCs w:val="19"/>
              </w:rPr>
              <w:t>0</w:t>
            </w:r>
          </w:p>
        </w:tc>
      </w:tr>
      <w:tr w:rsidR="00AC23C4" w:rsidRPr="00AC23C4" w14:paraId="059EB597" w14:textId="77777777" w:rsidTr="00622C05">
        <w:tc>
          <w:tcPr>
            <w:tcW w:w="1247" w:type="dxa"/>
            <w:shd w:val="clear" w:color="auto" w:fill="auto"/>
          </w:tcPr>
          <w:p w14:paraId="4B918D32" w14:textId="356A4B92" w:rsidR="00672641" w:rsidRPr="00AC23C4" w:rsidRDefault="00672641" w:rsidP="00B701B0">
            <w:pPr>
              <w:pStyle w:val="TableCell0-2115ptBreak"/>
              <w:rPr>
                <w:szCs w:val="19"/>
              </w:rPr>
            </w:pPr>
            <w:r w:rsidRPr="00AC23C4">
              <w:rPr>
                <w:szCs w:val="19"/>
              </w:rPr>
              <w:t>/</w:t>
            </w:r>
            <w:r w:rsidRPr="007403B7">
              <w:rPr>
                <w:rStyle w:val="ChCharisSIL"/>
              </w:rPr>
              <w:t>ta</w:t>
            </w:r>
            <w:r>
              <w:t>–</w:t>
            </w:r>
            <w:r w:rsidRPr="007403B7">
              <w:rPr>
                <w:rStyle w:val="ChCharisSIL"/>
              </w:rPr>
              <w:t>t</w:t>
            </w:r>
            <w:r w:rsidR="009F42BA" w:rsidRPr="009F42BA">
              <w:t>ɔ</w:t>
            </w:r>
            <w:r w:rsidRPr="007403B7">
              <w:rPr>
                <w:rStyle w:val="ChCharisSIL"/>
              </w:rPr>
              <w:t>ŋkat</w:t>
            </w:r>
            <w:r w:rsidRPr="00AC23C4">
              <w:rPr>
                <w:szCs w:val="19"/>
              </w:rPr>
              <w:t>/</w:t>
            </w:r>
          </w:p>
        </w:tc>
        <w:tc>
          <w:tcPr>
            <w:tcW w:w="1134" w:type="dxa"/>
            <w:shd w:val="clear" w:color="auto" w:fill="auto"/>
          </w:tcPr>
          <w:p w14:paraId="29E28205" w14:textId="77777777" w:rsidR="00672641" w:rsidRPr="00AC23C4" w:rsidRDefault="00672641" w:rsidP="00B701B0">
            <w:pPr>
              <w:pStyle w:val="TableCell0-2115ptBreak"/>
              <w:rPr>
                <w:rStyle w:val="ChItalBold"/>
                <w:szCs w:val="19"/>
              </w:rPr>
            </w:pPr>
            <w:r w:rsidRPr="008A4982">
              <w:rPr>
                <w:rStyle w:val="ChItalBold"/>
              </w:rPr>
              <w:t>tatongkat</w:t>
            </w:r>
          </w:p>
        </w:tc>
        <w:tc>
          <w:tcPr>
            <w:tcW w:w="2211" w:type="dxa"/>
            <w:shd w:val="clear" w:color="auto" w:fill="auto"/>
          </w:tcPr>
          <w:p w14:paraId="71A2BEE6" w14:textId="39F8E124" w:rsidR="00672641" w:rsidRPr="00AC23C4" w:rsidRDefault="00B7093A" w:rsidP="00B701B0">
            <w:pPr>
              <w:pStyle w:val="TableCell0-2115ptBreak"/>
              <w:rPr>
                <w:szCs w:val="19"/>
              </w:rPr>
            </w:pPr>
            <w:r>
              <w:rPr>
                <w:szCs w:val="19"/>
              </w:rPr>
              <w:t>‘</w:t>
            </w:r>
            <w:r w:rsidR="00672641" w:rsidRPr="00AC23C4">
              <w:rPr>
                <w:szCs w:val="19"/>
              </w:rPr>
              <w:t>be beaten</w:t>
            </w:r>
            <w:r>
              <w:rPr>
                <w:szCs w:val="19"/>
              </w:rPr>
              <w:t>’</w:t>
            </w:r>
          </w:p>
        </w:tc>
        <w:tc>
          <w:tcPr>
            <w:tcW w:w="680" w:type="dxa"/>
            <w:shd w:val="clear" w:color="auto" w:fill="auto"/>
          </w:tcPr>
          <w:p w14:paraId="0B826988"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25173025" w14:textId="77777777" w:rsidR="00672641" w:rsidRPr="00AC23C4" w:rsidRDefault="00672641" w:rsidP="00AC23C4">
            <w:pPr>
              <w:pStyle w:val="TableCell0-2115ptBreak"/>
              <w:ind w:right="85"/>
              <w:jc w:val="right"/>
              <w:rPr>
                <w:szCs w:val="19"/>
              </w:rPr>
            </w:pPr>
            <w:r w:rsidRPr="00AC23C4">
              <w:rPr>
                <w:szCs w:val="19"/>
              </w:rPr>
              <w:t>0</w:t>
            </w:r>
          </w:p>
        </w:tc>
      </w:tr>
    </w:tbl>
    <w:bookmarkEnd w:id="1246"/>
    <w:p w14:paraId="34A91389" w14:textId="39E3290D" w:rsidR="00672641" w:rsidRPr="007C623A" w:rsidRDefault="00672641" w:rsidP="00BD7CBB">
      <w:pPr>
        <w:pStyle w:val="N220ptafter08before"/>
      </w:pPr>
      <w:r w:rsidRPr="0090507A">
        <w:lastRenderedPageBreak/>
        <w:t xml:space="preserve">In realizing the prefix most commonly as </w:t>
      </w:r>
      <w:r w:rsidRPr="0090507A">
        <w:rPr>
          <w:rStyle w:val="ChItalBold"/>
          <w:szCs w:val="19"/>
        </w:rPr>
        <w:t>ter</w:t>
      </w:r>
      <w:r w:rsidRPr="0090507A">
        <w:rPr>
          <w:szCs w:val="19"/>
        </w:rPr>
        <w:t>­</w:t>
      </w:r>
      <w:r w:rsidRPr="0090507A">
        <w:t xml:space="preserve"> rather than as </w:t>
      </w:r>
      <w:r w:rsidRPr="0090507A">
        <w:rPr>
          <w:rStyle w:val="ChItalBold"/>
          <w:szCs w:val="19"/>
        </w:rPr>
        <w:t>ta</w:t>
      </w:r>
      <w:r w:rsidRPr="0090507A">
        <w:rPr>
          <w:szCs w:val="19"/>
        </w:rPr>
        <w:t>­</w:t>
      </w:r>
      <w:r w:rsidRPr="0090507A">
        <w:t xml:space="preserve">, Papuan Malay differs from other </w:t>
      </w:r>
      <w:r>
        <w:t xml:space="preserve">eastern </w:t>
      </w:r>
      <w:r w:rsidRPr="0090507A">
        <w:t xml:space="preserve">Malay varieties such as Ambon Malay </w:t>
      </w:r>
      <w:r w:rsidR="00BA6215">
        <w:rPr>
          <w:rStyle w:val="Citation"/>
          <w:szCs w:val="19"/>
        </w:rPr>
        <w:fldChar w:fldCharType="begin"/>
      </w:r>
      <w:r w:rsidR="0092451D">
        <w:rPr>
          <w:rStyle w:val="Citation"/>
          <w:szCs w:val="19"/>
        </w:rPr>
        <w:instrText>ADDIN CITAVI.PLACEHOLDER e3bf881c-aabb-49e1-84de-7c986f4cea4e PFBsYWNlaG9sZGVyPg0KICA8QWRkSW5WZXJzaW9uPjUuMi4wLjg8L0FkZEluVmVyc2lvbj4NCiAgPElkPmUzYmY4ODFjLWFhYmItNDllMS04NGRlLTdjOTg2ZjRjZWE0ZTwvSWQ+DQogIDxFbnRyaWVzPg0KICAgIDxFbnRyeT4NCiAgICAgIDxJZD41M2E0NWNlMy1lNzVjLTQ5ZmYtYWVhNi1mYTMzNTkwZWVkNGE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mVmZXJlbmNlSWQ+N2E0NWUyODEtYjBiMy00YjBiLWFmNTQtYmQxOGQ4N2FjNTMw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nZhbiBNaW5kZSAxOTk3IOKAkyBNYWxheXUgQW1ib25nPC9TaG9ydFRpdGxlPg0KICAgICAgICA8VGl0bGU+TWFsYXl1IEFtYm9uZzogUGhvbm9sb2d5LCBtb3JwaG9sb2d5LCBzeW50YXg8L1RpdGxlPg0KICAgICAgICA8WWVhcj4xOTk3PC9ZZWFyPg0KICAgICAgPC9SZWZlcmVuY2U+DQogICAgPC9FbnRyeT4NCiAgPC9FbnRyaWVzPg0KICA8VGV4dD4odmFuIE1pbmRlIDE5OTc6ID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k4KTwvVGV4dD4NCiAgICA8L1RleHRVbml0Pg0KICA8L1RleHRVbml0cz4NCjwvUGxhY2Vob2xkZXI+</w:instrText>
      </w:r>
      <w:r w:rsidR="00BA6215">
        <w:rPr>
          <w:rStyle w:val="Citation"/>
          <w:szCs w:val="19"/>
        </w:rPr>
        <w:fldChar w:fldCharType="separate"/>
      </w:r>
      <w:bookmarkStart w:id="1247" w:name="_CTVP001e3bf881caabb49e184de7c986f4cea4e"/>
      <w:r w:rsidR="0092006B">
        <w:rPr>
          <w:rStyle w:val="Citation"/>
          <w:szCs w:val="19"/>
        </w:rPr>
        <w:t>(van Minde 1997: 98)</w:t>
      </w:r>
      <w:bookmarkEnd w:id="1247"/>
      <w:r w:rsidR="00BA6215">
        <w:rPr>
          <w:rStyle w:val="Citation"/>
          <w:szCs w:val="19"/>
        </w:rPr>
        <w:fldChar w:fldCharType="end"/>
      </w:r>
      <w:r w:rsidRPr="0090507A">
        <w:t xml:space="preserve">, </w:t>
      </w:r>
      <w:r>
        <w:t xml:space="preserve">Banda Malay </w:t>
      </w:r>
      <w:r w:rsidR="00BA6215">
        <w:rPr>
          <w:rStyle w:val="Citation"/>
        </w:rPr>
        <w:fldChar w:fldCharType="begin"/>
      </w:r>
      <w:r w:rsidR="0092451D">
        <w:rPr>
          <w:rStyle w:val="Citation"/>
        </w:rPr>
        <w:instrText>ADDIN CITAVI.PLACEHOLDER e2d55f46-509b-4c6b-a0ac-599d7aa800c6 PFBsYWNlaG9sZGVyPg0KICA8QWRkSW5WZXJzaW9uPjUuMi4wLjg8L0FkZEluVmVyc2lvbj4NCiAgPElkPmUyZDU1ZjQ2LTUwOWItNGM2Yi1hMGFjLTU5OWQ3YWE4MDBjNjwvSWQ+DQogIDxFbnRyaWVzPg0KICAgIDxFbnRyeT4NCiAgICAgIDxJZD4yYWM0N2FiYS04ODM0LTQ2ZDgtOWQ2MC01ZjA2N2NmNTVhY2M8L0lkPg0KICAgICAgPFBhZ2VSYW5nZT48IVtDREFUQVs8c3A+DQogIDxuPjI1MDwvbj4NCiAgPGluPnRydWU8L2luPg0KICA8b3M+MjUwPC9vcz4NCiAgPHBzPjI1MDwvcHM+DQo8L3NwPg0KPG9zPjI1MDwvb3M+XV0+PC9QYWdlUmFuZ2U+DQogICAgICA8U3RhcnRQYWdlPjI1MD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Tc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y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OiAyNTApPC9UZXh0Pg0KICAgIDwvVGV4dFVuaXQ+DQogIDwvVGV4dFVuaXRzPg0KPC9QbGFjZWhvbGRlcj4=</w:instrText>
      </w:r>
      <w:r w:rsidR="00BA6215">
        <w:rPr>
          <w:rStyle w:val="Citation"/>
        </w:rPr>
        <w:fldChar w:fldCharType="separate"/>
      </w:r>
      <w:bookmarkStart w:id="1248" w:name="_CTVP001e2d55f46509b4c6ba0ac599d7aa800c6"/>
      <w:r w:rsidR="0092006B">
        <w:rPr>
          <w:rStyle w:val="Citation"/>
        </w:rPr>
        <w:t>(Paauw 2009: 250)</w:t>
      </w:r>
      <w:bookmarkEnd w:id="1248"/>
      <w:r w:rsidR="00BA6215">
        <w:rPr>
          <w:rStyle w:val="Citation"/>
        </w:rPr>
        <w:fldChar w:fldCharType="end"/>
      </w:r>
      <w:r w:rsidRPr="006611C9">
        <w:t>,</w:t>
      </w:r>
      <w:r w:rsidRPr="000E3010">
        <w:t xml:space="preserve"> </w:t>
      </w:r>
      <w:r w:rsidRPr="0090507A">
        <w:t xml:space="preserve">Kupang Malay </w:t>
      </w:r>
      <w:r w:rsidR="00BA6215">
        <w:rPr>
          <w:rStyle w:val="Citation"/>
          <w:szCs w:val="19"/>
        </w:rPr>
        <w:fldChar w:fldCharType="begin"/>
      </w:r>
      <w:r w:rsidR="0092451D">
        <w:rPr>
          <w:rStyle w:val="Citation"/>
          <w:szCs w:val="19"/>
        </w:rPr>
        <w:instrText>ADDIN CITAVI.PLACEHOLDER cde8c782-cf3e-48e0-b1be-1560f26d6b11 PFBsYWNlaG9sZGVyPg0KICA8QWRkSW5WZXJzaW9uPjUuMi4wLjg8L0FkZEluVmVyc2lvbj4NCiAgPElkPmNkZThjNzgyLWNmM2UtNDhlMC1iMWJlLTE1NjBmMjZkNmIxMTwvSWQ+DQogIDxFbnRyaWVzPg0KICAgIDxFbnRyeT4NCiAgICAgIDxJZD4yOGFhMDliZS1jZWU5LTQzYWYtOTZjNi1mNzBkZTFmNzBlY2M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mVmZXJlbmNlSWQ+MGE2MTMzZTAtM2FmZS00ZDQ5LWI2YzQtOWQzM2UxZGUxMWJl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TdGVpbmhhdWVyIDE5ODMg4oCTIE5vdGVzIG9uIHRoZSBNYWxheTwvU2hvcnRUaXRsZT4NCiAgICAgICAgPFRpdGxlPk5vdGVzIG9uIHRoZSBNYWxheSBvZiBLdXBhbmc8L1RpdGxlPg0KICAgICAgPC9SZWZlcmVuY2U+DQogICAgPC9FbnRyeT4NCiAgPC9FbnRyaWVzPg0KICA8VGV4dD4oU3RlaW5oYXVlciAxOTgzOiA0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ZWluaGF1ZXIgMTk4MzogNDYpPC9UZXh0Pg0KICAgIDwvVGV4dFVuaXQ+DQogIDwvVGV4dFVuaXRzPg0KPC9QbGFjZWhvbGRlcj4=</w:instrText>
      </w:r>
      <w:r w:rsidR="00BA6215">
        <w:rPr>
          <w:rStyle w:val="Citation"/>
          <w:szCs w:val="19"/>
        </w:rPr>
        <w:fldChar w:fldCharType="separate"/>
      </w:r>
      <w:bookmarkStart w:id="1249" w:name="_CTVP001cde8c782cf3e48e0b1be1560f26d6b11"/>
      <w:r w:rsidR="0092006B">
        <w:rPr>
          <w:rStyle w:val="Citation"/>
          <w:szCs w:val="19"/>
        </w:rPr>
        <w:t>(Steinhauer 1983: 46)</w:t>
      </w:r>
      <w:bookmarkEnd w:id="1249"/>
      <w:r w:rsidR="00BA6215">
        <w:rPr>
          <w:rStyle w:val="Citation"/>
          <w:szCs w:val="19"/>
        </w:rPr>
        <w:fldChar w:fldCharType="end"/>
      </w:r>
      <w:r w:rsidRPr="0090507A">
        <w:t xml:space="preserve">, Manado Malay </w:t>
      </w:r>
      <w:r w:rsidR="00BA6215">
        <w:rPr>
          <w:rStyle w:val="Citation"/>
          <w:szCs w:val="19"/>
        </w:rPr>
        <w:fldChar w:fldCharType="begin"/>
      </w:r>
      <w:r w:rsidR="0092451D">
        <w:rPr>
          <w:rStyle w:val="Citation"/>
          <w:szCs w:val="19"/>
        </w:rPr>
        <w:instrText>ADDIN CITAVI.PLACEHOLDER 77f5f90f-495d-4e43-bcec-4b74eb93bddb PFBsYWNlaG9sZGVyPg0KICA8QWRkSW5WZXJzaW9uPjUuMi4wLjg8L0FkZEluVmVyc2lvbj4NCiAgPElkPjc3ZjVmOTBmLTQ5NWQtNGU0My1iY2VjLTRiNzRlYjkzYmRkYjwvSWQ+DQogIDxFbnRyaWVzPg0KICAgIDxFbnRyeT4NCiAgICAgIDxJZD45OTc4ZTI3NS1jNDdmLTQzMTItOGRiYy1kOGI0NjU5ZjRjZmY8L0lkPg0KICAgICAgPFBhZ2VSYW5nZT48IVtDREFUQVs8c3A+DQogIDxuPjIyPC9uPg0KICA8aW4+dHJ1ZTwvaW4+DQogIDxvcz4yMjwvb3M+DQogIDxwcz4yMjwvcHM+DQo8L3NwPg0KPG9zPjIyPC9vcz5dXT48L1BhZ2VSYW5nZT4NCiAgICAgIDxTdGFydFBhZ2U+MjI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M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yMik8L1RleHQ+DQogICAgPC9UZXh0VW5pdD4NCiAgPC9UZXh0VW5pdHM+DQo8L1BsYWNlaG9sZGVyPg==</w:instrText>
      </w:r>
      <w:r w:rsidR="00BA6215">
        <w:rPr>
          <w:rStyle w:val="Citation"/>
          <w:szCs w:val="19"/>
        </w:rPr>
        <w:fldChar w:fldCharType="separate"/>
      </w:r>
      <w:bookmarkStart w:id="1250" w:name="_CTVP00177f5f90f495d4e43bcec4b74eb93bddb"/>
      <w:r w:rsidR="0092006B">
        <w:rPr>
          <w:rStyle w:val="Citation"/>
          <w:szCs w:val="19"/>
        </w:rPr>
        <w:t>(Stoel 2005: 22)</w:t>
      </w:r>
      <w:bookmarkEnd w:id="1250"/>
      <w:r w:rsidR="00BA6215">
        <w:rPr>
          <w:rStyle w:val="Citation"/>
          <w:szCs w:val="19"/>
        </w:rPr>
        <w:fldChar w:fldCharType="end"/>
      </w:r>
      <w:r w:rsidRPr="0090507A">
        <w:t xml:space="preserve">, </w:t>
      </w:r>
      <w:r w:rsidR="00BB612E">
        <w:t xml:space="preserve">and </w:t>
      </w:r>
      <w:r w:rsidR="00BE4303" w:rsidRPr="00913A62">
        <w:rPr>
          <w:lang w:eastAsia="ko-KR"/>
        </w:rPr>
        <w:t xml:space="preserve">North Moluccan </w:t>
      </w:r>
      <w:r w:rsidR="00BE4303">
        <w:rPr>
          <w:lang w:eastAsia="ko-KR"/>
        </w:rPr>
        <w:t xml:space="preserve">/ Ternate </w:t>
      </w:r>
      <w:r w:rsidR="00BE4303" w:rsidRPr="00913A62">
        <w:rPr>
          <w:lang w:eastAsia="ko-KR"/>
        </w:rPr>
        <w:t>Malay</w:t>
      </w:r>
      <w:r w:rsidRPr="0090507A">
        <w:t xml:space="preserve"> </w:t>
      </w:r>
      <w:r>
        <w:t>(</w:t>
      </w:r>
      <w:r w:rsidR="00BA6215">
        <w:rPr>
          <w:rStyle w:val="Citation"/>
          <w:szCs w:val="19"/>
        </w:rPr>
        <w:fldChar w:fldCharType="begin"/>
      </w:r>
      <w:r w:rsidR="0092451D">
        <w:rPr>
          <w:rStyle w:val="Citation"/>
          <w:szCs w:val="19"/>
        </w:rPr>
        <w:instrText>ADDIN CITAVI.PLACEHOLDER 74dadffa-5800-4c05-9439-ffdb64f1d867 PFBsYWNlaG9sZGVyPg0KICA8QWRkSW5WZXJzaW9uPjUuMi4wLjg8L0FkZEluVmVyc2lvbj4NCiAgPElkPjc0ZGFkZmZhLTU4MDAtNGMwNS05NDM5LWZmZGI2NGYxZDg2NzwvSWQ+DQogIDxFbnRyaWVzPg0KICAgIDxFbnRyeT4NCiAgICAgIDxJZD5lMGFmZDQ3Mi0wYzhmLTRiZWUtODgxZC1jZTUyZWM0OWM4Njc8L0lkPg0KICAgICAgPE5vUGFyPnRydWU8L05vUGFy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TI4OGI5YjQtOTk5NC00Y2ZkLWI1YTktZDcxYzdjYjE0ZjE0PC9SZWZlcmVuY2VJZD4NCiAgICAgIDxSYW5nZT4NCiAgICAgICAgPFN0YXJ0PjA8L1N0YXJ0Pg0KICAgICAgICA8TGVuZ3RoPjE1PC9MZW5ndGg+DQogICAgICA8L1JhbmdlPg0KICAgICAgPFJlZmVyZW5jZT4NCiAgICAgICAgPFJlZmVyZW5jZVR5cGVJZD5Db250cmlidXRpb248L1JlZmVyZW5jZVR5cGVJZD4NCiAgICAgICAgPEF1dGhvcnM+DQogICAgICAgICAgPFBlcnNvbj4NCiAgICAgICAgICAgIDxGaXJzdE5hbWU+UGF1bDwvRmlyc3ROYW1lPg0KICAgICAgICAgICAgPExhc3ROYW1lPlRheWxvcjwvTGFzdE5hbWU+DQogICAgICAgICAgICA8TWlkZGxlTmFtZT5N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Xlsb3IgMTk4MzogMTg8L1RleHQ+DQogICAgPC9UZXh0VW5pdD4NCiAgPC9UZXh0VW5pdHM+DQo8L1BsYWNlaG9sZGVyPg==</w:instrText>
      </w:r>
      <w:r w:rsidR="00BA6215">
        <w:rPr>
          <w:rStyle w:val="Citation"/>
          <w:szCs w:val="19"/>
        </w:rPr>
        <w:fldChar w:fldCharType="separate"/>
      </w:r>
      <w:bookmarkStart w:id="1251" w:name="_CTVP00174dadffa58004c059439ffdb64f1d867"/>
      <w:r w:rsidR="0092006B">
        <w:rPr>
          <w:rStyle w:val="Citation"/>
          <w:szCs w:val="19"/>
        </w:rPr>
        <w:t>Taylor 1983: 18</w:t>
      </w:r>
      <w:bookmarkEnd w:id="1251"/>
      <w:r w:rsidR="00BA6215">
        <w:rPr>
          <w:rStyle w:val="Citation"/>
          <w:szCs w:val="19"/>
        </w:rPr>
        <w:fldChar w:fldCharType="end"/>
      </w:r>
      <w:r w:rsidR="009C1E18">
        <w:rPr>
          <w:rStyle w:val="Citation"/>
        </w:rPr>
        <w:t>;</w:t>
      </w:r>
      <w:r w:rsidRPr="009E49EE">
        <w:t xml:space="preserve"> </w:t>
      </w:r>
      <w:r w:rsidR="00BA6215">
        <w:rPr>
          <w:rStyle w:val="Citation"/>
          <w:szCs w:val="19"/>
        </w:rPr>
        <w:fldChar w:fldCharType="begin"/>
      </w:r>
      <w:r w:rsidR="0092451D">
        <w:rPr>
          <w:rStyle w:val="Citation"/>
          <w:szCs w:val="19"/>
        </w:rPr>
        <w:instrText>ADDIN CITAVI.PLACEHOLDER 71cf4f2e-c5a9-4811-bf8f-35e46b06cb96 PFBsYWNlaG9sZGVyPg0KICA8QWRkSW5WZXJzaW9uPjUuMi4wLjg8L0FkZEluVmVyc2lvbj4NCiAgPElkPjcxY2Y0ZjJlLWM1YTktNDgxMS1iZjhmLTM1ZTQ2YjA2Y2I5NjwvSWQ+DQogIDxFbnRyaWVzPg0KICAgIDxFbnRyeT4NCiAgICAgIDxJZD4zNmQ1ZWFmNC1jNTdkLTQ2MGMtOGExMy1hOGFlN2JkODFjZjM8L0lkPg0KICAgICAgPE5vUGFyPnRydWU8L05vUGFy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FhNTkxM2E3LWU1NmItNDdiYy1iOWMzLTEwNzI5MGViNTY3M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gMTk4Mzog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b29yaG9ldmUgMTk4MzogNDwvVGV4dD4NCiAgICA8L1RleHRVbml0Pg0KICA8L1RleHRVbml0cz4NCjwvUGxhY2Vob2xkZXI+</w:instrText>
      </w:r>
      <w:r w:rsidR="00BA6215">
        <w:rPr>
          <w:rStyle w:val="Citation"/>
          <w:szCs w:val="19"/>
        </w:rPr>
        <w:fldChar w:fldCharType="separate"/>
      </w:r>
      <w:bookmarkStart w:id="1252" w:name="_CTVP00171cf4f2ec5a94811bf8f35e46b06cb96"/>
      <w:r w:rsidR="0092006B">
        <w:rPr>
          <w:rStyle w:val="Citation"/>
          <w:szCs w:val="19"/>
        </w:rPr>
        <w:t>Voorhoeve 1983: 4</w:t>
      </w:r>
      <w:bookmarkEnd w:id="1252"/>
      <w:r w:rsidR="00BA6215">
        <w:rPr>
          <w:rStyle w:val="Citation"/>
          <w:szCs w:val="19"/>
        </w:rPr>
        <w:fldChar w:fldCharType="end"/>
      </w:r>
      <w:r w:rsidR="009C1E18">
        <w:rPr>
          <w:rStyle w:val="Citation"/>
        </w:rPr>
        <w:t>;</w:t>
      </w:r>
      <w:r w:rsidRPr="0090507A">
        <w:t xml:space="preserve"> </w:t>
      </w:r>
      <w:r w:rsidR="00BA6215">
        <w:rPr>
          <w:rStyle w:val="Citation"/>
          <w:szCs w:val="19"/>
        </w:rPr>
        <w:fldChar w:fldCharType="begin"/>
      </w:r>
      <w:r w:rsidR="003A5B20">
        <w:rPr>
          <w:rStyle w:val="Citation"/>
          <w:szCs w:val="19"/>
        </w:rPr>
        <w:instrText>ADDIN CITAVI.PLACEHOLDER 1db7e3c6-2939-4595-8e8b-bc8bdad7fdc2 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5MaXRhbWFodXB1dHR5IDIwMTI6IDEz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XRhbWFodXB1dHR5IDIwMTI6IDEzMzwvVGV4dD4NCiAgICA8L1RleHRVbml0Pg0KICA8L1RleHRVbml0cz4NCjwvUGxhY2Vob2xkZXI+</w:instrText>
      </w:r>
      <w:r w:rsidR="00BA6215">
        <w:rPr>
          <w:rStyle w:val="Citation"/>
          <w:szCs w:val="19"/>
        </w:rPr>
        <w:fldChar w:fldCharType="separate"/>
      </w:r>
      <w:bookmarkStart w:id="1253" w:name="_CTVP0011db7e3c6293945958e8bbc8bdad7fdc2"/>
      <w:r w:rsidR="0092006B">
        <w:rPr>
          <w:rStyle w:val="Citation"/>
          <w:szCs w:val="19"/>
        </w:rPr>
        <w:t>Litamahuputty 2012: 133</w:t>
      </w:r>
      <w:bookmarkEnd w:id="1253"/>
      <w:r w:rsidR="00BA6215">
        <w:rPr>
          <w:rStyle w:val="Citation"/>
          <w:szCs w:val="19"/>
        </w:rPr>
        <w:fldChar w:fldCharType="end"/>
      </w:r>
      <w:r w:rsidR="00BE4303" w:rsidRPr="00BE4303">
        <w:t>)</w:t>
      </w:r>
      <w:r w:rsidRPr="0090507A">
        <w:t xml:space="preserve">. In these varieties the prefix is always realized as </w:t>
      </w:r>
      <w:r w:rsidRPr="0090507A">
        <w:rPr>
          <w:rStyle w:val="ChItalBold"/>
          <w:szCs w:val="19"/>
        </w:rPr>
        <w:t>ta</w:t>
      </w:r>
      <w:r w:rsidRPr="0090507A">
        <w:rPr>
          <w:szCs w:val="19"/>
        </w:rPr>
        <w:t>­</w:t>
      </w:r>
      <w:r w:rsidRPr="0090507A">
        <w:t xml:space="preserve">. Instead, the </w:t>
      </w:r>
      <w:r w:rsidR="000C1A46" w:rsidRPr="009D104A">
        <w:rPr>
          <w:rStyle w:val="ChSmallCapsItalBold"/>
        </w:rPr>
        <w:t>ter­</w:t>
      </w:r>
      <w:r w:rsidRPr="0090507A">
        <w:t xml:space="preserve">prefixed </w:t>
      </w:r>
      <w:r>
        <w:t xml:space="preserve">items </w:t>
      </w:r>
      <w:r w:rsidRPr="0090507A">
        <w:t xml:space="preserve">have more resemblance with the corresponding </w:t>
      </w:r>
      <w:r>
        <w:t xml:space="preserve">items in </w:t>
      </w:r>
      <w:r w:rsidRPr="0090507A">
        <w:t>Indonesian</w:t>
      </w:r>
      <w:r w:rsidR="00A16369">
        <w:t>,</w:t>
      </w:r>
      <w:r w:rsidRPr="0090507A">
        <w:t xml:space="preserve"> </w:t>
      </w:r>
      <w:r>
        <w:t xml:space="preserve">where the prefix is realized </w:t>
      </w:r>
      <w:r w:rsidRPr="00F17D9E">
        <w:rPr>
          <w:szCs w:val="18"/>
        </w:rPr>
        <w:t>as</w:t>
      </w:r>
      <w:r>
        <w:rPr>
          <w:szCs w:val="18"/>
        </w:rPr>
        <w:t xml:space="preserve"> </w:t>
      </w:r>
      <w:r w:rsidRPr="00F17D9E">
        <w:rPr>
          <w:rStyle w:val="ChItalBold"/>
          <w:szCs w:val="18"/>
        </w:rPr>
        <w:t>ter</w:t>
      </w:r>
      <w:r w:rsidRPr="0090507A">
        <w:rPr>
          <w:szCs w:val="19"/>
        </w:rPr>
        <w:t>­</w:t>
      </w:r>
      <w:r w:rsidR="00317A48">
        <w:rPr>
          <w:szCs w:val="18"/>
        </w:rPr>
        <w:t>.</w:t>
      </w:r>
      <w:r w:rsidR="00877B38">
        <w:rPr>
          <w:szCs w:val="18"/>
        </w:rPr>
        <w:t xml:space="preserve"> </w:t>
      </w:r>
      <w:r w:rsidR="00317A48">
        <w:rPr>
          <w:szCs w:val="18"/>
        </w:rPr>
        <w:t xml:space="preserve">In addition, </w:t>
      </w:r>
      <w:r w:rsidR="00877B38">
        <w:t xml:space="preserve">in </w:t>
      </w:r>
      <w:r w:rsidR="00317A48">
        <w:t>Larantuka Malay</w:t>
      </w:r>
      <w:r w:rsidR="006D067D">
        <w:t xml:space="preserve"> the prefix is also realized as </w:t>
      </w:r>
      <w:r w:rsidR="006D067D">
        <w:rPr>
          <w:rStyle w:val="ChItalBold"/>
          <w:szCs w:val="19"/>
        </w:rPr>
        <w:t>tə(</w:t>
      </w:r>
      <w:r w:rsidR="006D067D" w:rsidRPr="0090507A">
        <w:rPr>
          <w:rStyle w:val="ChItalBold"/>
          <w:szCs w:val="19"/>
        </w:rPr>
        <w:t>r</w:t>
      </w:r>
      <w:r w:rsidR="006D067D">
        <w:rPr>
          <w:rStyle w:val="ChItalBold"/>
          <w:szCs w:val="19"/>
        </w:rPr>
        <w:t>)</w:t>
      </w:r>
      <w:r w:rsidR="006D067D" w:rsidRPr="0090507A">
        <w:rPr>
          <w:szCs w:val="19"/>
        </w:rPr>
        <w:t>­</w:t>
      </w:r>
      <w:r w:rsidR="006D067D" w:rsidRPr="005C5E49">
        <w:t xml:space="preserve"> </w:t>
      </w:r>
      <w:r w:rsidR="00BA6215">
        <w:rPr>
          <w:rStyle w:val="Citation"/>
        </w:rPr>
        <w:fldChar w:fldCharType="begin"/>
      </w:r>
      <w:r w:rsidR="0092451D">
        <w:rPr>
          <w:rStyle w:val="Citation"/>
        </w:rPr>
        <w:instrText>ADDIN CITAVI.PLACEHOLDER 8f9bec59-de5e-4d7a-bf2d-3ec41556c351 PFBsYWNlaG9sZGVyPg0KICA8QWRkSW5WZXJzaW9uPjUuMi4wLjg8L0FkZEluVmVyc2lvbj4NCiAgPElkPjhmOWJlYzU5LWRlNWUtNGQ3YS1iZjJkLTNlYzQxNTU2YzM1MTwvSWQ+DQogIDxFbnRyaWVzPg0KICAgIDxFbnRyeT4NCiAgICAgIDxJZD5mODNlNjYzMS1kMTU4LTRhNjEtOWFmZC1kNzJmOGQyZTI0NzY8L0lkPg0KICAgICAgPFBhZ2VSYW5nZT48IVtDREFUQVs8c3A+DQogIDxuPjI1Mzwvbj4NCiAgPGluPnRydWU8L2luPg0KICA8b3M+MjUzPC9vcz4NCiAgPHBzPjI1MzwvcHM+DQo8L3NwPg0KPG9zPjI1Mzwvb3M+XV0+PC9QYWdlUmFuZ2U+DQogICAgICA8U3RhcnRQYWdlPjI1Mz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Tc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y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OiAyNTMpPC9UZXh0Pg0KICAgIDwvVGV4dFVuaXQ+DQogIDwvVGV4dFVuaXRzPg0KPC9QbGFjZWhvbGRlcj4=</w:instrText>
      </w:r>
      <w:r w:rsidR="00BA6215">
        <w:rPr>
          <w:rStyle w:val="Citation"/>
        </w:rPr>
        <w:fldChar w:fldCharType="separate"/>
      </w:r>
      <w:bookmarkStart w:id="1254" w:name="_CTVP0018f9bec59de5e4d7abf2d3ec41556c351"/>
      <w:r w:rsidR="0092006B">
        <w:rPr>
          <w:rStyle w:val="Citation"/>
        </w:rPr>
        <w:t>(Paauw 2009: 253)</w:t>
      </w:r>
      <w:bookmarkEnd w:id="1254"/>
      <w:r w:rsidR="00BA6215">
        <w:rPr>
          <w:rStyle w:val="Citation"/>
        </w:rPr>
        <w:fldChar w:fldCharType="end"/>
      </w:r>
      <w:r w:rsidR="006D067D" w:rsidRPr="005C5E49">
        <w:t>.</w:t>
      </w:r>
      <w:r w:rsidR="006D067D">
        <w:t xml:space="preserve"> </w:t>
      </w:r>
      <w:r>
        <w:rPr>
          <w:szCs w:val="18"/>
        </w:rPr>
        <w:t xml:space="preserve">The different behavior of Papuan Malay </w:t>
      </w:r>
      <w:r w:rsidR="000C1A46" w:rsidRPr="009D104A">
        <w:rPr>
          <w:rStyle w:val="ChSmallCapsItalBold"/>
        </w:rPr>
        <w:t>ter­</w:t>
      </w:r>
      <w:r>
        <w:rPr>
          <w:szCs w:val="18"/>
        </w:rPr>
        <w:t xml:space="preserve"> supports the conclusion put forward in</w:t>
      </w:r>
      <w:r w:rsidR="00BD7CBB">
        <w:rPr>
          <w:szCs w:val="18"/>
        </w:rPr>
        <w:t xml:space="preserve"> §</w:t>
      </w:r>
      <w:r w:rsidR="00BD7CBB">
        <w:rPr>
          <w:szCs w:val="18"/>
        </w:rPr>
        <w:fldChar w:fldCharType="begin"/>
      </w:r>
      <w:r w:rsidR="00BD7CBB">
        <w:rPr>
          <w:szCs w:val="18"/>
        </w:rPr>
        <w:instrText xml:space="preserve"> REF _Ref438030300 \w \h </w:instrText>
      </w:r>
      <w:r w:rsidR="00BD7CBB">
        <w:rPr>
          <w:szCs w:val="18"/>
        </w:rPr>
      </w:r>
      <w:r w:rsidR="00BD7CBB">
        <w:rPr>
          <w:szCs w:val="18"/>
        </w:rPr>
        <w:fldChar w:fldCharType="separate"/>
      </w:r>
      <w:r w:rsidR="00154D81">
        <w:rPr>
          <w:szCs w:val="18"/>
          <w:cs/>
        </w:rPr>
        <w:t>‎</w:t>
      </w:r>
      <w:r w:rsidR="00154D81">
        <w:rPr>
          <w:szCs w:val="18"/>
        </w:rPr>
        <w:t>1.8</w:t>
      </w:r>
      <w:r w:rsidR="00BD7CBB">
        <w:rPr>
          <w:szCs w:val="18"/>
        </w:rPr>
        <w:fldChar w:fldCharType="end"/>
      </w:r>
      <w:r>
        <w:rPr>
          <w:szCs w:val="18"/>
        </w:rPr>
        <w:t xml:space="preserve"> that the history of Papuan Malay is different from that of the other eastern Malay varieties.</w:t>
      </w:r>
    </w:p>
    <w:p w14:paraId="555F32A7" w14:textId="77777777" w:rsidR="00672641" w:rsidRDefault="00672641" w:rsidP="00672641">
      <w:pPr>
        <w:pStyle w:val="Heading4"/>
        <w:rPr>
          <w:szCs w:val="19"/>
        </w:rPr>
      </w:pPr>
      <w:bookmarkStart w:id="1255" w:name="_Ref336339154"/>
      <w:bookmarkStart w:id="1256" w:name="_Toc339537735"/>
      <w:bookmarkStart w:id="1257" w:name="_Ref336259786"/>
      <w:r w:rsidRPr="0090507A">
        <w:rPr>
          <w:szCs w:val="19"/>
        </w:rPr>
        <w:t>Prefixed items derived from</w:t>
      </w:r>
      <w:r>
        <w:t xml:space="preserve"> bi</w:t>
      </w:r>
      <w:r>
        <w:rPr>
          <w:szCs w:val="19"/>
        </w:rPr>
        <w:t>valent</w:t>
      </w:r>
      <w:r w:rsidRPr="0090507A">
        <w:rPr>
          <w:szCs w:val="19"/>
        </w:rPr>
        <w:t xml:space="preserve"> verbal bases</w:t>
      </w:r>
      <w:bookmarkEnd w:id="1255"/>
      <w:bookmarkEnd w:id="1256"/>
    </w:p>
    <w:p w14:paraId="4027203D" w14:textId="77777777" w:rsidR="00672641" w:rsidRDefault="00672641" w:rsidP="00580697">
      <w:pPr>
        <w:pStyle w:val="Body0005after"/>
        <w:rPr>
          <w:lang w:eastAsia="en-US"/>
        </w:rPr>
      </w:pPr>
      <w:r w:rsidRPr="0090507A">
        <w:t>The corpus contai</w:t>
      </w:r>
      <w:r>
        <w:t>ns 38</w:t>
      </w:r>
      <w:r w:rsidRPr="0090507A">
        <w:t xml:space="preserve"> </w:t>
      </w:r>
      <w:r w:rsidR="000C1A46" w:rsidRPr="009D104A">
        <w:rPr>
          <w:rStyle w:val="ChSmallCapsItalBold"/>
        </w:rPr>
        <w:t>ter­</w:t>
      </w:r>
      <w:r w:rsidRPr="0090507A">
        <w:t>prefixed</w:t>
      </w:r>
      <w:r>
        <w:t xml:space="preserve"> lexemes </w:t>
      </w:r>
      <w:r>
        <w:rPr>
          <w:szCs w:val="19"/>
        </w:rPr>
        <w:t>(with 153 tokens)</w:t>
      </w:r>
      <w:r w:rsidRPr="0090507A">
        <w:t xml:space="preserve"> </w:t>
      </w:r>
      <w:r>
        <w:t>with bi</w:t>
      </w:r>
      <w:r>
        <w:rPr>
          <w:szCs w:val="19"/>
        </w:rPr>
        <w:t>valent</w:t>
      </w:r>
      <w:r>
        <w:t xml:space="preserve"> </w:t>
      </w:r>
      <w:r w:rsidRPr="0090507A">
        <w:t xml:space="preserve">verbal </w:t>
      </w:r>
      <w:r w:rsidRPr="0031158B">
        <w:t>base words (BW)</w:t>
      </w:r>
      <w:r>
        <w:t xml:space="preserve">, as </w:t>
      </w:r>
      <w:r w:rsidRPr="0090507A">
        <w:t xml:space="preserve">listed in </w:t>
      </w:r>
      <w:r>
        <w:fldChar w:fldCharType="begin"/>
      </w:r>
      <w:r>
        <w:instrText xml:space="preserve"> REF _Ref357331886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3</w:t>
      </w:r>
      <w:r>
        <w:fldChar w:fldCharType="end"/>
      </w:r>
      <w:r>
        <w:t xml:space="preserve">. The affixation derives </w:t>
      </w:r>
      <w:r>
        <w:rPr>
          <w:szCs w:val="19"/>
        </w:rPr>
        <w:t>monovalent</w:t>
      </w:r>
      <w:r>
        <w:t xml:space="preserve"> verbs with non-agent arguments through a valency-changing operation, in which </w:t>
      </w:r>
      <w:r w:rsidR="000C1A46" w:rsidRPr="009D104A">
        <w:rPr>
          <w:rStyle w:val="ChSmallCapsItalBold"/>
        </w:rPr>
        <w:t>ter­</w:t>
      </w:r>
      <w:r w:rsidRPr="00FA1A0C">
        <w:t xml:space="preserve"> </w:t>
      </w:r>
      <w:r>
        <w:t>removes agent arguments</w:t>
      </w:r>
      <w:r w:rsidRPr="00E85300">
        <w:t>.</w:t>
      </w:r>
      <w:r>
        <w:t xml:space="preserve"> </w:t>
      </w:r>
      <w:r>
        <w:rPr>
          <w:szCs w:val="19"/>
        </w:rPr>
        <w:t xml:space="preserve">All but one of the derived lexemes are </w:t>
      </w:r>
      <w:r>
        <w:rPr>
          <w:lang w:eastAsia="en-US"/>
        </w:rPr>
        <w:t xml:space="preserve">low frequency words (37 lexemes, attested with less than 20 tokens). Besides, </w:t>
      </w:r>
      <w:r w:rsidRPr="00E4451A">
        <w:rPr>
          <w:szCs w:val="19"/>
        </w:rPr>
        <w:t xml:space="preserve">the token frequencies for the respective bases are (much) higher for </w:t>
      </w:r>
      <w:r>
        <w:rPr>
          <w:szCs w:val="19"/>
        </w:rPr>
        <w:t xml:space="preserve">most </w:t>
      </w:r>
      <w:r w:rsidRPr="00E4451A">
        <w:rPr>
          <w:szCs w:val="19"/>
        </w:rPr>
        <w:t xml:space="preserve">of the derived </w:t>
      </w:r>
      <w:r>
        <w:rPr>
          <w:szCs w:val="19"/>
        </w:rPr>
        <w:t xml:space="preserve">words (29 </w:t>
      </w:r>
      <w:r w:rsidRPr="00E4451A">
        <w:rPr>
          <w:szCs w:val="19"/>
        </w:rPr>
        <w:t>lexemes</w:t>
      </w:r>
      <w:r>
        <w:rPr>
          <w:szCs w:val="19"/>
        </w:rPr>
        <w:t>).</w:t>
      </w:r>
    </w:p>
    <w:p w14:paraId="380C8965" w14:textId="77777777" w:rsidR="00672641" w:rsidRDefault="00672641" w:rsidP="00672641">
      <w:pPr>
        <w:pStyle w:val="Caption"/>
        <w:rPr>
          <w:szCs w:val="19"/>
        </w:rPr>
      </w:pPr>
      <w:bookmarkStart w:id="1258" w:name="_Ref357331886"/>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3</w:t>
      </w:r>
      <w:r w:rsidR="00F207A1">
        <w:rPr>
          <w:szCs w:val="19"/>
        </w:rPr>
        <w:fldChar w:fldCharType="end"/>
      </w:r>
      <w:bookmarkEnd w:id="1258"/>
      <w:r w:rsidRPr="0090507A">
        <w:rPr>
          <w:szCs w:val="19"/>
        </w:rPr>
        <w:t>:</w:t>
      </w:r>
      <w:r w:rsidRPr="0090507A">
        <w:rPr>
          <w:szCs w:val="19"/>
        </w:rPr>
        <w:tab/>
      </w:r>
      <w:r>
        <w:rPr>
          <w:szCs w:val="19"/>
        </w:rPr>
        <w:t>Affixation with</w:t>
      </w:r>
      <w:r w:rsidRPr="0090507A">
        <w:rPr>
          <w:szCs w:val="19"/>
        </w:rPr>
        <w:t xml:space="preserve"> </w:t>
      </w:r>
      <w:r w:rsidR="000C1A46" w:rsidRPr="009D104A">
        <w:rPr>
          <w:rStyle w:val="ChSmallCapsItalBold"/>
        </w:rPr>
        <w:t>ter­</w:t>
      </w:r>
      <w:r w:rsidRPr="0090507A">
        <w:rPr>
          <w:szCs w:val="19"/>
        </w:rPr>
        <w:t xml:space="preserve"> </w:t>
      </w:r>
      <w:r>
        <w:rPr>
          <w:szCs w:val="19"/>
        </w:rPr>
        <w:t>of</w:t>
      </w:r>
      <w:r>
        <w:t xml:space="preserve"> bi</w:t>
      </w:r>
      <w:r>
        <w:rPr>
          <w:szCs w:val="19"/>
        </w:rPr>
        <w:t>valent</w:t>
      </w:r>
      <w:r w:rsidRPr="0090507A">
        <w:rPr>
          <w:szCs w:val="19"/>
        </w:rPr>
        <w:t xml:space="preserve"> verbal bases</w:t>
      </w:r>
      <w:r>
        <w:rPr>
          <w:rStyle w:val="FootnoteReference"/>
          <w:szCs w:val="19"/>
        </w:rPr>
        <w:footnoteReference w:id="112"/>
      </w:r>
    </w:p>
    <w:tbl>
      <w:tblPr>
        <w:tblW w:w="6718" w:type="dxa"/>
        <w:tblInd w:w="170" w:type="dxa"/>
        <w:tblBorders>
          <w:bottom w:val="single" w:sz="4" w:space="0" w:color="auto"/>
        </w:tblBorders>
        <w:tblLayout w:type="fixed"/>
        <w:tblLook w:val="01E0" w:firstRow="1" w:lastRow="1" w:firstColumn="1" w:lastColumn="1" w:noHBand="0" w:noVBand="0"/>
      </w:tblPr>
      <w:tblGrid>
        <w:gridCol w:w="992"/>
        <w:gridCol w:w="1304"/>
        <w:gridCol w:w="1219"/>
        <w:gridCol w:w="1729"/>
        <w:gridCol w:w="765"/>
        <w:gridCol w:w="709"/>
      </w:tblGrid>
      <w:tr w:rsidR="00AC23C4" w:rsidRPr="00626ADA" w14:paraId="35E4618E" w14:textId="77777777" w:rsidTr="00622C05">
        <w:trPr>
          <w:tblHeader/>
        </w:trPr>
        <w:tc>
          <w:tcPr>
            <w:tcW w:w="992" w:type="dxa"/>
            <w:tcBorders>
              <w:top w:val="single" w:sz="4" w:space="0" w:color="auto"/>
              <w:bottom w:val="single" w:sz="4" w:space="0" w:color="auto"/>
            </w:tcBorders>
            <w:shd w:val="clear" w:color="auto" w:fill="auto"/>
          </w:tcPr>
          <w:p w14:paraId="53FFBB3C" w14:textId="77777777" w:rsidR="00672641" w:rsidRPr="00AC23C4" w:rsidRDefault="00672641" w:rsidP="00672641">
            <w:pPr>
              <w:pStyle w:val="TableHd"/>
              <w:rPr>
                <w:szCs w:val="19"/>
              </w:rPr>
            </w:pPr>
            <w:r w:rsidRPr="00AC23C4">
              <w:rPr>
                <w:szCs w:val="19"/>
              </w:rPr>
              <w:t>BW</w:t>
            </w:r>
          </w:p>
        </w:tc>
        <w:tc>
          <w:tcPr>
            <w:tcW w:w="1304" w:type="dxa"/>
            <w:tcBorders>
              <w:top w:val="single" w:sz="4" w:space="0" w:color="auto"/>
              <w:bottom w:val="single" w:sz="4" w:space="0" w:color="auto"/>
            </w:tcBorders>
            <w:shd w:val="clear" w:color="auto" w:fill="auto"/>
          </w:tcPr>
          <w:p w14:paraId="14BEDAF2" w14:textId="77777777" w:rsidR="00672641" w:rsidRPr="00AC23C4" w:rsidRDefault="00672641" w:rsidP="00672641">
            <w:pPr>
              <w:pStyle w:val="TableHd"/>
              <w:rPr>
                <w:szCs w:val="19"/>
              </w:rPr>
            </w:pPr>
            <w:r w:rsidRPr="00AC23C4">
              <w:rPr>
                <w:szCs w:val="19"/>
              </w:rPr>
              <w:t>Gloss</w:t>
            </w:r>
          </w:p>
        </w:tc>
        <w:tc>
          <w:tcPr>
            <w:tcW w:w="1219" w:type="dxa"/>
            <w:tcBorders>
              <w:top w:val="single" w:sz="4" w:space="0" w:color="auto"/>
              <w:bottom w:val="single" w:sz="4" w:space="0" w:color="auto"/>
            </w:tcBorders>
            <w:shd w:val="clear" w:color="auto" w:fill="auto"/>
          </w:tcPr>
          <w:p w14:paraId="78E229D6" w14:textId="77777777" w:rsidR="00672641" w:rsidRPr="00AC23C4" w:rsidRDefault="00672641" w:rsidP="00672641">
            <w:pPr>
              <w:pStyle w:val="TableHd"/>
              <w:rPr>
                <w:szCs w:val="19"/>
              </w:rPr>
            </w:pPr>
            <w:r w:rsidRPr="00AC23C4">
              <w:rPr>
                <w:szCs w:val="19"/>
              </w:rPr>
              <w:t>Item</w:t>
            </w:r>
          </w:p>
        </w:tc>
        <w:tc>
          <w:tcPr>
            <w:tcW w:w="1729" w:type="dxa"/>
            <w:tcBorders>
              <w:top w:val="single" w:sz="4" w:space="0" w:color="auto"/>
              <w:bottom w:val="single" w:sz="4" w:space="0" w:color="auto"/>
            </w:tcBorders>
            <w:shd w:val="clear" w:color="auto" w:fill="auto"/>
          </w:tcPr>
          <w:p w14:paraId="176BF23A" w14:textId="77777777" w:rsidR="00672641" w:rsidRPr="00AC23C4" w:rsidRDefault="00672641" w:rsidP="00672641">
            <w:pPr>
              <w:pStyle w:val="TableHd"/>
              <w:rPr>
                <w:szCs w:val="19"/>
              </w:rPr>
            </w:pPr>
            <w:r w:rsidRPr="00AC23C4">
              <w:rPr>
                <w:szCs w:val="19"/>
              </w:rPr>
              <w:t>Gloss</w:t>
            </w:r>
          </w:p>
        </w:tc>
        <w:tc>
          <w:tcPr>
            <w:tcW w:w="765" w:type="dxa"/>
            <w:tcBorders>
              <w:top w:val="single" w:sz="4" w:space="0" w:color="auto"/>
              <w:bottom w:val="single" w:sz="4" w:space="0" w:color="auto"/>
            </w:tcBorders>
            <w:shd w:val="clear" w:color="auto" w:fill="auto"/>
          </w:tcPr>
          <w:p w14:paraId="23385BBC" w14:textId="77777777" w:rsidR="00672641" w:rsidRPr="00AC23C4" w:rsidRDefault="000C1A46" w:rsidP="00672641">
            <w:pPr>
              <w:pStyle w:val="TableHd"/>
              <w:rPr>
                <w:szCs w:val="19"/>
              </w:rPr>
            </w:pPr>
            <w:r w:rsidRPr="009D104A">
              <w:rPr>
                <w:rStyle w:val="ChSmallCapsItalBold"/>
              </w:rPr>
              <w:t>ter­</w:t>
            </w:r>
            <w:r w:rsidR="00672641" w:rsidRPr="00AC23C4">
              <w:rPr>
                <w:szCs w:val="19"/>
              </w:rPr>
              <w:t xml:space="preserve"> #</w:t>
            </w:r>
          </w:p>
        </w:tc>
        <w:tc>
          <w:tcPr>
            <w:tcW w:w="709" w:type="dxa"/>
            <w:tcBorders>
              <w:top w:val="single" w:sz="4" w:space="0" w:color="auto"/>
              <w:bottom w:val="single" w:sz="4" w:space="0" w:color="auto"/>
            </w:tcBorders>
            <w:shd w:val="clear" w:color="auto" w:fill="auto"/>
          </w:tcPr>
          <w:p w14:paraId="44240BC5" w14:textId="77777777" w:rsidR="00672641" w:rsidRPr="00AC23C4" w:rsidRDefault="00672641" w:rsidP="00672641">
            <w:pPr>
              <w:pStyle w:val="TableHd"/>
              <w:rPr>
                <w:szCs w:val="19"/>
              </w:rPr>
            </w:pPr>
            <w:r w:rsidRPr="00AC23C4">
              <w:rPr>
                <w:szCs w:val="19"/>
              </w:rPr>
              <w:t>BW #</w:t>
            </w:r>
          </w:p>
        </w:tc>
      </w:tr>
      <w:tr w:rsidR="00AC23C4" w:rsidRPr="00626ADA" w14:paraId="6B6062B5" w14:textId="77777777" w:rsidTr="00622C05">
        <w:tc>
          <w:tcPr>
            <w:tcW w:w="992" w:type="dxa"/>
            <w:tcBorders>
              <w:top w:val="single" w:sz="4" w:space="0" w:color="auto"/>
            </w:tcBorders>
            <w:shd w:val="clear" w:color="auto" w:fill="auto"/>
          </w:tcPr>
          <w:p w14:paraId="157F4806" w14:textId="77777777" w:rsidR="00672641" w:rsidRPr="00AC23C4" w:rsidRDefault="00672641" w:rsidP="00672641">
            <w:pPr>
              <w:pStyle w:val="TableCell2-0Break"/>
              <w:rPr>
                <w:rStyle w:val="ChItalBold"/>
                <w:szCs w:val="19"/>
              </w:rPr>
            </w:pPr>
            <w:r w:rsidRPr="00AC23C4">
              <w:rPr>
                <w:rStyle w:val="ChItalBold"/>
                <w:szCs w:val="19"/>
              </w:rPr>
              <w:t>jadi</w:t>
            </w:r>
          </w:p>
        </w:tc>
        <w:tc>
          <w:tcPr>
            <w:tcW w:w="1304" w:type="dxa"/>
            <w:tcBorders>
              <w:top w:val="single" w:sz="4" w:space="0" w:color="auto"/>
            </w:tcBorders>
            <w:shd w:val="clear" w:color="auto" w:fill="auto"/>
          </w:tcPr>
          <w:p w14:paraId="4EFAD3F0" w14:textId="7D67978B" w:rsidR="00672641" w:rsidRPr="00626ADA" w:rsidRDefault="00B7093A" w:rsidP="00672641">
            <w:pPr>
              <w:pStyle w:val="TableCell2-0Break"/>
            </w:pPr>
            <w:r>
              <w:t>‘</w:t>
            </w:r>
            <w:r w:rsidR="00672641" w:rsidRPr="0090507A">
              <w:t>become</w:t>
            </w:r>
            <w:r>
              <w:t>’</w:t>
            </w:r>
          </w:p>
        </w:tc>
        <w:tc>
          <w:tcPr>
            <w:tcW w:w="1219" w:type="dxa"/>
            <w:tcBorders>
              <w:top w:val="single" w:sz="4" w:space="0" w:color="auto"/>
            </w:tcBorders>
            <w:shd w:val="clear" w:color="auto" w:fill="auto"/>
          </w:tcPr>
          <w:p w14:paraId="07A17C27" w14:textId="77777777" w:rsidR="00672641" w:rsidRPr="00AA7902" w:rsidRDefault="00672641" w:rsidP="00672641">
            <w:pPr>
              <w:pStyle w:val="TableCell2-0Break"/>
              <w:rPr>
                <w:rStyle w:val="ChItalBold"/>
              </w:rPr>
            </w:pPr>
            <w:r w:rsidRPr="00AA7902">
              <w:rPr>
                <w:rStyle w:val="ChItalBold"/>
              </w:rPr>
              <w:t>terjadi</w:t>
            </w:r>
          </w:p>
        </w:tc>
        <w:tc>
          <w:tcPr>
            <w:tcW w:w="1729" w:type="dxa"/>
            <w:tcBorders>
              <w:top w:val="single" w:sz="4" w:space="0" w:color="auto"/>
            </w:tcBorders>
            <w:shd w:val="clear" w:color="auto" w:fill="auto"/>
          </w:tcPr>
          <w:p w14:paraId="59248F1A" w14:textId="5FFC3CF2" w:rsidR="00672641" w:rsidRPr="00626ADA" w:rsidRDefault="00B7093A" w:rsidP="00672641">
            <w:pPr>
              <w:pStyle w:val="TableCell2-0Break"/>
            </w:pPr>
            <w:r>
              <w:t>‘</w:t>
            </w:r>
            <w:r w:rsidR="00672641" w:rsidRPr="0090507A">
              <w:t>happen</w:t>
            </w:r>
            <w:r>
              <w:t>’</w:t>
            </w:r>
          </w:p>
        </w:tc>
        <w:tc>
          <w:tcPr>
            <w:tcW w:w="765" w:type="dxa"/>
            <w:tcBorders>
              <w:top w:val="single" w:sz="4" w:space="0" w:color="auto"/>
            </w:tcBorders>
            <w:shd w:val="clear" w:color="auto" w:fill="auto"/>
          </w:tcPr>
          <w:p w14:paraId="6A92B55B" w14:textId="77777777" w:rsidR="00672641" w:rsidRPr="00626ADA" w:rsidRDefault="00672641" w:rsidP="00AC23C4">
            <w:pPr>
              <w:pStyle w:val="TableCell2-0Break"/>
              <w:ind w:right="85"/>
              <w:jc w:val="right"/>
            </w:pPr>
            <w:r w:rsidRPr="0090507A">
              <w:t>3</w:t>
            </w:r>
            <w:r>
              <w:t>9</w:t>
            </w:r>
          </w:p>
        </w:tc>
        <w:tc>
          <w:tcPr>
            <w:tcW w:w="709" w:type="dxa"/>
            <w:tcBorders>
              <w:top w:val="single" w:sz="4" w:space="0" w:color="auto"/>
            </w:tcBorders>
            <w:shd w:val="clear" w:color="auto" w:fill="auto"/>
          </w:tcPr>
          <w:p w14:paraId="194446E4" w14:textId="77777777" w:rsidR="00672641" w:rsidRPr="00626ADA" w:rsidRDefault="00672641" w:rsidP="00AC23C4">
            <w:pPr>
              <w:pStyle w:val="TableCell2-0Break"/>
              <w:ind w:right="85"/>
              <w:jc w:val="right"/>
            </w:pPr>
            <w:r w:rsidRPr="0090507A">
              <w:t>120</w:t>
            </w:r>
          </w:p>
        </w:tc>
      </w:tr>
      <w:tr w:rsidR="00AC23C4" w:rsidRPr="00626ADA" w14:paraId="0304E44B" w14:textId="77777777" w:rsidTr="00622C05">
        <w:tc>
          <w:tcPr>
            <w:tcW w:w="992" w:type="dxa"/>
            <w:shd w:val="clear" w:color="auto" w:fill="auto"/>
          </w:tcPr>
          <w:p w14:paraId="6BB79756" w14:textId="77777777" w:rsidR="00672641" w:rsidRPr="00AC23C4" w:rsidRDefault="00672641" w:rsidP="00672641">
            <w:pPr>
              <w:rPr>
                <w:rStyle w:val="ChItalBold"/>
                <w:szCs w:val="19"/>
              </w:rPr>
            </w:pPr>
            <w:r w:rsidRPr="00AC23C4">
              <w:rPr>
                <w:rStyle w:val="ChItalBold"/>
                <w:szCs w:val="19"/>
              </w:rPr>
              <w:t>paksa</w:t>
            </w:r>
          </w:p>
        </w:tc>
        <w:tc>
          <w:tcPr>
            <w:tcW w:w="1304" w:type="dxa"/>
            <w:shd w:val="clear" w:color="auto" w:fill="auto"/>
          </w:tcPr>
          <w:p w14:paraId="7D35B97F" w14:textId="4247DE16" w:rsidR="00672641" w:rsidRPr="00626ADA" w:rsidRDefault="00B7093A" w:rsidP="00672641">
            <w:r>
              <w:t>‘</w:t>
            </w:r>
            <w:r w:rsidR="00672641" w:rsidRPr="0090507A">
              <w:t>force</w:t>
            </w:r>
            <w:r>
              <w:t>’</w:t>
            </w:r>
          </w:p>
        </w:tc>
        <w:tc>
          <w:tcPr>
            <w:tcW w:w="1219" w:type="dxa"/>
            <w:shd w:val="clear" w:color="auto" w:fill="auto"/>
          </w:tcPr>
          <w:p w14:paraId="111A35B3" w14:textId="77777777" w:rsidR="00672641" w:rsidRPr="00AA7902" w:rsidRDefault="00672641" w:rsidP="00672641">
            <w:pPr>
              <w:rPr>
                <w:rStyle w:val="ChItalBold"/>
              </w:rPr>
            </w:pPr>
            <w:r w:rsidRPr="00AA7902">
              <w:rPr>
                <w:rStyle w:val="ChItalBold"/>
              </w:rPr>
              <w:t>terpaksa</w:t>
            </w:r>
          </w:p>
        </w:tc>
        <w:tc>
          <w:tcPr>
            <w:tcW w:w="1729" w:type="dxa"/>
            <w:shd w:val="clear" w:color="auto" w:fill="auto"/>
          </w:tcPr>
          <w:p w14:paraId="358AD18B" w14:textId="7F4E48D2" w:rsidR="00672641" w:rsidRPr="00626ADA" w:rsidRDefault="00B7093A" w:rsidP="00672641">
            <w:r>
              <w:t>‘</w:t>
            </w:r>
            <w:r w:rsidR="00672641" w:rsidRPr="0090507A">
              <w:t>be forced</w:t>
            </w:r>
            <w:r>
              <w:t>’</w:t>
            </w:r>
          </w:p>
        </w:tc>
        <w:tc>
          <w:tcPr>
            <w:tcW w:w="765" w:type="dxa"/>
            <w:shd w:val="clear" w:color="auto" w:fill="auto"/>
          </w:tcPr>
          <w:p w14:paraId="2995A035" w14:textId="77777777" w:rsidR="00672641" w:rsidRPr="00626ADA" w:rsidRDefault="00672641" w:rsidP="00AC23C4">
            <w:pPr>
              <w:ind w:right="85"/>
              <w:jc w:val="right"/>
            </w:pPr>
            <w:r w:rsidRPr="0090507A">
              <w:t>10</w:t>
            </w:r>
          </w:p>
        </w:tc>
        <w:tc>
          <w:tcPr>
            <w:tcW w:w="709" w:type="dxa"/>
            <w:shd w:val="clear" w:color="auto" w:fill="auto"/>
          </w:tcPr>
          <w:p w14:paraId="6C2FDB81" w14:textId="77777777" w:rsidR="00672641" w:rsidRPr="00626ADA" w:rsidRDefault="00672641" w:rsidP="00AC23C4">
            <w:pPr>
              <w:ind w:right="85"/>
              <w:jc w:val="right"/>
            </w:pPr>
            <w:r w:rsidRPr="0090507A">
              <w:t>10</w:t>
            </w:r>
          </w:p>
        </w:tc>
      </w:tr>
      <w:tr w:rsidR="00AC23C4" w:rsidRPr="00AC23C4" w14:paraId="2E13C688" w14:textId="77777777" w:rsidTr="00622C05">
        <w:tc>
          <w:tcPr>
            <w:tcW w:w="992" w:type="dxa"/>
            <w:shd w:val="clear" w:color="auto" w:fill="auto"/>
          </w:tcPr>
          <w:p w14:paraId="6DB6D19B" w14:textId="77777777" w:rsidR="00672641" w:rsidRPr="00AC23C4" w:rsidRDefault="00672641" w:rsidP="00672641">
            <w:pPr>
              <w:rPr>
                <w:rStyle w:val="ChItalBold"/>
                <w:szCs w:val="19"/>
              </w:rPr>
            </w:pPr>
            <w:r w:rsidRPr="00AC23C4">
              <w:rPr>
                <w:rStyle w:val="ChItalBold"/>
                <w:szCs w:val="19"/>
              </w:rPr>
              <w:t>masuk</w:t>
            </w:r>
          </w:p>
        </w:tc>
        <w:tc>
          <w:tcPr>
            <w:tcW w:w="1304" w:type="dxa"/>
            <w:shd w:val="clear" w:color="auto" w:fill="auto"/>
          </w:tcPr>
          <w:p w14:paraId="199428A4" w14:textId="05F23D19" w:rsidR="00672641" w:rsidRPr="00AC23C4" w:rsidRDefault="00B7093A" w:rsidP="00672641">
            <w:pPr>
              <w:rPr>
                <w:szCs w:val="19"/>
              </w:rPr>
            </w:pPr>
            <w:r>
              <w:rPr>
                <w:szCs w:val="19"/>
              </w:rPr>
              <w:t>‘</w:t>
            </w:r>
            <w:r w:rsidR="00672641" w:rsidRPr="00AC23C4">
              <w:rPr>
                <w:szCs w:val="19"/>
              </w:rPr>
              <w:t>enter</w:t>
            </w:r>
            <w:r>
              <w:rPr>
                <w:szCs w:val="19"/>
              </w:rPr>
              <w:t>’</w:t>
            </w:r>
          </w:p>
        </w:tc>
        <w:tc>
          <w:tcPr>
            <w:tcW w:w="1219" w:type="dxa"/>
            <w:shd w:val="clear" w:color="auto" w:fill="auto"/>
          </w:tcPr>
          <w:p w14:paraId="63E7D366" w14:textId="77777777" w:rsidR="00672641" w:rsidRPr="00AA7902" w:rsidRDefault="00672641" w:rsidP="00672641">
            <w:pPr>
              <w:rPr>
                <w:rStyle w:val="ChItalBold"/>
              </w:rPr>
            </w:pPr>
            <w:r w:rsidRPr="00AA7902">
              <w:rPr>
                <w:rStyle w:val="ChItalBold"/>
              </w:rPr>
              <w:t>termasuk</w:t>
            </w:r>
          </w:p>
        </w:tc>
        <w:tc>
          <w:tcPr>
            <w:tcW w:w="1729" w:type="dxa"/>
            <w:shd w:val="clear" w:color="auto" w:fill="auto"/>
          </w:tcPr>
          <w:p w14:paraId="4FA5D642" w14:textId="42D2CCCE" w:rsidR="00672641" w:rsidRPr="00AC23C4" w:rsidRDefault="00B7093A" w:rsidP="00672641">
            <w:pPr>
              <w:rPr>
                <w:szCs w:val="19"/>
              </w:rPr>
            </w:pPr>
            <w:r>
              <w:rPr>
                <w:szCs w:val="19"/>
              </w:rPr>
              <w:t>‘</w:t>
            </w:r>
            <w:r w:rsidR="00672641" w:rsidRPr="00AC23C4">
              <w:rPr>
                <w:szCs w:val="19"/>
              </w:rPr>
              <w:t>be included</w:t>
            </w:r>
            <w:r>
              <w:rPr>
                <w:szCs w:val="19"/>
              </w:rPr>
              <w:t>’</w:t>
            </w:r>
          </w:p>
        </w:tc>
        <w:tc>
          <w:tcPr>
            <w:tcW w:w="765" w:type="dxa"/>
            <w:shd w:val="clear" w:color="auto" w:fill="auto"/>
          </w:tcPr>
          <w:p w14:paraId="28197287" w14:textId="77777777" w:rsidR="00672641" w:rsidRPr="00AC23C4" w:rsidRDefault="00672641" w:rsidP="00AC23C4">
            <w:pPr>
              <w:ind w:right="85"/>
              <w:jc w:val="right"/>
              <w:rPr>
                <w:szCs w:val="19"/>
              </w:rPr>
            </w:pPr>
            <w:r w:rsidRPr="00AC23C4">
              <w:rPr>
                <w:szCs w:val="19"/>
              </w:rPr>
              <w:t>9</w:t>
            </w:r>
          </w:p>
        </w:tc>
        <w:tc>
          <w:tcPr>
            <w:tcW w:w="709" w:type="dxa"/>
            <w:shd w:val="clear" w:color="auto" w:fill="auto"/>
          </w:tcPr>
          <w:p w14:paraId="734B62A2" w14:textId="77777777" w:rsidR="00672641" w:rsidRPr="00AC23C4" w:rsidRDefault="00672641" w:rsidP="00AC23C4">
            <w:pPr>
              <w:ind w:right="85"/>
              <w:jc w:val="right"/>
              <w:rPr>
                <w:sz w:val="19"/>
                <w:szCs w:val="19"/>
              </w:rPr>
            </w:pPr>
            <w:r w:rsidRPr="00AC23C4">
              <w:rPr>
                <w:szCs w:val="19"/>
              </w:rPr>
              <w:t>261</w:t>
            </w:r>
          </w:p>
        </w:tc>
      </w:tr>
      <w:tr w:rsidR="00AC23C4" w:rsidRPr="00626ADA" w14:paraId="386C96EE" w14:textId="77777777" w:rsidTr="00622C05">
        <w:tc>
          <w:tcPr>
            <w:tcW w:w="992" w:type="dxa"/>
            <w:shd w:val="clear" w:color="auto" w:fill="auto"/>
          </w:tcPr>
          <w:p w14:paraId="47B4159D" w14:textId="77777777" w:rsidR="00672641" w:rsidRPr="00AC23C4" w:rsidRDefault="00672641" w:rsidP="00672641">
            <w:pPr>
              <w:rPr>
                <w:rStyle w:val="ChItalBold"/>
                <w:szCs w:val="19"/>
              </w:rPr>
            </w:pPr>
            <w:r w:rsidRPr="00AC23C4">
              <w:rPr>
                <w:rStyle w:val="ChItalBold"/>
                <w:szCs w:val="19"/>
              </w:rPr>
              <w:t>putar</w:t>
            </w:r>
          </w:p>
        </w:tc>
        <w:tc>
          <w:tcPr>
            <w:tcW w:w="1304" w:type="dxa"/>
            <w:shd w:val="clear" w:color="auto" w:fill="auto"/>
          </w:tcPr>
          <w:p w14:paraId="62AE0971" w14:textId="729B674A" w:rsidR="00672641" w:rsidRPr="00626ADA" w:rsidRDefault="00B7093A" w:rsidP="00672641">
            <w:r>
              <w:t>‘</w:t>
            </w:r>
            <w:r w:rsidR="00672641" w:rsidRPr="0090507A">
              <w:t>turn around</w:t>
            </w:r>
            <w:r>
              <w:t>’</w:t>
            </w:r>
          </w:p>
        </w:tc>
        <w:tc>
          <w:tcPr>
            <w:tcW w:w="1219" w:type="dxa"/>
            <w:shd w:val="clear" w:color="auto" w:fill="auto"/>
          </w:tcPr>
          <w:p w14:paraId="49AD12FC" w14:textId="77777777" w:rsidR="00672641" w:rsidRPr="00AA7902" w:rsidRDefault="00672641" w:rsidP="00672641">
            <w:pPr>
              <w:rPr>
                <w:rStyle w:val="ChItalBold"/>
              </w:rPr>
            </w:pPr>
            <w:r w:rsidRPr="00AA7902">
              <w:rPr>
                <w:rStyle w:val="ChItalBold"/>
              </w:rPr>
              <w:t>taputar</w:t>
            </w:r>
          </w:p>
        </w:tc>
        <w:tc>
          <w:tcPr>
            <w:tcW w:w="1729" w:type="dxa"/>
            <w:shd w:val="clear" w:color="auto" w:fill="auto"/>
          </w:tcPr>
          <w:p w14:paraId="0FBE2CB6" w14:textId="40358A06" w:rsidR="00672641" w:rsidRPr="00626ADA" w:rsidRDefault="00B7093A" w:rsidP="00672641">
            <w:r>
              <w:t>‘</w:t>
            </w:r>
            <w:r w:rsidR="00672641" w:rsidRPr="0090507A">
              <w:t>be turned around</w:t>
            </w:r>
            <w:r>
              <w:t>’</w:t>
            </w:r>
          </w:p>
        </w:tc>
        <w:tc>
          <w:tcPr>
            <w:tcW w:w="765" w:type="dxa"/>
            <w:shd w:val="clear" w:color="auto" w:fill="auto"/>
          </w:tcPr>
          <w:p w14:paraId="0DC5E975" w14:textId="77777777" w:rsidR="00672641" w:rsidRPr="00626ADA" w:rsidRDefault="00672641" w:rsidP="00AC23C4">
            <w:pPr>
              <w:ind w:right="85"/>
              <w:jc w:val="right"/>
            </w:pPr>
            <w:r w:rsidRPr="0090507A">
              <w:t>9</w:t>
            </w:r>
          </w:p>
        </w:tc>
        <w:tc>
          <w:tcPr>
            <w:tcW w:w="709" w:type="dxa"/>
            <w:shd w:val="clear" w:color="auto" w:fill="auto"/>
          </w:tcPr>
          <w:p w14:paraId="7C99EED7" w14:textId="77777777" w:rsidR="00672641" w:rsidRPr="00626ADA" w:rsidRDefault="00672641" w:rsidP="00AC23C4">
            <w:pPr>
              <w:ind w:right="85"/>
              <w:jc w:val="right"/>
            </w:pPr>
            <w:r w:rsidRPr="0090507A">
              <w:t>33</w:t>
            </w:r>
          </w:p>
        </w:tc>
      </w:tr>
      <w:tr w:rsidR="00AC23C4" w:rsidRPr="00626ADA" w14:paraId="531EDB08" w14:textId="77777777" w:rsidTr="00622C05">
        <w:tc>
          <w:tcPr>
            <w:tcW w:w="992" w:type="dxa"/>
            <w:shd w:val="clear" w:color="auto" w:fill="auto"/>
          </w:tcPr>
          <w:p w14:paraId="38E706CC" w14:textId="77777777" w:rsidR="00672641" w:rsidRPr="00AC23C4" w:rsidRDefault="00672641" w:rsidP="00672641">
            <w:pPr>
              <w:rPr>
                <w:rStyle w:val="ChItalBold"/>
                <w:szCs w:val="19"/>
              </w:rPr>
            </w:pPr>
            <w:r w:rsidRPr="00AC23C4">
              <w:rPr>
                <w:rStyle w:val="ChItalBold"/>
                <w:szCs w:val="19"/>
              </w:rPr>
              <w:t>goyang</w:t>
            </w:r>
          </w:p>
        </w:tc>
        <w:tc>
          <w:tcPr>
            <w:tcW w:w="1304" w:type="dxa"/>
            <w:shd w:val="clear" w:color="auto" w:fill="auto"/>
          </w:tcPr>
          <w:p w14:paraId="11FC8DE3" w14:textId="65256FAB" w:rsidR="00672641" w:rsidRPr="00626ADA" w:rsidRDefault="00B7093A" w:rsidP="00672641">
            <w:r>
              <w:t>‘</w:t>
            </w:r>
            <w:r w:rsidR="00672641" w:rsidRPr="0090507A">
              <w:t>shake</w:t>
            </w:r>
            <w:r>
              <w:t>’</w:t>
            </w:r>
          </w:p>
        </w:tc>
        <w:tc>
          <w:tcPr>
            <w:tcW w:w="1219" w:type="dxa"/>
            <w:shd w:val="clear" w:color="auto" w:fill="auto"/>
          </w:tcPr>
          <w:p w14:paraId="20DC05C6" w14:textId="77777777" w:rsidR="00672641" w:rsidRPr="00AA7902" w:rsidRDefault="00672641" w:rsidP="00672641">
            <w:pPr>
              <w:rPr>
                <w:rStyle w:val="ChItalBold"/>
              </w:rPr>
            </w:pPr>
            <w:r w:rsidRPr="00AA7902">
              <w:rPr>
                <w:rStyle w:val="ChItalBold"/>
              </w:rPr>
              <w:t>tagoyang</w:t>
            </w:r>
          </w:p>
        </w:tc>
        <w:tc>
          <w:tcPr>
            <w:tcW w:w="1729" w:type="dxa"/>
            <w:shd w:val="clear" w:color="auto" w:fill="auto"/>
          </w:tcPr>
          <w:p w14:paraId="33D63B45" w14:textId="1907ED46" w:rsidR="00672641" w:rsidRPr="00626ADA" w:rsidRDefault="00B7093A" w:rsidP="00672641">
            <w:r>
              <w:t>‘</w:t>
            </w:r>
            <w:r w:rsidR="00672641" w:rsidRPr="0090507A">
              <w:t>be shaken</w:t>
            </w:r>
            <w:r>
              <w:t>’</w:t>
            </w:r>
          </w:p>
        </w:tc>
        <w:tc>
          <w:tcPr>
            <w:tcW w:w="765" w:type="dxa"/>
            <w:shd w:val="clear" w:color="auto" w:fill="auto"/>
          </w:tcPr>
          <w:p w14:paraId="3CACA4B4" w14:textId="77777777" w:rsidR="00672641" w:rsidRPr="00626ADA" w:rsidRDefault="00672641" w:rsidP="00AC23C4">
            <w:pPr>
              <w:ind w:right="85"/>
              <w:jc w:val="right"/>
            </w:pPr>
            <w:r w:rsidRPr="0090507A">
              <w:t>9</w:t>
            </w:r>
          </w:p>
        </w:tc>
        <w:tc>
          <w:tcPr>
            <w:tcW w:w="709" w:type="dxa"/>
            <w:shd w:val="clear" w:color="auto" w:fill="auto"/>
          </w:tcPr>
          <w:p w14:paraId="463750AD" w14:textId="77777777" w:rsidR="00672641" w:rsidRPr="00626ADA" w:rsidRDefault="00672641" w:rsidP="00AC23C4">
            <w:pPr>
              <w:ind w:right="85"/>
              <w:jc w:val="right"/>
            </w:pPr>
            <w:r w:rsidRPr="0090507A">
              <w:t>10</w:t>
            </w:r>
          </w:p>
        </w:tc>
      </w:tr>
      <w:tr w:rsidR="00AC23C4" w:rsidRPr="00626ADA" w14:paraId="2E2451D5" w14:textId="77777777" w:rsidTr="00622C05">
        <w:tc>
          <w:tcPr>
            <w:tcW w:w="992" w:type="dxa"/>
            <w:shd w:val="clear" w:color="auto" w:fill="auto"/>
          </w:tcPr>
          <w:p w14:paraId="61C5A81B" w14:textId="77777777" w:rsidR="00672641" w:rsidRPr="00AC23C4" w:rsidRDefault="00672641" w:rsidP="00672641">
            <w:pPr>
              <w:rPr>
                <w:rStyle w:val="ChItalBold"/>
                <w:szCs w:val="19"/>
              </w:rPr>
            </w:pPr>
            <w:r w:rsidRPr="00AC23C4">
              <w:rPr>
                <w:rStyle w:val="ChItalBold"/>
                <w:szCs w:val="19"/>
              </w:rPr>
              <w:t>gantong</w:t>
            </w:r>
          </w:p>
        </w:tc>
        <w:tc>
          <w:tcPr>
            <w:tcW w:w="1304" w:type="dxa"/>
            <w:shd w:val="clear" w:color="auto" w:fill="auto"/>
          </w:tcPr>
          <w:p w14:paraId="76CF0AB7" w14:textId="47AFB20E" w:rsidR="00672641" w:rsidRPr="00626ADA" w:rsidRDefault="00B7093A" w:rsidP="00672641">
            <w:r>
              <w:t>‘</w:t>
            </w:r>
            <w:r w:rsidR="00672641" w:rsidRPr="0090507A">
              <w:t>suspend</w:t>
            </w:r>
            <w:r>
              <w:t>’</w:t>
            </w:r>
          </w:p>
        </w:tc>
        <w:tc>
          <w:tcPr>
            <w:tcW w:w="1219" w:type="dxa"/>
            <w:shd w:val="clear" w:color="auto" w:fill="auto"/>
          </w:tcPr>
          <w:p w14:paraId="7FDB18CB" w14:textId="77777777" w:rsidR="00672641" w:rsidRPr="00AA7902" w:rsidRDefault="00672641" w:rsidP="00672641">
            <w:pPr>
              <w:rPr>
                <w:rStyle w:val="ChItalBold"/>
              </w:rPr>
            </w:pPr>
            <w:r w:rsidRPr="00AA7902">
              <w:rPr>
                <w:rStyle w:val="ChItalBold"/>
              </w:rPr>
              <w:t>tergantong</w:t>
            </w:r>
          </w:p>
        </w:tc>
        <w:tc>
          <w:tcPr>
            <w:tcW w:w="1729" w:type="dxa"/>
            <w:shd w:val="clear" w:color="auto" w:fill="auto"/>
          </w:tcPr>
          <w:p w14:paraId="13532FF1" w14:textId="30DE2285" w:rsidR="00672641" w:rsidRPr="00626ADA" w:rsidRDefault="00B7093A" w:rsidP="00672641">
            <w:r>
              <w:t>‘</w:t>
            </w:r>
            <w:r w:rsidR="00672641" w:rsidRPr="0090507A">
              <w:t xml:space="preserve">be </w:t>
            </w:r>
            <w:r w:rsidR="00672641" w:rsidRPr="00144A5D">
              <w:t>dependent</w:t>
            </w:r>
            <w:r>
              <w:t>’</w:t>
            </w:r>
          </w:p>
        </w:tc>
        <w:tc>
          <w:tcPr>
            <w:tcW w:w="765" w:type="dxa"/>
            <w:shd w:val="clear" w:color="auto" w:fill="auto"/>
          </w:tcPr>
          <w:p w14:paraId="7962DE54" w14:textId="77777777" w:rsidR="00672641" w:rsidRPr="00626ADA" w:rsidRDefault="00672641" w:rsidP="00AC23C4">
            <w:pPr>
              <w:ind w:right="85"/>
              <w:jc w:val="right"/>
            </w:pPr>
            <w:r w:rsidRPr="0090507A">
              <w:t>7</w:t>
            </w:r>
          </w:p>
        </w:tc>
        <w:tc>
          <w:tcPr>
            <w:tcW w:w="709" w:type="dxa"/>
            <w:shd w:val="clear" w:color="auto" w:fill="auto"/>
          </w:tcPr>
          <w:p w14:paraId="60F83C0B" w14:textId="77777777" w:rsidR="00672641" w:rsidRPr="00AC23C4" w:rsidRDefault="00672641" w:rsidP="00AC23C4">
            <w:pPr>
              <w:ind w:right="85"/>
              <w:jc w:val="right"/>
              <w:rPr>
                <w:sz w:val="19"/>
              </w:rPr>
            </w:pPr>
            <w:r w:rsidRPr="0090507A">
              <w:t>14</w:t>
            </w:r>
          </w:p>
        </w:tc>
      </w:tr>
      <w:tr w:rsidR="00AC23C4" w:rsidRPr="00626ADA" w14:paraId="7C3D398C" w14:textId="77777777" w:rsidTr="00622C05">
        <w:tc>
          <w:tcPr>
            <w:tcW w:w="992" w:type="dxa"/>
            <w:shd w:val="clear" w:color="auto" w:fill="auto"/>
          </w:tcPr>
          <w:p w14:paraId="42641811" w14:textId="77777777" w:rsidR="00672641" w:rsidRPr="00AC23C4" w:rsidRDefault="00672641" w:rsidP="00672641">
            <w:pPr>
              <w:rPr>
                <w:rStyle w:val="ChItalBold"/>
                <w:szCs w:val="19"/>
              </w:rPr>
            </w:pPr>
            <w:r w:rsidRPr="00AC23C4">
              <w:rPr>
                <w:rStyle w:val="ChItalBold"/>
                <w:szCs w:val="19"/>
              </w:rPr>
              <w:t>lipat</w:t>
            </w:r>
          </w:p>
        </w:tc>
        <w:tc>
          <w:tcPr>
            <w:tcW w:w="1304" w:type="dxa"/>
            <w:shd w:val="clear" w:color="auto" w:fill="auto"/>
          </w:tcPr>
          <w:p w14:paraId="14FC2D27" w14:textId="69A460A1" w:rsidR="00672641" w:rsidRPr="00626ADA" w:rsidRDefault="00B7093A" w:rsidP="00672641">
            <w:r>
              <w:t>‘</w:t>
            </w:r>
            <w:r w:rsidR="00672641" w:rsidRPr="0090507A">
              <w:t>fold</w:t>
            </w:r>
            <w:r>
              <w:t>’</w:t>
            </w:r>
          </w:p>
        </w:tc>
        <w:tc>
          <w:tcPr>
            <w:tcW w:w="1219" w:type="dxa"/>
            <w:shd w:val="clear" w:color="auto" w:fill="auto"/>
          </w:tcPr>
          <w:p w14:paraId="295CF701" w14:textId="77777777" w:rsidR="00672641" w:rsidRPr="00AA7902" w:rsidRDefault="00672641" w:rsidP="00672641">
            <w:pPr>
              <w:rPr>
                <w:rStyle w:val="ChItalBold"/>
              </w:rPr>
            </w:pPr>
            <w:r w:rsidRPr="00AA7902">
              <w:rPr>
                <w:rStyle w:val="ChItalBold"/>
              </w:rPr>
              <w:t>talipat</w:t>
            </w:r>
          </w:p>
        </w:tc>
        <w:tc>
          <w:tcPr>
            <w:tcW w:w="1729" w:type="dxa"/>
            <w:shd w:val="clear" w:color="auto" w:fill="auto"/>
          </w:tcPr>
          <w:p w14:paraId="6E7C9FED" w14:textId="4AB7F524" w:rsidR="00672641" w:rsidRPr="00626ADA" w:rsidRDefault="00B7093A" w:rsidP="00672641">
            <w:r>
              <w:t>‘</w:t>
            </w:r>
            <w:r w:rsidR="00672641" w:rsidRPr="0090507A">
              <w:t>be folded</w:t>
            </w:r>
            <w:r>
              <w:t>’</w:t>
            </w:r>
          </w:p>
        </w:tc>
        <w:tc>
          <w:tcPr>
            <w:tcW w:w="765" w:type="dxa"/>
            <w:shd w:val="clear" w:color="auto" w:fill="auto"/>
          </w:tcPr>
          <w:p w14:paraId="3E103AA3" w14:textId="77777777" w:rsidR="00672641" w:rsidRPr="00626ADA" w:rsidRDefault="00672641" w:rsidP="00AC23C4">
            <w:pPr>
              <w:ind w:right="85"/>
              <w:jc w:val="right"/>
            </w:pPr>
            <w:r w:rsidRPr="0090507A">
              <w:t>7</w:t>
            </w:r>
          </w:p>
        </w:tc>
        <w:tc>
          <w:tcPr>
            <w:tcW w:w="709" w:type="dxa"/>
            <w:shd w:val="clear" w:color="auto" w:fill="auto"/>
          </w:tcPr>
          <w:p w14:paraId="0FA65CA7" w14:textId="77777777" w:rsidR="00672641" w:rsidRPr="00AC23C4" w:rsidRDefault="00672641" w:rsidP="00AC23C4">
            <w:pPr>
              <w:ind w:right="85"/>
              <w:jc w:val="right"/>
              <w:rPr>
                <w:sz w:val="19"/>
              </w:rPr>
            </w:pPr>
            <w:r w:rsidRPr="0090507A">
              <w:t>1</w:t>
            </w:r>
          </w:p>
        </w:tc>
      </w:tr>
      <w:tr w:rsidR="00AC23C4" w:rsidRPr="00AC23C4" w14:paraId="227BEF6F" w14:textId="77777777" w:rsidTr="00622C05">
        <w:tc>
          <w:tcPr>
            <w:tcW w:w="992" w:type="dxa"/>
            <w:shd w:val="clear" w:color="auto" w:fill="auto"/>
          </w:tcPr>
          <w:p w14:paraId="53D5A99E" w14:textId="77777777" w:rsidR="00672641" w:rsidRPr="00AC23C4" w:rsidRDefault="00672641" w:rsidP="00672641">
            <w:pPr>
              <w:rPr>
                <w:rStyle w:val="ChItalBold"/>
                <w:szCs w:val="19"/>
              </w:rPr>
            </w:pPr>
            <w:r w:rsidRPr="00AC23C4">
              <w:rPr>
                <w:rStyle w:val="ChItalBold"/>
                <w:szCs w:val="19"/>
              </w:rPr>
              <w:t>buka</w:t>
            </w:r>
          </w:p>
        </w:tc>
        <w:tc>
          <w:tcPr>
            <w:tcW w:w="1304" w:type="dxa"/>
            <w:shd w:val="clear" w:color="auto" w:fill="auto"/>
          </w:tcPr>
          <w:p w14:paraId="46D8F2AE" w14:textId="4735F5FE" w:rsidR="00672641" w:rsidRPr="00AC23C4" w:rsidRDefault="00B7093A" w:rsidP="00672641">
            <w:pPr>
              <w:rPr>
                <w:szCs w:val="19"/>
              </w:rPr>
            </w:pPr>
            <w:r>
              <w:rPr>
                <w:szCs w:val="19"/>
              </w:rPr>
              <w:t>‘</w:t>
            </w:r>
            <w:r w:rsidR="00672641" w:rsidRPr="00AC23C4">
              <w:rPr>
                <w:szCs w:val="19"/>
              </w:rPr>
              <w:t>open</w:t>
            </w:r>
            <w:r>
              <w:rPr>
                <w:szCs w:val="19"/>
              </w:rPr>
              <w:t>’</w:t>
            </w:r>
          </w:p>
        </w:tc>
        <w:tc>
          <w:tcPr>
            <w:tcW w:w="1219" w:type="dxa"/>
            <w:shd w:val="clear" w:color="auto" w:fill="auto"/>
          </w:tcPr>
          <w:p w14:paraId="0BE2E6B7" w14:textId="77777777" w:rsidR="00672641" w:rsidRPr="00AA7902" w:rsidRDefault="00672641" w:rsidP="00672641">
            <w:pPr>
              <w:rPr>
                <w:rStyle w:val="ChItalBold"/>
              </w:rPr>
            </w:pPr>
            <w:r w:rsidRPr="00AA7902">
              <w:rPr>
                <w:rStyle w:val="ChItalBold"/>
              </w:rPr>
              <w:t>terbuka</w:t>
            </w:r>
          </w:p>
        </w:tc>
        <w:tc>
          <w:tcPr>
            <w:tcW w:w="1729" w:type="dxa"/>
            <w:shd w:val="clear" w:color="auto" w:fill="auto"/>
          </w:tcPr>
          <w:p w14:paraId="1AB9A45E" w14:textId="74F76B7F" w:rsidR="00672641" w:rsidRPr="00AC23C4" w:rsidRDefault="00B7093A" w:rsidP="00AC23C4">
            <w:pPr>
              <w:autoSpaceDE w:val="0"/>
              <w:autoSpaceDN w:val="0"/>
              <w:adjustRightInd w:val="0"/>
              <w:rPr>
                <w:szCs w:val="19"/>
              </w:rPr>
            </w:pPr>
            <w:r>
              <w:rPr>
                <w:szCs w:val="19"/>
              </w:rPr>
              <w:t>‘</w:t>
            </w:r>
            <w:r w:rsidR="00672641" w:rsidRPr="00AC23C4">
              <w:rPr>
                <w:szCs w:val="19"/>
              </w:rPr>
              <w:t>be opened</w:t>
            </w:r>
            <w:r>
              <w:rPr>
                <w:szCs w:val="19"/>
              </w:rPr>
              <w:t>’</w:t>
            </w:r>
          </w:p>
        </w:tc>
        <w:tc>
          <w:tcPr>
            <w:tcW w:w="765" w:type="dxa"/>
            <w:shd w:val="clear" w:color="auto" w:fill="auto"/>
          </w:tcPr>
          <w:p w14:paraId="5EE3723A" w14:textId="77777777" w:rsidR="00672641" w:rsidRPr="00AC23C4" w:rsidRDefault="00672641" w:rsidP="00AC23C4">
            <w:pPr>
              <w:ind w:right="85"/>
              <w:jc w:val="right"/>
              <w:rPr>
                <w:szCs w:val="19"/>
              </w:rPr>
            </w:pPr>
            <w:r w:rsidRPr="00AC23C4">
              <w:rPr>
                <w:szCs w:val="19"/>
              </w:rPr>
              <w:t>6</w:t>
            </w:r>
          </w:p>
        </w:tc>
        <w:tc>
          <w:tcPr>
            <w:tcW w:w="709" w:type="dxa"/>
            <w:shd w:val="clear" w:color="auto" w:fill="auto"/>
          </w:tcPr>
          <w:p w14:paraId="56A2113B" w14:textId="77777777" w:rsidR="00672641" w:rsidRPr="00AC23C4" w:rsidRDefault="00672641" w:rsidP="00AC23C4">
            <w:pPr>
              <w:ind w:right="85"/>
              <w:jc w:val="right"/>
              <w:rPr>
                <w:sz w:val="19"/>
                <w:szCs w:val="19"/>
              </w:rPr>
            </w:pPr>
            <w:r w:rsidRPr="00AC23C4">
              <w:rPr>
                <w:szCs w:val="19"/>
              </w:rPr>
              <w:t>1</w:t>
            </w:r>
          </w:p>
        </w:tc>
      </w:tr>
      <w:tr w:rsidR="00AC23C4" w:rsidRPr="00626ADA" w14:paraId="65B6B289" w14:textId="77777777" w:rsidTr="00622C05">
        <w:tc>
          <w:tcPr>
            <w:tcW w:w="992" w:type="dxa"/>
            <w:shd w:val="clear" w:color="auto" w:fill="auto"/>
          </w:tcPr>
          <w:p w14:paraId="079D377D" w14:textId="77777777" w:rsidR="00672641" w:rsidRPr="00AC23C4" w:rsidRDefault="00672641" w:rsidP="00672641">
            <w:pPr>
              <w:rPr>
                <w:rStyle w:val="ChItalBold"/>
                <w:szCs w:val="19"/>
              </w:rPr>
            </w:pPr>
            <w:r w:rsidRPr="00AC23C4">
              <w:rPr>
                <w:rStyle w:val="ChItalBold"/>
                <w:szCs w:val="19"/>
              </w:rPr>
              <w:t>angkat</w:t>
            </w:r>
          </w:p>
        </w:tc>
        <w:tc>
          <w:tcPr>
            <w:tcW w:w="1304" w:type="dxa"/>
            <w:shd w:val="clear" w:color="auto" w:fill="auto"/>
          </w:tcPr>
          <w:p w14:paraId="356678CC" w14:textId="31EF0355" w:rsidR="00672641" w:rsidRPr="00626ADA" w:rsidRDefault="00B7093A" w:rsidP="00672641">
            <w:r>
              <w:t>‘</w:t>
            </w:r>
            <w:r w:rsidR="00672641" w:rsidRPr="0090507A">
              <w:t>lift</w:t>
            </w:r>
            <w:r>
              <w:t>’</w:t>
            </w:r>
          </w:p>
        </w:tc>
        <w:tc>
          <w:tcPr>
            <w:tcW w:w="1219" w:type="dxa"/>
            <w:shd w:val="clear" w:color="auto" w:fill="auto"/>
          </w:tcPr>
          <w:p w14:paraId="37350167" w14:textId="77777777" w:rsidR="00672641" w:rsidRPr="00AA7902" w:rsidRDefault="00672641" w:rsidP="00672641">
            <w:pPr>
              <w:rPr>
                <w:rStyle w:val="ChItalBold"/>
              </w:rPr>
            </w:pPr>
            <w:r w:rsidRPr="00AA7902">
              <w:rPr>
                <w:rStyle w:val="ChItalBold"/>
              </w:rPr>
              <w:t>trangkat</w:t>
            </w:r>
          </w:p>
        </w:tc>
        <w:tc>
          <w:tcPr>
            <w:tcW w:w="1729" w:type="dxa"/>
            <w:shd w:val="clear" w:color="auto" w:fill="auto"/>
          </w:tcPr>
          <w:p w14:paraId="0783975A" w14:textId="2EEBAABD" w:rsidR="00672641" w:rsidRPr="00626ADA" w:rsidRDefault="00B7093A" w:rsidP="00672641">
            <w:r>
              <w:t>‘</w:t>
            </w:r>
            <w:r w:rsidR="00672641">
              <w:t>be lifted</w:t>
            </w:r>
            <w:r>
              <w:t>’</w:t>
            </w:r>
          </w:p>
        </w:tc>
        <w:tc>
          <w:tcPr>
            <w:tcW w:w="765" w:type="dxa"/>
            <w:shd w:val="clear" w:color="auto" w:fill="auto"/>
          </w:tcPr>
          <w:p w14:paraId="5E51FD62" w14:textId="77777777" w:rsidR="00672641" w:rsidRPr="00626ADA" w:rsidRDefault="00672641" w:rsidP="00AC23C4">
            <w:pPr>
              <w:ind w:right="85"/>
              <w:jc w:val="right"/>
            </w:pPr>
            <w:r w:rsidRPr="0090507A">
              <w:t>5</w:t>
            </w:r>
          </w:p>
        </w:tc>
        <w:tc>
          <w:tcPr>
            <w:tcW w:w="709" w:type="dxa"/>
            <w:shd w:val="clear" w:color="auto" w:fill="auto"/>
          </w:tcPr>
          <w:p w14:paraId="0A728075" w14:textId="77777777" w:rsidR="00672641" w:rsidRPr="00AC23C4" w:rsidRDefault="00672641" w:rsidP="00AC23C4">
            <w:pPr>
              <w:ind w:right="85"/>
              <w:jc w:val="right"/>
              <w:rPr>
                <w:sz w:val="19"/>
              </w:rPr>
            </w:pPr>
            <w:r w:rsidRPr="0090507A">
              <w:t>81</w:t>
            </w:r>
          </w:p>
        </w:tc>
      </w:tr>
      <w:tr w:rsidR="00AC23C4" w:rsidRPr="00626ADA" w14:paraId="5B5751D5" w14:textId="77777777" w:rsidTr="00622C05">
        <w:tc>
          <w:tcPr>
            <w:tcW w:w="992" w:type="dxa"/>
            <w:shd w:val="clear" w:color="auto" w:fill="auto"/>
          </w:tcPr>
          <w:p w14:paraId="2CEC2E27" w14:textId="77777777" w:rsidR="00672641" w:rsidRPr="00AC23C4" w:rsidRDefault="00672641" w:rsidP="00672641">
            <w:pPr>
              <w:rPr>
                <w:rStyle w:val="ChItalBold"/>
                <w:szCs w:val="19"/>
              </w:rPr>
            </w:pPr>
            <w:r w:rsidRPr="00AC23C4">
              <w:rPr>
                <w:rStyle w:val="ChItalBold"/>
                <w:szCs w:val="19"/>
              </w:rPr>
              <w:t>lempar</w:t>
            </w:r>
          </w:p>
        </w:tc>
        <w:tc>
          <w:tcPr>
            <w:tcW w:w="1304" w:type="dxa"/>
            <w:shd w:val="clear" w:color="auto" w:fill="auto"/>
          </w:tcPr>
          <w:p w14:paraId="7BB355B9" w14:textId="28945581" w:rsidR="00672641" w:rsidRPr="00626ADA" w:rsidRDefault="00B7093A" w:rsidP="00672641">
            <w:r>
              <w:t>‘</w:t>
            </w:r>
            <w:r w:rsidR="00672641" w:rsidRPr="0090507A">
              <w:t>throw</w:t>
            </w:r>
            <w:r>
              <w:t>’</w:t>
            </w:r>
          </w:p>
        </w:tc>
        <w:tc>
          <w:tcPr>
            <w:tcW w:w="1219" w:type="dxa"/>
            <w:shd w:val="clear" w:color="auto" w:fill="auto"/>
          </w:tcPr>
          <w:p w14:paraId="29EC85F5" w14:textId="77777777" w:rsidR="00672641" w:rsidRPr="00AA7902" w:rsidRDefault="00672641" w:rsidP="00672641">
            <w:pPr>
              <w:rPr>
                <w:rStyle w:val="ChItalBold"/>
              </w:rPr>
            </w:pPr>
            <w:r w:rsidRPr="00AA7902">
              <w:rPr>
                <w:rStyle w:val="ChItalBold"/>
              </w:rPr>
              <w:t>talempar</w:t>
            </w:r>
          </w:p>
        </w:tc>
        <w:tc>
          <w:tcPr>
            <w:tcW w:w="1729" w:type="dxa"/>
            <w:shd w:val="clear" w:color="auto" w:fill="auto"/>
          </w:tcPr>
          <w:p w14:paraId="71DBC345" w14:textId="60499B71" w:rsidR="00672641" w:rsidRPr="00626ADA" w:rsidRDefault="00B7093A" w:rsidP="00672641">
            <w:r>
              <w:t>‘</w:t>
            </w:r>
            <w:r w:rsidR="00672641" w:rsidRPr="0090507A">
              <w:t>be thrown</w:t>
            </w:r>
            <w:r>
              <w:t>’</w:t>
            </w:r>
          </w:p>
        </w:tc>
        <w:tc>
          <w:tcPr>
            <w:tcW w:w="765" w:type="dxa"/>
            <w:shd w:val="clear" w:color="auto" w:fill="auto"/>
          </w:tcPr>
          <w:p w14:paraId="16DF21E9" w14:textId="77777777" w:rsidR="00672641" w:rsidRPr="00626ADA" w:rsidRDefault="00672641" w:rsidP="00AC23C4">
            <w:pPr>
              <w:ind w:right="85"/>
              <w:jc w:val="right"/>
            </w:pPr>
            <w:r w:rsidRPr="0090507A">
              <w:t>5</w:t>
            </w:r>
          </w:p>
        </w:tc>
        <w:tc>
          <w:tcPr>
            <w:tcW w:w="709" w:type="dxa"/>
            <w:shd w:val="clear" w:color="auto" w:fill="auto"/>
          </w:tcPr>
          <w:p w14:paraId="0924943B" w14:textId="77777777" w:rsidR="00672641" w:rsidRPr="00AC23C4" w:rsidRDefault="00672641" w:rsidP="00AC23C4">
            <w:pPr>
              <w:ind w:right="85"/>
              <w:jc w:val="right"/>
              <w:rPr>
                <w:sz w:val="19"/>
              </w:rPr>
            </w:pPr>
            <w:r w:rsidRPr="0090507A">
              <w:t>12</w:t>
            </w:r>
          </w:p>
        </w:tc>
      </w:tr>
      <w:tr w:rsidR="00AC23C4" w:rsidRPr="00626ADA" w14:paraId="7E59C563" w14:textId="77777777" w:rsidTr="00622C05">
        <w:tc>
          <w:tcPr>
            <w:tcW w:w="992" w:type="dxa"/>
            <w:shd w:val="clear" w:color="auto" w:fill="auto"/>
          </w:tcPr>
          <w:p w14:paraId="3FEB2D46" w14:textId="77777777" w:rsidR="00672641" w:rsidRPr="00AC23C4" w:rsidRDefault="00672641" w:rsidP="00672641">
            <w:pPr>
              <w:rPr>
                <w:rStyle w:val="ChItalBold"/>
                <w:szCs w:val="19"/>
              </w:rPr>
            </w:pPr>
            <w:r w:rsidRPr="00AC23C4">
              <w:rPr>
                <w:rStyle w:val="ChItalBold"/>
                <w:szCs w:val="19"/>
              </w:rPr>
              <w:t>rendam</w:t>
            </w:r>
          </w:p>
        </w:tc>
        <w:tc>
          <w:tcPr>
            <w:tcW w:w="1304" w:type="dxa"/>
            <w:shd w:val="clear" w:color="auto" w:fill="auto"/>
          </w:tcPr>
          <w:p w14:paraId="3C34A88D" w14:textId="1AC13256" w:rsidR="00672641" w:rsidRPr="00626ADA" w:rsidRDefault="00B7093A" w:rsidP="00672641">
            <w:r>
              <w:t>‘</w:t>
            </w:r>
            <w:r w:rsidR="00672641" w:rsidRPr="0090507A">
              <w:t>soak</w:t>
            </w:r>
            <w:r>
              <w:t>’</w:t>
            </w:r>
          </w:p>
        </w:tc>
        <w:tc>
          <w:tcPr>
            <w:tcW w:w="1219" w:type="dxa"/>
            <w:shd w:val="clear" w:color="auto" w:fill="auto"/>
          </w:tcPr>
          <w:p w14:paraId="4B33060F" w14:textId="77777777" w:rsidR="00672641" w:rsidRPr="00AA7902" w:rsidRDefault="00672641" w:rsidP="00672641">
            <w:pPr>
              <w:rPr>
                <w:rStyle w:val="ChItalBold"/>
              </w:rPr>
            </w:pPr>
            <w:r w:rsidRPr="00AA7902">
              <w:rPr>
                <w:rStyle w:val="ChItalBold"/>
              </w:rPr>
              <w:t>terendam</w:t>
            </w:r>
          </w:p>
        </w:tc>
        <w:tc>
          <w:tcPr>
            <w:tcW w:w="1729" w:type="dxa"/>
            <w:shd w:val="clear" w:color="auto" w:fill="auto"/>
          </w:tcPr>
          <w:p w14:paraId="7F7C494F" w14:textId="4EE4CE03" w:rsidR="00672641" w:rsidRPr="00626ADA" w:rsidRDefault="00B7093A" w:rsidP="00672641">
            <w:r>
              <w:t>‘</w:t>
            </w:r>
            <w:r w:rsidR="00672641" w:rsidRPr="0090507A">
              <w:t>be soaked</w:t>
            </w:r>
            <w:r>
              <w:t>’</w:t>
            </w:r>
          </w:p>
        </w:tc>
        <w:tc>
          <w:tcPr>
            <w:tcW w:w="765" w:type="dxa"/>
            <w:shd w:val="clear" w:color="auto" w:fill="auto"/>
          </w:tcPr>
          <w:p w14:paraId="5E155010" w14:textId="77777777" w:rsidR="00672641" w:rsidRPr="00626ADA" w:rsidRDefault="00672641" w:rsidP="00AC23C4">
            <w:pPr>
              <w:ind w:right="85"/>
              <w:jc w:val="right"/>
            </w:pPr>
            <w:r w:rsidRPr="0090507A">
              <w:t>5</w:t>
            </w:r>
          </w:p>
        </w:tc>
        <w:tc>
          <w:tcPr>
            <w:tcW w:w="709" w:type="dxa"/>
            <w:shd w:val="clear" w:color="auto" w:fill="auto"/>
          </w:tcPr>
          <w:p w14:paraId="72AD5318" w14:textId="77777777" w:rsidR="00672641" w:rsidRPr="00AC23C4" w:rsidRDefault="00672641" w:rsidP="00AC23C4">
            <w:pPr>
              <w:ind w:right="85"/>
              <w:jc w:val="right"/>
              <w:rPr>
                <w:sz w:val="19"/>
              </w:rPr>
            </w:pPr>
            <w:r w:rsidRPr="0090507A">
              <w:t>1</w:t>
            </w:r>
          </w:p>
        </w:tc>
      </w:tr>
      <w:tr w:rsidR="00AC23C4" w:rsidRPr="00626ADA" w14:paraId="5B65520F" w14:textId="77777777" w:rsidTr="00622C05">
        <w:tc>
          <w:tcPr>
            <w:tcW w:w="992" w:type="dxa"/>
            <w:shd w:val="clear" w:color="auto" w:fill="auto"/>
          </w:tcPr>
          <w:p w14:paraId="54F668F7" w14:textId="77777777" w:rsidR="00672641" w:rsidRPr="00AC23C4" w:rsidRDefault="00672641" w:rsidP="00672641">
            <w:pPr>
              <w:rPr>
                <w:rStyle w:val="ChItalBold"/>
                <w:szCs w:val="19"/>
              </w:rPr>
            </w:pPr>
            <w:r w:rsidRPr="00AC23C4">
              <w:rPr>
                <w:rStyle w:val="ChItalBold"/>
                <w:szCs w:val="19"/>
              </w:rPr>
              <w:t>pukul</w:t>
            </w:r>
          </w:p>
        </w:tc>
        <w:tc>
          <w:tcPr>
            <w:tcW w:w="1304" w:type="dxa"/>
            <w:shd w:val="clear" w:color="auto" w:fill="auto"/>
          </w:tcPr>
          <w:p w14:paraId="0C25AB44" w14:textId="145C0203" w:rsidR="00672641" w:rsidRPr="00626ADA" w:rsidRDefault="00B7093A" w:rsidP="00672641">
            <w:r>
              <w:t>‘</w:t>
            </w:r>
            <w:r w:rsidR="00672641" w:rsidRPr="0090507A">
              <w:t>beat</w:t>
            </w:r>
            <w:r>
              <w:t>’</w:t>
            </w:r>
          </w:p>
        </w:tc>
        <w:tc>
          <w:tcPr>
            <w:tcW w:w="1219" w:type="dxa"/>
            <w:shd w:val="clear" w:color="auto" w:fill="auto"/>
          </w:tcPr>
          <w:p w14:paraId="1C2819E2" w14:textId="77777777" w:rsidR="00672641" w:rsidRPr="00AA7902" w:rsidRDefault="00672641" w:rsidP="00672641">
            <w:pPr>
              <w:rPr>
                <w:rStyle w:val="ChItalBold"/>
              </w:rPr>
            </w:pPr>
            <w:r w:rsidRPr="00AA7902">
              <w:rPr>
                <w:rStyle w:val="ChItalBold"/>
              </w:rPr>
              <w:t>terpukul</w:t>
            </w:r>
          </w:p>
        </w:tc>
        <w:tc>
          <w:tcPr>
            <w:tcW w:w="1729" w:type="dxa"/>
            <w:shd w:val="clear" w:color="auto" w:fill="auto"/>
          </w:tcPr>
          <w:p w14:paraId="4975C632" w14:textId="309D8EFD" w:rsidR="00672641" w:rsidRPr="00626ADA" w:rsidRDefault="00B7093A" w:rsidP="00672641">
            <w:r>
              <w:t>‘</w:t>
            </w:r>
            <w:r w:rsidR="00672641" w:rsidRPr="0090507A">
              <w:t>be beaten</w:t>
            </w:r>
            <w:r>
              <w:t>’</w:t>
            </w:r>
          </w:p>
        </w:tc>
        <w:tc>
          <w:tcPr>
            <w:tcW w:w="765" w:type="dxa"/>
            <w:shd w:val="clear" w:color="auto" w:fill="auto"/>
          </w:tcPr>
          <w:p w14:paraId="464156DD" w14:textId="77777777" w:rsidR="00672641" w:rsidRPr="00626ADA" w:rsidRDefault="00672641" w:rsidP="00AC23C4">
            <w:pPr>
              <w:ind w:right="85"/>
              <w:jc w:val="right"/>
            </w:pPr>
            <w:r w:rsidRPr="0090507A">
              <w:t>4</w:t>
            </w:r>
          </w:p>
        </w:tc>
        <w:tc>
          <w:tcPr>
            <w:tcW w:w="709" w:type="dxa"/>
            <w:shd w:val="clear" w:color="auto" w:fill="auto"/>
          </w:tcPr>
          <w:p w14:paraId="53AE28F0" w14:textId="77777777" w:rsidR="00672641" w:rsidRPr="00AC23C4" w:rsidRDefault="00672641" w:rsidP="00AC23C4">
            <w:pPr>
              <w:ind w:right="85"/>
              <w:jc w:val="right"/>
              <w:rPr>
                <w:sz w:val="19"/>
              </w:rPr>
            </w:pPr>
            <w:r w:rsidRPr="0090507A">
              <w:t>59</w:t>
            </w:r>
          </w:p>
        </w:tc>
      </w:tr>
      <w:tr w:rsidR="00AC23C4" w:rsidRPr="00626ADA" w14:paraId="00D42257" w14:textId="77777777" w:rsidTr="00622C05">
        <w:tc>
          <w:tcPr>
            <w:tcW w:w="992" w:type="dxa"/>
            <w:shd w:val="clear" w:color="auto" w:fill="auto"/>
          </w:tcPr>
          <w:p w14:paraId="5909DF3E" w14:textId="77777777" w:rsidR="00672641" w:rsidRPr="00AC23C4" w:rsidRDefault="00672641" w:rsidP="00672641">
            <w:pPr>
              <w:rPr>
                <w:rStyle w:val="ChItalBold"/>
                <w:szCs w:val="19"/>
              </w:rPr>
            </w:pPr>
            <w:r w:rsidRPr="00AC23C4">
              <w:rPr>
                <w:rStyle w:val="ChItalBold"/>
                <w:szCs w:val="19"/>
              </w:rPr>
              <w:t>bakar</w:t>
            </w:r>
          </w:p>
        </w:tc>
        <w:tc>
          <w:tcPr>
            <w:tcW w:w="1304" w:type="dxa"/>
            <w:shd w:val="clear" w:color="auto" w:fill="auto"/>
          </w:tcPr>
          <w:p w14:paraId="6AC62689" w14:textId="683770FE" w:rsidR="00672641" w:rsidRPr="00626ADA" w:rsidRDefault="00B7093A" w:rsidP="00672641">
            <w:r>
              <w:t>‘</w:t>
            </w:r>
            <w:r w:rsidR="00672641" w:rsidRPr="0090507A">
              <w:t>burn</w:t>
            </w:r>
            <w:r>
              <w:t>’</w:t>
            </w:r>
          </w:p>
        </w:tc>
        <w:tc>
          <w:tcPr>
            <w:tcW w:w="1219" w:type="dxa"/>
            <w:shd w:val="clear" w:color="auto" w:fill="auto"/>
          </w:tcPr>
          <w:p w14:paraId="4EC14DE1" w14:textId="77777777" w:rsidR="00672641" w:rsidRPr="00AA7902" w:rsidRDefault="00672641" w:rsidP="00672641">
            <w:pPr>
              <w:rPr>
                <w:rStyle w:val="ChItalBold"/>
              </w:rPr>
            </w:pPr>
            <w:r w:rsidRPr="00AA7902">
              <w:rPr>
                <w:rStyle w:val="ChItalBold"/>
              </w:rPr>
              <w:t>terbakar</w:t>
            </w:r>
          </w:p>
        </w:tc>
        <w:tc>
          <w:tcPr>
            <w:tcW w:w="1729" w:type="dxa"/>
            <w:shd w:val="clear" w:color="auto" w:fill="auto"/>
          </w:tcPr>
          <w:p w14:paraId="68D5912B" w14:textId="34425A22" w:rsidR="00672641" w:rsidRPr="00626ADA" w:rsidRDefault="00B7093A" w:rsidP="00672641">
            <w:r>
              <w:t>‘</w:t>
            </w:r>
            <w:r w:rsidR="00672641" w:rsidRPr="0090507A">
              <w:t>be burnt</w:t>
            </w:r>
            <w:r>
              <w:t>’</w:t>
            </w:r>
          </w:p>
        </w:tc>
        <w:tc>
          <w:tcPr>
            <w:tcW w:w="765" w:type="dxa"/>
            <w:shd w:val="clear" w:color="auto" w:fill="auto"/>
          </w:tcPr>
          <w:p w14:paraId="642F160E" w14:textId="77777777" w:rsidR="00672641" w:rsidRPr="00626ADA" w:rsidRDefault="00672641" w:rsidP="00AC23C4">
            <w:pPr>
              <w:ind w:right="85"/>
              <w:jc w:val="right"/>
            </w:pPr>
            <w:r w:rsidRPr="0090507A">
              <w:t>3</w:t>
            </w:r>
          </w:p>
        </w:tc>
        <w:tc>
          <w:tcPr>
            <w:tcW w:w="709" w:type="dxa"/>
            <w:shd w:val="clear" w:color="auto" w:fill="auto"/>
          </w:tcPr>
          <w:p w14:paraId="7D6E0574" w14:textId="77777777" w:rsidR="00672641" w:rsidRPr="00AC23C4" w:rsidRDefault="00672641" w:rsidP="00AC23C4">
            <w:pPr>
              <w:ind w:right="85"/>
              <w:jc w:val="right"/>
              <w:rPr>
                <w:sz w:val="19"/>
              </w:rPr>
            </w:pPr>
            <w:r w:rsidRPr="0090507A">
              <w:t>55</w:t>
            </w:r>
          </w:p>
        </w:tc>
      </w:tr>
      <w:tr w:rsidR="00AC23C4" w:rsidRPr="00626ADA" w14:paraId="126AED8A" w14:textId="77777777" w:rsidTr="00622C05">
        <w:tc>
          <w:tcPr>
            <w:tcW w:w="992" w:type="dxa"/>
            <w:shd w:val="clear" w:color="auto" w:fill="auto"/>
          </w:tcPr>
          <w:p w14:paraId="653605FF" w14:textId="77777777" w:rsidR="00672641" w:rsidRPr="00AC23C4" w:rsidRDefault="00672641" w:rsidP="00672641">
            <w:pPr>
              <w:rPr>
                <w:rStyle w:val="ChItalBold"/>
                <w:szCs w:val="20"/>
              </w:rPr>
            </w:pPr>
            <w:r w:rsidRPr="00AC23C4">
              <w:rPr>
                <w:rStyle w:val="ChItalBold"/>
                <w:szCs w:val="20"/>
              </w:rPr>
              <w:t>guling</w:t>
            </w:r>
          </w:p>
        </w:tc>
        <w:tc>
          <w:tcPr>
            <w:tcW w:w="1304" w:type="dxa"/>
            <w:shd w:val="clear" w:color="auto" w:fill="auto"/>
          </w:tcPr>
          <w:p w14:paraId="6490EFC9" w14:textId="4D6CA7BF" w:rsidR="00672641" w:rsidRPr="00AC23C4" w:rsidRDefault="00B7093A" w:rsidP="00672641">
            <w:pPr>
              <w:rPr>
                <w:szCs w:val="20"/>
              </w:rPr>
            </w:pPr>
            <w:r>
              <w:rPr>
                <w:szCs w:val="20"/>
              </w:rPr>
              <w:t>‘</w:t>
            </w:r>
            <w:r w:rsidR="00672641" w:rsidRPr="00AC23C4">
              <w:rPr>
                <w:szCs w:val="20"/>
              </w:rPr>
              <w:t>roll over</w:t>
            </w:r>
            <w:r>
              <w:rPr>
                <w:szCs w:val="20"/>
              </w:rPr>
              <w:t>’</w:t>
            </w:r>
          </w:p>
        </w:tc>
        <w:tc>
          <w:tcPr>
            <w:tcW w:w="1219" w:type="dxa"/>
            <w:shd w:val="clear" w:color="auto" w:fill="auto"/>
          </w:tcPr>
          <w:p w14:paraId="274BE9C2" w14:textId="77777777" w:rsidR="00672641" w:rsidRPr="00E90316" w:rsidRDefault="00672641" w:rsidP="00672641">
            <w:pPr>
              <w:rPr>
                <w:rStyle w:val="ChItalBold"/>
              </w:rPr>
            </w:pPr>
            <w:r w:rsidRPr="00E90316">
              <w:rPr>
                <w:rStyle w:val="ChItalBold"/>
              </w:rPr>
              <w:t>taguling</w:t>
            </w:r>
          </w:p>
        </w:tc>
        <w:tc>
          <w:tcPr>
            <w:tcW w:w="1729" w:type="dxa"/>
            <w:shd w:val="clear" w:color="auto" w:fill="auto"/>
          </w:tcPr>
          <w:p w14:paraId="265374FF" w14:textId="712E8CDC" w:rsidR="00672641" w:rsidRPr="00AC23C4" w:rsidRDefault="00B7093A" w:rsidP="00672641">
            <w:pPr>
              <w:rPr>
                <w:szCs w:val="20"/>
              </w:rPr>
            </w:pPr>
            <w:r>
              <w:rPr>
                <w:szCs w:val="20"/>
              </w:rPr>
              <w:t>‘</w:t>
            </w:r>
            <w:r w:rsidR="00672641" w:rsidRPr="00AC23C4">
              <w:rPr>
                <w:szCs w:val="20"/>
              </w:rPr>
              <w:t>be rolled over</w:t>
            </w:r>
            <w:r>
              <w:rPr>
                <w:szCs w:val="20"/>
              </w:rPr>
              <w:t>’</w:t>
            </w:r>
          </w:p>
        </w:tc>
        <w:tc>
          <w:tcPr>
            <w:tcW w:w="765" w:type="dxa"/>
            <w:shd w:val="clear" w:color="auto" w:fill="auto"/>
          </w:tcPr>
          <w:p w14:paraId="6ABC12FB" w14:textId="77777777" w:rsidR="00672641" w:rsidRPr="00626ADA" w:rsidRDefault="00672641" w:rsidP="00AC23C4">
            <w:pPr>
              <w:ind w:right="85"/>
              <w:jc w:val="right"/>
            </w:pPr>
            <w:r w:rsidRPr="0090507A">
              <w:t>3</w:t>
            </w:r>
          </w:p>
        </w:tc>
        <w:tc>
          <w:tcPr>
            <w:tcW w:w="709" w:type="dxa"/>
            <w:shd w:val="clear" w:color="auto" w:fill="auto"/>
          </w:tcPr>
          <w:p w14:paraId="4C3117CD" w14:textId="77777777" w:rsidR="00672641" w:rsidRPr="00AC23C4" w:rsidRDefault="00672641" w:rsidP="00AC23C4">
            <w:pPr>
              <w:ind w:right="85"/>
              <w:jc w:val="right"/>
              <w:rPr>
                <w:sz w:val="19"/>
              </w:rPr>
            </w:pPr>
            <w:r>
              <w:t>2</w:t>
            </w:r>
          </w:p>
        </w:tc>
      </w:tr>
      <w:tr w:rsidR="00AC23C4" w:rsidRPr="00AC23C4" w14:paraId="35205BBD" w14:textId="77777777" w:rsidTr="00622C05">
        <w:tc>
          <w:tcPr>
            <w:tcW w:w="992" w:type="dxa"/>
            <w:shd w:val="clear" w:color="auto" w:fill="auto"/>
          </w:tcPr>
          <w:p w14:paraId="2B278759" w14:textId="77777777" w:rsidR="00672641" w:rsidRPr="00AC23C4" w:rsidRDefault="00672641" w:rsidP="00672641">
            <w:pPr>
              <w:rPr>
                <w:rStyle w:val="ChItalBold"/>
                <w:szCs w:val="19"/>
              </w:rPr>
            </w:pPr>
            <w:r w:rsidRPr="00AC23C4">
              <w:rPr>
                <w:rStyle w:val="ChItalBold"/>
                <w:szCs w:val="19"/>
              </w:rPr>
              <w:t>tutup</w:t>
            </w:r>
          </w:p>
        </w:tc>
        <w:tc>
          <w:tcPr>
            <w:tcW w:w="1304" w:type="dxa"/>
            <w:shd w:val="clear" w:color="auto" w:fill="auto"/>
          </w:tcPr>
          <w:p w14:paraId="26802E5C" w14:textId="67434397" w:rsidR="00672641" w:rsidRPr="00AC23C4" w:rsidRDefault="00B7093A" w:rsidP="00672641">
            <w:pPr>
              <w:rPr>
                <w:szCs w:val="19"/>
              </w:rPr>
            </w:pPr>
            <w:r>
              <w:rPr>
                <w:szCs w:val="19"/>
              </w:rPr>
              <w:t>‘</w:t>
            </w:r>
            <w:r w:rsidR="00672641" w:rsidRPr="00AC23C4">
              <w:rPr>
                <w:szCs w:val="19"/>
              </w:rPr>
              <w:t>close</w:t>
            </w:r>
            <w:r>
              <w:rPr>
                <w:szCs w:val="19"/>
              </w:rPr>
              <w:t>’</w:t>
            </w:r>
          </w:p>
        </w:tc>
        <w:tc>
          <w:tcPr>
            <w:tcW w:w="1219" w:type="dxa"/>
            <w:shd w:val="clear" w:color="auto" w:fill="auto"/>
          </w:tcPr>
          <w:p w14:paraId="1E7F4EC6" w14:textId="77777777" w:rsidR="00672641" w:rsidRPr="00AA7902" w:rsidRDefault="00672641" w:rsidP="00672641">
            <w:pPr>
              <w:rPr>
                <w:rStyle w:val="ChItalBold"/>
              </w:rPr>
            </w:pPr>
            <w:r w:rsidRPr="00AA7902">
              <w:rPr>
                <w:rStyle w:val="ChItalBold"/>
              </w:rPr>
              <w:t>tertutup</w:t>
            </w:r>
          </w:p>
        </w:tc>
        <w:tc>
          <w:tcPr>
            <w:tcW w:w="1729" w:type="dxa"/>
            <w:shd w:val="clear" w:color="auto" w:fill="auto"/>
          </w:tcPr>
          <w:p w14:paraId="14FDC31F" w14:textId="5D6C2D12" w:rsidR="00672641" w:rsidRPr="00AC23C4" w:rsidRDefault="00B7093A" w:rsidP="00AC23C4">
            <w:pPr>
              <w:autoSpaceDE w:val="0"/>
              <w:autoSpaceDN w:val="0"/>
              <w:adjustRightInd w:val="0"/>
              <w:rPr>
                <w:szCs w:val="19"/>
              </w:rPr>
            </w:pPr>
            <w:r>
              <w:rPr>
                <w:szCs w:val="19"/>
              </w:rPr>
              <w:t>‘</w:t>
            </w:r>
            <w:r w:rsidR="00672641" w:rsidRPr="00AC23C4">
              <w:rPr>
                <w:szCs w:val="19"/>
              </w:rPr>
              <w:t>be closed</w:t>
            </w:r>
            <w:r>
              <w:rPr>
                <w:szCs w:val="19"/>
              </w:rPr>
              <w:t>’</w:t>
            </w:r>
          </w:p>
        </w:tc>
        <w:tc>
          <w:tcPr>
            <w:tcW w:w="765" w:type="dxa"/>
            <w:shd w:val="clear" w:color="auto" w:fill="auto"/>
          </w:tcPr>
          <w:p w14:paraId="663330C9" w14:textId="77777777" w:rsidR="00672641" w:rsidRPr="00AC23C4" w:rsidRDefault="00672641" w:rsidP="00AC23C4">
            <w:pPr>
              <w:ind w:right="85"/>
              <w:jc w:val="right"/>
              <w:rPr>
                <w:szCs w:val="19"/>
              </w:rPr>
            </w:pPr>
            <w:r w:rsidRPr="00AC23C4">
              <w:rPr>
                <w:szCs w:val="19"/>
              </w:rPr>
              <w:t>3</w:t>
            </w:r>
          </w:p>
        </w:tc>
        <w:tc>
          <w:tcPr>
            <w:tcW w:w="709" w:type="dxa"/>
            <w:shd w:val="clear" w:color="auto" w:fill="auto"/>
          </w:tcPr>
          <w:p w14:paraId="54E37585" w14:textId="77777777" w:rsidR="00672641" w:rsidRPr="00AC23C4" w:rsidRDefault="00672641" w:rsidP="00AC23C4">
            <w:pPr>
              <w:ind w:right="85"/>
              <w:jc w:val="right"/>
              <w:rPr>
                <w:sz w:val="19"/>
                <w:szCs w:val="19"/>
              </w:rPr>
            </w:pPr>
            <w:r w:rsidRPr="00AC23C4">
              <w:rPr>
                <w:szCs w:val="19"/>
              </w:rPr>
              <w:t>53</w:t>
            </w:r>
          </w:p>
        </w:tc>
      </w:tr>
      <w:tr w:rsidR="00AC23C4" w:rsidRPr="00626ADA" w14:paraId="4D9F7482" w14:textId="77777777" w:rsidTr="00622C05">
        <w:tc>
          <w:tcPr>
            <w:tcW w:w="992" w:type="dxa"/>
            <w:shd w:val="clear" w:color="auto" w:fill="auto"/>
          </w:tcPr>
          <w:p w14:paraId="356C3522" w14:textId="77777777" w:rsidR="00672641" w:rsidRPr="00AC23C4" w:rsidRDefault="00672641" w:rsidP="00672641">
            <w:pPr>
              <w:rPr>
                <w:rStyle w:val="ChItalBold"/>
                <w:szCs w:val="19"/>
              </w:rPr>
            </w:pPr>
            <w:r w:rsidRPr="00AC23C4">
              <w:rPr>
                <w:rStyle w:val="ChItalBold"/>
                <w:szCs w:val="19"/>
              </w:rPr>
              <w:t>bagi</w:t>
            </w:r>
          </w:p>
        </w:tc>
        <w:tc>
          <w:tcPr>
            <w:tcW w:w="1304" w:type="dxa"/>
            <w:shd w:val="clear" w:color="auto" w:fill="auto"/>
          </w:tcPr>
          <w:p w14:paraId="133F1A2B" w14:textId="4BDDDEFE" w:rsidR="00672641" w:rsidRPr="00626ADA" w:rsidRDefault="00B7093A" w:rsidP="00672641">
            <w:r>
              <w:t>‘</w:t>
            </w:r>
            <w:r w:rsidR="00672641" w:rsidRPr="0090507A">
              <w:t>divide</w:t>
            </w:r>
            <w:r>
              <w:t>’</w:t>
            </w:r>
          </w:p>
        </w:tc>
        <w:tc>
          <w:tcPr>
            <w:tcW w:w="1219" w:type="dxa"/>
            <w:shd w:val="clear" w:color="auto" w:fill="auto"/>
          </w:tcPr>
          <w:p w14:paraId="76DB9BAA" w14:textId="77777777" w:rsidR="00672641" w:rsidRPr="00AA7902" w:rsidRDefault="00672641" w:rsidP="00672641">
            <w:pPr>
              <w:rPr>
                <w:rStyle w:val="ChItalBold"/>
              </w:rPr>
            </w:pPr>
            <w:r w:rsidRPr="00AA7902">
              <w:rPr>
                <w:rStyle w:val="ChItalBold"/>
              </w:rPr>
              <w:t>terbagi</w:t>
            </w:r>
          </w:p>
        </w:tc>
        <w:tc>
          <w:tcPr>
            <w:tcW w:w="1729" w:type="dxa"/>
            <w:shd w:val="clear" w:color="auto" w:fill="auto"/>
          </w:tcPr>
          <w:p w14:paraId="61EFC3DD" w14:textId="2B5817D6" w:rsidR="00672641" w:rsidRPr="00626ADA" w:rsidRDefault="00B7093A" w:rsidP="00672641">
            <w:r>
              <w:t>‘</w:t>
            </w:r>
            <w:r w:rsidR="00672641" w:rsidRPr="0090507A">
              <w:t>be split up</w:t>
            </w:r>
            <w:r>
              <w:t>’</w:t>
            </w:r>
          </w:p>
        </w:tc>
        <w:tc>
          <w:tcPr>
            <w:tcW w:w="765" w:type="dxa"/>
            <w:shd w:val="clear" w:color="auto" w:fill="auto"/>
          </w:tcPr>
          <w:p w14:paraId="4639DFE8" w14:textId="77777777" w:rsidR="00672641" w:rsidRPr="00626ADA" w:rsidRDefault="00672641" w:rsidP="00AC23C4">
            <w:pPr>
              <w:ind w:right="85"/>
              <w:jc w:val="right"/>
            </w:pPr>
            <w:r w:rsidRPr="0090507A">
              <w:t>2</w:t>
            </w:r>
          </w:p>
        </w:tc>
        <w:tc>
          <w:tcPr>
            <w:tcW w:w="709" w:type="dxa"/>
            <w:shd w:val="clear" w:color="auto" w:fill="auto"/>
          </w:tcPr>
          <w:p w14:paraId="354FB354" w14:textId="77777777" w:rsidR="00672641" w:rsidRPr="00AC23C4" w:rsidRDefault="00672641" w:rsidP="00AC23C4">
            <w:pPr>
              <w:ind w:right="85"/>
              <w:jc w:val="right"/>
              <w:rPr>
                <w:sz w:val="19"/>
              </w:rPr>
            </w:pPr>
            <w:r w:rsidRPr="0090507A">
              <w:t>66</w:t>
            </w:r>
          </w:p>
        </w:tc>
      </w:tr>
      <w:tr w:rsidR="00AC23C4" w:rsidRPr="00AC23C4" w14:paraId="13F3895E" w14:textId="77777777" w:rsidTr="00622C05">
        <w:tc>
          <w:tcPr>
            <w:tcW w:w="992" w:type="dxa"/>
            <w:shd w:val="clear" w:color="auto" w:fill="auto"/>
          </w:tcPr>
          <w:p w14:paraId="794574A4" w14:textId="77777777" w:rsidR="00672641" w:rsidRPr="00AC23C4" w:rsidRDefault="00672641" w:rsidP="00672641">
            <w:pPr>
              <w:rPr>
                <w:rStyle w:val="ChItalBold"/>
                <w:szCs w:val="19"/>
              </w:rPr>
            </w:pPr>
            <w:r w:rsidRPr="00AC23C4">
              <w:rPr>
                <w:rStyle w:val="ChItalBold"/>
                <w:szCs w:val="19"/>
              </w:rPr>
              <w:t>tarik</w:t>
            </w:r>
          </w:p>
        </w:tc>
        <w:tc>
          <w:tcPr>
            <w:tcW w:w="1304" w:type="dxa"/>
            <w:shd w:val="clear" w:color="auto" w:fill="auto"/>
          </w:tcPr>
          <w:p w14:paraId="7898BA7A" w14:textId="07A85833" w:rsidR="00672641" w:rsidRPr="00AC23C4" w:rsidRDefault="00B7093A" w:rsidP="00672641">
            <w:pPr>
              <w:rPr>
                <w:szCs w:val="19"/>
              </w:rPr>
            </w:pPr>
            <w:r>
              <w:rPr>
                <w:szCs w:val="19"/>
              </w:rPr>
              <w:t>‘</w:t>
            </w:r>
            <w:r w:rsidR="00672641" w:rsidRPr="00AC23C4">
              <w:rPr>
                <w:szCs w:val="19"/>
              </w:rPr>
              <w:t>pull</w:t>
            </w:r>
            <w:r>
              <w:rPr>
                <w:szCs w:val="19"/>
              </w:rPr>
              <w:t>’</w:t>
            </w:r>
          </w:p>
        </w:tc>
        <w:tc>
          <w:tcPr>
            <w:tcW w:w="1219" w:type="dxa"/>
            <w:shd w:val="clear" w:color="auto" w:fill="auto"/>
          </w:tcPr>
          <w:p w14:paraId="1636C0C0" w14:textId="77777777" w:rsidR="00672641" w:rsidRPr="00AA7902" w:rsidRDefault="00672641" w:rsidP="00672641">
            <w:pPr>
              <w:rPr>
                <w:rStyle w:val="ChItalBold"/>
              </w:rPr>
            </w:pPr>
            <w:r w:rsidRPr="00AA7902">
              <w:rPr>
                <w:rStyle w:val="ChItalBold"/>
              </w:rPr>
              <w:t>tertarik</w:t>
            </w:r>
          </w:p>
        </w:tc>
        <w:tc>
          <w:tcPr>
            <w:tcW w:w="1729" w:type="dxa"/>
            <w:shd w:val="clear" w:color="auto" w:fill="auto"/>
          </w:tcPr>
          <w:p w14:paraId="4D8D44EA" w14:textId="3484514D" w:rsidR="00672641" w:rsidRPr="00AC23C4" w:rsidRDefault="00B7093A" w:rsidP="00672641">
            <w:pPr>
              <w:rPr>
                <w:szCs w:val="19"/>
              </w:rPr>
            </w:pPr>
            <w:r>
              <w:rPr>
                <w:szCs w:val="19"/>
              </w:rPr>
              <w:t>‘</w:t>
            </w:r>
            <w:r w:rsidR="00672641" w:rsidRPr="00AC23C4">
              <w:rPr>
                <w:szCs w:val="19"/>
              </w:rPr>
              <w:t>be pulled</w:t>
            </w:r>
            <w:r>
              <w:rPr>
                <w:szCs w:val="19"/>
              </w:rPr>
              <w:t>’</w:t>
            </w:r>
          </w:p>
        </w:tc>
        <w:tc>
          <w:tcPr>
            <w:tcW w:w="765" w:type="dxa"/>
            <w:shd w:val="clear" w:color="auto" w:fill="auto"/>
          </w:tcPr>
          <w:p w14:paraId="3F99A391"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0424D45C" w14:textId="77777777" w:rsidR="00672641" w:rsidRPr="00AC23C4" w:rsidRDefault="00672641" w:rsidP="00AC23C4">
            <w:pPr>
              <w:ind w:right="85"/>
              <w:jc w:val="right"/>
              <w:rPr>
                <w:sz w:val="19"/>
                <w:szCs w:val="19"/>
              </w:rPr>
            </w:pPr>
            <w:r w:rsidRPr="00AC23C4">
              <w:rPr>
                <w:szCs w:val="19"/>
              </w:rPr>
              <w:t>32</w:t>
            </w:r>
          </w:p>
        </w:tc>
      </w:tr>
      <w:tr w:rsidR="00AC23C4" w:rsidRPr="00626ADA" w14:paraId="7E043A85" w14:textId="77777777" w:rsidTr="00622C05">
        <w:tc>
          <w:tcPr>
            <w:tcW w:w="992" w:type="dxa"/>
            <w:shd w:val="clear" w:color="auto" w:fill="auto"/>
          </w:tcPr>
          <w:p w14:paraId="00E99A9E" w14:textId="77777777" w:rsidR="00672641" w:rsidRPr="00AC23C4" w:rsidRDefault="00672641" w:rsidP="00672641">
            <w:pPr>
              <w:rPr>
                <w:rStyle w:val="ChItalBold"/>
                <w:szCs w:val="20"/>
              </w:rPr>
            </w:pPr>
            <w:r w:rsidRPr="00AC23C4">
              <w:rPr>
                <w:rStyle w:val="ChItalBold"/>
                <w:szCs w:val="20"/>
              </w:rPr>
              <w:t>lepas</w:t>
            </w:r>
          </w:p>
        </w:tc>
        <w:tc>
          <w:tcPr>
            <w:tcW w:w="1304" w:type="dxa"/>
            <w:shd w:val="clear" w:color="auto" w:fill="auto"/>
          </w:tcPr>
          <w:p w14:paraId="1CDD4D1B" w14:textId="4BF482A1" w:rsidR="00672641" w:rsidRPr="00AC23C4" w:rsidRDefault="00B7093A" w:rsidP="00672641">
            <w:pPr>
              <w:rPr>
                <w:szCs w:val="20"/>
              </w:rPr>
            </w:pPr>
            <w:r>
              <w:rPr>
                <w:szCs w:val="20"/>
              </w:rPr>
              <w:t>‘</w:t>
            </w:r>
            <w:r w:rsidR="00672641" w:rsidRPr="00AC23C4">
              <w:rPr>
                <w:szCs w:val="20"/>
              </w:rPr>
              <w:t>free</w:t>
            </w:r>
            <w:r>
              <w:rPr>
                <w:szCs w:val="20"/>
              </w:rPr>
              <w:t>’</w:t>
            </w:r>
          </w:p>
        </w:tc>
        <w:tc>
          <w:tcPr>
            <w:tcW w:w="1219" w:type="dxa"/>
            <w:shd w:val="clear" w:color="auto" w:fill="auto"/>
          </w:tcPr>
          <w:p w14:paraId="70E3D701" w14:textId="77777777" w:rsidR="00672641" w:rsidRPr="00E90316" w:rsidRDefault="00672641" w:rsidP="00672641">
            <w:pPr>
              <w:rPr>
                <w:rStyle w:val="ChItalBold"/>
              </w:rPr>
            </w:pPr>
            <w:r>
              <w:rPr>
                <w:rStyle w:val="ChItalBold"/>
              </w:rPr>
              <w:t>ta</w:t>
            </w:r>
            <w:r w:rsidRPr="00E90316">
              <w:rPr>
                <w:rStyle w:val="ChItalBold"/>
              </w:rPr>
              <w:t>lepas</w:t>
            </w:r>
          </w:p>
        </w:tc>
        <w:tc>
          <w:tcPr>
            <w:tcW w:w="1729" w:type="dxa"/>
            <w:shd w:val="clear" w:color="auto" w:fill="auto"/>
          </w:tcPr>
          <w:p w14:paraId="6FBC30AB" w14:textId="64E10C7C" w:rsidR="00672641" w:rsidRPr="00AC23C4" w:rsidRDefault="00B7093A" w:rsidP="00672641">
            <w:pPr>
              <w:rPr>
                <w:szCs w:val="20"/>
              </w:rPr>
            </w:pPr>
            <w:r>
              <w:rPr>
                <w:szCs w:val="20"/>
              </w:rPr>
              <w:t>‘</w:t>
            </w:r>
            <w:r w:rsidR="00672641" w:rsidRPr="00AC23C4">
              <w:rPr>
                <w:szCs w:val="20"/>
              </w:rPr>
              <w:t>be loose</w:t>
            </w:r>
            <w:r>
              <w:rPr>
                <w:szCs w:val="20"/>
              </w:rPr>
              <w:t>’</w:t>
            </w:r>
          </w:p>
        </w:tc>
        <w:tc>
          <w:tcPr>
            <w:tcW w:w="765" w:type="dxa"/>
            <w:shd w:val="clear" w:color="auto" w:fill="auto"/>
          </w:tcPr>
          <w:p w14:paraId="21A3F68D" w14:textId="77777777" w:rsidR="00672641" w:rsidRPr="00626ADA" w:rsidRDefault="00672641" w:rsidP="00AC23C4">
            <w:pPr>
              <w:ind w:right="85"/>
              <w:jc w:val="right"/>
            </w:pPr>
            <w:r w:rsidRPr="0090507A">
              <w:t>2</w:t>
            </w:r>
          </w:p>
        </w:tc>
        <w:tc>
          <w:tcPr>
            <w:tcW w:w="709" w:type="dxa"/>
            <w:shd w:val="clear" w:color="auto" w:fill="auto"/>
          </w:tcPr>
          <w:p w14:paraId="2A363E64" w14:textId="77777777" w:rsidR="00672641" w:rsidRPr="00AC23C4" w:rsidRDefault="00672641" w:rsidP="00AC23C4">
            <w:pPr>
              <w:ind w:right="85"/>
              <w:jc w:val="right"/>
              <w:rPr>
                <w:sz w:val="19"/>
              </w:rPr>
            </w:pPr>
            <w:r>
              <w:t>23</w:t>
            </w:r>
          </w:p>
        </w:tc>
      </w:tr>
      <w:tr w:rsidR="00AC23C4" w:rsidRPr="00626ADA" w14:paraId="17A9289E" w14:textId="77777777" w:rsidTr="00622C05">
        <w:tc>
          <w:tcPr>
            <w:tcW w:w="992" w:type="dxa"/>
            <w:shd w:val="clear" w:color="auto" w:fill="auto"/>
          </w:tcPr>
          <w:p w14:paraId="0346095D" w14:textId="77777777" w:rsidR="00672641" w:rsidRPr="00AC23C4" w:rsidRDefault="00672641" w:rsidP="00672641">
            <w:pPr>
              <w:rPr>
                <w:rStyle w:val="ChItalBold"/>
                <w:szCs w:val="19"/>
              </w:rPr>
            </w:pPr>
            <w:r w:rsidRPr="00AC23C4">
              <w:rPr>
                <w:rStyle w:val="ChItalBold"/>
                <w:szCs w:val="19"/>
              </w:rPr>
              <w:t>kumpul</w:t>
            </w:r>
          </w:p>
        </w:tc>
        <w:tc>
          <w:tcPr>
            <w:tcW w:w="1304" w:type="dxa"/>
            <w:shd w:val="clear" w:color="auto" w:fill="auto"/>
          </w:tcPr>
          <w:p w14:paraId="30E1F0CE" w14:textId="3D58D7E6" w:rsidR="00672641" w:rsidRPr="00626ADA" w:rsidRDefault="00B7093A" w:rsidP="00672641">
            <w:r>
              <w:t>‘</w:t>
            </w:r>
            <w:r w:rsidR="00672641" w:rsidRPr="0090507A">
              <w:t>gather</w:t>
            </w:r>
            <w:r>
              <w:t>’</w:t>
            </w:r>
          </w:p>
        </w:tc>
        <w:tc>
          <w:tcPr>
            <w:tcW w:w="1219" w:type="dxa"/>
            <w:shd w:val="clear" w:color="auto" w:fill="auto"/>
          </w:tcPr>
          <w:p w14:paraId="66DFD545" w14:textId="77777777" w:rsidR="00672641" w:rsidRPr="00AA7902" w:rsidRDefault="00672641" w:rsidP="00672641">
            <w:pPr>
              <w:rPr>
                <w:rStyle w:val="ChItalBold"/>
              </w:rPr>
            </w:pPr>
            <w:r w:rsidRPr="00AA7902">
              <w:rPr>
                <w:rStyle w:val="ChItalBold"/>
              </w:rPr>
              <w:t>terkumpul</w:t>
            </w:r>
          </w:p>
        </w:tc>
        <w:tc>
          <w:tcPr>
            <w:tcW w:w="1729" w:type="dxa"/>
            <w:shd w:val="clear" w:color="auto" w:fill="auto"/>
          </w:tcPr>
          <w:p w14:paraId="34059F05" w14:textId="0CFBF560" w:rsidR="00672641" w:rsidRPr="00626ADA" w:rsidRDefault="00B7093A" w:rsidP="00672641">
            <w:r>
              <w:t>‘</w:t>
            </w:r>
            <w:r w:rsidR="00672641" w:rsidRPr="0090507A">
              <w:t>be collected</w:t>
            </w:r>
            <w:r>
              <w:t>’</w:t>
            </w:r>
          </w:p>
        </w:tc>
        <w:tc>
          <w:tcPr>
            <w:tcW w:w="765" w:type="dxa"/>
            <w:shd w:val="clear" w:color="auto" w:fill="auto"/>
          </w:tcPr>
          <w:p w14:paraId="56B24C52" w14:textId="77777777" w:rsidR="00672641" w:rsidRPr="00626ADA" w:rsidRDefault="00672641" w:rsidP="00AC23C4">
            <w:pPr>
              <w:ind w:right="85"/>
              <w:jc w:val="right"/>
            </w:pPr>
            <w:r w:rsidRPr="0090507A">
              <w:t>2</w:t>
            </w:r>
          </w:p>
        </w:tc>
        <w:tc>
          <w:tcPr>
            <w:tcW w:w="709" w:type="dxa"/>
            <w:shd w:val="clear" w:color="auto" w:fill="auto"/>
          </w:tcPr>
          <w:p w14:paraId="1126C6E6" w14:textId="77777777" w:rsidR="00672641" w:rsidRPr="00AC23C4" w:rsidRDefault="00672641" w:rsidP="00AC23C4">
            <w:pPr>
              <w:ind w:right="85"/>
              <w:jc w:val="right"/>
              <w:rPr>
                <w:sz w:val="19"/>
              </w:rPr>
            </w:pPr>
            <w:r w:rsidRPr="0090507A">
              <w:t>16</w:t>
            </w:r>
          </w:p>
        </w:tc>
      </w:tr>
      <w:tr w:rsidR="00AC23C4" w:rsidRPr="00626ADA" w14:paraId="42453311" w14:textId="77777777" w:rsidTr="00622C05">
        <w:tc>
          <w:tcPr>
            <w:tcW w:w="992" w:type="dxa"/>
            <w:shd w:val="clear" w:color="auto" w:fill="auto"/>
          </w:tcPr>
          <w:p w14:paraId="4F87FEAD" w14:textId="77777777" w:rsidR="00672641" w:rsidRPr="00AC23C4" w:rsidRDefault="00672641" w:rsidP="00672641">
            <w:pPr>
              <w:rPr>
                <w:rStyle w:val="ChItalBold"/>
                <w:szCs w:val="19"/>
              </w:rPr>
            </w:pPr>
            <w:r w:rsidRPr="00AC23C4">
              <w:rPr>
                <w:rStyle w:val="ChItalBold"/>
                <w:szCs w:val="19"/>
              </w:rPr>
              <w:lastRenderedPageBreak/>
              <w:t>tolak</w:t>
            </w:r>
          </w:p>
        </w:tc>
        <w:tc>
          <w:tcPr>
            <w:tcW w:w="1304" w:type="dxa"/>
            <w:shd w:val="clear" w:color="auto" w:fill="auto"/>
          </w:tcPr>
          <w:p w14:paraId="2F42256A" w14:textId="6C5DFB87" w:rsidR="00672641" w:rsidRPr="00626ADA" w:rsidRDefault="00B7093A" w:rsidP="00672641">
            <w:r>
              <w:t>‘</w:t>
            </w:r>
            <w:r w:rsidR="00672641" w:rsidRPr="0090507A">
              <w:t>reject</w:t>
            </w:r>
            <w:r>
              <w:t>’</w:t>
            </w:r>
          </w:p>
        </w:tc>
        <w:tc>
          <w:tcPr>
            <w:tcW w:w="1219" w:type="dxa"/>
            <w:shd w:val="clear" w:color="auto" w:fill="auto"/>
          </w:tcPr>
          <w:p w14:paraId="17A222EF" w14:textId="77777777" w:rsidR="00672641" w:rsidRPr="00AA7902" w:rsidRDefault="00672641" w:rsidP="00672641">
            <w:pPr>
              <w:rPr>
                <w:rStyle w:val="ChItalBold"/>
              </w:rPr>
            </w:pPr>
            <w:r w:rsidRPr="00AA7902">
              <w:rPr>
                <w:rStyle w:val="ChItalBold"/>
              </w:rPr>
              <w:t>tertolak</w:t>
            </w:r>
          </w:p>
        </w:tc>
        <w:tc>
          <w:tcPr>
            <w:tcW w:w="1729" w:type="dxa"/>
            <w:shd w:val="clear" w:color="auto" w:fill="auto"/>
          </w:tcPr>
          <w:p w14:paraId="4222F2FB" w14:textId="7A4778CD" w:rsidR="00672641" w:rsidRPr="00626ADA" w:rsidRDefault="00B7093A" w:rsidP="00672641">
            <w:r>
              <w:t>‘</w:t>
            </w:r>
            <w:r w:rsidR="00672641" w:rsidRPr="0090507A">
              <w:t>be rejected</w:t>
            </w:r>
            <w:r>
              <w:t>’</w:t>
            </w:r>
          </w:p>
        </w:tc>
        <w:tc>
          <w:tcPr>
            <w:tcW w:w="765" w:type="dxa"/>
            <w:shd w:val="clear" w:color="auto" w:fill="auto"/>
          </w:tcPr>
          <w:p w14:paraId="51D05DF3" w14:textId="77777777" w:rsidR="00672641" w:rsidRPr="00626ADA" w:rsidRDefault="00672641" w:rsidP="00AC23C4">
            <w:pPr>
              <w:ind w:right="85"/>
              <w:jc w:val="right"/>
            </w:pPr>
            <w:r w:rsidRPr="0090507A">
              <w:t>2</w:t>
            </w:r>
          </w:p>
        </w:tc>
        <w:tc>
          <w:tcPr>
            <w:tcW w:w="709" w:type="dxa"/>
            <w:shd w:val="clear" w:color="auto" w:fill="auto"/>
          </w:tcPr>
          <w:p w14:paraId="41B11A27" w14:textId="77777777" w:rsidR="00672641" w:rsidRPr="00AC23C4" w:rsidRDefault="00672641" w:rsidP="00AC23C4">
            <w:pPr>
              <w:ind w:right="85"/>
              <w:jc w:val="right"/>
              <w:rPr>
                <w:sz w:val="19"/>
              </w:rPr>
            </w:pPr>
            <w:r w:rsidRPr="0090507A">
              <w:t>11</w:t>
            </w:r>
          </w:p>
        </w:tc>
      </w:tr>
      <w:tr w:rsidR="00AC23C4" w:rsidRPr="00626ADA" w14:paraId="72BBAC25" w14:textId="77777777" w:rsidTr="00622C05">
        <w:tc>
          <w:tcPr>
            <w:tcW w:w="992" w:type="dxa"/>
            <w:shd w:val="clear" w:color="auto" w:fill="auto"/>
          </w:tcPr>
          <w:p w14:paraId="73C4F867" w14:textId="77777777" w:rsidR="00672641" w:rsidRPr="00AC23C4" w:rsidRDefault="00672641" w:rsidP="00672641">
            <w:pPr>
              <w:rPr>
                <w:rStyle w:val="ChItalBold"/>
                <w:szCs w:val="19"/>
              </w:rPr>
            </w:pPr>
            <w:r w:rsidRPr="00AC23C4">
              <w:rPr>
                <w:rStyle w:val="ChItalBold"/>
                <w:szCs w:val="19"/>
              </w:rPr>
              <w:t>kupas</w:t>
            </w:r>
          </w:p>
        </w:tc>
        <w:tc>
          <w:tcPr>
            <w:tcW w:w="1304" w:type="dxa"/>
            <w:shd w:val="clear" w:color="auto" w:fill="auto"/>
          </w:tcPr>
          <w:p w14:paraId="667A7077" w14:textId="1EC3A4ED" w:rsidR="00672641" w:rsidRPr="00626ADA" w:rsidRDefault="00B7093A" w:rsidP="00672641">
            <w:r>
              <w:t>‘</w:t>
            </w:r>
            <w:r w:rsidR="00672641" w:rsidRPr="0090507A">
              <w:t>peel</w:t>
            </w:r>
            <w:r>
              <w:t>’</w:t>
            </w:r>
          </w:p>
        </w:tc>
        <w:tc>
          <w:tcPr>
            <w:tcW w:w="1219" w:type="dxa"/>
            <w:shd w:val="clear" w:color="auto" w:fill="auto"/>
          </w:tcPr>
          <w:p w14:paraId="0239788D" w14:textId="77777777" w:rsidR="00672641" w:rsidRPr="00AA7902" w:rsidRDefault="00672641" w:rsidP="00672641">
            <w:pPr>
              <w:rPr>
                <w:rStyle w:val="ChItalBold"/>
              </w:rPr>
            </w:pPr>
            <w:r w:rsidRPr="00AA7902">
              <w:rPr>
                <w:rStyle w:val="ChItalBold"/>
              </w:rPr>
              <w:t>terkupas</w:t>
            </w:r>
          </w:p>
        </w:tc>
        <w:tc>
          <w:tcPr>
            <w:tcW w:w="1729" w:type="dxa"/>
            <w:shd w:val="clear" w:color="auto" w:fill="auto"/>
          </w:tcPr>
          <w:p w14:paraId="71D25B3D" w14:textId="62847136" w:rsidR="00672641" w:rsidRPr="00626ADA" w:rsidRDefault="00B7093A" w:rsidP="00672641">
            <w:r>
              <w:t>‘</w:t>
            </w:r>
            <w:r w:rsidR="00672641" w:rsidRPr="0090507A">
              <w:t>be peeled</w:t>
            </w:r>
            <w:r>
              <w:t>’</w:t>
            </w:r>
          </w:p>
        </w:tc>
        <w:tc>
          <w:tcPr>
            <w:tcW w:w="765" w:type="dxa"/>
            <w:shd w:val="clear" w:color="auto" w:fill="auto"/>
          </w:tcPr>
          <w:p w14:paraId="2E031ED6" w14:textId="77777777" w:rsidR="00672641" w:rsidRPr="00626ADA" w:rsidRDefault="00672641" w:rsidP="00AC23C4">
            <w:pPr>
              <w:ind w:right="85"/>
              <w:jc w:val="right"/>
            </w:pPr>
            <w:r w:rsidRPr="0090507A">
              <w:t>2</w:t>
            </w:r>
          </w:p>
        </w:tc>
        <w:tc>
          <w:tcPr>
            <w:tcW w:w="709" w:type="dxa"/>
            <w:shd w:val="clear" w:color="auto" w:fill="auto"/>
          </w:tcPr>
          <w:p w14:paraId="48C2C2E5" w14:textId="77777777" w:rsidR="00672641" w:rsidRPr="00AC23C4" w:rsidRDefault="00672641" w:rsidP="00AC23C4">
            <w:pPr>
              <w:ind w:right="85"/>
              <w:jc w:val="right"/>
              <w:rPr>
                <w:sz w:val="19"/>
              </w:rPr>
            </w:pPr>
            <w:r w:rsidRPr="0090507A">
              <w:t>1</w:t>
            </w:r>
          </w:p>
        </w:tc>
      </w:tr>
      <w:tr w:rsidR="00AC23C4" w:rsidRPr="00AC23C4" w14:paraId="1A799DBE" w14:textId="77777777" w:rsidTr="00622C05">
        <w:tc>
          <w:tcPr>
            <w:tcW w:w="992" w:type="dxa"/>
            <w:shd w:val="clear" w:color="auto" w:fill="auto"/>
          </w:tcPr>
          <w:p w14:paraId="24C8094B" w14:textId="77777777" w:rsidR="00672641" w:rsidRPr="00AC23C4" w:rsidRDefault="00672641" w:rsidP="00672641">
            <w:pPr>
              <w:rPr>
                <w:rStyle w:val="ChItalBold"/>
                <w:szCs w:val="19"/>
              </w:rPr>
            </w:pPr>
            <w:r w:rsidRPr="00AC23C4">
              <w:rPr>
                <w:rStyle w:val="ChItalBold"/>
                <w:szCs w:val="19"/>
              </w:rPr>
              <w:t>buat</w:t>
            </w:r>
          </w:p>
        </w:tc>
        <w:tc>
          <w:tcPr>
            <w:tcW w:w="1304" w:type="dxa"/>
            <w:shd w:val="clear" w:color="auto" w:fill="auto"/>
          </w:tcPr>
          <w:p w14:paraId="291953D8" w14:textId="523F36B5" w:rsidR="00672641" w:rsidRPr="00AC23C4" w:rsidRDefault="00B7093A" w:rsidP="00672641">
            <w:pPr>
              <w:rPr>
                <w:szCs w:val="19"/>
              </w:rPr>
            </w:pPr>
            <w:r>
              <w:rPr>
                <w:szCs w:val="19"/>
              </w:rPr>
              <w:t>‘</w:t>
            </w:r>
            <w:r w:rsidR="00672641" w:rsidRPr="00AC23C4">
              <w:rPr>
                <w:szCs w:val="19"/>
              </w:rPr>
              <w:t>make</w:t>
            </w:r>
            <w:r>
              <w:rPr>
                <w:szCs w:val="19"/>
              </w:rPr>
              <w:t>’</w:t>
            </w:r>
          </w:p>
        </w:tc>
        <w:tc>
          <w:tcPr>
            <w:tcW w:w="1219" w:type="dxa"/>
            <w:shd w:val="clear" w:color="auto" w:fill="auto"/>
          </w:tcPr>
          <w:p w14:paraId="4BB257E4" w14:textId="77777777" w:rsidR="00672641" w:rsidRPr="00AA7902" w:rsidRDefault="00672641" w:rsidP="00672641">
            <w:pPr>
              <w:rPr>
                <w:rStyle w:val="ChItalBoldUndl"/>
              </w:rPr>
            </w:pPr>
            <w:r w:rsidRPr="00AA7902">
              <w:rPr>
                <w:rStyle w:val="ChItalBoldUndl"/>
              </w:rPr>
              <w:t>terbuat</w:t>
            </w:r>
          </w:p>
        </w:tc>
        <w:tc>
          <w:tcPr>
            <w:tcW w:w="1729" w:type="dxa"/>
            <w:shd w:val="clear" w:color="auto" w:fill="auto"/>
          </w:tcPr>
          <w:p w14:paraId="13E2982D" w14:textId="246A96F4" w:rsidR="00672641" w:rsidRPr="00AC23C4" w:rsidRDefault="00B7093A" w:rsidP="00AC23C4">
            <w:pPr>
              <w:autoSpaceDE w:val="0"/>
              <w:autoSpaceDN w:val="0"/>
              <w:adjustRightInd w:val="0"/>
              <w:rPr>
                <w:szCs w:val="19"/>
              </w:rPr>
            </w:pPr>
            <w:r>
              <w:rPr>
                <w:szCs w:val="19"/>
              </w:rPr>
              <w:t>‘</w:t>
            </w:r>
            <w:r w:rsidR="00672641" w:rsidRPr="00AC23C4">
              <w:rPr>
                <w:szCs w:val="19"/>
              </w:rPr>
              <w:t>be made</w:t>
            </w:r>
            <w:r>
              <w:rPr>
                <w:szCs w:val="19"/>
              </w:rPr>
              <w:t>’</w:t>
            </w:r>
          </w:p>
        </w:tc>
        <w:tc>
          <w:tcPr>
            <w:tcW w:w="765" w:type="dxa"/>
            <w:shd w:val="clear" w:color="auto" w:fill="auto"/>
          </w:tcPr>
          <w:p w14:paraId="76F4C1B9"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26B8CC12" w14:textId="77777777" w:rsidR="00672641" w:rsidRPr="00AC23C4" w:rsidRDefault="00672641" w:rsidP="00AC23C4">
            <w:pPr>
              <w:ind w:right="85"/>
              <w:jc w:val="right"/>
              <w:rPr>
                <w:sz w:val="19"/>
                <w:szCs w:val="19"/>
              </w:rPr>
            </w:pPr>
            <w:r w:rsidRPr="00AC23C4">
              <w:rPr>
                <w:szCs w:val="19"/>
              </w:rPr>
              <w:t>135</w:t>
            </w:r>
          </w:p>
        </w:tc>
      </w:tr>
      <w:tr w:rsidR="00AC23C4" w:rsidRPr="00AC23C4" w14:paraId="27AF0149" w14:textId="77777777" w:rsidTr="00622C05">
        <w:tc>
          <w:tcPr>
            <w:tcW w:w="992" w:type="dxa"/>
            <w:shd w:val="clear" w:color="auto" w:fill="auto"/>
          </w:tcPr>
          <w:p w14:paraId="46A53546" w14:textId="77777777" w:rsidR="00672641" w:rsidRPr="00AC23C4" w:rsidRDefault="00672641" w:rsidP="00672641">
            <w:pPr>
              <w:rPr>
                <w:rStyle w:val="ChItalBold"/>
                <w:szCs w:val="19"/>
              </w:rPr>
            </w:pPr>
            <w:r w:rsidRPr="00AC23C4">
              <w:rPr>
                <w:rStyle w:val="ChItalBold"/>
                <w:szCs w:val="19"/>
              </w:rPr>
              <w:t>kenal</w:t>
            </w:r>
          </w:p>
        </w:tc>
        <w:tc>
          <w:tcPr>
            <w:tcW w:w="1304" w:type="dxa"/>
            <w:shd w:val="clear" w:color="auto" w:fill="auto"/>
          </w:tcPr>
          <w:p w14:paraId="4AF9A18F" w14:textId="5D73A618" w:rsidR="00672641" w:rsidRPr="00AC23C4" w:rsidRDefault="00B7093A" w:rsidP="00672641">
            <w:pPr>
              <w:rPr>
                <w:szCs w:val="19"/>
              </w:rPr>
            </w:pPr>
            <w:r>
              <w:rPr>
                <w:szCs w:val="19"/>
              </w:rPr>
              <w:t>‘</w:t>
            </w:r>
            <w:r w:rsidR="00672641" w:rsidRPr="00AC23C4">
              <w:rPr>
                <w:szCs w:val="19"/>
              </w:rPr>
              <w:t>know</w:t>
            </w:r>
            <w:r>
              <w:rPr>
                <w:szCs w:val="19"/>
              </w:rPr>
              <w:t>’</w:t>
            </w:r>
          </w:p>
        </w:tc>
        <w:tc>
          <w:tcPr>
            <w:tcW w:w="1219" w:type="dxa"/>
            <w:shd w:val="clear" w:color="auto" w:fill="auto"/>
          </w:tcPr>
          <w:p w14:paraId="65B7D0B3" w14:textId="77777777" w:rsidR="00672641" w:rsidRPr="00AA7902" w:rsidRDefault="00672641" w:rsidP="00672641">
            <w:pPr>
              <w:rPr>
                <w:rStyle w:val="ChItalBold"/>
              </w:rPr>
            </w:pPr>
            <w:r w:rsidRPr="00AA7902">
              <w:rPr>
                <w:rStyle w:val="ChItalBold"/>
              </w:rPr>
              <w:t>terkenal</w:t>
            </w:r>
          </w:p>
        </w:tc>
        <w:tc>
          <w:tcPr>
            <w:tcW w:w="1729" w:type="dxa"/>
            <w:shd w:val="clear" w:color="auto" w:fill="auto"/>
          </w:tcPr>
          <w:p w14:paraId="57CE567E" w14:textId="518EDCA5" w:rsidR="00672641" w:rsidRPr="00AC23C4" w:rsidRDefault="00B7093A" w:rsidP="00AC23C4">
            <w:pPr>
              <w:autoSpaceDE w:val="0"/>
              <w:autoSpaceDN w:val="0"/>
              <w:adjustRightInd w:val="0"/>
              <w:rPr>
                <w:szCs w:val="19"/>
              </w:rPr>
            </w:pPr>
            <w:r>
              <w:rPr>
                <w:szCs w:val="19"/>
              </w:rPr>
              <w:t>‘</w:t>
            </w:r>
            <w:r w:rsidR="00672641" w:rsidRPr="00AC23C4">
              <w:rPr>
                <w:szCs w:val="19"/>
              </w:rPr>
              <w:t>be well-known</w:t>
            </w:r>
            <w:r>
              <w:rPr>
                <w:szCs w:val="19"/>
              </w:rPr>
              <w:t>’</w:t>
            </w:r>
          </w:p>
        </w:tc>
        <w:tc>
          <w:tcPr>
            <w:tcW w:w="765" w:type="dxa"/>
            <w:shd w:val="clear" w:color="auto" w:fill="auto"/>
          </w:tcPr>
          <w:p w14:paraId="21D8F618"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1B65B3CA" w14:textId="77777777" w:rsidR="00672641" w:rsidRPr="00AC23C4" w:rsidRDefault="00672641" w:rsidP="00AC23C4">
            <w:pPr>
              <w:ind w:right="85"/>
              <w:jc w:val="right"/>
              <w:rPr>
                <w:sz w:val="19"/>
                <w:szCs w:val="19"/>
              </w:rPr>
            </w:pPr>
            <w:r w:rsidRPr="00AC23C4">
              <w:rPr>
                <w:szCs w:val="19"/>
              </w:rPr>
              <w:t>57</w:t>
            </w:r>
          </w:p>
        </w:tc>
      </w:tr>
      <w:tr w:rsidR="00AC23C4" w:rsidRPr="00626ADA" w14:paraId="586CC3DC" w14:textId="77777777" w:rsidTr="00622C05">
        <w:tc>
          <w:tcPr>
            <w:tcW w:w="992" w:type="dxa"/>
            <w:shd w:val="clear" w:color="auto" w:fill="auto"/>
          </w:tcPr>
          <w:p w14:paraId="7FD10A22" w14:textId="77777777" w:rsidR="00672641" w:rsidRPr="00AC23C4" w:rsidRDefault="00672641" w:rsidP="00672641">
            <w:pPr>
              <w:rPr>
                <w:rStyle w:val="ChItalBold"/>
                <w:szCs w:val="19"/>
              </w:rPr>
            </w:pPr>
            <w:r w:rsidRPr="00AC23C4">
              <w:rPr>
                <w:rStyle w:val="ChItalBold"/>
                <w:szCs w:val="19"/>
              </w:rPr>
              <w:t>balik</w:t>
            </w:r>
          </w:p>
        </w:tc>
        <w:tc>
          <w:tcPr>
            <w:tcW w:w="1304" w:type="dxa"/>
            <w:shd w:val="clear" w:color="auto" w:fill="auto"/>
          </w:tcPr>
          <w:p w14:paraId="117EB889" w14:textId="6A2F796F" w:rsidR="00672641" w:rsidRPr="00626ADA" w:rsidRDefault="00B7093A" w:rsidP="00672641">
            <w:r>
              <w:t>‘</w:t>
            </w:r>
            <w:r w:rsidR="00672641" w:rsidRPr="0090507A">
              <w:t>turn over</w:t>
            </w:r>
            <w:r>
              <w:t>’</w:t>
            </w:r>
          </w:p>
        </w:tc>
        <w:tc>
          <w:tcPr>
            <w:tcW w:w="1219" w:type="dxa"/>
            <w:shd w:val="clear" w:color="auto" w:fill="auto"/>
          </w:tcPr>
          <w:p w14:paraId="457A0EC0" w14:textId="77777777" w:rsidR="00672641" w:rsidRPr="00AA7902" w:rsidRDefault="00672641" w:rsidP="00672641">
            <w:pPr>
              <w:rPr>
                <w:rStyle w:val="ChItalBold"/>
              </w:rPr>
            </w:pPr>
            <w:r w:rsidRPr="00AA7902">
              <w:rPr>
                <w:rStyle w:val="ChItalBold"/>
              </w:rPr>
              <w:t>tabalik</w:t>
            </w:r>
          </w:p>
        </w:tc>
        <w:tc>
          <w:tcPr>
            <w:tcW w:w="1729" w:type="dxa"/>
            <w:shd w:val="clear" w:color="auto" w:fill="auto"/>
          </w:tcPr>
          <w:p w14:paraId="7694B151" w14:textId="4DA632EF" w:rsidR="00672641" w:rsidRPr="00626ADA" w:rsidRDefault="00B7093A" w:rsidP="00672641">
            <w:r>
              <w:t>‘</w:t>
            </w:r>
            <w:r w:rsidR="00672641" w:rsidRPr="0090507A">
              <w:t>be turned over</w:t>
            </w:r>
            <w:r>
              <w:t>’</w:t>
            </w:r>
          </w:p>
        </w:tc>
        <w:tc>
          <w:tcPr>
            <w:tcW w:w="765" w:type="dxa"/>
            <w:shd w:val="clear" w:color="auto" w:fill="auto"/>
          </w:tcPr>
          <w:p w14:paraId="41635AE6" w14:textId="77777777" w:rsidR="00672641" w:rsidRPr="00626ADA" w:rsidRDefault="00672641" w:rsidP="00AC23C4">
            <w:pPr>
              <w:ind w:right="85"/>
              <w:jc w:val="right"/>
            </w:pPr>
            <w:r w:rsidRPr="0090507A">
              <w:t>1</w:t>
            </w:r>
          </w:p>
        </w:tc>
        <w:tc>
          <w:tcPr>
            <w:tcW w:w="709" w:type="dxa"/>
            <w:shd w:val="clear" w:color="auto" w:fill="auto"/>
          </w:tcPr>
          <w:p w14:paraId="1BA307BE" w14:textId="77777777" w:rsidR="00672641" w:rsidRPr="00AC23C4" w:rsidRDefault="00672641" w:rsidP="00AC23C4">
            <w:pPr>
              <w:ind w:right="85"/>
              <w:jc w:val="right"/>
              <w:rPr>
                <w:sz w:val="19"/>
              </w:rPr>
            </w:pPr>
            <w:r w:rsidRPr="0090507A">
              <w:t>37</w:t>
            </w:r>
          </w:p>
        </w:tc>
      </w:tr>
      <w:tr w:rsidR="00AC23C4" w:rsidRPr="00626ADA" w14:paraId="07072BBB" w14:textId="77777777" w:rsidTr="00622C05">
        <w:tc>
          <w:tcPr>
            <w:tcW w:w="992" w:type="dxa"/>
            <w:shd w:val="clear" w:color="auto" w:fill="auto"/>
          </w:tcPr>
          <w:p w14:paraId="5FA2C5D5" w14:textId="77777777" w:rsidR="00672641" w:rsidRPr="00AC23C4" w:rsidRDefault="00672641" w:rsidP="00672641">
            <w:pPr>
              <w:rPr>
                <w:rStyle w:val="ChItalBold"/>
                <w:szCs w:val="19"/>
              </w:rPr>
            </w:pPr>
            <w:r w:rsidRPr="00AC23C4">
              <w:rPr>
                <w:rStyle w:val="ChItalBold"/>
                <w:szCs w:val="19"/>
              </w:rPr>
              <w:t>ganggu</w:t>
            </w:r>
          </w:p>
        </w:tc>
        <w:tc>
          <w:tcPr>
            <w:tcW w:w="1304" w:type="dxa"/>
            <w:shd w:val="clear" w:color="auto" w:fill="auto"/>
          </w:tcPr>
          <w:p w14:paraId="028C6056" w14:textId="413CF6F0" w:rsidR="00672641" w:rsidRPr="00626ADA" w:rsidRDefault="00B7093A" w:rsidP="00672641">
            <w:r>
              <w:t>‘</w:t>
            </w:r>
            <w:r w:rsidR="00672641" w:rsidRPr="0090507A">
              <w:t>disturb</w:t>
            </w:r>
            <w:r>
              <w:t>’</w:t>
            </w:r>
          </w:p>
        </w:tc>
        <w:tc>
          <w:tcPr>
            <w:tcW w:w="1219" w:type="dxa"/>
            <w:shd w:val="clear" w:color="auto" w:fill="auto"/>
          </w:tcPr>
          <w:p w14:paraId="5E58828E" w14:textId="77777777" w:rsidR="00672641" w:rsidRPr="00AA7902" w:rsidRDefault="00672641" w:rsidP="00672641">
            <w:pPr>
              <w:rPr>
                <w:rStyle w:val="ChItalBold"/>
              </w:rPr>
            </w:pPr>
            <w:r w:rsidRPr="00AA7902">
              <w:rPr>
                <w:rStyle w:val="ChItalBold"/>
              </w:rPr>
              <w:t>terganggu</w:t>
            </w:r>
          </w:p>
        </w:tc>
        <w:tc>
          <w:tcPr>
            <w:tcW w:w="1729" w:type="dxa"/>
            <w:shd w:val="clear" w:color="auto" w:fill="auto"/>
          </w:tcPr>
          <w:p w14:paraId="04956E17" w14:textId="23DADDF7" w:rsidR="00672641" w:rsidRPr="00626ADA" w:rsidRDefault="00B7093A" w:rsidP="00672641">
            <w:r>
              <w:t>‘</w:t>
            </w:r>
            <w:r w:rsidR="00672641" w:rsidRPr="0090507A">
              <w:t>be disturbed</w:t>
            </w:r>
            <w:r>
              <w:t>’</w:t>
            </w:r>
          </w:p>
        </w:tc>
        <w:tc>
          <w:tcPr>
            <w:tcW w:w="765" w:type="dxa"/>
            <w:shd w:val="clear" w:color="auto" w:fill="auto"/>
          </w:tcPr>
          <w:p w14:paraId="73AD0D11" w14:textId="77777777" w:rsidR="00672641" w:rsidRPr="00626ADA" w:rsidRDefault="00672641" w:rsidP="00AC23C4">
            <w:pPr>
              <w:ind w:right="85"/>
              <w:jc w:val="right"/>
            </w:pPr>
            <w:r w:rsidRPr="0090507A">
              <w:t>1</w:t>
            </w:r>
          </w:p>
        </w:tc>
        <w:tc>
          <w:tcPr>
            <w:tcW w:w="709" w:type="dxa"/>
            <w:shd w:val="clear" w:color="auto" w:fill="auto"/>
          </w:tcPr>
          <w:p w14:paraId="50DB4587" w14:textId="77777777" w:rsidR="00672641" w:rsidRPr="00AC23C4" w:rsidRDefault="00672641" w:rsidP="00AC23C4">
            <w:pPr>
              <w:ind w:right="85"/>
              <w:jc w:val="right"/>
              <w:rPr>
                <w:sz w:val="19"/>
              </w:rPr>
            </w:pPr>
            <w:r w:rsidRPr="0090507A">
              <w:t>18</w:t>
            </w:r>
          </w:p>
        </w:tc>
      </w:tr>
      <w:tr w:rsidR="00AC23C4" w:rsidRPr="00626ADA" w14:paraId="23FDB6F3" w14:textId="77777777" w:rsidTr="00622C05">
        <w:tc>
          <w:tcPr>
            <w:tcW w:w="992" w:type="dxa"/>
            <w:shd w:val="clear" w:color="auto" w:fill="auto"/>
          </w:tcPr>
          <w:p w14:paraId="392556B0" w14:textId="77777777" w:rsidR="00672641" w:rsidRPr="00AC23C4" w:rsidRDefault="00672641" w:rsidP="00672641">
            <w:pPr>
              <w:rPr>
                <w:rStyle w:val="ChItalBold"/>
                <w:szCs w:val="19"/>
              </w:rPr>
            </w:pPr>
            <w:r w:rsidRPr="00AC23C4">
              <w:rPr>
                <w:rStyle w:val="ChItalBold"/>
                <w:szCs w:val="19"/>
              </w:rPr>
              <w:t>bla</w:t>
            </w:r>
          </w:p>
        </w:tc>
        <w:tc>
          <w:tcPr>
            <w:tcW w:w="1304" w:type="dxa"/>
            <w:shd w:val="clear" w:color="auto" w:fill="auto"/>
          </w:tcPr>
          <w:p w14:paraId="687B68CA" w14:textId="64E32729" w:rsidR="00672641" w:rsidRPr="00626ADA" w:rsidRDefault="00B7093A" w:rsidP="00672641">
            <w:r>
              <w:t>‘</w:t>
            </w:r>
            <w:r w:rsidR="00672641" w:rsidRPr="0090507A">
              <w:t>split</w:t>
            </w:r>
            <w:r>
              <w:t>’</w:t>
            </w:r>
          </w:p>
        </w:tc>
        <w:tc>
          <w:tcPr>
            <w:tcW w:w="1219" w:type="dxa"/>
            <w:shd w:val="clear" w:color="auto" w:fill="auto"/>
          </w:tcPr>
          <w:p w14:paraId="616FF8D4" w14:textId="77777777" w:rsidR="00672641" w:rsidRPr="00AA7902" w:rsidRDefault="00672641" w:rsidP="00672641">
            <w:pPr>
              <w:rPr>
                <w:rStyle w:val="ChItalBold"/>
              </w:rPr>
            </w:pPr>
            <w:r w:rsidRPr="00AA7902">
              <w:rPr>
                <w:rStyle w:val="ChItalBold"/>
              </w:rPr>
              <w:t>terbla</w:t>
            </w:r>
          </w:p>
        </w:tc>
        <w:tc>
          <w:tcPr>
            <w:tcW w:w="1729" w:type="dxa"/>
            <w:shd w:val="clear" w:color="auto" w:fill="auto"/>
          </w:tcPr>
          <w:p w14:paraId="1FA9C8FD" w14:textId="5EB82738" w:rsidR="00672641" w:rsidRPr="00626ADA" w:rsidRDefault="00B7093A" w:rsidP="00672641">
            <w:r>
              <w:t>‘</w:t>
            </w:r>
            <w:r w:rsidR="00672641" w:rsidRPr="0090507A">
              <w:t>be split</w:t>
            </w:r>
            <w:r>
              <w:t>’</w:t>
            </w:r>
          </w:p>
        </w:tc>
        <w:tc>
          <w:tcPr>
            <w:tcW w:w="765" w:type="dxa"/>
            <w:shd w:val="clear" w:color="auto" w:fill="auto"/>
          </w:tcPr>
          <w:p w14:paraId="4F9061EF" w14:textId="77777777" w:rsidR="00672641" w:rsidRPr="00626ADA" w:rsidRDefault="00672641" w:rsidP="00AC23C4">
            <w:pPr>
              <w:ind w:right="85"/>
              <w:jc w:val="right"/>
            </w:pPr>
            <w:r w:rsidRPr="0090507A">
              <w:t>1</w:t>
            </w:r>
          </w:p>
        </w:tc>
        <w:tc>
          <w:tcPr>
            <w:tcW w:w="709" w:type="dxa"/>
            <w:shd w:val="clear" w:color="auto" w:fill="auto"/>
          </w:tcPr>
          <w:p w14:paraId="7109E75C" w14:textId="77777777" w:rsidR="00672641" w:rsidRPr="00AC23C4" w:rsidRDefault="00672641" w:rsidP="00AC23C4">
            <w:pPr>
              <w:ind w:right="85"/>
              <w:jc w:val="right"/>
              <w:rPr>
                <w:sz w:val="19"/>
              </w:rPr>
            </w:pPr>
            <w:r w:rsidRPr="0090507A">
              <w:t>13</w:t>
            </w:r>
          </w:p>
        </w:tc>
      </w:tr>
      <w:tr w:rsidR="00AC23C4" w:rsidRPr="00AC23C4" w14:paraId="158CCF75" w14:textId="77777777" w:rsidTr="00622C05">
        <w:tc>
          <w:tcPr>
            <w:tcW w:w="992" w:type="dxa"/>
            <w:shd w:val="clear" w:color="auto" w:fill="auto"/>
          </w:tcPr>
          <w:p w14:paraId="57604BF0" w14:textId="77777777" w:rsidR="00672641" w:rsidRPr="00AC23C4" w:rsidRDefault="00672641" w:rsidP="00672641">
            <w:pPr>
              <w:rPr>
                <w:rStyle w:val="ChItalBold"/>
                <w:szCs w:val="19"/>
              </w:rPr>
            </w:pPr>
            <w:r w:rsidRPr="00AC23C4">
              <w:rPr>
                <w:rStyle w:val="ChItalBold"/>
                <w:szCs w:val="19"/>
              </w:rPr>
              <w:t>pengaru</w:t>
            </w:r>
          </w:p>
        </w:tc>
        <w:tc>
          <w:tcPr>
            <w:tcW w:w="1304" w:type="dxa"/>
            <w:shd w:val="clear" w:color="auto" w:fill="auto"/>
          </w:tcPr>
          <w:p w14:paraId="244E10DA" w14:textId="428C6130" w:rsidR="00672641" w:rsidRPr="00AC23C4" w:rsidRDefault="00B7093A" w:rsidP="00672641">
            <w:pPr>
              <w:rPr>
                <w:szCs w:val="19"/>
              </w:rPr>
            </w:pPr>
            <w:r>
              <w:rPr>
                <w:szCs w:val="19"/>
              </w:rPr>
              <w:t>‘</w:t>
            </w:r>
            <w:r w:rsidR="00672641" w:rsidRPr="00AC23C4">
              <w:rPr>
                <w:szCs w:val="19"/>
              </w:rPr>
              <w:t>influence</w:t>
            </w:r>
            <w:r>
              <w:rPr>
                <w:szCs w:val="19"/>
              </w:rPr>
              <w:t>’</w:t>
            </w:r>
          </w:p>
        </w:tc>
        <w:tc>
          <w:tcPr>
            <w:tcW w:w="1219" w:type="dxa"/>
            <w:shd w:val="clear" w:color="auto" w:fill="auto"/>
          </w:tcPr>
          <w:p w14:paraId="61E94CCA" w14:textId="77777777" w:rsidR="00672641" w:rsidRPr="00AA7902" w:rsidRDefault="00672641" w:rsidP="00672641">
            <w:pPr>
              <w:rPr>
                <w:rStyle w:val="ChItalBoldUndl"/>
              </w:rPr>
            </w:pPr>
            <w:r w:rsidRPr="00AA7902">
              <w:rPr>
                <w:rStyle w:val="ChItalBoldUndl"/>
              </w:rPr>
              <w:t>terpengaru</w:t>
            </w:r>
          </w:p>
        </w:tc>
        <w:tc>
          <w:tcPr>
            <w:tcW w:w="1729" w:type="dxa"/>
            <w:shd w:val="clear" w:color="auto" w:fill="auto"/>
          </w:tcPr>
          <w:p w14:paraId="4E33DA2B" w14:textId="5251691D" w:rsidR="00672641" w:rsidRPr="00AC23C4" w:rsidRDefault="00B7093A" w:rsidP="00AC23C4">
            <w:pPr>
              <w:autoSpaceDE w:val="0"/>
              <w:autoSpaceDN w:val="0"/>
              <w:adjustRightInd w:val="0"/>
              <w:rPr>
                <w:szCs w:val="19"/>
              </w:rPr>
            </w:pPr>
            <w:r>
              <w:rPr>
                <w:szCs w:val="19"/>
              </w:rPr>
              <w:t>‘</w:t>
            </w:r>
            <w:r w:rsidR="00672641" w:rsidRPr="00AC23C4">
              <w:rPr>
                <w:szCs w:val="19"/>
              </w:rPr>
              <w:t>be affected</w:t>
            </w:r>
            <w:r>
              <w:rPr>
                <w:szCs w:val="19"/>
              </w:rPr>
              <w:t>’</w:t>
            </w:r>
          </w:p>
        </w:tc>
        <w:tc>
          <w:tcPr>
            <w:tcW w:w="765" w:type="dxa"/>
            <w:shd w:val="clear" w:color="auto" w:fill="auto"/>
          </w:tcPr>
          <w:p w14:paraId="364575F8"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21CB7679" w14:textId="77777777" w:rsidR="00672641" w:rsidRPr="00AC23C4" w:rsidRDefault="00672641" w:rsidP="00AC23C4">
            <w:pPr>
              <w:ind w:right="85"/>
              <w:jc w:val="right"/>
              <w:rPr>
                <w:sz w:val="19"/>
                <w:szCs w:val="19"/>
              </w:rPr>
            </w:pPr>
            <w:r w:rsidRPr="00AC23C4">
              <w:rPr>
                <w:szCs w:val="19"/>
              </w:rPr>
              <w:t>7</w:t>
            </w:r>
          </w:p>
        </w:tc>
      </w:tr>
      <w:tr w:rsidR="00AC23C4" w:rsidRPr="00626ADA" w14:paraId="3140C7C1" w14:textId="77777777" w:rsidTr="00622C05">
        <w:tc>
          <w:tcPr>
            <w:tcW w:w="992" w:type="dxa"/>
            <w:shd w:val="clear" w:color="auto" w:fill="auto"/>
          </w:tcPr>
          <w:p w14:paraId="55FF8AA1" w14:textId="77777777" w:rsidR="00672641" w:rsidRPr="00AC23C4" w:rsidRDefault="00672641" w:rsidP="00672641">
            <w:pPr>
              <w:rPr>
                <w:rStyle w:val="ChItalBold"/>
                <w:szCs w:val="19"/>
              </w:rPr>
            </w:pPr>
            <w:r w:rsidRPr="00AC23C4">
              <w:rPr>
                <w:rStyle w:val="ChItalBold"/>
                <w:szCs w:val="19"/>
              </w:rPr>
              <w:t>banting</w:t>
            </w:r>
          </w:p>
        </w:tc>
        <w:tc>
          <w:tcPr>
            <w:tcW w:w="1304" w:type="dxa"/>
            <w:shd w:val="clear" w:color="auto" w:fill="auto"/>
          </w:tcPr>
          <w:p w14:paraId="47761522" w14:textId="0DB0D1C5" w:rsidR="00672641" w:rsidRPr="00626ADA" w:rsidRDefault="00B7093A" w:rsidP="00672641">
            <w:r>
              <w:t>‘</w:t>
            </w:r>
            <w:r w:rsidR="00672641">
              <w:t>throw</w:t>
            </w:r>
            <w:r>
              <w:t>’</w:t>
            </w:r>
          </w:p>
        </w:tc>
        <w:tc>
          <w:tcPr>
            <w:tcW w:w="1219" w:type="dxa"/>
            <w:shd w:val="clear" w:color="auto" w:fill="auto"/>
          </w:tcPr>
          <w:p w14:paraId="1815A09B" w14:textId="77777777" w:rsidR="00672641" w:rsidRPr="00AA7902" w:rsidRDefault="00672641" w:rsidP="00672641">
            <w:pPr>
              <w:rPr>
                <w:rStyle w:val="ChItalBold"/>
              </w:rPr>
            </w:pPr>
            <w:r w:rsidRPr="00AA7902">
              <w:rPr>
                <w:rStyle w:val="ChItalBold"/>
              </w:rPr>
              <w:t>tabanting</w:t>
            </w:r>
          </w:p>
        </w:tc>
        <w:tc>
          <w:tcPr>
            <w:tcW w:w="1729" w:type="dxa"/>
            <w:shd w:val="clear" w:color="auto" w:fill="auto"/>
          </w:tcPr>
          <w:p w14:paraId="10BF1954" w14:textId="51677998" w:rsidR="00672641" w:rsidRPr="00626ADA" w:rsidRDefault="00B7093A" w:rsidP="00672641">
            <w:r>
              <w:t>‘</w:t>
            </w:r>
            <w:r w:rsidR="00672641" w:rsidRPr="0090507A">
              <w:t>be tossed around</w:t>
            </w:r>
            <w:r>
              <w:t>’</w:t>
            </w:r>
          </w:p>
        </w:tc>
        <w:tc>
          <w:tcPr>
            <w:tcW w:w="765" w:type="dxa"/>
            <w:shd w:val="clear" w:color="auto" w:fill="auto"/>
          </w:tcPr>
          <w:p w14:paraId="0E3B55C7" w14:textId="77777777" w:rsidR="00672641" w:rsidRPr="00626ADA" w:rsidRDefault="00672641" w:rsidP="00AC23C4">
            <w:pPr>
              <w:ind w:right="85"/>
              <w:jc w:val="right"/>
            </w:pPr>
            <w:r w:rsidRPr="0090507A">
              <w:t>1</w:t>
            </w:r>
          </w:p>
        </w:tc>
        <w:tc>
          <w:tcPr>
            <w:tcW w:w="709" w:type="dxa"/>
            <w:shd w:val="clear" w:color="auto" w:fill="auto"/>
          </w:tcPr>
          <w:p w14:paraId="155677DB" w14:textId="77777777" w:rsidR="00672641" w:rsidRPr="00AC23C4" w:rsidRDefault="00672641" w:rsidP="00AC23C4">
            <w:pPr>
              <w:ind w:right="85"/>
              <w:jc w:val="right"/>
              <w:rPr>
                <w:sz w:val="19"/>
              </w:rPr>
            </w:pPr>
            <w:r w:rsidRPr="0090507A">
              <w:t>6</w:t>
            </w:r>
          </w:p>
        </w:tc>
      </w:tr>
      <w:tr w:rsidR="00AC23C4" w:rsidRPr="00626ADA" w14:paraId="0854282C" w14:textId="77777777" w:rsidTr="00622C05">
        <w:tc>
          <w:tcPr>
            <w:tcW w:w="992" w:type="dxa"/>
            <w:shd w:val="clear" w:color="auto" w:fill="auto"/>
          </w:tcPr>
          <w:p w14:paraId="1D3BFDA0" w14:textId="77777777" w:rsidR="00672641" w:rsidRPr="00AC23C4" w:rsidRDefault="00672641" w:rsidP="00672641">
            <w:pPr>
              <w:rPr>
                <w:rStyle w:val="ChItalBold"/>
                <w:szCs w:val="19"/>
              </w:rPr>
            </w:pPr>
            <w:r w:rsidRPr="00AC23C4">
              <w:rPr>
                <w:rStyle w:val="ChItalBold"/>
                <w:szCs w:val="19"/>
              </w:rPr>
              <w:t>tukar</w:t>
            </w:r>
          </w:p>
        </w:tc>
        <w:tc>
          <w:tcPr>
            <w:tcW w:w="1304" w:type="dxa"/>
            <w:shd w:val="clear" w:color="auto" w:fill="auto"/>
          </w:tcPr>
          <w:p w14:paraId="217D93AE" w14:textId="050133C2" w:rsidR="00672641" w:rsidRPr="00626ADA" w:rsidRDefault="00B7093A" w:rsidP="00672641">
            <w:r>
              <w:t>‘</w:t>
            </w:r>
            <w:r w:rsidR="00672641" w:rsidRPr="0090507A">
              <w:t>exchange</w:t>
            </w:r>
            <w:r>
              <w:t>’</w:t>
            </w:r>
          </w:p>
        </w:tc>
        <w:tc>
          <w:tcPr>
            <w:tcW w:w="1219" w:type="dxa"/>
            <w:shd w:val="clear" w:color="auto" w:fill="auto"/>
          </w:tcPr>
          <w:p w14:paraId="699748A9" w14:textId="77777777" w:rsidR="00672641" w:rsidRPr="00AA7902" w:rsidRDefault="00672641" w:rsidP="00672641">
            <w:pPr>
              <w:rPr>
                <w:rStyle w:val="ChItalBold"/>
              </w:rPr>
            </w:pPr>
            <w:r w:rsidRPr="00AA7902">
              <w:rPr>
                <w:rStyle w:val="ChItalBold"/>
              </w:rPr>
              <w:t>tertukar</w:t>
            </w:r>
          </w:p>
        </w:tc>
        <w:tc>
          <w:tcPr>
            <w:tcW w:w="1729" w:type="dxa"/>
            <w:shd w:val="clear" w:color="auto" w:fill="auto"/>
          </w:tcPr>
          <w:p w14:paraId="6BCB5C0D" w14:textId="2996F4F5" w:rsidR="00672641" w:rsidRPr="00626ADA" w:rsidRDefault="00B7093A" w:rsidP="00672641">
            <w:r>
              <w:t>‘</w:t>
            </w:r>
            <w:r w:rsidR="00672641" w:rsidRPr="0090507A">
              <w:t>get changed</w:t>
            </w:r>
            <w:r>
              <w:t>’</w:t>
            </w:r>
          </w:p>
        </w:tc>
        <w:tc>
          <w:tcPr>
            <w:tcW w:w="765" w:type="dxa"/>
            <w:shd w:val="clear" w:color="auto" w:fill="auto"/>
          </w:tcPr>
          <w:p w14:paraId="739744B2" w14:textId="77777777" w:rsidR="00672641" w:rsidRPr="00626ADA" w:rsidRDefault="00672641" w:rsidP="00AC23C4">
            <w:pPr>
              <w:ind w:right="85"/>
              <w:jc w:val="right"/>
            </w:pPr>
            <w:r w:rsidRPr="0090507A">
              <w:t>1</w:t>
            </w:r>
          </w:p>
        </w:tc>
        <w:tc>
          <w:tcPr>
            <w:tcW w:w="709" w:type="dxa"/>
            <w:shd w:val="clear" w:color="auto" w:fill="auto"/>
          </w:tcPr>
          <w:p w14:paraId="0D33691D" w14:textId="77777777" w:rsidR="00672641" w:rsidRPr="00AC23C4" w:rsidRDefault="00672641" w:rsidP="00AC23C4">
            <w:pPr>
              <w:ind w:right="85"/>
              <w:jc w:val="right"/>
              <w:rPr>
                <w:sz w:val="19"/>
              </w:rPr>
            </w:pPr>
            <w:r w:rsidRPr="0090507A">
              <w:t>6</w:t>
            </w:r>
          </w:p>
        </w:tc>
      </w:tr>
      <w:tr w:rsidR="00AC23C4" w:rsidRPr="00626ADA" w14:paraId="673E6AB9" w14:textId="77777777" w:rsidTr="00622C05">
        <w:tc>
          <w:tcPr>
            <w:tcW w:w="992" w:type="dxa"/>
            <w:shd w:val="clear" w:color="auto" w:fill="auto"/>
          </w:tcPr>
          <w:p w14:paraId="1F95E106" w14:textId="77777777" w:rsidR="00672641" w:rsidRPr="00AC23C4" w:rsidRDefault="00672641" w:rsidP="00672641">
            <w:pPr>
              <w:rPr>
                <w:rStyle w:val="ChItalBold"/>
                <w:szCs w:val="19"/>
              </w:rPr>
            </w:pPr>
            <w:r w:rsidRPr="00AC23C4">
              <w:rPr>
                <w:rStyle w:val="ChItalBold"/>
                <w:szCs w:val="19"/>
              </w:rPr>
              <w:t>tongkat</w:t>
            </w:r>
          </w:p>
        </w:tc>
        <w:tc>
          <w:tcPr>
            <w:tcW w:w="1304" w:type="dxa"/>
            <w:shd w:val="clear" w:color="auto" w:fill="auto"/>
          </w:tcPr>
          <w:p w14:paraId="53E67021" w14:textId="1F0A2A00" w:rsidR="00672641" w:rsidRPr="00626ADA" w:rsidRDefault="00B7093A" w:rsidP="00672641">
            <w:r>
              <w:t>‘</w:t>
            </w:r>
            <w:r w:rsidR="00672641">
              <w:t>cane</w:t>
            </w:r>
            <w:r>
              <w:t>’</w:t>
            </w:r>
          </w:p>
        </w:tc>
        <w:tc>
          <w:tcPr>
            <w:tcW w:w="1219" w:type="dxa"/>
            <w:shd w:val="clear" w:color="auto" w:fill="auto"/>
          </w:tcPr>
          <w:p w14:paraId="4A6890BB" w14:textId="77777777" w:rsidR="00672641" w:rsidRPr="00AA7902" w:rsidRDefault="00672641" w:rsidP="00672641">
            <w:pPr>
              <w:rPr>
                <w:rStyle w:val="ChItalBold"/>
              </w:rPr>
            </w:pPr>
            <w:r>
              <w:rPr>
                <w:rStyle w:val="ChItalBold"/>
              </w:rPr>
              <w:t>tatongkat</w:t>
            </w:r>
          </w:p>
        </w:tc>
        <w:tc>
          <w:tcPr>
            <w:tcW w:w="1729" w:type="dxa"/>
            <w:shd w:val="clear" w:color="auto" w:fill="auto"/>
          </w:tcPr>
          <w:p w14:paraId="2885419B" w14:textId="1A1806C8" w:rsidR="00672641" w:rsidRPr="00626ADA" w:rsidRDefault="00B7093A" w:rsidP="00672641">
            <w:r>
              <w:t>‘</w:t>
            </w:r>
            <w:r w:rsidR="00672641" w:rsidRPr="0090507A">
              <w:t xml:space="preserve">be </w:t>
            </w:r>
            <w:r w:rsidR="00672641">
              <w:t>beaten up</w:t>
            </w:r>
            <w:r>
              <w:t>’</w:t>
            </w:r>
          </w:p>
        </w:tc>
        <w:tc>
          <w:tcPr>
            <w:tcW w:w="765" w:type="dxa"/>
            <w:shd w:val="clear" w:color="auto" w:fill="auto"/>
          </w:tcPr>
          <w:p w14:paraId="1B32B1D3" w14:textId="77777777" w:rsidR="00672641" w:rsidRPr="00626ADA" w:rsidRDefault="00672641" w:rsidP="00AC23C4">
            <w:pPr>
              <w:ind w:right="85"/>
              <w:jc w:val="right"/>
            </w:pPr>
            <w:r w:rsidRPr="0090507A">
              <w:t>1</w:t>
            </w:r>
          </w:p>
        </w:tc>
        <w:tc>
          <w:tcPr>
            <w:tcW w:w="709" w:type="dxa"/>
            <w:shd w:val="clear" w:color="auto" w:fill="auto"/>
          </w:tcPr>
          <w:p w14:paraId="02DCAF51" w14:textId="77777777" w:rsidR="00672641" w:rsidRPr="00AC23C4" w:rsidRDefault="00672641" w:rsidP="00AC23C4">
            <w:pPr>
              <w:ind w:right="85"/>
              <w:jc w:val="right"/>
              <w:rPr>
                <w:sz w:val="19"/>
              </w:rPr>
            </w:pPr>
            <w:r>
              <w:t>5</w:t>
            </w:r>
          </w:p>
        </w:tc>
      </w:tr>
      <w:tr w:rsidR="00AC23C4" w:rsidRPr="00626ADA" w14:paraId="138BD0DD" w14:textId="77777777" w:rsidTr="00622C05">
        <w:tc>
          <w:tcPr>
            <w:tcW w:w="992" w:type="dxa"/>
            <w:shd w:val="clear" w:color="auto" w:fill="auto"/>
          </w:tcPr>
          <w:p w14:paraId="6091332B" w14:textId="77777777" w:rsidR="00672641" w:rsidRPr="00AC23C4" w:rsidRDefault="00672641" w:rsidP="00672641">
            <w:pPr>
              <w:rPr>
                <w:rStyle w:val="ChItalBold"/>
                <w:szCs w:val="19"/>
              </w:rPr>
            </w:pPr>
            <w:r w:rsidRPr="00AC23C4">
              <w:rPr>
                <w:rStyle w:val="ChItalBold"/>
                <w:szCs w:val="19"/>
              </w:rPr>
              <w:t>singgung</w:t>
            </w:r>
          </w:p>
        </w:tc>
        <w:tc>
          <w:tcPr>
            <w:tcW w:w="1304" w:type="dxa"/>
            <w:shd w:val="clear" w:color="auto" w:fill="auto"/>
          </w:tcPr>
          <w:p w14:paraId="3D64E20C" w14:textId="2F6E99B2" w:rsidR="00672641" w:rsidRPr="00626ADA" w:rsidRDefault="00B7093A" w:rsidP="00672641">
            <w:r>
              <w:t>‘</w:t>
            </w:r>
            <w:r w:rsidR="00672641" w:rsidRPr="0090507A">
              <w:t>offend</w:t>
            </w:r>
            <w:r>
              <w:t>’</w:t>
            </w:r>
          </w:p>
        </w:tc>
        <w:tc>
          <w:tcPr>
            <w:tcW w:w="1219" w:type="dxa"/>
            <w:shd w:val="clear" w:color="auto" w:fill="auto"/>
          </w:tcPr>
          <w:p w14:paraId="6240AFA3" w14:textId="77777777" w:rsidR="00672641" w:rsidRPr="00AA7902" w:rsidRDefault="00672641" w:rsidP="00672641">
            <w:pPr>
              <w:rPr>
                <w:rStyle w:val="ChItalBold"/>
              </w:rPr>
            </w:pPr>
            <w:r w:rsidRPr="00AA7902">
              <w:rPr>
                <w:rStyle w:val="ChItalBold"/>
              </w:rPr>
              <w:t>tersinggung</w:t>
            </w:r>
          </w:p>
        </w:tc>
        <w:tc>
          <w:tcPr>
            <w:tcW w:w="1729" w:type="dxa"/>
            <w:shd w:val="clear" w:color="auto" w:fill="auto"/>
          </w:tcPr>
          <w:p w14:paraId="669EF2C7" w14:textId="1981D798" w:rsidR="00672641" w:rsidRPr="00626ADA" w:rsidRDefault="00B7093A" w:rsidP="00672641">
            <w:r>
              <w:t>‘</w:t>
            </w:r>
            <w:r w:rsidR="00672641" w:rsidRPr="0090507A">
              <w:t>be offended</w:t>
            </w:r>
            <w:r>
              <w:t>’</w:t>
            </w:r>
          </w:p>
        </w:tc>
        <w:tc>
          <w:tcPr>
            <w:tcW w:w="765" w:type="dxa"/>
            <w:shd w:val="clear" w:color="auto" w:fill="auto"/>
          </w:tcPr>
          <w:p w14:paraId="7AD4B214" w14:textId="77777777" w:rsidR="00672641" w:rsidRPr="00626ADA" w:rsidRDefault="00672641" w:rsidP="00AC23C4">
            <w:pPr>
              <w:ind w:right="85"/>
              <w:jc w:val="right"/>
            </w:pPr>
            <w:r w:rsidRPr="0090507A">
              <w:t>1</w:t>
            </w:r>
          </w:p>
        </w:tc>
        <w:tc>
          <w:tcPr>
            <w:tcW w:w="709" w:type="dxa"/>
            <w:shd w:val="clear" w:color="auto" w:fill="auto"/>
          </w:tcPr>
          <w:p w14:paraId="4CC097C9" w14:textId="77777777" w:rsidR="00672641" w:rsidRPr="00AC23C4" w:rsidRDefault="00672641" w:rsidP="00AC23C4">
            <w:pPr>
              <w:ind w:right="85"/>
              <w:jc w:val="right"/>
              <w:rPr>
                <w:sz w:val="19"/>
              </w:rPr>
            </w:pPr>
            <w:r w:rsidRPr="0090507A">
              <w:t>3</w:t>
            </w:r>
          </w:p>
        </w:tc>
      </w:tr>
      <w:tr w:rsidR="00AC23C4" w:rsidRPr="00AC23C4" w14:paraId="10F744E7" w14:textId="77777777" w:rsidTr="00622C05">
        <w:tc>
          <w:tcPr>
            <w:tcW w:w="992" w:type="dxa"/>
            <w:shd w:val="clear" w:color="auto" w:fill="auto"/>
          </w:tcPr>
          <w:p w14:paraId="75D875C4" w14:textId="77777777" w:rsidR="00672641" w:rsidRPr="00AC23C4" w:rsidRDefault="00672641" w:rsidP="00672641">
            <w:pPr>
              <w:rPr>
                <w:rStyle w:val="ChItalBold"/>
                <w:szCs w:val="19"/>
              </w:rPr>
            </w:pPr>
            <w:r w:rsidRPr="00AC23C4">
              <w:rPr>
                <w:rStyle w:val="ChItalBold"/>
                <w:szCs w:val="19"/>
              </w:rPr>
              <w:t>cinta</w:t>
            </w:r>
          </w:p>
        </w:tc>
        <w:tc>
          <w:tcPr>
            <w:tcW w:w="1304" w:type="dxa"/>
            <w:shd w:val="clear" w:color="auto" w:fill="auto"/>
          </w:tcPr>
          <w:p w14:paraId="0C2AC4FC" w14:textId="1EABEA4A" w:rsidR="00672641" w:rsidRPr="00AC23C4" w:rsidRDefault="00B7093A" w:rsidP="00672641">
            <w:pPr>
              <w:rPr>
                <w:szCs w:val="19"/>
              </w:rPr>
            </w:pPr>
            <w:r>
              <w:rPr>
                <w:szCs w:val="19"/>
              </w:rPr>
              <w:t>‘</w:t>
            </w:r>
            <w:r w:rsidR="00672641" w:rsidRPr="00AC23C4">
              <w:rPr>
                <w:szCs w:val="19"/>
              </w:rPr>
              <w:t>love</w:t>
            </w:r>
            <w:r>
              <w:rPr>
                <w:szCs w:val="19"/>
              </w:rPr>
              <w:t>’</w:t>
            </w:r>
          </w:p>
        </w:tc>
        <w:tc>
          <w:tcPr>
            <w:tcW w:w="1219" w:type="dxa"/>
            <w:shd w:val="clear" w:color="auto" w:fill="auto"/>
          </w:tcPr>
          <w:p w14:paraId="5FD3B6DC" w14:textId="77777777" w:rsidR="00672641" w:rsidRPr="00AA7902" w:rsidRDefault="00672641" w:rsidP="00672641">
            <w:pPr>
              <w:rPr>
                <w:rStyle w:val="ChItalBoldUndl"/>
              </w:rPr>
            </w:pPr>
            <w:r w:rsidRPr="00AA7902">
              <w:rPr>
                <w:rStyle w:val="ChItalBoldUndl"/>
              </w:rPr>
              <w:t>tercinta</w:t>
            </w:r>
          </w:p>
        </w:tc>
        <w:tc>
          <w:tcPr>
            <w:tcW w:w="1729" w:type="dxa"/>
            <w:shd w:val="clear" w:color="auto" w:fill="auto"/>
          </w:tcPr>
          <w:p w14:paraId="581B026B" w14:textId="489C743C" w:rsidR="00672641" w:rsidRPr="00AC23C4" w:rsidRDefault="00B7093A" w:rsidP="00AC23C4">
            <w:pPr>
              <w:autoSpaceDE w:val="0"/>
              <w:autoSpaceDN w:val="0"/>
              <w:adjustRightInd w:val="0"/>
              <w:rPr>
                <w:szCs w:val="19"/>
              </w:rPr>
            </w:pPr>
            <w:r>
              <w:rPr>
                <w:szCs w:val="19"/>
              </w:rPr>
              <w:t>‘</w:t>
            </w:r>
            <w:r w:rsidR="00672641" w:rsidRPr="00AC23C4">
              <w:rPr>
                <w:szCs w:val="19"/>
              </w:rPr>
              <w:t>be beloved</w:t>
            </w:r>
            <w:r>
              <w:rPr>
                <w:szCs w:val="19"/>
              </w:rPr>
              <w:t>’</w:t>
            </w:r>
          </w:p>
        </w:tc>
        <w:tc>
          <w:tcPr>
            <w:tcW w:w="765" w:type="dxa"/>
            <w:shd w:val="clear" w:color="auto" w:fill="auto"/>
          </w:tcPr>
          <w:p w14:paraId="1F389D50"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59F7C2C1" w14:textId="77777777" w:rsidR="00672641" w:rsidRPr="00AC23C4" w:rsidRDefault="00672641" w:rsidP="00AC23C4">
            <w:pPr>
              <w:ind w:right="85"/>
              <w:jc w:val="right"/>
              <w:rPr>
                <w:sz w:val="19"/>
                <w:szCs w:val="19"/>
              </w:rPr>
            </w:pPr>
            <w:r w:rsidRPr="00AC23C4">
              <w:rPr>
                <w:szCs w:val="19"/>
              </w:rPr>
              <w:t>3</w:t>
            </w:r>
          </w:p>
        </w:tc>
      </w:tr>
      <w:tr w:rsidR="00AC23C4" w:rsidRPr="00626ADA" w14:paraId="79A03BB7" w14:textId="77777777" w:rsidTr="00622C05">
        <w:tc>
          <w:tcPr>
            <w:tcW w:w="992" w:type="dxa"/>
            <w:shd w:val="clear" w:color="auto" w:fill="auto"/>
          </w:tcPr>
          <w:p w14:paraId="791AFCC6" w14:textId="77777777" w:rsidR="00672641" w:rsidRPr="00AC23C4" w:rsidRDefault="00672641" w:rsidP="00672641">
            <w:pPr>
              <w:rPr>
                <w:rStyle w:val="ChItalBold"/>
                <w:szCs w:val="19"/>
              </w:rPr>
            </w:pPr>
            <w:r w:rsidRPr="00AC23C4">
              <w:rPr>
                <w:rStyle w:val="ChItalBold"/>
                <w:szCs w:val="19"/>
              </w:rPr>
              <w:t>cukur</w:t>
            </w:r>
          </w:p>
        </w:tc>
        <w:tc>
          <w:tcPr>
            <w:tcW w:w="1304" w:type="dxa"/>
            <w:shd w:val="clear" w:color="auto" w:fill="auto"/>
          </w:tcPr>
          <w:p w14:paraId="1B60343D" w14:textId="6152F280" w:rsidR="00672641" w:rsidRPr="00626ADA" w:rsidRDefault="00B7093A" w:rsidP="00672641">
            <w:r>
              <w:t>‘</w:t>
            </w:r>
            <w:r w:rsidR="00672641" w:rsidRPr="0090507A">
              <w:t>flatten</w:t>
            </w:r>
            <w:r>
              <w:t>’</w:t>
            </w:r>
          </w:p>
        </w:tc>
        <w:tc>
          <w:tcPr>
            <w:tcW w:w="1219" w:type="dxa"/>
            <w:shd w:val="clear" w:color="auto" w:fill="auto"/>
          </w:tcPr>
          <w:p w14:paraId="54C0C8D3" w14:textId="77777777" w:rsidR="00672641" w:rsidRPr="00AA7902" w:rsidRDefault="00672641" w:rsidP="00672641">
            <w:pPr>
              <w:rPr>
                <w:rStyle w:val="ChItalBold"/>
              </w:rPr>
            </w:pPr>
            <w:r w:rsidRPr="00AA7902">
              <w:rPr>
                <w:rStyle w:val="ChItalBold"/>
              </w:rPr>
              <w:t>tacukur</w:t>
            </w:r>
          </w:p>
        </w:tc>
        <w:tc>
          <w:tcPr>
            <w:tcW w:w="1729" w:type="dxa"/>
            <w:shd w:val="clear" w:color="auto" w:fill="auto"/>
          </w:tcPr>
          <w:p w14:paraId="02E51721" w14:textId="78F6BEDB" w:rsidR="00672641" w:rsidRPr="00626ADA" w:rsidRDefault="00B7093A" w:rsidP="00672641">
            <w:r>
              <w:t>‘</w:t>
            </w:r>
            <w:r w:rsidR="00672641" w:rsidRPr="0090507A">
              <w:t>be scalped</w:t>
            </w:r>
            <w:r>
              <w:t>’</w:t>
            </w:r>
          </w:p>
        </w:tc>
        <w:tc>
          <w:tcPr>
            <w:tcW w:w="765" w:type="dxa"/>
            <w:shd w:val="clear" w:color="auto" w:fill="auto"/>
          </w:tcPr>
          <w:p w14:paraId="29B5039D" w14:textId="77777777" w:rsidR="00672641" w:rsidRPr="00626ADA" w:rsidRDefault="00672641" w:rsidP="00AC23C4">
            <w:pPr>
              <w:ind w:right="85"/>
              <w:jc w:val="right"/>
            </w:pPr>
            <w:r w:rsidRPr="0090507A">
              <w:t>1</w:t>
            </w:r>
          </w:p>
        </w:tc>
        <w:tc>
          <w:tcPr>
            <w:tcW w:w="709" w:type="dxa"/>
            <w:shd w:val="clear" w:color="auto" w:fill="auto"/>
          </w:tcPr>
          <w:p w14:paraId="2058617A" w14:textId="77777777" w:rsidR="00672641" w:rsidRPr="00AC23C4" w:rsidRDefault="00672641" w:rsidP="00AC23C4">
            <w:pPr>
              <w:ind w:right="85"/>
              <w:jc w:val="right"/>
              <w:rPr>
                <w:sz w:val="19"/>
              </w:rPr>
            </w:pPr>
            <w:r w:rsidRPr="0090507A">
              <w:t>2</w:t>
            </w:r>
          </w:p>
        </w:tc>
      </w:tr>
      <w:tr w:rsidR="00AC23C4" w:rsidRPr="00AC23C4" w14:paraId="0F6B24CB" w14:textId="77777777" w:rsidTr="00622C05">
        <w:tc>
          <w:tcPr>
            <w:tcW w:w="992" w:type="dxa"/>
            <w:shd w:val="clear" w:color="auto" w:fill="auto"/>
          </w:tcPr>
          <w:p w14:paraId="131FD6BE" w14:textId="77777777" w:rsidR="00672641" w:rsidRPr="00AC23C4" w:rsidRDefault="00672641" w:rsidP="00672641">
            <w:pPr>
              <w:rPr>
                <w:rStyle w:val="ChItalBold"/>
                <w:szCs w:val="19"/>
              </w:rPr>
            </w:pPr>
            <w:r w:rsidRPr="00AC23C4">
              <w:rPr>
                <w:rStyle w:val="ChItalBold"/>
                <w:szCs w:val="19"/>
              </w:rPr>
              <w:t>hambur</w:t>
            </w:r>
          </w:p>
        </w:tc>
        <w:tc>
          <w:tcPr>
            <w:tcW w:w="1304" w:type="dxa"/>
            <w:shd w:val="clear" w:color="auto" w:fill="auto"/>
          </w:tcPr>
          <w:p w14:paraId="477DE2DB" w14:textId="5A9F88C4" w:rsidR="00672641" w:rsidRPr="00AC23C4" w:rsidRDefault="00B7093A" w:rsidP="00672641">
            <w:pPr>
              <w:rPr>
                <w:szCs w:val="19"/>
              </w:rPr>
            </w:pPr>
            <w:r>
              <w:rPr>
                <w:szCs w:val="19"/>
              </w:rPr>
              <w:t>‘</w:t>
            </w:r>
            <w:r w:rsidR="00672641" w:rsidRPr="00AC23C4">
              <w:rPr>
                <w:szCs w:val="19"/>
              </w:rPr>
              <w:t>scatter</w:t>
            </w:r>
            <w:r>
              <w:rPr>
                <w:szCs w:val="19"/>
              </w:rPr>
              <w:t>’</w:t>
            </w:r>
          </w:p>
        </w:tc>
        <w:tc>
          <w:tcPr>
            <w:tcW w:w="1219" w:type="dxa"/>
            <w:shd w:val="clear" w:color="auto" w:fill="auto"/>
          </w:tcPr>
          <w:p w14:paraId="4374CF5D" w14:textId="77777777" w:rsidR="00672641" w:rsidRPr="00AA7902" w:rsidRDefault="00672641" w:rsidP="00672641">
            <w:pPr>
              <w:rPr>
                <w:rStyle w:val="ChItalBold"/>
              </w:rPr>
            </w:pPr>
            <w:r w:rsidRPr="00AA7902">
              <w:rPr>
                <w:rStyle w:val="ChItalBold"/>
              </w:rPr>
              <w:t>tahambur</w:t>
            </w:r>
          </w:p>
        </w:tc>
        <w:tc>
          <w:tcPr>
            <w:tcW w:w="1729" w:type="dxa"/>
            <w:shd w:val="clear" w:color="auto" w:fill="auto"/>
          </w:tcPr>
          <w:p w14:paraId="7343FA86" w14:textId="24174918" w:rsidR="00672641" w:rsidRPr="00AC23C4" w:rsidRDefault="00B7093A" w:rsidP="00AC23C4">
            <w:pPr>
              <w:autoSpaceDE w:val="0"/>
              <w:autoSpaceDN w:val="0"/>
              <w:adjustRightInd w:val="0"/>
              <w:ind w:left="57" w:hanging="57"/>
              <w:rPr>
                <w:szCs w:val="19"/>
              </w:rPr>
            </w:pPr>
            <w:r>
              <w:rPr>
                <w:szCs w:val="19"/>
              </w:rPr>
              <w:t>‘</w:t>
            </w:r>
            <w:r w:rsidR="00672641" w:rsidRPr="00AC23C4">
              <w:rPr>
                <w:szCs w:val="19"/>
              </w:rPr>
              <w:t>be scattered about</w:t>
            </w:r>
            <w:r>
              <w:rPr>
                <w:szCs w:val="19"/>
              </w:rPr>
              <w:t>’</w:t>
            </w:r>
          </w:p>
        </w:tc>
        <w:tc>
          <w:tcPr>
            <w:tcW w:w="765" w:type="dxa"/>
            <w:shd w:val="clear" w:color="auto" w:fill="auto"/>
          </w:tcPr>
          <w:p w14:paraId="11EEDB6C"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136471B7" w14:textId="77777777" w:rsidR="00672641" w:rsidRPr="00AC23C4" w:rsidRDefault="00672641" w:rsidP="00AC23C4">
            <w:pPr>
              <w:ind w:right="85"/>
              <w:jc w:val="right"/>
              <w:rPr>
                <w:sz w:val="19"/>
                <w:szCs w:val="19"/>
              </w:rPr>
            </w:pPr>
            <w:r w:rsidRPr="00AC23C4">
              <w:rPr>
                <w:szCs w:val="19"/>
              </w:rPr>
              <w:t>1</w:t>
            </w:r>
          </w:p>
        </w:tc>
      </w:tr>
      <w:tr w:rsidR="00AC23C4" w:rsidRPr="00AC23C4" w14:paraId="77736445" w14:textId="77777777" w:rsidTr="00622C05">
        <w:tc>
          <w:tcPr>
            <w:tcW w:w="992" w:type="dxa"/>
            <w:shd w:val="clear" w:color="auto" w:fill="auto"/>
          </w:tcPr>
          <w:p w14:paraId="1C6F32C6" w14:textId="77777777" w:rsidR="00672641" w:rsidRPr="00AC23C4" w:rsidRDefault="00672641" w:rsidP="00672641">
            <w:pPr>
              <w:rPr>
                <w:rStyle w:val="ChItalBold"/>
                <w:szCs w:val="19"/>
              </w:rPr>
            </w:pPr>
            <w:r w:rsidRPr="00AC23C4">
              <w:rPr>
                <w:rStyle w:val="ChItalBold"/>
                <w:szCs w:val="19"/>
              </w:rPr>
              <w:t>wesel</w:t>
            </w:r>
          </w:p>
        </w:tc>
        <w:tc>
          <w:tcPr>
            <w:tcW w:w="1304" w:type="dxa"/>
            <w:shd w:val="clear" w:color="auto" w:fill="auto"/>
          </w:tcPr>
          <w:p w14:paraId="70FBA427" w14:textId="37FEE8EF" w:rsidR="00672641" w:rsidRPr="00AC23C4" w:rsidRDefault="00B7093A" w:rsidP="00672641">
            <w:pPr>
              <w:rPr>
                <w:szCs w:val="19"/>
              </w:rPr>
            </w:pPr>
            <w:r>
              <w:rPr>
                <w:szCs w:val="19"/>
              </w:rPr>
              <w:t>‘</w:t>
            </w:r>
            <w:r w:rsidR="00672641" w:rsidRPr="00AC23C4">
              <w:rPr>
                <w:szCs w:val="19"/>
              </w:rPr>
              <w:t>transfer</w:t>
            </w:r>
            <w:r>
              <w:rPr>
                <w:szCs w:val="19"/>
              </w:rPr>
              <w:t>’</w:t>
            </w:r>
          </w:p>
        </w:tc>
        <w:tc>
          <w:tcPr>
            <w:tcW w:w="1219" w:type="dxa"/>
            <w:shd w:val="clear" w:color="auto" w:fill="auto"/>
          </w:tcPr>
          <w:p w14:paraId="00D55E4A" w14:textId="77777777" w:rsidR="00672641" w:rsidRPr="00AA7902" w:rsidRDefault="00672641" w:rsidP="00672641">
            <w:pPr>
              <w:rPr>
                <w:rStyle w:val="ChItalBold"/>
              </w:rPr>
            </w:pPr>
            <w:r w:rsidRPr="00AA7902">
              <w:rPr>
                <w:rStyle w:val="ChItalBoldUndl"/>
              </w:rPr>
              <w:t>terwesel</w:t>
            </w:r>
          </w:p>
        </w:tc>
        <w:tc>
          <w:tcPr>
            <w:tcW w:w="1729" w:type="dxa"/>
            <w:shd w:val="clear" w:color="auto" w:fill="auto"/>
          </w:tcPr>
          <w:p w14:paraId="148EE293" w14:textId="79BE2CA9" w:rsidR="00672641" w:rsidRPr="00AC23C4" w:rsidRDefault="00B7093A" w:rsidP="00AC23C4">
            <w:pPr>
              <w:autoSpaceDE w:val="0"/>
              <w:autoSpaceDN w:val="0"/>
              <w:adjustRightInd w:val="0"/>
              <w:rPr>
                <w:szCs w:val="19"/>
              </w:rPr>
            </w:pPr>
            <w:r>
              <w:rPr>
                <w:szCs w:val="19"/>
              </w:rPr>
              <w:t>‘</w:t>
            </w:r>
            <w:r w:rsidR="00672641" w:rsidRPr="00AC23C4">
              <w:rPr>
                <w:szCs w:val="19"/>
              </w:rPr>
              <w:t>be transferred</w:t>
            </w:r>
            <w:r>
              <w:rPr>
                <w:szCs w:val="19"/>
              </w:rPr>
              <w:t>’</w:t>
            </w:r>
          </w:p>
        </w:tc>
        <w:tc>
          <w:tcPr>
            <w:tcW w:w="765" w:type="dxa"/>
            <w:shd w:val="clear" w:color="auto" w:fill="auto"/>
          </w:tcPr>
          <w:p w14:paraId="4896E2E4"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5F8B20BA" w14:textId="77777777" w:rsidR="00672641" w:rsidRPr="00AC23C4" w:rsidRDefault="00672641" w:rsidP="00AC23C4">
            <w:pPr>
              <w:ind w:right="85"/>
              <w:jc w:val="right"/>
              <w:rPr>
                <w:sz w:val="19"/>
                <w:szCs w:val="19"/>
              </w:rPr>
            </w:pPr>
            <w:r w:rsidRPr="00AC23C4">
              <w:rPr>
                <w:szCs w:val="19"/>
              </w:rPr>
              <w:t>2</w:t>
            </w:r>
          </w:p>
        </w:tc>
      </w:tr>
      <w:tr w:rsidR="00AC23C4" w:rsidRPr="00AC23C4" w14:paraId="78DD47EA" w14:textId="77777777" w:rsidTr="00622C05">
        <w:tc>
          <w:tcPr>
            <w:tcW w:w="992" w:type="dxa"/>
            <w:shd w:val="clear" w:color="auto" w:fill="auto"/>
          </w:tcPr>
          <w:p w14:paraId="20DAB011" w14:textId="77777777" w:rsidR="00672641" w:rsidRPr="00AC23C4" w:rsidRDefault="00672641" w:rsidP="00672641">
            <w:pPr>
              <w:rPr>
                <w:rStyle w:val="ChItalBold"/>
                <w:szCs w:val="19"/>
              </w:rPr>
            </w:pPr>
            <w:r w:rsidRPr="00AC23C4">
              <w:rPr>
                <w:rStyle w:val="ChItalBold"/>
                <w:szCs w:val="19"/>
              </w:rPr>
              <w:t>tikam</w:t>
            </w:r>
          </w:p>
        </w:tc>
        <w:tc>
          <w:tcPr>
            <w:tcW w:w="1304" w:type="dxa"/>
            <w:shd w:val="clear" w:color="auto" w:fill="auto"/>
          </w:tcPr>
          <w:p w14:paraId="00A13F8A" w14:textId="4F0E1FDC" w:rsidR="00672641" w:rsidRPr="00AC23C4" w:rsidRDefault="00B7093A" w:rsidP="00672641">
            <w:pPr>
              <w:rPr>
                <w:szCs w:val="19"/>
              </w:rPr>
            </w:pPr>
            <w:r>
              <w:rPr>
                <w:szCs w:val="19"/>
              </w:rPr>
              <w:t>‘</w:t>
            </w:r>
            <w:r w:rsidR="00672641" w:rsidRPr="00AC23C4">
              <w:rPr>
                <w:szCs w:val="19"/>
              </w:rPr>
              <w:t>stab</w:t>
            </w:r>
            <w:r>
              <w:rPr>
                <w:szCs w:val="19"/>
              </w:rPr>
              <w:t>’</w:t>
            </w:r>
          </w:p>
        </w:tc>
        <w:tc>
          <w:tcPr>
            <w:tcW w:w="1219" w:type="dxa"/>
            <w:shd w:val="clear" w:color="auto" w:fill="auto"/>
          </w:tcPr>
          <w:p w14:paraId="450F4FEC" w14:textId="77777777" w:rsidR="00672641" w:rsidRPr="00AA7902" w:rsidRDefault="00672641" w:rsidP="00672641">
            <w:pPr>
              <w:rPr>
                <w:rStyle w:val="ChItalBold"/>
              </w:rPr>
            </w:pPr>
            <w:r w:rsidRPr="00AA7902">
              <w:rPr>
                <w:rStyle w:val="ChItalBold"/>
              </w:rPr>
              <w:t>tatikam</w:t>
            </w:r>
          </w:p>
        </w:tc>
        <w:tc>
          <w:tcPr>
            <w:tcW w:w="1729" w:type="dxa"/>
            <w:shd w:val="clear" w:color="auto" w:fill="auto"/>
          </w:tcPr>
          <w:p w14:paraId="7779F2D0" w14:textId="01F79E08" w:rsidR="00672641" w:rsidRPr="00AC23C4" w:rsidRDefault="00B7093A" w:rsidP="00AC23C4">
            <w:pPr>
              <w:autoSpaceDE w:val="0"/>
              <w:autoSpaceDN w:val="0"/>
              <w:adjustRightInd w:val="0"/>
              <w:rPr>
                <w:szCs w:val="19"/>
              </w:rPr>
            </w:pPr>
            <w:r>
              <w:rPr>
                <w:szCs w:val="19"/>
              </w:rPr>
              <w:t>‘</w:t>
            </w:r>
            <w:r w:rsidR="00672641" w:rsidRPr="00AC23C4">
              <w:rPr>
                <w:szCs w:val="19"/>
              </w:rPr>
              <w:t>be stabbed</w:t>
            </w:r>
            <w:r>
              <w:rPr>
                <w:szCs w:val="19"/>
              </w:rPr>
              <w:t>’</w:t>
            </w:r>
          </w:p>
        </w:tc>
        <w:tc>
          <w:tcPr>
            <w:tcW w:w="765" w:type="dxa"/>
            <w:shd w:val="clear" w:color="auto" w:fill="auto"/>
          </w:tcPr>
          <w:p w14:paraId="1C651851"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6D628D8D" w14:textId="77777777" w:rsidR="00672641" w:rsidRPr="00AC23C4" w:rsidRDefault="00672641" w:rsidP="00AC23C4">
            <w:pPr>
              <w:ind w:right="85"/>
              <w:jc w:val="right"/>
              <w:rPr>
                <w:sz w:val="19"/>
                <w:szCs w:val="19"/>
              </w:rPr>
            </w:pPr>
            <w:r w:rsidRPr="00AC23C4">
              <w:rPr>
                <w:szCs w:val="19"/>
              </w:rPr>
              <w:t>2</w:t>
            </w:r>
          </w:p>
        </w:tc>
      </w:tr>
      <w:tr w:rsidR="00AC23C4" w:rsidRPr="00AC23C4" w14:paraId="1AC6A640" w14:textId="77777777" w:rsidTr="00622C05">
        <w:tc>
          <w:tcPr>
            <w:tcW w:w="992" w:type="dxa"/>
            <w:shd w:val="clear" w:color="auto" w:fill="auto"/>
          </w:tcPr>
          <w:p w14:paraId="5C1CD936" w14:textId="77777777" w:rsidR="00672641" w:rsidRPr="00AC23C4" w:rsidRDefault="00672641" w:rsidP="00672641">
            <w:pPr>
              <w:rPr>
                <w:rStyle w:val="ChItalBold"/>
                <w:szCs w:val="19"/>
              </w:rPr>
            </w:pPr>
            <w:r w:rsidRPr="00AC23C4">
              <w:rPr>
                <w:rStyle w:val="ChItalBold"/>
                <w:szCs w:val="19"/>
              </w:rPr>
              <w:t>kancing</w:t>
            </w:r>
          </w:p>
        </w:tc>
        <w:tc>
          <w:tcPr>
            <w:tcW w:w="1304" w:type="dxa"/>
            <w:shd w:val="clear" w:color="auto" w:fill="auto"/>
          </w:tcPr>
          <w:p w14:paraId="59C5DA89" w14:textId="40BE3B49" w:rsidR="00672641" w:rsidRPr="00AC23C4" w:rsidRDefault="00B7093A" w:rsidP="00672641">
            <w:pPr>
              <w:rPr>
                <w:szCs w:val="19"/>
              </w:rPr>
            </w:pPr>
            <w:r>
              <w:rPr>
                <w:szCs w:val="19"/>
              </w:rPr>
              <w:t>‘</w:t>
            </w:r>
            <w:r w:rsidR="00672641" w:rsidRPr="00AC23C4">
              <w:rPr>
                <w:szCs w:val="19"/>
              </w:rPr>
              <w:t>lock</w:t>
            </w:r>
            <w:r>
              <w:rPr>
                <w:szCs w:val="19"/>
              </w:rPr>
              <w:t>’</w:t>
            </w:r>
          </w:p>
        </w:tc>
        <w:tc>
          <w:tcPr>
            <w:tcW w:w="1219" w:type="dxa"/>
            <w:shd w:val="clear" w:color="auto" w:fill="auto"/>
          </w:tcPr>
          <w:p w14:paraId="165DA585" w14:textId="77777777" w:rsidR="00672641" w:rsidRPr="00AA7902" w:rsidRDefault="00672641" w:rsidP="00672641">
            <w:pPr>
              <w:rPr>
                <w:rStyle w:val="ChItalBold"/>
              </w:rPr>
            </w:pPr>
            <w:r w:rsidRPr="00AA7902">
              <w:rPr>
                <w:rStyle w:val="ChItalBold"/>
              </w:rPr>
              <w:t>ta</w:t>
            </w:r>
            <w:r>
              <w:rPr>
                <w:rStyle w:val="ChItalBold"/>
              </w:rPr>
              <w:t>kancing</w:t>
            </w:r>
          </w:p>
        </w:tc>
        <w:tc>
          <w:tcPr>
            <w:tcW w:w="1729" w:type="dxa"/>
            <w:shd w:val="clear" w:color="auto" w:fill="auto"/>
          </w:tcPr>
          <w:p w14:paraId="21A39A70" w14:textId="32A790C4" w:rsidR="00672641" w:rsidRPr="00AC23C4" w:rsidRDefault="00B7093A" w:rsidP="00AC23C4">
            <w:pPr>
              <w:autoSpaceDE w:val="0"/>
              <w:autoSpaceDN w:val="0"/>
              <w:adjustRightInd w:val="0"/>
              <w:rPr>
                <w:szCs w:val="19"/>
              </w:rPr>
            </w:pPr>
            <w:r>
              <w:rPr>
                <w:szCs w:val="19"/>
              </w:rPr>
              <w:t>‘</w:t>
            </w:r>
            <w:r w:rsidR="00672641" w:rsidRPr="00AC23C4">
              <w:rPr>
                <w:szCs w:val="19"/>
              </w:rPr>
              <w:t>be locked</w:t>
            </w:r>
            <w:r>
              <w:rPr>
                <w:szCs w:val="19"/>
              </w:rPr>
              <w:t>’</w:t>
            </w:r>
          </w:p>
        </w:tc>
        <w:tc>
          <w:tcPr>
            <w:tcW w:w="765" w:type="dxa"/>
            <w:shd w:val="clear" w:color="auto" w:fill="auto"/>
          </w:tcPr>
          <w:p w14:paraId="1C687A3B"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6F25DE1B" w14:textId="77777777" w:rsidR="00672641" w:rsidRPr="00AC23C4" w:rsidRDefault="00672641" w:rsidP="00AC23C4">
            <w:pPr>
              <w:ind w:right="85"/>
              <w:jc w:val="right"/>
              <w:rPr>
                <w:sz w:val="19"/>
                <w:szCs w:val="19"/>
              </w:rPr>
            </w:pPr>
            <w:r w:rsidRPr="00AC23C4">
              <w:rPr>
                <w:szCs w:val="19"/>
              </w:rPr>
              <w:t>0</w:t>
            </w:r>
          </w:p>
        </w:tc>
      </w:tr>
      <w:tr w:rsidR="00AC23C4" w:rsidRPr="00AC23C4" w14:paraId="473B07FB" w14:textId="77777777" w:rsidTr="00622C05">
        <w:tc>
          <w:tcPr>
            <w:tcW w:w="992" w:type="dxa"/>
            <w:shd w:val="clear" w:color="auto" w:fill="auto"/>
          </w:tcPr>
          <w:p w14:paraId="51E4A337" w14:textId="77777777" w:rsidR="00672641" w:rsidRPr="008B0BD3" w:rsidRDefault="00672641" w:rsidP="00672641">
            <w:pPr>
              <w:pStyle w:val="TableCell0-2Break"/>
              <w:rPr>
                <w:rStyle w:val="ChItalBold"/>
              </w:rPr>
            </w:pPr>
            <w:r w:rsidRPr="008B0BD3">
              <w:rPr>
                <w:rStyle w:val="ChItalBold"/>
              </w:rPr>
              <w:t>lem</w:t>
            </w:r>
          </w:p>
        </w:tc>
        <w:tc>
          <w:tcPr>
            <w:tcW w:w="1304" w:type="dxa"/>
            <w:shd w:val="clear" w:color="auto" w:fill="auto"/>
          </w:tcPr>
          <w:p w14:paraId="4B565723" w14:textId="08A3CE9B" w:rsidR="00672641" w:rsidRPr="00AC23C4" w:rsidRDefault="00B7093A" w:rsidP="00672641">
            <w:pPr>
              <w:pStyle w:val="TableCell0-2Break"/>
              <w:rPr>
                <w:szCs w:val="19"/>
              </w:rPr>
            </w:pPr>
            <w:r>
              <w:rPr>
                <w:szCs w:val="19"/>
              </w:rPr>
              <w:t>‘</w:t>
            </w:r>
            <w:r w:rsidR="00672641" w:rsidRPr="00AC23C4">
              <w:rPr>
                <w:szCs w:val="19"/>
              </w:rPr>
              <w:t>glue</w:t>
            </w:r>
            <w:r>
              <w:rPr>
                <w:szCs w:val="19"/>
              </w:rPr>
              <w:t>’</w:t>
            </w:r>
          </w:p>
        </w:tc>
        <w:tc>
          <w:tcPr>
            <w:tcW w:w="1219" w:type="dxa"/>
            <w:shd w:val="clear" w:color="auto" w:fill="auto"/>
          </w:tcPr>
          <w:p w14:paraId="4A59B19B" w14:textId="77777777" w:rsidR="00672641" w:rsidRPr="00AA7902" w:rsidRDefault="00672641" w:rsidP="00672641">
            <w:pPr>
              <w:pStyle w:val="TableCell0-2Break"/>
              <w:rPr>
                <w:rStyle w:val="ChItalBoldUndl"/>
              </w:rPr>
            </w:pPr>
            <w:r>
              <w:rPr>
                <w:rStyle w:val="ChItalBoldUndl"/>
              </w:rPr>
              <w:t>talem</w:t>
            </w:r>
          </w:p>
        </w:tc>
        <w:tc>
          <w:tcPr>
            <w:tcW w:w="1729" w:type="dxa"/>
            <w:shd w:val="clear" w:color="auto" w:fill="auto"/>
          </w:tcPr>
          <w:p w14:paraId="6DFF639E" w14:textId="0EBDDEF1" w:rsidR="00672641" w:rsidRPr="00AC23C4" w:rsidRDefault="00B7093A" w:rsidP="00672641">
            <w:pPr>
              <w:pStyle w:val="TableCell0-2Break"/>
              <w:rPr>
                <w:szCs w:val="19"/>
              </w:rPr>
            </w:pPr>
            <w:r>
              <w:rPr>
                <w:szCs w:val="19"/>
              </w:rPr>
              <w:t>‘</w:t>
            </w:r>
            <w:r w:rsidR="003E3336">
              <w:rPr>
                <w:szCs w:val="19"/>
              </w:rPr>
              <w:t xml:space="preserve">be </w:t>
            </w:r>
            <w:r w:rsidR="00672641" w:rsidRPr="00AC23C4">
              <w:rPr>
                <w:szCs w:val="19"/>
              </w:rPr>
              <w:t>glued</w:t>
            </w:r>
            <w:r>
              <w:rPr>
                <w:szCs w:val="19"/>
              </w:rPr>
              <w:t>’</w:t>
            </w:r>
          </w:p>
        </w:tc>
        <w:tc>
          <w:tcPr>
            <w:tcW w:w="765" w:type="dxa"/>
            <w:shd w:val="clear" w:color="auto" w:fill="auto"/>
          </w:tcPr>
          <w:p w14:paraId="799D9C35" w14:textId="77777777" w:rsidR="00672641" w:rsidRPr="00AC23C4" w:rsidRDefault="00672641" w:rsidP="00AC23C4">
            <w:pPr>
              <w:pStyle w:val="TableCell0-2Break"/>
              <w:ind w:right="85"/>
              <w:jc w:val="right"/>
              <w:rPr>
                <w:szCs w:val="19"/>
              </w:rPr>
            </w:pPr>
            <w:r w:rsidRPr="00AC23C4">
              <w:rPr>
                <w:szCs w:val="19"/>
              </w:rPr>
              <w:t>1</w:t>
            </w:r>
          </w:p>
        </w:tc>
        <w:tc>
          <w:tcPr>
            <w:tcW w:w="709" w:type="dxa"/>
            <w:shd w:val="clear" w:color="auto" w:fill="auto"/>
          </w:tcPr>
          <w:p w14:paraId="2E7E882E" w14:textId="77777777" w:rsidR="00672641" w:rsidRPr="00AC23C4" w:rsidRDefault="00672641" w:rsidP="00AC23C4">
            <w:pPr>
              <w:pStyle w:val="TableCell0-2Break"/>
              <w:ind w:right="85"/>
              <w:jc w:val="right"/>
              <w:rPr>
                <w:szCs w:val="19"/>
              </w:rPr>
            </w:pPr>
            <w:r w:rsidRPr="00AC23C4">
              <w:rPr>
                <w:szCs w:val="19"/>
              </w:rPr>
              <w:t>0</w:t>
            </w:r>
          </w:p>
        </w:tc>
      </w:tr>
    </w:tbl>
    <w:p w14:paraId="3EADF5A9" w14:textId="4CB47F8B" w:rsidR="00672641" w:rsidRDefault="00826271" w:rsidP="001E1BAF">
      <w:pPr>
        <w:pStyle w:val="Body0010after05before"/>
      </w:pPr>
      <w:r>
        <w:rPr>
          <w:szCs w:val="19"/>
        </w:rPr>
        <w:t xml:space="preserve">The derived verbs denote </w:t>
      </w:r>
      <w:r w:rsidRPr="00870B79">
        <w:t xml:space="preserve">accidental </w:t>
      </w:r>
      <w:r>
        <w:t xml:space="preserve">or </w:t>
      </w:r>
      <w:r w:rsidRPr="00870B79">
        <w:t xml:space="preserve">unintentional </w:t>
      </w:r>
      <w:r>
        <w:rPr>
          <w:szCs w:val="19"/>
        </w:rPr>
        <w:t>states, processes, or actions</w:t>
      </w:r>
      <w:r w:rsidR="001E1BAF">
        <w:rPr>
          <w:szCs w:val="19"/>
        </w:rPr>
        <w:t xml:space="preserve">. The </w:t>
      </w:r>
      <w:r>
        <w:rPr>
          <w:szCs w:val="19"/>
        </w:rPr>
        <w:t xml:space="preserve">term </w:t>
      </w:r>
      <w:r w:rsidR="00B7093A">
        <w:rPr>
          <w:szCs w:val="19"/>
        </w:rPr>
        <w:t>“</w:t>
      </w:r>
      <w:r>
        <w:rPr>
          <w:szCs w:val="19"/>
        </w:rPr>
        <w:t>accidental</w:t>
      </w:r>
      <w:r w:rsidR="00B7093A">
        <w:rPr>
          <w:szCs w:val="19"/>
        </w:rPr>
        <w:t>”</w:t>
      </w:r>
      <w:r>
        <w:rPr>
          <w:szCs w:val="19"/>
        </w:rPr>
        <w:t xml:space="preserve"> cover</w:t>
      </w:r>
      <w:r w:rsidR="001E1BAF">
        <w:rPr>
          <w:szCs w:val="19"/>
        </w:rPr>
        <w:t>s</w:t>
      </w:r>
      <w:r>
        <w:rPr>
          <w:szCs w:val="19"/>
        </w:rPr>
        <w:t xml:space="preserve"> </w:t>
      </w:r>
      <w:r w:rsidR="00B7093A">
        <w:rPr>
          <w:szCs w:val="19"/>
        </w:rPr>
        <w:t>“</w:t>
      </w:r>
      <w:r>
        <w:rPr>
          <w:lang w:eastAsia="en-US"/>
        </w:rPr>
        <w:t>such concepts as involuntary, unmotivated, agentless, sudden, and unexpected action (or state resulting therefrom)</w:t>
      </w:r>
      <w:r w:rsidR="00B7093A">
        <w:rPr>
          <w:lang w:eastAsia="en-US"/>
        </w:rPr>
        <w:t>”</w:t>
      </w:r>
      <w:r w:rsidR="001E1BAF">
        <w:rPr>
          <w:lang w:eastAsia="en-US"/>
        </w:rPr>
        <w:t xml:space="preserve">, employing </w:t>
      </w:r>
      <w:r w:rsidR="001E1BAF" w:rsidRPr="001E1BAF">
        <w:rPr>
          <w:rStyle w:val="Citation"/>
        </w:rPr>
        <w:fldChar w:fldCharType="begin"/>
      </w:r>
      <w:r w:rsidR="001E1BAF" w:rsidRPr="001E1BAF">
        <w:rPr>
          <w:rStyle w:val="Citation"/>
        </w:rPr>
        <w:instrText>ADDIN CITAVI.PLACEHOLDER 8a942ce0-2ab8-4a6c-873c-94b5b6606dfb 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lbGFhcjwvVGV4dD4NCiAgICA8L1RleHRVbml0Pg0KICA8L1RleHRVbml0cz4NCjwvUGxhY2Vob2xkZXI+</w:instrText>
      </w:r>
      <w:r w:rsidR="001E1BAF" w:rsidRPr="001E1BAF">
        <w:rPr>
          <w:rStyle w:val="Citation"/>
        </w:rPr>
        <w:fldChar w:fldCharType="separate"/>
      </w:r>
      <w:bookmarkStart w:id="1259" w:name="_CTVP0018a942ce02ab84a6c873c94b5b6606dfb"/>
      <w:r w:rsidR="0092006B">
        <w:rPr>
          <w:rStyle w:val="Citation"/>
        </w:rPr>
        <w:t>Adelaar</w:t>
      </w:r>
      <w:bookmarkEnd w:id="1259"/>
      <w:r w:rsidR="001E1BAF" w:rsidRPr="001E1BAF">
        <w:rPr>
          <w:rStyle w:val="Citation"/>
        </w:rPr>
        <w:fldChar w:fldCharType="end"/>
      </w:r>
      <w:r w:rsidR="001E1BAF" w:rsidRPr="001E1BAF">
        <w:rPr>
          <w:rStyle w:val="Citation"/>
        </w:rPr>
        <w:t xml:space="preserve">’s </w:t>
      </w:r>
      <w:r w:rsidR="001E1BAF" w:rsidRPr="001E1BAF">
        <w:rPr>
          <w:rStyle w:val="Citation"/>
        </w:rPr>
        <w:fldChar w:fldCharType="begin"/>
      </w:r>
      <w:r w:rsidR="001E1BAF" w:rsidRPr="001E1BAF">
        <w:rPr>
          <w:rStyle w:val="Citation"/>
        </w:rPr>
        <w:instrText>ADDIN CITAVI.PLACEHOLDER 3dc8f4ea-8082-4a86-b341-f0d1d75a7273 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jogMTUwKTwvVGV4dD4NCiAgICA8L1RleHRVbml0Pg0KICA8L1RleHRVbml0cz4NCjwvUGxhY2Vob2xkZXI+</w:instrText>
      </w:r>
      <w:r w:rsidR="001E1BAF" w:rsidRPr="001E1BAF">
        <w:rPr>
          <w:rStyle w:val="Citation"/>
        </w:rPr>
        <w:fldChar w:fldCharType="separate"/>
      </w:r>
      <w:bookmarkStart w:id="1260" w:name="_CTVP0013dc8f4ea80824a86b341f0d1d75a7273"/>
      <w:r w:rsidR="0092006B">
        <w:rPr>
          <w:rStyle w:val="Citation"/>
        </w:rPr>
        <w:t>(1992: 150)</w:t>
      </w:r>
      <w:bookmarkEnd w:id="1260"/>
      <w:r w:rsidR="001E1BAF" w:rsidRPr="001E1BAF">
        <w:rPr>
          <w:rStyle w:val="Citation"/>
        </w:rPr>
        <w:fldChar w:fldCharType="end"/>
      </w:r>
      <w:r w:rsidRPr="001E1BAF">
        <w:t xml:space="preserve"> </w:t>
      </w:r>
      <w:r w:rsidR="001E1BAF" w:rsidRPr="001E1BAF">
        <w:t>terminology</w:t>
      </w:r>
      <w:r w:rsidRPr="00A25FBC">
        <w:t>.</w:t>
      </w:r>
      <w:r>
        <w:t xml:space="preserve"> </w:t>
      </w:r>
      <w:r w:rsidR="00672641">
        <w:rPr>
          <w:szCs w:val="19"/>
        </w:rPr>
        <w:t xml:space="preserve">Hence, </w:t>
      </w:r>
      <w:r w:rsidR="000C1A46" w:rsidRPr="009D104A">
        <w:rPr>
          <w:rStyle w:val="ChSmallCapsItalBold"/>
        </w:rPr>
        <w:t>ter­</w:t>
      </w:r>
      <w:r w:rsidR="00672641" w:rsidRPr="00302E8F">
        <w:t xml:space="preserve"> </w:t>
      </w:r>
      <w:r w:rsidR="00672641" w:rsidRPr="0090507A">
        <w:rPr>
          <w:lang w:eastAsia="en-US"/>
        </w:rPr>
        <w:t xml:space="preserve">is glossed as </w:t>
      </w:r>
      <w:r w:rsidR="00B7093A">
        <w:rPr>
          <w:lang w:eastAsia="en-US"/>
        </w:rPr>
        <w:t>‘</w:t>
      </w:r>
      <w:r w:rsidR="00672641" w:rsidRPr="0099608C">
        <w:rPr>
          <w:rStyle w:val="ChSmallCaps"/>
        </w:rPr>
        <w:t>acl</w:t>
      </w:r>
      <w:r w:rsidR="00B7093A">
        <w:t>’</w:t>
      </w:r>
      <w:r w:rsidR="00672641">
        <w:t xml:space="preserve"> (</w:t>
      </w:r>
      <w:r w:rsidR="00B7093A">
        <w:t>‘</w:t>
      </w:r>
      <w:r w:rsidR="00672641">
        <w:rPr>
          <w:lang w:eastAsia="en-US"/>
        </w:rPr>
        <w:t>accidental</w:t>
      </w:r>
      <w:r w:rsidR="00B7093A">
        <w:rPr>
          <w:lang w:eastAsia="en-US"/>
        </w:rPr>
        <w:t>’</w:t>
      </w:r>
      <w:r w:rsidR="00672641">
        <w:rPr>
          <w:lang w:eastAsia="en-US"/>
        </w:rPr>
        <w:t>)</w:t>
      </w:r>
      <w:r w:rsidR="00672641" w:rsidRPr="0090507A">
        <w:t>.</w:t>
      </w:r>
      <w:r w:rsidR="00672641">
        <w:t xml:space="preserve"> </w:t>
      </w:r>
      <w:r w:rsidR="00672641">
        <w:rPr>
          <w:szCs w:val="19"/>
        </w:rPr>
        <w:t xml:space="preserve">Two </w:t>
      </w:r>
      <w:r w:rsidR="000C1A46" w:rsidRPr="009D104A">
        <w:rPr>
          <w:rStyle w:val="ChSmallCapsItalBold"/>
        </w:rPr>
        <w:t>ter­</w:t>
      </w:r>
      <w:r w:rsidRPr="00826271">
        <w:t xml:space="preserve">prefixed </w:t>
      </w:r>
      <w:r w:rsidR="00672641" w:rsidRPr="0090507A">
        <w:rPr>
          <w:szCs w:val="19"/>
        </w:rPr>
        <w:t>item</w:t>
      </w:r>
      <w:r w:rsidR="00672641">
        <w:rPr>
          <w:szCs w:val="19"/>
        </w:rPr>
        <w:t>s are given</w:t>
      </w:r>
      <w:r w:rsidR="00672641" w:rsidRPr="0090507A">
        <w:rPr>
          <w:szCs w:val="19"/>
        </w:rPr>
        <w:t xml:space="preserve"> in context: </w:t>
      </w:r>
      <w:r w:rsidR="00672641" w:rsidRPr="0090507A">
        <w:rPr>
          <w:rStyle w:val="ChItalBold"/>
          <w:szCs w:val="19"/>
        </w:rPr>
        <w:t>tagoyang</w:t>
      </w:r>
      <w:r w:rsidR="00672641">
        <w:rPr>
          <w:szCs w:val="19"/>
        </w:rPr>
        <w:t xml:space="preserve"> </w:t>
      </w:r>
      <w:r w:rsidR="00B7093A">
        <w:rPr>
          <w:szCs w:val="19"/>
        </w:rPr>
        <w:t>‘</w:t>
      </w:r>
      <w:r w:rsidR="00672641">
        <w:rPr>
          <w:szCs w:val="19"/>
        </w:rPr>
        <w:t>be s</w:t>
      </w:r>
      <w:r w:rsidR="00672641" w:rsidRPr="0090507A">
        <w:rPr>
          <w:szCs w:val="19"/>
        </w:rPr>
        <w:t>hake</w:t>
      </w:r>
      <w:r w:rsidR="00672641">
        <w:rPr>
          <w:szCs w:val="19"/>
        </w:rPr>
        <w:t>n</w:t>
      </w:r>
      <w:r w:rsidR="00B7093A">
        <w:rPr>
          <w:szCs w:val="19"/>
        </w:rPr>
        <w:t>’</w:t>
      </w:r>
      <w:r w:rsidR="00672641" w:rsidRPr="0090507A">
        <w:rPr>
          <w:szCs w:val="19"/>
        </w:rPr>
        <w:t xml:space="preserve"> in </w:t>
      </w:r>
      <w:r w:rsidR="00672641" w:rsidRPr="0090507A">
        <w:rPr>
          <w:szCs w:val="19"/>
        </w:rPr>
        <w:fldChar w:fldCharType="begin"/>
      </w:r>
      <w:r w:rsidR="00672641" w:rsidRPr="0090507A">
        <w:rPr>
          <w:szCs w:val="19"/>
        </w:rPr>
        <w:instrText xml:space="preserve"> REF _Ref338854301 \h </w:instrText>
      </w:r>
      <w:r w:rsidR="00672641" w:rsidRPr="0090507A">
        <w:rPr>
          <w:szCs w:val="19"/>
        </w:rPr>
      </w:r>
      <w:r w:rsidR="00672641" w:rsidRPr="0090507A">
        <w:rPr>
          <w:szCs w:val="19"/>
        </w:rPr>
        <w:fldChar w:fldCharType="separate"/>
      </w:r>
      <w:r w:rsidR="00154D81" w:rsidRPr="00110B09">
        <w:t>(</w:t>
      </w:r>
      <w:r w:rsidR="00154D81">
        <w:rPr>
          <w:noProof/>
          <w:szCs w:val="19"/>
        </w:rPr>
        <w:t>2</w:t>
      </w:r>
      <w:r w:rsidR="00154D81" w:rsidRPr="00AC23C4">
        <w:rPr>
          <w:szCs w:val="19"/>
        </w:rPr>
        <w:t>)</w:t>
      </w:r>
      <w:r w:rsidR="00672641" w:rsidRPr="0090507A">
        <w:rPr>
          <w:szCs w:val="19"/>
        </w:rPr>
        <w:fldChar w:fldCharType="end"/>
      </w:r>
      <w:r w:rsidR="00672641" w:rsidRPr="0090507A">
        <w:rPr>
          <w:szCs w:val="19"/>
        </w:rPr>
        <w:t xml:space="preserve"> and </w:t>
      </w:r>
      <w:r w:rsidR="00672641" w:rsidRPr="0090507A">
        <w:rPr>
          <w:rStyle w:val="ChItalBold"/>
          <w:szCs w:val="19"/>
        </w:rPr>
        <w:t>tertutup</w:t>
      </w:r>
      <w:r w:rsidR="00672641" w:rsidRPr="0090507A">
        <w:rPr>
          <w:szCs w:val="19"/>
        </w:rPr>
        <w:t xml:space="preserve"> </w:t>
      </w:r>
      <w:r w:rsidR="00B7093A">
        <w:rPr>
          <w:szCs w:val="19"/>
        </w:rPr>
        <w:t>‘</w:t>
      </w:r>
      <w:r w:rsidR="00672641" w:rsidRPr="0090507A">
        <w:rPr>
          <w:szCs w:val="19"/>
        </w:rPr>
        <w:t>be closed</w:t>
      </w:r>
      <w:r w:rsidR="00B7093A">
        <w:rPr>
          <w:szCs w:val="19"/>
        </w:rPr>
        <w:t>’</w:t>
      </w:r>
      <w:r w:rsidR="00672641" w:rsidRPr="0090507A">
        <w:rPr>
          <w:szCs w:val="19"/>
        </w:rPr>
        <w:t xml:space="preserve"> in </w:t>
      </w:r>
      <w:r w:rsidR="00672641" w:rsidRPr="0090507A">
        <w:rPr>
          <w:szCs w:val="19"/>
        </w:rPr>
        <w:fldChar w:fldCharType="begin"/>
      </w:r>
      <w:r w:rsidR="00672641" w:rsidRPr="0090507A">
        <w:rPr>
          <w:szCs w:val="19"/>
        </w:rPr>
        <w:instrText xml:space="preserve"> REF _Ref338854303 \h </w:instrText>
      </w:r>
      <w:r w:rsidR="00672641" w:rsidRPr="0090507A">
        <w:rPr>
          <w:szCs w:val="19"/>
        </w:rPr>
      </w:r>
      <w:r w:rsidR="00672641" w:rsidRPr="0090507A">
        <w:rPr>
          <w:szCs w:val="19"/>
        </w:rPr>
        <w:fldChar w:fldCharType="separate"/>
      </w:r>
      <w:r w:rsidR="00154D81" w:rsidRPr="00110B09">
        <w:t>(</w:t>
      </w:r>
      <w:r w:rsidR="00154D81">
        <w:rPr>
          <w:noProof/>
          <w:szCs w:val="19"/>
        </w:rPr>
        <w:t>4</w:t>
      </w:r>
      <w:r w:rsidR="00154D81" w:rsidRPr="00AC23C4">
        <w:rPr>
          <w:szCs w:val="19"/>
        </w:rPr>
        <w:t>)</w:t>
      </w:r>
      <w:r w:rsidR="00672641" w:rsidRPr="0090507A">
        <w:rPr>
          <w:szCs w:val="19"/>
        </w:rPr>
        <w:fldChar w:fldCharType="end"/>
      </w:r>
      <w:r w:rsidR="00672641" w:rsidRPr="0090507A">
        <w:rPr>
          <w:szCs w:val="19"/>
        </w:rPr>
        <w:t xml:space="preserve">. </w:t>
      </w:r>
      <w:r w:rsidR="00672641">
        <w:rPr>
          <w:szCs w:val="19"/>
        </w:rPr>
        <w:t xml:space="preserve">Both </w:t>
      </w:r>
      <w:r w:rsidR="00672641" w:rsidRPr="0090507A">
        <w:rPr>
          <w:szCs w:val="19"/>
        </w:rPr>
        <w:t xml:space="preserve">examples, together with the </w:t>
      </w:r>
      <w:r w:rsidR="00672641">
        <w:rPr>
          <w:szCs w:val="19"/>
        </w:rPr>
        <w:t xml:space="preserve">one </w:t>
      </w:r>
      <w:r w:rsidR="00672641" w:rsidRPr="0090507A">
        <w:rPr>
          <w:szCs w:val="19"/>
        </w:rPr>
        <w:t xml:space="preserve">in </w:t>
      </w:r>
      <w:r w:rsidR="00672641" w:rsidRPr="0090507A">
        <w:rPr>
          <w:szCs w:val="19"/>
        </w:rPr>
        <w:fldChar w:fldCharType="begin"/>
      </w:r>
      <w:r w:rsidR="00672641" w:rsidRPr="0090507A">
        <w:rPr>
          <w:szCs w:val="19"/>
        </w:rPr>
        <w:instrText xml:space="preserve"> REF _Ref338854302 \h </w:instrText>
      </w:r>
      <w:r w:rsidR="00672641" w:rsidRPr="0090507A">
        <w:rPr>
          <w:szCs w:val="19"/>
        </w:rPr>
      </w:r>
      <w:r w:rsidR="00672641" w:rsidRPr="0090507A">
        <w:rPr>
          <w:szCs w:val="19"/>
        </w:rPr>
        <w:fldChar w:fldCharType="separate"/>
      </w:r>
      <w:r w:rsidR="00154D81" w:rsidRPr="00DB6AAD">
        <w:t>(</w:t>
      </w:r>
      <w:r w:rsidR="00154D81">
        <w:rPr>
          <w:noProof/>
          <w:szCs w:val="19"/>
        </w:rPr>
        <w:t>3</w:t>
      </w:r>
      <w:r w:rsidR="00154D81" w:rsidRPr="00AC23C4">
        <w:rPr>
          <w:szCs w:val="19"/>
        </w:rPr>
        <w:t>)</w:t>
      </w:r>
      <w:r w:rsidR="00672641" w:rsidRPr="0090507A">
        <w:rPr>
          <w:szCs w:val="19"/>
        </w:rPr>
        <w:fldChar w:fldCharType="end"/>
      </w:r>
      <w:r w:rsidR="00672641" w:rsidRPr="0090507A">
        <w:rPr>
          <w:szCs w:val="19"/>
        </w:rPr>
        <w:t xml:space="preserve">, illustrate </w:t>
      </w:r>
      <w:r w:rsidR="00672641">
        <w:rPr>
          <w:szCs w:val="19"/>
        </w:rPr>
        <w:t xml:space="preserve">how </w:t>
      </w:r>
      <w:r w:rsidR="000C1A46" w:rsidRPr="009D104A">
        <w:rPr>
          <w:rStyle w:val="ChSmallCapsItalBold"/>
        </w:rPr>
        <w:t>ter­</w:t>
      </w:r>
      <w:r w:rsidR="00672641">
        <w:rPr>
          <w:szCs w:val="19"/>
        </w:rPr>
        <w:t xml:space="preserve"> decreases valency by </w:t>
      </w:r>
      <w:r w:rsidR="00B7093A">
        <w:rPr>
          <w:szCs w:val="19"/>
        </w:rPr>
        <w:t>“</w:t>
      </w:r>
      <w:r w:rsidR="00672641">
        <w:rPr>
          <w:szCs w:val="19"/>
        </w:rPr>
        <w:t>removing agent-like participants</w:t>
      </w:r>
      <w:r w:rsidR="00B7093A">
        <w:rPr>
          <w:szCs w:val="19"/>
        </w:rPr>
        <w:t>”</w:t>
      </w:r>
      <w:r w:rsidR="00672641" w:rsidRPr="0031537F">
        <w:t>.</w:t>
      </w:r>
    </w:p>
    <w:p w14:paraId="5D3FB34B" w14:textId="50944ACC" w:rsidR="0093544F" w:rsidRPr="0093544F" w:rsidRDefault="007855F0" w:rsidP="007855F0">
      <w:pPr>
        <w:pStyle w:val="ExampleTitle"/>
      </w:pPr>
      <w:r w:rsidRPr="007855F0">
        <w:t xml:space="preserve">Prefix </w:t>
      </w:r>
      <w:r w:rsidRPr="009D104A">
        <w:rPr>
          <w:rStyle w:val="ChSmallCapsItalBold"/>
        </w:rPr>
        <w:t>ter­</w:t>
      </w:r>
      <w:r>
        <w:t xml:space="preserve">: </w:t>
      </w:r>
      <w:r w:rsidR="00EB284F">
        <w:t xml:space="preserve">Semantics of bivalent </w:t>
      </w:r>
      <w:r w:rsidR="0093544F">
        <w:t>verbal bases</w:t>
      </w:r>
      <w:r w:rsidR="00EB284F">
        <w:t xml:space="preserve"> and derived lexemes</w:t>
      </w:r>
    </w:p>
    <w:tbl>
      <w:tblPr>
        <w:tblW w:w="6538" w:type="dxa"/>
        <w:tblInd w:w="40" w:type="dxa"/>
        <w:tblCellMar>
          <w:left w:w="40" w:type="dxa"/>
          <w:right w:w="40" w:type="dxa"/>
        </w:tblCellMar>
        <w:tblLook w:val="01E0" w:firstRow="1" w:lastRow="1" w:firstColumn="1" w:lastColumn="1" w:noHBand="0" w:noVBand="0"/>
      </w:tblPr>
      <w:tblGrid>
        <w:gridCol w:w="709"/>
        <w:gridCol w:w="485"/>
        <w:gridCol w:w="680"/>
        <w:gridCol w:w="747"/>
        <w:gridCol w:w="485"/>
        <w:gridCol w:w="436"/>
        <w:gridCol w:w="680"/>
        <w:gridCol w:w="773"/>
        <w:gridCol w:w="485"/>
        <w:gridCol w:w="1058"/>
      </w:tblGrid>
      <w:tr w:rsidR="00AC23C4" w:rsidRPr="00626ADA" w14:paraId="0A0486DF" w14:textId="77777777" w:rsidTr="0093544F">
        <w:tc>
          <w:tcPr>
            <w:tcW w:w="709" w:type="dxa"/>
            <w:shd w:val="clear" w:color="auto" w:fill="auto"/>
          </w:tcPr>
          <w:p w14:paraId="32B62731" w14:textId="77777777" w:rsidR="00672641" w:rsidRPr="00AC23C4" w:rsidRDefault="00672641" w:rsidP="00672641">
            <w:pPr>
              <w:pStyle w:val="O0Nwnext"/>
              <w:rPr>
                <w:szCs w:val="19"/>
              </w:rPr>
            </w:pPr>
            <w:bookmarkStart w:id="1261" w:name="_Ref336243219"/>
            <w:bookmarkStart w:id="1262" w:name="_Ref338854301"/>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w:t>
            </w:r>
            <w:r w:rsidRPr="00AC23C4">
              <w:rPr>
                <w:szCs w:val="19"/>
              </w:rPr>
              <w:fldChar w:fldCharType="end"/>
            </w:r>
            <w:bookmarkEnd w:id="1261"/>
            <w:r w:rsidRPr="00AC23C4">
              <w:rPr>
                <w:szCs w:val="19"/>
              </w:rPr>
              <w:t>)</w:t>
            </w:r>
            <w:bookmarkEnd w:id="1262"/>
          </w:p>
        </w:tc>
        <w:tc>
          <w:tcPr>
            <w:tcW w:w="485" w:type="dxa"/>
            <w:shd w:val="clear" w:color="auto" w:fill="auto"/>
          </w:tcPr>
          <w:p w14:paraId="110A51A1" w14:textId="77777777" w:rsidR="00672641" w:rsidRPr="00AC23C4" w:rsidRDefault="00672641" w:rsidP="00672641">
            <w:pPr>
              <w:pStyle w:val="Text"/>
              <w:rPr>
                <w:szCs w:val="19"/>
              </w:rPr>
            </w:pPr>
            <w:r w:rsidRPr="00AC23C4">
              <w:rPr>
                <w:szCs w:val="19"/>
              </w:rPr>
              <w:t>de</w:t>
            </w:r>
          </w:p>
        </w:tc>
        <w:tc>
          <w:tcPr>
            <w:tcW w:w="680" w:type="dxa"/>
            <w:shd w:val="clear" w:color="auto" w:fill="auto"/>
          </w:tcPr>
          <w:p w14:paraId="53EA4443" w14:textId="77777777" w:rsidR="00672641" w:rsidRPr="00AC23C4" w:rsidRDefault="00672641" w:rsidP="00672641">
            <w:pPr>
              <w:pStyle w:val="Text"/>
              <w:rPr>
                <w:szCs w:val="19"/>
              </w:rPr>
            </w:pPr>
            <w:r w:rsidRPr="00AC23C4">
              <w:rPr>
                <w:szCs w:val="19"/>
              </w:rPr>
              <w:t>bilang</w:t>
            </w:r>
            <w:r w:rsidR="00C85528" w:rsidRPr="00AC23C4">
              <w:rPr>
                <w:szCs w:val="19"/>
              </w:rPr>
              <w:t>,</w:t>
            </w:r>
          </w:p>
        </w:tc>
        <w:tc>
          <w:tcPr>
            <w:tcW w:w="747" w:type="dxa"/>
            <w:shd w:val="clear" w:color="auto" w:fill="auto"/>
          </w:tcPr>
          <w:p w14:paraId="5D498FB6" w14:textId="77777777" w:rsidR="00672641" w:rsidRPr="00AC23C4" w:rsidRDefault="00672641" w:rsidP="00672641">
            <w:pPr>
              <w:pStyle w:val="Text"/>
              <w:rPr>
                <w:szCs w:val="19"/>
              </w:rPr>
            </w:pPr>
            <w:r w:rsidRPr="00AC23C4">
              <w:rPr>
                <w:szCs w:val="19"/>
              </w:rPr>
              <w:t>mama</w:t>
            </w:r>
          </w:p>
        </w:tc>
        <w:tc>
          <w:tcPr>
            <w:tcW w:w="485" w:type="dxa"/>
            <w:shd w:val="clear" w:color="auto" w:fill="auto"/>
          </w:tcPr>
          <w:p w14:paraId="6A1B1CFF" w14:textId="77777777" w:rsidR="00672641" w:rsidRPr="00AC23C4" w:rsidRDefault="00672641" w:rsidP="00672641">
            <w:pPr>
              <w:pStyle w:val="Text"/>
              <w:rPr>
                <w:szCs w:val="19"/>
              </w:rPr>
            </w:pPr>
            <w:r w:rsidRPr="00AC23C4">
              <w:rPr>
                <w:szCs w:val="19"/>
              </w:rPr>
              <w:t>sa</w:t>
            </w:r>
          </w:p>
        </w:tc>
        <w:tc>
          <w:tcPr>
            <w:tcW w:w="436" w:type="dxa"/>
            <w:shd w:val="clear" w:color="auto" w:fill="auto"/>
          </w:tcPr>
          <w:p w14:paraId="2D344159" w14:textId="77777777" w:rsidR="00672641" w:rsidRPr="00AC23C4" w:rsidRDefault="00672641" w:rsidP="00672641">
            <w:pPr>
              <w:pStyle w:val="Text"/>
              <w:rPr>
                <w:szCs w:val="19"/>
              </w:rPr>
            </w:pPr>
            <w:r w:rsidRPr="00AC23C4">
              <w:rPr>
                <w:szCs w:val="19"/>
              </w:rPr>
              <w:t>liat</w:t>
            </w:r>
          </w:p>
        </w:tc>
        <w:tc>
          <w:tcPr>
            <w:tcW w:w="680" w:type="dxa"/>
            <w:shd w:val="clear" w:color="auto" w:fill="auto"/>
          </w:tcPr>
          <w:p w14:paraId="48BBBD96" w14:textId="77777777" w:rsidR="00672641" w:rsidRPr="00AC23C4" w:rsidRDefault="00672641" w:rsidP="00672641">
            <w:pPr>
              <w:pStyle w:val="Text"/>
              <w:rPr>
                <w:szCs w:val="19"/>
              </w:rPr>
            </w:pPr>
            <w:r w:rsidRPr="00AC23C4">
              <w:rPr>
                <w:szCs w:val="19"/>
              </w:rPr>
              <w:t>pohon</w:t>
            </w:r>
            <w:r w:rsidR="007529CE" w:rsidRPr="00AC23C4">
              <w:rPr>
                <w:szCs w:val="19"/>
              </w:rPr>
              <w:t>g</w:t>
            </w:r>
          </w:p>
        </w:tc>
        <w:tc>
          <w:tcPr>
            <w:tcW w:w="773" w:type="dxa"/>
            <w:shd w:val="clear" w:color="auto" w:fill="auto"/>
          </w:tcPr>
          <w:p w14:paraId="6564FD8E" w14:textId="77777777" w:rsidR="00672641" w:rsidRPr="00AC23C4" w:rsidRDefault="00672641" w:rsidP="00672641">
            <w:pPr>
              <w:pStyle w:val="Text"/>
              <w:rPr>
                <w:szCs w:val="19"/>
              </w:rPr>
            </w:pPr>
            <w:r w:rsidRPr="00AC23C4">
              <w:rPr>
                <w:szCs w:val="19"/>
              </w:rPr>
              <w:t>ini</w:t>
            </w:r>
          </w:p>
        </w:tc>
        <w:tc>
          <w:tcPr>
            <w:tcW w:w="485" w:type="dxa"/>
            <w:shd w:val="clear" w:color="auto" w:fill="auto"/>
          </w:tcPr>
          <w:p w14:paraId="6E601729" w14:textId="77777777" w:rsidR="00672641" w:rsidRPr="00AC23C4" w:rsidRDefault="00672641" w:rsidP="00672641">
            <w:pPr>
              <w:pStyle w:val="Text"/>
              <w:rPr>
                <w:szCs w:val="19"/>
              </w:rPr>
            </w:pPr>
            <w:r w:rsidRPr="00AC23C4">
              <w:rPr>
                <w:szCs w:val="19"/>
              </w:rPr>
              <w:t>de</w:t>
            </w:r>
          </w:p>
        </w:tc>
        <w:tc>
          <w:tcPr>
            <w:tcW w:w="1058" w:type="dxa"/>
            <w:shd w:val="clear" w:color="auto" w:fill="auto"/>
          </w:tcPr>
          <w:p w14:paraId="77657348" w14:textId="77777777" w:rsidR="00672641" w:rsidRPr="008C675E" w:rsidRDefault="00672641" w:rsidP="00672641">
            <w:pPr>
              <w:pStyle w:val="Text"/>
              <w:rPr>
                <w:rStyle w:val="ChBlueBold"/>
              </w:rPr>
            </w:pPr>
            <w:r w:rsidRPr="008C675E">
              <w:rPr>
                <w:rStyle w:val="ChBlueBold"/>
              </w:rPr>
              <w:t>ta–goyang</w:t>
            </w:r>
          </w:p>
        </w:tc>
      </w:tr>
      <w:tr w:rsidR="00AC23C4" w:rsidRPr="00AC23C4" w14:paraId="486C2252" w14:textId="77777777" w:rsidTr="0093544F">
        <w:tc>
          <w:tcPr>
            <w:tcW w:w="709" w:type="dxa"/>
            <w:shd w:val="clear" w:color="auto" w:fill="auto"/>
          </w:tcPr>
          <w:p w14:paraId="6AB6DA46" w14:textId="77777777" w:rsidR="00672641" w:rsidRPr="00AC23C4" w:rsidRDefault="00672641" w:rsidP="00672641">
            <w:pPr>
              <w:pStyle w:val="GlossEng"/>
              <w:rPr>
                <w:szCs w:val="19"/>
              </w:rPr>
            </w:pPr>
          </w:p>
        </w:tc>
        <w:tc>
          <w:tcPr>
            <w:tcW w:w="485" w:type="dxa"/>
            <w:shd w:val="clear" w:color="auto" w:fill="auto"/>
          </w:tcPr>
          <w:p w14:paraId="03E0914A" w14:textId="77777777" w:rsidR="00672641" w:rsidRPr="0099608C" w:rsidRDefault="00672641" w:rsidP="00672641">
            <w:pPr>
              <w:pStyle w:val="GlossEng"/>
              <w:rPr>
                <w:rStyle w:val="ChSmallCaps"/>
              </w:rPr>
            </w:pPr>
            <w:r w:rsidRPr="0099608C">
              <w:rPr>
                <w:rStyle w:val="ChSmallCaps"/>
              </w:rPr>
              <w:t>3sg</w:t>
            </w:r>
          </w:p>
        </w:tc>
        <w:tc>
          <w:tcPr>
            <w:tcW w:w="680" w:type="dxa"/>
            <w:shd w:val="clear" w:color="auto" w:fill="auto"/>
          </w:tcPr>
          <w:p w14:paraId="59327FE6" w14:textId="77777777" w:rsidR="00672641" w:rsidRPr="00AC23C4" w:rsidRDefault="00672641" w:rsidP="00672641">
            <w:pPr>
              <w:pStyle w:val="GlossEng"/>
              <w:rPr>
                <w:szCs w:val="19"/>
              </w:rPr>
            </w:pPr>
            <w:r w:rsidRPr="00AC23C4">
              <w:rPr>
                <w:szCs w:val="19"/>
              </w:rPr>
              <w:t>say</w:t>
            </w:r>
          </w:p>
        </w:tc>
        <w:tc>
          <w:tcPr>
            <w:tcW w:w="747" w:type="dxa"/>
            <w:shd w:val="clear" w:color="auto" w:fill="auto"/>
          </w:tcPr>
          <w:p w14:paraId="0161875B" w14:textId="77777777" w:rsidR="00672641" w:rsidRPr="00AC23C4" w:rsidRDefault="00672641" w:rsidP="00672641">
            <w:pPr>
              <w:pStyle w:val="GlossEng"/>
              <w:rPr>
                <w:szCs w:val="19"/>
              </w:rPr>
            </w:pPr>
            <w:r w:rsidRPr="00AC23C4">
              <w:rPr>
                <w:szCs w:val="19"/>
              </w:rPr>
              <w:t>mother</w:t>
            </w:r>
          </w:p>
        </w:tc>
        <w:tc>
          <w:tcPr>
            <w:tcW w:w="485" w:type="dxa"/>
            <w:shd w:val="clear" w:color="auto" w:fill="auto"/>
          </w:tcPr>
          <w:p w14:paraId="159257A6" w14:textId="77777777" w:rsidR="00672641" w:rsidRPr="0099608C" w:rsidRDefault="00672641" w:rsidP="00672641">
            <w:pPr>
              <w:pStyle w:val="GlossEng"/>
              <w:rPr>
                <w:rStyle w:val="ChSmallCaps"/>
              </w:rPr>
            </w:pPr>
            <w:r w:rsidRPr="0099608C">
              <w:rPr>
                <w:rStyle w:val="ChSmallCaps"/>
              </w:rPr>
              <w:t>1sg</w:t>
            </w:r>
          </w:p>
        </w:tc>
        <w:tc>
          <w:tcPr>
            <w:tcW w:w="436" w:type="dxa"/>
            <w:shd w:val="clear" w:color="auto" w:fill="auto"/>
          </w:tcPr>
          <w:p w14:paraId="2A392784" w14:textId="77777777" w:rsidR="00672641" w:rsidRPr="00AC23C4" w:rsidRDefault="00672641" w:rsidP="00672641">
            <w:pPr>
              <w:pStyle w:val="GlossEng"/>
              <w:rPr>
                <w:szCs w:val="19"/>
              </w:rPr>
            </w:pPr>
            <w:r w:rsidRPr="00AC23C4">
              <w:rPr>
                <w:szCs w:val="19"/>
              </w:rPr>
              <w:t>see</w:t>
            </w:r>
          </w:p>
        </w:tc>
        <w:tc>
          <w:tcPr>
            <w:tcW w:w="680" w:type="dxa"/>
            <w:shd w:val="clear" w:color="auto" w:fill="auto"/>
          </w:tcPr>
          <w:p w14:paraId="6DADB85F" w14:textId="77777777" w:rsidR="00672641" w:rsidRPr="00AC23C4" w:rsidRDefault="00672641" w:rsidP="00672641">
            <w:pPr>
              <w:pStyle w:val="GlossEng"/>
              <w:rPr>
                <w:szCs w:val="19"/>
              </w:rPr>
            </w:pPr>
            <w:r w:rsidRPr="00AC23C4">
              <w:rPr>
                <w:szCs w:val="19"/>
              </w:rPr>
              <w:t>tree</w:t>
            </w:r>
          </w:p>
        </w:tc>
        <w:tc>
          <w:tcPr>
            <w:tcW w:w="773" w:type="dxa"/>
            <w:shd w:val="clear" w:color="auto" w:fill="auto"/>
          </w:tcPr>
          <w:p w14:paraId="3C870CA9" w14:textId="77777777" w:rsidR="00672641" w:rsidRPr="0099608C" w:rsidRDefault="00672641" w:rsidP="00672641">
            <w:pPr>
              <w:pStyle w:val="GlossEng"/>
              <w:rPr>
                <w:rStyle w:val="ChSmallCaps"/>
              </w:rPr>
            </w:pPr>
            <w:r w:rsidRPr="0099608C">
              <w:rPr>
                <w:rStyle w:val="ChSmallCaps"/>
              </w:rPr>
              <w:t>d.prox</w:t>
            </w:r>
          </w:p>
        </w:tc>
        <w:tc>
          <w:tcPr>
            <w:tcW w:w="485" w:type="dxa"/>
            <w:shd w:val="clear" w:color="auto" w:fill="auto"/>
          </w:tcPr>
          <w:p w14:paraId="23FD8018" w14:textId="77777777" w:rsidR="00672641" w:rsidRPr="0099608C" w:rsidRDefault="00672641" w:rsidP="00672641">
            <w:pPr>
              <w:pStyle w:val="GlossEng"/>
              <w:rPr>
                <w:rStyle w:val="ChSmallCaps"/>
              </w:rPr>
            </w:pPr>
            <w:r w:rsidRPr="0099608C">
              <w:rPr>
                <w:rStyle w:val="ChSmallCaps"/>
              </w:rPr>
              <w:t>3sg</w:t>
            </w:r>
          </w:p>
        </w:tc>
        <w:tc>
          <w:tcPr>
            <w:tcW w:w="1058" w:type="dxa"/>
            <w:shd w:val="clear" w:color="auto" w:fill="auto"/>
          </w:tcPr>
          <w:p w14:paraId="4F27E43F" w14:textId="77777777" w:rsidR="00672641" w:rsidRPr="00AC23C4" w:rsidRDefault="00672641" w:rsidP="00672641">
            <w:pPr>
              <w:pStyle w:val="GlossEng"/>
              <w:rPr>
                <w:szCs w:val="19"/>
              </w:rPr>
            </w:pPr>
            <w:r w:rsidRPr="0099608C">
              <w:rPr>
                <w:rStyle w:val="ChSmallCaps"/>
              </w:rPr>
              <w:t>acl</w:t>
            </w:r>
            <w:r>
              <w:t>–</w:t>
            </w:r>
            <w:r w:rsidRPr="00AC23C4">
              <w:rPr>
                <w:szCs w:val="19"/>
              </w:rPr>
              <w:t>shake</w:t>
            </w:r>
          </w:p>
        </w:tc>
      </w:tr>
    </w:tbl>
    <w:p w14:paraId="776D9108" w14:textId="1D47DCC6" w:rsidR="00672641" w:rsidRPr="0090507A" w:rsidRDefault="00B7093A" w:rsidP="00672641">
      <w:pPr>
        <w:pStyle w:val="FreeTranslEng"/>
        <w:rPr>
          <w:szCs w:val="19"/>
        </w:rPr>
      </w:pPr>
      <w:r>
        <w:rPr>
          <w:szCs w:val="19"/>
        </w:rPr>
        <w:t>‘</w:t>
      </w:r>
      <w:r w:rsidR="00672641" w:rsidRPr="0090507A">
        <w:rPr>
          <w:szCs w:val="19"/>
        </w:rPr>
        <w:t xml:space="preserve">she said, </w:t>
      </w:r>
      <w:r>
        <w:rPr>
          <w:szCs w:val="19"/>
        </w:rPr>
        <w:t>‘</w:t>
      </w:r>
      <w:r w:rsidR="00672641" w:rsidRPr="0090507A">
        <w:rPr>
          <w:szCs w:val="19"/>
        </w:rPr>
        <w:t xml:space="preserve">mama, I saw this tree, it was </w:t>
      </w:r>
      <w:r w:rsidR="00672641" w:rsidRPr="0090507A">
        <w:rPr>
          <w:rStyle w:val="ChBlueBold"/>
          <w:szCs w:val="19"/>
        </w:rPr>
        <w:t>shaking</w:t>
      </w:r>
      <w:r>
        <w:rPr>
          <w:szCs w:val="19"/>
        </w:rPr>
        <w:t>’’</w:t>
      </w:r>
      <w:r w:rsidR="00672641" w:rsidRPr="0090507A">
        <w:rPr>
          <w:szCs w:val="19"/>
        </w:rPr>
        <w:t xml:space="preserve"> </w:t>
      </w:r>
      <w:r w:rsidR="00672641" w:rsidRPr="00EC2FBB">
        <w:rPr>
          <w:rStyle w:val="ExampleSource"/>
        </w:rPr>
        <w:t>[080917-008-NP.0031]</w:t>
      </w:r>
    </w:p>
    <w:tbl>
      <w:tblPr>
        <w:tblW w:w="6160" w:type="dxa"/>
        <w:tblCellMar>
          <w:left w:w="40" w:type="dxa"/>
          <w:right w:w="40" w:type="dxa"/>
        </w:tblCellMar>
        <w:tblLook w:val="01E0" w:firstRow="1" w:lastRow="1" w:firstColumn="1" w:lastColumn="1" w:noHBand="0" w:noVBand="0"/>
      </w:tblPr>
      <w:tblGrid>
        <w:gridCol w:w="709"/>
        <w:gridCol w:w="380"/>
        <w:gridCol w:w="647"/>
        <w:gridCol w:w="791"/>
        <w:gridCol w:w="360"/>
        <w:gridCol w:w="791"/>
        <w:gridCol w:w="503"/>
        <w:gridCol w:w="485"/>
        <w:gridCol w:w="792"/>
        <w:gridCol w:w="702"/>
      </w:tblGrid>
      <w:tr w:rsidR="00AC23C4" w:rsidRPr="00626ADA" w14:paraId="338B3615" w14:textId="77777777" w:rsidTr="00AC23C4">
        <w:tc>
          <w:tcPr>
            <w:tcW w:w="709" w:type="dxa"/>
            <w:shd w:val="clear" w:color="auto" w:fill="auto"/>
          </w:tcPr>
          <w:p w14:paraId="4161D9AA" w14:textId="77777777" w:rsidR="00672641" w:rsidRPr="00AC23C4" w:rsidRDefault="00672641" w:rsidP="00672641">
            <w:pPr>
              <w:pStyle w:val="O0Nwnext"/>
              <w:rPr>
                <w:szCs w:val="19"/>
              </w:rPr>
            </w:pPr>
            <w:bookmarkStart w:id="1263" w:name="_Ref336262519"/>
            <w:bookmarkStart w:id="1264" w:name="_Ref338854302"/>
            <w:r w:rsidRPr="00DB6AAD">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w:t>
            </w:r>
            <w:r w:rsidRPr="00AC23C4">
              <w:rPr>
                <w:szCs w:val="19"/>
              </w:rPr>
              <w:fldChar w:fldCharType="end"/>
            </w:r>
            <w:bookmarkEnd w:id="1263"/>
            <w:r w:rsidRPr="00AC23C4">
              <w:rPr>
                <w:szCs w:val="19"/>
              </w:rPr>
              <w:t>)</w:t>
            </w:r>
            <w:bookmarkEnd w:id="1264"/>
          </w:p>
        </w:tc>
        <w:tc>
          <w:tcPr>
            <w:tcW w:w="380" w:type="dxa"/>
            <w:shd w:val="clear" w:color="auto" w:fill="auto"/>
          </w:tcPr>
          <w:p w14:paraId="61E82F0A" w14:textId="77777777" w:rsidR="00672641" w:rsidRPr="00AC23C4" w:rsidRDefault="00672641" w:rsidP="00672641">
            <w:pPr>
              <w:pStyle w:val="Text"/>
              <w:rPr>
                <w:szCs w:val="19"/>
              </w:rPr>
            </w:pPr>
            <w:r w:rsidRPr="00AC23C4">
              <w:rPr>
                <w:szCs w:val="19"/>
              </w:rPr>
              <w:t>…</w:t>
            </w:r>
          </w:p>
        </w:tc>
        <w:tc>
          <w:tcPr>
            <w:tcW w:w="647" w:type="dxa"/>
            <w:shd w:val="clear" w:color="auto" w:fill="auto"/>
          </w:tcPr>
          <w:p w14:paraId="23617C22" w14:textId="77777777" w:rsidR="00672641" w:rsidRPr="00AC23C4" w:rsidRDefault="00672641" w:rsidP="00672641">
            <w:pPr>
              <w:pStyle w:val="Text"/>
              <w:rPr>
                <w:szCs w:val="19"/>
              </w:rPr>
            </w:pPr>
            <w:r w:rsidRPr="00AC23C4">
              <w:rPr>
                <w:szCs w:val="19"/>
              </w:rPr>
              <w:t>bapa</w:t>
            </w:r>
          </w:p>
        </w:tc>
        <w:tc>
          <w:tcPr>
            <w:tcW w:w="791" w:type="dxa"/>
            <w:shd w:val="clear" w:color="auto" w:fill="auto"/>
          </w:tcPr>
          <w:p w14:paraId="6DE3F499" w14:textId="77777777" w:rsidR="00672641" w:rsidRPr="00AC23C4" w:rsidRDefault="00C85528" w:rsidP="00672641">
            <w:pPr>
              <w:pStyle w:val="Text"/>
              <w:rPr>
                <w:szCs w:val="19"/>
              </w:rPr>
            </w:pPr>
            <w:r w:rsidRPr="00AC23C4">
              <w:rPr>
                <w:szCs w:val="19"/>
              </w:rPr>
              <w:t>Markus</w:t>
            </w:r>
          </w:p>
        </w:tc>
        <w:tc>
          <w:tcPr>
            <w:tcW w:w="360" w:type="dxa"/>
            <w:shd w:val="clear" w:color="auto" w:fill="auto"/>
          </w:tcPr>
          <w:p w14:paraId="5D2B8006" w14:textId="77777777" w:rsidR="00672641" w:rsidRPr="00AC23C4" w:rsidRDefault="00C85528" w:rsidP="00672641">
            <w:pPr>
              <w:pStyle w:val="Text"/>
              <w:rPr>
                <w:szCs w:val="19"/>
              </w:rPr>
            </w:pPr>
            <w:r w:rsidRPr="00AC23C4">
              <w:rPr>
                <w:szCs w:val="19"/>
              </w:rPr>
              <w:t>S</w:t>
            </w:r>
            <w:r w:rsidR="007741A2" w:rsidRPr="00AC23C4">
              <w:rPr>
                <w:szCs w:val="19"/>
              </w:rPr>
              <w:t>.</w:t>
            </w:r>
          </w:p>
        </w:tc>
        <w:tc>
          <w:tcPr>
            <w:tcW w:w="791" w:type="dxa"/>
            <w:shd w:val="clear" w:color="auto" w:fill="auto"/>
          </w:tcPr>
          <w:p w14:paraId="68DB5C7D" w14:textId="0A9EF346" w:rsidR="00672641" w:rsidRPr="00AC23C4" w:rsidRDefault="00672641" w:rsidP="00672641">
            <w:pPr>
              <w:pStyle w:val="Text"/>
              <w:rPr>
                <w:szCs w:val="19"/>
              </w:rPr>
            </w:pPr>
            <w:r w:rsidRPr="00AC23C4">
              <w:rPr>
                <w:szCs w:val="19"/>
              </w:rPr>
              <w:t>dosen</w:t>
            </w:r>
            <w:r w:rsidR="0050678E">
              <w:rPr>
                <w:szCs w:val="19"/>
              </w:rPr>
              <w:t>g</w:t>
            </w:r>
          </w:p>
        </w:tc>
        <w:tc>
          <w:tcPr>
            <w:tcW w:w="503" w:type="dxa"/>
            <w:shd w:val="clear" w:color="auto" w:fill="auto"/>
          </w:tcPr>
          <w:p w14:paraId="42782058" w14:textId="77777777" w:rsidR="00672641" w:rsidRPr="00AC23C4" w:rsidRDefault="00672641" w:rsidP="00672641">
            <w:pPr>
              <w:pStyle w:val="Text"/>
              <w:rPr>
                <w:szCs w:val="19"/>
              </w:rPr>
            </w:pPr>
            <w:r w:rsidRPr="00AC23C4">
              <w:rPr>
                <w:szCs w:val="19"/>
              </w:rPr>
              <w:t>satu</w:t>
            </w:r>
          </w:p>
        </w:tc>
        <w:tc>
          <w:tcPr>
            <w:tcW w:w="485" w:type="dxa"/>
            <w:shd w:val="clear" w:color="auto" w:fill="auto"/>
          </w:tcPr>
          <w:p w14:paraId="157DB041" w14:textId="77777777" w:rsidR="00672641" w:rsidRPr="00AC23C4" w:rsidRDefault="00672641" w:rsidP="00672641">
            <w:pPr>
              <w:pStyle w:val="Text"/>
              <w:rPr>
                <w:szCs w:val="19"/>
              </w:rPr>
            </w:pPr>
            <w:r w:rsidRPr="00AC23C4">
              <w:rPr>
                <w:szCs w:val="19"/>
              </w:rPr>
              <w:t>de</w:t>
            </w:r>
          </w:p>
        </w:tc>
        <w:tc>
          <w:tcPr>
            <w:tcW w:w="792" w:type="dxa"/>
            <w:shd w:val="clear" w:color="auto" w:fill="auto"/>
          </w:tcPr>
          <w:p w14:paraId="11DF70C1" w14:textId="77777777" w:rsidR="00672641" w:rsidRPr="00AC23C4" w:rsidRDefault="00672641" w:rsidP="00672641">
            <w:pPr>
              <w:pStyle w:val="Text"/>
              <w:rPr>
                <w:rStyle w:val="ChBlueBold"/>
                <w:szCs w:val="19"/>
              </w:rPr>
            </w:pPr>
            <w:r w:rsidRPr="00AC23C4">
              <w:rPr>
                <w:rStyle w:val="ChBlueBold"/>
                <w:szCs w:val="19"/>
              </w:rPr>
              <w:t>goyang</w:t>
            </w:r>
          </w:p>
        </w:tc>
        <w:tc>
          <w:tcPr>
            <w:tcW w:w="702" w:type="dxa"/>
            <w:shd w:val="clear" w:color="auto" w:fill="auto"/>
          </w:tcPr>
          <w:p w14:paraId="43F54600" w14:textId="77777777" w:rsidR="00672641" w:rsidRPr="00AC23C4" w:rsidRDefault="00672641" w:rsidP="00672641">
            <w:pPr>
              <w:pStyle w:val="Text"/>
              <w:rPr>
                <w:szCs w:val="19"/>
              </w:rPr>
            </w:pPr>
            <w:r w:rsidRPr="00AC23C4">
              <w:rPr>
                <w:szCs w:val="19"/>
              </w:rPr>
              <w:t>kepala</w:t>
            </w:r>
          </w:p>
        </w:tc>
      </w:tr>
      <w:tr w:rsidR="00AC23C4" w:rsidRPr="00AC23C4" w14:paraId="155F0604" w14:textId="77777777" w:rsidTr="00AC23C4">
        <w:tc>
          <w:tcPr>
            <w:tcW w:w="709" w:type="dxa"/>
            <w:shd w:val="clear" w:color="auto" w:fill="auto"/>
          </w:tcPr>
          <w:p w14:paraId="7EA6936D" w14:textId="77777777" w:rsidR="00672641" w:rsidRPr="00AC23C4" w:rsidRDefault="00672641" w:rsidP="00672641">
            <w:pPr>
              <w:pStyle w:val="GlossEng"/>
              <w:rPr>
                <w:sz w:val="19"/>
                <w:szCs w:val="19"/>
              </w:rPr>
            </w:pPr>
          </w:p>
        </w:tc>
        <w:tc>
          <w:tcPr>
            <w:tcW w:w="380" w:type="dxa"/>
            <w:shd w:val="clear" w:color="auto" w:fill="auto"/>
          </w:tcPr>
          <w:p w14:paraId="5772A798" w14:textId="77777777" w:rsidR="00672641" w:rsidRPr="00AC23C4" w:rsidRDefault="00672641" w:rsidP="00672641">
            <w:pPr>
              <w:pStyle w:val="GlossEng"/>
              <w:rPr>
                <w:szCs w:val="19"/>
              </w:rPr>
            </w:pPr>
          </w:p>
        </w:tc>
        <w:tc>
          <w:tcPr>
            <w:tcW w:w="647" w:type="dxa"/>
            <w:shd w:val="clear" w:color="auto" w:fill="auto"/>
          </w:tcPr>
          <w:p w14:paraId="64945ABE" w14:textId="77777777" w:rsidR="00672641" w:rsidRPr="00AC23C4" w:rsidRDefault="00672641" w:rsidP="00672641">
            <w:pPr>
              <w:pStyle w:val="GlossEng"/>
              <w:rPr>
                <w:szCs w:val="19"/>
              </w:rPr>
            </w:pPr>
            <w:r w:rsidRPr="00AC23C4">
              <w:rPr>
                <w:szCs w:val="19"/>
              </w:rPr>
              <w:t>father</w:t>
            </w:r>
          </w:p>
        </w:tc>
        <w:tc>
          <w:tcPr>
            <w:tcW w:w="791" w:type="dxa"/>
            <w:shd w:val="clear" w:color="auto" w:fill="auto"/>
          </w:tcPr>
          <w:p w14:paraId="2A6A13C6" w14:textId="77777777" w:rsidR="00672641" w:rsidRPr="00AC23C4" w:rsidRDefault="00C85528" w:rsidP="00672641">
            <w:pPr>
              <w:pStyle w:val="GlossEng"/>
              <w:rPr>
                <w:szCs w:val="19"/>
              </w:rPr>
            </w:pPr>
            <w:r w:rsidRPr="00AC23C4">
              <w:rPr>
                <w:szCs w:val="19"/>
              </w:rPr>
              <w:t>Markus</w:t>
            </w:r>
          </w:p>
        </w:tc>
        <w:tc>
          <w:tcPr>
            <w:tcW w:w="360" w:type="dxa"/>
            <w:shd w:val="clear" w:color="auto" w:fill="auto"/>
          </w:tcPr>
          <w:p w14:paraId="42856A39" w14:textId="77777777" w:rsidR="00672641" w:rsidRPr="00AC23C4" w:rsidRDefault="00C85528" w:rsidP="00672641">
            <w:pPr>
              <w:pStyle w:val="GlossEng"/>
              <w:rPr>
                <w:szCs w:val="19"/>
              </w:rPr>
            </w:pPr>
            <w:r w:rsidRPr="00AC23C4">
              <w:rPr>
                <w:szCs w:val="19"/>
              </w:rPr>
              <w:t>S</w:t>
            </w:r>
            <w:r w:rsidR="007741A2" w:rsidRPr="00AC23C4">
              <w:rPr>
                <w:szCs w:val="19"/>
              </w:rPr>
              <w:t>.</w:t>
            </w:r>
          </w:p>
        </w:tc>
        <w:tc>
          <w:tcPr>
            <w:tcW w:w="791" w:type="dxa"/>
            <w:shd w:val="clear" w:color="auto" w:fill="auto"/>
          </w:tcPr>
          <w:p w14:paraId="1348D7A3" w14:textId="77777777" w:rsidR="00672641" w:rsidRPr="00AC23C4" w:rsidRDefault="00672641" w:rsidP="00672641">
            <w:pPr>
              <w:pStyle w:val="GlossEng"/>
              <w:rPr>
                <w:szCs w:val="19"/>
              </w:rPr>
            </w:pPr>
            <w:r w:rsidRPr="00AC23C4">
              <w:rPr>
                <w:szCs w:val="19"/>
              </w:rPr>
              <w:t>lecturer</w:t>
            </w:r>
          </w:p>
        </w:tc>
        <w:tc>
          <w:tcPr>
            <w:tcW w:w="503" w:type="dxa"/>
            <w:shd w:val="clear" w:color="auto" w:fill="auto"/>
          </w:tcPr>
          <w:p w14:paraId="6C855444" w14:textId="77777777" w:rsidR="00672641" w:rsidRPr="00AC23C4" w:rsidRDefault="00672641" w:rsidP="00672641">
            <w:pPr>
              <w:pStyle w:val="GlossEng"/>
              <w:rPr>
                <w:szCs w:val="19"/>
              </w:rPr>
            </w:pPr>
            <w:r w:rsidRPr="00AC23C4">
              <w:rPr>
                <w:szCs w:val="19"/>
              </w:rPr>
              <w:t>one</w:t>
            </w:r>
          </w:p>
        </w:tc>
        <w:tc>
          <w:tcPr>
            <w:tcW w:w="485" w:type="dxa"/>
            <w:shd w:val="clear" w:color="auto" w:fill="auto"/>
          </w:tcPr>
          <w:p w14:paraId="51FE9C8E" w14:textId="77777777" w:rsidR="00672641" w:rsidRPr="0099608C" w:rsidRDefault="00672641" w:rsidP="00672641">
            <w:pPr>
              <w:pStyle w:val="GlossEng"/>
              <w:rPr>
                <w:rStyle w:val="ChSmallCaps"/>
              </w:rPr>
            </w:pPr>
            <w:r w:rsidRPr="0099608C">
              <w:rPr>
                <w:rStyle w:val="ChSmallCaps"/>
              </w:rPr>
              <w:t>3sg</w:t>
            </w:r>
          </w:p>
        </w:tc>
        <w:tc>
          <w:tcPr>
            <w:tcW w:w="792" w:type="dxa"/>
            <w:shd w:val="clear" w:color="auto" w:fill="auto"/>
          </w:tcPr>
          <w:p w14:paraId="2FC8C423" w14:textId="77777777" w:rsidR="00672641" w:rsidRPr="00AC23C4" w:rsidRDefault="00672641" w:rsidP="00672641">
            <w:pPr>
              <w:pStyle w:val="GlossEng"/>
              <w:rPr>
                <w:szCs w:val="19"/>
              </w:rPr>
            </w:pPr>
            <w:r w:rsidRPr="00AC23C4">
              <w:rPr>
                <w:szCs w:val="19"/>
              </w:rPr>
              <w:t>shake</w:t>
            </w:r>
          </w:p>
        </w:tc>
        <w:tc>
          <w:tcPr>
            <w:tcW w:w="702" w:type="dxa"/>
            <w:shd w:val="clear" w:color="auto" w:fill="auto"/>
          </w:tcPr>
          <w:p w14:paraId="4419304E" w14:textId="77777777" w:rsidR="00672641" w:rsidRPr="00AC23C4" w:rsidRDefault="00672641" w:rsidP="00672641">
            <w:pPr>
              <w:pStyle w:val="GlossEng"/>
              <w:rPr>
                <w:szCs w:val="19"/>
              </w:rPr>
            </w:pPr>
            <w:r w:rsidRPr="00AC23C4">
              <w:rPr>
                <w:szCs w:val="19"/>
              </w:rPr>
              <w:t>head</w:t>
            </w:r>
          </w:p>
        </w:tc>
      </w:tr>
    </w:tbl>
    <w:p w14:paraId="79768D95" w14:textId="726DD5FF" w:rsidR="00672641" w:rsidRPr="0090507A" w:rsidRDefault="00B7093A" w:rsidP="00672641">
      <w:pPr>
        <w:pStyle w:val="FreeTranslEng"/>
        <w:rPr>
          <w:szCs w:val="19"/>
        </w:rPr>
      </w:pPr>
      <w:r>
        <w:rPr>
          <w:szCs w:val="19"/>
        </w:rPr>
        <w:t>‘</w:t>
      </w:r>
      <w:r w:rsidR="00672641" w:rsidRPr="0090507A">
        <w:rPr>
          <w:szCs w:val="19"/>
        </w:rPr>
        <w:t>…</w:t>
      </w:r>
      <w:r w:rsidR="00983139">
        <w:rPr>
          <w:szCs w:val="19"/>
        </w:rPr>
        <w:t xml:space="preserve"> </w:t>
      </w:r>
      <w:r w:rsidR="00672641" w:rsidRPr="0090507A">
        <w:rPr>
          <w:szCs w:val="19"/>
        </w:rPr>
        <w:t xml:space="preserve">Mr. </w:t>
      </w:r>
      <w:r w:rsidR="00C85528">
        <w:rPr>
          <w:szCs w:val="19"/>
        </w:rPr>
        <w:t>Markus S.</w:t>
      </w:r>
      <w:r w:rsidR="00672641" w:rsidRPr="0090507A">
        <w:rPr>
          <w:szCs w:val="19"/>
        </w:rPr>
        <w:t xml:space="preserve">, a certain lecturer, he </w:t>
      </w:r>
      <w:r w:rsidR="00672641" w:rsidRPr="005B2FFC">
        <w:rPr>
          <w:rStyle w:val="ChBlueBold"/>
        </w:rPr>
        <w:t>shook</w:t>
      </w:r>
      <w:r w:rsidR="00672641" w:rsidRPr="0090507A">
        <w:rPr>
          <w:szCs w:val="19"/>
        </w:rPr>
        <w:t xml:space="preserve"> </w:t>
      </w:r>
      <w:r w:rsidR="00672641">
        <w:rPr>
          <w:szCs w:val="19"/>
        </w:rPr>
        <w:t>(</w:t>
      </w:r>
      <w:r w:rsidR="00672641" w:rsidRPr="0090507A">
        <w:rPr>
          <w:szCs w:val="19"/>
        </w:rPr>
        <w:t>his</w:t>
      </w:r>
      <w:r w:rsidR="00672641">
        <w:rPr>
          <w:szCs w:val="19"/>
        </w:rPr>
        <w:t>)</w:t>
      </w:r>
      <w:r w:rsidR="00672641" w:rsidRPr="0090507A">
        <w:rPr>
          <w:szCs w:val="19"/>
        </w:rPr>
        <w:t xml:space="preserve"> head</w:t>
      </w:r>
      <w:r>
        <w:rPr>
          <w:szCs w:val="19"/>
        </w:rPr>
        <w:t>’</w:t>
      </w:r>
      <w:r w:rsidR="00672641" w:rsidRPr="0090507A">
        <w:rPr>
          <w:szCs w:val="19"/>
        </w:rPr>
        <w:t xml:space="preserve"> </w:t>
      </w:r>
      <w:r w:rsidR="00672641" w:rsidRPr="00EC2FBB">
        <w:rPr>
          <w:rStyle w:val="ExampleSource"/>
        </w:rPr>
        <w:t>[080917-010-CvEx.0194]</w:t>
      </w:r>
    </w:p>
    <w:tbl>
      <w:tblPr>
        <w:tblW w:w="5594" w:type="dxa"/>
        <w:tblCellMar>
          <w:left w:w="40" w:type="dxa"/>
          <w:right w:w="40" w:type="dxa"/>
        </w:tblCellMar>
        <w:tblLook w:val="01E0" w:firstRow="1" w:lastRow="1" w:firstColumn="1" w:lastColumn="1" w:noHBand="0" w:noVBand="0"/>
      </w:tblPr>
      <w:tblGrid>
        <w:gridCol w:w="709"/>
        <w:gridCol w:w="525"/>
        <w:gridCol w:w="485"/>
        <w:gridCol w:w="647"/>
        <w:gridCol w:w="592"/>
        <w:gridCol w:w="836"/>
        <w:gridCol w:w="525"/>
        <w:gridCol w:w="991"/>
        <w:gridCol w:w="284"/>
      </w:tblGrid>
      <w:tr w:rsidR="00AC23C4" w:rsidRPr="00626ADA" w14:paraId="4C913335" w14:textId="77777777" w:rsidTr="00AC23C4">
        <w:tc>
          <w:tcPr>
            <w:tcW w:w="709" w:type="dxa"/>
            <w:shd w:val="clear" w:color="auto" w:fill="auto"/>
          </w:tcPr>
          <w:p w14:paraId="54228DEE" w14:textId="77777777" w:rsidR="00F527D6" w:rsidRPr="00AC23C4" w:rsidRDefault="00F527D6" w:rsidP="00672641">
            <w:pPr>
              <w:pStyle w:val="O0Nwnext"/>
              <w:rPr>
                <w:szCs w:val="19"/>
              </w:rPr>
            </w:pPr>
            <w:bookmarkStart w:id="1265" w:name="_Ref336262515"/>
            <w:bookmarkStart w:id="1266" w:name="_Ref338854303"/>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w:t>
            </w:r>
            <w:r w:rsidRPr="00AC23C4">
              <w:rPr>
                <w:szCs w:val="19"/>
              </w:rPr>
              <w:fldChar w:fldCharType="end"/>
            </w:r>
            <w:bookmarkEnd w:id="1265"/>
            <w:r w:rsidRPr="00AC23C4">
              <w:rPr>
                <w:szCs w:val="19"/>
              </w:rPr>
              <w:t>)</w:t>
            </w:r>
            <w:bookmarkEnd w:id="1266"/>
          </w:p>
        </w:tc>
        <w:tc>
          <w:tcPr>
            <w:tcW w:w="525" w:type="dxa"/>
            <w:shd w:val="clear" w:color="auto" w:fill="auto"/>
          </w:tcPr>
          <w:p w14:paraId="4CABC697" w14:textId="77777777" w:rsidR="00F527D6" w:rsidRPr="00AC23C4" w:rsidRDefault="00F527D6" w:rsidP="00672641">
            <w:pPr>
              <w:pStyle w:val="Text"/>
              <w:rPr>
                <w:szCs w:val="19"/>
              </w:rPr>
            </w:pPr>
            <w:r w:rsidRPr="00AC23C4">
              <w:rPr>
                <w:szCs w:val="19"/>
              </w:rPr>
              <w:t>kalo</w:t>
            </w:r>
          </w:p>
        </w:tc>
        <w:tc>
          <w:tcPr>
            <w:tcW w:w="485" w:type="dxa"/>
            <w:shd w:val="clear" w:color="auto" w:fill="auto"/>
          </w:tcPr>
          <w:p w14:paraId="74EE749B" w14:textId="77777777" w:rsidR="00F527D6" w:rsidRPr="00AC23C4" w:rsidRDefault="00F527D6" w:rsidP="00672641">
            <w:pPr>
              <w:pStyle w:val="Text"/>
              <w:rPr>
                <w:szCs w:val="19"/>
              </w:rPr>
            </w:pPr>
            <w:r w:rsidRPr="00AC23C4">
              <w:rPr>
                <w:szCs w:val="19"/>
              </w:rPr>
              <w:t>ko</w:t>
            </w:r>
          </w:p>
        </w:tc>
        <w:tc>
          <w:tcPr>
            <w:tcW w:w="647" w:type="dxa"/>
            <w:shd w:val="clear" w:color="auto" w:fill="auto"/>
          </w:tcPr>
          <w:p w14:paraId="7AFC51C5" w14:textId="77777777" w:rsidR="00F527D6" w:rsidRPr="00AC23C4" w:rsidRDefault="00F527D6" w:rsidP="00672641">
            <w:pPr>
              <w:pStyle w:val="Text"/>
              <w:rPr>
                <w:rStyle w:val="ChBlueBold"/>
                <w:szCs w:val="19"/>
              </w:rPr>
            </w:pPr>
            <w:r w:rsidRPr="00AC23C4">
              <w:rPr>
                <w:rStyle w:val="ChBlueBold"/>
                <w:szCs w:val="19"/>
              </w:rPr>
              <w:t>tutup</w:t>
            </w:r>
          </w:p>
        </w:tc>
        <w:tc>
          <w:tcPr>
            <w:tcW w:w="592" w:type="dxa"/>
            <w:shd w:val="clear" w:color="auto" w:fill="auto"/>
          </w:tcPr>
          <w:p w14:paraId="3CD9EF53" w14:textId="77777777" w:rsidR="00F527D6" w:rsidRPr="00AC23C4" w:rsidRDefault="00F527D6" w:rsidP="00672641">
            <w:pPr>
              <w:pStyle w:val="Text"/>
              <w:rPr>
                <w:szCs w:val="19"/>
              </w:rPr>
            </w:pPr>
            <w:r w:rsidRPr="00AC23C4">
              <w:rPr>
                <w:szCs w:val="19"/>
              </w:rPr>
              <w:t>pintu</w:t>
            </w:r>
          </w:p>
        </w:tc>
        <w:tc>
          <w:tcPr>
            <w:tcW w:w="836" w:type="dxa"/>
            <w:shd w:val="clear" w:color="auto" w:fill="auto"/>
          </w:tcPr>
          <w:p w14:paraId="0FBF0744" w14:textId="77777777" w:rsidR="00F527D6" w:rsidRPr="00AC23C4" w:rsidRDefault="00F527D6" w:rsidP="00672641">
            <w:pPr>
              <w:pStyle w:val="Text"/>
              <w:rPr>
                <w:szCs w:val="19"/>
              </w:rPr>
            </w:pPr>
            <w:r w:rsidRPr="00AC23C4">
              <w:rPr>
                <w:szCs w:val="19"/>
              </w:rPr>
              <w:t>berkat</w:t>
            </w:r>
          </w:p>
        </w:tc>
        <w:tc>
          <w:tcPr>
            <w:tcW w:w="525" w:type="dxa"/>
            <w:shd w:val="clear" w:color="auto" w:fill="auto"/>
          </w:tcPr>
          <w:p w14:paraId="2E867373" w14:textId="77777777" w:rsidR="00F527D6" w:rsidRPr="00AC23C4" w:rsidRDefault="00F527D6" w:rsidP="00672641">
            <w:pPr>
              <w:pStyle w:val="Text"/>
              <w:rPr>
                <w:szCs w:val="19"/>
              </w:rPr>
            </w:pPr>
            <w:r w:rsidRPr="00AC23C4">
              <w:rPr>
                <w:szCs w:val="19"/>
              </w:rPr>
              <w:t>juga</w:t>
            </w:r>
          </w:p>
        </w:tc>
        <w:tc>
          <w:tcPr>
            <w:tcW w:w="991" w:type="dxa"/>
            <w:shd w:val="clear" w:color="auto" w:fill="auto"/>
          </w:tcPr>
          <w:p w14:paraId="7707E202" w14:textId="77777777" w:rsidR="00F527D6" w:rsidRPr="008C675E" w:rsidRDefault="00F527D6" w:rsidP="00672641">
            <w:pPr>
              <w:pStyle w:val="Text"/>
              <w:rPr>
                <w:rStyle w:val="ChBlueBold"/>
              </w:rPr>
            </w:pPr>
            <w:r w:rsidRPr="008C675E">
              <w:rPr>
                <w:rStyle w:val="ChBlueBold"/>
              </w:rPr>
              <w:t>ter–tutup</w:t>
            </w:r>
          </w:p>
        </w:tc>
        <w:tc>
          <w:tcPr>
            <w:tcW w:w="284" w:type="dxa"/>
            <w:shd w:val="clear" w:color="auto" w:fill="auto"/>
          </w:tcPr>
          <w:p w14:paraId="047661C3" w14:textId="77777777" w:rsidR="00F527D6" w:rsidRPr="00F527D6" w:rsidRDefault="00F527D6" w:rsidP="00672641">
            <w:pPr>
              <w:pStyle w:val="Text"/>
            </w:pPr>
            <w:r w:rsidRPr="00F527D6">
              <w:t>…</w:t>
            </w:r>
          </w:p>
        </w:tc>
      </w:tr>
      <w:tr w:rsidR="00AC23C4" w:rsidRPr="00AC23C4" w14:paraId="7F06B1CA" w14:textId="77777777" w:rsidTr="00AC23C4">
        <w:tc>
          <w:tcPr>
            <w:tcW w:w="709" w:type="dxa"/>
            <w:shd w:val="clear" w:color="auto" w:fill="auto"/>
          </w:tcPr>
          <w:p w14:paraId="79664906" w14:textId="77777777" w:rsidR="00F527D6" w:rsidRPr="00AC23C4" w:rsidRDefault="00F527D6" w:rsidP="00672641">
            <w:pPr>
              <w:pStyle w:val="GlossEng"/>
              <w:rPr>
                <w:szCs w:val="19"/>
              </w:rPr>
            </w:pPr>
          </w:p>
        </w:tc>
        <w:tc>
          <w:tcPr>
            <w:tcW w:w="525" w:type="dxa"/>
            <w:shd w:val="clear" w:color="auto" w:fill="auto"/>
          </w:tcPr>
          <w:p w14:paraId="640C640A" w14:textId="77777777" w:rsidR="00F527D6" w:rsidRPr="00AC23C4" w:rsidRDefault="00F527D6" w:rsidP="00672641">
            <w:pPr>
              <w:pStyle w:val="GlossEng"/>
              <w:rPr>
                <w:szCs w:val="19"/>
              </w:rPr>
            </w:pPr>
            <w:r w:rsidRPr="00AC23C4">
              <w:rPr>
                <w:szCs w:val="19"/>
              </w:rPr>
              <w:t>if</w:t>
            </w:r>
          </w:p>
        </w:tc>
        <w:tc>
          <w:tcPr>
            <w:tcW w:w="485" w:type="dxa"/>
            <w:shd w:val="clear" w:color="auto" w:fill="auto"/>
          </w:tcPr>
          <w:p w14:paraId="4A66AD06" w14:textId="77777777" w:rsidR="00F527D6" w:rsidRPr="0099608C" w:rsidRDefault="00F527D6" w:rsidP="00672641">
            <w:pPr>
              <w:pStyle w:val="GlossEng"/>
              <w:rPr>
                <w:rStyle w:val="ChSmallCaps"/>
              </w:rPr>
            </w:pPr>
            <w:r w:rsidRPr="0099608C">
              <w:rPr>
                <w:rStyle w:val="ChSmallCaps"/>
              </w:rPr>
              <w:t>2sg</w:t>
            </w:r>
          </w:p>
        </w:tc>
        <w:tc>
          <w:tcPr>
            <w:tcW w:w="647" w:type="dxa"/>
            <w:shd w:val="clear" w:color="auto" w:fill="auto"/>
          </w:tcPr>
          <w:p w14:paraId="60088D67" w14:textId="77777777" w:rsidR="00F527D6" w:rsidRPr="00AC23C4" w:rsidRDefault="00F527D6" w:rsidP="00672641">
            <w:pPr>
              <w:pStyle w:val="GlossEng"/>
              <w:rPr>
                <w:szCs w:val="19"/>
              </w:rPr>
            </w:pPr>
            <w:r w:rsidRPr="00AC23C4">
              <w:rPr>
                <w:szCs w:val="19"/>
              </w:rPr>
              <w:t>close</w:t>
            </w:r>
          </w:p>
        </w:tc>
        <w:tc>
          <w:tcPr>
            <w:tcW w:w="592" w:type="dxa"/>
            <w:shd w:val="clear" w:color="auto" w:fill="auto"/>
          </w:tcPr>
          <w:p w14:paraId="43259A89" w14:textId="77777777" w:rsidR="00F527D6" w:rsidRPr="00AC23C4" w:rsidRDefault="00F527D6" w:rsidP="00672641">
            <w:pPr>
              <w:pStyle w:val="GlossEng"/>
              <w:rPr>
                <w:szCs w:val="19"/>
              </w:rPr>
            </w:pPr>
            <w:r w:rsidRPr="00AC23C4">
              <w:rPr>
                <w:szCs w:val="19"/>
              </w:rPr>
              <w:t>door</w:t>
            </w:r>
          </w:p>
        </w:tc>
        <w:tc>
          <w:tcPr>
            <w:tcW w:w="836" w:type="dxa"/>
            <w:shd w:val="clear" w:color="auto" w:fill="auto"/>
          </w:tcPr>
          <w:p w14:paraId="14A645C0" w14:textId="77777777" w:rsidR="00F527D6" w:rsidRPr="00AC23C4" w:rsidRDefault="00F527D6" w:rsidP="00672641">
            <w:pPr>
              <w:pStyle w:val="GlossEng"/>
              <w:rPr>
                <w:szCs w:val="19"/>
              </w:rPr>
            </w:pPr>
            <w:r w:rsidRPr="00AC23C4">
              <w:rPr>
                <w:szCs w:val="19"/>
              </w:rPr>
              <w:t>blessing</w:t>
            </w:r>
          </w:p>
        </w:tc>
        <w:tc>
          <w:tcPr>
            <w:tcW w:w="525" w:type="dxa"/>
            <w:shd w:val="clear" w:color="auto" w:fill="auto"/>
          </w:tcPr>
          <w:p w14:paraId="49CE9145" w14:textId="77777777" w:rsidR="00F527D6" w:rsidRPr="00AC23C4" w:rsidRDefault="00F527D6" w:rsidP="00672641">
            <w:pPr>
              <w:pStyle w:val="GlossEng"/>
              <w:rPr>
                <w:szCs w:val="19"/>
              </w:rPr>
            </w:pPr>
            <w:r w:rsidRPr="00AC23C4">
              <w:rPr>
                <w:szCs w:val="19"/>
              </w:rPr>
              <w:t>also</w:t>
            </w:r>
          </w:p>
        </w:tc>
        <w:tc>
          <w:tcPr>
            <w:tcW w:w="991" w:type="dxa"/>
            <w:shd w:val="clear" w:color="auto" w:fill="auto"/>
          </w:tcPr>
          <w:p w14:paraId="14A7D897" w14:textId="77777777" w:rsidR="00F527D6" w:rsidRPr="00AC23C4" w:rsidRDefault="00F527D6" w:rsidP="00672641">
            <w:pPr>
              <w:pStyle w:val="GlossEng"/>
              <w:rPr>
                <w:szCs w:val="19"/>
              </w:rPr>
            </w:pPr>
            <w:r w:rsidRPr="0099608C">
              <w:rPr>
                <w:rStyle w:val="ChSmallCaps"/>
              </w:rPr>
              <w:t>acl</w:t>
            </w:r>
            <w:r>
              <w:t>–</w:t>
            </w:r>
            <w:r w:rsidRPr="00AC23C4">
              <w:rPr>
                <w:szCs w:val="19"/>
              </w:rPr>
              <w:t>close</w:t>
            </w:r>
          </w:p>
        </w:tc>
        <w:tc>
          <w:tcPr>
            <w:tcW w:w="284" w:type="dxa"/>
            <w:shd w:val="clear" w:color="auto" w:fill="auto"/>
          </w:tcPr>
          <w:p w14:paraId="062CC824" w14:textId="77777777" w:rsidR="00F527D6" w:rsidRPr="0099608C" w:rsidRDefault="00F527D6" w:rsidP="00672641">
            <w:pPr>
              <w:pStyle w:val="GlossEng"/>
              <w:rPr>
                <w:rStyle w:val="ChSmallCaps"/>
              </w:rPr>
            </w:pPr>
          </w:p>
        </w:tc>
      </w:tr>
    </w:tbl>
    <w:p w14:paraId="3EDF92BC" w14:textId="58948145" w:rsidR="00672641" w:rsidRPr="00F13B30" w:rsidRDefault="00B7093A" w:rsidP="00672641">
      <w:pPr>
        <w:pStyle w:val="FreeTranslEng"/>
      </w:pPr>
      <w:r>
        <w:rPr>
          <w:szCs w:val="19"/>
        </w:rPr>
        <w:t>‘</w:t>
      </w:r>
      <w:r w:rsidR="00672641" w:rsidRPr="0090507A">
        <w:rPr>
          <w:szCs w:val="19"/>
        </w:rPr>
        <w:t xml:space="preserve">if you </w:t>
      </w:r>
      <w:r w:rsidR="00672641" w:rsidRPr="0090507A">
        <w:rPr>
          <w:rStyle w:val="ChBlueBold"/>
          <w:szCs w:val="19"/>
        </w:rPr>
        <w:t>close</w:t>
      </w:r>
      <w:r w:rsidR="00672641" w:rsidRPr="0090507A">
        <w:rPr>
          <w:szCs w:val="19"/>
        </w:rPr>
        <w:t xml:space="preserve"> the door (of your house), the blessing is also </w:t>
      </w:r>
      <w:r w:rsidR="00672641" w:rsidRPr="0090507A">
        <w:rPr>
          <w:rStyle w:val="ChBlueBold"/>
          <w:szCs w:val="19"/>
        </w:rPr>
        <w:t>closed off</w:t>
      </w:r>
      <w:r w:rsidR="00672641" w:rsidRPr="0090507A">
        <w:rPr>
          <w:szCs w:val="19"/>
        </w:rPr>
        <w:t xml:space="preserve"> [(because) guests cannot come into (your) house]</w:t>
      </w:r>
      <w:r>
        <w:rPr>
          <w:szCs w:val="19"/>
        </w:rPr>
        <w:t>’</w:t>
      </w:r>
      <w:r w:rsidR="00A87C2F" w:rsidRPr="0063170B">
        <w:t xml:space="preserve"> </w:t>
      </w:r>
      <w:r w:rsidR="00A87C2F">
        <w:rPr>
          <w:rStyle w:val="ExampleSource"/>
        </w:rPr>
        <w:t>[081110-008-Cv</w:t>
      </w:r>
      <w:r w:rsidR="003F16F2">
        <w:rPr>
          <w:rStyle w:val="ExampleSource"/>
        </w:rPr>
        <w:t>NP</w:t>
      </w:r>
      <w:r w:rsidR="00672641" w:rsidRPr="00EC2FBB">
        <w:rPr>
          <w:rStyle w:val="ExampleSource"/>
        </w:rPr>
        <w:t>.0096]</w:t>
      </w:r>
    </w:p>
    <w:p w14:paraId="220D15FC" w14:textId="32AAE784" w:rsidR="00672641" w:rsidRDefault="00672641" w:rsidP="001E1BAF">
      <w:pPr>
        <w:pStyle w:val="Body0010after"/>
      </w:pPr>
      <w:r>
        <w:t>Of the 38</w:t>
      </w:r>
      <w:r w:rsidRPr="0090507A">
        <w:t xml:space="preserve"> </w:t>
      </w:r>
      <w:r w:rsidR="000C1A46" w:rsidRPr="009D104A">
        <w:rPr>
          <w:rStyle w:val="ChSmallCapsItalBold"/>
        </w:rPr>
        <w:t>ter­</w:t>
      </w:r>
      <w:r w:rsidRPr="001E2E5F">
        <w:t>pref</w:t>
      </w:r>
      <w:r>
        <w:t>ixed bivalent verbs</w:t>
      </w:r>
      <w:r w:rsidRPr="0090507A">
        <w:t xml:space="preserve">, </w:t>
      </w:r>
      <w:r>
        <w:t xml:space="preserve">one Papuan Malay consultant classified four as </w:t>
      </w:r>
      <w:r w:rsidR="00447D68">
        <w:rPr>
          <w:lang w:eastAsia="en-US"/>
        </w:rPr>
        <w:t>borrowings from Standard Indonesian</w:t>
      </w:r>
      <w:r w:rsidR="00A97434">
        <w:rPr>
          <w:lang w:eastAsia="en-US"/>
        </w:rPr>
        <w:t xml:space="preserve"> (</w:t>
      </w:r>
      <w:r w:rsidR="00A97434">
        <w:rPr>
          <w:szCs w:val="19"/>
        </w:rPr>
        <w:t>SI-</w:t>
      </w:r>
      <w:r w:rsidR="00A97434">
        <w:rPr>
          <w:szCs w:val="19"/>
          <w:lang w:eastAsia="en-US"/>
        </w:rPr>
        <w:t>borrowings)</w:t>
      </w:r>
      <w:r>
        <w:rPr>
          <w:lang w:eastAsia="en-US"/>
        </w:rPr>
        <w:t xml:space="preserve"> </w:t>
      </w:r>
      <w:r>
        <w:t xml:space="preserve">(see language internal </w:t>
      </w:r>
      <w:r>
        <w:lastRenderedPageBreak/>
        <w:t>factor (</w:t>
      </w:r>
      <w:r>
        <w:fldChar w:fldCharType="begin"/>
      </w:r>
      <w:r>
        <w:instrText xml:space="preserve"> REF _Ref346541608 \n \h </w:instrText>
      </w:r>
      <w:r>
        <w:fldChar w:fldCharType="separate"/>
      </w:r>
      <w:r w:rsidR="00154D81">
        <w:rPr>
          <w:cs/>
        </w:rPr>
        <w:t>‎</w:t>
      </w:r>
      <w:r w:rsidR="00154D81">
        <w:t>f)</w:t>
      </w:r>
      <w:r>
        <w:fldChar w:fldCharType="end"/>
      </w:r>
      <w:r>
        <w:t xml:space="preserve"> in §</w:t>
      </w:r>
      <w:r>
        <w:fldChar w:fldCharType="begin"/>
      </w:r>
      <w:r>
        <w:instrText xml:space="preserve"> REF _Ref341964824 \w \h </w:instrText>
      </w:r>
      <w:r>
        <w:fldChar w:fldCharType="separate"/>
      </w:r>
      <w:r w:rsidR="00154D81">
        <w:rPr>
          <w:cs/>
        </w:rPr>
        <w:t>‎</w:t>
      </w:r>
      <w:r w:rsidR="00154D81">
        <w:t>3.1.1</w:t>
      </w:r>
      <w:r>
        <w:fldChar w:fldCharType="end"/>
      </w:r>
      <w:r w:rsidR="001E1BAF">
        <w:t xml:space="preserve">, p. </w:t>
      </w:r>
      <w:r w:rsidR="001E1BAF">
        <w:fldChar w:fldCharType="begin"/>
      </w:r>
      <w:r w:rsidR="001E1BAF">
        <w:instrText xml:space="preserve"> PAGEREF _Ref346541608 \h </w:instrText>
      </w:r>
      <w:r w:rsidR="001E1BAF">
        <w:fldChar w:fldCharType="separate"/>
      </w:r>
      <w:r w:rsidR="00154D81">
        <w:rPr>
          <w:noProof/>
        </w:rPr>
        <w:t>117</w:t>
      </w:r>
      <w:r w:rsidR="001E1BAF">
        <w:fldChar w:fldCharType="end"/>
      </w:r>
      <w:r>
        <w:t xml:space="preserve">), namely </w:t>
      </w:r>
      <w:r w:rsidRPr="00F94E4F">
        <w:rPr>
          <w:rStyle w:val="ChItalBold"/>
        </w:rPr>
        <w:t>terbuat</w:t>
      </w:r>
      <w:r>
        <w:t xml:space="preserve"> </w:t>
      </w:r>
      <w:r w:rsidR="00B7093A">
        <w:t>‘</w:t>
      </w:r>
      <w:r>
        <w:t>be made</w:t>
      </w:r>
      <w:r w:rsidR="00B7093A">
        <w:t>’</w:t>
      </w:r>
      <w:r>
        <w:t xml:space="preserve">, </w:t>
      </w:r>
      <w:r w:rsidRPr="00F94E4F">
        <w:rPr>
          <w:rStyle w:val="ChItalBold"/>
        </w:rPr>
        <w:t>terpengaru</w:t>
      </w:r>
      <w:r>
        <w:t xml:space="preserve"> </w:t>
      </w:r>
      <w:r w:rsidR="00B7093A">
        <w:t>‘</w:t>
      </w:r>
      <w:r>
        <w:t>be influenced</w:t>
      </w:r>
      <w:r w:rsidR="00B7093A">
        <w:t>’</w:t>
      </w:r>
      <w:r>
        <w:t xml:space="preserve">, </w:t>
      </w:r>
      <w:r w:rsidRPr="00F94E4F">
        <w:rPr>
          <w:rStyle w:val="ChItalBold"/>
        </w:rPr>
        <w:t>tercinta</w:t>
      </w:r>
      <w:r>
        <w:t xml:space="preserve"> </w:t>
      </w:r>
      <w:r w:rsidR="00B7093A">
        <w:t>‘</w:t>
      </w:r>
      <w:r>
        <w:t>be beloved</w:t>
      </w:r>
      <w:r w:rsidR="00B7093A">
        <w:t>’</w:t>
      </w:r>
      <w:r>
        <w:t xml:space="preserve">, and </w:t>
      </w:r>
      <w:r w:rsidRPr="00F94E4F">
        <w:rPr>
          <w:rStyle w:val="ChItalBold"/>
        </w:rPr>
        <w:t>terwesel</w:t>
      </w:r>
      <w:r>
        <w:t xml:space="preserve"> </w:t>
      </w:r>
      <w:r w:rsidR="00B7093A">
        <w:t>‘</w:t>
      </w:r>
      <w:r>
        <w:t>be transferred</w:t>
      </w:r>
      <w:r w:rsidR="00B7093A">
        <w:t>’</w:t>
      </w:r>
      <w:r>
        <w:t xml:space="preserve"> (in </w:t>
      </w:r>
      <w:r>
        <w:fldChar w:fldCharType="begin"/>
      </w:r>
      <w:r>
        <w:instrText xml:space="preserve"> REF _Ref357331886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3</w:t>
      </w:r>
      <w:r>
        <w:fldChar w:fldCharType="end"/>
      </w:r>
      <w:r>
        <w:t xml:space="preserve"> these items are underlined). The same consultant also stated </w:t>
      </w:r>
      <w:r w:rsidRPr="0090507A">
        <w:t xml:space="preserve">that Papuan Malay speakers usually employ the respective bases rather than the prefixed forms. One such contrastive set of examples is </w:t>
      </w:r>
      <w:r>
        <w:t xml:space="preserve">given </w:t>
      </w:r>
      <w:r w:rsidRPr="0090507A">
        <w:t xml:space="preserve">in </w:t>
      </w:r>
      <w:r w:rsidRPr="0090507A">
        <w:fldChar w:fldCharType="begin"/>
      </w:r>
      <w:r w:rsidRPr="0090507A">
        <w:instrText xml:space="preserve"> REF _Ref338854297 \h </w:instrText>
      </w:r>
      <w:r w:rsidRPr="0090507A">
        <w:fldChar w:fldCharType="separate"/>
      </w:r>
      <w:r w:rsidR="00154D81" w:rsidRPr="00110B09">
        <w:t>(</w:t>
      </w:r>
      <w:r w:rsidR="00154D81">
        <w:rPr>
          <w:noProof/>
          <w:szCs w:val="19"/>
        </w:rPr>
        <w:t>5</w:t>
      </w:r>
      <w:r w:rsidR="00154D81" w:rsidRPr="00AC23C4">
        <w:rPr>
          <w:szCs w:val="19"/>
        </w:rPr>
        <w:t>)</w:t>
      </w:r>
      <w:r w:rsidRPr="0090507A">
        <w:fldChar w:fldCharType="end"/>
      </w:r>
      <w:r w:rsidRPr="0090507A">
        <w:t xml:space="preserve"> and </w:t>
      </w:r>
      <w:r w:rsidRPr="0090507A">
        <w:fldChar w:fldCharType="begin"/>
      </w:r>
      <w:r w:rsidRPr="0090507A">
        <w:instrText xml:space="preserve"> REF _Ref338854298 \h </w:instrText>
      </w:r>
      <w:r w:rsidRPr="0090507A">
        <w:fldChar w:fldCharType="separate"/>
      </w:r>
      <w:r w:rsidR="00154D81" w:rsidRPr="00110B09">
        <w:t>(</w:t>
      </w:r>
      <w:r w:rsidR="00154D81">
        <w:rPr>
          <w:noProof/>
          <w:szCs w:val="19"/>
        </w:rPr>
        <w:t>6</w:t>
      </w:r>
      <w:r w:rsidR="00154D81" w:rsidRPr="00AC23C4">
        <w:rPr>
          <w:szCs w:val="19"/>
        </w:rPr>
        <w:t>)</w:t>
      </w:r>
      <w:r w:rsidRPr="0090507A">
        <w:fldChar w:fldCharType="end"/>
      </w:r>
      <w:r w:rsidRPr="0090507A">
        <w:t xml:space="preserve">. Instead of using the prefixed form </w:t>
      </w:r>
      <w:r w:rsidRPr="00381275">
        <w:rPr>
          <w:rStyle w:val="ChItalBold"/>
        </w:rPr>
        <w:t>terpengaru</w:t>
      </w:r>
      <w:r w:rsidRPr="0090507A">
        <w:t xml:space="preserve"> </w:t>
      </w:r>
      <w:r w:rsidR="00B7093A">
        <w:t>‘</w:t>
      </w:r>
      <w:r w:rsidRPr="0090507A">
        <w:t>be influenced</w:t>
      </w:r>
      <w:r w:rsidR="00B7093A">
        <w:t>’</w:t>
      </w:r>
      <w:r w:rsidRPr="0090507A">
        <w:t xml:space="preserve">, as in </w:t>
      </w:r>
      <w:r w:rsidRPr="0090507A">
        <w:fldChar w:fldCharType="begin"/>
      </w:r>
      <w:r w:rsidRPr="0090507A">
        <w:instrText xml:space="preserve"> REF _Ref338854297 \h </w:instrText>
      </w:r>
      <w:r w:rsidRPr="0090507A">
        <w:fldChar w:fldCharType="separate"/>
      </w:r>
      <w:r w:rsidR="00154D81" w:rsidRPr="00110B09">
        <w:t>(</w:t>
      </w:r>
      <w:r w:rsidR="00154D81">
        <w:rPr>
          <w:noProof/>
          <w:szCs w:val="19"/>
        </w:rPr>
        <w:t>5</w:t>
      </w:r>
      <w:r w:rsidR="00154D81" w:rsidRPr="00AC23C4">
        <w:rPr>
          <w:szCs w:val="19"/>
        </w:rPr>
        <w:t>)</w:t>
      </w:r>
      <w:r w:rsidRPr="0090507A">
        <w:fldChar w:fldCharType="end"/>
      </w:r>
      <w:r w:rsidRPr="0090507A">
        <w:t xml:space="preserve">, speakers more </w:t>
      </w:r>
      <w:r>
        <w:t xml:space="preserve">often </w:t>
      </w:r>
      <w:r w:rsidRPr="0090507A">
        <w:t xml:space="preserve">employ the </w:t>
      </w:r>
      <w:r w:rsidRPr="00D56CD5">
        <w:t xml:space="preserve">base </w:t>
      </w:r>
      <w:r w:rsidRPr="00D56CD5">
        <w:rPr>
          <w:rStyle w:val="ChItalBold"/>
          <w:szCs w:val="19"/>
        </w:rPr>
        <w:t>pengaru</w:t>
      </w:r>
      <w:r w:rsidRPr="00D56CD5">
        <w:t xml:space="preserve"> </w:t>
      </w:r>
      <w:r w:rsidR="00B7093A">
        <w:t>‘</w:t>
      </w:r>
      <w:r w:rsidRPr="00D56CD5">
        <w:t>influence</w:t>
      </w:r>
      <w:r w:rsidR="00B7093A">
        <w:t>’</w:t>
      </w:r>
      <w:r w:rsidR="006717F5" w:rsidRPr="00D56CD5">
        <w:t xml:space="preserve"> in the </w:t>
      </w:r>
      <w:r w:rsidR="00D56CD5">
        <w:t xml:space="preserve">sense </w:t>
      </w:r>
      <w:r w:rsidR="006717F5" w:rsidRPr="00D56CD5">
        <w:t xml:space="preserve">of </w:t>
      </w:r>
      <w:r w:rsidR="00B7093A">
        <w:t>‘</w:t>
      </w:r>
      <w:r w:rsidR="006717F5" w:rsidRPr="00D56CD5">
        <w:t>be influenced</w:t>
      </w:r>
      <w:r w:rsidR="00B7093A">
        <w:t>’</w:t>
      </w:r>
      <w:r w:rsidR="00D56CD5">
        <w:t>,</w:t>
      </w:r>
      <w:r w:rsidR="006717F5" w:rsidRPr="00D56CD5">
        <w:t xml:space="preserve"> as </w:t>
      </w:r>
      <w:r w:rsidRPr="00D56CD5">
        <w:t xml:space="preserve">in </w:t>
      </w:r>
      <w:r w:rsidRPr="00D56CD5">
        <w:fldChar w:fldCharType="begin"/>
      </w:r>
      <w:r w:rsidRPr="00D56CD5">
        <w:instrText xml:space="preserve"> REF _Ref338854298 \h </w:instrText>
      </w:r>
      <w:r w:rsidR="00D56CD5">
        <w:instrText xml:space="preserve"> \* MERGEFORMAT </w:instrText>
      </w:r>
      <w:r w:rsidRPr="00D56CD5">
        <w:fldChar w:fldCharType="separate"/>
      </w:r>
      <w:r w:rsidR="00154D81" w:rsidRPr="00110B09">
        <w:t>(</w:t>
      </w:r>
      <w:r w:rsidR="00154D81" w:rsidRPr="00154D81">
        <w:t>6)</w:t>
      </w:r>
      <w:r w:rsidRPr="00D56CD5">
        <w:fldChar w:fldCharType="end"/>
      </w:r>
      <w:r w:rsidRPr="00D56CD5">
        <w:t>.</w:t>
      </w:r>
    </w:p>
    <w:p w14:paraId="6F4B12F6" w14:textId="3C37FB67" w:rsidR="007855F0" w:rsidRPr="0093544F" w:rsidRDefault="007855F0" w:rsidP="00EB284F">
      <w:pPr>
        <w:pStyle w:val="ExampleTitle"/>
      </w:pPr>
      <w:r w:rsidRPr="007855F0">
        <w:t xml:space="preserve">Prefix </w:t>
      </w:r>
      <w:r w:rsidRPr="009D104A">
        <w:rPr>
          <w:rStyle w:val="ChSmallCapsItalBold"/>
        </w:rPr>
        <w:t>ter­</w:t>
      </w:r>
      <w:r>
        <w:t>: Use</w:t>
      </w:r>
      <w:r w:rsidR="00EB284F">
        <w:t xml:space="preserve"> patterns</w:t>
      </w:r>
      <w:r>
        <w:t xml:space="preserve"> of </w:t>
      </w:r>
      <w:r w:rsidR="00EB284F">
        <w:t>base words versus derived lexemes</w:t>
      </w:r>
    </w:p>
    <w:tbl>
      <w:tblPr>
        <w:tblW w:w="5785" w:type="dxa"/>
        <w:tblCellMar>
          <w:left w:w="40" w:type="dxa"/>
          <w:right w:w="40" w:type="dxa"/>
        </w:tblCellMar>
        <w:tblLook w:val="01E0" w:firstRow="1" w:lastRow="1" w:firstColumn="1" w:lastColumn="1" w:noHBand="0" w:noVBand="0"/>
      </w:tblPr>
      <w:tblGrid>
        <w:gridCol w:w="709"/>
        <w:gridCol w:w="284"/>
        <w:gridCol w:w="480"/>
        <w:gridCol w:w="485"/>
        <w:gridCol w:w="580"/>
        <w:gridCol w:w="525"/>
        <w:gridCol w:w="708"/>
        <w:gridCol w:w="703"/>
        <w:gridCol w:w="1311"/>
      </w:tblGrid>
      <w:tr w:rsidR="00AC23C4" w:rsidRPr="00626ADA" w14:paraId="10CCEDAC" w14:textId="77777777" w:rsidTr="00AC23C4">
        <w:tc>
          <w:tcPr>
            <w:tcW w:w="709" w:type="dxa"/>
            <w:shd w:val="clear" w:color="auto" w:fill="auto"/>
          </w:tcPr>
          <w:p w14:paraId="6B11164C" w14:textId="2B39EE82" w:rsidR="00672641" w:rsidRPr="00AC23C4" w:rsidRDefault="00672641" w:rsidP="00672641">
            <w:pPr>
              <w:pStyle w:val="O0Nwnext"/>
              <w:rPr>
                <w:szCs w:val="19"/>
              </w:rPr>
            </w:pPr>
            <w:bookmarkStart w:id="1267" w:name="_Ref341271050"/>
            <w:bookmarkStart w:id="1268" w:name="_Ref338854297"/>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w:t>
            </w:r>
            <w:r w:rsidRPr="00AC23C4">
              <w:rPr>
                <w:szCs w:val="19"/>
              </w:rPr>
              <w:fldChar w:fldCharType="end"/>
            </w:r>
            <w:bookmarkEnd w:id="1267"/>
            <w:r w:rsidRPr="00AC23C4">
              <w:rPr>
                <w:szCs w:val="19"/>
              </w:rPr>
              <w:t>)</w:t>
            </w:r>
            <w:bookmarkEnd w:id="1268"/>
          </w:p>
        </w:tc>
        <w:tc>
          <w:tcPr>
            <w:tcW w:w="284" w:type="dxa"/>
            <w:shd w:val="clear" w:color="auto" w:fill="auto"/>
          </w:tcPr>
          <w:p w14:paraId="099152D4" w14:textId="77777777" w:rsidR="00672641" w:rsidRPr="00AC23C4" w:rsidRDefault="00672641" w:rsidP="00672641">
            <w:pPr>
              <w:pStyle w:val="Text"/>
              <w:rPr>
                <w:szCs w:val="19"/>
              </w:rPr>
            </w:pPr>
            <w:r w:rsidRPr="00AC23C4">
              <w:rPr>
                <w:szCs w:val="19"/>
              </w:rPr>
              <w:t>…</w:t>
            </w:r>
          </w:p>
        </w:tc>
        <w:tc>
          <w:tcPr>
            <w:tcW w:w="480" w:type="dxa"/>
            <w:shd w:val="clear" w:color="auto" w:fill="auto"/>
          </w:tcPr>
          <w:p w14:paraId="2723542D" w14:textId="77777777" w:rsidR="00672641" w:rsidRPr="00AC23C4" w:rsidRDefault="00672641" w:rsidP="00672641">
            <w:pPr>
              <w:pStyle w:val="Text"/>
              <w:rPr>
                <w:szCs w:val="19"/>
              </w:rPr>
            </w:pPr>
            <w:r w:rsidRPr="00AC23C4">
              <w:rPr>
                <w:szCs w:val="19"/>
              </w:rPr>
              <w:t>tapi</w:t>
            </w:r>
          </w:p>
        </w:tc>
        <w:tc>
          <w:tcPr>
            <w:tcW w:w="485" w:type="dxa"/>
            <w:shd w:val="clear" w:color="auto" w:fill="auto"/>
          </w:tcPr>
          <w:p w14:paraId="11610EED" w14:textId="77777777" w:rsidR="00672641" w:rsidRPr="00AC23C4" w:rsidRDefault="00672641" w:rsidP="00672641">
            <w:pPr>
              <w:pStyle w:val="Text"/>
              <w:rPr>
                <w:szCs w:val="19"/>
              </w:rPr>
            </w:pPr>
            <w:r w:rsidRPr="00AC23C4">
              <w:rPr>
                <w:szCs w:val="19"/>
              </w:rPr>
              <w:t>de</w:t>
            </w:r>
          </w:p>
        </w:tc>
        <w:tc>
          <w:tcPr>
            <w:tcW w:w="580" w:type="dxa"/>
            <w:shd w:val="clear" w:color="auto" w:fill="auto"/>
          </w:tcPr>
          <w:p w14:paraId="53866600" w14:textId="77777777" w:rsidR="00672641" w:rsidRPr="00AC23C4" w:rsidRDefault="00672641" w:rsidP="00672641">
            <w:pPr>
              <w:pStyle w:val="Text"/>
              <w:rPr>
                <w:szCs w:val="19"/>
              </w:rPr>
            </w:pPr>
            <w:r w:rsidRPr="00AC23C4">
              <w:rPr>
                <w:szCs w:val="19"/>
              </w:rPr>
              <w:t>ana</w:t>
            </w:r>
          </w:p>
        </w:tc>
        <w:tc>
          <w:tcPr>
            <w:tcW w:w="525" w:type="dxa"/>
            <w:shd w:val="clear" w:color="auto" w:fill="auto"/>
          </w:tcPr>
          <w:p w14:paraId="6603E7E9" w14:textId="77777777" w:rsidR="00672641" w:rsidRPr="00AC23C4" w:rsidRDefault="00672641" w:rsidP="00672641">
            <w:pPr>
              <w:pStyle w:val="Text"/>
              <w:rPr>
                <w:szCs w:val="19"/>
              </w:rPr>
            </w:pPr>
            <w:r w:rsidRPr="00AC23C4">
              <w:rPr>
                <w:szCs w:val="19"/>
              </w:rPr>
              <w:t>juga</w:t>
            </w:r>
          </w:p>
        </w:tc>
        <w:tc>
          <w:tcPr>
            <w:tcW w:w="708" w:type="dxa"/>
            <w:shd w:val="clear" w:color="auto" w:fill="auto"/>
          </w:tcPr>
          <w:p w14:paraId="3EE4D4A6" w14:textId="77777777" w:rsidR="00672641" w:rsidRPr="00AC23C4" w:rsidRDefault="00672641" w:rsidP="00672641">
            <w:pPr>
              <w:pStyle w:val="Text"/>
              <w:rPr>
                <w:szCs w:val="19"/>
              </w:rPr>
            </w:pPr>
            <w:r w:rsidRPr="00AC23C4">
              <w:rPr>
                <w:szCs w:val="19"/>
              </w:rPr>
              <w:t>cepat</w:t>
            </w:r>
          </w:p>
        </w:tc>
        <w:tc>
          <w:tcPr>
            <w:tcW w:w="703" w:type="dxa"/>
            <w:shd w:val="clear" w:color="auto" w:fill="auto"/>
          </w:tcPr>
          <w:p w14:paraId="6BBEB992" w14:textId="77777777" w:rsidR="00672641" w:rsidRPr="00AC23C4" w:rsidRDefault="00672641" w:rsidP="00672641">
            <w:pPr>
              <w:pStyle w:val="Text"/>
              <w:rPr>
                <w:szCs w:val="19"/>
              </w:rPr>
            </w:pPr>
            <w:r w:rsidRPr="00AC23C4">
              <w:rPr>
                <w:szCs w:val="19"/>
              </w:rPr>
              <w:t>ikut</w:t>
            </w:r>
          </w:p>
        </w:tc>
        <w:tc>
          <w:tcPr>
            <w:tcW w:w="1311" w:type="dxa"/>
            <w:shd w:val="clear" w:color="auto" w:fill="auto"/>
          </w:tcPr>
          <w:p w14:paraId="0EE20B01" w14:textId="77777777" w:rsidR="00672641" w:rsidRPr="008C675E" w:rsidRDefault="00672641" w:rsidP="00672641">
            <w:pPr>
              <w:pStyle w:val="Text"/>
              <w:rPr>
                <w:rStyle w:val="ChBlueBold"/>
              </w:rPr>
            </w:pPr>
            <w:r w:rsidRPr="008C675E">
              <w:rPr>
                <w:rStyle w:val="ChBlueBold"/>
              </w:rPr>
              <w:t>ter–pengaru</w:t>
            </w:r>
          </w:p>
        </w:tc>
      </w:tr>
      <w:tr w:rsidR="00AC23C4" w:rsidRPr="00AC23C4" w14:paraId="2E5CC83E" w14:textId="77777777" w:rsidTr="00AC23C4">
        <w:tc>
          <w:tcPr>
            <w:tcW w:w="709" w:type="dxa"/>
            <w:shd w:val="clear" w:color="auto" w:fill="auto"/>
          </w:tcPr>
          <w:p w14:paraId="20C69DD4" w14:textId="77777777" w:rsidR="00672641" w:rsidRPr="00AC23C4" w:rsidRDefault="00672641" w:rsidP="00672641">
            <w:pPr>
              <w:pStyle w:val="GlossEng"/>
              <w:rPr>
                <w:sz w:val="19"/>
                <w:szCs w:val="19"/>
              </w:rPr>
            </w:pPr>
          </w:p>
        </w:tc>
        <w:tc>
          <w:tcPr>
            <w:tcW w:w="284" w:type="dxa"/>
            <w:shd w:val="clear" w:color="auto" w:fill="auto"/>
          </w:tcPr>
          <w:p w14:paraId="7EA18649" w14:textId="77777777" w:rsidR="00672641" w:rsidRPr="00AC23C4" w:rsidRDefault="00672641" w:rsidP="00672641">
            <w:pPr>
              <w:pStyle w:val="GlossEng"/>
              <w:rPr>
                <w:szCs w:val="19"/>
              </w:rPr>
            </w:pPr>
          </w:p>
        </w:tc>
        <w:tc>
          <w:tcPr>
            <w:tcW w:w="480" w:type="dxa"/>
            <w:shd w:val="clear" w:color="auto" w:fill="auto"/>
          </w:tcPr>
          <w:p w14:paraId="15A9882C" w14:textId="77777777" w:rsidR="00672641" w:rsidRPr="00AC23C4" w:rsidRDefault="00672641" w:rsidP="00672641">
            <w:pPr>
              <w:pStyle w:val="GlossEng"/>
              <w:rPr>
                <w:szCs w:val="19"/>
              </w:rPr>
            </w:pPr>
            <w:r w:rsidRPr="00AC23C4">
              <w:rPr>
                <w:szCs w:val="19"/>
              </w:rPr>
              <w:t>but</w:t>
            </w:r>
          </w:p>
        </w:tc>
        <w:tc>
          <w:tcPr>
            <w:tcW w:w="485" w:type="dxa"/>
            <w:shd w:val="clear" w:color="auto" w:fill="auto"/>
          </w:tcPr>
          <w:p w14:paraId="23D9B7F5" w14:textId="77777777" w:rsidR="00672641" w:rsidRPr="0099608C" w:rsidRDefault="00672641" w:rsidP="00672641">
            <w:pPr>
              <w:pStyle w:val="GlossEng"/>
              <w:rPr>
                <w:rStyle w:val="ChSmallCaps"/>
              </w:rPr>
            </w:pPr>
            <w:r w:rsidRPr="0099608C">
              <w:rPr>
                <w:rStyle w:val="ChSmallCaps"/>
              </w:rPr>
              <w:t>3sg</w:t>
            </w:r>
          </w:p>
        </w:tc>
        <w:tc>
          <w:tcPr>
            <w:tcW w:w="580" w:type="dxa"/>
            <w:shd w:val="clear" w:color="auto" w:fill="auto"/>
          </w:tcPr>
          <w:p w14:paraId="7272FFC7" w14:textId="77777777" w:rsidR="00672641" w:rsidRPr="00AC23C4" w:rsidRDefault="00672641" w:rsidP="00672641">
            <w:pPr>
              <w:pStyle w:val="GlossEng"/>
              <w:rPr>
                <w:szCs w:val="19"/>
              </w:rPr>
            </w:pPr>
            <w:r w:rsidRPr="00AC23C4">
              <w:rPr>
                <w:szCs w:val="19"/>
              </w:rPr>
              <w:t>child</w:t>
            </w:r>
          </w:p>
        </w:tc>
        <w:tc>
          <w:tcPr>
            <w:tcW w:w="525" w:type="dxa"/>
            <w:shd w:val="clear" w:color="auto" w:fill="auto"/>
          </w:tcPr>
          <w:p w14:paraId="40CB63F6" w14:textId="77777777" w:rsidR="00672641" w:rsidRPr="00AC23C4" w:rsidRDefault="00672641" w:rsidP="00672641">
            <w:pPr>
              <w:pStyle w:val="GlossEng"/>
              <w:rPr>
                <w:szCs w:val="19"/>
              </w:rPr>
            </w:pPr>
            <w:r w:rsidRPr="00AC23C4">
              <w:rPr>
                <w:szCs w:val="19"/>
              </w:rPr>
              <w:t>also</w:t>
            </w:r>
          </w:p>
        </w:tc>
        <w:tc>
          <w:tcPr>
            <w:tcW w:w="708" w:type="dxa"/>
            <w:shd w:val="clear" w:color="auto" w:fill="auto"/>
          </w:tcPr>
          <w:p w14:paraId="55C6B925" w14:textId="77777777" w:rsidR="00672641" w:rsidRPr="00AC23C4" w:rsidRDefault="00672641" w:rsidP="00672641">
            <w:pPr>
              <w:pStyle w:val="GlossEng"/>
              <w:rPr>
                <w:szCs w:val="19"/>
              </w:rPr>
            </w:pPr>
            <w:r w:rsidRPr="00AC23C4">
              <w:rPr>
                <w:szCs w:val="19"/>
              </w:rPr>
              <w:t>be.fast</w:t>
            </w:r>
          </w:p>
        </w:tc>
        <w:tc>
          <w:tcPr>
            <w:tcW w:w="703" w:type="dxa"/>
            <w:shd w:val="clear" w:color="auto" w:fill="auto"/>
          </w:tcPr>
          <w:p w14:paraId="43B9A60B" w14:textId="77777777" w:rsidR="00672641" w:rsidRPr="00AC23C4" w:rsidRDefault="00672641" w:rsidP="00672641">
            <w:pPr>
              <w:pStyle w:val="GlossEng"/>
              <w:rPr>
                <w:szCs w:val="19"/>
              </w:rPr>
            </w:pPr>
            <w:r w:rsidRPr="00AC23C4">
              <w:rPr>
                <w:szCs w:val="19"/>
              </w:rPr>
              <w:t>follow</w:t>
            </w:r>
          </w:p>
        </w:tc>
        <w:tc>
          <w:tcPr>
            <w:tcW w:w="1311" w:type="dxa"/>
            <w:shd w:val="clear" w:color="auto" w:fill="auto"/>
          </w:tcPr>
          <w:p w14:paraId="4423D986" w14:textId="77777777" w:rsidR="00672641" w:rsidRPr="00AC23C4" w:rsidRDefault="00672641" w:rsidP="00672641">
            <w:pPr>
              <w:pStyle w:val="GlossEng"/>
              <w:rPr>
                <w:szCs w:val="19"/>
              </w:rPr>
            </w:pPr>
            <w:r w:rsidRPr="0099608C">
              <w:rPr>
                <w:rStyle w:val="ChSmallCaps"/>
              </w:rPr>
              <w:t>acl</w:t>
            </w:r>
            <w:r>
              <w:t>–</w:t>
            </w:r>
            <w:r w:rsidRPr="00AC23C4">
              <w:rPr>
                <w:szCs w:val="19"/>
              </w:rPr>
              <w:t>influence</w:t>
            </w:r>
          </w:p>
        </w:tc>
      </w:tr>
    </w:tbl>
    <w:p w14:paraId="387AAED7" w14:textId="2072C6B3" w:rsidR="00672641" w:rsidRPr="0090507A" w:rsidRDefault="00B7093A" w:rsidP="00672641">
      <w:pPr>
        <w:pStyle w:val="FreeTranslEng"/>
        <w:rPr>
          <w:szCs w:val="19"/>
        </w:rPr>
      </w:pPr>
      <w:r>
        <w:rPr>
          <w:szCs w:val="19"/>
        </w:rPr>
        <w:t>‘</w:t>
      </w:r>
      <w:r w:rsidR="00672641" w:rsidRPr="0090507A">
        <w:rPr>
          <w:szCs w:val="19"/>
        </w:rPr>
        <w:t xml:space="preserve">… but </w:t>
      </w:r>
      <w:r w:rsidR="00D70200">
        <w:t>h</w:t>
      </w:r>
      <w:r w:rsidR="00D70200" w:rsidRPr="0047331A">
        <w:t>e</w:t>
      </w:r>
      <w:r w:rsidR="00D70200">
        <w:t>/she</w:t>
      </w:r>
      <w:r w:rsidR="00672641" w:rsidRPr="0090507A">
        <w:rPr>
          <w:szCs w:val="19"/>
        </w:rPr>
        <w:t xml:space="preserve">, a kid, also quickly follows (others) to </w:t>
      </w:r>
      <w:r w:rsidR="00672641" w:rsidRPr="0090507A">
        <w:rPr>
          <w:rStyle w:val="ChBlueBold"/>
          <w:szCs w:val="19"/>
        </w:rPr>
        <w:t>be influenced</w:t>
      </w:r>
      <w:r>
        <w:rPr>
          <w:szCs w:val="19"/>
        </w:rPr>
        <w:t>’</w:t>
      </w:r>
      <w:r w:rsidR="00672641" w:rsidRPr="0063170B">
        <w:t xml:space="preserve"> </w:t>
      </w:r>
      <w:r w:rsidR="00672641" w:rsidRPr="00973450">
        <w:rPr>
          <w:rStyle w:val="ExampleSource"/>
        </w:rPr>
        <w:t>[080917-010-CvEx.0001]</w:t>
      </w:r>
    </w:p>
    <w:tbl>
      <w:tblPr>
        <w:tblW w:w="6261" w:type="dxa"/>
        <w:tblCellMar>
          <w:left w:w="40" w:type="dxa"/>
          <w:right w:w="40" w:type="dxa"/>
        </w:tblCellMar>
        <w:tblLook w:val="01E0" w:firstRow="1" w:lastRow="1" w:firstColumn="1" w:lastColumn="1" w:noHBand="0" w:noVBand="0"/>
      </w:tblPr>
      <w:tblGrid>
        <w:gridCol w:w="709"/>
        <w:gridCol w:w="485"/>
        <w:gridCol w:w="769"/>
        <w:gridCol w:w="925"/>
        <w:gridCol w:w="858"/>
        <w:gridCol w:w="1199"/>
        <w:gridCol w:w="569"/>
        <w:gridCol w:w="747"/>
      </w:tblGrid>
      <w:tr w:rsidR="00AC23C4" w:rsidRPr="00626ADA" w14:paraId="2C280CD1" w14:textId="77777777" w:rsidTr="00AC23C4">
        <w:tc>
          <w:tcPr>
            <w:tcW w:w="709" w:type="dxa"/>
            <w:shd w:val="clear" w:color="auto" w:fill="auto"/>
          </w:tcPr>
          <w:p w14:paraId="55925069" w14:textId="77777777" w:rsidR="00672641" w:rsidRPr="00AC23C4" w:rsidRDefault="00672641" w:rsidP="00672641">
            <w:pPr>
              <w:pStyle w:val="O0Nwnext"/>
              <w:rPr>
                <w:szCs w:val="19"/>
              </w:rPr>
            </w:pPr>
            <w:bookmarkStart w:id="1269" w:name="_Ref341271051"/>
            <w:bookmarkStart w:id="1270" w:name="_Ref338854298"/>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w:t>
            </w:r>
            <w:r w:rsidRPr="00AC23C4">
              <w:rPr>
                <w:szCs w:val="19"/>
              </w:rPr>
              <w:fldChar w:fldCharType="end"/>
            </w:r>
            <w:bookmarkEnd w:id="1269"/>
            <w:r w:rsidRPr="00AC23C4">
              <w:rPr>
                <w:szCs w:val="19"/>
              </w:rPr>
              <w:t>)</w:t>
            </w:r>
            <w:bookmarkEnd w:id="1270"/>
          </w:p>
        </w:tc>
        <w:tc>
          <w:tcPr>
            <w:tcW w:w="485" w:type="dxa"/>
            <w:shd w:val="clear" w:color="auto" w:fill="auto"/>
          </w:tcPr>
          <w:p w14:paraId="6923B1F8" w14:textId="77777777" w:rsidR="00672641" w:rsidRPr="00AC23C4" w:rsidRDefault="00672641" w:rsidP="00672641">
            <w:pPr>
              <w:pStyle w:val="Text"/>
              <w:rPr>
                <w:szCs w:val="19"/>
              </w:rPr>
            </w:pPr>
            <w:r w:rsidRPr="00AC23C4">
              <w:rPr>
                <w:szCs w:val="19"/>
              </w:rPr>
              <w:t>de</w:t>
            </w:r>
          </w:p>
        </w:tc>
        <w:tc>
          <w:tcPr>
            <w:tcW w:w="769" w:type="dxa"/>
            <w:shd w:val="clear" w:color="auto" w:fill="auto"/>
          </w:tcPr>
          <w:p w14:paraId="196F7187" w14:textId="77777777" w:rsidR="00672641" w:rsidRPr="00AC23C4" w:rsidRDefault="00672641" w:rsidP="00672641">
            <w:pPr>
              <w:pStyle w:val="Text"/>
              <w:rPr>
                <w:szCs w:val="19"/>
              </w:rPr>
            </w:pPr>
            <w:r w:rsidRPr="00AC23C4">
              <w:rPr>
                <w:szCs w:val="19"/>
              </w:rPr>
              <w:t>su</w:t>
            </w:r>
          </w:p>
        </w:tc>
        <w:tc>
          <w:tcPr>
            <w:tcW w:w="925" w:type="dxa"/>
            <w:shd w:val="clear" w:color="auto" w:fill="auto"/>
          </w:tcPr>
          <w:p w14:paraId="63631A3D" w14:textId="77777777" w:rsidR="00672641" w:rsidRPr="00AC23C4" w:rsidRDefault="00672641" w:rsidP="00672641">
            <w:pPr>
              <w:pStyle w:val="Text"/>
              <w:rPr>
                <w:rStyle w:val="ChBlueBold"/>
                <w:szCs w:val="19"/>
              </w:rPr>
            </w:pPr>
            <w:r w:rsidRPr="00AC23C4">
              <w:rPr>
                <w:rStyle w:val="ChBlueBold"/>
                <w:szCs w:val="19"/>
              </w:rPr>
              <w:t>pengaru</w:t>
            </w:r>
          </w:p>
        </w:tc>
        <w:tc>
          <w:tcPr>
            <w:tcW w:w="858" w:type="dxa"/>
            <w:shd w:val="clear" w:color="auto" w:fill="auto"/>
          </w:tcPr>
          <w:p w14:paraId="6BF279F6" w14:textId="77777777" w:rsidR="00672641" w:rsidRPr="00AC23C4" w:rsidRDefault="00672641" w:rsidP="00672641">
            <w:pPr>
              <w:pStyle w:val="Text"/>
              <w:rPr>
                <w:szCs w:val="19"/>
              </w:rPr>
            </w:pPr>
            <w:r w:rsidRPr="00AC23C4">
              <w:rPr>
                <w:szCs w:val="19"/>
              </w:rPr>
              <w:t>dengan</w:t>
            </w:r>
            <w:r w:rsidR="00381275" w:rsidRPr="00AC23C4">
              <w:rPr>
                <w:szCs w:val="19"/>
              </w:rPr>
              <w:t>g</w:t>
            </w:r>
          </w:p>
        </w:tc>
        <w:tc>
          <w:tcPr>
            <w:tcW w:w="1199" w:type="dxa"/>
            <w:shd w:val="clear" w:color="auto" w:fill="auto"/>
          </w:tcPr>
          <w:p w14:paraId="503DD079" w14:textId="77777777" w:rsidR="00672641" w:rsidRPr="00AC23C4" w:rsidRDefault="00672641" w:rsidP="00672641">
            <w:pPr>
              <w:pStyle w:val="Text"/>
              <w:rPr>
                <w:szCs w:val="19"/>
              </w:rPr>
            </w:pPr>
            <w:r w:rsidRPr="00AC23C4">
              <w:rPr>
                <w:szCs w:val="19"/>
              </w:rPr>
              <w:t>orang~orang</w:t>
            </w:r>
          </w:p>
        </w:tc>
        <w:tc>
          <w:tcPr>
            <w:tcW w:w="569" w:type="dxa"/>
            <w:shd w:val="clear" w:color="auto" w:fill="auto"/>
          </w:tcPr>
          <w:p w14:paraId="6E738068" w14:textId="77777777" w:rsidR="00672641" w:rsidRPr="00AC23C4" w:rsidRDefault="00672641" w:rsidP="00672641">
            <w:pPr>
              <w:pStyle w:val="Text"/>
              <w:rPr>
                <w:szCs w:val="19"/>
              </w:rPr>
            </w:pPr>
            <w:r w:rsidRPr="00AC23C4">
              <w:rPr>
                <w:szCs w:val="19"/>
              </w:rPr>
              <w:t>yang</w:t>
            </w:r>
          </w:p>
        </w:tc>
        <w:tc>
          <w:tcPr>
            <w:tcW w:w="747" w:type="dxa"/>
            <w:shd w:val="clear" w:color="auto" w:fill="auto"/>
          </w:tcPr>
          <w:p w14:paraId="6011F670" w14:textId="77777777" w:rsidR="00672641" w:rsidRPr="00AC23C4" w:rsidRDefault="00672641" w:rsidP="00672641">
            <w:pPr>
              <w:pStyle w:val="Text"/>
              <w:rPr>
                <w:szCs w:val="19"/>
              </w:rPr>
            </w:pPr>
            <w:r w:rsidRPr="00AC23C4">
              <w:rPr>
                <w:szCs w:val="19"/>
              </w:rPr>
              <w:t>minum</w:t>
            </w:r>
          </w:p>
        </w:tc>
      </w:tr>
      <w:tr w:rsidR="00AC23C4" w:rsidRPr="00AC23C4" w14:paraId="100B3AD2" w14:textId="77777777" w:rsidTr="00AC23C4">
        <w:tc>
          <w:tcPr>
            <w:tcW w:w="709" w:type="dxa"/>
            <w:shd w:val="clear" w:color="auto" w:fill="auto"/>
          </w:tcPr>
          <w:p w14:paraId="17807782" w14:textId="77777777" w:rsidR="00672641" w:rsidRPr="00AC23C4" w:rsidRDefault="00672641" w:rsidP="00672641">
            <w:pPr>
              <w:pStyle w:val="GlossEng"/>
              <w:rPr>
                <w:szCs w:val="19"/>
              </w:rPr>
            </w:pPr>
          </w:p>
        </w:tc>
        <w:tc>
          <w:tcPr>
            <w:tcW w:w="485" w:type="dxa"/>
            <w:shd w:val="clear" w:color="auto" w:fill="auto"/>
          </w:tcPr>
          <w:p w14:paraId="367577F1" w14:textId="77777777" w:rsidR="00672641" w:rsidRPr="0099608C" w:rsidRDefault="00672641" w:rsidP="00672641">
            <w:pPr>
              <w:pStyle w:val="GlossEng"/>
              <w:rPr>
                <w:rStyle w:val="ChSmallCaps"/>
              </w:rPr>
            </w:pPr>
            <w:r w:rsidRPr="0099608C">
              <w:rPr>
                <w:rStyle w:val="ChSmallCaps"/>
              </w:rPr>
              <w:t>3sg</w:t>
            </w:r>
          </w:p>
        </w:tc>
        <w:tc>
          <w:tcPr>
            <w:tcW w:w="769" w:type="dxa"/>
            <w:shd w:val="clear" w:color="auto" w:fill="auto"/>
          </w:tcPr>
          <w:p w14:paraId="5387177D" w14:textId="77777777" w:rsidR="00672641" w:rsidRPr="00AC23C4" w:rsidRDefault="00672641" w:rsidP="00672641">
            <w:pPr>
              <w:pStyle w:val="GlossEng"/>
              <w:rPr>
                <w:szCs w:val="19"/>
              </w:rPr>
            </w:pPr>
            <w:r w:rsidRPr="00AC23C4">
              <w:rPr>
                <w:szCs w:val="19"/>
              </w:rPr>
              <w:t>already</w:t>
            </w:r>
          </w:p>
        </w:tc>
        <w:tc>
          <w:tcPr>
            <w:tcW w:w="925" w:type="dxa"/>
            <w:shd w:val="clear" w:color="auto" w:fill="auto"/>
          </w:tcPr>
          <w:p w14:paraId="009D066F" w14:textId="77777777" w:rsidR="00672641" w:rsidRPr="00AC23C4" w:rsidRDefault="00672641" w:rsidP="00672641">
            <w:pPr>
              <w:pStyle w:val="GlossEng"/>
              <w:rPr>
                <w:szCs w:val="19"/>
              </w:rPr>
            </w:pPr>
            <w:r w:rsidRPr="00AC23C4">
              <w:rPr>
                <w:szCs w:val="19"/>
              </w:rPr>
              <w:t>influence</w:t>
            </w:r>
          </w:p>
        </w:tc>
        <w:tc>
          <w:tcPr>
            <w:tcW w:w="858" w:type="dxa"/>
            <w:shd w:val="clear" w:color="auto" w:fill="auto"/>
          </w:tcPr>
          <w:p w14:paraId="230C72A5" w14:textId="77777777" w:rsidR="00672641" w:rsidRPr="00AC23C4" w:rsidRDefault="00672641" w:rsidP="00672641">
            <w:pPr>
              <w:pStyle w:val="GlossEng"/>
              <w:rPr>
                <w:szCs w:val="19"/>
              </w:rPr>
            </w:pPr>
            <w:r w:rsidRPr="00AC23C4">
              <w:rPr>
                <w:szCs w:val="19"/>
              </w:rPr>
              <w:t>with</w:t>
            </w:r>
          </w:p>
        </w:tc>
        <w:tc>
          <w:tcPr>
            <w:tcW w:w="1199" w:type="dxa"/>
            <w:shd w:val="clear" w:color="auto" w:fill="auto"/>
          </w:tcPr>
          <w:p w14:paraId="2F96DEC3" w14:textId="77777777" w:rsidR="00672641" w:rsidRPr="00AC23C4" w:rsidRDefault="00672641" w:rsidP="00672641">
            <w:pPr>
              <w:pStyle w:val="GlossEng"/>
              <w:rPr>
                <w:szCs w:val="19"/>
              </w:rPr>
            </w:pPr>
            <w:r w:rsidRPr="0099608C">
              <w:rPr>
                <w:rStyle w:val="ChSmallCaps"/>
              </w:rPr>
              <w:t>rdp</w:t>
            </w:r>
            <w:r w:rsidRPr="00AC23C4">
              <w:rPr>
                <w:szCs w:val="19"/>
              </w:rPr>
              <w:t>~person</w:t>
            </w:r>
          </w:p>
        </w:tc>
        <w:tc>
          <w:tcPr>
            <w:tcW w:w="569" w:type="dxa"/>
            <w:shd w:val="clear" w:color="auto" w:fill="auto"/>
          </w:tcPr>
          <w:p w14:paraId="49ECB45F" w14:textId="77777777" w:rsidR="00672641" w:rsidRPr="0099608C" w:rsidRDefault="00672641" w:rsidP="00672641">
            <w:pPr>
              <w:pStyle w:val="GlossEng"/>
              <w:rPr>
                <w:rStyle w:val="ChSmallCaps"/>
              </w:rPr>
            </w:pPr>
            <w:r w:rsidRPr="0099608C">
              <w:rPr>
                <w:rStyle w:val="ChSmallCaps"/>
              </w:rPr>
              <w:t>rel</w:t>
            </w:r>
          </w:p>
        </w:tc>
        <w:tc>
          <w:tcPr>
            <w:tcW w:w="747" w:type="dxa"/>
            <w:shd w:val="clear" w:color="auto" w:fill="auto"/>
          </w:tcPr>
          <w:p w14:paraId="18D07452" w14:textId="77777777" w:rsidR="00672641" w:rsidRPr="00AC23C4" w:rsidRDefault="00672641" w:rsidP="00672641">
            <w:pPr>
              <w:pStyle w:val="GlossEng"/>
              <w:rPr>
                <w:szCs w:val="19"/>
              </w:rPr>
            </w:pPr>
            <w:r w:rsidRPr="00AC23C4">
              <w:rPr>
                <w:szCs w:val="19"/>
              </w:rPr>
              <w:t>drink</w:t>
            </w:r>
          </w:p>
        </w:tc>
      </w:tr>
    </w:tbl>
    <w:p w14:paraId="19DC3347" w14:textId="30B6A245" w:rsidR="00672641" w:rsidRPr="00072AF1" w:rsidRDefault="00B7093A" w:rsidP="00AF7CAD">
      <w:pPr>
        <w:pStyle w:val="FreeTranslEng15pt"/>
      </w:pPr>
      <w:r>
        <w:t>‘</w:t>
      </w:r>
      <w:r w:rsidR="00672641" w:rsidRPr="0090507A">
        <w:t xml:space="preserve">he has already </w:t>
      </w:r>
      <w:r w:rsidR="00672641" w:rsidRPr="0090507A">
        <w:rPr>
          <w:rStyle w:val="ChBlueBold"/>
          <w:szCs w:val="19"/>
        </w:rPr>
        <w:t>been influenced</w:t>
      </w:r>
      <w:r w:rsidR="00672641" w:rsidRPr="0090507A">
        <w:t xml:space="preserve"> by people who drink</w:t>
      </w:r>
      <w:r>
        <w:t>’</w:t>
      </w:r>
      <w:r w:rsidR="00672641" w:rsidRPr="0090507A">
        <w:t xml:space="preserve"> </w:t>
      </w:r>
      <w:r w:rsidR="00672641" w:rsidRPr="00973450">
        <w:rPr>
          <w:rStyle w:val="ExampleSource"/>
        </w:rPr>
        <w:t>[080919-007-CvNP.0018]</w:t>
      </w:r>
    </w:p>
    <w:p w14:paraId="2FA7EBFB" w14:textId="77777777" w:rsidR="00672641" w:rsidRDefault="00672641" w:rsidP="00672641">
      <w:pPr>
        <w:pStyle w:val="Heading4"/>
        <w:rPr>
          <w:szCs w:val="19"/>
        </w:rPr>
      </w:pPr>
      <w:bookmarkStart w:id="1271" w:name="_Ref336348236"/>
      <w:bookmarkStart w:id="1272" w:name="_Toc339537736"/>
      <w:r w:rsidRPr="0090507A">
        <w:rPr>
          <w:szCs w:val="19"/>
        </w:rPr>
        <w:t xml:space="preserve">Prefixed items derived from </w:t>
      </w:r>
      <w:r>
        <w:rPr>
          <w:szCs w:val="19"/>
        </w:rPr>
        <w:t>monovalent</w:t>
      </w:r>
      <w:r w:rsidRPr="0090507A">
        <w:rPr>
          <w:szCs w:val="19"/>
        </w:rPr>
        <w:t xml:space="preserve"> verbal bases</w:t>
      </w:r>
      <w:bookmarkEnd w:id="1257"/>
      <w:bookmarkEnd w:id="1271"/>
      <w:bookmarkEnd w:id="1272"/>
    </w:p>
    <w:p w14:paraId="5814D712" w14:textId="46E92B84" w:rsidR="00672641" w:rsidRDefault="00672641" w:rsidP="00A70FAE">
      <w:pPr>
        <w:pStyle w:val="Body0005after"/>
      </w:pPr>
      <w:r w:rsidRPr="0090507A">
        <w:t xml:space="preserve">The corpus contains </w:t>
      </w:r>
      <w:r>
        <w:t xml:space="preserve">five </w:t>
      </w:r>
      <w:r w:rsidR="000C1A46" w:rsidRPr="009D104A">
        <w:rPr>
          <w:rStyle w:val="ChSmallCapsItalBold"/>
        </w:rPr>
        <w:t>ter­</w:t>
      </w:r>
      <w:r w:rsidRPr="0090507A">
        <w:t>prefixed</w:t>
      </w:r>
      <w:r>
        <w:t xml:space="preserve"> lexemes</w:t>
      </w:r>
      <w:r w:rsidRPr="0090507A">
        <w:t xml:space="preserve"> </w:t>
      </w:r>
      <w:r>
        <w:t>(with 14 tokens) with monovalent</w:t>
      </w:r>
      <w:r w:rsidRPr="0090507A">
        <w:t xml:space="preserve"> verbal bases</w:t>
      </w:r>
      <w:r>
        <w:t xml:space="preserve">, as </w:t>
      </w:r>
      <w:r w:rsidRPr="0090507A">
        <w:t xml:space="preserve">listed in </w:t>
      </w:r>
      <w:r w:rsidRPr="0090507A">
        <w:fldChar w:fldCharType="begin"/>
      </w:r>
      <w:r w:rsidRPr="0090507A">
        <w:instrText xml:space="preserve"> REF _Ref336240072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4</w:t>
      </w:r>
      <w:r w:rsidRPr="0090507A">
        <w:fldChar w:fldCharType="end"/>
      </w:r>
      <w:r>
        <w:t xml:space="preserve">. </w:t>
      </w:r>
      <w:r w:rsidRPr="0090507A">
        <w:t>Contrast</w:t>
      </w:r>
      <w:r>
        <w:t>ing with</w:t>
      </w:r>
      <w:r w:rsidRPr="0090507A">
        <w:t xml:space="preserve"> </w:t>
      </w:r>
      <w:r w:rsidRPr="0090507A">
        <w:rPr>
          <w:lang w:eastAsia="en-US"/>
        </w:rPr>
        <w:t>the affixation of</w:t>
      </w:r>
      <w:r>
        <w:t xml:space="preserve"> bivalent</w:t>
      </w:r>
      <w:r w:rsidRPr="0090507A">
        <w:rPr>
          <w:lang w:eastAsia="en-US"/>
        </w:rPr>
        <w:t xml:space="preserve"> bases, </w:t>
      </w:r>
      <w:r w:rsidR="00C379DE" w:rsidRPr="009D104A">
        <w:rPr>
          <w:rStyle w:val="ChSmallCapsItalBold"/>
        </w:rPr>
        <w:t>ter­</w:t>
      </w:r>
      <w:r w:rsidR="00C379DE">
        <w:t>a</w:t>
      </w:r>
      <w:r w:rsidRPr="0090507A">
        <w:t xml:space="preserve">ffixation of </w:t>
      </w:r>
      <w:r>
        <w:t>monovalent</w:t>
      </w:r>
      <w:r w:rsidRPr="0090507A">
        <w:t xml:space="preserve"> bases is </w:t>
      </w:r>
      <w:r>
        <w:t xml:space="preserve">not </w:t>
      </w:r>
      <w:r w:rsidRPr="0090507A">
        <w:t>a valency-changing operation</w:t>
      </w:r>
      <w:r>
        <w:t xml:space="preserve">, nor does it derive verbs with non-agent arguments. </w:t>
      </w:r>
      <w:r>
        <w:rPr>
          <w:lang w:eastAsia="en-US"/>
        </w:rPr>
        <w:t xml:space="preserve">Instead, </w:t>
      </w:r>
      <w:r w:rsidR="000C1A46" w:rsidRPr="009D104A">
        <w:rPr>
          <w:rStyle w:val="ChSmallCapsItalBold"/>
        </w:rPr>
        <w:t>ter­</w:t>
      </w:r>
      <w:r>
        <w:t xml:space="preserve"> downplays the </w:t>
      </w:r>
      <w:r w:rsidR="00D514F9">
        <w:t xml:space="preserve">level of control </w:t>
      </w:r>
      <w:r>
        <w:t>of its arguments by deriving monovalent</w:t>
      </w:r>
      <w:r w:rsidRPr="0090507A">
        <w:t xml:space="preserve"> verbs</w:t>
      </w:r>
      <w:r>
        <w:t xml:space="preserve"> which denote </w:t>
      </w:r>
      <w:r w:rsidR="003F6386" w:rsidRPr="00870B79">
        <w:t xml:space="preserve">accidental </w:t>
      </w:r>
      <w:r w:rsidR="003F6386">
        <w:t xml:space="preserve">or </w:t>
      </w:r>
      <w:r w:rsidR="003F6386" w:rsidRPr="00870B79">
        <w:t xml:space="preserve">unintentional </w:t>
      </w:r>
      <w:r>
        <w:t>states or actions</w:t>
      </w:r>
      <w:r w:rsidRPr="0090507A">
        <w:rPr>
          <w:lang w:eastAsia="en-US"/>
        </w:rPr>
        <w:t xml:space="preserve">, such as </w:t>
      </w:r>
      <w:r w:rsidRPr="0090507A">
        <w:rPr>
          <w:rStyle w:val="ChItalBold"/>
          <w:szCs w:val="19"/>
        </w:rPr>
        <w:t>terlambat</w:t>
      </w:r>
      <w:r w:rsidRPr="0090507A">
        <w:rPr>
          <w:lang w:eastAsia="en-US"/>
        </w:rPr>
        <w:t xml:space="preserve"> </w:t>
      </w:r>
      <w:r w:rsidR="00B7093A">
        <w:rPr>
          <w:lang w:eastAsia="en-US"/>
        </w:rPr>
        <w:t>‘</w:t>
      </w:r>
      <w:r w:rsidRPr="0090507A">
        <w:rPr>
          <w:lang w:eastAsia="en-US"/>
        </w:rPr>
        <w:t>be late</w:t>
      </w:r>
      <w:r w:rsidR="00B7093A">
        <w:rPr>
          <w:lang w:eastAsia="en-US"/>
        </w:rPr>
        <w:t>’</w:t>
      </w:r>
      <w:r w:rsidRPr="0090507A">
        <w:rPr>
          <w:lang w:eastAsia="en-US"/>
        </w:rPr>
        <w:t xml:space="preserve"> or </w:t>
      </w:r>
      <w:r w:rsidRPr="0090507A">
        <w:rPr>
          <w:rStyle w:val="ChItalBold"/>
          <w:szCs w:val="19"/>
        </w:rPr>
        <w:t>t</w:t>
      </w:r>
      <w:r>
        <w:rPr>
          <w:rStyle w:val="ChItalBold"/>
          <w:szCs w:val="19"/>
        </w:rPr>
        <w:t>ersendiri</w:t>
      </w:r>
      <w:r w:rsidRPr="0090507A">
        <w:rPr>
          <w:lang w:eastAsia="en-US"/>
        </w:rPr>
        <w:t xml:space="preserve"> </w:t>
      </w:r>
      <w:r w:rsidR="00B7093A">
        <w:rPr>
          <w:lang w:eastAsia="en-US"/>
        </w:rPr>
        <w:t>‘</w:t>
      </w:r>
      <w:r>
        <w:rPr>
          <w:lang w:eastAsia="en-US"/>
        </w:rPr>
        <w:t>be separate</w:t>
      </w:r>
      <w:r w:rsidR="00B7093A">
        <w:rPr>
          <w:lang w:eastAsia="en-US"/>
        </w:rPr>
        <w:t>’</w:t>
      </w:r>
      <w:r w:rsidRPr="0090507A">
        <w:rPr>
          <w:lang w:eastAsia="en-US"/>
        </w:rPr>
        <w:t>.</w:t>
      </w:r>
      <w:r w:rsidRPr="006717F5">
        <w:rPr>
          <w:lang w:eastAsia="en-US"/>
        </w:rPr>
        <w:t xml:space="preserve"> </w:t>
      </w:r>
      <w:r w:rsidRPr="006717F5">
        <w:t xml:space="preserve">All five lexemes are </w:t>
      </w:r>
      <w:r w:rsidRPr="006717F5">
        <w:rPr>
          <w:lang w:eastAsia="en-US"/>
        </w:rPr>
        <w:t>low frequency</w:t>
      </w:r>
      <w:r>
        <w:rPr>
          <w:lang w:eastAsia="en-US"/>
        </w:rPr>
        <w:t xml:space="preserve"> words, attested with less than 20 tokens. Moreover, </w:t>
      </w:r>
      <w:r w:rsidRPr="00E4451A">
        <w:t xml:space="preserve">the token frequencies for the respective bases are (much) higher for </w:t>
      </w:r>
      <w:r>
        <w:t xml:space="preserve">four of the five </w:t>
      </w:r>
      <w:r w:rsidRPr="00E4451A">
        <w:t xml:space="preserve">derived </w:t>
      </w:r>
      <w:r>
        <w:t>words.</w:t>
      </w:r>
    </w:p>
    <w:p w14:paraId="328BB40B" w14:textId="77777777" w:rsidR="00672641" w:rsidRPr="0090507A" w:rsidRDefault="00672641" w:rsidP="00672641">
      <w:pPr>
        <w:pStyle w:val="Caption"/>
        <w:rPr>
          <w:szCs w:val="19"/>
        </w:rPr>
      </w:pPr>
      <w:bookmarkStart w:id="1273" w:name="_Ref336240072"/>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4</w:t>
      </w:r>
      <w:r w:rsidR="00F207A1">
        <w:rPr>
          <w:szCs w:val="19"/>
        </w:rPr>
        <w:fldChar w:fldCharType="end"/>
      </w:r>
      <w:bookmarkEnd w:id="1273"/>
      <w:r w:rsidRPr="0090507A">
        <w:rPr>
          <w:szCs w:val="19"/>
        </w:rPr>
        <w:t>:</w:t>
      </w:r>
      <w:r w:rsidRPr="0090507A">
        <w:rPr>
          <w:szCs w:val="19"/>
        </w:rPr>
        <w:tab/>
      </w:r>
      <w:r>
        <w:rPr>
          <w:szCs w:val="19"/>
        </w:rPr>
        <w:t>Affixation with</w:t>
      </w:r>
      <w:r w:rsidRPr="0090507A">
        <w:rPr>
          <w:szCs w:val="19"/>
        </w:rPr>
        <w:t xml:space="preserve"> </w:t>
      </w:r>
      <w:r w:rsidR="000C1A46" w:rsidRPr="009D104A">
        <w:rPr>
          <w:rStyle w:val="ChSmallCapsItalBold"/>
        </w:rPr>
        <w:t>ter­</w:t>
      </w:r>
      <w:r w:rsidRPr="0090507A">
        <w:rPr>
          <w:szCs w:val="19"/>
        </w:rPr>
        <w:t xml:space="preserve"> </w:t>
      </w:r>
      <w:r>
        <w:rPr>
          <w:szCs w:val="19"/>
        </w:rPr>
        <w:t>of monovalent</w:t>
      </w:r>
      <w:r w:rsidRPr="0090507A">
        <w:rPr>
          <w:szCs w:val="19"/>
        </w:rPr>
        <w:t xml:space="preserve"> verbal bases</w:t>
      </w:r>
    </w:p>
    <w:tbl>
      <w:tblPr>
        <w:tblW w:w="6238" w:type="dxa"/>
        <w:tblInd w:w="170" w:type="dxa"/>
        <w:tblBorders>
          <w:bottom w:val="single" w:sz="4" w:space="0" w:color="auto"/>
        </w:tblBorders>
        <w:tblLayout w:type="fixed"/>
        <w:tblLook w:val="01E0" w:firstRow="1" w:lastRow="1" w:firstColumn="1" w:lastColumn="1" w:noHBand="0" w:noVBand="0"/>
      </w:tblPr>
      <w:tblGrid>
        <w:gridCol w:w="851"/>
        <w:gridCol w:w="1191"/>
        <w:gridCol w:w="1078"/>
        <w:gridCol w:w="1644"/>
        <w:gridCol w:w="765"/>
        <w:gridCol w:w="709"/>
      </w:tblGrid>
      <w:tr w:rsidR="00AC23C4" w:rsidRPr="00AC23C4" w14:paraId="5EE4FF5E" w14:textId="77777777" w:rsidTr="00622C05">
        <w:trPr>
          <w:tblHeader/>
        </w:trPr>
        <w:tc>
          <w:tcPr>
            <w:tcW w:w="851" w:type="dxa"/>
            <w:tcBorders>
              <w:top w:val="single" w:sz="4" w:space="0" w:color="auto"/>
              <w:bottom w:val="single" w:sz="4" w:space="0" w:color="auto"/>
            </w:tcBorders>
            <w:shd w:val="clear" w:color="auto" w:fill="auto"/>
          </w:tcPr>
          <w:p w14:paraId="3486D00E" w14:textId="77777777" w:rsidR="00672641" w:rsidRPr="00AC23C4" w:rsidRDefault="00672641" w:rsidP="00672641">
            <w:pPr>
              <w:pStyle w:val="TableHd"/>
              <w:rPr>
                <w:szCs w:val="20"/>
              </w:rPr>
            </w:pPr>
            <w:r w:rsidRPr="00AC23C4">
              <w:rPr>
                <w:szCs w:val="20"/>
              </w:rPr>
              <w:t>BW</w:t>
            </w:r>
          </w:p>
        </w:tc>
        <w:tc>
          <w:tcPr>
            <w:tcW w:w="1191" w:type="dxa"/>
            <w:tcBorders>
              <w:top w:val="single" w:sz="4" w:space="0" w:color="auto"/>
              <w:bottom w:val="single" w:sz="4" w:space="0" w:color="auto"/>
            </w:tcBorders>
            <w:shd w:val="clear" w:color="auto" w:fill="auto"/>
          </w:tcPr>
          <w:p w14:paraId="32E87C8F" w14:textId="77777777" w:rsidR="00672641" w:rsidRPr="00AC23C4" w:rsidRDefault="00672641" w:rsidP="00672641">
            <w:pPr>
              <w:pStyle w:val="TableHd"/>
              <w:rPr>
                <w:szCs w:val="20"/>
              </w:rPr>
            </w:pPr>
            <w:r w:rsidRPr="00AC23C4">
              <w:rPr>
                <w:szCs w:val="20"/>
              </w:rPr>
              <w:t>Gloss</w:t>
            </w:r>
          </w:p>
        </w:tc>
        <w:tc>
          <w:tcPr>
            <w:tcW w:w="1078" w:type="dxa"/>
            <w:tcBorders>
              <w:top w:val="single" w:sz="4" w:space="0" w:color="auto"/>
              <w:bottom w:val="single" w:sz="4" w:space="0" w:color="auto"/>
            </w:tcBorders>
            <w:shd w:val="clear" w:color="auto" w:fill="auto"/>
          </w:tcPr>
          <w:p w14:paraId="1BFF3AC4" w14:textId="77777777" w:rsidR="00672641" w:rsidRPr="00AC23C4" w:rsidRDefault="00672641" w:rsidP="00672641">
            <w:pPr>
              <w:pStyle w:val="TableHd"/>
              <w:rPr>
                <w:szCs w:val="20"/>
              </w:rPr>
            </w:pPr>
            <w:r w:rsidRPr="00AC23C4">
              <w:rPr>
                <w:szCs w:val="20"/>
              </w:rPr>
              <w:t>Item</w:t>
            </w:r>
          </w:p>
        </w:tc>
        <w:tc>
          <w:tcPr>
            <w:tcW w:w="1644" w:type="dxa"/>
            <w:tcBorders>
              <w:top w:val="single" w:sz="4" w:space="0" w:color="auto"/>
              <w:bottom w:val="single" w:sz="4" w:space="0" w:color="auto"/>
            </w:tcBorders>
            <w:shd w:val="clear" w:color="auto" w:fill="auto"/>
          </w:tcPr>
          <w:p w14:paraId="297E2940" w14:textId="77777777" w:rsidR="00672641" w:rsidRPr="00AC23C4" w:rsidRDefault="00672641" w:rsidP="00672641">
            <w:pPr>
              <w:pStyle w:val="TableHd"/>
              <w:rPr>
                <w:szCs w:val="20"/>
              </w:rPr>
            </w:pPr>
            <w:r w:rsidRPr="00AC23C4">
              <w:rPr>
                <w:szCs w:val="20"/>
              </w:rPr>
              <w:t>Gloss</w:t>
            </w:r>
          </w:p>
        </w:tc>
        <w:tc>
          <w:tcPr>
            <w:tcW w:w="765" w:type="dxa"/>
            <w:tcBorders>
              <w:top w:val="single" w:sz="4" w:space="0" w:color="auto"/>
              <w:bottom w:val="single" w:sz="4" w:space="0" w:color="auto"/>
            </w:tcBorders>
            <w:shd w:val="clear" w:color="auto" w:fill="auto"/>
          </w:tcPr>
          <w:p w14:paraId="680150FE" w14:textId="77777777" w:rsidR="00672641" w:rsidRPr="00AC23C4" w:rsidRDefault="000C1A46" w:rsidP="00672641">
            <w:pPr>
              <w:pStyle w:val="TableHd"/>
              <w:rPr>
                <w:szCs w:val="20"/>
              </w:rPr>
            </w:pPr>
            <w:r w:rsidRPr="009D104A">
              <w:rPr>
                <w:rStyle w:val="ChSmallCapsItalBold"/>
              </w:rPr>
              <w:t>ter­</w:t>
            </w:r>
            <w:r w:rsidR="00672641" w:rsidRPr="00AC23C4">
              <w:rPr>
                <w:szCs w:val="20"/>
              </w:rPr>
              <w:t xml:space="preserve"> #</w:t>
            </w:r>
          </w:p>
        </w:tc>
        <w:tc>
          <w:tcPr>
            <w:tcW w:w="709" w:type="dxa"/>
            <w:tcBorders>
              <w:top w:val="single" w:sz="4" w:space="0" w:color="auto"/>
              <w:bottom w:val="single" w:sz="4" w:space="0" w:color="auto"/>
            </w:tcBorders>
            <w:shd w:val="clear" w:color="auto" w:fill="auto"/>
          </w:tcPr>
          <w:p w14:paraId="158D0AD3" w14:textId="77777777" w:rsidR="00672641" w:rsidRPr="00AC23C4" w:rsidRDefault="00672641" w:rsidP="00672641">
            <w:pPr>
              <w:pStyle w:val="TableHd"/>
              <w:rPr>
                <w:szCs w:val="20"/>
              </w:rPr>
            </w:pPr>
            <w:r w:rsidRPr="00AC23C4">
              <w:rPr>
                <w:szCs w:val="20"/>
              </w:rPr>
              <w:t>BW #</w:t>
            </w:r>
          </w:p>
        </w:tc>
      </w:tr>
      <w:tr w:rsidR="00AC23C4" w:rsidRPr="008E12AD" w14:paraId="1EBDB595" w14:textId="77777777" w:rsidTr="00622C05">
        <w:tc>
          <w:tcPr>
            <w:tcW w:w="851" w:type="dxa"/>
            <w:tcBorders>
              <w:top w:val="single" w:sz="4" w:space="0" w:color="auto"/>
            </w:tcBorders>
            <w:shd w:val="clear" w:color="auto" w:fill="auto"/>
          </w:tcPr>
          <w:p w14:paraId="12259444" w14:textId="77777777" w:rsidR="00672641" w:rsidRPr="00AC23C4" w:rsidRDefault="00672641" w:rsidP="00672641">
            <w:pPr>
              <w:pStyle w:val="TableCell2-0Break"/>
              <w:rPr>
                <w:rStyle w:val="ChItalBold"/>
                <w:szCs w:val="20"/>
              </w:rPr>
            </w:pPr>
            <w:r w:rsidRPr="00AC23C4">
              <w:rPr>
                <w:rStyle w:val="ChItalBold"/>
                <w:szCs w:val="20"/>
              </w:rPr>
              <w:t>lambat</w:t>
            </w:r>
          </w:p>
        </w:tc>
        <w:tc>
          <w:tcPr>
            <w:tcW w:w="1191" w:type="dxa"/>
            <w:tcBorders>
              <w:top w:val="single" w:sz="4" w:space="0" w:color="auto"/>
            </w:tcBorders>
            <w:shd w:val="clear" w:color="auto" w:fill="auto"/>
          </w:tcPr>
          <w:p w14:paraId="46B5A362" w14:textId="22E83C53" w:rsidR="00672641" w:rsidRPr="008E12AD" w:rsidRDefault="00B7093A" w:rsidP="00672641">
            <w:pPr>
              <w:pStyle w:val="TableCell2-0Break"/>
            </w:pPr>
            <w:r>
              <w:t>‘</w:t>
            </w:r>
            <w:r w:rsidR="00672641" w:rsidRPr="008E12AD">
              <w:t>be slow</w:t>
            </w:r>
            <w:r>
              <w:t>’</w:t>
            </w:r>
          </w:p>
        </w:tc>
        <w:tc>
          <w:tcPr>
            <w:tcW w:w="1078" w:type="dxa"/>
            <w:tcBorders>
              <w:top w:val="single" w:sz="4" w:space="0" w:color="auto"/>
            </w:tcBorders>
            <w:shd w:val="clear" w:color="auto" w:fill="auto"/>
          </w:tcPr>
          <w:p w14:paraId="4149C6A9" w14:textId="77777777" w:rsidR="00672641" w:rsidRPr="00E90316" w:rsidRDefault="00672641" w:rsidP="00672641">
            <w:pPr>
              <w:pStyle w:val="TableCell2-0Break"/>
              <w:rPr>
                <w:rStyle w:val="ChItalBold"/>
              </w:rPr>
            </w:pPr>
            <w:r w:rsidRPr="00E90316">
              <w:rPr>
                <w:rStyle w:val="ChItalBold"/>
              </w:rPr>
              <w:t>terlambat</w:t>
            </w:r>
          </w:p>
        </w:tc>
        <w:tc>
          <w:tcPr>
            <w:tcW w:w="1644" w:type="dxa"/>
            <w:tcBorders>
              <w:top w:val="single" w:sz="4" w:space="0" w:color="auto"/>
            </w:tcBorders>
            <w:shd w:val="clear" w:color="auto" w:fill="auto"/>
          </w:tcPr>
          <w:p w14:paraId="465715FD" w14:textId="51ABF90B" w:rsidR="00672641" w:rsidRPr="008E12AD" w:rsidRDefault="00B7093A" w:rsidP="00672641">
            <w:pPr>
              <w:pStyle w:val="TableCell2-0Break"/>
            </w:pPr>
            <w:r>
              <w:t>‘</w:t>
            </w:r>
            <w:r w:rsidR="00672641" w:rsidRPr="008E12AD">
              <w:t>be late</w:t>
            </w:r>
            <w:r>
              <w:t>’</w:t>
            </w:r>
          </w:p>
        </w:tc>
        <w:tc>
          <w:tcPr>
            <w:tcW w:w="765" w:type="dxa"/>
            <w:tcBorders>
              <w:top w:val="single" w:sz="4" w:space="0" w:color="auto"/>
            </w:tcBorders>
            <w:shd w:val="clear" w:color="auto" w:fill="auto"/>
          </w:tcPr>
          <w:p w14:paraId="15F36786" w14:textId="77777777" w:rsidR="00672641" w:rsidRPr="008E12AD" w:rsidRDefault="00672641" w:rsidP="00AC23C4">
            <w:pPr>
              <w:pStyle w:val="TableCell2-0Break"/>
              <w:ind w:right="170"/>
              <w:jc w:val="right"/>
            </w:pPr>
            <w:r w:rsidRPr="008E12AD">
              <w:t>10</w:t>
            </w:r>
          </w:p>
        </w:tc>
        <w:tc>
          <w:tcPr>
            <w:tcW w:w="709" w:type="dxa"/>
            <w:tcBorders>
              <w:top w:val="single" w:sz="4" w:space="0" w:color="auto"/>
            </w:tcBorders>
            <w:shd w:val="clear" w:color="auto" w:fill="auto"/>
          </w:tcPr>
          <w:p w14:paraId="35D746A3" w14:textId="77777777" w:rsidR="00672641" w:rsidRPr="008E12AD" w:rsidRDefault="00672641" w:rsidP="00AC23C4">
            <w:pPr>
              <w:pStyle w:val="TableCell2-0Break"/>
              <w:ind w:right="170"/>
              <w:jc w:val="right"/>
            </w:pPr>
            <w:r w:rsidRPr="008E12AD">
              <w:t>3</w:t>
            </w:r>
          </w:p>
        </w:tc>
      </w:tr>
      <w:tr w:rsidR="00AC23C4" w:rsidRPr="00AC23C4" w14:paraId="3CCD1404" w14:textId="77777777" w:rsidTr="00622C05">
        <w:tc>
          <w:tcPr>
            <w:tcW w:w="851" w:type="dxa"/>
            <w:shd w:val="clear" w:color="auto" w:fill="auto"/>
          </w:tcPr>
          <w:p w14:paraId="6EEBCADA" w14:textId="77777777" w:rsidR="00672641" w:rsidRPr="00AC23C4" w:rsidRDefault="00672641" w:rsidP="00672641">
            <w:pPr>
              <w:rPr>
                <w:rStyle w:val="ChItalBold"/>
                <w:szCs w:val="20"/>
              </w:rPr>
            </w:pPr>
            <w:r w:rsidRPr="00AC23C4">
              <w:rPr>
                <w:rStyle w:val="ChItalBold"/>
                <w:szCs w:val="20"/>
              </w:rPr>
              <w:t>sendiri</w:t>
            </w:r>
          </w:p>
        </w:tc>
        <w:tc>
          <w:tcPr>
            <w:tcW w:w="1191" w:type="dxa"/>
            <w:shd w:val="clear" w:color="auto" w:fill="auto"/>
          </w:tcPr>
          <w:p w14:paraId="66D1F019" w14:textId="3F60D5EB" w:rsidR="00672641" w:rsidRPr="00AC23C4" w:rsidRDefault="00B7093A" w:rsidP="00672641">
            <w:pPr>
              <w:rPr>
                <w:szCs w:val="20"/>
              </w:rPr>
            </w:pPr>
            <w:r>
              <w:rPr>
                <w:szCs w:val="20"/>
              </w:rPr>
              <w:t>‘</w:t>
            </w:r>
            <w:r w:rsidR="00672641" w:rsidRPr="00AC23C4">
              <w:rPr>
                <w:szCs w:val="20"/>
              </w:rPr>
              <w:t>be alone</w:t>
            </w:r>
            <w:r>
              <w:rPr>
                <w:szCs w:val="20"/>
              </w:rPr>
              <w:t>’</w:t>
            </w:r>
          </w:p>
        </w:tc>
        <w:tc>
          <w:tcPr>
            <w:tcW w:w="1078" w:type="dxa"/>
            <w:shd w:val="clear" w:color="auto" w:fill="auto"/>
          </w:tcPr>
          <w:p w14:paraId="1EF4E64C" w14:textId="77777777" w:rsidR="00672641" w:rsidRPr="00E90316" w:rsidRDefault="00672641" w:rsidP="00672641">
            <w:pPr>
              <w:rPr>
                <w:rStyle w:val="ChItalBoldUndl"/>
              </w:rPr>
            </w:pPr>
            <w:r w:rsidRPr="00E90316">
              <w:rPr>
                <w:rStyle w:val="ChItalBoldUndl"/>
              </w:rPr>
              <w:t>tersendiri</w:t>
            </w:r>
          </w:p>
        </w:tc>
        <w:tc>
          <w:tcPr>
            <w:tcW w:w="1644" w:type="dxa"/>
            <w:shd w:val="clear" w:color="auto" w:fill="auto"/>
          </w:tcPr>
          <w:p w14:paraId="3433A4B6" w14:textId="0DBDAAE1" w:rsidR="00672641" w:rsidRPr="00AC23C4" w:rsidRDefault="00B7093A" w:rsidP="00672641">
            <w:pPr>
              <w:rPr>
                <w:szCs w:val="20"/>
              </w:rPr>
            </w:pPr>
            <w:r>
              <w:rPr>
                <w:szCs w:val="20"/>
              </w:rPr>
              <w:t>‘</w:t>
            </w:r>
            <w:r w:rsidR="00672641" w:rsidRPr="00AC23C4">
              <w:rPr>
                <w:szCs w:val="20"/>
              </w:rPr>
              <w:t>be separate</w:t>
            </w:r>
            <w:r>
              <w:rPr>
                <w:szCs w:val="20"/>
              </w:rPr>
              <w:t>’</w:t>
            </w:r>
          </w:p>
        </w:tc>
        <w:tc>
          <w:tcPr>
            <w:tcW w:w="765" w:type="dxa"/>
            <w:shd w:val="clear" w:color="auto" w:fill="auto"/>
          </w:tcPr>
          <w:p w14:paraId="3C42AF50" w14:textId="77777777" w:rsidR="00672641" w:rsidRPr="00AC23C4" w:rsidRDefault="00672641" w:rsidP="00AC23C4">
            <w:pPr>
              <w:ind w:right="170"/>
              <w:jc w:val="right"/>
              <w:rPr>
                <w:szCs w:val="20"/>
              </w:rPr>
            </w:pPr>
            <w:r w:rsidRPr="00AC23C4">
              <w:rPr>
                <w:szCs w:val="20"/>
              </w:rPr>
              <w:t>1</w:t>
            </w:r>
          </w:p>
        </w:tc>
        <w:tc>
          <w:tcPr>
            <w:tcW w:w="709" w:type="dxa"/>
            <w:shd w:val="clear" w:color="auto" w:fill="auto"/>
          </w:tcPr>
          <w:p w14:paraId="654C57B1" w14:textId="77777777" w:rsidR="00672641" w:rsidRPr="00AC23C4" w:rsidRDefault="00672641" w:rsidP="00AC23C4">
            <w:pPr>
              <w:ind w:right="170"/>
              <w:jc w:val="right"/>
              <w:rPr>
                <w:szCs w:val="20"/>
              </w:rPr>
            </w:pPr>
            <w:r w:rsidRPr="00AC23C4">
              <w:rPr>
                <w:szCs w:val="20"/>
              </w:rPr>
              <w:t>232</w:t>
            </w:r>
          </w:p>
        </w:tc>
      </w:tr>
      <w:tr w:rsidR="00AC23C4" w:rsidRPr="00AC23C4" w14:paraId="469525D4" w14:textId="77777777" w:rsidTr="00622C05">
        <w:tc>
          <w:tcPr>
            <w:tcW w:w="851" w:type="dxa"/>
            <w:shd w:val="clear" w:color="auto" w:fill="auto"/>
          </w:tcPr>
          <w:p w14:paraId="2285BAD1" w14:textId="77777777" w:rsidR="00672641" w:rsidRPr="00AC23C4" w:rsidRDefault="00672641" w:rsidP="00672641">
            <w:pPr>
              <w:rPr>
                <w:rStyle w:val="ChItalBold"/>
                <w:szCs w:val="20"/>
              </w:rPr>
            </w:pPr>
            <w:r w:rsidRPr="00AC23C4">
              <w:rPr>
                <w:rStyle w:val="ChItalBold"/>
                <w:szCs w:val="20"/>
              </w:rPr>
              <w:t>biasa</w:t>
            </w:r>
          </w:p>
        </w:tc>
        <w:tc>
          <w:tcPr>
            <w:tcW w:w="1191" w:type="dxa"/>
            <w:shd w:val="clear" w:color="auto" w:fill="auto"/>
          </w:tcPr>
          <w:p w14:paraId="7F5CA3D6" w14:textId="2D3EB2D6" w:rsidR="00672641" w:rsidRPr="00AC23C4" w:rsidRDefault="00B7093A" w:rsidP="00672641">
            <w:pPr>
              <w:rPr>
                <w:szCs w:val="20"/>
              </w:rPr>
            </w:pPr>
            <w:r>
              <w:rPr>
                <w:szCs w:val="20"/>
              </w:rPr>
              <w:t>‘</w:t>
            </w:r>
            <w:r w:rsidR="00672641" w:rsidRPr="00AC23C4">
              <w:rPr>
                <w:szCs w:val="20"/>
              </w:rPr>
              <w:t>be used to</w:t>
            </w:r>
            <w:r>
              <w:rPr>
                <w:szCs w:val="20"/>
              </w:rPr>
              <w:t>’</w:t>
            </w:r>
          </w:p>
        </w:tc>
        <w:tc>
          <w:tcPr>
            <w:tcW w:w="1078" w:type="dxa"/>
            <w:shd w:val="clear" w:color="auto" w:fill="auto"/>
          </w:tcPr>
          <w:p w14:paraId="200646A0" w14:textId="77777777" w:rsidR="00672641" w:rsidRPr="00E90316" w:rsidRDefault="00672641" w:rsidP="00672641">
            <w:pPr>
              <w:rPr>
                <w:rStyle w:val="ChItalBoldUndl"/>
              </w:rPr>
            </w:pPr>
            <w:r w:rsidRPr="00E90316">
              <w:rPr>
                <w:rStyle w:val="ChItalBoldUndl"/>
              </w:rPr>
              <w:t>terbiasa</w:t>
            </w:r>
          </w:p>
        </w:tc>
        <w:tc>
          <w:tcPr>
            <w:tcW w:w="1644" w:type="dxa"/>
            <w:shd w:val="clear" w:color="auto" w:fill="auto"/>
          </w:tcPr>
          <w:p w14:paraId="2BD02199" w14:textId="7D3166FE" w:rsidR="00672641" w:rsidRPr="00AC23C4" w:rsidRDefault="00B7093A" w:rsidP="00672641">
            <w:pPr>
              <w:rPr>
                <w:szCs w:val="20"/>
              </w:rPr>
            </w:pPr>
            <w:r>
              <w:rPr>
                <w:szCs w:val="20"/>
              </w:rPr>
              <w:t>‘</w:t>
            </w:r>
            <w:r w:rsidR="00672641" w:rsidRPr="00AC23C4">
              <w:rPr>
                <w:szCs w:val="20"/>
              </w:rPr>
              <w:t>be accustomed</w:t>
            </w:r>
            <w:r>
              <w:rPr>
                <w:szCs w:val="20"/>
              </w:rPr>
              <w:t>’</w:t>
            </w:r>
          </w:p>
        </w:tc>
        <w:tc>
          <w:tcPr>
            <w:tcW w:w="765" w:type="dxa"/>
            <w:shd w:val="clear" w:color="auto" w:fill="auto"/>
          </w:tcPr>
          <w:p w14:paraId="6AA5AA45" w14:textId="77777777" w:rsidR="00672641" w:rsidRPr="00AC23C4" w:rsidRDefault="00672641" w:rsidP="00AC23C4">
            <w:pPr>
              <w:ind w:right="170"/>
              <w:jc w:val="right"/>
              <w:rPr>
                <w:szCs w:val="20"/>
              </w:rPr>
            </w:pPr>
            <w:r w:rsidRPr="00AC23C4">
              <w:rPr>
                <w:szCs w:val="20"/>
              </w:rPr>
              <w:t>1</w:t>
            </w:r>
          </w:p>
        </w:tc>
        <w:tc>
          <w:tcPr>
            <w:tcW w:w="709" w:type="dxa"/>
            <w:shd w:val="clear" w:color="auto" w:fill="auto"/>
          </w:tcPr>
          <w:p w14:paraId="7082020A" w14:textId="77777777" w:rsidR="00672641" w:rsidRPr="00AC23C4" w:rsidRDefault="00672641" w:rsidP="00AC23C4">
            <w:pPr>
              <w:ind w:right="170"/>
              <w:jc w:val="right"/>
              <w:rPr>
                <w:szCs w:val="20"/>
              </w:rPr>
            </w:pPr>
            <w:r w:rsidRPr="00AC23C4">
              <w:rPr>
                <w:szCs w:val="20"/>
              </w:rPr>
              <w:t>186</w:t>
            </w:r>
          </w:p>
        </w:tc>
      </w:tr>
      <w:tr w:rsidR="00AC23C4" w:rsidRPr="00AC23C4" w14:paraId="18AD9BA5" w14:textId="77777777" w:rsidTr="00622C05">
        <w:tc>
          <w:tcPr>
            <w:tcW w:w="851" w:type="dxa"/>
            <w:shd w:val="clear" w:color="auto" w:fill="auto"/>
          </w:tcPr>
          <w:p w14:paraId="62D91AF1" w14:textId="77777777" w:rsidR="00672641" w:rsidRPr="00AC23C4" w:rsidRDefault="00672641" w:rsidP="00672641">
            <w:pPr>
              <w:rPr>
                <w:rStyle w:val="ChItalBold"/>
                <w:szCs w:val="20"/>
              </w:rPr>
            </w:pPr>
            <w:r w:rsidRPr="00AC23C4">
              <w:rPr>
                <w:rStyle w:val="ChItalBold"/>
                <w:szCs w:val="20"/>
              </w:rPr>
              <w:t>jatu</w:t>
            </w:r>
          </w:p>
        </w:tc>
        <w:tc>
          <w:tcPr>
            <w:tcW w:w="1191" w:type="dxa"/>
            <w:shd w:val="clear" w:color="auto" w:fill="auto"/>
          </w:tcPr>
          <w:p w14:paraId="3DEB8317" w14:textId="79BFF919" w:rsidR="00672641" w:rsidRPr="00AC23C4" w:rsidRDefault="00B7093A" w:rsidP="00672641">
            <w:pPr>
              <w:rPr>
                <w:szCs w:val="20"/>
              </w:rPr>
            </w:pPr>
            <w:r>
              <w:rPr>
                <w:szCs w:val="20"/>
              </w:rPr>
              <w:t>‘</w:t>
            </w:r>
            <w:r w:rsidR="00672641" w:rsidRPr="00AC23C4">
              <w:rPr>
                <w:szCs w:val="20"/>
              </w:rPr>
              <w:t>fall</w:t>
            </w:r>
            <w:r>
              <w:rPr>
                <w:szCs w:val="20"/>
              </w:rPr>
              <w:t>’</w:t>
            </w:r>
          </w:p>
        </w:tc>
        <w:tc>
          <w:tcPr>
            <w:tcW w:w="1078" w:type="dxa"/>
            <w:shd w:val="clear" w:color="auto" w:fill="auto"/>
          </w:tcPr>
          <w:p w14:paraId="0F10E6A5" w14:textId="77777777" w:rsidR="00672641" w:rsidRPr="00E90316" w:rsidRDefault="00672641" w:rsidP="00672641">
            <w:pPr>
              <w:rPr>
                <w:rStyle w:val="ChItalBold"/>
              </w:rPr>
            </w:pPr>
            <w:r w:rsidRPr="00E90316">
              <w:rPr>
                <w:rStyle w:val="ChItalBold"/>
              </w:rPr>
              <w:t>terjatu</w:t>
            </w:r>
          </w:p>
        </w:tc>
        <w:tc>
          <w:tcPr>
            <w:tcW w:w="1644" w:type="dxa"/>
            <w:shd w:val="clear" w:color="auto" w:fill="auto"/>
          </w:tcPr>
          <w:p w14:paraId="166D00E4" w14:textId="6914619E" w:rsidR="00672641" w:rsidRPr="00AC23C4" w:rsidRDefault="00B7093A" w:rsidP="00672641">
            <w:pPr>
              <w:rPr>
                <w:szCs w:val="20"/>
              </w:rPr>
            </w:pPr>
            <w:r>
              <w:rPr>
                <w:szCs w:val="20"/>
              </w:rPr>
              <w:t>‘</w:t>
            </w:r>
            <w:r w:rsidR="00672641" w:rsidRPr="00AC23C4">
              <w:rPr>
                <w:szCs w:val="20"/>
              </w:rPr>
              <w:t>be dropped, fall</w:t>
            </w:r>
            <w:r>
              <w:rPr>
                <w:szCs w:val="20"/>
              </w:rPr>
              <w:t>’</w:t>
            </w:r>
          </w:p>
        </w:tc>
        <w:tc>
          <w:tcPr>
            <w:tcW w:w="765" w:type="dxa"/>
            <w:shd w:val="clear" w:color="auto" w:fill="auto"/>
          </w:tcPr>
          <w:p w14:paraId="6EC7E01A" w14:textId="77777777" w:rsidR="00672641" w:rsidRPr="00AC23C4" w:rsidRDefault="00672641" w:rsidP="00AC23C4">
            <w:pPr>
              <w:ind w:right="170"/>
              <w:jc w:val="right"/>
              <w:rPr>
                <w:szCs w:val="20"/>
              </w:rPr>
            </w:pPr>
            <w:r w:rsidRPr="00AC23C4">
              <w:rPr>
                <w:szCs w:val="20"/>
              </w:rPr>
              <w:t>1</w:t>
            </w:r>
          </w:p>
        </w:tc>
        <w:tc>
          <w:tcPr>
            <w:tcW w:w="709" w:type="dxa"/>
            <w:shd w:val="clear" w:color="auto" w:fill="auto"/>
          </w:tcPr>
          <w:p w14:paraId="04ED24E8" w14:textId="77777777" w:rsidR="00672641" w:rsidRPr="00AC23C4" w:rsidRDefault="00672641" w:rsidP="00AC23C4">
            <w:pPr>
              <w:ind w:right="170"/>
              <w:jc w:val="right"/>
              <w:rPr>
                <w:szCs w:val="20"/>
              </w:rPr>
            </w:pPr>
            <w:r w:rsidRPr="00AC23C4">
              <w:rPr>
                <w:szCs w:val="20"/>
              </w:rPr>
              <w:t>64</w:t>
            </w:r>
          </w:p>
        </w:tc>
      </w:tr>
      <w:tr w:rsidR="00AC23C4" w:rsidRPr="00AC23C4" w14:paraId="788F1FE8" w14:textId="77777777" w:rsidTr="00622C05">
        <w:tc>
          <w:tcPr>
            <w:tcW w:w="851" w:type="dxa"/>
            <w:shd w:val="clear" w:color="auto" w:fill="auto"/>
          </w:tcPr>
          <w:p w14:paraId="5738C7BB" w14:textId="77777777" w:rsidR="00672641" w:rsidRPr="00AC23C4" w:rsidRDefault="00672641" w:rsidP="00672641">
            <w:pPr>
              <w:pStyle w:val="TableCell0-2Break"/>
              <w:rPr>
                <w:rStyle w:val="ChItalBold"/>
                <w:szCs w:val="20"/>
                <w:highlight w:val="cyan"/>
              </w:rPr>
            </w:pPr>
            <w:r w:rsidRPr="00AC23C4">
              <w:rPr>
                <w:rStyle w:val="ChItalBold"/>
                <w:szCs w:val="20"/>
              </w:rPr>
              <w:t>sala</w:t>
            </w:r>
          </w:p>
        </w:tc>
        <w:tc>
          <w:tcPr>
            <w:tcW w:w="1191" w:type="dxa"/>
            <w:shd w:val="clear" w:color="auto" w:fill="auto"/>
          </w:tcPr>
          <w:p w14:paraId="38533304" w14:textId="3515EE49" w:rsidR="00672641" w:rsidRPr="00AC23C4" w:rsidRDefault="00B7093A" w:rsidP="00672641">
            <w:pPr>
              <w:pStyle w:val="TableCell0-2Break"/>
              <w:rPr>
                <w:szCs w:val="20"/>
              </w:rPr>
            </w:pPr>
            <w:r>
              <w:rPr>
                <w:szCs w:val="20"/>
              </w:rPr>
              <w:t>‘</w:t>
            </w:r>
            <w:r w:rsidR="00672641" w:rsidRPr="00AC23C4">
              <w:rPr>
                <w:szCs w:val="20"/>
              </w:rPr>
              <w:t>be wrong</w:t>
            </w:r>
            <w:r>
              <w:rPr>
                <w:szCs w:val="20"/>
              </w:rPr>
              <w:t>’</w:t>
            </w:r>
          </w:p>
        </w:tc>
        <w:tc>
          <w:tcPr>
            <w:tcW w:w="1078" w:type="dxa"/>
            <w:shd w:val="clear" w:color="auto" w:fill="auto"/>
          </w:tcPr>
          <w:p w14:paraId="6AD8F160" w14:textId="77777777" w:rsidR="00672641" w:rsidRPr="00E90316" w:rsidRDefault="00672641" w:rsidP="00672641">
            <w:pPr>
              <w:pStyle w:val="TableCell0-2Break"/>
              <w:rPr>
                <w:rStyle w:val="ChItalBold"/>
              </w:rPr>
            </w:pPr>
            <w:r>
              <w:rPr>
                <w:rStyle w:val="ChItalBold"/>
              </w:rPr>
              <w:t>tasala</w:t>
            </w:r>
          </w:p>
        </w:tc>
        <w:tc>
          <w:tcPr>
            <w:tcW w:w="1644" w:type="dxa"/>
            <w:shd w:val="clear" w:color="auto" w:fill="auto"/>
          </w:tcPr>
          <w:p w14:paraId="1FB0D04F" w14:textId="5251B355" w:rsidR="00672641" w:rsidRPr="00AC23C4" w:rsidRDefault="00B7093A" w:rsidP="00672641">
            <w:pPr>
              <w:pStyle w:val="TableCell0-2Break"/>
              <w:rPr>
                <w:szCs w:val="20"/>
              </w:rPr>
            </w:pPr>
            <w:r>
              <w:rPr>
                <w:szCs w:val="20"/>
              </w:rPr>
              <w:t>‘</w:t>
            </w:r>
            <w:r w:rsidR="00672641" w:rsidRPr="00AC23C4">
              <w:rPr>
                <w:szCs w:val="20"/>
              </w:rPr>
              <w:t>be mistaken</w:t>
            </w:r>
            <w:r>
              <w:rPr>
                <w:szCs w:val="20"/>
              </w:rPr>
              <w:t>’</w:t>
            </w:r>
          </w:p>
        </w:tc>
        <w:tc>
          <w:tcPr>
            <w:tcW w:w="765" w:type="dxa"/>
            <w:shd w:val="clear" w:color="auto" w:fill="auto"/>
          </w:tcPr>
          <w:p w14:paraId="5D3437D8" w14:textId="77777777" w:rsidR="00672641" w:rsidRPr="00AC23C4" w:rsidRDefault="00672641" w:rsidP="00AC23C4">
            <w:pPr>
              <w:pStyle w:val="TableCell0-2Break"/>
              <w:ind w:right="170"/>
              <w:jc w:val="right"/>
              <w:rPr>
                <w:szCs w:val="20"/>
              </w:rPr>
            </w:pPr>
            <w:r w:rsidRPr="00AC23C4">
              <w:rPr>
                <w:szCs w:val="20"/>
              </w:rPr>
              <w:t>1</w:t>
            </w:r>
          </w:p>
        </w:tc>
        <w:tc>
          <w:tcPr>
            <w:tcW w:w="709" w:type="dxa"/>
            <w:shd w:val="clear" w:color="auto" w:fill="auto"/>
          </w:tcPr>
          <w:p w14:paraId="374F4ECF" w14:textId="77777777" w:rsidR="00672641" w:rsidRPr="00AC23C4" w:rsidRDefault="00672641" w:rsidP="00AC23C4">
            <w:pPr>
              <w:pStyle w:val="TableCell0-2Break"/>
              <w:ind w:right="170"/>
              <w:jc w:val="right"/>
              <w:rPr>
                <w:szCs w:val="20"/>
              </w:rPr>
            </w:pPr>
            <w:r w:rsidRPr="00AC23C4">
              <w:rPr>
                <w:szCs w:val="20"/>
              </w:rPr>
              <w:t>42</w:t>
            </w:r>
          </w:p>
        </w:tc>
      </w:tr>
    </w:tbl>
    <w:p w14:paraId="25C7F6C7" w14:textId="30ABA555" w:rsidR="00672641" w:rsidRDefault="00672641" w:rsidP="009617D8">
      <w:pPr>
        <w:pStyle w:val="Body0010after05before"/>
      </w:pPr>
      <w:r w:rsidRPr="0090507A">
        <w:t xml:space="preserve">Two items indicating uncontrolled and/or unexpected actions are </w:t>
      </w:r>
      <w:r>
        <w:t>given</w:t>
      </w:r>
      <w:r w:rsidRPr="0090507A">
        <w:t xml:space="preserve"> in context: </w:t>
      </w:r>
      <w:r>
        <w:rPr>
          <w:rStyle w:val="ChItalBold"/>
          <w:szCs w:val="19"/>
        </w:rPr>
        <w:t>terjatu</w:t>
      </w:r>
      <w:r w:rsidRPr="0090507A">
        <w:t xml:space="preserve"> </w:t>
      </w:r>
      <w:r w:rsidR="00B7093A">
        <w:t>‘</w:t>
      </w:r>
      <w:r>
        <w:t>be dropped, fall</w:t>
      </w:r>
      <w:r w:rsidR="00B7093A">
        <w:t>’</w:t>
      </w:r>
      <w:r w:rsidRPr="0090507A">
        <w:t xml:space="preserve"> in </w:t>
      </w:r>
      <w:r w:rsidRPr="0090507A">
        <w:fldChar w:fldCharType="begin"/>
      </w:r>
      <w:r w:rsidRPr="0090507A">
        <w:instrText xml:space="preserve"> REF _Ref338854304 \h </w:instrText>
      </w:r>
      <w:r w:rsidRPr="0090507A">
        <w:fldChar w:fldCharType="separate"/>
      </w:r>
      <w:r w:rsidR="00154D81" w:rsidRPr="00110B09">
        <w:t>(</w:t>
      </w:r>
      <w:r w:rsidR="00154D81">
        <w:rPr>
          <w:noProof/>
          <w:szCs w:val="19"/>
        </w:rPr>
        <w:t>7</w:t>
      </w:r>
      <w:r w:rsidR="00154D81" w:rsidRPr="00AC23C4">
        <w:rPr>
          <w:szCs w:val="19"/>
        </w:rPr>
        <w:t>)</w:t>
      </w:r>
      <w:r w:rsidRPr="0090507A">
        <w:fldChar w:fldCharType="end"/>
      </w:r>
      <w:r w:rsidRPr="0090507A">
        <w:t xml:space="preserve"> and </w:t>
      </w:r>
      <w:r w:rsidRPr="0090507A">
        <w:rPr>
          <w:rStyle w:val="ChItalBold"/>
          <w:szCs w:val="19"/>
        </w:rPr>
        <w:t>terlambat</w:t>
      </w:r>
      <w:r w:rsidRPr="0090507A">
        <w:t xml:space="preserve"> </w:t>
      </w:r>
      <w:r w:rsidR="00B7093A">
        <w:t>‘</w:t>
      </w:r>
      <w:r w:rsidRPr="0090507A">
        <w:t>be late</w:t>
      </w:r>
      <w:r w:rsidR="00B7093A">
        <w:t>’</w:t>
      </w:r>
      <w:r w:rsidRPr="0090507A">
        <w:t xml:space="preserve"> in </w:t>
      </w:r>
      <w:r w:rsidRPr="0090507A">
        <w:fldChar w:fldCharType="begin"/>
      </w:r>
      <w:r w:rsidRPr="0090507A">
        <w:instrText xml:space="preserve"> REF _Ref338854305 \h </w:instrText>
      </w:r>
      <w:r w:rsidRPr="0090507A">
        <w:fldChar w:fldCharType="separate"/>
      </w:r>
      <w:r w:rsidR="00154D81" w:rsidRPr="00632148">
        <w:t>(</w:t>
      </w:r>
      <w:r w:rsidR="00154D81">
        <w:rPr>
          <w:noProof/>
          <w:szCs w:val="19"/>
        </w:rPr>
        <w:t>8</w:t>
      </w:r>
      <w:r w:rsidR="00154D81" w:rsidRPr="00AC23C4">
        <w:rPr>
          <w:szCs w:val="19"/>
        </w:rPr>
        <w:t>)</w:t>
      </w:r>
      <w:r w:rsidRPr="0090507A">
        <w:fldChar w:fldCharType="end"/>
      </w:r>
      <w:r w:rsidRPr="0090507A">
        <w:t xml:space="preserve">. Both examples, along with the example in </w:t>
      </w:r>
      <w:r w:rsidRPr="0090507A">
        <w:fldChar w:fldCharType="begin"/>
      </w:r>
      <w:r w:rsidRPr="0090507A">
        <w:instrText xml:space="preserve"> REF _Ref338854306 \h </w:instrText>
      </w:r>
      <w:r w:rsidRPr="0090507A">
        <w:fldChar w:fldCharType="separate"/>
      </w:r>
      <w:r w:rsidR="00154D81" w:rsidRPr="00C356E8">
        <w:t>(</w:t>
      </w:r>
      <w:r w:rsidR="00154D81">
        <w:rPr>
          <w:noProof/>
          <w:szCs w:val="19"/>
        </w:rPr>
        <w:t>9</w:t>
      </w:r>
      <w:r w:rsidR="00154D81" w:rsidRPr="00AC23C4">
        <w:rPr>
          <w:szCs w:val="19"/>
        </w:rPr>
        <w:t>)</w:t>
      </w:r>
      <w:r w:rsidRPr="0090507A">
        <w:fldChar w:fldCharType="end"/>
      </w:r>
      <w:r w:rsidRPr="0090507A">
        <w:t xml:space="preserve">, show that </w:t>
      </w:r>
      <w:r>
        <w:t xml:space="preserve">the verbal </w:t>
      </w:r>
      <w:r w:rsidRPr="0090507A">
        <w:t xml:space="preserve">valency is not further </w:t>
      </w:r>
      <w:r>
        <w:t xml:space="preserve">decreased and that the derivation does not result in a loss of agentivity. </w:t>
      </w:r>
      <w:r w:rsidRPr="0090507A">
        <w:t xml:space="preserve">That is, the referents of the derived verbs </w:t>
      </w:r>
      <w:r>
        <w:rPr>
          <w:rStyle w:val="ChItalBold"/>
          <w:szCs w:val="19"/>
        </w:rPr>
        <w:t>terjatu</w:t>
      </w:r>
      <w:r w:rsidRPr="0090507A">
        <w:t xml:space="preserve"> </w:t>
      </w:r>
      <w:r w:rsidR="00B7093A">
        <w:t>‘</w:t>
      </w:r>
      <w:r>
        <w:t>be dropped, fall</w:t>
      </w:r>
      <w:r w:rsidR="00B7093A">
        <w:t>’</w:t>
      </w:r>
      <w:r w:rsidRPr="0090507A">
        <w:t xml:space="preserve"> and </w:t>
      </w:r>
      <w:r w:rsidRPr="0090507A">
        <w:rPr>
          <w:rStyle w:val="ChItalBold"/>
          <w:szCs w:val="19"/>
        </w:rPr>
        <w:t>terlambat</w:t>
      </w:r>
      <w:r w:rsidRPr="0090507A">
        <w:t xml:space="preserve"> </w:t>
      </w:r>
      <w:r w:rsidR="00B7093A">
        <w:t>‘</w:t>
      </w:r>
      <w:r w:rsidRPr="0090507A">
        <w:t>be late</w:t>
      </w:r>
      <w:r w:rsidR="00B7093A">
        <w:t>’</w:t>
      </w:r>
      <w:r w:rsidRPr="0090507A">
        <w:t xml:space="preserve"> and the referents of the bases </w:t>
      </w:r>
      <w:r>
        <w:rPr>
          <w:rStyle w:val="ChItalBold"/>
          <w:szCs w:val="19"/>
        </w:rPr>
        <w:t>jatu</w:t>
      </w:r>
      <w:r w:rsidRPr="0090507A">
        <w:t xml:space="preserve"> </w:t>
      </w:r>
      <w:r w:rsidR="00B7093A">
        <w:t>‘</w:t>
      </w:r>
      <w:r>
        <w:t>fall</w:t>
      </w:r>
      <w:r w:rsidR="00B7093A">
        <w:t>’</w:t>
      </w:r>
      <w:r w:rsidRPr="0090507A">
        <w:t xml:space="preserve"> and </w:t>
      </w:r>
      <w:r w:rsidRPr="0090507A">
        <w:rPr>
          <w:rStyle w:val="ChItalBold"/>
          <w:szCs w:val="19"/>
        </w:rPr>
        <w:t>lambat</w:t>
      </w:r>
      <w:r w:rsidRPr="0090507A">
        <w:t xml:space="preserve"> </w:t>
      </w:r>
      <w:r w:rsidR="00B7093A">
        <w:t>‘</w:t>
      </w:r>
      <w:r w:rsidRPr="0090507A">
        <w:t>be slow</w:t>
      </w:r>
      <w:r w:rsidR="00B7093A">
        <w:t>’</w:t>
      </w:r>
      <w:r w:rsidRPr="0090507A">
        <w:t xml:space="preserve">, respectively, have the same semantic </w:t>
      </w:r>
      <w:r w:rsidRPr="0090507A">
        <w:lastRenderedPageBreak/>
        <w:t>functions.</w:t>
      </w:r>
      <w:r>
        <w:t xml:space="preserve"> With </w:t>
      </w:r>
      <w:r w:rsidR="000C1A46" w:rsidRPr="009D104A">
        <w:rPr>
          <w:rStyle w:val="ChSmallCapsItalBold"/>
        </w:rPr>
        <w:t>ter­</w:t>
      </w:r>
      <w:r>
        <w:t xml:space="preserve">prefixed verbs, however, the </w:t>
      </w:r>
      <w:r w:rsidR="00D514F9">
        <w:t xml:space="preserve">level of control </w:t>
      </w:r>
      <w:r>
        <w:t xml:space="preserve">the referents </w:t>
      </w:r>
      <w:r w:rsidR="00D514F9">
        <w:t xml:space="preserve">have </w:t>
      </w:r>
      <w:r>
        <w:t>is downplayed</w:t>
      </w:r>
      <w:r w:rsidR="001E1BAF">
        <w:t>, as mentioned above</w:t>
      </w:r>
      <w:r>
        <w:t>.</w:t>
      </w:r>
    </w:p>
    <w:tbl>
      <w:tblPr>
        <w:tblW w:w="6237" w:type="dxa"/>
        <w:tblCellMar>
          <w:left w:w="42" w:type="dxa"/>
          <w:right w:w="42" w:type="dxa"/>
        </w:tblCellMar>
        <w:tblLook w:val="01E0" w:firstRow="1" w:lastRow="1" w:firstColumn="1" w:lastColumn="1" w:noHBand="0" w:noVBand="0"/>
      </w:tblPr>
      <w:tblGrid>
        <w:gridCol w:w="709"/>
        <w:gridCol w:w="489"/>
        <w:gridCol w:w="873"/>
        <w:gridCol w:w="489"/>
        <w:gridCol w:w="529"/>
        <w:gridCol w:w="868"/>
        <w:gridCol w:w="1007"/>
        <w:gridCol w:w="784"/>
        <w:gridCol w:w="489"/>
      </w:tblGrid>
      <w:tr w:rsidR="00AC23C4" w:rsidRPr="00D14F8A" w14:paraId="13981206" w14:textId="77777777" w:rsidTr="00AC23C4">
        <w:tc>
          <w:tcPr>
            <w:tcW w:w="709" w:type="dxa"/>
            <w:shd w:val="clear" w:color="auto" w:fill="auto"/>
          </w:tcPr>
          <w:p w14:paraId="0352EE90" w14:textId="77777777" w:rsidR="00672641" w:rsidRPr="00AC23C4" w:rsidRDefault="00672641" w:rsidP="00672641">
            <w:pPr>
              <w:pStyle w:val="O0Nwnext"/>
              <w:rPr>
                <w:szCs w:val="19"/>
              </w:rPr>
            </w:pPr>
            <w:bookmarkStart w:id="1274" w:name="_Ref336256724"/>
            <w:bookmarkStart w:id="1275" w:name="_Ref338854304"/>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w:t>
            </w:r>
            <w:r w:rsidRPr="00AC23C4">
              <w:rPr>
                <w:szCs w:val="19"/>
              </w:rPr>
              <w:fldChar w:fldCharType="end"/>
            </w:r>
            <w:bookmarkEnd w:id="1274"/>
            <w:r w:rsidRPr="00AC23C4">
              <w:rPr>
                <w:szCs w:val="19"/>
              </w:rPr>
              <w:t>)</w:t>
            </w:r>
            <w:bookmarkEnd w:id="1275"/>
          </w:p>
        </w:tc>
        <w:tc>
          <w:tcPr>
            <w:tcW w:w="489" w:type="dxa"/>
            <w:shd w:val="clear" w:color="auto" w:fill="auto"/>
          </w:tcPr>
          <w:p w14:paraId="1F96BB9E" w14:textId="77777777" w:rsidR="00672641" w:rsidRPr="0014512C" w:rsidRDefault="00672641" w:rsidP="00672641">
            <w:pPr>
              <w:pStyle w:val="Text"/>
            </w:pPr>
            <w:r w:rsidRPr="0014512C">
              <w:t>dia</w:t>
            </w:r>
          </w:p>
        </w:tc>
        <w:tc>
          <w:tcPr>
            <w:tcW w:w="873" w:type="dxa"/>
            <w:shd w:val="clear" w:color="auto" w:fill="auto"/>
          </w:tcPr>
          <w:p w14:paraId="74A863CE" w14:textId="77777777" w:rsidR="00672641" w:rsidRPr="008C675E" w:rsidRDefault="00672641" w:rsidP="00672641">
            <w:pPr>
              <w:pStyle w:val="Text"/>
              <w:rPr>
                <w:rStyle w:val="ChBlueBold"/>
              </w:rPr>
            </w:pPr>
            <w:r w:rsidRPr="008C675E">
              <w:rPr>
                <w:rStyle w:val="ChBlueBold"/>
              </w:rPr>
              <w:t>ter–jatu</w:t>
            </w:r>
          </w:p>
        </w:tc>
        <w:tc>
          <w:tcPr>
            <w:tcW w:w="489" w:type="dxa"/>
            <w:shd w:val="clear" w:color="auto" w:fill="auto"/>
          </w:tcPr>
          <w:p w14:paraId="7B09CAA5" w14:textId="77777777" w:rsidR="00672641" w:rsidRPr="0014512C" w:rsidRDefault="00672641" w:rsidP="00672641">
            <w:pPr>
              <w:pStyle w:val="Text"/>
            </w:pPr>
            <w:r w:rsidRPr="0014512C">
              <w:t>de</w:t>
            </w:r>
          </w:p>
        </w:tc>
        <w:tc>
          <w:tcPr>
            <w:tcW w:w="529" w:type="dxa"/>
            <w:shd w:val="clear" w:color="auto" w:fill="auto"/>
          </w:tcPr>
          <w:p w14:paraId="41B0230A" w14:textId="77777777" w:rsidR="00672641" w:rsidRPr="00F45D7E" w:rsidRDefault="00672641" w:rsidP="00672641">
            <w:pPr>
              <w:pStyle w:val="Text"/>
              <w:rPr>
                <w:rStyle w:val="ChBlueBold"/>
              </w:rPr>
            </w:pPr>
            <w:r w:rsidRPr="00F45D7E">
              <w:rPr>
                <w:rStyle w:val="ChBlueBold"/>
              </w:rPr>
              <w:t>jatu</w:t>
            </w:r>
          </w:p>
        </w:tc>
        <w:tc>
          <w:tcPr>
            <w:tcW w:w="868" w:type="dxa"/>
            <w:shd w:val="clear" w:color="auto" w:fill="auto"/>
          </w:tcPr>
          <w:p w14:paraId="1D3CFD4B" w14:textId="77777777" w:rsidR="00672641" w:rsidRPr="0014512C" w:rsidRDefault="00672641" w:rsidP="00672641">
            <w:pPr>
              <w:pStyle w:val="Text"/>
            </w:pPr>
            <w:r w:rsidRPr="0014512C">
              <w:t>baru</w:t>
            </w:r>
          </w:p>
        </w:tc>
        <w:tc>
          <w:tcPr>
            <w:tcW w:w="1007" w:type="dxa"/>
            <w:shd w:val="clear" w:color="auto" w:fill="auto"/>
          </w:tcPr>
          <w:p w14:paraId="47CDE4BC" w14:textId="77777777" w:rsidR="00672641" w:rsidRPr="0014512C" w:rsidRDefault="00672641" w:rsidP="00672641">
            <w:pPr>
              <w:pStyle w:val="Text"/>
            </w:pPr>
            <w:r w:rsidRPr="0014512C">
              <w:t>motor</w:t>
            </w:r>
          </w:p>
        </w:tc>
        <w:tc>
          <w:tcPr>
            <w:tcW w:w="784" w:type="dxa"/>
            <w:shd w:val="clear" w:color="auto" w:fill="auto"/>
          </w:tcPr>
          <w:p w14:paraId="40CCECDE" w14:textId="77777777" w:rsidR="00672641" w:rsidRPr="0014512C" w:rsidRDefault="00672641" w:rsidP="00672641">
            <w:pPr>
              <w:pStyle w:val="Text"/>
            </w:pPr>
            <w:r w:rsidRPr="0014512C">
              <w:t>tindis</w:t>
            </w:r>
          </w:p>
        </w:tc>
        <w:tc>
          <w:tcPr>
            <w:tcW w:w="489" w:type="dxa"/>
            <w:shd w:val="clear" w:color="auto" w:fill="auto"/>
          </w:tcPr>
          <w:p w14:paraId="10A7E20F" w14:textId="77777777" w:rsidR="00672641" w:rsidRPr="0014512C" w:rsidRDefault="00672641" w:rsidP="00672641">
            <w:pPr>
              <w:pStyle w:val="Text"/>
            </w:pPr>
            <w:r w:rsidRPr="0014512C">
              <w:t>dia</w:t>
            </w:r>
          </w:p>
        </w:tc>
      </w:tr>
      <w:tr w:rsidR="00AC23C4" w:rsidRPr="00AC23C4" w14:paraId="3BA13376" w14:textId="77777777" w:rsidTr="00AC23C4">
        <w:tc>
          <w:tcPr>
            <w:tcW w:w="709" w:type="dxa"/>
            <w:shd w:val="clear" w:color="auto" w:fill="auto"/>
          </w:tcPr>
          <w:p w14:paraId="4BF828FA" w14:textId="77777777" w:rsidR="00672641" w:rsidRPr="00DC2704" w:rsidRDefault="00672641" w:rsidP="00672641">
            <w:pPr>
              <w:pStyle w:val="GlossEng"/>
            </w:pPr>
          </w:p>
        </w:tc>
        <w:tc>
          <w:tcPr>
            <w:tcW w:w="489" w:type="dxa"/>
            <w:shd w:val="clear" w:color="auto" w:fill="auto"/>
          </w:tcPr>
          <w:p w14:paraId="0A48CC86" w14:textId="77777777" w:rsidR="00672641" w:rsidRPr="0099608C" w:rsidRDefault="00672641" w:rsidP="00672641">
            <w:pPr>
              <w:pStyle w:val="GlossEng"/>
              <w:rPr>
                <w:rStyle w:val="ChSmallCaps"/>
              </w:rPr>
            </w:pPr>
            <w:r w:rsidRPr="0099608C">
              <w:rPr>
                <w:rStyle w:val="ChSmallCaps"/>
              </w:rPr>
              <w:t>3sg</w:t>
            </w:r>
          </w:p>
        </w:tc>
        <w:tc>
          <w:tcPr>
            <w:tcW w:w="873" w:type="dxa"/>
            <w:shd w:val="clear" w:color="auto" w:fill="auto"/>
          </w:tcPr>
          <w:p w14:paraId="25DAF205" w14:textId="77777777" w:rsidR="00672641" w:rsidRPr="0014512C" w:rsidRDefault="00672641" w:rsidP="00672641">
            <w:pPr>
              <w:pStyle w:val="GlossEng"/>
            </w:pPr>
            <w:r w:rsidRPr="0099608C">
              <w:rPr>
                <w:rStyle w:val="ChSmallCaps"/>
              </w:rPr>
              <w:t>acl</w:t>
            </w:r>
            <w:r>
              <w:t>–</w:t>
            </w:r>
            <w:r w:rsidRPr="0014512C">
              <w:t>fall</w:t>
            </w:r>
          </w:p>
        </w:tc>
        <w:tc>
          <w:tcPr>
            <w:tcW w:w="489" w:type="dxa"/>
            <w:shd w:val="clear" w:color="auto" w:fill="auto"/>
          </w:tcPr>
          <w:p w14:paraId="5B836C47" w14:textId="77777777" w:rsidR="00672641" w:rsidRPr="0099608C" w:rsidRDefault="00672641" w:rsidP="00672641">
            <w:pPr>
              <w:pStyle w:val="GlossEng"/>
              <w:rPr>
                <w:rStyle w:val="ChSmallCaps"/>
              </w:rPr>
            </w:pPr>
            <w:r w:rsidRPr="0099608C">
              <w:rPr>
                <w:rStyle w:val="ChSmallCaps"/>
              </w:rPr>
              <w:t>3sg</w:t>
            </w:r>
          </w:p>
        </w:tc>
        <w:tc>
          <w:tcPr>
            <w:tcW w:w="529" w:type="dxa"/>
            <w:shd w:val="clear" w:color="auto" w:fill="auto"/>
          </w:tcPr>
          <w:p w14:paraId="5BDDBE0D" w14:textId="77777777" w:rsidR="00672641" w:rsidRPr="0014512C" w:rsidRDefault="00672641" w:rsidP="00672641">
            <w:pPr>
              <w:pStyle w:val="GlossEng"/>
            </w:pPr>
            <w:r w:rsidRPr="0014512C">
              <w:t>fall</w:t>
            </w:r>
          </w:p>
        </w:tc>
        <w:tc>
          <w:tcPr>
            <w:tcW w:w="868" w:type="dxa"/>
            <w:shd w:val="clear" w:color="auto" w:fill="auto"/>
          </w:tcPr>
          <w:p w14:paraId="64D0E5E4" w14:textId="77777777" w:rsidR="00672641" w:rsidRPr="0014512C" w:rsidRDefault="00976AFE" w:rsidP="00672641">
            <w:pPr>
              <w:pStyle w:val="GlossEng"/>
            </w:pPr>
            <w:r>
              <w:t>and.then</w:t>
            </w:r>
          </w:p>
        </w:tc>
        <w:tc>
          <w:tcPr>
            <w:tcW w:w="1007" w:type="dxa"/>
            <w:shd w:val="clear" w:color="auto" w:fill="auto"/>
          </w:tcPr>
          <w:p w14:paraId="3D104E9E" w14:textId="77777777" w:rsidR="00672641" w:rsidRPr="0014512C" w:rsidRDefault="00672641" w:rsidP="00672641">
            <w:pPr>
              <w:pStyle w:val="GlossEng"/>
            </w:pPr>
            <w:r w:rsidRPr="0014512C">
              <w:t>motorbike</w:t>
            </w:r>
          </w:p>
        </w:tc>
        <w:tc>
          <w:tcPr>
            <w:tcW w:w="784" w:type="dxa"/>
            <w:shd w:val="clear" w:color="auto" w:fill="auto"/>
          </w:tcPr>
          <w:p w14:paraId="35A4E7BA" w14:textId="77777777" w:rsidR="00672641" w:rsidRPr="0014512C" w:rsidRDefault="00672641" w:rsidP="00672641">
            <w:pPr>
              <w:pStyle w:val="GlossEng"/>
            </w:pPr>
            <w:r w:rsidRPr="0014512C">
              <w:t>overlap</w:t>
            </w:r>
          </w:p>
        </w:tc>
        <w:tc>
          <w:tcPr>
            <w:tcW w:w="489" w:type="dxa"/>
            <w:shd w:val="clear" w:color="auto" w:fill="auto"/>
          </w:tcPr>
          <w:p w14:paraId="125AACBB" w14:textId="77777777" w:rsidR="00672641" w:rsidRPr="0099608C" w:rsidRDefault="00672641" w:rsidP="00672641">
            <w:pPr>
              <w:pStyle w:val="GlossEng"/>
              <w:rPr>
                <w:rStyle w:val="ChSmallCaps"/>
              </w:rPr>
            </w:pPr>
            <w:r w:rsidRPr="0099608C">
              <w:rPr>
                <w:rStyle w:val="ChSmallCaps"/>
              </w:rPr>
              <w:t>3sg</w:t>
            </w:r>
          </w:p>
        </w:tc>
      </w:tr>
    </w:tbl>
    <w:p w14:paraId="3240122E" w14:textId="6FB343D5" w:rsidR="00672641" w:rsidRDefault="00B7093A" w:rsidP="00672641">
      <w:pPr>
        <w:pStyle w:val="FreeTranslEng"/>
      </w:pPr>
      <w:r>
        <w:t>‘</w:t>
      </w:r>
      <w:r w:rsidR="00672641">
        <w:t xml:space="preserve">he </w:t>
      </w:r>
      <w:r w:rsidR="00672641" w:rsidRPr="00F45D7E">
        <w:rPr>
          <w:rStyle w:val="ChBlueBold"/>
        </w:rPr>
        <w:t>fell (off unexpectedly)</w:t>
      </w:r>
      <w:r w:rsidR="00672641">
        <w:t xml:space="preserve">, he </w:t>
      </w:r>
      <w:r w:rsidR="00672641" w:rsidRPr="00F45D7E">
        <w:rPr>
          <w:rStyle w:val="ChBlueBold"/>
        </w:rPr>
        <w:t>fell</w:t>
      </w:r>
      <w:r w:rsidR="00672641">
        <w:t xml:space="preserve"> (off), </w:t>
      </w:r>
      <w:r w:rsidR="00FF228E">
        <w:t xml:space="preserve">and </w:t>
      </w:r>
      <w:r w:rsidR="00672641">
        <w:t>then the motorbike crushed h</w:t>
      </w:r>
      <w:r w:rsidR="006C57BA">
        <w:t>im</w:t>
      </w:r>
      <w:r>
        <w:t>’</w:t>
      </w:r>
      <w:r w:rsidR="00672641">
        <w:t xml:space="preserve"> </w:t>
      </w:r>
      <w:r w:rsidR="00672641" w:rsidRPr="00DC2704">
        <w:rPr>
          <w:rStyle w:val="ExampleSource"/>
        </w:rPr>
        <w:t>[080923-010-CvNP.0012]</w:t>
      </w:r>
    </w:p>
    <w:tbl>
      <w:tblPr>
        <w:tblW w:w="5724" w:type="dxa"/>
        <w:tblCellMar>
          <w:left w:w="40" w:type="dxa"/>
          <w:right w:w="40" w:type="dxa"/>
        </w:tblCellMar>
        <w:tblLook w:val="01E0" w:firstRow="1" w:lastRow="1" w:firstColumn="1" w:lastColumn="1" w:noHBand="0" w:noVBand="0"/>
      </w:tblPr>
      <w:tblGrid>
        <w:gridCol w:w="709"/>
        <w:gridCol w:w="558"/>
        <w:gridCol w:w="691"/>
        <w:gridCol w:w="1217"/>
        <w:gridCol w:w="813"/>
        <w:gridCol w:w="614"/>
        <w:gridCol w:w="558"/>
        <w:gridCol w:w="564"/>
      </w:tblGrid>
      <w:tr w:rsidR="00AC23C4" w:rsidRPr="00AC23C4" w14:paraId="2195D3BF" w14:textId="77777777" w:rsidTr="00AC23C4">
        <w:tc>
          <w:tcPr>
            <w:tcW w:w="709" w:type="dxa"/>
            <w:shd w:val="clear" w:color="auto" w:fill="auto"/>
          </w:tcPr>
          <w:p w14:paraId="5F064028" w14:textId="77777777" w:rsidR="00672641" w:rsidRPr="00AC23C4" w:rsidRDefault="00672641" w:rsidP="00672641">
            <w:pPr>
              <w:pStyle w:val="O0Nwnext"/>
              <w:rPr>
                <w:szCs w:val="19"/>
              </w:rPr>
            </w:pPr>
            <w:bookmarkStart w:id="1276" w:name="_Ref336243220"/>
            <w:bookmarkStart w:id="1277" w:name="_Ref338854305"/>
            <w:r w:rsidRPr="00632148">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8</w:t>
            </w:r>
            <w:r w:rsidRPr="00AC23C4">
              <w:rPr>
                <w:szCs w:val="19"/>
              </w:rPr>
              <w:fldChar w:fldCharType="end"/>
            </w:r>
            <w:bookmarkEnd w:id="1276"/>
            <w:r w:rsidRPr="00AC23C4">
              <w:rPr>
                <w:szCs w:val="19"/>
              </w:rPr>
              <w:t>)</w:t>
            </w:r>
            <w:bookmarkEnd w:id="1277"/>
          </w:p>
        </w:tc>
        <w:tc>
          <w:tcPr>
            <w:tcW w:w="558" w:type="dxa"/>
            <w:shd w:val="clear" w:color="auto" w:fill="auto"/>
          </w:tcPr>
          <w:p w14:paraId="0DD82962" w14:textId="77777777" w:rsidR="00672641" w:rsidRPr="00AC23C4" w:rsidRDefault="00672641" w:rsidP="00672641">
            <w:pPr>
              <w:pStyle w:val="Text"/>
              <w:rPr>
                <w:szCs w:val="19"/>
              </w:rPr>
            </w:pPr>
            <w:r w:rsidRPr="00AC23C4">
              <w:rPr>
                <w:szCs w:val="19"/>
              </w:rPr>
              <w:t>kaka</w:t>
            </w:r>
          </w:p>
        </w:tc>
        <w:tc>
          <w:tcPr>
            <w:tcW w:w="691" w:type="dxa"/>
            <w:shd w:val="clear" w:color="auto" w:fill="auto"/>
          </w:tcPr>
          <w:p w14:paraId="38B848D4" w14:textId="77777777" w:rsidR="00672641" w:rsidRPr="00AC23C4" w:rsidRDefault="00672641" w:rsidP="00672641">
            <w:pPr>
              <w:pStyle w:val="Text"/>
              <w:rPr>
                <w:szCs w:val="19"/>
              </w:rPr>
            </w:pPr>
            <w:r w:rsidRPr="00AC23C4">
              <w:rPr>
                <w:szCs w:val="19"/>
              </w:rPr>
              <w:t>tadi</w:t>
            </w:r>
          </w:p>
        </w:tc>
        <w:tc>
          <w:tcPr>
            <w:tcW w:w="1217" w:type="dxa"/>
            <w:shd w:val="clear" w:color="auto" w:fill="auto"/>
          </w:tcPr>
          <w:p w14:paraId="10CEB7A6" w14:textId="77777777" w:rsidR="00672641" w:rsidRPr="008C675E" w:rsidRDefault="00672641" w:rsidP="00672641">
            <w:pPr>
              <w:pStyle w:val="Text"/>
              <w:rPr>
                <w:rStyle w:val="ChBlueBold"/>
              </w:rPr>
            </w:pPr>
            <w:r w:rsidRPr="008C675E">
              <w:rPr>
                <w:rStyle w:val="ChBlueBold"/>
              </w:rPr>
              <w:t>ter–lambat</w:t>
            </w:r>
          </w:p>
        </w:tc>
        <w:tc>
          <w:tcPr>
            <w:tcW w:w="813" w:type="dxa"/>
            <w:shd w:val="clear" w:color="auto" w:fill="auto"/>
          </w:tcPr>
          <w:p w14:paraId="65680B7B" w14:textId="77777777" w:rsidR="00672641" w:rsidRPr="00AC23C4" w:rsidRDefault="00672641" w:rsidP="00672641">
            <w:pPr>
              <w:pStyle w:val="Text"/>
              <w:rPr>
                <w:szCs w:val="19"/>
              </w:rPr>
            </w:pPr>
            <w:r w:rsidRPr="00AC23C4">
              <w:rPr>
                <w:szCs w:val="19"/>
              </w:rPr>
              <w:t>karna</w:t>
            </w:r>
          </w:p>
        </w:tc>
        <w:tc>
          <w:tcPr>
            <w:tcW w:w="614" w:type="dxa"/>
            <w:shd w:val="clear" w:color="auto" w:fill="auto"/>
          </w:tcPr>
          <w:p w14:paraId="638D6604" w14:textId="77777777" w:rsidR="00672641" w:rsidRPr="00AC23C4" w:rsidRDefault="00672641" w:rsidP="00672641">
            <w:pPr>
              <w:pStyle w:val="Text"/>
              <w:rPr>
                <w:szCs w:val="19"/>
              </w:rPr>
            </w:pPr>
            <w:r w:rsidRPr="00AC23C4">
              <w:rPr>
                <w:szCs w:val="19"/>
              </w:rPr>
              <w:t>lagi</w:t>
            </w:r>
          </w:p>
        </w:tc>
        <w:tc>
          <w:tcPr>
            <w:tcW w:w="558" w:type="dxa"/>
            <w:shd w:val="clear" w:color="auto" w:fill="auto"/>
          </w:tcPr>
          <w:p w14:paraId="428F9CB7" w14:textId="77777777" w:rsidR="00672641" w:rsidRPr="00AC23C4" w:rsidRDefault="00672641" w:rsidP="00672641">
            <w:pPr>
              <w:pStyle w:val="Text"/>
              <w:rPr>
                <w:szCs w:val="19"/>
              </w:rPr>
            </w:pPr>
            <w:r w:rsidRPr="00AC23C4">
              <w:rPr>
                <w:szCs w:val="19"/>
              </w:rPr>
              <w:t>ada</w:t>
            </w:r>
          </w:p>
        </w:tc>
        <w:tc>
          <w:tcPr>
            <w:tcW w:w="564" w:type="dxa"/>
            <w:shd w:val="clear" w:color="auto" w:fill="auto"/>
          </w:tcPr>
          <w:p w14:paraId="1A7BFC96" w14:textId="77777777" w:rsidR="00672641" w:rsidRPr="00AC23C4" w:rsidRDefault="00672641" w:rsidP="00672641">
            <w:pPr>
              <w:pStyle w:val="Text"/>
              <w:rPr>
                <w:sz w:val="19"/>
                <w:szCs w:val="19"/>
              </w:rPr>
            </w:pPr>
            <w:r w:rsidRPr="00AC23C4">
              <w:rPr>
                <w:szCs w:val="19"/>
              </w:rPr>
              <w:t>duka</w:t>
            </w:r>
          </w:p>
        </w:tc>
      </w:tr>
      <w:tr w:rsidR="00AC23C4" w:rsidRPr="00AC23C4" w14:paraId="59A8264F" w14:textId="77777777" w:rsidTr="00AC23C4">
        <w:tc>
          <w:tcPr>
            <w:tcW w:w="709" w:type="dxa"/>
            <w:shd w:val="clear" w:color="auto" w:fill="auto"/>
          </w:tcPr>
          <w:p w14:paraId="0BE90448" w14:textId="77777777" w:rsidR="00672641" w:rsidRPr="00AC23C4" w:rsidRDefault="00672641" w:rsidP="00672641">
            <w:pPr>
              <w:pStyle w:val="GlossEng"/>
              <w:rPr>
                <w:szCs w:val="19"/>
              </w:rPr>
            </w:pPr>
          </w:p>
        </w:tc>
        <w:tc>
          <w:tcPr>
            <w:tcW w:w="558" w:type="dxa"/>
            <w:shd w:val="clear" w:color="auto" w:fill="auto"/>
          </w:tcPr>
          <w:p w14:paraId="0555F2FC" w14:textId="77777777" w:rsidR="00672641" w:rsidRPr="00AC23C4" w:rsidRDefault="00672641" w:rsidP="00672641">
            <w:pPr>
              <w:pStyle w:val="GlossEng"/>
              <w:rPr>
                <w:szCs w:val="19"/>
              </w:rPr>
            </w:pPr>
            <w:r w:rsidRPr="00AC23C4">
              <w:rPr>
                <w:szCs w:val="19"/>
              </w:rPr>
              <w:t>oSb</w:t>
            </w:r>
          </w:p>
        </w:tc>
        <w:tc>
          <w:tcPr>
            <w:tcW w:w="691" w:type="dxa"/>
            <w:shd w:val="clear" w:color="auto" w:fill="auto"/>
          </w:tcPr>
          <w:p w14:paraId="4D576332" w14:textId="77777777" w:rsidR="00672641" w:rsidRPr="00AC23C4" w:rsidRDefault="00005E0E" w:rsidP="00672641">
            <w:pPr>
              <w:pStyle w:val="GlossEng"/>
              <w:rPr>
                <w:szCs w:val="19"/>
              </w:rPr>
            </w:pPr>
            <w:r w:rsidRPr="00AC23C4">
              <w:rPr>
                <w:szCs w:val="19"/>
              </w:rPr>
              <w:t>earlier</w:t>
            </w:r>
          </w:p>
        </w:tc>
        <w:tc>
          <w:tcPr>
            <w:tcW w:w="1217" w:type="dxa"/>
            <w:shd w:val="clear" w:color="auto" w:fill="auto"/>
          </w:tcPr>
          <w:p w14:paraId="2C85511A" w14:textId="77777777" w:rsidR="00672641" w:rsidRPr="00AC23C4" w:rsidRDefault="00672641" w:rsidP="00672641">
            <w:pPr>
              <w:pStyle w:val="GlossEng"/>
              <w:rPr>
                <w:szCs w:val="19"/>
              </w:rPr>
            </w:pPr>
            <w:r w:rsidRPr="0099608C">
              <w:rPr>
                <w:rStyle w:val="ChSmallCaps"/>
              </w:rPr>
              <w:t>acl</w:t>
            </w:r>
            <w:r>
              <w:t>–</w:t>
            </w:r>
            <w:r w:rsidRPr="00AC23C4">
              <w:rPr>
                <w:szCs w:val="19"/>
              </w:rPr>
              <w:t>be.slow</w:t>
            </w:r>
          </w:p>
        </w:tc>
        <w:tc>
          <w:tcPr>
            <w:tcW w:w="813" w:type="dxa"/>
            <w:shd w:val="clear" w:color="auto" w:fill="auto"/>
          </w:tcPr>
          <w:p w14:paraId="1185276B" w14:textId="77777777" w:rsidR="00672641" w:rsidRPr="00AC23C4" w:rsidRDefault="00672641" w:rsidP="00672641">
            <w:pPr>
              <w:pStyle w:val="GlossEng"/>
              <w:rPr>
                <w:szCs w:val="19"/>
              </w:rPr>
            </w:pPr>
            <w:r w:rsidRPr="00AC23C4">
              <w:rPr>
                <w:szCs w:val="19"/>
              </w:rPr>
              <w:t>because</w:t>
            </w:r>
          </w:p>
        </w:tc>
        <w:tc>
          <w:tcPr>
            <w:tcW w:w="614" w:type="dxa"/>
            <w:shd w:val="clear" w:color="auto" w:fill="auto"/>
          </w:tcPr>
          <w:p w14:paraId="3C45E699" w14:textId="77777777" w:rsidR="00672641" w:rsidRPr="00AC23C4" w:rsidRDefault="00672641" w:rsidP="00672641">
            <w:pPr>
              <w:pStyle w:val="GlossEng"/>
              <w:rPr>
                <w:szCs w:val="19"/>
              </w:rPr>
            </w:pPr>
            <w:r w:rsidRPr="00AC23C4">
              <w:rPr>
                <w:szCs w:val="19"/>
              </w:rPr>
              <w:t>again</w:t>
            </w:r>
          </w:p>
        </w:tc>
        <w:tc>
          <w:tcPr>
            <w:tcW w:w="558" w:type="dxa"/>
            <w:shd w:val="clear" w:color="auto" w:fill="auto"/>
          </w:tcPr>
          <w:p w14:paraId="60AC544C" w14:textId="77777777" w:rsidR="00672641" w:rsidRPr="00AC23C4" w:rsidRDefault="00672641" w:rsidP="00672641">
            <w:pPr>
              <w:pStyle w:val="GlossEng"/>
              <w:rPr>
                <w:szCs w:val="19"/>
              </w:rPr>
            </w:pPr>
            <w:r w:rsidRPr="00AC23C4">
              <w:rPr>
                <w:szCs w:val="19"/>
              </w:rPr>
              <w:t>exist</w:t>
            </w:r>
          </w:p>
        </w:tc>
        <w:tc>
          <w:tcPr>
            <w:tcW w:w="564" w:type="dxa"/>
            <w:shd w:val="clear" w:color="auto" w:fill="auto"/>
          </w:tcPr>
          <w:p w14:paraId="4E2AC3D8" w14:textId="77777777" w:rsidR="00672641" w:rsidRPr="00AC23C4" w:rsidRDefault="00672641" w:rsidP="00672641">
            <w:pPr>
              <w:pStyle w:val="GlossEng"/>
              <w:rPr>
                <w:szCs w:val="19"/>
              </w:rPr>
            </w:pPr>
            <w:r w:rsidRPr="00AC23C4">
              <w:rPr>
                <w:szCs w:val="19"/>
              </w:rPr>
              <w:t>grief</w:t>
            </w:r>
          </w:p>
        </w:tc>
      </w:tr>
    </w:tbl>
    <w:p w14:paraId="22D293AC" w14:textId="63E890DC" w:rsidR="00672641" w:rsidRPr="0090507A" w:rsidRDefault="00B7093A" w:rsidP="00672641">
      <w:pPr>
        <w:pStyle w:val="FreeTranslEng"/>
        <w:rPr>
          <w:szCs w:val="19"/>
        </w:rPr>
      </w:pPr>
      <w:r>
        <w:rPr>
          <w:szCs w:val="19"/>
        </w:rPr>
        <w:t>‘</w:t>
      </w:r>
      <w:r w:rsidR="00672641">
        <w:rPr>
          <w:szCs w:val="19"/>
        </w:rPr>
        <w:t>a short while ago</w:t>
      </w:r>
      <w:r w:rsidR="00672641" w:rsidRPr="0090507A">
        <w:rPr>
          <w:szCs w:val="19"/>
        </w:rPr>
        <w:t xml:space="preserve"> I (</w:t>
      </w:r>
      <w:r>
        <w:rPr>
          <w:szCs w:val="19"/>
        </w:rPr>
        <w:t>‘</w:t>
      </w:r>
      <w:r w:rsidR="00672641" w:rsidRPr="0090507A">
        <w:rPr>
          <w:szCs w:val="19"/>
        </w:rPr>
        <w:t>older brother</w:t>
      </w:r>
      <w:r>
        <w:rPr>
          <w:szCs w:val="19"/>
        </w:rPr>
        <w:t>’</w:t>
      </w:r>
      <w:r w:rsidR="00672641" w:rsidRPr="0090507A">
        <w:rPr>
          <w:szCs w:val="19"/>
        </w:rPr>
        <w:t xml:space="preserve">) was </w:t>
      </w:r>
      <w:r w:rsidR="00672641" w:rsidRPr="0090507A">
        <w:rPr>
          <w:rStyle w:val="ChBlueBold"/>
          <w:szCs w:val="19"/>
        </w:rPr>
        <w:t>(unintentionally) late</w:t>
      </w:r>
      <w:r w:rsidR="00672641" w:rsidRPr="0090507A">
        <w:rPr>
          <w:szCs w:val="19"/>
        </w:rPr>
        <w:t xml:space="preserve"> because there was </w:t>
      </w:r>
      <w:r w:rsidR="00672641">
        <w:rPr>
          <w:szCs w:val="19"/>
        </w:rPr>
        <w:t>(</w:t>
      </w:r>
      <w:r w:rsidR="00672641" w:rsidRPr="0090507A">
        <w:rPr>
          <w:szCs w:val="19"/>
        </w:rPr>
        <w:t>still</w:t>
      </w:r>
      <w:r w:rsidR="00672641">
        <w:rPr>
          <w:szCs w:val="19"/>
        </w:rPr>
        <w:t>)</w:t>
      </w:r>
      <w:r w:rsidR="00672641" w:rsidRPr="0090507A">
        <w:rPr>
          <w:szCs w:val="19"/>
        </w:rPr>
        <w:t xml:space="preserve"> mourning (going on)</w:t>
      </w:r>
      <w:r>
        <w:rPr>
          <w:szCs w:val="19"/>
        </w:rPr>
        <w:t>’</w:t>
      </w:r>
      <w:r w:rsidR="00672641" w:rsidRPr="0090507A">
        <w:rPr>
          <w:szCs w:val="19"/>
        </w:rPr>
        <w:t xml:space="preserve"> </w:t>
      </w:r>
      <w:r w:rsidR="00672641" w:rsidRPr="00146C8C">
        <w:rPr>
          <w:rStyle w:val="ExampleSource"/>
        </w:rPr>
        <w:t>[080918-001-CvNP.0003]</w:t>
      </w:r>
    </w:p>
    <w:tbl>
      <w:tblPr>
        <w:tblW w:w="6774" w:type="dxa"/>
        <w:tblCellMar>
          <w:left w:w="40" w:type="dxa"/>
          <w:right w:w="40" w:type="dxa"/>
        </w:tblCellMar>
        <w:tblLook w:val="01E0" w:firstRow="1" w:lastRow="1" w:firstColumn="1" w:lastColumn="1" w:noHBand="0" w:noVBand="0"/>
      </w:tblPr>
      <w:tblGrid>
        <w:gridCol w:w="709"/>
        <w:gridCol w:w="525"/>
        <w:gridCol w:w="1069"/>
        <w:gridCol w:w="869"/>
        <w:gridCol w:w="964"/>
        <w:gridCol w:w="485"/>
        <w:gridCol w:w="647"/>
        <w:gridCol w:w="797"/>
        <w:gridCol w:w="709"/>
      </w:tblGrid>
      <w:tr w:rsidR="00AC23C4" w:rsidRPr="00AC23C4" w14:paraId="6CE28B72" w14:textId="77777777" w:rsidTr="00AC23C4">
        <w:tc>
          <w:tcPr>
            <w:tcW w:w="709" w:type="dxa"/>
            <w:shd w:val="clear" w:color="auto" w:fill="auto"/>
          </w:tcPr>
          <w:p w14:paraId="0377E157" w14:textId="77777777" w:rsidR="00672641" w:rsidRPr="00AC23C4" w:rsidRDefault="00672641" w:rsidP="00672641">
            <w:pPr>
              <w:pStyle w:val="O0Nwnext"/>
              <w:rPr>
                <w:szCs w:val="19"/>
              </w:rPr>
            </w:pPr>
            <w:bookmarkStart w:id="1278" w:name="_Ref336262601"/>
            <w:bookmarkStart w:id="1279" w:name="_Ref338854306"/>
            <w:r w:rsidRPr="00C356E8">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9</w:t>
            </w:r>
            <w:r w:rsidRPr="00AC23C4">
              <w:rPr>
                <w:szCs w:val="19"/>
              </w:rPr>
              <w:fldChar w:fldCharType="end"/>
            </w:r>
            <w:bookmarkEnd w:id="1278"/>
            <w:r w:rsidRPr="00AC23C4">
              <w:rPr>
                <w:szCs w:val="19"/>
              </w:rPr>
              <w:t>)</w:t>
            </w:r>
            <w:bookmarkEnd w:id="1279"/>
          </w:p>
        </w:tc>
        <w:tc>
          <w:tcPr>
            <w:tcW w:w="525" w:type="dxa"/>
            <w:shd w:val="clear" w:color="auto" w:fill="auto"/>
          </w:tcPr>
          <w:p w14:paraId="290C6E65" w14:textId="77777777" w:rsidR="00672641" w:rsidRPr="00AC23C4" w:rsidRDefault="00672641" w:rsidP="00672641">
            <w:pPr>
              <w:pStyle w:val="Text"/>
              <w:rPr>
                <w:szCs w:val="19"/>
              </w:rPr>
            </w:pPr>
            <w:r w:rsidRPr="00AC23C4">
              <w:rPr>
                <w:szCs w:val="19"/>
              </w:rPr>
              <w:t>kalo</w:t>
            </w:r>
          </w:p>
        </w:tc>
        <w:tc>
          <w:tcPr>
            <w:tcW w:w="1069" w:type="dxa"/>
            <w:shd w:val="clear" w:color="auto" w:fill="auto"/>
          </w:tcPr>
          <w:p w14:paraId="5CF3DD79" w14:textId="77777777" w:rsidR="00672641" w:rsidRPr="00AC23C4" w:rsidRDefault="00672641" w:rsidP="00672641">
            <w:pPr>
              <w:pStyle w:val="Text"/>
              <w:rPr>
                <w:szCs w:val="19"/>
              </w:rPr>
            </w:pPr>
            <w:r w:rsidRPr="00AC23C4">
              <w:rPr>
                <w:szCs w:val="19"/>
              </w:rPr>
              <w:t>Niwerawar</w:t>
            </w:r>
          </w:p>
        </w:tc>
        <w:tc>
          <w:tcPr>
            <w:tcW w:w="869" w:type="dxa"/>
            <w:shd w:val="clear" w:color="auto" w:fill="auto"/>
          </w:tcPr>
          <w:p w14:paraId="1284616C" w14:textId="77777777" w:rsidR="00672641" w:rsidRPr="00AC23C4" w:rsidRDefault="00672641" w:rsidP="00672641">
            <w:pPr>
              <w:pStyle w:val="Text"/>
              <w:rPr>
                <w:szCs w:val="19"/>
              </w:rPr>
            </w:pPr>
            <w:r w:rsidRPr="00AC23C4">
              <w:rPr>
                <w:szCs w:val="19"/>
              </w:rPr>
              <w:t>Aruswar</w:t>
            </w:r>
          </w:p>
        </w:tc>
        <w:tc>
          <w:tcPr>
            <w:tcW w:w="964" w:type="dxa"/>
            <w:shd w:val="clear" w:color="auto" w:fill="auto"/>
          </w:tcPr>
          <w:p w14:paraId="7B9A2660" w14:textId="77777777" w:rsidR="00672641" w:rsidRPr="00AC23C4" w:rsidRDefault="00672641" w:rsidP="00672641">
            <w:pPr>
              <w:pStyle w:val="Text"/>
              <w:rPr>
                <w:szCs w:val="19"/>
              </w:rPr>
            </w:pPr>
            <w:r w:rsidRPr="00AC23C4">
              <w:rPr>
                <w:szCs w:val="19"/>
              </w:rPr>
              <w:t>nanti</w:t>
            </w:r>
          </w:p>
        </w:tc>
        <w:tc>
          <w:tcPr>
            <w:tcW w:w="485" w:type="dxa"/>
            <w:shd w:val="clear" w:color="auto" w:fill="auto"/>
          </w:tcPr>
          <w:p w14:paraId="63BF2F47" w14:textId="77777777" w:rsidR="00672641" w:rsidRPr="00AC23C4" w:rsidRDefault="00672641" w:rsidP="00672641">
            <w:pPr>
              <w:pStyle w:val="Text"/>
              <w:rPr>
                <w:szCs w:val="19"/>
              </w:rPr>
            </w:pPr>
            <w:r w:rsidRPr="00AC23C4">
              <w:rPr>
                <w:szCs w:val="19"/>
              </w:rPr>
              <w:t>dia</w:t>
            </w:r>
          </w:p>
        </w:tc>
        <w:tc>
          <w:tcPr>
            <w:tcW w:w="647" w:type="dxa"/>
            <w:shd w:val="clear" w:color="auto" w:fill="auto"/>
          </w:tcPr>
          <w:p w14:paraId="3885A11E" w14:textId="77777777" w:rsidR="00672641" w:rsidRPr="00AC23C4" w:rsidRDefault="00672641" w:rsidP="00672641">
            <w:pPr>
              <w:pStyle w:val="Text"/>
              <w:rPr>
                <w:szCs w:val="19"/>
              </w:rPr>
            </w:pPr>
            <w:r w:rsidRPr="00AC23C4">
              <w:rPr>
                <w:szCs w:val="19"/>
              </w:rPr>
              <w:t>agak</w:t>
            </w:r>
          </w:p>
        </w:tc>
        <w:tc>
          <w:tcPr>
            <w:tcW w:w="797" w:type="dxa"/>
            <w:shd w:val="clear" w:color="auto" w:fill="auto"/>
          </w:tcPr>
          <w:p w14:paraId="7982CC12" w14:textId="77777777" w:rsidR="00672641" w:rsidRPr="00AC23C4" w:rsidRDefault="00672641" w:rsidP="00672641">
            <w:pPr>
              <w:pStyle w:val="Text"/>
              <w:rPr>
                <w:rStyle w:val="ChBlueBold"/>
                <w:szCs w:val="19"/>
              </w:rPr>
            </w:pPr>
            <w:r w:rsidRPr="00AC23C4">
              <w:rPr>
                <w:rStyle w:val="ChBlueBold"/>
                <w:szCs w:val="19"/>
              </w:rPr>
              <w:t>lambat</w:t>
            </w:r>
          </w:p>
        </w:tc>
        <w:tc>
          <w:tcPr>
            <w:tcW w:w="709" w:type="dxa"/>
            <w:shd w:val="clear" w:color="auto" w:fill="auto"/>
          </w:tcPr>
          <w:p w14:paraId="29DBB604" w14:textId="77777777" w:rsidR="00672641" w:rsidRPr="00AC23C4" w:rsidRDefault="00672641" w:rsidP="00672641">
            <w:pPr>
              <w:pStyle w:val="Text"/>
              <w:rPr>
                <w:sz w:val="19"/>
                <w:szCs w:val="19"/>
              </w:rPr>
            </w:pPr>
            <w:r w:rsidRPr="00AC23C4">
              <w:rPr>
                <w:szCs w:val="19"/>
              </w:rPr>
              <w:t>sedikit</w:t>
            </w:r>
          </w:p>
        </w:tc>
      </w:tr>
      <w:tr w:rsidR="00AC23C4" w:rsidRPr="00AC23C4" w14:paraId="0560D4FE" w14:textId="77777777" w:rsidTr="00AC23C4">
        <w:tc>
          <w:tcPr>
            <w:tcW w:w="709" w:type="dxa"/>
            <w:shd w:val="clear" w:color="auto" w:fill="auto"/>
          </w:tcPr>
          <w:p w14:paraId="4A0C8601" w14:textId="77777777" w:rsidR="00672641" w:rsidRPr="00AC23C4" w:rsidRDefault="00672641" w:rsidP="00672641">
            <w:pPr>
              <w:pStyle w:val="GlossEng"/>
              <w:rPr>
                <w:szCs w:val="19"/>
              </w:rPr>
            </w:pPr>
          </w:p>
        </w:tc>
        <w:tc>
          <w:tcPr>
            <w:tcW w:w="525" w:type="dxa"/>
            <w:shd w:val="clear" w:color="auto" w:fill="auto"/>
          </w:tcPr>
          <w:p w14:paraId="5D7DBC4A" w14:textId="77777777" w:rsidR="00672641" w:rsidRPr="00AC23C4" w:rsidRDefault="00672641" w:rsidP="00672641">
            <w:pPr>
              <w:pStyle w:val="GlossEng"/>
              <w:rPr>
                <w:szCs w:val="19"/>
              </w:rPr>
            </w:pPr>
            <w:r w:rsidRPr="00AC23C4">
              <w:rPr>
                <w:szCs w:val="19"/>
              </w:rPr>
              <w:t>if</w:t>
            </w:r>
          </w:p>
        </w:tc>
        <w:tc>
          <w:tcPr>
            <w:tcW w:w="1069" w:type="dxa"/>
            <w:shd w:val="clear" w:color="auto" w:fill="auto"/>
          </w:tcPr>
          <w:p w14:paraId="3BAD3A40" w14:textId="77777777" w:rsidR="00672641" w:rsidRPr="00AC23C4" w:rsidRDefault="00672641" w:rsidP="00672641">
            <w:pPr>
              <w:pStyle w:val="GlossEng"/>
              <w:rPr>
                <w:szCs w:val="19"/>
              </w:rPr>
            </w:pPr>
            <w:r w:rsidRPr="00AC23C4">
              <w:rPr>
                <w:szCs w:val="19"/>
              </w:rPr>
              <w:t>Niwerawar</w:t>
            </w:r>
          </w:p>
        </w:tc>
        <w:tc>
          <w:tcPr>
            <w:tcW w:w="869" w:type="dxa"/>
            <w:shd w:val="clear" w:color="auto" w:fill="auto"/>
          </w:tcPr>
          <w:p w14:paraId="7FA07B25" w14:textId="77777777" w:rsidR="00672641" w:rsidRPr="00AC23C4" w:rsidRDefault="00672641" w:rsidP="00672641">
            <w:pPr>
              <w:pStyle w:val="GlossEng"/>
              <w:rPr>
                <w:szCs w:val="19"/>
              </w:rPr>
            </w:pPr>
            <w:r w:rsidRPr="00AC23C4">
              <w:rPr>
                <w:szCs w:val="19"/>
              </w:rPr>
              <w:t>Aruswar</w:t>
            </w:r>
          </w:p>
        </w:tc>
        <w:tc>
          <w:tcPr>
            <w:tcW w:w="964" w:type="dxa"/>
            <w:shd w:val="clear" w:color="auto" w:fill="auto"/>
          </w:tcPr>
          <w:p w14:paraId="4AA128BC" w14:textId="77777777" w:rsidR="00672641" w:rsidRPr="00AC23C4" w:rsidRDefault="00672641" w:rsidP="00672641">
            <w:pPr>
              <w:pStyle w:val="GlossEng"/>
              <w:rPr>
                <w:szCs w:val="19"/>
              </w:rPr>
            </w:pPr>
            <w:r w:rsidRPr="00AC23C4">
              <w:rPr>
                <w:szCs w:val="19"/>
              </w:rPr>
              <w:t>very.soon</w:t>
            </w:r>
          </w:p>
        </w:tc>
        <w:tc>
          <w:tcPr>
            <w:tcW w:w="485" w:type="dxa"/>
            <w:shd w:val="clear" w:color="auto" w:fill="auto"/>
          </w:tcPr>
          <w:p w14:paraId="23A49C86" w14:textId="77777777" w:rsidR="00672641" w:rsidRPr="0099608C" w:rsidRDefault="00672641" w:rsidP="00672641">
            <w:pPr>
              <w:pStyle w:val="GlossEng"/>
              <w:rPr>
                <w:rStyle w:val="ChSmallCaps"/>
              </w:rPr>
            </w:pPr>
            <w:r w:rsidRPr="0099608C">
              <w:rPr>
                <w:rStyle w:val="ChSmallCaps"/>
              </w:rPr>
              <w:t>3sg</w:t>
            </w:r>
          </w:p>
        </w:tc>
        <w:tc>
          <w:tcPr>
            <w:tcW w:w="647" w:type="dxa"/>
            <w:shd w:val="clear" w:color="auto" w:fill="auto"/>
          </w:tcPr>
          <w:p w14:paraId="7D158D8D" w14:textId="77777777" w:rsidR="00672641" w:rsidRPr="00AC23C4" w:rsidRDefault="00672641" w:rsidP="00672641">
            <w:pPr>
              <w:pStyle w:val="GlossEng"/>
              <w:rPr>
                <w:szCs w:val="19"/>
              </w:rPr>
            </w:pPr>
            <w:r w:rsidRPr="00AC23C4">
              <w:rPr>
                <w:szCs w:val="19"/>
              </w:rPr>
              <w:t>rather</w:t>
            </w:r>
          </w:p>
        </w:tc>
        <w:tc>
          <w:tcPr>
            <w:tcW w:w="797" w:type="dxa"/>
            <w:shd w:val="clear" w:color="auto" w:fill="auto"/>
          </w:tcPr>
          <w:p w14:paraId="3EE4685D" w14:textId="77777777" w:rsidR="00672641" w:rsidRPr="00AC23C4" w:rsidRDefault="00672641" w:rsidP="00672641">
            <w:pPr>
              <w:pStyle w:val="GlossEng"/>
              <w:rPr>
                <w:szCs w:val="19"/>
              </w:rPr>
            </w:pPr>
            <w:r w:rsidRPr="00AC23C4">
              <w:rPr>
                <w:szCs w:val="19"/>
              </w:rPr>
              <w:t>be.slow</w:t>
            </w:r>
          </w:p>
        </w:tc>
        <w:tc>
          <w:tcPr>
            <w:tcW w:w="709" w:type="dxa"/>
            <w:shd w:val="clear" w:color="auto" w:fill="auto"/>
          </w:tcPr>
          <w:p w14:paraId="5B84814A" w14:textId="77777777" w:rsidR="00672641" w:rsidRPr="00AC23C4" w:rsidRDefault="00672641" w:rsidP="00672641">
            <w:pPr>
              <w:pStyle w:val="GlossEng"/>
              <w:rPr>
                <w:szCs w:val="19"/>
              </w:rPr>
            </w:pPr>
            <w:r w:rsidRPr="00AC23C4">
              <w:rPr>
                <w:szCs w:val="19"/>
              </w:rPr>
              <w:t>few</w:t>
            </w:r>
          </w:p>
        </w:tc>
      </w:tr>
    </w:tbl>
    <w:p w14:paraId="6ED7D755" w14:textId="385A60B9" w:rsidR="00672641" w:rsidRPr="00F13B30" w:rsidRDefault="00672641" w:rsidP="00AF7CAD">
      <w:pPr>
        <w:pStyle w:val="FreeTranslEng15pt"/>
      </w:pPr>
      <w:r w:rsidRPr="0090507A">
        <w:t xml:space="preserve">[About a </w:t>
      </w:r>
      <w:r>
        <w:t xml:space="preserve">street </w:t>
      </w:r>
      <w:r w:rsidRPr="0090507A">
        <w:t xml:space="preserve">construction project:] </w:t>
      </w:r>
      <w:r w:rsidR="00B7093A">
        <w:t>‘</w:t>
      </w:r>
      <w:r w:rsidRPr="0090507A">
        <w:t xml:space="preserve">as for (the area of) Niwerawar (and) Aruswar, (there) it (the bulldozer) will be somewhat </w:t>
      </w:r>
      <w:r w:rsidRPr="0090507A">
        <w:rPr>
          <w:rStyle w:val="ChBlueBold"/>
          <w:szCs w:val="19"/>
        </w:rPr>
        <w:t>slow</w:t>
      </w:r>
      <w:r w:rsidR="00B7093A">
        <w:t>’</w:t>
      </w:r>
      <w:r w:rsidRPr="0090507A">
        <w:t xml:space="preserve"> </w:t>
      </w:r>
      <w:r w:rsidRPr="00146C8C">
        <w:rPr>
          <w:rStyle w:val="ExampleSource"/>
        </w:rPr>
        <w:t>[081006-033-Cv.0051]</w:t>
      </w:r>
    </w:p>
    <w:p w14:paraId="696CC785" w14:textId="77777777" w:rsidR="00672641" w:rsidRDefault="00672641" w:rsidP="00672641">
      <w:pPr>
        <w:pStyle w:val="Heading4"/>
      </w:pPr>
      <w:bookmarkStart w:id="1280" w:name="_Ref346647621"/>
      <w:bookmarkStart w:id="1281" w:name="_Toc339537737"/>
      <w:r>
        <w:t>Variables of the communicative event</w:t>
      </w:r>
      <w:bookmarkEnd w:id="1280"/>
    </w:p>
    <w:p w14:paraId="0D2F2C09" w14:textId="6532F946" w:rsidR="00672641" w:rsidRDefault="00672641" w:rsidP="001E1BAF">
      <w:pPr>
        <w:pStyle w:val="Body0005after"/>
      </w:pPr>
      <w:r w:rsidRPr="0090507A">
        <w:t xml:space="preserve">To explore the issue of </w:t>
      </w:r>
      <w:r w:rsidR="000C1A46" w:rsidRPr="009D104A">
        <w:rPr>
          <w:rStyle w:val="ChSmallCapsItalBold"/>
        </w:rPr>
        <w:t>ter­</w:t>
      </w:r>
      <w:r w:rsidR="001E1BAF" w:rsidRPr="0090507A">
        <w:t>productivity</w:t>
      </w:r>
      <w:r w:rsidRPr="009848BA">
        <w:t xml:space="preserve"> </w:t>
      </w:r>
      <w:r w:rsidR="00C702AB">
        <w:t xml:space="preserve">in Papuan Malay </w:t>
      </w:r>
      <w:r w:rsidRPr="0090507A">
        <w:t xml:space="preserve">further, </w:t>
      </w:r>
      <w:r>
        <w:t xml:space="preserve">a domain analysis was conducted which focused on the variables of </w:t>
      </w:r>
      <w:r w:rsidR="00862171" w:rsidRPr="00862171">
        <w:t xml:space="preserve">speaker education levels, </w:t>
      </w:r>
      <w:r w:rsidR="00372B34">
        <w:t>topics,</w:t>
      </w:r>
      <w:r w:rsidR="00372B34" w:rsidRPr="00862171">
        <w:t xml:space="preserve"> </w:t>
      </w:r>
      <w:r>
        <w:t>and</w:t>
      </w:r>
      <w:r w:rsidR="00862171">
        <w:t xml:space="preserve"> </w:t>
      </w:r>
      <w:r>
        <w:t>role-relations</w:t>
      </w:r>
      <w:r>
        <w:rPr>
          <w:szCs w:val="20"/>
          <w:lang w:eastAsia="en-US"/>
        </w:rPr>
        <w:t xml:space="preserve"> (</w:t>
      </w:r>
      <w:r>
        <w:t xml:space="preserve">for details see </w:t>
      </w:r>
      <w:r w:rsidR="00B7093A">
        <w:t>‘</w:t>
      </w:r>
      <w:r>
        <w:t>Language external factors</w:t>
      </w:r>
      <w:r w:rsidR="00B7093A">
        <w:t>’</w:t>
      </w:r>
      <w:r>
        <w:t xml:space="preserve"> in §</w:t>
      </w:r>
      <w:r>
        <w:fldChar w:fldCharType="begin"/>
      </w:r>
      <w:r>
        <w:instrText xml:space="preserve"> REF _Ref341964824 \w \h </w:instrText>
      </w:r>
      <w:r>
        <w:fldChar w:fldCharType="separate"/>
      </w:r>
      <w:r w:rsidR="00154D81">
        <w:rPr>
          <w:cs/>
        </w:rPr>
        <w:t>‎</w:t>
      </w:r>
      <w:r w:rsidR="00154D81">
        <w:t>3.1.1</w:t>
      </w:r>
      <w:r>
        <w:fldChar w:fldCharType="end"/>
      </w:r>
      <w:r w:rsidR="001E1BAF">
        <w:t xml:space="preserve">, p. </w:t>
      </w:r>
      <w:r w:rsidR="001E1BAF">
        <w:fldChar w:fldCharType="begin"/>
      </w:r>
      <w:r w:rsidR="001E1BAF">
        <w:instrText xml:space="preserve"> PAGEREF _Ref346712254 \h </w:instrText>
      </w:r>
      <w:r w:rsidR="001E1BAF">
        <w:fldChar w:fldCharType="separate"/>
      </w:r>
      <w:r w:rsidR="00154D81">
        <w:rPr>
          <w:noProof/>
        </w:rPr>
        <w:t>118</w:t>
      </w:r>
      <w:r w:rsidR="001E1BAF">
        <w:fldChar w:fldCharType="end"/>
      </w:r>
      <w:r>
        <w:t>). In all</w:t>
      </w:r>
      <w:r w:rsidR="005A060E">
        <w:t>,</w:t>
      </w:r>
      <w:r>
        <w:t xml:space="preserve"> 43 </w:t>
      </w:r>
      <w:r w:rsidR="000C1A46" w:rsidRPr="009D104A">
        <w:rPr>
          <w:rStyle w:val="ChSmallCapsItalBold"/>
        </w:rPr>
        <w:t>ter­</w:t>
      </w:r>
      <w:r>
        <w:t>prefixed items, totaling 167 tokens, were examined:</w:t>
      </w:r>
    </w:p>
    <w:p w14:paraId="65B90C44" w14:textId="77777777" w:rsidR="00672641" w:rsidRDefault="00672641" w:rsidP="002A1DBD">
      <w:pPr>
        <w:pStyle w:val="I0Indented"/>
        <w:numPr>
          <w:ilvl w:val="0"/>
          <w:numId w:val="24"/>
        </w:numPr>
      </w:pPr>
      <w:r>
        <w:t>38 prefixed items d</w:t>
      </w:r>
      <w:r w:rsidRPr="0064319B">
        <w:t xml:space="preserve">erived </w:t>
      </w:r>
      <w:r>
        <w:t>from bi</w:t>
      </w:r>
      <w:r>
        <w:rPr>
          <w:szCs w:val="19"/>
        </w:rPr>
        <w:t>valent</w:t>
      </w:r>
      <w:r>
        <w:t xml:space="preserve"> verbal bases (153 tokens)</w:t>
      </w:r>
    </w:p>
    <w:p w14:paraId="071872FC" w14:textId="77777777" w:rsidR="00672641" w:rsidRDefault="00672641" w:rsidP="002A1DBD">
      <w:pPr>
        <w:pStyle w:val="I05I"/>
        <w:numPr>
          <w:ilvl w:val="0"/>
          <w:numId w:val="24"/>
        </w:numPr>
      </w:pPr>
      <w:r>
        <w:t xml:space="preserve">Five prefixed items derived from </w:t>
      </w:r>
      <w:r>
        <w:rPr>
          <w:szCs w:val="19"/>
        </w:rPr>
        <w:t>monovalent</w:t>
      </w:r>
      <w:r>
        <w:t xml:space="preserve"> verbal bases (14 tokens)</w:t>
      </w:r>
    </w:p>
    <w:p w14:paraId="4FFFDEB3" w14:textId="77777777" w:rsidR="001F2717" w:rsidRPr="0006177E" w:rsidRDefault="00672641" w:rsidP="00A70FAE">
      <w:pPr>
        <w:pStyle w:val="Body0000after"/>
      </w:pPr>
      <w:r>
        <w:t>For the 43 prefixed lexemes, most tokens (143/167 – 86</w:t>
      </w:r>
      <w:r w:rsidRPr="00635794">
        <w:t xml:space="preserve">%) can be </w:t>
      </w:r>
      <w:r>
        <w:t>accounted for</w:t>
      </w:r>
      <w:r w:rsidRPr="00635794">
        <w:t xml:space="preserve"> in terms of </w:t>
      </w:r>
      <w:r w:rsidR="006717F5" w:rsidRPr="00862171">
        <w:t>speaker education levels,</w:t>
      </w:r>
      <w:r w:rsidRPr="00862171">
        <w:t xml:space="preserve"> </w:t>
      </w:r>
      <w:r w:rsidR="00372B34">
        <w:t xml:space="preserve">topics, </w:t>
      </w:r>
      <w:r w:rsidRPr="00862171">
        <w:t>and/or role-relations</w:t>
      </w:r>
      <w:r>
        <w:t>. The remaining 24/167</w:t>
      </w:r>
      <w:r w:rsidRPr="00635794">
        <w:t xml:space="preserve"> </w:t>
      </w:r>
      <w:r>
        <w:t>tokens (14%)</w:t>
      </w:r>
      <w:r w:rsidR="00CD16A1">
        <w:t>, however,</w:t>
      </w:r>
      <w:r>
        <w:t xml:space="preserve"> cannot be explained in terms of these variables of the communicative event. These tokens occurred when less-educated speakers (</w:t>
      </w:r>
      <w:r w:rsidR="002938F4" w:rsidRPr="00DF62C5">
        <w:rPr>
          <w:rStyle w:val="ChSmallCaps"/>
        </w:rPr>
        <w:t>­</w:t>
      </w:r>
      <w:r w:rsidR="002938F4">
        <w:rPr>
          <w:rStyle w:val="ChSmallCaps"/>
        </w:rPr>
        <w:t>edc</w:t>
      </w:r>
      <w:r w:rsidRPr="005B5F4D">
        <w:rPr>
          <w:rStyle w:val="ChSmallCaps"/>
        </w:rPr>
        <w:t>-spk</w:t>
      </w:r>
      <w:r w:rsidRPr="00665BE0">
        <w:t xml:space="preserve">) conversed </w:t>
      </w:r>
      <w:r>
        <w:t xml:space="preserve">with </w:t>
      </w:r>
      <w:r w:rsidR="00CD16A1">
        <w:t>fellow-</w:t>
      </w:r>
      <w:r w:rsidR="004A7DCA">
        <w:t>Papuan</w:t>
      </w:r>
      <w:r w:rsidR="00CD16A1">
        <w:t>s</w:t>
      </w:r>
      <w:r w:rsidR="004A7DCA">
        <w:t xml:space="preserve"> </w:t>
      </w:r>
      <w:r w:rsidR="00562897">
        <w:t xml:space="preserve">of equally low </w:t>
      </w:r>
      <w:r w:rsidR="004A7DCA">
        <w:t>social</w:t>
      </w:r>
      <w:r w:rsidR="00DF62C5">
        <w:t xml:space="preserve"> standing </w:t>
      </w:r>
      <w:r w:rsidR="00562897">
        <w:t>(</w:t>
      </w:r>
      <w:r w:rsidR="00DF62C5" w:rsidRPr="00DF62C5">
        <w:rPr>
          <w:rStyle w:val="ChSmallCaps"/>
        </w:rPr>
        <w:t>­stat</w:t>
      </w:r>
      <w:r w:rsidR="00562897" w:rsidRPr="00562897">
        <w:t>)</w:t>
      </w:r>
      <w:r w:rsidR="004A7DCA">
        <w:t xml:space="preserve"> </w:t>
      </w:r>
      <w:r>
        <w:t xml:space="preserve">about </w:t>
      </w:r>
      <w:r w:rsidRPr="0099608C">
        <w:rPr>
          <w:rStyle w:val="ChSmallCaps"/>
        </w:rPr>
        <w:t>low</w:t>
      </w:r>
      <w:r>
        <w:t xml:space="preserve"> </w:t>
      </w:r>
      <w:r w:rsidRPr="00635794">
        <w:t>topics</w:t>
      </w:r>
      <w:r>
        <w:t>, that is, casual daily-life issues.</w:t>
      </w:r>
      <w:r w:rsidR="001037C4">
        <w:rPr>
          <w:rStyle w:val="FootnoteReference"/>
        </w:rPr>
        <w:footnoteReference w:id="113"/>
      </w:r>
      <w:r w:rsidR="004D6447">
        <w:t xml:space="preserve"> (See </w:t>
      </w:r>
      <w:r w:rsidR="004D6447">
        <w:fldChar w:fldCharType="begin"/>
      </w:r>
      <w:r w:rsidR="004D6447">
        <w:instrText xml:space="preserve"> REF _Ref346813643 \h </w:instrText>
      </w:r>
      <w:r w:rsidR="004D6447">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rsidR="004D6447">
        <w:fldChar w:fldCharType="end"/>
      </w:r>
      <w:r w:rsidR="004D6447">
        <w:t xml:space="preserve"> and</w:t>
      </w:r>
      <w:r w:rsidR="008645D7">
        <w:t xml:space="preserve"> </w:t>
      </w:r>
      <w:r w:rsidR="008645D7">
        <w:fldChar w:fldCharType="begin"/>
      </w:r>
      <w:r w:rsidR="008645D7">
        <w:instrText xml:space="preserve"> REF _Ref417128575 \h </w:instrText>
      </w:r>
      <w:r w:rsidR="008645D7">
        <w:fldChar w:fldCharType="separate"/>
      </w:r>
      <w:r w:rsidR="00154D81">
        <w:t xml:space="preserve">Figure </w:t>
      </w:r>
      <w:r w:rsidR="00154D81">
        <w:rPr>
          <w:noProof/>
          <w:cs/>
        </w:rPr>
        <w:t>‎</w:t>
      </w:r>
      <w:r w:rsidR="00154D81">
        <w:rPr>
          <w:noProof/>
        </w:rPr>
        <w:t>3</w:t>
      </w:r>
      <w:r w:rsidR="00154D81">
        <w:t>.</w:t>
      </w:r>
      <w:r w:rsidR="00154D81">
        <w:rPr>
          <w:noProof/>
        </w:rPr>
        <w:t>1</w:t>
      </w:r>
      <w:r w:rsidR="008645D7">
        <w:fldChar w:fldCharType="end"/>
      </w:r>
      <w:r w:rsidR="004D6447">
        <w:t>.)</w:t>
      </w:r>
    </w:p>
    <w:p w14:paraId="260F58DD" w14:textId="1DCC4901" w:rsidR="00672641" w:rsidRDefault="00672641" w:rsidP="001E1BAF">
      <w:pPr>
        <w:pStyle w:val="Body0500after"/>
      </w:pPr>
      <w:r w:rsidRPr="00A27642">
        <w:t>If</w:t>
      </w:r>
      <w:r>
        <w:t xml:space="preserve"> </w:t>
      </w:r>
      <w:r w:rsidRPr="00A27642">
        <w:t xml:space="preserve">the </w:t>
      </w:r>
      <w:r>
        <w:t xml:space="preserve">prefixed </w:t>
      </w:r>
      <w:r w:rsidRPr="00A27642">
        <w:t>items</w:t>
      </w:r>
      <w:r>
        <w:t xml:space="preserve"> </w:t>
      </w:r>
      <w:r w:rsidRPr="00A27642">
        <w:t xml:space="preserve">were the result of a productive </w:t>
      </w:r>
      <w:r>
        <w:t xml:space="preserve">affixation </w:t>
      </w:r>
      <w:r w:rsidRPr="00A27642">
        <w:t xml:space="preserve">process, one would expect </w:t>
      </w:r>
      <w:r>
        <w:t xml:space="preserve">the </w:t>
      </w:r>
      <w:r w:rsidRPr="00A27642">
        <w:t xml:space="preserve">percentage </w:t>
      </w:r>
      <w:r>
        <w:t xml:space="preserve">of tokens that cannot be explained in terms of </w:t>
      </w:r>
      <w:r w:rsidR="00862171" w:rsidRPr="00862171">
        <w:t xml:space="preserve">speaker education levels, </w:t>
      </w:r>
      <w:r w:rsidR="00C07CFC">
        <w:t xml:space="preserve">topics, </w:t>
      </w:r>
      <w:r w:rsidR="00862171" w:rsidRPr="00862171">
        <w:t>and/or role-relations</w:t>
      </w:r>
      <w:r>
        <w:t xml:space="preserve"> to be much higher than 14%. Instead, most tokens (86%) </w:t>
      </w:r>
      <w:r w:rsidR="00061451">
        <w:t xml:space="preserve">seem </w:t>
      </w:r>
      <w:r>
        <w:t xml:space="preserve">to be conditioned by these variables of the communicative event. These findings do not support the conclusion that the respective lexemes result from a productive affixation process. Instead, they </w:t>
      </w:r>
      <w:r w:rsidR="00061451">
        <w:t xml:space="preserve">appear </w:t>
      </w:r>
      <w:r>
        <w:t>to be code-switches with Indonesian.</w:t>
      </w:r>
    </w:p>
    <w:p w14:paraId="35D0D5FA" w14:textId="0E5701EE" w:rsidR="009B4BD4" w:rsidRDefault="009B4BD4" w:rsidP="001E1BAF">
      <w:pPr>
        <w:pStyle w:val="Body0505after"/>
      </w:pPr>
      <w:r>
        <w:lastRenderedPageBreak/>
        <w:fldChar w:fldCharType="begin"/>
      </w:r>
      <w:r>
        <w:instrText xml:space="preserve"> REF _Ref346813643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fldChar w:fldCharType="end"/>
      </w:r>
      <w:r>
        <w:t xml:space="preserve"> and </w:t>
      </w:r>
      <w:r w:rsidR="008645D7">
        <w:fldChar w:fldCharType="begin"/>
      </w:r>
      <w:r w:rsidR="008645D7">
        <w:instrText xml:space="preserve"> REF _Ref417128575 \h </w:instrText>
      </w:r>
      <w:r w:rsidR="008645D7">
        <w:fldChar w:fldCharType="separate"/>
      </w:r>
      <w:r w:rsidR="00154D81">
        <w:t xml:space="preserve">Figure </w:t>
      </w:r>
      <w:r w:rsidR="00154D81">
        <w:rPr>
          <w:noProof/>
          <w:cs/>
        </w:rPr>
        <w:t>‎</w:t>
      </w:r>
      <w:r w:rsidR="00154D81">
        <w:rPr>
          <w:noProof/>
        </w:rPr>
        <w:t>3</w:t>
      </w:r>
      <w:r w:rsidR="00154D81">
        <w:t>.</w:t>
      </w:r>
      <w:r w:rsidR="00154D81">
        <w:rPr>
          <w:noProof/>
        </w:rPr>
        <w:t>1</w:t>
      </w:r>
      <w:r w:rsidR="008645D7">
        <w:fldChar w:fldCharType="end"/>
      </w:r>
      <w:r>
        <w:t xml:space="preserve"> (p.</w:t>
      </w:r>
      <w:r w:rsidR="00CD0D9F">
        <w:t xml:space="preserve"> </w:t>
      </w:r>
      <w:r w:rsidR="00CD0D9F">
        <w:fldChar w:fldCharType="begin"/>
      </w:r>
      <w:r w:rsidR="00CD0D9F">
        <w:instrText xml:space="preserve"> PAGEREF _Ref439952307 \h </w:instrText>
      </w:r>
      <w:r w:rsidR="00CD0D9F">
        <w:fldChar w:fldCharType="separate"/>
      </w:r>
      <w:r w:rsidR="00154D81">
        <w:rPr>
          <w:noProof/>
        </w:rPr>
        <w:t>126</w:t>
      </w:r>
      <w:r w:rsidR="00CD0D9F">
        <w:fldChar w:fldCharType="end"/>
      </w:r>
      <w:r w:rsidR="00CD0D9F">
        <w:t>, p.</w:t>
      </w:r>
      <w:r w:rsidR="001E1BAF">
        <w:t xml:space="preserve"> </w:t>
      </w:r>
      <w:r w:rsidR="001E1BAF">
        <w:fldChar w:fldCharType="begin"/>
      </w:r>
      <w:r w:rsidR="001E1BAF">
        <w:instrText xml:space="preserve"> PAGEREF _Ref438910494 \h </w:instrText>
      </w:r>
      <w:r w:rsidR="001E1BAF">
        <w:fldChar w:fldCharType="separate"/>
      </w:r>
      <w:r w:rsidR="00154D81">
        <w:rPr>
          <w:noProof/>
        </w:rPr>
        <w:t>128</w:t>
      </w:r>
      <w:r w:rsidR="001E1BAF">
        <w:fldChar w:fldCharType="end"/>
      </w:r>
      <w:r>
        <w:t xml:space="preserve">) present the token frequencies </w:t>
      </w:r>
      <w:r>
        <w:rPr>
          <w:szCs w:val="19"/>
        </w:rPr>
        <w:t xml:space="preserve">for </w:t>
      </w:r>
      <w:r w:rsidRPr="009D104A">
        <w:rPr>
          <w:rStyle w:val="ChSmallCapsItalBold"/>
        </w:rPr>
        <w:t>ter­</w:t>
      </w:r>
      <w:r>
        <w:rPr>
          <w:szCs w:val="19"/>
        </w:rPr>
        <w:t>prefixed lexemes</w:t>
      </w:r>
      <w:r w:rsidRPr="0090507A">
        <w:t xml:space="preserve"> </w:t>
      </w:r>
      <w:r>
        <w:t>by speakers and topics/interlocutors</w:t>
      </w:r>
      <w:r w:rsidRPr="000274CE">
        <w:t xml:space="preserve">. </w:t>
      </w:r>
      <w:r>
        <w:t xml:space="preserve">Before discussing the data in more detail, the layouts of </w:t>
      </w:r>
      <w:r>
        <w:fldChar w:fldCharType="begin"/>
      </w:r>
      <w:r>
        <w:instrText xml:space="preserve"> REF _Ref346813643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fldChar w:fldCharType="end"/>
      </w:r>
      <w:r>
        <w:t xml:space="preserve"> and </w:t>
      </w:r>
      <w:r w:rsidR="008645D7">
        <w:fldChar w:fldCharType="begin"/>
      </w:r>
      <w:r w:rsidR="008645D7">
        <w:instrText xml:space="preserve"> REF _Ref417128575 \h </w:instrText>
      </w:r>
      <w:r w:rsidR="008645D7">
        <w:fldChar w:fldCharType="separate"/>
      </w:r>
      <w:r w:rsidR="00154D81">
        <w:t xml:space="preserve">Figure </w:t>
      </w:r>
      <w:r w:rsidR="00154D81">
        <w:rPr>
          <w:noProof/>
          <w:cs/>
        </w:rPr>
        <w:t>‎</w:t>
      </w:r>
      <w:r w:rsidR="00154D81">
        <w:rPr>
          <w:noProof/>
        </w:rPr>
        <w:t>3</w:t>
      </w:r>
      <w:r w:rsidR="00154D81">
        <w:t>.</w:t>
      </w:r>
      <w:r w:rsidR="00154D81">
        <w:rPr>
          <w:noProof/>
        </w:rPr>
        <w:t>1</w:t>
      </w:r>
      <w:r w:rsidR="008645D7">
        <w:fldChar w:fldCharType="end"/>
      </w:r>
      <w:r>
        <w:t xml:space="preserve"> are explained.</w:t>
      </w:r>
    </w:p>
    <w:p w14:paraId="27AD9A6F" w14:textId="77777777" w:rsidR="00672641" w:rsidRDefault="00672641" w:rsidP="00672641">
      <w:pPr>
        <w:pStyle w:val="Caption"/>
      </w:pPr>
      <w:bookmarkStart w:id="1282" w:name="_Ref346813643"/>
      <w:bookmarkStart w:id="1283" w:name="_Ref439952307"/>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5</w:t>
      </w:r>
      <w:r w:rsidR="00F207A1">
        <w:rPr>
          <w:szCs w:val="19"/>
        </w:rPr>
        <w:fldChar w:fldCharType="end"/>
      </w:r>
      <w:bookmarkEnd w:id="1282"/>
      <w:r w:rsidRPr="0090507A">
        <w:rPr>
          <w:szCs w:val="19"/>
        </w:rPr>
        <w:t>:</w:t>
      </w:r>
      <w:r w:rsidRPr="0090507A">
        <w:rPr>
          <w:szCs w:val="19"/>
        </w:rPr>
        <w:tab/>
      </w:r>
      <w:r>
        <w:rPr>
          <w:szCs w:val="19"/>
        </w:rPr>
        <w:t xml:space="preserve">Token frequencies for </w:t>
      </w:r>
      <w:r w:rsidR="000C1A46" w:rsidRPr="009D104A">
        <w:rPr>
          <w:rStyle w:val="ChSmallCapsItalBold"/>
        </w:rPr>
        <w:t>ter­</w:t>
      </w:r>
      <w:r>
        <w:rPr>
          <w:szCs w:val="19"/>
        </w:rPr>
        <w:t>prefixed lexemes</w:t>
      </w:r>
      <w:r w:rsidRPr="0090507A">
        <w:t xml:space="preserve"> </w:t>
      </w:r>
      <w:r>
        <w:t xml:space="preserve">with bi- and </w:t>
      </w:r>
      <w:r>
        <w:rPr>
          <w:szCs w:val="19"/>
        </w:rPr>
        <w:t>monovalent</w:t>
      </w:r>
      <w:r>
        <w:t xml:space="preserve"> </w:t>
      </w:r>
      <w:r w:rsidRPr="0090507A">
        <w:t>verbal bases</w:t>
      </w:r>
      <w:r>
        <w:t xml:space="preserve"> by speakers</w:t>
      </w:r>
      <w:r w:rsidR="00E750B9">
        <w:t>,</w:t>
      </w:r>
      <w:r>
        <w:t xml:space="preserve"> topics</w:t>
      </w:r>
      <w:r w:rsidR="00E750B9">
        <w:t xml:space="preserve">, and </w:t>
      </w:r>
      <w:r>
        <w:t>interlocutors (43 items)</w:t>
      </w:r>
      <w:bookmarkEnd w:id="1283"/>
    </w:p>
    <w:tbl>
      <w:tblPr>
        <w:tblW w:w="669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21"/>
        <w:gridCol w:w="652"/>
        <w:gridCol w:w="652"/>
        <w:gridCol w:w="652"/>
        <w:gridCol w:w="652"/>
        <w:gridCol w:w="735"/>
        <w:gridCol w:w="735"/>
        <w:gridCol w:w="767"/>
        <w:gridCol w:w="822"/>
        <w:gridCol w:w="6"/>
      </w:tblGrid>
      <w:tr w:rsidR="00AC23C4" w:rsidRPr="00E607C7" w14:paraId="25AA8578" w14:textId="77777777" w:rsidTr="00E50FFF">
        <w:trPr>
          <w:gridAfter w:val="1"/>
          <w:wAfter w:w="6" w:type="dxa"/>
          <w:tblHeader/>
        </w:trPr>
        <w:tc>
          <w:tcPr>
            <w:tcW w:w="1021" w:type="dxa"/>
            <w:tcBorders>
              <w:top w:val="single" w:sz="4" w:space="0" w:color="auto"/>
              <w:left w:val="nil"/>
              <w:bottom w:val="single" w:sz="4" w:space="0" w:color="auto"/>
              <w:right w:val="nil"/>
            </w:tcBorders>
            <w:shd w:val="clear" w:color="auto" w:fill="auto"/>
            <w:noWrap/>
          </w:tcPr>
          <w:p w14:paraId="4A0A5A28" w14:textId="77777777" w:rsidR="00672641" w:rsidRPr="00E607C7" w:rsidRDefault="00672641" w:rsidP="00672641">
            <w:pPr>
              <w:pStyle w:val="TableHd"/>
            </w:pPr>
          </w:p>
        </w:tc>
        <w:tc>
          <w:tcPr>
            <w:tcW w:w="2608" w:type="dxa"/>
            <w:gridSpan w:val="4"/>
            <w:tcBorders>
              <w:top w:val="single" w:sz="4" w:space="0" w:color="auto"/>
              <w:left w:val="nil"/>
              <w:bottom w:val="single" w:sz="4" w:space="0" w:color="auto"/>
              <w:right w:val="single" w:sz="4" w:space="0" w:color="auto"/>
            </w:tcBorders>
            <w:shd w:val="clear" w:color="auto" w:fill="auto"/>
            <w:noWrap/>
          </w:tcPr>
          <w:p w14:paraId="0A319577" w14:textId="77777777" w:rsidR="00672641" w:rsidRPr="00E607C7" w:rsidRDefault="00672641" w:rsidP="00672641">
            <w:pPr>
              <w:pStyle w:val="TableHd"/>
            </w:pPr>
            <w:r w:rsidRPr="00E607C7">
              <w:t>Top</w:t>
            </w:r>
            <w:r>
              <w:t>ics (</w:t>
            </w:r>
            <w:r w:rsidRPr="0099608C">
              <w:rPr>
                <w:rStyle w:val="ChSmallCaps"/>
              </w:rPr>
              <w:t>top</w:t>
            </w:r>
            <w:r>
              <w:t>)</w:t>
            </w:r>
          </w:p>
        </w:tc>
        <w:tc>
          <w:tcPr>
            <w:tcW w:w="2237" w:type="dxa"/>
            <w:gridSpan w:val="3"/>
            <w:tcBorders>
              <w:top w:val="single" w:sz="4" w:space="0" w:color="auto"/>
              <w:left w:val="single" w:sz="4" w:space="0" w:color="auto"/>
              <w:bottom w:val="single" w:sz="4" w:space="0" w:color="auto"/>
              <w:right w:val="single" w:sz="4" w:space="0" w:color="auto"/>
            </w:tcBorders>
            <w:shd w:val="clear" w:color="auto" w:fill="auto"/>
            <w:noWrap/>
          </w:tcPr>
          <w:p w14:paraId="2B3F9D0C" w14:textId="77777777" w:rsidR="00672641" w:rsidRPr="00E607C7" w:rsidRDefault="00672641" w:rsidP="00672641">
            <w:pPr>
              <w:pStyle w:val="TableHd"/>
            </w:pPr>
            <w:r>
              <w:t>Interlocutors (</w:t>
            </w:r>
            <w:r w:rsidRPr="0099608C">
              <w:rPr>
                <w:rStyle w:val="ChSmallCaps"/>
              </w:rPr>
              <w:t>ilct</w:t>
            </w:r>
            <w:r>
              <w:t>)</w:t>
            </w:r>
          </w:p>
        </w:tc>
        <w:tc>
          <w:tcPr>
            <w:tcW w:w="822" w:type="dxa"/>
            <w:tcBorders>
              <w:top w:val="single" w:sz="4" w:space="0" w:color="auto"/>
              <w:left w:val="single" w:sz="4" w:space="0" w:color="auto"/>
              <w:bottom w:val="single" w:sz="4" w:space="0" w:color="auto"/>
              <w:right w:val="nil"/>
            </w:tcBorders>
            <w:shd w:val="clear" w:color="auto" w:fill="auto"/>
            <w:noWrap/>
          </w:tcPr>
          <w:p w14:paraId="42788C48" w14:textId="77777777" w:rsidR="00672641" w:rsidRPr="00E607C7" w:rsidRDefault="00672641" w:rsidP="00672641">
            <w:pPr>
              <w:pStyle w:val="TableHd"/>
            </w:pPr>
            <w:r>
              <w:t>Tokens</w:t>
            </w:r>
          </w:p>
        </w:tc>
      </w:tr>
      <w:tr w:rsidR="00672641" w:rsidRPr="00E607C7" w14:paraId="3587811C" w14:textId="77777777" w:rsidTr="00E50FFF">
        <w:tc>
          <w:tcPr>
            <w:tcW w:w="6694" w:type="dxa"/>
            <w:gridSpan w:val="10"/>
            <w:tcBorders>
              <w:top w:val="single" w:sz="4" w:space="0" w:color="auto"/>
              <w:left w:val="nil"/>
              <w:bottom w:val="single" w:sz="4" w:space="0" w:color="auto"/>
              <w:right w:val="nil"/>
            </w:tcBorders>
            <w:shd w:val="clear" w:color="auto" w:fill="auto"/>
            <w:noWrap/>
          </w:tcPr>
          <w:p w14:paraId="19CF01DF" w14:textId="77777777" w:rsidR="00672641" w:rsidRDefault="00672641" w:rsidP="00672641">
            <w:pPr>
              <w:pStyle w:val="TableCell3-2"/>
            </w:pPr>
            <w:r w:rsidRPr="00AC23C4">
              <w:rPr>
                <w:szCs w:val="19"/>
              </w:rPr>
              <w:t>Prefixed lexemes</w:t>
            </w:r>
            <w:r w:rsidRPr="0090507A">
              <w:t xml:space="preserve"> </w:t>
            </w:r>
            <w:r>
              <w:t>with bi</w:t>
            </w:r>
            <w:r w:rsidRPr="00AC23C4">
              <w:rPr>
                <w:szCs w:val="19"/>
              </w:rPr>
              <w:t>valent</w:t>
            </w:r>
            <w:r>
              <w:t xml:space="preserve"> bases (38 items)</w:t>
            </w:r>
          </w:p>
        </w:tc>
      </w:tr>
      <w:tr w:rsidR="00AC23C4" w:rsidRPr="00C62DE1" w14:paraId="14AFAB92" w14:textId="77777777" w:rsidTr="00E50FFF">
        <w:trPr>
          <w:gridAfter w:val="1"/>
          <w:wAfter w:w="6" w:type="dxa"/>
        </w:trPr>
        <w:tc>
          <w:tcPr>
            <w:tcW w:w="1021" w:type="dxa"/>
            <w:tcBorders>
              <w:top w:val="single" w:sz="4" w:space="0" w:color="auto"/>
              <w:left w:val="nil"/>
              <w:bottom w:val="nil"/>
              <w:right w:val="single" w:sz="4" w:space="0" w:color="auto"/>
            </w:tcBorders>
            <w:shd w:val="clear" w:color="auto" w:fill="auto"/>
            <w:noWrap/>
          </w:tcPr>
          <w:p w14:paraId="2A70D262" w14:textId="77777777" w:rsidR="00672641" w:rsidRPr="00C62DE1" w:rsidRDefault="00672641" w:rsidP="00672641">
            <w:pPr>
              <w:pStyle w:val="TableCell2-0Center"/>
            </w:pPr>
          </w:p>
        </w:tc>
        <w:tc>
          <w:tcPr>
            <w:tcW w:w="652" w:type="dxa"/>
            <w:tcBorders>
              <w:top w:val="single" w:sz="4" w:space="0" w:color="auto"/>
              <w:left w:val="single" w:sz="4" w:space="0" w:color="auto"/>
              <w:bottom w:val="nil"/>
            </w:tcBorders>
            <w:shd w:val="clear" w:color="auto" w:fill="auto"/>
            <w:noWrap/>
          </w:tcPr>
          <w:p w14:paraId="4543D0D1" w14:textId="77777777" w:rsidR="00672641" w:rsidRPr="0099608C" w:rsidRDefault="00672641" w:rsidP="00672641">
            <w:pPr>
              <w:pStyle w:val="TableCell2-0Center"/>
              <w:rPr>
                <w:rStyle w:val="ChSmallCaps"/>
              </w:rPr>
            </w:pPr>
            <w:r w:rsidRPr="0099608C">
              <w:rPr>
                <w:rStyle w:val="ChSmallCaps"/>
              </w:rPr>
              <w:t>pol</w:t>
            </w:r>
          </w:p>
        </w:tc>
        <w:tc>
          <w:tcPr>
            <w:tcW w:w="652" w:type="dxa"/>
            <w:tcBorders>
              <w:top w:val="single" w:sz="4" w:space="0" w:color="auto"/>
              <w:bottom w:val="nil"/>
            </w:tcBorders>
            <w:shd w:val="clear" w:color="auto" w:fill="auto"/>
            <w:noWrap/>
          </w:tcPr>
          <w:p w14:paraId="55AECC3F" w14:textId="77777777" w:rsidR="00672641" w:rsidRPr="0099608C" w:rsidRDefault="00672641" w:rsidP="00672641">
            <w:pPr>
              <w:pStyle w:val="TableCell2-0Center"/>
              <w:rPr>
                <w:rStyle w:val="ChSmallCaps"/>
              </w:rPr>
            </w:pPr>
            <w:r w:rsidRPr="0099608C">
              <w:rPr>
                <w:rStyle w:val="ChSmallCaps"/>
              </w:rPr>
              <w:t>edc</w:t>
            </w:r>
          </w:p>
        </w:tc>
        <w:tc>
          <w:tcPr>
            <w:tcW w:w="652" w:type="dxa"/>
            <w:tcBorders>
              <w:top w:val="single" w:sz="4" w:space="0" w:color="auto"/>
              <w:bottom w:val="nil"/>
            </w:tcBorders>
            <w:shd w:val="clear" w:color="auto" w:fill="auto"/>
            <w:noWrap/>
          </w:tcPr>
          <w:p w14:paraId="2DDE836D" w14:textId="77777777" w:rsidR="00672641" w:rsidRPr="0099608C" w:rsidRDefault="00672641"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4C64ADB6" w14:textId="77777777" w:rsidR="00672641" w:rsidRPr="0099608C" w:rsidRDefault="00862CA0" w:rsidP="00862CA0">
            <w:pPr>
              <w:pStyle w:val="TableCell2-0Center"/>
              <w:rPr>
                <w:rStyle w:val="ChSmallCaps"/>
              </w:rPr>
            </w:pPr>
            <w:r>
              <w:rPr>
                <w:rStyle w:val="ChSmallCaps"/>
              </w:rPr>
              <w:t>l.t.</w:t>
            </w:r>
          </w:p>
        </w:tc>
        <w:tc>
          <w:tcPr>
            <w:tcW w:w="735" w:type="dxa"/>
            <w:tcBorders>
              <w:top w:val="single" w:sz="4" w:space="0" w:color="auto"/>
              <w:left w:val="single" w:sz="4" w:space="0" w:color="auto"/>
              <w:bottom w:val="nil"/>
            </w:tcBorders>
            <w:shd w:val="clear" w:color="auto" w:fill="auto"/>
            <w:noWrap/>
          </w:tcPr>
          <w:p w14:paraId="4D68F309" w14:textId="77777777" w:rsidR="00672641" w:rsidRPr="0099608C" w:rsidRDefault="00647D1C" w:rsidP="00672641">
            <w:pPr>
              <w:pStyle w:val="TableCell2-0Center"/>
              <w:rPr>
                <w:rStyle w:val="ChSmallCaps"/>
              </w:rPr>
            </w:pPr>
            <w:r>
              <w:rPr>
                <w:rStyle w:val="ChSmallCaps"/>
              </w:rPr>
              <w:t>+stat</w:t>
            </w:r>
          </w:p>
        </w:tc>
        <w:tc>
          <w:tcPr>
            <w:tcW w:w="735" w:type="dxa"/>
            <w:tcBorders>
              <w:top w:val="single" w:sz="4" w:space="0" w:color="auto"/>
              <w:bottom w:val="nil"/>
            </w:tcBorders>
            <w:shd w:val="clear" w:color="auto" w:fill="auto"/>
            <w:noWrap/>
          </w:tcPr>
          <w:p w14:paraId="4E408AE4" w14:textId="77777777" w:rsidR="00672641" w:rsidRPr="009E4EAE" w:rsidRDefault="00DF62C5" w:rsidP="00672641">
            <w:pPr>
              <w:pStyle w:val="TableCell2-0Center"/>
              <w:rPr>
                <w:rStyle w:val="ChSmallCaps"/>
              </w:rPr>
            </w:pPr>
            <w:r w:rsidRPr="00DF62C5">
              <w:rPr>
                <w:rStyle w:val="ChSmallCaps"/>
              </w:rPr>
              <w:t>­stat</w:t>
            </w:r>
          </w:p>
        </w:tc>
        <w:tc>
          <w:tcPr>
            <w:tcW w:w="767" w:type="dxa"/>
            <w:tcBorders>
              <w:top w:val="single" w:sz="4" w:space="0" w:color="auto"/>
              <w:bottom w:val="nil"/>
              <w:right w:val="single" w:sz="4" w:space="0" w:color="auto"/>
            </w:tcBorders>
            <w:shd w:val="clear" w:color="auto" w:fill="auto"/>
            <w:noWrap/>
          </w:tcPr>
          <w:p w14:paraId="1D1D38E1" w14:textId="77777777" w:rsidR="00672641" w:rsidRPr="0099608C" w:rsidRDefault="00672641" w:rsidP="00672641">
            <w:pPr>
              <w:pStyle w:val="TableCell2-0Center"/>
              <w:rPr>
                <w:rStyle w:val="ChSmallCaps"/>
              </w:rPr>
            </w:pPr>
            <w:r w:rsidRPr="0099608C">
              <w:rPr>
                <w:rStyle w:val="ChSmallCaps"/>
              </w:rPr>
              <w:t>outsd</w:t>
            </w:r>
          </w:p>
        </w:tc>
        <w:tc>
          <w:tcPr>
            <w:tcW w:w="822" w:type="dxa"/>
            <w:tcBorders>
              <w:top w:val="single" w:sz="4" w:space="0" w:color="auto"/>
              <w:left w:val="single" w:sz="4" w:space="0" w:color="auto"/>
              <w:bottom w:val="nil"/>
              <w:right w:val="nil"/>
            </w:tcBorders>
            <w:shd w:val="clear" w:color="auto" w:fill="auto"/>
            <w:noWrap/>
          </w:tcPr>
          <w:p w14:paraId="051BC05F" w14:textId="77777777" w:rsidR="00672641" w:rsidRPr="00C62DE1" w:rsidRDefault="00672641" w:rsidP="00672641">
            <w:pPr>
              <w:pStyle w:val="TableCell2-0Center"/>
            </w:pPr>
            <w:r w:rsidRPr="00C62DE1">
              <w:t>Total</w:t>
            </w:r>
          </w:p>
        </w:tc>
      </w:tr>
      <w:tr w:rsidR="00AC23C4" w:rsidRPr="00E607C7" w14:paraId="6D221D3E" w14:textId="77777777" w:rsidTr="00E50FFF">
        <w:trPr>
          <w:gridAfter w:val="1"/>
          <w:wAfter w:w="6" w:type="dxa"/>
        </w:trPr>
        <w:tc>
          <w:tcPr>
            <w:tcW w:w="1021" w:type="dxa"/>
            <w:tcBorders>
              <w:top w:val="nil"/>
              <w:left w:val="nil"/>
              <w:bottom w:val="nil"/>
              <w:right w:val="single" w:sz="4" w:space="0" w:color="auto"/>
            </w:tcBorders>
            <w:shd w:val="clear" w:color="auto" w:fill="auto"/>
            <w:noWrap/>
          </w:tcPr>
          <w:p w14:paraId="3255B637" w14:textId="77777777" w:rsidR="00672641" w:rsidRPr="0099608C" w:rsidRDefault="00672641" w:rsidP="00672641">
            <w:pPr>
              <w:pStyle w:val="TableCell2-0"/>
              <w:rPr>
                <w:rStyle w:val="ChSmallCaps"/>
              </w:rPr>
            </w:pPr>
            <w:r w:rsidRPr="0099608C">
              <w:rPr>
                <w:rStyle w:val="ChSmallCaps"/>
              </w:rPr>
              <w:t>+edc-spk</w:t>
            </w:r>
          </w:p>
        </w:tc>
        <w:tc>
          <w:tcPr>
            <w:tcW w:w="652" w:type="dxa"/>
            <w:tcBorders>
              <w:top w:val="nil"/>
              <w:left w:val="single" w:sz="4" w:space="0" w:color="auto"/>
              <w:bottom w:val="nil"/>
            </w:tcBorders>
            <w:shd w:val="clear" w:color="auto" w:fill="auto"/>
            <w:noWrap/>
          </w:tcPr>
          <w:p w14:paraId="1D3C1BF9" w14:textId="77777777" w:rsidR="00672641" w:rsidRPr="003117F4" w:rsidRDefault="00672641" w:rsidP="00AC23C4">
            <w:pPr>
              <w:pStyle w:val="TableCell2-0"/>
              <w:ind w:right="57"/>
              <w:jc w:val="right"/>
            </w:pPr>
            <w:r>
              <w:t>6</w:t>
            </w:r>
          </w:p>
        </w:tc>
        <w:tc>
          <w:tcPr>
            <w:tcW w:w="652" w:type="dxa"/>
            <w:tcBorders>
              <w:top w:val="nil"/>
              <w:bottom w:val="nil"/>
            </w:tcBorders>
            <w:shd w:val="clear" w:color="auto" w:fill="auto"/>
            <w:noWrap/>
          </w:tcPr>
          <w:p w14:paraId="2609D795" w14:textId="77777777" w:rsidR="00672641" w:rsidRPr="003117F4" w:rsidRDefault="00672641" w:rsidP="00AC23C4">
            <w:pPr>
              <w:pStyle w:val="TableCell2-0"/>
              <w:ind w:right="57"/>
              <w:jc w:val="right"/>
            </w:pPr>
            <w:r>
              <w:t>10</w:t>
            </w:r>
          </w:p>
        </w:tc>
        <w:tc>
          <w:tcPr>
            <w:tcW w:w="652" w:type="dxa"/>
            <w:tcBorders>
              <w:top w:val="nil"/>
              <w:bottom w:val="nil"/>
            </w:tcBorders>
            <w:shd w:val="clear" w:color="auto" w:fill="auto"/>
            <w:noWrap/>
          </w:tcPr>
          <w:p w14:paraId="62A0247A" w14:textId="77777777" w:rsidR="00672641" w:rsidRPr="003117F4" w:rsidRDefault="00672641" w:rsidP="00AC23C4">
            <w:pPr>
              <w:pStyle w:val="TableCell2-0"/>
              <w:ind w:right="57"/>
              <w:jc w:val="right"/>
            </w:pPr>
            <w:r>
              <w:t>10</w:t>
            </w:r>
          </w:p>
        </w:tc>
        <w:tc>
          <w:tcPr>
            <w:tcW w:w="652" w:type="dxa"/>
            <w:tcBorders>
              <w:top w:val="nil"/>
              <w:bottom w:val="nil"/>
              <w:right w:val="single" w:sz="4" w:space="0" w:color="auto"/>
            </w:tcBorders>
            <w:shd w:val="clear" w:color="auto" w:fill="auto"/>
            <w:noWrap/>
          </w:tcPr>
          <w:p w14:paraId="34A442C0" w14:textId="77777777" w:rsidR="00672641" w:rsidRPr="003117F4" w:rsidRDefault="00672641" w:rsidP="00AC23C4">
            <w:pPr>
              <w:pStyle w:val="TableCell2-0"/>
              <w:ind w:right="57"/>
              <w:jc w:val="right"/>
            </w:pPr>
            <w:r>
              <w:t>15</w:t>
            </w:r>
          </w:p>
        </w:tc>
        <w:tc>
          <w:tcPr>
            <w:tcW w:w="735" w:type="dxa"/>
            <w:tcBorders>
              <w:top w:val="nil"/>
              <w:left w:val="single" w:sz="4" w:space="0" w:color="auto"/>
              <w:bottom w:val="nil"/>
            </w:tcBorders>
            <w:shd w:val="clear" w:color="auto" w:fill="auto"/>
            <w:noWrap/>
          </w:tcPr>
          <w:p w14:paraId="1CA17ED8" w14:textId="77777777" w:rsidR="00672641" w:rsidRPr="003117F4" w:rsidRDefault="00672641" w:rsidP="00AC23C4">
            <w:pPr>
              <w:pStyle w:val="TableCell2-0"/>
              <w:ind w:right="57"/>
              <w:jc w:val="right"/>
            </w:pPr>
            <w:r>
              <w:t>---</w:t>
            </w:r>
          </w:p>
        </w:tc>
        <w:tc>
          <w:tcPr>
            <w:tcW w:w="735" w:type="dxa"/>
            <w:tcBorders>
              <w:top w:val="nil"/>
              <w:bottom w:val="nil"/>
            </w:tcBorders>
            <w:shd w:val="clear" w:color="auto" w:fill="auto"/>
            <w:noWrap/>
          </w:tcPr>
          <w:p w14:paraId="7A8BD5B2" w14:textId="77777777" w:rsidR="00672641" w:rsidRPr="003117F4" w:rsidRDefault="00672641" w:rsidP="00AC23C4">
            <w:pPr>
              <w:pStyle w:val="TableCell2-0"/>
              <w:ind w:right="57"/>
              <w:jc w:val="right"/>
            </w:pPr>
            <w:r>
              <w:t>---</w:t>
            </w:r>
          </w:p>
        </w:tc>
        <w:tc>
          <w:tcPr>
            <w:tcW w:w="767" w:type="dxa"/>
            <w:tcBorders>
              <w:top w:val="nil"/>
              <w:bottom w:val="nil"/>
              <w:right w:val="single" w:sz="4" w:space="0" w:color="auto"/>
            </w:tcBorders>
            <w:shd w:val="clear" w:color="auto" w:fill="auto"/>
            <w:noWrap/>
          </w:tcPr>
          <w:p w14:paraId="6191F477" w14:textId="77777777" w:rsidR="00672641" w:rsidRPr="003117F4" w:rsidRDefault="00672641" w:rsidP="00AC23C4">
            <w:pPr>
              <w:pStyle w:val="TableCell2-0"/>
              <w:ind w:right="57"/>
              <w:jc w:val="right"/>
            </w:pPr>
            <w:r>
              <w:t>9</w:t>
            </w:r>
          </w:p>
        </w:tc>
        <w:tc>
          <w:tcPr>
            <w:tcW w:w="822" w:type="dxa"/>
            <w:tcBorders>
              <w:top w:val="nil"/>
              <w:left w:val="single" w:sz="4" w:space="0" w:color="auto"/>
              <w:bottom w:val="nil"/>
              <w:right w:val="nil"/>
            </w:tcBorders>
            <w:shd w:val="clear" w:color="auto" w:fill="auto"/>
            <w:noWrap/>
          </w:tcPr>
          <w:p w14:paraId="375C5B2A" w14:textId="77777777" w:rsidR="00672641" w:rsidRPr="003117F4" w:rsidRDefault="00672641" w:rsidP="00AC23C4">
            <w:pPr>
              <w:pStyle w:val="TableCell2-0"/>
              <w:ind w:right="57"/>
              <w:jc w:val="right"/>
            </w:pPr>
            <w:r>
              <w:t>50</w:t>
            </w:r>
          </w:p>
        </w:tc>
      </w:tr>
      <w:tr w:rsidR="00AC23C4" w:rsidRPr="00E607C7" w14:paraId="32F4C189" w14:textId="77777777" w:rsidTr="00E50FFF">
        <w:trPr>
          <w:gridAfter w:val="1"/>
          <w:wAfter w:w="6" w:type="dxa"/>
        </w:trPr>
        <w:tc>
          <w:tcPr>
            <w:tcW w:w="1021" w:type="dxa"/>
            <w:tcBorders>
              <w:top w:val="nil"/>
              <w:left w:val="nil"/>
              <w:bottom w:val="dashed" w:sz="4" w:space="0" w:color="auto"/>
              <w:right w:val="single" w:sz="4" w:space="0" w:color="auto"/>
            </w:tcBorders>
            <w:shd w:val="clear" w:color="auto" w:fill="auto"/>
            <w:noWrap/>
          </w:tcPr>
          <w:p w14:paraId="50C8BC33" w14:textId="77777777" w:rsidR="00672641" w:rsidRPr="0099608C" w:rsidRDefault="002938F4" w:rsidP="00672641">
            <w:pPr>
              <w:pStyle w:val="TableCell0-2"/>
              <w:rPr>
                <w:rStyle w:val="ChSmallCaps"/>
              </w:rPr>
            </w:pPr>
            <w:r w:rsidRPr="00DF62C5">
              <w:rPr>
                <w:rStyle w:val="ChSmallCaps"/>
              </w:rPr>
              <w:t>­</w:t>
            </w:r>
            <w:r>
              <w:rPr>
                <w:rStyle w:val="ChSmallCaps"/>
              </w:rPr>
              <w:t>edc</w:t>
            </w:r>
            <w:r w:rsidR="00672641" w:rsidRPr="0099608C">
              <w:rPr>
                <w:rStyle w:val="ChSmallCaps"/>
              </w:rPr>
              <w:t>-spk</w:t>
            </w:r>
          </w:p>
        </w:tc>
        <w:tc>
          <w:tcPr>
            <w:tcW w:w="652" w:type="dxa"/>
            <w:tcBorders>
              <w:top w:val="nil"/>
              <w:left w:val="single" w:sz="4" w:space="0" w:color="auto"/>
              <w:bottom w:val="dashed" w:sz="4" w:space="0" w:color="auto"/>
            </w:tcBorders>
            <w:shd w:val="clear" w:color="auto" w:fill="auto"/>
            <w:noWrap/>
          </w:tcPr>
          <w:p w14:paraId="3FE8C0ED" w14:textId="77777777" w:rsidR="00672641" w:rsidRPr="00E607C7" w:rsidRDefault="00672641" w:rsidP="00AC23C4">
            <w:pPr>
              <w:pStyle w:val="TableCell0-2"/>
              <w:ind w:right="57"/>
              <w:jc w:val="right"/>
            </w:pPr>
            <w:r>
              <w:t>2</w:t>
            </w:r>
          </w:p>
        </w:tc>
        <w:tc>
          <w:tcPr>
            <w:tcW w:w="652" w:type="dxa"/>
            <w:tcBorders>
              <w:top w:val="nil"/>
              <w:bottom w:val="dashed" w:sz="4" w:space="0" w:color="auto"/>
            </w:tcBorders>
            <w:shd w:val="clear" w:color="auto" w:fill="auto"/>
            <w:noWrap/>
          </w:tcPr>
          <w:p w14:paraId="5F3E1A1D" w14:textId="77777777" w:rsidR="00672641" w:rsidRPr="00E607C7" w:rsidRDefault="00672641" w:rsidP="00AC23C4">
            <w:pPr>
              <w:pStyle w:val="TableCell0-2"/>
              <w:ind w:right="57"/>
              <w:jc w:val="right"/>
            </w:pPr>
            <w:r>
              <w:t>1</w:t>
            </w:r>
          </w:p>
        </w:tc>
        <w:tc>
          <w:tcPr>
            <w:tcW w:w="652" w:type="dxa"/>
            <w:tcBorders>
              <w:top w:val="nil"/>
              <w:bottom w:val="dashed" w:sz="4" w:space="0" w:color="auto"/>
            </w:tcBorders>
            <w:shd w:val="clear" w:color="auto" w:fill="auto"/>
            <w:noWrap/>
          </w:tcPr>
          <w:p w14:paraId="6C7CB874" w14:textId="77777777" w:rsidR="00672641" w:rsidRPr="00E607C7" w:rsidRDefault="00672641" w:rsidP="00AC23C4">
            <w:pPr>
              <w:pStyle w:val="TableCell0-2"/>
              <w:ind w:right="57"/>
              <w:jc w:val="right"/>
            </w:pPr>
            <w:r>
              <w:t>26</w:t>
            </w:r>
          </w:p>
        </w:tc>
        <w:tc>
          <w:tcPr>
            <w:tcW w:w="652" w:type="dxa"/>
            <w:tcBorders>
              <w:top w:val="nil"/>
              <w:bottom w:val="dashed" w:sz="4" w:space="0" w:color="auto"/>
              <w:right w:val="single" w:sz="4" w:space="0" w:color="auto"/>
            </w:tcBorders>
            <w:shd w:val="clear" w:color="auto" w:fill="auto"/>
            <w:noWrap/>
          </w:tcPr>
          <w:p w14:paraId="07BD25E4" w14:textId="77777777" w:rsidR="00672641" w:rsidRPr="00E607C7" w:rsidRDefault="00672641" w:rsidP="00AC23C4">
            <w:pPr>
              <w:pStyle w:val="TableCell0-2"/>
              <w:ind w:right="57"/>
              <w:jc w:val="right"/>
            </w:pPr>
            <w:r>
              <w:t>---</w:t>
            </w:r>
          </w:p>
        </w:tc>
        <w:tc>
          <w:tcPr>
            <w:tcW w:w="735" w:type="dxa"/>
            <w:tcBorders>
              <w:top w:val="nil"/>
              <w:left w:val="single" w:sz="4" w:space="0" w:color="auto"/>
              <w:bottom w:val="dashed" w:sz="4" w:space="0" w:color="auto"/>
            </w:tcBorders>
            <w:shd w:val="clear" w:color="auto" w:fill="auto"/>
            <w:noWrap/>
          </w:tcPr>
          <w:p w14:paraId="7E635718" w14:textId="77777777" w:rsidR="00672641" w:rsidRPr="00E607C7" w:rsidRDefault="00672641" w:rsidP="00AC23C4">
            <w:pPr>
              <w:pStyle w:val="TableCell0-2"/>
              <w:ind w:right="57"/>
              <w:jc w:val="right"/>
            </w:pPr>
            <w:r>
              <w:t>45</w:t>
            </w:r>
          </w:p>
        </w:tc>
        <w:tc>
          <w:tcPr>
            <w:tcW w:w="735" w:type="dxa"/>
            <w:tcBorders>
              <w:top w:val="nil"/>
              <w:bottom w:val="dashed" w:sz="4" w:space="0" w:color="auto"/>
            </w:tcBorders>
            <w:shd w:val="clear" w:color="auto" w:fill="auto"/>
            <w:noWrap/>
          </w:tcPr>
          <w:p w14:paraId="4411278F" w14:textId="77777777" w:rsidR="00672641" w:rsidRPr="00620ED6" w:rsidRDefault="00672641" w:rsidP="00AC23C4">
            <w:pPr>
              <w:pStyle w:val="TableCell0-2"/>
              <w:ind w:right="57"/>
              <w:jc w:val="right"/>
              <w:rPr>
                <w:rStyle w:val="ChBold"/>
              </w:rPr>
            </w:pPr>
            <w:r>
              <w:rPr>
                <w:rStyle w:val="ChBold"/>
              </w:rPr>
              <w:t>23</w:t>
            </w:r>
          </w:p>
        </w:tc>
        <w:tc>
          <w:tcPr>
            <w:tcW w:w="767" w:type="dxa"/>
            <w:tcBorders>
              <w:top w:val="nil"/>
              <w:bottom w:val="dashed" w:sz="4" w:space="0" w:color="auto"/>
              <w:right w:val="single" w:sz="4" w:space="0" w:color="auto"/>
            </w:tcBorders>
            <w:shd w:val="clear" w:color="auto" w:fill="auto"/>
            <w:noWrap/>
          </w:tcPr>
          <w:p w14:paraId="61276BE5" w14:textId="77777777" w:rsidR="00672641" w:rsidRPr="00E607C7" w:rsidRDefault="00672641" w:rsidP="00AC23C4">
            <w:pPr>
              <w:pStyle w:val="TableCell0-2"/>
              <w:ind w:right="57"/>
              <w:jc w:val="right"/>
            </w:pPr>
            <w:r>
              <w:t>6</w:t>
            </w:r>
          </w:p>
        </w:tc>
        <w:tc>
          <w:tcPr>
            <w:tcW w:w="822" w:type="dxa"/>
            <w:tcBorders>
              <w:top w:val="nil"/>
              <w:left w:val="single" w:sz="4" w:space="0" w:color="auto"/>
              <w:bottom w:val="dashed" w:sz="4" w:space="0" w:color="auto"/>
              <w:right w:val="nil"/>
            </w:tcBorders>
            <w:shd w:val="clear" w:color="auto" w:fill="auto"/>
            <w:noWrap/>
          </w:tcPr>
          <w:p w14:paraId="40630CF4" w14:textId="77777777" w:rsidR="00672641" w:rsidRPr="00236E08" w:rsidRDefault="00672641" w:rsidP="00AC23C4">
            <w:pPr>
              <w:pStyle w:val="TableCell0-2"/>
              <w:ind w:right="57"/>
              <w:jc w:val="right"/>
            </w:pPr>
            <w:r>
              <w:t>103</w:t>
            </w:r>
          </w:p>
        </w:tc>
      </w:tr>
      <w:tr w:rsidR="00AC23C4" w:rsidRPr="00E607C7" w14:paraId="7F9098B1" w14:textId="77777777" w:rsidTr="00E50FFF">
        <w:trPr>
          <w:gridAfter w:val="1"/>
          <w:wAfter w:w="6" w:type="dxa"/>
        </w:trPr>
        <w:tc>
          <w:tcPr>
            <w:tcW w:w="1021" w:type="dxa"/>
            <w:tcBorders>
              <w:top w:val="dashed" w:sz="4" w:space="0" w:color="auto"/>
              <w:left w:val="nil"/>
              <w:bottom w:val="single" w:sz="4" w:space="0" w:color="auto"/>
              <w:right w:val="single" w:sz="4" w:space="0" w:color="auto"/>
            </w:tcBorders>
            <w:shd w:val="clear" w:color="auto" w:fill="auto"/>
            <w:noWrap/>
          </w:tcPr>
          <w:p w14:paraId="72B176E3" w14:textId="77777777" w:rsidR="00672641" w:rsidRPr="00DA5C39" w:rsidRDefault="00672641" w:rsidP="00672641">
            <w:pPr>
              <w:pStyle w:val="TableCell2-2Break"/>
            </w:pPr>
            <w:r>
              <w:t>Subtotal</w:t>
            </w:r>
          </w:p>
        </w:tc>
        <w:tc>
          <w:tcPr>
            <w:tcW w:w="652" w:type="dxa"/>
            <w:tcBorders>
              <w:top w:val="dashed" w:sz="4" w:space="0" w:color="auto"/>
              <w:left w:val="single" w:sz="4" w:space="0" w:color="auto"/>
              <w:bottom w:val="single" w:sz="4" w:space="0" w:color="auto"/>
            </w:tcBorders>
            <w:shd w:val="clear" w:color="auto" w:fill="auto"/>
            <w:noWrap/>
          </w:tcPr>
          <w:p w14:paraId="1D2AE5AB" w14:textId="77777777" w:rsidR="00672641" w:rsidRPr="00E607C7" w:rsidRDefault="00672641" w:rsidP="00AC23C4">
            <w:pPr>
              <w:pStyle w:val="TableCell2-2Break"/>
              <w:ind w:right="57"/>
              <w:jc w:val="right"/>
            </w:pPr>
            <w:r>
              <w:t>8</w:t>
            </w:r>
          </w:p>
        </w:tc>
        <w:tc>
          <w:tcPr>
            <w:tcW w:w="652" w:type="dxa"/>
            <w:tcBorders>
              <w:top w:val="dashed" w:sz="4" w:space="0" w:color="auto"/>
              <w:bottom w:val="single" w:sz="4" w:space="0" w:color="auto"/>
            </w:tcBorders>
            <w:shd w:val="clear" w:color="auto" w:fill="auto"/>
            <w:noWrap/>
          </w:tcPr>
          <w:p w14:paraId="11B986B3" w14:textId="77777777" w:rsidR="00672641" w:rsidRPr="00E607C7" w:rsidRDefault="00672641" w:rsidP="00AC23C4">
            <w:pPr>
              <w:pStyle w:val="TableCell2-2Break"/>
              <w:ind w:right="57"/>
              <w:jc w:val="right"/>
            </w:pPr>
            <w:r>
              <w:t>11</w:t>
            </w:r>
          </w:p>
        </w:tc>
        <w:tc>
          <w:tcPr>
            <w:tcW w:w="652" w:type="dxa"/>
            <w:tcBorders>
              <w:top w:val="dashed" w:sz="4" w:space="0" w:color="auto"/>
              <w:bottom w:val="single" w:sz="4" w:space="0" w:color="auto"/>
            </w:tcBorders>
            <w:shd w:val="clear" w:color="auto" w:fill="auto"/>
            <w:noWrap/>
          </w:tcPr>
          <w:p w14:paraId="15712FA3" w14:textId="77777777" w:rsidR="00672641" w:rsidRPr="00E607C7" w:rsidRDefault="00672641" w:rsidP="00AC23C4">
            <w:pPr>
              <w:pStyle w:val="TableCell2-2Break"/>
              <w:ind w:right="57"/>
              <w:jc w:val="right"/>
            </w:pPr>
            <w:r>
              <w:t>36</w:t>
            </w:r>
          </w:p>
        </w:tc>
        <w:tc>
          <w:tcPr>
            <w:tcW w:w="652" w:type="dxa"/>
            <w:tcBorders>
              <w:top w:val="dashed" w:sz="4" w:space="0" w:color="auto"/>
              <w:bottom w:val="single" w:sz="4" w:space="0" w:color="auto"/>
              <w:right w:val="single" w:sz="4" w:space="0" w:color="auto"/>
            </w:tcBorders>
            <w:shd w:val="clear" w:color="auto" w:fill="auto"/>
            <w:noWrap/>
          </w:tcPr>
          <w:p w14:paraId="323D32F1" w14:textId="77777777" w:rsidR="00672641" w:rsidRPr="00E607C7" w:rsidRDefault="00672641" w:rsidP="00AC23C4">
            <w:pPr>
              <w:pStyle w:val="TableCell2-2Break"/>
              <w:ind w:right="57"/>
              <w:jc w:val="right"/>
            </w:pPr>
            <w:r>
              <w:t>15</w:t>
            </w:r>
          </w:p>
        </w:tc>
        <w:tc>
          <w:tcPr>
            <w:tcW w:w="735" w:type="dxa"/>
            <w:tcBorders>
              <w:top w:val="dashed" w:sz="4" w:space="0" w:color="auto"/>
              <w:left w:val="single" w:sz="4" w:space="0" w:color="auto"/>
              <w:bottom w:val="single" w:sz="4" w:space="0" w:color="auto"/>
            </w:tcBorders>
            <w:shd w:val="clear" w:color="auto" w:fill="auto"/>
            <w:noWrap/>
          </w:tcPr>
          <w:p w14:paraId="70D82043" w14:textId="77777777" w:rsidR="00672641" w:rsidRPr="00E607C7" w:rsidRDefault="00672641" w:rsidP="00AC23C4">
            <w:pPr>
              <w:pStyle w:val="TableCell2-2Break"/>
              <w:ind w:right="57"/>
              <w:jc w:val="right"/>
            </w:pPr>
            <w:r>
              <w:t>45</w:t>
            </w:r>
          </w:p>
        </w:tc>
        <w:tc>
          <w:tcPr>
            <w:tcW w:w="735" w:type="dxa"/>
            <w:tcBorders>
              <w:top w:val="dashed" w:sz="4" w:space="0" w:color="auto"/>
              <w:bottom w:val="single" w:sz="4" w:space="0" w:color="auto"/>
            </w:tcBorders>
            <w:shd w:val="clear" w:color="auto" w:fill="auto"/>
            <w:noWrap/>
          </w:tcPr>
          <w:p w14:paraId="2E5AACF1" w14:textId="77777777" w:rsidR="00672641" w:rsidRPr="00620ED6" w:rsidRDefault="00672641" w:rsidP="00AC23C4">
            <w:pPr>
              <w:pStyle w:val="TableCell2-2Break"/>
              <w:ind w:right="57"/>
              <w:jc w:val="right"/>
              <w:rPr>
                <w:rStyle w:val="ChBold"/>
              </w:rPr>
            </w:pPr>
            <w:r>
              <w:rPr>
                <w:rStyle w:val="ChBold"/>
              </w:rPr>
              <w:t>23</w:t>
            </w:r>
          </w:p>
        </w:tc>
        <w:tc>
          <w:tcPr>
            <w:tcW w:w="767" w:type="dxa"/>
            <w:tcBorders>
              <w:top w:val="dashed" w:sz="4" w:space="0" w:color="auto"/>
              <w:bottom w:val="single" w:sz="4" w:space="0" w:color="auto"/>
              <w:right w:val="single" w:sz="4" w:space="0" w:color="auto"/>
            </w:tcBorders>
            <w:shd w:val="clear" w:color="auto" w:fill="auto"/>
            <w:noWrap/>
          </w:tcPr>
          <w:p w14:paraId="67A9641A" w14:textId="77777777" w:rsidR="00672641" w:rsidRPr="00E607C7" w:rsidRDefault="00672641" w:rsidP="00AC23C4">
            <w:pPr>
              <w:pStyle w:val="TableCell2-2Break"/>
              <w:ind w:right="57"/>
              <w:jc w:val="right"/>
            </w:pPr>
            <w:r>
              <w:t>15</w:t>
            </w:r>
          </w:p>
        </w:tc>
        <w:tc>
          <w:tcPr>
            <w:tcW w:w="822" w:type="dxa"/>
            <w:tcBorders>
              <w:top w:val="dashed" w:sz="4" w:space="0" w:color="auto"/>
              <w:left w:val="single" w:sz="4" w:space="0" w:color="auto"/>
              <w:bottom w:val="single" w:sz="4" w:space="0" w:color="auto"/>
              <w:right w:val="nil"/>
            </w:tcBorders>
            <w:shd w:val="clear" w:color="auto" w:fill="auto"/>
            <w:noWrap/>
          </w:tcPr>
          <w:p w14:paraId="68722F61" w14:textId="77777777" w:rsidR="00672641" w:rsidRPr="00236E08" w:rsidRDefault="00672641" w:rsidP="00AC23C4">
            <w:pPr>
              <w:pStyle w:val="TableCell2-2Break"/>
              <w:ind w:right="57"/>
              <w:jc w:val="right"/>
            </w:pPr>
            <w:r>
              <w:t>153</w:t>
            </w:r>
          </w:p>
        </w:tc>
      </w:tr>
      <w:tr w:rsidR="00672641" w:rsidRPr="00E607C7" w14:paraId="256D2011" w14:textId="77777777" w:rsidTr="00E50FFF">
        <w:tc>
          <w:tcPr>
            <w:tcW w:w="6694" w:type="dxa"/>
            <w:gridSpan w:val="10"/>
            <w:tcBorders>
              <w:top w:val="single" w:sz="4" w:space="0" w:color="auto"/>
              <w:left w:val="nil"/>
              <w:bottom w:val="single" w:sz="4" w:space="0" w:color="auto"/>
              <w:right w:val="nil"/>
            </w:tcBorders>
            <w:shd w:val="clear" w:color="auto" w:fill="auto"/>
            <w:noWrap/>
          </w:tcPr>
          <w:p w14:paraId="693EB330" w14:textId="77777777" w:rsidR="00672641" w:rsidRDefault="00672641" w:rsidP="00672641">
            <w:pPr>
              <w:pStyle w:val="TableCell3-2"/>
            </w:pPr>
            <w:r w:rsidRPr="00AC23C4">
              <w:rPr>
                <w:szCs w:val="19"/>
              </w:rPr>
              <w:t>Prefixed lexemes</w:t>
            </w:r>
            <w:r w:rsidRPr="0090507A">
              <w:t xml:space="preserve"> </w:t>
            </w:r>
            <w:r>
              <w:t xml:space="preserve">with </w:t>
            </w:r>
            <w:r w:rsidRPr="00AC23C4">
              <w:rPr>
                <w:szCs w:val="19"/>
              </w:rPr>
              <w:t>monovalent</w:t>
            </w:r>
            <w:r>
              <w:t xml:space="preserve"> bases (5 items)</w:t>
            </w:r>
          </w:p>
        </w:tc>
      </w:tr>
      <w:tr w:rsidR="00AC23C4" w:rsidRPr="00E607C7" w14:paraId="06C9283E" w14:textId="77777777" w:rsidTr="00E50FFF">
        <w:trPr>
          <w:gridAfter w:val="1"/>
          <w:wAfter w:w="6" w:type="dxa"/>
        </w:trPr>
        <w:tc>
          <w:tcPr>
            <w:tcW w:w="1021" w:type="dxa"/>
            <w:tcBorders>
              <w:top w:val="single" w:sz="4" w:space="0" w:color="auto"/>
              <w:left w:val="nil"/>
              <w:bottom w:val="nil"/>
              <w:right w:val="single" w:sz="4" w:space="0" w:color="auto"/>
            </w:tcBorders>
            <w:shd w:val="clear" w:color="auto" w:fill="auto"/>
            <w:noWrap/>
          </w:tcPr>
          <w:p w14:paraId="6673E7AB" w14:textId="77777777" w:rsidR="00647D1C" w:rsidRPr="008A38F5" w:rsidRDefault="00647D1C" w:rsidP="00672641">
            <w:pPr>
              <w:pStyle w:val="TableCell2-0Center"/>
              <w:rPr>
                <w:rStyle w:val="ChSmallCaps"/>
              </w:rPr>
            </w:pPr>
          </w:p>
        </w:tc>
        <w:tc>
          <w:tcPr>
            <w:tcW w:w="652" w:type="dxa"/>
            <w:tcBorders>
              <w:top w:val="single" w:sz="4" w:space="0" w:color="auto"/>
              <w:left w:val="single" w:sz="4" w:space="0" w:color="auto"/>
              <w:bottom w:val="nil"/>
            </w:tcBorders>
            <w:shd w:val="clear" w:color="auto" w:fill="auto"/>
            <w:noWrap/>
          </w:tcPr>
          <w:p w14:paraId="078B6D81" w14:textId="77777777" w:rsidR="00647D1C" w:rsidRPr="0099608C" w:rsidRDefault="00647D1C" w:rsidP="00672641">
            <w:pPr>
              <w:pStyle w:val="TableCell2-0Center"/>
              <w:rPr>
                <w:rStyle w:val="ChSmallCaps"/>
              </w:rPr>
            </w:pPr>
            <w:r w:rsidRPr="0099608C">
              <w:rPr>
                <w:rStyle w:val="ChSmallCaps"/>
              </w:rPr>
              <w:t>pol</w:t>
            </w:r>
          </w:p>
        </w:tc>
        <w:tc>
          <w:tcPr>
            <w:tcW w:w="652" w:type="dxa"/>
            <w:tcBorders>
              <w:top w:val="single" w:sz="4" w:space="0" w:color="auto"/>
              <w:bottom w:val="nil"/>
            </w:tcBorders>
            <w:shd w:val="clear" w:color="auto" w:fill="auto"/>
            <w:noWrap/>
          </w:tcPr>
          <w:p w14:paraId="0AF4B44D" w14:textId="77777777" w:rsidR="00647D1C" w:rsidRPr="0099608C" w:rsidRDefault="00647D1C" w:rsidP="00672641">
            <w:pPr>
              <w:pStyle w:val="TableCell2-0Center"/>
              <w:rPr>
                <w:rStyle w:val="ChSmallCaps"/>
              </w:rPr>
            </w:pPr>
            <w:r w:rsidRPr="0099608C">
              <w:rPr>
                <w:rStyle w:val="ChSmallCaps"/>
              </w:rPr>
              <w:t>edc</w:t>
            </w:r>
          </w:p>
        </w:tc>
        <w:tc>
          <w:tcPr>
            <w:tcW w:w="652" w:type="dxa"/>
            <w:tcBorders>
              <w:top w:val="single" w:sz="4" w:space="0" w:color="auto"/>
              <w:bottom w:val="nil"/>
            </w:tcBorders>
            <w:shd w:val="clear" w:color="auto" w:fill="auto"/>
            <w:noWrap/>
          </w:tcPr>
          <w:p w14:paraId="68B5978E" w14:textId="77777777" w:rsidR="00647D1C" w:rsidRPr="0099608C" w:rsidRDefault="00647D1C"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19841B86" w14:textId="77777777" w:rsidR="00647D1C" w:rsidRPr="0099608C" w:rsidRDefault="00647D1C" w:rsidP="00672641">
            <w:pPr>
              <w:pStyle w:val="TableCell2-0Center"/>
              <w:rPr>
                <w:rStyle w:val="ChSmallCaps"/>
              </w:rPr>
            </w:pPr>
            <w:r w:rsidRPr="0099608C">
              <w:rPr>
                <w:rStyle w:val="ChSmallCaps"/>
              </w:rPr>
              <w:t>low</w:t>
            </w:r>
          </w:p>
        </w:tc>
        <w:tc>
          <w:tcPr>
            <w:tcW w:w="735" w:type="dxa"/>
            <w:tcBorders>
              <w:top w:val="single" w:sz="4" w:space="0" w:color="auto"/>
              <w:left w:val="single" w:sz="4" w:space="0" w:color="auto"/>
              <w:bottom w:val="nil"/>
            </w:tcBorders>
            <w:shd w:val="clear" w:color="auto" w:fill="auto"/>
            <w:noWrap/>
          </w:tcPr>
          <w:p w14:paraId="7C209D99" w14:textId="77777777" w:rsidR="00647D1C" w:rsidRPr="0099608C" w:rsidRDefault="00647D1C" w:rsidP="0033268F">
            <w:pPr>
              <w:pStyle w:val="TableCell2-0Center"/>
              <w:rPr>
                <w:rStyle w:val="ChSmallCaps"/>
              </w:rPr>
            </w:pPr>
            <w:r>
              <w:rPr>
                <w:rStyle w:val="ChSmallCaps"/>
              </w:rPr>
              <w:t>+stat</w:t>
            </w:r>
          </w:p>
        </w:tc>
        <w:tc>
          <w:tcPr>
            <w:tcW w:w="735" w:type="dxa"/>
            <w:tcBorders>
              <w:top w:val="single" w:sz="4" w:space="0" w:color="auto"/>
              <w:bottom w:val="nil"/>
            </w:tcBorders>
            <w:shd w:val="clear" w:color="auto" w:fill="auto"/>
            <w:noWrap/>
          </w:tcPr>
          <w:p w14:paraId="0A4AE016" w14:textId="77777777" w:rsidR="00647D1C" w:rsidRPr="009E4EAE" w:rsidRDefault="00DF62C5" w:rsidP="0033268F">
            <w:pPr>
              <w:pStyle w:val="TableCell2-0Center"/>
              <w:rPr>
                <w:rStyle w:val="ChSmallCaps"/>
              </w:rPr>
            </w:pPr>
            <w:r w:rsidRPr="00DF62C5">
              <w:rPr>
                <w:rStyle w:val="ChSmallCaps"/>
              </w:rPr>
              <w:t>­stat</w:t>
            </w:r>
          </w:p>
        </w:tc>
        <w:tc>
          <w:tcPr>
            <w:tcW w:w="767" w:type="dxa"/>
            <w:tcBorders>
              <w:top w:val="single" w:sz="4" w:space="0" w:color="auto"/>
              <w:bottom w:val="nil"/>
              <w:right w:val="single" w:sz="4" w:space="0" w:color="auto"/>
            </w:tcBorders>
            <w:shd w:val="clear" w:color="auto" w:fill="auto"/>
            <w:noWrap/>
          </w:tcPr>
          <w:p w14:paraId="758355E0" w14:textId="77777777" w:rsidR="00647D1C" w:rsidRPr="0099608C" w:rsidRDefault="00647D1C" w:rsidP="00672641">
            <w:pPr>
              <w:pStyle w:val="TableCell2-0Center"/>
              <w:rPr>
                <w:rStyle w:val="ChSmallCaps"/>
              </w:rPr>
            </w:pPr>
            <w:r w:rsidRPr="0099608C">
              <w:rPr>
                <w:rStyle w:val="ChSmallCaps"/>
              </w:rPr>
              <w:t>outsd</w:t>
            </w:r>
          </w:p>
        </w:tc>
        <w:tc>
          <w:tcPr>
            <w:tcW w:w="822" w:type="dxa"/>
            <w:tcBorders>
              <w:top w:val="single" w:sz="4" w:space="0" w:color="auto"/>
              <w:left w:val="single" w:sz="4" w:space="0" w:color="auto"/>
              <w:right w:val="nil"/>
            </w:tcBorders>
            <w:shd w:val="clear" w:color="auto" w:fill="auto"/>
            <w:noWrap/>
          </w:tcPr>
          <w:p w14:paraId="4A8260D2" w14:textId="77777777" w:rsidR="00647D1C" w:rsidRPr="00236E08" w:rsidRDefault="00647D1C" w:rsidP="00672641">
            <w:pPr>
              <w:pStyle w:val="TableCell2-0Center"/>
            </w:pPr>
            <w:r>
              <w:t>Total</w:t>
            </w:r>
          </w:p>
        </w:tc>
      </w:tr>
      <w:tr w:rsidR="00AC23C4" w:rsidRPr="00E607C7" w14:paraId="158495E4" w14:textId="77777777" w:rsidTr="00E50FFF">
        <w:trPr>
          <w:gridAfter w:val="1"/>
          <w:wAfter w:w="6" w:type="dxa"/>
        </w:trPr>
        <w:tc>
          <w:tcPr>
            <w:tcW w:w="1021" w:type="dxa"/>
            <w:tcBorders>
              <w:top w:val="nil"/>
              <w:left w:val="nil"/>
              <w:bottom w:val="nil"/>
              <w:right w:val="single" w:sz="4" w:space="0" w:color="auto"/>
            </w:tcBorders>
            <w:shd w:val="clear" w:color="auto" w:fill="auto"/>
            <w:noWrap/>
          </w:tcPr>
          <w:p w14:paraId="6E197EBB" w14:textId="77777777" w:rsidR="00672641" w:rsidRPr="0099608C" w:rsidRDefault="00672641" w:rsidP="00672641">
            <w:pPr>
              <w:pStyle w:val="TableCell2-0"/>
              <w:rPr>
                <w:rStyle w:val="ChSmallCaps"/>
              </w:rPr>
            </w:pPr>
            <w:r w:rsidRPr="0099608C">
              <w:rPr>
                <w:rStyle w:val="ChSmallCaps"/>
              </w:rPr>
              <w:t>+edc-spk</w:t>
            </w:r>
          </w:p>
        </w:tc>
        <w:tc>
          <w:tcPr>
            <w:tcW w:w="652" w:type="dxa"/>
            <w:tcBorders>
              <w:top w:val="nil"/>
              <w:left w:val="single" w:sz="4" w:space="0" w:color="auto"/>
              <w:bottom w:val="nil"/>
            </w:tcBorders>
            <w:shd w:val="clear" w:color="auto" w:fill="auto"/>
            <w:noWrap/>
          </w:tcPr>
          <w:p w14:paraId="631FAC37" w14:textId="77777777" w:rsidR="00672641" w:rsidRPr="005151F7" w:rsidRDefault="00672641" w:rsidP="00AC23C4">
            <w:pPr>
              <w:pStyle w:val="TableCell2-0"/>
              <w:ind w:right="57"/>
              <w:jc w:val="right"/>
            </w:pPr>
            <w:r w:rsidRPr="005151F7">
              <w:t>0</w:t>
            </w:r>
          </w:p>
        </w:tc>
        <w:tc>
          <w:tcPr>
            <w:tcW w:w="652" w:type="dxa"/>
            <w:tcBorders>
              <w:top w:val="nil"/>
              <w:bottom w:val="nil"/>
            </w:tcBorders>
            <w:shd w:val="clear" w:color="auto" w:fill="auto"/>
            <w:noWrap/>
          </w:tcPr>
          <w:p w14:paraId="511EA38E" w14:textId="77777777" w:rsidR="00672641" w:rsidRPr="005151F7" w:rsidRDefault="00672641" w:rsidP="00AC23C4">
            <w:pPr>
              <w:pStyle w:val="TableCell2-0"/>
              <w:ind w:right="57"/>
              <w:jc w:val="right"/>
            </w:pPr>
            <w:r w:rsidRPr="005151F7">
              <w:t>0</w:t>
            </w:r>
          </w:p>
        </w:tc>
        <w:tc>
          <w:tcPr>
            <w:tcW w:w="652" w:type="dxa"/>
            <w:tcBorders>
              <w:top w:val="nil"/>
              <w:bottom w:val="nil"/>
            </w:tcBorders>
            <w:shd w:val="clear" w:color="auto" w:fill="auto"/>
            <w:noWrap/>
          </w:tcPr>
          <w:p w14:paraId="1F7555CE" w14:textId="77777777" w:rsidR="00672641" w:rsidRPr="005151F7" w:rsidRDefault="00672641" w:rsidP="00AC23C4">
            <w:pPr>
              <w:pStyle w:val="TableCell2-0"/>
              <w:ind w:right="57"/>
              <w:jc w:val="right"/>
            </w:pPr>
            <w:r w:rsidRPr="005151F7">
              <w:t>1</w:t>
            </w:r>
          </w:p>
        </w:tc>
        <w:tc>
          <w:tcPr>
            <w:tcW w:w="652" w:type="dxa"/>
            <w:tcBorders>
              <w:top w:val="nil"/>
              <w:bottom w:val="nil"/>
              <w:right w:val="single" w:sz="4" w:space="0" w:color="auto"/>
            </w:tcBorders>
            <w:shd w:val="clear" w:color="auto" w:fill="auto"/>
            <w:noWrap/>
          </w:tcPr>
          <w:p w14:paraId="736983CB" w14:textId="77777777" w:rsidR="00672641" w:rsidRPr="005151F7" w:rsidRDefault="00672641" w:rsidP="00AC23C4">
            <w:pPr>
              <w:pStyle w:val="TableCell2-0"/>
              <w:ind w:right="57"/>
              <w:jc w:val="right"/>
            </w:pPr>
            <w:r>
              <w:t>4</w:t>
            </w:r>
          </w:p>
        </w:tc>
        <w:tc>
          <w:tcPr>
            <w:tcW w:w="735" w:type="dxa"/>
            <w:tcBorders>
              <w:top w:val="nil"/>
              <w:left w:val="single" w:sz="4" w:space="0" w:color="auto"/>
              <w:bottom w:val="nil"/>
            </w:tcBorders>
            <w:shd w:val="clear" w:color="auto" w:fill="auto"/>
            <w:noWrap/>
          </w:tcPr>
          <w:p w14:paraId="31F1F949" w14:textId="77777777" w:rsidR="00672641" w:rsidRPr="005151F7" w:rsidRDefault="00672641" w:rsidP="00AC23C4">
            <w:pPr>
              <w:pStyle w:val="TableCell2-0"/>
              <w:ind w:right="57"/>
              <w:jc w:val="right"/>
            </w:pPr>
            <w:r w:rsidRPr="005151F7">
              <w:t>---</w:t>
            </w:r>
          </w:p>
        </w:tc>
        <w:tc>
          <w:tcPr>
            <w:tcW w:w="735" w:type="dxa"/>
            <w:tcBorders>
              <w:top w:val="nil"/>
              <w:bottom w:val="nil"/>
            </w:tcBorders>
            <w:shd w:val="clear" w:color="auto" w:fill="auto"/>
            <w:noWrap/>
          </w:tcPr>
          <w:p w14:paraId="2AF526C9" w14:textId="77777777" w:rsidR="00672641" w:rsidRPr="005151F7" w:rsidRDefault="00672641" w:rsidP="00AC23C4">
            <w:pPr>
              <w:pStyle w:val="TableCell2-0"/>
              <w:ind w:right="57"/>
              <w:jc w:val="right"/>
            </w:pPr>
            <w:r w:rsidRPr="005151F7">
              <w:t>---</w:t>
            </w:r>
          </w:p>
        </w:tc>
        <w:tc>
          <w:tcPr>
            <w:tcW w:w="767" w:type="dxa"/>
            <w:tcBorders>
              <w:top w:val="nil"/>
              <w:bottom w:val="nil"/>
              <w:right w:val="single" w:sz="4" w:space="0" w:color="auto"/>
            </w:tcBorders>
            <w:shd w:val="clear" w:color="auto" w:fill="auto"/>
            <w:noWrap/>
          </w:tcPr>
          <w:p w14:paraId="19DDA884" w14:textId="77777777" w:rsidR="00672641" w:rsidRPr="005151F7" w:rsidRDefault="00672641" w:rsidP="00AC23C4">
            <w:pPr>
              <w:pStyle w:val="TableCell2-0"/>
              <w:ind w:right="57"/>
              <w:jc w:val="right"/>
            </w:pPr>
            <w:r w:rsidRPr="005151F7">
              <w:t>0</w:t>
            </w:r>
          </w:p>
        </w:tc>
        <w:tc>
          <w:tcPr>
            <w:tcW w:w="822" w:type="dxa"/>
            <w:tcBorders>
              <w:left w:val="single" w:sz="4" w:space="0" w:color="auto"/>
              <w:bottom w:val="nil"/>
              <w:right w:val="nil"/>
            </w:tcBorders>
            <w:shd w:val="clear" w:color="auto" w:fill="auto"/>
            <w:noWrap/>
          </w:tcPr>
          <w:p w14:paraId="67968BF8" w14:textId="77777777" w:rsidR="00672641" w:rsidRPr="005151F7" w:rsidRDefault="00672641" w:rsidP="00AC23C4">
            <w:pPr>
              <w:pStyle w:val="TableCell2-0"/>
              <w:ind w:right="57"/>
              <w:jc w:val="right"/>
            </w:pPr>
            <w:r>
              <w:t>5</w:t>
            </w:r>
          </w:p>
        </w:tc>
      </w:tr>
      <w:tr w:rsidR="00AC23C4" w:rsidRPr="00E607C7" w14:paraId="4CECD26B" w14:textId="77777777" w:rsidTr="00E50FFF">
        <w:trPr>
          <w:gridAfter w:val="1"/>
          <w:wAfter w:w="6" w:type="dxa"/>
        </w:trPr>
        <w:tc>
          <w:tcPr>
            <w:tcW w:w="1021" w:type="dxa"/>
            <w:tcBorders>
              <w:top w:val="nil"/>
              <w:left w:val="nil"/>
              <w:bottom w:val="dashed" w:sz="4" w:space="0" w:color="auto"/>
              <w:right w:val="single" w:sz="4" w:space="0" w:color="auto"/>
            </w:tcBorders>
            <w:shd w:val="clear" w:color="auto" w:fill="auto"/>
            <w:noWrap/>
          </w:tcPr>
          <w:p w14:paraId="1A771BC7" w14:textId="77777777" w:rsidR="00672641" w:rsidRPr="0099608C" w:rsidRDefault="002938F4"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52" w:type="dxa"/>
            <w:tcBorders>
              <w:top w:val="nil"/>
              <w:left w:val="single" w:sz="4" w:space="0" w:color="auto"/>
              <w:bottom w:val="dashed" w:sz="4" w:space="0" w:color="auto"/>
            </w:tcBorders>
            <w:shd w:val="clear" w:color="auto" w:fill="auto"/>
            <w:noWrap/>
          </w:tcPr>
          <w:p w14:paraId="667173DD" w14:textId="77777777" w:rsidR="00672641" w:rsidRPr="005151F7" w:rsidRDefault="00672641" w:rsidP="00AC23C4">
            <w:pPr>
              <w:pStyle w:val="TableCell0-2"/>
              <w:ind w:right="57"/>
              <w:jc w:val="right"/>
            </w:pPr>
            <w:r>
              <w:t>0</w:t>
            </w:r>
          </w:p>
        </w:tc>
        <w:tc>
          <w:tcPr>
            <w:tcW w:w="652" w:type="dxa"/>
            <w:tcBorders>
              <w:top w:val="nil"/>
              <w:bottom w:val="dashed" w:sz="4" w:space="0" w:color="auto"/>
            </w:tcBorders>
            <w:shd w:val="clear" w:color="auto" w:fill="auto"/>
            <w:noWrap/>
          </w:tcPr>
          <w:p w14:paraId="2976C592" w14:textId="77777777" w:rsidR="00672641" w:rsidRPr="005151F7" w:rsidRDefault="00672641" w:rsidP="00AC23C4">
            <w:pPr>
              <w:pStyle w:val="TableCell0-2"/>
              <w:ind w:right="57"/>
              <w:jc w:val="right"/>
            </w:pPr>
            <w:r w:rsidRPr="005151F7">
              <w:t>1</w:t>
            </w:r>
          </w:p>
        </w:tc>
        <w:tc>
          <w:tcPr>
            <w:tcW w:w="652" w:type="dxa"/>
            <w:tcBorders>
              <w:top w:val="nil"/>
              <w:bottom w:val="dashed" w:sz="4" w:space="0" w:color="auto"/>
            </w:tcBorders>
            <w:shd w:val="clear" w:color="auto" w:fill="auto"/>
            <w:noWrap/>
          </w:tcPr>
          <w:p w14:paraId="4C86352D" w14:textId="77777777" w:rsidR="00672641" w:rsidRPr="009D4A08" w:rsidRDefault="00672641" w:rsidP="00AC23C4">
            <w:pPr>
              <w:pStyle w:val="TableCell0-2"/>
              <w:ind w:right="57"/>
              <w:jc w:val="right"/>
            </w:pPr>
            <w:r>
              <w:t>5</w:t>
            </w:r>
          </w:p>
        </w:tc>
        <w:tc>
          <w:tcPr>
            <w:tcW w:w="652" w:type="dxa"/>
            <w:tcBorders>
              <w:top w:val="nil"/>
              <w:bottom w:val="dashed" w:sz="4" w:space="0" w:color="auto"/>
              <w:right w:val="single" w:sz="4" w:space="0" w:color="auto"/>
            </w:tcBorders>
            <w:shd w:val="clear" w:color="auto" w:fill="auto"/>
            <w:noWrap/>
          </w:tcPr>
          <w:p w14:paraId="53B2CF98" w14:textId="77777777" w:rsidR="00672641" w:rsidRPr="009D4A08" w:rsidRDefault="00672641" w:rsidP="00AC23C4">
            <w:pPr>
              <w:pStyle w:val="TableCell0-2"/>
              <w:ind w:right="57"/>
              <w:jc w:val="right"/>
            </w:pPr>
            <w:r w:rsidRPr="009D4A08">
              <w:t>---</w:t>
            </w:r>
          </w:p>
        </w:tc>
        <w:tc>
          <w:tcPr>
            <w:tcW w:w="735" w:type="dxa"/>
            <w:tcBorders>
              <w:top w:val="nil"/>
              <w:left w:val="single" w:sz="4" w:space="0" w:color="auto"/>
              <w:bottom w:val="dashed" w:sz="4" w:space="0" w:color="auto"/>
            </w:tcBorders>
            <w:shd w:val="clear" w:color="auto" w:fill="auto"/>
            <w:noWrap/>
          </w:tcPr>
          <w:p w14:paraId="0DD2E8AB" w14:textId="77777777" w:rsidR="00672641" w:rsidRPr="009D4A08" w:rsidRDefault="00672641" w:rsidP="00AC23C4">
            <w:pPr>
              <w:pStyle w:val="TableCell0-2"/>
              <w:ind w:right="57"/>
              <w:jc w:val="right"/>
            </w:pPr>
            <w:r>
              <w:t>2</w:t>
            </w:r>
          </w:p>
        </w:tc>
        <w:tc>
          <w:tcPr>
            <w:tcW w:w="735" w:type="dxa"/>
            <w:tcBorders>
              <w:top w:val="nil"/>
              <w:bottom w:val="dashed" w:sz="4" w:space="0" w:color="auto"/>
            </w:tcBorders>
            <w:shd w:val="clear" w:color="auto" w:fill="auto"/>
            <w:noWrap/>
          </w:tcPr>
          <w:p w14:paraId="6F34918E" w14:textId="77777777" w:rsidR="00672641" w:rsidRPr="009D4A08" w:rsidRDefault="00672641" w:rsidP="00AC23C4">
            <w:pPr>
              <w:pStyle w:val="TableCell0-2"/>
              <w:ind w:right="57"/>
              <w:jc w:val="right"/>
              <w:rPr>
                <w:rStyle w:val="ChBold"/>
              </w:rPr>
            </w:pPr>
            <w:r>
              <w:rPr>
                <w:rStyle w:val="ChBold"/>
              </w:rPr>
              <w:t>1</w:t>
            </w:r>
          </w:p>
        </w:tc>
        <w:tc>
          <w:tcPr>
            <w:tcW w:w="767" w:type="dxa"/>
            <w:tcBorders>
              <w:top w:val="nil"/>
              <w:bottom w:val="dashed" w:sz="4" w:space="0" w:color="auto"/>
              <w:right w:val="single" w:sz="4" w:space="0" w:color="auto"/>
            </w:tcBorders>
            <w:shd w:val="clear" w:color="auto" w:fill="auto"/>
            <w:noWrap/>
          </w:tcPr>
          <w:p w14:paraId="4EC0DF95" w14:textId="77777777" w:rsidR="00672641" w:rsidRPr="009D4A08" w:rsidRDefault="00672641" w:rsidP="00AC23C4">
            <w:pPr>
              <w:pStyle w:val="TableCell0-2"/>
              <w:ind w:right="57"/>
              <w:jc w:val="right"/>
            </w:pPr>
            <w:r w:rsidRPr="009D4A08">
              <w:t>0</w:t>
            </w:r>
          </w:p>
        </w:tc>
        <w:tc>
          <w:tcPr>
            <w:tcW w:w="822" w:type="dxa"/>
            <w:tcBorders>
              <w:top w:val="nil"/>
              <w:left w:val="single" w:sz="4" w:space="0" w:color="auto"/>
              <w:bottom w:val="dashed" w:sz="4" w:space="0" w:color="auto"/>
              <w:right w:val="nil"/>
            </w:tcBorders>
            <w:shd w:val="clear" w:color="auto" w:fill="auto"/>
            <w:noWrap/>
          </w:tcPr>
          <w:p w14:paraId="584E3FA7" w14:textId="77777777" w:rsidR="00672641" w:rsidRPr="005151F7" w:rsidRDefault="00672641" w:rsidP="00AC23C4">
            <w:pPr>
              <w:pStyle w:val="TableCell0-2"/>
              <w:ind w:right="57"/>
              <w:jc w:val="right"/>
            </w:pPr>
            <w:r>
              <w:t>9</w:t>
            </w:r>
          </w:p>
        </w:tc>
      </w:tr>
      <w:tr w:rsidR="00AC23C4" w:rsidRPr="00E607C7" w14:paraId="236E1162" w14:textId="77777777" w:rsidTr="00E50FFF">
        <w:trPr>
          <w:gridAfter w:val="1"/>
          <w:wAfter w:w="6" w:type="dxa"/>
        </w:trPr>
        <w:tc>
          <w:tcPr>
            <w:tcW w:w="1021" w:type="dxa"/>
            <w:tcBorders>
              <w:top w:val="dashed" w:sz="4" w:space="0" w:color="auto"/>
              <w:left w:val="nil"/>
              <w:bottom w:val="single" w:sz="4" w:space="0" w:color="auto"/>
              <w:right w:val="single" w:sz="4" w:space="0" w:color="auto"/>
            </w:tcBorders>
            <w:shd w:val="clear" w:color="auto" w:fill="auto"/>
            <w:noWrap/>
          </w:tcPr>
          <w:p w14:paraId="34512A2A" w14:textId="77777777" w:rsidR="00672641" w:rsidRPr="00DA5C39" w:rsidRDefault="00672641" w:rsidP="00672641">
            <w:pPr>
              <w:pStyle w:val="TableCell2-2Break"/>
            </w:pPr>
            <w:r>
              <w:t>Subtotal</w:t>
            </w:r>
          </w:p>
        </w:tc>
        <w:tc>
          <w:tcPr>
            <w:tcW w:w="652" w:type="dxa"/>
            <w:tcBorders>
              <w:top w:val="dashed" w:sz="4" w:space="0" w:color="auto"/>
              <w:left w:val="single" w:sz="4" w:space="0" w:color="auto"/>
              <w:bottom w:val="single" w:sz="4" w:space="0" w:color="auto"/>
            </w:tcBorders>
            <w:shd w:val="clear" w:color="auto" w:fill="auto"/>
            <w:noWrap/>
          </w:tcPr>
          <w:p w14:paraId="28CB5830" w14:textId="77777777" w:rsidR="00672641" w:rsidRPr="00E607C7" w:rsidRDefault="00672641" w:rsidP="00AC23C4">
            <w:pPr>
              <w:pStyle w:val="TableCell2-2Break"/>
              <w:ind w:right="57"/>
              <w:jc w:val="right"/>
            </w:pPr>
            <w:r>
              <w:t>0</w:t>
            </w:r>
          </w:p>
        </w:tc>
        <w:tc>
          <w:tcPr>
            <w:tcW w:w="652" w:type="dxa"/>
            <w:tcBorders>
              <w:top w:val="dashed" w:sz="4" w:space="0" w:color="auto"/>
              <w:bottom w:val="single" w:sz="4" w:space="0" w:color="auto"/>
            </w:tcBorders>
            <w:shd w:val="clear" w:color="auto" w:fill="auto"/>
            <w:noWrap/>
          </w:tcPr>
          <w:p w14:paraId="1C02F57E" w14:textId="77777777" w:rsidR="00672641" w:rsidRPr="00E607C7" w:rsidRDefault="00672641" w:rsidP="00AC23C4">
            <w:pPr>
              <w:pStyle w:val="TableCell2-2Break"/>
              <w:ind w:right="57"/>
              <w:jc w:val="right"/>
            </w:pPr>
            <w:r>
              <w:t>1</w:t>
            </w:r>
          </w:p>
        </w:tc>
        <w:tc>
          <w:tcPr>
            <w:tcW w:w="652" w:type="dxa"/>
            <w:tcBorders>
              <w:top w:val="dashed" w:sz="4" w:space="0" w:color="auto"/>
              <w:bottom w:val="single" w:sz="4" w:space="0" w:color="auto"/>
            </w:tcBorders>
            <w:shd w:val="clear" w:color="auto" w:fill="auto"/>
            <w:noWrap/>
          </w:tcPr>
          <w:p w14:paraId="3890A443" w14:textId="77777777" w:rsidR="00672641" w:rsidRPr="00E607C7" w:rsidRDefault="00672641" w:rsidP="00AC23C4">
            <w:pPr>
              <w:pStyle w:val="TableCell2-2Break"/>
              <w:ind w:right="57"/>
              <w:jc w:val="right"/>
            </w:pPr>
            <w:r>
              <w:t>6</w:t>
            </w:r>
          </w:p>
        </w:tc>
        <w:tc>
          <w:tcPr>
            <w:tcW w:w="652" w:type="dxa"/>
            <w:tcBorders>
              <w:top w:val="dashed" w:sz="4" w:space="0" w:color="auto"/>
              <w:bottom w:val="single" w:sz="4" w:space="0" w:color="auto"/>
              <w:right w:val="single" w:sz="4" w:space="0" w:color="auto"/>
            </w:tcBorders>
            <w:shd w:val="clear" w:color="auto" w:fill="auto"/>
            <w:noWrap/>
          </w:tcPr>
          <w:p w14:paraId="1FFA6EBD" w14:textId="77777777" w:rsidR="00672641" w:rsidRPr="00E607C7" w:rsidRDefault="00672641" w:rsidP="00AC23C4">
            <w:pPr>
              <w:pStyle w:val="TableCell2-2Break"/>
              <w:ind w:right="57"/>
              <w:jc w:val="right"/>
            </w:pPr>
            <w:r>
              <w:t>4</w:t>
            </w:r>
          </w:p>
        </w:tc>
        <w:tc>
          <w:tcPr>
            <w:tcW w:w="735" w:type="dxa"/>
            <w:tcBorders>
              <w:top w:val="dashed" w:sz="4" w:space="0" w:color="auto"/>
              <w:left w:val="single" w:sz="4" w:space="0" w:color="auto"/>
              <w:bottom w:val="single" w:sz="4" w:space="0" w:color="auto"/>
            </w:tcBorders>
            <w:shd w:val="clear" w:color="auto" w:fill="auto"/>
            <w:noWrap/>
          </w:tcPr>
          <w:p w14:paraId="65771EAD" w14:textId="77777777" w:rsidR="00672641" w:rsidRPr="00E607C7" w:rsidRDefault="00672641" w:rsidP="00AC23C4">
            <w:pPr>
              <w:pStyle w:val="TableCell2-2Break"/>
              <w:ind w:right="57"/>
              <w:jc w:val="right"/>
            </w:pPr>
            <w:r>
              <w:t>2</w:t>
            </w:r>
          </w:p>
        </w:tc>
        <w:tc>
          <w:tcPr>
            <w:tcW w:w="735" w:type="dxa"/>
            <w:tcBorders>
              <w:top w:val="dashed" w:sz="4" w:space="0" w:color="auto"/>
              <w:bottom w:val="single" w:sz="4" w:space="0" w:color="auto"/>
            </w:tcBorders>
            <w:shd w:val="clear" w:color="auto" w:fill="auto"/>
            <w:noWrap/>
          </w:tcPr>
          <w:p w14:paraId="25E0C0C5" w14:textId="77777777" w:rsidR="00672641" w:rsidRPr="00620ED6" w:rsidRDefault="00672641" w:rsidP="00AC23C4">
            <w:pPr>
              <w:pStyle w:val="TableCell2-2Break"/>
              <w:ind w:right="57"/>
              <w:jc w:val="right"/>
              <w:rPr>
                <w:rStyle w:val="ChBold"/>
              </w:rPr>
            </w:pPr>
            <w:r>
              <w:rPr>
                <w:rStyle w:val="ChBold"/>
              </w:rPr>
              <w:t>1</w:t>
            </w:r>
          </w:p>
        </w:tc>
        <w:tc>
          <w:tcPr>
            <w:tcW w:w="767" w:type="dxa"/>
            <w:tcBorders>
              <w:top w:val="dashed" w:sz="4" w:space="0" w:color="auto"/>
              <w:bottom w:val="single" w:sz="4" w:space="0" w:color="auto"/>
              <w:right w:val="single" w:sz="4" w:space="0" w:color="auto"/>
            </w:tcBorders>
            <w:shd w:val="clear" w:color="auto" w:fill="auto"/>
            <w:noWrap/>
          </w:tcPr>
          <w:p w14:paraId="3A500AF3" w14:textId="77777777" w:rsidR="00672641" w:rsidRPr="00E607C7" w:rsidRDefault="00672641" w:rsidP="00AC23C4">
            <w:pPr>
              <w:pStyle w:val="TableCell2-2Break"/>
              <w:ind w:right="57"/>
              <w:jc w:val="right"/>
            </w:pPr>
            <w:r>
              <w:t>0</w:t>
            </w:r>
          </w:p>
        </w:tc>
        <w:tc>
          <w:tcPr>
            <w:tcW w:w="822" w:type="dxa"/>
            <w:tcBorders>
              <w:top w:val="dashed" w:sz="4" w:space="0" w:color="auto"/>
              <w:left w:val="single" w:sz="4" w:space="0" w:color="auto"/>
              <w:bottom w:val="single" w:sz="4" w:space="0" w:color="auto"/>
              <w:right w:val="nil"/>
            </w:tcBorders>
            <w:shd w:val="clear" w:color="auto" w:fill="auto"/>
            <w:noWrap/>
          </w:tcPr>
          <w:p w14:paraId="2BC0EDC3" w14:textId="77777777" w:rsidR="00672641" w:rsidRPr="00236E08" w:rsidRDefault="00672641" w:rsidP="00AC23C4">
            <w:pPr>
              <w:pStyle w:val="TableCell2-2Break"/>
              <w:ind w:right="57"/>
              <w:jc w:val="right"/>
            </w:pPr>
            <w:r>
              <w:t>14</w:t>
            </w:r>
          </w:p>
        </w:tc>
      </w:tr>
      <w:tr w:rsidR="00672641" w:rsidRPr="00E607C7" w14:paraId="47DB1EDE" w14:textId="77777777" w:rsidTr="00E50FFF">
        <w:tc>
          <w:tcPr>
            <w:tcW w:w="6694" w:type="dxa"/>
            <w:gridSpan w:val="10"/>
            <w:tcBorders>
              <w:top w:val="single" w:sz="4" w:space="0" w:color="auto"/>
              <w:left w:val="nil"/>
              <w:bottom w:val="single" w:sz="4" w:space="0" w:color="auto"/>
              <w:right w:val="nil"/>
            </w:tcBorders>
            <w:shd w:val="clear" w:color="auto" w:fill="auto"/>
            <w:noWrap/>
          </w:tcPr>
          <w:p w14:paraId="509D9147" w14:textId="77777777" w:rsidR="00672641" w:rsidRPr="005151F7" w:rsidRDefault="00672641" w:rsidP="00672641">
            <w:pPr>
              <w:pStyle w:val="TableCell3-2"/>
              <w:rPr>
                <w:rStyle w:val="ChBold"/>
              </w:rPr>
            </w:pPr>
            <w:r w:rsidRPr="005151F7">
              <w:rPr>
                <w:rStyle w:val="ChBold"/>
              </w:rPr>
              <w:t>TOTAL</w:t>
            </w:r>
            <w:r>
              <w:t xml:space="preserve"> (42</w:t>
            </w:r>
            <w:r w:rsidRPr="005151F7">
              <w:t xml:space="preserve"> items)</w:t>
            </w:r>
          </w:p>
        </w:tc>
      </w:tr>
      <w:tr w:rsidR="00AC23C4" w:rsidRPr="00E607C7" w14:paraId="72B1F751" w14:textId="77777777" w:rsidTr="00E50FFF">
        <w:trPr>
          <w:gridAfter w:val="1"/>
          <w:wAfter w:w="6" w:type="dxa"/>
        </w:trPr>
        <w:tc>
          <w:tcPr>
            <w:tcW w:w="1021" w:type="dxa"/>
            <w:tcBorders>
              <w:top w:val="single" w:sz="4" w:space="0" w:color="auto"/>
              <w:left w:val="nil"/>
              <w:bottom w:val="nil"/>
              <w:right w:val="single" w:sz="4" w:space="0" w:color="auto"/>
            </w:tcBorders>
            <w:shd w:val="clear" w:color="auto" w:fill="auto"/>
            <w:noWrap/>
          </w:tcPr>
          <w:p w14:paraId="3C3C0ED4" w14:textId="77777777" w:rsidR="00647D1C" w:rsidRPr="008A38F5" w:rsidRDefault="00647D1C" w:rsidP="00672641">
            <w:pPr>
              <w:pStyle w:val="TableCell2-0Center"/>
              <w:rPr>
                <w:rStyle w:val="ChSmallCaps"/>
              </w:rPr>
            </w:pPr>
          </w:p>
        </w:tc>
        <w:tc>
          <w:tcPr>
            <w:tcW w:w="652" w:type="dxa"/>
            <w:tcBorders>
              <w:top w:val="single" w:sz="4" w:space="0" w:color="auto"/>
              <w:left w:val="single" w:sz="4" w:space="0" w:color="auto"/>
              <w:bottom w:val="nil"/>
            </w:tcBorders>
            <w:shd w:val="clear" w:color="auto" w:fill="auto"/>
            <w:noWrap/>
          </w:tcPr>
          <w:p w14:paraId="6711AF3C" w14:textId="77777777" w:rsidR="00647D1C" w:rsidRPr="0099608C" w:rsidRDefault="00647D1C" w:rsidP="00672641">
            <w:pPr>
              <w:pStyle w:val="TableCell2-0Center"/>
              <w:rPr>
                <w:rStyle w:val="ChSmallCaps"/>
              </w:rPr>
            </w:pPr>
            <w:r w:rsidRPr="0099608C">
              <w:rPr>
                <w:rStyle w:val="ChSmallCaps"/>
              </w:rPr>
              <w:t>pol</w:t>
            </w:r>
          </w:p>
        </w:tc>
        <w:tc>
          <w:tcPr>
            <w:tcW w:w="652" w:type="dxa"/>
            <w:tcBorders>
              <w:top w:val="single" w:sz="4" w:space="0" w:color="auto"/>
              <w:bottom w:val="nil"/>
            </w:tcBorders>
            <w:shd w:val="clear" w:color="auto" w:fill="auto"/>
            <w:noWrap/>
          </w:tcPr>
          <w:p w14:paraId="2C7C70EE" w14:textId="77777777" w:rsidR="00647D1C" w:rsidRPr="0099608C" w:rsidRDefault="00647D1C" w:rsidP="00672641">
            <w:pPr>
              <w:pStyle w:val="TableCell2-0Center"/>
              <w:rPr>
                <w:rStyle w:val="ChSmallCaps"/>
              </w:rPr>
            </w:pPr>
            <w:r w:rsidRPr="0099608C">
              <w:rPr>
                <w:rStyle w:val="ChSmallCaps"/>
              </w:rPr>
              <w:t>edc</w:t>
            </w:r>
          </w:p>
        </w:tc>
        <w:tc>
          <w:tcPr>
            <w:tcW w:w="652" w:type="dxa"/>
            <w:tcBorders>
              <w:top w:val="single" w:sz="4" w:space="0" w:color="auto"/>
              <w:bottom w:val="nil"/>
            </w:tcBorders>
            <w:shd w:val="clear" w:color="auto" w:fill="auto"/>
            <w:noWrap/>
          </w:tcPr>
          <w:p w14:paraId="3D053606" w14:textId="77777777" w:rsidR="00647D1C" w:rsidRPr="0099608C" w:rsidRDefault="00647D1C"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0BF65CAC" w14:textId="77777777" w:rsidR="00647D1C" w:rsidRPr="0099608C" w:rsidRDefault="00647D1C" w:rsidP="00672641">
            <w:pPr>
              <w:pStyle w:val="TableCell2-0Center"/>
              <w:rPr>
                <w:rStyle w:val="ChSmallCaps"/>
              </w:rPr>
            </w:pPr>
            <w:r w:rsidRPr="0099608C">
              <w:rPr>
                <w:rStyle w:val="ChSmallCaps"/>
              </w:rPr>
              <w:t>low</w:t>
            </w:r>
          </w:p>
        </w:tc>
        <w:tc>
          <w:tcPr>
            <w:tcW w:w="735" w:type="dxa"/>
            <w:tcBorders>
              <w:top w:val="single" w:sz="4" w:space="0" w:color="auto"/>
              <w:left w:val="single" w:sz="4" w:space="0" w:color="auto"/>
              <w:bottom w:val="nil"/>
            </w:tcBorders>
            <w:shd w:val="clear" w:color="auto" w:fill="auto"/>
            <w:noWrap/>
          </w:tcPr>
          <w:p w14:paraId="054DF9D2" w14:textId="77777777" w:rsidR="00647D1C" w:rsidRPr="0099608C" w:rsidRDefault="00647D1C" w:rsidP="0033268F">
            <w:pPr>
              <w:pStyle w:val="TableCell2-0Center"/>
              <w:rPr>
                <w:rStyle w:val="ChSmallCaps"/>
              </w:rPr>
            </w:pPr>
            <w:r>
              <w:rPr>
                <w:rStyle w:val="ChSmallCaps"/>
              </w:rPr>
              <w:t>+stat</w:t>
            </w:r>
          </w:p>
        </w:tc>
        <w:tc>
          <w:tcPr>
            <w:tcW w:w="735" w:type="dxa"/>
            <w:tcBorders>
              <w:top w:val="single" w:sz="4" w:space="0" w:color="auto"/>
              <w:bottom w:val="nil"/>
            </w:tcBorders>
            <w:shd w:val="clear" w:color="auto" w:fill="auto"/>
            <w:noWrap/>
          </w:tcPr>
          <w:p w14:paraId="1B759DC5" w14:textId="77777777" w:rsidR="00647D1C" w:rsidRPr="009E4EAE" w:rsidRDefault="00DF62C5" w:rsidP="0033268F">
            <w:pPr>
              <w:pStyle w:val="TableCell2-0Center"/>
              <w:rPr>
                <w:rStyle w:val="ChSmallCaps"/>
              </w:rPr>
            </w:pPr>
            <w:r w:rsidRPr="00DF62C5">
              <w:rPr>
                <w:rStyle w:val="ChSmallCaps"/>
              </w:rPr>
              <w:t>­stat</w:t>
            </w:r>
          </w:p>
        </w:tc>
        <w:tc>
          <w:tcPr>
            <w:tcW w:w="767" w:type="dxa"/>
            <w:tcBorders>
              <w:top w:val="single" w:sz="4" w:space="0" w:color="auto"/>
              <w:bottom w:val="nil"/>
              <w:right w:val="single" w:sz="4" w:space="0" w:color="auto"/>
            </w:tcBorders>
            <w:shd w:val="clear" w:color="auto" w:fill="auto"/>
            <w:noWrap/>
          </w:tcPr>
          <w:p w14:paraId="0A32560D" w14:textId="77777777" w:rsidR="00647D1C" w:rsidRPr="0099608C" w:rsidRDefault="00647D1C" w:rsidP="00672641">
            <w:pPr>
              <w:pStyle w:val="TableCell2-0Center"/>
              <w:rPr>
                <w:rStyle w:val="ChSmallCaps"/>
              </w:rPr>
            </w:pPr>
            <w:r w:rsidRPr="0099608C">
              <w:rPr>
                <w:rStyle w:val="ChSmallCaps"/>
              </w:rPr>
              <w:t>outsd</w:t>
            </w:r>
          </w:p>
        </w:tc>
        <w:tc>
          <w:tcPr>
            <w:tcW w:w="822" w:type="dxa"/>
            <w:tcBorders>
              <w:top w:val="single" w:sz="4" w:space="0" w:color="auto"/>
              <w:left w:val="single" w:sz="4" w:space="0" w:color="auto"/>
              <w:right w:val="nil"/>
            </w:tcBorders>
            <w:shd w:val="clear" w:color="auto" w:fill="auto"/>
            <w:noWrap/>
          </w:tcPr>
          <w:p w14:paraId="481BEF23" w14:textId="77777777" w:rsidR="00647D1C" w:rsidRPr="005151F7" w:rsidRDefault="00647D1C" w:rsidP="00672641">
            <w:pPr>
              <w:pStyle w:val="TableCell2-0Center"/>
            </w:pPr>
            <w:r w:rsidRPr="005151F7">
              <w:t>Total</w:t>
            </w:r>
          </w:p>
        </w:tc>
      </w:tr>
      <w:tr w:rsidR="00AC23C4" w:rsidRPr="00E607C7" w14:paraId="27EC1003" w14:textId="77777777" w:rsidTr="00E50FFF">
        <w:trPr>
          <w:gridAfter w:val="1"/>
          <w:wAfter w:w="6" w:type="dxa"/>
        </w:trPr>
        <w:tc>
          <w:tcPr>
            <w:tcW w:w="1021" w:type="dxa"/>
            <w:tcBorders>
              <w:top w:val="nil"/>
              <w:left w:val="nil"/>
              <w:bottom w:val="nil"/>
              <w:right w:val="single" w:sz="4" w:space="0" w:color="auto"/>
            </w:tcBorders>
            <w:shd w:val="clear" w:color="auto" w:fill="auto"/>
            <w:noWrap/>
          </w:tcPr>
          <w:p w14:paraId="3069C3F4" w14:textId="77777777" w:rsidR="00672641" w:rsidRPr="0099608C" w:rsidRDefault="00672641" w:rsidP="00672641">
            <w:pPr>
              <w:pStyle w:val="TableCell2-0"/>
              <w:rPr>
                <w:rStyle w:val="ChSmallCaps"/>
              </w:rPr>
            </w:pPr>
            <w:r w:rsidRPr="0099608C">
              <w:rPr>
                <w:rStyle w:val="ChSmallCaps"/>
              </w:rPr>
              <w:t>+edc-spk</w:t>
            </w:r>
          </w:p>
        </w:tc>
        <w:tc>
          <w:tcPr>
            <w:tcW w:w="652" w:type="dxa"/>
            <w:tcBorders>
              <w:top w:val="nil"/>
              <w:left w:val="single" w:sz="4" w:space="0" w:color="auto"/>
              <w:bottom w:val="nil"/>
            </w:tcBorders>
            <w:shd w:val="clear" w:color="auto" w:fill="auto"/>
            <w:noWrap/>
          </w:tcPr>
          <w:p w14:paraId="648F4646" w14:textId="77777777" w:rsidR="00672641" w:rsidRPr="00BE1E09" w:rsidRDefault="00672641" w:rsidP="00AC23C4">
            <w:pPr>
              <w:pStyle w:val="TableCell2-0"/>
              <w:ind w:right="57"/>
              <w:jc w:val="right"/>
            </w:pPr>
            <w:r w:rsidRPr="00BE1E09">
              <w:t>6</w:t>
            </w:r>
          </w:p>
        </w:tc>
        <w:tc>
          <w:tcPr>
            <w:tcW w:w="652" w:type="dxa"/>
            <w:tcBorders>
              <w:top w:val="nil"/>
              <w:bottom w:val="nil"/>
            </w:tcBorders>
            <w:shd w:val="clear" w:color="auto" w:fill="auto"/>
            <w:noWrap/>
          </w:tcPr>
          <w:p w14:paraId="6787D514" w14:textId="77777777" w:rsidR="00672641" w:rsidRPr="00BE1E09" w:rsidRDefault="00672641" w:rsidP="00AC23C4">
            <w:pPr>
              <w:pStyle w:val="TableCell2-0"/>
              <w:ind w:right="57"/>
              <w:jc w:val="right"/>
            </w:pPr>
            <w:r w:rsidRPr="00BE1E09">
              <w:t>10</w:t>
            </w:r>
          </w:p>
        </w:tc>
        <w:tc>
          <w:tcPr>
            <w:tcW w:w="652" w:type="dxa"/>
            <w:tcBorders>
              <w:top w:val="nil"/>
              <w:bottom w:val="nil"/>
            </w:tcBorders>
            <w:shd w:val="clear" w:color="auto" w:fill="auto"/>
            <w:noWrap/>
          </w:tcPr>
          <w:p w14:paraId="61063E73" w14:textId="77777777" w:rsidR="00672641" w:rsidRPr="00BE1E09" w:rsidRDefault="00672641" w:rsidP="00AC23C4">
            <w:pPr>
              <w:pStyle w:val="TableCell2-0"/>
              <w:ind w:right="57"/>
              <w:jc w:val="right"/>
            </w:pPr>
            <w:r w:rsidRPr="00BE1E09">
              <w:t>11</w:t>
            </w:r>
          </w:p>
        </w:tc>
        <w:tc>
          <w:tcPr>
            <w:tcW w:w="652" w:type="dxa"/>
            <w:tcBorders>
              <w:top w:val="nil"/>
              <w:bottom w:val="nil"/>
              <w:right w:val="single" w:sz="4" w:space="0" w:color="auto"/>
            </w:tcBorders>
            <w:shd w:val="clear" w:color="auto" w:fill="auto"/>
            <w:noWrap/>
          </w:tcPr>
          <w:p w14:paraId="4796A7FB" w14:textId="77777777" w:rsidR="00672641" w:rsidRPr="00BE1E09" w:rsidRDefault="00672641" w:rsidP="00AC23C4">
            <w:pPr>
              <w:pStyle w:val="TableCell2-0"/>
              <w:ind w:right="57"/>
              <w:jc w:val="right"/>
            </w:pPr>
            <w:r>
              <w:t>19</w:t>
            </w:r>
          </w:p>
        </w:tc>
        <w:tc>
          <w:tcPr>
            <w:tcW w:w="735" w:type="dxa"/>
            <w:tcBorders>
              <w:top w:val="nil"/>
              <w:left w:val="single" w:sz="4" w:space="0" w:color="auto"/>
              <w:bottom w:val="nil"/>
            </w:tcBorders>
            <w:shd w:val="clear" w:color="auto" w:fill="auto"/>
            <w:noWrap/>
          </w:tcPr>
          <w:p w14:paraId="79B718BA" w14:textId="77777777" w:rsidR="00672641" w:rsidRPr="00BE1E09" w:rsidRDefault="00672641" w:rsidP="00AC23C4">
            <w:pPr>
              <w:pStyle w:val="TableCell2-0"/>
              <w:ind w:right="57"/>
              <w:jc w:val="right"/>
            </w:pPr>
            <w:r w:rsidRPr="00BE1E09">
              <w:t>---</w:t>
            </w:r>
          </w:p>
        </w:tc>
        <w:tc>
          <w:tcPr>
            <w:tcW w:w="735" w:type="dxa"/>
            <w:tcBorders>
              <w:top w:val="nil"/>
              <w:bottom w:val="nil"/>
            </w:tcBorders>
            <w:shd w:val="clear" w:color="auto" w:fill="auto"/>
            <w:noWrap/>
          </w:tcPr>
          <w:p w14:paraId="003CA1E4" w14:textId="77777777" w:rsidR="00672641" w:rsidRPr="00BE1E09" w:rsidRDefault="00672641" w:rsidP="00AC23C4">
            <w:pPr>
              <w:pStyle w:val="TableCell2-0"/>
              <w:ind w:right="57"/>
              <w:jc w:val="right"/>
            </w:pPr>
            <w:r w:rsidRPr="00BE1E09">
              <w:t>---</w:t>
            </w:r>
          </w:p>
        </w:tc>
        <w:tc>
          <w:tcPr>
            <w:tcW w:w="767" w:type="dxa"/>
            <w:tcBorders>
              <w:top w:val="nil"/>
              <w:bottom w:val="nil"/>
              <w:right w:val="single" w:sz="4" w:space="0" w:color="auto"/>
            </w:tcBorders>
            <w:shd w:val="clear" w:color="auto" w:fill="auto"/>
            <w:noWrap/>
          </w:tcPr>
          <w:p w14:paraId="311B674B" w14:textId="77777777" w:rsidR="00672641" w:rsidRPr="00BE1E09" w:rsidRDefault="00672641" w:rsidP="00AC23C4">
            <w:pPr>
              <w:pStyle w:val="TableCell2-0"/>
              <w:ind w:right="57"/>
              <w:jc w:val="right"/>
            </w:pPr>
            <w:r>
              <w:t>9</w:t>
            </w:r>
          </w:p>
        </w:tc>
        <w:tc>
          <w:tcPr>
            <w:tcW w:w="822" w:type="dxa"/>
            <w:tcBorders>
              <w:left w:val="single" w:sz="4" w:space="0" w:color="auto"/>
              <w:bottom w:val="nil"/>
              <w:right w:val="nil"/>
            </w:tcBorders>
            <w:shd w:val="clear" w:color="auto" w:fill="auto"/>
            <w:noWrap/>
          </w:tcPr>
          <w:p w14:paraId="03567C52" w14:textId="77777777" w:rsidR="00672641" w:rsidRPr="005151F7" w:rsidRDefault="00672641" w:rsidP="00AC23C4">
            <w:pPr>
              <w:pStyle w:val="TableCell2-0"/>
              <w:ind w:right="57"/>
              <w:jc w:val="right"/>
            </w:pPr>
            <w:r w:rsidRPr="005151F7">
              <w:t>5</w:t>
            </w:r>
            <w:r>
              <w:t>5</w:t>
            </w:r>
          </w:p>
        </w:tc>
      </w:tr>
      <w:tr w:rsidR="00AC23C4" w:rsidRPr="00E607C7" w14:paraId="5469C6AD" w14:textId="77777777" w:rsidTr="00E50FFF">
        <w:trPr>
          <w:gridAfter w:val="1"/>
          <w:wAfter w:w="6" w:type="dxa"/>
        </w:trPr>
        <w:tc>
          <w:tcPr>
            <w:tcW w:w="1021" w:type="dxa"/>
            <w:tcBorders>
              <w:top w:val="nil"/>
              <w:left w:val="nil"/>
              <w:bottom w:val="dashed" w:sz="4" w:space="0" w:color="auto"/>
              <w:right w:val="single" w:sz="4" w:space="0" w:color="auto"/>
            </w:tcBorders>
            <w:shd w:val="clear" w:color="auto" w:fill="auto"/>
            <w:noWrap/>
          </w:tcPr>
          <w:p w14:paraId="262EFBBD" w14:textId="77777777" w:rsidR="00672641" w:rsidRPr="0099608C" w:rsidRDefault="002938F4"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52" w:type="dxa"/>
            <w:tcBorders>
              <w:top w:val="nil"/>
              <w:left w:val="single" w:sz="4" w:space="0" w:color="auto"/>
              <w:bottom w:val="dashed" w:sz="4" w:space="0" w:color="auto"/>
            </w:tcBorders>
            <w:shd w:val="clear" w:color="auto" w:fill="auto"/>
            <w:noWrap/>
          </w:tcPr>
          <w:p w14:paraId="737C416C" w14:textId="77777777" w:rsidR="00672641" w:rsidRPr="00BE1E09" w:rsidRDefault="00672641" w:rsidP="00AC23C4">
            <w:pPr>
              <w:pStyle w:val="TableCell0-2"/>
              <w:ind w:right="57"/>
              <w:jc w:val="right"/>
            </w:pPr>
            <w:r>
              <w:t>2</w:t>
            </w:r>
          </w:p>
        </w:tc>
        <w:tc>
          <w:tcPr>
            <w:tcW w:w="652" w:type="dxa"/>
            <w:tcBorders>
              <w:top w:val="nil"/>
              <w:bottom w:val="dashed" w:sz="4" w:space="0" w:color="auto"/>
            </w:tcBorders>
            <w:shd w:val="clear" w:color="auto" w:fill="auto"/>
            <w:noWrap/>
          </w:tcPr>
          <w:p w14:paraId="00E6BC2E" w14:textId="77777777" w:rsidR="00672641" w:rsidRPr="00BE1E09" w:rsidRDefault="00672641" w:rsidP="00AC23C4">
            <w:pPr>
              <w:pStyle w:val="TableCell0-2"/>
              <w:ind w:right="57"/>
              <w:jc w:val="right"/>
            </w:pPr>
            <w:r w:rsidRPr="00BE1E09">
              <w:t>2</w:t>
            </w:r>
          </w:p>
        </w:tc>
        <w:tc>
          <w:tcPr>
            <w:tcW w:w="652" w:type="dxa"/>
            <w:tcBorders>
              <w:top w:val="nil"/>
              <w:bottom w:val="dashed" w:sz="4" w:space="0" w:color="auto"/>
            </w:tcBorders>
            <w:shd w:val="clear" w:color="auto" w:fill="auto"/>
            <w:noWrap/>
          </w:tcPr>
          <w:p w14:paraId="2ECDF293" w14:textId="77777777" w:rsidR="00672641" w:rsidRPr="00BE1E09" w:rsidRDefault="00672641" w:rsidP="00AC23C4">
            <w:pPr>
              <w:pStyle w:val="TableCell0-2"/>
              <w:ind w:right="57"/>
              <w:jc w:val="right"/>
            </w:pPr>
            <w:r w:rsidRPr="00BE1E09">
              <w:t>3</w:t>
            </w:r>
            <w:r>
              <w:t>1</w:t>
            </w:r>
          </w:p>
        </w:tc>
        <w:tc>
          <w:tcPr>
            <w:tcW w:w="652" w:type="dxa"/>
            <w:tcBorders>
              <w:top w:val="nil"/>
              <w:bottom w:val="dashed" w:sz="4" w:space="0" w:color="auto"/>
              <w:right w:val="single" w:sz="4" w:space="0" w:color="auto"/>
            </w:tcBorders>
            <w:shd w:val="clear" w:color="auto" w:fill="auto"/>
            <w:noWrap/>
          </w:tcPr>
          <w:p w14:paraId="2DDFBE48" w14:textId="77777777" w:rsidR="00672641" w:rsidRPr="00BE1E09" w:rsidRDefault="00672641" w:rsidP="00AC23C4">
            <w:pPr>
              <w:pStyle w:val="TableCell0-2"/>
              <w:ind w:right="57"/>
              <w:jc w:val="right"/>
            </w:pPr>
            <w:r w:rsidRPr="00BE1E09">
              <w:t>---</w:t>
            </w:r>
          </w:p>
        </w:tc>
        <w:tc>
          <w:tcPr>
            <w:tcW w:w="735" w:type="dxa"/>
            <w:tcBorders>
              <w:top w:val="nil"/>
              <w:left w:val="single" w:sz="4" w:space="0" w:color="auto"/>
              <w:bottom w:val="dashed" w:sz="4" w:space="0" w:color="auto"/>
            </w:tcBorders>
            <w:shd w:val="clear" w:color="auto" w:fill="auto"/>
            <w:noWrap/>
          </w:tcPr>
          <w:p w14:paraId="7B939D11" w14:textId="77777777" w:rsidR="00672641" w:rsidRPr="00BE1E09" w:rsidRDefault="00672641" w:rsidP="00AC23C4">
            <w:pPr>
              <w:pStyle w:val="TableCell0-2"/>
              <w:ind w:right="57"/>
              <w:jc w:val="right"/>
            </w:pPr>
            <w:r w:rsidRPr="00BE1E09">
              <w:t>4</w:t>
            </w:r>
            <w:r>
              <w:t>7</w:t>
            </w:r>
          </w:p>
        </w:tc>
        <w:tc>
          <w:tcPr>
            <w:tcW w:w="735" w:type="dxa"/>
            <w:tcBorders>
              <w:top w:val="nil"/>
              <w:bottom w:val="dashed" w:sz="4" w:space="0" w:color="auto"/>
            </w:tcBorders>
            <w:shd w:val="clear" w:color="auto" w:fill="auto"/>
            <w:noWrap/>
          </w:tcPr>
          <w:p w14:paraId="68FD939D" w14:textId="77777777" w:rsidR="00672641" w:rsidRPr="00BE1E09" w:rsidRDefault="00672641" w:rsidP="00AC23C4">
            <w:pPr>
              <w:pStyle w:val="TableCell0-2"/>
              <w:ind w:right="57"/>
              <w:jc w:val="right"/>
              <w:rPr>
                <w:rStyle w:val="ChBold"/>
              </w:rPr>
            </w:pPr>
            <w:r w:rsidRPr="00BE1E09">
              <w:rPr>
                <w:rStyle w:val="ChBold"/>
              </w:rPr>
              <w:t>24</w:t>
            </w:r>
          </w:p>
        </w:tc>
        <w:tc>
          <w:tcPr>
            <w:tcW w:w="767" w:type="dxa"/>
            <w:tcBorders>
              <w:top w:val="nil"/>
              <w:bottom w:val="dashed" w:sz="4" w:space="0" w:color="auto"/>
              <w:right w:val="single" w:sz="4" w:space="0" w:color="auto"/>
            </w:tcBorders>
            <w:shd w:val="clear" w:color="auto" w:fill="auto"/>
            <w:noWrap/>
          </w:tcPr>
          <w:p w14:paraId="6314EEFC" w14:textId="77777777" w:rsidR="00672641" w:rsidRPr="00BE1E09" w:rsidRDefault="00672641" w:rsidP="00AC23C4">
            <w:pPr>
              <w:pStyle w:val="TableCell0-2"/>
              <w:ind w:right="57"/>
              <w:jc w:val="right"/>
            </w:pPr>
            <w:r w:rsidRPr="00BE1E09">
              <w:t>6</w:t>
            </w:r>
          </w:p>
        </w:tc>
        <w:tc>
          <w:tcPr>
            <w:tcW w:w="822" w:type="dxa"/>
            <w:tcBorders>
              <w:top w:val="nil"/>
              <w:left w:val="single" w:sz="4" w:space="0" w:color="auto"/>
              <w:bottom w:val="dashed" w:sz="4" w:space="0" w:color="auto"/>
              <w:right w:val="nil"/>
            </w:tcBorders>
            <w:shd w:val="clear" w:color="auto" w:fill="auto"/>
            <w:noWrap/>
          </w:tcPr>
          <w:p w14:paraId="35212A8A" w14:textId="77777777" w:rsidR="00672641" w:rsidRPr="005151F7" w:rsidRDefault="00672641" w:rsidP="00AC23C4">
            <w:pPr>
              <w:pStyle w:val="TableCell0-2"/>
              <w:ind w:right="57"/>
              <w:jc w:val="right"/>
            </w:pPr>
            <w:r w:rsidRPr="005151F7">
              <w:t>11</w:t>
            </w:r>
            <w:r>
              <w:t>2</w:t>
            </w:r>
          </w:p>
        </w:tc>
      </w:tr>
      <w:tr w:rsidR="00AC23C4" w:rsidRPr="00E607C7" w14:paraId="5FD2DD9E" w14:textId="77777777" w:rsidTr="00E50FFF">
        <w:trPr>
          <w:gridAfter w:val="1"/>
          <w:wAfter w:w="6" w:type="dxa"/>
        </w:trPr>
        <w:tc>
          <w:tcPr>
            <w:tcW w:w="1021" w:type="dxa"/>
            <w:tcBorders>
              <w:top w:val="dashed" w:sz="4" w:space="0" w:color="auto"/>
              <w:left w:val="nil"/>
              <w:bottom w:val="single" w:sz="4" w:space="0" w:color="auto"/>
              <w:right w:val="single" w:sz="4" w:space="0" w:color="auto"/>
            </w:tcBorders>
            <w:shd w:val="clear" w:color="auto" w:fill="auto"/>
            <w:noWrap/>
          </w:tcPr>
          <w:p w14:paraId="78F7ACD1" w14:textId="77777777" w:rsidR="00672641" w:rsidRPr="00250999" w:rsidRDefault="00672641" w:rsidP="00672641">
            <w:pPr>
              <w:pStyle w:val="TableCell2-2Break"/>
              <w:rPr>
                <w:rStyle w:val="ChBold"/>
              </w:rPr>
            </w:pPr>
            <w:r w:rsidRPr="00250999">
              <w:rPr>
                <w:rStyle w:val="ChBold"/>
              </w:rPr>
              <w:t>Total</w:t>
            </w:r>
          </w:p>
        </w:tc>
        <w:tc>
          <w:tcPr>
            <w:tcW w:w="652" w:type="dxa"/>
            <w:tcBorders>
              <w:top w:val="dashed" w:sz="4" w:space="0" w:color="auto"/>
              <w:left w:val="single" w:sz="4" w:space="0" w:color="auto"/>
              <w:bottom w:val="single" w:sz="4" w:space="0" w:color="auto"/>
            </w:tcBorders>
            <w:shd w:val="clear" w:color="auto" w:fill="auto"/>
            <w:noWrap/>
          </w:tcPr>
          <w:p w14:paraId="50ADC330" w14:textId="77777777" w:rsidR="00672641" w:rsidRPr="00BE1E09" w:rsidRDefault="00672641" w:rsidP="00AC23C4">
            <w:pPr>
              <w:pStyle w:val="TableCell2-2Break"/>
              <w:keepNext/>
              <w:ind w:right="57"/>
              <w:jc w:val="right"/>
            </w:pPr>
            <w:r>
              <w:t>8</w:t>
            </w:r>
          </w:p>
        </w:tc>
        <w:tc>
          <w:tcPr>
            <w:tcW w:w="652" w:type="dxa"/>
            <w:tcBorders>
              <w:top w:val="dashed" w:sz="4" w:space="0" w:color="auto"/>
              <w:bottom w:val="single" w:sz="4" w:space="0" w:color="auto"/>
            </w:tcBorders>
            <w:shd w:val="clear" w:color="auto" w:fill="auto"/>
            <w:noWrap/>
          </w:tcPr>
          <w:p w14:paraId="3525EC9E" w14:textId="77777777" w:rsidR="00672641" w:rsidRPr="00BE1E09" w:rsidRDefault="00672641" w:rsidP="00AC23C4">
            <w:pPr>
              <w:pStyle w:val="TableCell2-2Break"/>
              <w:keepNext/>
              <w:ind w:right="57"/>
              <w:jc w:val="right"/>
            </w:pPr>
            <w:r w:rsidRPr="00BE1E09">
              <w:t>12</w:t>
            </w:r>
          </w:p>
        </w:tc>
        <w:tc>
          <w:tcPr>
            <w:tcW w:w="652" w:type="dxa"/>
            <w:tcBorders>
              <w:top w:val="dashed" w:sz="4" w:space="0" w:color="auto"/>
              <w:bottom w:val="single" w:sz="4" w:space="0" w:color="auto"/>
            </w:tcBorders>
            <w:shd w:val="clear" w:color="auto" w:fill="auto"/>
            <w:noWrap/>
          </w:tcPr>
          <w:p w14:paraId="0AF33D9F" w14:textId="77777777" w:rsidR="00672641" w:rsidRPr="00BE1E09" w:rsidRDefault="00672641" w:rsidP="00AC23C4">
            <w:pPr>
              <w:pStyle w:val="TableCell2-2Break"/>
              <w:keepNext/>
              <w:ind w:right="57"/>
              <w:jc w:val="right"/>
            </w:pPr>
            <w:r w:rsidRPr="00BE1E09">
              <w:t>4</w:t>
            </w:r>
            <w:r>
              <w:t>2</w:t>
            </w:r>
          </w:p>
        </w:tc>
        <w:tc>
          <w:tcPr>
            <w:tcW w:w="652" w:type="dxa"/>
            <w:tcBorders>
              <w:top w:val="dashed" w:sz="4" w:space="0" w:color="auto"/>
              <w:bottom w:val="single" w:sz="4" w:space="0" w:color="auto"/>
              <w:right w:val="single" w:sz="4" w:space="0" w:color="auto"/>
            </w:tcBorders>
            <w:shd w:val="clear" w:color="auto" w:fill="auto"/>
            <w:noWrap/>
          </w:tcPr>
          <w:p w14:paraId="308FB688" w14:textId="77777777" w:rsidR="00672641" w:rsidRPr="00BE1E09" w:rsidRDefault="00672641" w:rsidP="00AC23C4">
            <w:pPr>
              <w:pStyle w:val="TableCell2-2Break"/>
              <w:keepNext/>
              <w:ind w:right="57"/>
              <w:jc w:val="right"/>
            </w:pPr>
            <w:r>
              <w:t>19</w:t>
            </w:r>
          </w:p>
        </w:tc>
        <w:tc>
          <w:tcPr>
            <w:tcW w:w="735" w:type="dxa"/>
            <w:tcBorders>
              <w:top w:val="dashed" w:sz="4" w:space="0" w:color="auto"/>
              <w:left w:val="single" w:sz="4" w:space="0" w:color="auto"/>
              <w:bottom w:val="single" w:sz="4" w:space="0" w:color="auto"/>
            </w:tcBorders>
            <w:shd w:val="clear" w:color="auto" w:fill="auto"/>
            <w:noWrap/>
          </w:tcPr>
          <w:p w14:paraId="145A5AF9" w14:textId="77777777" w:rsidR="00672641" w:rsidRPr="00BE1E09" w:rsidRDefault="00672641" w:rsidP="00AC23C4">
            <w:pPr>
              <w:pStyle w:val="TableCell2-2Break"/>
              <w:keepNext/>
              <w:ind w:right="57"/>
              <w:jc w:val="right"/>
            </w:pPr>
            <w:r w:rsidRPr="00BE1E09">
              <w:t>47</w:t>
            </w:r>
          </w:p>
        </w:tc>
        <w:tc>
          <w:tcPr>
            <w:tcW w:w="735" w:type="dxa"/>
            <w:tcBorders>
              <w:top w:val="dashed" w:sz="4" w:space="0" w:color="auto"/>
              <w:bottom w:val="single" w:sz="4" w:space="0" w:color="auto"/>
            </w:tcBorders>
            <w:shd w:val="clear" w:color="auto" w:fill="auto"/>
            <w:noWrap/>
          </w:tcPr>
          <w:p w14:paraId="6960B495" w14:textId="77777777" w:rsidR="00672641" w:rsidRPr="00BE1E09" w:rsidRDefault="00672641" w:rsidP="00AC23C4">
            <w:pPr>
              <w:pStyle w:val="TableCell2-2Break"/>
              <w:keepNext/>
              <w:ind w:right="57"/>
              <w:jc w:val="right"/>
              <w:rPr>
                <w:rStyle w:val="ChBold"/>
              </w:rPr>
            </w:pPr>
            <w:r w:rsidRPr="00BE1E09">
              <w:rPr>
                <w:rStyle w:val="ChBold"/>
              </w:rPr>
              <w:t>24</w:t>
            </w:r>
          </w:p>
        </w:tc>
        <w:tc>
          <w:tcPr>
            <w:tcW w:w="767" w:type="dxa"/>
            <w:tcBorders>
              <w:top w:val="dashed" w:sz="4" w:space="0" w:color="auto"/>
              <w:bottom w:val="single" w:sz="4" w:space="0" w:color="auto"/>
              <w:right w:val="single" w:sz="4" w:space="0" w:color="auto"/>
            </w:tcBorders>
            <w:shd w:val="clear" w:color="auto" w:fill="auto"/>
            <w:noWrap/>
          </w:tcPr>
          <w:p w14:paraId="3DFCA5D3" w14:textId="77777777" w:rsidR="00672641" w:rsidRPr="00BE1E09" w:rsidRDefault="00672641" w:rsidP="00AC23C4">
            <w:pPr>
              <w:pStyle w:val="TableCell2-2Break"/>
              <w:keepNext/>
              <w:ind w:right="57"/>
              <w:jc w:val="right"/>
            </w:pPr>
            <w:r w:rsidRPr="00BE1E09">
              <w:t>1</w:t>
            </w:r>
            <w:r>
              <w:t>5</w:t>
            </w:r>
          </w:p>
        </w:tc>
        <w:tc>
          <w:tcPr>
            <w:tcW w:w="822" w:type="dxa"/>
            <w:tcBorders>
              <w:top w:val="dashed" w:sz="4" w:space="0" w:color="auto"/>
              <w:left w:val="single" w:sz="4" w:space="0" w:color="auto"/>
              <w:bottom w:val="single" w:sz="4" w:space="0" w:color="auto"/>
              <w:right w:val="nil"/>
            </w:tcBorders>
            <w:shd w:val="clear" w:color="auto" w:fill="auto"/>
            <w:noWrap/>
          </w:tcPr>
          <w:p w14:paraId="2072667F" w14:textId="77777777" w:rsidR="00672641" w:rsidRPr="005151F7" w:rsidRDefault="00672641" w:rsidP="00AC23C4">
            <w:pPr>
              <w:pStyle w:val="TableCell2-2Break"/>
              <w:keepNext/>
              <w:ind w:right="57"/>
              <w:jc w:val="right"/>
              <w:rPr>
                <w:rStyle w:val="ChBold"/>
              </w:rPr>
            </w:pPr>
            <w:r w:rsidRPr="005151F7">
              <w:rPr>
                <w:rStyle w:val="ChBold"/>
              </w:rPr>
              <w:t>1</w:t>
            </w:r>
            <w:r>
              <w:rPr>
                <w:rStyle w:val="ChBold"/>
              </w:rPr>
              <w:t>67</w:t>
            </w:r>
          </w:p>
        </w:tc>
      </w:tr>
    </w:tbl>
    <w:p w14:paraId="378CDB2E" w14:textId="668EDFD5" w:rsidR="00672641" w:rsidRDefault="00672641" w:rsidP="009B4BD4">
      <w:pPr>
        <w:pStyle w:val="Body0000after05before"/>
      </w:pPr>
      <w:r>
        <w:fldChar w:fldCharType="begin"/>
      </w:r>
      <w:r>
        <w:instrText xml:space="preserve"> REF _Ref346813643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fldChar w:fldCharType="end"/>
      </w:r>
      <w:r>
        <w:t xml:space="preserve"> is divided into three major </w:t>
      </w:r>
      <w:r w:rsidR="00C07CFC">
        <w:t>parts</w:t>
      </w:r>
      <w:r>
        <w:t>. The top part lists the token frequencies for prefixed lexemes with bivalent bases, while the middle part gives the frequencies for prefixed lexemes with monovalent bases. The bottom part gives the frequencies for all verbal bases.</w:t>
      </w:r>
      <w:r w:rsidR="00C07CFC">
        <w:t xml:space="preserve"> The layout of each of these parts represents the three variables of speaker education levels, topics, and role relations </w:t>
      </w:r>
      <w:r>
        <w:t xml:space="preserve">(this layout also applies to the tables and </w:t>
      </w:r>
      <w:r w:rsidR="008645D7">
        <w:t>figures</w:t>
      </w:r>
      <w:r>
        <w:t xml:space="preserve"> presented in §</w:t>
      </w:r>
      <w:r>
        <w:fldChar w:fldCharType="begin"/>
      </w:r>
      <w:r>
        <w:instrText xml:space="preserve"> REF _Ref346647730 \w \h </w:instrText>
      </w:r>
      <w:r>
        <w:fldChar w:fldCharType="separate"/>
      </w:r>
      <w:r w:rsidR="00154D81">
        <w:rPr>
          <w:cs/>
        </w:rPr>
        <w:t>‎</w:t>
      </w:r>
      <w:r w:rsidR="00154D81">
        <w:t>3.1.3.3</w:t>
      </w:r>
      <w:r>
        <w:fldChar w:fldCharType="end"/>
      </w:r>
      <w:r>
        <w:t>, §</w:t>
      </w:r>
      <w:r>
        <w:fldChar w:fldCharType="begin"/>
      </w:r>
      <w:r>
        <w:instrText xml:space="preserve"> REF _Ref346719142 \w \h </w:instrText>
      </w:r>
      <w:r>
        <w:fldChar w:fldCharType="separate"/>
      </w:r>
      <w:r w:rsidR="00154D81">
        <w:rPr>
          <w:cs/>
        </w:rPr>
        <w:t>‎</w:t>
      </w:r>
      <w:r w:rsidR="00154D81">
        <w:t>3.1.4.4</w:t>
      </w:r>
      <w:r>
        <w:fldChar w:fldCharType="end"/>
      </w:r>
      <w:r>
        <w:t>, and §</w:t>
      </w:r>
      <w:r>
        <w:fldChar w:fldCharType="begin"/>
      </w:r>
      <w:r>
        <w:instrText xml:space="preserve"> REF _Ref347393336 \w \h </w:instrText>
      </w:r>
      <w:r>
        <w:fldChar w:fldCharType="separate"/>
      </w:r>
      <w:r w:rsidR="00154D81">
        <w:rPr>
          <w:cs/>
        </w:rPr>
        <w:t>‎</w:t>
      </w:r>
      <w:r w:rsidR="00154D81">
        <w:t>3.1.8</w:t>
      </w:r>
      <w:r>
        <w:fldChar w:fldCharType="end"/>
      </w:r>
      <w:r>
        <w:t>)</w:t>
      </w:r>
      <w:r w:rsidR="00326005">
        <w:t>.</w:t>
      </w:r>
      <w:r w:rsidR="00C07CFC">
        <w:t xml:space="preserve"> </w:t>
      </w:r>
      <w:r w:rsidR="00326005">
        <w:t xml:space="preserve">The </w:t>
      </w:r>
      <w:r w:rsidR="00C07CFC">
        <w:t xml:space="preserve">token frequencies according to the variable </w:t>
      </w:r>
      <w:r w:rsidR="00B7093A">
        <w:t>‘</w:t>
      </w:r>
      <w:r w:rsidR="00326005">
        <w:t xml:space="preserve">Speaker </w:t>
      </w:r>
      <w:r w:rsidR="00C07CFC">
        <w:t>education levels</w:t>
      </w:r>
      <w:r w:rsidR="00B7093A">
        <w:t>’</w:t>
      </w:r>
      <w:r w:rsidR="00C07CFC">
        <w:t xml:space="preserve"> are given in the </w:t>
      </w:r>
      <w:r w:rsidR="00326005">
        <w:t>rows</w:t>
      </w:r>
      <w:r w:rsidR="00C07CFC">
        <w:t xml:space="preserve"> labeled </w:t>
      </w:r>
      <w:r w:rsidR="00B7093A">
        <w:t>“</w:t>
      </w:r>
      <w:r w:rsidR="00C07CFC" w:rsidRPr="0099608C">
        <w:rPr>
          <w:rStyle w:val="ChSmallCaps"/>
        </w:rPr>
        <w:t>+edc-spk</w:t>
      </w:r>
      <w:r w:rsidR="00B7093A">
        <w:rPr>
          <w:rStyle w:val="ChSmallCaps"/>
        </w:rPr>
        <w:t>”</w:t>
      </w:r>
      <w:r w:rsidR="00C07CFC" w:rsidRPr="00C07CFC">
        <w:t xml:space="preserve"> and </w:t>
      </w:r>
      <w:r w:rsidR="00B7093A">
        <w:t>“</w:t>
      </w:r>
      <w:r w:rsidR="002938F4" w:rsidRPr="00DF62C5">
        <w:rPr>
          <w:rStyle w:val="ChSmallCaps"/>
        </w:rPr>
        <w:t>­</w:t>
      </w:r>
      <w:r w:rsidR="002938F4">
        <w:rPr>
          <w:rStyle w:val="ChSmallCaps"/>
        </w:rPr>
        <w:t>edc</w:t>
      </w:r>
      <w:r w:rsidR="002938F4" w:rsidRPr="0099608C">
        <w:rPr>
          <w:rStyle w:val="ChSmallCaps"/>
        </w:rPr>
        <w:t>-spk</w:t>
      </w:r>
      <w:r w:rsidR="00B7093A">
        <w:rPr>
          <w:rStyle w:val="ChSmallCaps"/>
        </w:rPr>
        <w:t>”</w:t>
      </w:r>
      <w:r w:rsidR="00C07CFC" w:rsidRPr="00C07CFC">
        <w:t xml:space="preserve">, while the token </w:t>
      </w:r>
      <w:r w:rsidR="00C07CFC">
        <w:t xml:space="preserve">frequencies according to the variables </w:t>
      </w:r>
      <w:r w:rsidR="00B7093A">
        <w:t>‘</w:t>
      </w:r>
      <w:r w:rsidR="00326005">
        <w:t>Topic</w:t>
      </w:r>
      <w:r w:rsidR="00BB612E">
        <w:t>s</w:t>
      </w:r>
      <w:r w:rsidR="00B7093A">
        <w:t>’</w:t>
      </w:r>
      <w:r w:rsidR="00326005">
        <w:t xml:space="preserve"> </w:t>
      </w:r>
      <w:r w:rsidR="00C07CFC">
        <w:t xml:space="preserve">and </w:t>
      </w:r>
      <w:r w:rsidR="00B7093A">
        <w:t>‘</w:t>
      </w:r>
      <w:r w:rsidR="00326005">
        <w:t>Role-</w:t>
      </w:r>
      <w:r w:rsidR="00C07CFC">
        <w:t>relations</w:t>
      </w:r>
      <w:r w:rsidR="00B7093A">
        <w:t>’</w:t>
      </w:r>
      <w:r w:rsidR="00C07CFC">
        <w:t xml:space="preserve"> </w:t>
      </w:r>
      <w:r w:rsidR="00326005">
        <w:t xml:space="preserve">are presented in the columns labeled </w:t>
      </w:r>
      <w:r w:rsidR="00B7093A">
        <w:t>“</w:t>
      </w:r>
      <w:r w:rsidR="00326005">
        <w:t>Topics (</w:t>
      </w:r>
      <w:r w:rsidR="00326005" w:rsidRPr="00326005">
        <w:rPr>
          <w:rStyle w:val="ChSmallCaps"/>
        </w:rPr>
        <w:t>top</w:t>
      </w:r>
      <w:r w:rsidR="00326005">
        <w:t>)</w:t>
      </w:r>
      <w:r w:rsidR="00B7093A">
        <w:t>”</w:t>
      </w:r>
      <w:r w:rsidR="00326005">
        <w:t xml:space="preserve"> and </w:t>
      </w:r>
      <w:r w:rsidR="00B7093A">
        <w:t>“</w:t>
      </w:r>
      <w:r w:rsidR="00326005">
        <w:t>Interlocutors (</w:t>
      </w:r>
      <w:r w:rsidR="00326005" w:rsidRPr="00326005">
        <w:rPr>
          <w:rStyle w:val="ChSmallCaps"/>
        </w:rPr>
        <w:t>ilct</w:t>
      </w:r>
      <w:r w:rsidR="00326005">
        <w:t>)</w:t>
      </w:r>
      <w:r w:rsidR="00B7093A">
        <w:t>”</w:t>
      </w:r>
      <w:r w:rsidR="00326005">
        <w:t xml:space="preserve">, respectively. </w:t>
      </w:r>
      <w:r>
        <w:t>T</w:t>
      </w:r>
      <w:r w:rsidR="00C07CFC">
        <w:t>he token frequencies by speaker education levels are presented in two rows:</w:t>
      </w:r>
      <w:r>
        <w:t xml:space="preserve"> the </w:t>
      </w:r>
      <w:r w:rsidR="00C07CFC">
        <w:t>first row</w:t>
      </w:r>
      <w:r>
        <w:t xml:space="preserve"> </w:t>
      </w:r>
      <w:r w:rsidR="00C07CFC">
        <w:t xml:space="preserve">labeled </w:t>
      </w:r>
      <w:r w:rsidR="00B7093A">
        <w:t>“</w:t>
      </w:r>
      <w:r w:rsidRPr="0099608C">
        <w:rPr>
          <w:rStyle w:val="ChSmallCaps"/>
        </w:rPr>
        <w:t>+edc-spk</w:t>
      </w:r>
      <w:r w:rsidR="00B7093A">
        <w:t>”</w:t>
      </w:r>
      <w:r w:rsidRPr="0062508A">
        <w:t xml:space="preserve"> </w:t>
      </w:r>
      <w:r>
        <w:t>give</w:t>
      </w:r>
      <w:r w:rsidR="00C07CFC">
        <w:t>s</w:t>
      </w:r>
      <w:r>
        <w:t xml:space="preserve"> the </w:t>
      </w:r>
      <w:r w:rsidR="00C07CFC">
        <w:t xml:space="preserve">token </w:t>
      </w:r>
      <w:r>
        <w:t xml:space="preserve">frequencies </w:t>
      </w:r>
      <w:r w:rsidRPr="0062508A">
        <w:t xml:space="preserve">for </w:t>
      </w:r>
      <w:r>
        <w:t>better-</w:t>
      </w:r>
      <w:r w:rsidR="00C07CFC">
        <w:t>educated speakers while the second row</w:t>
      </w:r>
      <w:r>
        <w:t xml:space="preserve"> </w:t>
      </w:r>
      <w:r w:rsidR="00C07CFC">
        <w:t xml:space="preserve">labeled </w:t>
      </w:r>
      <w:r w:rsidR="00B7093A">
        <w:t>“</w:t>
      </w:r>
      <w:r w:rsidR="002938F4" w:rsidRPr="00DF62C5">
        <w:rPr>
          <w:rStyle w:val="ChSmallCaps"/>
        </w:rPr>
        <w:t>­</w:t>
      </w:r>
      <w:r w:rsidR="002938F4">
        <w:rPr>
          <w:rStyle w:val="ChSmallCaps"/>
        </w:rPr>
        <w:t>edc</w:t>
      </w:r>
      <w:r w:rsidR="002938F4" w:rsidRPr="0099608C">
        <w:rPr>
          <w:rStyle w:val="ChSmallCaps"/>
        </w:rPr>
        <w:t>-spk</w:t>
      </w:r>
      <w:r w:rsidR="00B7093A">
        <w:rPr>
          <w:rStyle w:val="ChSmallCaps"/>
        </w:rPr>
        <w:t>”</w:t>
      </w:r>
      <w:r w:rsidRPr="0062508A">
        <w:t xml:space="preserve"> </w:t>
      </w:r>
      <w:r>
        <w:t>list</w:t>
      </w:r>
      <w:r w:rsidR="00C07CFC">
        <w:t>s</w:t>
      </w:r>
      <w:r>
        <w:t xml:space="preserve"> the </w:t>
      </w:r>
      <w:r w:rsidR="00C07CFC">
        <w:t xml:space="preserve">token </w:t>
      </w:r>
      <w:r>
        <w:t xml:space="preserve">frequencies for less-educated speakers. The token frequencies by topics are presented in the </w:t>
      </w:r>
      <w:r w:rsidR="00326005">
        <w:t xml:space="preserve">first </w:t>
      </w:r>
      <w:r>
        <w:t xml:space="preserve">four columns. The three columns headed </w:t>
      </w:r>
      <w:r w:rsidRPr="0099608C">
        <w:rPr>
          <w:rStyle w:val="ChSmallCaps"/>
        </w:rPr>
        <w:t>pol</w:t>
      </w:r>
      <w:r>
        <w:t xml:space="preserve">, </w:t>
      </w:r>
      <w:r w:rsidRPr="0099608C">
        <w:rPr>
          <w:rStyle w:val="ChSmallCaps"/>
        </w:rPr>
        <w:t>edc</w:t>
      </w:r>
      <w:r>
        <w:t xml:space="preserve">, and </w:t>
      </w:r>
      <w:r w:rsidRPr="0099608C">
        <w:rPr>
          <w:rStyle w:val="ChSmallCaps"/>
        </w:rPr>
        <w:t>rel</w:t>
      </w:r>
      <w:r>
        <w:t xml:space="preserve"> list the frequencies for tokens when speakers conversed about the </w:t>
      </w:r>
      <w:r w:rsidRPr="0099608C">
        <w:rPr>
          <w:rStyle w:val="ChSmallCaps"/>
        </w:rPr>
        <w:t>high</w:t>
      </w:r>
      <w:r>
        <w:t xml:space="preserve"> topics of politics, education, and religion, respectively. The column headed </w:t>
      </w:r>
      <w:r w:rsidRPr="0099608C">
        <w:rPr>
          <w:rStyle w:val="ChSmallCaps"/>
        </w:rPr>
        <w:t>low</w:t>
      </w:r>
      <w:r>
        <w:t xml:space="preserve"> lists the number of tokens produced during conversations about </w:t>
      </w:r>
      <w:r w:rsidRPr="0099608C">
        <w:rPr>
          <w:rStyle w:val="ChSmallCaps"/>
        </w:rPr>
        <w:t>low</w:t>
      </w:r>
      <w:r>
        <w:t xml:space="preserve"> </w:t>
      </w:r>
      <w:r w:rsidRPr="00635794">
        <w:t>topics</w:t>
      </w:r>
      <w:r>
        <w:t xml:space="preserve">, that is, casual daily-life issues. The token frequencies by </w:t>
      </w:r>
      <w:r w:rsidR="00326005">
        <w:t xml:space="preserve">role-relations </w:t>
      </w:r>
      <w:r>
        <w:t xml:space="preserve">are presented in the next three columns. The columns headed with </w:t>
      </w:r>
      <w:r w:rsidRPr="0099608C">
        <w:rPr>
          <w:rStyle w:val="ChSmallCaps"/>
        </w:rPr>
        <w:t>+</w:t>
      </w:r>
      <w:r w:rsidR="00932537">
        <w:rPr>
          <w:rStyle w:val="ChSmallCaps"/>
        </w:rPr>
        <w:t>stat</w:t>
      </w:r>
      <w:r>
        <w:t>,</w:t>
      </w:r>
      <w:r w:rsidR="00DF62C5" w:rsidRPr="00DF62C5">
        <w:rPr>
          <w:rStyle w:val="ChSmallCaps"/>
        </w:rPr>
        <w:t xml:space="preserve"> ­stat</w:t>
      </w:r>
      <w:r w:rsidRPr="00314D08">
        <w:t>,</w:t>
      </w:r>
      <w:r w:rsidRPr="00B75A67">
        <w:t xml:space="preserve"> </w:t>
      </w:r>
      <w:r>
        <w:t xml:space="preserve">and </w:t>
      </w:r>
      <w:r w:rsidRPr="0099608C">
        <w:rPr>
          <w:rStyle w:val="ChSmallCaps"/>
        </w:rPr>
        <w:t>outsd</w:t>
      </w:r>
      <w:r>
        <w:t xml:space="preserve"> give the </w:t>
      </w:r>
      <w:r>
        <w:lastRenderedPageBreak/>
        <w:t>number of tokens produced during conversations with fellow-Papuans</w:t>
      </w:r>
      <w:r w:rsidR="00932537">
        <w:t xml:space="preserve"> of higher social standing </w:t>
      </w:r>
      <w:r w:rsidR="00874EB8">
        <w:t>(</w:t>
      </w:r>
      <w:r w:rsidR="00932537" w:rsidRPr="0099608C">
        <w:rPr>
          <w:rStyle w:val="ChSmallCaps"/>
        </w:rPr>
        <w:t>+</w:t>
      </w:r>
      <w:r w:rsidR="00932537">
        <w:rPr>
          <w:rStyle w:val="ChSmallCaps"/>
        </w:rPr>
        <w:t>stat</w:t>
      </w:r>
      <w:r w:rsidR="00874EB8" w:rsidRPr="00874EB8">
        <w:t>)</w:t>
      </w:r>
      <w:r>
        <w:t>,</w:t>
      </w:r>
      <w:r w:rsidRPr="00314D08">
        <w:t xml:space="preserve"> </w:t>
      </w:r>
      <w:r>
        <w:t>fellow-Papuans</w:t>
      </w:r>
      <w:r w:rsidR="00932537">
        <w:t xml:space="preserve"> of lower social standing (</w:t>
      </w:r>
      <w:r w:rsidR="00DF62C5" w:rsidRPr="00DF62C5">
        <w:rPr>
          <w:rStyle w:val="ChSmallCaps"/>
        </w:rPr>
        <w:t>­stat</w:t>
      </w:r>
      <w:r w:rsidR="00932537" w:rsidRPr="00932537">
        <w:t>)</w:t>
      </w:r>
      <w:r>
        <w:t>,</w:t>
      </w:r>
      <w:r w:rsidRPr="00314D08">
        <w:t xml:space="preserve"> and </w:t>
      </w:r>
      <w:r w:rsidR="00932537">
        <w:t xml:space="preserve">group </w:t>
      </w:r>
      <w:r w:rsidRPr="00314D08">
        <w:t>outsiders</w:t>
      </w:r>
      <w:r>
        <w:t xml:space="preserve"> (</w:t>
      </w:r>
      <w:r w:rsidRPr="0099608C">
        <w:rPr>
          <w:rStyle w:val="ChSmallCaps"/>
        </w:rPr>
        <w:t>outsd</w:t>
      </w:r>
      <w:r>
        <w:t>), respectively.</w:t>
      </w:r>
    </w:p>
    <w:p w14:paraId="31C132F4" w14:textId="08084349" w:rsidR="00D67C33" w:rsidRDefault="00D67C33" w:rsidP="009B4BD4">
      <w:pPr>
        <w:pStyle w:val="Body0500after"/>
      </w:pPr>
      <w:r>
        <w:t xml:space="preserve">The layout of </w:t>
      </w:r>
      <w:r>
        <w:fldChar w:fldCharType="begin"/>
      </w:r>
      <w:r>
        <w:instrText xml:space="preserve"> REF _Ref346813643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fldChar w:fldCharType="end"/>
      </w:r>
      <w:r>
        <w:t xml:space="preserve"> is based on four assumptions.</w:t>
      </w:r>
      <w:r w:rsidR="003900F9">
        <w:t xml:space="preserve"> </w:t>
      </w:r>
      <w:r>
        <w:t xml:space="preserve">First, when discussing </w:t>
      </w:r>
      <w:r w:rsidRPr="004F2414">
        <w:rPr>
          <w:rStyle w:val="ChSmallCaps"/>
        </w:rPr>
        <w:t>high</w:t>
      </w:r>
      <w:r>
        <w:t xml:space="preserve"> topics, the language behavior of Papuans is likely to show influences from Indonesian, regardless of their own education levels and also regardless of the </w:t>
      </w:r>
      <w:r w:rsidR="00DE5925">
        <w:t>social standing</w:t>
      </w:r>
      <w:r>
        <w:t xml:space="preserve"> of their fellow-Papuan interlocutors. Therefore, these token </w:t>
      </w:r>
      <w:r w:rsidR="00826271">
        <w:t>frequencies</w:t>
      </w:r>
      <w:r>
        <w:t xml:space="preserve"> are totaled in the respective </w:t>
      </w:r>
      <w:r w:rsidR="00B7093A">
        <w:t>‘</w:t>
      </w:r>
      <w:r>
        <w:t>Topics</w:t>
      </w:r>
      <w:r w:rsidR="00B7093A">
        <w:t>’</w:t>
      </w:r>
      <w:r>
        <w:t xml:space="preserve"> cells and not broken down according to the </w:t>
      </w:r>
      <w:r w:rsidR="00E32873">
        <w:t xml:space="preserve">social standing </w:t>
      </w:r>
      <w:r>
        <w:t xml:space="preserve">of their interlocutors. For </w:t>
      </w:r>
      <w:r w:rsidRPr="009D104A">
        <w:rPr>
          <w:rStyle w:val="ChSmallCapsItalBold"/>
        </w:rPr>
        <w:t>ter­</w:t>
      </w:r>
      <w:r>
        <w:t>prefixed lexemes with bivalent bases, the respective token frequencies for better-educated speakers (</w:t>
      </w:r>
      <w:r w:rsidRPr="0099608C">
        <w:rPr>
          <w:rStyle w:val="ChSmallCaps"/>
        </w:rPr>
        <w:t>+edc-spk</w:t>
      </w:r>
      <w:r>
        <w:t>) are as follows: 6 tokens</w:t>
      </w:r>
      <w:r w:rsidR="005A060E" w:rsidRPr="005A060E">
        <w:t xml:space="preserve"> </w:t>
      </w:r>
      <w:r w:rsidR="005A060E">
        <w:t>for discussions about politics (</w:t>
      </w:r>
      <w:r w:rsidR="005A060E" w:rsidRPr="004F2414">
        <w:rPr>
          <w:rStyle w:val="ChSmallCaps"/>
        </w:rPr>
        <w:t>pol</w:t>
      </w:r>
      <w:r w:rsidR="005A060E">
        <w:t>)</w:t>
      </w:r>
      <w:r>
        <w:t xml:space="preserve">, </w:t>
      </w:r>
      <w:r w:rsidR="005A060E">
        <w:t xml:space="preserve">10 </w:t>
      </w:r>
      <w:r>
        <w:t>about education (</w:t>
      </w:r>
      <w:r w:rsidRPr="004F2414">
        <w:rPr>
          <w:rStyle w:val="ChSmallCaps"/>
        </w:rPr>
        <w:t>edc</w:t>
      </w:r>
      <w:r w:rsidR="005A060E">
        <w:t>)</w:t>
      </w:r>
      <w:r>
        <w:t xml:space="preserve">, and </w:t>
      </w:r>
      <w:r w:rsidR="005A060E">
        <w:t xml:space="preserve">10 tokens </w:t>
      </w:r>
      <w:r>
        <w:t>about religion (</w:t>
      </w:r>
      <w:r w:rsidRPr="004F2414">
        <w:rPr>
          <w:rStyle w:val="ChSmallCaps"/>
        </w:rPr>
        <w:t>rel</w:t>
      </w:r>
      <w:r>
        <w:t>). For less-educated speakers (</w:t>
      </w:r>
      <w:r w:rsidR="002938F4" w:rsidRPr="00DF62C5">
        <w:rPr>
          <w:rStyle w:val="ChSmallCaps"/>
        </w:rPr>
        <w:t>­</w:t>
      </w:r>
      <w:r w:rsidR="002938F4">
        <w:rPr>
          <w:rStyle w:val="ChSmallCaps"/>
        </w:rPr>
        <w:t>edc</w:t>
      </w:r>
      <w:r w:rsidR="002938F4" w:rsidRPr="0099608C">
        <w:rPr>
          <w:rStyle w:val="ChSmallCaps"/>
        </w:rPr>
        <w:t>-spk</w:t>
      </w:r>
      <w:r>
        <w:t>) the respective frequencies are 2,</w:t>
      </w:r>
      <w:r w:rsidR="00012CC3">
        <w:t xml:space="preserve"> </w:t>
      </w:r>
      <w:r>
        <w:t xml:space="preserve">1, and 26 tokens. (See the left top part of </w:t>
      </w:r>
      <w:r>
        <w:fldChar w:fldCharType="begin"/>
      </w:r>
      <w:r>
        <w:instrText xml:space="preserve"> REF _Ref346813643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fldChar w:fldCharType="end"/>
      </w:r>
      <w:r>
        <w:t>).</w:t>
      </w:r>
    </w:p>
    <w:p w14:paraId="5BCC79CE" w14:textId="35B1F4FE" w:rsidR="00D67C33" w:rsidRDefault="00D67C33" w:rsidP="009B4BD4">
      <w:pPr>
        <w:pStyle w:val="Body0500after"/>
      </w:pPr>
      <w:r>
        <w:t xml:space="preserve">Second, when discussing </w:t>
      </w:r>
      <w:r w:rsidRPr="0099608C">
        <w:rPr>
          <w:rStyle w:val="ChSmallCaps"/>
        </w:rPr>
        <w:t>low</w:t>
      </w:r>
      <w:r>
        <w:t xml:space="preserve"> topics, the language behavior of better-educated speakers (</w:t>
      </w:r>
      <w:r w:rsidRPr="0099608C">
        <w:rPr>
          <w:rStyle w:val="ChSmallCaps"/>
        </w:rPr>
        <w:t>+edc-spk</w:t>
      </w:r>
      <w:r>
        <w:t xml:space="preserve">) is presumably not affected by the </w:t>
      </w:r>
      <w:r w:rsidR="009960B5">
        <w:t xml:space="preserve">social standing </w:t>
      </w:r>
      <w:r>
        <w:t xml:space="preserve">of their fellow-Papuan interlocutors, given </w:t>
      </w:r>
      <w:r w:rsidR="009960B5">
        <w:t xml:space="preserve">that they already have the </w:t>
      </w:r>
      <w:r>
        <w:t xml:space="preserve">general tendency to </w:t>
      </w:r>
      <w:r w:rsidR="00B7093A">
        <w:t>“</w:t>
      </w:r>
      <w:r>
        <w:t>dress-up</w:t>
      </w:r>
      <w:r w:rsidR="00B7093A">
        <w:t>”</w:t>
      </w:r>
      <w:r>
        <w:t xml:space="preserve"> their Papuan Malay with Indonesian features. Therefore, these token frequencies are totaled in the </w:t>
      </w:r>
      <w:r w:rsidRPr="0099608C">
        <w:rPr>
          <w:rStyle w:val="ChSmallCaps"/>
        </w:rPr>
        <w:t>low</w:t>
      </w:r>
      <w:r>
        <w:t xml:space="preserve">-topic cell of the </w:t>
      </w:r>
      <w:r w:rsidRPr="0099608C">
        <w:rPr>
          <w:rStyle w:val="ChSmallCaps"/>
        </w:rPr>
        <w:t>+edc-spk</w:t>
      </w:r>
      <w:r>
        <w:t xml:space="preserve"> row. That is, in this total are included the token frequencies for interactions with </w:t>
      </w:r>
      <w:r w:rsidR="009960B5">
        <w:t>interlocutors of equally high social standing (</w:t>
      </w:r>
      <w:r w:rsidR="009960B5">
        <w:rPr>
          <w:rStyle w:val="ChSmallCaps"/>
        </w:rPr>
        <w:t>+stat</w:t>
      </w:r>
      <w:r w:rsidR="009960B5">
        <w:t>) and with those of lower status (</w:t>
      </w:r>
      <w:r w:rsidR="00DF62C5" w:rsidRPr="00DF62C5">
        <w:rPr>
          <w:rStyle w:val="ChSmallCaps"/>
        </w:rPr>
        <w:t>­stat</w:t>
      </w:r>
      <w:r w:rsidR="009960B5">
        <w:t>)</w:t>
      </w:r>
      <w:r>
        <w:t xml:space="preserve">. The columns to the right of the </w:t>
      </w:r>
      <w:r w:rsidRPr="0099608C">
        <w:rPr>
          <w:rStyle w:val="ChSmallCaps"/>
        </w:rPr>
        <w:t>low</w:t>
      </w:r>
      <w:r w:rsidR="005A060E">
        <w:t>-topic column give</w:t>
      </w:r>
      <w:r>
        <w:t xml:space="preserve"> the token frequencies according </w:t>
      </w:r>
      <w:r w:rsidR="009960B5">
        <w:t xml:space="preserve">to </w:t>
      </w:r>
      <w:r>
        <w:t xml:space="preserve">the </w:t>
      </w:r>
      <w:r w:rsidR="009960B5">
        <w:t xml:space="preserve">social status </w:t>
      </w:r>
      <w:r>
        <w:t>of the speakers</w:t>
      </w:r>
      <w:r w:rsidR="00B7093A">
        <w:t>’</w:t>
      </w:r>
      <w:r>
        <w:t xml:space="preserve"> interlocutors. However, given that for the better-educated speakers (</w:t>
      </w:r>
      <w:r w:rsidRPr="0099608C">
        <w:rPr>
          <w:rStyle w:val="ChSmallCaps"/>
        </w:rPr>
        <w:t>+edc-spk</w:t>
      </w:r>
      <w:r>
        <w:t>)</w:t>
      </w:r>
      <w:r w:rsidR="006B49B8">
        <w:t>,</w:t>
      </w:r>
      <w:r>
        <w:t xml:space="preserve"> the total in </w:t>
      </w:r>
      <w:r w:rsidRPr="0099608C">
        <w:rPr>
          <w:rStyle w:val="ChSmallCaps"/>
        </w:rPr>
        <w:t>low</w:t>
      </w:r>
      <w:r>
        <w:t xml:space="preserve">-topic cell includes both </w:t>
      </w:r>
      <w:r w:rsidR="009960B5">
        <w:rPr>
          <w:rStyle w:val="ChSmallCaps"/>
        </w:rPr>
        <w:t>+stat</w:t>
      </w:r>
      <w:r w:rsidR="009960B5">
        <w:t xml:space="preserve"> and </w:t>
      </w:r>
      <w:r w:rsidR="00DF62C5" w:rsidRPr="00DF62C5">
        <w:rPr>
          <w:rStyle w:val="ChSmallCaps"/>
        </w:rPr>
        <w:t>­stat</w:t>
      </w:r>
      <w:r w:rsidR="009960B5">
        <w:t xml:space="preserve"> </w:t>
      </w:r>
      <w:r>
        <w:t xml:space="preserve">interlocutors, the respective cells for </w:t>
      </w:r>
      <w:r w:rsidR="009960B5">
        <w:rPr>
          <w:rStyle w:val="ChSmallCaps"/>
        </w:rPr>
        <w:t>+stat</w:t>
      </w:r>
      <w:r w:rsidR="009960B5">
        <w:t xml:space="preserve"> and </w:t>
      </w:r>
      <w:r w:rsidR="00DF62C5" w:rsidRPr="00DF62C5">
        <w:rPr>
          <w:rStyle w:val="ChSmallCaps"/>
        </w:rPr>
        <w:t>­stat</w:t>
      </w:r>
      <w:r w:rsidRPr="009960B5">
        <w:t xml:space="preserve"> i</w:t>
      </w:r>
      <w:r>
        <w:t>nterlocutors are left empty.</w:t>
      </w:r>
      <w:r w:rsidRPr="00CD7E90">
        <w:t xml:space="preserve"> </w:t>
      </w:r>
      <w:r>
        <w:t xml:space="preserve">For </w:t>
      </w:r>
      <w:r w:rsidRPr="009D104A">
        <w:rPr>
          <w:rStyle w:val="ChSmallCapsItalBold"/>
        </w:rPr>
        <w:t>ter­</w:t>
      </w:r>
      <w:r>
        <w:t>prefixed lexemes with bivalent bases, the r</w:t>
      </w:r>
      <w:r w:rsidR="009960B5">
        <w:t>espective token frequency is 15</w:t>
      </w:r>
      <w:r>
        <w:t xml:space="preserve"> (see the </w:t>
      </w:r>
      <w:r w:rsidRPr="004F2414">
        <w:rPr>
          <w:rStyle w:val="ChSmallCaps"/>
        </w:rPr>
        <w:t>low</w:t>
      </w:r>
      <w:r w:rsidRPr="004850C9">
        <w:t>-topic</w:t>
      </w:r>
      <w:r>
        <w:t xml:space="preserve"> column in the top part of </w:t>
      </w:r>
      <w:r>
        <w:fldChar w:fldCharType="begin"/>
      </w:r>
      <w:r>
        <w:instrText xml:space="preserve"> REF _Ref346813643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fldChar w:fldCharType="end"/>
      </w:r>
      <w:r w:rsidR="009960B5">
        <w:t xml:space="preserve">), while the </w:t>
      </w:r>
      <w:r w:rsidR="009960B5">
        <w:rPr>
          <w:rStyle w:val="ChSmallCaps"/>
        </w:rPr>
        <w:t>+stat</w:t>
      </w:r>
      <w:r w:rsidR="009960B5">
        <w:t xml:space="preserve"> and </w:t>
      </w:r>
      <w:r w:rsidR="00DF62C5" w:rsidRPr="00DF62C5">
        <w:rPr>
          <w:rStyle w:val="ChSmallCaps"/>
        </w:rPr>
        <w:t>­stat</w:t>
      </w:r>
      <w:r w:rsidR="009960B5">
        <w:t xml:space="preserve"> cells to the right are left empty.</w:t>
      </w:r>
    </w:p>
    <w:p w14:paraId="4E69B265" w14:textId="77777777" w:rsidR="009B4BD4" w:rsidRDefault="009B4BD4" w:rsidP="009B4BD4">
      <w:pPr>
        <w:pStyle w:val="Body0500after"/>
      </w:pPr>
      <w:r>
        <w:t xml:space="preserve">Third, when discussing </w:t>
      </w:r>
      <w:r w:rsidRPr="007A5196">
        <w:rPr>
          <w:rStyle w:val="ChSmallCaps"/>
        </w:rPr>
        <w:t>low</w:t>
      </w:r>
      <w:r>
        <w:t xml:space="preserve"> topics, the language behavior of less-educated speakers (</w:t>
      </w:r>
      <w:r w:rsidR="002938F4" w:rsidRPr="00DF62C5">
        <w:rPr>
          <w:rStyle w:val="ChSmallCaps"/>
        </w:rPr>
        <w:t>­</w:t>
      </w:r>
      <w:r w:rsidR="002938F4">
        <w:rPr>
          <w:rStyle w:val="ChSmallCaps"/>
        </w:rPr>
        <w:t>edc</w:t>
      </w:r>
      <w:r w:rsidR="002938F4" w:rsidRPr="0099608C">
        <w:rPr>
          <w:rStyle w:val="ChSmallCaps"/>
        </w:rPr>
        <w:t>-spk</w:t>
      </w:r>
      <w:r>
        <w:t xml:space="preserve">) is likely to be affected by the </w:t>
      </w:r>
      <w:r w:rsidR="00C6536F">
        <w:t xml:space="preserve">status </w:t>
      </w:r>
      <w:r>
        <w:t xml:space="preserve">of their fellow-Papuan interlocutors. Therefore, these total token frequencies are not totaled in the </w:t>
      </w:r>
      <w:r w:rsidRPr="004850C9">
        <w:rPr>
          <w:rStyle w:val="ChSmallCaps"/>
        </w:rPr>
        <w:t>low</w:t>
      </w:r>
      <w:r>
        <w:t xml:space="preserve">-topic cell of the </w:t>
      </w:r>
      <w:r w:rsidR="002938F4" w:rsidRPr="00DF62C5">
        <w:rPr>
          <w:rStyle w:val="ChSmallCaps"/>
        </w:rPr>
        <w:t>­</w:t>
      </w:r>
      <w:r w:rsidR="002938F4">
        <w:rPr>
          <w:rStyle w:val="ChSmallCaps"/>
        </w:rPr>
        <w:t>edc</w:t>
      </w:r>
      <w:r w:rsidR="002938F4" w:rsidRPr="0099608C">
        <w:rPr>
          <w:rStyle w:val="ChSmallCaps"/>
        </w:rPr>
        <w:t>-spk</w:t>
      </w:r>
      <w:r w:rsidRPr="007A5196">
        <w:t xml:space="preserve"> row.</w:t>
      </w:r>
      <w:r>
        <w:t xml:space="preserve"> Instead the </w:t>
      </w:r>
      <w:r w:rsidRPr="0099608C">
        <w:rPr>
          <w:rStyle w:val="ChSmallCaps"/>
        </w:rPr>
        <w:t>low</w:t>
      </w:r>
      <w:r>
        <w:t xml:space="preserve">-topic token frequencies are broken down according to the </w:t>
      </w:r>
      <w:r w:rsidR="00C6536F">
        <w:t xml:space="preserve">status </w:t>
      </w:r>
      <w:r>
        <w:t xml:space="preserve">of their fellow-Papuan interlocutors; hence, the respective </w:t>
      </w:r>
      <w:r w:rsidRPr="0099608C">
        <w:rPr>
          <w:rStyle w:val="ChSmallCaps"/>
        </w:rPr>
        <w:t>low</w:t>
      </w:r>
      <w:r>
        <w:t xml:space="preserve">-topic cell is left empty. </w:t>
      </w:r>
      <w:r w:rsidRPr="00C052A7">
        <w:t>For</w:t>
      </w:r>
      <w:r w:rsidRPr="00D32413">
        <w:t xml:space="preserve"> </w:t>
      </w:r>
      <w:r w:rsidRPr="009D104A">
        <w:rPr>
          <w:rStyle w:val="ChSmallCapsItalBold"/>
        </w:rPr>
        <w:t>ter­</w:t>
      </w:r>
      <w:r>
        <w:rPr>
          <w:szCs w:val="19"/>
        </w:rPr>
        <w:t xml:space="preserve">prefixed lexemes </w:t>
      </w:r>
      <w:r>
        <w:t xml:space="preserve">with bivalent bases, the token respective frequencies are 45 for </w:t>
      </w:r>
      <w:r w:rsidR="00C6536F">
        <w:rPr>
          <w:rStyle w:val="ChSmallCaps"/>
        </w:rPr>
        <w:t>+stat</w:t>
      </w:r>
      <w:r w:rsidRPr="00B42CBA">
        <w:t xml:space="preserve"> </w:t>
      </w:r>
      <w:r>
        <w:t xml:space="preserve">Papuan </w:t>
      </w:r>
      <w:r w:rsidRPr="00B42CBA">
        <w:t xml:space="preserve">interlocutors </w:t>
      </w:r>
      <w:r>
        <w:t xml:space="preserve">and 23 for </w:t>
      </w:r>
      <w:r w:rsidR="00DF62C5" w:rsidRPr="00DF62C5">
        <w:rPr>
          <w:rStyle w:val="ChSmallCaps"/>
        </w:rPr>
        <w:t>­stat</w:t>
      </w:r>
      <w:r>
        <w:t xml:space="preserve"> Papuan interlocutors</w:t>
      </w:r>
      <w:r w:rsidRPr="00876AA4">
        <w:t xml:space="preserve"> </w:t>
      </w:r>
      <w:r>
        <w:t xml:space="preserve">(see the </w:t>
      </w:r>
      <w:r w:rsidR="00B8147D">
        <w:rPr>
          <w:rStyle w:val="ChSmallCaps"/>
        </w:rPr>
        <w:t>+stat</w:t>
      </w:r>
      <w:r>
        <w:rPr>
          <w:rStyle w:val="ChSmallCaps"/>
        </w:rPr>
        <w:t>-</w:t>
      </w:r>
      <w:r w:rsidRPr="00B42CBA">
        <w:t xml:space="preserve"> </w:t>
      </w:r>
      <w:r>
        <w:t xml:space="preserve">and </w:t>
      </w:r>
      <w:r w:rsidR="00DF62C5" w:rsidRPr="00DF62C5">
        <w:rPr>
          <w:rStyle w:val="ChSmallCaps"/>
        </w:rPr>
        <w:t>­stat</w:t>
      </w:r>
      <w:r w:rsidR="00DF62C5" w:rsidRPr="004850C9">
        <w:t xml:space="preserve"> </w:t>
      </w:r>
      <w:r w:rsidRPr="004850C9">
        <w:t>-</w:t>
      </w:r>
      <w:r>
        <w:t xml:space="preserve">interlocutor columns in the top part of </w:t>
      </w:r>
      <w:r>
        <w:fldChar w:fldCharType="begin"/>
      </w:r>
      <w:r>
        <w:instrText xml:space="preserve"> REF _Ref346813643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fldChar w:fldCharType="end"/>
      </w:r>
      <w:r w:rsidR="00DE4685">
        <w:t xml:space="preserve">), </w:t>
      </w:r>
      <w:r w:rsidR="00B8147D">
        <w:t xml:space="preserve">while the </w:t>
      </w:r>
      <w:r w:rsidR="00B8147D" w:rsidRPr="0099608C">
        <w:rPr>
          <w:rStyle w:val="ChSmallCaps"/>
        </w:rPr>
        <w:t>low</w:t>
      </w:r>
      <w:r w:rsidR="00B8147D">
        <w:t>-topic cell to the left is left empty.</w:t>
      </w:r>
    </w:p>
    <w:p w14:paraId="47EDAF5F" w14:textId="067A8286" w:rsidR="00672641" w:rsidRDefault="009B4BD4" w:rsidP="001E1BAF">
      <w:pPr>
        <w:pStyle w:val="Body0500after"/>
      </w:pPr>
      <w:r>
        <w:t>Fourth</w:t>
      </w:r>
      <w:r w:rsidR="00672641">
        <w:t xml:space="preserve">, the language behavior of </w:t>
      </w:r>
      <w:r w:rsidR="006515AF">
        <w:t xml:space="preserve">both </w:t>
      </w:r>
      <w:r w:rsidR="00672641">
        <w:t xml:space="preserve">better and less-educated speakers is </w:t>
      </w:r>
      <w:r>
        <w:t xml:space="preserve">likely to be </w:t>
      </w:r>
      <w:r w:rsidR="00672641">
        <w:t xml:space="preserve">affected when they converse with a non-Papuan outsider, regardless of the topic under discussion. Therefore, all tokens produced during conversations with an outsider, namely the author, are totaled in the </w:t>
      </w:r>
      <w:r w:rsidR="00672641" w:rsidRPr="0099608C">
        <w:rPr>
          <w:rStyle w:val="ChSmallCaps"/>
        </w:rPr>
        <w:t>outsd</w:t>
      </w:r>
      <w:r w:rsidR="00672641">
        <w:t xml:space="preserve"> column of the </w:t>
      </w:r>
      <w:r w:rsidR="00672641" w:rsidRPr="0099608C">
        <w:rPr>
          <w:rStyle w:val="ChSmallCaps"/>
        </w:rPr>
        <w:t>+edc-spk</w:t>
      </w:r>
      <w:r w:rsidR="00672641" w:rsidRPr="003D01E3">
        <w:t xml:space="preserve"> </w:t>
      </w:r>
      <w:r w:rsidR="00672641">
        <w:t xml:space="preserve">and </w:t>
      </w:r>
      <w:r w:rsidR="002938F4" w:rsidRPr="00DF62C5">
        <w:rPr>
          <w:rStyle w:val="ChSmallCaps"/>
        </w:rPr>
        <w:t>­</w:t>
      </w:r>
      <w:r w:rsidR="002938F4">
        <w:rPr>
          <w:rStyle w:val="ChSmallCaps"/>
        </w:rPr>
        <w:t>edc</w:t>
      </w:r>
      <w:r w:rsidR="002938F4" w:rsidRPr="0099608C">
        <w:rPr>
          <w:rStyle w:val="ChSmallCaps"/>
        </w:rPr>
        <w:t>-spk</w:t>
      </w:r>
      <w:r w:rsidR="00672641" w:rsidRPr="003D01E3">
        <w:t xml:space="preserve"> rows.</w:t>
      </w:r>
      <w:r w:rsidR="00672641">
        <w:t xml:space="preserve"> </w:t>
      </w:r>
      <w:r w:rsidR="00672641" w:rsidRPr="00C052A7">
        <w:t>For</w:t>
      </w:r>
      <w:r w:rsidR="00672641" w:rsidRPr="00D32413">
        <w:t xml:space="preserve"> </w:t>
      </w:r>
      <w:r w:rsidR="000C1A46" w:rsidRPr="009D104A">
        <w:rPr>
          <w:rStyle w:val="ChSmallCapsItalBold"/>
        </w:rPr>
        <w:t>ter­</w:t>
      </w:r>
      <w:r w:rsidR="00672641">
        <w:rPr>
          <w:szCs w:val="19"/>
        </w:rPr>
        <w:t>prefixed lexemes</w:t>
      </w:r>
      <w:r w:rsidR="00672641" w:rsidRPr="0090507A">
        <w:t xml:space="preserve"> </w:t>
      </w:r>
      <w:r w:rsidR="00672641">
        <w:t xml:space="preserve">with bivalent bases, this token frequency is </w:t>
      </w:r>
      <w:r w:rsidR="001E1BAF">
        <w:t>nine</w:t>
      </w:r>
      <w:r w:rsidR="00672641">
        <w:t xml:space="preserve"> for better-educated speakers a</w:t>
      </w:r>
      <w:r>
        <w:t xml:space="preserve">nd </w:t>
      </w:r>
      <w:r w:rsidR="001E1BAF">
        <w:t>six</w:t>
      </w:r>
      <w:r>
        <w:t xml:space="preserve"> for less-educated speakers (see the </w:t>
      </w:r>
      <w:r>
        <w:rPr>
          <w:rStyle w:val="ChSmallCaps"/>
        </w:rPr>
        <w:t>outsd</w:t>
      </w:r>
      <w:r w:rsidRPr="004850C9">
        <w:t>-</w:t>
      </w:r>
      <w:r>
        <w:t xml:space="preserve">interlocutor column in the top part of </w:t>
      </w:r>
      <w:r>
        <w:fldChar w:fldCharType="begin"/>
      </w:r>
      <w:r>
        <w:instrText xml:space="preserve"> REF _Ref346813643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fldChar w:fldCharType="end"/>
      </w:r>
      <w:r>
        <w:t>)</w:t>
      </w:r>
    </w:p>
    <w:p w14:paraId="046DB1D2" w14:textId="119F507C" w:rsidR="00672641" w:rsidRDefault="008645D7" w:rsidP="00CD0D9F">
      <w:pPr>
        <w:pStyle w:val="Body0505after"/>
      </w:pPr>
      <w:r>
        <w:fldChar w:fldCharType="begin"/>
      </w:r>
      <w:r>
        <w:instrText xml:space="preserve"> REF _Ref417128575 \h </w:instrText>
      </w:r>
      <w:r>
        <w:fldChar w:fldCharType="separate"/>
      </w:r>
      <w:r w:rsidR="00154D81">
        <w:t xml:space="preserve">Figure </w:t>
      </w:r>
      <w:r w:rsidR="00154D81">
        <w:rPr>
          <w:noProof/>
          <w:cs/>
        </w:rPr>
        <w:t>‎</w:t>
      </w:r>
      <w:r w:rsidR="00154D81">
        <w:rPr>
          <w:noProof/>
        </w:rPr>
        <w:t>3</w:t>
      </w:r>
      <w:r w:rsidR="00154D81">
        <w:t>.</w:t>
      </w:r>
      <w:r w:rsidR="00154D81">
        <w:rPr>
          <w:noProof/>
        </w:rPr>
        <w:t>1</w:t>
      </w:r>
      <w:r>
        <w:fldChar w:fldCharType="end"/>
      </w:r>
      <w:r>
        <w:t xml:space="preserve"> </w:t>
      </w:r>
      <w:r w:rsidR="00672641">
        <w:t xml:space="preserve">gives a graphic representation of the data listed in </w:t>
      </w:r>
      <w:r w:rsidR="00672641">
        <w:fldChar w:fldCharType="begin"/>
      </w:r>
      <w:r w:rsidR="00672641">
        <w:instrText xml:space="preserve"> REF _Ref346813643 \h </w:instrText>
      </w:r>
      <w:r w:rsidR="00672641">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rsidR="00672641">
        <w:fldChar w:fldCharType="end"/>
      </w:r>
      <w:r w:rsidR="00672641">
        <w:t xml:space="preserve">. The horizontal category (X) axis presents the different categories according to which the token frequencies are listed, that is, the four topic categories and the three interlocutor categories. The vertical value (Y) axis gives the token totals for each </w:t>
      </w:r>
      <w:r w:rsidR="00CD0D9F">
        <w:t xml:space="preserve">of </w:t>
      </w:r>
      <w:r w:rsidR="00CD0D9F">
        <w:lastRenderedPageBreak/>
        <w:t xml:space="preserve">these </w:t>
      </w:r>
      <w:r w:rsidR="00672641">
        <w:t>categories</w:t>
      </w:r>
      <w:r w:rsidR="00595CF1">
        <w:t>, according to speaker education levels</w:t>
      </w:r>
      <w:r w:rsidR="00672641">
        <w:t>. The light (or blue) shaded columns denote the token frequencies for the better-educated speakers, while the dark (or red) shaded columns indicate the frequencies for the less-educated speakers.</w:t>
      </w:r>
    </w:p>
    <w:p w14:paraId="7F4B84C0" w14:textId="77777777" w:rsidR="007423A8" w:rsidRDefault="00BC2197" w:rsidP="00F3646F">
      <w:pPr>
        <w:pStyle w:val="Figure"/>
      </w:pPr>
      <w:r>
        <w:rPr>
          <w:noProof/>
          <w:lang w:eastAsia="en-US"/>
        </w:rPr>
        <w:drawing>
          <wp:inline distT="0" distB="0" distL="0" distR="0" wp14:anchorId="2A0D8427" wp14:editId="6393A6FB">
            <wp:extent cx="4319905" cy="2376805"/>
            <wp:effectExtent l="0" t="0" r="444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19905" cy="2376805"/>
                    </a:xfrm>
                    <a:prstGeom prst="rect">
                      <a:avLst/>
                    </a:prstGeom>
                    <a:noFill/>
                  </pic:spPr>
                </pic:pic>
              </a:graphicData>
            </a:graphic>
          </wp:inline>
        </w:drawing>
      </w:r>
    </w:p>
    <w:p w14:paraId="0F30B430" w14:textId="77777777" w:rsidR="008645D7" w:rsidRDefault="008645D7" w:rsidP="008645D7">
      <w:pPr>
        <w:pStyle w:val="CapFigure"/>
      </w:pPr>
      <w:bookmarkStart w:id="1284" w:name="_Ref417128575"/>
      <w:bookmarkStart w:id="1285" w:name="_Ref438910494"/>
      <w:r>
        <w:t xml:space="preserve">Figure </w:t>
      </w:r>
      <w:fldSimple w:instr=" STYLEREF 1 \s ">
        <w:r w:rsidR="00154D81">
          <w:rPr>
            <w:noProof/>
            <w:cs/>
          </w:rPr>
          <w:t>‎</w:t>
        </w:r>
        <w:r w:rsidR="00154D81">
          <w:rPr>
            <w:noProof/>
          </w:rPr>
          <w:t>3</w:t>
        </w:r>
      </w:fldSimple>
      <w:r w:rsidR="00C17373">
        <w:t>.</w:t>
      </w:r>
      <w:fldSimple w:instr=" SEQ Figure \* ARABIC \s 1 ">
        <w:r w:rsidR="00154D81">
          <w:rPr>
            <w:noProof/>
          </w:rPr>
          <w:t>1</w:t>
        </w:r>
      </w:fldSimple>
      <w:bookmarkEnd w:id="1284"/>
      <w:r>
        <w:t>:</w:t>
      </w:r>
      <w:r>
        <w:tab/>
      </w:r>
      <w:r>
        <w:rPr>
          <w:szCs w:val="19"/>
        </w:rPr>
        <w:t xml:space="preserve">Token frequencies for </w:t>
      </w:r>
      <w:r w:rsidRPr="009D104A">
        <w:rPr>
          <w:rStyle w:val="ChSmallCapsItalBold"/>
        </w:rPr>
        <w:t>ter­</w:t>
      </w:r>
      <w:r>
        <w:rPr>
          <w:szCs w:val="19"/>
        </w:rPr>
        <w:t>prefixed lexemes</w:t>
      </w:r>
      <w:r w:rsidRPr="0090507A">
        <w:t xml:space="preserve"> </w:t>
      </w:r>
      <w:r>
        <w:t xml:space="preserve">with bi- and </w:t>
      </w:r>
      <w:r>
        <w:rPr>
          <w:szCs w:val="19"/>
        </w:rPr>
        <w:t>monovalent</w:t>
      </w:r>
      <w:r>
        <w:t xml:space="preserve"> </w:t>
      </w:r>
      <w:r w:rsidRPr="0090507A">
        <w:t>verbal bases</w:t>
      </w:r>
      <w:r w:rsidRPr="00497728">
        <w:t xml:space="preserve"> </w:t>
      </w:r>
      <w:r>
        <w:t>by speakers, topics, and interlocutors</w:t>
      </w:r>
      <w:bookmarkEnd w:id="1285"/>
    </w:p>
    <w:p w14:paraId="5A7D416B" w14:textId="77777777" w:rsidR="00672641" w:rsidRDefault="00672641" w:rsidP="00595CF1">
      <w:pPr>
        <w:pStyle w:val="Body0000after05before"/>
      </w:pPr>
      <w:r>
        <w:t xml:space="preserve">The data </w:t>
      </w:r>
      <w:r w:rsidR="00595CF1">
        <w:t xml:space="preserve">given </w:t>
      </w:r>
      <w:r>
        <w:t xml:space="preserve">in </w:t>
      </w:r>
      <w:r w:rsidR="00AF1E3A">
        <w:fldChar w:fldCharType="begin"/>
      </w:r>
      <w:r w:rsidR="00AF1E3A">
        <w:instrText xml:space="preserve"> REF _Ref346813643 \h </w:instrText>
      </w:r>
      <w:r w:rsidR="00AF1E3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5</w:t>
      </w:r>
      <w:r w:rsidR="00AF1E3A">
        <w:fldChar w:fldCharType="end"/>
      </w:r>
      <w:r>
        <w:t xml:space="preserve"> and</w:t>
      </w:r>
      <w:r w:rsidR="008645D7">
        <w:t xml:space="preserve"> </w:t>
      </w:r>
      <w:r w:rsidR="008645D7">
        <w:fldChar w:fldCharType="begin"/>
      </w:r>
      <w:r w:rsidR="008645D7">
        <w:instrText xml:space="preserve"> REF _Ref417128575 \h </w:instrText>
      </w:r>
      <w:r w:rsidR="008645D7">
        <w:fldChar w:fldCharType="separate"/>
      </w:r>
      <w:r w:rsidR="00154D81">
        <w:t xml:space="preserve">Figure </w:t>
      </w:r>
      <w:r w:rsidR="00154D81">
        <w:rPr>
          <w:noProof/>
          <w:cs/>
        </w:rPr>
        <w:t>‎</w:t>
      </w:r>
      <w:r w:rsidR="00154D81">
        <w:rPr>
          <w:noProof/>
        </w:rPr>
        <w:t>3</w:t>
      </w:r>
      <w:r w:rsidR="00154D81">
        <w:t>.</w:t>
      </w:r>
      <w:r w:rsidR="00154D81">
        <w:rPr>
          <w:noProof/>
        </w:rPr>
        <w:t>1</w:t>
      </w:r>
      <w:r w:rsidR="008645D7">
        <w:fldChar w:fldCharType="end"/>
      </w:r>
      <w:r w:rsidR="008645D7">
        <w:t xml:space="preserve"> </w:t>
      </w:r>
      <w:r>
        <w:t xml:space="preserve">show that for the 43 </w:t>
      </w:r>
      <w:r w:rsidR="000C1A46" w:rsidRPr="009D104A">
        <w:rPr>
          <w:rStyle w:val="ChSmallCapsItalBold"/>
        </w:rPr>
        <w:t>ter­</w:t>
      </w:r>
      <w:r>
        <w:rPr>
          <w:szCs w:val="19"/>
        </w:rPr>
        <w:t>prefixed lexemes</w:t>
      </w:r>
      <w:r>
        <w:t>, most tokens (143/167 – 86</w:t>
      </w:r>
      <w:r w:rsidRPr="00635794">
        <w:t xml:space="preserve">%) can be explained in terms of </w:t>
      </w:r>
      <w:r w:rsidR="00595CF1">
        <w:t xml:space="preserve">speaker education levels, </w:t>
      </w:r>
      <w:r>
        <w:t>topics</w:t>
      </w:r>
      <w:r w:rsidR="00595CF1">
        <w:t xml:space="preserve">, </w:t>
      </w:r>
      <w:r>
        <w:t>and/or role-relations</w:t>
      </w:r>
      <w:r w:rsidRPr="00A27642">
        <w:t xml:space="preserve"> </w:t>
      </w:r>
      <w:r>
        <w:t xml:space="preserve">between the speakers and their interlocutors; this </w:t>
      </w:r>
      <w:r w:rsidR="00595CF1">
        <w:t xml:space="preserve">total </w:t>
      </w:r>
      <w:r>
        <w:t>includes 130/153 tokens (85</w:t>
      </w:r>
      <w:r w:rsidRPr="00635794">
        <w:t>%)</w:t>
      </w:r>
      <w:r>
        <w:t xml:space="preserve"> with bi</w:t>
      </w:r>
      <w:r>
        <w:rPr>
          <w:szCs w:val="19"/>
        </w:rPr>
        <w:t>valent</w:t>
      </w:r>
      <w:r w:rsidR="00595CF1">
        <w:rPr>
          <w:szCs w:val="19"/>
        </w:rPr>
        <w:t xml:space="preserve"> bases</w:t>
      </w:r>
      <w:r>
        <w:t xml:space="preserve">, and 13/14 tokens (93%) with </w:t>
      </w:r>
      <w:r>
        <w:rPr>
          <w:szCs w:val="19"/>
        </w:rPr>
        <w:t>monovalent</w:t>
      </w:r>
      <w:r>
        <w:t xml:space="preserve"> bases.</w:t>
      </w:r>
    </w:p>
    <w:p w14:paraId="1243979E" w14:textId="77777777" w:rsidR="00672641" w:rsidRDefault="00672641" w:rsidP="00672641">
      <w:pPr>
        <w:pStyle w:val="Body0500after"/>
      </w:pPr>
      <w:r>
        <w:t>Only 55/167 tokens (33</w:t>
      </w:r>
      <w:r w:rsidRPr="00635794">
        <w:t xml:space="preserve">%) were produced by </w:t>
      </w:r>
      <w:r>
        <w:t>better-educated speakers (</w:t>
      </w:r>
      <w:r w:rsidRPr="0099608C">
        <w:rPr>
          <w:rStyle w:val="ChSmallCaps"/>
        </w:rPr>
        <w:t>+edc-spk</w:t>
      </w:r>
      <w:r w:rsidRPr="00C92FB5">
        <w:t>)</w:t>
      </w:r>
      <w:r>
        <w:t xml:space="preserve"> while most tokens (112/167 – 67</w:t>
      </w:r>
      <w:r w:rsidRPr="00635794">
        <w:t xml:space="preserve">%) were produced by </w:t>
      </w:r>
      <w:r>
        <w:t>less-educated speakers</w:t>
      </w:r>
      <w:r w:rsidRPr="005B5F4D">
        <w:t xml:space="preserve"> (</w:t>
      </w:r>
      <w:r w:rsidR="002938F4" w:rsidRPr="00DF62C5">
        <w:rPr>
          <w:rStyle w:val="ChSmallCaps"/>
        </w:rPr>
        <w:t>­</w:t>
      </w:r>
      <w:r w:rsidR="002938F4">
        <w:rPr>
          <w:rStyle w:val="ChSmallCaps"/>
        </w:rPr>
        <w:t>edc</w:t>
      </w:r>
      <w:r w:rsidR="002938F4" w:rsidRPr="0099608C">
        <w:rPr>
          <w:rStyle w:val="ChSmallCaps"/>
        </w:rPr>
        <w:t>-spk</w:t>
      </w:r>
      <w:r w:rsidRPr="00C92FB5">
        <w:t>)</w:t>
      </w:r>
      <w:r w:rsidRPr="00635794">
        <w:t>.</w:t>
      </w:r>
      <w:r>
        <w:t xml:space="preserve"> </w:t>
      </w:r>
      <w:r w:rsidRPr="00635794">
        <w:t xml:space="preserve">The </w:t>
      </w:r>
      <w:r w:rsidRPr="0085348A">
        <w:rPr>
          <w:rStyle w:val="ChSmallCaps"/>
        </w:rPr>
        <w:t>+edc-spk</w:t>
      </w:r>
      <w:r w:rsidRPr="00635794">
        <w:t xml:space="preserve"> p</w:t>
      </w:r>
      <w:r>
        <w:t>roduced half of their tokens (27/55 – 49</w:t>
      </w:r>
      <w:r w:rsidRPr="00635794">
        <w:t xml:space="preserve">%) during </w:t>
      </w:r>
      <w:r>
        <w:t>discussion</w:t>
      </w:r>
      <w:r w:rsidR="00944391">
        <w:t>s</w:t>
      </w:r>
      <w:r>
        <w:t xml:space="preserve"> </w:t>
      </w:r>
      <w:r w:rsidRPr="00635794">
        <w:t xml:space="preserve">about </w:t>
      </w:r>
      <w:r w:rsidRPr="0099608C">
        <w:rPr>
          <w:rStyle w:val="ChSmallCaps"/>
        </w:rPr>
        <w:t>high</w:t>
      </w:r>
      <w:r>
        <w:t xml:space="preserve"> topics, </w:t>
      </w:r>
      <w:r>
        <w:rPr>
          <w:szCs w:val="19"/>
        </w:rPr>
        <w:t>that is,</w:t>
      </w:r>
      <w:r>
        <w:t xml:space="preserve"> political, educational or religious affairs (</w:t>
      </w:r>
      <w:r w:rsidRPr="0099608C">
        <w:rPr>
          <w:rStyle w:val="ChSmallCaps"/>
        </w:rPr>
        <w:t>pol</w:t>
      </w:r>
      <w:r>
        <w:t xml:space="preserve">, </w:t>
      </w:r>
      <w:r w:rsidRPr="0099608C">
        <w:rPr>
          <w:rStyle w:val="ChSmallCaps"/>
        </w:rPr>
        <w:t>edc</w:t>
      </w:r>
      <w:r>
        <w:t xml:space="preserve"> and </w:t>
      </w:r>
      <w:r w:rsidRPr="0099608C">
        <w:rPr>
          <w:rStyle w:val="ChSmallCaps"/>
        </w:rPr>
        <w:t>rel</w:t>
      </w:r>
      <w:r>
        <w:t>, respectively). Another 19 tokens (35</w:t>
      </w:r>
      <w:r w:rsidRPr="00635794">
        <w:t xml:space="preserve">%) occurred </w:t>
      </w:r>
      <w:r>
        <w:t xml:space="preserve">during conversations with </w:t>
      </w:r>
      <w:r w:rsidR="006B49B8">
        <w:t>fellow</w:t>
      </w:r>
      <w:r w:rsidR="00FC7D2A">
        <w:t>-</w:t>
      </w:r>
      <w:r w:rsidRPr="00817FC8">
        <w:t>Papuans (both</w:t>
      </w:r>
      <w:r w:rsidRPr="00635794">
        <w:t xml:space="preserve"> </w:t>
      </w:r>
      <w:r w:rsidR="00B07F0F">
        <w:rPr>
          <w:rStyle w:val="ChSmallCaps"/>
        </w:rPr>
        <w:t>+stat</w:t>
      </w:r>
      <w:r w:rsidR="00B07F0F" w:rsidRPr="00817FC8">
        <w:t xml:space="preserve"> </w:t>
      </w:r>
      <w:r w:rsidRPr="00817FC8">
        <w:t>an</w:t>
      </w:r>
      <w:r w:rsidR="00817FC8">
        <w:t xml:space="preserve">d </w:t>
      </w:r>
      <w:r w:rsidR="00DF62C5" w:rsidRPr="00DF62C5">
        <w:rPr>
          <w:rStyle w:val="ChSmallCaps"/>
        </w:rPr>
        <w:t>­stat</w:t>
      </w:r>
      <w:r w:rsidR="00B07F0F" w:rsidRPr="00B07F0F">
        <w:t xml:space="preserve"> </w:t>
      </w:r>
      <w:r w:rsidRPr="00B07F0F">
        <w:t>sp</w:t>
      </w:r>
      <w:r w:rsidR="00B07F0F">
        <w:t>eakers</w:t>
      </w:r>
      <w:r w:rsidRPr="00635794">
        <w:t xml:space="preserve">) about </w:t>
      </w:r>
      <w:r w:rsidRPr="0099608C">
        <w:rPr>
          <w:rStyle w:val="ChSmallCaps"/>
        </w:rPr>
        <w:t>low</w:t>
      </w:r>
      <w:r w:rsidRPr="00635794">
        <w:t xml:space="preserve"> topics. The remaining </w:t>
      </w:r>
      <w:r>
        <w:t xml:space="preserve">nine </w:t>
      </w:r>
      <w:r w:rsidRPr="00635794">
        <w:t xml:space="preserve">tokens </w:t>
      </w:r>
      <w:r>
        <w:t xml:space="preserve">(16%) </w:t>
      </w:r>
      <w:r w:rsidRPr="00635794">
        <w:t xml:space="preserve">occurred </w:t>
      </w:r>
      <w:r>
        <w:t xml:space="preserve">while conversing </w:t>
      </w:r>
      <w:r w:rsidRPr="00635794">
        <w:t xml:space="preserve">with </w:t>
      </w:r>
      <w:r>
        <w:t>an outsider, namely the author (</w:t>
      </w:r>
      <w:r w:rsidRPr="0099608C">
        <w:rPr>
          <w:rStyle w:val="ChSmallCaps"/>
        </w:rPr>
        <w:t>outsd</w:t>
      </w:r>
      <w:r>
        <w:t>).</w:t>
      </w:r>
    </w:p>
    <w:p w14:paraId="461C3189" w14:textId="77777777" w:rsidR="00672641" w:rsidRDefault="00672641" w:rsidP="00B5379E">
      <w:pPr>
        <w:pStyle w:val="Body0515after"/>
      </w:pPr>
      <w:r w:rsidRPr="00D1195F">
        <w:t>The</w:t>
      </w:r>
      <w:r w:rsidRPr="00635794">
        <w:t xml:space="preserve"> </w:t>
      </w:r>
      <w:r w:rsidR="002938F4" w:rsidRPr="00DF62C5">
        <w:rPr>
          <w:rStyle w:val="ChSmallCaps"/>
        </w:rPr>
        <w:t>­</w:t>
      </w:r>
      <w:r w:rsidR="002938F4">
        <w:rPr>
          <w:rStyle w:val="ChSmallCaps"/>
        </w:rPr>
        <w:t>edc</w:t>
      </w:r>
      <w:r w:rsidR="002938F4" w:rsidRPr="0099608C">
        <w:rPr>
          <w:rStyle w:val="ChSmallCaps"/>
        </w:rPr>
        <w:t>-spk</w:t>
      </w:r>
      <w:r w:rsidRPr="00635794">
        <w:t xml:space="preserve"> produced </w:t>
      </w:r>
      <w:r>
        <w:t>most of their tokens (</w:t>
      </w:r>
      <w:r w:rsidR="00C44132">
        <w:t>47</w:t>
      </w:r>
      <w:r>
        <w:t>/112 – 4</w:t>
      </w:r>
      <w:r w:rsidR="00C44132">
        <w:t>2</w:t>
      </w:r>
      <w:r w:rsidRPr="00635794">
        <w:t xml:space="preserve">%) </w:t>
      </w:r>
      <w:r>
        <w:t xml:space="preserve">while discussing </w:t>
      </w:r>
      <w:r w:rsidRPr="0099608C">
        <w:rPr>
          <w:rStyle w:val="ChSmallCaps"/>
        </w:rPr>
        <w:t>low</w:t>
      </w:r>
      <w:r>
        <w:t xml:space="preserve"> topics</w:t>
      </w:r>
      <w:r w:rsidRPr="00635794">
        <w:t xml:space="preserve"> with </w:t>
      </w:r>
      <w:r w:rsidR="00817FC8">
        <w:rPr>
          <w:rStyle w:val="ChSmallCaps"/>
        </w:rPr>
        <w:t>+stat</w:t>
      </w:r>
      <w:r w:rsidRPr="00635794">
        <w:t xml:space="preserve"> </w:t>
      </w:r>
      <w:r w:rsidR="00817FC8">
        <w:t xml:space="preserve">speakers </w:t>
      </w:r>
      <w:r>
        <w:t>(47</w:t>
      </w:r>
      <w:r w:rsidRPr="00635794">
        <w:t xml:space="preserve"> to</w:t>
      </w:r>
      <w:r>
        <w:t>kens)</w:t>
      </w:r>
      <w:r w:rsidR="00C44132">
        <w:t xml:space="preserve">. </w:t>
      </w:r>
      <w:r>
        <w:t>Another 35/112 tokens (31</w:t>
      </w:r>
      <w:r w:rsidRPr="00635794">
        <w:t xml:space="preserve">%) </w:t>
      </w:r>
      <w:r>
        <w:t xml:space="preserve">were produced during discussions about </w:t>
      </w:r>
      <w:r w:rsidRPr="0099608C">
        <w:rPr>
          <w:rStyle w:val="ChSmallCaps"/>
        </w:rPr>
        <w:t>high</w:t>
      </w:r>
      <w:r>
        <w:t xml:space="preserve"> topics</w:t>
      </w:r>
      <w:r w:rsidR="007F444B">
        <w:t>, while 6/112</w:t>
      </w:r>
      <w:r w:rsidR="007F444B" w:rsidRPr="00635794">
        <w:t xml:space="preserve"> tokens</w:t>
      </w:r>
      <w:r w:rsidR="007F444B">
        <w:t xml:space="preserve"> (5%</w:t>
      </w:r>
      <w:r w:rsidR="007F444B" w:rsidRPr="00635794">
        <w:t>)</w:t>
      </w:r>
      <w:r w:rsidR="007F444B">
        <w:t xml:space="preserve"> occurred during conversations with the author</w:t>
      </w:r>
      <w:r w:rsidRPr="00635794">
        <w:t xml:space="preserve">. </w:t>
      </w:r>
      <w:r>
        <w:t>The remaining 24/112</w:t>
      </w:r>
      <w:r w:rsidRPr="00635794">
        <w:t xml:space="preserve"> </w:t>
      </w:r>
      <w:r>
        <w:t xml:space="preserve">tokens (21%) </w:t>
      </w:r>
      <w:r w:rsidRPr="00635794">
        <w:t xml:space="preserve">occurred </w:t>
      </w:r>
      <w:r>
        <w:t xml:space="preserve">when </w:t>
      </w:r>
      <w:r w:rsidR="002938F4" w:rsidRPr="00DF62C5">
        <w:rPr>
          <w:rStyle w:val="ChSmallCaps"/>
        </w:rPr>
        <w:t>­</w:t>
      </w:r>
      <w:r w:rsidR="002938F4">
        <w:rPr>
          <w:rStyle w:val="ChSmallCaps"/>
        </w:rPr>
        <w:t>edc</w:t>
      </w:r>
      <w:r w:rsidR="002938F4" w:rsidRPr="0099608C">
        <w:rPr>
          <w:rStyle w:val="ChSmallCaps"/>
        </w:rPr>
        <w:t>-spk</w:t>
      </w:r>
      <w:r w:rsidRPr="00635794">
        <w:t xml:space="preserve"> </w:t>
      </w:r>
      <w:r>
        <w:t xml:space="preserve">discussed </w:t>
      </w:r>
      <w:r w:rsidRPr="0099608C">
        <w:rPr>
          <w:rStyle w:val="ChSmallCaps"/>
        </w:rPr>
        <w:t>low</w:t>
      </w:r>
      <w:r>
        <w:t xml:space="preserve"> </w:t>
      </w:r>
      <w:r w:rsidRPr="00635794">
        <w:t xml:space="preserve">topics with </w:t>
      </w:r>
      <w:r w:rsidR="00DF62C5" w:rsidRPr="00DF62C5">
        <w:rPr>
          <w:rStyle w:val="ChSmallCaps"/>
        </w:rPr>
        <w:t>­stat</w:t>
      </w:r>
      <w:r w:rsidR="00817FC8" w:rsidRPr="00817FC8">
        <w:t xml:space="preserve"> </w:t>
      </w:r>
      <w:r w:rsidR="00044F50">
        <w:t>Papuans</w:t>
      </w:r>
      <w:r>
        <w:t xml:space="preserve">, and therefore cannot be explained in terms of </w:t>
      </w:r>
      <w:r w:rsidR="00944391">
        <w:t xml:space="preserve">speaker education levels, </w:t>
      </w:r>
      <w:r>
        <w:t>topics</w:t>
      </w:r>
      <w:r w:rsidR="0069408C">
        <w:t>,</w:t>
      </w:r>
      <w:r>
        <w:t xml:space="preserve"> and/or role-relations. This </w:t>
      </w:r>
      <w:r>
        <w:lastRenderedPageBreak/>
        <w:t xml:space="preserve">total of 24 tokens refers to 14% of all 167 </w:t>
      </w:r>
      <w:r w:rsidR="000C1A46" w:rsidRPr="009D104A">
        <w:rPr>
          <w:rStyle w:val="ChSmallCapsItalBold"/>
        </w:rPr>
        <w:t>ter­</w:t>
      </w:r>
      <w:r>
        <w:t>tokens, including 23/153 tokens (15%) with bi</w:t>
      </w:r>
      <w:r>
        <w:rPr>
          <w:szCs w:val="19"/>
        </w:rPr>
        <w:t>valent</w:t>
      </w:r>
      <w:r>
        <w:t xml:space="preserve"> bases and 1/14 tokens (7%) with </w:t>
      </w:r>
      <w:r>
        <w:rPr>
          <w:szCs w:val="19"/>
        </w:rPr>
        <w:t>monovalent</w:t>
      </w:r>
      <w:r>
        <w:t xml:space="preserve"> bases.</w:t>
      </w:r>
      <w:r>
        <w:rPr>
          <w:rStyle w:val="FootnoteReference"/>
        </w:rPr>
        <w:footnoteReference w:id="114"/>
      </w:r>
    </w:p>
    <w:p w14:paraId="42A523E5" w14:textId="77777777" w:rsidR="00672641" w:rsidRDefault="00672641" w:rsidP="00672641">
      <w:pPr>
        <w:pStyle w:val="Heading4"/>
      </w:pPr>
      <w:bookmarkStart w:id="1286" w:name="_Ref346647622"/>
      <w:r>
        <w:t>Summary and conclusions</w:t>
      </w:r>
      <w:bookmarkEnd w:id="1286"/>
    </w:p>
    <w:p w14:paraId="545EDAD6" w14:textId="77777777" w:rsidR="00672641" w:rsidRDefault="00672641" w:rsidP="00B5379E">
      <w:pPr>
        <w:pStyle w:val="Body0000after"/>
      </w:pPr>
      <w:r>
        <w:t>For most of the derived verbs with bi</w:t>
      </w:r>
      <w:r>
        <w:rPr>
          <w:szCs w:val="19"/>
        </w:rPr>
        <w:t>valent</w:t>
      </w:r>
      <w:r>
        <w:t xml:space="preserve"> bases, </w:t>
      </w:r>
      <w:r w:rsidRPr="0090507A">
        <w:t xml:space="preserve">the data suggest a productive form-function relationship between the derived </w:t>
      </w:r>
      <w:r>
        <w:t xml:space="preserve">lexemes and their </w:t>
      </w:r>
      <w:r w:rsidRPr="0090507A">
        <w:t xml:space="preserve">bases. This </w:t>
      </w:r>
      <w:r w:rsidRPr="00826085">
        <w:t xml:space="preserve">conclusion is based on </w:t>
      </w:r>
      <w:r>
        <w:t xml:space="preserve">four </w:t>
      </w:r>
      <w:r w:rsidRPr="00826085">
        <w:rPr>
          <w:szCs w:val="19"/>
        </w:rPr>
        <w:t>observations</w:t>
      </w:r>
      <w:r w:rsidRPr="00826085">
        <w:t xml:space="preserve">: (1) the valency-decreasing </w:t>
      </w:r>
      <w:r>
        <w:t xml:space="preserve">or -reducing </w:t>
      </w:r>
      <w:r w:rsidRPr="00826085">
        <w:t>function of</w:t>
      </w:r>
      <w:r w:rsidRPr="0090507A">
        <w:t xml:space="preserve"> </w:t>
      </w:r>
      <w:r w:rsidR="000C1A46" w:rsidRPr="009D104A">
        <w:rPr>
          <w:rStyle w:val="ChSmallCapsItalBold"/>
        </w:rPr>
        <w:t>ter­</w:t>
      </w:r>
      <w:r w:rsidRPr="0090507A">
        <w:t xml:space="preserve"> </w:t>
      </w:r>
      <w:r>
        <w:t xml:space="preserve">of removing or downplaying agent-like participants, </w:t>
      </w:r>
      <w:r w:rsidRPr="0090507A">
        <w:t xml:space="preserve">(2) </w:t>
      </w:r>
      <w:r>
        <w:t xml:space="preserve">the transparent </w:t>
      </w:r>
      <w:r>
        <w:rPr>
          <w:lang w:eastAsia="en-US"/>
        </w:rPr>
        <w:t xml:space="preserve">form-function relationships between derived lexemes and </w:t>
      </w:r>
      <w:r w:rsidRPr="0090507A">
        <w:t xml:space="preserve">bases, (3) the </w:t>
      </w:r>
      <w:r>
        <w:rPr>
          <w:lang w:eastAsia="en-US"/>
        </w:rPr>
        <w:t>large number of low frequency words and small number of high frequency words</w:t>
      </w:r>
      <w:r>
        <w:t>, and (4) the relative token frequencies with most bases having higher frequencies than the affixed lexemes.</w:t>
      </w:r>
    </w:p>
    <w:p w14:paraId="55FE2AFE" w14:textId="77777777" w:rsidR="00672641" w:rsidRDefault="00672641" w:rsidP="00672641">
      <w:pPr>
        <w:pStyle w:val="Body0500after"/>
      </w:pPr>
      <w:r>
        <w:t xml:space="preserve">For the prefixed verbs with </w:t>
      </w:r>
      <w:r>
        <w:rPr>
          <w:szCs w:val="19"/>
        </w:rPr>
        <w:t>monovalent</w:t>
      </w:r>
      <w:r>
        <w:t xml:space="preserve"> bases, </w:t>
      </w:r>
      <w:r>
        <w:rPr>
          <w:szCs w:val="19"/>
        </w:rPr>
        <w:t xml:space="preserve">the derivation process also seems to be productive, given (1) </w:t>
      </w:r>
      <w:r>
        <w:t xml:space="preserve">the transparent </w:t>
      </w:r>
      <w:r>
        <w:rPr>
          <w:lang w:eastAsia="en-US"/>
        </w:rPr>
        <w:t xml:space="preserve">form-function relationships between derived lexemes and </w:t>
      </w:r>
      <w:r w:rsidRPr="0090507A">
        <w:t>bases</w:t>
      </w:r>
      <w:r>
        <w:t xml:space="preserve">, (2) </w:t>
      </w:r>
      <w:r w:rsidRPr="0090507A">
        <w:t xml:space="preserve">the </w:t>
      </w:r>
      <w:r>
        <w:t xml:space="preserve">comparatively </w:t>
      </w:r>
      <w:r>
        <w:rPr>
          <w:lang w:eastAsia="en-US"/>
        </w:rPr>
        <w:t>large number of low frequency words and small number of high frequency words</w:t>
      </w:r>
      <w:r>
        <w:t>, and (3) the relative token frequencies with most bases having higher frequencies than the affixed lexemes. However, the low type frequency</w:t>
      </w:r>
      <w:r w:rsidR="006B49B8">
        <w:t>,</w:t>
      </w:r>
      <w:r>
        <w:t xml:space="preserve"> with only five derived verbs</w:t>
      </w:r>
      <w:r w:rsidR="006B49B8">
        <w:t>,</w:t>
      </w:r>
      <w:r>
        <w:t xml:space="preserve"> suggests that </w:t>
      </w:r>
      <w:r w:rsidR="000C1A46" w:rsidRPr="009D104A">
        <w:rPr>
          <w:rStyle w:val="ChSmallCapsItalBold"/>
        </w:rPr>
        <w:t>ter­</w:t>
      </w:r>
      <w:r>
        <w:rPr>
          <w:szCs w:val="19"/>
        </w:rPr>
        <w:t>prefixation of monovalent bases plays a minor role.</w:t>
      </w:r>
    </w:p>
    <w:p w14:paraId="12C437A8" w14:textId="77777777" w:rsidR="00672641" w:rsidRDefault="00672641" w:rsidP="00672641">
      <w:pPr>
        <w:pStyle w:val="Body0500after"/>
      </w:pPr>
      <w:r w:rsidRPr="00BE166D">
        <w:t xml:space="preserve">As for the speech situations during which the derived lexemes occurred, a </w:t>
      </w:r>
      <w:r>
        <w:t>sizable</w:t>
      </w:r>
      <w:r w:rsidRPr="00BE166D">
        <w:t xml:space="preserve"> number of verbs with bi</w:t>
      </w:r>
      <w:r w:rsidRPr="00BE166D">
        <w:rPr>
          <w:szCs w:val="19"/>
        </w:rPr>
        <w:t>valent</w:t>
      </w:r>
      <w:r w:rsidRPr="00BE166D">
        <w:t xml:space="preserve"> bases cannot be explained in terms of pertinent variables of the communicative event. Most tokens, however, including</w:t>
      </w:r>
      <w:r>
        <w:t xml:space="preserve"> those with bi</w:t>
      </w:r>
      <w:r>
        <w:rPr>
          <w:szCs w:val="19"/>
        </w:rPr>
        <w:t>valent</w:t>
      </w:r>
      <w:r>
        <w:t xml:space="preserve"> bases, seem to be conditioned by the variables of </w:t>
      </w:r>
      <w:r w:rsidR="0069408C">
        <w:t>speaker education levels, topics, and</w:t>
      </w:r>
      <w:r>
        <w:t>/or role-relations and therefore are best explained as code-switches with Indonesian.</w:t>
      </w:r>
    </w:p>
    <w:p w14:paraId="0C97D24B" w14:textId="3BF5B3AE" w:rsidR="00672641" w:rsidRDefault="00672641" w:rsidP="00B5379E">
      <w:pPr>
        <w:pStyle w:val="Body0515after"/>
      </w:pPr>
      <w:r>
        <w:t>These findings suggest that</w:t>
      </w:r>
      <w:r w:rsidR="00C702AB">
        <w:t xml:space="preserve"> in Papuan Malay</w:t>
      </w:r>
      <w:r>
        <w:t xml:space="preserve"> </w:t>
      </w:r>
      <w:r w:rsidR="00C379DE" w:rsidRPr="009D104A">
        <w:rPr>
          <w:rStyle w:val="ChSmallCapsItalBold"/>
        </w:rPr>
        <w:t>ter­</w:t>
      </w:r>
      <w:r w:rsidR="00C379DE">
        <w:t>a</w:t>
      </w:r>
      <w:r>
        <w:t xml:space="preserve">ffixation is a productive process to derive </w:t>
      </w:r>
      <w:r>
        <w:rPr>
          <w:szCs w:val="19"/>
        </w:rPr>
        <w:t>monovalent</w:t>
      </w:r>
      <w:r>
        <w:t xml:space="preserve"> verbs that denote </w:t>
      </w:r>
      <w:r w:rsidR="003F6386" w:rsidRPr="00870B79">
        <w:t xml:space="preserve">accidental </w:t>
      </w:r>
      <w:r w:rsidR="003F6386">
        <w:t xml:space="preserve">or </w:t>
      </w:r>
      <w:r w:rsidR="003F6386" w:rsidRPr="00870B79">
        <w:t xml:space="preserve">unintentional </w:t>
      </w:r>
      <w:r>
        <w:t>actions. The degree of productivity appears to be limited, however, given that most of the attested tokens are best explained as code-switches with Indonesian.</w:t>
      </w:r>
    </w:p>
    <w:p w14:paraId="376B4BCE" w14:textId="1138B91C" w:rsidR="00672641" w:rsidRPr="003C24A5" w:rsidRDefault="00672641" w:rsidP="00672641">
      <w:pPr>
        <w:pStyle w:val="Heading3"/>
      </w:pPr>
      <w:bookmarkStart w:id="1287" w:name="_Ref347514351"/>
      <w:bookmarkStart w:id="1288" w:name="_Ref374450294"/>
      <w:bookmarkStart w:id="1289" w:name="_Ref374451716"/>
      <w:bookmarkStart w:id="1290" w:name="_Ref439089908"/>
      <w:bookmarkStart w:id="1291" w:name="_Toc440455541"/>
      <w:r w:rsidRPr="0090507A">
        <w:t xml:space="preserve">Suffix </w:t>
      </w:r>
      <w:r w:rsidRPr="00661A28">
        <w:rPr>
          <w:rStyle w:val="ChItalBold"/>
        </w:rPr>
        <w:t>­an</w:t>
      </w:r>
      <w:bookmarkEnd w:id="1287"/>
      <w:r w:rsidR="00661A28">
        <w:rPr>
          <w:rStyle w:val="ChItalBold"/>
        </w:rPr>
        <w:t>g</w:t>
      </w:r>
      <w:bookmarkEnd w:id="1288"/>
      <w:bookmarkEnd w:id="1289"/>
      <w:r w:rsidR="003C24A5" w:rsidRPr="003C24A5">
        <w:t xml:space="preserve"> </w:t>
      </w:r>
      <w:r w:rsidR="00B7093A">
        <w:t>‘</w:t>
      </w:r>
      <w:r w:rsidR="003C24A5" w:rsidRPr="003C24A5">
        <w:rPr>
          <w:rStyle w:val="ChSmallCaps"/>
        </w:rPr>
        <w:t>pat</w:t>
      </w:r>
      <w:r w:rsidR="00B7093A">
        <w:t>’</w:t>
      </w:r>
      <w:bookmarkEnd w:id="1290"/>
      <w:bookmarkEnd w:id="1291"/>
    </w:p>
    <w:p w14:paraId="2A47FF65" w14:textId="071D3514" w:rsidR="00672641" w:rsidRDefault="00672641" w:rsidP="009617D8">
      <w:pPr>
        <w:pStyle w:val="Body0010after"/>
      </w:pPr>
      <w:r w:rsidRPr="0090507A">
        <w:t xml:space="preserve">Affixation with </w:t>
      </w:r>
      <w:r w:rsidRPr="00661A28">
        <w:rPr>
          <w:rStyle w:val="ChItalBold"/>
        </w:rPr>
        <w:t>­an</w:t>
      </w:r>
      <w:r w:rsidR="00661A28" w:rsidRPr="00661A28">
        <w:rPr>
          <w:rStyle w:val="ChItalBold"/>
        </w:rPr>
        <w:t>g</w:t>
      </w:r>
      <w:r w:rsidRPr="0090507A">
        <w:t xml:space="preserve"> </w:t>
      </w:r>
      <w:r w:rsidR="00B7093A">
        <w:t>‘</w:t>
      </w:r>
      <w:r w:rsidR="00382AAD" w:rsidRPr="003C24A5">
        <w:rPr>
          <w:rStyle w:val="ChSmallCaps"/>
        </w:rPr>
        <w:t>pat</w:t>
      </w:r>
      <w:r w:rsidR="00B7093A">
        <w:t>’</w:t>
      </w:r>
      <w:r w:rsidR="00382AAD">
        <w:t xml:space="preserve"> </w:t>
      </w:r>
      <w:r w:rsidRPr="0090507A">
        <w:t xml:space="preserve">typically derives </w:t>
      </w:r>
      <w:r>
        <w:t>nominals from verbal bases. The derived nouns denote the patient or result of the action</w:t>
      </w:r>
      <w:r w:rsidR="001E1BAF">
        <w:t>, event, or state</w:t>
      </w:r>
      <w:r>
        <w:t xml:space="preserve"> specified by the verbal base, as illustrated in </w:t>
      </w:r>
      <w:r>
        <w:fldChar w:fldCharType="begin"/>
      </w:r>
      <w:r>
        <w:instrText xml:space="preserve"> REF _Ref346630421 \h </w:instrText>
      </w:r>
      <w:r>
        <w:fldChar w:fldCharType="separate"/>
      </w:r>
      <w:r w:rsidR="00154D81" w:rsidRPr="00110B09">
        <w:t>(</w:t>
      </w:r>
      <w:r w:rsidR="00154D81">
        <w:rPr>
          <w:noProof/>
          <w:szCs w:val="19"/>
        </w:rPr>
        <w:t>10</w:t>
      </w:r>
      <w:r w:rsidR="00154D81" w:rsidRPr="00AC23C4">
        <w:rPr>
          <w:szCs w:val="19"/>
        </w:rPr>
        <w:t>)</w:t>
      </w:r>
      <w:r>
        <w:fldChar w:fldCharType="end"/>
      </w:r>
      <w:r>
        <w:t xml:space="preserve">. Some lexical items are also derived from nominal </w:t>
      </w:r>
      <w:r w:rsidR="003F7157">
        <w:t xml:space="preserve">and quantifier </w:t>
      </w:r>
      <w:r>
        <w:t xml:space="preserve">bases. </w:t>
      </w:r>
      <w:r w:rsidRPr="0090507A">
        <w:t xml:space="preserve">The derivation process </w:t>
      </w:r>
      <w:r>
        <w:t xml:space="preserve">seems to be productive </w:t>
      </w:r>
      <w:r w:rsidR="00C702AB">
        <w:t xml:space="preserve">in Papuan Malay </w:t>
      </w:r>
      <w:r>
        <w:t>to some degree, as discussed below</w:t>
      </w:r>
      <w:r w:rsidRPr="0090507A">
        <w:t>.</w:t>
      </w:r>
    </w:p>
    <w:tbl>
      <w:tblPr>
        <w:tblW w:w="3741" w:type="dxa"/>
        <w:tblCellMar>
          <w:left w:w="42" w:type="dxa"/>
          <w:right w:w="42" w:type="dxa"/>
        </w:tblCellMar>
        <w:tblLook w:val="01E0" w:firstRow="1" w:lastRow="1" w:firstColumn="1" w:lastColumn="1" w:noHBand="0" w:noVBand="0"/>
      </w:tblPr>
      <w:tblGrid>
        <w:gridCol w:w="709"/>
        <w:gridCol w:w="1007"/>
        <w:gridCol w:w="706"/>
        <w:gridCol w:w="712"/>
        <w:gridCol w:w="607"/>
      </w:tblGrid>
      <w:tr w:rsidR="00AC23C4" w:rsidRPr="00D14F8A" w14:paraId="5456D7CA" w14:textId="77777777" w:rsidTr="00AC23C4">
        <w:tc>
          <w:tcPr>
            <w:tcW w:w="709" w:type="dxa"/>
            <w:shd w:val="clear" w:color="auto" w:fill="auto"/>
          </w:tcPr>
          <w:p w14:paraId="271D8C33" w14:textId="77777777" w:rsidR="00672641" w:rsidRPr="00AC23C4" w:rsidRDefault="00672641" w:rsidP="00672641">
            <w:pPr>
              <w:pStyle w:val="O0Nwnext"/>
              <w:rPr>
                <w:szCs w:val="19"/>
              </w:rPr>
            </w:pPr>
            <w:bookmarkStart w:id="1292" w:name="_Ref346630421"/>
            <w:r w:rsidRPr="00110B09">
              <w:lastRenderedPageBreak/>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0</w:t>
            </w:r>
            <w:r w:rsidRPr="00AC23C4">
              <w:rPr>
                <w:szCs w:val="19"/>
              </w:rPr>
              <w:fldChar w:fldCharType="end"/>
            </w:r>
            <w:r w:rsidRPr="00AC23C4">
              <w:rPr>
                <w:szCs w:val="19"/>
              </w:rPr>
              <w:t>)</w:t>
            </w:r>
            <w:bookmarkEnd w:id="1292"/>
          </w:p>
        </w:tc>
        <w:tc>
          <w:tcPr>
            <w:tcW w:w="1007" w:type="dxa"/>
            <w:shd w:val="clear" w:color="auto" w:fill="auto"/>
          </w:tcPr>
          <w:p w14:paraId="33985772" w14:textId="77777777" w:rsidR="00672641" w:rsidRPr="008C675E" w:rsidRDefault="00672641" w:rsidP="00672641">
            <w:pPr>
              <w:pStyle w:val="Text"/>
              <w:rPr>
                <w:rStyle w:val="ChBlueBold"/>
              </w:rPr>
            </w:pPr>
            <w:r w:rsidRPr="008C675E">
              <w:rPr>
                <w:rStyle w:val="ChBlueBold"/>
              </w:rPr>
              <w:t>pake–an</w:t>
            </w:r>
            <w:r w:rsidR="008D6383">
              <w:rPr>
                <w:rStyle w:val="ChBlueBold"/>
              </w:rPr>
              <w:t>g</w:t>
            </w:r>
          </w:p>
        </w:tc>
        <w:tc>
          <w:tcPr>
            <w:tcW w:w="706" w:type="dxa"/>
            <w:shd w:val="clear" w:color="auto" w:fill="auto"/>
          </w:tcPr>
          <w:p w14:paraId="765F7EDC" w14:textId="77777777" w:rsidR="00672641" w:rsidRPr="009962F8" w:rsidRDefault="00672641" w:rsidP="00672641">
            <w:pPr>
              <w:pStyle w:val="Text"/>
            </w:pPr>
            <w:r w:rsidRPr="009962F8">
              <w:t>itu</w:t>
            </w:r>
          </w:p>
        </w:tc>
        <w:tc>
          <w:tcPr>
            <w:tcW w:w="712" w:type="dxa"/>
            <w:shd w:val="clear" w:color="auto" w:fill="auto"/>
          </w:tcPr>
          <w:p w14:paraId="4892C4F1" w14:textId="77777777" w:rsidR="00672641" w:rsidRPr="009962F8" w:rsidRDefault="00672641" w:rsidP="00672641">
            <w:pPr>
              <w:pStyle w:val="Text"/>
            </w:pPr>
            <w:r w:rsidRPr="009962F8">
              <w:t>basa</w:t>
            </w:r>
          </w:p>
        </w:tc>
        <w:tc>
          <w:tcPr>
            <w:tcW w:w="607" w:type="dxa"/>
            <w:shd w:val="clear" w:color="auto" w:fill="auto"/>
          </w:tcPr>
          <w:p w14:paraId="419A37AE" w14:textId="77777777" w:rsidR="00672641" w:rsidRPr="009962F8" w:rsidRDefault="00672641" w:rsidP="00672641">
            <w:pPr>
              <w:pStyle w:val="Text"/>
            </w:pPr>
            <w:r>
              <w:t>s</w:t>
            </w:r>
            <w:r w:rsidRPr="009962F8">
              <w:t>mua</w:t>
            </w:r>
          </w:p>
        </w:tc>
      </w:tr>
      <w:tr w:rsidR="00AC23C4" w:rsidRPr="00AC23C4" w14:paraId="1B0A1FBE" w14:textId="77777777" w:rsidTr="00AC23C4">
        <w:tc>
          <w:tcPr>
            <w:tcW w:w="709" w:type="dxa"/>
            <w:shd w:val="clear" w:color="auto" w:fill="auto"/>
          </w:tcPr>
          <w:p w14:paraId="22A14876" w14:textId="77777777" w:rsidR="00672641" w:rsidRPr="009962F8" w:rsidRDefault="00672641" w:rsidP="00672641">
            <w:pPr>
              <w:pStyle w:val="GlossEng"/>
            </w:pPr>
          </w:p>
        </w:tc>
        <w:tc>
          <w:tcPr>
            <w:tcW w:w="1007" w:type="dxa"/>
            <w:shd w:val="clear" w:color="auto" w:fill="auto"/>
          </w:tcPr>
          <w:p w14:paraId="206595CF" w14:textId="77777777" w:rsidR="00672641" w:rsidRPr="009962F8" w:rsidRDefault="00672641" w:rsidP="00672641">
            <w:pPr>
              <w:pStyle w:val="GlossEng"/>
            </w:pPr>
            <w:r w:rsidRPr="009962F8">
              <w:t>use</w:t>
            </w:r>
            <w:r>
              <w:t>–</w:t>
            </w:r>
            <w:r w:rsidRPr="0099608C">
              <w:rPr>
                <w:rStyle w:val="ChSmallCaps"/>
              </w:rPr>
              <w:t>pat</w:t>
            </w:r>
          </w:p>
        </w:tc>
        <w:tc>
          <w:tcPr>
            <w:tcW w:w="706" w:type="dxa"/>
            <w:shd w:val="clear" w:color="auto" w:fill="auto"/>
          </w:tcPr>
          <w:p w14:paraId="7430EFDA" w14:textId="77777777" w:rsidR="00672641" w:rsidRPr="0099608C" w:rsidRDefault="00672641" w:rsidP="00672641">
            <w:pPr>
              <w:pStyle w:val="GlossEng"/>
              <w:rPr>
                <w:rStyle w:val="ChSmallCaps"/>
              </w:rPr>
            </w:pPr>
            <w:r w:rsidRPr="0099608C">
              <w:rPr>
                <w:rStyle w:val="ChSmallCaps"/>
              </w:rPr>
              <w:t>d.dist</w:t>
            </w:r>
          </w:p>
        </w:tc>
        <w:tc>
          <w:tcPr>
            <w:tcW w:w="712" w:type="dxa"/>
            <w:shd w:val="clear" w:color="auto" w:fill="auto"/>
          </w:tcPr>
          <w:p w14:paraId="146E6D3E" w14:textId="77777777" w:rsidR="00672641" w:rsidRPr="009962F8" w:rsidRDefault="00672641" w:rsidP="00672641">
            <w:pPr>
              <w:pStyle w:val="GlossEng"/>
            </w:pPr>
            <w:r>
              <w:t>be.</w:t>
            </w:r>
            <w:r w:rsidRPr="009962F8">
              <w:t>wet</w:t>
            </w:r>
          </w:p>
        </w:tc>
        <w:tc>
          <w:tcPr>
            <w:tcW w:w="607" w:type="dxa"/>
            <w:shd w:val="clear" w:color="auto" w:fill="auto"/>
          </w:tcPr>
          <w:p w14:paraId="6B619E7D" w14:textId="77777777" w:rsidR="00672641" w:rsidRPr="009962F8" w:rsidRDefault="00672641" w:rsidP="00672641">
            <w:pPr>
              <w:pStyle w:val="GlossEng"/>
            </w:pPr>
            <w:r w:rsidRPr="009962F8">
              <w:t>all</w:t>
            </w:r>
          </w:p>
        </w:tc>
      </w:tr>
    </w:tbl>
    <w:p w14:paraId="6E707916" w14:textId="57A00DFF" w:rsidR="00672641" w:rsidRPr="009962F8" w:rsidRDefault="00B7093A" w:rsidP="00672641">
      <w:pPr>
        <w:pStyle w:val="FreeTranslEng"/>
      </w:pPr>
      <w:r>
        <w:t>‘</w:t>
      </w:r>
      <w:r w:rsidR="00672641" w:rsidRPr="009962F8">
        <w:t xml:space="preserve">all </w:t>
      </w:r>
      <w:r w:rsidR="00672641">
        <w:t xml:space="preserve">those </w:t>
      </w:r>
      <w:r w:rsidR="00672641" w:rsidRPr="00EE3751">
        <w:rPr>
          <w:rStyle w:val="ChBlueBold"/>
        </w:rPr>
        <w:t>clothes</w:t>
      </w:r>
      <w:r w:rsidR="00672641" w:rsidRPr="009962F8">
        <w:t xml:space="preserve"> were wet</w:t>
      </w:r>
      <w:r>
        <w:t>’</w:t>
      </w:r>
      <w:r w:rsidR="00672641">
        <w:t xml:space="preserve"> </w:t>
      </w:r>
      <w:r w:rsidR="00672641" w:rsidRPr="00D34F53">
        <w:rPr>
          <w:rStyle w:val="ExampleSource"/>
        </w:rPr>
        <w:t>[080917-008-NP.0139]</w:t>
      </w:r>
    </w:p>
    <w:p w14:paraId="6BE2429E" w14:textId="7E5E47BF" w:rsidR="00672641" w:rsidRDefault="00672641" w:rsidP="00BD7CBB">
      <w:pPr>
        <w:pStyle w:val="Body0000after05before"/>
      </w:pPr>
      <w:r>
        <w:t xml:space="preserve">Suffix </w:t>
      </w:r>
      <w:r w:rsidRPr="00661A28">
        <w:rPr>
          <w:rStyle w:val="ChItalBold"/>
        </w:rPr>
        <w:t>­an</w:t>
      </w:r>
      <w:r w:rsidR="00661A28">
        <w:rPr>
          <w:rStyle w:val="ChItalBold"/>
        </w:rPr>
        <w:t>g</w:t>
      </w:r>
      <w:r w:rsidR="000A3A4F">
        <w:t xml:space="preserve"> is a reflex of Proto-</w:t>
      </w:r>
      <w:r>
        <w:t xml:space="preserve">Malayic </w:t>
      </w:r>
      <w:r w:rsidRPr="006938C8">
        <w:t>*</w:t>
      </w:r>
      <w:r w:rsidRPr="00661A28">
        <w:rPr>
          <w:rStyle w:val="ChItalBold"/>
        </w:rPr>
        <w:t>­</w:t>
      </w:r>
      <w:r w:rsidRPr="00B00B88">
        <w:rPr>
          <w:rStyle w:val="ChSmallCapsItalBold"/>
        </w:rPr>
        <w:t>a</w:t>
      </w:r>
      <w:r w:rsidRPr="0088324B">
        <w:rPr>
          <w:rStyle w:val="ChItalBold"/>
        </w:rPr>
        <w:t>n</w:t>
      </w:r>
      <w:r>
        <w:t xml:space="preserve">, which </w:t>
      </w:r>
      <w:r w:rsidR="00B7093A">
        <w:t>“</w:t>
      </w:r>
      <w:r>
        <w:rPr>
          <w:lang w:eastAsia="en-US"/>
        </w:rPr>
        <w:t>was a noun-forming suffix occurring on the basis of VTRs and denoting the goal or result of an act</w:t>
      </w:r>
      <w:r w:rsidR="00B7093A">
        <w:rPr>
          <w:lang w:eastAsia="en-US"/>
        </w:rPr>
        <w:t>”</w:t>
      </w:r>
      <w:r>
        <w:rPr>
          <w:lang w:eastAsia="en-US"/>
        </w:rPr>
        <w:t xml:space="preserve"> </w:t>
      </w:r>
      <w:r w:rsidR="00BA6215">
        <w:rPr>
          <w:rStyle w:val="Citation"/>
        </w:rPr>
        <w:fldChar w:fldCharType="begin"/>
      </w:r>
      <w:r w:rsidR="0092451D">
        <w:rPr>
          <w:rStyle w:val="Citation"/>
        </w:rPr>
        <w:instrText>ADDIN CITAVI.PLACEHOLDER 07e5cf07-aa1a-4817-8dfb-1f9f12ce26ce 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kZWxhYXIgMTk5MjogMTc0KTwvVGV4dD4NCiAgICA8L1RleHRVbml0Pg0KICA8L1RleHRVbml0cz4NCjwvUGxhY2Vob2xkZXI+</w:instrText>
      </w:r>
      <w:r w:rsidR="00BA6215">
        <w:rPr>
          <w:rStyle w:val="Citation"/>
        </w:rPr>
        <w:fldChar w:fldCharType="separate"/>
      </w:r>
      <w:bookmarkStart w:id="1293" w:name="_CTVP00107e5cf07aa1a48178dfb1f9f12ce26ce"/>
      <w:r w:rsidR="0092006B">
        <w:rPr>
          <w:rStyle w:val="Citation"/>
        </w:rPr>
        <w:t>(Adelaar 1992: 174)</w:t>
      </w:r>
      <w:bookmarkEnd w:id="1293"/>
      <w:r w:rsidR="00BA6215">
        <w:rPr>
          <w:rStyle w:val="Citation"/>
        </w:rPr>
        <w:fldChar w:fldCharType="end"/>
      </w:r>
      <w:r w:rsidRPr="001F609E">
        <w:t>.</w:t>
      </w:r>
      <w:r>
        <w:rPr>
          <w:lang w:eastAsia="en-US"/>
        </w:rPr>
        <w:t xml:space="preserve"> In Sta</w:t>
      </w:r>
      <w:r w:rsidRPr="00FC153A">
        <w:t>ndard Malay,</w:t>
      </w:r>
      <w:r>
        <w:t xml:space="preserve"> when affixed to </w:t>
      </w:r>
      <w:r>
        <w:rPr>
          <w:szCs w:val="19"/>
        </w:rPr>
        <w:t>monovalent</w:t>
      </w:r>
      <w:r>
        <w:t xml:space="preserve"> b</w:t>
      </w:r>
      <w:r w:rsidRPr="009C223B">
        <w:t>ases,</w:t>
      </w:r>
      <w:r w:rsidRPr="00FC153A">
        <w:t xml:space="preserve"> </w:t>
      </w:r>
      <w:r w:rsidR="00AD7ACA" w:rsidRPr="00AD7ACA">
        <w:t>the suffix</w:t>
      </w:r>
      <w:r w:rsidRPr="00AD7ACA">
        <w:t xml:space="preserve"> </w:t>
      </w:r>
      <w:r>
        <w:t xml:space="preserve">designates </w:t>
      </w:r>
      <w:r w:rsidR="00B7093A">
        <w:t>“</w:t>
      </w:r>
      <w:r>
        <w:t>something that has the quality of</w:t>
      </w:r>
      <w:r w:rsidR="00B7093A">
        <w:t>”</w:t>
      </w:r>
      <w:r>
        <w:t xml:space="preserve"> the </w:t>
      </w:r>
      <w:r>
        <w:rPr>
          <w:szCs w:val="19"/>
        </w:rPr>
        <w:t>monovalent</w:t>
      </w:r>
      <w:r>
        <w:t xml:space="preserve"> base, while with transitive bases it denotes the </w:t>
      </w:r>
      <w:r w:rsidR="00B7093A">
        <w:t>“</w:t>
      </w:r>
      <w:r>
        <w:rPr>
          <w:lang w:eastAsia="en-US"/>
        </w:rPr>
        <w:t xml:space="preserve">goal or result of an action, or place where the action </w:t>
      </w:r>
      <w:r w:rsidRPr="00186AE4">
        <w:t>takes place</w:t>
      </w:r>
      <w:r w:rsidR="00B7093A">
        <w:t>”</w:t>
      </w:r>
      <w:r w:rsidRPr="00186AE4">
        <w:t xml:space="preserve"> or </w:t>
      </w:r>
      <w:r w:rsidR="00B7093A">
        <w:t>“</w:t>
      </w:r>
      <w:r w:rsidRPr="00186AE4">
        <w:t>the instrument</w:t>
      </w:r>
      <w:r w:rsidR="00B7093A">
        <w:t>”</w:t>
      </w:r>
      <w:r w:rsidRPr="00186AE4">
        <w:t xml:space="preserve"> </w:t>
      </w:r>
      <w:r w:rsidR="00BA6215">
        <w:rPr>
          <w:rStyle w:val="Citation"/>
        </w:rPr>
        <w:fldChar w:fldCharType="begin"/>
      </w:r>
      <w:r w:rsidR="0092451D">
        <w:rPr>
          <w:rStyle w:val="Citation"/>
        </w:rPr>
        <w:instrText>ADDIN CITAVI.PLACEHOLDER 4eecb8af-f3c6-43e6-b477-63d618accbf2 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jogMTcy4oCTMTczKTwvVGV4dD4NCiAgICA8L1RleHRVbml0Pg0KICA8L1RleHRVbml0cz4NCjwvUGxhY2Vob2xkZXI+</w:instrText>
      </w:r>
      <w:r w:rsidR="00BA6215">
        <w:rPr>
          <w:rStyle w:val="Citation"/>
        </w:rPr>
        <w:fldChar w:fldCharType="separate"/>
      </w:r>
      <w:bookmarkStart w:id="1294" w:name="_CTVP0014eecb8aff3c643e6b47763d618accbf2"/>
      <w:r w:rsidR="0092006B">
        <w:rPr>
          <w:rStyle w:val="Citation"/>
        </w:rPr>
        <w:t>(1992: 172–173)</w:t>
      </w:r>
      <w:bookmarkEnd w:id="1294"/>
      <w:r w:rsidR="00BA6215">
        <w:rPr>
          <w:rStyle w:val="Citation"/>
        </w:rPr>
        <w:fldChar w:fldCharType="end"/>
      </w:r>
      <w:r w:rsidRPr="00186AE4">
        <w:t>. As for</w:t>
      </w:r>
      <w:r w:rsidRPr="000E3010">
        <w:t xml:space="preserve"> </w:t>
      </w:r>
      <w:r>
        <w:t xml:space="preserve">the </w:t>
      </w:r>
      <w:r w:rsidRPr="000E3010">
        <w:t xml:space="preserve">eastern Malay varieties, the suffix is only mentioned for Ambon Malay. </w:t>
      </w:r>
      <w:r w:rsidR="00AD7ACA">
        <w:t xml:space="preserve">Also realized </w:t>
      </w:r>
      <w:r>
        <w:t xml:space="preserve">as </w:t>
      </w:r>
      <w:r w:rsidRPr="00E86FE2">
        <w:rPr>
          <w:rStyle w:val="ChItalBold"/>
        </w:rPr>
        <w:t>­</w:t>
      </w:r>
      <w:r w:rsidRPr="003A2DBA">
        <w:rPr>
          <w:rStyle w:val="ChItalBold"/>
        </w:rPr>
        <w:t>ang</w:t>
      </w:r>
      <w:r w:rsidR="00AD7ACA" w:rsidRPr="00AD7ACA">
        <w:t>,</w:t>
      </w:r>
      <w:r>
        <w:t xml:space="preserve"> it </w:t>
      </w:r>
      <w:r w:rsidR="00B7093A">
        <w:t>“</w:t>
      </w:r>
      <w:r w:rsidRPr="000E3010">
        <w:t>refers to the object of the transitive verb or an instrument use</w:t>
      </w:r>
      <w:r>
        <w:rPr>
          <w:lang w:eastAsia="en-US"/>
        </w:rPr>
        <w:t>d in an act of V</w:t>
      </w:r>
      <w:r w:rsidR="00B7093A">
        <w:rPr>
          <w:lang w:eastAsia="en-US"/>
        </w:rPr>
        <w:t>”</w:t>
      </w:r>
      <w:r>
        <w:rPr>
          <w:lang w:eastAsia="en-US"/>
        </w:rPr>
        <w:t xml:space="preserve"> </w:t>
      </w:r>
      <w:r w:rsidR="00BA6215">
        <w:rPr>
          <w:rStyle w:val="Citation"/>
          <w:szCs w:val="18"/>
        </w:rPr>
        <w:fldChar w:fldCharType="begin"/>
      </w:r>
      <w:r w:rsidR="0092451D">
        <w:rPr>
          <w:rStyle w:val="Citation"/>
          <w:szCs w:val="18"/>
        </w:rPr>
        <w:instrText>ADDIN CITAVI.PLACEHOLDER bff7848a-de28-4ccd-b58b-df67143b7cf6 PFBsYWNlaG9sZGVyPg0KICA8QWRkSW5WZXJzaW9uPjUuMi4wLjg8L0FkZEluVmVyc2lvbj4NCiAgPElkPmJmZjc4NDhhLWRlMjgtNGNjZC1iNThiLWRmNjcxNDNiN2NmNjwvSWQ+DQogIDxFbnRyaWVzPg0KICAgIDxFbnRyeT4NCiAgICAgIDxJZD4xZTBiMGQ0Yi1lYmUxLTRmYzEtOWQzZS1hNzY4ZTBkZWIyZmY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43YTQ1ZTI4MS1iMGIzLTRiMGItYWY1NC1iZDE4ZDg3YWM1MzA8L1JlZmVyZW5jZUlk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h2YW4gTWluZGUgMTk5NzogMT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EwNik8L1RleHQ+DQogICAgPC9UZXh0VW5pdD4NCiAgPC9UZXh0VW5pdHM+DQo8L1BsYWNlaG9sZGVyPg==</w:instrText>
      </w:r>
      <w:r w:rsidR="00BA6215">
        <w:rPr>
          <w:rStyle w:val="Citation"/>
          <w:szCs w:val="18"/>
        </w:rPr>
        <w:fldChar w:fldCharType="separate"/>
      </w:r>
      <w:bookmarkStart w:id="1295" w:name="_CTVP001bff7848ade284ccdb58bdf67143b7cf6"/>
      <w:r w:rsidR="0092006B">
        <w:rPr>
          <w:rStyle w:val="Citation"/>
          <w:szCs w:val="18"/>
        </w:rPr>
        <w:t>(van Minde 1997: 106)</w:t>
      </w:r>
      <w:bookmarkEnd w:id="1295"/>
      <w:r w:rsidR="00BA6215">
        <w:rPr>
          <w:rStyle w:val="Citation"/>
          <w:szCs w:val="18"/>
        </w:rPr>
        <w:fldChar w:fldCharType="end"/>
      </w:r>
      <w:r w:rsidR="00AD7ACA" w:rsidRPr="00AD7ACA">
        <w:t>.</w:t>
      </w:r>
      <w:r w:rsidRPr="000E3010">
        <w:t xml:space="preserve"> </w:t>
      </w:r>
      <w:r w:rsidR="00AD7ACA" w:rsidRPr="000E3010">
        <w:t xml:space="preserve">It </w:t>
      </w:r>
      <w:r>
        <w:t xml:space="preserve">is left </w:t>
      </w:r>
      <w:r w:rsidRPr="000E3010">
        <w:t xml:space="preserve">unclear, however, whether and to what degree the </w:t>
      </w:r>
      <w:r w:rsidR="00AD7ACA">
        <w:t xml:space="preserve">Ambon Malay </w:t>
      </w:r>
      <w:r w:rsidRPr="000E3010">
        <w:t>suffix is productive.</w:t>
      </w:r>
      <w:r>
        <w:t xml:space="preserve"> These observations are again an indication of </w:t>
      </w:r>
      <w:r w:rsidRPr="00E51AB5">
        <w:rPr>
          <w:szCs w:val="18"/>
        </w:rPr>
        <w:t>the</w:t>
      </w:r>
      <w:r>
        <w:rPr>
          <w:szCs w:val="18"/>
        </w:rPr>
        <w:t xml:space="preserve"> distinct history of Papuan Malay vis-à-vis the other Malay varieties, discussed in §</w:t>
      </w:r>
      <w:r w:rsidR="00BD7CBB">
        <w:rPr>
          <w:szCs w:val="18"/>
        </w:rPr>
        <w:fldChar w:fldCharType="begin"/>
      </w:r>
      <w:r w:rsidR="00BD7CBB">
        <w:rPr>
          <w:szCs w:val="18"/>
        </w:rPr>
        <w:instrText xml:space="preserve"> REF _Ref438030300 \w \h </w:instrText>
      </w:r>
      <w:r w:rsidR="00BD7CBB">
        <w:rPr>
          <w:szCs w:val="18"/>
        </w:rPr>
      </w:r>
      <w:r w:rsidR="00BD7CBB">
        <w:rPr>
          <w:szCs w:val="18"/>
        </w:rPr>
        <w:fldChar w:fldCharType="separate"/>
      </w:r>
      <w:r w:rsidR="00154D81">
        <w:rPr>
          <w:szCs w:val="18"/>
          <w:cs/>
        </w:rPr>
        <w:t>‎</w:t>
      </w:r>
      <w:r w:rsidR="00154D81">
        <w:rPr>
          <w:szCs w:val="18"/>
        </w:rPr>
        <w:t>1.8</w:t>
      </w:r>
      <w:r w:rsidR="00BD7CBB">
        <w:rPr>
          <w:szCs w:val="18"/>
        </w:rPr>
        <w:fldChar w:fldCharType="end"/>
      </w:r>
      <w:r>
        <w:rPr>
          <w:szCs w:val="18"/>
        </w:rPr>
        <w:t>. Moreover, the similarities between Papuan Malay and Ambon Malay reflect the link between both speech communities, also discussed in §</w:t>
      </w:r>
      <w:r w:rsidR="00BD7CBB">
        <w:rPr>
          <w:szCs w:val="18"/>
        </w:rPr>
        <w:fldChar w:fldCharType="begin"/>
      </w:r>
      <w:r w:rsidR="00BD7CBB">
        <w:rPr>
          <w:szCs w:val="18"/>
        </w:rPr>
        <w:instrText xml:space="preserve"> REF _Ref438030300 \w \h </w:instrText>
      </w:r>
      <w:r w:rsidR="00BD7CBB">
        <w:rPr>
          <w:szCs w:val="18"/>
        </w:rPr>
      </w:r>
      <w:r w:rsidR="00BD7CBB">
        <w:rPr>
          <w:szCs w:val="18"/>
        </w:rPr>
        <w:fldChar w:fldCharType="separate"/>
      </w:r>
      <w:r w:rsidR="00154D81">
        <w:rPr>
          <w:szCs w:val="18"/>
          <w:cs/>
        </w:rPr>
        <w:t>‎</w:t>
      </w:r>
      <w:r w:rsidR="00154D81">
        <w:rPr>
          <w:szCs w:val="18"/>
        </w:rPr>
        <w:t>1.8</w:t>
      </w:r>
      <w:r w:rsidR="00BD7CBB">
        <w:rPr>
          <w:szCs w:val="18"/>
        </w:rPr>
        <w:fldChar w:fldCharType="end"/>
      </w:r>
      <w:r>
        <w:rPr>
          <w:szCs w:val="18"/>
        </w:rPr>
        <w:t>.</w:t>
      </w:r>
    </w:p>
    <w:p w14:paraId="62228A87" w14:textId="711ED9F5" w:rsidR="00672641" w:rsidRDefault="00672641" w:rsidP="00B5379E">
      <w:pPr>
        <w:pStyle w:val="Body0505after"/>
      </w:pPr>
      <w:r w:rsidRPr="0090507A">
        <w:t xml:space="preserve">The corpus contains </w:t>
      </w:r>
      <w:r>
        <w:t>84</w:t>
      </w:r>
      <w:r w:rsidRPr="0090507A">
        <w:t xml:space="preserve"> </w:t>
      </w:r>
      <w:r>
        <w:t xml:space="preserve">nouns (441 tokens) suffixed </w:t>
      </w:r>
      <w:r w:rsidRPr="0090507A">
        <w:t xml:space="preserve">with </w:t>
      </w:r>
      <w:r w:rsidRPr="00E86FE2">
        <w:rPr>
          <w:rStyle w:val="ChItalBold"/>
        </w:rPr>
        <w:t>­</w:t>
      </w:r>
      <w:r w:rsidRPr="0090507A">
        <w:rPr>
          <w:rStyle w:val="ChItalBold"/>
          <w:szCs w:val="19"/>
        </w:rPr>
        <w:t>an</w:t>
      </w:r>
      <w:r w:rsidR="00987776">
        <w:rPr>
          <w:rStyle w:val="ChItalBold"/>
          <w:szCs w:val="19"/>
        </w:rPr>
        <w:t>g</w:t>
      </w:r>
      <w:r w:rsidRPr="0090507A">
        <w:t>:</w:t>
      </w:r>
      <w:r>
        <w:rPr>
          <w:rStyle w:val="FootnoteReference"/>
        </w:rPr>
        <w:footnoteReference w:id="115"/>
      </w:r>
    </w:p>
    <w:p w14:paraId="622942DE" w14:textId="77777777" w:rsidR="00672641" w:rsidRDefault="00672641" w:rsidP="002A1DBD">
      <w:pPr>
        <w:pStyle w:val="I0Indented"/>
        <w:numPr>
          <w:ilvl w:val="0"/>
          <w:numId w:val="32"/>
        </w:numPr>
      </w:pPr>
      <w:r>
        <w:t>Nouns with verbal bases (69</w:t>
      </w:r>
      <w:r w:rsidRPr="0090507A">
        <w:t xml:space="preserve"> items</w:t>
      </w:r>
      <w:r>
        <w:t xml:space="preserve"> with 403 tokens</w:t>
      </w:r>
      <w:r w:rsidRPr="0090507A">
        <w:t>)</w:t>
      </w:r>
    </w:p>
    <w:p w14:paraId="63F73914" w14:textId="564D4928" w:rsidR="00672641" w:rsidRDefault="00672641" w:rsidP="001E1BAF">
      <w:pPr>
        <w:pStyle w:val="I05I"/>
        <w:numPr>
          <w:ilvl w:val="0"/>
          <w:numId w:val="32"/>
        </w:numPr>
      </w:pPr>
      <w:r w:rsidRPr="0090507A">
        <w:t xml:space="preserve">Nouns </w:t>
      </w:r>
      <w:r>
        <w:t xml:space="preserve">with nominal </w:t>
      </w:r>
      <w:r w:rsidR="001E1BAF">
        <w:t xml:space="preserve">or </w:t>
      </w:r>
      <w:r>
        <w:t>quantifier bases (15 items with 38 tokens)</w:t>
      </w:r>
    </w:p>
    <w:p w14:paraId="1E55ACD4" w14:textId="0E960A13" w:rsidR="00672641" w:rsidRDefault="00672641" w:rsidP="00B5379E">
      <w:pPr>
        <w:pStyle w:val="Body0000after"/>
      </w:pPr>
      <w:r>
        <w:t xml:space="preserve">The corpus also includes 28 formally complex words that have non-compositional semantics, such as </w:t>
      </w:r>
      <w:r w:rsidRPr="00574DAD">
        <w:rPr>
          <w:rStyle w:val="ChItalBold"/>
        </w:rPr>
        <w:t>kasian</w:t>
      </w:r>
      <w:r w:rsidR="00987776">
        <w:rPr>
          <w:rStyle w:val="ChItalBold"/>
        </w:rPr>
        <w:t>g</w:t>
      </w:r>
      <w:r>
        <w:rPr>
          <w:szCs w:val="20"/>
        </w:rPr>
        <w:t xml:space="preserve"> </w:t>
      </w:r>
      <w:r w:rsidR="00B7093A">
        <w:rPr>
          <w:szCs w:val="20"/>
        </w:rPr>
        <w:t>‘</w:t>
      </w:r>
      <w:r>
        <w:rPr>
          <w:szCs w:val="20"/>
        </w:rPr>
        <w:t>pity</w:t>
      </w:r>
      <w:r w:rsidR="00B7093A">
        <w:rPr>
          <w:szCs w:val="20"/>
        </w:rPr>
        <w:t>’</w:t>
      </w:r>
      <w:r>
        <w:rPr>
          <w:szCs w:val="20"/>
        </w:rPr>
        <w:t xml:space="preserve">, </w:t>
      </w:r>
      <w:r w:rsidRPr="00574DAD">
        <w:rPr>
          <w:rStyle w:val="ChItalBold"/>
        </w:rPr>
        <w:t>lapangan</w:t>
      </w:r>
      <w:r w:rsidR="00987776">
        <w:rPr>
          <w:rStyle w:val="ChItalBold"/>
        </w:rPr>
        <w:t>g</w:t>
      </w:r>
      <w:r>
        <w:rPr>
          <w:szCs w:val="20"/>
        </w:rPr>
        <w:t xml:space="preserve"> </w:t>
      </w:r>
      <w:r w:rsidR="00B7093A">
        <w:rPr>
          <w:szCs w:val="20"/>
        </w:rPr>
        <w:t>‘</w:t>
      </w:r>
      <w:r>
        <w:rPr>
          <w:szCs w:val="20"/>
        </w:rPr>
        <w:t>field</w:t>
      </w:r>
      <w:r w:rsidR="00B7093A">
        <w:rPr>
          <w:szCs w:val="20"/>
        </w:rPr>
        <w:t>’</w:t>
      </w:r>
      <w:r>
        <w:rPr>
          <w:szCs w:val="20"/>
        </w:rPr>
        <w:t xml:space="preserve">, or </w:t>
      </w:r>
      <w:r w:rsidRPr="00897726">
        <w:rPr>
          <w:rStyle w:val="ChItalBold"/>
        </w:rPr>
        <w:t>grakan</w:t>
      </w:r>
      <w:r w:rsidR="00987776">
        <w:rPr>
          <w:rStyle w:val="ChItalBold"/>
        </w:rPr>
        <w:t>g</w:t>
      </w:r>
      <w:r>
        <w:rPr>
          <w:szCs w:val="20"/>
        </w:rPr>
        <w:t xml:space="preserve"> </w:t>
      </w:r>
      <w:r w:rsidR="00B7093A">
        <w:rPr>
          <w:szCs w:val="20"/>
        </w:rPr>
        <w:t>‘</w:t>
      </w:r>
      <w:r>
        <w:rPr>
          <w:szCs w:val="20"/>
        </w:rPr>
        <w:t>movement</w:t>
      </w:r>
      <w:r w:rsidR="00B7093A">
        <w:rPr>
          <w:szCs w:val="20"/>
        </w:rPr>
        <w:t>’</w:t>
      </w:r>
      <w:r>
        <w:rPr>
          <w:szCs w:val="20"/>
        </w:rPr>
        <w:t>.</w:t>
      </w:r>
    </w:p>
    <w:p w14:paraId="57D3FE75" w14:textId="77777777" w:rsidR="00672641" w:rsidRDefault="00672641" w:rsidP="00B5379E">
      <w:pPr>
        <w:pStyle w:val="Body0515after"/>
        <w:rPr>
          <w:szCs w:val="19"/>
        </w:rPr>
      </w:pPr>
      <w:r w:rsidRPr="0090507A">
        <w:t xml:space="preserve">Suffixed items </w:t>
      </w:r>
      <w:r>
        <w:t xml:space="preserve">with verbal bases are examined in </w:t>
      </w:r>
      <w:r w:rsidRPr="0090507A">
        <w:t>§</w:t>
      </w:r>
      <w:r w:rsidRPr="0090507A">
        <w:fldChar w:fldCharType="begin"/>
      </w:r>
      <w:r w:rsidRPr="0090507A">
        <w:instrText xml:space="preserve"> REF _Ref340228782 \w \h </w:instrText>
      </w:r>
      <w:r w:rsidRPr="0090507A">
        <w:fldChar w:fldCharType="separate"/>
      </w:r>
      <w:r w:rsidR="00154D81">
        <w:rPr>
          <w:cs/>
        </w:rPr>
        <w:t>‎</w:t>
      </w:r>
      <w:r w:rsidR="00154D81">
        <w:t>3.1.3.1</w:t>
      </w:r>
      <w:r w:rsidRPr="0090507A">
        <w:fldChar w:fldCharType="end"/>
      </w:r>
      <w:r>
        <w:t xml:space="preserve">, and those with nominal bases in </w:t>
      </w:r>
      <w:r w:rsidRPr="0090507A">
        <w:t>§</w:t>
      </w:r>
      <w:r w:rsidRPr="0090507A">
        <w:fldChar w:fldCharType="begin"/>
      </w:r>
      <w:r w:rsidRPr="0090507A">
        <w:instrText xml:space="preserve"> REF _Ref340228783 \w \h </w:instrText>
      </w:r>
      <w:r w:rsidRPr="0090507A">
        <w:fldChar w:fldCharType="separate"/>
      </w:r>
      <w:r w:rsidR="00154D81">
        <w:rPr>
          <w:cs/>
        </w:rPr>
        <w:t>‎</w:t>
      </w:r>
      <w:r w:rsidR="00154D81">
        <w:t>3.1.3.2</w:t>
      </w:r>
      <w:r w:rsidRPr="0090507A">
        <w:fldChar w:fldCharType="end"/>
      </w:r>
      <w:r>
        <w:t>. Variables of the communicative event that may impact the use of</w:t>
      </w:r>
      <w:r w:rsidRPr="00931705">
        <w:t xml:space="preserve"> </w:t>
      </w:r>
      <w:r w:rsidRPr="00987776">
        <w:rPr>
          <w:rStyle w:val="ChItalBold"/>
        </w:rPr>
        <w:t>­an</w:t>
      </w:r>
      <w:r w:rsidR="00987776" w:rsidRPr="00987776">
        <w:rPr>
          <w:rStyle w:val="ChItalBold"/>
        </w:rPr>
        <w:t>g</w:t>
      </w:r>
      <w:r>
        <w:rPr>
          <w:szCs w:val="19"/>
        </w:rPr>
        <w:t xml:space="preserve"> are </w:t>
      </w:r>
      <w:r>
        <w:t xml:space="preserve">explored </w:t>
      </w:r>
      <w:r>
        <w:rPr>
          <w:szCs w:val="19"/>
        </w:rPr>
        <w:t xml:space="preserve">in </w:t>
      </w:r>
      <w:r>
        <w:t>§</w:t>
      </w:r>
      <w:r>
        <w:fldChar w:fldCharType="begin"/>
      </w:r>
      <w:r>
        <w:instrText xml:space="preserve"> REF _Ref346647730 \w \h </w:instrText>
      </w:r>
      <w:r>
        <w:fldChar w:fldCharType="separate"/>
      </w:r>
      <w:r w:rsidR="00154D81">
        <w:rPr>
          <w:cs/>
        </w:rPr>
        <w:t>‎</w:t>
      </w:r>
      <w:r w:rsidR="00154D81">
        <w:t>3.1.3.3</w:t>
      </w:r>
      <w:r>
        <w:fldChar w:fldCharType="end"/>
      </w:r>
      <w:r>
        <w:t xml:space="preserve">. The main findings on suffix </w:t>
      </w:r>
      <w:r w:rsidR="00987776" w:rsidRPr="00987776">
        <w:rPr>
          <w:rStyle w:val="ChItalBold"/>
        </w:rPr>
        <w:t>­ang</w:t>
      </w:r>
      <w:r>
        <w:t xml:space="preserve"> are summarized and evaluated in §</w:t>
      </w:r>
      <w:r>
        <w:fldChar w:fldCharType="begin"/>
      </w:r>
      <w:r>
        <w:instrText xml:space="preserve"> REF _Ref346647732 \w \h </w:instrText>
      </w:r>
      <w:r>
        <w:fldChar w:fldCharType="separate"/>
      </w:r>
      <w:r w:rsidR="00154D81">
        <w:rPr>
          <w:cs/>
        </w:rPr>
        <w:t>‎</w:t>
      </w:r>
      <w:r w:rsidR="00154D81">
        <w:t>3.1.3.4</w:t>
      </w:r>
      <w:r>
        <w:fldChar w:fldCharType="end"/>
      </w:r>
      <w:r>
        <w:t>.</w:t>
      </w:r>
    </w:p>
    <w:p w14:paraId="7AD5A63E" w14:textId="77777777" w:rsidR="00672641" w:rsidRPr="0090507A" w:rsidRDefault="00672641" w:rsidP="00672641">
      <w:pPr>
        <w:pStyle w:val="Heading4"/>
        <w:rPr>
          <w:szCs w:val="19"/>
        </w:rPr>
      </w:pPr>
      <w:bookmarkStart w:id="1296" w:name="_Ref340228782"/>
      <w:r>
        <w:rPr>
          <w:szCs w:val="19"/>
        </w:rPr>
        <w:t xml:space="preserve">Suffixed </w:t>
      </w:r>
      <w:r w:rsidRPr="0090507A">
        <w:rPr>
          <w:szCs w:val="19"/>
        </w:rPr>
        <w:t xml:space="preserve">items derived from </w:t>
      </w:r>
      <w:r>
        <w:rPr>
          <w:szCs w:val="19"/>
        </w:rPr>
        <w:t xml:space="preserve">verbal </w:t>
      </w:r>
      <w:r w:rsidRPr="0090507A">
        <w:rPr>
          <w:szCs w:val="19"/>
        </w:rPr>
        <w:t>bases</w:t>
      </w:r>
      <w:bookmarkEnd w:id="1296"/>
    </w:p>
    <w:p w14:paraId="71578D42" w14:textId="0A598D62" w:rsidR="00672641" w:rsidRDefault="00672641" w:rsidP="001E1BAF">
      <w:pPr>
        <w:pStyle w:val="Body0000after"/>
      </w:pPr>
      <w:r>
        <w:t>The corpus contains 69</w:t>
      </w:r>
      <w:r w:rsidRPr="0090507A">
        <w:t xml:space="preserve"> </w:t>
      </w:r>
      <w:r w:rsidR="00987776" w:rsidRPr="00987776">
        <w:rPr>
          <w:rStyle w:val="ChItalBold"/>
        </w:rPr>
        <w:t>­ang</w:t>
      </w:r>
      <w:r>
        <w:t>-suffixed items (with 403 tokens) with verbal bases, including bases such as</w:t>
      </w:r>
      <w:r w:rsidRPr="0090507A">
        <w:t xml:space="preserve"> </w:t>
      </w:r>
      <w:r>
        <w:t xml:space="preserve">bivalent </w:t>
      </w:r>
      <w:r w:rsidRPr="0090507A">
        <w:rPr>
          <w:rStyle w:val="ChItalBold"/>
          <w:szCs w:val="19"/>
        </w:rPr>
        <w:t>pake</w:t>
      </w:r>
      <w:r w:rsidRPr="0090507A">
        <w:t xml:space="preserve"> </w:t>
      </w:r>
      <w:r w:rsidR="00B7093A">
        <w:t>‘</w:t>
      </w:r>
      <w:r w:rsidRPr="0090507A">
        <w:t>use</w:t>
      </w:r>
      <w:r w:rsidR="00B7093A">
        <w:t>’</w:t>
      </w:r>
      <w:r>
        <w:t>,</w:t>
      </w:r>
      <w:r w:rsidRPr="0090507A">
        <w:t xml:space="preserve"> </w:t>
      </w:r>
      <w:r>
        <w:t>monovalent</w:t>
      </w:r>
      <w:r w:rsidRPr="0090507A">
        <w:t xml:space="preserve"> </w:t>
      </w:r>
      <w:r>
        <w:t xml:space="preserve">dynamic </w:t>
      </w:r>
      <w:r w:rsidRPr="0090507A">
        <w:rPr>
          <w:rStyle w:val="ChItalBold"/>
          <w:szCs w:val="19"/>
        </w:rPr>
        <w:t>jalan</w:t>
      </w:r>
      <w:r w:rsidR="00987776">
        <w:rPr>
          <w:rStyle w:val="ChItalBold"/>
          <w:szCs w:val="19"/>
        </w:rPr>
        <w:t>g</w:t>
      </w:r>
      <w:r w:rsidRPr="0090507A">
        <w:t xml:space="preserve"> </w:t>
      </w:r>
      <w:r w:rsidR="00B7093A">
        <w:t>‘</w:t>
      </w:r>
      <w:r w:rsidRPr="0090507A">
        <w:t>walk</w:t>
      </w:r>
      <w:r w:rsidR="00B7093A">
        <w:t>’</w:t>
      </w:r>
      <w:r>
        <w:t xml:space="preserve">, or monovalent stative </w:t>
      </w:r>
      <w:r w:rsidRPr="00F814B8">
        <w:rPr>
          <w:rStyle w:val="ChItalBold"/>
        </w:rPr>
        <w:t>dulu</w:t>
      </w:r>
      <w:r>
        <w:t xml:space="preserve"> </w:t>
      </w:r>
      <w:r w:rsidR="00B7093A">
        <w:t>‘</w:t>
      </w:r>
      <w:r>
        <w:t>be prior</w:t>
      </w:r>
      <w:r w:rsidR="00B7093A">
        <w:t>’</w:t>
      </w:r>
      <w:r w:rsidRPr="0090507A">
        <w:t>.</w:t>
      </w:r>
      <w:r>
        <w:t xml:space="preserve"> Affixation with </w:t>
      </w:r>
      <w:r w:rsidR="00987776" w:rsidRPr="00987776">
        <w:rPr>
          <w:rStyle w:val="ChItalBold"/>
        </w:rPr>
        <w:t>­ang</w:t>
      </w:r>
      <w:r>
        <w:t xml:space="preserve"> typically derives nouns that denote the object of the </w:t>
      </w:r>
      <w:r w:rsidR="001E1BAF">
        <w:t xml:space="preserve">action, event, or state </w:t>
      </w:r>
      <w:r>
        <w:t>indicated by the verbal base.</w:t>
      </w:r>
    </w:p>
    <w:p w14:paraId="46D31D2E" w14:textId="54E804E0" w:rsidR="00672641" w:rsidRDefault="00672641" w:rsidP="00046A85">
      <w:pPr>
        <w:pStyle w:val="Body0500after"/>
      </w:pPr>
      <w:r>
        <w:rPr>
          <w:szCs w:val="19"/>
        </w:rPr>
        <w:t xml:space="preserve">Derived words with </w:t>
      </w:r>
      <w:r w:rsidRPr="0090507A">
        <w:rPr>
          <w:szCs w:val="19"/>
        </w:rPr>
        <w:t xml:space="preserve">token frequencies of five </w:t>
      </w:r>
      <w:r>
        <w:rPr>
          <w:szCs w:val="19"/>
        </w:rPr>
        <w:t>or</w:t>
      </w:r>
      <w:r w:rsidRPr="0090507A">
        <w:rPr>
          <w:szCs w:val="19"/>
        </w:rPr>
        <w:t xml:space="preserve"> more</w:t>
      </w:r>
      <w:r>
        <w:rPr>
          <w:szCs w:val="19"/>
        </w:rPr>
        <w:t xml:space="preserve"> are listed in </w:t>
      </w:r>
      <w:r w:rsidRPr="0090507A">
        <w:rPr>
          <w:szCs w:val="19"/>
        </w:rPr>
        <w:fldChar w:fldCharType="begin"/>
      </w:r>
      <w:r w:rsidRPr="0090507A">
        <w:rPr>
          <w:szCs w:val="19"/>
        </w:rPr>
        <w:instrText xml:space="preserve"> REF _Ref340161865 \h </w:instrText>
      </w:r>
      <w:r w:rsidRPr="0090507A">
        <w:rPr>
          <w:szCs w:val="19"/>
        </w:rPr>
      </w:r>
      <w:r w:rsidRPr="0090507A">
        <w:rPr>
          <w:szCs w:val="19"/>
        </w:rP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6</w:t>
      </w:r>
      <w:r w:rsidRPr="0090507A">
        <w:rPr>
          <w:szCs w:val="19"/>
        </w:rPr>
        <w:fldChar w:fldCharType="end"/>
      </w:r>
      <w:r w:rsidRPr="0090507A">
        <w:rPr>
          <w:szCs w:val="19"/>
        </w:rPr>
        <w:t xml:space="preserve">. </w:t>
      </w:r>
      <w:r>
        <w:rPr>
          <w:szCs w:val="19"/>
        </w:rPr>
        <w:t xml:space="preserve">Most of the affixed lexemes are </w:t>
      </w:r>
      <w:r>
        <w:rPr>
          <w:lang w:eastAsia="en-US"/>
        </w:rPr>
        <w:t xml:space="preserve">low frequency words (63 lexemes, attested with less than 20 tokens). Moreover, </w:t>
      </w:r>
      <w:r w:rsidRPr="00E4451A">
        <w:rPr>
          <w:szCs w:val="19"/>
        </w:rPr>
        <w:t xml:space="preserve">the token frequencies for the respective bases are (much) higher for </w:t>
      </w:r>
      <w:r>
        <w:rPr>
          <w:szCs w:val="19"/>
        </w:rPr>
        <w:t xml:space="preserve">most </w:t>
      </w:r>
      <w:r w:rsidRPr="00E4451A">
        <w:rPr>
          <w:szCs w:val="19"/>
        </w:rPr>
        <w:t xml:space="preserve">of the derived </w:t>
      </w:r>
      <w:r>
        <w:rPr>
          <w:szCs w:val="19"/>
        </w:rPr>
        <w:t xml:space="preserve">words (64 </w:t>
      </w:r>
      <w:r w:rsidRPr="00E4451A">
        <w:rPr>
          <w:szCs w:val="19"/>
        </w:rPr>
        <w:t>lexemes</w:t>
      </w:r>
      <w:r>
        <w:rPr>
          <w:szCs w:val="19"/>
        </w:rPr>
        <w:t xml:space="preserve">). </w:t>
      </w:r>
      <w:r w:rsidRPr="00E4451A">
        <w:t>While</w:t>
      </w:r>
      <w:r>
        <w:t xml:space="preserve"> all 69 derived lexemes are structurally nouns, three of them have other than nominal functions in their actual uses: </w:t>
      </w:r>
      <w:r w:rsidRPr="00E30C1C">
        <w:rPr>
          <w:rStyle w:val="ChItalBold"/>
        </w:rPr>
        <w:t>jualan</w:t>
      </w:r>
      <w:r w:rsidR="00987776">
        <w:rPr>
          <w:rStyle w:val="ChItalBold"/>
        </w:rPr>
        <w:t>g</w:t>
      </w:r>
      <w:r>
        <w:t xml:space="preserve"> </w:t>
      </w:r>
      <w:r w:rsidR="00B7093A">
        <w:t>‘</w:t>
      </w:r>
      <w:r>
        <w:t>merchandise</w:t>
      </w:r>
      <w:r w:rsidR="00B7093A">
        <w:t>’</w:t>
      </w:r>
      <w:r>
        <w:t xml:space="preserve">, </w:t>
      </w:r>
      <w:r>
        <w:rPr>
          <w:rStyle w:val="ChItalBold"/>
        </w:rPr>
        <w:t>dulu</w:t>
      </w:r>
      <w:r w:rsidRPr="0081185A">
        <w:rPr>
          <w:rStyle w:val="ChItalBold"/>
        </w:rPr>
        <w:t>an</w:t>
      </w:r>
      <w:r w:rsidR="00987776">
        <w:rPr>
          <w:rStyle w:val="ChItalBold"/>
        </w:rPr>
        <w:t>g</w:t>
      </w:r>
      <w:r>
        <w:t xml:space="preserve"> </w:t>
      </w:r>
      <w:r w:rsidR="00B7093A">
        <w:t>‘</w:t>
      </w:r>
      <w:r w:rsidR="000F6151">
        <w:t xml:space="preserve">be </w:t>
      </w:r>
      <w:r>
        <w:t>prior</w:t>
      </w:r>
      <w:r w:rsidR="00B7093A">
        <w:t>’</w:t>
      </w:r>
      <w:r w:rsidR="00046A85">
        <w:t xml:space="preserve">, and </w:t>
      </w:r>
      <w:r w:rsidR="00046A85">
        <w:rPr>
          <w:rStyle w:val="ChItalBold"/>
        </w:rPr>
        <w:t>lati</w:t>
      </w:r>
      <w:r w:rsidR="00046A85" w:rsidRPr="0081185A">
        <w:rPr>
          <w:rStyle w:val="ChItalBold"/>
        </w:rPr>
        <w:t>an</w:t>
      </w:r>
      <w:r w:rsidR="00046A85">
        <w:rPr>
          <w:rStyle w:val="ChItalBold"/>
        </w:rPr>
        <w:t>g</w:t>
      </w:r>
      <w:r w:rsidR="00046A85">
        <w:t xml:space="preserve"> ‘practice; illustrations are provided in </w:t>
      </w:r>
      <w:r w:rsidR="00A75AC1" w:rsidRPr="0090507A">
        <w:fldChar w:fldCharType="begin"/>
      </w:r>
      <w:r w:rsidR="00A75AC1" w:rsidRPr="0090507A">
        <w:instrText xml:space="preserve"> REF _Ref340236753 \h </w:instrText>
      </w:r>
      <w:r w:rsidR="00A75AC1" w:rsidRPr="0090507A">
        <w:fldChar w:fldCharType="separate"/>
      </w:r>
      <w:r w:rsidR="00154D81" w:rsidRPr="00110B09">
        <w:t>(</w:t>
      </w:r>
      <w:r w:rsidR="00154D81">
        <w:rPr>
          <w:noProof/>
          <w:szCs w:val="19"/>
        </w:rPr>
        <w:t>13</w:t>
      </w:r>
      <w:r w:rsidR="00154D81" w:rsidRPr="00AC23C4">
        <w:rPr>
          <w:szCs w:val="19"/>
        </w:rPr>
        <w:t>)</w:t>
      </w:r>
      <w:r w:rsidR="00A75AC1" w:rsidRPr="0090507A">
        <w:fldChar w:fldCharType="end"/>
      </w:r>
      <w:r w:rsidR="00A75AC1">
        <w:t xml:space="preserve"> to </w:t>
      </w:r>
      <w:r w:rsidR="00A75AC1">
        <w:fldChar w:fldCharType="begin"/>
      </w:r>
      <w:r w:rsidR="00A75AC1">
        <w:instrText xml:space="preserve"> REF _Ref439254549 \h </w:instrText>
      </w:r>
      <w:r w:rsidR="00A75AC1">
        <w:fldChar w:fldCharType="separate"/>
      </w:r>
      <w:r w:rsidR="00154D81" w:rsidRPr="00110B09">
        <w:t>(</w:t>
      </w:r>
      <w:r w:rsidR="00154D81">
        <w:rPr>
          <w:noProof/>
          <w:szCs w:val="19"/>
        </w:rPr>
        <w:t>15</w:t>
      </w:r>
      <w:r w:rsidR="00154D81" w:rsidRPr="00AC23C4">
        <w:rPr>
          <w:szCs w:val="19"/>
        </w:rPr>
        <w:t>)</w:t>
      </w:r>
      <w:r w:rsidR="00A75AC1">
        <w:fldChar w:fldCharType="end"/>
      </w:r>
      <w:r w:rsidR="00A75AC1">
        <w:t>.</w:t>
      </w:r>
    </w:p>
    <w:p w14:paraId="2C133F76" w14:textId="77777777" w:rsidR="00672641" w:rsidRDefault="00672641" w:rsidP="00B5379E">
      <w:pPr>
        <w:pStyle w:val="Body0505after"/>
      </w:pPr>
      <w:r>
        <w:t xml:space="preserve">Seven of the 69 lexemes were tentatively classified as </w:t>
      </w:r>
      <w:r w:rsidR="00A97434">
        <w:rPr>
          <w:lang w:eastAsia="en-US"/>
        </w:rPr>
        <w:t>borrowings from Standard Indonesian (</w:t>
      </w:r>
      <w:r w:rsidR="00A97434">
        <w:t>SI-</w:t>
      </w:r>
      <w:r w:rsidR="00A97434">
        <w:rPr>
          <w:lang w:eastAsia="en-US"/>
        </w:rPr>
        <w:t xml:space="preserve">borrowings) </w:t>
      </w:r>
      <w:r>
        <w:t>(for more details see language internal factor (</w:t>
      </w:r>
      <w:r>
        <w:fldChar w:fldCharType="begin"/>
      </w:r>
      <w:r>
        <w:instrText xml:space="preserve"> REF _Ref346541608 \n \h </w:instrText>
      </w:r>
      <w:r>
        <w:fldChar w:fldCharType="separate"/>
      </w:r>
      <w:r w:rsidR="00154D81">
        <w:rPr>
          <w:cs/>
        </w:rPr>
        <w:t>‎</w:t>
      </w:r>
      <w:r w:rsidR="00154D81">
        <w:t>f)</w:t>
      </w:r>
      <w:r>
        <w:fldChar w:fldCharType="end"/>
      </w:r>
      <w:r>
        <w:t xml:space="preserve"> on p. </w:t>
      </w:r>
      <w:r>
        <w:lastRenderedPageBreak/>
        <w:fldChar w:fldCharType="begin"/>
      </w:r>
      <w:r>
        <w:instrText xml:space="preserve"> PAGEREF _Ref346541608 \h </w:instrText>
      </w:r>
      <w:r>
        <w:fldChar w:fldCharType="separate"/>
      </w:r>
      <w:r w:rsidR="00154D81">
        <w:rPr>
          <w:noProof/>
        </w:rPr>
        <w:t>117</w:t>
      </w:r>
      <w:r>
        <w:fldChar w:fldCharType="end"/>
      </w:r>
      <w:r>
        <w:t xml:space="preserve"> in §</w:t>
      </w:r>
      <w:r>
        <w:fldChar w:fldCharType="begin"/>
      </w:r>
      <w:r>
        <w:instrText xml:space="preserve"> REF _Ref341964824 \w \h </w:instrText>
      </w:r>
      <w:r>
        <w:fldChar w:fldCharType="separate"/>
      </w:r>
      <w:r w:rsidR="00154D81">
        <w:rPr>
          <w:cs/>
        </w:rPr>
        <w:t>‎</w:t>
      </w:r>
      <w:r w:rsidR="00154D81">
        <w:t>3.1.1</w:t>
      </w:r>
      <w:r>
        <w:fldChar w:fldCharType="end"/>
      </w:r>
      <w:r>
        <w:t xml:space="preserve">). As their token frequencies are four or less, they are not included in </w:t>
      </w:r>
      <w:r w:rsidRPr="0090507A">
        <w:fldChar w:fldCharType="begin"/>
      </w:r>
      <w:r w:rsidRPr="0090507A">
        <w:instrText xml:space="preserve"> REF _Ref340161865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6</w:t>
      </w:r>
      <w:r w:rsidRPr="0090507A">
        <w:fldChar w:fldCharType="end"/>
      </w:r>
      <w:r>
        <w:t>.</w:t>
      </w:r>
    </w:p>
    <w:p w14:paraId="79764BDC" w14:textId="77777777" w:rsidR="00672641" w:rsidRDefault="00672641" w:rsidP="00672641">
      <w:pPr>
        <w:pStyle w:val="Caption"/>
        <w:rPr>
          <w:szCs w:val="19"/>
        </w:rPr>
      </w:pPr>
      <w:bookmarkStart w:id="1297" w:name="_Ref340161865"/>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6</w:t>
      </w:r>
      <w:r w:rsidR="00F207A1">
        <w:rPr>
          <w:szCs w:val="19"/>
        </w:rPr>
        <w:fldChar w:fldCharType="end"/>
      </w:r>
      <w:bookmarkEnd w:id="1297"/>
      <w:r w:rsidRPr="0090507A">
        <w:rPr>
          <w:szCs w:val="19"/>
        </w:rPr>
        <w:t>:</w:t>
      </w:r>
      <w:r w:rsidRPr="0090507A">
        <w:rPr>
          <w:szCs w:val="19"/>
        </w:rPr>
        <w:tab/>
      </w:r>
      <w:r>
        <w:rPr>
          <w:szCs w:val="19"/>
        </w:rPr>
        <w:t>Affixation with</w:t>
      </w:r>
      <w:r w:rsidRPr="0090507A">
        <w:rPr>
          <w:szCs w:val="19"/>
        </w:rPr>
        <w:t xml:space="preserve"> </w:t>
      </w:r>
      <w:r w:rsidR="00987776" w:rsidRPr="00987776">
        <w:rPr>
          <w:rStyle w:val="ChItalBold"/>
        </w:rPr>
        <w:t>­ang</w:t>
      </w:r>
      <w:r w:rsidRPr="0090507A">
        <w:rPr>
          <w:szCs w:val="19"/>
        </w:rPr>
        <w:t xml:space="preserve"> </w:t>
      </w:r>
      <w:r>
        <w:rPr>
          <w:szCs w:val="19"/>
        </w:rPr>
        <w:t xml:space="preserve">of </w:t>
      </w:r>
      <w:r w:rsidRPr="0090507A">
        <w:rPr>
          <w:szCs w:val="19"/>
        </w:rPr>
        <w:t>verbal bases</w:t>
      </w:r>
    </w:p>
    <w:tbl>
      <w:tblPr>
        <w:tblW w:w="6691" w:type="dxa"/>
        <w:tblInd w:w="170" w:type="dxa"/>
        <w:tblBorders>
          <w:bottom w:val="single" w:sz="4" w:space="0" w:color="auto"/>
        </w:tblBorders>
        <w:tblLayout w:type="fixed"/>
        <w:tblLook w:val="01E0" w:firstRow="1" w:lastRow="1" w:firstColumn="1" w:lastColumn="1" w:noHBand="0" w:noVBand="0"/>
      </w:tblPr>
      <w:tblGrid>
        <w:gridCol w:w="964"/>
        <w:gridCol w:w="1474"/>
        <w:gridCol w:w="1276"/>
        <w:gridCol w:w="1503"/>
        <w:gridCol w:w="765"/>
        <w:gridCol w:w="709"/>
      </w:tblGrid>
      <w:tr w:rsidR="00AC23C4" w:rsidRPr="00AC23C4" w14:paraId="62368523" w14:textId="77777777" w:rsidTr="00E50FFF">
        <w:trPr>
          <w:tblHeader/>
        </w:trPr>
        <w:tc>
          <w:tcPr>
            <w:tcW w:w="964" w:type="dxa"/>
            <w:tcBorders>
              <w:top w:val="single" w:sz="4" w:space="0" w:color="auto"/>
              <w:bottom w:val="single" w:sz="4" w:space="0" w:color="auto"/>
            </w:tcBorders>
            <w:shd w:val="clear" w:color="auto" w:fill="auto"/>
          </w:tcPr>
          <w:p w14:paraId="4A492764" w14:textId="77777777" w:rsidR="00672641" w:rsidRPr="00AC23C4" w:rsidRDefault="00672641" w:rsidP="00672641">
            <w:pPr>
              <w:pStyle w:val="TableHd"/>
              <w:rPr>
                <w:szCs w:val="19"/>
              </w:rPr>
            </w:pPr>
            <w:r w:rsidRPr="00AC23C4">
              <w:rPr>
                <w:szCs w:val="19"/>
              </w:rPr>
              <w:t>BW</w:t>
            </w:r>
          </w:p>
        </w:tc>
        <w:tc>
          <w:tcPr>
            <w:tcW w:w="1474" w:type="dxa"/>
            <w:tcBorders>
              <w:top w:val="single" w:sz="4" w:space="0" w:color="auto"/>
              <w:bottom w:val="single" w:sz="4" w:space="0" w:color="auto"/>
            </w:tcBorders>
            <w:shd w:val="clear" w:color="auto" w:fill="auto"/>
          </w:tcPr>
          <w:p w14:paraId="7378F387" w14:textId="77777777" w:rsidR="00672641" w:rsidRPr="00AC23C4" w:rsidRDefault="00672641" w:rsidP="00672641">
            <w:pPr>
              <w:pStyle w:val="TableHd"/>
              <w:rPr>
                <w:szCs w:val="19"/>
              </w:rPr>
            </w:pPr>
            <w:r w:rsidRPr="00AC23C4">
              <w:rPr>
                <w:szCs w:val="19"/>
              </w:rPr>
              <w:t>Gloss</w:t>
            </w:r>
          </w:p>
        </w:tc>
        <w:tc>
          <w:tcPr>
            <w:tcW w:w="1276" w:type="dxa"/>
            <w:tcBorders>
              <w:top w:val="single" w:sz="4" w:space="0" w:color="auto"/>
              <w:bottom w:val="single" w:sz="4" w:space="0" w:color="auto"/>
            </w:tcBorders>
            <w:shd w:val="clear" w:color="auto" w:fill="auto"/>
          </w:tcPr>
          <w:p w14:paraId="022377D6" w14:textId="77777777" w:rsidR="00672641" w:rsidRPr="00AC23C4" w:rsidRDefault="00672641" w:rsidP="00672641">
            <w:pPr>
              <w:pStyle w:val="TableHd"/>
              <w:rPr>
                <w:szCs w:val="19"/>
              </w:rPr>
            </w:pPr>
            <w:r w:rsidRPr="00AC23C4">
              <w:rPr>
                <w:szCs w:val="19"/>
              </w:rPr>
              <w:t>Item</w:t>
            </w:r>
          </w:p>
        </w:tc>
        <w:tc>
          <w:tcPr>
            <w:tcW w:w="1503" w:type="dxa"/>
            <w:tcBorders>
              <w:top w:val="single" w:sz="4" w:space="0" w:color="auto"/>
              <w:bottom w:val="single" w:sz="4" w:space="0" w:color="auto"/>
            </w:tcBorders>
            <w:shd w:val="clear" w:color="auto" w:fill="auto"/>
          </w:tcPr>
          <w:p w14:paraId="25B8EE89" w14:textId="77777777" w:rsidR="00672641" w:rsidRPr="00AC23C4" w:rsidRDefault="00672641" w:rsidP="00672641">
            <w:pPr>
              <w:pStyle w:val="TableHd"/>
              <w:rPr>
                <w:szCs w:val="19"/>
              </w:rPr>
            </w:pPr>
            <w:r w:rsidRPr="00AC23C4">
              <w:rPr>
                <w:szCs w:val="19"/>
              </w:rPr>
              <w:t>Gloss</w:t>
            </w:r>
          </w:p>
        </w:tc>
        <w:tc>
          <w:tcPr>
            <w:tcW w:w="765" w:type="dxa"/>
            <w:tcBorders>
              <w:top w:val="single" w:sz="4" w:space="0" w:color="auto"/>
              <w:bottom w:val="single" w:sz="4" w:space="0" w:color="auto"/>
            </w:tcBorders>
            <w:shd w:val="clear" w:color="auto" w:fill="auto"/>
          </w:tcPr>
          <w:p w14:paraId="42A3D48A" w14:textId="77777777" w:rsidR="00672641" w:rsidRPr="00AC23C4" w:rsidRDefault="00987776" w:rsidP="00672641">
            <w:pPr>
              <w:pStyle w:val="TableHd"/>
              <w:rPr>
                <w:szCs w:val="19"/>
              </w:rPr>
            </w:pPr>
            <w:r w:rsidRPr="00987776">
              <w:rPr>
                <w:rStyle w:val="ChItalBold"/>
              </w:rPr>
              <w:t>­ang</w:t>
            </w:r>
            <w:r w:rsidR="00672641" w:rsidRPr="00AC23C4">
              <w:rPr>
                <w:szCs w:val="19"/>
              </w:rPr>
              <w:t xml:space="preserve"> #</w:t>
            </w:r>
          </w:p>
        </w:tc>
        <w:tc>
          <w:tcPr>
            <w:tcW w:w="709" w:type="dxa"/>
            <w:tcBorders>
              <w:top w:val="single" w:sz="4" w:space="0" w:color="auto"/>
              <w:bottom w:val="single" w:sz="4" w:space="0" w:color="auto"/>
            </w:tcBorders>
            <w:shd w:val="clear" w:color="auto" w:fill="auto"/>
          </w:tcPr>
          <w:p w14:paraId="221D89A7" w14:textId="77777777" w:rsidR="00672641" w:rsidRPr="00AC23C4" w:rsidRDefault="00672641" w:rsidP="00672641">
            <w:pPr>
              <w:pStyle w:val="TableHd"/>
              <w:rPr>
                <w:sz w:val="19"/>
                <w:szCs w:val="19"/>
              </w:rPr>
            </w:pPr>
            <w:r w:rsidRPr="00AC23C4">
              <w:rPr>
                <w:szCs w:val="19"/>
              </w:rPr>
              <w:t>BW #</w:t>
            </w:r>
          </w:p>
        </w:tc>
      </w:tr>
      <w:tr w:rsidR="00AC23C4" w:rsidRPr="00AC23C4" w14:paraId="2E0B104A" w14:textId="77777777" w:rsidTr="00E50FFF">
        <w:tc>
          <w:tcPr>
            <w:tcW w:w="964" w:type="dxa"/>
            <w:tcBorders>
              <w:top w:val="single" w:sz="4" w:space="0" w:color="auto"/>
            </w:tcBorders>
            <w:shd w:val="clear" w:color="auto" w:fill="auto"/>
          </w:tcPr>
          <w:p w14:paraId="609E75C4" w14:textId="77777777" w:rsidR="0067669B" w:rsidRPr="00AC23C4" w:rsidRDefault="0067669B" w:rsidP="00672641">
            <w:pPr>
              <w:pStyle w:val="TableCell2-0Break"/>
              <w:rPr>
                <w:rStyle w:val="ChItalBold"/>
                <w:szCs w:val="19"/>
              </w:rPr>
            </w:pPr>
            <w:r w:rsidRPr="00AC23C4">
              <w:rPr>
                <w:rStyle w:val="ChItalBold"/>
                <w:szCs w:val="19"/>
              </w:rPr>
              <w:t>makang</w:t>
            </w:r>
          </w:p>
        </w:tc>
        <w:tc>
          <w:tcPr>
            <w:tcW w:w="1474" w:type="dxa"/>
            <w:tcBorders>
              <w:top w:val="single" w:sz="4" w:space="0" w:color="auto"/>
            </w:tcBorders>
            <w:shd w:val="clear" w:color="auto" w:fill="auto"/>
          </w:tcPr>
          <w:p w14:paraId="3A18C92E" w14:textId="29D78BA9" w:rsidR="0067669B" w:rsidRPr="00626ADA" w:rsidRDefault="00B7093A" w:rsidP="00672641">
            <w:pPr>
              <w:pStyle w:val="TableCell2-0Break"/>
            </w:pPr>
            <w:r>
              <w:t>‘</w:t>
            </w:r>
            <w:r w:rsidR="0067669B" w:rsidRPr="0090507A">
              <w:t>eat</w:t>
            </w:r>
            <w:r>
              <w:t>’</w:t>
            </w:r>
          </w:p>
        </w:tc>
        <w:tc>
          <w:tcPr>
            <w:tcW w:w="1276" w:type="dxa"/>
            <w:tcBorders>
              <w:top w:val="single" w:sz="4" w:space="0" w:color="auto"/>
            </w:tcBorders>
            <w:shd w:val="clear" w:color="auto" w:fill="auto"/>
          </w:tcPr>
          <w:p w14:paraId="63EAAF8B" w14:textId="77777777" w:rsidR="0067669B" w:rsidRPr="00A675A6" w:rsidRDefault="0067669B" w:rsidP="00672641">
            <w:pPr>
              <w:pStyle w:val="TableCell2-0Break"/>
              <w:rPr>
                <w:rStyle w:val="ChItalBold"/>
              </w:rPr>
            </w:pPr>
            <w:r w:rsidRPr="00A675A6">
              <w:rPr>
                <w:rStyle w:val="ChItalBold"/>
              </w:rPr>
              <w:t>makan</w:t>
            </w:r>
            <w:r>
              <w:rPr>
                <w:rStyle w:val="ChItalBold"/>
              </w:rPr>
              <w:t>g</w:t>
            </w:r>
            <w:r w:rsidRPr="00A675A6">
              <w:rPr>
                <w:rStyle w:val="ChItalBold"/>
              </w:rPr>
              <w:t>an</w:t>
            </w:r>
            <w:r>
              <w:rPr>
                <w:rStyle w:val="ChItalBold"/>
              </w:rPr>
              <w:t>g</w:t>
            </w:r>
          </w:p>
        </w:tc>
        <w:tc>
          <w:tcPr>
            <w:tcW w:w="1503" w:type="dxa"/>
            <w:tcBorders>
              <w:top w:val="single" w:sz="4" w:space="0" w:color="auto"/>
            </w:tcBorders>
            <w:shd w:val="clear" w:color="auto" w:fill="auto"/>
          </w:tcPr>
          <w:p w14:paraId="3D5D4C6D" w14:textId="0503D85F" w:rsidR="0067669B" w:rsidRPr="00626ADA" w:rsidRDefault="00B7093A" w:rsidP="00672641">
            <w:pPr>
              <w:pStyle w:val="TableCell2-0Break"/>
            </w:pPr>
            <w:r>
              <w:t>‘</w:t>
            </w:r>
            <w:r w:rsidR="0067669B" w:rsidRPr="0090507A">
              <w:t>food</w:t>
            </w:r>
            <w:r>
              <w:t>’</w:t>
            </w:r>
          </w:p>
        </w:tc>
        <w:tc>
          <w:tcPr>
            <w:tcW w:w="765" w:type="dxa"/>
            <w:tcBorders>
              <w:top w:val="single" w:sz="4" w:space="0" w:color="auto"/>
            </w:tcBorders>
            <w:shd w:val="clear" w:color="auto" w:fill="auto"/>
          </w:tcPr>
          <w:p w14:paraId="3F49BEC6" w14:textId="77777777" w:rsidR="0067669B" w:rsidRPr="00626ADA" w:rsidRDefault="0067669B" w:rsidP="00AC23C4">
            <w:pPr>
              <w:pStyle w:val="TableCell2-0Break"/>
              <w:ind w:right="85"/>
              <w:jc w:val="right"/>
            </w:pPr>
            <w:r w:rsidRPr="0090507A">
              <w:t>57</w:t>
            </w:r>
          </w:p>
        </w:tc>
        <w:tc>
          <w:tcPr>
            <w:tcW w:w="709" w:type="dxa"/>
            <w:tcBorders>
              <w:top w:val="single" w:sz="4" w:space="0" w:color="auto"/>
            </w:tcBorders>
            <w:shd w:val="clear" w:color="auto" w:fill="auto"/>
          </w:tcPr>
          <w:p w14:paraId="0B288F38" w14:textId="77777777" w:rsidR="0067669B" w:rsidRPr="00AC23C4" w:rsidRDefault="0067669B" w:rsidP="00AC23C4">
            <w:pPr>
              <w:pStyle w:val="TableCell2-0Break"/>
              <w:ind w:right="85"/>
              <w:jc w:val="right"/>
              <w:rPr>
                <w:sz w:val="19"/>
              </w:rPr>
            </w:pPr>
            <w:r w:rsidRPr="0090507A">
              <w:t>414</w:t>
            </w:r>
          </w:p>
        </w:tc>
      </w:tr>
      <w:tr w:rsidR="00AC23C4" w:rsidRPr="00AC23C4" w14:paraId="08EBBCA2" w14:textId="77777777" w:rsidTr="00E50FFF">
        <w:tc>
          <w:tcPr>
            <w:tcW w:w="964" w:type="dxa"/>
            <w:shd w:val="clear" w:color="auto" w:fill="auto"/>
          </w:tcPr>
          <w:p w14:paraId="797CC284" w14:textId="77777777" w:rsidR="0067669B" w:rsidRPr="00AC23C4" w:rsidRDefault="0067669B" w:rsidP="00672641">
            <w:pPr>
              <w:rPr>
                <w:rStyle w:val="ChItalBold"/>
                <w:szCs w:val="19"/>
              </w:rPr>
            </w:pPr>
            <w:r w:rsidRPr="00AC23C4">
              <w:rPr>
                <w:rStyle w:val="ChItalBold"/>
                <w:szCs w:val="19"/>
              </w:rPr>
              <w:t>pake</w:t>
            </w:r>
          </w:p>
        </w:tc>
        <w:tc>
          <w:tcPr>
            <w:tcW w:w="1474" w:type="dxa"/>
            <w:shd w:val="clear" w:color="auto" w:fill="auto"/>
          </w:tcPr>
          <w:p w14:paraId="423F47C6" w14:textId="00BE787C" w:rsidR="0067669B" w:rsidRPr="00AC23C4" w:rsidRDefault="00B7093A" w:rsidP="00672641">
            <w:pPr>
              <w:rPr>
                <w:szCs w:val="19"/>
              </w:rPr>
            </w:pPr>
            <w:r>
              <w:rPr>
                <w:szCs w:val="19"/>
              </w:rPr>
              <w:t>‘</w:t>
            </w:r>
            <w:r w:rsidR="0067669B" w:rsidRPr="00AC23C4">
              <w:rPr>
                <w:szCs w:val="19"/>
              </w:rPr>
              <w:t>use</w:t>
            </w:r>
            <w:r>
              <w:rPr>
                <w:szCs w:val="19"/>
              </w:rPr>
              <w:t>’</w:t>
            </w:r>
          </w:p>
        </w:tc>
        <w:tc>
          <w:tcPr>
            <w:tcW w:w="1276" w:type="dxa"/>
            <w:shd w:val="clear" w:color="auto" w:fill="auto"/>
          </w:tcPr>
          <w:p w14:paraId="10B160A8" w14:textId="77777777" w:rsidR="0067669B" w:rsidRPr="00A675A6" w:rsidRDefault="0067669B" w:rsidP="00672641">
            <w:pPr>
              <w:rPr>
                <w:rStyle w:val="ChItalBold"/>
              </w:rPr>
            </w:pPr>
            <w:r w:rsidRPr="00A675A6">
              <w:rPr>
                <w:rStyle w:val="ChItalBold"/>
              </w:rPr>
              <w:t>pakean</w:t>
            </w:r>
            <w:r>
              <w:rPr>
                <w:rStyle w:val="ChItalBold"/>
              </w:rPr>
              <w:t>g</w:t>
            </w:r>
          </w:p>
        </w:tc>
        <w:tc>
          <w:tcPr>
            <w:tcW w:w="1503" w:type="dxa"/>
            <w:shd w:val="clear" w:color="auto" w:fill="auto"/>
          </w:tcPr>
          <w:p w14:paraId="7FD5CBD1" w14:textId="56578593" w:rsidR="0067669B" w:rsidRPr="00AC23C4" w:rsidRDefault="00B7093A" w:rsidP="00AC23C4">
            <w:pPr>
              <w:widowControl w:val="0"/>
              <w:autoSpaceDE w:val="0"/>
              <w:autoSpaceDN w:val="0"/>
              <w:adjustRightInd w:val="0"/>
              <w:rPr>
                <w:szCs w:val="19"/>
              </w:rPr>
            </w:pPr>
            <w:r>
              <w:rPr>
                <w:szCs w:val="19"/>
              </w:rPr>
              <w:t>‘</w:t>
            </w:r>
            <w:r w:rsidR="0067669B" w:rsidRPr="00AC23C4">
              <w:rPr>
                <w:szCs w:val="19"/>
              </w:rPr>
              <w:t>clothes</w:t>
            </w:r>
            <w:r>
              <w:rPr>
                <w:szCs w:val="19"/>
              </w:rPr>
              <w:t>’</w:t>
            </w:r>
          </w:p>
        </w:tc>
        <w:tc>
          <w:tcPr>
            <w:tcW w:w="765" w:type="dxa"/>
            <w:shd w:val="clear" w:color="auto" w:fill="auto"/>
          </w:tcPr>
          <w:p w14:paraId="47F9195F" w14:textId="77777777" w:rsidR="0067669B" w:rsidRPr="00AC23C4" w:rsidRDefault="0067669B" w:rsidP="00AC23C4">
            <w:pPr>
              <w:ind w:right="85"/>
              <w:jc w:val="right"/>
              <w:rPr>
                <w:szCs w:val="19"/>
              </w:rPr>
            </w:pPr>
            <w:r w:rsidRPr="00AC23C4">
              <w:rPr>
                <w:szCs w:val="19"/>
              </w:rPr>
              <w:t>38</w:t>
            </w:r>
          </w:p>
        </w:tc>
        <w:tc>
          <w:tcPr>
            <w:tcW w:w="709" w:type="dxa"/>
            <w:shd w:val="clear" w:color="auto" w:fill="auto"/>
          </w:tcPr>
          <w:p w14:paraId="3A4F2283" w14:textId="77777777" w:rsidR="0067669B" w:rsidRPr="00AC23C4" w:rsidRDefault="0067669B" w:rsidP="00AC23C4">
            <w:pPr>
              <w:ind w:right="85"/>
              <w:jc w:val="right"/>
              <w:rPr>
                <w:sz w:val="19"/>
                <w:szCs w:val="19"/>
              </w:rPr>
            </w:pPr>
            <w:r w:rsidRPr="00AC23C4">
              <w:rPr>
                <w:szCs w:val="19"/>
              </w:rPr>
              <w:t>218</w:t>
            </w:r>
          </w:p>
        </w:tc>
      </w:tr>
      <w:tr w:rsidR="00AC23C4" w:rsidRPr="00AC23C4" w14:paraId="23E3EBC1" w14:textId="77777777" w:rsidTr="00E50FFF">
        <w:tc>
          <w:tcPr>
            <w:tcW w:w="964" w:type="dxa"/>
            <w:shd w:val="clear" w:color="auto" w:fill="auto"/>
          </w:tcPr>
          <w:p w14:paraId="56B03970" w14:textId="77777777" w:rsidR="0067669B" w:rsidRPr="00AC23C4" w:rsidRDefault="0067669B" w:rsidP="00672641">
            <w:pPr>
              <w:rPr>
                <w:rStyle w:val="ChItalBold"/>
                <w:szCs w:val="19"/>
              </w:rPr>
            </w:pPr>
            <w:r w:rsidRPr="00AC23C4">
              <w:rPr>
                <w:rStyle w:val="ChItalBold"/>
                <w:szCs w:val="19"/>
              </w:rPr>
              <w:t>dulu</w:t>
            </w:r>
          </w:p>
        </w:tc>
        <w:tc>
          <w:tcPr>
            <w:tcW w:w="1474" w:type="dxa"/>
            <w:shd w:val="clear" w:color="auto" w:fill="auto"/>
          </w:tcPr>
          <w:p w14:paraId="41986C6F" w14:textId="0FC1FFEC" w:rsidR="0067669B" w:rsidRPr="00AC23C4" w:rsidRDefault="00B7093A" w:rsidP="00672641">
            <w:pPr>
              <w:rPr>
                <w:szCs w:val="19"/>
              </w:rPr>
            </w:pPr>
            <w:r>
              <w:rPr>
                <w:szCs w:val="19"/>
              </w:rPr>
              <w:t>‘</w:t>
            </w:r>
            <w:r w:rsidR="0067669B" w:rsidRPr="00AC23C4">
              <w:rPr>
                <w:szCs w:val="19"/>
              </w:rPr>
              <w:t>be prior</w:t>
            </w:r>
            <w:r>
              <w:rPr>
                <w:szCs w:val="19"/>
              </w:rPr>
              <w:t>’</w:t>
            </w:r>
          </w:p>
        </w:tc>
        <w:tc>
          <w:tcPr>
            <w:tcW w:w="1276" w:type="dxa"/>
            <w:shd w:val="clear" w:color="auto" w:fill="auto"/>
          </w:tcPr>
          <w:p w14:paraId="0F84A3A3" w14:textId="77777777" w:rsidR="0067669B" w:rsidRPr="00A675A6" w:rsidRDefault="0067669B" w:rsidP="00672641">
            <w:pPr>
              <w:rPr>
                <w:rStyle w:val="ChItalBold"/>
              </w:rPr>
            </w:pPr>
            <w:r>
              <w:rPr>
                <w:rStyle w:val="ChItalBold"/>
              </w:rPr>
              <w:t>dulu</w:t>
            </w:r>
            <w:r w:rsidRPr="00A675A6">
              <w:rPr>
                <w:rStyle w:val="ChItalBold"/>
              </w:rPr>
              <w:t>an</w:t>
            </w:r>
            <w:r>
              <w:rPr>
                <w:rStyle w:val="ChItalBold"/>
              </w:rPr>
              <w:t>g</w:t>
            </w:r>
          </w:p>
        </w:tc>
        <w:tc>
          <w:tcPr>
            <w:tcW w:w="1503" w:type="dxa"/>
            <w:shd w:val="clear" w:color="auto" w:fill="auto"/>
          </w:tcPr>
          <w:p w14:paraId="6E86585D" w14:textId="3AD2F50E" w:rsidR="0067669B" w:rsidRPr="00AC23C4" w:rsidRDefault="00B7093A" w:rsidP="00AC23C4">
            <w:pPr>
              <w:widowControl w:val="0"/>
              <w:autoSpaceDE w:val="0"/>
              <w:autoSpaceDN w:val="0"/>
              <w:adjustRightInd w:val="0"/>
              <w:rPr>
                <w:szCs w:val="19"/>
              </w:rPr>
            </w:pPr>
            <w:r>
              <w:rPr>
                <w:szCs w:val="19"/>
              </w:rPr>
              <w:t>‘</w:t>
            </w:r>
            <w:r w:rsidR="001E1BAF">
              <w:rPr>
                <w:szCs w:val="19"/>
              </w:rPr>
              <w:t xml:space="preserve">be </w:t>
            </w:r>
            <w:r w:rsidR="0067669B" w:rsidRPr="00AC23C4">
              <w:rPr>
                <w:szCs w:val="19"/>
              </w:rPr>
              <w:t>prior to others</w:t>
            </w:r>
            <w:r>
              <w:rPr>
                <w:szCs w:val="19"/>
              </w:rPr>
              <w:t>’</w:t>
            </w:r>
          </w:p>
        </w:tc>
        <w:tc>
          <w:tcPr>
            <w:tcW w:w="765" w:type="dxa"/>
            <w:shd w:val="clear" w:color="auto" w:fill="auto"/>
          </w:tcPr>
          <w:p w14:paraId="32F8D1CF" w14:textId="77777777" w:rsidR="0067669B" w:rsidRPr="00AC23C4" w:rsidRDefault="0067669B" w:rsidP="00AC23C4">
            <w:pPr>
              <w:ind w:right="85"/>
              <w:jc w:val="right"/>
              <w:rPr>
                <w:szCs w:val="19"/>
              </w:rPr>
            </w:pPr>
            <w:r w:rsidRPr="00AC23C4">
              <w:rPr>
                <w:szCs w:val="19"/>
              </w:rPr>
              <w:t>29</w:t>
            </w:r>
          </w:p>
        </w:tc>
        <w:tc>
          <w:tcPr>
            <w:tcW w:w="709" w:type="dxa"/>
            <w:shd w:val="clear" w:color="auto" w:fill="auto"/>
          </w:tcPr>
          <w:p w14:paraId="0E95CCF1" w14:textId="77777777" w:rsidR="0067669B" w:rsidRPr="00AC23C4" w:rsidRDefault="0067669B" w:rsidP="00AC23C4">
            <w:pPr>
              <w:ind w:right="85"/>
              <w:jc w:val="right"/>
              <w:rPr>
                <w:szCs w:val="19"/>
              </w:rPr>
            </w:pPr>
            <w:r w:rsidRPr="00AC23C4">
              <w:rPr>
                <w:szCs w:val="19"/>
              </w:rPr>
              <w:t>351</w:t>
            </w:r>
          </w:p>
        </w:tc>
      </w:tr>
      <w:tr w:rsidR="00AC23C4" w:rsidRPr="00AC23C4" w14:paraId="4B8F5C3B" w14:textId="77777777" w:rsidTr="00E50FFF">
        <w:tc>
          <w:tcPr>
            <w:tcW w:w="964" w:type="dxa"/>
            <w:shd w:val="clear" w:color="auto" w:fill="auto"/>
          </w:tcPr>
          <w:p w14:paraId="79D81969" w14:textId="77777777" w:rsidR="0067669B" w:rsidRPr="00AC23C4" w:rsidRDefault="0067669B" w:rsidP="00672641">
            <w:pPr>
              <w:rPr>
                <w:rStyle w:val="ChItalBold"/>
                <w:szCs w:val="19"/>
              </w:rPr>
            </w:pPr>
            <w:r w:rsidRPr="00AC23C4">
              <w:rPr>
                <w:rStyle w:val="ChItalBold"/>
                <w:szCs w:val="19"/>
              </w:rPr>
              <w:t>bagi</w:t>
            </w:r>
          </w:p>
        </w:tc>
        <w:tc>
          <w:tcPr>
            <w:tcW w:w="1474" w:type="dxa"/>
            <w:shd w:val="clear" w:color="auto" w:fill="auto"/>
          </w:tcPr>
          <w:p w14:paraId="7253CA3A" w14:textId="7F445AE4" w:rsidR="0067669B" w:rsidRPr="00AC23C4" w:rsidRDefault="00B7093A" w:rsidP="00672641">
            <w:pPr>
              <w:rPr>
                <w:szCs w:val="19"/>
              </w:rPr>
            </w:pPr>
            <w:r>
              <w:rPr>
                <w:szCs w:val="19"/>
              </w:rPr>
              <w:t>‘</w:t>
            </w:r>
            <w:r w:rsidR="0067669B" w:rsidRPr="00AC23C4">
              <w:rPr>
                <w:szCs w:val="19"/>
              </w:rPr>
              <w:t>divide</w:t>
            </w:r>
            <w:r>
              <w:rPr>
                <w:szCs w:val="19"/>
              </w:rPr>
              <w:t>’</w:t>
            </w:r>
          </w:p>
        </w:tc>
        <w:tc>
          <w:tcPr>
            <w:tcW w:w="1276" w:type="dxa"/>
            <w:shd w:val="clear" w:color="auto" w:fill="auto"/>
          </w:tcPr>
          <w:p w14:paraId="1382014B" w14:textId="77777777" w:rsidR="0067669B" w:rsidRPr="00A675A6" w:rsidRDefault="0067669B" w:rsidP="00672641">
            <w:pPr>
              <w:rPr>
                <w:rStyle w:val="ChItalBold"/>
              </w:rPr>
            </w:pPr>
            <w:r w:rsidRPr="00A675A6">
              <w:rPr>
                <w:rStyle w:val="ChItalBold"/>
              </w:rPr>
              <w:t>bagian</w:t>
            </w:r>
            <w:r>
              <w:rPr>
                <w:rStyle w:val="ChItalBold"/>
              </w:rPr>
              <w:t>g</w:t>
            </w:r>
          </w:p>
        </w:tc>
        <w:tc>
          <w:tcPr>
            <w:tcW w:w="1503" w:type="dxa"/>
            <w:shd w:val="clear" w:color="auto" w:fill="auto"/>
          </w:tcPr>
          <w:p w14:paraId="7D785536" w14:textId="64117AF1" w:rsidR="0067669B" w:rsidRPr="00AC23C4" w:rsidRDefault="00B7093A" w:rsidP="00AC23C4">
            <w:pPr>
              <w:widowControl w:val="0"/>
              <w:autoSpaceDE w:val="0"/>
              <w:autoSpaceDN w:val="0"/>
              <w:adjustRightInd w:val="0"/>
              <w:rPr>
                <w:szCs w:val="19"/>
              </w:rPr>
            </w:pPr>
            <w:r>
              <w:rPr>
                <w:szCs w:val="19"/>
              </w:rPr>
              <w:t>‘</w:t>
            </w:r>
            <w:r w:rsidR="0067669B" w:rsidRPr="00AC23C4">
              <w:rPr>
                <w:szCs w:val="19"/>
              </w:rPr>
              <w:t>part</w:t>
            </w:r>
            <w:r>
              <w:rPr>
                <w:szCs w:val="19"/>
              </w:rPr>
              <w:t>’</w:t>
            </w:r>
          </w:p>
        </w:tc>
        <w:tc>
          <w:tcPr>
            <w:tcW w:w="765" w:type="dxa"/>
            <w:shd w:val="clear" w:color="auto" w:fill="auto"/>
          </w:tcPr>
          <w:p w14:paraId="0C69F6F3" w14:textId="77777777" w:rsidR="0067669B" w:rsidRPr="00AC23C4" w:rsidRDefault="0067669B" w:rsidP="00AC23C4">
            <w:pPr>
              <w:ind w:right="85"/>
              <w:jc w:val="right"/>
              <w:rPr>
                <w:szCs w:val="19"/>
              </w:rPr>
            </w:pPr>
            <w:r w:rsidRPr="00AC23C4">
              <w:rPr>
                <w:szCs w:val="19"/>
              </w:rPr>
              <w:t>28</w:t>
            </w:r>
          </w:p>
        </w:tc>
        <w:tc>
          <w:tcPr>
            <w:tcW w:w="709" w:type="dxa"/>
            <w:shd w:val="clear" w:color="auto" w:fill="auto"/>
          </w:tcPr>
          <w:p w14:paraId="58338558" w14:textId="77777777" w:rsidR="0067669B" w:rsidRPr="00AC23C4" w:rsidRDefault="0067669B" w:rsidP="00AC23C4">
            <w:pPr>
              <w:ind w:right="85"/>
              <w:jc w:val="right"/>
              <w:rPr>
                <w:sz w:val="19"/>
                <w:szCs w:val="19"/>
              </w:rPr>
            </w:pPr>
            <w:r w:rsidRPr="00AC23C4">
              <w:rPr>
                <w:szCs w:val="19"/>
              </w:rPr>
              <w:t>63</w:t>
            </w:r>
          </w:p>
        </w:tc>
      </w:tr>
      <w:tr w:rsidR="00AC23C4" w:rsidRPr="00AC23C4" w14:paraId="6DAEA720" w14:textId="77777777" w:rsidTr="00E50FFF">
        <w:tc>
          <w:tcPr>
            <w:tcW w:w="964" w:type="dxa"/>
            <w:shd w:val="clear" w:color="auto" w:fill="auto"/>
          </w:tcPr>
          <w:p w14:paraId="55D2266A" w14:textId="77777777" w:rsidR="0067669B" w:rsidRPr="00AC23C4" w:rsidRDefault="0067669B" w:rsidP="00672641">
            <w:pPr>
              <w:rPr>
                <w:rStyle w:val="ChItalBold"/>
                <w:szCs w:val="19"/>
              </w:rPr>
            </w:pPr>
            <w:r w:rsidRPr="00AC23C4">
              <w:rPr>
                <w:rStyle w:val="ChItalBold"/>
                <w:szCs w:val="19"/>
              </w:rPr>
              <w:t>pikir</w:t>
            </w:r>
          </w:p>
        </w:tc>
        <w:tc>
          <w:tcPr>
            <w:tcW w:w="1474" w:type="dxa"/>
            <w:shd w:val="clear" w:color="auto" w:fill="auto"/>
          </w:tcPr>
          <w:p w14:paraId="7A188852" w14:textId="46AE1AD5" w:rsidR="0067669B" w:rsidRPr="00AC23C4" w:rsidRDefault="00B7093A" w:rsidP="00672641">
            <w:pPr>
              <w:rPr>
                <w:szCs w:val="19"/>
              </w:rPr>
            </w:pPr>
            <w:r>
              <w:rPr>
                <w:szCs w:val="19"/>
              </w:rPr>
              <w:t>‘</w:t>
            </w:r>
            <w:r w:rsidR="0067669B" w:rsidRPr="00AC23C4">
              <w:rPr>
                <w:szCs w:val="19"/>
              </w:rPr>
              <w:t>think</w:t>
            </w:r>
            <w:r>
              <w:rPr>
                <w:szCs w:val="19"/>
              </w:rPr>
              <w:t>’</w:t>
            </w:r>
          </w:p>
        </w:tc>
        <w:tc>
          <w:tcPr>
            <w:tcW w:w="1276" w:type="dxa"/>
            <w:shd w:val="clear" w:color="auto" w:fill="auto"/>
          </w:tcPr>
          <w:p w14:paraId="1A32AD80" w14:textId="77777777" w:rsidR="0067669B" w:rsidRPr="00A675A6" w:rsidRDefault="0067669B" w:rsidP="00672641">
            <w:pPr>
              <w:rPr>
                <w:rStyle w:val="ChItalBold"/>
              </w:rPr>
            </w:pPr>
            <w:r w:rsidRPr="00A675A6">
              <w:rPr>
                <w:rStyle w:val="ChItalBold"/>
              </w:rPr>
              <w:t>pikiran</w:t>
            </w:r>
            <w:r>
              <w:rPr>
                <w:rStyle w:val="ChItalBold"/>
              </w:rPr>
              <w:t>g</w:t>
            </w:r>
          </w:p>
        </w:tc>
        <w:tc>
          <w:tcPr>
            <w:tcW w:w="1503" w:type="dxa"/>
            <w:shd w:val="clear" w:color="auto" w:fill="auto"/>
          </w:tcPr>
          <w:p w14:paraId="2536B6C8" w14:textId="71A32F3B" w:rsidR="0067669B" w:rsidRPr="00AC23C4" w:rsidRDefault="00B7093A" w:rsidP="00AC23C4">
            <w:pPr>
              <w:widowControl w:val="0"/>
              <w:autoSpaceDE w:val="0"/>
              <w:autoSpaceDN w:val="0"/>
              <w:adjustRightInd w:val="0"/>
              <w:rPr>
                <w:szCs w:val="19"/>
              </w:rPr>
            </w:pPr>
            <w:r>
              <w:rPr>
                <w:szCs w:val="19"/>
              </w:rPr>
              <w:t>‘</w:t>
            </w:r>
            <w:r w:rsidR="0067669B" w:rsidRPr="00AC23C4">
              <w:rPr>
                <w:szCs w:val="19"/>
              </w:rPr>
              <w:t>thought</w:t>
            </w:r>
            <w:r>
              <w:rPr>
                <w:szCs w:val="19"/>
              </w:rPr>
              <w:t>’</w:t>
            </w:r>
          </w:p>
        </w:tc>
        <w:tc>
          <w:tcPr>
            <w:tcW w:w="765" w:type="dxa"/>
            <w:shd w:val="clear" w:color="auto" w:fill="auto"/>
          </w:tcPr>
          <w:p w14:paraId="3F0EE1BC" w14:textId="77777777" w:rsidR="0067669B" w:rsidRPr="00AC23C4" w:rsidRDefault="0067669B" w:rsidP="00AC23C4">
            <w:pPr>
              <w:ind w:right="85"/>
              <w:jc w:val="right"/>
              <w:rPr>
                <w:szCs w:val="19"/>
              </w:rPr>
            </w:pPr>
            <w:r w:rsidRPr="00AC23C4">
              <w:rPr>
                <w:szCs w:val="19"/>
              </w:rPr>
              <w:t>23</w:t>
            </w:r>
          </w:p>
        </w:tc>
        <w:tc>
          <w:tcPr>
            <w:tcW w:w="709" w:type="dxa"/>
            <w:shd w:val="clear" w:color="auto" w:fill="auto"/>
          </w:tcPr>
          <w:p w14:paraId="38F6C349" w14:textId="77777777" w:rsidR="0067669B" w:rsidRPr="00AC23C4" w:rsidRDefault="0067669B" w:rsidP="00AC23C4">
            <w:pPr>
              <w:ind w:right="85"/>
              <w:jc w:val="right"/>
              <w:rPr>
                <w:sz w:val="19"/>
                <w:szCs w:val="19"/>
              </w:rPr>
            </w:pPr>
            <w:r w:rsidRPr="00AC23C4">
              <w:rPr>
                <w:szCs w:val="19"/>
              </w:rPr>
              <w:t>102</w:t>
            </w:r>
          </w:p>
        </w:tc>
      </w:tr>
      <w:tr w:rsidR="00AC23C4" w:rsidRPr="00AC23C4" w14:paraId="032C1404" w14:textId="77777777" w:rsidTr="00E50FFF">
        <w:tc>
          <w:tcPr>
            <w:tcW w:w="964" w:type="dxa"/>
            <w:shd w:val="clear" w:color="auto" w:fill="auto"/>
          </w:tcPr>
          <w:p w14:paraId="604E6E22" w14:textId="77777777" w:rsidR="0067669B" w:rsidRPr="00AC23C4" w:rsidRDefault="0067669B" w:rsidP="00672641">
            <w:pPr>
              <w:rPr>
                <w:rStyle w:val="ChItalBold"/>
                <w:szCs w:val="19"/>
              </w:rPr>
            </w:pPr>
            <w:r w:rsidRPr="00AC23C4">
              <w:rPr>
                <w:rStyle w:val="ChItalBold"/>
                <w:szCs w:val="19"/>
              </w:rPr>
              <w:t>uji</w:t>
            </w:r>
          </w:p>
        </w:tc>
        <w:tc>
          <w:tcPr>
            <w:tcW w:w="1474" w:type="dxa"/>
            <w:shd w:val="clear" w:color="auto" w:fill="auto"/>
          </w:tcPr>
          <w:p w14:paraId="3BE403C4" w14:textId="49448C87" w:rsidR="0067669B" w:rsidRPr="00AC23C4" w:rsidRDefault="00B7093A" w:rsidP="00672641">
            <w:pPr>
              <w:rPr>
                <w:szCs w:val="19"/>
              </w:rPr>
            </w:pPr>
            <w:r>
              <w:rPr>
                <w:szCs w:val="19"/>
              </w:rPr>
              <w:t>‘</w:t>
            </w:r>
            <w:r w:rsidR="0067669B" w:rsidRPr="00AC23C4">
              <w:rPr>
                <w:szCs w:val="19"/>
              </w:rPr>
              <w:t>test</w:t>
            </w:r>
            <w:r>
              <w:rPr>
                <w:szCs w:val="19"/>
              </w:rPr>
              <w:t>’</w:t>
            </w:r>
          </w:p>
        </w:tc>
        <w:tc>
          <w:tcPr>
            <w:tcW w:w="1276" w:type="dxa"/>
            <w:shd w:val="clear" w:color="auto" w:fill="auto"/>
          </w:tcPr>
          <w:p w14:paraId="357141E2" w14:textId="77777777" w:rsidR="0067669B" w:rsidRPr="00A675A6" w:rsidRDefault="0067669B" w:rsidP="00672641">
            <w:pPr>
              <w:rPr>
                <w:rStyle w:val="ChItalBold"/>
              </w:rPr>
            </w:pPr>
            <w:r w:rsidRPr="00A675A6">
              <w:rPr>
                <w:rStyle w:val="ChItalBold"/>
              </w:rPr>
              <w:t>ujian</w:t>
            </w:r>
            <w:r>
              <w:rPr>
                <w:rStyle w:val="ChItalBold"/>
              </w:rPr>
              <w:t>g</w:t>
            </w:r>
          </w:p>
        </w:tc>
        <w:tc>
          <w:tcPr>
            <w:tcW w:w="1503" w:type="dxa"/>
            <w:shd w:val="clear" w:color="auto" w:fill="auto"/>
          </w:tcPr>
          <w:p w14:paraId="54F9401C" w14:textId="11E77A5C" w:rsidR="0067669B" w:rsidRPr="00AC23C4" w:rsidRDefault="00B7093A" w:rsidP="00AC23C4">
            <w:pPr>
              <w:widowControl w:val="0"/>
              <w:autoSpaceDE w:val="0"/>
              <w:autoSpaceDN w:val="0"/>
              <w:adjustRightInd w:val="0"/>
              <w:rPr>
                <w:szCs w:val="19"/>
              </w:rPr>
            </w:pPr>
            <w:r>
              <w:rPr>
                <w:szCs w:val="19"/>
              </w:rPr>
              <w:t>‘</w:t>
            </w:r>
            <w:r w:rsidR="0067669B" w:rsidRPr="00AC23C4">
              <w:rPr>
                <w:szCs w:val="19"/>
              </w:rPr>
              <w:t>examination</w:t>
            </w:r>
            <w:r>
              <w:rPr>
                <w:szCs w:val="19"/>
              </w:rPr>
              <w:t>’</w:t>
            </w:r>
          </w:p>
        </w:tc>
        <w:tc>
          <w:tcPr>
            <w:tcW w:w="765" w:type="dxa"/>
            <w:shd w:val="clear" w:color="auto" w:fill="auto"/>
          </w:tcPr>
          <w:p w14:paraId="791D572C" w14:textId="77777777" w:rsidR="0067669B" w:rsidRPr="00AC23C4" w:rsidRDefault="0067669B" w:rsidP="00AC23C4">
            <w:pPr>
              <w:ind w:right="85"/>
              <w:jc w:val="right"/>
              <w:rPr>
                <w:szCs w:val="19"/>
              </w:rPr>
            </w:pPr>
            <w:r w:rsidRPr="00AC23C4">
              <w:rPr>
                <w:szCs w:val="19"/>
              </w:rPr>
              <w:t>21</w:t>
            </w:r>
          </w:p>
        </w:tc>
        <w:tc>
          <w:tcPr>
            <w:tcW w:w="709" w:type="dxa"/>
            <w:shd w:val="clear" w:color="auto" w:fill="auto"/>
          </w:tcPr>
          <w:p w14:paraId="75A62D7D" w14:textId="77777777" w:rsidR="0067669B" w:rsidRPr="00AC23C4" w:rsidRDefault="0067669B" w:rsidP="00AC23C4">
            <w:pPr>
              <w:ind w:right="85"/>
              <w:jc w:val="right"/>
              <w:rPr>
                <w:sz w:val="19"/>
                <w:szCs w:val="19"/>
              </w:rPr>
            </w:pPr>
            <w:r w:rsidRPr="00AC23C4">
              <w:rPr>
                <w:szCs w:val="19"/>
              </w:rPr>
              <w:t>1</w:t>
            </w:r>
          </w:p>
        </w:tc>
      </w:tr>
      <w:tr w:rsidR="00AC23C4" w:rsidRPr="00AC23C4" w14:paraId="3FE3F056" w14:textId="77777777" w:rsidTr="00E50FFF">
        <w:tc>
          <w:tcPr>
            <w:tcW w:w="964" w:type="dxa"/>
            <w:shd w:val="clear" w:color="auto" w:fill="auto"/>
          </w:tcPr>
          <w:p w14:paraId="4D089DD1" w14:textId="77777777" w:rsidR="0067669B" w:rsidRPr="00AC23C4" w:rsidRDefault="0067669B" w:rsidP="00672641">
            <w:pPr>
              <w:rPr>
                <w:rStyle w:val="ChItalBold"/>
                <w:szCs w:val="19"/>
              </w:rPr>
            </w:pPr>
            <w:r w:rsidRPr="00AC23C4">
              <w:rPr>
                <w:rStyle w:val="ChItalBold"/>
                <w:szCs w:val="19"/>
              </w:rPr>
              <w:t>lati</w:t>
            </w:r>
          </w:p>
        </w:tc>
        <w:tc>
          <w:tcPr>
            <w:tcW w:w="1474" w:type="dxa"/>
            <w:shd w:val="clear" w:color="auto" w:fill="auto"/>
          </w:tcPr>
          <w:p w14:paraId="5E9B35E4" w14:textId="767700E4" w:rsidR="0067669B" w:rsidRPr="00AC23C4" w:rsidRDefault="00B7093A" w:rsidP="00672641">
            <w:pPr>
              <w:rPr>
                <w:szCs w:val="19"/>
              </w:rPr>
            </w:pPr>
            <w:r>
              <w:rPr>
                <w:szCs w:val="19"/>
              </w:rPr>
              <w:t>‘</w:t>
            </w:r>
            <w:r w:rsidR="0067669B" w:rsidRPr="00AC23C4">
              <w:rPr>
                <w:szCs w:val="19"/>
              </w:rPr>
              <w:t>practice</w:t>
            </w:r>
            <w:r>
              <w:rPr>
                <w:szCs w:val="19"/>
              </w:rPr>
              <w:t>’</w:t>
            </w:r>
          </w:p>
        </w:tc>
        <w:tc>
          <w:tcPr>
            <w:tcW w:w="1276" w:type="dxa"/>
            <w:shd w:val="clear" w:color="auto" w:fill="auto"/>
          </w:tcPr>
          <w:p w14:paraId="036F49F1" w14:textId="77777777" w:rsidR="0067669B" w:rsidRPr="00A675A6" w:rsidRDefault="0067669B" w:rsidP="00672641">
            <w:pPr>
              <w:rPr>
                <w:rStyle w:val="ChItalBold"/>
              </w:rPr>
            </w:pPr>
            <w:r w:rsidRPr="00A675A6">
              <w:rPr>
                <w:rStyle w:val="ChItalBold"/>
              </w:rPr>
              <w:t>latian</w:t>
            </w:r>
            <w:r>
              <w:rPr>
                <w:rStyle w:val="ChItalBold"/>
              </w:rPr>
              <w:t>g</w:t>
            </w:r>
          </w:p>
        </w:tc>
        <w:tc>
          <w:tcPr>
            <w:tcW w:w="1503" w:type="dxa"/>
            <w:shd w:val="clear" w:color="auto" w:fill="auto"/>
          </w:tcPr>
          <w:p w14:paraId="5F745B6B" w14:textId="664FE9FE" w:rsidR="0067669B" w:rsidRPr="00AC23C4" w:rsidRDefault="00B7093A" w:rsidP="00AC23C4">
            <w:pPr>
              <w:widowControl w:val="0"/>
              <w:autoSpaceDE w:val="0"/>
              <w:autoSpaceDN w:val="0"/>
              <w:adjustRightInd w:val="0"/>
              <w:rPr>
                <w:szCs w:val="19"/>
              </w:rPr>
            </w:pPr>
            <w:r>
              <w:rPr>
                <w:szCs w:val="19"/>
              </w:rPr>
              <w:t>‘</w:t>
            </w:r>
            <w:r w:rsidR="0067669B" w:rsidRPr="00AC23C4">
              <w:rPr>
                <w:szCs w:val="19"/>
              </w:rPr>
              <w:t>practice</w:t>
            </w:r>
            <w:r>
              <w:rPr>
                <w:szCs w:val="19"/>
              </w:rPr>
              <w:t>’</w:t>
            </w:r>
          </w:p>
        </w:tc>
        <w:tc>
          <w:tcPr>
            <w:tcW w:w="765" w:type="dxa"/>
            <w:shd w:val="clear" w:color="auto" w:fill="auto"/>
          </w:tcPr>
          <w:p w14:paraId="0DE412E8" w14:textId="77777777" w:rsidR="0067669B" w:rsidRPr="00AC23C4" w:rsidRDefault="0067669B" w:rsidP="00AC23C4">
            <w:pPr>
              <w:ind w:right="85"/>
              <w:jc w:val="right"/>
              <w:rPr>
                <w:szCs w:val="19"/>
              </w:rPr>
            </w:pPr>
            <w:r w:rsidRPr="00AC23C4">
              <w:rPr>
                <w:szCs w:val="19"/>
              </w:rPr>
              <w:t>17</w:t>
            </w:r>
          </w:p>
        </w:tc>
        <w:tc>
          <w:tcPr>
            <w:tcW w:w="709" w:type="dxa"/>
            <w:shd w:val="clear" w:color="auto" w:fill="auto"/>
          </w:tcPr>
          <w:p w14:paraId="01B60B80" w14:textId="77777777" w:rsidR="0067669B" w:rsidRPr="00AC23C4" w:rsidRDefault="0067669B" w:rsidP="00AC23C4">
            <w:pPr>
              <w:ind w:right="85"/>
              <w:jc w:val="right"/>
              <w:rPr>
                <w:szCs w:val="19"/>
              </w:rPr>
            </w:pPr>
            <w:r w:rsidRPr="00AC23C4">
              <w:rPr>
                <w:szCs w:val="19"/>
              </w:rPr>
              <w:t>3</w:t>
            </w:r>
          </w:p>
        </w:tc>
      </w:tr>
      <w:tr w:rsidR="00AC23C4" w:rsidRPr="00AC23C4" w14:paraId="4D84E751" w14:textId="77777777" w:rsidTr="00E50FFF">
        <w:tc>
          <w:tcPr>
            <w:tcW w:w="964" w:type="dxa"/>
            <w:shd w:val="clear" w:color="auto" w:fill="auto"/>
          </w:tcPr>
          <w:p w14:paraId="2687EDFC" w14:textId="77777777" w:rsidR="0067669B" w:rsidRPr="00AC23C4" w:rsidRDefault="0067669B" w:rsidP="00672641">
            <w:pPr>
              <w:rPr>
                <w:rStyle w:val="ChItalBold"/>
                <w:szCs w:val="19"/>
              </w:rPr>
            </w:pPr>
            <w:r w:rsidRPr="00AC23C4">
              <w:rPr>
                <w:rStyle w:val="ChItalBold"/>
                <w:szCs w:val="19"/>
              </w:rPr>
              <w:t>kubur</w:t>
            </w:r>
          </w:p>
        </w:tc>
        <w:tc>
          <w:tcPr>
            <w:tcW w:w="1474" w:type="dxa"/>
            <w:shd w:val="clear" w:color="auto" w:fill="auto"/>
          </w:tcPr>
          <w:p w14:paraId="47C1A5C0" w14:textId="595FC84A" w:rsidR="0067669B" w:rsidRPr="00AC23C4" w:rsidRDefault="00B7093A" w:rsidP="00672641">
            <w:pPr>
              <w:rPr>
                <w:szCs w:val="19"/>
              </w:rPr>
            </w:pPr>
            <w:r>
              <w:rPr>
                <w:szCs w:val="19"/>
              </w:rPr>
              <w:t>‘</w:t>
            </w:r>
            <w:r w:rsidR="0067669B" w:rsidRPr="00AC23C4">
              <w:rPr>
                <w:szCs w:val="19"/>
              </w:rPr>
              <w:t>burry</w:t>
            </w:r>
            <w:r>
              <w:rPr>
                <w:szCs w:val="19"/>
              </w:rPr>
              <w:t>’</w:t>
            </w:r>
          </w:p>
        </w:tc>
        <w:tc>
          <w:tcPr>
            <w:tcW w:w="1276" w:type="dxa"/>
            <w:shd w:val="clear" w:color="auto" w:fill="auto"/>
          </w:tcPr>
          <w:p w14:paraId="6B00A258" w14:textId="77777777" w:rsidR="0067669B" w:rsidRPr="00A675A6" w:rsidRDefault="0067669B" w:rsidP="00672641">
            <w:pPr>
              <w:rPr>
                <w:rStyle w:val="ChItalBold"/>
              </w:rPr>
            </w:pPr>
            <w:r w:rsidRPr="00A675A6">
              <w:rPr>
                <w:rStyle w:val="ChItalBold"/>
              </w:rPr>
              <w:t>kuburan</w:t>
            </w:r>
            <w:r>
              <w:rPr>
                <w:rStyle w:val="ChItalBold"/>
              </w:rPr>
              <w:t>g</w:t>
            </w:r>
          </w:p>
        </w:tc>
        <w:tc>
          <w:tcPr>
            <w:tcW w:w="1503" w:type="dxa"/>
            <w:shd w:val="clear" w:color="auto" w:fill="auto"/>
          </w:tcPr>
          <w:p w14:paraId="126103E1" w14:textId="76774352" w:rsidR="0067669B" w:rsidRPr="00AC23C4" w:rsidRDefault="00B7093A" w:rsidP="00AC23C4">
            <w:pPr>
              <w:widowControl w:val="0"/>
              <w:autoSpaceDE w:val="0"/>
              <w:autoSpaceDN w:val="0"/>
              <w:adjustRightInd w:val="0"/>
              <w:rPr>
                <w:szCs w:val="19"/>
              </w:rPr>
            </w:pPr>
            <w:r>
              <w:rPr>
                <w:szCs w:val="19"/>
              </w:rPr>
              <w:t>‘</w:t>
            </w:r>
            <w:r w:rsidR="0067669B" w:rsidRPr="00AC23C4">
              <w:rPr>
                <w:szCs w:val="19"/>
              </w:rPr>
              <w:t>grave</w:t>
            </w:r>
            <w:r>
              <w:rPr>
                <w:szCs w:val="19"/>
              </w:rPr>
              <w:t>’</w:t>
            </w:r>
          </w:p>
        </w:tc>
        <w:tc>
          <w:tcPr>
            <w:tcW w:w="765" w:type="dxa"/>
            <w:shd w:val="clear" w:color="auto" w:fill="auto"/>
          </w:tcPr>
          <w:p w14:paraId="2EDE9699" w14:textId="77777777" w:rsidR="0067669B" w:rsidRPr="00AC23C4" w:rsidRDefault="0067669B" w:rsidP="00AC23C4">
            <w:pPr>
              <w:ind w:right="85"/>
              <w:jc w:val="right"/>
              <w:rPr>
                <w:szCs w:val="19"/>
              </w:rPr>
            </w:pPr>
            <w:r w:rsidRPr="00AC23C4">
              <w:rPr>
                <w:szCs w:val="19"/>
              </w:rPr>
              <w:t>14</w:t>
            </w:r>
          </w:p>
        </w:tc>
        <w:tc>
          <w:tcPr>
            <w:tcW w:w="709" w:type="dxa"/>
            <w:shd w:val="clear" w:color="auto" w:fill="auto"/>
          </w:tcPr>
          <w:p w14:paraId="2C44267A" w14:textId="77777777" w:rsidR="0067669B" w:rsidRPr="00AC23C4" w:rsidRDefault="0067669B" w:rsidP="00AC23C4">
            <w:pPr>
              <w:ind w:right="85"/>
              <w:jc w:val="right"/>
              <w:rPr>
                <w:sz w:val="19"/>
                <w:szCs w:val="19"/>
              </w:rPr>
            </w:pPr>
            <w:r w:rsidRPr="00AC23C4">
              <w:rPr>
                <w:szCs w:val="19"/>
              </w:rPr>
              <w:t>8</w:t>
            </w:r>
          </w:p>
        </w:tc>
      </w:tr>
      <w:tr w:rsidR="00AC23C4" w:rsidRPr="00AC23C4" w14:paraId="5227FA7D" w14:textId="77777777" w:rsidTr="00E50FFF">
        <w:tc>
          <w:tcPr>
            <w:tcW w:w="964" w:type="dxa"/>
            <w:shd w:val="clear" w:color="auto" w:fill="auto"/>
          </w:tcPr>
          <w:p w14:paraId="7EAAF5D3" w14:textId="77777777" w:rsidR="0067669B" w:rsidRPr="00AC23C4" w:rsidRDefault="0067669B" w:rsidP="00672641">
            <w:pPr>
              <w:rPr>
                <w:rStyle w:val="ChItalBold"/>
                <w:szCs w:val="19"/>
              </w:rPr>
            </w:pPr>
            <w:r w:rsidRPr="00AC23C4">
              <w:rPr>
                <w:rStyle w:val="ChItalBold"/>
                <w:szCs w:val="19"/>
              </w:rPr>
              <w:t>atur</w:t>
            </w:r>
          </w:p>
        </w:tc>
        <w:tc>
          <w:tcPr>
            <w:tcW w:w="1474" w:type="dxa"/>
            <w:shd w:val="clear" w:color="auto" w:fill="auto"/>
          </w:tcPr>
          <w:p w14:paraId="7FA592F7" w14:textId="5C6964D1" w:rsidR="0067669B" w:rsidRPr="00AC23C4" w:rsidRDefault="00B7093A" w:rsidP="00672641">
            <w:pPr>
              <w:rPr>
                <w:szCs w:val="19"/>
              </w:rPr>
            </w:pPr>
            <w:r>
              <w:rPr>
                <w:szCs w:val="19"/>
              </w:rPr>
              <w:t>‘</w:t>
            </w:r>
            <w:r w:rsidR="0067669B" w:rsidRPr="00AC23C4">
              <w:rPr>
                <w:szCs w:val="19"/>
              </w:rPr>
              <w:t>arrange</w:t>
            </w:r>
            <w:r>
              <w:rPr>
                <w:szCs w:val="19"/>
              </w:rPr>
              <w:t>’</w:t>
            </w:r>
          </w:p>
        </w:tc>
        <w:tc>
          <w:tcPr>
            <w:tcW w:w="1276" w:type="dxa"/>
            <w:shd w:val="clear" w:color="auto" w:fill="auto"/>
          </w:tcPr>
          <w:p w14:paraId="0E03FC8E" w14:textId="77777777" w:rsidR="0067669B" w:rsidRPr="00A675A6" w:rsidRDefault="0067669B" w:rsidP="00672641">
            <w:pPr>
              <w:rPr>
                <w:rStyle w:val="ChItalBold"/>
              </w:rPr>
            </w:pPr>
            <w:r w:rsidRPr="00A675A6">
              <w:rPr>
                <w:rStyle w:val="ChItalBold"/>
              </w:rPr>
              <w:t>aturan</w:t>
            </w:r>
            <w:r>
              <w:rPr>
                <w:rStyle w:val="ChItalBold"/>
              </w:rPr>
              <w:t>g</w:t>
            </w:r>
          </w:p>
        </w:tc>
        <w:tc>
          <w:tcPr>
            <w:tcW w:w="1503" w:type="dxa"/>
            <w:shd w:val="clear" w:color="auto" w:fill="auto"/>
          </w:tcPr>
          <w:p w14:paraId="49FC7993" w14:textId="22AAF3A1" w:rsidR="0067669B" w:rsidRPr="00AC23C4" w:rsidRDefault="00B7093A" w:rsidP="00AC23C4">
            <w:pPr>
              <w:widowControl w:val="0"/>
              <w:autoSpaceDE w:val="0"/>
              <w:autoSpaceDN w:val="0"/>
              <w:adjustRightInd w:val="0"/>
              <w:rPr>
                <w:szCs w:val="19"/>
              </w:rPr>
            </w:pPr>
            <w:r>
              <w:rPr>
                <w:szCs w:val="19"/>
              </w:rPr>
              <w:t>‘</w:t>
            </w:r>
            <w:r w:rsidR="0067669B" w:rsidRPr="00AC23C4">
              <w:rPr>
                <w:szCs w:val="19"/>
              </w:rPr>
              <w:t>regulation</w:t>
            </w:r>
            <w:r>
              <w:rPr>
                <w:szCs w:val="19"/>
              </w:rPr>
              <w:t>’</w:t>
            </w:r>
          </w:p>
        </w:tc>
        <w:tc>
          <w:tcPr>
            <w:tcW w:w="765" w:type="dxa"/>
            <w:shd w:val="clear" w:color="auto" w:fill="auto"/>
          </w:tcPr>
          <w:p w14:paraId="75D0D9C3" w14:textId="77777777" w:rsidR="0067669B" w:rsidRPr="00AC23C4" w:rsidRDefault="0067669B" w:rsidP="00AC23C4">
            <w:pPr>
              <w:ind w:right="85"/>
              <w:jc w:val="right"/>
              <w:rPr>
                <w:szCs w:val="19"/>
              </w:rPr>
            </w:pPr>
            <w:r w:rsidRPr="00AC23C4">
              <w:rPr>
                <w:szCs w:val="19"/>
              </w:rPr>
              <w:t>8</w:t>
            </w:r>
          </w:p>
        </w:tc>
        <w:tc>
          <w:tcPr>
            <w:tcW w:w="709" w:type="dxa"/>
            <w:shd w:val="clear" w:color="auto" w:fill="auto"/>
          </w:tcPr>
          <w:p w14:paraId="683EF41D" w14:textId="77777777" w:rsidR="0067669B" w:rsidRPr="00AC23C4" w:rsidRDefault="0067669B" w:rsidP="00AC23C4">
            <w:pPr>
              <w:ind w:right="85"/>
              <w:jc w:val="right"/>
              <w:rPr>
                <w:sz w:val="19"/>
                <w:szCs w:val="19"/>
              </w:rPr>
            </w:pPr>
            <w:r w:rsidRPr="00AC23C4">
              <w:rPr>
                <w:szCs w:val="19"/>
              </w:rPr>
              <w:t>24</w:t>
            </w:r>
          </w:p>
        </w:tc>
      </w:tr>
      <w:tr w:rsidR="00AC23C4" w:rsidRPr="00AC23C4" w14:paraId="3426621C" w14:textId="77777777" w:rsidTr="00E50FFF">
        <w:tc>
          <w:tcPr>
            <w:tcW w:w="964" w:type="dxa"/>
            <w:shd w:val="clear" w:color="auto" w:fill="auto"/>
          </w:tcPr>
          <w:p w14:paraId="62C17436" w14:textId="77777777" w:rsidR="0067669B" w:rsidRPr="00AC23C4" w:rsidRDefault="0067669B" w:rsidP="00672641">
            <w:pPr>
              <w:rPr>
                <w:rStyle w:val="ChItalBold"/>
                <w:szCs w:val="19"/>
              </w:rPr>
            </w:pPr>
            <w:r w:rsidRPr="00AC23C4">
              <w:rPr>
                <w:rStyle w:val="ChItalBold"/>
                <w:szCs w:val="19"/>
              </w:rPr>
              <w:t>ikat</w:t>
            </w:r>
          </w:p>
        </w:tc>
        <w:tc>
          <w:tcPr>
            <w:tcW w:w="1474" w:type="dxa"/>
            <w:shd w:val="clear" w:color="auto" w:fill="auto"/>
          </w:tcPr>
          <w:p w14:paraId="32941D8D" w14:textId="23D3FDBA" w:rsidR="0067669B" w:rsidRPr="00AC23C4" w:rsidRDefault="00B7093A" w:rsidP="00672641">
            <w:pPr>
              <w:rPr>
                <w:szCs w:val="19"/>
              </w:rPr>
            </w:pPr>
            <w:r>
              <w:rPr>
                <w:szCs w:val="19"/>
              </w:rPr>
              <w:t>‘</w:t>
            </w:r>
            <w:r w:rsidR="0067669B" w:rsidRPr="00AC23C4">
              <w:rPr>
                <w:szCs w:val="19"/>
              </w:rPr>
              <w:t>tie up</w:t>
            </w:r>
            <w:r>
              <w:rPr>
                <w:szCs w:val="19"/>
              </w:rPr>
              <w:t>’</w:t>
            </w:r>
          </w:p>
        </w:tc>
        <w:tc>
          <w:tcPr>
            <w:tcW w:w="1276" w:type="dxa"/>
            <w:shd w:val="clear" w:color="auto" w:fill="auto"/>
          </w:tcPr>
          <w:p w14:paraId="773E6D35" w14:textId="77777777" w:rsidR="0067669B" w:rsidRPr="00A675A6" w:rsidRDefault="0067669B" w:rsidP="00672641">
            <w:pPr>
              <w:rPr>
                <w:rStyle w:val="ChItalBold"/>
              </w:rPr>
            </w:pPr>
            <w:r w:rsidRPr="00A675A6">
              <w:rPr>
                <w:rStyle w:val="ChItalBold"/>
              </w:rPr>
              <w:t>ikatan</w:t>
            </w:r>
            <w:r>
              <w:rPr>
                <w:rStyle w:val="ChItalBold"/>
              </w:rPr>
              <w:t>g</w:t>
            </w:r>
          </w:p>
        </w:tc>
        <w:tc>
          <w:tcPr>
            <w:tcW w:w="1503" w:type="dxa"/>
            <w:shd w:val="clear" w:color="auto" w:fill="auto"/>
          </w:tcPr>
          <w:p w14:paraId="30F072EE" w14:textId="2FE78237" w:rsidR="0067669B" w:rsidRPr="00AC23C4" w:rsidRDefault="00B7093A" w:rsidP="00AC23C4">
            <w:pPr>
              <w:widowControl w:val="0"/>
              <w:autoSpaceDE w:val="0"/>
              <w:autoSpaceDN w:val="0"/>
              <w:adjustRightInd w:val="0"/>
              <w:rPr>
                <w:szCs w:val="19"/>
              </w:rPr>
            </w:pPr>
            <w:r>
              <w:rPr>
                <w:szCs w:val="19"/>
              </w:rPr>
              <w:t>‘</w:t>
            </w:r>
            <w:r w:rsidR="0067669B" w:rsidRPr="00AC23C4">
              <w:rPr>
                <w:szCs w:val="19"/>
              </w:rPr>
              <w:t>tie</w:t>
            </w:r>
            <w:r>
              <w:rPr>
                <w:szCs w:val="19"/>
              </w:rPr>
              <w:t>’</w:t>
            </w:r>
          </w:p>
        </w:tc>
        <w:tc>
          <w:tcPr>
            <w:tcW w:w="765" w:type="dxa"/>
            <w:shd w:val="clear" w:color="auto" w:fill="auto"/>
          </w:tcPr>
          <w:p w14:paraId="1375E4DD" w14:textId="77777777" w:rsidR="0067669B" w:rsidRPr="00AC23C4" w:rsidRDefault="0067669B" w:rsidP="00AC23C4">
            <w:pPr>
              <w:ind w:right="85"/>
              <w:jc w:val="right"/>
              <w:rPr>
                <w:szCs w:val="19"/>
              </w:rPr>
            </w:pPr>
            <w:r w:rsidRPr="00AC23C4">
              <w:rPr>
                <w:szCs w:val="19"/>
              </w:rPr>
              <w:t>8</w:t>
            </w:r>
          </w:p>
        </w:tc>
        <w:tc>
          <w:tcPr>
            <w:tcW w:w="709" w:type="dxa"/>
            <w:shd w:val="clear" w:color="auto" w:fill="auto"/>
          </w:tcPr>
          <w:p w14:paraId="2CD9A1F1" w14:textId="77777777" w:rsidR="0067669B" w:rsidRPr="00AC23C4" w:rsidRDefault="0067669B" w:rsidP="00AC23C4">
            <w:pPr>
              <w:ind w:right="85"/>
              <w:jc w:val="right"/>
              <w:rPr>
                <w:sz w:val="19"/>
                <w:szCs w:val="19"/>
              </w:rPr>
            </w:pPr>
            <w:r w:rsidRPr="00AC23C4">
              <w:rPr>
                <w:szCs w:val="19"/>
              </w:rPr>
              <w:t>14</w:t>
            </w:r>
          </w:p>
        </w:tc>
      </w:tr>
      <w:tr w:rsidR="00AC23C4" w:rsidRPr="00AC23C4" w14:paraId="2A17841D" w14:textId="77777777" w:rsidTr="00E50FFF">
        <w:tc>
          <w:tcPr>
            <w:tcW w:w="964" w:type="dxa"/>
            <w:shd w:val="clear" w:color="auto" w:fill="auto"/>
          </w:tcPr>
          <w:p w14:paraId="3F8E918E" w14:textId="77777777" w:rsidR="0067669B" w:rsidRPr="00AC23C4" w:rsidRDefault="0067669B" w:rsidP="00672641">
            <w:pPr>
              <w:rPr>
                <w:rStyle w:val="ChItalBold"/>
                <w:szCs w:val="19"/>
              </w:rPr>
            </w:pPr>
            <w:r w:rsidRPr="00AC23C4">
              <w:rPr>
                <w:rStyle w:val="ChItalBold"/>
                <w:szCs w:val="19"/>
              </w:rPr>
              <w:t>jual</w:t>
            </w:r>
          </w:p>
        </w:tc>
        <w:tc>
          <w:tcPr>
            <w:tcW w:w="1474" w:type="dxa"/>
            <w:shd w:val="clear" w:color="auto" w:fill="auto"/>
          </w:tcPr>
          <w:p w14:paraId="5B72D611" w14:textId="31878B86" w:rsidR="0067669B" w:rsidRPr="00AC23C4" w:rsidRDefault="00B7093A" w:rsidP="00672641">
            <w:pPr>
              <w:rPr>
                <w:szCs w:val="19"/>
              </w:rPr>
            </w:pPr>
            <w:r>
              <w:rPr>
                <w:szCs w:val="19"/>
              </w:rPr>
              <w:t>‘</w:t>
            </w:r>
            <w:r w:rsidR="0067669B" w:rsidRPr="00AC23C4">
              <w:rPr>
                <w:szCs w:val="19"/>
              </w:rPr>
              <w:t>sell</w:t>
            </w:r>
            <w:r>
              <w:rPr>
                <w:szCs w:val="19"/>
              </w:rPr>
              <w:t>’</w:t>
            </w:r>
          </w:p>
        </w:tc>
        <w:tc>
          <w:tcPr>
            <w:tcW w:w="1276" w:type="dxa"/>
            <w:shd w:val="clear" w:color="auto" w:fill="auto"/>
          </w:tcPr>
          <w:p w14:paraId="5F8B3014" w14:textId="77777777" w:rsidR="0067669B" w:rsidRPr="00A675A6" w:rsidRDefault="0067669B" w:rsidP="00672641">
            <w:pPr>
              <w:rPr>
                <w:rStyle w:val="ChItalBold"/>
              </w:rPr>
            </w:pPr>
            <w:r w:rsidRPr="00A675A6">
              <w:rPr>
                <w:rStyle w:val="ChItalBold"/>
              </w:rPr>
              <w:t>jualan</w:t>
            </w:r>
            <w:r>
              <w:rPr>
                <w:rStyle w:val="ChItalBold"/>
              </w:rPr>
              <w:t>g</w:t>
            </w:r>
          </w:p>
        </w:tc>
        <w:tc>
          <w:tcPr>
            <w:tcW w:w="1503" w:type="dxa"/>
            <w:shd w:val="clear" w:color="auto" w:fill="auto"/>
          </w:tcPr>
          <w:p w14:paraId="79C04A4D" w14:textId="3642FC1A" w:rsidR="0067669B" w:rsidRPr="00AC23C4" w:rsidRDefault="00B7093A" w:rsidP="00AC23C4">
            <w:pPr>
              <w:widowControl w:val="0"/>
              <w:autoSpaceDE w:val="0"/>
              <w:autoSpaceDN w:val="0"/>
              <w:adjustRightInd w:val="0"/>
              <w:rPr>
                <w:szCs w:val="19"/>
              </w:rPr>
            </w:pPr>
            <w:r>
              <w:rPr>
                <w:szCs w:val="19"/>
              </w:rPr>
              <w:t>‘</w:t>
            </w:r>
            <w:r w:rsidR="0067669B" w:rsidRPr="00AC23C4">
              <w:rPr>
                <w:szCs w:val="19"/>
              </w:rPr>
              <w:t>merchandise</w:t>
            </w:r>
            <w:r w:rsidR="002D5763">
              <w:rPr>
                <w:szCs w:val="19"/>
              </w:rPr>
              <w:t>, sell</w:t>
            </w:r>
            <w:r>
              <w:rPr>
                <w:szCs w:val="19"/>
              </w:rPr>
              <w:t>’</w:t>
            </w:r>
          </w:p>
        </w:tc>
        <w:tc>
          <w:tcPr>
            <w:tcW w:w="765" w:type="dxa"/>
            <w:shd w:val="clear" w:color="auto" w:fill="auto"/>
          </w:tcPr>
          <w:p w14:paraId="60EF6069" w14:textId="77777777" w:rsidR="0067669B" w:rsidRPr="00AC23C4" w:rsidRDefault="0067669B" w:rsidP="00AC23C4">
            <w:pPr>
              <w:ind w:right="85"/>
              <w:jc w:val="right"/>
              <w:rPr>
                <w:szCs w:val="19"/>
              </w:rPr>
            </w:pPr>
            <w:r w:rsidRPr="00AC23C4">
              <w:rPr>
                <w:szCs w:val="19"/>
              </w:rPr>
              <w:t>8</w:t>
            </w:r>
          </w:p>
        </w:tc>
        <w:tc>
          <w:tcPr>
            <w:tcW w:w="709" w:type="dxa"/>
            <w:shd w:val="clear" w:color="auto" w:fill="auto"/>
          </w:tcPr>
          <w:p w14:paraId="5A528079" w14:textId="77777777" w:rsidR="0067669B" w:rsidRPr="00AC23C4" w:rsidRDefault="0067669B" w:rsidP="00AC23C4">
            <w:pPr>
              <w:ind w:right="85"/>
              <w:jc w:val="right"/>
              <w:rPr>
                <w:sz w:val="19"/>
                <w:szCs w:val="19"/>
              </w:rPr>
            </w:pPr>
            <w:r w:rsidRPr="00AC23C4">
              <w:rPr>
                <w:szCs w:val="19"/>
              </w:rPr>
              <w:t>14</w:t>
            </w:r>
          </w:p>
        </w:tc>
      </w:tr>
      <w:tr w:rsidR="00AC23C4" w:rsidRPr="00AC23C4" w14:paraId="2ADD439B" w14:textId="77777777" w:rsidTr="00E50FFF">
        <w:tc>
          <w:tcPr>
            <w:tcW w:w="964" w:type="dxa"/>
            <w:shd w:val="clear" w:color="auto" w:fill="auto"/>
          </w:tcPr>
          <w:p w14:paraId="6334246D" w14:textId="77777777" w:rsidR="0067669B" w:rsidRPr="00AC23C4" w:rsidRDefault="0067669B" w:rsidP="00672641">
            <w:pPr>
              <w:rPr>
                <w:rStyle w:val="ChItalBold"/>
                <w:szCs w:val="19"/>
              </w:rPr>
            </w:pPr>
            <w:r w:rsidRPr="00AC23C4">
              <w:rPr>
                <w:rStyle w:val="ChItalBold"/>
                <w:szCs w:val="19"/>
              </w:rPr>
              <w:t>turung</w:t>
            </w:r>
          </w:p>
        </w:tc>
        <w:tc>
          <w:tcPr>
            <w:tcW w:w="1474" w:type="dxa"/>
            <w:shd w:val="clear" w:color="auto" w:fill="auto"/>
          </w:tcPr>
          <w:p w14:paraId="626645E8" w14:textId="7E1D4875" w:rsidR="0067669B" w:rsidRPr="00AC23C4" w:rsidRDefault="00B7093A" w:rsidP="00672641">
            <w:pPr>
              <w:rPr>
                <w:szCs w:val="19"/>
              </w:rPr>
            </w:pPr>
            <w:r>
              <w:rPr>
                <w:szCs w:val="19"/>
              </w:rPr>
              <w:t>‘</w:t>
            </w:r>
            <w:r w:rsidR="0067669B" w:rsidRPr="00AC23C4">
              <w:rPr>
                <w:szCs w:val="19"/>
              </w:rPr>
              <w:t>descend</w:t>
            </w:r>
            <w:r>
              <w:rPr>
                <w:szCs w:val="19"/>
              </w:rPr>
              <w:t>’</w:t>
            </w:r>
          </w:p>
        </w:tc>
        <w:tc>
          <w:tcPr>
            <w:tcW w:w="1276" w:type="dxa"/>
            <w:shd w:val="clear" w:color="auto" w:fill="auto"/>
          </w:tcPr>
          <w:p w14:paraId="0894CD18" w14:textId="77777777" w:rsidR="0067669B" w:rsidRPr="00A675A6" w:rsidRDefault="0067669B" w:rsidP="00672641">
            <w:pPr>
              <w:rPr>
                <w:rStyle w:val="ChItalBold"/>
              </w:rPr>
            </w:pPr>
            <w:r w:rsidRPr="00A675A6">
              <w:rPr>
                <w:rStyle w:val="ChItalBold"/>
              </w:rPr>
              <w:t>turun</w:t>
            </w:r>
            <w:r>
              <w:rPr>
                <w:rStyle w:val="ChItalBold"/>
              </w:rPr>
              <w:t>g</w:t>
            </w:r>
            <w:r w:rsidRPr="00A675A6">
              <w:rPr>
                <w:rStyle w:val="ChItalBold"/>
              </w:rPr>
              <w:t>an</w:t>
            </w:r>
            <w:r>
              <w:rPr>
                <w:rStyle w:val="ChItalBold"/>
              </w:rPr>
              <w:t>g</w:t>
            </w:r>
          </w:p>
        </w:tc>
        <w:tc>
          <w:tcPr>
            <w:tcW w:w="1503" w:type="dxa"/>
            <w:shd w:val="clear" w:color="auto" w:fill="auto"/>
          </w:tcPr>
          <w:p w14:paraId="4F8CD634" w14:textId="16180294" w:rsidR="0067669B" w:rsidRPr="00AC23C4" w:rsidRDefault="00B7093A" w:rsidP="00AC23C4">
            <w:pPr>
              <w:widowControl w:val="0"/>
              <w:autoSpaceDE w:val="0"/>
              <w:autoSpaceDN w:val="0"/>
              <w:adjustRightInd w:val="0"/>
              <w:rPr>
                <w:szCs w:val="19"/>
              </w:rPr>
            </w:pPr>
            <w:r>
              <w:rPr>
                <w:szCs w:val="19"/>
              </w:rPr>
              <w:t>‘</w:t>
            </w:r>
            <w:r w:rsidR="0067669B" w:rsidRPr="00AC23C4">
              <w:rPr>
                <w:szCs w:val="19"/>
              </w:rPr>
              <w:t>descendant</w:t>
            </w:r>
            <w:r>
              <w:rPr>
                <w:szCs w:val="19"/>
              </w:rPr>
              <w:t>’</w:t>
            </w:r>
          </w:p>
        </w:tc>
        <w:tc>
          <w:tcPr>
            <w:tcW w:w="765" w:type="dxa"/>
            <w:shd w:val="clear" w:color="auto" w:fill="auto"/>
          </w:tcPr>
          <w:p w14:paraId="6902637A" w14:textId="77777777" w:rsidR="0067669B" w:rsidRPr="00AC23C4" w:rsidRDefault="0067669B" w:rsidP="00AC23C4">
            <w:pPr>
              <w:ind w:right="85"/>
              <w:jc w:val="right"/>
              <w:rPr>
                <w:szCs w:val="19"/>
              </w:rPr>
            </w:pPr>
            <w:r w:rsidRPr="00AC23C4">
              <w:rPr>
                <w:szCs w:val="19"/>
              </w:rPr>
              <w:t>8</w:t>
            </w:r>
          </w:p>
        </w:tc>
        <w:tc>
          <w:tcPr>
            <w:tcW w:w="709" w:type="dxa"/>
            <w:shd w:val="clear" w:color="auto" w:fill="auto"/>
          </w:tcPr>
          <w:p w14:paraId="1BAF3051" w14:textId="77777777" w:rsidR="0067669B" w:rsidRPr="00AC23C4" w:rsidRDefault="0067669B" w:rsidP="00AC23C4">
            <w:pPr>
              <w:ind w:right="85"/>
              <w:jc w:val="right"/>
              <w:rPr>
                <w:sz w:val="19"/>
                <w:szCs w:val="19"/>
              </w:rPr>
            </w:pPr>
            <w:r w:rsidRPr="00AC23C4">
              <w:rPr>
                <w:szCs w:val="19"/>
              </w:rPr>
              <w:t>192</w:t>
            </w:r>
          </w:p>
        </w:tc>
      </w:tr>
      <w:tr w:rsidR="00AC23C4" w:rsidRPr="00AC23C4" w14:paraId="32CC4E8E" w14:textId="77777777" w:rsidTr="00E50FFF">
        <w:tc>
          <w:tcPr>
            <w:tcW w:w="964" w:type="dxa"/>
            <w:shd w:val="clear" w:color="auto" w:fill="auto"/>
          </w:tcPr>
          <w:p w14:paraId="05776349" w14:textId="77777777" w:rsidR="0067669B" w:rsidRPr="00AC23C4" w:rsidRDefault="0067669B" w:rsidP="00672641">
            <w:pPr>
              <w:rPr>
                <w:rStyle w:val="ChItalBold"/>
                <w:szCs w:val="19"/>
              </w:rPr>
            </w:pPr>
            <w:r w:rsidRPr="00AC23C4">
              <w:rPr>
                <w:rStyle w:val="ChItalBold"/>
                <w:szCs w:val="19"/>
              </w:rPr>
              <w:t>ulang</w:t>
            </w:r>
          </w:p>
        </w:tc>
        <w:tc>
          <w:tcPr>
            <w:tcW w:w="1474" w:type="dxa"/>
            <w:shd w:val="clear" w:color="auto" w:fill="auto"/>
          </w:tcPr>
          <w:p w14:paraId="5028900E" w14:textId="10843B18" w:rsidR="0067669B" w:rsidRPr="00AC23C4" w:rsidRDefault="00B7093A" w:rsidP="00672641">
            <w:pPr>
              <w:rPr>
                <w:szCs w:val="19"/>
              </w:rPr>
            </w:pPr>
            <w:r>
              <w:rPr>
                <w:szCs w:val="19"/>
              </w:rPr>
              <w:t>‘</w:t>
            </w:r>
            <w:r w:rsidR="0067669B" w:rsidRPr="00AC23C4">
              <w:rPr>
                <w:szCs w:val="19"/>
              </w:rPr>
              <w:t>repeat</w:t>
            </w:r>
            <w:r>
              <w:rPr>
                <w:szCs w:val="19"/>
              </w:rPr>
              <w:t>’</w:t>
            </w:r>
          </w:p>
        </w:tc>
        <w:tc>
          <w:tcPr>
            <w:tcW w:w="1276" w:type="dxa"/>
            <w:shd w:val="clear" w:color="auto" w:fill="auto"/>
          </w:tcPr>
          <w:p w14:paraId="3F2B4D31" w14:textId="77777777" w:rsidR="0067669B" w:rsidRPr="00A675A6" w:rsidRDefault="0067669B" w:rsidP="00672641">
            <w:pPr>
              <w:rPr>
                <w:rStyle w:val="ChItalBold"/>
              </w:rPr>
            </w:pPr>
            <w:r w:rsidRPr="00A675A6">
              <w:rPr>
                <w:rStyle w:val="ChItalBold"/>
              </w:rPr>
              <w:t>ulangan</w:t>
            </w:r>
            <w:r>
              <w:rPr>
                <w:rStyle w:val="ChItalBold"/>
              </w:rPr>
              <w:t>g</w:t>
            </w:r>
          </w:p>
        </w:tc>
        <w:tc>
          <w:tcPr>
            <w:tcW w:w="1503" w:type="dxa"/>
            <w:shd w:val="clear" w:color="auto" w:fill="auto"/>
          </w:tcPr>
          <w:p w14:paraId="7B3D1E0C" w14:textId="24C25014" w:rsidR="0067669B" w:rsidRPr="00AC23C4" w:rsidRDefault="00B7093A" w:rsidP="00AC23C4">
            <w:pPr>
              <w:widowControl w:val="0"/>
              <w:autoSpaceDE w:val="0"/>
              <w:autoSpaceDN w:val="0"/>
              <w:adjustRightInd w:val="0"/>
              <w:rPr>
                <w:szCs w:val="19"/>
              </w:rPr>
            </w:pPr>
            <w:r>
              <w:rPr>
                <w:szCs w:val="19"/>
              </w:rPr>
              <w:t>‘</w:t>
            </w:r>
            <w:r w:rsidR="0067669B" w:rsidRPr="00AC23C4">
              <w:rPr>
                <w:szCs w:val="19"/>
              </w:rPr>
              <w:t>repetition</w:t>
            </w:r>
            <w:r>
              <w:rPr>
                <w:szCs w:val="19"/>
              </w:rPr>
              <w:t>’</w:t>
            </w:r>
          </w:p>
        </w:tc>
        <w:tc>
          <w:tcPr>
            <w:tcW w:w="765" w:type="dxa"/>
            <w:shd w:val="clear" w:color="auto" w:fill="auto"/>
          </w:tcPr>
          <w:p w14:paraId="72B6BCF9" w14:textId="77777777" w:rsidR="0067669B" w:rsidRPr="00AC23C4" w:rsidRDefault="0067669B" w:rsidP="00AC23C4">
            <w:pPr>
              <w:ind w:right="85"/>
              <w:jc w:val="right"/>
              <w:rPr>
                <w:szCs w:val="19"/>
              </w:rPr>
            </w:pPr>
            <w:r w:rsidRPr="00AC23C4">
              <w:rPr>
                <w:szCs w:val="19"/>
              </w:rPr>
              <w:t>8</w:t>
            </w:r>
          </w:p>
        </w:tc>
        <w:tc>
          <w:tcPr>
            <w:tcW w:w="709" w:type="dxa"/>
            <w:shd w:val="clear" w:color="auto" w:fill="auto"/>
          </w:tcPr>
          <w:p w14:paraId="677C9E28" w14:textId="77777777" w:rsidR="0067669B" w:rsidRPr="00AC23C4" w:rsidRDefault="0067669B" w:rsidP="00AC23C4">
            <w:pPr>
              <w:ind w:right="85"/>
              <w:jc w:val="right"/>
              <w:rPr>
                <w:sz w:val="19"/>
                <w:szCs w:val="19"/>
              </w:rPr>
            </w:pPr>
            <w:r w:rsidRPr="00AC23C4">
              <w:rPr>
                <w:szCs w:val="19"/>
              </w:rPr>
              <w:t>16</w:t>
            </w:r>
          </w:p>
        </w:tc>
      </w:tr>
      <w:tr w:rsidR="00AC23C4" w:rsidRPr="00AC23C4" w14:paraId="47AA83AA" w14:textId="77777777" w:rsidTr="00E50FFF">
        <w:tc>
          <w:tcPr>
            <w:tcW w:w="964" w:type="dxa"/>
            <w:shd w:val="clear" w:color="auto" w:fill="auto"/>
          </w:tcPr>
          <w:p w14:paraId="62EE783F" w14:textId="77777777" w:rsidR="0067669B" w:rsidRPr="00AC23C4" w:rsidRDefault="0067669B" w:rsidP="00672641">
            <w:pPr>
              <w:rPr>
                <w:rStyle w:val="ChItalBold"/>
                <w:szCs w:val="19"/>
              </w:rPr>
            </w:pPr>
            <w:r w:rsidRPr="00AC23C4">
              <w:rPr>
                <w:rStyle w:val="ChItalBold"/>
                <w:szCs w:val="19"/>
              </w:rPr>
              <w:t>bantu</w:t>
            </w:r>
          </w:p>
        </w:tc>
        <w:tc>
          <w:tcPr>
            <w:tcW w:w="1474" w:type="dxa"/>
            <w:shd w:val="clear" w:color="auto" w:fill="auto"/>
          </w:tcPr>
          <w:p w14:paraId="718800D8" w14:textId="139B18F7" w:rsidR="0067669B" w:rsidRPr="00AC23C4" w:rsidRDefault="00B7093A" w:rsidP="00672641">
            <w:pPr>
              <w:rPr>
                <w:szCs w:val="19"/>
              </w:rPr>
            </w:pPr>
            <w:r>
              <w:rPr>
                <w:szCs w:val="19"/>
              </w:rPr>
              <w:t>‘</w:t>
            </w:r>
            <w:r w:rsidR="0067669B" w:rsidRPr="00AC23C4">
              <w:rPr>
                <w:szCs w:val="19"/>
              </w:rPr>
              <w:t>help</w:t>
            </w:r>
            <w:r>
              <w:rPr>
                <w:szCs w:val="19"/>
              </w:rPr>
              <w:t>’</w:t>
            </w:r>
          </w:p>
        </w:tc>
        <w:tc>
          <w:tcPr>
            <w:tcW w:w="1276" w:type="dxa"/>
            <w:shd w:val="clear" w:color="auto" w:fill="auto"/>
          </w:tcPr>
          <w:p w14:paraId="09955742" w14:textId="77777777" w:rsidR="0067669B" w:rsidRPr="00A675A6" w:rsidRDefault="0067669B" w:rsidP="00672641">
            <w:pPr>
              <w:rPr>
                <w:rStyle w:val="ChItalBold"/>
              </w:rPr>
            </w:pPr>
            <w:r w:rsidRPr="00A675A6">
              <w:rPr>
                <w:rStyle w:val="ChItalBold"/>
              </w:rPr>
              <w:t>bantuan</w:t>
            </w:r>
            <w:r>
              <w:rPr>
                <w:rStyle w:val="ChItalBold"/>
              </w:rPr>
              <w:t>g</w:t>
            </w:r>
          </w:p>
        </w:tc>
        <w:tc>
          <w:tcPr>
            <w:tcW w:w="1503" w:type="dxa"/>
            <w:shd w:val="clear" w:color="auto" w:fill="auto"/>
          </w:tcPr>
          <w:p w14:paraId="41412AF6" w14:textId="03C6D621" w:rsidR="0067669B" w:rsidRPr="00AC23C4" w:rsidRDefault="00B7093A" w:rsidP="00AC23C4">
            <w:pPr>
              <w:widowControl w:val="0"/>
              <w:autoSpaceDE w:val="0"/>
              <w:autoSpaceDN w:val="0"/>
              <w:adjustRightInd w:val="0"/>
              <w:rPr>
                <w:szCs w:val="19"/>
              </w:rPr>
            </w:pPr>
            <w:r>
              <w:rPr>
                <w:szCs w:val="19"/>
              </w:rPr>
              <w:t>‘</w:t>
            </w:r>
            <w:r w:rsidR="0067669B" w:rsidRPr="00AC23C4">
              <w:rPr>
                <w:szCs w:val="19"/>
              </w:rPr>
              <w:t>help</w:t>
            </w:r>
            <w:r>
              <w:rPr>
                <w:szCs w:val="19"/>
              </w:rPr>
              <w:t>’</w:t>
            </w:r>
          </w:p>
        </w:tc>
        <w:tc>
          <w:tcPr>
            <w:tcW w:w="765" w:type="dxa"/>
            <w:shd w:val="clear" w:color="auto" w:fill="auto"/>
          </w:tcPr>
          <w:p w14:paraId="7C19EABE" w14:textId="77777777" w:rsidR="0067669B" w:rsidRPr="00AC23C4" w:rsidRDefault="0067669B" w:rsidP="00AC23C4">
            <w:pPr>
              <w:ind w:right="85"/>
              <w:jc w:val="right"/>
              <w:rPr>
                <w:szCs w:val="19"/>
              </w:rPr>
            </w:pPr>
            <w:r w:rsidRPr="00AC23C4">
              <w:rPr>
                <w:szCs w:val="19"/>
              </w:rPr>
              <w:t>7</w:t>
            </w:r>
          </w:p>
        </w:tc>
        <w:tc>
          <w:tcPr>
            <w:tcW w:w="709" w:type="dxa"/>
            <w:shd w:val="clear" w:color="auto" w:fill="auto"/>
          </w:tcPr>
          <w:p w14:paraId="094F70E4" w14:textId="77777777" w:rsidR="0067669B" w:rsidRPr="00AC23C4" w:rsidRDefault="0067669B" w:rsidP="00AC23C4">
            <w:pPr>
              <w:ind w:right="85"/>
              <w:jc w:val="right"/>
              <w:rPr>
                <w:sz w:val="19"/>
                <w:szCs w:val="19"/>
              </w:rPr>
            </w:pPr>
            <w:r w:rsidRPr="00AC23C4">
              <w:rPr>
                <w:szCs w:val="19"/>
              </w:rPr>
              <w:t>34</w:t>
            </w:r>
          </w:p>
        </w:tc>
      </w:tr>
      <w:tr w:rsidR="00AC23C4" w:rsidRPr="00AC23C4" w14:paraId="65C6D817" w14:textId="77777777" w:rsidTr="00E50FFF">
        <w:tc>
          <w:tcPr>
            <w:tcW w:w="964" w:type="dxa"/>
            <w:shd w:val="clear" w:color="auto" w:fill="auto"/>
          </w:tcPr>
          <w:p w14:paraId="7389EA5F" w14:textId="77777777" w:rsidR="0067669B" w:rsidRPr="00AC23C4" w:rsidRDefault="0067669B" w:rsidP="00672641">
            <w:pPr>
              <w:rPr>
                <w:rStyle w:val="ChItalBold"/>
                <w:szCs w:val="19"/>
              </w:rPr>
            </w:pPr>
            <w:r w:rsidRPr="00AC23C4">
              <w:rPr>
                <w:rStyle w:val="ChItalBold"/>
                <w:szCs w:val="19"/>
              </w:rPr>
              <w:t>alas</w:t>
            </w:r>
          </w:p>
        </w:tc>
        <w:tc>
          <w:tcPr>
            <w:tcW w:w="1474" w:type="dxa"/>
            <w:shd w:val="clear" w:color="auto" w:fill="auto"/>
          </w:tcPr>
          <w:p w14:paraId="0CF121A5" w14:textId="6ED3051B" w:rsidR="0067669B" w:rsidRPr="00AC23C4" w:rsidRDefault="00B7093A" w:rsidP="00AC23C4">
            <w:pPr>
              <w:autoSpaceDE w:val="0"/>
              <w:autoSpaceDN w:val="0"/>
              <w:adjustRightInd w:val="0"/>
              <w:ind w:left="57" w:hanging="57"/>
              <w:rPr>
                <w:szCs w:val="19"/>
              </w:rPr>
            </w:pPr>
            <w:r>
              <w:rPr>
                <w:szCs w:val="19"/>
              </w:rPr>
              <w:t>‘</w:t>
            </w:r>
            <w:r w:rsidR="0067669B" w:rsidRPr="00AC23C4">
              <w:rPr>
                <w:szCs w:val="19"/>
              </w:rPr>
              <w:t>put down as base</w:t>
            </w:r>
            <w:r>
              <w:rPr>
                <w:szCs w:val="19"/>
              </w:rPr>
              <w:t>’</w:t>
            </w:r>
          </w:p>
        </w:tc>
        <w:tc>
          <w:tcPr>
            <w:tcW w:w="1276" w:type="dxa"/>
            <w:shd w:val="clear" w:color="auto" w:fill="auto"/>
          </w:tcPr>
          <w:p w14:paraId="19A47669" w14:textId="77777777" w:rsidR="0067669B" w:rsidRPr="00A675A6" w:rsidRDefault="0067669B" w:rsidP="00672641">
            <w:pPr>
              <w:rPr>
                <w:rStyle w:val="ChItalBold"/>
              </w:rPr>
            </w:pPr>
            <w:r w:rsidRPr="00A675A6">
              <w:rPr>
                <w:rStyle w:val="ChItalBold"/>
              </w:rPr>
              <w:t>alasan</w:t>
            </w:r>
            <w:r>
              <w:rPr>
                <w:rStyle w:val="ChItalBold"/>
              </w:rPr>
              <w:t>g</w:t>
            </w:r>
          </w:p>
        </w:tc>
        <w:tc>
          <w:tcPr>
            <w:tcW w:w="1503" w:type="dxa"/>
            <w:shd w:val="clear" w:color="auto" w:fill="auto"/>
          </w:tcPr>
          <w:p w14:paraId="555F47DA" w14:textId="2501C671" w:rsidR="0067669B" w:rsidRPr="00AC23C4" w:rsidRDefault="00B7093A" w:rsidP="00AC23C4">
            <w:pPr>
              <w:widowControl w:val="0"/>
              <w:autoSpaceDE w:val="0"/>
              <w:autoSpaceDN w:val="0"/>
              <w:adjustRightInd w:val="0"/>
              <w:rPr>
                <w:szCs w:val="19"/>
              </w:rPr>
            </w:pPr>
            <w:r>
              <w:rPr>
                <w:szCs w:val="19"/>
              </w:rPr>
              <w:t>‘</w:t>
            </w:r>
            <w:r w:rsidR="0067669B" w:rsidRPr="00AC23C4">
              <w:rPr>
                <w:szCs w:val="19"/>
              </w:rPr>
              <w:t>reason</w:t>
            </w:r>
            <w:r>
              <w:rPr>
                <w:szCs w:val="19"/>
              </w:rPr>
              <w:t>’</w:t>
            </w:r>
          </w:p>
        </w:tc>
        <w:tc>
          <w:tcPr>
            <w:tcW w:w="765" w:type="dxa"/>
            <w:shd w:val="clear" w:color="auto" w:fill="auto"/>
          </w:tcPr>
          <w:p w14:paraId="43544864" w14:textId="77777777" w:rsidR="0067669B" w:rsidRPr="00AC23C4" w:rsidRDefault="0067669B" w:rsidP="00AC23C4">
            <w:pPr>
              <w:ind w:right="85"/>
              <w:jc w:val="right"/>
              <w:rPr>
                <w:szCs w:val="19"/>
              </w:rPr>
            </w:pPr>
            <w:r w:rsidRPr="00AC23C4">
              <w:rPr>
                <w:szCs w:val="19"/>
              </w:rPr>
              <w:t>6</w:t>
            </w:r>
          </w:p>
        </w:tc>
        <w:tc>
          <w:tcPr>
            <w:tcW w:w="709" w:type="dxa"/>
            <w:shd w:val="clear" w:color="auto" w:fill="auto"/>
          </w:tcPr>
          <w:p w14:paraId="136A0823" w14:textId="77777777" w:rsidR="0067669B" w:rsidRPr="00AC23C4" w:rsidRDefault="0067669B" w:rsidP="00AC23C4">
            <w:pPr>
              <w:ind w:right="85"/>
              <w:jc w:val="right"/>
              <w:rPr>
                <w:sz w:val="19"/>
                <w:szCs w:val="19"/>
              </w:rPr>
            </w:pPr>
            <w:r w:rsidRPr="00AC23C4">
              <w:rPr>
                <w:szCs w:val="19"/>
              </w:rPr>
              <w:t>7</w:t>
            </w:r>
          </w:p>
        </w:tc>
      </w:tr>
      <w:tr w:rsidR="00AC23C4" w:rsidRPr="00AC23C4" w14:paraId="3AA7926A" w14:textId="77777777" w:rsidTr="00E50FFF">
        <w:tc>
          <w:tcPr>
            <w:tcW w:w="964" w:type="dxa"/>
            <w:shd w:val="clear" w:color="auto" w:fill="auto"/>
          </w:tcPr>
          <w:p w14:paraId="185CDF19" w14:textId="77777777" w:rsidR="0067669B" w:rsidRPr="00AC23C4" w:rsidRDefault="0067669B" w:rsidP="00672641">
            <w:pPr>
              <w:rPr>
                <w:rStyle w:val="ChItalBold"/>
                <w:szCs w:val="19"/>
              </w:rPr>
            </w:pPr>
            <w:r w:rsidRPr="00AC23C4">
              <w:rPr>
                <w:rStyle w:val="ChItalBold"/>
                <w:szCs w:val="19"/>
              </w:rPr>
              <w:t>bangung</w:t>
            </w:r>
          </w:p>
        </w:tc>
        <w:tc>
          <w:tcPr>
            <w:tcW w:w="1474" w:type="dxa"/>
            <w:shd w:val="clear" w:color="auto" w:fill="auto"/>
          </w:tcPr>
          <w:p w14:paraId="3DE77569" w14:textId="485E7DF1" w:rsidR="0067669B" w:rsidRPr="00AC23C4" w:rsidRDefault="00B7093A" w:rsidP="00672641">
            <w:pPr>
              <w:rPr>
                <w:szCs w:val="19"/>
              </w:rPr>
            </w:pPr>
            <w:r>
              <w:rPr>
                <w:szCs w:val="19"/>
              </w:rPr>
              <w:t>‘</w:t>
            </w:r>
            <w:r w:rsidR="0067669B" w:rsidRPr="00AC23C4">
              <w:rPr>
                <w:szCs w:val="19"/>
              </w:rPr>
              <w:t>build</w:t>
            </w:r>
            <w:r>
              <w:rPr>
                <w:szCs w:val="19"/>
              </w:rPr>
              <w:t>’</w:t>
            </w:r>
          </w:p>
        </w:tc>
        <w:tc>
          <w:tcPr>
            <w:tcW w:w="1276" w:type="dxa"/>
            <w:shd w:val="clear" w:color="auto" w:fill="auto"/>
          </w:tcPr>
          <w:p w14:paraId="739000E0" w14:textId="77777777" w:rsidR="0067669B" w:rsidRPr="00A675A6" w:rsidRDefault="0067669B" w:rsidP="00672641">
            <w:pPr>
              <w:rPr>
                <w:rStyle w:val="ChItalBold"/>
              </w:rPr>
            </w:pPr>
            <w:r w:rsidRPr="00A675A6">
              <w:rPr>
                <w:rStyle w:val="ChItalBold"/>
              </w:rPr>
              <w:t>bangun</w:t>
            </w:r>
            <w:r>
              <w:rPr>
                <w:rStyle w:val="ChItalBold"/>
              </w:rPr>
              <w:t>g</w:t>
            </w:r>
            <w:r w:rsidRPr="00A675A6">
              <w:rPr>
                <w:rStyle w:val="ChItalBold"/>
              </w:rPr>
              <w:t>an</w:t>
            </w:r>
            <w:r>
              <w:rPr>
                <w:rStyle w:val="ChItalBold"/>
              </w:rPr>
              <w:t>g</w:t>
            </w:r>
          </w:p>
        </w:tc>
        <w:tc>
          <w:tcPr>
            <w:tcW w:w="1503" w:type="dxa"/>
            <w:shd w:val="clear" w:color="auto" w:fill="auto"/>
          </w:tcPr>
          <w:p w14:paraId="767E995E" w14:textId="512BA31F" w:rsidR="0067669B" w:rsidRPr="00AC23C4" w:rsidRDefault="00B7093A" w:rsidP="00AC23C4">
            <w:pPr>
              <w:widowControl w:val="0"/>
              <w:autoSpaceDE w:val="0"/>
              <w:autoSpaceDN w:val="0"/>
              <w:adjustRightInd w:val="0"/>
              <w:rPr>
                <w:szCs w:val="19"/>
              </w:rPr>
            </w:pPr>
            <w:r>
              <w:rPr>
                <w:szCs w:val="19"/>
              </w:rPr>
              <w:t>‘</w:t>
            </w:r>
            <w:r w:rsidR="0067669B" w:rsidRPr="00AC23C4">
              <w:rPr>
                <w:szCs w:val="19"/>
              </w:rPr>
              <w:t>building</w:t>
            </w:r>
            <w:r>
              <w:rPr>
                <w:szCs w:val="19"/>
              </w:rPr>
              <w:t>’</w:t>
            </w:r>
          </w:p>
        </w:tc>
        <w:tc>
          <w:tcPr>
            <w:tcW w:w="765" w:type="dxa"/>
            <w:shd w:val="clear" w:color="auto" w:fill="auto"/>
          </w:tcPr>
          <w:p w14:paraId="71CE9F0F" w14:textId="77777777" w:rsidR="0067669B" w:rsidRPr="00AC23C4" w:rsidRDefault="0067669B" w:rsidP="00AC23C4">
            <w:pPr>
              <w:ind w:right="85"/>
              <w:jc w:val="right"/>
              <w:rPr>
                <w:szCs w:val="19"/>
              </w:rPr>
            </w:pPr>
            <w:r w:rsidRPr="00AC23C4">
              <w:rPr>
                <w:szCs w:val="19"/>
              </w:rPr>
              <w:t>6</w:t>
            </w:r>
          </w:p>
        </w:tc>
        <w:tc>
          <w:tcPr>
            <w:tcW w:w="709" w:type="dxa"/>
            <w:shd w:val="clear" w:color="auto" w:fill="auto"/>
          </w:tcPr>
          <w:p w14:paraId="1EB902A7" w14:textId="77777777" w:rsidR="0067669B" w:rsidRPr="00AC23C4" w:rsidRDefault="0067669B" w:rsidP="00AC23C4">
            <w:pPr>
              <w:ind w:right="85"/>
              <w:jc w:val="right"/>
              <w:rPr>
                <w:sz w:val="19"/>
                <w:szCs w:val="19"/>
              </w:rPr>
            </w:pPr>
            <w:r w:rsidRPr="00AC23C4">
              <w:rPr>
                <w:szCs w:val="19"/>
              </w:rPr>
              <w:t>25</w:t>
            </w:r>
          </w:p>
        </w:tc>
      </w:tr>
      <w:tr w:rsidR="00AC23C4" w:rsidRPr="00AC23C4" w14:paraId="39076E44" w14:textId="77777777" w:rsidTr="00E50FFF">
        <w:tc>
          <w:tcPr>
            <w:tcW w:w="964" w:type="dxa"/>
            <w:shd w:val="clear" w:color="auto" w:fill="auto"/>
          </w:tcPr>
          <w:p w14:paraId="49A8CCDE" w14:textId="77777777" w:rsidR="0067669B" w:rsidRPr="00AC23C4" w:rsidRDefault="0067669B" w:rsidP="00672641">
            <w:pPr>
              <w:rPr>
                <w:rStyle w:val="ChItalBold"/>
                <w:szCs w:val="19"/>
              </w:rPr>
            </w:pPr>
            <w:r w:rsidRPr="00AC23C4">
              <w:rPr>
                <w:rStyle w:val="ChItalBold"/>
                <w:szCs w:val="19"/>
              </w:rPr>
              <w:t>libur</w:t>
            </w:r>
          </w:p>
        </w:tc>
        <w:tc>
          <w:tcPr>
            <w:tcW w:w="1474" w:type="dxa"/>
            <w:shd w:val="clear" w:color="auto" w:fill="auto"/>
          </w:tcPr>
          <w:p w14:paraId="6BC82AC0" w14:textId="41247B4A" w:rsidR="0067669B" w:rsidRPr="00AC23C4" w:rsidRDefault="00B7093A" w:rsidP="00AC23C4">
            <w:pPr>
              <w:autoSpaceDE w:val="0"/>
              <w:autoSpaceDN w:val="0"/>
              <w:adjustRightInd w:val="0"/>
              <w:rPr>
                <w:szCs w:val="19"/>
              </w:rPr>
            </w:pPr>
            <w:r>
              <w:rPr>
                <w:szCs w:val="19"/>
              </w:rPr>
              <w:t>‘</w:t>
            </w:r>
            <w:r w:rsidR="0067669B" w:rsidRPr="00AC23C4">
              <w:rPr>
                <w:szCs w:val="19"/>
              </w:rPr>
              <w:t>have vacation</w:t>
            </w:r>
            <w:r>
              <w:rPr>
                <w:szCs w:val="19"/>
              </w:rPr>
              <w:t>’</w:t>
            </w:r>
          </w:p>
        </w:tc>
        <w:tc>
          <w:tcPr>
            <w:tcW w:w="1276" w:type="dxa"/>
            <w:shd w:val="clear" w:color="auto" w:fill="auto"/>
          </w:tcPr>
          <w:p w14:paraId="791CFA3D" w14:textId="77777777" w:rsidR="0067669B" w:rsidRPr="00A675A6" w:rsidRDefault="0067669B" w:rsidP="00672641">
            <w:pPr>
              <w:rPr>
                <w:rStyle w:val="ChItalBold"/>
              </w:rPr>
            </w:pPr>
            <w:r w:rsidRPr="00A675A6">
              <w:rPr>
                <w:rStyle w:val="ChItalBold"/>
              </w:rPr>
              <w:t>liburan</w:t>
            </w:r>
            <w:r>
              <w:rPr>
                <w:rStyle w:val="ChItalBold"/>
              </w:rPr>
              <w:t>g</w:t>
            </w:r>
          </w:p>
        </w:tc>
        <w:tc>
          <w:tcPr>
            <w:tcW w:w="1503" w:type="dxa"/>
            <w:shd w:val="clear" w:color="auto" w:fill="auto"/>
          </w:tcPr>
          <w:p w14:paraId="67B8E4FA" w14:textId="2743773B" w:rsidR="0067669B" w:rsidRPr="00AC23C4" w:rsidRDefault="00B7093A" w:rsidP="00AC23C4">
            <w:pPr>
              <w:widowControl w:val="0"/>
              <w:autoSpaceDE w:val="0"/>
              <w:autoSpaceDN w:val="0"/>
              <w:adjustRightInd w:val="0"/>
              <w:rPr>
                <w:szCs w:val="19"/>
              </w:rPr>
            </w:pPr>
            <w:r>
              <w:rPr>
                <w:szCs w:val="19"/>
              </w:rPr>
              <w:t>‘</w:t>
            </w:r>
            <w:r w:rsidR="0067669B" w:rsidRPr="00AC23C4">
              <w:rPr>
                <w:szCs w:val="19"/>
              </w:rPr>
              <w:t>vacation</w:t>
            </w:r>
            <w:r>
              <w:rPr>
                <w:szCs w:val="19"/>
              </w:rPr>
              <w:t>’</w:t>
            </w:r>
          </w:p>
        </w:tc>
        <w:tc>
          <w:tcPr>
            <w:tcW w:w="765" w:type="dxa"/>
            <w:shd w:val="clear" w:color="auto" w:fill="auto"/>
          </w:tcPr>
          <w:p w14:paraId="3B353D89" w14:textId="77777777" w:rsidR="0067669B" w:rsidRPr="00AC23C4" w:rsidRDefault="0067669B" w:rsidP="00AC23C4">
            <w:pPr>
              <w:ind w:right="85"/>
              <w:jc w:val="right"/>
              <w:rPr>
                <w:szCs w:val="19"/>
              </w:rPr>
            </w:pPr>
            <w:r w:rsidRPr="00AC23C4">
              <w:rPr>
                <w:szCs w:val="19"/>
              </w:rPr>
              <w:t>6</w:t>
            </w:r>
          </w:p>
        </w:tc>
        <w:tc>
          <w:tcPr>
            <w:tcW w:w="709" w:type="dxa"/>
            <w:shd w:val="clear" w:color="auto" w:fill="auto"/>
          </w:tcPr>
          <w:p w14:paraId="04868E22" w14:textId="77777777" w:rsidR="0067669B" w:rsidRPr="00AC23C4" w:rsidRDefault="0067669B" w:rsidP="00AC23C4">
            <w:pPr>
              <w:ind w:right="85"/>
              <w:jc w:val="right"/>
              <w:rPr>
                <w:sz w:val="19"/>
                <w:szCs w:val="19"/>
              </w:rPr>
            </w:pPr>
            <w:r w:rsidRPr="00AC23C4">
              <w:rPr>
                <w:szCs w:val="19"/>
              </w:rPr>
              <w:t>10</w:t>
            </w:r>
          </w:p>
        </w:tc>
      </w:tr>
      <w:tr w:rsidR="00AC23C4" w:rsidRPr="00AC23C4" w14:paraId="3C164C0E" w14:textId="77777777" w:rsidTr="00E50FFF">
        <w:tc>
          <w:tcPr>
            <w:tcW w:w="964" w:type="dxa"/>
            <w:shd w:val="clear" w:color="auto" w:fill="auto"/>
          </w:tcPr>
          <w:p w14:paraId="6D1DFE38" w14:textId="77777777" w:rsidR="0067669B" w:rsidRPr="00AC23C4" w:rsidRDefault="0067669B" w:rsidP="00672641">
            <w:pPr>
              <w:rPr>
                <w:rStyle w:val="ChItalBold"/>
                <w:szCs w:val="19"/>
              </w:rPr>
            </w:pPr>
            <w:r w:rsidRPr="00AC23C4">
              <w:rPr>
                <w:rStyle w:val="ChItalBold"/>
                <w:szCs w:val="19"/>
              </w:rPr>
              <w:t>campur</w:t>
            </w:r>
          </w:p>
        </w:tc>
        <w:tc>
          <w:tcPr>
            <w:tcW w:w="1474" w:type="dxa"/>
            <w:shd w:val="clear" w:color="auto" w:fill="auto"/>
          </w:tcPr>
          <w:p w14:paraId="32AE8A2E" w14:textId="4D6E2AE2" w:rsidR="0067669B" w:rsidRPr="00AC23C4" w:rsidRDefault="00B7093A" w:rsidP="00672641">
            <w:pPr>
              <w:rPr>
                <w:szCs w:val="19"/>
              </w:rPr>
            </w:pPr>
            <w:r>
              <w:rPr>
                <w:szCs w:val="19"/>
              </w:rPr>
              <w:t>‘</w:t>
            </w:r>
            <w:r w:rsidR="0067669B" w:rsidRPr="00AC23C4">
              <w:rPr>
                <w:szCs w:val="19"/>
              </w:rPr>
              <w:t>mix</w:t>
            </w:r>
            <w:r>
              <w:rPr>
                <w:szCs w:val="19"/>
              </w:rPr>
              <w:t>’</w:t>
            </w:r>
          </w:p>
        </w:tc>
        <w:tc>
          <w:tcPr>
            <w:tcW w:w="1276" w:type="dxa"/>
            <w:shd w:val="clear" w:color="auto" w:fill="auto"/>
          </w:tcPr>
          <w:p w14:paraId="6CF7C679" w14:textId="77777777" w:rsidR="0067669B" w:rsidRPr="00A675A6" w:rsidRDefault="0067669B" w:rsidP="00672641">
            <w:pPr>
              <w:rPr>
                <w:rStyle w:val="ChItalBold"/>
              </w:rPr>
            </w:pPr>
            <w:r w:rsidRPr="00A675A6">
              <w:rPr>
                <w:rStyle w:val="ChItalBold"/>
              </w:rPr>
              <w:t>campuran</w:t>
            </w:r>
            <w:r>
              <w:rPr>
                <w:rStyle w:val="ChItalBold"/>
              </w:rPr>
              <w:t>g</w:t>
            </w:r>
          </w:p>
        </w:tc>
        <w:tc>
          <w:tcPr>
            <w:tcW w:w="1503" w:type="dxa"/>
            <w:shd w:val="clear" w:color="auto" w:fill="auto"/>
          </w:tcPr>
          <w:p w14:paraId="7885FFE6" w14:textId="0DD8BCD5" w:rsidR="0067669B" w:rsidRPr="00AC23C4" w:rsidRDefault="00B7093A" w:rsidP="00AC23C4">
            <w:pPr>
              <w:widowControl w:val="0"/>
              <w:autoSpaceDE w:val="0"/>
              <w:autoSpaceDN w:val="0"/>
              <w:adjustRightInd w:val="0"/>
              <w:rPr>
                <w:szCs w:val="19"/>
              </w:rPr>
            </w:pPr>
            <w:r>
              <w:rPr>
                <w:szCs w:val="19"/>
              </w:rPr>
              <w:t>‘</w:t>
            </w:r>
            <w:r w:rsidR="0067669B" w:rsidRPr="00AC23C4">
              <w:rPr>
                <w:szCs w:val="19"/>
              </w:rPr>
              <w:t>mixture</w:t>
            </w:r>
            <w:r>
              <w:rPr>
                <w:szCs w:val="19"/>
              </w:rPr>
              <w:t>’</w:t>
            </w:r>
          </w:p>
        </w:tc>
        <w:tc>
          <w:tcPr>
            <w:tcW w:w="765" w:type="dxa"/>
            <w:shd w:val="clear" w:color="auto" w:fill="auto"/>
          </w:tcPr>
          <w:p w14:paraId="47B702C8" w14:textId="77777777" w:rsidR="0067669B" w:rsidRPr="00AC23C4" w:rsidRDefault="0067669B" w:rsidP="00AC23C4">
            <w:pPr>
              <w:ind w:right="85"/>
              <w:jc w:val="right"/>
              <w:rPr>
                <w:szCs w:val="19"/>
              </w:rPr>
            </w:pPr>
            <w:r w:rsidRPr="00AC23C4">
              <w:rPr>
                <w:szCs w:val="19"/>
              </w:rPr>
              <w:t>5</w:t>
            </w:r>
          </w:p>
        </w:tc>
        <w:tc>
          <w:tcPr>
            <w:tcW w:w="709" w:type="dxa"/>
            <w:shd w:val="clear" w:color="auto" w:fill="auto"/>
          </w:tcPr>
          <w:p w14:paraId="52F27F9B" w14:textId="77777777" w:rsidR="0067669B" w:rsidRPr="00AC23C4" w:rsidRDefault="0067669B" w:rsidP="00AC23C4">
            <w:pPr>
              <w:ind w:right="85"/>
              <w:jc w:val="right"/>
              <w:rPr>
                <w:sz w:val="19"/>
                <w:szCs w:val="19"/>
              </w:rPr>
            </w:pPr>
            <w:r w:rsidRPr="00AC23C4">
              <w:rPr>
                <w:szCs w:val="19"/>
              </w:rPr>
              <w:t>5</w:t>
            </w:r>
          </w:p>
        </w:tc>
      </w:tr>
      <w:tr w:rsidR="00AC23C4" w:rsidRPr="00AC23C4" w14:paraId="1D293346" w14:textId="77777777" w:rsidTr="00E50FFF">
        <w:tc>
          <w:tcPr>
            <w:tcW w:w="964" w:type="dxa"/>
            <w:shd w:val="clear" w:color="auto" w:fill="auto"/>
          </w:tcPr>
          <w:p w14:paraId="3E707A65" w14:textId="77777777" w:rsidR="0067669B" w:rsidRPr="00AC23C4" w:rsidRDefault="0067669B" w:rsidP="00672641">
            <w:pPr>
              <w:rPr>
                <w:rStyle w:val="ChItalBold"/>
                <w:szCs w:val="19"/>
              </w:rPr>
            </w:pPr>
            <w:r w:rsidRPr="00AC23C4">
              <w:rPr>
                <w:rStyle w:val="ChItalBold"/>
                <w:szCs w:val="19"/>
              </w:rPr>
              <w:t>jalang</w:t>
            </w:r>
          </w:p>
        </w:tc>
        <w:tc>
          <w:tcPr>
            <w:tcW w:w="1474" w:type="dxa"/>
            <w:shd w:val="clear" w:color="auto" w:fill="auto"/>
          </w:tcPr>
          <w:p w14:paraId="7C144F34" w14:textId="53DB6841" w:rsidR="0067669B" w:rsidRPr="00AC23C4" w:rsidRDefault="00B7093A" w:rsidP="00672641">
            <w:pPr>
              <w:rPr>
                <w:szCs w:val="19"/>
              </w:rPr>
            </w:pPr>
            <w:r>
              <w:rPr>
                <w:szCs w:val="19"/>
              </w:rPr>
              <w:t>‘</w:t>
            </w:r>
            <w:r w:rsidR="0067669B" w:rsidRPr="00AC23C4">
              <w:rPr>
                <w:szCs w:val="19"/>
              </w:rPr>
              <w:t>walk</w:t>
            </w:r>
            <w:r>
              <w:rPr>
                <w:szCs w:val="19"/>
              </w:rPr>
              <w:t>’</w:t>
            </w:r>
          </w:p>
        </w:tc>
        <w:tc>
          <w:tcPr>
            <w:tcW w:w="1276" w:type="dxa"/>
            <w:shd w:val="clear" w:color="auto" w:fill="auto"/>
          </w:tcPr>
          <w:p w14:paraId="322F67EA" w14:textId="77777777" w:rsidR="0067669B" w:rsidRPr="00A675A6" w:rsidRDefault="0067669B" w:rsidP="00672641">
            <w:pPr>
              <w:rPr>
                <w:rStyle w:val="ChItalBold"/>
              </w:rPr>
            </w:pPr>
            <w:r w:rsidRPr="00A675A6">
              <w:rPr>
                <w:rStyle w:val="ChItalBold"/>
              </w:rPr>
              <w:t>jalan</w:t>
            </w:r>
            <w:r>
              <w:rPr>
                <w:rStyle w:val="ChItalBold"/>
              </w:rPr>
              <w:t>g</w:t>
            </w:r>
            <w:r w:rsidRPr="00A675A6">
              <w:rPr>
                <w:rStyle w:val="ChItalBold"/>
              </w:rPr>
              <w:t>an</w:t>
            </w:r>
            <w:r>
              <w:rPr>
                <w:rStyle w:val="ChItalBold"/>
              </w:rPr>
              <w:t>g</w:t>
            </w:r>
          </w:p>
        </w:tc>
        <w:tc>
          <w:tcPr>
            <w:tcW w:w="1503" w:type="dxa"/>
            <w:shd w:val="clear" w:color="auto" w:fill="auto"/>
          </w:tcPr>
          <w:p w14:paraId="5FB256BF" w14:textId="718F9EFC" w:rsidR="0067669B" w:rsidRPr="00AC23C4" w:rsidRDefault="00B7093A" w:rsidP="00AC23C4">
            <w:pPr>
              <w:widowControl w:val="0"/>
              <w:autoSpaceDE w:val="0"/>
              <w:autoSpaceDN w:val="0"/>
              <w:adjustRightInd w:val="0"/>
              <w:rPr>
                <w:szCs w:val="19"/>
              </w:rPr>
            </w:pPr>
            <w:r>
              <w:rPr>
                <w:szCs w:val="19"/>
              </w:rPr>
              <w:t>‘</w:t>
            </w:r>
            <w:r w:rsidR="0067669B" w:rsidRPr="00AC23C4">
              <w:rPr>
                <w:szCs w:val="19"/>
              </w:rPr>
              <w:t>route</w:t>
            </w:r>
            <w:r>
              <w:rPr>
                <w:szCs w:val="19"/>
              </w:rPr>
              <w:t>’</w:t>
            </w:r>
          </w:p>
        </w:tc>
        <w:tc>
          <w:tcPr>
            <w:tcW w:w="765" w:type="dxa"/>
            <w:shd w:val="clear" w:color="auto" w:fill="auto"/>
          </w:tcPr>
          <w:p w14:paraId="57B6B5F3" w14:textId="77777777" w:rsidR="0067669B" w:rsidRPr="00AC23C4" w:rsidRDefault="0067669B" w:rsidP="00AC23C4">
            <w:pPr>
              <w:ind w:right="85"/>
              <w:jc w:val="right"/>
              <w:rPr>
                <w:szCs w:val="19"/>
              </w:rPr>
            </w:pPr>
            <w:r w:rsidRPr="00AC23C4">
              <w:rPr>
                <w:szCs w:val="19"/>
              </w:rPr>
              <w:t>5</w:t>
            </w:r>
          </w:p>
        </w:tc>
        <w:tc>
          <w:tcPr>
            <w:tcW w:w="709" w:type="dxa"/>
            <w:shd w:val="clear" w:color="auto" w:fill="auto"/>
          </w:tcPr>
          <w:p w14:paraId="176F1FF2" w14:textId="77777777" w:rsidR="0067669B" w:rsidRPr="00AC23C4" w:rsidRDefault="0067669B" w:rsidP="00AC23C4">
            <w:pPr>
              <w:ind w:right="85"/>
              <w:jc w:val="right"/>
              <w:rPr>
                <w:sz w:val="19"/>
                <w:szCs w:val="19"/>
              </w:rPr>
            </w:pPr>
            <w:r w:rsidRPr="00AC23C4">
              <w:rPr>
                <w:szCs w:val="19"/>
              </w:rPr>
              <w:t>485</w:t>
            </w:r>
          </w:p>
        </w:tc>
      </w:tr>
      <w:tr w:rsidR="00AC23C4" w:rsidRPr="00AC23C4" w14:paraId="528887C9" w14:textId="77777777" w:rsidTr="00E50FFF">
        <w:tc>
          <w:tcPr>
            <w:tcW w:w="964" w:type="dxa"/>
            <w:shd w:val="clear" w:color="auto" w:fill="auto"/>
          </w:tcPr>
          <w:p w14:paraId="50A0CC49" w14:textId="77777777" w:rsidR="0067669B" w:rsidRPr="00AC23C4" w:rsidRDefault="0067669B" w:rsidP="00672641">
            <w:pPr>
              <w:rPr>
                <w:rStyle w:val="ChItalBold"/>
                <w:szCs w:val="19"/>
              </w:rPr>
            </w:pPr>
            <w:r w:rsidRPr="00AC23C4">
              <w:rPr>
                <w:rStyle w:val="ChItalBold"/>
                <w:szCs w:val="19"/>
              </w:rPr>
              <w:t>lapor</w:t>
            </w:r>
          </w:p>
        </w:tc>
        <w:tc>
          <w:tcPr>
            <w:tcW w:w="1474" w:type="dxa"/>
            <w:shd w:val="clear" w:color="auto" w:fill="auto"/>
          </w:tcPr>
          <w:p w14:paraId="43C9EDC7" w14:textId="6C0D355A" w:rsidR="0067669B" w:rsidRPr="00AC23C4" w:rsidRDefault="00B7093A" w:rsidP="00672641">
            <w:pPr>
              <w:rPr>
                <w:szCs w:val="19"/>
              </w:rPr>
            </w:pPr>
            <w:r>
              <w:rPr>
                <w:szCs w:val="19"/>
              </w:rPr>
              <w:t>‘</w:t>
            </w:r>
            <w:r w:rsidR="0067669B" w:rsidRPr="00AC23C4">
              <w:rPr>
                <w:szCs w:val="19"/>
              </w:rPr>
              <w:t>report</w:t>
            </w:r>
            <w:r>
              <w:rPr>
                <w:szCs w:val="19"/>
              </w:rPr>
              <w:t>’</w:t>
            </w:r>
          </w:p>
        </w:tc>
        <w:tc>
          <w:tcPr>
            <w:tcW w:w="1276" w:type="dxa"/>
            <w:shd w:val="clear" w:color="auto" w:fill="auto"/>
          </w:tcPr>
          <w:p w14:paraId="34B3BC4B" w14:textId="77777777" w:rsidR="0067669B" w:rsidRPr="00A675A6" w:rsidRDefault="0067669B" w:rsidP="00672641">
            <w:pPr>
              <w:rPr>
                <w:rStyle w:val="ChItalBold"/>
              </w:rPr>
            </w:pPr>
            <w:r w:rsidRPr="00A675A6">
              <w:rPr>
                <w:rStyle w:val="ChItalBold"/>
              </w:rPr>
              <w:t>laporan</w:t>
            </w:r>
            <w:r>
              <w:rPr>
                <w:rStyle w:val="ChItalBold"/>
              </w:rPr>
              <w:t>g</w:t>
            </w:r>
          </w:p>
        </w:tc>
        <w:tc>
          <w:tcPr>
            <w:tcW w:w="1503" w:type="dxa"/>
            <w:shd w:val="clear" w:color="auto" w:fill="auto"/>
          </w:tcPr>
          <w:p w14:paraId="6E4B4A48" w14:textId="0DA172EC" w:rsidR="0067669B" w:rsidRPr="00AC23C4" w:rsidRDefault="00B7093A" w:rsidP="00AC23C4">
            <w:pPr>
              <w:widowControl w:val="0"/>
              <w:autoSpaceDE w:val="0"/>
              <w:autoSpaceDN w:val="0"/>
              <w:adjustRightInd w:val="0"/>
              <w:rPr>
                <w:szCs w:val="19"/>
              </w:rPr>
            </w:pPr>
            <w:r>
              <w:rPr>
                <w:szCs w:val="19"/>
              </w:rPr>
              <w:t>‘</w:t>
            </w:r>
            <w:r w:rsidR="0067669B" w:rsidRPr="00AC23C4">
              <w:rPr>
                <w:szCs w:val="19"/>
              </w:rPr>
              <w:t>report</w:t>
            </w:r>
            <w:r>
              <w:rPr>
                <w:szCs w:val="19"/>
              </w:rPr>
              <w:t>’</w:t>
            </w:r>
          </w:p>
        </w:tc>
        <w:tc>
          <w:tcPr>
            <w:tcW w:w="765" w:type="dxa"/>
            <w:shd w:val="clear" w:color="auto" w:fill="auto"/>
          </w:tcPr>
          <w:p w14:paraId="596D9F78" w14:textId="77777777" w:rsidR="0067669B" w:rsidRPr="00AC23C4" w:rsidRDefault="0067669B" w:rsidP="00AC23C4">
            <w:pPr>
              <w:ind w:right="85"/>
              <w:jc w:val="right"/>
              <w:rPr>
                <w:szCs w:val="19"/>
              </w:rPr>
            </w:pPr>
            <w:r w:rsidRPr="00AC23C4">
              <w:rPr>
                <w:szCs w:val="19"/>
              </w:rPr>
              <w:t>5</w:t>
            </w:r>
          </w:p>
        </w:tc>
        <w:tc>
          <w:tcPr>
            <w:tcW w:w="709" w:type="dxa"/>
            <w:shd w:val="clear" w:color="auto" w:fill="auto"/>
          </w:tcPr>
          <w:p w14:paraId="5D8BAD69" w14:textId="77777777" w:rsidR="0067669B" w:rsidRPr="00AC23C4" w:rsidRDefault="0067669B" w:rsidP="00AC23C4">
            <w:pPr>
              <w:ind w:right="85"/>
              <w:jc w:val="right"/>
              <w:rPr>
                <w:sz w:val="19"/>
                <w:szCs w:val="19"/>
              </w:rPr>
            </w:pPr>
            <w:r w:rsidRPr="00AC23C4">
              <w:rPr>
                <w:szCs w:val="19"/>
              </w:rPr>
              <w:t>14</w:t>
            </w:r>
          </w:p>
        </w:tc>
      </w:tr>
      <w:tr w:rsidR="00AC23C4" w:rsidRPr="00AC23C4" w14:paraId="20A88193" w14:textId="77777777" w:rsidTr="00E50FFF">
        <w:tc>
          <w:tcPr>
            <w:tcW w:w="964" w:type="dxa"/>
            <w:shd w:val="clear" w:color="auto" w:fill="auto"/>
          </w:tcPr>
          <w:p w14:paraId="5ACE0069" w14:textId="77777777" w:rsidR="0067669B" w:rsidRPr="00AC23C4" w:rsidRDefault="0067669B" w:rsidP="00672641">
            <w:pPr>
              <w:pStyle w:val="TableCell0-2Break"/>
              <w:rPr>
                <w:rStyle w:val="ChItalBold"/>
                <w:szCs w:val="19"/>
              </w:rPr>
            </w:pPr>
            <w:r w:rsidRPr="00AC23C4">
              <w:rPr>
                <w:rStyle w:val="ChItalBold"/>
                <w:szCs w:val="19"/>
              </w:rPr>
              <w:t>tulis</w:t>
            </w:r>
          </w:p>
        </w:tc>
        <w:tc>
          <w:tcPr>
            <w:tcW w:w="1474" w:type="dxa"/>
            <w:shd w:val="clear" w:color="auto" w:fill="auto"/>
          </w:tcPr>
          <w:p w14:paraId="2BF2A68B" w14:textId="323ACF95" w:rsidR="0067669B" w:rsidRPr="00AC23C4" w:rsidRDefault="00B7093A" w:rsidP="00672641">
            <w:pPr>
              <w:pStyle w:val="TableCell0-2Break"/>
              <w:rPr>
                <w:szCs w:val="19"/>
              </w:rPr>
            </w:pPr>
            <w:r>
              <w:rPr>
                <w:szCs w:val="19"/>
              </w:rPr>
              <w:t>‘</w:t>
            </w:r>
            <w:r w:rsidR="0067669B" w:rsidRPr="00AC23C4">
              <w:rPr>
                <w:szCs w:val="19"/>
              </w:rPr>
              <w:t>write</w:t>
            </w:r>
            <w:r>
              <w:rPr>
                <w:szCs w:val="19"/>
              </w:rPr>
              <w:t>’</w:t>
            </w:r>
          </w:p>
        </w:tc>
        <w:tc>
          <w:tcPr>
            <w:tcW w:w="1276" w:type="dxa"/>
            <w:shd w:val="clear" w:color="auto" w:fill="auto"/>
          </w:tcPr>
          <w:p w14:paraId="16EBF9A4" w14:textId="77777777" w:rsidR="0067669B" w:rsidRPr="00A675A6" w:rsidRDefault="0067669B" w:rsidP="00672641">
            <w:pPr>
              <w:pStyle w:val="TableCell0-2Break"/>
              <w:rPr>
                <w:rStyle w:val="ChItalBold"/>
              </w:rPr>
            </w:pPr>
            <w:r w:rsidRPr="00A675A6">
              <w:rPr>
                <w:rStyle w:val="ChItalBold"/>
              </w:rPr>
              <w:t>tulisan</w:t>
            </w:r>
            <w:r>
              <w:rPr>
                <w:rStyle w:val="ChItalBold"/>
              </w:rPr>
              <w:t>g</w:t>
            </w:r>
          </w:p>
        </w:tc>
        <w:tc>
          <w:tcPr>
            <w:tcW w:w="1503" w:type="dxa"/>
            <w:shd w:val="clear" w:color="auto" w:fill="auto"/>
          </w:tcPr>
          <w:p w14:paraId="75D4C591" w14:textId="10DA139A" w:rsidR="0067669B" w:rsidRPr="00AC23C4" w:rsidRDefault="00B7093A" w:rsidP="00672641">
            <w:pPr>
              <w:pStyle w:val="TableCell0-2Break"/>
              <w:rPr>
                <w:szCs w:val="19"/>
              </w:rPr>
            </w:pPr>
            <w:r>
              <w:rPr>
                <w:szCs w:val="19"/>
              </w:rPr>
              <w:t>‘</w:t>
            </w:r>
            <w:r w:rsidR="0067669B" w:rsidRPr="00AC23C4">
              <w:rPr>
                <w:szCs w:val="19"/>
              </w:rPr>
              <w:t>writing</w:t>
            </w:r>
            <w:r>
              <w:rPr>
                <w:szCs w:val="19"/>
              </w:rPr>
              <w:t>’</w:t>
            </w:r>
          </w:p>
        </w:tc>
        <w:tc>
          <w:tcPr>
            <w:tcW w:w="765" w:type="dxa"/>
            <w:shd w:val="clear" w:color="auto" w:fill="auto"/>
          </w:tcPr>
          <w:p w14:paraId="7EAC4654" w14:textId="77777777" w:rsidR="0067669B" w:rsidRPr="00AC23C4" w:rsidRDefault="0067669B" w:rsidP="00AC23C4">
            <w:pPr>
              <w:pStyle w:val="TableCell0-2Break"/>
              <w:ind w:right="85"/>
              <w:jc w:val="right"/>
              <w:rPr>
                <w:szCs w:val="19"/>
              </w:rPr>
            </w:pPr>
            <w:r w:rsidRPr="00AC23C4">
              <w:rPr>
                <w:szCs w:val="19"/>
              </w:rPr>
              <w:t>5</w:t>
            </w:r>
          </w:p>
        </w:tc>
        <w:tc>
          <w:tcPr>
            <w:tcW w:w="709" w:type="dxa"/>
            <w:shd w:val="clear" w:color="auto" w:fill="auto"/>
          </w:tcPr>
          <w:p w14:paraId="3213120E" w14:textId="77777777" w:rsidR="0067669B" w:rsidRPr="00AC23C4" w:rsidRDefault="0067669B" w:rsidP="00AC23C4">
            <w:pPr>
              <w:pStyle w:val="TableCell0-2Break"/>
              <w:ind w:right="85"/>
              <w:jc w:val="right"/>
              <w:rPr>
                <w:sz w:val="19"/>
                <w:szCs w:val="19"/>
              </w:rPr>
            </w:pPr>
            <w:r w:rsidRPr="00AC23C4">
              <w:rPr>
                <w:szCs w:val="19"/>
              </w:rPr>
              <w:t>12</w:t>
            </w:r>
          </w:p>
        </w:tc>
      </w:tr>
    </w:tbl>
    <w:p w14:paraId="7B7F99BF" w14:textId="22116813" w:rsidR="00672641" w:rsidRDefault="00672641" w:rsidP="00672641">
      <w:pPr>
        <w:pStyle w:val="Body0000after05before"/>
      </w:pPr>
      <w:r>
        <w:t xml:space="preserve">Affixing verbal bases with </w:t>
      </w:r>
      <w:r w:rsidR="00D53C3D" w:rsidRPr="00987776">
        <w:rPr>
          <w:rStyle w:val="ChItalBold"/>
        </w:rPr>
        <w:t>­ang</w:t>
      </w:r>
      <w:r w:rsidRPr="00391EB2">
        <w:t xml:space="preserve"> </w:t>
      </w:r>
      <w:r>
        <w:t xml:space="preserve">typically </w:t>
      </w:r>
      <w:r w:rsidRPr="0090507A">
        <w:t xml:space="preserve">derives </w:t>
      </w:r>
      <w:r>
        <w:t>nouns</w:t>
      </w:r>
      <w:r w:rsidRPr="0090507A">
        <w:t xml:space="preserve"> </w:t>
      </w:r>
      <w:r>
        <w:t>that denote the object of the action specified by the verbal base</w:t>
      </w:r>
      <w:r>
        <w:rPr>
          <w:szCs w:val="19"/>
        </w:rPr>
        <w:t xml:space="preserve">. The suffixed nouns include patients such as </w:t>
      </w:r>
      <w:r w:rsidRPr="0090507A">
        <w:rPr>
          <w:rStyle w:val="ChItalBold"/>
          <w:szCs w:val="19"/>
        </w:rPr>
        <w:t>makan</w:t>
      </w:r>
      <w:r w:rsidR="00D53C3D">
        <w:rPr>
          <w:rStyle w:val="ChItalBold"/>
          <w:szCs w:val="19"/>
        </w:rPr>
        <w:t>g</w:t>
      </w:r>
      <w:r w:rsidRPr="0090507A">
        <w:rPr>
          <w:rStyle w:val="ChItalBold"/>
          <w:szCs w:val="19"/>
        </w:rPr>
        <w:t>an</w:t>
      </w:r>
      <w:r w:rsidR="00D53C3D">
        <w:rPr>
          <w:rStyle w:val="ChItalBold"/>
          <w:szCs w:val="19"/>
        </w:rPr>
        <w:t>g</w:t>
      </w:r>
      <w:r w:rsidRPr="0090507A">
        <w:t xml:space="preserve"> </w:t>
      </w:r>
      <w:r w:rsidR="00B7093A">
        <w:t>‘</w:t>
      </w:r>
      <w:r>
        <w:t xml:space="preserve">that which </w:t>
      </w:r>
      <w:r w:rsidRPr="0090507A">
        <w:t>is eaten</w:t>
      </w:r>
      <w:r w:rsidR="00B7093A">
        <w:t>’</w:t>
      </w:r>
      <w:r w:rsidRPr="0090507A">
        <w:t xml:space="preserve"> or </w:t>
      </w:r>
      <w:r w:rsidR="00B7093A">
        <w:t>‘</w:t>
      </w:r>
      <w:r w:rsidRPr="0090507A">
        <w:t>food</w:t>
      </w:r>
      <w:r w:rsidR="00B7093A">
        <w:t>’</w:t>
      </w:r>
      <w:r>
        <w:t xml:space="preserve">, or results such as </w:t>
      </w:r>
      <w:r w:rsidRPr="00677105">
        <w:rPr>
          <w:rStyle w:val="ChItalBold"/>
        </w:rPr>
        <w:t>bagian</w:t>
      </w:r>
      <w:r w:rsidR="00D53C3D">
        <w:rPr>
          <w:rStyle w:val="ChItalBold"/>
        </w:rPr>
        <w:t>g</w:t>
      </w:r>
      <w:r>
        <w:t xml:space="preserve"> </w:t>
      </w:r>
      <w:r w:rsidR="00B7093A">
        <w:t>‘</w:t>
      </w:r>
      <w:r>
        <w:t>that which is divided</w:t>
      </w:r>
      <w:r w:rsidR="00B7093A">
        <w:t>’</w:t>
      </w:r>
      <w:r>
        <w:t xml:space="preserve"> or </w:t>
      </w:r>
      <w:r w:rsidR="00B7093A">
        <w:t>‘</w:t>
      </w:r>
      <w:r>
        <w:t>part</w:t>
      </w:r>
      <w:r w:rsidR="00B7093A">
        <w:t>’</w:t>
      </w:r>
      <w:r>
        <w:t xml:space="preserve">. </w:t>
      </w:r>
      <w:r w:rsidR="00B7093A">
        <w:rPr>
          <w:szCs w:val="20"/>
          <w:lang w:eastAsia="en-US"/>
        </w:rPr>
        <w:t>“</w:t>
      </w:r>
      <w:r>
        <w:rPr>
          <w:szCs w:val="20"/>
          <w:lang w:eastAsia="en-US"/>
        </w:rPr>
        <w:t>Objective nominalization</w:t>
      </w:r>
      <w:r w:rsidR="00B7093A">
        <w:rPr>
          <w:szCs w:val="20"/>
          <w:lang w:eastAsia="en-US"/>
        </w:rPr>
        <w:t>”</w:t>
      </w:r>
      <w:r>
        <w:rPr>
          <w:szCs w:val="20"/>
          <w:lang w:eastAsia="en-US"/>
        </w:rPr>
        <w:t xml:space="preserve"> that derives </w:t>
      </w:r>
      <w:r w:rsidR="00B7093A">
        <w:rPr>
          <w:szCs w:val="20"/>
          <w:lang w:eastAsia="en-US"/>
        </w:rPr>
        <w:t>“</w:t>
      </w:r>
      <w:r>
        <w:rPr>
          <w:szCs w:val="20"/>
          <w:lang w:eastAsia="en-US"/>
        </w:rPr>
        <w:t xml:space="preserve">nouns </w:t>
      </w:r>
      <w:r w:rsidRPr="008E2722">
        <w:t xml:space="preserve">designating the result, or the typical or </w:t>
      </w:r>
      <w:r w:rsidR="00B7093A">
        <w:t>‘</w:t>
      </w:r>
      <w:r w:rsidRPr="008E2722">
        <w:t>cognate</w:t>
      </w:r>
      <w:r w:rsidR="00B7093A">
        <w:t>’</w:t>
      </w:r>
      <w:r w:rsidRPr="008E2722">
        <w:t xml:space="preserve"> object of an action</w:t>
      </w:r>
      <w:r w:rsidR="00B7093A">
        <w:t>”</w:t>
      </w:r>
      <w:r w:rsidRPr="008E2722">
        <w:t xml:space="preserve"> has a</w:t>
      </w:r>
      <w:r>
        <w:t xml:space="preserve">lso been observed for other languages </w:t>
      </w:r>
      <w:r w:rsidR="00BA6215">
        <w:rPr>
          <w:rStyle w:val="Citation"/>
        </w:rPr>
        <w:fldChar w:fldCharType="begin"/>
      </w:r>
      <w:r w:rsidR="0092451D">
        <w:rPr>
          <w:rStyle w:val="Citation"/>
        </w:rPr>
        <w:instrText>ADDIN CITAVI.PLACEHOLDER 4b724736-4045-4368-9cc4-29262271f06b 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NTgwMzQ1ZmItMWQ2Zi00NDQ0LWE0OGUtZDg1MTZjNGRmOGE3PC9JZD48SXNibj4wNTIxNjc1Mjg2LCA5NzgwNTIxNjc1Mjg0LCAwNTIxNTgxNTgzLCA5NzgwNTIxNTgxNTg1LCAwNTIxNTg4NTUzLCA5NzgwNTIxNTg4NTUzPC9Jc2JuPjxMYW5ndWFnZT5FbmdsaXNoPC9MYW5ndWFnZT48TGFuZ3VhZ2VDb2RlPmVuPC9MYW5ndWFnZUNvZGU+PExvY2F0aW9ucz48TG9jYXRpb24+PEFkZHJlc3M+RDpcUmVzb3VyY2VzXEVsZWN0cm9uaWMgbWF0ZXJpYWxzXEFydGljbGVzIHVucmVhZFxTaG9wZW5fVF8yMDA3X0xhbmd1YWdlIHR5cG9sb2d5IGFuZCBzeW50YWN0aWMgZGVzY3JpcHRpb25fVm9sIDNfR3JhbW1hdGljYWwgY2F0ZWdvcmllcyBhbmQgdGhlIGxleGljb24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zogR3JhbW1hdGljYWwgY2F0ZWdvcmllcyBhbmQgdGhlIGxleGljb248L1RpdGxlPjxZZWFyPjIwMDc8L1llYXI+PC9SZWZlcmVuY2U+PC9QYXJlbnRSZWZlcmVuY2U+DQogICAgICAgIDxTaG9ydFRpdGxlPkNvbXJpZSwgVGhvbXBzb24gMjAwNyDigJMgTGV4aWNhbCBub21pbmFsaXphdGlvbjwvU2hvcnRUaXRsZT4NCiAgICAgICAgPFRpdGxlPkxleGljYWwgbm9taW5hbGl6YXRpb248L1RpdGxlPg0KICAgICAgPC9SZWZlcmVuY2U+DQogICAgPC9FbnRyeT4NCiAgPC9FbnRyaWVzPg0KICA8VGV4dD4oQ29tcmllIGFuZCBUaG9tcHNvbiAyMDA3OiAzN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1yaWUgYW5kIFRob21wc29uIDIwMDc6IDM0MCk8L1RleHQ+DQogICAgPC9UZXh0VW5pdD4NCiAgPC9UZXh0VW5pdHM+DQo8L1BsYWNlaG9sZGVyPg==</w:instrText>
      </w:r>
      <w:r w:rsidR="00BA6215">
        <w:rPr>
          <w:rStyle w:val="Citation"/>
        </w:rPr>
        <w:fldChar w:fldCharType="separate"/>
      </w:r>
      <w:bookmarkStart w:id="1298" w:name="_CTVP0014b724736404543689cc429262271f06b"/>
      <w:r w:rsidR="0092006B">
        <w:rPr>
          <w:rStyle w:val="Citation"/>
        </w:rPr>
        <w:t>(Comrie and Thompson 2007: 340)</w:t>
      </w:r>
      <w:bookmarkEnd w:id="1298"/>
      <w:r w:rsidR="00BA6215">
        <w:rPr>
          <w:rStyle w:val="Citation"/>
        </w:rPr>
        <w:fldChar w:fldCharType="end"/>
      </w:r>
      <w:r>
        <w:t xml:space="preserve">. This polysemy can be explained in terms of a </w:t>
      </w:r>
      <w:r w:rsidR="00B7093A">
        <w:t>“</w:t>
      </w:r>
      <w:r w:rsidRPr="00D636CA">
        <w:t>domain shift</w:t>
      </w:r>
      <w:r w:rsidR="00B7093A">
        <w:t>”</w:t>
      </w:r>
      <w:r>
        <w:t xml:space="preserve"> in that </w:t>
      </w:r>
      <w:r w:rsidR="00B7093A">
        <w:t>“</w:t>
      </w:r>
      <w:r w:rsidRPr="00D636CA">
        <w:t>one may go from one semantic domain to another, related one, and thu</w:t>
      </w:r>
      <w:r>
        <w:rPr>
          <w:szCs w:val="20"/>
          <w:lang w:eastAsia="en-US"/>
        </w:rPr>
        <w:t>s derive new interpretations</w:t>
      </w:r>
      <w:r w:rsidR="00B7093A">
        <w:rPr>
          <w:szCs w:val="20"/>
          <w:lang w:eastAsia="en-US"/>
        </w:rPr>
        <w:t>”</w:t>
      </w:r>
      <w:r>
        <w:rPr>
          <w:szCs w:val="20"/>
          <w:lang w:eastAsia="en-US"/>
        </w:rPr>
        <w:t xml:space="preserve"> </w:t>
      </w:r>
      <w:r w:rsidR="00BA6215">
        <w:rPr>
          <w:rStyle w:val="Citation"/>
        </w:rPr>
        <w:fldChar w:fldCharType="begin"/>
      </w:r>
      <w:r w:rsidR="0092451D">
        <w:rPr>
          <w:rStyle w:val="Citation"/>
        </w:rPr>
        <w:instrText>ADDIN CITAVI.PLACEHOLDER d3be0d08-f20f-4d8f-9812-4b3ec41c1d4b 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94Zm9yZCBUZXh0Ym9va3MgaW4gTGluZ3Vpc3RpY3M8L05hbWU+DQogICAgICAgIDwvU2VyaWVzVGl0bGU+DQogICAgICAgIDxTaG9ydFRpdGxlPkJvb2lqIDIwMDcg4oCTIFRoZSBncmFtbWFyIG9mIHdvcmRzPC9TaG9ydFRpdGxlPg0KICAgICAgICA8VGl0bGU+VGhlIGdyYW1tYXIgb2Ygd29yZHM6IEFuIGludHJvZHVjdGlvbiB0byBsaW5ndWlzdGljIG1vcnBob2xvZ3k8L1RpdGxlPg0KICAgICAgICA8WWVhcj4yMDA3PC9ZZWFyPg0KICAgICAgPC9SZWZlcmVuY2U+DQogICAgPC9FbnRyeT4NCiAgPC9FbnRyaWVzPg0KICA8VGV4dD4oQm9vaWogMjAwNzogMj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vaWogMjAwNzogMjIxKTwvVGV4dD4NCiAgICA8L1RleHRVbml0Pg0KICA8L1RleHRVbml0cz4NCjwvUGxhY2Vob2xkZXI+</w:instrText>
      </w:r>
      <w:r w:rsidR="00BA6215">
        <w:rPr>
          <w:rStyle w:val="Citation"/>
        </w:rPr>
        <w:fldChar w:fldCharType="separate"/>
      </w:r>
      <w:bookmarkStart w:id="1299" w:name="_CTVP001d3be0d08f20f4d8f98124b3ec41c1d4b"/>
      <w:r w:rsidR="0092006B">
        <w:rPr>
          <w:rStyle w:val="Citation"/>
        </w:rPr>
        <w:t>(Booij 2007: 221)</w:t>
      </w:r>
      <w:bookmarkEnd w:id="1299"/>
      <w:r w:rsidR="00BA6215">
        <w:rPr>
          <w:rStyle w:val="Citation"/>
        </w:rPr>
        <w:fldChar w:fldCharType="end"/>
      </w:r>
      <w:r>
        <w:rPr>
          <w:szCs w:val="20"/>
          <w:lang w:eastAsia="en-US"/>
        </w:rPr>
        <w:t xml:space="preserve">. </w:t>
      </w:r>
      <w:r>
        <w:rPr>
          <w:lang w:eastAsia="en-US"/>
        </w:rPr>
        <w:t xml:space="preserve">Hence, suffix </w:t>
      </w:r>
      <w:r w:rsidR="00D53C3D" w:rsidRPr="00987776">
        <w:rPr>
          <w:rStyle w:val="ChItalBold"/>
        </w:rPr>
        <w:t>­ang</w:t>
      </w:r>
      <w:r w:rsidRPr="00C033E5">
        <w:t xml:space="preserve"> </w:t>
      </w:r>
      <w:r>
        <w:t xml:space="preserve">is glossed as </w:t>
      </w:r>
      <w:r w:rsidR="00B7093A">
        <w:t>‘</w:t>
      </w:r>
      <w:r w:rsidRPr="0099608C">
        <w:rPr>
          <w:rStyle w:val="ChSmallCaps"/>
        </w:rPr>
        <w:t>pat</w:t>
      </w:r>
      <w:r w:rsidR="00B7093A">
        <w:t>’</w:t>
      </w:r>
      <w:r>
        <w:t xml:space="preserve"> (</w:t>
      </w:r>
      <w:r w:rsidR="00B7093A">
        <w:t>‘</w:t>
      </w:r>
      <w:r>
        <w:t>patient</w:t>
      </w:r>
      <w:r w:rsidR="00B7093A">
        <w:t>’</w:t>
      </w:r>
      <w:r>
        <w:t xml:space="preserve">) in the sense of </w:t>
      </w:r>
      <w:r w:rsidR="00B7093A">
        <w:t>‘</w:t>
      </w:r>
      <w:r>
        <w:t xml:space="preserve">patients or results which are </w:t>
      </w:r>
      <w:r w:rsidRPr="0099608C">
        <w:rPr>
          <w:rStyle w:val="ChSmallCaps"/>
        </w:rPr>
        <w:t>base</w:t>
      </w:r>
      <w:r>
        <w:t>-ed</w:t>
      </w:r>
      <w:r w:rsidR="00B7093A">
        <w:t>’</w:t>
      </w:r>
      <w:r>
        <w:t>.</w:t>
      </w:r>
    </w:p>
    <w:p w14:paraId="693A412D" w14:textId="798EEC97" w:rsidR="00672641" w:rsidRDefault="00672641" w:rsidP="00870EF9">
      <w:pPr>
        <w:pStyle w:val="Body0510after"/>
      </w:pPr>
      <w:r>
        <w:t xml:space="preserve">Two </w:t>
      </w:r>
      <w:r w:rsidRPr="0090507A">
        <w:t xml:space="preserve">derived </w:t>
      </w:r>
      <w:r>
        <w:t xml:space="preserve">nouns together with their bases </w:t>
      </w:r>
      <w:r w:rsidRPr="0090507A">
        <w:t xml:space="preserve">are </w:t>
      </w:r>
      <w:r>
        <w:t xml:space="preserve">given </w:t>
      </w:r>
      <w:r w:rsidRPr="0090507A">
        <w:t xml:space="preserve">in context: </w:t>
      </w:r>
      <w:r w:rsidRPr="007449FA">
        <w:rPr>
          <w:rStyle w:val="ChItalBold"/>
        </w:rPr>
        <w:t>makan</w:t>
      </w:r>
      <w:r w:rsidR="00D53C3D">
        <w:rPr>
          <w:rStyle w:val="ChItalBold"/>
        </w:rPr>
        <w:t>g</w:t>
      </w:r>
      <w:r w:rsidRPr="007449FA">
        <w:rPr>
          <w:rStyle w:val="ChItalBold"/>
        </w:rPr>
        <w:t>an</w:t>
      </w:r>
      <w:r w:rsidR="00D53C3D">
        <w:rPr>
          <w:rStyle w:val="ChItalBold"/>
        </w:rPr>
        <w:t>g</w:t>
      </w:r>
      <w:r w:rsidRPr="0090507A">
        <w:t xml:space="preserve"> </w:t>
      </w:r>
      <w:r w:rsidR="00B7093A">
        <w:t>‘</w:t>
      </w:r>
      <w:r w:rsidRPr="0090507A">
        <w:t>food</w:t>
      </w:r>
      <w:r w:rsidR="00B7093A">
        <w:t>’</w:t>
      </w:r>
      <w:r w:rsidRPr="0090507A">
        <w:t xml:space="preserve"> </w:t>
      </w:r>
      <w:r>
        <w:t>with its bi</w:t>
      </w:r>
      <w:r>
        <w:rPr>
          <w:szCs w:val="19"/>
        </w:rPr>
        <w:t>valent</w:t>
      </w:r>
      <w:r>
        <w:t xml:space="preserve"> base </w:t>
      </w:r>
      <w:r w:rsidR="00826271" w:rsidRPr="006021AE">
        <w:rPr>
          <w:rStyle w:val="ChItalBold"/>
        </w:rPr>
        <w:t>makang</w:t>
      </w:r>
      <w:r>
        <w:t xml:space="preserve"> </w:t>
      </w:r>
      <w:r w:rsidR="00B7093A">
        <w:t>‘</w:t>
      </w:r>
      <w:r>
        <w:t>eat</w:t>
      </w:r>
      <w:r w:rsidR="00B7093A">
        <w:t>’</w:t>
      </w:r>
      <w:r>
        <w:t xml:space="preserve"> </w:t>
      </w:r>
      <w:r w:rsidRPr="0090507A">
        <w:t xml:space="preserve">in </w:t>
      </w:r>
      <w:r w:rsidRPr="0090507A">
        <w:fldChar w:fldCharType="begin"/>
      </w:r>
      <w:r w:rsidRPr="0090507A">
        <w:instrText xml:space="preserve"> REF _Ref340236752 \h </w:instrText>
      </w:r>
      <w:r w:rsidRPr="0090507A">
        <w:fldChar w:fldCharType="separate"/>
      </w:r>
      <w:r w:rsidR="00154D81" w:rsidRPr="008E6629">
        <w:t>(</w:t>
      </w:r>
      <w:r w:rsidR="00154D81">
        <w:rPr>
          <w:noProof/>
          <w:szCs w:val="19"/>
        </w:rPr>
        <w:t>11</w:t>
      </w:r>
      <w:r w:rsidR="00154D81" w:rsidRPr="00AC23C4">
        <w:rPr>
          <w:szCs w:val="19"/>
        </w:rPr>
        <w:t>)</w:t>
      </w:r>
      <w:r w:rsidRPr="0090507A">
        <w:fldChar w:fldCharType="end"/>
      </w:r>
      <w:r w:rsidRPr="0090507A">
        <w:t xml:space="preserve">, </w:t>
      </w:r>
      <w:r>
        <w:t xml:space="preserve">and </w:t>
      </w:r>
      <w:r w:rsidRPr="00444046">
        <w:rPr>
          <w:rStyle w:val="ChItalBold"/>
        </w:rPr>
        <w:t>jalan</w:t>
      </w:r>
      <w:r w:rsidR="00D53C3D">
        <w:rPr>
          <w:rStyle w:val="ChItalBold"/>
        </w:rPr>
        <w:t>g</w:t>
      </w:r>
      <w:r w:rsidRPr="00444046">
        <w:rPr>
          <w:rStyle w:val="ChItalBold"/>
        </w:rPr>
        <w:t>an</w:t>
      </w:r>
      <w:r w:rsidR="00D53C3D">
        <w:rPr>
          <w:rStyle w:val="ChItalBold"/>
        </w:rPr>
        <w:t>g</w:t>
      </w:r>
      <w:r>
        <w:t xml:space="preserve"> </w:t>
      </w:r>
      <w:r w:rsidR="00B7093A">
        <w:t>‘</w:t>
      </w:r>
      <w:r>
        <w:t>route</w:t>
      </w:r>
      <w:r w:rsidR="00B7093A">
        <w:t>’</w:t>
      </w:r>
      <w:r>
        <w:t xml:space="preserve"> with its </w:t>
      </w:r>
      <w:r>
        <w:rPr>
          <w:szCs w:val="19"/>
        </w:rPr>
        <w:t>monovalent</w:t>
      </w:r>
      <w:r>
        <w:t xml:space="preserve"> base </w:t>
      </w:r>
      <w:r w:rsidRPr="00444046">
        <w:rPr>
          <w:rStyle w:val="ChItalBold"/>
        </w:rPr>
        <w:t>jalan</w:t>
      </w:r>
      <w:r w:rsidR="00D53C3D">
        <w:rPr>
          <w:rStyle w:val="ChItalBold"/>
        </w:rPr>
        <w:t>g</w:t>
      </w:r>
      <w:r>
        <w:t xml:space="preserve"> </w:t>
      </w:r>
      <w:r w:rsidR="00B7093A">
        <w:t>‘</w:t>
      </w:r>
      <w:r>
        <w:t>walk</w:t>
      </w:r>
      <w:r w:rsidR="00B7093A">
        <w:t>’</w:t>
      </w:r>
      <w:r>
        <w:t xml:space="preserve"> in </w:t>
      </w:r>
      <w:r>
        <w:fldChar w:fldCharType="begin"/>
      </w:r>
      <w:r>
        <w:instrText xml:space="preserve"> REF _Ref346552567 \h </w:instrText>
      </w:r>
      <w:r>
        <w:fldChar w:fldCharType="separate"/>
      </w:r>
      <w:r w:rsidR="00154D81" w:rsidRPr="00110B09">
        <w:t>(</w:t>
      </w:r>
      <w:r w:rsidR="00154D81">
        <w:rPr>
          <w:noProof/>
          <w:szCs w:val="19"/>
        </w:rPr>
        <w:t>12</w:t>
      </w:r>
      <w:r w:rsidR="00154D81" w:rsidRPr="00AC23C4">
        <w:rPr>
          <w:szCs w:val="19"/>
        </w:rPr>
        <w:t>)</w:t>
      </w:r>
      <w:r>
        <w:fldChar w:fldCharType="end"/>
      </w:r>
      <w:r>
        <w:t>.</w:t>
      </w:r>
    </w:p>
    <w:p w14:paraId="539BCF99" w14:textId="34D4362A" w:rsidR="007855F0" w:rsidRDefault="007855F0" w:rsidP="007855F0">
      <w:pPr>
        <w:pStyle w:val="ExampleTitle"/>
      </w:pPr>
      <w:r>
        <w:rPr>
          <w:lang w:eastAsia="en-US"/>
        </w:rPr>
        <w:lastRenderedPageBreak/>
        <w:t xml:space="preserve">Suffix </w:t>
      </w:r>
      <w:r w:rsidRPr="00987776">
        <w:rPr>
          <w:rStyle w:val="ChItalBold"/>
        </w:rPr>
        <w:t>­ang</w:t>
      </w:r>
      <w:r w:rsidRPr="00D47025">
        <w:t>:</w:t>
      </w:r>
      <w:r>
        <w:t xml:space="preserve"> </w:t>
      </w:r>
      <w:r w:rsidR="00EB284F">
        <w:t xml:space="preserve">Semantics of verbal </w:t>
      </w:r>
      <w:r>
        <w:t>bases</w:t>
      </w:r>
      <w:r w:rsidR="00EB284F" w:rsidRPr="00EB284F">
        <w:t xml:space="preserve"> </w:t>
      </w:r>
      <w:r w:rsidR="00EB284F">
        <w:t>and derived lexemes</w:t>
      </w:r>
    </w:p>
    <w:tbl>
      <w:tblPr>
        <w:tblW w:w="6659" w:type="dxa"/>
        <w:tblCellMar>
          <w:left w:w="42" w:type="dxa"/>
          <w:right w:w="42" w:type="dxa"/>
        </w:tblCellMar>
        <w:tblLook w:val="01E0" w:firstRow="1" w:lastRow="1" w:firstColumn="1" w:lastColumn="1" w:noHBand="0" w:noVBand="0"/>
      </w:tblPr>
      <w:tblGrid>
        <w:gridCol w:w="709"/>
        <w:gridCol w:w="773"/>
        <w:gridCol w:w="734"/>
        <w:gridCol w:w="873"/>
        <w:gridCol w:w="817"/>
        <w:gridCol w:w="1285"/>
        <w:gridCol w:w="773"/>
        <w:gridCol w:w="695"/>
      </w:tblGrid>
      <w:tr w:rsidR="00AC23C4" w:rsidRPr="00D14F8A" w14:paraId="541DFB96" w14:textId="77777777" w:rsidTr="00AC23C4">
        <w:tc>
          <w:tcPr>
            <w:tcW w:w="709" w:type="dxa"/>
            <w:shd w:val="clear" w:color="auto" w:fill="auto"/>
          </w:tcPr>
          <w:p w14:paraId="7AE340DF" w14:textId="77777777" w:rsidR="00672641" w:rsidRPr="00AC23C4" w:rsidRDefault="00672641" w:rsidP="00672641">
            <w:pPr>
              <w:pStyle w:val="O0Nwnext"/>
              <w:rPr>
                <w:szCs w:val="19"/>
              </w:rPr>
            </w:pPr>
            <w:bookmarkStart w:id="1300" w:name="_Ref340236752"/>
            <w:r w:rsidRPr="008E662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1</w:t>
            </w:r>
            <w:r w:rsidRPr="00AC23C4">
              <w:rPr>
                <w:szCs w:val="19"/>
              </w:rPr>
              <w:fldChar w:fldCharType="end"/>
            </w:r>
            <w:r w:rsidRPr="00AC23C4">
              <w:rPr>
                <w:szCs w:val="19"/>
              </w:rPr>
              <w:t>)</w:t>
            </w:r>
            <w:bookmarkEnd w:id="1300"/>
          </w:p>
        </w:tc>
        <w:tc>
          <w:tcPr>
            <w:tcW w:w="773" w:type="dxa"/>
            <w:shd w:val="clear" w:color="auto" w:fill="auto"/>
          </w:tcPr>
          <w:p w14:paraId="7B3CAFEE" w14:textId="77777777" w:rsidR="00672641" w:rsidRPr="005733AD" w:rsidRDefault="00962056" w:rsidP="00672641">
            <w:pPr>
              <w:pStyle w:val="Text"/>
            </w:pPr>
            <w:r>
              <w:t>may</w:t>
            </w:r>
            <w:r w:rsidR="00672641" w:rsidRPr="005733AD">
              <w:t>tua</w:t>
            </w:r>
          </w:p>
        </w:tc>
        <w:tc>
          <w:tcPr>
            <w:tcW w:w="734" w:type="dxa"/>
            <w:shd w:val="clear" w:color="auto" w:fill="auto"/>
          </w:tcPr>
          <w:p w14:paraId="623646A7" w14:textId="77777777" w:rsidR="00672641" w:rsidRPr="005733AD" w:rsidRDefault="00672641" w:rsidP="00672641">
            <w:pPr>
              <w:pStyle w:val="Text"/>
            </w:pPr>
            <w:r w:rsidRPr="005733AD">
              <w:t>bilan</w:t>
            </w:r>
            <w:r>
              <w:t>g</w:t>
            </w:r>
            <w:r w:rsidR="00962056">
              <w:t>,</w:t>
            </w:r>
          </w:p>
        </w:tc>
        <w:tc>
          <w:tcPr>
            <w:tcW w:w="873" w:type="dxa"/>
            <w:shd w:val="clear" w:color="auto" w:fill="auto"/>
          </w:tcPr>
          <w:p w14:paraId="574164FC" w14:textId="77777777" w:rsidR="00672641" w:rsidRPr="00A241CA" w:rsidRDefault="00672641" w:rsidP="00672641">
            <w:pPr>
              <w:pStyle w:val="Text"/>
              <w:rPr>
                <w:rStyle w:val="ChBlueBold"/>
              </w:rPr>
            </w:pPr>
            <w:r w:rsidRPr="00A241CA">
              <w:rPr>
                <w:rStyle w:val="ChBlueBold"/>
              </w:rPr>
              <w:t>makan</w:t>
            </w:r>
            <w:r w:rsidR="00962056">
              <w:rPr>
                <w:rStyle w:val="ChBlueBold"/>
              </w:rPr>
              <w:t>g</w:t>
            </w:r>
          </w:p>
        </w:tc>
        <w:tc>
          <w:tcPr>
            <w:tcW w:w="817" w:type="dxa"/>
            <w:shd w:val="clear" w:color="auto" w:fill="auto"/>
          </w:tcPr>
          <w:p w14:paraId="02CBFC1B" w14:textId="77777777" w:rsidR="00672641" w:rsidRPr="005733AD" w:rsidRDefault="00672641" w:rsidP="00672641">
            <w:pPr>
              <w:pStyle w:val="Text"/>
            </w:pPr>
            <w:r w:rsidRPr="005733AD">
              <w:t>karna</w:t>
            </w:r>
          </w:p>
        </w:tc>
        <w:tc>
          <w:tcPr>
            <w:tcW w:w="1285" w:type="dxa"/>
            <w:shd w:val="clear" w:color="auto" w:fill="auto"/>
          </w:tcPr>
          <w:p w14:paraId="66934224" w14:textId="77777777" w:rsidR="00672641" w:rsidRPr="008C675E" w:rsidRDefault="00672641" w:rsidP="00672641">
            <w:pPr>
              <w:pStyle w:val="Text"/>
              <w:rPr>
                <w:rStyle w:val="ChBlueBold"/>
              </w:rPr>
            </w:pPr>
            <w:r w:rsidRPr="008C675E">
              <w:rPr>
                <w:rStyle w:val="ChBlueBold"/>
              </w:rPr>
              <w:t>makan</w:t>
            </w:r>
            <w:r w:rsidR="00962056">
              <w:rPr>
                <w:rStyle w:val="ChBlueBold"/>
              </w:rPr>
              <w:t>g</w:t>
            </w:r>
            <w:r w:rsidRPr="008C675E">
              <w:rPr>
                <w:rStyle w:val="ChBlueBold"/>
              </w:rPr>
              <w:t>–an</w:t>
            </w:r>
            <w:r w:rsidR="00962056">
              <w:rPr>
                <w:rStyle w:val="ChBlueBold"/>
              </w:rPr>
              <w:t>g</w:t>
            </w:r>
          </w:p>
        </w:tc>
        <w:tc>
          <w:tcPr>
            <w:tcW w:w="773" w:type="dxa"/>
            <w:shd w:val="clear" w:color="auto" w:fill="auto"/>
          </w:tcPr>
          <w:p w14:paraId="3A5D50F9" w14:textId="77777777" w:rsidR="00672641" w:rsidRPr="005733AD" w:rsidRDefault="00672641" w:rsidP="00672641">
            <w:pPr>
              <w:pStyle w:val="Text"/>
            </w:pPr>
            <w:r w:rsidRPr="005733AD">
              <w:t>suda</w:t>
            </w:r>
          </w:p>
        </w:tc>
        <w:tc>
          <w:tcPr>
            <w:tcW w:w="695" w:type="dxa"/>
            <w:shd w:val="clear" w:color="auto" w:fill="auto"/>
          </w:tcPr>
          <w:p w14:paraId="28F82E89" w14:textId="77777777" w:rsidR="00672641" w:rsidRPr="005733AD" w:rsidRDefault="00672641" w:rsidP="00672641">
            <w:pPr>
              <w:pStyle w:val="Text"/>
            </w:pPr>
            <w:r>
              <w:t>masak</w:t>
            </w:r>
          </w:p>
        </w:tc>
      </w:tr>
      <w:tr w:rsidR="00AC23C4" w:rsidRPr="00AC23C4" w14:paraId="370C996A" w14:textId="77777777" w:rsidTr="00AC23C4">
        <w:tc>
          <w:tcPr>
            <w:tcW w:w="709" w:type="dxa"/>
            <w:shd w:val="clear" w:color="auto" w:fill="auto"/>
          </w:tcPr>
          <w:p w14:paraId="1D497DB7" w14:textId="77777777" w:rsidR="00672641" w:rsidRPr="005733AD" w:rsidRDefault="00672641" w:rsidP="00672641">
            <w:pPr>
              <w:pStyle w:val="GlossEng"/>
            </w:pPr>
          </w:p>
        </w:tc>
        <w:tc>
          <w:tcPr>
            <w:tcW w:w="773" w:type="dxa"/>
            <w:shd w:val="clear" w:color="auto" w:fill="auto"/>
          </w:tcPr>
          <w:p w14:paraId="27688F41" w14:textId="77777777" w:rsidR="00672641" w:rsidRPr="005733AD" w:rsidRDefault="00672641" w:rsidP="00672641">
            <w:pPr>
              <w:pStyle w:val="GlossEng"/>
            </w:pPr>
            <w:r w:rsidRPr="005733AD">
              <w:t>wife</w:t>
            </w:r>
          </w:p>
        </w:tc>
        <w:tc>
          <w:tcPr>
            <w:tcW w:w="734" w:type="dxa"/>
            <w:shd w:val="clear" w:color="auto" w:fill="auto"/>
          </w:tcPr>
          <w:p w14:paraId="714C65CF" w14:textId="77777777" w:rsidR="00672641" w:rsidRPr="005733AD" w:rsidRDefault="00672641" w:rsidP="00672641">
            <w:pPr>
              <w:pStyle w:val="GlossEng"/>
            </w:pPr>
            <w:r w:rsidRPr="005733AD">
              <w:t>say</w:t>
            </w:r>
          </w:p>
        </w:tc>
        <w:tc>
          <w:tcPr>
            <w:tcW w:w="873" w:type="dxa"/>
            <w:shd w:val="clear" w:color="auto" w:fill="auto"/>
          </w:tcPr>
          <w:p w14:paraId="1AEAB50E" w14:textId="77777777" w:rsidR="00672641" w:rsidRPr="005733AD" w:rsidRDefault="00672641" w:rsidP="00672641">
            <w:pPr>
              <w:pStyle w:val="GlossEng"/>
            </w:pPr>
            <w:r w:rsidRPr="005733AD">
              <w:t>eat</w:t>
            </w:r>
          </w:p>
        </w:tc>
        <w:tc>
          <w:tcPr>
            <w:tcW w:w="817" w:type="dxa"/>
            <w:shd w:val="clear" w:color="auto" w:fill="auto"/>
          </w:tcPr>
          <w:p w14:paraId="3930A17E" w14:textId="77777777" w:rsidR="00672641" w:rsidRPr="005733AD" w:rsidRDefault="00672641" w:rsidP="00672641">
            <w:pPr>
              <w:pStyle w:val="GlossEng"/>
            </w:pPr>
            <w:r w:rsidRPr="005733AD">
              <w:t>because</w:t>
            </w:r>
          </w:p>
        </w:tc>
        <w:tc>
          <w:tcPr>
            <w:tcW w:w="1285" w:type="dxa"/>
            <w:shd w:val="clear" w:color="auto" w:fill="auto"/>
          </w:tcPr>
          <w:p w14:paraId="19B03C96" w14:textId="77777777" w:rsidR="00672641" w:rsidRPr="005733AD" w:rsidRDefault="00672641" w:rsidP="00672641">
            <w:pPr>
              <w:pStyle w:val="GlossEng"/>
            </w:pPr>
            <w:r w:rsidRPr="005733AD">
              <w:t>eat</w:t>
            </w:r>
            <w:r>
              <w:t>–</w:t>
            </w:r>
            <w:r w:rsidRPr="0099608C">
              <w:rPr>
                <w:rStyle w:val="ChSmallCaps"/>
              </w:rPr>
              <w:t>pat</w:t>
            </w:r>
          </w:p>
        </w:tc>
        <w:tc>
          <w:tcPr>
            <w:tcW w:w="773" w:type="dxa"/>
            <w:shd w:val="clear" w:color="auto" w:fill="auto"/>
          </w:tcPr>
          <w:p w14:paraId="191109DB" w14:textId="77777777" w:rsidR="00672641" w:rsidRPr="005733AD" w:rsidRDefault="00672641" w:rsidP="00672641">
            <w:pPr>
              <w:pStyle w:val="GlossEng"/>
            </w:pPr>
            <w:r w:rsidRPr="005733AD">
              <w:t>already</w:t>
            </w:r>
          </w:p>
        </w:tc>
        <w:tc>
          <w:tcPr>
            <w:tcW w:w="695" w:type="dxa"/>
            <w:shd w:val="clear" w:color="auto" w:fill="auto"/>
          </w:tcPr>
          <w:p w14:paraId="3DB3D559" w14:textId="77777777" w:rsidR="00672641" w:rsidRPr="005733AD" w:rsidRDefault="00672641" w:rsidP="00672641">
            <w:pPr>
              <w:pStyle w:val="GlossEng"/>
            </w:pPr>
            <w:r w:rsidRPr="005733AD">
              <w:t>cook</w:t>
            </w:r>
          </w:p>
        </w:tc>
      </w:tr>
    </w:tbl>
    <w:p w14:paraId="7966486D" w14:textId="09FE4A24" w:rsidR="00672641" w:rsidRPr="00F13B30" w:rsidRDefault="00B7093A" w:rsidP="00672641">
      <w:pPr>
        <w:pStyle w:val="FreeTranslEng"/>
      </w:pPr>
      <w:r>
        <w:t>‘</w:t>
      </w:r>
      <w:r w:rsidR="00672641" w:rsidRPr="005733AD">
        <w:t xml:space="preserve">(my) wife said, </w:t>
      </w:r>
      <w:r>
        <w:t>‘</w:t>
      </w:r>
      <w:r w:rsidR="00672641" w:rsidRPr="00A241CA">
        <w:rPr>
          <w:rStyle w:val="ChBlueBold"/>
        </w:rPr>
        <w:t>eat</w:t>
      </w:r>
      <w:r w:rsidR="00672641" w:rsidRPr="005733AD">
        <w:t xml:space="preserve">, because the </w:t>
      </w:r>
      <w:r w:rsidR="00672641" w:rsidRPr="00A241CA">
        <w:rPr>
          <w:rStyle w:val="ChBlueBold"/>
        </w:rPr>
        <w:t>food</w:t>
      </w:r>
      <w:r w:rsidR="00672641" w:rsidRPr="005733AD">
        <w:t xml:space="preserve"> ha</w:t>
      </w:r>
      <w:r w:rsidR="00BB612E">
        <w:t>s</w:t>
      </w:r>
      <w:r w:rsidR="00672641" w:rsidRPr="005733AD">
        <w:t xml:space="preserve"> already been cooked</w:t>
      </w:r>
      <w:r>
        <w:t>’</w:t>
      </w:r>
      <w:r w:rsidR="00672641">
        <w:t xml:space="preserve"> </w:t>
      </w:r>
      <w:r w:rsidR="00672641" w:rsidRPr="005733AD">
        <w:rPr>
          <w:rStyle w:val="ExampleSource"/>
        </w:rPr>
        <w:t>[080919-004-NP.0039]</w:t>
      </w:r>
    </w:p>
    <w:tbl>
      <w:tblPr>
        <w:tblW w:w="6799" w:type="dxa"/>
        <w:tblCellMar>
          <w:left w:w="42" w:type="dxa"/>
          <w:right w:w="42" w:type="dxa"/>
        </w:tblCellMar>
        <w:tblLook w:val="01E0" w:firstRow="1" w:lastRow="1" w:firstColumn="1" w:lastColumn="1" w:noHBand="0" w:noVBand="0"/>
      </w:tblPr>
      <w:tblGrid>
        <w:gridCol w:w="708"/>
        <w:gridCol w:w="486"/>
        <w:gridCol w:w="42"/>
        <w:gridCol w:w="696"/>
        <w:gridCol w:w="484"/>
        <w:gridCol w:w="212"/>
        <w:gridCol w:w="484"/>
        <w:gridCol w:w="183"/>
        <w:gridCol w:w="435"/>
        <w:gridCol w:w="260"/>
        <w:gridCol w:w="360"/>
        <w:gridCol w:w="153"/>
        <w:gridCol w:w="976"/>
        <w:gridCol w:w="489"/>
        <w:gridCol w:w="831"/>
      </w:tblGrid>
      <w:tr w:rsidR="00AC23C4" w:rsidRPr="00D14F8A" w14:paraId="3CF7DFEF" w14:textId="77777777" w:rsidTr="00AC23C4">
        <w:tc>
          <w:tcPr>
            <w:tcW w:w="708" w:type="dxa"/>
            <w:shd w:val="clear" w:color="auto" w:fill="auto"/>
          </w:tcPr>
          <w:p w14:paraId="63F58464" w14:textId="77777777" w:rsidR="00672641" w:rsidRPr="00AC23C4" w:rsidRDefault="00672641" w:rsidP="00672641">
            <w:pPr>
              <w:pStyle w:val="O0Nwnext"/>
              <w:rPr>
                <w:szCs w:val="19"/>
              </w:rPr>
            </w:pPr>
            <w:bookmarkStart w:id="1301" w:name="_Ref346552567"/>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2</w:t>
            </w:r>
            <w:r w:rsidRPr="00AC23C4">
              <w:rPr>
                <w:szCs w:val="19"/>
              </w:rPr>
              <w:fldChar w:fldCharType="end"/>
            </w:r>
            <w:r w:rsidRPr="00AC23C4">
              <w:rPr>
                <w:szCs w:val="19"/>
              </w:rPr>
              <w:t>)</w:t>
            </w:r>
            <w:bookmarkEnd w:id="1301"/>
          </w:p>
        </w:tc>
        <w:tc>
          <w:tcPr>
            <w:tcW w:w="528" w:type="dxa"/>
            <w:gridSpan w:val="2"/>
            <w:shd w:val="clear" w:color="auto" w:fill="auto"/>
          </w:tcPr>
          <w:p w14:paraId="5CE4E7D6" w14:textId="77777777" w:rsidR="00672641" w:rsidRPr="000E40FC" w:rsidRDefault="00672641" w:rsidP="00672641">
            <w:pPr>
              <w:pStyle w:val="Text"/>
            </w:pPr>
            <w:r w:rsidRPr="000E40FC">
              <w:t>trus</w:t>
            </w:r>
          </w:p>
        </w:tc>
        <w:tc>
          <w:tcPr>
            <w:tcW w:w="696" w:type="dxa"/>
            <w:shd w:val="clear" w:color="auto" w:fill="auto"/>
          </w:tcPr>
          <w:p w14:paraId="549EF214" w14:textId="77777777" w:rsidR="00672641" w:rsidRPr="000E40FC" w:rsidRDefault="00672641" w:rsidP="00672641">
            <w:pPr>
              <w:pStyle w:val="Text"/>
            </w:pPr>
            <w:r w:rsidRPr="000E40FC">
              <w:t>kiton</w:t>
            </w:r>
            <w:r>
              <w:t>g</w:t>
            </w:r>
          </w:p>
        </w:tc>
        <w:tc>
          <w:tcPr>
            <w:tcW w:w="484" w:type="dxa"/>
            <w:shd w:val="clear" w:color="auto" w:fill="auto"/>
          </w:tcPr>
          <w:p w14:paraId="70B9D456" w14:textId="77777777" w:rsidR="00672641" w:rsidRPr="000E40FC" w:rsidRDefault="00672641" w:rsidP="00672641">
            <w:pPr>
              <w:pStyle w:val="Text"/>
            </w:pPr>
            <w:r w:rsidRPr="000E40FC">
              <w:t>dua</w:t>
            </w:r>
          </w:p>
        </w:tc>
        <w:tc>
          <w:tcPr>
            <w:tcW w:w="879" w:type="dxa"/>
            <w:gridSpan w:val="3"/>
            <w:shd w:val="clear" w:color="auto" w:fill="auto"/>
          </w:tcPr>
          <w:p w14:paraId="2413D6BD" w14:textId="77777777" w:rsidR="00672641" w:rsidRPr="000E40FC" w:rsidRDefault="00672641" w:rsidP="00672641">
            <w:pPr>
              <w:pStyle w:val="Text"/>
            </w:pPr>
            <w:r w:rsidRPr="000E40FC">
              <w:t>pulang</w:t>
            </w:r>
            <w:r w:rsidR="00962056">
              <w:t>,</w:t>
            </w:r>
          </w:p>
        </w:tc>
        <w:tc>
          <w:tcPr>
            <w:tcW w:w="695" w:type="dxa"/>
            <w:gridSpan w:val="2"/>
            <w:shd w:val="clear" w:color="auto" w:fill="auto"/>
          </w:tcPr>
          <w:p w14:paraId="2821CEED" w14:textId="77777777" w:rsidR="00672641" w:rsidRPr="000E40FC" w:rsidRDefault="00672641" w:rsidP="00672641">
            <w:pPr>
              <w:pStyle w:val="Text"/>
            </w:pPr>
            <w:r w:rsidRPr="000E40FC">
              <w:t>sampe</w:t>
            </w:r>
          </w:p>
        </w:tc>
        <w:tc>
          <w:tcPr>
            <w:tcW w:w="360" w:type="dxa"/>
            <w:shd w:val="clear" w:color="auto" w:fill="auto"/>
          </w:tcPr>
          <w:p w14:paraId="340C31C4" w14:textId="77777777" w:rsidR="00672641" w:rsidRPr="000E40FC" w:rsidRDefault="00672641" w:rsidP="00672641">
            <w:pPr>
              <w:pStyle w:val="Text"/>
            </w:pPr>
            <w:r w:rsidRPr="000E40FC">
              <w:t>di</w:t>
            </w:r>
          </w:p>
        </w:tc>
        <w:tc>
          <w:tcPr>
            <w:tcW w:w="1129" w:type="dxa"/>
            <w:gridSpan w:val="2"/>
            <w:shd w:val="clear" w:color="auto" w:fill="auto"/>
          </w:tcPr>
          <w:p w14:paraId="52DDF39C" w14:textId="77777777" w:rsidR="00672641" w:rsidRPr="008C675E" w:rsidRDefault="00672641" w:rsidP="00672641">
            <w:pPr>
              <w:pStyle w:val="Text"/>
              <w:rPr>
                <w:rStyle w:val="ChBlueBold"/>
              </w:rPr>
            </w:pPr>
            <w:r w:rsidRPr="008C675E">
              <w:rPr>
                <w:rStyle w:val="ChBlueBold"/>
              </w:rPr>
              <w:t>jalan</w:t>
            </w:r>
            <w:r w:rsidR="00962056">
              <w:rPr>
                <w:rStyle w:val="ChBlueBold"/>
              </w:rPr>
              <w:t>g</w:t>
            </w:r>
            <w:r w:rsidRPr="008C675E">
              <w:rPr>
                <w:rStyle w:val="ChBlueBold"/>
              </w:rPr>
              <w:t>–an</w:t>
            </w:r>
            <w:r w:rsidR="00962056">
              <w:rPr>
                <w:rStyle w:val="ChBlueBold"/>
              </w:rPr>
              <w:t>g</w:t>
            </w:r>
          </w:p>
        </w:tc>
        <w:tc>
          <w:tcPr>
            <w:tcW w:w="489" w:type="dxa"/>
            <w:shd w:val="clear" w:color="auto" w:fill="auto"/>
          </w:tcPr>
          <w:p w14:paraId="27D7857C" w14:textId="77777777" w:rsidR="00672641" w:rsidRPr="000E40FC" w:rsidRDefault="00672641" w:rsidP="00672641">
            <w:pPr>
              <w:pStyle w:val="Text"/>
            </w:pPr>
            <w:r w:rsidRPr="000E40FC">
              <w:t>sa</w:t>
            </w:r>
          </w:p>
        </w:tc>
        <w:tc>
          <w:tcPr>
            <w:tcW w:w="831" w:type="dxa"/>
            <w:shd w:val="clear" w:color="auto" w:fill="auto"/>
          </w:tcPr>
          <w:p w14:paraId="1228A969" w14:textId="77777777" w:rsidR="00672641" w:rsidRPr="008C4F7C" w:rsidRDefault="00826271" w:rsidP="00672641">
            <w:pPr>
              <w:pStyle w:val="Text"/>
            </w:pPr>
            <w:r>
              <w:t>istir</w:t>
            </w:r>
            <w:r w:rsidR="00672641" w:rsidRPr="008C4F7C">
              <w:t>ahat</w:t>
            </w:r>
            <w:r w:rsidR="00962056">
              <w:t>,</w:t>
            </w:r>
          </w:p>
        </w:tc>
      </w:tr>
      <w:tr w:rsidR="00AC23C4" w:rsidRPr="00AC23C4" w14:paraId="791E8EE6" w14:textId="77777777" w:rsidTr="00AC23C4">
        <w:tc>
          <w:tcPr>
            <w:tcW w:w="708" w:type="dxa"/>
            <w:shd w:val="clear" w:color="auto" w:fill="auto"/>
          </w:tcPr>
          <w:p w14:paraId="0C56B5E9" w14:textId="77777777" w:rsidR="00672641" w:rsidRPr="000E40FC" w:rsidRDefault="00672641" w:rsidP="00672641">
            <w:pPr>
              <w:pStyle w:val="GlossEng2ptafter"/>
            </w:pPr>
          </w:p>
        </w:tc>
        <w:tc>
          <w:tcPr>
            <w:tcW w:w="528" w:type="dxa"/>
            <w:gridSpan w:val="2"/>
            <w:shd w:val="clear" w:color="auto" w:fill="auto"/>
          </w:tcPr>
          <w:p w14:paraId="758D5633" w14:textId="77777777" w:rsidR="00672641" w:rsidRPr="000E40FC" w:rsidRDefault="00672641" w:rsidP="00672641">
            <w:pPr>
              <w:pStyle w:val="GlossEng2ptafter"/>
            </w:pPr>
            <w:r>
              <w:t>next</w:t>
            </w:r>
          </w:p>
        </w:tc>
        <w:tc>
          <w:tcPr>
            <w:tcW w:w="696" w:type="dxa"/>
            <w:shd w:val="clear" w:color="auto" w:fill="auto"/>
          </w:tcPr>
          <w:p w14:paraId="4A30E953" w14:textId="77777777" w:rsidR="00672641" w:rsidRPr="0099608C" w:rsidRDefault="00672641" w:rsidP="00672641">
            <w:pPr>
              <w:pStyle w:val="GlossEng2ptafter"/>
              <w:rPr>
                <w:rStyle w:val="ChSmallCaps"/>
              </w:rPr>
            </w:pPr>
            <w:r w:rsidRPr="0099608C">
              <w:rPr>
                <w:rStyle w:val="ChSmallCaps"/>
              </w:rPr>
              <w:t>1pl</w:t>
            </w:r>
          </w:p>
        </w:tc>
        <w:tc>
          <w:tcPr>
            <w:tcW w:w="484" w:type="dxa"/>
            <w:shd w:val="clear" w:color="auto" w:fill="auto"/>
          </w:tcPr>
          <w:p w14:paraId="5173E64D" w14:textId="77777777" w:rsidR="00672641" w:rsidRPr="000E40FC" w:rsidRDefault="00672641" w:rsidP="00672641">
            <w:pPr>
              <w:pStyle w:val="GlossEng2ptafter"/>
            </w:pPr>
            <w:r w:rsidRPr="000E40FC">
              <w:t>two</w:t>
            </w:r>
          </w:p>
        </w:tc>
        <w:tc>
          <w:tcPr>
            <w:tcW w:w="879" w:type="dxa"/>
            <w:gridSpan w:val="3"/>
            <w:shd w:val="clear" w:color="auto" w:fill="auto"/>
          </w:tcPr>
          <w:p w14:paraId="6656E6F2" w14:textId="77777777" w:rsidR="00672641" w:rsidRPr="000E40FC" w:rsidRDefault="00672641" w:rsidP="00672641">
            <w:pPr>
              <w:pStyle w:val="GlossEng2ptafter"/>
            </w:pPr>
            <w:r w:rsidRPr="000E40FC">
              <w:t>go.home</w:t>
            </w:r>
          </w:p>
        </w:tc>
        <w:tc>
          <w:tcPr>
            <w:tcW w:w="695" w:type="dxa"/>
            <w:gridSpan w:val="2"/>
            <w:shd w:val="clear" w:color="auto" w:fill="auto"/>
          </w:tcPr>
          <w:p w14:paraId="2EE6BCFD" w14:textId="77777777" w:rsidR="00672641" w:rsidRPr="000E40FC" w:rsidRDefault="00672641" w:rsidP="00672641">
            <w:pPr>
              <w:pStyle w:val="GlossEng2ptafter"/>
            </w:pPr>
            <w:r w:rsidRPr="000E40FC">
              <w:t>reach</w:t>
            </w:r>
          </w:p>
        </w:tc>
        <w:tc>
          <w:tcPr>
            <w:tcW w:w="360" w:type="dxa"/>
            <w:shd w:val="clear" w:color="auto" w:fill="auto"/>
          </w:tcPr>
          <w:p w14:paraId="64ECFF0A" w14:textId="77777777" w:rsidR="00672641" w:rsidRPr="000E40FC" w:rsidRDefault="00672641" w:rsidP="00672641">
            <w:pPr>
              <w:pStyle w:val="GlossEng2ptafter"/>
            </w:pPr>
            <w:r w:rsidRPr="000E40FC">
              <w:t>at</w:t>
            </w:r>
          </w:p>
        </w:tc>
        <w:tc>
          <w:tcPr>
            <w:tcW w:w="1129" w:type="dxa"/>
            <w:gridSpan w:val="2"/>
            <w:shd w:val="clear" w:color="auto" w:fill="auto"/>
          </w:tcPr>
          <w:p w14:paraId="73010742" w14:textId="77777777" w:rsidR="00672641" w:rsidRPr="000E40FC" w:rsidRDefault="00672641" w:rsidP="00672641">
            <w:pPr>
              <w:pStyle w:val="GlossEng2ptafter"/>
            </w:pPr>
            <w:r w:rsidRPr="000E40FC">
              <w:t>walk</w:t>
            </w:r>
            <w:r>
              <w:t>–</w:t>
            </w:r>
            <w:r w:rsidRPr="0099608C">
              <w:rPr>
                <w:rStyle w:val="ChSmallCaps"/>
              </w:rPr>
              <w:t>pat</w:t>
            </w:r>
          </w:p>
        </w:tc>
        <w:tc>
          <w:tcPr>
            <w:tcW w:w="489" w:type="dxa"/>
            <w:shd w:val="clear" w:color="auto" w:fill="auto"/>
          </w:tcPr>
          <w:p w14:paraId="09806D02" w14:textId="77777777" w:rsidR="00672641" w:rsidRPr="0099608C" w:rsidRDefault="00672641" w:rsidP="00672641">
            <w:pPr>
              <w:pStyle w:val="GlossEng2ptafter"/>
              <w:rPr>
                <w:rStyle w:val="ChSmallCaps"/>
              </w:rPr>
            </w:pPr>
            <w:r w:rsidRPr="0099608C">
              <w:rPr>
                <w:rStyle w:val="ChSmallCaps"/>
              </w:rPr>
              <w:t>1sg</w:t>
            </w:r>
          </w:p>
        </w:tc>
        <w:tc>
          <w:tcPr>
            <w:tcW w:w="831" w:type="dxa"/>
            <w:shd w:val="clear" w:color="auto" w:fill="auto"/>
          </w:tcPr>
          <w:p w14:paraId="1EE2AD49" w14:textId="77777777" w:rsidR="00672641" w:rsidRPr="000E40FC" w:rsidRDefault="00672641" w:rsidP="00672641">
            <w:pPr>
              <w:pStyle w:val="GlossEng2ptafter"/>
            </w:pPr>
            <w:r w:rsidRPr="000E40FC">
              <w:t>rest</w:t>
            </w:r>
          </w:p>
        </w:tc>
      </w:tr>
      <w:tr w:rsidR="00AC23C4" w:rsidRPr="00D14F8A" w14:paraId="3FB1A66A" w14:textId="77777777" w:rsidTr="00AC23C4">
        <w:trPr>
          <w:gridAfter w:val="3"/>
          <w:wAfter w:w="2296" w:type="dxa"/>
        </w:trPr>
        <w:tc>
          <w:tcPr>
            <w:tcW w:w="708" w:type="dxa"/>
            <w:shd w:val="clear" w:color="auto" w:fill="auto"/>
          </w:tcPr>
          <w:p w14:paraId="245D1567" w14:textId="77777777" w:rsidR="00672641" w:rsidRPr="00EC357E" w:rsidRDefault="00672641" w:rsidP="00672641">
            <w:pPr>
              <w:pStyle w:val="O0Nwnext"/>
            </w:pPr>
          </w:p>
        </w:tc>
        <w:tc>
          <w:tcPr>
            <w:tcW w:w="486" w:type="dxa"/>
            <w:shd w:val="clear" w:color="auto" w:fill="auto"/>
          </w:tcPr>
          <w:p w14:paraId="220AD009" w14:textId="77777777" w:rsidR="00672641" w:rsidRPr="000E40FC" w:rsidRDefault="00672641" w:rsidP="00672641">
            <w:pPr>
              <w:pStyle w:val="Text"/>
            </w:pPr>
            <w:r>
              <w:t>de</w:t>
            </w:r>
          </w:p>
        </w:tc>
        <w:tc>
          <w:tcPr>
            <w:tcW w:w="738" w:type="dxa"/>
            <w:gridSpan w:val="2"/>
            <w:shd w:val="clear" w:color="auto" w:fill="auto"/>
          </w:tcPr>
          <w:p w14:paraId="13DBA4EA" w14:textId="77777777" w:rsidR="00672641" w:rsidRPr="000E40FC" w:rsidRDefault="00672641" w:rsidP="00672641">
            <w:pPr>
              <w:pStyle w:val="Text"/>
            </w:pPr>
            <w:r w:rsidRPr="000E40FC">
              <w:t>bilang</w:t>
            </w:r>
            <w:r w:rsidR="00962056">
              <w:t>,</w:t>
            </w:r>
          </w:p>
        </w:tc>
        <w:tc>
          <w:tcPr>
            <w:tcW w:w="696" w:type="dxa"/>
            <w:gridSpan w:val="2"/>
            <w:shd w:val="clear" w:color="auto" w:fill="auto"/>
          </w:tcPr>
          <w:p w14:paraId="6C526EF6" w14:textId="77777777" w:rsidR="00672641" w:rsidRPr="000E40FC" w:rsidRDefault="00672641" w:rsidP="00672641">
            <w:pPr>
              <w:pStyle w:val="Text"/>
            </w:pPr>
            <w:r w:rsidRPr="000E40FC">
              <w:t>kiton</w:t>
            </w:r>
            <w:r>
              <w:t>g</w:t>
            </w:r>
          </w:p>
        </w:tc>
        <w:tc>
          <w:tcPr>
            <w:tcW w:w="484" w:type="dxa"/>
            <w:shd w:val="clear" w:color="auto" w:fill="auto"/>
          </w:tcPr>
          <w:p w14:paraId="3177B7EC" w14:textId="77777777" w:rsidR="00672641" w:rsidRPr="000E40FC" w:rsidRDefault="00672641" w:rsidP="00672641">
            <w:pPr>
              <w:pStyle w:val="Text"/>
            </w:pPr>
            <w:r w:rsidRPr="000E40FC">
              <w:t>dua</w:t>
            </w:r>
          </w:p>
        </w:tc>
        <w:tc>
          <w:tcPr>
            <w:tcW w:w="618" w:type="dxa"/>
            <w:gridSpan w:val="2"/>
            <w:shd w:val="clear" w:color="auto" w:fill="auto"/>
          </w:tcPr>
          <w:p w14:paraId="58D7A995" w14:textId="77777777" w:rsidR="00672641" w:rsidRPr="00444046" w:rsidRDefault="00672641" w:rsidP="00672641">
            <w:pPr>
              <w:pStyle w:val="Text"/>
              <w:rPr>
                <w:rStyle w:val="ChBlueBold"/>
              </w:rPr>
            </w:pPr>
            <w:r w:rsidRPr="00444046">
              <w:rPr>
                <w:rStyle w:val="ChBlueBold"/>
              </w:rPr>
              <w:t>jalan</w:t>
            </w:r>
            <w:r w:rsidR="00962056">
              <w:rPr>
                <w:rStyle w:val="ChBlueBold"/>
              </w:rPr>
              <w:t>g</w:t>
            </w:r>
          </w:p>
        </w:tc>
        <w:tc>
          <w:tcPr>
            <w:tcW w:w="773" w:type="dxa"/>
            <w:gridSpan w:val="3"/>
            <w:shd w:val="clear" w:color="auto" w:fill="auto"/>
          </w:tcPr>
          <w:p w14:paraId="64919297" w14:textId="77777777" w:rsidR="00672641" w:rsidRPr="000E40FC" w:rsidRDefault="00672641" w:rsidP="00672641">
            <w:pPr>
              <w:pStyle w:val="Text"/>
            </w:pPr>
            <w:r w:rsidRPr="000E40FC">
              <w:t>suda</w:t>
            </w:r>
            <w:r w:rsidR="00962056">
              <w:t>!</w:t>
            </w:r>
          </w:p>
        </w:tc>
      </w:tr>
      <w:tr w:rsidR="00AC23C4" w:rsidRPr="00AC23C4" w14:paraId="47D35964" w14:textId="77777777" w:rsidTr="00AC23C4">
        <w:trPr>
          <w:gridAfter w:val="3"/>
          <w:wAfter w:w="2296" w:type="dxa"/>
        </w:trPr>
        <w:tc>
          <w:tcPr>
            <w:tcW w:w="708" w:type="dxa"/>
            <w:shd w:val="clear" w:color="auto" w:fill="auto"/>
          </w:tcPr>
          <w:p w14:paraId="1D49F824" w14:textId="77777777" w:rsidR="00672641" w:rsidRPr="00EC357E" w:rsidRDefault="00672641" w:rsidP="00672641">
            <w:pPr>
              <w:pStyle w:val="GlossEng"/>
            </w:pPr>
          </w:p>
        </w:tc>
        <w:tc>
          <w:tcPr>
            <w:tcW w:w="486" w:type="dxa"/>
            <w:shd w:val="clear" w:color="auto" w:fill="auto"/>
          </w:tcPr>
          <w:p w14:paraId="39C1496E" w14:textId="77777777" w:rsidR="00672641" w:rsidRPr="0099608C" w:rsidRDefault="00672641" w:rsidP="00672641">
            <w:pPr>
              <w:pStyle w:val="GlossEng"/>
              <w:rPr>
                <w:rStyle w:val="ChSmallCaps"/>
              </w:rPr>
            </w:pPr>
            <w:r w:rsidRPr="0099608C">
              <w:rPr>
                <w:rStyle w:val="ChSmallCaps"/>
              </w:rPr>
              <w:t>3sg</w:t>
            </w:r>
          </w:p>
        </w:tc>
        <w:tc>
          <w:tcPr>
            <w:tcW w:w="738" w:type="dxa"/>
            <w:gridSpan w:val="2"/>
            <w:shd w:val="clear" w:color="auto" w:fill="auto"/>
          </w:tcPr>
          <w:p w14:paraId="472ADE52" w14:textId="77777777" w:rsidR="00672641" w:rsidRPr="000E40FC" w:rsidRDefault="00672641" w:rsidP="00672641">
            <w:pPr>
              <w:pStyle w:val="GlossEng"/>
            </w:pPr>
            <w:r w:rsidRPr="000E40FC">
              <w:t>say</w:t>
            </w:r>
          </w:p>
        </w:tc>
        <w:tc>
          <w:tcPr>
            <w:tcW w:w="696" w:type="dxa"/>
            <w:gridSpan w:val="2"/>
            <w:shd w:val="clear" w:color="auto" w:fill="auto"/>
          </w:tcPr>
          <w:p w14:paraId="529FD611" w14:textId="77777777" w:rsidR="00672641" w:rsidRPr="0099608C" w:rsidRDefault="00672641" w:rsidP="00672641">
            <w:pPr>
              <w:pStyle w:val="GlossEng"/>
              <w:rPr>
                <w:rStyle w:val="ChSmallCaps"/>
              </w:rPr>
            </w:pPr>
            <w:r w:rsidRPr="0099608C">
              <w:rPr>
                <w:rStyle w:val="ChSmallCaps"/>
              </w:rPr>
              <w:t>1pl</w:t>
            </w:r>
          </w:p>
        </w:tc>
        <w:tc>
          <w:tcPr>
            <w:tcW w:w="484" w:type="dxa"/>
            <w:shd w:val="clear" w:color="auto" w:fill="auto"/>
          </w:tcPr>
          <w:p w14:paraId="58E421B1" w14:textId="77777777" w:rsidR="00672641" w:rsidRPr="000E40FC" w:rsidRDefault="00672641" w:rsidP="00672641">
            <w:pPr>
              <w:pStyle w:val="GlossEng"/>
            </w:pPr>
            <w:r w:rsidRPr="000E40FC">
              <w:t>two</w:t>
            </w:r>
          </w:p>
        </w:tc>
        <w:tc>
          <w:tcPr>
            <w:tcW w:w="618" w:type="dxa"/>
            <w:gridSpan w:val="2"/>
            <w:shd w:val="clear" w:color="auto" w:fill="auto"/>
          </w:tcPr>
          <w:p w14:paraId="42ED6322" w14:textId="77777777" w:rsidR="00672641" w:rsidRPr="000E40FC" w:rsidRDefault="00672641" w:rsidP="00672641">
            <w:pPr>
              <w:pStyle w:val="GlossEng"/>
            </w:pPr>
            <w:r>
              <w:t>walk</w:t>
            </w:r>
          </w:p>
        </w:tc>
        <w:tc>
          <w:tcPr>
            <w:tcW w:w="773" w:type="dxa"/>
            <w:gridSpan w:val="3"/>
            <w:shd w:val="clear" w:color="auto" w:fill="auto"/>
          </w:tcPr>
          <w:p w14:paraId="2800F568" w14:textId="77777777" w:rsidR="00672641" w:rsidRPr="000E40FC" w:rsidRDefault="00672641" w:rsidP="00672641">
            <w:pPr>
              <w:pStyle w:val="GlossEng"/>
            </w:pPr>
            <w:r>
              <w:t>already</w:t>
            </w:r>
          </w:p>
        </w:tc>
      </w:tr>
    </w:tbl>
    <w:p w14:paraId="12193D87" w14:textId="3AD787A1" w:rsidR="00672641" w:rsidRDefault="00B7093A" w:rsidP="00672641">
      <w:pPr>
        <w:pStyle w:val="FreeTranslEng"/>
      </w:pPr>
      <w:r>
        <w:t>‘</w:t>
      </w:r>
      <w:r w:rsidR="00672641">
        <w:t xml:space="preserve">and then </w:t>
      </w:r>
      <w:r w:rsidR="000A6F70">
        <w:t xml:space="preserve">we two </w:t>
      </w:r>
      <w:r w:rsidR="00672641">
        <w:t xml:space="preserve">went home, on </w:t>
      </w:r>
      <w:r w:rsidR="00672641" w:rsidRPr="003769EB">
        <w:t xml:space="preserve">the </w:t>
      </w:r>
      <w:r w:rsidR="00672641" w:rsidRPr="003769EB">
        <w:rPr>
          <w:rStyle w:val="ChBlueBold"/>
        </w:rPr>
        <w:t>way</w:t>
      </w:r>
      <w:r w:rsidR="00672641">
        <w:t xml:space="preserve"> I rested, he said, </w:t>
      </w:r>
      <w:r>
        <w:t>‘</w:t>
      </w:r>
      <w:r w:rsidR="00672641">
        <w:t xml:space="preserve">let the two of us </w:t>
      </w:r>
      <w:r w:rsidR="00672641" w:rsidRPr="00EC357E">
        <w:rPr>
          <w:rStyle w:val="ChBlueBold"/>
        </w:rPr>
        <w:t>walk</w:t>
      </w:r>
      <w:r w:rsidR="00672641">
        <w:t xml:space="preserve"> (</w:t>
      </w:r>
      <w:r w:rsidR="00672641" w:rsidRPr="003E5C24">
        <w:t>on)!</w:t>
      </w:r>
      <w:r>
        <w:t>’’</w:t>
      </w:r>
      <w:r w:rsidR="00672641">
        <w:t xml:space="preserve"> </w:t>
      </w:r>
      <w:r w:rsidR="00672641" w:rsidRPr="008C4F7C">
        <w:rPr>
          <w:rStyle w:val="ExampleSource"/>
        </w:rPr>
        <w:t>[081015-005-NP.0036]</w:t>
      </w:r>
    </w:p>
    <w:p w14:paraId="6D5A229B" w14:textId="37A422DB" w:rsidR="00672641" w:rsidRDefault="00672641" w:rsidP="004F140B">
      <w:pPr>
        <w:pStyle w:val="Body0010after05before"/>
      </w:pPr>
      <w:r>
        <w:t xml:space="preserve">Some of the suffixed items, listed in </w:t>
      </w:r>
      <w:r w:rsidRPr="0090507A">
        <w:fldChar w:fldCharType="begin"/>
      </w:r>
      <w:r w:rsidRPr="0090507A">
        <w:instrText xml:space="preserve"> REF _Ref340161865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6</w:t>
      </w:r>
      <w:r w:rsidRPr="0090507A">
        <w:fldChar w:fldCharType="end"/>
      </w:r>
      <w:r>
        <w:t xml:space="preserve">, differ from the other </w:t>
      </w:r>
      <w:r w:rsidR="00E608C5">
        <w:t>suff</w:t>
      </w:r>
      <w:r>
        <w:t xml:space="preserve">ixed items, as for example </w:t>
      </w:r>
      <w:r w:rsidRPr="001755AB">
        <w:rPr>
          <w:rStyle w:val="ChItalBold"/>
        </w:rPr>
        <w:t>jual</w:t>
      </w:r>
      <w:r w:rsidRPr="00D53C3D">
        <w:rPr>
          <w:rStyle w:val="ChItalBold"/>
        </w:rPr>
        <w:t>­</w:t>
      </w:r>
      <w:r w:rsidRPr="001755AB">
        <w:rPr>
          <w:rStyle w:val="ChItalBold"/>
        </w:rPr>
        <w:t>an</w:t>
      </w:r>
      <w:r w:rsidR="00D53C3D">
        <w:rPr>
          <w:rStyle w:val="ChItalBold"/>
        </w:rPr>
        <w:t>g</w:t>
      </w:r>
      <w:r>
        <w:t xml:space="preserve"> </w:t>
      </w:r>
      <w:r w:rsidR="00B7093A">
        <w:t>‘</w:t>
      </w:r>
      <w:r>
        <w:t>sell-</w:t>
      </w:r>
      <w:r w:rsidRPr="0099608C">
        <w:rPr>
          <w:rStyle w:val="ChSmallCaps"/>
        </w:rPr>
        <w:t>pat</w:t>
      </w:r>
      <w:r w:rsidR="00B7093A">
        <w:t>’</w:t>
      </w:r>
      <w:r>
        <w:t xml:space="preserve"> </w:t>
      </w:r>
      <w:r w:rsidR="004F140B">
        <w:t>and</w:t>
      </w:r>
      <w:r>
        <w:t xml:space="preserve"> </w:t>
      </w:r>
      <w:r w:rsidRPr="0081185A">
        <w:rPr>
          <w:rStyle w:val="ChItalBold"/>
        </w:rPr>
        <w:t>dulu</w:t>
      </w:r>
      <w:r w:rsidR="00D53C3D" w:rsidRPr="00987776">
        <w:rPr>
          <w:rStyle w:val="ChItalBold"/>
        </w:rPr>
        <w:t>­ang</w:t>
      </w:r>
      <w:r>
        <w:t xml:space="preserve"> </w:t>
      </w:r>
      <w:r w:rsidR="00B7093A">
        <w:t>‘</w:t>
      </w:r>
      <w:r>
        <w:t>be.prior-</w:t>
      </w:r>
      <w:r w:rsidRPr="0099608C">
        <w:rPr>
          <w:rStyle w:val="ChSmallCaps"/>
        </w:rPr>
        <w:t>pat</w:t>
      </w:r>
      <w:r w:rsidR="00B7093A">
        <w:t>’</w:t>
      </w:r>
      <w:r>
        <w:t xml:space="preserve">. Suffixed with </w:t>
      </w:r>
      <w:r w:rsidR="00D53C3D" w:rsidRPr="00987776">
        <w:rPr>
          <w:rStyle w:val="ChItalBold"/>
        </w:rPr>
        <w:t>­ang</w:t>
      </w:r>
      <w:r w:rsidR="006B49B8" w:rsidRPr="006B49B8">
        <w:t>,</w:t>
      </w:r>
      <w:r w:rsidRPr="006B49B8">
        <w:t xml:space="preserve"> </w:t>
      </w:r>
      <w:r>
        <w:t xml:space="preserve">these items are structurally nouns. In a sentence, however, </w:t>
      </w:r>
      <w:r w:rsidRPr="0093126D">
        <w:rPr>
          <w:rStyle w:val="ChItalBold"/>
        </w:rPr>
        <w:t>jualan</w:t>
      </w:r>
      <w:r w:rsidR="00D53C3D">
        <w:rPr>
          <w:rStyle w:val="ChItalBold"/>
        </w:rPr>
        <w:t>g</w:t>
      </w:r>
      <w:r>
        <w:t xml:space="preserve"> also functions as the verb </w:t>
      </w:r>
      <w:r w:rsidR="00B7093A">
        <w:t>‘</w:t>
      </w:r>
      <w:r>
        <w:t>sell</w:t>
      </w:r>
      <w:r w:rsidR="00B7093A">
        <w:t>’</w:t>
      </w:r>
      <w:r>
        <w:t xml:space="preserve"> in the same way as its base </w:t>
      </w:r>
      <w:r w:rsidRPr="00C928F6">
        <w:rPr>
          <w:rStyle w:val="ChItalBold"/>
        </w:rPr>
        <w:t>jual</w:t>
      </w:r>
      <w:r>
        <w:t xml:space="preserve"> </w:t>
      </w:r>
      <w:r w:rsidR="00B7093A">
        <w:t>‘</w:t>
      </w:r>
      <w:r>
        <w:t>sell</w:t>
      </w:r>
      <w:r w:rsidR="00B7093A">
        <w:t>’</w:t>
      </w:r>
      <w:r>
        <w:t xml:space="preserve">, as shown in </w:t>
      </w:r>
      <w:r w:rsidRPr="0090507A">
        <w:fldChar w:fldCharType="begin"/>
      </w:r>
      <w:r w:rsidRPr="0090507A">
        <w:instrText xml:space="preserve"> REF _Ref340236753 \h </w:instrText>
      </w:r>
      <w:r w:rsidRPr="0090507A">
        <w:fldChar w:fldCharType="separate"/>
      </w:r>
      <w:r w:rsidR="00154D81" w:rsidRPr="00110B09">
        <w:t>(</w:t>
      </w:r>
      <w:r w:rsidR="00154D81">
        <w:rPr>
          <w:noProof/>
          <w:szCs w:val="19"/>
        </w:rPr>
        <w:t>13</w:t>
      </w:r>
      <w:r w:rsidR="00154D81" w:rsidRPr="00AC23C4">
        <w:rPr>
          <w:szCs w:val="19"/>
        </w:rPr>
        <w:t>)</w:t>
      </w:r>
      <w:r w:rsidRPr="0090507A">
        <w:fldChar w:fldCharType="end"/>
      </w:r>
      <w:r>
        <w:t xml:space="preserve">. Likewise </w:t>
      </w:r>
      <w:r w:rsidRPr="00C45242">
        <w:rPr>
          <w:rStyle w:val="ChItalBold"/>
        </w:rPr>
        <w:t>duluan</w:t>
      </w:r>
      <w:r w:rsidR="00D53C3D">
        <w:rPr>
          <w:rStyle w:val="ChItalBold"/>
        </w:rPr>
        <w:t>g</w:t>
      </w:r>
      <w:r>
        <w:t xml:space="preserve"> </w:t>
      </w:r>
      <w:r w:rsidR="00B7093A">
        <w:t>‘</w:t>
      </w:r>
      <w:r>
        <w:t>be.prior-</w:t>
      </w:r>
      <w:r w:rsidRPr="0099608C">
        <w:rPr>
          <w:rStyle w:val="ChSmallCaps"/>
        </w:rPr>
        <w:t>pat</w:t>
      </w:r>
      <w:r w:rsidR="00B7093A">
        <w:t>’</w:t>
      </w:r>
      <w:r>
        <w:t xml:space="preserve"> </w:t>
      </w:r>
      <w:r w:rsidR="00152913">
        <w:t xml:space="preserve">in </w:t>
      </w:r>
      <w:r w:rsidR="00152913">
        <w:fldChar w:fldCharType="begin"/>
      </w:r>
      <w:r w:rsidR="00152913">
        <w:instrText xml:space="preserve"> REF _Ref346550843 \h </w:instrText>
      </w:r>
      <w:r w:rsidR="00152913">
        <w:fldChar w:fldCharType="separate"/>
      </w:r>
      <w:r w:rsidR="00154D81" w:rsidRPr="00131C5B">
        <w:t>(</w:t>
      </w:r>
      <w:r w:rsidR="00154D81">
        <w:rPr>
          <w:noProof/>
          <w:szCs w:val="19"/>
        </w:rPr>
        <w:t>14</w:t>
      </w:r>
      <w:r w:rsidR="00154D81" w:rsidRPr="00AC23C4">
        <w:rPr>
          <w:szCs w:val="19"/>
        </w:rPr>
        <w:t>)</w:t>
      </w:r>
      <w:r w:rsidR="00152913">
        <w:fldChar w:fldCharType="end"/>
      </w:r>
      <w:r w:rsidR="00152913">
        <w:t xml:space="preserve"> </w:t>
      </w:r>
      <w:r>
        <w:t xml:space="preserve">is used </w:t>
      </w:r>
      <w:r w:rsidR="00152913">
        <w:t xml:space="preserve">in the same way </w:t>
      </w:r>
      <w:r>
        <w:t xml:space="preserve">as </w:t>
      </w:r>
      <w:r w:rsidR="004F140B">
        <w:t xml:space="preserve">its base </w:t>
      </w:r>
      <w:r w:rsidR="00152913" w:rsidRPr="00152913">
        <w:rPr>
          <w:rStyle w:val="ChItalBold"/>
        </w:rPr>
        <w:t>dulu</w:t>
      </w:r>
      <w:r w:rsidR="00152913">
        <w:t xml:space="preserve"> </w:t>
      </w:r>
      <w:r w:rsidR="00B7093A">
        <w:t>‘</w:t>
      </w:r>
      <w:r>
        <w:t>be prior</w:t>
      </w:r>
      <w:r w:rsidR="00B7093A">
        <w:t>’</w:t>
      </w:r>
      <w:r w:rsidR="00152913">
        <w:t xml:space="preserve"> in </w:t>
      </w:r>
      <w:r w:rsidR="00152913">
        <w:fldChar w:fldCharType="begin"/>
      </w:r>
      <w:r w:rsidR="00152913">
        <w:instrText xml:space="preserve"> REF _Ref439254549 \h </w:instrText>
      </w:r>
      <w:r w:rsidR="00152913">
        <w:fldChar w:fldCharType="separate"/>
      </w:r>
      <w:r w:rsidR="00154D81" w:rsidRPr="00110B09">
        <w:t>(</w:t>
      </w:r>
      <w:r w:rsidR="00154D81">
        <w:rPr>
          <w:noProof/>
          <w:szCs w:val="19"/>
        </w:rPr>
        <w:t>15</w:t>
      </w:r>
      <w:r w:rsidR="00154D81" w:rsidRPr="00AC23C4">
        <w:rPr>
          <w:szCs w:val="19"/>
        </w:rPr>
        <w:t>)</w:t>
      </w:r>
      <w:r w:rsidR="00152913">
        <w:fldChar w:fldCharType="end"/>
      </w:r>
      <w:r w:rsidR="00152913">
        <w:t>.</w:t>
      </w:r>
    </w:p>
    <w:p w14:paraId="22D767F5" w14:textId="09440A91" w:rsidR="007855F0" w:rsidRPr="0093544F" w:rsidRDefault="007855F0" w:rsidP="00EB284F">
      <w:pPr>
        <w:pStyle w:val="ExampleTitle"/>
      </w:pPr>
      <w:r>
        <w:rPr>
          <w:lang w:eastAsia="en-US"/>
        </w:rPr>
        <w:t xml:space="preserve">Suffix </w:t>
      </w:r>
      <w:r w:rsidRPr="00987776">
        <w:rPr>
          <w:rStyle w:val="ChItalBold"/>
        </w:rPr>
        <w:t>­ang</w:t>
      </w:r>
      <w:r w:rsidRPr="00D47025">
        <w:t>:</w:t>
      </w:r>
      <w:r>
        <w:t xml:space="preserve"> Verbal reading of </w:t>
      </w:r>
      <w:r w:rsidR="00EB284F">
        <w:t xml:space="preserve">derived </w:t>
      </w:r>
      <w:r>
        <w:t>lexemes</w:t>
      </w:r>
    </w:p>
    <w:tbl>
      <w:tblPr>
        <w:tblW w:w="6692" w:type="dxa"/>
        <w:tblCellMar>
          <w:left w:w="40" w:type="dxa"/>
          <w:right w:w="40" w:type="dxa"/>
        </w:tblCellMar>
        <w:tblLook w:val="01E0" w:firstRow="1" w:lastRow="1" w:firstColumn="1" w:lastColumn="1" w:noHBand="0" w:noVBand="0"/>
      </w:tblPr>
      <w:tblGrid>
        <w:gridCol w:w="709"/>
        <w:gridCol w:w="747"/>
        <w:gridCol w:w="128"/>
        <w:gridCol w:w="408"/>
        <w:gridCol w:w="591"/>
        <w:gridCol w:w="514"/>
        <w:gridCol w:w="875"/>
        <w:gridCol w:w="485"/>
        <w:gridCol w:w="563"/>
        <w:gridCol w:w="747"/>
        <w:gridCol w:w="925"/>
      </w:tblGrid>
      <w:tr w:rsidR="00AC23C4" w:rsidRPr="00626ADA" w14:paraId="223EFAF7" w14:textId="77777777" w:rsidTr="00AC23C4">
        <w:tc>
          <w:tcPr>
            <w:tcW w:w="709" w:type="dxa"/>
            <w:shd w:val="clear" w:color="auto" w:fill="auto"/>
          </w:tcPr>
          <w:p w14:paraId="35EE87D9" w14:textId="77777777" w:rsidR="00672641" w:rsidRPr="00AC23C4" w:rsidRDefault="00672641" w:rsidP="00672641">
            <w:pPr>
              <w:pStyle w:val="O0Nwnext"/>
              <w:rPr>
                <w:szCs w:val="19"/>
              </w:rPr>
            </w:pPr>
            <w:bookmarkStart w:id="1302" w:name="_Ref340236753"/>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3</w:t>
            </w:r>
            <w:r w:rsidRPr="00AC23C4">
              <w:rPr>
                <w:szCs w:val="19"/>
              </w:rPr>
              <w:fldChar w:fldCharType="end"/>
            </w:r>
            <w:r w:rsidRPr="00AC23C4">
              <w:rPr>
                <w:szCs w:val="19"/>
              </w:rPr>
              <w:t>)</w:t>
            </w:r>
            <w:bookmarkEnd w:id="1302"/>
          </w:p>
        </w:tc>
        <w:tc>
          <w:tcPr>
            <w:tcW w:w="747" w:type="dxa"/>
            <w:shd w:val="clear" w:color="auto" w:fill="auto"/>
          </w:tcPr>
          <w:p w14:paraId="1ADE6D45" w14:textId="77777777" w:rsidR="00672641" w:rsidRPr="00AC23C4" w:rsidRDefault="00672641" w:rsidP="00672641">
            <w:pPr>
              <w:pStyle w:val="Text"/>
              <w:rPr>
                <w:szCs w:val="19"/>
              </w:rPr>
            </w:pPr>
            <w:r w:rsidRPr="00AC23C4">
              <w:rPr>
                <w:szCs w:val="19"/>
              </w:rPr>
              <w:t>mama</w:t>
            </w:r>
          </w:p>
        </w:tc>
        <w:tc>
          <w:tcPr>
            <w:tcW w:w="536" w:type="dxa"/>
            <w:gridSpan w:val="2"/>
            <w:shd w:val="clear" w:color="auto" w:fill="auto"/>
          </w:tcPr>
          <w:p w14:paraId="6212B6F2" w14:textId="77777777" w:rsidR="00672641" w:rsidRPr="00AC23C4" w:rsidRDefault="00672641" w:rsidP="00672641">
            <w:pPr>
              <w:pStyle w:val="Text"/>
              <w:rPr>
                <w:szCs w:val="19"/>
              </w:rPr>
            </w:pPr>
            <w:r w:rsidRPr="00AC23C4">
              <w:rPr>
                <w:szCs w:val="19"/>
              </w:rPr>
              <w:t>saya</w:t>
            </w:r>
          </w:p>
        </w:tc>
        <w:tc>
          <w:tcPr>
            <w:tcW w:w="591" w:type="dxa"/>
            <w:shd w:val="clear" w:color="auto" w:fill="auto"/>
          </w:tcPr>
          <w:p w14:paraId="03015BAD" w14:textId="77777777" w:rsidR="00672641" w:rsidRPr="00AC23C4" w:rsidRDefault="00672641" w:rsidP="00672641">
            <w:pPr>
              <w:pStyle w:val="Text"/>
              <w:rPr>
                <w:szCs w:val="19"/>
              </w:rPr>
            </w:pPr>
            <w:r w:rsidRPr="00AC23C4">
              <w:rPr>
                <w:szCs w:val="19"/>
              </w:rPr>
              <w:t>pergi</w:t>
            </w:r>
          </w:p>
        </w:tc>
        <w:tc>
          <w:tcPr>
            <w:tcW w:w="514" w:type="dxa"/>
            <w:shd w:val="clear" w:color="auto" w:fill="auto"/>
          </w:tcPr>
          <w:p w14:paraId="6626B5B1" w14:textId="77777777" w:rsidR="00672641" w:rsidRPr="00E62215" w:rsidRDefault="00672641" w:rsidP="00672641">
            <w:pPr>
              <w:pStyle w:val="Text"/>
              <w:rPr>
                <w:rStyle w:val="ChBlueBold"/>
              </w:rPr>
            </w:pPr>
            <w:r w:rsidRPr="00E62215">
              <w:rPr>
                <w:rStyle w:val="ChBlueBold"/>
              </w:rPr>
              <w:t>jual</w:t>
            </w:r>
          </w:p>
        </w:tc>
        <w:tc>
          <w:tcPr>
            <w:tcW w:w="875" w:type="dxa"/>
            <w:shd w:val="clear" w:color="auto" w:fill="auto"/>
          </w:tcPr>
          <w:p w14:paraId="761529D5" w14:textId="77777777" w:rsidR="00672641" w:rsidRPr="00AC23C4" w:rsidRDefault="00672641" w:rsidP="00672641">
            <w:pPr>
              <w:pStyle w:val="Text"/>
              <w:rPr>
                <w:szCs w:val="19"/>
              </w:rPr>
            </w:pPr>
            <w:r w:rsidRPr="00AC23C4">
              <w:rPr>
                <w:szCs w:val="19"/>
              </w:rPr>
              <w:t>pinang</w:t>
            </w:r>
            <w:r w:rsidR="00962056" w:rsidRPr="00AC23C4">
              <w:rPr>
                <w:szCs w:val="19"/>
              </w:rPr>
              <w:t>,</w:t>
            </w:r>
          </w:p>
        </w:tc>
        <w:tc>
          <w:tcPr>
            <w:tcW w:w="485" w:type="dxa"/>
            <w:shd w:val="clear" w:color="auto" w:fill="auto"/>
          </w:tcPr>
          <w:p w14:paraId="24F2BBC1" w14:textId="77777777" w:rsidR="00672641" w:rsidRPr="00AC23C4" w:rsidRDefault="00672641" w:rsidP="00672641">
            <w:pPr>
              <w:pStyle w:val="Text"/>
              <w:rPr>
                <w:szCs w:val="19"/>
              </w:rPr>
            </w:pPr>
            <w:r w:rsidRPr="00AC23C4">
              <w:rPr>
                <w:szCs w:val="19"/>
              </w:rPr>
              <w:t>sa</w:t>
            </w:r>
          </w:p>
        </w:tc>
        <w:tc>
          <w:tcPr>
            <w:tcW w:w="563" w:type="dxa"/>
            <w:shd w:val="clear" w:color="auto" w:fill="auto"/>
          </w:tcPr>
          <w:p w14:paraId="0F1999D5" w14:textId="77777777" w:rsidR="00672641" w:rsidRPr="00AC23C4" w:rsidRDefault="00672641" w:rsidP="00672641">
            <w:pPr>
              <w:pStyle w:val="Text"/>
              <w:rPr>
                <w:szCs w:val="19"/>
              </w:rPr>
            </w:pPr>
            <w:r w:rsidRPr="00AC23C4">
              <w:rPr>
                <w:szCs w:val="19"/>
              </w:rPr>
              <w:t>pu</w:t>
            </w:r>
          </w:p>
        </w:tc>
        <w:tc>
          <w:tcPr>
            <w:tcW w:w="747" w:type="dxa"/>
            <w:shd w:val="clear" w:color="auto" w:fill="auto"/>
          </w:tcPr>
          <w:p w14:paraId="642F3520" w14:textId="77777777" w:rsidR="00672641" w:rsidRPr="00AC23C4" w:rsidRDefault="00672641" w:rsidP="00672641">
            <w:pPr>
              <w:pStyle w:val="Text"/>
              <w:rPr>
                <w:szCs w:val="19"/>
              </w:rPr>
            </w:pPr>
            <w:r w:rsidRPr="00AC23C4">
              <w:rPr>
                <w:szCs w:val="19"/>
              </w:rPr>
              <w:t>mama</w:t>
            </w:r>
          </w:p>
        </w:tc>
        <w:tc>
          <w:tcPr>
            <w:tcW w:w="925" w:type="dxa"/>
            <w:shd w:val="clear" w:color="auto" w:fill="auto"/>
          </w:tcPr>
          <w:p w14:paraId="02160809" w14:textId="77777777" w:rsidR="00672641" w:rsidRPr="008C675E" w:rsidRDefault="00672641" w:rsidP="00672641">
            <w:pPr>
              <w:pStyle w:val="Text"/>
              <w:rPr>
                <w:rStyle w:val="ChBlueBold"/>
              </w:rPr>
            </w:pPr>
            <w:r w:rsidRPr="008C675E">
              <w:rPr>
                <w:rStyle w:val="ChBlueBold"/>
              </w:rPr>
              <w:t>jual–an</w:t>
            </w:r>
            <w:r w:rsidR="00962056">
              <w:rPr>
                <w:rStyle w:val="ChBlueBold"/>
              </w:rPr>
              <w:t>g</w:t>
            </w:r>
          </w:p>
        </w:tc>
      </w:tr>
      <w:tr w:rsidR="00AC23C4" w:rsidRPr="00AC23C4" w14:paraId="0DC18366" w14:textId="77777777" w:rsidTr="00AC23C4">
        <w:tc>
          <w:tcPr>
            <w:tcW w:w="709" w:type="dxa"/>
            <w:shd w:val="clear" w:color="auto" w:fill="auto"/>
          </w:tcPr>
          <w:p w14:paraId="652EAA53" w14:textId="77777777" w:rsidR="00672641" w:rsidRPr="00626ADA" w:rsidRDefault="00672641" w:rsidP="00672641">
            <w:pPr>
              <w:pStyle w:val="GlossEng2ptafter"/>
            </w:pPr>
          </w:p>
        </w:tc>
        <w:tc>
          <w:tcPr>
            <w:tcW w:w="747" w:type="dxa"/>
            <w:shd w:val="clear" w:color="auto" w:fill="auto"/>
          </w:tcPr>
          <w:p w14:paraId="4A4925C4" w14:textId="77777777" w:rsidR="00672641" w:rsidRPr="00AC23C4" w:rsidRDefault="00672641" w:rsidP="00672641">
            <w:pPr>
              <w:pStyle w:val="GlossEng2ptafter"/>
              <w:rPr>
                <w:szCs w:val="19"/>
              </w:rPr>
            </w:pPr>
            <w:r w:rsidRPr="00AC23C4">
              <w:rPr>
                <w:szCs w:val="19"/>
              </w:rPr>
              <w:t>mother</w:t>
            </w:r>
          </w:p>
        </w:tc>
        <w:tc>
          <w:tcPr>
            <w:tcW w:w="536" w:type="dxa"/>
            <w:gridSpan w:val="2"/>
            <w:shd w:val="clear" w:color="auto" w:fill="auto"/>
          </w:tcPr>
          <w:p w14:paraId="733AB474" w14:textId="77777777" w:rsidR="00672641" w:rsidRPr="0099608C" w:rsidRDefault="00672641" w:rsidP="00672641">
            <w:pPr>
              <w:pStyle w:val="GlossEng2ptafter"/>
              <w:rPr>
                <w:rStyle w:val="ChSmallCaps"/>
              </w:rPr>
            </w:pPr>
            <w:r w:rsidRPr="0099608C">
              <w:rPr>
                <w:rStyle w:val="ChSmallCaps"/>
              </w:rPr>
              <w:t>1sg</w:t>
            </w:r>
          </w:p>
        </w:tc>
        <w:tc>
          <w:tcPr>
            <w:tcW w:w="591" w:type="dxa"/>
            <w:shd w:val="clear" w:color="auto" w:fill="auto"/>
          </w:tcPr>
          <w:p w14:paraId="2E29C7B1" w14:textId="77777777" w:rsidR="00672641" w:rsidRPr="00AC23C4" w:rsidRDefault="00672641" w:rsidP="00672641">
            <w:pPr>
              <w:pStyle w:val="GlossEng2ptafter"/>
              <w:rPr>
                <w:szCs w:val="19"/>
              </w:rPr>
            </w:pPr>
            <w:r w:rsidRPr="00AC23C4">
              <w:rPr>
                <w:szCs w:val="19"/>
              </w:rPr>
              <w:t>go</w:t>
            </w:r>
          </w:p>
        </w:tc>
        <w:tc>
          <w:tcPr>
            <w:tcW w:w="514" w:type="dxa"/>
            <w:shd w:val="clear" w:color="auto" w:fill="auto"/>
          </w:tcPr>
          <w:p w14:paraId="13DEAD64" w14:textId="77777777" w:rsidR="00672641" w:rsidRPr="00AC23C4" w:rsidRDefault="00672641" w:rsidP="00672641">
            <w:pPr>
              <w:pStyle w:val="GlossEng2ptafter"/>
              <w:rPr>
                <w:szCs w:val="19"/>
              </w:rPr>
            </w:pPr>
            <w:r w:rsidRPr="00AC23C4">
              <w:rPr>
                <w:szCs w:val="19"/>
              </w:rPr>
              <w:t>sell</w:t>
            </w:r>
          </w:p>
        </w:tc>
        <w:tc>
          <w:tcPr>
            <w:tcW w:w="875" w:type="dxa"/>
            <w:shd w:val="clear" w:color="auto" w:fill="auto"/>
          </w:tcPr>
          <w:p w14:paraId="60AE91DE" w14:textId="77777777" w:rsidR="00672641" w:rsidRPr="00AC23C4" w:rsidRDefault="00672641" w:rsidP="00672641">
            <w:pPr>
              <w:pStyle w:val="GlossEng2ptafter"/>
              <w:rPr>
                <w:szCs w:val="19"/>
              </w:rPr>
            </w:pPr>
            <w:r w:rsidRPr="00AC23C4">
              <w:rPr>
                <w:szCs w:val="19"/>
              </w:rPr>
              <w:t>betel.nut</w:t>
            </w:r>
          </w:p>
        </w:tc>
        <w:tc>
          <w:tcPr>
            <w:tcW w:w="485" w:type="dxa"/>
            <w:shd w:val="clear" w:color="auto" w:fill="auto"/>
          </w:tcPr>
          <w:p w14:paraId="241EE8DD" w14:textId="77777777" w:rsidR="00672641" w:rsidRPr="0099608C" w:rsidRDefault="00672641" w:rsidP="00672641">
            <w:pPr>
              <w:pStyle w:val="GlossEng2ptafter"/>
              <w:rPr>
                <w:rStyle w:val="ChSmallCaps"/>
              </w:rPr>
            </w:pPr>
            <w:r w:rsidRPr="0099608C">
              <w:rPr>
                <w:rStyle w:val="ChSmallCaps"/>
              </w:rPr>
              <w:t>1sg</w:t>
            </w:r>
          </w:p>
        </w:tc>
        <w:tc>
          <w:tcPr>
            <w:tcW w:w="563" w:type="dxa"/>
            <w:shd w:val="clear" w:color="auto" w:fill="auto"/>
          </w:tcPr>
          <w:p w14:paraId="50D81963" w14:textId="77777777" w:rsidR="00672641" w:rsidRPr="0099608C" w:rsidRDefault="00672641" w:rsidP="00672641">
            <w:pPr>
              <w:pStyle w:val="GlossEng2ptafter"/>
              <w:rPr>
                <w:rStyle w:val="ChSmallCaps"/>
              </w:rPr>
            </w:pPr>
            <w:r w:rsidRPr="0099608C">
              <w:rPr>
                <w:rStyle w:val="ChSmallCaps"/>
              </w:rPr>
              <w:t>poss</w:t>
            </w:r>
          </w:p>
        </w:tc>
        <w:tc>
          <w:tcPr>
            <w:tcW w:w="747" w:type="dxa"/>
            <w:shd w:val="clear" w:color="auto" w:fill="auto"/>
          </w:tcPr>
          <w:p w14:paraId="0D52C029" w14:textId="77777777" w:rsidR="00672641" w:rsidRPr="00AC23C4" w:rsidRDefault="00672641" w:rsidP="00672641">
            <w:pPr>
              <w:pStyle w:val="GlossEng2ptafter"/>
              <w:rPr>
                <w:szCs w:val="19"/>
              </w:rPr>
            </w:pPr>
            <w:r w:rsidRPr="00AC23C4">
              <w:rPr>
                <w:szCs w:val="19"/>
              </w:rPr>
              <w:t>mother</w:t>
            </w:r>
          </w:p>
        </w:tc>
        <w:tc>
          <w:tcPr>
            <w:tcW w:w="925" w:type="dxa"/>
            <w:shd w:val="clear" w:color="auto" w:fill="auto"/>
          </w:tcPr>
          <w:p w14:paraId="3AA2AC87" w14:textId="77777777" w:rsidR="00672641" w:rsidRPr="00E62215" w:rsidRDefault="00672641" w:rsidP="00672641">
            <w:pPr>
              <w:pStyle w:val="GlossEng2ptafter"/>
            </w:pPr>
            <w:r w:rsidRPr="00E62215">
              <w:t>s</w:t>
            </w:r>
            <w:r>
              <w:t>ell–</w:t>
            </w:r>
            <w:r w:rsidRPr="0099608C">
              <w:rPr>
                <w:rStyle w:val="ChSmallCaps"/>
              </w:rPr>
              <w:t>pat</w:t>
            </w:r>
          </w:p>
        </w:tc>
      </w:tr>
      <w:tr w:rsidR="00672641" w:rsidRPr="00E62215" w14:paraId="04C33B85" w14:textId="77777777" w:rsidTr="00AC23C4">
        <w:trPr>
          <w:gridAfter w:val="8"/>
          <w:wAfter w:w="5108" w:type="dxa"/>
        </w:trPr>
        <w:tc>
          <w:tcPr>
            <w:tcW w:w="709" w:type="dxa"/>
            <w:shd w:val="clear" w:color="auto" w:fill="auto"/>
          </w:tcPr>
          <w:p w14:paraId="53DA970D" w14:textId="77777777" w:rsidR="00672641" w:rsidRPr="00E62215" w:rsidRDefault="00672641" w:rsidP="00672641">
            <w:pPr>
              <w:pStyle w:val="O0Nwnext"/>
            </w:pPr>
          </w:p>
        </w:tc>
        <w:tc>
          <w:tcPr>
            <w:tcW w:w="875" w:type="dxa"/>
            <w:gridSpan w:val="2"/>
            <w:shd w:val="clear" w:color="auto" w:fill="auto"/>
          </w:tcPr>
          <w:p w14:paraId="03E1B401" w14:textId="77777777" w:rsidR="00672641" w:rsidRPr="00E62215" w:rsidRDefault="00672641" w:rsidP="00672641">
            <w:pPr>
              <w:pStyle w:val="Text"/>
            </w:pPr>
            <w:r w:rsidRPr="00E62215">
              <w:t>pinang</w:t>
            </w:r>
          </w:p>
        </w:tc>
      </w:tr>
      <w:tr w:rsidR="00672641" w:rsidRPr="00626ADA" w14:paraId="1C44B284" w14:textId="77777777" w:rsidTr="00AC23C4">
        <w:trPr>
          <w:gridAfter w:val="8"/>
          <w:wAfter w:w="5108" w:type="dxa"/>
        </w:trPr>
        <w:tc>
          <w:tcPr>
            <w:tcW w:w="709" w:type="dxa"/>
            <w:shd w:val="clear" w:color="auto" w:fill="auto"/>
          </w:tcPr>
          <w:p w14:paraId="50CF16C9" w14:textId="77777777" w:rsidR="00672641" w:rsidRPr="00E62215" w:rsidRDefault="00672641" w:rsidP="00672641">
            <w:pPr>
              <w:pStyle w:val="GlossEng"/>
            </w:pPr>
          </w:p>
        </w:tc>
        <w:tc>
          <w:tcPr>
            <w:tcW w:w="875" w:type="dxa"/>
            <w:gridSpan w:val="2"/>
            <w:shd w:val="clear" w:color="auto" w:fill="auto"/>
          </w:tcPr>
          <w:p w14:paraId="33AA0313" w14:textId="77777777" w:rsidR="00672641" w:rsidRPr="00626ADA" w:rsidRDefault="00672641" w:rsidP="00672641">
            <w:pPr>
              <w:pStyle w:val="GlossEng"/>
            </w:pPr>
            <w:r>
              <w:t>betel.nut</w:t>
            </w:r>
          </w:p>
        </w:tc>
      </w:tr>
    </w:tbl>
    <w:p w14:paraId="128137CA" w14:textId="0961A874" w:rsidR="00672641" w:rsidRDefault="00B7093A" w:rsidP="00672641">
      <w:pPr>
        <w:pStyle w:val="FreeTranslEng"/>
        <w:rPr>
          <w:rStyle w:val="ExampleSource"/>
        </w:rPr>
      </w:pPr>
      <w:r>
        <w:rPr>
          <w:szCs w:val="19"/>
        </w:rPr>
        <w:t>‘</w:t>
      </w:r>
      <w:r w:rsidR="00672641">
        <w:rPr>
          <w:szCs w:val="19"/>
        </w:rPr>
        <w:t xml:space="preserve">my mother went to </w:t>
      </w:r>
      <w:r w:rsidR="00672641" w:rsidRPr="0093126D">
        <w:rPr>
          <w:rStyle w:val="ChBlueBold"/>
        </w:rPr>
        <w:t>sell</w:t>
      </w:r>
      <w:r w:rsidR="00672641">
        <w:rPr>
          <w:szCs w:val="19"/>
        </w:rPr>
        <w:t xml:space="preserve"> betel nuts, my mother </w:t>
      </w:r>
      <w:r w:rsidR="00672641" w:rsidRPr="0093126D">
        <w:rPr>
          <w:rStyle w:val="ChBlueBold"/>
        </w:rPr>
        <w:t>sell</w:t>
      </w:r>
      <w:r w:rsidR="00672641">
        <w:rPr>
          <w:rStyle w:val="ChBlueBold"/>
        </w:rPr>
        <w:t>s</w:t>
      </w:r>
      <w:r w:rsidR="00672641">
        <w:rPr>
          <w:szCs w:val="19"/>
        </w:rPr>
        <w:t xml:space="preserve"> betel nuts</w:t>
      </w:r>
      <w:r>
        <w:rPr>
          <w:szCs w:val="19"/>
        </w:rPr>
        <w:t>’</w:t>
      </w:r>
      <w:r w:rsidR="00672641" w:rsidRPr="0090507A">
        <w:rPr>
          <w:szCs w:val="19"/>
        </w:rPr>
        <w:t xml:space="preserve"> </w:t>
      </w:r>
      <w:r w:rsidR="00672641" w:rsidRPr="00146C8C">
        <w:rPr>
          <w:rStyle w:val="ExampleSource"/>
        </w:rPr>
        <w:t>[</w:t>
      </w:r>
      <w:r w:rsidR="002D6923" w:rsidRPr="002D6923">
        <w:rPr>
          <w:rStyle w:val="ExampleSource"/>
        </w:rPr>
        <w:t>081014-014-NP.0002</w:t>
      </w:r>
      <w:r w:rsidR="00672641" w:rsidRPr="00146C8C">
        <w:rPr>
          <w:rStyle w:val="ExampleSource"/>
        </w:rPr>
        <w:t>]</w:t>
      </w:r>
    </w:p>
    <w:tbl>
      <w:tblPr>
        <w:tblW w:w="5504" w:type="dxa"/>
        <w:tblCellMar>
          <w:left w:w="40" w:type="dxa"/>
          <w:right w:w="40" w:type="dxa"/>
        </w:tblCellMar>
        <w:tblLook w:val="01E0" w:firstRow="1" w:lastRow="1" w:firstColumn="1" w:lastColumn="1" w:noHBand="0" w:noVBand="0"/>
      </w:tblPr>
      <w:tblGrid>
        <w:gridCol w:w="709"/>
        <w:gridCol w:w="964"/>
        <w:gridCol w:w="525"/>
        <w:gridCol w:w="569"/>
        <w:gridCol w:w="880"/>
        <w:gridCol w:w="647"/>
        <w:gridCol w:w="1210"/>
      </w:tblGrid>
      <w:tr w:rsidR="000F438A" w:rsidRPr="00626ADA" w14:paraId="21E06859" w14:textId="77777777" w:rsidTr="000F438A">
        <w:tc>
          <w:tcPr>
            <w:tcW w:w="709" w:type="dxa"/>
            <w:shd w:val="clear" w:color="auto" w:fill="auto"/>
          </w:tcPr>
          <w:p w14:paraId="0245FEF4" w14:textId="2A96674E" w:rsidR="000F438A" w:rsidRPr="00AC23C4" w:rsidRDefault="000F438A" w:rsidP="00672641">
            <w:pPr>
              <w:pStyle w:val="O0Nwnext"/>
              <w:rPr>
                <w:szCs w:val="19"/>
              </w:rPr>
            </w:pPr>
            <w:bookmarkStart w:id="1303" w:name="_Ref346550843"/>
            <w:r w:rsidRPr="00131C5B">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4</w:t>
            </w:r>
            <w:r w:rsidRPr="00AC23C4">
              <w:rPr>
                <w:szCs w:val="19"/>
              </w:rPr>
              <w:fldChar w:fldCharType="end"/>
            </w:r>
            <w:r w:rsidRPr="00AC23C4">
              <w:rPr>
                <w:szCs w:val="19"/>
              </w:rPr>
              <w:t>)</w:t>
            </w:r>
            <w:bookmarkEnd w:id="1303"/>
          </w:p>
        </w:tc>
        <w:tc>
          <w:tcPr>
            <w:tcW w:w="964" w:type="dxa"/>
          </w:tcPr>
          <w:p w14:paraId="5F3718C2" w14:textId="08134ADA" w:rsidR="000F438A" w:rsidRPr="00AC23C4" w:rsidRDefault="000F438A" w:rsidP="00672641">
            <w:pPr>
              <w:pStyle w:val="Text"/>
              <w:rPr>
                <w:szCs w:val="19"/>
              </w:rPr>
            </w:pPr>
            <w:r>
              <w:rPr>
                <w:szCs w:val="19"/>
              </w:rPr>
              <w:t>nanti</w:t>
            </w:r>
          </w:p>
        </w:tc>
        <w:tc>
          <w:tcPr>
            <w:tcW w:w="525" w:type="dxa"/>
          </w:tcPr>
          <w:p w14:paraId="33F9E71E" w14:textId="672B3E0C" w:rsidR="000F438A" w:rsidRPr="00AC23C4" w:rsidRDefault="000F438A" w:rsidP="00672641">
            <w:pPr>
              <w:pStyle w:val="Text"/>
              <w:rPr>
                <w:szCs w:val="19"/>
              </w:rPr>
            </w:pPr>
            <w:r>
              <w:rPr>
                <w:szCs w:val="19"/>
              </w:rPr>
              <w:t>kam</w:t>
            </w:r>
          </w:p>
        </w:tc>
        <w:tc>
          <w:tcPr>
            <w:tcW w:w="569" w:type="dxa"/>
          </w:tcPr>
          <w:p w14:paraId="7B43CAFB" w14:textId="00F83CB0" w:rsidR="000F438A" w:rsidRPr="00AC23C4" w:rsidRDefault="000F438A" w:rsidP="00672641">
            <w:pPr>
              <w:pStyle w:val="Text"/>
              <w:rPr>
                <w:szCs w:val="19"/>
              </w:rPr>
            </w:pPr>
            <w:r>
              <w:rPr>
                <w:szCs w:val="19"/>
              </w:rPr>
              <w:t>dari</w:t>
            </w:r>
          </w:p>
        </w:tc>
        <w:tc>
          <w:tcPr>
            <w:tcW w:w="880" w:type="dxa"/>
            <w:shd w:val="clear" w:color="auto" w:fill="auto"/>
          </w:tcPr>
          <w:p w14:paraId="52527D74" w14:textId="3DE56A33" w:rsidR="000F438A" w:rsidRPr="00AC23C4" w:rsidRDefault="000F438A" w:rsidP="00672641">
            <w:pPr>
              <w:pStyle w:val="Text"/>
              <w:rPr>
                <w:szCs w:val="19"/>
              </w:rPr>
            </w:pPr>
            <w:r>
              <w:rPr>
                <w:szCs w:val="19"/>
              </w:rPr>
              <w:t>blakang,</w:t>
            </w:r>
          </w:p>
        </w:tc>
        <w:tc>
          <w:tcPr>
            <w:tcW w:w="647" w:type="dxa"/>
            <w:shd w:val="clear" w:color="auto" w:fill="auto"/>
          </w:tcPr>
          <w:p w14:paraId="41A3A86E" w14:textId="40E8DA3B" w:rsidR="000F438A" w:rsidRPr="00AC23C4" w:rsidRDefault="000F438A" w:rsidP="00672641">
            <w:pPr>
              <w:pStyle w:val="Text"/>
              <w:rPr>
                <w:szCs w:val="19"/>
              </w:rPr>
            </w:pPr>
            <w:r>
              <w:rPr>
                <w:szCs w:val="19"/>
              </w:rPr>
              <w:t>bapa</w:t>
            </w:r>
          </w:p>
        </w:tc>
        <w:tc>
          <w:tcPr>
            <w:tcW w:w="1210" w:type="dxa"/>
            <w:shd w:val="clear" w:color="auto" w:fill="auto"/>
          </w:tcPr>
          <w:p w14:paraId="3E8153E9" w14:textId="77777777" w:rsidR="000F438A" w:rsidRPr="00D5355C" w:rsidRDefault="000F438A" w:rsidP="00672641">
            <w:pPr>
              <w:pStyle w:val="Text"/>
            </w:pPr>
            <w:r w:rsidRPr="00D5355C">
              <w:rPr>
                <w:rStyle w:val="ChBlueBold"/>
              </w:rPr>
              <w:t>dulu</w:t>
            </w:r>
            <w:r w:rsidRPr="008C675E">
              <w:rPr>
                <w:rStyle w:val="ChBlueBold"/>
              </w:rPr>
              <w:t>–</w:t>
            </w:r>
            <w:r w:rsidRPr="00D5355C">
              <w:rPr>
                <w:rStyle w:val="ChBlueBold"/>
              </w:rPr>
              <w:t>an</w:t>
            </w:r>
            <w:r>
              <w:rPr>
                <w:rStyle w:val="ChBlueBold"/>
              </w:rPr>
              <w:t>g</w:t>
            </w:r>
          </w:p>
        </w:tc>
      </w:tr>
      <w:tr w:rsidR="000F438A" w:rsidRPr="00AC23C4" w14:paraId="6EC556DC" w14:textId="77777777" w:rsidTr="000F438A">
        <w:tc>
          <w:tcPr>
            <w:tcW w:w="709" w:type="dxa"/>
            <w:shd w:val="clear" w:color="auto" w:fill="auto"/>
          </w:tcPr>
          <w:p w14:paraId="390FF46D" w14:textId="77777777" w:rsidR="000F438A" w:rsidRPr="00626ADA" w:rsidRDefault="000F438A" w:rsidP="00672641">
            <w:pPr>
              <w:pStyle w:val="GlossEng"/>
            </w:pPr>
          </w:p>
        </w:tc>
        <w:tc>
          <w:tcPr>
            <w:tcW w:w="964" w:type="dxa"/>
          </w:tcPr>
          <w:p w14:paraId="099A85FF" w14:textId="4BB7D7E1" w:rsidR="000F438A" w:rsidRDefault="000F438A" w:rsidP="00672641">
            <w:pPr>
              <w:pStyle w:val="GlossEng"/>
            </w:pPr>
            <w:r w:rsidRPr="00AC23C4">
              <w:rPr>
                <w:szCs w:val="19"/>
              </w:rPr>
              <w:t>very.soon</w:t>
            </w:r>
          </w:p>
        </w:tc>
        <w:tc>
          <w:tcPr>
            <w:tcW w:w="525" w:type="dxa"/>
          </w:tcPr>
          <w:p w14:paraId="2C2D70FD" w14:textId="66E1B03F" w:rsidR="000F438A" w:rsidRPr="000F438A" w:rsidRDefault="000F438A" w:rsidP="00672641">
            <w:pPr>
              <w:pStyle w:val="GlossEng"/>
              <w:rPr>
                <w:rStyle w:val="ChSmallCaps"/>
              </w:rPr>
            </w:pPr>
            <w:r w:rsidRPr="000F438A">
              <w:rPr>
                <w:rStyle w:val="ChSmallCaps"/>
              </w:rPr>
              <w:t>2pl</w:t>
            </w:r>
          </w:p>
        </w:tc>
        <w:tc>
          <w:tcPr>
            <w:tcW w:w="569" w:type="dxa"/>
          </w:tcPr>
          <w:p w14:paraId="0A2B2A83" w14:textId="7B335519" w:rsidR="000F438A" w:rsidRDefault="000F438A" w:rsidP="00672641">
            <w:pPr>
              <w:pStyle w:val="GlossEng"/>
            </w:pPr>
            <w:r>
              <w:t>from</w:t>
            </w:r>
          </w:p>
        </w:tc>
        <w:tc>
          <w:tcPr>
            <w:tcW w:w="880" w:type="dxa"/>
            <w:shd w:val="clear" w:color="auto" w:fill="auto"/>
          </w:tcPr>
          <w:p w14:paraId="3420C820" w14:textId="6C50B86C" w:rsidR="000F438A" w:rsidRPr="00626ADA" w:rsidRDefault="000F438A" w:rsidP="00672641">
            <w:pPr>
              <w:pStyle w:val="GlossEng"/>
            </w:pPr>
            <w:r>
              <w:t>backside</w:t>
            </w:r>
          </w:p>
        </w:tc>
        <w:tc>
          <w:tcPr>
            <w:tcW w:w="647" w:type="dxa"/>
            <w:shd w:val="clear" w:color="auto" w:fill="auto"/>
          </w:tcPr>
          <w:p w14:paraId="68AA34E3" w14:textId="498C638E" w:rsidR="000F438A" w:rsidRPr="000F438A" w:rsidRDefault="000F438A" w:rsidP="00672641">
            <w:pPr>
              <w:pStyle w:val="GlossEng"/>
            </w:pPr>
            <w:r w:rsidRPr="000F438A">
              <w:t>father</w:t>
            </w:r>
          </w:p>
        </w:tc>
        <w:tc>
          <w:tcPr>
            <w:tcW w:w="1210" w:type="dxa"/>
            <w:shd w:val="clear" w:color="auto" w:fill="auto"/>
          </w:tcPr>
          <w:p w14:paraId="64BBCA52" w14:textId="77777777" w:rsidR="000F438A" w:rsidRPr="00626ADA" w:rsidRDefault="000F438A" w:rsidP="00672641">
            <w:pPr>
              <w:pStyle w:val="GlossEng"/>
            </w:pPr>
            <w:r>
              <w:t>be.</w:t>
            </w:r>
            <w:r w:rsidRPr="0090507A">
              <w:t>prior</w:t>
            </w:r>
            <w:r>
              <w:t>–</w:t>
            </w:r>
            <w:r w:rsidRPr="0099608C">
              <w:rPr>
                <w:rStyle w:val="ChSmallCaps"/>
              </w:rPr>
              <w:t>pat</w:t>
            </w:r>
          </w:p>
        </w:tc>
      </w:tr>
    </w:tbl>
    <w:p w14:paraId="23A21635" w14:textId="69B59B5D" w:rsidR="00672641" w:rsidRDefault="000F438A" w:rsidP="000F438A">
      <w:pPr>
        <w:pStyle w:val="FreeTranslEng15pt"/>
        <w:rPr>
          <w:rStyle w:val="ExampleSource"/>
        </w:rPr>
      </w:pPr>
      <w:r>
        <w:t xml:space="preserve">[About an upcoming official meeting:] ‘then you two (go in) second, (and) the gentleman </w:t>
      </w:r>
      <w:r w:rsidR="00672641" w:rsidRPr="000D21BF">
        <w:rPr>
          <w:rStyle w:val="ChBlueBold"/>
        </w:rPr>
        <w:t>(go</w:t>
      </w:r>
      <w:r>
        <w:rPr>
          <w:rStyle w:val="ChBlueBold"/>
        </w:rPr>
        <w:t>es</w:t>
      </w:r>
      <w:r w:rsidR="00672641" w:rsidRPr="000D21BF">
        <w:rPr>
          <w:rStyle w:val="ChBlueBold"/>
        </w:rPr>
        <w:t>) ahead</w:t>
      </w:r>
      <w:r w:rsidR="00B7093A">
        <w:t>’</w:t>
      </w:r>
      <w:r w:rsidR="00672641" w:rsidRPr="0090507A">
        <w:t xml:space="preserve"> </w:t>
      </w:r>
      <w:r w:rsidR="00672641" w:rsidRPr="00146C8C">
        <w:rPr>
          <w:rStyle w:val="ExampleSource"/>
        </w:rPr>
        <w:t>[</w:t>
      </w:r>
      <w:r w:rsidRPr="000F438A">
        <w:rPr>
          <w:rStyle w:val="ExampleSource"/>
        </w:rPr>
        <w:t>081011-001-Cv.0199</w:t>
      </w:r>
      <w:r w:rsidR="00672641" w:rsidRPr="00146C8C">
        <w:rPr>
          <w:rStyle w:val="ExampleSource"/>
        </w:rPr>
        <w:t>]</w:t>
      </w:r>
    </w:p>
    <w:tbl>
      <w:tblPr>
        <w:tblW w:w="2711" w:type="dxa"/>
        <w:tblCellMar>
          <w:left w:w="40" w:type="dxa"/>
          <w:right w:w="40" w:type="dxa"/>
        </w:tblCellMar>
        <w:tblLook w:val="01E0" w:firstRow="1" w:lastRow="1" w:firstColumn="1" w:lastColumn="1" w:noHBand="0" w:noVBand="0"/>
      </w:tblPr>
      <w:tblGrid>
        <w:gridCol w:w="709"/>
        <w:gridCol w:w="480"/>
        <w:gridCol w:w="714"/>
        <w:gridCol w:w="808"/>
      </w:tblGrid>
      <w:tr w:rsidR="00152913" w:rsidRPr="00626ADA" w14:paraId="2A6D402C" w14:textId="77777777" w:rsidTr="00F6176E">
        <w:tc>
          <w:tcPr>
            <w:tcW w:w="709" w:type="dxa"/>
            <w:shd w:val="clear" w:color="auto" w:fill="auto"/>
          </w:tcPr>
          <w:p w14:paraId="0D800DEE" w14:textId="77777777" w:rsidR="00152913" w:rsidRPr="00AC23C4" w:rsidRDefault="00152913" w:rsidP="00F6176E">
            <w:pPr>
              <w:pStyle w:val="O0Nwnext"/>
              <w:rPr>
                <w:szCs w:val="19"/>
              </w:rPr>
            </w:pPr>
            <w:bookmarkStart w:id="1304" w:name="_Ref439254549"/>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5</w:t>
            </w:r>
            <w:r w:rsidRPr="00AC23C4">
              <w:rPr>
                <w:szCs w:val="19"/>
              </w:rPr>
              <w:fldChar w:fldCharType="end"/>
            </w:r>
            <w:r w:rsidRPr="00AC23C4">
              <w:rPr>
                <w:szCs w:val="19"/>
              </w:rPr>
              <w:t>)</w:t>
            </w:r>
            <w:bookmarkEnd w:id="1304"/>
          </w:p>
        </w:tc>
        <w:tc>
          <w:tcPr>
            <w:tcW w:w="480" w:type="dxa"/>
            <w:shd w:val="clear" w:color="auto" w:fill="auto"/>
          </w:tcPr>
          <w:p w14:paraId="04A3295F" w14:textId="77777777" w:rsidR="00152913" w:rsidRPr="00AC23C4" w:rsidRDefault="00152913" w:rsidP="00F6176E">
            <w:pPr>
              <w:pStyle w:val="Text"/>
              <w:rPr>
                <w:szCs w:val="19"/>
              </w:rPr>
            </w:pPr>
            <w:r>
              <w:rPr>
                <w:szCs w:val="19"/>
              </w:rPr>
              <w:t>dua</w:t>
            </w:r>
          </w:p>
        </w:tc>
        <w:tc>
          <w:tcPr>
            <w:tcW w:w="714" w:type="dxa"/>
            <w:shd w:val="clear" w:color="auto" w:fill="auto"/>
          </w:tcPr>
          <w:p w14:paraId="0276E70D" w14:textId="77777777" w:rsidR="00152913" w:rsidRPr="00AC23C4" w:rsidRDefault="00152913" w:rsidP="00F6176E">
            <w:pPr>
              <w:pStyle w:val="Text"/>
              <w:rPr>
                <w:szCs w:val="19"/>
              </w:rPr>
            </w:pPr>
            <w:r>
              <w:rPr>
                <w:szCs w:val="19"/>
              </w:rPr>
              <w:t>orang</w:t>
            </w:r>
          </w:p>
        </w:tc>
        <w:tc>
          <w:tcPr>
            <w:tcW w:w="808" w:type="dxa"/>
            <w:shd w:val="clear" w:color="auto" w:fill="auto"/>
          </w:tcPr>
          <w:p w14:paraId="268A806B" w14:textId="77777777" w:rsidR="00152913" w:rsidRPr="00AC23C4" w:rsidRDefault="00152913" w:rsidP="00F6176E">
            <w:pPr>
              <w:pStyle w:val="Text"/>
              <w:rPr>
                <w:szCs w:val="19"/>
              </w:rPr>
            </w:pPr>
            <w:r>
              <w:rPr>
                <w:szCs w:val="19"/>
              </w:rPr>
              <w:t>dulu</w:t>
            </w:r>
          </w:p>
        </w:tc>
      </w:tr>
      <w:tr w:rsidR="00152913" w:rsidRPr="00AC23C4" w14:paraId="598DC9E8" w14:textId="77777777" w:rsidTr="00F6176E">
        <w:tc>
          <w:tcPr>
            <w:tcW w:w="709" w:type="dxa"/>
            <w:shd w:val="clear" w:color="auto" w:fill="auto"/>
          </w:tcPr>
          <w:p w14:paraId="3C43A469" w14:textId="77777777" w:rsidR="00152913" w:rsidRPr="00626ADA" w:rsidRDefault="00152913" w:rsidP="00F6176E">
            <w:pPr>
              <w:pStyle w:val="GlossEng"/>
            </w:pPr>
          </w:p>
        </w:tc>
        <w:tc>
          <w:tcPr>
            <w:tcW w:w="480" w:type="dxa"/>
            <w:shd w:val="clear" w:color="auto" w:fill="auto"/>
          </w:tcPr>
          <w:p w14:paraId="0A07347A" w14:textId="77777777" w:rsidR="00152913" w:rsidRPr="00AC23C4" w:rsidRDefault="00152913" w:rsidP="00F6176E">
            <w:pPr>
              <w:pStyle w:val="GlossEng"/>
              <w:rPr>
                <w:szCs w:val="19"/>
              </w:rPr>
            </w:pPr>
            <w:r>
              <w:rPr>
                <w:szCs w:val="19"/>
              </w:rPr>
              <w:t>two</w:t>
            </w:r>
          </w:p>
        </w:tc>
        <w:tc>
          <w:tcPr>
            <w:tcW w:w="714" w:type="dxa"/>
            <w:shd w:val="clear" w:color="auto" w:fill="auto"/>
          </w:tcPr>
          <w:p w14:paraId="5174E81D" w14:textId="77777777" w:rsidR="00152913" w:rsidRPr="000F438A" w:rsidRDefault="00152913" w:rsidP="00F6176E">
            <w:pPr>
              <w:pStyle w:val="GlossEng"/>
            </w:pPr>
            <w:r w:rsidRPr="000F438A">
              <w:t>person</w:t>
            </w:r>
          </w:p>
        </w:tc>
        <w:tc>
          <w:tcPr>
            <w:tcW w:w="808" w:type="dxa"/>
            <w:shd w:val="clear" w:color="auto" w:fill="auto"/>
          </w:tcPr>
          <w:p w14:paraId="0CF9786E" w14:textId="77777777" w:rsidR="00152913" w:rsidRPr="00AC23C4" w:rsidRDefault="00152913" w:rsidP="00F6176E">
            <w:pPr>
              <w:pStyle w:val="GlossEng"/>
              <w:rPr>
                <w:szCs w:val="19"/>
              </w:rPr>
            </w:pPr>
            <w:r>
              <w:rPr>
                <w:szCs w:val="19"/>
              </w:rPr>
              <w:t>be.prior</w:t>
            </w:r>
          </w:p>
        </w:tc>
      </w:tr>
    </w:tbl>
    <w:p w14:paraId="60E93EF2" w14:textId="2F87C118" w:rsidR="00152913" w:rsidRPr="00F13B30" w:rsidRDefault="00152913" w:rsidP="000F438A">
      <w:pPr>
        <w:pStyle w:val="FreeTranslEng15pt"/>
      </w:pPr>
      <w:r>
        <w:rPr>
          <w:szCs w:val="19"/>
        </w:rPr>
        <w:t xml:space="preserve">[About the number of potential nominees for the upcoming local election:] ‘two people </w:t>
      </w:r>
      <w:r w:rsidRPr="000F438A">
        <w:rPr>
          <w:rStyle w:val="ChBlueBold"/>
        </w:rPr>
        <w:t>(go) ahead</w:t>
      </w:r>
      <w:r>
        <w:rPr>
          <w:szCs w:val="19"/>
        </w:rPr>
        <w:t>’</w:t>
      </w:r>
      <w:r w:rsidRPr="0090507A">
        <w:rPr>
          <w:szCs w:val="19"/>
        </w:rPr>
        <w:t xml:space="preserve"> </w:t>
      </w:r>
      <w:r w:rsidRPr="00146C8C">
        <w:rPr>
          <w:rStyle w:val="ExampleSource"/>
        </w:rPr>
        <w:t>[</w:t>
      </w:r>
      <w:r w:rsidRPr="000F438A">
        <w:rPr>
          <w:rStyle w:val="ExampleSource"/>
        </w:rPr>
        <w:t>080919-001-Cv.0065</w:t>
      </w:r>
      <w:r w:rsidRPr="00146C8C">
        <w:rPr>
          <w:rStyle w:val="ExampleSource"/>
        </w:rPr>
        <w:t>]</w:t>
      </w:r>
    </w:p>
    <w:p w14:paraId="1C3AB278" w14:textId="77777777" w:rsidR="00672641" w:rsidRPr="0090507A" w:rsidRDefault="00672641" w:rsidP="00672641">
      <w:pPr>
        <w:pStyle w:val="Heading4"/>
        <w:rPr>
          <w:szCs w:val="19"/>
        </w:rPr>
      </w:pPr>
      <w:bookmarkStart w:id="1305" w:name="_Ref340228783"/>
      <w:r>
        <w:rPr>
          <w:szCs w:val="19"/>
        </w:rPr>
        <w:t xml:space="preserve">Suffixed </w:t>
      </w:r>
      <w:r w:rsidRPr="0090507A">
        <w:rPr>
          <w:szCs w:val="19"/>
        </w:rPr>
        <w:t xml:space="preserve">items derived from nominal </w:t>
      </w:r>
      <w:r>
        <w:rPr>
          <w:szCs w:val="19"/>
        </w:rPr>
        <w:t xml:space="preserve">and quantifier </w:t>
      </w:r>
      <w:r w:rsidRPr="0090507A">
        <w:rPr>
          <w:szCs w:val="19"/>
        </w:rPr>
        <w:t>bases</w:t>
      </w:r>
      <w:bookmarkEnd w:id="1305"/>
    </w:p>
    <w:p w14:paraId="12DD5673" w14:textId="1A5ABB69" w:rsidR="00672641" w:rsidRDefault="00672641" w:rsidP="00870EF9">
      <w:pPr>
        <w:pStyle w:val="Body0000after"/>
      </w:pPr>
      <w:r>
        <w:t>The corpus contains 13</w:t>
      </w:r>
      <w:r w:rsidRPr="0090507A">
        <w:t xml:space="preserve"> </w:t>
      </w:r>
      <w:r w:rsidR="00D53C3D" w:rsidRPr="00987776">
        <w:rPr>
          <w:rStyle w:val="ChItalBold"/>
        </w:rPr>
        <w:t>­ang</w:t>
      </w:r>
      <w:r w:rsidRPr="0089492F">
        <w:t>-</w:t>
      </w:r>
      <w:r>
        <w:t xml:space="preserve">suffixed lexemes with </w:t>
      </w:r>
      <w:r w:rsidRPr="0090507A">
        <w:t>nominal bases</w:t>
      </w:r>
      <w:r>
        <w:t xml:space="preserve"> (36 tokens) and two derived lexemes with quantifier bases (2 tokens), as </w:t>
      </w:r>
      <w:r w:rsidRPr="0090507A">
        <w:t>listed in</w:t>
      </w:r>
      <w:r>
        <w:t xml:space="preserve"> </w:t>
      </w:r>
      <w:r>
        <w:fldChar w:fldCharType="begin"/>
      </w:r>
      <w:r>
        <w:instrText xml:space="preserve"> REF _Ref346610610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7</w:t>
      </w:r>
      <w:r>
        <w:fldChar w:fldCharType="end"/>
      </w:r>
      <w:r w:rsidRPr="0090507A">
        <w:t xml:space="preserve">. </w:t>
      </w:r>
      <w:r w:rsidR="0080098B">
        <w:t xml:space="preserve">In most cases, the bases and the derived nouns differ in their </w:t>
      </w:r>
      <w:r w:rsidR="00794675">
        <w:t xml:space="preserve">semantics. </w:t>
      </w:r>
      <w:r>
        <w:t xml:space="preserve">In some cases, </w:t>
      </w:r>
      <w:r w:rsidR="00794675">
        <w:t xml:space="preserve">the affixed nouns </w:t>
      </w:r>
      <w:r w:rsidR="00231952">
        <w:t>designate</w:t>
      </w:r>
      <w:r w:rsidR="00794675">
        <w:t xml:space="preserve"> a magnification of the base, such as </w:t>
      </w:r>
      <w:r w:rsidR="00794675" w:rsidRPr="00F800F0">
        <w:rPr>
          <w:rStyle w:val="ChItalBold"/>
        </w:rPr>
        <w:t>laut</w:t>
      </w:r>
      <w:r w:rsidR="00794675">
        <w:t xml:space="preserve"> </w:t>
      </w:r>
      <w:r w:rsidR="00B7093A">
        <w:t>‘</w:t>
      </w:r>
      <w:r w:rsidR="00334DE9">
        <w:t>sea</w:t>
      </w:r>
      <w:r w:rsidR="00B7093A">
        <w:t>’</w:t>
      </w:r>
      <w:r w:rsidR="00794675">
        <w:t xml:space="preserve"> and </w:t>
      </w:r>
      <w:r w:rsidR="00794675" w:rsidRPr="00F800F0">
        <w:rPr>
          <w:rStyle w:val="ChItalBold"/>
        </w:rPr>
        <w:t>lautan</w:t>
      </w:r>
      <w:r w:rsidR="0059323C">
        <w:rPr>
          <w:rStyle w:val="ChItalBold"/>
        </w:rPr>
        <w:t>g</w:t>
      </w:r>
      <w:r w:rsidR="00794675">
        <w:t xml:space="preserve"> </w:t>
      </w:r>
      <w:r w:rsidR="00B7093A">
        <w:t>‘</w:t>
      </w:r>
      <w:r w:rsidR="00794675">
        <w:t>ocean</w:t>
      </w:r>
      <w:r w:rsidR="00B7093A">
        <w:t>’</w:t>
      </w:r>
      <w:r w:rsidR="00F800F0">
        <w:t>,</w:t>
      </w:r>
      <w:r w:rsidR="00794675">
        <w:t xml:space="preserve"> or </w:t>
      </w:r>
      <w:r w:rsidR="00794675" w:rsidRPr="00F800F0">
        <w:rPr>
          <w:rStyle w:val="ChItalBold"/>
        </w:rPr>
        <w:t>ruang</w:t>
      </w:r>
      <w:r w:rsidR="00794675">
        <w:t xml:space="preserve"> </w:t>
      </w:r>
      <w:r w:rsidR="00B7093A">
        <w:t>‘</w:t>
      </w:r>
      <w:r w:rsidR="00794675">
        <w:t>room</w:t>
      </w:r>
      <w:r w:rsidR="00B7093A">
        <w:t>’</w:t>
      </w:r>
      <w:r w:rsidR="00794675">
        <w:t xml:space="preserve"> </w:t>
      </w:r>
      <w:r w:rsidR="00F800F0">
        <w:t xml:space="preserve">and </w:t>
      </w:r>
      <w:r w:rsidR="00F800F0" w:rsidRPr="00F800F0">
        <w:rPr>
          <w:rStyle w:val="ChItalBold"/>
        </w:rPr>
        <w:t>ruangan</w:t>
      </w:r>
      <w:r w:rsidR="0059323C">
        <w:rPr>
          <w:rStyle w:val="ChItalBold"/>
        </w:rPr>
        <w:t>g</w:t>
      </w:r>
      <w:r w:rsidR="00F800F0">
        <w:t xml:space="preserve"> </w:t>
      </w:r>
      <w:r w:rsidR="00B7093A">
        <w:t>‘</w:t>
      </w:r>
      <w:r w:rsidR="00F800F0">
        <w:t>large room</w:t>
      </w:r>
      <w:r w:rsidR="00B7093A">
        <w:t>’</w:t>
      </w:r>
      <w:r w:rsidR="00F800F0">
        <w:t xml:space="preserve">. </w:t>
      </w:r>
      <w:r w:rsidR="009D12D3">
        <w:rPr>
          <w:lang w:eastAsia="en-US"/>
        </w:rPr>
        <w:t xml:space="preserve">In some cases, the meanings of the derived nouns are an extension of the meanings of their bases with suffix </w:t>
      </w:r>
      <w:r w:rsidR="0059323C" w:rsidRPr="00987776">
        <w:rPr>
          <w:rStyle w:val="ChItalBold"/>
        </w:rPr>
        <w:t>­ang</w:t>
      </w:r>
      <w:r w:rsidR="009D12D3">
        <w:rPr>
          <w:lang w:eastAsia="en-US"/>
        </w:rPr>
        <w:t xml:space="preserve"> </w:t>
      </w:r>
      <w:r w:rsidR="009D12D3">
        <w:rPr>
          <w:lang w:eastAsia="en-US"/>
        </w:rPr>
        <w:lastRenderedPageBreak/>
        <w:t xml:space="preserve">having generalizing function, as for </w:t>
      </w:r>
      <w:r>
        <w:t xml:space="preserve">instance </w:t>
      </w:r>
      <w:r w:rsidRPr="00174CB3">
        <w:rPr>
          <w:rStyle w:val="ChItalBold"/>
        </w:rPr>
        <w:t>ana</w:t>
      </w:r>
      <w:r>
        <w:t xml:space="preserve"> </w:t>
      </w:r>
      <w:r w:rsidR="00B7093A">
        <w:t>‘</w:t>
      </w:r>
      <w:r>
        <w:t>child</w:t>
      </w:r>
      <w:r w:rsidR="00B7093A">
        <w:t>’</w:t>
      </w:r>
      <w:r>
        <w:t xml:space="preserve"> </w:t>
      </w:r>
      <w:r w:rsidR="00F5139F">
        <w:t xml:space="preserve">and </w:t>
      </w:r>
      <w:r w:rsidR="0059323C">
        <w:rPr>
          <w:rStyle w:val="ChItalBold"/>
        </w:rPr>
        <w:t>ana</w:t>
      </w:r>
      <w:r w:rsidR="00F5139F" w:rsidRPr="00174CB3">
        <w:rPr>
          <w:rStyle w:val="ChItalBold"/>
        </w:rPr>
        <w:t>an</w:t>
      </w:r>
      <w:r w:rsidR="0059323C">
        <w:rPr>
          <w:rStyle w:val="ChItalBold"/>
        </w:rPr>
        <w:t>g</w:t>
      </w:r>
      <w:r w:rsidR="00F5139F">
        <w:t xml:space="preserve"> </w:t>
      </w:r>
      <w:r w:rsidR="00B7093A">
        <w:t>‘</w:t>
      </w:r>
      <w:r w:rsidR="00F5139F">
        <w:t>offspring</w:t>
      </w:r>
      <w:r w:rsidR="00B7093A">
        <w:t>’</w:t>
      </w:r>
      <w:r w:rsidR="00F5139F">
        <w:t xml:space="preserve">, </w:t>
      </w:r>
      <w:r>
        <w:t xml:space="preserve">or </w:t>
      </w:r>
      <w:r w:rsidRPr="00C81248">
        <w:rPr>
          <w:rStyle w:val="ChItalBold"/>
        </w:rPr>
        <w:t>musim</w:t>
      </w:r>
      <w:r>
        <w:t xml:space="preserve"> </w:t>
      </w:r>
      <w:r w:rsidR="00B7093A">
        <w:t>‘</w:t>
      </w:r>
      <w:r>
        <w:t>season</w:t>
      </w:r>
      <w:r w:rsidR="00B7093A">
        <w:t>’</w:t>
      </w:r>
      <w:r w:rsidR="00F5139F">
        <w:t xml:space="preserve"> and </w:t>
      </w:r>
      <w:r w:rsidR="00F5139F" w:rsidRPr="00C81248">
        <w:rPr>
          <w:rStyle w:val="ChItalBold"/>
        </w:rPr>
        <w:t>musiman</w:t>
      </w:r>
      <w:r w:rsidR="0059323C">
        <w:rPr>
          <w:rStyle w:val="ChItalBold"/>
        </w:rPr>
        <w:t>g</w:t>
      </w:r>
      <w:r w:rsidR="00F5139F">
        <w:t xml:space="preserve"> </w:t>
      </w:r>
      <w:r w:rsidR="00B7093A">
        <w:t>‘</w:t>
      </w:r>
      <w:r w:rsidR="00F5139F">
        <w:t>each season</w:t>
      </w:r>
      <w:r w:rsidR="00B7093A">
        <w:t>’</w:t>
      </w:r>
      <w:r>
        <w:t>.</w:t>
      </w:r>
      <w:r w:rsidR="008728A2">
        <w:t xml:space="preserve"> </w:t>
      </w:r>
      <w:r w:rsidR="00BA0AEA">
        <w:t xml:space="preserve">In yet other cases, the affixed nouns have </w:t>
      </w:r>
      <w:r w:rsidR="00755BA3">
        <w:t xml:space="preserve">unpredictable </w:t>
      </w:r>
      <w:r w:rsidR="00BA0AEA">
        <w:t xml:space="preserve">meanings compared to the semantics of their bases, such as </w:t>
      </w:r>
      <w:r w:rsidR="00BA0AEA" w:rsidRPr="00BE19F2">
        <w:rPr>
          <w:rStyle w:val="ChItalBold"/>
        </w:rPr>
        <w:t>rambut</w:t>
      </w:r>
      <w:r w:rsidR="00BA0AEA">
        <w:t xml:space="preserve"> </w:t>
      </w:r>
      <w:r w:rsidR="00B7093A">
        <w:t>‘</w:t>
      </w:r>
      <w:r w:rsidR="00BA0AEA">
        <w:t>hair</w:t>
      </w:r>
      <w:r w:rsidR="00B7093A">
        <w:t>’</w:t>
      </w:r>
      <w:r w:rsidR="00BA0AEA">
        <w:t xml:space="preserve"> and </w:t>
      </w:r>
      <w:r w:rsidR="00BA0AEA" w:rsidRPr="00BE19F2">
        <w:rPr>
          <w:rStyle w:val="ChItalBold"/>
        </w:rPr>
        <w:t>rambutan</w:t>
      </w:r>
      <w:r w:rsidR="0059323C">
        <w:rPr>
          <w:rStyle w:val="ChItalBold"/>
        </w:rPr>
        <w:t>g</w:t>
      </w:r>
      <w:r w:rsidR="00BA0AEA">
        <w:t xml:space="preserve"> </w:t>
      </w:r>
      <w:r w:rsidR="00B7093A">
        <w:t>‘</w:t>
      </w:r>
      <w:r w:rsidR="00BA0AEA">
        <w:t>rambutan</w:t>
      </w:r>
      <w:r w:rsidR="00B7093A">
        <w:t>’</w:t>
      </w:r>
      <w:r w:rsidR="00BA0AEA">
        <w:t>,</w:t>
      </w:r>
      <w:r w:rsidR="00E608C5">
        <w:t xml:space="preserve"> </w:t>
      </w:r>
      <w:r w:rsidR="00073C53">
        <w:t>and</w:t>
      </w:r>
      <w:r w:rsidR="00BA0AEA" w:rsidRPr="008E53BD">
        <w:t xml:space="preserve"> </w:t>
      </w:r>
      <w:r w:rsidR="00BA0AEA" w:rsidRPr="008E53BD">
        <w:rPr>
          <w:rStyle w:val="ChItalBold"/>
        </w:rPr>
        <w:t>obat</w:t>
      </w:r>
      <w:r w:rsidR="00BA0AEA">
        <w:t xml:space="preserve"> </w:t>
      </w:r>
      <w:r w:rsidR="00B7093A">
        <w:t>‘</w:t>
      </w:r>
      <w:r w:rsidR="00BA0AEA">
        <w:t>medicine</w:t>
      </w:r>
      <w:r w:rsidR="00B7093A">
        <w:t>’</w:t>
      </w:r>
      <w:r w:rsidR="00BA0AEA">
        <w:t xml:space="preserve"> and </w:t>
      </w:r>
      <w:r w:rsidR="00BA0AEA" w:rsidRPr="00BE19F2">
        <w:rPr>
          <w:rStyle w:val="ChItalBold"/>
        </w:rPr>
        <w:t>obatan</w:t>
      </w:r>
      <w:r w:rsidR="0059323C">
        <w:rPr>
          <w:rStyle w:val="ChItalBold"/>
        </w:rPr>
        <w:t>g</w:t>
      </w:r>
      <w:r w:rsidR="00BA0AEA">
        <w:t xml:space="preserve"> </w:t>
      </w:r>
      <w:r w:rsidR="00B7093A">
        <w:t>‘</w:t>
      </w:r>
      <w:r w:rsidR="00BA0AEA">
        <w:t>magic spell</w:t>
      </w:r>
      <w:r w:rsidR="00B7093A">
        <w:t>’</w:t>
      </w:r>
      <w:r w:rsidR="00BA0AEA">
        <w:t xml:space="preserve">. And in </w:t>
      </w:r>
      <w:r w:rsidR="008728A2">
        <w:t xml:space="preserve">a few cases, the base and the derived noun have the same semantics, as in </w:t>
      </w:r>
      <w:r w:rsidR="008728A2" w:rsidRPr="008728A2">
        <w:rPr>
          <w:rStyle w:val="ChItalBold"/>
        </w:rPr>
        <w:t>pasang</w:t>
      </w:r>
      <w:r w:rsidR="008728A2">
        <w:t xml:space="preserve"> </w:t>
      </w:r>
      <w:r w:rsidR="00B7093A">
        <w:t>‘</w:t>
      </w:r>
      <w:r w:rsidR="008728A2">
        <w:t>pair</w:t>
      </w:r>
      <w:r w:rsidR="00B7093A">
        <w:t>’</w:t>
      </w:r>
      <w:r w:rsidR="008728A2">
        <w:t xml:space="preserve"> and </w:t>
      </w:r>
      <w:r w:rsidR="008728A2" w:rsidRPr="008728A2">
        <w:rPr>
          <w:rStyle w:val="ChItalBold"/>
        </w:rPr>
        <w:t>pasangan</w:t>
      </w:r>
      <w:r w:rsidR="0059323C">
        <w:rPr>
          <w:rStyle w:val="ChItalBold"/>
        </w:rPr>
        <w:t>g</w:t>
      </w:r>
      <w:r w:rsidR="008728A2">
        <w:t xml:space="preserve"> </w:t>
      </w:r>
      <w:r w:rsidR="00B7093A">
        <w:t>‘</w:t>
      </w:r>
      <w:r w:rsidR="008728A2">
        <w:t>pair</w:t>
      </w:r>
      <w:r w:rsidR="00B7093A">
        <w:t>’</w:t>
      </w:r>
      <w:r w:rsidR="0053762F">
        <w:t xml:space="preserve"> or </w:t>
      </w:r>
      <w:r w:rsidR="0053762F" w:rsidRPr="0053762F">
        <w:rPr>
          <w:rStyle w:val="ChItalBold"/>
        </w:rPr>
        <w:t>pangkal</w:t>
      </w:r>
      <w:r w:rsidR="0053762F">
        <w:t xml:space="preserve"> </w:t>
      </w:r>
      <w:r w:rsidR="00B7093A">
        <w:t>‘</w:t>
      </w:r>
      <w:r w:rsidR="0053762F">
        <w:t>base</w:t>
      </w:r>
      <w:r w:rsidR="00B7093A">
        <w:t>’</w:t>
      </w:r>
      <w:r w:rsidR="0053762F">
        <w:t xml:space="preserve"> and </w:t>
      </w:r>
      <w:r w:rsidR="0053762F" w:rsidRPr="0053762F">
        <w:rPr>
          <w:rStyle w:val="ChItalBold"/>
        </w:rPr>
        <w:t>pangkalan</w:t>
      </w:r>
      <w:r w:rsidR="0059323C">
        <w:rPr>
          <w:rStyle w:val="ChItalBold"/>
        </w:rPr>
        <w:t>g</w:t>
      </w:r>
      <w:r w:rsidR="0053762F">
        <w:t xml:space="preserve"> </w:t>
      </w:r>
      <w:r w:rsidR="00B7093A">
        <w:t>‘</w:t>
      </w:r>
      <w:r w:rsidR="0053762F">
        <w:t>base</w:t>
      </w:r>
      <w:r w:rsidR="00B7093A">
        <w:t>’</w:t>
      </w:r>
      <w:r w:rsidR="0053762F">
        <w:t>.</w:t>
      </w:r>
    </w:p>
    <w:p w14:paraId="504A3DBD" w14:textId="49C2167F" w:rsidR="00672641" w:rsidRDefault="00672641" w:rsidP="003E3336">
      <w:pPr>
        <w:pStyle w:val="Body0505after"/>
      </w:pPr>
      <w:r>
        <w:t xml:space="preserve">All 13 derived lexemes are </w:t>
      </w:r>
      <w:r>
        <w:rPr>
          <w:lang w:eastAsia="en-US"/>
        </w:rPr>
        <w:t xml:space="preserve">low frequency words, attested with less than 20 tokens. Moreover, </w:t>
      </w:r>
      <w:r w:rsidRPr="00E4451A">
        <w:t xml:space="preserve">the token frequencies for the respective bases are (much) higher for </w:t>
      </w:r>
      <w:r>
        <w:t xml:space="preserve">most </w:t>
      </w:r>
      <w:r w:rsidRPr="00E4451A">
        <w:t xml:space="preserve">of the derived </w:t>
      </w:r>
      <w:r>
        <w:t xml:space="preserve">words (10 </w:t>
      </w:r>
      <w:r w:rsidRPr="00E4451A">
        <w:t>lexemes</w:t>
      </w:r>
      <w:r>
        <w:t xml:space="preserve">); </w:t>
      </w:r>
      <w:r w:rsidRPr="00782C7E">
        <w:t>for one lexeme, the base is</w:t>
      </w:r>
      <w:r>
        <w:t xml:space="preserve"> </w:t>
      </w:r>
      <w:r w:rsidRPr="0090507A">
        <w:t>unattested in the corpus</w:t>
      </w:r>
      <w:r>
        <w:t>, although it does exist. Four of the 15</w:t>
      </w:r>
      <w:r w:rsidRPr="0090507A">
        <w:t xml:space="preserve"> </w:t>
      </w:r>
      <w:r>
        <w:t xml:space="preserve">derived nouns were tentatively classified as SI-borrowings; in </w:t>
      </w:r>
      <w:r>
        <w:fldChar w:fldCharType="begin"/>
      </w:r>
      <w:r>
        <w:instrText xml:space="preserve"> REF _Ref346610610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7</w:t>
      </w:r>
      <w:r>
        <w:fldChar w:fldCharType="end"/>
      </w:r>
      <w:r>
        <w:t xml:space="preserve"> these items are underlined (for more details see language internal factor (</w:t>
      </w:r>
      <w:r>
        <w:fldChar w:fldCharType="begin"/>
      </w:r>
      <w:r>
        <w:instrText xml:space="preserve"> REF _Ref346541608 \n \h </w:instrText>
      </w:r>
      <w:r>
        <w:fldChar w:fldCharType="separate"/>
      </w:r>
      <w:r w:rsidR="00154D81">
        <w:rPr>
          <w:cs/>
        </w:rPr>
        <w:t>‎</w:t>
      </w:r>
      <w:r w:rsidR="00154D81">
        <w:t>f)</w:t>
      </w:r>
      <w:r>
        <w:fldChar w:fldCharType="end"/>
      </w:r>
      <w:r>
        <w:t xml:space="preserve"> in §</w:t>
      </w:r>
      <w:r>
        <w:fldChar w:fldCharType="begin"/>
      </w:r>
      <w:r>
        <w:instrText xml:space="preserve"> REF _Ref341964824 \w \h </w:instrText>
      </w:r>
      <w:r>
        <w:fldChar w:fldCharType="separate"/>
      </w:r>
      <w:r w:rsidR="00154D81">
        <w:rPr>
          <w:cs/>
        </w:rPr>
        <w:t>‎</w:t>
      </w:r>
      <w:r w:rsidR="00154D81">
        <w:t>3.1.1</w:t>
      </w:r>
      <w:r>
        <w:fldChar w:fldCharType="end"/>
      </w:r>
      <w:r w:rsidR="003E3336">
        <w:t xml:space="preserve">, p. </w:t>
      </w:r>
      <w:r w:rsidR="003E3336">
        <w:fldChar w:fldCharType="begin"/>
      </w:r>
      <w:r w:rsidR="003E3336">
        <w:instrText xml:space="preserve"> PAGEREF _Ref346541608 \h </w:instrText>
      </w:r>
      <w:r w:rsidR="003E3336">
        <w:fldChar w:fldCharType="separate"/>
      </w:r>
      <w:r w:rsidR="00154D81">
        <w:rPr>
          <w:noProof/>
        </w:rPr>
        <w:t>117</w:t>
      </w:r>
      <w:r w:rsidR="003E3336">
        <w:fldChar w:fldCharType="end"/>
      </w:r>
      <w:r>
        <w:t>).</w:t>
      </w:r>
    </w:p>
    <w:p w14:paraId="4B2F4BD5" w14:textId="77777777" w:rsidR="00672641" w:rsidRPr="0090507A" w:rsidRDefault="00672641" w:rsidP="00672641">
      <w:pPr>
        <w:pStyle w:val="Caption"/>
        <w:rPr>
          <w:szCs w:val="19"/>
        </w:rPr>
      </w:pPr>
      <w:bookmarkStart w:id="1306" w:name="_Ref346610610"/>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7</w:t>
      </w:r>
      <w:r w:rsidR="00F207A1">
        <w:rPr>
          <w:szCs w:val="19"/>
        </w:rPr>
        <w:fldChar w:fldCharType="end"/>
      </w:r>
      <w:bookmarkEnd w:id="1306"/>
      <w:r w:rsidRPr="0090507A">
        <w:rPr>
          <w:szCs w:val="19"/>
        </w:rPr>
        <w:t>:</w:t>
      </w:r>
      <w:r w:rsidRPr="0090507A">
        <w:rPr>
          <w:szCs w:val="19"/>
        </w:rPr>
        <w:tab/>
      </w:r>
      <w:r>
        <w:rPr>
          <w:szCs w:val="19"/>
        </w:rPr>
        <w:t>Affixation with</w:t>
      </w:r>
      <w:r w:rsidRPr="0090507A">
        <w:rPr>
          <w:szCs w:val="19"/>
        </w:rPr>
        <w:t xml:space="preserve"> </w:t>
      </w:r>
      <w:r w:rsidR="0059323C" w:rsidRPr="00987776">
        <w:rPr>
          <w:rStyle w:val="ChItalBold"/>
        </w:rPr>
        <w:t>­ang</w:t>
      </w:r>
      <w:r w:rsidRPr="0090507A">
        <w:rPr>
          <w:szCs w:val="19"/>
        </w:rPr>
        <w:t xml:space="preserve"> </w:t>
      </w:r>
      <w:r>
        <w:rPr>
          <w:szCs w:val="19"/>
        </w:rPr>
        <w:t xml:space="preserve">of </w:t>
      </w:r>
      <w:r w:rsidRPr="0090507A">
        <w:rPr>
          <w:szCs w:val="19"/>
        </w:rPr>
        <w:t xml:space="preserve">nominal </w:t>
      </w:r>
      <w:r>
        <w:rPr>
          <w:szCs w:val="19"/>
        </w:rPr>
        <w:t xml:space="preserve">and quantifier </w:t>
      </w:r>
      <w:r w:rsidRPr="0090507A">
        <w:rPr>
          <w:szCs w:val="19"/>
        </w:rPr>
        <w:t>bases</w:t>
      </w:r>
    </w:p>
    <w:tbl>
      <w:tblPr>
        <w:tblW w:w="6322" w:type="dxa"/>
        <w:tblInd w:w="170" w:type="dxa"/>
        <w:tblBorders>
          <w:bottom w:val="single" w:sz="4" w:space="0" w:color="auto"/>
        </w:tblBorders>
        <w:tblLayout w:type="fixed"/>
        <w:tblLook w:val="01E0" w:firstRow="1" w:lastRow="1" w:firstColumn="1" w:lastColumn="1" w:noHBand="0" w:noVBand="0"/>
      </w:tblPr>
      <w:tblGrid>
        <w:gridCol w:w="964"/>
        <w:gridCol w:w="1247"/>
        <w:gridCol w:w="1276"/>
        <w:gridCol w:w="1361"/>
        <w:gridCol w:w="765"/>
        <w:gridCol w:w="709"/>
      </w:tblGrid>
      <w:tr w:rsidR="00AC23C4" w:rsidRPr="00AC23C4" w14:paraId="0D4E8DD4" w14:textId="77777777" w:rsidTr="00E50FFF">
        <w:trPr>
          <w:tblHeader/>
        </w:trPr>
        <w:tc>
          <w:tcPr>
            <w:tcW w:w="964" w:type="dxa"/>
            <w:tcBorders>
              <w:top w:val="single" w:sz="4" w:space="0" w:color="auto"/>
              <w:bottom w:val="single" w:sz="4" w:space="0" w:color="auto"/>
            </w:tcBorders>
            <w:shd w:val="clear" w:color="auto" w:fill="auto"/>
          </w:tcPr>
          <w:p w14:paraId="707D11DA" w14:textId="77777777" w:rsidR="00672641" w:rsidRPr="00AC23C4" w:rsidRDefault="00672641" w:rsidP="00672641">
            <w:pPr>
              <w:pStyle w:val="TableHd"/>
              <w:rPr>
                <w:szCs w:val="19"/>
              </w:rPr>
            </w:pPr>
            <w:r w:rsidRPr="00AC23C4">
              <w:rPr>
                <w:szCs w:val="19"/>
              </w:rPr>
              <w:t>BW</w:t>
            </w:r>
          </w:p>
        </w:tc>
        <w:tc>
          <w:tcPr>
            <w:tcW w:w="1247" w:type="dxa"/>
            <w:tcBorders>
              <w:top w:val="single" w:sz="4" w:space="0" w:color="auto"/>
              <w:bottom w:val="single" w:sz="4" w:space="0" w:color="auto"/>
            </w:tcBorders>
            <w:shd w:val="clear" w:color="auto" w:fill="auto"/>
          </w:tcPr>
          <w:p w14:paraId="0922D27B" w14:textId="77777777" w:rsidR="00672641" w:rsidRPr="00AC23C4" w:rsidRDefault="00672641" w:rsidP="00672641">
            <w:pPr>
              <w:pStyle w:val="TableHd"/>
              <w:rPr>
                <w:szCs w:val="19"/>
              </w:rPr>
            </w:pPr>
            <w:r w:rsidRPr="00AC23C4">
              <w:rPr>
                <w:szCs w:val="19"/>
              </w:rPr>
              <w:t>Gloss</w:t>
            </w:r>
          </w:p>
        </w:tc>
        <w:tc>
          <w:tcPr>
            <w:tcW w:w="1276" w:type="dxa"/>
            <w:tcBorders>
              <w:top w:val="single" w:sz="4" w:space="0" w:color="auto"/>
              <w:bottom w:val="single" w:sz="4" w:space="0" w:color="auto"/>
            </w:tcBorders>
            <w:shd w:val="clear" w:color="auto" w:fill="auto"/>
          </w:tcPr>
          <w:p w14:paraId="17F17CF2" w14:textId="77777777" w:rsidR="00672641" w:rsidRPr="00AC23C4" w:rsidRDefault="00672641" w:rsidP="00672641">
            <w:pPr>
              <w:pStyle w:val="TableHd"/>
              <w:rPr>
                <w:szCs w:val="19"/>
              </w:rPr>
            </w:pPr>
            <w:r w:rsidRPr="00AC23C4">
              <w:rPr>
                <w:szCs w:val="19"/>
              </w:rPr>
              <w:t>Item</w:t>
            </w:r>
          </w:p>
        </w:tc>
        <w:tc>
          <w:tcPr>
            <w:tcW w:w="1361" w:type="dxa"/>
            <w:tcBorders>
              <w:top w:val="single" w:sz="4" w:space="0" w:color="auto"/>
              <w:bottom w:val="single" w:sz="4" w:space="0" w:color="auto"/>
            </w:tcBorders>
            <w:shd w:val="clear" w:color="auto" w:fill="auto"/>
          </w:tcPr>
          <w:p w14:paraId="26531599" w14:textId="77777777" w:rsidR="00672641" w:rsidRPr="00AC23C4" w:rsidRDefault="00672641" w:rsidP="00672641">
            <w:pPr>
              <w:pStyle w:val="TableHd"/>
              <w:rPr>
                <w:szCs w:val="19"/>
              </w:rPr>
            </w:pPr>
            <w:r w:rsidRPr="00AC23C4">
              <w:rPr>
                <w:szCs w:val="19"/>
              </w:rPr>
              <w:t>Gloss</w:t>
            </w:r>
          </w:p>
        </w:tc>
        <w:tc>
          <w:tcPr>
            <w:tcW w:w="765" w:type="dxa"/>
            <w:tcBorders>
              <w:top w:val="single" w:sz="4" w:space="0" w:color="auto"/>
              <w:bottom w:val="single" w:sz="4" w:space="0" w:color="auto"/>
            </w:tcBorders>
            <w:shd w:val="clear" w:color="auto" w:fill="auto"/>
          </w:tcPr>
          <w:p w14:paraId="5C706593" w14:textId="77777777" w:rsidR="00672641" w:rsidRPr="00AC23C4" w:rsidRDefault="00672641" w:rsidP="00672641">
            <w:pPr>
              <w:pStyle w:val="TableHd"/>
              <w:rPr>
                <w:szCs w:val="19"/>
              </w:rPr>
            </w:pPr>
            <w:r w:rsidRPr="00AC23C4">
              <w:rPr>
                <w:rStyle w:val="ChItalBold"/>
                <w:szCs w:val="19"/>
              </w:rPr>
              <w:t>­an</w:t>
            </w:r>
            <w:r w:rsidR="0059323C" w:rsidRPr="00AC23C4">
              <w:rPr>
                <w:rStyle w:val="ChItalBold"/>
                <w:szCs w:val="19"/>
              </w:rPr>
              <w:t>g</w:t>
            </w:r>
            <w:r w:rsidRPr="00AC23C4">
              <w:rPr>
                <w:szCs w:val="19"/>
              </w:rPr>
              <w:t xml:space="preserve"> #</w:t>
            </w:r>
          </w:p>
        </w:tc>
        <w:tc>
          <w:tcPr>
            <w:tcW w:w="709" w:type="dxa"/>
            <w:tcBorders>
              <w:top w:val="single" w:sz="4" w:space="0" w:color="auto"/>
              <w:bottom w:val="single" w:sz="4" w:space="0" w:color="auto"/>
            </w:tcBorders>
            <w:shd w:val="clear" w:color="auto" w:fill="auto"/>
          </w:tcPr>
          <w:p w14:paraId="5EF58DD2" w14:textId="77777777" w:rsidR="00672641" w:rsidRPr="00AC23C4" w:rsidRDefault="00672641" w:rsidP="00672641">
            <w:pPr>
              <w:pStyle w:val="TableHd"/>
              <w:rPr>
                <w:sz w:val="19"/>
                <w:szCs w:val="19"/>
              </w:rPr>
            </w:pPr>
            <w:r w:rsidRPr="00AC23C4">
              <w:rPr>
                <w:szCs w:val="19"/>
              </w:rPr>
              <w:t>BW #</w:t>
            </w:r>
          </w:p>
        </w:tc>
      </w:tr>
      <w:tr w:rsidR="00AC23C4" w:rsidRPr="00626ADA" w14:paraId="1605176C" w14:textId="77777777" w:rsidTr="00E50FFF">
        <w:tc>
          <w:tcPr>
            <w:tcW w:w="964" w:type="dxa"/>
            <w:tcBorders>
              <w:top w:val="single" w:sz="4" w:space="0" w:color="auto"/>
            </w:tcBorders>
            <w:shd w:val="clear" w:color="auto" w:fill="auto"/>
          </w:tcPr>
          <w:p w14:paraId="19A3BE02" w14:textId="77777777" w:rsidR="00672641" w:rsidRPr="00AC23C4" w:rsidRDefault="00672641" w:rsidP="00672641">
            <w:pPr>
              <w:pStyle w:val="TableCell2-0Break"/>
              <w:rPr>
                <w:rStyle w:val="ChItalBold"/>
                <w:szCs w:val="19"/>
              </w:rPr>
            </w:pPr>
            <w:r w:rsidRPr="00AC23C4">
              <w:rPr>
                <w:rStyle w:val="ChItalBold"/>
                <w:szCs w:val="19"/>
              </w:rPr>
              <w:t>bayang</w:t>
            </w:r>
          </w:p>
        </w:tc>
        <w:tc>
          <w:tcPr>
            <w:tcW w:w="1247" w:type="dxa"/>
            <w:tcBorders>
              <w:top w:val="single" w:sz="4" w:space="0" w:color="auto"/>
            </w:tcBorders>
            <w:shd w:val="clear" w:color="auto" w:fill="auto"/>
          </w:tcPr>
          <w:p w14:paraId="39BD0AD9" w14:textId="5BC2DB4E" w:rsidR="00672641" w:rsidRPr="00626ADA" w:rsidRDefault="00B7093A" w:rsidP="00672641">
            <w:pPr>
              <w:pStyle w:val="TableCell2-0Break"/>
            </w:pPr>
            <w:r>
              <w:t>‘</w:t>
            </w:r>
            <w:r w:rsidR="00672641">
              <w:t>image</w:t>
            </w:r>
            <w:r>
              <w:t>’</w:t>
            </w:r>
          </w:p>
        </w:tc>
        <w:tc>
          <w:tcPr>
            <w:tcW w:w="1276" w:type="dxa"/>
            <w:tcBorders>
              <w:top w:val="single" w:sz="4" w:space="0" w:color="auto"/>
            </w:tcBorders>
            <w:shd w:val="clear" w:color="auto" w:fill="auto"/>
          </w:tcPr>
          <w:p w14:paraId="2456028C" w14:textId="77777777" w:rsidR="00672641" w:rsidRPr="00704747" w:rsidRDefault="00672641" w:rsidP="00672641">
            <w:pPr>
              <w:pStyle w:val="TableCell2-0Break"/>
              <w:rPr>
                <w:rStyle w:val="ChItalBold"/>
              </w:rPr>
            </w:pPr>
            <w:r>
              <w:rPr>
                <w:rStyle w:val="ChItalBold"/>
              </w:rPr>
              <w:t>bayangan</w:t>
            </w:r>
            <w:r w:rsidR="00236E81">
              <w:rPr>
                <w:rStyle w:val="ChItalBold"/>
              </w:rPr>
              <w:t>g</w:t>
            </w:r>
          </w:p>
        </w:tc>
        <w:tc>
          <w:tcPr>
            <w:tcW w:w="1361" w:type="dxa"/>
            <w:tcBorders>
              <w:top w:val="single" w:sz="4" w:space="0" w:color="auto"/>
            </w:tcBorders>
            <w:shd w:val="clear" w:color="auto" w:fill="auto"/>
          </w:tcPr>
          <w:p w14:paraId="12AC74ED" w14:textId="6077A3E9" w:rsidR="00672641" w:rsidRPr="00626ADA" w:rsidRDefault="00B7093A" w:rsidP="00672641">
            <w:pPr>
              <w:pStyle w:val="TableCell2-0Break"/>
            </w:pPr>
            <w:r>
              <w:t>‘</w:t>
            </w:r>
            <w:r w:rsidR="00672641">
              <w:t>shadow</w:t>
            </w:r>
            <w:r>
              <w:t>’</w:t>
            </w:r>
          </w:p>
        </w:tc>
        <w:tc>
          <w:tcPr>
            <w:tcW w:w="765" w:type="dxa"/>
            <w:tcBorders>
              <w:top w:val="single" w:sz="4" w:space="0" w:color="auto"/>
            </w:tcBorders>
            <w:shd w:val="clear" w:color="auto" w:fill="auto"/>
          </w:tcPr>
          <w:p w14:paraId="7D0E672F" w14:textId="77777777" w:rsidR="00672641" w:rsidRPr="00626ADA" w:rsidRDefault="00672641" w:rsidP="00AC23C4">
            <w:pPr>
              <w:pStyle w:val="TableCell2-0Break"/>
              <w:ind w:right="85"/>
              <w:jc w:val="right"/>
            </w:pPr>
            <w:r>
              <w:t>6</w:t>
            </w:r>
          </w:p>
        </w:tc>
        <w:tc>
          <w:tcPr>
            <w:tcW w:w="709" w:type="dxa"/>
            <w:tcBorders>
              <w:top w:val="single" w:sz="4" w:space="0" w:color="auto"/>
            </w:tcBorders>
            <w:shd w:val="clear" w:color="auto" w:fill="auto"/>
          </w:tcPr>
          <w:p w14:paraId="2C997408" w14:textId="77777777" w:rsidR="00672641" w:rsidRPr="00AC23C4" w:rsidRDefault="00672641" w:rsidP="00AC23C4">
            <w:pPr>
              <w:pStyle w:val="TableCell2-0Break"/>
              <w:ind w:right="85"/>
              <w:jc w:val="right"/>
              <w:rPr>
                <w:sz w:val="19"/>
              </w:rPr>
            </w:pPr>
            <w:r w:rsidRPr="00AC23C4">
              <w:rPr>
                <w:sz w:val="19"/>
              </w:rPr>
              <w:t>2</w:t>
            </w:r>
          </w:p>
        </w:tc>
      </w:tr>
      <w:tr w:rsidR="00AC23C4" w:rsidRPr="00AC23C4" w14:paraId="24CE6E79" w14:textId="77777777" w:rsidTr="00E50FFF">
        <w:tc>
          <w:tcPr>
            <w:tcW w:w="964" w:type="dxa"/>
            <w:shd w:val="clear" w:color="auto" w:fill="auto"/>
          </w:tcPr>
          <w:p w14:paraId="5C604CC5" w14:textId="77777777" w:rsidR="00672641" w:rsidRPr="00AC23C4" w:rsidRDefault="00F9064E" w:rsidP="00672641">
            <w:pPr>
              <w:rPr>
                <w:rStyle w:val="ChItalBold"/>
                <w:szCs w:val="19"/>
              </w:rPr>
            </w:pPr>
            <w:r w:rsidRPr="00AC23C4">
              <w:rPr>
                <w:rStyle w:val="ChItalBold"/>
                <w:szCs w:val="19"/>
              </w:rPr>
              <w:t>ana</w:t>
            </w:r>
          </w:p>
        </w:tc>
        <w:tc>
          <w:tcPr>
            <w:tcW w:w="1247" w:type="dxa"/>
            <w:shd w:val="clear" w:color="auto" w:fill="auto"/>
          </w:tcPr>
          <w:p w14:paraId="756E06CB" w14:textId="37273C2D" w:rsidR="00672641" w:rsidRPr="00AC23C4" w:rsidRDefault="00B7093A" w:rsidP="00672641">
            <w:pPr>
              <w:rPr>
                <w:szCs w:val="19"/>
              </w:rPr>
            </w:pPr>
            <w:r>
              <w:t>‘</w:t>
            </w:r>
            <w:r w:rsidR="00672641" w:rsidRPr="0090507A">
              <w:t>child</w:t>
            </w:r>
            <w:r>
              <w:t>’</w:t>
            </w:r>
          </w:p>
        </w:tc>
        <w:tc>
          <w:tcPr>
            <w:tcW w:w="1276" w:type="dxa"/>
            <w:shd w:val="clear" w:color="auto" w:fill="auto"/>
          </w:tcPr>
          <w:p w14:paraId="190782CC" w14:textId="77777777" w:rsidR="00672641" w:rsidRPr="00704747" w:rsidRDefault="00F9064E" w:rsidP="00AC23C4">
            <w:pPr>
              <w:widowControl w:val="0"/>
              <w:autoSpaceDE w:val="0"/>
              <w:autoSpaceDN w:val="0"/>
              <w:adjustRightInd w:val="0"/>
              <w:rPr>
                <w:rStyle w:val="ChItalBoldUndl"/>
              </w:rPr>
            </w:pPr>
            <w:r>
              <w:rPr>
                <w:rStyle w:val="ChItalBold"/>
              </w:rPr>
              <w:t>ana</w:t>
            </w:r>
            <w:r w:rsidR="00672641" w:rsidRPr="00704747">
              <w:rPr>
                <w:rStyle w:val="ChItalBold"/>
              </w:rPr>
              <w:t>an</w:t>
            </w:r>
            <w:r w:rsidR="00236E81">
              <w:rPr>
                <w:rStyle w:val="ChItalBold"/>
              </w:rPr>
              <w:t>g</w:t>
            </w:r>
          </w:p>
        </w:tc>
        <w:tc>
          <w:tcPr>
            <w:tcW w:w="1361" w:type="dxa"/>
            <w:shd w:val="clear" w:color="auto" w:fill="auto"/>
          </w:tcPr>
          <w:p w14:paraId="5031990F" w14:textId="74F08D66" w:rsidR="00672641" w:rsidRPr="00AC23C4" w:rsidRDefault="00B7093A" w:rsidP="00AC23C4">
            <w:pPr>
              <w:widowControl w:val="0"/>
              <w:autoSpaceDE w:val="0"/>
              <w:autoSpaceDN w:val="0"/>
              <w:adjustRightInd w:val="0"/>
              <w:rPr>
                <w:szCs w:val="19"/>
              </w:rPr>
            </w:pPr>
            <w:r>
              <w:t>‘</w:t>
            </w:r>
            <w:r w:rsidR="00672641" w:rsidRPr="0090507A">
              <w:t>offspring</w:t>
            </w:r>
            <w:r>
              <w:t>’</w:t>
            </w:r>
          </w:p>
        </w:tc>
        <w:tc>
          <w:tcPr>
            <w:tcW w:w="765" w:type="dxa"/>
            <w:shd w:val="clear" w:color="auto" w:fill="auto"/>
          </w:tcPr>
          <w:p w14:paraId="19C9C332" w14:textId="77777777" w:rsidR="00672641" w:rsidRPr="00AC23C4" w:rsidRDefault="00672641" w:rsidP="00AC23C4">
            <w:pPr>
              <w:ind w:right="85"/>
              <w:jc w:val="right"/>
              <w:rPr>
                <w:szCs w:val="19"/>
              </w:rPr>
            </w:pPr>
            <w:r w:rsidRPr="00AC23C4">
              <w:rPr>
                <w:szCs w:val="19"/>
              </w:rPr>
              <w:t>4</w:t>
            </w:r>
          </w:p>
        </w:tc>
        <w:tc>
          <w:tcPr>
            <w:tcW w:w="709" w:type="dxa"/>
            <w:shd w:val="clear" w:color="auto" w:fill="auto"/>
          </w:tcPr>
          <w:p w14:paraId="6C521A78" w14:textId="77777777" w:rsidR="00672641" w:rsidRPr="00AC23C4" w:rsidRDefault="00672641" w:rsidP="00AC23C4">
            <w:pPr>
              <w:ind w:right="85"/>
              <w:jc w:val="right"/>
              <w:rPr>
                <w:szCs w:val="19"/>
              </w:rPr>
            </w:pPr>
            <w:r w:rsidRPr="00AC23C4">
              <w:rPr>
                <w:szCs w:val="19"/>
              </w:rPr>
              <w:t>741</w:t>
            </w:r>
          </w:p>
        </w:tc>
      </w:tr>
      <w:tr w:rsidR="00AC23C4" w:rsidRPr="00AC23C4" w14:paraId="4A0603AA" w14:textId="77777777" w:rsidTr="00E50FFF">
        <w:tc>
          <w:tcPr>
            <w:tcW w:w="964" w:type="dxa"/>
            <w:shd w:val="clear" w:color="auto" w:fill="auto"/>
          </w:tcPr>
          <w:p w14:paraId="1E70DB9F" w14:textId="77777777" w:rsidR="00672641" w:rsidRPr="00AC23C4" w:rsidRDefault="00672641" w:rsidP="00672641">
            <w:pPr>
              <w:rPr>
                <w:rStyle w:val="ChItalBold"/>
                <w:szCs w:val="19"/>
              </w:rPr>
            </w:pPr>
            <w:r w:rsidRPr="00AC23C4">
              <w:rPr>
                <w:rStyle w:val="ChItalBold"/>
                <w:szCs w:val="19"/>
              </w:rPr>
              <w:t>tingkat</w:t>
            </w:r>
          </w:p>
        </w:tc>
        <w:tc>
          <w:tcPr>
            <w:tcW w:w="1247" w:type="dxa"/>
            <w:shd w:val="clear" w:color="auto" w:fill="auto"/>
          </w:tcPr>
          <w:p w14:paraId="6AA6170F" w14:textId="1D59F647" w:rsidR="00672641" w:rsidRPr="00AC23C4" w:rsidRDefault="00B7093A" w:rsidP="00672641">
            <w:pPr>
              <w:rPr>
                <w:szCs w:val="19"/>
              </w:rPr>
            </w:pPr>
            <w:r>
              <w:rPr>
                <w:szCs w:val="19"/>
              </w:rPr>
              <w:t>‘</w:t>
            </w:r>
            <w:r w:rsidR="004765C5" w:rsidRPr="00AC23C4">
              <w:rPr>
                <w:szCs w:val="19"/>
              </w:rPr>
              <w:t>floor</w:t>
            </w:r>
            <w:r>
              <w:rPr>
                <w:szCs w:val="19"/>
              </w:rPr>
              <w:t>’</w:t>
            </w:r>
          </w:p>
        </w:tc>
        <w:tc>
          <w:tcPr>
            <w:tcW w:w="1276" w:type="dxa"/>
            <w:shd w:val="clear" w:color="auto" w:fill="auto"/>
          </w:tcPr>
          <w:p w14:paraId="00CF926A" w14:textId="77777777" w:rsidR="00672641" w:rsidRPr="0058677E" w:rsidRDefault="00672641" w:rsidP="00AC23C4">
            <w:pPr>
              <w:widowControl w:val="0"/>
              <w:autoSpaceDE w:val="0"/>
              <w:autoSpaceDN w:val="0"/>
              <w:adjustRightInd w:val="0"/>
              <w:rPr>
                <w:rStyle w:val="ChItalBoldUndl"/>
              </w:rPr>
            </w:pPr>
            <w:r w:rsidRPr="0058677E">
              <w:rPr>
                <w:rStyle w:val="ChItalBoldUndl"/>
              </w:rPr>
              <w:t>tingkatan</w:t>
            </w:r>
            <w:r w:rsidR="00236E81">
              <w:rPr>
                <w:rStyle w:val="ChItalBoldUndl"/>
              </w:rPr>
              <w:t>g</w:t>
            </w:r>
          </w:p>
        </w:tc>
        <w:tc>
          <w:tcPr>
            <w:tcW w:w="1361" w:type="dxa"/>
            <w:shd w:val="clear" w:color="auto" w:fill="auto"/>
          </w:tcPr>
          <w:p w14:paraId="36309891" w14:textId="17B094D3" w:rsidR="00672641" w:rsidRPr="00AC23C4" w:rsidRDefault="00B7093A" w:rsidP="00AC23C4">
            <w:pPr>
              <w:widowControl w:val="0"/>
              <w:autoSpaceDE w:val="0"/>
              <w:autoSpaceDN w:val="0"/>
              <w:adjustRightInd w:val="0"/>
              <w:rPr>
                <w:szCs w:val="19"/>
              </w:rPr>
            </w:pPr>
            <w:r>
              <w:rPr>
                <w:szCs w:val="19"/>
              </w:rPr>
              <w:t>‘</w:t>
            </w:r>
            <w:r w:rsidR="00672641" w:rsidRPr="00AC23C4">
              <w:rPr>
                <w:szCs w:val="19"/>
              </w:rPr>
              <w:t>level</w:t>
            </w:r>
            <w:r>
              <w:rPr>
                <w:szCs w:val="19"/>
              </w:rPr>
              <w:t>’</w:t>
            </w:r>
          </w:p>
        </w:tc>
        <w:tc>
          <w:tcPr>
            <w:tcW w:w="765" w:type="dxa"/>
            <w:shd w:val="clear" w:color="auto" w:fill="auto"/>
          </w:tcPr>
          <w:p w14:paraId="0159C507" w14:textId="77777777" w:rsidR="00672641" w:rsidRPr="00AC23C4" w:rsidRDefault="00672641" w:rsidP="00AC23C4">
            <w:pPr>
              <w:ind w:right="85"/>
              <w:jc w:val="right"/>
              <w:rPr>
                <w:szCs w:val="19"/>
              </w:rPr>
            </w:pPr>
            <w:r w:rsidRPr="00AC23C4">
              <w:rPr>
                <w:szCs w:val="19"/>
              </w:rPr>
              <w:t>4</w:t>
            </w:r>
          </w:p>
        </w:tc>
        <w:tc>
          <w:tcPr>
            <w:tcW w:w="709" w:type="dxa"/>
            <w:shd w:val="clear" w:color="auto" w:fill="auto"/>
          </w:tcPr>
          <w:p w14:paraId="6BE84E05" w14:textId="77777777" w:rsidR="00672641" w:rsidRPr="00AC23C4" w:rsidRDefault="00672641" w:rsidP="00AC23C4">
            <w:pPr>
              <w:ind w:right="85"/>
              <w:jc w:val="right"/>
              <w:rPr>
                <w:sz w:val="19"/>
                <w:szCs w:val="19"/>
              </w:rPr>
            </w:pPr>
            <w:r w:rsidRPr="00AC23C4">
              <w:rPr>
                <w:szCs w:val="19"/>
              </w:rPr>
              <w:t>5</w:t>
            </w:r>
          </w:p>
        </w:tc>
      </w:tr>
      <w:tr w:rsidR="00AC23C4" w:rsidRPr="00AC23C4" w14:paraId="5482F0A5" w14:textId="77777777" w:rsidTr="00E50FFF">
        <w:tc>
          <w:tcPr>
            <w:tcW w:w="964" w:type="dxa"/>
            <w:shd w:val="clear" w:color="auto" w:fill="auto"/>
          </w:tcPr>
          <w:p w14:paraId="63C75AB6" w14:textId="77777777" w:rsidR="00672641" w:rsidRPr="00AC23C4" w:rsidRDefault="00672641" w:rsidP="00672641">
            <w:pPr>
              <w:rPr>
                <w:rStyle w:val="ChItalBold"/>
                <w:szCs w:val="19"/>
              </w:rPr>
            </w:pPr>
            <w:r w:rsidRPr="00AC23C4">
              <w:rPr>
                <w:rStyle w:val="ChItalBold"/>
                <w:szCs w:val="19"/>
              </w:rPr>
              <w:t>hukum</w:t>
            </w:r>
          </w:p>
        </w:tc>
        <w:tc>
          <w:tcPr>
            <w:tcW w:w="1247" w:type="dxa"/>
            <w:shd w:val="clear" w:color="auto" w:fill="auto"/>
          </w:tcPr>
          <w:p w14:paraId="71EFDCAB" w14:textId="27ADD179" w:rsidR="00672641" w:rsidRPr="00AC23C4" w:rsidRDefault="00B7093A" w:rsidP="00672641">
            <w:pPr>
              <w:rPr>
                <w:szCs w:val="19"/>
              </w:rPr>
            </w:pPr>
            <w:r>
              <w:rPr>
                <w:szCs w:val="19"/>
              </w:rPr>
              <w:t>‘</w:t>
            </w:r>
            <w:r w:rsidR="00672641" w:rsidRPr="00AC23C4">
              <w:rPr>
                <w:szCs w:val="19"/>
              </w:rPr>
              <w:t>law</w:t>
            </w:r>
            <w:r>
              <w:rPr>
                <w:szCs w:val="19"/>
              </w:rPr>
              <w:t>’</w:t>
            </w:r>
          </w:p>
        </w:tc>
        <w:tc>
          <w:tcPr>
            <w:tcW w:w="1276" w:type="dxa"/>
            <w:shd w:val="clear" w:color="auto" w:fill="auto"/>
          </w:tcPr>
          <w:p w14:paraId="19F1832F" w14:textId="77777777" w:rsidR="00672641" w:rsidRPr="0058677E" w:rsidRDefault="00672641" w:rsidP="00AC23C4">
            <w:pPr>
              <w:widowControl w:val="0"/>
              <w:autoSpaceDE w:val="0"/>
              <w:autoSpaceDN w:val="0"/>
              <w:adjustRightInd w:val="0"/>
              <w:rPr>
                <w:rStyle w:val="ChItalBold"/>
              </w:rPr>
            </w:pPr>
            <w:r w:rsidRPr="0058677E">
              <w:rPr>
                <w:rStyle w:val="ChItalBold"/>
              </w:rPr>
              <w:t>hukuman</w:t>
            </w:r>
            <w:r w:rsidR="00236E81">
              <w:rPr>
                <w:rStyle w:val="ChItalBold"/>
              </w:rPr>
              <w:t>g</w:t>
            </w:r>
          </w:p>
        </w:tc>
        <w:tc>
          <w:tcPr>
            <w:tcW w:w="1361" w:type="dxa"/>
            <w:shd w:val="clear" w:color="auto" w:fill="auto"/>
          </w:tcPr>
          <w:p w14:paraId="61426DAD" w14:textId="66506478" w:rsidR="00672641" w:rsidRPr="00AC23C4" w:rsidRDefault="00B7093A" w:rsidP="00AC23C4">
            <w:pPr>
              <w:widowControl w:val="0"/>
              <w:autoSpaceDE w:val="0"/>
              <w:autoSpaceDN w:val="0"/>
              <w:adjustRightInd w:val="0"/>
              <w:rPr>
                <w:szCs w:val="19"/>
              </w:rPr>
            </w:pPr>
            <w:r>
              <w:rPr>
                <w:szCs w:val="19"/>
              </w:rPr>
              <w:t>‘</w:t>
            </w:r>
            <w:r w:rsidR="00672641" w:rsidRPr="00AC23C4">
              <w:rPr>
                <w:szCs w:val="19"/>
              </w:rPr>
              <w:t>punishment</w:t>
            </w:r>
            <w:r>
              <w:rPr>
                <w:szCs w:val="19"/>
              </w:rPr>
              <w:t>’</w:t>
            </w:r>
          </w:p>
        </w:tc>
        <w:tc>
          <w:tcPr>
            <w:tcW w:w="765" w:type="dxa"/>
            <w:shd w:val="clear" w:color="auto" w:fill="auto"/>
          </w:tcPr>
          <w:p w14:paraId="4C766A40" w14:textId="77777777" w:rsidR="00672641" w:rsidRPr="00AC23C4" w:rsidRDefault="00672641" w:rsidP="00AC23C4">
            <w:pPr>
              <w:ind w:right="85"/>
              <w:jc w:val="right"/>
              <w:rPr>
                <w:szCs w:val="19"/>
              </w:rPr>
            </w:pPr>
            <w:r w:rsidRPr="00AC23C4">
              <w:rPr>
                <w:szCs w:val="19"/>
              </w:rPr>
              <w:t>4</w:t>
            </w:r>
          </w:p>
        </w:tc>
        <w:tc>
          <w:tcPr>
            <w:tcW w:w="709" w:type="dxa"/>
            <w:shd w:val="clear" w:color="auto" w:fill="auto"/>
          </w:tcPr>
          <w:p w14:paraId="75D7025F" w14:textId="77777777" w:rsidR="00672641" w:rsidRPr="00AC23C4" w:rsidRDefault="00672641" w:rsidP="00AC23C4">
            <w:pPr>
              <w:ind w:right="85"/>
              <w:jc w:val="right"/>
              <w:rPr>
                <w:sz w:val="19"/>
                <w:szCs w:val="19"/>
              </w:rPr>
            </w:pPr>
            <w:r w:rsidRPr="00AC23C4">
              <w:rPr>
                <w:szCs w:val="19"/>
              </w:rPr>
              <w:t>3</w:t>
            </w:r>
          </w:p>
        </w:tc>
      </w:tr>
      <w:tr w:rsidR="00AC23C4" w:rsidRPr="00AC23C4" w14:paraId="1384ACF5" w14:textId="77777777" w:rsidTr="00E50FFF">
        <w:tc>
          <w:tcPr>
            <w:tcW w:w="964" w:type="dxa"/>
            <w:shd w:val="clear" w:color="auto" w:fill="auto"/>
          </w:tcPr>
          <w:p w14:paraId="3E56C6C7" w14:textId="77777777" w:rsidR="00672641" w:rsidRPr="00AC23C4" w:rsidRDefault="00672641" w:rsidP="00672641">
            <w:pPr>
              <w:rPr>
                <w:rStyle w:val="ChItalBold"/>
                <w:szCs w:val="19"/>
              </w:rPr>
            </w:pPr>
            <w:r w:rsidRPr="00AC23C4">
              <w:rPr>
                <w:rStyle w:val="ChItalBold"/>
                <w:szCs w:val="19"/>
              </w:rPr>
              <w:t>rambut</w:t>
            </w:r>
          </w:p>
        </w:tc>
        <w:tc>
          <w:tcPr>
            <w:tcW w:w="1247" w:type="dxa"/>
            <w:shd w:val="clear" w:color="auto" w:fill="auto"/>
          </w:tcPr>
          <w:p w14:paraId="22149C28" w14:textId="2D47BD2F" w:rsidR="00672641" w:rsidRPr="00AC23C4" w:rsidRDefault="00B7093A" w:rsidP="00672641">
            <w:pPr>
              <w:rPr>
                <w:szCs w:val="19"/>
              </w:rPr>
            </w:pPr>
            <w:r>
              <w:rPr>
                <w:szCs w:val="19"/>
              </w:rPr>
              <w:t>‘</w:t>
            </w:r>
            <w:r w:rsidR="00672641" w:rsidRPr="00AC23C4">
              <w:rPr>
                <w:szCs w:val="19"/>
              </w:rPr>
              <w:t>hair</w:t>
            </w:r>
            <w:r>
              <w:rPr>
                <w:szCs w:val="19"/>
              </w:rPr>
              <w:t>’</w:t>
            </w:r>
          </w:p>
        </w:tc>
        <w:tc>
          <w:tcPr>
            <w:tcW w:w="1276" w:type="dxa"/>
            <w:shd w:val="clear" w:color="auto" w:fill="auto"/>
          </w:tcPr>
          <w:p w14:paraId="0BB77889" w14:textId="77777777" w:rsidR="00672641" w:rsidRPr="0058677E" w:rsidRDefault="00672641" w:rsidP="00AC23C4">
            <w:pPr>
              <w:widowControl w:val="0"/>
              <w:autoSpaceDE w:val="0"/>
              <w:autoSpaceDN w:val="0"/>
              <w:adjustRightInd w:val="0"/>
              <w:rPr>
                <w:rStyle w:val="ChItalBold"/>
              </w:rPr>
            </w:pPr>
            <w:r w:rsidRPr="0058677E">
              <w:rPr>
                <w:rStyle w:val="ChItalBold"/>
              </w:rPr>
              <w:t>rambutan</w:t>
            </w:r>
            <w:r w:rsidR="00236E81">
              <w:rPr>
                <w:rStyle w:val="ChItalBold"/>
              </w:rPr>
              <w:t>g</w:t>
            </w:r>
          </w:p>
        </w:tc>
        <w:tc>
          <w:tcPr>
            <w:tcW w:w="1361" w:type="dxa"/>
            <w:shd w:val="clear" w:color="auto" w:fill="auto"/>
          </w:tcPr>
          <w:p w14:paraId="1897D69F" w14:textId="223CBB4B" w:rsidR="00672641" w:rsidRPr="00AC23C4" w:rsidRDefault="00B7093A" w:rsidP="00AC23C4">
            <w:pPr>
              <w:widowControl w:val="0"/>
              <w:autoSpaceDE w:val="0"/>
              <w:autoSpaceDN w:val="0"/>
              <w:adjustRightInd w:val="0"/>
              <w:rPr>
                <w:szCs w:val="19"/>
              </w:rPr>
            </w:pPr>
            <w:r>
              <w:rPr>
                <w:szCs w:val="19"/>
              </w:rPr>
              <w:t>‘</w:t>
            </w:r>
            <w:r w:rsidR="00672641" w:rsidRPr="00AC23C4">
              <w:rPr>
                <w:szCs w:val="19"/>
              </w:rPr>
              <w:t>rambutan</w:t>
            </w:r>
            <w:r>
              <w:rPr>
                <w:szCs w:val="19"/>
              </w:rPr>
              <w:t>’</w:t>
            </w:r>
          </w:p>
        </w:tc>
        <w:tc>
          <w:tcPr>
            <w:tcW w:w="765" w:type="dxa"/>
            <w:shd w:val="clear" w:color="auto" w:fill="auto"/>
          </w:tcPr>
          <w:p w14:paraId="141143BE" w14:textId="77777777" w:rsidR="00672641" w:rsidRPr="00AC23C4" w:rsidRDefault="00672641" w:rsidP="00AC23C4">
            <w:pPr>
              <w:ind w:right="85"/>
              <w:jc w:val="right"/>
              <w:rPr>
                <w:szCs w:val="19"/>
              </w:rPr>
            </w:pPr>
            <w:r w:rsidRPr="00AC23C4">
              <w:rPr>
                <w:szCs w:val="19"/>
              </w:rPr>
              <w:t>3</w:t>
            </w:r>
          </w:p>
        </w:tc>
        <w:tc>
          <w:tcPr>
            <w:tcW w:w="709" w:type="dxa"/>
            <w:shd w:val="clear" w:color="auto" w:fill="auto"/>
          </w:tcPr>
          <w:p w14:paraId="7560896A" w14:textId="77777777" w:rsidR="00672641" w:rsidRPr="00AC23C4" w:rsidRDefault="00672641" w:rsidP="00AC23C4">
            <w:pPr>
              <w:ind w:right="85"/>
              <w:jc w:val="right"/>
              <w:rPr>
                <w:sz w:val="19"/>
                <w:szCs w:val="19"/>
              </w:rPr>
            </w:pPr>
            <w:r w:rsidRPr="00AC23C4">
              <w:rPr>
                <w:szCs w:val="19"/>
              </w:rPr>
              <w:t>23</w:t>
            </w:r>
          </w:p>
        </w:tc>
      </w:tr>
      <w:tr w:rsidR="00AC23C4" w:rsidRPr="00AC23C4" w14:paraId="5783DC33" w14:textId="77777777" w:rsidTr="00E50FFF">
        <w:tc>
          <w:tcPr>
            <w:tcW w:w="964" w:type="dxa"/>
            <w:shd w:val="clear" w:color="auto" w:fill="auto"/>
          </w:tcPr>
          <w:p w14:paraId="63EBF9CF" w14:textId="77777777" w:rsidR="00672641" w:rsidRPr="00AC23C4" w:rsidRDefault="00672641" w:rsidP="00672641">
            <w:pPr>
              <w:rPr>
                <w:rStyle w:val="ChItalBold"/>
                <w:szCs w:val="19"/>
              </w:rPr>
            </w:pPr>
            <w:r w:rsidRPr="00AC23C4">
              <w:rPr>
                <w:rStyle w:val="ChItalBold"/>
                <w:szCs w:val="19"/>
              </w:rPr>
              <w:t>obat</w:t>
            </w:r>
          </w:p>
        </w:tc>
        <w:tc>
          <w:tcPr>
            <w:tcW w:w="1247" w:type="dxa"/>
            <w:shd w:val="clear" w:color="auto" w:fill="auto"/>
          </w:tcPr>
          <w:p w14:paraId="6EDB6CFD" w14:textId="5B0570D4" w:rsidR="00672641" w:rsidRPr="00AC23C4" w:rsidRDefault="00B7093A" w:rsidP="00672641">
            <w:pPr>
              <w:rPr>
                <w:szCs w:val="19"/>
              </w:rPr>
            </w:pPr>
            <w:r>
              <w:rPr>
                <w:szCs w:val="19"/>
              </w:rPr>
              <w:t>‘</w:t>
            </w:r>
            <w:r w:rsidR="00672641" w:rsidRPr="00AC23C4">
              <w:rPr>
                <w:szCs w:val="19"/>
              </w:rPr>
              <w:t>medicine</w:t>
            </w:r>
            <w:r>
              <w:rPr>
                <w:szCs w:val="19"/>
              </w:rPr>
              <w:t>’</w:t>
            </w:r>
          </w:p>
        </w:tc>
        <w:tc>
          <w:tcPr>
            <w:tcW w:w="1276" w:type="dxa"/>
            <w:shd w:val="clear" w:color="auto" w:fill="auto"/>
          </w:tcPr>
          <w:p w14:paraId="72F10A3D" w14:textId="77777777" w:rsidR="00672641" w:rsidRPr="0058677E" w:rsidRDefault="00672641" w:rsidP="00AC23C4">
            <w:pPr>
              <w:widowControl w:val="0"/>
              <w:autoSpaceDE w:val="0"/>
              <w:autoSpaceDN w:val="0"/>
              <w:adjustRightInd w:val="0"/>
              <w:rPr>
                <w:rStyle w:val="ChItalBold"/>
              </w:rPr>
            </w:pPr>
            <w:r w:rsidRPr="0058677E">
              <w:rPr>
                <w:rStyle w:val="ChItalBold"/>
              </w:rPr>
              <w:t>obatan</w:t>
            </w:r>
            <w:r w:rsidR="00236E81">
              <w:rPr>
                <w:rStyle w:val="ChItalBold"/>
              </w:rPr>
              <w:t>g</w:t>
            </w:r>
          </w:p>
        </w:tc>
        <w:tc>
          <w:tcPr>
            <w:tcW w:w="1361" w:type="dxa"/>
            <w:shd w:val="clear" w:color="auto" w:fill="auto"/>
          </w:tcPr>
          <w:p w14:paraId="2422A865" w14:textId="02EB7DD8" w:rsidR="00672641" w:rsidRPr="00AC23C4" w:rsidRDefault="00B7093A" w:rsidP="00AC23C4">
            <w:pPr>
              <w:widowControl w:val="0"/>
              <w:autoSpaceDE w:val="0"/>
              <w:autoSpaceDN w:val="0"/>
              <w:adjustRightInd w:val="0"/>
              <w:rPr>
                <w:szCs w:val="19"/>
              </w:rPr>
            </w:pPr>
            <w:r>
              <w:rPr>
                <w:szCs w:val="19"/>
              </w:rPr>
              <w:t>‘</w:t>
            </w:r>
            <w:r w:rsidR="00672641" w:rsidRPr="00AC23C4">
              <w:rPr>
                <w:szCs w:val="19"/>
              </w:rPr>
              <w:t>magic spell</w:t>
            </w:r>
            <w:r>
              <w:rPr>
                <w:szCs w:val="19"/>
              </w:rPr>
              <w:t>’</w:t>
            </w:r>
          </w:p>
        </w:tc>
        <w:tc>
          <w:tcPr>
            <w:tcW w:w="765" w:type="dxa"/>
            <w:shd w:val="clear" w:color="auto" w:fill="auto"/>
          </w:tcPr>
          <w:p w14:paraId="60A2E343" w14:textId="77777777" w:rsidR="00672641" w:rsidRPr="00AC23C4" w:rsidRDefault="00672641" w:rsidP="00AC23C4">
            <w:pPr>
              <w:ind w:right="85"/>
              <w:jc w:val="right"/>
              <w:rPr>
                <w:szCs w:val="19"/>
              </w:rPr>
            </w:pPr>
            <w:r w:rsidRPr="00AC23C4">
              <w:rPr>
                <w:szCs w:val="19"/>
              </w:rPr>
              <w:t>3</w:t>
            </w:r>
          </w:p>
        </w:tc>
        <w:tc>
          <w:tcPr>
            <w:tcW w:w="709" w:type="dxa"/>
            <w:shd w:val="clear" w:color="auto" w:fill="auto"/>
          </w:tcPr>
          <w:p w14:paraId="63F5607F" w14:textId="77777777" w:rsidR="00672641" w:rsidRPr="00AC23C4" w:rsidRDefault="00672641" w:rsidP="00AC23C4">
            <w:pPr>
              <w:ind w:right="85"/>
              <w:jc w:val="right"/>
              <w:rPr>
                <w:sz w:val="19"/>
                <w:szCs w:val="19"/>
              </w:rPr>
            </w:pPr>
            <w:r w:rsidRPr="00AC23C4">
              <w:rPr>
                <w:szCs w:val="19"/>
              </w:rPr>
              <w:t>9</w:t>
            </w:r>
          </w:p>
        </w:tc>
      </w:tr>
      <w:tr w:rsidR="00AC23C4" w:rsidRPr="00AC23C4" w14:paraId="5DAA7F5E" w14:textId="77777777" w:rsidTr="00E50FFF">
        <w:tc>
          <w:tcPr>
            <w:tcW w:w="964" w:type="dxa"/>
            <w:shd w:val="clear" w:color="auto" w:fill="auto"/>
          </w:tcPr>
          <w:p w14:paraId="78A3783A" w14:textId="77777777" w:rsidR="00672641" w:rsidRPr="00AC23C4" w:rsidRDefault="00672641" w:rsidP="00672641">
            <w:pPr>
              <w:rPr>
                <w:rStyle w:val="ChItalBold"/>
                <w:szCs w:val="19"/>
              </w:rPr>
            </w:pPr>
            <w:r w:rsidRPr="00AC23C4">
              <w:rPr>
                <w:rStyle w:val="ChItalBold"/>
                <w:szCs w:val="19"/>
              </w:rPr>
              <w:t>pasang</w:t>
            </w:r>
          </w:p>
        </w:tc>
        <w:tc>
          <w:tcPr>
            <w:tcW w:w="1247" w:type="dxa"/>
            <w:shd w:val="clear" w:color="auto" w:fill="auto"/>
          </w:tcPr>
          <w:p w14:paraId="324831E5" w14:textId="3C12C633" w:rsidR="00672641" w:rsidRPr="00AC23C4" w:rsidRDefault="00B7093A" w:rsidP="00672641">
            <w:pPr>
              <w:rPr>
                <w:szCs w:val="19"/>
              </w:rPr>
            </w:pPr>
            <w:r>
              <w:rPr>
                <w:szCs w:val="19"/>
              </w:rPr>
              <w:t>‘</w:t>
            </w:r>
            <w:r w:rsidR="00672641" w:rsidRPr="00AC23C4">
              <w:rPr>
                <w:szCs w:val="19"/>
              </w:rPr>
              <w:t>pair</w:t>
            </w:r>
            <w:r>
              <w:rPr>
                <w:szCs w:val="19"/>
              </w:rPr>
              <w:t>’</w:t>
            </w:r>
          </w:p>
        </w:tc>
        <w:tc>
          <w:tcPr>
            <w:tcW w:w="1276" w:type="dxa"/>
            <w:shd w:val="clear" w:color="auto" w:fill="auto"/>
          </w:tcPr>
          <w:p w14:paraId="16AEFC87" w14:textId="77777777" w:rsidR="00672641" w:rsidRPr="0058677E" w:rsidRDefault="00672641" w:rsidP="00AC23C4">
            <w:pPr>
              <w:widowControl w:val="0"/>
              <w:autoSpaceDE w:val="0"/>
              <w:autoSpaceDN w:val="0"/>
              <w:adjustRightInd w:val="0"/>
              <w:rPr>
                <w:rStyle w:val="ChItalBold"/>
              </w:rPr>
            </w:pPr>
            <w:r w:rsidRPr="0058677E">
              <w:rPr>
                <w:rStyle w:val="ChItalBold"/>
              </w:rPr>
              <w:t>pasangan</w:t>
            </w:r>
            <w:r w:rsidR="00236E81">
              <w:rPr>
                <w:rStyle w:val="ChItalBold"/>
              </w:rPr>
              <w:t>g</w:t>
            </w:r>
          </w:p>
        </w:tc>
        <w:tc>
          <w:tcPr>
            <w:tcW w:w="1361" w:type="dxa"/>
            <w:shd w:val="clear" w:color="auto" w:fill="auto"/>
          </w:tcPr>
          <w:p w14:paraId="521A94D1" w14:textId="67B40B13" w:rsidR="00672641" w:rsidRPr="00AC23C4" w:rsidRDefault="00B7093A" w:rsidP="00AC23C4">
            <w:pPr>
              <w:widowControl w:val="0"/>
              <w:autoSpaceDE w:val="0"/>
              <w:autoSpaceDN w:val="0"/>
              <w:adjustRightInd w:val="0"/>
              <w:rPr>
                <w:szCs w:val="19"/>
              </w:rPr>
            </w:pPr>
            <w:r>
              <w:rPr>
                <w:szCs w:val="19"/>
              </w:rPr>
              <w:t>‘</w:t>
            </w:r>
            <w:r w:rsidR="00672641" w:rsidRPr="00AC23C4">
              <w:rPr>
                <w:szCs w:val="19"/>
              </w:rPr>
              <w:t>pair</w:t>
            </w:r>
            <w:r>
              <w:rPr>
                <w:szCs w:val="19"/>
              </w:rPr>
              <w:t>’</w:t>
            </w:r>
          </w:p>
        </w:tc>
        <w:tc>
          <w:tcPr>
            <w:tcW w:w="765" w:type="dxa"/>
            <w:shd w:val="clear" w:color="auto" w:fill="auto"/>
          </w:tcPr>
          <w:p w14:paraId="60CC0498" w14:textId="77777777" w:rsidR="00672641" w:rsidRPr="00AC23C4" w:rsidRDefault="00672641" w:rsidP="00AC23C4">
            <w:pPr>
              <w:ind w:right="85"/>
              <w:jc w:val="right"/>
              <w:rPr>
                <w:szCs w:val="19"/>
              </w:rPr>
            </w:pPr>
            <w:r w:rsidRPr="00AC23C4">
              <w:rPr>
                <w:szCs w:val="19"/>
              </w:rPr>
              <w:t>3</w:t>
            </w:r>
          </w:p>
        </w:tc>
        <w:tc>
          <w:tcPr>
            <w:tcW w:w="709" w:type="dxa"/>
            <w:shd w:val="clear" w:color="auto" w:fill="auto"/>
          </w:tcPr>
          <w:p w14:paraId="0DD91FED" w14:textId="77777777" w:rsidR="00672641" w:rsidRPr="00AC23C4" w:rsidRDefault="00672641" w:rsidP="00AC23C4">
            <w:pPr>
              <w:ind w:right="85"/>
              <w:jc w:val="right"/>
              <w:rPr>
                <w:sz w:val="19"/>
                <w:szCs w:val="19"/>
              </w:rPr>
            </w:pPr>
            <w:r w:rsidRPr="00AC23C4">
              <w:rPr>
                <w:szCs w:val="19"/>
              </w:rPr>
              <w:t>2</w:t>
            </w:r>
          </w:p>
        </w:tc>
      </w:tr>
      <w:tr w:rsidR="00AC23C4" w:rsidRPr="00AC23C4" w14:paraId="43CBAB10" w14:textId="77777777" w:rsidTr="00E50FFF">
        <w:tc>
          <w:tcPr>
            <w:tcW w:w="964" w:type="dxa"/>
            <w:shd w:val="clear" w:color="auto" w:fill="auto"/>
          </w:tcPr>
          <w:p w14:paraId="70E522CB" w14:textId="77777777" w:rsidR="00672641" w:rsidRPr="00AC23C4" w:rsidRDefault="00672641" w:rsidP="00672641">
            <w:pPr>
              <w:rPr>
                <w:rStyle w:val="ChItalBold"/>
                <w:szCs w:val="19"/>
              </w:rPr>
            </w:pPr>
            <w:r w:rsidRPr="00AC23C4">
              <w:rPr>
                <w:rStyle w:val="ChItalBold"/>
                <w:szCs w:val="19"/>
              </w:rPr>
              <w:t>laut</w:t>
            </w:r>
          </w:p>
        </w:tc>
        <w:tc>
          <w:tcPr>
            <w:tcW w:w="1247" w:type="dxa"/>
            <w:shd w:val="clear" w:color="auto" w:fill="auto"/>
          </w:tcPr>
          <w:p w14:paraId="2174CA4C" w14:textId="19CFE2E5" w:rsidR="00672641" w:rsidRPr="00AC23C4" w:rsidRDefault="00B7093A" w:rsidP="00672641">
            <w:pPr>
              <w:rPr>
                <w:szCs w:val="19"/>
              </w:rPr>
            </w:pPr>
            <w:r>
              <w:rPr>
                <w:szCs w:val="19"/>
              </w:rPr>
              <w:t>‘</w:t>
            </w:r>
            <w:r w:rsidR="008D0171" w:rsidRPr="00AC23C4">
              <w:rPr>
                <w:szCs w:val="19"/>
              </w:rPr>
              <w:t>sea</w:t>
            </w:r>
            <w:r>
              <w:rPr>
                <w:szCs w:val="19"/>
              </w:rPr>
              <w:t>’</w:t>
            </w:r>
          </w:p>
        </w:tc>
        <w:tc>
          <w:tcPr>
            <w:tcW w:w="1276" w:type="dxa"/>
            <w:shd w:val="clear" w:color="auto" w:fill="auto"/>
          </w:tcPr>
          <w:p w14:paraId="18818587" w14:textId="77777777" w:rsidR="00672641" w:rsidRPr="0058677E" w:rsidRDefault="00672641" w:rsidP="00AC23C4">
            <w:pPr>
              <w:widowControl w:val="0"/>
              <w:autoSpaceDE w:val="0"/>
              <w:autoSpaceDN w:val="0"/>
              <w:adjustRightInd w:val="0"/>
              <w:rPr>
                <w:rStyle w:val="ChItalBold"/>
              </w:rPr>
            </w:pPr>
            <w:r w:rsidRPr="0058677E">
              <w:rPr>
                <w:rStyle w:val="ChItalBold"/>
              </w:rPr>
              <w:t>lautan</w:t>
            </w:r>
            <w:r w:rsidR="00236E81">
              <w:rPr>
                <w:rStyle w:val="ChItalBold"/>
              </w:rPr>
              <w:t>g</w:t>
            </w:r>
          </w:p>
        </w:tc>
        <w:tc>
          <w:tcPr>
            <w:tcW w:w="1361" w:type="dxa"/>
            <w:shd w:val="clear" w:color="auto" w:fill="auto"/>
          </w:tcPr>
          <w:p w14:paraId="3BEC3D32" w14:textId="2F4AB0FF" w:rsidR="00672641" w:rsidRPr="00AC23C4" w:rsidRDefault="00B7093A" w:rsidP="00AC23C4">
            <w:pPr>
              <w:widowControl w:val="0"/>
              <w:autoSpaceDE w:val="0"/>
              <w:autoSpaceDN w:val="0"/>
              <w:adjustRightInd w:val="0"/>
              <w:rPr>
                <w:szCs w:val="19"/>
              </w:rPr>
            </w:pPr>
            <w:r>
              <w:rPr>
                <w:szCs w:val="19"/>
              </w:rPr>
              <w:t>‘</w:t>
            </w:r>
            <w:r w:rsidR="00672641" w:rsidRPr="00AC23C4">
              <w:rPr>
                <w:szCs w:val="19"/>
              </w:rPr>
              <w:t>ocean</w:t>
            </w:r>
            <w:r>
              <w:rPr>
                <w:szCs w:val="19"/>
              </w:rPr>
              <w:t>’</w:t>
            </w:r>
          </w:p>
        </w:tc>
        <w:tc>
          <w:tcPr>
            <w:tcW w:w="765" w:type="dxa"/>
            <w:shd w:val="clear" w:color="auto" w:fill="auto"/>
          </w:tcPr>
          <w:p w14:paraId="70F486FF"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6FEBCAB0" w14:textId="77777777" w:rsidR="00672641" w:rsidRPr="00AC23C4" w:rsidRDefault="00672641" w:rsidP="00AC23C4">
            <w:pPr>
              <w:ind w:right="85"/>
              <w:jc w:val="right"/>
              <w:rPr>
                <w:sz w:val="19"/>
                <w:szCs w:val="19"/>
              </w:rPr>
            </w:pPr>
            <w:r w:rsidRPr="00AC23C4">
              <w:rPr>
                <w:szCs w:val="19"/>
              </w:rPr>
              <w:t>68</w:t>
            </w:r>
          </w:p>
        </w:tc>
      </w:tr>
      <w:tr w:rsidR="00AC23C4" w:rsidRPr="00AC23C4" w14:paraId="5D7D113B" w14:textId="77777777" w:rsidTr="00E50FFF">
        <w:tc>
          <w:tcPr>
            <w:tcW w:w="964" w:type="dxa"/>
            <w:shd w:val="clear" w:color="auto" w:fill="auto"/>
          </w:tcPr>
          <w:p w14:paraId="776E58A7" w14:textId="77777777" w:rsidR="00672641" w:rsidRPr="00AC23C4" w:rsidRDefault="00672641" w:rsidP="00672641">
            <w:pPr>
              <w:rPr>
                <w:rStyle w:val="ChItalBold"/>
                <w:szCs w:val="19"/>
              </w:rPr>
            </w:pPr>
            <w:r w:rsidRPr="00AC23C4">
              <w:rPr>
                <w:rStyle w:val="ChItalBold"/>
                <w:szCs w:val="19"/>
              </w:rPr>
              <w:t>pinggir</w:t>
            </w:r>
          </w:p>
        </w:tc>
        <w:tc>
          <w:tcPr>
            <w:tcW w:w="1247" w:type="dxa"/>
            <w:shd w:val="clear" w:color="auto" w:fill="auto"/>
          </w:tcPr>
          <w:p w14:paraId="5F4C08AF" w14:textId="6162F8E5" w:rsidR="00672641" w:rsidRPr="00AC23C4" w:rsidRDefault="00B7093A" w:rsidP="00672641">
            <w:pPr>
              <w:rPr>
                <w:szCs w:val="19"/>
              </w:rPr>
            </w:pPr>
            <w:r>
              <w:rPr>
                <w:szCs w:val="19"/>
              </w:rPr>
              <w:t>‘</w:t>
            </w:r>
            <w:r w:rsidR="00B01885" w:rsidRPr="00AC23C4">
              <w:rPr>
                <w:szCs w:val="19"/>
              </w:rPr>
              <w:t>border</w:t>
            </w:r>
            <w:r>
              <w:rPr>
                <w:szCs w:val="19"/>
              </w:rPr>
              <w:t>’</w:t>
            </w:r>
          </w:p>
        </w:tc>
        <w:tc>
          <w:tcPr>
            <w:tcW w:w="1276" w:type="dxa"/>
            <w:shd w:val="clear" w:color="auto" w:fill="auto"/>
          </w:tcPr>
          <w:p w14:paraId="02F611E5" w14:textId="77777777" w:rsidR="00672641" w:rsidRPr="0058677E" w:rsidRDefault="00672641" w:rsidP="00AC23C4">
            <w:pPr>
              <w:widowControl w:val="0"/>
              <w:autoSpaceDE w:val="0"/>
              <w:autoSpaceDN w:val="0"/>
              <w:adjustRightInd w:val="0"/>
              <w:rPr>
                <w:rStyle w:val="ChItalBoldUndl"/>
              </w:rPr>
            </w:pPr>
            <w:r w:rsidRPr="0058677E">
              <w:rPr>
                <w:rStyle w:val="ChItalBoldUndl"/>
              </w:rPr>
              <w:t>pinggiran</w:t>
            </w:r>
            <w:r w:rsidR="00236E81">
              <w:rPr>
                <w:rStyle w:val="ChItalBoldUndl"/>
              </w:rPr>
              <w:t>g</w:t>
            </w:r>
          </w:p>
        </w:tc>
        <w:tc>
          <w:tcPr>
            <w:tcW w:w="1361" w:type="dxa"/>
            <w:shd w:val="clear" w:color="auto" w:fill="auto"/>
          </w:tcPr>
          <w:p w14:paraId="35193C62" w14:textId="12509D6A" w:rsidR="00672641" w:rsidRPr="00AC23C4" w:rsidRDefault="00B7093A" w:rsidP="00AC23C4">
            <w:pPr>
              <w:widowControl w:val="0"/>
              <w:autoSpaceDE w:val="0"/>
              <w:autoSpaceDN w:val="0"/>
              <w:adjustRightInd w:val="0"/>
              <w:rPr>
                <w:szCs w:val="19"/>
              </w:rPr>
            </w:pPr>
            <w:r>
              <w:rPr>
                <w:szCs w:val="19"/>
              </w:rPr>
              <w:t>‘</w:t>
            </w:r>
            <w:r w:rsidR="00672641" w:rsidRPr="00AC23C4">
              <w:rPr>
                <w:szCs w:val="19"/>
              </w:rPr>
              <w:t>edge</w:t>
            </w:r>
            <w:r w:rsidR="00B01885" w:rsidRPr="00AC23C4">
              <w:rPr>
                <w:szCs w:val="19"/>
              </w:rPr>
              <w:t>s</w:t>
            </w:r>
            <w:r>
              <w:rPr>
                <w:szCs w:val="19"/>
              </w:rPr>
              <w:t>’</w:t>
            </w:r>
          </w:p>
        </w:tc>
        <w:tc>
          <w:tcPr>
            <w:tcW w:w="765" w:type="dxa"/>
            <w:shd w:val="clear" w:color="auto" w:fill="auto"/>
          </w:tcPr>
          <w:p w14:paraId="242E4C4E"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1F320881" w14:textId="77777777" w:rsidR="00672641" w:rsidRPr="00AC23C4" w:rsidRDefault="00672641" w:rsidP="00AC23C4">
            <w:pPr>
              <w:ind w:right="85"/>
              <w:jc w:val="right"/>
              <w:rPr>
                <w:sz w:val="19"/>
                <w:szCs w:val="19"/>
              </w:rPr>
            </w:pPr>
            <w:r w:rsidRPr="00AC23C4">
              <w:rPr>
                <w:szCs w:val="19"/>
              </w:rPr>
              <w:t>23</w:t>
            </w:r>
          </w:p>
        </w:tc>
      </w:tr>
      <w:tr w:rsidR="00AC23C4" w:rsidRPr="00AC23C4" w14:paraId="65BF26A7" w14:textId="77777777" w:rsidTr="00E50FFF">
        <w:tc>
          <w:tcPr>
            <w:tcW w:w="964" w:type="dxa"/>
            <w:shd w:val="clear" w:color="auto" w:fill="auto"/>
          </w:tcPr>
          <w:p w14:paraId="220AF281" w14:textId="77777777" w:rsidR="00672641" w:rsidRPr="00AC23C4" w:rsidRDefault="00672641" w:rsidP="00672641">
            <w:pPr>
              <w:rPr>
                <w:rStyle w:val="ChItalBold"/>
                <w:szCs w:val="19"/>
              </w:rPr>
            </w:pPr>
            <w:r w:rsidRPr="00AC23C4">
              <w:rPr>
                <w:rStyle w:val="ChItalBold"/>
                <w:szCs w:val="19"/>
              </w:rPr>
              <w:t>ruang</w:t>
            </w:r>
          </w:p>
        </w:tc>
        <w:tc>
          <w:tcPr>
            <w:tcW w:w="1247" w:type="dxa"/>
            <w:shd w:val="clear" w:color="auto" w:fill="auto"/>
          </w:tcPr>
          <w:p w14:paraId="19061230" w14:textId="613649FC" w:rsidR="00672641" w:rsidRPr="00AC23C4" w:rsidRDefault="00B7093A" w:rsidP="00672641">
            <w:pPr>
              <w:rPr>
                <w:szCs w:val="19"/>
              </w:rPr>
            </w:pPr>
            <w:r>
              <w:rPr>
                <w:szCs w:val="19"/>
              </w:rPr>
              <w:t>‘</w:t>
            </w:r>
            <w:r w:rsidR="00672641" w:rsidRPr="00AC23C4">
              <w:rPr>
                <w:szCs w:val="19"/>
              </w:rPr>
              <w:t>room</w:t>
            </w:r>
            <w:r>
              <w:rPr>
                <w:szCs w:val="19"/>
              </w:rPr>
              <w:t>’</w:t>
            </w:r>
          </w:p>
        </w:tc>
        <w:tc>
          <w:tcPr>
            <w:tcW w:w="1276" w:type="dxa"/>
            <w:shd w:val="clear" w:color="auto" w:fill="auto"/>
          </w:tcPr>
          <w:p w14:paraId="18F46E51" w14:textId="77777777" w:rsidR="00672641" w:rsidRPr="0058677E" w:rsidRDefault="00672641" w:rsidP="00AC23C4">
            <w:pPr>
              <w:widowControl w:val="0"/>
              <w:autoSpaceDE w:val="0"/>
              <w:autoSpaceDN w:val="0"/>
              <w:adjustRightInd w:val="0"/>
              <w:rPr>
                <w:rStyle w:val="ChItalBold"/>
              </w:rPr>
            </w:pPr>
            <w:r w:rsidRPr="0058677E">
              <w:rPr>
                <w:rStyle w:val="ChItalBold"/>
              </w:rPr>
              <w:t>ruangan</w:t>
            </w:r>
            <w:r w:rsidR="00236E81">
              <w:rPr>
                <w:rStyle w:val="ChItalBold"/>
              </w:rPr>
              <w:t>g</w:t>
            </w:r>
          </w:p>
        </w:tc>
        <w:tc>
          <w:tcPr>
            <w:tcW w:w="1361" w:type="dxa"/>
            <w:shd w:val="clear" w:color="auto" w:fill="auto"/>
          </w:tcPr>
          <w:p w14:paraId="7438D9B6" w14:textId="03A29471" w:rsidR="00672641" w:rsidRPr="00AC23C4" w:rsidRDefault="00B7093A" w:rsidP="00AC23C4">
            <w:pPr>
              <w:widowControl w:val="0"/>
              <w:autoSpaceDE w:val="0"/>
              <w:autoSpaceDN w:val="0"/>
              <w:adjustRightInd w:val="0"/>
              <w:rPr>
                <w:szCs w:val="19"/>
              </w:rPr>
            </w:pPr>
            <w:r>
              <w:rPr>
                <w:szCs w:val="19"/>
              </w:rPr>
              <w:t>‘</w:t>
            </w:r>
            <w:r w:rsidR="004E2EAB" w:rsidRPr="00AC23C4">
              <w:rPr>
                <w:szCs w:val="19"/>
              </w:rPr>
              <w:t xml:space="preserve">large </w:t>
            </w:r>
            <w:r w:rsidR="00672641" w:rsidRPr="00AC23C4">
              <w:rPr>
                <w:szCs w:val="19"/>
              </w:rPr>
              <w:t>room</w:t>
            </w:r>
            <w:r>
              <w:rPr>
                <w:szCs w:val="19"/>
              </w:rPr>
              <w:t>’</w:t>
            </w:r>
          </w:p>
        </w:tc>
        <w:tc>
          <w:tcPr>
            <w:tcW w:w="765" w:type="dxa"/>
            <w:shd w:val="clear" w:color="auto" w:fill="auto"/>
          </w:tcPr>
          <w:p w14:paraId="4405157A"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1215B4A0" w14:textId="77777777" w:rsidR="00672641" w:rsidRPr="00AC23C4" w:rsidRDefault="00672641" w:rsidP="00AC23C4">
            <w:pPr>
              <w:ind w:right="85"/>
              <w:jc w:val="right"/>
              <w:rPr>
                <w:sz w:val="19"/>
                <w:szCs w:val="19"/>
              </w:rPr>
            </w:pPr>
            <w:r w:rsidRPr="00AC23C4">
              <w:rPr>
                <w:szCs w:val="19"/>
              </w:rPr>
              <w:t>3</w:t>
            </w:r>
          </w:p>
        </w:tc>
      </w:tr>
      <w:tr w:rsidR="00AC23C4" w:rsidRPr="00AC23C4" w14:paraId="03145D44" w14:textId="77777777" w:rsidTr="00E50FFF">
        <w:tc>
          <w:tcPr>
            <w:tcW w:w="964" w:type="dxa"/>
            <w:shd w:val="clear" w:color="auto" w:fill="auto"/>
          </w:tcPr>
          <w:p w14:paraId="713ACE46" w14:textId="77777777" w:rsidR="00672641" w:rsidRPr="00AC23C4" w:rsidRDefault="00672641" w:rsidP="00672641">
            <w:pPr>
              <w:rPr>
                <w:rStyle w:val="ChItalBold"/>
                <w:szCs w:val="19"/>
              </w:rPr>
            </w:pPr>
            <w:r w:rsidRPr="00AC23C4">
              <w:rPr>
                <w:rStyle w:val="ChItalBold"/>
                <w:szCs w:val="19"/>
              </w:rPr>
              <w:t>kandung</w:t>
            </w:r>
          </w:p>
        </w:tc>
        <w:tc>
          <w:tcPr>
            <w:tcW w:w="1247" w:type="dxa"/>
            <w:shd w:val="clear" w:color="auto" w:fill="auto"/>
          </w:tcPr>
          <w:p w14:paraId="78084C10" w14:textId="4868C60B" w:rsidR="00672641" w:rsidRPr="00AC23C4" w:rsidRDefault="00B7093A" w:rsidP="00672641">
            <w:pPr>
              <w:rPr>
                <w:szCs w:val="19"/>
              </w:rPr>
            </w:pPr>
            <w:r>
              <w:rPr>
                <w:szCs w:val="19"/>
              </w:rPr>
              <w:t>‘</w:t>
            </w:r>
            <w:r w:rsidR="00672641" w:rsidRPr="00AC23C4">
              <w:rPr>
                <w:szCs w:val="19"/>
              </w:rPr>
              <w:t>womb</w:t>
            </w:r>
            <w:r>
              <w:rPr>
                <w:szCs w:val="19"/>
              </w:rPr>
              <w:t>’</w:t>
            </w:r>
          </w:p>
        </w:tc>
        <w:tc>
          <w:tcPr>
            <w:tcW w:w="1276" w:type="dxa"/>
            <w:shd w:val="clear" w:color="auto" w:fill="auto"/>
          </w:tcPr>
          <w:p w14:paraId="715AECBC" w14:textId="77777777" w:rsidR="00672641" w:rsidRPr="0058677E" w:rsidRDefault="00672641" w:rsidP="00AC23C4">
            <w:pPr>
              <w:widowControl w:val="0"/>
              <w:autoSpaceDE w:val="0"/>
              <w:autoSpaceDN w:val="0"/>
              <w:adjustRightInd w:val="0"/>
              <w:rPr>
                <w:rStyle w:val="ChItalBoldUndl"/>
              </w:rPr>
            </w:pPr>
            <w:r w:rsidRPr="0058677E">
              <w:rPr>
                <w:rStyle w:val="ChItalBoldUndl"/>
              </w:rPr>
              <w:t>kandungan</w:t>
            </w:r>
            <w:r w:rsidR="00236E81">
              <w:rPr>
                <w:rStyle w:val="ChItalBoldUndl"/>
              </w:rPr>
              <w:t>g</w:t>
            </w:r>
          </w:p>
        </w:tc>
        <w:tc>
          <w:tcPr>
            <w:tcW w:w="1361" w:type="dxa"/>
            <w:shd w:val="clear" w:color="auto" w:fill="auto"/>
          </w:tcPr>
          <w:p w14:paraId="4838C9EE" w14:textId="7EDBF6DC" w:rsidR="00672641" w:rsidRPr="00AC23C4" w:rsidRDefault="00B7093A" w:rsidP="00AC23C4">
            <w:pPr>
              <w:widowControl w:val="0"/>
              <w:autoSpaceDE w:val="0"/>
              <w:autoSpaceDN w:val="0"/>
              <w:adjustRightInd w:val="0"/>
              <w:rPr>
                <w:szCs w:val="19"/>
              </w:rPr>
            </w:pPr>
            <w:r>
              <w:rPr>
                <w:szCs w:val="19"/>
              </w:rPr>
              <w:t>‘</w:t>
            </w:r>
            <w:r w:rsidR="00672641" w:rsidRPr="00AC23C4">
              <w:rPr>
                <w:szCs w:val="19"/>
              </w:rPr>
              <w:t>womb</w:t>
            </w:r>
            <w:r>
              <w:rPr>
                <w:szCs w:val="19"/>
              </w:rPr>
              <w:t>’</w:t>
            </w:r>
          </w:p>
        </w:tc>
        <w:tc>
          <w:tcPr>
            <w:tcW w:w="765" w:type="dxa"/>
            <w:shd w:val="clear" w:color="auto" w:fill="auto"/>
          </w:tcPr>
          <w:p w14:paraId="45A77D03"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4573B5DB" w14:textId="77777777" w:rsidR="00672641" w:rsidRPr="00AC23C4" w:rsidRDefault="00672641" w:rsidP="00AC23C4">
            <w:pPr>
              <w:ind w:right="85"/>
              <w:jc w:val="right"/>
              <w:rPr>
                <w:sz w:val="19"/>
                <w:szCs w:val="19"/>
              </w:rPr>
            </w:pPr>
            <w:r w:rsidRPr="00AC23C4">
              <w:rPr>
                <w:szCs w:val="19"/>
              </w:rPr>
              <w:t>8</w:t>
            </w:r>
          </w:p>
        </w:tc>
      </w:tr>
      <w:tr w:rsidR="00AC23C4" w:rsidRPr="0058677E" w14:paraId="29973F76" w14:textId="77777777" w:rsidTr="00E50FFF">
        <w:tc>
          <w:tcPr>
            <w:tcW w:w="964" w:type="dxa"/>
            <w:shd w:val="clear" w:color="auto" w:fill="auto"/>
          </w:tcPr>
          <w:p w14:paraId="3F4AB0DA" w14:textId="77777777" w:rsidR="00672641" w:rsidRPr="00AC23C4" w:rsidRDefault="00672641" w:rsidP="00672641">
            <w:pPr>
              <w:rPr>
                <w:rStyle w:val="ChItalBold"/>
                <w:szCs w:val="19"/>
              </w:rPr>
            </w:pPr>
            <w:r w:rsidRPr="00AC23C4">
              <w:rPr>
                <w:rStyle w:val="ChItalBold"/>
                <w:szCs w:val="19"/>
              </w:rPr>
              <w:t>musim</w:t>
            </w:r>
          </w:p>
        </w:tc>
        <w:tc>
          <w:tcPr>
            <w:tcW w:w="1247" w:type="dxa"/>
            <w:shd w:val="clear" w:color="auto" w:fill="auto"/>
          </w:tcPr>
          <w:p w14:paraId="2F6F690D" w14:textId="3DA4E78B" w:rsidR="00672641" w:rsidRPr="0058677E" w:rsidRDefault="00B7093A" w:rsidP="00672641">
            <w:r>
              <w:t>‘</w:t>
            </w:r>
            <w:r w:rsidR="00672641" w:rsidRPr="0058677E">
              <w:t>season</w:t>
            </w:r>
            <w:r>
              <w:t>’</w:t>
            </w:r>
          </w:p>
        </w:tc>
        <w:tc>
          <w:tcPr>
            <w:tcW w:w="1276" w:type="dxa"/>
            <w:shd w:val="clear" w:color="auto" w:fill="auto"/>
          </w:tcPr>
          <w:p w14:paraId="601DD7A3" w14:textId="77777777" w:rsidR="00672641" w:rsidRPr="0058677E" w:rsidRDefault="00672641" w:rsidP="00672641">
            <w:pPr>
              <w:rPr>
                <w:rStyle w:val="ChItalBoldUndl"/>
              </w:rPr>
            </w:pPr>
            <w:r w:rsidRPr="0058677E">
              <w:rPr>
                <w:rStyle w:val="ChItalBoldUndl"/>
              </w:rPr>
              <w:t>musiman</w:t>
            </w:r>
            <w:r w:rsidR="00236E81">
              <w:rPr>
                <w:rStyle w:val="ChItalBoldUndl"/>
              </w:rPr>
              <w:t>g</w:t>
            </w:r>
          </w:p>
        </w:tc>
        <w:tc>
          <w:tcPr>
            <w:tcW w:w="1361" w:type="dxa"/>
            <w:shd w:val="clear" w:color="auto" w:fill="auto"/>
          </w:tcPr>
          <w:p w14:paraId="73E65FBA" w14:textId="2778DCE6" w:rsidR="00672641" w:rsidRPr="0058677E" w:rsidRDefault="00B7093A" w:rsidP="00672641">
            <w:r>
              <w:t>‘</w:t>
            </w:r>
            <w:r w:rsidR="00672641" w:rsidRPr="0058677E">
              <w:t>each season</w:t>
            </w:r>
            <w:r>
              <w:t>’</w:t>
            </w:r>
          </w:p>
        </w:tc>
        <w:tc>
          <w:tcPr>
            <w:tcW w:w="765" w:type="dxa"/>
            <w:shd w:val="clear" w:color="auto" w:fill="auto"/>
          </w:tcPr>
          <w:p w14:paraId="67F368C4" w14:textId="77777777" w:rsidR="00672641" w:rsidRPr="0058677E" w:rsidRDefault="00672641" w:rsidP="00AC23C4">
            <w:pPr>
              <w:ind w:right="85"/>
              <w:jc w:val="right"/>
            </w:pPr>
            <w:r w:rsidRPr="0058677E">
              <w:t>1</w:t>
            </w:r>
          </w:p>
        </w:tc>
        <w:tc>
          <w:tcPr>
            <w:tcW w:w="709" w:type="dxa"/>
            <w:shd w:val="clear" w:color="auto" w:fill="auto"/>
          </w:tcPr>
          <w:p w14:paraId="00070D56" w14:textId="77777777" w:rsidR="00672641" w:rsidRPr="0058677E" w:rsidRDefault="00672641" w:rsidP="00AC23C4">
            <w:pPr>
              <w:ind w:right="85"/>
              <w:jc w:val="right"/>
            </w:pPr>
            <w:r w:rsidRPr="0058677E">
              <w:t>5</w:t>
            </w:r>
          </w:p>
        </w:tc>
      </w:tr>
      <w:tr w:rsidR="00AC23C4" w:rsidRPr="00AC23C4" w14:paraId="215D7C29" w14:textId="77777777" w:rsidTr="00E50FFF">
        <w:tc>
          <w:tcPr>
            <w:tcW w:w="964" w:type="dxa"/>
            <w:shd w:val="clear" w:color="auto" w:fill="auto"/>
          </w:tcPr>
          <w:p w14:paraId="2A6A5395" w14:textId="77777777" w:rsidR="00672641" w:rsidRPr="00AC23C4" w:rsidRDefault="00672641" w:rsidP="00672641">
            <w:pPr>
              <w:pStyle w:val="TableCell0-2Break"/>
              <w:rPr>
                <w:rStyle w:val="ChItalBold"/>
                <w:szCs w:val="19"/>
              </w:rPr>
            </w:pPr>
            <w:r w:rsidRPr="00AC23C4">
              <w:rPr>
                <w:rStyle w:val="ChItalBold"/>
                <w:szCs w:val="19"/>
              </w:rPr>
              <w:t>pangkal</w:t>
            </w:r>
          </w:p>
        </w:tc>
        <w:tc>
          <w:tcPr>
            <w:tcW w:w="1247" w:type="dxa"/>
            <w:shd w:val="clear" w:color="auto" w:fill="auto"/>
          </w:tcPr>
          <w:p w14:paraId="4C1547B5" w14:textId="129CE797" w:rsidR="00672641" w:rsidRPr="0058677E" w:rsidRDefault="00B7093A" w:rsidP="00672641">
            <w:pPr>
              <w:pStyle w:val="TableCell0-2Break"/>
            </w:pPr>
            <w:r>
              <w:t>‘</w:t>
            </w:r>
            <w:r w:rsidR="00672641" w:rsidRPr="0058677E">
              <w:t>base</w:t>
            </w:r>
            <w:r>
              <w:t>’</w:t>
            </w:r>
          </w:p>
        </w:tc>
        <w:tc>
          <w:tcPr>
            <w:tcW w:w="1276" w:type="dxa"/>
            <w:shd w:val="clear" w:color="auto" w:fill="auto"/>
          </w:tcPr>
          <w:p w14:paraId="676CB6A7" w14:textId="77777777" w:rsidR="00672641" w:rsidRPr="0058677E" w:rsidRDefault="00672641" w:rsidP="00672641">
            <w:pPr>
              <w:pStyle w:val="TableCell0-2Break"/>
              <w:rPr>
                <w:rStyle w:val="ChItalBold"/>
              </w:rPr>
            </w:pPr>
            <w:r w:rsidRPr="0058677E">
              <w:rPr>
                <w:rStyle w:val="ChItalBold"/>
              </w:rPr>
              <w:t>pangkalan</w:t>
            </w:r>
            <w:r w:rsidR="00236E81">
              <w:rPr>
                <w:rStyle w:val="ChItalBold"/>
              </w:rPr>
              <w:t>g</w:t>
            </w:r>
          </w:p>
        </w:tc>
        <w:tc>
          <w:tcPr>
            <w:tcW w:w="1361" w:type="dxa"/>
            <w:shd w:val="clear" w:color="auto" w:fill="auto"/>
          </w:tcPr>
          <w:p w14:paraId="50A824F2" w14:textId="51AD1283" w:rsidR="00672641" w:rsidRPr="0058677E" w:rsidRDefault="00B7093A" w:rsidP="00672641">
            <w:pPr>
              <w:pStyle w:val="TableCell0-2Break"/>
            </w:pPr>
            <w:r>
              <w:t>‘</w:t>
            </w:r>
            <w:r w:rsidR="00672641" w:rsidRPr="0058677E">
              <w:t>base</w:t>
            </w:r>
            <w:r>
              <w:t>’</w:t>
            </w:r>
          </w:p>
        </w:tc>
        <w:tc>
          <w:tcPr>
            <w:tcW w:w="765" w:type="dxa"/>
            <w:shd w:val="clear" w:color="auto" w:fill="auto"/>
          </w:tcPr>
          <w:p w14:paraId="5D9E308E" w14:textId="77777777" w:rsidR="00672641" w:rsidRPr="0058677E" w:rsidRDefault="00672641" w:rsidP="00AC23C4">
            <w:pPr>
              <w:pStyle w:val="TableCell0-2Break"/>
              <w:ind w:right="85"/>
              <w:jc w:val="right"/>
            </w:pPr>
            <w:r w:rsidRPr="0058677E">
              <w:t>1</w:t>
            </w:r>
          </w:p>
        </w:tc>
        <w:tc>
          <w:tcPr>
            <w:tcW w:w="709" w:type="dxa"/>
            <w:shd w:val="clear" w:color="auto" w:fill="auto"/>
          </w:tcPr>
          <w:p w14:paraId="18B98CDB" w14:textId="77777777" w:rsidR="00672641" w:rsidRPr="00AC23C4" w:rsidRDefault="00672641" w:rsidP="00AC23C4">
            <w:pPr>
              <w:pStyle w:val="TableCell0-2Break"/>
              <w:ind w:right="85"/>
              <w:jc w:val="right"/>
              <w:rPr>
                <w:sz w:val="19"/>
              </w:rPr>
            </w:pPr>
            <w:r w:rsidRPr="0058677E">
              <w:t>0</w:t>
            </w:r>
          </w:p>
        </w:tc>
      </w:tr>
      <w:tr w:rsidR="00AC23C4" w:rsidRPr="00626ADA" w14:paraId="0985DD14" w14:textId="77777777" w:rsidTr="00E50FFF">
        <w:tc>
          <w:tcPr>
            <w:tcW w:w="964" w:type="dxa"/>
            <w:shd w:val="clear" w:color="auto" w:fill="auto"/>
          </w:tcPr>
          <w:p w14:paraId="1A70F921" w14:textId="77777777" w:rsidR="00672641" w:rsidRPr="00AC23C4" w:rsidRDefault="00672641" w:rsidP="00672641">
            <w:pPr>
              <w:pStyle w:val="TableCell2-0Break"/>
              <w:rPr>
                <w:rStyle w:val="ChItalBold"/>
                <w:szCs w:val="19"/>
              </w:rPr>
            </w:pPr>
            <w:r w:rsidRPr="00AC23C4">
              <w:rPr>
                <w:rStyle w:val="ChItalBold"/>
                <w:szCs w:val="19"/>
              </w:rPr>
              <w:t>pulu</w:t>
            </w:r>
          </w:p>
        </w:tc>
        <w:tc>
          <w:tcPr>
            <w:tcW w:w="1247" w:type="dxa"/>
            <w:shd w:val="clear" w:color="auto" w:fill="auto"/>
          </w:tcPr>
          <w:p w14:paraId="7B121E5B" w14:textId="00FB7395" w:rsidR="00672641" w:rsidRPr="0058677E" w:rsidRDefault="00B7093A" w:rsidP="00672641">
            <w:pPr>
              <w:pStyle w:val="TableCell2-0Break"/>
            </w:pPr>
            <w:r>
              <w:t>‘</w:t>
            </w:r>
            <w:r w:rsidR="00672641" w:rsidRPr="0058677E">
              <w:t>tens</w:t>
            </w:r>
            <w:r>
              <w:t>’</w:t>
            </w:r>
          </w:p>
        </w:tc>
        <w:tc>
          <w:tcPr>
            <w:tcW w:w="1276" w:type="dxa"/>
            <w:shd w:val="clear" w:color="auto" w:fill="auto"/>
          </w:tcPr>
          <w:p w14:paraId="0123922E" w14:textId="77777777" w:rsidR="00672641" w:rsidRPr="0058677E" w:rsidRDefault="00672641" w:rsidP="00672641">
            <w:pPr>
              <w:pStyle w:val="TableCell2-0Break"/>
              <w:rPr>
                <w:rStyle w:val="ChItalBold"/>
              </w:rPr>
            </w:pPr>
            <w:r w:rsidRPr="0058677E">
              <w:rPr>
                <w:rStyle w:val="ChItalBold"/>
              </w:rPr>
              <w:t>puluan</w:t>
            </w:r>
            <w:r w:rsidR="00236E81">
              <w:rPr>
                <w:rStyle w:val="ChItalBold"/>
              </w:rPr>
              <w:t>g</w:t>
            </w:r>
          </w:p>
        </w:tc>
        <w:tc>
          <w:tcPr>
            <w:tcW w:w="1361" w:type="dxa"/>
            <w:shd w:val="clear" w:color="auto" w:fill="auto"/>
          </w:tcPr>
          <w:p w14:paraId="4CABB1C5" w14:textId="79EC7EB3" w:rsidR="00672641" w:rsidRPr="0058677E" w:rsidRDefault="00B7093A" w:rsidP="00672641">
            <w:pPr>
              <w:pStyle w:val="TableCell2-0Break"/>
            </w:pPr>
            <w:r>
              <w:t>‘</w:t>
            </w:r>
            <w:r w:rsidR="00672641" w:rsidRPr="0058677E">
              <w:t>tens</w:t>
            </w:r>
            <w:r>
              <w:t>’</w:t>
            </w:r>
          </w:p>
        </w:tc>
        <w:tc>
          <w:tcPr>
            <w:tcW w:w="765" w:type="dxa"/>
            <w:shd w:val="clear" w:color="auto" w:fill="auto"/>
          </w:tcPr>
          <w:p w14:paraId="71CFC235" w14:textId="77777777" w:rsidR="00672641" w:rsidRPr="0058677E" w:rsidRDefault="00672641" w:rsidP="00AC23C4">
            <w:pPr>
              <w:pStyle w:val="TableCell2-0Break"/>
              <w:ind w:right="85"/>
              <w:jc w:val="right"/>
            </w:pPr>
            <w:r w:rsidRPr="0058677E">
              <w:t>1</w:t>
            </w:r>
          </w:p>
        </w:tc>
        <w:tc>
          <w:tcPr>
            <w:tcW w:w="709" w:type="dxa"/>
            <w:shd w:val="clear" w:color="auto" w:fill="auto"/>
          </w:tcPr>
          <w:p w14:paraId="4A5A6948" w14:textId="77777777" w:rsidR="00672641" w:rsidRPr="00AC23C4" w:rsidRDefault="00672641" w:rsidP="00AC23C4">
            <w:pPr>
              <w:pStyle w:val="TableCell2-0Break"/>
              <w:ind w:right="85"/>
              <w:jc w:val="right"/>
              <w:rPr>
                <w:sz w:val="19"/>
              </w:rPr>
            </w:pPr>
            <w:r w:rsidRPr="00AC23C4">
              <w:rPr>
                <w:sz w:val="19"/>
              </w:rPr>
              <w:t>78</w:t>
            </w:r>
          </w:p>
        </w:tc>
      </w:tr>
      <w:tr w:rsidR="00AC23C4" w:rsidRPr="00626ADA" w14:paraId="5FC68A49" w14:textId="77777777" w:rsidTr="00E50FFF">
        <w:tc>
          <w:tcPr>
            <w:tcW w:w="964" w:type="dxa"/>
            <w:shd w:val="clear" w:color="auto" w:fill="auto"/>
          </w:tcPr>
          <w:p w14:paraId="6F7F0DA6" w14:textId="77777777" w:rsidR="00672641" w:rsidRPr="00AC23C4" w:rsidRDefault="00672641" w:rsidP="00672641">
            <w:pPr>
              <w:pStyle w:val="TableCell0-2Break"/>
              <w:rPr>
                <w:rStyle w:val="ChItalBold"/>
                <w:szCs w:val="19"/>
              </w:rPr>
            </w:pPr>
            <w:r w:rsidRPr="00AC23C4">
              <w:rPr>
                <w:rStyle w:val="ChItalBold"/>
                <w:szCs w:val="19"/>
              </w:rPr>
              <w:t>ratus</w:t>
            </w:r>
          </w:p>
        </w:tc>
        <w:tc>
          <w:tcPr>
            <w:tcW w:w="1247" w:type="dxa"/>
            <w:shd w:val="clear" w:color="auto" w:fill="auto"/>
          </w:tcPr>
          <w:p w14:paraId="783B7AC9" w14:textId="3E6F0AE6" w:rsidR="00672641" w:rsidRPr="00626ADA" w:rsidRDefault="00B7093A" w:rsidP="00672641">
            <w:pPr>
              <w:pStyle w:val="TableCell0-2Break"/>
            </w:pPr>
            <w:r>
              <w:t>‘</w:t>
            </w:r>
            <w:r w:rsidR="00672641">
              <w:t>hundreds</w:t>
            </w:r>
            <w:r>
              <w:t>’</w:t>
            </w:r>
          </w:p>
        </w:tc>
        <w:tc>
          <w:tcPr>
            <w:tcW w:w="1276" w:type="dxa"/>
            <w:shd w:val="clear" w:color="auto" w:fill="auto"/>
          </w:tcPr>
          <w:p w14:paraId="1CE25700" w14:textId="77777777" w:rsidR="00672641" w:rsidRPr="00704747" w:rsidRDefault="00672641" w:rsidP="00672641">
            <w:pPr>
              <w:pStyle w:val="TableCell0-2Break"/>
              <w:rPr>
                <w:rStyle w:val="ChItalBold"/>
              </w:rPr>
            </w:pPr>
            <w:r>
              <w:rPr>
                <w:rStyle w:val="ChItalBold"/>
              </w:rPr>
              <w:t>ratusan</w:t>
            </w:r>
            <w:r w:rsidR="00236E81">
              <w:rPr>
                <w:rStyle w:val="ChItalBold"/>
              </w:rPr>
              <w:t>g</w:t>
            </w:r>
          </w:p>
        </w:tc>
        <w:tc>
          <w:tcPr>
            <w:tcW w:w="1361" w:type="dxa"/>
            <w:shd w:val="clear" w:color="auto" w:fill="auto"/>
          </w:tcPr>
          <w:p w14:paraId="323056B8" w14:textId="6B8C8B77" w:rsidR="00672641" w:rsidRPr="00626ADA" w:rsidRDefault="00B7093A" w:rsidP="00672641">
            <w:pPr>
              <w:pStyle w:val="TableCell0-2Break"/>
            </w:pPr>
            <w:r>
              <w:t>‘</w:t>
            </w:r>
            <w:r w:rsidR="00672641">
              <w:t>hundreds</w:t>
            </w:r>
            <w:r>
              <w:t>’</w:t>
            </w:r>
          </w:p>
        </w:tc>
        <w:tc>
          <w:tcPr>
            <w:tcW w:w="765" w:type="dxa"/>
            <w:shd w:val="clear" w:color="auto" w:fill="auto"/>
          </w:tcPr>
          <w:p w14:paraId="037BA1C5" w14:textId="77777777" w:rsidR="00672641" w:rsidRPr="00626ADA" w:rsidRDefault="00672641" w:rsidP="00AC23C4">
            <w:pPr>
              <w:pStyle w:val="TableCell0-2Break"/>
              <w:ind w:right="85"/>
              <w:jc w:val="right"/>
            </w:pPr>
            <w:r>
              <w:t>1</w:t>
            </w:r>
          </w:p>
        </w:tc>
        <w:tc>
          <w:tcPr>
            <w:tcW w:w="709" w:type="dxa"/>
            <w:shd w:val="clear" w:color="auto" w:fill="auto"/>
          </w:tcPr>
          <w:p w14:paraId="38F9BCA3" w14:textId="77777777" w:rsidR="00672641" w:rsidRPr="00AC23C4" w:rsidRDefault="00672641" w:rsidP="00AC23C4">
            <w:pPr>
              <w:pStyle w:val="TableCell0-2Break"/>
              <w:ind w:right="85"/>
              <w:jc w:val="right"/>
              <w:rPr>
                <w:sz w:val="19"/>
              </w:rPr>
            </w:pPr>
            <w:r w:rsidRPr="00AC23C4">
              <w:rPr>
                <w:sz w:val="19"/>
              </w:rPr>
              <w:t>34</w:t>
            </w:r>
          </w:p>
        </w:tc>
      </w:tr>
    </w:tbl>
    <w:p w14:paraId="5EB400E3" w14:textId="77777777" w:rsidR="00D75F66" w:rsidRPr="00870EF9" w:rsidRDefault="00D75F66" w:rsidP="00870EF9">
      <w:pPr>
        <w:pStyle w:val="Body0000after05before"/>
      </w:pPr>
      <w:r>
        <w:t xml:space="preserve">The </w:t>
      </w:r>
      <w:r w:rsidR="00672641">
        <w:t xml:space="preserve">data listed in </w:t>
      </w:r>
      <w:r w:rsidR="00672641">
        <w:rPr>
          <w:szCs w:val="19"/>
        </w:rPr>
        <w:fldChar w:fldCharType="begin"/>
      </w:r>
      <w:r w:rsidR="00672641">
        <w:rPr>
          <w:szCs w:val="19"/>
        </w:rPr>
        <w:instrText xml:space="preserve"> REF _Ref346610610 \h </w:instrText>
      </w:r>
      <w:r w:rsidR="00672641">
        <w:rPr>
          <w:szCs w:val="19"/>
        </w:rPr>
      </w:r>
      <w:r w:rsidR="00672641">
        <w:rPr>
          <w:szCs w:val="19"/>
        </w:rP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7</w:t>
      </w:r>
      <w:r w:rsidR="00672641">
        <w:rPr>
          <w:szCs w:val="19"/>
        </w:rPr>
        <w:fldChar w:fldCharType="end"/>
      </w:r>
      <w:r w:rsidR="00672641">
        <w:rPr>
          <w:szCs w:val="19"/>
        </w:rPr>
        <w:t xml:space="preserve"> show that </w:t>
      </w:r>
      <w:r>
        <w:rPr>
          <w:szCs w:val="19"/>
        </w:rPr>
        <w:t xml:space="preserve">most of </w:t>
      </w:r>
      <w:r w:rsidR="00672641">
        <w:t xml:space="preserve">the </w:t>
      </w:r>
      <w:r>
        <w:t xml:space="preserve">nominal bases and </w:t>
      </w:r>
      <w:r w:rsidR="008A4156">
        <w:t>affixed</w:t>
      </w:r>
      <w:r>
        <w:t xml:space="preserve"> nouns </w:t>
      </w:r>
      <w:r w:rsidR="009911F0">
        <w:t xml:space="preserve">differ </w:t>
      </w:r>
      <w:r w:rsidR="005F65C9">
        <w:t xml:space="preserve">in </w:t>
      </w:r>
      <w:r w:rsidR="009911F0">
        <w:t xml:space="preserve">their semantics. The magnifying function of suffix </w:t>
      </w:r>
      <w:r w:rsidR="0059323C" w:rsidRPr="00987776">
        <w:rPr>
          <w:rStyle w:val="ChItalBold"/>
        </w:rPr>
        <w:t>­ang</w:t>
      </w:r>
      <w:r w:rsidR="009911F0" w:rsidRPr="009911F0">
        <w:t xml:space="preserve"> is </w:t>
      </w:r>
      <w:r w:rsidR="009911F0">
        <w:t xml:space="preserve">illustrated in </w:t>
      </w:r>
      <w:r>
        <w:fldChar w:fldCharType="begin"/>
      </w:r>
      <w:r>
        <w:instrText xml:space="preserve"> REF _Ref346618901 \h </w:instrText>
      </w:r>
      <w:r>
        <w:fldChar w:fldCharType="separate"/>
      </w:r>
      <w:r w:rsidR="00154D81" w:rsidRPr="008E6629">
        <w:t>(</w:t>
      </w:r>
      <w:r w:rsidR="00154D81">
        <w:rPr>
          <w:noProof/>
          <w:szCs w:val="19"/>
        </w:rPr>
        <w:t>16</w:t>
      </w:r>
      <w:r w:rsidR="00154D81" w:rsidRPr="00AC23C4">
        <w:rPr>
          <w:szCs w:val="19"/>
        </w:rPr>
        <w:t>)</w:t>
      </w:r>
      <w:r>
        <w:fldChar w:fldCharType="end"/>
      </w:r>
      <w:r>
        <w:t xml:space="preserve"> and </w:t>
      </w:r>
      <w:r>
        <w:fldChar w:fldCharType="begin"/>
      </w:r>
      <w:r>
        <w:instrText xml:space="preserve"> REF _Ref346618900 \h </w:instrText>
      </w:r>
      <w:r>
        <w:fldChar w:fldCharType="separate"/>
      </w:r>
      <w:r w:rsidR="00154D81" w:rsidRPr="008E6629">
        <w:t>(</w:t>
      </w:r>
      <w:r w:rsidR="00154D81">
        <w:rPr>
          <w:noProof/>
          <w:szCs w:val="19"/>
        </w:rPr>
        <w:t>17</w:t>
      </w:r>
      <w:r w:rsidR="00154D81" w:rsidRPr="00AC23C4">
        <w:rPr>
          <w:szCs w:val="19"/>
        </w:rPr>
        <w:t>)</w:t>
      </w:r>
      <w:r>
        <w:fldChar w:fldCharType="end"/>
      </w:r>
      <w:r w:rsidR="009911F0">
        <w:t xml:space="preserve">, </w:t>
      </w:r>
      <w:r w:rsidR="005F65C9">
        <w:t xml:space="preserve">the </w:t>
      </w:r>
      <w:r w:rsidR="009911F0">
        <w:t xml:space="preserve">generalizing function in </w:t>
      </w:r>
      <w:r w:rsidR="009911F0">
        <w:rPr>
          <w:lang w:eastAsia="en-US"/>
        </w:rPr>
        <w:fldChar w:fldCharType="begin"/>
      </w:r>
      <w:r w:rsidR="009911F0">
        <w:rPr>
          <w:lang w:eastAsia="en-US"/>
        </w:rPr>
        <w:instrText xml:space="preserve"> REF _Ref346619994 \h </w:instrText>
      </w:r>
      <w:r w:rsidR="009911F0">
        <w:rPr>
          <w:lang w:eastAsia="en-US"/>
        </w:rPr>
      </w:r>
      <w:r w:rsidR="009911F0">
        <w:rPr>
          <w:lang w:eastAsia="en-US"/>
        </w:rPr>
        <w:fldChar w:fldCharType="separate"/>
      </w:r>
      <w:r w:rsidR="00154D81" w:rsidRPr="008E6629">
        <w:t>(</w:t>
      </w:r>
      <w:r w:rsidR="00154D81">
        <w:rPr>
          <w:noProof/>
          <w:szCs w:val="19"/>
        </w:rPr>
        <w:t>18</w:t>
      </w:r>
      <w:r w:rsidR="00154D81" w:rsidRPr="00AC23C4">
        <w:rPr>
          <w:szCs w:val="19"/>
        </w:rPr>
        <w:t>)</w:t>
      </w:r>
      <w:r w:rsidR="009911F0">
        <w:rPr>
          <w:lang w:eastAsia="en-US"/>
        </w:rPr>
        <w:fldChar w:fldCharType="end"/>
      </w:r>
      <w:r w:rsidR="005F65C9">
        <w:rPr>
          <w:lang w:eastAsia="en-US"/>
        </w:rPr>
        <w:t xml:space="preserve">, and its unpredictable semantics in </w:t>
      </w:r>
      <w:r>
        <w:rPr>
          <w:lang w:eastAsia="en-US"/>
        </w:rPr>
        <w:fldChar w:fldCharType="begin"/>
      </w:r>
      <w:r>
        <w:rPr>
          <w:lang w:eastAsia="en-US"/>
        </w:rPr>
        <w:instrText xml:space="preserve"> REF _Ref346621956 \h </w:instrText>
      </w:r>
      <w:r>
        <w:rPr>
          <w:lang w:eastAsia="en-US"/>
        </w:rPr>
      </w:r>
      <w:r>
        <w:rPr>
          <w:lang w:eastAsia="en-US"/>
        </w:rPr>
        <w:fldChar w:fldCharType="separate"/>
      </w:r>
      <w:r w:rsidR="00154D81" w:rsidRPr="008E6629">
        <w:t>(</w:t>
      </w:r>
      <w:r w:rsidR="00154D81">
        <w:rPr>
          <w:noProof/>
          <w:szCs w:val="19"/>
        </w:rPr>
        <w:t>19</w:t>
      </w:r>
      <w:r w:rsidR="00154D81" w:rsidRPr="00AC23C4">
        <w:rPr>
          <w:szCs w:val="19"/>
        </w:rPr>
        <w:t>)</w:t>
      </w:r>
      <w:r>
        <w:rPr>
          <w:lang w:eastAsia="en-US"/>
        </w:rPr>
        <w:fldChar w:fldCharType="end"/>
      </w:r>
      <w:r>
        <w:rPr>
          <w:lang w:eastAsia="en-US"/>
        </w:rPr>
        <w:t xml:space="preserve"> and </w:t>
      </w:r>
      <w:r>
        <w:rPr>
          <w:lang w:eastAsia="en-US"/>
        </w:rPr>
        <w:fldChar w:fldCharType="begin"/>
      </w:r>
      <w:r>
        <w:rPr>
          <w:lang w:eastAsia="en-US"/>
        </w:rPr>
        <w:instrText xml:space="preserve"> REF _Ref346621954 \h </w:instrText>
      </w:r>
      <w:r>
        <w:rPr>
          <w:lang w:eastAsia="en-US"/>
        </w:rPr>
      </w:r>
      <w:r>
        <w:rPr>
          <w:lang w:eastAsia="en-US"/>
        </w:rPr>
        <w:fldChar w:fldCharType="separate"/>
      </w:r>
      <w:r w:rsidR="00154D81" w:rsidRPr="008E6629">
        <w:t>(</w:t>
      </w:r>
      <w:r w:rsidR="00154D81">
        <w:rPr>
          <w:noProof/>
          <w:szCs w:val="19"/>
        </w:rPr>
        <w:t>20</w:t>
      </w:r>
      <w:r w:rsidR="00154D81" w:rsidRPr="00AC23C4">
        <w:rPr>
          <w:szCs w:val="19"/>
        </w:rPr>
        <w:t>)</w:t>
      </w:r>
      <w:r>
        <w:rPr>
          <w:lang w:eastAsia="en-US"/>
        </w:rPr>
        <w:fldChar w:fldCharType="end"/>
      </w:r>
      <w:r w:rsidR="005F65C9">
        <w:rPr>
          <w:lang w:eastAsia="en-US"/>
        </w:rPr>
        <w:t>.</w:t>
      </w:r>
    </w:p>
    <w:p w14:paraId="3A92F3A9" w14:textId="45CCDBBA" w:rsidR="005F65C9" w:rsidRDefault="005F65C9" w:rsidP="00870EF9">
      <w:pPr>
        <w:pStyle w:val="Body0505after"/>
        <w:rPr>
          <w:lang w:eastAsia="en-US"/>
        </w:rPr>
      </w:pPr>
      <w:r>
        <w:rPr>
          <w:lang w:eastAsia="en-US"/>
        </w:rPr>
        <w:t xml:space="preserve">The magnifying function of </w:t>
      </w:r>
      <w:r w:rsidR="0059323C" w:rsidRPr="00987776">
        <w:rPr>
          <w:rStyle w:val="ChItalBold"/>
        </w:rPr>
        <w:t>­ang</w:t>
      </w:r>
      <w:r w:rsidRPr="009911F0">
        <w:t xml:space="preserve"> is </w:t>
      </w:r>
      <w:r>
        <w:t xml:space="preserve">demonstrated with </w:t>
      </w:r>
      <w:r w:rsidRPr="005F65C9">
        <w:rPr>
          <w:rStyle w:val="ChItalBold"/>
        </w:rPr>
        <w:t>laut</w:t>
      </w:r>
      <w:r>
        <w:t xml:space="preserve"> </w:t>
      </w:r>
      <w:r w:rsidR="00B7093A">
        <w:t>‘</w:t>
      </w:r>
      <w:r>
        <w:t>sea</w:t>
      </w:r>
      <w:r w:rsidR="00B7093A">
        <w:t>’</w:t>
      </w:r>
      <w:r>
        <w:t xml:space="preserve"> in </w:t>
      </w:r>
      <w:r>
        <w:fldChar w:fldCharType="begin"/>
      </w:r>
      <w:r>
        <w:instrText xml:space="preserve"> REF _Ref346618901 \h </w:instrText>
      </w:r>
      <w:r>
        <w:fldChar w:fldCharType="separate"/>
      </w:r>
      <w:r w:rsidR="00154D81" w:rsidRPr="008E6629">
        <w:t>(</w:t>
      </w:r>
      <w:r w:rsidR="00154D81">
        <w:rPr>
          <w:noProof/>
          <w:szCs w:val="19"/>
        </w:rPr>
        <w:t>16</w:t>
      </w:r>
      <w:r w:rsidR="00154D81" w:rsidRPr="00AC23C4">
        <w:rPr>
          <w:szCs w:val="19"/>
        </w:rPr>
        <w:t>)</w:t>
      </w:r>
      <w:r>
        <w:fldChar w:fldCharType="end"/>
      </w:r>
      <w:r>
        <w:t xml:space="preserve"> and </w:t>
      </w:r>
      <w:r w:rsidRPr="005F65C9">
        <w:rPr>
          <w:rStyle w:val="ChItalBold"/>
        </w:rPr>
        <w:t>lautan</w:t>
      </w:r>
      <w:r w:rsidR="0059323C">
        <w:rPr>
          <w:rStyle w:val="ChItalBold"/>
        </w:rPr>
        <w:t>g</w:t>
      </w:r>
      <w:r>
        <w:t xml:space="preserve"> </w:t>
      </w:r>
      <w:r w:rsidR="00B7093A">
        <w:t>‘</w:t>
      </w:r>
      <w:r>
        <w:t>ocean</w:t>
      </w:r>
      <w:r w:rsidR="00B7093A">
        <w:t>’</w:t>
      </w:r>
      <w:r>
        <w:t xml:space="preserve"> in </w:t>
      </w:r>
      <w:r>
        <w:fldChar w:fldCharType="begin"/>
      </w:r>
      <w:r>
        <w:instrText xml:space="preserve"> REF _Ref346618900 \h </w:instrText>
      </w:r>
      <w:r>
        <w:fldChar w:fldCharType="separate"/>
      </w:r>
      <w:r w:rsidR="00154D81" w:rsidRPr="008E6629">
        <w:t>(</w:t>
      </w:r>
      <w:r w:rsidR="00154D81">
        <w:rPr>
          <w:noProof/>
          <w:szCs w:val="19"/>
        </w:rPr>
        <w:t>17</w:t>
      </w:r>
      <w:r w:rsidR="00154D81" w:rsidRPr="00AC23C4">
        <w:rPr>
          <w:szCs w:val="19"/>
        </w:rPr>
        <w:t>)</w:t>
      </w:r>
      <w:r>
        <w:fldChar w:fldCharType="end"/>
      </w:r>
      <w:r>
        <w:t xml:space="preserve">. While </w:t>
      </w:r>
      <w:r w:rsidRPr="00B74D80">
        <w:rPr>
          <w:rStyle w:val="ChItalBold"/>
        </w:rPr>
        <w:t>laut</w:t>
      </w:r>
      <w:r>
        <w:t xml:space="preserve"> refers to the </w:t>
      </w:r>
      <w:r w:rsidR="00B7093A">
        <w:t>‘</w:t>
      </w:r>
      <w:r>
        <w:t>sea</w:t>
      </w:r>
      <w:r w:rsidR="00B7093A">
        <w:t>’</w:t>
      </w:r>
      <w:r>
        <w:t xml:space="preserve"> close to the coast, </w:t>
      </w:r>
      <w:r w:rsidRPr="00B74D80">
        <w:rPr>
          <w:rStyle w:val="ChItalBold"/>
        </w:rPr>
        <w:t>lautan</w:t>
      </w:r>
      <w:r w:rsidR="0059323C">
        <w:rPr>
          <w:rStyle w:val="ChItalBold"/>
        </w:rPr>
        <w:t>g</w:t>
      </w:r>
      <w:r>
        <w:t xml:space="preserve"> denotes the open and deep </w:t>
      </w:r>
      <w:r w:rsidR="00B7093A">
        <w:t>‘</w:t>
      </w:r>
      <w:r>
        <w:t>ocean</w:t>
      </w:r>
      <w:r w:rsidR="00B7093A">
        <w:t>’</w:t>
      </w:r>
      <w:r w:rsidR="00B74D80">
        <w:t xml:space="preserve"> off the coast.</w:t>
      </w:r>
    </w:p>
    <w:p w14:paraId="329A6327" w14:textId="77777777" w:rsidR="00D47025" w:rsidRPr="00D47025" w:rsidRDefault="00D47025" w:rsidP="00D47025">
      <w:pPr>
        <w:pStyle w:val="ExampleTitle"/>
      </w:pPr>
      <w:r>
        <w:rPr>
          <w:lang w:eastAsia="en-US"/>
        </w:rPr>
        <w:t xml:space="preserve">Suffix </w:t>
      </w:r>
      <w:r w:rsidR="0059323C" w:rsidRPr="00987776">
        <w:rPr>
          <w:rStyle w:val="ChItalBold"/>
        </w:rPr>
        <w:t>­ang</w:t>
      </w:r>
      <w:r w:rsidRPr="00D47025">
        <w:t>:</w:t>
      </w:r>
      <w:r>
        <w:t xml:space="preserve"> </w:t>
      </w:r>
      <w:r>
        <w:rPr>
          <w:lang w:eastAsia="en-US"/>
        </w:rPr>
        <w:t>Magnifying function</w:t>
      </w:r>
    </w:p>
    <w:tbl>
      <w:tblPr>
        <w:tblW w:w="4457" w:type="dxa"/>
        <w:tblCellMar>
          <w:left w:w="42" w:type="dxa"/>
          <w:right w:w="42" w:type="dxa"/>
        </w:tblCellMar>
        <w:tblLook w:val="01E0" w:firstRow="1" w:lastRow="1" w:firstColumn="1" w:lastColumn="1" w:noHBand="0" w:noVBand="0"/>
      </w:tblPr>
      <w:tblGrid>
        <w:gridCol w:w="709"/>
        <w:gridCol w:w="584"/>
        <w:gridCol w:w="484"/>
        <w:gridCol w:w="595"/>
        <w:gridCol w:w="1207"/>
        <w:gridCol w:w="360"/>
        <w:gridCol w:w="518"/>
      </w:tblGrid>
      <w:tr w:rsidR="00AC23C4" w:rsidRPr="00D14F8A" w14:paraId="69ECA808" w14:textId="77777777" w:rsidTr="00AC23C4">
        <w:tc>
          <w:tcPr>
            <w:tcW w:w="709" w:type="dxa"/>
            <w:shd w:val="clear" w:color="auto" w:fill="auto"/>
          </w:tcPr>
          <w:p w14:paraId="67DA90F4" w14:textId="77777777" w:rsidR="00236E81" w:rsidRPr="00AC23C4" w:rsidRDefault="00236E81" w:rsidP="00830820">
            <w:pPr>
              <w:pStyle w:val="O0Nwnext"/>
              <w:rPr>
                <w:szCs w:val="19"/>
              </w:rPr>
            </w:pPr>
            <w:bookmarkStart w:id="1307" w:name="_Ref346618901"/>
            <w:r w:rsidRPr="008E662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6</w:t>
            </w:r>
            <w:r w:rsidRPr="00AC23C4">
              <w:rPr>
                <w:szCs w:val="19"/>
              </w:rPr>
              <w:fldChar w:fldCharType="end"/>
            </w:r>
            <w:r w:rsidRPr="00AC23C4">
              <w:rPr>
                <w:szCs w:val="19"/>
              </w:rPr>
              <w:t>)</w:t>
            </w:r>
            <w:bookmarkEnd w:id="1307"/>
          </w:p>
        </w:tc>
        <w:tc>
          <w:tcPr>
            <w:tcW w:w="584" w:type="dxa"/>
            <w:shd w:val="clear" w:color="auto" w:fill="auto"/>
          </w:tcPr>
          <w:p w14:paraId="46F7CCE9" w14:textId="77777777" w:rsidR="00236E81" w:rsidRPr="00694237" w:rsidRDefault="00236E81" w:rsidP="00830820">
            <w:pPr>
              <w:pStyle w:val="Text"/>
            </w:pPr>
            <w:r>
              <w:t>dong</w:t>
            </w:r>
          </w:p>
        </w:tc>
        <w:tc>
          <w:tcPr>
            <w:tcW w:w="484" w:type="dxa"/>
            <w:shd w:val="clear" w:color="auto" w:fill="auto"/>
          </w:tcPr>
          <w:p w14:paraId="2B7CF28B" w14:textId="77777777" w:rsidR="00236E81" w:rsidRPr="00694237" w:rsidRDefault="00236E81" w:rsidP="00830820">
            <w:pPr>
              <w:pStyle w:val="Text"/>
            </w:pPr>
            <w:r w:rsidRPr="00694237">
              <w:t>dua</w:t>
            </w:r>
          </w:p>
        </w:tc>
        <w:tc>
          <w:tcPr>
            <w:tcW w:w="595" w:type="dxa"/>
            <w:shd w:val="clear" w:color="auto" w:fill="auto"/>
          </w:tcPr>
          <w:p w14:paraId="7371878C" w14:textId="77777777" w:rsidR="00236E81" w:rsidRPr="00694237" w:rsidRDefault="00236E81" w:rsidP="00830820">
            <w:pPr>
              <w:pStyle w:val="Text"/>
            </w:pPr>
            <w:r w:rsidRPr="00694237">
              <w:t>pergi</w:t>
            </w:r>
          </w:p>
        </w:tc>
        <w:tc>
          <w:tcPr>
            <w:tcW w:w="1207" w:type="dxa"/>
            <w:shd w:val="clear" w:color="auto" w:fill="auto"/>
          </w:tcPr>
          <w:p w14:paraId="656A09E2" w14:textId="77777777" w:rsidR="00236E81" w:rsidRPr="00694237" w:rsidRDefault="00236E81" w:rsidP="00830820">
            <w:pPr>
              <w:pStyle w:val="Text"/>
            </w:pPr>
            <w:r w:rsidRPr="00694237">
              <w:t>mancing</w:t>
            </w:r>
          </w:p>
        </w:tc>
        <w:tc>
          <w:tcPr>
            <w:tcW w:w="360" w:type="dxa"/>
            <w:shd w:val="clear" w:color="auto" w:fill="auto"/>
          </w:tcPr>
          <w:p w14:paraId="3009FF0A" w14:textId="77777777" w:rsidR="00236E81" w:rsidRPr="00694237" w:rsidRDefault="00236E81" w:rsidP="00830820">
            <w:pPr>
              <w:pStyle w:val="Text"/>
            </w:pPr>
            <w:r w:rsidRPr="00694237">
              <w:t>di</w:t>
            </w:r>
          </w:p>
        </w:tc>
        <w:tc>
          <w:tcPr>
            <w:tcW w:w="518" w:type="dxa"/>
            <w:shd w:val="clear" w:color="auto" w:fill="auto"/>
          </w:tcPr>
          <w:p w14:paraId="0A89F79B" w14:textId="77777777" w:rsidR="00236E81" w:rsidRPr="00694237" w:rsidRDefault="00236E81" w:rsidP="00830820">
            <w:pPr>
              <w:pStyle w:val="Text"/>
            </w:pPr>
            <w:r w:rsidRPr="00694237">
              <w:rPr>
                <w:rStyle w:val="ChBlueBold"/>
              </w:rPr>
              <w:t>laut</w:t>
            </w:r>
          </w:p>
        </w:tc>
      </w:tr>
      <w:tr w:rsidR="00AC23C4" w:rsidRPr="00AC23C4" w14:paraId="4B8A88DB" w14:textId="77777777" w:rsidTr="00AC23C4">
        <w:tc>
          <w:tcPr>
            <w:tcW w:w="709" w:type="dxa"/>
            <w:shd w:val="clear" w:color="auto" w:fill="auto"/>
          </w:tcPr>
          <w:p w14:paraId="36F739FC" w14:textId="77777777" w:rsidR="00236E81" w:rsidRPr="00694237" w:rsidRDefault="00236E81" w:rsidP="00830820">
            <w:pPr>
              <w:pStyle w:val="GlossEng"/>
            </w:pPr>
          </w:p>
        </w:tc>
        <w:tc>
          <w:tcPr>
            <w:tcW w:w="584" w:type="dxa"/>
            <w:shd w:val="clear" w:color="auto" w:fill="auto"/>
          </w:tcPr>
          <w:p w14:paraId="457854C9" w14:textId="77777777" w:rsidR="00236E81" w:rsidRPr="0099608C" w:rsidRDefault="00236E81" w:rsidP="00830820">
            <w:pPr>
              <w:pStyle w:val="GlossEng"/>
              <w:rPr>
                <w:rStyle w:val="ChSmallCaps"/>
              </w:rPr>
            </w:pPr>
            <w:r w:rsidRPr="0099608C">
              <w:rPr>
                <w:rStyle w:val="ChSmallCaps"/>
              </w:rPr>
              <w:t>3pl</w:t>
            </w:r>
          </w:p>
        </w:tc>
        <w:tc>
          <w:tcPr>
            <w:tcW w:w="484" w:type="dxa"/>
            <w:shd w:val="clear" w:color="auto" w:fill="auto"/>
          </w:tcPr>
          <w:p w14:paraId="34596D80" w14:textId="77777777" w:rsidR="00236E81" w:rsidRPr="00694237" w:rsidRDefault="00236E81" w:rsidP="00830820">
            <w:pPr>
              <w:pStyle w:val="GlossEng"/>
            </w:pPr>
            <w:r w:rsidRPr="00694237">
              <w:t>two</w:t>
            </w:r>
          </w:p>
        </w:tc>
        <w:tc>
          <w:tcPr>
            <w:tcW w:w="595" w:type="dxa"/>
            <w:shd w:val="clear" w:color="auto" w:fill="auto"/>
          </w:tcPr>
          <w:p w14:paraId="65CA901B" w14:textId="77777777" w:rsidR="00236E81" w:rsidRPr="00694237" w:rsidRDefault="00236E81" w:rsidP="00830820">
            <w:pPr>
              <w:pStyle w:val="GlossEng"/>
            </w:pPr>
            <w:r w:rsidRPr="00694237">
              <w:t>go</w:t>
            </w:r>
          </w:p>
        </w:tc>
        <w:tc>
          <w:tcPr>
            <w:tcW w:w="1207" w:type="dxa"/>
            <w:shd w:val="clear" w:color="auto" w:fill="auto"/>
          </w:tcPr>
          <w:p w14:paraId="27073606" w14:textId="77777777" w:rsidR="00236E81" w:rsidRPr="00694237" w:rsidRDefault="00236E81" w:rsidP="00830820">
            <w:pPr>
              <w:pStyle w:val="GlossEng"/>
            </w:pPr>
            <w:r w:rsidRPr="00694237">
              <w:t>fish.with.rod</w:t>
            </w:r>
          </w:p>
        </w:tc>
        <w:tc>
          <w:tcPr>
            <w:tcW w:w="360" w:type="dxa"/>
            <w:shd w:val="clear" w:color="auto" w:fill="auto"/>
          </w:tcPr>
          <w:p w14:paraId="5AB05254" w14:textId="77777777" w:rsidR="00236E81" w:rsidRPr="00694237" w:rsidRDefault="00236E81" w:rsidP="00830820">
            <w:pPr>
              <w:pStyle w:val="GlossEng"/>
            </w:pPr>
            <w:r w:rsidRPr="00694237">
              <w:t>at</w:t>
            </w:r>
          </w:p>
        </w:tc>
        <w:tc>
          <w:tcPr>
            <w:tcW w:w="518" w:type="dxa"/>
            <w:shd w:val="clear" w:color="auto" w:fill="auto"/>
          </w:tcPr>
          <w:p w14:paraId="39534BAA" w14:textId="77777777" w:rsidR="00236E81" w:rsidRPr="00694237" w:rsidRDefault="00236E81" w:rsidP="00830820">
            <w:pPr>
              <w:pStyle w:val="GlossEng"/>
            </w:pPr>
            <w:r w:rsidRPr="00694237">
              <w:t>sea</w:t>
            </w:r>
          </w:p>
        </w:tc>
      </w:tr>
    </w:tbl>
    <w:p w14:paraId="1CB11A12" w14:textId="708C508B" w:rsidR="00704883" w:rsidRDefault="00B7093A" w:rsidP="00704883">
      <w:pPr>
        <w:pStyle w:val="FreeTranslEng"/>
      </w:pPr>
      <w:r>
        <w:t>‘</w:t>
      </w:r>
      <w:r w:rsidR="00236E81">
        <w:t xml:space="preserve">the two of </w:t>
      </w:r>
      <w:r w:rsidR="00704883">
        <w:t xml:space="preserve">them went fishing on the </w:t>
      </w:r>
      <w:r w:rsidR="00704883" w:rsidRPr="00704883">
        <w:rPr>
          <w:rStyle w:val="ChBlueBold"/>
        </w:rPr>
        <w:t>sea</w:t>
      </w:r>
      <w:r>
        <w:t>’</w:t>
      </w:r>
      <w:r w:rsidR="00704883">
        <w:t xml:space="preserve"> </w:t>
      </w:r>
      <w:r w:rsidR="00704883" w:rsidRPr="00704883">
        <w:rPr>
          <w:rStyle w:val="ExampleSource"/>
        </w:rPr>
        <w:t>[081109-005-JR.0005]</w:t>
      </w:r>
    </w:p>
    <w:tbl>
      <w:tblPr>
        <w:tblW w:w="6541" w:type="dxa"/>
        <w:tblCellMar>
          <w:left w:w="42" w:type="dxa"/>
          <w:right w:w="42" w:type="dxa"/>
        </w:tblCellMar>
        <w:tblLook w:val="01E0" w:firstRow="1" w:lastRow="1" w:firstColumn="1" w:lastColumn="1" w:noHBand="0" w:noVBand="0"/>
      </w:tblPr>
      <w:tblGrid>
        <w:gridCol w:w="709"/>
        <w:gridCol w:w="762"/>
        <w:gridCol w:w="540"/>
        <w:gridCol w:w="284"/>
        <w:gridCol w:w="360"/>
        <w:gridCol w:w="1204"/>
        <w:gridCol w:w="762"/>
        <w:gridCol w:w="540"/>
        <w:gridCol w:w="360"/>
        <w:gridCol w:w="1020"/>
      </w:tblGrid>
      <w:tr w:rsidR="00AC23C4" w:rsidRPr="00157357" w14:paraId="13D5F24C" w14:textId="77777777" w:rsidTr="00AC23C4">
        <w:tc>
          <w:tcPr>
            <w:tcW w:w="709" w:type="dxa"/>
            <w:shd w:val="clear" w:color="auto" w:fill="auto"/>
          </w:tcPr>
          <w:p w14:paraId="5141D637" w14:textId="77777777" w:rsidR="00672641" w:rsidRPr="00AC23C4" w:rsidRDefault="00672641" w:rsidP="00672641">
            <w:pPr>
              <w:pStyle w:val="O0Nwnext"/>
              <w:rPr>
                <w:szCs w:val="19"/>
              </w:rPr>
            </w:pPr>
            <w:bookmarkStart w:id="1308" w:name="_Ref346618900"/>
            <w:r w:rsidRPr="008E6629">
              <w:lastRenderedPageBreak/>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7</w:t>
            </w:r>
            <w:r w:rsidRPr="00AC23C4">
              <w:rPr>
                <w:szCs w:val="19"/>
              </w:rPr>
              <w:fldChar w:fldCharType="end"/>
            </w:r>
            <w:r w:rsidRPr="00AC23C4">
              <w:rPr>
                <w:szCs w:val="19"/>
              </w:rPr>
              <w:t>)</w:t>
            </w:r>
            <w:bookmarkEnd w:id="1308"/>
          </w:p>
        </w:tc>
        <w:tc>
          <w:tcPr>
            <w:tcW w:w="762" w:type="dxa"/>
            <w:shd w:val="clear" w:color="auto" w:fill="auto"/>
          </w:tcPr>
          <w:p w14:paraId="65C3E63A" w14:textId="77777777" w:rsidR="00672641" w:rsidRPr="00157357" w:rsidRDefault="00672641" w:rsidP="00672641">
            <w:pPr>
              <w:pStyle w:val="Text"/>
            </w:pPr>
            <w:r w:rsidRPr="00157357">
              <w:t>banyak</w:t>
            </w:r>
          </w:p>
        </w:tc>
        <w:tc>
          <w:tcPr>
            <w:tcW w:w="540" w:type="dxa"/>
            <w:shd w:val="clear" w:color="auto" w:fill="auto"/>
          </w:tcPr>
          <w:p w14:paraId="27642EA4" w14:textId="77777777" w:rsidR="00672641" w:rsidRPr="00157357" w:rsidRDefault="00672641" w:rsidP="00672641">
            <w:pPr>
              <w:pStyle w:val="Text"/>
            </w:pPr>
            <w:r w:rsidRPr="00157357">
              <w:t>mati</w:t>
            </w:r>
          </w:p>
        </w:tc>
        <w:tc>
          <w:tcPr>
            <w:tcW w:w="284" w:type="dxa"/>
            <w:shd w:val="clear" w:color="auto" w:fill="auto"/>
          </w:tcPr>
          <w:p w14:paraId="495E0ED0" w14:textId="77777777" w:rsidR="00672641" w:rsidRPr="00157357" w:rsidRDefault="00672641" w:rsidP="00672641">
            <w:pPr>
              <w:pStyle w:val="Text"/>
            </w:pPr>
            <w:r>
              <w:t>…</w:t>
            </w:r>
          </w:p>
        </w:tc>
        <w:tc>
          <w:tcPr>
            <w:tcW w:w="360" w:type="dxa"/>
            <w:shd w:val="clear" w:color="auto" w:fill="auto"/>
          </w:tcPr>
          <w:p w14:paraId="386B151C" w14:textId="77777777" w:rsidR="00672641" w:rsidRPr="00157357" w:rsidRDefault="00672641" w:rsidP="00672641">
            <w:pPr>
              <w:pStyle w:val="Text"/>
            </w:pPr>
            <w:r w:rsidRPr="00157357">
              <w:t>di</w:t>
            </w:r>
          </w:p>
        </w:tc>
        <w:tc>
          <w:tcPr>
            <w:tcW w:w="1204" w:type="dxa"/>
            <w:shd w:val="clear" w:color="auto" w:fill="auto"/>
          </w:tcPr>
          <w:p w14:paraId="7F159AF3" w14:textId="77777777" w:rsidR="00672641" w:rsidRPr="00157357" w:rsidRDefault="00672641" w:rsidP="00672641">
            <w:pPr>
              <w:pStyle w:val="Text"/>
            </w:pPr>
            <w:r w:rsidRPr="00157357">
              <w:t>pulo</w:t>
            </w:r>
            <w:r w:rsidR="00597D49">
              <w:t>w</w:t>
            </w:r>
            <w:r>
              <w:t>~</w:t>
            </w:r>
            <w:r w:rsidR="00597D49">
              <w:t>pulow</w:t>
            </w:r>
          </w:p>
        </w:tc>
        <w:tc>
          <w:tcPr>
            <w:tcW w:w="762" w:type="dxa"/>
            <w:shd w:val="clear" w:color="auto" w:fill="auto"/>
          </w:tcPr>
          <w:p w14:paraId="7AE65CED" w14:textId="77777777" w:rsidR="00672641" w:rsidRPr="00157357" w:rsidRDefault="00672641" w:rsidP="00672641">
            <w:pPr>
              <w:pStyle w:val="Text"/>
            </w:pPr>
            <w:r w:rsidRPr="00157357">
              <w:t>banyak</w:t>
            </w:r>
          </w:p>
        </w:tc>
        <w:tc>
          <w:tcPr>
            <w:tcW w:w="540" w:type="dxa"/>
            <w:shd w:val="clear" w:color="auto" w:fill="auto"/>
          </w:tcPr>
          <w:p w14:paraId="7287EBA7" w14:textId="77777777" w:rsidR="00672641" w:rsidRPr="00157357" w:rsidRDefault="00672641" w:rsidP="00672641">
            <w:pPr>
              <w:pStyle w:val="Text"/>
            </w:pPr>
            <w:r w:rsidRPr="00157357">
              <w:t>mati</w:t>
            </w:r>
          </w:p>
        </w:tc>
        <w:tc>
          <w:tcPr>
            <w:tcW w:w="360" w:type="dxa"/>
            <w:shd w:val="clear" w:color="auto" w:fill="auto"/>
          </w:tcPr>
          <w:p w14:paraId="636853BC" w14:textId="77777777" w:rsidR="00672641" w:rsidRPr="00157357" w:rsidRDefault="00672641" w:rsidP="00672641">
            <w:pPr>
              <w:pStyle w:val="Text"/>
            </w:pPr>
            <w:r w:rsidRPr="00157357">
              <w:t>di</w:t>
            </w:r>
          </w:p>
        </w:tc>
        <w:tc>
          <w:tcPr>
            <w:tcW w:w="1020" w:type="dxa"/>
            <w:shd w:val="clear" w:color="auto" w:fill="auto"/>
          </w:tcPr>
          <w:p w14:paraId="34614D0E" w14:textId="77777777" w:rsidR="00672641" w:rsidRPr="00251AB9" w:rsidRDefault="00672641" w:rsidP="00672641">
            <w:pPr>
              <w:pStyle w:val="Text"/>
              <w:rPr>
                <w:rStyle w:val="ChBlueBold"/>
              </w:rPr>
            </w:pPr>
            <w:r w:rsidRPr="00251AB9">
              <w:rPr>
                <w:rStyle w:val="ChBlueBold"/>
              </w:rPr>
              <w:t>laut</w:t>
            </w:r>
            <w:r w:rsidRPr="008C675E">
              <w:rPr>
                <w:rStyle w:val="ChBlueBold"/>
              </w:rPr>
              <w:t>–</w:t>
            </w:r>
            <w:r w:rsidRPr="00251AB9">
              <w:rPr>
                <w:rStyle w:val="ChBlueBold"/>
              </w:rPr>
              <w:t>an</w:t>
            </w:r>
            <w:r w:rsidR="00597D49">
              <w:rPr>
                <w:rStyle w:val="ChBlueBold"/>
              </w:rPr>
              <w:t>g</w:t>
            </w:r>
          </w:p>
        </w:tc>
      </w:tr>
      <w:tr w:rsidR="00AC23C4" w:rsidRPr="00157357" w14:paraId="002CEF98" w14:textId="77777777" w:rsidTr="00AC23C4">
        <w:tc>
          <w:tcPr>
            <w:tcW w:w="709" w:type="dxa"/>
            <w:shd w:val="clear" w:color="auto" w:fill="auto"/>
          </w:tcPr>
          <w:p w14:paraId="11BD09C8" w14:textId="77777777" w:rsidR="00956515" w:rsidRPr="004E15CD" w:rsidRDefault="00956515" w:rsidP="00672641">
            <w:pPr>
              <w:pStyle w:val="GlossEng"/>
            </w:pPr>
          </w:p>
        </w:tc>
        <w:tc>
          <w:tcPr>
            <w:tcW w:w="762" w:type="dxa"/>
            <w:shd w:val="clear" w:color="auto" w:fill="auto"/>
          </w:tcPr>
          <w:p w14:paraId="1C2CEBAA" w14:textId="77777777" w:rsidR="00956515" w:rsidRPr="00157357" w:rsidRDefault="00956515" w:rsidP="00672641">
            <w:pPr>
              <w:pStyle w:val="GlossEng"/>
            </w:pPr>
          </w:p>
        </w:tc>
        <w:tc>
          <w:tcPr>
            <w:tcW w:w="540" w:type="dxa"/>
            <w:shd w:val="clear" w:color="auto" w:fill="auto"/>
          </w:tcPr>
          <w:p w14:paraId="0259A078" w14:textId="77777777" w:rsidR="00956515" w:rsidRPr="00157357" w:rsidRDefault="00956515" w:rsidP="00672641">
            <w:pPr>
              <w:pStyle w:val="GlossEng"/>
            </w:pPr>
          </w:p>
        </w:tc>
        <w:tc>
          <w:tcPr>
            <w:tcW w:w="284" w:type="dxa"/>
            <w:shd w:val="clear" w:color="auto" w:fill="auto"/>
          </w:tcPr>
          <w:p w14:paraId="436DC88D" w14:textId="77777777" w:rsidR="00956515" w:rsidRPr="00157357" w:rsidRDefault="00956515" w:rsidP="00672641">
            <w:pPr>
              <w:pStyle w:val="GlossEng"/>
            </w:pPr>
          </w:p>
        </w:tc>
        <w:tc>
          <w:tcPr>
            <w:tcW w:w="360" w:type="dxa"/>
            <w:shd w:val="clear" w:color="auto" w:fill="auto"/>
          </w:tcPr>
          <w:p w14:paraId="65B3A276" w14:textId="77777777" w:rsidR="00956515" w:rsidRPr="00157357" w:rsidRDefault="00956515" w:rsidP="00672641">
            <w:pPr>
              <w:pStyle w:val="GlossEng"/>
            </w:pPr>
          </w:p>
        </w:tc>
        <w:tc>
          <w:tcPr>
            <w:tcW w:w="1204" w:type="dxa"/>
            <w:shd w:val="clear" w:color="auto" w:fill="auto"/>
          </w:tcPr>
          <w:p w14:paraId="376C8686" w14:textId="77777777" w:rsidR="00956515" w:rsidRPr="004E15CD" w:rsidRDefault="00956515" w:rsidP="00672641">
            <w:pPr>
              <w:pStyle w:val="GlossEng"/>
              <w:rPr>
                <w:rStyle w:val="ChSmallCaps"/>
              </w:rPr>
            </w:pPr>
          </w:p>
        </w:tc>
        <w:tc>
          <w:tcPr>
            <w:tcW w:w="762" w:type="dxa"/>
            <w:shd w:val="clear" w:color="auto" w:fill="auto"/>
          </w:tcPr>
          <w:p w14:paraId="59718D9B" w14:textId="77777777" w:rsidR="00956515" w:rsidRPr="00157357" w:rsidRDefault="00956515" w:rsidP="00672641">
            <w:pPr>
              <w:pStyle w:val="GlossEng"/>
            </w:pPr>
          </w:p>
        </w:tc>
        <w:tc>
          <w:tcPr>
            <w:tcW w:w="540" w:type="dxa"/>
            <w:shd w:val="clear" w:color="auto" w:fill="auto"/>
          </w:tcPr>
          <w:p w14:paraId="745265B9" w14:textId="77777777" w:rsidR="00956515" w:rsidRPr="00157357" w:rsidRDefault="00956515" w:rsidP="00672641">
            <w:pPr>
              <w:pStyle w:val="GlossEng"/>
            </w:pPr>
          </w:p>
        </w:tc>
        <w:tc>
          <w:tcPr>
            <w:tcW w:w="360" w:type="dxa"/>
            <w:shd w:val="clear" w:color="auto" w:fill="auto"/>
          </w:tcPr>
          <w:p w14:paraId="1815520F" w14:textId="77777777" w:rsidR="00956515" w:rsidRPr="00157357" w:rsidRDefault="00956515" w:rsidP="00672641">
            <w:pPr>
              <w:pStyle w:val="GlossEng"/>
            </w:pPr>
          </w:p>
        </w:tc>
        <w:tc>
          <w:tcPr>
            <w:tcW w:w="1020" w:type="dxa"/>
            <w:shd w:val="clear" w:color="auto" w:fill="auto"/>
          </w:tcPr>
          <w:p w14:paraId="04F9DA00" w14:textId="77777777" w:rsidR="00956515" w:rsidRPr="00157357" w:rsidRDefault="00956515" w:rsidP="00672641">
            <w:pPr>
              <w:pStyle w:val="GlossEng"/>
            </w:pPr>
            <w:r>
              <w:t>sea–</w:t>
            </w:r>
            <w:r w:rsidRPr="0099608C">
              <w:rPr>
                <w:rStyle w:val="ChSmallCaps"/>
              </w:rPr>
              <w:t>pat</w:t>
            </w:r>
          </w:p>
        </w:tc>
      </w:tr>
      <w:tr w:rsidR="00AC23C4" w:rsidRPr="00157357" w14:paraId="4F3B43AE" w14:textId="77777777" w:rsidTr="00AC23C4">
        <w:tc>
          <w:tcPr>
            <w:tcW w:w="709" w:type="dxa"/>
            <w:shd w:val="clear" w:color="auto" w:fill="auto"/>
          </w:tcPr>
          <w:p w14:paraId="56F05988" w14:textId="77777777" w:rsidR="00672641" w:rsidRPr="004E15CD" w:rsidRDefault="00672641" w:rsidP="00672641">
            <w:pPr>
              <w:pStyle w:val="GlossEng"/>
            </w:pPr>
          </w:p>
        </w:tc>
        <w:tc>
          <w:tcPr>
            <w:tcW w:w="762" w:type="dxa"/>
            <w:shd w:val="clear" w:color="auto" w:fill="auto"/>
          </w:tcPr>
          <w:p w14:paraId="5DA7A2E7" w14:textId="77777777" w:rsidR="00672641" w:rsidRPr="00157357" w:rsidRDefault="00672641" w:rsidP="00672641">
            <w:pPr>
              <w:pStyle w:val="GlossEng"/>
            </w:pPr>
            <w:r w:rsidRPr="00157357">
              <w:t>many</w:t>
            </w:r>
          </w:p>
        </w:tc>
        <w:tc>
          <w:tcPr>
            <w:tcW w:w="540" w:type="dxa"/>
            <w:shd w:val="clear" w:color="auto" w:fill="auto"/>
          </w:tcPr>
          <w:p w14:paraId="032160BF" w14:textId="77777777" w:rsidR="00672641" w:rsidRPr="00157357" w:rsidRDefault="00672641" w:rsidP="00672641">
            <w:pPr>
              <w:pStyle w:val="GlossEng"/>
            </w:pPr>
            <w:r w:rsidRPr="00157357">
              <w:t>die</w:t>
            </w:r>
          </w:p>
        </w:tc>
        <w:tc>
          <w:tcPr>
            <w:tcW w:w="284" w:type="dxa"/>
            <w:shd w:val="clear" w:color="auto" w:fill="auto"/>
          </w:tcPr>
          <w:p w14:paraId="32893749" w14:textId="77777777" w:rsidR="00672641" w:rsidRPr="00157357" w:rsidRDefault="00672641" w:rsidP="00672641">
            <w:pPr>
              <w:pStyle w:val="GlossEng"/>
            </w:pPr>
          </w:p>
        </w:tc>
        <w:tc>
          <w:tcPr>
            <w:tcW w:w="360" w:type="dxa"/>
            <w:shd w:val="clear" w:color="auto" w:fill="auto"/>
          </w:tcPr>
          <w:p w14:paraId="551AB254" w14:textId="77777777" w:rsidR="00672641" w:rsidRPr="00157357" w:rsidRDefault="00672641" w:rsidP="00672641">
            <w:pPr>
              <w:pStyle w:val="GlossEng"/>
            </w:pPr>
            <w:r w:rsidRPr="00157357">
              <w:t>at</w:t>
            </w:r>
          </w:p>
        </w:tc>
        <w:tc>
          <w:tcPr>
            <w:tcW w:w="1204" w:type="dxa"/>
            <w:shd w:val="clear" w:color="auto" w:fill="auto"/>
          </w:tcPr>
          <w:p w14:paraId="7C3823F1" w14:textId="77777777" w:rsidR="00672641" w:rsidRPr="00157357" w:rsidRDefault="00672641" w:rsidP="00672641">
            <w:pPr>
              <w:pStyle w:val="GlossEng"/>
            </w:pPr>
            <w:r w:rsidRPr="0099608C">
              <w:rPr>
                <w:rStyle w:val="ChSmallCaps"/>
              </w:rPr>
              <w:t>rdp</w:t>
            </w:r>
            <w:r w:rsidRPr="00157357">
              <w:t>~island</w:t>
            </w:r>
          </w:p>
        </w:tc>
        <w:tc>
          <w:tcPr>
            <w:tcW w:w="762" w:type="dxa"/>
            <w:shd w:val="clear" w:color="auto" w:fill="auto"/>
          </w:tcPr>
          <w:p w14:paraId="10C7D62E" w14:textId="77777777" w:rsidR="00672641" w:rsidRPr="00157357" w:rsidRDefault="00672641" w:rsidP="00672641">
            <w:pPr>
              <w:pStyle w:val="GlossEng"/>
            </w:pPr>
            <w:r w:rsidRPr="00157357">
              <w:t>many</w:t>
            </w:r>
          </w:p>
        </w:tc>
        <w:tc>
          <w:tcPr>
            <w:tcW w:w="540" w:type="dxa"/>
            <w:shd w:val="clear" w:color="auto" w:fill="auto"/>
          </w:tcPr>
          <w:p w14:paraId="5D705F7A" w14:textId="77777777" w:rsidR="00672641" w:rsidRPr="00157357" w:rsidRDefault="00672641" w:rsidP="00672641">
            <w:pPr>
              <w:pStyle w:val="GlossEng"/>
            </w:pPr>
            <w:r w:rsidRPr="00157357">
              <w:t>die</w:t>
            </w:r>
          </w:p>
        </w:tc>
        <w:tc>
          <w:tcPr>
            <w:tcW w:w="360" w:type="dxa"/>
            <w:shd w:val="clear" w:color="auto" w:fill="auto"/>
          </w:tcPr>
          <w:p w14:paraId="3B0BB113" w14:textId="77777777" w:rsidR="00672641" w:rsidRPr="00157357" w:rsidRDefault="00672641" w:rsidP="00672641">
            <w:pPr>
              <w:pStyle w:val="GlossEng"/>
            </w:pPr>
            <w:r w:rsidRPr="00157357">
              <w:t>at</w:t>
            </w:r>
          </w:p>
        </w:tc>
        <w:tc>
          <w:tcPr>
            <w:tcW w:w="1020" w:type="dxa"/>
            <w:shd w:val="clear" w:color="auto" w:fill="auto"/>
          </w:tcPr>
          <w:p w14:paraId="4A94F301" w14:textId="77777777" w:rsidR="00672641" w:rsidRPr="00157357" w:rsidRDefault="00956515" w:rsidP="00672641">
            <w:pPr>
              <w:pStyle w:val="GlossEng"/>
            </w:pPr>
            <w:r>
              <w:t>ocean</w:t>
            </w:r>
          </w:p>
        </w:tc>
      </w:tr>
    </w:tbl>
    <w:p w14:paraId="2FA04DA4" w14:textId="0187E481" w:rsidR="00672641" w:rsidRPr="000957E6" w:rsidRDefault="00B7093A" w:rsidP="00672641">
      <w:pPr>
        <w:pStyle w:val="FreeTranslEng"/>
      </w:pPr>
      <w:r>
        <w:t>‘</w:t>
      </w:r>
      <w:r w:rsidR="00672641">
        <w:t xml:space="preserve">many died … on the islands, many died on the </w:t>
      </w:r>
      <w:r w:rsidR="008D0171">
        <w:t xml:space="preserve">(open) </w:t>
      </w:r>
      <w:r w:rsidR="00672641" w:rsidRPr="008D0171">
        <w:rPr>
          <w:rStyle w:val="ChBlueBold"/>
        </w:rPr>
        <w:t>ocean</w:t>
      </w:r>
      <w:r>
        <w:t>’</w:t>
      </w:r>
      <w:r w:rsidR="00672641">
        <w:t xml:space="preserve"> </w:t>
      </w:r>
      <w:r w:rsidR="00672641" w:rsidRPr="004E15CD">
        <w:rPr>
          <w:rStyle w:val="ExampleSource"/>
        </w:rPr>
        <w:t>[081029-002-Cv.0025]</w:t>
      </w:r>
    </w:p>
    <w:p w14:paraId="33CF67D8" w14:textId="6283059C" w:rsidR="00672641" w:rsidRDefault="009D12D3" w:rsidP="00870EF9">
      <w:pPr>
        <w:pStyle w:val="Body0005after05before"/>
        <w:rPr>
          <w:lang w:eastAsia="en-US"/>
        </w:rPr>
      </w:pPr>
      <w:r>
        <w:rPr>
          <w:lang w:eastAsia="en-US"/>
        </w:rPr>
        <w:t xml:space="preserve">The generalizing function of </w:t>
      </w:r>
      <w:r w:rsidR="0059323C" w:rsidRPr="00987776">
        <w:rPr>
          <w:rStyle w:val="ChItalBold"/>
        </w:rPr>
        <w:t>­ang</w:t>
      </w:r>
      <w:r w:rsidR="00672641">
        <w:rPr>
          <w:lang w:eastAsia="en-US"/>
        </w:rPr>
        <w:t xml:space="preserve"> is illustrated with </w:t>
      </w:r>
      <w:r w:rsidR="00672641" w:rsidRPr="00904823">
        <w:rPr>
          <w:rStyle w:val="ChItalBold"/>
        </w:rPr>
        <w:t>ana</w:t>
      </w:r>
      <w:r w:rsidR="00672641">
        <w:rPr>
          <w:lang w:eastAsia="en-US"/>
        </w:rPr>
        <w:t xml:space="preserve"> </w:t>
      </w:r>
      <w:r w:rsidR="00B7093A">
        <w:rPr>
          <w:lang w:eastAsia="en-US"/>
        </w:rPr>
        <w:t>‘</w:t>
      </w:r>
      <w:r w:rsidR="00672641">
        <w:rPr>
          <w:lang w:eastAsia="en-US"/>
        </w:rPr>
        <w:t>child</w:t>
      </w:r>
      <w:r w:rsidR="00B7093A">
        <w:rPr>
          <w:lang w:eastAsia="en-US"/>
        </w:rPr>
        <w:t>’</w:t>
      </w:r>
      <w:r w:rsidR="00672641">
        <w:rPr>
          <w:lang w:eastAsia="en-US"/>
        </w:rPr>
        <w:t xml:space="preserve"> and </w:t>
      </w:r>
      <w:r w:rsidR="0059323C">
        <w:rPr>
          <w:rStyle w:val="ChItalBold"/>
        </w:rPr>
        <w:t>ana</w:t>
      </w:r>
      <w:r w:rsidR="00672641" w:rsidRPr="00904823">
        <w:rPr>
          <w:rStyle w:val="ChItalBold"/>
        </w:rPr>
        <w:t>an</w:t>
      </w:r>
      <w:r w:rsidR="0059323C">
        <w:rPr>
          <w:rStyle w:val="ChItalBold"/>
        </w:rPr>
        <w:t>g</w:t>
      </w:r>
      <w:r w:rsidR="00672641">
        <w:rPr>
          <w:lang w:eastAsia="en-US"/>
        </w:rPr>
        <w:t xml:space="preserve"> </w:t>
      </w:r>
      <w:r w:rsidR="00B7093A">
        <w:rPr>
          <w:lang w:eastAsia="en-US"/>
        </w:rPr>
        <w:t>‘</w:t>
      </w:r>
      <w:r w:rsidR="00672641">
        <w:rPr>
          <w:lang w:eastAsia="en-US"/>
        </w:rPr>
        <w:t>offspring</w:t>
      </w:r>
      <w:r w:rsidR="00B7093A">
        <w:rPr>
          <w:lang w:eastAsia="en-US"/>
        </w:rPr>
        <w:t>’</w:t>
      </w:r>
      <w:r w:rsidR="00672641">
        <w:rPr>
          <w:lang w:eastAsia="en-US"/>
        </w:rPr>
        <w:t xml:space="preserve"> in </w:t>
      </w:r>
      <w:r w:rsidR="00672641">
        <w:rPr>
          <w:lang w:eastAsia="en-US"/>
        </w:rPr>
        <w:fldChar w:fldCharType="begin"/>
      </w:r>
      <w:r w:rsidR="00672641">
        <w:rPr>
          <w:lang w:eastAsia="en-US"/>
        </w:rPr>
        <w:instrText xml:space="preserve"> REF _Ref346619994 \h </w:instrText>
      </w:r>
      <w:r w:rsidR="00672641">
        <w:rPr>
          <w:lang w:eastAsia="en-US"/>
        </w:rPr>
      </w:r>
      <w:r w:rsidR="00672641">
        <w:rPr>
          <w:lang w:eastAsia="en-US"/>
        </w:rPr>
        <w:fldChar w:fldCharType="separate"/>
      </w:r>
      <w:r w:rsidR="00154D81" w:rsidRPr="008E6629">
        <w:t>(</w:t>
      </w:r>
      <w:r w:rsidR="00154D81">
        <w:rPr>
          <w:noProof/>
          <w:szCs w:val="19"/>
        </w:rPr>
        <w:t>18</w:t>
      </w:r>
      <w:r w:rsidR="00154D81" w:rsidRPr="00AC23C4">
        <w:rPr>
          <w:szCs w:val="19"/>
        </w:rPr>
        <w:t>)</w:t>
      </w:r>
      <w:r w:rsidR="00672641">
        <w:rPr>
          <w:lang w:eastAsia="en-US"/>
        </w:rPr>
        <w:fldChar w:fldCharType="end"/>
      </w:r>
      <w:r w:rsidR="00672641">
        <w:rPr>
          <w:lang w:eastAsia="en-US"/>
        </w:rPr>
        <w:t>.</w:t>
      </w:r>
    </w:p>
    <w:p w14:paraId="36CF8616" w14:textId="77777777" w:rsidR="009D12D3" w:rsidRPr="00D47025" w:rsidRDefault="009D12D3" w:rsidP="009D12D3">
      <w:pPr>
        <w:pStyle w:val="ExampleTitle"/>
      </w:pPr>
      <w:r>
        <w:rPr>
          <w:lang w:eastAsia="en-US"/>
        </w:rPr>
        <w:t xml:space="preserve">Suffix </w:t>
      </w:r>
      <w:r w:rsidR="000D0049" w:rsidRPr="00987776">
        <w:rPr>
          <w:rStyle w:val="ChItalBold"/>
        </w:rPr>
        <w:t>­ang</w:t>
      </w:r>
      <w:r w:rsidR="00D47025" w:rsidRPr="00D47025">
        <w:t>:</w:t>
      </w:r>
      <w:r w:rsidR="00D47025">
        <w:t xml:space="preserve"> </w:t>
      </w:r>
      <w:r w:rsidR="00D47025">
        <w:rPr>
          <w:lang w:eastAsia="en-US"/>
        </w:rPr>
        <w:t>Generalizing function</w:t>
      </w:r>
    </w:p>
    <w:tbl>
      <w:tblPr>
        <w:tblW w:w="6845" w:type="dxa"/>
        <w:tblCellMar>
          <w:left w:w="42" w:type="dxa"/>
          <w:right w:w="42" w:type="dxa"/>
        </w:tblCellMar>
        <w:tblLook w:val="01E0" w:firstRow="1" w:lastRow="1" w:firstColumn="1" w:lastColumn="1" w:noHBand="0" w:noVBand="0"/>
      </w:tblPr>
      <w:tblGrid>
        <w:gridCol w:w="709"/>
        <w:gridCol w:w="429"/>
        <w:gridCol w:w="325"/>
        <w:gridCol w:w="176"/>
        <w:gridCol w:w="509"/>
        <w:gridCol w:w="81"/>
        <w:gridCol w:w="284"/>
        <w:gridCol w:w="145"/>
        <w:gridCol w:w="458"/>
        <w:gridCol w:w="666"/>
        <w:gridCol w:w="283"/>
        <w:gridCol w:w="18"/>
        <w:gridCol w:w="510"/>
        <w:gridCol w:w="361"/>
        <w:gridCol w:w="823"/>
        <w:gridCol w:w="156"/>
        <w:gridCol w:w="128"/>
        <w:gridCol w:w="421"/>
        <w:gridCol w:w="363"/>
      </w:tblGrid>
      <w:tr w:rsidR="00AC23C4" w:rsidRPr="00383A04" w14:paraId="4A639C92" w14:textId="77777777" w:rsidTr="002D5763">
        <w:tc>
          <w:tcPr>
            <w:tcW w:w="709" w:type="dxa"/>
            <w:shd w:val="clear" w:color="auto" w:fill="auto"/>
          </w:tcPr>
          <w:p w14:paraId="5257D1CF" w14:textId="77777777" w:rsidR="00672641" w:rsidRPr="00AC23C4" w:rsidRDefault="00672641" w:rsidP="00672641">
            <w:pPr>
              <w:pStyle w:val="O0Nwnext"/>
              <w:rPr>
                <w:szCs w:val="19"/>
              </w:rPr>
            </w:pPr>
            <w:bookmarkStart w:id="1309" w:name="_Ref346619994"/>
            <w:r w:rsidRPr="008E662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8</w:t>
            </w:r>
            <w:r w:rsidRPr="00AC23C4">
              <w:rPr>
                <w:szCs w:val="19"/>
              </w:rPr>
              <w:fldChar w:fldCharType="end"/>
            </w:r>
            <w:r w:rsidRPr="00AC23C4">
              <w:rPr>
                <w:szCs w:val="19"/>
              </w:rPr>
              <w:t>)</w:t>
            </w:r>
            <w:bookmarkEnd w:id="1309"/>
          </w:p>
        </w:tc>
        <w:tc>
          <w:tcPr>
            <w:tcW w:w="429" w:type="dxa"/>
            <w:shd w:val="clear" w:color="auto" w:fill="auto"/>
          </w:tcPr>
          <w:p w14:paraId="0E18C78C" w14:textId="77777777" w:rsidR="00672641" w:rsidRPr="00383A04" w:rsidRDefault="00672641" w:rsidP="00672641">
            <w:pPr>
              <w:pStyle w:val="Text"/>
            </w:pPr>
            <w:r w:rsidRPr="00383A04">
              <w:t>kalo</w:t>
            </w:r>
          </w:p>
        </w:tc>
        <w:tc>
          <w:tcPr>
            <w:tcW w:w="501" w:type="dxa"/>
            <w:gridSpan w:val="2"/>
            <w:shd w:val="clear" w:color="auto" w:fill="auto"/>
          </w:tcPr>
          <w:p w14:paraId="67ABF510" w14:textId="77777777" w:rsidR="00672641" w:rsidRPr="00383A04" w:rsidRDefault="00672641" w:rsidP="00672641">
            <w:pPr>
              <w:pStyle w:val="Text"/>
            </w:pPr>
            <w:r w:rsidRPr="00383A04">
              <w:t>mo</w:t>
            </w:r>
          </w:p>
        </w:tc>
        <w:tc>
          <w:tcPr>
            <w:tcW w:w="509" w:type="dxa"/>
            <w:shd w:val="clear" w:color="auto" w:fill="auto"/>
          </w:tcPr>
          <w:p w14:paraId="4AE55149" w14:textId="77777777" w:rsidR="00672641" w:rsidRPr="00383A04" w:rsidRDefault="00672641" w:rsidP="00672641">
            <w:pPr>
              <w:pStyle w:val="Text"/>
            </w:pPr>
            <w:r w:rsidRPr="00383A04">
              <w:t>antar</w:t>
            </w:r>
          </w:p>
        </w:tc>
        <w:tc>
          <w:tcPr>
            <w:tcW w:w="510" w:type="dxa"/>
            <w:gridSpan w:val="3"/>
            <w:shd w:val="clear" w:color="auto" w:fill="auto"/>
          </w:tcPr>
          <w:p w14:paraId="5A6C3BA1" w14:textId="77777777" w:rsidR="00672641" w:rsidRPr="00F1647D" w:rsidRDefault="00597D49" w:rsidP="00672641">
            <w:pPr>
              <w:pStyle w:val="Text"/>
              <w:rPr>
                <w:rStyle w:val="ChBlueBold"/>
              </w:rPr>
            </w:pPr>
            <w:r>
              <w:rPr>
                <w:rStyle w:val="ChBlueBold"/>
              </w:rPr>
              <w:t>ana</w:t>
            </w:r>
          </w:p>
        </w:tc>
        <w:tc>
          <w:tcPr>
            <w:tcW w:w="1124" w:type="dxa"/>
            <w:gridSpan w:val="2"/>
            <w:shd w:val="clear" w:color="auto" w:fill="auto"/>
          </w:tcPr>
          <w:p w14:paraId="05386EBA" w14:textId="77777777" w:rsidR="00672641" w:rsidRPr="00EF5FAC" w:rsidRDefault="00672641" w:rsidP="00672641">
            <w:pPr>
              <w:pStyle w:val="Text"/>
              <w:rPr>
                <w:rStyle w:val="ChBlueBold"/>
              </w:rPr>
            </w:pPr>
            <w:r w:rsidRPr="00EF5FAC">
              <w:rPr>
                <w:rStyle w:val="ChBlueBold"/>
              </w:rPr>
              <w:t>prempuan</w:t>
            </w:r>
            <w:r w:rsidR="00597D49">
              <w:rPr>
                <w:rStyle w:val="ChBlueBold"/>
              </w:rPr>
              <w:t>g</w:t>
            </w:r>
          </w:p>
        </w:tc>
        <w:tc>
          <w:tcPr>
            <w:tcW w:w="301" w:type="dxa"/>
            <w:gridSpan w:val="2"/>
            <w:shd w:val="clear" w:color="auto" w:fill="auto"/>
          </w:tcPr>
          <w:p w14:paraId="60FC83E0" w14:textId="77777777" w:rsidR="00672641" w:rsidRPr="00383A04" w:rsidRDefault="00672641" w:rsidP="00672641">
            <w:pPr>
              <w:pStyle w:val="Text"/>
            </w:pPr>
            <w:r w:rsidRPr="00383A04">
              <w:t>ke</w:t>
            </w:r>
          </w:p>
        </w:tc>
        <w:tc>
          <w:tcPr>
            <w:tcW w:w="510" w:type="dxa"/>
            <w:shd w:val="clear" w:color="auto" w:fill="auto"/>
          </w:tcPr>
          <w:p w14:paraId="525C0BF4" w14:textId="77777777" w:rsidR="00672641" w:rsidRPr="00EF5FAC" w:rsidRDefault="00597D49" w:rsidP="00672641">
            <w:pPr>
              <w:pStyle w:val="Text"/>
              <w:rPr>
                <w:rStyle w:val="ChBlueBold"/>
              </w:rPr>
            </w:pPr>
            <w:r>
              <w:rPr>
                <w:rStyle w:val="ChBlueBold"/>
              </w:rPr>
              <w:t>ana</w:t>
            </w:r>
          </w:p>
        </w:tc>
        <w:tc>
          <w:tcPr>
            <w:tcW w:w="1184" w:type="dxa"/>
            <w:gridSpan w:val="2"/>
            <w:shd w:val="clear" w:color="auto" w:fill="auto"/>
          </w:tcPr>
          <w:p w14:paraId="304378D7" w14:textId="77777777" w:rsidR="00672641" w:rsidRPr="00EF5FAC" w:rsidRDefault="00672641" w:rsidP="00672641">
            <w:pPr>
              <w:pStyle w:val="Text"/>
              <w:rPr>
                <w:rStyle w:val="ChBlueBold"/>
              </w:rPr>
            </w:pPr>
            <w:r w:rsidRPr="00EF5FAC">
              <w:rPr>
                <w:rStyle w:val="ChBlueBold"/>
              </w:rPr>
              <w:t>laki</w:t>
            </w:r>
            <w:r w:rsidR="005C5402">
              <w:rPr>
                <w:rStyle w:val="ChBlueBold"/>
              </w:rPr>
              <w:t>~</w:t>
            </w:r>
            <w:r w:rsidRPr="00EF5FAC">
              <w:rPr>
                <w:rStyle w:val="ChBlueBold"/>
              </w:rPr>
              <w:t>laki</w:t>
            </w:r>
          </w:p>
        </w:tc>
        <w:tc>
          <w:tcPr>
            <w:tcW w:w="284" w:type="dxa"/>
            <w:gridSpan w:val="2"/>
            <w:shd w:val="clear" w:color="auto" w:fill="auto"/>
          </w:tcPr>
          <w:p w14:paraId="277FAAD8" w14:textId="77777777" w:rsidR="00672641" w:rsidRPr="00383A04" w:rsidRDefault="00672641" w:rsidP="00672641">
            <w:pPr>
              <w:pStyle w:val="Text"/>
            </w:pPr>
            <w:r w:rsidRPr="00383A04">
              <w:t>…</w:t>
            </w:r>
          </w:p>
        </w:tc>
        <w:tc>
          <w:tcPr>
            <w:tcW w:w="784" w:type="dxa"/>
            <w:gridSpan w:val="2"/>
            <w:shd w:val="clear" w:color="auto" w:fill="auto"/>
          </w:tcPr>
          <w:p w14:paraId="67C9F908" w14:textId="77777777" w:rsidR="00672641" w:rsidRPr="00383A04" w:rsidRDefault="00672641" w:rsidP="00672641">
            <w:pPr>
              <w:pStyle w:val="Text"/>
            </w:pPr>
            <w:r w:rsidRPr="00383A04">
              <w:t>kitorang</w:t>
            </w:r>
          </w:p>
        </w:tc>
      </w:tr>
      <w:tr w:rsidR="00AC23C4" w:rsidRPr="00AC23C4" w14:paraId="3B533353" w14:textId="77777777" w:rsidTr="002D5763">
        <w:tc>
          <w:tcPr>
            <w:tcW w:w="709" w:type="dxa"/>
            <w:shd w:val="clear" w:color="auto" w:fill="auto"/>
          </w:tcPr>
          <w:p w14:paraId="6A7A5FC2" w14:textId="77777777" w:rsidR="00672641" w:rsidRPr="001F71E9" w:rsidRDefault="00672641" w:rsidP="00672641">
            <w:pPr>
              <w:pStyle w:val="GlossEng2ptafter"/>
            </w:pPr>
          </w:p>
        </w:tc>
        <w:tc>
          <w:tcPr>
            <w:tcW w:w="429" w:type="dxa"/>
            <w:shd w:val="clear" w:color="auto" w:fill="auto"/>
          </w:tcPr>
          <w:p w14:paraId="73B883B1" w14:textId="77777777" w:rsidR="00672641" w:rsidRPr="005D2351" w:rsidRDefault="00672641" w:rsidP="00672641">
            <w:pPr>
              <w:pStyle w:val="GlossEng2ptafter"/>
            </w:pPr>
            <w:r w:rsidRPr="005D2351">
              <w:t>if</w:t>
            </w:r>
          </w:p>
        </w:tc>
        <w:tc>
          <w:tcPr>
            <w:tcW w:w="501" w:type="dxa"/>
            <w:gridSpan w:val="2"/>
            <w:shd w:val="clear" w:color="auto" w:fill="auto"/>
          </w:tcPr>
          <w:p w14:paraId="08A124ED" w14:textId="77777777" w:rsidR="00672641" w:rsidRPr="005D2351" w:rsidRDefault="00672641" w:rsidP="00672641">
            <w:pPr>
              <w:pStyle w:val="GlossEng2ptafter"/>
            </w:pPr>
            <w:r w:rsidRPr="005D2351">
              <w:t>want</w:t>
            </w:r>
          </w:p>
        </w:tc>
        <w:tc>
          <w:tcPr>
            <w:tcW w:w="509" w:type="dxa"/>
            <w:shd w:val="clear" w:color="auto" w:fill="auto"/>
          </w:tcPr>
          <w:p w14:paraId="291242E2" w14:textId="77777777" w:rsidR="00672641" w:rsidRPr="005D2351" w:rsidRDefault="00672641" w:rsidP="00672641">
            <w:pPr>
              <w:pStyle w:val="GlossEng2ptafter"/>
            </w:pPr>
            <w:r w:rsidRPr="005D2351">
              <w:t>bring</w:t>
            </w:r>
          </w:p>
        </w:tc>
        <w:tc>
          <w:tcPr>
            <w:tcW w:w="510" w:type="dxa"/>
            <w:gridSpan w:val="3"/>
            <w:shd w:val="clear" w:color="auto" w:fill="auto"/>
          </w:tcPr>
          <w:p w14:paraId="3C9CA714" w14:textId="77777777" w:rsidR="00672641" w:rsidRPr="005D2351" w:rsidRDefault="00672641" w:rsidP="00672641">
            <w:pPr>
              <w:pStyle w:val="GlossEng2ptafter"/>
            </w:pPr>
            <w:r w:rsidRPr="005D2351">
              <w:t>child</w:t>
            </w:r>
          </w:p>
        </w:tc>
        <w:tc>
          <w:tcPr>
            <w:tcW w:w="1124" w:type="dxa"/>
            <w:gridSpan w:val="2"/>
            <w:shd w:val="clear" w:color="auto" w:fill="auto"/>
          </w:tcPr>
          <w:p w14:paraId="60C26EF9" w14:textId="77777777" w:rsidR="00672641" w:rsidRPr="005D2351" w:rsidRDefault="00672641" w:rsidP="00672641">
            <w:pPr>
              <w:pStyle w:val="GlossEng2ptafter"/>
            </w:pPr>
            <w:r w:rsidRPr="005D2351">
              <w:t>woman</w:t>
            </w:r>
          </w:p>
        </w:tc>
        <w:tc>
          <w:tcPr>
            <w:tcW w:w="301" w:type="dxa"/>
            <w:gridSpan w:val="2"/>
            <w:shd w:val="clear" w:color="auto" w:fill="auto"/>
          </w:tcPr>
          <w:p w14:paraId="1E2835F4" w14:textId="77777777" w:rsidR="00672641" w:rsidRPr="005D2351" w:rsidRDefault="00672641" w:rsidP="00672641">
            <w:pPr>
              <w:pStyle w:val="GlossEng2ptafter"/>
            </w:pPr>
            <w:r w:rsidRPr="005D2351">
              <w:t>to</w:t>
            </w:r>
          </w:p>
        </w:tc>
        <w:tc>
          <w:tcPr>
            <w:tcW w:w="510" w:type="dxa"/>
            <w:shd w:val="clear" w:color="auto" w:fill="auto"/>
          </w:tcPr>
          <w:p w14:paraId="07AA8FE9" w14:textId="77777777" w:rsidR="00672641" w:rsidRPr="005D2351" w:rsidRDefault="00672641" w:rsidP="00672641">
            <w:pPr>
              <w:pStyle w:val="GlossEng2ptafter"/>
            </w:pPr>
            <w:r w:rsidRPr="005D2351">
              <w:t>child</w:t>
            </w:r>
          </w:p>
        </w:tc>
        <w:tc>
          <w:tcPr>
            <w:tcW w:w="1184" w:type="dxa"/>
            <w:gridSpan w:val="2"/>
            <w:shd w:val="clear" w:color="auto" w:fill="auto"/>
          </w:tcPr>
          <w:p w14:paraId="355F8EF3" w14:textId="77777777" w:rsidR="00672641" w:rsidRPr="00995CE0" w:rsidRDefault="005C5402" w:rsidP="00672641">
            <w:pPr>
              <w:pStyle w:val="GlossEng2ptafter"/>
            </w:pPr>
            <w:r w:rsidRPr="005C5402">
              <w:rPr>
                <w:rStyle w:val="ChSmallCaps"/>
              </w:rPr>
              <w:t>rdp</w:t>
            </w:r>
            <w:r>
              <w:t>~husband</w:t>
            </w:r>
          </w:p>
        </w:tc>
        <w:tc>
          <w:tcPr>
            <w:tcW w:w="284" w:type="dxa"/>
            <w:gridSpan w:val="2"/>
            <w:shd w:val="clear" w:color="auto" w:fill="auto"/>
          </w:tcPr>
          <w:p w14:paraId="2DFBC7AF" w14:textId="77777777" w:rsidR="00672641" w:rsidRPr="005D2351" w:rsidRDefault="00672641" w:rsidP="00672641">
            <w:pPr>
              <w:pStyle w:val="GlossEng2ptafter"/>
            </w:pPr>
          </w:p>
        </w:tc>
        <w:tc>
          <w:tcPr>
            <w:tcW w:w="784" w:type="dxa"/>
            <w:gridSpan w:val="2"/>
            <w:shd w:val="clear" w:color="auto" w:fill="auto"/>
          </w:tcPr>
          <w:p w14:paraId="2F286263" w14:textId="77777777" w:rsidR="00672641" w:rsidRPr="0099608C" w:rsidRDefault="00672641" w:rsidP="00672641">
            <w:pPr>
              <w:pStyle w:val="GlossEng2ptafter"/>
              <w:rPr>
                <w:rStyle w:val="ChSmallCaps"/>
              </w:rPr>
            </w:pPr>
            <w:r w:rsidRPr="0099608C">
              <w:rPr>
                <w:rStyle w:val="ChSmallCaps"/>
              </w:rPr>
              <w:t>1pl</w:t>
            </w:r>
          </w:p>
        </w:tc>
      </w:tr>
      <w:tr w:rsidR="00AC23C4" w:rsidRPr="00383A04" w14:paraId="7EE13BE7" w14:textId="77777777" w:rsidTr="002D5763">
        <w:trPr>
          <w:gridAfter w:val="1"/>
          <w:wAfter w:w="363" w:type="dxa"/>
        </w:trPr>
        <w:tc>
          <w:tcPr>
            <w:tcW w:w="709" w:type="dxa"/>
            <w:shd w:val="clear" w:color="auto" w:fill="auto"/>
          </w:tcPr>
          <w:p w14:paraId="01E4DC4F" w14:textId="77777777" w:rsidR="00672641" w:rsidRPr="00383A04" w:rsidRDefault="00672641" w:rsidP="00672641">
            <w:pPr>
              <w:pStyle w:val="O0Nwnext"/>
            </w:pPr>
          </w:p>
        </w:tc>
        <w:tc>
          <w:tcPr>
            <w:tcW w:w="754" w:type="dxa"/>
            <w:gridSpan w:val="2"/>
            <w:shd w:val="clear" w:color="auto" w:fill="auto"/>
          </w:tcPr>
          <w:p w14:paraId="43E47E6B" w14:textId="77777777" w:rsidR="00672641" w:rsidRPr="005D2351" w:rsidRDefault="00672641" w:rsidP="00672641">
            <w:pPr>
              <w:pStyle w:val="Text"/>
            </w:pPr>
            <w:r w:rsidRPr="005D2351">
              <w:t>itu</w:t>
            </w:r>
          </w:p>
        </w:tc>
        <w:tc>
          <w:tcPr>
            <w:tcW w:w="766" w:type="dxa"/>
            <w:gridSpan w:val="3"/>
            <w:shd w:val="clear" w:color="auto" w:fill="auto"/>
          </w:tcPr>
          <w:p w14:paraId="2FD29FCC" w14:textId="77777777" w:rsidR="00672641" w:rsidRPr="005D2351" w:rsidRDefault="00672641" w:rsidP="00672641">
            <w:pPr>
              <w:pStyle w:val="Text"/>
            </w:pPr>
            <w:r w:rsidRPr="005D2351">
              <w:t>harus</w:t>
            </w:r>
          </w:p>
        </w:tc>
        <w:tc>
          <w:tcPr>
            <w:tcW w:w="284" w:type="dxa"/>
            <w:shd w:val="clear" w:color="auto" w:fill="auto"/>
          </w:tcPr>
          <w:p w14:paraId="3E49262F" w14:textId="77777777" w:rsidR="00672641" w:rsidRPr="005D2351" w:rsidRDefault="00672641" w:rsidP="00672641">
            <w:pPr>
              <w:pStyle w:val="Text"/>
            </w:pPr>
            <w:r>
              <w:t>…</w:t>
            </w:r>
          </w:p>
        </w:tc>
        <w:tc>
          <w:tcPr>
            <w:tcW w:w="603" w:type="dxa"/>
            <w:gridSpan w:val="2"/>
            <w:shd w:val="clear" w:color="auto" w:fill="auto"/>
          </w:tcPr>
          <w:p w14:paraId="174AA115" w14:textId="77777777" w:rsidR="00672641" w:rsidRPr="00383A04" w:rsidRDefault="00672641" w:rsidP="00672641">
            <w:pPr>
              <w:pStyle w:val="Text"/>
            </w:pPr>
            <w:r w:rsidRPr="00383A04">
              <w:t>bawa</w:t>
            </w:r>
          </w:p>
        </w:tc>
        <w:tc>
          <w:tcPr>
            <w:tcW w:w="949" w:type="dxa"/>
            <w:gridSpan w:val="2"/>
            <w:shd w:val="clear" w:color="auto" w:fill="auto"/>
          </w:tcPr>
          <w:p w14:paraId="25126B76" w14:textId="77777777" w:rsidR="00672641" w:rsidRPr="00383A04" w:rsidRDefault="00165153" w:rsidP="00672641">
            <w:pPr>
              <w:pStyle w:val="Text"/>
              <w:rPr>
                <w:rStyle w:val="ChBlueBold"/>
              </w:rPr>
            </w:pPr>
            <w:r>
              <w:rPr>
                <w:rStyle w:val="ChBlueBold"/>
              </w:rPr>
              <w:t>ana</w:t>
            </w:r>
            <w:r w:rsidR="00672641" w:rsidRPr="008C675E">
              <w:rPr>
                <w:rStyle w:val="ChBlueBold"/>
              </w:rPr>
              <w:t>–</w:t>
            </w:r>
            <w:r w:rsidR="00672641" w:rsidRPr="00383A04">
              <w:rPr>
                <w:rStyle w:val="ChBlueBold"/>
              </w:rPr>
              <w:t>an</w:t>
            </w:r>
            <w:r>
              <w:rPr>
                <w:rStyle w:val="ChBlueBold"/>
              </w:rPr>
              <w:t>g</w:t>
            </w:r>
          </w:p>
        </w:tc>
        <w:tc>
          <w:tcPr>
            <w:tcW w:w="889" w:type="dxa"/>
            <w:gridSpan w:val="3"/>
            <w:shd w:val="clear" w:color="auto" w:fill="auto"/>
          </w:tcPr>
          <w:p w14:paraId="4EB1569F" w14:textId="77777777" w:rsidR="00672641" w:rsidRPr="00383A04" w:rsidRDefault="00672641" w:rsidP="00672641">
            <w:pPr>
              <w:pStyle w:val="Text"/>
            </w:pPr>
            <w:r w:rsidRPr="00383A04">
              <w:t>pinang</w:t>
            </w:r>
          </w:p>
        </w:tc>
        <w:tc>
          <w:tcPr>
            <w:tcW w:w="979" w:type="dxa"/>
            <w:gridSpan w:val="2"/>
            <w:shd w:val="clear" w:color="auto" w:fill="auto"/>
          </w:tcPr>
          <w:p w14:paraId="0454F9EA" w14:textId="77777777" w:rsidR="00672641" w:rsidRPr="00383A04" w:rsidRDefault="00165153" w:rsidP="00672641">
            <w:pPr>
              <w:pStyle w:val="Text"/>
              <w:rPr>
                <w:rStyle w:val="ChBlueBold"/>
              </w:rPr>
            </w:pPr>
            <w:r>
              <w:rPr>
                <w:rStyle w:val="ChBlueBold"/>
              </w:rPr>
              <w:t>ana</w:t>
            </w:r>
            <w:r w:rsidR="00672641" w:rsidRPr="008C675E">
              <w:rPr>
                <w:rStyle w:val="ChBlueBold"/>
              </w:rPr>
              <w:t>–</w:t>
            </w:r>
            <w:r w:rsidR="00672641" w:rsidRPr="00383A04">
              <w:rPr>
                <w:rStyle w:val="ChBlueBold"/>
              </w:rPr>
              <w:t>an</w:t>
            </w:r>
            <w:r>
              <w:rPr>
                <w:rStyle w:val="ChBlueBold"/>
              </w:rPr>
              <w:t>g</w:t>
            </w:r>
          </w:p>
        </w:tc>
        <w:tc>
          <w:tcPr>
            <w:tcW w:w="549" w:type="dxa"/>
            <w:gridSpan w:val="2"/>
            <w:shd w:val="clear" w:color="auto" w:fill="auto"/>
          </w:tcPr>
          <w:p w14:paraId="4B044BEA" w14:textId="77777777" w:rsidR="00672641" w:rsidRPr="00383A04" w:rsidRDefault="00672641" w:rsidP="00672641">
            <w:pPr>
              <w:pStyle w:val="Text"/>
            </w:pPr>
            <w:r w:rsidRPr="00383A04">
              <w:t>sagu</w:t>
            </w:r>
          </w:p>
        </w:tc>
      </w:tr>
      <w:tr w:rsidR="00AC23C4" w:rsidRPr="00AC23C4" w14:paraId="3AFF8EA2" w14:textId="77777777" w:rsidTr="002D5763">
        <w:trPr>
          <w:gridAfter w:val="1"/>
          <w:wAfter w:w="363" w:type="dxa"/>
        </w:trPr>
        <w:tc>
          <w:tcPr>
            <w:tcW w:w="709" w:type="dxa"/>
            <w:shd w:val="clear" w:color="auto" w:fill="auto"/>
          </w:tcPr>
          <w:p w14:paraId="21C3FC57" w14:textId="77777777" w:rsidR="00956515" w:rsidRPr="001F71E9" w:rsidRDefault="00956515" w:rsidP="00672641">
            <w:pPr>
              <w:pStyle w:val="GlossEng"/>
            </w:pPr>
          </w:p>
        </w:tc>
        <w:tc>
          <w:tcPr>
            <w:tcW w:w="754" w:type="dxa"/>
            <w:gridSpan w:val="2"/>
            <w:shd w:val="clear" w:color="auto" w:fill="auto"/>
          </w:tcPr>
          <w:p w14:paraId="76B44CF9" w14:textId="77777777" w:rsidR="00956515" w:rsidRPr="00383A04" w:rsidRDefault="00956515" w:rsidP="00672641">
            <w:pPr>
              <w:pStyle w:val="GlossEng"/>
              <w:rPr>
                <w:rStyle w:val="ChSmallCaps"/>
              </w:rPr>
            </w:pPr>
          </w:p>
        </w:tc>
        <w:tc>
          <w:tcPr>
            <w:tcW w:w="766" w:type="dxa"/>
            <w:gridSpan w:val="3"/>
            <w:shd w:val="clear" w:color="auto" w:fill="auto"/>
          </w:tcPr>
          <w:p w14:paraId="7DF9F593" w14:textId="77777777" w:rsidR="00956515" w:rsidRPr="005D2351" w:rsidRDefault="00956515" w:rsidP="00672641">
            <w:pPr>
              <w:pStyle w:val="GlossEng"/>
            </w:pPr>
          </w:p>
        </w:tc>
        <w:tc>
          <w:tcPr>
            <w:tcW w:w="284" w:type="dxa"/>
            <w:shd w:val="clear" w:color="auto" w:fill="auto"/>
          </w:tcPr>
          <w:p w14:paraId="794EF1D3" w14:textId="77777777" w:rsidR="00956515" w:rsidRPr="005D2351" w:rsidRDefault="00956515" w:rsidP="00672641">
            <w:pPr>
              <w:pStyle w:val="GlossEng"/>
            </w:pPr>
          </w:p>
        </w:tc>
        <w:tc>
          <w:tcPr>
            <w:tcW w:w="603" w:type="dxa"/>
            <w:gridSpan w:val="2"/>
            <w:shd w:val="clear" w:color="auto" w:fill="auto"/>
          </w:tcPr>
          <w:p w14:paraId="64A01B5E" w14:textId="77777777" w:rsidR="00956515" w:rsidRPr="005D2351" w:rsidRDefault="00956515" w:rsidP="00672641">
            <w:pPr>
              <w:pStyle w:val="GlossEng"/>
            </w:pPr>
          </w:p>
        </w:tc>
        <w:tc>
          <w:tcPr>
            <w:tcW w:w="949" w:type="dxa"/>
            <w:gridSpan w:val="2"/>
            <w:shd w:val="clear" w:color="auto" w:fill="auto"/>
          </w:tcPr>
          <w:p w14:paraId="6D46DEC1" w14:textId="77777777" w:rsidR="00956515" w:rsidRPr="005D2351" w:rsidRDefault="00956515" w:rsidP="00672641">
            <w:pPr>
              <w:pStyle w:val="GlossEng"/>
            </w:pPr>
            <w:r w:rsidRPr="005D2351">
              <w:t>child</w:t>
            </w:r>
            <w:r>
              <w:t>–</w:t>
            </w:r>
            <w:r w:rsidRPr="0099608C">
              <w:rPr>
                <w:rStyle w:val="ChSmallCaps"/>
              </w:rPr>
              <w:t>pat</w:t>
            </w:r>
          </w:p>
        </w:tc>
        <w:tc>
          <w:tcPr>
            <w:tcW w:w="889" w:type="dxa"/>
            <w:gridSpan w:val="3"/>
            <w:shd w:val="clear" w:color="auto" w:fill="auto"/>
          </w:tcPr>
          <w:p w14:paraId="52DC8ABF" w14:textId="77777777" w:rsidR="00956515" w:rsidRPr="005D2351" w:rsidRDefault="00956515" w:rsidP="00672641">
            <w:pPr>
              <w:pStyle w:val="GlossEng"/>
            </w:pPr>
          </w:p>
        </w:tc>
        <w:tc>
          <w:tcPr>
            <w:tcW w:w="979" w:type="dxa"/>
            <w:gridSpan w:val="2"/>
            <w:shd w:val="clear" w:color="auto" w:fill="auto"/>
          </w:tcPr>
          <w:p w14:paraId="71C3AC4F" w14:textId="77777777" w:rsidR="00956515" w:rsidRPr="005D2351" w:rsidRDefault="00956515" w:rsidP="00672641">
            <w:pPr>
              <w:pStyle w:val="GlossEng"/>
            </w:pPr>
            <w:r w:rsidRPr="005D2351">
              <w:t>child</w:t>
            </w:r>
            <w:r>
              <w:t>–</w:t>
            </w:r>
            <w:r w:rsidRPr="0099608C">
              <w:rPr>
                <w:rStyle w:val="ChSmallCaps"/>
              </w:rPr>
              <w:t>pat</w:t>
            </w:r>
          </w:p>
        </w:tc>
        <w:tc>
          <w:tcPr>
            <w:tcW w:w="549" w:type="dxa"/>
            <w:gridSpan w:val="2"/>
            <w:shd w:val="clear" w:color="auto" w:fill="auto"/>
          </w:tcPr>
          <w:p w14:paraId="7AB63441" w14:textId="77777777" w:rsidR="00956515" w:rsidRPr="005D2351" w:rsidRDefault="00956515" w:rsidP="00672641">
            <w:pPr>
              <w:pStyle w:val="GlossEng"/>
            </w:pPr>
          </w:p>
        </w:tc>
      </w:tr>
      <w:tr w:rsidR="00AC23C4" w:rsidRPr="00AC23C4" w14:paraId="2905A8EC" w14:textId="77777777" w:rsidTr="002D5763">
        <w:trPr>
          <w:gridAfter w:val="1"/>
          <w:wAfter w:w="363" w:type="dxa"/>
        </w:trPr>
        <w:tc>
          <w:tcPr>
            <w:tcW w:w="709" w:type="dxa"/>
            <w:shd w:val="clear" w:color="auto" w:fill="auto"/>
          </w:tcPr>
          <w:p w14:paraId="790FC1C7" w14:textId="77777777" w:rsidR="00956515" w:rsidRPr="001F71E9" w:rsidRDefault="00956515" w:rsidP="00672641">
            <w:pPr>
              <w:pStyle w:val="GlossEng"/>
            </w:pPr>
          </w:p>
        </w:tc>
        <w:tc>
          <w:tcPr>
            <w:tcW w:w="754" w:type="dxa"/>
            <w:gridSpan w:val="2"/>
            <w:shd w:val="clear" w:color="auto" w:fill="auto"/>
          </w:tcPr>
          <w:p w14:paraId="6C89E2D4" w14:textId="77777777" w:rsidR="00956515" w:rsidRPr="0099608C" w:rsidRDefault="005965BA" w:rsidP="00672641">
            <w:pPr>
              <w:pStyle w:val="GlossEng"/>
              <w:rPr>
                <w:rStyle w:val="ChSmallCaps"/>
              </w:rPr>
            </w:pPr>
            <w:r w:rsidRPr="0099608C">
              <w:rPr>
                <w:rStyle w:val="ChSmallCaps"/>
              </w:rPr>
              <w:t>d.dist</w:t>
            </w:r>
          </w:p>
        </w:tc>
        <w:tc>
          <w:tcPr>
            <w:tcW w:w="766" w:type="dxa"/>
            <w:gridSpan w:val="3"/>
            <w:shd w:val="clear" w:color="auto" w:fill="auto"/>
          </w:tcPr>
          <w:p w14:paraId="00CFE2D2" w14:textId="77777777" w:rsidR="00956515" w:rsidRPr="005D2351" w:rsidRDefault="00956515" w:rsidP="00672641">
            <w:pPr>
              <w:pStyle w:val="GlossEng"/>
            </w:pPr>
            <w:r w:rsidRPr="005D2351">
              <w:t>have.to</w:t>
            </w:r>
          </w:p>
        </w:tc>
        <w:tc>
          <w:tcPr>
            <w:tcW w:w="284" w:type="dxa"/>
            <w:shd w:val="clear" w:color="auto" w:fill="auto"/>
          </w:tcPr>
          <w:p w14:paraId="423D32E2" w14:textId="77777777" w:rsidR="00956515" w:rsidRPr="005D2351" w:rsidRDefault="00956515" w:rsidP="00672641">
            <w:pPr>
              <w:pStyle w:val="GlossEng"/>
            </w:pPr>
          </w:p>
        </w:tc>
        <w:tc>
          <w:tcPr>
            <w:tcW w:w="603" w:type="dxa"/>
            <w:gridSpan w:val="2"/>
            <w:shd w:val="clear" w:color="auto" w:fill="auto"/>
          </w:tcPr>
          <w:p w14:paraId="40D5E277" w14:textId="77777777" w:rsidR="00956515" w:rsidRPr="005D2351" w:rsidRDefault="00956515" w:rsidP="00672641">
            <w:pPr>
              <w:pStyle w:val="GlossEng"/>
            </w:pPr>
            <w:r w:rsidRPr="005D2351">
              <w:t>bring</w:t>
            </w:r>
          </w:p>
        </w:tc>
        <w:tc>
          <w:tcPr>
            <w:tcW w:w="949" w:type="dxa"/>
            <w:gridSpan w:val="2"/>
            <w:shd w:val="clear" w:color="auto" w:fill="auto"/>
          </w:tcPr>
          <w:p w14:paraId="685DD6C7" w14:textId="77777777" w:rsidR="00956515" w:rsidRPr="005D2351" w:rsidRDefault="00956515" w:rsidP="00863CC2">
            <w:pPr>
              <w:pStyle w:val="GlossEng"/>
            </w:pPr>
            <w:r>
              <w:t>offspring</w:t>
            </w:r>
          </w:p>
        </w:tc>
        <w:tc>
          <w:tcPr>
            <w:tcW w:w="889" w:type="dxa"/>
            <w:gridSpan w:val="3"/>
            <w:shd w:val="clear" w:color="auto" w:fill="auto"/>
          </w:tcPr>
          <w:p w14:paraId="7305918B" w14:textId="77777777" w:rsidR="00956515" w:rsidRPr="005D2351" w:rsidRDefault="00956515" w:rsidP="00672641">
            <w:pPr>
              <w:pStyle w:val="GlossEng"/>
            </w:pPr>
            <w:r w:rsidRPr="005D2351">
              <w:t>betel.nut</w:t>
            </w:r>
          </w:p>
        </w:tc>
        <w:tc>
          <w:tcPr>
            <w:tcW w:w="979" w:type="dxa"/>
            <w:gridSpan w:val="2"/>
            <w:shd w:val="clear" w:color="auto" w:fill="auto"/>
          </w:tcPr>
          <w:p w14:paraId="37AD6800" w14:textId="77777777" w:rsidR="00956515" w:rsidRPr="005D2351" w:rsidRDefault="00956515" w:rsidP="00672641">
            <w:pPr>
              <w:pStyle w:val="GlossEng"/>
            </w:pPr>
            <w:r>
              <w:t>offspring</w:t>
            </w:r>
          </w:p>
        </w:tc>
        <w:tc>
          <w:tcPr>
            <w:tcW w:w="549" w:type="dxa"/>
            <w:gridSpan w:val="2"/>
            <w:shd w:val="clear" w:color="auto" w:fill="auto"/>
          </w:tcPr>
          <w:p w14:paraId="127B8E10" w14:textId="77777777" w:rsidR="00956515" w:rsidRPr="005D2351" w:rsidRDefault="00956515" w:rsidP="00672641">
            <w:pPr>
              <w:pStyle w:val="GlossEng"/>
            </w:pPr>
            <w:r w:rsidRPr="005D2351">
              <w:t>sago</w:t>
            </w:r>
          </w:p>
        </w:tc>
      </w:tr>
    </w:tbl>
    <w:p w14:paraId="592E268C" w14:textId="064A0FDA" w:rsidR="00672641" w:rsidRDefault="00672641" w:rsidP="00672641">
      <w:pPr>
        <w:pStyle w:val="FreeTranslEng"/>
      </w:pPr>
      <w:r>
        <w:t xml:space="preserve">[About wedding preparations:] </w:t>
      </w:r>
      <w:r w:rsidR="00B7093A">
        <w:t>‘</w:t>
      </w:r>
      <w:r>
        <w:t xml:space="preserve">if we want to bring our </w:t>
      </w:r>
      <w:r w:rsidRPr="00EF5FAC">
        <w:rPr>
          <w:rStyle w:val="ChBlueBold"/>
        </w:rPr>
        <w:t>daughter</w:t>
      </w:r>
      <w:r>
        <w:t xml:space="preserve"> to (their) </w:t>
      </w:r>
      <w:r w:rsidRPr="00EF5FAC">
        <w:rPr>
          <w:rStyle w:val="ChBlueBold"/>
        </w:rPr>
        <w:t>son</w:t>
      </w:r>
      <w:r>
        <w:t xml:space="preserve"> … we have to … bring betel nut </w:t>
      </w:r>
      <w:r w:rsidRPr="00904823">
        <w:rPr>
          <w:rStyle w:val="ChBlueBold"/>
        </w:rPr>
        <w:t>seedlings</w:t>
      </w:r>
      <w:r>
        <w:t xml:space="preserve"> (and) sago </w:t>
      </w:r>
      <w:r w:rsidRPr="00904823">
        <w:rPr>
          <w:rStyle w:val="ChBlueBold"/>
        </w:rPr>
        <w:t>seedlings</w:t>
      </w:r>
      <w:r w:rsidR="00B7093A">
        <w:t>’</w:t>
      </w:r>
      <w:r>
        <w:t xml:space="preserve"> (Lit. </w:t>
      </w:r>
      <w:r w:rsidR="00B7093A">
        <w:t>‘</w:t>
      </w:r>
      <w:r>
        <w:t xml:space="preserve">female/male </w:t>
      </w:r>
      <w:r w:rsidRPr="00904823">
        <w:rPr>
          <w:rStyle w:val="ChBlueBold"/>
        </w:rPr>
        <w:t>child</w:t>
      </w:r>
      <w:r>
        <w:t xml:space="preserve">; betel nut/sago </w:t>
      </w:r>
      <w:r w:rsidRPr="00904823">
        <w:rPr>
          <w:rStyle w:val="ChBlueBold"/>
        </w:rPr>
        <w:t>offspring</w:t>
      </w:r>
      <w:r w:rsidR="00B7093A">
        <w:t>’</w:t>
      </w:r>
      <w:r>
        <w:t xml:space="preserve">) </w:t>
      </w:r>
      <w:r w:rsidRPr="003C0E1F">
        <w:rPr>
          <w:rStyle w:val="ExampleSource"/>
        </w:rPr>
        <w:t>[081110-005-</w:t>
      </w:r>
      <w:r w:rsidR="00AA5D7C">
        <w:rPr>
          <w:rStyle w:val="ExampleSource"/>
        </w:rPr>
        <w:t>Cv</w:t>
      </w:r>
      <w:r w:rsidRPr="003C0E1F">
        <w:rPr>
          <w:rStyle w:val="ExampleSource"/>
        </w:rPr>
        <w:t>Pr.0055-0057]</w:t>
      </w:r>
    </w:p>
    <w:p w14:paraId="5A89A745" w14:textId="4C67F962" w:rsidR="00772C2B" w:rsidRDefault="00C619EB" w:rsidP="00870EF9">
      <w:pPr>
        <w:pStyle w:val="Body0005after05before"/>
      </w:pPr>
      <w:r>
        <w:rPr>
          <w:lang w:eastAsia="en-US"/>
        </w:rPr>
        <w:t>In some cases, the semantics of the affixed nouns are unpredictable</w:t>
      </w:r>
      <w:r w:rsidR="00772C2B">
        <w:rPr>
          <w:lang w:eastAsia="en-US"/>
        </w:rPr>
        <w:t xml:space="preserve">, although a connection between the base word and the derived word can still be seen. This is </w:t>
      </w:r>
      <w:r w:rsidR="00790DA0">
        <w:rPr>
          <w:lang w:eastAsia="en-US"/>
        </w:rPr>
        <w:t xml:space="preserve">demonstrated </w:t>
      </w:r>
      <w:r w:rsidR="00772C2B">
        <w:rPr>
          <w:lang w:eastAsia="en-US"/>
        </w:rPr>
        <w:t xml:space="preserve">with </w:t>
      </w:r>
      <w:r w:rsidR="00772C2B" w:rsidRPr="00C619EB">
        <w:rPr>
          <w:rStyle w:val="ChItalBold"/>
        </w:rPr>
        <w:t>rambut</w:t>
      </w:r>
      <w:r w:rsidR="00772C2B">
        <w:rPr>
          <w:lang w:eastAsia="en-US"/>
        </w:rPr>
        <w:t xml:space="preserve"> </w:t>
      </w:r>
      <w:r w:rsidR="00B7093A">
        <w:rPr>
          <w:lang w:eastAsia="en-US"/>
        </w:rPr>
        <w:t>‘</w:t>
      </w:r>
      <w:r w:rsidR="00772C2B">
        <w:rPr>
          <w:lang w:eastAsia="en-US"/>
        </w:rPr>
        <w:t>hair</w:t>
      </w:r>
      <w:r w:rsidR="00B7093A">
        <w:rPr>
          <w:lang w:eastAsia="en-US"/>
        </w:rPr>
        <w:t>’</w:t>
      </w:r>
      <w:r w:rsidR="00772C2B">
        <w:rPr>
          <w:lang w:eastAsia="en-US"/>
        </w:rPr>
        <w:t xml:space="preserve"> in </w:t>
      </w:r>
      <w:r w:rsidR="00772C2B">
        <w:rPr>
          <w:lang w:eastAsia="en-US"/>
        </w:rPr>
        <w:fldChar w:fldCharType="begin"/>
      </w:r>
      <w:r w:rsidR="00772C2B">
        <w:rPr>
          <w:lang w:eastAsia="en-US"/>
        </w:rPr>
        <w:instrText xml:space="preserve"> REF _Ref346621956 \h </w:instrText>
      </w:r>
      <w:r w:rsidR="00772C2B">
        <w:rPr>
          <w:lang w:eastAsia="en-US"/>
        </w:rPr>
      </w:r>
      <w:r w:rsidR="00772C2B">
        <w:rPr>
          <w:lang w:eastAsia="en-US"/>
        </w:rPr>
        <w:fldChar w:fldCharType="separate"/>
      </w:r>
      <w:r w:rsidR="00154D81" w:rsidRPr="008E6629">
        <w:t>(</w:t>
      </w:r>
      <w:r w:rsidR="00154D81">
        <w:rPr>
          <w:noProof/>
          <w:szCs w:val="19"/>
        </w:rPr>
        <w:t>19</w:t>
      </w:r>
      <w:r w:rsidR="00154D81" w:rsidRPr="00AC23C4">
        <w:rPr>
          <w:szCs w:val="19"/>
        </w:rPr>
        <w:t>)</w:t>
      </w:r>
      <w:r w:rsidR="00772C2B">
        <w:rPr>
          <w:lang w:eastAsia="en-US"/>
        </w:rPr>
        <w:fldChar w:fldCharType="end"/>
      </w:r>
      <w:r w:rsidR="00772C2B">
        <w:rPr>
          <w:lang w:eastAsia="en-US"/>
        </w:rPr>
        <w:t xml:space="preserve"> and </w:t>
      </w:r>
      <w:r w:rsidR="00772C2B" w:rsidRPr="00C619EB">
        <w:rPr>
          <w:rStyle w:val="ChItalBold"/>
        </w:rPr>
        <w:t>rambutan</w:t>
      </w:r>
      <w:r w:rsidR="00772C2B">
        <w:rPr>
          <w:rStyle w:val="ChItalBold"/>
        </w:rPr>
        <w:t>g</w:t>
      </w:r>
      <w:r w:rsidR="00772C2B">
        <w:rPr>
          <w:lang w:eastAsia="en-US"/>
        </w:rPr>
        <w:t xml:space="preserve"> </w:t>
      </w:r>
      <w:r w:rsidR="00B7093A">
        <w:rPr>
          <w:lang w:eastAsia="en-US"/>
        </w:rPr>
        <w:t>‘</w:t>
      </w:r>
      <w:r w:rsidR="00772C2B">
        <w:rPr>
          <w:lang w:eastAsia="en-US"/>
        </w:rPr>
        <w:t>rambutan</w:t>
      </w:r>
      <w:r w:rsidR="00B7093A">
        <w:rPr>
          <w:lang w:eastAsia="en-US"/>
        </w:rPr>
        <w:t>’</w:t>
      </w:r>
      <w:r w:rsidR="00772C2B">
        <w:rPr>
          <w:lang w:eastAsia="en-US"/>
        </w:rPr>
        <w:t xml:space="preserve"> in </w:t>
      </w:r>
      <w:r w:rsidR="00772C2B">
        <w:rPr>
          <w:lang w:eastAsia="en-US"/>
        </w:rPr>
        <w:fldChar w:fldCharType="begin"/>
      </w:r>
      <w:r w:rsidR="00772C2B">
        <w:rPr>
          <w:lang w:eastAsia="en-US"/>
        </w:rPr>
        <w:instrText xml:space="preserve"> REF _Ref346621954 \h </w:instrText>
      </w:r>
      <w:r w:rsidR="00772C2B">
        <w:rPr>
          <w:lang w:eastAsia="en-US"/>
        </w:rPr>
      </w:r>
      <w:r w:rsidR="00772C2B">
        <w:rPr>
          <w:lang w:eastAsia="en-US"/>
        </w:rPr>
        <w:fldChar w:fldCharType="separate"/>
      </w:r>
      <w:r w:rsidR="00154D81" w:rsidRPr="008E6629">
        <w:t>(</w:t>
      </w:r>
      <w:r w:rsidR="00154D81">
        <w:rPr>
          <w:noProof/>
          <w:szCs w:val="19"/>
        </w:rPr>
        <w:t>20</w:t>
      </w:r>
      <w:r w:rsidR="00154D81" w:rsidRPr="00AC23C4">
        <w:rPr>
          <w:szCs w:val="19"/>
        </w:rPr>
        <w:t>)</w:t>
      </w:r>
      <w:r w:rsidR="00772C2B">
        <w:rPr>
          <w:lang w:eastAsia="en-US"/>
        </w:rPr>
        <w:fldChar w:fldCharType="end"/>
      </w:r>
      <w:r w:rsidR="00772C2B">
        <w:rPr>
          <w:lang w:eastAsia="en-US"/>
        </w:rPr>
        <w:t xml:space="preserve">, which </w:t>
      </w:r>
      <w:r w:rsidR="00790DA0">
        <w:rPr>
          <w:lang w:eastAsia="en-US"/>
        </w:rPr>
        <w:t xml:space="preserve">refers to </w:t>
      </w:r>
      <w:r w:rsidR="00772C2B">
        <w:rPr>
          <w:lang w:eastAsia="en-US"/>
        </w:rPr>
        <w:t>the fruit of the rambutan tree (</w:t>
      </w:r>
      <w:r w:rsidR="00772C2B" w:rsidRPr="00772C2B">
        <w:rPr>
          <w:rStyle w:val="ChItalic"/>
        </w:rPr>
        <w:t>Nephelium lappaceum</w:t>
      </w:r>
      <w:r w:rsidR="00772C2B">
        <w:rPr>
          <w:lang w:eastAsia="en-US"/>
        </w:rPr>
        <w:t xml:space="preserve">). </w:t>
      </w:r>
      <w:r w:rsidR="00790DA0">
        <w:rPr>
          <w:lang w:eastAsia="en-US"/>
        </w:rPr>
        <w:t xml:space="preserve">The </w:t>
      </w:r>
      <w:r w:rsidR="00772C2B">
        <w:rPr>
          <w:lang w:eastAsia="en-US"/>
        </w:rPr>
        <w:t xml:space="preserve">leathery reddish skin </w:t>
      </w:r>
      <w:r w:rsidR="00790DA0">
        <w:rPr>
          <w:lang w:eastAsia="en-US"/>
        </w:rPr>
        <w:t xml:space="preserve">of the fruit </w:t>
      </w:r>
      <w:r w:rsidR="00772C2B">
        <w:rPr>
          <w:lang w:eastAsia="en-US"/>
        </w:rPr>
        <w:t xml:space="preserve">is covered with numerous </w:t>
      </w:r>
      <w:r w:rsidR="00772C2B">
        <w:t xml:space="preserve">hairy protuberances, </w:t>
      </w:r>
      <w:r w:rsidR="00790DA0">
        <w:t xml:space="preserve">which is depicted by the label </w:t>
      </w:r>
      <w:r w:rsidR="00772C2B" w:rsidRPr="00772C2B">
        <w:rPr>
          <w:rStyle w:val="ChItalBold"/>
        </w:rPr>
        <w:t>rambut-ang</w:t>
      </w:r>
      <w:r w:rsidR="00772C2B">
        <w:t xml:space="preserve"> </w:t>
      </w:r>
      <w:r w:rsidR="00B7093A">
        <w:t>‘</w:t>
      </w:r>
      <w:r w:rsidR="00772C2B">
        <w:t>hair-</w:t>
      </w:r>
      <w:r w:rsidR="00772C2B" w:rsidRPr="00772C2B">
        <w:rPr>
          <w:rStyle w:val="ChSmallCaps"/>
        </w:rPr>
        <w:t>pat</w:t>
      </w:r>
      <w:r w:rsidR="00B7093A">
        <w:t>’</w:t>
      </w:r>
      <w:r w:rsidR="00772C2B">
        <w:t>.</w:t>
      </w:r>
    </w:p>
    <w:p w14:paraId="6DE2D6CF" w14:textId="77777777" w:rsidR="00A278B9" w:rsidRPr="00D47025" w:rsidRDefault="00A278B9" w:rsidP="00A278B9">
      <w:pPr>
        <w:pStyle w:val="ExampleTitle"/>
      </w:pPr>
      <w:r>
        <w:rPr>
          <w:lang w:eastAsia="en-US"/>
        </w:rPr>
        <w:t xml:space="preserve">Suffix </w:t>
      </w:r>
      <w:r w:rsidR="000D0049" w:rsidRPr="00987776">
        <w:rPr>
          <w:rStyle w:val="ChItalBold"/>
        </w:rPr>
        <w:t>­ang</w:t>
      </w:r>
      <w:r w:rsidRPr="00D47025">
        <w:t>:</w:t>
      </w:r>
      <w:r>
        <w:t xml:space="preserve"> </w:t>
      </w:r>
      <w:r>
        <w:rPr>
          <w:lang w:eastAsia="en-US"/>
        </w:rPr>
        <w:t>Unpredictable semantics</w:t>
      </w:r>
    </w:p>
    <w:tbl>
      <w:tblPr>
        <w:tblW w:w="0" w:type="auto"/>
        <w:tblCellMar>
          <w:left w:w="42" w:type="dxa"/>
          <w:right w:w="42" w:type="dxa"/>
        </w:tblCellMar>
        <w:tblLook w:val="01E0" w:firstRow="1" w:lastRow="1" w:firstColumn="1" w:lastColumn="1" w:noHBand="0" w:noVBand="0"/>
      </w:tblPr>
      <w:tblGrid>
        <w:gridCol w:w="709"/>
        <w:gridCol w:w="489"/>
        <w:gridCol w:w="573"/>
        <w:gridCol w:w="595"/>
        <w:gridCol w:w="489"/>
        <w:gridCol w:w="567"/>
        <w:gridCol w:w="829"/>
      </w:tblGrid>
      <w:tr w:rsidR="00AC23C4" w:rsidRPr="00D14F8A" w14:paraId="7FB39796" w14:textId="77777777" w:rsidTr="00AC23C4">
        <w:tc>
          <w:tcPr>
            <w:tcW w:w="709" w:type="dxa"/>
            <w:shd w:val="clear" w:color="auto" w:fill="auto"/>
          </w:tcPr>
          <w:p w14:paraId="3257ADC0" w14:textId="77777777" w:rsidR="001135D4" w:rsidRPr="00AC23C4" w:rsidRDefault="001135D4" w:rsidP="00B74D80">
            <w:pPr>
              <w:pStyle w:val="O0Nwnext"/>
              <w:rPr>
                <w:szCs w:val="19"/>
              </w:rPr>
            </w:pPr>
            <w:bookmarkStart w:id="1310" w:name="_Ref346621956"/>
            <w:r w:rsidRPr="008E662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9</w:t>
            </w:r>
            <w:r w:rsidRPr="00AC23C4">
              <w:rPr>
                <w:szCs w:val="19"/>
              </w:rPr>
              <w:fldChar w:fldCharType="end"/>
            </w:r>
            <w:r w:rsidRPr="00AC23C4">
              <w:rPr>
                <w:szCs w:val="19"/>
              </w:rPr>
              <w:t>)</w:t>
            </w:r>
            <w:bookmarkEnd w:id="1310"/>
          </w:p>
        </w:tc>
        <w:tc>
          <w:tcPr>
            <w:tcW w:w="489" w:type="dxa"/>
            <w:shd w:val="clear" w:color="auto" w:fill="auto"/>
          </w:tcPr>
          <w:p w14:paraId="68B15D9D" w14:textId="77777777" w:rsidR="001135D4" w:rsidRPr="001F4D67" w:rsidRDefault="001135D4" w:rsidP="00B74D80">
            <w:pPr>
              <w:pStyle w:val="Text"/>
            </w:pPr>
            <w:r w:rsidRPr="001F4D67">
              <w:t>sa</w:t>
            </w:r>
          </w:p>
        </w:tc>
        <w:tc>
          <w:tcPr>
            <w:tcW w:w="573" w:type="dxa"/>
            <w:shd w:val="clear" w:color="auto" w:fill="auto"/>
          </w:tcPr>
          <w:p w14:paraId="77613915" w14:textId="77777777" w:rsidR="001135D4" w:rsidRPr="001F4D67" w:rsidRDefault="001135D4" w:rsidP="00B74D80">
            <w:pPr>
              <w:pStyle w:val="Text"/>
            </w:pPr>
            <w:r w:rsidRPr="001F4D67">
              <w:t>mo</w:t>
            </w:r>
          </w:p>
        </w:tc>
        <w:tc>
          <w:tcPr>
            <w:tcW w:w="595" w:type="dxa"/>
            <w:shd w:val="clear" w:color="auto" w:fill="auto"/>
          </w:tcPr>
          <w:p w14:paraId="67D7CDCB" w14:textId="77777777" w:rsidR="001135D4" w:rsidRPr="001F4D67" w:rsidRDefault="001135D4" w:rsidP="00B74D80">
            <w:pPr>
              <w:pStyle w:val="Text"/>
            </w:pPr>
            <w:r w:rsidRPr="001F4D67">
              <w:t>cuci</w:t>
            </w:r>
          </w:p>
        </w:tc>
        <w:tc>
          <w:tcPr>
            <w:tcW w:w="489" w:type="dxa"/>
            <w:shd w:val="clear" w:color="auto" w:fill="auto"/>
          </w:tcPr>
          <w:p w14:paraId="5CFEC5A0" w14:textId="77777777" w:rsidR="001135D4" w:rsidRPr="001F4D67" w:rsidRDefault="001135D4" w:rsidP="00B74D80">
            <w:pPr>
              <w:pStyle w:val="Text"/>
            </w:pPr>
            <w:r w:rsidRPr="001F4D67">
              <w:t>de</w:t>
            </w:r>
          </w:p>
        </w:tc>
        <w:tc>
          <w:tcPr>
            <w:tcW w:w="567" w:type="dxa"/>
            <w:shd w:val="clear" w:color="auto" w:fill="auto"/>
          </w:tcPr>
          <w:p w14:paraId="34F08602" w14:textId="77777777" w:rsidR="001135D4" w:rsidRPr="001F4D67" w:rsidRDefault="001135D4" w:rsidP="00B74D80">
            <w:pPr>
              <w:pStyle w:val="Text"/>
            </w:pPr>
            <w:r w:rsidRPr="001F4D67">
              <w:t>pu</w:t>
            </w:r>
          </w:p>
        </w:tc>
        <w:tc>
          <w:tcPr>
            <w:tcW w:w="829" w:type="dxa"/>
            <w:shd w:val="clear" w:color="auto" w:fill="auto"/>
          </w:tcPr>
          <w:p w14:paraId="0A51D060" w14:textId="77777777" w:rsidR="001135D4" w:rsidRPr="006F79F6" w:rsidRDefault="001135D4" w:rsidP="00B74D80">
            <w:pPr>
              <w:pStyle w:val="Text"/>
              <w:rPr>
                <w:rStyle w:val="ChBlueBold"/>
              </w:rPr>
            </w:pPr>
            <w:r w:rsidRPr="006F79F6">
              <w:rPr>
                <w:rStyle w:val="ChBlueBold"/>
              </w:rPr>
              <w:t>rambut</w:t>
            </w:r>
          </w:p>
        </w:tc>
      </w:tr>
      <w:tr w:rsidR="00AC23C4" w:rsidRPr="00AC23C4" w14:paraId="4C908D36" w14:textId="77777777" w:rsidTr="00AC23C4">
        <w:tc>
          <w:tcPr>
            <w:tcW w:w="709" w:type="dxa"/>
            <w:shd w:val="clear" w:color="auto" w:fill="auto"/>
          </w:tcPr>
          <w:p w14:paraId="27CB55D9" w14:textId="77777777" w:rsidR="001135D4" w:rsidRPr="001F4D67" w:rsidRDefault="001135D4" w:rsidP="00B74D80">
            <w:pPr>
              <w:pStyle w:val="GlossEng"/>
            </w:pPr>
          </w:p>
        </w:tc>
        <w:tc>
          <w:tcPr>
            <w:tcW w:w="489" w:type="dxa"/>
            <w:shd w:val="clear" w:color="auto" w:fill="auto"/>
          </w:tcPr>
          <w:p w14:paraId="3EA91F27" w14:textId="77777777" w:rsidR="001135D4" w:rsidRPr="0099608C" w:rsidRDefault="001135D4" w:rsidP="00B74D80">
            <w:pPr>
              <w:pStyle w:val="GlossEng"/>
              <w:rPr>
                <w:rStyle w:val="ChSmallCaps"/>
              </w:rPr>
            </w:pPr>
            <w:r w:rsidRPr="0099608C">
              <w:rPr>
                <w:rStyle w:val="ChSmallCaps"/>
              </w:rPr>
              <w:t>1sg</w:t>
            </w:r>
          </w:p>
        </w:tc>
        <w:tc>
          <w:tcPr>
            <w:tcW w:w="573" w:type="dxa"/>
            <w:shd w:val="clear" w:color="auto" w:fill="auto"/>
          </w:tcPr>
          <w:p w14:paraId="791CF348" w14:textId="77777777" w:rsidR="001135D4" w:rsidRPr="001F4D67" w:rsidRDefault="001135D4" w:rsidP="00B74D80">
            <w:pPr>
              <w:pStyle w:val="GlossEng"/>
            </w:pPr>
            <w:r w:rsidRPr="001F4D67">
              <w:t>want</w:t>
            </w:r>
          </w:p>
        </w:tc>
        <w:tc>
          <w:tcPr>
            <w:tcW w:w="595" w:type="dxa"/>
            <w:shd w:val="clear" w:color="auto" w:fill="auto"/>
          </w:tcPr>
          <w:p w14:paraId="66AE025F" w14:textId="77777777" w:rsidR="001135D4" w:rsidRPr="001F4D67" w:rsidRDefault="001135D4" w:rsidP="00B74D80">
            <w:pPr>
              <w:pStyle w:val="GlossEng"/>
            </w:pPr>
            <w:r w:rsidRPr="001F4D67">
              <w:t>wash</w:t>
            </w:r>
          </w:p>
        </w:tc>
        <w:tc>
          <w:tcPr>
            <w:tcW w:w="489" w:type="dxa"/>
            <w:shd w:val="clear" w:color="auto" w:fill="auto"/>
          </w:tcPr>
          <w:p w14:paraId="3C9DE209" w14:textId="77777777" w:rsidR="001135D4" w:rsidRPr="0099608C" w:rsidRDefault="001135D4" w:rsidP="00B74D80">
            <w:pPr>
              <w:pStyle w:val="GlossEng"/>
              <w:rPr>
                <w:rStyle w:val="ChSmallCaps"/>
              </w:rPr>
            </w:pPr>
            <w:r w:rsidRPr="0099608C">
              <w:rPr>
                <w:rStyle w:val="ChSmallCaps"/>
              </w:rPr>
              <w:t>3sg</w:t>
            </w:r>
          </w:p>
        </w:tc>
        <w:tc>
          <w:tcPr>
            <w:tcW w:w="567" w:type="dxa"/>
            <w:shd w:val="clear" w:color="auto" w:fill="auto"/>
          </w:tcPr>
          <w:p w14:paraId="0FF53FD9" w14:textId="77777777" w:rsidR="001135D4" w:rsidRPr="0099608C" w:rsidRDefault="001135D4" w:rsidP="00B74D80">
            <w:pPr>
              <w:pStyle w:val="GlossEng"/>
              <w:rPr>
                <w:rStyle w:val="ChSmallCaps"/>
              </w:rPr>
            </w:pPr>
            <w:r w:rsidRPr="0099608C">
              <w:rPr>
                <w:rStyle w:val="ChSmallCaps"/>
              </w:rPr>
              <w:t>poss</w:t>
            </w:r>
          </w:p>
        </w:tc>
        <w:tc>
          <w:tcPr>
            <w:tcW w:w="829" w:type="dxa"/>
            <w:shd w:val="clear" w:color="auto" w:fill="auto"/>
          </w:tcPr>
          <w:p w14:paraId="4E9F33BC" w14:textId="77777777" w:rsidR="001135D4" w:rsidRPr="001F4D67" w:rsidRDefault="001135D4" w:rsidP="00B74D80">
            <w:pPr>
              <w:pStyle w:val="GlossEng"/>
            </w:pPr>
            <w:r w:rsidRPr="001F4D67">
              <w:t>hair</w:t>
            </w:r>
          </w:p>
        </w:tc>
      </w:tr>
    </w:tbl>
    <w:p w14:paraId="60862941" w14:textId="2E681A8E" w:rsidR="006F79F6" w:rsidRDefault="00B7093A" w:rsidP="006F79F6">
      <w:pPr>
        <w:pStyle w:val="FreeTranslEng"/>
      </w:pPr>
      <w:r>
        <w:t>‘</w:t>
      </w:r>
      <w:r w:rsidR="006F79F6">
        <w:t xml:space="preserve">I want to wash her </w:t>
      </w:r>
      <w:r w:rsidR="006F79F6" w:rsidRPr="005F03A4">
        <w:rPr>
          <w:rStyle w:val="ChBlueBold"/>
        </w:rPr>
        <w:t>hair</w:t>
      </w:r>
      <w:r>
        <w:t>’</w:t>
      </w:r>
      <w:r w:rsidR="006F79F6">
        <w:t xml:space="preserve"> </w:t>
      </w:r>
      <w:r w:rsidR="006F79F6" w:rsidRPr="001F4D67">
        <w:rPr>
          <w:rStyle w:val="ExampleSource"/>
        </w:rPr>
        <w:t>[081025-001-Cv</w:t>
      </w:r>
      <w:r w:rsidR="00567216">
        <w:rPr>
          <w:rStyle w:val="ExampleSource"/>
        </w:rPr>
        <w:t>Ht</w:t>
      </w:r>
      <w:r w:rsidR="006F79F6" w:rsidRPr="001F4D67">
        <w:rPr>
          <w:rStyle w:val="ExampleSource"/>
        </w:rPr>
        <w:t>.0006]</w:t>
      </w:r>
    </w:p>
    <w:tbl>
      <w:tblPr>
        <w:tblW w:w="6770" w:type="dxa"/>
        <w:tblCellMar>
          <w:left w:w="42" w:type="dxa"/>
          <w:right w:w="42" w:type="dxa"/>
        </w:tblCellMar>
        <w:tblLook w:val="01E0" w:firstRow="1" w:lastRow="1" w:firstColumn="1" w:lastColumn="1" w:noHBand="0" w:noVBand="0"/>
      </w:tblPr>
      <w:tblGrid>
        <w:gridCol w:w="709"/>
        <w:gridCol w:w="360"/>
        <w:gridCol w:w="759"/>
        <w:gridCol w:w="562"/>
        <w:gridCol w:w="1001"/>
        <w:gridCol w:w="360"/>
        <w:gridCol w:w="759"/>
        <w:gridCol w:w="510"/>
        <w:gridCol w:w="510"/>
        <w:gridCol w:w="1240"/>
      </w:tblGrid>
      <w:tr w:rsidR="00AC23C4" w:rsidRPr="00D14F8A" w14:paraId="251AE373" w14:textId="77777777" w:rsidTr="00AC23C4">
        <w:tc>
          <w:tcPr>
            <w:tcW w:w="709" w:type="dxa"/>
            <w:shd w:val="clear" w:color="auto" w:fill="auto"/>
          </w:tcPr>
          <w:p w14:paraId="15E99E3F" w14:textId="77777777" w:rsidR="001135D4" w:rsidRPr="00AC23C4" w:rsidRDefault="001135D4" w:rsidP="00B74D80">
            <w:pPr>
              <w:pStyle w:val="O0Nwnext"/>
              <w:rPr>
                <w:szCs w:val="19"/>
              </w:rPr>
            </w:pPr>
            <w:bookmarkStart w:id="1311" w:name="_Ref346621954"/>
            <w:r w:rsidRPr="008E662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0</w:t>
            </w:r>
            <w:r w:rsidRPr="00AC23C4">
              <w:rPr>
                <w:szCs w:val="19"/>
              </w:rPr>
              <w:fldChar w:fldCharType="end"/>
            </w:r>
            <w:r w:rsidRPr="00AC23C4">
              <w:rPr>
                <w:szCs w:val="19"/>
              </w:rPr>
              <w:t>)</w:t>
            </w:r>
            <w:bookmarkEnd w:id="1311"/>
          </w:p>
        </w:tc>
        <w:tc>
          <w:tcPr>
            <w:tcW w:w="360" w:type="dxa"/>
            <w:shd w:val="clear" w:color="auto" w:fill="auto"/>
          </w:tcPr>
          <w:p w14:paraId="3E68A57D" w14:textId="77777777" w:rsidR="001135D4" w:rsidRPr="00C03049" w:rsidRDefault="001135D4" w:rsidP="00B74D80">
            <w:pPr>
              <w:pStyle w:val="Text"/>
            </w:pPr>
            <w:r w:rsidRPr="00C03049">
              <w:t>di</w:t>
            </w:r>
          </w:p>
        </w:tc>
        <w:tc>
          <w:tcPr>
            <w:tcW w:w="759" w:type="dxa"/>
            <w:shd w:val="clear" w:color="auto" w:fill="auto"/>
          </w:tcPr>
          <w:p w14:paraId="4FA174A4" w14:textId="77777777" w:rsidR="001135D4" w:rsidRPr="00F72DE5" w:rsidRDefault="001135D4" w:rsidP="00B74D80">
            <w:pPr>
              <w:pStyle w:val="Text"/>
            </w:pPr>
            <w:r w:rsidRPr="00F72DE5">
              <w:t>sini</w:t>
            </w:r>
          </w:p>
        </w:tc>
        <w:tc>
          <w:tcPr>
            <w:tcW w:w="562" w:type="dxa"/>
            <w:shd w:val="clear" w:color="auto" w:fill="auto"/>
          </w:tcPr>
          <w:p w14:paraId="00049551" w14:textId="77777777" w:rsidR="001135D4" w:rsidRPr="00F72DE5" w:rsidRDefault="001135D4" w:rsidP="00B74D80">
            <w:pPr>
              <w:pStyle w:val="Text"/>
            </w:pPr>
            <w:r w:rsidRPr="00F72DE5">
              <w:t>ada</w:t>
            </w:r>
          </w:p>
        </w:tc>
        <w:tc>
          <w:tcPr>
            <w:tcW w:w="1001" w:type="dxa"/>
            <w:shd w:val="clear" w:color="auto" w:fill="auto"/>
          </w:tcPr>
          <w:p w14:paraId="4AE100D1" w14:textId="77777777" w:rsidR="001135D4" w:rsidRPr="00F72DE5" w:rsidRDefault="001135D4" w:rsidP="00B74D80">
            <w:pPr>
              <w:pStyle w:val="Text"/>
            </w:pPr>
            <w:r w:rsidRPr="00F72DE5">
              <w:t>jambu</w:t>
            </w:r>
          </w:p>
        </w:tc>
        <w:tc>
          <w:tcPr>
            <w:tcW w:w="360" w:type="dxa"/>
            <w:shd w:val="clear" w:color="auto" w:fill="auto"/>
          </w:tcPr>
          <w:p w14:paraId="34E93B34" w14:textId="77777777" w:rsidR="001135D4" w:rsidRPr="00F72DE5" w:rsidRDefault="001135D4" w:rsidP="00B74D80">
            <w:pPr>
              <w:pStyle w:val="Text"/>
            </w:pPr>
            <w:r w:rsidRPr="00F72DE5">
              <w:t>di</w:t>
            </w:r>
          </w:p>
        </w:tc>
        <w:tc>
          <w:tcPr>
            <w:tcW w:w="759" w:type="dxa"/>
            <w:shd w:val="clear" w:color="auto" w:fill="auto"/>
          </w:tcPr>
          <w:p w14:paraId="72910318" w14:textId="77777777" w:rsidR="001135D4" w:rsidRPr="00F72DE5" w:rsidRDefault="001135D4" w:rsidP="00B74D80">
            <w:pPr>
              <w:pStyle w:val="Text"/>
            </w:pPr>
            <w:r w:rsidRPr="00F72DE5">
              <w:t>sini</w:t>
            </w:r>
          </w:p>
        </w:tc>
        <w:tc>
          <w:tcPr>
            <w:tcW w:w="510" w:type="dxa"/>
            <w:shd w:val="clear" w:color="auto" w:fill="auto"/>
          </w:tcPr>
          <w:p w14:paraId="40309B51" w14:textId="77777777" w:rsidR="001135D4" w:rsidRPr="00F72DE5" w:rsidRDefault="001135D4" w:rsidP="00B74D80">
            <w:pPr>
              <w:pStyle w:val="Text"/>
            </w:pPr>
            <w:r w:rsidRPr="00F72DE5">
              <w:t>ada</w:t>
            </w:r>
          </w:p>
        </w:tc>
        <w:tc>
          <w:tcPr>
            <w:tcW w:w="510" w:type="dxa"/>
            <w:shd w:val="clear" w:color="auto" w:fill="auto"/>
          </w:tcPr>
          <w:p w14:paraId="23C345F9" w14:textId="77777777" w:rsidR="001135D4" w:rsidRPr="00F72DE5" w:rsidRDefault="001135D4" w:rsidP="00B74D80">
            <w:pPr>
              <w:pStyle w:val="Text"/>
            </w:pPr>
            <w:r w:rsidRPr="00F72DE5">
              <w:t>ada</w:t>
            </w:r>
          </w:p>
        </w:tc>
        <w:tc>
          <w:tcPr>
            <w:tcW w:w="1240" w:type="dxa"/>
            <w:shd w:val="clear" w:color="auto" w:fill="auto"/>
          </w:tcPr>
          <w:p w14:paraId="1560293E" w14:textId="77777777" w:rsidR="001135D4" w:rsidRPr="00F72DE5" w:rsidRDefault="001135D4" w:rsidP="00B74D80">
            <w:pPr>
              <w:pStyle w:val="Text"/>
              <w:rPr>
                <w:rStyle w:val="ChBlueBold"/>
              </w:rPr>
            </w:pPr>
            <w:r w:rsidRPr="00F72DE5">
              <w:rPr>
                <w:rStyle w:val="ChBlueBold"/>
              </w:rPr>
              <w:t>rambut</w:t>
            </w:r>
            <w:r w:rsidR="00BA746B" w:rsidRPr="008C675E">
              <w:rPr>
                <w:rStyle w:val="ChBlueBold"/>
              </w:rPr>
              <w:t>–</w:t>
            </w:r>
            <w:r w:rsidRPr="00F72DE5">
              <w:rPr>
                <w:rStyle w:val="ChBlueBold"/>
              </w:rPr>
              <w:t>an</w:t>
            </w:r>
            <w:r w:rsidR="00165153">
              <w:rPr>
                <w:rStyle w:val="ChBlueBold"/>
              </w:rPr>
              <w:t>g</w:t>
            </w:r>
          </w:p>
        </w:tc>
      </w:tr>
      <w:tr w:rsidR="00AC23C4" w:rsidRPr="00AC23C4" w14:paraId="286E7B97" w14:textId="77777777" w:rsidTr="00AC23C4">
        <w:tc>
          <w:tcPr>
            <w:tcW w:w="709" w:type="dxa"/>
            <w:shd w:val="clear" w:color="auto" w:fill="auto"/>
          </w:tcPr>
          <w:p w14:paraId="139487E6" w14:textId="77777777" w:rsidR="00F72DE5" w:rsidRPr="00DF7DDB" w:rsidRDefault="00F72DE5" w:rsidP="00B74D80">
            <w:pPr>
              <w:pStyle w:val="O0Nwnext"/>
            </w:pPr>
          </w:p>
        </w:tc>
        <w:tc>
          <w:tcPr>
            <w:tcW w:w="360" w:type="dxa"/>
            <w:shd w:val="clear" w:color="auto" w:fill="auto"/>
          </w:tcPr>
          <w:p w14:paraId="442E4338" w14:textId="77777777" w:rsidR="00F72DE5" w:rsidRPr="00C03049" w:rsidRDefault="00F72DE5" w:rsidP="00B74D80">
            <w:pPr>
              <w:pStyle w:val="GlossEng"/>
            </w:pPr>
          </w:p>
        </w:tc>
        <w:tc>
          <w:tcPr>
            <w:tcW w:w="759" w:type="dxa"/>
            <w:shd w:val="clear" w:color="auto" w:fill="auto"/>
          </w:tcPr>
          <w:p w14:paraId="3DD58BD1" w14:textId="77777777" w:rsidR="00F72DE5" w:rsidRPr="003F7A5E" w:rsidRDefault="00F72DE5" w:rsidP="00B74D80">
            <w:pPr>
              <w:pStyle w:val="GlossEng"/>
              <w:rPr>
                <w:rStyle w:val="ChSmallCaps"/>
              </w:rPr>
            </w:pPr>
          </w:p>
        </w:tc>
        <w:tc>
          <w:tcPr>
            <w:tcW w:w="562" w:type="dxa"/>
            <w:shd w:val="clear" w:color="auto" w:fill="auto"/>
          </w:tcPr>
          <w:p w14:paraId="4461ADE9" w14:textId="77777777" w:rsidR="00F72DE5" w:rsidRPr="00C03049" w:rsidRDefault="00F72DE5" w:rsidP="00B74D80">
            <w:pPr>
              <w:pStyle w:val="GlossEng"/>
            </w:pPr>
          </w:p>
        </w:tc>
        <w:tc>
          <w:tcPr>
            <w:tcW w:w="1001" w:type="dxa"/>
            <w:shd w:val="clear" w:color="auto" w:fill="auto"/>
          </w:tcPr>
          <w:p w14:paraId="7259AD71" w14:textId="77777777" w:rsidR="00F72DE5" w:rsidRPr="00C03049" w:rsidRDefault="00F72DE5" w:rsidP="00B74D80">
            <w:pPr>
              <w:pStyle w:val="GlossEng"/>
            </w:pPr>
          </w:p>
        </w:tc>
        <w:tc>
          <w:tcPr>
            <w:tcW w:w="360" w:type="dxa"/>
            <w:shd w:val="clear" w:color="auto" w:fill="auto"/>
          </w:tcPr>
          <w:p w14:paraId="755FB42B" w14:textId="77777777" w:rsidR="00F72DE5" w:rsidRPr="00C03049" w:rsidRDefault="00F72DE5" w:rsidP="00B74D80">
            <w:pPr>
              <w:pStyle w:val="GlossEng"/>
            </w:pPr>
          </w:p>
        </w:tc>
        <w:tc>
          <w:tcPr>
            <w:tcW w:w="759" w:type="dxa"/>
            <w:shd w:val="clear" w:color="auto" w:fill="auto"/>
          </w:tcPr>
          <w:p w14:paraId="738FDA04" w14:textId="77777777" w:rsidR="00F72DE5" w:rsidRPr="003F7A5E" w:rsidRDefault="00F72DE5" w:rsidP="00B74D80">
            <w:pPr>
              <w:pStyle w:val="GlossEng"/>
              <w:rPr>
                <w:rStyle w:val="ChSmallCaps"/>
              </w:rPr>
            </w:pPr>
          </w:p>
        </w:tc>
        <w:tc>
          <w:tcPr>
            <w:tcW w:w="510" w:type="dxa"/>
            <w:shd w:val="clear" w:color="auto" w:fill="auto"/>
          </w:tcPr>
          <w:p w14:paraId="70ABCA27" w14:textId="77777777" w:rsidR="00F72DE5" w:rsidRPr="00C03049" w:rsidRDefault="00F72DE5" w:rsidP="00B74D80">
            <w:pPr>
              <w:pStyle w:val="GlossEng"/>
            </w:pPr>
          </w:p>
        </w:tc>
        <w:tc>
          <w:tcPr>
            <w:tcW w:w="510" w:type="dxa"/>
            <w:shd w:val="clear" w:color="auto" w:fill="auto"/>
          </w:tcPr>
          <w:p w14:paraId="0977405E" w14:textId="77777777" w:rsidR="00F72DE5" w:rsidRPr="00C03049" w:rsidRDefault="00F72DE5" w:rsidP="00B74D80">
            <w:pPr>
              <w:pStyle w:val="GlossEng"/>
            </w:pPr>
          </w:p>
        </w:tc>
        <w:tc>
          <w:tcPr>
            <w:tcW w:w="1240" w:type="dxa"/>
            <w:shd w:val="clear" w:color="auto" w:fill="auto"/>
          </w:tcPr>
          <w:p w14:paraId="3EED15EA" w14:textId="77777777" w:rsidR="00F72DE5" w:rsidRDefault="00F72DE5" w:rsidP="00B74D80">
            <w:pPr>
              <w:pStyle w:val="GlossEng"/>
            </w:pPr>
            <w:r>
              <w:t>hair</w:t>
            </w:r>
            <w:r w:rsidR="00956515">
              <w:t>–</w:t>
            </w:r>
            <w:r w:rsidR="00956515" w:rsidRPr="0099608C">
              <w:rPr>
                <w:rStyle w:val="ChSmallCaps"/>
              </w:rPr>
              <w:t>pat</w:t>
            </w:r>
          </w:p>
        </w:tc>
      </w:tr>
      <w:tr w:rsidR="00AC23C4" w:rsidRPr="00AC23C4" w14:paraId="1E2A66DE" w14:textId="77777777" w:rsidTr="00AC23C4">
        <w:tc>
          <w:tcPr>
            <w:tcW w:w="709" w:type="dxa"/>
            <w:shd w:val="clear" w:color="auto" w:fill="auto"/>
          </w:tcPr>
          <w:p w14:paraId="31881192" w14:textId="77777777" w:rsidR="001135D4" w:rsidRPr="00DF7DDB" w:rsidRDefault="001135D4" w:rsidP="00B74D80">
            <w:pPr>
              <w:pStyle w:val="O0Nwnext"/>
            </w:pPr>
          </w:p>
        </w:tc>
        <w:tc>
          <w:tcPr>
            <w:tcW w:w="360" w:type="dxa"/>
            <w:shd w:val="clear" w:color="auto" w:fill="auto"/>
          </w:tcPr>
          <w:p w14:paraId="4C16CCFA" w14:textId="77777777" w:rsidR="001135D4" w:rsidRPr="00C03049" w:rsidRDefault="001135D4" w:rsidP="00B74D80">
            <w:pPr>
              <w:pStyle w:val="GlossEng"/>
            </w:pPr>
            <w:r w:rsidRPr="00C03049">
              <w:t>at</w:t>
            </w:r>
          </w:p>
        </w:tc>
        <w:tc>
          <w:tcPr>
            <w:tcW w:w="759" w:type="dxa"/>
            <w:shd w:val="clear" w:color="auto" w:fill="auto"/>
          </w:tcPr>
          <w:p w14:paraId="21C282D7" w14:textId="77777777" w:rsidR="001135D4" w:rsidRPr="0099608C" w:rsidRDefault="001135D4" w:rsidP="00B74D80">
            <w:pPr>
              <w:pStyle w:val="GlossEng"/>
              <w:rPr>
                <w:rStyle w:val="ChSmallCaps"/>
              </w:rPr>
            </w:pPr>
            <w:r w:rsidRPr="0099608C">
              <w:rPr>
                <w:rStyle w:val="ChSmallCaps"/>
              </w:rPr>
              <w:t>l.prox</w:t>
            </w:r>
          </w:p>
        </w:tc>
        <w:tc>
          <w:tcPr>
            <w:tcW w:w="562" w:type="dxa"/>
            <w:shd w:val="clear" w:color="auto" w:fill="auto"/>
          </w:tcPr>
          <w:p w14:paraId="3E223AC9" w14:textId="77777777" w:rsidR="001135D4" w:rsidRPr="00C03049" w:rsidRDefault="001135D4" w:rsidP="00B74D80">
            <w:pPr>
              <w:pStyle w:val="GlossEng"/>
            </w:pPr>
            <w:r w:rsidRPr="00C03049">
              <w:t>exist</w:t>
            </w:r>
          </w:p>
        </w:tc>
        <w:tc>
          <w:tcPr>
            <w:tcW w:w="1001" w:type="dxa"/>
            <w:shd w:val="clear" w:color="auto" w:fill="auto"/>
          </w:tcPr>
          <w:p w14:paraId="42361234" w14:textId="77777777" w:rsidR="001135D4" w:rsidRPr="00C03049" w:rsidRDefault="001135D4" w:rsidP="00B74D80">
            <w:pPr>
              <w:pStyle w:val="GlossEng"/>
            </w:pPr>
            <w:r w:rsidRPr="00C03049">
              <w:t>rose.apple</w:t>
            </w:r>
          </w:p>
        </w:tc>
        <w:tc>
          <w:tcPr>
            <w:tcW w:w="360" w:type="dxa"/>
            <w:shd w:val="clear" w:color="auto" w:fill="auto"/>
          </w:tcPr>
          <w:p w14:paraId="2F651EEC" w14:textId="77777777" w:rsidR="001135D4" w:rsidRPr="00C03049" w:rsidRDefault="001135D4" w:rsidP="00B74D80">
            <w:pPr>
              <w:pStyle w:val="GlossEng"/>
            </w:pPr>
            <w:r w:rsidRPr="00C03049">
              <w:t>at</w:t>
            </w:r>
          </w:p>
        </w:tc>
        <w:tc>
          <w:tcPr>
            <w:tcW w:w="759" w:type="dxa"/>
            <w:shd w:val="clear" w:color="auto" w:fill="auto"/>
          </w:tcPr>
          <w:p w14:paraId="556008E4" w14:textId="77777777" w:rsidR="001135D4" w:rsidRPr="0099608C" w:rsidRDefault="001135D4" w:rsidP="00B74D80">
            <w:pPr>
              <w:pStyle w:val="GlossEng"/>
              <w:rPr>
                <w:rStyle w:val="ChSmallCaps"/>
              </w:rPr>
            </w:pPr>
            <w:r w:rsidRPr="0099608C">
              <w:rPr>
                <w:rStyle w:val="ChSmallCaps"/>
              </w:rPr>
              <w:t>l.prox</w:t>
            </w:r>
          </w:p>
        </w:tc>
        <w:tc>
          <w:tcPr>
            <w:tcW w:w="510" w:type="dxa"/>
            <w:shd w:val="clear" w:color="auto" w:fill="auto"/>
          </w:tcPr>
          <w:p w14:paraId="604205C4" w14:textId="77777777" w:rsidR="001135D4" w:rsidRPr="00C03049" w:rsidRDefault="001135D4" w:rsidP="00B74D80">
            <w:pPr>
              <w:pStyle w:val="GlossEng"/>
            </w:pPr>
            <w:r w:rsidRPr="00C03049">
              <w:t>exist</w:t>
            </w:r>
          </w:p>
        </w:tc>
        <w:tc>
          <w:tcPr>
            <w:tcW w:w="510" w:type="dxa"/>
            <w:shd w:val="clear" w:color="auto" w:fill="auto"/>
          </w:tcPr>
          <w:p w14:paraId="5FE42278" w14:textId="77777777" w:rsidR="001135D4" w:rsidRPr="00C03049" w:rsidRDefault="001135D4" w:rsidP="00B74D80">
            <w:pPr>
              <w:pStyle w:val="GlossEng"/>
            </w:pPr>
            <w:r w:rsidRPr="00C03049">
              <w:t>exist</w:t>
            </w:r>
          </w:p>
        </w:tc>
        <w:tc>
          <w:tcPr>
            <w:tcW w:w="1240" w:type="dxa"/>
            <w:shd w:val="clear" w:color="auto" w:fill="auto"/>
          </w:tcPr>
          <w:p w14:paraId="4E0B2F82" w14:textId="77777777" w:rsidR="001135D4" w:rsidRPr="00C03049" w:rsidRDefault="001135D4" w:rsidP="00B74D80">
            <w:pPr>
              <w:pStyle w:val="GlossEng"/>
            </w:pPr>
            <w:r>
              <w:t>rambutan</w:t>
            </w:r>
          </w:p>
        </w:tc>
      </w:tr>
    </w:tbl>
    <w:p w14:paraId="5BB927EA" w14:textId="0F9472A0" w:rsidR="006F79F6" w:rsidRDefault="00B7093A" w:rsidP="005A4644">
      <w:pPr>
        <w:pStyle w:val="FreeTranslEng15pt"/>
      </w:pPr>
      <w:r>
        <w:t>‘</w:t>
      </w:r>
      <w:r w:rsidR="006F79F6" w:rsidRPr="005F03A4">
        <w:t>here are rose apples, here are</w:t>
      </w:r>
      <w:r w:rsidR="00AB2344">
        <w:t xml:space="preserve"> are</w:t>
      </w:r>
      <w:r w:rsidR="006F79F6">
        <w:t xml:space="preserve"> </w:t>
      </w:r>
      <w:r w:rsidR="006F79F6" w:rsidRPr="005F03A4">
        <w:rPr>
          <w:rStyle w:val="ChBlueBold"/>
        </w:rPr>
        <w:t>rambutan</w:t>
      </w:r>
      <w:r>
        <w:t>’</w:t>
      </w:r>
      <w:r w:rsidR="006F79F6">
        <w:t xml:space="preserve"> </w:t>
      </w:r>
      <w:r w:rsidR="006F79F6" w:rsidRPr="007E6EE3">
        <w:rPr>
          <w:rStyle w:val="ExampleSource"/>
        </w:rPr>
        <w:t>[081029-001-Cv.0006]</w:t>
      </w:r>
    </w:p>
    <w:p w14:paraId="693D30F8" w14:textId="77777777" w:rsidR="00672641" w:rsidRDefault="00672641" w:rsidP="00672641">
      <w:pPr>
        <w:pStyle w:val="Heading4"/>
      </w:pPr>
      <w:bookmarkStart w:id="1312" w:name="_Ref346647730"/>
      <w:r>
        <w:t>Variables of the communicative event</w:t>
      </w:r>
      <w:bookmarkEnd w:id="1312"/>
    </w:p>
    <w:p w14:paraId="6B8C88B0" w14:textId="749DC7D7" w:rsidR="00672641" w:rsidRDefault="00672641" w:rsidP="001E1BAF">
      <w:pPr>
        <w:pStyle w:val="Body0005after"/>
      </w:pPr>
      <w:r w:rsidRPr="0090507A">
        <w:t xml:space="preserve">To </w:t>
      </w:r>
      <w:r>
        <w:t xml:space="preserve">further investigate </w:t>
      </w:r>
      <w:r w:rsidRPr="0090507A">
        <w:t>the issue of productivity</w:t>
      </w:r>
      <w:r>
        <w:t xml:space="preserve"> of </w:t>
      </w:r>
      <w:r w:rsidR="000D0049" w:rsidRPr="00987776">
        <w:rPr>
          <w:rStyle w:val="ChItalBold"/>
        </w:rPr>
        <w:t>­ang</w:t>
      </w:r>
      <w:r w:rsidRPr="0090507A">
        <w:t xml:space="preserve"> </w:t>
      </w:r>
      <w:r w:rsidR="00C702AB">
        <w:t xml:space="preserve">in Papuan Malay, </w:t>
      </w:r>
      <w:r>
        <w:t xml:space="preserve">a domain analysis was conducted which focused on the variables of </w:t>
      </w:r>
      <w:r w:rsidR="0069408C">
        <w:t>speaker education levels, topics, and</w:t>
      </w:r>
      <w:r>
        <w:t>/or role-relations</w:t>
      </w:r>
      <w:r>
        <w:rPr>
          <w:szCs w:val="20"/>
          <w:lang w:eastAsia="en-US"/>
        </w:rPr>
        <w:t xml:space="preserve"> (</w:t>
      </w:r>
      <w:r>
        <w:t xml:space="preserve">for details see </w:t>
      </w:r>
      <w:r w:rsidR="00B7093A">
        <w:t>‘</w:t>
      </w:r>
      <w:r w:rsidR="001E1BAF">
        <w:t>Language external factors’ in §</w:t>
      </w:r>
      <w:r w:rsidR="001E1BAF">
        <w:fldChar w:fldCharType="begin"/>
      </w:r>
      <w:r w:rsidR="001E1BAF">
        <w:instrText xml:space="preserve"> REF _Ref341964824 \w \h </w:instrText>
      </w:r>
      <w:r w:rsidR="001E1BAF">
        <w:fldChar w:fldCharType="separate"/>
      </w:r>
      <w:r w:rsidR="00154D81">
        <w:rPr>
          <w:cs/>
        </w:rPr>
        <w:t>‎</w:t>
      </w:r>
      <w:r w:rsidR="00154D81">
        <w:t>3.1.1</w:t>
      </w:r>
      <w:r w:rsidR="001E1BAF">
        <w:fldChar w:fldCharType="end"/>
      </w:r>
      <w:r w:rsidR="001E1BAF">
        <w:t xml:space="preserve">, p. </w:t>
      </w:r>
      <w:r w:rsidR="001E1BAF">
        <w:fldChar w:fldCharType="begin"/>
      </w:r>
      <w:r w:rsidR="001E1BAF">
        <w:instrText xml:space="preserve"> PAGEREF _Ref346712254 \h </w:instrText>
      </w:r>
      <w:r w:rsidR="001E1BAF">
        <w:fldChar w:fldCharType="separate"/>
      </w:r>
      <w:r w:rsidR="00154D81">
        <w:rPr>
          <w:noProof/>
        </w:rPr>
        <w:t>118</w:t>
      </w:r>
      <w:r w:rsidR="001E1BAF">
        <w:fldChar w:fldCharType="end"/>
      </w:r>
      <w:r>
        <w:t>). In all</w:t>
      </w:r>
      <w:r w:rsidR="006B49B8">
        <w:t>,</w:t>
      </w:r>
      <w:r>
        <w:t xml:space="preserve"> 84 items suffixed with </w:t>
      </w:r>
      <w:r w:rsidR="000D0049" w:rsidRPr="00987776">
        <w:rPr>
          <w:rStyle w:val="ChItalBold"/>
        </w:rPr>
        <w:t>­ang</w:t>
      </w:r>
      <w:r>
        <w:t>, totaling 441 tokens, were investigated:</w:t>
      </w:r>
    </w:p>
    <w:p w14:paraId="0964A5AD" w14:textId="77777777" w:rsidR="00672641" w:rsidRDefault="00672641" w:rsidP="002A1DBD">
      <w:pPr>
        <w:pStyle w:val="I0Indented"/>
        <w:numPr>
          <w:ilvl w:val="0"/>
          <w:numId w:val="24"/>
        </w:numPr>
      </w:pPr>
      <w:r>
        <w:t>69 suffixed items d</w:t>
      </w:r>
      <w:r w:rsidRPr="0064319B">
        <w:t xml:space="preserve">erived </w:t>
      </w:r>
      <w:r>
        <w:t>from verbal bases (403 tokens)</w:t>
      </w:r>
    </w:p>
    <w:p w14:paraId="75349A50" w14:textId="77777777" w:rsidR="00672641" w:rsidRDefault="00672641" w:rsidP="002A1DBD">
      <w:pPr>
        <w:pStyle w:val="I05I"/>
        <w:numPr>
          <w:ilvl w:val="0"/>
          <w:numId w:val="24"/>
        </w:numPr>
      </w:pPr>
      <w:r>
        <w:t>15 suffixed items derived from nominal and quantifier bases (38 tokens)</w:t>
      </w:r>
    </w:p>
    <w:p w14:paraId="7E10DF4D" w14:textId="77777777" w:rsidR="000B2501" w:rsidRDefault="00672641" w:rsidP="00870EF9">
      <w:pPr>
        <w:pStyle w:val="Body0000after"/>
      </w:pPr>
      <w:r>
        <w:t>For the 84</w:t>
      </w:r>
      <w:r w:rsidRPr="00895DB9">
        <w:t xml:space="preserve"> </w:t>
      </w:r>
      <w:r>
        <w:t>suffixed lexemes, 352/441 tokens (80</w:t>
      </w:r>
      <w:r w:rsidRPr="00895DB9">
        <w:t xml:space="preserve">%) can be </w:t>
      </w:r>
      <w:r>
        <w:t xml:space="preserve">accounted for in </w:t>
      </w:r>
      <w:r w:rsidRPr="00895DB9">
        <w:t xml:space="preserve">terms of </w:t>
      </w:r>
      <w:r w:rsidR="0069408C">
        <w:t>speaker education levels, topics, and</w:t>
      </w:r>
      <w:r>
        <w:t>/or role-relations. The remaining 89/441 tokens (20%) occurred when</w:t>
      </w:r>
      <w:r w:rsidR="000B2501">
        <w:t xml:space="preserve"> less-educated speakers (</w:t>
      </w:r>
      <w:r w:rsidR="002938F4" w:rsidRPr="00DF62C5">
        <w:rPr>
          <w:rStyle w:val="ChSmallCaps"/>
        </w:rPr>
        <w:t>­</w:t>
      </w:r>
      <w:r w:rsidR="002938F4">
        <w:rPr>
          <w:rStyle w:val="ChSmallCaps"/>
        </w:rPr>
        <w:t>edc</w:t>
      </w:r>
      <w:r w:rsidR="002938F4" w:rsidRPr="0099608C">
        <w:rPr>
          <w:rStyle w:val="ChSmallCaps"/>
        </w:rPr>
        <w:t>-spk</w:t>
      </w:r>
      <w:r w:rsidR="000B2501" w:rsidRPr="00665BE0">
        <w:t xml:space="preserve">) </w:t>
      </w:r>
      <w:r w:rsidR="000B2501">
        <w:t xml:space="preserve">talked with fellow-Papuans </w:t>
      </w:r>
      <w:r w:rsidR="000B2501">
        <w:lastRenderedPageBreak/>
        <w:t>of equally low social standing (</w:t>
      </w:r>
      <w:r w:rsidR="00DF62C5" w:rsidRPr="00DF62C5">
        <w:rPr>
          <w:rStyle w:val="ChSmallCaps"/>
        </w:rPr>
        <w:t>­stat</w:t>
      </w:r>
      <w:r w:rsidR="000B2501" w:rsidRPr="00562897">
        <w:t>)</w:t>
      </w:r>
      <w:r w:rsidR="000B2501">
        <w:t xml:space="preserve"> about </w:t>
      </w:r>
      <w:r w:rsidR="000B2501" w:rsidRPr="0099608C">
        <w:rPr>
          <w:rStyle w:val="ChSmallCaps"/>
        </w:rPr>
        <w:t>low</w:t>
      </w:r>
      <w:r w:rsidR="000B2501">
        <w:t xml:space="preserve"> </w:t>
      </w:r>
      <w:r w:rsidR="000B2501" w:rsidRPr="00635794">
        <w:t>topics</w:t>
      </w:r>
      <w:r w:rsidR="001037C4">
        <w:t>.</w:t>
      </w:r>
      <w:r w:rsidR="001037C4">
        <w:rPr>
          <w:rStyle w:val="FootnoteReference"/>
        </w:rPr>
        <w:footnoteReference w:id="116"/>
      </w:r>
      <w:r w:rsidR="008D6645">
        <w:t xml:space="preserve"> (See </w:t>
      </w:r>
      <w:r w:rsidR="008D6645">
        <w:fldChar w:fldCharType="begin"/>
      </w:r>
      <w:r w:rsidR="008D6645">
        <w:instrText xml:space="preserve"> REF _Ref354668804 \h </w:instrText>
      </w:r>
      <w:r w:rsidR="008D6645">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8</w:t>
      </w:r>
      <w:r w:rsidR="008D6645">
        <w:fldChar w:fldCharType="end"/>
      </w:r>
      <w:r w:rsidR="008D6645">
        <w:t xml:space="preserve"> and</w:t>
      </w:r>
      <w:r w:rsidR="00FF6B60">
        <w:t xml:space="preserve"> </w:t>
      </w:r>
      <w:r w:rsidR="00FF6B60">
        <w:fldChar w:fldCharType="begin"/>
      </w:r>
      <w:r w:rsidR="00FF6B60">
        <w:instrText xml:space="preserve"> REF _Ref417129110 \h </w:instrText>
      </w:r>
      <w:r w:rsidR="00FF6B60">
        <w:fldChar w:fldCharType="separate"/>
      </w:r>
      <w:r w:rsidR="00154D81">
        <w:t xml:space="preserve">Figure </w:t>
      </w:r>
      <w:r w:rsidR="00154D81">
        <w:rPr>
          <w:noProof/>
          <w:cs/>
        </w:rPr>
        <w:t>‎</w:t>
      </w:r>
      <w:r w:rsidR="00154D81">
        <w:rPr>
          <w:noProof/>
        </w:rPr>
        <w:t>3</w:t>
      </w:r>
      <w:r w:rsidR="00154D81">
        <w:t>.</w:t>
      </w:r>
      <w:r w:rsidR="00154D81">
        <w:rPr>
          <w:noProof/>
        </w:rPr>
        <w:t>2</w:t>
      </w:r>
      <w:r w:rsidR="00FF6B60">
        <w:fldChar w:fldCharType="end"/>
      </w:r>
      <w:r w:rsidR="008D6645">
        <w:t>.)</w:t>
      </w:r>
    </w:p>
    <w:p w14:paraId="68539112" w14:textId="77777777" w:rsidR="00672641" w:rsidRDefault="00672641" w:rsidP="00672641">
      <w:pPr>
        <w:pStyle w:val="Body0500after"/>
      </w:pPr>
      <w:r>
        <w:t>That is, a considerable number of tokens (20%) cannot be explained in terms of these variables of the communicative event. Therefore, it cannot be concluded that the respective lexemes are code-switches with Indonesian. This total of 89/441 tokens (20%) includes 80/403 tokens (20%) with verbal bases</w:t>
      </w:r>
      <w:r w:rsidRPr="00ED2194">
        <w:t xml:space="preserve"> </w:t>
      </w:r>
      <w:r>
        <w:t>and 9/38</w:t>
      </w:r>
      <w:r w:rsidRPr="00ED2194">
        <w:t xml:space="preserve"> </w:t>
      </w:r>
      <w:r>
        <w:t xml:space="preserve">tokens (24%) with nominal or quantifier bases. </w:t>
      </w:r>
      <w:r w:rsidR="00224F2F">
        <w:t xml:space="preserve">The vast majority of </w:t>
      </w:r>
      <w:r w:rsidR="000D0049" w:rsidRPr="00987776">
        <w:rPr>
          <w:rStyle w:val="ChItalBold"/>
        </w:rPr>
        <w:t>­ang</w:t>
      </w:r>
      <w:r>
        <w:rPr>
          <w:szCs w:val="19"/>
        </w:rPr>
        <w:t xml:space="preserve">-suffixed </w:t>
      </w:r>
      <w:r>
        <w:t>tokens (352/441 – 80%)</w:t>
      </w:r>
      <w:r w:rsidR="00224F2F">
        <w:t>, however,</w:t>
      </w:r>
      <w:r w:rsidRPr="009D5D26">
        <w:t xml:space="preserve"> </w:t>
      </w:r>
      <w:r>
        <w:t>seem</w:t>
      </w:r>
      <w:r w:rsidR="00224F2F">
        <w:t>s</w:t>
      </w:r>
      <w:r>
        <w:t xml:space="preserve"> to be conditioned by variables of the communicative event.</w:t>
      </w:r>
    </w:p>
    <w:p w14:paraId="68F1425E" w14:textId="1E910686" w:rsidR="00672641" w:rsidRDefault="00672641" w:rsidP="00672641">
      <w:pPr>
        <w:pStyle w:val="Body0500after"/>
      </w:pPr>
      <w:r>
        <w:t>As for the rather high number of unaccounted tokens with nominal or quantifier bases (9/38 – 24%), one observation is made. Four of the nine tokens refer to the same lexeme produced by the same speaker during three conversations about the same topic, namely the death of a young mother. This speaker has a reputation of speaking incoherently due to his unsuccessful attempts to approximate Standard Indonesian. Excluding these four tokens brings down the num</w:t>
      </w:r>
      <w:r w:rsidR="004F3507">
        <w:t>ber of unaccounted lexemes to 15% (5/34</w:t>
      </w:r>
      <w:r>
        <w:t>). If</w:t>
      </w:r>
      <w:r w:rsidR="00C702AB">
        <w:t xml:space="preserve"> </w:t>
      </w:r>
      <w:r>
        <w:t xml:space="preserve">affixation of nominal bases was a productive process, however, </w:t>
      </w:r>
      <w:r w:rsidRPr="00A27642">
        <w:t xml:space="preserve">one would expect </w:t>
      </w:r>
      <w:r>
        <w:t xml:space="preserve">this </w:t>
      </w:r>
      <w:r w:rsidRPr="00A27642">
        <w:t xml:space="preserve">percentage </w:t>
      </w:r>
      <w:r>
        <w:t>to be much higher</w:t>
      </w:r>
      <w:r w:rsidRPr="00A27642">
        <w:t>.</w:t>
      </w:r>
      <w:r>
        <w:t xml:space="preserve"> In turn, this finding does not support the conclusion that the suffixed lexemes with nominal or quantifier bases result from a productive derivation process. Instead, they seem to be code-switches with Indonesian.</w:t>
      </w:r>
    </w:p>
    <w:p w14:paraId="0A8C0065" w14:textId="77777777" w:rsidR="00672641" w:rsidRDefault="00672641" w:rsidP="00870EF9">
      <w:pPr>
        <w:pStyle w:val="Body0505after"/>
      </w:pPr>
      <w:r>
        <w:t xml:space="preserve">The data presented in </w:t>
      </w:r>
      <w:r>
        <w:fldChar w:fldCharType="begin"/>
      </w:r>
      <w:r>
        <w:instrText xml:space="preserve"> REF _Ref354668804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8</w:t>
      </w:r>
      <w:r>
        <w:fldChar w:fldCharType="end"/>
      </w:r>
      <w:r>
        <w:t xml:space="preserve"> and </w:t>
      </w:r>
      <w:r w:rsidR="00FF6B60">
        <w:fldChar w:fldCharType="begin"/>
      </w:r>
      <w:r w:rsidR="00FF6B60">
        <w:instrText xml:space="preserve"> REF _Ref417129110 \h </w:instrText>
      </w:r>
      <w:r w:rsidR="00FF6B60">
        <w:fldChar w:fldCharType="separate"/>
      </w:r>
      <w:r w:rsidR="00154D81">
        <w:t xml:space="preserve">Figure </w:t>
      </w:r>
      <w:r w:rsidR="00154D81">
        <w:rPr>
          <w:noProof/>
          <w:cs/>
        </w:rPr>
        <w:t>‎</w:t>
      </w:r>
      <w:r w:rsidR="00154D81">
        <w:rPr>
          <w:noProof/>
        </w:rPr>
        <w:t>3</w:t>
      </w:r>
      <w:r w:rsidR="00154D81">
        <w:t>.</w:t>
      </w:r>
      <w:r w:rsidR="00154D81">
        <w:rPr>
          <w:noProof/>
        </w:rPr>
        <w:t>2</w:t>
      </w:r>
      <w:r w:rsidR="00FF6B60">
        <w:fldChar w:fldCharType="end"/>
      </w:r>
      <w:r w:rsidR="00FF6B60">
        <w:t xml:space="preserve"> </w:t>
      </w:r>
      <w:r>
        <w:t>are discussed in more detail below.</w:t>
      </w:r>
    </w:p>
    <w:p w14:paraId="37F7D9EA" w14:textId="77777777" w:rsidR="00672641" w:rsidRDefault="00672641" w:rsidP="00672641">
      <w:pPr>
        <w:pStyle w:val="Caption"/>
      </w:pPr>
      <w:bookmarkStart w:id="1313" w:name="_Ref354668804"/>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8</w:t>
      </w:r>
      <w:r w:rsidR="00F207A1">
        <w:rPr>
          <w:szCs w:val="19"/>
        </w:rPr>
        <w:fldChar w:fldCharType="end"/>
      </w:r>
      <w:bookmarkEnd w:id="1313"/>
      <w:r w:rsidRPr="0090507A">
        <w:rPr>
          <w:szCs w:val="19"/>
        </w:rPr>
        <w:t>:</w:t>
      </w:r>
      <w:r w:rsidRPr="0090507A">
        <w:rPr>
          <w:szCs w:val="19"/>
        </w:rPr>
        <w:tab/>
      </w:r>
      <w:r>
        <w:rPr>
          <w:szCs w:val="19"/>
        </w:rPr>
        <w:t xml:space="preserve">Token frequencies for </w:t>
      </w:r>
      <w:r w:rsidR="000D0049" w:rsidRPr="00987776">
        <w:rPr>
          <w:rStyle w:val="ChItalBold"/>
        </w:rPr>
        <w:t>­ang</w:t>
      </w:r>
      <w:r>
        <w:rPr>
          <w:szCs w:val="19"/>
        </w:rPr>
        <w:t>-suffixed lexemes</w:t>
      </w:r>
      <w:r w:rsidRPr="0090507A">
        <w:t xml:space="preserve"> </w:t>
      </w:r>
      <w:r>
        <w:t xml:space="preserve">with </w:t>
      </w:r>
      <w:r w:rsidRPr="0090507A">
        <w:t>verbal</w:t>
      </w:r>
      <w:r w:rsidR="008D2B85">
        <w:t>,</w:t>
      </w:r>
      <w:r>
        <w:t xml:space="preserve"> nominal</w:t>
      </w:r>
      <w:r w:rsidR="008D2B85">
        <w:t>,</w:t>
      </w:r>
      <w:r>
        <w:t xml:space="preserve"> </w:t>
      </w:r>
      <w:r w:rsidR="008D2B85">
        <w:t xml:space="preserve">and quantifier </w:t>
      </w:r>
      <w:r w:rsidRPr="0090507A">
        <w:t>bases</w:t>
      </w:r>
      <w:r>
        <w:t xml:space="preserve"> by </w:t>
      </w:r>
      <w:r w:rsidR="00E750B9">
        <w:t>speakers, topics, and interlocutors</w:t>
      </w:r>
      <w:r>
        <w:t xml:space="preserve"> (84 items)</w:t>
      </w:r>
    </w:p>
    <w:tbl>
      <w:tblPr>
        <w:tblW w:w="669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9"/>
        <w:gridCol w:w="650"/>
        <w:gridCol w:w="651"/>
        <w:gridCol w:w="652"/>
        <w:gridCol w:w="652"/>
        <w:gridCol w:w="737"/>
        <w:gridCol w:w="737"/>
        <w:gridCol w:w="768"/>
        <w:gridCol w:w="825"/>
      </w:tblGrid>
      <w:tr w:rsidR="00AC23C4" w:rsidRPr="00E607C7" w14:paraId="4F4D9FE0" w14:textId="77777777" w:rsidTr="00E50FFF">
        <w:trPr>
          <w:tblHeader/>
        </w:trPr>
        <w:tc>
          <w:tcPr>
            <w:tcW w:w="1019" w:type="dxa"/>
            <w:tcBorders>
              <w:top w:val="single" w:sz="4" w:space="0" w:color="auto"/>
              <w:left w:val="nil"/>
              <w:bottom w:val="single" w:sz="4" w:space="0" w:color="auto"/>
              <w:right w:val="nil"/>
            </w:tcBorders>
            <w:shd w:val="clear" w:color="auto" w:fill="auto"/>
            <w:noWrap/>
          </w:tcPr>
          <w:p w14:paraId="3A6FBAD4" w14:textId="77777777" w:rsidR="00672641" w:rsidRPr="00E607C7" w:rsidRDefault="00672641" w:rsidP="00672641">
            <w:pPr>
              <w:pStyle w:val="TableHd"/>
            </w:pPr>
          </w:p>
        </w:tc>
        <w:tc>
          <w:tcPr>
            <w:tcW w:w="2605" w:type="dxa"/>
            <w:gridSpan w:val="4"/>
            <w:tcBorders>
              <w:top w:val="single" w:sz="4" w:space="0" w:color="auto"/>
              <w:left w:val="nil"/>
              <w:bottom w:val="single" w:sz="4" w:space="0" w:color="auto"/>
              <w:right w:val="single" w:sz="4" w:space="0" w:color="auto"/>
            </w:tcBorders>
            <w:shd w:val="clear" w:color="auto" w:fill="auto"/>
            <w:noWrap/>
          </w:tcPr>
          <w:p w14:paraId="6B5F222B" w14:textId="77777777" w:rsidR="00672641" w:rsidRPr="00E607C7" w:rsidRDefault="00672641" w:rsidP="00672641">
            <w:pPr>
              <w:pStyle w:val="TableHd"/>
            </w:pPr>
            <w:r w:rsidRPr="00E607C7">
              <w:t>Top</w:t>
            </w:r>
            <w:r>
              <w:t>ics (</w:t>
            </w:r>
            <w:r w:rsidRPr="0099608C">
              <w:rPr>
                <w:rStyle w:val="ChSmallCaps"/>
              </w:rPr>
              <w:t>top</w:t>
            </w:r>
            <w:r>
              <w:t>)</w:t>
            </w:r>
          </w:p>
        </w:tc>
        <w:tc>
          <w:tcPr>
            <w:tcW w:w="2242" w:type="dxa"/>
            <w:gridSpan w:val="3"/>
            <w:tcBorders>
              <w:top w:val="single" w:sz="4" w:space="0" w:color="auto"/>
              <w:left w:val="single" w:sz="4" w:space="0" w:color="auto"/>
              <w:bottom w:val="single" w:sz="4" w:space="0" w:color="auto"/>
              <w:right w:val="single" w:sz="4" w:space="0" w:color="auto"/>
            </w:tcBorders>
            <w:shd w:val="clear" w:color="auto" w:fill="auto"/>
            <w:noWrap/>
          </w:tcPr>
          <w:p w14:paraId="3BAEAC94" w14:textId="77777777" w:rsidR="00672641" w:rsidRPr="00E607C7" w:rsidRDefault="00672641" w:rsidP="00672641">
            <w:pPr>
              <w:pStyle w:val="TableHd"/>
            </w:pPr>
            <w:r>
              <w:t>Interlocutors (</w:t>
            </w:r>
            <w:r w:rsidRPr="0099608C">
              <w:rPr>
                <w:rStyle w:val="ChSmallCaps"/>
              </w:rPr>
              <w:t>ilct</w:t>
            </w:r>
            <w:r>
              <w:t>)</w:t>
            </w:r>
          </w:p>
        </w:tc>
        <w:tc>
          <w:tcPr>
            <w:tcW w:w="825" w:type="dxa"/>
            <w:tcBorders>
              <w:top w:val="single" w:sz="4" w:space="0" w:color="auto"/>
              <w:left w:val="single" w:sz="4" w:space="0" w:color="auto"/>
              <w:bottom w:val="single" w:sz="4" w:space="0" w:color="auto"/>
              <w:right w:val="nil"/>
            </w:tcBorders>
            <w:shd w:val="clear" w:color="auto" w:fill="auto"/>
            <w:noWrap/>
          </w:tcPr>
          <w:p w14:paraId="371F8567" w14:textId="77777777" w:rsidR="00672641" w:rsidRPr="00E607C7" w:rsidRDefault="00672641" w:rsidP="00672641">
            <w:pPr>
              <w:pStyle w:val="TableHd"/>
            </w:pPr>
            <w:r>
              <w:t>Tokens</w:t>
            </w:r>
          </w:p>
        </w:tc>
      </w:tr>
      <w:tr w:rsidR="00672641" w:rsidRPr="00E607C7" w14:paraId="14846A7F" w14:textId="77777777" w:rsidTr="00E50FFF">
        <w:tc>
          <w:tcPr>
            <w:tcW w:w="6691" w:type="dxa"/>
            <w:gridSpan w:val="9"/>
            <w:tcBorders>
              <w:top w:val="single" w:sz="4" w:space="0" w:color="auto"/>
              <w:left w:val="nil"/>
              <w:bottom w:val="single" w:sz="4" w:space="0" w:color="auto"/>
              <w:right w:val="nil"/>
            </w:tcBorders>
            <w:shd w:val="clear" w:color="auto" w:fill="auto"/>
            <w:noWrap/>
          </w:tcPr>
          <w:p w14:paraId="6FFB3DF2" w14:textId="77777777" w:rsidR="00672641" w:rsidRDefault="00672641" w:rsidP="00672641">
            <w:pPr>
              <w:pStyle w:val="TableCell3-2"/>
            </w:pPr>
            <w:r w:rsidRPr="00AC23C4">
              <w:rPr>
                <w:szCs w:val="19"/>
              </w:rPr>
              <w:t>Suffixed lexemes</w:t>
            </w:r>
            <w:r w:rsidRPr="0090507A">
              <w:t xml:space="preserve"> </w:t>
            </w:r>
            <w:r>
              <w:t>with verbal bases (69 items)</w:t>
            </w:r>
          </w:p>
        </w:tc>
      </w:tr>
      <w:tr w:rsidR="00AC23C4" w:rsidRPr="00E607C7" w14:paraId="60EB09B7" w14:textId="77777777" w:rsidTr="00E50FFF">
        <w:tc>
          <w:tcPr>
            <w:tcW w:w="1019" w:type="dxa"/>
            <w:tcBorders>
              <w:top w:val="single" w:sz="4" w:space="0" w:color="auto"/>
              <w:left w:val="nil"/>
              <w:bottom w:val="nil"/>
              <w:right w:val="single" w:sz="4" w:space="0" w:color="auto"/>
            </w:tcBorders>
            <w:shd w:val="clear" w:color="auto" w:fill="auto"/>
            <w:noWrap/>
          </w:tcPr>
          <w:p w14:paraId="36F64E19" w14:textId="77777777" w:rsidR="0033268F" w:rsidRPr="008A38F5" w:rsidRDefault="0033268F" w:rsidP="00672641">
            <w:pPr>
              <w:pStyle w:val="TableCell2-0Center"/>
              <w:rPr>
                <w:rStyle w:val="ChSmallCaps"/>
              </w:rPr>
            </w:pPr>
          </w:p>
        </w:tc>
        <w:tc>
          <w:tcPr>
            <w:tcW w:w="650" w:type="dxa"/>
            <w:tcBorders>
              <w:top w:val="single" w:sz="4" w:space="0" w:color="auto"/>
              <w:left w:val="single" w:sz="4" w:space="0" w:color="auto"/>
              <w:bottom w:val="nil"/>
            </w:tcBorders>
            <w:shd w:val="clear" w:color="auto" w:fill="auto"/>
            <w:noWrap/>
          </w:tcPr>
          <w:p w14:paraId="221EE542" w14:textId="77777777" w:rsidR="0033268F" w:rsidRPr="0099608C" w:rsidRDefault="0033268F" w:rsidP="00672641">
            <w:pPr>
              <w:pStyle w:val="TableCell2-0Center"/>
              <w:rPr>
                <w:rStyle w:val="ChSmallCaps"/>
              </w:rPr>
            </w:pPr>
            <w:r w:rsidRPr="0099608C">
              <w:rPr>
                <w:rStyle w:val="ChSmallCaps"/>
              </w:rPr>
              <w:t>pol</w:t>
            </w:r>
          </w:p>
        </w:tc>
        <w:tc>
          <w:tcPr>
            <w:tcW w:w="651" w:type="dxa"/>
            <w:tcBorders>
              <w:top w:val="single" w:sz="4" w:space="0" w:color="auto"/>
              <w:bottom w:val="nil"/>
            </w:tcBorders>
            <w:shd w:val="clear" w:color="auto" w:fill="auto"/>
            <w:noWrap/>
          </w:tcPr>
          <w:p w14:paraId="164DD618" w14:textId="77777777" w:rsidR="0033268F" w:rsidRPr="0099608C" w:rsidRDefault="0033268F" w:rsidP="00672641">
            <w:pPr>
              <w:pStyle w:val="TableCell2-0Center"/>
              <w:rPr>
                <w:rStyle w:val="ChSmallCaps"/>
              </w:rPr>
            </w:pPr>
            <w:r w:rsidRPr="0099608C">
              <w:rPr>
                <w:rStyle w:val="ChSmallCaps"/>
              </w:rPr>
              <w:t>edc</w:t>
            </w:r>
          </w:p>
        </w:tc>
        <w:tc>
          <w:tcPr>
            <w:tcW w:w="652" w:type="dxa"/>
            <w:tcBorders>
              <w:top w:val="single" w:sz="4" w:space="0" w:color="auto"/>
              <w:bottom w:val="nil"/>
            </w:tcBorders>
            <w:shd w:val="clear" w:color="auto" w:fill="auto"/>
            <w:noWrap/>
          </w:tcPr>
          <w:p w14:paraId="431B0446"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7E7FDC0D" w14:textId="77777777" w:rsidR="0033268F" w:rsidRPr="0099608C" w:rsidRDefault="0033268F" w:rsidP="00672641">
            <w:pPr>
              <w:pStyle w:val="TableCell2-0Center"/>
              <w:rPr>
                <w:rStyle w:val="ChSmallCaps"/>
              </w:rPr>
            </w:pPr>
            <w:r w:rsidRPr="0099608C">
              <w:rPr>
                <w:rStyle w:val="ChSmallCaps"/>
              </w:rPr>
              <w:t>low</w:t>
            </w:r>
          </w:p>
        </w:tc>
        <w:tc>
          <w:tcPr>
            <w:tcW w:w="737" w:type="dxa"/>
            <w:tcBorders>
              <w:top w:val="single" w:sz="4" w:space="0" w:color="auto"/>
              <w:left w:val="single" w:sz="4" w:space="0" w:color="auto"/>
              <w:bottom w:val="nil"/>
            </w:tcBorders>
            <w:shd w:val="clear" w:color="auto" w:fill="auto"/>
            <w:noWrap/>
          </w:tcPr>
          <w:p w14:paraId="0A29CAC6"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0054BEB6" w14:textId="77777777" w:rsidR="0033268F" w:rsidRPr="009E4EAE" w:rsidRDefault="00DF62C5" w:rsidP="0033268F">
            <w:pPr>
              <w:pStyle w:val="TableCell2-0Center"/>
              <w:rPr>
                <w:rStyle w:val="ChSmallCaps"/>
              </w:rPr>
            </w:pPr>
            <w:r w:rsidRPr="00DF62C5">
              <w:rPr>
                <w:rStyle w:val="ChSmallCaps"/>
              </w:rPr>
              <w:t>­stat</w:t>
            </w:r>
          </w:p>
        </w:tc>
        <w:tc>
          <w:tcPr>
            <w:tcW w:w="768" w:type="dxa"/>
            <w:tcBorders>
              <w:top w:val="single" w:sz="4" w:space="0" w:color="auto"/>
              <w:bottom w:val="nil"/>
              <w:right w:val="single" w:sz="4" w:space="0" w:color="auto"/>
            </w:tcBorders>
            <w:shd w:val="clear" w:color="auto" w:fill="auto"/>
            <w:noWrap/>
          </w:tcPr>
          <w:p w14:paraId="4E25091C" w14:textId="77777777" w:rsidR="0033268F" w:rsidRPr="0099608C" w:rsidRDefault="0033268F" w:rsidP="00672641">
            <w:pPr>
              <w:pStyle w:val="TableCell2-0Center"/>
              <w:rPr>
                <w:rStyle w:val="ChSmallCaps"/>
              </w:rPr>
            </w:pPr>
            <w:r w:rsidRPr="0099608C">
              <w:rPr>
                <w:rStyle w:val="ChSmallCaps"/>
              </w:rPr>
              <w:t>outsd</w:t>
            </w:r>
          </w:p>
        </w:tc>
        <w:tc>
          <w:tcPr>
            <w:tcW w:w="825" w:type="dxa"/>
            <w:tcBorders>
              <w:top w:val="single" w:sz="4" w:space="0" w:color="auto"/>
              <w:left w:val="single" w:sz="4" w:space="0" w:color="auto"/>
              <w:bottom w:val="nil"/>
              <w:right w:val="nil"/>
            </w:tcBorders>
            <w:shd w:val="clear" w:color="auto" w:fill="auto"/>
            <w:noWrap/>
          </w:tcPr>
          <w:p w14:paraId="7DDB4B77" w14:textId="77777777" w:rsidR="0033268F" w:rsidRPr="00236E08" w:rsidRDefault="0033268F" w:rsidP="00672641">
            <w:pPr>
              <w:pStyle w:val="TableCell2-0Center"/>
            </w:pPr>
            <w:r>
              <w:t>Total</w:t>
            </w:r>
          </w:p>
        </w:tc>
      </w:tr>
      <w:tr w:rsidR="00AC23C4" w:rsidRPr="00E607C7" w14:paraId="44F3BB60" w14:textId="77777777" w:rsidTr="00E50FFF">
        <w:tc>
          <w:tcPr>
            <w:tcW w:w="1019" w:type="dxa"/>
            <w:tcBorders>
              <w:top w:val="nil"/>
              <w:left w:val="nil"/>
              <w:bottom w:val="nil"/>
              <w:right w:val="single" w:sz="4" w:space="0" w:color="auto"/>
            </w:tcBorders>
            <w:shd w:val="clear" w:color="auto" w:fill="auto"/>
            <w:noWrap/>
          </w:tcPr>
          <w:p w14:paraId="33E0AA7E" w14:textId="77777777" w:rsidR="0033268F" w:rsidRPr="0099608C" w:rsidRDefault="0033268F" w:rsidP="00672641">
            <w:pPr>
              <w:pStyle w:val="TableCell2-0"/>
              <w:rPr>
                <w:rStyle w:val="ChSmallCaps"/>
              </w:rPr>
            </w:pPr>
            <w:r w:rsidRPr="0099608C">
              <w:rPr>
                <w:rStyle w:val="ChSmallCaps"/>
              </w:rPr>
              <w:t>+edc-spk</w:t>
            </w:r>
          </w:p>
        </w:tc>
        <w:tc>
          <w:tcPr>
            <w:tcW w:w="650" w:type="dxa"/>
            <w:tcBorders>
              <w:top w:val="nil"/>
              <w:left w:val="single" w:sz="4" w:space="0" w:color="auto"/>
              <w:bottom w:val="nil"/>
            </w:tcBorders>
            <w:shd w:val="clear" w:color="auto" w:fill="auto"/>
            <w:noWrap/>
          </w:tcPr>
          <w:p w14:paraId="4CF964A9" w14:textId="77777777" w:rsidR="0033268F" w:rsidRPr="003117F4" w:rsidRDefault="0033268F" w:rsidP="00AC23C4">
            <w:pPr>
              <w:pStyle w:val="TableCell2-0"/>
              <w:ind w:right="57"/>
              <w:jc w:val="right"/>
            </w:pPr>
            <w:r>
              <w:t>30</w:t>
            </w:r>
          </w:p>
        </w:tc>
        <w:tc>
          <w:tcPr>
            <w:tcW w:w="651" w:type="dxa"/>
            <w:tcBorders>
              <w:top w:val="nil"/>
              <w:bottom w:val="nil"/>
            </w:tcBorders>
            <w:shd w:val="clear" w:color="auto" w:fill="auto"/>
            <w:noWrap/>
          </w:tcPr>
          <w:p w14:paraId="16978CC6" w14:textId="77777777" w:rsidR="0033268F" w:rsidRPr="003117F4" w:rsidRDefault="0033268F" w:rsidP="00AC23C4">
            <w:pPr>
              <w:pStyle w:val="TableCell2-0"/>
              <w:ind w:right="57"/>
              <w:jc w:val="right"/>
            </w:pPr>
            <w:r>
              <w:t>26</w:t>
            </w:r>
          </w:p>
        </w:tc>
        <w:tc>
          <w:tcPr>
            <w:tcW w:w="652" w:type="dxa"/>
            <w:tcBorders>
              <w:top w:val="nil"/>
              <w:bottom w:val="nil"/>
            </w:tcBorders>
            <w:shd w:val="clear" w:color="auto" w:fill="auto"/>
            <w:noWrap/>
          </w:tcPr>
          <w:p w14:paraId="4F00588D" w14:textId="77777777" w:rsidR="0033268F" w:rsidRPr="003117F4" w:rsidRDefault="0033268F" w:rsidP="00AC23C4">
            <w:pPr>
              <w:pStyle w:val="TableCell2-0"/>
              <w:ind w:right="57"/>
              <w:jc w:val="right"/>
            </w:pPr>
            <w:r>
              <w:t>15</w:t>
            </w:r>
          </w:p>
        </w:tc>
        <w:tc>
          <w:tcPr>
            <w:tcW w:w="652" w:type="dxa"/>
            <w:tcBorders>
              <w:top w:val="nil"/>
              <w:bottom w:val="nil"/>
              <w:right w:val="single" w:sz="4" w:space="0" w:color="auto"/>
            </w:tcBorders>
            <w:shd w:val="clear" w:color="auto" w:fill="auto"/>
            <w:noWrap/>
          </w:tcPr>
          <w:p w14:paraId="5B520425" w14:textId="77777777" w:rsidR="0033268F" w:rsidRPr="003117F4" w:rsidRDefault="0033268F" w:rsidP="00AC23C4">
            <w:pPr>
              <w:pStyle w:val="TableCell2-0"/>
              <w:ind w:right="57"/>
              <w:jc w:val="right"/>
            </w:pPr>
            <w:r>
              <w:t>46</w:t>
            </w:r>
          </w:p>
        </w:tc>
        <w:tc>
          <w:tcPr>
            <w:tcW w:w="737" w:type="dxa"/>
            <w:tcBorders>
              <w:top w:val="nil"/>
              <w:left w:val="single" w:sz="4" w:space="0" w:color="auto"/>
              <w:bottom w:val="nil"/>
            </w:tcBorders>
            <w:shd w:val="clear" w:color="auto" w:fill="auto"/>
            <w:noWrap/>
          </w:tcPr>
          <w:p w14:paraId="7475E0FF" w14:textId="77777777" w:rsidR="0033268F" w:rsidRPr="003117F4" w:rsidRDefault="0033268F" w:rsidP="00AC23C4">
            <w:pPr>
              <w:pStyle w:val="TableCell2-0"/>
              <w:ind w:right="57"/>
              <w:jc w:val="right"/>
            </w:pPr>
            <w:r>
              <w:t>---</w:t>
            </w:r>
          </w:p>
        </w:tc>
        <w:tc>
          <w:tcPr>
            <w:tcW w:w="737" w:type="dxa"/>
            <w:tcBorders>
              <w:top w:val="nil"/>
              <w:bottom w:val="nil"/>
            </w:tcBorders>
            <w:shd w:val="clear" w:color="auto" w:fill="auto"/>
            <w:noWrap/>
          </w:tcPr>
          <w:p w14:paraId="69458381" w14:textId="77777777" w:rsidR="0033268F" w:rsidRPr="003117F4" w:rsidRDefault="0033268F" w:rsidP="00AC23C4">
            <w:pPr>
              <w:pStyle w:val="TableCell2-0"/>
              <w:ind w:right="57"/>
              <w:jc w:val="right"/>
            </w:pPr>
            <w:r>
              <w:t>---</w:t>
            </w:r>
          </w:p>
        </w:tc>
        <w:tc>
          <w:tcPr>
            <w:tcW w:w="768" w:type="dxa"/>
            <w:tcBorders>
              <w:top w:val="nil"/>
              <w:bottom w:val="nil"/>
              <w:right w:val="single" w:sz="4" w:space="0" w:color="auto"/>
            </w:tcBorders>
            <w:shd w:val="clear" w:color="auto" w:fill="auto"/>
            <w:noWrap/>
          </w:tcPr>
          <w:p w14:paraId="2AD2E938" w14:textId="77777777" w:rsidR="0033268F" w:rsidRPr="003117F4" w:rsidRDefault="0033268F" w:rsidP="00AC23C4">
            <w:pPr>
              <w:pStyle w:val="TableCell2-0"/>
              <w:ind w:right="57"/>
              <w:jc w:val="right"/>
            </w:pPr>
            <w:r>
              <w:t>75</w:t>
            </w:r>
          </w:p>
        </w:tc>
        <w:tc>
          <w:tcPr>
            <w:tcW w:w="825" w:type="dxa"/>
            <w:tcBorders>
              <w:top w:val="nil"/>
              <w:left w:val="single" w:sz="4" w:space="0" w:color="auto"/>
              <w:bottom w:val="nil"/>
              <w:right w:val="nil"/>
            </w:tcBorders>
            <w:shd w:val="clear" w:color="auto" w:fill="auto"/>
            <w:noWrap/>
          </w:tcPr>
          <w:p w14:paraId="7849DEC2" w14:textId="77777777" w:rsidR="0033268F" w:rsidRPr="003117F4" w:rsidRDefault="0033268F" w:rsidP="00AC23C4">
            <w:pPr>
              <w:pStyle w:val="TableCell2-0"/>
              <w:ind w:right="57"/>
              <w:jc w:val="right"/>
            </w:pPr>
            <w:r>
              <w:t>192</w:t>
            </w:r>
          </w:p>
        </w:tc>
      </w:tr>
      <w:tr w:rsidR="00AC23C4" w:rsidRPr="00E607C7" w14:paraId="2D4B84FA" w14:textId="77777777" w:rsidTr="00E50FFF">
        <w:tc>
          <w:tcPr>
            <w:tcW w:w="1019" w:type="dxa"/>
            <w:tcBorders>
              <w:top w:val="nil"/>
              <w:left w:val="nil"/>
              <w:bottom w:val="dashed" w:sz="4" w:space="0" w:color="auto"/>
              <w:right w:val="single" w:sz="4" w:space="0" w:color="auto"/>
            </w:tcBorders>
            <w:shd w:val="clear" w:color="auto" w:fill="auto"/>
            <w:noWrap/>
          </w:tcPr>
          <w:p w14:paraId="5568384D" w14:textId="77777777" w:rsidR="0033268F" w:rsidRPr="0099608C" w:rsidRDefault="002938F4"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50" w:type="dxa"/>
            <w:tcBorders>
              <w:top w:val="nil"/>
              <w:left w:val="single" w:sz="4" w:space="0" w:color="auto"/>
              <w:bottom w:val="dashed" w:sz="4" w:space="0" w:color="auto"/>
            </w:tcBorders>
            <w:shd w:val="clear" w:color="auto" w:fill="auto"/>
            <w:noWrap/>
          </w:tcPr>
          <w:p w14:paraId="1A44C76E" w14:textId="77777777" w:rsidR="0033268F" w:rsidRPr="003117F4" w:rsidRDefault="0033268F" w:rsidP="00AC23C4">
            <w:pPr>
              <w:pStyle w:val="TableCell0-2"/>
              <w:ind w:right="57"/>
              <w:jc w:val="right"/>
            </w:pPr>
            <w:r>
              <w:t>15</w:t>
            </w:r>
          </w:p>
        </w:tc>
        <w:tc>
          <w:tcPr>
            <w:tcW w:w="651" w:type="dxa"/>
            <w:tcBorders>
              <w:top w:val="nil"/>
              <w:bottom w:val="dashed" w:sz="4" w:space="0" w:color="auto"/>
            </w:tcBorders>
            <w:shd w:val="clear" w:color="auto" w:fill="auto"/>
            <w:noWrap/>
          </w:tcPr>
          <w:p w14:paraId="5BA37830" w14:textId="77777777" w:rsidR="0033268F" w:rsidRPr="003117F4" w:rsidRDefault="0033268F" w:rsidP="00AC23C4">
            <w:pPr>
              <w:pStyle w:val="TableCell0-2"/>
              <w:ind w:right="57"/>
              <w:jc w:val="right"/>
            </w:pPr>
            <w:r>
              <w:t>40</w:t>
            </w:r>
          </w:p>
        </w:tc>
        <w:tc>
          <w:tcPr>
            <w:tcW w:w="652" w:type="dxa"/>
            <w:tcBorders>
              <w:top w:val="nil"/>
              <w:bottom w:val="dashed" w:sz="4" w:space="0" w:color="auto"/>
            </w:tcBorders>
            <w:shd w:val="clear" w:color="auto" w:fill="auto"/>
            <w:noWrap/>
          </w:tcPr>
          <w:p w14:paraId="2946B03E" w14:textId="77777777" w:rsidR="0033268F" w:rsidRPr="003117F4" w:rsidRDefault="0033268F" w:rsidP="00AC23C4">
            <w:pPr>
              <w:pStyle w:val="TableCell0-2"/>
              <w:ind w:right="57"/>
              <w:jc w:val="right"/>
            </w:pPr>
            <w:r>
              <w:t>47</w:t>
            </w:r>
          </w:p>
        </w:tc>
        <w:tc>
          <w:tcPr>
            <w:tcW w:w="652" w:type="dxa"/>
            <w:tcBorders>
              <w:top w:val="nil"/>
              <w:bottom w:val="dashed" w:sz="4" w:space="0" w:color="auto"/>
              <w:right w:val="single" w:sz="4" w:space="0" w:color="auto"/>
            </w:tcBorders>
            <w:shd w:val="clear" w:color="auto" w:fill="auto"/>
            <w:noWrap/>
          </w:tcPr>
          <w:p w14:paraId="17E3F618" w14:textId="77777777" w:rsidR="0033268F" w:rsidRPr="003117F4" w:rsidRDefault="0033268F" w:rsidP="00AC23C4">
            <w:pPr>
              <w:pStyle w:val="TableCell0-2"/>
              <w:ind w:right="57"/>
              <w:jc w:val="right"/>
            </w:pPr>
            <w:r>
              <w:t>---</w:t>
            </w:r>
          </w:p>
        </w:tc>
        <w:tc>
          <w:tcPr>
            <w:tcW w:w="737" w:type="dxa"/>
            <w:tcBorders>
              <w:top w:val="nil"/>
              <w:left w:val="single" w:sz="4" w:space="0" w:color="auto"/>
              <w:bottom w:val="dashed" w:sz="4" w:space="0" w:color="auto"/>
            </w:tcBorders>
            <w:shd w:val="clear" w:color="auto" w:fill="auto"/>
            <w:noWrap/>
          </w:tcPr>
          <w:p w14:paraId="1F64B9B5" w14:textId="77777777" w:rsidR="0033268F" w:rsidRPr="003117F4" w:rsidRDefault="0033268F" w:rsidP="00AC23C4">
            <w:pPr>
              <w:pStyle w:val="TableCell0-2"/>
              <w:ind w:right="57"/>
              <w:jc w:val="right"/>
            </w:pPr>
            <w:r>
              <w:t>26</w:t>
            </w:r>
          </w:p>
        </w:tc>
        <w:tc>
          <w:tcPr>
            <w:tcW w:w="737" w:type="dxa"/>
            <w:tcBorders>
              <w:top w:val="nil"/>
              <w:bottom w:val="dashed" w:sz="4" w:space="0" w:color="auto"/>
            </w:tcBorders>
            <w:shd w:val="clear" w:color="auto" w:fill="auto"/>
            <w:noWrap/>
          </w:tcPr>
          <w:p w14:paraId="76351710" w14:textId="77777777" w:rsidR="0033268F" w:rsidRPr="00D54072" w:rsidRDefault="0033268F" w:rsidP="00AC23C4">
            <w:pPr>
              <w:pStyle w:val="TableCell0-2"/>
              <w:ind w:right="57"/>
              <w:jc w:val="right"/>
              <w:rPr>
                <w:rStyle w:val="ChBold"/>
              </w:rPr>
            </w:pPr>
            <w:r>
              <w:rPr>
                <w:rStyle w:val="ChBold"/>
              </w:rPr>
              <w:t>80</w:t>
            </w:r>
          </w:p>
        </w:tc>
        <w:tc>
          <w:tcPr>
            <w:tcW w:w="768" w:type="dxa"/>
            <w:tcBorders>
              <w:top w:val="nil"/>
              <w:bottom w:val="dashed" w:sz="4" w:space="0" w:color="auto"/>
              <w:right w:val="single" w:sz="4" w:space="0" w:color="auto"/>
            </w:tcBorders>
            <w:shd w:val="clear" w:color="auto" w:fill="auto"/>
            <w:noWrap/>
          </w:tcPr>
          <w:p w14:paraId="6DC2B77F" w14:textId="77777777" w:rsidR="0033268F" w:rsidRPr="003117F4" w:rsidRDefault="0033268F" w:rsidP="00AC23C4">
            <w:pPr>
              <w:pStyle w:val="TableCell0-2"/>
              <w:ind w:right="57"/>
              <w:jc w:val="right"/>
            </w:pPr>
            <w:r>
              <w:t>3</w:t>
            </w:r>
          </w:p>
        </w:tc>
        <w:tc>
          <w:tcPr>
            <w:tcW w:w="825" w:type="dxa"/>
            <w:tcBorders>
              <w:top w:val="nil"/>
              <w:left w:val="single" w:sz="4" w:space="0" w:color="auto"/>
              <w:bottom w:val="dashed" w:sz="4" w:space="0" w:color="auto"/>
              <w:right w:val="nil"/>
            </w:tcBorders>
            <w:shd w:val="clear" w:color="auto" w:fill="auto"/>
            <w:noWrap/>
          </w:tcPr>
          <w:p w14:paraId="6206788C" w14:textId="77777777" w:rsidR="0033268F" w:rsidRPr="003117F4" w:rsidRDefault="0033268F" w:rsidP="00AC23C4">
            <w:pPr>
              <w:pStyle w:val="TableCell0-2"/>
              <w:ind w:right="57"/>
              <w:jc w:val="right"/>
            </w:pPr>
            <w:r>
              <w:t>211</w:t>
            </w:r>
          </w:p>
        </w:tc>
      </w:tr>
      <w:tr w:rsidR="00AC23C4" w:rsidRPr="00E607C7" w14:paraId="25056F3F" w14:textId="77777777" w:rsidTr="00E50FFF">
        <w:tc>
          <w:tcPr>
            <w:tcW w:w="1019" w:type="dxa"/>
            <w:tcBorders>
              <w:top w:val="dashed" w:sz="4" w:space="0" w:color="auto"/>
              <w:left w:val="nil"/>
              <w:bottom w:val="single" w:sz="4" w:space="0" w:color="auto"/>
              <w:right w:val="single" w:sz="4" w:space="0" w:color="auto"/>
            </w:tcBorders>
            <w:shd w:val="clear" w:color="auto" w:fill="auto"/>
            <w:noWrap/>
          </w:tcPr>
          <w:p w14:paraId="453936CC" w14:textId="77777777" w:rsidR="0033268F" w:rsidRPr="00DA5C39" w:rsidRDefault="0033268F" w:rsidP="00672641">
            <w:pPr>
              <w:pStyle w:val="TableCell2-2Break"/>
            </w:pPr>
            <w:r>
              <w:t>Subtotal</w:t>
            </w:r>
          </w:p>
        </w:tc>
        <w:tc>
          <w:tcPr>
            <w:tcW w:w="650" w:type="dxa"/>
            <w:tcBorders>
              <w:top w:val="dashed" w:sz="4" w:space="0" w:color="auto"/>
              <w:left w:val="single" w:sz="4" w:space="0" w:color="auto"/>
              <w:bottom w:val="single" w:sz="4" w:space="0" w:color="auto"/>
            </w:tcBorders>
            <w:shd w:val="clear" w:color="auto" w:fill="auto"/>
            <w:noWrap/>
          </w:tcPr>
          <w:p w14:paraId="3EF810FE" w14:textId="77777777" w:rsidR="0033268F" w:rsidRPr="00E607C7" w:rsidRDefault="0033268F" w:rsidP="00AC23C4">
            <w:pPr>
              <w:pStyle w:val="TableCell2-2Break"/>
              <w:ind w:right="57"/>
              <w:jc w:val="right"/>
            </w:pPr>
            <w:r>
              <w:t>45</w:t>
            </w:r>
          </w:p>
        </w:tc>
        <w:tc>
          <w:tcPr>
            <w:tcW w:w="651" w:type="dxa"/>
            <w:tcBorders>
              <w:top w:val="dashed" w:sz="4" w:space="0" w:color="auto"/>
              <w:bottom w:val="single" w:sz="4" w:space="0" w:color="auto"/>
            </w:tcBorders>
            <w:shd w:val="clear" w:color="auto" w:fill="auto"/>
            <w:noWrap/>
          </w:tcPr>
          <w:p w14:paraId="4DB0B4CB" w14:textId="77777777" w:rsidR="0033268F" w:rsidRPr="00E607C7" w:rsidRDefault="0033268F" w:rsidP="00AC23C4">
            <w:pPr>
              <w:pStyle w:val="TableCell2-2Break"/>
              <w:ind w:right="57"/>
              <w:jc w:val="right"/>
            </w:pPr>
            <w:r>
              <w:t>66</w:t>
            </w:r>
          </w:p>
        </w:tc>
        <w:tc>
          <w:tcPr>
            <w:tcW w:w="652" w:type="dxa"/>
            <w:tcBorders>
              <w:top w:val="dashed" w:sz="4" w:space="0" w:color="auto"/>
              <w:bottom w:val="single" w:sz="4" w:space="0" w:color="auto"/>
            </w:tcBorders>
            <w:shd w:val="clear" w:color="auto" w:fill="auto"/>
            <w:noWrap/>
          </w:tcPr>
          <w:p w14:paraId="0F14A564" w14:textId="77777777" w:rsidR="0033268F" w:rsidRPr="00E607C7" w:rsidRDefault="0033268F" w:rsidP="00AC23C4">
            <w:pPr>
              <w:pStyle w:val="TableCell2-2Break"/>
              <w:ind w:right="57"/>
              <w:jc w:val="right"/>
            </w:pPr>
            <w:r>
              <w:t>62</w:t>
            </w:r>
          </w:p>
        </w:tc>
        <w:tc>
          <w:tcPr>
            <w:tcW w:w="652" w:type="dxa"/>
            <w:tcBorders>
              <w:top w:val="dashed" w:sz="4" w:space="0" w:color="auto"/>
              <w:bottom w:val="single" w:sz="4" w:space="0" w:color="auto"/>
              <w:right w:val="single" w:sz="4" w:space="0" w:color="auto"/>
            </w:tcBorders>
            <w:shd w:val="clear" w:color="auto" w:fill="auto"/>
            <w:noWrap/>
          </w:tcPr>
          <w:p w14:paraId="2619B868" w14:textId="77777777" w:rsidR="0033268F" w:rsidRPr="00E607C7" w:rsidRDefault="0033268F" w:rsidP="00AC23C4">
            <w:pPr>
              <w:pStyle w:val="TableCell2-2Break"/>
              <w:ind w:right="57"/>
              <w:jc w:val="right"/>
            </w:pPr>
            <w:r>
              <w:t>46</w:t>
            </w:r>
          </w:p>
        </w:tc>
        <w:tc>
          <w:tcPr>
            <w:tcW w:w="737" w:type="dxa"/>
            <w:tcBorders>
              <w:top w:val="dashed" w:sz="4" w:space="0" w:color="auto"/>
              <w:left w:val="single" w:sz="4" w:space="0" w:color="auto"/>
              <w:bottom w:val="single" w:sz="4" w:space="0" w:color="auto"/>
            </w:tcBorders>
            <w:shd w:val="clear" w:color="auto" w:fill="auto"/>
            <w:noWrap/>
          </w:tcPr>
          <w:p w14:paraId="43C447C5" w14:textId="77777777" w:rsidR="0033268F" w:rsidRPr="00E607C7" w:rsidRDefault="0033268F" w:rsidP="00AC23C4">
            <w:pPr>
              <w:pStyle w:val="TableCell2-2Break"/>
              <w:ind w:right="57"/>
              <w:jc w:val="right"/>
            </w:pPr>
            <w:r>
              <w:t>26</w:t>
            </w:r>
          </w:p>
        </w:tc>
        <w:tc>
          <w:tcPr>
            <w:tcW w:w="737" w:type="dxa"/>
            <w:tcBorders>
              <w:top w:val="dashed" w:sz="4" w:space="0" w:color="auto"/>
              <w:bottom w:val="single" w:sz="4" w:space="0" w:color="auto"/>
            </w:tcBorders>
            <w:shd w:val="clear" w:color="auto" w:fill="auto"/>
            <w:noWrap/>
          </w:tcPr>
          <w:p w14:paraId="5C02302C" w14:textId="77777777" w:rsidR="0033268F" w:rsidRPr="00620ED6" w:rsidRDefault="0033268F" w:rsidP="00AC23C4">
            <w:pPr>
              <w:pStyle w:val="TableCell2-2Break"/>
              <w:ind w:right="57"/>
              <w:jc w:val="right"/>
              <w:rPr>
                <w:rStyle w:val="ChBold"/>
              </w:rPr>
            </w:pPr>
            <w:r>
              <w:rPr>
                <w:rStyle w:val="ChBold"/>
              </w:rPr>
              <w:t>80</w:t>
            </w:r>
          </w:p>
        </w:tc>
        <w:tc>
          <w:tcPr>
            <w:tcW w:w="768" w:type="dxa"/>
            <w:tcBorders>
              <w:top w:val="dashed" w:sz="4" w:space="0" w:color="auto"/>
              <w:bottom w:val="single" w:sz="4" w:space="0" w:color="auto"/>
              <w:right w:val="single" w:sz="4" w:space="0" w:color="auto"/>
            </w:tcBorders>
            <w:shd w:val="clear" w:color="auto" w:fill="auto"/>
            <w:noWrap/>
          </w:tcPr>
          <w:p w14:paraId="5AFEFF7E" w14:textId="77777777" w:rsidR="0033268F" w:rsidRPr="00E607C7" w:rsidRDefault="0033268F" w:rsidP="00AC23C4">
            <w:pPr>
              <w:pStyle w:val="TableCell2-2Break"/>
              <w:ind w:right="57"/>
              <w:jc w:val="right"/>
            </w:pPr>
            <w:r>
              <w:t>78</w:t>
            </w:r>
          </w:p>
        </w:tc>
        <w:tc>
          <w:tcPr>
            <w:tcW w:w="825" w:type="dxa"/>
            <w:tcBorders>
              <w:top w:val="dashed" w:sz="4" w:space="0" w:color="auto"/>
              <w:left w:val="single" w:sz="4" w:space="0" w:color="auto"/>
              <w:bottom w:val="single" w:sz="4" w:space="0" w:color="auto"/>
              <w:right w:val="nil"/>
            </w:tcBorders>
            <w:shd w:val="clear" w:color="auto" w:fill="auto"/>
            <w:noWrap/>
          </w:tcPr>
          <w:p w14:paraId="039C7A1D" w14:textId="77777777" w:rsidR="0033268F" w:rsidRPr="00236E08" w:rsidRDefault="0033268F" w:rsidP="00AC23C4">
            <w:pPr>
              <w:pStyle w:val="TableCell2-2Break"/>
              <w:ind w:right="57"/>
              <w:jc w:val="right"/>
            </w:pPr>
            <w:r>
              <w:t>403</w:t>
            </w:r>
          </w:p>
        </w:tc>
      </w:tr>
      <w:tr w:rsidR="0033268F" w:rsidRPr="00E607C7" w14:paraId="23F3B715" w14:textId="77777777" w:rsidTr="00E50FFF">
        <w:tc>
          <w:tcPr>
            <w:tcW w:w="6691" w:type="dxa"/>
            <w:gridSpan w:val="9"/>
            <w:tcBorders>
              <w:top w:val="single" w:sz="4" w:space="0" w:color="auto"/>
              <w:left w:val="nil"/>
              <w:bottom w:val="single" w:sz="4" w:space="0" w:color="auto"/>
              <w:right w:val="nil"/>
            </w:tcBorders>
            <w:shd w:val="clear" w:color="auto" w:fill="auto"/>
            <w:noWrap/>
          </w:tcPr>
          <w:p w14:paraId="5C898D04" w14:textId="77777777" w:rsidR="0033268F" w:rsidRDefault="0033268F" w:rsidP="00672641">
            <w:pPr>
              <w:pStyle w:val="TableCell3-2"/>
            </w:pPr>
            <w:r w:rsidRPr="00AC23C4">
              <w:rPr>
                <w:szCs w:val="19"/>
              </w:rPr>
              <w:t>Suffixed lexemes</w:t>
            </w:r>
            <w:r w:rsidRPr="0090507A">
              <w:t xml:space="preserve"> </w:t>
            </w:r>
            <w:r w:rsidR="008D2B85">
              <w:t>with nominal and</w:t>
            </w:r>
            <w:r>
              <w:t xml:space="preserve"> quantifier bases (15 items)</w:t>
            </w:r>
          </w:p>
        </w:tc>
      </w:tr>
      <w:tr w:rsidR="00AC23C4" w:rsidRPr="00E607C7" w14:paraId="2D955BBE" w14:textId="77777777" w:rsidTr="00E50FFF">
        <w:tc>
          <w:tcPr>
            <w:tcW w:w="1019" w:type="dxa"/>
            <w:tcBorders>
              <w:top w:val="single" w:sz="4" w:space="0" w:color="auto"/>
              <w:left w:val="nil"/>
              <w:bottom w:val="nil"/>
              <w:right w:val="single" w:sz="4" w:space="0" w:color="auto"/>
            </w:tcBorders>
            <w:shd w:val="clear" w:color="auto" w:fill="auto"/>
            <w:noWrap/>
          </w:tcPr>
          <w:p w14:paraId="57C3784B" w14:textId="77777777" w:rsidR="0033268F" w:rsidRPr="008A38F5" w:rsidRDefault="0033268F" w:rsidP="00672641">
            <w:pPr>
              <w:pStyle w:val="TableCell2-0Center"/>
              <w:rPr>
                <w:rStyle w:val="ChSmallCaps"/>
              </w:rPr>
            </w:pPr>
          </w:p>
        </w:tc>
        <w:tc>
          <w:tcPr>
            <w:tcW w:w="650" w:type="dxa"/>
            <w:tcBorders>
              <w:top w:val="single" w:sz="4" w:space="0" w:color="auto"/>
              <w:left w:val="single" w:sz="4" w:space="0" w:color="auto"/>
              <w:bottom w:val="nil"/>
            </w:tcBorders>
            <w:shd w:val="clear" w:color="auto" w:fill="auto"/>
            <w:noWrap/>
          </w:tcPr>
          <w:p w14:paraId="00EAC305" w14:textId="77777777" w:rsidR="0033268F" w:rsidRPr="0099608C" w:rsidRDefault="0033268F" w:rsidP="00672641">
            <w:pPr>
              <w:pStyle w:val="TableCell2-0Center"/>
              <w:rPr>
                <w:rStyle w:val="ChSmallCaps"/>
              </w:rPr>
            </w:pPr>
            <w:r w:rsidRPr="0099608C">
              <w:rPr>
                <w:rStyle w:val="ChSmallCaps"/>
              </w:rPr>
              <w:t>pol</w:t>
            </w:r>
          </w:p>
        </w:tc>
        <w:tc>
          <w:tcPr>
            <w:tcW w:w="651" w:type="dxa"/>
            <w:tcBorders>
              <w:top w:val="single" w:sz="4" w:space="0" w:color="auto"/>
              <w:bottom w:val="nil"/>
            </w:tcBorders>
            <w:shd w:val="clear" w:color="auto" w:fill="auto"/>
            <w:noWrap/>
          </w:tcPr>
          <w:p w14:paraId="49484E43" w14:textId="77777777" w:rsidR="0033268F" w:rsidRPr="0099608C" w:rsidRDefault="0033268F" w:rsidP="00672641">
            <w:pPr>
              <w:pStyle w:val="TableCell2-0Center"/>
              <w:rPr>
                <w:rStyle w:val="ChSmallCaps"/>
              </w:rPr>
            </w:pPr>
            <w:r w:rsidRPr="0099608C">
              <w:rPr>
                <w:rStyle w:val="ChSmallCaps"/>
              </w:rPr>
              <w:t>edc</w:t>
            </w:r>
          </w:p>
        </w:tc>
        <w:tc>
          <w:tcPr>
            <w:tcW w:w="652" w:type="dxa"/>
            <w:tcBorders>
              <w:top w:val="single" w:sz="4" w:space="0" w:color="auto"/>
              <w:bottom w:val="nil"/>
            </w:tcBorders>
            <w:shd w:val="clear" w:color="auto" w:fill="auto"/>
            <w:noWrap/>
          </w:tcPr>
          <w:p w14:paraId="75EF4A10"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77F9386D" w14:textId="77777777" w:rsidR="0033268F" w:rsidRPr="0099608C" w:rsidRDefault="0033268F" w:rsidP="00672641">
            <w:pPr>
              <w:pStyle w:val="TableCell2-0Center"/>
              <w:rPr>
                <w:rStyle w:val="ChSmallCaps"/>
              </w:rPr>
            </w:pPr>
            <w:r w:rsidRPr="0099608C">
              <w:rPr>
                <w:rStyle w:val="ChSmallCaps"/>
              </w:rPr>
              <w:t>low</w:t>
            </w:r>
          </w:p>
        </w:tc>
        <w:tc>
          <w:tcPr>
            <w:tcW w:w="737" w:type="dxa"/>
            <w:tcBorders>
              <w:top w:val="single" w:sz="4" w:space="0" w:color="auto"/>
              <w:left w:val="single" w:sz="4" w:space="0" w:color="auto"/>
              <w:bottom w:val="nil"/>
            </w:tcBorders>
            <w:shd w:val="clear" w:color="auto" w:fill="auto"/>
            <w:noWrap/>
          </w:tcPr>
          <w:p w14:paraId="2EF6AE1A"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4881E2B4" w14:textId="77777777" w:rsidR="0033268F" w:rsidRPr="009E4EAE" w:rsidRDefault="00DF62C5" w:rsidP="0033268F">
            <w:pPr>
              <w:pStyle w:val="TableCell2-0Center"/>
              <w:rPr>
                <w:rStyle w:val="ChSmallCaps"/>
              </w:rPr>
            </w:pPr>
            <w:r w:rsidRPr="00DF62C5">
              <w:rPr>
                <w:rStyle w:val="ChSmallCaps"/>
              </w:rPr>
              <w:t>­stat</w:t>
            </w:r>
          </w:p>
        </w:tc>
        <w:tc>
          <w:tcPr>
            <w:tcW w:w="768" w:type="dxa"/>
            <w:tcBorders>
              <w:top w:val="single" w:sz="4" w:space="0" w:color="auto"/>
              <w:bottom w:val="nil"/>
              <w:right w:val="single" w:sz="4" w:space="0" w:color="auto"/>
            </w:tcBorders>
            <w:shd w:val="clear" w:color="auto" w:fill="auto"/>
            <w:noWrap/>
          </w:tcPr>
          <w:p w14:paraId="39E2E344" w14:textId="77777777" w:rsidR="0033268F" w:rsidRPr="0099608C" w:rsidRDefault="0033268F" w:rsidP="00672641">
            <w:pPr>
              <w:pStyle w:val="TableCell2-0Center"/>
              <w:rPr>
                <w:rStyle w:val="ChSmallCaps"/>
              </w:rPr>
            </w:pPr>
            <w:r w:rsidRPr="0099608C">
              <w:rPr>
                <w:rStyle w:val="ChSmallCaps"/>
              </w:rPr>
              <w:t>outsd</w:t>
            </w:r>
          </w:p>
        </w:tc>
        <w:tc>
          <w:tcPr>
            <w:tcW w:w="825" w:type="dxa"/>
            <w:tcBorders>
              <w:top w:val="single" w:sz="4" w:space="0" w:color="auto"/>
              <w:left w:val="single" w:sz="4" w:space="0" w:color="auto"/>
              <w:right w:val="nil"/>
            </w:tcBorders>
            <w:shd w:val="clear" w:color="auto" w:fill="auto"/>
            <w:noWrap/>
          </w:tcPr>
          <w:p w14:paraId="5035734E" w14:textId="77777777" w:rsidR="0033268F" w:rsidRPr="00236E08" w:rsidRDefault="0033268F" w:rsidP="00672641">
            <w:pPr>
              <w:pStyle w:val="TableCell2-0Center"/>
            </w:pPr>
            <w:r>
              <w:t>Total</w:t>
            </w:r>
          </w:p>
        </w:tc>
      </w:tr>
      <w:tr w:rsidR="00AC23C4" w:rsidRPr="00E607C7" w14:paraId="3FEF5329" w14:textId="77777777" w:rsidTr="00E50FFF">
        <w:tc>
          <w:tcPr>
            <w:tcW w:w="1019" w:type="dxa"/>
            <w:tcBorders>
              <w:top w:val="nil"/>
              <w:left w:val="nil"/>
              <w:bottom w:val="nil"/>
              <w:right w:val="single" w:sz="4" w:space="0" w:color="auto"/>
            </w:tcBorders>
            <w:shd w:val="clear" w:color="auto" w:fill="auto"/>
            <w:noWrap/>
          </w:tcPr>
          <w:p w14:paraId="55ED4AC9" w14:textId="77777777" w:rsidR="0033268F" w:rsidRPr="0099608C" w:rsidRDefault="0033268F" w:rsidP="00672641">
            <w:pPr>
              <w:pStyle w:val="TableCell2-0"/>
              <w:rPr>
                <w:rStyle w:val="ChSmallCaps"/>
              </w:rPr>
            </w:pPr>
            <w:r w:rsidRPr="0099608C">
              <w:rPr>
                <w:rStyle w:val="ChSmallCaps"/>
              </w:rPr>
              <w:t>+edc-spk</w:t>
            </w:r>
          </w:p>
        </w:tc>
        <w:tc>
          <w:tcPr>
            <w:tcW w:w="650" w:type="dxa"/>
            <w:tcBorders>
              <w:top w:val="nil"/>
              <w:left w:val="single" w:sz="4" w:space="0" w:color="auto"/>
              <w:bottom w:val="nil"/>
            </w:tcBorders>
            <w:shd w:val="clear" w:color="auto" w:fill="auto"/>
            <w:noWrap/>
          </w:tcPr>
          <w:p w14:paraId="0B5AD4CB" w14:textId="77777777" w:rsidR="0033268F" w:rsidRPr="003117F4" w:rsidRDefault="0033268F" w:rsidP="00AC23C4">
            <w:pPr>
              <w:pStyle w:val="TableCell2-0"/>
              <w:ind w:right="57"/>
              <w:jc w:val="right"/>
            </w:pPr>
            <w:r>
              <w:t>4</w:t>
            </w:r>
          </w:p>
        </w:tc>
        <w:tc>
          <w:tcPr>
            <w:tcW w:w="651" w:type="dxa"/>
            <w:tcBorders>
              <w:top w:val="nil"/>
              <w:bottom w:val="nil"/>
            </w:tcBorders>
            <w:shd w:val="clear" w:color="auto" w:fill="auto"/>
            <w:noWrap/>
          </w:tcPr>
          <w:p w14:paraId="36A22612" w14:textId="77777777" w:rsidR="0033268F" w:rsidRPr="003117F4" w:rsidRDefault="0033268F" w:rsidP="00AC23C4">
            <w:pPr>
              <w:pStyle w:val="TableCell2-0"/>
              <w:ind w:right="57"/>
              <w:jc w:val="right"/>
            </w:pPr>
            <w:r>
              <w:t>1</w:t>
            </w:r>
          </w:p>
        </w:tc>
        <w:tc>
          <w:tcPr>
            <w:tcW w:w="652" w:type="dxa"/>
            <w:tcBorders>
              <w:top w:val="nil"/>
              <w:bottom w:val="nil"/>
            </w:tcBorders>
            <w:shd w:val="clear" w:color="auto" w:fill="auto"/>
            <w:noWrap/>
          </w:tcPr>
          <w:p w14:paraId="059B4E78" w14:textId="77777777" w:rsidR="0033268F" w:rsidRPr="003117F4" w:rsidRDefault="0033268F" w:rsidP="00AC23C4">
            <w:pPr>
              <w:pStyle w:val="TableCell2-0"/>
              <w:ind w:right="57"/>
              <w:jc w:val="right"/>
            </w:pPr>
            <w:r>
              <w:t>0</w:t>
            </w:r>
          </w:p>
        </w:tc>
        <w:tc>
          <w:tcPr>
            <w:tcW w:w="652" w:type="dxa"/>
            <w:tcBorders>
              <w:top w:val="nil"/>
              <w:bottom w:val="nil"/>
              <w:right w:val="single" w:sz="4" w:space="0" w:color="auto"/>
            </w:tcBorders>
            <w:shd w:val="clear" w:color="auto" w:fill="auto"/>
            <w:noWrap/>
          </w:tcPr>
          <w:p w14:paraId="321E0179" w14:textId="77777777" w:rsidR="0033268F" w:rsidRPr="003117F4" w:rsidRDefault="0033268F" w:rsidP="00AC23C4">
            <w:pPr>
              <w:pStyle w:val="TableCell2-0"/>
              <w:ind w:right="57"/>
              <w:jc w:val="right"/>
            </w:pPr>
            <w:r>
              <w:t>4</w:t>
            </w:r>
          </w:p>
        </w:tc>
        <w:tc>
          <w:tcPr>
            <w:tcW w:w="737" w:type="dxa"/>
            <w:tcBorders>
              <w:top w:val="nil"/>
              <w:left w:val="single" w:sz="4" w:space="0" w:color="auto"/>
              <w:bottom w:val="nil"/>
            </w:tcBorders>
            <w:shd w:val="clear" w:color="auto" w:fill="auto"/>
            <w:noWrap/>
          </w:tcPr>
          <w:p w14:paraId="442B5B6B" w14:textId="77777777" w:rsidR="0033268F" w:rsidRPr="003117F4" w:rsidRDefault="0033268F" w:rsidP="00AC23C4">
            <w:pPr>
              <w:pStyle w:val="TableCell2-0"/>
              <w:ind w:right="57"/>
              <w:jc w:val="right"/>
            </w:pPr>
            <w:r>
              <w:t>---</w:t>
            </w:r>
          </w:p>
        </w:tc>
        <w:tc>
          <w:tcPr>
            <w:tcW w:w="737" w:type="dxa"/>
            <w:tcBorders>
              <w:top w:val="nil"/>
              <w:bottom w:val="nil"/>
            </w:tcBorders>
            <w:shd w:val="clear" w:color="auto" w:fill="auto"/>
            <w:noWrap/>
          </w:tcPr>
          <w:p w14:paraId="4E5EF741" w14:textId="77777777" w:rsidR="0033268F" w:rsidRPr="003117F4" w:rsidRDefault="0033268F" w:rsidP="00AC23C4">
            <w:pPr>
              <w:pStyle w:val="TableCell2-0"/>
              <w:ind w:right="57"/>
              <w:jc w:val="right"/>
            </w:pPr>
            <w:r>
              <w:t>---</w:t>
            </w:r>
          </w:p>
        </w:tc>
        <w:tc>
          <w:tcPr>
            <w:tcW w:w="768" w:type="dxa"/>
            <w:tcBorders>
              <w:top w:val="nil"/>
              <w:bottom w:val="nil"/>
              <w:right w:val="single" w:sz="4" w:space="0" w:color="auto"/>
            </w:tcBorders>
            <w:shd w:val="clear" w:color="auto" w:fill="auto"/>
            <w:noWrap/>
          </w:tcPr>
          <w:p w14:paraId="2C405B38" w14:textId="77777777" w:rsidR="0033268F" w:rsidRPr="003117F4" w:rsidRDefault="0033268F" w:rsidP="00AC23C4">
            <w:pPr>
              <w:pStyle w:val="TableCell2-0"/>
              <w:ind w:right="57"/>
              <w:jc w:val="right"/>
            </w:pPr>
            <w:r>
              <w:t>8</w:t>
            </w:r>
          </w:p>
        </w:tc>
        <w:tc>
          <w:tcPr>
            <w:tcW w:w="825" w:type="dxa"/>
            <w:tcBorders>
              <w:left w:val="single" w:sz="4" w:space="0" w:color="auto"/>
              <w:bottom w:val="nil"/>
              <w:right w:val="nil"/>
            </w:tcBorders>
            <w:shd w:val="clear" w:color="auto" w:fill="auto"/>
            <w:noWrap/>
          </w:tcPr>
          <w:p w14:paraId="3BF84EAF" w14:textId="77777777" w:rsidR="0033268F" w:rsidRPr="003117F4" w:rsidRDefault="0033268F" w:rsidP="00AC23C4">
            <w:pPr>
              <w:pStyle w:val="TableCell2-0"/>
              <w:ind w:right="57"/>
              <w:jc w:val="right"/>
            </w:pPr>
            <w:r>
              <w:t>17</w:t>
            </w:r>
          </w:p>
        </w:tc>
      </w:tr>
      <w:tr w:rsidR="00AC23C4" w:rsidRPr="00E607C7" w14:paraId="3942E27D" w14:textId="77777777" w:rsidTr="00E50FFF">
        <w:tc>
          <w:tcPr>
            <w:tcW w:w="1019" w:type="dxa"/>
            <w:tcBorders>
              <w:top w:val="nil"/>
              <w:left w:val="nil"/>
              <w:bottom w:val="dashed" w:sz="4" w:space="0" w:color="auto"/>
              <w:right w:val="single" w:sz="4" w:space="0" w:color="auto"/>
            </w:tcBorders>
            <w:shd w:val="clear" w:color="auto" w:fill="auto"/>
            <w:noWrap/>
          </w:tcPr>
          <w:p w14:paraId="5B561F97" w14:textId="77777777" w:rsidR="0033268F" w:rsidRPr="0099608C" w:rsidRDefault="002938F4"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50" w:type="dxa"/>
            <w:tcBorders>
              <w:top w:val="nil"/>
              <w:left w:val="single" w:sz="4" w:space="0" w:color="auto"/>
              <w:bottom w:val="dashed" w:sz="4" w:space="0" w:color="auto"/>
            </w:tcBorders>
            <w:shd w:val="clear" w:color="auto" w:fill="auto"/>
            <w:noWrap/>
          </w:tcPr>
          <w:p w14:paraId="1206B994" w14:textId="77777777" w:rsidR="0033268F" w:rsidRPr="003117F4" w:rsidRDefault="0033268F" w:rsidP="00AC23C4">
            <w:pPr>
              <w:pStyle w:val="TableCell0-2"/>
              <w:ind w:right="57"/>
              <w:jc w:val="right"/>
            </w:pPr>
            <w:r>
              <w:t>3</w:t>
            </w:r>
          </w:p>
        </w:tc>
        <w:tc>
          <w:tcPr>
            <w:tcW w:w="651" w:type="dxa"/>
            <w:tcBorders>
              <w:top w:val="nil"/>
              <w:bottom w:val="dashed" w:sz="4" w:space="0" w:color="auto"/>
            </w:tcBorders>
            <w:shd w:val="clear" w:color="auto" w:fill="auto"/>
            <w:noWrap/>
          </w:tcPr>
          <w:p w14:paraId="270A0E73" w14:textId="77777777" w:rsidR="0033268F" w:rsidRPr="003117F4" w:rsidRDefault="0033268F" w:rsidP="00AC23C4">
            <w:pPr>
              <w:pStyle w:val="TableCell0-2"/>
              <w:ind w:right="57"/>
              <w:jc w:val="right"/>
            </w:pPr>
            <w:r>
              <w:t>0</w:t>
            </w:r>
          </w:p>
        </w:tc>
        <w:tc>
          <w:tcPr>
            <w:tcW w:w="652" w:type="dxa"/>
            <w:tcBorders>
              <w:top w:val="nil"/>
              <w:bottom w:val="dashed" w:sz="4" w:space="0" w:color="auto"/>
            </w:tcBorders>
            <w:shd w:val="clear" w:color="auto" w:fill="auto"/>
            <w:noWrap/>
          </w:tcPr>
          <w:p w14:paraId="47D927A5" w14:textId="77777777" w:rsidR="0033268F" w:rsidRPr="003117F4" w:rsidRDefault="0033268F" w:rsidP="00AC23C4">
            <w:pPr>
              <w:pStyle w:val="TableCell0-2"/>
              <w:ind w:right="57"/>
              <w:jc w:val="right"/>
            </w:pPr>
            <w:r>
              <w:t>6</w:t>
            </w:r>
          </w:p>
        </w:tc>
        <w:tc>
          <w:tcPr>
            <w:tcW w:w="652" w:type="dxa"/>
            <w:tcBorders>
              <w:top w:val="nil"/>
              <w:bottom w:val="dashed" w:sz="4" w:space="0" w:color="auto"/>
              <w:right w:val="single" w:sz="4" w:space="0" w:color="auto"/>
            </w:tcBorders>
            <w:shd w:val="clear" w:color="auto" w:fill="auto"/>
            <w:noWrap/>
          </w:tcPr>
          <w:p w14:paraId="70D2C4EC" w14:textId="77777777" w:rsidR="0033268F" w:rsidRPr="003117F4" w:rsidRDefault="0033268F" w:rsidP="00AC23C4">
            <w:pPr>
              <w:pStyle w:val="TableCell0-2"/>
              <w:ind w:right="57"/>
              <w:jc w:val="right"/>
            </w:pPr>
            <w:r>
              <w:t>---</w:t>
            </w:r>
          </w:p>
        </w:tc>
        <w:tc>
          <w:tcPr>
            <w:tcW w:w="737" w:type="dxa"/>
            <w:tcBorders>
              <w:top w:val="nil"/>
              <w:left w:val="single" w:sz="4" w:space="0" w:color="auto"/>
              <w:bottom w:val="dashed" w:sz="4" w:space="0" w:color="auto"/>
            </w:tcBorders>
            <w:shd w:val="clear" w:color="auto" w:fill="auto"/>
            <w:noWrap/>
          </w:tcPr>
          <w:p w14:paraId="60D985B9" w14:textId="77777777" w:rsidR="0033268F" w:rsidRPr="003117F4" w:rsidRDefault="0033268F" w:rsidP="00AC23C4">
            <w:pPr>
              <w:pStyle w:val="TableCell0-2"/>
              <w:ind w:right="57"/>
              <w:jc w:val="right"/>
            </w:pPr>
            <w:r>
              <w:t>1</w:t>
            </w:r>
          </w:p>
        </w:tc>
        <w:tc>
          <w:tcPr>
            <w:tcW w:w="737" w:type="dxa"/>
            <w:tcBorders>
              <w:top w:val="nil"/>
              <w:bottom w:val="dashed" w:sz="4" w:space="0" w:color="auto"/>
            </w:tcBorders>
            <w:shd w:val="clear" w:color="auto" w:fill="auto"/>
            <w:noWrap/>
          </w:tcPr>
          <w:p w14:paraId="13EBEAF1" w14:textId="77777777" w:rsidR="0033268F" w:rsidRPr="00D54072" w:rsidRDefault="0033268F" w:rsidP="00AC23C4">
            <w:pPr>
              <w:pStyle w:val="TableCell0-2"/>
              <w:ind w:right="57"/>
              <w:jc w:val="right"/>
              <w:rPr>
                <w:rStyle w:val="ChBold"/>
              </w:rPr>
            </w:pPr>
            <w:r>
              <w:rPr>
                <w:rStyle w:val="ChBold"/>
              </w:rPr>
              <w:t>9</w:t>
            </w:r>
          </w:p>
        </w:tc>
        <w:tc>
          <w:tcPr>
            <w:tcW w:w="768" w:type="dxa"/>
            <w:tcBorders>
              <w:top w:val="nil"/>
              <w:bottom w:val="dashed" w:sz="4" w:space="0" w:color="auto"/>
              <w:right w:val="single" w:sz="4" w:space="0" w:color="auto"/>
            </w:tcBorders>
            <w:shd w:val="clear" w:color="auto" w:fill="auto"/>
            <w:noWrap/>
          </w:tcPr>
          <w:p w14:paraId="5CA0E622" w14:textId="77777777" w:rsidR="0033268F" w:rsidRPr="003117F4" w:rsidRDefault="0033268F" w:rsidP="00AC23C4">
            <w:pPr>
              <w:pStyle w:val="TableCell0-2"/>
              <w:ind w:right="57"/>
              <w:jc w:val="right"/>
            </w:pPr>
            <w:r>
              <w:t>2</w:t>
            </w:r>
          </w:p>
        </w:tc>
        <w:tc>
          <w:tcPr>
            <w:tcW w:w="825" w:type="dxa"/>
            <w:tcBorders>
              <w:top w:val="nil"/>
              <w:left w:val="single" w:sz="4" w:space="0" w:color="auto"/>
              <w:bottom w:val="dashed" w:sz="4" w:space="0" w:color="auto"/>
              <w:right w:val="nil"/>
            </w:tcBorders>
            <w:shd w:val="clear" w:color="auto" w:fill="auto"/>
            <w:noWrap/>
          </w:tcPr>
          <w:p w14:paraId="23A9843D" w14:textId="77777777" w:rsidR="0033268F" w:rsidRPr="003117F4" w:rsidRDefault="0033268F" w:rsidP="00AC23C4">
            <w:pPr>
              <w:pStyle w:val="TableCell0-2"/>
              <w:ind w:right="57"/>
              <w:jc w:val="right"/>
            </w:pPr>
            <w:r>
              <w:t>20</w:t>
            </w:r>
          </w:p>
        </w:tc>
      </w:tr>
      <w:tr w:rsidR="00AC23C4" w:rsidRPr="00E607C7" w14:paraId="68E234F8" w14:textId="77777777" w:rsidTr="00E50FFF">
        <w:tc>
          <w:tcPr>
            <w:tcW w:w="1019" w:type="dxa"/>
            <w:tcBorders>
              <w:top w:val="dashed" w:sz="4" w:space="0" w:color="auto"/>
              <w:left w:val="nil"/>
              <w:bottom w:val="single" w:sz="4" w:space="0" w:color="auto"/>
              <w:right w:val="single" w:sz="4" w:space="0" w:color="auto"/>
            </w:tcBorders>
            <w:shd w:val="clear" w:color="auto" w:fill="auto"/>
            <w:noWrap/>
          </w:tcPr>
          <w:p w14:paraId="55F7B671" w14:textId="77777777" w:rsidR="0033268F" w:rsidRPr="00DA5C39" w:rsidRDefault="0033268F" w:rsidP="00672641">
            <w:pPr>
              <w:pStyle w:val="TableCell2-2Break"/>
            </w:pPr>
            <w:r>
              <w:t>Subtotal</w:t>
            </w:r>
          </w:p>
        </w:tc>
        <w:tc>
          <w:tcPr>
            <w:tcW w:w="650" w:type="dxa"/>
            <w:tcBorders>
              <w:top w:val="dashed" w:sz="4" w:space="0" w:color="auto"/>
              <w:left w:val="single" w:sz="4" w:space="0" w:color="auto"/>
              <w:bottom w:val="single" w:sz="4" w:space="0" w:color="auto"/>
            </w:tcBorders>
            <w:shd w:val="clear" w:color="auto" w:fill="auto"/>
            <w:noWrap/>
          </w:tcPr>
          <w:p w14:paraId="1B1EEF82" w14:textId="77777777" w:rsidR="0033268F" w:rsidRPr="00E607C7" w:rsidRDefault="0033268F" w:rsidP="00AC23C4">
            <w:pPr>
              <w:pStyle w:val="TableCell2-2Break"/>
              <w:ind w:right="57"/>
              <w:jc w:val="right"/>
            </w:pPr>
            <w:r>
              <w:t>7</w:t>
            </w:r>
          </w:p>
        </w:tc>
        <w:tc>
          <w:tcPr>
            <w:tcW w:w="651" w:type="dxa"/>
            <w:tcBorders>
              <w:top w:val="dashed" w:sz="4" w:space="0" w:color="auto"/>
              <w:bottom w:val="single" w:sz="4" w:space="0" w:color="auto"/>
            </w:tcBorders>
            <w:shd w:val="clear" w:color="auto" w:fill="auto"/>
            <w:noWrap/>
          </w:tcPr>
          <w:p w14:paraId="0CD71BA2" w14:textId="77777777" w:rsidR="0033268F" w:rsidRPr="00E607C7" w:rsidRDefault="0033268F" w:rsidP="00AC23C4">
            <w:pPr>
              <w:pStyle w:val="TableCell2-2Break"/>
              <w:ind w:right="57"/>
              <w:jc w:val="right"/>
            </w:pPr>
            <w:r>
              <w:t>1</w:t>
            </w:r>
          </w:p>
        </w:tc>
        <w:tc>
          <w:tcPr>
            <w:tcW w:w="652" w:type="dxa"/>
            <w:tcBorders>
              <w:top w:val="dashed" w:sz="4" w:space="0" w:color="auto"/>
              <w:bottom w:val="single" w:sz="4" w:space="0" w:color="auto"/>
            </w:tcBorders>
            <w:shd w:val="clear" w:color="auto" w:fill="auto"/>
            <w:noWrap/>
          </w:tcPr>
          <w:p w14:paraId="334BBB51" w14:textId="77777777" w:rsidR="0033268F" w:rsidRPr="00E607C7" w:rsidRDefault="0033268F" w:rsidP="00AC23C4">
            <w:pPr>
              <w:pStyle w:val="TableCell2-2Break"/>
              <w:ind w:right="57"/>
              <w:jc w:val="right"/>
            </w:pPr>
            <w:r>
              <w:t>6</w:t>
            </w:r>
          </w:p>
        </w:tc>
        <w:tc>
          <w:tcPr>
            <w:tcW w:w="652" w:type="dxa"/>
            <w:tcBorders>
              <w:top w:val="dashed" w:sz="4" w:space="0" w:color="auto"/>
              <w:bottom w:val="single" w:sz="4" w:space="0" w:color="auto"/>
              <w:right w:val="single" w:sz="4" w:space="0" w:color="auto"/>
            </w:tcBorders>
            <w:shd w:val="clear" w:color="auto" w:fill="auto"/>
            <w:noWrap/>
          </w:tcPr>
          <w:p w14:paraId="7B5DE55E" w14:textId="77777777" w:rsidR="0033268F" w:rsidRPr="00E607C7" w:rsidRDefault="0033268F" w:rsidP="00AC23C4">
            <w:pPr>
              <w:pStyle w:val="TableCell2-2Break"/>
              <w:ind w:right="57"/>
              <w:jc w:val="right"/>
            </w:pPr>
            <w:r>
              <w:t>4</w:t>
            </w:r>
          </w:p>
        </w:tc>
        <w:tc>
          <w:tcPr>
            <w:tcW w:w="737" w:type="dxa"/>
            <w:tcBorders>
              <w:top w:val="dashed" w:sz="4" w:space="0" w:color="auto"/>
              <w:left w:val="single" w:sz="4" w:space="0" w:color="auto"/>
              <w:bottom w:val="single" w:sz="4" w:space="0" w:color="auto"/>
            </w:tcBorders>
            <w:shd w:val="clear" w:color="auto" w:fill="auto"/>
            <w:noWrap/>
          </w:tcPr>
          <w:p w14:paraId="5C354A46" w14:textId="77777777" w:rsidR="0033268F" w:rsidRPr="00E607C7" w:rsidRDefault="0033268F" w:rsidP="00AC23C4">
            <w:pPr>
              <w:pStyle w:val="TableCell2-2Break"/>
              <w:ind w:right="57"/>
              <w:jc w:val="right"/>
            </w:pPr>
            <w:r>
              <w:t>1</w:t>
            </w:r>
          </w:p>
        </w:tc>
        <w:tc>
          <w:tcPr>
            <w:tcW w:w="737" w:type="dxa"/>
            <w:tcBorders>
              <w:top w:val="dashed" w:sz="4" w:space="0" w:color="auto"/>
              <w:bottom w:val="single" w:sz="4" w:space="0" w:color="auto"/>
            </w:tcBorders>
            <w:shd w:val="clear" w:color="auto" w:fill="auto"/>
            <w:noWrap/>
          </w:tcPr>
          <w:p w14:paraId="036F347A" w14:textId="77777777" w:rsidR="0033268F" w:rsidRPr="00620ED6" w:rsidRDefault="0033268F" w:rsidP="00AC23C4">
            <w:pPr>
              <w:pStyle w:val="TableCell2-2Break"/>
              <w:ind w:right="57"/>
              <w:jc w:val="right"/>
              <w:rPr>
                <w:rStyle w:val="ChBold"/>
              </w:rPr>
            </w:pPr>
            <w:r>
              <w:rPr>
                <w:rStyle w:val="ChBold"/>
              </w:rPr>
              <w:t>9</w:t>
            </w:r>
          </w:p>
        </w:tc>
        <w:tc>
          <w:tcPr>
            <w:tcW w:w="768" w:type="dxa"/>
            <w:tcBorders>
              <w:top w:val="dashed" w:sz="4" w:space="0" w:color="auto"/>
              <w:bottom w:val="single" w:sz="4" w:space="0" w:color="auto"/>
              <w:right w:val="single" w:sz="4" w:space="0" w:color="auto"/>
            </w:tcBorders>
            <w:shd w:val="clear" w:color="auto" w:fill="auto"/>
            <w:noWrap/>
          </w:tcPr>
          <w:p w14:paraId="5C3CE604" w14:textId="77777777" w:rsidR="0033268F" w:rsidRPr="00E607C7" w:rsidRDefault="0033268F" w:rsidP="00AC23C4">
            <w:pPr>
              <w:pStyle w:val="TableCell2-2Break"/>
              <w:ind w:right="57"/>
              <w:jc w:val="right"/>
            </w:pPr>
            <w:r>
              <w:t>10</w:t>
            </w:r>
          </w:p>
        </w:tc>
        <w:tc>
          <w:tcPr>
            <w:tcW w:w="825" w:type="dxa"/>
            <w:tcBorders>
              <w:top w:val="dashed" w:sz="4" w:space="0" w:color="auto"/>
              <w:left w:val="single" w:sz="4" w:space="0" w:color="auto"/>
              <w:bottom w:val="single" w:sz="4" w:space="0" w:color="auto"/>
              <w:right w:val="nil"/>
            </w:tcBorders>
            <w:shd w:val="clear" w:color="auto" w:fill="auto"/>
            <w:noWrap/>
          </w:tcPr>
          <w:p w14:paraId="2750FC0D" w14:textId="77777777" w:rsidR="0033268F" w:rsidRPr="00236E08" w:rsidRDefault="0033268F" w:rsidP="00AC23C4">
            <w:pPr>
              <w:pStyle w:val="TableCell2-2Break"/>
              <w:ind w:right="57"/>
              <w:jc w:val="right"/>
            </w:pPr>
            <w:r>
              <w:t>38</w:t>
            </w:r>
          </w:p>
        </w:tc>
      </w:tr>
      <w:tr w:rsidR="0033268F" w:rsidRPr="00E607C7" w14:paraId="11B7EBE0" w14:textId="77777777" w:rsidTr="00E50FFF">
        <w:tc>
          <w:tcPr>
            <w:tcW w:w="6691" w:type="dxa"/>
            <w:gridSpan w:val="9"/>
            <w:tcBorders>
              <w:top w:val="single" w:sz="4" w:space="0" w:color="auto"/>
              <w:left w:val="nil"/>
              <w:bottom w:val="single" w:sz="4" w:space="0" w:color="auto"/>
              <w:right w:val="nil"/>
            </w:tcBorders>
            <w:shd w:val="clear" w:color="auto" w:fill="auto"/>
            <w:noWrap/>
          </w:tcPr>
          <w:p w14:paraId="4916FB6A" w14:textId="77777777" w:rsidR="0033268F" w:rsidRPr="005151F7" w:rsidRDefault="0033268F" w:rsidP="00672641">
            <w:pPr>
              <w:pStyle w:val="TableCell3-2"/>
              <w:rPr>
                <w:rStyle w:val="ChBold"/>
              </w:rPr>
            </w:pPr>
            <w:r w:rsidRPr="005151F7">
              <w:rPr>
                <w:rStyle w:val="ChBold"/>
              </w:rPr>
              <w:lastRenderedPageBreak/>
              <w:t>TOTAL</w:t>
            </w:r>
            <w:r>
              <w:t xml:space="preserve"> (84 </w:t>
            </w:r>
            <w:r w:rsidRPr="005151F7">
              <w:t>items)</w:t>
            </w:r>
          </w:p>
        </w:tc>
      </w:tr>
      <w:tr w:rsidR="00AC23C4" w:rsidRPr="00E607C7" w14:paraId="23B7BC63" w14:textId="77777777" w:rsidTr="00E50FFF">
        <w:tc>
          <w:tcPr>
            <w:tcW w:w="1019" w:type="dxa"/>
            <w:tcBorders>
              <w:top w:val="single" w:sz="4" w:space="0" w:color="auto"/>
              <w:left w:val="nil"/>
              <w:bottom w:val="nil"/>
              <w:right w:val="single" w:sz="4" w:space="0" w:color="auto"/>
            </w:tcBorders>
            <w:shd w:val="clear" w:color="auto" w:fill="auto"/>
            <w:noWrap/>
          </w:tcPr>
          <w:p w14:paraId="57E0A619" w14:textId="77777777" w:rsidR="0033268F" w:rsidRPr="008A38F5" w:rsidRDefault="0033268F" w:rsidP="00672641">
            <w:pPr>
              <w:pStyle w:val="TableCell2-0Center"/>
              <w:rPr>
                <w:rStyle w:val="ChSmallCaps"/>
              </w:rPr>
            </w:pPr>
          </w:p>
        </w:tc>
        <w:tc>
          <w:tcPr>
            <w:tcW w:w="650" w:type="dxa"/>
            <w:tcBorders>
              <w:top w:val="single" w:sz="4" w:space="0" w:color="auto"/>
              <w:left w:val="single" w:sz="4" w:space="0" w:color="auto"/>
              <w:bottom w:val="nil"/>
            </w:tcBorders>
            <w:shd w:val="clear" w:color="auto" w:fill="auto"/>
            <w:noWrap/>
          </w:tcPr>
          <w:p w14:paraId="6050EFFC" w14:textId="77777777" w:rsidR="0033268F" w:rsidRPr="0099608C" w:rsidRDefault="0033268F" w:rsidP="00672641">
            <w:pPr>
              <w:pStyle w:val="TableCell2-0Center"/>
              <w:rPr>
                <w:rStyle w:val="ChSmallCaps"/>
              </w:rPr>
            </w:pPr>
            <w:r w:rsidRPr="0099608C">
              <w:rPr>
                <w:rStyle w:val="ChSmallCaps"/>
              </w:rPr>
              <w:t>pol</w:t>
            </w:r>
          </w:p>
        </w:tc>
        <w:tc>
          <w:tcPr>
            <w:tcW w:w="651" w:type="dxa"/>
            <w:tcBorders>
              <w:top w:val="single" w:sz="4" w:space="0" w:color="auto"/>
              <w:bottom w:val="nil"/>
            </w:tcBorders>
            <w:shd w:val="clear" w:color="auto" w:fill="auto"/>
            <w:noWrap/>
          </w:tcPr>
          <w:p w14:paraId="1C138DC3" w14:textId="77777777" w:rsidR="0033268F" w:rsidRPr="0099608C" w:rsidRDefault="0033268F" w:rsidP="00672641">
            <w:pPr>
              <w:pStyle w:val="TableCell2-0Center"/>
              <w:rPr>
                <w:rStyle w:val="ChSmallCaps"/>
              </w:rPr>
            </w:pPr>
            <w:r w:rsidRPr="0099608C">
              <w:rPr>
                <w:rStyle w:val="ChSmallCaps"/>
              </w:rPr>
              <w:t>edc</w:t>
            </w:r>
          </w:p>
        </w:tc>
        <w:tc>
          <w:tcPr>
            <w:tcW w:w="652" w:type="dxa"/>
            <w:tcBorders>
              <w:top w:val="single" w:sz="4" w:space="0" w:color="auto"/>
              <w:bottom w:val="nil"/>
            </w:tcBorders>
            <w:shd w:val="clear" w:color="auto" w:fill="auto"/>
            <w:noWrap/>
          </w:tcPr>
          <w:p w14:paraId="353224F1"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5FC006BE" w14:textId="77777777" w:rsidR="0033268F" w:rsidRPr="0099608C" w:rsidRDefault="0033268F" w:rsidP="00672641">
            <w:pPr>
              <w:pStyle w:val="TableCell2-0Center"/>
              <w:rPr>
                <w:rStyle w:val="ChSmallCaps"/>
              </w:rPr>
            </w:pPr>
            <w:r w:rsidRPr="0099608C">
              <w:rPr>
                <w:rStyle w:val="ChSmallCaps"/>
              </w:rPr>
              <w:t>low</w:t>
            </w:r>
          </w:p>
        </w:tc>
        <w:tc>
          <w:tcPr>
            <w:tcW w:w="737" w:type="dxa"/>
            <w:tcBorders>
              <w:top w:val="single" w:sz="4" w:space="0" w:color="auto"/>
              <w:left w:val="single" w:sz="4" w:space="0" w:color="auto"/>
              <w:bottom w:val="nil"/>
            </w:tcBorders>
            <w:shd w:val="clear" w:color="auto" w:fill="auto"/>
            <w:noWrap/>
          </w:tcPr>
          <w:p w14:paraId="64CF9504"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0A94AD2C" w14:textId="77777777" w:rsidR="0033268F" w:rsidRPr="009E4EAE" w:rsidRDefault="00DF62C5" w:rsidP="0033268F">
            <w:pPr>
              <w:pStyle w:val="TableCell2-0Center"/>
              <w:rPr>
                <w:rStyle w:val="ChSmallCaps"/>
              </w:rPr>
            </w:pPr>
            <w:r w:rsidRPr="00DF62C5">
              <w:rPr>
                <w:rStyle w:val="ChSmallCaps"/>
              </w:rPr>
              <w:t>­stat</w:t>
            </w:r>
          </w:p>
        </w:tc>
        <w:tc>
          <w:tcPr>
            <w:tcW w:w="768" w:type="dxa"/>
            <w:tcBorders>
              <w:top w:val="single" w:sz="4" w:space="0" w:color="auto"/>
              <w:bottom w:val="nil"/>
              <w:right w:val="single" w:sz="4" w:space="0" w:color="auto"/>
            </w:tcBorders>
            <w:shd w:val="clear" w:color="auto" w:fill="auto"/>
            <w:noWrap/>
          </w:tcPr>
          <w:p w14:paraId="04C427FC" w14:textId="77777777" w:rsidR="0033268F" w:rsidRPr="0099608C" w:rsidRDefault="0033268F" w:rsidP="00672641">
            <w:pPr>
              <w:pStyle w:val="TableCell2-0Center"/>
              <w:rPr>
                <w:rStyle w:val="ChSmallCaps"/>
              </w:rPr>
            </w:pPr>
            <w:r w:rsidRPr="0099608C">
              <w:rPr>
                <w:rStyle w:val="ChSmallCaps"/>
              </w:rPr>
              <w:t>outsd</w:t>
            </w:r>
          </w:p>
        </w:tc>
        <w:tc>
          <w:tcPr>
            <w:tcW w:w="825" w:type="dxa"/>
            <w:tcBorders>
              <w:top w:val="single" w:sz="4" w:space="0" w:color="auto"/>
              <w:left w:val="single" w:sz="4" w:space="0" w:color="auto"/>
              <w:right w:val="nil"/>
            </w:tcBorders>
            <w:shd w:val="clear" w:color="auto" w:fill="auto"/>
            <w:noWrap/>
          </w:tcPr>
          <w:p w14:paraId="743EAE75" w14:textId="77777777" w:rsidR="0033268F" w:rsidRPr="005151F7" w:rsidRDefault="0033268F" w:rsidP="00672641">
            <w:pPr>
              <w:pStyle w:val="TableCell2-0Center"/>
            </w:pPr>
            <w:r w:rsidRPr="005151F7">
              <w:t>Total</w:t>
            </w:r>
          </w:p>
        </w:tc>
      </w:tr>
      <w:tr w:rsidR="00AC23C4" w:rsidRPr="00E607C7" w14:paraId="18F8B8EC" w14:textId="77777777" w:rsidTr="00E50FFF">
        <w:tc>
          <w:tcPr>
            <w:tcW w:w="1019" w:type="dxa"/>
            <w:tcBorders>
              <w:top w:val="nil"/>
              <w:left w:val="nil"/>
              <w:bottom w:val="nil"/>
              <w:right w:val="single" w:sz="4" w:space="0" w:color="auto"/>
            </w:tcBorders>
            <w:shd w:val="clear" w:color="auto" w:fill="auto"/>
            <w:noWrap/>
          </w:tcPr>
          <w:p w14:paraId="5AC2DB6F" w14:textId="77777777" w:rsidR="0033268F" w:rsidRPr="0099608C" w:rsidRDefault="0033268F" w:rsidP="00672641">
            <w:pPr>
              <w:pStyle w:val="TableCell2-0"/>
              <w:rPr>
                <w:rStyle w:val="ChSmallCaps"/>
              </w:rPr>
            </w:pPr>
            <w:r w:rsidRPr="0099608C">
              <w:rPr>
                <w:rStyle w:val="ChSmallCaps"/>
              </w:rPr>
              <w:t>+edc-spk</w:t>
            </w:r>
          </w:p>
        </w:tc>
        <w:tc>
          <w:tcPr>
            <w:tcW w:w="650" w:type="dxa"/>
            <w:tcBorders>
              <w:top w:val="nil"/>
              <w:left w:val="single" w:sz="4" w:space="0" w:color="auto"/>
              <w:bottom w:val="nil"/>
            </w:tcBorders>
            <w:shd w:val="clear" w:color="auto" w:fill="auto"/>
            <w:noWrap/>
          </w:tcPr>
          <w:p w14:paraId="00691761" w14:textId="77777777" w:rsidR="0033268F" w:rsidRPr="003117F4" w:rsidRDefault="0033268F" w:rsidP="00AC23C4">
            <w:pPr>
              <w:pStyle w:val="TableCell2-0"/>
              <w:ind w:right="57"/>
              <w:jc w:val="right"/>
            </w:pPr>
            <w:r>
              <w:t>34</w:t>
            </w:r>
          </w:p>
        </w:tc>
        <w:tc>
          <w:tcPr>
            <w:tcW w:w="651" w:type="dxa"/>
            <w:tcBorders>
              <w:top w:val="nil"/>
              <w:bottom w:val="nil"/>
            </w:tcBorders>
            <w:shd w:val="clear" w:color="auto" w:fill="auto"/>
            <w:noWrap/>
          </w:tcPr>
          <w:p w14:paraId="5AB2A6D9" w14:textId="77777777" w:rsidR="0033268F" w:rsidRPr="003117F4" w:rsidRDefault="0033268F" w:rsidP="00AC23C4">
            <w:pPr>
              <w:pStyle w:val="TableCell2-0"/>
              <w:ind w:right="57"/>
              <w:jc w:val="right"/>
            </w:pPr>
            <w:r>
              <w:t>27</w:t>
            </w:r>
          </w:p>
        </w:tc>
        <w:tc>
          <w:tcPr>
            <w:tcW w:w="652" w:type="dxa"/>
            <w:tcBorders>
              <w:top w:val="nil"/>
              <w:bottom w:val="nil"/>
            </w:tcBorders>
            <w:shd w:val="clear" w:color="auto" w:fill="auto"/>
            <w:noWrap/>
          </w:tcPr>
          <w:p w14:paraId="12B7BF08" w14:textId="77777777" w:rsidR="0033268F" w:rsidRPr="003117F4" w:rsidRDefault="0033268F" w:rsidP="00AC23C4">
            <w:pPr>
              <w:pStyle w:val="TableCell2-0"/>
              <w:ind w:right="57"/>
              <w:jc w:val="right"/>
            </w:pPr>
            <w:r>
              <w:t>15</w:t>
            </w:r>
          </w:p>
        </w:tc>
        <w:tc>
          <w:tcPr>
            <w:tcW w:w="652" w:type="dxa"/>
            <w:tcBorders>
              <w:top w:val="nil"/>
              <w:bottom w:val="nil"/>
              <w:right w:val="single" w:sz="4" w:space="0" w:color="auto"/>
            </w:tcBorders>
            <w:shd w:val="clear" w:color="auto" w:fill="auto"/>
            <w:noWrap/>
          </w:tcPr>
          <w:p w14:paraId="2E2862DC" w14:textId="77777777" w:rsidR="0033268F" w:rsidRPr="003117F4" w:rsidRDefault="0033268F" w:rsidP="00AC23C4">
            <w:pPr>
              <w:pStyle w:val="TableCell2-0"/>
              <w:ind w:right="57"/>
              <w:jc w:val="right"/>
            </w:pPr>
            <w:r>
              <w:t>50</w:t>
            </w:r>
          </w:p>
        </w:tc>
        <w:tc>
          <w:tcPr>
            <w:tcW w:w="737" w:type="dxa"/>
            <w:tcBorders>
              <w:top w:val="nil"/>
              <w:left w:val="single" w:sz="4" w:space="0" w:color="auto"/>
              <w:bottom w:val="nil"/>
            </w:tcBorders>
            <w:shd w:val="clear" w:color="auto" w:fill="auto"/>
            <w:noWrap/>
          </w:tcPr>
          <w:p w14:paraId="5E655A4D" w14:textId="77777777" w:rsidR="0033268F" w:rsidRPr="003117F4" w:rsidRDefault="0033268F" w:rsidP="00AC23C4">
            <w:pPr>
              <w:pStyle w:val="TableCell2-0"/>
              <w:ind w:right="57"/>
              <w:jc w:val="right"/>
            </w:pPr>
            <w:r>
              <w:t>---</w:t>
            </w:r>
          </w:p>
        </w:tc>
        <w:tc>
          <w:tcPr>
            <w:tcW w:w="737" w:type="dxa"/>
            <w:tcBorders>
              <w:top w:val="nil"/>
              <w:bottom w:val="nil"/>
            </w:tcBorders>
            <w:shd w:val="clear" w:color="auto" w:fill="auto"/>
            <w:noWrap/>
          </w:tcPr>
          <w:p w14:paraId="714627A4" w14:textId="77777777" w:rsidR="0033268F" w:rsidRPr="003117F4" w:rsidRDefault="0033268F" w:rsidP="00AC23C4">
            <w:pPr>
              <w:pStyle w:val="TableCell2-0"/>
              <w:ind w:right="57"/>
              <w:jc w:val="right"/>
            </w:pPr>
            <w:r>
              <w:t>---</w:t>
            </w:r>
          </w:p>
        </w:tc>
        <w:tc>
          <w:tcPr>
            <w:tcW w:w="768" w:type="dxa"/>
            <w:tcBorders>
              <w:top w:val="nil"/>
              <w:bottom w:val="nil"/>
              <w:right w:val="single" w:sz="4" w:space="0" w:color="auto"/>
            </w:tcBorders>
            <w:shd w:val="clear" w:color="auto" w:fill="auto"/>
            <w:noWrap/>
          </w:tcPr>
          <w:p w14:paraId="2B6BBF75" w14:textId="77777777" w:rsidR="0033268F" w:rsidRPr="003117F4" w:rsidRDefault="0033268F" w:rsidP="00AC23C4">
            <w:pPr>
              <w:pStyle w:val="TableCell2-0"/>
              <w:ind w:right="57"/>
              <w:jc w:val="right"/>
            </w:pPr>
            <w:r>
              <w:t>83</w:t>
            </w:r>
          </w:p>
        </w:tc>
        <w:tc>
          <w:tcPr>
            <w:tcW w:w="825" w:type="dxa"/>
            <w:tcBorders>
              <w:left w:val="single" w:sz="4" w:space="0" w:color="auto"/>
              <w:bottom w:val="nil"/>
              <w:right w:val="nil"/>
            </w:tcBorders>
            <w:shd w:val="clear" w:color="auto" w:fill="auto"/>
            <w:noWrap/>
          </w:tcPr>
          <w:p w14:paraId="5F9CAF2A" w14:textId="77777777" w:rsidR="0033268F" w:rsidRPr="003117F4" w:rsidRDefault="0033268F" w:rsidP="00AC23C4">
            <w:pPr>
              <w:pStyle w:val="TableCell2-0"/>
              <w:ind w:right="57"/>
              <w:jc w:val="right"/>
            </w:pPr>
            <w:r>
              <w:t>209</w:t>
            </w:r>
          </w:p>
        </w:tc>
      </w:tr>
      <w:tr w:rsidR="00AC23C4" w:rsidRPr="00E607C7" w14:paraId="0E791AE7" w14:textId="77777777" w:rsidTr="00E50FFF">
        <w:tc>
          <w:tcPr>
            <w:tcW w:w="1019" w:type="dxa"/>
            <w:tcBorders>
              <w:top w:val="nil"/>
              <w:left w:val="nil"/>
              <w:bottom w:val="dashed" w:sz="4" w:space="0" w:color="auto"/>
              <w:right w:val="single" w:sz="4" w:space="0" w:color="auto"/>
            </w:tcBorders>
            <w:shd w:val="clear" w:color="auto" w:fill="auto"/>
            <w:noWrap/>
          </w:tcPr>
          <w:p w14:paraId="18DB0756" w14:textId="77777777" w:rsidR="0033268F" w:rsidRPr="0099608C" w:rsidRDefault="002938F4"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50" w:type="dxa"/>
            <w:tcBorders>
              <w:top w:val="nil"/>
              <w:left w:val="single" w:sz="4" w:space="0" w:color="auto"/>
              <w:bottom w:val="dashed" w:sz="4" w:space="0" w:color="auto"/>
            </w:tcBorders>
            <w:shd w:val="clear" w:color="auto" w:fill="auto"/>
            <w:noWrap/>
          </w:tcPr>
          <w:p w14:paraId="25B51A4D" w14:textId="77777777" w:rsidR="0033268F" w:rsidRPr="003117F4" w:rsidRDefault="0033268F" w:rsidP="00AC23C4">
            <w:pPr>
              <w:pStyle w:val="TableCell0-2"/>
              <w:ind w:right="57"/>
              <w:jc w:val="right"/>
            </w:pPr>
            <w:r>
              <w:t>18</w:t>
            </w:r>
          </w:p>
        </w:tc>
        <w:tc>
          <w:tcPr>
            <w:tcW w:w="651" w:type="dxa"/>
            <w:tcBorders>
              <w:top w:val="nil"/>
              <w:bottom w:val="dashed" w:sz="4" w:space="0" w:color="auto"/>
            </w:tcBorders>
            <w:shd w:val="clear" w:color="auto" w:fill="auto"/>
            <w:noWrap/>
          </w:tcPr>
          <w:p w14:paraId="2FBECE52" w14:textId="77777777" w:rsidR="0033268F" w:rsidRPr="003117F4" w:rsidRDefault="0033268F" w:rsidP="00AC23C4">
            <w:pPr>
              <w:pStyle w:val="TableCell0-2"/>
              <w:ind w:right="57"/>
              <w:jc w:val="right"/>
            </w:pPr>
            <w:r>
              <w:t>40</w:t>
            </w:r>
          </w:p>
        </w:tc>
        <w:tc>
          <w:tcPr>
            <w:tcW w:w="652" w:type="dxa"/>
            <w:tcBorders>
              <w:top w:val="nil"/>
              <w:bottom w:val="dashed" w:sz="4" w:space="0" w:color="auto"/>
            </w:tcBorders>
            <w:shd w:val="clear" w:color="auto" w:fill="auto"/>
            <w:noWrap/>
          </w:tcPr>
          <w:p w14:paraId="45FDEB2B" w14:textId="77777777" w:rsidR="0033268F" w:rsidRPr="003117F4" w:rsidRDefault="0033268F" w:rsidP="00AC23C4">
            <w:pPr>
              <w:pStyle w:val="TableCell0-2"/>
              <w:ind w:right="57"/>
              <w:jc w:val="right"/>
            </w:pPr>
            <w:r>
              <w:t>53</w:t>
            </w:r>
          </w:p>
        </w:tc>
        <w:tc>
          <w:tcPr>
            <w:tcW w:w="652" w:type="dxa"/>
            <w:tcBorders>
              <w:top w:val="nil"/>
              <w:bottom w:val="dashed" w:sz="4" w:space="0" w:color="auto"/>
              <w:right w:val="single" w:sz="4" w:space="0" w:color="auto"/>
            </w:tcBorders>
            <w:shd w:val="clear" w:color="auto" w:fill="auto"/>
            <w:noWrap/>
          </w:tcPr>
          <w:p w14:paraId="3933A01F" w14:textId="77777777" w:rsidR="0033268F" w:rsidRPr="003117F4" w:rsidRDefault="0033268F" w:rsidP="00AC23C4">
            <w:pPr>
              <w:pStyle w:val="TableCell0-2"/>
              <w:ind w:right="57"/>
              <w:jc w:val="right"/>
            </w:pPr>
            <w:r>
              <w:t>---</w:t>
            </w:r>
          </w:p>
        </w:tc>
        <w:tc>
          <w:tcPr>
            <w:tcW w:w="737" w:type="dxa"/>
            <w:tcBorders>
              <w:top w:val="nil"/>
              <w:left w:val="single" w:sz="4" w:space="0" w:color="auto"/>
              <w:bottom w:val="dashed" w:sz="4" w:space="0" w:color="auto"/>
            </w:tcBorders>
            <w:shd w:val="clear" w:color="auto" w:fill="auto"/>
            <w:noWrap/>
          </w:tcPr>
          <w:p w14:paraId="0C929464" w14:textId="77777777" w:rsidR="0033268F" w:rsidRPr="003117F4" w:rsidRDefault="0033268F" w:rsidP="00AC23C4">
            <w:pPr>
              <w:pStyle w:val="TableCell0-2"/>
              <w:ind w:right="57"/>
              <w:jc w:val="right"/>
            </w:pPr>
            <w:r>
              <w:t>27</w:t>
            </w:r>
          </w:p>
        </w:tc>
        <w:tc>
          <w:tcPr>
            <w:tcW w:w="737" w:type="dxa"/>
            <w:tcBorders>
              <w:top w:val="nil"/>
              <w:bottom w:val="dashed" w:sz="4" w:space="0" w:color="auto"/>
            </w:tcBorders>
            <w:shd w:val="clear" w:color="auto" w:fill="auto"/>
            <w:noWrap/>
          </w:tcPr>
          <w:p w14:paraId="6E536C9C" w14:textId="77777777" w:rsidR="0033268F" w:rsidRPr="00A01708" w:rsidRDefault="0033268F" w:rsidP="00AC23C4">
            <w:pPr>
              <w:pStyle w:val="TableCell0-2"/>
              <w:ind w:right="57"/>
              <w:jc w:val="right"/>
              <w:rPr>
                <w:rStyle w:val="ChBold"/>
              </w:rPr>
            </w:pPr>
            <w:r>
              <w:rPr>
                <w:rStyle w:val="ChBold"/>
              </w:rPr>
              <w:t>89</w:t>
            </w:r>
          </w:p>
        </w:tc>
        <w:tc>
          <w:tcPr>
            <w:tcW w:w="768" w:type="dxa"/>
            <w:tcBorders>
              <w:top w:val="nil"/>
              <w:bottom w:val="dashed" w:sz="4" w:space="0" w:color="auto"/>
              <w:right w:val="single" w:sz="4" w:space="0" w:color="auto"/>
            </w:tcBorders>
            <w:shd w:val="clear" w:color="auto" w:fill="auto"/>
            <w:noWrap/>
          </w:tcPr>
          <w:p w14:paraId="117A83ED" w14:textId="77777777" w:rsidR="0033268F" w:rsidRPr="003117F4" w:rsidRDefault="0033268F" w:rsidP="00AC23C4">
            <w:pPr>
              <w:pStyle w:val="TableCell0-2"/>
              <w:ind w:right="57"/>
              <w:jc w:val="right"/>
            </w:pPr>
            <w:r>
              <w:t>5</w:t>
            </w:r>
          </w:p>
        </w:tc>
        <w:tc>
          <w:tcPr>
            <w:tcW w:w="825" w:type="dxa"/>
            <w:tcBorders>
              <w:top w:val="nil"/>
              <w:left w:val="single" w:sz="4" w:space="0" w:color="auto"/>
              <w:bottom w:val="dashed" w:sz="4" w:space="0" w:color="auto"/>
              <w:right w:val="nil"/>
            </w:tcBorders>
            <w:shd w:val="clear" w:color="auto" w:fill="auto"/>
            <w:noWrap/>
          </w:tcPr>
          <w:p w14:paraId="2423DA44" w14:textId="77777777" w:rsidR="0033268F" w:rsidRPr="003117F4" w:rsidRDefault="0033268F" w:rsidP="00AC23C4">
            <w:pPr>
              <w:pStyle w:val="TableCell0-2"/>
              <w:ind w:right="57"/>
              <w:jc w:val="right"/>
            </w:pPr>
            <w:r>
              <w:t>232</w:t>
            </w:r>
          </w:p>
        </w:tc>
      </w:tr>
      <w:tr w:rsidR="00AC23C4" w:rsidRPr="00E607C7" w14:paraId="63482634" w14:textId="77777777" w:rsidTr="00E50FFF">
        <w:tc>
          <w:tcPr>
            <w:tcW w:w="1019" w:type="dxa"/>
            <w:tcBorders>
              <w:top w:val="dashed" w:sz="4" w:space="0" w:color="auto"/>
              <w:left w:val="nil"/>
              <w:bottom w:val="single" w:sz="4" w:space="0" w:color="auto"/>
              <w:right w:val="single" w:sz="4" w:space="0" w:color="auto"/>
            </w:tcBorders>
            <w:shd w:val="clear" w:color="auto" w:fill="auto"/>
            <w:noWrap/>
          </w:tcPr>
          <w:p w14:paraId="5709CC3C" w14:textId="77777777" w:rsidR="0033268F" w:rsidRPr="00250999" w:rsidRDefault="0033268F" w:rsidP="00672641">
            <w:pPr>
              <w:pStyle w:val="TableCell2-2Break"/>
              <w:rPr>
                <w:rStyle w:val="ChBold"/>
              </w:rPr>
            </w:pPr>
            <w:r w:rsidRPr="00250999">
              <w:rPr>
                <w:rStyle w:val="ChBold"/>
              </w:rPr>
              <w:t>Total</w:t>
            </w:r>
          </w:p>
        </w:tc>
        <w:tc>
          <w:tcPr>
            <w:tcW w:w="650" w:type="dxa"/>
            <w:tcBorders>
              <w:top w:val="dashed" w:sz="4" w:space="0" w:color="auto"/>
              <w:left w:val="single" w:sz="4" w:space="0" w:color="auto"/>
              <w:bottom w:val="single" w:sz="4" w:space="0" w:color="auto"/>
            </w:tcBorders>
            <w:shd w:val="clear" w:color="auto" w:fill="auto"/>
            <w:noWrap/>
          </w:tcPr>
          <w:p w14:paraId="2DECFC1B" w14:textId="77777777" w:rsidR="0033268F" w:rsidRPr="00E607C7" w:rsidRDefault="0033268F" w:rsidP="00AC23C4">
            <w:pPr>
              <w:pStyle w:val="TableCell2-2Break"/>
              <w:keepNext/>
              <w:ind w:right="57"/>
              <w:jc w:val="right"/>
            </w:pPr>
            <w:r>
              <w:t>52</w:t>
            </w:r>
          </w:p>
        </w:tc>
        <w:tc>
          <w:tcPr>
            <w:tcW w:w="651" w:type="dxa"/>
            <w:tcBorders>
              <w:top w:val="dashed" w:sz="4" w:space="0" w:color="auto"/>
              <w:bottom w:val="single" w:sz="4" w:space="0" w:color="auto"/>
            </w:tcBorders>
            <w:shd w:val="clear" w:color="auto" w:fill="auto"/>
            <w:noWrap/>
          </w:tcPr>
          <w:p w14:paraId="77905745" w14:textId="77777777" w:rsidR="0033268F" w:rsidRPr="00E607C7" w:rsidRDefault="0033268F" w:rsidP="00AC23C4">
            <w:pPr>
              <w:pStyle w:val="TableCell2-2Break"/>
              <w:keepNext/>
              <w:ind w:right="57"/>
              <w:jc w:val="right"/>
            </w:pPr>
            <w:r>
              <w:t>67</w:t>
            </w:r>
          </w:p>
        </w:tc>
        <w:tc>
          <w:tcPr>
            <w:tcW w:w="652" w:type="dxa"/>
            <w:tcBorders>
              <w:top w:val="dashed" w:sz="4" w:space="0" w:color="auto"/>
              <w:bottom w:val="single" w:sz="4" w:space="0" w:color="auto"/>
            </w:tcBorders>
            <w:shd w:val="clear" w:color="auto" w:fill="auto"/>
            <w:noWrap/>
          </w:tcPr>
          <w:p w14:paraId="7770EC7F" w14:textId="77777777" w:rsidR="0033268F" w:rsidRPr="00E607C7" w:rsidRDefault="0033268F" w:rsidP="00AC23C4">
            <w:pPr>
              <w:pStyle w:val="TableCell2-2Break"/>
              <w:keepNext/>
              <w:ind w:right="57"/>
              <w:jc w:val="right"/>
            </w:pPr>
            <w:r>
              <w:t>68</w:t>
            </w:r>
          </w:p>
        </w:tc>
        <w:tc>
          <w:tcPr>
            <w:tcW w:w="652" w:type="dxa"/>
            <w:tcBorders>
              <w:top w:val="dashed" w:sz="4" w:space="0" w:color="auto"/>
              <w:bottom w:val="single" w:sz="4" w:space="0" w:color="auto"/>
              <w:right w:val="single" w:sz="4" w:space="0" w:color="auto"/>
            </w:tcBorders>
            <w:shd w:val="clear" w:color="auto" w:fill="auto"/>
            <w:noWrap/>
          </w:tcPr>
          <w:p w14:paraId="422DBCD9" w14:textId="77777777" w:rsidR="0033268F" w:rsidRPr="00E607C7" w:rsidRDefault="0033268F" w:rsidP="00AC23C4">
            <w:pPr>
              <w:pStyle w:val="TableCell2-2Break"/>
              <w:keepNext/>
              <w:ind w:right="57"/>
              <w:jc w:val="right"/>
            </w:pPr>
            <w:r>
              <w:t>50</w:t>
            </w:r>
          </w:p>
        </w:tc>
        <w:tc>
          <w:tcPr>
            <w:tcW w:w="737" w:type="dxa"/>
            <w:tcBorders>
              <w:top w:val="dashed" w:sz="4" w:space="0" w:color="auto"/>
              <w:left w:val="single" w:sz="4" w:space="0" w:color="auto"/>
              <w:bottom w:val="single" w:sz="4" w:space="0" w:color="auto"/>
            </w:tcBorders>
            <w:shd w:val="clear" w:color="auto" w:fill="auto"/>
            <w:noWrap/>
          </w:tcPr>
          <w:p w14:paraId="6FB29C48" w14:textId="77777777" w:rsidR="0033268F" w:rsidRPr="00E607C7" w:rsidRDefault="0033268F" w:rsidP="00AC23C4">
            <w:pPr>
              <w:pStyle w:val="TableCell2-2Break"/>
              <w:keepNext/>
              <w:ind w:right="57"/>
              <w:jc w:val="right"/>
            </w:pPr>
            <w:r>
              <w:t>27</w:t>
            </w:r>
          </w:p>
        </w:tc>
        <w:tc>
          <w:tcPr>
            <w:tcW w:w="737" w:type="dxa"/>
            <w:tcBorders>
              <w:top w:val="dashed" w:sz="4" w:space="0" w:color="auto"/>
              <w:bottom w:val="single" w:sz="4" w:space="0" w:color="auto"/>
            </w:tcBorders>
            <w:shd w:val="clear" w:color="auto" w:fill="auto"/>
            <w:noWrap/>
          </w:tcPr>
          <w:p w14:paraId="322272FD" w14:textId="77777777" w:rsidR="0033268F" w:rsidRPr="00620ED6" w:rsidRDefault="0033268F" w:rsidP="00AC23C4">
            <w:pPr>
              <w:pStyle w:val="TableCell2-2Break"/>
              <w:keepNext/>
              <w:ind w:right="57"/>
              <w:jc w:val="right"/>
              <w:rPr>
                <w:rStyle w:val="ChBold"/>
              </w:rPr>
            </w:pPr>
            <w:r>
              <w:rPr>
                <w:rStyle w:val="ChBold"/>
              </w:rPr>
              <w:t>89</w:t>
            </w:r>
          </w:p>
        </w:tc>
        <w:tc>
          <w:tcPr>
            <w:tcW w:w="768" w:type="dxa"/>
            <w:tcBorders>
              <w:top w:val="dashed" w:sz="4" w:space="0" w:color="auto"/>
              <w:bottom w:val="single" w:sz="4" w:space="0" w:color="auto"/>
              <w:right w:val="single" w:sz="4" w:space="0" w:color="auto"/>
            </w:tcBorders>
            <w:shd w:val="clear" w:color="auto" w:fill="auto"/>
            <w:noWrap/>
          </w:tcPr>
          <w:p w14:paraId="6EA21F10" w14:textId="77777777" w:rsidR="0033268F" w:rsidRPr="00E607C7" w:rsidRDefault="0033268F" w:rsidP="00AC23C4">
            <w:pPr>
              <w:pStyle w:val="TableCell2-2Break"/>
              <w:keepNext/>
              <w:ind w:right="57"/>
              <w:jc w:val="right"/>
            </w:pPr>
            <w:r>
              <w:t>88</w:t>
            </w:r>
          </w:p>
        </w:tc>
        <w:tc>
          <w:tcPr>
            <w:tcW w:w="825" w:type="dxa"/>
            <w:tcBorders>
              <w:top w:val="dashed" w:sz="4" w:space="0" w:color="auto"/>
              <w:left w:val="single" w:sz="4" w:space="0" w:color="auto"/>
              <w:bottom w:val="single" w:sz="4" w:space="0" w:color="auto"/>
              <w:right w:val="nil"/>
            </w:tcBorders>
            <w:shd w:val="clear" w:color="auto" w:fill="auto"/>
            <w:noWrap/>
          </w:tcPr>
          <w:p w14:paraId="5C8E89C5" w14:textId="77777777" w:rsidR="0033268F" w:rsidRPr="00A01708" w:rsidRDefault="0033268F" w:rsidP="00AC23C4">
            <w:pPr>
              <w:pStyle w:val="TableCell2-2Break"/>
              <w:keepNext/>
              <w:ind w:right="57"/>
              <w:jc w:val="right"/>
              <w:rPr>
                <w:rStyle w:val="ChBold"/>
              </w:rPr>
            </w:pPr>
            <w:r>
              <w:rPr>
                <w:rStyle w:val="ChBold"/>
              </w:rPr>
              <w:t>441</w:t>
            </w:r>
          </w:p>
        </w:tc>
      </w:tr>
    </w:tbl>
    <w:p w14:paraId="61EE7859" w14:textId="77777777" w:rsidR="001E3EB8" w:rsidRDefault="00BC2197" w:rsidP="00F3646F">
      <w:pPr>
        <w:pStyle w:val="Figure"/>
      </w:pPr>
      <w:r>
        <w:rPr>
          <w:noProof/>
          <w:lang w:eastAsia="en-US"/>
        </w:rPr>
        <w:drawing>
          <wp:inline distT="0" distB="0" distL="0" distR="0" wp14:anchorId="3279CAB8" wp14:editId="0562BF07">
            <wp:extent cx="4319905" cy="2335530"/>
            <wp:effectExtent l="0" t="0" r="4445" b="762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19905" cy="2335530"/>
                    </a:xfrm>
                    <a:prstGeom prst="rect">
                      <a:avLst/>
                    </a:prstGeom>
                    <a:noFill/>
                  </pic:spPr>
                </pic:pic>
              </a:graphicData>
            </a:graphic>
          </wp:inline>
        </w:drawing>
      </w:r>
    </w:p>
    <w:p w14:paraId="148BD7E9" w14:textId="77777777" w:rsidR="008645D7" w:rsidRDefault="008645D7" w:rsidP="008645D7">
      <w:pPr>
        <w:pStyle w:val="CapFigure"/>
      </w:pPr>
      <w:bookmarkStart w:id="1314" w:name="_Ref417129110"/>
      <w:r>
        <w:t xml:space="preserve">Figure </w:t>
      </w:r>
      <w:fldSimple w:instr=" STYLEREF 1 \s ">
        <w:r w:rsidR="00154D81">
          <w:rPr>
            <w:noProof/>
            <w:cs/>
          </w:rPr>
          <w:t>‎</w:t>
        </w:r>
        <w:r w:rsidR="00154D81">
          <w:rPr>
            <w:noProof/>
          </w:rPr>
          <w:t>3</w:t>
        </w:r>
      </w:fldSimple>
      <w:r w:rsidR="00C17373">
        <w:t>.</w:t>
      </w:r>
      <w:fldSimple w:instr=" SEQ Figure \* ARABIC \s 1 ">
        <w:r w:rsidR="00154D81">
          <w:rPr>
            <w:noProof/>
          </w:rPr>
          <w:t>2</w:t>
        </w:r>
      </w:fldSimple>
      <w:bookmarkEnd w:id="1314"/>
      <w:r>
        <w:t>:</w:t>
      </w:r>
      <w:r>
        <w:tab/>
      </w:r>
      <w:r>
        <w:rPr>
          <w:szCs w:val="19"/>
        </w:rPr>
        <w:t xml:space="preserve">Token frequencies for </w:t>
      </w:r>
      <w:r w:rsidRPr="00987776">
        <w:rPr>
          <w:rStyle w:val="ChItalBold"/>
        </w:rPr>
        <w:t>­ang</w:t>
      </w:r>
      <w:r>
        <w:rPr>
          <w:szCs w:val="19"/>
        </w:rPr>
        <w:t>-suffixed lexemes</w:t>
      </w:r>
      <w:r w:rsidRPr="0090507A">
        <w:t xml:space="preserve"> </w:t>
      </w:r>
      <w:r>
        <w:t xml:space="preserve">with </w:t>
      </w:r>
      <w:r w:rsidRPr="0090507A">
        <w:t>verbal</w:t>
      </w:r>
      <w:r>
        <w:t>,</w:t>
      </w:r>
      <w:r w:rsidRPr="0090507A">
        <w:t xml:space="preserve"> </w:t>
      </w:r>
      <w:r>
        <w:t xml:space="preserve">nominal, and quantifier </w:t>
      </w:r>
      <w:r w:rsidRPr="0090507A">
        <w:t>bases</w:t>
      </w:r>
      <w:r w:rsidRPr="00497728">
        <w:t xml:space="preserve"> </w:t>
      </w:r>
      <w:r>
        <w:t>by speakers, topics, and interlocutors</w:t>
      </w:r>
    </w:p>
    <w:p w14:paraId="53E6B67F" w14:textId="77777777" w:rsidR="00672641" w:rsidRDefault="00672641" w:rsidP="00DD1A53">
      <w:pPr>
        <w:pStyle w:val="Body0000after05before"/>
      </w:pPr>
      <w:r>
        <w:t xml:space="preserve">The data given in </w:t>
      </w:r>
      <w:r>
        <w:fldChar w:fldCharType="begin"/>
      </w:r>
      <w:r>
        <w:instrText xml:space="preserve"> REF _Ref354668804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8</w:t>
      </w:r>
      <w:r>
        <w:fldChar w:fldCharType="end"/>
      </w:r>
      <w:r>
        <w:t xml:space="preserve"> and </w:t>
      </w:r>
      <w:r w:rsidR="00FF6B60">
        <w:fldChar w:fldCharType="begin"/>
      </w:r>
      <w:r w:rsidR="00FF6B60">
        <w:instrText xml:space="preserve"> REF _Ref417129110 \h </w:instrText>
      </w:r>
      <w:r w:rsidR="00FF6B60">
        <w:fldChar w:fldCharType="separate"/>
      </w:r>
      <w:r w:rsidR="00154D81">
        <w:t xml:space="preserve">Figure </w:t>
      </w:r>
      <w:r w:rsidR="00154D81">
        <w:rPr>
          <w:noProof/>
          <w:cs/>
        </w:rPr>
        <w:t>‎</w:t>
      </w:r>
      <w:r w:rsidR="00154D81">
        <w:rPr>
          <w:noProof/>
        </w:rPr>
        <w:t>3</w:t>
      </w:r>
      <w:r w:rsidR="00154D81">
        <w:t>.</w:t>
      </w:r>
      <w:r w:rsidR="00154D81">
        <w:rPr>
          <w:noProof/>
        </w:rPr>
        <w:t>2</w:t>
      </w:r>
      <w:r w:rsidR="00FF6B60">
        <w:fldChar w:fldCharType="end"/>
      </w:r>
      <w:r w:rsidR="00FF6B60">
        <w:t xml:space="preserve"> </w:t>
      </w:r>
      <w:r>
        <w:t xml:space="preserve">show that for the 84 </w:t>
      </w:r>
      <w:r w:rsidR="000D0049" w:rsidRPr="00987776">
        <w:rPr>
          <w:rStyle w:val="ChItalBold"/>
        </w:rPr>
        <w:t>­ang</w:t>
      </w:r>
      <w:r>
        <w:rPr>
          <w:szCs w:val="19"/>
        </w:rPr>
        <w:t>-suffixed lexemes</w:t>
      </w:r>
      <w:r>
        <w:t>, 352/441 tokens (80</w:t>
      </w:r>
      <w:r w:rsidRPr="00895DB9">
        <w:t xml:space="preserve">%) can be </w:t>
      </w:r>
      <w:r>
        <w:t xml:space="preserve">explained in </w:t>
      </w:r>
      <w:r w:rsidRPr="00895DB9">
        <w:t xml:space="preserve">terms of </w:t>
      </w:r>
      <w:r w:rsidR="00224F2F">
        <w:t xml:space="preserve">speaker education levels, topics, </w:t>
      </w:r>
      <w:r>
        <w:t>and/or role-relations</w:t>
      </w:r>
      <w:r w:rsidRPr="00A27642">
        <w:t xml:space="preserve"> </w:t>
      </w:r>
      <w:r>
        <w:t>between the speakers and their interlocutors; this includes 323/403 tokens (80</w:t>
      </w:r>
      <w:r w:rsidRPr="00895DB9">
        <w:t xml:space="preserve">%) </w:t>
      </w:r>
      <w:r>
        <w:t xml:space="preserve">with </w:t>
      </w:r>
      <w:r w:rsidRPr="00895DB9">
        <w:t xml:space="preserve">verbal bases, </w:t>
      </w:r>
      <w:r>
        <w:t>and 29/38 tokens (76</w:t>
      </w:r>
      <w:r w:rsidRPr="00895DB9">
        <w:t xml:space="preserve">%) </w:t>
      </w:r>
      <w:r>
        <w:t>with nominal bases.</w:t>
      </w:r>
    </w:p>
    <w:p w14:paraId="54F41076" w14:textId="77777777" w:rsidR="00672641" w:rsidRDefault="00672641" w:rsidP="00672641">
      <w:pPr>
        <w:pStyle w:val="Body0500after"/>
      </w:pPr>
      <w:r>
        <w:t>The better-educated speakers (</w:t>
      </w:r>
      <w:r w:rsidRPr="0099608C">
        <w:rPr>
          <w:rStyle w:val="ChSmallCaps"/>
        </w:rPr>
        <w:t>+edc-spk</w:t>
      </w:r>
      <w:r w:rsidRPr="00C92FB5">
        <w:t>)</w:t>
      </w:r>
      <w:r>
        <w:t xml:space="preserve"> produced 209/441</w:t>
      </w:r>
      <w:r w:rsidRPr="002E1382">
        <w:t xml:space="preserve"> </w:t>
      </w:r>
      <w:r>
        <w:t>tokens (</w:t>
      </w:r>
      <w:r w:rsidRPr="002E1382">
        <w:t>47%)</w:t>
      </w:r>
      <w:r w:rsidR="006B49B8">
        <w:t>,</w:t>
      </w:r>
      <w:r w:rsidRPr="002E1382">
        <w:t xml:space="preserve"> </w:t>
      </w:r>
      <w:r>
        <w:t>while</w:t>
      </w:r>
      <w:r w:rsidRPr="002E1382">
        <w:t xml:space="preserve"> </w:t>
      </w:r>
      <w:r>
        <w:t>the less-educated speakers (</w:t>
      </w:r>
      <w:r w:rsidR="002938F4" w:rsidRPr="00DF62C5">
        <w:rPr>
          <w:rStyle w:val="ChSmallCaps"/>
        </w:rPr>
        <w:t>­</w:t>
      </w:r>
      <w:r w:rsidR="002938F4">
        <w:rPr>
          <w:rStyle w:val="ChSmallCaps"/>
        </w:rPr>
        <w:t>edc</w:t>
      </w:r>
      <w:r w:rsidR="002938F4" w:rsidRPr="0099608C">
        <w:rPr>
          <w:rStyle w:val="ChSmallCaps"/>
        </w:rPr>
        <w:t>-spk</w:t>
      </w:r>
      <w:r w:rsidRPr="00C92FB5">
        <w:t>)</w:t>
      </w:r>
      <w:r>
        <w:t xml:space="preserve"> produced 232/441</w:t>
      </w:r>
      <w:r w:rsidRPr="002E1382">
        <w:t xml:space="preserve"> </w:t>
      </w:r>
      <w:r>
        <w:t>(53%) tokens.</w:t>
      </w:r>
    </w:p>
    <w:p w14:paraId="32284F0B" w14:textId="77777777" w:rsidR="00A73039" w:rsidRDefault="00672641" w:rsidP="00672641">
      <w:pPr>
        <w:pStyle w:val="Body0500after"/>
      </w:pPr>
      <w:r>
        <w:t>In terms of topics</w:t>
      </w:r>
      <w:r w:rsidR="00224F2F">
        <w:t xml:space="preserve"> (</w:t>
      </w:r>
      <w:r w:rsidR="00224F2F" w:rsidRPr="00224F2F">
        <w:rPr>
          <w:rStyle w:val="ChSmallCaps"/>
        </w:rPr>
        <w:t>top</w:t>
      </w:r>
      <w:r w:rsidR="00224F2F">
        <w:t>)</w:t>
      </w:r>
      <w:r>
        <w:t>, 187/441</w:t>
      </w:r>
      <w:r w:rsidR="00A73039">
        <w:t xml:space="preserve"> tokens</w:t>
      </w:r>
      <w:r>
        <w:t xml:space="preserve"> </w:t>
      </w:r>
      <w:r w:rsidR="00A73039">
        <w:t>(</w:t>
      </w:r>
      <w:r>
        <w:t>42</w:t>
      </w:r>
      <w:r w:rsidRPr="00F448D9">
        <w:t xml:space="preserve">%) occurred during conversations about </w:t>
      </w:r>
      <w:r w:rsidRPr="0099608C">
        <w:rPr>
          <w:rStyle w:val="ChSmallCaps"/>
        </w:rPr>
        <w:t>high</w:t>
      </w:r>
      <w:r>
        <w:t xml:space="preserve"> topics, </w:t>
      </w:r>
      <w:r>
        <w:rPr>
          <w:szCs w:val="19"/>
        </w:rPr>
        <w:t>that is,</w:t>
      </w:r>
      <w:r>
        <w:t xml:space="preserve"> political, educational or religious affairs (</w:t>
      </w:r>
      <w:r w:rsidRPr="0099608C">
        <w:rPr>
          <w:rStyle w:val="ChSmallCaps"/>
        </w:rPr>
        <w:t>pol</w:t>
      </w:r>
      <w:r>
        <w:t xml:space="preserve">, </w:t>
      </w:r>
      <w:r w:rsidRPr="0099608C">
        <w:rPr>
          <w:rStyle w:val="ChSmallCaps"/>
        </w:rPr>
        <w:t>edc</w:t>
      </w:r>
      <w:r>
        <w:t xml:space="preserve"> and </w:t>
      </w:r>
      <w:r w:rsidRPr="0099608C">
        <w:rPr>
          <w:rStyle w:val="ChSmallCaps"/>
        </w:rPr>
        <w:t>rel</w:t>
      </w:r>
      <w:r>
        <w:t>, respectively). This includes 76/209</w:t>
      </w:r>
      <w:r w:rsidRPr="00F448D9">
        <w:t xml:space="preserve"> </w:t>
      </w:r>
      <w:r w:rsidRPr="0099608C">
        <w:rPr>
          <w:rStyle w:val="ChSmallCaps"/>
        </w:rPr>
        <w:t>+edc-spk</w:t>
      </w:r>
      <w:r w:rsidRPr="00F448D9">
        <w:t xml:space="preserve"> </w:t>
      </w:r>
      <w:r>
        <w:t>tokens (36%) and 111/232</w:t>
      </w:r>
      <w:r w:rsidRPr="00F448D9">
        <w:t xml:space="preserve"> </w:t>
      </w:r>
      <w:r w:rsidR="002938F4" w:rsidRPr="00DF62C5">
        <w:rPr>
          <w:rStyle w:val="ChSmallCaps"/>
        </w:rPr>
        <w:t>­</w:t>
      </w:r>
      <w:r w:rsidR="002938F4">
        <w:rPr>
          <w:rStyle w:val="ChSmallCaps"/>
        </w:rPr>
        <w:t>edc</w:t>
      </w:r>
      <w:r w:rsidR="002938F4" w:rsidRPr="0099608C">
        <w:rPr>
          <w:rStyle w:val="ChSmallCaps"/>
        </w:rPr>
        <w:t>-spk</w:t>
      </w:r>
      <w:r w:rsidRPr="00D32413">
        <w:t xml:space="preserve"> </w:t>
      </w:r>
      <w:r>
        <w:t>tokens (48</w:t>
      </w:r>
      <w:r w:rsidRPr="00F448D9">
        <w:t xml:space="preserve">%). </w:t>
      </w:r>
      <w:r w:rsidR="00B93484">
        <w:t>Another 88/441 tokens (</w:t>
      </w:r>
      <w:r w:rsidR="004F7DF9">
        <w:t>20%</w:t>
      </w:r>
      <w:r w:rsidR="00B93484">
        <w:t>)</w:t>
      </w:r>
      <w:r w:rsidR="004F7DF9">
        <w:t xml:space="preserve"> were produced during conversations with </w:t>
      </w:r>
      <w:r w:rsidR="00B13CFB" w:rsidRPr="00892A40">
        <w:t>an outsider, namely the author (</w:t>
      </w:r>
      <w:r w:rsidR="00B13CFB" w:rsidRPr="0099608C">
        <w:rPr>
          <w:rStyle w:val="ChSmallCaps"/>
        </w:rPr>
        <w:t>outsd</w:t>
      </w:r>
      <w:r w:rsidR="00B13CFB" w:rsidRPr="00892A40">
        <w:t>)</w:t>
      </w:r>
      <w:r w:rsidR="004F7DF9">
        <w:t>, including 83/209</w:t>
      </w:r>
      <w:r w:rsidR="004F7DF9" w:rsidRPr="00F448D9">
        <w:t xml:space="preserve"> </w:t>
      </w:r>
      <w:r w:rsidR="004F7DF9" w:rsidRPr="0099608C">
        <w:rPr>
          <w:rStyle w:val="ChSmallCaps"/>
        </w:rPr>
        <w:t>+edc-spk</w:t>
      </w:r>
      <w:r w:rsidR="004F7DF9" w:rsidRPr="00F448D9">
        <w:t xml:space="preserve"> </w:t>
      </w:r>
      <w:r w:rsidR="004F7DF9">
        <w:t>tokens (40%) and 5/232</w:t>
      </w:r>
      <w:r w:rsidR="004F7DF9" w:rsidRPr="00F448D9">
        <w:t xml:space="preserve"> </w:t>
      </w:r>
      <w:r w:rsidR="004F7DF9" w:rsidRPr="00DF62C5">
        <w:rPr>
          <w:rStyle w:val="ChSmallCaps"/>
        </w:rPr>
        <w:t>­</w:t>
      </w:r>
      <w:r w:rsidR="004F7DF9">
        <w:rPr>
          <w:rStyle w:val="ChSmallCaps"/>
        </w:rPr>
        <w:t>edc</w:t>
      </w:r>
      <w:r w:rsidR="004F7DF9" w:rsidRPr="0099608C">
        <w:rPr>
          <w:rStyle w:val="ChSmallCaps"/>
        </w:rPr>
        <w:t>-spk</w:t>
      </w:r>
      <w:r w:rsidR="004F7DF9" w:rsidRPr="00D32413">
        <w:t xml:space="preserve"> </w:t>
      </w:r>
      <w:r w:rsidR="004F7DF9">
        <w:t>tokens (0.2</w:t>
      </w:r>
      <w:r w:rsidR="004F7DF9" w:rsidRPr="00F448D9">
        <w:t>%)</w:t>
      </w:r>
      <w:r w:rsidR="00B13CFB">
        <w:t>.</w:t>
      </w:r>
    </w:p>
    <w:p w14:paraId="4F6D1A1C" w14:textId="77777777" w:rsidR="00672641" w:rsidRDefault="00672641" w:rsidP="00D11488">
      <w:pPr>
        <w:pStyle w:val="Body0515after"/>
      </w:pPr>
      <w:r>
        <w:t xml:space="preserve">This leaves </w:t>
      </w:r>
      <w:r w:rsidR="006E3A4F">
        <w:t xml:space="preserve">166/441 tokens (38%) that were produced when the interlocutors discussed </w:t>
      </w:r>
      <w:r w:rsidR="006E3A4F" w:rsidRPr="0099608C">
        <w:rPr>
          <w:rStyle w:val="ChSmallCaps"/>
        </w:rPr>
        <w:t>low</w:t>
      </w:r>
      <w:r w:rsidR="006E3A4F">
        <w:t xml:space="preserve"> topics</w:t>
      </w:r>
      <w:r w:rsidR="00BF4C1D">
        <w:t>. This includes</w:t>
      </w:r>
      <w:r w:rsidR="006E3A4F">
        <w:t xml:space="preserve"> 50/166 </w:t>
      </w:r>
      <w:r w:rsidR="006E3A4F" w:rsidRPr="0099608C">
        <w:rPr>
          <w:rStyle w:val="ChSmallCaps"/>
        </w:rPr>
        <w:t>+edc-spk</w:t>
      </w:r>
      <w:r w:rsidR="006E3A4F" w:rsidRPr="00F448D9">
        <w:t xml:space="preserve"> </w:t>
      </w:r>
      <w:r w:rsidR="00BF4C1D">
        <w:t xml:space="preserve">tokens </w:t>
      </w:r>
      <w:r w:rsidR="006E3A4F">
        <w:t xml:space="preserve">(30%) and 116/166 </w:t>
      </w:r>
      <w:r w:rsidR="006E3A4F" w:rsidRPr="00DF62C5">
        <w:rPr>
          <w:rStyle w:val="ChSmallCaps"/>
        </w:rPr>
        <w:t>­</w:t>
      </w:r>
      <w:r w:rsidR="006E3A4F">
        <w:rPr>
          <w:rStyle w:val="ChSmallCaps"/>
        </w:rPr>
        <w:t>edc</w:t>
      </w:r>
      <w:r w:rsidR="006E3A4F" w:rsidRPr="0099608C">
        <w:rPr>
          <w:rStyle w:val="ChSmallCaps"/>
        </w:rPr>
        <w:t>-spk</w:t>
      </w:r>
      <w:r w:rsidR="006E3A4F" w:rsidRPr="00FE41BE">
        <w:t xml:space="preserve"> </w:t>
      </w:r>
      <w:r w:rsidR="006E3A4F">
        <w:t xml:space="preserve">tokens (70%). </w:t>
      </w:r>
      <w:r>
        <w:t>The 1</w:t>
      </w:r>
      <w:r w:rsidR="006E3A4F">
        <w:t>16</w:t>
      </w:r>
      <w:r>
        <w:t xml:space="preserve"> </w:t>
      </w:r>
      <w:r w:rsidR="00CD1E53" w:rsidRPr="0099608C">
        <w:rPr>
          <w:rStyle w:val="ChSmallCaps"/>
        </w:rPr>
        <w:t>low</w:t>
      </w:r>
      <w:r w:rsidR="00CD1E53">
        <w:t xml:space="preserve"> topic </w:t>
      </w:r>
      <w:r>
        <w:t xml:space="preserve">tokens produced by </w:t>
      </w:r>
      <w:r w:rsidR="002938F4" w:rsidRPr="00DF62C5">
        <w:rPr>
          <w:rStyle w:val="ChSmallCaps"/>
        </w:rPr>
        <w:t>­</w:t>
      </w:r>
      <w:r w:rsidR="002938F4">
        <w:rPr>
          <w:rStyle w:val="ChSmallCaps"/>
        </w:rPr>
        <w:t>edc</w:t>
      </w:r>
      <w:r w:rsidR="002938F4" w:rsidRPr="0099608C">
        <w:rPr>
          <w:rStyle w:val="ChSmallCaps"/>
        </w:rPr>
        <w:t>-spk</w:t>
      </w:r>
      <w:r w:rsidRPr="004D5497">
        <w:t xml:space="preserve"> </w:t>
      </w:r>
      <w:r>
        <w:t xml:space="preserve">are distributed as follows. When conversing with </w:t>
      </w:r>
      <w:r w:rsidRPr="0099608C">
        <w:rPr>
          <w:rStyle w:val="ChSmallCaps"/>
        </w:rPr>
        <w:t>+</w:t>
      </w:r>
      <w:r w:rsidR="00224F2F">
        <w:rPr>
          <w:rStyle w:val="ChSmallCaps"/>
        </w:rPr>
        <w:t>stat</w:t>
      </w:r>
      <w:r w:rsidR="00224F2F" w:rsidRPr="00224F2F">
        <w:t xml:space="preserve"> Papuans</w:t>
      </w:r>
      <w:r w:rsidRPr="00064C9A">
        <w:t>,</w:t>
      </w:r>
      <w:r w:rsidRPr="00D32413">
        <w:t xml:space="preserve"> </w:t>
      </w:r>
      <w:r>
        <w:t>27 tokens were produced</w:t>
      </w:r>
      <w:r w:rsidRPr="00F448D9">
        <w:t xml:space="preserve"> </w:t>
      </w:r>
      <w:r>
        <w:t>(</w:t>
      </w:r>
      <w:r>
        <w:rPr>
          <w:szCs w:val="19"/>
        </w:rPr>
        <w:t>that is,</w:t>
      </w:r>
      <w:r>
        <w:t xml:space="preserve"> 27/232 </w:t>
      </w:r>
      <w:r w:rsidR="002938F4" w:rsidRPr="00DF62C5">
        <w:rPr>
          <w:rStyle w:val="ChSmallCaps"/>
        </w:rPr>
        <w:t>­</w:t>
      </w:r>
      <w:r w:rsidR="002938F4">
        <w:rPr>
          <w:rStyle w:val="ChSmallCaps"/>
        </w:rPr>
        <w:t>edc</w:t>
      </w:r>
      <w:r w:rsidR="002938F4" w:rsidRPr="0099608C">
        <w:rPr>
          <w:rStyle w:val="ChSmallCaps"/>
        </w:rPr>
        <w:t>-spk</w:t>
      </w:r>
      <w:r w:rsidRPr="00F448D9">
        <w:t xml:space="preserve"> </w:t>
      </w:r>
      <w:r>
        <w:t>tokens – 12%). The remaining 89</w:t>
      </w:r>
      <w:r w:rsidR="00061809">
        <w:t xml:space="preserve"> </w:t>
      </w:r>
      <w:r>
        <w:t xml:space="preserve">tokens </w:t>
      </w:r>
      <w:r w:rsidR="00061809">
        <w:t xml:space="preserve">(that is, </w:t>
      </w:r>
      <w:r w:rsidR="00061809">
        <w:lastRenderedPageBreak/>
        <w:t xml:space="preserve">89/232 </w:t>
      </w:r>
      <w:r w:rsidR="00061809" w:rsidRPr="00DF62C5">
        <w:rPr>
          <w:rStyle w:val="ChSmallCaps"/>
        </w:rPr>
        <w:t>­</w:t>
      </w:r>
      <w:r w:rsidR="00061809">
        <w:rPr>
          <w:rStyle w:val="ChSmallCaps"/>
        </w:rPr>
        <w:t>edc</w:t>
      </w:r>
      <w:r w:rsidR="00061809" w:rsidRPr="0099608C">
        <w:rPr>
          <w:rStyle w:val="ChSmallCaps"/>
        </w:rPr>
        <w:t>-spk</w:t>
      </w:r>
      <w:r w:rsidR="00061809" w:rsidRPr="00F448D9">
        <w:t xml:space="preserve"> </w:t>
      </w:r>
      <w:r w:rsidR="00061809">
        <w:t xml:space="preserve">tokens – 38%) occurred when </w:t>
      </w:r>
      <w:r w:rsidR="00061809" w:rsidRPr="00DF62C5">
        <w:rPr>
          <w:rStyle w:val="ChSmallCaps"/>
        </w:rPr>
        <w:t>­</w:t>
      </w:r>
      <w:r w:rsidR="00061809">
        <w:rPr>
          <w:rStyle w:val="ChSmallCaps"/>
        </w:rPr>
        <w:t>edc</w:t>
      </w:r>
      <w:r w:rsidR="00061809" w:rsidRPr="0099608C">
        <w:rPr>
          <w:rStyle w:val="ChSmallCaps"/>
        </w:rPr>
        <w:t>-spk</w:t>
      </w:r>
      <w:r w:rsidR="00061809" w:rsidRPr="001E2A1C">
        <w:t xml:space="preserve"> </w:t>
      </w:r>
      <w:r w:rsidR="00061809">
        <w:t xml:space="preserve">discussed </w:t>
      </w:r>
      <w:r w:rsidR="00061809" w:rsidRPr="0099608C">
        <w:rPr>
          <w:rStyle w:val="ChSmallCaps"/>
        </w:rPr>
        <w:t>low</w:t>
      </w:r>
      <w:r w:rsidR="00061809">
        <w:t xml:space="preserve"> topics with </w:t>
      </w:r>
      <w:r w:rsidR="00061809" w:rsidRPr="00DF62C5">
        <w:rPr>
          <w:rStyle w:val="ChSmallCaps"/>
        </w:rPr>
        <w:t>­stat</w:t>
      </w:r>
      <w:r w:rsidR="00061809">
        <w:t xml:space="preserve"> Papuans, </w:t>
      </w:r>
      <w:r>
        <w:t xml:space="preserve">and therefore cannot be explained in terms of </w:t>
      </w:r>
      <w:r w:rsidR="0069408C">
        <w:t>speaker education levels, topics, and</w:t>
      </w:r>
      <w:r>
        <w:t xml:space="preserve">/or role-relations. This total of 89 tokens refers to 20% of all 441 </w:t>
      </w:r>
      <w:r w:rsidR="000D0049" w:rsidRPr="00987776">
        <w:rPr>
          <w:rStyle w:val="ChItalBold"/>
        </w:rPr>
        <w:t>­ang</w:t>
      </w:r>
      <w:r>
        <w:t xml:space="preserve"> tokens. It includes 80/403 tokens (20%) with verbal bases</w:t>
      </w:r>
      <w:r w:rsidRPr="00ED2194">
        <w:t xml:space="preserve"> </w:t>
      </w:r>
      <w:r>
        <w:t>and 9/38</w:t>
      </w:r>
      <w:r w:rsidRPr="00ED2194">
        <w:t xml:space="preserve"> </w:t>
      </w:r>
      <w:r>
        <w:t>tokens (24%) with nominal or quantifier bases.</w:t>
      </w:r>
      <w:r>
        <w:rPr>
          <w:rStyle w:val="FootnoteReference"/>
        </w:rPr>
        <w:footnoteReference w:id="117"/>
      </w:r>
    </w:p>
    <w:p w14:paraId="278F7818" w14:textId="77777777" w:rsidR="00672641" w:rsidRDefault="00672641" w:rsidP="00672641">
      <w:pPr>
        <w:pStyle w:val="Heading4"/>
      </w:pPr>
      <w:bookmarkStart w:id="1315" w:name="_Ref346647732"/>
      <w:r>
        <w:t>Summary and conclusions</w:t>
      </w:r>
      <w:bookmarkEnd w:id="1315"/>
    </w:p>
    <w:p w14:paraId="45FEF4FA" w14:textId="66E8B3F2" w:rsidR="00672641" w:rsidRPr="00EF1DEC" w:rsidRDefault="00672641" w:rsidP="00AB2344">
      <w:pPr>
        <w:pStyle w:val="Body0000after"/>
      </w:pPr>
      <w:r>
        <w:t xml:space="preserve">Suffix </w:t>
      </w:r>
      <w:r w:rsidR="000D0049" w:rsidRPr="00987776">
        <w:rPr>
          <w:rStyle w:val="ChItalBold"/>
        </w:rPr>
        <w:t>­ang</w:t>
      </w:r>
      <w:r w:rsidRPr="0090507A">
        <w:t xml:space="preserve"> is </w:t>
      </w:r>
      <w:r>
        <w:t xml:space="preserve">polyfunctional in that it derives nouns from verbal, nominal, and quantifier bases. This polyfunctionality suggests that affixation with </w:t>
      </w:r>
      <w:r w:rsidR="000D0049" w:rsidRPr="00987776">
        <w:rPr>
          <w:rStyle w:val="ChItalBold"/>
        </w:rPr>
        <w:t>­ang</w:t>
      </w:r>
      <w:r w:rsidRPr="00EF1DEC">
        <w:t xml:space="preserve"> </w:t>
      </w:r>
      <w:r>
        <w:t>is a somewhat productive process</w:t>
      </w:r>
      <w:r w:rsidR="00C702AB">
        <w:t xml:space="preserve"> </w:t>
      </w:r>
      <w:r>
        <w:t xml:space="preserve">(see </w:t>
      </w:r>
      <w:r>
        <w:rPr>
          <w:szCs w:val="19"/>
        </w:rPr>
        <w:t>language internal factor (</w:t>
      </w:r>
      <w:r>
        <w:fldChar w:fldCharType="begin"/>
      </w:r>
      <w:r>
        <w:instrText xml:space="preserve"> REF _Ref364758123 \n \h </w:instrText>
      </w:r>
      <w:r>
        <w:fldChar w:fldCharType="separate"/>
      </w:r>
      <w:r w:rsidR="00154D81">
        <w:rPr>
          <w:cs/>
        </w:rPr>
        <w:t>‎</w:t>
      </w:r>
      <w:r w:rsidR="00154D81">
        <w:t>c)</w:t>
      </w:r>
      <w:r>
        <w:fldChar w:fldCharType="end"/>
      </w:r>
      <w:r>
        <w:rPr>
          <w:szCs w:val="19"/>
        </w:rPr>
        <w:t xml:space="preserve"> in §</w:t>
      </w:r>
      <w:r>
        <w:rPr>
          <w:szCs w:val="19"/>
        </w:rPr>
        <w:fldChar w:fldCharType="begin"/>
      </w:r>
      <w:r>
        <w:rPr>
          <w:szCs w:val="19"/>
        </w:rPr>
        <w:instrText xml:space="preserve"> REF _Ref341964824 \w \h </w:instrText>
      </w:r>
      <w:r>
        <w:rPr>
          <w:szCs w:val="19"/>
        </w:rPr>
      </w:r>
      <w:r>
        <w:rPr>
          <w:szCs w:val="19"/>
        </w:rPr>
        <w:fldChar w:fldCharType="separate"/>
      </w:r>
      <w:r w:rsidR="00154D81">
        <w:rPr>
          <w:szCs w:val="19"/>
          <w:cs/>
        </w:rPr>
        <w:t>‎</w:t>
      </w:r>
      <w:r w:rsidR="00154D81">
        <w:rPr>
          <w:szCs w:val="19"/>
        </w:rPr>
        <w:t>3.1.1</w:t>
      </w:r>
      <w:r>
        <w:rPr>
          <w:szCs w:val="19"/>
        </w:rPr>
        <w:fldChar w:fldCharType="end"/>
      </w:r>
      <w:r w:rsidR="00AB2344">
        <w:rPr>
          <w:szCs w:val="19"/>
        </w:rPr>
        <w:t xml:space="preserve">, p. </w:t>
      </w:r>
      <w:r w:rsidR="00AB2344">
        <w:rPr>
          <w:lang w:eastAsia="en-US"/>
        </w:rPr>
        <w:fldChar w:fldCharType="begin"/>
      </w:r>
      <w:r w:rsidR="00AB2344">
        <w:rPr>
          <w:lang w:eastAsia="en-US"/>
        </w:rPr>
        <w:instrText xml:space="preserve"> PAGEREF _Ref364758123 \h </w:instrText>
      </w:r>
      <w:r w:rsidR="00AB2344">
        <w:rPr>
          <w:lang w:eastAsia="en-US"/>
        </w:rPr>
      </w:r>
      <w:r w:rsidR="00AB2344">
        <w:rPr>
          <w:lang w:eastAsia="en-US"/>
        </w:rPr>
        <w:fldChar w:fldCharType="separate"/>
      </w:r>
      <w:r w:rsidR="00154D81">
        <w:rPr>
          <w:noProof/>
          <w:lang w:eastAsia="en-US"/>
        </w:rPr>
        <w:t>116</w:t>
      </w:r>
      <w:r w:rsidR="00AB2344">
        <w:rPr>
          <w:lang w:eastAsia="en-US"/>
        </w:rPr>
        <w:fldChar w:fldCharType="end"/>
      </w:r>
      <w:r>
        <w:rPr>
          <w:szCs w:val="19"/>
        </w:rPr>
        <w:t>).</w:t>
      </w:r>
    </w:p>
    <w:p w14:paraId="610906DD" w14:textId="7E8746D7" w:rsidR="00672641" w:rsidRDefault="00672641" w:rsidP="00AB2344">
      <w:pPr>
        <w:pStyle w:val="Body0500after"/>
      </w:pPr>
      <w:r>
        <w:t xml:space="preserve">Concerning </w:t>
      </w:r>
      <w:r w:rsidR="000D0049" w:rsidRPr="00987776">
        <w:rPr>
          <w:rStyle w:val="ChItalBold"/>
        </w:rPr>
        <w:t>­ang</w:t>
      </w:r>
      <w:r w:rsidRPr="00634E11">
        <w:t>-</w:t>
      </w:r>
      <w:r>
        <w:t xml:space="preserve">affixation </w:t>
      </w:r>
      <w:r w:rsidRPr="00E61AC1">
        <w:t xml:space="preserve">of </w:t>
      </w:r>
      <w:r>
        <w:t xml:space="preserve">verbal </w:t>
      </w:r>
      <w:r w:rsidRPr="00E61AC1">
        <w:t>bases</w:t>
      </w:r>
      <w:r>
        <w:t>,</w:t>
      </w:r>
      <w:r w:rsidRPr="00E61AC1">
        <w:t xml:space="preserve"> </w:t>
      </w:r>
      <w:r>
        <w:t xml:space="preserve">four other </w:t>
      </w:r>
      <w:r>
        <w:rPr>
          <w:szCs w:val="19"/>
        </w:rPr>
        <w:t>observations</w:t>
      </w:r>
      <w:r>
        <w:t xml:space="preserve"> support this conclusion: </w:t>
      </w:r>
      <w:r w:rsidRPr="0090507A">
        <w:t xml:space="preserve">(1) </w:t>
      </w:r>
      <w:r>
        <w:t xml:space="preserve">the </w:t>
      </w:r>
      <w:r w:rsidRPr="0090507A">
        <w:t xml:space="preserve">transparent form-function relationship between the derived </w:t>
      </w:r>
      <w:r>
        <w:t xml:space="preserve">nouns </w:t>
      </w:r>
      <w:r w:rsidRPr="0090507A">
        <w:t xml:space="preserve">and their respective bases, </w:t>
      </w:r>
      <w:r>
        <w:t>(2</w:t>
      </w:r>
      <w:r w:rsidRPr="0090507A">
        <w:t xml:space="preserve">) the </w:t>
      </w:r>
      <w:r>
        <w:rPr>
          <w:lang w:eastAsia="en-US"/>
        </w:rPr>
        <w:t>large number of low frequency words and small number of high frequency words</w:t>
      </w:r>
      <w:r>
        <w:t xml:space="preserve">, (3) the relative token frequencies with most bases having higher frequencies than the affixed lexemes, and (4) the low number of </w:t>
      </w:r>
      <w:r>
        <w:rPr>
          <w:szCs w:val="19"/>
        </w:rPr>
        <w:t>derived lexemes</w:t>
      </w:r>
      <w:r w:rsidRPr="0090507A">
        <w:t xml:space="preserve"> </w:t>
      </w:r>
      <w:r>
        <w:t xml:space="preserve">tentatively classified as </w:t>
      </w:r>
      <w:r>
        <w:rPr>
          <w:szCs w:val="19"/>
        </w:rPr>
        <w:t>SI-</w:t>
      </w:r>
      <w:r>
        <w:rPr>
          <w:szCs w:val="19"/>
          <w:lang w:eastAsia="en-US"/>
        </w:rPr>
        <w:t>borrowings</w:t>
      </w:r>
      <w:r>
        <w:t>.</w:t>
      </w:r>
    </w:p>
    <w:p w14:paraId="325949A4" w14:textId="3783FCFF" w:rsidR="00672641" w:rsidRDefault="00757554" w:rsidP="00672641">
      <w:pPr>
        <w:pStyle w:val="Body0500after"/>
        <w:rPr>
          <w:szCs w:val="19"/>
        </w:rPr>
      </w:pPr>
      <w:r>
        <w:t xml:space="preserve">To a lesser extent, the same observations apply to </w:t>
      </w:r>
      <w:r w:rsidRPr="0090507A">
        <w:rPr>
          <w:rStyle w:val="ChItalBold"/>
          <w:szCs w:val="19"/>
        </w:rPr>
        <w:t>­an</w:t>
      </w:r>
      <w:r w:rsidR="000D0049">
        <w:rPr>
          <w:rStyle w:val="ChItalBold"/>
          <w:szCs w:val="19"/>
        </w:rPr>
        <w:t>g</w:t>
      </w:r>
      <w:r w:rsidRPr="00634E11">
        <w:t>-</w:t>
      </w:r>
      <w:r>
        <w:t xml:space="preserve">affixation </w:t>
      </w:r>
      <w:r w:rsidRPr="00E61AC1">
        <w:t xml:space="preserve">of </w:t>
      </w:r>
      <w:r>
        <w:t xml:space="preserve">nominal </w:t>
      </w:r>
      <w:r w:rsidRPr="00E61AC1">
        <w:t>bases</w:t>
      </w:r>
      <w:r>
        <w:t xml:space="preserve">: </w:t>
      </w:r>
      <w:r w:rsidR="00B4775C">
        <w:t xml:space="preserve">(1) </w:t>
      </w:r>
      <w:r>
        <w:t xml:space="preserve">the </w:t>
      </w:r>
      <w:r w:rsidR="00B4775C">
        <w:rPr>
          <w:lang w:eastAsia="en-US"/>
        </w:rPr>
        <w:t xml:space="preserve">form-function relationships between derived lexemes and </w:t>
      </w:r>
      <w:r w:rsidR="00B4775C" w:rsidRPr="0090507A">
        <w:t>bases</w:t>
      </w:r>
      <w:r w:rsidR="00482032">
        <w:t xml:space="preserve"> is more or less transparent</w:t>
      </w:r>
      <w:r w:rsidR="00B4775C" w:rsidRPr="0090507A">
        <w:t>,</w:t>
      </w:r>
      <w:r w:rsidR="00B4775C">
        <w:t xml:space="preserve"> (2</w:t>
      </w:r>
      <w:r w:rsidR="00672641">
        <w:t xml:space="preserve">) all derived lexemes are </w:t>
      </w:r>
      <w:r w:rsidR="00672641">
        <w:rPr>
          <w:lang w:eastAsia="en-US"/>
        </w:rPr>
        <w:t>low frequency words</w:t>
      </w:r>
      <w:r>
        <w:t>, (3</w:t>
      </w:r>
      <w:r w:rsidR="00672641">
        <w:t>) most bases have higher token frequencies than the affixed lexemes</w:t>
      </w:r>
      <w:r w:rsidR="00E86600">
        <w:t>, and (3)</w:t>
      </w:r>
      <w:r w:rsidR="009D53DB">
        <w:t xml:space="preserve"> </w:t>
      </w:r>
      <w:r>
        <w:t xml:space="preserve">the number of </w:t>
      </w:r>
      <w:r>
        <w:rPr>
          <w:szCs w:val="19"/>
        </w:rPr>
        <w:t>derived lexemes</w:t>
      </w:r>
      <w:r w:rsidRPr="0090507A">
        <w:t xml:space="preserve"> </w:t>
      </w:r>
      <w:r>
        <w:t xml:space="preserve">tentatively classified as </w:t>
      </w:r>
      <w:r>
        <w:rPr>
          <w:szCs w:val="19"/>
        </w:rPr>
        <w:t>SI-</w:t>
      </w:r>
      <w:r>
        <w:rPr>
          <w:szCs w:val="19"/>
          <w:lang w:eastAsia="en-US"/>
        </w:rPr>
        <w:t>borrowings</w:t>
      </w:r>
      <w:r w:rsidR="00482032">
        <w:rPr>
          <w:szCs w:val="19"/>
          <w:lang w:eastAsia="en-US"/>
        </w:rPr>
        <w:t xml:space="preserve"> is rather low. These findings suggest </w:t>
      </w:r>
      <w:r w:rsidR="00672641">
        <w:rPr>
          <w:szCs w:val="19"/>
        </w:rPr>
        <w:t xml:space="preserve">that </w:t>
      </w:r>
      <w:r w:rsidR="00672641" w:rsidRPr="0090507A">
        <w:rPr>
          <w:rStyle w:val="ChItalBold"/>
          <w:szCs w:val="19"/>
        </w:rPr>
        <w:t>­an</w:t>
      </w:r>
      <w:r w:rsidR="000D0049">
        <w:rPr>
          <w:rStyle w:val="ChItalBold"/>
          <w:szCs w:val="19"/>
        </w:rPr>
        <w:t>g</w:t>
      </w:r>
      <w:r w:rsidR="00672641">
        <w:t xml:space="preserve">-affixation of nominal bases </w:t>
      </w:r>
      <w:r w:rsidR="00482032">
        <w:t xml:space="preserve">is </w:t>
      </w:r>
      <w:r w:rsidR="00B51FBC">
        <w:t xml:space="preserve">also </w:t>
      </w:r>
      <w:r w:rsidR="00482032">
        <w:t>a somewhat productive process</w:t>
      </w:r>
      <w:r w:rsidR="00672641">
        <w:t>.</w:t>
      </w:r>
    </w:p>
    <w:p w14:paraId="266AEE00" w14:textId="77777777" w:rsidR="00672641" w:rsidRPr="000D46EC" w:rsidRDefault="00672641" w:rsidP="00672641">
      <w:pPr>
        <w:pStyle w:val="Body0500after"/>
      </w:pPr>
      <w:r>
        <w:t xml:space="preserve">With respect to the speech situations during which the derived nouns occurred, the following patterns emerge. For affixed nouns with verbal bases, </w:t>
      </w:r>
      <w:r w:rsidR="00FD79CD">
        <w:t xml:space="preserve">one fifth </w:t>
      </w:r>
      <w:r>
        <w:t>of the attested tokens cannot be accounted for in terms of pertinent variables of the communicative event</w:t>
      </w:r>
      <w:r w:rsidR="00FD79CD">
        <w:t xml:space="preserve">; that is, </w:t>
      </w:r>
      <w:r w:rsidR="004D32CB">
        <w:t xml:space="preserve">for these items there are no </w:t>
      </w:r>
      <w:r w:rsidR="00FD79CD">
        <w:t>indications that the</w:t>
      </w:r>
      <w:r w:rsidR="004D32CB">
        <w:t>y</w:t>
      </w:r>
      <w:r w:rsidR="00FD79CD">
        <w:t xml:space="preserve"> </w:t>
      </w:r>
      <w:r>
        <w:t xml:space="preserve">are code-switches with Indonesian. </w:t>
      </w:r>
      <w:r w:rsidR="004D32CB">
        <w:t xml:space="preserve">However, the vast </w:t>
      </w:r>
      <w:r>
        <w:t>majority of tokens with verbal bases</w:t>
      </w:r>
      <w:r w:rsidR="004D32CB">
        <w:t xml:space="preserve"> (80%)</w:t>
      </w:r>
      <w:r w:rsidR="00FD79CD">
        <w:t xml:space="preserve"> </w:t>
      </w:r>
      <w:r>
        <w:t xml:space="preserve">seem to be conditioned by the variables of </w:t>
      </w:r>
      <w:r w:rsidR="0069408C">
        <w:t>speaker education levels, topics, and</w:t>
      </w:r>
      <w:r>
        <w:t xml:space="preserve">/or role-relations and are best explained as code-switches with Indonesian. The same applies to nouns with nominal bases for which most tokens </w:t>
      </w:r>
      <w:r w:rsidR="001037C4">
        <w:t xml:space="preserve">also </w:t>
      </w:r>
      <w:r>
        <w:t xml:space="preserve">appear to be </w:t>
      </w:r>
      <w:r w:rsidRPr="000D46EC">
        <w:t xml:space="preserve">conditioned by </w:t>
      </w:r>
      <w:r>
        <w:t xml:space="preserve">the </w:t>
      </w:r>
      <w:r w:rsidR="001037C4">
        <w:t xml:space="preserve">three mentioned </w:t>
      </w:r>
      <w:r>
        <w:t xml:space="preserve">variables </w:t>
      </w:r>
      <w:r w:rsidR="001037C4">
        <w:t>of the communicative event</w:t>
      </w:r>
      <w:r>
        <w:t xml:space="preserve">. Hence, these items </w:t>
      </w:r>
      <w:r w:rsidR="004D32CB">
        <w:t xml:space="preserve">are also best explained as </w:t>
      </w:r>
      <w:r>
        <w:t>code-switches with Indonesian.</w:t>
      </w:r>
    </w:p>
    <w:p w14:paraId="6F392C2C" w14:textId="5EA79199" w:rsidR="00672641" w:rsidRDefault="00672641" w:rsidP="00A14B1C">
      <w:pPr>
        <w:pStyle w:val="Body0515after"/>
      </w:pPr>
      <w:r>
        <w:t>These findings suggest that</w:t>
      </w:r>
      <w:r w:rsidR="00C702AB" w:rsidRPr="00C702AB">
        <w:t xml:space="preserve"> </w:t>
      </w:r>
      <w:r w:rsidR="00C702AB">
        <w:t>in Papuan Malay</w:t>
      </w:r>
      <w:r>
        <w:t xml:space="preserve"> </w:t>
      </w:r>
      <w:r w:rsidR="000D0049" w:rsidRPr="00987776">
        <w:rPr>
          <w:rStyle w:val="ChItalBold"/>
        </w:rPr>
        <w:t>­ang</w:t>
      </w:r>
      <w:r w:rsidRPr="009B46B9">
        <w:t>-</w:t>
      </w:r>
      <w:r>
        <w:t xml:space="preserve">affixation is a productive process to derive nouns from verbal </w:t>
      </w:r>
      <w:r w:rsidR="00106A40">
        <w:t xml:space="preserve">and nominal </w:t>
      </w:r>
      <w:r>
        <w:t>bases. The degree of productivity appears to be limited, however, as most tokens seem to be code-switches with Indonesian.</w:t>
      </w:r>
    </w:p>
    <w:p w14:paraId="7F607A55" w14:textId="7AC0A583" w:rsidR="00672641" w:rsidRPr="003C24A5" w:rsidRDefault="00672641" w:rsidP="00672641">
      <w:pPr>
        <w:pStyle w:val="Heading3"/>
      </w:pPr>
      <w:bookmarkStart w:id="1316" w:name="_Toc342590030"/>
      <w:bookmarkStart w:id="1317" w:name="_Toc344990349"/>
      <w:bookmarkStart w:id="1318" w:name="_Ref346819749"/>
      <w:bookmarkStart w:id="1319" w:name="_Ref347514353"/>
      <w:bookmarkStart w:id="1320" w:name="_Ref347762867"/>
      <w:bookmarkStart w:id="1321" w:name="_Ref354834872"/>
      <w:bookmarkStart w:id="1322" w:name="_Ref376173294"/>
      <w:bookmarkStart w:id="1323" w:name="_Toc440455542"/>
      <w:r w:rsidRPr="0090507A">
        <w:rPr>
          <w:szCs w:val="19"/>
        </w:rPr>
        <w:lastRenderedPageBreak/>
        <w:t>P</w:t>
      </w:r>
      <w:r w:rsidRPr="0090507A">
        <w:t>re</w:t>
      </w:r>
      <w:r w:rsidRPr="0090507A">
        <w:rPr>
          <w:szCs w:val="19"/>
        </w:rPr>
        <w:t xml:space="preserve">fix </w:t>
      </w:r>
      <w:r w:rsidRPr="00D208B5">
        <w:rPr>
          <w:rStyle w:val="ChSmallCapsItalBold"/>
        </w:rPr>
        <w:t>pe</w:t>
      </w:r>
      <w:r w:rsidR="00372706" w:rsidRPr="00D208B5">
        <w:rPr>
          <w:rStyle w:val="ChSmallCapsItalBold"/>
        </w:rPr>
        <w:t>(</w:t>
      </w:r>
      <w:r w:rsidRPr="00D208B5">
        <w:rPr>
          <w:rStyle w:val="ChSmallCapsItalBold"/>
        </w:rPr>
        <w:t>n</w:t>
      </w:r>
      <w:bookmarkEnd w:id="1316"/>
      <w:bookmarkEnd w:id="1317"/>
      <w:bookmarkEnd w:id="1318"/>
      <w:bookmarkEnd w:id="1319"/>
      <w:bookmarkEnd w:id="1320"/>
      <w:r w:rsidR="00C92FB5" w:rsidRPr="00D208B5">
        <w:rPr>
          <w:rStyle w:val="ChSmallCapsItalBold"/>
        </w:rPr>
        <w:t>)</w:t>
      </w:r>
      <w:r w:rsidRPr="00D208B5">
        <w:rPr>
          <w:rStyle w:val="ChSmallCapsItalBold"/>
        </w:rPr>
        <w:t>­</w:t>
      </w:r>
      <w:bookmarkEnd w:id="1321"/>
      <w:r w:rsidR="003C24A5" w:rsidRPr="003C24A5">
        <w:t xml:space="preserve"> </w:t>
      </w:r>
      <w:r w:rsidR="00B7093A">
        <w:t>‘</w:t>
      </w:r>
      <w:r w:rsidR="003C24A5" w:rsidRPr="003C24A5">
        <w:rPr>
          <w:rStyle w:val="ChSmallCaps"/>
        </w:rPr>
        <w:t>ag</w:t>
      </w:r>
      <w:r w:rsidR="00B7093A">
        <w:t>’</w:t>
      </w:r>
      <w:bookmarkEnd w:id="1322"/>
      <w:bookmarkEnd w:id="1323"/>
    </w:p>
    <w:p w14:paraId="334213E1" w14:textId="2CB7F62F" w:rsidR="00672641" w:rsidRDefault="00672641" w:rsidP="00870EF9">
      <w:pPr>
        <w:pStyle w:val="Body0010after"/>
      </w:pPr>
      <w:r w:rsidRPr="0090507A">
        <w:t xml:space="preserve">Affixation with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90507A">
        <w:t xml:space="preserve"> </w:t>
      </w:r>
      <w:r w:rsidR="00B7093A">
        <w:t>‘</w:t>
      </w:r>
      <w:r w:rsidR="00382AAD" w:rsidRPr="003C24A5">
        <w:rPr>
          <w:rStyle w:val="ChSmallCaps"/>
        </w:rPr>
        <w:t>ag</w:t>
      </w:r>
      <w:r w:rsidR="00B7093A">
        <w:t>’</w:t>
      </w:r>
      <w:r w:rsidR="00382AAD">
        <w:t xml:space="preserve"> </w:t>
      </w:r>
      <w:r w:rsidRPr="0090507A">
        <w:t xml:space="preserve">typically derives </w:t>
      </w:r>
      <w:r>
        <w:t xml:space="preserve">nominals from verbal bases. The derived nouns denote the agent or instrument of the action, event, or state specified by the verbal base, as in </w:t>
      </w:r>
      <w:r>
        <w:fldChar w:fldCharType="begin"/>
      </w:r>
      <w:r>
        <w:instrText xml:space="preserve"> REF _Ref346799015 \h </w:instrText>
      </w:r>
      <w:r>
        <w:fldChar w:fldCharType="separate"/>
      </w:r>
      <w:r w:rsidR="00154D81" w:rsidRPr="00110B09">
        <w:t>(</w:t>
      </w:r>
      <w:r w:rsidR="00154D81">
        <w:rPr>
          <w:noProof/>
          <w:szCs w:val="19"/>
        </w:rPr>
        <w:t>21</w:t>
      </w:r>
      <w:r w:rsidR="00154D81" w:rsidRPr="00AC23C4">
        <w:rPr>
          <w:szCs w:val="19"/>
        </w:rPr>
        <w:t>)</w:t>
      </w:r>
      <w:r>
        <w:fldChar w:fldCharType="end"/>
      </w:r>
      <w:r>
        <w:t>. Some lexemes are also derived from nominal bases. T</w:t>
      </w:r>
      <w:r w:rsidRPr="0090507A">
        <w:t xml:space="preserve">he affixation process appears to </w:t>
      </w:r>
      <w:r>
        <w:t>be marginally productive</w:t>
      </w:r>
      <w:r w:rsidR="00C702AB" w:rsidRPr="00C702AB">
        <w:t xml:space="preserve"> </w:t>
      </w:r>
      <w:r w:rsidR="00C702AB">
        <w:t>in Papuan Malay</w:t>
      </w:r>
      <w:r>
        <w:t>, at best, as discussed below</w:t>
      </w:r>
      <w:r w:rsidRPr="0090507A">
        <w:t>.</w:t>
      </w:r>
    </w:p>
    <w:tbl>
      <w:tblPr>
        <w:tblW w:w="0" w:type="auto"/>
        <w:tblCellMar>
          <w:left w:w="42" w:type="dxa"/>
          <w:right w:w="42" w:type="dxa"/>
        </w:tblCellMar>
        <w:tblLook w:val="01E0" w:firstRow="1" w:lastRow="1" w:firstColumn="1" w:lastColumn="1" w:noHBand="0" w:noVBand="0"/>
      </w:tblPr>
      <w:tblGrid>
        <w:gridCol w:w="709"/>
        <w:gridCol w:w="1523"/>
        <w:gridCol w:w="718"/>
        <w:gridCol w:w="1185"/>
        <w:gridCol w:w="879"/>
      </w:tblGrid>
      <w:tr w:rsidR="00AC23C4" w:rsidRPr="003A683C" w14:paraId="7906DE16" w14:textId="77777777" w:rsidTr="00AC23C4">
        <w:tc>
          <w:tcPr>
            <w:tcW w:w="709" w:type="dxa"/>
            <w:shd w:val="clear" w:color="auto" w:fill="auto"/>
          </w:tcPr>
          <w:p w14:paraId="0901621A" w14:textId="77777777" w:rsidR="00672641" w:rsidRPr="00AC23C4" w:rsidRDefault="00672641" w:rsidP="00672641">
            <w:pPr>
              <w:pStyle w:val="O0Nwnext"/>
              <w:rPr>
                <w:szCs w:val="19"/>
              </w:rPr>
            </w:pPr>
            <w:bookmarkStart w:id="1324" w:name="_Ref346799015"/>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1</w:t>
            </w:r>
            <w:r w:rsidRPr="00AC23C4">
              <w:rPr>
                <w:szCs w:val="19"/>
              </w:rPr>
              <w:fldChar w:fldCharType="end"/>
            </w:r>
            <w:r w:rsidRPr="00AC23C4">
              <w:rPr>
                <w:szCs w:val="19"/>
              </w:rPr>
              <w:t>)</w:t>
            </w:r>
            <w:bookmarkEnd w:id="1324"/>
          </w:p>
        </w:tc>
        <w:tc>
          <w:tcPr>
            <w:tcW w:w="1523" w:type="dxa"/>
            <w:shd w:val="clear" w:color="auto" w:fill="auto"/>
          </w:tcPr>
          <w:p w14:paraId="151D3E3D" w14:textId="77777777" w:rsidR="00672641" w:rsidRPr="003A683C" w:rsidRDefault="00672641" w:rsidP="00672641">
            <w:pPr>
              <w:pStyle w:val="Text"/>
            </w:pPr>
            <w:r w:rsidRPr="003A683C">
              <w:t>pokoknya</w:t>
            </w:r>
          </w:p>
        </w:tc>
        <w:tc>
          <w:tcPr>
            <w:tcW w:w="718" w:type="dxa"/>
            <w:shd w:val="clear" w:color="auto" w:fill="auto"/>
          </w:tcPr>
          <w:p w14:paraId="1DE965E1" w14:textId="77777777" w:rsidR="00672641" w:rsidRPr="003A683C" w:rsidRDefault="00672641" w:rsidP="00672641">
            <w:pPr>
              <w:pStyle w:val="Text"/>
            </w:pPr>
            <w:r w:rsidRPr="003A683C">
              <w:t>orang</w:t>
            </w:r>
          </w:p>
        </w:tc>
        <w:tc>
          <w:tcPr>
            <w:tcW w:w="1185" w:type="dxa"/>
            <w:shd w:val="clear" w:color="auto" w:fill="auto"/>
          </w:tcPr>
          <w:p w14:paraId="1DF639AA" w14:textId="77777777" w:rsidR="00672641" w:rsidRPr="003C5EBC" w:rsidRDefault="00672641" w:rsidP="00672641">
            <w:pPr>
              <w:pStyle w:val="Text"/>
              <w:rPr>
                <w:rStyle w:val="ChBlueBold"/>
              </w:rPr>
            </w:pPr>
            <w:r w:rsidRPr="003C5EBC">
              <w:rPr>
                <w:rStyle w:val="ChBlueBold"/>
              </w:rPr>
              <w:t>pen</w:t>
            </w:r>
            <w:r w:rsidRPr="008C675E">
              <w:rPr>
                <w:rStyle w:val="ChBlueBold"/>
              </w:rPr>
              <w:t>–</w:t>
            </w:r>
            <w:r w:rsidRPr="003C5EBC">
              <w:rPr>
                <w:rStyle w:val="ChBlueBold"/>
              </w:rPr>
              <w:t>datang</w:t>
            </w:r>
          </w:p>
        </w:tc>
        <w:tc>
          <w:tcPr>
            <w:tcW w:w="879" w:type="dxa"/>
            <w:shd w:val="clear" w:color="auto" w:fill="auto"/>
          </w:tcPr>
          <w:p w14:paraId="0A0EE8D5" w14:textId="77777777" w:rsidR="00672641" w:rsidRPr="003A683C" w:rsidRDefault="00672641" w:rsidP="00672641">
            <w:pPr>
              <w:pStyle w:val="Text"/>
            </w:pPr>
            <w:r w:rsidRPr="003A683C">
              <w:t>pulang</w:t>
            </w:r>
          </w:p>
        </w:tc>
      </w:tr>
      <w:tr w:rsidR="00AC23C4" w:rsidRPr="003A683C" w14:paraId="52FD8914" w14:textId="77777777" w:rsidTr="00AC23C4">
        <w:tc>
          <w:tcPr>
            <w:tcW w:w="709" w:type="dxa"/>
            <w:shd w:val="clear" w:color="auto" w:fill="auto"/>
          </w:tcPr>
          <w:p w14:paraId="1782E05D" w14:textId="77777777" w:rsidR="00672641" w:rsidRPr="002A58DA" w:rsidRDefault="00672641" w:rsidP="00672641">
            <w:pPr>
              <w:pStyle w:val="GlossEng"/>
            </w:pPr>
          </w:p>
        </w:tc>
        <w:tc>
          <w:tcPr>
            <w:tcW w:w="1523" w:type="dxa"/>
            <w:shd w:val="clear" w:color="auto" w:fill="auto"/>
          </w:tcPr>
          <w:p w14:paraId="12E618B2" w14:textId="77777777" w:rsidR="00672641" w:rsidRPr="003A683C" w:rsidRDefault="009E2278" w:rsidP="00672641">
            <w:pPr>
              <w:pStyle w:val="GlossEng"/>
            </w:pPr>
            <w:r>
              <w:t>the.</w:t>
            </w:r>
            <w:r w:rsidR="00672641" w:rsidRPr="003A683C">
              <w:t>main</w:t>
            </w:r>
            <w:r w:rsidR="00672641">
              <w:t>.thing</w:t>
            </w:r>
            <w:r>
              <w:t>.is</w:t>
            </w:r>
          </w:p>
        </w:tc>
        <w:tc>
          <w:tcPr>
            <w:tcW w:w="718" w:type="dxa"/>
            <w:shd w:val="clear" w:color="auto" w:fill="auto"/>
          </w:tcPr>
          <w:p w14:paraId="204E0E07" w14:textId="77777777" w:rsidR="00672641" w:rsidRPr="003A683C" w:rsidRDefault="00672641" w:rsidP="00672641">
            <w:pPr>
              <w:pStyle w:val="GlossEng"/>
            </w:pPr>
            <w:r w:rsidRPr="003A683C">
              <w:t>person</w:t>
            </w:r>
          </w:p>
        </w:tc>
        <w:tc>
          <w:tcPr>
            <w:tcW w:w="1185" w:type="dxa"/>
            <w:shd w:val="clear" w:color="auto" w:fill="auto"/>
          </w:tcPr>
          <w:p w14:paraId="6D7CE035" w14:textId="77777777" w:rsidR="00672641" w:rsidRPr="003A683C" w:rsidRDefault="00672641" w:rsidP="00672641">
            <w:pPr>
              <w:pStyle w:val="GlossEng"/>
            </w:pPr>
            <w:r w:rsidRPr="0099608C">
              <w:rPr>
                <w:rStyle w:val="ChSmallCaps"/>
              </w:rPr>
              <w:t>ag</w:t>
            </w:r>
            <w:r>
              <w:t>–</w:t>
            </w:r>
            <w:r w:rsidRPr="003A683C">
              <w:t>come</w:t>
            </w:r>
          </w:p>
        </w:tc>
        <w:tc>
          <w:tcPr>
            <w:tcW w:w="879" w:type="dxa"/>
            <w:shd w:val="clear" w:color="auto" w:fill="auto"/>
          </w:tcPr>
          <w:p w14:paraId="6AB23DE6" w14:textId="77777777" w:rsidR="00672641" w:rsidRPr="003A683C" w:rsidRDefault="00672641" w:rsidP="00672641">
            <w:pPr>
              <w:pStyle w:val="GlossEng"/>
            </w:pPr>
            <w:r w:rsidRPr="003A683C">
              <w:t>go.home</w:t>
            </w:r>
          </w:p>
        </w:tc>
      </w:tr>
    </w:tbl>
    <w:p w14:paraId="6380AD03" w14:textId="6BAF52B9" w:rsidR="00672641" w:rsidRDefault="00B7093A" w:rsidP="00672641">
      <w:pPr>
        <w:pStyle w:val="FreeTranslEng"/>
      </w:pPr>
      <w:r>
        <w:t>‘</w:t>
      </w:r>
      <w:r w:rsidR="009E2278">
        <w:t xml:space="preserve">the main thing </w:t>
      </w:r>
      <w:r w:rsidR="00672641">
        <w:t xml:space="preserve">is </w:t>
      </w:r>
      <w:r w:rsidR="009E2278">
        <w:t>(</w:t>
      </w:r>
      <w:r w:rsidR="00672641">
        <w:t xml:space="preserve">that) the </w:t>
      </w:r>
      <w:r w:rsidR="00672641" w:rsidRPr="003C5EBC">
        <w:rPr>
          <w:rStyle w:val="ChBlueBold"/>
        </w:rPr>
        <w:t>strangers</w:t>
      </w:r>
      <w:r w:rsidR="00672641">
        <w:t xml:space="preserve"> return home</w:t>
      </w:r>
      <w:r>
        <w:t>’</w:t>
      </w:r>
      <w:r w:rsidR="00672641">
        <w:t xml:space="preserve"> (Lit. </w:t>
      </w:r>
      <w:r>
        <w:t>‘</w:t>
      </w:r>
      <w:r w:rsidR="00672641">
        <w:rPr>
          <w:rStyle w:val="ChBlueBold"/>
        </w:rPr>
        <w:t>the one</w:t>
      </w:r>
      <w:r w:rsidR="00672641" w:rsidRPr="003C5EBC">
        <w:rPr>
          <w:rStyle w:val="ChBlueBold"/>
        </w:rPr>
        <w:t xml:space="preserve"> who come</w:t>
      </w:r>
      <w:r w:rsidR="00672641">
        <w:rPr>
          <w:rStyle w:val="ChBlueBold"/>
        </w:rPr>
        <w:t>s</w:t>
      </w:r>
      <w:r>
        <w:t>’</w:t>
      </w:r>
      <w:r w:rsidR="00672641">
        <w:t xml:space="preserve">) </w:t>
      </w:r>
      <w:r w:rsidR="00672641" w:rsidRPr="003C5EBC">
        <w:rPr>
          <w:rStyle w:val="ExampleSource"/>
        </w:rPr>
        <w:t>[081029-005-Cv.0048]</w:t>
      </w:r>
    </w:p>
    <w:p w14:paraId="5A7A49BE" w14:textId="4CADFC43" w:rsidR="0086287E" w:rsidRDefault="00672641" w:rsidP="00870EF9">
      <w:pPr>
        <w:pStyle w:val="Body0000after"/>
      </w:pPr>
      <w:r w:rsidRPr="00C31171">
        <w:t xml:space="preserve">Suffix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C31171">
        <w:t xml:space="preserve"> is a reflex of Pro</w:t>
      </w:r>
      <w:r w:rsidR="000A3A4F">
        <w:t>to-</w:t>
      </w:r>
      <w:r w:rsidRPr="00C31171">
        <w:t>Malayic *</w:t>
      </w:r>
      <w:r w:rsidRPr="00C31171">
        <w:rPr>
          <w:rStyle w:val="ChItalBold"/>
        </w:rPr>
        <w:t>p</w:t>
      </w:r>
      <w:r w:rsidRPr="00D208B5">
        <w:rPr>
          <w:rStyle w:val="ChSmallCapsItalBold"/>
        </w:rPr>
        <w:t>an</w:t>
      </w:r>
      <w:r w:rsidR="00C31171" w:rsidRPr="00C31171">
        <w:rPr>
          <w:rStyle w:val="ChItalBold"/>
        </w:rPr>
        <w:t>­</w:t>
      </w:r>
      <w:r w:rsidRPr="00C31171">
        <w:t xml:space="preserve">, which </w:t>
      </w:r>
      <w:r w:rsidR="00B7093A">
        <w:rPr>
          <w:lang w:eastAsia="en-US"/>
        </w:rPr>
        <w:t>“</w:t>
      </w:r>
      <w:r w:rsidRPr="00C31171">
        <w:rPr>
          <w:lang w:eastAsia="en-US"/>
        </w:rPr>
        <w:t>formed deverbal nouns that</w:t>
      </w:r>
      <w:r>
        <w:rPr>
          <w:lang w:eastAsia="en-US"/>
        </w:rPr>
        <w:t xml:space="preserve"> were used attributively, predicatively, and in prepositional phrases, and that had a nominal as head or subject. They denoted a purpose or instrument when prefixed to </w:t>
      </w:r>
      <w:r w:rsidRPr="001C2E5C">
        <w:t xml:space="preserve">VDIs and VTRs. Moreover, </w:t>
      </w:r>
      <w:r w:rsidR="00D208B5" w:rsidRPr="00995287">
        <w:t>*</w:t>
      </w:r>
      <w:r w:rsidR="00D208B5" w:rsidRPr="003C60A8">
        <w:rPr>
          <w:rStyle w:val="ChItalBold"/>
        </w:rPr>
        <w:t>p</w:t>
      </w:r>
      <w:r w:rsidR="00D208B5" w:rsidRPr="00D208B5">
        <w:rPr>
          <w:rStyle w:val="ChSmallCapsItalBold"/>
        </w:rPr>
        <w:t>an</w:t>
      </w:r>
      <w:r w:rsidR="00D208B5" w:rsidRPr="00425BF6">
        <w:rPr>
          <w:rStyle w:val="ChItalBold"/>
        </w:rPr>
        <w:t>­</w:t>
      </w:r>
      <w:r w:rsidRPr="00C31171">
        <w:t xml:space="preserve"> </w:t>
      </w:r>
      <w:r w:rsidRPr="001C2E5C">
        <w:t>denoted an inclination or chara</w:t>
      </w:r>
      <w:r>
        <w:t>cteristic when prefixed to VSIs</w:t>
      </w:r>
      <w:r w:rsidR="00B7093A">
        <w:t>”</w:t>
      </w:r>
      <w:r>
        <w:t xml:space="preserve"> </w:t>
      </w:r>
      <w:r w:rsidR="00BA6215">
        <w:rPr>
          <w:rStyle w:val="Citation"/>
        </w:rPr>
        <w:fldChar w:fldCharType="begin"/>
      </w:r>
      <w:r w:rsidR="0092451D">
        <w:rPr>
          <w:rStyle w:val="Citation"/>
        </w:rPr>
        <w:instrText>ADDIN CITAVI.PLACEHOLDER 30293399-ec41-46bf-ab1b-39236851a9e2 PFBsYWNlaG9sZGVyPg0KICA8QWRkSW5WZXJzaW9uPjUuMi4wLjg8L0FkZEluVmVyc2lvbj4NCiAgPElkPjMwMjkzMzk5LWVjNDEtNDZiZi1hYjFiLTM5MjM2ODUxYTllMjwvSWQ+DQogIDxFbnRyaWVzPg0KICAgIDxFbnRyeT4NCiAgICAgIDxJZD5kOGUwM2FjMy1iMzhhLTQxZjYtYTllZS02YTc2ODRhNGNjYTM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5kYWIwNmQwZi1kNzQ3LTRmYzEtODlmMi02NWE2NWIwOGEzOTA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kZWxhYXIgMTk5MjogMTkzKTwvVGV4dD4NCiAgICA8L1RleHRVbml0Pg0KICA8L1RleHRVbml0cz4NCjwvUGxhY2Vob2xkZXI+</w:instrText>
      </w:r>
      <w:r w:rsidR="00BA6215">
        <w:rPr>
          <w:rStyle w:val="Citation"/>
        </w:rPr>
        <w:fldChar w:fldCharType="separate"/>
      </w:r>
      <w:bookmarkStart w:id="1325" w:name="_CTVP00130293399ec4146bfab1b39236851a9e2"/>
      <w:r w:rsidR="0092006B">
        <w:rPr>
          <w:rStyle w:val="Citation"/>
        </w:rPr>
        <w:t>(Adelaar 1992: 193)</w:t>
      </w:r>
      <w:bookmarkEnd w:id="1325"/>
      <w:r w:rsidR="00BA6215">
        <w:rPr>
          <w:rStyle w:val="Citation"/>
        </w:rPr>
        <w:fldChar w:fldCharType="end"/>
      </w:r>
      <w:r w:rsidRPr="00A75232">
        <w:t xml:space="preserve">. </w:t>
      </w:r>
      <w:r w:rsidRPr="00631FE6">
        <w:t xml:space="preserve">In </w:t>
      </w:r>
      <w:r>
        <w:t xml:space="preserve">Standard Malay, derived lexemes with a </w:t>
      </w:r>
      <w:r>
        <w:rPr>
          <w:szCs w:val="19"/>
        </w:rPr>
        <w:t>monovalent</w:t>
      </w:r>
      <w:r>
        <w:t xml:space="preserve"> base </w:t>
      </w:r>
      <w:r w:rsidR="00B7093A">
        <w:t>“</w:t>
      </w:r>
      <w:r w:rsidRPr="00631FE6">
        <w:t>denote a characteristic</w:t>
      </w:r>
      <w:r w:rsidR="00B7093A">
        <w:t>”</w:t>
      </w:r>
      <w:r>
        <w:t xml:space="preserve"> while forms with a bi</w:t>
      </w:r>
      <w:r>
        <w:rPr>
          <w:szCs w:val="19"/>
        </w:rPr>
        <w:t>valent</w:t>
      </w:r>
      <w:r>
        <w:t xml:space="preserve"> base </w:t>
      </w:r>
      <w:r w:rsidR="00B7093A">
        <w:t>“</w:t>
      </w:r>
      <w:r w:rsidRPr="00631FE6">
        <w:t>usually denote an</w:t>
      </w:r>
      <w:r>
        <w:t xml:space="preserve"> </w:t>
      </w:r>
      <w:r w:rsidRPr="00631FE6">
        <w:t>actor or instrument</w:t>
      </w:r>
      <w:r w:rsidR="00B7093A">
        <w:t>”</w:t>
      </w:r>
      <w:r>
        <w:t xml:space="preserve"> or </w:t>
      </w:r>
      <w:r w:rsidR="00B7093A">
        <w:t>“</w:t>
      </w:r>
      <w:r w:rsidRPr="00631FE6">
        <w:t>a goal or result, or</w:t>
      </w:r>
      <w:r>
        <w:t xml:space="preserve"> </w:t>
      </w:r>
      <w:r w:rsidRPr="00631FE6">
        <w:t xml:space="preserve">they form an abstract noun. Furthermore </w:t>
      </w:r>
      <w:r w:rsidRPr="009719A7">
        <w:rPr>
          <w:rStyle w:val="ChItalBold"/>
        </w:rPr>
        <w:t>pa</w:t>
      </w:r>
      <w:r w:rsidR="009719A7" w:rsidRPr="00BB612E">
        <w:rPr>
          <w:rStyle w:val="ChSmallCapsItalBold"/>
        </w:rPr>
        <w:t>n</w:t>
      </w:r>
      <w:r w:rsidRPr="009719A7">
        <w:rPr>
          <w:rStyle w:val="ChItalBold"/>
        </w:rPr>
        <w:t>­</w:t>
      </w:r>
      <w:r w:rsidRPr="00631FE6">
        <w:t xml:space="preserve"> forms are used attributively, and, on the</w:t>
      </w:r>
      <w:r>
        <w:t xml:space="preserve"> </w:t>
      </w:r>
      <w:r w:rsidRPr="00631FE6">
        <w:t xml:space="preserve">basis of </w:t>
      </w:r>
      <w:r>
        <w:t>VSIs, they can function as VSIs</w:t>
      </w:r>
      <w:r w:rsidR="00B7093A">
        <w:t>”</w:t>
      </w:r>
      <w:r>
        <w:t xml:space="preserve"> </w:t>
      </w:r>
      <w:r w:rsidR="00BA6215">
        <w:rPr>
          <w:rStyle w:val="Citation"/>
        </w:rPr>
        <w:fldChar w:fldCharType="begin"/>
      </w:r>
      <w:r w:rsidR="0092451D">
        <w:rPr>
          <w:rStyle w:val="Citation"/>
        </w:rPr>
        <w:instrText>ADDIN CITAVI.PLACEHOLDER c0df72f8-1ea7-44ce-8b40-4e4fba62e730 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yOiAxODMpPC9UZXh0Pg0KICAgIDwvVGV4dFVuaXQ+DQogIDwvVGV4dFVuaXRzPg0KPC9QbGFjZWhvbGRlcj4=</w:instrText>
      </w:r>
      <w:r w:rsidR="00BA6215">
        <w:rPr>
          <w:rStyle w:val="Citation"/>
        </w:rPr>
        <w:fldChar w:fldCharType="separate"/>
      </w:r>
      <w:bookmarkStart w:id="1326" w:name="_CTVP001c0df72f81ea744ce8b404e4fba62e730"/>
      <w:r w:rsidR="0092006B">
        <w:rPr>
          <w:rStyle w:val="Citation"/>
        </w:rPr>
        <w:t>(1992: 183)</w:t>
      </w:r>
      <w:bookmarkEnd w:id="1326"/>
      <w:r w:rsidR="00BA6215">
        <w:rPr>
          <w:rStyle w:val="Citation"/>
        </w:rPr>
        <w:fldChar w:fldCharType="end"/>
      </w:r>
      <w:r w:rsidRPr="003357B1">
        <w:t>.</w:t>
      </w:r>
    </w:p>
    <w:p w14:paraId="206BEF51" w14:textId="637AFF38" w:rsidR="00605137" w:rsidRPr="00334A45" w:rsidRDefault="00672641" w:rsidP="00B51FBC">
      <w:pPr>
        <w:pStyle w:val="Body0500after"/>
      </w:pPr>
      <w:r>
        <w:t xml:space="preserve">In some of the eastern Malay varieties, the prefix is also found. </w:t>
      </w:r>
      <w:r w:rsidR="00FA5871">
        <w:t>In Ambon Malay</w:t>
      </w:r>
      <w:r w:rsidR="008757FE">
        <w:t>,</w:t>
      </w:r>
      <w:r w:rsidR="00FA5871">
        <w:t xml:space="preserve"> the prefix occurs but it is unproductive </w:t>
      </w:r>
      <w:r w:rsidR="00BA6215">
        <w:rPr>
          <w:rStyle w:val="Citation"/>
          <w:szCs w:val="18"/>
        </w:rPr>
        <w:fldChar w:fldCharType="begin"/>
      </w:r>
      <w:r w:rsidR="0092451D">
        <w:rPr>
          <w:rStyle w:val="Citation"/>
          <w:szCs w:val="18"/>
        </w:rPr>
        <w:instrText>ADDIN CITAVI.PLACEHOLDER 45f52be4-4da0-4cf5-8406-b4d3397c7334 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h2YW4gTWluZGUgMTk5NzogMT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EwOSk8L1RleHQ+DQogICAgPC9UZXh0VW5pdD4NCiAgPC9UZXh0VW5pdHM+DQo8L1BsYWNlaG9sZGVyPg==</w:instrText>
      </w:r>
      <w:r w:rsidR="00BA6215">
        <w:rPr>
          <w:rStyle w:val="Citation"/>
          <w:szCs w:val="18"/>
        </w:rPr>
        <w:fldChar w:fldCharType="separate"/>
      </w:r>
      <w:bookmarkStart w:id="1327" w:name="_CTVP00145f52be44da04cf58406b4d3397c7334"/>
      <w:r w:rsidR="0092006B">
        <w:rPr>
          <w:rStyle w:val="Citation"/>
          <w:szCs w:val="18"/>
        </w:rPr>
        <w:t>(van Minde 1997: 109)</w:t>
      </w:r>
      <w:bookmarkEnd w:id="1327"/>
      <w:r w:rsidR="00BA6215">
        <w:rPr>
          <w:rStyle w:val="Citation"/>
          <w:szCs w:val="18"/>
        </w:rPr>
        <w:fldChar w:fldCharType="end"/>
      </w:r>
      <w:r w:rsidR="00FA5871">
        <w:t xml:space="preserve">. In Manado Malay </w:t>
      </w:r>
      <w:r w:rsidR="00FA5871" w:rsidRPr="00CA28A4">
        <w:rPr>
          <w:rStyle w:val="ChItalBold"/>
        </w:rPr>
        <w:t>paŋ-</w:t>
      </w:r>
      <w:r w:rsidR="00FA5871">
        <w:t xml:space="preserve"> also occurs and is productive (in addition</w:t>
      </w:r>
      <w:r w:rsidR="000B7722">
        <w:t>,</w:t>
      </w:r>
      <w:r w:rsidR="00FA5871">
        <w:t xml:space="preserve"> a non-unproductive form </w:t>
      </w:r>
      <w:r w:rsidR="00FA5871" w:rsidRPr="00052DC9">
        <w:rPr>
          <w:rStyle w:val="ChItalBold"/>
        </w:rPr>
        <w:t>pa</w:t>
      </w:r>
      <w:r w:rsidR="00384338" w:rsidRPr="0099608C">
        <w:rPr>
          <w:rStyle w:val="ChSmallCaps"/>
        </w:rPr>
        <w:t>­</w:t>
      </w:r>
      <w:r w:rsidR="00FA5871" w:rsidRPr="00052DC9">
        <w:t xml:space="preserve"> exists)</w:t>
      </w:r>
      <w:r w:rsidR="00FA5871">
        <w:t xml:space="preserve"> </w:t>
      </w:r>
      <w:r w:rsidR="00BA6215">
        <w:rPr>
          <w:rStyle w:val="Citation"/>
          <w:szCs w:val="19"/>
        </w:rPr>
        <w:fldChar w:fldCharType="begin"/>
      </w:r>
      <w:r w:rsidR="0092451D">
        <w:rPr>
          <w:rStyle w:val="Citation"/>
          <w:szCs w:val="19"/>
        </w:rPr>
        <w:instrText>ADDIN CITAVI.PLACEHOLDER c10856ac-0e78-428a-b41c-cd355534e695 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lN0b2VsIDIwMDUg4oCTIEZvY3VzIGluIE1hbmFkbyBNYWxheTwvU2hvcnRUaXRsZT4NCiAgICAgICAgPFRpdGxlPkZvY3VzIGluIE1hbmFkbyBNYWxheTogR3JhbW1hciwgcGFydGljbGVzLCBhbmQgaW50b25hdGlvbjwvVGl0bGU+DQogICAgICAgIDxZZWFyPjIwMDU8L1llYXI+DQogICAgICA8L1JlZmVyZW5jZT4NCiAgICA8L0VudHJ5Pg0KICA8L0VudHJpZXM+DQogIDxUZXh0PihTdG9lbCAyMDA1OiAxOCwgMj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xOCwgMjQpPC9UZXh0Pg0KICAgIDwvVGV4dFVuaXQ+DQogIDwvVGV4dFVuaXRzPg0KPC9QbGFjZWhvbGRlcj4=</w:instrText>
      </w:r>
      <w:r w:rsidR="00BA6215">
        <w:rPr>
          <w:rStyle w:val="Citation"/>
          <w:szCs w:val="19"/>
        </w:rPr>
        <w:fldChar w:fldCharType="separate"/>
      </w:r>
      <w:bookmarkStart w:id="1328" w:name="_CTVP001c10856ac0e78428ab41ccd355534e695"/>
      <w:r w:rsidR="0092006B">
        <w:rPr>
          <w:rStyle w:val="Citation"/>
          <w:szCs w:val="19"/>
        </w:rPr>
        <w:t>(Stoel 2005: 18, 24)</w:t>
      </w:r>
      <w:bookmarkEnd w:id="1328"/>
      <w:r w:rsidR="00BA6215">
        <w:rPr>
          <w:rStyle w:val="Citation"/>
          <w:szCs w:val="19"/>
        </w:rPr>
        <w:fldChar w:fldCharType="end"/>
      </w:r>
      <w:r w:rsidR="00FA5871">
        <w:t xml:space="preserve">. </w:t>
      </w:r>
      <w:r w:rsidR="008757FE">
        <w:t xml:space="preserve">Likewise, in </w:t>
      </w:r>
      <w:r w:rsidR="00FA5871" w:rsidRPr="00913A62">
        <w:rPr>
          <w:lang w:eastAsia="ko-KR"/>
        </w:rPr>
        <w:t xml:space="preserve">North Moluccan </w:t>
      </w:r>
      <w:r w:rsidR="00FA5871">
        <w:rPr>
          <w:lang w:eastAsia="ko-KR"/>
        </w:rPr>
        <w:t xml:space="preserve">/ Ternate </w:t>
      </w:r>
      <w:r w:rsidR="00FA5871" w:rsidRPr="00913A62">
        <w:rPr>
          <w:lang w:eastAsia="ko-KR"/>
        </w:rPr>
        <w:t>Malay</w:t>
      </w:r>
      <w:r w:rsidR="00FA5871">
        <w:rPr>
          <w:lang w:eastAsia="ko-KR"/>
        </w:rPr>
        <w:t xml:space="preserve"> </w:t>
      </w:r>
      <w:r w:rsidR="00FA5871" w:rsidRPr="0090507A">
        <w:rPr>
          <w:rStyle w:val="ChItalBold"/>
          <w:szCs w:val="19"/>
        </w:rPr>
        <w:t>pa(</w:t>
      </w:r>
      <w:r w:rsidR="00FA5871" w:rsidRPr="00BB612E">
        <w:rPr>
          <w:rStyle w:val="ChSmallCapsItalBold"/>
        </w:rPr>
        <w:t>n</w:t>
      </w:r>
      <w:r w:rsidR="00FA5871" w:rsidRPr="000D0049">
        <w:rPr>
          <w:rStyle w:val="ChItalBold"/>
        </w:rPr>
        <w:t>)</w:t>
      </w:r>
      <w:r w:rsidR="00FA5871" w:rsidRPr="00C30414">
        <w:rPr>
          <w:rStyle w:val="ChItalBold"/>
        </w:rPr>
        <w:t>­</w:t>
      </w:r>
      <w:r w:rsidR="00FA5871" w:rsidRPr="00FD5489">
        <w:t xml:space="preserve"> </w:t>
      </w:r>
      <w:r w:rsidR="00FA5871">
        <w:t>occurs, but its status is unc</w:t>
      </w:r>
      <w:r w:rsidR="006A0803">
        <w:t>ertain</w:t>
      </w:r>
      <w:r w:rsidR="00FA5871">
        <w:t>.</w:t>
      </w:r>
      <w:r w:rsidR="00FA5871" w:rsidRPr="00BB1413">
        <w:t xml:space="preserve"> </w:t>
      </w:r>
      <w:r w:rsidR="008757FE">
        <w:t xml:space="preserve">While </w:t>
      </w:r>
      <w:r w:rsidR="00BA6215">
        <w:rPr>
          <w:rStyle w:val="Citation"/>
        </w:rPr>
        <w:fldChar w:fldCharType="begin"/>
      </w:r>
      <w:r w:rsidR="0092451D">
        <w:rPr>
          <w:rStyle w:val="Citation"/>
        </w:rPr>
        <w:instrText>ADDIN CITAVI.PLACEHOLDER d4236cde-0d14-4823-bb2c-92ba92649361 PFBsYWNlaG9sZGVyPg0KICA8QWRkSW5WZXJzaW9uPjUuMi4wLjg8L0FkZEluVmVyc2lvbj4NCiAgPElkPmQ0MjM2Y2RlLTBkMTQtNDgyMy1iYjJjLTkyYmE5MjY0OTM2MTwvSWQ+DQogIDxFbnRyaWVzPg0KICAgIDxFbnRyeT4NCiAgICAgIDxJZD45NmUwOTg3Zi0wMzcwLTRmNDktOGM1ZC04N2I0ZDZkODg3N2E8L0lkPg0KICAgICAgPE5vUGFyPnRydWU8L05vUGFyPg0KICAgICAgPFBlcnNvbk9ubHk+dHJ1ZTwvUGVyc29uT25seT4NCiAgICAgIDxSZWZlcmVuY2VJZD5hYTU5MTNhNy1lNTZiLTQ3YmMtYjljMy0xMDcyOTBlYjU2NzE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vcmhvZXZlPC9UZXh0Pg0KICAgIDwvVGV4dFVuaXQ+DQogIDwvVGV4dFVuaXRzPg0KPC9QbGFjZWhvbGRlcj4=</w:instrText>
      </w:r>
      <w:r w:rsidR="00BA6215">
        <w:rPr>
          <w:rStyle w:val="Citation"/>
        </w:rPr>
        <w:fldChar w:fldCharType="separate"/>
      </w:r>
      <w:bookmarkStart w:id="1329" w:name="_CTVP001d4236cde0d144823bb2c92ba92649361"/>
      <w:r w:rsidR="0092006B">
        <w:rPr>
          <w:rStyle w:val="Citation"/>
        </w:rPr>
        <w:t>Voorhoeve</w:t>
      </w:r>
      <w:bookmarkEnd w:id="1329"/>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70080ace-3993-4af8-957d-6dd2791450a2 PFBsYWNlaG9sZGVyPg0KICA8QWRkSW5WZXJzaW9uPjUuMi4wLjg8L0FkZEluVmVyc2lvbj4NCiAgPElkPjcwMDgwYWNlLTM5OTMtNGFmOC05NTdkLTZkZDI3OTE0NTBhMjwvSWQ+DQogIDxFbnRyaWVzPg0KICAgIDxFbnRyeT4NCiAgICAgIDxJZD4xYzY0ODQyYS04YzZlLTQ2ZjctODMyMC1lNTYyN2MzZGE5ZT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FhNTkxM2E3LWU1NmItNDdiYy1iOWMzLTEwNzI5MGViNTY3MT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Q2xlbWVuczwvRmlyc3ROYW1lPg0KICAgICAgICAgICAgPExhc3ROYW1lPlZvb3Job2V2ZTwvTGFzdE5hbWU+DQogICAgICAgICAgICA8TWlkZGxlTmFtZT5M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WE1OTEzYTctZTU2Yi00N2JjLWI5YzMtMTA3MjkwZWI1NjcxPC9JZD4NCiAgICAgICAgPExhbmd1YWdlPkVuZ2xpc2g8L0xhbmd1YWdlPg0KICAgICAgICA8TGFuZ3VhZ2VDb2RlPmVuPC9MYW5ndWFnZUNvZGU+DQogICAgICAgIDxQYWdlUmFuZ2U+PCFbQ0RBVEFbPHNwPg0KICA8bj4xPC9uPg0KICA8aW4+dHJ1ZTwvaW4+DQogIDxvcz4xPC9vcz4NCiAgPHBzPjE8L3BzPg0KPC9zcD4NCjxlcD4NCiAgPG4+MTM8L24+DQogIDxpbj50cnVlPC9pbj4NCiAgPG9zPjEzPC9vcz4NCiAgPHBzPjEzPC9wcz4NCjwvZXA+DQo8b3M+MS0xMzwvb3M+XV0+PC9QYWdlUmFuZ2U+DQogICAgICAgIDxFbmRQYWdlPjEzPC9FbmRQYWdlPg0KICAgICAgICA8U3RhcnRQYWdlPjE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Wb29yaG9ldmUgMTk4MyDigJMgU29tZSBvYnNlcnZhdGlvbnMgb24gTm9ydGgtTW9sdWNjYW4gTWFsYXk8L1Nob3J0VGl0bGU+DQogICAgICAgIDxUaXRsZT5Tb21lIG9ic2VydmF0aW9ucyBvbiBOb3J0aC1Nb2x1Y2NhbiBNYWxheTwvVGl0bGU+DQogICAgICA8L1JlZmVyZW5jZT4NCiAgICA8L0VudHJ5Pg0KICA8L0VudHJpZXM+DQogIDxUZXh0PigxOTgzO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zogNCk8L1RleHQ+DQogICAgPC9UZXh0VW5pdD4NCiAgPC9UZXh0VW5pdHM+DQo8L1BsYWNlaG9sZGVyPg==</w:instrText>
      </w:r>
      <w:r w:rsidR="00BA6215">
        <w:rPr>
          <w:rStyle w:val="Citation"/>
        </w:rPr>
        <w:fldChar w:fldCharType="separate"/>
      </w:r>
      <w:bookmarkStart w:id="1330" w:name="_CTVP00170080ace39934af8957d6dd2791450a2"/>
      <w:r w:rsidR="0092006B">
        <w:rPr>
          <w:rStyle w:val="Citation"/>
        </w:rPr>
        <w:t>(1983: 4)</w:t>
      </w:r>
      <w:bookmarkEnd w:id="1330"/>
      <w:r w:rsidR="00BA6215">
        <w:rPr>
          <w:rStyle w:val="Citation"/>
        </w:rPr>
        <w:fldChar w:fldCharType="end"/>
      </w:r>
      <w:r w:rsidR="00FA5871" w:rsidRPr="00887FC3">
        <w:t xml:space="preserve"> </w:t>
      </w:r>
      <w:r w:rsidR="008757FE" w:rsidRPr="00887FC3">
        <w:t xml:space="preserve">maintains </w:t>
      </w:r>
      <w:r w:rsidR="00FA5871" w:rsidRPr="00887FC3">
        <w:t>that it</w:t>
      </w:r>
      <w:r w:rsidR="00FA5871">
        <w:t xml:space="preserve"> </w:t>
      </w:r>
      <w:r w:rsidR="00B7093A">
        <w:t>“</w:t>
      </w:r>
      <w:r w:rsidR="00FA5871" w:rsidRPr="00A5562F">
        <w:t>is no</w:t>
      </w:r>
      <w:r w:rsidR="00FA5871">
        <w:t xml:space="preserve"> </w:t>
      </w:r>
      <w:r w:rsidR="00FA5871" w:rsidRPr="00A5562F">
        <w:t>longer morphologically distinct</w:t>
      </w:r>
      <w:r w:rsidR="00B7093A">
        <w:t>”</w:t>
      </w:r>
      <w:r w:rsidR="008757FE">
        <w:t>,</w:t>
      </w:r>
      <w:r w:rsidR="00FA5871">
        <w:t xml:space="preserve"> </w:t>
      </w:r>
      <w:r w:rsidR="00BA6215">
        <w:rPr>
          <w:rStyle w:val="Citation"/>
          <w:szCs w:val="19"/>
        </w:rPr>
        <w:fldChar w:fldCharType="begin"/>
      </w:r>
      <w:r w:rsidR="003A5B20">
        <w:rPr>
          <w:rStyle w:val="Citation"/>
          <w:szCs w:val="19"/>
        </w:rPr>
        <w:instrText>ADDIN CITAVI.PLACEHOLDER 2d38659e-d27c-41d8-8f08-bed79daeca11 PFBsYWNlaG9sZGVyPg0KICA8QWRkSW5WZXJzaW9uPjUuMi4wLjg8L0FkZEluVmVyc2lvbj4NCiAgPElkPjJkMzg2NTllLWQyN2MtNDFkOC04ZjA4LWJlZDc5ZGFlY2ExMTwvSWQ+DQogIDxFbnRyaWVzPg0KICAgIDxFbnRyeT4NCiAgICAgIDxJZD5hMmY3NjY0My1lNDcwLTQyMjAtYTc3MC0wODc3MjQ3OWFmZDU8L0lkPg0KICAgICAgPE5vUGFyPnRydWU8L05vUGFyPg0KICAgICAgPFBlcnNvbk9ubHk+dHJ1ZTwvUGVyc29uT25seT4NCiAgICAgIDxSZWZlcmVuY2VJZD5hMzczNTgwOS0zNTlhLTQwODItOWI0Yy0wNmFjMWRkNTM4YjU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5MaXRhbWFodXB1dHR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dGFtYWh1cHV0dHk8L1RleHQ+DQogICAgPC9UZXh0VW5pdD4NCiAgPC9UZXh0VW5pdHM+DQo8L1BsYWNlaG9sZGVyPg==</w:instrText>
      </w:r>
      <w:r w:rsidR="00BA6215">
        <w:rPr>
          <w:rStyle w:val="Citation"/>
          <w:szCs w:val="19"/>
        </w:rPr>
        <w:fldChar w:fldCharType="separate"/>
      </w:r>
      <w:bookmarkStart w:id="1331" w:name="_CTVP0012d38659ed27c41d88f08bed79daeca11"/>
      <w:r w:rsidR="0092006B">
        <w:rPr>
          <w:rStyle w:val="Citation"/>
          <w:szCs w:val="19"/>
        </w:rPr>
        <w:t>Litamahuputty</w:t>
      </w:r>
      <w:bookmarkEnd w:id="1331"/>
      <w:r w:rsidR="00BA6215">
        <w:rPr>
          <w:rStyle w:val="Citation"/>
          <w:szCs w:val="19"/>
        </w:rPr>
        <w:fldChar w:fldCharType="end"/>
      </w:r>
      <w:r w:rsidR="00513C8C" w:rsidRPr="00513C8C">
        <w:rPr>
          <w:rStyle w:val="Citation"/>
        </w:rPr>
        <w:t xml:space="preserve"> </w:t>
      </w:r>
      <w:r w:rsidR="00BA6215">
        <w:rPr>
          <w:rStyle w:val="Citation"/>
          <w:szCs w:val="19"/>
        </w:rPr>
        <w:fldChar w:fldCharType="begin"/>
      </w:r>
      <w:r w:rsidR="003A5B20">
        <w:rPr>
          <w:rStyle w:val="Citation"/>
          <w:szCs w:val="19"/>
        </w:rPr>
        <w:instrText>ADDIN CITAVI.PLACEHOLDER 35e983ed-cb8c-4b95-91d2-72da04a9e087 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jogMzApPC9UZXh0Pg0KICAgIDwvVGV4dFVuaXQ+DQogIDwvVGV4dFVuaXRzPg0KPC9QbGFjZWhvbGRlcj4=</w:instrText>
      </w:r>
      <w:r w:rsidR="00BA6215">
        <w:rPr>
          <w:rStyle w:val="Citation"/>
          <w:szCs w:val="19"/>
        </w:rPr>
        <w:fldChar w:fldCharType="separate"/>
      </w:r>
      <w:bookmarkStart w:id="1332" w:name="_CTVP00135e983edcb8c4b9591d272da04a9e087"/>
      <w:r w:rsidR="0092006B">
        <w:rPr>
          <w:rStyle w:val="Citation"/>
          <w:szCs w:val="19"/>
        </w:rPr>
        <w:t>(2012: 30)</w:t>
      </w:r>
      <w:bookmarkEnd w:id="1332"/>
      <w:r w:rsidR="00BA6215">
        <w:rPr>
          <w:rStyle w:val="Citation"/>
          <w:szCs w:val="19"/>
        </w:rPr>
        <w:fldChar w:fldCharType="end"/>
      </w:r>
      <w:r w:rsidR="00FA5871" w:rsidRPr="00334A45">
        <w:t xml:space="preserve"> </w:t>
      </w:r>
      <w:r w:rsidR="008757FE" w:rsidRPr="00334A45">
        <w:t xml:space="preserve">states </w:t>
      </w:r>
      <w:r w:rsidR="00FA5871" w:rsidRPr="00334A45">
        <w:t xml:space="preserve">that </w:t>
      </w:r>
      <w:r w:rsidR="00B51FBC">
        <w:t>the prefix is productive</w:t>
      </w:r>
      <w:r w:rsidR="00FA5871" w:rsidRPr="00334A45">
        <w:t>.</w:t>
      </w:r>
      <w:r w:rsidR="008757FE" w:rsidRPr="00334A45">
        <w:t xml:space="preserve"> </w:t>
      </w:r>
      <w:r w:rsidR="00312731" w:rsidRPr="00334A45">
        <w:t>In these varieties</w:t>
      </w:r>
      <w:r w:rsidR="000B7722">
        <w:t>,</w:t>
      </w:r>
      <w:r w:rsidR="00312731" w:rsidRPr="00334A45">
        <w:t xml:space="preserve"> the prefix usually denotes the actor or instrument of the event expressed by the base. In addition, however, some of prefixed forms can </w:t>
      </w:r>
      <w:r w:rsidR="00B51FBC">
        <w:t xml:space="preserve">also </w:t>
      </w:r>
      <w:r w:rsidR="00312731" w:rsidRPr="00334A45">
        <w:t>receive a verbal reading, as discussed in more detail in §</w:t>
      </w:r>
      <w:r w:rsidR="00312731" w:rsidRPr="00334A45">
        <w:fldChar w:fldCharType="begin"/>
      </w:r>
      <w:r w:rsidR="00312731" w:rsidRPr="00334A45">
        <w:instrText xml:space="preserve"> REF _Ref337036769 \w \h </w:instrText>
      </w:r>
      <w:r w:rsidR="00312731" w:rsidRPr="00334A45">
        <w:fldChar w:fldCharType="separate"/>
      </w:r>
      <w:r w:rsidR="00154D81">
        <w:rPr>
          <w:cs/>
        </w:rPr>
        <w:t>‎</w:t>
      </w:r>
      <w:r w:rsidR="00154D81">
        <w:t>3.1.4.2</w:t>
      </w:r>
      <w:r w:rsidR="00312731" w:rsidRPr="00334A45">
        <w:fldChar w:fldCharType="end"/>
      </w:r>
      <w:r w:rsidR="00312731" w:rsidRPr="00334A45">
        <w:t>.</w:t>
      </w:r>
    </w:p>
    <w:p w14:paraId="67C8C27A" w14:textId="2EBB9714" w:rsidR="00672641" w:rsidRDefault="00672641" w:rsidP="00870EF9">
      <w:pPr>
        <w:pStyle w:val="Body0505after"/>
      </w:pPr>
      <w:r w:rsidRPr="0090507A">
        <w:t xml:space="preserve">The corpus contains </w:t>
      </w:r>
      <w:r>
        <w:t>34</w:t>
      </w:r>
      <w:r w:rsidRPr="0090507A">
        <w:t xml:space="preserve"> </w:t>
      </w:r>
      <w:r>
        <w:t xml:space="preserve">nouns (186 tokens) prefixed </w:t>
      </w:r>
      <w:r w:rsidRPr="0090507A">
        <w:t xml:space="preserve">with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90507A">
        <w:t>:</w:t>
      </w:r>
      <w:r>
        <w:rPr>
          <w:rStyle w:val="FootnoteReference"/>
        </w:rPr>
        <w:footnoteReference w:id="118"/>
      </w:r>
    </w:p>
    <w:p w14:paraId="1BD9AA2C" w14:textId="77777777" w:rsidR="00672641" w:rsidRDefault="00672641" w:rsidP="002A1DBD">
      <w:pPr>
        <w:pStyle w:val="I0Indented"/>
        <w:numPr>
          <w:ilvl w:val="0"/>
          <w:numId w:val="33"/>
        </w:numPr>
      </w:pPr>
      <w:r>
        <w:t>Nouns with verbal bases (29</w:t>
      </w:r>
      <w:r w:rsidRPr="0090507A">
        <w:t xml:space="preserve"> items</w:t>
      </w:r>
      <w:r>
        <w:t xml:space="preserve"> with 153 tokens</w:t>
      </w:r>
      <w:r w:rsidRPr="0090507A">
        <w:t>)</w:t>
      </w:r>
    </w:p>
    <w:p w14:paraId="08622A63" w14:textId="77777777" w:rsidR="00672641" w:rsidRDefault="00672641" w:rsidP="002A1DBD">
      <w:pPr>
        <w:pStyle w:val="I05I"/>
        <w:numPr>
          <w:ilvl w:val="0"/>
          <w:numId w:val="33"/>
        </w:numPr>
      </w:pPr>
      <w:r w:rsidRPr="0090507A">
        <w:t xml:space="preserve">Nouns </w:t>
      </w:r>
      <w:r>
        <w:t xml:space="preserve">with nominal bases </w:t>
      </w:r>
      <w:r w:rsidRPr="0090507A">
        <w:t>(</w:t>
      </w:r>
      <w:r>
        <w:t>five items with 33 tokens)</w:t>
      </w:r>
    </w:p>
    <w:p w14:paraId="3900C79F" w14:textId="2A646638" w:rsidR="00672641" w:rsidRDefault="00672641" w:rsidP="00870EF9">
      <w:pPr>
        <w:pStyle w:val="Body0000after"/>
      </w:pPr>
      <w:r>
        <w:t xml:space="preserve">The corpus also contains nine formally complex words with non-compositional semantics, such as </w:t>
      </w:r>
      <w:r>
        <w:rPr>
          <w:rStyle w:val="ChItalBold"/>
        </w:rPr>
        <w:t>peserta</w:t>
      </w:r>
      <w:r>
        <w:rPr>
          <w:szCs w:val="20"/>
        </w:rPr>
        <w:t xml:space="preserve"> </w:t>
      </w:r>
      <w:r w:rsidR="00B7093A">
        <w:rPr>
          <w:szCs w:val="20"/>
        </w:rPr>
        <w:t>‘</w:t>
      </w:r>
      <w:r>
        <w:rPr>
          <w:szCs w:val="20"/>
        </w:rPr>
        <w:t>participant</w:t>
      </w:r>
      <w:r w:rsidR="00B7093A">
        <w:rPr>
          <w:szCs w:val="20"/>
        </w:rPr>
        <w:t>’</w:t>
      </w:r>
      <w:r>
        <w:rPr>
          <w:szCs w:val="20"/>
        </w:rPr>
        <w:t xml:space="preserve"> or </w:t>
      </w:r>
      <w:r>
        <w:rPr>
          <w:rStyle w:val="ChItalBold"/>
        </w:rPr>
        <w:t>panggayu</w:t>
      </w:r>
      <w:r>
        <w:rPr>
          <w:szCs w:val="20"/>
        </w:rPr>
        <w:t xml:space="preserve"> </w:t>
      </w:r>
      <w:r w:rsidR="00B7093A">
        <w:rPr>
          <w:szCs w:val="20"/>
        </w:rPr>
        <w:t>‘</w:t>
      </w:r>
      <w:r>
        <w:rPr>
          <w:szCs w:val="20"/>
        </w:rPr>
        <w:t>(a/to) paddle</w:t>
      </w:r>
      <w:r w:rsidR="00B7093A">
        <w:rPr>
          <w:szCs w:val="20"/>
        </w:rPr>
        <w:t>’</w:t>
      </w:r>
      <w:r>
        <w:t>.</w:t>
      </w:r>
    </w:p>
    <w:p w14:paraId="6DF6E651" w14:textId="77777777" w:rsidR="00672641" w:rsidRDefault="00672641" w:rsidP="00D11488">
      <w:pPr>
        <w:pStyle w:val="Body0515after"/>
      </w:pPr>
      <w:r w:rsidRPr="0090507A">
        <w:t xml:space="preserve">Before discussing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t xml:space="preserve">affixation of verbal bases in </w:t>
      </w:r>
      <w:r w:rsidRPr="0090507A">
        <w:t>§</w:t>
      </w:r>
      <w:r w:rsidRPr="0090507A">
        <w:fldChar w:fldCharType="begin"/>
      </w:r>
      <w:r w:rsidRPr="0090507A">
        <w:instrText xml:space="preserve"> REF _Ref337036769 \w \h </w:instrText>
      </w:r>
      <w:r w:rsidRPr="0090507A">
        <w:fldChar w:fldCharType="separate"/>
      </w:r>
      <w:r w:rsidR="00154D81">
        <w:rPr>
          <w:cs/>
        </w:rPr>
        <w:t>‎</w:t>
      </w:r>
      <w:r w:rsidR="00154D81">
        <w:t>3.1.4.2</w:t>
      </w:r>
      <w:r w:rsidRPr="0090507A">
        <w:fldChar w:fldCharType="end"/>
      </w:r>
      <w:r>
        <w:t xml:space="preserve"> and of nominal bases in </w:t>
      </w:r>
      <w:r w:rsidRPr="0090507A">
        <w:t>§</w:t>
      </w:r>
      <w:r>
        <w:fldChar w:fldCharType="begin"/>
      </w:r>
      <w:r>
        <w:instrText xml:space="preserve"> REF _Ref337036770 \w \h </w:instrText>
      </w:r>
      <w:r>
        <w:fldChar w:fldCharType="separate"/>
      </w:r>
      <w:r w:rsidR="00154D81">
        <w:rPr>
          <w:cs/>
        </w:rPr>
        <w:t>‎</w:t>
      </w:r>
      <w:r w:rsidR="00154D81">
        <w:t>3.1.4.3</w:t>
      </w:r>
      <w:r>
        <w:fldChar w:fldCharType="end"/>
      </w:r>
      <w:r>
        <w:t xml:space="preserve">, </w:t>
      </w:r>
      <w:r w:rsidRPr="0090507A">
        <w:t xml:space="preserve">the </w:t>
      </w:r>
      <w:r>
        <w:t xml:space="preserve">allomorphy </w:t>
      </w:r>
      <w:r w:rsidRPr="0090507A">
        <w:t xml:space="preserve">of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90507A">
        <w:t xml:space="preserve"> </w:t>
      </w:r>
      <w:r>
        <w:t xml:space="preserve">is investigated </w:t>
      </w:r>
      <w:r w:rsidRPr="0090507A">
        <w:t>in §</w:t>
      </w:r>
      <w:r>
        <w:fldChar w:fldCharType="begin"/>
      </w:r>
      <w:r>
        <w:instrText xml:space="preserve"> REF _Ref337036767 \w \h </w:instrText>
      </w:r>
      <w:r>
        <w:fldChar w:fldCharType="separate"/>
      </w:r>
      <w:r w:rsidR="00154D81">
        <w:rPr>
          <w:cs/>
        </w:rPr>
        <w:t>‎</w:t>
      </w:r>
      <w:r w:rsidR="00154D81">
        <w:t>3.1.4.1</w:t>
      </w:r>
      <w:r>
        <w:fldChar w:fldCharType="end"/>
      </w:r>
      <w:r w:rsidRPr="0090507A">
        <w:t>.</w:t>
      </w:r>
      <w:r>
        <w:t xml:space="preserve"> </w:t>
      </w:r>
      <w:r w:rsidR="009A7F8F">
        <w:t xml:space="preserve">Three </w:t>
      </w:r>
      <w:r>
        <w:t xml:space="preserve">variables of the </w:t>
      </w:r>
      <w:r w:rsidRPr="00D11488">
        <w:t>communicative</w:t>
      </w:r>
      <w:r>
        <w:t xml:space="preserve"> event that may impact the use of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7345D3">
        <w:t xml:space="preserve"> </w:t>
      </w:r>
      <w:r>
        <w:t>are explored in §</w:t>
      </w:r>
      <w:r>
        <w:fldChar w:fldCharType="begin"/>
      </w:r>
      <w:r>
        <w:instrText xml:space="preserve"> REF _Ref346719142 \w \h </w:instrText>
      </w:r>
      <w:r>
        <w:fldChar w:fldCharType="separate"/>
      </w:r>
      <w:r w:rsidR="00154D81">
        <w:rPr>
          <w:cs/>
        </w:rPr>
        <w:t>‎</w:t>
      </w:r>
      <w:r w:rsidR="00154D81">
        <w:t>3.1.4.4</w:t>
      </w:r>
      <w:r>
        <w:fldChar w:fldCharType="end"/>
      </w:r>
      <w:r>
        <w:t xml:space="preserve">. The main points on prefix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7345D3">
        <w:t xml:space="preserve"> </w:t>
      </w:r>
      <w:r>
        <w:t>are summarized and evaluated in §</w:t>
      </w:r>
      <w:r>
        <w:fldChar w:fldCharType="begin"/>
      </w:r>
      <w:r>
        <w:instrText xml:space="preserve"> REF _Ref346719140 \w \h </w:instrText>
      </w:r>
      <w:r>
        <w:fldChar w:fldCharType="separate"/>
      </w:r>
      <w:r w:rsidR="00154D81">
        <w:rPr>
          <w:cs/>
        </w:rPr>
        <w:t>‎</w:t>
      </w:r>
      <w:r w:rsidR="00154D81">
        <w:t>3.1.4.5</w:t>
      </w:r>
      <w:r>
        <w:fldChar w:fldCharType="end"/>
      </w:r>
      <w:r>
        <w:t>.</w:t>
      </w:r>
    </w:p>
    <w:p w14:paraId="33EE9D2C" w14:textId="77777777" w:rsidR="00672641" w:rsidRPr="0090507A" w:rsidRDefault="00672641" w:rsidP="00672641">
      <w:pPr>
        <w:pStyle w:val="Heading4"/>
        <w:rPr>
          <w:szCs w:val="19"/>
        </w:rPr>
      </w:pPr>
      <w:bookmarkStart w:id="1333" w:name="_Ref337036767"/>
      <w:bookmarkStart w:id="1334" w:name="_Toc339537744"/>
      <w:bookmarkStart w:id="1335" w:name="_Ref354566123"/>
      <w:bookmarkStart w:id="1336" w:name="_Ref376173190"/>
      <w:r>
        <w:rPr>
          <w:szCs w:val="19"/>
        </w:rPr>
        <w:lastRenderedPageBreak/>
        <w:t xml:space="preserve">Allomorphy </w:t>
      </w:r>
      <w:r w:rsidRPr="0090507A">
        <w:rPr>
          <w:szCs w:val="19"/>
        </w:rPr>
        <w:t xml:space="preserve">of </w:t>
      </w:r>
      <w:bookmarkEnd w:id="1333"/>
      <w:bookmarkEnd w:id="1334"/>
      <w:bookmarkEnd w:id="1335"/>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bookmarkEnd w:id="1336"/>
    </w:p>
    <w:p w14:paraId="6410829D" w14:textId="77777777" w:rsidR="00672641" w:rsidRDefault="00672641" w:rsidP="00764F6A">
      <w:pPr>
        <w:pStyle w:val="Body0000after"/>
      </w:pPr>
      <w:r w:rsidRPr="0090507A">
        <w:t xml:space="preserve">Prefix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90507A">
        <w:t xml:space="preserve"> has two </w:t>
      </w:r>
      <w:r>
        <w:t xml:space="preserve">allomorphs, </w:t>
      </w:r>
      <w:r w:rsidRPr="0090507A">
        <w:rPr>
          <w:rStyle w:val="ChItalBold"/>
          <w:szCs w:val="19"/>
        </w:rPr>
        <w:t>pe(</w:t>
      </w:r>
      <w:r w:rsidRPr="00D208B5">
        <w:rPr>
          <w:rStyle w:val="ChSmallCapsItalBold"/>
        </w:rPr>
        <w:t>n</w:t>
      </w:r>
      <w:r w:rsidRPr="0090507A">
        <w:rPr>
          <w:rStyle w:val="ChItalBold"/>
          <w:szCs w:val="19"/>
        </w:rPr>
        <w:t>)</w:t>
      </w:r>
      <w:r w:rsidRPr="00C30414">
        <w:rPr>
          <w:rStyle w:val="ChItalBold"/>
        </w:rPr>
        <w:t>­</w:t>
      </w:r>
      <w:r w:rsidRPr="0090507A">
        <w:t xml:space="preserve"> and </w:t>
      </w:r>
      <w:r w:rsidRPr="0090507A">
        <w:rPr>
          <w:rStyle w:val="ChItalBold"/>
          <w:szCs w:val="19"/>
        </w:rPr>
        <w:t>pa(</w:t>
      </w:r>
      <w:r w:rsidRPr="00D208B5">
        <w:rPr>
          <w:rStyle w:val="ChSmallCapsItalBold"/>
        </w:rPr>
        <w:t>n</w:t>
      </w:r>
      <w:r w:rsidRPr="0090507A">
        <w:rPr>
          <w:rStyle w:val="ChItalBold"/>
          <w:szCs w:val="19"/>
        </w:rPr>
        <w:t>)</w:t>
      </w:r>
      <w:r w:rsidRPr="00C30414">
        <w:rPr>
          <w:rStyle w:val="ChItalBold"/>
        </w:rPr>
        <w:t>­</w:t>
      </w:r>
      <w:r w:rsidRPr="0090507A">
        <w:t xml:space="preserve"> </w:t>
      </w:r>
      <w:r>
        <w:t>(</w:t>
      </w:r>
      <w:r w:rsidRPr="0090507A">
        <w:t xml:space="preserve">small-caps </w:t>
      </w:r>
      <w:r w:rsidR="00085D58" w:rsidRPr="00D208B5">
        <w:rPr>
          <w:rStyle w:val="ChSmallCapsItalBold"/>
        </w:rPr>
        <w:t>n</w:t>
      </w:r>
      <w:r w:rsidRPr="001B3AC3">
        <w:t xml:space="preserve"> </w:t>
      </w:r>
      <w:r>
        <w:t>represents</w:t>
      </w:r>
      <w:r w:rsidRPr="0090507A">
        <w:t xml:space="preserve"> the different realizations of the nasal</w:t>
      </w:r>
      <w:r>
        <w:t>). The allomorphs are not governed by phonological processes.</w:t>
      </w:r>
    </w:p>
    <w:p w14:paraId="686FB4DF" w14:textId="1ACCA799" w:rsidR="00672641" w:rsidRPr="0090507A" w:rsidRDefault="00672641" w:rsidP="00764F6A">
      <w:pPr>
        <w:pStyle w:val="Body0505after115pt"/>
        <w:rPr>
          <w:szCs w:val="19"/>
        </w:rPr>
      </w:pPr>
      <w:r>
        <w:rPr>
          <w:szCs w:val="19"/>
        </w:rPr>
        <w:t xml:space="preserve">The form </w:t>
      </w:r>
      <w:r w:rsidRPr="0090507A">
        <w:rPr>
          <w:rStyle w:val="ChItalBold"/>
          <w:szCs w:val="19"/>
        </w:rPr>
        <w:t>pe(</w:t>
      </w:r>
      <w:r w:rsidRPr="00D208B5">
        <w:rPr>
          <w:rStyle w:val="ChSmallCapsItalBold"/>
        </w:rPr>
        <w:t>n</w:t>
      </w:r>
      <w:r w:rsidRPr="0090507A">
        <w:rPr>
          <w:rStyle w:val="ChItalBold"/>
          <w:szCs w:val="19"/>
        </w:rPr>
        <w:t>)</w:t>
      </w:r>
      <w:r w:rsidRPr="00C30414">
        <w:rPr>
          <w:rStyle w:val="ChItalBold"/>
        </w:rPr>
        <w:t>­</w:t>
      </w:r>
      <w:r w:rsidRPr="0090507A">
        <w:rPr>
          <w:szCs w:val="19"/>
        </w:rPr>
        <w:t xml:space="preserve">, in turn, </w:t>
      </w:r>
      <w:r>
        <w:rPr>
          <w:szCs w:val="19"/>
        </w:rPr>
        <w:t xml:space="preserve">has seven allomorphs that result from </w:t>
      </w:r>
      <w:r w:rsidRPr="00472696">
        <w:t>morphologically conditioned phonological rules</w:t>
      </w:r>
      <w:r>
        <w:t xml:space="preserve">. More specifically, they are conditioned </w:t>
      </w:r>
      <w:r w:rsidRPr="0090507A">
        <w:t xml:space="preserve">by the word-initial segment of the </w:t>
      </w:r>
      <w:r>
        <w:t>base word,</w:t>
      </w:r>
      <w:r w:rsidRPr="0090507A">
        <w:t xml:space="preserve"> as </w:t>
      </w:r>
      <w:r>
        <w:t xml:space="preserve">shown </w:t>
      </w:r>
      <w:r w:rsidRPr="0090507A">
        <w:t>in</w:t>
      </w:r>
      <w:r>
        <w:t xml:space="preserve"> </w:t>
      </w:r>
      <w:r w:rsidRPr="0090507A">
        <w:rPr>
          <w:szCs w:val="19"/>
        </w:rPr>
        <w:fldChar w:fldCharType="begin"/>
      </w:r>
      <w:r w:rsidRPr="0090507A">
        <w:rPr>
          <w:szCs w:val="19"/>
        </w:rPr>
        <w:instrText xml:space="preserve"> REF _Ref335915563 \h </w:instrText>
      </w:r>
      <w:r w:rsidRPr="0090507A">
        <w:rPr>
          <w:szCs w:val="19"/>
        </w:rPr>
      </w:r>
      <w:r w:rsidRPr="0090507A">
        <w:rPr>
          <w:szCs w:val="19"/>
        </w:rP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9</w:t>
      </w:r>
      <w:r w:rsidRPr="0090507A">
        <w:rPr>
          <w:szCs w:val="19"/>
        </w:rPr>
        <w:fldChar w:fldCharType="end"/>
      </w:r>
      <w:r w:rsidRPr="0090507A">
        <w:rPr>
          <w:szCs w:val="19"/>
        </w:rPr>
        <w:t>: /</w:t>
      </w:r>
      <w:r w:rsidRPr="007403B7">
        <w:rPr>
          <w:rStyle w:val="ChCharisSIL"/>
        </w:rPr>
        <w:t>pɛm</w:t>
      </w:r>
      <w:r w:rsidRPr="00B47ADB">
        <w:rPr>
          <w:rStyle w:val="ChCharisSIL"/>
        </w:rPr>
        <w:t>­</w:t>
      </w:r>
      <w:r w:rsidRPr="0090507A">
        <w:rPr>
          <w:szCs w:val="19"/>
        </w:rPr>
        <w:t>/, /</w:t>
      </w:r>
      <w:r w:rsidRPr="007403B7">
        <w:rPr>
          <w:rStyle w:val="ChCharisSIL"/>
        </w:rPr>
        <w:t>pɛn</w:t>
      </w:r>
      <w:r w:rsidRPr="00B47ADB">
        <w:rPr>
          <w:rStyle w:val="ChCharisSIL"/>
        </w:rPr>
        <w:t>­</w:t>
      </w:r>
      <w:r w:rsidRPr="0090507A">
        <w:rPr>
          <w:szCs w:val="19"/>
        </w:rPr>
        <w:t>/, /</w:t>
      </w:r>
      <w:r w:rsidRPr="007403B7">
        <w:rPr>
          <w:rStyle w:val="ChCharisSIL"/>
        </w:rPr>
        <w:t>pɛɲ</w:t>
      </w:r>
      <w:r w:rsidRPr="00B47ADB">
        <w:rPr>
          <w:rStyle w:val="ChCharisSIL"/>
        </w:rPr>
        <w:t>­</w:t>
      </w:r>
      <w:r w:rsidRPr="0090507A">
        <w:rPr>
          <w:szCs w:val="19"/>
        </w:rPr>
        <w:t xml:space="preserve">/, </w:t>
      </w:r>
      <w:r w:rsidRPr="00626ADA">
        <w:rPr>
          <w:rStyle w:val="ChCharisSIL"/>
        </w:rPr>
        <w:t>pɛŋ</w:t>
      </w:r>
      <w:r w:rsidRPr="00B47ADB">
        <w:rPr>
          <w:rStyle w:val="ChCharisSIL"/>
        </w:rPr>
        <w:t>­</w:t>
      </w:r>
      <w:r w:rsidRPr="0090507A">
        <w:rPr>
          <w:szCs w:val="19"/>
        </w:rPr>
        <w:t>/</w:t>
      </w:r>
      <w:r>
        <w:rPr>
          <w:szCs w:val="19"/>
        </w:rPr>
        <w:t>, /</w:t>
      </w:r>
      <w:r w:rsidRPr="007403B7">
        <w:rPr>
          <w:rStyle w:val="ChCharisSIL"/>
        </w:rPr>
        <w:t>pɛ</w:t>
      </w:r>
      <w:r w:rsidRPr="00B47ADB">
        <w:rPr>
          <w:rStyle w:val="ChCharisSIL"/>
        </w:rPr>
        <w:t>­</w:t>
      </w:r>
      <w:r w:rsidRPr="0090507A">
        <w:rPr>
          <w:szCs w:val="19"/>
        </w:rPr>
        <w:t>/, /</w:t>
      </w:r>
      <w:r w:rsidRPr="007403B7">
        <w:rPr>
          <w:rStyle w:val="ChCharisSIL"/>
        </w:rPr>
        <w:t>p</w:t>
      </w:r>
      <w:r w:rsidRPr="00B47ADB">
        <w:rPr>
          <w:rStyle w:val="ChCharisSIL"/>
        </w:rPr>
        <w:t>­</w:t>
      </w:r>
      <w:r w:rsidRPr="0090507A">
        <w:rPr>
          <w:szCs w:val="19"/>
        </w:rPr>
        <w:t>/</w:t>
      </w:r>
      <w:r>
        <w:rPr>
          <w:szCs w:val="19"/>
        </w:rPr>
        <w:t>, and</w:t>
      </w:r>
      <w:r w:rsidRPr="0090507A">
        <w:rPr>
          <w:szCs w:val="19"/>
        </w:rPr>
        <w:t xml:space="preserve"> /</w:t>
      </w:r>
      <w:r w:rsidRPr="007403B7">
        <w:rPr>
          <w:rStyle w:val="ChCharisSIL"/>
        </w:rPr>
        <w:t>pl</w:t>
      </w:r>
      <w:r w:rsidRPr="00B47ADB">
        <w:rPr>
          <w:rStyle w:val="ChCharisSIL"/>
        </w:rPr>
        <w:t>­</w:t>
      </w:r>
      <w:r w:rsidRPr="0090507A">
        <w:rPr>
          <w:szCs w:val="19"/>
        </w:rPr>
        <w:t>/.</w:t>
      </w:r>
      <w:r>
        <w:rPr>
          <w:szCs w:val="19"/>
        </w:rPr>
        <w:t xml:space="preserve"> </w:t>
      </w:r>
      <w:r w:rsidRPr="0090507A">
        <w:rPr>
          <w:szCs w:val="19"/>
        </w:rPr>
        <w:t>The prefix is realized as /</w:t>
      </w:r>
      <w:r w:rsidRPr="007403B7">
        <w:rPr>
          <w:rStyle w:val="ChCharisSIL"/>
        </w:rPr>
        <w:t>pɛm</w:t>
      </w:r>
      <w:r w:rsidRPr="00B47ADB">
        <w:rPr>
          <w:rStyle w:val="ChCharisSIL"/>
        </w:rPr>
        <w:t>­</w:t>
      </w:r>
      <w:r w:rsidRPr="0090507A">
        <w:rPr>
          <w:szCs w:val="19"/>
        </w:rPr>
        <w:t xml:space="preserve">/ when the initial segment of the base is a bilabial stop. </w:t>
      </w:r>
      <w:r>
        <w:rPr>
          <w:szCs w:val="19"/>
        </w:rPr>
        <w:t xml:space="preserve">Onset </w:t>
      </w:r>
      <w:r w:rsidRPr="0090507A">
        <w:rPr>
          <w:szCs w:val="19"/>
        </w:rPr>
        <w:t>voiced stop</w:t>
      </w:r>
      <w:r>
        <w:rPr>
          <w:szCs w:val="19"/>
        </w:rPr>
        <w:t>s</w:t>
      </w:r>
      <w:r w:rsidRPr="0090507A">
        <w:rPr>
          <w:szCs w:val="19"/>
        </w:rPr>
        <w:t xml:space="preserve"> </w:t>
      </w:r>
      <w:r>
        <w:rPr>
          <w:szCs w:val="19"/>
        </w:rPr>
        <w:t>are</w:t>
      </w:r>
      <w:r w:rsidRPr="0090507A">
        <w:rPr>
          <w:szCs w:val="19"/>
        </w:rPr>
        <w:t xml:space="preserve"> retained, </w:t>
      </w:r>
      <w:r>
        <w:rPr>
          <w:szCs w:val="19"/>
        </w:rPr>
        <w:t xml:space="preserve">while </w:t>
      </w:r>
      <w:r w:rsidRPr="0090507A">
        <w:rPr>
          <w:szCs w:val="19"/>
        </w:rPr>
        <w:t>voiceless stop</w:t>
      </w:r>
      <w:r>
        <w:rPr>
          <w:szCs w:val="19"/>
        </w:rPr>
        <w:t>s</w:t>
      </w:r>
      <w:r w:rsidRPr="0090507A">
        <w:rPr>
          <w:szCs w:val="19"/>
        </w:rPr>
        <w:t xml:space="preserve"> </w:t>
      </w:r>
      <w:r>
        <w:rPr>
          <w:szCs w:val="19"/>
        </w:rPr>
        <w:t>are</w:t>
      </w:r>
      <w:r w:rsidRPr="0090507A">
        <w:rPr>
          <w:szCs w:val="19"/>
        </w:rPr>
        <w:t xml:space="preserve"> deleted. With onset bilabial /</w:t>
      </w:r>
      <w:r w:rsidRPr="007403B7">
        <w:rPr>
          <w:rStyle w:val="ChCharisSIL"/>
        </w:rPr>
        <w:t>m</w:t>
      </w:r>
      <w:r w:rsidRPr="0090507A">
        <w:rPr>
          <w:szCs w:val="19"/>
        </w:rPr>
        <w:t>/, the prefix is realized as /</w:t>
      </w:r>
      <w:r w:rsidRPr="007403B7">
        <w:rPr>
          <w:rStyle w:val="ChCharisSIL"/>
        </w:rPr>
        <w:t>pɛ</w:t>
      </w:r>
      <w:r w:rsidRPr="00B47ADB">
        <w:rPr>
          <w:rStyle w:val="ChCharisSIL"/>
        </w:rPr>
        <w:t>­</w:t>
      </w:r>
      <w:r w:rsidRPr="0090507A">
        <w:rPr>
          <w:szCs w:val="19"/>
        </w:rPr>
        <w:t>/.</w:t>
      </w:r>
      <w:r>
        <w:rPr>
          <w:szCs w:val="19"/>
        </w:rPr>
        <w:t xml:space="preserve"> </w:t>
      </w:r>
      <w:r w:rsidRPr="0090507A">
        <w:rPr>
          <w:szCs w:val="19"/>
        </w:rPr>
        <w:t>With alveolar stops, the prefix is very commonly realized as /</w:t>
      </w:r>
      <w:r w:rsidRPr="007403B7">
        <w:rPr>
          <w:rStyle w:val="ChCharisSIL"/>
        </w:rPr>
        <w:t>pɛn</w:t>
      </w:r>
      <w:r w:rsidRPr="00B47ADB">
        <w:rPr>
          <w:rStyle w:val="ChCharisSIL"/>
        </w:rPr>
        <w:t>­</w:t>
      </w:r>
      <w:r w:rsidRPr="0090507A">
        <w:rPr>
          <w:szCs w:val="19"/>
        </w:rPr>
        <w:t xml:space="preserve">/. </w:t>
      </w:r>
      <w:r>
        <w:rPr>
          <w:szCs w:val="19"/>
        </w:rPr>
        <w:t>Again</w:t>
      </w:r>
      <w:r w:rsidR="000B7722">
        <w:rPr>
          <w:szCs w:val="19"/>
        </w:rPr>
        <w:t>,</w:t>
      </w:r>
      <w:r>
        <w:rPr>
          <w:szCs w:val="19"/>
        </w:rPr>
        <w:t xml:space="preserve"> the </w:t>
      </w:r>
      <w:r w:rsidRPr="0090507A">
        <w:rPr>
          <w:szCs w:val="19"/>
        </w:rPr>
        <w:t xml:space="preserve">onset voiced stop </w:t>
      </w:r>
      <w:r>
        <w:rPr>
          <w:szCs w:val="19"/>
        </w:rPr>
        <w:t>is</w:t>
      </w:r>
      <w:r w:rsidRPr="0090507A">
        <w:rPr>
          <w:szCs w:val="19"/>
        </w:rPr>
        <w:t xml:space="preserve"> retained, </w:t>
      </w:r>
      <w:r>
        <w:rPr>
          <w:szCs w:val="19"/>
        </w:rPr>
        <w:t xml:space="preserve">while the </w:t>
      </w:r>
      <w:r w:rsidRPr="0090507A">
        <w:rPr>
          <w:szCs w:val="19"/>
        </w:rPr>
        <w:t xml:space="preserve">onset voiceless stop </w:t>
      </w:r>
      <w:r>
        <w:rPr>
          <w:szCs w:val="19"/>
        </w:rPr>
        <w:t>is</w:t>
      </w:r>
      <w:r w:rsidRPr="0090507A">
        <w:rPr>
          <w:szCs w:val="19"/>
        </w:rPr>
        <w:t xml:space="preserve"> deleted. Alternatively, </w:t>
      </w:r>
      <w:r>
        <w:rPr>
          <w:szCs w:val="19"/>
        </w:rPr>
        <w:t xml:space="preserve">however, the </w:t>
      </w:r>
      <w:r w:rsidRPr="0090507A">
        <w:rPr>
          <w:szCs w:val="19"/>
        </w:rPr>
        <w:t xml:space="preserve">onset voiceless </w:t>
      </w:r>
      <w:r>
        <w:rPr>
          <w:szCs w:val="19"/>
        </w:rPr>
        <w:t xml:space="preserve">stop </w:t>
      </w:r>
      <w:r w:rsidRPr="0090507A">
        <w:rPr>
          <w:szCs w:val="19"/>
        </w:rPr>
        <w:t xml:space="preserve">can </w:t>
      </w:r>
      <w:r>
        <w:rPr>
          <w:szCs w:val="19"/>
        </w:rPr>
        <w:t xml:space="preserve">also </w:t>
      </w:r>
      <w:r w:rsidRPr="0090507A">
        <w:rPr>
          <w:szCs w:val="19"/>
        </w:rPr>
        <w:t>be retained</w:t>
      </w:r>
      <w:r w:rsidR="000B7722">
        <w:rPr>
          <w:szCs w:val="19"/>
        </w:rPr>
        <w:t>,</w:t>
      </w:r>
      <w:r w:rsidRPr="0090507A">
        <w:rPr>
          <w:szCs w:val="19"/>
        </w:rPr>
        <w:t xml:space="preserve"> in which case the prefix is realized</w:t>
      </w:r>
      <w:r>
        <w:rPr>
          <w:szCs w:val="19"/>
        </w:rPr>
        <w:t xml:space="preserve"> as </w:t>
      </w:r>
      <w:r w:rsidRPr="0090507A">
        <w:rPr>
          <w:szCs w:val="19"/>
        </w:rPr>
        <w:t>/</w:t>
      </w:r>
      <w:r w:rsidRPr="007403B7">
        <w:rPr>
          <w:rStyle w:val="ChCharisSIL"/>
        </w:rPr>
        <w:t>pɛ</w:t>
      </w:r>
      <w:r w:rsidRPr="00B47ADB">
        <w:rPr>
          <w:rStyle w:val="ChCharisSIL"/>
        </w:rPr>
        <w:t>­</w:t>
      </w:r>
      <w:r w:rsidRPr="0090507A">
        <w:rPr>
          <w:szCs w:val="19"/>
        </w:rPr>
        <w:t xml:space="preserve">/. </w:t>
      </w:r>
      <w:r>
        <w:rPr>
          <w:szCs w:val="19"/>
        </w:rPr>
        <w:t xml:space="preserve">With onset </w:t>
      </w:r>
      <w:r w:rsidRPr="0090507A">
        <w:rPr>
          <w:szCs w:val="19"/>
        </w:rPr>
        <w:t>fricative /</w:t>
      </w:r>
      <w:r w:rsidRPr="007403B7">
        <w:rPr>
          <w:rStyle w:val="ChCharisSIL"/>
        </w:rPr>
        <w:t>s</w:t>
      </w:r>
      <w:r w:rsidRPr="0090507A">
        <w:rPr>
          <w:szCs w:val="19"/>
        </w:rPr>
        <w:t xml:space="preserve">/, the prefix </w:t>
      </w:r>
      <w:r>
        <w:rPr>
          <w:szCs w:val="19"/>
        </w:rPr>
        <w:t xml:space="preserve">is </w:t>
      </w:r>
      <w:r w:rsidRPr="0090507A">
        <w:rPr>
          <w:szCs w:val="19"/>
        </w:rPr>
        <w:t>realized as /</w:t>
      </w:r>
      <w:r w:rsidRPr="007403B7">
        <w:rPr>
          <w:rStyle w:val="ChCharisSIL"/>
        </w:rPr>
        <w:t>pɛɲ</w:t>
      </w:r>
      <w:r w:rsidRPr="00B47ADB">
        <w:rPr>
          <w:rStyle w:val="ChCharisSIL"/>
        </w:rPr>
        <w:t>­</w:t>
      </w:r>
      <w:r w:rsidRPr="0090507A">
        <w:rPr>
          <w:szCs w:val="19"/>
        </w:rPr>
        <w:t xml:space="preserve">/, </w:t>
      </w:r>
      <w:r>
        <w:rPr>
          <w:szCs w:val="19"/>
        </w:rPr>
        <w:t xml:space="preserve">with </w:t>
      </w:r>
      <w:r w:rsidRPr="0090507A">
        <w:rPr>
          <w:szCs w:val="19"/>
        </w:rPr>
        <w:t>/</w:t>
      </w:r>
      <w:r w:rsidRPr="007403B7">
        <w:rPr>
          <w:rStyle w:val="ChCharisSIL"/>
        </w:rPr>
        <w:t>s</w:t>
      </w:r>
      <w:r w:rsidRPr="0090507A">
        <w:rPr>
          <w:szCs w:val="19"/>
        </w:rPr>
        <w:t>/</w:t>
      </w:r>
      <w:r>
        <w:rPr>
          <w:szCs w:val="19"/>
        </w:rPr>
        <w:t xml:space="preserve"> being deleted</w:t>
      </w:r>
      <w:r w:rsidRPr="00D10735">
        <w:t xml:space="preserve">. </w:t>
      </w:r>
      <w:r w:rsidRPr="0090507A">
        <w:rPr>
          <w:szCs w:val="19"/>
        </w:rPr>
        <w:t xml:space="preserve">With onset </w:t>
      </w:r>
      <w:r w:rsidR="006C2030" w:rsidRPr="006C2030">
        <w:t>palato-alveolar</w:t>
      </w:r>
      <w:r w:rsidRPr="0090507A">
        <w:rPr>
          <w:szCs w:val="19"/>
        </w:rPr>
        <w:t xml:space="preserve"> affricate</w:t>
      </w:r>
      <w:r>
        <w:rPr>
          <w:szCs w:val="19"/>
        </w:rPr>
        <w:t>s</w:t>
      </w:r>
      <w:r w:rsidRPr="0090507A">
        <w:rPr>
          <w:szCs w:val="19"/>
        </w:rPr>
        <w:t xml:space="preserve">, </w:t>
      </w:r>
      <w:r w:rsidRPr="0090507A">
        <w:rPr>
          <w:rStyle w:val="ChItalBold"/>
          <w:szCs w:val="19"/>
        </w:rPr>
        <w:t>pe(</w:t>
      </w:r>
      <w:r w:rsidRPr="00D208B5">
        <w:rPr>
          <w:rStyle w:val="ChSmallCapsItalBold"/>
        </w:rPr>
        <w:t>n</w:t>
      </w:r>
      <w:r w:rsidRPr="0090507A">
        <w:rPr>
          <w:rStyle w:val="ChItalBold"/>
          <w:szCs w:val="19"/>
        </w:rPr>
        <w:t>)</w:t>
      </w:r>
      <w:r w:rsidRPr="00C30414">
        <w:rPr>
          <w:rStyle w:val="ChItalBold"/>
        </w:rPr>
        <w:t>­</w:t>
      </w:r>
      <w:r w:rsidRPr="0090507A">
        <w:rPr>
          <w:szCs w:val="19"/>
        </w:rPr>
        <w:t xml:space="preserve"> is realized as /</w:t>
      </w:r>
      <w:r w:rsidRPr="007403B7">
        <w:rPr>
          <w:rStyle w:val="ChCharisSIL"/>
        </w:rPr>
        <w:t>pɛn</w:t>
      </w:r>
      <w:r w:rsidRPr="00B47ADB">
        <w:rPr>
          <w:rStyle w:val="ChCharisSIL"/>
        </w:rPr>
        <w:t>­</w:t>
      </w:r>
      <w:r w:rsidRPr="0090507A">
        <w:rPr>
          <w:szCs w:val="19"/>
        </w:rPr>
        <w:t>/. With onset rhotic /r/, the affix is realized as /</w:t>
      </w:r>
      <w:r w:rsidRPr="007403B7">
        <w:rPr>
          <w:rStyle w:val="ChCharisSIL"/>
        </w:rPr>
        <w:t>pɛ</w:t>
      </w:r>
      <w:r w:rsidRPr="00B47ADB">
        <w:rPr>
          <w:rStyle w:val="ChCharisSIL"/>
        </w:rPr>
        <w:t>­</w:t>
      </w:r>
      <w:r w:rsidRPr="0090507A">
        <w:rPr>
          <w:szCs w:val="19"/>
        </w:rPr>
        <w:t>/.</w:t>
      </w:r>
      <w:r>
        <w:rPr>
          <w:szCs w:val="19"/>
        </w:rPr>
        <w:t xml:space="preserve"> </w:t>
      </w:r>
      <w:r w:rsidRPr="0090507A">
        <w:rPr>
          <w:szCs w:val="19"/>
        </w:rPr>
        <w:t xml:space="preserve">With onset velar </w:t>
      </w:r>
      <w:r>
        <w:rPr>
          <w:szCs w:val="19"/>
        </w:rPr>
        <w:t>stops and onset vowels</w:t>
      </w:r>
      <w:r w:rsidRPr="0090507A">
        <w:rPr>
          <w:szCs w:val="19"/>
        </w:rPr>
        <w:t>, the prefix is realized as /</w:t>
      </w:r>
      <w:r w:rsidRPr="00626ADA">
        <w:rPr>
          <w:rStyle w:val="ChCharisSIL"/>
        </w:rPr>
        <w:t>pɛŋ</w:t>
      </w:r>
      <w:r w:rsidRPr="00B47ADB">
        <w:rPr>
          <w:rStyle w:val="ChCharisSIL"/>
        </w:rPr>
        <w:t>­</w:t>
      </w:r>
      <w:r w:rsidRPr="0090507A">
        <w:rPr>
          <w:szCs w:val="19"/>
        </w:rPr>
        <w:t xml:space="preserve">/. Finally, when prefixed to </w:t>
      </w:r>
      <w:r w:rsidRPr="0090507A">
        <w:rPr>
          <w:rStyle w:val="ChItalBold"/>
          <w:szCs w:val="19"/>
        </w:rPr>
        <w:t>ajar</w:t>
      </w:r>
      <w:r w:rsidRPr="0090507A">
        <w:rPr>
          <w:szCs w:val="19"/>
        </w:rPr>
        <w:t xml:space="preserve"> </w:t>
      </w:r>
      <w:r w:rsidR="00B7093A">
        <w:rPr>
          <w:szCs w:val="19"/>
        </w:rPr>
        <w:t>‘</w:t>
      </w:r>
      <w:r w:rsidRPr="0090507A">
        <w:rPr>
          <w:szCs w:val="19"/>
        </w:rPr>
        <w:t>teach</w:t>
      </w:r>
      <w:r w:rsidR="00B7093A">
        <w:rPr>
          <w:szCs w:val="19"/>
        </w:rPr>
        <w:t>’</w:t>
      </w:r>
      <w:r>
        <w:rPr>
          <w:szCs w:val="19"/>
        </w:rPr>
        <w:t>,</w:t>
      </w:r>
      <w:r w:rsidRPr="0090507A">
        <w:rPr>
          <w:szCs w:val="19"/>
        </w:rPr>
        <w:t xml:space="preserve"> </w:t>
      </w:r>
      <w:r w:rsidRPr="0090507A">
        <w:rPr>
          <w:rStyle w:val="ChItalBold"/>
          <w:szCs w:val="19"/>
        </w:rPr>
        <w:t>pe(</w:t>
      </w:r>
      <w:r w:rsidRPr="00D208B5">
        <w:rPr>
          <w:rStyle w:val="ChSmallCapsItalBold"/>
        </w:rPr>
        <w:t>n</w:t>
      </w:r>
      <w:r w:rsidRPr="0090507A">
        <w:rPr>
          <w:rStyle w:val="ChItalBold"/>
          <w:szCs w:val="19"/>
        </w:rPr>
        <w:t>)</w:t>
      </w:r>
      <w:r w:rsidRPr="00C30414">
        <w:rPr>
          <w:rStyle w:val="ChItalBold"/>
        </w:rPr>
        <w:t>­</w:t>
      </w:r>
      <w:r w:rsidRPr="0090507A">
        <w:rPr>
          <w:szCs w:val="19"/>
        </w:rPr>
        <w:t xml:space="preserve"> is realized as /</w:t>
      </w:r>
      <w:r w:rsidRPr="00626ADA">
        <w:rPr>
          <w:rStyle w:val="ChCharisSIL"/>
        </w:rPr>
        <w:t>pl</w:t>
      </w:r>
      <w:r w:rsidRPr="00B47ADB">
        <w:rPr>
          <w:rStyle w:val="ChCharisSIL"/>
        </w:rPr>
        <w:t>­</w:t>
      </w:r>
      <w:r w:rsidRPr="0090507A">
        <w:rPr>
          <w:szCs w:val="19"/>
        </w:rPr>
        <w:t>/</w:t>
      </w:r>
      <w:r w:rsidRPr="00D74AB3">
        <w:t>.</w:t>
      </w:r>
    </w:p>
    <w:p w14:paraId="207AC82C" w14:textId="77777777" w:rsidR="00672641" w:rsidRPr="0090507A" w:rsidRDefault="00672641" w:rsidP="00672641">
      <w:pPr>
        <w:pStyle w:val="Caption"/>
      </w:pPr>
      <w:bookmarkStart w:id="1337" w:name="_Ref335915563"/>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9</w:t>
      </w:r>
      <w:r w:rsidR="00F207A1">
        <w:rPr>
          <w:szCs w:val="19"/>
        </w:rPr>
        <w:fldChar w:fldCharType="end"/>
      </w:r>
      <w:bookmarkEnd w:id="1337"/>
      <w:r w:rsidRPr="0090507A">
        <w:rPr>
          <w:szCs w:val="19"/>
        </w:rPr>
        <w:t>:</w:t>
      </w:r>
      <w:r w:rsidRPr="0090507A">
        <w:rPr>
          <w:szCs w:val="19"/>
        </w:rPr>
        <w:tab/>
      </w:r>
      <w:r>
        <w:rPr>
          <w:szCs w:val="19"/>
        </w:rPr>
        <w:t xml:space="preserve">Realizations of allomorph </w:t>
      </w:r>
      <w:r w:rsidRPr="0090507A">
        <w:rPr>
          <w:rStyle w:val="ChItalBold"/>
          <w:szCs w:val="19"/>
        </w:rPr>
        <w:t>pe(</w:t>
      </w:r>
      <w:r w:rsidRPr="00D208B5">
        <w:rPr>
          <w:rStyle w:val="ChSmallCapsItalBold"/>
        </w:rPr>
        <w:t>n</w:t>
      </w:r>
      <w:r w:rsidRPr="0090507A">
        <w:rPr>
          <w:rStyle w:val="ChItalBold"/>
          <w:szCs w:val="19"/>
        </w:rPr>
        <w:t>)</w:t>
      </w:r>
      <w:r w:rsidRPr="00C30414">
        <w:rPr>
          <w:rStyle w:val="ChItalBold"/>
        </w:rPr>
        <w:t>­</w:t>
      </w:r>
    </w:p>
    <w:tbl>
      <w:tblPr>
        <w:tblW w:w="4677" w:type="dxa"/>
        <w:tblInd w:w="170" w:type="dxa"/>
        <w:tblBorders>
          <w:bottom w:val="single" w:sz="4" w:space="0" w:color="auto"/>
        </w:tblBorders>
        <w:tblLayout w:type="fixed"/>
        <w:tblLook w:val="01E0" w:firstRow="1" w:lastRow="1" w:firstColumn="1" w:lastColumn="1" w:noHBand="0" w:noVBand="0"/>
      </w:tblPr>
      <w:tblGrid>
        <w:gridCol w:w="1389"/>
        <w:gridCol w:w="1247"/>
        <w:gridCol w:w="2041"/>
      </w:tblGrid>
      <w:tr w:rsidR="00AC23C4" w:rsidRPr="00AC23C4" w14:paraId="494786EA" w14:textId="77777777" w:rsidTr="00E50FFF">
        <w:trPr>
          <w:tblHeader/>
        </w:trPr>
        <w:tc>
          <w:tcPr>
            <w:tcW w:w="1389" w:type="dxa"/>
            <w:tcBorders>
              <w:top w:val="single" w:sz="4" w:space="0" w:color="auto"/>
              <w:bottom w:val="single" w:sz="4" w:space="0" w:color="auto"/>
            </w:tcBorders>
            <w:shd w:val="clear" w:color="auto" w:fill="auto"/>
          </w:tcPr>
          <w:p w14:paraId="215E0ED0" w14:textId="77777777" w:rsidR="00672641" w:rsidRPr="00AC23C4" w:rsidRDefault="00384338" w:rsidP="00672641">
            <w:pPr>
              <w:pStyle w:val="TableHd"/>
              <w:rPr>
                <w:szCs w:val="19"/>
              </w:rPr>
            </w:pPr>
            <w:r w:rsidRPr="00384338">
              <w:rPr>
                <w:rStyle w:val="ChItalBold"/>
              </w:rPr>
              <w:t>pe(</w:t>
            </w:r>
            <w:r w:rsidRPr="00384338">
              <w:rPr>
                <w:rStyle w:val="ChSmallCapsItalBold"/>
              </w:rPr>
              <w:t>n</w:t>
            </w:r>
            <w:r w:rsidRPr="00384338">
              <w:rPr>
                <w:rStyle w:val="ChItalBold"/>
              </w:rPr>
              <w:t>)­</w:t>
            </w:r>
            <w:r w:rsidR="00672641" w:rsidRPr="00AC23C4">
              <w:rPr>
                <w:szCs w:val="19"/>
              </w:rPr>
              <w:t>base</w:t>
            </w:r>
          </w:p>
        </w:tc>
        <w:tc>
          <w:tcPr>
            <w:tcW w:w="1247" w:type="dxa"/>
            <w:tcBorders>
              <w:top w:val="single" w:sz="4" w:space="0" w:color="auto"/>
              <w:bottom w:val="single" w:sz="4" w:space="0" w:color="auto"/>
            </w:tcBorders>
            <w:shd w:val="clear" w:color="auto" w:fill="auto"/>
          </w:tcPr>
          <w:p w14:paraId="306AF856" w14:textId="77777777" w:rsidR="00672641" w:rsidRPr="00AC23C4" w:rsidRDefault="00672641" w:rsidP="00672641">
            <w:pPr>
              <w:pStyle w:val="TableHd"/>
              <w:rPr>
                <w:szCs w:val="19"/>
              </w:rPr>
            </w:pPr>
            <w:r w:rsidRPr="00AC23C4">
              <w:rPr>
                <w:szCs w:val="19"/>
              </w:rPr>
              <w:t>Orthogr.</w:t>
            </w:r>
          </w:p>
        </w:tc>
        <w:tc>
          <w:tcPr>
            <w:tcW w:w="2041" w:type="dxa"/>
            <w:tcBorders>
              <w:top w:val="single" w:sz="4" w:space="0" w:color="auto"/>
              <w:bottom w:val="single" w:sz="4" w:space="0" w:color="auto"/>
            </w:tcBorders>
            <w:shd w:val="clear" w:color="auto" w:fill="auto"/>
          </w:tcPr>
          <w:p w14:paraId="12C5CC9E" w14:textId="77777777" w:rsidR="00672641" w:rsidRPr="00AC23C4" w:rsidRDefault="00672641" w:rsidP="00672641">
            <w:pPr>
              <w:pStyle w:val="TableHd"/>
              <w:rPr>
                <w:sz w:val="19"/>
                <w:szCs w:val="19"/>
              </w:rPr>
            </w:pPr>
            <w:r w:rsidRPr="00AC23C4">
              <w:rPr>
                <w:szCs w:val="19"/>
              </w:rPr>
              <w:t>Gloss</w:t>
            </w:r>
          </w:p>
        </w:tc>
      </w:tr>
      <w:tr w:rsidR="00AC23C4" w:rsidRPr="00AC23C4" w14:paraId="3B201D05" w14:textId="77777777" w:rsidTr="00E50FFF">
        <w:tc>
          <w:tcPr>
            <w:tcW w:w="1389" w:type="dxa"/>
            <w:tcBorders>
              <w:top w:val="single" w:sz="4" w:space="0" w:color="auto"/>
            </w:tcBorders>
            <w:shd w:val="clear" w:color="auto" w:fill="auto"/>
          </w:tcPr>
          <w:p w14:paraId="580F9DB7" w14:textId="77777777" w:rsidR="00672641" w:rsidRPr="00AC23C4" w:rsidRDefault="00672641" w:rsidP="00B701B0">
            <w:pPr>
              <w:pStyle w:val="TableCell2-2115ptBreak"/>
              <w:rPr>
                <w:rStyle w:val="ChUnderl"/>
                <w:szCs w:val="19"/>
                <w:u w:val="none"/>
              </w:rPr>
            </w:pPr>
            <w:r w:rsidRPr="00D10735">
              <w:t>/</w:t>
            </w:r>
            <w:r w:rsidRPr="00626ADA">
              <w:rPr>
                <w:rStyle w:val="ChCharisSIL"/>
              </w:rPr>
              <w:t>pɛm</w:t>
            </w:r>
            <w:r>
              <w:t>–</w:t>
            </w:r>
            <w:r w:rsidRPr="00626ADA">
              <w:rPr>
                <w:rStyle w:val="ChCharisSIL"/>
              </w:rPr>
              <w:t>bantu</w:t>
            </w:r>
            <w:r w:rsidRPr="00D10735">
              <w:t>/</w:t>
            </w:r>
          </w:p>
        </w:tc>
        <w:tc>
          <w:tcPr>
            <w:tcW w:w="1247" w:type="dxa"/>
            <w:tcBorders>
              <w:top w:val="single" w:sz="4" w:space="0" w:color="auto"/>
            </w:tcBorders>
            <w:shd w:val="clear" w:color="auto" w:fill="auto"/>
          </w:tcPr>
          <w:p w14:paraId="6A226618" w14:textId="77777777" w:rsidR="00672641" w:rsidRPr="006C4D32" w:rsidRDefault="00672641" w:rsidP="00B701B0">
            <w:pPr>
              <w:pStyle w:val="TableCell2-2115ptBreak"/>
              <w:rPr>
                <w:rStyle w:val="ChItalBold"/>
              </w:rPr>
            </w:pPr>
            <w:r w:rsidRPr="006C4D32">
              <w:rPr>
                <w:rStyle w:val="ChItalBold"/>
              </w:rPr>
              <w:t>pembantu</w:t>
            </w:r>
          </w:p>
        </w:tc>
        <w:tc>
          <w:tcPr>
            <w:tcW w:w="2041" w:type="dxa"/>
            <w:tcBorders>
              <w:top w:val="single" w:sz="4" w:space="0" w:color="auto"/>
            </w:tcBorders>
            <w:shd w:val="clear" w:color="auto" w:fill="auto"/>
          </w:tcPr>
          <w:p w14:paraId="44B3A725" w14:textId="2DE135B9" w:rsidR="00672641" w:rsidRPr="006861BB" w:rsidRDefault="00B7093A" w:rsidP="00B701B0">
            <w:pPr>
              <w:pStyle w:val="TableCell2-2115ptBreak"/>
            </w:pPr>
            <w:r>
              <w:t>‘</w:t>
            </w:r>
            <w:r w:rsidR="00672641" w:rsidRPr="0090507A">
              <w:t>house-helper</w:t>
            </w:r>
            <w:r>
              <w:t>’</w:t>
            </w:r>
          </w:p>
        </w:tc>
      </w:tr>
      <w:tr w:rsidR="00AC23C4" w:rsidRPr="00AC23C4" w14:paraId="1FDD9636" w14:textId="77777777" w:rsidTr="00E50FFF">
        <w:tc>
          <w:tcPr>
            <w:tcW w:w="1389" w:type="dxa"/>
            <w:shd w:val="clear" w:color="auto" w:fill="auto"/>
          </w:tcPr>
          <w:p w14:paraId="5A0615D7" w14:textId="77777777" w:rsidR="00672641" w:rsidRPr="00AC23C4" w:rsidRDefault="00672641" w:rsidP="00B701B0">
            <w:pPr>
              <w:pStyle w:val="TableCell0-2115ptBreak"/>
              <w:rPr>
                <w:szCs w:val="19"/>
              </w:rPr>
            </w:pPr>
            <w:r w:rsidRPr="00D10735">
              <w:t>/</w:t>
            </w:r>
            <w:r w:rsidRPr="00626ADA">
              <w:rPr>
                <w:rStyle w:val="ChCharisSIL"/>
              </w:rPr>
              <w:t>pɛm</w:t>
            </w:r>
            <w:r>
              <w:t>–</w:t>
            </w:r>
            <w:r w:rsidRPr="00626ADA">
              <w:rPr>
                <w:rStyle w:val="ChCharisSIL"/>
              </w:rPr>
              <w:t>pili</w:t>
            </w:r>
            <w:r w:rsidRPr="00D10735">
              <w:t>/</w:t>
            </w:r>
          </w:p>
        </w:tc>
        <w:tc>
          <w:tcPr>
            <w:tcW w:w="1247" w:type="dxa"/>
            <w:shd w:val="clear" w:color="auto" w:fill="auto"/>
          </w:tcPr>
          <w:p w14:paraId="3680CED2" w14:textId="77777777" w:rsidR="00672641" w:rsidRPr="006C4D32" w:rsidRDefault="00672641" w:rsidP="00B701B0">
            <w:pPr>
              <w:pStyle w:val="TableCell0-2115ptBreak"/>
              <w:rPr>
                <w:rStyle w:val="ChItalBold"/>
              </w:rPr>
            </w:pPr>
            <w:r w:rsidRPr="006C4D32">
              <w:rPr>
                <w:rStyle w:val="ChItalBold"/>
              </w:rPr>
              <w:t>pemili</w:t>
            </w:r>
          </w:p>
        </w:tc>
        <w:tc>
          <w:tcPr>
            <w:tcW w:w="2041" w:type="dxa"/>
            <w:shd w:val="clear" w:color="auto" w:fill="auto"/>
          </w:tcPr>
          <w:p w14:paraId="068B0F7B" w14:textId="7B5E408D" w:rsidR="00672641" w:rsidRPr="006861BB" w:rsidRDefault="00B7093A" w:rsidP="00B701B0">
            <w:pPr>
              <w:pStyle w:val="TableCell0-2115ptBreak"/>
            </w:pPr>
            <w:r>
              <w:t>‘</w:t>
            </w:r>
            <w:r w:rsidR="00672641" w:rsidRPr="0090507A">
              <w:t>voter</w:t>
            </w:r>
            <w:r>
              <w:t>’</w:t>
            </w:r>
          </w:p>
        </w:tc>
      </w:tr>
      <w:tr w:rsidR="00AC23C4" w:rsidRPr="00AC23C4" w14:paraId="39AA5B56" w14:textId="77777777" w:rsidTr="00E50FFF">
        <w:tc>
          <w:tcPr>
            <w:tcW w:w="1389" w:type="dxa"/>
            <w:shd w:val="clear" w:color="auto" w:fill="auto"/>
          </w:tcPr>
          <w:p w14:paraId="12D855C2" w14:textId="77777777" w:rsidR="00672641" w:rsidRPr="00AC23C4" w:rsidRDefault="00672641" w:rsidP="00B701B0">
            <w:pPr>
              <w:pStyle w:val="TableCell0-2115ptBreak"/>
              <w:rPr>
                <w:szCs w:val="19"/>
              </w:rPr>
            </w:pPr>
            <w:r w:rsidRPr="00D10735">
              <w:t>/</w:t>
            </w:r>
            <w:r w:rsidRPr="00626ADA">
              <w:rPr>
                <w:rStyle w:val="ChCharisSIL"/>
              </w:rPr>
              <w:t>pɛ</w:t>
            </w:r>
            <w:r>
              <w:t>–</w:t>
            </w:r>
            <w:r w:rsidRPr="00626ADA">
              <w:rPr>
                <w:rStyle w:val="ChCharisSIL"/>
              </w:rPr>
              <w:t>muda</w:t>
            </w:r>
            <w:r w:rsidRPr="00D10735">
              <w:t>/</w:t>
            </w:r>
          </w:p>
        </w:tc>
        <w:tc>
          <w:tcPr>
            <w:tcW w:w="1247" w:type="dxa"/>
            <w:shd w:val="clear" w:color="auto" w:fill="auto"/>
          </w:tcPr>
          <w:p w14:paraId="105EB98A" w14:textId="77777777" w:rsidR="00672641" w:rsidRPr="006C4D32" w:rsidRDefault="00672641" w:rsidP="00B701B0">
            <w:pPr>
              <w:pStyle w:val="TableCell0-2115ptBreak"/>
              <w:rPr>
                <w:rStyle w:val="ChItalBold"/>
              </w:rPr>
            </w:pPr>
            <w:r w:rsidRPr="006C4D32">
              <w:rPr>
                <w:rStyle w:val="ChItalBold"/>
              </w:rPr>
              <w:t>pemuda</w:t>
            </w:r>
          </w:p>
        </w:tc>
        <w:tc>
          <w:tcPr>
            <w:tcW w:w="2041" w:type="dxa"/>
            <w:shd w:val="clear" w:color="auto" w:fill="auto"/>
          </w:tcPr>
          <w:p w14:paraId="1D00903E" w14:textId="330E2975" w:rsidR="00672641" w:rsidRPr="00AC23C4" w:rsidRDefault="00B7093A" w:rsidP="00B701B0">
            <w:pPr>
              <w:pStyle w:val="TableCell0-2115ptBreak"/>
              <w:rPr>
                <w:szCs w:val="19"/>
              </w:rPr>
            </w:pPr>
            <w:r>
              <w:rPr>
                <w:szCs w:val="19"/>
              </w:rPr>
              <w:t>‘</w:t>
            </w:r>
            <w:r w:rsidR="00672641" w:rsidRPr="00AC23C4">
              <w:rPr>
                <w:szCs w:val="19"/>
              </w:rPr>
              <w:t>youth</w:t>
            </w:r>
            <w:r>
              <w:rPr>
                <w:szCs w:val="19"/>
              </w:rPr>
              <w:t>’</w:t>
            </w:r>
          </w:p>
        </w:tc>
      </w:tr>
      <w:tr w:rsidR="00AC23C4" w:rsidRPr="00AC23C4" w14:paraId="1595BC62" w14:textId="77777777" w:rsidTr="00E50FFF">
        <w:tc>
          <w:tcPr>
            <w:tcW w:w="1389" w:type="dxa"/>
            <w:shd w:val="clear" w:color="auto" w:fill="auto"/>
          </w:tcPr>
          <w:p w14:paraId="577ED0A7" w14:textId="77777777" w:rsidR="00672641" w:rsidRPr="00AC23C4" w:rsidRDefault="00672641" w:rsidP="00B701B0">
            <w:pPr>
              <w:pStyle w:val="TableCell2-2115ptBreak"/>
              <w:rPr>
                <w:szCs w:val="19"/>
              </w:rPr>
            </w:pPr>
            <w:r w:rsidRPr="00D10735">
              <w:t>/</w:t>
            </w:r>
            <w:r w:rsidRPr="00626ADA">
              <w:rPr>
                <w:rStyle w:val="ChCharisSIL"/>
              </w:rPr>
              <w:t>pɛn</w:t>
            </w:r>
            <w:r>
              <w:t>–</w:t>
            </w:r>
            <w:r w:rsidRPr="00626ADA">
              <w:rPr>
                <w:rStyle w:val="ChCharisSIL"/>
              </w:rPr>
              <w:t>dataŋ</w:t>
            </w:r>
            <w:r w:rsidRPr="00D10735">
              <w:t>/</w:t>
            </w:r>
          </w:p>
        </w:tc>
        <w:tc>
          <w:tcPr>
            <w:tcW w:w="1247" w:type="dxa"/>
            <w:shd w:val="clear" w:color="auto" w:fill="auto"/>
          </w:tcPr>
          <w:p w14:paraId="37176B6A" w14:textId="77777777" w:rsidR="00672641" w:rsidRPr="006C4D32" w:rsidRDefault="00672641" w:rsidP="00B701B0">
            <w:pPr>
              <w:pStyle w:val="TableCell2-2115ptBreak"/>
              <w:rPr>
                <w:rStyle w:val="ChItalBold"/>
              </w:rPr>
            </w:pPr>
            <w:r w:rsidRPr="006C4D32">
              <w:rPr>
                <w:rStyle w:val="ChItalBold"/>
              </w:rPr>
              <w:t>pendatang</w:t>
            </w:r>
          </w:p>
        </w:tc>
        <w:tc>
          <w:tcPr>
            <w:tcW w:w="2041" w:type="dxa"/>
            <w:shd w:val="clear" w:color="auto" w:fill="auto"/>
          </w:tcPr>
          <w:p w14:paraId="188085B2" w14:textId="63F2AA08" w:rsidR="00672641" w:rsidRPr="00AC23C4" w:rsidRDefault="00B7093A" w:rsidP="00B701B0">
            <w:pPr>
              <w:pStyle w:val="TableCell2-2115ptBreak"/>
              <w:rPr>
                <w:szCs w:val="19"/>
              </w:rPr>
            </w:pPr>
            <w:r>
              <w:rPr>
                <w:szCs w:val="19"/>
              </w:rPr>
              <w:t>‘</w:t>
            </w:r>
            <w:r w:rsidR="00672641" w:rsidRPr="00AC23C4">
              <w:rPr>
                <w:szCs w:val="19"/>
              </w:rPr>
              <w:t>new-comer</w:t>
            </w:r>
            <w:r>
              <w:rPr>
                <w:szCs w:val="19"/>
              </w:rPr>
              <w:t>’</w:t>
            </w:r>
          </w:p>
        </w:tc>
      </w:tr>
      <w:tr w:rsidR="00AC23C4" w:rsidRPr="00AC23C4" w14:paraId="728D9A6F" w14:textId="77777777" w:rsidTr="00E50FFF">
        <w:tc>
          <w:tcPr>
            <w:tcW w:w="1389" w:type="dxa"/>
            <w:shd w:val="clear" w:color="auto" w:fill="auto"/>
          </w:tcPr>
          <w:p w14:paraId="2C68B05A" w14:textId="77777777" w:rsidR="00672641" w:rsidRPr="00AC23C4" w:rsidRDefault="00672641" w:rsidP="00B701B0">
            <w:pPr>
              <w:pStyle w:val="TableCell0-2115ptBreak"/>
              <w:rPr>
                <w:szCs w:val="19"/>
              </w:rPr>
            </w:pPr>
            <w:r w:rsidRPr="00D10735">
              <w:t>/</w:t>
            </w:r>
            <w:r w:rsidRPr="00626ADA">
              <w:rPr>
                <w:rStyle w:val="ChCharisSIL"/>
              </w:rPr>
              <w:t>pɛn</w:t>
            </w:r>
            <w:r>
              <w:t>–</w:t>
            </w:r>
            <w:r w:rsidRPr="00626ADA">
              <w:rPr>
                <w:rStyle w:val="ChCharisSIL"/>
              </w:rPr>
              <w:t>tumpaŋ</w:t>
            </w:r>
            <w:r w:rsidRPr="00D10735">
              <w:t>/</w:t>
            </w:r>
          </w:p>
        </w:tc>
        <w:tc>
          <w:tcPr>
            <w:tcW w:w="1247" w:type="dxa"/>
            <w:shd w:val="clear" w:color="auto" w:fill="auto"/>
          </w:tcPr>
          <w:p w14:paraId="474241BD" w14:textId="77777777" w:rsidR="00672641" w:rsidRPr="006C4D32" w:rsidRDefault="00672641" w:rsidP="00B701B0">
            <w:pPr>
              <w:pStyle w:val="TableCell0-2115ptBreak"/>
              <w:rPr>
                <w:rStyle w:val="ChItalBold"/>
              </w:rPr>
            </w:pPr>
            <w:r w:rsidRPr="006C4D32">
              <w:rPr>
                <w:rStyle w:val="ChItalBold"/>
              </w:rPr>
              <w:t>penumpang</w:t>
            </w:r>
          </w:p>
        </w:tc>
        <w:tc>
          <w:tcPr>
            <w:tcW w:w="2041" w:type="dxa"/>
            <w:shd w:val="clear" w:color="auto" w:fill="auto"/>
          </w:tcPr>
          <w:p w14:paraId="53E0CFB8" w14:textId="70641EF4" w:rsidR="00672641" w:rsidRPr="00AC23C4" w:rsidRDefault="00B7093A" w:rsidP="00B701B0">
            <w:pPr>
              <w:pStyle w:val="TableCell0-2115ptBreak"/>
              <w:rPr>
                <w:szCs w:val="19"/>
              </w:rPr>
            </w:pPr>
            <w:r>
              <w:rPr>
                <w:szCs w:val="19"/>
              </w:rPr>
              <w:t>‘</w:t>
            </w:r>
            <w:r w:rsidR="00672641" w:rsidRPr="00AC23C4">
              <w:rPr>
                <w:szCs w:val="19"/>
              </w:rPr>
              <w:t>passenger</w:t>
            </w:r>
            <w:r>
              <w:rPr>
                <w:szCs w:val="19"/>
              </w:rPr>
              <w:t>’</w:t>
            </w:r>
          </w:p>
        </w:tc>
      </w:tr>
      <w:tr w:rsidR="00AC23C4" w:rsidRPr="00AC23C4" w14:paraId="069831BE" w14:textId="77777777" w:rsidTr="00E50FFF">
        <w:tc>
          <w:tcPr>
            <w:tcW w:w="1389" w:type="dxa"/>
            <w:shd w:val="clear" w:color="auto" w:fill="auto"/>
          </w:tcPr>
          <w:p w14:paraId="3D6A974D" w14:textId="77777777" w:rsidR="00672641" w:rsidRPr="00AC23C4" w:rsidRDefault="00672641" w:rsidP="00B701B0">
            <w:pPr>
              <w:pStyle w:val="TableCell0-2115ptBreak"/>
              <w:rPr>
                <w:szCs w:val="19"/>
              </w:rPr>
            </w:pPr>
            <w:r w:rsidRPr="00AC23C4">
              <w:rPr>
                <w:szCs w:val="19"/>
              </w:rPr>
              <w:t>/</w:t>
            </w:r>
            <w:r w:rsidRPr="00626ADA">
              <w:rPr>
                <w:rStyle w:val="ChCharisSIL"/>
              </w:rPr>
              <w:t>pɛ</w:t>
            </w:r>
            <w:r>
              <w:t>–</w:t>
            </w:r>
            <w:r w:rsidRPr="00626ADA">
              <w:rPr>
                <w:rStyle w:val="ChCharisSIL"/>
              </w:rPr>
              <w:t>tugas</w:t>
            </w:r>
            <w:r w:rsidRPr="00AC23C4">
              <w:rPr>
                <w:szCs w:val="19"/>
              </w:rPr>
              <w:t>/</w:t>
            </w:r>
          </w:p>
        </w:tc>
        <w:tc>
          <w:tcPr>
            <w:tcW w:w="1247" w:type="dxa"/>
            <w:shd w:val="clear" w:color="auto" w:fill="auto"/>
          </w:tcPr>
          <w:p w14:paraId="3D3B2BEE" w14:textId="77777777" w:rsidR="00672641" w:rsidRPr="006C4D32" w:rsidRDefault="00672641" w:rsidP="00B701B0">
            <w:pPr>
              <w:pStyle w:val="TableCell0-2115ptBreak"/>
              <w:rPr>
                <w:rStyle w:val="ChItalBold"/>
              </w:rPr>
            </w:pPr>
            <w:r w:rsidRPr="006C4D32">
              <w:rPr>
                <w:rStyle w:val="ChItalBold"/>
              </w:rPr>
              <w:t>petugas</w:t>
            </w:r>
          </w:p>
        </w:tc>
        <w:tc>
          <w:tcPr>
            <w:tcW w:w="2041" w:type="dxa"/>
            <w:shd w:val="clear" w:color="auto" w:fill="auto"/>
          </w:tcPr>
          <w:p w14:paraId="221123D4" w14:textId="1527804B" w:rsidR="00672641" w:rsidRPr="00AC23C4" w:rsidRDefault="00B7093A" w:rsidP="00B701B0">
            <w:pPr>
              <w:pStyle w:val="TableCell0-2115ptBreak"/>
              <w:rPr>
                <w:szCs w:val="19"/>
              </w:rPr>
            </w:pPr>
            <w:r>
              <w:rPr>
                <w:szCs w:val="19"/>
              </w:rPr>
              <w:t>‘</w:t>
            </w:r>
            <w:r w:rsidR="00672641" w:rsidRPr="00AC23C4">
              <w:rPr>
                <w:szCs w:val="19"/>
              </w:rPr>
              <w:t>official</w:t>
            </w:r>
            <w:r>
              <w:rPr>
                <w:szCs w:val="19"/>
              </w:rPr>
              <w:t>’</w:t>
            </w:r>
          </w:p>
        </w:tc>
      </w:tr>
      <w:tr w:rsidR="00AC23C4" w:rsidRPr="00AC23C4" w14:paraId="034803A4" w14:textId="77777777" w:rsidTr="00E50FFF">
        <w:tc>
          <w:tcPr>
            <w:tcW w:w="1389" w:type="dxa"/>
            <w:shd w:val="clear" w:color="auto" w:fill="auto"/>
          </w:tcPr>
          <w:p w14:paraId="17B90291" w14:textId="77777777" w:rsidR="00672641" w:rsidRPr="00AC23C4" w:rsidRDefault="00672641" w:rsidP="00B701B0">
            <w:pPr>
              <w:pStyle w:val="TableCell0-2115ptBreak"/>
              <w:rPr>
                <w:rStyle w:val="ChUnderl"/>
                <w:szCs w:val="19"/>
              </w:rPr>
            </w:pPr>
            <w:r w:rsidRPr="00D10735">
              <w:t>/</w:t>
            </w:r>
            <w:r w:rsidRPr="00EE32B5">
              <w:rPr>
                <w:rStyle w:val="ChCharisSIL"/>
              </w:rPr>
              <w:t>pɛɲ</w:t>
            </w:r>
            <w:r w:rsidRPr="00EE32B5">
              <w:t>–</w:t>
            </w:r>
            <w:r w:rsidRPr="00EE32B5">
              <w:rPr>
                <w:rStyle w:val="ChCharisSIL"/>
              </w:rPr>
              <w:t>sakit</w:t>
            </w:r>
            <w:r w:rsidRPr="00D10735">
              <w:t>/</w:t>
            </w:r>
          </w:p>
        </w:tc>
        <w:tc>
          <w:tcPr>
            <w:tcW w:w="1247" w:type="dxa"/>
            <w:shd w:val="clear" w:color="auto" w:fill="auto"/>
          </w:tcPr>
          <w:p w14:paraId="2FA44586" w14:textId="77777777" w:rsidR="00672641" w:rsidRPr="006C4D32" w:rsidRDefault="00672641" w:rsidP="00B701B0">
            <w:pPr>
              <w:pStyle w:val="TableCell0-2115ptBreak"/>
              <w:rPr>
                <w:rStyle w:val="ChItalBold"/>
              </w:rPr>
            </w:pPr>
            <w:r w:rsidRPr="006C4D32">
              <w:rPr>
                <w:rStyle w:val="ChItalBold"/>
              </w:rPr>
              <w:t>penyakit</w:t>
            </w:r>
          </w:p>
        </w:tc>
        <w:tc>
          <w:tcPr>
            <w:tcW w:w="2041" w:type="dxa"/>
            <w:shd w:val="clear" w:color="auto" w:fill="auto"/>
          </w:tcPr>
          <w:p w14:paraId="4C0BFF25" w14:textId="60E28778" w:rsidR="00672641" w:rsidRPr="00E2617F" w:rsidRDefault="00B7093A" w:rsidP="00B701B0">
            <w:pPr>
              <w:pStyle w:val="TableCell0-2115ptBreak"/>
            </w:pPr>
            <w:r>
              <w:t>‘</w:t>
            </w:r>
            <w:r w:rsidR="00672641" w:rsidRPr="0090507A">
              <w:t>disease</w:t>
            </w:r>
            <w:r>
              <w:t>’</w:t>
            </w:r>
          </w:p>
        </w:tc>
      </w:tr>
      <w:tr w:rsidR="00AC23C4" w:rsidRPr="00AC23C4" w14:paraId="1EF658FA" w14:textId="77777777" w:rsidTr="00E50FFF">
        <w:tc>
          <w:tcPr>
            <w:tcW w:w="1389" w:type="dxa"/>
            <w:shd w:val="clear" w:color="auto" w:fill="auto"/>
          </w:tcPr>
          <w:p w14:paraId="7CC04BD8" w14:textId="77777777" w:rsidR="00672641" w:rsidRPr="00AC23C4" w:rsidRDefault="00672641" w:rsidP="00B701B0">
            <w:pPr>
              <w:pStyle w:val="TableCell2-2115ptBreak"/>
              <w:rPr>
                <w:szCs w:val="19"/>
              </w:rPr>
            </w:pPr>
            <w:r w:rsidRPr="00D10735">
              <w:t>/</w:t>
            </w:r>
            <w:r w:rsidRPr="00EE32B5">
              <w:rPr>
                <w:rStyle w:val="ChCharisSIL"/>
              </w:rPr>
              <w:t>pɛn</w:t>
            </w:r>
            <w:r w:rsidRPr="00EE32B5">
              <w:t>–</w:t>
            </w:r>
            <w:r w:rsidRPr="00EE32B5">
              <w:rPr>
                <w:rStyle w:val="ChCharisSIL"/>
              </w:rPr>
              <w:t>tʃuri</w:t>
            </w:r>
            <w:r w:rsidRPr="00D10735">
              <w:t>/</w:t>
            </w:r>
          </w:p>
        </w:tc>
        <w:tc>
          <w:tcPr>
            <w:tcW w:w="1247" w:type="dxa"/>
            <w:shd w:val="clear" w:color="auto" w:fill="auto"/>
          </w:tcPr>
          <w:p w14:paraId="782A902F" w14:textId="77777777" w:rsidR="00672641" w:rsidRPr="006C4D32" w:rsidRDefault="00672641" w:rsidP="00B701B0">
            <w:pPr>
              <w:pStyle w:val="TableCell2-2115ptBreak"/>
              <w:rPr>
                <w:rStyle w:val="ChItalBold"/>
              </w:rPr>
            </w:pPr>
            <w:r w:rsidRPr="006C4D32">
              <w:rPr>
                <w:rStyle w:val="ChItalBold"/>
              </w:rPr>
              <w:t>pencuri</w:t>
            </w:r>
          </w:p>
        </w:tc>
        <w:tc>
          <w:tcPr>
            <w:tcW w:w="2041" w:type="dxa"/>
            <w:shd w:val="clear" w:color="auto" w:fill="auto"/>
          </w:tcPr>
          <w:p w14:paraId="13EA4F71" w14:textId="5E1A4747" w:rsidR="00672641" w:rsidRPr="00AC23C4" w:rsidRDefault="00B7093A" w:rsidP="00B701B0">
            <w:pPr>
              <w:pStyle w:val="TableCell2-2115ptBreak"/>
              <w:rPr>
                <w:szCs w:val="19"/>
              </w:rPr>
            </w:pPr>
            <w:r>
              <w:rPr>
                <w:szCs w:val="19"/>
              </w:rPr>
              <w:t>‘</w:t>
            </w:r>
            <w:r w:rsidR="00672641" w:rsidRPr="00AC23C4">
              <w:rPr>
                <w:szCs w:val="19"/>
              </w:rPr>
              <w:t>thief, to steal (</w:t>
            </w:r>
            <w:r w:rsidR="00672641" w:rsidRPr="0099608C">
              <w:rPr>
                <w:rStyle w:val="ChSmallCaps"/>
              </w:rPr>
              <w:t>emph</w:t>
            </w:r>
            <w:r w:rsidR="00672641" w:rsidRPr="00AC23C4">
              <w:rPr>
                <w:szCs w:val="19"/>
              </w:rPr>
              <w:t>)</w:t>
            </w:r>
            <w:r>
              <w:rPr>
                <w:szCs w:val="19"/>
              </w:rPr>
              <w:t>’</w:t>
            </w:r>
          </w:p>
        </w:tc>
      </w:tr>
      <w:tr w:rsidR="00AC23C4" w:rsidRPr="00AC23C4" w14:paraId="512305C2" w14:textId="77777777" w:rsidTr="00E50FFF">
        <w:tc>
          <w:tcPr>
            <w:tcW w:w="1389" w:type="dxa"/>
            <w:shd w:val="clear" w:color="auto" w:fill="auto"/>
          </w:tcPr>
          <w:p w14:paraId="6BC027C3" w14:textId="77777777" w:rsidR="00672641" w:rsidRPr="00AC23C4" w:rsidRDefault="00672641" w:rsidP="00B701B0">
            <w:pPr>
              <w:pStyle w:val="TableCell0-2115ptBreak"/>
              <w:rPr>
                <w:szCs w:val="19"/>
              </w:rPr>
            </w:pPr>
            <w:r w:rsidRPr="00D10735">
              <w:t>/</w:t>
            </w:r>
            <w:r w:rsidRPr="00626ADA">
              <w:rPr>
                <w:rStyle w:val="ChCharisSIL"/>
              </w:rPr>
              <w:t>pɛn</w:t>
            </w:r>
            <w:r>
              <w:t>–</w:t>
            </w:r>
            <w:r w:rsidRPr="00626ADA">
              <w:rPr>
                <w:rStyle w:val="ChCharisSIL"/>
              </w:rPr>
              <w:t>dʒaga</w:t>
            </w:r>
            <w:r w:rsidRPr="00D10735">
              <w:t>/</w:t>
            </w:r>
          </w:p>
        </w:tc>
        <w:tc>
          <w:tcPr>
            <w:tcW w:w="1247" w:type="dxa"/>
            <w:shd w:val="clear" w:color="auto" w:fill="auto"/>
          </w:tcPr>
          <w:p w14:paraId="45C265D7" w14:textId="77777777" w:rsidR="00672641" w:rsidRPr="006C4D32" w:rsidRDefault="00672641" w:rsidP="00B701B0">
            <w:pPr>
              <w:pStyle w:val="TableCell0-2115ptBreak"/>
              <w:rPr>
                <w:rStyle w:val="ChItalBold"/>
              </w:rPr>
            </w:pPr>
            <w:r w:rsidRPr="006C4D32">
              <w:rPr>
                <w:rStyle w:val="ChItalBold"/>
              </w:rPr>
              <w:t>penjaga</w:t>
            </w:r>
          </w:p>
        </w:tc>
        <w:tc>
          <w:tcPr>
            <w:tcW w:w="2041" w:type="dxa"/>
            <w:shd w:val="clear" w:color="auto" w:fill="auto"/>
          </w:tcPr>
          <w:p w14:paraId="4DC9C8A3" w14:textId="73D16299" w:rsidR="00672641" w:rsidRPr="00AC23C4" w:rsidRDefault="00B7093A" w:rsidP="00B701B0">
            <w:pPr>
              <w:pStyle w:val="TableCell0-2115ptBreak"/>
              <w:rPr>
                <w:szCs w:val="19"/>
              </w:rPr>
            </w:pPr>
            <w:r>
              <w:rPr>
                <w:szCs w:val="19"/>
              </w:rPr>
              <w:t>‘</w:t>
            </w:r>
            <w:r w:rsidR="00672641" w:rsidRPr="00AC23C4">
              <w:rPr>
                <w:szCs w:val="19"/>
              </w:rPr>
              <w:t>guard</w:t>
            </w:r>
            <w:r>
              <w:rPr>
                <w:szCs w:val="19"/>
              </w:rPr>
              <w:t>’</w:t>
            </w:r>
          </w:p>
        </w:tc>
      </w:tr>
      <w:tr w:rsidR="00AC23C4" w:rsidRPr="00AC23C4" w14:paraId="7D270401" w14:textId="77777777" w:rsidTr="00E50FFF">
        <w:tc>
          <w:tcPr>
            <w:tcW w:w="1389" w:type="dxa"/>
            <w:shd w:val="clear" w:color="auto" w:fill="auto"/>
          </w:tcPr>
          <w:p w14:paraId="47A0B692" w14:textId="1CB77F38" w:rsidR="00672641" w:rsidRPr="00AC23C4" w:rsidRDefault="00672641" w:rsidP="00B701B0">
            <w:pPr>
              <w:pStyle w:val="TableCell2-2115ptBreak"/>
              <w:rPr>
                <w:szCs w:val="19"/>
              </w:rPr>
            </w:pPr>
            <w:r w:rsidRPr="00D10735">
              <w:t>/</w:t>
            </w:r>
            <w:r w:rsidRPr="00626ADA">
              <w:rPr>
                <w:rStyle w:val="ChCharisSIL"/>
              </w:rPr>
              <w:t>pɛ</w:t>
            </w:r>
            <w:r>
              <w:t>–</w:t>
            </w:r>
            <w:r w:rsidRPr="00626ADA">
              <w:rPr>
                <w:rStyle w:val="ChCharisSIL"/>
              </w:rPr>
              <w:t>r</w:t>
            </w:r>
            <w:r w:rsidR="009F42BA" w:rsidRPr="00603D39">
              <w:rPr>
                <w:rStyle w:val="ChCharisSIL"/>
              </w:rPr>
              <w:t>ɛ</w:t>
            </w:r>
            <w:r w:rsidRPr="00626ADA">
              <w:rPr>
                <w:rStyle w:val="ChCharisSIL"/>
              </w:rPr>
              <w:t>ntʃana</w:t>
            </w:r>
            <w:r w:rsidRPr="00D10735">
              <w:t>/</w:t>
            </w:r>
          </w:p>
        </w:tc>
        <w:tc>
          <w:tcPr>
            <w:tcW w:w="1247" w:type="dxa"/>
            <w:shd w:val="clear" w:color="auto" w:fill="auto"/>
          </w:tcPr>
          <w:p w14:paraId="7B88E9BC" w14:textId="77777777" w:rsidR="00672641" w:rsidRPr="006C4D32" w:rsidRDefault="00672641" w:rsidP="00B701B0">
            <w:pPr>
              <w:pStyle w:val="TableCell2-2115ptBreak"/>
              <w:rPr>
                <w:rStyle w:val="ChItalBold"/>
              </w:rPr>
            </w:pPr>
            <w:r w:rsidRPr="006C4D32">
              <w:rPr>
                <w:rStyle w:val="ChItalBold"/>
              </w:rPr>
              <w:t>perencana</w:t>
            </w:r>
          </w:p>
        </w:tc>
        <w:tc>
          <w:tcPr>
            <w:tcW w:w="2041" w:type="dxa"/>
            <w:shd w:val="clear" w:color="auto" w:fill="auto"/>
          </w:tcPr>
          <w:p w14:paraId="4E7BC450" w14:textId="363E2BD4" w:rsidR="00672641" w:rsidRPr="006861BB" w:rsidRDefault="00B7093A" w:rsidP="00B701B0">
            <w:pPr>
              <w:pStyle w:val="TableCell2-2115ptBreak"/>
            </w:pPr>
            <w:r>
              <w:t>‘</w:t>
            </w:r>
            <w:r w:rsidR="00672641" w:rsidRPr="0090507A">
              <w:t>planner</w:t>
            </w:r>
            <w:r>
              <w:t>’</w:t>
            </w:r>
          </w:p>
        </w:tc>
      </w:tr>
      <w:tr w:rsidR="00AC23C4" w:rsidRPr="00AC23C4" w14:paraId="75B69445" w14:textId="77777777" w:rsidTr="00E50FFF">
        <w:tc>
          <w:tcPr>
            <w:tcW w:w="1389" w:type="dxa"/>
            <w:shd w:val="clear" w:color="auto" w:fill="auto"/>
          </w:tcPr>
          <w:p w14:paraId="5CD19D7D" w14:textId="77777777" w:rsidR="00672641" w:rsidRPr="00D10735" w:rsidRDefault="00672641" w:rsidP="00B701B0">
            <w:pPr>
              <w:pStyle w:val="TableCell2-2115ptBreak"/>
            </w:pPr>
            <w:r w:rsidRPr="00D10735">
              <w:t>/</w:t>
            </w:r>
            <w:r w:rsidRPr="00D10735">
              <w:rPr>
                <w:rStyle w:val="ChCharisSIL"/>
              </w:rPr>
              <w:t>pɛŋ–acara</w:t>
            </w:r>
            <w:r w:rsidRPr="00D10735">
              <w:t>/</w:t>
            </w:r>
          </w:p>
        </w:tc>
        <w:tc>
          <w:tcPr>
            <w:tcW w:w="1247" w:type="dxa"/>
            <w:shd w:val="clear" w:color="auto" w:fill="auto"/>
          </w:tcPr>
          <w:p w14:paraId="70939973" w14:textId="77777777" w:rsidR="00672641" w:rsidRPr="006C4D32" w:rsidRDefault="00672641" w:rsidP="00B701B0">
            <w:pPr>
              <w:pStyle w:val="TableCell2-2115ptBreak"/>
              <w:rPr>
                <w:rStyle w:val="ChItalBold"/>
              </w:rPr>
            </w:pPr>
            <w:r w:rsidRPr="006C4D32">
              <w:rPr>
                <w:rStyle w:val="ChItalBold"/>
              </w:rPr>
              <w:t>penga</w:t>
            </w:r>
            <w:r>
              <w:rPr>
                <w:rStyle w:val="ChItalBold"/>
              </w:rPr>
              <w:t>cara</w:t>
            </w:r>
          </w:p>
        </w:tc>
        <w:tc>
          <w:tcPr>
            <w:tcW w:w="2041" w:type="dxa"/>
            <w:shd w:val="clear" w:color="auto" w:fill="auto"/>
          </w:tcPr>
          <w:p w14:paraId="6972D732" w14:textId="564B4594" w:rsidR="00672641" w:rsidRPr="00AC23C4" w:rsidRDefault="00B7093A" w:rsidP="00B701B0">
            <w:pPr>
              <w:pStyle w:val="TableCell2-2115ptBreak"/>
              <w:rPr>
                <w:szCs w:val="19"/>
              </w:rPr>
            </w:pPr>
            <w:r>
              <w:rPr>
                <w:szCs w:val="19"/>
              </w:rPr>
              <w:t>‘</w:t>
            </w:r>
            <w:r w:rsidR="00672641" w:rsidRPr="00AC23C4">
              <w:rPr>
                <w:szCs w:val="19"/>
              </w:rPr>
              <w:t>master of ceremony</w:t>
            </w:r>
            <w:r>
              <w:rPr>
                <w:szCs w:val="19"/>
              </w:rPr>
              <w:t>’</w:t>
            </w:r>
          </w:p>
        </w:tc>
      </w:tr>
      <w:tr w:rsidR="00AC23C4" w:rsidRPr="00AC23C4" w14:paraId="76B2D4FF" w14:textId="77777777" w:rsidTr="00E50FFF">
        <w:tc>
          <w:tcPr>
            <w:tcW w:w="1389" w:type="dxa"/>
            <w:shd w:val="clear" w:color="auto" w:fill="auto"/>
          </w:tcPr>
          <w:p w14:paraId="7863059D" w14:textId="77777777" w:rsidR="00672641" w:rsidRPr="00AC23C4" w:rsidRDefault="00672641" w:rsidP="00B701B0">
            <w:pPr>
              <w:pStyle w:val="TableCell0-2115ptBreak"/>
              <w:rPr>
                <w:szCs w:val="19"/>
                <w:highlight w:val="cyan"/>
              </w:rPr>
            </w:pPr>
            <w:r w:rsidRPr="00D10735">
              <w:t>/</w:t>
            </w:r>
            <w:r w:rsidRPr="003F4270">
              <w:rPr>
                <w:rStyle w:val="ChCharisSIL"/>
              </w:rPr>
              <w:t>p</w:t>
            </w:r>
            <w:r w:rsidRPr="00626ADA">
              <w:rPr>
                <w:rStyle w:val="ChCharisSIL"/>
              </w:rPr>
              <w:t>ɛ</w:t>
            </w:r>
            <w:r w:rsidRPr="003F4270">
              <w:rPr>
                <w:rStyle w:val="ChCharisSIL"/>
              </w:rPr>
              <w:t>ŋ</w:t>
            </w:r>
            <w:r>
              <w:t>–</w:t>
            </w:r>
            <w:r w:rsidRPr="003F4270">
              <w:rPr>
                <w:rStyle w:val="ChCharisSIL"/>
              </w:rPr>
              <w:t>g</w:t>
            </w:r>
            <w:r>
              <w:rPr>
                <w:rStyle w:val="ChCharisSIL"/>
              </w:rPr>
              <w:t>an</w:t>
            </w:r>
            <w:r w:rsidRPr="003F4270">
              <w:rPr>
                <w:rStyle w:val="ChCharisSIL"/>
              </w:rPr>
              <w:t>ti</w:t>
            </w:r>
            <w:r w:rsidRPr="00D10735">
              <w:t>/</w:t>
            </w:r>
          </w:p>
        </w:tc>
        <w:tc>
          <w:tcPr>
            <w:tcW w:w="1247" w:type="dxa"/>
            <w:shd w:val="clear" w:color="auto" w:fill="auto"/>
          </w:tcPr>
          <w:p w14:paraId="09DB3D44" w14:textId="77777777" w:rsidR="00672641" w:rsidRPr="006C4D32" w:rsidRDefault="00672641" w:rsidP="00B701B0">
            <w:pPr>
              <w:pStyle w:val="TableCell0-2115ptBreak"/>
              <w:rPr>
                <w:rStyle w:val="ChItalBold"/>
              </w:rPr>
            </w:pPr>
            <w:r w:rsidRPr="006C4D32">
              <w:rPr>
                <w:rStyle w:val="ChItalBold"/>
              </w:rPr>
              <w:t>pengganti</w:t>
            </w:r>
          </w:p>
        </w:tc>
        <w:tc>
          <w:tcPr>
            <w:tcW w:w="2041" w:type="dxa"/>
            <w:shd w:val="clear" w:color="auto" w:fill="auto"/>
          </w:tcPr>
          <w:p w14:paraId="3ACA1C77" w14:textId="334E401B" w:rsidR="00672641" w:rsidRPr="00AC23C4" w:rsidRDefault="00B7093A" w:rsidP="00B701B0">
            <w:pPr>
              <w:pStyle w:val="TableCell0-2115ptBreak"/>
              <w:rPr>
                <w:szCs w:val="19"/>
              </w:rPr>
            </w:pPr>
            <w:r>
              <w:rPr>
                <w:szCs w:val="19"/>
              </w:rPr>
              <w:t>‘</w:t>
            </w:r>
            <w:r w:rsidR="00672641" w:rsidRPr="00AC23C4">
              <w:rPr>
                <w:szCs w:val="19"/>
              </w:rPr>
              <w:t>replacement</w:t>
            </w:r>
            <w:r>
              <w:rPr>
                <w:szCs w:val="19"/>
              </w:rPr>
              <w:t>’</w:t>
            </w:r>
          </w:p>
        </w:tc>
      </w:tr>
      <w:tr w:rsidR="00AC23C4" w:rsidRPr="00AC23C4" w14:paraId="6F1FAB65" w14:textId="77777777" w:rsidTr="00E50FFF">
        <w:tc>
          <w:tcPr>
            <w:tcW w:w="1389" w:type="dxa"/>
            <w:shd w:val="clear" w:color="auto" w:fill="auto"/>
          </w:tcPr>
          <w:p w14:paraId="45A23DB0" w14:textId="77777777" w:rsidR="00672641" w:rsidRPr="00AC23C4" w:rsidRDefault="00672641" w:rsidP="00B701B0">
            <w:pPr>
              <w:pStyle w:val="TableCell0-2115ptBreak"/>
              <w:rPr>
                <w:szCs w:val="19"/>
              </w:rPr>
            </w:pPr>
            <w:r w:rsidRPr="00D10735">
              <w:t>/</w:t>
            </w:r>
            <w:r w:rsidRPr="00626ADA">
              <w:rPr>
                <w:rStyle w:val="ChCharisSIL"/>
              </w:rPr>
              <w:t>pl</w:t>
            </w:r>
            <w:r>
              <w:t>–</w:t>
            </w:r>
            <w:r w:rsidRPr="00626ADA">
              <w:rPr>
                <w:rStyle w:val="ChCharisSIL"/>
              </w:rPr>
              <w:t>adʒar</w:t>
            </w:r>
            <w:r w:rsidRPr="00D10735">
              <w:t>/</w:t>
            </w:r>
          </w:p>
        </w:tc>
        <w:tc>
          <w:tcPr>
            <w:tcW w:w="1247" w:type="dxa"/>
            <w:shd w:val="clear" w:color="auto" w:fill="auto"/>
          </w:tcPr>
          <w:p w14:paraId="7C2556EF" w14:textId="77777777" w:rsidR="00672641" w:rsidRPr="006C4D32" w:rsidRDefault="00672641" w:rsidP="00B701B0">
            <w:pPr>
              <w:pStyle w:val="TableCell0-2115ptBreak"/>
              <w:rPr>
                <w:rStyle w:val="ChItalBold"/>
              </w:rPr>
            </w:pPr>
            <w:r w:rsidRPr="006C4D32">
              <w:rPr>
                <w:rStyle w:val="ChItalBold"/>
              </w:rPr>
              <w:t>plajar</w:t>
            </w:r>
          </w:p>
        </w:tc>
        <w:tc>
          <w:tcPr>
            <w:tcW w:w="2041" w:type="dxa"/>
            <w:shd w:val="clear" w:color="auto" w:fill="auto"/>
          </w:tcPr>
          <w:p w14:paraId="3F851266" w14:textId="326F3C07" w:rsidR="00672641" w:rsidRPr="00AC23C4" w:rsidRDefault="00B7093A" w:rsidP="00B701B0">
            <w:pPr>
              <w:pStyle w:val="TableCell0-2115ptBreak"/>
              <w:rPr>
                <w:szCs w:val="19"/>
              </w:rPr>
            </w:pPr>
            <w:r>
              <w:rPr>
                <w:szCs w:val="19"/>
              </w:rPr>
              <w:t>‘</w:t>
            </w:r>
            <w:r w:rsidR="00672641" w:rsidRPr="00AC23C4">
              <w:rPr>
                <w:szCs w:val="19"/>
              </w:rPr>
              <w:t>teacher</w:t>
            </w:r>
            <w:r>
              <w:rPr>
                <w:szCs w:val="19"/>
              </w:rPr>
              <w:t>’</w:t>
            </w:r>
          </w:p>
        </w:tc>
      </w:tr>
    </w:tbl>
    <w:p w14:paraId="2CFF2174" w14:textId="406D7C01" w:rsidR="00672641" w:rsidRDefault="000B7722" w:rsidP="009F42BA">
      <w:pPr>
        <w:pStyle w:val="Body0005after05before115pt"/>
      </w:pPr>
      <w:r>
        <w:t xml:space="preserve">The allomorph </w:t>
      </w:r>
      <w:r w:rsidR="00672641" w:rsidRPr="0090507A">
        <w:rPr>
          <w:rStyle w:val="ChItalBold"/>
          <w:szCs w:val="19"/>
        </w:rPr>
        <w:t>pa(</w:t>
      </w:r>
      <w:r w:rsidR="00085D58" w:rsidRPr="00D208B5">
        <w:rPr>
          <w:rStyle w:val="ChSmallCapsItalBold"/>
        </w:rPr>
        <w:t>n</w:t>
      </w:r>
      <w:r w:rsidR="00672641" w:rsidRPr="0090507A">
        <w:rPr>
          <w:rStyle w:val="ChItalBold"/>
          <w:szCs w:val="19"/>
        </w:rPr>
        <w:t>)</w:t>
      </w:r>
      <w:r w:rsidR="00672641" w:rsidRPr="00C64DD0">
        <w:rPr>
          <w:rStyle w:val="ChItalBold"/>
        </w:rPr>
        <w:t>­</w:t>
      </w:r>
      <w:r w:rsidR="00672641" w:rsidRPr="0090507A">
        <w:t xml:space="preserve"> occurs considerably less frequently. Attested are only </w:t>
      </w:r>
      <w:r w:rsidR="00672641">
        <w:t>the four</w:t>
      </w:r>
      <w:r w:rsidR="00672641" w:rsidRPr="0090507A">
        <w:t xml:space="preserve"> items </w:t>
      </w:r>
      <w:r w:rsidR="00672641">
        <w:t xml:space="preserve">listed in </w:t>
      </w:r>
      <w:r w:rsidR="00672641">
        <w:fldChar w:fldCharType="begin"/>
      </w:r>
      <w:r w:rsidR="00672641">
        <w:instrText xml:space="preserve"> REF _Ref346722692 \h </w:instrText>
      </w:r>
      <w:r w:rsidR="00672641">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0</w:t>
      </w:r>
      <w:r w:rsidR="00672641">
        <w:fldChar w:fldCharType="end"/>
      </w:r>
      <w:r w:rsidR="00672641">
        <w:t xml:space="preserve"> </w:t>
      </w:r>
      <w:r w:rsidR="00672641" w:rsidRPr="0090507A">
        <w:t>with a total of 1</w:t>
      </w:r>
      <w:r w:rsidR="00672641">
        <w:t>8</w:t>
      </w:r>
      <w:r w:rsidR="00672641" w:rsidRPr="0090507A">
        <w:t xml:space="preserve"> </w:t>
      </w:r>
      <w:r w:rsidR="00672641" w:rsidRPr="0090507A">
        <w:rPr>
          <w:rStyle w:val="ChItalBold"/>
          <w:szCs w:val="19"/>
        </w:rPr>
        <w:t>pa(</w:t>
      </w:r>
      <w:r w:rsidR="00672641" w:rsidRPr="00EB1D75">
        <w:rPr>
          <w:rStyle w:val="ChSmallCapsItalBold"/>
        </w:rPr>
        <w:t>n</w:t>
      </w:r>
      <w:r w:rsidR="00672641" w:rsidRPr="0090507A">
        <w:rPr>
          <w:rStyle w:val="ChItalBold"/>
          <w:szCs w:val="19"/>
        </w:rPr>
        <w:t>)</w:t>
      </w:r>
      <w:r w:rsidR="00672641" w:rsidRPr="00C64DD0">
        <w:rPr>
          <w:rStyle w:val="ChItalBold"/>
        </w:rPr>
        <w:t>­</w:t>
      </w:r>
      <w:r w:rsidR="00672641">
        <w:t xml:space="preserve"> tokens. Form </w:t>
      </w:r>
      <w:r w:rsidR="00672641" w:rsidRPr="0090507A">
        <w:rPr>
          <w:rStyle w:val="ChItalBold"/>
          <w:szCs w:val="19"/>
        </w:rPr>
        <w:t>pa(</w:t>
      </w:r>
      <w:r w:rsidR="00672641" w:rsidRPr="00EB1D75">
        <w:rPr>
          <w:rStyle w:val="ChSmallCapsItalBold"/>
        </w:rPr>
        <w:t>n</w:t>
      </w:r>
      <w:r w:rsidR="00672641" w:rsidRPr="0090507A">
        <w:rPr>
          <w:rStyle w:val="ChItalBold"/>
          <w:szCs w:val="19"/>
        </w:rPr>
        <w:t>)</w:t>
      </w:r>
      <w:r w:rsidR="00672641" w:rsidRPr="00C64DD0">
        <w:rPr>
          <w:rStyle w:val="ChItalBold"/>
        </w:rPr>
        <w:t>­</w:t>
      </w:r>
      <w:r w:rsidR="00672641">
        <w:t xml:space="preserve"> has two attested allomorphs: </w:t>
      </w:r>
      <w:r w:rsidR="00672641" w:rsidRPr="0090507A">
        <w:t>/</w:t>
      </w:r>
      <w:r w:rsidR="00672641" w:rsidRPr="002066FF">
        <w:rPr>
          <w:rStyle w:val="ChCharisSIL"/>
        </w:rPr>
        <w:t>pan</w:t>
      </w:r>
      <w:r w:rsidR="00672641" w:rsidRPr="00B47ADB">
        <w:rPr>
          <w:rStyle w:val="ChCharisSIL"/>
        </w:rPr>
        <w:t>­</w:t>
      </w:r>
      <w:r w:rsidR="00672641" w:rsidRPr="0090507A">
        <w:rPr>
          <w:szCs w:val="19"/>
        </w:rPr>
        <w:t>/</w:t>
      </w:r>
      <w:r w:rsidR="00672641">
        <w:t xml:space="preserve"> and /</w:t>
      </w:r>
      <w:r w:rsidR="00672641" w:rsidRPr="002066FF">
        <w:rPr>
          <w:rStyle w:val="ChCharisSIL"/>
        </w:rPr>
        <w:t>p</w:t>
      </w:r>
      <w:r w:rsidR="00672641">
        <w:rPr>
          <w:rStyle w:val="ChCharisSIL"/>
        </w:rPr>
        <w:t>a</w:t>
      </w:r>
      <w:r w:rsidR="00672641" w:rsidRPr="00B47ADB">
        <w:rPr>
          <w:rStyle w:val="ChCharisSIL"/>
        </w:rPr>
        <w:t>­</w:t>
      </w:r>
      <w:r w:rsidR="00672641" w:rsidRPr="0090507A">
        <w:rPr>
          <w:szCs w:val="19"/>
        </w:rPr>
        <w:t>/</w:t>
      </w:r>
      <w:r w:rsidR="00672641">
        <w:t xml:space="preserve">. </w:t>
      </w:r>
      <w:r w:rsidR="00672641" w:rsidRPr="005A7613">
        <w:rPr>
          <w:szCs w:val="18"/>
        </w:rPr>
        <w:t xml:space="preserve">The phonological processes involved in the </w:t>
      </w:r>
      <w:r w:rsidR="00672641">
        <w:rPr>
          <w:szCs w:val="18"/>
        </w:rPr>
        <w:t xml:space="preserve">allomorphy </w:t>
      </w:r>
      <w:r w:rsidR="00672641" w:rsidRPr="005A7613">
        <w:rPr>
          <w:szCs w:val="18"/>
        </w:rPr>
        <w:t xml:space="preserve">are </w:t>
      </w:r>
      <w:r w:rsidR="00672641">
        <w:rPr>
          <w:szCs w:val="18"/>
        </w:rPr>
        <w:t xml:space="preserve">the same as those for </w:t>
      </w:r>
      <w:r w:rsidR="00672641" w:rsidRPr="005A7613">
        <w:rPr>
          <w:rStyle w:val="ChItalBold"/>
          <w:szCs w:val="18"/>
        </w:rPr>
        <w:t>pe(</w:t>
      </w:r>
      <w:r w:rsidR="00672641" w:rsidRPr="00D208B5">
        <w:rPr>
          <w:rStyle w:val="ChSmallCapsItalBold"/>
        </w:rPr>
        <w:t>n</w:t>
      </w:r>
      <w:r w:rsidR="00672641" w:rsidRPr="005A7613">
        <w:rPr>
          <w:rStyle w:val="ChItalBold"/>
          <w:szCs w:val="18"/>
        </w:rPr>
        <w:t>)</w:t>
      </w:r>
      <w:r w:rsidR="00672641" w:rsidRPr="00C64DD0">
        <w:rPr>
          <w:rStyle w:val="ChItalBold"/>
        </w:rPr>
        <w:t>­</w:t>
      </w:r>
      <w:r w:rsidR="00672641">
        <w:rPr>
          <w:szCs w:val="18"/>
        </w:rPr>
        <w:t xml:space="preserve">, discussed above. For </w:t>
      </w:r>
      <w:r w:rsidR="00672641">
        <w:t>two of the items</w:t>
      </w:r>
      <w:r>
        <w:t>,</w:t>
      </w:r>
      <w:r w:rsidR="00672641">
        <w:t xml:space="preserve"> the prefix is alternatively realized as allomorph </w:t>
      </w:r>
      <w:r w:rsidR="00672641" w:rsidRPr="005A7613">
        <w:rPr>
          <w:rStyle w:val="ChItalBold"/>
          <w:szCs w:val="18"/>
        </w:rPr>
        <w:t>pe(</w:t>
      </w:r>
      <w:r w:rsidR="00672641" w:rsidRPr="00D208B5">
        <w:rPr>
          <w:rStyle w:val="ChSmallCapsItalBold"/>
        </w:rPr>
        <w:t>n</w:t>
      </w:r>
      <w:r w:rsidR="00672641" w:rsidRPr="005A7613">
        <w:rPr>
          <w:rStyle w:val="ChItalBold"/>
          <w:szCs w:val="18"/>
        </w:rPr>
        <w:t>)</w:t>
      </w:r>
      <w:r w:rsidR="00672641" w:rsidRPr="00C64DD0">
        <w:rPr>
          <w:rStyle w:val="ChItalBold"/>
        </w:rPr>
        <w:t>­</w:t>
      </w:r>
      <w:r w:rsidR="00672641" w:rsidRPr="006958E5">
        <w:t xml:space="preserve">. </w:t>
      </w:r>
      <w:r w:rsidR="00672641">
        <w:t xml:space="preserve">Therefore, for each item </w:t>
      </w:r>
      <w:r w:rsidR="00672641" w:rsidRPr="0090507A">
        <w:t xml:space="preserve">the </w:t>
      </w:r>
      <w:r w:rsidR="00672641">
        <w:t xml:space="preserve">token </w:t>
      </w:r>
      <w:r w:rsidR="00672641" w:rsidRPr="0090507A">
        <w:t xml:space="preserve">frequencies </w:t>
      </w:r>
      <w:r w:rsidR="00672641">
        <w:t xml:space="preserve">for </w:t>
      </w:r>
      <w:r w:rsidR="00672641" w:rsidRPr="0090507A">
        <w:rPr>
          <w:rStyle w:val="ChItalBold"/>
          <w:szCs w:val="19"/>
        </w:rPr>
        <w:t>pa(</w:t>
      </w:r>
      <w:r w:rsidR="00672641" w:rsidRPr="00D208B5">
        <w:rPr>
          <w:rStyle w:val="ChSmallCapsItalBold"/>
        </w:rPr>
        <w:t>n</w:t>
      </w:r>
      <w:r w:rsidR="00672641" w:rsidRPr="0090507A">
        <w:rPr>
          <w:rStyle w:val="ChItalBold"/>
          <w:szCs w:val="19"/>
        </w:rPr>
        <w:t>)</w:t>
      </w:r>
      <w:r w:rsidR="00672641" w:rsidRPr="00C64DD0">
        <w:rPr>
          <w:rStyle w:val="ChItalBold"/>
        </w:rPr>
        <w:t>­</w:t>
      </w:r>
      <w:r w:rsidR="00672641" w:rsidRPr="0090507A">
        <w:t xml:space="preserve"> and </w:t>
      </w:r>
      <w:r w:rsidR="00672641">
        <w:t xml:space="preserve">for </w:t>
      </w:r>
      <w:r w:rsidR="00672641" w:rsidRPr="0090507A">
        <w:rPr>
          <w:rStyle w:val="ChItalBold"/>
          <w:szCs w:val="19"/>
        </w:rPr>
        <w:t>pe(</w:t>
      </w:r>
      <w:r w:rsidR="00672641" w:rsidRPr="00D208B5">
        <w:rPr>
          <w:rStyle w:val="ChSmallCapsItalBold"/>
        </w:rPr>
        <w:t>n</w:t>
      </w:r>
      <w:r w:rsidR="00672641" w:rsidRPr="0090507A">
        <w:rPr>
          <w:rStyle w:val="ChItalBold"/>
          <w:szCs w:val="19"/>
        </w:rPr>
        <w:t>)</w:t>
      </w:r>
      <w:r w:rsidR="00672641" w:rsidRPr="00C64DD0">
        <w:rPr>
          <w:rStyle w:val="ChItalBold"/>
        </w:rPr>
        <w:t>­</w:t>
      </w:r>
      <w:r w:rsidR="00672641" w:rsidRPr="00EA4421">
        <w:t xml:space="preserve"> are given</w:t>
      </w:r>
      <w:r w:rsidR="00672641" w:rsidRPr="0090507A">
        <w:t xml:space="preserve">. </w:t>
      </w:r>
      <w:r w:rsidRPr="00203E2B">
        <w:t>If</w:t>
      </w:r>
      <w:r>
        <w:t xml:space="preserve"> </w:t>
      </w:r>
      <w:r w:rsidRPr="00203E2B">
        <w:t>the prefix is realized with /</w:t>
      </w:r>
      <w:r w:rsidR="009F42BA">
        <w:rPr>
          <w:rStyle w:val="ChCharisSIL"/>
        </w:rPr>
        <w:t>p</w:t>
      </w:r>
      <w:r w:rsidR="009F42BA" w:rsidRPr="00603D39">
        <w:rPr>
          <w:rStyle w:val="ChCharisSIL"/>
        </w:rPr>
        <w:t>ɛ</w:t>
      </w:r>
      <w:r w:rsidRPr="009F42BA">
        <w:rPr>
          <w:rStyle w:val="ChCharisSIL"/>
        </w:rPr>
        <w:t>(</w:t>
      </w:r>
      <w:r w:rsidRPr="00203E2B">
        <w:rPr>
          <w:rStyle w:val="ChSmallCaps"/>
        </w:rPr>
        <w:t>n</w:t>
      </w:r>
      <w:r w:rsidRPr="009F42BA">
        <w:rPr>
          <w:rStyle w:val="ChCharisSIL"/>
        </w:rPr>
        <w:t>)</w:t>
      </w:r>
      <w:r w:rsidRPr="00203E2B">
        <w:rPr>
          <w:rStyle w:val="ChCharisSIL"/>
        </w:rPr>
        <w:t>­</w:t>
      </w:r>
      <w:r w:rsidRPr="00203E2B">
        <w:t>/ in a greater number of tokens than with /</w:t>
      </w:r>
      <w:r w:rsidRPr="009F42BA">
        <w:rPr>
          <w:rStyle w:val="ChCharisSIL"/>
        </w:rPr>
        <w:t>pa(</w:t>
      </w:r>
      <w:r w:rsidRPr="00203E2B">
        <w:rPr>
          <w:rStyle w:val="ChSmallCaps"/>
        </w:rPr>
        <w:t>n</w:t>
      </w:r>
      <w:r w:rsidRPr="009F42BA">
        <w:rPr>
          <w:rStyle w:val="ChCharisSIL"/>
        </w:rPr>
        <w:t>)</w:t>
      </w:r>
      <w:r w:rsidRPr="00203E2B">
        <w:rPr>
          <w:rStyle w:val="ChCharisSIL"/>
        </w:rPr>
        <w:t>­</w:t>
      </w:r>
      <w:r w:rsidRPr="00203E2B">
        <w:t>/</w:t>
      </w:r>
      <w:r w:rsidR="00672641" w:rsidRPr="005A7613">
        <w:t xml:space="preserve">, then its orthographic representation is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00672641" w:rsidRPr="005A7613">
        <w:t xml:space="preserve"> as in </w:t>
      </w:r>
      <w:r w:rsidR="00672641" w:rsidRPr="005A7613">
        <w:rPr>
          <w:rStyle w:val="ChItalBold"/>
          <w:szCs w:val="18"/>
        </w:rPr>
        <w:t>p</w:t>
      </w:r>
      <w:r w:rsidR="00672641">
        <w:rPr>
          <w:rStyle w:val="ChItalBold"/>
          <w:szCs w:val="18"/>
        </w:rPr>
        <w:t>encuri</w:t>
      </w:r>
      <w:r w:rsidR="00672641" w:rsidRPr="005A7613">
        <w:t xml:space="preserve"> </w:t>
      </w:r>
      <w:r w:rsidR="00B7093A">
        <w:t>‘</w:t>
      </w:r>
      <w:r w:rsidR="00672641">
        <w:t>thief, steal (</w:t>
      </w:r>
      <w:r w:rsidR="00672641" w:rsidRPr="0099608C">
        <w:rPr>
          <w:rStyle w:val="ChSmallCaps"/>
        </w:rPr>
        <w:t>emph</w:t>
      </w:r>
      <w:r w:rsidR="00672641">
        <w:t>)</w:t>
      </w:r>
      <w:r w:rsidR="00B7093A">
        <w:t>’</w:t>
      </w:r>
      <w:r w:rsidR="00672641" w:rsidRPr="005A7613">
        <w:t>.</w:t>
      </w:r>
    </w:p>
    <w:p w14:paraId="52B31803" w14:textId="77777777" w:rsidR="00672641" w:rsidRPr="0090507A" w:rsidRDefault="00672641" w:rsidP="00672641">
      <w:pPr>
        <w:pStyle w:val="Caption"/>
      </w:pPr>
      <w:bookmarkStart w:id="1338" w:name="_Ref346722692"/>
      <w:r w:rsidRPr="0090507A">
        <w:rPr>
          <w:szCs w:val="19"/>
        </w:rPr>
        <w:lastRenderedPageBreak/>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0</w:t>
      </w:r>
      <w:r w:rsidR="00F207A1">
        <w:rPr>
          <w:szCs w:val="19"/>
        </w:rPr>
        <w:fldChar w:fldCharType="end"/>
      </w:r>
      <w:bookmarkEnd w:id="1338"/>
      <w:r w:rsidRPr="0090507A">
        <w:rPr>
          <w:szCs w:val="19"/>
        </w:rPr>
        <w:t>:</w:t>
      </w:r>
      <w:r w:rsidRPr="0090507A">
        <w:rPr>
          <w:szCs w:val="19"/>
        </w:rPr>
        <w:tab/>
      </w:r>
      <w:r>
        <w:rPr>
          <w:szCs w:val="19"/>
        </w:rPr>
        <w:t xml:space="preserve">Realizations of allomorph </w:t>
      </w:r>
      <w:r w:rsidRPr="0090507A">
        <w:rPr>
          <w:rStyle w:val="ChItalBold"/>
          <w:szCs w:val="19"/>
        </w:rPr>
        <w:t>pa(</w:t>
      </w:r>
      <w:r w:rsidRPr="00D208B5">
        <w:rPr>
          <w:rStyle w:val="ChSmallCapsItalBold"/>
        </w:rPr>
        <w:t>n</w:t>
      </w:r>
      <w:r w:rsidRPr="0090507A">
        <w:rPr>
          <w:rStyle w:val="ChItalBold"/>
          <w:szCs w:val="19"/>
        </w:rPr>
        <w:t>)</w:t>
      </w:r>
      <w:r w:rsidRPr="00C64DD0">
        <w:rPr>
          <w:rStyle w:val="ChItalBold"/>
        </w:rPr>
        <w:t>­</w:t>
      </w:r>
    </w:p>
    <w:tbl>
      <w:tblPr>
        <w:tblW w:w="6770" w:type="dxa"/>
        <w:tblInd w:w="170" w:type="dxa"/>
        <w:tblBorders>
          <w:bottom w:val="single" w:sz="4" w:space="0" w:color="auto"/>
        </w:tblBorders>
        <w:tblLayout w:type="fixed"/>
        <w:tblLook w:val="01E0" w:firstRow="1" w:lastRow="1" w:firstColumn="1" w:lastColumn="1" w:noHBand="0" w:noVBand="0"/>
      </w:tblPr>
      <w:tblGrid>
        <w:gridCol w:w="1174"/>
        <w:gridCol w:w="947"/>
        <w:gridCol w:w="2835"/>
        <w:gridCol w:w="907"/>
        <w:gridCol w:w="907"/>
      </w:tblGrid>
      <w:tr w:rsidR="00AC23C4" w:rsidRPr="00AC23C4" w14:paraId="705C44CB" w14:textId="77777777" w:rsidTr="00E50FFF">
        <w:trPr>
          <w:tblHeader/>
        </w:trPr>
        <w:tc>
          <w:tcPr>
            <w:tcW w:w="1174" w:type="dxa"/>
            <w:tcBorders>
              <w:top w:val="single" w:sz="4" w:space="0" w:color="auto"/>
              <w:bottom w:val="single" w:sz="4" w:space="0" w:color="auto"/>
            </w:tcBorders>
            <w:shd w:val="clear" w:color="auto" w:fill="auto"/>
          </w:tcPr>
          <w:p w14:paraId="3BACFFC2" w14:textId="77777777" w:rsidR="00672641" w:rsidRPr="00AC23C4" w:rsidRDefault="00672641" w:rsidP="00672641">
            <w:pPr>
              <w:pStyle w:val="TableHd"/>
              <w:rPr>
                <w:szCs w:val="19"/>
              </w:rPr>
            </w:pPr>
            <w:r w:rsidRPr="00AC23C4">
              <w:rPr>
                <w:rStyle w:val="ChItalBold"/>
                <w:szCs w:val="19"/>
              </w:rPr>
              <w:t>pa(</w:t>
            </w:r>
            <w:r w:rsidRPr="00D208B5">
              <w:rPr>
                <w:rStyle w:val="ChSmallCapsItalBold"/>
              </w:rPr>
              <w:t>n</w:t>
            </w:r>
            <w:r w:rsidRPr="00AC23C4">
              <w:rPr>
                <w:rStyle w:val="ChItalBold"/>
                <w:szCs w:val="19"/>
              </w:rPr>
              <w:t>)</w:t>
            </w:r>
            <w:r w:rsidRPr="00C64DD0">
              <w:rPr>
                <w:rStyle w:val="ChItalBold"/>
              </w:rPr>
              <w:t>-</w:t>
            </w:r>
            <w:r w:rsidRPr="00AC23C4">
              <w:rPr>
                <w:szCs w:val="19"/>
              </w:rPr>
              <w:t>base</w:t>
            </w:r>
          </w:p>
        </w:tc>
        <w:tc>
          <w:tcPr>
            <w:tcW w:w="947" w:type="dxa"/>
            <w:tcBorders>
              <w:top w:val="single" w:sz="4" w:space="0" w:color="auto"/>
              <w:bottom w:val="single" w:sz="4" w:space="0" w:color="auto"/>
            </w:tcBorders>
            <w:shd w:val="clear" w:color="auto" w:fill="auto"/>
          </w:tcPr>
          <w:p w14:paraId="76DC990E" w14:textId="77777777" w:rsidR="00672641" w:rsidRPr="00AC23C4" w:rsidRDefault="00672641" w:rsidP="00672641">
            <w:pPr>
              <w:pStyle w:val="TableHd"/>
              <w:rPr>
                <w:szCs w:val="19"/>
              </w:rPr>
            </w:pPr>
            <w:r w:rsidRPr="00AC23C4">
              <w:rPr>
                <w:szCs w:val="19"/>
              </w:rPr>
              <w:t>Orthogr.</w:t>
            </w:r>
          </w:p>
        </w:tc>
        <w:tc>
          <w:tcPr>
            <w:tcW w:w="2835" w:type="dxa"/>
            <w:tcBorders>
              <w:top w:val="single" w:sz="4" w:space="0" w:color="auto"/>
              <w:bottom w:val="single" w:sz="4" w:space="0" w:color="auto"/>
            </w:tcBorders>
            <w:shd w:val="clear" w:color="auto" w:fill="auto"/>
          </w:tcPr>
          <w:p w14:paraId="07E8974A" w14:textId="77777777" w:rsidR="00672641" w:rsidRPr="00AC23C4" w:rsidRDefault="00672641" w:rsidP="00672641">
            <w:pPr>
              <w:pStyle w:val="TableHd"/>
              <w:rPr>
                <w:szCs w:val="19"/>
              </w:rPr>
            </w:pPr>
            <w:r w:rsidRPr="00AC23C4">
              <w:rPr>
                <w:szCs w:val="19"/>
              </w:rPr>
              <w:t>Gloss</w:t>
            </w:r>
          </w:p>
        </w:tc>
        <w:tc>
          <w:tcPr>
            <w:tcW w:w="907" w:type="dxa"/>
            <w:tcBorders>
              <w:top w:val="single" w:sz="4" w:space="0" w:color="auto"/>
              <w:bottom w:val="single" w:sz="4" w:space="0" w:color="auto"/>
            </w:tcBorders>
            <w:shd w:val="clear" w:color="auto" w:fill="auto"/>
          </w:tcPr>
          <w:p w14:paraId="0100A643" w14:textId="77777777" w:rsidR="00672641" w:rsidRPr="00AC23C4" w:rsidRDefault="00672641" w:rsidP="00672641">
            <w:pPr>
              <w:pStyle w:val="TableHd"/>
              <w:rPr>
                <w:szCs w:val="19"/>
              </w:rPr>
            </w:pPr>
            <w:r w:rsidRPr="00AC23C4">
              <w:rPr>
                <w:rStyle w:val="ChItalBold"/>
                <w:szCs w:val="19"/>
              </w:rPr>
              <w:t>pa(</w:t>
            </w:r>
            <w:r w:rsidRPr="00D208B5">
              <w:rPr>
                <w:rStyle w:val="ChSmallCapsItalBold"/>
              </w:rPr>
              <w:t>n</w:t>
            </w:r>
            <w:r w:rsidRPr="00AC23C4">
              <w:rPr>
                <w:rStyle w:val="ChItalBold"/>
                <w:szCs w:val="19"/>
              </w:rPr>
              <w:t>)</w:t>
            </w:r>
            <w:r w:rsidRPr="00C64DD0">
              <w:rPr>
                <w:rStyle w:val="ChItalBold"/>
              </w:rPr>
              <w:t>­</w:t>
            </w:r>
            <w:r w:rsidRPr="00AC23C4">
              <w:rPr>
                <w:szCs w:val="19"/>
              </w:rPr>
              <w:t xml:space="preserve"> #</w:t>
            </w:r>
          </w:p>
        </w:tc>
        <w:tc>
          <w:tcPr>
            <w:tcW w:w="907" w:type="dxa"/>
            <w:tcBorders>
              <w:top w:val="single" w:sz="4" w:space="0" w:color="auto"/>
              <w:bottom w:val="single" w:sz="4" w:space="0" w:color="auto"/>
            </w:tcBorders>
            <w:shd w:val="clear" w:color="auto" w:fill="auto"/>
          </w:tcPr>
          <w:p w14:paraId="10F70A8C" w14:textId="77777777" w:rsidR="00672641" w:rsidRPr="00AC23C4" w:rsidRDefault="00672641" w:rsidP="00672641">
            <w:pPr>
              <w:pStyle w:val="TableHd"/>
              <w:rPr>
                <w:sz w:val="19"/>
                <w:szCs w:val="19"/>
              </w:rPr>
            </w:pPr>
            <w:r w:rsidRPr="00AC23C4">
              <w:rPr>
                <w:rStyle w:val="ChItalBold"/>
                <w:szCs w:val="19"/>
              </w:rPr>
              <w:t>pe(</w:t>
            </w:r>
            <w:r w:rsidRPr="00D208B5">
              <w:rPr>
                <w:rStyle w:val="ChSmallCapsItalBold"/>
              </w:rPr>
              <w:t>n</w:t>
            </w:r>
            <w:r w:rsidRPr="00AC23C4">
              <w:rPr>
                <w:rStyle w:val="ChItalBold"/>
                <w:szCs w:val="19"/>
              </w:rPr>
              <w:t>)</w:t>
            </w:r>
            <w:r w:rsidRPr="00C64DD0">
              <w:rPr>
                <w:rStyle w:val="ChItalBold"/>
              </w:rPr>
              <w:t>­</w:t>
            </w:r>
            <w:r w:rsidRPr="00AC23C4">
              <w:rPr>
                <w:szCs w:val="19"/>
              </w:rPr>
              <w:t xml:space="preserve"> #</w:t>
            </w:r>
          </w:p>
        </w:tc>
      </w:tr>
      <w:tr w:rsidR="00AC23C4" w:rsidRPr="00AC23C4" w14:paraId="297D8677" w14:textId="77777777" w:rsidTr="00E50FFF">
        <w:tc>
          <w:tcPr>
            <w:tcW w:w="1174" w:type="dxa"/>
            <w:tcBorders>
              <w:top w:val="single" w:sz="4" w:space="0" w:color="auto"/>
            </w:tcBorders>
            <w:shd w:val="clear" w:color="auto" w:fill="auto"/>
          </w:tcPr>
          <w:p w14:paraId="1EC82456" w14:textId="77777777" w:rsidR="00672641" w:rsidRPr="00AC23C4" w:rsidRDefault="00672641" w:rsidP="00B701B0">
            <w:pPr>
              <w:pStyle w:val="TableCell2-2115pt"/>
              <w:rPr>
                <w:szCs w:val="19"/>
              </w:rPr>
            </w:pPr>
            <w:r w:rsidRPr="00AC23C4">
              <w:rPr>
                <w:szCs w:val="19"/>
              </w:rPr>
              <w:t>/</w:t>
            </w:r>
            <w:r w:rsidRPr="00626ADA">
              <w:rPr>
                <w:rStyle w:val="ChCharisSIL"/>
              </w:rPr>
              <w:t>pa</w:t>
            </w:r>
            <w:r>
              <w:t>–</w:t>
            </w:r>
            <w:r w:rsidRPr="00626ADA">
              <w:rPr>
                <w:rStyle w:val="ChCharisSIL"/>
              </w:rPr>
              <w:t>malas</w:t>
            </w:r>
            <w:r w:rsidRPr="00AC23C4">
              <w:rPr>
                <w:szCs w:val="19"/>
              </w:rPr>
              <w:t>/</w:t>
            </w:r>
          </w:p>
        </w:tc>
        <w:tc>
          <w:tcPr>
            <w:tcW w:w="947" w:type="dxa"/>
            <w:tcBorders>
              <w:top w:val="single" w:sz="4" w:space="0" w:color="auto"/>
            </w:tcBorders>
            <w:shd w:val="clear" w:color="auto" w:fill="auto"/>
          </w:tcPr>
          <w:p w14:paraId="7F26A76B" w14:textId="77777777" w:rsidR="00672641" w:rsidRPr="004C0A28" w:rsidRDefault="00672641" w:rsidP="00B701B0">
            <w:pPr>
              <w:pStyle w:val="TableCell2-2115pt"/>
              <w:rPr>
                <w:rStyle w:val="ChItalBold"/>
              </w:rPr>
            </w:pPr>
            <w:r w:rsidRPr="004C0A28">
              <w:rPr>
                <w:rStyle w:val="ChItalBold"/>
              </w:rPr>
              <w:t>pamalas</w:t>
            </w:r>
          </w:p>
        </w:tc>
        <w:tc>
          <w:tcPr>
            <w:tcW w:w="2835" w:type="dxa"/>
            <w:tcBorders>
              <w:top w:val="single" w:sz="4" w:space="0" w:color="auto"/>
            </w:tcBorders>
            <w:shd w:val="clear" w:color="auto" w:fill="auto"/>
          </w:tcPr>
          <w:p w14:paraId="08F1AC36" w14:textId="6571460A" w:rsidR="00672641" w:rsidRPr="00626ADA" w:rsidRDefault="00B7093A" w:rsidP="00B701B0">
            <w:pPr>
              <w:pStyle w:val="TableCell2-2115pt"/>
            </w:pPr>
            <w:r>
              <w:t>‘</w:t>
            </w:r>
            <w:r w:rsidR="00672641">
              <w:t xml:space="preserve">listless person, </w:t>
            </w:r>
            <w:r w:rsidR="00672641" w:rsidRPr="0090507A">
              <w:t>be very listless</w:t>
            </w:r>
            <w:r>
              <w:t>’</w:t>
            </w:r>
          </w:p>
        </w:tc>
        <w:tc>
          <w:tcPr>
            <w:tcW w:w="907" w:type="dxa"/>
            <w:tcBorders>
              <w:top w:val="single" w:sz="4" w:space="0" w:color="auto"/>
            </w:tcBorders>
            <w:shd w:val="clear" w:color="auto" w:fill="auto"/>
          </w:tcPr>
          <w:p w14:paraId="3A683C4E" w14:textId="77777777" w:rsidR="00672641" w:rsidRPr="00626ADA" w:rsidRDefault="00672641" w:rsidP="00AC23C4">
            <w:pPr>
              <w:pStyle w:val="TableCell2-2115pt"/>
              <w:ind w:right="170"/>
              <w:jc w:val="right"/>
            </w:pPr>
            <w:r w:rsidRPr="0090507A">
              <w:t>12</w:t>
            </w:r>
          </w:p>
        </w:tc>
        <w:tc>
          <w:tcPr>
            <w:tcW w:w="907" w:type="dxa"/>
            <w:tcBorders>
              <w:top w:val="single" w:sz="4" w:space="0" w:color="auto"/>
            </w:tcBorders>
            <w:shd w:val="clear" w:color="auto" w:fill="auto"/>
          </w:tcPr>
          <w:p w14:paraId="4BDE4803" w14:textId="77777777" w:rsidR="00672641" w:rsidRPr="006861BB" w:rsidRDefault="00672641" w:rsidP="00AC23C4">
            <w:pPr>
              <w:pStyle w:val="TableCell2-2115pt"/>
              <w:ind w:right="170"/>
              <w:jc w:val="right"/>
            </w:pPr>
            <w:r w:rsidRPr="0090507A">
              <w:t>2</w:t>
            </w:r>
          </w:p>
        </w:tc>
      </w:tr>
      <w:tr w:rsidR="00AC23C4" w:rsidRPr="00AC23C4" w14:paraId="10B277A2" w14:textId="77777777" w:rsidTr="00E50FFF">
        <w:tc>
          <w:tcPr>
            <w:tcW w:w="1174" w:type="dxa"/>
            <w:shd w:val="clear" w:color="auto" w:fill="auto"/>
          </w:tcPr>
          <w:p w14:paraId="4F9C41DF" w14:textId="77777777" w:rsidR="00672641" w:rsidRPr="00AC23C4" w:rsidRDefault="00672641" w:rsidP="00B701B0">
            <w:pPr>
              <w:pStyle w:val="TableCell0-2115ptBreak"/>
              <w:rPr>
                <w:szCs w:val="19"/>
              </w:rPr>
            </w:pPr>
            <w:r w:rsidRPr="00AC23C4">
              <w:rPr>
                <w:szCs w:val="19"/>
              </w:rPr>
              <w:t>/</w:t>
            </w:r>
            <w:r w:rsidRPr="00626ADA">
              <w:rPr>
                <w:rStyle w:val="ChCharisSIL"/>
              </w:rPr>
              <w:t>pan</w:t>
            </w:r>
            <w:r>
              <w:t>–</w:t>
            </w:r>
            <w:r w:rsidRPr="00626ADA">
              <w:rPr>
                <w:rStyle w:val="ChCharisSIL"/>
              </w:rPr>
              <w:t>diam</w:t>
            </w:r>
            <w:r w:rsidRPr="00AC23C4">
              <w:rPr>
                <w:szCs w:val="19"/>
              </w:rPr>
              <w:t>/</w:t>
            </w:r>
          </w:p>
        </w:tc>
        <w:tc>
          <w:tcPr>
            <w:tcW w:w="947" w:type="dxa"/>
            <w:shd w:val="clear" w:color="auto" w:fill="auto"/>
          </w:tcPr>
          <w:p w14:paraId="3897DC28" w14:textId="77777777" w:rsidR="00672641" w:rsidRPr="004C0A28" w:rsidRDefault="00672641" w:rsidP="00B701B0">
            <w:pPr>
              <w:pStyle w:val="TableCell0-2115ptBreak"/>
              <w:rPr>
                <w:rStyle w:val="ChItalBold"/>
              </w:rPr>
            </w:pPr>
            <w:r w:rsidRPr="004C0A28">
              <w:rPr>
                <w:rStyle w:val="ChItalBold"/>
              </w:rPr>
              <w:t>pandiam</w:t>
            </w:r>
          </w:p>
        </w:tc>
        <w:tc>
          <w:tcPr>
            <w:tcW w:w="2835" w:type="dxa"/>
            <w:shd w:val="clear" w:color="auto" w:fill="auto"/>
          </w:tcPr>
          <w:p w14:paraId="34E5C3B2" w14:textId="0F65C6FF" w:rsidR="00672641" w:rsidRPr="00626ADA" w:rsidRDefault="00B7093A" w:rsidP="00B701B0">
            <w:pPr>
              <w:pStyle w:val="TableCell0-2115ptBreak"/>
            </w:pPr>
            <w:r>
              <w:t>‘</w:t>
            </w:r>
            <w:r w:rsidR="00672641">
              <w:t>taciturn person,</w:t>
            </w:r>
            <w:r w:rsidR="00672641" w:rsidRPr="0090507A">
              <w:t xml:space="preserve"> be very quiet</w:t>
            </w:r>
            <w:r>
              <w:t>’</w:t>
            </w:r>
          </w:p>
        </w:tc>
        <w:tc>
          <w:tcPr>
            <w:tcW w:w="907" w:type="dxa"/>
            <w:shd w:val="clear" w:color="auto" w:fill="auto"/>
          </w:tcPr>
          <w:p w14:paraId="6D916358" w14:textId="77777777" w:rsidR="00672641" w:rsidRPr="00AC23C4" w:rsidRDefault="00672641" w:rsidP="00AC23C4">
            <w:pPr>
              <w:pStyle w:val="TableCell0-2115ptBreak"/>
              <w:ind w:right="170"/>
              <w:jc w:val="right"/>
              <w:rPr>
                <w:szCs w:val="19"/>
              </w:rPr>
            </w:pPr>
            <w:r w:rsidRPr="00AC23C4">
              <w:rPr>
                <w:szCs w:val="19"/>
              </w:rPr>
              <w:t>2</w:t>
            </w:r>
          </w:p>
        </w:tc>
        <w:tc>
          <w:tcPr>
            <w:tcW w:w="907" w:type="dxa"/>
            <w:shd w:val="clear" w:color="auto" w:fill="auto"/>
          </w:tcPr>
          <w:p w14:paraId="7D9D2572" w14:textId="77777777" w:rsidR="00672641" w:rsidRPr="00AC23C4" w:rsidRDefault="00672641" w:rsidP="00AC23C4">
            <w:pPr>
              <w:pStyle w:val="TableCell0-2115ptBreak"/>
              <w:ind w:right="170"/>
              <w:jc w:val="right"/>
              <w:rPr>
                <w:szCs w:val="19"/>
              </w:rPr>
            </w:pPr>
            <w:r w:rsidRPr="00AC23C4">
              <w:rPr>
                <w:szCs w:val="19"/>
              </w:rPr>
              <w:t>0</w:t>
            </w:r>
          </w:p>
        </w:tc>
      </w:tr>
      <w:tr w:rsidR="00AC23C4" w:rsidRPr="00AC23C4" w14:paraId="52E8B1B0" w14:textId="77777777" w:rsidTr="00E50FFF">
        <w:tc>
          <w:tcPr>
            <w:tcW w:w="1174" w:type="dxa"/>
            <w:shd w:val="clear" w:color="auto" w:fill="auto"/>
          </w:tcPr>
          <w:p w14:paraId="29A44703" w14:textId="77777777" w:rsidR="00672641" w:rsidRPr="00AC23C4" w:rsidRDefault="00672641" w:rsidP="00B701B0">
            <w:pPr>
              <w:pStyle w:val="TableCell0-2115ptBreak"/>
              <w:rPr>
                <w:szCs w:val="19"/>
              </w:rPr>
            </w:pPr>
            <w:r w:rsidRPr="00AC23C4">
              <w:rPr>
                <w:szCs w:val="19"/>
              </w:rPr>
              <w:t>/</w:t>
            </w:r>
            <w:r w:rsidRPr="00626ADA">
              <w:rPr>
                <w:rStyle w:val="ChCharisSIL"/>
              </w:rPr>
              <w:t>pan</w:t>
            </w:r>
            <w:r>
              <w:t>–</w:t>
            </w:r>
            <w:r w:rsidRPr="00626ADA">
              <w:rPr>
                <w:rStyle w:val="ChCharisSIL"/>
              </w:rPr>
              <w:t>takut</w:t>
            </w:r>
            <w:r w:rsidRPr="00AC23C4">
              <w:rPr>
                <w:szCs w:val="19"/>
              </w:rPr>
              <w:t>/</w:t>
            </w:r>
          </w:p>
        </w:tc>
        <w:tc>
          <w:tcPr>
            <w:tcW w:w="947" w:type="dxa"/>
            <w:shd w:val="clear" w:color="auto" w:fill="auto"/>
          </w:tcPr>
          <w:p w14:paraId="1E450AAB" w14:textId="77777777" w:rsidR="00672641" w:rsidRPr="004C0A28" w:rsidRDefault="00672641" w:rsidP="00B701B0">
            <w:pPr>
              <w:pStyle w:val="TableCell0-2115ptBreak"/>
              <w:rPr>
                <w:rStyle w:val="ChItalBold"/>
              </w:rPr>
            </w:pPr>
            <w:r w:rsidRPr="004C0A28">
              <w:rPr>
                <w:rStyle w:val="ChItalBold"/>
              </w:rPr>
              <w:t>panakut</w:t>
            </w:r>
          </w:p>
        </w:tc>
        <w:tc>
          <w:tcPr>
            <w:tcW w:w="2835" w:type="dxa"/>
            <w:shd w:val="clear" w:color="auto" w:fill="auto"/>
          </w:tcPr>
          <w:p w14:paraId="59B70E06" w14:textId="6ED2029F" w:rsidR="00672641" w:rsidRPr="00AC23C4" w:rsidRDefault="00B7093A" w:rsidP="00B701B0">
            <w:pPr>
              <w:pStyle w:val="TableCell0-2115ptBreak"/>
              <w:rPr>
                <w:szCs w:val="19"/>
              </w:rPr>
            </w:pPr>
            <w:r>
              <w:rPr>
                <w:szCs w:val="19"/>
              </w:rPr>
              <w:t>‘</w:t>
            </w:r>
            <w:r w:rsidR="00672641" w:rsidRPr="00AC23C4">
              <w:rPr>
                <w:szCs w:val="19"/>
              </w:rPr>
              <w:t xml:space="preserve">coward, </w:t>
            </w:r>
            <w:r w:rsidR="00936ACA">
              <w:t>be very fearful</w:t>
            </w:r>
            <w:r w:rsidR="00B51FBC">
              <w:t xml:space="preserve"> (</w:t>
            </w:r>
            <w:r w:rsidR="00627455">
              <w:t>of)</w:t>
            </w:r>
            <w:r>
              <w:rPr>
                <w:szCs w:val="19"/>
              </w:rPr>
              <w:t>’</w:t>
            </w:r>
          </w:p>
        </w:tc>
        <w:tc>
          <w:tcPr>
            <w:tcW w:w="907" w:type="dxa"/>
            <w:shd w:val="clear" w:color="auto" w:fill="auto"/>
          </w:tcPr>
          <w:p w14:paraId="5EA1D618" w14:textId="77777777" w:rsidR="00672641" w:rsidRPr="00AC23C4" w:rsidRDefault="00672641" w:rsidP="00AC23C4">
            <w:pPr>
              <w:pStyle w:val="TableCell0-2115ptBreak"/>
              <w:ind w:right="170"/>
              <w:jc w:val="right"/>
              <w:rPr>
                <w:szCs w:val="19"/>
              </w:rPr>
            </w:pPr>
            <w:r w:rsidRPr="00AC23C4">
              <w:rPr>
                <w:szCs w:val="19"/>
              </w:rPr>
              <w:t>3</w:t>
            </w:r>
          </w:p>
        </w:tc>
        <w:tc>
          <w:tcPr>
            <w:tcW w:w="907" w:type="dxa"/>
            <w:shd w:val="clear" w:color="auto" w:fill="auto"/>
          </w:tcPr>
          <w:p w14:paraId="019F2F5D" w14:textId="77777777" w:rsidR="00672641" w:rsidRPr="00AC23C4" w:rsidRDefault="00672641" w:rsidP="00AC23C4">
            <w:pPr>
              <w:pStyle w:val="TableCell0-2115ptBreak"/>
              <w:ind w:right="170"/>
              <w:jc w:val="right"/>
              <w:rPr>
                <w:szCs w:val="19"/>
              </w:rPr>
            </w:pPr>
            <w:r w:rsidRPr="00AC23C4">
              <w:rPr>
                <w:szCs w:val="19"/>
              </w:rPr>
              <w:t>0</w:t>
            </w:r>
          </w:p>
        </w:tc>
      </w:tr>
      <w:tr w:rsidR="00AC23C4" w:rsidRPr="00AC23C4" w14:paraId="0FA132FA" w14:textId="77777777" w:rsidTr="00E50FFF">
        <w:tc>
          <w:tcPr>
            <w:tcW w:w="1174" w:type="dxa"/>
            <w:shd w:val="clear" w:color="auto" w:fill="auto"/>
          </w:tcPr>
          <w:p w14:paraId="43F5A1E7" w14:textId="77777777" w:rsidR="00672641" w:rsidRPr="00AC23C4" w:rsidRDefault="00672641" w:rsidP="00B701B0">
            <w:pPr>
              <w:pStyle w:val="TableCell0-2115ptBreak"/>
              <w:rPr>
                <w:szCs w:val="19"/>
              </w:rPr>
            </w:pPr>
            <w:r w:rsidRPr="00AC23C4">
              <w:rPr>
                <w:szCs w:val="19"/>
              </w:rPr>
              <w:t>/</w:t>
            </w:r>
            <w:r w:rsidRPr="00626ADA">
              <w:rPr>
                <w:rStyle w:val="ChCharisSIL"/>
              </w:rPr>
              <w:t>pan</w:t>
            </w:r>
            <w:r>
              <w:t>–</w:t>
            </w:r>
            <w:r w:rsidRPr="00626ADA">
              <w:rPr>
                <w:rStyle w:val="ChCharisSIL"/>
              </w:rPr>
              <w:t>tʃuri</w:t>
            </w:r>
            <w:r w:rsidRPr="00AC23C4">
              <w:rPr>
                <w:szCs w:val="19"/>
              </w:rPr>
              <w:t>/</w:t>
            </w:r>
          </w:p>
        </w:tc>
        <w:tc>
          <w:tcPr>
            <w:tcW w:w="947" w:type="dxa"/>
            <w:shd w:val="clear" w:color="auto" w:fill="auto"/>
          </w:tcPr>
          <w:p w14:paraId="4150EE9D" w14:textId="77777777" w:rsidR="00672641" w:rsidRPr="004C0A28" w:rsidRDefault="00672641" w:rsidP="00B701B0">
            <w:pPr>
              <w:pStyle w:val="TableCell0-2115ptBreak"/>
              <w:rPr>
                <w:rStyle w:val="ChItalBold"/>
              </w:rPr>
            </w:pPr>
            <w:r w:rsidRPr="004C0A28">
              <w:rPr>
                <w:rStyle w:val="ChItalBold"/>
              </w:rPr>
              <w:t>pencuri</w:t>
            </w:r>
          </w:p>
        </w:tc>
        <w:tc>
          <w:tcPr>
            <w:tcW w:w="2835" w:type="dxa"/>
            <w:shd w:val="clear" w:color="auto" w:fill="auto"/>
          </w:tcPr>
          <w:p w14:paraId="58DED2C0" w14:textId="197FEDDD" w:rsidR="00672641" w:rsidRPr="00AC23C4" w:rsidRDefault="00B7093A" w:rsidP="00B701B0">
            <w:pPr>
              <w:pStyle w:val="TableCell0-2115ptBreak"/>
              <w:rPr>
                <w:szCs w:val="19"/>
              </w:rPr>
            </w:pPr>
            <w:r>
              <w:rPr>
                <w:szCs w:val="19"/>
              </w:rPr>
              <w:t>‘</w:t>
            </w:r>
            <w:r w:rsidR="00672641" w:rsidRPr="00AC23C4">
              <w:rPr>
                <w:szCs w:val="19"/>
              </w:rPr>
              <w:t>thief, steal (</w:t>
            </w:r>
            <w:r w:rsidR="00672641" w:rsidRPr="0099608C">
              <w:rPr>
                <w:rStyle w:val="ChSmallCaps"/>
              </w:rPr>
              <w:t>emph</w:t>
            </w:r>
            <w:r w:rsidR="00672641" w:rsidRPr="00AC23C4">
              <w:rPr>
                <w:szCs w:val="19"/>
              </w:rPr>
              <w:t>)</w:t>
            </w:r>
            <w:r>
              <w:rPr>
                <w:szCs w:val="19"/>
              </w:rPr>
              <w:t>’</w:t>
            </w:r>
          </w:p>
        </w:tc>
        <w:tc>
          <w:tcPr>
            <w:tcW w:w="907" w:type="dxa"/>
            <w:shd w:val="clear" w:color="auto" w:fill="auto"/>
          </w:tcPr>
          <w:p w14:paraId="77480828" w14:textId="77777777" w:rsidR="00672641" w:rsidRPr="00AC23C4" w:rsidRDefault="00672641" w:rsidP="00AC23C4">
            <w:pPr>
              <w:pStyle w:val="TableCell0-2115ptBreak"/>
              <w:ind w:right="170"/>
              <w:jc w:val="right"/>
              <w:rPr>
                <w:szCs w:val="19"/>
              </w:rPr>
            </w:pPr>
            <w:r w:rsidRPr="00AC23C4">
              <w:rPr>
                <w:szCs w:val="19"/>
              </w:rPr>
              <w:t>1</w:t>
            </w:r>
          </w:p>
        </w:tc>
        <w:tc>
          <w:tcPr>
            <w:tcW w:w="907" w:type="dxa"/>
            <w:shd w:val="clear" w:color="auto" w:fill="auto"/>
          </w:tcPr>
          <w:p w14:paraId="216DE2C4" w14:textId="77777777" w:rsidR="00672641" w:rsidRPr="00AC23C4" w:rsidRDefault="00672641" w:rsidP="00AC23C4">
            <w:pPr>
              <w:pStyle w:val="TableCell0-2115ptBreak"/>
              <w:ind w:right="170"/>
              <w:jc w:val="right"/>
              <w:rPr>
                <w:szCs w:val="19"/>
              </w:rPr>
            </w:pPr>
            <w:r w:rsidRPr="00AC23C4">
              <w:rPr>
                <w:szCs w:val="19"/>
              </w:rPr>
              <w:t>11</w:t>
            </w:r>
          </w:p>
        </w:tc>
      </w:tr>
    </w:tbl>
    <w:p w14:paraId="362D5605" w14:textId="51F7AEB8" w:rsidR="00672641" w:rsidRPr="0090507A" w:rsidRDefault="00672641" w:rsidP="00BD7CBB">
      <w:pPr>
        <w:pStyle w:val="Body0015after05before"/>
      </w:pPr>
      <w:r w:rsidRPr="0090507A">
        <w:t xml:space="preserve">In realizing the prefix </w:t>
      </w:r>
      <w:r>
        <w:t xml:space="preserve">typically </w:t>
      </w:r>
      <w:r w:rsidRPr="0090507A">
        <w:t xml:space="preserve">as </w:t>
      </w:r>
      <w:r w:rsidRPr="0090507A">
        <w:rPr>
          <w:rStyle w:val="ChItalBold"/>
          <w:szCs w:val="19"/>
        </w:rPr>
        <w:t>pe(</w:t>
      </w:r>
      <w:r w:rsidRPr="00D208B5">
        <w:rPr>
          <w:rStyle w:val="ChSmallCapsItalBold"/>
        </w:rPr>
        <w:t>n</w:t>
      </w:r>
      <w:r w:rsidRPr="0090507A">
        <w:rPr>
          <w:rStyle w:val="ChItalBold"/>
          <w:szCs w:val="19"/>
        </w:rPr>
        <w:t>)</w:t>
      </w:r>
      <w:r w:rsidRPr="00C64DD0">
        <w:rPr>
          <w:rStyle w:val="ChItalBold"/>
        </w:rPr>
        <w:t>­</w:t>
      </w:r>
      <w:r w:rsidRPr="0090507A">
        <w:t xml:space="preserve"> rather than as </w:t>
      </w:r>
      <w:r w:rsidRPr="0090507A">
        <w:rPr>
          <w:rStyle w:val="ChItalBold"/>
          <w:szCs w:val="19"/>
        </w:rPr>
        <w:t>pa(</w:t>
      </w:r>
      <w:r w:rsidRPr="00D208B5">
        <w:rPr>
          <w:rStyle w:val="ChSmallCapsItalBold"/>
        </w:rPr>
        <w:t>n</w:t>
      </w:r>
      <w:r w:rsidRPr="0090507A">
        <w:rPr>
          <w:rStyle w:val="ChItalBold"/>
          <w:szCs w:val="19"/>
        </w:rPr>
        <w:t>)</w:t>
      </w:r>
      <w:r w:rsidRPr="00C64DD0">
        <w:rPr>
          <w:rStyle w:val="ChItalBold"/>
        </w:rPr>
        <w:t>­</w:t>
      </w:r>
      <w:r w:rsidRPr="0090507A">
        <w:t xml:space="preserve">, Papuan Malay differs from other </w:t>
      </w:r>
      <w:r>
        <w:t xml:space="preserve">eastern </w:t>
      </w:r>
      <w:r w:rsidRPr="0090507A">
        <w:t xml:space="preserve">Malay varieties such as Ambon Malay </w:t>
      </w:r>
      <w:r w:rsidR="00BA6215">
        <w:rPr>
          <w:rStyle w:val="Citation"/>
          <w:szCs w:val="19"/>
        </w:rPr>
        <w:fldChar w:fldCharType="begin"/>
      </w:r>
      <w:r w:rsidR="0092451D">
        <w:rPr>
          <w:rStyle w:val="Citation"/>
          <w:szCs w:val="19"/>
        </w:rPr>
        <w:instrText>ADDIN CITAVI.PLACEHOLDER b8740267-ea77-4e6e-819a-07373332f982 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h2YW4gTWluZGUgMTk5NzogMT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EwOSk8L1RleHQ+DQogICAgPC9UZXh0VW5pdD4NCiAgPC9UZXh0VW5pdHM+DQo8L1BsYWNlaG9sZGVyPg==</w:instrText>
      </w:r>
      <w:r w:rsidR="00BA6215">
        <w:rPr>
          <w:rStyle w:val="Citation"/>
          <w:szCs w:val="19"/>
        </w:rPr>
        <w:fldChar w:fldCharType="separate"/>
      </w:r>
      <w:bookmarkStart w:id="1339" w:name="_CTVP001b8740267ea774e6e819a07373332f982"/>
      <w:r w:rsidR="0092006B">
        <w:rPr>
          <w:rStyle w:val="Citation"/>
          <w:szCs w:val="19"/>
        </w:rPr>
        <w:t>(van Minde 1997: 109)</w:t>
      </w:r>
      <w:bookmarkEnd w:id="1339"/>
      <w:r w:rsidR="00BA6215">
        <w:rPr>
          <w:rStyle w:val="Citation"/>
          <w:szCs w:val="19"/>
        </w:rPr>
        <w:fldChar w:fldCharType="end"/>
      </w:r>
      <w:r w:rsidRPr="0090507A">
        <w:t xml:space="preserve">, Manado Malay </w:t>
      </w:r>
      <w:r w:rsidR="00BA6215">
        <w:rPr>
          <w:rStyle w:val="Citation"/>
          <w:szCs w:val="19"/>
        </w:rPr>
        <w:fldChar w:fldCharType="begin"/>
      </w:r>
      <w:r w:rsidR="0092451D">
        <w:rPr>
          <w:rStyle w:val="Citation"/>
          <w:szCs w:val="19"/>
        </w:rPr>
        <w:instrText>ADDIN CITAVI.PLACEHOLDER 717c14b8-b161-444c-8a6f-45abf73c57b7 PFBsYWNlaG9sZGVyPg0KICA8QWRkSW5WZXJzaW9uPjUuMi4wLjg8L0FkZEluVmVyc2lvbj4NCiAgPElkPjcxN2MxNGI4LWIxNjEtNDQ0Yy04YTZmLTQ1YWJmNzNjNTdiNzwvSWQ+DQogIDxFbnRyaWVzPg0KICAgIDxFbnRyeT4NCiAgICAgIDxJZD5jM2YxMDVlMi1kZmNiLTQwOWMtOGYxMy01NmYxMTJhNzQzMDU8L0lkPg0KICAgICAgPFBhZ2VSYW5nZT48IVtDREFUQVs8c3A+DQogIDxuPjIzPC9uPg0KICA8aW4+dHJ1ZTwvaW4+DQogIDxvcz4yMzwvb3M+DQogIDxwcz4yMzwvcHM+DQo8L3NwPg0KPG9zPjIzPC9vcz5dXT48L1BhZ2VSYW5nZT4NCiAgICAgIDxTdGFydFBhZ2U+MjM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yMyk8L1RleHQ+DQogICAgPC9UZXh0VW5pdD4NCiAgPC9UZXh0VW5pdHM+DQo8L1BsYWNlaG9sZGVyPg==</w:instrText>
      </w:r>
      <w:r w:rsidR="00BA6215">
        <w:rPr>
          <w:rStyle w:val="Citation"/>
          <w:szCs w:val="19"/>
        </w:rPr>
        <w:fldChar w:fldCharType="separate"/>
      </w:r>
      <w:bookmarkStart w:id="1340" w:name="_CTVP001717c14b8b161444c8a6f45abf73c57b7"/>
      <w:r w:rsidR="0092006B">
        <w:rPr>
          <w:rStyle w:val="Citation"/>
          <w:szCs w:val="19"/>
        </w:rPr>
        <w:t>(Stoel 2005: 23)</w:t>
      </w:r>
      <w:bookmarkEnd w:id="1340"/>
      <w:r w:rsidR="00BA6215">
        <w:rPr>
          <w:rStyle w:val="Citation"/>
          <w:szCs w:val="19"/>
        </w:rPr>
        <w:fldChar w:fldCharType="end"/>
      </w:r>
      <w:r w:rsidRPr="0090507A">
        <w:t xml:space="preserve">, </w:t>
      </w:r>
      <w:r w:rsidR="00BB612E">
        <w:t xml:space="preserve">and </w:t>
      </w:r>
      <w:r w:rsidR="00BE4303" w:rsidRPr="00913A62">
        <w:rPr>
          <w:lang w:eastAsia="ko-KR"/>
        </w:rPr>
        <w:t xml:space="preserve">North Moluccan </w:t>
      </w:r>
      <w:r w:rsidR="00BE4303">
        <w:rPr>
          <w:lang w:eastAsia="ko-KR"/>
        </w:rPr>
        <w:t xml:space="preserve">/ Ternate </w:t>
      </w:r>
      <w:r w:rsidR="00BE4303" w:rsidRPr="00913A62">
        <w:rPr>
          <w:lang w:eastAsia="ko-KR"/>
        </w:rPr>
        <w:t>Malay</w:t>
      </w:r>
      <w:r w:rsidRPr="0090507A">
        <w:t xml:space="preserve"> </w:t>
      </w:r>
      <w:r w:rsidR="00BE4303">
        <w:t>(</w:t>
      </w:r>
      <w:r w:rsidR="00FE4602" w:rsidRPr="00FE4602">
        <w:rPr>
          <w:rStyle w:val="Citation"/>
        </w:rPr>
        <w:fldChar w:fldCharType="begin"/>
      </w:r>
      <w:r w:rsidR="003F3C2C">
        <w:rPr>
          <w:rStyle w:val="Citation"/>
        </w:rPr>
        <w:instrText>ADDIN CITAVI.PLACEHOLDER fead5631-0d9b-47b3-8565-9b37ef2cbd4c PFBsYWNlaG9sZGVyPg0KICA8QWRkSW5WZXJzaW9uPjUuMi4wLjg8L0FkZEluVmVyc2lvbj4NCiAgPElkPmZlYWQ1NjMxLTBkOWItNDdiMy04NTY1LTliMzdlZjJjYmQ0YzwvSWQ+DQogIDxFbnRyaWVzPg0KICAgIDxFbnRyeT4NCiAgICAgIDxJZD5mZDZjM2U5YS0zYmYxLTRmMjAtYWQwNS1mNWY0ZDY3NTE0ZDI8L0lkPg0KICAgICAgPE5vUGFyPnRydWU8L05vUGFy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FhNTkxM2E3LWU1NmItNDdiYy1iOWMzLTEwNzI5MGViNTY3M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gMTk4Mzog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b29yaG9ldmUgMTk4MzogNDwvVGV4dD4NCiAgICA8L1RleHRVbml0Pg0KICA8L1RleHRVbml0cz4NCjwvUGxhY2Vob2xkZXI+</w:instrText>
      </w:r>
      <w:r w:rsidR="00FE4602" w:rsidRPr="00FE4602">
        <w:rPr>
          <w:rStyle w:val="Citation"/>
        </w:rPr>
        <w:fldChar w:fldCharType="separate"/>
      </w:r>
      <w:bookmarkStart w:id="1341" w:name="_CTVP001fead56310d9b47b385659b37ef2cbd4c"/>
      <w:r w:rsidR="0092006B">
        <w:rPr>
          <w:rStyle w:val="Citation"/>
        </w:rPr>
        <w:t>Voorhoeve 1983: 4</w:t>
      </w:r>
      <w:bookmarkEnd w:id="1341"/>
      <w:r w:rsidR="00FE4602" w:rsidRPr="00FE4602">
        <w:rPr>
          <w:rStyle w:val="Citation"/>
        </w:rPr>
        <w:fldChar w:fldCharType="end"/>
      </w:r>
      <w:r w:rsidR="009C1E18">
        <w:rPr>
          <w:rStyle w:val="Citation"/>
        </w:rPr>
        <w:t>;</w:t>
      </w:r>
      <w:r w:rsidRPr="0090507A">
        <w:t xml:space="preserve"> </w:t>
      </w:r>
      <w:r w:rsidR="00BA6215">
        <w:rPr>
          <w:rStyle w:val="Citation"/>
          <w:szCs w:val="19"/>
        </w:rPr>
        <w:fldChar w:fldCharType="begin"/>
      </w:r>
      <w:r w:rsidR="003A5B20">
        <w:rPr>
          <w:rStyle w:val="Citation"/>
          <w:szCs w:val="19"/>
        </w:rPr>
        <w:instrText>ADDIN CITAVI.PLACEHOLDER c8e5ccfc-3553-4f0c-82e8-a42f04fe6c9a 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XRhbWFodXB1dHR5IDIwMTI6IDMwPC9UZXh0Pg0KICAgIDwvVGV4dFVuaXQ+DQogIDwvVGV4dFVuaXRzPg0KPC9QbGFjZWhvbGRlcj4=</w:instrText>
      </w:r>
      <w:r w:rsidR="00BA6215">
        <w:rPr>
          <w:rStyle w:val="Citation"/>
          <w:szCs w:val="19"/>
        </w:rPr>
        <w:fldChar w:fldCharType="separate"/>
      </w:r>
      <w:bookmarkStart w:id="1342" w:name="_CTVP001c8e5ccfc35534f0c82e8a42f04fe6c9a"/>
      <w:r w:rsidR="0092006B">
        <w:rPr>
          <w:rStyle w:val="Citation"/>
          <w:szCs w:val="19"/>
        </w:rPr>
        <w:t>Litamahuputty 2012: 30</w:t>
      </w:r>
      <w:bookmarkEnd w:id="1342"/>
      <w:r w:rsidR="00BA6215">
        <w:rPr>
          <w:rStyle w:val="Citation"/>
          <w:szCs w:val="19"/>
        </w:rPr>
        <w:fldChar w:fldCharType="end"/>
      </w:r>
      <w:r w:rsidR="00BE4303" w:rsidRPr="00BE4303">
        <w:t>)</w:t>
      </w:r>
      <w:r w:rsidRPr="0090507A">
        <w:t xml:space="preserve">. In these varieties the prefix is always realized as </w:t>
      </w:r>
      <w:r w:rsidRPr="0090507A">
        <w:rPr>
          <w:rStyle w:val="ChItalBold"/>
          <w:szCs w:val="19"/>
        </w:rPr>
        <w:t>pa(</w:t>
      </w:r>
      <w:r w:rsidRPr="00D208B5">
        <w:rPr>
          <w:rStyle w:val="ChSmallCapsItalBold"/>
        </w:rPr>
        <w:t>n</w:t>
      </w:r>
      <w:r w:rsidRPr="0090507A">
        <w:rPr>
          <w:rStyle w:val="ChItalBold"/>
          <w:szCs w:val="19"/>
        </w:rPr>
        <w:t>)</w:t>
      </w:r>
      <w:r w:rsidRPr="00C64DD0">
        <w:rPr>
          <w:rStyle w:val="ChItalBold"/>
        </w:rPr>
        <w:t>­</w:t>
      </w:r>
      <w:r w:rsidRPr="0090507A">
        <w:t xml:space="preserve">. Instead, the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90507A">
        <w:t xml:space="preserve">prefixed </w:t>
      </w:r>
      <w:r>
        <w:t xml:space="preserve">items </w:t>
      </w:r>
      <w:r w:rsidRPr="0090507A">
        <w:t xml:space="preserve">have more resemblance with the corresponding </w:t>
      </w:r>
      <w:r>
        <w:t xml:space="preserve">items in </w:t>
      </w:r>
      <w:r w:rsidRPr="0090507A">
        <w:t xml:space="preserve">Standard Indonesian </w:t>
      </w:r>
      <w:r>
        <w:t xml:space="preserve">where the prefix is realized </w:t>
      </w:r>
      <w:r w:rsidRPr="00F17D9E">
        <w:rPr>
          <w:szCs w:val="18"/>
        </w:rPr>
        <w:t>as</w:t>
      </w:r>
      <w:r>
        <w:rPr>
          <w:szCs w:val="18"/>
        </w:rPr>
        <w:t xml:space="preserve"> </w:t>
      </w:r>
      <w:r w:rsidRPr="005A7613">
        <w:rPr>
          <w:rStyle w:val="ChItalBold"/>
          <w:szCs w:val="18"/>
        </w:rPr>
        <w:t>pe(</w:t>
      </w:r>
      <w:r w:rsidRPr="00D208B5">
        <w:rPr>
          <w:rStyle w:val="ChSmallCapsItalBold"/>
        </w:rPr>
        <w:t>n</w:t>
      </w:r>
      <w:r w:rsidRPr="005A7613">
        <w:rPr>
          <w:rStyle w:val="ChItalBold"/>
          <w:szCs w:val="18"/>
        </w:rPr>
        <w:t>)</w:t>
      </w:r>
      <w:r w:rsidRPr="00C64DD0">
        <w:rPr>
          <w:rStyle w:val="ChItalBold"/>
        </w:rPr>
        <w:t>­</w:t>
      </w:r>
      <w:r w:rsidRPr="005A7613">
        <w:rPr>
          <w:szCs w:val="18"/>
        </w:rPr>
        <w:t>.</w:t>
      </w:r>
      <w:r>
        <w:t xml:space="preserve"> This is again an indication of </w:t>
      </w:r>
      <w:r w:rsidRPr="00E51AB5">
        <w:rPr>
          <w:szCs w:val="18"/>
        </w:rPr>
        <w:t>the</w:t>
      </w:r>
      <w:r>
        <w:rPr>
          <w:szCs w:val="18"/>
        </w:rPr>
        <w:t xml:space="preserve"> distinct history of Papuan Malay vis-à-vis the other eastern Malay varieties, discussed in §</w:t>
      </w:r>
      <w:r w:rsidR="00BD7CBB">
        <w:rPr>
          <w:szCs w:val="18"/>
        </w:rPr>
        <w:fldChar w:fldCharType="begin"/>
      </w:r>
      <w:r w:rsidR="00BD7CBB">
        <w:rPr>
          <w:szCs w:val="18"/>
        </w:rPr>
        <w:instrText xml:space="preserve"> REF _Ref438030300 \w \h </w:instrText>
      </w:r>
      <w:r w:rsidR="00BD7CBB">
        <w:rPr>
          <w:szCs w:val="18"/>
        </w:rPr>
      </w:r>
      <w:r w:rsidR="00BD7CBB">
        <w:rPr>
          <w:szCs w:val="18"/>
        </w:rPr>
        <w:fldChar w:fldCharType="separate"/>
      </w:r>
      <w:r w:rsidR="00154D81">
        <w:rPr>
          <w:szCs w:val="18"/>
          <w:cs/>
        </w:rPr>
        <w:t>‎</w:t>
      </w:r>
      <w:r w:rsidR="00154D81">
        <w:rPr>
          <w:szCs w:val="18"/>
        </w:rPr>
        <w:t>1.8</w:t>
      </w:r>
      <w:r w:rsidR="00BD7CBB">
        <w:rPr>
          <w:szCs w:val="18"/>
        </w:rPr>
        <w:fldChar w:fldCharType="end"/>
      </w:r>
      <w:r>
        <w:rPr>
          <w:szCs w:val="18"/>
        </w:rPr>
        <w:t>.</w:t>
      </w:r>
    </w:p>
    <w:p w14:paraId="0449D650" w14:textId="77777777" w:rsidR="00672641" w:rsidRDefault="00672641" w:rsidP="00672641">
      <w:pPr>
        <w:pStyle w:val="Heading4"/>
        <w:rPr>
          <w:szCs w:val="19"/>
        </w:rPr>
      </w:pPr>
      <w:bookmarkStart w:id="1343" w:name="_Ref337036769"/>
      <w:bookmarkStart w:id="1344" w:name="_Toc339537746"/>
      <w:r w:rsidRPr="0090507A">
        <w:rPr>
          <w:szCs w:val="19"/>
        </w:rPr>
        <w:t>Prefixed items derived from verbal bases</w:t>
      </w:r>
      <w:bookmarkEnd w:id="1343"/>
      <w:bookmarkEnd w:id="1344"/>
    </w:p>
    <w:p w14:paraId="1FAF5C09" w14:textId="2CF97A5E" w:rsidR="00672641" w:rsidRDefault="00672641" w:rsidP="00B51FBC">
      <w:pPr>
        <w:pStyle w:val="Body0000after"/>
      </w:pPr>
      <w:r w:rsidRPr="00D05BFD">
        <w:t xml:space="preserve">The corpus includes 29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D05BFD">
        <w:t xml:space="preserve">prefixed nouns </w:t>
      </w:r>
      <w:r w:rsidRPr="00D05BFD">
        <w:rPr>
          <w:szCs w:val="19"/>
        </w:rPr>
        <w:t xml:space="preserve">(with 153 tokens) with </w:t>
      </w:r>
      <w:r w:rsidRPr="00D05BFD">
        <w:t>verbal</w:t>
      </w:r>
      <w:r>
        <w:t xml:space="preserve"> bases, listed in </w:t>
      </w:r>
      <w:r w:rsidRPr="0090507A">
        <w:rPr>
          <w:szCs w:val="19"/>
        </w:rPr>
        <w:fldChar w:fldCharType="begin"/>
      </w:r>
      <w:r w:rsidRPr="0090507A">
        <w:rPr>
          <w:szCs w:val="19"/>
        </w:rPr>
        <w:instrText xml:space="preserve"> REF _Ref335910032 \h </w:instrText>
      </w:r>
      <w:r w:rsidRPr="0090507A">
        <w:rPr>
          <w:szCs w:val="19"/>
        </w:rPr>
      </w:r>
      <w:r w:rsidRPr="0090507A">
        <w:rPr>
          <w:szCs w:val="19"/>
        </w:rP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1</w:t>
      </w:r>
      <w:r w:rsidRPr="0090507A">
        <w:rPr>
          <w:szCs w:val="19"/>
        </w:rPr>
        <w:fldChar w:fldCharType="end"/>
      </w:r>
      <w:r>
        <w:t xml:space="preserve">. Included are items with </w:t>
      </w:r>
      <w:r w:rsidR="00B51FBC">
        <w:t>bi</w:t>
      </w:r>
      <w:r>
        <w:t>verbal bases such as</w:t>
      </w:r>
      <w:r w:rsidRPr="0090507A">
        <w:t xml:space="preserve"> </w:t>
      </w:r>
      <w:r>
        <w:rPr>
          <w:rStyle w:val="ChItalBold"/>
          <w:szCs w:val="19"/>
        </w:rPr>
        <w:t>curi</w:t>
      </w:r>
      <w:r w:rsidRPr="0090507A">
        <w:t xml:space="preserve"> </w:t>
      </w:r>
      <w:r w:rsidR="00B7093A">
        <w:t>‘</w:t>
      </w:r>
      <w:r>
        <w:t>steal</w:t>
      </w:r>
      <w:r w:rsidR="00B7093A">
        <w:t>’</w:t>
      </w:r>
      <w:r>
        <w:t>,</w:t>
      </w:r>
      <w:r w:rsidRPr="0090507A">
        <w:t xml:space="preserve"> </w:t>
      </w:r>
      <w:r w:rsidRPr="004B0DF6">
        <w:rPr>
          <w:szCs w:val="19"/>
        </w:rPr>
        <w:t>monovalent</w:t>
      </w:r>
      <w:r w:rsidRPr="004B0DF6">
        <w:t xml:space="preserve"> dynamic </w:t>
      </w:r>
      <w:r w:rsidR="00B51FBC">
        <w:t xml:space="preserve">bases such as </w:t>
      </w:r>
      <w:r w:rsidRPr="004B0DF6">
        <w:rPr>
          <w:rStyle w:val="ChItalBold"/>
          <w:szCs w:val="19"/>
        </w:rPr>
        <w:t>duduk</w:t>
      </w:r>
      <w:r w:rsidRPr="004B0DF6">
        <w:t xml:space="preserve"> </w:t>
      </w:r>
      <w:r w:rsidR="00B7093A">
        <w:t>‘</w:t>
      </w:r>
      <w:r w:rsidRPr="004B0DF6">
        <w:t>sit</w:t>
      </w:r>
      <w:r w:rsidR="00B7093A">
        <w:t>’</w:t>
      </w:r>
      <w:r w:rsidRPr="004B0DF6">
        <w:t xml:space="preserve">, or </w:t>
      </w:r>
      <w:r w:rsidRPr="004B0DF6">
        <w:rPr>
          <w:szCs w:val="19"/>
        </w:rPr>
        <w:t>monovalent</w:t>
      </w:r>
      <w:r w:rsidRPr="004B0DF6">
        <w:t xml:space="preserve"> stative </w:t>
      </w:r>
      <w:r w:rsidR="00B51FBC">
        <w:t xml:space="preserve">bases such as </w:t>
      </w:r>
      <w:r>
        <w:rPr>
          <w:rStyle w:val="ChItalBold"/>
        </w:rPr>
        <w:t>muda</w:t>
      </w:r>
      <w:r>
        <w:t xml:space="preserve"> </w:t>
      </w:r>
      <w:r w:rsidR="00B7093A">
        <w:t>‘</w:t>
      </w:r>
      <w:r>
        <w:t>be young</w:t>
      </w:r>
      <w:r w:rsidR="00B7093A">
        <w:t>’</w:t>
      </w:r>
      <w:r w:rsidRPr="0090507A">
        <w:t>.</w:t>
      </w:r>
      <w:r>
        <w:t xml:space="preserve"> </w:t>
      </w:r>
      <w:r>
        <w:rPr>
          <w:szCs w:val="19"/>
        </w:rPr>
        <w:t xml:space="preserve">The </w:t>
      </w:r>
      <w:r>
        <w:t xml:space="preserve">affixation process derives nouns that </w:t>
      </w:r>
      <w:r>
        <w:rPr>
          <w:szCs w:val="19"/>
        </w:rPr>
        <w:t xml:space="preserve">designate the subject of the action, event, or state </w:t>
      </w:r>
      <w:r>
        <w:t xml:space="preserve">specified </w:t>
      </w:r>
      <w:r>
        <w:rPr>
          <w:szCs w:val="19"/>
        </w:rPr>
        <w:t>by the verbal base.</w:t>
      </w:r>
    </w:p>
    <w:p w14:paraId="256A75C0" w14:textId="15E5A1F9" w:rsidR="00672641" w:rsidRDefault="00672641" w:rsidP="00B51FBC">
      <w:pPr>
        <w:pStyle w:val="Body0500after"/>
      </w:pPr>
      <w:r>
        <w:rPr>
          <w:szCs w:val="19"/>
        </w:rPr>
        <w:t>All but one of the derived word</w:t>
      </w:r>
      <w:r w:rsidR="00EB1D75">
        <w:rPr>
          <w:szCs w:val="19"/>
        </w:rPr>
        <w:t>s</w:t>
      </w:r>
      <w:r>
        <w:rPr>
          <w:szCs w:val="19"/>
        </w:rPr>
        <w:t xml:space="preserve"> are </w:t>
      </w:r>
      <w:r>
        <w:rPr>
          <w:lang w:eastAsia="en-US"/>
        </w:rPr>
        <w:t xml:space="preserve">low frequency words (28 lexemes, attested with less than 20 tokens). In addition, </w:t>
      </w:r>
      <w:r w:rsidRPr="00E4451A">
        <w:rPr>
          <w:szCs w:val="19"/>
        </w:rPr>
        <w:t xml:space="preserve">the token frequencies for the respective bases are (much) higher for </w:t>
      </w:r>
      <w:r>
        <w:rPr>
          <w:szCs w:val="19"/>
        </w:rPr>
        <w:t xml:space="preserve">most </w:t>
      </w:r>
      <w:r w:rsidRPr="00E4451A">
        <w:rPr>
          <w:szCs w:val="19"/>
        </w:rPr>
        <w:t xml:space="preserve">of the derived </w:t>
      </w:r>
      <w:r>
        <w:rPr>
          <w:szCs w:val="19"/>
        </w:rPr>
        <w:t xml:space="preserve">words (24 </w:t>
      </w:r>
      <w:r w:rsidRPr="00E4451A">
        <w:rPr>
          <w:szCs w:val="19"/>
        </w:rPr>
        <w:t>lexemes</w:t>
      </w:r>
      <w:r>
        <w:rPr>
          <w:szCs w:val="19"/>
        </w:rPr>
        <w:t xml:space="preserve">). </w:t>
      </w:r>
      <w:r w:rsidRPr="00782C7E">
        <w:t>While</w:t>
      </w:r>
      <w:r>
        <w:t xml:space="preserve"> the 29 prefixed items are structurally nouns, four of them also have verbal functions in their actual uses: </w:t>
      </w:r>
      <w:r w:rsidR="00B51FBC">
        <w:rPr>
          <w:rStyle w:val="ChItalBold"/>
          <w:szCs w:val="19"/>
        </w:rPr>
        <w:t>pa</w:t>
      </w:r>
      <w:r w:rsidRPr="0090507A">
        <w:rPr>
          <w:rStyle w:val="ChItalBold"/>
          <w:szCs w:val="19"/>
        </w:rPr>
        <w:t>malas</w:t>
      </w:r>
      <w:r w:rsidRPr="0090507A">
        <w:rPr>
          <w:szCs w:val="19"/>
        </w:rPr>
        <w:t xml:space="preserve"> </w:t>
      </w:r>
      <w:r w:rsidR="00B7093A">
        <w:rPr>
          <w:szCs w:val="19"/>
        </w:rPr>
        <w:t>‘</w:t>
      </w:r>
      <w:r w:rsidRPr="0090507A">
        <w:rPr>
          <w:szCs w:val="19"/>
        </w:rPr>
        <w:t>li</w:t>
      </w:r>
      <w:r>
        <w:rPr>
          <w:szCs w:val="19"/>
        </w:rPr>
        <w:t xml:space="preserve">stless person, </w:t>
      </w:r>
      <w:r w:rsidRPr="0090507A">
        <w:rPr>
          <w:szCs w:val="19"/>
        </w:rPr>
        <w:t>be very listless</w:t>
      </w:r>
      <w:r w:rsidR="00B7093A">
        <w:rPr>
          <w:szCs w:val="19"/>
        </w:rPr>
        <w:t>’</w:t>
      </w:r>
      <w:r w:rsidRPr="0090507A">
        <w:rPr>
          <w:szCs w:val="19"/>
        </w:rPr>
        <w:t xml:space="preserve">, </w:t>
      </w:r>
      <w:r w:rsidR="00B51FBC" w:rsidRPr="0090507A">
        <w:rPr>
          <w:rStyle w:val="ChItalBold"/>
          <w:szCs w:val="19"/>
        </w:rPr>
        <w:t>p</w:t>
      </w:r>
      <w:r w:rsidR="00B51FBC">
        <w:rPr>
          <w:rStyle w:val="ChItalBold"/>
          <w:szCs w:val="19"/>
        </w:rPr>
        <w:t>a</w:t>
      </w:r>
      <w:r w:rsidR="00B51FBC" w:rsidRPr="0090507A">
        <w:rPr>
          <w:rStyle w:val="ChItalBold"/>
          <w:szCs w:val="19"/>
        </w:rPr>
        <w:t>ndiam</w:t>
      </w:r>
      <w:r w:rsidR="00B51FBC" w:rsidRPr="0090507A">
        <w:rPr>
          <w:szCs w:val="19"/>
        </w:rPr>
        <w:t xml:space="preserve"> </w:t>
      </w:r>
      <w:r w:rsidR="00B51FBC">
        <w:rPr>
          <w:szCs w:val="19"/>
        </w:rPr>
        <w:t xml:space="preserve">‘taciturn person, </w:t>
      </w:r>
      <w:r w:rsidR="00B51FBC" w:rsidRPr="0090507A">
        <w:rPr>
          <w:szCs w:val="19"/>
        </w:rPr>
        <w:t>be very quiet</w:t>
      </w:r>
      <w:r w:rsidR="00B51FBC">
        <w:rPr>
          <w:szCs w:val="19"/>
        </w:rPr>
        <w:t xml:space="preserve">’, </w:t>
      </w:r>
      <w:r w:rsidRPr="0090507A">
        <w:rPr>
          <w:rStyle w:val="ChItalBold"/>
          <w:szCs w:val="19"/>
        </w:rPr>
        <w:t>p</w:t>
      </w:r>
      <w:r w:rsidR="007E3ABE">
        <w:rPr>
          <w:rStyle w:val="ChItalBold"/>
          <w:szCs w:val="19"/>
        </w:rPr>
        <w:t>a</w:t>
      </w:r>
      <w:r w:rsidRPr="0090507A">
        <w:rPr>
          <w:rStyle w:val="ChItalBold"/>
          <w:szCs w:val="19"/>
        </w:rPr>
        <w:t>nakut</w:t>
      </w:r>
      <w:r w:rsidRPr="0090507A">
        <w:rPr>
          <w:szCs w:val="19"/>
        </w:rPr>
        <w:t xml:space="preserve"> </w:t>
      </w:r>
      <w:r w:rsidR="00B7093A">
        <w:rPr>
          <w:szCs w:val="19"/>
        </w:rPr>
        <w:t>‘</w:t>
      </w:r>
      <w:r w:rsidRPr="0090507A">
        <w:rPr>
          <w:szCs w:val="19"/>
        </w:rPr>
        <w:t>coward</w:t>
      </w:r>
      <w:r>
        <w:rPr>
          <w:szCs w:val="19"/>
        </w:rPr>
        <w:t xml:space="preserve">, </w:t>
      </w:r>
      <w:r w:rsidRPr="0090507A">
        <w:rPr>
          <w:szCs w:val="19"/>
        </w:rPr>
        <w:t xml:space="preserve">be very </w:t>
      </w:r>
      <w:r w:rsidR="007E3ABE">
        <w:rPr>
          <w:szCs w:val="19"/>
        </w:rPr>
        <w:t>fearful</w:t>
      </w:r>
      <w:r w:rsidR="00B51FBC">
        <w:rPr>
          <w:szCs w:val="19"/>
        </w:rPr>
        <w:t xml:space="preserve"> (</w:t>
      </w:r>
      <w:r w:rsidR="006C4414">
        <w:rPr>
          <w:szCs w:val="19"/>
        </w:rPr>
        <w:t>of)</w:t>
      </w:r>
      <w:r w:rsidR="00B7093A">
        <w:rPr>
          <w:szCs w:val="19"/>
        </w:rPr>
        <w:t>’</w:t>
      </w:r>
      <w:r w:rsidRPr="0090507A">
        <w:rPr>
          <w:szCs w:val="19"/>
        </w:rPr>
        <w:t xml:space="preserve">, </w:t>
      </w:r>
      <w:r w:rsidRPr="00B51FBC">
        <w:t>and</w:t>
      </w:r>
      <w:r w:rsidR="00B51FBC" w:rsidRPr="00B51FBC">
        <w:t xml:space="preserve"> </w:t>
      </w:r>
      <w:r w:rsidR="00B51FBC" w:rsidRPr="0090507A">
        <w:rPr>
          <w:rStyle w:val="ChItalBold"/>
          <w:szCs w:val="19"/>
        </w:rPr>
        <w:t>pencuri</w:t>
      </w:r>
      <w:r w:rsidR="00B51FBC" w:rsidRPr="0090507A">
        <w:rPr>
          <w:szCs w:val="19"/>
        </w:rPr>
        <w:t xml:space="preserve"> </w:t>
      </w:r>
      <w:r w:rsidR="00B51FBC">
        <w:rPr>
          <w:szCs w:val="19"/>
        </w:rPr>
        <w:t>‘</w:t>
      </w:r>
      <w:r w:rsidR="00B51FBC" w:rsidRPr="0090507A">
        <w:rPr>
          <w:szCs w:val="19"/>
        </w:rPr>
        <w:t>thief</w:t>
      </w:r>
      <w:r w:rsidR="00B51FBC">
        <w:rPr>
          <w:szCs w:val="19"/>
        </w:rPr>
        <w:t xml:space="preserve">, </w:t>
      </w:r>
      <w:r w:rsidR="00B51FBC" w:rsidRPr="0090507A">
        <w:rPr>
          <w:szCs w:val="19"/>
        </w:rPr>
        <w:t>steal (</w:t>
      </w:r>
      <w:r w:rsidR="00B51FBC" w:rsidRPr="0099608C">
        <w:rPr>
          <w:rStyle w:val="ChSmallCaps"/>
        </w:rPr>
        <w:t>emph</w:t>
      </w:r>
      <w:r w:rsidR="00B51FBC" w:rsidRPr="0090507A">
        <w:rPr>
          <w:szCs w:val="19"/>
        </w:rPr>
        <w:t>)</w:t>
      </w:r>
      <w:r w:rsidR="00B51FBC">
        <w:rPr>
          <w:szCs w:val="19"/>
        </w:rPr>
        <w:t>’</w:t>
      </w:r>
      <w:r>
        <w:rPr>
          <w:szCs w:val="19"/>
        </w:rPr>
        <w:t xml:space="preserve">. </w:t>
      </w:r>
      <w:r>
        <w:t xml:space="preserve">These items are investigated in more detail in </w:t>
      </w:r>
      <w:r w:rsidRPr="0090507A">
        <w:rPr>
          <w:szCs w:val="19"/>
        </w:rPr>
        <w:fldChar w:fldCharType="begin"/>
      </w:r>
      <w:r w:rsidRPr="0090507A">
        <w:rPr>
          <w:szCs w:val="19"/>
        </w:rPr>
        <w:instrText xml:space="preserve"> REF _Ref339899144 \h </w:instrText>
      </w:r>
      <w:r w:rsidRPr="0090507A">
        <w:rPr>
          <w:szCs w:val="19"/>
        </w:rPr>
      </w:r>
      <w:r w:rsidRPr="0090507A">
        <w:rPr>
          <w:szCs w:val="19"/>
        </w:rPr>
        <w:fldChar w:fldCharType="separate"/>
      </w:r>
      <w:r w:rsidR="00154D81" w:rsidRPr="00245A02">
        <w:t>(</w:t>
      </w:r>
      <w:r w:rsidR="00154D81">
        <w:rPr>
          <w:noProof/>
          <w:szCs w:val="19"/>
        </w:rPr>
        <w:t>26</w:t>
      </w:r>
      <w:r w:rsidR="00154D81" w:rsidRPr="00AC23C4">
        <w:rPr>
          <w:szCs w:val="19"/>
        </w:rPr>
        <w:t>)</w:t>
      </w:r>
      <w:r w:rsidRPr="0090507A">
        <w:rPr>
          <w:szCs w:val="19"/>
        </w:rPr>
        <w:fldChar w:fldCharType="end"/>
      </w:r>
      <w:r w:rsidRPr="0090507A">
        <w:rPr>
          <w:szCs w:val="19"/>
        </w:rPr>
        <w:t xml:space="preserve"> to </w:t>
      </w:r>
      <w:r w:rsidRPr="0090507A">
        <w:rPr>
          <w:szCs w:val="19"/>
        </w:rPr>
        <w:fldChar w:fldCharType="begin"/>
      </w:r>
      <w:r w:rsidRPr="0090507A">
        <w:rPr>
          <w:szCs w:val="19"/>
        </w:rPr>
        <w:instrText xml:space="preserve"> REF _Ref339901701 \h </w:instrText>
      </w:r>
      <w:r w:rsidRPr="0090507A">
        <w:rPr>
          <w:szCs w:val="19"/>
        </w:rPr>
      </w:r>
      <w:r w:rsidRPr="0090507A">
        <w:rPr>
          <w:szCs w:val="19"/>
        </w:rPr>
        <w:fldChar w:fldCharType="separate"/>
      </w:r>
      <w:r w:rsidR="00154D81" w:rsidRPr="004D6F98">
        <w:t>(</w:t>
      </w:r>
      <w:r w:rsidR="00154D81">
        <w:rPr>
          <w:noProof/>
          <w:szCs w:val="19"/>
        </w:rPr>
        <w:t>29</w:t>
      </w:r>
      <w:r w:rsidR="00154D81" w:rsidRPr="00AC23C4">
        <w:rPr>
          <w:szCs w:val="19"/>
        </w:rPr>
        <w:t>)</w:t>
      </w:r>
      <w:r w:rsidRPr="0090507A">
        <w:rPr>
          <w:szCs w:val="19"/>
        </w:rPr>
        <w:fldChar w:fldCharType="end"/>
      </w:r>
      <w:r>
        <w:t>.</w:t>
      </w:r>
    </w:p>
    <w:p w14:paraId="00340E3C" w14:textId="059A0645" w:rsidR="00672641" w:rsidRDefault="00672641" w:rsidP="003E3336">
      <w:pPr>
        <w:pStyle w:val="Body0505after"/>
      </w:pPr>
      <w:r>
        <w:t xml:space="preserve">Of the 29 derived lexemes, more than half (17 items) were tentatively classified as </w:t>
      </w:r>
      <w:r w:rsidR="00A97434">
        <w:rPr>
          <w:lang w:eastAsia="en-US"/>
        </w:rPr>
        <w:t>borrowings from Standard Indonesian (</w:t>
      </w:r>
      <w:r w:rsidR="00A97434">
        <w:rPr>
          <w:szCs w:val="19"/>
        </w:rPr>
        <w:t>SI-</w:t>
      </w:r>
      <w:r w:rsidR="00A97434">
        <w:rPr>
          <w:szCs w:val="19"/>
          <w:lang w:eastAsia="en-US"/>
        </w:rPr>
        <w:t>borrowings)</w:t>
      </w:r>
      <w:r>
        <w:t xml:space="preserve"> (for details see </w:t>
      </w:r>
      <w:r w:rsidR="003E3336">
        <w:t>language internal factor (</w:t>
      </w:r>
      <w:r w:rsidR="003E3336">
        <w:fldChar w:fldCharType="begin"/>
      </w:r>
      <w:r w:rsidR="003E3336">
        <w:instrText xml:space="preserve"> REF _Ref346541608 \n \h </w:instrText>
      </w:r>
      <w:r w:rsidR="003E3336">
        <w:fldChar w:fldCharType="separate"/>
      </w:r>
      <w:r w:rsidR="00154D81">
        <w:rPr>
          <w:cs/>
        </w:rPr>
        <w:t>‎</w:t>
      </w:r>
      <w:r w:rsidR="00154D81">
        <w:t>f)</w:t>
      </w:r>
      <w:r w:rsidR="003E3336">
        <w:fldChar w:fldCharType="end"/>
      </w:r>
      <w:r w:rsidR="003E3336">
        <w:t xml:space="preserve"> in §</w:t>
      </w:r>
      <w:r w:rsidR="003E3336">
        <w:fldChar w:fldCharType="begin"/>
      </w:r>
      <w:r w:rsidR="003E3336">
        <w:instrText xml:space="preserve"> REF _Ref341964824 \w \h </w:instrText>
      </w:r>
      <w:r w:rsidR="003E3336">
        <w:fldChar w:fldCharType="separate"/>
      </w:r>
      <w:r w:rsidR="00154D81">
        <w:rPr>
          <w:cs/>
        </w:rPr>
        <w:t>‎</w:t>
      </w:r>
      <w:r w:rsidR="00154D81">
        <w:t>3.1.1</w:t>
      </w:r>
      <w:r w:rsidR="003E3336">
        <w:fldChar w:fldCharType="end"/>
      </w:r>
      <w:r w:rsidR="003E3336">
        <w:t xml:space="preserve">, p. </w:t>
      </w:r>
      <w:r w:rsidR="003E3336">
        <w:fldChar w:fldCharType="begin"/>
      </w:r>
      <w:r w:rsidR="003E3336">
        <w:instrText xml:space="preserve"> PAGEREF _Ref346541608 \h </w:instrText>
      </w:r>
      <w:r w:rsidR="003E3336">
        <w:fldChar w:fldCharType="separate"/>
      </w:r>
      <w:r w:rsidR="00154D81">
        <w:rPr>
          <w:noProof/>
        </w:rPr>
        <w:t>117</w:t>
      </w:r>
      <w:r w:rsidR="003E3336">
        <w:fldChar w:fldCharType="end"/>
      </w:r>
      <w:r>
        <w:t xml:space="preserve">); in </w:t>
      </w:r>
      <w:r w:rsidRPr="0090507A">
        <w:rPr>
          <w:szCs w:val="19"/>
        </w:rPr>
        <w:fldChar w:fldCharType="begin"/>
      </w:r>
      <w:r w:rsidRPr="0090507A">
        <w:rPr>
          <w:szCs w:val="19"/>
        </w:rPr>
        <w:instrText xml:space="preserve"> REF _Ref335910032 \h </w:instrText>
      </w:r>
      <w:r w:rsidRPr="0090507A">
        <w:rPr>
          <w:szCs w:val="19"/>
        </w:rPr>
      </w:r>
      <w:r w:rsidRPr="0090507A">
        <w:rPr>
          <w:szCs w:val="19"/>
        </w:rP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1</w:t>
      </w:r>
      <w:r w:rsidRPr="0090507A">
        <w:rPr>
          <w:szCs w:val="19"/>
        </w:rPr>
        <w:fldChar w:fldCharType="end"/>
      </w:r>
      <w:r>
        <w:t xml:space="preserve"> these items are underlined.</w:t>
      </w:r>
    </w:p>
    <w:p w14:paraId="6812D236" w14:textId="77777777" w:rsidR="00672641" w:rsidRDefault="00672641" w:rsidP="00672641">
      <w:pPr>
        <w:pStyle w:val="Caption"/>
        <w:rPr>
          <w:szCs w:val="19"/>
        </w:rPr>
      </w:pPr>
      <w:bookmarkStart w:id="1345" w:name="_Ref335910032"/>
      <w:bookmarkStart w:id="1346" w:name="_Ref335910029"/>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1</w:t>
      </w:r>
      <w:r w:rsidR="00F207A1">
        <w:rPr>
          <w:szCs w:val="19"/>
        </w:rPr>
        <w:fldChar w:fldCharType="end"/>
      </w:r>
      <w:bookmarkEnd w:id="1345"/>
      <w:r w:rsidRPr="0090507A">
        <w:rPr>
          <w:szCs w:val="19"/>
        </w:rPr>
        <w:t>:</w:t>
      </w:r>
      <w:r w:rsidRPr="0090507A">
        <w:rPr>
          <w:szCs w:val="19"/>
        </w:rPr>
        <w:tab/>
      </w:r>
      <w:bookmarkEnd w:id="1346"/>
      <w:r>
        <w:rPr>
          <w:szCs w:val="19"/>
        </w:rPr>
        <w:t>Affixation with</w:t>
      </w:r>
      <w:r w:rsidRPr="0090507A">
        <w:rPr>
          <w:szCs w:val="19"/>
        </w:rPr>
        <w:t xml:space="preserve"> </w:t>
      </w:r>
      <w:r w:rsidR="00B11A04" w:rsidRPr="00D208B5">
        <w:rPr>
          <w:rStyle w:val="ChSmallCapsItalBold"/>
        </w:rPr>
        <w:t>pe</w:t>
      </w:r>
      <w:r w:rsidR="00372706" w:rsidRPr="00D208B5">
        <w:rPr>
          <w:rStyle w:val="ChSmallCapsItalBold"/>
        </w:rPr>
        <w:t>(</w:t>
      </w:r>
      <w:r w:rsidR="00B11A04" w:rsidRPr="00D208B5">
        <w:rPr>
          <w:rStyle w:val="ChSmallCapsItalBold"/>
        </w:rPr>
        <w:t>n</w:t>
      </w:r>
      <w:r w:rsidR="00C92FB5" w:rsidRPr="00D208B5">
        <w:rPr>
          <w:rStyle w:val="ChSmallCapsItalBold"/>
        </w:rPr>
        <w:t>)</w:t>
      </w:r>
      <w:r w:rsidR="00B11A04" w:rsidRPr="00D208B5">
        <w:rPr>
          <w:rStyle w:val="ChSmallCapsItalBold"/>
        </w:rPr>
        <w:t>­</w:t>
      </w:r>
      <w:r w:rsidRPr="0090507A">
        <w:rPr>
          <w:szCs w:val="19"/>
        </w:rPr>
        <w:t xml:space="preserve"> </w:t>
      </w:r>
      <w:r>
        <w:rPr>
          <w:szCs w:val="19"/>
        </w:rPr>
        <w:t xml:space="preserve">of </w:t>
      </w:r>
      <w:r w:rsidRPr="0090507A">
        <w:rPr>
          <w:szCs w:val="19"/>
        </w:rPr>
        <w:t>verbal bases</w:t>
      </w:r>
    </w:p>
    <w:tbl>
      <w:tblPr>
        <w:tblW w:w="6775" w:type="dxa"/>
        <w:tblInd w:w="142" w:type="dxa"/>
        <w:tblBorders>
          <w:bottom w:val="single" w:sz="4" w:space="0" w:color="auto"/>
        </w:tblBorders>
        <w:tblLayout w:type="fixed"/>
        <w:tblLook w:val="01E0" w:firstRow="1" w:lastRow="1" w:firstColumn="1" w:lastColumn="1" w:noHBand="0" w:noVBand="0"/>
      </w:tblPr>
      <w:tblGrid>
        <w:gridCol w:w="1077"/>
        <w:gridCol w:w="1106"/>
        <w:gridCol w:w="1332"/>
        <w:gridCol w:w="1644"/>
        <w:gridCol w:w="907"/>
        <w:gridCol w:w="709"/>
      </w:tblGrid>
      <w:tr w:rsidR="00AC23C4" w:rsidRPr="00AC23C4" w14:paraId="11E256DA" w14:textId="77777777" w:rsidTr="00E50FFF">
        <w:trPr>
          <w:tblHeader/>
        </w:trPr>
        <w:tc>
          <w:tcPr>
            <w:tcW w:w="1077" w:type="dxa"/>
            <w:tcBorders>
              <w:top w:val="single" w:sz="4" w:space="0" w:color="auto"/>
              <w:bottom w:val="single" w:sz="4" w:space="0" w:color="auto"/>
            </w:tcBorders>
            <w:shd w:val="clear" w:color="auto" w:fill="auto"/>
          </w:tcPr>
          <w:p w14:paraId="35174739" w14:textId="77777777" w:rsidR="00672641" w:rsidRPr="00AC23C4" w:rsidRDefault="00672641" w:rsidP="00672641">
            <w:pPr>
              <w:pStyle w:val="TableHd"/>
              <w:rPr>
                <w:szCs w:val="19"/>
              </w:rPr>
            </w:pPr>
            <w:r w:rsidRPr="00AC23C4">
              <w:rPr>
                <w:szCs w:val="19"/>
              </w:rPr>
              <w:t>BW</w:t>
            </w:r>
          </w:p>
        </w:tc>
        <w:tc>
          <w:tcPr>
            <w:tcW w:w="1106" w:type="dxa"/>
            <w:tcBorders>
              <w:top w:val="single" w:sz="4" w:space="0" w:color="auto"/>
              <w:bottom w:val="single" w:sz="4" w:space="0" w:color="auto"/>
            </w:tcBorders>
            <w:shd w:val="clear" w:color="auto" w:fill="auto"/>
          </w:tcPr>
          <w:p w14:paraId="59142342" w14:textId="77777777" w:rsidR="00672641" w:rsidRPr="00AC23C4" w:rsidRDefault="00672641" w:rsidP="00672641">
            <w:pPr>
              <w:pStyle w:val="TableHd"/>
              <w:rPr>
                <w:szCs w:val="19"/>
              </w:rPr>
            </w:pPr>
            <w:r w:rsidRPr="00AC23C4">
              <w:rPr>
                <w:szCs w:val="19"/>
              </w:rPr>
              <w:t>Gloss</w:t>
            </w:r>
          </w:p>
        </w:tc>
        <w:tc>
          <w:tcPr>
            <w:tcW w:w="1332" w:type="dxa"/>
            <w:tcBorders>
              <w:top w:val="single" w:sz="4" w:space="0" w:color="auto"/>
              <w:bottom w:val="single" w:sz="4" w:space="0" w:color="auto"/>
            </w:tcBorders>
            <w:shd w:val="clear" w:color="auto" w:fill="auto"/>
          </w:tcPr>
          <w:p w14:paraId="749974BD" w14:textId="77777777" w:rsidR="00672641" w:rsidRPr="00AC23C4" w:rsidRDefault="00672641" w:rsidP="00672641">
            <w:pPr>
              <w:pStyle w:val="TableHd"/>
              <w:rPr>
                <w:szCs w:val="19"/>
              </w:rPr>
            </w:pPr>
            <w:r w:rsidRPr="00AC23C4">
              <w:rPr>
                <w:szCs w:val="19"/>
              </w:rPr>
              <w:t>Item</w:t>
            </w:r>
          </w:p>
        </w:tc>
        <w:tc>
          <w:tcPr>
            <w:tcW w:w="1644" w:type="dxa"/>
            <w:tcBorders>
              <w:top w:val="single" w:sz="4" w:space="0" w:color="auto"/>
              <w:bottom w:val="single" w:sz="4" w:space="0" w:color="auto"/>
            </w:tcBorders>
            <w:shd w:val="clear" w:color="auto" w:fill="auto"/>
          </w:tcPr>
          <w:p w14:paraId="3E2067BA" w14:textId="77777777" w:rsidR="00672641" w:rsidRPr="00AC23C4" w:rsidRDefault="00672641" w:rsidP="00672641">
            <w:pPr>
              <w:pStyle w:val="TableHd"/>
              <w:rPr>
                <w:szCs w:val="19"/>
              </w:rPr>
            </w:pPr>
            <w:r w:rsidRPr="00AC23C4">
              <w:rPr>
                <w:szCs w:val="19"/>
              </w:rPr>
              <w:t>Gloss</w:t>
            </w:r>
          </w:p>
        </w:tc>
        <w:tc>
          <w:tcPr>
            <w:tcW w:w="907" w:type="dxa"/>
            <w:tcBorders>
              <w:top w:val="single" w:sz="4" w:space="0" w:color="auto"/>
              <w:bottom w:val="single" w:sz="4" w:space="0" w:color="auto"/>
            </w:tcBorders>
            <w:shd w:val="clear" w:color="auto" w:fill="auto"/>
          </w:tcPr>
          <w:p w14:paraId="7C382827" w14:textId="77777777" w:rsidR="00672641" w:rsidRPr="00AC23C4" w:rsidRDefault="00B11A04" w:rsidP="00672641">
            <w:pPr>
              <w:pStyle w:val="TableHd"/>
              <w:rPr>
                <w:szCs w:val="19"/>
              </w:rPr>
            </w:pPr>
            <w:r w:rsidRPr="00D208B5">
              <w:rPr>
                <w:rStyle w:val="ChSmallCapsItalBold"/>
              </w:rPr>
              <w:t>pe</w:t>
            </w:r>
            <w:r w:rsidR="00372706" w:rsidRPr="00D208B5">
              <w:rPr>
                <w:rStyle w:val="ChSmallCapsItalBold"/>
              </w:rPr>
              <w:t>(</w:t>
            </w:r>
            <w:r w:rsidRPr="00D208B5">
              <w:rPr>
                <w:rStyle w:val="ChSmallCapsItalBold"/>
              </w:rPr>
              <w:t>n</w:t>
            </w:r>
            <w:r w:rsidR="00C92FB5" w:rsidRPr="00D208B5">
              <w:rPr>
                <w:rStyle w:val="ChSmallCapsItalBold"/>
              </w:rPr>
              <w:t>)</w:t>
            </w:r>
            <w:r w:rsidRPr="00D208B5">
              <w:rPr>
                <w:rStyle w:val="ChSmallCapsItalBold"/>
              </w:rPr>
              <w:t>­</w:t>
            </w:r>
            <w:r w:rsidR="00672641" w:rsidRPr="00AC23C4">
              <w:rPr>
                <w:szCs w:val="19"/>
              </w:rPr>
              <w:t xml:space="preserve"> #</w:t>
            </w:r>
          </w:p>
        </w:tc>
        <w:tc>
          <w:tcPr>
            <w:tcW w:w="709" w:type="dxa"/>
            <w:tcBorders>
              <w:top w:val="single" w:sz="4" w:space="0" w:color="auto"/>
              <w:bottom w:val="single" w:sz="4" w:space="0" w:color="auto"/>
            </w:tcBorders>
            <w:shd w:val="clear" w:color="auto" w:fill="auto"/>
          </w:tcPr>
          <w:p w14:paraId="11695B5A" w14:textId="77777777" w:rsidR="00672641" w:rsidRPr="00AC23C4" w:rsidRDefault="00672641" w:rsidP="00672641">
            <w:pPr>
              <w:pStyle w:val="TableHd"/>
              <w:rPr>
                <w:sz w:val="19"/>
                <w:szCs w:val="19"/>
              </w:rPr>
            </w:pPr>
            <w:r w:rsidRPr="00AC23C4">
              <w:rPr>
                <w:szCs w:val="19"/>
              </w:rPr>
              <w:t>BW #</w:t>
            </w:r>
          </w:p>
        </w:tc>
      </w:tr>
      <w:tr w:rsidR="00AC23C4" w:rsidRPr="00626ADA" w14:paraId="6C5763B7" w14:textId="77777777" w:rsidTr="00E50FFF">
        <w:tc>
          <w:tcPr>
            <w:tcW w:w="1077" w:type="dxa"/>
            <w:tcBorders>
              <w:top w:val="single" w:sz="4" w:space="0" w:color="auto"/>
            </w:tcBorders>
            <w:shd w:val="clear" w:color="auto" w:fill="auto"/>
          </w:tcPr>
          <w:p w14:paraId="332AA3CA" w14:textId="77777777" w:rsidR="00672641" w:rsidRPr="00AC23C4" w:rsidRDefault="00672641" w:rsidP="00672641">
            <w:pPr>
              <w:pStyle w:val="TableCell2-0Break"/>
              <w:rPr>
                <w:rStyle w:val="ChItalBold"/>
                <w:szCs w:val="19"/>
              </w:rPr>
            </w:pPr>
            <w:bookmarkStart w:id="1347" w:name="_Hlk338936252"/>
            <w:r w:rsidRPr="00AC23C4">
              <w:rPr>
                <w:rStyle w:val="ChItalBold"/>
                <w:szCs w:val="19"/>
              </w:rPr>
              <w:t>muda</w:t>
            </w:r>
          </w:p>
        </w:tc>
        <w:tc>
          <w:tcPr>
            <w:tcW w:w="1106" w:type="dxa"/>
            <w:tcBorders>
              <w:top w:val="single" w:sz="4" w:space="0" w:color="auto"/>
            </w:tcBorders>
            <w:shd w:val="clear" w:color="auto" w:fill="auto"/>
          </w:tcPr>
          <w:p w14:paraId="05DA57E0" w14:textId="08149C26" w:rsidR="00672641" w:rsidRPr="006F07B4" w:rsidRDefault="00B7093A" w:rsidP="00672641">
            <w:pPr>
              <w:pStyle w:val="TableCell2-0Break"/>
            </w:pPr>
            <w:r>
              <w:t>‘</w:t>
            </w:r>
            <w:r w:rsidR="00672641" w:rsidRPr="006F07B4">
              <w:t>be young</w:t>
            </w:r>
            <w:r>
              <w:t>’</w:t>
            </w:r>
          </w:p>
        </w:tc>
        <w:tc>
          <w:tcPr>
            <w:tcW w:w="1332" w:type="dxa"/>
            <w:tcBorders>
              <w:top w:val="single" w:sz="4" w:space="0" w:color="auto"/>
            </w:tcBorders>
            <w:shd w:val="clear" w:color="auto" w:fill="auto"/>
          </w:tcPr>
          <w:p w14:paraId="2469D789" w14:textId="77777777" w:rsidR="00672641" w:rsidRPr="00C04CD8" w:rsidRDefault="00672641" w:rsidP="00672641">
            <w:pPr>
              <w:pStyle w:val="TableCell2-0Break"/>
              <w:rPr>
                <w:rStyle w:val="ChItalBold"/>
              </w:rPr>
            </w:pPr>
            <w:r w:rsidRPr="00C04CD8">
              <w:rPr>
                <w:rStyle w:val="ChItalBold"/>
              </w:rPr>
              <w:t>pemuda</w:t>
            </w:r>
          </w:p>
        </w:tc>
        <w:tc>
          <w:tcPr>
            <w:tcW w:w="1644" w:type="dxa"/>
            <w:tcBorders>
              <w:top w:val="single" w:sz="4" w:space="0" w:color="auto"/>
            </w:tcBorders>
            <w:shd w:val="clear" w:color="auto" w:fill="auto"/>
            <w:tcMar>
              <w:left w:w="74" w:type="dxa"/>
              <w:right w:w="74" w:type="dxa"/>
            </w:tcMar>
          </w:tcPr>
          <w:p w14:paraId="0B7E6E3A" w14:textId="3C1A16D1" w:rsidR="00672641" w:rsidRPr="00626ADA" w:rsidRDefault="00B7093A" w:rsidP="00672641">
            <w:pPr>
              <w:pStyle w:val="TableCell2-0Break"/>
            </w:pPr>
            <w:r>
              <w:t>‘</w:t>
            </w:r>
            <w:r w:rsidR="00672641">
              <w:t>youth</w:t>
            </w:r>
            <w:r>
              <w:t>’</w:t>
            </w:r>
          </w:p>
        </w:tc>
        <w:tc>
          <w:tcPr>
            <w:tcW w:w="907" w:type="dxa"/>
            <w:tcBorders>
              <w:top w:val="single" w:sz="4" w:space="0" w:color="auto"/>
            </w:tcBorders>
            <w:shd w:val="clear" w:color="auto" w:fill="auto"/>
          </w:tcPr>
          <w:p w14:paraId="0C57572E" w14:textId="77777777" w:rsidR="00672641" w:rsidRPr="00626ADA" w:rsidRDefault="00672641" w:rsidP="00AC23C4">
            <w:pPr>
              <w:pStyle w:val="TableCell2-0Break"/>
              <w:ind w:right="85"/>
              <w:jc w:val="right"/>
            </w:pPr>
            <w:r>
              <w:t>46</w:t>
            </w:r>
          </w:p>
        </w:tc>
        <w:tc>
          <w:tcPr>
            <w:tcW w:w="709" w:type="dxa"/>
            <w:tcBorders>
              <w:top w:val="single" w:sz="4" w:space="0" w:color="auto"/>
            </w:tcBorders>
            <w:shd w:val="clear" w:color="auto" w:fill="auto"/>
          </w:tcPr>
          <w:p w14:paraId="0DB8245B" w14:textId="77777777" w:rsidR="00672641" w:rsidRPr="00AC23C4" w:rsidRDefault="00672641" w:rsidP="00AC23C4">
            <w:pPr>
              <w:pStyle w:val="TableCell2-0Break"/>
              <w:ind w:right="85"/>
              <w:jc w:val="right"/>
              <w:rPr>
                <w:sz w:val="19"/>
                <w:highlight w:val="red"/>
              </w:rPr>
            </w:pPr>
            <w:r>
              <w:t>24</w:t>
            </w:r>
          </w:p>
        </w:tc>
      </w:tr>
      <w:tr w:rsidR="00AC23C4" w:rsidRPr="00AC23C4" w14:paraId="0CF0D3EC" w14:textId="77777777" w:rsidTr="00E50FFF">
        <w:tc>
          <w:tcPr>
            <w:tcW w:w="1077" w:type="dxa"/>
            <w:shd w:val="clear" w:color="auto" w:fill="auto"/>
          </w:tcPr>
          <w:p w14:paraId="6F994735" w14:textId="77777777" w:rsidR="00672641" w:rsidRPr="00AC23C4" w:rsidRDefault="00672641" w:rsidP="00672641">
            <w:pPr>
              <w:rPr>
                <w:rStyle w:val="ChItalBold"/>
                <w:szCs w:val="19"/>
              </w:rPr>
            </w:pPr>
            <w:r w:rsidRPr="00AC23C4">
              <w:rPr>
                <w:rStyle w:val="ChItalBold"/>
                <w:szCs w:val="19"/>
              </w:rPr>
              <w:t>malas</w:t>
            </w:r>
          </w:p>
        </w:tc>
        <w:tc>
          <w:tcPr>
            <w:tcW w:w="1106" w:type="dxa"/>
            <w:shd w:val="clear" w:color="auto" w:fill="auto"/>
          </w:tcPr>
          <w:p w14:paraId="664DB376" w14:textId="2C3EEFB1" w:rsidR="00672641" w:rsidRPr="00AC23C4" w:rsidRDefault="00B7093A" w:rsidP="00AC23C4">
            <w:pPr>
              <w:widowControl w:val="0"/>
              <w:autoSpaceDE w:val="0"/>
              <w:autoSpaceDN w:val="0"/>
              <w:adjustRightInd w:val="0"/>
              <w:ind w:left="57" w:hanging="57"/>
              <w:rPr>
                <w:szCs w:val="19"/>
              </w:rPr>
            </w:pPr>
            <w:r>
              <w:rPr>
                <w:szCs w:val="19"/>
              </w:rPr>
              <w:t>‘</w:t>
            </w:r>
            <w:r w:rsidR="00672641" w:rsidRPr="00AC23C4">
              <w:rPr>
                <w:szCs w:val="19"/>
              </w:rPr>
              <w:t>be list-less</w:t>
            </w:r>
            <w:r>
              <w:rPr>
                <w:szCs w:val="19"/>
              </w:rPr>
              <w:t>’</w:t>
            </w:r>
          </w:p>
        </w:tc>
        <w:tc>
          <w:tcPr>
            <w:tcW w:w="1332" w:type="dxa"/>
            <w:shd w:val="clear" w:color="auto" w:fill="auto"/>
          </w:tcPr>
          <w:p w14:paraId="4DEAB5C5" w14:textId="77777777" w:rsidR="00672641" w:rsidRPr="00C04CD8" w:rsidRDefault="00672641" w:rsidP="00672641">
            <w:pPr>
              <w:rPr>
                <w:rStyle w:val="ChItalBold"/>
              </w:rPr>
            </w:pPr>
            <w:r w:rsidRPr="00C04CD8">
              <w:rPr>
                <w:rStyle w:val="ChItalBold"/>
              </w:rPr>
              <w:t>pamalas</w:t>
            </w:r>
          </w:p>
        </w:tc>
        <w:tc>
          <w:tcPr>
            <w:tcW w:w="1644" w:type="dxa"/>
            <w:shd w:val="clear" w:color="auto" w:fill="auto"/>
            <w:tcMar>
              <w:left w:w="74" w:type="dxa"/>
              <w:right w:w="74" w:type="dxa"/>
            </w:tcMar>
          </w:tcPr>
          <w:p w14:paraId="404C22BA" w14:textId="4BDA422E" w:rsidR="00672641" w:rsidRPr="00AC23C4" w:rsidRDefault="00B7093A" w:rsidP="00AC23C4">
            <w:pPr>
              <w:widowControl w:val="0"/>
              <w:autoSpaceDE w:val="0"/>
              <w:autoSpaceDN w:val="0"/>
              <w:adjustRightInd w:val="0"/>
              <w:ind w:left="57" w:hanging="57"/>
              <w:rPr>
                <w:szCs w:val="19"/>
              </w:rPr>
            </w:pPr>
            <w:r>
              <w:t>‘</w:t>
            </w:r>
            <w:r w:rsidR="00672641" w:rsidRPr="00C04CD8">
              <w:t>listless person, be very listless</w:t>
            </w:r>
            <w:r>
              <w:t>’</w:t>
            </w:r>
          </w:p>
        </w:tc>
        <w:tc>
          <w:tcPr>
            <w:tcW w:w="907" w:type="dxa"/>
            <w:shd w:val="clear" w:color="auto" w:fill="auto"/>
          </w:tcPr>
          <w:p w14:paraId="43DD2372" w14:textId="77777777" w:rsidR="00672641" w:rsidRPr="00AC23C4" w:rsidRDefault="00672641" w:rsidP="00AC23C4">
            <w:pPr>
              <w:ind w:right="85"/>
              <w:jc w:val="right"/>
              <w:rPr>
                <w:szCs w:val="19"/>
              </w:rPr>
            </w:pPr>
            <w:r w:rsidRPr="00AC23C4">
              <w:rPr>
                <w:szCs w:val="19"/>
              </w:rPr>
              <w:t>14</w:t>
            </w:r>
          </w:p>
        </w:tc>
        <w:tc>
          <w:tcPr>
            <w:tcW w:w="709" w:type="dxa"/>
            <w:shd w:val="clear" w:color="auto" w:fill="auto"/>
          </w:tcPr>
          <w:p w14:paraId="15A59925" w14:textId="77777777" w:rsidR="00672641" w:rsidRPr="00785B7A" w:rsidRDefault="00672641" w:rsidP="00AC23C4">
            <w:pPr>
              <w:ind w:right="85"/>
              <w:jc w:val="right"/>
            </w:pPr>
            <w:r w:rsidRPr="00785B7A">
              <w:t>19</w:t>
            </w:r>
          </w:p>
        </w:tc>
      </w:tr>
      <w:tr w:rsidR="00AC23C4" w:rsidRPr="00AC23C4" w14:paraId="41DD7E93" w14:textId="77777777" w:rsidTr="00E50FFF">
        <w:tc>
          <w:tcPr>
            <w:tcW w:w="1077" w:type="dxa"/>
            <w:shd w:val="clear" w:color="auto" w:fill="auto"/>
          </w:tcPr>
          <w:p w14:paraId="0DFEB00C" w14:textId="77777777" w:rsidR="00672641" w:rsidRPr="00AC23C4" w:rsidRDefault="00672641" w:rsidP="00672641">
            <w:pPr>
              <w:rPr>
                <w:rStyle w:val="ChItalBold"/>
                <w:szCs w:val="19"/>
              </w:rPr>
            </w:pPr>
            <w:r w:rsidRPr="00AC23C4">
              <w:rPr>
                <w:rStyle w:val="ChItalBold"/>
                <w:szCs w:val="19"/>
              </w:rPr>
              <w:t>curi</w:t>
            </w:r>
          </w:p>
        </w:tc>
        <w:tc>
          <w:tcPr>
            <w:tcW w:w="1106" w:type="dxa"/>
            <w:shd w:val="clear" w:color="auto" w:fill="auto"/>
          </w:tcPr>
          <w:p w14:paraId="7EB46F62" w14:textId="635115D1" w:rsidR="00672641" w:rsidRPr="00AC23C4" w:rsidRDefault="00B7093A" w:rsidP="00672641">
            <w:pPr>
              <w:rPr>
                <w:szCs w:val="19"/>
              </w:rPr>
            </w:pPr>
            <w:r>
              <w:rPr>
                <w:szCs w:val="19"/>
              </w:rPr>
              <w:t>‘</w:t>
            </w:r>
            <w:r w:rsidR="00672641" w:rsidRPr="00AC23C4">
              <w:rPr>
                <w:szCs w:val="19"/>
              </w:rPr>
              <w:t>steal</w:t>
            </w:r>
            <w:r>
              <w:rPr>
                <w:szCs w:val="19"/>
              </w:rPr>
              <w:t>’</w:t>
            </w:r>
          </w:p>
        </w:tc>
        <w:tc>
          <w:tcPr>
            <w:tcW w:w="1332" w:type="dxa"/>
            <w:shd w:val="clear" w:color="auto" w:fill="auto"/>
          </w:tcPr>
          <w:p w14:paraId="6B21F730" w14:textId="77777777" w:rsidR="00672641" w:rsidRPr="000348EF" w:rsidRDefault="00672641" w:rsidP="00672641">
            <w:pPr>
              <w:rPr>
                <w:rStyle w:val="ChItalBold"/>
              </w:rPr>
            </w:pPr>
            <w:r w:rsidRPr="000348EF">
              <w:rPr>
                <w:rStyle w:val="ChItalBold"/>
              </w:rPr>
              <w:t>pencuri</w:t>
            </w:r>
          </w:p>
        </w:tc>
        <w:tc>
          <w:tcPr>
            <w:tcW w:w="1644" w:type="dxa"/>
            <w:shd w:val="clear" w:color="auto" w:fill="auto"/>
            <w:tcMar>
              <w:left w:w="74" w:type="dxa"/>
              <w:right w:w="74" w:type="dxa"/>
            </w:tcMar>
          </w:tcPr>
          <w:p w14:paraId="1114DE8E" w14:textId="59671847" w:rsidR="00672641" w:rsidRPr="00AC23C4" w:rsidRDefault="00B7093A" w:rsidP="00AC23C4">
            <w:pPr>
              <w:widowControl w:val="0"/>
              <w:autoSpaceDE w:val="0"/>
              <w:autoSpaceDN w:val="0"/>
              <w:adjustRightInd w:val="0"/>
              <w:ind w:left="57" w:hanging="57"/>
              <w:rPr>
                <w:szCs w:val="19"/>
              </w:rPr>
            </w:pPr>
            <w:r>
              <w:rPr>
                <w:szCs w:val="19"/>
              </w:rPr>
              <w:t>‘</w:t>
            </w:r>
            <w:r w:rsidR="00672641" w:rsidRPr="00AC23C4">
              <w:rPr>
                <w:szCs w:val="19"/>
              </w:rPr>
              <w:t>thief, steal</w:t>
            </w:r>
            <w:r w:rsidR="000348EF" w:rsidRPr="00AC23C4">
              <w:rPr>
                <w:szCs w:val="19"/>
              </w:rPr>
              <w:t xml:space="preserve"> </w:t>
            </w:r>
            <w:r w:rsidR="00672641" w:rsidRPr="00AC23C4">
              <w:rPr>
                <w:szCs w:val="19"/>
              </w:rPr>
              <w:t>(</w:t>
            </w:r>
            <w:r w:rsidR="00672641" w:rsidRPr="000348EF">
              <w:rPr>
                <w:rStyle w:val="ChSmallCaps"/>
              </w:rPr>
              <w:t>emp</w:t>
            </w:r>
            <w:r w:rsidR="00A37A49" w:rsidRPr="000348EF">
              <w:rPr>
                <w:rStyle w:val="ChSmallCaps"/>
              </w:rPr>
              <w:t>h</w:t>
            </w:r>
            <w:r w:rsidR="00672641" w:rsidRPr="000348EF">
              <w:t>)</w:t>
            </w:r>
            <w:r>
              <w:rPr>
                <w:szCs w:val="19"/>
              </w:rPr>
              <w:t>’</w:t>
            </w:r>
          </w:p>
        </w:tc>
        <w:tc>
          <w:tcPr>
            <w:tcW w:w="907" w:type="dxa"/>
            <w:shd w:val="clear" w:color="auto" w:fill="auto"/>
          </w:tcPr>
          <w:p w14:paraId="68AAB9A3" w14:textId="77777777" w:rsidR="00672641" w:rsidRPr="00AC23C4" w:rsidRDefault="00672641" w:rsidP="00AC23C4">
            <w:pPr>
              <w:ind w:right="85"/>
              <w:jc w:val="right"/>
              <w:rPr>
                <w:szCs w:val="19"/>
              </w:rPr>
            </w:pPr>
            <w:r w:rsidRPr="00AC23C4">
              <w:rPr>
                <w:szCs w:val="19"/>
              </w:rPr>
              <w:t>12</w:t>
            </w:r>
          </w:p>
        </w:tc>
        <w:tc>
          <w:tcPr>
            <w:tcW w:w="709" w:type="dxa"/>
            <w:shd w:val="clear" w:color="auto" w:fill="auto"/>
          </w:tcPr>
          <w:p w14:paraId="78A08A10" w14:textId="77777777" w:rsidR="00672641" w:rsidRPr="00785B7A" w:rsidRDefault="00672641" w:rsidP="00AC23C4">
            <w:pPr>
              <w:ind w:right="85"/>
              <w:jc w:val="right"/>
            </w:pPr>
            <w:r w:rsidRPr="000348EF">
              <w:t>4</w:t>
            </w:r>
          </w:p>
        </w:tc>
      </w:tr>
      <w:tr w:rsidR="00AC23C4" w:rsidRPr="00AC23C4" w14:paraId="4D733594" w14:textId="77777777" w:rsidTr="00E50FFF">
        <w:tc>
          <w:tcPr>
            <w:tcW w:w="1077" w:type="dxa"/>
            <w:shd w:val="clear" w:color="auto" w:fill="auto"/>
          </w:tcPr>
          <w:p w14:paraId="694DA37E" w14:textId="77777777" w:rsidR="00672641" w:rsidRPr="00AC23C4" w:rsidRDefault="00672641" w:rsidP="00672641">
            <w:pPr>
              <w:rPr>
                <w:rStyle w:val="ChItalBold"/>
                <w:szCs w:val="19"/>
              </w:rPr>
            </w:pPr>
            <w:r w:rsidRPr="00AC23C4">
              <w:rPr>
                <w:rStyle w:val="ChItalBold"/>
                <w:szCs w:val="19"/>
              </w:rPr>
              <w:t>pimpin</w:t>
            </w:r>
            <w:r w:rsidR="007529CE" w:rsidRPr="00AC23C4">
              <w:rPr>
                <w:rStyle w:val="ChItalBold"/>
                <w:szCs w:val="19"/>
              </w:rPr>
              <w:t>g</w:t>
            </w:r>
          </w:p>
        </w:tc>
        <w:tc>
          <w:tcPr>
            <w:tcW w:w="1106" w:type="dxa"/>
            <w:shd w:val="clear" w:color="auto" w:fill="auto"/>
          </w:tcPr>
          <w:p w14:paraId="62860DA9" w14:textId="48FC7757" w:rsidR="00672641" w:rsidRPr="00AC23C4" w:rsidRDefault="00B7093A" w:rsidP="00672641">
            <w:pPr>
              <w:rPr>
                <w:szCs w:val="19"/>
              </w:rPr>
            </w:pPr>
            <w:r>
              <w:rPr>
                <w:szCs w:val="19"/>
              </w:rPr>
              <w:t>‘</w:t>
            </w:r>
            <w:r w:rsidR="00672641" w:rsidRPr="00AC23C4">
              <w:rPr>
                <w:szCs w:val="19"/>
              </w:rPr>
              <w:t>lead</w:t>
            </w:r>
            <w:r>
              <w:rPr>
                <w:szCs w:val="19"/>
              </w:rPr>
              <w:t>’</w:t>
            </w:r>
          </w:p>
        </w:tc>
        <w:tc>
          <w:tcPr>
            <w:tcW w:w="1332" w:type="dxa"/>
            <w:shd w:val="clear" w:color="auto" w:fill="auto"/>
          </w:tcPr>
          <w:p w14:paraId="4BC6F405" w14:textId="77777777" w:rsidR="00672641" w:rsidRPr="00C04CD8" w:rsidRDefault="00672641" w:rsidP="00672641">
            <w:pPr>
              <w:rPr>
                <w:rStyle w:val="ChItalBold"/>
              </w:rPr>
            </w:pPr>
            <w:r w:rsidRPr="00C04CD8">
              <w:rPr>
                <w:rStyle w:val="ChItalBold"/>
              </w:rPr>
              <w:t>pemimpin</w:t>
            </w:r>
            <w:r w:rsidR="007529CE">
              <w:rPr>
                <w:rStyle w:val="ChItalBold"/>
              </w:rPr>
              <w:t>g</w:t>
            </w:r>
          </w:p>
        </w:tc>
        <w:tc>
          <w:tcPr>
            <w:tcW w:w="1644" w:type="dxa"/>
            <w:shd w:val="clear" w:color="auto" w:fill="auto"/>
            <w:tcMar>
              <w:left w:w="74" w:type="dxa"/>
              <w:right w:w="74" w:type="dxa"/>
            </w:tcMar>
          </w:tcPr>
          <w:p w14:paraId="2A8C45AD" w14:textId="63C2DAEC" w:rsidR="00672641" w:rsidRPr="00AC23C4" w:rsidRDefault="00B7093A" w:rsidP="00AC23C4">
            <w:pPr>
              <w:widowControl w:val="0"/>
              <w:autoSpaceDE w:val="0"/>
              <w:autoSpaceDN w:val="0"/>
              <w:adjustRightInd w:val="0"/>
              <w:rPr>
                <w:szCs w:val="19"/>
              </w:rPr>
            </w:pPr>
            <w:r>
              <w:rPr>
                <w:szCs w:val="19"/>
              </w:rPr>
              <w:t>‘</w:t>
            </w:r>
            <w:r w:rsidR="00672641" w:rsidRPr="00AC23C4">
              <w:rPr>
                <w:szCs w:val="19"/>
              </w:rPr>
              <w:t>leader</w:t>
            </w:r>
            <w:r>
              <w:rPr>
                <w:szCs w:val="19"/>
              </w:rPr>
              <w:t>’</w:t>
            </w:r>
          </w:p>
        </w:tc>
        <w:tc>
          <w:tcPr>
            <w:tcW w:w="907" w:type="dxa"/>
            <w:shd w:val="clear" w:color="auto" w:fill="auto"/>
          </w:tcPr>
          <w:p w14:paraId="6259B9DD" w14:textId="77777777" w:rsidR="00672641" w:rsidRPr="00AC23C4" w:rsidRDefault="00672641" w:rsidP="00AC23C4">
            <w:pPr>
              <w:ind w:right="85"/>
              <w:jc w:val="right"/>
              <w:rPr>
                <w:szCs w:val="19"/>
              </w:rPr>
            </w:pPr>
            <w:r w:rsidRPr="00AC23C4">
              <w:rPr>
                <w:szCs w:val="19"/>
              </w:rPr>
              <w:t>11</w:t>
            </w:r>
          </w:p>
        </w:tc>
        <w:tc>
          <w:tcPr>
            <w:tcW w:w="709" w:type="dxa"/>
            <w:shd w:val="clear" w:color="auto" w:fill="auto"/>
          </w:tcPr>
          <w:p w14:paraId="273C4015" w14:textId="77777777" w:rsidR="00672641" w:rsidRPr="00785B7A" w:rsidRDefault="00672641" w:rsidP="00AC23C4">
            <w:pPr>
              <w:ind w:right="85"/>
              <w:jc w:val="right"/>
            </w:pPr>
            <w:r w:rsidRPr="00785B7A">
              <w:t>8</w:t>
            </w:r>
          </w:p>
        </w:tc>
      </w:tr>
      <w:tr w:rsidR="00AC23C4" w:rsidRPr="00AC23C4" w14:paraId="04E5407B" w14:textId="77777777" w:rsidTr="00E50FFF">
        <w:tc>
          <w:tcPr>
            <w:tcW w:w="1077" w:type="dxa"/>
            <w:shd w:val="clear" w:color="auto" w:fill="auto"/>
          </w:tcPr>
          <w:p w14:paraId="57DB4156" w14:textId="77777777" w:rsidR="00672641" w:rsidRPr="00AC23C4" w:rsidRDefault="00672641" w:rsidP="00672641">
            <w:pPr>
              <w:rPr>
                <w:rStyle w:val="ChItalBold"/>
                <w:szCs w:val="19"/>
              </w:rPr>
            </w:pPr>
            <w:r w:rsidRPr="00AC23C4">
              <w:rPr>
                <w:rStyle w:val="ChItalBold"/>
                <w:szCs w:val="19"/>
              </w:rPr>
              <w:t>datang</w:t>
            </w:r>
          </w:p>
        </w:tc>
        <w:tc>
          <w:tcPr>
            <w:tcW w:w="1106" w:type="dxa"/>
            <w:shd w:val="clear" w:color="auto" w:fill="auto"/>
          </w:tcPr>
          <w:p w14:paraId="11666087" w14:textId="1BDFCF59" w:rsidR="00672641" w:rsidRPr="00AC23C4" w:rsidRDefault="00B7093A" w:rsidP="00672641">
            <w:pPr>
              <w:rPr>
                <w:szCs w:val="19"/>
              </w:rPr>
            </w:pPr>
            <w:r>
              <w:rPr>
                <w:szCs w:val="19"/>
              </w:rPr>
              <w:t>‘</w:t>
            </w:r>
            <w:r w:rsidR="00672641" w:rsidRPr="00AC23C4">
              <w:rPr>
                <w:szCs w:val="19"/>
              </w:rPr>
              <w:t>come</w:t>
            </w:r>
            <w:r>
              <w:rPr>
                <w:szCs w:val="19"/>
              </w:rPr>
              <w:t>’</w:t>
            </w:r>
          </w:p>
        </w:tc>
        <w:tc>
          <w:tcPr>
            <w:tcW w:w="1332" w:type="dxa"/>
            <w:shd w:val="clear" w:color="auto" w:fill="auto"/>
          </w:tcPr>
          <w:p w14:paraId="1F91DE2E" w14:textId="77777777" w:rsidR="00672641" w:rsidRPr="00C04CD8" w:rsidRDefault="00672641" w:rsidP="00672641">
            <w:pPr>
              <w:rPr>
                <w:rStyle w:val="ChItalBold"/>
              </w:rPr>
            </w:pPr>
            <w:r w:rsidRPr="00C04CD8">
              <w:rPr>
                <w:rStyle w:val="ChItalBold"/>
              </w:rPr>
              <w:t>pendatang</w:t>
            </w:r>
          </w:p>
        </w:tc>
        <w:tc>
          <w:tcPr>
            <w:tcW w:w="1644" w:type="dxa"/>
            <w:shd w:val="clear" w:color="auto" w:fill="auto"/>
            <w:tcMar>
              <w:left w:w="74" w:type="dxa"/>
              <w:right w:w="74" w:type="dxa"/>
            </w:tcMar>
          </w:tcPr>
          <w:p w14:paraId="3A055AF6" w14:textId="15E3D219" w:rsidR="00672641" w:rsidRPr="00AC23C4" w:rsidRDefault="00B7093A" w:rsidP="00AC23C4">
            <w:pPr>
              <w:widowControl w:val="0"/>
              <w:autoSpaceDE w:val="0"/>
              <w:autoSpaceDN w:val="0"/>
              <w:adjustRightInd w:val="0"/>
              <w:rPr>
                <w:szCs w:val="19"/>
              </w:rPr>
            </w:pPr>
            <w:r>
              <w:rPr>
                <w:szCs w:val="19"/>
              </w:rPr>
              <w:t>‘</w:t>
            </w:r>
            <w:r w:rsidR="00672641" w:rsidRPr="00AC23C4">
              <w:rPr>
                <w:szCs w:val="19"/>
              </w:rPr>
              <w:t>new-comer</w:t>
            </w:r>
            <w:r>
              <w:rPr>
                <w:szCs w:val="19"/>
              </w:rPr>
              <w:t>’</w:t>
            </w:r>
          </w:p>
        </w:tc>
        <w:tc>
          <w:tcPr>
            <w:tcW w:w="907" w:type="dxa"/>
            <w:shd w:val="clear" w:color="auto" w:fill="auto"/>
          </w:tcPr>
          <w:p w14:paraId="7A7F5772" w14:textId="77777777" w:rsidR="00672641" w:rsidRPr="00AC23C4" w:rsidRDefault="00672641" w:rsidP="00AC23C4">
            <w:pPr>
              <w:ind w:right="85"/>
              <w:jc w:val="right"/>
              <w:rPr>
                <w:szCs w:val="19"/>
              </w:rPr>
            </w:pPr>
            <w:r w:rsidRPr="00AC23C4">
              <w:rPr>
                <w:szCs w:val="19"/>
              </w:rPr>
              <w:t>10</w:t>
            </w:r>
          </w:p>
        </w:tc>
        <w:tc>
          <w:tcPr>
            <w:tcW w:w="709" w:type="dxa"/>
            <w:shd w:val="clear" w:color="auto" w:fill="auto"/>
          </w:tcPr>
          <w:p w14:paraId="024AA694" w14:textId="77777777" w:rsidR="00672641" w:rsidRPr="00AC23C4" w:rsidRDefault="00672641" w:rsidP="00AC23C4">
            <w:pPr>
              <w:ind w:right="85"/>
              <w:jc w:val="right"/>
              <w:rPr>
                <w:highlight w:val="red"/>
              </w:rPr>
            </w:pPr>
            <w:r w:rsidRPr="00785B7A">
              <w:t>447</w:t>
            </w:r>
          </w:p>
        </w:tc>
      </w:tr>
      <w:tr w:rsidR="00AC23C4" w:rsidRPr="00AC23C4" w14:paraId="7E7FAEF4" w14:textId="77777777" w:rsidTr="00E50FFF">
        <w:tc>
          <w:tcPr>
            <w:tcW w:w="1077" w:type="dxa"/>
            <w:shd w:val="clear" w:color="auto" w:fill="auto"/>
          </w:tcPr>
          <w:p w14:paraId="69E75173" w14:textId="77777777" w:rsidR="00672641" w:rsidRPr="00AC23C4" w:rsidRDefault="00672641" w:rsidP="00672641">
            <w:pPr>
              <w:rPr>
                <w:rStyle w:val="ChItalBold"/>
                <w:szCs w:val="19"/>
              </w:rPr>
            </w:pPr>
            <w:r w:rsidRPr="00AC23C4">
              <w:rPr>
                <w:rStyle w:val="ChItalBold"/>
                <w:szCs w:val="19"/>
              </w:rPr>
              <w:t>sakit</w:t>
            </w:r>
          </w:p>
        </w:tc>
        <w:tc>
          <w:tcPr>
            <w:tcW w:w="1106" w:type="dxa"/>
            <w:shd w:val="clear" w:color="auto" w:fill="auto"/>
          </w:tcPr>
          <w:p w14:paraId="6A2CA466" w14:textId="3AFB93E8" w:rsidR="00672641" w:rsidRPr="00AC23C4" w:rsidRDefault="00B7093A" w:rsidP="00672641">
            <w:pPr>
              <w:rPr>
                <w:szCs w:val="19"/>
              </w:rPr>
            </w:pPr>
            <w:r>
              <w:rPr>
                <w:szCs w:val="19"/>
              </w:rPr>
              <w:t>‘</w:t>
            </w:r>
            <w:r w:rsidR="00672641" w:rsidRPr="00AC23C4">
              <w:rPr>
                <w:szCs w:val="19"/>
              </w:rPr>
              <w:t>be sick</w:t>
            </w:r>
            <w:r>
              <w:rPr>
                <w:szCs w:val="19"/>
              </w:rPr>
              <w:t>’</w:t>
            </w:r>
          </w:p>
        </w:tc>
        <w:tc>
          <w:tcPr>
            <w:tcW w:w="1332" w:type="dxa"/>
            <w:shd w:val="clear" w:color="auto" w:fill="auto"/>
          </w:tcPr>
          <w:p w14:paraId="4DABC2BB" w14:textId="77777777" w:rsidR="00672641" w:rsidRPr="00C04CD8" w:rsidRDefault="00672641" w:rsidP="00672641">
            <w:pPr>
              <w:rPr>
                <w:rStyle w:val="ChItalBold"/>
              </w:rPr>
            </w:pPr>
            <w:r w:rsidRPr="00C04CD8">
              <w:rPr>
                <w:rStyle w:val="ChItalBold"/>
              </w:rPr>
              <w:t>penyakit</w:t>
            </w:r>
          </w:p>
        </w:tc>
        <w:tc>
          <w:tcPr>
            <w:tcW w:w="1644" w:type="dxa"/>
            <w:shd w:val="clear" w:color="auto" w:fill="auto"/>
            <w:tcMar>
              <w:left w:w="74" w:type="dxa"/>
              <w:right w:w="74" w:type="dxa"/>
            </w:tcMar>
          </w:tcPr>
          <w:p w14:paraId="515A6C6E" w14:textId="117FB4E5" w:rsidR="00672641" w:rsidRPr="00AC23C4" w:rsidRDefault="00B7093A" w:rsidP="00AC23C4">
            <w:pPr>
              <w:widowControl w:val="0"/>
              <w:autoSpaceDE w:val="0"/>
              <w:autoSpaceDN w:val="0"/>
              <w:adjustRightInd w:val="0"/>
              <w:rPr>
                <w:szCs w:val="19"/>
              </w:rPr>
            </w:pPr>
            <w:r>
              <w:rPr>
                <w:szCs w:val="19"/>
              </w:rPr>
              <w:t>‘</w:t>
            </w:r>
            <w:r w:rsidR="00672641" w:rsidRPr="00AC23C4">
              <w:rPr>
                <w:szCs w:val="19"/>
              </w:rPr>
              <w:t>disease</w:t>
            </w:r>
            <w:r>
              <w:rPr>
                <w:szCs w:val="19"/>
              </w:rPr>
              <w:t>’</w:t>
            </w:r>
          </w:p>
        </w:tc>
        <w:tc>
          <w:tcPr>
            <w:tcW w:w="907" w:type="dxa"/>
            <w:shd w:val="clear" w:color="auto" w:fill="auto"/>
          </w:tcPr>
          <w:p w14:paraId="14FE9267" w14:textId="77777777" w:rsidR="00672641" w:rsidRPr="00AC23C4" w:rsidRDefault="00672641" w:rsidP="00AC23C4">
            <w:pPr>
              <w:ind w:right="85"/>
              <w:jc w:val="right"/>
              <w:rPr>
                <w:szCs w:val="19"/>
              </w:rPr>
            </w:pPr>
            <w:r w:rsidRPr="00AC23C4">
              <w:rPr>
                <w:szCs w:val="19"/>
              </w:rPr>
              <w:t>7</w:t>
            </w:r>
          </w:p>
        </w:tc>
        <w:tc>
          <w:tcPr>
            <w:tcW w:w="709" w:type="dxa"/>
            <w:shd w:val="clear" w:color="auto" w:fill="auto"/>
          </w:tcPr>
          <w:p w14:paraId="0543361D" w14:textId="77777777" w:rsidR="00672641" w:rsidRPr="00AC23C4" w:rsidRDefault="00672641" w:rsidP="00AC23C4">
            <w:pPr>
              <w:ind w:right="85"/>
              <w:jc w:val="right"/>
              <w:rPr>
                <w:highlight w:val="red"/>
              </w:rPr>
            </w:pPr>
            <w:r w:rsidRPr="00785B7A">
              <w:t>155</w:t>
            </w:r>
          </w:p>
        </w:tc>
      </w:tr>
      <w:tr w:rsidR="00AC23C4" w:rsidRPr="00AC23C4" w14:paraId="766AB894" w14:textId="77777777" w:rsidTr="00E50FFF">
        <w:tc>
          <w:tcPr>
            <w:tcW w:w="1077" w:type="dxa"/>
            <w:shd w:val="clear" w:color="auto" w:fill="auto"/>
          </w:tcPr>
          <w:p w14:paraId="0367BE3B" w14:textId="77777777" w:rsidR="00672641" w:rsidRPr="00AC23C4" w:rsidRDefault="00672641" w:rsidP="00672641">
            <w:pPr>
              <w:rPr>
                <w:rStyle w:val="ChItalBold"/>
                <w:szCs w:val="19"/>
              </w:rPr>
            </w:pPr>
            <w:r w:rsidRPr="00AC23C4">
              <w:rPr>
                <w:rStyle w:val="ChItalBold"/>
                <w:szCs w:val="19"/>
              </w:rPr>
              <w:t>duduk</w:t>
            </w:r>
          </w:p>
        </w:tc>
        <w:tc>
          <w:tcPr>
            <w:tcW w:w="1106" w:type="dxa"/>
            <w:shd w:val="clear" w:color="auto" w:fill="auto"/>
          </w:tcPr>
          <w:p w14:paraId="3DF98D03" w14:textId="3EE357F9" w:rsidR="00672641" w:rsidRPr="00AC23C4" w:rsidRDefault="00B7093A" w:rsidP="00672641">
            <w:pPr>
              <w:rPr>
                <w:szCs w:val="19"/>
              </w:rPr>
            </w:pPr>
            <w:r>
              <w:rPr>
                <w:szCs w:val="19"/>
              </w:rPr>
              <w:t>‘</w:t>
            </w:r>
            <w:r w:rsidR="00672641" w:rsidRPr="00AC23C4">
              <w:rPr>
                <w:szCs w:val="19"/>
              </w:rPr>
              <w:t>sit</w:t>
            </w:r>
            <w:r>
              <w:rPr>
                <w:szCs w:val="19"/>
              </w:rPr>
              <w:t>’</w:t>
            </w:r>
          </w:p>
        </w:tc>
        <w:tc>
          <w:tcPr>
            <w:tcW w:w="1332" w:type="dxa"/>
            <w:shd w:val="clear" w:color="auto" w:fill="auto"/>
          </w:tcPr>
          <w:p w14:paraId="29A3930B" w14:textId="77777777" w:rsidR="00672641" w:rsidRPr="00C04CD8" w:rsidRDefault="00672641" w:rsidP="00672641">
            <w:pPr>
              <w:rPr>
                <w:rStyle w:val="ChItalBold"/>
              </w:rPr>
            </w:pPr>
            <w:r w:rsidRPr="00C04CD8">
              <w:rPr>
                <w:rStyle w:val="ChItalBold"/>
              </w:rPr>
              <w:t>penduduk</w:t>
            </w:r>
          </w:p>
        </w:tc>
        <w:tc>
          <w:tcPr>
            <w:tcW w:w="1644" w:type="dxa"/>
            <w:shd w:val="clear" w:color="auto" w:fill="auto"/>
            <w:tcMar>
              <w:left w:w="74" w:type="dxa"/>
              <w:right w:w="74" w:type="dxa"/>
            </w:tcMar>
          </w:tcPr>
          <w:p w14:paraId="034CD681" w14:textId="72C0EABA" w:rsidR="00672641" w:rsidRPr="00AC23C4" w:rsidRDefault="00B7093A" w:rsidP="00AC23C4">
            <w:pPr>
              <w:widowControl w:val="0"/>
              <w:autoSpaceDE w:val="0"/>
              <w:autoSpaceDN w:val="0"/>
              <w:adjustRightInd w:val="0"/>
              <w:rPr>
                <w:szCs w:val="19"/>
              </w:rPr>
            </w:pPr>
            <w:r>
              <w:rPr>
                <w:szCs w:val="19"/>
              </w:rPr>
              <w:t>‘</w:t>
            </w:r>
            <w:r w:rsidR="00672641" w:rsidRPr="00AC23C4">
              <w:rPr>
                <w:szCs w:val="19"/>
              </w:rPr>
              <w:t>inhabitant</w:t>
            </w:r>
            <w:r>
              <w:rPr>
                <w:szCs w:val="19"/>
              </w:rPr>
              <w:t>’</w:t>
            </w:r>
          </w:p>
        </w:tc>
        <w:tc>
          <w:tcPr>
            <w:tcW w:w="907" w:type="dxa"/>
            <w:shd w:val="clear" w:color="auto" w:fill="auto"/>
          </w:tcPr>
          <w:p w14:paraId="35CDCD9C" w14:textId="77777777" w:rsidR="00672641" w:rsidRPr="00AC23C4" w:rsidRDefault="00672641" w:rsidP="00AC23C4">
            <w:pPr>
              <w:ind w:right="85"/>
              <w:jc w:val="right"/>
              <w:rPr>
                <w:szCs w:val="19"/>
              </w:rPr>
            </w:pPr>
            <w:r w:rsidRPr="00AC23C4">
              <w:rPr>
                <w:szCs w:val="19"/>
              </w:rPr>
              <w:t>5</w:t>
            </w:r>
          </w:p>
        </w:tc>
        <w:tc>
          <w:tcPr>
            <w:tcW w:w="709" w:type="dxa"/>
            <w:shd w:val="clear" w:color="auto" w:fill="auto"/>
          </w:tcPr>
          <w:p w14:paraId="33559CBC" w14:textId="77777777" w:rsidR="00672641" w:rsidRPr="00AC23C4" w:rsidRDefault="00672641" w:rsidP="00AC23C4">
            <w:pPr>
              <w:ind w:right="85"/>
              <w:jc w:val="right"/>
              <w:rPr>
                <w:highlight w:val="red"/>
              </w:rPr>
            </w:pPr>
            <w:r w:rsidRPr="00785B7A">
              <w:t>167</w:t>
            </w:r>
          </w:p>
        </w:tc>
      </w:tr>
      <w:tr w:rsidR="00AC23C4" w:rsidRPr="00AC23C4" w14:paraId="680E8608" w14:textId="77777777" w:rsidTr="00E50FFF">
        <w:tc>
          <w:tcPr>
            <w:tcW w:w="1077" w:type="dxa"/>
            <w:shd w:val="clear" w:color="auto" w:fill="auto"/>
          </w:tcPr>
          <w:p w14:paraId="7737EF43" w14:textId="77777777" w:rsidR="00672641" w:rsidRPr="00AC23C4" w:rsidRDefault="00672641" w:rsidP="00672641">
            <w:pPr>
              <w:rPr>
                <w:rStyle w:val="ChItalBold"/>
                <w:szCs w:val="19"/>
              </w:rPr>
            </w:pPr>
            <w:r w:rsidRPr="00AC23C4">
              <w:rPr>
                <w:rStyle w:val="ChItalBold"/>
                <w:szCs w:val="19"/>
              </w:rPr>
              <w:lastRenderedPageBreak/>
              <w:t>tunggu</w:t>
            </w:r>
          </w:p>
        </w:tc>
        <w:tc>
          <w:tcPr>
            <w:tcW w:w="1106" w:type="dxa"/>
            <w:shd w:val="clear" w:color="auto" w:fill="auto"/>
          </w:tcPr>
          <w:p w14:paraId="37E2D3F4" w14:textId="025846B6" w:rsidR="00672641" w:rsidRPr="00AC23C4" w:rsidRDefault="00B7093A" w:rsidP="00672641">
            <w:pPr>
              <w:rPr>
                <w:szCs w:val="19"/>
              </w:rPr>
            </w:pPr>
            <w:r>
              <w:rPr>
                <w:szCs w:val="19"/>
              </w:rPr>
              <w:t>‘</w:t>
            </w:r>
            <w:r w:rsidR="00672641" w:rsidRPr="00AC23C4">
              <w:rPr>
                <w:szCs w:val="19"/>
              </w:rPr>
              <w:t>wait</w:t>
            </w:r>
            <w:r>
              <w:rPr>
                <w:szCs w:val="19"/>
              </w:rPr>
              <w:t>’</w:t>
            </w:r>
          </w:p>
        </w:tc>
        <w:tc>
          <w:tcPr>
            <w:tcW w:w="1332" w:type="dxa"/>
            <w:shd w:val="clear" w:color="auto" w:fill="auto"/>
          </w:tcPr>
          <w:p w14:paraId="13E9FFCD" w14:textId="77777777" w:rsidR="00672641" w:rsidRPr="00C04CD8" w:rsidRDefault="00672641" w:rsidP="00672641">
            <w:pPr>
              <w:rPr>
                <w:rStyle w:val="ChItalBold"/>
              </w:rPr>
            </w:pPr>
            <w:r w:rsidRPr="00C04CD8">
              <w:rPr>
                <w:rStyle w:val="ChItalBold"/>
              </w:rPr>
              <w:t>penunggu</w:t>
            </w:r>
          </w:p>
        </w:tc>
        <w:tc>
          <w:tcPr>
            <w:tcW w:w="1644" w:type="dxa"/>
            <w:shd w:val="clear" w:color="auto" w:fill="auto"/>
            <w:tcMar>
              <w:left w:w="74" w:type="dxa"/>
              <w:right w:w="74" w:type="dxa"/>
            </w:tcMar>
          </w:tcPr>
          <w:p w14:paraId="13070BE1" w14:textId="58EEECED" w:rsidR="00672641" w:rsidRPr="00AC23C4" w:rsidRDefault="00B7093A" w:rsidP="00AC23C4">
            <w:pPr>
              <w:widowControl w:val="0"/>
              <w:autoSpaceDE w:val="0"/>
              <w:autoSpaceDN w:val="0"/>
              <w:adjustRightInd w:val="0"/>
              <w:rPr>
                <w:szCs w:val="19"/>
              </w:rPr>
            </w:pPr>
            <w:r>
              <w:rPr>
                <w:szCs w:val="19"/>
              </w:rPr>
              <w:t>‘</w:t>
            </w:r>
            <w:r w:rsidR="00672641" w:rsidRPr="00AC23C4">
              <w:rPr>
                <w:szCs w:val="19"/>
              </w:rPr>
              <w:t>tutelary spirit</w:t>
            </w:r>
            <w:r>
              <w:rPr>
                <w:szCs w:val="19"/>
              </w:rPr>
              <w:t>’</w:t>
            </w:r>
          </w:p>
        </w:tc>
        <w:tc>
          <w:tcPr>
            <w:tcW w:w="907" w:type="dxa"/>
            <w:shd w:val="clear" w:color="auto" w:fill="auto"/>
          </w:tcPr>
          <w:p w14:paraId="105F7741" w14:textId="77777777" w:rsidR="00672641" w:rsidRPr="00AC23C4" w:rsidRDefault="00672641" w:rsidP="00AC23C4">
            <w:pPr>
              <w:ind w:right="85"/>
              <w:jc w:val="right"/>
              <w:rPr>
                <w:szCs w:val="19"/>
              </w:rPr>
            </w:pPr>
            <w:r w:rsidRPr="00AC23C4">
              <w:rPr>
                <w:szCs w:val="19"/>
              </w:rPr>
              <w:t>5</w:t>
            </w:r>
          </w:p>
        </w:tc>
        <w:tc>
          <w:tcPr>
            <w:tcW w:w="709" w:type="dxa"/>
            <w:shd w:val="clear" w:color="auto" w:fill="auto"/>
          </w:tcPr>
          <w:p w14:paraId="396EBB26" w14:textId="77777777" w:rsidR="00672641" w:rsidRPr="00AC23C4" w:rsidRDefault="00672641" w:rsidP="00AC23C4">
            <w:pPr>
              <w:ind w:right="85"/>
              <w:jc w:val="right"/>
              <w:rPr>
                <w:highlight w:val="red"/>
              </w:rPr>
            </w:pPr>
            <w:r w:rsidRPr="00785B7A">
              <w:t>92</w:t>
            </w:r>
          </w:p>
        </w:tc>
      </w:tr>
      <w:tr w:rsidR="00AC23C4" w:rsidRPr="00AC23C4" w14:paraId="1A111E04" w14:textId="77777777" w:rsidTr="00E50FFF">
        <w:tc>
          <w:tcPr>
            <w:tcW w:w="1077" w:type="dxa"/>
            <w:shd w:val="clear" w:color="auto" w:fill="auto"/>
          </w:tcPr>
          <w:p w14:paraId="1038C9F5" w14:textId="77777777" w:rsidR="00672641" w:rsidRPr="00AC23C4" w:rsidRDefault="00672641" w:rsidP="00672641">
            <w:pPr>
              <w:rPr>
                <w:rStyle w:val="ChItalBold"/>
                <w:szCs w:val="19"/>
              </w:rPr>
            </w:pPr>
            <w:r w:rsidRPr="00AC23C4">
              <w:rPr>
                <w:rStyle w:val="ChItalBold"/>
                <w:szCs w:val="19"/>
              </w:rPr>
              <w:t>pili</w:t>
            </w:r>
          </w:p>
        </w:tc>
        <w:tc>
          <w:tcPr>
            <w:tcW w:w="1106" w:type="dxa"/>
            <w:shd w:val="clear" w:color="auto" w:fill="auto"/>
          </w:tcPr>
          <w:p w14:paraId="6DA888CE" w14:textId="3B355013" w:rsidR="00672641" w:rsidRPr="00AC23C4" w:rsidRDefault="00B7093A" w:rsidP="00672641">
            <w:pPr>
              <w:rPr>
                <w:szCs w:val="19"/>
              </w:rPr>
            </w:pPr>
            <w:r>
              <w:rPr>
                <w:szCs w:val="19"/>
              </w:rPr>
              <w:t>‘</w:t>
            </w:r>
            <w:r w:rsidR="00672641" w:rsidRPr="00AC23C4">
              <w:rPr>
                <w:szCs w:val="19"/>
              </w:rPr>
              <w:t>choose</w:t>
            </w:r>
            <w:r>
              <w:rPr>
                <w:szCs w:val="19"/>
              </w:rPr>
              <w:t>’</w:t>
            </w:r>
          </w:p>
        </w:tc>
        <w:tc>
          <w:tcPr>
            <w:tcW w:w="1332" w:type="dxa"/>
            <w:shd w:val="clear" w:color="auto" w:fill="auto"/>
          </w:tcPr>
          <w:p w14:paraId="759527A4" w14:textId="77777777" w:rsidR="00672641" w:rsidRPr="00C04CD8" w:rsidRDefault="00672641" w:rsidP="00672641">
            <w:pPr>
              <w:rPr>
                <w:rStyle w:val="ChItalBoldUndl"/>
              </w:rPr>
            </w:pPr>
            <w:r w:rsidRPr="00C04CD8">
              <w:rPr>
                <w:rStyle w:val="ChItalBoldUndl"/>
              </w:rPr>
              <w:t>pemili</w:t>
            </w:r>
          </w:p>
        </w:tc>
        <w:tc>
          <w:tcPr>
            <w:tcW w:w="1644" w:type="dxa"/>
            <w:shd w:val="clear" w:color="auto" w:fill="auto"/>
            <w:tcMar>
              <w:left w:w="74" w:type="dxa"/>
              <w:right w:w="74" w:type="dxa"/>
            </w:tcMar>
          </w:tcPr>
          <w:p w14:paraId="761EB27D" w14:textId="5854D4D5" w:rsidR="00672641" w:rsidRPr="00AC23C4" w:rsidRDefault="00B7093A" w:rsidP="00672641">
            <w:pPr>
              <w:rPr>
                <w:szCs w:val="19"/>
              </w:rPr>
            </w:pPr>
            <w:r>
              <w:rPr>
                <w:szCs w:val="19"/>
              </w:rPr>
              <w:t>‘</w:t>
            </w:r>
            <w:r w:rsidR="00672641" w:rsidRPr="00AC23C4">
              <w:rPr>
                <w:szCs w:val="19"/>
              </w:rPr>
              <w:t>voter</w:t>
            </w:r>
            <w:r>
              <w:rPr>
                <w:szCs w:val="19"/>
              </w:rPr>
              <w:t>’</w:t>
            </w:r>
          </w:p>
        </w:tc>
        <w:tc>
          <w:tcPr>
            <w:tcW w:w="907" w:type="dxa"/>
            <w:shd w:val="clear" w:color="auto" w:fill="auto"/>
          </w:tcPr>
          <w:p w14:paraId="12B2659E" w14:textId="77777777" w:rsidR="00672641" w:rsidRPr="00AC23C4" w:rsidRDefault="00672641" w:rsidP="00AC23C4">
            <w:pPr>
              <w:ind w:right="85"/>
              <w:jc w:val="right"/>
              <w:rPr>
                <w:szCs w:val="19"/>
              </w:rPr>
            </w:pPr>
            <w:r w:rsidRPr="00AC23C4">
              <w:rPr>
                <w:szCs w:val="19"/>
              </w:rPr>
              <w:t>5</w:t>
            </w:r>
          </w:p>
        </w:tc>
        <w:tc>
          <w:tcPr>
            <w:tcW w:w="709" w:type="dxa"/>
            <w:shd w:val="clear" w:color="auto" w:fill="auto"/>
          </w:tcPr>
          <w:p w14:paraId="60F109C8" w14:textId="77777777" w:rsidR="00672641" w:rsidRPr="00AC23C4" w:rsidRDefault="00672641" w:rsidP="00AC23C4">
            <w:pPr>
              <w:ind w:right="85"/>
              <w:jc w:val="right"/>
              <w:rPr>
                <w:highlight w:val="red"/>
              </w:rPr>
            </w:pPr>
            <w:r w:rsidRPr="00785B7A">
              <w:t>25</w:t>
            </w:r>
          </w:p>
        </w:tc>
      </w:tr>
      <w:tr w:rsidR="00AC23C4" w:rsidRPr="00AC23C4" w14:paraId="5C6B1022" w14:textId="77777777" w:rsidTr="00E50FFF">
        <w:tc>
          <w:tcPr>
            <w:tcW w:w="1077" w:type="dxa"/>
            <w:shd w:val="clear" w:color="auto" w:fill="auto"/>
          </w:tcPr>
          <w:p w14:paraId="1DB9498F" w14:textId="77777777" w:rsidR="00672641" w:rsidRPr="00AC23C4" w:rsidRDefault="00672641" w:rsidP="00AC23C4">
            <w:pPr>
              <w:widowControl w:val="0"/>
              <w:autoSpaceDE w:val="0"/>
              <w:autoSpaceDN w:val="0"/>
              <w:adjustRightInd w:val="0"/>
              <w:ind w:left="57" w:hanging="57"/>
              <w:rPr>
                <w:rStyle w:val="ChItalBold"/>
                <w:szCs w:val="19"/>
              </w:rPr>
            </w:pPr>
            <w:bookmarkStart w:id="1348" w:name="_Hlk338938455"/>
            <w:r w:rsidRPr="00AC23C4">
              <w:rPr>
                <w:rStyle w:val="ChItalBold"/>
                <w:szCs w:val="19"/>
              </w:rPr>
              <w:t>tanggung-jawap</w:t>
            </w:r>
          </w:p>
        </w:tc>
        <w:tc>
          <w:tcPr>
            <w:tcW w:w="1106" w:type="dxa"/>
            <w:shd w:val="clear" w:color="auto" w:fill="auto"/>
          </w:tcPr>
          <w:p w14:paraId="6847BF13" w14:textId="2586DFF7" w:rsidR="00672641" w:rsidRPr="00AC23C4" w:rsidRDefault="00B7093A" w:rsidP="00AC23C4">
            <w:pPr>
              <w:widowControl w:val="0"/>
              <w:autoSpaceDE w:val="0"/>
              <w:autoSpaceDN w:val="0"/>
              <w:adjustRightInd w:val="0"/>
              <w:ind w:left="57" w:hanging="57"/>
              <w:rPr>
                <w:szCs w:val="19"/>
              </w:rPr>
            </w:pPr>
            <w:r>
              <w:rPr>
                <w:szCs w:val="19"/>
              </w:rPr>
              <w:t>‘</w:t>
            </w:r>
            <w:r w:rsidR="00672641" w:rsidRPr="00AC23C4">
              <w:rPr>
                <w:szCs w:val="19"/>
              </w:rPr>
              <w:t>be re</w:t>
            </w:r>
            <w:r w:rsidR="00672641" w:rsidRPr="00197828">
              <w:softHyphen/>
            </w:r>
            <w:r w:rsidR="00672641" w:rsidRPr="00AC23C4">
              <w:rPr>
                <w:szCs w:val="19"/>
              </w:rPr>
              <w:t>sponsible</w:t>
            </w:r>
            <w:r>
              <w:rPr>
                <w:szCs w:val="19"/>
              </w:rPr>
              <w:t>’</w:t>
            </w:r>
          </w:p>
        </w:tc>
        <w:tc>
          <w:tcPr>
            <w:tcW w:w="1332" w:type="dxa"/>
            <w:shd w:val="clear" w:color="auto" w:fill="auto"/>
          </w:tcPr>
          <w:p w14:paraId="237A2AB9" w14:textId="77777777" w:rsidR="00672641" w:rsidRPr="00C04CD8" w:rsidRDefault="00672641" w:rsidP="00AC23C4">
            <w:pPr>
              <w:widowControl w:val="0"/>
              <w:autoSpaceDE w:val="0"/>
              <w:autoSpaceDN w:val="0"/>
              <w:adjustRightInd w:val="0"/>
              <w:ind w:left="57" w:hanging="57"/>
              <w:rPr>
                <w:rStyle w:val="ChItalBoldUndl"/>
              </w:rPr>
            </w:pPr>
            <w:r w:rsidRPr="00C04CD8">
              <w:rPr>
                <w:rStyle w:val="ChItalBoldUndl"/>
              </w:rPr>
              <w:t>penanggung-jawap</w:t>
            </w:r>
          </w:p>
        </w:tc>
        <w:tc>
          <w:tcPr>
            <w:tcW w:w="1644" w:type="dxa"/>
            <w:shd w:val="clear" w:color="auto" w:fill="auto"/>
            <w:tcMar>
              <w:left w:w="74" w:type="dxa"/>
              <w:right w:w="74" w:type="dxa"/>
            </w:tcMar>
          </w:tcPr>
          <w:p w14:paraId="20C5C77C" w14:textId="3AC18AB1" w:rsidR="00672641" w:rsidRPr="00AC23C4" w:rsidRDefault="00B7093A" w:rsidP="00AC23C4">
            <w:pPr>
              <w:widowControl w:val="0"/>
              <w:autoSpaceDE w:val="0"/>
              <w:autoSpaceDN w:val="0"/>
              <w:adjustRightInd w:val="0"/>
              <w:ind w:left="57" w:hanging="57"/>
              <w:rPr>
                <w:szCs w:val="19"/>
              </w:rPr>
            </w:pPr>
            <w:r>
              <w:rPr>
                <w:szCs w:val="19"/>
              </w:rPr>
              <w:t>‘</w:t>
            </w:r>
            <w:r w:rsidR="00672641" w:rsidRPr="00AC23C4">
              <w:rPr>
                <w:szCs w:val="19"/>
              </w:rPr>
              <w:t>responsible per-son</w:t>
            </w:r>
            <w:r>
              <w:rPr>
                <w:szCs w:val="19"/>
              </w:rPr>
              <w:t>’</w:t>
            </w:r>
          </w:p>
        </w:tc>
        <w:tc>
          <w:tcPr>
            <w:tcW w:w="907" w:type="dxa"/>
            <w:shd w:val="clear" w:color="auto" w:fill="auto"/>
          </w:tcPr>
          <w:p w14:paraId="5E82B670" w14:textId="77777777" w:rsidR="00672641" w:rsidRPr="00AC23C4" w:rsidRDefault="00672641" w:rsidP="00AC23C4">
            <w:pPr>
              <w:ind w:right="85"/>
              <w:jc w:val="right"/>
              <w:rPr>
                <w:szCs w:val="19"/>
              </w:rPr>
            </w:pPr>
            <w:r w:rsidRPr="00AC23C4">
              <w:rPr>
                <w:szCs w:val="19"/>
              </w:rPr>
              <w:t>5</w:t>
            </w:r>
          </w:p>
        </w:tc>
        <w:tc>
          <w:tcPr>
            <w:tcW w:w="709" w:type="dxa"/>
            <w:shd w:val="clear" w:color="auto" w:fill="auto"/>
          </w:tcPr>
          <w:p w14:paraId="579DD116" w14:textId="77777777" w:rsidR="00672641" w:rsidRPr="00AC23C4" w:rsidRDefault="00672641" w:rsidP="00AC23C4">
            <w:pPr>
              <w:ind w:right="85"/>
              <w:jc w:val="right"/>
              <w:rPr>
                <w:highlight w:val="red"/>
              </w:rPr>
            </w:pPr>
            <w:r w:rsidRPr="00785B7A">
              <w:t>6</w:t>
            </w:r>
          </w:p>
        </w:tc>
      </w:tr>
      <w:tr w:rsidR="00AC23C4" w:rsidRPr="00AC23C4" w14:paraId="72D9E263" w14:textId="77777777" w:rsidTr="00E50FFF">
        <w:tc>
          <w:tcPr>
            <w:tcW w:w="1077" w:type="dxa"/>
            <w:shd w:val="clear" w:color="auto" w:fill="auto"/>
          </w:tcPr>
          <w:p w14:paraId="1256CBB6" w14:textId="77777777" w:rsidR="00672641" w:rsidRPr="00AC23C4" w:rsidRDefault="00672641" w:rsidP="00672641">
            <w:pPr>
              <w:rPr>
                <w:rStyle w:val="ChItalBold"/>
                <w:szCs w:val="19"/>
              </w:rPr>
            </w:pPr>
            <w:r w:rsidRPr="00AC23C4">
              <w:rPr>
                <w:rStyle w:val="ChItalBold"/>
                <w:szCs w:val="19"/>
              </w:rPr>
              <w:t>tumpang</w:t>
            </w:r>
          </w:p>
        </w:tc>
        <w:tc>
          <w:tcPr>
            <w:tcW w:w="1106" w:type="dxa"/>
            <w:shd w:val="clear" w:color="auto" w:fill="auto"/>
          </w:tcPr>
          <w:p w14:paraId="26D1B30D" w14:textId="4E415137" w:rsidR="00672641" w:rsidRPr="00AC23C4" w:rsidRDefault="00B7093A" w:rsidP="00672641">
            <w:pPr>
              <w:rPr>
                <w:szCs w:val="19"/>
              </w:rPr>
            </w:pPr>
            <w:r>
              <w:rPr>
                <w:szCs w:val="19"/>
              </w:rPr>
              <w:t>‘</w:t>
            </w:r>
            <w:r w:rsidR="00672641" w:rsidRPr="00AC23C4">
              <w:rPr>
                <w:szCs w:val="19"/>
              </w:rPr>
              <w:t>join in</w:t>
            </w:r>
            <w:r>
              <w:rPr>
                <w:szCs w:val="19"/>
              </w:rPr>
              <w:t>’</w:t>
            </w:r>
          </w:p>
        </w:tc>
        <w:tc>
          <w:tcPr>
            <w:tcW w:w="1332" w:type="dxa"/>
            <w:shd w:val="clear" w:color="auto" w:fill="auto"/>
          </w:tcPr>
          <w:p w14:paraId="55CEBA76" w14:textId="77777777" w:rsidR="00672641" w:rsidRPr="00C04CD8" w:rsidRDefault="00672641" w:rsidP="00672641">
            <w:pPr>
              <w:rPr>
                <w:rStyle w:val="ChItalBold"/>
              </w:rPr>
            </w:pPr>
            <w:r w:rsidRPr="00C04CD8">
              <w:rPr>
                <w:rStyle w:val="ChItalBold"/>
              </w:rPr>
              <w:t>penumpang</w:t>
            </w:r>
          </w:p>
        </w:tc>
        <w:tc>
          <w:tcPr>
            <w:tcW w:w="1644" w:type="dxa"/>
            <w:shd w:val="clear" w:color="auto" w:fill="auto"/>
            <w:tcMar>
              <w:left w:w="74" w:type="dxa"/>
              <w:right w:w="74" w:type="dxa"/>
            </w:tcMar>
          </w:tcPr>
          <w:p w14:paraId="76D4184E" w14:textId="4C9FB65B" w:rsidR="00672641" w:rsidRPr="00AC23C4" w:rsidRDefault="00B7093A" w:rsidP="00672641">
            <w:pPr>
              <w:rPr>
                <w:szCs w:val="19"/>
              </w:rPr>
            </w:pPr>
            <w:r>
              <w:rPr>
                <w:szCs w:val="19"/>
              </w:rPr>
              <w:t>‘</w:t>
            </w:r>
            <w:r w:rsidR="00672641" w:rsidRPr="00AC23C4">
              <w:rPr>
                <w:szCs w:val="19"/>
              </w:rPr>
              <w:t>passenger</w:t>
            </w:r>
            <w:r>
              <w:rPr>
                <w:szCs w:val="19"/>
              </w:rPr>
              <w:t>’</w:t>
            </w:r>
          </w:p>
        </w:tc>
        <w:tc>
          <w:tcPr>
            <w:tcW w:w="907" w:type="dxa"/>
            <w:shd w:val="clear" w:color="auto" w:fill="auto"/>
          </w:tcPr>
          <w:p w14:paraId="41B56790" w14:textId="77777777" w:rsidR="00672641" w:rsidRPr="00AC23C4" w:rsidRDefault="00672641" w:rsidP="00AC23C4">
            <w:pPr>
              <w:ind w:right="85"/>
              <w:jc w:val="right"/>
              <w:rPr>
                <w:szCs w:val="19"/>
              </w:rPr>
            </w:pPr>
            <w:r w:rsidRPr="00AC23C4">
              <w:rPr>
                <w:szCs w:val="19"/>
              </w:rPr>
              <w:t>5</w:t>
            </w:r>
          </w:p>
        </w:tc>
        <w:tc>
          <w:tcPr>
            <w:tcW w:w="709" w:type="dxa"/>
            <w:shd w:val="clear" w:color="auto" w:fill="auto"/>
          </w:tcPr>
          <w:p w14:paraId="6752E9A2" w14:textId="77777777" w:rsidR="00672641" w:rsidRPr="00785B7A" w:rsidRDefault="00672641" w:rsidP="00AC23C4">
            <w:pPr>
              <w:ind w:right="85"/>
              <w:jc w:val="right"/>
            </w:pPr>
            <w:r w:rsidRPr="00785B7A">
              <w:t>1</w:t>
            </w:r>
          </w:p>
        </w:tc>
      </w:tr>
      <w:tr w:rsidR="00AC23C4" w:rsidRPr="00AC23C4" w14:paraId="40291362" w14:textId="77777777" w:rsidTr="00E50FFF">
        <w:tc>
          <w:tcPr>
            <w:tcW w:w="1077" w:type="dxa"/>
            <w:shd w:val="clear" w:color="auto" w:fill="auto"/>
          </w:tcPr>
          <w:p w14:paraId="2BCED771" w14:textId="77777777" w:rsidR="00672641" w:rsidRPr="00AC23C4" w:rsidRDefault="00672641" w:rsidP="00672641">
            <w:pPr>
              <w:rPr>
                <w:rStyle w:val="ChItalBold"/>
                <w:szCs w:val="19"/>
              </w:rPr>
            </w:pPr>
            <w:r w:rsidRPr="00AC23C4">
              <w:rPr>
                <w:rStyle w:val="ChItalBold"/>
                <w:szCs w:val="19"/>
              </w:rPr>
              <w:t>takut</w:t>
            </w:r>
          </w:p>
        </w:tc>
        <w:tc>
          <w:tcPr>
            <w:tcW w:w="1106" w:type="dxa"/>
            <w:shd w:val="clear" w:color="auto" w:fill="auto"/>
          </w:tcPr>
          <w:p w14:paraId="392BDE0C" w14:textId="16130590" w:rsidR="00672641" w:rsidRPr="00AC23C4" w:rsidRDefault="00B7093A" w:rsidP="00AC23C4">
            <w:pPr>
              <w:widowControl w:val="0"/>
              <w:autoSpaceDE w:val="0"/>
              <w:autoSpaceDN w:val="0"/>
              <w:adjustRightInd w:val="0"/>
              <w:ind w:left="57" w:hanging="57"/>
              <w:rPr>
                <w:szCs w:val="19"/>
              </w:rPr>
            </w:pPr>
            <w:r>
              <w:rPr>
                <w:szCs w:val="19"/>
              </w:rPr>
              <w:t>‘</w:t>
            </w:r>
            <w:r w:rsidR="00672641">
              <w:t>feel afraid (</w:t>
            </w:r>
            <w:r w:rsidR="00672641" w:rsidRPr="00CC45C2">
              <w:t>of)</w:t>
            </w:r>
            <w:r>
              <w:rPr>
                <w:szCs w:val="19"/>
              </w:rPr>
              <w:t>’</w:t>
            </w:r>
          </w:p>
        </w:tc>
        <w:tc>
          <w:tcPr>
            <w:tcW w:w="1332" w:type="dxa"/>
            <w:shd w:val="clear" w:color="auto" w:fill="auto"/>
          </w:tcPr>
          <w:p w14:paraId="62F23D96" w14:textId="77777777" w:rsidR="00672641" w:rsidRPr="00C04CD8" w:rsidRDefault="00672641" w:rsidP="00672641">
            <w:pPr>
              <w:rPr>
                <w:rStyle w:val="ChItalBold"/>
              </w:rPr>
            </w:pPr>
            <w:r w:rsidRPr="00C04CD8">
              <w:rPr>
                <w:rStyle w:val="ChItalBold"/>
              </w:rPr>
              <w:t>panakut</w:t>
            </w:r>
          </w:p>
        </w:tc>
        <w:tc>
          <w:tcPr>
            <w:tcW w:w="1644" w:type="dxa"/>
            <w:shd w:val="clear" w:color="auto" w:fill="auto"/>
            <w:tcMar>
              <w:left w:w="74" w:type="dxa"/>
              <w:right w:w="74" w:type="dxa"/>
            </w:tcMar>
          </w:tcPr>
          <w:p w14:paraId="02318B6C" w14:textId="1BCBB929" w:rsidR="00672641" w:rsidRPr="00AC23C4" w:rsidRDefault="00B7093A" w:rsidP="00AC23C4">
            <w:pPr>
              <w:widowControl w:val="0"/>
              <w:autoSpaceDE w:val="0"/>
              <w:autoSpaceDN w:val="0"/>
              <w:adjustRightInd w:val="0"/>
              <w:ind w:left="57" w:hanging="57"/>
              <w:rPr>
                <w:szCs w:val="19"/>
              </w:rPr>
            </w:pPr>
            <w:r>
              <w:rPr>
                <w:szCs w:val="19"/>
              </w:rPr>
              <w:t>‘</w:t>
            </w:r>
            <w:r w:rsidR="00672641" w:rsidRPr="00AC23C4">
              <w:rPr>
                <w:szCs w:val="19"/>
              </w:rPr>
              <w:t xml:space="preserve">coward, </w:t>
            </w:r>
            <w:r w:rsidR="007E3ABE" w:rsidRPr="00AC23C4">
              <w:rPr>
                <w:szCs w:val="19"/>
              </w:rPr>
              <w:t xml:space="preserve">be very </w:t>
            </w:r>
            <w:r w:rsidR="00936ACA" w:rsidRPr="00AC23C4">
              <w:rPr>
                <w:szCs w:val="19"/>
              </w:rPr>
              <w:t>fear</w:t>
            </w:r>
            <w:r w:rsidR="007E3ABE" w:rsidRPr="00AC23C4">
              <w:rPr>
                <w:szCs w:val="19"/>
              </w:rPr>
              <w:t>ful</w:t>
            </w:r>
            <w:r w:rsidR="00B51FBC">
              <w:rPr>
                <w:szCs w:val="19"/>
              </w:rPr>
              <w:t xml:space="preserve"> (</w:t>
            </w:r>
            <w:r w:rsidR="00627455" w:rsidRPr="00AC23C4">
              <w:rPr>
                <w:szCs w:val="19"/>
              </w:rPr>
              <w:t>of)</w:t>
            </w:r>
            <w:r>
              <w:rPr>
                <w:szCs w:val="19"/>
              </w:rPr>
              <w:t>’</w:t>
            </w:r>
          </w:p>
        </w:tc>
        <w:tc>
          <w:tcPr>
            <w:tcW w:w="907" w:type="dxa"/>
            <w:shd w:val="clear" w:color="auto" w:fill="auto"/>
          </w:tcPr>
          <w:p w14:paraId="41BE5F3D" w14:textId="77777777" w:rsidR="00672641" w:rsidRPr="00AC23C4" w:rsidRDefault="00672641" w:rsidP="00AC23C4">
            <w:pPr>
              <w:ind w:right="85"/>
              <w:jc w:val="right"/>
              <w:rPr>
                <w:szCs w:val="19"/>
              </w:rPr>
            </w:pPr>
            <w:r w:rsidRPr="00AC23C4">
              <w:rPr>
                <w:szCs w:val="19"/>
              </w:rPr>
              <w:t>3</w:t>
            </w:r>
          </w:p>
        </w:tc>
        <w:tc>
          <w:tcPr>
            <w:tcW w:w="709" w:type="dxa"/>
            <w:shd w:val="clear" w:color="auto" w:fill="auto"/>
          </w:tcPr>
          <w:p w14:paraId="3F58790F" w14:textId="77777777" w:rsidR="00672641" w:rsidRPr="00785B7A" w:rsidRDefault="00672641" w:rsidP="00AC23C4">
            <w:pPr>
              <w:ind w:right="85"/>
              <w:jc w:val="right"/>
            </w:pPr>
            <w:r w:rsidRPr="00785B7A">
              <w:t>154</w:t>
            </w:r>
          </w:p>
        </w:tc>
      </w:tr>
      <w:tr w:rsidR="00AC23C4" w:rsidRPr="00AC23C4" w14:paraId="2FB19CB3" w14:textId="77777777" w:rsidTr="00E50FFF">
        <w:tc>
          <w:tcPr>
            <w:tcW w:w="1077" w:type="dxa"/>
            <w:shd w:val="clear" w:color="auto" w:fill="auto"/>
          </w:tcPr>
          <w:p w14:paraId="02D975C4" w14:textId="77777777" w:rsidR="00672641" w:rsidRPr="00AC23C4" w:rsidRDefault="00672641" w:rsidP="00672641">
            <w:pPr>
              <w:rPr>
                <w:rStyle w:val="ChItalBold"/>
                <w:szCs w:val="19"/>
              </w:rPr>
            </w:pPr>
            <w:r w:rsidRPr="00AC23C4">
              <w:rPr>
                <w:rStyle w:val="ChItalBold"/>
                <w:szCs w:val="19"/>
              </w:rPr>
              <w:t>tokok</w:t>
            </w:r>
          </w:p>
        </w:tc>
        <w:tc>
          <w:tcPr>
            <w:tcW w:w="1106" w:type="dxa"/>
            <w:shd w:val="clear" w:color="auto" w:fill="auto"/>
          </w:tcPr>
          <w:p w14:paraId="6B87878A" w14:textId="293FECF1" w:rsidR="00672641" w:rsidRPr="00AC23C4" w:rsidRDefault="00B7093A" w:rsidP="00672641">
            <w:pPr>
              <w:rPr>
                <w:szCs w:val="19"/>
              </w:rPr>
            </w:pPr>
            <w:r>
              <w:rPr>
                <w:szCs w:val="19"/>
              </w:rPr>
              <w:t>‘</w:t>
            </w:r>
            <w:r w:rsidR="00672641" w:rsidRPr="00AC23C4">
              <w:rPr>
                <w:szCs w:val="19"/>
              </w:rPr>
              <w:t>pound</w:t>
            </w:r>
            <w:r>
              <w:rPr>
                <w:szCs w:val="19"/>
              </w:rPr>
              <w:t>’</w:t>
            </w:r>
          </w:p>
        </w:tc>
        <w:tc>
          <w:tcPr>
            <w:tcW w:w="1332" w:type="dxa"/>
            <w:shd w:val="clear" w:color="auto" w:fill="auto"/>
          </w:tcPr>
          <w:p w14:paraId="4967A0D6" w14:textId="77777777" w:rsidR="00672641" w:rsidRPr="00C04CD8" w:rsidRDefault="00672641" w:rsidP="00672641">
            <w:pPr>
              <w:rPr>
                <w:rStyle w:val="ChItalBoldUndl"/>
              </w:rPr>
            </w:pPr>
            <w:r w:rsidRPr="00C04CD8">
              <w:rPr>
                <w:rStyle w:val="ChItalBoldUndl"/>
              </w:rPr>
              <w:t>penokok</w:t>
            </w:r>
          </w:p>
        </w:tc>
        <w:tc>
          <w:tcPr>
            <w:tcW w:w="1644" w:type="dxa"/>
            <w:shd w:val="clear" w:color="auto" w:fill="auto"/>
            <w:tcMar>
              <w:left w:w="74" w:type="dxa"/>
              <w:right w:w="74" w:type="dxa"/>
            </w:tcMar>
          </w:tcPr>
          <w:p w14:paraId="27920B49" w14:textId="1C4E4DE2" w:rsidR="00672641" w:rsidRPr="00AC23C4" w:rsidRDefault="00B7093A" w:rsidP="00672641">
            <w:pPr>
              <w:rPr>
                <w:szCs w:val="19"/>
              </w:rPr>
            </w:pPr>
            <w:r>
              <w:rPr>
                <w:szCs w:val="19"/>
              </w:rPr>
              <w:t>‘</w:t>
            </w:r>
            <w:r w:rsidR="00672641" w:rsidRPr="00AC23C4">
              <w:rPr>
                <w:szCs w:val="19"/>
              </w:rPr>
              <w:t>pounder</w:t>
            </w:r>
            <w:r>
              <w:rPr>
                <w:szCs w:val="19"/>
              </w:rPr>
              <w:t>’</w:t>
            </w:r>
          </w:p>
        </w:tc>
        <w:tc>
          <w:tcPr>
            <w:tcW w:w="907" w:type="dxa"/>
            <w:shd w:val="clear" w:color="auto" w:fill="auto"/>
          </w:tcPr>
          <w:p w14:paraId="28C7A552" w14:textId="77777777" w:rsidR="00672641" w:rsidRPr="00AC23C4" w:rsidRDefault="00672641" w:rsidP="00AC23C4">
            <w:pPr>
              <w:ind w:right="85"/>
              <w:jc w:val="right"/>
              <w:rPr>
                <w:szCs w:val="19"/>
              </w:rPr>
            </w:pPr>
            <w:r w:rsidRPr="00AC23C4">
              <w:rPr>
                <w:szCs w:val="19"/>
              </w:rPr>
              <w:t>3</w:t>
            </w:r>
          </w:p>
        </w:tc>
        <w:tc>
          <w:tcPr>
            <w:tcW w:w="709" w:type="dxa"/>
            <w:shd w:val="clear" w:color="auto" w:fill="auto"/>
          </w:tcPr>
          <w:p w14:paraId="0E1DFE4E" w14:textId="77777777" w:rsidR="00672641" w:rsidRPr="00AC23C4" w:rsidRDefault="00672641" w:rsidP="00AC23C4">
            <w:pPr>
              <w:ind w:right="85"/>
              <w:jc w:val="right"/>
              <w:rPr>
                <w:highlight w:val="red"/>
              </w:rPr>
            </w:pPr>
            <w:r w:rsidRPr="00785B7A">
              <w:t>44</w:t>
            </w:r>
          </w:p>
        </w:tc>
      </w:tr>
      <w:tr w:rsidR="00AC23C4" w:rsidRPr="00AC23C4" w14:paraId="7F3315EC" w14:textId="77777777" w:rsidTr="00E50FFF">
        <w:tc>
          <w:tcPr>
            <w:tcW w:w="1077" w:type="dxa"/>
            <w:shd w:val="clear" w:color="auto" w:fill="auto"/>
          </w:tcPr>
          <w:p w14:paraId="4BD558DE" w14:textId="77777777" w:rsidR="00672641" w:rsidRPr="00AC23C4" w:rsidRDefault="00672641" w:rsidP="00672641">
            <w:pPr>
              <w:rPr>
                <w:rStyle w:val="ChItalBold"/>
                <w:szCs w:val="19"/>
              </w:rPr>
            </w:pPr>
            <w:r w:rsidRPr="00AC23C4">
              <w:rPr>
                <w:rStyle w:val="ChItalBold"/>
                <w:szCs w:val="19"/>
              </w:rPr>
              <w:t>antar</w:t>
            </w:r>
          </w:p>
        </w:tc>
        <w:tc>
          <w:tcPr>
            <w:tcW w:w="1106" w:type="dxa"/>
            <w:shd w:val="clear" w:color="auto" w:fill="auto"/>
          </w:tcPr>
          <w:p w14:paraId="52BF0E52" w14:textId="0FDDC173" w:rsidR="00672641" w:rsidRPr="00AC23C4" w:rsidRDefault="00B7093A" w:rsidP="00672641">
            <w:pPr>
              <w:rPr>
                <w:szCs w:val="19"/>
              </w:rPr>
            </w:pPr>
            <w:r>
              <w:rPr>
                <w:szCs w:val="19"/>
              </w:rPr>
              <w:t>‘</w:t>
            </w:r>
            <w:r w:rsidR="00672641" w:rsidRPr="00AC23C4">
              <w:rPr>
                <w:szCs w:val="19"/>
              </w:rPr>
              <w:t>bring</w:t>
            </w:r>
            <w:r>
              <w:rPr>
                <w:szCs w:val="19"/>
              </w:rPr>
              <w:t>’</w:t>
            </w:r>
          </w:p>
        </w:tc>
        <w:tc>
          <w:tcPr>
            <w:tcW w:w="1332" w:type="dxa"/>
            <w:shd w:val="clear" w:color="auto" w:fill="auto"/>
          </w:tcPr>
          <w:p w14:paraId="0695392F" w14:textId="77777777" w:rsidR="00672641" w:rsidRPr="00C04CD8" w:rsidRDefault="00672641" w:rsidP="00672641">
            <w:pPr>
              <w:rPr>
                <w:rStyle w:val="ChItalBoldUndl"/>
              </w:rPr>
            </w:pPr>
            <w:r w:rsidRPr="00C04CD8">
              <w:rPr>
                <w:rStyle w:val="ChItalBoldUndl"/>
              </w:rPr>
              <w:t>pengantar</w:t>
            </w:r>
          </w:p>
        </w:tc>
        <w:tc>
          <w:tcPr>
            <w:tcW w:w="1644" w:type="dxa"/>
            <w:shd w:val="clear" w:color="auto" w:fill="auto"/>
            <w:tcMar>
              <w:left w:w="74" w:type="dxa"/>
              <w:right w:w="74" w:type="dxa"/>
            </w:tcMar>
          </w:tcPr>
          <w:p w14:paraId="25BF67F0" w14:textId="0F9DF3FD" w:rsidR="00672641" w:rsidRPr="00AC23C4" w:rsidRDefault="00B7093A" w:rsidP="00AC23C4">
            <w:pPr>
              <w:widowControl w:val="0"/>
              <w:autoSpaceDE w:val="0"/>
              <w:autoSpaceDN w:val="0"/>
              <w:adjustRightInd w:val="0"/>
              <w:rPr>
                <w:szCs w:val="19"/>
              </w:rPr>
            </w:pPr>
            <w:r>
              <w:rPr>
                <w:szCs w:val="19"/>
              </w:rPr>
              <w:t>‘</w:t>
            </w:r>
            <w:r w:rsidR="00672641" w:rsidRPr="00AC23C4">
              <w:rPr>
                <w:szCs w:val="19"/>
              </w:rPr>
              <w:t>escort</w:t>
            </w:r>
            <w:r>
              <w:rPr>
                <w:szCs w:val="19"/>
              </w:rPr>
              <w:t>’</w:t>
            </w:r>
          </w:p>
        </w:tc>
        <w:tc>
          <w:tcPr>
            <w:tcW w:w="907" w:type="dxa"/>
            <w:shd w:val="clear" w:color="auto" w:fill="auto"/>
          </w:tcPr>
          <w:p w14:paraId="3B032DF1"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04064288" w14:textId="77777777" w:rsidR="00672641" w:rsidRPr="00AC23C4" w:rsidRDefault="00672641" w:rsidP="00AC23C4">
            <w:pPr>
              <w:ind w:right="85"/>
              <w:jc w:val="right"/>
              <w:rPr>
                <w:highlight w:val="red"/>
              </w:rPr>
            </w:pPr>
            <w:r w:rsidRPr="00785B7A">
              <w:t>130</w:t>
            </w:r>
          </w:p>
        </w:tc>
      </w:tr>
      <w:tr w:rsidR="00AC23C4" w:rsidRPr="00AC23C4" w14:paraId="3D79A2B8" w14:textId="77777777" w:rsidTr="00E50FFF">
        <w:tc>
          <w:tcPr>
            <w:tcW w:w="1077" w:type="dxa"/>
            <w:shd w:val="clear" w:color="auto" w:fill="auto"/>
          </w:tcPr>
          <w:p w14:paraId="65DCF99D" w14:textId="77777777" w:rsidR="00672641" w:rsidRPr="00AC23C4" w:rsidRDefault="00672641" w:rsidP="00672641">
            <w:pPr>
              <w:rPr>
                <w:rStyle w:val="ChItalBold"/>
                <w:szCs w:val="19"/>
              </w:rPr>
            </w:pPr>
            <w:r w:rsidRPr="00AC23C4">
              <w:rPr>
                <w:rStyle w:val="ChItalBold"/>
                <w:szCs w:val="19"/>
              </w:rPr>
              <w:t>diam</w:t>
            </w:r>
          </w:p>
        </w:tc>
        <w:tc>
          <w:tcPr>
            <w:tcW w:w="1106" w:type="dxa"/>
            <w:shd w:val="clear" w:color="auto" w:fill="auto"/>
          </w:tcPr>
          <w:p w14:paraId="6960F80A" w14:textId="154CD34A" w:rsidR="00672641" w:rsidRPr="00AC23C4" w:rsidRDefault="00B7093A" w:rsidP="00672641">
            <w:pPr>
              <w:rPr>
                <w:szCs w:val="19"/>
              </w:rPr>
            </w:pPr>
            <w:r>
              <w:rPr>
                <w:szCs w:val="19"/>
              </w:rPr>
              <w:t>‘</w:t>
            </w:r>
            <w:r w:rsidR="00672641" w:rsidRPr="00AC23C4">
              <w:rPr>
                <w:szCs w:val="19"/>
              </w:rPr>
              <w:t>be quiet</w:t>
            </w:r>
            <w:r>
              <w:rPr>
                <w:szCs w:val="19"/>
              </w:rPr>
              <w:t>’</w:t>
            </w:r>
          </w:p>
        </w:tc>
        <w:tc>
          <w:tcPr>
            <w:tcW w:w="1332" w:type="dxa"/>
            <w:shd w:val="clear" w:color="auto" w:fill="auto"/>
          </w:tcPr>
          <w:p w14:paraId="48188913" w14:textId="77777777" w:rsidR="00672641" w:rsidRPr="00C04CD8" w:rsidRDefault="00672641" w:rsidP="00672641">
            <w:pPr>
              <w:rPr>
                <w:rStyle w:val="ChItalBold"/>
              </w:rPr>
            </w:pPr>
            <w:r w:rsidRPr="00C04CD8">
              <w:rPr>
                <w:rStyle w:val="ChItalBold"/>
              </w:rPr>
              <w:t>pandiam</w:t>
            </w:r>
          </w:p>
        </w:tc>
        <w:tc>
          <w:tcPr>
            <w:tcW w:w="1644" w:type="dxa"/>
            <w:shd w:val="clear" w:color="auto" w:fill="auto"/>
            <w:tcMar>
              <w:left w:w="74" w:type="dxa"/>
              <w:right w:w="74" w:type="dxa"/>
            </w:tcMar>
          </w:tcPr>
          <w:p w14:paraId="704F77E3" w14:textId="0F4D3FC4" w:rsidR="00672641" w:rsidRPr="00AC23C4" w:rsidRDefault="00B7093A" w:rsidP="00AC23C4">
            <w:pPr>
              <w:widowControl w:val="0"/>
              <w:autoSpaceDE w:val="0"/>
              <w:autoSpaceDN w:val="0"/>
              <w:adjustRightInd w:val="0"/>
              <w:ind w:left="57" w:hanging="57"/>
              <w:rPr>
                <w:szCs w:val="19"/>
              </w:rPr>
            </w:pPr>
            <w:r>
              <w:rPr>
                <w:szCs w:val="19"/>
              </w:rPr>
              <w:t>‘</w:t>
            </w:r>
            <w:r w:rsidR="00672641" w:rsidRPr="00AC23C4">
              <w:rPr>
                <w:szCs w:val="19"/>
              </w:rPr>
              <w:t>taciturn person, be very quiet</w:t>
            </w:r>
            <w:r>
              <w:rPr>
                <w:szCs w:val="19"/>
              </w:rPr>
              <w:t>’</w:t>
            </w:r>
          </w:p>
        </w:tc>
        <w:tc>
          <w:tcPr>
            <w:tcW w:w="907" w:type="dxa"/>
            <w:shd w:val="clear" w:color="auto" w:fill="auto"/>
          </w:tcPr>
          <w:p w14:paraId="33B74570"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18EFAAD6" w14:textId="77777777" w:rsidR="00672641" w:rsidRPr="00785B7A" w:rsidRDefault="00672641" w:rsidP="00AC23C4">
            <w:pPr>
              <w:ind w:right="85"/>
              <w:jc w:val="right"/>
            </w:pPr>
            <w:r w:rsidRPr="00785B7A">
              <w:t>58</w:t>
            </w:r>
          </w:p>
        </w:tc>
      </w:tr>
      <w:tr w:rsidR="00AC23C4" w:rsidRPr="00AC23C4" w14:paraId="151E53BA" w14:textId="77777777" w:rsidTr="00E50FFF">
        <w:tc>
          <w:tcPr>
            <w:tcW w:w="1077" w:type="dxa"/>
            <w:shd w:val="clear" w:color="auto" w:fill="auto"/>
          </w:tcPr>
          <w:p w14:paraId="7E64318D" w14:textId="77777777" w:rsidR="00672641" w:rsidRPr="00AC23C4" w:rsidRDefault="00672641" w:rsidP="00672641">
            <w:pPr>
              <w:rPr>
                <w:rStyle w:val="ChItalBold"/>
                <w:szCs w:val="19"/>
              </w:rPr>
            </w:pPr>
            <w:r w:rsidRPr="00AC23C4">
              <w:rPr>
                <w:rStyle w:val="ChItalBold"/>
                <w:szCs w:val="19"/>
              </w:rPr>
              <w:t>jaga</w:t>
            </w:r>
          </w:p>
        </w:tc>
        <w:tc>
          <w:tcPr>
            <w:tcW w:w="1106" w:type="dxa"/>
            <w:shd w:val="clear" w:color="auto" w:fill="auto"/>
          </w:tcPr>
          <w:p w14:paraId="64CDDDB7" w14:textId="16E315F5" w:rsidR="00672641" w:rsidRPr="00AC23C4" w:rsidRDefault="00B7093A" w:rsidP="00672641">
            <w:pPr>
              <w:rPr>
                <w:szCs w:val="19"/>
              </w:rPr>
            </w:pPr>
            <w:r>
              <w:rPr>
                <w:szCs w:val="19"/>
              </w:rPr>
              <w:t>‘</w:t>
            </w:r>
            <w:r w:rsidR="00672641" w:rsidRPr="00AC23C4">
              <w:rPr>
                <w:szCs w:val="19"/>
              </w:rPr>
              <w:t>guard</w:t>
            </w:r>
            <w:r>
              <w:rPr>
                <w:szCs w:val="19"/>
              </w:rPr>
              <w:t>’</w:t>
            </w:r>
          </w:p>
        </w:tc>
        <w:tc>
          <w:tcPr>
            <w:tcW w:w="1332" w:type="dxa"/>
            <w:shd w:val="clear" w:color="auto" w:fill="auto"/>
          </w:tcPr>
          <w:p w14:paraId="48BF9A1C" w14:textId="77777777" w:rsidR="00672641" w:rsidRPr="00C04CD8" w:rsidRDefault="00672641" w:rsidP="00672641">
            <w:pPr>
              <w:rPr>
                <w:rStyle w:val="ChItalBoldUndl"/>
              </w:rPr>
            </w:pPr>
            <w:r w:rsidRPr="00C04CD8">
              <w:rPr>
                <w:rStyle w:val="ChItalBoldUndl"/>
              </w:rPr>
              <w:t>penjaga</w:t>
            </w:r>
          </w:p>
        </w:tc>
        <w:tc>
          <w:tcPr>
            <w:tcW w:w="1644" w:type="dxa"/>
            <w:shd w:val="clear" w:color="auto" w:fill="auto"/>
            <w:tcMar>
              <w:left w:w="74" w:type="dxa"/>
              <w:right w:w="74" w:type="dxa"/>
            </w:tcMar>
          </w:tcPr>
          <w:p w14:paraId="7987FBD6" w14:textId="6070E885" w:rsidR="00672641" w:rsidRPr="00AC23C4" w:rsidRDefault="00B7093A" w:rsidP="00672641">
            <w:pPr>
              <w:rPr>
                <w:szCs w:val="19"/>
              </w:rPr>
            </w:pPr>
            <w:r>
              <w:rPr>
                <w:szCs w:val="19"/>
              </w:rPr>
              <w:t>‘</w:t>
            </w:r>
            <w:r w:rsidR="00672641" w:rsidRPr="00AC23C4">
              <w:rPr>
                <w:szCs w:val="19"/>
              </w:rPr>
              <w:t>guard</w:t>
            </w:r>
            <w:r>
              <w:rPr>
                <w:szCs w:val="19"/>
              </w:rPr>
              <w:t>’</w:t>
            </w:r>
          </w:p>
        </w:tc>
        <w:tc>
          <w:tcPr>
            <w:tcW w:w="907" w:type="dxa"/>
            <w:shd w:val="clear" w:color="auto" w:fill="auto"/>
          </w:tcPr>
          <w:p w14:paraId="70D52E82"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3D66357A" w14:textId="77777777" w:rsidR="00672641" w:rsidRPr="00AC23C4" w:rsidRDefault="00672641" w:rsidP="00AC23C4">
            <w:pPr>
              <w:ind w:right="85"/>
              <w:jc w:val="right"/>
              <w:rPr>
                <w:highlight w:val="red"/>
              </w:rPr>
            </w:pPr>
            <w:r w:rsidRPr="00785B7A">
              <w:t>41</w:t>
            </w:r>
          </w:p>
        </w:tc>
      </w:tr>
      <w:tr w:rsidR="00AC23C4" w:rsidRPr="00AC23C4" w14:paraId="23313A81" w14:textId="77777777" w:rsidTr="00E50FFF">
        <w:tc>
          <w:tcPr>
            <w:tcW w:w="1077" w:type="dxa"/>
            <w:shd w:val="clear" w:color="auto" w:fill="auto"/>
          </w:tcPr>
          <w:p w14:paraId="477EC835" w14:textId="77777777" w:rsidR="00672641" w:rsidRPr="00AC23C4" w:rsidRDefault="00672641" w:rsidP="00672641">
            <w:pPr>
              <w:rPr>
                <w:rStyle w:val="ChItalBold"/>
                <w:szCs w:val="19"/>
              </w:rPr>
            </w:pPr>
            <w:r w:rsidRPr="00AC23C4">
              <w:rPr>
                <w:rStyle w:val="ChItalBold"/>
                <w:szCs w:val="19"/>
              </w:rPr>
              <w:t>ajar</w:t>
            </w:r>
          </w:p>
        </w:tc>
        <w:tc>
          <w:tcPr>
            <w:tcW w:w="1106" w:type="dxa"/>
            <w:shd w:val="clear" w:color="auto" w:fill="auto"/>
          </w:tcPr>
          <w:p w14:paraId="65D37796" w14:textId="73B2DA42" w:rsidR="00672641" w:rsidRPr="00AC23C4" w:rsidRDefault="00B7093A" w:rsidP="00672641">
            <w:pPr>
              <w:rPr>
                <w:szCs w:val="19"/>
              </w:rPr>
            </w:pPr>
            <w:r>
              <w:rPr>
                <w:szCs w:val="19"/>
              </w:rPr>
              <w:t>‘</w:t>
            </w:r>
            <w:r w:rsidR="00672641" w:rsidRPr="00AC23C4">
              <w:rPr>
                <w:szCs w:val="19"/>
              </w:rPr>
              <w:t>teach</w:t>
            </w:r>
            <w:r>
              <w:rPr>
                <w:szCs w:val="19"/>
              </w:rPr>
              <w:t>’</w:t>
            </w:r>
          </w:p>
        </w:tc>
        <w:tc>
          <w:tcPr>
            <w:tcW w:w="1332" w:type="dxa"/>
            <w:shd w:val="clear" w:color="auto" w:fill="auto"/>
          </w:tcPr>
          <w:p w14:paraId="7C9FA9A1" w14:textId="77777777" w:rsidR="00672641" w:rsidRPr="00C04CD8" w:rsidRDefault="00672641" w:rsidP="00672641">
            <w:pPr>
              <w:rPr>
                <w:rStyle w:val="ChItalBoldUndl"/>
              </w:rPr>
            </w:pPr>
            <w:r w:rsidRPr="00C04CD8">
              <w:rPr>
                <w:rStyle w:val="ChItalBoldUndl"/>
              </w:rPr>
              <w:t>plajar</w:t>
            </w:r>
          </w:p>
        </w:tc>
        <w:tc>
          <w:tcPr>
            <w:tcW w:w="1644" w:type="dxa"/>
            <w:shd w:val="clear" w:color="auto" w:fill="auto"/>
            <w:tcMar>
              <w:left w:w="74" w:type="dxa"/>
              <w:right w:w="74" w:type="dxa"/>
            </w:tcMar>
          </w:tcPr>
          <w:p w14:paraId="143B7429" w14:textId="5E0D6BDD" w:rsidR="00672641" w:rsidRPr="00AC23C4" w:rsidRDefault="00B7093A" w:rsidP="00AC23C4">
            <w:pPr>
              <w:widowControl w:val="0"/>
              <w:autoSpaceDE w:val="0"/>
              <w:autoSpaceDN w:val="0"/>
              <w:adjustRightInd w:val="0"/>
              <w:rPr>
                <w:szCs w:val="19"/>
              </w:rPr>
            </w:pPr>
            <w:r>
              <w:rPr>
                <w:szCs w:val="19"/>
              </w:rPr>
              <w:t>‘</w:t>
            </w:r>
            <w:r w:rsidR="00672641" w:rsidRPr="00AC23C4">
              <w:rPr>
                <w:szCs w:val="19"/>
              </w:rPr>
              <w:t>teacher</w:t>
            </w:r>
            <w:r>
              <w:rPr>
                <w:szCs w:val="19"/>
              </w:rPr>
              <w:t>’</w:t>
            </w:r>
          </w:p>
        </w:tc>
        <w:tc>
          <w:tcPr>
            <w:tcW w:w="907" w:type="dxa"/>
            <w:shd w:val="clear" w:color="auto" w:fill="auto"/>
          </w:tcPr>
          <w:p w14:paraId="47E4074F"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11F9474E" w14:textId="77777777" w:rsidR="00672641" w:rsidRPr="00AC23C4" w:rsidRDefault="00672641" w:rsidP="00AC23C4">
            <w:pPr>
              <w:ind w:right="85"/>
              <w:jc w:val="right"/>
              <w:rPr>
                <w:highlight w:val="red"/>
              </w:rPr>
            </w:pPr>
            <w:r w:rsidRPr="00785B7A">
              <w:t>41</w:t>
            </w:r>
          </w:p>
        </w:tc>
      </w:tr>
      <w:tr w:rsidR="00AC23C4" w:rsidRPr="00AC23C4" w14:paraId="5FFE5436" w14:textId="77777777" w:rsidTr="00E50FFF">
        <w:tc>
          <w:tcPr>
            <w:tcW w:w="1077" w:type="dxa"/>
            <w:shd w:val="clear" w:color="auto" w:fill="auto"/>
          </w:tcPr>
          <w:p w14:paraId="329E1F10" w14:textId="77777777" w:rsidR="00672641" w:rsidRPr="00AC23C4" w:rsidRDefault="00672641" w:rsidP="00672641">
            <w:pPr>
              <w:rPr>
                <w:rStyle w:val="ChItalBold"/>
                <w:szCs w:val="19"/>
              </w:rPr>
            </w:pPr>
            <w:r w:rsidRPr="00AC23C4">
              <w:rPr>
                <w:rStyle w:val="ChItalBold"/>
                <w:szCs w:val="19"/>
              </w:rPr>
              <w:t>bantu</w:t>
            </w:r>
          </w:p>
        </w:tc>
        <w:tc>
          <w:tcPr>
            <w:tcW w:w="1106" w:type="dxa"/>
            <w:shd w:val="clear" w:color="auto" w:fill="auto"/>
          </w:tcPr>
          <w:p w14:paraId="771A6520" w14:textId="28E9F356" w:rsidR="00672641" w:rsidRPr="00AC23C4" w:rsidRDefault="00B7093A" w:rsidP="00672641">
            <w:pPr>
              <w:rPr>
                <w:szCs w:val="19"/>
              </w:rPr>
            </w:pPr>
            <w:r>
              <w:rPr>
                <w:szCs w:val="19"/>
              </w:rPr>
              <w:t>‘</w:t>
            </w:r>
            <w:r w:rsidR="00672641" w:rsidRPr="00AC23C4">
              <w:rPr>
                <w:szCs w:val="19"/>
              </w:rPr>
              <w:t>help</w:t>
            </w:r>
            <w:r>
              <w:rPr>
                <w:szCs w:val="19"/>
              </w:rPr>
              <w:t>’</w:t>
            </w:r>
          </w:p>
        </w:tc>
        <w:tc>
          <w:tcPr>
            <w:tcW w:w="1332" w:type="dxa"/>
            <w:shd w:val="clear" w:color="auto" w:fill="auto"/>
          </w:tcPr>
          <w:p w14:paraId="4AA6854B" w14:textId="77777777" w:rsidR="00672641" w:rsidRPr="00C04CD8" w:rsidRDefault="00672641" w:rsidP="00672641">
            <w:pPr>
              <w:rPr>
                <w:rStyle w:val="ChItalBold"/>
              </w:rPr>
            </w:pPr>
            <w:r w:rsidRPr="00C04CD8">
              <w:rPr>
                <w:rStyle w:val="ChItalBold"/>
              </w:rPr>
              <w:t>pembantu</w:t>
            </w:r>
          </w:p>
        </w:tc>
        <w:tc>
          <w:tcPr>
            <w:tcW w:w="1644" w:type="dxa"/>
            <w:shd w:val="clear" w:color="auto" w:fill="auto"/>
            <w:tcMar>
              <w:left w:w="74" w:type="dxa"/>
              <w:right w:w="74" w:type="dxa"/>
            </w:tcMar>
          </w:tcPr>
          <w:p w14:paraId="71547412" w14:textId="7ABC4C6A" w:rsidR="00672641" w:rsidRPr="00AC23C4" w:rsidRDefault="00B7093A" w:rsidP="00AC23C4">
            <w:pPr>
              <w:widowControl w:val="0"/>
              <w:autoSpaceDE w:val="0"/>
              <w:autoSpaceDN w:val="0"/>
              <w:adjustRightInd w:val="0"/>
              <w:rPr>
                <w:szCs w:val="19"/>
              </w:rPr>
            </w:pPr>
            <w:r>
              <w:rPr>
                <w:szCs w:val="19"/>
              </w:rPr>
              <w:t>‘</w:t>
            </w:r>
            <w:r w:rsidR="00672641" w:rsidRPr="00AC23C4">
              <w:rPr>
                <w:szCs w:val="19"/>
              </w:rPr>
              <w:t>house helper</w:t>
            </w:r>
            <w:r>
              <w:rPr>
                <w:szCs w:val="19"/>
              </w:rPr>
              <w:t>’</w:t>
            </w:r>
          </w:p>
        </w:tc>
        <w:tc>
          <w:tcPr>
            <w:tcW w:w="907" w:type="dxa"/>
            <w:shd w:val="clear" w:color="auto" w:fill="auto"/>
          </w:tcPr>
          <w:p w14:paraId="4FF5D0F9"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245EB2CE" w14:textId="77777777" w:rsidR="00672641" w:rsidRPr="00AC23C4" w:rsidRDefault="00672641" w:rsidP="00AC23C4">
            <w:pPr>
              <w:ind w:right="85"/>
              <w:jc w:val="right"/>
              <w:rPr>
                <w:highlight w:val="red"/>
              </w:rPr>
            </w:pPr>
            <w:r w:rsidRPr="00785B7A">
              <w:t>34</w:t>
            </w:r>
          </w:p>
        </w:tc>
      </w:tr>
      <w:tr w:rsidR="00AC23C4" w:rsidRPr="00AC23C4" w14:paraId="2EF04A71" w14:textId="77777777" w:rsidTr="00E50FFF">
        <w:tc>
          <w:tcPr>
            <w:tcW w:w="1077" w:type="dxa"/>
            <w:shd w:val="clear" w:color="auto" w:fill="auto"/>
          </w:tcPr>
          <w:p w14:paraId="3AF1917B" w14:textId="77777777" w:rsidR="00672641" w:rsidRPr="00AC23C4" w:rsidRDefault="00672641" w:rsidP="00672641">
            <w:pPr>
              <w:rPr>
                <w:rStyle w:val="ChItalBold"/>
                <w:szCs w:val="19"/>
              </w:rPr>
            </w:pPr>
            <w:r w:rsidRPr="00AC23C4">
              <w:rPr>
                <w:rStyle w:val="ChItalBold"/>
                <w:szCs w:val="19"/>
              </w:rPr>
              <w:t>urus</w:t>
            </w:r>
          </w:p>
        </w:tc>
        <w:tc>
          <w:tcPr>
            <w:tcW w:w="1106" w:type="dxa"/>
            <w:shd w:val="clear" w:color="auto" w:fill="auto"/>
          </w:tcPr>
          <w:p w14:paraId="6066EACE" w14:textId="12F68F6B" w:rsidR="00672641" w:rsidRPr="00AC23C4" w:rsidRDefault="00B7093A" w:rsidP="00672641">
            <w:pPr>
              <w:rPr>
                <w:szCs w:val="19"/>
              </w:rPr>
            </w:pPr>
            <w:r>
              <w:rPr>
                <w:szCs w:val="19"/>
              </w:rPr>
              <w:t>‘</w:t>
            </w:r>
            <w:r w:rsidR="00672641" w:rsidRPr="00AC23C4">
              <w:rPr>
                <w:szCs w:val="19"/>
              </w:rPr>
              <w:t>arrange</w:t>
            </w:r>
            <w:r>
              <w:rPr>
                <w:szCs w:val="19"/>
              </w:rPr>
              <w:t>’</w:t>
            </w:r>
          </w:p>
        </w:tc>
        <w:tc>
          <w:tcPr>
            <w:tcW w:w="1332" w:type="dxa"/>
            <w:shd w:val="clear" w:color="auto" w:fill="auto"/>
          </w:tcPr>
          <w:p w14:paraId="674AD9D8" w14:textId="77777777" w:rsidR="00672641" w:rsidRPr="00C04CD8" w:rsidRDefault="00672641" w:rsidP="00672641">
            <w:pPr>
              <w:rPr>
                <w:rStyle w:val="ChItalBoldUndl"/>
              </w:rPr>
            </w:pPr>
            <w:r w:rsidRPr="00C04CD8">
              <w:rPr>
                <w:rStyle w:val="ChItalBoldUndl"/>
              </w:rPr>
              <w:t>pengurus</w:t>
            </w:r>
          </w:p>
        </w:tc>
        <w:tc>
          <w:tcPr>
            <w:tcW w:w="1644" w:type="dxa"/>
            <w:shd w:val="clear" w:color="auto" w:fill="auto"/>
            <w:tcMar>
              <w:left w:w="74" w:type="dxa"/>
              <w:right w:w="74" w:type="dxa"/>
            </w:tcMar>
          </w:tcPr>
          <w:p w14:paraId="3D941AB8" w14:textId="4870F86E" w:rsidR="00672641" w:rsidRPr="00AC23C4" w:rsidRDefault="00B7093A" w:rsidP="00672641">
            <w:pPr>
              <w:rPr>
                <w:szCs w:val="19"/>
              </w:rPr>
            </w:pPr>
            <w:r>
              <w:rPr>
                <w:szCs w:val="19"/>
              </w:rPr>
              <w:t>‘</w:t>
            </w:r>
            <w:r w:rsidR="00672641" w:rsidRPr="00AC23C4">
              <w:rPr>
                <w:szCs w:val="19"/>
              </w:rPr>
              <w:t>manager</w:t>
            </w:r>
            <w:r>
              <w:rPr>
                <w:szCs w:val="19"/>
              </w:rPr>
              <w:t>’</w:t>
            </w:r>
          </w:p>
        </w:tc>
        <w:tc>
          <w:tcPr>
            <w:tcW w:w="907" w:type="dxa"/>
            <w:shd w:val="clear" w:color="auto" w:fill="auto"/>
          </w:tcPr>
          <w:p w14:paraId="75D1EA38"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11135D55" w14:textId="77777777" w:rsidR="00672641" w:rsidRPr="00AC23C4" w:rsidRDefault="00672641" w:rsidP="00AC23C4">
            <w:pPr>
              <w:ind w:right="85"/>
              <w:jc w:val="right"/>
              <w:rPr>
                <w:highlight w:val="red"/>
              </w:rPr>
            </w:pPr>
            <w:r w:rsidRPr="00785B7A">
              <w:t>28</w:t>
            </w:r>
          </w:p>
        </w:tc>
      </w:tr>
      <w:tr w:rsidR="00AC23C4" w:rsidRPr="00AC23C4" w14:paraId="6FCDF956" w14:textId="77777777" w:rsidTr="00E50FFF">
        <w:tc>
          <w:tcPr>
            <w:tcW w:w="1077" w:type="dxa"/>
            <w:shd w:val="clear" w:color="auto" w:fill="auto"/>
          </w:tcPr>
          <w:p w14:paraId="53648C3E" w14:textId="77777777" w:rsidR="00672641" w:rsidRPr="00AC23C4" w:rsidRDefault="00672641" w:rsidP="00672641">
            <w:pPr>
              <w:rPr>
                <w:rStyle w:val="ChItalBold"/>
                <w:szCs w:val="19"/>
              </w:rPr>
            </w:pPr>
            <w:r w:rsidRPr="00AC23C4">
              <w:rPr>
                <w:rStyle w:val="ChItalBold"/>
                <w:szCs w:val="19"/>
              </w:rPr>
              <w:t>bicara</w:t>
            </w:r>
          </w:p>
        </w:tc>
        <w:tc>
          <w:tcPr>
            <w:tcW w:w="1106" w:type="dxa"/>
            <w:shd w:val="clear" w:color="auto" w:fill="auto"/>
          </w:tcPr>
          <w:p w14:paraId="53651365" w14:textId="1C3FAEB5" w:rsidR="00672641" w:rsidRPr="00AC23C4" w:rsidRDefault="00B7093A" w:rsidP="00672641">
            <w:pPr>
              <w:rPr>
                <w:szCs w:val="19"/>
              </w:rPr>
            </w:pPr>
            <w:r>
              <w:rPr>
                <w:szCs w:val="19"/>
              </w:rPr>
              <w:t>‘</w:t>
            </w:r>
            <w:r w:rsidR="00672641" w:rsidRPr="00AC23C4">
              <w:rPr>
                <w:szCs w:val="19"/>
              </w:rPr>
              <w:t>speak</w:t>
            </w:r>
            <w:r>
              <w:rPr>
                <w:szCs w:val="19"/>
              </w:rPr>
              <w:t>’</w:t>
            </w:r>
          </w:p>
        </w:tc>
        <w:tc>
          <w:tcPr>
            <w:tcW w:w="1332" w:type="dxa"/>
            <w:shd w:val="clear" w:color="auto" w:fill="auto"/>
          </w:tcPr>
          <w:p w14:paraId="67A5E09B" w14:textId="77777777" w:rsidR="00672641" w:rsidRPr="00C04CD8" w:rsidRDefault="00672641" w:rsidP="00672641">
            <w:pPr>
              <w:rPr>
                <w:rStyle w:val="ChItalBoldUndl"/>
              </w:rPr>
            </w:pPr>
            <w:r w:rsidRPr="00C04CD8">
              <w:rPr>
                <w:rStyle w:val="ChItalBoldUndl"/>
              </w:rPr>
              <w:t>pembicara</w:t>
            </w:r>
          </w:p>
        </w:tc>
        <w:tc>
          <w:tcPr>
            <w:tcW w:w="1644" w:type="dxa"/>
            <w:shd w:val="clear" w:color="auto" w:fill="auto"/>
            <w:tcMar>
              <w:left w:w="74" w:type="dxa"/>
              <w:right w:w="74" w:type="dxa"/>
            </w:tcMar>
          </w:tcPr>
          <w:p w14:paraId="61A68F1F" w14:textId="6A4B12D7" w:rsidR="00672641" w:rsidRPr="00AC23C4" w:rsidRDefault="00B7093A" w:rsidP="00AC23C4">
            <w:pPr>
              <w:widowControl w:val="0"/>
              <w:autoSpaceDE w:val="0"/>
              <w:autoSpaceDN w:val="0"/>
              <w:adjustRightInd w:val="0"/>
              <w:rPr>
                <w:szCs w:val="19"/>
              </w:rPr>
            </w:pPr>
            <w:r>
              <w:rPr>
                <w:szCs w:val="19"/>
              </w:rPr>
              <w:t>‘</w:t>
            </w:r>
            <w:r w:rsidR="00672641" w:rsidRPr="00AC23C4">
              <w:rPr>
                <w:szCs w:val="19"/>
              </w:rPr>
              <w:t>speaker</w:t>
            </w:r>
            <w:r>
              <w:rPr>
                <w:szCs w:val="19"/>
              </w:rPr>
              <w:t>’</w:t>
            </w:r>
          </w:p>
        </w:tc>
        <w:tc>
          <w:tcPr>
            <w:tcW w:w="907" w:type="dxa"/>
            <w:shd w:val="clear" w:color="auto" w:fill="auto"/>
          </w:tcPr>
          <w:p w14:paraId="4DCD78EB"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5EA4B559" w14:textId="77777777" w:rsidR="00672641" w:rsidRPr="00AC23C4" w:rsidRDefault="00672641" w:rsidP="00AC23C4">
            <w:pPr>
              <w:ind w:right="85"/>
              <w:jc w:val="right"/>
              <w:rPr>
                <w:highlight w:val="red"/>
              </w:rPr>
            </w:pPr>
            <w:r w:rsidRPr="00785B7A">
              <w:t>332</w:t>
            </w:r>
          </w:p>
        </w:tc>
      </w:tr>
      <w:tr w:rsidR="00AC23C4" w:rsidRPr="00AC23C4" w14:paraId="73546D89" w14:textId="77777777" w:rsidTr="00E50FFF">
        <w:tc>
          <w:tcPr>
            <w:tcW w:w="1077" w:type="dxa"/>
            <w:shd w:val="clear" w:color="auto" w:fill="auto"/>
          </w:tcPr>
          <w:p w14:paraId="4BE3488F" w14:textId="77777777" w:rsidR="00672641" w:rsidRPr="00AC23C4" w:rsidRDefault="00672641" w:rsidP="00672641">
            <w:pPr>
              <w:rPr>
                <w:rStyle w:val="ChItalBold"/>
                <w:szCs w:val="19"/>
              </w:rPr>
            </w:pPr>
            <w:r w:rsidRPr="00AC23C4">
              <w:rPr>
                <w:rStyle w:val="ChItalBold"/>
                <w:szCs w:val="19"/>
              </w:rPr>
              <w:t>ikut</w:t>
            </w:r>
          </w:p>
        </w:tc>
        <w:tc>
          <w:tcPr>
            <w:tcW w:w="1106" w:type="dxa"/>
            <w:shd w:val="clear" w:color="auto" w:fill="auto"/>
          </w:tcPr>
          <w:p w14:paraId="69637A93" w14:textId="0A67F8B7" w:rsidR="00672641" w:rsidRPr="00AC23C4" w:rsidRDefault="00B7093A" w:rsidP="00672641">
            <w:pPr>
              <w:rPr>
                <w:szCs w:val="19"/>
              </w:rPr>
            </w:pPr>
            <w:r>
              <w:rPr>
                <w:szCs w:val="19"/>
              </w:rPr>
              <w:t>‘</w:t>
            </w:r>
            <w:r w:rsidR="00672641" w:rsidRPr="00AC23C4">
              <w:rPr>
                <w:szCs w:val="19"/>
              </w:rPr>
              <w:t>follow</w:t>
            </w:r>
            <w:r>
              <w:rPr>
                <w:szCs w:val="19"/>
              </w:rPr>
              <w:t>’</w:t>
            </w:r>
          </w:p>
        </w:tc>
        <w:tc>
          <w:tcPr>
            <w:tcW w:w="1332" w:type="dxa"/>
            <w:shd w:val="clear" w:color="auto" w:fill="auto"/>
          </w:tcPr>
          <w:p w14:paraId="2862576F" w14:textId="77777777" w:rsidR="00672641" w:rsidRPr="00C04CD8" w:rsidRDefault="00672641" w:rsidP="00672641">
            <w:pPr>
              <w:rPr>
                <w:rStyle w:val="ChItalBoldUndl"/>
              </w:rPr>
            </w:pPr>
            <w:r w:rsidRPr="00C04CD8">
              <w:rPr>
                <w:rStyle w:val="ChItalBoldUndl"/>
              </w:rPr>
              <w:t>pengikut</w:t>
            </w:r>
          </w:p>
        </w:tc>
        <w:tc>
          <w:tcPr>
            <w:tcW w:w="1644" w:type="dxa"/>
            <w:shd w:val="clear" w:color="auto" w:fill="auto"/>
            <w:tcMar>
              <w:left w:w="74" w:type="dxa"/>
              <w:right w:w="74" w:type="dxa"/>
            </w:tcMar>
          </w:tcPr>
          <w:p w14:paraId="5FC104BB" w14:textId="2408BF76" w:rsidR="00672641" w:rsidRPr="00AC23C4" w:rsidRDefault="00B7093A" w:rsidP="00AC23C4">
            <w:pPr>
              <w:widowControl w:val="0"/>
              <w:autoSpaceDE w:val="0"/>
              <w:autoSpaceDN w:val="0"/>
              <w:adjustRightInd w:val="0"/>
              <w:rPr>
                <w:szCs w:val="19"/>
              </w:rPr>
            </w:pPr>
            <w:r>
              <w:rPr>
                <w:szCs w:val="19"/>
              </w:rPr>
              <w:t>‘</w:t>
            </w:r>
            <w:r w:rsidR="00672641" w:rsidRPr="00AC23C4">
              <w:rPr>
                <w:szCs w:val="19"/>
              </w:rPr>
              <w:t>follower</w:t>
            </w:r>
            <w:r>
              <w:rPr>
                <w:szCs w:val="19"/>
              </w:rPr>
              <w:t>’</w:t>
            </w:r>
          </w:p>
        </w:tc>
        <w:tc>
          <w:tcPr>
            <w:tcW w:w="907" w:type="dxa"/>
            <w:shd w:val="clear" w:color="auto" w:fill="auto"/>
          </w:tcPr>
          <w:p w14:paraId="0ADF57BF"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3535FDC0" w14:textId="77777777" w:rsidR="00672641" w:rsidRPr="00AC23C4" w:rsidRDefault="00672641" w:rsidP="00AC23C4">
            <w:pPr>
              <w:ind w:right="85"/>
              <w:jc w:val="right"/>
              <w:rPr>
                <w:highlight w:val="red"/>
              </w:rPr>
            </w:pPr>
            <w:r w:rsidRPr="00785B7A">
              <w:t>253</w:t>
            </w:r>
          </w:p>
        </w:tc>
      </w:tr>
      <w:tr w:rsidR="00AC23C4" w:rsidRPr="00AC23C4" w14:paraId="4FD16475" w14:textId="77777777" w:rsidTr="00E50FFF">
        <w:tc>
          <w:tcPr>
            <w:tcW w:w="1077" w:type="dxa"/>
            <w:shd w:val="clear" w:color="auto" w:fill="auto"/>
          </w:tcPr>
          <w:p w14:paraId="08FB2938" w14:textId="77777777" w:rsidR="00672641" w:rsidRPr="00AC23C4" w:rsidRDefault="00672641" w:rsidP="00672641">
            <w:pPr>
              <w:rPr>
                <w:rStyle w:val="ChItalBold"/>
                <w:szCs w:val="19"/>
              </w:rPr>
            </w:pPr>
            <w:r w:rsidRPr="00AC23C4">
              <w:rPr>
                <w:rStyle w:val="ChItalBold"/>
                <w:szCs w:val="19"/>
              </w:rPr>
              <w:t>dengar</w:t>
            </w:r>
          </w:p>
        </w:tc>
        <w:tc>
          <w:tcPr>
            <w:tcW w:w="1106" w:type="dxa"/>
            <w:shd w:val="clear" w:color="auto" w:fill="auto"/>
          </w:tcPr>
          <w:p w14:paraId="2668F3FB" w14:textId="314D1EC3" w:rsidR="00672641" w:rsidRPr="00AC23C4" w:rsidRDefault="00B7093A" w:rsidP="00672641">
            <w:pPr>
              <w:rPr>
                <w:szCs w:val="19"/>
              </w:rPr>
            </w:pPr>
            <w:r>
              <w:rPr>
                <w:szCs w:val="19"/>
              </w:rPr>
              <w:t>‘</w:t>
            </w:r>
            <w:r w:rsidR="00672641" w:rsidRPr="00AC23C4">
              <w:rPr>
                <w:szCs w:val="19"/>
              </w:rPr>
              <w:t>hear</w:t>
            </w:r>
            <w:r>
              <w:rPr>
                <w:szCs w:val="19"/>
              </w:rPr>
              <w:t>’</w:t>
            </w:r>
          </w:p>
        </w:tc>
        <w:tc>
          <w:tcPr>
            <w:tcW w:w="1332" w:type="dxa"/>
            <w:shd w:val="clear" w:color="auto" w:fill="auto"/>
          </w:tcPr>
          <w:p w14:paraId="2364A539" w14:textId="77777777" w:rsidR="00672641" w:rsidRPr="00C04CD8" w:rsidRDefault="00672641" w:rsidP="00672641">
            <w:pPr>
              <w:rPr>
                <w:rStyle w:val="ChItalBoldUndl"/>
              </w:rPr>
            </w:pPr>
            <w:r w:rsidRPr="00C04CD8">
              <w:rPr>
                <w:rStyle w:val="ChItalBoldUndl"/>
              </w:rPr>
              <w:t>pendengar</w:t>
            </w:r>
          </w:p>
        </w:tc>
        <w:tc>
          <w:tcPr>
            <w:tcW w:w="1644" w:type="dxa"/>
            <w:shd w:val="clear" w:color="auto" w:fill="auto"/>
            <w:tcMar>
              <w:left w:w="74" w:type="dxa"/>
              <w:right w:w="74" w:type="dxa"/>
            </w:tcMar>
          </w:tcPr>
          <w:p w14:paraId="672348A8" w14:textId="3FF0FDD2" w:rsidR="00672641" w:rsidRPr="00AC23C4" w:rsidRDefault="00B7093A" w:rsidP="00AC23C4">
            <w:pPr>
              <w:widowControl w:val="0"/>
              <w:autoSpaceDE w:val="0"/>
              <w:autoSpaceDN w:val="0"/>
              <w:adjustRightInd w:val="0"/>
              <w:rPr>
                <w:szCs w:val="19"/>
              </w:rPr>
            </w:pPr>
            <w:r>
              <w:rPr>
                <w:szCs w:val="19"/>
              </w:rPr>
              <w:t>‘</w:t>
            </w:r>
            <w:r w:rsidR="00672641" w:rsidRPr="00AC23C4">
              <w:rPr>
                <w:szCs w:val="19"/>
              </w:rPr>
              <w:t>listener</w:t>
            </w:r>
            <w:r>
              <w:rPr>
                <w:szCs w:val="19"/>
              </w:rPr>
              <w:t>’</w:t>
            </w:r>
          </w:p>
        </w:tc>
        <w:tc>
          <w:tcPr>
            <w:tcW w:w="907" w:type="dxa"/>
            <w:shd w:val="clear" w:color="auto" w:fill="auto"/>
          </w:tcPr>
          <w:p w14:paraId="4FA743C6"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5EDFEE9A" w14:textId="77777777" w:rsidR="00672641" w:rsidRPr="00AC23C4" w:rsidRDefault="00672641" w:rsidP="00AC23C4">
            <w:pPr>
              <w:ind w:right="85"/>
              <w:jc w:val="right"/>
              <w:rPr>
                <w:highlight w:val="red"/>
              </w:rPr>
            </w:pPr>
            <w:r w:rsidRPr="00785B7A">
              <w:t>130</w:t>
            </w:r>
          </w:p>
        </w:tc>
      </w:tr>
      <w:tr w:rsidR="00AC23C4" w:rsidRPr="00AC23C4" w14:paraId="3CF85826" w14:textId="77777777" w:rsidTr="00E50FFF">
        <w:tc>
          <w:tcPr>
            <w:tcW w:w="1077" w:type="dxa"/>
            <w:shd w:val="clear" w:color="auto" w:fill="auto"/>
          </w:tcPr>
          <w:p w14:paraId="2F07C687" w14:textId="77777777" w:rsidR="00672641" w:rsidRPr="00AC23C4" w:rsidRDefault="00672641" w:rsidP="00672641">
            <w:pPr>
              <w:rPr>
                <w:rStyle w:val="ChItalBold"/>
                <w:szCs w:val="19"/>
              </w:rPr>
            </w:pPr>
            <w:r w:rsidRPr="00AC23C4">
              <w:rPr>
                <w:rStyle w:val="ChItalBold"/>
                <w:szCs w:val="19"/>
              </w:rPr>
              <w:t>pikir</w:t>
            </w:r>
          </w:p>
        </w:tc>
        <w:tc>
          <w:tcPr>
            <w:tcW w:w="1106" w:type="dxa"/>
            <w:shd w:val="clear" w:color="auto" w:fill="auto"/>
          </w:tcPr>
          <w:p w14:paraId="585803B4" w14:textId="701212F3" w:rsidR="00672641" w:rsidRPr="00AC23C4" w:rsidRDefault="00B7093A" w:rsidP="00672641">
            <w:pPr>
              <w:rPr>
                <w:szCs w:val="19"/>
              </w:rPr>
            </w:pPr>
            <w:r>
              <w:rPr>
                <w:szCs w:val="19"/>
              </w:rPr>
              <w:t>‘</w:t>
            </w:r>
            <w:r w:rsidR="00672641" w:rsidRPr="00AC23C4">
              <w:rPr>
                <w:szCs w:val="19"/>
              </w:rPr>
              <w:t>think</w:t>
            </w:r>
            <w:r>
              <w:rPr>
                <w:szCs w:val="19"/>
              </w:rPr>
              <w:t>’</w:t>
            </w:r>
          </w:p>
        </w:tc>
        <w:tc>
          <w:tcPr>
            <w:tcW w:w="1332" w:type="dxa"/>
            <w:shd w:val="clear" w:color="auto" w:fill="auto"/>
          </w:tcPr>
          <w:p w14:paraId="4393085A" w14:textId="77777777" w:rsidR="00672641" w:rsidRPr="00C04CD8" w:rsidRDefault="00672641" w:rsidP="00672641">
            <w:pPr>
              <w:rPr>
                <w:rStyle w:val="ChItalBoldUndl"/>
              </w:rPr>
            </w:pPr>
            <w:r w:rsidRPr="00C04CD8">
              <w:rPr>
                <w:rStyle w:val="ChItalBoldUndl"/>
              </w:rPr>
              <w:t>pemikir</w:t>
            </w:r>
          </w:p>
        </w:tc>
        <w:tc>
          <w:tcPr>
            <w:tcW w:w="1644" w:type="dxa"/>
            <w:shd w:val="clear" w:color="auto" w:fill="auto"/>
            <w:tcMar>
              <w:left w:w="74" w:type="dxa"/>
              <w:right w:w="74" w:type="dxa"/>
            </w:tcMar>
          </w:tcPr>
          <w:p w14:paraId="7AB4371D" w14:textId="7C9A2423" w:rsidR="00672641" w:rsidRPr="00AC23C4" w:rsidRDefault="00B7093A" w:rsidP="00672641">
            <w:pPr>
              <w:rPr>
                <w:szCs w:val="19"/>
              </w:rPr>
            </w:pPr>
            <w:r>
              <w:rPr>
                <w:szCs w:val="19"/>
              </w:rPr>
              <w:t>‘</w:t>
            </w:r>
            <w:r w:rsidR="00672641" w:rsidRPr="00AC23C4">
              <w:rPr>
                <w:szCs w:val="19"/>
              </w:rPr>
              <w:t>thinker</w:t>
            </w:r>
            <w:r>
              <w:rPr>
                <w:szCs w:val="19"/>
              </w:rPr>
              <w:t>’</w:t>
            </w:r>
          </w:p>
        </w:tc>
        <w:tc>
          <w:tcPr>
            <w:tcW w:w="907" w:type="dxa"/>
            <w:shd w:val="clear" w:color="auto" w:fill="auto"/>
          </w:tcPr>
          <w:p w14:paraId="6EB34C3E"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6F80D856" w14:textId="77777777" w:rsidR="00672641" w:rsidRPr="00AC23C4" w:rsidRDefault="00672641" w:rsidP="00AC23C4">
            <w:pPr>
              <w:ind w:right="85"/>
              <w:jc w:val="right"/>
              <w:rPr>
                <w:highlight w:val="red"/>
              </w:rPr>
            </w:pPr>
            <w:r w:rsidRPr="00785B7A">
              <w:t>102</w:t>
            </w:r>
          </w:p>
        </w:tc>
      </w:tr>
      <w:tr w:rsidR="00AC23C4" w:rsidRPr="00AC23C4" w14:paraId="0DEAE34C" w14:textId="77777777" w:rsidTr="00E50FFF">
        <w:tc>
          <w:tcPr>
            <w:tcW w:w="1077" w:type="dxa"/>
            <w:shd w:val="clear" w:color="auto" w:fill="auto"/>
          </w:tcPr>
          <w:p w14:paraId="1E5A7BDB" w14:textId="77777777" w:rsidR="00672641" w:rsidRPr="00AC23C4" w:rsidRDefault="00672641" w:rsidP="00672641">
            <w:pPr>
              <w:rPr>
                <w:rStyle w:val="ChItalBold"/>
                <w:szCs w:val="19"/>
              </w:rPr>
            </w:pPr>
            <w:r w:rsidRPr="00AC23C4">
              <w:rPr>
                <w:rStyle w:val="ChItalBold"/>
                <w:szCs w:val="19"/>
              </w:rPr>
              <w:t>ganti</w:t>
            </w:r>
          </w:p>
        </w:tc>
        <w:tc>
          <w:tcPr>
            <w:tcW w:w="1106" w:type="dxa"/>
            <w:shd w:val="clear" w:color="auto" w:fill="auto"/>
          </w:tcPr>
          <w:p w14:paraId="104E3011" w14:textId="7746A544" w:rsidR="00672641" w:rsidRPr="00AC23C4" w:rsidRDefault="00B7093A" w:rsidP="00672641">
            <w:pPr>
              <w:rPr>
                <w:szCs w:val="19"/>
              </w:rPr>
            </w:pPr>
            <w:r>
              <w:rPr>
                <w:szCs w:val="19"/>
              </w:rPr>
              <w:t>‘</w:t>
            </w:r>
            <w:r w:rsidR="00672641" w:rsidRPr="00AC23C4">
              <w:rPr>
                <w:szCs w:val="19"/>
              </w:rPr>
              <w:t>replace</w:t>
            </w:r>
            <w:r>
              <w:rPr>
                <w:szCs w:val="19"/>
              </w:rPr>
              <w:t>’</w:t>
            </w:r>
          </w:p>
        </w:tc>
        <w:tc>
          <w:tcPr>
            <w:tcW w:w="1332" w:type="dxa"/>
            <w:shd w:val="clear" w:color="auto" w:fill="auto"/>
          </w:tcPr>
          <w:p w14:paraId="2296B5CC" w14:textId="77777777" w:rsidR="00672641" w:rsidRPr="00C04CD8" w:rsidRDefault="00672641" w:rsidP="00672641">
            <w:pPr>
              <w:rPr>
                <w:rStyle w:val="ChItalBoldUndl"/>
              </w:rPr>
            </w:pPr>
            <w:r w:rsidRPr="00C04CD8">
              <w:rPr>
                <w:rStyle w:val="ChItalBoldUndl"/>
              </w:rPr>
              <w:t>pengganti</w:t>
            </w:r>
          </w:p>
        </w:tc>
        <w:tc>
          <w:tcPr>
            <w:tcW w:w="1644" w:type="dxa"/>
            <w:shd w:val="clear" w:color="auto" w:fill="auto"/>
            <w:tcMar>
              <w:left w:w="74" w:type="dxa"/>
              <w:right w:w="74" w:type="dxa"/>
            </w:tcMar>
          </w:tcPr>
          <w:p w14:paraId="0AC920BD" w14:textId="75453B3F" w:rsidR="00672641" w:rsidRPr="00AC23C4" w:rsidRDefault="00B7093A" w:rsidP="00AC23C4">
            <w:pPr>
              <w:widowControl w:val="0"/>
              <w:autoSpaceDE w:val="0"/>
              <w:autoSpaceDN w:val="0"/>
              <w:adjustRightInd w:val="0"/>
              <w:rPr>
                <w:szCs w:val="19"/>
              </w:rPr>
            </w:pPr>
            <w:r>
              <w:rPr>
                <w:szCs w:val="19"/>
              </w:rPr>
              <w:t>‘</w:t>
            </w:r>
            <w:r w:rsidR="00672641" w:rsidRPr="00AC23C4">
              <w:rPr>
                <w:szCs w:val="19"/>
              </w:rPr>
              <w:t>replacement</w:t>
            </w:r>
            <w:r>
              <w:rPr>
                <w:szCs w:val="19"/>
              </w:rPr>
              <w:t>’</w:t>
            </w:r>
          </w:p>
        </w:tc>
        <w:tc>
          <w:tcPr>
            <w:tcW w:w="907" w:type="dxa"/>
            <w:shd w:val="clear" w:color="auto" w:fill="auto"/>
          </w:tcPr>
          <w:p w14:paraId="60F9AD07"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656FD27D" w14:textId="77777777" w:rsidR="00672641" w:rsidRPr="00AC23C4" w:rsidRDefault="00672641" w:rsidP="00AC23C4">
            <w:pPr>
              <w:ind w:right="85"/>
              <w:jc w:val="right"/>
              <w:rPr>
                <w:highlight w:val="red"/>
              </w:rPr>
            </w:pPr>
            <w:r w:rsidRPr="00785B7A">
              <w:t>40</w:t>
            </w:r>
          </w:p>
        </w:tc>
      </w:tr>
      <w:tr w:rsidR="00AC23C4" w:rsidRPr="00AC23C4" w14:paraId="2E67B794" w14:textId="77777777" w:rsidTr="00E50FFF">
        <w:tc>
          <w:tcPr>
            <w:tcW w:w="1077" w:type="dxa"/>
            <w:shd w:val="clear" w:color="auto" w:fill="auto"/>
          </w:tcPr>
          <w:p w14:paraId="071EA4F1" w14:textId="77777777" w:rsidR="00672641" w:rsidRPr="00AC23C4" w:rsidRDefault="00672641" w:rsidP="00672641">
            <w:pPr>
              <w:rPr>
                <w:rStyle w:val="ChItalBold"/>
                <w:szCs w:val="19"/>
              </w:rPr>
            </w:pPr>
            <w:r w:rsidRPr="00AC23C4">
              <w:rPr>
                <w:rStyle w:val="ChItalBold"/>
                <w:szCs w:val="19"/>
              </w:rPr>
              <w:t>tolong</w:t>
            </w:r>
          </w:p>
        </w:tc>
        <w:tc>
          <w:tcPr>
            <w:tcW w:w="1106" w:type="dxa"/>
            <w:shd w:val="clear" w:color="auto" w:fill="auto"/>
          </w:tcPr>
          <w:p w14:paraId="3DAA6C38" w14:textId="4C7D50F2" w:rsidR="00672641" w:rsidRPr="00AC23C4" w:rsidRDefault="00B7093A" w:rsidP="00672641">
            <w:pPr>
              <w:rPr>
                <w:szCs w:val="19"/>
              </w:rPr>
            </w:pPr>
            <w:r>
              <w:rPr>
                <w:szCs w:val="19"/>
              </w:rPr>
              <w:t>‘</w:t>
            </w:r>
            <w:r w:rsidR="00672641" w:rsidRPr="00AC23C4">
              <w:rPr>
                <w:szCs w:val="19"/>
              </w:rPr>
              <w:t>help</w:t>
            </w:r>
            <w:r>
              <w:rPr>
                <w:szCs w:val="19"/>
              </w:rPr>
              <w:t>’</w:t>
            </w:r>
          </w:p>
        </w:tc>
        <w:tc>
          <w:tcPr>
            <w:tcW w:w="1332" w:type="dxa"/>
            <w:shd w:val="clear" w:color="auto" w:fill="auto"/>
          </w:tcPr>
          <w:p w14:paraId="4E0682CD" w14:textId="77777777" w:rsidR="00672641" w:rsidRPr="00C04CD8" w:rsidRDefault="00672641" w:rsidP="00672641">
            <w:pPr>
              <w:rPr>
                <w:rStyle w:val="ChItalBoldUndl"/>
              </w:rPr>
            </w:pPr>
            <w:r w:rsidRPr="00C04CD8">
              <w:rPr>
                <w:rStyle w:val="ChItalBoldUndl"/>
              </w:rPr>
              <w:t>penolong</w:t>
            </w:r>
          </w:p>
        </w:tc>
        <w:tc>
          <w:tcPr>
            <w:tcW w:w="1644" w:type="dxa"/>
            <w:shd w:val="clear" w:color="auto" w:fill="auto"/>
            <w:tcMar>
              <w:left w:w="74" w:type="dxa"/>
              <w:right w:w="74" w:type="dxa"/>
            </w:tcMar>
          </w:tcPr>
          <w:p w14:paraId="6AD4BFDF" w14:textId="44A951B2" w:rsidR="00672641" w:rsidRPr="00AC23C4" w:rsidRDefault="00B7093A" w:rsidP="00672641">
            <w:pPr>
              <w:rPr>
                <w:szCs w:val="19"/>
              </w:rPr>
            </w:pPr>
            <w:r>
              <w:rPr>
                <w:szCs w:val="19"/>
              </w:rPr>
              <w:t>‘</w:t>
            </w:r>
            <w:r w:rsidR="00672641" w:rsidRPr="00AC23C4">
              <w:rPr>
                <w:szCs w:val="19"/>
              </w:rPr>
              <w:t>helper</w:t>
            </w:r>
            <w:r>
              <w:rPr>
                <w:szCs w:val="19"/>
              </w:rPr>
              <w:t>’</w:t>
            </w:r>
          </w:p>
        </w:tc>
        <w:tc>
          <w:tcPr>
            <w:tcW w:w="907" w:type="dxa"/>
            <w:shd w:val="clear" w:color="auto" w:fill="auto"/>
          </w:tcPr>
          <w:p w14:paraId="7ED1C033"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4FC75DD6" w14:textId="77777777" w:rsidR="00672641" w:rsidRPr="00AC23C4" w:rsidRDefault="00672641" w:rsidP="00AC23C4">
            <w:pPr>
              <w:ind w:right="85"/>
              <w:jc w:val="right"/>
              <w:rPr>
                <w:highlight w:val="red"/>
              </w:rPr>
            </w:pPr>
            <w:r w:rsidRPr="00785B7A">
              <w:t>39</w:t>
            </w:r>
          </w:p>
        </w:tc>
      </w:tr>
      <w:tr w:rsidR="00AC23C4" w:rsidRPr="00AC23C4" w14:paraId="0B1EFD8E" w14:textId="77777777" w:rsidTr="00E50FFF">
        <w:tc>
          <w:tcPr>
            <w:tcW w:w="1077" w:type="dxa"/>
            <w:shd w:val="clear" w:color="auto" w:fill="auto"/>
          </w:tcPr>
          <w:p w14:paraId="5BFA84A0" w14:textId="77777777" w:rsidR="00672641" w:rsidRPr="00AC23C4" w:rsidRDefault="00672641" w:rsidP="00672641">
            <w:pPr>
              <w:rPr>
                <w:rStyle w:val="ChItalBold"/>
                <w:szCs w:val="19"/>
              </w:rPr>
            </w:pPr>
            <w:r w:rsidRPr="00AC23C4">
              <w:rPr>
                <w:rStyle w:val="ChItalBold"/>
                <w:szCs w:val="19"/>
              </w:rPr>
              <w:t>tunjuk</w:t>
            </w:r>
          </w:p>
        </w:tc>
        <w:tc>
          <w:tcPr>
            <w:tcW w:w="1106" w:type="dxa"/>
            <w:shd w:val="clear" w:color="auto" w:fill="auto"/>
          </w:tcPr>
          <w:p w14:paraId="34BEE27D" w14:textId="29C68FB4" w:rsidR="00672641" w:rsidRPr="00AC23C4" w:rsidRDefault="00B7093A" w:rsidP="00672641">
            <w:pPr>
              <w:rPr>
                <w:szCs w:val="19"/>
              </w:rPr>
            </w:pPr>
            <w:r>
              <w:rPr>
                <w:szCs w:val="19"/>
              </w:rPr>
              <w:t>‘</w:t>
            </w:r>
            <w:r w:rsidR="00672641" w:rsidRPr="00AC23C4">
              <w:rPr>
                <w:szCs w:val="19"/>
              </w:rPr>
              <w:t>show</w:t>
            </w:r>
            <w:r>
              <w:rPr>
                <w:szCs w:val="19"/>
              </w:rPr>
              <w:t>’</w:t>
            </w:r>
          </w:p>
        </w:tc>
        <w:tc>
          <w:tcPr>
            <w:tcW w:w="1332" w:type="dxa"/>
            <w:shd w:val="clear" w:color="auto" w:fill="auto"/>
          </w:tcPr>
          <w:p w14:paraId="1A03B2A0" w14:textId="77777777" w:rsidR="00672641" w:rsidRPr="00C04CD8" w:rsidRDefault="00672641" w:rsidP="00672641">
            <w:pPr>
              <w:rPr>
                <w:rStyle w:val="ChItalBoldUndl"/>
              </w:rPr>
            </w:pPr>
            <w:r w:rsidRPr="00C04CD8">
              <w:rPr>
                <w:rStyle w:val="ChItalBoldUndl"/>
              </w:rPr>
              <w:t>petunjuk</w:t>
            </w:r>
          </w:p>
        </w:tc>
        <w:tc>
          <w:tcPr>
            <w:tcW w:w="1644" w:type="dxa"/>
            <w:shd w:val="clear" w:color="auto" w:fill="auto"/>
            <w:tcMar>
              <w:left w:w="74" w:type="dxa"/>
              <w:right w:w="74" w:type="dxa"/>
            </w:tcMar>
          </w:tcPr>
          <w:p w14:paraId="1AE8561B" w14:textId="76DFCFE9" w:rsidR="00672641" w:rsidRPr="00AC23C4" w:rsidRDefault="00B7093A" w:rsidP="00AC23C4">
            <w:pPr>
              <w:widowControl w:val="0"/>
              <w:autoSpaceDE w:val="0"/>
              <w:autoSpaceDN w:val="0"/>
              <w:adjustRightInd w:val="0"/>
              <w:rPr>
                <w:szCs w:val="19"/>
              </w:rPr>
            </w:pPr>
            <w:r>
              <w:rPr>
                <w:szCs w:val="19"/>
              </w:rPr>
              <w:t>‘</w:t>
            </w:r>
            <w:r w:rsidR="00672641" w:rsidRPr="00AC23C4">
              <w:rPr>
                <w:szCs w:val="19"/>
              </w:rPr>
              <w:t>guide</w:t>
            </w:r>
            <w:r>
              <w:rPr>
                <w:szCs w:val="19"/>
              </w:rPr>
              <w:t>’</w:t>
            </w:r>
          </w:p>
        </w:tc>
        <w:tc>
          <w:tcPr>
            <w:tcW w:w="907" w:type="dxa"/>
            <w:shd w:val="clear" w:color="auto" w:fill="auto"/>
          </w:tcPr>
          <w:p w14:paraId="5E3C0334"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3F53C0FA" w14:textId="77777777" w:rsidR="00672641" w:rsidRPr="00AC23C4" w:rsidRDefault="00672641" w:rsidP="00AC23C4">
            <w:pPr>
              <w:ind w:right="85"/>
              <w:jc w:val="right"/>
              <w:rPr>
                <w:highlight w:val="red"/>
              </w:rPr>
            </w:pPr>
            <w:r w:rsidRPr="00785B7A">
              <w:t>32</w:t>
            </w:r>
          </w:p>
        </w:tc>
      </w:tr>
      <w:tr w:rsidR="00AC23C4" w:rsidRPr="00AC23C4" w14:paraId="7A8372E0" w14:textId="77777777" w:rsidTr="00E50FFF">
        <w:tc>
          <w:tcPr>
            <w:tcW w:w="1077" w:type="dxa"/>
            <w:shd w:val="clear" w:color="auto" w:fill="auto"/>
          </w:tcPr>
          <w:p w14:paraId="3EF1F60B" w14:textId="77777777" w:rsidR="00672641" w:rsidRPr="00AC23C4" w:rsidRDefault="00672641" w:rsidP="00672641">
            <w:pPr>
              <w:rPr>
                <w:rStyle w:val="ChItalBold"/>
                <w:szCs w:val="19"/>
              </w:rPr>
            </w:pPr>
            <w:r w:rsidRPr="00AC23C4">
              <w:rPr>
                <w:rStyle w:val="ChItalBold"/>
                <w:szCs w:val="19"/>
              </w:rPr>
              <w:t>tendang</w:t>
            </w:r>
          </w:p>
        </w:tc>
        <w:tc>
          <w:tcPr>
            <w:tcW w:w="1106" w:type="dxa"/>
            <w:shd w:val="clear" w:color="auto" w:fill="auto"/>
          </w:tcPr>
          <w:p w14:paraId="6378EC72" w14:textId="2A6A6517" w:rsidR="00672641" w:rsidRPr="00AC23C4" w:rsidRDefault="00B7093A" w:rsidP="00672641">
            <w:pPr>
              <w:rPr>
                <w:szCs w:val="19"/>
              </w:rPr>
            </w:pPr>
            <w:r>
              <w:rPr>
                <w:szCs w:val="19"/>
              </w:rPr>
              <w:t>‘</w:t>
            </w:r>
            <w:r w:rsidR="00672641" w:rsidRPr="00AC23C4">
              <w:rPr>
                <w:szCs w:val="19"/>
              </w:rPr>
              <w:t>kick</w:t>
            </w:r>
            <w:r>
              <w:rPr>
                <w:szCs w:val="19"/>
              </w:rPr>
              <w:t>’</w:t>
            </w:r>
          </w:p>
        </w:tc>
        <w:tc>
          <w:tcPr>
            <w:tcW w:w="1332" w:type="dxa"/>
            <w:shd w:val="clear" w:color="auto" w:fill="auto"/>
          </w:tcPr>
          <w:p w14:paraId="3113B332" w14:textId="77777777" w:rsidR="00672641" w:rsidRPr="00C04CD8" w:rsidRDefault="00672641" w:rsidP="00672641">
            <w:pPr>
              <w:rPr>
                <w:rStyle w:val="ChItalBoldUndl"/>
              </w:rPr>
            </w:pPr>
            <w:r w:rsidRPr="00C04CD8">
              <w:rPr>
                <w:rStyle w:val="ChItalBoldUndl"/>
              </w:rPr>
              <w:t>penendang</w:t>
            </w:r>
          </w:p>
        </w:tc>
        <w:tc>
          <w:tcPr>
            <w:tcW w:w="1644" w:type="dxa"/>
            <w:shd w:val="clear" w:color="auto" w:fill="auto"/>
            <w:tcMar>
              <w:left w:w="74" w:type="dxa"/>
              <w:right w:w="74" w:type="dxa"/>
            </w:tcMar>
          </w:tcPr>
          <w:p w14:paraId="5BCE6093" w14:textId="75A57155" w:rsidR="00672641" w:rsidRPr="00AC23C4" w:rsidRDefault="00B7093A" w:rsidP="00672641">
            <w:pPr>
              <w:rPr>
                <w:szCs w:val="19"/>
              </w:rPr>
            </w:pPr>
            <w:r>
              <w:rPr>
                <w:szCs w:val="19"/>
              </w:rPr>
              <w:t>‘</w:t>
            </w:r>
            <w:r w:rsidR="00672641" w:rsidRPr="00AC23C4">
              <w:rPr>
                <w:szCs w:val="19"/>
              </w:rPr>
              <w:t>kicker</w:t>
            </w:r>
            <w:r>
              <w:rPr>
                <w:szCs w:val="19"/>
              </w:rPr>
              <w:t>’</w:t>
            </w:r>
          </w:p>
        </w:tc>
        <w:tc>
          <w:tcPr>
            <w:tcW w:w="907" w:type="dxa"/>
            <w:shd w:val="clear" w:color="auto" w:fill="auto"/>
          </w:tcPr>
          <w:p w14:paraId="175BD852"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3986915D" w14:textId="77777777" w:rsidR="00672641" w:rsidRPr="00AC23C4" w:rsidRDefault="00672641" w:rsidP="00AC23C4">
            <w:pPr>
              <w:ind w:right="85"/>
              <w:jc w:val="right"/>
              <w:rPr>
                <w:highlight w:val="red"/>
              </w:rPr>
            </w:pPr>
            <w:r w:rsidRPr="00785B7A">
              <w:t>4</w:t>
            </w:r>
          </w:p>
        </w:tc>
      </w:tr>
      <w:tr w:rsidR="00AC23C4" w:rsidRPr="00AC23C4" w14:paraId="3F448273" w14:textId="77777777" w:rsidTr="00E50FFF">
        <w:tc>
          <w:tcPr>
            <w:tcW w:w="1077" w:type="dxa"/>
            <w:shd w:val="clear" w:color="auto" w:fill="auto"/>
          </w:tcPr>
          <w:p w14:paraId="1FDAF044" w14:textId="77777777" w:rsidR="00672641" w:rsidRPr="00AC23C4" w:rsidRDefault="00672641" w:rsidP="00672641">
            <w:pPr>
              <w:rPr>
                <w:rStyle w:val="ChItalBold"/>
                <w:szCs w:val="19"/>
              </w:rPr>
            </w:pPr>
            <w:r w:rsidRPr="00AC23C4">
              <w:rPr>
                <w:rStyle w:val="ChItalBold"/>
                <w:szCs w:val="19"/>
              </w:rPr>
              <w:t>iris</w:t>
            </w:r>
          </w:p>
        </w:tc>
        <w:tc>
          <w:tcPr>
            <w:tcW w:w="1106" w:type="dxa"/>
            <w:shd w:val="clear" w:color="auto" w:fill="auto"/>
          </w:tcPr>
          <w:p w14:paraId="2D4021F8" w14:textId="732BCF4F" w:rsidR="00672641" w:rsidRPr="00AC23C4" w:rsidRDefault="00B7093A" w:rsidP="00672641">
            <w:pPr>
              <w:rPr>
                <w:szCs w:val="19"/>
              </w:rPr>
            </w:pPr>
            <w:r>
              <w:rPr>
                <w:szCs w:val="19"/>
              </w:rPr>
              <w:t>‘</w:t>
            </w:r>
            <w:r w:rsidR="00672641" w:rsidRPr="00AC23C4">
              <w:rPr>
                <w:szCs w:val="19"/>
              </w:rPr>
              <w:t>slice</w:t>
            </w:r>
            <w:r>
              <w:rPr>
                <w:szCs w:val="19"/>
              </w:rPr>
              <w:t>’</w:t>
            </w:r>
          </w:p>
        </w:tc>
        <w:tc>
          <w:tcPr>
            <w:tcW w:w="1332" w:type="dxa"/>
            <w:shd w:val="clear" w:color="auto" w:fill="auto"/>
          </w:tcPr>
          <w:p w14:paraId="1063E297" w14:textId="77777777" w:rsidR="00672641" w:rsidRPr="00C04CD8" w:rsidRDefault="00672641" w:rsidP="00672641">
            <w:pPr>
              <w:rPr>
                <w:rStyle w:val="ChItalBoldUndl"/>
              </w:rPr>
            </w:pPr>
            <w:r w:rsidRPr="00C04CD8">
              <w:rPr>
                <w:rStyle w:val="ChItalBoldUndl"/>
              </w:rPr>
              <w:t>pengiris</w:t>
            </w:r>
          </w:p>
        </w:tc>
        <w:tc>
          <w:tcPr>
            <w:tcW w:w="1644" w:type="dxa"/>
            <w:shd w:val="clear" w:color="auto" w:fill="auto"/>
            <w:tcMar>
              <w:left w:w="74" w:type="dxa"/>
              <w:right w:w="74" w:type="dxa"/>
            </w:tcMar>
          </w:tcPr>
          <w:p w14:paraId="62F876DF" w14:textId="0D093250" w:rsidR="00672641" w:rsidRPr="00AC23C4" w:rsidRDefault="00B7093A" w:rsidP="00AC23C4">
            <w:pPr>
              <w:widowControl w:val="0"/>
              <w:autoSpaceDE w:val="0"/>
              <w:autoSpaceDN w:val="0"/>
              <w:adjustRightInd w:val="0"/>
              <w:rPr>
                <w:szCs w:val="19"/>
              </w:rPr>
            </w:pPr>
            <w:r>
              <w:rPr>
                <w:szCs w:val="19"/>
              </w:rPr>
              <w:t>‘</w:t>
            </w:r>
            <w:r w:rsidR="00672641" w:rsidRPr="00AC23C4">
              <w:rPr>
                <w:szCs w:val="19"/>
              </w:rPr>
              <w:t>slicer</w:t>
            </w:r>
            <w:r>
              <w:rPr>
                <w:szCs w:val="19"/>
              </w:rPr>
              <w:t>’</w:t>
            </w:r>
          </w:p>
        </w:tc>
        <w:tc>
          <w:tcPr>
            <w:tcW w:w="907" w:type="dxa"/>
            <w:shd w:val="clear" w:color="auto" w:fill="auto"/>
          </w:tcPr>
          <w:p w14:paraId="70F535CE"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0A1E1627" w14:textId="77777777" w:rsidR="00672641" w:rsidRPr="00AC23C4" w:rsidRDefault="00672641" w:rsidP="00AC23C4">
            <w:pPr>
              <w:ind w:right="85"/>
              <w:jc w:val="right"/>
              <w:rPr>
                <w:highlight w:val="red"/>
              </w:rPr>
            </w:pPr>
            <w:r w:rsidRPr="00785B7A">
              <w:t>3</w:t>
            </w:r>
          </w:p>
        </w:tc>
      </w:tr>
      <w:tr w:rsidR="00AC23C4" w:rsidRPr="00AC23C4" w14:paraId="4AA88A53" w14:textId="77777777" w:rsidTr="00E50FFF">
        <w:tc>
          <w:tcPr>
            <w:tcW w:w="1077" w:type="dxa"/>
            <w:shd w:val="clear" w:color="auto" w:fill="auto"/>
          </w:tcPr>
          <w:p w14:paraId="424D5D07" w14:textId="77777777" w:rsidR="00672641" w:rsidRPr="00AC23C4" w:rsidRDefault="00672641" w:rsidP="00672641">
            <w:pPr>
              <w:pStyle w:val="TableCell0-2Break"/>
              <w:rPr>
                <w:rStyle w:val="ChItalBold"/>
                <w:szCs w:val="19"/>
              </w:rPr>
            </w:pPr>
            <w:r w:rsidRPr="00AC23C4">
              <w:rPr>
                <w:rStyle w:val="ChItalBold"/>
                <w:szCs w:val="19"/>
              </w:rPr>
              <w:t>tinju</w:t>
            </w:r>
          </w:p>
        </w:tc>
        <w:tc>
          <w:tcPr>
            <w:tcW w:w="1106" w:type="dxa"/>
            <w:shd w:val="clear" w:color="auto" w:fill="auto"/>
          </w:tcPr>
          <w:p w14:paraId="2CF6BAEC" w14:textId="30EE077D" w:rsidR="00672641" w:rsidRPr="00AC23C4" w:rsidRDefault="00B7093A" w:rsidP="00672641">
            <w:pPr>
              <w:pStyle w:val="TableCell0-2Break"/>
              <w:rPr>
                <w:szCs w:val="19"/>
              </w:rPr>
            </w:pPr>
            <w:r>
              <w:rPr>
                <w:szCs w:val="19"/>
              </w:rPr>
              <w:t>‘</w:t>
            </w:r>
            <w:r w:rsidR="00672641" w:rsidRPr="00AC23C4">
              <w:rPr>
                <w:szCs w:val="19"/>
              </w:rPr>
              <w:t>box</w:t>
            </w:r>
            <w:r>
              <w:rPr>
                <w:szCs w:val="19"/>
              </w:rPr>
              <w:t>’</w:t>
            </w:r>
          </w:p>
        </w:tc>
        <w:tc>
          <w:tcPr>
            <w:tcW w:w="1332" w:type="dxa"/>
            <w:shd w:val="clear" w:color="auto" w:fill="auto"/>
          </w:tcPr>
          <w:p w14:paraId="106DC05C" w14:textId="77777777" w:rsidR="00672641" w:rsidRPr="00C04CD8" w:rsidRDefault="00672641" w:rsidP="00672641">
            <w:pPr>
              <w:pStyle w:val="TableCell0-2Break"/>
              <w:rPr>
                <w:rStyle w:val="ChItalBoldUndl"/>
              </w:rPr>
            </w:pPr>
            <w:r w:rsidRPr="00C04CD8">
              <w:rPr>
                <w:rStyle w:val="ChItalBoldUndl"/>
              </w:rPr>
              <w:t>petinju</w:t>
            </w:r>
          </w:p>
        </w:tc>
        <w:tc>
          <w:tcPr>
            <w:tcW w:w="1644" w:type="dxa"/>
            <w:shd w:val="clear" w:color="auto" w:fill="auto"/>
            <w:tcMar>
              <w:left w:w="74" w:type="dxa"/>
              <w:right w:w="74" w:type="dxa"/>
            </w:tcMar>
          </w:tcPr>
          <w:p w14:paraId="5D794DFB" w14:textId="7A3F777B" w:rsidR="00672641" w:rsidRPr="00AC23C4" w:rsidRDefault="00B7093A" w:rsidP="00672641">
            <w:pPr>
              <w:pStyle w:val="TableCell0-2Break"/>
              <w:rPr>
                <w:szCs w:val="19"/>
              </w:rPr>
            </w:pPr>
            <w:r>
              <w:rPr>
                <w:szCs w:val="19"/>
              </w:rPr>
              <w:t>‘</w:t>
            </w:r>
            <w:r w:rsidR="00672641" w:rsidRPr="00AC23C4">
              <w:rPr>
                <w:szCs w:val="19"/>
              </w:rPr>
              <w:t>boxer</w:t>
            </w:r>
            <w:r>
              <w:rPr>
                <w:szCs w:val="19"/>
              </w:rPr>
              <w:t>’</w:t>
            </w:r>
          </w:p>
        </w:tc>
        <w:tc>
          <w:tcPr>
            <w:tcW w:w="907" w:type="dxa"/>
            <w:shd w:val="clear" w:color="auto" w:fill="auto"/>
          </w:tcPr>
          <w:p w14:paraId="11B177BE" w14:textId="77777777" w:rsidR="00672641" w:rsidRPr="00AC23C4" w:rsidRDefault="00672641" w:rsidP="00AC23C4">
            <w:pPr>
              <w:pStyle w:val="TableCell0-2Break"/>
              <w:ind w:right="85"/>
              <w:jc w:val="right"/>
              <w:rPr>
                <w:szCs w:val="19"/>
              </w:rPr>
            </w:pPr>
            <w:r w:rsidRPr="00AC23C4">
              <w:rPr>
                <w:szCs w:val="19"/>
              </w:rPr>
              <w:t>1</w:t>
            </w:r>
          </w:p>
        </w:tc>
        <w:tc>
          <w:tcPr>
            <w:tcW w:w="709" w:type="dxa"/>
            <w:shd w:val="clear" w:color="auto" w:fill="auto"/>
          </w:tcPr>
          <w:p w14:paraId="604B7A88" w14:textId="77777777" w:rsidR="00672641" w:rsidRPr="00AC23C4" w:rsidRDefault="00672641" w:rsidP="00AC23C4">
            <w:pPr>
              <w:pStyle w:val="TableCell0-2Break"/>
              <w:ind w:right="85"/>
              <w:jc w:val="right"/>
              <w:rPr>
                <w:highlight w:val="lightGray"/>
              </w:rPr>
            </w:pPr>
            <w:r w:rsidRPr="00785B7A">
              <w:t>1</w:t>
            </w:r>
          </w:p>
        </w:tc>
      </w:tr>
    </w:tbl>
    <w:bookmarkEnd w:id="1347"/>
    <w:bookmarkEnd w:id="1348"/>
    <w:p w14:paraId="3ECF609A" w14:textId="02C34948" w:rsidR="00672641" w:rsidRDefault="00672641" w:rsidP="00B51FBC">
      <w:pPr>
        <w:pStyle w:val="Body0000after05before"/>
        <w:rPr>
          <w:szCs w:val="19"/>
        </w:rPr>
      </w:pPr>
      <w:r>
        <w:t xml:space="preserve">Affixing verbal bases with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rsidRPr="00391EB2">
        <w:t xml:space="preserve"> </w:t>
      </w:r>
      <w:r w:rsidRPr="0090507A">
        <w:t xml:space="preserve">derives </w:t>
      </w:r>
      <w:r>
        <w:t>nouns</w:t>
      </w:r>
      <w:r w:rsidRPr="0090507A">
        <w:t xml:space="preserve"> </w:t>
      </w:r>
      <w:r>
        <w:t xml:space="preserve">that </w:t>
      </w:r>
      <w:r>
        <w:rPr>
          <w:szCs w:val="19"/>
        </w:rPr>
        <w:t xml:space="preserve">denote the subject of the action, event, or state </w:t>
      </w:r>
      <w:r>
        <w:t xml:space="preserve">specified </w:t>
      </w:r>
      <w:r>
        <w:rPr>
          <w:szCs w:val="19"/>
        </w:rPr>
        <w:t xml:space="preserve">by the verbal base. The prefixed nouns include personal agents such as </w:t>
      </w:r>
      <w:r w:rsidRPr="00375309">
        <w:rPr>
          <w:rStyle w:val="ChItalBold"/>
        </w:rPr>
        <w:t>pendatang</w:t>
      </w:r>
      <w:r>
        <w:t xml:space="preserve"> </w:t>
      </w:r>
      <w:r w:rsidR="00B7093A">
        <w:t>‘</w:t>
      </w:r>
      <w:r>
        <w:t>new comer</w:t>
      </w:r>
      <w:r w:rsidR="00B7093A">
        <w:t>’</w:t>
      </w:r>
      <w:r>
        <w:t xml:space="preserve">, impersonal agents such as </w:t>
      </w:r>
      <w:r w:rsidRPr="00F926F6">
        <w:rPr>
          <w:rStyle w:val="ChItalBold"/>
        </w:rPr>
        <w:t>penyakit</w:t>
      </w:r>
      <w:r>
        <w:t xml:space="preserve"> </w:t>
      </w:r>
      <w:r w:rsidR="00B7093A">
        <w:t>‘</w:t>
      </w:r>
      <w:r>
        <w:t>disease</w:t>
      </w:r>
      <w:r w:rsidR="00B7093A">
        <w:t>’</w:t>
      </w:r>
      <w:r>
        <w:t xml:space="preserve">, or instruments such as </w:t>
      </w:r>
      <w:r w:rsidRPr="00375309">
        <w:rPr>
          <w:rStyle w:val="ChItalBold"/>
        </w:rPr>
        <w:t>penokok</w:t>
      </w:r>
      <w:r>
        <w:t xml:space="preserve"> </w:t>
      </w:r>
      <w:r w:rsidR="00B7093A">
        <w:t>‘</w:t>
      </w:r>
      <w:r>
        <w:t>pounder</w:t>
      </w:r>
      <w:r w:rsidR="00B7093A">
        <w:t>’</w:t>
      </w:r>
      <w:r>
        <w:t xml:space="preserve">. </w:t>
      </w:r>
      <w:r>
        <w:rPr>
          <w:lang w:eastAsia="en-US"/>
        </w:rPr>
        <w:t xml:space="preserve">This polysemy can be explained in terms of </w:t>
      </w:r>
      <w:r w:rsidR="00BA6215">
        <w:rPr>
          <w:rStyle w:val="Citation"/>
        </w:rPr>
        <w:fldChar w:fldCharType="begin"/>
      </w:r>
      <w:r w:rsidR="003A5B20">
        <w:rPr>
          <w:rStyle w:val="Citation"/>
        </w:rPr>
        <w:instrText>ADDIN CITAVI.PLACEHOLDER d6f53bbe-73ba-43d0-8861-537688b65756 PFBsYWNlaG9sZGVyPg0KICA8QWRkSW5WZXJzaW9uPjUuMi4wLjg8L0FkZEluVmVyc2lvbj4NCiAgPElkPmQ2ZjUzYmJlLTczYmEtNDNkMC04ODYxLTUzNzY4OGI2NTc1NjwvSWQ+DQogIDxFbnRyaWVzPg0KICAgIDxFbnRyeT4NCiAgICAgIDxJZD4wNjQ4NGQwMS0zOTRmLTRlN2EtYTJiNy01OTZhNDcxODZiZDA8L0lkPg0KICAgICAgPE5vUGFyPnRydWU8L05vUGFyPg0KICAgICAgPFBlcnNvbk9ubHk+dHJ1ZTwvUGVyc29uT25seT4NCiAgICAgIDxSZWZlcmVuY2VJZD4zNWIzYmQ4MS02MGU1LTQ4MmUtOTgwMC01ZTA4NGYxMzMyNmM8L1JlZmVyZW5jZUlk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vb2lqPC9UZXh0Pg0KICAgIDwvVGV4dFVuaXQ+DQogIDwvVGV4dFVuaXRzPg0KPC9QbGFjZWhvbGRlcj4=</w:instrText>
      </w:r>
      <w:r w:rsidR="00BA6215">
        <w:rPr>
          <w:rStyle w:val="Citation"/>
        </w:rPr>
        <w:fldChar w:fldCharType="separate"/>
      </w:r>
      <w:bookmarkStart w:id="1349" w:name="_CTVP001d6f53bbe73ba43d08861537688b65756"/>
      <w:r w:rsidR="0092006B">
        <w:rPr>
          <w:rStyle w:val="Citation"/>
        </w:rPr>
        <w:t>Booij</w:t>
      </w:r>
      <w:bookmarkEnd w:id="1349"/>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fad2acae-0ceb-4116-bb15-58b6b1969e44 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dlZXJ0PC9GaXJzdE5hbWU+DQogICAgICAgICAgICA8TGFzdE5hbWU+Qm9vaWo8L0xhc3ROYW1lPg0KICAgICAgICAgICAgPE1pZGRsZU5hbWU+R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NjogNTA5KTwvVGV4dD4NCiAgICA8L1RleHRVbml0Pg0KICA8L1RleHRVbml0cz4NCjwvUGxhY2Vob2xkZXI+</w:instrText>
      </w:r>
      <w:r w:rsidR="00BA6215">
        <w:rPr>
          <w:rStyle w:val="Citation"/>
        </w:rPr>
        <w:fldChar w:fldCharType="separate"/>
      </w:r>
      <w:bookmarkStart w:id="1350" w:name="_CTVP001fad2acae0ceb4116bb1558b6b1969e44"/>
      <w:r w:rsidR="0092006B">
        <w:rPr>
          <w:rStyle w:val="Citation"/>
        </w:rPr>
        <w:t>(1986: 509)</w:t>
      </w:r>
      <w:bookmarkEnd w:id="1350"/>
      <w:r w:rsidR="00BA6215">
        <w:rPr>
          <w:rStyle w:val="Citation"/>
        </w:rPr>
        <w:fldChar w:fldCharType="end"/>
      </w:r>
      <w:r>
        <w:rPr>
          <w:lang w:eastAsia="en-US"/>
        </w:rPr>
        <w:t xml:space="preserve"> </w:t>
      </w:r>
      <w:r w:rsidR="00B7093A">
        <w:rPr>
          <w:lang w:eastAsia="en-US"/>
        </w:rPr>
        <w:t>“</w:t>
      </w:r>
      <w:r>
        <w:rPr>
          <w:lang w:eastAsia="en-US"/>
        </w:rPr>
        <w:t>extension scheme</w:t>
      </w:r>
      <w:r w:rsidR="00B7093A">
        <w:rPr>
          <w:lang w:eastAsia="en-US"/>
        </w:rPr>
        <w:t>”</w:t>
      </w:r>
      <w:r>
        <w:rPr>
          <w:lang w:eastAsia="en-US"/>
        </w:rPr>
        <w:t xml:space="preserve"> which shows that </w:t>
      </w:r>
      <w:r w:rsidR="00B7093A">
        <w:rPr>
          <w:lang w:eastAsia="en-US"/>
        </w:rPr>
        <w:t>“</w:t>
      </w:r>
      <w:r>
        <w:rPr>
          <w:lang w:eastAsia="en-US"/>
        </w:rPr>
        <w:t xml:space="preserve">the conceptual category </w:t>
      </w:r>
      <w:r w:rsidRPr="00165153">
        <w:t xml:space="preserve">Agent </w:t>
      </w:r>
      <w:r w:rsidR="00983139" w:rsidRPr="00165153">
        <w:t>[…]</w:t>
      </w:r>
      <w:r w:rsidRPr="00165153">
        <w:t xml:space="preserve"> derived from verbs with an Agent subject can be extended</w:t>
      </w:r>
      <w:r w:rsidR="00B7093A">
        <w:t>”</w:t>
      </w:r>
      <w:r w:rsidRPr="00165153">
        <w:t xml:space="preserve"> to</w:t>
      </w:r>
      <w:r>
        <w:rPr>
          <w:lang w:eastAsia="en-US"/>
        </w:rPr>
        <w:t xml:space="preserve"> instruments such that </w:t>
      </w:r>
      <w:r w:rsidR="00B7093A">
        <w:rPr>
          <w:lang w:eastAsia="en-US"/>
        </w:rPr>
        <w:t>“</w:t>
      </w:r>
      <w:r>
        <w:rPr>
          <w:lang w:eastAsia="en-US"/>
        </w:rPr>
        <w:t>Personal Agent &gt; Impersonal Agent &gt; Instrument</w:t>
      </w:r>
      <w:r w:rsidR="00B7093A">
        <w:rPr>
          <w:lang w:eastAsia="en-US"/>
        </w:rPr>
        <w:t>”</w:t>
      </w:r>
      <w:r>
        <w:rPr>
          <w:lang w:eastAsia="en-US"/>
        </w:rPr>
        <w:t>.</w:t>
      </w:r>
      <w:r w:rsidRPr="000C2FC0">
        <w:rPr>
          <w:lang w:eastAsia="en-US"/>
        </w:rPr>
        <w:t xml:space="preserve"> </w:t>
      </w:r>
      <w:r>
        <w:rPr>
          <w:lang w:eastAsia="en-US"/>
        </w:rPr>
        <w:t>In Papuan Malay, this extension schema also includes less typical agents derived from stative verbs</w:t>
      </w:r>
      <w:r w:rsidR="00B51FBC">
        <w:rPr>
          <w:lang w:eastAsia="en-US"/>
        </w:rPr>
        <w:t xml:space="preserve">, so-called “attributants”, following </w:t>
      </w:r>
      <w:r w:rsidR="00B51FBC" w:rsidRPr="00B51FBC">
        <w:rPr>
          <w:rStyle w:val="Citation"/>
        </w:rPr>
        <w:fldChar w:fldCharType="begin"/>
      </w:r>
      <w:r w:rsidR="00B51FBC" w:rsidRPr="00B51FBC">
        <w:rPr>
          <w:rStyle w:val="Citation"/>
        </w:rPr>
        <w:instrText>ADDIN CITAVI.PLACEHOLDER 8458c49f-0a30-4370-916a-e41f2de1441a 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mFuIFZhbGluPC9UZXh0Pg0KICAgIDwvVGV4dFVuaXQ+DQogIDwvVGV4dFVuaXRzPg0KPC9QbGFjZWhvbGRlcj4=</w:instrText>
      </w:r>
      <w:r w:rsidR="00B51FBC" w:rsidRPr="00B51FBC">
        <w:rPr>
          <w:rStyle w:val="Citation"/>
        </w:rPr>
        <w:fldChar w:fldCharType="separate"/>
      </w:r>
      <w:bookmarkStart w:id="1351" w:name="_CTVP0018458c49f0a304370916ae41f2de1441a"/>
      <w:r w:rsidR="0092006B">
        <w:rPr>
          <w:rStyle w:val="Citation"/>
        </w:rPr>
        <w:t>van Valin</w:t>
      </w:r>
      <w:bookmarkEnd w:id="1351"/>
      <w:r w:rsidR="00B51FBC" w:rsidRPr="00B51FBC">
        <w:rPr>
          <w:rStyle w:val="Citation"/>
        </w:rPr>
        <w:fldChar w:fldCharType="end"/>
      </w:r>
      <w:r w:rsidR="00B51FBC" w:rsidRPr="00B51FBC">
        <w:rPr>
          <w:rStyle w:val="Citation"/>
        </w:rPr>
        <w:t xml:space="preserve">’s </w:t>
      </w:r>
      <w:r w:rsidR="00B51FBC" w:rsidRPr="00B51FBC">
        <w:rPr>
          <w:rStyle w:val="Citation"/>
        </w:rPr>
        <w:fldChar w:fldCharType="begin"/>
      </w:r>
      <w:r w:rsidR="00B51FBC" w:rsidRPr="00B51FBC">
        <w:rPr>
          <w:rStyle w:val="Citation"/>
        </w:rPr>
        <w:instrText>ADDIN CITAVI.PLACEHOLDER ab3d719b-46f8-4645-a65d-7869146bbacd 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aG9ydFRpdGxlPnZhbiBWYWxpbiAyMDA1IOKAkyBFeHBsb3JpbmcgdGhlIHN5bnRheC1zZW1hbnRpY3MgaW50ZXJmYWNlPC9TaG9ydFRpdGxlPg0KICAgICAgICA8VGl0bGU+RXhwbG9yaW5nIHRoZSBzeW50YXgtc2VtYW50aWNzIGludGVyZmFjZTwvVGl0bGU+DQogICAgICAgIDxZZWFyPjIwMDU8L1llYXI+DQogICAgICA8L1JlZmVyZW5jZT4NCiAgICA8L0VudHJ5Pg0KICA8L0VudHJpZXM+DQogIDxUZXh0PigyMDA1OiA1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U6IDU1KTwvVGV4dD4NCiAgICA8L1RleHRVbml0Pg0KICA8L1RleHRVbml0cz4NCjwvUGxhY2Vob2xkZXI+</w:instrText>
      </w:r>
      <w:r w:rsidR="00B51FBC" w:rsidRPr="00B51FBC">
        <w:rPr>
          <w:rStyle w:val="Citation"/>
        </w:rPr>
        <w:fldChar w:fldCharType="separate"/>
      </w:r>
      <w:bookmarkStart w:id="1352" w:name="_CTVP001ab3d719b46f84645a65d7869146bbacd"/>
      <w:r w:rsidR="0092006B">
        <w:rPr>
          <w:rStyle w:val="Citation"/>
        </w:rPr>
        <w:t>(2005: 55)</w:t>
      </w:r>
      <w:bookmarkEnd w:id="1352"/>
      <w:r w:rsidR="00B51FBC" w:rsidRPr="00B51FBC">
        <w:rPr>
          <w:rStyle w:val="Citation"/>
        </w:rPr>
        <w:fldChar w:fldCharType="end"/>
      </w:r>
      <w:r w:rsidR="00B51FBC">
        <w:rPr>
          <w:lang w:eastAsia="en-US"/>
        </w:rPr>
        <w:t xml:space="preserve"> cross-linguistics definitions of thematic relations</w:t>
      </w:r>
      <w:r>
        <w:rPr>
          <w:lang w:eastAsia="en-US"/>
        </w:rPr>
        <w:t xml:space="preserve">. </w:t>
      </w:r>
      <w:r w:rsidR="00B51FBC">
        <w:rPr>
          <w:lang w:eastAsia="en-US"/>
        </w:rPr>
        <w:t xml:space="preserve">Examples are </w:t>
      </w:r>
      <w:r w:rsidR="00B51FBC" w:rsidRPr="00375309">
        <w:rPr>
          <w:rStyle w:val="ChItalBold"/>
        </w:rPr>
        <w:t>pemuda</w:t>
      </w:r>
      <w:r w:rsidR="00B51FBC">
        <w:rPr>
          <w:lang w:eastAsia="en-US"/>
        </w:rPr>
        <w:t xml:space="preserve"> ‘youth’, derived from </w:t>
      </w:r>
      <w:r w:rsidR="00B51FBC" w:rsidRPr="00C033E5">
        <w:rPr>
          <w:rStyle w:val="ChItalBold"/>
        </w:rPr>
        <w:t>muda</w:t>
      </w:r>
      <w:r w:rsidR="00B51FBC">
        <w:rPr>
          <w:lang w:eastAsia="en-US"/>
        </w:rPr>
        <w:t xml:space="preserve"> ‘be young’. </w:t>
      </w:r>
      <w:r>
        <w:rPr>
          <w:lang w:eastAsia="en-US"/>
        </w:rPr>
        <w:t xml:space="preserve">Hence, prefix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rsidRPr="00C033E5">
        <w:t xml:space="preserve"> </w:t>
      </w:r>
      <w:r>
        <w:t xml:space="preserve">is glossed as </w:t>
      </w:r>
      <w:r w:rsidR="00B7093A">
        <w:t>‘</w:t>
      </w:r>
      <w:r w:rsidRPr="0099608C">
        <w:rPr>
          <w:rStyle w:val="ChSmallCaps"/>
        </w:rPr>
        <w:t>ag</w:t>
      </w:r>
      <w:r w:rsidR="00B7093A">
        <w:t>’</w:t>
      </w:r>
      <w:r>
        <w:t xml:space="preserve"> (</w:t>
      </w:r>
      <w:r w:rsidR="00B7093A">
        <w:t>‘</w:t>
      </w:r>
      <w:r>
        <w:t>agent</w:t>
      </w:r>
      <w:r w:rsidR="00B7093A">
        <w:t>’</w:t>
      </w:r>
      <w:r>
        <w:t xml:space="preserve">) in the sense of </w:t>
      </w:r>
      <w:r w:rsidR="00B7093A">
        <w:t>‘</w:t>
      </w:r>
      <w:r>
        <w:t xml:space="preserve">agents or </w:t>
      </w:r>
      <w:r w:rsidRPr="0090507A">
        <w:t>instrument</w:t>
      </w:r>
      <w:r>
        <w:t>s</w:t>
      </w:r>
      <w:r w:rsidRPr="0090507A">
        <w:t xml:space="preserve"> who/which habitually </w:t>
      </w:r>
      <w:r>
        <w:t xml:space="preserve">do </w:t>
      </w:r>
      <w:r w:rsidRPr="0099608C">
        <w:rPr>
          <w:rStyle w:val="ChSmallCaps"/>
        </w:rPr>
        <w:t>base</w:t>
      </w:r>
      <w:r>
        <w:t xml:space="preserve"> or have </w:t>
      </w:r>
      <w:r w:rsidRPr="0090507A">
        <w:t xml:space="preserve">the characteristics of </w:t>
      </w:r>
      <w:r w:rsidRPr="0099608C">
        <w:rPr>
          <w:rStyle w:val="ChSmallCaps"/>
        </w:rPr>
        <w:t>base</w:t>
      </w:r>
      <w:r w:rsidR="00B7093A">
        <w:t>’</w:t>
      </w:r>
      <w:r>
        <w:t>.</w:t>
      </w:r>
    </w:p>
    <w:p w14:paraId="34B9D49B" w14:textId="6A135682" w:rsidR="00672641" w:rsidRDefault="00672641" w:rsidP="00A13A2A">
      <w:pPr>
        <w:pStyle w:val="Body0510after"/>
      </w:pPr>
      <w:r>
        <w:t xml:space="preserve">Two </w:t>
      </w:r>
      <w:r w:rsidRPr="0090507A">
        <w:t xml:space="preserve">of the derived </w:t>
      </w:r>
      <w:r>
        <w:t xml:space="preserve">nouns together with their verbal bases </w:t>
      </w:r>
      <w:r w:rsidRPr="0090507A">
        <w:t xml:space="preserve">are </w:t>
      </w:r>
      <w:r>
        <w:t xml:space="preserve">given </w:t>
      </w:r>
      <w:r w:rsidRPr="0090507A">
        <w:t xml:space="preserve">in context: </w:t>
      </w:r>
      <w:r w:rsidR="00B71BB8">
        <w:rPr>
          <w:rStyle w:val="ChItalBold"/>
        </w:rPr>
        <w:t>pemimping</w:t>
      </w:r>
      <w:r w:rsidRPr="0090507A">
        <w:t xml:space="preserve"> </w:t>
      </w:r>
      <w:r w:rsidR="00B7093A">
        <w:t>‘</w:t>
      </w:r>
      <w:r>
        <w:t>leader</w:t>
      </w:r>
      <w:r w:rsidR="00B7093A">
        <w:t>’</w:t>
      </w:r>
      <w:r w:rsidRPr="0090507A">
        <w:t xml:space="preserve"> </w:t>
      </w:r>
      <w:r>
        <w:t>and its bi</w:t>
      </w:r>
      <w:r>
        <w:rPr>
          <w:szCs w:val="19"/>
        </w:rPr>
        <w:t>valent</w:t>
      </w:r>
      <w:r>
        <w:t xml:space="preserve"> base </w:t>
      </w:r>
      <w:r w:rsidR="00B71BB8">
        <w:rPr>
          <w:rStyle w:val="ChItalBold"/>
        </w:rPr>
        <w:t>pimping</w:t>
      </w:r>
      <w:r>
        <w:t xml:space="preserve"> </w:t>
      </w:r>
      <w:r w:rsidR="00B7093A">
        <w:t>‘</w:t>
      </w:r>
      <w:r>
        <w:t>lead</w:t>
      </w:r>
      <w:r w:rsidR="00B7093A">
        <w:t>’</w:t>
      </w:r>
      <w:r>
        <w:t xml:space="preserve"> </w:t>
      </w:r>
      <w:r w:rsidRPr="0090507A">
        <w:t xml:space="preserve">in </w:t>
      </w:r>
      <w:r>
        <w:fldChar w:fldCharType="begin"/>
      </w:r>
      <w:r>
        <w:instrText xml:space="preserve"> REF _Ref346786615 \h </w:instrText>
      </w:r>
      <w:r>
        <w:fldChar w:fldCharType="separate"/>
      </w:r>
      <w:r w:rsidR="00154D81" w:rsidRPr="008E6629">
        <w:t>(</w:t>
      </w:r>
      <w:r w:rsidR="00154D81">
        <w:rPr>
          <w:noProof/>
          <w:szCs w:val="19"/>
        </w:rPr>
        <w:t>22</w:t>
      </w:r>
      <w:r w:rsidR="00154D81" w:rsidRPr="00AC23C4">
        <w:rPr>
          <w:szCs w:val="19"/>
        </w:rPr>
        <w:t>)</w:t>
      </w:r>
      <w:r>
        <w:fldChar w:fldCharType="end"/>
      </w:r>
      <w:r>
        <w:t xml:space="preserve"> and </w:t>
      </w:r>
      <w:r>
        <w:fldChar w:fldCharType="begin"/>
      </w:r>
      <w:r>
        <w:instrText xml:space="preserve"> REF _Ref346786617 \h </w:instrText>
      </w:r>
      <w:r>
        <w:fldChar w:fldCharType="separate"/>
      </w:r>
      <w:r w:rsidR="00154D81" w:rsidRPr="008E6629">
        <w:t>(</w:t>
      </w:r>
      <w:r w:rsidR="00154D81">
        <w:rPr>
          <w:noProof/>
          <w:szCs w:val="19"/>
        </w:rPr>
        <w:t>23</w:t>
      </w:r>
      <w:r w:rsidR="00154D81" w:rsidRPr="00AC23C4">
        <w:rPr>
          <w:szCs w:val="19"/>
        </w:rPr>
        <w:t>)</w:t>
      </w:r>
      <w:r>
        <w:fldChar w:fldCharType="end"/>
      </w:r>
      <w:r w:rsidRPr="0090507A">
        <w:t xml:space="preserve">, </w:t>
      </w:r>
      <w:r>
        <w:t xml:space="preserve">and </w:t>
      </w:r>
      <w:r>
        <w:rPr>
          <w:rStyle w:val="ChItalBold"/>
        </w:rPr>
        <w:t>pemuda</w:t>
      </w:r>
      <w:r>
        <w:t xml:space="preserve"> </w:t>
      </w:r>
      <w:r w:rsidR="00B7093A">
        <w:t>‘</w:t>
      </w:r>
      <w:r>
        <w:t>youth</w:t>
      </w:r>
      <w:r w:rsidR="00B7093A">
        <w:t>’</w:t>
      </w:r>
      <w:r>
        <w:t xml:space="preserve"> and its </w:t>
      </w:r>
      <w:r>
        <w:rPr>
          <w:szCs w:val="19"/>
        </w:rPr>
        <w:t>monovalent</w:t>
      </w:r>
      <w:r>
        <w:t xml:space="preserve"> base </w:t>
      </w:r>
      <w:r>
        <w:rPr>
          <w:rStyle w:val="ChItalBold"/>
        </w:rPr>
        <w:t>muda</w:t>
      </w:r>
      <w:r>
        <w:t xml:space="preserve"> </w:t>
      </w:r>
      <w:r w:rsidR="00B7093A">
        <w:t>‘</w:t>
      </w:r>
      <w:r>
        <w:t>be young</w:t>
      </w:r>
      <w:r w:rsidR="00B7093A">
        <w:t>’</w:t>
      </w:r>
      <w:r>
        <w:t xml:space="preserve"> in </w:t>
      </w:r>
      <w:r>
        <w:fldChar w:fldCharType="begin"/>
      </w:r>
      <w:r>
        <w:instrText xml:space="preserve"> REF _Ref346786618 \h </w:instrText>
      </w:r>
      <w:r>
        <w:fldChar w:fldCharType="separate"/>
      </w:r>
      <w:r w:rsidR="00154D81" w:rsidRPr="008E6629">
        <w:t>(</w:t>
      </w:r>
      <w:r w:rsidR="00154D81">
        <w:rPr>
          <w:noProof/>
          <w:szCs w:val="19"/>
        </w:rPr>
        <w:t>24</w:t>
      </w:r>
      <w:r w:rsidR="00154D81" w:rsidRPr="00AC23C4">
        <w:rPr>
          <w:szCs w:val="19"/>
        </w:rPr>
        <w:t>)</w:t>
      </w:r>
      <w:r>
        <w:fldChar w:fldCharType="end"/>
      </w:r>
      <w:r>
        <w:t xml:space="preserve"> and </w:t>
      </w:r>
      <w:r>
        <w:fldChar w:fldCharType="begin"/>
      </w:r>
      <w:r>
        <w:instrText xml:space="preserve"> REF _Ref346786619 \h </w:instrText>
      </w:r>
      <w:r>
        <w:fldChar w:fldCharType="separate"/>
      </w:r>
      <w:r w:rsidR="00154D81" w:rsidRPr="008E6629">
        <w:t>(</w:t>
      </w:r>
      <w:r w:rsidR="00154D81">
        <w:rPr>
          <w:noProof/>
          <w:szCs w:val="19"/>
        </w:rPr>
        <w:t>25</w:t>
      </w:r>
      <w:r w:rsidR="00154D81" w:rsidRPr="00AC23C4">
        <w:rPr>
          <w:szCs w:val="19"/>
        </w:rPr>
        <w:t>)</w:t>
      </w:r>
      <w:r>
        <w:fldChar w:fldCharType="end"/>
      </w:r>
      <w:r>
        <w:t>, respectively.</w:t>
      </w:r>
    </w:p>
    <w:p w14:paraId="6A6B0A05" w14:textId="485C1687" w:rsidR="00EB284F" w:rsidRDefault="00EB284F" w:rsidP="00EB284F">
      <w:pPr>
        <w:pStyle w:val="ExampleTitle"/>
      </w:pPr>
      <w:r w:rsidRPr="007855F0">
        <w:lastRenderedPageBreak/>
        <w:t xml:space="preserve">Prefix </w:t>
      </w:r>
      <w:r w:rsidRPr="00D208B5">
        <w:rPr>
          <w:rStyle w:val="ChSmallCapsItalBold"/>
        </w:rPr>
        <w:t>pe(n)­</w:t>
      </w:r>
      <w:r>
        <w:t>: Semantics of verbal bases</w:t>
      </w:r>
      <w:r w:rsidRPr="00EB284F">
        <w:t xml:space="preserve"> </w:t>
      </w:r>
      <w:r>
        <w:t>and derived lexemes</w:t>
      </w:r>
    </w:p>
    <w:tbl>
      <w:tblPr>
        <w:tblW w:w="0" w:type="auto"/>
        <w:tblCellMar>
          <w:left w:w="42" w:type="dxa"/>
          <w:right w:w="42" w:type="dxa"/>
        </w:tblCellMar>
        <w:tblLook w:val="01E0" w:firstRow="1" w:lastRow="1" w:firstColumn="1" w:lastColumn="1" w:noHBand="0" w:noVBand="0"/>
      </w:tblPr>
      <w:tblGrid>
        <w:gridCol w:w="709"/>
        <w:gridCol w:w="1296"/>
        <w:gridCol w:w="540"/>
        <w:gridCol w:w="451"/>
        <w:gridCol w:w="607"/>
        <w:gridCol w:w="540"/>
      </w:tblGrid>
      <w:tr w:rsidR="00AC23C4" w:rsidRPr="003A683C" w14:paraId="47C18DE5" w14:textId="77777777" w:rsidTr="00AC23C4">
        <w:tc>
          <w:tcPr>
            <w:tcW w:w="709" w:type="dxa"/>
            <w:shd w:val="clear" w:color="auto" w:fill="auto"/>
          </w:tcPr>
          <w:p w14:paraId="581DFDEC" w14:textId="77777777" w:rsidR="00672641" w:rsidRPr="00AC23C4" w:rsidRDefault="00672641" w:rsidP="00672641">
            <w:pPr>
              <w:pStyle w:val="O0Nwnext"/>
              <w:rPr>
                <w:szCs w:val="19"/>
              </w:rPr>
            </w:pPr>
            <w:bookmarkStart w:id="1353" w:name="_Ref346786615"/>
            <w:r w:rsidRPr="008E662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2</w:t>
            </w:r>
            <w:r w:rsidRPr="00AC23C4">
              <w:rPr>
                <w:szCs w:val="19"/>
              </w:rPr>
              <w:fldChar w:fldCharType="end"/>
            </w:r>
            <w:r w:rsidRPr="00AC23C4">
              <w:rPr>
                <w:szCs w:val="19"/>
              </w:rPr>
              <w:t>)</w:t>
            </w:r>
            <w:bookmarkEnd w:id="1353"/>
          </w:p>
        </w:tc>
        <w:tc>
          <w:tcPr>
            <w:tcW w:w="1296" w:type="dxa"/>
            <w:shd w:val="clear" w:color="auto" w:fill="auto"/>
          </w:tcPr>
          <w:p w14:paraId="11A328BE" w14:textId="77777777" w:rsidR="00672641" w:rsidRPr="00D85242" w:rsidRDefault="00672641" w:rsidP="00672641">
            <w:pPr>
              <w:pStyle w:val="Text"/>
              <w:rPr>
                <w:rStyle w:val="ChBlueBold"/>
              </w:rPr>
            </w:pPr>
            <w:r w:rsidRPr="00D85242">
              <w:rPr>
                <w:rStyle w:val="ChBlueBold"/>
              </w:rPr>
              <w:t>pemimpin</w:t>
            </w:r>
            <w:r w:rsidR="00FC7B9F">
              <w:rPr>
                <w:rStyle w:val="ChBlueBold"/>
              </w:rPr>
              <w:t>g</w:t>
            </w:r>
          </w:p>
        </w:tc>
        <w:tc>
          <w:tcPr>
            <w:tcW w:w="540" w:type="dxa"/>
            <w:shd w:val="clear" w:color="auto" w:fill="auto"/>
          </w:tcPr>
          <w:p w14:paraId="3B5ECAFA" w14:textId="77777777" w:rsidR="00672641" w:rsidRPr="003A683C" w:rsidRDefault="00672641" w:rsidP="00672641">
            <w:pPr>
              <w:pStyle w:val="Text"/>
            </w:pPr>
            <w:r w:rsidRPr="003A683C">
              <w:t>mati</w:t>
            </w:r>
            <w:r w:rsidR="002505F1">
              <w:t>,</w:t>
            </w:r>
          </w:p>
        </w:tc>
        <w:tc>
          <w:tcPr>
            <w:tcW w:w="451" w:type="dxa"/>
            <w:shd w:val="clear" w:color="auto" w:fill="auto"/>
          </w:tcPr>
          <w:p w14:paraId="3E9DBD60" w14:textId="77777777" w:rsidR="00672641" w:rsidRPr="003A683C" w:rsidRDefault="00672641" w:rsidP="00672641">
            <w:pPr>
              <w:pStyle w:val="Text"/>
            </w:pPr>
            <w:r>
              <w:t>yo</w:t>
            </w:r>
          </w:p>
        </w:tc>
        <w:tc>
          <w:tcPr>
            <w:tcW w:w="607" w:type="dxa"/>
            <w:shd w:val="clear" w:color="auto" w:fill="auto"/>
          </w:tcPr>
          <w:p w14:paraId="4476DC93" w14:textId="77777777" w:rsidR="00672641" w:rsidRPr="003A683C" w:rsidRDefault="00672641" w:rsidP="00672641">
            <w:pPr>
              <w:pStyle w:val="Text"/>
            </w:pPr>
            <w:r>
              <w:t>s</w:t>
            </w:r>
            <w:r w:rsidRPr="003A683C">
              <w:t>mua</w:t>
            </w:r>
          </w:p>
        </w:tc>
        <w:tc>
          <w:tcPr>
            <w:tcW w:w="540" w:type="dxa"/>
            <w:shd w:val="clear" w:color="auto" w:fill="auto"/>
          </w:tcPr>
          <w:p w14:paraId="1EF8BEEF" w14:textId="77777777" w:rsidR="00672641" w:rsidRPr="003A683C" w:rsidRDefault="00672641" w:rsidP="00672641">
            <w:pPr>
              <w:pStyle w:val="Text"/>
            </w:pPr>
            <w:r w:rsidRPr="003A683C">
              <w:t>mati</w:t>
            </w:r>
          </w:p>
        </w:tc>
      </w:tr>
      <w:tr w:rsidR="00AC23C4" w:rsidRPr="003A683C" w14:paraId="04F474C7" w14:textId="77777777" w:rsidTr="00AC23C4">
        <w:tc>
          <w:tcPr>
            <w:tcW w:w="709" w:type="dxa"/>
            <w:shd w:val="clear" w:color="auto" w:fill="auto"/>
          </w:tcPr>
          <w:p w14:paraId="676D776F" w14:textId="77777777" w:rsidR="00672641" w:rsidRPr="003A683C" w:rsidRDefault="00672641" w:rsidP="00672641">
            <w:pPr>
              <w:pStyle w:val="Text"/>
            </w:pPr>
          </w:p>
        </w:tc>
        <w:tc>
          <w:tcPr>
            <w:tcW w:w="1296" w:type="dxa"/>
            <w:shd w:val="clear" w:color="auto" w:fill="auto"/>
          </w:tcPr>
          <w:p w14:paraId="6D8BD715" w14:textId="77777777" w:rsidR="00672641" w:rsidRPr="003A683C" w:rsidRDefault="00672641" w:rsidP="00672641">
            <w:pPr>
              <w:pStyle w:val="Text"/>
            </w:pPr>
            <w:r>
              <w:t>pem–pimpin</w:t>
            </w:r>
            <w:r w:rsidR="00FC7B9F">
              <w:t>g</w:t>
            </w:r>
          </w:p>
        </w:tc>
        <w:tc>
          <w:tcPr>
            <w:tcW w:w="540" w:type="dxa"/>
            <w:shd w:val="clear" w:color="auto" w:fill="auto"/>
          </w:tcPr>
          <w:p w14:paraId="28C720D7" w14:textId="77777777" w:rsidR="00672641" w:rsidRPr="003A683C" w:rsidRDefault="00672641" w:rsidP="00672641">
            <w:pPr>
              <w:pStyle w:val="Text"/>
            </w:pPr>
          </w:p>
        </w:tc>
        <w:tc>
          <w:tcPr>
            <w:tcW w:w="451" w:type="dxa"/>
            <w:shd w:val="clear" w:color="auto" w:fill="auto"/>
          </w:tcPr>
          <w:p w14:paraId="7A439445" w14:textId="77777777" w:rsidR="00672641" w:rsidRPr="003A683C" w:rsidRDefault="00672641" w:rsidP="00672641">
            <w:pPr>
              <w:pStyle w:val="Text"/>
            </w:pPr>
          </w:p>
        </w:tc>
        <w:tc>
          <w:tcPr>
            <w:tcW w:w="607" w:type="dxa"/>
            <w:shd w:val="clear" w:color="auto" w:fill="auto"/>
          </w:tcPr>
          <w:p w14:paraId="0D9C15CD" w14:textId="77777777" w:rsidR="00672641" w:rsidRPr="003A683C" w:rsidRDefault="00672641" w:rsidP="00672641">
            <w:pPr>
              <w:pStyle w:val="Text"/>
            </w:pPr>
          </w:p>
        </w:tc>
        <w:tc>
          <w:tcPr>
            <w:tcW w:w="540" w:type="dxa"/>
            <w:shd w:val="clear" w:color="auto" w:fill="auto"/>
          </w:tcPr>
          <w:p w14:paraId="37FD2154" w14:textId="77777777" w:rsidR="00672641" w:rsidRPr="003A683C" w:rsidRDefault="00672641" w:rsidP="00672641">
            <w:pPr>
              <w:pStyle w:val="Text"/>
            </w:pPr>
          </w:p>
        </w:tc>
      </w:tr>
      <w:tr w:rsidR="00AC23C4" w:rsidRPr="003A683C" w14:paraId="774EFA20" w14:textId="77777777" w:rsidTr="00AC23C4">
        <w:tc>
          <w:tcPr>
            <w:tcW w:w="709" w:type="dxa"/>
            <w:shd w:val="clear" w:color="auto" w:fill="auto"/>
          </w:tcPr>
          <w:p w14:paraId="3130A0EE" w14:textId="77777777" w:rsidR="00672641" w:rsidRPr="003A683C" w:rsidRDefault="00672641" w:rsidP="00672641">
            <w:pPr>
              <w:pStyle w:val="GlossEng"/>
            </w:pPr>
          </w:p>
        </w:tc>
        <w:tc>
          <w:tcPr>
            <w:tcW w:w="1296" w:type="dxa"/>
            <w:shd w:val="clear" w:color="auto" w:fill="auto"/>
          </w:tcPr>
          <w:p w14:paraId="319A8B80" w14:textId="77777777" w:rsidR="00672641" w:rsidRPr="003A683C" w:rsidRDefault="00672641" w:rsidP="00672641">
            <w:pPr>
              <w:pStyle w:val="GlossEng"/>
            </w:pPr>
            <w:r w:rsidRPr="0099608C">
              <w:rPr>
                <w:rStyle w:val="ChSmallCaps"/>
              </w:rPr>
              <w:t>ag</w:t>
            </w:r>
            <w:r>
              <w:t>–</w:t>
            </w:r>
            <w:r w:rsidRPr="003A683C">
              <w:t>lead</w:t>
            </w:r>
          </w:p>
        </w:tc>
        <w:tc>
          <w:tcPr>
            <w:tcW w:w="540" w:type="dxa"/>
            <w:shd w:val="clear" w:color="auto" w:fill="auto"/>
          </w:tcPr>
          <w:p w14:paraId="10E67A74" w14:textId="77777777" w:rsidR="00672641" w:rsidRPr="003A683C" w:rsidRDefault="00672641" w:rsidP="00672641">
            <w:pPr>
              <w:pStyle w:val="GlossEng"/>
            </w:pPr>
            <w:r w:rsidRPr="003A683C">
              <w:t>die</w:t>
            </w:r>
          </w:p>
        </w:tc>
        <w:tc>
          <w:tcPr>
            <w:tcW w:w="451" w:type="dxa"/>
            <w:shd w:val="clear" w:color="auto" w:fill="auto"/>
          </w:tcPr>
          <w:p w14:paraId="74F47C85" w14:textId="77777777" w:rsidR="00672641" w:rsidRPr="003A683C" w:rsidRDefault="00672641" w:rsidP="00672641">
            <w:pPr>
              <w:pStyle w:val="GlossEng"/>
            </w:pPr>
            <w:r w:rsidRPr="003A683C">
              <w:t>yes</w:t>
            </w:r>
          </w:p>
        </w:tc>
        <w:tc>
          <w:tcPr>
            <w:tcW w:w="607" w:type="dxa"/>
            <w:shd w:val="clear" w:color="auto" w:fill="auto"/>
          </w:tcPr>
          <w:p w14:paraId="6259E5FD" w14:textId="77777777" w:rsidR="00672641" w:rsidRPr="003A683C" w:rsidRDefault="00672641" w:rsidP="00672641">
            <w:pPr>
              <w:pStyle w:val="GlossEng"/>
            </w:pPr>
            <w:r w:rsidRPr="003A683C">
              <w:t>all</w:t>
            </w:r>
          </w:p>
        </w:tc>
        <w:tc>
          <w:tcPr>
            <w:tcW w:w="540" w:type="dxa"/>
            <w:shd w:val="clear" w:color="auto" w:fill="auto"/>
          </w:tcPr>
          <w:p w14:paraId="2DD8F580" w14:textId="77777777" w:rsidR="00672641" w:rsidRPr="003A683C" w:rsidRDefault="00672641" w:rsidP="00672641">
            <w:pPr>
              <w:pStyle w:val="GlossEng"/>
            </w:pPr>
            <w:r w:rsidRPr="003A683C">
              <w:t>die</w:t>
            </w:r>
          </w:p>
        </w:tc>
      </w:tr>
    </w:tbl>
    <w:p w14:paraId="2BDE9A88" w14:textId="6ADEA42E" w:rsidR="00672641" w:rsidRPr="003A683C" w:rsidRDefault="00B7093A" w:rsidP="00672641">
      <w:pPr>
        <w:pStyle w:val="FreeTranslEng"/>
      </w:pPr>
      <w:r>
        <w:t>‘</w:t>
      </w:r>
      <w:r w:rsidR="00672641" w:rsidRPr="003A683C">
        <w:t>(when</w:t>
      </w:r>
      <w:r w:rsidR="00672641">
        <w:t xml:space="preserve">) the </w:t>
      </w:r>
      <w:r w:rsidR="00672641" w:rsidRPr="003C483A">
        <w:rPr>
          <w:rStyle w:val="ChBlueBold"/>
        </w:rPr>
        <w:t>leader</w:t>
      </w:r>
      <w:r w:rsidR="00672641">
        <w:t xml:space="preserve"> dies, yes, all die</w:t>
      </w:r>
      <w:r>
        <w:t>’</w:t>
      </w:r>
      <w:r w:rsidR="00672641">
        <w:t xml:space="preserve"> </w:t>
      </w:r>
      <w:r w:rsidR="00672641" w:rsidRPr="007D2490">
        <w:rPr>
          <w:rStyle w:val="ExampleSource"/>
        </w:rPr>
        <w:t>[081010-001-Cv.0026]</w:t>
      </w:r>
    </w:p>
    <w:tbl>
      <w:tblPr>
        <w:tblW w:w="6334" w:type="dxa"/>
        <w:tblCellMar>
          <w:left w:w="42" w:type="dxa"/>
          <w:right w:w="42" w:type="dxa"/>
        </w:tblCellMar>
        <w:tblLook w:val="01E0" w:firstRow="1" w:lastRow="1" w:firstColumn="1" w:lastColumn="1" w:noHBand="0" w:noVBand="0"/>
      </w:tblPr>
      <w:tblGrid>
        <w:gridCol w:w="709"/>
        <w:gridCol w:w="451"/>
        <w:gridCol w:w="629"/>
        <w:gridCol w:w="817"/>
        <w:gridCol w:w="651"/>
        <w:gridCol w:w="979"/>
        <w:gridCol w:w="607"/>
        <w:gridCol w:w="896"/>
        <w:gridCol w:w="595"/>
      </w:tblGrid>
      <w:tr w:rsidR="00AC23C4" w:rsidRPr="003A683C" w14:paraId="53AAC2FF" w14:textId="77777777" w:rsidTr="00AC23C4">
        <w:tc>
          <w:tcPr>
            <w:tcW w:w="709" w:type="dxa"/>
            <w:shd w:val="clear" w:color="auto" w:fill="auto"/>
          </w:tcPr>
          <w:p w14:paraId="15DB2575" w14:textId="77777777" w:rsidR="00672641" w:rsidRPr="00AC23C4" w:rsidRDefault="00672641" w:rsidP="00672641">
            <w:pPr>
              <w:pStyle w:val="O0Nwnext"/>
              <w:rPr>
                <w:szCs w:val="19"/>
              </w:rPr>
            </w:pPr>
            <w:bookmarkStart w:id="1354" w:name="_Ref346786617"/>
            <w:r w:rsidRPr="008E662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3</w:t>
            </w:r>
            <w:r w:rsidRPr="00AC23C4">
              <w:rPr>
                <w:szCs w:val="19"/>
              </w:rPr>
              <w:fldChar w:fldCharType="end"/>
            </w:r>
            <w:r w:rsidRPr="00AC23C4">
              <w:rPr>
                <w:szCs w:val="19"/>
              </w:rPr>
              <w:t>)</w:t>
            </w:r>
            <w:bookmarkEnd w:id="1354"/>
          </w:p>
        </w:tc>
        <w:tc>
          <w:tcPr>
            <w:tcW w:w="451" w:type="dxa"/>
            <w:shd w:val="clear" w:color="auto" w:fill="auto"/>
          </w:tcPr>
          <w:p w14:paraId="1338A903" w14:textId="77777777" w:rsidR="00672641" w:rsidRPr="003A683C" w:rsidRDefault="00672641" w:rsidP="00672641">
            <w:pPr>
              <w:pStyle w:val="Text"/>
            </w:pPr>
            <w:r w:rsidRPr="003A683C">
              <w:t>o</w:t>
            </w:r>
          </w:p>
        </w:tc>
        <w:tc>
          <w:tcPr>
            <w:tcW w:w="629" w:type="dxa"/>
            <w:shd w:val="clear" w:color="auto" w:fill="auto"/>
          </w:tcPr>
          <w:p w14:paraId="7FB891B5" w14:textId="77777777" w:rsidR="00672641" w:rsidRPr="003A683C" w:rsidRDefault="00672641" w:rsidP="00672641">
            <w:pPr>
              <w:pStyle w:val="Text"/>
            </w:pPr>
            <w:r>
              <w:t>kenal</w:t>
            </w:r>
          </w:p>
        </w:tc>
        <w:tc>
          <w:tcPr>
            <w:tcW w:w="817" w:type="dxa"/>
            <w:shd w:val="clear" w:color="auto" w:fill="auto"/>
          </w:tcPr>
          <w:p w14:paraId="66BAC0BE" w14:textId="77777777" w:rsidR="00672641" w:rsidRPr="003A683C" w:rsidRDefault="00672641" w:rsidP="00672641">
            <w:pPr>
              <w:pStyle w:val="Text"/>
            </w:pPr>
            <w:r w:rsidRPr="003A683C">
              <w:t>karna</w:t>
            </w:r>
          </w:p>
        </w:tc>
        <w:tc>
          <w:tcPr>
            <w:tcW w:w="651" w:type="dxa"/>
            <w:shd w:val="clear" w:color="auto" w:fill="auto"/>
          </w:tcPr>
          <w:p w14:paraId="258119C2" w14:textId="77777777" w:rsidR="00672641" w:rsidRPr="003A683C" w:rsidRDefault="00672641" w:rsidP="00672641">
            <w:pPr>
              <w:pStyle w:val="Text"/>
            </w:pPr>
            <w:r w:rsidRPr="003A683C">
              <w:t>bapa</w:t>
            </w:r>
          </w:p>
        </w:tc>
        <w:tc>
          <w:tcPr>
            <w:tcW w:w="979" w:type="dxa"/>
            <w:shd w:val="clear" w:color="auto" w:fill="auto"/>
          </w:tcPr>
          <w:p w14:paraId="64C5EE0F" w14:textId="77777777" w:rsidR="00672641" w:rsidRPr="003A683C" w:rsidRDefault="00672641" w:rsidP="00672641">
            <w:pPr>
              <w:pStyle w:val="Text"/>
            </w:pPr>
            <w:r w:rsidRPr="003A683C">
              <w:t>kan</w:t>
            </w:r>
            <w:r w:rsidR="00FC7B9F">
              <w:t>g</w:t>
            </w:r>
          </w:p>
        </w:tc>
        <w:tc>
          <w:tcPr>
            <w:tcW w:w="607" w:type="dxa"/>
            <w:shd w:val="clear" w:color="auto" w:fill="auto"/>
          </w:tcPr>
          <w:p w14:paraId="184A9356" w14:textId="77777777" w:rsidR="00672641" w:rsidRPr="003A683C" w:rsidRDefault="00672641" w:rsidP="00672641">
            <w:pPr>
              <w:pStyle w:val="Text"/>
            </w:pPr>
            <w:r w:rsidRPr="003A683C">
              <w:t>biasa</w:t>
            </w:r>
          </w:p>
        </w:tc>
        <w:tc>
          <w:tcPr>
            <w:tcW w:w="896" w:type="dxa"/>
            <w:shd w:val="clear" w:color="auto" w:fill="auto"/>
          </w:tcPr>
          <w:p w14:paraId="00031493" w14:textId="77777777" w:rsidR="00672641" w:rsidRPr="00194789" w:rsidRDefault="00672641" w:rsidP="00672641">
            <w:pPr>
              <w:pStyle w:val="Text"/>
              <w:rPr>
                <w:rStyle w:val="ChBlueBold"/>
              </w:rPr>
            </w:pPr>
            <w:r w:rsidRPr="00194789">
              <w:rPr>
                <w:rStyle w:val="ChBlueBold"/>
              </w:rPr>
              <w:t>pimpin</w:t>
            </w:r>
            <w:r w:rsidR="00FC7B9F">
              <w:rPr>
                <w:rStyle w:val="ChBlueBold"/>
              </w:rPr>
              <w:t>g</w:t>
            </w:r>
          </w:p>
        </w:tc>
        <w:tc>
          <w:tcPr>
            <w:tcW w:w="595" w:type="dxa"/>
            <w:shd w:val="clear" w:color="auto" w:fill="auto"/>
          </w:tcPr>
          <w:p w14:paraId="11390613" w14:textId="77777777" w:rsidR="00672641" w:rsidRPr="003A683C" w:rsidRDefault="00672641" w:rsidP="00672641">
            <w:pPr>
              <w:pStyle w:val="Text"/>
            </w:pPr>
            <w:r w:rsidRPr="003A683C">
              <w:t>kor</w:t>
            </w:r>
          </w:p>
        </w:tc>
      </w:tr>
      <w:tr w:rsidR="00AC23C4" w:rsidRPr="003A683C" w14:paraId="64F73624" w14:textId="77777777" w:rsidTr="00AC23C4">
        <w:tc>
          <w:tcPr>
            <w:tcW w:w="709" w:type="dxa"/>
            <w:shd w:val="clear" w:color="auto" w:fill="auto"/>
          </w:tcPr>
          <w:p w14:paraId="59078BDC" w14:textId="77777777" w:rsidR="00672641" w:rsidRPr="00B44497" w:rsidRDefault="00672641" w:rsidP="00672641">
            <w:pPr>
              <w:pStyle w:val="GlossEng"/>
            </w:pPr>
          </w:p>
        </w:tc>
        <w:tc>
          <w:tcPr>
            <w:tcW w:w="451" w:type="dxa"/>
            <w:shd w:val="clear" w:color="auto" w:fill="auto"/>
          </w:tcPr>
          <w:p w14:paraId="118D6991" w14:textId="77777777" w:rsidR="00672641" w:rsidRPr="003A683C" w:rsidRDefault="00672641" w:rsidP="00672641">
            <w:pPr>
              <w:pStyle w:val="GlossEng"/>
            </w:pPr>
            <w:r w:rsidRPr="003A683C">
              <w:t>oh!</w:t>
            </w:r>
          </w:p>
        </w:tc>
        <w:tc>
          <w:tcPr>
            <w:tcW w:w="629" w:type="dxa"/>
            <w:shd w:val="clear" w:color="auto" w:fill="auto"/>
          </w:tcPr>
          <w:p w14:paraId="79178FB4" w14:textId="77777777" w:rsidR="00672641" w:rsidRPr="003A683C" w:rsidRDefault="00672641" w:rsidP="00672641">
            <w:pPr>
              <w:pStyle w:val="GlossEng"/>
            </w:pPr>
            <w:r w:rsidRPr="003A683C">
              <w:t>know</w:t>
            </w:r>
          </w:p>
        </w:tc>
        <w:tc>
          <w:tcPr>
            <w:tcW w:w="817" w:type="dxa"/>
            <w:shd w:val="clear" w:color="auto" w:fill="auto"/>
          </w:tcPr>
          <w:p w14:paraId="17F0D6CB" w14:textId="77777777" w:rsidR="00672641" w:rsidRPr="003A683C" w:rsidRDefault="00672641" w:rsidP="00672641">
            <w:pPr>
              <w:pStyle w:val="GlossEng"/>
            </w:pPr>
            <w:r w:rsidRPr="003A683C">
              <w:t>because</w:t>
            </w:r>
          </w:p>
        </w:tc>
        <w:tc>
          <w:tcPr>
            <w:tcW w:w="651" w:type="dxa"/>
            <w:shd w:val="clear" w:color="auto" w:fill="auto"/>
          </w:tcPr>
          <w:p w14:paraId="0D6CDA87" w14:textId="77777777" w:rsidR="00672641" w:rsidRPr="003A683C" w:rsidRDefault="00672641" w:rsidP="00672641">
            <w:pPr>
              <w:pStyle w:val="GlossEng"/>
            </w:pPr>
            <w:r w:rsidRPr="003A683C">
              <w:t>father</w:t>
            </w:r>
          </w:p>
        </w:tc>
        <w:tc>
          <w:tcPr>
            <w:tcW w:w="979" w:type="dxa"/>
            <w:shd w:val="clear" w:color="auto" w:fill="auto"/>
          </w:tcPr>
          <w:p w14:paraId="24082A09" w14:textId="77777777" w:rsidR="00672641" w:rsidRPr="003A683C" w:rsidRDefault="00672641" w:rsidP="00672641">
            <w:pPr>
              <w:pStyle w:val="GlossEng"/>
            </w:pPr>
            <w:r w:rsidRPr="003A683C">
              <w:t>you.know</w:t>
            </w:r>
          </w:p>
        </w:tc>
        <w:tc>
          <w:tcPr>
            <w:tcW w:w="607" w:type="dxa"/>
            <w:shd w:val="clear" w:color="auto" w:fill="auto"/>
          </w:tcPr>
          <w:p w14:paraId="68416F90" w14:textId="77777777" w:rsidR="00672641" w:rsidRPr="003A683C" w:rsidRDefault="00672641" w:rsidP="00672641">
            <w:pPr>
              <w:pStyle w:val="GlossEng"/>
            </w:pPr>
            <w:r w:rsidRPr="003A683C">
              <w:t>usual</w:t>
            </w:r>
          </w:p>
        </w:tc>
        <w:tc>
          <w:tcPr>
            <w:tcW w:w="896" w:type="dxa"/>
            <w:shd w:val="clear" w:color="auto" w:fill="auto"/>
          </w:tcPr>
          <w:p w14:paraId="3161CE6A" w14:textId="77777777" w:rsidR="00672641" w:rsidRPr="003A683C" w:rsidRDefault="00672641" w:rsidP="00672641">
            <w:pPr>
              <w:pStyle w:val="GlossEng"/>
            </w:pPr>
            <w:r w:rsidRPr="003A683C">
              <w:t>lead</w:t>
            </w:r>
          </w:p>
        </w:tc>
        <w:tc>
          <w:tcPr>
            <w:tcW w:w="595" w:type="dxa"/>
            <w:shd w:val="clear" w:color="auto" w:fill="auto"/>
          </w:tcPr>
          <w:p w14:paraId="10388FF4" w14:textId="77777777" w:rsidR="00672641" w:rsidRPr="003A683C" w:rsidRDefault="00672641" w:rsidP="00672641">
            <w:pPr>
              <w:pStyle w:val="GlossEng"/>
            </w:pPr>
            <w:r w:rsidRPr="003A683C">
              <w:t>choir</w:t>
            </w:r>
          </w:p>
        </w:tc>
      </w:tr>
    </w:tbl>
    <w:p w14:paraId="7AE4ED40" w14:textId="5D8B1DA1" w:rsidR="00672641" w:rsidRPr="003A683C" w:rsidRDefault="00B7093A" w:rsidP="00672641">
      <w:pPr>
        <w:pStyle w:val="FreeTranslEng"/>
      </w:pPr>
      <w:r>
        <w:t>‘</w:t>
      </w:r>
      <w:r w:rsidR="00672641">
        <w:t xml:space="preserve">oh, (I) know (him), because, you know, the gentleman usually </w:t>
      </w:r>
      <w:r w:rsidR="00672641" w:rsidRPr="0052722D">
        <w:rPr>
          <w:rStyle w:val="ChBlueBold"/>
        </w:rPr>
        <w:t>leads</w:t>
      </w:r>
      <w:r w:rsidR="00672641">
        <w:t xml:space="preserve"> the choir</w:t>
      </w:r>
      <w:r>
        <w:t>’</w:t>
      </w:r>
      <w:r w:rsidR="00672641">
        <w:t xml:space="preserve"> </w:t>
      </w:r>
      <w:r w:rsidR="00672641" w:rsidRPr="00B44497">
        <w:rPr>
          <w:rStyle w:val="ExampleSource"/>
        </w:rPr>
        <w:t>[081011-022-Cv.0243]</w:t>
      </w:r>
    </w:p>
    <w:tbl>
      <w:tblPr>
        <w:tblW w:w="5194" w:type="dxa"/>
        <w:tblCellMar>
          <w:left w:w="42" w:type="dxa"/>
          <w:right w:w="42" w:type="dxa"/>
        </w:tblCellMar>
        <w:tblLook w:val="01E0" w:firstRow="1" w:lastRow="1" w:firstColumn="1" w:lastColumn="1" w:noHBand="0" w:noVBand="0"/>
      </w:tblPr>
      <w:tblGrid>
        <w:gridCol w:w="709"/>
        <w:gridCol w:w="489"/>
        <w:gridCol w:w="440"/>
        <w:gridCol w:w="1221"/>
        <w:gridCol w:w="360"/>
        <w:gridCol w:w="651"/>
        <w:gridCol w:w="762"/>
        <w:gridCol w:w="562"/>
      </w:tblGrid>
      <w:tr w:rsidR="00AC23C4" w:rsidRPr="00D14F8A" w14:paraId="2432924E" w14:textId="77777777" w:rsidTr="00AC23C4">
        <w:tc>
          <w:tcPr>
            <w:tcW w:w="709" w:type="dxa"/>
            <w:shd w:val="clear" w:color="auto" w:fill="auto"/>
          </w:tcPr>
          <w:p w14:paraId="3B6E98DA" w14:textId="77777777" w:rsidR="00672641" w:rsidRPr="00AC23C4" w:rsidRDefault="00672641" w:rsidP="00672641">
            <w:pPr>
              <w:pStyle w:val="O0Nwnext"/>
              <w:rPr>
                <w:szCs w:val="19"/>
              </w:rPr>
            </w:pPr>
            <w:bookmarkStart w:id="1355" w:name="_Ref346786618"/>
            <w:r w:rsidRPr="008E662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4</w:t>
            </w:r>
            <w:r w:rsidRPr="00AC23C4">
              <w:rPr>
                <w:szCs w:val="19"/>
              </w:rPr>
              <w:fldChar w:fldCharType="end"/>
            </w:r>
            <w:r w:rsidRPr="00AC23C4">
              <w:rPr>
                <w:szCs w:val="19"/>
              </w:rPr>
              <w:t>)</w:t>
            </w:r>
            <w:bookmarkEnd w:id="1355"/>
          </w:p>
        </w:tc>
        <w:tc>
          <w:tcPr>
            <w:tcW w:w="489" w:type="dxa"/>
            <w:shd w:val="clear" w:color="auto" w:fill="auto"/>
          </w:tcPr>
          <w:p w14:paraId="1CEAAC8D" w14:textId="77777777" w:rsidR="00672641" w:rsidRPr="00A06D1C" w:rsidRDefault="00672641" w:rsidP="00672641">
            <w:pPr>
              <w:pStyle w:val="Text"/>
            </w:pPr>
            <w:r w:rsidRPr="00A06D1C">
              <w:t>sa</w:t>
            </w:r>
          </w:p>
        </w:tc>
        <w:tc>
          <w:tcPr>
            <w:tcW w:w="440" w:type="dxa"/>
            <w:shd w:val="clear" w:color="auto" w:fill="auto"/>
          </w:tcPr>
          <w:p w14:paraId="71EA7064" w14:textId="77777777" w:rsidR="00672641" w:rsidRPr="00A06D1C" w:rsidRDefault="00672641" w:rsidP="00672641">
            <w:pPr>
              <w:pStyle w:val="Text"/>
            </w:pPr>
            <w:r w:rsidRPr="00A06D1C">
              <w:t>liat</w:t>
            </w:r>
          </w:p>
        </w:tc>
        <w:tc>
          <w:tcPr>
            <w:tcW w:w="1221" w:type="dxa"/>
            <w:shd w:val="clear" w:color="auto" w:fill="auto"/>
          </w:tcPr>
          <w:p w14:paraId="49E69DFE" w14:textId="77777777" w:rsidR="00672641" w:rsidRPr="004F28F9" w:rsidRDefault="00672641" w:rsidP="00672641">
            <w:pPr>
              <w:pStyle w:val="Text"/>
              <w:rPr>
                <w:rStyle w:val="ChBlueBold"/>
              </w:rPr>
            </w:pPr>
            <w:r w:rsidRPr="004F28F9">
              <w:rPr>
                <w:rStyle w:val="ChBlueBold"/>
              </w:rPr>
              <w:t>pe</w:t>
            </w:r>
            <w:r w:rsidRPr="008C675E">
              <w:rPr>
                <w:rStyle w:val="ChBlueBold"/>
              </w:rPr>
              <w:t>–</w:t>
            </w:r>
            <w:r w:rsidRPr="004F28F9">
              <w:rPr>
                <w:rStyle w:val="ChBlueBold"/>
              </w:rPr>
              <w:t>muda</w:t>
            </w:r>
          </w:p>
        </w:tc>
        <w:tc>
          <w:tcPr>
            <w:tcW w:w="360" w:type="dxa"/>
            <w:shd w:val="clear" w:color="auto" w:fill="auto"/>
          </w:tcPr>
          <w:p w14:paraId="2F48083E" w14:textId="77777777" w:rsidR="00672641" w:rsidRPr="00A06D1C" w:rsidRDefault="00672641" w:rsidP="00672641">
            <w:pPr>
              <w:pStyle w:val="Text"/>
            </w:pPr>
            <w:r w:rsidRPr="00A06D1C">
              <w:t>di</w:t>
            </w:r>
          </w:p>
        </w:tc>
        <w:tc>
          <w:tcPr>
            <w:tcW w:w="651" w:type="dxa"/>
            <w:shd w:val="clear" w:color="auto" w:fill="auto"/>
          </w:tcPr>
          <w:p w14:paraId="79710CBC" w14:textId="77777777" w:rsidR="00672641" w:rsidRPr="00A06D1C" w:rsidRDefault="00672641" w:rsidP="00672641">
            <w:pPr>
              <w:pStyle w:val="Text"/>
            </w:pPr>
            <w:r w:rsidRPr="00A06D1C">
              <w:t>Takar</w:t>
            </w:r>
          </w:p>
        </w:tc>
        <w:tc>
          <w:tcPr>
            <w:tcW w:w="762" w:type="dxa"/>
            <w:shd w:val="clear" w:color="auto" w:fill="auto"/>
          </w:tcPr>
          <w:p w14:paraId="01027CD1" w14:textId="77777777" w:rsidR="00672641" w:rsidRPr="00A06D1C" w:rsidRDefault="00672641" w:rsidP="00672641">
            <w:pPr>
              <w:pStyle w:val="Text"/>
            </w:pPr>
            <w:r w:rsidRPr="00A06D1C">
              <w:t>banya</w:t>
            </w:r>
            <w:r>
              <w:t>k</w:t>
            </w:r>
          </w:p>
        </w:tc>
        <w:tc>
          <w:tcPr>
            <w:tcW w:w="562" w:type="dxa"/>
            <w:shd w:val="clear" w:color="auto" w:fill="auto"/>
          </w:tcPr>
          <w:p w14:paraId="577AFC6C" w14:textId="77777777" w:rsidR="00672641" w:rsidRPr="00A06D1C" w:rsidRDefault="00672641" w:rsidP="00672641">
            <w:pPr>
              <w:pStyle w:val="Text"/>
            </w:pPr>
            <w:r>
              <w:t>skali</w:t>
            </w:r>
          </w:p>
        </w:tc>
      </w:tr>
      <w:tr w:rsidR="00AC23C4" w:rsidRPr="00AC23C4" w14:paraId="3BBED0D6" w14:textId="77777777" w:rsidTr="00AC23C4">
        <w:tc>
          <w:tcPr>
            <w:tcW w:w="709" w:type="dxa"/>
            <w:shd w:val="clear" w:color="auto" w:fill="auto"/>
          </w:tcPr>
          <w:p w14:paraId="43237BD3" w14:textId="77777777" w:rsidR="00672641" w:rsidRPr="00A06D1C" w:rsidRDefault="00672641" w:rsidP="00672641">
            <w:pPr>
              <w:pStyle w:val="GlossEng"/>
            </w:pPr>
          </w:p>
        </w:tc>
        <w:tc>
          <w:tcPr>
            <w:tcW w:w="489" w:type="dxa"/>
            <w:shd w:val="clear" w:color="auto" w:fill="auto"/>
          </w:tcPr>
          <w:p w14:paraId="43521E0D" w14:textId="77777777" w:rsidR="00672641" w:rsidRPr="0099608C" w:rsidRDefault="00672641" w:rsidP="00672641">
            <w:pPr>
              <w:pStyle w:val="GlossEng"/>
              <w:rPr>
                <w:rStyle w:val="ChSmallCaps"/>
              </w:rPr>
            </w:pPr>
            <w:r w:rsidRPr="0099608C">
              <w:rPr>
                <w:rStyle w:val="ChSmallCaps"/>
              </w:rPr>
              <w:t>1sg</w:t>
            </w:r>
          </w:p>
        </w:tc>
        <w:tc>
          <w:tcPr>
            <w:tcW w:w="440" w:type="dxa"/>
            <w:shd w:val="clear" w:color="auto" w:fill="auto"/>
          </w:tcPr>
          <w:p w14:paraId="4057AEBE" w14:textId="77777777" w:rsidR="00672641" w:rsidRPr="00A06D1C" w:rsidRDefault="00672641" w:rsidP="00672641">
            <w:pPr>
              <w:pStyle w:val="GlossEng"/>
            </w:pPr>
            <w:r w:rsidRPr="00A06D1C">
              <w:t>see</w:t>
            </w:r>
          </w:p>
        </w:tc>
        <w:tc>
          <w:tcPr>
            <w:tcW w:w="1221" w:type="dxa"/>
            <w:shd w:val="clear" w:color="auto" w:fill="auto"/>
          </w:tcPr>
          <w:p w14:paraId="7ED77694" w14:textId="77777777" w:rsidR="00672641" w:rsidRPr="00A06D1C" w:rsidRDefault="00672641" w:rsidP="00672641">
            <w:pPr>
              <w:pStyle w:val="GlossEng"/>
            </w:pPr>
            <w:r w:rsidRPr="0099608C">
              <w:rPr>
                <w:rStyle w:val="ChSmallCaps"/>
              </w:rPr>
              <w:t>ag</w:t>
            </w:r>
            <w:r>
              <w:t>–be.</w:t>
            </w:r>
            <w:r w:rsidRPr="00A06D1C">
              <w:t>young</w:t>
            </w:r>
          </w:p>
        </w:tc>
        <w:tc>
          <w:tcPr>
            <w:tcW w:w="360" w:type="dxa"/>
            <w:shd w:val="clear" w:color="auto" w:fill="auto"/>
          </w:tcPr>
          <w:p w14:paraId="2AECF784" w14:textId="77777777" w:rsidR="00672641" w:rsidRPr="00A06D1C" w:rsidRDefault="00672641" w:rsidP="00672641">
            <w:pPr>
              <w:pStyle w:val="GlossEng"/>
            </w:pPr>
            <w:r w:rsidRPr="00A06D1C">
              <w:t>at</w:t>
            </w:r>
          </w:p>
        </w:tc>
        <w:tc>
          <w:tcPr>
            <w:tcW w:w="651" w:type="dxa"/>
            <w:shd w:val="clear" w:color="auto" w:fill="auto"/>
          </w:tcPr>
          <w:p w14:paraId="5FE03E38" w14:textId="77777777" w:rsidR="00672641" w:rsidRPr="00A06D1C" w:rsidRDefault="00672641" w:rsidP="00672641">
            <w:pPr>
              <w:pStyle w:val="GlossEng"/>
            </w:pPr>
            <w:r w:rsidRPr="00A06D1C">
              <w:t>Takar</w:t>
            </w:r>
          </w:p>
        </w:tc>
        <w:tc>
          <w:tcPr>
            <w:tcW w:w="762" w:type="dxa"/>
            <w:shd w:val="clear" w:color="auto" w:fill="auto"/>
          </w:tcPr>
          <w:p w14:paraId="38BFDE2F" w14:textId="77777777" w:rsidR="00672641" w:rsidRPr="00A06D1C" w:rsidRDefault="00672641" w:rsidP="00672641">
            <w:pPr>
              <w:pStyle w:val="GlossEng"/>
            </w:pPr>
            <w:r w:rsidRPr="00A06D1C">
              <w:t>many</w:t>
            </w:r>
          </w:p>
        </w:tc>
        <w:tc>
          <w:tcPr>
            <w:tcW w:w="562" w:type="dxa"/>
            <w:shd w:val="clear" w:color="auto" w:fill="auto"/>
          </w:tcPr>
          <w:p w14:paraId="33BB83DF" w14:textId="77777777" w:rsidR="00672641" w:rsidRPr="00A06D1C" w:rsidRDefault="00672641" w:rsidP="00672641">
            <w:pPr>
              <w:pStyle w:val="GlossEng"/>
            </w:pPr>
            <w:r w:rsidRPr="00A06D1C">
              <w:t>very</w:t>
            </w:r>
          </w:p>
        </w:tc>
      </w:tr>
    </w:tbl>
    <w:p w14:paraId="225E7EE1" w14:textId="4E2C49E4" w:rsidR="00672641" w:rsidRPr="00F13B30" w:rsidRDefault="00B7093A" w:rsidP="00672641">
      <w:pPr>
        <w:pStyle w:val="FreeTranslEng"/>
      </w:pPr>
      <w:r>
        <w:t>‘</w:t>
      </w:r>
      <w:r w:rsidR="00672641" w:rsidRPr="004F28F9">
        <w:t xml:space="preserve">I see (there are) very many </w:t>
      </w:r>
      <w:r w:rsidR="00672641" w:rsidRPr="00CF5BE2">
        <w:rPr>
          <w:rStyle w:val="ChBlueBold"/>
        </w:rPr>
        <w:t>young people</w:t>
      </w:r>
      <w:r w:rsidR="00672641" w:rsidRPr="004F28F9">
        <w:t xml:space="preserve"> in Takar</w:t>
      </w:r>
      <w:r>
        <w:t>’</w:t>
      </w:r>
      <w:r w:rsidR="00672641" w:rsidRPr="0063170B">
        <w:t xml:space="preserve"> </w:t>
      </w:r>
      <w:r w:rsidR="00672641" w:rsidRPr="004F28F9">
        <w:rPr>
          <w:rStyle w:val="ExampleSource"/>
        </w:rPr>
        <w:t>[080925-003-Cv.0176]</w:t>
      </w:r>
    </w:p>
    <w:tbl>
      <w:tblPr>
        <w:tblW w:w="0" w:type="auto"/>
        <w:tblCellMar>
          <w:left w:w="42" w:type="dxa"/>
          <w:right w:w="42" w:type="dxa"/>
        </w:tblCellMar>
        <w:tblLook w:val="01E0" w:firstRow="1" w:lastRow="1" w:firstColumn="1" w:lastColumn="1" w:noHBand="0" w:noVBand="0"/>
      </w:tblPr>
      <w:tblGrid>
        <w:gridCol w:w="709"/>
        <w:gridCol w:w="931"/>
        <w:gridCol w:w="562"/>
        <w:gridCol w:w="923"/>
        <w:gridCol w:w="868"/>
        <w:gridCol w:w="729"/>
      </w:tblGrid>
      <w:tr w:rsidR="00AC23C4" w:rsidRPr="003A683C" w14:paraId="6205043E" w14:textId="77777777" w:rsidTr="00AC23C4">
        <w:tc>
          <w:tcPr>
            <w:tcW w:w="709" w:type="dxa"/>
            <w:shd w:val="clear" w:color="auto" w:fill="auto"/>
          </w:tcPr>
          <w:p w14:paraId="1E364F1D" w14:textId="77777777" w:rsidR="00672641" w:rsidRPr="00AC23C4" w:rsidRDefault="00672641" w:rsidP="00672641">
            <w:pPr>
              <w:pStyle w:val="O0Nwnext"/>
              <w:rPr>
                <w:szCs w:val="19"/>
              </w:rPr>
            </w:pPr>
            <w:bookmarkStart w:id="1356" w:name="_Ref346786619"/>
            <w:r w:rsidRPr="008E662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5</w:t>
            </w:r>
            <w:r w:rsidRPr="00AC23C4">
              <w:rPr>
                <w:szCs w:val="19"/>
              </w:rPr>
              <w:fldChar w:fldCharType="end"/>
            </w:r>
            <w:r w:rsidRPr="00AC23C4">
              <w:rPr>
                <w:szCs w:val="19"/>
              </w:rPr>
              <w:t>)</w:t>
            </w:r>
            <w:bookmarkEnd w:id="1356"/>
          </w:p>
        </w:tc>
        <w:tc>
          <w:tcPr>
            <w:tcW w:w="931" w:type="dxa"/>
            <w:shd w:val="clear" w:color="auto" w:fill="auto"/>
          </w:tcPr>
          <w:p w14:paraId="2485C90E" w14:textId="77777777" w:rsidR="00672641" w:rsidRPr="003A683C" w:rsidRDefault="00672641" w:rsidP="00672641">
            <w:pPr>
              <w:pStyle w:val="Text"/>
            </w:pPr>
            <w:r w:rsidRPr="003A683C">
              <w:t>kasi</w:t>
            </w:r>
            <w:r w:rsidRPr="0046123A">
              <w:t>–</w:t>
            </w:r>
            <w:r w:rsidRPr="003A683C">
              <w:t>an</w:t>
            </w:r>
            <w:r w:rsidR="00FC7B9F">
              <w:t>g</w:t>
            </w:r>
          </w:p>
        </w:tc>
        <w:tc>
          <w:tcPr>
            <w:tcW w:w="562" w:type="dxa"/>
            <w:shd w:val="clear" w:color="auto" w:fill="auto"/>
          </w:tcPr>
          <w:p w14:paraId="3B7ED66F" w14:textId="77777777" w:rsidR="00672641" w:rsidRPr="003A683C" w:rsidRDefault="00672641" w:rsidP="00672641">
            <w:pPr>
              <w:pStyle w:val="Text"/>
            </w:pPr>
            <w:r w:rsidRPr="003A683C">
              <w:t>masi</w:t>
            </w:r>
          </w:p>
        </w:tc>
        <w:tc>
          <w:tcPr>
            <w:tcW w:w="923" w:type="dxa"/>
            <w:shd w:val="clear" w:color="auto" w:fill="auto"/>
          </w:tcPr>
          <w:p w14:paraId="0BF52A95" w14:textId="77777777" w:rsidR="00672641" w:rsidRPr="000A7AFF" w:rsidRDefault="00672641" w:rsidP="00672641">
            <w:pPr>
              <w:pStyle w:val="Text"/>
              <w:rPr>
                <w:rStyle w:val="ChBlueBold"/>
              </w:rPr>
            </w:pPr>
            <w:r w:rsidRPr="000A7AFF">
              <w:rPr>
                <w:rStyle w:val="ChBlueBold"/>
              </w:rPr>
              <w:t>muda</w:t>
            </w:r>
          </w:p>
        </w:tc>
        <w:tc>
          <w:tcPr>
            <w:tcW w:w="868" w:type="dxa"/>
            <w:shd w:val="clear" w:color="auto" w:fill="auto"/>
          </w:tcPr>
          <w:p w14:paraId="576F49D4" w14:textId="77777777" w:rsidR="00672641" w:rsidRPr="003A683C" w:rsidRDefault="00672641" w:rsidP="00672641">
            <w:pPr>
              <w:pStyle w:val="Text"/>
            </w:pPr>
            <w:r w:rsidRPr="003A683C">
              <w:t>baru</w:t>
            </w:r>
          </w:p>
        </w:tc>
        <w:tc>
          <w:tcPr>
            <w:tcW w:w="729" w:type="dxa"/>
            <w:shd w:val="clear" w:color="auto" w:fill="auto"/>
          </w:tcPr>
          <w:p w14:paraId="63703097" w14:textId="77777777" w:rsidR="00672641" w:rsidRPr="003A683C" w:rsidRDefault="00672641" w:rsidP="00672641">
            <w:pPr>
              <w:pStyle w:val="Text"/>
            </w:pPr>
            <w:r w:rsidRPr="003A683C">
              <w:t>janda</w:t>
            </w:r>
          </w:p>
        </w:tc>
      </w:tr>
      <w:tr w:rsidR="00AC23C4" w:rsidRPr="003A683C" w14:paraId="4CE76186" w14:textId="77777777" w:rsidTr="00AC23C4">
        <w:tc>
          <w:tcPr>
            <w:tcW w:w="709" w:type="dxa"/>
            <w:shd w:val="clear" w:color="auto" w:fill="auto"/>
          </w:tcPr>
          <w:p w14:paraId="7580B43C" w14:textId="77777777" w:rsidR="00672641" w:rsidRPr="003A683C" w:rsidRDefault="00672641" w:rsidP="00672641">
            <w:pPr>
              <w:pStyle w:val="GlossEng"/>
            </w:pPr>
          </w:p>
        </w:tc>
        <w:tc>
          <w:tcPr>
            <w:tcW w:w="931" w:type="dxa"/>
            <w:shd w:val="clear" w:color="auto" w:fill="auto"/>
          </w:tcPr>
          <w:p w14:paraId="658F4959" w14:textId="77777777" w:rsidR="00672641" w:rsidRPr="003A683C" w:rsidRDefault="00672641" w:rsidP="00672641">
            <w:pPr>
              <w:pStyle w:val="GlossEng"/>
            </w:pPr>
            <w:r w:rsidRPr="003A683C">
              <w:t>love</w:t>
            </w:r>
            <w:r>
              <w:t>–</w:t>
            </w:r>
            <w:r w:rsidRPr="0099608C">
              <w:rPr>
                <w:rStyle w:val="ChSmallCaps"/>
              </w:rPr>
              <w:t>pat</w:t>
            </w:r>
          </w:p>
        </w:tc>
        <w:tc>
          <w:tcPr>
            <w:tcW w:w="562" w:type="dxa"/>
            <w:shd w:val="clear" w:color="auto" w:fill="auto"/>
          </w:tcPr>
          <w:p w14:paraId="44FDB65F" w14:textId="77777777" w:rsidR="00672641" w:rsidRPr="003A683C" w:rsidRDefault="00672641" w:rsidP="00672641">
            <w:pPr>
              <w:pStyle w:val="GlossEng"/>
            </w:pPr>
            <w:r w:rsidRPr="003A683C">
              <w:t>still</w:t>
            </w:r>
          </w:p>
        </w:tc>
        <w:tc>
          <w:tcPr>
            <w:tcW w:w="923" w:type="dxa"/>
            <w:shd w:val="clear" w:color="auto" w:fill="auto"/>
          </w:tcPr>
          <w:p w14:paraId="544A2896" w14:textId="77777777" w:rsidR="00672641" w:rsidRPr="003A683C" w:rsidRDefault="00672641" w:rsidP="00672641">
            <w:pPr>
              <w:pStyle w:val="GlossEng"/>
            </w:pPr>
            <w:r>
              <w:t>be.</w:t>
            </w:r>
            <w:r w:rsidRPr="003A683C">
              <w:t>young</w:t>
            </w:r>
          </w:p>
        </w:tc>
        <w:tc>
          <w:tcPr>
            <w:tcW w:w="868" w:type="dxa"/>
            <w:shd w:val="clear" w:color="auto" w:fill="auto"/>
          </w:tcPr>
          <w:p w14:paraId="3C03E6AC" w14:textId="77777777" w:rsidR="00672641" w:rsidRPr="0014512C" w:rsidRDefault="00976AFE" w:rsidP="00672641">
            <w:pPr>
              <w:pStyle w:val="GlossEng"/>
            </w:pPr>
            <w:r>
              <w:t>and.then</w:t>
            </w:r>
          </w:p>
        </w:tc>
        <w:tc>
          <w:tcPr>
            <w:tcW w:w="729" w:type="dxa"/>
            <w:shd w:val="clear" w:color="auto" w:fill="auto"/>
          </w:tcPr>
          <w:p w14:paraId="7CB528B3" w14:textId="77777777" w:rsidR="00672641" w:rsidRPr="003A683C" w:rsidRDefault="00672641" w:rsidP="00672641">
            <w:pPr>
              <w:pStyle w:val="GlossEng"/>
            </w:pPr>
            <w:r w:rsidRPr="003A683C">
              <w:t>widow</w:t>
            </w:r>
          </w:p>
        </w:tc>
      </w:tr>
    </w:tbl>
    <w:p w14:paraId="63952D51" w14:textId="4AF29E05" w:rsidR="00672641" w:rsidRPr="003A683C" w:rsidRDefault="00B7093A" w:rsidP="00672641">
      <w:pPr>
        <w:pStyle w:val="FreeTranslEng"/>
      </w:pPr>
      <w:r>
        <w:t>‘</w:t>
      </w:r>
      <w:r w:rsidR="000A6F70">
        <w:t>poor thing, (she</w:t>
      </w:r>
      <w:r>
        <w:t>’</w:t>
      </w:r>
      <w:r w:rsidR="00672641" w:rsidRPr="003A683C">
        <w:t xml:space="preserve">s) still </w:t>
      </w:r>
      <w:r w:rsidR="00672641" w:rsidRPr="000A7AFF">
        <w:rPr>
          <w:rStyle w:val="ChBlueBold"/>
        </w:rPr>
        <w:t>young</w:t>
      </w:r>
      <w:r w:rsidR="00672641">
        <w:t xml:space="preserve"> but now </w:t>
      </w:r>
      <w:r w:rsidR="000A6F70">
        <w:t>(she</w:t>
      </w:r>
      <w:r>
        <w:t>’</w:t>
      </w:r>
      <w:r w:rsidR="000A6F70">
        <w:t xml:space="preserve">s) </w:t>
      </w:r>
      <w:r w:rsidR="00672641">
        <w:t>a widow</w:t>
      </w:r>
      <w:r>
        <w:t>’</w:t>
      </w:r>
      <w:r w:rsidR="00672641">
        <w:t xml:space="preserve"> </w:t>
      </w:r>
      <w:r w:rsidR="00672641" w:rsidRPr="000A7AFF">
        <w:rPr>
          <w:rStyle w:val="ExampleSource"/>
        </w:rPr>
        <w:t>[081006-015-Cv.0032]</w:t>
      </w:r>
    </w:p>
    <w:p w14:paraId="6CF85BE2" w14:textId="5FF331F5" w:rsidR="00672641" w:rsidRDefault="00672641" w:rsidP="00806AB2">
      <w:pPr>
        <w:pStyle w:val="Body0010after"/>
        <w:rPr>
          <w:szCs w:val="19"/>
        </w:rPr>
      </w:pPr>
      <w:r>
        <w:t xml:space="preserve">Four of the prefixed lexemes listed in </w:t>
      </w:r>
      <w:r w:rsidRPr="0090507A">
        <w:fldChar w:fldCharType="begin"/>
      </w:r>
      <w:r w:rsidRPr="0090507A">
        <w:instrText xml:space="preserve"> REF _Ref335910032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1</w:t>
      </w:r>
      <w:r w:rsidRPr="0090507A">
        <w:fldChar w:fldCharType="end"/>
      </w:r>
      <w:r>
        <w:t xml:space="preserve"> are nouns that can also receive an intensified verbal reading: </w:t>
      </w:r>
      <w:r>
        <w:rPr>
          <w:rStyle w:val="ChItalBold"/>
          <w:szCs w:val="19"/>
        </w:rPr>
        <w:t>pa</w:t>
      </w:r>
      <w:r w:rsidRPr="0090507A">
        <w:rPr>
          <w:rStyle w:val="ChItalBold"/>
          <w:szCs w:val="19"/>
        </w:rPr>
        <w:t>malas</w:t>
      </w:r>
      <w:r w:rsidRPr="0090507A">
        <w:t xml:space="preserve"> </w:t>
      </w:r>
      <w:r w:rsidR="00B7093A">
        <w:t>‘</w:t>
      </w:r>
      <w:r>
        <w:t>be very listless</w:t>
      </w:r>
      <w:r w:rsidR="00B7093A">
        <w:t>’</w:t>
      </w:r>
      <w:r w:rsidR="00C13C7F">
        <w:t xml:space="preserve"> as in</w:t>
      </w:r>
      <w:r>
        <w:t xml:space="preserve"> </w:t>
      </w:r>
      <w:r w:rsidRPr="0090507A">
        <w:rPr>
          <w:szCs w:val="19"/>
        </w:rPr>
        <w:fldChar w:fldCharType="begin"/>
      </w:r>
      <w:r w:rsidRPr="0090507A">
        <w:rPr>
          <w:szCs w:val="19"/>
        </w:rPr>
        <w:instrText xml:space="preserve"> REF _Ref339899144 \h </w:instrText>
      </w:r>
      <w:r w:rsidRPr="0090507A">
        <w:rPr>
          <w:szCs w:val="19"/>
        </w:rPr>
      </w:r>
      <w:r w:rsidRPr="0090507A">
        <w:rPr>
          <w:szCs w:val="19"/>
        </w:rPr>
        <w:fldChar w:fldCharType="separate"/>
      </w:r>
      <w:r w:rsidR="00154D81" w:rsidRPr="00245A02">
        <w:t>(</w:t>
      </w:r>
      <w:r w:rsidR="00154D81">
        <w:rPr>
          <w:noProof/>
          <w:szCs w:val="19"/>
        </w:rPr>
        <w:t>26</w:t>
      </w:r>
      <w:r w:rsidR="00154D81" w:rsidRPr="00AC23C4">
        <w:rPr>
          <w:szCs w:val="19"/>
        </w:rPr>
        <w:t>)</w:t>
      </w:r>
      <w:r w:rsidRPr="0090507A">
        <w:rPr>
          <w:szCs w:val="19"/>
        </w:rPr>
        <w:fldChar w:fldCharType="end"/>
      </w:r>
      <w:r>
        <w:t xml:space="preserve">, </w:t>
      </w:r>
      <w:r w:rsidRPr="00200AB3">
        <w:rPr>
          <w:rStyle w:val="ChItalBold"/>
        </w:rPr>
        <w:t>pencuri</w:t>
      </w:r>
      <w:r w:rsidRPr="0090507A">
        <w:t xml:space="preserve"> </w:t>
      </w:r>
      <w:r w:rsidR="00B7093A">
        <w:t>‘</w:t>
      </w:r>
      <w:r w:rsidRPr="0090507A">
        <w:t>steal</w:t>
      </w:r>
      <w:r>
        <w:t xml:space="preserve"> (</w:t>
      </w:r>
      <w:r w:rsidRPr="0099608C">
        <w:rPr>
          <w:rStyle w:val="ChSmallCaps"/>
        </w:rPr>
        <w:t>emph</w:t>
      </w:r>
      <w:r>
        <w:t>)</w:t>
      </w:r>
      <w:r w:rsidR="00B7093A">
        <w:t>’</w:t>
      </w:r>
      <w:r w:rsidR="00C13C7F">
        <w:t xml:space="preserve"> as in</w:t>
      </w:r>
      <w:r>
        <w:t xml:space="preserve"> </w:t>
      </w:r>
      <w:r w:rsidRPr="0090507A">
        <w:rPr>
          <w:szCs w:val="19"/>
        </w:rPr>
        <w:fldChar w:fldCharType="begin"/>
      </w:r>
      <w:r w:rsidRPr="0090507A">
        <w:rPr>
          <w:szCs w:val="19"/>
        </w:rPr>
        <w:instrText xml:space="preserve"> REF _Ref339899145 \h </w:instrText>
      </w:r>
      <w:r w:rsidRPr="0090507A">
        <w:rPr>
          <w:szCs w:val="19"/>
        </w:rPr>
      </w:r>
      <w:r w:rsidRPr="0090507A">
        <w:rPr>
          <w:szCs w:val="19"/>
        </w:rPr>
        <w:fldChar w:fldCharType="separate"/>
      </w:r>
      <w:r w:rsidR="00154D81" w:rsidRPr="00245A02">
        <w:t>(</w:t>
      </w:r>
      <w:r w:rsidR="00154D81">
        <w:rPr>
          <w:noProof/>
          <w:szCs w:val="19"/>
        </w:rPr>
        <w:t>27</w:t>
      </w:r>
      <w:r w:rsidR="00154D81" w:rsidRPr="00AC23C4">
        <w:rPr>
          <w:szCs w:val="19"/>
        </w:rPr>
        <w:t>)</w:t>
      </w:r>
      <w:r w:rsidRPr="0090507A">
        <w:rPr>
          <w:szCs w:val="19"/>
        </w:rPr>
        <w:fldChar w:fldCharType="end"/>
      </w:r>
      <w:r w:rsidRPr="0090507A">
        <w:t xml:space="preserve">, </w:t>
      </w:r>
      <w:r>
        <w:rPr>
          <w:rStyle w:val="ChItalBold"/>
          <w:szCs w:val="19"/>
        </w:rPr>
        <w:t>pa</w:t>
      </w:r>
      <w:r w:rsidRPr="0090507A">
        <w:rPr>
          <w:rStyle w:val="ChItalBold"/>
          <w:szCs w:val="19"/>
        </w:rPr>
        <w:t>nakut</w:t>
      </w:r>
      <w:r w:rsidRPr="0090507A">
        <w:t xml:space="preserve"> </w:t>
      </w:r>
      <w:r w:rsidR="00B7093A">
        <w:t>‘</w:t>
      </w:r>
      <w:r w:rsidR="007E3ABE">
        <w:t xml:space="preserve">be very </w:t>
      </w:r>
      <w:r>
        <w:t>fear</w:t>
      </w:r>
      <w:r w:rsidR="007E3ABE">
        <w:t>ful</w:t>
      </w:r>
      <w:r w:rsidR="00C13C7F">
        <w:t xml:space="preserve"> </w:t>
      </w:r>
      <w:r w:rsidR="00C13C7F">
        <w:rPr>
          <w:szCs w:val="19"/>
        </w:rPr>
        <w:t>(</w:t>
      </w:r>
      <w:r w:rsidR="00627455">
        <w:rPr>
          <w:szCs w:val="19"/>
        </w:rPr>
        <w:t>of)</w:t>
      </w:r>
      <w:r w:rsidR="00B7093A">
        <w:t>’</w:t>
      </w:r>
      <w:r>
        <w:t xml:space="preserve"> </w:t>
      </w:r>
      <w:r w:rsidR="00C13C7F">
        <w:t xml:space="preserve">as in </w:t>
      </w:r>
      <w:r w:rsidRPr="0090507A">
        <w:rPr>
          <w:szCs w:val="19"/>
        </w:rPr>
        <w:fldChar w:fldCharType="begin"/>
      </w:r>
      <w:r w:rsidRPr="0090507A">
        <w:rPr>
          <w:szCs w:val="19"/>
        </w:rPr>
        <w:instrText xml:space="preserve"> REF _Ref339899146 \h </w:instrText>
      </w:r>
      <w:r w:rsidRPr="0090507A">
        <w:rPr>
          <w:szCs w:val="19"/>
        </w:rPr>
      </w:r>
      <w:r w:rsidRPr="0090507A">
        <w:rPr>
          <w:szCs w:val="19"/>
        </w:rPr>
        <w:fldChar w:fldCharType="separate"/>
      </w:r>
      <w:r w:rsidR="00154D81" w:rsidRPr="00AE65AC">
        <w:t>(</w:t>
      </w:r>
      <w:r w:rsidR="00154D81">
        <w:rPr>
          <w:noProof/>
          <w:szCs w:val="19"/>
        </w:rPr>
        <w:t>28</w:t>
      </w:r>
      <w:r w:rsidR="00154D81" w:rsidRPr="00AC23C4">
        <w:rPr>
          <w:szCs w:val="19"/>
        </w:rPr>
        <w:t>)</w:t>
      </w:r>
      <w:r w:rsidRPr="0090507A">
        <w:rPr>
          <w:szCs w:val="19"/>
        </w:rPr>
        <w:fldChar w:fldCharType="end"/>
      </w:r>
      <w:r>
        <w:t xml:space="preserve">, </w:t>
      </w:r>
      <w:r w:rsidRPr="0090507A">
        <w:t xml:space="preserve">and </w:t>
      </w:r>
      <w:r>
        <w:rPr>
          <w:rStyle w:val="ChItalBold"/>
          <w:szCs w:val="19"/>
        </w:rPr>
        <w:t>pa</w:t>
      </w:r>
      <w:r w:rsidRPr="0090507A">
        <w:rPr>
          <w:rStyle w:val="ChItalBold"/>
          <w:szCs w:val="19"/>
        </w:rPr>
        <w:t>ndiam</w:t>
      </w:r>
      <w:r w:rsidRPr="00200AB3">
        <w:t xml:space="preserve"> </w:t>
      </w:r>
      <w:r w:rsidR="00B7093A">
        <w:t>‘</w:t>
      </w:r>
      <w:r>
        <w:t>be very quiet</w:t>
      </w:r>
      <w:r w:rsidR="00B7093A">
        <w:t>’</w:t>
      </w:r>
      <w:r>
        <w:t xml:space="preserve"> </w:t>
      </w:r>
      <w:r w:rsidR="00C13C7F">
        <w:t xml:space="preserve">as in </w:t>
      </w:r>
      <w:r w:rsidRPr="0090507A">
        <w:rPr>
          <w:szCs w:val="19"/>
        </w:rPr>
        <w:fldChar w:fldCharType="begin"/>
      </w:r>
      <w:r w:rsidRPr="0090507A">
        <w:rPr>
          <w:szCs w:val="19"/>
        </w:rPr>
        <w:instrText xml:space="preserve"> REF _Ref339901701 \h </w:instrText>
      </w:r>
      <w:r w:rsidRPr="0090507A">
        <w:rPr>
          <w:szCs w:val="19"/>
        </w:rPr>
      </w:r>
      <w:r w:rsidRPr="0090507A">
        <w:rPr>
          <w:szCs w:val="19"/>
        </w:rPr>
        <w:fldChar w:fldCharType="separate"/>
      </w:r>
      <w:r w:rsidR="00154D81" w:rsidRPr="004D6F98">
        <w:t>(</w:t>
      </w:r>
      <w:r w:rsidR="00154D81">
        <w:rPr>
          <w:noProof/>
          <w:szCs w:val="19"/>
        </w:rPr>
        <w:t>29</w:t>
      </w:r>
      <w:r w:rsidR="00154D81" w:rsidRPr="00AC23C4">
        <w:rPr>
          <w:szCs w:val="19"/>
        </w:rPr>
        <w:t>)</w:t>
      </w:r>
      <w:r w:rsidRPr="0090507A">
        <w:rPr>
          <w:szCs w:val="19"/>
        </w:rPr>
        <w:fldChar w:fldCharType="end"/>
      </w:r>
      <w:r>
        <w:t xml:space="preserve">. </w:t>
      </w:r>
      <w:r w:rsidRPr="0090507A">
        <w:rPr>
          <w:szCs w:val="19"/>
        </w:rPr>
        <w:t xml:space="preserve">In </w:t>
      </w:r>
      <w:r w:rsidRPr="0090507A">
        <w:rPr>
          <w:szCs w:val="19"/>
        </w:rPr>
        <w:fldChar w:fldCharType="begin"/>
      </w:r>
      <w:r w:rsidRPr="0090507A">
        <w:rPr>
          <w:szCs w:val="19"/>
        </w:rPr>
        <w:instrText xml:space="preserve"> REF _Ref339899144 \h </w:instrText>
      </w:r>
      <w:r w:rsidRPr="0090507A">
        <w:rPr>
          <w:szCs w:val="19"/>
        </w:rPr>
      </w:r>
      <w:r w:rsidRPr="0090507A">
        <w:rPr>
          <w:szCs w:val="19"/>
        </w:rPr>
        <w:fldChar w:fldCharType="separate"/>
      </w:r>
      <w:r w:rsidR="00154D81" w:rsidRPr="00245A02">
        <w:t>(</w:t>
      </w:r>
      <w:r w:rsidR="00154D81">
        <w:rPr>
          <w:noProof/>
          <w:szCs w:val="19"/>
        </w:rPr>
        <w:t>26</w:t>
      </w:r>
      <w:r w:rsidR="00154D81" w:rsidRPr="00AC23C4">
        <w:rPr>
          <w:szCs w:val="19"/>
        </w:rPr>
        <w:t>)</w:t>
      </w:r>
      <w:r w:rsidRPr="0090507A">
        <w:rPr>
          <w:szCs w:val="19"/>
        </w:rPr>
        <w:fldChar w:fldCharType="end"/>
      </w:r>
      <w:r w:rsidRPr="0090507A">
        <w:rPr>
          <w:szCs w:val="19"/>
        </w:rPr>
        <w:t xml:space="preserve"> </w:t>
      </w:r>
      <w:r w:rsidRPr="0090507A">
        <w:rPr>
          <w:rStyle w:val="ChItalBold"/>
          <w:szCs w:val="19"/>
        </w:rPr>
        <w:t>pamalas</w:t>
      </w:r>
      <w:r w:rsidRPr="0090507A">
        <w:rPr>
          <w:szCs w:val="19"/>
        </w:rPr>
        <w:t xml:space="preserve"> </w:t>
      </w:r>
      <w:r w:rsidR="00B7093A">
        <w:rPr>
          <w:szCs w:val="19"/>
        </w:rPr>
        <w:t>‘</w:t>
      </w:r>
      <w:r>
        <w:rPr>
          <w:szCs w:val="19"/>
        </w:rPr>
        <w:t xml:space="preserve">be </w:t>
      </w:r>
      <w:r w:rsidRPr="0090507A">
        <w:rPr>
          <w:szCs w:val="19"/>
        </w:rPr>
        <w:t>very listless</w:t>
      </w:r>
      <w:r w:rsidR="00B7093A">
        <w:rPr>
          <w:szCs w:val="19"/>
        </w:rPr>
        <w:t>’</w:t>
      </w:r>
      <w:r w:rsidRPr="0090507A">
        <w:rPr>
          <w:szCs w:val="19"/>
        </w:rPr>
        <w:t xml:space="preserve"> receive</w:t>
      </w:r>
      <w:r>
        <w:rPr>
          <w:szCs w:val="19"/>
        </w:rPr>
        <w:t>s</w:t>
      </w:r>
      <w:r w:rsidRPr="0090507A">
        <w:rPr>
          <w:szCs w:val="19"/>
        </w:rPr>
        <w:t xml:space="preserve"> a verbal reading</w:t>
      </w:r>
      <w:r>
        <w:rPr>
          <w:szCs w:val="19"/>
        </w:rPr>
        <w:t xml:space="preserve"> </w:t>
      </w:r>
      <w:r w:rsidR="00F02935">
        <w:rPr>
          <w:szCs w:val="19"/>
        </w:rPr>
        <w:t xml:space="preserve">given that </w:t>
      </w:r>
      <w:r>
        <w:rPr>
          <w:szCs w:val="19"/>
        </w:rPr>
        <w:t xml:space="preserve">a nominal reading of </w:t>
      </w:r>
      <w:r w:rsidRPr="009C429E">
        <w:rPr>
          <w:rStyle w:val="ChItalBold"/>
        </w:rPr>
        <w:t>pamalas kerja</w:t>
      </w:r>
      <w:r>
        <w:rPr>
          <w:szCs w:val="19"/>
        </w:rPr>
        <w:t xml:space="preserve"> </w:t>
      </w:r>
      <w:r w:rsidR="00B7093A">
        <w:rPr>
          <w:szCs w:val="19"/>
        </w:rPr>
        <w:t>‘</w:t>
      </w:r>
      <w:r w:rsidRPr="0090507A">
        <w:rPr>
          <w:szCs w:val="19"/>
        </w:rPr>
        <w:t>the lazy males work</w:t>
      </w:r>
      <w:r w:rsidR="00B7093A">
        <w:rPr>
          <w:szCs w:val="19"/>
        </w:rPr>
        <w:t>’</w:t>
      </w:r>
      <w:r>
        <w:rPr>
          <w:szCs w:val="19"/>
        </w:rPr>
        <w:t xml:space="preserve"> is</w:t>
      </w:r>
      <w:r w:rsidRPr="0090507A">
        <w:rPr>
          <w:szCs w:val="19"/>
        </w:rPr>
        <w:t xml:space="preserve"> inappropriate</w:t>
      </w:r>
      <w:r>
        <w:rPr>
          <w:szCs w:val="19"/>
        </w:rPr>
        <w:t xml:space="preserve">. </w:t>
      </w:r>
      <w:r w:rsidRPr="0090507A">
        <w:rPr>
          <w:szCs w:val="19"/>
        </w:rPr>
        <w:t xml:space="preserve">In </w:t>
      </w:r>
      <w:r w:rsidRPr="0090507A">
        <w:rPr>
          <w:szCs w:val="19"/>
        </w:rPr>
        <w:fldChar w:fldCharType="begin"/>
      </w:r>
      <w:r w:rsidRPr="0090507A">
        <w:rPr>
          <w:szCs w:val="19"/>
        </w:rPr>
        <w:instrText xml:space="preserve"> REF _Ref339899145 \h </w:instrText>
      </w:r>
      <w:r w:rsidRPr="0090507A">
        <w:rPr>
          <w:szCs w:val="19"/>
        </w:rPr>
      </w:r>
      <w:r w:rsidRPr="0090507A">
        <w:rPr>
          <w:szCs w:val="19"/>
        </w:rPr>
        <w:fldChar w:fldCharType="separate"/>
      </w:r>
      <w:r w:rsidR="00154D81" w:rsidRPr="00245A02">
        <w:t>(</w:t>
      </w:r>
      <w:r w:rsidR="00154D81">
        <w:rPr>
          <w:noProof/>
          <w:szCs w:val="19"/>
        </w:rPr>
        <w:t>27</w:t>
      </w:r>
      <w:r w:rsidR="00154D81" w:rsidRPr="00AC23C4">
        <w:rPr>
          <w:szCs w:val="19"/>
        </w:rPr>
        <w:t>)</w:t>
      </w:r>
      <w:r w:rsidRPr="0090507A">
        <w:rPr>
          <w:szCs w:val="19"/>
        </w:rPr>
        <w:fldChar w:fldCharType="end"/>
      </w:r>
      <w:r w:rsidRPr="0090507A">
        <w:rPr>
          <w:szCs w:val="19"/>
        </w:rPr>
        <w:t xml:space="preserve">, </w:t>
      </w:r>
      <w:r w:rsidRPr="0090507A">
        <w:rPr>
          <w:rStyle w:val="ChItalBold"/>
          <w:szCs w:val="19"/>
        </w:rPr>
        <w:t>pencuri</w:t>
      </w:r>
      <w:r w:rsidRPr="0090507A">
        <w:rPr>
          <w:szCs w:val="19"/>
        </w:rPr>
        <w:t xml:space="preserve"> </w:t>
      </w:r>
      <w:r w:rsidR="00B7093A">
        <w:rPr>
          <w:szCs w:val="19"/>
        </w:rPr>
        <w:t>‘</w:t>
      </w:r>
      <w:r w:rsidRPr="0090507A">
        <w:rPr>
          <w:szCs w:val="19"/>
        </w:rPr>
        <w:t>steal (</w:t>
      </w:r>
      <w:r w:rsidRPr="0099608C">
        <w:rPr>
          <w:rStyle w:val="ChSmallCaps"/>
        </w:rPr>
        <w:t>emph</w:t>
      </w:r>
      <w:r w:rsidRPr="0090507A">
        <w:rPr>
          <w:szCs w:val="19"/>
        </w:rPr>
        <w:t>)</w:t>
      </w:r>
      <w:r w:rsidR="00B7093A">
        <w:rPr>
          <w:szCs w:val="19"/>
        </w:rPr>
        <w:t>’</w:t>
      </w:r>
      <w:r w:rsidRPr="0090507A">
        <w:rPr>
          <w:szCs w:val="19"/>
        </w:rPr>
        <w:t xml:space="preserve"> </w:t>
      </w:r>
      <w:r>
        <w:rPr>
          <w:szCs w:val="19"/>
        </w:rPr>
        <w:t xml:space="preserve">has verbal function as </w:t>
      </w:r>
      <w:r w:rsidRPr="0090507A">
        <w:rPr>
          <w:szCs w:val="19"/>
        </w:rPr>
        <w:t xml:space="preserve">only verbs </w:t>
      </w:r>
      <w:r>
        <w:rPr>
          <w:szCs w:val="19"/>
        </w:rPr>
        <w:t xml:space="preserve">are </w:t>
      </w:r>
      <w:r w:rsidRPr="0090507A">
        <w:rPr>
          <w:szCs w:val="19"/>
        </w:rPr>
        <w:t xml:space="preserve">negated with </w:t>
      </w:r>
      <w:r w:rsidRPr="0090507A">
        <w:rPr>
          <w:rStyle w:val="ChItalBold"/>
          <w:szCs w:val="19"/>
        </w:rPr>
        <w:t>tra</w:t>
      </w:r>
      <w:r w:rsidRPr="0090507A">
        <w:rPr>
          <w:szCs w:val="19"/>
        </w:rPr>
        <w:t xml:space="preserve"> </w:t>
      </w:r>
      <w:r w:rsidR="00B7093A">
        <w:rPr>
          <w:szCs w:val="19"/>
        </w:rPr>
        <w:t>‘</w:t>
      </w:r>
      <w:r w:rsidRPr="0099608C">
        <w:rPr>
          <w:rStyle w:val="ChSmallCaps"/>
        </w:rPr>
        <w:t>neg</w:t>
      </w:r>
      <w:r w:rsidR="00B7093A">
        <w:rPr>
          <w:szCs w:val="19"/>
        </w:rPr>
        <w:t>’</w:t>
      </w:r>
      <w:r w:rsidRPr="0090507A">
        <w:rPr>
          <w:szCs w:val="19"/>
        </w:rPr>
        <w:t xml:space="preserve"> (see </w:t>
      </w:r>
      <w:r w:rsidR="00506D75" w:rsidRPr="0090507A">
        <w:rPr>
          <w:szCs w:val="19"/>
        </w:rPr>
        <w:t>§</w:t>
      </w:r>
      <w:r w:rsidR="00506D75">
        <w:rPr>
          <w:szCs w:val="19"/>
        </w:rPr>
        <w:fldChar w:fldCharType="begin"/>
      </w:r>
      <w:r w:rsidR="00506D75">
        <w:rPr>
          <w:szCs w:val="19"/>
        </w:rPr>
        <w:instrText xml:space="preserve"> REF _Ref350357337 \w \h </w:instrText>
      </w:r>
      <w:r w:rsidR="00506D75">
        <w:rPr>
          <w:szCs w:val="19"/>
        </w:rPr>
      </w:r>
      <w:r w:rsidR="00506D75">
        <w:rPr>
          <w:szCs w:val="19"/>
        </w:rPr>
        <w:fldChar w:fldCharType="separate"/>
      </w:r>
      <w:r w:rsidR="00154D81">
        <w:rPr>
          <w:szCs w:val="19"/>
          <w:cs/>
        </w:rPr>
        <w:t>‎</w:t>
      </w:r>
      <w:r w:rsidR="00154D81">
        <w:rPr>
          <w:szCs w:val="19"/>
        </w:rPr>
        <w:t>5.3.6</w:t>
      </w:r>
      <w:r w:rsidR="00506D75">
        <w:rPr>
          <w:szCs w:val="19"/>
        </w:rPr>
        <w:fldChar w:fldCharType="end"/>
      </w:r>
      <w:r w:rsidR="00506D75">
        <w:rPr>
          <w:szCs w:val="19"/>
        </w:rPr>
        <w:t xml:space="preserve"> and </w:t>
      </w:r>
      <w:r w:rsidRPr="0090507A">
        <w:rPr>
          <w:szCs w:val="19"/>
        </w:rPr>
        <w:t>§</w:t>
      </w:r>
      <w:r w:rsidR="00506D75">
        <w:rPr>
          <w:szCs w:val="19"/>
        </w:rPr>
        <w:fldChar w:fldCharType="begin"/>
      </w:r>
      <w:r w:rsidR="00506D75">
        <w:rPr>
          <w:szCs w:val="19"/>
        </w:rPr>
        <w:instrText xml:space="preserve"> REF _Ref363560295 \w \h </w:instrText>
      </w:r>
      <w:r w:rsidR="00506D75">
        <w:rPr>
          <w:szCs w:val="19"/>
        </w:rPr>
      </w:r>
      <w:r w:rsidR="00506D75">
        <w:rPr>
          <w:szCs w:val="19"/>
        </w:rPr>
        <w:fldChar w:fldCharType="separate"/>
      </w:r>
      <w:r w:rsidR="00154D81">
        <w:rPr>
          <w:szCs w:val="19"/>
          <w:cs/>
        </w:rPr>
        <w:t>‎</w:t>
      </w:r>
      <w:r w:rsidR="00154D81">
        <w:rPr>
          <w:szCs w:val="19"/>
        </w:rPr>
        <w:t>13.1.1</w:t>
      </w:r>
      <w:r w:rsidR="00506D75">
        <w:rPr>
          <w:szCs w:val="19"/>
        </w:rPr>
        <w:fldChar w:fldCharType="end"/>
      </w:r>
      <w:r w:rsidRPr="0090507A">
        <w:rPr>
          <w:szCs w:val="19"/>
        </w:rPr>
        <w:t xml:space="preserve">). In </w:t>
      </w:r>
      <w:r w:rsidRPr="0090507A">
        <w:rPr>
          <w:szCs w:val="19"/>
        </w:rPr>
        <w:fldChar w:fldCharType="begin"/>
      </w:r>
      <w:r w:rsidRPr="0090507A">
        <w:rPr>
          <w:szCs w:val="19"/>
        </w:rPr>
        <w:instrText xml:space="preserve"> REF _Ref339899146 \h </w:instrText>
      </w:r>
      <w:r w:rsidRPr="0090507A">
        <w:rPr>
          <w:szCs w:val="19"/>
        </w:rPr>
      </w:r>
      <w:r w:rsidRPr="0090507A">
        <w:rPr>
          <w:szCs w:val="19"/>
        </w:rPr>
        <w:fldChar w:fldCharType="separate"/>
      </w:r>
      <w:r w:rsidR="00154D81" w:rsidRPr="00AE65AC">
        <w:t>(</w:t>
      </w:r>
      <w:r w:rsidR="00154D81">
        <w:rPr>
          <w:noProof/>
          <w:szCs w:val="19"/>
        </w:rPr>
        <w:t>28</w:t>
      </w:r>
      <w:r w:rsidR="00154D81" w:rsidRPr="00AC23C4">
        <w:rPr>
          <w:szCs w:val="19"/>
        </w:rPr>
        <w:t>)</w:t>
      </w:r>
      <w:r w:rsidRPr="0090507A">
        <w:rPr>
          <w:szCs w:val="19"/>
        </w:rPr>
        <w:fldChar w:fldCharType="end"/>
      </w:r>
      <w:r w:rsidRPr="0090507A">
        <w:rPr>
          <w:szCs w:val="19"/>
        </w:rPr>
        <w:t xml:space="preserve"> </w:t>
      </w:r>
      <w:r w:rsidRPr="0090507A">
        <w:rPr>
          <w:rStyle w:val="ChItalBold"/>
          <w:szCs w:val="19"/>
        </w:rPr>
        <w:t>panakut</w:t>
      </w:r>
      <w:r w:rsidRPr="0090507A">
        <w:rPr>
          <w:szCs w:val="19"/>
        </w:rPr>
        <w:t xml:space="preserve"> </w:t>
      </w:r>
      <w:r w:rsidR="00B7093A">
        <w:rPr>
          <w:szCs w:val="19"/>
        </w:rPr>
        <w:t>‘</w:t>
      </w:r>
      <w:r w:rsidR="007E3ABE">
        <w:rPr>
          <w:szCs w:val="19"/>
        </w:rPr>
        <w:t xml:space="preserve">be very </w:t>
      </w:r>
      <w:r>
        <w:rPr>
          <w:szCs w:val="19"/>
        </w:rPr>
        <w:t>fear</w:t>
      </w:r>
      <w:r w:rsidR="007E3ABE">
        <w:rPr>
          <w:szCs w:val="19"/>
        </w:rPr>
        <w:t>ful</w:t>
      </w:r>
      <w:r w:rsidR="00627455">
        <w:rPr>
          <w:szCs w:val="19"/>
        </w:rPr>
        <w:t>(.of)</w:t>
      </w:r>
      <w:r w:rsidR="00B7093A">
        <w:rPr>
          <w:szCs w:val="19"/>
        </w:rPr>
        <w:t>’</w:t>
      </w:r>
      <w:r w:rsidRPr="0090507A">
        <w:rPr>
          <w:szCs w:val="19"/>
        </w:rPr>
        <w:t xml:space="preserve"> </w:t>
      </w:r>
      <w:r>
        <w:rPr>
          <w:szCs w:val="19"/>
        </w:rPr>
        <w:t>functions as a verb</w:t>
      </w:r>
      <w:r w:rsidR="00CD6697">
        <w:rPr>
          <w:szCs w:val="19"/>
        </w:rPr>
        <w:t>,</w:t>
      </w:r>
      <w:r>
        <w:rPr>
          <w:szCs w:val="19"/>
        </w:rPr>
        <w:t xml:space="preserve"> </w:t>
      </w:r>
      <w:r w:rsidR="00CD6697">
        <w:rPr>
          <w:szCs w:val="19"/>
        </w:rPr>
        <w:t xml:space="preserve">which is </w:t>
      </w:r>
      <w:r w:rsidRPr="0090507A">
        <w:rPr>
          <w:szCs w:val="19"/>
        </w:rPr>
        <w:t xml:space="preserve">intensified with </w:t>
      </w:r>
      <w:r w:rsidRPr="0090507A">
        <w:rPr>
          <w:rStyle w:val="ChItalBold"/>
          <w:szCs w:val="19"/>
        </w:rPr>
        <w:t>sampe</w:t>
      </w:r>
      <w:r w:rsidRPr="0090507A">
        <w:rPr>
          <w:szCs w:val="19"/>
        </w:rPr>
        <w:t xml:space="preserve"> </w:t>
      </w:r>
      <w:r w:rsidR="00B7093A">
        <w:rPr>
          <w:szCs w:val="19"/>
        </w:rPr>
        <w:t>‘</w:t>
      </w:r>
      <w:r w:rsidR="00BD6BA3">
        <w:rPr>
          <w:szCs w:val="19"/>
        </w:rPr>
        <w:t>reach</w:t>
      </w:r>
      <w:r w:rsidR="00B7093A">
        <w:rPr>
          <w:szCs w:val="19"/>
        </w:rPr>
        <w:t>’</w:t>
      </w:r>
      <w:r w:rsidRPr="0090507A">
        <w:rPr>
          <w:szCs w:val="19"/>
        </w:rPr>
        <w:t xml:space="preserve">. The </w:t>
      </w:r>
      <w:r>
        <w:rPr>
          <w:szCs w:val="19"/>
        </w:rPr>
        <w:t>utterance</w:t>
      </w:r>
      <w:r w:rsidRPr="0090507A">
        <w:rPr>
          <w:szCs w:val="19"/>
        </w:rPr>
        <w:t xml:space="preserve"> in </w:t>
      </w:r>
      <w:r w:rsidRPr="0090507A">
        <w:rPr>
          <w:szCs w:val="19"/>
        </w:rPr>
        <w:fldChar w:fldCharType="begin"/>
      </w:r>
      <w:r w:rsidRPr="0090507A">
        <w:rPr>
          <w:szCs w:val="19"/>
        </w:rPr>
        <w:instrText xml:space="preserve"> REF _Ref339901701 \h </w:instrText>
      </w:r>
      <w:r w:rsidRPr="0090507A">
        <w:rPr>
          <w:szCs w:val="19"/>
        </w:rPr>
      </w:r>
      <w:r w:rsidRPr="0090507A">
        <w:rPr>
          <w:szCs w:val="19"/>
        </w:rPr>
        <w:fldChar w:fldCharType="separate"/>
      </w:r>
      <w:r w:rsidR="00154D81" w:rsidRPr="004D6F98">
        <w:t>(</w:t>
      </w:r>
      <w:r w:rsidR="00154D81">
        <w:rPr>
          <w:noProof/>
          <w:szCs w:val="19"/>
        </w:rPr>
        <w:t>29</w:t>
      </w:r>
      <w:r w:rsidR="00154D81" w:rsidRPr="00AC23C4">
        <w:rPr>
          <w:szCs w:val="19"/>
        </w:rPr>
        <w:t>)</w:t>
      </w:r>
      <w:r w:rsidRPr="0090507A">
        <w:rPr>
          <w:szCs w:val="19"/>
        </w:rPr>
        <w:fldChar w:fldCharType="end"/>
      </w:r>
      <w:r w:rsidRPr="0090507A">
        <w:rPr>
          <w:szCs w:val="19"/>
        </w:rPr>
        <w:t xml:space="preserve"> is ambiguous</w:t>
      </w:r>
      <w:r>
        <w:rPr>
          <w:szCs w:val="19"/>
        </w:rPr>
        <w:t xml:space="preserve">, as </w:t>
      </w:r>
      <w:r w:rsidRPr="0090507A">
        <w:rPr>
          <w:rStyle w:val="ChItalBold"/>
          <w:szCs w:val="19"/>
        </w:rPr>
        <w:t>pandiam</w:t>
      </w:r>
      <w:r w:rsidRPr="0090507A">
        <w:rPr>
          <w:szCs w:val="19"/>
        </w:rPr>
        <w:t xml:space="preserve"> can receive </w:t>
      </w:r>
      <w:r>
        <w:rPr>
          <w:szCs w:val="19"/>
        </w:rPr>
        <w:t xml:space="preserve">the </w:t>
      </w:r>
      <w:r w:rsidRPr="0090507A">
        <w:rPr>
          <w:szCs w:val="19"/>
        </w:rPr>
        <w:t xml:space="preserve">nominal reading </w:t>
      </w:r>
      <w:r w:rsidR="00B7093A">
        <w:rPr>
          <w:szCs w:val="19"/>
        </w:rPr>
        <w:t>‘</w:t>
      </w:r>
      <w:r w:rsidRPr="0090507A">
        <w:rPr>
          <w:szCs w:val="19"/>
        </w:rPr>
        <w:t>taciturn person</w:t>
      </w:r>
      <w:r w:rsidR="00B7093A">
        <w:rPr>
          <w:szCs w:val="19"/>
        </w:rPr>
        <w:t>’</w:t>
      </w:r>
      <w:r w:rsidRPr="0090507A">
        <w:rPr>
          <w:szCs w:val="19"/>
        </w:rPr>
        <w:t xml:space="preserve"> or the verbal reading </w:t>
      </w:r>
      <w:r w:rsidR="00B7093A">
        <w:rPr>
          <w:szCs w:val="19"/>
        </w:rPr>
        <w:t>‘</w:t>
      </w:r>
      <w:r w:rsidRPr="0090507A">
        <w:rPr>
          <w:szCs w:val="19"/>
        </w:rPr>
        <w:t>be very quiet</w:t>
      </w:r>
      <w:r w:rsidR="00B7093A">
        <w:rPr>
          <w:szCs w:val="19"/>
        </w:rPr>
        <w:t>’</w:t>
      </w:r>
      <w:r w:rsidRPr="0090507A">
        <w:rPr>
          <w:szCs w:val="19"/>
        </w:rPr>
        <w:t>.</w:t>
      </w:r>
    </w:p>
    <w:p w14:paraId="659B14BB" w14:textId="299FABB1" w:rsidR="007855F0" w:rsidRPr="0093544F" w:rsidRDefault="007855F0" w:rsidP="00EB284F">
      <w:pPr>
        <w:pStyle w:val="ExampleTitle"/>
      </w:pPr>
      <w:r w:rsidRPr="007855F0">
        <w:t xml:space="preserve">Prefix </w:t>
      </w:r>
      <w:r w:rsidRPr="00D208B5">
        <w:rPr>
          <w:rStyle w:val="ChSmallCapsItalBold"/>
        </w:rPr>
        <w:t>pe(n)­</w:t>
      </w:r>
      <w:r>
        <w:t xml:space="preserve">: Verbal reading of </w:t>
      </w:r>
      <w:r w:rsidR="00EB284F">
        <w:t xml:space="preserve">derived </w:t>
      </w:r>
      <w:r>
        <w:t>lexemes</w:t>
      </w:r>
    </w:p>
    <w:tbl>
      <w:tblPr>
        <w:tblW w:w="5836" w:type="dxa"/>
        <w:tblCellMar>
          <w:left w:w="40" w:type="dxa"/>
          <w:right w:w="40" w:type="dxa"/>
        </w:tblCellMar>
        <w:tblLook w:val="01E0" w:firstRow="1" w:lastRow="1" w:firstColumn="1" w:lastColumn="1" w:noHBand="0" w:noVBand="0"/>
      </w:tblPr>
      <w:tblGrid>
        <w:gridCol w:w="709"/>
        <w:gridCol w:w="480"/>
        <w:gridCol w:w="691"/>
        <w:gridCol w:w="802"/>
        <w:gridCol w:w="1267"/>
        <w:gridCol w:w="1295"/>
        <w:gridCol w:w="592"/>
      </w:tblGrid>
      <w:tr w:rsidR="00AC23C4" w:rsidRPr="00626ADA" w14:paraId="56F2782E" w14:textId="77777777" w:rsidTr="00245645">
        <w:tc>
          <w:tcPr>
            <w:tcW w:w="709" w:type="dxa"/>
            <w:shd w:val="clear" w:color="auto" w:fill="auto"/>
          </w:tcPr>
          <w:p w14:paraId="0EE9D6AE" w14:textId="77777777" w:rsidR="00672641" w:rsidRPr="00AC23C4" w:rsidRDefault="00672641" w:rsidP="00672641">
            <w:pPr>
              <w:pStyle w:val="O0Nwnext"/>
              <w:rPr>
                <w:szCs w:val="19"/>
              </w:rPr>
            </w:pPr>
            <w:bookmarkStart w:id="1357" w:name="_Ref339899144"/>
            <w:r w:rsidRPr="00245A02">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6</w:t>
            </w:r>
            <w:r w:rsidRPr="00AC23C4">
              <w:rPr>
                <w:szCs w:val="19"/>
              </w:rPr>
              <w:fldChar w:fldCharType="end"/>
            </w:r>
            <w:r w:rsidRPr="00AC23C4">
              <w:rPr>
                <w:szCs w:val="19"/>
              </w:rPr>
              <w:t>)</w:t>
            </w:r>
            <w:bookmarkEnd w:id="1357"/>
          </w:p>
        </w:tc>
        <w:tc>
          <w:tcPr>
            <w:tcW w:w="480" w:type="dxa"/>
            <w:shd w:val="clear" w:color="auto" w:fill="auto"/>
          </w:tcPr>
          <w:p w14:paraId="3BDD8224" w14:textId="77777777" w:rsidR="00672641" w:rsidRPr="00AC23C4" w:rsidRDefault="00672641" w:rsidP="00672641">
            <w:pPr>
              <w:pStyle w:val="Text"/>
              <w:rPr>
                <w:szCs w:val="19"/>
              </w:rPr>
            </w:pPr>
            <w:r w:rsidRPr="00AC23C4">
              <w:rPr>
                <w:szCs w:val="19"/>
              </w:rPr>
              <w:t>jadi</w:t>
            </w:r>
          </w:p>
        </w:tc>
        <w:tc>
          <w:tcPr>
            <w:tcW w:w="691" w:type="dxa"/>
            <w:shd w:val="clear" w:color="auto" w:fill="auto"/>
          </w:tcPr>
          <w:p w14:paraId="3BD66A02" w14:textId="77777777" w:rsidR="00672641" w:rsidRPr="00AC23C4" w:rsidRDefault="00672641" w:rsidP="00672641">
            <w:pPr>
              <w:pStyle w:val="Text"/>
              <w:rPr>
                <w:szCs w:val="19"/>
              </w:rPr>
            </w:pPr>
            <w:r w:rsidRPr="00AC23C4">
              <w:rPr>
                <w:szCs w:val="19"/>
              </w:rPr>
              <w:t>sampe</w:t>
            </w:r>
          </w:p>
        </w:tc>
        <w:tc>
          <w:tcPr>
            <w:tcW w:w="802" w:type="dxa"/>
            <w:shd w:val="clear" w:color="auto" w:fill="auto"/>
          </w:tcPr>
          <w:p w14:paraId="2BAD9AC8" w14:textId="77777777" w:rsidR="00672641" w:rsidRPr="00AC23C4" w:rsidRDefault="00672641" w:rsidP="00672641">
            <w:pPr>
              <w:pStyle w:val="Text"/>
              <w:rPr>
                <w:szCs w:val="19"/>
              </w:rPr>
            </w:pPr>
            <w:r w:rsidRPr="00AC23C4">
              <w:rPr>
                <w:szCs w:val="19"/>
              </w:rPr>
              <w:t>skarang</w:t>
            </w:r>
          </w:p>
        </w:tc>
        <w:tc>
          <w:tcPr>
            <w:tcW w:w="1267" w:type="dxa"/>
            <w:shd w:val="clear" w:color="auto" w:fill="auto"/>
          </w:tcPr>
          <w:p w14:paraId="3E17AC25" w14:textId="77777777" w:rsidR="00672641" w:rsidRPr="00AC23C4" w:rsidRDefault="005B49B4" w:rsidP="00672641">
            <w:pPr>
              <w:pStyle w:val="Text"/>
              <w:rPr>
                <w:szCs w:val="19"/>
              </w:rPr>
            </w:pPr>
            <w:r w:rsidRPr="00AC23C4">
              <w:rPr>
                <w:szCs w:val="19"/>
              </w:rPr>
              <w:t>laki~</w:t>
            </w:r>
            <w:r w:rsidR="00672641" w:rsidRPr="00AC23C4">
              <w:rPr>
                <w:szCs w:val="19"/>
              </w:rPr>
              <w:t>laki</w:t>
            </w:r>
          </w:p>
        </w:tc>
        <w:tc>
          <w:tcPr>
            <w:tcW w:w="1295" w:type="dxa"/>
            <w:shd w:val="clear" w:color="auto" w:fill="auto"/>
          </w:tcPr>
          <w:p w14:paraId="2D33D7D7" w14:textId="77777777" w:rsidR="00672641" w:rsidRPr="00AC23C4" w:rsidRDefault="00672641" w:rsidP="00672641">
            <w:pPr>
              <w:pStyle w:val="Text"/>
              <w:rPr>
                <w:rStyle w:val="ChBlueBold"/>
                <w:szCs w:val="19"/>
              </w:rPr>
            </w:pPr>
            <w:r w:rsidRPr="00AC23C4">
              <w:rPr>
                <w:rStyle w:val="ChBlueBold"/>
                <w:szCs w:val="19"/>
              </w:rPr>
              <w:t>pa</w:t>
            </w:r>
            <w:r w:rsidRPr="008C675E">
              <w:rPr>
                <w:rStyle w:val="ChBlueBold"/>
              </w:rPr>
              <w:t>–</w:t>
            </w:r>
            <w:r w:rsidRPr="00AC23C4">
              <w:rPr>
                <w:rStyle w:val="ChBlueBold"/>
                <w:szCs w:val="19"/>
              </w:rPr>
              <w:t>malas</w:t>
            </w:r>
          </w:p>
        </w:tc>
        <w:tc>
          <w:tcPr>
            <w:tcW w:w="592" w:type="dxa"/>
            <w:shd w:val="clear" w:color="auto" w:fill="auto"/>
          </w:tcPr>
          <w:p w14:paraId="38EC2920" w14:textId="77777777" w:rsidR="00672641" w:rsidRPr="00AC23C4" w:rsidRDefault="00672641" w:rsidP="00672641">
            <w:pPr>
              <w:pStyle w:val="Text"/>
              <w:rPr>
                <w:szCs w:val="19"/>
              </w:rPr>
            </w:pPr>
            <w:r w:rsidRPr="00AC23C4">
              <w:rPr>
                <w:szCs w:val="19"/>
              </w:rPr>
              <w:t>kerja</w:t>
            </w:r>
          </w:p>
        </w:tc>
      </w:tr>
      <w:tr w:rsidR="00AC23C4" w:rsidRPr="00AC23C4" w14:paraId="153C3A99" w14:textId="77777777" w:rsidTr="00245645">
        <w:tc>
          <w:tcPr>
            <w:tcW w:w="709" w:type="dxa"/>
            <w:shd w:val="clear" w:color="auto" w:fill="auto"/>
          </w:tcPr>
          <w:p w14:paraId="2EF96876" w14:textId="77777777" w:rsidR="00672641" w:rsidRPr="00AC23C4" w:rsidRDefault="00672641" w:rsidP="00672641">
            <w:pPr>
              <w:pStyle w:val="GlossEng"/>
              <w:rPr>
                <w:szCs w:val="19"/>
              </w:rPr>
            </w:pPr>
          </w:p>
        </w:tc>
        <w:tc>
          <w:tcPr>
            <w:tcW w:w="480" w:type="dxa"/>
            <w:shd w:val="clear" w:color="auto" w:fill="auto"/>
          </w:tcPr>
          <w:p w14:paraId="312931FD" w14:textId="77777777" w:rsidR="00672641" w:rsidRPr="00AC23C4" w:rsidRDefault="00672641" w:rsidP="00672641">
            <w:pPr>
              <w:pStyle w:val="GlossEng"/>
              <w:rPr>
                <w:szCs w:val="19"/>
              </w:rPr>
            </w:pPr>
            <w:r w:rsidRPr="00AC23C4">
              <w:rPr>
                <w:szCs w:val="19"/>
              </w:rPr>
              <w:t>so</w:t>
            </w:r>
          </w:p>
        </w:tc>
        <w:tc>
          <w:tcPr>
            <w:tcW w:w="691" w:type="dxa"/>
            <w:shd w:val="clear" w:color="auto" w:fill="auto"/>
          </w:tcPr>
          <w:p w14:paraId="146F7674" w14:textId="77777777" w:rsidR="00672641" w:rsidRPr="00AC23C4" w:rsidRDefault="00FD5943" w:rsidP="00672641">
            <w:pPr>
              <w:pStyle w:val="GlossEng"/>
              <w:rPr>
                <w:szCs w:val="19"/>
              </w:rPr>
            </w:pPr>
            <w:r w:rsidRPr="00AC23C4">
              <w:rPr>
                <w:szCs w:val="19"/>
              </w:rPr>
              <w:t>until</w:t>
            </w:r>
          </w:p>
        </w:tc>
        <w:tc>
          <w:tcPr>
            <w:tcW w:w="802" w:type="dxa"/>
            <w:shd w:val="clear" w:color="auto" w:fill="auto"/>
          </w:tcPr>
          <w:p w14:paraId="131FF4D1" w14:textId="6725AEDD" w:rsidR="00672641" w:rsidRPr="00AC23C4" w:rsidRDefault="00245645" w:rsidP="00672641">
            <w:pPr>
              <w:pStyle w:val="GlossEng"/>
              <w:rPr>
                <w:szCs w:val="19"/>
              </w:rPr>
            </w:pPr>
            <w:r>
              <w:t>now</w:t>
            </w:r>
          </w:p>
        </w:tc>
        <w:tc>
          <w:tcPr>
            <w:tcW w:w="1267" w:type="dxa"/>
            <w:shd w:val="clear" w:color="auto" w:fill="auto"/>
          </w:tcPr>
          <w:p w14:paraId="4BFFC400" w14:textId="77777777" w:rsidR="00672641" w:rsidRPr="00AC23C4" w:rsidRDefault="00E11702" w:rsidP="00672641">
            <w:pPr>
              <w:pStyle w:val="GlossEng"/>
              <w:rPr>
                <w:szCs w:val="19"/>
              </w:rPr>
            </w:pPr>
            <w:r w:rsidRPr="0099608C">
              <w:rPr>
                <w:rStyle w:val="ChSmallCaps"/>
              </w:rPr>
              <w:t>rdp</w:t>
            </w:r>
            <w:r>
              <w:t>~husband</w:t>
            </w:r>
          </w:p>
        </w:tc>
        <w:tc>
          <w:tcPr>
            <w:tcW w:w="1295" w:type="dxa"/>
            <w:shd w:val="clear" w:color="auto" w:fill="auto"/>
          </w:tcPr>
          <w:p w14:paraId="2E0F182E" w14:textId="77777777" w:rsidR="00672641" w:rsidRPr="00AC23C4" w:rsidRDefault="00672641" w:rsidP="00672641">
            <w:pPr>
              <w:pStyle w:val="GlossEng"/>
              <w:rPr>
                <w:szCs w:val="19"/>
              </w:rPr>
            </w:pPr>
            <w:r w:rsidRPr="0099608C">
              <w:rPr>
                <w:rStyle w:val="ChSmallCaps"/>
              </w:rPr>
              <w:t>ag</w:t>
            </w:r>
            <w:r>
              <w:t>–</w:t>
            </w:r>
            <w:r w:rsidR="007E3A3D" w:rsidRPr="00AC23C4">
              <w:rPr>
                <w:szCs w:val="19"/>
              </w:rPr>
              <w:t>be</w:t>
            </w:r>
            <w:r w:rsidRPr="00AC23C4">
              <w:rPr>
                <w:szCs w:val="19"/>
              </w:rPr>
              <w:t>.listless</w:t>
            </w:r>
          </w:p>
        </w:tc>
        <w:tc>
          <w:tcPr>
            <w:tcW w:w="592" w:type="dxa"/>
            <w:shd w:val="clear" w:color="auto" w:fill="auto"/>
          </w:tcPr>
          <w:p w14:paraId="141F70EF" w14:textId="77777777" w:rsidR="00672641" w:rsidRPr="00AC23C4" w:rsidRDefault="00672641" w:rsidP="00672641">
            <w:pPr>
              <w:pStyle w:val="GlossEng"/>
              <w:rPr>
                <w:szCs w:val="19"/>
              </w:rPr>
            </w:pPr>
            <w:r w:rsidRPr="00AC23C4">
              <w:rPr>
                <w:szCs w:val="19"/>
              </w:rPr>
              <w:t>work</w:t>
            </w:r>
          </w:p>
        </w:tc>
      </w:tr>
    </w:tbl>
    <w:p w14:paraId="42A0B4C8" w14:textId="50887937" w:rsidR="00672641" w:rsidRPr="0090507A" w:rsidRDefault="00B7093A" w:rsidP="00672641">
      <w:pPr>
        <w:pStyle w:val="FreeTranslEng"/>
        <w:rPr>
          <w:szCs w:val="19"/>
        </w:rPr>
      </w:pPr>
      <w:r>
        <w:rPr>
          <w:szCs w:val="19"/>
        </w:rPr>
        <w:t>‘</w:t>
      </w:r>
      <w:r w:rsidR="00672641" w:rsidRPr="0090507A">
        <w:rPr>
          <w:szCs w:val="19"/>
        </w:rPr>
        <w:t xml:space="preserve">so until now the men are </w:t>
      </w:r>
      <w:r w:rsidR="00672641" w:rsidRPr="0090507A">
        <w:rPr>
          <w:rStyle w:val="ChBlueBold"/>
          <w:szCs w:val="19"/>
        </w:rPr>
        <w:t>too</w:t>
      </w:r>
      <w:r w:rsidR="00672641" w:rsidRPr="0090507A">
        <w:rPr>
          <w:szCs w:val="19"/>
        </w:rPr>
        <w:t xml:space="preserve"> </w:t>
      </w:r>
      <w:r w:rsidR="00672641" w:rsidRPr="0090507A">
        <w:rPr>
          <w:rStyle w:val="ChBlueBold"/>
          <w:szCs w:val="19"/>
        </w:rPr>
        <w:t>listless</w:t>
      </w:r>
      <w:r w:rsidR="00672641" w:rsidRPr="0090507A">
        <w:rPr>
          <w:szCs w:val="19"/>
        </w:rPr>
        <w:t xml:space="preserve"> / </w:t>
      </w:r>
      <w:r w:rsidR="00672641" w:rsidRPr="0090507A">
        <w:rPr>
          <w:rStyle w:val="ChBlueBold"/>
          <w:szCs w:val="19"/>
        </w:rPr>
        <w:t>don</w:t>
      </w:r>
      <w:r>
        <w:rPr>
          <w:rStyle w:val="ChBlueBold"/>
          <w:szCs w:val="19"/>
        </w:rPr>
        <w:t>’</w:t>
      </w:r>
      <w:r w:rsidR="00672641" w:rsidRPr="0090507A">
        <w:rPr>
          <w:rStyle w:val="ChBlueBold"/>
          <w:szCs w:val="19"/>
        </w:rPr>
        <w:t>t like it at all</w:t>
      </w:r>
      <w:r w:rsidR="00672641" w:rsidRPr="0090507A">
        <w:rPr>
          <w:szCs w:val="19"/>
        </w:rPr>
        <w:t xml:space="preserve"> to work</w:t>
      </w:r>
      <w:r>
        <w:rPr>
          <w:szCs w:val="19"/>
        </w:rPr>
        <w:t>’</w:t>
      </w:r>
      <w:r w:rsidR="00672641" w:rsidRPr="0090507A">
        <w:rPr>
          <w:szCs w:val="19"/>
        </w:rPr>
        <w:t xml:space="preserve"> </w:t>
      </w:r>
      <w:r w:rsidR="00672641" w:rsidRPr="00146C8C">
        <w:rPr>
          <w:rStyle w:val="ExampleSource"/>
        </w:rPr>
        <w:t>[081014-007-</w:t>
      </w:r>
      <w:r w:rsidR="00E34A02">
        <w:rPr>
          <w:rStyle w:val="ExampleSource"/>
        </w:rPr>
        <w:t>CvEx</w:t>
      </w:r>
      <w:r w:rsidR="00672641" w:rsidRPr="00146C8C">
        <w:rPr>
          <w:rStyle w:val="ExampleSource"/>
        </w:rPr>
        <w:t>.0087]</w:t>
      </w:r>
    </w:p>
    <w:tbl>
      <w:tblPr>
        <w:tblW w:w="0" w:type="auto"/>
        <w:tblCellMar>
          <w:left w:w="40" w:type="dxa"/>
          <w:right w:w="40" w:type="dxa"/>
        </w:tblCellMar>
        <w:tblLook w:val="01E0" w:firstRow="1" w:lastRow="1" w:firstColumn="1" w:lastColumn="1" w:noHBand="0" w:noVBand="0"/>
      </w:tblPr>
      <w:tblGrid>
        <w:gridCol w:w="709"/>
        <w:gridCol w:w="580"/>
        <w:gridCol w:w="509"/>
        <w:gridCol w:w="936"/>
      </w:tblGrid>
      <w:tr w:rsidR="00672641" w:rsidRPr="00626ADA" w14:paraId="1402C0BE" w14:textId="77777777" w:rsidTr="00AC23C4">
        <w:tc>
          <w:tcPr>
            <w:tcW w:w="709" w:type="dxa"/>
            <w:shd w:val="clear" w:color="auto" w:fill="auto"/>
          </w:tcPr>
          <w:p w14:paraId="2A443526" w14:textId="77777777" w:rsidR="00672641" w:rsidRPr="00AC23C4" w:rsidRDefault="00672641" w:rsidP="00672641">
            <w:pPr>
              <w:pStyle w:val="O0Nwnext"/>
              <w:rPr>
                <w:szCs w:val="19"/>
              </w:rPr>
            </w:pPr>
            <w:bookmarkStart w:id="1358" w:name="_Ref339899145"/>
            <w:r w:rsidRPr="00245A02">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7</w:t>
            </w:r>
            <w:r w:rsidRPr="00AC23C4">
              <w:rPr>
                <w:szCs w:val="19"/>
              </w:rPr>
              <w:fldChar w:fldCharType="end"/>
            </w:r>
            <w:r w:rsidRPr="00AC23C4">
              <w:rPr>
                <w:szCs w:val="19"/>
              </w:rPr>
              <w:t>)</w:t>
            </w:r>
            <w:bookmarkEnd w:id="1358"/>
          </w:p>
        </w:tc>
        <w:tc>
          <w:tcPr>
            <w:tcW w:w="580" w:type="dxa"/>
            <w:shd w:val="clear" w:color="auto" w:fill="auto"/>
          </w:tcPr>
          <w:p w14:paraId="15B7BA24" w14:textId="77777777" w:rsidR="00672641" w:rsidRPr="00AC23C4" w:rsidRDefault="00672641" w:rsidP="00672641">
            <w:pPr>
              <w:pStyle w:val="Text"/>
              <w:rPr>
                <w:szCs w:val="19"/>
              </w:rPr>
            </w:pPr>
            <w:r w:rsidRPr="00AC23C4">
              <w:rPr>
                <w:szCs w:val="19"/>
              </w:rPr>
              <w:t>dong</w:t>
            </w:r>
          </w:p>
        </w:tc>
        <w:tc>
          <w:tcPr>
            <w:tcW w:w="509" w:type="dxa"/>
            <w:shd w:val="clear" w:color="auto" w:fill="auto"/>
          </w:tcPr>
          <w:p w14:paraId="446CA78F" w14:textId="77777777" w:rsidR="00672641" w:rsidRPr="00AC23C4" w:rsidRDefault="00672641" w:rsidP="00672641">
            <w:pPr>
              <w:pStyle w:val="Text"/>
              <w:rPr>
                <w:szCs w:val="19"/>
              </w:rPr>
            </w:pPr>
            <w:r w:rsidRPr="00AC23C4">
              <w:rPr>
                <w:szCs w:val="19"/>
              </w:rPr>
              <w:t>tra</w:t>
            </w:r>
          </w:p>
        </w:tc>
        <w:tc>
          <w:tcPr>
            <w:tcW w:w="936" w:type="dxa"/>
            <w:shd w:val="clear" w:color="auto" w:fill="auto"/>
          </w:tcPr>
          <w:p w14:paraId="1764E06F" w14:textId="77777777" w:rsidR="00672641" w:rsidRPr="00AC23C4" w:rsidRDefault="00672641" w:rsidP="00672641">
            <w:pPr>
              <w:pStyle w:val="Text"/>
              <w:rPr>
                <w:rStyle w:val="ChBlueBold"/>
                <w:szCs w:val="19"/>
              </w:rPr>
            </w:pPr>
            <w:r w:rsidRPr="00AC23C4">
              <w:rPr>
                <w:rStyle w:val="ChBlueBold"/>
                <w:szCs w:val="19"/>
              </w:rPr>
              <w:t>pen</w:t>
            </w:r>
            <w:r w:rsidRPr="008C675E">
              <w:rPr>
                <w:rStyle w:val="ChBlueBold"/>
              </w:rPr>
              <w:t>–</w:t>
            </w:r>
            <w:r w:rsidRPr="00AC23C4">
              <w:rPr>
                <w:rStyle w:val="ChBlueBold"/>
                <w:szCs w:val="19"/>
              </w:rPr>
              <w:t>curi</w:t>
            </w:r>
          </w:p>
        </w:tc>
      </w:tr>
      <w:tr w:rsidR="00672641" w:rsidRPr="00AC23C4" w14:paraId="4A08F821" w14:textId="77777777" w:rsidTr="00AC23C4">
        <w:tc>
          <w:tcPr>
            <w:tcW w:w="709" w:type="dxa"/>
            <w:shd w:val="clear" w:color="auto" w:fill="auto"/>
          </w:tcPr>
          <w:p w14:paraId="48A8F843" w14:textId="77777777" w:rsidR="00672641" w:rsidRPr="00AC23C4" w:rsidRDefault="00672641" w:rsidP="00672641">
            <w:pPr>
              <w:pStyle w:val="GlossEng"/>
              <w:rPr>
                <w:szCs w:val="19"/>
              </w:rPr>
            </w:pPr>
          </w:p>
        </w:tc>
        <w:tc>
          <w:tcPr>
            <w:tcW w:w="580" w:type="dxa"/>
            <w:shd w:val="clear" w:color="auto" w:fill="auto"/>
          </w:tcPr>
          <w:p w14:paraId="154907DF" w14:textId="77777777" w:rsidR="00672641" w:rsidRPr="0099608C" w:rsidRDefault="00672641" w:rsidP="00672641">
            <w:pPr>
              <w:pStyle w:val="GlossEng"/>
              <w:rPr>
                <w:rStyle w:val="ChSmallCaps"/>
              </w:rPr>
            </w:pPr>
            <w:r w:rsidRPr="0099608C">
              <w:rPr>
                <w:rStyle w:val="ChSmallCaps"/>
              </w:rPr>
              <w:t>3pl</w:t>
            </w:r>
          </w:p>
        </w:tc>
        <w:tc>
          <w:tcPr>
            <w:tcW w:w="509" w:type="dxa"/>
            <w:shd w:val="clear" w:color="auto" w:fill="auto"/>
          </w:tcPr>
          <w:p w14:paraId="2DBFAE36" w14:textId="77777777" w:rsidR="00672641" w:rsidRPr="0099608C" w:rsidRDefault="00672641" w:rsidP="00672641">
            <w:pPr>
              <w:pStyle w:val="GlossEng"/>
              <w:rPr>
                <w:rStyle w:val="ChSmallCaps"/>
              </w:rPr>
            </w:pPr>
            <w:r w:rsidRPr="0099608C">
              <w:rPr>
                <w:rStyle w:val="ChSmallCaps"/>
              </w:rPr>
              <w:t>neg</w:t>
            </w:r>
          </w:p>
        </w:tc>
        <w:tc>
          <w:tcPr>
            <w:tcW w:w="936" w:type="dxa"/>
            <w:shd w:val="clear" w:color="auto" w:fill="auto"/>
          </w:tcPr>
          <w:p w14:paraId="2D8B09F0" w14:textId="77777777" w:rsidR="00672641" w:rsidRPr="00AC23C4" w:rsidRDefault="00672641" w:rsidP="00672641">
            <w:pPr>
              <w:pStyle w:val="GlossEng"/>
              <w:rPr>
                <w:szCs w:val="19"/>
              </w:rPr>
            </w:pPr>
            <w:r w:rsidRPr="0099608C">
              <w:rPr>
                <w:rStyle w:val="ChSmallCaps"/>
              </w:rPr>
              <w:t>ag</w:t>
            </w:r>
            <w:r>
              <w:t>–</w:t>
            </w:r>
            <w:r w:rsidRPr="00AC23C4">
              <w:rPr>
                <w:szCs w:val="19"/>
              </w:rPr>
              <w:t>steal</w:t>
            </w:r>
          </w:p>
        </w:tc>
      </w:tr>
    </w:tbl>
    <w:p w14:paraId="5523EFD1" w14:textId="296DADB7" w:rsidR="00672641" w:rsidRPr="0090507A" w:rsidRDefault="00B7093A" w:rsidP="00672641">
      <w:pPr>
        <w:pStyle w:val="FreeTranslEng"/>
        <w:rPr>
          <w:szCs w:val="19"/>
        </w:rPr>
      </w:pPr>
      <w:r>
        <w:rPr>
          <w:szCs w:val="19"/>
        </w:rPr>
        <w:t>‘</w:t>
      </w:r>
      <w:r w:rsidR="00672641" w:rsidRPr="0090507A">
        <w:rPr>
          <w:szCs w:val="19"/>
        </w:rPr>
        <w:t>(nowadays), they don</w:t>
      </w:r>
      <w:r>
        <w:rPr>
          <w:szCs w:val="19"/>
        </w:rPr>
        <w:t>’</w:t>
      </w:r>
      <w:r w:rsidR="00672641" w:rsidRPr="0090507A">
        <w:rPr>
          <w:szCs w:val="19"/>
        </w:rPr>
        <w:t xml:space="preserve">t </w:t>
      </w:r>
      <w:r w:rsidR="00672641" w:rsidRPr="0097241B">
        <w:rPr>
          <w:rStyle w:val="ChBlueBold"/>
        </w:rPr>
        <w:t>steal (</w:t>
      </w:r>
      <w:r w:rsidR="00672641" w:rsidRPr="0097241B">
        <w:rPr>
          <w:rStyle w:val="ChBlueBold-SmallCaps"/>
        </w:rPr>
        <w:t>emph</w:t>
      </w:r>
      <w:r w:rsidR="00672641" w:rsidRPr="0097241B">
        <w:rPr>
          <w:rStyle w:val="ChBlueBold"/>
        </w:rPr>
        <w:t>)</w:t>
      </w:r>
      <w:r w:rsidR="00672641" w:rsidRPr="0090507A">
        <w:rPr>
          <w:szCs w:val="19"/>
        </w:rPr>
        <w:t>!</w:t>
      </w:r>
      <w:r>
        <w:rPr>
          <w:szCs w:val="19"/>
        </w:rPr>
        <w:t>’</w:t>
      </w:r>
      <w:r w:rsidR="00672641" w:rsidRPr="0090507A">
        <w:rPr>
          <w:szCs w:val="19"/>
        </w:rPr>
        <w:t xml:space="preserve"> </w:t>
      </w:r>
      <w:r w:rsidR="00672641" w:rsidRPr="00146C8C">
        <w:rPr>
          <w:rStyle w:val="ExampleSource"/>
        </w:rPr>
        <w:t>[081011-022-Cv.0298]</w:t>
      </w:r>
    </w:p>
    <w:tbl>
      <w:tblPr>
        <w:tblW w:w="6397" w:type="dxa"/>
        <w:tblCellMar>
          <w:left w:w="40" w:type="dxa"/>
          <w:right w:w="40" w:type="dxa"/>
        </w:tblCellMar>
        <w:tblLook w:val="01E0" w:firstRow="1" w:lastRow="1" w:firstColumn="1" w:lastColumn="1" w:noHBand="0" w:noVBand="0"/>
      </w:tblPr>
      <w:tblGrid>
        <w:gridCol w:w="709"/>
        <w:gridCol w:w="284"/>
        <w:gridCol w:w="547"/>
        <w:gridCol w:w="1531"/>
        <w:gridCol w:w="1644"/>
        <w:gridCol w:w="691"/>
        <w:gridCol w:w="991"/>
      </w:tblGrid>
      <w:tr w:rsidR="00AC23C4" w:rsidRPr="00626ADA" w14:paraId="392B400F" w14:textId="77777777" w:rsidTr="00AC23C4">
        <w:tc>
          <w:tcPr>
            <w:tcW w:w="709" w:type="dxa"/>
            <w:shd w:val="clear" w:color="auto" w:fill="auto"/>
          </w:tcPr>
          <w:p w14:paraId="5EB3F8FE" w14:textId="42D3A91B" w:rsidR="00672641" w:rsidRPr="00AC23C4" w:rsidRDefault="00672641" w:rsidP="00672641">
            <w:pPr>
              <w:pStyle w:val="O0Nwnext"/>
              <w:rPr>
                <w:szCs w:val="19"/>
              </w:rPr>
            </w:pPr>
            <w:bookmarkStart w:id="1359" w:name="_Ref339899146"/>
            <w:r w:rsidRPr="00AE65AC">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8</w:t>
            </w:r>
            <w:r w:rsidRPr="00AC23C4">
              <w:rPr>
                <w:szCs w:val="19"/>
              </w:rPr>
              <w:fldChar w:fldCharType="end"/>
            </w:r>
            <w:r w:rsidRPr="00AC23C4">
              <w:rPr>
                <w:szCs w:val="19"/>
              </w:rPr>
              <w:t>)</w:t>
            </w:r>
            <w:bookmarkEnd w:id="1359"/>
          </w:p>
        </w:tc>
        <w:tc>
          <w:tcPr>
            <w:tcW w:w="284" w:type="dxa"/>
            <w:shd w:val="clear" w:color="auto" w:fill="auto"/>
          </w:tcPr>
          <w:p w14:paraId="396420D5" w14:textId="77777777" w:rsidR="00672641" w:rsidRPr="00AC23C4" w:rsidRDefault="00672641" w:rsidP="00672641">
            <w:pPr>
              <w:pStyle w:val="Text"/>
              <w:rPr>
                <w:szCs w:val="19"/>
              </w:rPr>
            </w:pPr>
            <w:r w:rsidRPr="00AC23C4">
              <w:rPr>
                <w:szCs w:val="19"/>
              </w:rPr>
              <w:t>…</w:t>
            </w:r>
          </w:p>
        </w:tc>
        <w:tc>
          <w:tcPr>
            <w:tcW w:w="547" w:type="dxa"/>
            <w:shd w:val="clear" w:color="auto" w:fill="auto"/>
          </w:tcPr>
          <w:p w14:paraId="514C6F2F" w14:textId="77777777" w:rsidR="00672641" w:rsidRPr="00AC23C4" w:rsidRDefault="00672641" w:rsidP="00672641">
            <w:pPr>
              <w:pStyle w:val="Text"/>
              <w:rPr>
                <w:szCs w:val="19"/>
              </w:rPr>
            </w:pPr>
            <w:r w:rsidRPr="00AC23C4">
              <w:rPr>
                <w:szCs w:val="19"/>
              </w:rPr>
              <w:t>i</w:t>
            </w:r>
          </w:p>
        </w:tc>
        <w:tc>
          <w:tcPr>
            <w:tcW w:w="1531" w:type="dxa"/>
            <w:shd w:val="clear" w:color="auto" w:fill="auto"/>
          </w:tcPr>
          <w:p w14:paraId="7C5235D0" w14:textId="77777777" w:rsidR="00672641" w:rsidRPr="00AC23C4" w:rsidRDefault="00672641" w:rsidP="00672641">
            <w:pPr>
              <w:pStyle w:val="Text"/>
              <w:rPr>
                <w:szCs w:val="19"/>
              </w:rPr>
            </w:pPr>
            <w:r w:rsidRPr="00AC23C4">
              <w:rPr>
                <w:szCs w:val="19"/>
              </w:rPr>
              <w:t>biasa</w:t>
            </w:r>
            <w:r w:rsidRPr="0046123A">
              <w:t>–</w:t>
            </w:r>
            <w:r w:rsidRPr="00AC23C4">
              <w:rPr>
                <w:szCs w:val="19"/>
              </w:rPr>
              <w:t>nya</w:t>
            </w:r>
          </w:p>
        </w:tc>
        <w:tc>
          <w:tcPr>
            <w:tcW w:w="1644" w:type="dxa"/>
            <w:shd w:val="clear" w:color="auto" w:fill="auto"/>
          </w:tcPr>
          <w:p w14:paraId="78E7614C" w14:textId="77777777" w:rsidR="00672641" w:rsidRPr="00AC23C4" w:rsidRDefault="00672641" w:rsidP="00672641">
            <w:pPr>
              <w:pStyle w:val="Text"/>
              <w:rPr>
                <w:rStyle w:val="ChBlueBold"/>
                <w:szCs w:val="19"/>
              </w:rPr>
            </w:pPr>
            <w:r w:rsidRPr="00AC23C4">
              <w:rPr>
                <w:rStyle w:val="ChBlueBold"/>
                <w:szCs w:val="19"/>
              </w:rPr>
              <w:t>panakut</w:t>
            </w:r>
          </w:p>
        </w:tc>
        <w:tc>
          <w:tcPr>
            <w:tcW w:w="691" w:type="dxa"/>
            <w:shd w:val="clear" w:color="auto" w:fill="auto"/>
          </w:tcPr>
          <w:p w14:paraId="5F8CA0CF" w14:textId="77777777" w:rsidR="00672641" w:rsidRPr="00B47B02" w:rsidRDefault="00672641" w:rsidP="00672641">
            <w:pPr>
              <w:pStyle w:val="Text"/>
            </w:pPr>
            <w:r w:rsidRPr="00B47B02">
              <w:t>sampe</w:t>
            </w:r>
          </w:p>
        </w:tc>
        <w:tc>
          <w:tcPr>
            <w:tcW w:w="991" w:type="dxa"/>
            <w:shd w:val="clear" w:color="auto" w:fill="auto"/>
          </w:tcPr>
          <w:p w14:paraId="31021D4F" w14:textId="77777777" w:rsidR="00672641" w:rsidRPr="00AC23C4" w:rsidRDefault="00672641" w:rsidP="00672641">
            <w:pPr>
              <w:pStyle w:val="Text"/>
              <w:rPr>
                <w:szCs w:val="19"/>
              </w:rPr>
            </w:pPr>
            <w:r w:rsidRPr="00AC23C4">
              <w:rPr>
                <w:szCs w:val="19"/>
              </w:rPr>
              <w:t>bagemana</w:t>
            </w:r>
          </w:p>
        </w:tc>
      </w:tr>
      <w:tr w:rsidR="00AC23C4" w:rsidRPr="00AC23C4" w14:paraId="59527CA0" w14:textId="77777777" w:rsidTr="00AC23C4">
        <w:tc>
          <w:tcPr>
            <w:tcW w:w="709" w:type="dxa"/>
            <w:shd w:val="clear" w:color="auto" w:fill="auto"/>
          </w:tcPr>
          <w:p w14:paraId="4B45498E" w14:textId="77777777" w:rsidR="00672641" w:rsidRPr="00AC23C4" w:rsidRDefault="00672641" w:rsidP="00672641">
            <w:pPr>
              <w:pStyle w:val="GlossEng"/>
              <w:rPr>
                <w:sz w:val="19"/>
                <w:szCs w:val="19"/>
              </w:rPr>
            </w:pPr>
          </w:p>
        </w:tc>
        <w:tc>
          <w:tcPr>
            <w:tcW w:w="284" w:type="dxa"/>
            <w:shd w:val="clear" w:color="auto" w:fill="auto"/>
          </w:tcPr>
          <w:p w14:paraId="3C2398B7" w14:textId="77777777" w:rsidR="00672641" w:rsidRPr="00AC23C4" w:rsidRDefault="00672641" w:rsidP="00672641">
            <w:pPr>
              <w:pStyle w:val="Text"/>
              <w:rPr>
                <w:sz w:val="19"/>
                <w:szCs w:val="19"/>
              </w:rPr>
            </w:pPr>
          </w:p>
        </w:tc>
        <w:tc>
          <w:tcPr>
            <w:tcW w:w="547" w:type="dxa"/>
            <w:shd w:val="clear" w:color="auto" w:fill="auto"/>
          </w:tcPr>
          <w:p w14:paraId="3CA66CF0" w14:textId="77777777" w:rsidR="00672641" w:rsidRPr="00AC23C4" w:rsidRDefault="00672641" w:rsidP="00672641">
            <w:pPr>
              <w:pStyle w:val="Text"/>
              <w:rPr>
                <w:sz w:val="19"/>
                <w:szCs w:val="19"/>
              </w:rPr>
            </w:pPr>
          </w:p>
        </w:tc>
        <w:tc>
          <w:tcPr>
            <w:tcW w:w="1531" w:type="dxa"/>
            <w:shd w:val="clear" w:color="auto" w:fill="auto"/>
          </w:tcPr>
          <w:p w14:paraId="57ADFF77" w14:textId="77777777" w:rsidR="00672641" w:rsidRPr="00AC23C4" w:rsidRDefault="00672641" w:rsidP="00672641">
            <w:pPr>
              <w:pStyle w:val="Text"/>
              <w:rPr>
                <w:szCs w:val="19"/>
              </w:rPr>
            </w:pPr>
          </w:p>
        </w:tc>
        <w:tc>
          <w:tcPr>
            <w:tcW w:w="1644" w:type="dxa"/>
            <w:shd w:val="clear" w:color="auto" w:fill="auto"/>
          </w:tcPr>
          <w:p w14:paraId="492E4E9F" w14:textId="77777777" w:rsidR="00672641" w:rsidRPr="00AC23C4" w:rsidRDefault="00672641" w:rsidP="00672641">
            <w:pPr>
              <w:pStyle w:val="Text"/>
              <w:rPr>
                <w:szCs w:val="19"/>
              </w:rPr>
            </w:pPr>
            <w:r w:rsidRPr="00AC23C4">
              <w:rPr>
                <w:szCs w:val="19"/>
              </w:rPr>
              <w:t>pan</w:t>
            </w:r>
            <w:r w:rsidRPr="008C675E">
              <w:rPr>
                <w:rStyle w:val="ChBlueBold"/>
              </w:rPr>
              <w:t>–</w:t>
            </w:r>
            <w:r w:rsidRPr="00AC23C4">
              <w:rPr>
                <w:szCs w:val="19"/>
              </w:rPr>
              <w:t>takut</w:t>
            </w:r>
          </w:p>
        </w:tc>
        <w:tc>
          <w:tcPr>
            <w:tcW w:w="691" w:type="dxa"/>
            <w:shd w:val="clear" w:color="auto" w:fill="auto"/>
          </w:tcPr>
          <w:p w14:paraId="108B142A" w14:textId="77777777" w:rsidR="00672641" w:rsidRPr="00AC23C4" w:rsidRDefault="00672641" w:rsidP="00672641">
            <w:pPr>
              <w:pStyle w:val="Text"/>
              <w:rPr>
                <w:szCs w:val="19"/>
              </w:rPr>
            </w:pPr>
          </w:p>
        </w:tc>
        <w:tc>
          <w:tcPr>
            <w:tcW w:w="991" w:type="dxa"/>
            <w:shd w:val="clear" w:color="auto" w:fill="auto"/>
          </w:tcPr>
          <w:p w14:paraId="42914009" w14:textId="77777777" w:rsidR="00672641" w:rsidRPr="00AC23C4" w:rsidRDefault="00672641" w:rsidP="00672641">
            <w:pPr>
              <w:pStyle w:val="Text"/>
              <w:rPr>
                <w:szCs w:val="19"/>
              </w:rPr>
            </w:pPr>
          </w:p>
        </w:tc>
      </w:tr>
      <w:tr w:rsidR="00AC23C4" w:rsidRPr="00AC23C4" w14:paraId="3177A0BA" w14:textId="77777777" w:rsidTr="00AC23C4">
        <w:tc>
          <w:tcPr>
            <w:tcW w:w="709" w:type="dxa"/>
            <w:shd w:val="clear" w:color="auto" w:fill="auto"/>
          </w:tcPr>
          <w:p w14:paraId="4C83DA6B" w14:textId="77777777" w:rsidR="00672641" w:rsidRPr="00626ADA" w:rsidRDefault="00672641" w:rsidP="00672641">
            <w:pPr>
              <w:pStyle w:val="GlossEng"/>
            </w:pPr>
          </w:p>
        </w:tc>
        <w:tc>
          <w:tcPr>
            <w:tcW w:w="284" w:type="dxa"/>
            <w:shd w:val="clear" w:color="auto" w:fill="auto"/>
          </w:tcPr>
          <w:p w14:paraId="795F21F8" w14:textId="77777777" w:rsidR="00672641" w:rsidRPr="00626ADA" w:rsidRDefault="00672641" w:rsidP="00672641">
            <w:pPr>
              <w:pStyle w:val="GlossEng"/>
            </w:pPr>
          </w:p>
        </w:tc>
        <w:tc>
          <w:tcPr>
            <w:tcW w:w="547" w:type="dxa"/>
            <w:shd w:val="clear" w:color="auto" w:fill="auto"/>
          </w:tcPr>
          <w:p w14:paraId="51A724E6" w14:textId="77777777" w:rsidR="00672641" w:rsidRPr="00626ADA" w:rsidRDefault="00672641" w:rsidP="00672641">
            <w:pPr>
              <w:pStyle w:val="GlossEng"/>
            </w:pPr>
            <w:r w:rsidRPr="0090507A">
              <w:t>ugh!</w:t>
            </w:r>
          </w:p>
        </w:tc>
        <w:tc>
          <w:tcPr>
            <w:tcW w:w="1531" w:type="dxa"/>
            <w:shd w:val="clear" w:color="auto" w:fill="auto"/>
          </w:tcPr>
          <w:p w14:paraId="143F647F" w14:textId="77777777" w:rsidR="00672641" w:rsidRPr="00626ADA" w:rsidRDefault="00672641" w:rsidP="00672641">
            <w:pPr>
              <w:pStyle w:val="GlossEng"/>
            </w:pPr>
            <w:r>
              <w:t>be.usual–</w:t>
            </w:r>
            <w:r w:rsidRPr="00371EF1">
              <w:rPr>
                <w:rStyle w:val="ChSmallCaps"/>
              </w:rPr>
              <w:t>3poss</w:t>
            </w:r>
            <w:r w:rsidR="005611F4">
              <w:rPr>
                <w:rStyle w:val="ChSmallCaps"/>
              </w:rPr>
              <w:t>r</w:t>
            </w:r>
          </w:p>
        </w:tc>
        <w:tc>
          <w:tcPr>
            <w:tcW w:w="1644" w:type="dxa"/>
            <w:shd w:val="clear" w:color="auto" w:fill="auto"/>
          </w:tcPr>
          <w:p w14:paraId="5EFF26EA" w14:textId="77777777" w:rsidR="00672641" w:rsidRPr="0090507A" w:rsidRDefault="00672641" w:rsidP="00672641">
            <w:pPr>
              <w:pStyle w:val="GlossEng"/>
            </w:pPr>
            <w:r w:rsidRPr="0099608C">
              <w:rPr>
                <w:rStyle w:val="ChSmallCaps"/>
              </w:rPr>
              <w:t>ag</w:t>
            </w:r>
            <w:r>
              <w:t>–</w:t>
            </w:r>
            <w:r w:rsidRPr="00CC45C2">
              <w:t>feel.afraid(.of)</w:t>
            </w:r>
          </w:p>
        </w:tc>
        <w:tc>
          <w:tcPr>
            <w:tcW w:w="691" w:type="dxa"/>
            <w:shd w:val="clear" w:color="auto" w:fill="auto"/>
          </w:tcPr>
          <w:p w14:paraId="7D84C37C" w14:textId="77777777" w:rsidR="00672641" w:rsidRPr="00B47B02" w:rsidRDefault="00672641" w:rsidP="00672641">
            <w:pPr>
              <w:pStyle w:val="GlossEng"/>
            </w:pPr>
            <w:r w:rsidRPr="00B47B02">
              <w:t>reach</w:t>
            </w:r>
          </w:p>
        </w:tc>
        <w:tc>
          <w:tcPr>
            <w:tcW w:w="991" w:type="dxa"/>
            <w:shd w:val="clear" w:color="auto" w:fill="auto"/>
          </w:tcPr>
          <w:p w14:paraId="694C5C23" w14:textId="77777777" w:rsidR="00672641" w:rsidRPr="00B47B02" w:rsidRDefault="00672641" w:rsidP="00672641">
            <w:pPr>
              <w:pStyle w:val="GlossEng"/>
            </w:pPr>
            <w:r>
              <w:t>how</w:t>
            </w:r>
          </w:p>
        </w:tc>
      </w:tr>
    </w:tbl>
    <w:p w14:paraId="555DDCA1" w14:textId="0BE04D9C" w:rsidR="00672641" w:rsidRPr="0090507A" w:rsidRDefault="00672641" w:rsidP="00672641">
      <w:pPr>
        <w:pStyle w:val="FreeTranslEng"/>
        <w:rPr>
          <w:szCs w:val="19"/>
        </w:rPr>
      </w:pPr>
      <w:r w:rsidRPr="0090507A">
        <w:rPr>
          <w:szCs w:val="19"/>
        </w:rPr>
        <w:t xml:space="preserve">[About a frightening event at night:] </w:t>
      </w:r>
      <w:r w:rsidR="00B7093A">
        <w:rPr>
          <w:szCs w:val="19"/>
        </w:rPr>
        <w:t>‘</w:t>
      </w:r>
      <w:r>
        <w:rPr>
          <w:szCs w:val="19"/>
        </w:rPr>
        <w:t>[she started (running) past (us),]</w:t>
      </w:r>
      <w:r w:rsidRPr="0090507A">
        <w:rPr>
          <w:szCs w:val="19"/>
        </w:rPr>
        <w:t xml:space="preserve"> ugh, usually (she</w:t>
      </w:r>
      <w:r w:rsidR="00B7093A">
        <w:rPr>
          <w:szCs w:val="19"/>
        </w:rPr>
        <w:t>’</w:t>
      </w:r>
      <w:r w:rsidRPr="0090507A">
        <w:rPr>
          <w:szCs w:val="19"/>
        </w:rPr>
        <w:t xml:space="preserve">s) </w:t>
      </w:r>
      <w:r w:rsidRPr="0090507A">
        <w:rPr>
          <w:rStyle w:val="ChBlueBold"/>
          <w:szCs w:val="19"/>
        </w:rPr>
        <w:t xml:space="preserve">very </w:t>
      </w:r>
      <w:r>
        <w:rPr>
          <w:rStyle w:val="ChBlueBold"/>
          <w:szCs w:val="19"/>
        </w:rPr>
        <w:t>fearful</w:t>
      </w:r>
      <w:r w:rsidRPr="0090507A">
        <w:rPr>
          <w:szCs w:val="19"/>
        </w:rPr>
        <w:t xml:space="preserve"> beyond words</w:t>
      </w:r>
      <w:r w:rsidR="00B7093A">
        <w:rPr>
          <w:szCs w:val="19"/>
        </w:rPr>
        <w:t>’</w:t>
      </w:r>
      <w:r w:rsidRPr="0090507A">
        <w:rPr>
          <w:szCs w:val="19"/>
        </w:rPr>
        <w:t xml:space="preserve"> </w:t>
      </w:r>
      <w:r w:rsidRPr="00146C8C">
        <w:rPr>
          <w:rStyle w:val="ExampleSource"/>
        </w:rPr>
        <w:t>[081025-006-Cv.03</w:t>
      </w:r>
      <w:r w:rsidR="00B04170">
        <w:rPr>
          <w:rStyle w:val="ExampleSource"/>
        </w:rPr>
        <w:t>28</w:t>
      </w:r>
      <w:r w:rsidRPr="00146C8C">
        <w:rPr>
          <w:rStyle w:val="ExampleSource"/>
        </w:rPr>
        <w:t>]</w:t>
      </w:r>
    </w:p>
    <w:tbl>
      <w:tblPr>
        <w:tblW w:w="5637" w:type="dxa"/>
        <w:tblCellMar>
          <w:left w:w="40" w:type="dxa"/>
          <w:right w:w="40" w:type="dxa"/>
        </w:tblCellMar>
        <w:tblLook w:val="01E0" w:firstRow="1" w:lastRow="1" w:firstColumn="1" w:lastColumn="1" w:noHBand="0" w:noVBand="0"/>
      </w:tblPr>
      <w:tblGrid>
        <w:gridCol w:w="709"/>
        <w:gridCol w:w="569"/>
        <w:gridCol w:w="485"/>
        <w:gridCol w:w="680"/>
        <w:gridCol w:w="819"/>
        <w:gridCol w:w="485"/>
        <w:gridCol w:w="773"/>
        <w:gridCol w:w="1117"/>
      </w:tblGrid>
      <w:tr w:rsidR="00AC23C4" w:rsidRPr="00626ADA" w14:paraId="358F579C" w14:textId="77777777" w:rsidTr="00AC23C4">
        <w:tc>
          <w:tcPr>
            <w:tcW w:w="709" w:type="dxa"/>
            <w:shd w:val="clear" w:color="auto" w:fill="auto"/>
          </w:tcPr>
          <w:p w14:paraId="0CE5FD42" w14:textId="539CD978" w:rsidR="00672641" w:rsidRPr="00AC23C4" w:rsidRDefault="00672641" w:rsidP="00672641">
            <w:pPr>
              <w:pStyle w:val="O0Nwnext"/>
              <w:rPr>
                <w:szCs w:val="19"/>
              </w:rPr>
            </w:pPr>
            <w:bookmarkStart w:id="1360" w:name="_Ref339901701"/>
            <w:bookmarkStart w:id="1361" w:name="_Ref436408153"/>
            <w:bookmarkStart w:id="1362" w:name="_Ref439954517"/>
            <w:r w:rsidRPr="004D6F98">
              <w:lastRenderedPageBreak/>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29</w:t>
            </w:r>
            <w:r w:rsidRPr="00AC23C4">
              <w:rPr>
                <w:szCs w:val="19"/>
              </w:rPr>
              <w:fldChar w:fldCharType="end"/>
            </w:r>
            <w:r w:rsidRPr="00AC23C4">
              <w:rPr>
                <w:szCs w:val="19"/>
              </w:rPr>
              <w:t>)</w:t>
            </w:r>
            <w:bookmarkEnd w:id="1360"/>
            <w:bookmarkEnd w:id="1361"/>
            <w:bookmarkEnd w:id="1362"/>
          </w:p>
        </w:tc>
        <w:tc>
          <w:tcPr>
            <w:tcW w:w="569" w:type="dxa"/>
            <w:shd w:val="clear" w:color="auto" w:fill="auto"/>
          </w:tcPr>
          <w:p w14:paraId="6E318E9C" w14:textId="77777777" w:rsidR="00672641" w:rsidRPr="00AC23C4" w:rsidRDefault="009A6C13" w:rsidP="00672641">
            <w:pPr>
              <w:pStyle w:val="Text"/>
              <w:rPr>
                <w:szCs w:val="19"/>
              </w:rPr>
            </w:pPr>
            <w:r w:rsidRPr="00AC23C4">
              <w:rPr>
                <w:szCs w:val="19"/>
              </w:rPr>
              <w:t>Sofia</w:t>
            </w:r>
          </w:p>
        </w:tc>
        <w:tc>
          <w:tcPr>
            <w:tcW w:w="485" w:type="dxa"/>
            <w:shd w:val="clear" w:color="auto" w:fill="auto"/>
          </w:tcPr>
          <w:p w14:paraId="7E38FB5E" w14:textId="77777777" w:rsidR="00672641" w:rsidRPr="00AC23C4" w:rsidRDefault="00672641" w:rsidP="00672641">
            <w:pPr>
              <w:pStyle w:val="Text"/>
              <w:rPr>
                <w:szCs w:val="19"/>
              </w:rPr>
            </w:pPr>
            <w:r w:rsidRPr="00AC23C4">
              <w:rPr>
                <w:szCs w:val="19"/>
              </w:rPr>
              <w:t>de</w:t>
            </w:r>
          </w:p>
        </w:tc>
        <w:tc>
          <w:tcPr>
            <w:tcW w:w="680" w:type="dxa"/>
            <w:shd w:val="clear" w:color="auto" w:fill="auto"/>
          </w:tcPr>
          <w:p w14:paraId="6B10395C" w14:textId="77777777" w:rsidR="00672641" w:rsidRPr="00AC23C4" w:rsidRDefault="00672641" w:rsidP="00672641">
            <w:pPr>
              <w:pStyle w:val="Text"/>
              <w:rPr>
                <w:szCs w:val="19"/>
              </w:rPr>
            </w:pPr>
            <w:r w:rsidRPr="00AC23C4">
              <w:rPr>
                <w:szCs w:val="19"/>
              </w:rPr>
              <w:t>bilang</w:t>
            </w:r>
          </w:p>
        </w:tc>
        <w:tc>
          <w:tcPr>
            <w:tcW w:w="819" w:type="dxa"/>
            <w:shd w:val="clear" w:color="auto" w:fill="auto"/>
          </w:tcPr>
          <w:p w14:paraId="68757422" w14:textId="77777777" w:rsidR="00672641" w:rsidRPr="00AC23C4" w:rsidRDefault="00672641" w:rsidP="00672641">
            <w:pPr>
              <w:pStyle w:val="Text"/>
              <w:rPr>
                <w:szCs w:val="19"/>
              </w:rPr>
            </w:pPr>
            <w:r w:rsidRPr="00AC23C4">
              <w:rPr>
                <w:szCs w:val="19"/>
              </w:rPr>
              <w:t>begini</w:t>
            </w:r>
            <w:r w:rsidR="008353BB" w:rsidRPr="00AC23C4">
              <w:rPr>
                <w:szCs w:val="19"/>
              </w:rPr>
              <w:t>,</w:t>
            </w:r>
          </w:p>
        </w:tc>
        <w:tc>
          <w:tcPr>
            <w:tcW w:w="485" w:type="dxa"/>
            <w:shd w:val="clear" w:color="auto" w:fill="auto"/>
          </w:tcPr>
          <w:p w14:paraId="7CF523F9" w14:textId="77777777" w:rsidR="00672641" w:rsidRPr="00AC23C4" w:rsidRDefault="00672641" w:rsidP="00672641">
            <w:pPr>
              <w:pStyle w:val="Text"/>
              <w:rPr>
                <w:szCs w:val="19"/>
              </w:rPr>
            </w:pPr>
            <w:r w:rsidRPr="00AC23C4">
              <w:rPr>
                <w:szCs w:val="19"/>
              </w:rPr>
              <w:t>sa</w:t>
            </w:r>
          </w:p>
        </w:tc>
        <w:tc>
          <w:tcPr>
            <w:tcW w:w="773" w:type="dxa"/>
            <w:shd w:val="clear" w:color="auto" w:fill="auto"/>
          </w:tcPr>
          <w:p w14:paraId="63720FAD" w14:textId="77777777" w:rsidR="00672641" w:rsidRPr="00AC23C4" w:rsidRDefault="00672641" w:rsidP="00672641">
            <w:pPr>
              <w:pStyle w:val="Text"/>
              <w:rPr>
                <w:szCs w:val="19"/>
              </w:rPr>
            </w:pPr>
            <w:r w:rsidRPr="00AC23C4">
              <w:rPr>
                <w:szCs w:val="19"/>
              </w:rPr>
              <w:t>ini</w:t>
            </w:r>
          </w:p>
        </w:tc>
        <w:tc>
          <w:tcPr>
            <w:tcW w:w="1117" w:type="dxa"/>
            <w:shd w:val="clear" w:color="auto" w:fill="auto"/>
          </w:tcPr>
          <w:p w14:paraId="29D04261" w14:textId="77777777" w:rsidR="00672641" w:rsidRPr="00AC23C4" w:rsidRDefault="00672641" w:rsidP="00672641">
            <w:pPr>
              <w:pStyle w:val="Text"/>
              <w:rPr>
                <w:rStyle w:val="ChBlueBold"/>
                <w:szCs w:val="19"/>
              </w:rPr>
            </w:pPr>
            <w:r w:rsidRPr="00AC23C4">
              <w:rPr>
                <w:rStyle w:val="ChBlueBold"/>
                <w:szCs w:val="19"/>
              </w:rPr>
              <w:t>pan</w:t>
            </w:r>
            <w:r w:rsidRPr="008C675E">
              <w:rPr>
                <w:rStyle w:val="ChBlueBold"/>
              </w:rPr>
              <w:t>–</w:t>
            </w:r>
            <w:r w:rsidRPr="00AC23C4">
              <w:rPr>
                <w:rStyle w:val="ChBlueBold"/>
                <w:szCs w:val="19"/>
              </w:rPr>
              <w:t>diam</w:t>
            </w:r>
          </w:p>
        </w:tc>
      </w:tr>
      <w:tr w:rsidR="00AC23C4" w:rsidRPr="00AC23C4" w14:paraId="7D9158BC" w14:textId="77777777" w:rsidTr="00AC23C4">
        <w:tc>
          <w:tcPr>
            <w:tcW w:w="709" w:type="dxa"/>
            <w:shd w:val="clear" w:color="auto" w:fill="auto"/>
          </w:tcPr>
          <w:p w14:paraId="5720C361" w14:textId="77777777" w:rsidR="00672641" w:rsidRPr="00AC23C4" w:rsidRDefault="00672641" w:rsidP="00672641">
            <w:pPr>
              <w:pStyle w:val="GlossEng"/>
              <w:rPr>
                <w:szCs w:val="19"/>
              </w:rPr>
            </w:pPr>
          </w:p>
        </w:tc>
        <w:tc>
          <w:tcPr>
            <w:tcW w:w="569" w:type="dxa"/>
            <w:shd w:val="clear" w:color="auto" w:fill="auto"/>
          </w:tcPr>
          <w:p w14:paraId="1EF43390" w14:textId="77777777" w:rsidR="00672641" w:rsidRPr="00AC23C4" w:rsidRDefault="009A6C13" w:rsidP="00672641">
            <w:pPr>
              <w:pStyle w:val="GlossEng"/>
              <w:rPr>
                <w:szCs w:val="19"/>
              </w:rPr>
            </w:pPr>
            <w:r w:rsidRPr="00AC23C4">
              <w:rPr>
                <w:szCs w:val="19"/>
              </w:rPr>
              <w:t>Sofia</w:t>
            </w:r>
          </w:p>
        </w:tc>
        <w:tc>
          <w:tcPr>
            <w:tcW w:w="485" w:type="dxa"/>
            <w:shd w:val="clear" w:color="auto" w:fill="auto"/>
          </w:tcPr>
          <w:p w14:paraId="196ACE31" w14:textId="77777777" w:rsidR="00672641" w:rsidRPr="0099608C" w:rsidRDefault="00672641" w:rsidP="00672641">
            <w:pPr>
              <w:pStyle w:val="GlossEng"/>
              <w:rPr>
                <w:rStyle w:val="ChSmallCaps"/>
              </w:rPr>
            </w:pPr>
            <w:r w:rsidRPr="0099608C">
              <w:rPr>
                <w:rStyle w:val="ChSmallCaps"/>
              </w:rPr>
              <w:t>3sg</w:t>
            </w:r>
          </w:p>
        </w:tc>
        <w:tc>
          <w:tcPr>
            <w:tcW w:w="680" w:type="dxa"/>
            <w:shd w:val="clear" w:color="auto" w:fill="auto"/>
          </w:tcPr>
          <w:p w14:paraId="3174EE17" w14:textId="77777777" w:rsidR="00672641" w:rsidRPr="00AC23C4" w:rsidRDefault="00672641" w:rsidP="00672641">
            <w:pPr>
              <w:pStyle w:val="GlossEng"/>
              <w:rPr>
                <w:szCs w:val="19"/>
              </w:rPr>
            </w:pPr>
            <w:r w:rsidRPr="00AC23C4">
              <w:rPr>
                <w:szCs w:val="19"/>
              </w:rPr>
              <w:t>say</w:t>
            </w:r>
          </w:p>
        </w:tc>
        <w:tc>
          <w:tcPr>
            <w:tcW w:w="819" w:type="dxa"/>
            <w:shd w:val="clear" w:color="auto" w:fill="auto"/>
          </w:tcPr>
          <w:p w14:paraId="6DDEBC59" w14:textId="77777777" w:rsidR="00672641" w:rsidRPr="00AC23C4" w:rsidRDefault="00672641" w:rsidP="00672641">
            <w:pPr>
              <w:pStyle w:val="GlossEng"/>
              <w:rPr>
                <w:szCs w:val="19"/>
              </w:rPr>
            </w:pPr>
            <w:r w:rsidRPr="00AC23C4">
              <w:rPr>
                <w:szCs w:val="19"/>
              </w:rPr>
              <w:t>like.this</w:t>
            </w:r>
          </w:p>
        </w:tc>
        <w:tc>
          <w:tcPr>
            <w:tcW w:w="485" w:type="dxa"/>
            <w:shd w:val="clear" w:color="auto" w:fill="auto"/>
          </w:tcPr>
          <w:p w14:paraId="14EC93ED" w14:textId="77777777" w:rsidR="00672641" w:rsidRPr="0099608C" w:rsidRDefault="00672641" w:rsidP="00672641">
            <w:pPr>
              <w:pStyle w:val="GlossEng"/>
              <w:rPr>
                <w:rStyle w:val="ChSmallCaps"/>
              </w:rPr>
            </w:pPr>
            <w:r w:rsidRPr="0099608C">
              <w:rPr>
                <w:rStyle w:val="ChSmallCaps"/>
              </w:rPr>
              <w:t>1sg</w:t>
            </w:r>
          </w:p>
        </w:tc>
        <w:tc>
          <w:tcPr>
            <w:tcW w:w="773" w:type="dxa"/>
            <w:shd w:val="clear" w:color="auto" w:fill="auto"/>
          </w:tcPr>
          <w:p w14:paraId="52F3ACA9" w14:textId="77777777" w:rsidR="00672641" w:rsidRPr="0099608C" w:rsidRDefault="00672641" w:rsidP="00672641">
            <w:pPr>
              <w:pStyle w:val="GlossEng"/>
              <w:rPr>
                <w:rStyle w:val="ChSmallCaps"/>
              </w:rPr>
            </w:pPr>
            <w:r w:rsidRPr="0099608C">
              <w:rPr>
                <w:rStyle w:val="ChSmallCaps"/>
              </w:rPr>
              <w:t>d.prox</w:t>
            </w:r>
          </w:p>
        </w:tc>
        <w:tc>
          <w:tcPr>
            <w:tcW w:w="1117" w:type="dxa"/>
            <w:shd w:val="clear" w:color="auto" w:fill="auto"/>
          </w:tcPr>
          <w:p w14:paraId="6933A6C2" w14:textId="77777777" w:rsidR="00672641" w:rsidRPr="00AC23C4" w:rsidRDefault="00672641" w:rsidP="00672641">
            <w:pPr>
              <w:pStyle w:val="GlossEng"/>
              <w:rPr>
                <w:szCs w:val="19"/>
              </w:rPr>
            </w:pPr>
            <w:r w:rsidRPr="0099608C">
              <w:rPr>
                <w:rStyle w:val="ChSmallCaps"/>
              </w:rPr>
              <w:t>ag</w:t>
            </w:r>
            <w:r>
              <w:t>–</w:t>
            </w:r>
            <w:r w:rsidRPr="00AC23C4">
              <w:rPr>
                <w:szCs w:val="19"/>
              </w:rPr>
              <w:t>be.quiet</w:t>
            </w:r>
          </w:p>
        </w:tc>
      </w:tr>
    </w:tbl>
    <w:p w14:paraId="4C061297" w14:textId="2BF8E8C3" w:rsidR="00672641" w:rsidRPr="00F13B30" w:rsidRDefault="00B7093A" w:rsidP="00672641">
      <w:pPr>
        <w:pStyle w:val="FreeTranslEng"/>
      </w:pPr>
      <w:r>
        <w:t>‘</w:t>
      </w:r>
      <w:r w:rsidR="009A6C13">
        <w:rPr>
          <w:szCs w:val="19"/>
        </w:rPr>
        <w:t>Sofia</w:t>
      </w:r>
      <w:r w:rsidR="00672641" w:rsidRPr="0090507A">
        <w:t xml:space="preserve"> said like this, </w:t>
      </w:r>
      <w:r>
        <w:t>‘</w:t>
      </w:r>
      <w:r w:rsidR="00672641" w:rsidRPr="0090507A">
        <w:t>I</w:t>
      </w:r>
      <w:r>
        <w:t>’</w:t>
      </w:r>
      <w:r w:rsidR="00672641" w:rsidRPr="0090507A">
        <w:t xml:space="preserve">m a </w:t>
      </w:r>
      <w:r w:rsidR="00672641" w:rsidRPr="0090507A">
        <w:rPr>
          <w:rStyle w:val="ChBlueBold"/>
          <w:szCs w:val="19"/>
        </w:rPr>
        <w:t>taciturn person</w:t>
      </w:r>
      <w:r w:rsidR="00672641" w:rsidRPr="0090507A">
        <w:t xml:space="preserve"> / I</w:t>
      </w:r>
      <w:r>
        <w:t>’</w:t>
      </w:r>
      <w:r w:rsidR="00672641" w:rsidRPr="0090507A">
        <w:t xml:space="preserve">m </w:t>
      </w:r>
      <w:r w:rsidR="00672641" w:rsidRPr="0090507A">
        <w:rPr>
          <w:rStyle w:val="ChBlueBold"/>
          <w:szCs w:val="19"/>
        </w:rPr>
        <w:t>very quiet</w:t>
      </w:r>
      <w:r>
        <w:t>’’</w:t>
      </w:r>
      <w:r w:rsidR="00672641" w:rsidRPr="0090507A">
        <w:t xml:space="preserve"> </w:t>
      </w:r>
      <w:r w:rsidR="00672641" w:rsidRPr="00146C8C">
        <w:rPr>
          <w:rStyle w:val="ExampleSource"/>
        </w:rPr>
        <w:t>[081115-001a-Cv.0190]</w:t>
      </w:r>
    </w:p>
    <w:p w14:paraId="20041315" w14:textId="3B8C5406" w:rsidR="00672641" w:rsidRDefault="00672641" w:rsidP="00A13A2A">
      <w:pPr>
        <w:pStyle w:val="Body0000after"/>
        <w:rPr>
          <w:szCs w:val="20"/>
          <w:lang w:eastAsia="en-US"/>
        </w:rPr>
      </w:pPr>
      <w:r>
        <w:t>As discussed in the introductory remarks in §</w:t>
      </w:r>
      <w:r>
        <w:fldChar w:fldCharType="begin"/>
      </w:r>
      <w:r>
        <w:instrText xml:space="preserve"> REF _Ref347762867 \w \h </w:instrText>
      </w:r>
      <w:r>
        <w:fldChar w:fldCharType="separate"/>
      </w:r>
      <w:r w:rsidR="00154D81">
        <w:rPr>
          <w:cs/>
        </w:rPr>
        <w:t>‎</w:t>
      </w:r>
      <w:r w:rsidR="00154D81">
        <w:t>3.1.4</w:t>
      </w:r>
      <w:r>
        <w:fldChar w:fldCharType="end"/>
      </w:r>
      <w:r>
        <w:t>, th</w:t>
      </w:r>
      <w:r w:rsidR="000A3A4F">
        <w:t>e corresponding prefix in Proto-</w:t>
      </w:r>
      <w:r>
        <w:t xml:space="preserve">Malayic and Standard Malay also has verbal function. That is, with </w:t>
      </w:r>
      <w:r>
        <w:rPr>
          <w:szCs w:val="19"/>
        </w:rPr>
        <w:t>monovalent</w:t>
      </w:r>
      <w:r>
        <w:t xml:space="preserve"> stative bases, the derived lexemes </w:t>
      </w:r>
      <w:r w:rsidR="00B7093A">
        <w:rPr>
          <w:lang w:eastAsia="en-US"/>
        </w:rPr>
        <w:t>“</w:t>
      </w:r>
      <w:r w:rsidRPr="00970DEF">
        <w:rPr>
          <w:szCs w:val="20"/>
          <w:lang w:eastAsia="en-US"/>
        </w:rPr>
        <w:t>can function as VSIs</w:t>
      </w:r>
      <w:r w:rsidR="00B7093A">
        <w:rPr>
          <w:szCs w:val="20"/>
          <w:lang w:eastAsia="en-US"/>
        </w:rPr>
        <w:t>”</w:t>
      </w:r>
      <w:r>
        <w:rPr>
          <w:szCs w:val="20"/>
          <w:lang w:eastAsia="en-US"/>
        </w:rPr>
        <w:t xml:space="preserve"> </w:t>
      </w:r>
      <w:r w:rsidR="00BA6215">
        <w:rPr>
          <w:rStyle w:val="Citation"/>
        </w:rPr>
        <w:fldChar w:fldCharType="begin"/>
      </w:r>
      <w:r w:rsidR="0092451D">
        <w:rPr>
          <w:rStyle w:val="Citation"/>
        </w:rPr>
        <w:instrText>ADDIN CITAVI.PLACEHOLDER 39cfabdc-4c1c-43d7-977b-48f55fb469f6 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kZWxhYXIgMTk5MjogMTgzKTwvVGV4dD4NCiAgICA8L1RleHRVbml0Pg0KICA8L1RleHRVbml0cz4NCjwvUGxhY2Vob2xkZXI+</w:instrText>
      </w:r>
      <w:r w:rsidR="00BA6215">
        <w:rPr>
          <w:rStyle w:val="Citation"/>
        </w:rPr>
        <w:fldChar w:fldCharType="separate"/>
      </w:r>
      <w:bookmarkStart w:id="1363" w:name="_CTVP00139cfabdc4c1c43d7977b48f55fb469f6"/>
      <w:r w:rsidR="0092006B">
        <w:rPr>
          <w:rStyle w:val="Citation"/>
        </w:rPr>
        <w:t>(Adelaar 1992: 183)</w:t>
      </w:r>
      <w:bookmarkEnd w:id="1363"/>
      <w:r w:rsidR="00BA6215">
        <w:rPr>
          <w:rStyle w:val="Citation"/>
        </w:rPr>
        <w:fldChar w:fldCharType="end"/>
      </w:r>
      <w:r w:rsidRPr="000C66B0">
        <w:t>.</w:t>
      </w:r>
      <w:r>
        <w:t xml:space="preserve"> This prefix does not, however, have the intensifying verbal function that Papuan Malay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rsidRPr="00A61280">
        <w:t xml:space="preserve"> </w:t>
      </w:r>
      <w:r>
        <w:t xml:space="preserve">has. This intensified verbal reading of mono- and bivalent verbal bases prefixed with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t xml:space="preserve"> </w:t>
      </w:r>
      <w:r>
        <w:rPr>
          <w:szCs w:val="20"/>
          <w:lang w:eastAsia="en-US"/>
        </w:rPr>
        <w:t xml:space="preserve">could be an extension of the original functions of </w:t>
      </w:r>
      <w:r w:rsidRPr="00970DEF">
        <w:rPr>
          <w:b/>
          <w:bCs/>
          <w:i/>
          <w:iCs/>
          <w:szCs w:val="20"/>
          <w:lang w:eastAsia="en-US"/>
        </w:rPr>
        <w:t>p</w:t>
      </w:r>
      <w:r>
        <w:rPr>
          <w:b/>
          <w:bCs/>
          <w:i/>
          <w:iCs/>
          <w:szCs w:val="20"/>
          <w:lang w:eastAsia="en-US"/>
        </w:rPr>
        <w:t>ə</w:t>
      </w:r>
      <w:r w:rsidRPr="00970DEF">
        <w:rPr>
          <w:b/>
          <w:bCs/>
          <w:i/>
          <w:iCs/>
          <w:szCs w:val="20"/>
          <w:lang w:eastAsia="en-US"/>
        </w:rPr>
        <w:t>N</w:t>
      </w:r>
      <w:r w:rsidRPr="0090507A">
        <w:rPr>
          <w:szCs w:val="19"/>
        </w:rPr>
        <w:t>­</w:t>
      </w:r>
      <w:r w:rsidRPr="00D8767D">
        <w:t xml:space="preserve"> </w:t>
      </w:r>
      <w:r>
        <w:rPr>
          <w:szCs w:val="20"/>
          <w:lang w:eastAsia="en-US"/>
        </w:rPr>
        <w:t xml:space="preserve">found in Standard Malay or of </w:t>
      </w:r>
      <w:r w:rsidR="00D208B5" w:rsidRPr="00995287">
        <w:t>*</w:t>
      </w:r>
      <w:r w:rsidR="00D208B5" w:rsidRPr="003C60A8">
        <w:rPr>
          <w:rStyle w:val="ChItalBold"/>
        </w:rPr>
        <w:t>p</w:t>
      </w:r>
      <w:r w:rsidR="00D208B5" w:rsidRPr="00D208B5">
        <w:rPr>
          <w:rStyle w:val="ChSmallCapsItalBold"/>
        </w:rPr>
        <w:t>an</w:t>
      </w:r>
      <w:r w:rsidR="00D208B5" w:rsidRPr="00425BF6">
        <w:rPr>
          <w:rStyle w:val="ChItalBold"/>
        </w:rPr>
        <w:t>­</w:t>
      </w:r>
      <w:r w:rsidRPr="00D8767D">
        <w:t xml:space="preserve"> </w:t>
      </w:r>
      <w:r>
        <w:t xml:space="preserve">found in </w:t>
      </w:r>
      <w:r w:rsidR="000A3A4F">
        <w:rPr>
          <w:szCs w:val="20"/>
          <w:lang w:eastAsia="en-US"/>
        </w:rPr>
        <w:t>Proto-</w:t>
      </w:r>
      <w:r>
        <w:rPr>
          <w:szCs w:val="20"/>
          <w:lang w:eastAsia="en-US"/>
        </w:rPr>
        <w:t>Malayic.</w:t>
      </w:r>
    </w:p>
    <w:p w14:paraId="575CD981" w14:textId="03F819CD" w:rsidR="00457963" w:rsidRPr="006A0803" w:rsidRDefault="00672641" w:rsidP="00A13A2A">
      <w:pPr>
        <w:pStyle w:val="Body0515after"/>
        <w:rPr>
          <w:rFonts w:eastAsia="Times New Roman"/>
          <w:szCs w:val="20"/>
          <w:lang w:eastAsia="en-US"/>
        </w:rPr>
      </w:pPr>
      <w:r>
        <w:t xml:space="preserve">In other eastern Malay varieties, lexical items prefixed with </w:t>
      </w:r>
      <w:r w:rsidRPr="00B74B8F">
        <w:rPr>
          <w:rStyle w:val="ChItalBold"/>
        </w:rPr>
        <w:t>pa</w:t>
      </w:r>
      <w:r w:rsidRPr="0090507A">
        <w:rPr>
          <w:szCs w:val="19"/>
        </w:rPr>
        <w:t>­</w:t>
      </w:r>
      <w:r>
        <w:t xml:space="preserve"> can also receive a verbal reading. For Ambon Malay, </w:t>
      </w:r>
      <w:r w:rsidR="00BA6215">
        <w:rPr>
          <w:rStyle w:val="Citation"/>
          <w:szCs w:val="18"/>
        </w:rPr>
        <w:fldChar w:fldCharType="begin"/>
      </w:r>
      <w:r w:rsidR="0092451D">
        <w:rPr>
          <w:rStyle w:val="Citation"/>
          <w:szCs w:val="18"/>
        </w:rPr>
        <w:instrText>ADDIN CITAVI.PLACEHOLDER 64612cd4-3cd0-4bfa-82b2-b9b7bd1cb6b3 PFBsYWNlaG9sZGVyPg0KICA8QWRkSW5WZXJzaW9uPjUuMi4wLjg8L0FkZEluVmVyc2lvbj4NCiAgPElkPjY0NjEyY2Q0LTNjZDAtNGJmYS04MmIyLWI5YjdiZDFjYjZiMzwvSWQ+DQogIDxFbnRyaWVzPg0KICAgIDxFbnRyeT4NCiAgICAgIDxJZD4yZmJhYWUzNi1lN2NmLTRlNzgtODJkMC0wMjBhM2QzOGJmMzk8L0lkPg0KICAgICAgPE5vUGFyPnRydWU8L05vUGFyPg0KICAgICAgPFBlcnNvbk9ubHk+dHJ1ZTwvUGVyc29uT25seT4NCiAgICAgIDxSZWZlcmVuY2VJZD43YTQ1ZTI4MS1iMGIzLTRiMGItYWY1NC1iZDE4ZDg3YWM1MzA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dmFuIE1pbmR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ZhbiBNaW5kZTwvVGV4dD4NCiAgICA8L1RleHRVbml0Pg0KICA8L1RleHRVbml0cz4NCjwvUGxhY2Vob2xkZXI+</w:instrText>
      </w:r>
      <w:r w:rsidR="00BA6215">
        <w:rPr>
          <w:rStyle w:val="Citation"/>
          <w:szCs w:val="18"/>
        </w:rPr>
        <w:fldChar w:fldCharType="separate"/>
      </w:r>
      <w:bookmarkStart w:id="1364" w:name="_CTVP00164612cd43cd04bfa82b2b9b7bd1cb6b3"/>
      <w:r w:rsidR="0092006B">
        <w:rPr>
          <w:rStyle w:val="Citation"/>
          <w:szCs w:val="18"/>
        </w:rPr>
        <w:t>van Minde</w:t>
      </w:r>
      <w:bookmarkEnd w:id="1364"/>
      <w:r w:rsidR="00BA6215">
        <w:rPr>
          <w:rStyle w:val="Citation"/>
          <w:szCs w:val="18"/>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f4d74aa5-4140-46fa-b32d-7ff00a1e6a46 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gxOTk3OiAx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OiAxMDkpPC9UZXh0Pg0KICAgIDwvVGV4dFVuaXQ+DQogIDwvVGV4dFVuaXRzPg0KPC9QbGFjZWhvbGRlcj4=</w:instrText>
      </w:r>
      <w:r w:rsidR="00BA6215">
        <w:rPr>
          <w:rStyle w:val="Citation"/>
        </w:rPr>
        <w:fldChar w:fldCharType="separate"/>
      </w:r>
      <w:bookmarkStart w:id="1365" w:name="_CTVP001f4d74aa5414046fab32d7ff00a1e6a46"/>
      <w:r w:rsidR="0092006B">
        <w:rPr>
          <w:rStyle w:val="Citation"/>
        </w:rPr>
        <w:t>(1997: 109)</w:t>
      </w:r>
      <w:bookmarkEnd w:id="1365"/>
      <w:r w:rsidR="00BA6215">
        <w:rPr>
          <w:rStyle w:val="Citation"/>
        </w:rPr>
        <w:fldChar w:fldCharType="end"/>
      </w:r>
      <w:r w:rsidRPr="008C1E94">
        <w:t xml:space="preserve"> </w:t>
      </w:r>
      <w:r>
        <w:t xml:space="preserve">presents a number of examples, noting that </w:t>
      </w:r>
      <w:r w:rsidR="00B7093A">
        <w:t>“</w:t>
      </w:r>
      <w:r w:rsidRPr="008C1E94">
        <w:t xml:space="preserve">the word class of the </w:t>
      </w:r>
      <w:r w:rsidRPr="008C1E94">
        <w:rPr>
          <w:rStyle w:val="ChItalBold"/>
        </w:rPr>
        <w:t>pa(</w:t>
      </w:r>
      <w:r w:rsidR="008B738D" w:rsidRPr="008B738D">
        <w:rPr>
          <w:rStyle w:val="ChSmallCapsItalBold"/>
        </w:rPr>
        <w:t>n</w:t>
      </w:r>
      <w:r w:rsidRPr="008C1E94">
        <w:rPr>
          <w:rStyle w:val="ChItalBold"/>
        </w:rPr>
        <w:t>)</w:t>
      </w:r>
      <w:r w:rsidRPr="0090507A">
        <w:rPr>
          <w:szCs w:val="19"/>
        </w:rPr>
        <w:t>­</w:t>
      </w:r>
      <w:r w:rsidRPr="008C1E94">
        <w:t xml:space="preserve"> formation varies between transitive verb,</w:t>
      </w:r>
      <w:r>
        <w:t xml:space="preserve"> </w:t>
      </w:r>
      <w:r w:rsidRPr="008C1E94">
        <w:t>intransitive verb and noun</w:t>
      </w:r>
      <w:r w:rsidR="00B7093A">
        <w:t>”</w:t>
      </w:r>
      <w:r w:rsidR="00AC777C">
        <w:t xml:space="preserve">. </w:t>
      </w:r>
      <w:r w:rsidR="00457963">
        <w:t xml:space="preserve">For </w:t>
      </w:r>
      <w:r w:rsidR="00457963" w:rsidRPr="005F484B">
        <w:rPr>
          <w:rFonts w:eastAsia="Times New Roman"/>
          <w:szCs w:val="20"/>
          <w:lang w:eastAsia="en-US"/>
        </w:rPr>
        <w:t xml:space="preserve">North Moluccan </w:t>
      </w:r>
      <w:r w:rsidR="00457963">
        <w:t xml:space="preserve">/ Ternate Malay, </w:t>
      </w:r>
      <w:r w:rsidR="00BA6215">
        <w:rPr>
          <w:rStyle w:val="Citation"/>
          <w:szCs w:val="19"/>
        </w:rPr>
        <w:fldChar w:fldCharType="begin"/>
      </w:r>
      <w:r w:rsidR="0092451D">
        <w:rPr>
          <w:rStyle w:val="Citation"/>
          <w:szCs w:val="19"/>
        </w:rPr>
        <w:instrText>ADDIN CITAVI.PLACEHOLDER e83c965d-cc28-4d42-90e0-39617c1fcae5 PFBsYWNlaG9sZGVyPg0KICA8QWRkSW5WZXJzaW9uPjUuMi4wLjg8L0FkZEluVmVyc2lvbj4NCiAgPElkPmU4M2M5NjVkLWNjMjgtNGQ0Mi05MGUwLTM5NjE3YzFmY2FlNTwvSWQ+DQogIDxFbnRyaWVzPg0KICAgIDxFbnRyeT4NCiAgICAgIDxJZD5lOGYxZTgxYi0xYTU2LTRkOWEtYmEwNC04MGYyM2RiMWRlZTA8L0lkPg0KICAgICAgPE5vUGFyPnRydWU8L05vUGFyPg0KICAgICAgPFBlcnNvbk9ubHk+dHJ1ZTwvUGVyc29uT25seT4NCiAgICAgIDxSZWZlcmVuY2VJZD5hYTU5MTNhNy1lNTZiLTQ3YmMtYjljMy0xMDcyOTBlYjU2NzE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vcmhvZXZlPC9UZXh0Pg0KICAgIDwvVGV4dFVuaXQ+DQogIDwvVGV4dFVuaXRzPg0KPC9QbGFjZWhvbGRlcj4=</w:instrText>
      </w:r>
      <w:r w:rsidR="00BA6215">
        <w:rPr>
          <w:rStyle w:val="Citation"/>
          <w:szCs w:val="19"/>
        </w:rPr>
        <w:fldChar w:fldCharType="separate"/>
      </w:r>
      <w:bookmarkStart w:id="1366" w:name="_CTVP001e83c965dcc284d4290e039617c1fcae5"/>
      <w:r w:rsidR="0092006B">
        <w:rPr>
          <w:rStyle w:val="Citation"/>
          <w:szCs w:val="19"/>
        </w:rPr>
        <w:t>Voorhoeve</w:t>
      </w:r>
      <w:bookmarkEnd w:id="1366"/>
      <w:r w:rsidR="00BA6215">
        <w:rPr>
          <w:rStyle w:val="Citation"/>
          <w:szCs w:val="19"/>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31ab360c-11af-4a92-a416-f8cc56fc1de0 PFBsYWNlaG9sZGVyPg0KICA8QWRkSW5WZXJzaW9uPjUuMi4wLjg8L0FkZEluVmVyc2lvbj4NCiAgPElkPjMxYWIzNjBjLTExYWYtNGE5Mi1hNDE2LWY4Y2M1NmZjMWRlMDwvSWQ+DQogIDxFbnRyaWVzPg0KICAgIDxFbnRyeT4NCiAgICAgIDxJZD5kY2M3YjczYy0zNjY3LTQwM2EtYTZhYi1mMTdkOWE3MjJlZ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FhNTkxM2E3LWU1NmItNDdiYy1iOWMzLTEwNzI5MGViNTY3MT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Q2xlbWVuczwvRmlyc3ROYW1lPg0KICAgICAgICAgICAgPExhc3ROYW1lPlZvb3Job2V2ZTwvTGFzdE5hbWU+DQogICAgICAgICAgICA8TWlkZGxlTmFtZT5M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WE1OTEzYTctZTU2Yi00N2JjLWI5YzMtMTA3MjkwZWI1NjcxPC9JZD4NCiAgICAgICAgPExhbmd1YWdlPkVuZ2xpc2g8L0xhbmd1YWdlPg0KICAgICAgICA8TGFuZ3VhZ2VDb2RlPmVuPC9MYW5ndWFnZUNvZGU+DQogICAgICAgIDxQYWdlUmFuZ2U+PCFbQ0RBVEFbPHNwPg0KICA8bj4xPC9uPg0KICA8aW4+dHJ1ZTwvaW4+DQogIDxvcz4xPC9vcz4NCiAgPHBzPjE8L3BzPg0KPC9zcD4NCjxlcD4NCiAgPG4+MTM8L24+DQogIDxpbj50cnVlPC9pbj4NCiAgPG9zPjEzPC9vcz4NCiAgPHBzPjEzPC9wcz4NCjwvZXA+DQo8b3M+MS0xMzwvb3M+XV0+PC9QYWdlUmFuZ2U+DQogICAgICAgIDxFbmRQYWdlPjEzPC9FbmRQYWdlPg0KICAgICAgICA8U3RhcnRQYWdlPjE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Wb29yaG9ldmUgMTk4MyDigJMgU29tZSBvYnNlcnZhdGlvbnMgb24gTm9ydGgtTW9sdWNjYW4gTWFsYXk8L1Nob3J0VGl0bGU+DQogICAgICAgIDxUaXRsZT5Tb21lIG9ic2VydmF0aW9ucyBvbiBOb3J0aC1Nb2x1Y2NhbiBNYWxheTwvVGl0bGU+DQogICAgICA8L1JlZmVyZW5jZT4NCiAgICA8L0VudHJ5Pg0KICA8L0VudHJpZXM+DQogIDxUZXh0PigxOTgzO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zogNCk8L1RleHQ+DQogICAgPC9UZXh0VW5pdD4NCiAgPC9UZXh0VW5pdHM+DQo8L1BsYWNlaG9sZGVyPg==</w:instrText>
      </w:r>
      <w:r w:rsidR="00BA6215">
        <w:rPr>
          <w:rStyle w:val="Citation"/>
        </w:rPr>
        <w:fldChar w:fldCharType="separate"/>
      </w:r>
      <w:bookmarkStart w:id="1367" w:name="_CTVP00131ab360c11af4a92a416f8cc56fc1de0"/>
      <w:r w:rsidR="0092006B">
        <w:rPr>
          <w:rStyle w:val="Citation"/>
        </w:rPr>
        <w:t>(1983: 4)</w:t>
      </w:r>
      <w:bookmarkEnd w:id="1367"/>
      <w:r w:rsidR="00BA6215">
        <w:rPr>
          <w:rStyle w:val="Citation"/>
        </w:rPr>
        <w:fldChar w:fldCharType="end"/>
      </w:r>
      <w:r w:rsidR="00457963" w:rsidRPr="00457963">
        <w:t xml:space="preserve"> </w:t>
      </w:r>
      <w:r w:rsidR="00457963">
        <w:t>present</w:t>
      </w:r>
      <w:r w:rsidR="00253278">
        <w:t>s</w:t>
      </w:r>
      <w:r w:rsidR="00457963">
        <w:t xml:space="preserve"> </w:t>
      </w:r>
      <w:r w:rsidR="00457963" w:rsidRPr="005F484B">
        <w:t>two prefixed items with a basic verbal reading</w:t>
      </w:r>
      <w:r w:rsidR="00457963">
        <w:t xml:space="preserve">: </w:t>
      </w:r>
      <w:r w:rsidR="00457963" w:rsidRPr="005F484B">
        <w:rPr>
          <w:rStyle w:val="ChItalBold"/>
        </w:rPr>
        <w:t>pamalas</w:t>
      </w:r>
      <w:r w:rsidR="00457963" w:rsidRPr="005F484B">
        <w:rPr>
          <w:rFonts w:eastAsia="Times New Roman"/>
          <w:szCs w:val="20"/>
          <w:lang w:eastAsia="en-US"/>
        </w:rPr>
        <w:t xml:space="preserve"> </w:t>
      </w:r>
      <w:r w:rsidR="00B7093A">
        <w:rPr>
          <w:rFonts w:eastAsia="Times New Roman"/>
          <w:szCs w:val="20"/>
          <w:lang w:eastAsia="en-US"/>
        </w:rPr>
        <w:t>‘</w:t>
      </w:r>
      <w:r w:rsidR="00457963" w:rsidRPr="005F484B">
        <w:rPr>
          <w:rFonts w:eastAsia="Times New Roman"/>
          <w:szCs w:val="20"/>
          <w:lang w:eastAsia="en-US"/>
        </w:rPr>
        <w:t>lazy</w:t>
      </w:r>
      <w:r w:rsidR="00B7093A">
        <w:rPr>
          <w:rFonts w:eastAsia="Times New Roman"/>
          <w:szCs w:val="20"/>
          <w:lang w:eastAsia="en-US"/>
        </w:rPr>
        <w:t>’</w:t>
      </w:r>
      <w:r w:rsidR="00457963" w:rsidRPr="005F484B">
        <w:rPr>
          <w:rFonts w:eastAsia="Times New Roman"/>
          <w:szCs w:val="20"/>
          <w:lang w:eastAsia="en-US"/>
        </w:rPr>
        <w:t xml:space="preserve"> and </w:t>
      </w:r>
      <w:r w:rsidR="00457963" w:rsidRPr="005F484B">
        <w:rPr>
          <w:rStyle w:val="ChItalBold"/>
        </w:rPr>
        <w:t>panggayung</w:t>
      </w:r>
      <w:r w:rsidR="00457963" w:rsidRPr="005F484B">
        <w:rPr>
          <w:rFonts w:eastAsia="Times New Roman"/>
          <w:szCs w:val="20"/>
          <w:lang w:eastAsia="en-US"/>
        </w:rPr>
        <w:t xml:space="preserve"> </w:t>
      </w:r>
      <w:r w:rsidR="00B7093A">
        <w:rPr>
          <w:rFonts w:eastAsia="Times New Roman"/>
          <w:szCs w:val="20"/>
          <w:lang w:eastAsia="en-US"/>
        </w:rPr>
        <w:t>‘</w:t>
      </w:r>
      <w:r w:rsidR="00457963" w:rsidRPr="005F484B">
        <w:rPr>
          <w:rFonts w:eastAsia="Times New Roman"/>
          <w:szCs w:val="20"/>
          <w:lang w:eastAsia="en-US"/>
        </w:rPr>
        <w:t>row</w:t>
      </w:r>
      <w:r w:rsidR="00B7093A">
        <w:rPr>
          <w:rFonts w:eastAsia="Times New Roman"/>
          <w:szCs w:val="20"/>
          <w:lang w:eastAsia="en-US"/>
        </w:rPr>
        <w:t>’</w:t>
      </w:r>
      <w:r w:rsidR="00457963">
        <w:rPr>
          <w:rFonts w:eastAsia="Times New Roman"/>
          <w:szCs w:val="20"/>
          <w:lang w:eastAsia="en-US"/>
        </w:rPr>
        <w:t>.</w:t>
      </w:r>
      <w:r w:rsidR="00AC777C">
        <w:rPr>
          <w:rFonts w:eastAsia="Times New Roman"/>
          <w:szCs w:val="20"/>
          <w:lang w:eastAsia="en-US"/>
        </w:rPr>
        <w:t xml:space="preserve"> Likewise, </w:t>
      </w:r>
      <w:r w:rsidR="00BA6215">
        <w:rPr>
          <w:rStyle w:val="Citation"/>
        </w:rPr>
        <w:fldChar w:fldCharType="begin"/>
      </w:r>
      <w:r w:rsidR="003A5B20">
        <w:rPr>
          <w:rStyle w:val="Citation"/>
        </w:rPr>
        <w:instrText>ADDIN CITAVI.PLACEHOLDER 4922bc23-f71d-4c1f-b3de-5c4bf76c812b PFBsYWNlaG9sZGVyPg0KICA8QWRkSW5WZXJzaW9uPjUuMi4wLjg8L0FkZEluVmVyc2lvbj4NCiAgPElkPjQ5MjJiYzIzLWY3MWQtNGMxZi1iM2RlLTVjNGJmNzZjODEyYjwvSWQ+DQogIDxFbnRyaWVzPg0KICAgIDxFbnRyeT4NCiAgICAgIDxJZD42MmQ4MDc1ZC0wN2QxLTQ5ZjktYmM1YS0xZDdiYmUyNmNiZTM8L0lkPg0KICAgICAgPE5vUGFyPnRydWU8L05vUGFyPg0KICAgICAgPFBlcnNvbk9ubHk+dHJ1ZTwvUGVyc29uT25seT4NCiAgICAgIDxSZWZlcmVuY2VJZD42ZmZmODQwOS03YjRhLTRlMWQtYmJmMy05MTY2ZDBjNWI5NTQ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dGFtYWh1cHV0dHk8L1RleHQ+DQogICAgPC9UZXh0VW5pdD4NCiAgPC9UZXh0VW5pdHM+DQo8L1BsYWNlaG9sZGVyPg==</w:instrText>
      </w:r>
      <w:r w:rsidR="00BA6215">
        <w:rPr>
          <w:rStyle w:val="Citation"/>
        </w:rPr>
        <w:fldChar w:fldCharType="separate"/>
      </w:r>
      <w:bookmarkStart w:id="1368" w:name="_CTVP0014922bc23f71d4c1fb3de5c4bf76c812b"/>
      <w:r w:rsidR="0092006B">
        <w:rPr>
          <w:rStyle w:val="Citation"/>
        </w:rPr>
        <w:t>Litamahuputty</w:t>
      </w:r>
      <w:bookmarkEnd w:id="1368"/>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ed233614-3917-4e0d-a019-75b5bc65cbfd 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DogNDApPC9UZXh0Pg0KICAgIDwvVGV4dFVuaXQ+DQogIDwvVGV4dFVuaXRzPg0KPC9QbGFjZWhvbGRlcj4=</w:instrText>
      </w:r>
      <w:r w:rsidR="00BA6215">
        <w:rPr>
          <w:rStyle w:val="Citation"/>
        </w:rPr>
        <w:fldChar w:fldCharType="separate"/>
      </w:r>
      <w:bookmarkStart w:id="1369" w:name="_CTVP001ed23361439174e0da01975b5bc65cbfd"/>
      <w:r w:rsidR="0092006B">
        <w:rPr>
          <w:rStyle w:val="Citation"/>
        </w:rPr>
        <w:t>(1994: 40)</w:t>
      </w:r>
      <w:bookmarkEnd w:id="1369"/>
      <w:r w:rsidR="00BA6215">
        <w:rPr>
          <w:rStyle w:val="Citation"/>
        </w:rPr>
        <w:fldChar w:fldCharType="end"/>
      </w:r>
      <w:r w:rsidR="00457963" w:rsidRPr="005F484B">
        <w:t xml:space="preserve"> </w:t>
      </w:r>
      <w:r w:rsidR="00457963" w:rsidRPr="006A0803">
        <w:t xml:space="preserve">presents two </w:t>
      </w:r>
      <w:r w:rsidR="00AC777C" w:rsidRPr="006A0803">
        <w:t xml:space="preserve">such </w:t>
      </w:r>
      <w:r w:rsidR="00457963" w:rsidRPr="006A0803">
        <w:t>items</w:t>
      </w:r>
      <w:r w:rsidR="00457963" w:rsidRPr="006A0803">
        <w:rPr>
          <w:rFonts w:eastAsia="Times New Roman"/>
          <w:szCs w:val="20"/>
          <w:lang w:eastAsia="en-US"/>
        </w:rPr>
        <w:t xml:space="preserve">: </w:t>
      </w:r>
      <w:r w:rsidR="00457963" w:rsidRPr="006A0803">
        <w:rPr>
          <w:rStyle w:val="ChItalBold"/>
        </w:rPr>
        <w:t>pamalas</w:t>
      </w:r>
      <w:r w:rsidR="00457963" w:rsidRPr="006A0803">
        <w:t xml:space="preserve"> </w:t>
      </w:r>
      <w:r w:rsidR="00B7093A">
        <w:t>‘</w:t>
      </w:r>
      <w:r w:rsidR="00457963" w:rsidRPr="006A0803">
        <w:t>lazy</w:t>
      </w:r>
      <w:r w:rsidR="00B7093A">
        <w:t>’</w:t>
      </w:r>
      <w:r w:rsidR="00457963" w:rsidRPr="006A0803">
        <w:t xml:space="preserve"> and </w:t>
      </w:r>
      <w:r w:rsidR="00457963" w:rsidRPr="006A0803">
        <w:rPr>
          <w:rStyle w:val="ChItalBold"/>
        </w:rPr>
        <w:t>panako</w:t>
      </w:r>
      <w:r w:rsidR="00457963" w:rsidRPr="006A0803">
        <w:t xml:space="preserve"> </w:t>
      </w:r>
      <w:r w:rsidR="00B7093A">
        <w:t>‘</w:t>
      </w:r>
      <w:r w:rsidR="00457963" w:rsidRPr="006A0803">
        <w:t>afraid</w:t>
      </w:r>
      <w:r w:rsidR="00B7093A">
        <w:t>’</w:t>
      </w:r>
      <w:r w:rsidR="00457963" w:rsidRPr="006A0803">
        <w:t xml:space="preserve">; both </w:t>
      </w:r>
      <w:r w:rsidR="00B7093A">
        <w:t>“</w:t>
      </w:r>
      <w:r w:rsidR="00457963" w:rsidRPr="006A0803">
        <w:rPr>
          <w:rFonts w:eastAsia="Times New Roman"/>
          <w:szCs w:val="20"/>
          <w:lang w:eastAsia="en-US"/>
        </w:rPr>
        <w:t>are considered to be monomorphemic</w:t>
      </w:r>
      <w:r w:rsidR="00B7093A">
        <w:rPr>
          <w:rFonts w:eastAsia="Times New Roman"/>
          <w:szCs w:val="20"/>
          <w:lang w:eastAsia="en-US"/>
        </w:rPr>
        <w:t>”</w:t>
      </w:r>
      <w:r w:rsidR="00457963" w:rsidRPr="006A0803">
        <w:rPr>
          <w:rFonts w:eastAsia="Times New Roman"/>
          <w:szCs w:val="20"/>
          <w:lang w:eastAsia="en-US"/>
        </w:rPr>
        <w:t xml:space="preserve">, </w:t>
      </w:r>
      <w:r w:rsidR="00253278" w:rsidRPr="006A0803">
        <w:rPr>
          <w:rFonts w:eastAsia="Times New Roman"/>
          <w:szCs w:val="20"/>
          <w:lang w:eastAsia="en-US"/>
        </w:rPr>
        <w:t>however</w:t>
      </w:r>
      <w:r w:rsidR="00457963" w:rsidRPr="006A0803">
        <w:rPr>
          <w:rFonts w:eastAsia="Times New Roman"/>
          <w:szCs w:val="20"/>
          <w:lang w:eastAsia="en-US"/>
        </w:rPr>
        <w:t xml:space="preserve">. </w:t>
      </w:r>
      <w:r w:rsidR="00AC777C" w:rsidRPr="006A0803">
        <w:rPr>
          <w:rFonts w:eastAsia="Times New Roman"/>
          <w:szCs w:val="20"/>
          <w:lang w:eastAsia="en-US"/>
        </w:rPr>
        <w:t xml:space="preserve">For Manado Malay, </w:t>
      </w:r>
      <w:r w:rsidR="00BA6215">
        <w:rPr>
          <w:rStyle w:val="Citation"/>
          <w:szCs w:val="19"/>
        </w:rPr>
        <w:fldChar w:fldCharType="begin"/>
      </w:r>
      <w:r w:rsidR="0092451D">
        <w:rPr>
          <w:rStyle w:val="Citation"/>
          <w:szCs w:val="19"/>
        </w:rPr>
        <w:instrText>ADDIN CITAVI.PLACEHOLDER df5ea98c-e17a-417c-af3a-ed857ff5e7a0 PFBsYWNlaG9sZGVyPg0KICA8QWRkSW5WZXJzaW9uPjUuMi4wLjg8L0FkZEluVmVyc2lvbj4NCiAgPElkPmRmNWVhOThjLWUxN2EtNDE3Yy1hZjNhLWVkODU3ZmY1ZTdhMDwvSWQ+DQogIDxFbnRyaWVzPg0KICAgIDxFbnRyeT4NCiAgICAgIDxJZD4zNWM5NTZhYi05MTRjLTRkODItODIzNy1lNzIyMGYzZWNmY2Y8L0lkPg0KICAgICAgPE5vUGFyPnRydWU8L05vUGFyPg0KICAgICAgPFBlcnNvbk9ubHk+dHJ1ZTwvUGVyc29uT25seT4NCiAgICAgIDxSZWZlcmVuY2VJZD43ZDI4NjQ5Ni1kNjgyLTQ1Y2ItOTkzNy1hOGQ5NjczYTI4NTY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U3RvZWwgMjAwNSDigJMgRm9jdXMgaW4gTWFuYWRvIE1hbGF5PC9TaG9ydFRpdGxlPg0KICAgICAgICA8VGl0bGU+Rm9jdXMgaW4gTWFuYWRvIE1hbGF5OiBHcmFtbWFyLCBwYXJ0aWNsZXMsIGFuZCBpbnRvbmF0aW9uPC9UaXRsZT4NCiAgICAgICAgPFllYXI+MjAwNTwvWWVhcj4NCiAgICAgIDwvUmVmZXJlbmNlPg0KICAgIDwvRW50cnk+DQogIDwvRW50cmllcz4NCiAgPFRleHQ+U3RvZ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vZWw8L1RleHQ+DQogICAgPC9UZXh0VW5pdD4NCiAgPC9UZXh0VW5pdHM+DQo8L1BsYWNlaG9sZGVyPg==</w:instrText>
      </w:r>
      <w:r w:rsidR="00BA6215">
        <w:rPr>
          <w:rStyle w:val="Citation"/>
          <w:szCs w:val="19"/>
        </w:rPr>
        <w:fldChar w:fldCharType="separate"/>
      </w:r>
      <w:bookmarkStart w:id="1370" w:name="_CTVP001df5ea98ce17a417caf3aed857ff5e7a0"/>
      <w:r w:rsidR="0092006B">
        <w:rPr>
          <w:rStyle w:val="Citation"/>
          <w:szCs w:val="19"/>
        </w:rPr>
        <w:t>Stoel</w:t>
      </w:r>
      <w:bookmarkEnd w:id="1370"/>
      <w:r w:rsidR="00BA6215">
        <w:rPr>
          <w:rStyle w:val="Citation"/>
          <w:szCs w:val="19"/>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4295b548-11ea-4613-8808-137eb6f21797 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MjAwNTogMj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OiAyNCk8L1RleHQ+DQogICAgPC9UZXh0VW5pdD4NCiAgPC9UZXh0VW5pdHM+DQo8L1BsYWNlaG9sZGVyPg==</w:instrText>
      </w:r>
      <w:r w:rsidR="00BA6215">
        <w:rPr>
          <w:rStyle w:val="Citation"/>
        </w:rPr>
        <w:fldChar w:fldCharType="separate"/>
      </w:r>
      <w:bookmarkStart w:id="1371" w:name="_CTVP0014295b54811ea46138808137eb6f21797"/>
      <w:r w:rsidR="0092006B">
        <w:rPr>
          <w:rStyle w:val="Citation"/>
        </w:rPr>
        <w:t>(2005: 24)</w:t>
      </w:r>
      <w:bookmarkEnd w:id="1371"/>
      <w:r w:rsidR="00BA6215">
        <w:rPr>
          <w:rStyle w:val="Citation"/>
        </w:rPr>
        <w:fldChar w:fldCharType="end"/>
      </w:r>
      <w:r w:rsidR="00AC777C" w:rsidRPr="006A0803">
        <w:t xml:space="preserve"> </w:t>
      </w:r>
      <w:r w:rsidR="00AC777C" w:rsidRPr="006A0803">
        <w:rPr>
          <w:rFonts w:eastAsia="Times New Roman"/>
          <w:szCs w:val="20"/>
          <w:lang w:eastAsia="en-US"/>
        </w:rPr>
        <w:t xml:space="preserve">also presents two such items: </w:t>
      </w:r>
      <w:r w:rsidR="00AC777C" w:rsidRPr="006A0803">
        <w:rPr>
          <w:rStyle w:val="ChItalBold"/>
        </w:rPr>
        <w:t>pancuri</w:t>
      </w:r>
      <w:r w:rsidR="00AC777C" w:rsidRPr="006A0803">
        <w:rPr>
          <w:rFonts w:eastAsia="Times New Roman"/>
          <w:szCs w:val="20"/>
          <w:lang w:eastAsia="en-US"/>
        </w:rPr>
        <w:t xml:space="preserve"> </w:t>
      </w:r>
      <w:r w:rsidR="00B7093A">
        <w:rPr>
          <w:rFonts w:eastAsia="Times New Roman"/>
          <w:szCs w:val="20"/>
          <w:lang w:eastAsia="en-US"/>
        </w:rPr>
        <w:t>‘</w:t>
      </w:r>
      <w:r w:rsidR="00AC777C" w:rsidRPr="006A0803">
        <w:rPr>
          <w:rFonts w:eastAsia="Times New Roman"/>
          <w:szCs w:val="20"/>
          <w:lang w:eastAsia="en-US"/>
        </w:rPr>
        <w:t>steal</w:t>
      </w:r>
      <w:r w:rsidR="00B7093A">
        <w:rPr>
          <w:rFonts w:eastAsia="Times New Roman"/>
          <w:szCs w:val="20"/>
          <w:lang w:eastAsia="en-US"/>
        </w:rPr>
        <w:t>’</w:t>
      </w:r>
      <w:r w:rsidR="00AC777C" w:rsidRPr="006A0803">
        <w:rPr>
          <w:rFonts w:eastAsia="Times New Roman"/>
          <w:szCs w:val="20"/>
          <w:lang w:eastAsia="en-US"/>
        </w:rPr>
        <w:t xml:space="preserve"> and </w:t>
      </w:r>
      <w:r w:rsidR="00AC777C" w:rsidRPr="006A0803">
        <w:rPr>
          <w:rStyle w:val="ChItalBold"/>
        </w:rPr>
        <w:t>pandusta</w:t>
      </w:r>
      <w:r w:rsidR="00AC777C" w:rsidRPr="006A0803">
        <w:rPr>
          <w:rFonts w:eastAsia="Times New Roman"/>
          <w:szCs w:val="20"/>
          <w:lang w:eastAsia="en-US"/>
        </w:rPr>
        <w:t xml:space="preserve"> </w:t>
      </w:r>
      <w:r w:rsidR="00B7093A">
        <w:rPr>
          <w:rFonts w:eastAsia="Times New Roman"/>
          <w:szCs w:val="20"/>
          <w:lang w:eastAsia="en-US"/>
        </w:rPr>
        <w:t>‘</w:t>
      </w:r>
      <w:r w:rsidR="00AC777C" w:rsidRPr="006A0803">
        <w:rPr>
          <w:rFonts w:eastAsia="Times New Roman"/>
          <w:szCs w:val="20"/>
          <w:lang w:eastAsia="en-US"/>
        </w:rPr>
        <w:t>lie</w:t>
      </w:r>
      <w:r w:rsidR="00B7093A">
        <w:rPr>
          <w:rFonts w:eastAsia="Times New Roman"/>
          <w:szCs w:val="20"/>
          <w:lang w:eastAsia="en-US"/>
        </w:rPr>
        <w:t>’</w:t>
      </w:r>
      <w:r w:rsidR="00AC777C" w:rsidRPr="006A0803">
        <w:rPr>
          <w:rFonts w:eastAsia="Times New Roman"/>
          <w:szCs w:val="20"/>
          <w:lang w:eastAsia="en-US"/>
        </w:rPr>
        <w:t xml:space="preserve">. </w:t>
      </w:r>
      <w:r w:rsidR="00457963" w:rsidRPr="006A0803">
        <w:rPr>
          <w:rFonts w:eastAsia="Times New Roman"/>
          <w:szCs w:val="20"/>
          <w:lang w:eastAsia="en-US"/>
        </w:rPr>
        <w:t xml:space="preserve">As mentioned, though, prefix </w:t>
      </w:r>
      <w:r w:rsidR="00457963" w:rsidRPr="006A0803">
        <w:rPr>
          <w:rStyle w:val="ChItalBold"/>
        </w:rPr>
        <w:t>pa</w:t>
      </w:r>
      <w:r w:rsidR="00457963" w:rsidRPr="006A0803">
        <w:rPr>
          <w:szCs w:val="19"/>
        </w:rPr>
        <w:t>­</w:t>
      </w:r>
      <w:r w:rsidR="00457963" w:rsidRPr="006A0803">
        <w:rPr>
          <w:rFonts w:eastAsia="Times New Roman"/>
          <w:szCs w:val="20"/>
          <w:lang w:eastAsia="en-US"/>
        </w:rPr>
        <w:t xml:space="preserve"> is unproductive in Manado and North Moluccan </w:t>
      </w:r>
      <w:r w:rsidR="00AC777C" w:rsidRPr="006A0803">
        <w:rPr>
          <w:rFonts w:eastAsia="Times New Roman"/>
          <w:szCs w:val="20"/>
          <w:lang w:eastAsia="en-US"/>
        </w:rPr>
        <w:t xml:space="preserve">/ Ternate </w:t>
      </w:r>
      <w:r w:rsidR="00457963" w:rsidRPr="006A0803">
        <w:rPr>
          <w:rFonts w:eastAsia="Times New Roman"/>
          <w:szCs w:val="20"/>
          <w:lang w:eastAsia="en-US"/>
        </w:rPr>
        <w:t>Malay.</w:t>
      </w:r>
    </w:p>
    <w:p w14:paraId="201111A4" w14:textId="77777777" w:rsidR="00672641" w:rsidRPr="00BA19B3" w:rsidRDefault="00672641" w:rsidP="00672641">
      <w:pPr>
        <w:pStyle w:val="Heading4"/>
        <w:rPr>
          <w:szCs w:val="19"/>
        </w:rPr>
      </w:pPr>
      <w:bookmarkStart w:id="1372" w:name="_Ref337036770"/>
      <w:bookmarkStart w:id="1373" w:name="_Toc339537747"/>
      <w:r w:rsidRPr="00BA19B3">
        <w:rPr>
          <w:szCs w:val="19"/>
        </w:rPr>
        <w:t>Prefixed items derived from nominal bases</w:t>
      </w:r>
      <w:bookmarkEnd w:id="1372"/>
      <w:bookmarkEnd w:id="1373"/>
    </w:p>
    <w:p w14:paraId="49DE8A02" w14:textId="75DD0CB5" w:rsidR="00672641" w:rsidRDefault="00672641" w:rsidP="003E3336">
      <w:pPr>
        <w:pStyle w:val="Body0005after"/>
      </w:pPr>
      <w:r w:rsidRPr="0090507A">
        <w:t xml:space="preserve">The corpus contains five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t xml:space="preserve">prefixed </w:t>
      </w:r>
      <w:r w:rsidRPr="0090507A">
        <w:t xml:space="preserve">nouns </w:t>
      </w:r>
      <w:r>
        <w:t>(with 33 tokens)</w:t>
      </w:r>
      <w:r w:rsidRPr="0090507A">
        <w:t xml:space="preserve">, listed in </w:t>
      </w:r>
      <w:r w:rsidRPr="0090507A">
        <w:fldChar w:fldCharType="begin"/>
      </w:r>
      <w:r w:rsidRPr="0090507A">
        <w:instrText xml:space="preserve"> REF _Ref335898112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2</w:t>
      </w:r>
      <w:r w:rsidRPr="0090507A">
        <w:fldChar w:fldCharType="end"/>
      </w:r>
      <w:r w:rsidRPr="0090507A">
        <w:t xml:space="preserve">, </w:t>
      </w:r>
      <w:r>
        <w:t xml:space="preserve">which are </w:t>
      </w:r>
      <w:r w:rsidRPr="0090507A">
        <w:t>derived from nominal bases</w:t>
      </w:r>
      <w:r>
        <w:t xml:space="preserve"> and denote abstract concepts</w:t>
      </w:r>
      <w:r w:rsidRPr="0090507A">
        <w:t xml:space="preserve">. In general, the derived </w:t>
      </w:r>
      <w:r>
        <w:t>lexemes</w:t>
      </w:r>
      <w:r w:rsidRPr="0090507A">
        <w:t xml:space="preserve"> </w:t>
      </w:r>
      <w:r>
        <w:t xml:space="preserve">denote an </w:t>
      </w:r>
      <w:r w:rsidR="00B7093A">
        <w:t>‘</w:t>
      </w:r>
      <w:r>
        <w:t xml:space="preserve">agent </w:t>
      </w:r>
      <w:r w:rsidRPr="0090507A">
        <w:t xml:space="preserve">who executes what </w:t>
      </w:r>
      <w:r w:rsidRPr="0099608C">
        <w:rPr>
          <w:rStyle w:val="ChSmallCaps"/>
        </w:rPr>
        <w:t>base</w:t>
      </w:r>
      <w:r w:rsidRPr="0090507A">
        <w:t xml:space="preserve"> indicates</w:t>
      </w:r>
      <w:r w:rsidR="00B7093A">
        <w:t>’</w:t>
      </w:r>
      <w:r w:rsidR="00AF1707" w:rsidRPr="0090507A">
        <w:t>.</w:t>
      </w:r>
      <w:r>
        <w:t xml:space="preserve"> Four of the five lexemes are </w:t>
      </w:r>
      <w:r>
        <w:rPr>
          <w:lang w:eastAsia="en-US"/>
        </w:rPr>
        <w:t xml:space="preserve">low frequency words, attested with less than 20 tokens. Moreover, </w:t>
      </w:r>
      <w:r w:rsidRPr="00E4451A">
        <w:t xml:space="preserve">the token frequencies for the respective bases are (much) higher for </w:t>
      </w:r>
      <w:r>
        <w:t xml:space="preserve">three of the five </w:t>
      </w:r>
      <w:r w:rsidRPr="00E4451A">
        <w:t xml:space="preserve">derived </w:t>
      </w:r>
      <w:r>
        <w:t>words. In addition, four items were tentatively classified as SI-</w:t>
      </w:r>
      <w:r>
        <w:rPr>
          <w:lang w:eastAsia="en-US"/>
        </w:rPr>
        <w:t>borrowings</w:t>
      </w:r>
      <w:r>
        <w:t xml:space="preserve"> (for details see </w:t>
      </w:r>
      <w:r w:rsidR="003E3336">
        <w:t>language internal factor (</w:t>
      </w:r>
      <w:r w:rsidR="003E3336">
        <w:fldChar w:fldCharType="begin"/>
      </w:r>
      <w:r w:rsidR="003E3336">
        <w:instrText xml:space="preserve"> REF _Ref346541608 \n \h </w:instrText>
      </w:r>
      <w:r w:rsidR="003E3336">
        <w:fldChar w:fldCharType="separate"/>
      </w:r>
      <w:r w:rsidR="00154D81">
        <w:rPr>
          <w:cs/>
        </w:rPr>
        <w:t>‎</w:t>
      </w:r>
      <w:r w:rsidR="00154D81">
        <w:t>f)</w:t>
      </w:r>
      <w:r w:rsidR="003E3336">
        <w:fldChar w:fldCharType="end"/>
      </w:r>
      <w:r w:rsidR="003E3336">
        <w:t xml:space="preserve"> in §</w:t>
      </w:r>
      <w:r w:rsidR="003E3336">
        <w:fldChar w:fldCharType="begin"/>
      </w:r>
      <w:r w:rsidR="003E3336">
        <w:instrText xml:space="preserve"> REF _Ref341964824 \w \h </w:instrText>
      </w:r>
      <w:r w:rsidR="003E3336">
        <w:fldChar w:fldCharType="separate"/>
      </w:r>
      <w:r w:rsidR="00154D81">
        <w:rPr>
          <w:cs/>
        </w:rPr>
        <w:t>‎</w:t>
      </w:r>
      <w:r w:rsidR="00154D81">
        <w:t>3.1.1</w:t>
      </w:r>
      <w:r w:rsidR="003E3336">
        <w:fldChar w:fldCharType="end"/>
      </w:r>
      <w:r w:rsidR="003E3336">
        <w:t xml:space="preserve">, p. </w:t>
      </w:r>
      <w:r w:rsidR="003E3336">
        <w:fldChar w:fldCharType="begin"/>
      </w:r>
      <w:r w:rsidR="003E3336">
        <w:instrText xml:space="preserve"> PAGEREF _Ref346541608 \h </w:instrText>
      </w:r>
      <w:r w:rsidR="003E3336">
        <w:fldChar w:fldCharType="separate"/>
      </w:r>
      <w:r w:rsidR="00154D81">
        <w:rPr>
          <w:noProof/>
        </w:rPr>
        <w:t>117</w:t>
      </w:r>
      <w:r w:rsidR="003E3336">
        <w:fldChar w:fldCharType="end"/>
      </w:r>
      <w:r>
        <w:t xml:space="preserve">); in </w:t>
      </w:r>
      <w:r w:rsidRPr="0090507A">
        <w:fldChar w:fldCharType="begin"/>
      </w:r>
      <w:r w:rsidRPr="0090507A">
        <w:instrText xml:space="preserve"> REF _Ref335898112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2</w:t>
      </w:r>
      <w:r w:rsidRPr="0090507A">
        <w:fldChar w:fldCharType="end"/>
      </w:r>
      <w:r>
        <w:t xml:space="preserve"> these items are underlined.</w:t>
      </w:r>
    </w:p>
    <w:p w14:paraId="796148DD" w14:textId="77777777" w:rsidR="00672641" w:rsidRPr="0090507A" w:rsidRDefault="00672641" w:rsidP="00672641">
      <w:pPr>
        <w:pStyle w:val="Caption"/>
        <w:rPr>
          <w:szCs w:val="19"/>
        </w:rPr>
      </w:pPr>
      <w:bookmarkStart w:id="1374" w:name="_Ref335898112"/>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2</w:t>
      </w:r>
      <w:r w:rsidR="00F207A1">
        <w:rPr>
          <w:szCs w:val="19"/>
        </w:rPr>
        <w:fldChar w:fldCharType="end"/>
      </w:r>
      <w:bookmarkEnd w:id="1374"/>
      <w:r w:rsidRPr="0090507A">
        <w:rPr>
          <w:szCs w:val="19"/>
        </w:rPr>
        <w:t>:</w:t>
      </w:r>
      <w:r w:rsidRPr="0090507A">
        <w:rPr>
          <w:szCs w:val="19"/>
        </w:rPr>
        <w:tab/>
      </w:r>
      <w:r>
        <w:rPr>
          <w:szCs w:val="19"/>
        </w:rPr>
        <w:t>Affixation with</w:t>
      </w:r>
      <w:r w:rsidRPr="0090507A">
        <w:rPr>
          <w:szCs w:val="19"/>
        </w:rPr>
        <w:t xml:space="preserve">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rsidRPr="0090507A">
        <w:rPr>
          <w:szCs w:val="19"/>
        </w:rPr>
        <w:t xml:space="preserve"> </w:t>
      </w:r>
      <w:r>
        <w:rPr>
          <w:szCs w:val="19"/>
        </w:rPr>
        <w:t xml:space="preserve">of </w:t>
      </w:r>
      <w:r w:rsidRPr="0090507A">
        <w:rPr>
          <w:szCs w:val="19"/>
        </w:rPr>
        <w:t>nominal bases</w:t>
      </w:r>
    </w:p>
    <w:tbl>
      <w:tblPr>
        <w:tblW w:w="6718" w:type="dxa"/>
        <w:tblInd w:w="170" w:type="dxa"/>
        <w:tblBorders>
          <w:bottom w:val="single" w:sz="4" w:space="0" w:color="auto"/>
        </w:tblBorders>
        <w:tblLayout w:type="fixed"/>
        <w:tblLook w:val="01E0" w:firstRow="1" w:lastRow="1" w:firstColumn="1" w:lastColumn="1" w:noHBand="0" w:noVBand="0"/>
      </w:tblPr>
      <w:tblGrid>
        <w:gridCol w:w="907"/>
        <w:gridCol w:w="1162"/>
        <w:gridCol w:w="1134"/>
        <w:gridCol w:w="1899"/>
        <w:gridCol w:w="907"/>
        <w:gridCol w:w="709"/>
      </w:tblGrid>
      <w:tr w:rsidR="00AC23C4" w:rsidRPr="00AC23C4" w14:paraId="12DB19E2" w14:textId="77777777" w:rsidTr="00E50FFF">
        <w:trPr>
          <w:tblHeader/>
        </w:trPr>
        <w:tc>
          <w:tcPr>
            <w:tcW w:w="907" w:type="dxa"/>
            <w:tcBorders>
              <w:top w:val="single" w:sz="4" w:space="0" w:color="auto"/>
              <w:bottom w:val="single" w:sz="4" w:space="0" w:color="auto"/>
            </w:tcBorders>
            <w:shd w:val="clear" w:color="auto" w:fill="auto"/>
          </w:tcPr>
          <w:p w14:paraId="243533D5" w14:textId="77777777" w:rsidR="00672641" w:rsidRPr="00AC23C4" w:rsidRDefault="00672641" w:rsidP="00672641">
            <w:pPr>
              <w:pStyle w:val="TableHd"/>
              <w:rPr>
                <w:szCs w:val="19"/>
              </w:rPr>
            </w:pPr>
            <w:r w:rsidRPr="00AC23C4">
              <w:rPr>
                <w:szCs w:val="19"/>
              </w:rPr>
              <w:t>BW</w:t>
            </w:r>
          </w:p>
        </w:tc>
        <w:tc>
          <w:tcPr>
            <w:tcW w:w="1162" w:type="dxa"/>
            <w:tcBorders>
              <w:top w:val="single" w:sz="4" w:space="0" w:color="auto"/>
              <w:bottom w:val="single" w:sz="4" w:space="0" w:color="auto"/>
            </w:tcBorders>
            <w:shd w:val="clear" w:color="auto" w:fill="auto"/>
          </w:tcPr>
          <w:p w14:paraId="28123B70" w14:textId="77777777" w:rsidR="00672641" w:rsidRPr="00AC23C4" w:rsidRDefault="00672641" w:rsidP="00672641">
            <w:pPr>
              <w:pStyle w:val="TableHd"/>
              <w:rPr>
                <w:szCs w:val="19"/>
              </w:rPr>
            </w:pPr>
            <w:r w:rsidRPr="00AC23C4">
              <w:rPr>
                <w:szCs w:val="19"/>
              </w:rPr>
              <w:t>Gloss</w:t>
            </w:r>
          </w:p>
        </w:tc>
        <w:tc>
          <w:tcPr>
            <w:tcW w:w="1134" w:type="dxa"/>
            <w:tcBorders>
              <w:top w:val="single" w:sz="4" w:space="0" w:color="auto"/>
              <w:bottom w:val="single" w:sz="4" w:space="0" w:color="auto"/>
            </w:tcBorders>
            <w:shd w:val="clear" w:color="auto" w:fill="auto"/>
          </w:tcPr>
          <w:p w14:paraId="5E7EEEFC" w14:textId="77777777" w:rsidR="00672641" w:rsidRPr="00AC23C4" w:rsidRDefault="00672641" w:rsidP="00672641">
            <w:pPr>
              <w:pStyle w:val="TableHd"/>
              <w:rPr>
                <w:szCs w:val="19"/>
              </w:rPr>
            </w:pPr>
            <w:r w:rsidRPr="00AC23C4">
              <w:rPr>
                <w:szCs w:val="19"/>
              </w:rPr>
              <w:t>Item</w:t>
            </w:r>
          </w:p>
        </w:tc>
        <w:tc>
          <w:tcPr>
            <w:tcW w:w="1899" w:type="dxa"/>
            <w:tcBorders>
              <w:top w:val="single" w:sz="4" w:space="0" w:color="auto"/>
              <w:bottom w:val="single" w:sz="4" w:space="0" w:color="auto"/>
            </w:tcBorders>
            <w:shd w:val="clear" w:color="auto" w:fill="auto"/>
          </w:tcPr>
          <w:p w14:paraId="46A31555" w14:textId="77777777" w:rsidR="00672641" w:rsidRPr="00AC23C4" w:rsidRDefault="00672641" w:rsidP="00672641">
            <w:pPr>
              <w:pStyle w:val="TableHd"/>
              <w:rPr>
                <w:szCs w:val="19"/>
              </w:rPr>
            </w:pPr>
            <w:r w:rsidRPr="00AC23C4">
              <w:rPr>
                <w:szCs w:val="19"/>
              </w:rPr>
              <w:t>Gloss</w:t>
            </w:r>
          </w:p>
        </w:tc>
        <w:tc>
          <w:tcPr>
            <w:tcW w:w="907" w:type="dxa"/>
            <w:tcBorders>
              <w:top w:val="single" w:sz="4" w:space="0" w:color="auto"/>
              <w:bottom w:val="single" w:sz="4" w:space="0" w:color="auto"/>
            </w:tcBorders>
            <w:shd w:val="clear" w:color="auto" w:fill="auto"/>
          </w:tcPr>
          <w:p w14:paraId="79764B45" w14:textId="77777777" w:rsidR="00672641" w:rsidRPr="00AC23C4" w:rsidRDefault="00425BF6" w:rsidP="00672641">
            <w:pPr>
              <w:pStyle w:val="TableHd"/>
              <w:rPr>
                <w:szCs w:val="19"/>
              </w:rPr>
            </w:pPr>
            <w:r w:rsidRPr="00D208B5">
              <w:rPr>
                <w:rStyle w:val="ChSmallCapsItalBold"/>
              </w:rPr>
              <w:t>pe</w:t>
            </w:r>
            <w:r w:rsidR="00372706" w:rsidRPr="00D208B5">
              <w:rPr>
                <w:rStyle w:val="ChSmallCapsItalBold"/>
              </w:rPr>
              <w:t>(</w:t>
            </w:r>
            <w:r w:rsidRPr="00D208B5">
              <w:rPr>
                <w:rStyle w:val="ChSmallCapsItalBold"/>
              </w:rPr>
              <w:t>n</w:t>
            </w:r>
            <w:r w:rsidR="00C92FB5" w:rsidRPr="00D208B5">
              <w:rPr>
                <w:rStyle w:val="ChSmallCapsItalBold"/>
              </w:rPr>
              <w:t>)</w:t>
            </w:r>
            <w:r w:rsidRPr="00D208B5">
              <w:rPr>
                <w:rStyle w:val="ChSmallCapsItalBold"/>
              </w:rPr>
              <w:t>­</w:t>
            </w:r>
            <w:r w:rsidR="00672641" w:rsidRPr="00AC23C4">
              <w:rPr>
                <w:szCs w:val="19"/>
              </w:rPr>
              <w:t xml:space="preserve"> #</w:t>
            </w:r>
          </w:p>
        </w:tc>
        <w:tc>
          <w:tcPr>
            <w:tcW w:w="709" w:type="dxa"/>
            <w:tcBorders>
              <w:top w:val="single" w:sz="4" w:space="0" w:color="auto"/>
              <w:bottom w:val="single" w:sz="4" w:space="0" w:color="auto"/>
            </w:tcBorders>
            <w:shd w:val="clear" w:color="auto" w:fill="auto"/>
          </w:tcPr>
          <w:p w14:paraId="4A329DC3" w14:textId="77777777" w:rsidR="00672641" w:rsidRPr="00AC23C4" w:rsidRDefault="00672641" w:rsidP="00672641">
            <w:pPr>
              <w:pStyle w:val="TableHd"/>
              <w:rPr>
                <w:sz w:val="19"/>
                <w:szCs w:val="19"/>
              </w:rPr>
            </w:pPr>
            <w:r w:rsidRPr="00AC23C4">
              <w:rPr>
                <w:szCs w:val="19"/>
              </w:rPr>
              <w:t>BW #</w:t>
            </w:r>
          </w:p>
        </w:tc>
      </w:tr>
      <w:tr w:rsidR="00AC23C4" w:rsidRPr="00AC23C4" w14:paraId="359CC5E5" w14:textId="77777777" w:rsidTr="00E50FFF">
        <w:tc>
          <w:tcPr>
            <w:tcW w:w="907" w:type="dxa"/>
            <w:tcBorders>
              <w:top w:val="single" w:sz="4" w:space="0" w:color="auto"/>
            </w:tcBorders>
            <w:shd w:val="clear" w:color="auto" w:fill="auto"/>
          </w:tcPr>
          <w:p w14:paraId="7A7CB6FC" w14:textId="77777777" w:rsidR="00672641" w:rsidRPr="00AC23C4" w:rsidRDefault="00672641" w:rsidP="00672641">
            <w:pPr>
              <w:pStyle w:val="TableCell2-0"/>
              <w:rPr>
                <w:rStyle w:val="ChItalBold"/>
                <w:szCs w:val="19"/>
              </w:rPr>
            </w:pPr>
            <w:r w:rsidRPr="00AC23C4">
              <w:rPr>
                <w:rStyle w:val="ChItalBold"/>
                <w:szCs w:val="19"/>
              </w:rPr>
              <w:t>printa</w:t>
            </w:r>
          </w:p>
        </w:tc>
        <w:tc>
          <w:tcPr>
            <w:tcW w:w="1162" w:type="dxa"/>
            <w:tcBorders>
              <w:top w:val="single" w:sz="4" w:space="0" w:color="auto"/>
            </w:tcBorders>
            <w:shd w:val="clear" w:color="auto" w:fill="auto"/>
          </w:tcPr>
          <w:p w14:paraId="1D84D11E" w14:textId="1E800D9D" w:rsidR="00672641" w:rsidRPr="00AC23C4" w:rsidRDefault="00B7093A" w:rsidP="00672641">
            <w:pPr>
              <w:pStyle w:val="TableCell2-0"/>
              <w:rPr>
                <w:szCs w:val="19"/>
              </w:rPr>
            </w:pPr>
            <w:r>
              <w:rPr>
                <w:szCs w:val="19"/>
              </w:rPr>
              <w:t>‘</w:t>
            </w:r>
            <w:r w:rsidR="00672641" w:rsidRPr="00AC23C4">
              <w:rPr>
                <w:szCs w:val="19"/>
              </w:rPr>
              <w:t>command</w:t>
            </w:r>
            <w:r>
              <w:rPr>
                <w:szCs w:val="19"/>
              </w:rPr>
              <w:t>’</w:t>
            </w:r>
          </w:p>
        </w:tc>
        <w:tc>
          <w:tcPr>
            <w:tcW w:w="1134" w:type="dxa"/>
            <w:tcBorders>
              <w:top w:val="single" w:sz="4" w:space="0" w:color="auto"/>
            </w:tcBorders>
            <w:shd w:val="clear" w:color="auto" w:fill="auto"/>
          </w:tcPr>
          <w:p w14:paraId="0B573136" w14:textId="77777777" w:rsidR="00672641" w:rsidRPr="009C077B" w:rsidRDefault="00672641" w:rsidP="00672641">
            <w:pPr>
              <w:pStyle w:val="TableCell2-0"/>
              <w:rPr>
                <w:rStyle w:val="ChItalBold"/>
              </w:rPr>
            </w:pPr>
            <w:r w:rsidRPr="009C077B">
              <w:rPr>
                <w:rStyle w:val="ChItalBold"/>
              </w:rPr>
              <w:t>pemrinta</w:t>
            </w:r>
          </w:p>
        </w:tc>
        <w:tc>
          <w:tcPr>
            <w:tcW w:w="1899" w:type="dxa"/>
            <w:tcBorders>
              <w:top w:val="single" w:sz="4" w:space="0" w:color="auto"/>
            </w:tcBorders>
            <w:shd w:val="clear" w:color="auto" w:fill="auto"/>
            <w:tcMar>
              <w:left w:w="74" w:type="dxa"/>
              <w:right w:w="74" w:type="dxa"/>
            </w:tcMar>
          </w:tcPr>
          <w:p w14:paraId="2B0798C5" w14:textId="7A9E6235" w:rsidR="00672641" w:rsidRPr="00AC23C4" w:rsidRDefault="00B7093A" w:rsidP="00672641">
            <w:pPr>
              <w:pStyle w:val="TableCell2-0"/>
              <w:rPr>
                <w:szCs w:val="19"/>
              </w:rPr>
            </w:pPr>
            <w:r>
              <w:rPr>
                <w:szCs w:val="19"/>
              </w:rPr>
              <w:t>‘</w:t>
            </w:r>
            <w:r w:rsidR="00672641" w:rsidRPr="00AC23C4">
              <w:rPr>
                <w:szCs w:val="19"/>
              </w:rPr>
              <w:t>government</w:t>
            </w:r>
            <w:r>
              <w:rPr>
                <w:szCs w:val="19"/>
              </w:rPr>
              <w:t>’</w:t>
            </w:r>
          </w:p>
        </w:tc>
        <w:tc>
          <w:tcPr>
            <w:tcW w:w="907" w:type="dxa"/>
            <w:tcBorders>
              <w:top w:val="single" w:sz="4" w:space="0" w:color="auto"/>
            </w:tcBorders>
            <w:shd w:val="clear" w:color="auto" w:fill="auto"/>
          </w:tcPr>
          <w:p w14:paraId="5D7C813A" w14:textId="77777777" w:rsidR="00672641" w:rsidRPr="00AC23C4" w:rsidRDefault="00672641" w:rsidP="00AC23C4">
            <w:pPr>
              <w:pStyle w:val="TableCell2-0"/>
              <w:ind w:right="85"/>
              <w:jc w:val="right"/>
              <w:rPr>
                <w:szCs w:val="19"/>
              </w:rPr>
            </w:pPr>
            <w:r w:rsidRPr="00AC23C4">
              <w:rPr>
                <w:szCs w:val="19"/>
              </w:rPr>
              <w:t>23</w:t>
            </w:r>
          </w:p>
        </w:tc>
        <w:tc>
          <w:tcPr>
            <w:tcW w:w="709" w:type="dxa"/>
            <w:tcBorders>
              <w:top w:val="single" w:sz="4" w:space="0" w:color="auto"/>
            </w:tcBorders>
            <w:shd w:val="clear" w:color="auto" w:fill="auto"/>
          </w:tcPr>
          <w:p w14:paraId="0C7668BD" w14:textId="77777777" w:rsidR="00672641" w:rsidRPr="00AC23C4" w:rsidRDefault="00672641" w:rsidP="00AC23C4">
            <w:pPr>
              <w:pStyle w:val="TableCell2-0"/>
              <w:ind w:right="85"/>
              <w:jc w:val="right"/>
              <w:rPr>
                <w:sz w:val="19"/>
                <w:szCs w:val="19"/>
              </w:rPr>
            </w:pPr>
            <w:r w:rsidRPr="00AC23C4">
              <w:rPr>
                <w:szCs w:val="19"/>
              </w:rPr>
              <w:t>5</w:t>
            </w:r>
          </w:p>
        </w:tc>
      </w:tr>
      <w:tr w:rsidR="00AC23C4" w:rsidRPr="00AC23C4" w14:paraId="0F2D95BD" w14:textId="77777777" w:rsidTr="00E50FFF">
        <w:tc>
          <w:tcPr>
            <w:tcW w:w="907" w:type="dxa"/>
            <w:shd w:val="clear" w:color="auto" w:fill="auto"/>
          </w:tcPr>
          <w:p w14:paraId="5A60B49C" w14:textId="77777777" w:rsidR="00672641" w:rsidRPr="00AC23C4" w:rsidRDefault="00672641" w:rsidP="00672641">
            <w:pPr>
              <w:rPr>
                <w:rStyle w:val="ChItalBold"/>
                <w:szCs w:val="19"/>
              </w:rPr>
            </w:pPr>
            <w:r w:rsidRPr="00AC23C4">
              <w:rPr>
                <w:rStyle w:val="ChItalBold"/>
                <w:szCs w:val="19"/>
              </w:rPr>
              <w:t>tugas</w:t>
            </w:r>
          </w:p>
        </w:tc>
        <w:tc>
          <w:tcPr>
            <w:tcW w:w="1162" w:type="dxa"/>
            <w:shd w:val="clear" w:color="auto" w:fill="auto"/>
          </w:tcPr>
          <w:p w14:paraId="4AFDBD62" w14:textId="1682ACD3" w:rsidR="00672641" w:rsidRPr="00AC23C4" w:rsidRDefault="00B7093A" w:rsidP="00672641">
            <w:pPr>
              <w:rPr>
                <w:szCs w:val="19"/>
              </w:rPr>
            </w:pPr>
            <w:r>
              <w:rPr>
                <w:szCs w:val="19"/>
              </w:rPr>
              <w:t>‘</w:t>
            </w:r>
            <w:r w:rsidR="00672641" w:rsidRPr="00AC23C4">
              <w:rPr>
                <w:szCs w:val="19"/>
              </w:rPr>
              <w:t>duty</w:t>
            </w:r>
            <w:r>
              <w:rPr>
                <w:szCs w:val="19"/>
              </w:rPr>
              <w:t>’</w:t>
            </w:r>
          </w:p>
        </w:tc>
        <w:tc>
          <w:tcPr>
            <w:tcW w:w="1134" w:type="dxa"/>
            <w:shd w:val="clear" w:color="auto" w:fill="auto"/>
          </w:tcPr>
          <w:p w14:paraId="035723FC" w14:textId="77777777" w:rsidR="00672641" w:rsidRPr="00D25025" w:rsidRDefault="00672641" w:rsidP="00672641">
            <w:pPr>
              <w:rPr>
                <w:rStyle w:val="ChItalBoldUndl"/>
              </w:rPr>
            </w:pPr>
            <w:r w:rsidRPr="00D25025">
              <w:rPr>
                <w:rStyle w:val="ChItalBoldUndl"/>
              </w:rPr>
              <w:t>petugas</w:t>
            </w:r>
          </w:p>
        </w:tc>
        <w:tc>
          <w:tcPr>
            <w:tcW w:w="1899" w:type="dxa"/>
            <w:shd w:val="clear" w:color="auto" w:fill="auto"/>
            <w:tcMar>
              <w:left w:w="74" w:type="dxa"/>
              <w:right w:w="74" w:type="dxa"/>
            </w:tcMar>
          </w:tcPr>
          <w:p w14:paraId="410C23AF" w14:textId="46350300" w:rsidR="00672641" w:rsidRPr="00AC23C4" w:rsidRDefault="00B7093A" w:rsidP="00672641">
            <w:pPr>
              <w:rPr>
                <w:szCs w:val="19"/>
              </w:rPr>
            </w:pPr>
            <w:r>
              <w:rPr>
                <w:szCs w:val="19"/>
              </w:rPr>
              <w:t>‘</w:t>
            </w:r>
            <w:r w:rsidR="00672641" w:rsidRPr="00AC23C4">
              <w:rPr>
                <w:szCs w:val="19"/>
              </w:rPr>
              <w:t>official</w:t>
            </w:r>
            <w:r>
              <w:rPr>
                <w:szCs w:val="19"/>
              </w:rPr>
              <w:t>’</w:t>
            </w:r>
          </w:p>
        </w:tc>
        <w:tc>
          <w:tcPr>
            <w:tcW w:w="907" w:type="dxa"/>
            <w:shd w:val="clear" w:color="auto" w:fill="auto"/>
          </w:tcPr>
          <w:p w14:paraId="09C1BFB4" w14:textId="77777777" w:rsidR="00672641" w:rsidRPr="00AC23C4" w:rsidRDefault="00672641" w:rsidP="00AC23C4">
            <w:pPr>
              <w:ind w:right="85"/>
              <w:jc w:val="right"/>
              <w:rPr>
                <w:szCs w:val="19"/>
              </w:rPr>
            </w:pPr>
            <w:r w:rsidRPr="00AC23C4">
              <w:rPr>
                <w:szCs w:val="19"/>
              </w:rPr>
              <w:t>5</w:t>
            </w:r>
          </w:p>
        </w:tc>
        <w:tc>
          <w:tcPr>
            <w:tcW w:w="709" w:type="dxa"/>
            <w:shd w:val="clear" w:color="auto" w:fill="auto"/>
          </w:tcPr>
          <w:p w14:paraId="68E408AC" w14:textId="77777777" w:rsidR="00672641" w:rsidRPr="00AC23C4" w:rsidRDefault="00672641" w:rsidP="00AC23C4">
            <w:pPr>
              <w:ind w:right="85"/>
              <w:jc w:val="right"/>
              <w:rPr>
                <w:sz w:val="19"/>
                <w:szCs w:val="19"/>
              </w:rPr>
            </w:pPr>
            <w:r w:rsidRPr="00AC23C4">
              <w:rPr>
                <w:szCs w:val="19"/>
              </w:rPr>
              <w:t>19</w:t>
            </w:r>
          </w:p>
        </w:tc>
      </w:tr>
      <w:tr w:rsidR="00AC23C4" w:rsidRPr="00AC23C4" w14:paraId="1636C253" w14:textId="77777777" w:rsidTr="00E50FFF">
        <w:tc>
          <w:tcPr>
            <w:tcW w:w="907" w:type="dxa"/>
            <w:shd w:val="clear" w:color="auto" w:fill="auto"/>
          </w:tcPr>
          <w:p w14:paraId="62D632AC" w14:textId="77777777" w:rsidR="00672641" w:rsidRPr="00AC23C4" w:rsidRDefault="00672641" w:rsidP="00672641">
            <w:pPr>
              <w:rPr>
                <w:rStyle w:val="ChItalBold"/>
                <w:szCs w:val="19"/>
              </w:rPr>
            </w:pPr>
            <w:r w:rsidRPr="00AC23C4">
              <w:rPr>
                <w:rStyle w:val="ChItalBold"/>
                <w:szCs w:val="19"/>
              </w:rPr>
              <w:t>usaha</w:t>
            </w:r>
          </w:p>
        </w:tc>
        <w:tc>
          <w:tcPr>
            <w:tcW w:w="1162" w:type="dxa"/>
            <w:shd w:val="clear" w:color="auto" w:fill="auto"/>
          </w:tcPr>
          <w:p w14:paraId="4E62E778" w14:textId="400AEA87" w:rsidR="00672641" w:rsidRPr="00AC23C4" w:rsidRDefault="00B7093A" w:rsidP="00672641">
            <w:pPr>
              <w:rPr>
                <w:szCs w:val="19"/>
              </w:rPr>
            </w:pPr>
            <w:r>
              <w:rPr>
                <w:szCs w:val="19"/>
              </w:rPr>
              <w:t>‘</w:t>
            </w:r>
            <w:r w:rsidR="00672641" w:rsidRPr="00AC23C4">
              <w:rPr>
                <w:szCs w:val="19"/>
              </w:rPr>
              <w:t>effort</w:t>
            </w:r>
            <w:r>
              <w:rPr>
                <w:szCs w:val="19"/>
              </w:rPr>
              <w:t>’</w:t>
            </w:r>
          </w:p>
        </w:tc>
        <w:tc>
          <w:tcPr>
            <w:tcW w:w="1134" w:type="dxa"/>
            <w:shd w:val="clear" w:color="auto" w:fill="auto"/>
          </w:tcPr>
          <w:p w14:paraId="4356D184" w14:textId="77777777" w:rsidR="00672641" w:rsidRPr="00D25025" w:rsidRDefault="00672641" w:rsidP="00672641">
            <w:pPr>
              <w:rPr>
                <w:rStyle w:val="ChItalBoldUndl"/>
              </w:rPr>
            </w:pPr>
            <w:r w:rsidRPr="00D25025">
              <w:rPr>
                <w:rStyle w:val="ChItalBoldUndl"/>
              </w:rPr>
              <w:t>pengusaha</w:t>
            </w:r>
          </w:p>
        </w:tc>
        <w:tc>
          <w:tcPr>
            <w:tcW w:w="1899" w:type="dxa"/>
            <w:shd w:val="clear" w:color="auto" w:fill="auto"/>
            <w:tcMar>
              <w:left w:w="74" w:type="dxa"/>
              <w:right w:w="74" w:type="dxa"/>
            </w:tcMar>
          </w:tcPr>
          <w:p w14:paraId="74B09682" w14:textId="5DAE5CCC" w:rsidR="00672641" w:rsidRPr="00AC23C4" w:rsidRDefault="00B7093A" w:rsidP="00672641">
            <w:pPr>
              <w:rPr>
                <w:szCs w:val="19"/>
              </w:rPr>
            </w:pPr>
            <w:r>
              <w:rPr>
                <w:szCs w:val="19"/>
              </w:rPr>
              <w:t>‘</w:t>
            </w:r>
            <w:r w:rsidR="00672641" w:rsidRPr="00AC23C4">
              <w:rPr>
                <w:szCs w:val="19"/>
              </w:rPr>
              <w:t>entrepreneur</w:t>
            </w:r>
            <w:r>
              <w:rPr>
                <w:szCs w:val="19"/>
              </w:rPr>
              <w:t>’</w:t>
            </w:r>
          </w:p>
        </w:tc>
        <w:tc>
          <w:tcPr>
            <w:tcW w:w="907" w:type="dxa"/>
            <w:shd w:val="clear" w:color="auto" w:fill="auto"/>
          </w:tcPr>
          <w:p w14:paraId="358AE619" w14:textId="77777777" w:rsidR="00672641" w:rsidRPr="00AC23C4" w:rsidRDefault="00672641" w:rsidP="00AC23C4">
            <w:pPr>
              <w:ind w:right="85"/>
              <w:jc w:val="right"/>
              <w:rPr>
                <w:szCs w:val="19"/>
              </w:rPr>
            </w:pPr>
            <w:r w:rsidRPr="00AC23C4">
              <w:rPr>
                <w:szCs w:val="19"/>
              </w:rPr>
              <w:t>3</w:t>
            </w:r>
          </w:p>
        </w:tc>
        <w:tc>
          <w:tcPr>
            <w:tcW w:w="709" w:type="dxa"/>
            <w:shd w:val="clear" w:color="auto" w:fill="auto"/>
          </w:tcPr>
          <w:p w14:paraId="2CAA2413" w14:textId="77777777" w:rsidR="00672641" w:rsidRPr="00AC23C4" w:rsidRDefault="00672641" w:rsidP="00AC23C4">
            <w:pPr>
              <w:ind w:right="85"/>
              <w:jc w:val="right"/>
              <w:rPr>
                <w:sz w:val="19"/>
                <w:szCs w:val="19"/>
              </w:rPr>
            </w:pPr>
            <w:r w:rsidRPr="00AC23C4">
              <w:rPr>
                <w:szCs w:val="19"/>
              </w:rPr>
              <w:t>2</w:t>
            </w:r>
          </w:p>
        </w:tc>
      </w:tr>
      <w:tr w:rsidR="00AC23C4" w:rsidRPr="00AC23C4" w14:paraId="14264288" w14:textId="77777777" w:rsidTr="00E50FFF">
        <w:tc>
          <w:tcPr>
            <w:tcW w:w="907" w:type="dxa"/>
            <w:shd w:val="clear" w:color="auto" w:fill="auto"/>
          </w:tcPr>
          <w:p w14:paraId="4DC9A053" w14:textId="77777777" w:rsidR="00672641" w:rsidRPr="00AC23C4" w:rsidRDefault="00672641" w:rsidP="00672641">
            <w:pPr>
              <w:rPr>
                <w:rStyle w:val="ChItalBold"/>
                <w:szCs w:val="19"/>
              </w:rPr>
            </w:pPr>
            <w:r w:rsidRPr="00AC23C4">
              <w:rPr>
                <w:rStyle w:val="ChItalBold"/>
                <w:szCs w:val="19"/>
              </w:rPr>
              <w:t>acara</w:t>
            </w:r>
          </w:p>
        </w:tc>
        <w:tc>
          <w:tcPr>
            <w:tcW w:w="1162" w:type="dxa"/>
            <w:shd w:val="clear" w:color="auto" w:fill="auto"/>
          </w:tcPr>
          <w:p w14:paraId="4B187681" w14:textId="0007BE69" w:rsidR="00672641" w:rsidRPr="00AC23C4" w:rsidRDefault="00B7093A" w:rsidP="00672641">
            <w:pPr>
              <w:rPr>
                <w:szCs w:val="19"/>
              </w:rPr>
            </w:pPr>
            <w:r>
              <w:rPr>
                <w:szCs w:val="19"/>
              </w:rPr>
              <w:t>‘</w:t>
            </w:r>
            <w:r w:rsidR="00672641" w:rsidRPr="00AC23C4">
              <w:rPr>
                <w:szCs w:val="19"/>
              </w:rPr>
              <w:t>ceremony</w:t>
            </w:r>
            <w:r>
              <w:rPr>
                <w:szCs w:val="19"/>
              </w:rPr>
              <w:t>’</w:t>
            </w:r>
          </w:p>
        </w:tc>
        <w:tc>
          <w:tcPr>
            <w:tcW w:w="1134" w:type="dxa"/>
            <w:shd w:val="clear" w:color="auto" w:fill="auto"/>
          </w:tcPr>
          <w:p w14:paraId="0487115A" w14:textId="77777777" w:rsidR="00672641" w:rsidRPr="00D25025" w:rsidRDefault="00672641" w:rsidP="00672641">
            <w:pPr>
              <w:rPr>
                <w:rStyle w:val="ChItalBoldUndl"/>
              </w:rPr>
            </w:pPr>
            <w:r w:rsidRPr="00D25025">
              <w:rPr>
                <w:rStyle w:val="ChItalBoldUndl"/>
              </w:rPr>
              <w:t>pengacara</w:t>
            </w:r>
          </w:p>
        </w:tc>
        <w:tc>
          <w:tcPr>
            <w:tcW w:w="1899" w:type="dxa"/>
            <w:shd w:val="clear" w:color="auto" w:fill="auto"/>
            <w:tcMar>
              <w:left w:w="74" w:type="dxa"/>
              <w:right w:w="74" w:type="dxa"/>
            </w:tcMar>
          </w:tcPr>
          <w:p w14:paraId="4CB15F0B" w14:textId="75648892" w:rsidR="00672641" w:rsidRPr="00AC23C4" w:rsidRDefault="00B7093A" w:rsidP="00672641">
            <w:pPr>
              <w:rPr>
                <w:szCs w:val="19"/>
              </w:rPr>
            </w:pPr>
            <w:r>
              <w:rPr>
                <w:szCs w:val="19"/>
              </w:rPr>
              <w:t>‘</w:t>
            </w:r>
            <w:r w:rsidR="00672641" w:rsidRPr="00AC23C4">
              <w:rPr>
                <w:szCs w:val="19"/>
              </w:rPr>
              <w:t>master of ceremony</w:t>
            </w:r>
            <w:r>
              <w:rPr>
                <w:szCs w:val="19"/>
              </w:rPr>
              <w:t>’</w:t>
            </w:r>
          </w:p>
        </w:tc>
        <w:tc>
          <w:tcPr>
            <w:tcW w:w="907" w:type="dxa"/>
            <w:shd w:val="clear" w:color="auto" w:fill="auto"/>
          </w:tcPr>
          <w:p w14:paraId="4B980F6C"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239487B0" w14:textId="77777777" w:rsidR="00672641" w:rsidRPr="00AC23C4" w:rsidRDefault="00672641" w:rsidP="00AC23C4">
            <w:pPr>
              <w:ind w:right="85"/>
              <w:jc w:val="right"/>
              <w:rPr>
                <w:sz w:val="19"/>
                <w:szCs w:val="19"/>
              </w:rPr>
            </w:pPr>
            <w:r w:rsidRPr="00AC23C4">
              <w:rPr>
                <w:szCs w:val="19"/>
              </w:rPr>
              <w:t>40</w:t>
            </w:r>
          </w:p>
        </w:tc>
      </w:tr>
      <w:tr w:rsidR="00AC23C4" w:rsidRPr="00AC23C4" w14:paraId="46F6F709" w14:textId="77777777" w:rsidTr="00E50FFF">
        <w:tc>
          <w:tcPr>
            <w:tcW w:w="907" w:type="dxa"/>
            <w:shd w:val="clear" w:color="auto" w:fill="auto"/>
          </w:tcPr>
          <w:p w14:paraId="1AD31BD9" w14:textId="77777777" w:rsidR="00672641" w:rsidRPr="00AC23C4" w:rsidRDefault="00672641" w:rsidP="00672641">
            <w:pPr>
              <w:pStyle w:val="TableCell0-2Break"/>
              <w:rPr>
                <w:rStyle w:val="ChItalBold"/>
                <w:szCs w:val="19"/>
              </w:rPr>
            </w:pPr>
            <w:r w:rsidRPr="00AC23C4">
              <w:rPr>
                <w:rStyle w:val="ChItalBold"/>
                <w:szCs w:val="19"/>
              </w:rPr>
              <w:t>rencana</w:t>
            </w:r>
          </w:p>
        </w:tc>
        <w:tc>
          <w:tcPr>
            <w:tcW w:w="1162" w:type="dxa"/>
            <w:shd w:val="clear" w:color="auto" w:fill="auto"/>
          </w:tcPr>
          <w:p w14:paraId="2FE00F67" w14:textId="08A9CBB4" w:rsidR="00672641" w:rsidRPr="00AC23C4" w:rsidRDefault="00B7093A" w:rsidP="00672641">
            <w:pPr>
              <w:pStyle w:val="TableCell0-2Break"/>
              <w:rPr>
                <w:szCs w:val="19"/>
              </w:rPr>
            </w:pPr>
            <w:r>
              <w:rPr>
                <w:szCs w:val="19"/>
              </w:rPr>
              <w:t>‘</w:t>
            </w:r>
            <w:r w:rsidR="00672641" w:rsidRPr="00AC23C4">
              <w:rPr>
                <w:szCs w:val="19"/>
              </w:rPr>
              <w:t>plan</w:t>
            </w:r>
            <w:r>
              <w:rPr>
                <w:szCs w:val="19"/>
              </w:rPr>
              <w:t>’</w:t>
            </w:r>
          </w:p>
        </w:tc>
        <w:tc>
          <w:tcPr>
            <w:tcW w:w="1134" w:type="dxa"/>
            <w:shd w:val="clear" w:color="auto" w:fill="auto"/>
          </w:tcPr>
          <w:p w14:paraId="41BBA567" w14:textId="77777777" w:rsidR="00672641" w:rsidRPr="00D25025" w:rsidRDefault="00672641" w:rsidP="00672641">
            <w:pPr>
              <w:pStyle w:val="TableCell0-2Break"/>
              <w:rPr>
                <w:rStyle w:val="ChItalBoldUndl"/>
              </w:rPr>
            </w:pPr>
            <w:r w:rsidRPr="00D25025">
              <w:rPr>
                <w:rStyle w:val="ChItalBoldUndl"/>
              </w:rPr>
              <w:t>perencana</w:t>
            </w:r>
          </w:p>
        </w:tc>
        <w:tc>
          <w:tcPr>
            <w:tcW w:w="1899" w:type="dxa"/>
            <w:shd w:val="clear" w:color="auto" w:fill="auto"/>
            <w:tcMar>
              <w:left w:w="74" w:type="dxa"/>
              <w:right w:w="74" w:type="dxa"/>
            </w:tcMar>
          </w:tcPr>
          <w:p w14:paraId="56C54917" w14:textId="2DFE80DB" w:rsidR="00672641" w:rsidRPr="00AC23C4" w:rsidRDefault="00B7093A" w:rsidP="00672641">
            <w:pPr>
              <w:pStyle w:val="TableCell0-2Break"/>
              <w:rPr>
                <w:szCs w:val="19"/>
              </w:rPr>
            </w:pPr>
            <w:r>
              <w:rPr>
                <w:szCs w:val="19"/>
              </w:rPr>
              <w:t>‘</w:t>
            </w:r>
            <w:r w:rsidR="00672641" w:rsidRPr="00AC23C4">
              <w:rPr>
                <w:szCs w:val="19"/>
              </w:rPr>
              <w:t>planner</w:t>
            </w:r>
            <w:r>
              <w:rPr>
                <w:szCs w:val="19"/>
              </w:rPr>
              <w:t>’</w:t>
            </w:r>
          </w:p>
        </w:tc>
        <w:tc>
          <w:tcPr>
            <w:tcW w:w="907" w:type="dxa"/>
            <w:shd w:val="clear" w:color="auto" w:fill="auto"/>
          </w:tcPr>
          <w:p w14:paraId="6991EE0A" w14:textId="77777777" w:rsidR="00672641" w:rsidRPr="00AC23C4" w:rsidRDefault="00672641" w:rsidP="00AC23C4">
            <w:pPr>
              <w:pStyle w:val="TableCell0-2Break"/>
              <w:ind w:right="85"/>
              <w:jc w:val="right"/>
              <w:rPr>
                <w:szCs w:val="19"/>
              </w:rPr>
            </w:pPr>
            <w:r w:rsidRPr="00AC23C4">
              <w:rPr>
                <w:szCs w:val="19"/>
              </w:rPr>
              <w:t>1</w:t>
            </w:r>
          </w:p>
        </w:tc>
        <w:tc>
          <w:tcPr>
            <w:tcW w:w="709" w:type="dxa"/>
            <w:shd w:val="clear" w:color="auto" w:fill="auto"/>
          </w:tcPr>
          <w:p w14:paraId="1E65EB0C" w14:textId="77777777" w:rsidR="00672641" w:rsidRPr="00AC23C4" w:rsidRDefault="00672641" w:rsidP="00AC23C4">
            <w:pPr>
              <w:pStyle w:val="TableCell0-2Break"/>
              <w:ind w:right="85"/>
              <w:jc w:val="right"/>
              <w:rPr>
                <w:szCs w:val="19"/>
              </w:rPr>
            </w:pPr>
            <w:r w:rsidRPr="00AC23C4">
              <w:rPr>
                <w:szCs w:val="19"/>
              </w:rPr>
              <w:t>17</w:t>
            </w:r>
          </w:p>
        </w:tc>
      </w:tr>
    </w:tbl>
    <w:p w14:paraId="0B6FFFA5" w14:textId="0E4185F2" w:rsidR="00672641" w:rsidRDefault="00672641" w:rsidP="00806AB2">
      <w:pPr>
        <w:pStyle w:val="Body0010after05before"/>
      </w:pPr>
      <w:r>
        <w:t xml:space="preserve">In </w:t>
      </w:r>
      <w:r>
        <w:fldChar w:fldCharType="begin"/>
      </w:r>
      <w:r>
        <w:instrText xml:space="preserve"> REF _Ref346798720 \h </w:instrText>
      </w:r>
      <w:r>
        <w:fldChar w:fldCharType="separate"/>
      </w:r>
      <w:r w:rsidR="00154D81" w:rsidRPr="00245A02">
        <w:t>(</w:t>
      </w:r>
      <w:r w:rsidR="00154D81">
        <w:rPr>
          <w:noProof/>
          <w:szCs w:val="19"/>
        </w:rPr>
        <w:t>30</w:t>
      </w:r>
      <w:r w:rsidR="00154D81" w:rsidRPr="00AC23C4">
        <w:rPr>
          <w:szCs w:val="19"/>
        </w:rPr>
        <w:t>)</w:t>
      </w:r>
      <w:r>
        <w:fldChar w:fldCharType="end"/>
      </w:r>
      <w:r>
        <w:t xml:space="preserve"> and </w:t>
      </w:r>
      <w:r>
        <w:fldChar w:fldCharType="begin"/>
      </w:r>
      <w:r>
        <w:instrText xml:space="preserve"> REF _Ref346798719 \h </w:instrText>
      </w:r>
      <w:r>
        <w:fldChar w:fldCharType="separate"/>
      </w:r>
      <w:r w:rsidR="00154D81" w:rsidRPr="00245A02">
        <w:t>(</w:t>
      </w:r>
      <w:r w:rsidR="00154D81">
        <w:rPr>
          <w:noProof/>
          <w:szCs w:val="19"/>
        </w:rPr>
        <w:t>31</w:t>
      </w:r>
      <w:r w:rsidR="00154D81" w:rsidRPr="00AC23C4">
        <w:rPr>
          <w:szCs w:val="19"/>
        </w:rPr>
        <w:t>)</w:t>
      </w:r>
      <w:r>
        <w:fldChar w:fldCharType="end"/>
      </w:r>
      <w:r>
        <w:t xml:space="preserve"> one of the prefixed nouns and its nominal base are given in context, </w:t>
      </w:r>
      <w:r w:rsidR="00A84465">
        <w:t xml:space="preserve">namely </w:t>
      </w:r>
      <w:r w:rsidRPr="00422BAF">
        <w:rPr>
          <w:rStyle w:val="ChItalBold"/>
        </w:rPr>
        <w:t>pemrinta</w:t>
      </w:r>
      <w:r>
        <w:t xml:space="preserve"> </w:t>
      </w:r>
      <w:r w:rsidR="00B7093A">
        <w:t>‘</w:t>
      </w:r>
      <w:r>
        <w:t>government</w:t>
      </w:r>
      <w:r w:rsidR="00B7093A">
        <w:t>’</w:t>
      </w:r>
      <w:r>
        <w:t xml:space="preserve"> and </w:t>
      </w:r>
      <w:r w:rsidRPr="00422BAF">
        <w:rPr>
          <w:rStyle w:val="ChItalBold"/>
        </w:rPr>
        <w:t>printa</w:t>
      </w:r>
      <w:r>
        <w:t xml:space="preserve"> </w:t>
      </w:r>
      <w:r w:rsidR="00B7093A">
        <w:t>‘</w:t>
      </w:r>
      <w:r>
        <w:t>command</w:t>
      </w:r>
      <w:r w:rsidR="00B7093A">
        <w:t>’</w:t>
      </w:r>
      <w:r>
        <w:t>, respectively.</w:t>
      </w:r>
    </w:p>
    <w:tbl>
      <w:tblPr>
        <w:tblW w:w="6670" w:type="dxa"/>
        <w:tblCellMar>
          <w:left w:w="42" w:type="dxa"/>
          <w:right w:w="42" w:type="dxa"/>
        </w:tblCellMar>
        <w:tblLook w:val="01E0" w:firstRow="1" w:lastRow="1" w:firstColumn="1" w:lastColumn="1" w:noHBand="0" w:noVBand="0"/>
      </w:tblPr>
      <w:tblGrid>
        <w:gridCol w:w="709"/>
        <w:gridCol w:w="529"/>
        <w:gridCol w:w="489"/>
        <w:gridCol w:w="684"/>
        <w:gridCol w:w="618"/>
        <w:gridCol w:w="707"/>
        <w:gridCol w:w="1271"/>
        <w:gridCol w:w="1034"/>
        <w:gridCol w:w="629"/>
      </w:tblGrid>
      <w:tr w:rsidR="00AC23C4" w:rsidRPr="00DA01D4" w14:paraId="548A7479" w14:textId="77777777" w:rsidTr="00AC23C4">
        <w:tc>
          <w:tcPr>
            <w:tcW w:w="709" w:type="dxa"/>
            <w:shd w:val="clear" w:color="auto" w:fill="auto"/>
          </w:tcPr>
          <w:p w14:paraId="62AF1B94" w14:textId="77777777" w:rsidR="00672641" w:rsidRPr="00AC23C4" w:rsidRDefault="00672641" w:rsidP="00672641">
            <w:pPr>
              <w:pStyle w:val="O0Nwnext"/>
              <w:rPr>
                <w:szCs w:val="19"/>
              </w:rPr>
            </w:pPr>
            <w:bookmarkStart w:id="1375" w:name="_Ref346798720"/>
            <w:r w:rsidRPr="00245A02">
              <w:lastRenderedPageBreak/>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0</w:t>
            </w:r>
            <w:r w:rsidRPr="00AC23C4">
              <w:rPr>
                <w:szCs w:val="19"/>
              </w:rPr>
              <w:fldChar w:fldCharType="end"/>
            </w:r>
            <w:r w:rsidRPr="00AC23C4">
              <w:rPr>
                <w:szCs w:val="19"/>
              </w:rPr>
              <w:t>)</w:t>
            </w:r>
            <w:bookmarkEnd w:id="1375"/>
          </w:p>
        </w:tc>
        <w:tc>
          <w:tcPr>
            <w:tcW w:w="529" w:type="dxa"/>
            <w:shd w:val="clear" w:color="auto" w:fill="auto"/>
          </w:tcPr>
          <w:p w14:paraId="72C1F745" w14:textId="77777777" w:rsidR="00672641" w:rsidRPr="00DA01D4" w:rsidRDefault="00672641" w:rsidP="00672641">
            <w:pPr>
              <w:pStyle w:val="Text"/>
            </w:pPr>
            <w:r w:rsidRPr="006815F7">
              <w:t>kalo</w:t>
            </w:r>
          </w:p>
        </w:tc>
        <w:tc>
          <w:tcPr>
            <w:tcW w:w="489" w:type="dxa"/>
            <w:shd w:val="clear" w:color="auto" w:fill="auto"/>
          </w:tcPr>
          <w:p w14:paraId="16381199" w14:textId="77777777" w:rsidR="00672641" w:rsidRPr="00DA01D4" w:rsidRDefault="00672641" w:rsidP="00672641">
            <w:pPr>
              <w:pStyle w:val="Text"/>
            </w:pPr>
            <w:r w:rsidRPr="00DA01D4">
              <w:t>de</w:t>
            </w:r>
          </w:p>
        </w:tc>
        <w:tc>
          <w:tcPr>
            <w:tcW w:w="684" w:type="dxa"/>
            <w:shd w:val="clear" w:color="auto" w:fill="auto"/>
          </w:tcPr>
          <w:p w14:paraId="0007D40E" w14:textId="77777777" w:rsidR="00672641" w:rsidRPr="00DA01D4" w:rsidRDefault="00672641" w:rsidP="00672641">
            <w:pPr>
              <w:pStyle w:val="Text"/>
            </w:pPr>
            <w:r w:rsidRPr="00DA01D4">
              <w:t>bilang</w:t>
            </w:r>
          </w:p>
        </w:tc>
        <w:tc>
          <w:tcPr>
            <w:tcW w:w="618" w:type="dxa"/>
            <w:shd w:val="clear" w:color="auto" w:fill="auto"/>
          </w:tcPr>
          <w:p w14:paraId="475EDCC6" w14:textId="77777777" w:rsidR="00672641" w:rsidRPr="00DA01D4" w:rsidRDefault="00672641" w:rsidP="00672641">
            <w:pPr>
              <w:pStyle w:val="Text"/>
            </w:pPr>
            <w:r>
              <w:t>s</w:t>
            </w:r>
            <w:r w:rsidRPr="00DA01D4">
              <w:t>pulu</w:t>
            </w:r>
          </w:p>
        </w:tc>
        <w:tc>
          <w:tcPr>
            <w:tcW w:w="707" w:type="dxa"/>
            <w:shd w:val="clear" w:color="auto" w:fill="auto"/>
          </w:tcPr>
          <w:p w14:paraId="1D4880E8" w14:textId="77777777" w:rsidR="00672641" w:rsidRPr="00DA01D4" w:rsidRDefault="00672641" w:rsidP="00672641">
            <w:pPr>
              <w:pStyle w:val="Text"/>
            </w:pPr>
            <w:r w:rsidRPr="00DA01D4">
              <w:t>milyar</w:t>
            </w:r>
          </w:p>
        </w:tc>
        <w:tc>
          <w:tcPr>
            <w:tcW w:w="1271" w:type="dxa"/>
            <w:shd w:val="clear" w:color="auto" w:fill="auto"/>
          </w:tcPr>
          <w:p w14:paraId="018617C1" w14:textId="77777777" w:rsidR="00672641" w:rsidRPr="006815F7" w:rsidRDefault="00672641" w:rsidP="00672641">
            <w:pPr>
              <w:pStyle w:val="Text"/>
              <w:rPr>
                <w:rStyle w:val="ChBlueBold"/>
              </w:rPr>
            </w:pPr>
            <w:r w:rsidRPr="006815F7">
              <w:rPr>
                <w:rStyle w:val="ChBlueBold"/>
              </w:rPr>
              <w:t>pemrinta</w:t>
            </w:r>
          </w:p>
        </w:tc>
        <w:tc>
          <w:tcPr>
            <w:tcW w:w="1034" w:type="dxa"/>
            <w:shd w:val="clear" w:color="auto" w:fill="auto"/>
          </w:tcPr>
          <w:p w14:paraId="104A07EE" w14:textId="77777777" w:rsidR="00672641" w:rsidRPr="00DA01D4" w:rsidRDefault="00672641" w:rsidP="00672641">
            <w:pPr>
              <w:pStyle w:val="Text"/>
            </w:pPr>
            <w:r w:rsidRPr="00DA01D4">
              <w:t>sanggup</w:t>
            </w:r>
          </w:p>
        </w:tc>
        <w:tc>
          <w:tcPr>
            <w:tcW w:w="629" w:type="dxa"/>
            <w:shd w:val="clear" w:color="auto" w:fill="auto"/>
          </w:tcPr>
          <w:p w14:paraId="031EED83" w14:textId="77777777" w:rsidR="00672641" w:rsidRPr="00DA01D4" w:rsidRDefault="00672641" w:rsidP="00672641">
            <w:pPr>
              <w:pStyle w:val="Text"/>
            </w:pPr>
            <w:r w:rsidRPr="00DA01D4">
              <w:t>bayar</w:t>
            </w:r>
          </w:p>
        </w:tc>
      </w:tr>
      <w:tr w:rsidR="00AC23C4" w:rsidRPr="00DA01D4" w14:paraId="411D9C9B" w14:textId="77777777" w:rsidTr="00AC23C4">
        <w:tc>
          <w:tcPr>
            <w:tcW w:w="709" w:type="dxa"/>
            <w:shd w:val="clear" w:color="auto" w:fill="auto"/>
          </w:tcPr>
          <w:p w14:paraId="5EA318CB" w14:textId="77777777" w:rsidR="00672641" w:rsidRPr="00917E82" w:rsidRDefault="00672641" w:rsidP="00672641">
            <w:pPr>
              <w:pStyle w:val="O0Nwnext"/>
            </w:pPr>
          </w:p>
        </w:tc>
        <w:tc>
          <w:tcPr>
            <w:tcW w:w="529" w:type="dxa"/>
            <w:shd w:val="clear" w:color="auto" w:fill="auto"/>
          </w:tcPr>
          <w:p w14:paraId="31FAF9D7" w14:textId="77777777" w:rsidR="00672641" w:rsidRPr="00DA01D4" w:rsidRDefault="00672641" w:rsidP="00672641">
            <w:pPr>
              <w:pStyle w:val="Text"/>
            </w:pPr>
          </w:p>
        </w:tc>
        <w:tc>
          <w:tcPr>
            <w:tcW w:w="489" w:type="dxa"/>
            <w:shd w:val="clear" w:color="auto" w:fill="auto"/>
          </w:tcPr>
          <w:p w14:paraId="044F7BA2" w14:textId="77777777" w:rsidR="00672641" w:rsidRPr="00DA01D4" w:rsidRDefault="00672641" w:rsidP="00672641">
            <w:pPr>
              <w:pStyle w:val="Text"/>
            </w:pPr>
          </w:p>
        </w:tc>
        <w:tc>
          <w:tcPr>
            <w:tcW w:w="684" w:type="dxa"/>
            <w:shd w:val="clear" w:color="auto" w:fill="auto"/>
          </w:tcPr>
          <w:p w14:paraId="7846B71C" w14:textId="77777777" w:rsidR="00672641" w:rsidRPr="00DA01D4" w:rsidRDefault="00672641" w:rsidP="00672641">
            <w:pPr>
              <w:pStyle w:val="Text"/>
            </w:pPr>
          </w:p>
        </w:tc>
        <w:tc>
          <w:tcPr>
            <w:tcW w:w="618" w:type="dxa"/>
            <w:shd w:val="clear" w:color="auto" w:fill="auto"/>
          </w:tcPr>
          <w:p w14:paraId="4BEBB564" w14:textId="77777777" w:rsidR="00672641" w:rsidRPr="00DA01D4" w:rsidRDefault="00672641" w:rsidP="00672641">
            <w:pPr>
              <w:pStyle w:val="Text"/>
            </w:pPr>
          </w:p>
        </w:tc>
        <w:tc>
          <w:tcPr>
            <w:tcW w:w="707" w:type="dxa"/>
            <w:shd w:val="clear" w:color="auto" w:fill="auto"/>
          </w:tcPr>
          <w:p w14:paraId="2C9A9FDC" w14:textId="77777777" w:rsidR="00672641" w:rsidRPr="00DA01D4" w:rsidRDefault="00672641" w:rsidP="00672641">
            <w:pPr>
              <w:pStyle w:val="Text"/>
            </w:pPr>
          </w:p>
        </w:tc>
        <w:tc>
          <w:tcPr>
            <w:tcW w:w="1271" w:type="dxa"/>
            <w:shd w:val="clear" w:color="auto" w:fill="auto"/>
          </w:tcPr>
          <w:p w14:paraId="42F38F4B" w14:textId="77777777" w:rsidR="00672641" w:rsidRPr="006815F7" w:rsidRDefault="00672641" w:rsidP="00672641">
            <w:pPr>
              <w:pStyle w:val="Text"/>
            </w:pPr>
            <w:r w:rsidRPr="006815F7">
              <w:t>pem</w:t>
            </w:r>
            <w:r w:rsidRPr="004A09CE">
              <w:t>–</w:t>
            </w:r>
            <w:r>
              <w:t>printa</w:t>
            </w:r>
          </w:p>
        </w:tc>
        <w:tc>
          <w:tcPr>
            <w:tcW w:w="1034" w:type="dxa"/>
            <w:shd w:val="clear" w:color="auto" w:fill="auto"/>
          </w:tcPr>
          <w:p w14:paraId="14CCF7F5" w14:textId="77777777" w:rsidR="00672641" w:rsidRPr="00DA01D4" w:rsidRDefault="00672641" w:rsidP="00672641">
            <w:pPr>
              <w:pStyle w:val="Text"/>
            </w:pPr>
          </w:p>
        </w:tc>
        <w:tc>
          <w:tcPr>
            <w:tcW w:w="629" w:type="dxa"/>
            <w:shd w:val="clear" w:color="auto" w:fill="auto"/>
          </w:tcPr>
          <w:p w14:paraId="16511EF7" w14:textId="77777777" w:rsidR="00672641" w:rsidRPr="00DA01D4" w:rsidRDefault="00672641" w:rsidP="00672641">
            <w:pPr>
              <w:pStyle w:val="Text"/>
            </w:pPr>
          </w:p>
        </w:tc>
      </w:tr>
      <w:tr w:rsidR="00AC23C4" w:rsidRPr="00DA01D4" w14:paraId="322B9CBB" w14:textId="77777777" w:rsidTr="00AC23C4">
        <w:tc>
          <w:tcPr>
            <w:tcW w:w="709" w:type="dxa"/>
            <w:shd w:val="clear" w:color="auto" w:fill="auto"/>
          </w:tcPr>
          <w:p w14:paraId="280DCCF6" w14:textId="77777777" w:rsidR="00672641" w:rsidRPr="00917E82" w:rsidRDefault="00672641" w:rsidP="00672641">
            <w:pPr>
              <w:pStyle w:val="GlossEng"/>
            </w:pPr>
          </w:p>
        </w:tc>
        <w:tc>
          <w:tcPr>
            <w:tcW w:w="529" w:type="dxa"/>
            <w:shd w:val="clear" w:color="auto" w:fill="auto"/>
          </w:tcPr>
          <w:p w14:paraId="347CCD5D" w14:textId="77777777" w:rsidR="00672641" w:rsidRPr="00DA01D4" w:rsidRDefault="00672641" w:rsidP="00672641">
            <w:pPr>
              <w:pStyle w:val="GlossEng"/>
            </w:pPr>
            <w:r w:rsidRPr="00DA01D4">
              <w:t>if</w:t>
            </w:r>
          </w:p>
        </w:tc>
        <w:tc>
          <w:tcPr>
            <w:tcW w:w="489" w:type="dxa"/>
            <w:shd w:val="clear" w:color="auto" w:fill="auto"/>
          </w:tcPr>
          <w:p w14:paraId="32DF3404" w14:textId="77777777" w:rsidR="00672641" w:rsidRPr="0099608C" w:rsidRDefault="00672641" w:rsidP="00672641">
            <w:pPr>
              <w:pStyle w:val="GlossEng"/>
              <w:rPr>
                <w:rStyle w:val="ChSmallCaps"/>
              </w:rPr>
            </w:pPr>
            <w:r w:rsidRPr="0099608C">
              <w:rPr>
                <w:rStyle w:val="ChSmallCaps"/>
              </w:rPr>
              <w:t>3sg</w:t>
            </w:r>
          </w:p>
        </w:tc>
        <w:tc>
          <w:tcPr>
            <w:tcW w:w="684" w:type="dxa"/>
            <w:shd w:val="clear" w:color="auto" w:fill="auto"/>
          </w:tcPr>
          <w:p w14:paraId="37DB3F04" w14:textId="77777777" w:rsidR="00672641" w:rsidRPr="00DA01D4" w:rsidRDefault="00672641" w:rsidP="00672641">
            <w:pPr>
              <w:pStyle w:val="GlossEng"/>
            </w:pPr>
            <w:r w:rsidRPr="00DA01D4">
              <w:t>say</w:t>
            </w:r>
          </w:p>
        </w:tc>
        <w:tc>
          <w:tcPr>
            <w:tcW w:w="618" w:type="dxa"/>
            <w:shd w:val="clear" w:color="auto" w:fill="auto"/>
          </w:tcPr>
          <w:p w14:paraId="710D53D1" w14:textId="77777777" w:rsidR="00672641" w:rsidRPr="00DA01D4" w:rsidRDefault="00672641" w:rsidP="00672641">
            <w:pPr>
              <w:pStyle w:val="GlossEng"/>
            </w:pPr>
            <w:r>
              <w:t>ten</w:t>
            </w:r>
          </w:p>
        </w:tc>
        <w:tc>
          <w:tcPr>
            <w:tcW w:w="707" w:type="dxa"/>
            <w:shd w:val="clear" w:color="auto" w:fill="auto"/>
          </w:tcPr>
          <w:p w14:paraId="27557130" w14:textId="77777777" w:rsidR="00672641" w:rsidRPr="00DA01D4" w:rsidRDefault="00672641" w:rsidP="00672641">
            <w:pPr>
              <w:pStyle w:val="GlossEng"/>
            </w:pPr>
            <w:r w:rsidRPr="00DA01D4">
              <w:t>billion</w:t>
            </w:r>
          </w:p>
        </w:tc>
        <w:tc>
          <w:tcPr>
            <w:tcW w:w="1271" w:type="dxa"/>
            <w:shd w:val="clear" w:color="auto" w:fill="auto"/>
          </w:tcPr>
          <w:p w14:paraId="13E40672" w14:textId="77777777" w:rsidR="00672641" w:rsidRPr="00DA01D4" w:rsidRDefault="00672641" w:rsidP="00672641">
            <w:pPr>
              <w:pStyle w:val="GlossEng"/>
            </w:pPr>
            <w:r w:rsidRPr="0099608C">
              <w:rPr>
                <w:rStyle w:val="ChSmallCaps"/>
              </w:rPr>
              <w:t>ag</w:t>
            </w:r>
            <w:r>
              <w:t>–</w:t>
            </w:r>
            <w:r w:rsidRPr="00DA01D4">
              <w:t>command</w:t>
            </w:r>
          </w:p>
        </w:tc>
        <w:tc>
          <w:tcPr>
            <w:tcW w:w="1034" w:type="dxa"/>
            <w:shd w:val="clear" w:color="auto" w:fill="auto"/>
          </w:tcPr>
          <w:p w14:paraId="2DD80C3F" w14:textId="77777777" w:rsidR="00672641" w:rsidRPr="00DA01D4" w:rsidRDefault="00672641" w:rsidP="00672641">
            <w:pPr>
              <w:pStyle w:val="GlossEng"/>
            </w:pPr>
            <w:r>
              <w:t>be.</w:t>
            </w:r>
            <w:r w:rsidRPr="00DA01D4">
              <w:t>capable</w:t>
            </w:r>
          </w:p>
        </w:tc>
        <w:tc>
          <w:tcPr>
            <w:tcW w:w="629" w:type="dxa"/>
            <w:shd w:val="clear" w:color="auto" w:fill="auto"/>
          </w:tcPr>
          <w:p w14:paraId="545A95A4" w14:textId="77777777" w:rsidR="00672641" w:rsidRPr="00DA01D4" w:rsidRDefault="00672641" w:rsidP="00672641">
            <w:pPr>
              <w:pStyle w:val="GlossEng"/>
            </w:pPr>
            <w:r w:rsidRPr="00DA01D4">
              <w:t>pay</w:t>
            </w:r>
          </w:p>
        </w:tc>
      </w:tr>
    </w:tbl>
    <w:p w14:paraId="4E2877D7" w14:textId="25B8411C" w:rsidR="00672641" w:rsidRDefault="00B7093A" w:rsidP="00672641">
      <w:pPr>
        <w:pStyle w:val="FreeTranslEng"/>
      </w:pPr>
      <w:r>
        <w:t>‘</w:t>
      </w:r>
      <w:r w:rsidR="00672641">
        <w:t xml:space="preserve">if he demands ten billion (then) the </w:t>
      </w:r>
      <w:r w:rsidR="00672641" w:rsidRPr="006815F7">
        <w:rPr>
          <w:rStyle w:val="ChBlueBold"/>
        </w:rPr>
        <w:t>government</w:t>
      </w:r>
      <w:r w:rsidR="00672641">
        <w:t xml:space="preserve"> is capable of paying</w:t>
      </w:r>
      <w:r>
        <w:t>’</w:t>
      </w:r>
      <w:r w:rsidR="00672641">
        <w:t xml:space="preserve"> </w:t>
      </w:r>
      <w:r w:rsidR="00672641" w:rsidRPr="002C00F6">
        <w:rPr>
          <w:rStyle w:val="ExampleSource"/>
        </w:rPr>
        <w:t>[081029-004-Cv.0073]</w:t>
      </w:r>
    </w:p>
    <w:tbl>
      <w:tblPr>
        <w:tblW w:w="5828" w:type="dxa"/>
        <w:tblCellMar>
          <w:left w:w="42" w:type="dxa"/>
          <w:right w:w="42" w:type="dxa"/>
        </w:tblCellMar>
        <w:tblLook w:val="01E0" w:firstRow="1" w:lastRow="1" w:firstColumn="1" w:lastColumn="1" w:noHBand="0" w:noVBand="0"/>
      </w:tblPr>
      <w:tblGrid>
        <w:gridCol w:w="709"/>
        <w:gridCol w:w="562"/>
        <w:gridCol w:w="762"/>
        <w:gridCol w:w="573"/>
        <w:gridCol w:w="1134"/>
        <w:gridCol w:w="1393"/>
        <w:gridCol w:w="695"/>
      </w:tblGrid>
      <w:tr w:rsidR="00AC23C4" w:rsidRPr="00DA01D4" w14:paraId="4F16E3EC" w14:textId="77777777" w:rsidTr="00AC23C4">
        <w:tc>
          <w:tcPr>
            <w:tcW w:w="709" w:type="dxa"/>
            <w:shd w:val="clear" w:color="auto" w:fill="auto"/>
          </w:tcPr>
          <w:p w14:paraId="018A5F02" w14:textId="77777777" w:rsidR="00672641" w:rsidRPr="00AC23C4" w:rsidRDefault="00672641" w:rsidP="00672641">
            <w:pPr>
              <w:pStyle w:val="O0Nwnext"/>
              <w:rPr>
                <w:szCs w:val="19"/>
              </w:rPr>
            </w:pPr>
            <w:bookmarkStart w:id="1376" w:name="_Ref346798719"/>
            <w:r w:rsidRPr="00245A02">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1</w:t>
            </w:r>
            <w:r w:rsidRPr="00AC23C4">
              <w:rPr>
                <w:szCs w:val="19"/>
              </w:rPr>
              <w:fldChar w:fldCharType="end"/>
            </w:r>
            <w:r w:rsidRPr="00AC23C4">
              <w:rPr>
                <w:szCs w:val="19"/>
              </w:rPr>
              <w:t>)</w:t>
            </w:r>
            <w:bookmarkEnd w:id="1376"/>
          </w:p>
        </w:tc>
        <w:tc>
          <w:tcPr>
            <w:tcW w:w="562" w:type="dxa"/>
            <w:shd w:val="clear" w:color="auto" w:fill="auto"/>
          </w:tcPr>
          <w:p w14:paraId="346B726B" w14:textId="77777777" w:rsidR="00672641" w:rsidRPr="00DA01D4" w:rsidRDefault="00672641" w:rsidP="00672641">
            <w:pPr>
              <w:pStyle w:val="Text"/>
            </w:pPr>
            <w:r w:rsidRPr="00DA01D4">
              <w:t>masi</w:t>
            </w:r>
          </w:p>
        </w:tc>
        <w:tc>
          <w:tcPr>
            <w:tcW w:w="762" w:type="dxa"/>
            <w:shd w:val="clear" w:color="auto" w:fill="auto"/>
          </w:tcPr>
          <w:p w14:paraId="19115089" w14:textId="77777777" w:rsidR="00672641" w:rsidRPr="00DA01D4" w:rsidRDefault="00672641" w:rsidP="00672641">
            <w:pPr>
              <w:pStyle w:val="Text"/>
            </w:pPr>
            <w:r w:rsidRPr="00DA01D4">
              <w:t>banyak</w:t>
            </w:r>
          </w:p>
        </w:tc>
        <w:tc>
          <w:tcPr>
            <w:tcW w:w="573" w:type="dxa"/>
            <w:shd w:val="clear" w:color="auto" w:fill="auto"/>
          </w:tcPr>
          <w:p w14:paraId="484B58B2" w14:textId="77777777" w:rsidR="00672641" w:rsidRPr="00DA01D4" w:rsidRDefault="00672641" w:rsidP="00672641">
            <w:pPr>
              <w:pStyle w:val="Text"/>
            </w:pPr>
            <w:r w:rsidRPr="00DA01D4">
              <w:t>yang</w:t>
            </w:r>
          </w:p>
        </w:tc>
        <w:tc>
          <w:tcPr>
            <w:tcW w:w="1134" w:type="dxa"/>
            <w:shd w:val="clear" w:color="auto" w:fill="auto"/>
          </w:tcPr>
          <w:p w14:paraId="0D967A59" w14:textId="77777777" w:rsidR="00672641" w:rsidRPr="00DA01D4" w:rsidRDefault="00672641" w:rsidP="00672641">
            <w:pPr>
              <w:pStyle w:val="Text"/>
            </w:pPr>
            <w:r w:rsidRPr="00DA01D4">
              <w:t>melangar</w:t>
            </w:r>
          </w:p>
        </w:tc>
        <w:tc>
          <w:tcPr>
            <w:tcW w:w="1393" w:type="dxa"/>
            <w:shd w:val="clear" w:color="auto" w:fill="auto"/>
          </w:tcPr>
          <w:p w14:paraId="60E063AC" w14:textId="77777777" w:rsidR="00672641" w:rsidRPr="00DD4B14" w:rsidRDefault="00672641" w:rsidP="00672641">
            <w:pPr>
              <w:pStyle w:val="Text"/>
              <w:rPr>
                <w:rStyle w:val="ChBlueBold"/>
              </w:rPr>
            </w:pPr>
            <w:r w:rsidRPr="00DD4B14">
              <w:rPr>
                <w:rStyle w:val="ChBlueBold"/>
              </w:rPr>
              <w:t>printa~printa</w:t>
            </w:r>
          </w:p>
        </w:tc>
        <w:tc>
          <w:tcPr>
            <w:tcW w:w="695" w:type="dxa"/>
            <w:shd w:val="clear" w:color="auto" w:fill="auto"/>
          </w:tcPr>
          <w:p w14:paraId="1B5CB84B" w14:textId="042599D3" w:rsidR="00672641" w:rsidRPr="00DA01D4" w:rsidRDefault="00672641" w:rsidP="00672641">
            <w:pPr>
              <w:pStyle w:val="Text"/>
            </w:pPr>
            <w:r w:rsidRPr="00DA01D4">
              <w:t>Tuhan</w:t>
            </w:r>
            <w:r w:rsidR="004E7A51">
              <w:t>g</w:t>
            </w:r>
          </w:p>
        </w:tc>
      </w:tr>
      <w:tr w:rsidR="00AC23C4" w:rsidRPr="00DA01D4" w14:paraId="29B318F5" w14:textId="77777777" w:rsidTr="00AC23C4">
        <w:tc>
          <w:tcPr>
            <w:tcW w:w="709" w:type="dxa"/>
            <w:shd w:val="clear" w:color="auto" w:fill="auto"/>
          </w:tcPr>
          <w:p w14:paraId="3C32A3EF" w14:textId="77777777" w:rsidR="00672641" w:rsidRPr="00917E82" w:rsidRDefault="00672641" w:rsidP="00672641">
            <w:pPr>
              <w:pStyle w:val="GlossEng"/>
            </w:pPr>
          </w:p>
        </w:tc>
        <w:tc>
          <w:tcPr>
            <w:tcW w:w="562" w:type="dxa"/>
            <w:shd w:val="clear" w:color="auto" w:fill="auto"/>
          </w:tcPr>
          <w:p w14:paraId="7DC7E16F" w14:textId="77777777" w:rsidR="00672641" w:rsidRPr="00DA01D4" w:rsidRDefault="00672641" w:rsidP="00672641">
            <w:pPr>
              <w:pStyle w:val="GlossEng"/>
            </w:pPr>
            <w:r w:rsidRPr="00DA01D4">
              <w:t>still</w:t>
            </w:r>
          </w:p>
        </w:tc>
        <w:tc>
          <w:tcPr>
            <w:tcW w:w="762" w:type="dxa"/>
            <w:shd w:val="clear" w:color="auto" w:fill="auto"/>
          </w:tcPr>
          <w:p w14:paraId="782068D1" w14:textId="77777777" w:rsidR="00672641" w:rsidRPr="00DA01D4" w:rsidRDefault="00672641" w:rsidP="00672641">
            <w:pPr>
              <w:pStyle w:val="GlossEng"/>
            </w:pPr>
            <w:r w:rsidRPr="00DA01D4">
              <w:t>many</w:t>
            </w:r>
          </w:p>
        </w:tc>
        <w:tc>
          <w:tcPr>
            <w:tcW w:w="573" w:type="dxa"/>
            <w:shd w:val="clear" w:color="auto" w:fill="auto"/>
          </w:tcPr>
          <w:p w14:paraId="0E61FFC2" w14:textId="77777777" w:rsidR="00672641" w:rsidRPr="0099608C" w:rsidRDefault="00672641" w:rsidP="00672641">
            <w:pPr>
              <w:pStyle w:val="GlossEng"/>
              <w:rPr>
                <w:rStyle w:val="ChSmallCaps"/>
              </w:rPr>
            </w:pPr>
            <w:r w:rsidRPr="0099608C">
              <w:rPr>
                <w:rStyle w:val="ChSmallCaps"/>
              </w:rPr>
              <w:t>rel</w:t>
            </w:r>
          </w:p>
        </w:tc>
        <w:tc>
          <w:tcPr>
            <w:tcW w:w="1134" w:type="dxa"/>
            <w:shd w:val="clear" w:color="auto" w:fill="auto"/>
          </w:tcPr>
          <w:p w14:paraId="609D6342" w14:textId="77777777" w:rsidR="00672641" w:rsidRPr="00DA01D4" w:rsidRDefault="00672641" w:rsidP="00672641">
            <w:pPr>
              <w:pStyle w:val="GlossEng"/>
            </w:pPr>
            <w:r w:rsidRPr="00DA01D4">
              <w:t>collide.with</w:t>
            </w:r>
          </w:p>
        </w:tc>
        <w:tc>
          <w:tcPr>
            <w:tcW w:w="1393" w:type="dxa"/>
            <w:shd w:val="clear" w:color="auto" w:fill="auto"/>
          </w:tcPr>
          <w:p w14:paraId="10F5B425" w14:textId="77777777" w:rsidR="00672641" w:rsidRPr="00DA01D4" w:rsidRDefault="00672641" w:rsidP="00672641">
            <w:pPr>
              <w:pStyle w:val="GlossEng"/>
            </w:pPr>
            <w:r w:rsidRPr="0099608C">
              <w:rPr>
                <w:rStyle w:val="ChSmallCaps"/>
              </w:rPr>
              <w:t>rdp</w:t>
            </w:r>
            <w:r>
              <w:t>~</w:t>
            </w:r>
            <w:r w:rsidRPr="00DA01D4">
              <w:t>command</w:t>
            </w:r>
          </w:p>
        </w:tc>
        <w:tc>
          <w:tcPr>
            <w:tcW w:w="695" w:type="dxa"/>
            <w:shd w:val="clear" w:color="auto" w:fill="auto"/>
          </w:tcPr>
          <w:p w14:paraId="3D0CA8C3" w14:textId="77777777" w:rsidR="00672641" w:rsidRPr="00DA01D4" w:rsidRDefault="00672641" w:rsidP="00672641">
            <w:pPr>
              <w:pStyle w:val="GlossEng"/>
            </w:pPr>
            <w:r w:rsidRPr="00DA01D4">
              <w:t>God</w:t>
            </w:r>
          </w:p>
        </w:tc>
      </w:tr>
    </w:tbl>
    <w:p w14:paraId="56D139DB" w14:textId="0612BE33" w:rsidR="00672641" w:rsidRPr="00072AF1" w:rsidRDefault="00B7093A" w:rsidP="00AF7CAD">
      <w:pPr>
        <w:pStyle w:val="FreeTranslEng15pt"/>
      </w:pPr>
      <w:r>
        <w:t>‘</w:t>
      </w:r>
      <w:r w:rsidR="00672641" w:rsidRPr="00DA01D4">
        <w:t>(there are) still many who violate God</w:t>
      </w:r>
      <w:r>
        <w:t>’</w:t>
      </w:r>
      <w:r w:rsidR="00672641">
        <w:t xml:space="preserve">s </w:t>
      </w:r>
      <w:r w:rsidR="00672641" w:rsidRPr="00917E82">
        <w:rPr>
          <w:rStyle w:val="ChBlueBold"/>
        </w:rPr>
        <w:t>commands</w:t>
      </w:r>
      <w:r>
        <w:t>’</w:t>
      </w:r>
      <w:r w:rsidR="00672641">
        <w:t xml:space="preserve"> </w:t>
      </w:r>
      <w:r w:rsidR="00672641" w:rsidRPr="00917E82">
        <w:rPr>
          <w:rStyle w:val="ExampleSource"/>
        </w:rPr>
        <w:t>[081014-014-NP.0050]</w:t>
      </w:r>
    </w:p>
    <w:p w14:paraId="33A57202" w14:textId="77777777" w:rsidR="00672641" w:rsidRDefault="00672641" w:rsidP="00672641">
      <w:pPr>
        <w:pStyle w:val="Heading4"/>
      </w:pPr>
      <w:bookmarkStart w:id="1377" w:name="_Ref346719142"/>
      <w:r>
        <w:t>Variables of the communicative event</w:t>
      </w:r>
      <w:bookmarkEnd w:id="1377"/>
    </w:p>
    <w:p w14:paraId="6D137C55" w14:textId="32D95F85" w:rsidR="00672641" w:rsidRDefault="00672641" w:rsidP="001E1BAF">
      <w:pPr>
        <w:pStyle w:val="Body0005after"/>
      </w:pPr>
      <w:r w:rsidRPr="0090507A">
        <w:t xml:space="preserve">To </w:t>
      </w:r>
      <w:r>
        <w:t xml:space="preserve">examine </w:t>
      </w:r>
      <w:r w:rsidRPr="0090507A">
        <w:t xml:space="preserve">the issue of productivity </w:t>
      </w:r>
      <w:r>
        <w:t xml:space="preserve">of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t xml:space="preserve"> </w:t>
      </w:r>
      <w:r w:rsidR="00C702AB">
        <w:t xml:space="preserve">in Papuan Malay </w:t>
      </w:r>
      <w:r>
        <w:t>from a different perspective</w:t>
      </w:r>
      <w:r w:rsidRPr="0090507A">
        <w:t xml:space="preserve">, </w:t>
      </w:r>
      <w:r>
        <w:t xml:space="preserve">a domain analysis was conducted which focused on the variables of </w:t>
      </w:r>
      <w:r w:rsidR="0069408C">
        <w:t>speaker education levels, topics, and</w:t>
      </w:r>
      <w:r>
        <w:t>/or role-relations</w:t>
      </w:r>
      <w:r>
        <w:rPr>
          <w:szCs w:val="20"/>
          <w:lang w:eastAsia="en-US"/>
        </w:rPr>
        <w:t xml:space="preserve"> (</w:t>
      </w:r>
      <w:r>
        <w:t xml:space="preserve">for details see </w:t>
      </w:r>
      <w:r w:rsidR="00B7093A">
        <w:t>‘</w:t>
      </w:r>
      <w:r w:rsidR="001E1BAF">
        <w:t>Language external factors’ in §</w:t>
      </w:r>
      <w:r w:rsidR="001E1BAF">
        <w:fldChar w:fldCharType="begin"/>
      </w:r>
      <w:r w:rsidR="001E1BAF">
        <w:instrText xml:space="preserve"> REF _Ref341964824 \w \h </w:instrText>
      </w:r>
      <w:r w:rsidR="001E1BAF">
        <w:fldChar w:fldCharType="separate"/>
      </w:r>
      <w:r w:rsidR="00154D81">
        <w:rPr>
          <w:cs/>
        </w:rPr>
        <w:t>‎</w:t>
      </w:r>
      <w:r w:rsidR="00154D81">
        <w:t>3.1.1</w:t>
      </w:r>
      <w:r w:rsidR="001E1BAF">
        <w:fldChar w:fldCharType="end"/>
      </w:r>
      <w:r w:rsidR="001E1BAF">
        <w:t xml:space="preserve">, p. </w:t>
      </w:r>
      <w:r w:rsidR="001E1BAF">
        <w:fldChar w:fldCharType="begin"/>
      </w:r>
      <w:r w:rsidR="001E1BAF">
        <w:instrText xml:space="preserve"> PAGEREF _Ref346712254 \h </w:instrText>
      </w:r>
      <w:r w:rsidR="001E1BAF">
        <w:fldChar w:fldCharType="separate"/>
      </w:r>
      <w:r w:rsidR="00154D81">
        <w:rPr>
          <w:noProof/>
        </w:rPr>
        <w:t>118</w:t>
      </w:r>
      <w:r w:rsidR="001E1BAF">
        <w:fldChar w:fldCharType="end"/>
      </w:r>
      <w:r>
        <w:t xml:space="preserve">). In all, 34 items prefixed with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t>, totaling 186 tokens, were investigated:</w:t>
      </w:r>
    </w:p>
    <w:p w14:paraId="1F95BF45" w14:textId="77777777" w:rsidR="00672641" w:rsidRDefault="00672641" w:rsidP="002A1DBD">
      <w:pPr>
        <w:pStyle w:val="I0Indented"/>
        <w:numPr>
          <w:ilvl w:val="0"/>
          <w:numId w:val="24"/>
        </w:numPr>
      </w:pPr>
      <w:r>
        <w:t>29 prefixed items with verbal bases (153 tokens)</w:t>
      </w:r>
    </w:p>
    <w:p w14:paraId="4ED76D3E" w14:textId="77777777" w:rsidR="00672641" w:rsidRDefault="00672641" w:rsidP="002A1DBD">
      <w:pPr>
        <w:pStyle w:val="I05I"/>
        <w:numPr>
          <w:ilvl w:val="0"/>
          <w:numId w:val="24"/>
        </w:numPr>
      </w:pPr>
      <w:r>
        <w:t>Five prefixed items with nominal bases (33 tokens)</w:t>
      </w:r>
    </w:p>
    <w:p w14:paraId="3986BFB0" w14:textId="77777777" w:rsidR="00672641" w:rsidRDefault="00672641" w:rsidP="00A13A2A">
      <w:pPr>
        <w:pStyle w:val="Body0000after"/>
      </w:pPr>
      <w:r>
        <w:t xml:space="preserve">For the 34 prefixed lexemes, most tokens (167/186 – 90%) can be </w:t>
      </w:r>
      <w:r w:rsidR="00131D98">
        <w:t xml:space="preserve">accounted for </w:t>
      </w:r>
      <w:r>
        <w:t xml:space="preserve">in terms of </w:t>
      </w:r>
      <w:r w:rsidR="0069408C">
        <w:t>speaker education levels, topics, and</w:t>
      </w:r>
      <w:r>
        <w:t>/or role-relations. The remaining 19/186</w:t>
      </w:r>
      <w:r w:rsidRPr="00635794">
        <w:t xml:space="preserve"> </w:t>
      </w:r>
      <w:r>
        <w:t xml:space="preserve">tokens (10%) cannot be </w:t>
      </w:r>
      <w:r w:rsidR="00131D98">
        <w:t xml:space="preserve">explained </w:t>
      </w:r>
      <w:r>
        <w:t>in terms of these variables of the communicative event. These tokens occurred when less-educated speakers (</w:t>
      </w:r>
      <w:r w:rsidR="002938F4" w:rsidRPr="00DF62C5">
        <w:rPr>
          <w:rStyle w:val="ChSmallCaps"/>
        </w:rPr>
        <w:t>­</w:t>
      </w:r>
      <w:r w:rsidR="002938F4">
        <w:rPr>
          <w:rStyle w:val="ChSmallCaps"/>
        </w:rPr>
        <w:t>edc</w:t>
      </w:r>
      <w:r w:rsidR="002938F4" w:rsidRPr="0099608C">
        <w:rPr>
          <w:rStyle w:val="ChSmallCaps"/>
        </w:rPr>
        <w:t>-spk</w:t>
      </w:r>
      <w:r w:rsidRPr="00665BE0">
        <w:t xml:space="preserve">) </w:t>
      </w:r>
      <w:r>
        <w:t xml:space="preserve">conversed with </w:t>
      </w:r>
      <w:r w:rsidR="0069408C">
        <w:t>fellow-Papuans of equally low social standing (</w:t>
      </w:r>
      <w:r w:rsidR="0069408C" w:rsidRPr="00DF62C5">
        <w:rPr>
          <w:rStyle w:val="ChSmallCaps"/>
        </w:rPr>
        <w:t>­stat</w:t>
      </w:r>
      <w:r w:rsidR="0069408C" w:rsidRPr="00562897">
        <w:t>)</w:t>
      </w:r>
      <w:r w:rsidR="0069408C">
        <w:t xml:space="preserve"> about </w:t>
      </w:r>
      <w:r w:rsidR="0069408C" w:rsidRPr="0099608C">
        <w:rPr>
          <w:rStyle w:val="ChSmallCaps"/>
        </w:rPr>
        <w:t>low</w:t>
      </w:r>
      <w:r w:rsidR="0069408C">
        <w:t xml:space="preserve"> </w:t>
      </w:r>
      <w:r w:rsidR="0069408C" w:rsidRPr="00635794">
        <w:t>topics</w:t>
      </w:r>
      <w:r>
        <w:t>, that is, casual daily-life issues.</w:t>
      </w:r>
      <w:r w:rsidR="001037C4">
        <w:rPr>
          <w:rStyle w:val="FootnoteReference"/>
        </w:rPr>
        <w:footnoteReference w:id="119"/>
      </w:r>
      <w:r w:rsidR="008E27C0">
        <w:t xml:space="preserve"> (See </w:t>
      </w:r>
      <w:r w:rsidR="008E27C0">
        <w:fldChar w:fldCharType="begin"/>
      </w:r>
      <w:r w:rsidR="008E27C0">
        <w:instrText xml:space="preserve"> REF _Ref341112625 \h </w:instrText>
      </w:r>
      <w:r w:rsidR="008E27C0">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3</w:t>
      </w:r>
      <w:r w:rsidR="008E27C0">
        <w:fldChar w:fldCharType="end"/>
      </w:r>
      <w:r w:rsidR="008E27C0">
        <w:t xml:space="preserve"> and</w:t>
      </w:r>
      <w:r w:rsidR="00FF6B60">
        <w:t xml:space="preserve"> </w:t>
      </w:r>
      <w:r w:rsidR="00FF6B60">
        <w:fldChar w:fldCharType="begin"/>
      </w:r>
      <w:r w:rsidR="00FF6B60">
        <w:instrText xml:space="preserve"> REF _Ref417129179 \h </w:instrText>
      </w:r>
      <w:r w:rsidR="00FF6B60">
        <w:fldChar w:fldCharType="separate"/>
      </w:r>
      <w:r w:rsidR="00154D81">
        <w:t xml:space="preserve">Figure </w:t>
      </w:r>
      <w:r w:rsidR="00154D81">
        <w:rPr>
          <w:noProof/>
          <w:cs/>
        </w:rPr>
        <w:t>‎</w:t>
      </w:r>
      <w:r w:rsidR="00154D81">
        <w:rPr>
          <w:noProof/>
        </w:rPr>
        <w:t>3</w:t>
      </w:r>
      <w:r w:rsidR="00154D81">
        <w:t>.</w:t>
      </w:r>
      <w:r w:rsidR="00154D81">
        <w:rPr>
          <w:noProof/>
        </w:rPr>
        <w:t>3</w:t>
      </w:r>
      <w:r w:rsidR="00FF6B60">
        <w:fldChar w:fldCharType="end"/>
      </w:r>
      <w:r w:rsidR="008E27C0">
        <w:t>.)</w:t>
      </w:r>
    </w:p>
    <w:p w14:paraId="01748674" w14:textId="77777777" w:rsidR="00672641" w:rsidRDefault="00672641" w:rsidP="00672641">
      <w:pPr>
        <w:pStyle w:val="Body0500after"/>
      </w:pPr>
      <w:r w:rsidRPr="00A27642">
        <w:t>If</w:t>
      </w:r>
      <w:r>
        <w:t xml:space="preserve"> </w:t>
      </w:r>
      <w:r w:rsidRPr="00A27642">
        <w:t xml:space="preserve">the </w:t>
      </w:r>
      <w:r>
        <w:t>prefixed lexemes</w:t>
      </w:r>
      <w:r w:rsidRPr="00A27642">
        <w:t xml:space="preserve"> were the result of a productive </w:t>
      </w:r>
      <w:r>
        <w:t xml:space="preserve">affixation </w:t>
      </w:r>
      <w:r w:rsidRPr="00A27642">
        <w:t xml:space="preserve">process, one would expect </w:t>
      </w:r>
      <w:r>
        <w:t xml:space="preserve">the </w:t>
      </w:r>
      <w:r w:rsidRPr="00A27642">
        <w:t xml:space="preserve">percentage </w:t>
      </w:r>
      <w:r>
        <w:t xml:space="preserve">of tokens that cannot be explained in terms of </w:t>
      </w:r>
      <w:r w:rsidR="0069408C">
        <w:t>speaker education levels, topics, and/or</w:t>
      </w:r>
      <w:r>
        <w:t xml:space="preserve"> role-relations to be much higher than 10%. Instead, most tokens (90%) </w:t>
      </w:r>
      <w:r w:rsidR="00ED6C5D">
        <w:t xml:space="preserve">seem </w:t>
      </w:r>
      <w:r>
        <w:t>to be conditioned by these variables of the communicative event. These findings do not support the conclusion that the respective lexemes are the result of a productive derivation process. Instead, they seem to be code-switches with Indonesian.</w:t>
      </w:r>
    </w:p>
    <w:p w14:paraId="6E56B680" w14:textId="77777777" w:rsidR="00672641" w:rsidRDefault="00672641" w:rsidP="00A13A2A">
      <w:pPr>
        <w:pStyle w:val="Body0505after"/>
      </w:pPr>
      <w:r>
        <w:t xml:space="preserve">The data presented in </w:t>
      </w:r>
      <w:r>
        <w:fldChar w:fldCharType="begin"/>
      </w:r>
      <w:r>
        <w:instrText xml:space="preserve"> REF _Ref341112625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3</w:t>
      </w:r>
      <w:r>
        <w:fldChar w:fldCharType="end"/>
      </w:r>
      <w:r>
        <w:t xml:space="preserve"> and </w:t>
      </w:r>
      <w:r w:rsidR="00FF6B60">
        <w:fldChar w:fldCharType="begin"/>
      </w:r>
      <w:r w:rsidR="00FF6B60">
        <w:instrText xml:space="preserve"> REF _Ref417129179 \h </w:instrText>
      </w:r>
      <w:r w:rsidR="00FF6B60">
        <w:fldChar w:fldCharType="separate"/>
      </w:r>
      <w:r w:rsidR="00154D81">
        <w:t xml:space="preserve">Figure </w:t>
      </w:r>
      <w:r w:rsidR="00154D81">
        <w:rPr>
          <w:noProof/>
          <w:cs/>
        </w:rPr>
        <w:t>‎</w:t>
      </w:r>
      <w:r w:rsidR="00154D81">
        <w:rPr>
          <w:noProof/>
        </w:rPr>
        <w:t>3</w:t>
      </w:r>
      <w:r w:rsidR="00154D81">
        <w:t>.</w:t>
      </w:r>
      <w:r w:rsidR="00154D81">
        <w:rPr>
          <w:noProof/>
        </w:rPr>
        <w:t>3</w:t>
      </w:r>
      <w:r w:rsidR="00FF6B60">
        <w:fldChar w:fldCharType="end"/>
      </w:r>
      <w:r w:rsidR="00FF6B60">
        <w:t xml:space="preserve"> </w:t>
      </w:r>
      <w:r w:rsidR="00EB1D75">
        <w:t xml:space="preserve">is </w:t>
      </w:r>
      <w:r>
        <w:t>discussed in more detail below.</w:t>
      </w:r>
    </w:p>
    <w:p w14:paraId="0FA44CB5" w14:textId="77777777" w:rsidR="00672641" w:rsidRDefault="00672641" w:rsidP="00672641">
      <w:pPr>
        <w:pStyle w:val="Caption"/>
      </w:pPr>
      <w:bookmarkStart w:id="1378" w:name="_Ref341112625"/>
      <w:r w:rsidRPr="0090507A">
        <w:rPr>
          <w:szCs w:val="19"/>
        </w:rPr>
        <w:lastRenderedPageBreak/>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3</w:t>
      </w:r>
      <w:r w:rsidR="00F207A1">
        <w:rPr>
          <w:szCs w:val="19"/>
        </w:rPr>
        <w:fldChar w:fldCharType="end"/>
      </w:r>
      <w:bookmarkEnd w:id="1378"/>
      <w:r w:rsidRPr="0090507A">
        <w:rPr>
          <w:szCs w:val="19"/>
        </w:rPr>
        <w:t>:</w:t>
      </w:r>
      <w:r w:rsidRPr="0090507A">
        <w:rPr>
          <w:szCs w:val="19"/>
        </w:rPr>
        <w:tab/>
      </w:r>
      <w:r>
        <w:rPr>
          <w:szCs w:val="19"/>
        </w:rPr>
        <w:t xml:space="preserve">Token frequencies for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t xml:space="preserve">prefixed lexemes with </w:t>
      </w:r>
      <w:r w:rsidRPr="0090507A">
        <w:t xml:space="preserve">verbal </w:t>
      </w:r>
      <w:r>
        <w:t xml:space="preserve">and nominal </w:t>
      </w:r>
      <w:r w:rsidRPr="0090507A">
        <w:t>bases</w:t>
      </w:r>
      <w:r>
        <w:t xml:space="preserve"> by </w:t>
      </w:r>
      <w:r w:rsidR="00E750B9">
        <w:t>speakers, topics, and interlocutors</w:t>
      </w:r>
      <w:r>
        <w:t xml:space="preserve"> (34 items)</w:t>
      </w:r>
    </w:p>
    <w:tbl>
      <w:tblPr>
        <w:tblW w:w="669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7"/>
        <w:gridCol w:w="649"/>
        <w:gridCol w:w="651"/>
        <w:gridCol w:w="652"/>
        <w:gridCol w:w="652"/>
        <w:gridCol w:w="737"/>
        <w:gridCol w:w="737"/>
        <w:gridCol w:w="768"/>
        <w:gridCol w:w="822"/>
        <w:gridCol w:w="6"/>
      </w:tblGrid>
      <w:tr w:rsidR="00AC23C4" w:rsidRPr="00E607C7" w14:paraId="5A858DFD" w14:textId="77777777" w:rsidTr="00E50FFF">
        <w:trPr>
          <w:gridAfter w:val="1"/>
          <w:wAfter w:w="6" w:type="dxa"/>
          <w:tblHeader/>
        </w:trPr>
        <w:tc>
          <w:tcPr>
            <w:tcW w:w="1017" w:type="dxa"/>
            <w:tcBorders>
              <w:top w:val="single" w:sz="4" w:space="0" w:color="auto"/>
              <w:left w:val="nil"/>
              <w:bottom w:val="single" w:sz="4" w:space="0" w:color="auto"/>
              <w:right w:val="nil"/>
            </w:tcBorders>
            <w:shd w:val="clear" w:color="auto" w:fill="auto"/>
            <w:noWrap/>
          </w:tcPr>
          <w:p w14:paraId="2D1F72AE" w14:textId="77777777" w:rsidR="00672641" w:rsidRPr="00E607C7" w:rsidRDefault="00672641" w:rsidP="00672641">
            <w:pPr>
              <w:pStyle w:val="TableHd"/>
            </w:pPr>
          </w:p>
        </w:tc>
        <w:tc>
          <w:tcPr>
            <w:tcW w:w="2604" w:type="dxa"/>
            <w:gridSpan w:val="4"/>
            <w:tcBorders>
              <w:top w:val="single" w:sz="4" w:space="0" w:color="auto"/>
              <w:left w:val="nil"/>
              <w:bottom w:val="single" w:sz="4" w:space="0" w:color="auto"/>
              <w:right w:val="single" w:sz="4" w:space="0" w:color="auto"/>
            </w:tcBorders>
            <w:shd w:val="clear" w:color="auto" w:fill="auto"/>
            <w:noWrap/>
          </w:tcPr>
          <w:p w14:paraId="2A7F3628" w14:textId="77777777" w:rsidR="00672641" w:rsidRPr="00E607C7" w:rsidRDefault="00672641" w:rsidP="00672641">
            <w:pPr>
              <w:pStyle w:val="TableHd"/>
            </w:pPr>
            <w:r w:rsidRPr="00E607C7">
              <w:t>Top</w:t>
            </w:r>
            <w:r>
              <w:t>ics (</w:t>
            </w:r>
            <w:r w:rsidRPr="0099608C">
              <w:rPr>
                <w:rStyle w:val="ChSmallCaps"/>
              </w:rPr>
              <w:t>top</w:t>
            </w:r>
            <w:r>
              <w:t>)</w:t>
            </w:r>
          </w:p>
        </w:tc>
        <w:tc>
          <w:tcPr>
            <w:tcW w:w="2242" w:type="dxa"/>
            <w:gridSpan w:val="3"/>
            <w:tcBorders>
              <w:top w:val="single" w:sz="4" w:space="0" w:color="auto"/>
              <w:left w:val="single" w:sz="4" w:space="0" w:color="auto"/>
              <w:bottom w:val="single" w:sz="4" w:space="0" w:color="auto"/>
              <w:right w:val="single" w:sz="4" w:space="0" w:color="auto"/>
            </w:tcBorders>
            <w:shd w:val="clear" w:color="auto" w:fill="auto"/>
            <w:noWrap/>
          </w:tcPr>
          <w:p w14:paraId="6D4D782B" w14:textId="77777777" w:rsidR="00672641" w:rsidRPr="00E607C7" w:rsidRDefault="00672641" w:rsidP="00672641">
            <w:pPr>
              <w:pStyle w:val="TableHd"/>
            </w:pPr>
            <w:r>
              <w:t>Interlocutors (</w:t>
            </w:r>
            <w:r w:rsidRPr="0099608C">
              <w:rPr>
                <w:rStyle w:val="ChSmallCaps"/>
              </w:rPr>
              <w:t>ilct</w:t>
            </w:r>
            <w:r>
              <w:t>)</w:t>
            </w:r>
          </w:p>
        </w:tc>
        <w:tc>
          <w:tcPr>
            <w:tcW w:w="822" w:type="dxa"/>
            <w:tcBorders>
              <w:top w:val="single" w:sz="4" w:space="0" w:color="auto"/>
              <w:left w:val="single" w:sz="4" w:space="0" w:color="auto"/>
              <w:bottom w:val="single" w:sz="4" w:space="0" w:color="auto"/>
              <w:right w:val="nil"/>
            </w:tcBorders>
            <w:shd w:val="clear" w:color="auto" w:fill="auto"/>
            <w:noWrap/>
          </w:tcPr>
          <w:p w14:paraId="5007E914" w14:textId="77777777" w:rsidR="00672641" w:rsidRPr="00E607C7" w:rsidRDefault="00672641" w:rsidP="00672641">
            <w:pPr>
              <w:pStyle w:val="TableHd"/>
            </w:pPr>
            <w:r>
              <w:t>Tokens</w:t>
            </w:r>
          </w:p>
        </w:tc>
      </w:tr>
      <w:tr w:rsidR="00672641" w:rsidRPr="00E607C7" w14:paraId="66332FE4" w14:textId="77777777" w:rsidTr="00E50FFF">
        <w:tc>
          <w:tcPr>
            <w:tcW w:w="6691" w:type="dxa"/>
            <w:gridSpan w:val="10"/>
            <w:tcBorders>
              <w:top w:val="single" w:sz="4" w:space="0" w:color="auto"/>
              <w:left w:val="nil"/>
              <w:bottom w:val="single" w:sz="4" w:space="0" w:color="auto"/>
              <w:right w:val="nil"/>
            </w:tcBorders>
            <w:shd w:val="clear" w:color="auto" w:fill="auto"/>
            <w:noWrap/>
          </w:tcPr>
          <w:p w14:paraId="50A50810" w14:textId="77777777" w:rsidR="00672641" w:rsidRPr="00BF0DA6" w:rsidRDefault="00672641" w:rsidP="00672641">
            <w:pPr>
              <w:pStyle w:val="TableCell3-2"/>
            </w:pPr>
            <w:r>
              <w:t xml:space="preserve">Prefixed </w:t>
            </w:r>
            <w:r w:rsidRPr="00BF0DA6">
              <w:t>lexemes with verbal bases (29 items)</w:t>
            </w:r>
          </w:p>
        </w:tc>
      </w:tr>
      <w:tr w:rsidR="00AC23C4" w:rsidRPr="00E607C7" w14:paraId="58EB4E71" w14:textId="77777777" w:rsidTr="00E50FFF">
        <w:trPr>
          <w:gridAfter w:val="1"/>
          <w:wAfter w:w="6" w:type="dxa"/>
        </w:trPr>
        <w:tc>
          <w:tcPr>
            <w:tcW w:w="1017" w:type="dxa"/>
            <w:tcBorders>
              <w:top w:val="single" w:sz="4" w:space="0" w:color="auto"/>
              <w:left w:val="nil"/>
              <w:bottom w:val="nil"/>
              <w:right w:val="single" w:sz="4" w:space="0" w:color="auto"/>
            </w:tcBorders>
            <w:shd w:val="clear" w:color="auto" w:fill="auto"/>
            <w:noWrap/>
          </w:tcPr>
          <w:p w14:paraId="54C1351D" w14:textId="77777777" w:rsidR="0033268F" w:rsidRPr="008A38F5" w:rsidRDefault="0033268F" w:rsidP="00672641">
            <w:pPr>
              <w:pStyle w:val="TableCell2-0Center"/>
              <w:rPr>
                <w:rStyle w:val="ChSmallCaps"/>
              </w:rPr>
            </w:pPr>
          </w:p>
        </w:tc>
        <w:tc>
          <w:tcPr>
            <w:tcW w:w="649" w:type="dxa"/>
            <w:tcBorders>
              <w:top w:val="single" w:sz="4" w:space="0" w:color="auto"/>
              <w:left w:val="single" w:sz="4" w:space="0" w:color="auto"/>
              <w:bottom w:val="nil"/>
            </w:tcBorders>
            <w:shd w:val="clear" w:color="auto" w:fill="auto"/>
            <w:noWrap/>
          </w:tcPr>
          <w:p w14:paraId="131F79F9" w14:textId="77777777" w:rsidR="0033268F" w:rsidRPr="0099608C" w:rsidRDefault="0033268F" w:rsidP="00672641">
            <w:pPr>
              <w:pStyle w:val="TableCell2-0Center"/>
              <w:rPr>
                <w:rStyle w:val="ChSmallCaps"/>
              </w:rPr>
            </w:pPr>
            <w:r w:rsidRPr="0099608C">
              <w:rPr>
                <w:rStyle w:val="ChSmallCaps"/>
              </w:rPr>
              <w:t>pol</w:t>
            </w:r>
          </w:p>
        </w:tc>
        <w:tc>
          <w:tcPr>
            <w:tcW w:w="651" w:type="dxa"/>
            <w:tcBorders>
              <w:top w:val="single" w:sz="4" w:space="0" w:color="auto"/>
              <w:bottom w:val="nil"/>
            </w:tcBorders>
            <w:shd w:val="clear" w:color="auto" w:fill="auto"/>
            <w:noWrap/>
          </w:tcPr>
          <w:p w14:paraId="3996F02B" w14:textId="77777777" w:rsidR="0033268F" w:rsidRPr="0099608C" w:rsidRDefault="0033268F" w:rsidP="00672641">
            <w:pPr>
              <w:pStyle w:val="TableCell2-0Center"/>
              <w:rPr>
                <w:rStyle w:val="ChSmallCaps"/>
              </w:rPr>
            </w:pPr>
            <w:r w:rsidRPr="0099608C">
              <w:rPr>
                <w:rStyle w:val="ChSmallCaps"/>
              </w:rPr>
              <w:t>edc</w:t>
            </w:r>
          </w:p>
        </w:tc>
        <w:tc>
          <w:tcPr>
            <w:tcW w:w="652" w:type="dxa"/>
            <w:tcBorders>
              <w:top w:val="single" w:sz="4" w:space="0" w:color="auto"/>
              <w:bottom w:val="nil"/>
            </w:tcBorders>
            <w:shd w:val="clear" w:color="auto" w:fill="auto"/>
            <w:noWrap/>
          </w:tcPr>
          <w:p w14:paraId="6E8869A0"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02490E53" w14:textId="77777777" w:rsidR="0033268F" w:rsidRPr="0099608C" w:rsidRDefault="0033268F" w:rsidP="00672641">
            <w:pPr>
              <w:pStyle w:val="TableCell2-0Center"/>
              <w:rPr>
                <w:rStyle w:val="ChSmallCaps"/>
              </w:rPr>
            </w:pPr>
            <w:r w:rsidRPr="0099608C">
              <w:rPr>
                <w:rStyle w:val="ChSmallCaps"/>
              </w:rPr>
              <w:t>low</w:t>
            </w:r>
          </w:p>
        </w:tc>
        <w:tc>
          <w:tcPr>
            <w:tcW w:w="737" w:type="dxa"/>
            <w:tcBorders>
              <w:top w:val="single" w:sz="4" w:space="0" w:color="auto"/>
              <w:left w:val="single" w:sz="4" w:space="0" w:color="auto"/>
              <w:bottom w:val="nil"/>
            </w:tcBorders>
            <w:shd w:val="clear" w:color="auto" w:fill="auto"/>
            <w:noWrap/>
          </w:tcPr>
          <w:p w14:paraId="47B7288B"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589B44A6" w14:textId="77777777" w:rsidR="0033268F" w:rsidRPr="009E4EAE" w:rsidRDefault="00DF62C5" w:rsidP="0033268F">
            <w:pPr>
              <w:pStyle w:val="TableCell2-0Center"/>
              <w:rPr>
                <w:rStyle w:val="ChSmallCaps"/>
              </w:rPr>
            </w:pPr>
            <w:r w:rsidRPr="00DF62C5">
              <w:rPr>
                <w:rStyle w:val="ChSmallCaps"/>
              </w:rPr>
              <w:t>­stat</w:t>
            </w:r>
          </w:p>
        </w:tc>
        <w:tc>
          <w:tcPr>
            <w:tcW w:w="768" w:type="dxa"/>
            <w:tcBorders>
              <w:top w:val="single" w:sz="4" w:space="0" w:color="auto"/>
              <w:bottom w:val="nil"/>
              <w:right w:val="single" w:sz="4" w:space="0" w:color="auto"/>
            </w:tcBorders>
            <w:shd w:val="clear" w:color="auto" w:fill="auto"/>
            <w:noWrap/>
          </w:tcPr>
          <w:p w14:paraId="57A57137" w14:textId="77777777" w:rsidR="0033268F" w:rsidRPr="0099608C" w:rsidRDefault="0033268F" w:rsidP="00672641">
            <w:pPr>
              <w:pStyle w:val="TableCell2-0Center"/>
              <w:rPr>
                <w:rStyle w:val="ChSmallCaps"/>
              </w:rPr>
            </w:pPr>
            <w:r w:rsidRPr="0099608C">
              <w:rPr>
                <w:rStyle w:val="ChSmallCaps"/>
              </w:rPr>
              <w:t>outsd</w:t>
            </w:r>
          </w:p>
        </w:tc>
        <w:tc>
          <w:tcPr>
            <w:tcW w:w="822" w:type="dxa"/>
            <w:tcBorders>
              <w:top w:val="single" w:sz="4" w:space="0" w:color="auto"/>
              <w:left w:val="single" w:sz="4" w:space="0" w:color="auto"/>
              <w:bottom w:val="nil"/>
              <w:right w:val="nil"/>
            </w:tcBorders>
            <w:shd w:val="clear" w:color="auto" w:fill="auto"/>
            <w:noWrap/>
          </w:tcPr>
          <w:p w14:paraId="00F52DD1" w14:textId="77777777" w:rsidR="0033268F" w:rsidRPr="00236E08" w:rsidRDefault="0033268F" w:rsidP="00672641">
            <w:pPr>
              <w:pStyle w:val="TableCell2-0Center"/>
            </w:pPr>
            <w:r>
              <w:t>Total</w:t>
            </w:r>
          </w:p>
        </w:tc>
      </w:tr>
      <w:tr w:rsidR="00AC23C4" w:rsidRPr="00E607C7" w14:paraId="6CFEBF94" w14:textId="77777777" w:rsidTr="00E50FFF">
        <w:trPr>
          <w:gridAfter w:val="1"/>
          <w:wAfter w:w="6" w:type="dxa"/>
        </w:trPr>
        <w:tc>
          <w:tcPr>
            <w:tcW w:w="1017" w:type="dxa"/>
            <w:tcBorders>
              <w:top w:val="nil"/>
              <w:left w:val="nil"/>
              <w:bottom w:val="nil"/>
              <w:right w:val="single" w:sz="4" w:space="0" w:color="auto"/>
            </w:tcBorders>
            <w:shd w:val="clear" w:color="auto" w:fill="auto"/>
            <w:noWrap/>
          </w:tcPr>
          <w:p w14:paraId="562D22A3" w14:textId="77777777" w:rsidR="0033268F" w:rsidRPr="0099608C" w:rsidRDefault="0033268F" w:rsidP="00672641">
            <w:pPr>
              <w:pStyle w:val="TableCell2-0"/>
              <w:rPr>
                <w:rStyle w:val="ChSmallCaps"/>
              </w:rPr>
            </w:pPr>
            <w:r w:rsidRPr="0099608C">
              <w:rPr>
                <w:rStyle w:val="ChSmallCaps"/>
              </w:rPr>
              <w:t>+edc-spk</w:t>
            </w:r>
          </w:p>
        </w:tc>
        <w:tc>
          <w:tcPr>
            <w:tcW w:w="649" w:type="dxa"/>
            <w:tcBorders>
              <w:top w:val="nil"/>
              <w:left w:val="single" w:sz="4" w:space="0" w:color="auto"/>
              <w:bottom w:val="nil"/>
            </w:tcBorders>
            <w:shd w:val="clear" w:color="auto" w:fill="auto"/>
            <w:noWrap/>
          </w:tcPr>
          <w:p w14:paraId="1C96A780" w14:textId="77777777" w:rsidR="0033268F" w:rsidRPr="00BF0DA6" w:rsidRDefault="0033268F" w:rsidP="00AC23C4">
            <w:pPr>
              <w:pStyle w:val="TableCell2-0"/>
              <w:ind w:right="57"/>
              <w:jc w:val="right"/>
            </w:pPr>
            <w:r w:rsidRPr="00BF0DA6">
              <w:t>37</w:t>
            </w:r>
          </w:p>
        </w:tc>
        <w:tc>
          <w:tcPr>
            <w:tcW w:w="651" w:type="dxa"/>
            <w:tcBorders>
              <w:top w:val="nil"/>
              <w:bottom w:val="nil"/>
            </w:tcBorders>
            <w:shd w:val="clear" w:color="auto" w:fill="auto"/>
            <w:noWrap/>
          </w:tcPr>
          <w:p w14:paraId="5AA49CA2" w14:textId="77777777" w:rsidR="0033268F" w:rsidRPr="00BF0DA6" w:rsidRDefault="0033268F" w:rsidP="00AC23C4">
            <w:pPr>
              <w:pStyle w:val="TableCell2-0"/>
              <w:ind w:right="57"/>
              <w:jc w:val="right"/>
            </w:pPr>
            <w:r w:rsidRPr="00BF0DA6">
              <w:t>6</w:t>
            </w:r>
          </w:p>
        </w:tc>
        <w:tc>
          <w:tcPr>
            <w:tcW w:w="652" w:type="dxa"/>
            <w:tcBorders>
              <w:top w:val="nil"/>
              <w:bottom w:val="nil"/>
            </w:tcBorders>
            <w:shd w:val="clear" w:color="auto" w:fill="auto"/>
            <w:noWrap/>
          </w:tcPr>
          <w:p w14:paraId="7819E976" w14:textId="77777777" w:rsidR="0033268F" w:rsidRPr="00BF0DA6" w:rsidRDefault="0033268F" w:rsidP="00AC23C4">
            <w:pPr>
              <w:pStyle w:val="TableCell2-0"/>
              <w:ind w:right="57"/>
              <w:jc w:val="right"/>
            </w:pPr>
            <w:r w:rsidRPr="00BF0DA6">
              <w:t>3</w:t>
            </w:r>
          </w:p>
        </w:tc>
        <w:tc>
          <w:tcPr>
            <w:tcW w:w="652" w:type="dxa"/>
            <w:tcBorders>
              <w:top w:val="nil"/>
              <w:bottom w:val="nil"/>
              <w:right w:val="single" w:sz="4" w:space="0" w:color="auto"/>
            </w:tcBorders>
            <w:shd w:val="clear" w:color="auto" w:fill="auto"/>
            <w:noWrap/>
          </w:tcPr>
          <w:p w14:paraId="151E4250" w14:textId="77777777" w:rsidR="0033268F" w:rsidRPr="00BF0DA6" w:rsidRDefault="0033268F" w:rsidP="00AC23C4">
            <w:pPr>
              <w:pStyle w:val="TableCell2-0"/>
              <w:ind w:right="57"/>
              <w:jc w:val="right"/>
            </w:pPr>
            <w:r w:rsidRPr="00BF0DA6">
              <w:t>19</w:t>
            </w:r>
          </w:p>
        </w:tc>
        <w:tc>
          <w:tcPr>
            <w:tcW w:w="737" w:type="dxa"/>
            <w:tcBorders>
              <w:top w:val="nil"/>
              <w:left w:val="single" w:sz="4" w:space="0" w:color="auto"/>
              <w:bottom w:val="nil"/>
            </w:tcBorders>
            <w:shd w:val="clear" w:color="auto" w:fill="auto"/>
            <w:noWrap/>
          </w:tcPr>
          <w:p w14:paraId="44E2C703" w14:textId="77777777" w:rsidR="0033268F" w:rsidRPr="00BF0DA6" w:rsidRDefault="0033268F" w:rsidP="00AC23C4">
            <w:pPr>
              <w:pStyle w:val="TableCell2-0"/>
              <w:ind w:right="57"/>
              <w:jc w:val="right"/>
            </w:pPr>
            <w:r w:rsidRPr="00BF0DA6">
              <w:t>---</w:t>
            </w:r>
          </w:p>
        </w:tc>
        <w:tc>
          <w:tcPr>
            <w:tcW w:w="737" w:type="dxa"/>
            <w:tcBorders>
              <w:top w:val="nil"/>
              <w:bottom w:val="nil"/>
            </w:tcBorders>
            <w:shd w:val="clear" w:color="auto" w:fill="auto"/>
            <w:noWrap/>
          </w:tcPr>
          <w:p w14:paraId="4AF990A9" w14:textId="77777777" w:rsidR="0033268F" w:rsidRPr="00BF0DA6" w:rsidRDefault="0033268F" w:rsidP="00AC23C4">
            <w:pPr>
              <w:pStyle w:val="TableCell2-0"/>
              <w:ind w:right="57"/>
              <w:jc w:val="right"/>
            </w:pPr>
            <w:r w:rsidRPr="00BF0DA6">
              <w:t>---</w:t>
            </w:r>
          </w:p>
        </w:tc>
        <w:tc>
          <w:tcPr>
            <w:tcW w:w="768" w:type="dxa"/>
            <w:tcBorders>
              <w:top w:val="nil"/>
              <w:bottom w:val="nil"/>
              <w:right w:val="single" w:sz="4" w:space="0" w:color="auto"/>
            </w:tcBorders>
            <w:shd w:val="clear" w:color="auto" w:fill="auto"/>
            <w:noWrap/>
          </w:tcPr>
          <w:p w14:paraId="632F83AD" w14:textId="77777777" w:rsidR="0033268F" w:rsidRPr="00BF0DA6" w:rsidRDefault="0033268F" w:rsidP="00AC23C4">
            <w:pPr>
              <w:pStyle w:val="TableCell2-0"/>
              <w:ind w:right="57"/>
              <w:jc w:val="right"/>
            </w:pPr>
            <w:r w:rsidRPr="00BF0DA6">
              <w:t>11</w:t>
            </w:r>
          </w:p>
        </w:tc>
        <w:tc>
          <w:tcPr>
            <w:tcW w:w="822" w:type="dxa"/>
            <w:tcBorders>
              <w:top w:val="nil"/>
              <w:left w:val="single" w:sz="4" w:space="0" w:color="auto"/>
              <w:bottom w:val="nil"/>
              <w:right w:val="nil"/>
            </w:tcBorders>
            <w:shd w:val="clear" w:color="auto" w:fill="auto"/>
            <w:noWrap/>
          </w:tcPr>
          <w:p w14:paraId="30DB6D59" w14:textId="77777777" w:rsidR="0033268F" w:rsidRPr="00BF0DA6" w:rsidRDefault="0033268F" w:rsidP="00AC23C4">
            <w:pPr>
              <w:pStyle w:val="TableCell2-0"/>
              <w:ind w:right="57"/>
              <w:jc w:val="right"/>
            </w:pPr>
            <w:r w:rsidRPr="00BF0DA6">
              <w:t>76</w:t>
            </w:r>
          </w:p>
        </w:tc>
      </w:tr>
      <w:tr w:rsidR="00AC23C4" w:rsidRPr="00A15CAE" w14:paraId="43D2B07A" w14:textId="77777777" w:rsidTr="00E50FFF">
        <w:trPr>
          <w:gridAfter w:val="1"/>
          <w:wAfter w:w="6" w:type="dxa"/>
        </w:trPr>
        <w:tc>
          <w:tcPr>
            <w:tcW w:w="1017" w:type="dxa"/>
            <w:tcBorders>
              <w:top w:val="nil"/>
              <w:left w:val="nil"/>
              <w:bottom w:val="dashed" w:sz="4" w:space="0" w:color="auto"/>
              <w:right w:val="single" w:sz="4" w:space="0" w:color="auto"/>
            </w:tcBorders>
            <w:shd w:val="clear" w:color="auto" w:fill="auto"/>
            <w:noWrap/>
          </w:tcPr>
          <w:p w14:paraId="04087F37" w14:textId="77777777" w:rsidR="0033268F" w:rsidRPr="0099608C" w:rsidRDefault="002938F4"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49" w:type="dxa"/>
            <w:tcBorders>
              <w:top w:val="nil"/>
              <w:left w:val="single" w:sz="4" w:space="0" w:color="auto"/>
              <w:bottom w:val="dashed" w:sz="4" w:space="0" w:color="auto"/>
            </w:tcBorders>
            <w:shd w:val="clear" w:color="auto" w:fill="auto"/>
            <w:noWrap/>
          </w:tcPr>
          <w:p w14:paraId="55050A91" w14:textId="77777777" w:rsidR="0033268F" w:rsidRPr="00A15CAE" w:rsidRDefault="0033268F" w:rsidP="00AC23C4">
            <w:pPr>
              <w:pStyle w:val="TableCell0-2"/>
              <w:ind w:right="57"/>
              <w:jc w:val="right"/>
            </w:pPr>
            <w:r w:rsidRPr="00A15CAE">
              <w:t>11</w:t>
            </w:r>
          </w:p>
        </w:tc>
        <w:tc>
          <w:tcPr>
            <w:tcW w:w="651" w:type="dxa"/>
            <w:tcBorders>
              <w:top w:val="nil"/>
              <w:bottom w:val="dashed" w:sz="4" w:space="0" w:color="auto"/>
            </w:tcBorders>
            <w:shd w:val="clear" w:color="auto" w:fill="auto"/>
            <w:noWrap/>
          </w:tcPr>
          <w:p w14:paraId="3D732F3F" w14:textId="77777777" w:rsidR="0033268F" w:rsidRPr="00A15CAE" w:rsidRDefault="0033268F" w:rsidP="00AC23C4">
            <w:pPr>
              <w:pStyle w:val="TableCell0-2"/>
              <w:ind w:right="57"/>
              <w:jc w:val="right"/>
            </w:pPr>
            <w:r w:rsidRPr="00A15CAE">
              <w:t>2</w:t>
            </w:r>
          </w:p>
        </w:tc>
        <w:tc>
          <w:tcPr>
            <w:tcW w:w="652" w:type="dxa"/>
            <w:tcBorders>
              <w:top w:val="nil"/>
              <w:bottom w:val="dashed" w:sz="4" w:space="0" w:color="auto"/>
            </w:tcBorders>
            <w:shd w:val="clear" w:color="auto" w:fill="auto"/>
            <w:noWrap/>
          </w:tcPr>
          <w:p w14:paraId="06E8642C" w14:textId="77777777" w:rsidR="0033268F" w:rsidRPr="00A15CAE" w:rsidRDefault="0033268F" w:rsidP="00AC23C4">
            <w:pPr>
              <w:pStyle w:val="TableCell0-2"/>
              <w:ind w:right="57"/>
              <w:jc w:val="right"/>
            </w:pPr>
            <w:r w:rsidRPr="00A15CAE">
              <w:t>37</w:t>
            </w:r>
          </w:p>
        </w:tc>
        <w:tc>
          <w:tcPr>
            <w:tcW w:w="652" w:type="dxa"/>
            <w:tcBorders>
              <w:top w:val="nil"/>
              <w:bottom w:val="dashed" w:sz="4" w:space="0" w:color="auto"/>
              <w:right w:val="single" w:sz="4" w:space="0" w:color="auto"/>
            </w:tcBorders>
            <w:shd w:val="clear" w:color="auto" w:fill="auto"/>
            <w:noWrap/>
          </w:tcPr>
          <w:p w14:paraId="1C57AF1F" w14:textId="77777777" w:rsidR="0033268F" w:rsidRPr="00A15CAE" w:rsidRDefault="0033268F" w:rsidP="00AC23C4">
            <w:pPr>
              <w:pStyle w:val="TableCell0-2"/>
              <w:ind w:right="57"/>
              <w:jc w:val="right"/>
            </w:pPr>
            <w:r w:rsidRPr="00A15CAE">
              <w:t>---</w:t>
            </w:r>
          </w:p>
        </w:tc>
        <w:tc>
          <w:tcPr>
            <w:tcW w:w="737" w:type="dxa"/>
            <w:tcBorders>
              <w:top w:val="nil"/>
              <w:left w:val="single" w:sz="4" w:space="0" w:color="auto"/>
              <w:bottom w:val="dashed" w:sz="4" w:space="0" w:color="auto"/>
            </w:tcBorders>
            <w:shd w:val="clear" w:color="auto" w:fill="auto"/>
            <w:noWrap/>
          </w:tcPr>
          <w:p w14:paraId="6AE60882" w14:textId="77777777" w:rsidR="0033268F" w:rsidRPr="00A15CAE" w:rsidRDefault="0033268F" w:rsidP="00AC23C4">
            <w:pPr>
              <w:pStyle w:val="TableCell0-2"/>
              <w:ind w:right="57"/>
              <w:jc w:val="right"/>
            </w:pPr>
            <w:r w:rsidRPr="00A15CAE">
              <w:t>9</w:t>
            </w:r>
          </w:p>
        </w:tc>
        <w:tc>
          <w:tcPr>
            <w:tcW w:w="737" w:type="dxa"/>
            <w:tcBorders>
              <w:top w:val="nil"/>
              <w:bottom w:val="dashed" w:sz="4" w:space="0" w:color="auto"/>
            </w:tcBorders>
            <w:shd w:val="clear" w:color="auto" w:fill="auto"/>
            <w:noWrap/>
          </w:tcPr>
          <w:p w14:paraId="15E151AC" w14:textId="77777777" w:rsidR="0033268F" w:rsidRPr="00AC23C4" w:rsidRDefault="0033268F" w:rsidP="00AC23C4">
            <w:pPr>
              <w:pStyle w:val="TableCell0-2"/>
              <w:ind w:right="57"/>
              <w:jc w:val="right"/>
              <w:rPr>
                <w:rStyle w:val="ChBold"/>
                <w:b w:val="0"/>
              </w:rPr>
            </w:pPr>
            <w:r w:rsidRPr="00AC23C4">
              <w:rPr>
                <w:rStyle w:val="ChBold"/>
                <w:b w:val="0"/>
              </w:rPr>
              <w:t>18</w:t>
            </w:r>
          </w:p>
        </w:tc>
        <w:tc>
          <w:tcPr>
            <w:tcW w:w="768" w:type="dxa"/>
            <w:tcBorders>
              <w:top w:val="nil"/>
              <w:bottom w:val="dashed" w:sz="4" w:space="0" w:color="auto"/>
              <w:right w:val="single" w:sz="4" w:space="0" w:color="auto"/>
            </w:tcBorders>
            <w:shd w:val="clear" w:color="auto" w:fill="auto"/>
            <w:noWrap/>
          </w:tcPr>
          <w:p w14:paraId="00070370" w14:textId="77777777" w:rsidR="0033268F" w:rsidRPr="00A15CAE" w:rsidRDefault="0033268F" w:rsidP="00AC23C4">
            <w:pPr>
              <w:pStyle w:val="TableCell0-2"/>
              <w:ind w:right="57"/>
              <w:jc w:val="right"/>
            </w:pPr>
            <w:r w:rsidRPr="00A15CAE">
              <w:t>0</w:t>
            </w:r>
          </w:p>
        </w:tc>
        <w:tc>
          <w:tcPr>
            <w:tcW w:w="822" w:type="dxa"/>
            <w:tcBorders>
              <w:top w:val="nil"/>
              <w:left w:val="single" w:sz="4" w:space="0" w:color="auto"/>
              <w:bottom w:val="dashed" w:sz="4" w:space="0" w:color="auto"/>
              <w:right w:val="nil"/>
            </w:tcBorders>
            <w:shd w:val="clear" w:color="auto" w:fill="auto"/>
            <w:noWrap/>
          </w:tcPr>
          <w:p w14:paraId="281B8BE6" w14:textId="77777777" w:rsidR="0033268F" w:rsidRPr="00A15CAE" w:rsidRDefault="0033268F" w:rsidP="00AC23C4">
            <w:pPr>
              <w:pStyle w:val="TableCell0-2"/>
              <w:ind w:right="57"/>
              <w:jc w:val="right"/>
            </w:pPr>
            <w:r w:rsidRPr="00A15CAE">
              <w:t>77</w:t>
            </w:r>
          </w:p>
        </w:tc>
      </w:tr>
      <w:tr w:rsidR="00AC23C4" w:rsidRPr="00E607C7" w14:paraId="6D497F35" w14:textId="77777777" w:rsidTr="00E50FFF">
        <w:trPr>
          <w:gridAfter w:val="1"/>
          <w:wAfter w:w="6" w:type="dxa"/>
        </w:trPr>
        <w:tc>
          <w:tcPr>
            <w:tcW w:w="1017" w:type="dxa"/>
            <w:tcBorders>
              <w:top w:val="dashed" w:sz="4" w:space="0" w:color="auto"/>
              <w:left w:val="nil"/>
              <w:bottom w:val="single" w:sz="4" w:space="0" w:color="auto"/>
              <w:right w:val="single" w:sz="4" w:space="0" w:color="auto"/>
            </w:tcBorders>
            <w:shd w:val="clear" w:color="auto" w:fill="auto"/>
            <w:noWrap/>
          </w:tcPr>
          <w:p w14:paraId="04C90919" w14:textId="77777777" w:rsidR="0033268F" w:rsidRPr="00DA5C39" w:rsidRDefault="0033268F" w:rsidP="00672641">
            <w:pPr>
              <w:pStyle w:val="TableCell2-2Break"/>
            </w:pPr>
            <w:r>
              <w:t>Subtotal</w:t>
            </w:r>
          </w:p>
        </w:tc>
        <w:tc>
          <w:tcPr>
            <w:tcW w:w="649" w:type="dxa"/>
            <w:tcBorders>
              <w:top w:val="dashed" w:sz="4" w:space="0" w:color="auto"/>
              <w:left w:val="single" w:sz="4" w:space="0" w:color="auto"/>
              <w:bottom w:val="single" w:sz="4" w:space="0" w:color="auto"/>
            </w:tcBorders>
            <w:shd w:val="clear" w:color="auto" w:fill="auto"/>
            <w:noWrap/>
          </w:tcPr>
          <w:p w14:paraId="2F6EB037" w14:textId="77777777" w:rsidR="0033268F" w:rsidRPr="00E607C7" w:rsidRDefault="0033268F" w:rsidP="00AC23C4">
            <w:pPr>
              <w:pStyle w:val="TableCell2-2Break"/>
              <w:ind w:right="57"/>
              <w:jc w:val="right"/>
            </w:pPr>
            <w:r>
              <w:t>48</w:t>
            </w:r>
          </w:p>
        </w:tc>
        <w:tc>
          <w:tcPr>
            <w:tcW w:w="651" w:type="dxa"/>
            <w:tcBorders>
              <w:top w:val="dashed" w:sz="4" w:space="0" w:color="auto"/>
              <w:bottom w:val="single" w:sz="4" w:space="0" w:color="auto"/>
            </w:tcBorders>
            <w:shd w:val="clear" w:color="auto" w:fill="auto"/>
            <w:noWrap/>
          </w:tcPr>
          <w:p w14:paraId="446B074C" w14:textId="77777777" w:rsidR="0033268F" w:rsidRPr="00E607C7" w:rsidRDefault="0033268F" w:rsidP="00AC23C4">
            <w:pPr>
              <w:pStyle w:val="TableCell2-2Break"/>
              <w:ind w:right="57"/>
              <w:jc w:val="right"/>
            </w:pPr>
            <w:r>
              <w:t>8</w:t>
            </w:r>
          </w:p>
        </w:tc>
        <w:tc>
          <w:tcPr>
            <w:tcW w:w="652" w:type="dxa"/>
            <w:tcBorders>
              <w:top w:val="dashed" w:sz="4" w:space="0" w:color="auto"/>
              <w:bottom w:val="single" w:sz="4" w:space="0" w:color="auto"/>
            </w:tcBorders>
            <w:shd w:val="clear" w:color="auto" w:fill="auto"/>
            <w:noWrap/>
          </w:tcPr>
          <w:p w14:paraId="5903B5DD" w14:textId="77777777" w:rsidR="0033268F" w:rsidRPr="00E607C7" w:rsidRDefault="0033268F" w:rsidP="00AC23C4">
            <w:pPr>
              <w:pStyle w:val="TableCell2-2Break"/>
              <w:ind w:right="57"/>
              <w:jc w:val="right"/>
            </w:pPr>
            <w:r>
              <w:t>40</w:t>
            </w:r>
          </w:p>
        </w:tc>
        <w:tc>
          <w:tcPr>
            <w:tcW w:w="652" w:type="dxa"/>
            <w:tcBorders>
              <w:top w:val="dashed" w:sz="4" w:space="0" w:color="auto"/>
              <w:bottom w:val="single" w:sz="4" w:space="0" w:color="auto"/>
              <w:right w:val="single" w:sz="4" w:space="0" w:color="auto"/>
            </w:tcBorders>
            <w:shd w:val="clear" w:color="auto" w:fill="auto"/>
            <w:noWrap/>
          </w:tcPr>
          <w:p w14:paraId="7E64D585" w14:textId="77777777" w:rsidR="0033268F" w:rsidRPr="00E607C7" w:rsidRDefault="0033268F" w:rsidP="00AC23C4">
            <w:pPr>
              <w:pStyle w:val="TableCell2-2Break"/>
              <w:ind w:right="57"/>
              <w:jc w:val="right"/>
            </w:pPr>
            <w:r>
              <w:t>19</w:t>
            </w:r>
          </w:p>
        </w:tc>
        <w:tc>
          <w:tcPr>
            <w:tcW w:w="737" w:type="dxa"/>
            <w:tcBorders>
              <w:top w:val="dashed" w:sz="4" w:space="0" w:color="auto"/>
              <w:left w:val="single" w:sz="4" w:space="0" w:color="auto"/>
              <w:bottom w:val="single" w:sz="4" w:space="0" w:color="auto"/>
            </w:tcBorders>
            <w:shd w:val="clear" w:color="auto" w:fill="auto"/>
            <w:noWrap/>
          </w:tcPr>
          <w:p w14:paraId="7D604147" w14:textId="77777777" w:rsidR="0033268F" w:rsidRPr="00E607C7" w:rsidRDefault="0033268F" w:rsidP="00AC23C4">
            <w:pPr>
              <w:pStyle w:val="TableCell2-2Break"/>
              <w:ind w:right="57"/>
              <w:jc w:val="right"/>
            </w:pPr>
            <w:r>
              <w:t>9</w:t>
            </w:r>
          </w:p>
        </w:tc>
        <w:tc>
          <w:tcPr>
            <w:tcW w:w="737" w:type="dxa"/>
            <w:tcBorders>
              <w:top w:val="dashed" w:sz="4" w:space="0" w:color="auto"/>
              <w:bottom w:val="single" w:sz="4" w:space="0" w:color="auto"/>
            </w:tcBorders>
            <w:shd w:val="clear" w:color="auto" w:fill="auto"/>
            <w:noWrap/>
          </w:tcPr>
          <w:p w14:paraId="70B54BA2" w14:textId="77777777" w:rsidR="0033268F" w:rsidRPr="00620ED6" w:rsidRDefault="0033268F" w:rsidP="00AC23C4">
            <w:pPr>
              <w:pStyle w:val="TableCell2-2Break"/>
              <w:ind w:right="57"/>
              <w:jc w:val="right"/>
              <w:rPr>
                <w:rStyle w:val="ChBold"/>
              </w:rPr>
            </w:pPr>
            <w:r>
              <w:rPr>
                <w:rStyle w:val="ChBold"/>
              </w:rPr>
              <w:t>18</w:t>
            </w:r>
          </w:p>
        </w:tc>
        <w:tc>
          <w:tcPr>
            <w:tcW w:w="768" w:type="dxa"/>
            <w:tcBorders>
              <w:top w:val="dashed" w:sz="4" w:space="0" w:color="auto"/>
              <w:bottom w:val="single" w:sz="4" w:space="0" w:color="auto"/>
              <w:right w:val="single" w:sz="4" w:space="0" w:color="auto"/>
            </w:tcBorders>
            <w:shd w:val="clear" w:color="auto" w:fill="auto"/>
            <w:noWrap/>
          </w:tcPr>
          <w:p w14:paraId="76237604" w14:textId="77777777" w:rsidR="0033268F" w:rsidRPr="00E607C7" w:rsidRDefault="0033268F" w:rsidP="00AC23C4">
            <w:pPr>
              <w:pStyle w:val="TableCell2-2Break"/>
              <w:ind w:right="57"/>
              <w:jc w:val="right"/>
            </w:pPr>
            <w:r>
              <w:t>11</w:t>
            </w:r>
          </w:p>
        </w:tc>
        <w:tc>
          <w:tcPr>
            <w:tcW w:w="822" w:type="dxa"/>
            <w:tcBorders>
              <w:top w:val="dashed" w:sz="4" w:space="0" w:color="auto"/>
              <w:left w:val="single" w:sz="4" w:space="0" w:color="auto"/>
              <w:bottom w:val="single" w:sz="4" w:space="0" w:color="auto"/>
              <w:right w:val="nil"/>
            </w:tcBorders>
            <w:shd w:val="clear" w:color="auto" w:fill="auto"/>
            <w:noWrap/>
          </w:tcPr>
          <w:p w14:paraId="49737482" w14:textId="77777777" w:rsidR="0033268F" w:rsidRPr="00236E08" w:rsidRDefault="0033268F" w:rsidP="00AC23C4">
            <w:pPr>
              <w:pStyle w:val="TableCell2-2Break"/>
              <w:ind w:right="57"/>
              <w:jc w:val="right"/>
            </w:pPr>
            <w:r>
              <w:t>153</w:t>
            </w:r>
          </w:p>
        </w:tc>
      </w:tr>
      <w:tr w:rsidR="0033268F" w:rsidRPr="00E607C7" w14:paraId="5E231341" w14:textId="77777777" w:rsidTr="00E50FFF">
        <w:tc>
          <w:tcPr>
            <w:tcW w:w="6691" w:type="dxa"/>
            <w:gridSpan w:val="10"/>
            <w:tcBorders>
              <w:top w:val="single" w:sz="4" w:space="0" w:color="auto"/>
              <w:left w:val="nil"/>
              <w:bottom w:val="single" w:sz="4" w:space="0" w:color="auto"/>
              <w:right w:val="nil"/>
            </w:tcBorders>
            <w:shd w:val="clear" w:color="auto" w:fill="auto"/>
            <w:noWrap/>
          </w:tcPr>
          <w:p w14:paraId="37A2083E" w14:textId="77777777" w:rsidR="0033268F" w:rsidRPr="00BF0DA6" w:rsidRDefault="0033268F" w:rsidP="00672641">
            <w:pPr>
              <w:pStyle w:val="TableCell3-2"/>
            </w:pPr>
            <w:r>
              <w:t xml:space="preserve">Prefixed </w:t>
            </w:r>
            <w:r w:rsidRPr="00BF0DA6">
              <w:t>lexemes with nominal bases (5 items)</w:t>
            </w:r>
          </w:p>
        </w:tc>
      </w:tr>
      <w:tr w:rsidR="00AC23C4" w:rsidRPr="00E607C7" w14:paraId="404E100A" w14:textId="77777777" w:rsidTr="00E50FFF">
        <w:trPr>
          <w:gridAfter w:val="1"/>
          <w:wAfter w:w="6" w:type="dxa"/>
        </w:trPr>
        <w:tc>
          <w:tcPr>
            <w:tcW w:w="1017" w:type="dxa"/>
            <w:tcBorders>
              <w:top w:val="single" w:sz="4" w:space="0" w:color="auto"/>
              <w:left w:val="nil"/>
              <w:bottom w:val="nil"/>
              <w:right w:val="single" w:sz="4" w:space="0" w:color="auto"/>
            </w:tcBorders>
            <w:shd w:val="clear" w:color="auto" w:fill="auto"/>
            <w:noWrap/>
          </w:tcPr>
          <w:p w14:paraId="02A69190" w14:textId="77777777" w:rsidR="0033268F" w:rsidRPr="008A38F5" w:rsidRDefault="0033268F" w:rsidP="00672641">
            <w:pPr>
              <w:pStyle w:val="TableCell2-0Center"/>
              <w:rPr>
                <w:rStyle w:val="ChSmallCaps"/>
              </w:rPr>
            </w:pPr>
          </w:p>
        </w:tc>
        <w:tc>
          <w:tcPr>
            <w:tcW w:w="649" w:type="dxa"/>
            <w:tcBorders>
              <w:top w:val="single" w:sz="4" w:space="0" w:color="auto"/>
              <w:left w:val="single" w:sz="4" w:space="0" w:color="auto"/>
              <w:bottom w:val="nil"/>
            </w:tcBorders>
            <w:shd w:val="clear" w:color="auto" w:fill="auto"/>
            <w:noWrap/>
          </w:tcPr>
          <w:p w14:paraId="4B2AF8D6" w14:textId="77777777" w:rsidR="0033268F" w:rsidRPr="0099608C" w:rsidRDefault="0033268F" w:rsidP="00672641">
            <w:pPr>
              <w:pStyle w:val="TableCell2-0Center"/>
              <w:rPr>
                <w:rStyle w:val="ChSmallCaps"/>
              </w:rPr>
            </w:pPr>
            <w:r w:rsidRPr="0099608C">
              <w:rPr>
                <w:rStyle w:val="ChSmallCaps"/>
              </w:rPr>
              <w:t>pol</w:t>
            </w:r>
          </w:p>
        </w:tc>
        <w:tc>
          <w:tcPr>
            <w:tcW w:w="651" w:type="dxa"/>
            <w:tcBorders>
              <w:top w:val="single" w:sz="4" w:space="0" w:color="auto"/>
              <w:bottom w:val="nil"/>
            </w:tcBorders>
            <w:shd w:val="clear" w:color="auto" w:fill="auto"/>
            <w:noWrap/>
          </w:tcPr>
          <w:p w14:paraId="4A98F413" w14:textId="77777777" w:rsidR="0033268F" w:rsidRPr="0099608C" w:rsidRDefault="0033268F" w:rsidP="00672641">
            <w:pPr>
              <w:pStyle w:val="TableCell2-0Center"/>
              <w:rPr>
                <w:rStyle w:val="ChSmallCaps"/>
              </w:rPr>
            </w:pPr>
            <w:r w:rsidRPr="0099608C">
              <w:rPr>
                <w:rStyle w:val="ChSmallCaps"/>
              </w:rPr>
              <w:t>edc</w:t>
            </w:r>
          </w:p>
        </w:tc>
        <w:tc>
          <w:tcPr>
            <w:tcW w:w="652" w:type="dxa"/>
            <w:tcBorders>
              <w:top w:val="single" w:sz="4" w:space="0" w:color="auto"/>
              <w:bottom w:val="nil"/>
            </w:tcBorders>
            <w:shd w:val="clear" w:color="auto" w:fill="auto"/>
            <w:noWrap/>
          </w:tcPr>
          <w:p w14:paraId="68D84E92"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4D4B36CB" w14:textId="77777777" w:rsidR="0033268F" w:rsidRPr="0099608C" w:rsidRDefault="0033268F" w:rsidP="00672641">
            <w:pPr>
              <w:pStyle w:val="TableCell2-0Center"/>
              <w:rPr>
                <w:rStyle w:val="ChSmallCaps"/>
              </w:rPr>
            </w:pPr>
            <w:r w:rsidRPr="0099608C">
              <w:rPr>
                <w:rStyle w:val="ChSmallCaps"/>
              </w:rPr>
              <w:t>low</w:t>
            </w:r>
          </w:p>
        </w:tc>
        <w:tc>
          <w:tcPr>
            <w:tcW w:w="737" w:type="dxa"/>
            <w:tcBorders>
              <w:top w:val="single" w:sz="4" w:space="0" w:color="auto"/>
              <w:left w:val="single" w:sz="4" w:space="0" w:color="auto"/>
              <w:bottom w:val="nil"/>
            </w:tcBorders>
            <w:shd w:val="clear" w:color="auto" w:fill="auto"/>
            <w:noWrap/>
          </w:tcPr>
          <w:p w14:paraId="5981D7F8"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65473735" w14:textId="77777777" w:rsidR="0033268F" w:rsidRPr="009E4EAE" w:rsidRDefault="00DF62C5" w:rsidP="0033268F">
            <w:pPr>
              <w:pStyle w:val="TableCell2-0Center"/>
              <w:rPr>
                <w:rStyle w:val="ChSmallCaps"/>
              </w:rPr>
            </w:pPr>
            <w:r w:rsidRPr="00DF62C5">
              <w:rPr>
                <w:rStyle w:val="ChSmallCaps"/>
              </w:rPr>
              <w:t>­stat</w:t>
            </w:r>
          </w:p>
        </w:tc>
        <w:tc>
          <w:tcPr>
            <w:tcW w:w="768" w:type="dxa"/>
            <w:tcBorders>
              <w:top w:val="single" w:sz="4" w:space="0" w:color="auto"/>
              <w:bottom w:val="nil"/>
              <w:right w:val="single" w:sz="4" w:space="0" w:color="auto"/>
            </w:tcBorders>
            <w:shd w:val="clear" w:color="auto" w:fill="auto"/>
            <w:noWrap/>
          </w:tcPr>
          <w:p w14:paraId="781DDE97" w14:textId="77777777" w:rsidR="0033268F" w:rsidRPr="0099608C" w:rsidRDefault="0033268F" w:rsidP="00672641">
            <w:pPr>
              <w:pStyle w:val="TableCell2-0Center"/>
              <w:rPr>
                <w:rStyle w:val="ChSmallCaps"/>
              </w:rPr>
            </w:pPr>
            <w:r w:rsidRPr="0099608C">
              <w:rPr>
                <w:rStyle w:val="ChSmallCaps"/>
              </w:rPr>
              <w:t>outsd</w:t>
            </w:r>
          </w:p>
        </w:tc>
        <w:tc>
          <w:tcPr>
            <w:tcW w:w="822" w:type="dxa"/>
            <w:tcBorders>
              <w:top w:val="single" w:sz="4" w:space="0" w:color="auto"/>
              <w:left w:val="single" w:sz="4" w:space="0" w:color="auto"/>
              <w:right w:val="nil"/>
            </w:tcBorders>
            <w:shd w:val="clear" w:color="auto" w:fill="auto"/>
            <w:noWrap/>
          </w:tcPr>
          <w:p w14:paraId="2CF14E1A" w14:textId="77777777" w:rsidR="0033268F" w:rsidRPr="00236E08" w:rsidRDefault="0033268F" w:rsidP="00672641">
            <w:pPr>
              <w:pStyle w:val="TableCell2-0Center"/>
            </w:pPr>
            <w:r>
              <w:t>Total</w:t>
            </w:r>
          </w:p>
        </w:tc>
      </w:tr>
      <w:tr w:rsidR="00AC23C4" w:rsidRPr="00E607C7" w14:paraId="66BEB470" w14:textId="77777777" w:rsidTr="00E50FFF">
        <w:trPr>
          <w:gridAfter w:val="1"/>
          <w:wAfter w:w="6" w:type="dxa"/>
        </w:trPr>
        <w:tc>
          <w:tcPr>
            <w:tcW w:w="1017" w:type="dxa"/>
            <w:tcBorders>
              <w:top w:val="nil"/>
              <w:left w:val="nil"/>
              <w:bottom w:val="nil"/>
              <w:right w:val="single" w:sz="4" w:space="0" w:color="auto"/>
            </w:tcBorders>
            <w:shd w:val="clear" w:color="auto" w:fill="auto"/>
            <w:noWrap/>
          </w:tcPr>
          <w:p w14:paraId="0DCA2C3F" w14:textId="77777777" w:rsidR="0033268F" w:rsidRPr="0099608C" w:rsidRDefault="0033268F" w:rsidP="00672641">
            <w:pPr>
              <w:pStyle w:val="TableCell2-0"/>
              <w:rPr>
                <w:rStyle w:val="ChSmallCaps"/>
              </w:rPr>
            </w:pPr>
            <w:r w:rsidRPr="0099608C">
              <w:rPr>
                <w:rStyle w:val="ChSmallCaps"/>
              </w:rPr>
              <w:t>+edc-spk</w:t>
            </w:r>
          </w:p>
        </w:tc>
        <w:tc>
          <w:tcPr>
            <w:tcW w:w="649" w:type="dxa"/>
            <w:tcBorders>
              <w:top w:val="nil"/>
              <w:left w:val="single" w:sz="4" w:space="0" w:color="auto"/>
              <w:bottom w:val="nil"/>
            </w:tcBorders>
            <w:shd w:val="clear" w:color="auto" w:fill="auto"/>
            <w:noWrap/>
          </w:tcPr>
          <w:p w14:paraId="201033D9" w14:textId="77777777" w:rsidR="0033268F" w:rsidRPr="00BF0DA6" w:rsidRDefault="0033268F" w:rsidP="00AC23C4">
            <w:pPr>
              <w:pStyle w:val="TableCell2-0"/>
              <w:ind w:right="57"/>
              <w:jc w:val="right"/>
            </w:pPr>
            <w:r w:rsidRPr="00BF0DA6">
              <w:t>10</w:t>
            </w:r>
          </w:p>
        </w:tc>
        <w:tc>
          <w:tcPr>
            <w:tcW w:w="651" w:type="dxa"/>
            <w:tcBorders>
              <w:top w:val="nil"/>
              <w:bottom w:val="nil"/>
            </w:tcBorders>
            <w:shd w:val="clear" w:color="auto" w:fill="auto"/>
            <w:noWrap/>
          </w:tcPr>
          <w:p w14:paraId="28A1BFD6" w14:textId="77777777" w:rsidR="0033268F" w:rsidRPr="00BF0DA6" w:rsidRDefault="0033268F" w:rsidP="00AC23C4">
            <w:pPr>
              <w:pStyle w:val="TableCell2-0"/>
              <w:ind w:right="57"/>
              <w:jc w:val="right"/>
            </w:pPr>
            <w:r w:rsidRPr="00BF0DA6">
              <w:t>0</w:t>
            </w:r>
          </w:p>
        </w:tc>
        <w:tc>
          <w:tcPr>
            <w:tcW w:w="652" w:type="dxa"/>
            <w:tcBorders>
              <w:top w:val="nil"/>
              <w:bottom w:val="nil"/>
            </w:tcBorders>
            <w:shd w:val="clear" w:color="auto" w:fill="auto"/>
            <w:noWrap/>
          </w:tcPr>
          <w:p w14:paraId="60492A77" w14:textId="77777777" w:rsidR="0033268F" w:rsidRPr="00BF0DA6" w:rsidRDefault="0033268F" w:rsidP="00AC23C4">
            <w:pPr>
              <w:pStyle w:val="TableCell2-0"/>
              <w:ind w:right="57"/>
              <w:jc w:val="right"/>
            </w:pPr>
            <w:r w:rsidRPr="00BF0DA6">
              <w:t>12</w:t>
            </w:r>
          </w:p>
        </w:tc>
        <w:tc>
          <w:tcPr>
            <w:tcW w:w="652" w:type="dxa"/>
            <w:tcBorders>
              <w:top w:val="nil"/>
              <w:bottom w:val="nil"/>
              <w:right w:val="single" w:sz="4" w:space="0" w:color="auto"/>
            </w:tcBorders>
            <w:shd w:val="clear" w:color="auto" w:fill="auto"/>
            <w:noWrap/>
          </w:tcPr>
          <w:p w14:paraId="71EEFA22" w14:textId="77777777" w:rsidR="0033268F" w:rsidRPr="00BF0DA6" w:rsidRDefault="0033268F" w:rsidP="00AC23C4">
            <w:pPr>
              <w:pStyle w:val="TableCell2-0"/>
              <w:ind w:right="57"/>
              <w:jc w:val="right"/>
            </w:pPr>
            <w:r w:rsidRPr="00BF0DA6">
              <w:t>5</w:t>
            </w:r>
          </w:p>
        </w:tc>
        <w:tc>
          <w:tcPr>
            <w:tcW w:w="737" w:type="dxa"/>
            <w:tcBorders>
              <w:top w:val="nil"/>
              <w:left w:val="single" w:sz="4" w:space="0" w:color="auto"/>
              <w:bottom w:val="nil"/>
            </w:tcBorders>
            <w:shd w:val="clear" w:color="auto" w:fill="auto"/>
            <w:noWrap/>
          </w:tcPr>
          <w:p w14:paraId="77FEE18F" w14:textId="77777777" w:rsidR="0033268F" w:rsidRPr="00BF0DA6" w:rsidRDefault="0033268F" w:rsidP="00AC23C4">
            <w:pPr>
              <w:pStyle w:val="TableCell2-0"/>
              <w:ind w:right="57"/>
              <w:jc w:val="right"/>
            </w:pPr>
            <w:r w:rsidRPr="00BF0DA6">
              <w:t>---</w:t>
            </w:r>
          </w:p>
        </w:tc>
        <w:tc>
          <w:tcPr>
            <w:tcW w:w="737" w:type="dxa"/>
            <w:tcBorders>
              <w:top w:val="nil"/>
              <w:bottom w:val="nil"/>
            </w:tcBorders>
            <w:shd w:val="clear" w:color="auto" w:fill="auto"/>
            <w:noWrap/>
          </w:tcPr>
          <w:p w14:paraId="08202ADB" w14:textId="77777777" w:rsidR="0033268F" w:rsidRPr="00BF0DA6" w:rsidRDefault="0033268F" w:rsidP="00AC23C4">
            <w:pPr>
              <w:pStyle w:val="TableCell2-0"/>
              <w:ind w:right="57"/>
              <w:jc w:val="right"/>
            </w:pPr>
            <w:r w:rsidRPr="00BF0DA6">
              <w:t>---</w:t>
            </w:r>
          </w:p>
        </w:tc>
        <w:tc>
          <w:tcPr>
            <w:tcW w:w="768" w:type="dxa"/>
            <w:tcBorders>
              <w:top w:val="nil"/>
              <w:bottom w:val="nil"/>
              <w:right w:val="single" w:sz="4" w:space="0" w:color="auto"/>
            </w:tcBorders>
            <w:shd w:val="clear" w:color="auto" w:fill="auto"/>
            <w:noWrap/>
          </w:tcPr>
          <w:p w14:paraId="5518C96E" w14:textId="77777777" w:rsidR="0033268F" w:rsidRPr="00BF0DA6" w:rsidRDefault="0033268F" w:rsidP="00AC23C4">
            <w:pPr>
              <w:pStyle w:val="TableCell2-0"/>
              <w:ind w:right="57"/>
              <w:jc w:val="right"/>
            </w:pPr>
            <w:r w:rsidRPr="00BF0DA6">
              <w:t>0</w:t>
            </w:r>
          </w:p>
        </w:tc>
        <w:tc>
          <w:tcPr>
            <w:tcW w:w="822" w:type="dxa"/>
            <w:tcBorders>
              <w:left w:val="single" w:sz="4" w:space="0" w:color="auto"/>
              <w:bottom w:val="nil"/>
              <w:right w:val="nil"/>
            </w:tcBorders>
            <w:shd w:val="clear" w:color="auto" w:fill="auto"/>
            <w:noWrap/>
          </w:tcPr>
          <w:p w14:paraId="32F471CE" w14:textId="77777777" w:rsidR="0033268F" w:rsidRPr="00BF0DA6" w:rsidRDefault="0033268F" w:rsidP="00AC23C4">
            <w:pPr>
              <w:pStyle w:val="TableCell2-0"/>
              <w:ind w:right="57"/>
              <w:jc w:val="right"/>
            </w:pPr>
            <w:r w:rsidRPr="00BF0DA6">
              <w:t>27</w:t>
            </w:r>
          </w:p>
        </w:tc>
      </w:tr>
      <w:tr w:rsidR="00AC23C4" w:rsidRPr="00E607C7" w14:paraId="3081E14A" w14:textId="77777777" w:rsidTr="00E50FFF">
        <w:trPr>
          <w:gridAfter w:val="1"/>
          <w:wAfter w:w="6" w:type="dxa"/>
        </w:trPr>
        <w:tc>
          <w:tcPr>
            <w:tcW w:w="1017" w:type="dxa"/>
            <w:tcBorders>
              <w:top w:val="nil"/>
              <w:left w:val="nil"/>
              <w:bottom w:val="dashed" w:sz="4" w:space="0" w:color="auto"/>
              <w:right w:val="single" w:sz="4" w:space="0" w:color="auto"/>
            </w:tcBorders>
            <w:shd w:val="clear" w:color="auto" w:fill="auto"/>
            <w:noWrap/>
          </w:tcPr>
          <w:p w14:paraId="3D1D2D44" w14:textId="77777777" w:rsidR="0033268F" w:rsidRPr="0099608C" w:rsidRDefault="002938F4"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49" w:type="dxa"/>
            <w:tcBorders>
              <w:top w:val="nil"/>
              <w:left w:val="single" w:sz="4" w:space="0" w:color="auto"/>
              <w:bottom w:val="dashed" w:sz="4" w:space="0" w:color="auto"/>
            </w:tcBorders>
            <w:shd w:val="clear" w:color="auto" w:fill="auto"/>
            <w:noWrap/>
          </w:tcPr>
          <w:p w14:paraId="235E57DB" w14:textId="77777777" w:rsidR="0033268F" w:rsidRPr="00BF0DA6" w:rsidRDefault="0033268F" w:rsidP="00AC23C4">
            <w:pPr>
              <w:pStyle w:val="TableCell0-2"/>
              <w:ind w:right="57"/>
              <w:jc w:val="right"/>
            </w:pPr>
            <w:r w:rsidRPr="00BF0DA6">
              <w:t>1</w:t>
            </w:r>
          </w:p>
        </w:tc>
        <w:tc>
          <w:tcPr>
            <w:tcW w:w="651" w:type="dxa"/>
            <w:tcBorders>
              <w:top w:val="nil"/>
              <w:bottom w:val="dashed" w:sz="4" w:space="0" w:color="auto"/>
            </w:tcBorders>
            <w:shd w:val="clear" w:color="auto" w:fill="auto"/>
            <w:noWrap/>
          </w:tcPr>
          <w:p w14:paraId="755D3157" w14:textId="77777777" w:rsidR="0033268F" w:rsidRPr="00BF0DA6" w:rsidRDefault="0033268F" w:rsidP="00AC23C4">
            <w:pPr>
              <w:pStyle w:val="TableCell0-2"/>
              <w:ind w:right="57"/>
              <w:jc w:val="right"/>
            </w:pPr>
            <w:r w:rsidRPr="00BF0DA6">
              <w:t>2</w:t>
            </w:r>
          </w:p>
        </w:tc>
        <w:tc>
          <w:tcPr>
            <w:tcW w:w="652" w:type="dxa"/>
            <w:tcBorders>
              <w:top w:val="nil"/>
              <w:bottom w:val="dashed" w:sz="4" w:space="0" w:color="auto"/>
            </w:tcBorders>
            <w:shd w:val="clear" w:color="auto" w:fill="auto"/>
            <w:noWrap/>
          </w:tcPr>
          <w:p w14:paraId="133ACD12" w14:textId="77777777" w:rsidR="0033268F" w:rsidRPr="00BF0DA6" w:rsidRDefault="0033268F" w:rsidP="00AC23C4">
            <w:pPr>
              <w:pStyle w:val="TableCell0-2"/>
              <w:ind w:right="57"/>
              <w:jc w:val="right"/>
            </w:pPr>
            <w:r w:rsidRPr="00BF0DA6">
              <w:t>2</w:t>
            </w:r>
          </w:p>
        </w:tc>
        <w:tc>
          <w:tcPr>
            <w:tcW w:w="652" w:type="dxa"/>
            <w:tcBorders>
              <w:top w:val="nil"/>
              <w:bottom w:val="dashed" w:sz="4" w:space="0" w:color="auto"/>
              <w:right w:val="single" w:sz="4" w:space="0" w:color="auto"/>
            </w:tcBorders>
            <w:shd w:val="clear" w:color="auto" w:fill="auto"/>
            <w:noWrap/>
          </w:tcPr>
          <w:p w14:paraId="51D9E5C2" w14:textId="77777777" w:rsidR="0033268F" w:rsidRPr="00BF0DA6" w:rsidRDefault="0033268F" w:rsidP="00AC23C4">
            <w:pPr>
              <w:pStyle w:val="TableCell0-2"/>
              <w:ind w:right="57"/>
              <w:jc w:val="right"/>
            </w:pPr>
            <w:r w:rsidRPr="00BF0DA6">
              <w:t>---</w:t>
            </w:r>
          </w:p>
        </w:tc>
        <w:tc>
          <w:tcPr>
            <w:tcW w:w="737" w:type="dxa"/>
            <w:tcBorders>
              <w:top w:val="nil"/>
              <w:left w:val="single" w:sz="4" w:space="0" w:color="auto"/>
              <w:bottom w:val="dashed" w:sz="4" w:space="0" w:color="auto"/>
            </w:tcBorders>
            <w:shd w:val="clear" w:color="auto" w:fill="auto"/>
            <w:noWrap/>
          </w:tcPr>
          <w:p w14:paraId="2F50227D" w14:textId="77777777" w:rsidR="0033268F" w:rsidRPr="00BF0DA6" w:rsidRDefault="0033268F" w:rsidP="00AC23C4">
            <w:pPr>
              <w:pStyle w:val="TableCell0-2"/>
              <w:ind w:right="57"/>
              <w:jc w:val="right"/>
            </w:pPr>
            <w:r w:rsidRPr="00BF0DA6">
              <w:t>0</w:t>
            </w:r>
          </w:p>
        </w:tc>
        <w:tc>
          <w:tcPr>
            <w:tcW w:w="737" w:type="dxa"/>
            <w:tcBorders>
              <w:top w:val="nil"/>
              <w:bottom w:val="dashed" w:sz="4" w:space="0" w:color="auto"/>
            </w:tcBorders>
            <w:shd w:val="clear" w:color="auto" w:fill="auto"/>
            <w:noWrap/>
          </w:tcPr>
          <w:p w14:paraId="3047D52D" w14:textId="77777777" w:rsidR="0033268F" w:rsidRPr="00BF0DA6" w:rsidRDefault="0033268F" w:rsidP="00AC23C4">
            <w:pPr>
              <w:pStyle w:val="TableCell0-2"/>
              <w:ind w:right="57"/>
              <w:jc w:val="right"/>
              <w:rPr>
                <w:rStyle w:val="ChBold"/>
              </w:rPr>
            </w:pPr>
            <w:r w:rsidRPr="00BF0DA6">
              <w:rPr>
                <w:rStyle w:val="ChBold"/>
              </w:rPr>
              <w:t>1</w:t>
            </w:r>
          </w:p>
        </w:tc>
        <w:tc>
          <w:tcPr>
            <w:tcW w:w="768" w:type="dxa"/>
            <w:tcBorders>
              <w:top w:val="nil"/>
              <w:bottom w:val="dashed" w:sz="4" w:space="0" w:color="auto"/>
              <w:right w:val="single" w:sz="4" w:space="0" w:color="auto"/>
            </w:tcBorders>
            <w:shd w:val="clear" w:color="auto" w:fill="auto"/>
            <w:noWrap/>
          </w:tcPr>
          <w:p w14:paraId="4EC9E8ED" w14:textId="77777777" w:rsidR="0033268F" w:rsidRPr="00BF0DA6" w:rsidRDefault="0033268F" w:rsidP="00AC23C4">
            <w:pPr>
              <w:pStyle w:val="TableCell0-2"/>
              <w:ind w:right="57"/>
              <w:jc w:val="right"/>
            </w:pPr>
            <w:r w:rsidRPr="00BF0DA6">
              <w:t>0</w:t>
            </w:r>
          </w:p>
        </w:tc>
        <w:tc>
          <w:tcPr>
            <w:tcW w:w="822" w:type="dxa"/>
            <w:tcBorders>
              <w:top w:val="nil"/>
              <w:left w:val="single" w:sz="4" w:space="0" w:color="auto"/>
              <w:bottom w:val="dashed" w:sz="4" w:space="0" w:color="auto"/>
              <w:right w:val="nil"/>
            </w:tcBorders>
            <w:shd w:val="clear" w:color="auto" w:fill="auto"/>
            <w:noWrap/>
          </w:tcPr>
          <w:p w14:paraId="32F9B42D" w14:textId="77777777" w:rsidR="0033268F" w:rsidRPr="00BF0DA6" w:rsidRDefault="0033268F" w:rsidP="00AC23C4">
            <w:pPr>
              <w:pStyle w:val="TableCell0-2"/>
              <w:ind w:right="57"/>
              <w:jc w:val="right"/>
            </w:pPr>
            <w:r w:rsidRPr="00BF0DA6">
              <w:t>6</w:t>
            </w:r>
          </w:p>
        </w:tc>
      </w:tr>
      <w:tr w:rsidR="00AC23C4" w:rsidRPr="00E607C7" w14:paraId="51B8C89C" w14:textId="77777777" w:rsidTr="00E50FFF">
        <w:trPr>
          <w:gridAfter w:val="1"/>
          <w:wAfter w:w="6" w:type="dxa"/>
        </w:trPr>
        <w:tc>
          <w:tcPr>
            <w:tcW w:w="1017" w:type="dxa"/>
            <w:tcBorders>
              <w:top w:val="dashed" w:sz="4" w:space="0" w:color="auto"/>
              <w:left w:val="nil"/>
              <w:bottom w:val="single" w:sz="4" w:space="0" w:color="auto"/>
              <w:right w:val="single" w:sz="4" w:space="0" w:color="auto"/>
            </w:tcBorders>
            <w:shd w:val="clear" w:color="auto" w:fill="auto"/>
            <w:noWrap/>
          </w:tcPr>
          <w:p w14:paraId="01AC9D8B" w14:textId="77777777" w:rsidR="0033268F" w:rsidRPr="00DA5C39" w:rsidRDefault="0033268F" w:rsidP="00672641">
            <w:pPr>
              <w:pStyle w:val="TableCell2-2Break"/>
            </w:pPr>
            <w:r>
              <w:t>Subtotal</w:t>
            </w:r>
          </w:p>
        </w:tc>
        <w:tc>
          <w:tcPr>
            <w:tcW w:w="649" w:type="dxa"/>
            <w:tcBorders>
              <w:top w:val="dashed" w:sz="4" w:space="0" w:color="auto"/>
              <w:left w:val="single" w:sz="4" w:space="0" w:color="auto"/>
              <w:bottom w:val="single" w:sz="4" w:space="0" w:color="auto"/>
            </w:tcBorders>
            <w:shd w:val="clear" w:color="auto" w:fill="auto"/>
            <w:noWrap/>
          </w:tcPr>
          <w:p w14:paraId="56247FD0" w14:textId="77777777" w:rsidR="0033268F" w:rsidRPr="00E607C7" w:rsidRDefault="0033268F" w:rsidP="00AC23C4">
            <w:pPr>
              <w:pStyle w:val="TableCell2-2Break"/>
              <w:ind w:right="57"/>
              <w:jc w:val="right"/>
            </w:pPr>
            <w:r>
              <w:t>11</w:t>
            </w:r>
          </w:p>
        </w:tc>
        <w:tc>
          <w:tcPr>
            <w:tcW w:w="651" w:type="dxa"/>
            <w:tcBorders>
              <w:top w:val="dashed" w:sz="4" w:space="0" w:color="auto"/>
              <w:bottom w:val="single" w:sz="4" w:space="0" w:color="auto"/>
            </w:tcBorders>
            <w:shd w:val="clear" w:color="auto" w:fill="auto"/>
            <w:noWrap/>
          </w:tcPr>
          <w:p w14:paraId="51482FBF" w14:textId="77777777" w:rsidR="0033268F" w:rsidRPr="00E607C7" w:rsidRDefault="0033268F" w:rsidP="00AC23C4">
            <w:pPr>
              <w:pStyle w:val="TableCell2-2Break"/>
              <w:ind w:right="57"/>
              <w:jc w:val="right"/>
            </w:pPr>
            <w:r>
              <w:t>2</w:t>
            </w:r>
          </w:p>
        </w:tc>
        <w:tc>
          <w:tcPr>
            <w:tcW w:w="652" w:type="dxa"/>
            <w:tcBorders>
              <w:top w:val="dashed" w:sz="4" w:space="0" w:color="auto"/>
              <w:bottom w:val="single" w:sz="4" w:space="0" w:color="auto"/>
            </w:tcBorders>
            <w:shd w:val="clear" w:color="auto" w:fill="auto"/>
            <w:noWrap/>
          </w:tcPr>
          <w:p w14:paraId="595C936B" w14:textId="77777777" w:rsidR="0033268F" w:rsidRPr="00E607C7" w:rsidRDefault="0033268F" w:rsidP="00AC23C4">
            <w:pPr>
              <w:pStyle w:val="TableCell2-2Break"/>
              <w:ind w:right="57"/>
              <w:jc w:val="right"/>
            </w:pPr>
            <w:r>
              <w:t>14</w:t>
            </w:r>
          </w:p>
        </w:tc>
        <w:tc>
          <w:tcPr>
            <w:tcW w:w="652" w:type="dxa"/>
            <w:tcBorders>
              <w:top w:val="dashed" w:sz="4" w:space="0" w:color="auto"/>
              <w:bottom w:val="single" w:sz="4" w:space="0" w:color="auto"/>
              <w:right w:val="single" w:sz="4" w:space="0" w:color="auto"/>
            </w:tcBorders>
            <w:shd w:val="clear" w:color="auto" w:fill="auto"/>
            <w:noWrap/>
          </w:tcPr>
          <w:p w14:paraId="4F905254" w14:textId="77777777" w:rsidR="0033268F" w:rsidRPr="00E607C7" w:rsidRDefault="0033268F" w:rsidP="00AC23C4">
            <w:pPr>
              <w:pStyle w:val="TableCell2-2Break"/>
              <w:ind w:right="57"/>
              <w:jc w:val="right"/>
            </w:pPr>
            <w:r>
              <w:t>5</w:t>
            </w:r>
          </w:p>
        </w:tc>
        <w:tc>
          <w:tcPr>
            <w:tcW w:w="737" w:type="dxa"/>
            <w:tcBorders>
              <w:top w:val="dashed" w:sz="4" w:space="0" w:color="auto"/>
              <w:left w:val="single" w:sz="4" w:space="0" w:color="auto"/>
              <w:bottom w:val="single" w:sz="4" w:space="0" w:color="auto"/>
            </w:tcBorders>
            <w:shd w:val="clear" w:color="auto" w:fill="auto"/>
            <w:noWrap/>
          </w:tcPr>
          <w:p w14:paraId="6EB32DEA" w14:textId="77777777" w:rsidR="0033268F" w:rsidRPr="00E607C7" w:rsidRDefault="0033268F" w:rsidP="00AC23C4">
            <w:pPr>
              <w:pStyle w:val="TableCell2-2Break"/>
              <w:ind w:right="57"/>
              <w:jc w:val="right"/>
            </w:pPr>
            <w:r>
              <w:t>0</w:t>
            </w:r>
          </w:p>
        </w:tc>
        <w:tc>
          <w:tcPr>
            <w:tcW w:w="737" w:type="dxa"/>
            <w:tcBorders>
              <w:top w:val="dashed" w:sz="4" w:space="0" w:color="auto"/>
              <w:bottom w:val="single" w:sz="4" w:space="0" w:color="auto"/>
            </w:tcBorders>
            <w:shd w:val="clear" w:color="auto" w:fill="auto"/>
            <w:noWrap/>
          </w:tcPr>
          <w:p w14:paraId="6AF55C32" w14:textId="77777777" w:rsidR="0033268F" w:rsidRPr="00620ED6" w:rsidRDefault="0033268F" w:rsidP="00AC23C4">
            <w:pPr>
              <w:pStyle w:val="TableCell2-2Break"/>
              <w:ind w:right="57"/>
              <w:jc w:val="right"/>
              <w:rPr>
                <w:rStyle w:val="ChBold"/>
              </w:rPr>
            </w:pPr>
            <w:r>
              <w:rPr>
                <w:rStyle w:val="ChBold"/>
              </w:rPr>
              <w:t>1</w:t>
            </w:r>
          </w:p>
        </w:tc>
        <w:tc>
          <w:tcPr>
            <w:tcW w:w="768" w:type="dxa"/>
            <w:tcBorders>
              <w:top w:val="dashed" w:sz="4" w:space="0" w:color="auto"/>
              <w:bottom w:val="single" w:sz="4" w:space="0" w:color="auto"/>
              <w:right w:val="single" w:sz="4" w:space="0" w:color="auto"/>
            </w:tcBorders>
            <w:shd w:val="clear" w:color="auto" w:fill="auto"/>
            <w:noWrap/>
          </w:tcPr>
          <w:p w14:paraId="61DEE379" w14:textId="77777777" w:rsidR="0033268F" w:rsidRPr="00E607C7" w:rsidRDefault="0033268F" w:rsidP="00AC23C4">
            <w:pPr>
              <w:pStyle w:val="TableCell2-2Break"/>
              <w:ind w:right="57"/>
              <w:jc w:val="right"/>
            </w:pPr>
            <w:r>
              <w:t>0</w:t>
            </w:r>
          </w:p>
        </w:tc>
        <w:tc>
          <w:tcPr>
            <w:tcW w:w="822" w:type="dxa"/>
            <w:tcBorders>
              <w:top w:val="dashed" w:sz="4" w:space="0" w:color="auto"/>
              <w:left w:val="single" w:sz="4" w:space="0" w:color="auto"/>
              <w:bottom w:val="single" w:sz="4" w:space="0" w:color="auto"/>
              <w:right w:val="nil"/>
            </w:tcBorders>
            <w:shd w:val="clear" w:color="auto" w:fill="auto"/>
            <w:noWrap/>
          </w:tcPr>
          <w:p w14:paraId="3EC975CB" w14:textId="77777777" w:rsidR="0033268F" w:rsidRPr="00236E08" w:rsidRDefault="0033268F" w:rsidP="00AC23C4">
            <w:pPr>
              <w:pStyle w:val="TableCell2-2Break"/>
              <w:ind w:right="57"/>
              <w:jc w:val="right"/>
            </w:pPr>
            <w:r>
              <w:t>33</w:t>
            </w:r>
          </w:p>
        </w:tc>
      </w:tr>
      <w:tr w:rsidR="0033268F" w:rsidRPr="00E607C7" w14:paraId="23DC61B2" w14:textId="77777777" w:rsidTr="00E50FFF">
        <w:tc>
          <w:tcPr>
            <w:tcW w:w="6691" w:type="dxa"/>
            <w:gridSpan w:val="10"/>
            <w:tcBorders>
              <w:top w:val="single" w:sz="4" w:space="0" w:color="auto"/>
              <w:left w:val="nil"/>
              <w:bottom w:val="single" w:sz="4" w:space="0" w:color="auto"/>
              <w:right w:val="nil"/>
            </w:tcBorders>
            <w:shd w:val="clear" w:color="auto" w:fill="auto"/>
            <w:noWrap/>
          </w:tcPr>
          <w:p w14:paraId="38F4D6AC" w14:textId="77777777" w:rsidR="0033268F" w:rsidRPr="005151F7" w:rsidRDefault="0033268F" w:rsidP="00672641">
            <w:pPr>
              <w:pStyle w:val="TableCell3-2"/>
              <w:rPr>
                <w:rStyle w:val="ChBold"/>
              </w:rPr>
            </w:pPr>
            <w:r w:rsidRPr="005151F7">
              <w:rPr>
                <w:rStyle w:val="ChBold"/>
              </w:rPr>
              <w:t>TOTAL</w:t>
            </w:r>
            <w:r>
              <w:t xml:space="preserve"> (34 </w:t>
            </w:r>
            <w:r w:rsidRPr="005151F7">
              <w:t>items)</w:t>
            </w:r>
          </w:p>
        </w:tc>
      </w:tr>
      <w:tr w:rsidR="00AC23C4" w:rsidRPr="00E607C7" w14:paraId="023BCC8F" w14:textId="77777777" w:rsidTr="00E50FFF">
        <w:trPr>
          <w:gridAfter w:val="1"/>
          <w:wAfter w:w="6" w:type="dxa"/>
        </w:trPr>
        <w:tc>
          <w:tcPr>
            <w:tcW w:w="1017" w:type="dxa"/>
            <w:tcBorders>
              <w:top w:val="single" w:sz="4" w:space="0" w:color="auto"/>
              <w:left w:val="nil"/>
              <w:bottom w:val="nil"/>
              <w:right w:val="single" w:sz="4" w:space="0" w:color="auto"/>
            </w:tcBorders>
            <w:shd w:val="clear" w:color="auto" w:fill="auto"/>
            <w:noWrap/>
          </w:tcPr>
          <w:p w14:paraId="589CC201" w14:textId="77777777" w:rsidR="0033268F" w:rsidRPr="008A38F5" w:rsidRDefault="0033268F" w:rsidP="00672641">
            <w:pPr>
              <w:pStyle w:val="TableCell2-0Center"/>
              <w:rPr>
                <w:rStyle w:val="ChSmallCaps"/>
              </w:rPr>
            </w:pPr>
          </w:p>
        </w:tc>
        <w:tc>
          <w:tcPr>
            <w:tcW w:w="649" w:type="dxa"/>
            <w:tcBorders>
              <w:top w:val="single" w:sz="4" w:space="0" w:color="auto"/>
              <w:left w:val="single" w:sz="4" w:space="0" w:color="auto"/>
              <w:bottom w:val="nil"/>
            </w:tcBorders>
            <w:shd w:val="clear" w:color="auto" w:fill="auto"/>
            <w:noWrap/>
          </w:tcPr>
          <w:p w14:paraId="10CB8020" w14:textId="77777777" w:rsidR="0033268F" w:rsidRPr="0099608C" w:rsidRDefault="0033268F" w:rsidP="00672641">
            <w:pPr>
              <w:pStyle w:val="TableCell2-0Center"/>
              <w:rPr>
                <w:rStyle w:val="ChSmallCaps"/>
              </w:rPr>
            </w:pPr>
            <w:r w:rsidRPr="0099608C">
              <w:rPr>
                <w:rStyle w:val="ChSmallCaps"/>
              </w:rPr>
              <w:t>pol</w:t>
            </w:r>
          </w:p>
        </w:tc>
        <w:tc>
          <w:tcPr>
            <w:tcW w:w="651" w:type="dxa"/>
            <w:tcBorders>
              <w:top w:val="single" w:sz="4" w:space="0" w:color="auto"/>
              <w:bottom w:val="nil"/>
            </w:tcBorders>
            <w:shd w:val="clear" w:color="auto" w:fill="auto"/>
            <w:noWrap/>
          </w:tcPr>
          <w:p w14:paraId="69FF0458" w14:textId="77777777" w:rsidR="0033268F" w:rsidRPr="0099608C" w:rsidRDefault="0033268F" w:rsidP="00672641">
            <w:pPr>
              <w:pStyle w:val="TableCell2-0Center"/>
              <w:rPr>
                <w:rStyle w:val="ChSmallCaps"/>
              </w:rPr>
            </w:pPr>
            <w:r w:rsidRPr="0099608C">
              <w:rPr>
                <w:rStyle w:val="ChSmallCaps"/>
              </w:rPr>
              <w:t>edc</w:t>
            </w:r>
          </w:p>
        </w:tc>
        <w:tc>
          <w:tcPr>
            <w:tcW w:w="652" w:type="dxa"/>
            <w:tcBorders>
              <w:top w:val="single" w:sz="4" w:space="0" w:color="auto"/>
              <w:bottom w:val="nil"/>
            </w:tcBorders>
            <w:shd w:val="clear" w:color="auto" w:fill="auto"/>
            <w:noWrap/>
          </w:tcPr>
          <w:p w14:paraId="77569110"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4F07FEA2" w14:textId="77777777" w:rsidR="0033268F" w:rsidRPr="0099608C" w:rsidRDefault="0033268F" w:rsidP="00672641">
            <w:pPr>
              <w:pStyle w:val="TableCell2-0Center"/>
              <w:rPr>
                <w:rStyle w:val="ChSmallCaps"/>
              </w:rPr>
            </w:pPr>
            <w:r w:rsidRPr="0099608C">
              <w:rPr>
                <w:rStyle w:val="ChSmallCaps"/>
              </w:rPr>
              <w:t>low</w:t>
            </w:r>
          </w:p>
        </w:tc>
        <w:tc>
          <w:tcPr>
            <w:tcW w:w="737" w:type="dxa"/>
            <w:tcBorders>
              <w:top w:val="single" w:sz="4" w:space="0" w:color="auto"/>
              <w:left w:val="single" w:sz="4" w:space="0" w:color="auto"/>
              <w:bottom w:val="nil"/>
            </w:tcBorders>
            <w:shd w:val="clear" w:color="auto" w:fill="auto"/>
            <w:noWrap/>
          </w:tcPr>
          <w:p w14:paraId="00C07561"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7263CC9F" w14:textId="77777777" w:rsidR="0033268F" w:rsidRPr="009E4EAE" w:rsidRDefault="00DF62C5" w:rsidP="0033268F">
            <w:pPr>
              <w:pStyle w:val="TableCell2-0Center"/>
              <w:rPr>
                <w:rStyle w:val="ChSmallCaps"/>
              </w:rPr>
            </w:pPr>
            <w:r w:rsidRPr="00DF62C5">
              <w:rPr>
                <w:rStyle w:val="ChSmallCaps"/>
              </w:rPr>
              <w:t>­stat</w:t>
            </w:r>
          </w:p>
        </w:tc>
        <w:tc>
          <w:tcPr>
            <w:tcW w:w="768" w:type="dxa"/>
            <w:tcBorders>
              <w:top w:val="single" w:sz="4" w:space="0" w:color="auto"/>
              <w:bottom w:val="nil"/>
              <w:right w:val="single" w:sz="4" w:space="0" w:color="auto"/>
            </w:tcBorders>
            <w:shd w:val="clear" w:color="auto" w:fill="auto"/>
            <w:noWrap/>
          </w:tcPr>
          <w:p w14:paraId="79ADED6A" w14:textId="77777777" w:rsidR="0033268F" w:rsidRPr="0099608C" w:rsidRDefault="0033268F" w:rsidP="00672641">
            <w:pPr>
              <w:pStyle w:val="TableCell2-0Center"/>
              <w:rPr>
                <w:rStyle w:val="ChSmallCaps"/>
              </w:rPr>
            </w:pPr>
            <w:r w:rsidRPr="0099608C">
              <w:rPr>
                <w:rStyle w:val="ChSmallCaps"/>
              </w:rPr>
              <w:t>outsd</w:t>
            </w:r>
          </w:p>
        </w:tc>
        <w:tc>
          <w:tcPr>
            <w:tcW w:w="822" w:type="dxa"/>
            <w:tcBorders>
              <w:top w:val="single" w:sz="4" w:space="0" w:color="auto"/>
              <w:left w:val="single" w:sz="4" w:space="0" w:color="auto"/>
              <w:right w:val="nil"/>
            </w:tcBorders>
            <w:shd w:val="clear" w:color="auto" w:fill="auto"/>
            <w:noWrap/>
          </w:tcPr>
          <w:p w14:paraId="2079F86A" w14:textId="77777777" w:rsidR="0033268F" w:rsidRPr="005151F7" w:rsidRDefault="0033268F" w:rsidP="00672641">
            <w:pPr>
              <w:pStyle w:val="TableCell2-0Center"/>
            </w:pPr>
            <w:r w:rsidRPr="005151F7">
              <w:t>Total</w:t>
            </w:r>
          </w:p>
        </w:tc>
      </w:tr>
      <w:tr w:rsidR="00AC23C4" w:rsidRPr="00E607C7" w14:paraId="6D529AE8" w14:textId="77777777" w:rsidTr="00E50FFF">
        <w:trPr>
          <w:gridAfter w:val="1"/>
          <w:wAfter w:w="6" w:type="dxa"/>
        </w:trPr>
        <w:tc>
          <w:tcPr>
            <w:tcW w:w="1017" w:type="dxa"/>
            <w:tcBorders>
              <w:top w:val="nil"/>
              <w:left w:val="nil"/>
              <w:bottom w:val="nil"/>
              <w:right w:val="single" w:sz="4" w:space="0" w:color="auto"/>
            </w:tcBorders>
            <w:shd w:val="clear" w:color="auto" w:fill="auto"/>
            <w:noWrap/>
          </w:tcPr>
          <w:p w14:paraId="4B233974" w14:textId="77777777" w:rsidR="0033268F" w:rsidRPr="0099608C" w:rsidRDefault="0033268F" w:rsidP="00672641">
            <w:pPr>
              <w:pStyle w:val="TableCell2-0"/>
              <w:rPr>
                <w:rStyle w:val="ChSmallCaps"/>
              </w:rPr>
            </w:pPr>
            <w:r w:rsidRPr="0099608C">
              <w:rPr>
                <w:rStyle w:val="ChSmallCaps"/>
              </w:rPr>
              <w:t>+edc-spk</w:t>
            </w:r>
          </w:p>
        </w:tc>
        <w:tc>
          <w:tcPr>
            <w:tcW w:w="649" w:type="dxa"/>
            <w:tcBorders>
              <w:top w:val="nil"/>
              <w:left w:val="single" w:sz="4" w:space="0" w:color="auto"/>
              <w:bottom w:val="nil"/>
            </w:tcBorders>
            <w:shd w:val="clear" w:color="auto" w:fill="auto"/>
            <w:noWrap/>
          </w:tcPr>
          <w:p w14:paraId="215FF721" w14:textId="77777777" w:rsidR="0033268F" w:rsidRPr="00BF0DA6" w:rsidRDefault="0033268F" w:rsidP="00AC23C4">
            <w:pPr>
              <w:pStyle w:val="TableCell2-0"/>
              <w:ind w:right="57"/>
              <w:jc w:val="right"/>
            </w:pPr>
            <w:r w:rsidRPr="00BF0DA6">
              <w:t>47</w:t>
            </w:r>
          </w:p>
        </w:tc>
        <w:tc>
          <w:tcPr>
            <w:tcW w:w="651" w:type="dxa"/>
            <w:tcBorders>
              <w:top w:val="nil"/>
              <w:bottom w:val="nil"/>
            </w:tcBorders>
            <w:shd w:val="clear" w:color="auto" w:fill="auto"/>
            <w:noWrap/>
          </w:tcPr>
          <w:p w14:paraId="79986B40" w14:textId="77777777" w:rsidR="0033268F" w:rsidRPr="00BF0DA6" w:rsidRDefault="0033268F" w:rsidP="00AC23C4">
            <w:pPr>
              <w:pStyle w:val="TableCell2-0"/>
              <w:ind w:right="57"/>
              <w:jc w:val="right"/>
            </w:pPr>
            <w:r w:rsidRPr="00BF0DA6">
              <w:t>6</w:t>
            </w:r>
          </w:p>
        </w:tc>
        <w:tc>
          <w:tcPr>
            <w:tcW w:w="652" w:type="dxa"/>
            <w:tcBorders>
              <w:top w:val="nil"/>
              <w:bottom w:val="nil"/>
            </w:tcBorders>
            <w:shd w:val="clear" w:color="auto" w:fill="auto"/>
            <w:noWrap/>
          </w:tcPr>
          <w:p w14:paraId="67577447" w14:textId="77777777" w:rsidR="0033268F" w:rsidRPr="00BF0DA6" w:rsidRDefault="0033268F" w:rsidP="00AC23C4">
            <w:pPr>
              <w:pStyle w:val="TableCell2-0"/>
              <w:ind w:right="57"/>
              <w:jc w:val="right"/>
            </w:pPr>
            <w:r w:rsidRPr="00BF0DA6">
              <w:t>15</w:t>
            </w:r>
          </w:p>
        </w:tc>
        <w:tc>
          <w:tcPr>
            <w:tcW w:w="652" w:type="dxa"/>
            <w:tcBorders>
              <w:top w:val="nil"/>
              <w:bottom w:val="nil"/>
              <w:right w:val="single" w:sz="4" w:space="0" w:color="auto"/>
            </w:tcBorders>
            <w:shd w:val="clear" w:color="auto" w:fill="auto"/>
            <w:noWrap/>
          </w:tcPr>
          <w:p w14:paraId="2114B5B7" w14:textId="77777777" w:rsidR="0033268F" w:rsidRPr="00BF0DA6" w:rsidRDefault="0033268F" w:rsidP="00AC23C4">
            <w:pPr>
              <w:pStyle w:val="TableCell2-0"/>
              <w:ind w:right="57"/>
              <w:jc w:val="right"/>
            </w:pPr>
            <w:r w:rsidRPr="00BF0DA6">
              <w:t>24</w:t>
            </w:r>
          </w:p>
        </w:tc>
        <w:tc>
          <w:tcPr>
            <w:tcW w:w="737" w:type="dxa"/>
            <w:tcBorders>
              <w:top w:val="nil"/>
              <w:left w:val="single" w:sz="4" w:space="0" w:color="auto"/>
              <w:bottom w:val="nil"/>
            </w:tcBorders>
            <w:shd w:val="clear" w:color="auto" w:fill="auto"/>
            <w:noWrap/>
          </w:tcPr>
          <w:p w14:paraId="328BF2DD" w14:textId="77777777" w:rsidR="0033268F" w:rsidRPr="00BF0DA6" w:rsidRDefault="0033268F" w:rsidP="00AC23C4">
            <w:pPr>
              <w:pStyle w:val="TableCell2-0"/>
              <w:ind w:right="57"/>
              <w:jc w:val="right"/>
            </w:pPr>
            <w:r w:rsidRPr="00BF0DA6">
              <w:t>---</w:t>
            </w:r>
          </w:p>
        </w:tc>
        <w:tc>
          <w:tcPr>
            <w:tcW w:w="737" w:type="dxa"/>
            <w:tcBorders>
              <w:top w:val="nil"/>
              <w:bottom w:val="nil"/>
            </w:tcBorders>
            <w:shd w:val="clear" w:color="auto" w:fill="auto"/>
            <w:noWrap/>
          </w:tcPr>
          <w:p w14:paraId="3DF0E9C4" w14:textId="77777777" w:rsidR="0033268F" w:rsidRPr="00BF0DA6" w:rsidRDefault="0033268F" w:rsidP="00AC23C4">
            <w:pPr>
              <w:pStyle w:val="TableCell2-0"/>
              <w:ind w:right="57"/>
              <w:jc w:val="right"/>
            </w:pPr>
            <w:r w:rsidRPr="00BF0DA6">
              <w:t>---</w:t>
            </w:r>
          </w:p>
        </w:tc>
        <w:tc>
          <w:tcPr>
            <w:tcW w:w="768" w:type="dxa"/>
            <w:tcBorders>
              <w:top w:val="nil"/>
              <w:bottom w:val="nil"/>
              <w:right w:val="single" w:sz="4" w:space="0" w:color="auto"/>
            </w:tcBorders>
            <w:shd w:val="clear" w:color="auto" w:fill="auto"/>
            <w:noWrap/>
          </w:tcPr>
          <w:p w14:paraId="5E44EA1B" w14:textId="77777777" w:rsidR="0033268F" w:rsidRPr="00BF0DA6" w:rsidRDefault="0033268F" w:rsidP="00AC23C4">
            <w:pPr>
              <w:pStyle w:val="TableCell2-0"/>
              <w:ind w:right="57"/>
              <w:jc w:val="right"/>
            </w:pPr>
            <w:r w:rsidRPr="00BF0DA6">
              <w:t>11</w:t>
            </w:r>
          </w:p>
        </w:tc>
        <w:tc>
          <w:tcPr>
            <w:tcW w:w="822" w:type="dxa"/>
            <w:tcBorders>
              <w:left w:val="single" w:sz="4" w:space="0" w:color="auto"/>
              <w:bottom w:val="nil"/>
              <w:right w:val="nil"/>
            </w:tcBorders>
            <w:shd w:val="clear" w:color="auto" w:fill="auto"/>
            <w:noWrap/>
          </w:tcPr>
          <w:p w14:paraId="14D5E8D9" w14:textId="77777777" w:rsidR="0033268F" w:rsidRPr="00BF0DA6" w:rsidRDefault="0033268F" w:rsidP="00AC23C4">
            <w:pPr>
              <w:pStyle w:val="TableCell2-0"/>
              <w:ind w:right="57"/>
              <w:jc w:val="right"/>
            </w:pPr>
            <w:r w:rsidRPr="00BF0DA6">
              <w:t>103</w:t>
            </w:r>
          </w:p>
        </w:tc>
      </w:tr>
      <w:tr w:rsidR="00AC23C4" w:rsidRPr="00E607C7" w14:paraId="68247E1F" w14:textId="77777777" w:rsidTr="00E50FFF">
        <w:trPr>
          <w:gridAfter w:val="1"/>
          <w:wAfter w:w="6" w:type="dxa"/>
        </w:trPr>
        <w:tc>
          <w:tcPr>
            <w:tcW w:w="1017" w:type="dxa"/>
            <w:tcBorders>
              <w:top w:val="nil"/>
              <w:left w:val="nil"/>
              <w:bottom w:val="dashed" w:sz="4" w:space="0" w:color="auto"/>
              <w:right w:val="single" w:sz="4" w:space="0" w:color="auto"/>
            </w:tcBorders>
            <w:shd w:val="clear" w:color="auto" w:fill="auto"/>
            <w:noWrap/>
          </w:tcPr>
          <w:p w14:paraId="150D9A77" w14:textId="77777777" w:rsidR="0033268F" w:rsidRPr="0099608C" w:rsidRDefault="002938F4"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49" w:type="dxa"/>
            <w:tcBorders>
              <w:top w:val="nil"/>
              <w:left w:val="single" w:sz="4" w:space="0" w:color="auto"/>
              <w:bottom w:val="dashed" w:sz="4" w:space="0" w:color="auto"/>
            </w:tcBorders>
            <w:shd w:val="clear" w:color="auto" w:fill="auto"/>
            <w:noWrap/>
          </w:tcPr>
          <w:p w14:paraId="45EB7529" w14:textId="77777777" w:rsidR="0033268F" w:rsidRPr="00BF0DA6" w:rsidRDefault="0033268F" w:rsidP="00AC23C4">
            <w:pPr>
              <w:pStyle w:val="TableCell0-2"/>
              <w:ind w:right="57"/>
              <w:jc w:val="right"/>
            </w:pPr>
            <w:r w:rsidRPr="00BF0DA6">
              <w:t>12</w:t>
            </w:r>
          </w:p>
        </w:tc>
        <w:tc>
          <w:tcPr>
            <w:tcW w:w="651" w:type="dxa"/>
            <w:tcBorders>
              <w:top w:val="nil"/>
              <w:bottom w:val="dashed" w:sz="4" w:space="0" w:color="auto"/>
            </w:tcBorders>
            <w:shd w:val="clear" w:color="auto" w:fill="auto"/>
            <w:noWrap/>
          </w:tcPr>
          <w:p w14:paraId="74FA8CFE" w14:textId="77777777" w:rsidR="0033268F" w:rsidRPr="00BF0DA6" w:rsidRDefault="0033268F" w:rsidP="00AC23C4">
            <w:pPr>
              <w:pStyle w:val="TableCell0-2"/>
              <w:ind w:right="57"/>
              <w:jc w:val="right"/>
            </w:pPr>
            <w:r w:rsidRPr="00BF0DA6">
              <w:t>4</w:t>
            </w:r>
          </w:p>
        </w:tc>
        <w:tc>
          <w:tcPr>
            <w:tcW w:w="652" w:type="dxa"/>
            <w:tcBorders>
              <w:top w:val="nil"/>
              <w:bottom w:val="dashed" w:sz="4" w:space="0" w:color="auto"/>
            </w:tcBorders>
            <w:shd w:val="clear" w:color="auto" w:fill="auto"/>
            <w:noWrap/>
          </w:tcPr>
          <w:p w14:paraId="4AFFEA14" w14:textId="77777777" w:rsidR="0033268F" w:rsidRPr="00BF0DA6" w:rsidRDefault="0033268F" w:rsidP="00AC23C4">
            <w:pPr>
              <w:pStyle w:val="TableCell0-2"/>
              <w:ind w:right="57"/>
              <w:jc w:val="right"/>
            </w:pPr>
            <w:r w:rsidRPr="00BF0DA6">
              <w:t>39</w:t>
            </w:r>
          </w:p>
        </w:tc>
        <w:tc>
          <w:tcPr>
            <w:tcW w:w="652" w:type="dxa"/>
            <w:tcBorders>
              <w:top w:val="nil"/>
              <w:bottom w:val="dashed" w:sz="4" w:space="0" w:color="auto"/>
              <w:right w:val="single" w:sz="4" w:space="0" w:color="auto"/>
            </w:tcBorders>
            <w:shd w:val="clear" w:color="auto" w:fill="auto"/>
            <w:noWrap/>
          </w:tcPr>
          <w:p w14:paraId="56C3DA34" w14:textId="77777777" w:rsidR="0033268F" w:rsidRPr="00BF0DA6" w:rsidRDefault="0033268F" w:rsidP="00AC23C4">
            <w:pPr>
              <w:pStyle w:val="TableCell0-2"/>
              <w:ind w:right="57"/>
              <w:jc w:val="right"/>
            </w:pPr>
            <w:r w:rsidRPr="00BF0DA6">
              <w:t>---</w:t>
            </w:r>
          </w:p>
        </w:tc>
        <w:tc>
          <w:tcPr>
            <w:tcW w:w="737" w:type="dxa"/>
            <w:tcBorders>
              <w:top w:val="nil"/>
              <w:left w:val="single" w:sz="4" w:space="0" w:color="auto"/>
              <w:bottom w:val="dashed" w:sz="4" w:space="0" w:color="auto"/>
            </w:tcBorders>
            <w:shd w:val="clear" w:color="auto" w:fill="auto"/>
            <w:noWrap/>
          </w:tcPr>
          <w:p w14:paraId="3296EE09" w14:textId="77777777" w:rsidR="0033268F" w:rsidRPr="00BF0DA6" w:rsidRDefault="0033268F" w:rsidP="00AC23C4">
            <w:pPr>
              <w:pStyle w:val="TableCell0-2"/>
              <w:ind w:right="57"/>
              <w:jc w:val="right"/>
            </w:pPr>
            <w:r w:rsidRPr="00BF0DA6">
              <w:t>9</w:t>
            </w:r>
          </w:p>
        </w:tc>
        <w:tc>
          <w:tcPr>
            <w:tcW w:w="737" w:type="dxa"/>
            <w:tcBorders>
              <w:top w:val="nil"/>
              <w:bottom w:val="dashed" w:sz="4" w:space="0" w:color="auto"/>
            </w:tcBorders>
            <w:shd w:val="clear" w:color="auto" w:fill="auto"/>
            <w:noWrap/>
          </w:tcPr>
          <w:p w14:paraId="63368D62" w14:textId="77777777" w:rsidR="0033268F" w:rsidRPr="00BF0DA6" w:rsidRDefault="0033268F" w:rsidP="00AC23C4">
            <w:pPr>
              <w:pStyle w:val="TableCell0-2"/>
              <w:ind w:right="57"/>
              <w:jc w:val="right"/>
              <w:rPr>
                <w:rStyle w:val="ChBold"/>
              </w:rPr>
            </w:pPr>
            <w:r w:rsidRPr="00BF0DA6">
              <w:rPr>
                <w:rStyle w:val="ChBold"/>
              </w:rPr>
              <w:t>19</w:t>
            </w:r>
          </w:p>
        </w:tc>
        <w:tc>
          <w:tcPr>
            <w:tcW w:w="768" w:type="dxa"/>
            <w:tcBorders>
              <w:top w:val="nil"/>
              <w:bottom w:val="dashed" w:sz="4" w:space="0" w:color="auto"/>
              <w:right w:val="single" w:sz="4" w:space="0" w:color="auto"/>
            </w:tcBorders>
            <w:shd w:val="clear" w:color="auto" w:fill="auto"/>
            <w:noWrap/>
          </w:tcPr>
          <w:p w14:paraId="3EDAD8B2" w14:textId="77777777" w:rsidR="0033268F" w:rsidRPr="00BF0DA6" w:rsidRDefault="0033268F" w:rsidP="00AC23C4">
            <w:pPr>
              <w:pStyle w:val="TableCell0-2"/>
              <w:ind w:right="57"/>
              <w:jc w:val="right"/>
            </w:pPr>
            <w:r w:rsidRPr="00BF0DA6">
              <w:t>0</w:t>
            </w:r>
          </w:p>
        </w:tc>
        <w:tc>
          <w:tcPr>
            <w:tcW w:w="822" w:type="dxa"/>
            <w:tcBorders>
              <w:top w:val="nil"/>
              <w:left w:val="single" w:sz="4" w:space="0" w:color="auto"/>
              <w:bottom w:val="dashed" w:sz="4" w:space="0" w:color="auto"/>
              <w:right w:val="nil"/>
            </w:tcBorders>
            <w:shd w:val="clear" w:color="auto" w:fill="auto"/>
            <w:noWrap/>
          </w:tcPr>
          <w:p w14:paraId="6CB7F44F" w14:textId="77777777" w:rsidR="0033268F" w:rsidRPr="00BF0DA6" w:rsidRDefault="0033268F" w:rsidP="00AC23C4">
            <w:pPr>
              <w:pStyle w:val="TableCell0-2"/>
              <w:ind w:right="57"/>
              <w:jc w:val="right"/>
            </w:pPr>
            <w:r w:rsidRPr="00BF0DA6">
              <w:t>83</w:t>
            </w:r>
          </w:p>
        </w:tc>
      </w:tr>
      <w:tr w:rsidR="00AC23C4" w:rsidRPr="00E607C7" w14:paraId="35AFAC5F" w14:textId="77777777" w:rsidTr="00E50FFF">
        <w:trPr>
          <w:gridAfter w:val="1"/>
          <w:wAfter w:w="6" w:type="dxa"/>
        </w:trPr>
        <w:tc>
          <w:tcPr>
            <w:tcW w:w="1017" w:type="dxa"/>
            <w:tcBorders>
              <w:top w:val="dashed" w:sz="4" w:space="0" w:color="auto"/>
              <w:left w:val="nil"/>
              <w:bottom w:val="single" w:sz="4" w:space="0" w:color="auto"/>
              <w:right w:val="single" w:sz="4" w:space="0" w:color="auto"/>
            </w:tcBorders>
            <w:shd w:val="clear" w:color="auto" w:fill="auto"/>
            <w:noWrap/>
          </w:tcPr>
          <w:p w14:paraId="5B075C2D" w14:textId="77777777" w:rsidR="0033268F" w:rsidRPr="00250999" w:rsidRDefault="0033268F" w:rsidP="00672641">
            <w:pPr>
              <w:pStyle w:val="TableCell2-2Break"/>
              <w:rPr>
                <w:rStyle w:val="ChBold"/>
              </w:rPr>
            </w:pPr>
            <w:r w:rsidRPr="00250999">
              <w:rPr>
                <w:rStyle w:val="ChBold"/>
              </w:rPr>
              <w:t>Total</w:t>
            </w:r>
          </w:p>
        </w:tc>
        <w:tc>
          <w:tcPr>
            <w:tcW w:w="649" w:type="dxa"/>
            <w:tcBorders>
              <w:top w:val="dashed" w:sz="4" w:space="0" w:color="auto"/>
              <w:left w:val="single" w:sz="4" w:space="0" w:color="auto"/>
              <w:bottom w:val="single" w:sz="4" w:space="0" w:color="auto"/>
            </w:tcBorders>
            <w:shd w:val="clear" w:color="auto" w:fill="auto"/>
            <w:noWrap/>
          </w:tcPr>
          <w:p w14:paraId="44682049" w14:textId="77777777" w:rsidR="0033268F" w:rsidRPr="00BF0DA6" w:rsidRDefault="0033268F" w:rsidP="00AC23C4">
            <w:pPr>
              <w:pStyle w:val="TableCell2-2Break"/>
              <w:keepNext/>
              <w:ind w:right="57"/>
              <w:jc w:val="right"/>
            </w:pPr>
            <w:r w:rsidRPr="00BF0DA6">
              <w:t>59</w:t>
            </w:r>
          </w:p>
        </w:tc>
        <w:tc>
          <w:tcPr>
            <w:tcW w:w="651" w:type="dxa"/>
            <w:tcBorders>
              <w:top w:val="dashed" w:sz="4" w:space="0" w:color="auto"/>
              <w:bottom w:val="single" w:sz="4" w:space="0" w:color="auto"/>
            </w:tcBorders>
            <w:shd w:val="clear" w:color="auto" w:fill="auto"/>
            <w:noWrap/>
          </w:tcPr>
          <w:p w14:paraId="69AB669C" w14:textId="77777777" w:rsidR="0033268F" w:rsidRPr="00BF0DA6" w:rsidRDefault="0033268F" w:rsidP="00AC23C4">
            <w:pPr>
              <w:pStyle w:val="TableCell2-2Break"/>
              <w:keepNext/>
              <w:ind w:right="57"/>
              <w:jc w:val="right"/>
            </w:pPr>
            <w:r w:rsidRPr="00BF0DA6">
              <w:t>10</w:t>
            </w:r>
          </w:p>
        </w:tc>
        <w:tc>
          <w:tcPr>
            <w:tcW w:w="652" w:type="dxa"/>
            <w:tcBorders>
              <w:top w:val="dashed" w:sz="4" w:space="0" w:color="auto"/>
              <w:bottom w:val="single" w:sz="4" w:space="0" w:color="auto"/>
            </w:tcBorders>
            <w:shd w:val="clear" w:color="auto" w:fill="auto"/>
            <w:noWrap/>
          </w:tcPr>
          <w:p w14:paraId="6F8C638F" w14:textId="77777777" w:rsidR="0033268F" w:rsidRPr="00BF0DA6" w:rsidRDefault="0033268F" w:rsidP="00AC23C4">
            <w:pPr>
              <w:pStyle w:val="TableCell2-2Break"/>
              <w:keepNext/>
              <w:ind w:right="57"/>
              <w:jc w:val="right"/>
            </w:pPr>
            <w:r w:rsidRPr="00BF0DA6">
              <w:t>54</w:t>
            </w:r>
          </w:p>
        </w:tc>
        <w:tc>
          <w:tcPr>
            <w:tcW w:w="652" w:type="dxa"/>
            <w:tcBorders>
              <w:top w:val="dashed" w:sz="4" w:space="0" w:color="auto"/>
              <w:bottom w:val="single" w:sz="4" w:space="0" w:color="auto"/>
              <w:right w:val="single" w:sz="4" w:space="0" w:color="auto"/>
            </w:tcBorders>
            <w:shd w:val="clear" w:color="auto" w:fill="auto"/>
            <w:noWrap/>
          </w:tcPr>
          <w:p w14:paraId="77D44C92" w14:textId="77777777" w:rsidR="0033268F" w:rsidRPr="00BF0DA6" w:rsidRDefault="0033268F" w:rsidP="00762AEB">
            <w:pPr>
              <w:pStyle w:val="TableCell2-2Break"/>
              <w:keepNext/>
              <w:ind w:right="57"/>
              <w:jc w:val="right"/>
            </w:pPr>
            <w:r w:rsidRPr="00BF0DA6">
              <w:t>2</w:t>
            </w:r>
            <w:r w:rsidR="00762AEB">
              <w:t>4</w:t>
            </w:r>
          </w:p>
        </w:tc>
        <w:tc>
          <w:tcPr>
            <w:tcW w:w="737" w:type="dxa"/>
            <w:tcBorders>
              <w:top w:val="dashed" w:sz="4" w:space="0" w:color="auto"/>
              <w:left w:val="single" w:sz="4" w:space="0" w:color="auto"/>
              <w:bottom w:val="single" w:sz="4" w:space="0" w:color="auto"/>
            </w:tcBorders>
            <w:shd w:val="clear" w:color="auto" w:fill="auto"/>
            <w:noWrap/>
          </w:tcPr>
          <w:p w14:paraId="268A8556" w14:textId="77777777" w:rsidR="0033268F" w:rsidRPr="00BF0DA6" w:rsidRDefault="0033268F" w:rsidP="00AC23C4">
            <w:pPr>
              <w:pStyle w:val="TableCell2-2Break"/>
              <w:keepNext/>
              <w:ind w:right="57"/>
              <w:jc w:val="right"/>
            </w:pPr>
            <w:r w:rsidRPr="00BF0DA6">
              <w:t>9</w:t>
            </w:r>
          </w:p>
        </w:tc>
        <w:tc>
          <w:tcPr>
            <w:tcW w:w="737" w:type="dxa"/>
            <w:tcBorders>
              <w:top w:val="dashed" w:sz="4" w:space="0" w:color="auto"/>
              <w:bottom w:val="single" w:sz="4" w:space="0" w:color="auto"/>
            </w:tcBorders>
            <w:shd w:val="clear" w:color="auto" w:fill="auto"/>
            <w:noWrap/>
          </w:tcPr>
          <w:p w14:paraId="2B29F74E" w14:textId="77777777" w:rsidR="0033268F" w:rsidRPr="00BF0DA6" w:rsidRDefault="0033268F" w:rsidP="00AC23C4">
            <w:pPr>
              <w:pStyle w:val="TableCell2-2Break"/>
              <w:keepNext/>
              <w:ind w:right="57"/>
              <w:jc w:val="right"/>
              <w:rPr>
                <w:rStyle w:val="ChBold"/>
              </w:rPr>
            </w:pPr>
            <w:r w:rsidRPr="00BF0DA6">
              <w:rPr>
                <w:rStyle w:val="ChBold"/>
              </w:rPr>
              <w:t>19</w:t>
            </w:r>
          </w:p>
        </w:tc>
        <w:tc>
          <w:tcPr>
            <w:tcW w:w="768" w:type="dxa"/>
            <w:tcBorders>
              <w:top w:val="dashed" w:sz="4" w:space="0" w:color="auto"/>
              <w:bottom w:val="single" w:sz="4" w:space="0" w:color="auto"/>
              <w:right w:val="single" w:sz="4" w:space="0" w:color="auto"/>
            </w:tcBorders>
            <w:shd w:val="clear" w:color="auto" w:fill="auto"/>
            <w:noWrap/>
          </w:tcPr>
          <w:p w14:paraId="0401349F" w14:textId="77777777" w:rsidR="0033268F" w:rsidRPr="00BF0DA6" w:rsidRDefault="0033268F" w:rsidP="00762AEB">
            <w:pPr>
              <w:pStyle w:val="TableCell2-2Break"/>
              <w:keepNext/>
              <w:ind w:right="57"/>
              <w:jc w:val="right"/>
            </w:pPr>
            <w:r w:rsidRPr="00BF0DA6">
              <w:t>1</w:t>
            </w:r>
            <w:r w:rsidR="00762AEB">
              <w:t>1</w:t>
            </w:r>
          </w:p>
        </w:tc>
        <w:tc>
          <w:tcPr>
            <w:tcW w:w="822" w:type="dxa"/>
            <w:tcBorders>
              <w:top w:val="dashed" w:sz="4" w:space="0" w:color="auto"/>
              <w:left w:val="single" w:sz="4" w:space="0" w:color="auto"/>
              <w:bottom w:val="single" w:sz="4" w:space="0" w:color="auto"/>
              <w:right w:val="nil"/>
            </w:tcBorders>
            <w:shd w:val="clear" w:color="auto" w:fill="auto"/>
            <w:noWrap/>
          </w:tcPr>
          <w:p w14:paraId="3D4C5D9A" w14:textId="77777777" w:rsidR="0033268F" w:rsidRPr="00A01708" w:rsidRDefault="0033268F" w:rsidP="00AC23C4">
            <w:pPr>
              <w:pStyle w:val="TableCell2-2Break"/>
              <w:keepNext/>
              <w:ind w:right="57"/>
              <w:jc w:val="right"/>
              <w:rPr>
                <w:rStyle w:val="ChBold"/>
              </w:rPr>
            </w:pPr>
            <w:r w:rsidRPr="00BF0DA6">
              <w:rPr>
                <w:rStyle w:val="ChBold"/>
              </w:rPr>
              <w:t>186</w:t>
            </w:r>
          </w:p>
        </w:tc>
      </w:tr>
    </w:tbl>
    <w:p w14:paraId="2F7480AB" w14:textId="77777777" w:rsidR="001E3EB8" w:rsidRDefault="00BC2197" w:rsidP="00F3646F">
      <w:pPr>
        <w:pStyle w:val="Figure"/>
      </w:pPr>
      <w:r>
        <w:rPr>
          <w:noProof/>
          <w:lang w:eastAsia="en-US"/>
        </w:rPr>
        <w:drawing>
          <wp:inline distT="0" distB="0" distL="0" distR="0" wp14:anchorId="38471C47" wp14:editId="1B149421">
            <wp:extent cx="4319905" cy="2344420"/>
            <wp:effectExtent l="0" t="0" r="444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19905" cy="2344420"/>
                    </a:xfrm>
                    <a:prstGeom prst="rect">
                      <a:avLst/>
                    </a:prstGeom>
                    <a:noFill/>
                  </pic:spPr>
                </pic:pic>
              </a:graphicData>
            </a:graphic>
          </wp:inline>
        </w:drawing>
      </w:r>
    </w:p>
    <w:p w14:paraId="2378F6E4" w14:textId="77777777" w:rsidR="008645D7" w:rsidRDefault="008645D7" w:rsidP="008645D7">
      <w:pPr>
        <w:pStyle w:val="CapFigure"/>
      </w:pPr>
      <w:bookmarkStart w:id="1379" w:name="_Ref417129179"/>
      <w:r>
        <w:t xml:space="preserve">Figure </w:t>
      </w:r>
      <w:fldSimple w:instr=" STYLEREF 1 \s ">
        <w:r w:rsidR="00154D81">
          <w:rPr>
            <w:noProof/>
            <w:cs/>
          </w:rPr>
          <w:t>‎</w:t>
        </w:r>
        <w:r w:rsidR="00154D81">
          <w:rPr>
            <w:noProof/>
          </w:rPr>
          <w:t>3</w:t>
        </w:r>
      </w:fldSimple>
      <w:r w:rsidR="00C17373">
        <w:t>.</w:t>
      </w:r>
      <w:fldSimple w:instr=" SEQ Figure \* ARABIC \s 1 ">
        <w:r w:rsidR="00154D81">
          <w:rPr>
            <w:noProof/>
          </w:rPr>
          <w:t>3</w:t>
        </w:r>
      </w:fldSimple>
      <w:bookmarkEnd w:id="1379"/>
      <w:r>
        <w:t>:</w:t>
      </w:r>
      <w:r>
        <w:tab/>
      </w:r>
      <w:r>
        <w:rPr>
          <w:szCs w:val="19"/>
        </w:rPr>
        <w:t xml:space="preserve">Token frequencies for </w:t>
      </w:r>
      <w:r w:rsidRPr="00D208B5">
        <w:rPr>
          <w:rStyle w:val="ChSmallCapsItalBold"/>
        </w:rPr>
        <w:t>pe(n)­</w:t>
      </w:r>
      <w:r>
        <w:t xml:space="preserve">prefixed lexemes with </w:t>
      </w:r>
      <w:r w:rsidRPr="0090507A">
        <w:t xml:space="preserve">verbal </w:t>
      </w:r>
      <w:r>
        <w:t xml:space="preserve">and nominal </w:t>
      </w:r>
      <w:r w:rsidRPr="0090507A">
        <w:t>bases</w:t>
      </w:r>
      <w:r w:rsidRPr="00497728">
        <w:t xml:space="preserve"> </w:t>
      </w:r>
      <w:r>
        <w:t>by speakers, topics, and interlocutors</w:t>
      </w:r>
    </w:p>
    <w:p w14:paraId="72A44957" w14:textId="77777777" w:rsidR="00672641" w:rsidRDefault="00672641" w:rsidP="00A84465">
      <w:pPr>
        <w:pStyle w:val="Body0000after05before"/>
      </w:pPr>
      <w:r>
        <w:t xml:space="preserve">The data </w:t>
      </w:r>
      <w:r w:rsidR="00A11E30">
        <w:t xml:space="preserve">given </w:t>
      </w:r>
      <w:r>
        <w:t xml:space="preserve">in </w:t>
      </w:r>
      <w:r>
        <w:fldChar w:fldCharType="begin"/>
      </w:r>
      <w:r>
        <w:instrText xml:space="preserve"> REF _Ref341112625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3</w:t>
      </w:r>
      <w:r>
        <w:fldChar w:fldCharType="end"/>
      </w:r>
      <w:r>
        <w:t xml:space="preserve"> and </w:t>
      </w:r>
      <w:r w:rsidR="00FF6B60">
        <w:fldChar w:fldCharType="begin"/>
      </w:r>
      <w:r w:rsidR="00FF6B60">
        <w:instrText xml:space="preserve"> REF _Ref417129179 \h </w:instrText>
      </w:r>
      <w:r w:rsidR="00FF6B60">
        <w:fldChar w:fldCharType="separate"/>
      </w:r>
      <w:r w:rsidR="00154D81">
        <w:t xml:space="preserve">Figure </w:t>
      </w:r>
      <w:r w:rsidR="00154D81">
        <w:rPr>
          <w:noProof/>
          <w:cs/>
        </w:rPr>
        <w:t>‎</w:t>
      </w:r>
      <w:r w:rsidR="00154D81">
        <w:rPr>
          <w:noProof/>
        </w:rPr>
        <w:t>3</w:t>
      </w:r>
      <w:r w:rsidR="00154D81">
        <w:t>.</w:t>
      </w:r>
      <w:r w:rsidR="00154D81">
        <w:rPr>
          <w:noProof/>
        </w:rPr>
        <w:t>3</w:t>
      </w:r>
      <w:r w:rsidR="00FF6B60">
        <w:fldChar w:fldCharType="end"/>
      </w:r>
      <w:r w:rsidR="00FF6B60">
        <w:t xml:space="preserve"> </w:t>
      </w:r>
      <w:r w:rsidR="00A11E30">
        <w:t>show</w:t>
      </w:r>
      <w:r w:rsidR="00EB1D75">
        <w:t>s</w:t>
      </w:r>
      <w:r w:rsidR="00A11E30">
        <w:t xml:space="preserve"> </w:t>
      </w:r>
      <w:r>
        <w:t xml:space="preserve">that for the 34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t xml:space="preserve">prefixed lexemes, most tokens (167/186 – 90%) </w:t>
      </w:r>
      <w:r w:rsidRPr="00635794">
        <w:t xml:space="preserve">can be explained in terms of </w:t>
      </w:r>
      <w:r w:rsidR="00ED6C5D">
        <w:t xml:space="preserve">speaker education levels, </w:t>
      </w:r>
      <w:r>
        <w:t>topics</w:t>
      </w:r>
      <w:r w:rsidR="00ED6C5D">
        <w:t>,</w:t>
      </w:r>
      <w:r>
        <w:t xml:space="preserve"> and/or role-relations</w:t>
      </w:r>
      <w:r w:rsidRPr="00A27642">
        <w:t xml:space="preserve"> </w:t>
      </w:r>
      <w:r>
        <w:t xml:space="preserve">between the speakers and their </w:t>
      </w:r>
      <w:r>
        <w:lastRenderedPageBreak/>
        <w:t xml:space="preserve">interlocutors; this </w:t>
      </w:r>
      <w:r w:rsidR="00A11E30">
        <w:t xml:space="preserve">total </w:t>
      </w:r>
      <w:r>
        <w:t>includes 135/153 (88%) tokens with verbal and 32/33 tokens (97%) with nominal bases.</w:t>
      </w:r>
    </w:p>
    <w:p w14:paraId="239E7782" w14:textId="77777777" w:rsidR="00672641" w:rsidRDefault="00672641" w:rsidP="00672641">
      <w:pPr>
        <w:pStyle w:val="Body0500after"/>
      </w:pPr>
      <w:r>
        <w:t>More than half of the tokens were produced by better-educated speakers (</w:t>
      </w:r>
      <w:r w:rsidRPr="0099608C">
        <w:rPr>
          <w:rStyle w:val="ChSmallCaps"/>
        </w:rPr>
        <w:t>+edc-spk</w:t>
      </w:r>
      <w:r w:rsidR="00C92FB5" w:rsidRPr="00C92FB5">
        <w:t>)</w:t>
      </w:r>
      <w:r>
        <w:t xml:space="preserve"> (103/186 – 55%), while less-educated speakers (</w:t>
      </w:r>
      <w:r w:rsidR="002938F4" w:rsidRPr="00DF62C5">
        <w:rPr>
          <w:rStyle w:val="ChSmallCaps"/>
        </w:rPr>
        <w:t>­</w:t>
      </w:r>
      <w:r w:rsidR="002938F4">
        <w:rPr>
          <w:rStyle w:val="ChSmallCaps"/>
        </w:rPr>
        <w:t>edc</w:t>
      </w:r>
      <w:r w:rsidR="002938F4" w:rsidRPr="0099608C">
        <w:rPr>
          <w:rStyle w:val="ChSmallCaps"/>
        </w:rPr>
        <w:t>-spk</w:t>
      </w:r>
      <w:r w:rsidRPr="00C92FB5">
        <w:t>)</w:t>
      </w:r>
      <w:r>
        <w:t xml:space="preserve"> produced 83/186 tokens (45%).</w:t>
      </w:r>
    </w:p>
    <w:p w14:paraId="115B7518" w14:textId="77777777" w:rsidR="00672641" w:rsidRDefault="00672641" w:rsidP="00736DEA">
      <w:pPr>
        <w:pStyle w:val="Body0500after"/>
      </w:pPr>
      <w:r>
        <w:t>Two thirds of the 186</w:t>
      </w:r>
      <w:r w:rsidRPr="00DD0A8D">
        <w:t xml:space="preserve"> tokens </w:t>
      </w:r>
      <w:r>
        <w:t xml:space="preserve">(123/186 – 66%) </w:t>
      </w:r>
      <w:r w:rsidRPr="00DD0A8D">
        <w:t xml:space="preserve">occurred during conversations about </w:t>
      </w:r>
      <w:r w:rsidRPr="0099608C">
        <w:rPr>
          <w:rStyle w:val="ChSmallCaps"/>
        </w:rPr>
        <w:t>high</w:t>
      </w:r>
      <w:r>
        <w:t xml:space="preserve"> topics, </w:t>
      </w:r>
      <w:r>
        <w:rPr>
          <w:szCs w:val="19"/>
        </w:rPr>
        <w:t>that is,</w:t>
      </w:r>
      <w:r>
        <w:t xml:space="preserve"> political, educational or religious affairs (</w:t>
      </w:r>
      <w:r w:rsidRPr="0099608C">
        <w:rPr>
          <w:rStyle w:val="ChSmallCaps"/>
        </w:rPr>
        <w:t>pol</w:t>
      </w:r>
      <w:r>
        <w:t xml:space="preserve">, </w:t>
      </w:r>
      <w:r w:rsidRPr="0099608C">
        <w:rPr>
          <w:rStyle w:val="ChSmallCaps"/>
        </w:rPr>
        <w:t>edc</w:t>
      </w:r>
      <w:r>
        <w:t xml:space="preserve"> and </w:t>
      </w:r>
      <w:r w:rsidRPr="0099608C">
        <w:rPr>
          <w:rStyle w:val="ChSmallCaps"/>
        </w:rPr>
        <w:t>rel</w:t>
      </w:r>
      <w:r>
        <w:t>, respectively). This includes 68/103</w:t>
      </w:r>
      <w:r w:rsidRPr="00DD0A8D">
        <w:t xml:space="preserve"> tokens (</w:t>
      </w:r>
      <w:r>
        <w:t>66</w:t>
      </w:r>
      <w:r w:rsidRPr="00DD0A8D">
        <w:t xml:space="preserve">%) </w:t>
      </w:r>
      <w:r>
        <w:t xml:space="preserve">produced by </w:t>
      </w:r>
      <w:r w:rsidRPr="0099608C">
        <w:rPr>
          <w:rStyle w:val="ChSmallCaps"/>
        </w:rPr>
        <w:t>+edc-spk</w:t>
      </w:r>
      <w:r w:rsidRPr="00DD0A8D">
        <w:t xml:space="preserve"> </w:t>
      </w:r>
      <w:r>
        <w:t xml:space="preserve">and 55/83 tokens (66%) </w:t>
      </w:r>
      <w:r w:rsidRPr="00DD0A8D">
        <w:t xml:space="preserve">produced </w:t>
      </w:r>
      <w:r>
        <w:t xml:space="preserve">by </w:t>
      </w:r>
      <w:r w:rsidR="002938F4" w:rsidRPr="00DF62C5">
        <w:rPr>
          <w:rStyle w:val="ChSmallCaps"/>
        </w:rPr>
        <w:t>­</w:t>
      </w:r>
      <w:r w:rsidR="002938F4">
        <w:rPr>
          <w:rStyle w:val="ChSmallCaps"/>
        </w:rPr>
        <w:t>edc</w:t>
      </w:r>
      <w:r w:rsidR="002938F4" w:rsidRPr="0099608C">
        <w:rPr>
          <w:rStyle w:val="ChSmallCaps"/>
        </w:rPr>
        <w:t>-spk</w:t>
      </w:r>
      <w:r w:rsidRPr="003B3496">
        <w:t>.</w:t>
      </w:r>
      <w:r w:rsidR="00736DEA">
        <w:t xml:space="preserve"> In addition, </w:t>
      </w:r>
      <w:r w:rsidR="00762AEB">
        <w:t>11</w:t>
      </w:r>
      <w:r w:rsidR="00736DEA">
        <w:t>/186 tokens (</w:t>
      </w:r>
      <w:r w:rsidR="00762AEB">
        <w:t>6</w:t>
      </w:r>
      <w:r w:rsidR="00736DEA">
        <w:t xml:space="preserve">%) </w:t>
      </w:r>
      <w:r w:rsidR="005C0D5E">
        <w:t xml:space="preserve">occurred </w:t>
      </w:r>
      <w:r w:rsidR="00736DEA">
        <w:t xml:space="preserve">during conversations with </w:t>
      </w:r>
      <w:r w:rsidR="00B13CFB" w:rsidRPr="00892A40">
        <w:t>an outsider, namely the author (</w:t>
      </w:r>
      <w:r w:rsidR="00B13CFB" w:rsidRPr="0099608C">
        <w:rPr>
          <w:rStyle w:val="ChSmallCaps"/>
        </w:rPr>
        <w:t>outsd</w:t>
      </w:r>
      <w:r w:rsidR="00B13CFB" w:rsidRPr="00892A40">
        <w:t>)</w:t>
      </w:r>
      <w:r w:rsidR="00A14B1C">
        <w:t>,</w:t>
      </w:r>
      <w:r w:rsidR="00762AEB">
        <w:t xml:space="preserve"> all of them being </w:t>
      </w:r>
      <w:r w:rsidR="00736DEA" w:rsidRPr="0099608C">
        <w:rPr>
          <w:rStyle w:val="ChSmallCaps"/>
        </w:rPr>
        <w:t>+edc-spk</w:t>
      </w:r>
      <w:r w:rsidR="00736DEA" w:rsidRPr="00F448D9">
        <w:t xml:space="preserve"> </w:t>
      </w:r>
      <w:r w:rsidR="00736DEA">
        <w:t>tokens (</w:t>
      </w:r>
      <w:r w:rsidR="00920BD3">
        <w:t>11/</w:t>
      </w:r>
      <w:r w:rsidR="00762AEB">
        <w:t>103 – 11</w:t>
      </w:r>
      <w:r w:rsidR="00736DEA">
        <w:t>%)</w:t>
      </w:r>
      <w:r w:rsidR="00762AEB">
        <w:t>.</w:t>
      </w:r>
    </w:p>
    <w:p w14:paraId="7CA7DC67" w14:textId="77777777" w:rsidR="00D11488" w:rsidRDefault="00061809" w:rsidP="00A13A2A">
      <w:pPr>
        <w:pStyle w:val="Body0515after"/>
      </w:pPr>
      <w:r>
        <w:t xml:space="preserve">This leaves 52/186 tokens (28%) that were produced when the interlocutors discussed </w:t>
      </w:r>
      <w:r w:rsidRPr="0099608C">
        <w:rPr>
          <w:rStyle w:val="ChSmallCaps"/>
        </w:rPr>
        <w:t>low</w:t>
      </w:r>
      <w:r>
        <w:t xml:space="preserve"> topics</w:t>
      </w:r>
      <w:r w:rsidR="00351C8B">
        <w:t xml:space="preserve">. This includes </w:t>
      </w:r>
      <w:r>
        <w:t xml:space="preserve">24/103 </w:t>
      </w:r>
      <w:r w:rsidR="00351C8B" w:rsidRPr="0099608C">
        <w:rPr>
          <w:rStyle w:val="ChSmallCaps"/>
        </w:rPr>
        <w:t>+edc-spk</w:t>
      </w:r>
      <w:r w:rsidR="00351C8B">
        <w:t xml:space="preserve"> </w:t>
      </w:r>
      <w:r>
        <w:t xml:space="preserve">tokens (23%) and 28/83 </w:t>
      </w:r>
      <w:r w:rsidRPr="00DF62C5">
        <w:rPr>
          <w:rStyle w:val="ChSmallCaps"/>
        </w:rPr>
        <w:t>­</w:t>
      </w:r>
      <w:r>
        <w:rPr>
          <w:rStyle w:val="ChSmallCaps"/>
        </w:rPr>
        <w:t>edc</w:t>
      </w:r>
      <w:r w:rsidRPr="0099608C">
        <w:rPr>
          <w:rStyle w:val="ChSmallCaps"/>
        </w:rPr>
        <w:t>-spk</w:t>
      </w:r>
      <w:r w:rsidRPr="00FE41BE">
        <w:t xml:space="preserve"> </w:t>
      </w:r>
      <w:r>
        <w:t>tokens (34%).</w:t>
      </w:r>
      <w:r w:rsidRPr="00D11488">
        <w:t xml:space="preserve"> </w:t>
      </w:r>
      <w:r>
        <w:t xml:space="preserve">The 28 </w:t>
      </w:r>
      <w:r w:rsidRPr="0099608C">
        <w:rPr>
          <w:rStyle w:val="ChSmallCaps"/>
        </w:rPr>
        <w:t>low</w:t>
      </w:r>
      <w:r>
        <w:t xml:space="preserve"> topic tokens produced by </w:t>
      </w:r>
      <w:r w:rsidRPr="00DF62C5">
        <w:rPr>
          <w:rStyle w:val="ChSmallCaps"/>
        </w:rPr>
        <w:t>­</w:t>
      </w:r>
      <w:r>
        <w:rPr>
          <w:rStyle w:val="ChSmallCaps"/>
        </w:rPr>
        <w:t>edc</w:t>
      </w:r>
      <w:r w:rsidRPr="0099608C">
        <w:rPr>
          <w:rStyle w:val="ChSmallCaps"/>
        </w:rPr>
        <w:t>-spk</w:t>
      </w:r>
      <w:r w:rsidRPr="004D5497">
        <w:t xml:space="preserve"> </w:t>
      </w:r>
      <w:r>
        <w:t xml:space="preserve">are distributed as follows. Nine tokens occurred during conversations with </w:t>
      </w:r>
      <w:r w:rsidRPr="0099608C">
        <w:rPr>
          <w:rStyle w:val="ChSmallCaps"/>
        </w:rPr>
        <w:t>+</w:t>
      </w:r>
      <w:r>
        <w:rPr>
          <w:rStyle w:val="ChSmallCaps"/>
        </w:rPr>
        <w:t>stat</w:t>
      </w:r>
      <w:r w:rsidRPr="00224F2F">
        <w:t xml:space="preserve"> Papuans</w:t>
      </w:r>
      <w:r>
        <w:t xml:space="preserve"> (</w:t>
      </w:r>
      <w:r>
        <w:rPr>
          <w:szCs w:val="19"/>
        </w:rPr>
        <w:t>that is,</w:t>
      </w:r>
      <w:r>
        <w:t xml:space="preserve"> 9/83 </w:t>
      </w:r>
      <w:r w:rsidRPr="00DF62C5">
        <w:rPr>
          <w:rStyle w:val="ChSmallCaps"/>
        </w:rPr>
        <w:t>­</w:t>
      </w:r>
      <w:r>
        <w:rPr>
          <w:rStyle w:val="ChSmallCaps"/>
        </w:rPr>
        <w:t>edc</w:t>
      </w:r>
      <w:r w:rsidRPr="0099608C">
        <w:rPr>
          <w:rStyle w:val="ChSmallCaps"/>
        </w:rPr>
        <w:t>-spk</w:t>
      </w:r>
      <w:r w:rsidRPr="00F448D9">
        <w:t xml:space="preserve"> </w:t>
      </w:r>
      <w:r>
        <w:t xml:space="preserve">tokens – 11%). The remaining 19 tokens (that is, 19/83 </w:t>
      </w:r>
      <w:r w:rsidRPr="00DF62C5">
        <w:rPr>
          <w:rStyle w:val="ChSmallCaps"/>
        </w:rPr>
        <w:t>­</w:t>
      </w:r>
      <w:r>
        <w:rPr>
          <w:rStyle w:val="ChSmallCaps"/>
        </w:rPr>
        <w:t>edc</w:t>
      </w:r>
      <w:r w:rsidRPr="0099608C">
        <w:rPr>
          <w:rStyle w:val="ChSmallCaps"/>
        </w:rPr>
        <w:t>-spk</w:t>
      </w:r>
      <w:r w:rsidRPr="00F448D9">
        <w:t xml:space="preserve"> </w:t>
      </w:r>
      <w:r>
        <w:t xml:space="preserve">tokens – 23%) occurred when </w:t>
      </w:r>
      <w:r w:rsidRPr="00DF62C5">
        <w:rPr>
          <w:rStyle w:val="ChSmallCaps"/>
        </w:rPr>
        <w:t>­</w:t>
      </w:r>
      <w:r>
        <w:rPr>
          <w:rStyle w:val="ChSmallCaps"/>
        </w:rPr>
        <w:t>edc</w:t>
      </w:r>
      <w:r w:rsidRPr="0099608C">
        <w:rPr>
          <w:rStyle w:val="ChSmallCaps"/>
        </w:rPr>
        <w:t>-spk</w:t>
      </w:r>
      <w:r w:rsidRPr="001E2A1C">
        <w:t xml:space="preserve"> </w:t>
      </w:r>
      <w:r>
        <w:t xml:space="preserve">discussed </w:t>
      </w:r>
      <w:r w:rsidRPr="0099608C">
        <w:rPr>
          <w:rStyle w:val="ChSmallCaps"/>
        </w:rPr>
        <w:t>low</w:t>
      </w:r>
      <w:r>
        <w:t xml:space="preserve"> topics with </w:t>
      </w:r>
      <w:r w:rsidRPr="00DF62C5">
        <w:rPr>
          <w:rStyle w:val="ChSmallCaps"/>
        </w:rPr>
        <w:t>­stat</w:t>
      </w:r>
      <w:r>
        <w:t xml:space="preserve"> Papuans, and therefore cannot be explained in terms of </w:t>
      </w:r>
      <w:r w:rsidR="00944B1E">
        <w:t xml:space="preserve">speaker education levels, </w:t>
      </w:r>
      <w:r w:rsidR="00672641">
        <w:t>topics</w:t>
      </w:r>
      <w:r w:rsidR="00013D3C">
        <w:t>,</w:t>
      </w:r>
      <w:r w:rsidR="00672641">
        <w:t xml:space="preserve"> and/or role-relations. This total of 19 tokens refers to 10% of all 186 </w:t>
      </w:r>
      <w:r w:rsidR="00425BF6" w:rsidRPr="00D208B5">
        <w:rPr>
          <w:rStyle w:val="ChSmallCapsItalBold"/>
        </w:rPr>
        <w:t>pe</w:t>
      </w:r>
      <w:r w:rsidR="00372706" w:rsidRPr="00D208B5">
        <w:rPr>
          <w:rStyle w:val="ChSmallCapsItalBold"/>
        </w:rPr>
        <w:t>(</w:t>
      </w:r>
      <w:r w:rsidR="00425BF6" w:rsidRPr="00D208B5">
        <w:rPr>
          <w:rStyle w:val="ChSmallCapsItalBold"/>
        </w:rPr>
        <w:t>n)­</w:t>
      </w:r>
      <w:r w:rsidR="00672641">
        <w:t>tokens, including 18/153 tokens (12%) with verbal bases and 1/33 tokens (3%) with nominal bases.</w:t>
      </w:r>
      <w:r w:rsidR="00672641">
        <w:rPr>
          <w:rStyle w:val="FootnoteReference"/>
        </w:rPr>
        <w:footnoteReference w:id="120"/>
      </w:r>
    </w:p>
    <w:p w14:paraId="4EBF4E95" w14:textId="77777777" w:rsidR="00672641" w:rsidRDefault="00672641" w:rsidP="00672641">
      <w:pPr>
        <w:pStyle w:val="Heading4"/>
      </w:pPr>
      <w:bookmarkStart w:id="1380" w:name="_Ref346719140"/>
      <w:r>
        <w:t>Summary and conclusions</w:t>
      </w:r>
      <w:bookmarkEnd w:id="1380"/>
    </w:p>
    <w:p w14:paraId="1C368B04" w14:textId="4CAFE260" w:rsidR="00672641" w:rsidRPr="00EF1DEC" w:rsidRDefault="00672641" w:rsidP="00AB2344">
      <w:pPr>
        <w:pStyle w:val="Body0000after"/>
      </w:pPr>
      <w:r>
        <w:t xml:space="preserve">Prefix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rsidRPr="0090507A">
        <w:t xml:space="preserve"> is </w:t>
      </w:r>
      <w:r>
        <w:t>polyfunctional</w:t>
      </w:r>
      <w:r w:rsidR="00EB1D75">
        <w:t>,</w:t>
      </w:r>
      <w:r>
        <w:t xml:space="preserve"> in that it derives nouns from verbal</w:t>
      </w:r>
      <w:r w:rsidR="00FA5761">
        <w:t xml:space="preserve"> and</w:t>
      </w:r>
      <w:r>
        <w:t xml:space="preserve"> nominal bases. This polyfunctionality suggests that affixation with </w:t>
      </w:r>
      <w:r w:rsidR="00425BF6" w:rsidRPr="00D208B5">
        <w:rPr>
          <w:rStyle w:val="ChSmallCapsItalBold"/>
        </w:rPr>
        <w:t>pe</w:t>
      </w:r>
      <w:r w:rsidR="00372706" w:rsidRPr="00D208B5">
        <w:rPr>
          <w:rStyle w:val="ChSmallCapsItalBold"/>
        </w:rPr>
        <w:t>(</w:t>
      </w:r>
      <w:r w:rsidR="00425BF6" w:rsidRPr="00D208B5">
        <w:rPr>
          <w:rStyle w:val="ChSmallCapsItalBold"/>
        </w:rPr>
        <w:t>n</w:t>
      </w:r>
      <w:r w:rsidR="00C92FB5" w:rsidRPr="00D208B5">
        <w:rPr>
          <w:rStyle w:val="ChSmallCapsItalBold"/>
        </w:rPr>
        <w:t>)</w:t>
      </w:r>
      <w:r w:rsidR="00425BF6" w:rsidRPr="00D208B5">
        <w:rPr>
          <w:rStyle w:val="ChSmallCapsItalBold"/>
        </w:rPr>
        <w:t>­</w:t>
      </w:r>
      <w:r w:rsidRPr="00EF1DEC">
        <w:t xml:space="preserve"> </w:t>
      </w:r>
      <w:r>
        <w:t xml:space="preserve">is a somewhat productive process (see </w:t>
      </w:r>
      <w:r w:rsidR="00AB2344">
        <w:rPr>
          <w:szCs w:val="19"/>
        </w:rPr>
        <w:t>language internal factor (</w:t>
      </w:r>
      <w:r w:rsidR="00AB2344">
        <w:fldChar w:fldCharType="begin"/>
      </w:r>
      <w:r w:rsidR="00AB2344">
        <w:instrText xml:space="preserve"> REF _Ref364758123 \n \h </w:instrText>
      </w:r>
      <w:r w:rsidR="00AB2344">
        <w:fldChar w:fldCharType="separate"/>
      </w:r>
      <w:r w:rsidR="00154D81">
        <w:rPr>
          <w:cs/>
        </w:rPr>
        <w:t>‎</w:t>
      </w:r>
      <w:r w:rsidR="00154D81">
        <w:t>c)</w:t>
      </w:r>
      <w:r w:rsidR="00AB2344">
        <w:fldChar w:fldCharType="end"/>
      </w:r>
      <w:r w:rsidR="00AB2344">
        <w:rPr>
          <w:szCs w:val="19"/>
        </w:rPr>
        <w:t xml:space="preserve"> in §</w:t>
      </w:r>
      <w:r w:rsidR="00AB2344">
        <w:rPr>
          <w:szCs w:val="19"/>
        </w:rPr>
        <w:fldChar w:fldCharType="begin"/>
      </w:r>
      <w:r w:rsidR="00AB2344">
        <w:rPr>
          <w:szCs w:val="19"/>
        </w:rPr>
        <w:instrText xml:space="preserve"> REF _Ref341964824 \w \h </w:instrText>
      </w:r>
      <w:r w:rsidR="00AB2344">
        <w:rPr>
          <w:szCs w:val="19"/>
        </w:rPr>
      </w:r>
      <w:r w:rsidR="00AB2344">
        <w:rPr>
          <w:szCs w:val="19"/>
        </w:rPr>
        <w:fldChar w:fldCharType="separate"/>
      </w:r>
      <w:r w:rsidR="00154D81">
        <w:rPr>
          <w:szCs w:val="19"/>
          <w:cs/>
        </w:rPr>
        <w:t>‎</w:t>
      </w:r>
      <w:r w:rsidR="00154D81">
        <w:rPr>
          <w:szCs w:val="19"/>
        </w:rPr>
        <w:t>3.1.1</w:t>
      </w:r>
      <w:r w:rsidR="00AB2344">
        <w:rPr>
          <w:szCs w:val="19"/>
        </w:rPr>
        <w:fldChar w:fldCharType="end"/>
      </w:r>
      <w:r w:rsidR="00AB2344">
        <w:rPr>
          <w:szCs w:val="19"/>
        </w:rPr>
        <w:t xml:space="preserve">, p. </w:t>
      </w:r>
      <w:r w:rsidR="00AB2344">
        <w:rPr>
          <w:lang w:eastAsia="en-US"/>
        </w:rPr>
        <w:fldChar w:fldCharType="begin"/>
      </w:r>
      <w:r w:rsidR="00AB2344">
        <w:rPr>
          <w:lang w:eastAsia="en-US"/>
        </w:rPr>
        <w:instrText xml:space="preserve"> PAGEREF _Ref364758123 \h </w:instrText>
      </w:r>
      <w:r w:rsidR="00AB2344">
        <w:rPr>
          <w:lang w:eastAsia="en-US"/>
        </w:rPr>
      </w:r>
      <w:r w:rsidR="00AB2344">
        <w:rPr>
          <w:lang w:eastAsia="en-US"/>
        </w:rPr>
        <w:fldChar w:fldCharType="separate"/>
      </w:r>
      <w:r w:rsidR="00154D81">
        <w:rPr>
          <w:noProof/>
          <w:lang w:eastAsia="en-US"/>
        </w:rPr>
        <w:t>116</w:t>
      </w:r>
      <w:r w:rsidR="00AB2344">
        <w:rPr>
          <w:lang w:eastAsia="en-US"/>
        </w:rPr>
        <w:fldChar w:fldCharType="end"/>
      </w:r>
      <w:r>
        <w:rPr>
          <w:szCs w:val="19"/>
        </w:rPr>
        <w:t>).</w:t>
      </w:r>
    </w:p>
    <w:p w14:paraId="737FC69B" w14:textId="77777777" w:rsidR="00672641" w:rsidRDefault="00672641" w:rsidP="00672641">
      <w:pPr>
        <w:pStyle w:val="Body0500after"/>
      </w:pPr>
      <w:r>
        <w:t xml:space="preserve">Concerning </w:t>
      </w:r>
      <w:r w:rsidR="005C4DA5" w:rsidRPr="00D208B5">
        <w:rPr>
          <w:rStyle w:val="ChSmallCapsItalBold"/>
        </w:rPr>
        <w:t>pe(n)­</w:t>
      </w:r>
      <w:r w:rsidR="005C4DA5">
        <w:rPr>
          <w:szCs w:val="19"/>
        </w:rPr>
        <w:t>a</w:t>
      </w:r>
      <w:r>
        <w:t xml:space="preserve">ffixation </w:t>
      </w:r>
      <w:r w:rsidRPr="00E61AC1">
        <w:t xml:space="preserve">of </w:t>
      </w:r>
      <w:r>
        <w:t xml:space="preserve">verbal </w:t>
      </w:r>
      <w:r w:rsidRPr="00E61AC1">
        <w:t>bases</w:t>
      </w:r>
      <w:r>
        <w:t>,</w:t>
      </w:r>
      <w:r w:rsidRPr="00E61AC1">
        <w:t xml:space="preserve"> </w:t>
      </w:r>
      <w:r>
        <w:t xml:space="preserve">three other </w:t>
      </w:r>
      <w:r>
        <w:rPr>
          <w:szCs w:val="19"/>
        </w:rPr>
        <w:t>observations</w:t>
      </w:r>
      <w:r>
        <w:t xml:space="preserve"> support this conclusion: (1) the </w:t>
      </w:r>
      <w:r w:rsidRPr="0090507A">
        <w:t xml:space="preserve">transparent form-function relationship between the derived </w:t>
      </w:r>
      <w:r>
        <w:t xml:space="preserve">nouns </w:t>
      </w:r>
      <w:r w:rsidRPr="0090507A">
        <w:t>and their respective bases</w:t>
      </w:r>
      <w:r>
        <w:t>, (2</w:t>
      </w:r>
      <w:r w:rsidRPr="0090507A">
        <w:t xml:space="preserve">) the </w:t>
      </w:r>
      <w:r>
        <w:rPr>
          <w:lang w:eastAsia="en-US"/>
        </w:rPr>
        <w:t>large number of low frequency words and small number of high frequency words</w:t>
      </w:r>
      <w:r>
        <w:t xml:space="preserve">, and (3) the relative token frequencies with most bases having higher frequencies than the affixed lexemes. On the other hand, more than half of the derived lexemes were tentatively classified as </w:t>
      </w:r>
      <w:r>
        <w:rPr>
          <w:szCs w:val="19"/>
        </w:rPr>
        <w:t>SI-</w:t>
      </w:r>
      <w:r>
        <w:rPr>
          <w:szCs w:val="19"/>
          <w:lang w:eastAsia="en-US"/>
        </w:rPr>
        <w:t>borrowings</w:t>
      </w:r>
      <w:r>
        <w:t xml:space="preserve">. These </w:t>
      </w:r>
      <w:r>
        <w:rPr>
          <w:szCs w:val="19"/>
        </w:rPr>
        <w:t>observations</w:t>
      </w:r>
      <w:r>
        <w:t xml:space="preserve"> suggest that productivity of the affixation process </w:t>
      </w:r>
      <w:r w:rsidRPr="0090507A">
        <w:t xml:space="preserve">is </w:t>
      </w:r>
      <w:r>
        <w:t>rather limited.</w:t>
      </w:r>
    </w:p>
    <w:p w14:paraId="07F32452" w14:textId="77777777" w:rsidR="00672641" w:rsidRDefault="00672641" w:rsidP="00672641">
      <w:pPr>
        <w:pStyle w:val="Body0500after"/>
        <w:rPr>
          <w:szCs w:val="19"/>
        </w:rPr>
      </w:pPr>
      <w:r>
        <w:t xml:space="preserve">As for </w:t>
      </w:r>
      <w:r w:rsidR="005C4DA5" w:rsidRPr="00D208B5">
        <w:rPr>
          <w:rStyle w:val="ChSmallCapsItalBold"/>
        </w:rPr>
        <w:t>pe(n)­</w:t>
      </w:r>
      <w:r w:rsidR="005C4DA5">
        <w:rPr>
          <w:szCs w:val="19"/>
        </w:rPr>
        <w:t>a</w:t>
      </w:r>
      <w:r>
        <w:t xml:space="preserve">ffixation of nominal bases, two observations suggest that this is a productive process: (1) most of the derived lexemes are </w:t>
      </w:r>
      <w:r>
        <w:rPr>
          <w:lang w:eastAsia="en-US"/>
        </w:rPr>
        <w:t>low frequency words</w:t>
      </w:r>
      <w:r>
        <w:t xml:space="preserve">, and (2) most bases have higher token frequencies than the affixed lexemes. On the other </w:t>
      </w:r>
      <w:r>
        <w:lastRenderedPageBreak/>
        <w:t xml:space="preserve">hand, almost all derived lexemes </w:t>
      </w:r>
      <w:r w:rsidRPr="00BF1B24">
        <w:t xml:space="preserve">were tentatively classified as </w:t>
      </w:r>
      <w:r>
        <w:rPr>
          <w:szCs w:val="19"/>
        </w:rPr>
        <w:t>SI-</w:t>
      </w:r>
      <w:r>
        <w:rPr>
          <w:szCs w:val="19"/>
          <w:lang w:eastAsia="en-US"/>
        </w:rPr>
        <w:t xml:space="preserve">borrowings. </w:t>
      </w:r>
      <w:r>
        <w:rPr>
          <w:szCs w:val="19"/>
        </w:rPr>
        <w:t xml:space="preserve">These findings suggest that </w:t>
      </w:r>
      <w:r w:rsidR="00F64EB8" w:rsidRPr="00D208B5">
        <w:rPr>
          <w:rStyle w:val="ChSmallCapsItalBold"/>
        </w:rPr>
        <w:t>pe(n)­</w:t>
      </w:r>
      <w:r>
        <w:t>affixation of nominal bases has limited productivity</w:t>
      </w:r>
    </w:p>
    <w:p w14:paraId="15C50295" w14:textId="77777777" w:rsidR="00672641" w:rsidRPr="00C72671" w:rsidRDefault="00672641" w:rsidP="00672641">
      <w:pPr>
        <w:pStyle w:val="Body0500after"/>
      </w:pPr>
      <w:r w:rsidRPr="00C72671">
        <w:t xml:space="preserve">As for the speech situations during which the derived nouns occurred, </w:t>
      </w:r>
      <w:r>
        <w:t xml:space="preserve">the vast majority </w:t>
      </w:r>
      <w:r w:rsidRPr="00C72671">
        <w:t>of the attested tokens</w:t>
      </w:r>
      <w:r>
        <w:t xml:space="preserve"> are </w:t>
      </w:r>
      <w:r w:rsidRPr="00C72671">
        <w:t xml:space="preserve">conditioned by the variables of </w:t>
      </w:r>
      <w:r w:rsidR="0069408C">
        <w:t>speaker education levels, topics, and/or</w:t>
      </w:r>
      <w:r>
        <w:t xml:space="preserve"> role-relations. Hence, these items are best </w:t>
      </w:r>
      <w:r w:rsidRPr="00C72671">
        <w:t>explained as code-switches with Indonesian.</w:t>
      </w:r>
    </w:p>
    <w:p w14:paraId="4200C8B9" w14:textId="273177D5" w:rsidR="00672641" w:rsidRDefault="00672641" w:rsidP="00A13A2A">
      <w:pPr>
        <w:pStyle w:val="Body0515after"/>
      </w:pPr>
      <w:r w:rsidRPr="00F82712">
        <w:t xml:space="preserve">These findings suggest that </w:t>
      </w:r>
      <w:r w:rsidR="00C702AB">
        <w:t>in Papuan Malay</w:t>
      </w:r>
      <w:r w:rsidR="00C702AB" w:rsidRPr="00D208B5">
        <w:rPr>
          <w:rStyle w:val="ChSmallCapsItalBold"/>
        </w:rPr>
        <w:t xml:space="preserve"> </w:t>
      </w:r>
      <w:r w:rsidR="00DE0192" w:rsidRPr="00D208B5">
        <w:rPr>
          <w:rStyle w:val="ChSmallCapsItalBold"/>
        </w:rPr>
        <w:t>pe(n)­</w:t>
      </w:r>
      <w:r w:rsidR="00DE0192">
        <w:rPr>
          <w:szCs w:val="19"/>
        </w:rPr>
        <w:t>a</w:t>
      </w:r>
      <w:r w:rsidRPr="00F82712">
        <w:t>ffixation has</w:t>
      </w:r>
      <w:r>
        <w:t>, at best,</w:t>
      </w:r>
      <w:r w:rsidRPr="00F82712">
        <w:t xml:space="preserve"> </w:t>
      </w:r>
      <w:r>
        <w:t xml:space="preserve">marginal </w:t>
      </w:r>
      <w:r w:rsidRPr="00F82712">
        <w:t>productivity.</w:t>
      </w:r>
    </w:p>
    <w:p w14:paraId="33213CB2" w14:textId="4E785A5F" w:rsidR="00672641" w:rsidRPr="00E22565" w:rsidRDefault="00672641" w:rsidP="00672641">
      <w:pPr>
        <w:pStyle w:val="Heading3"/>
      </w:pPr>
      <w:bookmarkStart w:id="1381" w:name="_Toc342590031"/>
      <w:bookmarkStart w:id="1382" w:name="_Toc344990350"/>
      <w:bookmarkStart w:id="1383" w:name="_Ref347514355"/>
      <w:bookmarkStart w:id="1384" w:name="_Toc440455543"/>
      <w:r w:rsidRPr="0090507A">
        <w:rPr>
          <w:szCs w:val="19"/>
        </w:rPr>
        <w:t xml:space="preserve">Prefix </w:t>
      </w:r>
      <w:r w:rsidRPr="009A4F2E">
        <w:rPr>
          <w:rStyle w:val="ChSmallCapsItalBold"/>
        </w:rPr>
        <w:t>ber</w:t>
      </w:r>
      <w:bookmarkEnd w:id="1281"/>
      <w:bookmarkEnd w:id="1381"/>
      <w:bookmarkEnd w:id="1382"/>
      <w:bookmarkEnd w:id="1383"/>
      <w:r w:rsidRPr="009A4F2E">
        <w:rPr>
          <w:rStyle w:val="ChSmallCapsItalBold"/>
        </w:rPr>
        <w:t>­</w:t>
      </w:r>
      <w:r w:rsidR="00E22565" w:rsidRPr="00E22565">
        <w:t xml:space="preserve"> </w:t>
      </w:r>
      <w:r w:rsidR="00B7093A">
        <w:t>‘</w:t>
      </w:r>
      <w:r w:rsidR="00A938AA">
        <w:rPr>
          <w:rStyle w:val="ChSmallCaps"/>
        </w:rPr>
        <w:t>vblz</w:t>
      </w:r>
      <w:r w:rsidR="00B7093A">
        <w:t>’</w:t>
      </w:r>
      <w:bookmarkEnd w:id="1384"/>
    </w:p>
    <w:p w14:paraId="19C9FB6A" w14:textId="693D843D" w:rsidR="004F28A3" w:rsidRDefault="004F28A3" w:rsidP="00806AB2">
      <w:pPr>
        <w:pStyle w:val="Body0010after"/>
      </w:pPr>
      <w:r>
        <w:t xml:space="preserve">Prefix </w:t>
      </w:r>
      <w:r w:rsidR="0092611E" w:rsidRPr="009A4F2E">
        <w:rPr>
          <w:rStyle w:val="ChSmallCapsItalBold"/>
        </w:rPr>
        <w:t>ber­</w:t>
      </w:r>
      <w:r w:rsidR="00672641" w:rsidRPr="0090507A">
        <w:t xml:space="preserve"> </w:t>
      </w:r>
      <w:r w:rsidR="00B7093A">
        <w:t>‘</w:t>
      </w:r>
      <w:r w:rsidR="00A938AA">
        <w:rPr>
          <w:rStyle w:val="ChSmallCaps"/>
        </w:rPr>
        <w:t>vblz</w:t>
      </w:r>
      <w:r w:rsidR="00B7093A">
        <w:t>’</w:t>
      </w:r>
      <w:r w:rsidR="009008B9">
        <w:t xml:space="preserve"> </w:t>
      </w:r>
      <w:r>
        <w:t xml:space="preserve">is typically attached to </w:t>
      </w:r>
      <w:r w:rsidR="00672641">
        <w:t xml:space="preserve">verbal bases, as in </w:t>
      </w:r>
      <w:r w:rsidR="00672641">
        <w:fldChar w:fldCharType="begin"/>
      </w:r>
      <w:r w:rsidR="00672641">
        <w:instrText xml:space="preserve"> REF _Ref346868496 \h </w:instrText>
      </w:r>
      <w:r w:rsidR="00672641">
        <w:fldChar w:fldCharType="separate"/>
      </w:r>
      <w:r w:rsidR="00154D81" w:rsidRPr="00110B09">
        <w:t>(</w:t>
      </w:r>
      <w:r w:rsidR="00154D81">
        <w:rPr>
          <w:noProof/>
          <w:szCs w:val="19"/>
        </w:rPr>
        <w:t>32</w:t>
      </w:r>
      <w:r w:rsidR="00154D81" w:rsidRPr="00AC23C4">
        <w:rPr>
          <w:szCs w:val="19"/>
        </w:rPr>
        <w:t>)</w:t>
      </w:r>
      <w:r w:rsidR="00672641">
        <w:fldChar w:fldCharType="end"/>
      </w:r>
      <w:r w:rsidR="00A938AA">
        <w:t xml:space="preserve">, or </w:t>
      </w:r>
      <w:r>
        <w:t xml:space="preserve">to </w:t>
      </w:r>
      <w:r w:rsidR="00A938AA">
        <w:t>nominal bases</w:t>
      </w:r>
      <w:r w:rsidR="00672641">
        <w:t xml:space="preserve">. </w:t>
      </w:r>
      <w:r>
        <w:t>Besides, the corpus also includes a</w:t>
      </w:r>
      <w:r w:rsidR="00A938AA">
        <w:t xml:space="preserve"> few</w:t>
      </w:r>
      <w:r w:rsidR="00CC018C">
        <w:t xml:space="preserve"> </w:t>
      </w:r>
      <w:r w:rsidR="00672641">
        <w:t xml:space="preserve">lexical items </w:t>
      </w:r>
      <w:r>
        <w:t xml:space="preserve">with </w:t>
      </w:r>
      <w:r w:rsidR="00A938AA">
        <w:t xml:space="preserve">numeral and </w:t>
      </w:r>
      <w:r w:rsidR="000A4ACD">
        <w:t xml:space="preserve">quantifier </w:t>
      </w:r>
      <w:r w:rsidR="00672641">
        <w:t xml:space="preserve">bases. </w:t>
      </w:r>
      <w:r>
        <w:t xml:space="preserve">The prefixed lexemes have a verbal reading. As shown throughout this section, however, affixation with </w:t>
      </w:r>
      <w:r w:rsidRPr="009A4F2E">
        <w:rPr>
          <w:rStyle w:val="ChSmallCapsItalBold"/>
        </w:rPr>
        <w:t>ber­</w:t>
      </w:r>
      <w:r w:rsidRPr="0090507A">
        <w:t xml:space="preserve"> </w:t>
      </w:r>
      <w:r w:rsidR="00B7093A">
        <w:t>‘</w:t>
      </w:r>
      <w:r>
        <w:rPr>
          <w:rStyle w:val="ChSmallCaps"/>
        </w:rPr>
        <w:t>vblz</w:t>
      </w:r>
      <w:r w:rsidR="00B7093A">
        <w:t>’</w:t>
      </w:r>
      <w:r>
        <w:t xml:space="preserve"> is not used as a productive derivation device in Papuan Malay.</w:t>
      </w:r>
    </w:p>
    <w:tbl>
      <w:tblPr>
        <w:tblW w:w="6051" w:type="dxa"/>
        <w:tblCellMar>
          <w:left w:w="42" w:type="dxa"/>
          <w:right w:w="42" w:type="dxa"/>
        </w:tblCellMar>
        <w:tblLook w:val="01E0" w:firstRow="1" w:lastRow="1" w:firstColumn="1" w:lastColumn="1" w:noHBand="0" w:noVBand="0"/>
      </w:tblPr>
      <w:tblGrid>
        <w:gridCol w:w="709"/>
        <w:gridCol w:w="284"/>
        <w:gridCol w:w="673"/>
        <w:gridCol w:w="540"/>
        <w:gridCol w:w="1013"/>
        <w:gridCol w:w="540"/>
        <w:gridCol w:w="595"/>
        <w:gridCol w:w="818"/>
        <w:gridCol w:w="879"/>
      </w:tblGrid>
      <w:tr w:rsidR="00AC23C4" w:rsidRPr="00D14F8A" w14:paraId="14443C5E" w14:textId="77777777" w:rsidTr="00AC23C4">
        <w:tc>
          <w:tcPr>
            <w:tcW w:w="709" w:type="dxa"/>
            <w:shd w:val="clear" w:color="auto" w:fill="auto"/>
          </w:tcPr>
          <w:p w14:paraId="4784DEE4" w14:textId="77777777" w:rsidR="00672641" w:rsidRPr="00AC23C4" w:rsidRDefault="00672641" w:rsidP="00672641">
            <w:pPr>
              <w:pStyle w:val="O0Nwnext"/>
              <w:rPr>
                <w:szCs w:val="19"/>
              </w:rPr>
            </w:pPr>
            <w:bookmarkStart w:id="1385" w:name="_Ref346868496"/>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2</w:t>
            </w:r>
            <w:r w:rsidRPr="00AC23C4">
              <w:rPr>
                <w:szCs w:val="19"/>
              </w:rPr>
              <w:fldChar w:fldCharType="end"/>
            </w:r>
            <w:r w:rsidRPr="00AC23C4">
              <w:rPr>
                <w:szCs w:val="19"/>
              </w:rPr>
              <w:t>)</w:t>
            </w:r>
            <w:bookmarkEnd w:id="1385"/>
          </w:p>
        </w:tc>
        <w:tc>
          <w:tcPr>
            <w:tcW w:w="284" w:type="dxa"/>
            <w:shd w:val="clear" w:color="auto" w:fill="auto"/>
          </w:tcPr>
          <w:p w14:paraId="4F67A74B" w14:textId="77777777" w:rsidR="00672641" w:rsidRPr="00B83CCE" w:rsidRDefault="00672641" w:rsidP="00672641">
            <w:pPr>
              <w:pStyle w:val="Text"/>
            </w:pPr>
            <w:r>
              <w:t>…</w:t>
            </w:r>
          </w:p>
        </w:tc>
        <w:tc>
          <w:tcPr>
            <w:tcW w:w="673" w:type="dxa"/>
            <w:shd w:val="clear" w:color="auto" w:fill="auto"/>
          </w:tcPr>
          <w:p w14:paraId="5689D99D" w14:textId="77777777" w:rsidR="00672641" w:rsidRPr="00B83CCE" w:rsidRDefault="00672641" w:rsidP="00672641">
            <w:pPr>
              <w:pStyle w:val="Text"/>
            </w:pPr>
            <w:r w:rsidRPr="00B83CCE">
              <w:t>waktu</w:t>
            </w:r>
          </w:p>
        </w:tc>
        <w:tc>
          <w:tcPr>
            <w:tcW w:w="540" w:type="dxa"/>
            <w:shd w:val="clear" w:color="auto" w:fill="auto"/>
          </w:tcPr>
          <w:p w14:paraId="016E2F0F" w14:textId="77777777" w:rsidR="00672641" w:rsidRPr="00B83CCE" w:rsidRDefault="00672641" w:rsidP="00672641">
            <w:pPr>
              <w:pStyle w:val="Text"/>
            </w:pPr>
            <w:r w:rsidRPr="00B83CCE">
              <w:t>saya</w:t>
            </w:r>
          </w:p>
        </w:tc>
        <w:tc>
          <w:tcPr>
            <w:tcW w:w="1013" w:type="dxa"/>
            <w:shd w:val="clear" w:color="auto" w:fill="auto"/>
          </w:tcPr>
          <w:p w14:paraId="7B100FD0" w14:textId="77777777" w:rsidR="00672641" w:rsidRPr="002E2813" w:rsidRDefault="00672641" w:rsidP="00672641">
            <w:pPr>
              <w:pStyle w:val="Text"/>
              <w:rPr>
                <w:rStyle w:val="ChBlueBold"/>
              </w:rPr>
            </w:pPr>
            <w:r w:rsidRPr="002E2813">
              <w:rPr>
                <w:rStyle w:val="ChBlueBold"/>
              </w:rPr>
              <w:t>ber</w:t>
            </w:r>
            <w:r w:rsidRPr="008C675E">
              <w:rPr>
                <w:rStyle w:val="ChBlueBold"/>
              </w:rPr>
              <w:t>–</w:t>
            </w:r>
            <w:r w:rsidRPr="002E2813">
              <w:rPr>
                <w:rStyle w:val="ChBlueBold"/>
              </w:rPr>
              <w:t>buru</w:t>
            </w:r>
          </w:p>
        </w:tc>
        <w:tc>
          <w:tcPr>
            <w:tcW w:w="540" w:type="dxa"/>
            <w:shd w:val="clear" w:color="auto" w:fill="auto"/>
          </w:tcPr>
          <w:p w14:paraId="323B95B3" w14:textId="77777777" w:rsidR="00672641" w:rsidRPr="00B83CCE" w:rsidRDefault="00672641" w:rsidP="00672641">
            <w:pPr>
              <w:pStyle w:val="Text"/>
            </w:pPr>
            <w:r w:rsidRPr="00B83CCE">
              <w:t>saya</w:t>
            </w:r>
          </w:p>
        </w:tc>
        <w:tc>
          <w:tcPr>
            <w:tcW w:w="595" w:type="dxa"/>
            <w:shd w:val="clear" w:color="auto" w:fill="auto"/>
          </w:tcPr>
          <w:p w14:paraId="32EAD210" w14:textId="77777777" w:rsidR="00672641" w:rsidRPr="00B83CCE" w:rsidRDefault="00672641" w:rsidP="00672641">
            <w:pPr>
              <w:pStyle w:val="Text"/>
            </w:pPr>
            <w:r w:rsidRPr="00B83CCE">
              <w:t>perlu</w:t>
            </w:r>
          </w:p>
        </w:tc>
        <w:tc>
          <w:tcPr>
            <w:tcW w:w="818" w:type="dxa"/>
            <w:shd w:val="clear" w:color="auto" w:fill="auto"/>
          </w:tcPr>
          <w:p w14:paraId="75898813" w14:textId="77777777" w:rsidR="00672641" w:rsidRPr="00B83CCE" w:rsidRDefault="00672641" w:rsidP="00672641">
            <w:pPr>
              <w:pStyle w:val="Text"/>
            </w:pPr>
            <w:r>
              <w:t>makan</w:t>
            </w:r>
            <w:r w:rsidR="008353BB">
              <w:t>g</w:t>
            </w:r>
          </w:p>
        </w:tc>
        <w:tc>
          <w:tcPr>
            <w:tcW w:w="879" w:type="dxa"/>
            <w:shd w:val="clear" w:color="auto" w:fill="auto"/>
          </w:tcPr>
          <w:p w14:paraId="3836400E" w14:textId="77777777" w:rsidR="00672641" w:rsidRPr="00B83CCE" w:rsidRDefault="00672641" w:rsidP="00672641">
            <w:pPr>
              <w:pStyle w:val="Text"/>
            </w:pPr>
            <w:r>
              <w:t>pinang</w:t>
            </w:r>
          </w:p>
        </w:tc>
      </w:tr>
      <w:tr w:rsidR="00AC23C4" w:rsidRPr="00AC23C4" w14:paraId="5F5F02BC" w14:textId="77777777" w:rsidTr="00AC23C4">
        <w:tc>
          <w:tcPr>
            <w:tcW w:w="709" w:type="dxa"/>
            <w:shd w:val="clear" w:color="auto" w:fill="auto"/>
          </w:tcPr>
          <w:p w14:paraId="18CCAF7A" w14:textId="77777777" w:rsidR="00672641" w:rsidRPr="002E2813" w:rsidRDefault="00672641" w:rsidP="00672641">
            <w:pPr>
              <w:pStyle w:val="GlossEng"/>
            </w:pPr>
          </w:p>
        </w:tc>
        <w:tc>
          <w:tcPr>
            <w:tcW w:w="284" w:type="dxa"/>
            <w:shd w:val="clear" w:color="auto" w:fill="auto"/>
          </w:tcPr>
          <w:p w14:paraId="7F74A02D" w14:textId="77777777" w:rsidR="00672641" w:rsidRPr="00B83CCE" w:rsidRDefault="00672641" w:rsidP="00672641">
            <w:pPr>
              <w:pStyle w:val="GlossEng"/>
            </w:pPr>
          </w:p>
        </w:tc>
        <w:tc>
          <w:tcPr>
            <w:tcW w:w="673" w:type="dxa"/>
            <w:shd w:val="clear" w:color="auto" w:fill="auto"/>
          </w:tcPr>
          <w:p w14:paraId="3831DBC7" w14:textId="77777777" w:rsidR="00672641" w:rsidRPr="00B83CCE" w:rsidRDefault="00672641" w:rsidP="00672641">
            <w:pPr>
              <w:pStyle w:val="GlossEng"/>
            </w:pPr>
            <w:r w:rsidRPr="00B83CCE">
              <w:t>time</w:t>
            </w:r>
          </w:p>
        </w:tc>
        <w:tc>
          <w:tcPr>
            <w:tcW w:w="540" w:type="dxa"/>
            <w:shd w:val="clear" w:color="auto" w:fill="auto"/>
          </w:tcPr>
          <w:p w14:paraId="6BC93DD4" w14:textId="77777777" w:rsidR="00672641" w:rsidRPr="0099608C" w:rsidRDefault="00672641" w:rsidP="00672641">
            <w:pPr>
              <w:pStyle w:val="GlossEng"/>
              <w:rPr>
                <w:rStyle w:val="ChSmallCaps"/>
              </w:rPr>
            </w:pPr>
            <w:r w:rsidRPr="0099608C">
              <w:rPr>
                <w:rStyle w:val="ChSmallCaps"/>
              </w:rPr>
              <w:t>1sg</w:t>
            </w:r>
          </w:p>
        </w:tc>
        <w:tc>
          <w:tcPr>
            <w:tcW w:w="1013" w:type="dxa"/>
            <w:shd w:val="clear" w:color="auto" w:fill="auto"/>
          </w:tcPr>
          <w:p w14:paraId="2255D45F" w14:textId="77777777" w:rsidR="00672641" w:rsidRPr="00B83CCE" w:rsidRDefault="00AA76CC" w:rsidP="00672641">
            <w:pPr>
              <w:pStyle w:val="GlossEng"/>
            </w:pPr>
            <w:r>
              <w:rPr>
                <w:rStyle w:val="ChSmallCaps"/>
              </w:rPr>
              <w:t>vblz</w:t>
            </w:r>
            <w:r w:rsidR="00672641">
              <w:t>–</w:t>
            </w:r>
            <w:r w:rsidR="00672641" w:rsidRPr="00B83CCE">
              <w:t>hunt</w:t>
            </w:r>
          </w:p>
        </w:tc>
        <w:tc>
          <w:tcPr>
            <w:tcW w:w="540" w:type="dxa"/>
            <w:shd w:val="clear" w:color="auto" w:fill="auto"/>
          </w:tcPr>
          <w:p w14:paraId="51C0F8C8" w14:textId="77777777" w:rsidR="00672641" w:rsidRPr="0099608C" w:rsidRDefault="00672641" w:rsidP="00672641">
            <w:pPr>
              <w:pStyle w:val="GlossEng"/>
              <w:rPr>
                <w:rStyle w:val="ChSmallCaps"/>
              </w:rPr>
            </w:pPr>
            <w:r w:rsidRPr="0099608C">
              <w:rPr>
                <w:rStyle w:val="ChSmallCaps"/>
              </w:rPr>
              <w:t>1sg</w:t>
            </w:r>
          </w:p>
        </w:tc>
        <w:tc>
          <w:tcPr>
            <w:tcW w:w="595" w:type="dxa"/>
            <w:shd w:val="clear" w:color="auto" w:fill="auto"/>
          </w:tcPr>
          <w:p w14:paraId="7314FA4D" w14:textId="77777777" w:rsidR="00672641" w:rsidRPr="00B83CCE" w:rsidRDefault="00672641" w:rsidP="00672641">
            <w:pPr>
              <w:pStyle w:val="GlossEng"/>
            </w:pPr>
            <w:r w:rsidRPr="00B83CCE">
              <w:t>need</w:t>
            </w:r>
          </w:p>
        </w:tc>
        <w:tc>
          <w:tcPr>
            <w:tcW w:w="818" w:type="dxa"/>
            <w:shd w:val="clear" w:color="auto" w:fill="auto"/>
          </w:tcPr>
          <w:p w14:paraId="06D36086" w14:textId="77777777" w:rsidR="00672641" w:rsidRPr="00B83CCE" w:rsidRDefault="00672641" w:rsidP="00672641">
            <w:pPr>
              <w:pStyle w:val="GlossEng"/>
            </w:pPr>
            <w:r w:rsidRPr="00B83CCE">
              <w:t>eat</w:t>
            </w:r>
          </w:p>
        </w:tc>
        <w:tc>
          <w:tcPr>
            <w:tcW w:w="879" w:type="dxa"/>
            <w:shd w:val="clear" w:color="auto" w:fill="auto"/>
          </w:tcPr>
          <w:p w14:paraId="762AB497" w14:textId="77777777" w:rsidR="00672641" w:rsidRPr="00B83CCE" w:rsidRDefault="00672641" w:rsidP="00672641">
            <w:pPr>
              <w:pStyle w:val="GlossEng"/>
            </w:pPr>
            <w:r w:rsidRPr="00B83CCE">
              <w:t>betel.nut</w:t>
            </w:r>
          </w:p>
        </w:tc>
      </w:tr>
    </w:tbl>
    <w:p w14:paraId="5AF8C621" w14:textId="582CC041" w:rsidR="00672641" w:rsidRPr="00B83CCE" w:rsidRDefault="00B7093A" w:rsidP="00672641">
      <w:pPr>
        <w:pStyle w:val="FreeTranslEng"/>
      </w:pPr>
      <w:r>
        <w:t>‘</w:t>
      </w:r>
      <w:r w:rsidR="00672641">
        <w:t xml:space="preserve">… </w:t>
      </w:r>
      <w:r w:rsidR="00672641" w:rsidRPr="00B83CCE">
        <w:t xml:space="preserve">when I </w:t>
      </w:r>
      <w:r w:rsidR="00672641" w:rsidRPr="002E2813">
        <w:rPr>
          <w:rStyle w:val="ChBlueBold"/>
        </w:rPr>
        <w:t>hunt</w:t>
      </w:r>
      <w:r w:rsidR="00672641" w:rsidRPr="00B83CCE">
        <w:t xml:space="preserve"> I need to chew </w:t>
      </w:r>
      <w:r w:rsidR="00672641">
        <w:t xml:space="preserve">betel </w:t>
      </w:r>
      <w:r w:rsidR="00672641" w:rsidRPr="00B83CCE">
        <w:t>nuts</w:t>
      </w:r>
      <w:r>
        <w:t>’</w:t>
      </w:r>
      <w:r w:rsidR="00672641">
        <w:t xml:space="preserve"> </w:t>
      </w:r>
      <w:r w:rsidR="00672641" w:rsidRPr="002E2813">
        <w:rPr>
          <w:rStyle w:val="ExampleSource"/>
        </w:rPr>
        <w:t>[080919-004-NP.0011]</w:t>
      </w:r>
    </w:p>
    <w:p w14:paraId="14D5C60B" w14:textId="21BF0DA4" w:rsidR="00672641" w:rsidRDefault="00672641" w:rsidP="00A13A2A">
      <w:pPr>
        <w:pStyle w:val="Body0005after"/>
      </w:pPr>
      <w:r w:rsidRPr="0090507A">
        <w:t xml:space="preserve">The corpus contains </w:t>
      </w:r>
      <w:r>
        <w:t>62</w:t>
      </w:r>
      <w:r w:rsidRPr="0090507A">
        <w:t xml:space="preserve"> </w:t>
      </w:r>
      <w:r>
        <w:t xml:space="preserve">derived nouns (602 tokens) prefixed with </w:t>
      </w:r>
      <w:r w:rsidR="0092611E" w:rsidRPr="009A4F2E">
        <w:rPr>
          <w:rStyle w:val="ChSmallCapsItalBold"/>
        </w:rPr>
        <w:t>ber­</w:t>
      </w:r>
      <w:r w:rsidRPr="0090507A">
        <w:t>:</w:t>
      </w:r>
      <w:r>
        <w:rPr>
          <w:rStyle w:val="FootnoteReference"/>
        </w:rPr>
        <w:footnoteReference w:id="121"/>
      </w:r>
    </w:p>
    <w:p w14:paraId="681B569B" w14:textId="77777777" w:rsidR="00672641" w:rsidRDefault="00672641" w:rsidP="002A1DBD">
      <w:pPr>
        <w:pStyle w:val="I0Indented"/>
        <w:numPr>
          <w:ilvl w:val="0"/>
          <w:numId w:val="34"/>
        </w:numPr>
      </w:pPr>
      <w:r>
        <w:t>Verbs with verbal bases (29</w:t>
      </w:r>
      <w:r w:rsidRPr="0090507A">
        <w:t xml:space="preserve"> items</w:t>
      </w:r>
      <w:r>
        <w:t xml:space="preserve"> with 227 tokens</w:t>
      </w:r>
      <w:r w:rsidRPr="0090507A">
        <w:t>)</w:t>
      </w:r>
    </w:p>
    <w:p w14:paraId="7BD66480" w14:textId="77777777" w:rsidR="00672641" w:rsidRPr="00F22E72" w:rsidRDefault="00672641" w:rsidP="002A1DBD">
      <w:pPr>
        <w:pStyle w:val="I05I"/>
        <w:numPr>
          <w:ilvl w:val="0"/>
          <w:numId w:val="34"/>
        </w:numPr>
      </w:pPr>
      <w:r w:rsidRPr="00F22E72">
        <w:t xml:space="preserve">Verbs with </w:t>
      </w:r>
      <w:r w:rsidRPr="00F22E72">
        <w:rPr>
          <w:szCs w:val="19"/>
        </w:rPr>
        <w:t xml:space="preserve">nominal, numeral, and </w:t>
      </w:r>
      <w:r w:rsidR="000A4ACD">
        <w:rPr>
          <w:szCs w:val="19"/>
        </w:rPr>
        <w:t xml:space="preserve">quantifier </w:t>
      </w:r>
      <w:r w:rsidRPr="00F22E72">
        <w:rPr>
          <w:szCs w:val="19"/>
        </w:rPr>
        <w:t>bases</w:t>
      </w:r>
      <w:r w:rsidRPr="00F22E72">
        <w:t xml:space="preserve"> (33 items with 375 tokens)</w:t>
      </w:r>
    </w:p>
    <w:p w14:paraId="6ADA8DCA" w14:textId="0BD6F113" w:rsidR="00672641" w:rsidRDefault="00672641" w:rsidP="00A13A2A">
      <w:pPr>
        <w:pStyle w:val="Body0000after"/>
      </w:pPr>
      <w:r>
        <w:t xml:space="preserve">The corpus also includes 16 formally complex words with non-compositional semantics, such as </w:t>
      </w:r>
      <w:r>
        <w:rPr>
          <w:rStyle w:val="ChItalBold"/>
        </w:rPr>
        <w:t>bertriak</w:t>
      </w:r>
      <w:r>
        <w:rPr>
          <w:szCs w:val="20"/>
        </w:rPr>
        <w:t xml:space="preserve"> </w:t>
      </w:r>
      <w:r w:rsidR="00B7093A">
        <w:rPr>
          <w:szCs w:val="20"/>
        </w:rPr>
        <w:t>‘</w:t>
      </w:r>
      <w:r>
        <w:rPr>
          <w:szCs w:val="20"/>
        </w:rPr>
        <w:t>scream</w:t>
      </w:r>
      <w:r w:rsidR="00B7093A">
        <w:rPr>
          <w:szCs w:val="20"/>
        </w:rPr>
        <w:t>’</w:t>
      </w:r>
      <w:r>
        <w:rPr>
          <w:szCs w:val="20"/>
        </w:rPr>
        <w:t xml:space="preserve">, </w:t>
      </w:r>
      <w:r>
        <w:rPr>
          <w:rStyle w:val="ChItalBold"/>
        </w:rPr>
        <w:t>berjuang</w:t>
      </w:r>
      <w:r>
        <w:rPr>
          <w:szCs w:val="20"/>
        </w:rPr>
        <w:t xml:space="preserve"> </w:t>
      </w:r>
      <w:r w:rsidR="00B7093A">
        <w:rPr>
          <w:szCs w:val="20"/>
        </w:rPr>
        <w:t>‘</w:t>
      </w:r>
      <w:r>
        <w:rPr>
          <w:szCs w:val="20"/>
        </w:rPr>
        <w:t>struggle</w:t>
      </w:r>
      <w:r w:rsidR="00B7093A">
        <w:rPr>
          <w:szCs w:val="20"/>
        </w:rPr>
        <w:t>’</w:t>
      </w:r>
      <w:r>
        <w:rPr>
          <w:szCs w:val="20"/>
        </w:rPr>
        <w:t xml:space="preserve">, or </w:t>
      </w:r>
      <w:r>
        <w:rPr>
          <w:rStyle w:val="ChItalBold"/>
        </w:rPr>
        <w:t>berlabu</w:t>
      </w:r>
      <w:r>
        <w:rPr>
          <w:szCs w:val="20"/>
        </w:rPr>
        <w:t xml:space="preserve"> </w:t>
      </w:r>
      <w:r w:rsidR="00B7093A">
        <w:rPr>
          <w:szCs w:val="20"/>
        </w:rPr>
        <w:t>‘</w:t>
      </w:r>
      <w:r>
        <w:rPr>
          <w:szCs w:val="20"/>
        </w:rPr>
        <w:t>anchor</w:t>
      </w:r>
      <w:r w:rsidR="00B7093A">
        <w:rPr>
          <w:szCs w:val="20"/>
        </w:rPr>
        <w:t>’</w:t>
      </w:r>
      <w:r>
        <w:rPr>
          <w:szCs w:val="20"/>
        </w:rPr>
        <w:t>.</w:t>
      </w:r>
    </w:p>
    <w:p w14:paraId="5D7E71FF" w14:textId="77777777" w:rsidR="00672641" w:rsidRDefault="00672641" w:rsidP="00A13A2A">
      <w:pPr>
        <w:pStyle w:val="Body0515after"/>
      </w:pPr>
      <w:r>
        <w:t xml:space="preserve">Before discussing </w:t>
      </w:r>
      <w:r w:rsidR="00EE571D" w:rsidRPr="009A4F2E">
        <w:rPr>
          <w:rStyle w:val="ChSmallCapsItalBold"/>
        </w:rPr>
        <w:t>ber­</w:t>
      </w:r>
      <w:r w:rsidR="00EE571D">
        <w:t>a</w:t>
      </w:r>
      <w:r w:rsidRPr="00E75B95">
        <w:t>ffixation</w:t>
      </w:r>
      <w:r>
        <w:t xml:space="preserve"> </w:t>
      </w:r>
      <w:r w:rsidRPr="00E75B95">
        <w:t>of</w:t>
      </w:r>
      <w:r>
        <w:t xml:space="preserve"> verbal bases in </w:t>
      </w:r>
      <w:r w:rsidRPr="0090507A">
        <w:t>§</w:t>
      </w:r>
      <w:r>
        <w:fldChar w:fldCharType="begin"/>
      </w:r>
      <w:r>
        <w:instrText xml:space="preserve"> REF _Ref341105426 \w \h </w:instrText>
      </w:r>
      <w:r>
        <w:fldChar w:fldCharType="separate"/>
      </w:r>
      <w:r w:rsidR="00154D81">
        <w:rPr>
          <w:cs/>
        </w:rPr>
        <w:t>‎</w:t>
      </w:r>
      <w:r w:rsidR="00154D81">
        <w:t>3.1.5.2</w:t>
      </w:r>
      <w:r>
        <w:fldChar w:fldCharType="end"/>
      </w:r>
      <w:r>
        <w:t xml:space="preserve"> and of nominal bases in </w:t>
      </w:r>
      <w:r w:rsidRPr="0090507A">
        <w:t>§</w:t>
      </w:r>
      <w:r w:rsidRPr="0090507A">
        <w:fldChar w:fldCharType="begin"/>
      </w:r>
      <w:r w:rsidRPr="0090507A">
        <w:instrText xml:space="preserve"> REF _Ref326244591 \w \h </w:instrText>
      </w:r>
      <w:r w:rsidRPr="0090507A">
        <w:fldChar w:fldCharType="separate"/>
      </w:r>
      <w:r w:rsidR="00154D81">
        <w:rPr>
          <w:cs/>
        </w:rPr>
        <w:t>‎</w:t>
      </w:r>
      <w:r w:rsidR="00154D81">
        <w:t>3.1.5.3</w:t>
      </w:r>
      <w:r w:rsidRPr="0090507A">
        <w:fldChar w:fldCharType="end"/>
      </w:r>
      <w:r>
        <w:t xml:space="preserve">, the allomorphy of </w:t>
      </w:r>
      <w:r w:rsidR="0092611E" w:rsidRPr="009A4F2E">
        <w:rPr>
          <w:rStyle w:val="ChSmallCapsItalBold"/>
        </w:rPr>
        <w:t>ber­</w:t>
      </w:r>
      <w:r>
        <w:t xml:space="preserve"> is investigated in </w:t>
      </w:r>
      <w:r w:rsidRPr="0090507A">
        <w:t>§</w:t>
      </w:r>
      <w:r w:rsidRPr="0090507A">
        <w:fldChar w:fldCharType="begin"/>
      </w:r>
      <w:r w:rsidRPr="0090507A">
        <w:instrText xml:space="preserve"> REF _Ref326303487 \w \h </w:instrText>
      </w:r>
      <w:r w:rsidRPr="0090507A">
        <w:fldChar w:fldCharType="separate"/>
      </w:r>
      <w:r w:rsidR="00154D81">
        <w:rPr>
          <w:cs/>
        </w:rPr>
        <w:t>‎</w:t>
      </w:r>
      <w:r w:rsidR="00154D81">
        <w:t>3.1.5.1</w:t>
      </w:r>
      <w:r w:rsidRPr="0090507A">
        <w:fldChar w:fldCharType="end"/>
      </w:r>
      <w:r>
        <w:t xml:space="preserve">. Pertinent variables of the communicative event that may impact the use of </w:t>
      </w:r>
      <w:r w:rsidR="0092611E" w:rsidRPr="009A4F2E">
        <w:rPr>
          <w:rStyle w:val="ChSmallCapsItalBold"/>
        </w:rPr>
        <w:t>ber­</w:t>
      </w:r>
      <w:r>
        <w:t xml:space="preserve"> are explored in §</w:t>
      </w:r>
      <w:r>
        <w:fldChar w:fldCharType="begin"/>
      </w:r>
      <w:r>
        <w:instrText xml:space="preserve"> REF _Ref347393336 \w \h </w:instrText>
      </w:r>
      <w:r>
        <w:fldChar w:fldCharType="separate"/>
      </w:r>
      <w:r w:rsidR="00154D81">
        <w:rPr>
          <w:cs/>
        </w:rPr>
        <w:t>‎</w:t>
      </w:r>
      <w:r w:rsidR="00154D81">
        <w:t>3.1.8</w:t>
      </w:r>
      <w:r>
        <w:fldChar w:fldCharType="end"/>
      </w:r>
      <w:r>
        <w:t xml:space="preserve">. The main findings on prefix </w:t>
      </w:r>
      <w:r w:rsidR="0092611E" w:rsidRPr="009A4F2E">
        <w:rPr>
          <w:rStyle w:val="ChSmallCapsItalBold"/>
        </w:rPr>
        <w:t>ber­</w:t>
      </w:r>
      <w:r>
        <w:t xml:space="preserve"> are summarized and evaluated in §</w:t>
      </w:r>
      <w:r>
        <w:fldChar w:fldCharType="begin"/>
      </w:r>
      <w:r>
        <w:instrText xml:space="preserve"> REF _Ref352332391 \w \h </w:instrText>
      </w:r>
      <w:r>
        <w:fldChar w:fldCharType="separate"/>
      </w:r>
      <w:r w:rsidR="00154D81">
        <w:rPr>
          <w:cs/>
        </w:rPr>
        <w:t>‎</w:t>
      </w:r>
      <w:r w:rsidR="00154D81">
        <w:t>3.1.5.4</w:t>
      </w:r>
      <w:r>
        <w:fldChar w:fldCharType="end"/>
      </w:r>
      <w:r>
        <w:t>.</w:t>
      </w:r>
    </w:p>
    <w:p w14:paraId="56E827F7" w14:textId="77777777" w:rsidR="00672641" w:rsidRPr="0090507A" w:rsidRDefault="00672641" w:rsidP="00672641">
      <w:pPr>
        <w:pStyle w:val="Heading4"/>
        <w:rPr>
          <w:szCs w:val="19"/>
        </w:rPr>
      </w:pPr>
      <w:bookmarkStart w:id="1386" w:name="_Ref326303487"/>
      <w:bookmarkStart w:id="1387" w:name="_Toc339537738"/>
      <w:bookmarkStart w:id="1388" w:name="_Ref354566129"/>
      <w:bookmarkStart w:id="1389" w:name="_Ref438906018"/>
      <w:bookmarkStart w:id="1390" w:name="_Ref326244588"/>
      <w:r>
        <w:rPr>
          <w:szCs w:val="19"/>
        </w:rPr>
        <w:t>Allomorphy</w:t>
      </w:r>
      <w:r w:rsidRPr="0090507A">
        <w:rPr>
          <w:szCs w:val="19"/>
        </w:rPr>
        <w:t xml:space="preserve"> of </w:t>
      </w:r>
      <w:bookmarkEnd w:id="1386"/>
      <w:bookmarkEnd w:id="1387"/>
      <w:bookmarkEnd w:id="1388"/>
      <w:r w:rsidR="0092611E" w:rsidRPr="009A4F2E">
        <w:rPr>
          <w:rStyle w:val="ChSmallCapsItalBold"/>
        </w:rPr>
        <w:t>ber­</w:t>
      </w:r>
      <w:bookmarkEnd w:id="1389"/>
    </w:p>
    <w:p w14:paraId="235210E3" w14:textId="77777777" w:rsidR="00672641" w:rsidRDefault="00672641" w:rsidP="004937BA">
      <w:pPr>
        <w:pStyle w:val="Body0000after"/>
      </w:pPr>
      <w:r>
        <w:t>P</w:t>
      </w:r>
      <w:r w:rsidRPr="0090507A">
        <w:t xml:space="preserve">refix </w:t>
      </w:r>
      <w:r w:rsidR="006208E1" w:rsidRPr="009A4F2E">
        <w:rPr>
          <w:rStyle w:val="ChSmallCapsItalBold"/>
        </w:rPr>
        <w:t>ber­</w:t>
      </w:r>
      <w:r w:rsidRPr="0090507A">
        <w:t xml:space="preserve"> has two </w:t>
      </w:r>
      <w:r>
        <w:t xml:space="preserve">allomorphs, </w:t>
      </w:r>
      <w:r w:rsidRPr="0090507A">
        <w:rPr>
          <w:rStyle w:val="ChItalBold"/>
          <w:szCs w:val="19"/>
        </w:rPr>
        <w:t>ber</w:t>
      </w:r>
      <w:r w:rsidRPr="0090507A">
        <w:t xml:space="preserve">­ and </w:t>
      </w:r>
      <w:r w:rsidRPr="0090507A">
        <w:rPr>
          <w:rStyle w:val="ChItalBold"/>
          <w:szCs w:val="19"/>
        </w:rPr>
        <w:t>ba</w:t>
      </w:r>
      <w:r w:rsidRPr="0090507A">
        <w:t>­</w:t>
      </w:r>
      <w:r>
        <w:t>. The allomorphs are not governed by phonological processes.</w:t>
      </w:r>
    </w:p>
    <w:p w14:paraId="1E5EAC5C" w14:textId="373C99DA" w:rsidR="00672641" w:rsidRPr="0090507A" w:rsidRDefault="00672641" w:rsidP="004937BA">
      <w:pPr>
        <w:pStyle w:val="Body0505after115pt"/>
      </w:pPr>
      <w:r w:rsidRPr="0090507A">
        <w:t xml:space="preserve">The form </w:t>
      </w:r>
      <w:r w:rsidRPr="0090507A">
        <w:rPr>
          <w:rStyle w:val="ChItalBold"/>
          <w:szCs w:val="19"/>
        </w:rPr>
        <w:t>ber</w:t>
      </w:r>
      <w:r w:rsidRPr="0090507A">
        <w:t xml:space="preserve">­, in turn, has </w:t>
      </w:r>
      <w:r>
        <w:t>four</w:t>
      </w:r>
      <w:r w:rsidRPr="0090507A">
        <w:t xml:space="preserve"> realizations</w:t>
      </w:r>
      <w:r>
        <w:t xml:space="preserve"> that are effected by </w:t>
      </w:r>
      <w:r w:rsidRPr="00472696">
        <w:t>morphologically conditioned phonological rules</w:t>
      </w:r>
      <w:r>
        <w:t xml:space="preserve">. More specifically, the four allomorphs are </w:t>
      </w:r>
      <w:r w:rsidRPr="0090507A">
        <w:t xml:space="preserve">conditioned by the word-initial segment of the </w:t>
      </w:r>
      <w:r>
        <w:t>base word</w:t>
      </w:r>
      <w:r w:rsidRPr="0090507A">
        <w:t xml:space="preserve">, as illustrated in </w:t>
      </w:r>
      <w:r w:rsidRPr="0090507A">
        <w:fldChar w:fldCharType="begin"/>
      </w:r>
      <w:r w:rsidRPr="0090507A">
        <w:instrText xml:space="preserve"> REF _Ref335755577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4</w:t>
      </w:r>
      <w:r w:rsidRPr="0090507A">
        <w:fldChar w:fldCharType="end"/>
      </w:r>
      <w:r>
        <w:t xml:space="preserve">: </w:t>
      </w:r>
      <w:r w:rsidRPr="0090507A">
        <w:t>/</w:t>
      </w:r>
      <w:r w:rsidRPr="00626ADA">
        <w:rPr>
          <w:rStyle w:val="ChCharisSIL"/>
        </w:rPr>
        <w:t>bɛr</w:t>
      </w:r>
      <w:r w:rsidRPr="00B47ADB">
        <w:rPr>
          <w:rStyle w:val="ChCharisSIL"/>
        </w:rPr>
        <w:t>­</w:t>
      </w:r>
      <w:r w:rsidRPr="0090507A">
        <w:t>/, /</w:t>
      </w:r>
      <w:r w:rsidRPr="00626ADA">
        <w:rPr>
          <w:rStyle w:val="ChCharisSIL"/>
        </w:rPr>
        <w:t>br</w:t>
      </w:r>
      <w:r w:rsidRPr="00B47ADB">
        <w:rPr>
          <w:rStyle w:val="ChCharisSIL"/>
        </w:rPr>
        <w:t>­</w:t>
      </w:r>
      <w:r w:rsidRPr="0090507A">
        <w:t>/, /</w:t>
      </w:r>
      <w:r w:rsidRPr="00626ADA">
        <w:rPr>
          <w:rStyle w:val="ChCharisSIL"/>
        </w:rPr>
        <w:t>bl</w:t>
      </w:r>
      <w:r w:rsidRPr="00B47ADB">
        <w:rPr>
          <w:rStyle w:val="ChCharisSIL"/>
        </w:rPr>
        <w:t>­</w:t>
      </w:r>
      <w:r w:rsidRPr="0090507A">
        <w:t>/, and /</w:t>
      </w:r>
      <w:r w:rsidRPr="00626ADA">
        <w:rPr>
          <w:rStyle w:val="ChCharisSIL"/>
        </w:rPr>
        <w:t>bɛ</w:t>
      </w:r>
      <w:r w:rsidRPr="00B47ADB">
        <w:rPr>
          <w:rStyle w:val="ChCharisSIL"/>
        </w:rPr>
        <w:t>­</w:t>
      </w:r>
      <w:r w:rsidRPr="0090507A">
        <w:t xml:space="preserve">/. </w:t>
      </w:r>
      <w:r>
        <w:t xml:space="preserve">The prefix is typically </w:t>
      </w:r>
      <w:r w:rsidRPr="0090507A">
        <w:t>realized as /</w:t>
      </w:r>
      <w:r w:rsidRPr="00626ADA">
        <w:rPr>
          <w:rStyle w:val="ChCharisSIL"/>
        </w:rPr>
        <w:t>bɛr</w:t>
      </w:r>
      <w:r w:rsidRPr="00B47ADB">
        <w:rPr>
          <w:rStyle w:val="ChCharisSIL"/>
        </w:rPr>
        <w:t>­</w:t>
      </w:r>
      <w:r w:rsidRPr="0090507A">
        <w:t xml:space="preserve">/. With an onset vowel, however, </w:t>
      </w:r>
      <w:r w:rsidRPr="0090507A">
        <w:rPr>
          <w:rStyle w:val="ChItalBold"/>
          <w:szCs w:val="19"/>
        </w:rPr>
        <w:t>ber</w:t>
      </w:r>
      <w:r w:rsidRPr="0090507A">
        <w:t>­</w:t>
      </w:r>
      <w:r w:rsidRPr="00124FB6">
        <w:t xml:space="preserve"> </w:t>
      </w:r>
      <w:r w:rsidRPr="0090507A">
        <w:t>is very commonly realized as /br</w:t>
      </w:r>
      <w:r w:rsidRPr="00B47ADB">
        <w:rPr>
          <w:rStyle w:val="ChCharisSIL"/>
        </w:rPr>
        <w:t>­</w:t>
      </w:r>
      <w:r w:rsidRPr="0090507A">
        <w:t xml:space="preserve">/. When </w:t>
      </w:r>
      <w:r w:rsidRPr="0090507A">
        <w:lastRenderedPageBreak/>
        <w:t xml:space="preserve">prefixed to </w:t>
      </w:r>
      <w:r w:rsidRPr="0090507A">
        <w:rPr>
          <w:rStyle w:val="ChItalBold"/>
          <w:szCs w:val="19"/>
        </w:rPr>
        <w:t>ajar</w:t>
      </w:r>
      <w:r w:rsidRPr="0090507A">
        <w:t xml:space="preserve"> </w:t>
      </w:r>
      <w:r w:rsidR="00B7093A">
        <w:t>‘</w:t>
      </w:r>
      <w:r w:rsidRPr="0090507A">
        <w:t>teach</w:t>
      </w:r>
      <w:r w:rsidR="00B7093A">
        <w:t>’</w:t>
      </w:r>
      <w:r w:rsidRPr="0090507A">
        <w:t xml:space="preserve"> the prefix is realized as /</w:t>
      </w:r>
      <w:r w:rsidRPr="00626ADA">
        <w:rPr>
          <w:rStyle w:val="ChCharisSIL"/>
        </w:rPr>
        <w:t>bl</w:t>
      </w:r>
      <w:r w:rsidRPr="00B47ADB">
        <w:rPr>
          <w:rStyle w:val="ChCharisSIL"/>
        </w:rPr>
        <w:t>­</w:t>
      </w:r>
      <w:r w:rsidRPr="0090507A">
        <w:t>/</w:t>
      </w:r>
      <w:r>
        <w:t>,</w:t>
      </w:r>
      <w:r w:rsidRPr="0090507A">
        <w:t xml:space="preserve"> while it is realized as /</w:t>
      </w:r>
      <w:r w:rsidRPr="00626ADA">
        <w:rPr>
          <w:rStyle w:val="ChCharisSIL"/>
        </w:rPr>
        <w:t>bɛ</w:t>
      </w:r>
      <w:r w:rsidRPr="00B47ADB">
        <w:rPr>
          <w:rStyle w:val="ChCharisSIL"/>
        </w:rPr>
        <w:t>­</w:t>
      </w:r>
      <w:r w:rsidRPr="0090507A">
        <w:t xml:space="preserve">/ when affixed to </w:t>
      </w:r>
      <w:r w:rsidRPr="0090507A">
        <w:rPr>
          <w:rStyle w:val="ChItalBold"/>
          <w:szCs w:val="19"/>
        </w:rPr>
        <w:t>kerja</w:t>
      </w:r>
      <w:r w:rsidRPr="0090507A">
        <w:t xml:space="preserve"> </w:t>
      </w:r>
      <w:r w:rsidR="00B7093A">
        <w:t>‘</w:t>
      </w:r>
      <w:r w:rsidRPr="0090507A">
        <w:t>work</w:t>
      </w:r>
      <w:r w:rsidR="00B7093A">
        <w:t>’</w:t>
      </w:r>
      <w:r w:rsidRPr="0090507A">
        <w:t xml:space="preserve"> or </w:t>
      </w:r>
      <w:r w:rsidRPr="0090507A">
        <w:rPr>
          <w:rStyle w:val="ChItalBold"/>
          <w:szCs w:val="19"/>
        </w:rPr>
        <w:t>brapa</w:t>
      </w:r>
      <w:r w:rsidRPr="0090507A">
        <w:t xml:space="preserve"> </w:t>
      </w:r>
      <w:r w:rsidR="00B7093A">
        <w:t>‘</w:t>
      </w:r>
      <w:r w:rsidRPr="0090507A">
        <w:t>several</w:t>
      </w:r>
      <w:r w:rsidR="00B7093A">
        <w:t>’</w:t>
      </w:r>
      <w:r w:rsidRPr="0090507A">
        <w:t>.</w:t>
      </w:r>
    </w:p>
    <w:p w14:paraId="3106FB5F" w14:textId="77777777" w:rsidR="00672641" w:rsidRPr="0090507A" w:rsidRDefault="00672641" w:rsidP="00672641">
      <w:pPr>
        <w:pStyle w:val="Caption"/>
      </w:pPr>
      <w:bookmarkStart w:id="1391" w:name="_Ref335755577"/>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4</w:t>
      </w:r>
      <w:r w:rsidR="00F207A1">
        <w:rPr>
          <w:szCs w:val="19"/>
        </w:rPr>
        <w:fldChar w:fldCharType="end"/>
      </w:r>
      <w:bookmarkEnd w:id="1391"/>
      <w:r w:rsidRPr="0090507A">
        <w:rPr>
          <w:szCs w:val="19"/>
        </w:rPr>
        <w:t>:</w:t>
      </w:r>
      <w:r w:rsidRPr="0090507A">
        <w:rPr>
          <w:szCs w:val="19"/>
        </w:rPr>
        <w:tab/>
      </w:r>
      <w:r>
        <w:rPr>
          <w:szCs w:val="19"/>
        </w:rPr>
        <w:t xml:space="preserve">Realizations of allomorph </w:t>
      </w:r>
      <w:r w:rsidRPr="0090507A">
        <w:rPr>
          <w:rStyle w:val="ChItalBold"/>
          <w:szCs w:val="19"/>
        </w:rPr>
        <w:t>ber</w:t>
      </w:r>
      <w:r w:rsidRPr="0090507A">
        <w:rPr>
          <w:szCs w:val="19"/>
        </w:rPr>
        <w:t>­</w:t>
      </w:r>
    </w:p>
    <w:tbl>
      <w:tblPr>
        <w:tblW w:w="3997" w:type="dxa"/>
        <w:tblInd w:w="170" w:type="dxa"/>
        <w:tblBorders>
          <w:bottom w:val="single" w:sz="4" w:space="0" w:color="auto"/>
        </w:tblBorders>
        <w:tblLayout w:type="fixed"/>
        <w:tblLook w:val="01E0" w:firstRow="1" w:lastRow="1" w:firstColumn="1" w:lastColumn="1" w:noHBand="0" w:noVBand="0"/>
      </w:tblPr>
      <w:tblGrid>
        <w:gridCol w:w="1219"/>
        <w:gridCol w:w="1077"/>
        <w:gridCol w:w="1701"/>
      </w:tblGrid>
      <w:tr w:rsidR="00AC23C4" w:rsidRPr="00AC23C4" w14:paraId="6FAB8F63" w14:textId="77777777" w:rsidTr="00E50FFF">
        <w:trPr>
          <w:tblHeader/>
        </w:trPr>
        <w:tc>
          <w:tcPr>
            <w:tcW w:w="1219" w:type="dxa"/>
            <w:tcBorders>
              <w:top w:val="single" w:sz="4" w:space="0" w:color="auto"/>
              <w:bottom w:val="single" w:sz="4" w:space="0" w:color="auto"/>
            </w:tcBorders>
            <w:shd w:val="clear" w:color="auto" w:fill="auto"/>
          </w:tcPr>
          <w:p w14:paraId="73E63CF5" w14:textId="77777777" w:rsidR="00672641" w:rsidRPr="00AC23C4" w:rsidRDefault="00672641" w:rsidP="00672641">
            <w:pPr>
              <w:pStyle w:val="TableHd"/>
              <w:rPr>
                <w:szCs w:val="19"/>
              </w:rPr>
            </w:pPr>
            <w:r w:rsidRPr="00AC23C4">
              <w:rPr>
                <w:rStyle w:val="ChItalBold"/>
                <w:szCs w:val="19"/>
              </w:rPr>
              <w:t>ber</w:t>
            </w:r>
            <w:r w:rsidR="00AF0EE1" w:rsidRPr="0099608C">
              <w:rPr>
                <w:rStyle w:val="ChSmallCaps"/>
              </w:rPr>
              <w:t>­</w:t>
            </w:r>
            <w:r w:rsidRPr="00AC23C4">
              <w:rPr>
                <w:szCs w:val="19"/>
              </w:rPr>
              <w:t>base</w:t>
            </w:r>
          </w:p>
        </w:tc>
        <w:tc>
          <w:tcPr>
            <w:tcW w:w="1077" w:type="dxa"/>
            <w:tcBorders>
              <w:top w:val="single" w:sz="4" w:space="0" w:color="auto"/>
              <w:bottom w:val="single" w:sz="4" w:space="0" w:color="auto"/>
            </w:tcBorders>
            <w:shd w:val="clear" w:color="auto" w:fill="auto"/>
          </w:tcPr>
          <w:p w14:paraId="62BD6DDA" w14:textId="77777777" w:rsidR="00672641" w:rsidRPr="00AC23C4" w:rsidRDefault="00672641" w:rsidP="00672641">
            <w:pPr>
              <w:pStyle w:val="TableHd"/>
              <w:rPr>
                <w:szCs w:val="19"/>
              </w:rPr>
            </w:pPr>
            <w:r w:rsidRPr="00AC23C4">
              <w:rPr>
                <w:szCs w:val="19"/>
              </w:rPr>
              <w:t>Orthogr.</w:t>
            </w:r>
          </w:p>
        </w:tc>
        <w:tc>
          <w:tcPr>
            <w:tcW w:w="1701" w:type="dxa"/>
            <w:tcBorders>
              <w:top w:val="single" w:sz="4" w:space="0" w:color="auto"/>
              <w:bottom w:val="single" w:sz="4" w:space="0" w:color="auto"/>
            </w:tcBorders>
            <w:shd w:val="clear" w:color="auto" w:fill="auto"/>
          </w:tcPr>
          <w:p w14:paraId="182C1EF0" w14:textId="77777777" w:rsidR="00672641" w:rsidRPr="00AC23C4" w:rsidRDefault="00672641" w:rsidP="00672641">
            <w:pPr>
              <w:pStyle w:val="TableHd"/>
              <w:rPr>
                <w:sz w:val="19"/>
                <w:szCs w:val="19"/>
              </w:rPr>
            </w:pPr>
            <w:r w:rsidRPr="00AC23C4">
              <w:rPr>
                <w:szCs w:val="19"/>
              </w:rPr>
              <w:t>Gloss</w:t>
            </w:r>
          </w:p>
        </w:tc>
      </w:tr>
      <w:tr w:rsidR="00AC23C4" w:rsidRPr="00AC23C4" w14:paraId="2A71EC1B" w14:textId="77777777" w:rsidTr="00E50FFF">
        <w:tc>
          <w:tcPr>
            <w:tcW w:w="1219" w:type="dxa"/>
            <w:tcBorders>
              <w:top w:val="single" w:sz="4" w:space="0" w:color="auto"/>
            </w:tcBorders>
            <w:shd w:val="clear" w:color="auto" w:fill="auto"/>
          </w:tcPr>
          <w:p w14:paraId="23A8BDA1" w14:textId="77777777" w:rsidR="00672641" w:rsidRPr="00AC23C4" w:rsidRDefault="00672641" w:rsidP="00B701B0">
            <w:pPr>
              <w:pStyle w:val="TableCell2-2115pt"/>
              <w:rPr>
                <w:rStyle w:val="ChUnderl"/>
                <w:szCs w:val="19"/>
                <w:u w:val="none"/>
              </w:rPr>
            </w:pPr>
            <w:r w:rsidRPr="00AC23C4">
              <w:rPr>
                <w:szCs w:val="19"/>
              </w:rPr>
              <w:t>/</w:t>
            </w:r>
            <w:r w:rsidRPr="00626ADA">
              <w:rPr>
                <w:rStyle w:val="ChCharisSIL"/>
              </w:rPr>
              <w:t>bɛr</w:t>
            </w:r>
            <w:r>
              <w:t>–</w:t>
            </w:r>
            <w:r w:rsidRPr="00626ADA">
              <w:rPr>
                <w:rStyle w:val="ChCharisSIL"/>
              </w:rPr>
              <w:t>dʒuaŋ</w:t>
            </w:r>
            <w:r w:rsidRPr="00AC23C4">
              <w:rPr>
                <w:szCs w:val="19"/>
              </w:rPr>
              <w:t>/</w:t>
            </w:r>
          </w:p>
        </w:tc>
        <w:tc>
          <w:tcPr>
            <w:tcW w:w="1077" w:type="dxa"/>
            <w:tcBorders>
              <w:top w:val="single" w:sz="4" w:space="0" w:color="auto"/>
            </w:tcBorders>
            <w:shd w:val="clear" w:color="auto" w:fill="auto"/>
          </w:tcPr>
          <w:p w14:paraId="1B7F9C49" w14:textId="77777777" w:rsidR="00672641" w:rsidRPr="00221F8D" w:rsidRDefault="00672641" w:rsidP="00B701B0">
            <w:pPr>
              <w:pStyle w:val="TableCell2-2115pt"/>
              <w:rPr>
                <w:rStyle w:val="ChItalBold"/>
              </w:rPr>
            </w:pPr>
            <w:r w:rsidRPr="00221F8D">
              <w:rPr>
                <w:rStyle w:val="ChItalBold"/>
              </w:rPr>
              <w:t>berjuang</w:t>
            </w:r>
          </w:p>
        </w:tc>
        <w:tc>
          <w:tcPr>
            <w:tcW w:w="1701" w:type="dxa"/>
            <w:tcBorders>
              <w:top w:val="single" w:sz="4" w:space="0" w:color="auto"/>
            </w:tcBorders>
            <w:shd w:val="clear" w:color="auto" w:fill="auto"/>
          </w:tcPr>
          <w:p w14:paraId="099B6B59" w14:textId="1BB335AB" w:rsidR="00672641" w:rsidRPr="00AC23C4" w:rsidRDefault="00B7093A" w:rsidP="00B701B0">
            <w:pPr>
              <w:pStyle w:val="TableCell2-2115pt"/>
              <w:rPr>
                <w:szCs w:val="19"/>
              </w:rPr>
            </w:pPr>
            <w:r>
              <w:rPr>
                <w:szCs w:val="19"/>
              </w:rPr>
              <w:t>‘</w:t>
            </w:r>
            <w:r w:rsidR="00672641" w:rsidRPr="00AC23C4">
              <w:rPr>
                <w:szCs w:val="19"/>
              </w:rPr>
              <w:t>struggle (for)</w:t>
            </w:r>
            <w:r>
              <w:rPr>
                <w:szCs w:val="19"/>
              </w:rPr>
              <w:t>’</w:t>
            </w:r>
          </w:p>
        </w:tc>
      </w:tr>
      <w:tr w:rsidR="00AC23C4" w:rsidRPr="00AC23C4" w14:paraId="29068CE1" w14:textId="77777777" w:rsidTr="00E50FFF">
        <w:tc>
          <w:tcPr>
            <w:tcW w:w="1219" w:type="dxa"/>
            <w:shd w:val="clear" w:color="auto" w:fill="auto"/>
          </w:tcPr>
          <w:p w14:paraId="6F7B992E" w14:textId="77777777" w:rsidR="00672641" w:rsidRPr="00AC23C4" w:rsidRDefault="00672641" w:rsidP="00B701B0">
            <w:pPr>
              <w:pStyle w:val="TableCell0-2115ptBreak"/>
              <w:rPr>
                <w:rStyle w:val="ChUnderl"/>
                <w:szCs w:val="19"/>
              </w:rPr>
            </w:pPr>
            <w:r w:rsidRPr="00AC23C4">
              <w:rPr>
                <w:szCs w:val="19"/>
              </w:rPr>
              <w:t>/</w:t>
            </w:r>
            <w:r w:rsidRPr="00626ADA">
              <w:rPr>
                <w:rStyle w:val="ChCharisSIL"/>
              </w:rPr>
              <w:t>br</w:t>
            </w:r>
            <w:r>
              <w:t>–</w:t>
            </w:r>
            <w:r w:rsidRPr="00626ADA">
              <w:rPr>
                <w:rStyle w:val="ChCharisSIL"/>
              </w:rPr>
              <w:t>aŋkat</w:t>
            </w:r>
            <w:r w:rsidRPr="00AC23C4">
              <w:rPr>
                <w:szCs w:val="19"/>
              </w:rPr>
              <w:t>/</w:t>
            </w:r>
          </w:p>
        </w:tc>
        <w:tc>
          <w:tcPr>
            <w:tcW w:w="1077" w:type="dxa"/>
            <w:shd w:val="clear" w:color="auto" w:fill="auto"/>
          </w:tcPr>
          <w:p w14:paraId="73B05D96" w14:textId="77777777" w:rsidR="00672641" w:rsidRPr="00221F8D" w:rsidRDefault="00672641" w:rsidP="00B701B0">
            <w:pPr>
              <w:pStyle w:val="TableCell0-2115ptBreak"/>
              <w:rPr>
                <w:rStyle w:val="ChItalBold"/>
              </w:rPr>
            </w:pPr>
            <w:r w:rsidRPr="00221F8D">
              <w:rPr>
                <w:rStyle w:val="ChItalBold"/>
              </w:rPr>
              <w:t>brangkat</w:t>
            </w:r>
          </w:p>
        </w:tc>
        <w:tc>
          <w:tcPr>
            <w:tcW w:w="1701" w:type="dxa"/>
            <w:shd w:val="clear" w:color="auto" w:fill="auto"/>
          </w:tcPr>
          <w:p w14:paraId="500348A4" w14:textId="0AD59E85" w:rsidR="00672641" w:rsidRPr="00AC23C4" w:rsidRDefault="00B7093A" w:rsidP="00B701B0">
            <w:pPr>
              <w:pStyle w:val="TableCell0-2115ptBreak"/>
              <w:rPr>
                <w:szCs w:val="19"/>
              </w:rPr>
            </w:pPr>
            <w:r>
              <w:rPr>
                <w:szCs w:val="19"/>
              </w:rPr>
              <w:t>‘</w:t>
            </w:r>
            <w:r w:rsidR="00672641" w:rsidRPr="00AC23C4">
              <w:rPr>
                <w:szCs w:val="19"/>
              </w:rPr>
              <w:t>leave</w:t>
            </w:r>
            <w:r>
              <w:rPr>
                <w:szCs w:val="19"/>
              </w:rPr>
              <w:t>’</w:t>
            </w:r>
          </w:p>
        </w:tc>
      </w:tr>
      <w:tr w:rsidR="00AC23C4" w:rsidRPr="00AC23C4" w14:paraId="3C154FDC" w14:textId="77777777" w:rsidTr="00E50FFF">
        <w:tc>
          <w:tcPr>
            <w:tcW w:w="1219" w:type="dxa"/>
            <w:shd w:val="clear" w:color="auto" w:fill="auto"/>
          </w:tcPr>
          <w:p w14:paraId="7B574A48" w14:textId="77777777" w:rsidR="00672641" w:rsidRPr="00AC23C4" w:rsidRDefault="00672641" w:rsidP="00B701B0">
            <w:pPr>
              <w:pStyle w:val="TableCell0-2115ptBreak"/>
              <w:rPr>
                <w:szCs w:val="19"/>
              </w:rPr>
            </w:pPr>
            <w:r w:rsidRPr="00AC23C4">
              <w:rPr>
                <w:szCs w:val="19"/>
              </w:rPr>
              <w:t>/</w:t>
            </w:r>
            <w:r w:rsidRPr="00626ADA">
              <w:rPr>
                <w:rStyle w:val="ChCharisSIL"/>
              </w:rPr>
              <w:t>bl</w:t>
            </w:r>
            <w:r>
              <w:t>–</w:t>
            </w:r>
            <w:r w:rsidRPr="00626ADA">
              <w:rPr>
                <w:rStyle w:val="ChCharisSIL"/>
              </w:rPr>
              <w:t>adʒar</w:t>
            </w:r>
            <w:r w:rsidRPr="00AC23C4">
              <w:rPr>
                <w:szCs w:val="19"/>
              </w:rPr>
              <w:t>/</w:t>
            </w:r>
          </w:p>
        </w:tc>
        <w:tc>
          <w:tcPr>
            <w:tcW w:w="1077" w:type="dxa"/>
            <w:shd w:val="clear" w:color="auto" w:fill="auto"/>
          </w:tcPr>
          <w:p w14:paraId="5EC9B559" w14:textId="77777777" w:rsidR="00672641" w:rsidRPr="00221F8D" w:rsidRDefault="00672641" w:rsidP="00B701B0">
            <w:pPr>
              <w:pStyle w:val="TableCell0-2115ptBreak"/>
              <w:rPr>
                <w:rStyle w:val="ChItalBold"/>
              </w:rPr>
            </w:pPr>
            <w:r w:rsidRPr="00221F8D">
              <w:rPr>
                <w:rStyle w:val="ChItalBold"/>
              </w:rPr>
              <w:t>blajar</w:t>
            </w:r>
          </w:p>
        </w:tc>
        <w:tc>
          <w:tcPr>
            <w:tcW w:w="1701" w:type="dxa"/>
            <w:shd w:val="clear" w:color="auto" w:fill="auto"/>
          </w:tcPr>
          <w:p w14:paraId="7B3F07A5" w14:textId="7C50DE31" w:rsidR="00672641" w:rsidRPr="00AC23C4" w:rsidRDefault="00B7093A" w:rsidP="00B701B0">
            <w:pPr>
              <w:pStyle w:val="TableCell0-2115ptBreak"/>
              <w:rPr>
                <w:szCs w:val="19"/>
              </w:rPr>
            </w:pPr>
            <w:r>
              <w:rPr>
                <w:szCs w:val="19"/>
              </w:rPr>
              <w:t>‘</w:t>
            </w:r>
            <w:r w:rsidR="00672641" w:rsidRPr="00AC23C4">
              <w:rPr>
                <w:szCs w:val="19"/>
              </w:rPr>
              <w:t>study</w:t>
            </w:r>
            <w:r>
              <w:rPr>
                <w:szCs w:val="19"/>
              </w:rPr>
              <w:t>’</w:t>
            </w:r>
          </w:p>
        </w:tc>
      </w:tr>
      <w:tr w:rsidR="00AC23C4" w:rsidRPr="00AC23C4" w14:paraId="26149314" w14:textId="77777777" w:rsidTr="00E50FFF">
        <w:tc>
          <w:tcPr>
            <w:tcW w:w="1219" w:type="dxa"/>
            <w:shd w:val="clear" w:color="auto" w:fill="auto"/>
          </w:tcPr>
          <w:p w14:paraId="18A57BC6" w14:textId="77777777" w:rsidR="00672641" w:rsidRPr="00AC23C4" w:rsidRDefault="00672641" w:rsidP="00B701B0">
            <w:pPr>
              <w:pStyle w:val="TableCell0-2115ptBreak"/>
              <w:rPr>
                <w:szCs w:val="19"/>
              </w:rPr>
            </w:pPr>
            <w:r w:rsidRPr="00AC23C4">
              <w:rPr>
                <w:szCs w:val="19"/>
              </w:rPr>
              <w:t>/</w:t>
            </w:r>
            <w:r w:rsidRPr="00626ADA">
              <w:rPr>
                <w:rStyle w:val="ChCharisSIL"/>
              </w:rPr>
              <w:t>bɛ</w:t>
            </w:r>
            <w:r>
              <w:t>–</w:t>
            </w:r>
            <w:r w:rsidRPr="00626ADA">
              <w:rPr>
                <w:rStyle w:val="ChCharisSIL"/>
              </w:rPr>
              <w:t>kɛrdʒa</w:t>
            </w:r>
            <w:r w:rsidRPr="00AC23C4">
              <w:rPr>
                <w:szCs w:val="19"/>
              </w:rPr>
              <w:t>/</w:t>
            </w:r>
          </w:p>
        </w:tc>
        <w:tc>
          <w:tcPr>
            <w:tcW w:w="1077" w:type="dxa"/>
            <w:shd w:val="clear" w:color="auto" w:fill="auto"/>
          </w:tcPr>
          <w:p w14:paraId="1F8A0E08" w14:textId="77777777" w:rsidR="00672641" w:rsidRPr="00221F8D" w:rsidRDefault="00672641" w:rsidP="00B701B0">
            <w:pPr>
              <w:pStyle w:val="TableCell0-2115ptBreak"/>
              <w:rPr>
                <w:rStyle w:val="ChItalBold"/>
              </w:rPr>
            </w:pPr>
            <w:r w:rsidRPr="00221F8D">
              <w:rPr>
                <w:rStyle w:val="ChItalBold"/>
              </w:rPr>
              <w:t>bekerja</w:t>
            </w:r>
          </w:p>
        </w:tc>
        <w:tc>
          <w:tcPr>
            <w:tcW w:w="1701" w:type="dxa"/>
            <w:shd w:val="clear" w:color="auto" w:fill="auto"/>
          </w:tcPr>
          <w:p w14:paraId="0E491E1A" w14:textId="1889FBD8" w:rsidR="00672641" w:rsidRPr="00AC23C4" w:rsidRDefault="00B7093A" w:rsidP="00B701B0">
            <w:pPr>
              <w:pStyle w:val="TableCell0-2115ptBreak"/>
              <w:rPr>
                <w:szCs w:val="19"/>
              </w:rPr>
            </w:pPr>
            <w:r>
              <w:rPr>
                <w:szCs w:val="19"/>
              </w:rPr>
              <w:t>‘</w:t>
            </w:r>
            <w:r w:rsidR="00672641" w:rsidRPr="00AC23C4">
              <w:rPr>
                <w:szCs w:val="19"/>
              </w:rPr>
              <w:t>work</w:t>
            </w:r>
            <w:r>
              <w:rPr>
                <w:szCs w:val="19"/>
              </w:rPr>
              <w:t>’</w:t>
            </w:r>
          </w:p>
        </w:tc>
      </w:tr>
      <w:tr w:rsidR="00AC23C4" w:rsidRPr="00AC23C4" w14:paraId="60A8EF5F" w14:textId="77777777" w:rsidTr="00E50FFF">
        <w:tc>
          <w:tcPr>
            <w:tcW w:w="1219" w:type="dxa"/>
            <w:shd w:val="clear" w:color="auto" w:fill="auto"/>
          </w:tcPr>
          <w:p w14:paraId="7E5B329D" w14:textId="77777777" w:rsidR="00672641" w:rsidRPr="00AC23C4" w:rsidRDefault="00672641" w:rsidP="00B701B0">
            <w:pPr>
              <w:pStyle w:val="TableCell0-2115ptBreak"/>
              <w:rPr>
                <w:szCs w:val="19"/>
              </w:rPr>
            </w:pPr>
            <w:r w:rsidRPr="00AC23C4">
              <w:rPr>
                <w:szCs w:val="19"/>
              </w:rPr>
              <w:t>/</w:t>
            </w:r>
            <w:r w:rsidRPr="00626ADA">
              <w:rPr>
                <w:rStyle w:val="ChCharisSIL"/>
              </w:rPr>
              <w:t>bɛ</w:t>
            </w:r>
            <w:r>
              <w:t>–</w:t>
            </w:r>
            <w:r w:rsidRPr="00626ADA">
              <w:rPr>
                <w:rStyle w:val="ChCharisSIL"/>
              </w:rPr>
              <w:t>brapa</w:t>
            </w:r>
            <w:r w:rsidRPr="00AC23C4">
              <w:rPr>
                <w:szCs w:val="19"/>
              </w:rPr>
              <w:t>/</w:t>
            </w:r>
          </w:p>
        </w:tc>
        <w:tc>
          <w:tcPr>
            <w:tcW w:w="1077" w:type="dxa"/>
            <w:shd w:val="clear" w:color="auto" w:fill="auto"/>
          </w:tcPr>
          <w:p w14:paraId="0BB1B4C3" w14:textId="77777777" w:rsidR="00672641" w:rsidRPr="00221F8D" w:rsidRDefault="00672641" w:rsidP="00B701B0">
            <w:pPr>
              <w:pStyle w:val="TableCell0-2115ptBreak"/>
              <w:rPr>
                <w:rStyle w:val="ChItalBold"/>
              </w:rPr>
            </w:pPr>
            <w:r w:rsidRPr="00221F8D">
              <w:rPr>
                <w:rStyle w:val="ChItalBold"/>
              </w:rPr>
              <w:t>bebrapa</w:t>
            </w:r>
          </w:p>
        </w:tc>
        <w:tc>
          <w:tcPr>
            <w:tcW w:w="1701" w:type="dxa"/>
            <w:shd w:val="clear" w:color="auto" w:fill="auto"/>
          </w:tcPr>
          <w:p w14:paraId="3B705CE7" w14:textId="45DD2CEB" w:rsidR="00672641" w:rsidRPr="00AC23C4" w:rsidRDefault="00B7093A" w:rsidP="00B701B0">
            <w:pPr>
              <w:pStyle w:val="TableCell0-2115ptBreak"/>
              <w:rPr>
                <w:szCs w:val="19"/>
              </w:rPr>
            </w:pPr>
            <w:r>
              <w:rPr>
                <w:szCs w:val="19"/>
              </w:rPr>
              <w:t>‘</w:t>
            </w:r>
            <w:r w:rsidR="00672641" w:rsidRPr="00AC23C4">
              <w:rPr>
                <w:szCs w:val="19"/>
              </w:rPr>
              <w:t>be several</w:t>
            </w:r>
            <w:r>
              <w:rPr>
                <w:szCs w:val="19"/>
              </w:rPr>
              <w:t>’</w:t>
            </w:r>
          </w:p>
        </w:tc>
      </w:tr>
    </w:tbl>
    <w:p w14:paraId="4BF3E71A" w14:textId="1CD8E362" w:rsidR="00672641" w:rsidRPr="0090507A" w:rsidRDefault="00672641" w:rsidP="00D93F29">
      <w:pPr>
        <w:pStyle w:val="Body0005after05before115pt"/>
        <w:rPr>
          <w:szCs w:val="19"/>
        </w:rPr>
      </w:pPr>
      <w:r>
        <w:t xml:space="preserve">Allomorph </w:t>
      </w:r>
      <w:r w:rsidRPr="0090507A">
        <w:rPr>
          <w:rStyle w:val="ChItalBold"/>
          <w:szCs w:val="19"/>
        </w:rPr>
        <w:t>ba</w:t>
      </w:r>
      <w:r w:rsidRPr="0090507A">
        <w:rPr>
          <w:szCs w:val="19"/>
        </w:rPr>
        <w:t>­</w:t>
      </w:r>
      <w:r w:rsidRPr="00F55E68">
        <w:t xml:space="preserve"> </w:t>
      </w:r>
      <w:r w:rsidRPr="0090507A">
        <w:t xml:space="preserve">occurs </w:t>
      </w:r>
      <w:r>
        <w:t xml:space="preserve">much </w:t>
      </w:r>
      <w:r w:rsidRPr="0090507A">
        <w:t xml:space="preserve">less frequently. Attested are only </w:t>
      </w:r>
      <w:r>
        <w:t xml:space="preserve">the </w:t>
      </w:r>
      <w:r w:rsidR="00D93F29">
        <w:t xml:space="preserve">15 </w:t>
      </w:r>
      <w:r w:rsidRPr="0090507A">
        <w:t xml:space="preserve">items </w:t>
      </w:r>
      <w:r>
        <w:t xml:space="preserve">listed in </w:t>
      </w:r>
      <w:r w:rsidRPr="0090507A">
        <w:rPr>
          <w:szCs w:val="19"/>
        </w:rPr>
        <w:fldChar w:fldCharType="begin"/>
      </w:r>
      <w:r w:rsidRPr="0090507A">
        <w:rPr>
          <w:szCs w:val="19"/>
        </w:rPr>
        <w:instrText xml:space="preserve"> REF _Ref326244473 \h </w:instrText>
      </w:r>
      <w:r w:rsidRPr="0090507A">
        <w:rPr>
          <w:szCs w:val="19"/>
        </w:rPr>
      </w:r>
      <w:r w:rsidRPr="0090507A">
        <w:rPr>
          <w:szCs w:val="19"/>
        </w:rP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5</w:t>
      </w:r>
      <w:r w:rsidRPr="0090507A">
        <w:rPr>
          <w:szCs w:val="19"/>
        </w:rPr>
        <w:fldChar w:fldCharType="end"/>
      </w:r>
      <w:r w:rsidR="00D93F29">
        <w:t xml:space="preserve"> with a total of 37</w:t>
      </w:r>
      <w:r w:rsidRPr="0090507A">
        <w:t xml:space="preserve"> </w:t>
      </w:r>
      <w:r>
        <w:t>tokens.</w:t>
      </w:r>
      <w:r w:rsidRPr="0090507A">
        <w:t xml:space="preserve"> </w:t>
      </w:r>
      <w:r>
        <w:t xml:space="preserve">Some of these items are alternatively realized with allomorph </w:t>
      </w:r>
      <w:r>
        <w:rPr>
          <w:rStyle w:val="ChItalBold"/>
          <w:szCs w:val="18"/>
        </w:rPr>
        <w:t>b</w:t>
      </w:r>
      <w:r w:rsidRPr="005A7613">
        <w:rPr>
          <w:rStyle w:val="ChItalBold"/>
          <w:szCs w:val="18"/>
        </w:rPr>
        <w:t>e</w:t>
      </w:r>
      <w:r>
        <w:rPr>
          <w:rStyle w:val="ChItalBold"/>
          <w:szCs w:val="18"/>
        </w:rPr>
        <w:t>r</w:t>
      </w:r>
      <w:r w:rsidRPr="0090507A">
        <w:rPr>
          <w:szCs w:val="19"/>
        </w:rPr>
        <w:t>­</w:t>
      </w:r>
      <w:r w:rsidRPr="006958E5">
        <w:t xml:space="preserve">. </w:t>
      </w:r>
      <w:r>
        <w:t xml:space="preserve">Therefore, for each item </w:t>
      </w:r>
      <w:r w:rsidRPr="0090507A">
        <w:t xml:space="preserve">the </w:t>
      </w:r>
      <w:r>
        <w:t xml:space="preserve">token </w:t>
      </w:r>
      <w:r w:rsidRPr="0090507A">
        <w:t xml:space="preserve">frequencies </w:t>
      </w:r>
      <w:r>
        <w:t xml:space="preserve">for </w:t>
      </w:r>
      <w:r>
        <w:rPr>
          <w:rStyle w:val="ChItalBold"/>
          <w:szCs w:val="19"/>
        </w:rPr>
        <w:t>b</w:t>
      </w:r>
      <w:r w:rsidRPr="0090507A">
        <w:rPr>
          <w:rStyle w:val="ChItalBold"/>
          <w:szCs w:val="19"/>
        </w:rPr>
        <w:t>a</w:t>
      </w:r>
      <w:r w:rsidRPr="0090507A">
        <w:rPr>
          <w:szCs w:val="19"/>
        </w:rPr>
        <w:t>­</w:t>
      </w:r>
      <w:r w:rsidRPr="0090507A">
        <w:t xml:space="preserve"> and </w:t>
      </w:r>
      <w:r>
        <w:t xml:space="preserve">for </w:t>
      </w:r>
      <w:r>
        <w:rPr>
          <w:rStyle w:val="ChItalBold"/>
          <w:szCs w:val="19"/>
        </w:rPr>
        <w:t>b</w:t>
      </w:r>
      <w:r w:rsidRPr="0090507A">
        <w:rPr>
          <w:rStyle w:val="ChItalBold"/>
          <w:szCs w:val="19"/>
        </w:rPr>
        <w:t>e</w:t>
      </w:r>
      <w:r>
        <w:rPr>
          <w:rStyle w:val="ChItalBold"/>
          <w:szCs w:val="19"/>
        </w:rPr>
        <w:t>r</w:t>
      </w:r>
      <w:r w:rsidRPr="0090507A">
        <w:rPr>
          <w:szCs w:val="19"/>
        </w:rPr>
        <w:t>­</w:t>
      </w:r>
      <w:r w:rsidRPr="00EA4421">
        <w:t xml:space="preserve"> are given</w:t>
      </w:r>
      <w:r w:rsidRPr="0090507A">
        <w:t>.</w:t>
      </w:r>
      <w:r>
        <w:rPr>
          <w:szCs w:val="19"/>
        </w:rPr>
        <w:t xml:space="preserve"> </w:t>
      </w:r>
      <w:r w:rsidRPr="005A7613">
        <w:t>If in a greater number of tokens the prefix is realized with /</w:t>
      </w:r>
      <w:r w:rsidRPr="009F42BA">
        <w:rPr>
          <w:rStyle w:val="ChCharisSIL"/>
        </w:rPr>
        <w:t>ba</w:t>
      </w:r>
      <w:r w:rsidRPr="00B027E9">
        <w:rPr>
          <w:rStyle w:val="ChCharisSIL"/>
        </w:rPr>
        <w:t>­</w:t>
      </w:r>
      <w:r w:rsidRPr="00571BD2">
        <w:t>/</w:t>
      </w:r>
      <w:r w:rsidRPr="005A7613">
        <w:t xml:space="preserve"> rather than with /</w:t>
      </w:r>
      <w:r w:rsidRPr="009F42BA">
        <w:rPr>
          <w:rStyle w:val="ChCharisSIL"/>
        </w:rPr>
        <w:t>bɛr</w:t>
      </w:r>
      <w:r w:rsidRPr="00B027E9">
        <w:rPr>
          <w:rStyle w:val="ChCharisSIL"/>
        </w:rPr>
        <w:t>­</w:t>
      </w:r>
      <w:r w:rsidRPr="00571BD2">
        <w:t>/</w:t>
      </w:r>
      <w:r w:rsidRPr="005A7613">
        <w:t xml:space="preserve">, then its orthographic representation is </w:t>
      </w:r>
      <w:r w:rsidRPr="005A7613">
        <w:rPr>
          <w:rStyle w:val="ChItalBold"/>
          <w:szCs w:val="18"/>
        </w:rPr>
        <w:t>ba</w:t>
      </w:r>
      <w:r w:rsidRPr="0090507A">
        <w:rPr>
          <w:szCs w:val="19"/>
        </w:rPr>
        <w:t>­</w:t>
      </w:r>
      <w:r w:rsidRPr="005A7613">
        <w:t xml:space="preserve"> as in </w:t>
      </w:r>
      <w:r w:rsidR="003C27BB">
        <w:rPr>
          <w:rStyle w:val="ChItalBold"/>
          <w:szCs w:val="18"/>
        </w:rPr>
        <w:t>bakalay</w:t>
      </w:r>
      <w:r w:rsidRPr="005A7613">
        <w:t xml:space="preserve"> </w:t>
      </w:r>
      <w:r w:rsidR="00B7093A">
        <w:t>‘</w:t>
      </w:r>
      <w:r w:rsidRPr="005A7613">
        <w:t>fight</w:t>
      </w:r>
      <w:r w:rsidR="00B7093A">
        <w:t>’</w:t>
      </w:r>
      <w:r w:rsidRPr="005A7613">
        <w:t xml:space="preserve">. If both realizations </w:t>
      </w:r>
      <w:r>
        <w:t>have the same token frequencies</w:t>
      </w:r>
      <w:r w:rsidRPr="005A7613">
        <w:t xml:space="preserve">, then the orthographic representation </w:t>
      </w:r>
      <w:r w:rsidRPr="00571BD2">
        <w:t xml:space="preserve">follows its realization in the </w:t>
      </w:r>
      <w:r>
        <w:t xml:space="preserve">recorded </w:t>
      </w:r>
      <w:r w:rsidR="00A84465">
        <w:t>texts</w:t>
      </w:r>
      <w:r w:rsidRPr="005A7613">
        <w:t xml:space="preserve">, as in </w:t>
      </w:r>
      <w:r>
        <w:rPr>
          <w:rStyle w:val="ChItalBold"/>
          <w:szCs w:val="18"/>
        </w:rPr>
        <w:t>b</w:t>
      </w:r>
      <w:r w:rsidR="00A84465">
        <w:rPr>
          <w:rStyle w:val="ChItalBold"/>
          <w:szCs w:val="18"/>
        </w:rPr>
        <w:t>er</w:t>
      </w:r>
      <w:r w:rsidRPr="005A7613">
        <w:rPr>
          <w:rStyle w:val="ChItalBold"/>
          <w:szCs w:val="18"/>
        </w:rPr>
        <w:t>gaya</w:t>
      </w:r>
      <w:r w:rsidRPr="005A7613">
        <w:t xml:space="preserve"> </w:t>
      </w:r>
      <w:r w:rsidR="00B7093A">
        <w:t>‘</w:t>
      </w:r>
      <w:r w:rsidRPr="005A7613">
        <w:t>put on airs</w:t>
      </w:r>
      <w:r w:rsidR="00B7093A">
        <w:t>’</w:t>
      </w:r>
      <w:r w:rsidRPr="005A7613">
        <w:t>.</w:t>
      </w:r>
    </w:p>
    <w:p w14:paraId="66F5B73F" w14:textId="77777777" w:rsidR="00672641" w:rsidRPr="006B5610" w:rsidRDefault="00672641" w:rsidP="00672641">
      <w:pPr>
        <w:pStyle w:val="Caption"/>
      </w:pPr>
      <w:bookmarkStart w:id="1392" w:name="_Ref326244473"/>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5</w:t>
      </w:r>
      <w:r w:rsidR="00F207A1">
        <w:rPr>
          <w:szCs w:val="19"/>
        </w:rPr>
        <w:fldChar w:fldCharType="end"/>
      </w:r>
      <w:bookmarkEnd w:id="1392"/>
      <w:r w:rsidRPr="0090507A">
        <w:rPr>
          <w:szCs w:val="19"/>
        </w:rPr>
        <w:t>:</w:t>
      </w:r>
      <w:r w:rsidRPr="0090507A">
        <w:rPr>
          <w:szCs w:val="19"/>
        </w:rPr>
        <w:tab/>
      </w:r>
      <w:r>
        <w:rPr>
          <w:szCs w:val="19"/>
        </w:rPr>
        <w:t xml:space="preserve">Realizations of allomorph </w:t>
      </w:r>
      <w:r w:rsidRPr="0090507A">
        <w:rPr>
          <w:rStyle w:val="ChItalBold"/>
          <w:szCs w:val="19"/>
        </w:rPr>
        <w:t>ba</w:t>
      </w:r>
      <w:r w:rsidRPr="0090507A">
        <w:rPr>
          <w:szCs w:val="19"/>
        </w:rPr>
        <w:t>­</w:t>
      </w:r>
    </w:p>
    <w:tbl>
      <w:tblPr>
        <w:tblW w:w="5357" w:type="dxa"/>
        <w:tblInd w:w="170" w:type="dxa"/>
        <w:tblBorders>
          <w:bottom w:val="single" w:sz="4" w:space="0" w:color="auto"/>
        </w:tblBorders>
        <w:tblLayout w:type="fixed"/>
        <w:tblLook w:val="01E0" w:firstRow="1" w:lastRow="1" w:firstColumn="1" w:lastColumn="1" w:noHBand="0" w:noVBand="0"/>
      </w:tblPr>
      <w:tblGrid>
        <w:gridCol w:w="1247"/>
        <w:gridCol w:w="1134"/>
        <w:gridCol w:w="1531"/>
        <w:gridCol w:w="680"/>
        <w:gridCol w:w="765"/>
      </w:tblGrid>
      <w:tr w:rsidR="00AC23C4" w:rsidRPr="00AC23C4" w14:paraId="2BB77481" w14:textId="77777777" w:rsidTr="00E50FFF">
        <w:trPr>
          <w:tblHeader/>
        </w:trPr>
        <w:tc>
          <w:tcPr>
            <w:tcW w:w="1247" w:type="dxa"/>
            <w:tcBorders>
              <w:top w:val="single" w:sz="4" w:space="0" w:color="auto"/>
              <w:bottom w:val="single" w:sz="4" w:space="0" w:color="auto"/>
            </w:tcBorders>
            <w:shd w:val="clear" w:color="auto" w:fill="auto"/>
          </w:tcPr>
          <w:p w14:paraId="7B83CDD1" w14:textId="77777777" w:rsidR="00672641" w:rsidRPr="00AC23C4" w:rsidRDefault="00672641" w:rsidP="00672641">
            <w:pPr>
              <w:pStyle w:val="TableHd"/>
              <w:rPr>
                <w:szCs w:val="19"/>
              </w:rPr>
            </w:pPr>
            <w:r w:rsidRPr="00703C3D">
              <w:rPr>
                <w:rStyle w:val="ChItalBold"/>
              </w:rPr>
              <w:t>ba</w:t>
            </w:r>
            <w:r w:rsidR="00384338" w:rsidRPr="00703C3D">
              <w:rPr>
                <w:rStyle w:val="ChItalBold"/>
              </w:rPr>
              <w:t>­</w:t>
            </w:r>
            <w:r w:rsidRPr="00AC23C4">
              <w:rPr>
                <w:szCs w:val="19"/>
              </w:rPr>
              <w:t>base</w:t>
            </w:r>
          </w:p>
        </w:tc>
        <w:tc>
          <w:tcPr>
            <w:tcW w:w="1134" w:type="dxa"/>
            <w:tcBorders>
              <w:top w:val="single" w:sz="4" w:space="0" w:color="auto"/>
              <w:bottom w:val="single" w:sz="4" w:space="0" w:color="auto"/>
            </w:tcBorders>
            <w:shd w:val="clear" w:color="auto" w:fill="auto"/>
          </w:tcPr>
          <w:p w14:paraId="0A7BB447" w14:textId="77777777" w:rsidR="00672641" w:rsidRPr="00AC23C4" w:rsidRDefault="00672641" w:rsidP="00672641">
            <w:pPr>
              <w:pStyle w:val="TableHd"/>
              <w:rPr>
                <w:szCs w:val="19"/>
              </w:rPr>
            </w:pPr>
            <w:r w:rsidRPr="00AC23C4">
              <w:rPr>
                <w:szCs w:val="19"/>
              </w:rPr>
              <w:t>Orthogr.</w:t>
            </w:r>
          </w:p>
        </w:tc>
        <w:tc>
          <w:tcPr>
            <w:tcW w:w="1531" w:type="dxa"/>
            <w:tcBorders>
              <w:top w:val="single" w:sz="4" w:space="0" w:color="auto"/>
              <w:bottom w:val="single" w:sz="4" w:space="0" w:color="auto"/>
            </w:tcBorders>
            <w:shd w:val="clear" w:color="auto" w:fill="auto"/>
          </w:tcPr>
          <w:p w14:paraId="46BFCA41" w14:textId="77777777" w:rsidR="00672641" w:rsidRPr="00AC23C4" w:rsidRDefault="00672641" w:rsidP="00672641">
            <w:pPr>
              <w:pStyle w:val="TableHd"/>
              <w:rPr>
                <w:szCs w:val="19"/>
              </w:rPr>
            </w:pPr>
            <w:r w:rsidRPr="00AC23C4">
              <w:rPr>
                <w:szCs w:val="19"/>
              </w:rPr>
              <w:t>Gloss</w:t>
            </w:r>
          </w:p>
        </w:tc>
        <w:tc>
          <w:tcPr>
            <w:tcW w:w="680" w:type="dxa"/>
            <w:tcBorders>
              <w:top w:val="single" w:sz="4" w:space="0" w:color="auto"/>
              <w:bottom w:val="single" w:sz="4" w:space="0" w:color="auto"/>
            </w:tcBorders>
            <w:shd w:val="clear" w:color="auto" w:fill="auto"/>
          </w:tcPr>
          <w:p w14:paraId="46BEFDDF" w14:textId="77777777" w:rsidR="00672641" w:rsidRPr="00AC23C4" w:rsidRDefault="00672641" w:rsidP="00672641">
            <w:pPr>
              <w:pStyle w:val="TableHd"/>
              <w:rPr>
                <w:szCs w:val="19"/>
              </w:rPr>
            </w:pPr>
            <w:r w:rsidRPr="00703C3D">
              <w:rPr>
                <w:rStyle w:val="ChItalBold"/>
              </w:rPr>
              <w:t>ba­</w:t>
            </w:r>
            <w:r w:rsidRPr="00AC23C4">
              <w:rPr>
                <w:szCs w:val="19"/>
              </w:rPr>
              <w:t xml:space="preserve"> #</w:t>
            </w:r>
          </w:p>
        </w:tc>
        <w:tc>
          <w:tcPr>
            <w:tcW w:w="765" w:type="dxa"/>
            <w:tcBorders>
              <w:top w:val="single" w:sz="4" w:space="0" w:color="auto"/>
              <w:bottom w:val="single" w:sz="4" w:space="0" w:color="auto"/>
            </w:tcBorders>
            <w:shd w:val="clear" w:color="auto" w:fill="auto"/>
          </w:tcPr>
          <w:p w14:paraId="281E412F" w14:textId="77777777" w:rsidR="00672641" w:rsidRPr="00AC23C4" w:rsidRDefault="00672641" w:rsidP="00672641">
            <w:pPr>
              <w:pStyle w:val="TableHd"/>
              <w:rPr>
                <w:sz w:val="19"/>
                <w:szCs w:val="19"/>
              </w:rPr>
            </w:pPr>
            <w:r w:rsidRPr="00703C3D">
              <w:rPr>
                <w:rStyle w:val="ChItalBold"/>
              </w:rPr>
              <w:t>ber­</w:t>
            </w:r>
            <w:r w:rsidRPr="00AC23C4">
              <w:rPr>
                <w:szCs w:val="19"/>
              </w:rPr>
              <w:t xml:space="preserve"> #</w:t>
            </w:r>
          </w:p>
        </w:tc>
      </w:tr>
      <w:tr w:rsidR="00AC23C4" w:rsidRPr="00AC23C4" w14:paraId="715C7C72" w14:textId="77777777" w:rsidTr="00E50FFF">
        <w:tc>
          <w:tcPr>
            <w:tcW w:w="1247" w:type="dxa"/>
            <w:tcBorders>
              <w:top w:val="single" w:sz="4" w:space="0" w:color="auto"/>
            </w:tcBorders>
            <w:shd w:val="clear" w:color="auto" w:fill="auto"/>
          </w:tcPr>
          <w:p w14:paraId="37FD36D4" w14:textId="77777777" w:rsidR="00672641" w:rsidRPr="00AC23C4" w:rsidRDefault="00672641" w:rsidP="00B701B0">
            <w:pPr>
              <w:pStyle w:val="TableCell2-2115pt"/>
              <w:rPr>
                <w:szCs w:val="19"/>
              </w:rPr>
            </w:pPr>
            <w:r w:rsidRPr="00AC23C4">
              <w:rPr>
                <w:szCs w:val="19"/>
              </w:rPr>
              <w:t>/</w:t>
            </w:r>
            <w:r w:rsidRPr="00626ADA">
              <w:rPr>
                <w:rStyle w:val="ChCharisSIL"/>
              </w:rPr>
              <w:t>ba</w:t>
            </w:r>
            <w:r>
              <w:t>–</w:t>
            </w:r>
            <w:r w:rsidRPr="00626ADA">
              <w:rPr>
                <w:rStyle w:val="ChCharisSIL"/>
              </w:rPr>
              <w:t>kala</w:t>
            </w:r>
            <w:r w:rsidR="007E3A3D">
              <w:rPr>
                <w:rStyle w:val="ChCharisSIL"/>
              </w:rPr>
              <w:t>j</w:t>
            </w:r>
            <w:r w:rsidRPr="00AC23C4">
              <w:rPr>
                <w:szCs w:val="19"/>
              </w:rPr>
              <w:t>/</w:t>
            </w:r>
          </w:p>
        </w:tc>
        <w:tc>
          <w:tcPr>
            <w:tcW w:w="1134" w:type="dxa"/>
            <w:tcBorders>
              <w:top w:val="single" w:sz="4" w:space="0" w:color="auto"/>
            </w:tcBorders>
            <w:shd w:val="clear" w:color="auto" w:fill="auto"/>
          </w:tcPr>
          <w:p w14:paraId="082D452D" w14:textId="77777777" w:rsidR="00672641" w:rsidRPr="00221F8D" w:rsidRDefault="003C27BB" w:rsidP="00B701B0">
            <w:pPr>
              <w:pStyle w:val="TableCell2-2115pt"/>
              <w:rPr>
                <w:rStyle w:val="ChItalBold"/>
              </w:rPr>
            </w:pPr>
            <w:r>
              <w:rPr>
                <w:rStyle w:val="ChItalBold"/>
              </w:rPr>
              <w:t>bakalay</w:t>
            </w:r>
          </w:p>
        </w:tc>
        <w:tc>
          <w:tcPr>
            <w:tcW w:w="1531" w:type="dxa"/>
            <w:tcBorders>
              <w:top w:val="single" w:sz="4" w:space="0" w:color="auto"/>
            </w:tcBorders>
            <w:shd w:val="clear" w:color="auto" w:fill="auto"/>
          </w:tcPr>
          <w:p w14:paraId="4BC380E0" w14:textId="2E94CF2F" w:rsidR="00672641" w:rsidRPr="00AC23C4" w:rsidRDefault="00B7093A" w:rsidP="00B701B0">
            <w:pPr>
              <w:pStyle w:val="TableCell2-2115pt"/>
              <w:rPr>
                <w:szCs w:val="19"/>
              </w:rPr>
            </w:pPr>
            <w:r>
              <w:rPr>
                <w:szCs w:val="19"/>
              </w:rPr>
              <w:t>‘</w:t>
            </w:r>
            <w:r w:rsidR="00672641" w:rsidRPr="00AC23C4">
              <w:rPr>
                <w:szCs w:val="19"/>
              </w:rPr>
              <w:t>fight</w:t>
            </w:r>
            <w:r>
              <w:rPr>
                <w:szCs w:val="19"/>
              </w:rPr>
              <w:t>’</w:t>
            </w:r>
          </w:p>
        </w:tc>
        <w:tc>
          <w:tcPr>
            <w:tcW w:w="680" w:type="dxa"/>
            <w:tcBorders>
              <w:top w:val="single" w:sz="4" w:space="0" w:color="auto"/>
            </w:tcBorders>
            <w:shd w:val="clear" w:color="auto" w:fill="auto"/>
          </w:tcPr>
          <w:p w14:paraId="2633EDB0" w14:textId="77777777" w:rsidR="00672641" w:rsidRPr="00AC23C4" w:rsidRDefault="00672641" w:rsidP="00AC23C4">
            <w:pPr>
              <w:pStyle w:val="TableCell2-2115pt"/>
              <w:ind w:right="85"/>
              <w:jc w:val="right"/>
              <w:rPr>
                <w:szCs w:val="19"/>
              </w:rPr>
            </w:pPr>
            <w:r w:rsidRPr="00AC23C4">
              <w:rPr>
                <w:szCs w:val="19"/>
              </w:rPr>
              <w:t>19</w:t>
            </w:r>
          </w:p>
        </w:tc>
        <w:tc>
          <w:tcPr>
            <w:tcW w:w="765" w:type="dxa"/>
            <w:tcBorders>
              <w:top w:val="single" w:sz="4" w:space="0" w:color="auto"/>
            </w:tcBorders>
            <w:shd w:val="clear" w:color="auto" w:fill="auto"/>
          </w:tcPr>
          <w:p w14:paraId="31324A63" w14:textId="77777777" w:rsidR="00672641" w:rsidRPr="00AC23C4" w:rsidRDefault="00672641" w:rsidP="00AC23C4">
            <w:pPr>
              <w:pStyle w:val="TableCell2-2115pt"/>
              <w:ind w:right="85"/>
              <w:jc w:val="right"/>
              <w:rPr>
                <w:szCs w:val="19"/>
              </w:rPr>
            </w:pPr>
            <w:r w:rsidRPr="00AC23C4">
              <w:rPr>
                <w:szCs w:val="19"/>
              </w:rPr>
              <w:t>0</w:t>
            </w:r>
          </w:p>
        </w:tc>
      </w:tr>
      <w:tr w:rsidR="00AC23C4" w:rsidRPr="00AC23C4" w14:paraId="5CE190B6" w14:textId="77777777" w:rsidTr="00E50FFF">
        <w:tc>
          <w:tcPr>
            <w:tcW w:w="1247" w:type="dxa"/>
            <w:shd w:val="clear" w:color="auto" w:fill="auto"/>
          </w:tcPr>
          <w:p w14:paraId="041F225F" w14:textId="77777777" w:rsidR="00672641" w:rsidRPr="00AC23C4" w:rsidRDefault="00672641" w:rsidP="00B701B0">
            <w:pPr>
              <w:pStyle w:val="TableCell0-2115ptBreak"/>
              <w:rPr>
                <w:szCs w:val="19"/>
              </w:rPr>
            </w:pPr>
            <w:r w:rsidRPr="00AC23C4">
              <w:rPr>
                <w:szCs w:val="19"/>
              </w:rPr>
              <w:t>/</w:t>
            </w:r>
            <w:r w:rsidRPr="00626ADA">
              <w:rPr>
                <w:rStyle w:val="ChCharisSIL"/>
              </w:rPr>
              <w:t>ba</w:t>
            </w:r>
            <w:r>
              <w:t>–</w:t>
            </w:r>
            <w:r w:rsidRPr="00626ADA">
              <w:rPr>
                <w:rStyle w:val="ChCharisSIL"/>
              </w:rPr>
              <w:t>taria</w:t>
            </w:r>
            <w:r w:rsidRPr="00AC23C4">
              <w:rPr>
                <w:szCs w:val="19"/>
              </w:rPr>
              <w:t>/</w:t>
            </w:r>
          </w:p>
        </w:tc>
        <w:tc>
          <w:tcPr>
            <w:tcW w:w="1134" w:type="dxa"/>
            <w:shd w:val="clear" w:color="auto" w:fill="auto"/>
          </w:tcPr>
          <w:p w14:paraId="39763ADA" w14:textId="77777777" w:rsidR="00672641" w:rsidRPr="00AC23C4" w:rsidRDefault="00672641" w:rsidP="00B701B0">
            <w:pPr>
              <w:pStyle w:val="TableCell0-2115ptBreak"/>
              <w:rPr>
                <w:rStyle w:val="ChItalBold"/>
                <w:szCs w:val="19"/>
              </w:rPr>
            </w:pPr>
            <w:r w:rsidRPr="00221F8D">
              <w:rPr>
                <w:rStyle w:val="ChItalBold"/>
              </w:rPr>
              <w:t>bertriak</w:t>
            </w:r>
            <w:r w:rsidRPr="00AC23C4">
              <w:rPr>
                <w:rStyle w:val="FootnoteReference"/>
                <w:szCs w:val="19"/>
              </w:rPr>
              <w:footnoteReference w:id="122"/>
            </w:r>
          </w:p>
        </w:tc>
        <w:tc>
          <w:tcPr>
            <w:tcW w:w="1531" w:type="dxa"/>
            <w:shd w:val="clear" w:color="auto" w:fill="auto"/>
          </w:tcPr>
          <w:p w14:paraId="07BC9AB6" w14:textId="67D56463" w:rsidR="00672641" w:rsidRPr="00626ADA" w:rsidRDefault="00B7093A" w:rsidP="00B701B0">
            <w:pPr>
              <w:pStyle w:val="TableCell0-2115ptBreak"/>
            </w:pPr>
            <w:r>
              <w:t>‘</w:t>
            </w:r>
            <w:r w:rsidR="00672641" w:rsidRPr="0090507A">
              <w:t>scream</w:t>
            </w:r>
            <w:r>
              <w:t>’</w:t>
            </w:r>
          </w:p>
        </w:tc>
        <w:tc>
          <w:tcPr>
            <w:tcW w:w="680" w:type="dxa"/>
            <w:shd w:val="clear" w:color="auto" w:fill="auto"/>
          </w:tcPr>
          <w:p w14:paraId="6987DF9A" w14:textId="77777777" w:rsidR="00672641" w:rsidRPr="00AC23C4" w:rsidRDefault="00672641" w:rsidP="00AC23C4">
            <w:pPr>
              <w:pStyle w:val="TableCell0-2115ptBreak"/>
              <w:ind w:right="85"/>
              <w:jc w:val="right"/>
              <w:rPr>
                <w:szCs w:val="19"/>
              </w:rPr>
            </w:pPr>
            <w:r w:rsidRPr="00AC23C4">
              <w:rPr>
                <w:szCs w:val="19"/>
              </w:rPr>
              <w:t>3</w:t>
            </w:r>
          </w:p>
        </w:tc>
        <w:tc>
          <w:tcPr>
            <w:tcW w:w="765" w:type="dxa"/>
            <w:shd w:val="clear" w:color="auto" w:fill="auto"/>
          </w:tcPr>
          <w:p w14:paraId="1C9A0C96" w14:textId="77777777" w:rsidR="00672641" w:rsidRPr="00AC23C4" w:rsidRDefault="00672641" w:rsidP="00AC23C4">
            <w:pPr>
              <w:pStyle w:val="TableCell0-2115ptBreak"/>
              <w:ind w:right="85"/>
              <w:jc w:val="right"/>
              <w:rPr>
                <w:szCs w:val="19"/>
              </w:rPr>
            </w:pPr>
            <w:r w:rsidRPr="00AC23C4">
              <w:rPr>
                <w:szCs w:val="19"/>
              </w:rPr>
              <w:t>18</w:t>
            </w:r>
          </w:p>
        </w:tc>
      </w:tr>
      <w:tr w:rsidR="00AC23C4" w:rsidRPr="00AC23C4" w14:paraId="11168F5F" w14:textId="77777777" w:rsidTr="00E50FFF">
        <w:tc>
          <w:tcPr>
            <w:tcW w:w="1247" w:type="dxa"/>
            <w:shd w:val="clear" w:color="auto" w:fill="auto"/>
          </w:tcPr>
          <w:p w14:paraId="54797520" w14:textId="77777777" w:rsidR="00672641" w:rsidRPr="00AC23C4" w:rsidRDefault="00672641" w:rsidP="00B701B0">
            <w:pPr>
              <w:pStyle w:val="TableCell0-2115ptBreak"/>
              <w:rPr>
                <w:szCs w:val="19"/>
              </w:rPr>
            </w:pPr>
            <w:r w:rsidRPr="00AC23C4">
              <w:rPr>
                <w:szCs w:val="19"/>
              </w:rPr>
              <w:t>/</w:t>
            </w:r>
            <w:r w:rsidRPr="00626ADA">
              <w:rPr>
                <w:rStyle w:val="ChCharisSIL"/>
              </w:rPr>
              <w:t>ba</w:t>
            </w:r>
            <w:r>
              <w:t>–</w:t>
            </w:r>
            <w:r w:rsidRPr="00626ADA">
              <w:rPr>
                <w:rStyle w:val="ChCharisSIL"/>
              </w:rPr>
              <w:t>biŋuŋ</w:t>
            </w:r>
            <w:r w:rsidRPr="00AC23C4">
              <w:rPr>
                <w:szCs w:val="19"/>
              </w:rPr>
              <w:t>/</w:t>
            </w:r>
          </w:p>
        </w:tc>
        <w:tc>
          <w:tcPr>
            <w:tcW w:w="1134" w:type="dxa"/>
            <w:shd w:val="clear" w:color="auto" w:fill="auto"/>
          </w:tcPr>
          <w:p w14:paraId="528F32C0" w14:textId="77777777" w:rsidR="00672641" w:rsidRPr="00221F8D" w:rsidRDefault="00672641" w:rsidP="00B701B0">
            <w:pPr>
              <w:pStyle w:val="TableCell0-2115ptBreak"/>
              <w:rPr>
                <w:rStyle w:val="ChItalBold"/>
              </w:rPr>
            </w:pPr>
            <w:r w:rsidRPr="00221F8D">
              <w:rPr>
                <w:rStyle w:val="ChItalBold"/>
              </w:rPr>
              <w:t>babingung</w:t>
            </w:r>
          </w:p>
        </w:tc>
        <w:tc>
          <w:tcPr>
            <w:tcW w:w="1531" w:type="dxa"/>
            <w:shd w:val="clear" w:color="auto" w:fill="auto"/>
          </w:tcPr>
          <w:p w14:paraId="5A9ADFB1" w14:textId="77436F09" w:rsidR="00672641" w:rsidRPr="00AC23C4" w:rsidRDefault="00B7093A" w:rsidP="00B701B0">
            <w:pPr>
              <w:pStyle w:val="TableCell0-2115ptBreak"/>
              <w:rPr>
                <w:szCs w:val="19"/>
              </w:rPr>
            </w:pPr>
            <w:r>
              <w:rPr>
                <w:szCs w:val="19"/>
              </w:rPr>
              <w:t>‘</w:t>
            </w:r>
            <w:r w:rsidR="00672641" w:rsidRPr="00AC23C4">
              <w:rPr>
                <w:szCs w:val="19"/>
              </w:rPr>
              <w:t>be confused</w:t>
            </w:r>
            <w:r>
              <w:rPr>
                <w:szCs w:val="19"/>
              </w:rPr>
              <w:t>’</w:t>
            </w:r>
          </w:p>
        </w:tc>
        <w:tc>
          <w:tcPr>
            <w:tcW w:w="680" w:type="dxa"/>
            <w:shd w:val="clear" w:color="auto" w:fill="auto"/>
          </w:tcPr>
          <w:p w14:paraId="02847161" w14:textId="77777777" w:rsidR="00672641" w:rsidRPr="00AC23C4" w:rsidRDefault="00672641" w:rsidP="00AC23C4">
            <w:pPr>
              <w:pStyle w:val="TableCell0-2115ptBreak"/>
              <w:ind w:right="85"/>
              <w:jc w:val="right"/>
              <w:rPr>
                <w:szCs w:val="19"/>
              </w:rPr>
            </w:pPr>
            <w:r w:rsidRPr="00AC23C4">
              <w:rPr>
                <w:szCs w:val="19"/>
              </w:rPr>
              <w:t>2</w:t>
            </w:r>
          </w:p>
        </w:tc>
        <w:tc>
          <w:tcPr>
            <w:tcW w:w="765" w:type="dxa"/>
            <w:shd w:val="clear" w:color="auto" w:fill="auto"/>
          </w:tcPr>
          <w:p w14:paraId="2DFE552E" w14:textId="77777777" w:rsidR="00672641" w:rsidRPr="00AC23C4" w:rsidRDefault="00672641" w:rsidP="00AC23C4">
            <w:pPr>
              <w:pStyle w:val="TableCell0-2115ptBreak"/>
              <w:ind w:right="85"/>
              <w:jc w:val="right"/>
              <w:rPr>
                <w:szCs w:val="19"/>
              </w:rPr>
            </w:pPr>
            <w:r w:rsidRPr="00AC23C4">
              <w:rPr>
                <w:szCs w:val="19"/>
              </w:rPr>
              <w:t>0</w:t>
            </w:r>
          </w:p>
        </w:tc>
      </w:tr>
      <w:tr w:rsidR="00AC23C4" w:rsidRPr="00AC23C4" w14:paraId="721207BE" w14:textId="77777777" w:rsidTr="00E50FFF">
        <w:tc>
          <w:tcPr>
            <w:tcW w:w="1247" w:type="dxa"/>
            <w:shd w:val="clear" w:color="auto" w:fill="auto"/>
          </w:tcPr>
          <w:p w14:paraId="2986E8D5" w14:textId="77777777" w:rsidR="00672641" w:rsidRPr="00AC23C4" w:rsidRDefault="00672641" w:rsidP="00B701B0">
            <w:pPr>
              <w:pStyle w:val="TableCell0-2115ptBreak"/>
              <w:rPr>
                <w:szCs w:val="19"/>
              </w:rPr>
            </w:pPr>
            <w:r w:rsidRPr="00AC23C4">
              <w:rPr>
                <w:szCs w:val="19"/>
              </w:rPr>
              <w:t>/</w:t>
            </w:r>
            <w:r w:rsidRPr="00626ADA">
              <w:rPr>
                <w:rStyle w:val="ChCharisSIL"/>
              </w:rPr>
              <w:t>ba</w:t>
            </w:r>
            <w:r>
              <w:t>–</w:t>
            </w:r>
            <w:r w:rsidRPr="00626ADA">
              <w:rPr>
                <w:rStyle w:val="ChCharisSIL"/>
              </w:rPr>
              <w:t>diam</w:t>
            </w:r>
            <w:r w:rsidRPr="00AC23C4">
              <w:rPr>
                <w:szCs w:val="19"/>
              </w:rPr>
              <w:t>/</w:t>
            </w:r>
          </w:p>
        </w:tc>
        <w:tc>
          <w:tcPr>
            <w:tcW w:w="1134" w:type="dxa"/>
            <w:shd w:val="clear" w:color="auto" w:fill="auto"/>
          </w:tcPr>
          <w:p w14:paraId="379F0B7F" w14:textId="77777777" w:rsidR="00672641" w:rsidRPr="00221F8D" w:rsidRDefault="00672641" w:rsidP="00B701B0">
            <w:pPr>
              <w:pStyle w:val="TableCell0-2115ptBreak"/>
              <w:rPr>
                <w:rStyle w:val="ChItalBold"/>
              </w:rPr>
            </w:pPr>
            <w:r w:rsidRPr="00221F8D">
              <w:rPr>
                <w:rStyle w:val="ChItalBold"/>
              </w:rPr>
              <w:t>badiam</w:t>
            </w:r>
          </w:p>
        </w:tc>
        <w:tc>
          <w:tcPr>
            <w:tcW w:w="1531" w:type="dxa"/>
            <w:shd w:val="clear" w:color="auto" w:fill="auto"/>
          </w:tcPr>
          <w:p w14:paraId="6B88D1FD" w14:textId="6FE8DEB5" w:rsidR="00672641" w:rsidRPr="00AC23C4" w:rsidRDefault="00B7093A" w:rsidP="00B701B0">
            <w:pPr>
              <w:pStyle w:val="TableCell0-2115ptBreak"/>
              <w:rPr>
                <w:szCs w:val="19"/>
              </w:rPr>
            </w:pPr>
            <w:r>
              <w:rPr>
                <w:szCs w:val="19"/>
              </w:rPr>
              <w:t>‘</w:t>
            </w:r>
            <w:r w:rsidR="00672641" w:rsidRPr="00AC23C4">
              <w:rPr>
                <w:szCs w:val="19"/>
              </w:rPr>
              <w:t>be quiet</w:t>
            </w:r>
            <w:r>
              <w:rPr>
                <w:szCs w:val="19"/>
              </w:rPr>
              <w:t>’</w:t>
            </w:r>
          </w:p>
        </w:tc>
        <w:tc>
          <w:tcPr>
            <w:tcW w:w="680" w:type="dxa"/>
            <w:shd w:val="clear" w:color="auto" w:fill="auto"/>
          </w:tcPr>
          <w:p w14:paraId="7AECC25B" w14:textId="77777777" w:rsidR="00672641" w:rsidRPr="00AC23C4" w:rsidRDefault="00672641" w:rsidP="00AC23C4">
            <w:pPr>
              <w:pStyle w:val="TableCell0-2115ptBreak"/>
              <w:ind w:right="85"/>
              <w:jc w:val="right"/>
              <w:rPr>
                <w:szCs w:val="19"/>
              </w:rPr>
            </w:pPr>
            <w:r w:rsidRPr="00AC23C4">
              <w:rPr>
                <w:szCs w:val="19"/>
              </w:rPr>
              <w:t>2</w:t>
            </w:r>
          </w:p>
        </w:tc>
        <w:tc>
          <w:tcPr>
            <w:tcW w:w="765" w:type="dxa"/>
            <w:shd w:val="clear" w:color="auto" w:fill="auto"/>
          </w:tcPr>
          <w:p w14:paraId="67E9092E" w14:textId="77777777" w:rsidR="00672641" w:rsidRPr="00AC23C4" w:rsidRDefault="00672641" w:rsidP="00AC23C4">
            <w:pPr>
              <w:pStyle w:val="TableCell0-2115ptBreak"/>
              <w:ind w:right="85"/>
              <w:jc w:val="right"/>
              <w:rPr>
                <w:szCs w:val="19"/>
              </w:rPr>
            </w:pPr>
            <w:r w:rsidRPr="00AC23C4">
              <w:rPr>
                <w:szCs w:val="19"/>
              </w:rPr>
              <w:t>0</w:t>
            </w:r>
          </w:p>
        </w:tc>
      </w:tr>
      <w:tr w:rsidR="00AC23C4" w:rsidRPr="00AC23C4" w14:paraId="2084A868" w14:textId="77777777" w:rsidTr="00E50FFF">
        <w:tc>
          <w:tcPr>
            <w:tcW w:w="1247" w:type="dxa"/>
            <w:shd w:val="clear" w:color="auto" w:fill="auto"/>
          </w:tcPr>
          <w:p w14:paraId="38C002A7" w14:textId="77777777" w:rsidR="00672641" w:rsidRPr="00AC23C4" w:rsidRDefault="00672641" w:rsidP="00B701B0">
            <w:pPr>
              <w:pStyle w:val="TableCell0-2115ptBreak"/>
              <w:rPr>
                <w:szCs w:val="19"/>
              </w:rPr>
            </w:pPr>
            <w:r w:rsidRPr="00AC23C4">
              <w:rPr>
                <w:szCs w:val="19"/>
              </w:rPr>
              <w:t>/</w:t>
            </w:r>
            <w:r w:rsidRPr="00626ADA">
              <w:rPr>
                <w:rStyle w:val="ChCharisSIL"/>
              </w:rPr>
              <w:t>ba</w:t>
            </w:r>
            <w:r>
              <w:t>–</w:t>
            </w:r>
            <w:r w:rsidRPr="00626ADA">
              <w:rPr>
                <w:rStyle w:val="ChCharisSIL"/>
              </w:rPr>
              <w:t>diri</w:t>
            </w:r>
            <w:r w:rsidRPr="00AC23C4">
              <w:rPr>
                <w:szCs w:val="19"/>
              </w:rPr>
              <w:t>/</w:t>
            </w:r>
          </w:p>
        </w:tc>
        <w:tc>
          <w:tcPr>
            <w:tcW w:w="1134" w:type="dxa"/>
            <w:shd w:val="clear" w:color="auto" w:fill="auto"/>
          </w:tcPr>
          <w:p w14:paraId="3932999C" w14:textId="77777777" w:rsidR="00672641" w:rsidRPr="00221F8D" w:rsidRDefault="00672641" w:rsidP="00B701B0">
            <w:pPr>
              <w:pStyle w:val="TableCell0-2115ptBreak"/>
              <w:rPr>
                <w:rStyle w:val="ChItalBold"/>
              </w:rPr>
            </w:pPr>
            <w:r w:rsidRPr="00221F8D">
              <w:rPr>
                <w:rStyle w:val="ChItalBold"/>
              </w:rPr>
              <w:t>berdiri</w:t>
            </w:r>
          </w:p>
        </w:tc>
        <w:tc>
          <w:tcPr>
            <w:tcW w:w="1531" w:type="dxa"/>
            <w:shd w:val="clear" w:color="auto" w:fill="auto"/>
          </w:tcPr>
          <w:p w14:paraId="653BC073" w14:textId="3574225B" w:rsidR="00672641" w:rsidRPr="00AC23C4" w:rsidRDefault="00B7093A" w:rsidP="00B701B0">
            <w:pPr>
              <w:pStyle w:val="TableCell0-2115ptBreak"/>
              <w:rPr>
                <w:szCs w:val="19"/>
              </w:rPr>
            </w:pPr>
            <w:r>
              <w:rPr>
                <w:szCs w:val="19"/>
              </w:rPr>
              <w:t>‘</w:t>
            </w:r>
            <w:r w:rsidR="00672641" w:rsidRPr="00AC23C4">
              <w:rPr>
                <w:szCs w:val="19"/>
              </w:rPr>
              <w:t>stand</w:t>
            </w:r>
            <w:r>
              <w:rPr>
                <w:szCs w:val="19"/>
              </w:rPr>
              <w:t>’</w:t>
            </w:r>
          </w:p>
        </w:tc>
        <w:tc>
          <w:tcPr>
            <w:tcW w:w="680" w:type="dxa"/>
            <w:shd w:val="clear" w:color="auto" w:fill="auto"/>
          </w:tcPr>
          <w:p w14:paraId="4052E042"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46720DB5" w14:textId="77777777" w:rsidR="00672641" w:rsidRPr="00AC23C4" w:rsidRDefault="00672641" w:rsidP="00AC23C4">
            <w:pPr>
              <w:pStyle w:val="TableCell0-2115ptBreak"/>
              <w:ind w:right="85"/>
              <w:jc w:val="right"/>
              <w:rPr>
                <w:szCs w:val="19"/>
              </w:rPr>
            </w:pPr>
            <w:r w:rsidRPr="00AC23C4">
              <w:rPr>
                <w:szCs w:val="19"/>
              </w:rPr>
              <w:t>54</w:t>
            </w:r>
          </w:p>
        </w:tc>
      </w:tr>
      <w:tr w:rsidR="00D93F29" w:rsidRPr="00AC23C4" w14:paraId="582824FC" w14:textId="77777777" w:rsidTr="00E50FFF">
        <w:tc>
          <w:tcPr>
            <w:tcW w:w="1247" w:type="dxa"/>
            <w:shd w:val="clear" w:color="auto" w:fill="auto"/>
          </w:tcPr>
          <w:p w14:paraId="4E631EEF" w14:textId="18E58B7B" w:rsidR="00D93F29" w:rsidRPr="00AC23C4" w:rsidRDefault="00D93F29" w:rsidP="00D93F29">
            <w:pPr>
              <w:pStyle w:val="TableCell0-2115ptBreak"/>
              <w:rPr>
                <w:szCs w:val="19"/>
              </w:rPr>
            </w:pPr>
            <w:r>
              <w:rPr>
                <w:szCs w:val="19"/>
              </w:rPr>
              <w:t>/</w:t>
            </w:r>
            <w:r w:rsidRPr="00626ADA">
              <w:rPr>
                <w:rStyle w:val="ChCharisSIL"/>
              </w:rPr>
              <w:t>ba</w:t>
            </w:r>
            <w:r>
              <w:t>–</w:t>
            </w:r>
            <w:r>
              <w:rPr>
                <w:rStyle w:val="ChCharisSIL"/>
              </w:rPr>
              <w:t>dara</w:t>
            </w:r>
            <w:r>
              <w:rPr>
                <w:szCs w:val="19"/>
              </w:rPr>
              <w:t>/</w:t>
            </w:r>
          </w:p>
        </w:tc>
        <w:tc>
          <w:tcPr>
            <w:tcW w:w="1134" w:type="dxa"/>
            <w:shd w:val="clear" w:color="auto" w:fill="auto"/>
          </w:tcPr>
          <w:p w14:paraId="4BA693CF" w14:textId="733F7310" w:rsidR="00D93F29" w:rsidRDefault="00D93F29" w:rsidP="00D93F29">
            <w:pPr>
              <w:pStyle w:val="TableCell0-2115ptBreak"/>
              <w:rPr>
                <w:rStyle w:val="ChItalBold"/>
              </w:rPr>
            </w:pPr>
            <w:r>
              <w:rPr>
                <w:rStyle w:val="ChItalBold"/>
              </w:rPr>
              <w:t>berdara</w:t>
            </w:r>
          </w:p>
        </w:tc>
        <w:tc>
          <w:tcPr>
            <w:tcW w:w="1531" w:type="dxa"/>
            <w:shd w:val="clear" w:color="auto" w:fill="auto"/>
          </w:tcPr>
          <w:p w14:paraId="508155FF" w14:textId="3DB16D2F" w:rsidR="00D93F29" w:rsidRDefault="00D93F29" w:rsidP="00D93F29">
            <w:pPr>
              <w:pStyle w:val="TableCell0-2115ptBreak"/>
              <w:rPr>
                <w:szCs w:val="19"/>
              </w:rPr>
            </w:pPr>
            <w:r>
              <w:rPr>
                <w:szCs w:val="19"/>
              </w:rPr>
              <w:t>‘bloody</w:t>
            </w:r>
          </w:p>
        </w:tc>
        <w:tc>
          <w:tcPr>
            <w:tcW w:w="680" w:type="dxa"/>
            <w:shd w:val="clear" w:color="auto" w:fill="auto"/>
          </w:tcPr>
          <w:p w14:paraId="0CCD03C3" w14:textId="49B9E65B" w:rsidR="00D93F29" w:rsidRPr="00AC23C4" w:rsidRDefault="00D93F29" w:rsidP="00D93F29">
            <w:pPr>
              <w:pStyle w:val="TableCell0-2115ptBreak"/>
              <w:ind w:right="85"/>
              <w:jc w:val="right"/>
              <w:rPr>
                <w:szCs w:val="19"/>
              </w:rPr>
            </w:pPr>
            <w:r w:rsidRPr="00AC23C4">
              <w:rPr>
                <w:szCs w:val="19"/>
              </w:rPr>
              <w:t>1</w:t>
            </w:r>
          </w:p>
        </w:tc>
        <w:tc>
          <w:tcPr>
            <w:tcW w:w="765" w:type="dxa"/>
            <w:shd w:val="clear" w:color="auto" w:fill="auto"/>
          </w:tcPr>
          <w:p w14:paraId="30160770" w14:textId="7BC70FEA" w:rsidR="00D93F29" w:rsidRPr="00AC23C4" w:rsidRDefault="00D93F29" w:rsidP="00D93F29">
            <w:pPr>
              <w:pStyle w:val="TableCell0-2115ptBreak"/>
              <w:ind w:right="85"/>
              <w:jc w:val="right"/>
              <w:rPr>
                <w:szCs w:val="19"/>
              </w:rPr>
            </w:pPr>
            <w:r w:rsidRPr="00AC23C4">
              <w:rPr>
                <w:szCs w:val="19"/>
              </w:rPr>
              <w:t>1</w:t>
            </w:r>
          </w:p>
        </w:tc>
      </w:tr>
      <w:tr w:rsidR="00D93F29" w:rsidRPr="00AC23C4" w14:paraId="74DBE46D" w14:textId="77777777" w:rsidTr="00E50FFF">
        <w:tc>
          <w:tcPr>
            <w:tcW w:w="1247" w:type="dxa"/>
            <w:shd w:val="clear" w:color="auto" w:fill="auto"/>
          </w:tcPr>
          <w:p w14:paraId="13029DFA" w14:textId="7D2AB9A4" w:rsidR="00D93F29" w:rsidRPr="00AC23C4" w:rsidRDefault="00D93F29" w:rsidP="00D93F29">
            <w:pPr>
              <w:pStyle w:val="TableCell0-2115ptBreak"/>
              <w:rPr>
                <w:szCs w:val="19"/>
              </w:rPr>
            </w:pPr>
            <w:r>
              <w:rPr>
                <w:szCs w:val="19"/>
              </w:rPr>
              <w:t>/</w:t>
            </w:r>
            <w:r w:rsidRPr="00626ADA">
              <w:rPr>
                <w:rStyle w:val="ChCharisSIL"/>
              </w:rPr>
              <w:t>ba</w:t>
            </w:r>
            <w:r>
              <w:t>–duri</w:t>
            </w:r>
            <w:r>
              <w:rPr>
                <w:szCs w:val="19"/>
              </w:rPr>
              <w:t>/</w:t>
            </w:r>
          </w:p>
        </w:tc>
        <w:tc>
          <w:tcPr>
            <w:tcW w:w="1134" w:type="dxa"/>
            <w:shd w:val="clear" w:color="auto" w:fill="auto"/>
          </w:tcPr>
          <w:p w14:paraId="66732F66" w14:textId="642E12DD" w:rsidR="00D93F29" w:rsidRDefault="00D93F29" w:rsidP="00D93F29">
            <w:pPr>
              <w:pStyle w:val="TableCell0-2115ptBreak"/>
              <w:rPr>
                <w:rStyle w:val="ChItalBold"/>
              </w:rPr>
            </w:pPr>
            <w:r>
              <w:rPr>
                <w:rStyle w:val="ChItalBold"/>
              </w:rPr>
              <w:t>berduri</w:t>
            </w:r>
          </w:p>
        </w:tc>
        <w:tc>
          <w:tcPr>
            <w:tcW w:w="1531" w:type="dxa"/>
            <w:shd w:val="clear" w:color="auto" w:fill="auto"/>
          </w:tcPr>
          <w:p w14:paraId="6BEE4301" w14:textId="5DA09F6A" w:rsidR="00D93F29" w:rsidRDefault="00D93F29" w:rsidP="00D93F29">
            <w:pPr>
              <w:pStyle w:val="TableCell0-2115ptBreak"/>
              <w:rPr>
                <w:szCs w:val="19"/>
              </w:rPr>
            </w:pPr>
            <w:r>
              <w:rPr>
                <w:szCs w:val="19"/>
              </w:rPr>
              <w:t>‘be thorny’</w:t>
            </w:r>
          </w:p>
        </w:tc>
        <w:tc>
          <w:tcPr>
            <w:tcW w:w="680" w:type="dxa"/>
            <w:shd w:val="clear" w:color="auto" w:fill="auto"/>
          </w:tcPr>
          <w:p w14:paraId="2E8D6D3C" w14:textId="1EBA8290" w:rsidR="00D93F29" w:rsidRPr="00AC23C4" w:rsidRDefault="00D93F29" w:rsidP="00D93F29">
            <w:pPr>
              <w:pStyle w:val="TableCell0-2115ptBreak"/>
              <w:ind w:right="85"/>
              <w:jc w:val="right"/>
              <w:rPr>
                <w:szCs w:val="19"/>
              </w:rPr>
            </w:pPr>
            <w:r w:rsidRPr="00AC23C4">
              <w:rPr>
                <w:szCs w:val="19"/>
              </w:rPr>
              <w:t>1</w:t>
            </w:r>
          </w:p>
        </w:tc>
        <w:tc>
          <w:tcPr>
            <w:tcW w:w="765" w:type="dxa"/>
            <w:shd w:val="clear" w:color="auto" w:fill="auto"/>
          </w:tcPr>
          <w:p w14:paraId="02A4519F" w14:textId="742FA035" w:rsidR="00D93F29" w:rsidRPr="00AC23C4" w:rsidRDefault="00D93F29" w:rsidP="00D93F29">
            <w:pPr>
              <w:pStyle w:val="TableCell0-2115ptBreak"/>
              <w:ind w:right="85"/>
              <w:jc w:val="right"/>
              <w:rPr>
                <w:szCs w:val="19"/>
              </w:rPr>
            </w:pPr>
            <w:r w:rsidRPr="00AC23C4">
              <w:rPr>
                <w:szCs w:val="19"/>
              </w:rPr>
              <w:t>1</w:t>
            </w:r>
          </w:p>
        </w:tc>
      </w:tr>
      <w:tr w:rsidR="00D93F29" w:rsidRPr="00AC23C4" w14:paraId="3A0D9F89" w14:textId="77777777" w:rsidTr="0081719B">
        <w:tc>
          <w:tcPr>
            <w:tcW w:w="1247" w:type="dxa"/>
            <w:shd w:val="clear" w:color="auto" w:fill="auto"/>
          </w:tcPr>
          <w:p w14:paraId="4D3A0D24" w14:textId="77777777" w:rsidR="00D93F29" w:rsidRPr="00AC23C4" w:rsidRDefault="00D93F29" w:rsidP="0081719B">
            <w:pPr>
              <w:pStyle w:val="TableCell0-2115ptBreak"/>
              <w:rPr>
                <w:szCs w:val="19"/>
              </w:rPr>
            </w:pPr>
            <w:r w:rsidRPr="00AC23C4">
              <w:rPr>
                <w:szCs w:val="19"/>
              </w:rPr>
              <w:t>/</w:t>
            </w:r>
            <w:r w:rsidRPr="00626ADA">
              <w:rPr>
                <w:rStyle w:val="ChCharisSIL"/>
              </w:rPr>
              <w:t>ba</w:t>
            </w:r>
            <w:r>
              <w:t>–</w:t>
            </w:r>
            <w:r w:rsidRPr="00626ADA">
              <w:rPr>
                <w:rStyle w:val="ChCharisSIL"/>
              </w:rPr>
              <w:t>gaja</w:t>
            </w:r>
            <w:r w:rsidRPr="00AC23C4">
              <w:rPr>
                <w:szCs w:val="19"/>
              </w:rPr>
              <w:t>/</w:t>
            </w:r>
          </w:p>
        </w:tc>
        <w:tc>
          <w:tcPr>
            <w:tcW w:w="1134" w:type="dxa"/>
            <w:shd w:val="clear" w:color="auto" w:fill="auto"/>
          </w:tcPr>
          <w:p w14:paraId="4716EEC7" w14:textId="77777777" w:rsidR="00D93F29" w:rsidRPr="00911615" w:rsidRDefault="00D93F29" w:rsidP="0081719B">
            <w:pPr>
              <w:pStyle w:val="TableCell0-2115ptBreak"/>
              <w:rPr>
                <w:rStyle w:val="ChItalBold"/>
              </w:rPr>
            </w:pPr>
            <w:r>
              <w:rPr>
                <w:rStyle w:val="ChItalBold"/>
              </w:rPr>
              <w:t>ber</w:t>
            </w:r>
            <w:r w:rsidRPr="00911615">
              <w:rPr>
                <w:rStyle w:val="ChItalBold"/>
              </w:rPr>
              <w:t>gaya</w:t>
            </w:r>
          </w:p>
        </w:tc>
        <w:tc>
          <w:tcPr>
            <w:tcW w:w="1531" w:type="dxa"/>
            <w:shd w:val="clear" w:color="auto" w:fill="auto"/>
          </w:tcPr>
          <w:p w14:paraId="55D313D2" w14:textId="77777777" w:rsidR="00D93F29" w:rsidRPr="00AC23C4" w:rsidRDefault="00D93F29" w:rsidP="0081719B">
            <w:pPr>
              <w:pStyle w:val="TableCell0-2115ptBreak"/>
              <w:rPr>
                <w:szCs w:val="19"/>
              </w:rPr>
            </w:pPr>
            <w:r>
              <w:rPr>
                <w:szCs w:val="19"/>
              </w:rPr>
              <w:t>‘</w:t>
            </w:r>
            <w:r w:rsidRPr="00AC23C4">
              <w:rPr>
                <w:szCs w:val="19"/>
              </w:rPr>
              <w:t>put on airs</w:t>
            </w:r>
            <w:r>
              <w:rPr>
                <w:szCs w:val="19"/>
              </w:rPr>
              <w:t>’</w:t>
            </w:r>
          </w:p>
        </w:tc>
        <w:tc>
          <w:tcPr>
            <w:tcW w:w="680" w:type="dxa"/>
            <w:shd w:val="clear" w:color="auto" w:fill="auto"/>
          </w:tcPr>
          <w:p w14:paraId="1DAC3CBA" w14:textId="77777777" w:rsidR="00D93F29" w:rsidRPr="00AC23C4" w:rsidRDefault="00D93F29" w:rsidP="0081719B">
            <w:pPr>
              <w:pStyle w:val="TableCell0-2115ptBreak"/>
              <w:ind w:right="85"/>
              <w:jc w:val="right"/>
              <w:rPr>
                <w:szCs w:val="19"/>
              </w:rPr>
            </w:pPr>
            <w:r w:rsidRPr="00AC23C4">
              <w:rPr>
                <w:szCs w:val="19"/>
              </w:rPr>
              <w:t>1</w:t>
            </w:r>
          </w:p>
        </w:tc>
        <w:tc>
          <w:tcPr>
            <w:tcW w:w="765" w:type="dxa"/>
            <w:shd w:val="clear" w:color="auto" w:fill="auto"/>
          </w:tcPr>
          <w:p w14:paraId="73A27273" w14:textId="77777777" w:rsidR="00D93F29" w:rsidRPr="00AC23C4" w:rsidRDefault="00D93F29" w:rsidP="0081719B">
            <w:pPr>
              <w:pStyle w:val="TableCell0-2115ptBreak"/>
              <w:ind w:right="85"/>
              <w:jc w:val="right"/>
              <w:rPr>
                <w:szCs w:val="19"/>
              </w:rPr>
            </w:pPr>
            <w:r w:rsidRPr="00AC23C4">
              <w:rPr>
                <w:szCs w:val="19"/>
              </w:rPr>
              <w:t>1</w:t>
            </w:r>
          </w:p>
        </w:tc>
      </w:tr>
      <w:tr w:rsidR="00D93F29" w:rsidRPr="00AC23C4" w14:paraId="40138971" w14:textId="77777777" w:rsidTr="00E50FFF">
        <w:tc>
          <w:tcPr>
            <w:tcW w:w="1247" w:type="dxa"/>
            <w:shd w:val="clear" w:color="auto" w:fill="auto"/>
          </w:tcPr>
          <w:p w14:paraId="7A86DA38" w14:textId="6B20B30D" w:rsidR="00D93F29" w:rsidRPr="00AC23C4" w:rsidRDefault="00D93F29" w:rsidP="00D93F29">
            <w:pPr>
              <w:pStyle w:val="TableCell0-2115ptBreak"/>
              <w:rPr>
                <w:szCs w:val="19"/>
              </w:rPr>
            </w:pPr>
            <w:r>
              <w:rPr>
                <w:szCs w:val="19"/>
              </w:rPr>
              <w:t>/</w:t>
            </w:r>
            <w:r w:rsidRPr="00626ADA">
              <w:rPr>
                <w:rStyle w:val="ChCharisSIL"/>
              </w:rPr>
              <w:t>ba</w:t>
            </w:r>
            <w:r>
              <w:t>–gisi</w:t>
            </w:r>
            <w:r>
              <w:rPr>
                <w:szCs w:val="19"/>
              </w:rPr>
              <w:t>/</w:t>
            </w:r>
          </w:p>
        </w:tc>
        <w:tc>
          <w:tcPr>
            <w:tcW w:w="1134" w:type="dxa"/>
            <w:shd w:val="clear" w:color="auto" w:fill="auto"/>
          </w:tcPr>
          <w:p w14:paraId="226E8D42" w14:textId="56969169" w:rsidR="00D93F29" w:rsidRDefault="00D93F29" w:rsidP="00D93F29">
            <w:pPr>
              <w:pStyle w:val="TableCell0-2115ptBreak"/>
              <w:rPr>
                <w:rStyle w:val="ChItalBold"/>
              </w:rPr>
            </w:pPr>
            <w:r>
              <w:rPr>
                <w:rStyle w:val="ChItalBold"/>
              </w:rPr>
              <w:t>bergisi</w:t>
            </w:r>
          </w:p>
        </w:tc>
        <w:tc>
          <w:tcPr>
            <w:tcW w:w="1531" w:type="dxa"/>
            <w:shd w:val="clear" w:color="auto" w:fill="auto"/>
          </w:tcPr>
          <w:p w14:paraId="062DDAA5" w14:textId="217AB240" w:rsidR="00D93F29" w:rsidRDefault="00D93F29" w:rsidP="00D93F29">
            <w:pPr>
              <w:pStyle w:val="TableCell0-2115ptBreak"/>
              <w:rPr>
                <w:szCs w:val="19"/>
              </w:rPr>
            </w:pPr>
            <w:r>
              <w:rPr>
                <w:szCs w:val="19"/>
              </w:rPr>
              <w:t xml:space="preserve">‘be </w:t>
            </w:r>
            <w:r w:rsidR="00855C6F" w:rsidRPr="00855C6F">
              <w:rPr>
                <w:szCs w:val="19"/>
              </w:rPr>
              <w:t>nutritious</w:t>
            </w:r>
            <w:r>
              <w:rPr>
                <w:szCs w:val="19"/>
              </w:rPr>
              <w:t>’</w:t>
            </w:r>
          </w:p>
        </w:tc>
        <w:tc>
          <w:tcPr>
            <w:tcW w:w="680" w:type="dxa"/>
            <w:shd w:val="clear" w:color="auto" w:fill="auto"/>
          </w:tcPr>
          <w:p w14:paraId="2829B23A" w14:textId="6221FF8C" w:rsidR="00D93F29" w:rsidRPr="00AC23C4" w:rsidRDefault="00D93F29" w:rsidP="00D93F29">
            <w:pPr>
              <w:pStyle w:val="TableCell0-2115ptBreak"/>
              <w:ind w:right="85"/>
              <w:jc w:val="right"/>
              <w:rPr>
                <w:szCs w:val="19"/>
              </w:rPr>
            </w:pPr>
            <w:r w:rsidRPr="00AC23C4">
              <w:rPr>
                <w:szCs w:val="19"/>
              </w:rPr>
              <w:t>1</w:t>
            </w:r>
          </w:p>
        </w:tc>
        <w:tc>
          <w:tcPr>
            <w:tcW w:w="765" w:type="dxa"/>
            <w:shd w:val="clear" w:color="auto" w:fill="auto"/>
          </w:tcPr>
          <w:p w14:paraId="62A71D15" w14:textId="4D558616" w:rsidR="00D93F29" w:rsidRPr="00AC23C4" w:rsidRDefault="00D93F29" w:rsidP="00D93F29">
            <w:pPr>
              <w:pStyle w:val="TableCell0-2115ptBreak"/>
              <w:ind w:right="85"/>
              <w:jc w:val="right"/>
              <w:rPr>
                <w:szCs w:val="19"/>
              </w:rPr>
            </w:pPr>
            <w:r w:rsidRPr="00AC23C4">
              <w:rPr>
                <w:szCs w:val="19"/>
              </w:rPr>
              <w:t>1</w:t>
            </w:r>
          </w:p>
        </w:tc>
      </w:tr>
      <w:tr w:rsidR="00D93F29" w:rsidRPr="00AC23C4" w14:paraId="06A97089" w14:textId="77777777" w:rsidTr="00E50FFF">
        <w:tc>
          <w:tcPr>
            <w:tcW w:w="1247" w:type="dxa"/>
            <w:shd w:val="clear" w:color="auto" w:fill="auto"/>
          </w:tcPr>
          <w:p w14:paraId="7215D87C" w14:textId="6081D7E8" w:rsidR="00D93F29" w:rsidRPr="00AC23C4" w:rsidRDefault="00D93F29" w:rsidP="00D93F29">
            <w:pPr>
              <w:pStyle w:val="TableCell0-2115ptBreak"/>
              <w:rPr>
                <w:szCs w:val="19"/>
              </w:rPr>
            </w:pPr>
            <w:r>
              <w:rPr>
                <w:szCs w:val="19"/>
              </w:rPr>
              <w:t>/</w:t>
            </w:r>
            <w:r w:rsidRPr="00626ADA">
              <w:rPr>
                <w:rStyle w:val="ChCharisSIL"/>
              </w:rPr>
              <w:t>ba</w:t>
            </w:r>
            <w:r>
              <w:t>–jalang</w:t>
            </w:r>
            <w:r>
              <w:rPr>
                <w:szCs w:val="19"/>
              </w:rPr>
              <w:t>/</w:t>
            </w:r>
          </w:p>
        </w:tc>
        <w:tc>
          <w:tcPr>
            <w:tcW w:w="1134" w:type="dxa"/>
            <w:shd w:val="clear" w:color="auto" w:fill="auto"/>
          </w:tcPr>
          <w:p w14:paraId="4B1EF293" w14:textId="7DF6AF96" w:rsidR="00D93F29" w:rsidRDefault="00D93F29" w:rsidP="00D93F29">
            <w:pPr>
              <w:pStyle w:val="TableCell0-2115ptBreak"/>
              <w:rPr>
                <w:rStyle w:val="ChItalBold"/>
              </w:rPr>
            </w:pPr>
            <w:r>
              <w:rPr>
                <w:rStyle w:val="ChItalBold"/>
              </w:rPr>
              <w:t>berjalang</w:t>
            </w:r>
          </w:p>
        </w:tc>
        <w:tc>
          <w:tcPr>
            <w:tcW w:w="1531" w:type="dxa"/>
            <w:shd w:val="clear" w:color="auto" w:fill="auto"/>
          </w:tcPr>
          <w:p w14:paraId="7D4CD009" w14:textId="2DF4E9C9" w:rsidR="00D93F29" w:rsidRDefault="00D93F29" w:rsidP="00D93F29">
            <w:pPr>
              <w:pStyle w:val="TableCell0-2115ptBreak"/>
              <w:rPr>
                <w:szCs w:val="19"/>
              </w:rPr>
            </w:pPr>
            <w:r>
              <w:rPr>
                <w:szCs w:val="19"/>
              </w:rPr>
              <w:t>‘walk’</w:t>
            </w:r>
          </w:p>
        </w:tc>
        <w:tc>
          <w:tcPr>
            <w:tcW w:w="680" w:type="dxa"/>
            <w:shd w:val="clear" w:color="auto" w:fill="auto"/>
          </w:tcPr>
          <w:p w14:paraId="06D5D2EC" w14:textId="6505C6DE" w:rsidR="00D93F29" w:rsidRPr="00AC23C4" w:rsidRDefault="00D93F29" w:rsidP="00D93F29">
            <w:pPr>
              <w:pStyle w:val="TableCell0-2115ptBreak"/>
              <w:ind w:right="85"/>
              <w:jc w:val="right"/>
              <w:rPr>
                <w:szCs w:val="19"/>
              </w:rPr>
            </w:pPr>
            <w:r w:rsidRPr="00AC23C4">
              <w:rPr>
                <w:szCs w:val="19"/>
              </w:rPr>
              <w:t>1</w:t>
            </w:r>
          </w:p>
        </w:tc>
        <w:tc>
          <w:tcPr>
            <w:tcW w:w="765" w:type="dxa"/>
            <w:shd w:val="clear" w:color="auto" w:fill="auto"/>
          </w:tcPr>
          <w:p w14:paraId="54095FB4" w14:textId="29AB1A6D" w:rsidR="00D93F29" w:rsidRPr="00AC23C4" w:rsidRDefault="00D93F29" w:rsidP="00D93F29">
            <w:pPr>
              <w:pStyle w:val="TableCell0-2115ptBreak"/>
              <w:ind w:right="85"/>
              <w:jc w:val="right"/>
              <w:rPr>
                <w:szCs w:val="19"/>
              </w:rPr>
            </w:pPr>
            <w:r w:rsidRPr="00AC23C4">
              <w:rPr>
                <w:szCs w:val="19"/>
              </w:rPr>
              <w:t>1</w:t>
            </w:r>
          </w:p>
        </w:tc>
      </w:tr>
      <w:tr w:rsidR="00D93F29" w:rsidRPr="00AC23C4" w14:paraId="71664B83" w14:textId="77777777" w:rsidTr="00E50FFF">
        <w:tc>
          <w:tcPr>
            <w:tcW w:w="1247" w:type="dxa"/>
            <w:shd w:val="clear" w:color="auto" w:fill="auto"/>
          </w:tcPr>
          <w:p w14:paraId="1AED87CC" w14:textId="7044C58E" w:rsidR="00D93F29" w:rsidRPr="00AC23C4" w:rsidRDefault="00D93F29" w:rsidP="00D93F29">
            <w:pPr>
              <w:pStyle w:val="TableCell0-2115ptBreak"/>
              <w:rPr>
                <w:szCs w:val="19"/>
              </w:rPr>
            </w:pPr>
            <w:r>
              <w:rPr>
                <w:szCs w:val="19"/>
              </w:rPr>
              <w:t>/</w:t>
            </w:r>
            <w:r w:rsidRPr="00626ADA">
              <w:rPr>
                <w:rStyle w:val="ChCharisSIL"/>
              </w:rPr>
              <w:t>ba</w:t>
            </w:r>
            <w:r>
              <w:t>–ribut</w:t>
            </w:r>
            <w:r>
              <w:rPr>
                <w:szCs w:val="19"/>
              </w:rPr>
              <w:t>/</w:t>
            </w:r>
          </w:p>
        </w:tc>
        <w:tc>
          <w:tcPr>
            <w:tcW w:w="1134" w:type="dxa"/>
            <w:shd w:val="clear" w:color="auto" w:fill="auto"/>
          </w:tcPr>
          <w:p w14:paraId="257F638B" w14:textId="060EB9B3" w:rsidR="00D93F29" w:rsidRDefault="00D93F29" w:rsidP="00D93F29">
            <w:pPr>
              <w:pStyle w:val="TableCell0-2115ptBreak"/>
              <w:rPr>
                <w:rStyle w:val="ChItalBold"/>
              </w:rPr>
            </w:pPr>
            <w:r>
              <w:rPr>
                <w:rStyle w:val="ChItalBold"/>
              </w:rPr>
              <w:t>beribut</w:t>
            </w:r>
          </w:p>
        </w:tc>
        <w:tc>
          <w:tcPr>
            <w:tcW w:w="1531" w:type="dxa"/>
            <w:shd w:val="clear" w:color="auto" w:fill="auto"/>
          </w:tcPr>
          <w:p w14:paraId="231A9B72" w14:textId="28F7853F" w:rsidR="00D93F29" w:rsidRDefault="00D93F29" w:rsidP="00D93F29">
            <w:pPr>
              <w:pStyle w:val="TableCell0-2115ptBreak"/>
              <w:rPr>
                <w:szCs w:val="19"/>
              </w:rPr>
            </w:pPr>
            <w:r>
              <w:rPr>
                <w:szCs w:val="19"/>
              </w:rPr>
              <w:t>‘be noisy’</w:t>
            </w:r>
          </w:p>
        </w:tc>
        <w:tc>
          <w:tcPr>
            <w:tcW w:w="680" w:type="dxa"/>
            <w:shd w:val="clear" w:color="auto" w:fill="auto"/>
          </w:tcPr>
          <w:p w14:paraId="4ECA36FC" w14:textId="24219108" w:rsidR="00D93F29" w:rsidRPr="00AC23C4" w:rsidRDefault="00D93F29" w:rsidP="00D93F29">
            <w:pPr>
              <w:pStyle w:val="TableCell0-2115ptBreak"/>
              <w:ind w:right="85"/>
              <w:jc w:val="right"/>
              <w:rPr>
                <w:szCs w:val="19"/>
              </w:rPr>
            </w:pPr>
            <w:r w:rsidRPr="00AC23C4">
              <w:rPr>
                <w:szCs w:val="19"/>
              </w:rPr>
              <w:t>1</w:t>
            </w:r>
          </w:p>
        </w:tc>
        <w:tc>
          <w:tcPr>
            <w:tcW w:w="765" w:type="dxa"/>
            <w:shd w:val="clear" w:color="auto" w:fill="auto"/>
          </w:tcPr>
          <w:p w14:paraId="3EAC41D5" w14:textId="36C593AF" w:rsidR="00D93F29" w:rsidRPr="00AC23C4" w:rsidRDefault="00D93F29" w:rsidP="00D93F29">
            <w:pPr>
              <w:pStyle w:val="TableCell0-2115ptBreak"/>
              <w:ind w:right="85"/>
              <w:jc w:val="right"/>
              <w:rPr>
                <w:szCs w:val="19"/>
              </w:rPr>
            </w:pPr>
            <w:r w:rsidRPr="00AC23C4">
              <w:rPr>
                <w:szCs w:val="19"/>
              </w:rPr>
              <w:t>1</w:t>
            </w:r>
          </w:p>
        </w:tc>
      </w:tr>
      <w:tr w:rsidR="00AC23C4" w:rsidRPr="00AC23C4" w14:paraId="79CD036F" w14:textId="77777777" w:rsidTr="00E50FFF">
        <w:tc>
          <w:tcPr>
            <w:tcW w:w="1247" w:type="dxa"/>
            <w:shd w:val="clear" w:color="auto" w:fill="auto"/>
          </w:tcPr>
          <w:p w14:paraId="3B9BDE68" w14:textId="77777777" w:rsidR="00672641" w:rsidRPr="00AC23C4" w:rsidRDefault="00672641" w:rsidP="00B701B0">
            <w:pPr>
              <w:pStyle w:val="TableCell0-2115ptBreak"/>
              <w:rPr>
                <w:szCs w:val="19"/>
              </w:rPr>
            </w:pPr>
            <w:r w:rsidRPr="00AC23C4">
              <w:rPr>
                <w:szCs w:val="19"/>
              </w:rPr>
              <w:t>/</w:t>
            </w:r>
            <w:r w:rsidRPr="00626ADA">
              <w:rPr>
                <w:rStyle w:val="ChCharisSIL"/>
              </w:rPr>
              <w:t>ba</w:t>
            </w:r>
            <w:r>
              <w:t>–</w:t>
            </w:r>
            <w:r>
              <w:rPr>
                <w:rStyle w:val="ChCharisSIL"/>
              </w:rPr>
              <w:t>gigit</w:t>
            </w:r>
            <w:r w:rsidRPr="00AC23C4">
              <w:rPr>
                <w:szCs w:val="19"/>
              </w:rPr>
              <w:t>/</w:t>
            </w:r>
          </w:p>
        </w:tc>
        <w:tc>
          <w:tcPr>
            <w:tcW w:w="1134" w:type="dxa"/>
            <w:shd w:val="clear" w:color="auto" w:fill="auto"/>
          </w:tcPr>
          <w:p w14:paraId="65B02162" w14:textId="77777777" w:rsidR="00672641" w:rsidRPr="00221F8D" w:rsidRDefault="00672641" w:rsidP="00B701B0">
            <w:pPr>
              <w:pStyle w:val="TableCell0-2115ptBreak"/>
              <w:rPr>
                <w:rStyle w:val="ChItalBold"/>
              </w:rPr>
            </w:pPr>
            <w:r>
              <w:rPr>
                <w:rStyle w:val="ChItalBold"/>
              </w:rPr>
              <w:t>bagigit</w:t>
            </w:r>
          </w:p>
        </w:tc>
        <w:tc>
          <w:tcPr>
            <w:tcW w:w="1531" w:type="dxa"/>
            <w:shd w:val="clear" w:color="auto" w:fill="auto"/>
          </w:tcPr>
          <w:p w14:paraId="30FD9221" w14:textId="3AF3ACC0" w:rsidR="00672641" w:rsidRPr="00AC23C4" w:rsidRDefault="00B7093A" w:rsidP="00B701B0">
            <w:pPr>
              <w:pStyle w:val="TableCell0-2115ptBreak"/>
              <w:rPr>
                <w:szCs w:val="19"/>
              </w:rPr>
            </w:pPr>
            <w:r>
              <w:rPr>
                <w:szCs w:val="19"/>
              </w:rPr>
              <w:t>‘</w:t>
            </w:r>
            <w:r w:rsidR="00672641" w:rsidRPr="00AC23C4">
              <w:rPr>
                <w:szCs w:val="19"/>
              </w:rPr>
              <w:t>bite</w:t>
            </w:r>
            <w:r>
              <w:rPr>
                <w:szCs w:val="19"/>
              </w:rPr>
              <w:t>’</w:t>
            </w:r>
          </w:p>
        </w:tc>
        <w:tc>
          <w:tcPr>
            <w:tcW w:w="680" w:type="dxa"/>
            <w:shd w:val="clear" w:color="auto" w:fill="auto"/>
          </w:tcPr>
          <w:p w14:paraId="0ADBDA8D"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2F5C0F8B" w14:textId="77777777" w:rsidR="00672641" w:rsidRPr="00AC23C4" w:rsidRDefault="00672641" w:rsidP="00AC23C4">
            <w:pPr>
              <w:pStyle w:val="TableCell0-2115ptBreak"/>
              <w:ind w:right="85"/>
              <w:jc w:val="right"/>
              <w:rPr>
                <w:szCs w:val="19"/>
              </w:rPr>
            </w:pPr>
            <w:r w:rsidRPr="00AC23C4">
              <w:rPr>
                <w:szCs w:val="19"/>
              </w:rPr>
              <w:t>0</w:t>
            </w:r>
          </w:p>
        </w:tc>
      </w:tr>
      <w:tr w:rsidR="00AC23C4" w:rsidRPr="00AC23C4" w14:paraId="46E88362" w14:textId="77777777" w:rsidTr="00E50FFF">
        <w:tc>
          <w:tcPr>
            <w:tcW w:w="1247" w:type="dxa"/>
            <w:shd w:val="clear" w:color="auto" w:fill="auto"/>
          </w:tcPr>
          <w:p w14:paraId="4909C584" w14:textId="77777777" w:rsidR="00672641" w:rsidRPr="00AC23C4" w:rsidRDefault="00672641" w:rsidP="00B701B0">
            <w:pPr>
              <w:pStyle w:val="TableCell0-2115ptBreak"/>
              <w:rPr>
                <w:szCs w:val="19"/>
              </w:rPr>
            </w:pPr>
            <w:r w:rsidRPr="00AC23C4">
              <w:rPr>
                <w:szCs w:val="19"/>
              </w:rPr>
              <w:t>/</w:t>
            </w:r>
            <w:r w:rsidRPr="00626ADA">
              <w:rPr>
                <w:rStyle w:val="ChCharisSIL"/>
              </w:rPr>
              <w:t>ba</w:t>
            </w:r>
            <w:r>
              <w:t>–</w:t>
            </w:r>
            <w:r w:rsidRPr="00626ADA">
              <w:rPr>
                <w:rStyle w:val="ChCharisSIL"/>
              </w:rPr>
              <w:t>kumis</w:t>
            </w:r>
            <w:r w:rsidRPr="00AC23C4">
              <w:rPr>
                <w:szCs w:val="19"/>
              </w:rPr>
              <w:t>/</w:t>
            </w:r>
          </w:p>
        </w:tc>
        <w:tc>
          <w:tcPr>
            <w:tcW w:w="1134" w:type="dxa"/>
            <w:shd w:val="clear" w:color="auto" w:fill="auto"/>
          </w:tcPr>
          <w:p w14:paraId="16EB2D1A" w14:textId="77777777" w:rsidR="00672641" w:rsidRPr="00221F8D" w:rsidRDefault="00672641" w:rsidP="00B701B0">
            <w:pPr>
              <w:pStyle w:val="TableCell0-2115ptBreak"/>
              <w:rPr>
                <w:rStyle w:val="ChItalBold"/>
              </w:rPr>
            </w:pPr>
            <w:r w:rsidRPr="00221F8D">
              <w:rPr>
                <w:rStyle w:val="ChItalBold"/>
              </w:rPr>
              <w:t>bakumis</w:t>
            </w:r>
          </w:p>
        </w:tc>
        <w:tc>
          <w:tcPr>
            <w:tcW w:w="1531" w:type="dxa"/>
            <w:shd w:val="clear" w:color="auto" w:fill="auto"/>
          </w:tcPr>
          <w:p w14:paraId="572DF13F" w14:textId="2A2E8666" w:rsidR="00672641" w:rsidRPr="00AC23C4" w:rsidRDefault="00B7093A" w:rsidP="00B701B0">
            <w:pPr>
              <w:pStyle w:val="TableCell0-2115ptBreak"/>
              <w:rPr>
                <w:szCs w:val="19"/>
              </w:rPr>
            </w:pPr>
            <w:r>
              <w:rPr>
                <w:szCs w:val="19"/>
              </w:rPr>
              <w:t>‘</w:t>
            </w:r>
            <w:r w:rsidR="00672641" w:rsidRPr="00AC23C4">
              <w:rPr>
                <w:szCs w:val="19"/>
              </w:rPr>
              <w:t>have a beard</w:t>
            </w:r>
            <w:r>
              <w:rPr>
                <w:szCs w:val="19"/>
              </w:rPr>
              <w:t>’</w:t>
            </w:r>
          </w:p>
        </w:tc>
        <w:tc>
          <w:tcPr>
            <w:tcW w:w="680" w:type="dxa"/>
            <w:shd w:val="clear" w:color="auto" w:fill="auto"/>
          </w:tcPr>
          <w:p w14:paraId="188CDD93"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6F1D0227" w14:textId="77777777" w:rsidR="00672641" w:rsidRPr="00AC23C4" w:rsidRDefault="00672641" w:rsidP="00AC23C4">
            <w:pPr>
              <w:pStyle w:val="TableCell0-2115ptBreak"/>
              <w:ind w:right="85"/>
              <w:jc w:val="right"/>
              <w:rPr>
                <w:szCs w:val="19"/>
              </w:rPr>
            </w:pPr>
            <w:r w:rsidRPr="00AC23C4">
              <w:rPr>
                <w:szCs w:val="19"/>
              </w:rPr>
              <w:t>0</w:t>
            </w:r>
          </w:p>
        </w:tc>
      </w:tr>
      <w:tr w:rsidR="00AC23C4" w:rsidRPr="00AC23C4" w14:paraId="6F01A789" w14:textId="77777777" w:rsidTr="00E50FFF">
        <w:tc>
          <w:tcPr>
            <w:tcW w:w="1247" w:type="dxa"/>
            <w:shd w:val="clear" w:color="auto" w:fill="auto"/>
          </w:tcPr>
          <w:p w14:paraId="6105321F" w14:textId="77777777" w:rsidR="00672641" w:rsidRPr="00AC23C4" w:rsidRDefault="00672641" w:rsidP="00B701B0">
            <w:pPr>
              <w:pStyle w:val="TableCell0-2115ptBreak"/>
              <w:rPr>
                <w:szCs w:val="19"/>
              </w:rPr>
            </w:pPr>
            <w:r w:rsidRPr="00AC23C4">
              <w:rPr>
                <w:szCs w:val="19"/>
              </w:rPr>
              <w:t>/</w:t>
            </w:r>
            <w:r w:rsidRPr="00626ADA">
              <w:rPr>
                <w:rStyle w:val="ChCharisSIL"/>
              </w:rPr>
              <w:t>ba</w:t>
            </w:r>
            <w:r>
              <w:t>–</w:t>
            </w:r>
            <w:r w:rsidRPr="00626ADA">
              <w:rPr>
                <w:rStyle w:val="ChCharisSIL"/>
              </w:rPr>
              <w:t>isi</w:t>
            </w:r>
            <w:r w:rsidRPr="00AC23C4">
              <w:rPr>
                <w:szCs w:val="19"/>
              </w:rPr>
              <w:t>/</w:t>
            </w:r>
          </w:p>
        </w:tc>
        <w:tc>
          <w:tcPr>
            <w:tcW w:w="1134" w:type="dxa"/>
            <w:shd w:val="clear" w:color="auto" w:fill="auto"/>
          </w:tcPr>
          <w:p w14:paraId="1F60C234" w14:textId="77777777" w:rsidR="00672641" w:rsidRPr="00221F8D" w:rsidRDefault="00672641" w:rsidP="00B701B0">
            <w:pPr>
              <w:pStyle w:val="TableCell0-2115ptBreak"/>
              <w:rPr>
                <w:rStyle w:val="ChItalBold"/>
              </w:rPr>
            </w:pPr>
            <w:r w:rsidRPr="00221F8D">
              <w:rPr>
                <w:rStyle w:val="ChItalBold"/>
              </w:rPr>
              <w:t>baisi</w:t>
            </w:r>
          </w:p>
        </w:tc>
        <w:tc>
          <w:tcPr>
            <w:tcW w:w="1531" w:type="dxa"/>
            <w:shd w:val="clear" w:color="auto" w:fill="auto"/>
          </w:tcPr>
          <w:p w14:paraId="5E0710CB" w14:textId="1ED14EB6" w:rsidR="00672641" w:rsidRPr="00AC23C4" w:rsidRDefault="00B7093A" w:rsidP="00B701B0">
            <w:pPr>
              <w:pStyle w:val="TableCell0-2115ptBreak"/>
              <w:rPr>
                <w:szCs w:val="19"/>
              </w:rPr>
            </w:pPr>
            <w:r>
              <w:rPr>
                <w:szCs w:val="19"/>
              </w:rPr>
              <w:t>‘</w:t>
            </w:r>
            <w:r w:rsidR="00672641" w:rsidRPr="00AC23C4">
              <w:rPr>
                <w:szCs w:val="19"/>
              </w:rPr>
              <w:t>be muscular</w:t>
            </w:r>
            <w:r>
              <w:rPr>
                <w:szCs w:val="19"/>
              </w:rPr>
              <w:t>’</w:t>
            </w:r>
          </w:p>
        </w:tc>
        <w:tc>
          <w:tcPr>
            <w:tcW w:w="680" w:type="dxa"/>
            <w:shd w:val="clear" w:color="auto" w:fill="auto"/>
          </w:tcPr>
          <w:p w14:paraId="501C15A9"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6077CD08" w14:textId="77777777" w:rsidR="00672641" w:rsidRPr="00AC23C4" w:rsidRDefault="00672641" w:rsidP="00AC23C4">
            <w:pPr>
              <w:pStyle w:val="TableCell0-2115ptBreak"/>
              <w:ind w:right="85"/>
              <w:jc w:val="right"/>
              <w:rPr>
                <w:szCs w:val="19"/>
              </w:rPr>
            </w:pPr>
            <w:r w:rsidRPr="00AC23C4">
              <w:rPr>
                <w:szCs w:val="19"/>
              </w:rPr>
              <w:t>0</w:t>
            </w:r>
          </w:p>
        </w:tc>
      </w:tr>
      <w:tr w:rsidR="00AC23C4" w:rsidRPr="00AC23C4" w14:paraId="4C0EA514" w14:textId="77777777" w:rsidTr="00E50FFF">
        <w:tc>
          <w:tcPr>
            <w:tcW w:w="1247" w:type="dxa"/>
            <w:shd w:val="clear" w:color="auto" w:fill="auto"/>
          </w:tcPr>
          <w:p w14:paraId="2D8527BC" w14:textId="77777777" w:rsidR="00672641" w:rsidRPr="00AC23C4" w:rsidRDefault="00672641" w:rsidP="00B701B0">
            <w:pPr>
              <w:pStyle w:val="TableCell0-2115ptBreak"/>
              <w:rPr>
                <w:szCs w:val="19"/>
              </w:rPr>
            </w:pPr>
            <w:r w:rsidRPr="00AC23C4">
              <w:rPr>
                <w:szCs w:val="19"/>
              </w:rPr>
              <w:t>/</w:t>
            </w:r>
            <w:r w:rsidRPr="00626ADA">
              <w:rPr>
                <w:rStyle w:val="ChCharisSIL"/>
              </w:rPr>
              <w:t>ba</w:t>
            </w:r>
            <w:r>
              <w:t>–</w:t>
            </w:r>
            <w:r w:rsidRPr="00626ADA">
              <w:rPr>
                <w:rStyle w:val="ChCharisSIL"/>
              </w:rPr>
              <w:t>mɛkap</w:t>
            </w:r>
            <w:r w:rsidRPr="00AC23C4">
              <w:rPr>
                <w:szCs w:val="19"/>
              </w:rPr>
              <w:t>/</w:t>
            </w:r>
          </w:p>
        </w:tc>
        <w:tc>
          <w:tcPr>
            <w:tcW w:w="1134" w:type="dxa"/>
            <w:shd w:val="clear" w:color="auto" w:fill="auto"/>
          </w:tcPr>
          <w:p w14:paraId="68521F9A" w14:textId="77777777" w:rsidR="00672641" w:rsidRPr="00221F8D" w:rsidRDefault="00672641" w:rsidP="00B701B0">
            <w:pPr>
              <w:pStyle w:val="TableCell0-2115ptBreak"/>
              <w:rPr>
                <w:rStyle w:val="ChItalBold"/>
              </w:rPr>
            </w:pPr>
            <w:r w:rsidRPr="00221F8D">
              <w:rPr>
                <w:rStyle w:val="ChItalBold"/>
              </w:rPr>
              <w:t>bam</w:t>
            </w:r>
            <w:r w:rsidR="008061E7">
              <w:rPr>
                <w:rStyle w:val="ChItalBold"/>
              </w:rPr>
              <w:t>e</w:t>
            </w:r>
            <w:r w:rsidRPr="00221F8D">
              <w:rPr>
                <w:rStyle w:val="ChItalBold"/>
              </w:rPr>
              <w:t>kap</w:t>
            </w:r>
          </w:p>
        </w:tc>
        <w:tc>
          <w:tcPr>
            <w:tcW w:w="1531" w:type="dxa"/>
            <w:shd w:val="clear" w:color="auto" w:fill="auto"/>
          </w:tcPr>
          <w:p w14:paraId="31933BA6" w14:textId="6F582EE0" w:rsidR="00672641" w:rsidRPr="00AC23C4" w:rsidRDefault="00B7093A" w:rsidP="00B701B0">
            <w:pPr>
              <w:pStyle w:val="TableCell0-2115ptBreak"/>
              <w:rPr>
                <w:szCs w:val="19"/>
              </w:rPr>
            </w:pPr>
            <w:r>
              <w:rPr>
                <w:szCs w:val="19"/>
              </w:rPr>
              <w:t>‘</w:t>
            </w:r>
            <w:r w:rsidR="00672641" w:rsidRPr="00AC23C4">
              <w:rPr>
                <w:szCs w:val="19"/>
              </w:rPr>
              <w:t>wear make-up</w:t>
            </w:r>
            <w:r>
              <w:rPr>
                <w:szCs w:val="19"/>
              </w:rPr>
              <w:t>’</w:t>
            </w:r>
          </w:p>
        </w:tc>
        <w:tc>
          <w:tcPr>
            <w:tcW w:w="680" w:type="dxa"/>
            <w:shd w:val="clear" w:color="auto" w:fill="auto"/>
          </w:tcPr>
          <w:p w14:paraId="78642DF0" w14:textId="77777777" w:rsidR="00672641" w:rsidRPr="00AC23C4" w:rsidRDefault="00672641" w:rsidP="00AC23C4">
            <w:pPr>
              <w:pStyle w:val="TableCell0-2115ptBreak"/>
              <w:ind w:right="85"/>
              <w:jc w:val="right"/>
              <w:rPr>
                <w:szCs w:val="19"/>
              </w:rPr>
            </w:pPr>
            <w:r w:rsidRPr="00AC23C4">
              <w:rPr>
                <w:szCs w:val="19"/>
              </w:rPr>
              <w:t>1</w:t>
            </w:r>
          </w:p>
        </w:tc>
        <w:tc>
          <w:tcPr>
            <w:tcW w:w="765" w:type="dxa"/>
            <w:shd w:val="clear" w:color="auto" w:fill="auto"/>
          </w:tcPr>
          <w:p w14:paraId="364339D6" w14:textId="77777777" w:rsidR="00672641" w:rsidRPr="00AC23C4" w:rsidRDefault="00672641" w:rsidP="00AC23C4">
            <w:pPr>
              <w:pStyle w:val="TableCell0-2115ptBreak"/>
              <w:ind w:right="85"/>
              <w:jc w:val="right"/>
              <w:rPr>
                <w:szCs w:val="19"/>
              </w:rPr>
            </w:pPr>
            <w:r w:rsidRPr="00AC23C4">
              <w:rPr>
                <w:szCs w:val="19"/>
              </w:rPr>
              <w:t>0</w:t>
            </w:r>
          </w:p>
        </w:tc>
      </w:tr>
    </w:tbl>
    <w:p w14:paraId="68DFBE0A" w14:textId="16CB2DEB" w:rsidR="00672641" w:rsidRPr="00911615" w:rsidRDefault="00672641" w:rsidP="00BD7CBB">
      <w:pPr>
        <w:pStyle w:val="Body0015after05before"/>
      </w:pPr>
      <w:r w:rsidRPr="0090507A">
        <w:t xml:space="preserve">In realizing prefix </w:t>
      </w:r>
      <w:r w:rsidR="006208E1" w:rsidRPr="009A4F2E">
        <w:rPr>
          <w:rStyle w:val="ChSmallCapsItalBold"/>
        </w:rPr>
        <w:t>ber­</w:t>
      </w:r>
      <w:r w:rsidRPr="0090507A">
        <w:t xml:space="preserve"> most commonly as </w:t>
      </w:r>
      <w:r>
        <w:t xml:space="preserve">allomorph </w:t>
      </w:r>
      <w:r w:rsidRPr="0090507A">
        <w:rPr>
          <w:rStyle w:val="ChItalBold"/>
          <w:szCs w:val="19"/>
        </w:rPr>
        <w:t>ber</w:t>
      </w:r>
      <w:r w:rsidRPr="0090507A">
        <w:rPr>
          <w:szCs w:val="19"/>
        </w:rPr>
        <w:t>­</w:t>
      </w:r>
      <w:r w:rsidRPr="004E6A03">
        <w:t xml:space="preserve"> </w:t>
      </w:r>
      <w:r w:rsidRPr="0090507A">
        <w:t xml:space="preserve">rather than as </w:t>
      </w:r>
      <w:r w:rsidRPr="0090507A">
        <w:rPr>
          <w:rStyle w:val="ChItalBold"/>
          <w:szCs w:val="19"/>
        </w:rPr>
        <w:t>ba</w:t>
      </w:r>
      <w:r w:rsidRPr="0090507A">
        <w:rPr>
          <w:szCs w:val="19"/>
        </w:rPr>
        <w:t>­</w:t>
      </w:r>
      <w:r w:rsidRPr="0090507A">
        <w:t xml:space="preserve">, Papuan Malay contrasts with other eastern Malay varieties such as Ambon Malay </w:t>
      </w:r>
      <w:r w:rsidR="00BA6215">
        <w:rPr>
          <w:rStyle w:val="Citation"/>
          <w:szCs w:val="19"/>
        </w:rPr>
        <w:lastRenderedPageBreak/>
        <w:fldChar w:fldCharType="begin"/>
      </w:r>
      <w:r w:rsidR="0092451D">
        <w:rPr>
          <w:rStyle w:val="Citation"/>
          <w:szCs w:val="19"/>
        </w:rPr>
        <w:instrText>ADDIN CITAVI.PLACEHOLDER fb258997-5d5d-4548-a7e5-7dea39ad292a 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nZhbiBNaW5kZSAxOTk3IOKAkyBNYWxheXUgQW1ib25nPC9TaG9ydFRpdGxlPg0KICAgICAgICA8VGl0bGU+TWFsYXl1IEFtYm9uZzogUGhvbm9sb2d5LCBtb3JwaG9sb2d5LCBzeW50YXg8L1RpdGxlPg0KICAgICAgICA8WWVhcj4xOTk3PC9ZZWFyPg0KICAgICAgPC9SZWZlcmVuY2U+DQogICAgPC9FbnRyeT4NCiAgPC9FbnRyaWVzPg0KICA8VGV4dD4odmFuIE1pbmRlIDE5OTc6ID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k1KTwvVGV4dD4NCiAgICA8L1RleHRVbml0Pg0KICA8L1RleHRVbml0cz4NCjwvUGxhY2Vob2xkZXI+</w:instrText>
      </w:r>
      <w:r w:rsidR="00BA6215">
        <w:rPr>
          <w:rStyle w:val="Citation"/>
          <w:szCs w:val="19"/>
        </w:rPr>
        <w:fldChar w:fldCharType="separate"/>
      </w:r>
      <w:bookmarkStart w:id="1393" w:name="_CTVP001fb2589975d5d4548a7e57dea39ad292a"/>
      <w:r w:rsidR="0092006B">
        <w:rPr>
          <w:rStyle w:val="Citation"/>
          <w:szCs w:val="19"/>
        </w:rPr>
        <w:t>(van Minde 1997: 95)</w:t>
      </w:r>
      <w:bookmarkEnd w:id="1393"/>
      <w:r w:rsidR="00BA6215">
        <w:rPr>
          <w:rStyle w:val="Citation"/>
          <w:szCs w:val="19"/>
        </w:rPr>
        <w:fldChar w:fldCharType="end"/>
      </w:r>
      <w:r w:rsidRPr="0090507A">
        <w:t xml:space="preserve">, </w:t>
      </w:r>
      <w:r>
        <w:t xml:space="preserve">Banda Malay </w:t>
      </w:r>
      <w:r w:rsidR="00BA6215">
        <w:rPr>
          <w:rStyle w:val="Citation"/>
        </w:rPr>
        <w:fldChar w:fldCharType="begin"/>
      </w:r>
      <w:r w:rsidR="0092451D">
        <w:rPr>
          <w:rStyle w:val="Citation"/>
        </w:rPr>
        <w:instrText>ADDIN CITAVI.PLACEHOLDER a947546c-7593-428d-bc2f-4ed9cf08829d PFBsYWNlaG9sZGVyPg0KICA8QWRkSW5WZXJzaW9uPjUuMi4wLjg8L0FkZEluVmVyc2lvbj4NCiAgPElkPmE5NDc1NDZjLTc1OTMtNDI4ZC1iYzJmLTRlZDljZjA4ODI5ZDwvSWQ+DQogIDxFbnRyaWVzPg0KICAgIDxFbnRyeT4NCiAgICAgIDxJZD4yNWQ1Yzc3My0wZGNmLTQzYzQtYWQyYy1jYmU2NmZlMzY1N2U8L0lkPg0KICAgICAgPFBhZ2VSYW5nZT48IVtDREFUQVs8c3A+DQogIDxuPjI0OTwvbj4NCiAgPGluPnRydWU8L2luPg0KICA8b3M+MjQ5PC9vcz4NCiAgPHBzPjI0OTwvcHM+DQo8L3NwPg0KPG9zPjI0OTwvb3M+XV0+PC9QYWdlUmFuZ2U+DQogICAgICA8U3RhcnRQYWdlPjI0OT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Tc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y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OiAyNDkpPC9UZXh0Pg0KICAgIDwvVGV4dFVuaXQ+DQogIDwvVGV4dFVuaXRzPg0KPC9QbGFjZWhvbGRlcj4=</w:instrText>
      </w:r>
      <w:r w:rsidR="00BA6215">
        <w:rPr>
          <w:rStyle w:val="Citation"/>
        </w:rPr>
        <w:fldChar w:fldCharType="separate"/>
      </w:r>
      <w:bookmarkStart w:id="1394" w:name="_CTVP001a947546c7593428dbc2f4ed9cf08829d"/>
      <w:r w:rsidR="0092006B">
        <w:rPr>
          <w:rStyle w:val="Citation"/>
        </w:rPr>
        <w:t>(Paauw 2009: 249)</w:t>
      </w:r>
      <w:bookmarkEnd w:id="1394"/>
      <w:r w:rsidR="00BA6215">
        <w:rPr>
          <w:rStyle w:val="Citation"/>
        </w:rPr>
        <w:fldChar w:fldCharType="end"/>
      </w:r>
      <w:r w:rsidRPr="006611C9">
        <w:t>,</w:t>
      </w:r>
      <w:r>
        <w:t xml:space="preserve"> </w:t>
      </w:r>
      <w:r w:rsidRPr="0090507A">
        <w:t xml:space="preserve">Kupang Malay </w:t>
      </w:r>
      <w:r w:rsidR="00BA6215">
        <w:rPr>
          <w:rStyle w:val="Citation"/>
          <w:szCs w:val="19"/>
        </w:rPr>
        <w:fldChar w:fldCharType="begin"/>
      </w:r>
      <w:r w:rsidR="0092451D">
        <w:rPr>
          <w:rStyle w:val="Citation"/>
          <w:szCs w:val="19"/>
        </w:rPr>
        <w:instrText>ADDIN CITAVI.PLACEHOLDER ddaab93a-adc9-4ef2-babd-53d29cd9988a PFBsYWNlaG9sZGVyPg0KICA8QWRkSW5WZXJzaW9uPjUuMi4wLjg8L0FkZEluVmVyc2lvbj4NCiAgPElkPmRkYWFiOTNhLWFkYzktNGVmMi1iYWJkLTUzZDI5Y2Q5OTg4YTwvSWQ+DQogIDxFbnRyaWVzPg0KICAgIDxFbnRyeT4NCiAgICAgIDxJZD45YTBmYjAzMS0yYzk2LTQ2OGQtYmU3NS1kNzgxMTI5M2ZiYzE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mVmZXJlbmNlSWQ+MGE2MTMzZTAtM2FmZS00ZDQ5LWI2YzQtOWQzM2UxZGUxMWJl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TdGVpbmhhdWVyIDE5ODMg4oCTIE5vdGVzIG9uIHRoZSBNYWxheTwvU2hvcnRUaXRsZT4NCiAgICAgICAgPFRpdGxlPk5vdGVzIG9uIHRoZSBNYWxheSBvZiBLdXBhbmc8L1RpdGxlPg0KICAgICAgPC9SZWZlcmVuY2U+DQogICAgPC9FbnRyeT4NCiAgPC9FbnRyaWVzPg0KICA8VGV4dD4oU3RlaW5oYXVlciAxOTgzOiA0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ZWluaGF1ZXIgMTk4MzogNDYpPC9UZXh0Pg0KICAgIDwvVGV4dFVuaXQ+DQogIDwvVGV4dFVuaXRzPg0KPC9QbGFjZWhvbGRlcj4=</w:instrText>
      </w:r>
      <w:r w:rsidR="00BA6215">
        <w:rPr>
          <w:rStyle w:val="Citation"/>
          <w:szCs w:val="19"/>
        </w:rPr>
        <w:fldChar w:fldCharType="separate"/>
      </w:r>
      <w:bookmarkStart w:id="1395" w:name="_CTVP001ddaab93aadc94ef2babd53d29cd9988a"/>
      <w:r w:rsidR="0092006B">
        <w:rPr>
          <w:rStyle w:val="Citation"/>
          <w:szCs w:val="19"/>
        </w:rPr>
        <w:t>(Steinhauer 1983: 46)</w:t>
      </w:r>
      <w:bookmarkEnd w:id="1395"/>
      <w:r w:rsidR="00BA6215">
        <w:rPr>
          <w:rStyle w:val="Citation"/>
          <w:szCs w:val="19"/>
        </w:rPr>
        <w:fldChar w:fldCharType="end"/>
      </w:r>
      <w:r w:rsidRPr="0090507A">
        <w:t xml:space="preserve">, Manado Malay </w:t>
      </w:r>
      <w:r w:rsidR="00BA6215">
        <w:rPr>
          <w:rStyle w:val="Citation"/>
          <w:szCs w:val="19"/>
        </w:rPr>
        <w:fldChar w:fldCharType="begin"/>
      </w:r>
      <w:r w:rsidR="0092451D">
        <w:rPr>
          <w:rStyle w:val="Citation"/>
          <w:szCs w:val="19"/>
        </w:rPr>
        <w:instrText>ADDIN CITAVI.PLACEHOLDER cf09a5ea-cc44-43f5-b5b7-015f0ad961fe PFBsYWNlaG9sZGVyPg0KICA8QWRkSW5WZXJzaW9uPjUuMi4wLjg8L0FkZEluVmVyc2lvbj4NCiAgPElkPmNmMDlhNWVhLWNjNDQtNDNmNS1iNWI3LTAxNWYwYWQ5NjFmZTwvSWQ+DQogIDxFbnRyaWVzPg0KICAgIDxFbnRyeT4NCiAgICAgIDxJZD5jYWY5YjAyNC05OTQ0LTQ0MTctODEzZC1iOTIzMmYwNjZkMTM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xOCk8L1RleHQ+DQogICAgPC9UZXh0VW5pdD4NCiAgPC9UZXh0VW5pdHM+DQo8L1BsYWNlaG9sZGVyPg==</w:instrText>
      </w:r>
      <w:r w:rsidR="00BA6215">
        <w:rPr>
          <w:rStyle w:val="Citation"/>
          <w:szCs w:val="19"/>
        </w:rPr>
        <w:fldChar w:fldCharType="separate"/>
      </w:r>
      <w:bookmarkStart w:id="1396" w:name="_CTVP001cf09a5eacc4443f5b5b7015f0ad961fe"/>
      <w:r w:rsidR="0092006B">
        <w:rPr>
          <w:rStyle w:val="Citation"/>
          <w:szCs w:val="19"/>
        </w:rPr>
        <w:t>(Stoel 2005: 18)</w:t>
      </w:r>
      <w:bookmarkEnd w:id="1396"/>
      <w:r w:rsidR="00BA6215">
        <w:rPr>
          <w:rStyle w:val="Citation"/>
          <w:szCs w:val="19"/>
        </w:rPr>
        <w:fldChar w:fldCharType="end"/>
      </w:r>
      <w:r w:rsidRPr="0090507A">
        <w:t xml:space="preserve">, </w:t>
      </w:r>
      <w:r w:rsidR="00BB0FC0">
        <w:t xml:space="preserve">and </w:t>
      </w:r>
      <w:r w:rsidR="00E870D5" w:rsidRPr="00913A62">
        <w:rPr>
          <w:lang w:eastAsia="ko-KR"/>
        </w:rPr>
        <w:t xml:space="preserve">North Moluccan </w:t>
      </w:r>
      <w:r w:rsidR="00E870D5">
        <w:rPr>
          <w:lang w:eastAsia="ko-KR"/>
        </w:rPr>
        <w:t xml:space="preserve">/ Ternate </w:t>
      </w:r>
      <w:r w:rsidR="00E870D5" w:rsidRPr="00913A62">
        <w:rPr>
          <w:lang w:eastAsia="ko-KR"/>
        </w:rPr>
        <w:t>Malay</w:t>
      </w:r>
      <w:r w:rsidRPr="0090507A">
        <w:t xml:space="preserve"> </w:t>
      </w:r>
      <w:r>
        <w:t>(</w:t>
      </w:r>
      <w:r w:rsidR="00BA6215">
        <w:rPr>
          <w:rStyle w:val="Citation"/>
          <w:szCs w:val="19"/>
        </w:rPr>
        <w:fldChar w:fldCharType="begin"/>
      </w:r>
      <w:r w:rsidR="0092451D">
        <w:rPr>
          <w:rStyle w:val="Citation"/>
          <w:szCs w:val="19"/>
        </w:rPr>
        <w:instrText>ADDIN CITAVI.PLACEHOLDER 91b91046-b123-4f1c-acda-5ff887500c19 PFBsYWNlaG9sZGVyPg0KICA8QWRkSW5WZXJzaW9uPjUuMi4wLjg8L0FkZEluVmVyc2lvbj4NCiAgPElkPjkxYjkxMDQ2LWIxMjMtNGYxYy1hY2RhLTVmZjg4NzUwMGMxOTwvSWQ+DQogIDxFbnRyaWVzPg0KICAgIDxFbnRyeT4NCiAgICAgIDxJZD41YzlmNTg0Zi0wNWY5LTQ3ZGUtYjFmNi05NzY3YTVhNWE4YTg8L0lkPg0KICAgICAgPE5vUGFyPnRydWU8L05vUGFy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TI4OGI5YjQtOTk5NC00Y2ZkLWI1YTktZDcxYzdjYjE0ZjE0PC9SZWZlcmVuY2VJZD4NCiAgICAgIDxSYW5nZT4NCiAgICAgICAgPFN0YXJ0PjA8L1N0YXJ0Pg0KICAgICAgICA8TGVuZ3RoPjE1PC9MZW5ndGg+DQogICAgICA8L1JhbmdlPg0KICAgICAgPFJlZmVyZW5jZT4NCiAgICAgICAgPFJlZmVyZW5jZVR5cGVJZD5Db250cmlidXRpb248L1JlZmVyZW5jZVR5cGVJZD4NCiAgICAgICAgPEF1dGhvcnM+DQogICAgICAgICAgPFBlcnNvbj4NCiAgICAgICAgICAgIDxGaXJzdE5hbWU+UGF1bDwvRmlyc3ROYW1lPg0KICAgICAgICAgICAgPExhc3ROYW1lPlRheWxvcjwvTGFzdE5hbWU+DQogICAgICAgICAgICA8TWlkZGxlTmFtZT5N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Xlsb3IgMTk4MzogMTg8L1RleHQ+DQogICAgPC9UZXh0VW5pdD4NCiAgPC9UZXh0VW5pdHM+DQo8L1BsYWNlaG9sZGVyPg==</w:instrText>
      </w:r>
      <w:r w:rsidR="00BA6215">
        <w:rPr>
          <w:rStyle w:val="Citation"/>
          <w:szCs w:val="19"/>
        </w:rPr>
        <w:fldChar w:fldCharType="separate"/>
      </w:r>
      <w:bookmarkStart w:id="1397" w:name="_CTVP00191b91046b1234f1cacda5ff887500c19"/>
      <w:r w:rsidR="0092006B">
        <w:rPr>
          <w:rStyle w:val="Citation"/>
          <w:szCs w:val="19"/>
        </w:rPr>
        <w:t>Taylor 1983: 18</w:t>
      </w:r>
      <w:bookmarkEnd w:id="1397"/>
      <w:r w:rsidR="00BA6215">
        <w:rPr>
          <w:rStyle w:val="Citation"/>
          <w:szCs w:val="19"/>
        </w:rPr>
        <w:fldChar w:fldCharType="end"/>
      </w:r>
      <w:r w:rsidR="009C1E18">
        <w:rPr>
          <w:rStyle w:val="Citation"/>
        </w:rPr>
        <w:t>;</w:t>
      </w:r>
      <w:r w:rsidR="00332692" w:rsidRPr="00332692">
        <w:t xml:space="preserve"> </w:t>
      </w:r>
      <w:r w:rsidR="00BA6215">
        <w:rPr>
          <w:rStyle w:val="Citation"/>
          <w:szCs w:val="19"/>
        </w:rPr>
        <w:fldChar w:fldCharType="begin"/>
      </w:r>
      <w:r w:rsidR="0092451D">
        <w:rPr>
          <w:rStyle w:val="Citation"/>
          <w:szCs w:val="19"/>
        </w:rPr>
        <w:instrText>ADDIN CITAVI.PLACEHOLDER 0e505d75-a92f-4b32-b0dd-95c7a1eebddb PFBsYWNlaG9sZGVyPg0KICA8QWRkSW5WZXJzaW9uPjUuMi4wLjg8L0FkZEluVmVyc2lvbj4NCiAgPElkPjBlNTA1ZDc1LWE5MmYtNGIzMi1iMGRkLTk1YzdhMWVlYmRkYjwvSWQ+DQogIDxFbnRyaWVzPg0KICAgIDxFbnRyeT4NCiAgICAgIDxJZD40MjE4M2U0NS0wOTI5LTRkYzQtOWM2OC0wNDI3N2EwMjdmY2Q8L0lkPg0KICAgICAgPE5vUGFyPnRydWU8L05vUGFy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FhNTkxM2E3LWU1NmItNDdiYy1iOWMzLTEwNzI5MGViNTY3M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gMTk4Mzog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b29yaG9ldmUgMTk4MzogNDwvVGV4dD4NCiAgICA8L1RleHRVbml0Pg0KICA8L1RleHRVbml0cz4NCjwvUGxhY2Vob2xkZXI+</w:instrText>
      </w:r>
      <w:r w:rsidR="00BA6215">
        <w:rPr>
          <w:rStyle w:val="Citation"/>
          <w:szCs w:val="19"/>
        </w:rPr>
        <w:fldChar w:fldCharType="separate"/>
      </w:r>
      <w:bookmarkStart w:id="1398" w:name="_CTVP0010e505d75a92f4b32b0dd95c7a1eebddb"/>
      <w:r w:rsidR="0092006B">
        <w:rPr>
          <w:rStyle w:val="Citation"/>
          <w:szCs w:val="19"/>
        </w:rPr>
        <w:t>Voorhoeve 1983: 4</w:t>
      </w:r>
      <w:bookmarkEnd w:id="1398"/>
      <w:r w:rsidR="00BA6215">
        <w:rPr>
          <w:rStyle w:val="Citation"/>
          <w:szCs w:val="19"/>
        </w:rPr>
        <w:fldChar w:fldCharType="end"/>
      </w:r>
      <w:r w:rsidR="009C1E18">
        <w:rPr>
          <w:rStyle w:val="Citation"/>
        </w:rPr>
        <w:t>;</w:t>
      </w:r>
      <w:r w:rsidRPr="0090507A">
        <w:t xml:space="preserve"> </w:t>
      </w:r>
      <w:r w:rsidR="00BA6215">
        <w:rPr>
          <w:rStyle w:val="Citation"/>
          <w:szCs w:val="19"/>
        </w:rPr>
        <w:fldChar w:fldCharType="begin"/>
      </w:r>
      <w:r w:rsidR="003A5B20">
        <w:rPr>
          <w:rStyle w:val="Citation"/>
          <w:szCs w:val="19"/>
        </w:rPr>
        <w:instrText>ADDIN CITAVI.PLACEHOLDER 53d4752a-a5e3-4349-9257-7f21085ecd49 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5MaXRhbWFodXB1dHR5IDIwMTI6IDEy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XRhbWFodXB1dHR5IDIwMTI6IDEyNTwvVGV4dD4NCiAgICA8L1RleHRVbml0Pg0KICA8L1RleHRVbml0cz4NCjwvUGxhY2Vob2xkZXI+</w:instrText>
      </w:r>
      <w:r w:rsidR="00BA6215">
        <w:rPr>
          <w:rStyle w:val="Citation"/>
          <w:szCs w:val="19"/>
        </w:rPr>
        <w:fldChar w:fldCharType="separate"/>
      </w:r>
      <w:bookmarkStart w:id="1399" w:name="_CTVP00153d4752aa5e3434992577f21085ecd49"/>
      <w:r w:rsidR="0092006B">
        <w:rPr>
          <w:rStyle w:val="Citation"/>
          <w:szCs w:val="19"/>
        </w:rPr>
        <w:t>Litamahuputty 2012: 125</w:t>
      </w:r>
      <w:bookmarkEnd w:id="1399"/>
      <w:r w:rsidR="00BA6215">
        <w:rPr>
          <w:rStyle w:val="Citation"/>
          <w:szCs w:val="19"/>
        </w:rPr>
        <w:fldChar w:fldCharType="end"/>
      </w:r>
      <w:r w:rsidR="00E870D5" w:rsidRPr="00E870D5">
        <w:t>)</w:t>
      </w:r>
      <w:r w:rsidRPr="0090507A">
        <w:t xml:space="preserve">. In these varieties the prefix is always realized as </w:t>
      </w:r>
      <w:r w:rsidRPr="0090507A">
        <w:rPr>
          <w:rStyle w:val="ChItalBold"/>
          <w:szCs w:val="19"/>
        </w:rPr>
        <w:t>ba</w:t>
      </w:r>
      <w:r w:rsidRPr="0090507A">
        <w:rPr>
          <w:szCs w:val="19"/>
        </w:rPr>
        <w:t>­</w:t>
      </w:r>
      <w:r w:rsidRPr="0090507A">
        <w:t xml:space="preserve">. Instead, the items prefixed with </w:t>
      </w:r>
      <w:r w:rsidR="006208E1" w:rsidRPr="009A4F2E">
        <w:rPr>
          <w:rStyle w:val="ChSmallCapsItalBold"/>
        </w:rPr>
        <w:t>ber­</w:t>
      </w:r>
      <w:r w:rsidRPr="0090507A">
        <w:t xml:space="preserve"> have more resemblance with the corresponding Indonesian items</w:t>
      </w:r>
      <w:r w:rsidRPr="00911615">
        <w:t xml:space="preserve"> </w:t>
      </w:r>
      <w:r>
        <w:t xml:space="preserve">where the prefix </w:t>
      </w:r>
      <w:r w:rsidRPr="000A26EF">
        <w:rPr>
          <w:szCs w:val="18"/>
        </w:rPr>
        <w:t xml:space="preserve">is realized as </w:t>
      </w:r>
      <w:r w:rsidRPr="000A26EF">
        <w:rPr>
          <w:rStyle w:val="ChItalBold"/>
          <w:szCs w:val="18"/>
        </w:rPr>
        <w:t>ber</w:t>
      </w:r>
      <w:r w:rsidRPr="0090507A">
        <w:rPr>
          <w:szCs w:val="19"/>
        </w:rPr>
        <w:t>­</w:t>
      </w:r>
      <w:r w:rsidRPr="000A26EF">
        <w:rPr>
          <w:szCs w:val="18"/>
        </w:rPr>
        <w:t>.</w:t>
      </w:r>
      <w:r w:rsidR="00317A48" w:rsidRPr="00317A48">
        <w:rPr>
          <w:szCs w:val="18"/>
        </w:rPr>
        <w:t xml:space="preserve"> </w:t>
      </w:r>
      <w:r w:rsidR="00317A48">
        <w:rPr>
          <w:szCs w:val="18"/>
        </w:rPr>
        <w:t xml:space="preserve">In addition, </w:t>
      </w:r>
      <w:r w:rsidR="00317A48">
        <w:t xml:space="preserve">in Larantuka Malay the prefix is also realized as </w:t>
      </w:r>
      <w:r w:rsidR="00317A48">
        <w:rPr>
          <w:rStyle w:val="ChItalBold"/>
          <w:szCs w:val="19"/>
        </w:rPr>
        <w:t>bə(</w:t>
      </w:r>
      <w:r w:rsidR="00317A48" w:rsidRPr="0090507A">
        <w:rPr>
          <w:rStyle w:val="ChItalBold"/>
          <w:szCs w:val="19"/>
        </w:rPr>
        <w:t>r</w:t>
      </w:r>
      <w:r w:rsidR="00317A48">
        <w:rPr>
          <w:rStyle w:val="ChItalBold"/>
          <w:szCs w:val="19"/>
        </w:rPr>
        <w:t>)</w:t>
      </w:r>
      <w:r w:rsidR="00317A48" w:rsidRPr="0090507A">
        <w:rPr>
          <w:szCs w:val="19"/>
        </w:rPr>
        <w:t>­</w:t>
      </w:r>
      <w:r w:rsidR="00317A48" w:rsidRPr="005C5E49">
        <w:t xml:space="preserve"> </w:t>
      </w:r>
      <w:r w:rsidR="00BA6215">
        <w:rPr>
          <w:rStyle w:val="Citation"/>
        </w:rPr>
        <w:fldChar w:fldCharType="begin"/>
      </w:r>
      <w:r w:rsidR="0092451D">
        <w:rPr>
          <w:rStyle w:val="Citation"/>
        </w:rPr>
        <w:instrText>ADDIN CITAVI.PLACEHOLDER eb40fd34-2b4e-4da8-9fd4-374aa1c20d3c PFBsYWNlaG9sZGVyPg0KICA8QWRkSW5WZXJzaW9uPjUuMi4wLjg8L0FkZEluVmVyc2lvbj4NCiAgPElkPmViNDBmZDM0LTJiNGUtNGRhOC05ZmQ0LTM3NGFhMWMyMGQzYzwvSWQ+DQogIDxFbnRyaWVzPg0KICAgIDxFbnRyeT4NCiAgICAgIDxJZD43YzRjNmNlZS1kYjU4LTQ2MTQtYjdmNy00MzBlNjQzNGNjNjM8L0lkPg0KICAgICAgPFBhZ2VSYW5nZT48IVtDREFUQVs8c3A+DQogIDxuPjI1Mzwvbj4NCiAgPGluPnRydWU8L2luPg0KICA8b3M+MjUzPC9vcz4NCiAgPHBzPjI1MzwvcHM+DQo8L3NwPg0KPG9zPjI1Mzwvb3M+XV0+PC9QYWdlUmFuZ2U+DQogICAgICA8U3RhcnRQYWdlPjI1Mz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Tc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y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OiAyNTMpPC9UZXh0Pg0KICAgIDwvVGV4dFVuaXQ+DQogIDwvVGV4dFVuaXRzPg0KPC9QbGFjZWhvbGRlcj4=</w:instrText>
      </w:r>
      <w:r w:rsidR="00BA6215">
        <w:rPr>
          <w:rStyle w:val="Citation"/>
        </w:rPr>
        <w:fldChar w:fldCharType="separate"/>
      </w:r>
      <w:bookmarkStart w:id="1400" w:name="_CTVP001eb40fd342b4e4da89fd4374aa1c20d3c"/>
      <w:r w:rsidR="0092006B">
        <w:rPr>
          <w:rStyle w:val="Citation"/>
        </w:rPr>
        <w:t>(Paauw 2009: 253)</w:t>
      </w:r>
      <w:bookmarkEnd w:id="1400"/>
      <w:r w:rsidR="00BA6215">
        <w:rPr>
          <w:rStyle w:val="Citation"/>
        </w:rPr>
        <w:fldChar w:fldCharType="end"/>
      </w:r>
      <w:r w:rsidR="00317A48" w:rsidRPr="00317A48">
        <w:t>.</w:t>
      </w:r>
      <w:r w:rsidR="00317A48">
        <w:rPr>
          <w:szCs w:val="18"/>
        </w:rPr>
        <w:t xml:space="preserve"> </w:t>
      </w:r>
      <w:r>
        <w:rPr>
          <w:szCs w:val="18"/>
        </w:rPr>
        <w:t>Again this difference between Papuan Malay and the other eastern Malay varieties points to the distinct histories of both, discussed in §</w:t>
      </w:r>
      <w:r w:rsidR="00BD7CBB">
        <w:rPr>
          <w:szCs w:val="18"/>
        </w:rPr>
        <w:fldChar w:fldCharType="begin"/>
      </w:r>
      <w:r w:rsidR="00BD7CBB">
        <w:rPr>
          <w:szCs w:val="18"/>
        </w:rPr>
        <w:instrText xml:space="preserve"> REF _Ref438030300 \w \h </w:instrText>
      </w:r>
      <w:r w:rsidR="00BD7CBB">
        <w:rPr>
          <w:szCs w:val="18"/>
        </w:rPr>
      </w:r>
      <w:r w:rsidR="00BD7CBB">
        <w:rPr>
          <w:szCs w:val="18"/>
        </w:rPr>
        <w:fldChar w:fldCharType="separate"/>
      </w:r>
      <w:r w:rsidR="00154D81">
        <w:rPr>
          <w:szCs w:val="18"/>
          <w:cs/>
        </w:rPr>
        <w:t>‎</w:t>
      </w:r>
      <w:r w:rsidR="00154D81">
        <w:rPr>
          <w:szCs w:val="18"/>
        </w:rPr>
        <w:t>1.8</w:t>
      </w:r>
      <w:r w:rsidR="00BD7CBB">
        <w:rPr>
          <w:szCs w:val="18"/>
        </w:rPr>
        <w:fldChar w:fldCharType="end"/>
      </w:r>
      <w:r>
        <w:rPr>
          <w:szCs w:val="18"/>
        </w:rPr>
        <w:t>.</w:t>
      </w:r>
    </w:p>
    <w:p w14:paraId="6A8A744D" w14:textId="77777777" w:rsidR="00672641" w:rsidRPr="0090507A" w:rsidRDefault="00672641" w:rsidP="00672641">
      <w:pPr>
        <w:pStyle w:val="Heading4"/>
        <w:rPr>
          <w:szCs w:val="19"/>
        </w:rPr>
      </w:pPr>
      <w:bookmarkStart w:id="1401" w:name="_Ref341105426"/>
      <w:bookmarkEnd w:id="1390"/>
      <w:r w:rsidRPr="0090507A">
        <w:rPr>
          <w:szCs w:val="19"/>
        </w:rPr>
        <w:t>Prefixed items derived from verbal bases</w:t>
      </w:r>
      <w:bookmarkEnd w:id="1401"/>
    </w:p>
    <w:p w14:paraId="5C9C92AD" w14:textId="2EE49D26" w:rsidR="00672641" w:rsidRDefault="00672641" w:rsidP="00D93F29">
      <w:pPr>
        <w:pStyle w:val="Body0000after"/>
      </w:pPr>
      <w:r w:rsidRPr="0090507A">
        <w:t xml:space="preserve">The corpus includes </w:t>
      </w:r>
      <w:r>
        <w:t>29</w:t>
      </w:r>
      <w:r w:rsidRPr="00682406">
        <w:t xml:space="preserve"> </w:t>
      </w:r>
      <w:r w:rsidR="006208E1" w:rsidRPr="009A4F2E">
        <w:rPr>
          <w:rStyle w:val="ChSmallCapsItalBold"/>
        </w:rPr>
        <w:t>ber­</w:t>
      </w:r>
      <w:r w:rsidRPr="0090507A">
        <w:t>prefixed</w:t>
      </w:r>
      <w:r>
        <w:t xml:space="preserve"> lexemes (with 227 tokens) with verbal bases, as </w:t>
      </w:r>
      <w:r w:rsidRPr="0090507A">
        <w:t xml:space="preserve">listed in </w:t>
      </w:r>
      <w:r w:rsidRPr="0090507A">
        <w:fldChar w:fldCharType="begin"/>
      </w:r>
      <w:r w:rsidRPr="0090507A">
        <w:instrText xml:space="preserve"> REF _Ref325989674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6</w:t>
      </w:r>
      <w:r w:rsidRPr="0090507A">
        <w:fldChar w:fldCharType="end"/>
      </w:r>
      <w:r>
        <w:t>. Of the 29 lexemes, 11 have monovalent</w:t>
      </w:r>
      <w:r w:rsidRPr="0090507A">
        <w:t xml:space="preserve"> bases</w:t>
      </w:r>
      <w:r>
        <w:t xml:space="preserve"> such as stative </w:t>
      </w:r>
      <w:r>
        <w:rPr>
          <w:rStyle w:val="ChItalBold"/>
        </w:rPr>
        <w:t>diam</w:t>
      </w:r>
      <w:r>
        <w:t xml:space="preserve"> </w:t>
      </w:r>
      <w:r w:rsidR="00B7093A">
        <w:t>‘</w:t>
      </w:r>
      <w:r>
        <w:t>be quiet</w:t>
      </w:r>
      <w:r w:rsidR="00B7093A">
        <w:t>’</w:t>
      </w:r>
      <w:r>
        <w:t xml:space="preserve"> or dynamic </w:t>
      </w:r>
      <w:r w:rsidR="007E3A3D">
        <w:rPr>
          <w:rStyle w:val="ChItalBold"/>
          <w:szCs w:val="19"/>
        </w:rPr>
        <w:t>jalang</w:t>
      </w:r>
      <w:r w:rsidRPr="0090507A">
        <w:t xml:space="preserve"> </w:t>
      </w:r>
      <w:r w:rsidR="00B7093A">
        <w:t>‘</w:t>
      </w:r>
      <w:r>
        <w:t>walk</w:t>
      </w:r>
      <w:r w:rsidR="00B7093A">
        <w:t>’</w:t>
      </w:r>
      <w:r>
        <w:t xml:space="preserve">. </w:t>
      </w:r>
      <w:r w:rsidR="008B2713">
        <w:t xml:space="preserve">The remaining </w:t>
      </w:r>
      <w:r>
        <w:t>18</w:t>
      </w:r>
      <w:r w:rsidR="00BE7DC5">
        <w:t xml:space="preserve"> items have bivalent bases. </w:t>
      </w:r>
      <w:r w:rsidR="00D93F29">
        <w:t xml:space="preserve">Of these 18 </w:t>
      </w:r>
      <w:r>
        <w:t>prefixed lexemes</w:t>
      </w:r>
      <w:r w:rsidR="00D93F29">
        <w:t>, five</w:t>
      </w:r>
      <w:r>
        <w:t xml:space="preserve"> have monotransitive as wel</w:t>
      </w:r>
      <w:r w:rsidR="00BE7DC5">
        <w:t>l as intransitive uses, while 11</w:t>
      </w:r>
      <w:r>
        <w:t xml:space="preserve"> lexemes have intransitive uses</w:t>
      </w:r>
      <w:r w:rsidRPr="005F2D98">
        <w:t xml:space="preserve"> </w:t>
      </w:r>
      <w:r>
        <w:t>only. These 16 lexemes have the same semantics as their bivalent bases, as shown in</w:t>
      </w:r>
      <w:r w:rsidR="00046755">
        <w:t xml:space="preserve"> </w:t>
      </w:r>
      <w:r w:rsidR="009A7F8F">
        <w:fldChar w:fldCharType="begin"/>
      </w:r>
      <w:r w:rsidR="009A7F8F">
        <w:instrText xml:space="preserve"> REF _Ref346902714 \h </w:instrText>
      </w:r>
      <w:r w:rsidR="009A7F8F">
        <w:fldChar w:fldCharType="separate"/>
      </w:r>
      <w:r w:rsidR="00154D81" w:rsidRPr="000044EA">
        <w:t>(</w:t>
      </w:r>
      <w:r w:rsidR="00154D81">
        <w:rPr>
          <w:noProof/>
          <w:szCs w:val="19"/>
        </w:rPr>
        <w:t>33</w:t>
      </w:r>
      <w:r w:rsidR="00154D81" w:rsidRPr="00AC23C4">
        <w:rPr>
          <w:szCs w:val="19"/>
        </w:rPr>
        <w:t>)</w:t>
      </w:r>
      <w:r w:rsidR="009A7F8F">
        <w:fldChar w:fldCharType="end"/>
      </w:r>
      <w:r>
        <w:t xml:space="preserve"> to </w:t>
      </w:r>
      <w:r>
        <w:fldChar w:fldCharType="begin"/>
      </w:r>
      <w:r>
        <w:instrText xml:space="preserve"> REF _Ref348359809 \h </w:instrText>
      </w:r>
      <w:r>
        <w:fldChar w:fldCharType="separate"/>
      </w:r>
      <w:r w:rsidR="00154D81" w:rsidRPr="000044EA">
        <w:t>(</w:t>
      </w:r>
      <w:r w:rsidR="00154D81">
        <w:rPr>
          <w:noProof/>
          <w:szCs w:val="19"/>
        </w:rPr>
        <w:t>43</w:t>
      </w:r>
      <w:r w:rsidR="00154D81" w:rsidRPr="00AC23C4">
        <w:rPr>
          <w:szCs w:val="19"/>
        </w:rPr>
        <w:t>)</w:t>
      </w:r>
      <w:r>
        <w:fldChar w:fldCharType="end"/>
      </w:r>
      <w:r>
        <w:t xml:space="preserve">. For the remaining two prefixed lexemes the semantics are distinct from those of their bases, as shown in </w:t>
      </w:r>
      <w:r>
        <w:fldChar w:fldCharType="begin"/>
      </w:r>
      <w:r>
        <w:instrText xml:space="preserve"> REF _Ref346965799 \h </w:instrText>
      </w:r>
      <w:r>
        <w:fldChar w:fldCharType="separate"/>
      </w:r>
      <w:r w:rsidR="00154D81" w:rsidRPr="000044EA">
        <w:t>(</w:t>
      </w:r>
      <w:r w:rsidR="00154D81">
        <w:rPr>
          <w:noProof/>
          <w:szCs w:val="19"/>
        </w:rPr>
        <w:t>44</w:t>
      </w:r>
      <w:r w:rsidR="00154D81" w:rsidRPr="00AC23C4">
        <w:rPr>
          <w:szCs w:val="19"/>
        </w:rPr>
        <w:t>)</w:t>
      </w:r>
      <w:r>
        <w:fldChar w:fldCharType="end"/>
      </w:r>
      <w:r>
        <w:t xml:space="preserve"> to </w:t>
      </w:r>
      <w:r>
        <w:fldChar w:fldCharType="begin"/>
      </w:r>
      <w:r>
        <w:instrText xml:space="preserve"> REF _Ref346965798 \h </w:instrText>
      </w:r>
      <w:r>
        <w:fldChar w:fldCharType="separate"/>
      </w:r>
      <w:r w:rsidR="00154D81" w:rsidRPr="000044EA">
        <w:t>(</w:t>
      </w:r>
      <w:r w:rsidR="00154D81">
        <w:rPr>
          <w:noProof/>
          <w:szCs w:val="19"/>
        </w:rPr>
        <w:t>50</w:t>
      </w:r>
      <w:r w:rsidR="00154D81" w:rsidRPr="00AC23C4">
        <w:rPr>
          <w:szCs w:val="19"/>
        </w:rPr>
        <w:t>)</w:t>
      </w:r>
      <w:r>
        <w:fldChar w:fldCharType="end"/>
      </w:r>
      <w:r>
        <w:t>. One of them has monotransitive as well as intransitive uses, while the other one has intransitive uses only.</w:t>
      </w:r>
    </w:p>
    <w:p w14:paraId="7DB3D57B" w14:textId="1AD5453B" w:rsidR="00672641" w:rsidRDefault="00672641" w:rsidP="003E3336">
      <w:pPr>
        <w:pStyle w:val="Body0505after"/>
      </w:pPr>
      <w:r>
        <w:t xml:space="preserve">Almost all of the derived lexemes are </w:t>
      </w:r>
      <w:r>
        <w:rPr>
          <w:lang w:eastAsia="en-US"/>
        </w:rPr>
        <w:t xml:space="preserve">low frequency words (27 lexemes, attested with less than 20 tokens). Moreover, </w:t>
      </w:r>
      <w:r w:rsidRPr="00E4451A">
        <w:t xml:space="preserve">the token frequencies for the respective bases are (much) higher for </w:t>
      </w:r>
      <w:r>
        <w:t xml:space="preserve">most </w:t>
      </w:r>
      <w:r w:rsidRPr="00E4451A">
        <w:t xml:space="preserve">of the derived </w:t>
      </w:r>
      <w:r>
        <w:t xml:space="preserve">words (22 </w:t>
      </w:r>
      <w:r w:rsidRPr="00E4451A">
        <w:t>lexemes</w:t>
      </w:r>
      <w:r>
        <w:t xml:space="preserve">). This is due to the fact that the affixed lexemes and the bases have the same semantics and that, overall, speakers </w:t>
      </w:r>
      <w:r w:rsidR="00907656">
        <w:t xml:space="preserve">tend to </w:t>
      </w:r>
      <w:r>
        <w:t xml:space="preserve">use the bases </w:t>
      </w:r>
      <w:r w:rsidR="00907656">
        <w:t xml:space="preserve">rather </w:t>
      </w:r>
      <w:r>
        <w:t xml:space="preserve">than the prefixed forms, as shown in </w:t>
      </w:r>
      <w:r w:rsidR="009A7F8F">
        <w:fldChar w:fldCharType="begin"/>
      </w:r>
      <w:r w:rsidR="009A7F8F">
        <w:instrText xml:space="preserve"> REF _Ref346902714 \h </w:instrText>
      </w:r>
      <w:r w:rsidR="009A7F8F">
        <w:fldChar w:fldCharType="separate"/>
      </w:r>
      <w:r w:rsidR="00154D81" w:rsidRPr="000044EA">
        <w:t>(</w:t>
      </w:r>
      <w:r w:rsidR="00154D81">
        <w:rPr>
          <w:noProof/>
          <w:szCs w:val="19"/>
        </w:rPr>
        <w:t>33</w:t>
      </w:r>
      <w:r w:rsidR="00154D81" w:rsidRPr="00AC23C4">
        <w:rPr>
          <w:szCs w:val="19"/>
        </w:rPr>
        <w:t>)</w:t>
      </w:r>
      <w:r w:rsidR="009A7F8F">
        <w:fldChar w:fldCharType="end"/>
      </w:r>
      <w:r w:rsidR="009A7F8F">
        <w:t xml:space="preserve"> to </w:t>
      </w:r>
      <w:r w:rsidR="009A7F8F">
        <w:fldChar w:fldCharType="begin"/>
      </w:r>
      <w:r w:rsidR="009A7F8F">
        <w:instrText xml:space="preserve"> REF _Ref348359809 \h </w:instrText>
      </w:r>
      <w:r w:rsidR="009A7F8F">
        <w:fldChar w:fldCharType="separate"/>
      </w:r>
      <w:r w:rsidR="00154D81" w:rsidRPr="000044EA">
        <w:t>(</w:t>
      </w:r>
      <w:r w:rsidR="00154D81">
        <w:rPr>
          <w:noProof/>
          <w:szCs w:val="19"/>
        </w:rPr>
        <w:t>43</w:t>
      </w:r>
      <w:r w:rsidR="00154D81" w:rsidRPr="00AC23C4">
        <w:rPr>
          <w:szCs w:val="19"/>
        </w:rPr>
        <w:t>)</w:t>
      </w:r>
      <w:r w:rsidR="009A7F8F">
        <w:fldChar w:fldCharType="end"/>
      </w:r>
      <w:r>
        <w:t xml:space="preserve">. Also, most of the 29 prefixed lexemes (24 items) were tentatively classified as </w:t>
      </w:r>
      <w:r w:rsidR="00A97434">
        <w:rPr>
          <w:lang w:eastAsia="en-US"/>
        </w:rPr>
        <w:t>borrowings from Standard Indonesian (</w:t>
      </w:r>
      <w:r w:rsidR="00A97434">
        <w:t>SI-</w:t>
      </w:r>
      <w:r w:rsidR="00A97434">
        <w:rPr>
          <w:lang w:eastAsia="en-US"/>
        </w:rPr>
        <w:t>borrowings)</w:t>
      </w:r>
      <w:r>
        <w:t xml:space="preserve"> (for details see </w:t>
      </w:r>
      <w:r w:rsidR="003E3336">
        <w:t>language internal factor (</w:t>
      </w:r>
      <w:r w:rsidR="003E3336">
        <w:fldChar w:fldCharType="begin"/>
      </w:r>
      <w:r w:rsidR="003E3336">
        <w:instrText xml:space="preserve"> REF _Ref346541608 \n \h </w:instrText>
      </w:r>
      <w:r w:rsidR="003E3336">
        <w:fldChar w:fldCharType="separate"/>
      </w:r>
      <w:r w:rsidR="00154D81">
        <w:rPr>
          <w:cs/>
        </w:rPr>
        <w:t>‎</w:t>
      </w:r>
      <w:r w:rsidR="00154D81">
        <w:t>f)</w:t>
      </w:r>
      <w:r w:rsidR="003E3336">
        <w:fldChar w:fldCharType="end"/>
      </w:r>
      <w:r w:rsidR="003E3336">
        <w:t xml:space="preserve"> in §</w:t>
      </w:r>
      <w:r w:rsidR="003E3336">
        <w:fldChar w:fldCharType="begin"/>
      </w:r>
      <w:r w:rsidR="003E3336">
        <w:instrText xml:space="preserve"> REF _Ref341964824 \w \h </w:instrText>
      </w:r>
      <w:r w:rsidR="003E3336">
        <w:fldChar w:fldCharType="separate"/>
      </w:r>
      <w:r w:rsidR="00154D81">
        <w:rPr>
          <w:cs/>
        </w:rPr>
        <w:t>‎</w:t>
      </w:r>
      <w:r w:rsidR="00154D81">
        <w:t>3.1.1</w:t>
      </w:r>
      <w:r w:rsidR="003E3336">
        <w:fldChar w:fldCharType="end"/>
      </w:r>
      <w:r w:rsidR="003E3336">
        <w:t xml:space="preserve">, p. </w:t>
      </w:r>
      <w:r w:rsidR="003E3336">
        <w:fldChar w:fldCharType="begin"/>
      </w:r>
      <w:r w:rsidR="003E3336">
        <w:instrText xml:space="preserve"> PAGEREF _Ref346541608 \h </w:instrText>
      </w:r>
      <w:r w:rsidR="003E3336">
        <w:fldChar w:fldCharType="separate"/>
      </w:r>
      <w:r w:rsidR="00154D81">
        <w:rPr>
          <w:noProof/>
        </w:rPr>
        <w:t>117</w:t>
      </w:r>
      <w:r w:rsidR="003E3336">
        <w:fldChar w:fldCharType="end"/>
      </w:r>
      <w:r>
        <w:t xml:space="preserve">); in </w:t>
      </w:r>
      <w:r w:rsidRPr="0090507A">
        <w:fldChar w:fldCharType="begin"/>
      </w:r>
      <w:r w:rsidRPr="0090507A">
        <w:instrText xml:space="preserve"> REF _Ref325989674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6</w:t>
      </w:r>
      <w:r w:rsidRPr="0090507A">
        <w:fldChar w:fldCharType="end"/>
      </w:r>
      <w:r>
        <w:t xml:space="preserve"> these items are underlined.</w:t>
      </w:r>
    </w:p>
    <w:p w14:paraId="7711B954" w14:textId="77777777" w:rsidR="00672641" w:rsidRDefault="00672641" w:rsidP="00672641">
      <w:pPr>
        <w:pStyle w:val="Caption"/>
        <w:rPr>
          <w:szCs w:val="19"/>
        </w:rPr>
      </w:pPr>
      <w:bookmarkStart w:id="1402" w:name="_Ref325989674"/>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6</w:t>
      </w:r>
      <w:r w:rsidR="00F207A1">
        <w:rPr>
          <w:szCs w:val="19"/>
        </w:rPr>
        <w:fldChar w:fldCharType="end"/>
      </w:r>
      <w:bookmarkEnd w:id="1402"/>
      <w:r w:rsidRPr="0090507A">
        <w:rPr>
          <w:szCs w:val="19"/>
        </w:rPr>
        <w:t>:</w:t>
      </w:r>
      <w:r w:rsidRPr="0090507A">
        <w:rPr>
          <w:szCs w:val="19"/>
        </w:rPr>
        <w:tab/>
      </w:r>
      <w:r>
        <w:rPr>
          <w:szCs w:val="19"/>
        </w:rPr>
        <w:t>Affixation with</w:t>
      </w:r>
      <w:r w:rsidRPr="0090507A">
        <w:rPr>
          <w:szCs w:val="19"/>
        </w:rPr>
        <w:t xml:space="preserve"> </w:t>
      </w:r>
      <w:r w:rsidR="006208E1" w:rsidRPr="009A4F2E">
        <w:rPr>
          <w:rStyle w:val="ChSmallCapsItalBold"/>
        </w:rPr>
        <w:t>ber­</w:t>
      </w:r>
      <w:r w:rsidRPr="0090507A">
        <w:rPr>
          <w:szCs w:val="19"/>
        </w:rPr>
        <w:t xml:space="preserve"> </w:t>
      </w:r>
      <w:r>
        <w:rPr>
          <w:szCs w:val="19"/>
        </w:rPr>
        <w:t xml:space="preserve">of verbal </w:t>
      </w:r>
      <w:r w:rsidRPr="0090507A">
        <w:rPr>
          <w:szCs w:val="19"/>
        </w:rPr>
        <w:t>bases</w:t>
      </w:r>
    </w:p>
    <w:tbl>
      <w:tblPr>
        <w:tblW w:w="6720" w:type="dxa"/>
        <w:tblInd w:w="278" w:type="dxa"/>
        <w:tblBorders>
          <w:bottom w:val="single" w:sz="4" w:space="0" w:color="auto"/>
        </w:tblBorders>
        <w:tblLayout w:type="fixed"/>
        <w:tblLook w:val="01E0" w:firstRow="1" w:lastRow="1" w:firstColumn="1" w:lastColumn="1" w:noHBand="0" w:noVBand="0"/>
      </w:tblPr>
      <w:tblGrid>
        <w:gridCol w:w="284"/>
        <w:gridCol w:w="1588"/>
        <w:gridCol w:w="1786"/>
        <w:gridCol w:w="85"/>
        <w:gridCol w:w="1503"/>
        <w:gridCol w:w="765"/>
        <w:gridCol w:w="709"/>
      </w:tblGrid>
      <w:tr w:rsidR="00AC23C4" w:rsidRPr="00AC23C4" w14:paraId="0DBB844F" w14:textId="77777777" w:rsidTr="00BE7DC5">
        <w:trPr>
          <w:tblHeader/>
        </w:trPr>
        <w:tc>
          <w:tcPr>
            <w:tcW w:w="1872" w:type="dxa"/>
            <w:gridSpan w:val="2"/>
            <w:tcBorders>
              <w:top w:val="single" w:sz="4" w:space="0" w:color="auto"/>
              <w:bottom w:val="single" w:sz="4" w:space="0" w:color="auto"/>
            </w:tcBorders>
            <w:shd w:val="clear" w:color="auto" w:fill="auto"/>
          </w:tcPr>
          <w:p w14:paraId="7DFFD036" w14:textId="77777777" w:rsidR="00672641" w:rsidRPr="00AC23C4" w:rsidRDefault="00672641" w:rsidP="00672641">
            <w:pPr>
              <w:pStyle w:val="TableHd"/>
              <w:rPr>
                <w:szCs w:val="19"/>
              </w:rPr>
            </w:pPr>
            <w:r w:rsidRPr="00AC23C4">
              <w:rPr>
                <w:szCs w:val="19"/>
              </w:rPr>
              <w:t>BW</w:t>
            </w:r>
          </w:p>
        </w:tc>
        <w:tc>
          <w:tcPr>
            <w:tcW w:w="1871" w:type="dxa"/>
            <w:gridSpan w:val="2"/>
            <w:tcBorders>
              <w:top w:val="single" w:sz="4" w:space="0" w:color="auto"/>
              <w:bottom w:val="single" w:sz="4" w:space="0" w:color="auto"/>
            </w:tcBorders>
            <w:shd w:val="clear" w:color="auto" w:fill="auto"/>
          </w:tcPr>
          <w:p w14:paraId="59E39BD4" w14:textId="77777777" w:rsidR="00672641" w:rsidRPr="00AC23C4" w:rsidRDefault="00672641" w:rsidP="00672641">
            <w:pPr>
              <w:pStyle w:val="TableHd"/>
              <w:rPr>
                <w:szCs w:val="19"/>
              </w:rPr>
            </w:pPr>
            <w:r w:rsidRPr="00AC23C4">
              <w:rPr>
                <w:szCs w:val="19"/>
              </w:rPr>
              <w:t>Item</w:t>
            </w:r>
          </w:p>
        </w:tc>
        <w:tc>
          <w:tcPr>
            <w:tcW w:w="1503" w:type="dxa"/>
            <w:tcBorders>
              <w:top w:val="single" w:sz="4" w:space="0" w:color="auto"/>
              <w:bottom w:val="single" w:sz="4" w:space="0" w:color="auto"/>
            </w:tcBorders>
            <w:shd w:val="clear" w:color="auto" w:fill="auto"/>
          </w:tcPr>
          <w:p w14:paraId="0BDE09BB" w14:textId="77777777" w:rsidR="00672641" w:rsidRPr="00AC23C4" w:rsidRDefault="00672641" w:rsidP="00672641">
            <w:pPr>
              <w:pStyle w:val="TableHd"/>
              <w:rPr>
                <w:szCs w:val="19"/>
              </w:rPr>
            </w:pPr>
            <w:r w:rsidRPr="00AC23C4">
              <w:rPr>
                <w:szCs w:val="19"/>
              </w:rPr>
              <w:t>Gloss</w:t>
            </w:r>
          </w:p>
        </w:tc>
        <w:tc>
          <w:tcPr>
            <w:tcW w:w="765" w:type="dxa"/>
            <w:tcBorders>
              <w:top w:val="single" w:sz="4" w:space="0" w:color="auto"/>
              <w:bottom w:val="single" w:sz="4" w:space="0" w:color="auto"/>
            </w:tcBorders>
            <w:shd w:val="clear" w:color="auto" w:fill="auto"/>
          </w:tcPr>
          <w:p w14:paraId="60280C1F" w14:textId="77777777" w:rsidR="00672641" w:rsidRPr="00AC23C4" w:rsidRDefault="00672641" w:rsidP="00672641">
            <w:pPr>
              <w:pStyle w:val="TableHd"/>
              <w:rPr>
                <w:szCs w:val="19"/>
              </w:rPr>
            </w:pPr>
            <w:r w:rsidRPr="009A4F2E">
              <w:rPr>
                <w:rStyle w:val="ChSmallCapsItalBold"/>
              </w:rPr>
              <w:t>ber­</w:t>
            </w:r>
            <w:r w:rsidRPr="00AC23C4">
              <w:rPr>
                <w:szCs w:val="19"/>
              </w:rPr>
              <w:t xml:space="preserve"> #</w:t>
            </w:r>
          </w:p>
        </w:tc>
        <w:tc>
          <w:tcPr>
            <w:tcW w:w="709" w:type="dxa"/>
            <w:tcBorders>
              <w:top w:val="single" w:sz="4" w:space="0" w:color="auto"/>
              <w:bottom w:val="single" w:sz="4" w:space="0" w:color="auto"/>
            </w:tcBorders>
            <w:shd w:val="clear" w:color="auto" w:fill="auto"/>
          </w:tcPr>
          <w:p w14:paraId="7B65DC25" w14:textId="77777777" w:rsidR="00672641" w:rsidRPr="00AC23C4" w:rsidRDefault="00672641" w:rsidP="00672641">
            <w:pPr>
              <w:pStyle w:val="TableHd"/>
              <w:rPr>
                <w:sz w:val="19"/>
                <w:szCs w:val="19"/>
              </w:rPr>
            </w:pPr>
            <w:r w:rsidRPr="00AC23C4">
              <w:rPr>
                <w:szCs w:val="19"/>
              </w:rPr>
              <w:t>BW #</w:t>
            </w:r>
          </w:p>
        </w:tc>
      </w:tr>
      <w:tr w:rsidR="00672641" w:rsidRPr="00CC4054" w14:paraId="4EF135F2" w14:textId="77777777" w:rsidTr="00BE7DC5">
        <w:tc>
          <w:tcPr>
            <w:tcW w:w="6720" w:type="dxa"/>
            <w:gridSpan w:val="7"/>
            <w:tcBorders>
              <w:top w:val="single" w:sz="4" w:space="0" w:color="auto"/>
              <w:bottom w:val="single" w:sz="4" w:space="0" w:color="auto"/>
            </w:tcBorders>
            <w:shd w:val="clear" w:color="auto" w:fill="auto"/>
          </w:tcPr>
          <w:p w14:paraId="6DCF90C1" w14:textId="58BE494B" w:rsidR="00672641" w:rsidRPr="00CC4054" w:rsidRDefault="00672641" w:rsidP="00077A42">
            <w:pPr>
              <w:pStyle w:val="TableHdLeft"/>
            </w:pPr>
            <w:r>
              <w:t xml:space="preserve">Monovalent bases: Bases and prefixed lexemes </w:t>
            </w:r>
            <w:r w:rsidR="00077A42">
              <w:t xml:space="preserve">with </w:t>
            </w:r>
            <w:r>
              <w:t>same semantics</w:t>
            </w:r>
          </w:p>
        </w:tc>
      </w:tr>
      <w:tr w:rsidR="00AC23C4" w:rsidRPr="00682406" w14:paraId="70CC34E5" w14:textId="77777777" w:rsidTr="00BE7DC5">
        <w:tc>
          <w:tcPr>
            <w:tcW w:w="284" w:type="dxa"/>
            <w:tcBorders>
              <w:top w:val="single" w:sz="4" w:space="0" w:color="auto"/>
            </w:tcBorders>
            <w:shd w:val="clear" w:color="auto" w:fill="auto"/>
          </w:tcPr>
          <w:p w14:paraId="16AF6C3E" w14:textId="77777777" w:rsidR="00672641" w:rsidRPr="00AC23C4" w:rsidRDefault="00672641" w:rsidP="00672641">
            <w:pPr>
              <w:pStyle w:val="TableCell2-0Break"/>
              <w:rPr>
                <w:rStyle w:val="ChItalBold"/>
                <w:szCs w:val="19"/>
              </w:rPr>
            </w:pPr>
          </w:p>
        </w:tc>
        <w:tc>
          <w:tcPr>
            <w:tcW w:w="1588" w:type="dxa"/>
            <w:tcBorders>
              <w:top w:val="single" w:sz="4" w:space="0" w:color="auto"/>
            </w:tcBorders>
            <w:shd w:val="clear" w:color="auto" w:fill="auto"/>
          </w:tcPr>
          <w:p w14:paraId="62D84C81" w14:textId="77777777" w:rsidR="00672641" w:rsidRPr="00AC23C4" w:rsidRDefault="00672641" w:rsidP="00672641">
            <w:pPr>
              <w:pStyle w:val="TableCell2-0Break"/>
              <w:rPr>
                <w:rStyle w:val="ChItalBold"/>
                <w:szCs w:val="19"/>
              </w:rPr>
            </w:pPr>
            <w:r w:rsidRPr="00AC23C4">
              <w:rPr>
                <w:rStyle w:val="ChItalBold"/>
                <w:szCs w:val="19"/>
              </w:rPr>
              <w:t>tobat</w:t>
            </w:r>
          </w:p>
        </w:tc>
        <w:tc>
          <w:tcPr>
            <w:tcW w:w="1871" w:type="dxa"/>
            <w:gridSpan w:val="2"/>
            <w:tcBorders>
              <w:top w:val="single" w:sz="4" w:space="0" w:color="auto"/>
            </w:tcBorders>
            <w:shd w:val="clear" w:color="auto" w:fill="auto"/>
          </w:tcPr>
          <w:p w14:paraId="1EFBE3BB" w14:textId="77777777" w:rsidR="00672641" w:rsidRPr="00682406" w:rsidRDefault="00672641" w:rsidP="00672641">
            <w:pPr>
              <w:pStyle w:val="TableCell2-0Break"/>
              <w:rPr>
                <w:rStyle w:val="ChItalBoldUndl"/>
              </w:rPr>
            </w:pPr>
            <w:r w:rsidRPr="00682406">
              <w:rPr>
                <w:rStyle w:val="ChItalBoldUndl"/>
              </w:rPr>
              <w:t>bertobat</w:t>
            </w:r>
          </w:p>
        </w:tc>
        <w:tc>
          <w:tcPr>
            <w:tcW w:w="1503" w:type="dxa"/>
            <w:tcBorders>
              <w:top w:val="single" w:sz="4" w:space="0" w:color="auto"/>
            </w:tcBorders>
            <w:shd w:val="clear" w:color="auto" w:fill="auto"/>
          </w:tcPr>
          <w:p w14:paraId="405C41DE" w14:textId="15A43EB7" w:rsidR="00672641" w:rsidRPr="00682406" w:rsidRDefault="00B7093A" w:rsidP="00672641">
            <w:pPr>
              <w:pStyle w:val="TableCell2-0Break"/>
            </w:pPr>
            <w:r>
              <w:t>‘</w:t>
            </w:r>
            <w:r w:rsidR="00672641" w:rsidRPr="00682406">
              <w:t>repent</w:t>
            </w:r>
            <w:r>
              <w:t>’</w:t>
            </w:r>
          </w:p>
        </w:tc>
        <w:tc>
          <w:tcPr>
            <w:tcW w:w="765" w:type="dxa"/>
            <w:tcBorders>
              <w:top w:val="single" w:sz="4" w:space="0" w:color="auto"/>
            </w:tcBorders>
            <w:shd w:val="clear" w:color="auto" w:fill="auto"/>
          </w:tcPr>
          <w:p w14:paraId="2E57BFAF" w14:textId="77777777" w:rsidR="00672641" w:rsidRPr="00682406" w:rsidRDefault="00672641" w:rsidP="00AC23C4">
            <w:pPr>
              <w:pStyle w:val="TableCell2-0Break"/>
              <w:ind w:right="85"/>
              <w:jc w:val="right"/>
            </w:pPr>
            <w:r w:rsidRPr="00682406">
              <w:t>8</w:t>
            </w:r>
          </w:p>
        </w:tc>
        <w:tc>
          <w:tcPr>
            <w:tcW w:w="709" w:type="dxa"/>
            <w:tcBorders>
              <w:top w:val="single" w:sz="4" w:space="0" w:color="auto"/>
            </w:tcBorders>
            <w:shd w:val="clear" w:color="auto" w:fill="auto"/>
          </w:tcPr>
          <w:p w14:paraId="776174D6" w14:textId="77777777" w:rsidR="00672641" w:rsidRPr="00682406" w:rsidRDefault="00672641" w:rsidP="00AC23C4">
            <w:pPr>
              <w:pStyle w:val="TableCell2-0Break"/>
              <w:ind w:right="85"/>
              <w:jc w:val="right"/>
            </w:pPr>
            <w:r w:rsidRPr="00682406">
              <w:t>1</w:t>
            </w:r>
          </w:p>
        </w:tc>
      </w:tr>
      <w:tr w:rsidR="00AC23C4" w:rsidRPr="00AC23C4" w14:paraId="02F5D679" w14:textId="77777777" w:rsidTr="00BE7DC5">
        <w:tc>
          <w:tcPr>
            <w:tcW w:w="284" w:type="dxa"/>
            <w:shd w:val="clear" w:color="auto" w:fill="auto"/>
          </w:tcPr>
          <w:p w14:paraId="65161878" w14:textId="77777777" w:rsidR="00672641" w:rsidRPr="00AC23C4" w:rsidRDefault="00672641" w:rsidP="00672641">
            <w:pPr>
              <w:rPr>
                <w:rStyle w:val="ChItalBold"/>
                <w:szCs w:val="19"/>
              </w:rPr>
            </w:pPr>
          </w:p>
        </w:tc>
        <w:tc>
          <w:tcPr>
            <w:tcW w:w="1588" w:type="dxa"/>
            <w:shd w:val="clear" w:color="auto" w:fill="auto"/>
          </w:tcPr>
          <w:p w14:paraId="1BB5A75C" w14:textId="77777777" w:rsidR="00672641" w:rsidRPr="00AC23C4" w:rsidRDefault="00672641" w:rsidP="00672641">
            <w:pPr>
              <w:rPr>
                <w:rStyle w:val="ChItalBold"/>
                <w:szCs w:val="19"/>
              </w:rPr>
            </w:pPr>
            <w:r w:rsidRPr="00AC23C4">
              <w:rPr>
                <w:rStyle w:val="ChItalBold"/>
                <w:szCs w:val="19"/>
              </w:rPr>
              <w:t>beda</w:t>
            </w:r>
          </w:p>
        </w:tc>
        <w:tc>
          <w:tcPr>
            <w:tcW w:w="1871" w:type="dxa"/>
            <w:gridSpan w:val="2"/>
            <w:shd w:val="clear" w:color="auto" w:fill="auto"/>
          </w:tcPr>
          <w:p w14:paraId="22E24040" w14:textId="77777777" w:rsidR="00672641" w:rsidRPr="00682406" w:rsidRDefault="00672641" w:rsidP="00672641">
            <w:pPr>
              <w:rPr>
                <w:rStyle w:val="ChItalBoldUndl"/>
              </w:rPr>
            </w:pPr>
            <w:r w:rsidRPr="00682406">
              <w:rPr>
                <w:rStyle w:val="ChItalBoldUndl"/>
              </w:rPr>
              <w:t>berbeda</w:t>
            </w:r>
          </w:p>
        </w:tc>
        <w:tc>
          <w:tcPr>
            <w:tcW w:w="1503" w:type="dxa"/>
            <w:shd w:val="clear" w:color="auto" w:fill="auto"/>
          </w:tcPr>
          <w:p w14:paraId="5CC7AA32" w14:textId="28FF5BD7" w:rsidR="00672641" w:rsidRPr="00AC23C4" w:rsidRDefault="00B7093A" w:rsidP="00672641">
            <w:pPr>
              <w:rPr>
                <w:szCs w:val="19"/>
              </w:rPr>
            </w:pPr>
            <w:r>
              <w:rPr>
                <w:szCs w:val="19"/>
              </w:rPr>
              <w:t>‘</w:t>
            </w:r>
            <w:r w:rsidR="00672641" w:rsidRPr="00AC23C4">
              <w:rPr>
                <w:szCs w:val="19"/>
              </w:rPr>
              <w:t>be different</w:t>
            </w:r>
            <w:r>
              <w:rPr>
                <w:szCs w:val="19"/>
              </w:rPr>
              <w:t>’</w:t>
            </w:r>
          </w:p>
        </w:tc>
        <w:tc>
          <w:tcPr>
            <w:tcW w:w="765" w:type="dxa"/>
            <w:shd w:val="clear" w:color="auto" w:fill="auto"/>
          </w:tcPr>
          <w:p w14:paraId="72D91CEC" w14:textId="77777777" w:rsidR="00672641" w:rsidRPr="00682406" w:rsidRDefault="00672641" w:rsidP="00AC23C4">
            <w:pPr>
              <w:ind w:right="85"/>
              <w:jc w:val="right"/>
            </w:pPr>
            <w:r w:rsidRPr="00682406">
              <w:t>7</w:t>
            </w:r>
          </w:p>
        </w:tc>
        <w:tc>
          <w:tcPr>
            <w:tcW w:w="709" w:type="dxa"/>
            <w:shd w:val="clear" w:color="auto" w:fill="auto"/>
          </w:tcPr>
          <w:p w14:paraId="0E3784FF" w14:textId="77777777" w:rsidR="00672641" w:rsidRPr="00682406" w:rsidRDefault="00672641" w:rsidP="00AC23C4">
            <w:pPr>
              <w:ind w:right="85"/>
              <w:jc w:val="right"/>
            </w:pPr>
            <w:r w:rsidRPr="00682406">
              <w:t>34</w:t>
            </w:r>
          </w:p>
        </w:tc>
      </w:tr>
      <w:tr w:rsidR="00AC23C4" w:rsidRPr="00AC23C4" w14:paraId="35C9B8E9" w14:textId="77777777" w:rsidTr="00BE7DC5">
        <w:tc>
          <w:tcPr>
            <w:tcW w:w="284" w:type="dxa"/>
            <w:shd w:val="clear" w:color="auto" w:fill="auto"/>
          </w:tcPr>
          <w:p w14:paraId="2C319D66" w14:textId="77777777" w:rsidR="00672641" w:rsidRPr="00AC23C4" w:rsidRDefault="00672641" w:rsidP="00672641">
            <w:pPr>
              <w:rPr>
                <w:rStyle w:val="ChItalBold"/>
                <w:szCs w:val="19"/>
              </w:rPr>
            </w:pPr>
          </w:p>
        </w:tc>
        <w:tc>
          <w:tcPr>
            <w:tcW w:w="1588" w:type="dxa"/>
            <w:shd w:val="clear" w:color="auto" w:fill="auto"/>
          </w:tcPr>
          <w:p w14:paraId="067029CD" w14:textId="77777777" w:rsidR="00672641" w:rsidRPr="00AC23C4" w:rsidRDefault="00672641" w:rsidP="00672641">
            <w:pPr>
              <w:rPr>
                <w:rStyle w:val="ChItalBold"/>
                <w:szCs w:val="19"/>
              </w:rPr>
            </w:pPr>
            <w:r w:rsidRPr="00AC23C4">
              <w:rPr>
                <w:rStyle w:val="ChItalBold"/>
                <w:szCs w:val="19"/>
              </w:rPr>
              <w:t>tanggung-jawap</w:t>
            </w:r>
          </w:p>
        </w:tc>
        <w:tc>
          <w:tcPr>
            <w:tcW w:w="1871" w:type="dxa"/>
            <w:gridSpan w:val="2"/>
            <w:shd w:val="clear" w:color="auto" w:fill="auto"/>
          </w:tcPr>
          <w:p w14:paraId="18005C7D" w14:textId="77777777" w:rsidR="00672641" w:rsidRPr="00682406" w:rsidRDefault="00672641" w:rsidP="00672641">
            <w:pPr>
              <w:rPr>
                <w:rStyle w:val="ChItalBoldUndl"/>
              </w:rPr>
            </w:pPr>
            <w:r w:rsidRPr="00682406">
              <w:rPr>
                <w:rStyle w:val="ChItalBoldUndl"/>
              </w:rPr>
              <w:t>bertanggung-jawap</w:t>
            </w:r>
          </w:p>
        </w:tc>
        <w:tc>
          <w:tcPr>
            <w:tcW w:w="1503" w:type="dxa"/>
            <w:shd w:val="clear" w:color="auto" w:fill="auto"/>
          </w:tcPr>
          <w:p w14:paraId="60E8F808" w14:textId="19E6CD79" w:rsidR="00672641" w:rsidRPr="00AC23C4" w:rsidRDefault="00B7093A" w:rsidP="00672641">
            <w:pPr>
              <w:rPr>
                <w:szCs w:val="19"/>
              </w:rPr>
            </w:pPr>
            <w:r>
              <w:rPr>
                <w:szCs w:val="19"/>
              </w:rPr>
              <w:t>‘</w:t>
            </w:r>
            <w:r w:rsidR="00672641" w:rsidRPr="00AC23C4">
              <w:rPr>
                <w:szCs w:val="19"/>
              </w:rPr>
              <w:t>be responsible</w:t>
            </w:r>
            <w:r>
              <w:rPr>
                <w:szCs w:val="19"/>
              </w:rPr>
              <w:t>’</w:t>
            </w:r>
          </w:p>
        </w:tc>
        <w:tc>
          <w:tcPr>
            <w:tcW w:w="765" w:type="dxa"/>
            <w:shd w:val="clear" w:color="auto" w:fill="auto"/>
          </w:tcPr>
          <w:p w14:paraId="648035D4" w14:textId="77777777" w:rsidR="00672641" w:rsidRPr="00682406" w:rsidRDefault="00672641" w:rsidP="00AC23C4">
            <w:pPr>
              <w:ind w:right="85"/>
              <w:jc w:val="right"/>
            </w:pPr>
            <w:r w:rsidRPr="00682406">
              <w:t>5</w:t>
            </w:r>
          </w:p>
        </w:tc>
        <w:tc>
          <w:tcPr>
            <w:tcW w:w="709" w:type="dxa"/>
            <w:shd w:val="clear" w:color="auto" w:fill="auto"/>
          </w:tcPr>
          <w:p w14:paraId="259DE793" w14:textId="77777777" w:rsidR="00672641" w:rsidRPr="00682406" w:rsidRDefault="00672641" w:rsidP="00AC23C4">
            <w:pPr>
              <w:ind w:right="85"/>
              <w:jc w:val="right"/>
            </w:pPr>
            <w:r w:rsidRPr="00682406">
              <w:t>6</w:t>
            </w:r>
          </w:p>
        </w:tc>
      </w:tr>
      <w:tr w:rsidR="00AC23C4" w:rsidRPr="00AC23C4" w14:paraId="2F29C6EA" w14:textId="77777777" w:rsidTr="00BE7DC5">
        <w:tc>
          <w:tcPr>
            <w:tcW w:w="284" w:type="dxa"/>
            <w:shd w:val="clear" w:color="auto" w:fill="auto"/>
          </w:tcPr>
          <w:p w14:paraId="16C79990" w14:textId="77777777" w:rsidR="00672641" w:rsidRPr="00AC23C4" w:rsidRDefault="00672641" w:rsidP="00672641">
            <w:pPr>
              <w:rPr>
                <w:rStyle w:val="ChItalBold"/>
                <w:szCs w:val="19"/>
              </w:rPr>
            </w:pPr>
          </w:p>
        </w:tc>
        <w:tc>
          <w:tcPr>
            <w:tcW w:w="1588" w:type="dxa"/>
            <w:shd w:val="clear" w:color="auto" w:fill="auto"/>
          </w:tcPr>
          <w:p w14:paraId="025AF7C4" w14:textId="77777777" w:rsidR="00672641" w:rsidRPr="00AC23C4" w:rsidRDefault="00672641" w:rsidP="00672641">
            <w:pPr>
              <w:rPr>
                <w:rStyle w:val="ChItalBold"/>
                <w:szCs w:val="19"/>
              </w:rPr>
            </w:pPr>
            <w:r w:rsidRPr="00AC23C4">
              <w:rPr>
                <w:rStyle w:val="ChItalBold"/>
                <w:szCs w:val="19"/>
              </w:rPr>
              <w:t>bahaya</w:t>
            </w:r>
          </w:p>
        </w:tc>
        <w:tc>
          <w:tcPr>
            <w:tcW w:w="1871" w:type="dxa"/>
            <w:gridSpan w:val="2"/>
            <w:shd w:val="clear" w:color="auto" w:fill="auto"/>
          </w:tcPr>
          <w:p w14:paraId="76DFD47F" w14:textId="77777777" w:rsidR="00672641" w:rsidRPr="00682406" w:rsidRDefault="00672641" w:rsidP="00672641">
            <w:pPr>
              <w:rPr>
                <w:rStyle w:val="ChItalBoldUndl"/>
              </w:rPr>
            </w:pPr>
            <w:r w:rsidRPr="00682406">
              <w:rPr>
                <w:rStyle w:val="ChItalBoldUndl"/>
              </w:rPr>
              <w:t>berbahaya</w:t>
            </w:r>
          </w:p>
        </w:tc>
        <w:tc>
          <w:tcPr>
            <w:tcW w:w="1503" w:type="dxa"/>
            <w:shd w:val="clear" w:color="auto" w:fill="auto"/>
          </w:tcPr>
          <w:p w14:paraId="03E7F21F" w14:textId="53DABD68" w:rsidR="00672641" w:rsidRPr="00AC23C4" w:rsidRDefault="00B7093A" w:rsidP="00672641">
            <w:pPr>
              <w:rPr>
                <w:szCs w:val="19"/>
              </w:rPr>
            </w:pPr>
            <w:r>
              <w:rPr>
                <w:szCs w:val="19"/>
              </w:rPr>
              <w:t>‘</w:t>
            </w:r>
            <w:r w:rsidR="00672641" w:rsidRPr="00AC23C4">
              <w:rPr>
                <w:szCs w:val="19"/>
              </w:rPr>
              <w:t>be dangerous</w:t>
            </w:r>
            <w:r>
              <w:rPr>
                <w:szCs w:val="19"/>
              </w:rPr>
              <w:t>’</w:t>
            </w:r>
          </w:p>
        </w:tc>
        <w:tc>
          <w:tcPr>
            <w:tcW w:w="765" w:type="dxa"/>
            <w:shd w:val="clear" w:color="auto" w:fill="auto"/>
          </w:tcPr>
          <w:p w14:paraId="74403B8B" w14:textId="77777777" w:rsidR="00672641" w:rsidRPr="00682406" w:rsidRDefault="00672641" w:rsidP="00AC23C4">
            <w:pPr>
              <w:ind w:right="85"/>
              <w:jc w:val="right"/>
            </w:pPr>
            <w:r w:rsidRPr="00682406">
              <w:t>3</w:t>
            </w:r>
          </w:p>
        </w:tc>
        <w:tc>
          <w:tcPr>
            <w:tcW w:w="709" w:type="dxa"/>
            <w:shd w:val="clear" w:color="auto" w:fill="auto"/>
          </w:tcPr>
          <w:p w14:paraId="5F392ABF" w14:textId="77777777" w:rsidR="00672641" w:rsidRPr="00682406" w:rsidRDefault="00672641" w:rsidP="00AC23C4">
            <w:pPr>
              <w:ind w:right="85"/>
              <w:jc w:val="right"/>
            </w:pPr>
            <w:r w:rsidRPr="00682406">
              <w:t>3</w:t>
            </w:r>
          </w:p>
        </w:tc>
      </w:tr>
      <w:tr w:rsidR="00AC23C4" w:rsidRPr="00AC23C4" w14:paraId="4451A689" w14:textId="77777777" w:rsidTr="00BE7DC5">
        <w:tc>
          <w:tcPr>
            <w:tcW w:w="284" w:type="dxa"/>
            <w:shd w:val="clear" w:color="auto" w:fill="auto"/>
          </w:tcPr>
          <w:p w14:paraId="70C0DD91" w14:textId="77777777" w:rsidR="00672641" w:rsidRPr="00AC23C4" w:rsidRDefault="00672641" w:rsidP="00672641">
            <w:pPr>
              <w:rPr>
                <w:rStyle w:val="ChItalBold"/>
                <w:szCs w:val="19"/>
              </w:rPr>
            </w:pPr>
          </w:p>
        </w:tc>
        <w:tc>
          <w:tcPr>
            <w:tcW w:w="1588" w:type="dxa"/>
            <w:shd w:val="clear" w:color="auto" w:fill="auto"/>
          </w:tcPr>
          <w:p w14:paraId="3200E65C" w14:textId="77777777" w:rsidR="00672641" w:rsidRPr="00AC23C4" w:rsidRDefault="00672641" w:rsidP="00672641">
            <w:pPr>
              <w:rPr>
                <w:rStyle w:val="ChItalBold"/>
                <w:szCs w:val="19"/>
              </w:rPr>
            </w:pPr>
            <w:r w:rsidRPr="00AC23C4">
              <w:rPr>
                <w:rStyle w:val="ChItalBold"/>
                <w:szCs w:val="19"/>
              </w:rPr>
              <w:t>diam</w:t>
            </w:r>
          </w:p>
        </w:tc>
        <w:tc>
          <w:tcPr>
            <w:tcW w:w="1871" w:type="dxa"/>
            <w:gridSpan w:val="2"/>
            <w:shd w:val="clear" w:color="auto" w:fill="auto"/>
          </w:tcPr>
          <w:p w14:paraId="67921370" w14:textId="77777777" w:rsidR="00672641" w:rsidRPr="00682406" w:rsidRDefault="00672641" w:rsidP="00672641">
            <w:pPr>
              <w:rPr>
                <w:rStyle w:val="ChItalBoldUndl"/>
              </w:rPr>
            </w:pPr>
            <w:r w:rsidRPr="00682406">
              <w:rPr>
                <w:rStyle w:val="ChItalBoldUndl"/>
              </w:rPr>
              <w:t>badiam</w:t>
            </w:r>
          </w:p>
        </w:tc>
        <w:tc>
          <w:tcPr>
            <w:tcW w:w="1503" w:type="dxa"/>
            <w:shd w:val="clear" w:color="auto" w:fill="auto"/>
          </w:tcPr>
          <w:p w14:paraId="6A009C7B" w14:textId="6447A1D2" w:rsidR="00672641" w:rsidRPr="00AC23C4" w:rsidRDefault="00B7093A" w:rsidP="00672641">
            <w:pPr>
              <w:rPr>
                <w:szCs w:val="19"/>
              </w:rPr>
            </w:pPr>
            <w:r>
              <w:rPr>
                <w:szCs w:val="19"/>
              </w:rPr>
              <w:t>‘</w:t>
            </w:r>
            <w:r w:rsidR="00672641" w:rsidRPr="00AC23C4">
              <w:rPr>
                <w:szCs w:val="19"/>
              </w:rPr>
              <w:t>be quiet</w:t>
            </w:r>
            <w:r>
              <w:rPr>
                <w:szCs w:val="19"/>
              </w:rPr>
              <w:t>’</w:t>
            </w:r>
          </w:p>
        </w:tc>
        <w:tc>
          <w:tcPr>
            <w:tcW w:w="765" w:type="dxa"/>
            <w:shd w:val="clear" w:color="auto" w:fill="auto"/>
          </w:tcPr>
          <w:p w14:paraId="348010FF" w14:textId="77777777" w:rsidR="00672641" w:rsidRPr="00682406" w:rsidRDefault="00672641" w:rsidP="00AC23C4">
            <w:pPr>
              <w:ind w:right="85"/>
              <w:jc w:val="right"/>
            </w:pPr>
            <w:r w:rsidRPr="00682406">
              <w:t>2</w:t>
            </w:r>
          </w:p>
        </w:tc>
        <w:tc>
          <w:tcPr>
            <w:tcW w:w="709" w:type="dxa"/>
            <w:shd w:val="clear" w:color="auto" w:fill="auto"/>
          </w:tcPr>
          <w:p w14:paraId="3018D936" w14:textId="77777777" w:rsidR="00672641" w:rsidRPr="00682406" w:rsidRDefault="00672641" w:rsidP="00AC23C4">
            <w:pPr>
              <w:ind w:right="85"/>
              <w:jc w:val="right"/>
            </w:pPr>
            <w:r w:rsidRPr="00682406">
              <w:t>60</w:t>
            </w:r>
          </w:p>
        </w:tc>
      </w:tr>
      <w:tr w:rsidR="00AC23C4" w:rsidRPr="00AC23C4" w14:paraId="404DCEC3" w14:textId="77777777" w:rsidTr="00BE7DC5">
        <w:tc>
          <w:tcPr>
            <w:tcW w:w="284" w:type="dxa"/>
            <w:shd w:val="clear" w:color="auto" w:fill="auto"/>
          </w:tcPr>
          <w:p w14:paraId="0B6EBF46" w14:textId="77777777" w:rsidR="00672641" w:rsidRPr="00AC23C4" w:rsidRDefault="00672641" w:rsidP="00672641">
            <w:pPr>
              <w:rPr>
                <w:rStyle w:val="ChItalBold"/>
                <w:szCs w:val="19"/>
              </w:rPr>
            </w:pPr>
          </w:p>
        </w:tc>
        <w:tc>
          <w:tcPr>
            <w:tcW w:w="1588" w:type="dxa"/>
            <w:shd w:val="clear" w:color="auto" w:fill="auto"/>
          </w:tcPr>
          <w:p w14:paraId="32AC8A51" w14:textId="77777777" w:rsidR="00672641" w:rsidRPr="00AC23C4" w:rsidRDefault="00672641" w:rsidP="00672641">
            <w:pPr>
              <w:rPr>
                <w:rStyle w:val="ChItalBold"/>
                <w:szCs w:val="19"/>
              </w:rPr>
            </w:pPr>
            <w:r w:rsidRPr="00AC23C4">
              <w:rPr>
                <w:rStyle w:val="ChItalBold"/>
                <w:szCs w:val="19"/>
              </w:rPr>
              <w:t>bingung</w:t>
            </w:r>
          </w:p>
        </w:tc>
        <w:tc>
          <w:tcPr>
            <w:tcW w:w="1871" w:type="dxa"/>
            <w:gridSpan w:val="2"/>
            <w:shd w:val="clear" w:color="auto" w:fill="auto"/>
          </w:tcPr>
          <w:p w14:paraId="20430D82" w14:textId="77777777" w:rsidR="00672641" w:rsidRPr="00682406" w:rsidRDefault="00672641" w:rsidP="00672641">
            <w:pPr>
              <w:rPr>
                <w:rStyle w:val="ChItalBoldUndl"/>
              </w:rPr>
            </w:pPr>
            <w:r w:rsidRPr="00682406">
              <w:rPr>
                <w:rStyle w:val="ChItalBoldUndl"/>
              </w:rPr>
              <w:t>berbingung</w:t>
            </w:r>
          </w:p>
        </w:tc>
        <w:tc>
          <w:tcPr>
            <w:tcW w:w="1503" w:type="dxa"/>
            <w:shd w:val="clear" w:color="auto" w:fill="auto"/>
          </w:tcPr>
          <w:p w14:paraId="476A0406" w14:textId="2E84D8FF" w:rsidR="00672641" w:rsidRPr="00AC23C4" w:rsidRDefault="00B7093A" w:rsidP="00672641">
            <w:pPr>
              <w:rPr>
                <w:szCs w:val="19"/>
              </w:rPr>
            </w:pPr>
            <w:r>
              <w:rPr>
                <w:szCs w:val="19"/>
              </w:rPr>
              <w:t>‘</w:t>
            </w:r>
            <w:r w:rsidR="00672641" w:rsidRPr="00AC23C4">
              <w:rPr>
                <w:szCs w:val="19"/>
              </w:rPr>
              <w:t>be confused</w:t>
            </w:r>
            <w:r>
              <w:rPr>
                <w:szCs w:val="19"/>
              </w:rPr>
              <w:t>’</w:t>
            </w:r>
          </w:p>
        </w:tc>
        <w:tc>
          <w:tcPr>
            <w:tcW w:w="765" w:type="dxa"/>
            <w:shd w:val="clear" w:color="auto" w:fill="auto"/>
          </w:tcPr>
          <w:p w14:paraId="4929452D" w14:textId="77777777" w:rsidR="00672641" w:rsidRPr="00682406" w:rsidRDefault="00672641" w:rsidP="00AC23C4">
            <w:pPr>
              <w:ind w:right="85"/>
              <w:jc w:val="right"/>
            </w:pPr>
            <w:r w:rsidRPr="00682406">
              <w:t>2</w:t>
            </w:r>
          </w:p>
        </w:tc>
        <w:tc>
          <w:tcPr>
            <w:tcW w:w="709" w:type="dxa"/>
            <w:shd w:val="clear" w:color="auto" w:fill="auto"/>
          </w:tcPr>
          <w:p w14:paraId="4F4FB7DF" w14:textId="77777777" w:rsidR="00672641" w:rsidRPr="00682406" w:rsidRDefault="00672641" w:rsidP="00AC23C4">
            <w:pPr>
              <w:ind w:right="85"/>
              <w:jc w:val="right"/>
            </w:pPr>
            <w:r w:rsidRPr="00682406">
              <w:t>30</w:t>
            </w:r>
          </w:p>
        </w:tc>
      </w:tr>
      <w:tr w:rsidR="00AC23C4" w:rsidRPr="00AC23C4" w14:paraId="4EB49BFC" w14:textId="77777777" w:rsidTr="00BE7DC5">
        <w:tc>
          <w:tcPr>
            <w:tcW w:w="284" w:type="dxa"/>
            <w:shd w:val="clear" w:color="auto" w:fill="auto"/>
          </w:tcPr>
          <w:p w14:paraId="0401E623" w14:textId="77777777" w:rsidR="00672641" w:rsidRPr="00AC23C4" w:rsidRDefault="00672641" w:rsidP="00672641">
            <w:pPr>
              <w:rPr>
                <w:rStyle w:val="ChItalBold"/>
                <w:szCs w:val="19"/>
              </w:rPr>
            </w:pPr>
          </w:p>
        </w:tc>
        <w:tc>
          <w:tcPr>
            <w:tcW w:w="1588" w:type="dxa"/>
            <w:shd w:val="clear" w:color="auto" w:fill="auto"/>
          </w:tcPr>
          <w:p w14:paraId="57E67147" w14:textId="77777777" w:rsidR="00672641" w:rsidRPr="00AC23C4" w:rsidRDefault="00672641" w:rsidP="00672641">
            <w:pPr>
              <w:rPr>
                <w:rStyle w:val="ChItalBold"/>
                <w:szCs w:val="19"/>
              </w:rPr>
            </w:pPr>
            <w:r w:rsidRPr="00AC23C4">
              <w:rPr>
                <w:rStyle w:val="ChItalBold"/>
                <w:szCs w:val="19"/>
              </w:rPr>
              <w:t>jalan</w:t>
            </w:r>
            <w:r w:rsidR="008353BB" w:rsidRPr="00AC23C4">
              <w:rPr>
                <w:rStyle w:val="ChItalBold"/>
                <w:szCs w:val="19"/>
              </w:rPr>
              <w:t>g</w:t>
            </w:r>
          </w:p>
        </w:tc>
        <w:tc>
          <w:tcPr>
            <w:tcW w:w="1871" w:type="dxa"/>
            <w:gridSpan w:val="2"/>
            <w:shd w:val="clear" w:color="auto" w:fill="auto"/>
          </w:tcPr>
          <w:p w14:paraId="3E94A335" w14:textId="77777777" w:rsidR="00672641" w:rsidRPr="00682406" w:rsidRDefault="00672641" w:rsidP="00672641">
            <w:pPr>
              <w:rPr>
                <w:rStyle w:val="ChItalBoldUndl"/>
              </w:rPr>
            </w:pPr>
            <w:r w:rsidRPr="00682406">
              <w:rPr>
                <w:rStyle w:val="ChItalBoldUndl"/>
              </w:rPr>
              <w:t>berjalan</w:t>
            </w:r>
            <w:r w:rsidR="008353BB">
              <w:rPr>
                <w:rStyle w:val="ChItalBoldUndl"/>
              </w:rPr>
              <w:t>g</w:t>
            </w:r>
          </w:p>
        </w:tc>
        <w:tc>
          <w:tcPr>
            <w:tcW w:w="1503" w:type="dxa"/>
            <w:shd w:val="clear" w:color="auto" w:fill="auto"/>
          </w:tcPr>
          <w:p w14:paraId="6746101A" w14:textId="52162359" w:rsidR="00672641" w:rsidRPr="00AC23C4" w:rsidRDefault="00B7093A" w:rsidP="00672641">
            <w:pPr>
              <w:rPr>
                <w:szCs w:val="19"/>
              </w:rPr>
            </w:pPr>
            <w:r>
              <w:rPr>
                <w:szCs w:val="19"/>
              </w:rPr>
              <w:t>‘</w:t>
            </w:r>
            <w:r w:rsidR="00672641" w:rsidRPr="00AC23C4">
              <w:rPr>
                <w:szCs w:val="19"/>
              </w:rPr>
              <w:t>walk</w:t>
            </w:r>
            <w:r>
              <w:rPr>
                <w:szCs w:val="19"/>
              </w:rPr>
              <w:t>’</w:t>
            </w:r>
          </w:p>
        </w:tc>
        <w:tc>
          <w:tcPr>
            <w:tcW w:w="765" w:type="dxa"/>
            <w:shd w:val="clear" w:color="auto" w:fill="auto"/>
          </w:tcPr>
          <w:p w14:paraId="05E4AC36" w14:textId="77777777" w:rsidR="00672641" w:rsidRPr="00682406" w:rsidRDefault="00672641" w:rsidP="00AC23C4">
            <w:pPr>
              <w:ind w:right="85"/>
              <w:jc w:val="right"/>
            </w:pPr>
            <w:r w:rsidRPr="00682406">
              <w:t>1</w:t>
            </w:r>
          </w:p>
        </w:tc>
        <w:tc>
          <w:tcPr>
            <w:tcW w:w="709" w:type="dxa"/>
            <w:shd w:val="clear" w:color="auto" w:fill="auto"/>
          </w:tcPr>
          <w:p w14:paraId="30AF4346" w14:textId="77777777" w:rsidR="00672641" w:rsidRPr="00682406" w:rsidRDefault="00672641" w:rsidP="00AC23C4">
            <w:pPr>
              <w:ind w:right="85"/>
              <w:jc w:val="right"/>
            </w:pPr>
            <w:r w:rsidRPr="00682406">
              <w:t>480</w:t>
            </w:r>
          </w:p>
        </w:tc>
      </w:tr>
      <w:tr w:rsidR="00AC23C4" w:rsidRPr="00AC23C4" w14:paraId="299D2114" w14:textId="77777777" w:rsidTr="00BE7DC5">
        <w:tc>
          <w:tcPr>
            <w:tcW w:w="284" w:type="dxa"/>
            <w:shd w:val="clear" w:color="auto" w:fill="auto"/>
          </w:tcPr>
          <w:p w14:paraId="01D0FE4C" w14:textId="77777777" w:rsidR="00672641" w:rsidRPr="00AC23C4" w:rsidRDefault="00672641" w:rsidP="00672641">
            <w:pPr>
              <w:rPr>
                <w:rStyle w:val="ChItalBold"/>
                <w:szCs w:val="19"/>
              </w:rPr>
            </w:pPr>
          </w:p>
        </w:tc>
        <w:tc>
          <w:tcPr>
            <w:tcW w:w="1588" w:type="dxa"/>
            <w:shd w:val="clear" w:color="auto" w:fill="auto"/>
          </w:tcPr>
          <w:p w14:paraId="49B864BA" w14:textId="77777777" w:rsidR="00672641" w:rsidRPr="00AC23C4" w:rsidRDefault="00672641" w:rsidP="00672641">
            <w:pPr>
              <w:rPr>
                <w:rStyle w:val="ChItalBold"/>
                <w:szCs w:val="19"/>
              </w:rPr>
            </w:pPr>
            <w:r w:rsidRPr="00AC23C4">
              <w:rPr>
                <w:rStyle w:val="ChItalBold"/>
                <w:szCs w:val="19"/>
              </w:rPr>
              <w:t>ibada</w:t>
            </w:r>
          </w:p>
        </w:tc>
        <w:tc>
          <w:tcPr>
            <w:tcW w:w="1871" w:type="dxa"/>
            <w:gridSpan w:val="2"/>
            <w:shd w:val="clear" w:color="auto" w:fill="auto"/>
          </w:tcPr>
          <w:p w14:paraId="41FD197A" w14:textId="77777777" w:rsidR="00672641" w:rsidRPr="00682406" w:rsidRDefault="00672641" w:rsidP="00672641">
            <w:pPr>
              <w:rPr>
                <w:rStyle w:val="ChItalBoldUndl"/>
              </w:rPr>
            </w:pPr>
            <w:r w:rsidRPr="00682406">
              <w:rPr>
                <w:rStyle w:val="ChItalBoldUndl"/>
              </w:rPr>
              <w:t>beribada</w:t>
            </w:r>
          </w:p>
        </w:tc>
        <w:tc>
          <w:tcPr>
            <w:tcW w:w="1503" w:type="dxa"/>
            <w:shd w:val="clear" w:color="auto" w:fill="auto"/>
          </w:tcPr>
          <w:p w14:paraId="25C72900" w14:textId="3E363D6A" w:rsidR="00672641" w:rsidRPr="00AC23C4" w:rsidRDefault="00B7093A" w:rsidP="00672641">
            <w:pPr>
              <w:rPr>
                <w:szCs w:val="19"/>
              </w:rPr>
            </w:pPr>
            <w:r>
              <w:rPr>
                <w:szCs w:val="19"/>
              </w:rPr>
              <w:t>‘</w:t>
            </w:r>
            <w:r w:rsidR="00672641" w:rsidRPr="00AC23C4">
              <w:rPr>
                <w:szCs w:val="19"/>
              </w:rPr>
              <w:t>worship</w:t>
            </w:r>
            <w:r>
              <w:rPr>
                <w:szCs w:val="19"/>
              </w:rPr>
              <w:t>’</w:t>
            </w:r>
          </w:p>
        </w:tc>
        <w:tc>
          <w:tcPr>
            <w:tcW w:w="765" w:type="dxa"/>
            <w:shd w:val="clear" w:color="auto" w:fill="auto"/>
          </w:tcPr>
          <w:p w14:paraId="647CAA02" w14:textId="77777777" w:rsidR="00672641" w:rsidRPr="00682406" w:rsidRDefault="00672641" w:rsidP="00AC23C4">
            <w:pPr>
              <w:ind w:right="85"/>
              <w:jc w:val="right"/>
            </w:pPr>
            <w:r w:rsidRPr="00682406">
              <w:t>1</w:t>
            </w:r>
          </w:p>
        </w:tc>
        <w:tc>
          <w:tcPr>
            <w:tcW w:w="709" w:type="dxa"/>
            <w:shd w:val="clear" w:color="auto" w:fill="auto"/>
          </w:tcPr>
          <w:p w14:paraId="1D92F3BB" w14:textId="77777777" w:rsidR="00672641" w:rsidRPr="00682406" w:rsidRDefault="00672641" w:rsidP="00AC23C4">
            <w:pPr>
              <w:ind w:right="85"/>
              <w:jc w:val="right"/>
            </w:pPr>
            <w:r w:rsidRPr="00682406">
              <w:t>11</w:t>
            </w:r>
          </w:p>
        </w:tc>
      </w:tr>
      <w:tr w:rsidR="00AC23C4" w:rsidRPr="00AC23C4" w14:paraId="13241F92" w14:textId="77777777" w:rsidTr="00BE7DC5">
        <w:tc>
          <w:tcPr>
            <w:tcW w:w="284" w:type="dxa"/>
            <w:shd w:val="clear" w:color="auto" w:fill="auto"/>
          </w:tcPr>
          <w:p w14:paraId="0C0AD56F" w14:textId="77777777" w:rsidR="00672641" w:rsidRPr="00AC23C4" w:rsidRDefault="00672641" w:rsidP="00672641">
            <w:pPr>
              <w:rPr>
                <w:rStyle w:val="ChItalBold"/>
                <w:szCs w:val="19"/>
              </w:rPr>
            </w:pPr>
          </w:p>
        </w:tc>
        <w:tc>
          <w:tcPr>
            <w:tcW w:w="1588" w:type="dxa"/>
            <w:shd w:val="clear" w:color="auto" w:fill="auto"/>
          </w:tcPr>
          <w:p w14:paraId="16AABCA6" w14:textId="77777777" w:rsidR="00672641" w:rsidRPr="00AC23C4" w:rsidRDefault="00672641" w:rsidP="00672641">
            <w:pPr>
              <w:rPr>
                <w:rStyle w:val="ChItalBold"/>
                <w:szCs w:val="19"/>
              </w:rPr>
            </w:pPr>
            <w:r w:rsidRPr="00682406">
              <w:rPr>
                <w:rStyle w:val="ChItalBold"/>
              </w:rPr>
              <w:t>sandar</w:t>
            </w:r>
            <w:r w:rsidRPr="00682406">
              <w:t xml:space="preserve"> </w:t>
            </w:r>
          </w:p>
        </w:tc>
        <w:tc>
          <w:tcPr>
            <w:tcW w:w="1871" w:type="dxa"/>
            <w:gridSpan w:val="2"/>
            <w:shd w:val="clear" w:color="auto" w:fill="auto"/>
          </w:tcPr>
          <w:p w14:paraId="2F13DE0F" w14:textId="77777777" w:rsidR="00672641" w:rsidRPr="00682406" w:rsidRDefault="00672641" w:rsidP="00672641">
            <w:pPr>
              <w:rPr>
                <w:rStyle w:val="ChItalBoldUndl"/>
              </w:rPr>
            </w:pPr>
            <w:r w:rsidRPr="00682406">
              <w:rPr>
                <w:rStyle w:val="ChItalBoldUndl"/>
              </w:rPr>
              <w:t>bersandar</w:t>
            </w:r>
          </w:p>
        </w:tc>
        <w:tc>
          <w:tcPr>
            <w:tcW w:w="1503" w:type="dxa"/>
            <w:shd w:val="clear" w:color="auto" w:fill="auto"/>
          </w:tcPr>
          <w:p w14:paraId="283AB04E" w14:textId="29F499DC" w:rsidR="00672641" w:rsidRPr="00AC23C4" w:rsidRDefault="00B7093A" w:rsidP="00672641">
            <w:pPr>
              <w:rPr>
                <w:szCs w:val="19"/>
              </w:rPr>
            </w:pPr>
            <w:r>
              <w:rPr>
                <w:szCs w:val="19"/>
              </w:rPr>
              <w:t>‘</w:t>
            </w:r>
            <w:r w:rsidR="00672641" w:rsidRPr="00AC23C4">
              <w:rPr>
                <w:szCs w:val="19"/>
              </w:rPr>
              <w:t>lean</w:t>
            </w:r>
            <w:r>
              <w:rPr>
                <w:szCs w:val="19"/>
              </w:rPr>
              <w:t>’</w:t>
            </w:r>
          </w:p>
        </w:tc>
        <w:tc>
          <w:tcPr>
            <w:tcW w:w="765" w:type="dxa"/>
            <w:shd w:val="clear" w:color="auto" w:fill="auto"/>
          </w:tcPr>
          <w:p w14:paraId="6E8A656B" w14:textId="77777777" w:rsidR="00672641" w:rsidRPr="00682406" w:rsidRDefault="00672641" w:rsidP="00AC23C4">
            <w:pPr>
              <w:ind w:right="85"/>
              <w:jc w:val="right"/>
            </w:pPr>
            <w:r w:rsidRPr="00682406">
              <w:t>1</w:t>
            </w:r>
          </w:p>
        </w:tc>
        <w:tc>
          <w:tcPr>
            <w:tcW w:w="709" w:type="dxa"/>
            <w:shd w:val="clear" w:color="auto" w:fill="auto"/>
          </w:tcPr>
          <w:p w14:paraId="4E61A5D8" w14:textId="77777777" w:rsidR="00672641" w:rsidRPr="00AB4F18" w:rsidRDefault="00672641" w:rsidP="00AC23C4">
            <w:pPr>
              <w:ind w:right="85"/>
              <w:jc w:val="right"/>
            </w:pPr>
            <w:r w:rsidRPr="00682406">
              <w:t>6</w:t>
            </w:r>
          </w:p>
        </w:tc>
      </w:tr>
      <w:tr w:rsidR="00AC23C4" w:rsidRPr="00AC23C4" w14:paraId="4F1E4987" w14:textId="77777777" w:rsidTr="00BE7DC5">
        <w:tc>
          <w:tcPr>
            <w:tcW w:w="284" w:type="dxa"/>
            <w:shd w:val="clear" w:color="auto" w:fill="auto"/>
          </w:tcPr>
          <w:p w14:paraId="6BDBDE2E" w14:textId="77777777" w:rsidR="00672641" w:rsidRPr="00AC23C4" w:rsidRDefault="00672641" w:rsidP="00672641">
            <w:pPr>
              <w:rPr>
                <w:rStyle w:val="ChItalBold"/>
                <w:szCs w:val="19"/>
              </w:rPr>
            </w:pPr>
          </w:p>
        </w:tc>
        <w:tc>
          <w:tcPr>
            <w:tcW w:w="1588" w:type="dxa"/>
            <w:shd w:val="clear" w:color="auto" w:fill="auto"/>
          </w:tcPr>
          <w:p w14:paraId="6CE7891D" w14:textId="77777777" w:rsidR="00672641" w:rsidRPr="00AC23C4" w:rsidRDefault="00672641" w:rsidP="00672641">
            <w:pPr>
              <w:rPr>
                <w:rStyle w:val="ChItalBold"/>
                <w:szCs w:val="19"/>
              </w:rPr>
            </w:pPr>
            <w:r w:rsidRPr="00AC23C4">
              <w:rPr>
                <w:rStyle w:val="ChItalBold"/>
                <w:szCs w:val="19"/>
              </w:rPr>
              <w:t>hati~hati</w:t>
            </w:r>
          </w:p>
        </w:tc>
        <w:tc>
          <w:tcPr>
            <w:tcW w:w="1871" w:type="dxa"/>
            <w:gridSpan w:val="2"/>
            <w:shd w:val="clear" w:color="auto" w:fill="auto"/>
          </w:tcPr>
          <w:p w14:paraId="098407DD" w14:textId="77777777" w:rsidR="00672641" w:rsidRPr="00F74B59" w:rsidRDefault="00672641" w:rsidP="00672641">
            <w:pPr>
              <w:rPr>
                <w:rStyle w:val="ChItalBoldUndl"/>
              </w:rPr>
            </w:pPr>
            <w:r w:rsidRPr="00F74B59">
              <w:rPr>
                <w:rStyle w:val="ChItalBoldUndl"/>
              </w:rPr>
              <w:t>berhati</w:t>
            </w:r>
            <w:r>
              <w:rPr>
                <w:rStyle w:val="ChItalBoldUndl"/>
              </w:rPr>
              <w:t>~</w:t>
            </w:r>
            <w:r w:rsidRPr="00F74B59">
              <w:rPr>
                <w:rStyle w:val="ChItalBoldUndl"/>
              </w:rPr>
              <w:t>hati</w:t>
            </w:r>
          </w:p>
        </w:tc>
        <w:tc>
          <w:tcPr>
            <w:tcW w:w="1503" w:type="dxa"/>
            <w:shd w:val="clear" w:color="auto" w:fill="auto"/>
          </w:tcPr>
          <w:p w14:paraId="292E532C" w14:textId="5D9C8BC0" w:rsidR="00672641" w:rsidRPr="00AC23C4" w:rsidRDefault="00B7093A" w:rsidP="00672641">
            <w:pPr>
              <w:rPr>
                <w:szCs w:val="19"/>
              </w:rPr>
            </w:pPr>
            <w:r>
              <w:rPr>
                <w:szCs w:val="19"/>
              </w:rPr>
              <w:t>‘</w:t>
            </w:r>
            <w:r w:rsidR="00672641" w:rsidRPr="00AC23C4">
              <w:rPr>
                <w:szCs w:val="19"/>
              </w:rPr>
              <w:t>be careful</w:t>
            </w:r>
            <w:r>
              <w:rPr>
                <w:szCs w:val="19"/>
              </w:rPr>
              <w:t>’</w:t>
            </w:r>
          </w:p>
        </w:tc>
        <w:tc>
          <w:tcPr>
            <w:tcW w:w="765" w:type="dxa"/>
            <w:shd w:val="clear" w:color="auto" w:fill="auto"/>
          </w:tcPr>
          <w:p w14:paraId="71398710" w14:textId="77777777" w:rsidR="00672641" w:rsidRPr="00AB4F18" w:rsidRDefault="00672641" w:rsidP="00AC23C4">
            <w:pPr>
              <w:ind w:right="85"/>
              <w:jc w:val="right"/>
            </w:pPr>
            <w:r w:rsidRPr="00AB4F18">
              <w:t>1</w:t>
            </w:r>
          </w:p>
        </w:tc>
        <w:tc>
          <w:tcPr>
            <w:tcW w:w="709" w:type="dxa"/>
            <w:shd w:val="clear" w:color="auto" w:fill="auto"/>
          </w:tcPr>
          <w:p w14:paraId="46FF66F9" w14:textId="77777777" w:rsidR="00672641" w:rsidRPr="00AB4F18" w:rsidRDefault="00672641" w:rsidP="00AC23C4">
            <w:pPr>
              <w:ind w:right="85"/>
              <w:jc w:val="right"/>
            </w:pPr>
            <w:r w:rsidRPr="00AB4F18">
              <w:t>5</w:t>
            </w:r>
          </w:p>
        </w:tc>
      </w:tr>
      <w:tr w:rsidR="00AC23C4" w:rsidRPr="00AC23C4" w14:paraId="5B2605D8" w14:textId="77777777" w:rsidTr="00BE7DC5">
        <w:tc>
          <w:tcPr>
            <w:tcW w:w="284" w:type="dxa"/>
            <w:tcBorders>
              <w:bottom w:val="single" w:sz="4" w:space="0" w:color="auto"/>
            </w:tcBorders>
            <w:shd w:val="clear" w:color="auto" w:fill="auto"/>
          </w:tcPr>
          <w:p w14:paraId="57F7AF89" w14:textId="77777777" w:rsidR="00672641" w:rsidRPr="00AC23C4" w:rsidRDefault="00672641" w:rsidP="00672641">
            <w:pPr>
              <w:pStyle w:val="TableCell0-2Break"/>
              <w:rPr>
                <w:rStyle w:val="ChItalBold"/>
                <w:szCs w:val="19"/>
              </w:rPr>
            </w:pPr>
          </w:p>
        </w:tc>
        <w:tc>
          <w:tcPr>
            <w:tcW w:w="1588" w:type="dxa"/>
            <w:tcBorders>
              <w:bottom w:val="single" w:sz="4" w:space="0" w:color="auto"/>
            </w:tcBorders>
            <w:shd w:val="clear" w:color="auto" w:fill="auto"/>
          </w:tcPr>
          <w:p w14:paraId="5415FF66" w14:textId="77777777" w:rsidR="00672641" w:rsidRPr="00AC23C4" w:rsidRDefault="00672641" w:rsidP="00672641">
            <w:pPr>
              <w:pStyle w:val="TableCell0-2Break"/>
              <w:rPr>
                <w:rStyle w:val="ChItalBold"/>
                <w:szCs w:val="19"/>
              </w:rPr>
            </w:pPr>
            <w:r w:rsidRPr="00AC23C4">
              <w:rPr>
                <w:rStyle w:val="ChItalBold"/>
                <w:szCs w:val="19"/>
              </w:rPr>
              <w:t>pisa</w:t>
            </w:r>
          </w:p>
        </w:tc>
        <w:tc>
          <w:tcPr>
            <w:tcW w:w="1871" w:type="dxa"/>
            <w:gridSpan w:val="2"/>
            <w:tcBorders>
              <w:bottom w:val="single" w:sz="4" w:space="0" w:color="auto"/>
            </w:tcBorders>
            <w:shd w:val="clear" w:color="auto" w:fill="auto"/>
          </w:tcPr>
          <w:p w14:paraId="6AF3C3B8" w14:textId="77777777" w:rsidR="00672641" w:rsidRPr="00F74B59" w:rsidRDefault="00672641" w:rsidP="00672641">
            <w:pPr>
              <w:pStyle w:val="TableCell0-2Break"/>
              <w:rPr>
                <w:rStyle w:val="ChItalBoldUndl"/>
              </w:rPr>
            </w:pPr>
            <w:r w:rsidRPr="00F74B59">
              <w:rPr>
                <w:rStyle w:val="ChItalBoldUndl"/>
              </w:rPr>
              <w:t>berpisa</w:t>
            </w:r>
          </w:p>
        </w:tc>
        <w:tc>
          <w:tcPr>
            <w:tcW w:w="1503" w:type="dxa"/>
            <w:tcBorders>
              <w:bottom w:val="single" w:sz="4" w:space="0" w:color="auto"/>
            </w:tcBorders>
            <w:shd w:val="clear" w:color="auto" w:fill="auto"/>
          </w:tcPr>
          <w:p w14:paraId="24A8579E" w14:textId="3D8A339D" w:rsidR="00672641" w:rsidRPr="00AC23C4" w:rsidRDefault="00B7093A" w:rsidP="00672641">
            <w:pPr>
              <w:pStyle w:val="TableCell0-2Break"/>
              <w:rPr>
                <w:szCs w:val="19"/>
              </w:rPr>
            </w:pPr>
            <w:r>
              <w:rPr>
                <w:szCs w:val="19"/>
              </w:rPr>
              <w:t>‘</w:t>
            </w:r>
            <w:r w:rsidR="00672641" w:rsidRPr="00AC23C4">
              <w:rPr>
                <w:szCs w:val="19"/>
              </w:rPr>
              <w:t>be separate</w:t>
            </w:r>
            <w:r>
              <w:rPr>
                <w:szCs w:val="19"/>
              </w:rPr>
              <w:t>’</w:t>
            </w:r>
          </w:p>
        </w:tc>
        <w:tc>
          <w:tcPr>
            <w:tcW w:w="765" w:type="dxa"/>
            <w:tcBorders>
              <w:bottom w:val="single" w:sz="4" w:space="0" w:color="auto"/>
            </w:tcBorders>
            <w:shd w:val="clear" w:color="auto" w:fill="auto"/>
          </w:tcPr>
          <w:p w14:paraId="6935FFEB" w14:textId="77777777" w:rsidR="00672641" w:rsidRPr="00AB4F18" w:rsidRDefault="00672641" w:rsidP="00AC23C4">
            <w:pPr>
              <w:pStyle w:val="TableCell0-2Break"/>
              <w:ind w:right="85"/>
              <w:jc w:val="right"/>
            </w:pPr>
            <w:r w:rsidRPr="00AB4F18">
              <w:t>1</w:t>
            </w:r>
          </w:p>
        </w:tc>
        <w:tc>
          <w:tcPr>
            <w:tcW w:w="709" w:type="dxa"/>
            <w:tcBorders>
              <w:bottom w:val="single" w:sz="4" w:space="0" w:color="auto"/>
            </w:tcBorders>
            <w:shd w:val="clear" w:color="auto" w:fill="auto"/>
          </w:tcPr>
          <w:p w14:paraId="57A7CB10" w14:textId="77777777" w:rsidR="00672641" w:rsidRPr="00AB4F18" w:rsidRDefault="00672641" w:rsidP="00AC23C4">
            <w:pPr>
              <w:pStyle w:val="TableCell0-2Break"/>
              <w:ind w:right="85"/>
              <w:jc w:val="right"/>
            </w:pPr>
            <w:r w:rsidRPr="00AB4F18">
              <w:t>4</w:t>
            </w:r>
          </w:p>
        </w:tc>
      </w:tr>
      <w:tr w:rsidR="00672641" w:rsidRPr="00CC4054" w14:paraId="0FAB7E80" w14:textId="77777777" w:rsidTr="00BE7DC5">
        <w:tc>
          <w:tcPr>
            <w:tcW w:w="6720" w:type="dxa"/>
            <w:gridSpan w:val="7"/>
            <w:tcBorders>
              <w:top w:val="single" w:sz="4" w:space="0" w:color="auto"/>
              <w:bottom w:val="single" w:sz="4" w:space="0" w:color="auto"/>
            </w:tcBorders>
            <w:shd w:val="clear" w:color="auto" w:fill="auto"/>
          </w:tcPr>
          <w:p w14:paraId="5CBB11EC" w14:textId="5DBA4E89" w:rsidR="00672641" w:rsidRPr="00F74B59" w:rsidRDefault="00672641" w:rsidP="00077A42">
            <w:pPr>
              <w:pStyle w:val="TableHdLeft"/>
            </w:pPr>
            <w:r w:rsidRPr="00F74B59">
              <w:lastRenderedPageBreak/>
              <w:t>Bivalent base</w:t>
            </w:r>
            <w:r>
              <w:t xml:space="preserve">s: Bases and prefixed lexemes </w:t>
            </w:r>
            <w:r w:rsidR="00077A42">
              <w:t xml:space="preserve">with </w:t>
            </w:r>
            <w:r>
              <w:t>same semantics</w:t>
            </w:r>
          </w:p>
        </w:tc>
      </w:tr>
      <w:tr w:rsidR="00672641" w:rsidRPr="00786B33" w14:paraId="207F2977" w14:textId="77777777" w:rsidTr="00BE7DC5">
        <w:tc>
          <w:tcPr>
            <w:tcW w:w="6720" w:type="dxa"/>
            <w:gridSpan w:val="7"/>
            <w:tcBorders>
              <w:top w:val="single" w:sz="4" w:space="0" w:color="auto"/>
              <w:bottom w:val="nil"/>
            </w:tcBorders>
            <w:shd w:val="clear" w:color="auto" w:fill="auto"/>
          </w:tcPr>
          <w:p w14:paraId="4120C054" w14:textId="77777777" w:rsidR="00672641" w:rsidRPr="00F74B59" w:rsidRDefault="00672641" w:rsidP="00AC23C4">
            <w:pPr>
              <w:pStyle w:val="TableHdLeft"/>
              <w:ind w:left="142"/>
            </w:pPr>
            <w:r>
              <w:t>Prefixed lexemes: Monotransitive and intransitive uses</w:t>
            </w:r>
          </w:p>
        </w:tc>
      </w:tr>
      <w:tr w:rsidR="00AC23C4" w:rsidRPr="00DE7082" w14:paraId="0B2914F3" w14:textId="77777777" w:rsidTr="00BE7DC5">
        <w:tc>
          <w:tcPr>
            <w:tcW w:w="284" w:type="dxa"/>
            <w:tcBorders>
              <w:top w:val="nil"/>
            </w:tcBorders>
            <w:shd w:val="clear" w:color="auto" w:fill="auto"/>
          </w:tcPr>
          <w:p w14:paraId="496670A1" w14:textId="77777777" w:rsidR="00672641" w:rsidRPr="00AC23C4" w:rsidRDefault="00672641" w:rsidP="00672641">
            <w:pPr>
              <w:pStyle w:val="TableCell2-0Break"/>
              <w:rPr>
                <w:rStyle w:val="ChItalBold"/>
                <w:szCs w:val="19"/>
              </w:rPr>
            </w:pPr>
          </w:p>
        </w:tc>
        <w:tc>
          <w:tcPr>
            <w:tcW w:w="1588" w:type="dxa"/>
            <w:tcBorders>
              <w:top w:val="nil"/>
            </w:tcBorders>
            <w:shd w:val="clear" w:color="auto" w:fill="auto"/>
          </w:tcPr>
          <w:p w14:paraId="79FBA561" w14:textId="77777777" w:rsidR="00672641" w:rsidRPr="00AC23C4" w:rsidRDefault="00672641" w:rsidP="00672641">
            <w:pPr>
              <w:pStyle w:val="TableCell2-0Break"/>
              <w:rPr>
                <w:rStyle w:val="ChItalBold"/>
                <w:szCs w:val="19"/>
              </w:rPr>
            </w:pPr>
            <w:r w:rsidRPr="00AC23C4">
              <w:rPr>
                <w:rStyle w:val="ChItalBold"/>
                <w:szCs w:val="19"/>
              </w:rPr>
              <w:t>buru</w:t>
            </w:r>
          </w:p>
        </w:tc>
        <w:tc>
          <w:tcPr>
            <w:tcW w:w="1871" w:type="dxa"/>
            <w:gridSpan w:val="2"/>
            <w:tcBorders>
              <w:top w:val="nil"/>
            </w:tcBorders>
            <w:shd w:val="clear" w:color="auto" w:fill="auto"/>
          </w:tcPr>
          <w:p w14:paraId="460472B9" w14:textId="77777777" w:rsidR="00672641" w:rsidRPr="00DE7082" w:rsidRDefault="00672641" w:rsidP="00672641">
            <w:pPr>
              <w:pStyle w:val="TableCell2-0Break"/>
              <w:rPr>
                <w:rStyle w:val="ChItalBold"/>
              </w:rPr>
            </w:pPr>
            <w:r w:rsidRPr="00DE7082">
              <w:rPr>
                <w:rStyle w:val="ChItalBold"/>
              </w:rPr>
              <w:t>berburu</w:t>
            </w:r>
          </w:p>
        </w:tc>
        <w:tc>
          <w:tcPr>
            <w:tcW w:w="1503" w:type="dxa"/>
            <w:tcBorders>
              <w:top w:val="nil"/>
            </w:tcBorders>
            <w:shd w:val="clear" w:color="auto" w:fill="auto"/>
          </w:tcPr>
          <w:p w14:paraId="33B2000B" w14:textId="5E052BB6" w:rsidR="00672641" w:rsidRPr="00DE7082" w:rsidRDefault="00B7093A" w:rsidP="00672641">
            <w:pPr>
              <w:pStyle w:val="TableCell2-0Break"/>
            </w:pPr>
            <w:r>
              <w:t>‘</w:t>
            </w:r>
            <w:r w:rsidR="00672641" w:rsidRPr="00DE7082">
              <w:t>hunt</w:t>
            </w:r>
            <w:r>
              <w:t>’</w:t>
            </w:r>
          </w:p>
        </w:tc>
        <w:tc>
          <w:tcPr>
            <w:tcW w:w="765" w:type="dxa"/>
            <w:tcBorders>
              <w:top w:val="nil"/>
            </w:tcBorders>
            <w:shd w:val="clear" w:color="auto" w:fill="auto"/>
          </w:tcPr>
          <w:p w14:paraId="4EB881DC" w14:textId="77777777" w:rsidR="00672641" w:rsidRPr="00AC23C4" w:rsidRDefault="00672641" w:rsidP="00AC23C4">
            <w:pPr>
              <w:pStyle w:val="TableCell2-0Break"/>
              <w:ind w:right="85"/>
              <w:jc w:val="right"/>
              <w:rPr>
                <w:rStyle w:val="ChBold"/>
                <w:b w:val="0"/>
              </w:rPr>
            </w:pPr>
            <w:r w:rsidRPr="00AC23C4">
              <w:rPr>
                <w:rStyle w:val="ChBold"/>
                <w:b w:val="0"/>
              </w:rPr>
              <w:t>10</w:t>
            </w:r>
          </w:p>
        </w:tc>
        <w:tc>
          <w:tcPr>
            <w:tcW w:w="709" w:type="dxa"/>
            <w:tcBorders>
              <w:top w:val="nil"/>
            </w:tcBorders>
            <w:shd w:val="clear" w:color="auto" w:fill="auto"/>
          </w:tcPr>
          <w:p w14:paraId="175AA2ED" w14:textId="77777777" w:rsidR="00672641" w:rsidRPr="00AC23C4" w:rsidRDefault="00672641" w:rsidP="00AC23C4">
            <w:pPr>
              <w:pStyle w:val="TableCell2-0Break"/>
              <w:ind w:right="85"/>
              <w:jc w:val="right"/>
              <w:rPr>
                <w:sz w:val="19"/>
              </w:rPr>
            </w:pPr>
            <w:r w:rsidRPr="00DE7082">
              <w:t>5</w:t>
            </w:r>
          </w:p>
        </w:tc>
      </w:tr>
      <w:tr w:rsidR="00AC23C4" w:rsidRPr="00AC23C4" w14:paraId="76FC6100" w14:textId="77777777" w:rsidTr="00BE7DC5">
        <w:tc>
          <w:tcPr>
            <w:tcW w:w="284" w:type="dxa"/>
            <w:shd w:val="clear" w:color="auto" w:fill="auto"/>
          </w:tcPr>
          <w:p w14:paraId="42156041" w14:textId="77777777" w:rsidR="00672641" w:rsidRPr="00AC23C4" w:rsidRDefault="00672641" w:rsidP="00672641">
            <w:pPr>
              <w:rPr>
                <w:rStyle w:val="ChItalBold"/>
                <w:szCs w:val="19"/>
              </w:rPr>
            </w:pPr>
          </w:p>
        </w:tc>
        <w:tc>
          <w:tcPr>
            <w:tcW w:w="1588" w:type="dxa"/>
            <w:shd w:val="clear" w:color="auto" w:fill="auto"/>
          </w:tcPr>
          <w:p w14:paraId="491A7D5F" w14:textId="77777777" w:rsidR="00672641" w:rsidRPr="00AC23C4" w:rsidRDefault="00672641" w:rsidP="00672641">
            <w:pPr>
              <w:rPr>
                <w:rStyle w:val="ChItalBold"/>
                <w:szCs w:val="19"/>
              </w:rPr>
            </w:pPr>
            <w:r w:rsidRPr="00AC23C4">
              <w:rPr>
                <w:rStyle w:val="ChItalBold"/>
                <w:szCs w:val="19"/>
              </w:rPr>
              <w:t>buat</w:t>
            </w:r>
          </w:p>
        </w:tc>
        <w:tc>
          <w:tcPr>
            <w:tcW w:w="1871" w:type="dxa"/>
            <w:gridSpan w:val="2"/>
            <w:shd w:val="clear" w:color="auto" w:fill="auto"/>
          </w:tcPr>
          <w:p w14:paraId="18488499" w14:textId="77777777" w:rsidR="00672641" w:rsidRPr="00DE7082" w:rsidRDefault="00672641" w:rsidP="00672641">
            <w:pPr>
              <w:rPr>
                <w:rStyle w:val="ChItalBoldUndl"/>
              </w:rPr>
            </w:pPr>
            <w:r w:rsidRPr="00DE7082">
              <w:rPr>
                <w:rStyle w:val="ChItalBoldUndl"/>
              </w:rPr>
              <w:t>berbuat</w:t>
            </w:r>
          </w:p>
        </w:tc>
        <w:tc>
          <w:tcPr>
            <w:tcW w:w="1503" w:type="dxa"/>
            <w:shd w:val="clear" w:color="auto" w:fill="auto"/>
          </w:tcPr>
          <w:p w14:paraId="3113A851" w14:textId="59583787" w:rsidR="00672641" w:rsidRPr="00DE7082" w:rsidRDefault="00B7093A" w:rsidP="00672641">
            <w:r>
              <w:t>‘</w:t>
            </w:r>
            <w:r w:rsidR="00672641" w:rsidRPr="00DE7082">
              <w:t>make</w:t>
            </w:r>
            <w:r>
              <w:t>’</w:t>
            </w:r>
          </w:p>
        </w:tc>
        <w:tc>
          <w:tcPr>
            <w:tcW w:w="765" w:type="dxa"/>
            <w:shd w:val="clear" w:color="auto" w:fill="auto"/>
          </w:tcPr>
          <w:p w14:paraId="5A2CF0E2" w14:textId="77777777" w:rsidR="00672641" w:rsidRPr="00AC23C4" w:rsidRDefault="00672641" w:rsidP="00AC23C4">
            <w:pPr>
              <w:ind w:right="85"/>
              <w:jc w:val="right"/>
              <w:rPr>
                <w:rStyle w:val="ChBold"/>
                <w:b w:val="0"/>
              </w:rPr>
            </w:pPr>
            <w:r w:rsidRPr="00AC23C4">
              <w:rPr>
                <w:rStyle w:val="ChBold"/>
                <w:b w:val="0"/>
              </w:rPr>
              <w:t>7</w:t>
            </w:r>
          </w:p>
        </w:tc>
        <w:tc>
          <w:tcPr>
            <w:tcW w:w="709" w:type="dxa"/>
            <w:shd w:val="clear" w:color="auto" w:fill="auto"/>
          </w:tcPr>
          <w:p w14:paraId="0921F68E" w14:textId="77777777" w:rsidR="00672641" w:rsidRPr="00AC23C4" w:rsidRDefault="00672641" w:rsidP="00AC23C4">
            <w:pPr>
              <w:ind w:right="85"/>
              <w:jc w:val="right"/>
              <w:rPr>
                <w:sz w:val="19"/>
                <w:szCs w:val="19"/>
              </w:rPr>
            </w:pPr>
            <w:r w:rsidRPr="00AC23C4">
              <w:rPr>
                <w:szCs w:val="19"/>
              </w:rPr>
              <w:t>100</w:t>
            </w:r>
          </w:p>
        </w:tc>
      </w:tr>
      <w:tr w:rsidR="00BE7DC5" w:rsidRPr="00AC23C4" w14:paraId="23329B94" w14:textId="77777777" w:rsidTr="00BE7DC5">
        <w:tc>
          <w:tcPr>
            <w:tcW w:w="284" w:type="dxa"/>
            <w:shd w:val="clear" w:color="auto" w:fill="auto"/>
          </w:tcPr>
          <w:p w14:paraId="5368A9FF" w14:textId="77777777" w:rsidR="00BE7DC5" w:rsidRPr="00AC23C4" w:rsidRDefault="00BE7DC5" w:rsidP="00BE7DC5">
            <w:pPr>
              <w:rPr>
                <w:rStyle w:val="ChItalBold"/>
                <w:szCs w:val="19"/>
              </w:rPr>
            </w:pPr>
          </w:p>
        </w:tc>
        <w:tc>
          <w:tcPr>
            <w:tcW w:w="1588" w:type="dxa"/>
            <w:shd w:val="clear" w:color="auto" w:fill="auto"/>
          </w:tcPr>
          <w:p w14:paraId="714E7E9D" w14:textId="7CAC088F" w:rsidR="00BE7DC5" w:rsidRPr="00AC23C4" w:rsidRDefault="00BE7DC5" w:rsidP="00BE7DC5">
            <w:pPr>
              <w:rPr>
                <w:rStyle w:val="ChItalBold"/>
                <w:szCs w:val="19"/>
              </w:rPr>
            </w:pPr>
            <w:r w:rsidRPr="00AC23C4">
              <w:rPr>
                <w:rStyle w:val="ChItalBold"/>
                <w:szCs w:val="19"/>
              </w:rPr>
              <w:t>pikir</w:t>
            </w:r>
          </w:p>
        </w:tc>
        <w:tc>
          <w:tcPr>
            <w:tcW w:w="1871" w:type="dxa"/>
            <w:gridSpan w:val="2"/>
            <w:shd w:val="clear" w:color="auto" w:fill="auto"/>
          </w:tcPr>
          <w:p w14:paraId="6B5C4B36" w14:textId="6ED15C4B" w:rsidR="00BE7DC5" w:rsidRPr="00DE7082" w:rsidRDefault="00BE7DC5" w:rsidP="00BE7DC5">
            <w:pPr>
              <w:rPr>
                <w:rStyle w:val="ChItalBoldUndl"/>
              </w:rPr>
            </w:pPr>
            <w:r w:rsidRPr="00DE7082">
              <w:rPr>
                <w:rStyle w:val="ChItalBoldUndl"/>
              </w:rPr>
              <w:t>berpikir</w:t>
            </w:r>
          </w:p>
        </w:tc>
        <w:tc>
          <w:tcPr>
            <w:tcW w:w="1503" w:type="dxa"/>
            <w:shd w:val="clear" w:color="auto" w:fill="auto"/>
          </w:tcPr>
          <w:p w14:paraId="4EBE5253" w14:textId="70CE9D4F" w:rsidR="00BE7DC5" w:rsidRDefault="00BE7DC5" w:rsidP="00BE7DC5">
            <w:pPr>
              <w:rPr>
                <w:szCs w:val="19"/>
              </w:rPr>
            </w:pPr>
            <w:r>
              <w:t>‘</w:t>
            </w:r>
            <w:r w:rsidRPr="00DE7082">
              <w:t>think</w:t>
            </w:r>
            <w:r>
              <w:t>’</w:t>
            </w:r>
          </w:p>
        </w:tc>
        <w:tc>
          <w:tcPr>
            <w:tcW w:w="765" w:type="dxa"/>
            <w:shd w:val="clear" w:color="auto" w:fill="auto"/>
          </w:tcPr>
          <w:p w14:paraId="76690FCB" w14:textId="4175C77A" w:rsidR="00BE7DC5" w:rsidRPr="00DE7082" w:rsidRDefault="00BE7DC5" w:rsidP="00BE7DC5">
            <w:pPr>
              <w:ind w:right="85"/>
              <w:jc w:val="right"/>
            </w:pPr>
            <w:r w:rsidRPr="00AC23C4">
              <w:rPr>
                <w:rStyle w:val="ChBold"/>
                <w:b w:val="0"/>
              </w:rPr>
              <w:t>8</w:t>
            </w:r>
          </w:p>
        </w:tc>
        <w:tc>
          <w:tcPr>
            <w:tcW w:w="709" w:type="dxa"/>
            <w:shd w:val="clear" w:color="auto" w:fill="auto"/>
          </w:tcPr>
          <w:p w14:paraId="378FD030" w14:textId="46BB7212" w:rsidR="00BE7DC5" w:rsidRPr="00DE7082" w:rsidRDefault="00BE7DC5" w:rsidP="00BE7DC5">
            <w:pPr>
              <w:ind w:right="85"/>
              <w:jc w:val="right"/>
            </w:pPr>
            <w:r>
              <w:t>102</w:t>
            </w:r>
          </w:p>
        </w:tc>
      </w:tr>
      <w:tr w:rsidR="00BE7DC5" w:rsidRPr="00AC23C4" w14:paraId="2F35A5F9" w14:textId="77777777" w:rsidTr="00BE7DC5">
        <w:tc>
          <w:tcPr>
            <w:tcW w:w="284" w:type="dxa"/>
            <w:shd w:val="clear" w:color="auto" w:fill="auto"/>
          </w:tcPr>
          <w:p w14:paraId="4B223EC7" w14:textId="77777777" w:rsidR="00BE7DC5" w:rsidRPr="00AC23C4" w:rsidRDefault="00BE7DC5" w:rsidP="00BE7DC5">
            <w:pPr>
              <w:rPr>
                <w:rStyle w:val="ChItalBold"/>
                <w:szCs w:val="19"/>
              </w:rPr>
            </w:pPr>
          </w:p>
        </w:tc>
        <w:tc>
          <w:tcPr>
            <w:tcW w:w="1588" w:type="dxa"/>
            <w:shd w:val="clear" w:color="auto" w:fill="auto"/>
          </w:tcPr>
          <w:p w14:paraId="7BCF22D8" w14:textId="77777777" w:rsidR="00BE7DC5" w:rsidRPr="00AC23C4" w:rsidRDefault="00BE7DC5" w:rsidP="00BE7DC5">
            <w:pPr>
              <w:rPr>
                <w:rStyle w:val="ChItalBold"/>
                <w:szCs w:val="19"/>
              </w:rPr>
            </w:pPr>
            <w:r w:rsidRPr="00AC23C4">
              <w:rPr>
                <w:rStyle w:val="ChItalBold"/>
                <w:szCs w:val="19"/>
              </w:rPr>
              <w:t>harap</w:t>
            </w:r>
          </w:p>
        </w:tc>
        <w:tc>
          <w:tcPr>
            <w:tcW w:w="1871" w:type="dxa"/>
            <w:gridSpan w:val="2"/>
            <w:shd w:val="clear" w:color="auto" w:fill="auto"/>
          </w:tcPr>
          <w:p w14:paraId="5478AE68" w14:textId="77777777" w:rsidR="00BE7DC5" w:rsidRPr="00DE7082" w:rsidRDefault="00BE7DC5" w:rsidP="00BE7DC5">
            <w:pPr>
              <w:rPr>
                <w:rStyle w:val="ChItalBold"/>
              </w:rPr>
            </w:pPr>
            <w:r w:rsidRPr="00DE7082">
              <w:rPr>
                <w:rStyle w:val="ChItalBoldUndl"/>
              </w:rPr>
              <w:t>berharap</w:t>
            </w:r>
          </w:p>
        </w:tc>
        <w:tc>
          <w:tcPr>
            <w:tcW w:w="1503" w:type="dxa"/>
            <w:shd w:val="clear" w:color="auto" w:fill="auto"/>
          </w:tcPr>
          <w:p w14:paraId="34C7A206" w14:textId="79B734F7" w:rsidR="00BE7DC5" w:rsidRPr="00AC23C4" w:rsidRDefault="00BE7DC5" w:rsidP="00BE7DC5">
            <w:pPr>
              <w:rPr>
                <w:szCs w:val="19"/>
              </w:rPr>
            </w:pPr>
            <w:r>
              <w:rPr>
                <w:szCs w:val="19"/>
              </w:rPr>
              <w:t>‘</w:t>
            </w:r>
            <w:r w:rsidRPr="00AC23C4">
              <w:rPr>
                <w:szCs w:val="19"/>
              </w:rPr>
              <w:t>hope</w:t>
            </w:r>
            <w:r>
              <w:rPr>
                <w:szCs w:val="19"/>
              </w:rPr>
              <w:t>’</w:t>
            </w:r>
          </w:p>
        </w:tc>
        <w:tc>
          <w:tcPr>
            <w:tcW w:w="765" w:type="dxa"/>
            <w:shd w:val="clear" w:color="auto" w:fill="auto"/>
          </w:tcPr>
          <w:p w14:paraId="699F9CA4" w14:textId="77777777" w:rsidR="00BE7DC5" w:rsidRPr="00DE7082" w:rsidRDefault="00BE7DC5" w:rsidP="00BE7DC5">
            <w:pPr>
              <w:ind w:right="85"/>
              <w:jc w:val="right"/>
            </w:pPr>
            <w:r w:rsidRPr="00DE7082">
              <w:t>1</w:t>
            </w:r>
          </w:p>
        </w:tc>
        <w:tc>
          <w:tcPr>
            <w:tcW w:w="709" w:type="dxa"/>
            <w:shd w:val="clear" w:color="auto" w:fill="auto"/>
          </w:tcPr>
          <w:p w14:paraId="2B491EF7" w14:textId="77777777" w:rsidR="00BE7DC5" w:rsidRPr="00DE7082" w:rsidRDefault="00BE7DC5" w:rsidP="00BE7DC5">
            <w:pPr>
              <w:ind w:right="85"/>
              <w:jc w:val="right"/>
            </w:pPr>
            <w:r w:rsidRPr="00DE7082">
              <w:t>8</w:t>
            </w:r>
          </w:p>
        </w:tc>
      </w:tr>
      <w:tr w:rsidR="00BE7DC5" w:rsidRPr="00DE7082" w14:paraId="2A8655A1" w14:textId="77777777" w:rsidTr="00BE7DC5">
        <w:tc>
          <w:tcPr>
            <w:tcW w:w="284" w:type="dxa"/>
            <w:tcBorders>
              <w:bottom w:val="single" w:sz="4" w:space="0" w:color="auto"/>
            </w:tcBorders>
            <w:shd w:val="clear" w:color="auto" w:fill="auto"/>
          </w:tcPr>
          <w:p w14:paraId="382D1CCC" w14:textId="77777777" w:rsidR="00BE7DC5" w:rsidRPr="00AC23C4" w:rsidRDefault="00BE7DC5" w:rsidP="00BE7DC5">
            <w:pPr>
              <w:pStyle w:val="TableCell0-2Break"/>
              <w:rPr>
                <w:rStyle w:val="ChItalBold"/>
                <w:szCs w:val="19"/>
              </w:rPr>
            </w:pPr>
          </w:p>
        </w:tc>
        <w:tc>
          <w:tcPr>
            <w:tcW w:w="1588" w:type="dxa"/>
            <w:tcBorders>
              <w:bottom w:val="single" w:sz="4" w:space="0" w:color="auto"/>
            </w:tcBorders>
            <w:shd w:val="clear" w:color="auto" w:fill="auto"/>
          </w:tcPr>
          <w:p w14:paraId="35B681B2" w14:textId="77777777" w:rsidR="00BE7DC5" w:rsidRPr="00AC23C4" w:rsidRDefault="00BE7DC5" w:rsidP="00BE7DC5">
            <w:pPr>
              <w:pStyle w:val="TableCell0-2Break"/>
              <w:rPr>
                <w:rStyle w:val="ChItalBold"/>
                <w:szCs w:val="19"/>
              </w:rPr>
            </w:pPr>
            <w:r w:rsidRPr="00AC23C4">
              <w:rPr>
                <w:rStyle w:val="ChItalBold"/>
                <w:szCs w:val="19"/>
              </w:rPr>
              <w:t>ribut</w:t>
            </w:r>
          </w:p>
        </w:tc>
        <w:tc>
          <w:tcPr>
            <w:tcW w:w="1871" w:type="dxa"/>
            <w:gridSpan w:val="2"/>
            <w:tcBorders>
              <w:bottom w:val="single" w:sz="4" w:space="0" w:color="auto"/>
            </w:tcBorders>
            <w:shd w:val="clear" w:color="auto" w:fill="auto"/>
          </w:tcPr>
          <w:p w14:paraId="359A5D5C" w14:textId="77777777" w:rsidR="00BE7DC5" w:rsidRPr="00DE7082" w:rsidRDefault="00BE7DC5" w:rsidP="00BE7DC5">
            <w:pPr>
              <w:pStyle w:val="TableCell0-2Break"/>
              <w:rPr>
                <w:rStyle w:val="ChItalBoldUndl"/>
              </w:rPr>
            </w:pPr>
            <w:r w:rsidRPr="00DE7082">
              <w:rPr>
                <w:rStyle w:val="ChItalBold"/>
              </w:rPr>
              <w:t>bribut</w:t>
            </w:r>
          </w:p>
        </w:tc>
        <w:tc>
          <w:tcPr>
            <w:tcW w:w="1503" w:type="dxa"/>
            <w:tcBorders>
              <w:bottom w:val="single" w:sz="4" w:space="0" w:color="auto"/>
            </w:tcBorders>
            <w:shd w:val="clear" w:color="auto" w:fill="auto"/>
          </w:tcPr>
          <w:p w14:paraId="7DFC6823" w14:textId="201818FF" w:rsidR="00BE7DC5" w:rsidRPr="00DE7082" w:rsidRDefault="00BE7DC5" w:rsidP="00BE7DC5">
            <w:pPr>
              <w:pStyle w:val="TableCell0-2Break"/>
            </w:pPr>
            <w:r>
              <w:rPr>
                <w:szCs w:val="19"/>
              </w:rPr>
              <w:t>‘</w:t>
            </w:r>
            <w:r w:rsidRPr="00AC23C4">
              <w:rPr>
                <w:szCs w:val="19"/>
              </w:rPr>
              <w:t>trouble</w:t>
            </w:r>
            <w:r>
              <w:rPr>
                <w:szCs w:val="19"/>
              </w:rPr>
              <w:t>’</w:t>
            </w:r>
          </w:p>
        </w:tc>
        <w:tc>
          <w:tcPr>
            <w:tcW w:w="765" w:type="dxa"/>
            <w:tcBorders>
              <w:bottom w:val="single" w:sz="4" w:space="0" w:color="auto"/>
            </w:tcBorders>
            <w:shd w:val="clear" w:color="auto" w:fill="auto"/>
          </w:tcPr>
          <w:p w14:paraId="5733FF20" w14:textId="77777777" w:rsidR="00BE7DC5" w:rsidRPr="00DE7082" w:rsidRDefault="00BE7DC5" w:rsidP="00BE7DC5">
            <w:pPr>
              <w:pStyle w:val="TableCell0-2Break"/>
              <w:ind w:right="85"/>
              <w:jc w:val="right"/>
            </w:pPr>
            <w:r w:rsidRPr="00DE7082">
              <w:t>1</w:t>
            </w:r>
          </w:p>
        </w:tc>
        <w:tc>
          <w:tcPr>
            <w:tcW w:w="709" w:type="dxa"/>
            <w:tcBorders>
              <w:bottom w:val="single" w:sz="4" w:space="0" w:color="auto"/>
            </w:tcBorders>
            <w:shd w:val="clear" w:color="auto" w:fill="auto"/>
          </w:tcPr>
          <w:p w14:paraId="00CF4492" w14:textId="77777777" w:rsidR="00BE7DC5" w:rsidRPr="00DE7082" w:rsidRDefault="00BE7DC5" w:rsidP="00BE7DC5">
            <w:pPr>
              <w:pStyle w:val="TableCell0-2Break"/>
              <w:ind w:right="85"/>
              <w:jc w:val="right"/>
            </w:pPr>
            <w:r w:rsidRPr="00DE7082">
              <w:t>5</w:t>
            </w:r>
          </w:p>
        </w:tc>
      </w:tr>
      <w:tr w:rsidR="00BE7DC5" w:rsidRPr="00DE7082" w14:paraId="6D6B5EE1" w14:textId="77777777" w:rsidTr="00BE7DC5">
        <w:tc>
          <w:tcPr>
            <w:tcW w:w="6720" w:type="dxa"/>
            <w:gridSpan w:val="7"/>
            <w:tcBorders>
              <w:top w:val="single" w:sz="4" w:space="0" w:color="auto"/>
              <w:bottom w:val="nil"/>
            </w:tcBorders>
            <w:shd w:val="clear" w:color="auto" w:fill="auto"/>
          </w:tcPr>
          <w:p w14:paraId="7E8FCAFE" w14:textId="77777777" w:rsidR="00BE7DC5" w:rsidRPr="00DE7082" w:rsidRDefault="00BE7DC5" w:rsidP="00BE7DC5">
            <w:pPr>
              <w:pStyle w:val="TableHdLeft"/>
              <w:ind w:left="142"/>
            </w:pPr>
            <w:r>
              <w:t xml:space="preserve">Prefixed </w:t>
            </w:r>
            <w:r w:rsidRPr="00DE7082">
              <w:t>lexemes: Monotransitive uses</w:t>
            </w:r>
          </w:p>
        </w:tc>
      </w:tr>
      <w:tr w:rsidR="00BE7DC5" w:rsidRPr="00DE7082" w14:paraId="5C81B714" w14:textId="77777777" w:rsidTr="00BE7DC5">
        <w:tc>
          <w:tcPr>
            <w:tcW w:w="284" w:type="dxa"/>
            <w:tcBorders>
              <w:top w:val="nil"/>
            </w:tcBorders>
            <w:shd w:val="clear" w:color="auto" w:fill="auto"/>
          </w:tcPr>
          <w:p w14:paraId="4B23D5D9" w14:textId="77777777" w:rsidR="00BE7DC5" w:rsidRPr="00AC23C4" w:rsidRDefault="00BE7DC5" w:rsidP="00BE7DC5">
            <w:pPr>
              <w:pStyle w:val="TableCell2-0Break"/>
              <w:rPr>
                <w:rStyle w:val="ChItalBold"/>
                <w:szCs w:val="19"/>
              </w:rPr>
            </w:pPr>
          </w:p>
        </w:tc>
        <w:tc>
          <w:tcPr>
            <w:tcW w:w="1588" w:type="dxa"/>
            <w:tcBorders>
              <w:top w:val="nil"/>
            </w:tcBorders>
            <w:shd w:val="clear" w:color="auto" w:fill="auto"/>
          </w:tcPr>
          <w:p w14:paraId="38CFC644" w14:textId="70D6BF45" w:rsidR="00BE7DC5" w:rsidRPr="00AC23C4" w:rsidRDefault="00BE7DC5" w:rsidP="00BE7DC5">
            <w:pPr>
              <w:pStyle w:val="TableCell2-0Break"/>
              <w:rPr>
                <w:rStyle w:val="ChItalBold"/>
                <w:szCs w:val="19"/>
              </w:rPr>
            </w:pPr>
            <w:r w:rsidRPr="00AC23C4">
              <w:rPr>
                <w:rStyle w:val="ChItalBold"/>
                <w:szCs w:val="19"/>
              </w:rPr>
              <w:t>bicara</w:t>
            </w:r>
          </w:p>
        </w:tc>
        <w:tc>
          <w:tcPr>
            <w:tcW w:w="1786" w:type="dxa"/>
            <w:tcBorders>
              <w:top w:val="nil"/>
            </w:tcBorders>
            <w:shd w:val="clear" w:color="auto" w:fill="auto"/>
          </w:tcPr>
          <w:p w14:paraId="15F5EFC7" w14:textId="5B1E1B31" w:rsidR="00BE7DC5" w:rsidRPr="00DE7082" w:rsidRDefault="00BE7DC5" w:rsidP="00BE7DC5">
            <w:pPr>
              <w:pStyle w:val="TableCell2-0Break"/>
              <w:rPr>
                <w:rStyle w:val="ChItalBoldUndl"/>
              </w:rPr>
            </w:pPr>
            <w:r w:rsidRPr="00DE7082">
              <w:rPr>
                <w:rStyle w:val="ChItalBoldUndl"/>
              </w:rPr>
              <w:t>berbicara</w:t>
            </w:r>
          </w:p>
        </w:tc>
        <w:tc>
          <w:tcPr>
            <w:tcW w:w="1588" w:type="dxa"/>
            <w:gridSpan w:val="2"/>
            <w:tcBorders>
              <w:top w:val="nil"/>
            </w:tcBorders>
            <w:shd w:val="clear" w:color="auto" w:fill="auto"/>
          </w:tcPr>
          <w:p w14:paraId="16FC6D4D" w14:textId="7A3CA0B8" w:rsidR="00BE7DC5" w:rsidRPr="00DE7082" w:rsidRDefault="00BE7DC5" w:rsidP="00BE7DC5">
            <w:pPr>
              <w:pStyle w:val="TableCell2-0Break"/>
            </w:pPr>
            <w:r>
              <w:t>‘</w:t>
            </w:r>
            <w:r w:rsidRPr="00DE7082">
              <w:t>speak</w:t>
            </w:r>
            <w:r>
              <w:t>’</w:t>
            </w:r>
          </w:p>
        </w:tc>
        <w:tc>
          <w:tcPr>
            <w:tcW w:w="765" w:type="dxa"/>
            <w:tcBorders>
              <w:top w:val="nil"/>
            </w:tcBorders>
            <w:shd w:val="clear" w:color="auto" w:fill="auto"/>
          </w:tcPr>
          <w:p w14:paraId="6CF9EBCD" w14:textId="190FF3DA" w:rsidR="00BE7DC5" w:rsidRPr="00AC23C4" w:rsidRDefault="00BE7DC5" w:rsidP="00BE7DC5">
            <w:pPr>
              <w:pStyle w:val="TableCell2-0Break"/>
              <w:ind w:right="85"/>
              <w:jc w:val="right"/>
              <w:rPr>
                <w:rStyle w:val="ChBold"/>
                <w:b w:val="0"/>
              </w:rPr>
            </w:pPr>
            <w:r>
              <w:rPr>
                <w:rStyle w:val="ChBold"/>
                <w:b w:val="0"/>
              </w:rPr>
              <w:t>7</w:t>
            </w:r>
          </w:p>
        </w:tc>
        <w:tc>
          <w:tcPr>
            <w:tcW w:w="709" w:type="dxa"/>
            <w:tcBorders>
              <w:top w:val="nil"/>
            </w:tcBorders>
            <w:shd w:val="clear" w:color="auto" w:fill="auto"/>
          </w:tcPr>
          <w:p w14:paraId="4AD80697" w14:textId="2208007C" w:rsidR="00BE7DC5" w:rsidRPr="00AC23C4" w:rsidRDefault="00BE7DC5" w:rsidP="00BE7DC5">
            <w:pPr>
              <w:pStyle w:val="TableCell2-0Break"/>
              <w:ind w:right="85"/>
              <w:jc w:val="right"/>
              <w:rPr>
                <w:sz w:val="19"/>
              </w:rPr>
            </w:pPr>
            <w:r>
              <w:t>333</w:t>
            </w:r>
          </w:p>
        </w:tc>
      </w:tr>
      <w:tr w:rsidR="00BE7DC5" w:rsidRPr="00AC23C4" w14:paraId="667C948A" w14:textId="77777777" w:rsidTr="00BE7DC5">
        <w:tc>
          <w:tcPr>
            <w:tcW w:w="284" w:type="dxa"/>
            <w:shd w:val="clear" w:color="auto" w:fill="auto"/>
          </w:tcPr>
          <w:p w14:paraId="43E0A876" w14:textId="77777777" w:rsidR="00BE7DC5" w:rsidRPr="00AC23C4" w:rsidRDefault="00BE7DC5" w:rsidP="00BE7DC5">
            <w:pPr>
              <w:rPr>
                <w:rStyle w:val="ChItalBold"/>
                <w:szCs w:val="19"/>
              </w:rPr>
            </w:pPr>
          </w:p>
        </w:tc>
        <w:tc>
          <w:tcPr>
            <w:tcW w:w="1588" w:type="dxa"/>
            <w:shd w:val="clear" w:color="auto" w:fill="auto"/>
          </w:tcPr>
          <w:p w14:paraId="1CAB7F07" w14:textId="77777777" w:rsidR="00BE7DC5" w:rsidRPr="00AC23C4" w:rsidRDefault="00BE7DC5" w:rsidP="00BE7DC5">
            <w:pPr>
              <w:rPr>
                <w:rStyle w:val="ChItalBold"/>
                <w:szCs w:val="19"/>
              </w:rPr>
            </w:pPr>
            <w:r w:rsidRPr="00AC23C4">
              <w:rPr>
                <w:rStyle w:val="ChItalBold"/>
                <w:szCs w:val="19"/>
              </w:rPr>
              <w:t>kerja</w:t>
            </w:r>
          </w:p>
        </w:tc>
        <w:tc>
          <w:tcPr>
            <w:tcW w:w="1786" w:type="dxa"/>
            <w:shd w:val="clear" w:color="auto" w:fill="auto"/>
          </w:tcPr>
          <w:p w14:paraId="7A34DFF2" w14:textId="77777777" w:rsidR="00BE7DC5" w:rsidRPr="00DE7082" w:rsidRDefault="00BE7DC5" w:rsidP="00BE7DC5">
            <w:pPr>
              <w:rPr>
                <w:rStyle w:val="ChItalBoldUndl"/>
              </w:rPr>
            </w:pPr>
            <w:r w:rsidRPr="00DE7082">
              <w:rPr>
                <w:rStyle w:val="ChItalBoldUndl"/>
              </w:rPr>
              <w:t>bekerja</w:t>
            </w:r>
          </w:p>
        </w:tc>
        <w:tc>
          <w:tcPr>
            <w:tcW w:w="1588" w:type="dxa"/>
            <w:gridSpan w:val="2"/>
            <w:shd w:val="clear" w:color="auto" w:fill="auto"/>
          </w:tcPr>
          <w:p w14:paraId="59802DCA" w14:textId="727CED59" w:rsidR="00BE7DC5" w:rsidRPr="00DE7082" w:rsidRDefault="00BE7DC5" w:rsidP="00BE7DC5">
            <w:r>
              <w:t>‘</w:t>
            </w:r>
            <w:r w:rsidRPr="00DE7082">
              <w:t>work</w:t>
            </w:r>
            <w:r>
              <w:t>’</w:t>
            </w:r>
          </w:p>
        </w:tc>
        <w:tc>
          <w:tcPr>
            <w:tcW w:w="765" w:type="dxa"/>
            <w:shd w:val="clear" w:color="auto" w:fill="auto"/>
          </w:tcPr>
          <w:p w14:paraId="2569875C" w14:textId="77777777" w:rsidR="00BE7DC5" w:rsidRPr="00AC23C4" w:rsidRDefault="00BE7DC5" w:rsidP="00BE7DC5">
            <w:pPr>
              <w:ind w:right="85"/>
              <w:jc w:val="right"/>
              <w:rPr>
                <w:rStyle w:val="ChBold"/>
                <w:b w:val="0"/>
              </w:rPr>
            </w:pPr>
            <w:r w:rsidRPr="00AC23C4">
              <w:rPr>
                <w:rStyle w:val="ChBold"/>
                <w:b w:val="0"/>
              </w:rPr>
              <w:t>5</w:t>
            </w:r>
          </w:p>
        </w:tc>
        <w:tc>
          <w:tcPr>
            <w:tcW w:w="709" w:type="dxa"/>
            <w:shd w:val="clear" w:color="auto" w:fill="auto"/>
          </w:tcPr>
          <w:p w14:paraId="5C7A9A41" w14:textId="77777777" w:rsidR="00BE7DC5" w:rsidRPr="00AC23C4" w:rsidRDefault="00BE7DC5" w:rsidP="00BE7DC5">
            <w:pPr>
              <w:ind w:right="85"/>
              <w:jc w:val="right"/>
              <w:rPr>
                <w:sz w:val="19"/>
                <w:szCs w:val="19"/>
              </w:rPr>
            </w:pPr>
            <w:r w:rsidRPr="00AC23C4">
              <w:rPr>
                <w:szCs w:val="19"/>
              </w:rPr>
              <w:t>191</w:t>
            </w:r>
          </w:p>
        </w:tc>
      </w:tr>
      <w:tr w:rsidR="00BE7DC5" w:rsidRPr="00AC23C4" w14:paraId="63A2389D" w14:textId="77777777" w:rsidTr="00BE7DC5">
        <w:tc>
          <w:tcPr>
            <w:tcW w:w="284" w:type="dxa"/>
            <w:shd w:val="clear" w:color="auto" w:fill="auto"/>
          </w:tcPr>
          <w:p w14:paraId="545B65AC" w14:textId="77777777" w:rsidR="00BE7DC5" w:rsidRPr="00AC23C4" w:rsidRDefault="00BE7DC5" w:rsidP="00BE7DC5">
            <w:pPr>
              <w:rPr>
                <w:rStyle w:val="ChItalBold"/>
                <w:szCs w:val="19"/>
              </w:rPr>
            </w:pPr>
          </w:p>
        </w:tc>
        <w:tc>
          <w:tcPr>
            <w:tcW w:w="1588" w:type="dxa"/>
            <w:shd w:val="clear" w:color="auto" w:fill="auto"/>
          </w:tcPr>
          <w:p w14:paraId="515854C5" w14:textId="77777777" w:rsidR="00BE7DC5" w:rsidRPr="00AC23C4" w:rsidRDefault="00BE7DC5" w:rsidP="00BE7DC5">
            <w:pPr>
              <w:rPr>
                <w:rStyle w:val="ChItalBold"/>
                <w:szCs w:val="19"/>
              </w:rPr>
            </w:pPr>
            <w:r w:rsidRPr="00AC23C4">
              <w:rPr>
                <w:rStyle w:val="ChItalBold"/>
                <w:szCs w:val="19"/>
              </w:rPr>
              <w:t>tahang</w:t>
            </w:r>
          </w:p>
        </w:tc>
        <w:tc>
          <w:tcPr>
            <w:tcW w:w="1786" w:type="dxa"/>
            <w:shd w:val="clear" w:color="auto" w:fill="auto"/>
          </w:tcPr>
          <w:p w14:paraId="44B8E8E0" w14:textId="77777777" w:rsidR="00BE7DC5" w:rsidRPr="00DE7082" w:rsidRDefault="00BE7DC5" w:rsidP="00BE7DC5">
            <w:pPr>
              <w:rPr>
                <w:rStyle w:val="ChItalBoldUndl"/>
              </w:rPr>
            </w:pPr>
            <w:r w:rsidRPr="00DE7082">
              <w:rPr>
                <w:rStyle w:val="ChItalBoldUndl"/>
              </w:rPr>
              <w:t>bertahan</w:t>
            </w:r>
            <w:r>
              <w:rPr>
                <w:rStyle w:val="ChItalBoldUndl"/>
              </w:rPr>
              <w:t>g</w:t>
            </w:r>
          </w:p>
        </w:tc>
        <w:tc>
          <w:tcPr>
            <w:tcW w:w="1588" w:type="dxa"/>
            <w:gridSpan w:val="2"/>
            <w:shd w:val="clear" w:color="auto" w:fill="auto"/>
          </w:tcPr>
          <w:p w14:paraId="04CAB504" w14:textId="43F7360D" w:rsidR="00BE7DC5" w:rsidRPr="00DE7082" w:rsidRDefault="00BE7DC5" w:rsidP="00BE7DC5">
            <w:r>
              <w:t>‘</w:t>
            </w:r>
            <w:r w:rsidRPr="00DE7082">
              <w:t>hold (out/back)</w:t>
            </w:r>
            <w:r>
              <w:t>’</w:t>
            </w:r>
          </w:p>
        </w:tc>
        <w:tc>
          <w:tcPr>
            <w:tcW w:w="765" w:type="dxa"/>
            <w:shd w:val="clear" w:color="auto" w:fill="auto"/>
          </w:tcPr>
          <w:p w14:paraId="6F8F138C" w14:textId="77777777" w:rsidR="00BE7DC5" w:rsidRPr="00AC23C4" w:rsidRDefault="00BE7DC5" w:rsidP="00BE7DC5">
            <w:pPr>
              <w:ind w:right="85"/>
              <w:jc w:val="right"/>
              <w:rPr>
                <w:rStyle w:val="ChBold"/>
                <w:b w:val="0"/>
              </w:rPr>
            </w:pPr>
            <w:r w:rsidRPr="00AC23C4">
              <w:rPr>
                <w:rStyle w:val="ChBold"/>
                <w:b w:val="0"/>
              </w:rPr>
              <w:t>5</w:t>
            </w:r>
          </w:p>
        </w:tc>
        <w:tc>
          <w:tcPr>
            <w:tcW w:w="709" w:type="dxa"/>
            <w:shd w:val="clear" w:color="auto" w:fill="auto"/>
          </w:tcPr>
          <w:p w14:paraId="5EEDCB6F" w14:textId="77777777" w:rsidR="00BE7DC5" w:rsidRPr="00AC23C4" w:rsidRDefault="00BE7DC5" w:rsidP="00BE7DC5">
            <w:pPr>
              <w:ind w:right="85"/>
              <w:jc w:val="right"/>
              <w:rPr>
                <w:sz w:val="19"/>
                <w:szCs w:val="19"/>
              </w:rPr>
            </w:pPr>
            <w:r w:rsidRPr="00AC23C4">
              <w:rPr>
                <w:szCs w:val="19"/>
              </w:rPr>
              <w:t>48</w:t>
            </w:r>
          </w:p>
        </w:tc>
      </w:tr>
      <w:tr w:rsidR="00BE7DC5" w:rsidRPr="00AC23C4" w14:paraId="6D6C0677" w14:textId="77777777" w:rsidTr="00BE7DC5">
        <w:tc>
          <w:tcPr>
            <w:tcW w:w="284" w:type="dxa"/>
            <w:shd w:val="clear" w:color="auto" w:fill="auto"/>
          </w:tcPr>
          <w:p w14:paraId="6162D053" w14:textId="77777777" w:rsidR="00BE7DC5" w:rsidRPr="00AC23C4" w:rsidRDefault="00BE7DC5" w:rsidP="00BE7DC5">
            <w:pPr>
              <w:rPr>
                <w:rStyle w:val="ChItalBold"/>
                <w:szCs w:val="19"/>
              </w:rPr>
            </w:pPr>
          </w:p>
        </w:tc>
        <w:tc>
          <w:tcPr>
            <w:tcW w:w="1588" w:type="dxa"/>
            <w:shd w:val="clear" w:color="auto" w:fill="auto"/>
          </w:tcPr>
          <w:p w14:paraId="26DEF292" w14:textId="77777777" w:rsidR="00BE7DC5" w:rsidRPr="00AC23C4" w:rsidRDefault="00BE7DC5" w:rsidP="00BE7DC5">
            <w:pPr>
              <w:rPr>
                <w:rStyle w:val="ChItalBold"/>
                <w:szCs w:val="19"/>
              </w:rPr>
            </w:pPr>
            <w:r w:rsidRPr="00AC23C4">
              <w:rPr>
                <w:rStyle w:val="ChItalBold"/>
                <w:szCs w:val="19"/>
              </w:rPr>
              <w:t>uba</w:t>
            </w:r>
          </w:p>
        </w:tc>
        <w:tc>
          <w:tcPr>
            <w:tcW w:w="1786" w:type="dxa"/>
            <w:shd w:val="clear" w:color="auto" w:fill="auto"/>
          </w:tcPr>
          <w:p w14:paraId="520C8C87" w14:textId="77777777" w:rsidR="00BE7DC5" w:rsidRPr="00DE7082" w:rsidRDefault="00BE7DC5" w:rsidP="00BE7DC5">
            <w:pPr>
              <w:rPr>
                <w:rStyle w:val="ChItalBold"/>
              </w:rPr>
            </w:pPr>
            <w:r w:rsidRPr="00DE7082">
              <w:rPr>
                <w:rStyle w:val="ChItalBold"/>
              </w:rPr>
              <w:t>bruba</w:t>
            </w:r>
          </w:p>
        </w:tc>
        <w:tc>
          <w:tcPr>
            <w:tcW w:w="1588" w:type="dxa"/>
            <w:gridSpan w:val="2"/>
            <w:shd w:val="clear" w:color="auto" w:fill="auto"/>
          </w:tcPr>
          <w:p w14:paraId="4677E771" w14:textId="6F21E00A" w:rsidR="00BE7DC5" w:rsidRPr="00DE7082" w:rsidRDefault="00BE7DC5" w:rsidP="00BE7DC5">
            <w:r>
              <w:t>‘</w:t>
            </w:r>
            <w:r w:rsidRPr="00DE7082">
              <w:t>change</w:t>
            </w:r>
            <w:r>
              <w:t>’</w:t>
            </w:r>
          </w:p>
        </w:tc>
        <w:tc>
          <w:tcPr>
            <w:tcW w:w="765" w:type="dxa"/>
            <w:shd w:val="clear" w:color="auto" w:fill="auto"/>
          </w:tcPr>
          <w:p w14:paraId="00F6B013" w14:textId="77777777" w:rsidR="00BE7DC5" w:rsidRPr="00AC23C4" w:rsidRDefault="00BE7DC5" w:rsidP="00BE7DC5">
            <w:pPr>
              <w:ind w:right="85"/>
              <w:jc w:val="right"/>
              <w:rPr>
                <w:rStyle w:val="ChBold"/>
                <w:b w:val="0"/>
              </w:rPr>
            </w:pPr>
            <w:r w:rsidRPr="00AC23C4">
              <w:rPr>
                <w:rStyle w:val="ChBold"/>
                <w:b w:val="0"/>
              </w:rPr>
              <w:t>5</w:t>
            </w:r>
          </w:p>
        </w:tc>
        <w:tc>
          <w:tcPr>
            <w:tcW w:w="709" w:type="dxa"/>
            <w:shd w:val="clear" w:color="auto" w:fill="auto"/>
          </w:tcPr>
          <w:p w14:paraId="12CD6A19" w14:textId="77777777" w:rsidR="00BE7DC5" w:rsidRPr="00AC23C4" w:rsidRDefault="00BE7DC5" w:rsidP="00BE7DC5">
            <w:pPr>
              <w:ind w:right="85"/>
              <w:jc w:val="right"/>
              <w:rPr>
                <w:sz w:val="19"/>
                <w:szCs w:val="19"/>
              </w:rPr>
            </w:pPr>
            <w:r w:rsidRPr="00AC23C4">
              <w:rPr>
                <w:szCs w:val="19"/>
              </w:rPr>
              <w:t>9</w:t>
            </w:r>
          </w:p>
        </w:tc>
      </w:tr>
      <w:tr w:rsidR="00BE7DC5" w:rsidRPr="00AC23C4" w14:paraId="1FF06AD4" w14:textId="77777777" w:rsidTr="00BE7DC5">
        <w:tc>
          <w:tcPr>
            <w:tcW w:w="284" w:type="dxa"/>
            <w:shd w:val="clear" w:color="auto" w:fill="auto"/>
          </w:tcPr>
          <w:p w14:paraId="6440F036" w14:textId="77777777" w:rsidR="00BE7DC5" w:rsidRPr="00AC23C4" w:rsidRDefault="00BE7DC5" w:rsidP="00BE7DC5">
            <w:pPr>
              <w:rPr>
                <w:rStyle w:val="ChItalBold"/>
                <w:szCs w:val="19"/>
              </w:rPr>
            </w:pPr>
          </w:p>
        </w:tc>
        <w:tc>
          <w:tcPr>
            <w:tcW w:w="1588" w:type="dxa"/>
            <w:shd w:val="clear" w:color="auto" w:fill="auto"/>
          </w:tcPr>
          <w:p w14:paraId="2A4C3C48" w14:textId="77777777" w:rsidR="00BE7DC5" w:rsidRPr="00AC23C4" w:rsidRDefault="00BE7DC5" w:rsidP="00BE7DC5">
            <w:pPr>
              <w:rPr>
                <w:rStyle w:val="ChItalBold"/>
                <w:szCs w:val="19"/>
              </w:rPr>
            </w:pPr>
            <w:r w:rsidRPr="00AC23C4">
              <w:rPr>
                <w:rStyle w:val="ChItalBold"/>
                <w:szCs w:val="19"/>
              </w:rPr>
              <w:t>gabung</w:t>
            </w:r>
          </w:p>
        </w:tc>
        <w:tc>
          <w:tcPr>
            <w:tcW w:w="1786" w:type="dxa"/>
            <w:shd w:val="clear" w:color="auto" w:fill="auto"/>
          </w:tcPr>
          <w:p w14:paraId="49B168E0" w14:textId="77777777" w:rsidR="00BE7DC5" w:rsidRPr="00DE7082" w:rsidRDefault="00BE7DC5" w:rsidP="00BE7DC5">
            <w:pPr>
              <w:rPr>
                <w:rStyle w:val="ChItalBoldUndl"/>
              </w:rPr>
            </w:pPr>
            <w:r w:rsidRPr="00DE7082">
              <w:rPr>
                <w:rStyle w:val="ChItalBoldUndl"/>
              </w:rPr>
              <w:t>bergabung</w:t>
            </w:r>
          </w:p>
        </w:tc>
        <w:tc>
          <w:tcPr>
            <w:tcW w:w="1588" w:type="dxa"/>
            <w:gridSpan w:val="2"/>
            <w:shd w:val="clear" w:color="auto" w:fill="auto"/>
          </w:tcPr>
          <w:p w14:paraId="36114798" w14:textId="33D94D30" w:rsidR="00BE7DC5" w:rsidRPr="00DE7082" w:rsidRDefault="00BE7DC5" w:rsidP="00BE7DC5">
            <w:r>
              <w:t>‘</w:t>
            </w:r>
            <w:r w:rsidRPr="00DE7082">
              <w:t>join</w:t>
            </w:r>
            <w:r>
              <w:t>’</w:t>
            </w:r>
          </w:p>
        </w:tc>
        <w:tc>
          <w:tcPr>
            <w:tcW w:w="765" w:type="dxa"/>
            <w:shd w:val="clear" w:color="auto" w:fill="auto"/>
          </w:tcPr>
          <w:p w14:paraId="4FF4737A" w14:textId="77777777" w:rsidR="00BE7DC5" w:rsidRPr="00AC23C4" w:rsidRDefault="00BE7DC5" w:rsidP="00BE7DC5">
            <w:pPr>
              <w:ind w:right="85"/>
              <w:jc w:val="right"/>
              <w:rPr>
                <w:rStyle w:val="ChBold"/>
                <w:b w:val="0"/>
              </w:rPr>
            </w:pPr>
            <w:r w:rsidRPr="00AC23C4">
              <w:rPr>
                <w:rStyle w:val="ChBold"/>
                <w:b w:val="0"/>
              </w:rPr>
              <w:t>4</w:t>
            </w:r>
          </w:p>
        </w:tc>
        <w:tc>
          <w:tcPr>
            <w:tcW w:w="709" w:type="dxa"/>
            <w:shd w:val="clear" w:color="auto" w:fill="auto"/>
          </w:tcPr>
          <w:p w14:paraId="6FFEE051" w14:textId="77777777" w:rsidR="00BE7DC5" w:rsidRPr="00AC23C4" w:rsidRDefault="00BE7DC5" w:rsidP="00BE7DC5">
            <w:pPr>
              <w:ind w:right="85"/>
              <w:jc w:val="right"/>
              <w:rPr>
                <w:sz w:val="19"/>
                <w:szCs w:val="19"/>
              </w:rPr>
            </w:pPr>
            <w:r w:rsidRPr="00AC23C4">
              <w:rPr>
                <w:szCs w:val="19"/>
              </w:rPr>
              <w:t>3</w:t>
            </w:r>
          </w:p>
        </w:tc>
      </w:tr>
      <w:tr w:rsidR="00BE7DC5" w:rsidRPr="00AC23C4" w14:paraId="3D851311" w14:textId="77777777" w:rsidTr="00BE7DC5">
        <w:tc>
          <w:tcPr>
            <w:tcW w:w="284" w:type="dxa"/>
            <w:shd w:val="clear" w:color="auto" w:fill="auto"/>
          </w:tcPr>
          <w:p w14:paraId="653F13F7" w14:textId="77777777" w:rsidR="00BE7DC5" w:rsidRPr="00AC23C4" w:rsidRDefault="00BE7DC5" w:rsidP="00BE7DC5">
            <w:pPr>
              <w:rPr>
                <w:rStyle w:val="ChItalBold"/>
                <w:szCs w:val="19"/>
              </w:rPr>
            </w:pPr>
          </w:p>
        </w:tc>
        <w:tc>
          <w:tcPr>
            <w:tcW w:w="1588" w:type="dxa"/>
            <w:shd w:val="clear" w:color="auto" w:fill="auto"/>
          </w:tcPr>
          <w:p w14:paraId="3FEDD97A" w14:textId="77777777" w:rsidR="00BE7DC5" w:rsidRPr="00AC23C4" w:rsidRDefault="00BE7DC5" w:rsidP="00BE7DC5">
            <w:pPr>
              <w:rPr>
                <w:rStyle w:val="ChItalBold"/>
                <w:szCs w:val="19"/>
              </w:rPr>
            </w:pPr>
            <w:r w:rsidRPr="00AC23C4">
              <w:rPr>
                <w:rStyle w:val="ChItalBold"/>
                <w:szCs w:val="19"/>
              </w:rPr>
              <w:t>maing</w:t>
            </w:r>
          </w:p>
        </w:tc>
        <w:tc>
          <w:tcPr>
            <w:tcW w:w="1786" w:type="dxa"/>
            <w:shd w:val="clear" w:color="auto" w:fill="auto"/>
          </w:tcPr>
          <w:p w14:paraId="22BCE2A2" w14:textId="77777777" w:rsidR="00BE7DC5" w:rsidRPr="00DE7082" w:rsidRDefault="00BE7DC5" w:rsidP="00BE7DC5">
            <w:pPr>
              <w:rPr>
                <w:rStyle w:val="ChItalBoldUndl"/>
              </w:rPr>
            </w:pPr>
            <w:r w:rsidRPr="00DE7082">
              <w:rPr>
                <w:rStyle w:val="ChItalBoldUndl"/>
              </w:rPr>
              <w:t>bermain</w:t>
            </w:r>
            <w:r>
              <w:rPr>
                <w:rStyle w:val="ChItalBoldUndl"/>
              </w:rPr>
              <w:t>g</w:t>
            </w:r>
          </w:p>
        </w:tc>
        <w:tc>
          <w:tcPr>
            <w:tcW w:w="1588" w:type="dxa"/>
            <w:gridSpan w:val="2"/>
            <w:shd w:val="clear" w:color="auto" w:fill="auto"/>
          </w:tcPr>
          <w:p w14:paraId="434F1500" w14:textId="51A31E05" w:rsidR="00BE7DC5" w:rsidRPr="00DE7082" w:rsidRDefault="00BE7DC5" w:rsidP="00BE7DC5">
            <w:r>
              <w:t>‘</w:t>
            </w:r>
            <w:r w:rsidRPr="00DE7082">
              <w:t>play</w:t>
            </w:r>
            <w:r>
              <w:t>’</w:t>
            </w:r>
          </w:p>
        </w:tc>
        <w:tc>
          <w:tcPr>
            <w:tcW w:w="765" w:type="dxa"/>
            <w:shd w:val="clear" w:color="auto" w:fill="auto"/>
          </w:tcPr>
          <w:p w14:paraId="4BE58B06" w14:textId="77777777" w:rsidR="00BE7DC5" w:rsidRPr="00DE7082" w:rsidRDefault="00BE7DC5" w:rsidP="00BE7DC5">
            <w:pPr>
              <w:ind w:right="85"/>
              <w:jc w:val="right"/>
            </w:pPr>
            <w:r w:rsidRPr="00DE7082">
              <w:t>3</w:t>
            </w:r>
          </w:p>
        </w:tc>
        <w:tc>
          <w:tcPr>
            <w:tcW w:w="709" w:type="dxa"/>
            <w:shd w:val="clear" w:color="auto" w:fill="auto"/>
          </w:tcPr>
          <w:p w14:paraId="40133FD8" w14:textId="77777777" w:rsidR="00BE7DC5" w:rsidRPr="00AC23C4" w:rsidRDefault="00BE7DC5" w:rsidP="00BE7DC5">
            <w:pPr>
              <w:ind w:right="85"/>
              <w:jc w:val="right"/>
              <w:rPr>
                <w:sz w:val="19"/>
                <w:szCs w:val="19"/>
              </w:rPr>
            </w:pPr>
            <w:r w:rsidRPr="00AC23C4">
              <w:rPr>
                <w:szCs w:val="19"/>
              </w:rPr>
              <w:t>113</w:t>
            </w:r>
          </w:p>
        </w:tc>
      </w:tr>
      <w:tr w:rsidR="00BE7DC5" w:rsidRPr="00AC23C4" w14:paraId="0DA51EC1" w14:textId="77777777" w:rsidTr="00BE7DC5">
        <w:tc>
          <w:tcPr>
            <w:tcW w:w="284" w:type="dxa"/>
            <w:shd w:val="clear" w:color="auto" w:fill="auto"/>
          </w:tcPr>
          <w:p w14:paraId="35394599" w14:textId="77777777" w:rsidR="00BE7DC5" w:rsidRPr="00AC23C4" w:rsidRDefault="00BE7DC5" w:rsidP="00BE7DC5">
            <w:pPr>
              <w:rPr>
                <w:rStyle w:val="ChItalBold"/>
                <w:szCs w:val="19"/>
              </w:rPr>
            </w:pPr>
          </w:p>
        </w:tc>
        <w:tc>
          <w:tcPr>
            <w:tcW w:w="1588" w:type="dxa"/>
            <w:shd w:val="clear" w:color="auto" w:fill="auto"/>
          </w:tcPr>
          <w:p w14:paraId="712FD0ED" w14:textId="77777777" w:rsidR="00BE7DC5" w:rsidRPr="00AC23C4" w:rsidRDefault="00BE7DC5" w:rsidP="00BE7DC5">
            <w:pPr>
              <w:rPr>
                <w:rStyle w:val="ChItalBold"/>
                <w:szCs w:val="19"/>
              </w:rPr>
            </w:pPr>
            <w:r w:rsidRPr="00AC23C4">
              <w:rPr>
                <w:rStyle w:val="ChItalBold"/>
                <w:szCs w:val="19"/>
              </w:rPr>
              <w:t>tindak</w:t>
            </w:r>
          </w:p>
        </w:tc>
        <w:tc>
          <w:tcPr>
            <w:tcW w:w="1786" w:type="dxa"/>
            <w:shd w:val="clear" w:color="auto" w:fill="auto"/>
          </w:tcPr>
          <w:p w14:paraId="526F05D7" w14:textId="77777777" w:rsidR="00BE7DC5" w:rsidRPr="00DE7082" w:rsidRDefault="00BE7DC5" w:rsidP="00BE7DC5">
            <w:pPr>
              <w:rPr>
                <w:rStyle w:val="ChItalBoldUndl"/>
              </w:rPr>
            </w:pPr>
            <w:r w:rsidRPr="00DE7082">
              <w:rPr>
                <w:rStyle w:val="ChItalBoldUndl"/>
              </w:rPr>
              <w:t>bertindak</w:t>
            </w:r>
          </w:p>
        </w:tc>
        <w:tc>
          <w:tcPr>
            <w:tcW w:w="1588" w:type="dxa"/>
            <w:gridSpan w:val="2"/>
            <w:shd w:val="clear" w:color="auto" w:fill="auto"/>
          </w:tcPr>
          <w:p w14:paraId="083FD8C2" w14:textId="7F0F7953" w:rsidR="00BE7DC5" w:rsidRPr="00AC23C4" w:rsidRDefault="00BE7DC5" w:rsidP="00BE7DC5">
            <w:pPr>
              <w:rPr>
                <w:szCs w:val="19"/>
              </w:rPr>
            </w:pPr>
            <w:r>
              <w:rPr>
                <w:szCs w:val="19"/>
              </w:rPr>
              <w:t>‘</w:t>
            </w:r>
            <w:r w:rsidRPr="00AC23C4">
              <w:rPr>
                <w:szCs w:val="19"/>
              </w:rPr>
              <w:t>act</w:t>
            </w:r>
            <w:r>
              <w:rPr>
                <w:szCs w:val="19"/>
              </w:rPr>
              <w:t>’</w:t>
            </w:r>
          </w:p>
        </w:tc>
        <w:tc>
          <w:tcPr>
            <w:tcW w:w="765" w:type="dxa"/>
            <w:shd w:val="clear" w:color="auto" w:fill="auto"/>
          </w:tcPr>
          <w:p w14:paraId="146B412D" w14:textId="77777777" w:rsidR="00BE7DC5" w:rsidRPr="00DE7082" w:rsidRDefault="00BE7DC5" w:rsidP="00BE7DC5">
            <w:pPr>
              <w:ind w:right="85"/>
              <w:jc w:val="right"/>
            </w:pPr>
            <w:r w:rsidRPr="00DE7082">
              <w:t>2</w:t>
            </w:r>
          </w:p>
        </w:tc>
        <w:tc>
          <w:tcPr>
            <w:tcW w:w="709" w:type="dxa"/>
            <w:shd w:val="clear" w:color="auto" w:fill="auto"/>
          </w:tcPr>
          <w:p w14:paraId="71B025C0" w14:textId="77777777" w:rsidR="00BE7DC5" w:rsidRPr="00DE7082" w:rsidRDefault="00BE7DC5" w:rsidP="00BE7DC5">
            <w:pPr>
              <w:ind w:right="85"/>
              <w:jc w:val="right"/>
            </w:pPr>
            <w:r w:rsidRPr="00DE7082">
              <w:t>1</w:t>
            </w:r>
          </w:p>
        </w:tc>
      </w:tr>
      <w:tr w:rsidR="00BE7DC5" w:rsidRPr="00AC23C4" w14:paraId="4DABCD42" w14:textId="77777777" w:rsidTr="00BE7DC5">
        <w:tc>
          <w:tcPr>
            <w:tcW w:w="284" w:type="dxa"/>
            <w:shd w:val="clear" w:color="auto" w:fill="auto"/>
          </w:tcPr>
          <w:p w14:paraId="12998A16" w14:textId="77777777" w:rsidR="00BE7DC5" w:rsidRPr="00AC23C4" w:rsidRDefault="00BE7DC5" w:rsidP="00BE7DC5">
            <w:pPr>
              <w:rPr>
                <w:rStyle w:val="ChItalBold"/>
                <w:szCs w:val="19"/>
              </w:rPr>
            </w:pPr>
          </w:p>
        </w:tc>
        <w:tc>
          <w:tcPr>
            <w:tcW w:w="1588" w:type="dxa"/>
            <w:shd w:val="clear" w:color="auto" w:fill="auto"/>
          </w:tcPr>
          <w:p w14:paraId="27533BC5" w14:textId="77777777" w:rsidR="00BE7DC5" w:rsidRPr="00AC23C4" w:rsidRDefault="00BE7DC5" w:rsidP="00BE7DC5">
            <w:pPr>
              <w:rPr>
                <w:rStyle w:val="ChItalBold"/>
                <w:szCs w:val="19"/>
              </w:rPr>
            </w:pPr>
            <w:r w:rsidRPr="00AC23C4">
              <w:rPr>
                <w:rStyle w:val="ChItalBold"/>
                <w:szCs w:val="19"/>
              </w:rPr>
              <w:t>ikut</w:t>
            </w:r>
          </w:p>
        </w:tc>
        <w:tc>
          <w:tcPr>
            <w:tcW w:w="1786" w:type="dxa"/>
            <w:shd w:val="clear" w:color="auto" w:fill="auto"/>
          </w:tcPr>
          <w:p w14:paraId="3F28BCDF" w14:textId="77777777" w:rsidR="00BE7DC5" w:rsidRPr="00DE7082" w:rsidRDefault="00BE7DC5" w:rsidP="00BE7DC5">
            <w:pPr>
              <w:rPr>
                <w:rStyle w:val="ChItalBoldUndl"/>
              </w:rPr>
            </w:pPr>
            <w:r w:rsidRPr="00DE7082">
              <w:rPr>
                <w:rStyle w:val="ChItalBoldUndl"/>
              </w:rPr>
              <w:t>brikut</w:t>
            </w:r>
          </w:p>
        </w:tc>
        <w:tc>
          <w:tcPr>
            <w:tcW w:w="1588" w:type="dxa"/>
            <w:gridSpan w:val="2"/>
            <w:shd w:val="clear" w:color="auto" w:fill="auto"/>
          </w:tcPr>
          <w:p w14:paraId="18E29BB8" w14:textId="5D87952C" w:rsidR="00BE7DC5" w:rsidRPr="00DE7082" w:rsidRDefault="00BE7DC5" w:rsidP="00184945">
            <w:r>
              <w:t>‘</w:t>
            </w:r>
            <w:r w:rsidR="00184945">
              <w:t>follow</w:t>
            </w:r>
            <w:r>
              <w:t>’</w:t>
            </w:r>
          </w:p>
        </w:tc>
        <w:tc>
          <w:tcPr>
            <w:tcW w:w="765" w:type="dxa"/>
            <w:shd w:val="clear" w:color="auto" w:fill="auto"/>
          </w:tcPr>
          <w:p w14:paraId="487C9A1D" w14:textId="77777777" w:rsidR="00BE7DC5" w:rsidRPr="00AC23C4" w:rsidRDefault="00BE7DC5" w:rsidP="00BE7DC5">
            <w:pPr>
              <w:ind w:right="85"/>
              <w:jc w:val="right"/>
              <w:rPr>
                <w:szCs w:val="19"/>
              </w:rPr>
            </w:pPr>
            <w:r w:rsidRPr="00AC23C4">
              <w:rPr>
                <w:szCs w:val="19"/>
              </w:rPr>
              <w:t>1</w:t>
            </w:r>
          </w:p>
        </w:tc>
        <w:tc>
          <w:tcPr>
            <w:tcW w:w="709" w:type="dxa"/>
            <w:shd w:val="clear" w:color="auto" w:fill="auto"/>
          </w:tcPr>
          <w:p w14:paraId="6F31342E" w14:textId="77777777" w:rsidR="00BE7DC5" w:rsidRPr="00AC23C4" w:rsidRDefault="00BE7DC5" w:rsidP="00BE7DC5">
            <w:pPr>
              <w:ind w:right="85"/>
              <w:jc w:val="right"/>
              <w:rPr>
                <w:sz w:val="19"/>
                <w:szCs w:val="19"/>
              </w:rPr>
            </w:pPr>
            <w:r w:rsidRPr="00AC23C4">
              <w:rPr>
                <w:szCs w:val="19"/>
              </w:rPr>
              <w:t>259</w:t>
            </w:r>
          </w:p>
        </w:tc>
      </w:tr>
      <w:tr w:rsidR="00BE7DC5" w:rsidRPr="00AC23C4" w14:paraId="27A9CC4C" w14:textId="77777777" w:rsidTr="00BE7DC5">
        <w:tc>
          <w:tcPr>
            <w:tcW w:w="284" w:type="dxa"/>
            <w:shd w:val="clear" w:color="auto" w:fill="auto"/>
          </w:tcPr>
          <w:p w14:paraId="52EE4341" w14:textId="77777777" w:rsidR="00BE7DC5" w:rsidRPr="00AC23C4" w:rsidRDefault="00BE7DC5" w:rsidP="00BE7DC5">
            <w:pPr>
              <w:rPr>
                <w:rStyle w:val="ChItalBold"/>
                <w:szCs w:val="19"/>
              </w:rPr>
            </w:pPr>
          </w:p>
        </w:tc>
        <w:tc>
          <w:tcPr>
            <w:tcW w:w="1588" w:type="dxa"/>
            <w:shd w:val="clear" w:color="auto" w:fill="auto"/>
          </w:tcPr>
          <w:p w14:paraId="1996EC22" w14:textId="77777777" w:rsidR="00BE7DC5" w:rsidRPr="00AC23C4" w:rsidRDefault="00BE7DC5" w:rsidP="00BE7DC5">
            <w:pPr>
              <w:rPr>
                <w:rStyle w:val="ChItalBold"/>
                <w:szCs w:val="19"/>
              </w:rPr>
            </w:pPr>
            <w:r w:rsidRPr="00AC23C4">
              <w:rPr>
                <w:rStyle w:val="ChItalBold"/>
                <w:szCs w:val="19"/>
              </w:rPr>
              <w:t>kumpul</w:t>
            </w:r>
          </w:p>
        </w:tc>
        <w:tc>
          <w:tcPr>
            <w:tcW w:w="1786" w:type="dxa"/>
            <w:shd w:val="clear" w:color="auto" w:fill="auto"/>
          </w:tcPr>
          <w:p w14:paraId="4DED8DD2" w14:textId="77777777" w:rsidR="00BE7DC5" w:rsidRPr="00DE7082" w:rsidRDefault="00BE7DC5" w:rsidP="00BE7DC5">
            <w:pPr>
              <w:rPr>
                <w:rStyle w:val="ChItalBoldUndl"/>
              </w:rPr>
            </w:pPr>
            <w:r w:rsidRPr="00DE7082">
              <w:rPr>
                <w:rStyle w:val="ChItalBoldUndl"/>
              </w:rPr>
              <w:t>berkumpul</w:t>
            </w:r>
          </w:p>
        </w:tc>
        <w:tc>
          <w:tcPr>
            <w:tcW w:w="1588" w:type="dxa"/>
            <w:gridSpan w:val="2"/>
            <w:shd w:val="clear" w:color="auto" w:fill="auto"/>
          </w:tcPr>
          <w:p w14:paraId="2D669758" w14:textId="52E3B06F" w:rsidR="00BE7DC5" w:rsidRPr="00DE7082" w:rsidRDefault="00BE7DC5" w:rsidP="00BE7DC5">
            <w:r>
              <w:t>‘</w:t>
            </w:r>
            <w:r w:rsidRPr="00DE7082">
              <w:t>gather</w:t>
            </w:r>
            <w:r>
              <w:t>’</w:t>
            </w:r>
          </w:p>
        </w:tc>
        <w:tc>
          <w:tcPr>
            <w:tcW w:w="765" w:type="dxa"/>
            <w:shd w:val="clear" w:color="auto" w:fill="auto"/>
          </w:tcPr>
          <w:p w14:paraId="53C8CD94" w14:textId="77777777" w:rsidR="00BE7DC5" w:rsidRPr="00AC23C4" w:rsidRDefault="00BE7DC5" w:rsidP="00BE7DC5">
            <w:pPr>
              <w:ind w:right="85"/>
              <w:jc w:val="right"/>
              <w:rPr>
                <w:szCs w:val="19"/>
              </w:rPr>
            </w:pPr>
            <w:r w:rsidRPr="00AC23C4">
              <w:rPr>
                <w:szCs w:val="19"/>
              </w:rPr>
              <w:t>1</w:t>
            </w:r>
          </w:p>
        </w:tc>
        <w:tc>
          <w:tcPr>
            <w:tcW w:w="709" w:type="dxa"/>
            <w:shd w:val="clear" w:color="auto" w:fill="auto"/>
          </w:tcPr>
          <w:p w14:paraId="598392F6" w14:textId="77777777" w:rsidR="00BE7DC5" w:rsidRPr="00AC23C4" w:rsidRDefault="00BE7DC5" w:rsidP="00BE7DC5">
            <w:pPr>
              <w:ind w:right="85"/>
              <w:jc w:val="right"/>
              <w:rPr>
                <w:sz w:val="19"/>
                <w:szCs w:val="19"/>
              </w:rPr>
            </w:pPr>
            <w:r w:rsidRPr="00AC23C4">
              <w:rPr>
                <w:szCs w:val="19"/>
              </w:rPr>
              <w:t>16</w:t>
            </w:r>
          </w:p>
        </w:tc>
      </w:tr>
      <w:tr w:rsidR="00BE7DC5" w:rsidRPr="00AC23C4" w14:paraId="7A0C5A5F" w14:textId="77777777" w:rsidTr="00BE7DC5">
        <w:tc>
          <w:tcPr>
            <w:tcW w:w="284" w:type="dxa"/>
            <w:shd w:val="clear" w:color="auto" w:fill="auto"/>
          </w:tcPr>
          <w:p w14:paraId="380F4CC9" w14:textId="77777777" w:rsidR="00BE7DC5" w:rsidRPr="00AC23C4" w:rsidRDefault="00BE7DC5" w:rsidP="00BE7DC5">
            <w:pPr>
              <w:rPr>
                <w:rStyle w:val="ChItalBold"/>
                <w:szCs w:val="19"/>
              </w:rPr>
            </w:pPr>
          </w:p>
        </w:tc>
        <w:tc>
          <w:tcPr>
            <w:tcW w:w="1588" w:type="dxa"/>
            <w:shd w:val="clear" w:color="auto" w:fill="auto"/>
          </w:tcPr>
          <w:p w14:paraId="3E01984E" w14:textId="77777777" w:rsidR="00BE7DC5" w:rsidRPr="00AC23C4" w:rsidRDefault="00BE7DC5" w:rsidP="00BE7DC5">
            <w:pPr>
              <w:rPr>
                <w:rStyle w:val="ChItalBold"/>
                <w:szCs w:val="19"/>
              </w:rPr>
            </w:pPr>
            <w:r w:rsidRPr="00AC23C4">
              <w:rPr>
                <w:rStyle w:val="ChItalBold"/>
                <w:szCs w:val="19"/>
              </w:rPr>
              <w:t>bentuk</w:t>
            </w:r>
          </w:p>
        </w:tc>
        <w:tc>
          <w:tcPr>
            <w:tcW w:w="1786" w:type="dxa"/>
            <w:shd w:val="clear" w:color="auto" w:fill="auto"/>
          </w:tcPr>
          <w:p w14:paraId="5E3CC7A5" w14:textId="77777777" w:rsidR="00BE7DC5" w:rsidRPr="00DE7082" w:rsidRDefault="00BE7DC5" w:rsidP="00BE7DC5">
            <w:pPr>
              <w:rPr>
                <w:rStyle w:val="ChItalBoldUndl"/>
              </w:rPr>
            </w:pPr>
            <w:r w:rsidRPr="00DE7082">
              <w:rPr>
                <w:rStyle w:val="ChItalBoldUndl"/>
              </w:rPr>
              <w:t>berbentuk</w:t>
            </w:r>
          </w:p>
        </w:tc>
        <w:tc>
          <w:tcPr>
            <w:tcW w:w="1588" w:type="dxa"/>
            <w:gridSpan w:val="2"/>
            <w:shd w:val="clear" w:color="auto" w:fill="auto"/>
          </w:tcPr>
          <w:p w14:paraId="5CC3E094" w14:textId="386FCC12" w:rsidR="00BE7DC5" w:rsidRPr="00DE7082" w:rsidRDefault="00BE7DC5" w:rsidP="00BE7DC5">
            <w:r>
              <w:t>‘</w:t>
            </w:r>
            <w:r w:rsidRPr="00DE7082">
              <w:t>form</w:t>
            </w:r>
            <w:r>
              <w:t>’</w:t>
            </w:r>
          </w:p>
        </w:tc>
        <w:tc>
          <w:tcPr>
            <w:tcW w:w="765" w:type="dxa"/>
            <w:shd w:val="clear" w:color="auto" w:fill="auto"/>
          </w:tcPr>
          <w:p w14:paraId="618B6D39" w14:textId="77777777" w:rsidR="00BE7DC5" w:rsidRPr="00AC23C4" w:rsidRDefault="00BE7DC5" w:rsidP="00BE7DC5">
            <w:pPr>
              <w:ind w:right="85"/>
              <w:jc w:val="right"/>
              <w:rPr>
                <w:szCs w:val="19"/>
              </w:rPr>
            </w:pPr>
            <w:r w:rsidRPr="00AC23C4">
              <w:rPr>
                <w:szCs w:val="19"/>
              </w:rPr>
              <w:t>1</w:t>
            </w:r>
          </w:p>
        </w:tc>
        <w:tc>
          <w:tcPr>
            <w:tcW w:w="709" w:type="dxa"/>
            <w:shd w:val="clear" w:color="auto" w:fill="auto"/>
          </w:tcPr>
          <w:p w14:paraId="3CEA0D48" w14:textId="77777777" w:rsidR="00BE7DC5" w:rsidRPr="00AC23C4" w:rsidRDefault="00BE7DC5" w:rsidP="00BE7DC5">
            <w:pPr>
              <w:ind w:right="85"/>
              <w:jc w:val="right"/>
              <w:rPr>
                <w:sz w:val="19"/>
                <w:szCs w:val="19"/>
              </w:rPr>
            </w:pPr>
            <w:r w:rsidRPr="00AC23C4">
              <w:rPr>
                <w:szCs w:val="19"/>
              </w:rPr>
              <w:t>12</w:t>
            </w:r>
          </w:p>
        </w:tc>
      </w:tr>
      <w:tr w:rsidR="00BE7DC5" w:rsidRPr="00AB4F18" w14:paraId="09681DED" w14:textId="77777777" w:rsidTr="00BE7DC5">
        <w:tc>
          <w:tcPr>
            <w:tcW w:w="284" w:type="dxa"/>
            <w:tcBorders>
              <w:bottom w:val="single" w:sz="4" w:space="0" w:color="auto"/>
            </w:tcBorders>
            <w:shd w:val="clear" w:color="auto" w:fill="auto"/>
          </w:tcPr>
          <w:p w14:paraId="46F3D8D6" w14:textId="77777777" w:rsidR="00BE7DC5" w:rsidRPr="00DE7082" w:rsidRDefault="00BE7DC5" w:rsidP="00BE7DC5">
            <w:pPr>
              <w:pStyle w:val="TableCell0-2Break"/>
              <w:rPr>
                <w:rStyle w:val="ChItalBold"/>
              </w:rPr>
            </w:pPr>
          </w:p>
        </w:tc>
        <w:tc>
          <w:tcPr>
            <w:tcW w:w="1588" w:type="dxa"/>
            <w:tcBorders>
              <w:bottom w:val="single" w:sz="4" w:space="0" w:color="auto"/>
            </w:tcBorders>
            <w:shd w:val="clear" w:color="auto" w:fill="auto"/>
          </w:tcPr>
          <w:p w14:paraId="13D259FE" w14:textId="77777777" w:rsidR="00BE7DC5" w:rsidRPr="00DE7082" w:rsidRDefault="00BE7DC5" w:rsidP="00BE7DC5">
            <w:pPr>
              <w:pStyle w:val="TableCell0-2Break"/>
            </w:pPr>
            <w:r w:rsidRPr="00AC23C4">
              <w:rPr>
                <w:rStyle w:val="ChItalBold"/>
                <w:szCs w:val="19"/>
              </w:rPr>
              <w:t>gigit</w:t>
            </w:r>
          </w:p>
        </w:tc>
        <w:tc>
          <w:tcPr>
            <w:tcW w:w="1786" w:type="dxa"/>
            <w:tcBorders>
              <w:bottom w:val="single" w:sz="4" w:space="0" w:color="auto"/>
            </w:tcBorders>
            <w:shd w:val="clear" w:color="auto" w:fill="auto"/>
          </w:tcPr>
          <w:p w14:paraId="07D32D5C" w14:textId="77777777" w:rsidR="00BE7DC5" w:rsidRPr="00DE7082" w:rsidRDefault="00BE7DC5" w:rsidP="00BE7DC5">
            <w:pPr>
              <w:pStyle w:val="TableCell0-2Break"/>
              <w:rPr>
                <w:rStyle w:val="ChItalBoldUndl"/>
              </w:rPr>
            </w:pPr>
            <w:r w:rsidRPr="00DE7082">
              <w:rPr>
                <w:rStyle w:val="ChItalBoldUndl"/>
              </w:rPr>
              <w:t>bergigit</w:t>
            </w:r>
          </w:p>
        </w:tc>
        <w:tc>
          <w:tcPr>
            <w:tcW w:w="1588" w:type="dxa"/>
            <w:gridSpan w:val="2"/>
            <w:tcBorders>
              <w:bottom w:val="single" w:sz="4" w:space="0" w:color="auto"/>
            </w:tcBorders>
            <w:shd w:val="clear" w:color="auto" w:fill="auto"/>
          </w:tcPr>
          <w:p w14:paraId="4B7FCBDB" w14:textId="30782B78" w:rsidR="00BE7DC5" w:rsidRPr="00DE7082" w:rsidRDefault="00BE7DC5" w:rsidP="00BE7DC5">
            <w:pPr>
              <w:pStyle w:val="TableCell0-2Break"/>
            </w:pPr>
            <w:r>
              <w:t>‘</w:t>
            </w:r>
            <w:r w:rsidRPr="00DE7082">
              <w:t>bite</w:t>
            </w:r>
            <w:r>
              <w:t>’</w:t>
            </w:r>
          </w:p>
        </w:tc>
        <w:tc>
          <w:tcPr>
            <w:tcW w:w="765" w:type="dxa"/>
            <w:tcBorders>
              <w:bottom w:val="single" w:sz="4" w:space="0" w:color="auto"/>
            </w:tcBorders>
            <w:shd w:val="clear" w:color="auto" w:fill="auto"/>
          </w:tcPr>
          <w:p w14:paraId="00BC7B8F" w14:textId="77777777" w:rsidR="00BE7DC5" w:rsidRPr="00DE7082" w:rsidRDefault="00BE7DC5" w:rsidP="00BE7DC5">
            <w:pPr>
              <w:pStyle w:val="TableCell0-2Break"/>
              <w:ind w:right="85"/>
              <w:jc w:val="right"/>
            </w:pPr>
            <w:r w:rsidRPr="00DE7082">
              <w:t>1</w:t>
            </w:r>
          </w:p>
        </w:tc>
        <w:tc>
          <w:tcPr>
            <w:tcW w:w="709" w:type="dxa"/>
            <w:tcBorders>
              <w:bottom w:val="single" w:sz="4" w:space="0" w:color="auto"/>
            </w:tcBorders>
            <w:shd w:val="clear" w:color="auto" w:fill="auto"/>
          </w:tcPr>
          <w:p w14:paraId="59DCDF1C" w14:textId="77777777" w:rsidR="00BE7DC5" w:rsidRPr="00AB4F18" w:rsidRDefault="00BE7DC5" w:rsidP="00BE7DC5">
            <w:pPr>
              <w:pStyle w:val="TableCell0-2Break"/>
              <w:ind w:right="85"/>
              <w:jc w:val="right"/>
            </w:pPr>
            <w:r w:rsidRPr="00DE7082">
              <w:t>10</w:t>
            </w:r>
          </w:p>
        </w:tc>
      </w:tr>
      <w:tr w:rsidR="00BE7DC5" w:rsidRPr="00CC4054" w14:paraId="084EA9B0" w14:textId="77777777" w:rsidTr="00BE7DC5">
        <w:tc>
          <w:tcPr>
            <w:tcW w:w="6720" w:type="dxa"/>
            <w:gridSpan w:val="7"/>
            <w:tcBorders>
              <w:top w:val="single" w:sz="4" w:space="0" w:color="auto"/>
              <w:bottom w:val="single" w:sz="4" w:space="0" w:color="auto"/>
            </w:tcBorders>
            <w:shd w:val="clear" w:color="auto" w:fill="auto"/>
          </w:tcPr>
          <w:p w14:paraId="7A50C97D" w14:textId="1DE52008" w:rsidR="00BE7DC5" w:rsidRPr="00F74B59" w:rsidRDefault="00BE7DC5" w:rsidP="00077A42">
            <w:pPr>
              <w:pStyle w:val="TableHdLeft"/>
            </w:pPr>
            <w:r w:rsidRPr="00F74B59">
              <w:t>Bivalent base</w:t>
            </w:r>
            <w:r>
              <w:t xml:space="preserve">s: Bases and prefixed lexemes </w:t>
            </w:r>
            <w:r w:rsidR="00077A42">
              <w:t xml:space="preserve">with </w:t>
            </w:r>
            <w:r>
              <w:t>distinct semantics</w:t>
            </w:r>
          </w:p>
        </w:tc>
      </w:tr>
      <w:tr w:rsidR="00BE7DC5" w:rsidRPr="00CC4054" w14:paraId="75D8FE78" w14:textId="77777777" w:rsidTr="00BE7DC5">
        <w:tc>
          <w:tcPr>
            <w:tcW w:w="6720" w:type="dxa"/>
            <w:gridSpan w:val="7"/>
            <w:tcBorders>
              <w:top w:val="single" w:sz="4" w:space="0" w:color="auto"/>
              <w:bottom w:val="nil"/>
            </w:tcBorders>
            <w:shd w:val="clear" w:color="auto" w:fill="auto"/>
          </w:tcPr>
          <w:p w14:paraId="4CD0805B" w14:textId="77777777" w:rsidR="00BE7DC5" w:rsidRPr="006E1091" w:rsidRDefault="00BE7DC5" w:rsidP="00BE7DC5">
            <w:pPr>
              <w:pStyle w:val="TableHdLeft"/>
              <w:ind w:left="142"/>
            </w:pPr>
            <w:r>
              <w:t>Prefixed lexeme: Monotransitive and intransitive uses</w:t>
            </w:r>
          </w:p>
        </w:tc>
      </w:tr>
      <w:tr w:rsidR="00BE7DC5" w:rsidRPr="00E87A5A" w14:paraId="34775891" w14:textId="77777777" w:rsidTr="00BE7DC5">
        <w:tc>
          <w:tcPr>
            <w:tcW w:w="284" w:type="dxa"/>
            <w:tcBorders>
              <w:top w:val="nil"/>
              <w:bottom w:val="nil"/>
            </w:tcBorders>
            <w:shd w:val="clear" w:color="auto" w:fill="auto"/>
          </w:tcPr>
          <w:p w14:paraId="20A73283" w14:textId="77777777" w:rsidR="00BE7DC5" w:rsidRPr="00E87A5A" w:rsidRDefault="00BE7DC5" w:rsidP="00BE7DC5">
            <w:pPr>
              <w:pStyle w:val="TableCell2-2Break"/>
              <w:rPr>
                <w:rStyle w:val="ChItalBold"/>
              </w:rPr>
            </w:pPr>
          </w:p>
        </w:tc>
        <w:tc>
          <w:tcPr>
            <w:tcW w:w="1588" w:type="dxa"/>
            <w:tcBorders>
              <w:top w:val="nil"/>
              <w:bottom w:val="nil"/>
            </w:tcBorders>
            <w:shd w:val="clear" w:color="auto" w:fill="auto"/>
          </w:tcPr>
          <w:p w14:paraId="49499B3D" w14:textId="6E73CB89" w:rsidR="00BE7DC5" w:rsidRPr="00E87A5A" w:rsidRDefault="00BE7DC5" w:rsidP="00BE7DC5">
            <w:pPr>
              <w:pStyle w:val="TableCell2-2Break"/>
              <w:rPr>
                <w:rStyle w:val="ChItalBold"/>
              </w:rPr>
            </w:pPr>
            <w:r w:rsidRPr="00E87A5A">
              <w:rPr>
                <w:rStyle w:val="ChItalBold"/>
              </w:rPr>
              <w:t>ajar</w:t>
            </w:r>
            <w:r w:rsidRPr="002E5111">
              <w:t xml:space="preserve"> </w:t>
            </w:r>
            <w:r>
              <w:t>(‘teach’)</w:t>
            </w:r>
          </w:p>
        </w:tc>
        <w:tc>
          <w:tcPr>
            <w:tcW w:w="1871" w:type="dxa"/>
            <w:gridSpan w:val="2"/>
            <w:tcBorders>
              <w:top w:val="nil"/>
              <w:bottom w:val="nil"/>
            </w:tcBorders>
            <w:shd w:val="clear" w:color="auto" w:fill="auto"/>
          </w:tcPr>
          <w:p w14:paraId="27D55039" w14:textId="77777777" w:rsidR="00BE7DC5" w:rsidRPr="00F74B59" w:rsidRDefault="00BE7DC5" w:rsidP="00BE7DC5">
            <w:pPr>
              <w:pStyle w:val="TableCell2-2Break"/>
              <w:rPr>
                <w:rStyle w:val="ChItalBold"/>
              </w:rPr>
            </w:pPr>
            <w:r w:rsidRPr="00F74B59">
              <w:rPr>
                <w:rStyle w:val="ChItalBold"/>
              </w:rPr>
              <w:t>blajar</w:t>
            </w:r>
          </w:p>
        </w:tc>
        <w:tc>
          <w:tcPr>
            <w:tcW w:w="1503" w:type="dxa"/>
            <w:tcBorders>
              <w:top w:val="nil"/>
              <w:bottom w:val="nil"/>
            </w:tcBorders>
            <w:shd w:val="clear" w:color="auto" w:fill="auto"/>
          </w:tcPr>
          <w:p w14:paraId="3D73651C" w14:textId="7D0342CD" w:rsidR="00BE7DC5" w:rsidRPr="006E1091" w:rsidRDefault="00BE7DC5" w:rsidP="00BE7DC5">
            <w:pPr>
              <w:pStyle w:val="TableCell2-2Break"/>
            </w:pPr>
            <w:r>
              <w:t>‘</w:t>
            </w:r>
            <w:r w:rsidRPr="006E1091">
              <w:t>study</w:t>
            </w:r>
            <w:r>
              <w:t>’</w:t>
            </w:r>
          </w:p>
        </w:tc>
        <w:tc>
          <w:tcPr>
            <w:tcW w:w="765" w:type="dxa"/>
            <w:tcBorders>
              <w:top w:val="nil"/>
              <w:bottom w:val="nil"/>
            </w:tcBorders>
            <w:shd w:val="clear" w:color="auto" w:fill="auto"/>
          </w:tcPr>
          <w:p w14:paraId="0EFACB2D" w14:textId="77777777" w:rsidR="00BE7DC5" w:rsidRPr="00AC23C4" w:rsidRDefault="00BE7DC5" w:rsidP="00BE7DC5">
            <w:pPr>
              <w:pStyle w:val="TableCell2-2Break"/>
              <w:ind w:right="85"/>
              <w:jc w:val="right"/>
              <w:rPr>
                <w:rStyle w:val="ChBold"/>
                <w:b w:val="0"/>
              </w:rPr>
            </w:pPr>
            <w:r w:rsidRPr="00AC23C4">
              <w:rPr>
                <w:rStyle w:val="ChBold"/>
                <w:b w:val="0"/>
              </w:rPr>
              <w:t>51</w:t>
            </w:r>
          </w:p>
        </w:tc>
        <w:tc>
          <w:tcPr>
            <w:tcW w:w="709" w:type="dxa"/>
            <w:tcBorders>
              <w:top w:val="nil"/>
              <w:bottom w:val="nil"/>
            </w:tcBorders>
            <w:shd w:val="clear" w:color="auto" w:fill="auto"/>
          </w:tcPr>
          <w:p w14:paraId="46513552" w14:textId="77777777" w:rsidR="00BE7DC5" w:rsidRPr="00E87A5A" w:rsidRDefault="00BE7DC5" w:rsidP="00BE7DC5">
            <w:pPr>
              <w:pStyle w:val="TableCell2-2Break"/>
              <w:ind w:right="85"/>
              <w:jc w:val="right"/>
            </w:pPr>
            <w:r>
              <w:t>41</w:t>
            </w:r>
          </w:p>
        </w:tc>
      </w:tr>
      <w:tr w:rsidR="00BE7DC5" w:rsidRPr="00CC4054" w14:paraId="0BB3D3E4" w14:textId="77777777" w:rsidTr="00BE7DC5">
        <w:tc>
          <w:tcPr>
            <w:tcW w:w="6720" w:type="dxa"/>
            <w:gridSpan w:val="7"/>
            <w:tcBorders>
              <w:top w:val="nil"/>
              <w:bottom w:val="nil"/>
            </w:tcBorders>
            <w:shd w:val="clear" w:color="auto" w:fill="auto"/>
          </w:tcPr>
          <w:p w14:paraId="618D7AFB" w14:textId="77777777" w:rsidR="00BE7DC5" w:rsidRPr="00F74B59" w:rsidRDefault="00BE7DC5" w:rsidP="00BE7DC5">
            <w:pPr>
              <w:pStyle w:val="TableHdLeft"/>
              <w:ind w:left="142"/>
            </w:pPr>
            <w:r>
              <w:t>Prefixed lexeme: Monotransitive uses</w:t>
            </w:r>
          </w:p>
        </w:tc>
      </w:tr>
      <w:tr w:rsidR="00BE7DC5" w:rsidRPr="00E87A5A" w14:paraId="479C569E" w14:textId="77777777" w:rsidTr="00BE7DC5">
        <w:tc>
          <w:tcPr>
            <w:tcW w:w="284" w:type="dxa"/>
            <w:tcBorders>
              <w:top w:val="nil"/>
            </w:tcBorders>
            <w:shd w:val="clear" w:color="auto" w:fill="auto"/>
          </w:tcPr>
          <w:p w14:paraId="0CD48A1A" w14:textId="77777777" w:rsidR="00BE7DC5" w:rsidRPr="00E87A5A" w:rsidRDefault="00BE7DC5" w:rsidP="00BE7DC5">
            <w:pPr>
              <w:pStyle w:val="TableCell2-2Break"/>
              <w:rPr>
                <w:rStyle w:val="ChItalBold"/>
              </w:rPr>
            </w:pPr>
          </w:p>
        </w:tc>
        <w:tc>
          <w:tcPr>
            <w:tcW w:w="1588" w:type="dxa"/>
            <w:tcBorders>
              <w:top w:val="nil"/>
            </w:tcBorders>
            <w:shd w:val="clear" w:color="auto" w:fill="auto"/>
          </w:tcPr>
          <w:p w14:paraId="50C2CABB" w14:textId="0B4B007A" w:rsidR="00BE7DC5" w:rsidRPr="00E87A5A" w:rsidRDefault="00BE7DC5" w:rsidP="00BE7DC5">
            <w:pPr>
              <w:pStyle w:val="TableCell2-2Break"/>
              <w:rPr>
                <w:rStyle w:val="ChItalBold"/>
              </w:rPr>
            </w:pPr>
            <w:r w:rsidRPr="00AC23C4">
              <w:rPr>
                <w:rStyle w:val="ChItalBold"/>
                <w:szCs w:val="19"/>
              </w:rPr>
              <w:t>angkat</w:t>
            </w:r>
            <w:r w:rsidRPr="002E5111">
              <w:t xml:space="preserve"> </w:t>
            </w:r>
            <w:r>
              <w:t>(‘lift’)</w:t>
            </w:r>
          </w:p>
        </w:tc>
        <w:tc>
          <w:tcPr>
            <w:tcW w:w="1871" w:type="dxa"/>
            <w:gridSpan w:val="2"/>
            <w:tcBorders>
              <w:top w:val="nil"/>
            </w:tcBorders>
            <w:shd w:val="clear" w:color="auto" w:fill="auto"/>
          </w:tcPr>
          <w:p w14:paraId="5BE8461E" w14:textId="77777777" w:rsidR="00BE7DC5" w:rsidRPr="00F74B59" w:rsidRDefault="00BE7DC5" w:rsidP="00BE7DC5">
            <w:pPr>
              <w:pStyle w:val="TableCell2-2Break"/>
              <w:rPr>
                <w:rStyle w:val="ChItalBold"/>
              </w:rPr>
            </w:pPr>
            <w:r w:rsidRPr="00F74B59">
              <w:rPr>
                <w:rStyle w:val="ChItalBold"/>
              </w:rPr>
              <w:t>brangkat</w:t>
            </w:r>
          </w:p>
        </w:tc>
        <w:tc>
          <w:tcPr>
            <w:tcW w:w="1503" w:type="dxa"/>
            <w:tcBorders>
              <w:top w:val="nil"/>
            </w:tcBorders>
            <w:shd w:val="clear" w:color="auto" w:fill="auto"/>
          </w:tcPr>
          <w:p w14:paraId="78D6D319" w14:textId="0905765E" w:rsidR="00BE7DC5" w:rsidRPr="006E1091" w:rsidRDefault="00BE7DC5" w:rsidP="00BE7DC5">
            <w:pPr>
              <w:pStyle w:val="TableCell2-2Break"/>
            </w:pPr>
            <w:r>
              <w:t>‘</w:t>
            </w:r>
            <w:r w:rsidRPr="006E1091">
              <w:t>leave</w:t>
            </w:r>
            <w:r>
              <w:t>’</w:t>
            </w:r>
          </w:p>
        </w:tc>
        <w:tc>
          <w:tcPr>
            <w:tcW w:w="765" w:type="dxa"/>
            <w:tcBorders>
              <w:top w:val="nil"/>
            </w:tcBorders>
            <w:shd w:val="clear" w:color="auto" w:fill="auto"/>
          </w:tcPr>
          <w:p w14:paraId="646D5CFE" w14:textId="77777777" w:rsidR="00BE7DC5" w:rsidRPr="00AC23C4" w:rsidRDefault="00BE7DC5" w:rsidP="00BE7DC5">
            <w:pPr>
              <w:pStyle w:val="TableCell2-2Break"/>
              <w:ind w:right="85"/>
              <w:jc w:val="right"/>
              <w:rPr>
                <w:rStyle w:val="ChBold"/>
                <w:b w:val="0"/>
              </w:rPr>
            </w:pPr>
            <w:r w:rsidRPr="00AC23C4">
              <w:rPr>
                <w:rStyle w:val="ChBold"/>
                <w:b w:val="0"/>
              </w:rPr>
              <w:t>82</w:t>
            </w:r>
          </w:p>
        </w:tc>
        <w:tc>
          <w:tcPr>
            <w:tcW w:w="709" w:type="dxa"/>
            <w:tcBorders>
              <w:top w:val="nil"/>
            </w:tcBorders>
            <w:shd w:val="clear" w:color="auto" w:fill="auto"/>
          </w:tcPr>
          <w:p w14:paraId="5295604D" w14:textId="77777777" w:rsidR="00BE7DC5" w:rsidRPr="00E87A5A" w:rsidRDefault="00BE7DC5" w:rsidP="00BE7DC5">
            <w:pPr>
              <w:pStyle w:val="TableCell2-2Break"/>
              <w:ind w:right="85"/>
              <w:jc w:val="right"/>
            </w:pPr>
            <w:r>
              <w:t>81</w:t>
            </w:r>
          </w:p>
        </w:tc>
      </w:tr>
    </w:tbl>
    <w:p w14:paraId="53B3D3C6" w14:textId="109E3275" w:rsidR="00672641" w:rsidRDefault="00672641" w:rsidP="004937BA">
      <w:pPr>
        <w:pStyle w:val="Body0000after05before"/>
      </w:pPr>
      <w:r>
        <w:t xml:space="preserve">Affixation with </w:t>
      </w:r>
      <w:r w:rsidRPr="009A4F2E">
        <w:rPr>
          <w:rStyle w:val="ChSmallCapsItalBold"/>
        </w:rPr>
        <w:t>ber­</w:t>
      </w:r>
      <w:r w:rsidRPr="00391EB2">
        <w:t xml:space="preserve"> </w:t>
      </w:r>
      <w:r>
        <w:t xml:space="preserve">of verbal bases derives lexemes that typically have the same semantics as their respective bases, with </w:t>
      </w:r>
      <w:r w:rsidRPr="009A4F2E">
        <w:rPr>
          <w:rStyle w:val="ChSmallCapsItalBold"/>
        </w:rPr>
        <w:t>ber­</w:t>
      </w:r>
      <w:r w:rsidRPr="0090507A">
        <w:t xml:space="preserve"> </w:t>
      </w:r>
      <w:r w:rsidRPr="0090507A">
        <w:rPr>
          <w:lang w:eastAsia="en-US"/>
        </w:rPr>
        <w:t xml:space="preserve">being glossed as </w:t>
      </w:r>
      <w:r w:rsidR="00B7093A">
        <w:rPr>
          <w:lang w:eastAsia="en-US"/>
        </w:rPr>
        <w:t>‘</w:t>
      </w:r>
      <w:r w:rsidRPr="0099608C">
        <w:rPr>
          <w:rStyle w:val="ChSmallCaps"/>
        </w:rPr>
        <w:t>vblz</w:t>
      </w:r>
      <w:r w:rsidR="00B7093A">
        <w:t>’</w:t>
      </w:r>
      <w:r>
        <w:t xml:space="preserve"> (</w:t>
      </w:r>
      <w:r w:rsidR="00B7093A">
        <w:t>‘</w:t>
      </w:r>
      <w:r>
        <w:t>verbalizer</w:t>
      </w:r>
      <w:r w:rsidR="00B7093A">
        <w:t>’</w:t>
      </w:r>
      <w:r>
        <w:t xml:space="preserve">). This applies to </w:t>
      </w:r>
      <w:r w:rsidR="00AF0EE1" w:rsidRPr="009A4F2E">
        <w:rPr>
          <w:rStyle w:val="ChSmallCapsItalBold"/>
        </w:rPr>
        <w:t>ber­</w:t>
      </w:r>
      <w:r>
        <w:t>prefixed lexemes with monovalent and with bivalent bases</w:t>
      </w:r>
      <w:r w:rsidRPr="0090507A">
        <w:t>.</w:t>
      </w:r>
    </w:p>
    <w:p w14:paraId="34D02DBE" w14:textId="62605ED3" w:rsidR="00672641" w:rsidRDefault="00672641" w:rsidP="004937BA">
      <w:pPr>
        <w:pStyle w:val="Body0510after"/>
      </w:pPr>
      <w:r>
        <w:t xml:space="preserve">The fact that monovalent bases derive </w:t>
      </w:r>
      <w:r w:rsidR="00AF0EE1" w:rsidRPr="00AF0EE1">
        <w:rPr>
          <w:rStyle w:val="ChSmallCapsItalBold"/>
        </w:rPr>
        <w:t>ber­</w:t>
      </w:r>
      <w:r>
        <w:t xml:space="preserve">prefixed lexemes with the same semantics is illustrated with stative </w:t>
      </w:r>
      <w:r w:rsidRPr="00A42102">
        <w:rPr>
          <w:rStyle w:val="ChItalBold"/>
        </w:rPr>
        <w:t>bingung</w:t>
      </w:r>
      <w:r>
        <w:t xml:space="preserve"> </w:t>
      </w:r>
      <w:r w:rsidR="00B7093A">
        <w:t>‘</w:t>
      </w:r>
      <w:r>
        <w:t>be confused</w:t>
      </w:r>
      <w:r w:rsidR="00B7093A">
        <w:t>’</w:t>
      </w:r>
      <w:r>
        <w:t xml:space="preserve"> and prefixed </w:t>
      </w:r>
      <w:r w:rsidRPr="00A42102">
        <w:rPr>
          <w:rStyle w:val="ChItalBold"/>
        </w:rPr>
        <w:t>berbingung</w:t>
      </w:r>
      <w:r>
        <w:t xml:space="preserve"> </w:t>
      </w:r>
      <w:r w:rsidR="00B7093A">
        <w:t>‘</w:t>
      </w:r>
      <w:r>
        <w:t>be confused</w:t>
      </w:r>
      <w:r w:rsidR="00B7093A">
        <w:t>’</w:t>
      </w:r>
      <w:r>
        <w:t xml:space="preserve"> in </w:t>
      </w:r>
      <w:r>
        <w:fldChar w:fldCharType="begin"/>
      </w:r>
      <w:r>
        <w:instrText xml:space="preserve"> REF _Ref346902714 \h </w:instrText>
      </w:r>
      <w:r>
        <w:fldChar w:fldCharType="separate"/>
      </w:r>
      <w:r w:rsidR="00154D81" w:rsidRPr="000044EA">
        <w:t>(</w:t>
      </w:r>
      <w:r w:rsidR="00154D81">
        <w:rPr>
          <w:noProof/>
          <w:szCs w:val="19"/>
        </w:rPr>
        <w:t>33</w:t>
      </w:r>
      <w:r w:rsidR="00154D81" w:rsidRPr="00AC23C4">
        <w:rPr>
          <w:szCs w:val="19"/>
        </w:rPr>
        <w:t>)</w:t>
      </w:r>
      <w:r>
        <w:fldChar w:fldCharType="end"/>
      </w:r>
      <w:r>
        <w:t xml:space="preserve"> and </w:t>
      </w:r>
      <w:r>
        <w:fldChar w:fldCharType="begin"/>
      </w:r>
      <w:r>
        <w:instrText xml:space="preserve"> REF _Ref346902713 \h </w:instrText>
      </w:r>
      <w:r>
        <w:fldChar w:fldCharType="separate"/>
      </w:r>
      <w:r w:rsidR="00154D81" w:rsidRPr="000044EA">
        <w:t>(</w:t>
      </w:r>
      <w:r w:rsidR="00154D81">
        <w:rPr>
          <w:noProof/>
          <w:szCs w:val="19"/>
        </w:rPr>
        <w:t>34</w:t>
      </w:r>
      <w:r w:rsidR="00154D81" w:rsidRPr="00AC23C4">
        <w:rPr>
          <w:szCs w:val="19"/>
        </w:rPr>
        <w:t>)</w:t>
      </w:r>
      <w:r>
        <w:fldChar w:fldCharType="end"/>
      </w:r>
      <w:r>
        <w:t xml:space="preserve">, and with dynamic </w:t>
      </w:r>
      <w:r>
        <w:rPr>
          <w:rStyle w:val="ChItalBold"/>
        </w:rPr>
        <w:t>ibada</w:t>
      </w:r>
      <w:r>
        <w:t xml:space="preserve"> </w:t>
      </w:r>
      <w:r w:rsidR="00B7093A">
        <w:t>‘</w:t>
      </w:r>
      <w:r>
        <w:t>worship</w:t>
      </w:r>
      <w:r w:rsidR="00B7093A">
        <w:t>’</w:t>
      </w:r>
      <w:r>
        <w:t xml:space="preserve"> and prefixed </w:t>
      </w:r>
      <w:r>
        <w:rPr>
          <w:rStyle w:val="ChItalBold"/>
        </w:rPr>
        <w:t>beribada</w:t>
      </w:r>
      <w:r>
        <w:t xml:space="preserve"> </w:t>
      </w:r>
      <w:r w:rsidR="00B7093A">
        <w:t>‘</w:t>
      </w:r>
      <w:r>
        <w:t>worship</w:t>
      </w:r>
      <w:r w:rsidR="00B7093A">
        <w:t>’</w:t>
      </w:r>
      <w:r>
        <w:t xml:space="preserve"> in </w:t>
      </w:r>
      <w:r>
        <w:fldChar w:fldCharType="begin"/>
      </w:r>
      <w:r>
        <w:instrText xml:space="preserve"> REF _Ref346902712 \h </w:instrText>
      </w:r>
      <w:r>
        <w:fldChar w:fldCharType="separate"/>
      </w:r>
      <w:r w:rsidR="00154D81" w:rsidRPr="000044EA">
        <w:t>(</w:t>
      </w:r>
      <w:r w:rsidR="00154D81">
        <w:rPr>
          <w:noProof/>
          <w:szCs w:val="19"/>
        </w:rPr>
        <w:t>35</w:t>
      </w:r>
      <w:r w:rsidR="00154D81" w:rsidRPr="00AC23C4">
        <w:rPr>
          <w:szCs w:val="19"/>
        </w:rPr>
        <w:t>)</w:t>
      </w:r>
      <w:r>
        <w:fldChar w:fldCharType="end"/>
      </w:r>
      <w:r>
        <w:t xml:space="preserve"> and </w:t>
      </w:r>
      <w:r>
        <w:fldChar w:fldCharType="begin"/>
      </w:r>
      <w:r>
        <w:instrText xml:space="preserve"> REF _Ref346902711 \h </w:instrText>
      </w:r>
      <w:r>
        <w:fldChar w:fldCharType="separate"/>
      </w:r>
      <w:r w:rsidR="00154D81" w:rsidRPr="000044EA">
        <w:t>(</w:t>
      </w:r>
      <w:r w:rsidR="00154D81">
        <w:rPr>
          <w:noProof/>
          <w:szCs w:val="19"/>
        </w:rPr>
        <w:t>36</w:t>
      </w:r>
      <w:r w:rsidR="00154D81" w:rsidRPr="00AC23C4">
        <w:rPr>
          <w:szCs w:val="19"/>
        </w:rPr>
        <w:t>)</w:t>
      </w:r>
      <w:r>
        <w:fldChar w:fldCharType="end"/>
      </w:r>
      <w:r>
        <w:t>, respectively.</w:t>
      </w:r>
    </w:p>
    <w:p w14:paraId="6D8A5F38" w14:textId="166A13C5" w:rsidR="00EB284F" w:rsidRDefault="00EB284F" w:rsidP="00EB284F">
      <w:pPr>
        <w:pStyle w:val="ExampleTitle"/>
      </w:pPr>
      <w:r w:rsidRPr="007855F0">
        <w:t xml:space="preserve">Prefix </w:t>
      </w:r>
      <w:r>
        <w:rPr>
          <w:rStyle w:val="ChSmallCapsItalBold"/>
        </w:rPr>
        <w:t>ber</w:t>
      </w:r>
      <w:r w:rsidRPr="00D208B5">
        <w:rPr>
          <w:rStyle w:val="ChSmallCapsItalBold"/>
        </w:rPr>
        <w:t>­</w:t>
      </w:r>
      <w:r>
        <w:t>: Semantics of verbal bases</w:t>
      </w:r>
      <w:r w:rsidRPr="00EB284F">
        <w:t xml:space="preserve"> </w:t>
      </w:r>
      <w:r>
        <w:t>and derived lexemes</w:t>
      </w:r>
    </w:p>
    <w:tbl>
      <w:tblPr>
        <w:tblW w:w="6754" w:type="dxa"/>
        <w:tblCellMar>
          <w:left w:w="42" w:type="dxa"/>
          <w:right w:w="42" w:type="dxa"/>
        </w:tblCellMar>
        <w:tblLook w:val="01E0" w:firstRow="1" w:lastRow="1" w:firstColumn="1" w:lastColumn="1" w:noHBand="0" w:noVBand="0"/>
      </w:tblPr>
      <w:tblGrid>
        <w:gridCol w:w="709"/>
        <w:gridCol w:w="873"/>
        <w:gridCol w:w="489"/>
        <w:gridCol w:w="673"/>
        <w:gridCol w:w="496"/>
        <w:gridCol w:w="489"/>
        <w:gridCol w:w="529"/>
        <w:gridCol w:w="1145"/>
        <w:gridCol w:w="862"/>
        <w:gridCol w:w="489"/>
      </w:tblGrid>
      <w:tr w:rsidR="00AC23C4" w:rsidRPr="00D14F8A" w14:paraId="6B9E4C26" w14:textId="77777777" w:rsidTr="00AC23C4">
        <w:tc>
          <w:tcPr>
            <w:tcW w:w="709" w:type="dxa"/>
            <w:shd w:val="clear" w:color="auto" w:fill="auto"/>
          </w:tcPr>
          <w:p w14:paraId="3177B18F" w14:textId="77777777" w:rsidR="00672641" w:rsidRPr="00AC23C4" w:rsidRDefault="00672641" w:rsidP="00672641">
            <w:pPr>
              <w:pStyle w:val="O0Nwnext"/>
              <w:rPr>
                <w:szCs w:val="19"/>
              </w:rPr>
            </w:pPr>
            <w:bookmarkStart w:id="1403" w:name="_Ref346902714"/>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3</w:t>
            </w:r>
            <w:r w:rsidRPr="00AC23C4">
              <w:rPr>
                <w:szCs w:val="19"/>
              </w:rPr>
              <w:fldChar w:fldCharType="end"/>
            </w:r>
            <w:r w:rsidRPr="00AC23C4">
              <w:rPr>
                <w:szCs w:val="19"/>
              </w:rPr>
              <w:t>)</w:t>
            </w:r>
            <w:bookmarkEnd w:id="1403"/>
          </w:p>
        </w:tc>
        <w:tc>
          <w:tcPr>
            <w:tcW w:w="873" w:type="dxa"/>
            <w:shd w:val="clear" w:color="auto" w:fill="auto"/>
          </w:tcPr>
          <w:p w14:paraId="57E38521" w14:textId="77777777" w:rsidR="00672641" w:rsidRPr="00404BF6" w:rsidRDefault="00672641" w:rsidP="00672641">
            <w:pPr>
              <w:pStyle w:val="Text"/>
            </w:pPr>
            <w:r w:rsidRPr="00404BF6">
              <w:t>memang</w:t>
            </w:r>
          </w:p>
        </w:tc>
        <w:tc>
          <w:tcPr>
            <w:tcW w:w="489" w:type="dxa"/>
            <w:shd w:val="clear" w:color="auto" w:fill="auto"/>
          </w:tcPr>
          <w:p w14:paraId="4E771615" w14:textId="77777777" w:rsidR="00672641" w:rsidRPr="00404BF6" w:rsidRDefault="00672641" w:rsidP="00672641">
            <w:pPr>
              <w:pStyle w:val="Text"/>
            </w:pPr>
            <w:r w:rsidRPr="00404BF6">
              <w:t>sa</w:t>
            </w:r>
          </w:p>
        </w:tc>
        <w:tc>
          <w:tcPr>
            <w:tcW w:w="673" w:type="dxa"/>
            <w:shd w:val="clear" w:color="auto" w:fill="auto"/>
          </w:tcPr>
          <w:p w14:paraId="49970E54" w14:textId="77777777" w:rsidR="00672641" w:rsidRPr="00404BF6" w:rsidRDefault="00672641" w:rsidP="00672641">
            <w:pPr>
              <w:pStyle w:val="Text"/>
            </w:pPr>
            <w:r w:rsidRPr="00404BF6">
              <w:t>punya</w:t>
            </w:r>
          </w:p>
        </w:tc>
        <w:tc>
          <w:tcPr>
            <w:tcW w:w="496" w:type="dxa"/>
            <w:shd w:val="clear" w:color="auto" w:fill="auto"/>
          </w:tcPr>
          <w:p w14:paraId="430D792B" w14:textId="77777777" w:rsidR="00672641" w:rsidRPr="00404BF6" w:rsidRDefault="00672641" w:rsidP="00672641">
            <w:pPr>
              <w:pStyle w:val="Text"/>
            </w:pPr>
            <w:r>
              <w:t>ade</w:t>
            </w:r>
          </w:p>
        </w:tc>
        <w:tc>
          <w:tcPr>
            <w:tcW w:w="489" w:type="dxa"/>
            <w:shd w:val="clear" w:color="auto" w:fill="auto"/>
          </w:tcPr>
          <w:p w14:paraId="76EE397D" w14:textId="77777777" w:rsidR="00672641" w:rsidRPr="00404BF6" w:rsidRDefault="00672641" w:rsidP="00672641">
            <w:pPr>
              <w:pStyle w:val="Text"/>
            </w:pPr>
            <w:r w:rsidRPr="00404BF6">
              <w:t>sa</w:t>
            </w:r>
          </w:p>
        </w:tc>
        <w:tc>
          <w:tcPr>
            <w:tcW w:w="529" w:type="dxa"/>
            <w:shd w:val="clear" w:color="auto" w:fill="auto"/>
          </w:tcPr>
          <w:p w14:paraId="2C206C91" w14:textId="77777777" w:rsidR="00672641" w:rsidRPr="00404BF6" w:rsidRDefault="00672641" w:rsidP="00672641">
            <w:pPr>
              <w:pStyle w:val="Text"/>
            </w:pPr>
            <w:r w:rsidRPr="00404BF6">
              <w:t>juga</w:t>
            </w:r>
          </w:p>
        </w:tc>
        <w:tc>
          <w:tcPr>
            <w:tcW w:w="1145" w:type="dxa"/>
            <w:shd w:val="clear" w:color="auto" w:fill="auto"/>
          </w:tcPr>
          <w:p w14:paraId="72F1CFC3" w14:textId="77777777" w:rsidR="00672641" w:rsidRPr="005B3CCA" w:rsidRDefault="00672641" w:rsidP="00672641">
            <w:pPr>
              <w:pStyle w:val="Text"/>
              <w:rPr>
                <w:rStyle w:val="ChBlueBold"/>
              </w:rPr>
            </w:pPr>
            <w:r w:rsidRPr="005B3CCA">
              <w:rPr>
                <w:rStyle w:val="ChBlueBold"/>
              </w:rPr>
              <w:t>bingun</w:t>
            </w:r>
            <w:r w:rsidR="004E7CF6">
              <w:rPr>
                <w:rStyle w:val="ChBlueBold"/>
              </w:rPr>
              <w:t>g</w:t>
            </w:r>
          </w:p>
        </w:tc>
        <w:tc>
          <w:tcPr>
            <w:tcW w:w="862" w:type="dxa"/>
            <w:shd w:val="clear" w:color="auto" w:fill="auto"/>
          </w:tcPr>
          <w:p w14:paraId="41BC6AEB" w14:textId="77777777" w:rsidR="00672641" w:rsidRPr="00404BF6" w:rsidRDefault="00672641" w:rsidP="00672641">
            <w:pPr>
              <w:pStyle w:val="Text"/>
            </w:pPr>
            <w:r w:rsidRPr="00404BF6">
              <w:t>deng</w:t>
            </w:r>
            <w:r>
              <w:t>an</w:t>
            </w:r>
            <w:r w:rsidR="004E7CF6">
              <w:t>g</w:t>
            </w:r>
          </w:p>
        </w:tc>
        <w:tc>
          <w:tcPr>
            <w:tcW w:w="489" w:type="dxa"/>
            <w:shd w:val="clear" w:color="auto" w:fill="auto"/>
          </w:tcPr>
          <w:p w14:paraId="745E959B" w14:textId="77777777" w:rsidR="00672641" w:rsidRPr="00404BF6" w:rsidRDefault="00672641" w:rsidP="00672641">
            <w:pPr>
              <w:pStyle w:val="Text"/>
            </w:pPr>
            <w:r>
              <w:t>dia</w:t>
            </w:r>
          </w:p>
        </w:tc>
      </w:tr>
      <w:tr w:rsidR="00AC23C4" w:rsidRPr="00AC23C4" w14:paraId="4B7356C2" w14:textId="77777777" w:rsidTr="00AC23C4">
        <w:tc>
          <w:tcPr>
            <w:tcW w:w="709" w:type="dxa"/>
            <w:shd w:val="clear" w:color="auto" w:fill="auto"/>
          </w:tcPr>
          <w:p w14:paraId="32DC3CED" w14:textId="77777777" w:rsidR="00672641" w:rsidRPr="00DE0167" w:rsidRDefault="00672641" w:rsidP="00672641">
            <w:pPr>
              <w:pStyle w:val="GlossEng"/>
            </w:pPr>
          </w:p>
        </w:tc>
        <w:tc>
          <w:tcPr>
            <w:tcW w:w="873" w:type="dxa"/>
            <w:shd w:val="clear" w:color="auto" w:fill="auto"/>
          </w:tcPr>
          <w:p w14:paraId="461A11F6" w14:textId="77777777" w:rsidR="00672641" w:rsidRPr="00404BF6" w:rsidRDefault="00672641" w:rsidP="00672641">
            <w:pPr>
              <w:pStyle w:val="GlossEng"/>
            </w:pPr>
            <w:r w:rsidRPr="00404BF6">
              <w:t>indeed</w:t>
            </w:r>
          </w:p>
        </w:tc>
        <w:tc>
          <w:tcPr>
            <w:tcW w:w="489" w:type="dxa"/>
            <w:shd w:val="clear" w:color="auto" w:fill="auto"/>
          </w:tcPr>
          <w:p w14:paraId="712FD73E" w14:textId="77777777" w:rsidR="00672641" w:rsidRPr="0099608C" w:rsidRDefault="00672641" w:rsidP="00672641">
            <w:pPr>
              <w:pStyle w:val="GlossEng"/>
              <w:rPr>
                <w:rStyle w:val="ChSmallCaps"/>
              </w:rPr>
            </w:pPr>
            <w:r w:rsidRPr="0099608C">
              <w:rPr>
                <w:rStyle w:val="ChSmallCaps"/>
              </w:rPr>
              <w:t>1sg</w:t>
            </w:r>
          </w:p>
        </w:tc>
        <w:tc>
          <w:tcPr>
            <w:tcW w:w="673" w:type="dxa"/>
            <w:shd w:val="clear" w:color="auto" w:fill="auto"/>
          </w:tcPr>
          <w:p w14:paraId="53614D4C" w14:textId="77777777" w:rsidR="00672641" w:rsidRPr="0099608C" w:rsidRDefault="00672641" w:rsidP="00672641">
            <w:pPr>
              <w:pStyle w:val="GlossEng"/>
              <w:rPr>
                <w:rStyle w:val="ChSmallCaps"/>
              </w:rPr>
            </w:pPr>
            <w:r w:rsidRPr="0099608C">
              <w:rPr>
                <w:rStyle w:val="ChSmallCaps"/>
              </w:rPr>
              <w:t>poss</w:t>
            </w:r>
          </w:p>
        </w:tc>
        <w:tc>
          <w:tcPr>
            <w:tcW w:w="496" w:type="dxa"/>
            <w:shd w:val="clear" w:color="auto" w:fill="auto"/>
          </w:tcPr>
          <w:p w14:paraId="56DF4C7A" w14:textId="77777777" w:rsidR="00672641" w:rsidRPr="00404BF6" w:rsidRDefault="00672641" w:rsidP="00672641">
            <w:pPr>
              <w:pStyle w:val="GlossEng"/>
            </w:pPr>
            <w:r w:rsidRPr="00404BF6">
              <w:t>ySb</w:t>
            </w:r>
          </w:p>
        </w:tc>
        <w:tc>
          <w:tcPr>
            <w:tcW w:w="489" w:type="dxa"/>
            <w:shd w:val="clear" w:color="auto" w:fill="auto"/>
          </w:tcPr>
          <w:p w14:paraId="4F85C56D" w14:textId="77777777" w:rsidR="00672641" w:rsidRPr="0099608C" w:rsidRDefault="00672641" w:rsidP="00672641">
            <w:pPr>
              <w:pStyle w:val="GlossEng"/>
              <w:rPr>
                <w:rStyle w:val="ChSmallCaps"/>
              </w:rPr>
            </w:pPr>
            <w:r w:rsidRPr="0099608C">
              <w:rPr>
                <w:rStyle w:val="ChSmallCaps"/>
              </w:rPr>
              <w:t>1sg</w:t>
            </w:r>
          </w:p>
        </w:tc>
        <w:tc>
          <w:tcPr>
            <w:tcW w:w="529" w:type="dxa"/>
            <w:shd w:val="clear" w:color="auto" w:fill="auto"/>
          </w:tcPr>
          <w:p w14:paraId="59F3D005" w14:textId="77777777" w:rsidR="00672641" w:rsidRPr="00404BF6" w:rsidRDefault="00672641" w:rsidP="00672641">
            <w:pPr>
              <w:pStyle w:val="GlossEng"/>
            </w:pPr>
            <w:r w:rsidRPr="00404BF6">
              <w:t>also</w:t>
            </w:r>
          </w:p>
        </w:tc>
        <w:tc>
          <w:tcPr>
            <w:tcW w:w="1145" w:type="dxa"/>
            <w:shd w:val="clear" w:color="auto" w:fill="auto"/>
          </w:tcPr>
          <w:p w14:paraId="79803F75" w14:textId="77777777" w:rsidR="00672641" w:rsidRPr="00404BF6" w:rsidRDefault="00672641" w:rsidP="00672641">
            <w:pPr>
              <w:pStyle w:val="GlossEng"/>
            </w:pPr>
            <w:r>
              <w:t>be.</w:t>
            </w:r>
            <w:r w:rsidRPr="00404BF6">
              <w:t>confused</w:t>
            </w:r>
          </w:p>
        </w:tc>
        <w:tc>
          <w:tcPr>
            <w:tcW w:w="862" w:type="dxa"/>
            <w:shd w:val="clear" w:color="auto" w:fill="auto"/>
          </w:tcPr>
          <w:p w14:paraId="480F5E12" w14:textId="77777777" w:rsidR="00672641" w:rsidRPr="00404BF6" w:rsidRDefault="00672641" w:rsidP="00672641">
            <w:pPr>
              <w:pStyle w:val="GlossEng"/>
            </w:pPr>
            <w:r w:rsidRPr="00404BF6">
              <w:t>with</w:t>
            </w:r>
          </w:p>
        </w:tc>
        <w:tc>
          <w:tcPr>
            <w:tcW w:w="489" w:type="dxa"/>
            <w:shd w:val="clear" w:color="auto" w:fill="auto"/>
          </w:tcPr>
          <w:p w14:paraId="1098A80B" w14:textId="77777777" w:rsidR="00672641" w:rsidRPr="0099608C" w:rsidRDefault="00672641" w:rsidP="00672641">
            <w:pPr>
              <w:pStyle w:val="GlossEng"/>
              <w:rPr>
                <w:rStyle w:val="ChSmallCaps"/>
              </w:rPr>
            </w:pPr>
            <w:r w:rsidRPr="0099608C">
              <w:rPr>
                <w:rStyle w:val="ChSmallCaps"/>
              </w:rPr>
              <w:t>3sg</w:t>
            </w:r>
          </w:p>
        </w:tc>
      </w:tr>
    </w:tbl>
    <w:p w14:paraId="22D42320" w14:textId="2A8FE5CF" w:rsidR="00672641" w:rsidRPr="00404BF6" w:rsidRDefault="00B7093A" w:rsidP="00672641">
      <w:pPr>
        <w:pStyle w:val="FreeTranslEng"/>
      </w:pPr>
      <w:r>
        <w:t>‘</w:t>
      </w:r>
      <w:r w:rsidR="00672641" w:rsidRPr="00404BF6">
        <w:t>indeed (he was) my younger cousin</w:t>
      </w:r>
      <w:r w:rsidR="00672641">
        <w:t xml:space="preserve">, </w:t>
      </w:r>
      <w:r w:rsidR="00672641" w:rsidRPr="00404BF6">
        <w:t>I</w:t>
      </w:r>
      <w:r>
        <w:t>’</w:t>
      </w:r>
      <w:r w:rsidR="00672641" w:rsidRPr="00404BF6">
        <w:t xml:space="preserve">m also </w:t>
      </w:r>
      <w:r w:rsidR="00672641" w:rsidRPr="005B3CCA">
        <w:rPr>
          <w:rStyle w:val="ChBlueBold"/>
        </w:rPr>
        <w:t>confused</w:t>
      </w:r>
      <w:r w:rsidR="00672641" w:rsidRPr="00404BF6">
        <w:t xml:space="preserve"> about him</w:t>
      </w:r>
      <w:r>
        <w:t>’</w:t>
      </w:r>
      <w:r w:rsidR="00672641">
        <w:t xml:space="preserve"> </w:t>
      </w:r>
      <w:r w:rsidR="00672641" w:rsidRPr="005B3CCA">
        <w:rPr>
          <w:rStyle w:val="ExampleSource"/>
        </w:rPr>
        <w:t>[080918-001-CvNP.0014]</w:t>
      </w:r>
    </w:p>
    <w:tbl>
      <w:tblPr>
        <w:tblW w:w="6766" w:type="dxa"/>
        <w:tblCellMar>
          <w:left w:w="42" w:type="dxa"/>
          <w:right w:w="42" w:type="dxa"/>
        </w:tblCellMar>
        <w:tblLook w:val="01E0" w:firstRow="1" w:lastRow="1" w:firstColumn="1" w:lastColumn="1" w:noHBand="0" w:noVBand="0"/>
      </w:tblPr>
      <w:tblGrid>
        <w:gridCol w:w="709"/>
        <w:gridCol w:w="906"/>
        <w:gridCol w:w="62"/>
        <w:gridCol w:w="360"/>
        <w:gridCol w:w="374"/>
        <w:gridCol w:w="333"/>
        <w:gridCol w:w="868"/>
        <w:gridCol w:w="629"/>
        <w:gridCol w:w="1663"/>
        <w:gridCol w:w="862"/>
      </w:tblGrid>
      <w:tr w:rsidR="00AC23C4" w:rsidRPr="00D14F8A" w14:paraId="543E08FE" w14:textId="77777777" w:rsidTr="00AC23C4">
        <w:tc>
          <w:tcPr>
            <w:tcW w:w="709" w:type="dxa"/>
            <w:shd w:val="clear" w:color="auto" w:fill="auto"/>
          </w:tcPr>
          <w:p w14:paraId="3F544383" w14:textId="77777777" w:rsidR="00672641" w:rsidRPr="00AC23C4" w:rsidRDefault="00672641" w:rsidP="00672641">
            <w:pPr>
              <w:pStyle w:val="O0Nwnext"/>
              <w:rPr>
                <w:szCs w:val="19"/>
              </w:rPr>
            </w:pPr>
            <w:bookmarkStart w:id="1404" w:name="_Ref346902713"/>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4</w:t>
            </w:r>
            <w:r w:rsidRPr="00AC23C4">
              <w:rPr>
                <w:szCs w:val="19"/>
              </w:rPr>
              <w:fldChar w:fldCharType="end"/>
            </w:r>
            <w:r w:rsidRPr="00AC23C4">
              <w:rPr>
                <w:szCs w:val="19"/>
              </w:rPr>
              <w:t>)</w:t>
            </w:r>
            <w:bookmarkEnd w:id="1404"/>
          </w:p>
        </w:tc>
        <w:tc>
          <w:tcPr>
            <w:tcW w:w="968" w:type="dxa"/>
            <w:gridSpan w:val="2"/>
            <w:shd w:val="clear" w:color="auto" w:fill="auto"/>
          </w:tcPr>
          <w:p w14:paraId="1EAEDDF8" w14:textId="77777777" w:rsidR="00672641" w:rsidRPr="00404BF6" w:rsidRDefault="00672641" w:rsidP="00672641">
            <w:pPr>
              <w:pStyle w:val="Text"/>
            </w:pPr>
            <w:r w:rsidRPr="00404BF6">
              <w:t>nanti</w:t>
            </w:r>
          </w:p>
        </w:tc>
        <w:tc>
          <w:tcPr>
            <w:tcW w:w="360" w:type="dxa"/>
            <w:shd w:val="clear" w:color="auto" w:fill="auto"/>
          </w:tcPr>
          <w:p w14:paraId="358643B8" w14:textId="77777777" w:rsidR="00672641" w:rsidRPr="00404BF6" w:rsidRDefault="00672641" w:rsidP="00672641">
            <w:pPr>
              <w:pStyle w:val="Text"/>
            </w:pPr>
            <w:r w:rsidRPr="00404BF6">
              <w:t>di</w:t>
            </w:r>
          </w:p>
        </w:tc>
        <w:tc>
          <w:tcPr>
            <w:tcW w:w="707" w:type="dxa"/>
            <w:gridSpan w:val="2"/>
            <w:shd w:val="clear" w:color="auto" w:fill="auto"/>
          </w:tcPr>
          <w:p w14:paraId="7AE0AE66" w14:textId="77777777" w:rsidR="00672641" w:rsidRPr="00404BF6" w:rsidRDefault="00672641" w:rsidP="00672641">
            <w:pPr>
              <w:pStyle w:val="Text"/>
            </w:pPr>
            <w:r w:rsidRPr="00404BF6">
              <w:t>skola</w:t>
            </w:r>
          </w:p>
        </w:tc>
        <w:tc>
          <w:tcPr>
            <w:tcW w:w="868" w:type="dxa"/>
            <w:shd w:val="clear" w:color="auto" w:fill="auto"/>
          </w:tcPr>
          <w:p w14:paraId="188F86FA" w14:textId="77777777" w:rsidR="00672641" w:rsidRPr="00404BF6" w:rsidRDefault="00672641" w:rsidP="00672641">
            <w:pPr>
              <w:pStyle w:val="Text"/>
            </w:pPr>
            <w:r w:rsidRPr="00404BF6">
              <w:t>baru</w:t>
            </w:r>
          </w:p>
        </w:tc>
        <w:tc>
          <w:tcPr>
            <w:tcW w:w="629" w:type="dxa"/>
            <w:shd w:val="clear" w:color="auto" w:fill="auto"/>
          </w:tcPr>
          <w:p w14:paraId="5539EB7A" w14:textId="77777777" w:rsidR="00672641" w:rsidRPr="00404BF6" w:rsidRDefault="00672641" w:rsidP="00672641">
            <w:pPr>
              <w:pStyle w:val="Text"/>
            </w:pPr>
            <w:r w:rsidRPr="00404BF6">
              <w:t>kamu</w:t>
            </w:r>
          </w:p>
        </w:tc>
        <w:tc>
          <w:tcPr>
            <w:tcW w:w="1663" w:type="dxa"/>
            <w:shd w:val="clear" w:color="auto" w:fill="auto"/>
          </w:tcPr>
          <w:p w14:paraId="2A0B8C2D" w14:textId="77777777" w:rsidR="00672641" w:rsidRPr="00CA6E29" w:rsidRDefault="00672641" w:rsidP="00672641">
            <w:pPr>
              <w:pStyle w:val="Text"/>
              <w:rPr>
                <w:rStyle w:val="ChBlueBold"/>
              </w:rPr>
            </w:pPr>
            <w:r w:rsidRPr="00CA6E29">
              <w:rPr>
                <w:rStyle w:val="ChBlueBold"/>
              </w:rPr>
              <w:t>ba</w:t>
            </w:r>
            <w:r w:rsidRPr="008C675E">
              <w:rPr>
                <w:rStyle w:val="ChBlueBold"/>
              </w:rPr>
              <w:t>–</w:t>
            </w:r>
            <w:r w:rsidRPr="00CA6E29">
              <w:rPr>
                <w:rStyle w:val="ChBlueBold"/>
              </w:rPr>
              <w:t>bingun</w:t>
            </w:r>
            <w:r w:rsidR="004E7CF6">
              <w:rPr>
                <w:rStyle w:val="ChBlueBold"/>
              </w:rPr>
              <w:t>g</w:t>
            </w:r>
          </w:p>
        </w:tc>
        <w:tc>
          <w:tcPr>
            <w:tcW w:w="862" w:type="dxa"/>
            <w:shd w:val="clear" w:color="auto" w:fill="auto"/>
          </w:tcPr>
          <w:p w14:paraId="180D608F" w14:textId="77777777" w:rsidR="00672641" w:rsidRPr="00404BF6" w:rsidRDefault="00672641" w:rsidP="00672641">
            <w:pPr>
              <w:pStyle w:val="Text"/>
            </w:pPr>
            <w:r>
              <w:t>dengan</w:t>
            </w:r>
            <w:r w:rsidR="004E7CF6">
              <w:t>g</w:t>
            </w:r>
          </w:p>
        </w:tc>
      </w:tr>
      <w:tr w:rsidR="00AC23C4" w:rsidRPr="00AC23C4" w14:paraId="60785C61" w14:textId="77777777" w:rsidTr="00AC23C4">
        <w:tc>
          <w:tcPr>
            <w:tcW w:w="709" w:type="dxa"/>
            <w:shd w:val="clear" w:color="auto" w:fill="auto"/>
          </w:tcPr>
          <w:p w14:paraId="6AEBD735" w14:textId="77777777" w:rsidR="00672641" w:rsidRPr="005B3CCA" w:rsidRDefault="00672641" w:rsidP="00672641">
            <w:pPr>
              <w:pStyle w:val="GlossEng2ptafter"/>
            </w:pPr>
          </w:p>
        </w:tc>
        <w:tc>
          <w:tcPr>
            <w:tcW w:w="968" w:type="dxa"/>
            <w:gridSpan w:val="2"/>
            <w:shd w:val="clear" w:color="auto" w:fill="auto"/>
          </w:tcPr>
          <w:p w14:paraId="74ABEB69" w14:textId="77777777" w:rsidR="00672641" w:rsidRPr="00404BF6" w:rsidRDefault="00672641" w:rsidP="00672641">
            <w:pPr>
              <w:pStyle w:val="GlossEng2ptafter"/>
            </w:pPr>
            <w:r w:rsidRPr="00AC23C4">
              <w:rPr>
                <w:szCs w:val="19"/>
              </w:rPr>
              <w:t>very.soon</w:t>
            </w:r>
          </w:p>
        </w:tc>
        <w:tc>
          <w:tcPr>
            <w:tcW w:w="360" w:type="dxa"/>
            <w:shd w:val="clear" w:color="auto" w:fill="auto"/>
          </w:tcPr>
          <w:p w14:paraId="02730F5D" w14:textId="77777777" w:rsidR="00672641" w:rsidRPr="00404BF6" w:rsidRDefault="00672641" w:rsidP="00672641">
            <w:pPr>
              <w:pStyle w:val="GlossEng2ptafter"/>
            </w:pPr>
            <w:r w:rsidRPr="00404BF6">
              <w:t>at</w:t>
            </w:r>
          </w:p>
        </w:tc>
        <w:tc>
          <w:tcPr>
            <w:tcW w:w="707" w:type="dxa"/>
            <w:gridSpan w:val="2"/>
            <w:shd w:val="clear" w:color="auto" w:fill="auto"/>
          </w:tcPr>
          <w:p w14:paraId="13210BC6" w14:textId="77777777" w:rsidR="00672641" w:rsidRPr="00404BF6" w:rsidRDefault="00672641" w:rsidP="00672641">
            <w:pPr>
              <w:pStyle w:val="GlossEng2ptafter"/>
            </w:pPr>
            <w:r w:rsidRPr="00404BF6">
              <w:t>school</w:t>
            </w:r>
          </w:p>
        </w:tc>
        <w:tc>
          <w:tcPr>
            <w:tcW w:w="868" w:type="dxa"/>
            <w:shd w:val="clear" w:color="auto" w:fill="auto"/>
          </w:tcPr>
          <w:p w14:paraId="75CD6C1E" w14:textId="77777777" w:rsidR="00672641" w:rsidRPr="0014512C" w:rsidRDefault="00976AFE" w:rsidP="00672641">
            <w:pPr>
              <w:pStyle w:val="GlossEng2ptafter"/>
            </w:pPr>
            <w:r>
              <w:t>and.then</w:t>
            </w:r>
          </w:p>
        </w:tc>
        <w:tc>
          <w:tcPr>
            <w:tcW w:w="629" w:type="dxa"/>
            <w:shd w:val="clear" w:color="auto" w:fill="auto"/>
          </w:tcPr>
          <w:p w14:paraId="64B9ACCA" w14:textId="77777777" w:rsidR="00672641" w:rsidRPr="0099608C" w:rsidRDefault="00672641" w:rsidP="00672641">
            <w:pPr>
              <w:pStyle w:val="GlossEng2ptafter"/>
              <w:rPr>
                <w:rStyle w:val="ChSmallCaps"/>
              </w:rPr>
            </w:pPr>
            <w:r w:rsidRPr="0099608C">
              <w:rPr>
                <w:rStyle w:val="ChSmallCaps"/>
              </w:rPr>
              <w:t>2pl</w:t>
            </w:r>
          </w:p>
        </w:tc>
        <w:tc>
          <w:tcPr>
            <w:tcW w:w="1663" w:type="dxa"/>
            <w:shd w:val="clear" w:color="auto" w:fill="auto"/>
          </w:tcPr>
          <w:p w14:paraId="42269ED2" w14:textId="77777777" w:rsidR="00672641" w:rsidRPr="00404BF6" w:rsidRDefault="00672641" w:rsidP="00672641">
            <w:pPr>
              <w:pStyle w:val="GlossEng2ptafter"/>
            </w:pPr>
            <w:r w:rsidRPr="0099608C">
              <w:rPr>
                <w:rStyle w:val="ChSmallCaps"/>
              </w:rPr>
              <w:t>vblz</w:t>
            </w:r>
            <w:r>
              <w:t>–be.</w:t>
            </w:r>
            <w:r w:rsidRPr="00404BF6">
              <w:t>confused</w:t>
            </w:r>
          </w:p>
        </w:tc>
        <w:tc>
          <w:tcPr>
            <w:tcW w:w="862" w:type="dxa"/>
            <w:shd w:val="clear" w:color="auto" w:fill="auto"/>
          </w:tcPr>
          <w:p w14:paraId="5EA7A52B" w14:textId="77777777" w:rsidR="00672641" w:rsidRPr="00404BF6" w:rsidRDefault="00672641" w:rsidP="00672641">
            <w:pPr>
              <w:pStyle w:val="GlossEng2ptafter"/>
            </w:pPr>
            <w:r w:rsidRPr="00404BF6">
              <w:t>with</w:t>
            </w:r>
          </w:p>
        </w:tc>
      </w:tr>
      <w:tr w:rsidR="00672641" w:rsidRPr="00404BF6" w14:paraId="2437883A" w14:textId="77777777" w:rsidTr="00AC23C4">
        <w:trPr>
          <w:gridAfter w:val="5"/>
          <w:wAfter w:w="4355" w:type="dxa"/>
        </w:trPr>
        <w:tc>
          <w:tcPr>
            <w:tcW w:w="709" w:type="dxa"/>
            <w:shd w:val="clear" w:color="auto" w:fill="auto"/>
          </w:tcPr>
          <w:p w14:paraId="047CD573" w14:textId="77777777" w:rsidR="00672641" w:rsidRPr="005D0F3D" w:rsidRDefault="00672641" w:rsidP="00672641">
            <w:pPr>
              <w:pStyle w:val="O0Nwnext"/>
            </w:pPr>
          </w:p>
        </w:tc>
        <w:tc>
          <w:tcPr>
            <w:tcW w:w="906" w:type="dxa"/>
            <w:shd w:val="clear" w:color="auto" w:fill="auto"/>
          </w:tcPr>
          <w:p w14:paraId="441558F2" w14:textId="77777777" w:rsidR="00672641" w:rsidRPr="00404BF6" w:rsidRDefault="00672641" w:rsidP="00672641">
            <w:pPr>
              <w:pStyle w:val="Text"/>
            </w:pPr>
            <w:r w:rsidRPr="00404BF6">
              <w:t>ba</w:t>
            </w:r>
            <w:r>
              <w:t>h</w:t>
            </w:r>
            <w:r w:rsidRPr="00404BF6">
              <w:t>asa</w:t>
            </w:r>
          </w:p>
        </w:tc>
        <w:tc>
          <w:tcPr>
            <w:tcW w:w="796" w:type="dxa"/>
            <w:gridSpan w:val="3"/>
            <w:shd w:val="clear" w:color="auto" w:fill="auto"/>
          </w:tcPr>
          <w:p w14:paraId="0202104A" w14:textId="77777777" w:rsidR="00672641" w:rsidRPr="00404BF6" w:rsidRDefault="00672641" w:rsidP="00672641">
            <w:pPr>
              <w:pStyle w:val="Text"/>
            </w:pPr>
            <w:r>
              <w:t>Inggris</w:t>
            </w:r>
          </w:p>
        </w:tc>
      </w:tr>
      <w:tr w:rsidR="00672641" w:rsidRPr="00404BF6" w14:paraId="24B9C873" w14:textId="77777777" w:rsidTr="00AC23C4">
        <w:trPr>
          <w:gridAfter w:val="5"/>
          <w:wAfter w:w="4355" w:type="dxa"/>
        </w:trPr>
        <w:tc>
          <w:tcPr>
            <w:tcW w:w="709" w:type="dxa"/>
            <w:shd w:val="clear" w:color="auto" w:fill="auto"/>
          </w:tcPr>
          <w:p w14:paraId="0171EC66" w14:textId="77777777" w:rsidR="00672641" w:rsidRPr="005D0F3D" w:rsidRDefault="00672641" w:rsidP="00672641">
            <w:pPr>
              <w:pStyle w:val="GlossEng"/>
            </w:pPr>
          </w:p>
        </w:tc>
        <w:tc>
          <w:tcPr>
            <w:tcW w:w="906" w:type="dxa"/>
            <w:shd w:val="clear" w:color="auto" w:fill="auto"/>
          </w:tcPr>
          <w:p w14:paraId="0A86A893" w14:textId="77777777" w:rsidR="00672641" w:rsidRPr="00404BF6" w:rsidRDefault="00672641" w:rsidP="00672641">
            <w:pPr>
              <w:pStyle w:val="GlossEng"/>
            </w:pPr>
            <w:r w:rsidRPr="00404BF6">
              <w:t>language</w:t>
            </w:r>
          </w:p>
        </w:tc>
        <w:tc>
          <w:tcPr>
            <w:tcW w:w="796" w:type="dxa"/>
            <w:gridSpan w:val="3"/>
            <w:shd w:val="clear" w:color="auto" w:fill="auto"/>
          </w:tcPr>
          <w:p w14:paraId="6AFDC6A0" w14:textId="77777777" w:rsidR="00672641" w:rsidRPr="00404BF6" w:rsidRDefault="00672641" w:rsidP="00672641">
            <w:pPr>
              <w:pStyle w:val="GlossEng"/>
            </w:pPr>
            <w:r w:rsidRPr="00404BF6">
              <w:t>English</w:t>
            </w:r>
          </w:p>
        </w:tc>
      </w:tr>
    </w:tbl>
    <w:p w14:paraId="064B9742" w14:textId="7051A268" w:rsidR="00672641" w:rsidRPr="00F13B30" w:rsidRDefault="00672641" w:rsidP="00672641">
      <w:pPr>
        <w:pStyle w:val="FreeTranslEng"/>
      </w:pPr>
      <w:r>
        <w:t xml:space="preserve">[Addressing lazy students:] </w:t>
      </w:r>
      <w:r w:rsidR="00B7093A">
        <w:t>‘</w:t>
      </w:r>
      <w:r>
        <w:t>l</w:t>
      </w:r>
      <w:r w:rsidRPr="00404BF6">
        <w:t>ater in school</w:t>
      </w:r>
      <w:r>
        <w:t xml:space="preserve">, </w:t>
      </w:r>
      <w:r w:rsidR="00FF228E">
        <w:t>then</w:t>
      </w:r>
      <w:r>
        <w:t xml:space="preserve"> </w:t>
      </w:r>
      <w:r w:rsidRPr="00404BF6">
        <w:t>y</w:t>
      </w:r>
      <w:r>
        <w:t>ou</w:t>
      </w:r>
      <w:r w:rsidR="00B7093A">
        <w:t>’</w:t>
      </w:r>
      <w:r>
        <w:t xml:space="preserve">ll be </w:t>
      </w:r>
      <w:r w:rsidRPr="00A01CD2">
        <w:rPr>
          <w:rStyle w:val="ChBlueBold"/>
        </w:rPr>
        <w:t>confused</w:t>
      </w:r>
      <w:r>
        <w:t xml:space="preserve"> about English</w:t>
      </w:r>
      <w:r w:rsidR="00B7093A">
        <w:t>’</w:t>
      </w:r>
      <w:r>
        <w:t xml:space="preserve"> </w:t>
      </w:r>
      <w:r w:rsidRPr="005B3CCA">
        <w:rPr>
          <w:rStyle w:val="ExampleSource"/>
        </w:rPr>
        <w:t>[081115-001a-Cv.0151]</w:t>
      </w:r>
    </w:p>
    <w:tbl>
      <w:tblPr>
        <w:tblW w:w="4803" w:type="dxa"/>
        <w:tblCellMar>
          <w:left w:w="42" w:type="dxa"/>
          <w:right w:w="42" w:type="dxa"/>
        </w:tblCellMar>
        <w:tblLook w:val="01E0" w:firstRow="1" w:lastRow="1" w:firstColumn="1" w:lastColumn="1" w:noHBand="0" w:noVBand="0"/>
      </w:tblPr>
      <w:tblGrid>
        <w:gridCol w:w="709"/>
        <w:gridCol w:w="718"/>
        <w:gridCol w:w="673"/>
        <w:gridCol w:w="706"/>
        <w:gridCol w:w="573"/>
        <w:gridCol w:w="595"/>
        <w:gridCol w:w="829"/>
      </w:tblGrid>
      <w:tr w:rsidR="00AC23C4" w:rsidRPr="00D14F8A" w14:paraId="1FCCBC4E" w14:textId="77777777" w:rsidTr="00AC23C4">
        <w:tc>
          <w:tcPr>
            <w:tcW w:w="709" w:type="dxa"/>
            <w:shd w:val="clear" w:color="auto" w:fill="auto"/>
          </w:tcPr>
          <w:p w14:paraId="1CF66A4A" w14:textId="77777777" w:rsidR="00672641" w:rsidRPr="00AC23C4" w:rsidRDefault="00672641" w:rsidP="00672641">
            <w:pPr>
              <w:pStyle w:val="O0Nwnext"/>
              <w:rPr>
                <w:szCs w:val="19"/>
              </w:rPr>
            </w:pPr>
            <w:bookmarkStart w:id="1405" w:name="_Ref346902712"/>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5</w:t>
            </w:r>
            <w:r w:rsidRPr="00AC23C4">
              <w:rPr>
                <w:szCs w:val="19"/>
              </w:rPr>
              <w:fldChar w:fldCharType="end"/>
            </w:r>
            <w:r w:rsidRPr="00AC23C4">
              <w:rPr>
                <w:szCs w:val="19"/>
              </w:rPr>
              <w:t>)</w:t>
            </w:r>
            <w:bookmarkEnd w:id="1405"/>
          </w:p>
        </w:tc>
        <w:tc>
          <w:tcPr>
            <w:tcW w:w="718" w:type="dxa"/>
            <w:shd w:val="clear" w:color="auto" w:fill="auto"/>
          </w:tcPr>
          <w:p w14:paraId="34584BE9" w14:textId="77777777" w:rsidR="00672641" w:rsidRPr="00B5369E" w:rsidRDefault="00672641" w:rsidP="00672641">
            <w:pPr>
              <w:pStyle w:val="Text"/>
            </w:pPr>
            <w:r w:rsidRPr="00B5369E">
              <w:t>orang</w:t>
            </w:r>
          </w:p>
        </w:tc>
        <w:tc>
          <w:tcPr>
            <w:tcW w:w="673" w:type="dxa"/>
            <w:shd w:val="clear" w:color="auto" w:fill="auto"/>
          </w:tcPr>
          <w:p w14:paraId="3A64F7DF" w14:textId="77777777" w:rsidR="00672641" w:rsidRPr="00B5369E" w:rsidRDefault="00672641" w:rsidP="00672641">
            <w:pPr>
              <w:pStyle w:val="Text"/>
            </w:pPr>
            <w:r w:rsidRPr="00B5369E">
              <w:t>jalan</w:t>
            </w:r>
            <w:r w:rsidR="004E7CF6">
              <w:t>g</w:t>
            </w:r>
          </w:p>
        </w:tc>
        <w:tc>
          <w:tcPr>
            <w:tcW w:w="706" w:type="dxa"/>
            <w:shd w:val="clear" w:color="auto" w:fill="auto"/>
          </w:tcPr>
          <w:p w14:paraId="4E85F1C3" w14:textId="77777777" w:rsidR="00672641" w:rsidRPr="00B5369E" w:rsidRDefault="00672641" w:rsidP="00672641">
            <w:pPr>
              <w:pStyle w:val="Text"/>
            </w:pPr>
            <w:r w:rsidRPr="00B5369E">
              <w:t>itu</w:t>
            </w:r>
          </w:p>
        </w:tc>
        <w:tc>
          <w:tcPr>
            <w:tcW w:w="573" w:type="dxa"/>
            <w:shd w:val="clear" w:color="auto" w:fill="auto"/>
          </w:tcPr>
          <w:p w14:paraId="0398B82F" w14:textId="77777777" w:rsidR="00672641" w:rsidRPr="00B5369E" w:rsidRDefault="00672641" w:rsidP="00672641">
            <w:pPr>
              <w:pStyle w:val="Text"/>
            </w:pPr>
            <w:r w:rsidRPr="00B5369E">
              <w:t>mo</w:t>
            </w:r>
          </w:p>
        </w:tc>
        <w:tc>
          <w:tcPr>
            <w:tcW w:w="595" w:type="dxa"/>
            <w:shd w:val="clear" w:color="auto" w:fill="auto"/>
          </w:tcPr>
          <w:p w14:paraId="14DE9D99" w14:textId="77777777" w:rsidR="00672641" w:rsidRPr="00B5369E" w:rsidRDefault="00672641" w:rsidP="00672641">
            <w:pPr>
              <w:pStyle w:val="Text"/>
            </w:pPr>
            <w:r w:rsidRPr="00B5369E">
              <w:t>pergi</w:t>
            </w:r>
          </w:p>
        </w:tc>
        <w:tc>
          <w:tcPr>
            <w:tcW w:w="829" w:type="dxa"/>
            <w:shd w:val="clear" w:color="auto" w:fill="auto"/>
          </w:tcPr>
          <w:p w14:paraId="3B50A4BD" w14:textId="77777777" w:rsidR="00672641" w:rsidRPr="00F5780F" w:rsidRDefault="00672641" w:rsidP="00672641">
            <w:pPr>
              <w:pStyle w:val="Text"/>
              <w:rPr>
                <w:rStyle w:val="ChBlueBold"/>
              </w:rPr>
            </w:pPr>
            <w:r w:rsidRPr="00F5780F">
              <w:rPr>
                <w:rStyle w:val="ChBlueBold"/>
              </w:rPr>
              <w:t>ibada</w:t>
            </w:r>
          </w:p>
        </w:tc>
      </w:tr>
      <w:tr w:rsidR="00AC23C4" w:rsidRPr="00AC23C4" w14:paraId="4869903F" w14:textId="77777777" w:rsidTr="00AC23C4">
        <w:tc>
          <w:tcPr>
            <w:tcW w:w="709" w:type="dxa"/>
            <w:shd w:val="clear" w:color="auto" w:fill="auto"/>
          </w:tcPr>
          <w:p w14:paraId="0C60C76B" w14:textId="77777777" w:rsidR="00672641" w:rsidRPr="00B5369E" w:rsidRDefault="00672641" w:rsidP="00672641">
            <w:pPr>
              <w:pStyle w:val="GlossEng"/>
            </w:pPr>
          </w:p>
        </w:tc>
        <w:tc>
          <w:tcPr>
            <w:tcW w:w="718" w:type="dxa"/>
            <w:shd w:val="clear" w:color="auto" w:fill="auto"/>
          </w:tcPr>
          <w:p w14:paraId="77CF077E" w14:textId="77777777" w:rsidR="00672641" w:rsidRPr="00B5369E" w:rsidRDefault="00672641" w:rsidP="00672641">
            <w:pPr>
              <w:pStyle w:val="GlossEng"/>
            </w:pPr>
            <w:r w:rsidRPr="00B5369E">
              <w:t>person</w:t>
            </w:r>
          </w:p>
        </w:tc>
        <w:tc>
          <w:tcPr>
            <w:tcW w:w="673" w:type="dxa"/>
            <w:shd w:val="clear" w:color="auto" w:fill="auto"/>
          </w:tcPr>
          <w:p w14:paraId="5C5F72BE" w14:textId="77777777" w:rsidR="00672641" w:rsidRPr="00B5369E" w:rsidRDefault="00672641" w:rsidP="00672641">
            <w:pPr>
              <w:pStyle w:val="GlossEng"/>
            </w:pPr>
            <w:r w:rsidRPr="00B5369E">
              <w:t>walk</w:t>
            </w:r>
          </w:p>
        </w:tc>
        <w:tc>
          <w:tcPr>
            <w:tcW w:w="706" w:type="dxa"/>
            <w:shd w:val="clear" w:color="auto" w:fill="auto"/>
          </w:tcPr>
          <w:p w14:paraId="54C1DA88" w14:textId="77777777" w:rsidR="00672641" w:rsidRPr="0099608C" w:rsidRDefault="00672641" w:rsidP="00672641">
            <w:pPr>
              <w:pStyle w:val="GlossEng"/>
              <w:rPr>
                <w:rStyle w:val="ChSmallCaps"/>
              </w:rPr>
            </w:pPr>
            <w:r w:rsidRPr="0099608C">
              <w:rPr>
                <w:rStyle w:val="ChSmallCaps"/>
              </w:rPr>
              <w:t>d.dist</w:t>
            </w:r>
          </w:p>
        </w:tc>
        <w:tc>
          <w:tcPr>
            <w:tcW w:w="573" w:type="dxa"/>
            <w:shd w:val="clear" w:color="auto" w:fill="auto"/>
          </w:tcPr>
          <w:p w14:paraId="2BE988BF" w14:textId="77777777" w:rsidR="00672641" w:rsidRPr="00B5369E" w:rsidRDefault="00672641" w:rsidP="00672641">
            <w:pPr>
              <w:pStyle w:val="GlossEng"/>
            </w:pPr>
            <w:r w:rsidRPr="00B5369E">
              <w:t>want</w:t>
            </w:r>
          </w:p>
        </w:tc>
        <w:tc>
          <w:tcPr>
            <w:tcW w:w="595" w:type="dxa"/>
            <w:shd w:val="clear" w:color="auto" w:fill="auto"/>
          </w:tcPr>
          <w:p w14:paraId="392FCC19" w14:textId="77777777" w:rsidR="00672641" w:rsidRPr="00B5369E" w:rsidRDefault="00672641" w:rsidP="00672641">
            <w:pPr>
              <w:pStyle w:val="GlossEng"/>
            </w:pPr>
            <w:r w:rsidRPr="00B5369E">
              <w:t>go</w:t>
            </w:r>
          </w:p>
        </w:tc>
        <w:tc>
          <w:tcPr>
            <w:tcW w:w="829" w:type="dxa"/>
            <w:shd w:val="clear" w:color="auto" w:fill="auto"/>
          </w:tcPr>
          <w:p w14:paraId="79B5A435" w14:textId="77777777" w:rsidR="00672641" w:rsidRPr="00B5369E" w:rsidRDefault="00672641" w:rsidP="00672641">
            <w:pPr>
              <w:pStyle w:val="GlossEng"/>
            </w:pPr>
            <w:r w:rsidRPr="00B5369E">
              <w:t>worship</w:t>
            </w:r>
          </w:p>
        </w:tc>
      </w:tr>
    </w:tbl>
    <w:p w14:paraId="14CF98A1" w14:textId="4713A224" w:rsidR="00672641" w:rsidRDefault="00672641" w:rsidP="00672641">
      <w:pPr>
        <w:pStyle w:val="FreeTranslEng"/>
      </w:pPr>
      <w:r>
        <w:t xml:space="preserve">[About a youth retreat:] </w:t>
      </w:r>
      <w:r w:rsidR="00B7093A">
        <w:t>‘</w:t>
      </w:r>
      <w:r>
        <w:t xml:space="preserve">people doing that traveling want to go (and) </w:t>
      </w:r>
      <w:r w:rsidRPr="00F5780F">
        <w:rPr>
          <w:rStyle w:val="ChBlueBold"/>
        </w:rPr>
        <w:t>worship</w:t>
      </w:r>
      <w:r w:rsidR="00B7093A">
        <w:t>’</w:t>
      </w:r>
      <w:r>
        <w:t xml:space="preserve"> </w:t>
      </w:r>
      <w:r w:rsidRPr="00F5780F">
        <w:rPr>
          <w:rStyle w:val="ExampleSource"/>
        </w:rPr>
        <w:t>[081006-016-Cv.0017]</w:t>
      </w:r>
    </w:p>
    <w:tbl>
      <w:tblPr>
        <w:tblW w:w="5639" w:type="dxa"/>
        <w:tblCellMar>
          <w:left w:w="42" w:type="dxa"/>
          <w:right w:w="42" w:type="dxa"/>
        </w:tblCellMar>
        <w:tblLook w:val="01E0" w:firstRow="1" w:lastRow="1" w:firstColumn="1" w:lastColumn="1" w:noHBand="0" w:noVBand="0"/>
      </w:tblPr>
      <w:tblGrid>
        <w:gridCol w:w="709"/>
        <w:gridCol w:w="868"/>
        <w:gridCol w:w="100"/>
        <w:gridCol w:w="389"/>
        <w:gridCol w:w="95"/>
        <w:gridCol w:w="500"/>
        <w:gridCol w:w="813"/>
        <w:gridCol w:w="718"/>
        <w:gridCol w:w="729"/>
        <w:gridCol w:w="718"/>
      </w:tblGrid>
      <w:tr w:rsidR="00AC23C4" w:rsidRPr="00D14F8A" w14:paraId="24B2DB49" w14:textId="77777777" w:rsidTr="00AC23C4">
        <w:tc>
          <w:tcPr>
            <w:tcW w:w="709" w:type="dxa"/>
            <w:shd w:val="clear" w:color="auto" w:fill="auto"/>
          </w:tcPr>
          <w:p w14:paraId="7B1F26DC" w14:textId="77777777" w:rsidR="00672641" w:rsidRPr="00AC23C4" w:rsidRDefault="00672641" w:rsidP="00672641">
            <w:pPr>
              <w:pStyle w:val="O0Nwnext"/>
              <w:rPr>
                <w:szCs w:val="19"/>
              </w:rPr>
            </w:pPr>
            <w:bookmarkStart w:id="1406" w:name="_Ref346902711"/>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6</w:t>
            </w:r>
            <w:r w:rsidRPr="00AC23C4">
              <w:rPr>
                <w:szCs w:val="19"/>
              </w:rPr>
              <w:fldChar w:fldCharType="end"/>
            </w:r>
            <w:r w:rsidRPr="00AC23C4">
              <w:rPr>
                <w:szCs w:val="19"/>
              </w:rPr>
              <w:t>)</w:t>
            </w:r>
            <w:bookmarkEnd w:id="1406"/>
          </w:p>
        </w:tc>
        <w:tc>
          <w:tcPr>
            <w:tcW w:w="968" w:type="dxa"/>
            <w:gridSpan w:val="2"/>
            <w:shd w:val="clear" w:color="auto" w:fill="auto"/>
          </w:tcPr>
          <w:p w14:paraId="7522C5F9" w14:textId="77777777" w:rsidR="00672641" w:rsidRPr="00B5369E" w:rsidRDefault="00672641" w:rsidP="00672641">
            <w:pPr>
              <w:pStyle w:val="Text"/>
            </w:pPr>
            <w:r w:rsidRPr="00B5369E">
              <w:t>nanti</w:t>
            </w:r>
          </w:p>
        </w:tc>
        <w:tc>
          <w:tcPr>
            <w:tcW w:w="484" w:type="dxa"/>
            <w:gridSpan w:val="2"/>
            <w:shd w:val="clear" w:color="auto" w:fill="auto"/>
          </w:tcPr>
          <w:p w14:paraId="5211CBA1" w14:textId="77777777" w:rsidR="00672641" w:rsidRPr="00B5369E" w:rsidRDefault="00672641" w:rsidP="00672641">
            <w:pPr>
              <w:pStyle w:val="Text"/>
            </w:pPr>
            <w:r w:rsidRPr="00B5369E">
              <w:t>kita</w:t>
            </w:r>
          </w:p>
        </w:tc>
        <w:tc>
          <w:tcPr>
            <w:tcW w:w="1313" w:type="dxa"/>
            <w:gridSpan w:val="2"/>
            <w:shd w:val="clear" w:color="auto" w:fill="auto"/>
          </w:tcPr>
          <w:p w14:paraId="0FBDC82B" w14:textId="77777777" w:rsidR="00672641" w:rsidRPr="00EA5CB4" w:rsidRDefault="00672641" w:rsidP="00672641">
            <w:pPr>
              <w:pStyle w:val="Text"/>
              <w:rPr>
                <w:rStyle w:val="ChBlueBold"/>
              </w:rPr>
            </w:pPr>
            <w:r w:rsidRPr="00EA5CB4">
              <w:rPr>
                <w:rStyle w:val="ChBlueBold"/>
              </w:rPr>
              <w:t>ber</w:t>
            </w:r>
            <w:r w:rsidRPr="008C675E">
              <w:rPr>
                <w:rStyle w:val="ChBlueBold"/>
              </w:rPr>
              <w:t>–</w:t>
            </w:r>
            <w:r w:rsidRPr="00EA5CB4">
              <w:rPr>
                <w:rStyle w:val="ChBlueBold"/>
              </w:rPr>
              <w:t>ibada</w:t>
            </w:r>
          </w:p>
        </w:tc>
        <w:tc>
          <w:tcPr>
            <w:tcW w:w="718" w:type="dxa"/>
            <w:shd w:val="clear" w:color="auto" w:fill="auto"/>
          </w:tcPr>
          <w:p w14:paraId="7EB4C394" w14:textId="77777777" w:rsidR="00672641" w:rsidRPr="00B5369E" w:rsidRDefault="0007333B" w:rsidP="00672641">
            <w:pPr>
              <w:pStyle w:val="Text"/>
            </w:pPr>
            <w:r>
              <w:t>selesay</w:t>
            </w:r>
          </w:p>
        </w:tc>
        <w:tc>
          <w:tcPr>
            <w:tcW w:w="729" w:type="dxa"/>
            <w:shd w:val="clear" w:color="auto" w:fill="auto"/>
          </w:tcPr>
          <w:p w14:paraId="77BFFA2D" w14:textId="77777777" w:rsidR="00672641" w:rsidRPr="00B5369E" w:rsidRDefault="00672641" w:rsidP="00672641">
            <w:pPr>
              <w:pStyle w:val="Text"/>
            </w:pPr>
            <w:r w:rsidRPr="00B5369E">
              <w:t>malam</w:t>
            </w:r>
          </w:p>
        </w:tc>
        <w:tc>
          <w:tcPr>
            <w:tcW w:w="718" w:type="dxa"/>
            <w:shd w:val="clear" w:color="auto" w:fill="auto"/>
          </w:tcPr>
          <w:p w14:paraId="1AED8277" w14:textId="77777777" w:rsidR="00672641" w:rsidRPr="00B5369E" w:rsidRDefault="00672641" w:rsidP="00672641">
            <w:pPr>
              <w:pStyle w:val="Text"/>
            </w:pPr>
            <w:r w:rsidRPr="00B5369E">
              <w:t>ka</w:t>
            </w:r>
          </w:p>
        </w:tc>
      </w:tr>
      <w:tr w:rsidR="00AC23C4" w:rsidRPr="00AC23C4" w14:paraId="7219A0D9" w14:textId="77777777" w:rsidTr="00AC23C4">
        <w:tc>
          <w:tcPr>
            <w:tcW w:w="709" w:type="dxa"/>
            <w:shd w:val="clear" w:color="auto" w:fill="auto"/>
          </w:tcPr>
          <w:p w14:paraId="7C934101" w14:textId="77777777" w:rsidR="00672641" w:rsidRPr="00EA5CB4" w:rsidRDefault="00672641" w:rsidP="00672641">
            <w:pPr>
              <w:pStyle w:val="GlossEng2ptafter"/>
            </w:pPr>
          </w:p>
        </w:tc>
        <w:tc>
          <w:tcPr>
            <w:tcW w:w="968" w:type="dxa"/>
            <w:gridSpan w:val="2"/>
            <w:shd w:val="clear" w:color="auto" w:fill="auto"/>
          </w:tcPr>
          <w:p w14:paraId="3831BA20" w14:textId="77777777" w:rsidR="00672641" w:rsidRPr="00B5369E" w:rsidRDefault="00672641" w:rsidP="00672641">
            <w:pPr>
              <w:pStyle w:val="GlossEng2ptafter"/>
            </w:pPr>
            <w:r w:rsidRPr="00AC23C4">
              <w:rPr>
                <w:szCs w:val="19"/>
              </w:rPr>
              <w:t>very.soon</w:t>
            </w:r>
          </w:p>
        </w:tc>
        <w:tc>
          <w:tcPr>
            <w:tcW w:w="484" w:type="dxa"/>
            <w:gridSpan w:val="2"/>
            <w:shd w:val="clear" w:color="auto" w:fill="auto"/>
          </w:tcPr>
          <w:p w14:paraId="66BE33B7" w14:textId="77777777" w:rsidR="00672641" w:rsidRPr="0099608C" w:rsidRDefault="00672641" w:rsidP="00672641">
            <w:pPr>
              <w:pStyle w:val="GlossEng2ptafter"/>
              <w:rPr>
                <w:rStyle w:val="ChSmallCaps"/>
              </w:rPr>
            </w:pPr>
            <w:r w:rsidRPr="0099608C">
              <w:rPr>
                <w:rStyle w:val="ChSmallCaps"/>
              </w:rPr>
              <w:t>1pl</w:t>
            </w:r>
          </w:p>
        </w:tc>
        <w:tc>
          <w:tcPr>
            <w:tcW w:w="1313" w:type="dxa"/>
            <w:gridSpan w:val="2"/>
            <w:shd w:val="clear" w:color="auto" w:fill="auto"/>
          </w:tcPr>
          <w:p w14:paraId="29D2E85F" w14:textId="77777777" w:rsidR="00672641" w:rsidRPr="00B5369E" w:rsidRDefault="00672641" w:rsidP="00672641">
            <w:pPr>
              <w:pStyle w:val="GlossEng2ptafter"/>
            </w:pPr>
            <w:r w:rsidRPr="0099608C">
              <w:rPr>
                <w:rStyle w:val="ChSmallCaps"/>
              </w:rPr>
              <w:t>vblz</w:t>
            </w:r>
            <w:r>
              <w:t>–</w:t>
            </w:r>
            <w:r w:rsidRPr="00B5369E">
              <w:t>worship</w:t>
            </w:r>
          </w:p>
        </w:tc>
        <w:tc>
          <w:tcPr>
            <w:tcW w:w="718" w:type="dxa"/>
            <w:shd w:val="clear" w:color="auto" w:fill="auto"/>
          </w:tcPr>
          <w:p w14:paraId="1B2945C7" w14:textId="77777777" w:rsidR="00672641" w:rsidRPr="00B5369E" w:rsidRDefault="00672641" w:rsidP="00672641">
            <w:pPr>
              <w:pStyle w:val="GlossEng2ptafter"/>
            </w:pPr>
            <w:r>
              <w:t>finish</w:t>
            </w:r>
          </w:p>
        </w:tc>
        <w:tc>
          <w:tcPr>
            <w:tcW w:w="729" w:type="dxa"/>
            <w:shd w:val="clear" w:color="auto" w:fill="auto"/>
          </w:tcPr>
          <w:p w14:paraId="19669ECA" w14:textId="77777777" w:rsidR="00672641" w:rsidRPr="00B5369E" w:rsidRDefault="00672641" w:rsidP="00672641">
            <w:pPr>
              <w:pStyle w:val="GlossEng2ptafter"/>
            </w:pPr>
            <w:r w:rsidRPr="00B5369E">
              <w:t>night</w:t>
            </w:r>
          </w:p>
        </w:tc>
        <w:tc>
          <w:tcPr>
            <w:tcW w:w="718" w:type="dxa"/>
            <w:shd w:val="clear" w:color="auto" w:fill="auto"/>
          </w:tcPr>
          <w:p w14:paraId="10E66767" w14:textId="77777777" w:rsidR="00672641" w:rsidRPr="00B5369E" w:rsidRDefault="00672641" w:rsidP="00672641">
            <w:pPr>
              <w:pStyle w:val="GlossEng2ptafter"/>
            </w:pPr>
            <w:r w:rsidRPr="00B5369E">
              <w:t>maybe</w:t>
            </w:r>
          </w:p>
        </w:tc>
      </w:tr>
      <w:tr w:rsidR="00672641" w:rsidRPr="00B5369E" w14:paraId="6A3AED9D" w14:textId="77777777" w:rsidTr="00AC23C4">
        <w:trPr>
          <w:gridAfter w:val="4"/>
          <w:wAfter w:w="2978" w:type="dxa"/>
        </w:trPr>
        <w:tc>
          <w:tcPr>
            <w:tcW w:w="709" w:type="dxa"/>
            <w:shd w:val="clear" w:color="auto" w:fill="auto"/>
          </w:tcPr>
          <w:p w14:paraId="5C3C9B24" w14:textId="77777777" w:rsidR="00672641" w:rsidRPr="0037746C" w:rsidRDefault="00672641" w:rsidP="00976AFE">
            <w:pPr>
              <w:pStyle w:val="O0Nwnext"/>
            </w:pPr>
          </w:p>
        </w:tc>
        <w:tc>
          <w:tcPr>
            <w:tcW w:w="868" w:type="dxa"/>
            <w:shd w:val="clear" w:color="auto" w:fill="auto"/>
          </w:tcPr>
          <w:p w14:paraId="1C18AD17" w14:textId="77777777" w:rsidR="00672641" w:rsidRPr="00B5369E" w:rsidRDefault="00672641" w:rsidP="00672641">
            <w:pPr>
              <w:pStyle w:val="Text"/>
            </w:pPr>
            <w:r>
              <w:t>baru</w:t>
            </w:r>
          </w:p>
        </w:tc>
        <w:tc>
          <w:tcPr>
            <w:tcW w:w="489" w:type="dxa"/>
            <w:gridSpan w:val="2"/>
            <w:shd w:val="clear" w:color="auto" w:fill="auto"/>
          </w:tcPr>
          <w:p w14:paraId="79B50C3D" w14:textId="77777777" w:rsidR="00672641" w:rsidRPr="00B5369E" w:rsidRDefault="00672641" w:rsidP="00672641">
            <w:pPr>
              <w:pStyle w:val="Text"/>
            </w:pPr>
            <w:r w:rsidRPr="00B5369E">
              <w:t>sa</w:t>
            </w:r>
          </w:p>
        </w:tc>
        <w:tc>
          <w:tcPr>
            <w:tcW w:w="595" w:type="dxa"/>
            <w:gridSpan w:val="2"/>
            <w:shd w:val="clear" w:color="auto" w:fill="auto"/>
          </w:tcPr>
          <w:p w14:paraId="31A38BE7" w14:textId="77777777" w:rsidR="00672641" w:rsidRPr="00B5369E" w:rsidRDefault="00672641" w:rsidP="00672641">
            <w:pPr>
              <w:pStyle w:val="Text"/>
            </w:pPr>
            <w:r w:rsidRPr="00B5369E">
              <w:t>pergi</w:t>
            </w:r>
          </w:p>
        </w:tc>
      </w:tr>
      <w:tr w:rsidR="00672641" w:rsidRPr="00B5369E" w14:paraId="6A8F65E9" w14:textId="77777777" w:rsidTr="00AC23C4">
        <w:trPr>
          <w:gridAfter w:val="4"/>
          <w:wAfter w:w="2978" w:type="dxa"/>
        </w:trPr>
        <w:tc>
          <w:tcPr>
            <w:tcW w:w="709" w:type="dxa"/>
            <w:shd w:val="clear" w:color="auto" w:fill="auto"/>
          </w:tcPr>
          <w:p w14:paraId="71BA91EC" w14:textId="77777777" w:rsidR="00672641" w:rsidRPr="0037746C" w:rsidRDefault="00672641" w:rsidP="00672641">
            <w:pPr>
              <w:pStyle w:val="GlossEng"/>
            </w:pPr>
          </w:p>
        </w:tc>
        <w:tc>
          <w:tcPr>
            <w:tcW w:w="868" w:type="dxa"/>
            <w:shd w:val="clear" w:color="auto" w:fill="auto"/>
          </w:tcPr>
          <w:p w14:paraId="1D7D0E89" w14:textId="77777777" w:rsidR="00672641" w:rsidRPr="0014512C" w:rsidRDefault="00976AFE" w:rsidP="00672641">
            <w:pPr>
              <w:pStyle w:val="GlossEng"/>
            </w:pPr>
            <w:r>
              <w:t>and.then</w:t>
            </w:r>
          </w:p>
        </w:tc>
        <w:tc>
          <w:tcPr>
            <w:tcW w:w="489" w:type="dxa"/>
            <w:gridSpan w:val="2"/>
            <w:shd w:val="clear" w:color="auto" w:fill="auto"/>
          </w:tcPr>
          <w:p w14:paraId="61A364BA" w14:textId="77777777" w:rsidR="00672641" w:rsidRPr="0099608C" w:rsidRDefault="00672641" w:rsidP="00672641">
            <w:pPr>
              <w:pStyle w:val="GlossEng"/>
              <w:rPr>
                <w:rStyle w:val="ChSmallCaps"/>
              </w:rPr>
            </w:pPr>
            <w:r w:rsidRPr="0099608C">
              <w:rPr>
                <w:rStyle w:val="ChSmallCaps"/>
              </w:rPr>
              <w:t>1sg</w:t>
            </w:r>
          </w:p>
        </w:tc>
        <w:tc>
          <w:tcPr>
            <w:tcW w:w="595" w:type="dxa"/>
            <w:gridSpan w:val="2"/>
            <w:shd w:val="clear" w:color="auto" w:fill="auto"/>
          </w:tcPr>
          <w:p w14:paraId="545C0DEF" w14:textId="77777777" w:rsidR="00672641" w:rsidRPr="00B5369E" w:rsidRDefault="00672641" w:rsidP="00672641">
            <w:pPr>
              <w:pStyle w:val="GlossEng"/>
            </w:pPr>
            <w:r w:rsidRPr="00B5369E">
              <w:t>go</w:t>
            </w:r>
          </w:p>
        </w:tc>
      </w:tr>
    </w:tbl>
    <w:p w14:paraId="1A457E8D" w14:textId="5BDDD475" w:rsidR="00672641" w:rsidRDefault="00B7093A" w:rsidP="00672641">
      <w:pPr>
        <w:pStyle w:val="FreeTranslEng"/>
      </w:pPr>
      <w:r>
        <w:t>‘</w:t>
      </w:r>
      <w:r w:rsidR="00672641">
        <w:t xml:space="preserve">later, after we have </w:t>
      </w:r>
      <w:r w:rsidR="00672641" w:rsidRPr="009078EC">
        <w:rPr>
          <w:rStyle w:val="ChBlueBold"/>
        </w:rPr>
        <w:t>worshipped</w:t>
      </w:r>
      <w:r w:rsidR="00672641">
        <w:t xml:space="preserve">, maybe in the evening, </w:t>
      </w:r>
      <w:r w:rsidR="00FF228E">
        <w:t>and then</w:t>
      </w:r>
      <w:r w:rsidR="00672641">
        <w:t xml:space="preserve"> I</w:t>
      </w:r>
      <w:r>
        <w:t>’</w:t>
      </w:r>
      <w:r w:rsidR="00672641">
        <w:t>ll go (there)</w:t>
      </w:r>
      <w:r>
        <w:t>’</w:t>
      </w:r>
      <w:r w:rsidR="00672641">
        <w:t xml:space="preserve"> </w:t>
      </w:r>
      <w:r w:rsidR="00672641" w:rsidRPr="00EA5CB4">
        <w:rPr>
          <w:rStyle w:val="ExampleSource"/>
        </w:rPr>
        <w:t>[080918-001-CvNP.0016]</w:t>
      </w:r>
      <w:r w:rsidR="00672641">
        <w:rPr>
          <w:rStyle w:val="FootnoteReference"/>
          <w:sz w:val="18"/>
        </w:rPr>
        <w:footnoteReference w:id="123"/>
      </w:r>
    </w:p>
    <w:p w14:paraId="7714B811" w14:textId="12E04F3A" w:rsidR="00672641" w:rsidRDefault="00672641" w:rsidP="00077A42">
      <w:pPr>
        <w:pStyle w:val="Body0010after"/>
      </w:pPr>
      <w:r>
        <w:t xml:space="preserve">Bivalent bases also derive </w:t>
      </w:r>
      <w:r w:rsidR="00AF0EE1" w:rsidRPr="009A4F2E">
        <w:rPr>
          <w:rStyle w:val="ChSmallCapsItalBold"/>
        </w:rPr>
        <w:t>ber­</w:t>
      </w:r>
      <w:r>
        <w:t xml:space="preserve">prefixed lexemes </w:t>
      </w:r>
      <w:r w:rsidR="00077A42">
        <w:t xml:space="preserve">that have the </w:t>
      </w:r>
      <w:r>
        <w:t>same semantics</w:t>
      </w:r>
      <w:r w:rsidR="00077A42">
        <w:t xml:space="preserve"> as their bases</w:t>
      </w:r>
      <w:r>
        <w:t xml:space="preserve">, as shown in </w:t>
      </w:r>
      <w:r>
        <w:fldChar w:fldCharType="begin"/>
      </w:r>
      <w:r>
        <w:instrText xml:space="preserve"> REF _Ref346954401 \h </w:instrText>
      </w:r>
      <w:r>
        <w:fldChar w:fldCharType="separate"/>
      </w:r>
      <w:r w:rsidR="00154D81" w:rsidRPr="000044EA">
        <w:t>(</w:t>
      </w:r>
      <w:r w:rsidR="00154D81">
        <w:rPr>
          <w:noProof/>
          <w:szCs w:val="19"/>
        </w:rPr>
        <w:t>37</w:t>
      </w:r>
      <w:r w:rsidR="00154D81" w:rsidRPr="00AC23C4">
        <w:rPr>
          <w:szCs w:val="19"/>
        </w:rPr>
        <w:t>)</w:t>
      </w:r>
      <w:r>
        <w:fldChar w:fldCharType="end"/>
      </w:r>
      <w:r>
        <w:t xml:space="preserve"> to </w:t>
      </w:r>
      <w:r w:rsidR="009A7F8F">
        <w:fldChar w:fldCharType="begin"/>
      </w:r>
      <w:r w:rsidR="009A7F8F">
        <w:instrText xml:space="preserve"> REF _Ref348359809 \h </w:instrText>
      </w:r>
      <w:r w:rsidR="009A7F8F">
        <w:fldChar w:fldCharType="separate"/>
      </w:r>
      <w:r w:rsidR="00154D81" w:rsidRPr="000044EA">
        <w:t>(</w:t>
      </w:r>
      <w:r w:rsidR="00154D81">
        <w:rPr>
          <w:noProof/>
          <w:szCs w:val="19"/>
        </w:rPr>
        <w:t>43</w:t>
      </w:r>
      <w:r w:rsidR="00154D81" w:rsidRPr="00AC23C4">
        <w:rPr>
          <w:szCs w:val="19"/>
        </w:rPr>
        <w:t>)</w:t>
      </w:r>
      <w:r w:rsidR="009A7F8F">
        <w:fldChar w:fldCharType="end"/>
      </w:r>
      <w:r>
        <w:t>. As discussed in §</w:t>
      </w:r>
      <w:r w:rsidR="00CD6697">
        <w:fldChar w:fldCharType="begin"/>
      </w:r>
      <w:r w:rsidR="00CD6697">
        <w:instrText xml:space="preserve"> REF _Ref367529001 \w \h </w:instrText>
      </w:r>
      <w:r w:rsidR="00CD6697">
        <w:fldChar w:fldCharType="separate"/>
      </w:r>
      <w:r w:rsidR="00154D81">
        <w:rPr>
          <w:cs/>
        </w:rPr>
        <w:t>‎</w:t>
      </w:r>
      <w:r w:rsidR="00154D81">
        <w:t>11.1.2</w:t>
      </w:r>
      <w:r w:rsidR="00CD6697">
        <w:fldChar w:fldCharType="end"/>
      </w:r>
      <w:r>
        <w:t xml:space="preserve">, </w:t>
      </w:r>
      <w:r w:rsidR="00907656" w:rsidRPr="00203E2B">
        <w:t xml:space="preserve">bivalent verbs have </w:t>
      </w:r>
      <w:r w:rsidR="00077A42">
        <w:t xml:space="preserve">not only </w:t>
      </w:r>
      <w:r w:rsidR="00907656">
        <w:t xml:space="preserve">monotransitive </w:t>
      </w:r>
      <w:r w:rsidR="00077A42">
        <w:t xml:space="preserve">but also </w:t>
      </w:r>
      <w:r w:rsidR="00077A42" w:rsidRPr="00203E2B">
        <w:t>intransitive</w:t>
      </w:r>
      <w:r w:rsidR="00077A42">
        <w:t xml:space="preserve"> </w:t>
      </w:r>
      <w:r w:rsidR="00907656">
        <w:t>uses</w:t>
      </w:r>
      <w:r>
        <w:t xml:space="preserve">. The same applies to some of the </w:t>
      </w:r>
      <w:r w:rsidR="00AF0EE1" w:rsidRPr="00AF0EE1">
        <w:rPr>
          <w:rStyle w:val="ChSmallCapsItalBold"/>
        </w:rPr>
        <w:t>ber­</w:t>
      </w:r>
      <w:r>
        <w:t xml:space="preserve">prefixed lexemes, as illustrated in </w:t>
      </w:r>
      <w:r>
        <w:fldChar w:fldCharType="begin"/>
      </w:r>
      <w:r>
        <w:instrText xml:space="preserve"> REF _Ref346954401 \h </w:instrText>
      </w:r>
      <w:r>
        <w:fldChar w:fldCharType="separate"/>
      </w:r>
      <w:r w:rsidR="00154D81" w:rsidRPr="000044EA">
        <w:t>(</w:t>
      </w:r>
      <w:r w:rsidR="00154D81">
        <w:rPr>
          <w:noProof/>
          <w:szCs w:val="19"/>
        </w:rPr>
        <w:t>37</w:t>
      </w:r>
      <w:r w:rsidR="00154D81" w:rsidRPr="00AC23C4">
        <w:rPr>
          <w:szCs w:val="19"/>
        </w:rPr>
        <w:t>)</w:t>
      </w:r>
      <w:r>
        <w:fldChar w:fldCharType="end"/>
      </w:r>
      <w:r>
        <w:t xml:space="preserve"> to </w:t>
      </w:r>
      <w:r>
        <w:fldChar w:fldCharType="begin"/>
      </w:r>
      <w:r>
        <w:instrText xml:space="preserve"> REF _Ref346954398 \h </w:instrText>
      </w:r>
      <w:r>
        <w:fldChar w:fldCharType="separate"/>
      </w:r>
      <w:r w:rsidR="00154D81" w:rsidRPr="000044EA">
        <w:t>(</w:t>
      </w:r>
      <w:r w:rsidR="00154D81">
        <w:rPr>
          <w:noProof/>
          <w:szCs w:val="19"/>
        </w:rPr>
        <w:t>40</w:t>
      </w:r>
      <w:r w:rsidR="00154D81" w:rsidRPr="00AC23C4">
        <w:rPr>
          <w:szCs w:val="19"/>
        </w:rPr>
        <w:t>)</w:t>
      </w:r>
      <w:r>
        <w:fldChar w:fldCharType="end"/>
      </w:r>
      <w:r>
        <w:t>.</w:t>
      </w:r>
    </w:p>
    <w:p w14:paraId="6BD69CFA" w14:textId="0B1A46E3" w:rsidR="007855F0" w:rsidRPr="0093544F" w:rsidRDefault="007855F0" w:rsidP="00EB284F">
      <w:pPr>
        <w:pStyle w:val="ExampleTitle"/>
      </w:pPr>
      <w:r w:rsidRPr="007855F0">
        <w:t xml:space="preserve">Prefix </w:t>
      </w:r>
      <w:r>
        <w:rPr>
          <w:rStyle w:val="ChSmallCapsItalBold"/>
        </w:rPr>
        <w:t>ber</w:t>
      </w:r>
      <w:r w:rsidRPr="00D208B5">
        <w:rPr>
          <w:rStyle w:val="ChSmallCapsItalBold"/>
        </w:rPr>
        <w:t>­</w:t>
      </w:r>
      <w:r>
        <w:t xml:space="preserve">: </w:t>
      </w:r>
      <w:r w:rsidR="00EB284F">
        <w:t xml:space="preserve">Same semantics </w:t>
      </w:r>
      <w:r>
        <w:t>of verbal bases</w:t>
      </w:r>
      <w:r w:rsidR="00EB284F">
        <w:t xml:space="preserve"> and derived lexemes</w:t>
      </w:r>
    </w:p>
    <w:tbl>
      <w:tblPr>
        <w:tblW w:w="6513" w:type="dxa"/>
        <w:tblCellMar>
          <w:left w:w="42" w:type="dxa"/>
          <w:right w:w="42" w:type="dxa"/>
        </w:tblCellMar>
        <w:tblLook w:val="01E0" w:firstRow="1" w:lastRow="1" w:firstColumn="1" w:lastColumn="1" w:noHBand="0" w:noVBand="0"/>
      </w:tblPr>
      <w:tblGrid>
        <w:gridCol w:w="709"/>
        <w:gridCol w:w="484"/>
        <w:gridCol w:w="851"/>
        <w:gridCol w:w="1145"/>
        <w:gridCol w:w="607"/>
        <w:gridCol w:w="706"/>
        <w:gridCol w:w="971"/>
        <w:gridCol w:w="1040"/>
      </w:tblGrid>
      <w:tr w:rsidR="00AC23C4" w:rsidRPr="00D14F8A" w14:paraId="0FBE5A71" w14:textId="77777777" w:rsidTr="00AC23C4">
        <w:tc>
          <w:tcPr>
            <w:tcW w:w="709" w:type="dxa"/>
            <w:shd w:val="clear" w:color="auto" w:fill="auto"/>
          </w:tcPr>
          <w:p w14:paraId="70E66400" w14:textId="77777777" w:rsidR="00672641" w:rsidRPr="00AC23C4" w:rsidRDefault="00672641" w:rsidP="00672641">
            <w:pPr>
              <w:pStyle w:val="O0Nwnext"/>
              <w:rPr>
                <w:szCs w:val="19"/>
              </w:rPr>
            </w:pPr>
            <w:bookmarkStart w:id="1407" w:name="_Ref346954401"/>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7</w:t>
            </w:r>
            <w:r w:rsidRPr="00AC23C4">
              <w:rPr>
                <w:szCs w:val="19"/>
              </w:rPr>
              <w:fldChar w:fldCharType="end"/>
            </w:r>
            <w:r w:rsidRPr="00AC23C4">
              <w:rPr>
                <w:szCs w:val="19"/>
              </w:rPr>
              <w:t>)</w:t>
            </w:r>
            <w:bookmarkEnd w:id="1407"/>
          </w:p>
        </w:tc>
        <w:tc>
          <w:tcPr>
            <w:tcW w:w="484" w:type="dxa"/>
            <w:shd w:val="clear" w:color="auto" w:fill="auto"/>
          </w:tcPr>
          <w:p w14:paraId="51974FB5" w14:textId="77777777" w:rsidR="00672641" w:rsidRPr="009C591F" w:rsidRDefault="00672641" w:rsidP="00672641">
            <w:pPr>
              <w:pStyle w:val="Text"/>
            </w:pPr>
            <w:r w:rsidRPr="009C591F">
              <w:t>jadi</w:t>
            </w:r>
          </w:p>
        </w:tc>
        <w:tc>
          <w:tcPr>
            <w:tcW w:w="851" w:type="dxa"/>
            <w:shd w:val="clear" w:color="auto" w:fill="auto"/>
          </w:tcPr>
          <w:p w14:paraId="34D9A866" w14:textId="77777777" w:rsidR="00672641" w:rsidRPr="009C591F" w:rsidRDefault="00672641" w:rsidP="00672641">
            <w:pPr>
              <w:pStyle w:val="Text"/>
            </w:pPr>
            <w:r w:rsidRPr="009C591F">
              <w:t>kitora</w:t>
            </w:r>
            <w:r>
              <w:t>ng</w:t>
            </w:r>
          </w:p>
        </w:tc>
        <w:tc>
          <w:tcPr>
            <w:tcW w:w="1145" w:type="dxa"/>
            <w:shd w:val="clear" w:color="auto" w:fill="auto"/>
          </w:tcPr>
          <w:p w14:paraId="1D1E1C23" w14:textId="77777777" w:rsidR="00672641" w:rsidRPr="009C591F" w:rsidRDefault="00672641" w:rsidP="00672641">
            <w:pPr>
              <w:pStyle w:val="Text"/>
            </w:pPr>
            <w:r w:rsidRPr="009C591F">
              <w:t>bingung</w:t>
            </w:r>
          </w:p>
        </w:tc>
        <w:tc>
          <w:tcPr>
            <w:tcW w:w="607" w:type="dxa"/>
            <w:shd w:val="clear" w:color="auto" w:fill="auto"/>
          </w:tcPr>
          <w:p w14:paraId="272A1E58" w14:textId="77777777" w:rsidR="00672641" w:rsidRPr="00F27ED5" w:rsidRDefault="00672641" w:rsidP="00672641">
            <w:pPr>
              <w:pStyle w:val="Text"/>
              <w:rPr>
                <w:rStyle w:val="ChBlueBold"/>
              </w:rPr>
            </w:pPr>
            <w:r w:rsidRPr="00F27ED5">
              <w:rPr>
                <w:rStyle w:val="ChBlueBold"/>
              </w:rPr>
              <w:t>pikir</w:t>
            </w:r>
          </w:p>
        </w:tc>
        <w:tc>
          <w:tcPr>
            <w:tcW w:w="706" w:type="dxa"/>
            <w:shd w:val="clear" w:color="auto" w:fill="auto"/>
          </w:tcPr>
          <w:p w14:paraId="15DACF38" w14:textId="77777777" w:rsidR="00672641" w:rsidRPr="009C591F" w:rsidRDefault="00672641" w:rsidP="00672641">
            <w:pPr>
              <w:pStyle w:val="Text"/>
            </w:pPr>
            <w:r w:rsidRPr="009C591F">
              <w:t>itu</w:t>
            </w:r>
          </w:p>
        </w:tc>
        <w:tc>
          <w:tcPr>
            <w:tcW w:w="971" w:type="dxa"/>
            <w:shd w:val="clear" w:color="auto" w:fill="auto"/>
          </w:tcPr>
          <w:p w14:paraId="064C4222" w14:textId="77777777" w:rsidR="00672641" w:rsidRPr="009C591F" w:rsidRDefault="00672641" w:rsidP="00672641">
            <w:pPr>
              <w:pStyle w:val="Text"/>
            </w:pPr>
            <w:r w:rsidRPr="009C591F">
              <w:t>pen</w:t>
            </w:r>
            <w:r w:rsidRPr="004A09CE">
              <w:t>–</w:t>
            </w:r>
            <w:r w:rsidRPr="009C591F">
              <w:t>jaga</w:t>
            </w:r>
          </w:p>
        </w:tc>
        <w:tc>
          <w:tcPr>
            <w:tcW w:w="1040" w:type="dxa"/>
            <w:shd w:val="clear" w:color="auto" w:fill="auto"/>
          </w:tcPr>
          <w:p w14:paraId="3691BAF7" w14:textId="77777777" w:rsidR="00672641" w:rsidRPr="009C591F" w:rsidRDefault="00672641" w:rsidP="00672641">
            <w:pPr>
              <w:pStyle w:val="Text"/>
            </w:pPr>
            <w:r w:rsidRPr="009C591F">
              <w:t>kubur</w:t>
            </w:r>
            <w:r w:rsidRPr="008C675E">
              <w:rPr>
                <w:rStyle w:val="ChBlueBold"/>
              </w:rPr>
              <w:t>–</w:t>
            </w:r>
            <w:r w:rsidRPr="009C591F">
              <w:t>an</w:t>
            </w:r>
            <w:r w:rsidR="004E7CF6">
              <w:t>g</w:t>
            </w:r>
          </w:p>
        </w:tc>
      </w:tr>
      <w:tr w:rsidR="00AC23C4" w:rsidRPr="00AC23C4" w14:paraId="5946AACA" w14:textId="77777777" w:rsidTr="00AC23C4">
        <w:tc>
          <w:tcPr>
            <w:tcW w:w="709" w:type="dxa"/>
            <w:shd w:val="clear" w:color="auto" w:fill="auto"/>
          </w:tcPr>
          <w:p w14:paraId="14A06A2F" w14:textId="77777777" w:rsidR="00672641" w:rsidRPr="007F122E" w:rsidRDefault="00672641" w:rsidP="00672641">
            <w:pPr>
              <w:pStyle w:val="GlossEng"/>
            </w:pPr>
          </w:p>
        </w:tc>
        <w:tc>
          <w:tcPr>
            <w:tcW w:w="484" w:type="dxa"/>
            <w:shd w:val="clear" w:color="auto" w:fill="auto"/>
          </w:tcPr>
          <w:p w14:paraId="69164B56" w14:textId="77777777" w:rsidR="00672641" w:rsidRPr="009C591F" w:rsidRDefault="00672641" w:rsidP="00672641">
            <w:pPr>
              <w:pStyle w:val="GlossEng"/>
            </w:pPr>
            <w:r w:rsidRPr="009C591F">
              <w:t>so</w:t>
            </w:r>
          </w:p>
        </w:tc>
        <w:tc>
          <w:tcPr>
            <w:tcW w:w="851" w:type="dxa"/>
            <w:shd w:val="clear" w:color="auto" w:fill="auto"/>
          </w:tcPr>
          <w:p w14:paraId="17552046" w14:textId="77777777" w:rsidR="00672641" w:rsidRPr="0099608C" w:rsidRDefault="00672641" w:rsidP="00672641">
            <w:pPr>
              <w:pStyle w:val="GlossEng"/>
              <w:rPr>
                <w:rStyle w:val="ChSmallCaps"/>
              </w:rPr>
            </w:pPr>
            <w:r w:rsidRPr="0099608C">
              <w:rPr>
                <w:rStyle w:val="ChSmallCaps"/>
              </w:rPr>
              <w:t>1pl</w:t>
            </w:r>
          </w:p>
        </w:tc>
        <w:tc>
          <w:tcPr>
            <w:tcW w:w="1145" w:type="dxa"/>
            <w:shd w:val="clear" w:color="auto" w:fill="auto"/>
          </w:tcPr>
          <w:p w14:paraId="37C3E4D6" w14:textId="77777777" w:rsidR="00672641" w:rsidRPr="009C591F" w:rsidRDefault="00672641" w:rsidP="00672641">
            <w:pPr>
              <w:pStyle w:val="GlossEng"/>
            </w:pPr>
            <w:r>
              <w:t>be.</w:t>
            </w:r>
            <w:r w:rsidRPr="009C591F">
              <w:t>confused</w:t>
            </w:r>
          </w:p>
        </w:tc>
        <w:tc>
          <w:tcPr>
            <w:tcW w:w="607" w:type="dxa"/>
            <w:shd w:val="clear" w:color="auto" w:fill="auto"/>
          </w:tcPr>
          <w:p w14:paraId="712EC38D" w14:textId="77777777" w:rsidR="00672641" w:rsidRPr="009C591F" w:rsidRDefault="00672641" w:rsidP="00672641">
            <w:pPr>
              <w:pStyle w:val="GlossEng"/>
            </w:pPr>
            <w:r w:rsidRPr="009C591F">
              <w:t>think</w:t>
            </w:r>
          </w:p>
        </w:tc>
        <w:tc>
          <w:tcPr>
            <w:tcW w:w="706" w:type="dxa"/>
            <w:shd w:val="clear" w:color="auto" w:fill="auto"/>
          </w:tcPr>
          <w:p w14:paraId="2A10E1F3" w14:textId="77777777" w:rsidR="00672641" w:rsidRPr="0099608C" w:rsidRDefault="00672641" w:rsidP="00672641">
            <w:pPr>
              <w:pStyle w:val="GlossEng"/>
              <w:rPr>
                <w:rStyle w:val="ChSmallCaps"/>
              </w:rPr>
            </w:pPr>
            <w:r w:rsidRPr="0099608C">
              <w:rPr>
                <w:rStyle w:val="ChSmallCaps"/>
              </w:rPr>
              <w:t>d.dist</w:t>
            </w:r>
          </w:p>
        </w:tc>
        <w:tc>
          <w:tcPr>
            <w:tcW w:w="971" w:type="dxa"/>
            <w:shd w:val="clear" w:color="auto" w:fill="auto"/>
          </w:tcPr>
          <w:p w14:paraId="64B8E624" w14:textId="77777777" w:rsidR="00672641" w:rsidRPr="009C591F" w:rsidRDefault="00672641" w:rsidP="00672641">
            <w:pPr>
              <w:pStyle w:val="GlossEng"/>
            </w:pPr>
            <w:r w:rsidRPr="0099608C">
              <w:rPr>
                <w:rStyle w:val="ChSmallCaps"/>
              </w:rPr>
              <w:t>ag</w:t>
            </w:r>
            <w:r>
              <w:t>–</w:t>
            </w:r>
            <w:r w:rsidRPr="009C591F">
              <w:t>guard</w:t>
            </w:r>
          </w:p>
        </w:tc>
        <w:tc>
          <w:tcPr>
            <w:tcW w:w="1040" w:type="dxa"/>
            <w:shd w:val="clear" w:color="auto" w:fill="auto"/>
          </w:tcPr>
          <w:p w14:paraId="2461DC21" w14:textId="77777777" w:rsidR="00672641" w:rsidRPr="009C591F" w:rsidRDefault="00672641" w:rsidP="00672641">
            <w:pPr>
              <w:pStyle w:val="GlossEng"/>
            </w:pPr>
            <w:r w:rsidRPr="009C591F">
              <w:t>bury</w:t>
            </w:r>
            <w:r>
              <w:t>–</w:t>
            </w:r>
            <w:r w:rsidRPr="0099608C">
              <w:rPr>
                <w:rStyle w:val="ChSmallCaps"/>
              </w:rPr>
              <w:t>pat</w:t>
            </w:r>
          </w:p>
        </w:tc>
      </w:tr>
    </w:tbl>
    <w:p w14:paraId="0712E832" w14:textId="797DCAB4" w:rsidR="00672641" w:rsidRPr="00F13B30" w:rsidRDefault="00B7093A" w:rsidP="00672641">
      <w:pPr>
        <w:pStyle w:val="FreeTranslEng"/>
      </w:pPr>
      <w:r>
        <w:t>‘</w:t>
      </w:r>
      <w:r w:rsidR="00672641">
        <w:t>so we</w:t>
      </w:r>
      <w:r>
        <w:t>’</w:t>
      </w:r>
      <w:r w:rsidR="00672641">
        <w:t xml:space="preserve">re confused to </w:t>
      </w:r>
      <w:r w:rsidR="00672641" w:rsidRPr="00F20651">
        <w:rPr>
          <w:rStyle w:val="ChBlueBold"/>
        </w:rPr>
        <w:t>think (about)</w:t>
      </w:r>
      <w:r w:rsidR="00440BA7" w:rsidRPr="00440BA7">
        <w:t>,</w:t>
      </w:r>
      <w:r w:rsidR="00672641">
        <w:t xml:space="preserve"> what</w:t>
      </w:r>
      <w:r>
        <w:t>’</w:t>
      </w:r>
      <w:r w:rsidR="00672641">
        <w:t>s-its-name</w:t>
      </w:r>
      <w:r w:rsidR="00440BA7">
        <w:t>,</w:t>
      </w:r>
      <w:r w:rsidR="00672641">
        <w:t xml:space="preserve"> a guard (for) the grave</w:t>
      </w:r>
      <w:r>
        <w:t>’</w:t>
      </w:r>
      <w:r w:rsidR="00672641">
        <w:t xml:space="preserve"> </w:t>
      </w:r>
      <w:r w:rsidR="00672641" w:rsidRPr="007F122E">
        <w:rPr>
          <w:rStyle w:val="ExampleSource"/>
        </w:rPr>
        <w:t>[080923-007-Cv.0024]</w:t>
      </w:r>
    </w:p>
    <w:tbl>
      <w:tblPr>
        <w:tblW w:w="6795" w:type="dxa"/>
        <w:tblCellMar>
          <w:left w:w="42" w:type="dxa"/>
          <w:right w:w="42" w:type="dxa"/>
        </w:tblCellMar>
        <w:tblLook w:val="01E0" w:firstRow="1" w:lastRow="1" w:firstColumn="1" w:lastColumn="1" w:noHBand="0" w:noVBand="0"/>
      </w:tblPr>
      <w:tblGrid>
        <w:gridCol w:w="709"/>
        <w:gridCol w:w="284"/>
        <w:gridCol w:w="484"/>
        <w:gridCol w:w="996"/>
        <w:gridCol w:w="777"/>
        <w:gridCol w:w="584"/>
        <w:gridCol w:w="513"/>
        <w:gridCol w:w="629"/>
        <w:gridCol w:w="1113"/>
        <w:gridCol w:w="706"/>
      </w:tblGrid>
      <w:tr w:rsidR="00AC23C4" w:rsidRPr="00D14F8A" w14:paraId="7AB5818F" w14:textId="77777777" w:rsidTr="00AC23C4">
        <w:tc>
          <w:tcPr>
            <w:tcW w:w="709" w:type="dxa"/>
            <w:shd w:val="clear" w:color="auto" w:fill="auto"/>
          </w:tcPr>
          <w:p w14:paraId="7B626D59" w14:textId="77777777" w:rsidR="00672641" w:rsidRPr="00AC23C4" w:rsidRDefault="00672641" w:rsidP="00672641">
            <w:pPr>
              <w:pStyle w:val="O0Nwnext"/>
              <w:rPr>
                <w:szCs w:val="19"/>
              </w:rPr>
            </w:pPr>
            <w:bookmarkStart w:id="1408" w:name="_Ref346954400"/>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8</w:t>
            </w:r>
            <w:r w:rsidRPr="00AC23C4">
              <w:rPr>
                <w:szCs w:val="19"/>
              </w:rPr>
              <w:fldChar w:fldCharType="end"/>
            </w:r>
            <w:r w:rsidRPr="00AC23C4">
              <w:rPr>
                <w:szCs w:val="19"/>
              </w:rPr>
              <w:t>)</w:t>
            </w:r>
            <w:bookmarkEnd w:id="1408"/>
          </w:p>
        </w:tc>
        <w:tc>
          <w:tcPr>
            <w:tcW w:w="284" w:type="dxa"/>
            <w:shd w:val="clear" w:color="auto" w:fill="auto"/>
          </w:tcPr>
          <w:p w14:paraId="0A09EF77" w14:textId="77777777" w:rsidR="00672641" w:rsidRPr="009C591F" w:rsidRDefault="00672641" w:rsidP="00672641">
            <w:pPr>
              <w:pStyle w:val="Text"/>
            </w:pPr>
            <w:r>
              <w:t>…</w:t>
            </w:r>
          </w:p>
        </w:tc>
        <w:tc>
          <w:tcPr>
            <w:tcW w:w="484" w:type="dxa"/>
            <w:shd w:val="clear" w:color="auto" w:fill="auto"/>
          </w:tcPr>
          <w:p w14:paraId="3A344CB9" w14:textId="77777777" w:rsidR="00672641" w:rsidRPr="009C591F" w:rsidRDefault="00672641" w:rsidP="00672641">
            <w:pPr>
              <w:pStyle w:val="Text"/>
            </w:pPr>
            <w:r w:rsidRPr="009C591F">
              <w:t>tapi</w:t>
            </w:r>
          </w:p>
        </w:tc>
        <w:tc>
          <w:tcPr>
            <w:tcW w:w="996" w:type="dxa"/>
            <w:shd w:val="clear" w:color="auto" w:fill="auto"/>
          </w:tcPr>
          <w:p w14:paraId="03701A4C" w14:textId="77777777" w:rsidR="00672641" w:rsidRPr="009C591F" w:rsidRDefault="00672641" w:rsidP="00672641">
            <w:pPr>
              <w:pStyle w:val="Text"/>
            </w:pPr>
            <w:r w:rsidRPr="009C591F">
              <w:t>an</w:t>
            </w:r>
            <w:r w:rsidR="004E7CF6">
              <w:t>a</w:t>
            </w:r>
            <w:r>
              <w:t>~</w:t>
            </w:r>
            <w:r w:rsidRPr="009C591F">
              <w:t>ana</w:t>
            </w:r>
          </w:p>
        </w:tc>
        <w:tc>
          <w:tcPr>
            <w:tcW w:w="777" w:type="dxa"/>
            <w:shd w:val="clear" w:color="auto" w:fill="auto"/>
          </w:tcPr>
          <w:p w14:paraId="7EAD74DA" w14:textId="77777777" w:rsidR="00672641" w:rsidRPr="009C591F" w:rsidRDefault="00672641" w:rsidP="00672641">
            <w:pPr>
              <w:pStyle w:val="Text"/>
            </w:pPr>
            <w:r w:rsidRPr="009C591F">
              <w:t>ni</w:t>
            </w:r>
          </w:p>
        </w:tc>
        <w:tc>
          <w:tcPr>
            <w:tcW w:w="584" w:type="dxa"/>
            <w:shd w:val="clear" w:color="auto" w:fill="auto"/>
          </w:tcPr>
          <w:p w14:paraId="5F68C595" w14:textId="77777777" w:rsidR="00672641" w:rsidRPr="009C591F" w:rsidRDefault="00672641" w:rsidP="00672641">
            <w:pPr>
              <w:pStyle w:val="Text"/>
            </w:pPr>
            <w:r w:rsidRPr="009C591F">
              <w:t>don</w:t>
            </w:r>
            <w:r>
              <w:t>g</w:t>
            </w:r>
          </w:p>
        </w:tc>
        <w:tc>
          <w:tcPr>
            <w:tcW w:w="513" w:type="dxa"/>
            <w:shd w:val="clear" w:color="auto" w:fill="auto"/>
          </w:tcPr>
          <w:p w14:paraId="5170BEAB" w14:textId="77777777" w:rsidR="00672641" w:rsidRPr="009C591F" w:rsidRDefault="00672641" w:rsidP="00672641">
            <w:pPr>
              <w:pStyle w:val="Text"/>
            </w:pPr>
            <w:r w:rsidRPr="009C591F">
              <w:t>tida</w:t>
            </w:r>
          </w:p>
        </w:tc>
        <w:tc>
          <w:tcPr>
            <w:tcW w:w="629" w:type="dxa"/>
            <w:shd w:val="clear" w:color="auto" w:fill="auto"/>
          </w:tcPr>
          <w:p w14:paraId="6D4F8248" w14:textId="77777777" w:rsidR="00672641" w:rsidRPr="009C591F" w:rsidRDefault="00672641" w:rsidP="00672641">
            <w:pPr>
              <w:pStyle w:val="Text"/>
            </w:pPr>
            <w:r>
              <w:t>ta</w:t>
            </w:r>
            <w:r w:rsidR="004E7CF6">
              <w:t>w</w:t>
            </w:r>
          </w:p>
        </w:tc>
        <w:tc>
          <w:tcPr>
            <w:tcW w:w="1113" w:type="dxa"/>
            <w:shd w:val="clear" w:color="auto" w:fill="auto"/>
          </w:tcPr>
          <w:p w14:paraId="1E45EE08" w14:textId="77777777" w:rsidR="00672641" w:rsidRPr="00CC328F" w:rsidRDefault="00672641" w:rsidP="00672641">
            <w:pPr>
              <w:pStyle w:val="Text"/>
              <w:rPr>
                <w:rStyle w:val="ChBlueBold"/>
              </w:rPr>
            </w:pPr>
            <w:r w:rsidRPr="00CC328F">
              <w:rPr>
                <w:rStyle w:val="ChBlueBold"/>
              </w:rPr>
              <w:t>ber</w:t>
            </w:r>
            <w:r w:rsidRPr="008C675E">
              <w:rPr>
                <w:rStyle w:val="ChBlueBold"/>
              </w:rPr>
              <w:t>–</w:t>
            </w:r>
            <w:r w:rsidRPr="00CC328F">
              <w:rPr>
                <w:rStyle w:val="ChBlueBold"/>
              </w:rPr>
              <w:t>pikir</w:t>
            </w:r>
          </w:p>
        </w:tc>
        <w:tc>
          <w:tcPr>
            <w:tcW w:w="706" w:type="dxa"/>
            <w:shd w:val="clear" w:color="auto" w:fill="auto"/>
          </w:tcPr>
          <w:p w14:paraId="7BC975B4" w14:textId="77777777" w:rsidR="00672641" w:rsidRPr="009C591F" w:rsidRDefault="00672641" w:rsidP="00672641">
            <w:pPr>
              <w:pStyle w:val="Text"/>
            </w:pPr>
            <w:r w:rsidRPr="009C591F">
              <w:t>itu</w:t>
            </w:r>
          </w:p>
        </w:tc>
      </w:tr>
      <w:tr w:rsidR="00AC23C4" w:rsidRPr="00AC23C4" w14:paraId="10CFC1AC" w14:textId="77777777" w:rsidTr="00AC23C4">
        <w:tc>
          <w:tcPr>
            <w:tcW w:w="709" w:type="dxa"/>
            <w:shd w:val="clear" w:color="auto" w:fill="auto"/>
          </w:tcPr>
          <w:p w14:paraId="20383EDE" w14:textId="77777777" w:rsidR="00672641" w:rsidRPr="004E0DBC" w:rsidRDefault="00672641" w:rsidP="00672641">
            <w:pPr>
              <w:pStyle w:val="GlossEng"/>
            </w:pPr>
          </w:p>
        </w:tc>
        <w:tc>
          <w:tcPr>
            <w:tcW w:w="284" w:type="dxa"/>
            <w:shd w:val="clear" w:color="auto" w:fill="auto"/>
          </w:tcPr>
          <w:p w14:paraId="28D07E20" w14:textId="77777777" w:rsidR="00672641" w:rsidRPr="009C591F" w:rsidRDefault="00672641" w:rsidP="00672641">
            <w:pPr>
              <w:pStyle w:val="GlossEng"/>
            </w:pPr>
          </w:p>
        </w:tc>
        <w:tc>
          <w:tcPr>
            <w:tcW w:w="484" w:type="dxa"/>
            <w:shd w:val="clear" w:color="auto" w:fill="auto"/>
          </w:tcPr>
          <w:p w14:paraId="6183634C" w14:textId="77777777" w:rsidR="00672641" w:rsidRPr="009C591F" w:rsidRDefault="00672641" w:rsidP="00672641">
            <w:pPr>
              <w:pStyle w:val="GlossEng"/>
            </w:pPr>
            <w:r w:rsidRPr="009C591F">
              <w:t>but</w:t>
            </w:r>
          </w:p>
        </w:tc>
        <w:tc>
          <w:tcPr>
            <w:tcW w:w="996" w:type="dxa"/>
            <w:shd w:val="clear" w:color="auto" w:fill="auto"/>
          </w:tcPr>
          <w:p w14:paraId="08853401" w14:textId="77777777" w:rsidR="00672641" w:rsidRPr="009C591F" w:rsidRDefault="00672641" w:rsidP="00672641">
            <w:pPr>
              <w:pStyle w:val="GlossEng"/>
            </w:pPr>
            <w:r w:rsidRPr="0099608C">
              <w:rPr>
                <w:rStyle w:val="ChSmallCaps"/>
              </w:rPr>
              <w:t>rdp</w:t>
            </w:r>
            <w:r w:rsidR="007E3A3D">
              <w:t>~</w:t>
            </w:r>
            <w:r w:rsidRPr="009C591F">
              <w:t>child</w:t>
            </w:r>
          </w:p>
        </w:tc>
        <w:tc>
          <w:tcPr>
            <w:tcW w:w="777" w:type="dxa"/>
            <w:shd w:val="clear" w:color="auto" w:fill="auto"/>
          </w:tcPr>
          <w:p w14:paraId="7928B239" w14:textId="77777777" w:rsidR="00672641" w:rsidRPr="0099608C" w:rsidRDefault="00672641" w:rsidP="00672641">
            <w:pPr>
              <w:pStyle w:val="GlossEng"/>
              <w:rPr>
                <w:rStyle w:val="ChSmallCaps"/>
              </w:rPr>
            </w:pPr>
            <w:r w:rsidRPr="0099608C">
              <w:rPr>
                <w:rStyle w:val="ChSmallCaps"/>
              </w:rPr>
              <w:t>d.prox</w:t>
            </w:r>
          </w:p>
        </w:tc>
        <w:tc>
          <w:tcPr>
            <w:tcW w:w="584" w:type="dxa"/>
            <w:shd w:val="clear" w:color="auto" w:fill="auto"/>
          </w:tcPr>
          <w:p w14:paraId="294A26D3" w14:textId="77777777" w:rsidR="00672641" w:rsidRPr="0099608C" w:rsidRDefault="00672641" w:rsidP="00672641">
            <w:pPr>
              <w:pStyle w:val="GlossEng"/>
              <w:rPr>
                <w:rStyle w:val="ChSmallCaps"/>
              </w:rPr>
            </w:pPr>
            <w:r w:rsidRPr="0099608C">
              <w:rPr>
                <w:rStyle w:val="ChSmallCaps"/>
              </w:rPr>
              <w:t>3pl</w:t>
            </w:r>
          </w:p>
        </w:tc>
        <w:tc>
          <w:tcPr>
            <w:tcW w:w="513" w:type="dxa"/>
            <w:shd w:val="clear" w:color="auto" w:fill="auto"/>
          </w:tcPr>
          <w:p w14:paraId="1CC038B5" w14:textId="77777777" w:rsidR="00672641" w:rsidRPr="0099608C" w:rsidRDefault="00672641" w:rsidP="00672641">
            <w:pPr>
              <w:pStyle w:val="GlossEng"/>
              <w:rPr>
                <w:rStyle w:val="ChSmallCaps"/>
              </w:rPr>
            </w:pPr>
            <w:r w:rsidRPr="0099608C">
              <w:rPr>
                <w:rStyle w:val="ChSmallCaps"/>
              </w:rPr>
              <w:t>neg</w:t>
            </w:r>
          </w:p>
        </w:tc>
        <w:tc>
          <w:tcPr>
            <w:tcW w:w="629" w:type="dxa"/>
            <w:shd w:val="clear" w:color="auto" w:fill="auto"/>
          </w:tcPr>
          <w:p w14:paraId="154C393F" w14:textId="77777777" w:rsidR="00672641" w:rsidRPr="009C591F" w:rsidRDefault="00672641" w:rsidP="00672641">
            <w:pPr>
              <w:pStyle w:val="GlossEng"/>
            </w:pPr>
            <w:r w:rsidRPr="009C591F">
              <w:t>know</w:t>
            </w:r>
          </w:p>
        </w:tc>
        <w:tc>
          <w:tcPr>
            <w:tcW w:w="1113" w:type="dxa"/>
            <w:shd w:val="clear" w:color="auto" w:fill="auto"/>
          </w:tcPr>
          <w:p w14:paraId="283CCFEC" w14:textId="77777777" w:rsidR="00672641" w:rsidRPr="009C591F" w:rsidRDefault="00672641" w:rsidP="00672641">
            <w:pPr>
              <w:pStyle w:val="GlossEng"/>
            </w:pPr>
            <w:r w:rsidRPr="0099608C">
              <w:rPr>
                <w:rStyle w:val="ChSmallCaps"/>
              </w:rPr>
              <w:t>vblz</w:t>
            </w:r>
            <w:r>
              <w:t>–</w:t>
            </w:r>
            <w:r w:rsidRPr="009C591F">
              <w:t>think</w:t>
            </w:r>
          </w:p>
        </w:tc>
        <w:tc>
          <w:tcPr>
            <w:tcW w:w="706" w:type="dxa"/>
            <w:shd w:val="clear" w:color="auto" w:fill="auto"/>
          </w:tcPr>
          <w:p w14:paraId="400166C1" w14:textId="77777777" w:rsidR="00672641" w:rsidRPr="0099608C" w:rsidRDefault="00672641" w:rsidP="00672641">
            <w:pPr>
              <w:pStyle w:val="GlossEng"/>
              <w:rPr>
                <w:rStyle w:val="ChSmallCaps"/>
              </w:rPr>
            </w:pPr>
            <w:r w:rsidRPr="0099608C">
              <w:rPr>
                <w:rStyle w:val="ChSmallCaps"/>
              </w:rPr>
              <w:t>d.dist</w:t>
            </w:r>
          </w:p>
        </w:tc>
      </w:tr>
    </w:tbl>
    <w:p w14:paraId="0D45A8DF" w14:textId="1BEFCD06" w:rsidR="00672641" w:rsidRPr="009C591F" w:rsidRDefault="00672641" w:rsidP="00672641">
      <w:pPr>
        <w:pStyle w:val="FreeTranslEng"/>
      </w:pPr>
      <w:r>
        <w:t xml:space="preserve">[About impolite teenagers:] </w:t>
      </w:r>
      <w:r w:rsidR="00B7093A">
        <w:t>‘</w:t>
      </w:r>
      <w:r>
        <w:t xml:space="preserve">… </w:t>
      </w:r>
      <w:r w:rsidRPr="009C591F">
        <w:t xml:space="preserve">but </w:t>
      </w:r>
      <w:r>
        <w:t xml:space="preserve">these </w:t>
      </w:r>
      <w:r w:rsidRPr="009C591F">
        <w:t xml:space="preserve">kids </w:t>
      </w:r>
      <w:r>
        <w:t xml:space="preserve">they </w:t>
      </w:r>
      <w:r w:rsidRPr="009C591F">
        <w:t>don</w:t>
      </w:r>
      <w:r w:rsidR="00B7093A">
        <w:t>’</w:t>
      </w:r>
      <w:r w:rsidRPr="009C591F">
        <w:t>t k</w:t>
      </w:r>
      <w:r>
        <w:t xml:space="preserve">now (how) to </w:t>
      </w:r>
      <w:r w:rsidRPr="00F20651">
        <w:rPr>
          <w:rStyle w:val="ChBlueBold"/>
        </w:rPr>
        <w:t>think (about)</w:t>
      </w:r>
      <w:r>
        <w:t xml:space="preserve"> those (feelings of mine)</w:t>
      </w:r>
      <w:r w:rsidR="00B7093A">
        <w:t>’</w:t>
      </w:r>
      <w:r>
        <w:t xml:space="preserve"> </w:t>
      </w:r>
      <w:r w:rsidRPr="00CC328F">
        <w:rPr>
          <w:rStyle w:val="ExampleSource"/>
        </w:rPr>
        <w:t>[081115-001b-Cv.0037]</w:t>
      </w:r>
    </w:p>
    <w:tbl>
      <w:tblPr>
        <w:tblW w:w="4899" w:type="dxa"/>
        <w:tblCellMar>
          <w:left w:w="42" w:type="dxa"/>
          <w:right w:w="42" w:type="dxa"/>
        </w:tblCellMar>
        <w:tblLook w:val="01E0" w:firstRow="1" w:lastRow="1" w:firstColumn="1" w:lastColumn="1" w:noHBand="0" w:noVBand="0"/>
      </w:tblPr>
      <w:tblGrid>
        <w:gridCol w:w="709"/>
        <w:gridCol w:w="596"/>
        <w:gridCol w:w="210"/>
        <w:gridCol w:w="718"/>
        <w:gridCol w:w="773"/>
        <w:gridCol w:w="140"/>
        <w:gridCol w:w="373"/>
        <w:gridCol w:w="607"/>
        <w:gridCol w:w="773"/>
      </w:tblGrid>
      <w:tr w:rsidR="00AC23C4" w:rsidRPr="00D14F8A" w14:paraId="09076F3A" w14:textId="77777777" w:rsidTr="00245645">
        <w:tc>
          <w:tcPr>
            <w:tcW w:w="709" w:type="dxa"/>
            <w:shd w:val="clear" w:color="auto" w:fill="auto"/>
          </w:tcPr>
          <w:p w14:paraId="446C2E21" w14:textId="77777777" w:rsidR="00FE1307" w:rsidRPr="00AC23C4" w:rsidRDefault="00FE1307" w:rsidP="00672641">
            <w:pPr>
              <w:pStyle w:val="O0Nwnext"/>
              <w:rPr>
                <w:szCs w:val="19"/>
              </w:rPr>
            </w:pPr>
            <w:bookmarkStart w:id="1409" w:name="_Ref346954399"/>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9</w:t>
            </w:r>
            <w:r w:rsidRPr="00AC23C4">
              <w:rPr>
                <w:szCs w:val="19"/>
              </w:rPr>
              <w:fldChar w:fldCharType="end"/>
            </w:r>
            <w:r w:rsidRPr="00AC23C4">
              <w:rPr>
                <w:szCs w:val="19"/>
              </w:rPr>
              <w:t>)</w:t>
            </w:r>
            <w:bookmarkEnd w:id="1409"/>
          </w:p>
        </w:tc>
        <w:tc>
          <w:tcPr>
            <w:tcW w:w="806" w:type="dxa"/>
            <w:gridSpan w:val="2"/>
            <w:shd w:val="clear" w:color="auto" w:fill="auto"/>
          </w:tcPr>
          <w:p w14:paraId="05328DE5" w14:textId="77777777" w:rsidR="00FE1307" w:rsidRPr="009C591F" w:rsidRDefault="00FE1307" w:rsidP="00672641">
            <w:pPr>
              <w:pStyle w:val="Text"/>
            </w:pPr>
            <w:r w:rsidRPr="009C591F">
              <w:t>skaran</w:t>
            </w:r>
            <w:r>
              <w:t>g</w:t>
            </w:r>
          </w:p>
        </w:tc>
        <w:tc>
          <w:tcPr>
            <w:tcW w:w="718" w:type="dxa"/>
            <w:shd w:val="clear" w:color="auto" w:fill="auto"/>
          </w:tcPr>
          <w:p w14:paraId="7F7A3EDD" w14:textId="77777777" w:rsidR="00FE1307" w:rsidRPr="009C591F" w:rsidRDefault="00FE1307" w:rsidP="00672641">
            <w:pPr>
              <w:pStyle w:val="Text"/>
            </w:pPr>
            <w:r w:rsidRPr="009C591F">
              <w:t>orang</w:t>
            </w:r>
          </w:p>
        </w:tc>
        <w:tc>
          <w:tcPr>
            <w:tcW w:w="773" w:type="dxa"/>
            <w:shd w:val="clear" w:color="auto" w:fill="auto"/>
          </w:tcPr>
          <w:p w14:paraId="0FCA98BA" w14:textId="77777777" w:rsidR="00FE1307" w:rsidRPr="009C591F" w:rsidRDefault="00FE1307" w:rsidP="00672641">
            <w:pPr>
              <w:pStyle w:val="Text"/>
            </w:pPr>
            <w:r>
              <w:t>su</w:t>
            </w:r>
          </w:p>
        </w:tc>
        <w:tc>
          <w:tcPr>
            <w:tcW w:w="513" w:type="dxa"/>
            <w:gridSpan w:val="2"/>
            <w:shd w:val="clear" w:color="auto" w:fill="auto"/>
          </w:tcPr>
          <w:p w14:paraId="6A51D589" w14:textId="77777777" w:rsidR="00FE1307" w:rsidRPr="009C591F" w:rsidRDefault="00FE1307" w:rsidP="00672641">
            <w:pPr>
              <w:pStyle w:val="Text"/>
            </w:pPr>
            <w:r>
              <w:t>t</w:t>
            </w:r>
            <w:r w:rsidRPr="009C591F">
              <w:t>ra</w:t>
            </w:r>
          </w:p>
        </w:tc>
        <w:tc>
          <w:tcPr>
            <w:tcW w:w="607" w:type="dxa"/>
            <w:shd w:val="clear" w:color="auto" w:fill="auto"/>
          </w:tcPr>
          <w:p w14:paraId="6079CAED" w14:textId="77777777" w:rsidR="00FE1307" w:rsidRPr="005F1B6E" w:rsidRDefault="00FE1307" w:rsidP="00672641">
            <w:pPr>
              <w:pStyle w:val="Text"/>
              <w:rPr>
                <w:rStyle w:val="ChBlueBold"/>
              </w:rPr>
            </w:pPr>
            <w:r w:rsidRPr="005F1B6E">
              <w:rPr>
                <w:rStyle w:val="ChBlueBold"/>
              </w:rPr>
              <w:t>pikir</w:t>
            </w:r>
          </w:p>
        </w:tc>
        <w:tc>
          <w:tcPr>
            <w:tcW w:w="773" w:type="dxa"/>
            <w:shd w:val="clear" w:color="auto" w:fill="auto"/>
          </w:tcPr>
          <w:p w14:paraId="3B6ABDFD" w14:textId="77777777" w:rsidR="00FE1307" w:rsidRPr="009C591F" w:rsidRDefault="00FE1307" w:rsidP="00672641">
            <w:pPr>
              <w:pStyle w:val="Text"/>
            </w:pPr>
            <w:r w:rsidRPr="009C591F">
              <w:t>tentang</w:t>
            </w:r>
          </w:p>
        </w:tc>
      </w:tr>
      <w:tr w:rsidR="00AC23C4" w:rsidRPr="00AC23C4" w14:paraId="17827CB8" w14:textId="77777777" w:rsidTr="00245645">
        <w:tc>
          <w:tcPr>
            <w:tcW w:w="709" w:type="dxa"/>
            <w:shd w:val="clear" w:color="auto" w:fill="auto"/>
          </w:tcPr>
          <w:p w14:paraId="7D42AF27" w14:textId="77777777" w:rsidR="00FE1307" w:rsidRPr="009C591F" w:rsidRDefault="00FE1307" w:rsidP="00FE1307">
            <w:pPr>
              <w:pStyle w:val="GlossEng2ptafter"/>
            </w:pPr>
          </w:p>
        </w:tc>
        <w:tc>
          <w:tcPr>
            <w:tcW w:w="806" w:type="dxa"/>
            <w:gridSpan w:val="2"/>
            <w:shd w:val="clear" w:color="auto" w:fill="auto"/>
          </w:tcPr>
          <w:p w14:paraId="02465605" w14:textId="309D3D75" w:rsidR="00FE1307" w:rsidRPr="009C591F" w:rsidRDefault="00245645" w:rsidP="00FE1307">
            <w:pPr>
              <w:pStyle w:val="GlossEng2ptafter"/>
            </w:pPr>
            <w:r>
              <w:t>now</w:t>
            </w:r>
          </w:p>
        </w:tc>
        <w:tc>
          <w:tcPr>
            <w:tcW w:w="718" w:type="dxa"/>
            <w:shd w:val="clear" w:color="auto" w:fill="auto"/>
          </w:tcPr>
          <w:p w14:paraId="5F5EB231" w14:textId="77777777" w:rsidR="00FE1307" w:rsidRPr="009C591F" w:rsidRDefault="00FE1307" w:rsidP="00FE1307">
            <w:pPr>
              <w:pStyle w:val="GlossEng2ptafter"/>
            </w:pPr>
            <w:r w:rsidRPr="009C591F">
              <w:t>person</w:t>
            </w:r>
          </w:p>
        </w:tc>
        <w:tc>
          <w:tcPr>
            <w:tcW w:w="773" w:type="dxa"/>
            <w:shd w:val="clear" w:color="auto" w:fill="auto"/>
          </w:tcPr>
          <w:p w14:paraId="4EE6DA5E" w14:textId="77777777" w:rsidR="00FE1307" w:rsidRPr="009C591F" w:rsidRDefault="00FE1307" w:rsidP="00FE1307">
            <w:pPr>
              <w:pStyle w:val="GlossEng2ptafter"/>
            </w:pPr>
            <w:r w:rsidRPr="009C591F">
              <w:t>already</w:t>
            </w:r>
          </w:p>
        </w:tc>
        <w:tc>
          <w:tcPr>
            <w:tcW w:w="513" w:type="dxa"/>
            <w:gridSpan w:val="2"/>
            <w:shd w:val="clear" w:color="auto" w:fill="auto"/>
          </w:tcPr>
          <w:p w14:paraId="09542D75" w14:textId="77777777" w:rsidR="00FE1307" w:rsidRPr="0099608C" w:rsidRDefault="00FE1307" w:rsidP="00FE1307">
            <w:pPr>
              <w:pStyle w:val="GlossEng2ptafter"/>
              <w:rPr>
                <w:rStyle w:val="ChSmallCaps"/>
              </w:rPr>
            </w:pPr>
            <w:r w:rsidRPr="0099608C">
              <w:rPr>
                <w:rStyle w:val="ChSmallCaps"/>
              </w:rPr>
              <w:t>neg</w:t>
            </w:r>
          </w:p>
        </w:tc>
        <w:tc>
          <w:tcPr>
            <w:tcW w:w="607" w:type="dxa"/>
            <w:shd w:val="clear" w:color="auto" w:fill="auto"/>
          </w:tcPr>
          <w:p w14:paraId="7D6084CB" w14:textId="77777777" w:rsidR="00FE1307" w:rsidRPr="009C591F" w:rsidRDefault="00FE1307" w:rsidP="00FE1307">
            <w:pPr>
              <w:pStyle w:val="GlossEng2ptafter"/>
            </w:pPr>
            <w:r w:rsidRPr="009C591F">
              <w:t>think</w:t>
            </w:r>
          </w:p>
        </w:tc>
        <w:tc>
          <w:tcPr>
            <w:tcW w:w="773" w:type="dxa"/>
            <w:shd w:val="clear" w:color="auto" w:fill="auto"/>
          </w:tcPr>
          <w:p w14:paraId="7AD34EC9" w14:textId="77777777" w:rsidR="00FE1307" w:rsidRPr="009C591F" w:rsidRDefault="00FE1307" w:rsidP="00FE1307">
            <w:pPr>
              <w:pStyle w:val="GlossEng2ptafter"/>
            </w:pPr>
            <w:r>
              <w:t>about</w:t>
            </w:r>
          </w:p>
        </w:tc>
      </w:tr>
      <w:tr w:rsidR="00FE1307" w:rsidRPr="009C591F" w14:paraId="04C06257" w14:textId="77777777" w:rsidTr="00245645">
        <w:trPr>
          <w:gridAfter w:val="3"/>
          <w:wAfter w:w="1753" w:type="dxa"/>
        </w:trPr>
        <w:tc>
          <w:tcPr>
            <w:tcW w:w="709" w:type="dxa"/>
            <w:shd w:val="clear" w:color="auto" w:fill="auto"/>
          </w:tcPr>
          <w:p w14:paraId="03F75086" w14:textId="77777777" w:rsidR="00FE1307" w:rsidRPr="00FE1307" w:rsidRDefault="00FE1307" w:rsidP="00FE1307">
            <w:pPr>
              <w:pStyle w:val="O0Nwnext"/>
            </w:pPr>
          </w:p>
        </w:tc>
        <w:tc>
          <w:tcPr>
            <w:tcW w:w="596" w:type="dxa"/>
            <w:shd w:val="clear" w:color="auto" w:fill="auto"/>
          </w:tcPr>
          <w:p w14:paraId="41D8E891" w14:textId="77777777" w:rsidR="00FE1307" w:rsidRPr="009C591F" w:rsidRDefault="00FE1307" w:rsidP="00D34920">
            <w:pPr>
              <w:pStyle w:val="Text"/>
            </w:pPr>
            <w:r w:rsidRPr="009C591F">
              <w:t>hal</w:t>
            </w:r>
          </w:p>
        </w:tc>
        <w:tc>
          <w:tcPr>
            <w:tcW w:w="1841" w:type="dxa"/>
            <w:gridSpan w:val="4"/>
            <w:shd w:val="clear" w:color="auto" w:fill="auto"/>
          </w:tcPr>
          <w:p w14:paraId="395ECBE2" w14:textId="77777777" w:rsidR="00FE1307" w:rsidRPr="009C591F" w:rsidRDefault="00FE1307" w:rsidP="00D34920">
            <w:pPr>
              <w:pStyle w:val="Text"/>
            </w:pPr>
            <w:r>
              <w:t>ke</w:t>
            </w:r>
            <w:r w:rsidRPr="00DC6B25">
              <w:t>–benar–</w:t>
            </w:r>
            <w:r>
              <w:t>ang</w:t>
            </w:r>
          </w:p>
        </w:tc>
      </w:tr>
      <w:tr w:rsidR="00FE1307" w:rsidRPr="009C591F" w14:paraId="412905FA" w14:textId="77777777" w:rsidTr="00245645">
        <w:trPr>
          <w:gridAfter w:val="3"/>
          <w:wAfter w:w="1753" w:type="dxa"/>
        </w:trPr>
        <w:tc>
          <w:tcPr>
            <w:tcW w:w="709" w:type="dxa"/>
            <w:shd w:val="clear" w:color="auto" w:fill="auto"/>
          </w:tcPr>
          <w:p w14:paraId="638950C9" w14:textId="77777777" w:rsidR="00FE1307" w:rsidRPr="00FE1307" w:rsidRDefault="00FE1307" w:rsidP="00D34920">
            <w:pPr>
              <w:pStyle w:val="GlossEng"/>
            </w:pPr>
          </w:p>
        </w:tc>
        <w:tc>
          <w:tcPr>
            <w:tcW w:w="596" w:type="dxa"/>
            <w:shd w:val="clear" w:color="auto" w:fill="auto"/>
          </w:tcPr>
          <w:p w14:paraId="25ED1D2B" w14:textId="77777777" w:rsidR="00FE1307" w:rsidRPr="009C591F" w:rsidRDefault="00FE1307" w:rsidP="00D34920">
            <w:pPr>
              <w:pStyle w:val="GlossEng"/>
            </w:pPr>
            <w:r w:rsidRPr="009C591F">
              <w:t>thing</w:t>
            </w:r>
          </w:p>
        </w:tc>
        <w:tc>
          <w:tcPr>
            <w:tcW w:w="1841" w:type="dxa"/>
            <w:gridSpan w:val="4"/>
            <w:shd w:val="clear" w:color="auto" w:fill="auto"/>
          </w:tcPr>
          <w:p w14:paraId="1484AE8D" w14:textId="77777777" w:rsidR="00FE1307" w:rsidRPr="009C591F" w:rsidRDefault="00FE1307" w:rsidP="00D34920">
            <w:pPr>
              <w:pStyle w:val="GlossEng"/>
            </w:pPr>
            <w:r w:rsidRPr="0099608C">
              <w:rPr>
                <w:rStyle w:val="ChSmallCaps"/>
              </w:rPr>
              <w:t>nmlz</w:t>
            </w:r>
            <w:r>
              <w:t>–</w:t>
            </w:r>
            <w:r w:rsidRPr="009C591F">
              <w:t>be.true</w:t>
            </w:r>
            <w:r>
              <w:t>–</w:t>
            </w:r>
            <w:r w:rsidRPr="0099608C">
              <w:rPr>
                <w:rStyle w:val="ChSmallCaps"/>
              </w:rPr>
              <w:t>nmlz</w:t>
            </w:r>
          </w:p>
        </w:tc>
      </w:tr>
    </w:tbl>
    <w:p w14:paraId="5DD72ED8" w14:textId="276E112E" w:rsidR="00672641" w:rsidRPr="00F13B30" w:rsidRDefault="00B7093A" w:rsidP="00672641">
      <w:pPr>
        <w:pStyle w:val="FreeTranslEng"/>
      </w:pPr>
      <w:r>
        <w:t>‘</w:t>
      </w:r>
      <w:r w:rsidR="00672641" w:rsidRPr="009C591F">
        <w:t>nowadays, the people already don</w:t>
      </w:r>
      <w:r>
        <w:t>’</w:t>
      </w:r>
      <w:r w:rsidR="00672641" w:rsidRPr="009C591F">
        <w:t xml:space="preserve">t </w:t>
      </w:r>
      <w:r w:rsidR="00672641" w:rsidRPr="00F144BF">
        <w:rPr>
          <w:rStyle w:val="ChBlueBold"/>
        </w:rPr>
        <w:t>think</w:t>
      </w:r>
      <w:r w:rsidR="00672641" w:rsidRPr="009C591F">
        <w:t xml:space="preserve"> about things (related to) truth</w:t>
      </w:r>
      <w:r>
        <w:t>’</w:t>
      </w:r>
      <w:r w:rsidR="00672641">
        <w:t xml:space="preserve"> </w:t>
      </w:r>
      <w:r w:rsidR="00672641" w:rsidRPr="00E95019">
        <w:rPr>
          <w:rStyle w:val="ExampleSource"/>
        </w:rPr>
        <w:t>[081006-032-Cv.0016]</w:t>
      </w:r>
    </w:p>
    <w:tbl>
      <w:tblPr>
        <w:tblW w:w="6082" w:type="dxa"/>
        <w:tblCellMar>
          <w:left w:w="42" w:type="dxa"/>
          <w:right w:w="42" w:type="dxa"/>
        </w:tblCellMar>
        <w:tblLook w:val="01E0" w:firstRow="1" w:lastRow="1" w:firstColumn="1" w:lastColumn="1" w:noHBand="0" w:noVBand="0"/>
      </w:tblPr>
      <w:tblGrid>
        <w:gridCol w:w="709"/>
        <w:gridCol w:w="284"/>
        <w:gridCol w:w="817"/>
        <w:gridCol w:w="462"/>
        <w:gridCol w:w="1113"/>
        <w:gridCol w:w="773"/>
        <w:gridCol w:w="489"/>
        <w:gridCol w:w="673"/>
        <w:gridCol w:w="762"/>
      </w:tblGrid>
      <w:tr w:rsidR="00AC23C4" w:rsidRPr="00D14F8A" w14:paraId="4D7B951B" w14:textId="77777777" w:rsidTr="00AC23C4">
        <w:tc>
          <w:tcPr>
            <w:tcW w:w="709" w:type="dxa"/>
            <w:shd w:val="clear" w:color="auto" w:fill="auto"/>
          </w:tcPr>
          <w:p w14:paraId="232D0B4F" w14:textId="77777777" w:rsidR="00672641" w:rsidRPr="00AC23C4" w:rsidRDefault="00672641" w:rsidP="00672641">
            <w:pPr>
              <w:pStyle w:val="O0Nwnext"/>
              <w:rPr>
                <w:szCs w:val="19"/>
              </w:rPr>
            </w:pPr>
            <w:bookmarkStart w:id="1410" w:name="_Ref346954398"/>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0</w:t>
            </w:r>
            <w:r w:rsidRPr="00AC23C4">
              <w:rPr>
                <w:szCs w:val="19"/>
              </w:rPr>
              <w:fldChar w:fldCharType="end"/>
            </w:r>
            <w:r w:rsidRPr="00AC23C4">
              <w:rPr>
                <w:szCs w:val="19"/>
              </w:rPr>
              <w:t>)</w:t>
            </w:r>
            <w:bookmarkEnd w:id="1410"/>
          </w:p>
        </w:tc>
        <w:tc>
          <w:tcPr>
            <w:tcW w:w="284" w:type="dxa"/>
            <w:shd w:val="clear" w:color="auto" w:fill="auto"/>
          </w:tcPr>
          <w:p w14:paraId="12178C53" w14:textId="77777777" w:rsidR="00672641" w:rsidRPr="009C591F" w:rsidRDefault="00672641" w:rsidP="00672641">
            <w:pPr>
              <w:pStyle w:val="Text"/>
            </w:pPr>
            <w:r>
              <w:t>…</w:t>
            </w:r>
          </w:p>
        </w:tc>
        <w:tc>
          <w:tcPr>
            <w:tcW w:w="817" w:type="dxa"/>
            <w:shd w:val="clear" w:color="auto" w:fill="auto"/>
          </w:tcPr>
          <w:p w14:paraId="2C6F0F97" w14:textId="77777777" w:rsidR="00672641" w:rsidRPr="009C591F" w:rsidRDefault="00672641" w:rsidP="00672641">
            <w:pPr>
              <w:pStyle w:val="Text"/>
            </w:pPr>
            <w:r w:rsidRPr="009C591F">
              <w:t>karna</w:t>
            </w:r>
          </w:p>
        </w:tc>
        <w:tc>
          <w:tcPr>
            <w:tcW w:w="462" w:type="dxa"/>
            <w:shd w:val="clear" w:color="auto" w:fill="auto"/>
          </w:tcPr>
          <w:p w14:paraId="3BB5D99D" w14:textId="77777777" w:rsidR="00672641" w:rsidRPr="009C591F" w:rsidRDefault="00672641" w:rsidP="00672641">
            <w:pPr>
              <w:pStyle w:val="Text"/>
            </w:pPr>
            <w:r>
              <w:t>di</w:t>
            </w:r>
            <w:r w:rsidRPr="009C591F">
              <w:t>a</w:t>
            </w:r>
          </w:p>
        </w:tc>
        <w:tc>
          <w:tcPr>
            <w:tcW w:w="1113" w:type="dxa"/>
            <w:shd w:val="clear" w:color="auto" w:fill="auto"/>
          </w:tcPr>
          <w:p w14:paraId="4A6A39FF" w14:textId="77777777" w:rsidR="00672641" w:rsidRPr="00E95019" w:rsidRDefault="00672641" w:rsidP="00672641">
            <w:pPr>
              <w:pStyle w:val="Text"/>
              <w:rPr>
                <w:rStyle w:val="ChBlueBold"/>
              </w:rPr>
            </w:pPr>
            <w:r w:rsidRPr="00E95019">
              <w:rPr>
                <w:rStyle w:val="ChBlueBold"/>
              </w:rPr>
              <w:t>ber</w:t>
            </w:r>
            <w:r w:rsidRPr="008C675E">
              <w:rPr>
                <w:rStyle w:val="ChBlueBold"/>
              </w:rPr>
              <w:t>–</w:t>
            </w:r>
            <w:r w:rsidRPr="00E95019">
              <w:rPr>
                <w:rStyle w:val="ChBlueBold"/>
              </w:rPr>
              <w:t>p</w:t>
            </w:r>
            <w:r>
              <w:rPr>
                <w:rStyle w:val="ChBlueBold"/>
              </w:rPr>
              <w:t>i</w:t>
            </w:r>
            <w:r w:rsidRPr="00E95019">
              <w:rPr>
                <w:rStyle w:val="ChBlueBold"/>
              </w:rPr>
              <w:t>kir</w:t>
            </w:r>
          </w:p>
        </w:tc>
        <w:tc>
          <w:tcPr>
            <w:tcW w:w="773" w:type="dxa"/>
            <w:shd w:val="clear" w:color="auto" w:fill="auto"/>
          </w:tcPr>
          <w:p w14:paraId="683FBCEF" w14:textId="77777777" w:rsidR="00672641" w:rsidRPr="009C591F" w:rsidRDefault="00672641" w:rsidP="00672641">
            <w:pPr>
              <w:pStyle w:val="Text"/>
            </w:pPr>
            <w:r w:rsidRPr="009C591F">
              <w:t>tentang</w:t>
            </w:r>
          </w:p>
        </w:tc>
        <w:tc>
          <w:tcPr>
            <w:tcW w:w="489" w:type="dxa"/>
            <w:shd w:val="clear" w:color="auto" w:fill="auto"/>
          </w:tcPr>
          <w:p w14:paraId="703FF9BC" w14:textId="77777777" w:rsidR="00672641" w:rsidRPr="009C591F" w:rsidRDefault="00672641" w:rsidP="00672641">
            <w:pPr>
              <w:pStyle w:val="Text"/>
            </w:pPr>
            <w:r w:rsidRPr="009C591F">
              <w:t>dia</w:t>
            </w:r>
          </w:p>
        </w:tc>
        <w:tc>
          <w:tcPr>
            <w:tcW w:w="673" w:type="dxa"/>
            <w:shd w:val="clear" w:color="auto" w:fill="auto"/>
          </w:tcPr>
          <w:p w14:paraId="615C8420" w14:textId="77777777" w:rsidR="00672641" w:rsidRPr="009C591F" w:rsidRDefault="00672641" w:rsidP="00672641">
            <w:pPr>
              <w:pStyle w:val="Text"/>
            </w:pPr>
            <w:r w:rsidRPr="009C591F">
              <w:t>punya</w:t>
            </w:r>
          </w:p>
        </w:tc>
        <w:tc>
          <w:tcPr>
            <w:tcW w:w="762" w:type="dxa"/>
            <w:shd w:val="clear" w:color="auto" w:fill="auto"/>
          </w:tcPr>
          <w:p w14:paraId="3545AFF2" w14:textId="77777777" w:rsidR="00672641" w:rsidRPr="009C591F" w:rsidRDefault="00672641" w:rsidP="00672641">
            <w:pPr>
              <w:pStyle w:val="Text"/>
            </w:pPr>
            <w:r w:rsidRPr="009C591F">
              <w:t>badan</w:t>
            </w:r>
            <w:r w:rsidR="004E7CF6">
              <w:t>g</w:t>
            </w:r>
          </w:p>
        </w:tc>
      </w:tr>
      <w:tr w:rsidR="00AC23C4" w:rsidRPr="00AC23C4" w14:paraId="74CDA16E" w14:textId="77777777" w:rsidTr="00AC23C4">
        <w:tc>
          <w:tcPr>
            <w:tcW w:w="709" w:type="dxa"/>
            <w:shd w:val="clear" w:color="auto" w:fill="auto"/>
          </w:tcPr>
          <w:p w14:paraId="1913FD82" w14:textId="77777777" w:rsidR="00672641" w:rsidRPr="009C591F" w:rsidRDefault="00672641" w:rsidP="00672641">
            <w:pPr>
              <w:pStyle w:val="GlossEng"/>
            </w:pPr>
          </w:p>
        </w:tc>
        <w:tc>
          <w:tcPr>
            <w:tcW w:w="284" w:type="dxa"/>
            <w:shd w:val="clear" w:color="auto" w:fill="auto"/>
          </w:tcPr>
          <w:p w14:paraId="2EF12FC1" w14:textId="77777777" w:rsidR="00672641" w:rsidRPr="009C591F" w:rsidRDefault="00672641" w:rsidP="00672641">
            <w:pPr>
              <w:pStyle w:val="GlossEng"/>
            </w:pPr>
          </w:p>
        </w:tc>
        <w:tc>
          <w:tcPr>
            <w:tcW w:w="817" w:type="dxa"/>
            <w:shd w:val="clear" w:color="auto" w:fill="auto"/>
          </w:tcPr>
          <w:p w14:paraId="75C1DC8C" w14:textId="77777777" w:rsidR="00672641" w:rsidRPr="009C591F" w:rsidRDefault="00672641" w:rsidP="00672641">
            <w:pPr>
              <w:pStyle w:val="GlossEng"/>
            </w:pPr>
            <w:r w:rsidRPr="009C591F">
              <w:t>because</w:t>
            </w:r>
          </w:p>
        </w:tc>
        <w:tc>
          <w:tcPr>
            <w:tcW w:w="462" w:type="dxa"/>
            <w:shd w:val="clear" w:color="auto" w:fill="auto"/>
          </w:tcPr>
          <w:p w14:paraId="2936D41B" w14:textId="77777777" w:rsidR="00672641" w:rsidRPr="0099608C" w:rsidRDefault="00672641" w:rsidP="00672641">
            <w:pPr>
              <w:pStyle w:val="GlossEng"/>
              <w:rPr>
                <w:rStyle w:val="ChSmallCaps"/>
              </w:rPr>
            </w:pPr>
            <w:r w:rsidRPr="0099608C">
              <w:rPr>
                <w:rStyle w:val="ChSmallCaps"/>
              </w:rPr>
              <w:t>3sg</w:t>
            </w:r>
          </w:p>
        </w:tc>
        <w:tc>
          <w:tcPr>
            <w:tcW w:w="1113" w:type="dxa"/>
            <w:shd w:val="clear" w:color="auto" w:fill="auto"/>
          </w:tcPr>
          <w:p w14:paraId="3773E35B" w14:textId="77777777" w:rsidR="00672641" w:rsidRPr="009C591F" w:rsidRDefault="00672641" w:rsidP="00672641">
            <w:pPr>
              <w:pStyle w:val="GlossEng"/>
            </w:pPr>
            <w:r w:rsidRPr="0099608C">
              <w:rPr>
                <w:rStyle w:val="ChSmallCaps"/>
              </w:rPr>
              <w:t>vblz</w:t>
            </w:r>
            <w:r>
              <w:t>–</w:t>
            </w:r>
            <w:r w:rsidRPr="009C591F">
              <w:t>think</w:t>
            </w:r>
          </w:p>
        </w:tc>
        <w:tc>
          <w:tcPr>
            <w:tcW w:w="773" w:type="dxa"/>
            <w:shd w:val="clear" w:color="auto" w:fill="auto"/>
          </w:tcPr>
          <w:p w14:paraId="73E5E1D6" w14:textId="77777777" w:rsidR="00672641" w:rsidRPr="009C591F" w:rsidRDefault="00672641" w:rsidP="00672641">
            <w:pPr>
              <w:pStyle w:val="GlossEng"/>
            </w:pPr>
            <w:r>
              <w:t>about</w:t>
            </w:r>
          </w:p>
        </w:tc>
        <w:tc>
          <w:tcPr>
            <w:tcW w:w="489" w:type="dxa"/>
            <w:shd w:val="clear" w:color="auto" w:fill="auto"/>
          </w:tcPr>
          <w:p w14:paraId="5515CF65" w14:textId="77777777" w:rsidR="00672641" w:rsidRPr="0099608C" w:rsidRDefault="00672641" w:rsidP="00672641">
            <w:pPr>
              <w:pStyle w:val="GlossEng"/>
              <w:rPr>
                <w:rStyle w:val="ChSmallCaps"/>
              </w:rPr>
            </w:pPr>
            <w:r w:rsidRPr="0099608C">
              <w:rPr>
                <w:rStyle w:val="ChSmallCaps"/>
              </w:rPr>
              <w:t>3sg</w:t>
            </w:r>
          </w:p>
        </w:tc>
        <w:tc>
          <w:tcPr>
            <w:tcW w:w="673" w:type="dxa"/>
            <w:shd w:val="clear" w:color="auto" w:fill="auto"/>
          </w:tcPr>
          <w:p w14:paraId="40C22AE3" w14:textId="77777777" w:rsidR="00672641" w:rsidRPr="0099608C" w:rsidRDefault="00672641" w:rsidP="00672641">
            <w:pPr>
              <w:pStyle w:val="GlossEng"/>
              <w:rPr>
                <w:rStyle w:val="ChSmallCaps"/>
              </w:rPr>
            </w:pPr>
            <w:r w:rsidRPr="0099608C">
              <w:rPr>
                <w:rStyle w:val="ChSmallCaps"/>
              </w:rPr>
              <w:t>poss</w:t>
            </w:r>
          </w:p>
        </w:tc>
        <w:tc>
          <w:tcPr>
            <w:tcW w:w="762" w:type="dxa"/>
            <w:shd w:val="clear" w:color="auto" w:fill="auto"/>
          </w:tcPr>
          <w:p w14:paraId="73F40E18" w14:textId="77777777" w:rsidR="00672641" w:rsidRPr="009C591F" w:rsidRDefault="00672641" w:rsidP="00672641">
            <w:pPr>
              <w:pStyle w:val="GlossEng"/>
            </w:pPr>
            <w:r w:rsidRPr="009C591F">
              <w:t>body</w:t>
            </w:r>
          </w:p>
        </w:tc>
      </w:tr>
    </w:tbl>
    <w:p w14:paraId="0FB6FCC3" w14:textId="2F67AB09" w:rsidR="00672641" w:rsidRPr="009C591F" w:rsidRDefault="00B7093A" w:rsidP="00672641">
      <w:pPr>
        <w:pStyle w:val="FreeTranslEng"/>
      </w:pPr>
      <w:r>
        <w:t>‘</w:t>
      </w:r>
      <w:r w:rsidR="00672641">
        <w:t>[</w:t>
      </w:r>
      <w:r w:rsidR="00672641" w:rsidRPr="009C591F">
        <w:t>she doesn</w:t>
      </w:r>
      <w:r>
        <w:t>’</w:t>
      </w:r>
      <w:r w:rsidR="00672641" w:rsidRPr="009C591F">
        <w:t xml:space="preserve">t </w:t>
      </w:r>
      <w:r w:rsidR="00672641">
        <w:t xml:space="preserve">think about </w:t>
      </w:r>
      <w:r w:rsidR="00672641" w:rsidRPr="009C591F">
        <w:t>serving</w:t>
      </w:r>
      <w:r w:rsidR="00672641">
        <w:t xml:space="preserve"> </w:t>
      </w:r>
      <w:r w:rsidR="00672641" w:rsidRPr="009C591F">
        <w:t xml:space="preserve">my </w:t>
      </w:r>
      <w:r w:rsidR="00672641">
        <w:t xml:space="preserve">or her </w:t>
      </w:r>
      <w:r w:rsidR="00672641" w:rsidRPr="009C591F">
        <w:t>guests</w:t>
      </w:r>
      <w:r w:rsidR="00672641">
        <w:t>]</w:t>
      </w:r>
      <w:r w:rsidR="00672641" w:rsidRPr="009C591F">
        <w:t xml:space="preserve"> be</w:t>
      </w:r>
      <w:r w:rsidR="00672641">
        <w:t xml:space="preserve">cause she </w:t>
      </w:r>
      <w:r w:rsidR="00672641" w:rsidRPr="00E95019">
        <w:rPr>
          <w:rStyle w:val="ChBlueBold"/>
        </w:rPr>
        <w:t>thinks</w:t>
      </w:r>
      <w:r w:rsidR="00672641">
        <w:t xml:space="preserve"> about her body</w:t>
      </w:r>
      <w:r>
        <w:t>’</w:t>
      </w:r>
      <w:r w:rsidR="00672641">
        <w:t xml:space="preserve"> </w:t>
      </w:r>
      <w:r w:rsidR="00672641" w:rsidRPr="002C00F6">
        <w:rPr>
          <w:rStyle w:val="ExampleSource"/>
        </w:rPr>
        <w:t>[081006-032-Cv.0062]</w:t>
      </w:r>
    </w:p>
    <w:p w14:paraId="7A0B8BCB" w14:textId="205EC893" w:rsidR="00672641" w:rsidRDefault="00897651" w:rsidP="00077A42">
      <w:pPr>
        <w:pStyle w:val="Body0010after"/>
      </w:pPr>
      <w:r>
        <w:lastRenderedPageBreak/>
        <w:t xml:space="preserve">Most </w:t>
      </w:r>
      <w:r w:rsidR="00AF0EE1" w:rsidRPr="00AF0EE1">
        <w:rPr>
          <w:rStyle w:val="ChSmallCapsItalBold"/>
        </w:rPr>
        <w:t>ber­</w:t>
      </w:r>
      <w:r w:rsidR="00672641">
        <w:t>prefixed lexemes</w:t>
      </w:r>
      <w:r>
        <w:t xml:space="preserve"> with bivalent bases, however, </w:t>
      </w:r>
      <w:r w:rsidR="00672641">
        <w:t>have intransitive uses</w:t>
      </w:r>
      <w:r w:rsidR="00077A42" w:rsidRPr="00077A42">
        <w:t xml:space="preserve"> </w:t>
      </w:r>
      <w:r w:rsidR="00077A42">
        <w:t>only</w:t>
      </w:r>
      <w:r w:rsidR="00672641">
        <w:t xml:space="preserve">, </w:t>
      </w:r>
      <w:r>
        <w:t>while their base</w:t>
      </w:r>
      <w:r w:rsidR="009337C7">
        <w:t>s</w:t>
      </w:r>
      <w:r>
        <w:t xml:space="preserve"> can be used mono- or intransitively. This is illustrated with </w:t>
      </w:r>
      <w:r w:rsidRPr="00897651">
        <w:rPr>
          <w:rStyle w:val="ChItalBold"/>
        </w:rPr>
        <w:t>bicara</w:t>
      </w:r>
      <w:r>
        <w:t xml:space="preserve"> ‘speak’ and </w:t>
      </w:r>
      <w:r w:rsidRPr="00897651">
        <w:rPr>
          <w:rStyle w:val="ChItalBold"/>
        </w:rPr>
        <w:t>berbicara</w:t>
      </w:r>
      <w:r>
        <w:t xml:space="preserve"> ‘speak’ </w:t>
      </w:r>
      <w:r w:rsidR="00672641">
        <w:t xml:space="preserve">in </w:t>
      </w:r>
      <w:r w:rsidR="003C1592">
        <w:fldChar w:fldCharType="begin"/>
      </w:r>
      <w:r w:rsidR="003C1592">
        <w:instrText xml:space="preserve"> REF _Ref348359811 \h </w:instrText>
      </w:r>
      <w:r w:rsidR="003C1592">
        <w:fldChar w:fldCharType="separate"/>
      </w:r>
      <w:r w:rsidR="00154D81" w:rsidRPr="000044EA">
        <w:t>(</w:t>
      </w:r>
      <w:r w:rsidR="00154D81">
        <w:rPr>
          <w:noProof/>
          <w:szCs w:val="19"/>
        </w:rPr>
        <w:t>41</w:t>
      </w:r>
      <w:r w:rsidR="00154D81" w:rsidRPr="00AC23C4">
        <w:rPr>
          <w:szCs w:val="19"/>
        </w:rPr>
        <w:t>)</w:t>
      </w:r>
      <w:r w:rsidR="003C1592">
        <w:fldChar w:fldCharType="end"/>
      </w:r>
      <w:r w:rsidR="003C1592">
        <w:t xml:space="preserve"> to </w:t>
      </w:r>
      <w:r w:rsidR="00672641">
        <w:fldChar w:fldCharType="begin"/>
      </w:r>
      <w:r w:rsidR="00672641">
        <w:instrText xml:space="preserve"> REF _Ref348359809 \h </w:instrText>
      </w:r>
      <w:r w:rsidR="00672641">
        <w:fldChar w:fldCharType="separate"/>
      </w:r>
      <w:r w:rsidR="00154D81" w:rsidRPr="000044EA">
        <w:t>(</w:t>
      </w:r>
      <w:r w:rsidR="00154D81">
        <w:rPr>
          <w:noProof/>
          <w:szCs w:val="19"/>
        </w:rPr>
        <w:t>43</w:t>
      </w:r>
      <w:r w:rsidR="00154D81" w:rsidRPr="00AC23C4">
        <w:rPr>
          <w:szCs w:val="19"/>
        </w:rPr>
        <w:t>)</w:t>
      </w:r>
      <w:r w:rsidR="00672641">
        <w:fldChar w:fldCharType="end"/>
      </w:r>
      <w:r w:rsidR="00672641">
        <w:t>.</w:t>
      </w:r>
    </w:p>
    <w:p w14:paraId="79CEFB6F" w14:textId="07F46124" w:rsidR="00EB284F" w:rsidRPr="0093544F" w:rsidRDefault="00EB284F" w:rsidP="00EB284F">
      <w:pPr>
        <w:pStyle w:val="ExampleTitle"/>
      </w:pPr>
      <w:r w:rsidRPr="007855F0">
        <w:t xml:space="preserve">Prefix </w:t>
      </w:r>
      <w:r>
        <w:rPr>
          <w:rStyle w:val="ChSmallCapsItalBold"/>
        </w:rPr>
        <w:t>ber</w:t>
      </w:r>
      <w:r w:rsidRPr="00D208B5">
        <w:rPr>
          <w:rStyle w:val="ChSmallCapsItalBold"/>
        </w:rPr>
        <w:t>­</w:t>
      </w:r>
      <w:r>
        <w:t>: Semantics and distribution of verbal bases and derived lexemes</w:t>
      </w:r>
    </w:p>
    <w:tbl>
      <w:tblPr>
        <w:tblW w:w="5559" w:type="dxa"/>
        <w:tblInd w:w="42" w:type="dxa"/>
        <w:tblCellMar>
          <w:left w:w="42" w:type="dxa"/>
          <w:right w:w="42" w:type="dxa"/>
        </w:tblCellMar>
        <w:tblLook w:val="01E0" w:firstRow="1" w:lastRow="1" w:firstColumn="1" w:lastColumn="1" w:noHBand="0" w:noVBand="0"/>
      </w:tblPr>
      <w:tblGrid>
        <w:gridCol w:w="709"/>
        <w:gridCol w:w="868"/>
        <w:gridCol w:w="489"/>
        <w:gridCol w:w="729"/>
        <w:gridCol w:w="489"/>
        <w:gridCol w:w="573"/>
        <w:gridCol w:w="906"/>
        <w:gridCol w:w="796"/>
      </w:tblGrid>
      <w:tr w:rsidR="00897651" w:rsidRPr="00D14F8A" w14:paraId="090B18EA" w14:textId="77777777" w:rsidTr="00897651">
        <w:tc>
          <w:tcPr>
            <w:tcW w:w="709" w:type="dxa"/>
            <w:shd w:val="clear" w:color="auto" w:fill="auto"/>
          </w:tcPr>
          <w:p w14:paraId="06DEAC1F" w14:textId="5139AC00" w:rsidR="00897651" w:rsidRPr="00AC23C4" w:rsidRDefault="002627E4" w:rsidP="00A4064C">
            <w:pPr>
              <w:pStyle w:val="O0Nwnext"/>
              <w:rPr>
                <w:szCs w:val="19"/>
              </w:rPr>
            </w:pPr>
            <w:bookmarkStart w:id="1411" w:name="_Ref348359811"/>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1</w:t>
            </w:r>
            <w:r w:rsidRPr="00AC23C4">
              <w:rPr>
                <w:szCs w:val="19"/>
              </w:rPr>
              <w:fldChar w:fldCharType="end"/>
            </w:r>
            <w:r w:rsidRPr="00AC23C4">
              <w:rPr>
                <w:szCs w:val="19"/>
              </w:rPr>
              <w:t>)</w:t>
            </w:r>
            <w:bookmarkEnd w:id="1411"/>
          </w:p>
        </w:tc>
        <w:tc>
          <w:tcPr>
            <w:tcW w:w="868" w:type="dxa"/>
            <w:shd w:val="clear" w:color="auto" w:fill="auto"/>
          </w:tcPr>
          <w:p w14:paraId="277DDBA2" w14:textId="77777777" w:rsidR="00897651" w:rsidRPr="00987D5B" w:rsidRDefault="00897651" w:rsidP="00A4064C">
            <w:pPr>
              <w:pStyle w:val="Text"/>
            </w:pPr>
            <w:r w:rsidRPr="00987D5B">
              <w:t>baru</w:t>
            </w:r>
          </w:p>
        </w:tc>
        <w:tc>
          <w:tcPr>
            <w:tcW w:w="489" w:type="dxa"/>
            <w:shd w:val="clear" w:color="auto" w:fill="auto"/>
          </w:tcPr>
          <w:p w14:paraId="225F9C70" w14:textId="77777777" w:rsidR="00897651" w:rsidRPr="00987D5B" w:rsidRDefault="00897651" w:rsidP="00A4064C">
            <w:pPr>
              <w:pStyle w:val="Text"/>
            </w:pPr>
            <w:r>
              <w:t>d</w:t>
            </w:r>
            <w:r w:rsidRPr="00987D5B">
              <w:t>e</w:t>
            </w:r>
          </w:p>
        </w:tc>
        <w:tc>
          <w:tcPr>
            <w:tcW w:w="729" w:type="dxa"/>
            <w:shd w:val="clear" w:color="auto" w:fill="auto"/>
          </w:tcPr>
          <w:p w14:paraId="49012C36" w14:textId="77777777" w:rsidR="00897651" w:rsidRPr="009F5F11" w:rsidRDefault="00897651" w:rsidP="00A4064C">
            <w:pPr>
              <w:pStyle w:val="Text"/>
              <w:rPr>
                <w:rStyle w:val="ChBlueBold"/>
              </w:rPr>
            </w:pPr>
            <w:r w:rsidRPr="009F5F11">
              <w:rPr>
                <w:rStyle w:val="ChBlueBold"/>
              </w:rPr>
              <w:t>bicara</w:t>
            </w:r>
          </w:p>
        </w:tc>
        <w:tc>
          <w:tcPr>
            <w:tcW w:w="489" w:type="dxa"/>
            <w:shd w:val="clear" w:color="auto" w:fill="auto"/>
          </w:tcPr>
          <w:p w14:paraId="4D09DDF2" w14:textId="77777777" w:rsidR="00897651" w:rsidRPr="00987D5B" w:rsidRDefault="00897651" w:rsidP="00A4064C">
            <w:pPr>
              <w:pStyle w:val="Text"/>
            </w:pPr>
            <w:r w:rsidRPr="00987D5B">
              <w:t>sa</w:t>
            </w:r>
          </w:p>
        </w:tc>
        <w:tc>
          <w:tcPr>
            <w:tcW w:w="573" w:type="dxa"/>
            <w:shd w:val="clear" w:color="auto" w:fill="auto"/>
          </w:tcPr>
          <w:p w14:paraId="0E946DF3" w14:textId="77777777" w:rsidR="00897651" w:rsidRPr="00987D5B" w:rsidRDefault="00897651" w:rsidP="00A4064C">
            <w:pPr>
              <w:pStyle w:val="Text"/>
            </w:pPr>
            <w:r w:rsidRPr="00987D5B">
              <w:t>de</w:t>
            </w:r>
            <w:r>
              <w:t>ng</w:t>
            </w:r>
          </w:p>
        </w:tc>
        <w:tc>
          <w:tcPr>
            <w:tcW w:w="906" w:type="dxa"/>
            <w:shd w:val="clear" w:color="auto" w:fill="auto"/>
          </w:tcPr>
          <w:p w14:paraId="6F4ABF5E" w14:textId="77777777" w:rsidR="00897651" w:rsidRPr="00987D5B" w:rsidRDefault="00897651" w:rsidP="00A4064C">
            <w:pPr>
              <w:pStyle w:val="Text"/>
            </w:pPr>
            <w:r w:rsidRPr="00987D5B">
              <w:t>bahasa</w:t>
            </w:r>
          </w:p>
        </w:tc>
        <w:tc>
          <w:tcPr>
            <w:tcW w:w="796" w:type="dxa"/>
            <w:shd w:val="clear" w:color="auto" w:fill="auto"/>
          </w:tcPr>
          <w:p w14:paraId="219C6CEA" w14:textId="77777777" w:rsidR="00897651" w:rsidRPr="00987D5B" w:rsidRDefault="00897651" w:rsidP="00A4064C">
            <w:pPr>
              <w:pStyle w:val="Text"/>
            </w:pPr>
            <w:r w:rsidRPr="00987D5B">
              <w:t>Inggris</w:t>
            </w:r>
          </w:p>
        </w:tc>
      </w:tr>
      <w:tr w:rsidR="00897651" w:rsidRPr="00AC23C4" w14:paraId="49019435" w14:textId="77777777" w:rsidTr="00897651">
        <w:tc>
          <w:tcPr>
            <w:tcW w:w="709" w:type="dxa"/>
            <w:shd w:val="clear" w:color="auto" w:fill="auto"/>
          </w:tcPr>
          <w:p w14:paraId="09C77C90" w14:textId="29515CAE" w:rsidR="00897651" w:rsidRPr="009F5F11" w:rsidRDefault="00897651" w:rsidP="00A4064C">
            <w:pPr>
              <w:pStyle w:val="GlossEng"/>
            </w:pPr>
          </w:p>
        </w:tc>
        <w:tc>
          <w:tcPr>
            <w:tcW w:w="868" w:type="dxa"/>
            <w:shd w:val="clear" w:color="auto" w:fill="auto"/>
          </w:tcPr>
          <w:p w14:paraId="45025297" w14:textId="77777777" w:rsidR="00897651" w:rsidRPr="0014512C" w:rsidRDefault="00897651" w:rsidP="00A4064C">
            <w:pPr>
              <w:pStyle w:val="GlossEng"/>
            </w:pPr>
            <w:r>
              <w:t>and.then</w:t>
            </w:r>
          </w:p>
        </w:tc>
        <w:tc>
          <w:tcPr>
            <w:tcW w:w="489" w:type="dxa"/>
            <w:shd w:val="clear" w:color="auto" w:fill="auto"/>
          </w:tcPr>
          <w:p w14:paraId="05274021" w14:textId="77777777" w:rsidR="00897651" w:rsidRPr="0099608C" w:rsidRDefault="00897651" w:rsidP="00A4064C">
            <w:pPr>
              <w:pStyle w:val="GlossEng"/>
              <w:rPr>
                <w:rStyle w:val="ChSmallCaps"/>
              </w:rPr>
            </w:pPr>
            <w:r w:rsidRPr="0099608C">
              <w:rPr>
                <w:rStyle w:val="ChSmallCaps"/>
              </w:rPr>
              <w:t>3sg</w:t>
            </w:r>
          </w:p>
        </w:tc>
        <w:tc>
          <w:tcPr>
            <w:tcW w:w="729" w:type="dxa"/>
            <w:shd w:val="clear" w:color="auto" w:fill="auto"/>
          </w:tcPr>
          <w:p w14:paraId="4DD3DA39" w14:textId="77777777" w:rsidR="00897651" w:rsidRPr="00987D5B" w:rsidRDefault="00897651" w:rsidP="00A4064C">
            <w:pPr>
              <w:pStyle w:val="GlossEng"/>
            </w:pPr>
            <w:r w:rsidRPr="00987D5B">
              <w:t>speak</w:t>
            </w:r>
          </w:p>
        </w:tc>
        <w:tc>
          <w:tcPr>
            <w:tcW w:w="489" w:type="dxa"/>
            <w:shd w:val="clear" w:color="auto" w:fill="auto"/>
          </w:tcPr>
          <w:p w14:paraId="5367AB4D" w14:textId="77777777" w:rsidR="00897651" w:rsidRPr="0099608C" w:rsidRDefault="00897651" w:rsidP="00A4064C">
            <w:pPr>
              <w:pStyle w:val="GlossEng"/>
              <w:rPr>
                <w:rStyle w:val="ChSmallCaps"/>
              </w:rPr>
            </w:pPr>
            <w:r w:rsidRPr="0099608C">
              <w:rPr>
                <w:rStyle w:val="ChSmallCaps"/>
              </w:rPr>
              <w:t>1sg</w:t>
            </w:r>
          </w:p>
        </w:tc>
        <w:tc>
          <w:tcPr>
            <w:tcW w:w="573" w:type="dxa"/>
            <w:shd w:val="clear" w:color="auto" w:fill="auto"/>
          </w:tcPr>
          <w:p w14:paraId="4B2386B5" w14:textId="77777777" w:rsidR="00897651" w:rsidRPr="00987D5B" w:rsidRDefault="00897651" w:rsidP="00A4064C">
            <w:pPr>
              <w:pStyle w:val="GlossEng"/>
            </w:pPr>
            <w:r w:rsidRPr="00987D5B">
              <w:t>with</w:t>
            </w:r>
          </w:p>
        </w:tc>
        <w:tc>
          <w:tcPr>
            <w:tcW w:w="906" w:type="dxa"/>
            <w:shd w:val="clear" w:color="auto" w:fill="auto"/>
          </w:tcPr>
          <w:p w14:paraId="2CF3B083" w14:textId="77777777" w:rsidR="00897651" w:rsidRPr="00987D5B" w:rsidRDefault="00897651" w:rsidP="00A4064C">
            <w:pPr>
              <w:pStyle w:val="GlossEng"/>
            </w:pPr>
            <w:r w:rsidRPr="00987D5B">
              <w:t>language</w:t>
            </w:r>
          </w:p>
        </w:tc>
        <w:tc>
          <w:tcPr>
            <w:tcW w:w="796" w:type="dxa"/>
            <w:shd w:val="clear" w:color="auto" w:fill="auto"/>
          </w:tcPr>
          <w:p w14:paraId="1BC75481" w14:textId="77777777" w:rsidR="00897651" w:rsidRPr="00987D5B" w:rsidRDefault="00897651" w:rsidP="00A4064C">
            <w:pPr>
              <w:pStyle w:val="GlossEng"/>
            </w:pPr>
            <w:r w:rsidRPr="00987D5B">
              <w:t>English</w:t>
            </w:r>
          </w:p>
        </w:tc>
      </w:tr>
    </w:tbl>
    <w:p w14:paraId="5C9F89B2" w14:textId="3E1E7982" w:rsidR="00897651" w:rsidRDefault="00897651" w:rsidP="00897651">
      <w:pPr>
        <w:pStyle w:val="FreeTranslEng"/>
      </w:pPr>
      <w:r>
        <w:t xml:space="preserve">‘and then she </w:t>
      </w:r>
      <w:r w:rsidRPr="00077A42">
        <w:rPr>
          <w:rStyle w:val="ChBlueBold"/>
        </w:rPr>
        <w:t xml:space="preserve">talked </w:t>
      </w:r>
      <w:r w:rsidR="00077A42" w:rsidRPr="00077A42">
        <w:rPr>
          <w:rStyle w:val="ChBlueBold"/>
        </w:rPr>
        <w:t>(</w:t>
      </w:r>
      <w:r w:rsidRPr="00077A42">
        <w:rPr>
          <w:rStyle w:val="ChBlueBold"/>
        </w:rPr>
        <w:t>to</w:t>
      </w:r>
      <w:r w:rsidR="00077A42" w:rsidRPr="00077A42">
        <w:rPr>
          <w:rStyle w:val="ChBlueBold"/>
        </w:rPr>
        <w:t>)</w:t>
      </w:r>
      <w:r>
        <w:t xml:space="preserve"> me in English’ </w:t>
      </w:r>
      <w:r w:rsidRPr="009F5F11">
        <w:rPr>
          <w:rStyle w:val="ExampleSource"/>
        </w:rPr>
        <w:t>[081115-001a-Cv.0229]</w:t>
      </w:r>
    </w:p>
    <w:tbl>
      <w:tblPr>
        <w:tblW w:w="3228" w:type="dxa"/>
        <w:tblInd w:w="42" w:type="dxa"/>
        <w:tblCellMar>
          <w:left w:w="42" w:type="dxa"/>
          <w:right w:w="42" w:type="dxa"/>
        </w:tblCellMar>
        <w:tblLook w:val="01E0" w:firstRow="1" w:lastRow="1" w:firstColumn="1" w:lastColumn="1" w:noHBand="0" w:noVBand="0"/>
      </w:tblPr>
      <w:tblGrid>
        <w:gridCol w:w="709"/>
        <w:gridCol w:w="489"/>
        <w:gridCol w:w="729"/>
        <w:gridCol w:w="1301"/>
      </w:tblGrid>
      <w:tr w:rsidR="00672641" w:rsidRPr="00D14F8A" w14:paraId="77086381" w14:textId="77777777" w:rsidTr="00897651">
        <w:tc>
          <w:tcPr>
            <w:tcW w:w="709" w:type="dxa"/>
            <w:shd w:val="clear" w:color="auto" w:fill="auto"/>
          </w:tcPr>
          <w:p w14:paraId="5DC002E9" w14:textId="77777777" w:rsidR="00672641" w:rsidRPr="00AC23C4" w:rsidRDefault="00672641" w:rsidP="00672641">
            <w:pPr>
              <w:pStyle w:val="O0Nwnext"/>
              <w:rPr>
                <w:szCs w:val="19"/>
              </w:rPr>
            </w:pPr>
            <w:bookmarkStart w:id="1412" w:name="_Ref348359810"/>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2</w:t>
            </w:r>
            <w:r w:rsidRPr="00AC23C4">
              <w:rPr>
                <w:szCs w:val="19"/>
              </w:rPr>
              <w:fldChar w:fldCharType="end"/>
            </w:r>
            <w:r w:rsidRPr="00AC23C4">
              <w:rPr>
                <w:szCs w:val="19"/>
              </w:rPr>
              <w:t>)</w:t>
            </w:r>
            <w:bookmarkEnd w:id="1412"/>
          </w:p>
        </w:tc>
        <w:tc>
          <w:tcPr>
            <w:tcW w:w="489" w:type="dxa"/>
            <w:shd w:val="clear" w:color="auto" w:fill="auto"/>
          </w:tcPr>
          <w:p w14:paraId="2A3C842E" w14:textId="77777777" w:rsidR="00672641" w:rsidRPr="00F247AB" w:rsidRDefault="00672641" w:rsidP="00672641">
            <w:pPr>
              <w:pStyle w:val="Text"/>
            </w:pPr>
            <w:r w:rsidRPr="00F247AB">
              <w:t>de</w:t>
            </w:r>
          </w:p>
        </w:tc>
        <w:tc>
          <w:tcPr>
            <w:tcW w:w="729" w:type="dxa"/>
            <w:shd w:val="clear" w:color="auto" w:fill="auto"/>
          </w:tcPr>
          <w:p w14:paraId="6EA7A2E3" w14:textId="77777777" w:rsidR="00672641" w:rsidRPr="004C16C2" w:rsidRDefault="00672641" w:rsidP="00672641">
            <w:pPr>
              <w:pStyle w:val="Text"/>
              <w:rPr>
                <w:rStyle w:val="ChBlueBold"/>
              </w:rPr>
            </w:pPr>
            <w:r w:rsidRPr="004C16C2">
              <w:rPr>
                <w:rStyle w:val="ChBlueBold"/>
              </w:rPr>
              <w:t>bicara</w:t>
            </w:r>
          </w:p>
        </w:tc>
        <w:tc>
          <w:tcPr>
            <w:tcW w:w="1301" w:type="dxa"/>
            <w:shd w:val="clear" w:color="auto" w:fill="auto"/>
          </w:tcPr>
          <w:p w14:paraId="3020D7ED" w14:textId="77777777" w:rsidR="00672641" w:rsidRPr="00F247AB" w:rsidRDefault="00672641" w:rsidP="00672641">
            <w:pPr>
              <w:pStyle w:val="Text"/>
            </w:pPr>
            <w:r w:rsidRPr="00F247AB">
              <w:t>trus</w:t>
            </w:r>
          </w:p>
        </w:tc>
      </w:tr>
      <w:tr w:rsidR="00672641" w:rsidRPr="00AC23C4" w14:paraId="09E56BF4" w14:textId="77777777" w:rsidTr="00897651">
        <w:tc>
          <w:tcPr>
            <w:tcW w:w="709" w:type="dxa"/>
            <w:shd w:val="clear" w:color="auto" w:fill="auto"/>
          </w:tcPr>
          <w:p w14:paraId="17DE45D9" w14:textId="77777777" w:rsidR="00672641" w:rsidRPr="009F5F11" w:rsidRDefault="00672641" w:rsidP="00672641">
            <w:pPr>
              <w:pStyle w:val="GlossEng"/>
            </w:pPr>
          </w:p>
        </w:tc>
        <w:tc>
          <w:tcPr>
            <w:tcW w:w="489" w:type="dxa"/>
            <w:shd w:val="clear" w:color="auto" w:fill="auto"/>
          </w:tcPr>
          <w:p w14:paraId="452A6495" w14:textId="77777777" w:rsidR="00672641" w:rsidRPr="0099608C" w:rsidRDefault="00672641" w:rsidP="00672641">
            <w:pPr>
              <w:pStyle w:val="GlossEng"/>
              <w:rPr>
                <w:rStyle w:val="ChSmallCaps"/>
              </w:rPr>
            </w:pPr>
            <w:r w:rsidRPr="0099608C">
              <w:rPr>
                <w:rStyle w:val="ChSmallCaps"/>
              </w:rPr>
              <w:t>3sg</w:t>
            </w:r>
          </w:p>
        </w:tc>
        <w:tc>
          <w:tcPr>
            <w:tcW w:w="729" w:type="dxa"/>
            <w:shd w:val="clear" w:color="auto" w:fill="auto"/>
          </w:tcPr>
          <w:p w14:paraId="06617E4D" w14:textId="77777777" w:rsidR="00672641" w:rsidRPr="00F247AB" w:rsidRDefault="00672641" w:rsidP="00672641">
            <w:pPr>
              <w:pStyle w:val="GlossEng"/>
            </w:pPr>
            <w:r w:rsidRPr="00F247AB">
              <w:t>speak</w:t>
            </w:r>
          </w:p>
        </w:tc>
        <w:tc>
          <w:tcPr>
            <w:tcW w:w="1301" w:type="dxa"/>
            <w:shd w:val="clear" w:color="auto" w:fill="auto"/>
          </w:tcPr>
          <w:p w14:paraId="6536FF1A" w14:textId="77777777" w:rsidR="00672641" w:rsidRPr="00F247AB" w:rsidRDefault="00672641" w:rsidP="00672641">
            <w:pPr>
              <w:pStyle w:val="GlossEng"/>
            </w:pPr>
            <w:r>
              <w:t>be.continuous</w:t>
            </w:r>
          </w:p>
        </w:tc>
      </w:tr>
    </w:tbl>
    <w:p w14:paraId="416B2B82" w14:textId="08859244" w:rsidR="00672641" w:rsidRDefault="00B7093A" w:rsidP="00672641">
      <w:pPr>
        <w:pStyle w:val="FreeTranslEng"/>
      </w:pPr>
      <w:r>
        <w:t>‘</w:t>
      </w:r>
      <w:r w:rsidR="00672641">
        <w:t xml:space="preserve">he kept </w:t>
      </w:r>
      <w:r w:rsidR="00672641" w:rsidRPr="009F5F11">
        <w:rPr>
          <w:rStyle w:val="ChBlueBold"/>
        </w:rPr>
        <w:t>talking</w:t>
      </w:r>
      <w:r>
        <w:t>’</w:t>
      </w:r>
      <w:r w:rsidR="00672641">
        <w:t xml:space="preserve"> </w:t>
      </w:r>
      <w:r w:rsidR="00672641" w:rsidRPr="002C00F6">
        <w:rPr>
          <w:rStyle w:val="ExampleSource"/>
        </w:rPr>
        <w:t>[080922-010a-</w:t>
      </w:r>
      <w:r w:rsidR="00F00E41">
        <w:rPr>
          <w:rStyle w:val="ExampleSource"/>
        </w:rPr>
        <w:t>Cv</w:t>
      </w:r>
      <w:r w:rsidR="00672641" w:rsidRPr="002C00F6">
        <w:rPr>
          <w:rStyle w:val="ExampleSource"/>
        </w:rPr>
        <w:t>NF.0145]</w:t>
      </w:r>
    </w:p>
    <w:tbl>
      <w:tblPr>
        <w:tblW w:w="0" w:type="auto"/>
        <w:tblCellMar>
          <w:left w:w="42" w:type="dxa"/>
          <w:right w:w="42" w:type="dxa"/>
        </w:tblCellMar>
        <w:tblLook w:val="01E0" w:firstRow="1" w:lastRow="1" w:firstColumn="1" w:lastColumn="1" w:noHBand="0" w:noVBand="0"/>
      </w:tblPr>
      <w:tblGrid>
        <w:gridCol w:w="709"/>
        <w:gridCol w:w="868"/>
        <w:gridCol w:w="968"/>
        <w:gridCol w:w="1158"/>
        <w:gridCol w:w="640"/>
        <w:gridCol w:w="1445"/>
      </w:tblGrid>
      <w:tr w:rsidR="00897651" w:rsidRPr="00D14F8A" w14:paraId="5362817B" w14:textId="77777777" w:rsidTr="00A4064C">
        <w:tc>
          <w:tcPr>
            <w:tcW w:w="709" w:type="dxa"/>
            <w:shd w:val="clear" w:color="auto" w:fill="auto"/>
          </w:tcPr>
          <w:p w14:paraId="6447ABC2" w14:textId="122FACED" w:rsidR="00897651" w:rsidRPr="00AC23C4" w:rsidRDefault="002627E4" w:rsidP="00A4064C">
            <w:pPr>
              <w:pStyle w:val="O0Nwnext"/>
              <w:rPr>
                <w:szCs w:val="19"/>
              </w:rPr>
            </w:pPr>
            <w:bookmarkStart w:id="1413" w:name="_Ref348359809"/>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3</w:t>
            </w:r>
            <w:r w:rsidRPr="00AC23C4">
              <w:rPr>
                <w:szCs w:val="19"/>
              </w:rPr>
              <w:fldChar w:fldCharType="end"/>
            </w:r>
            <w:r w:rsidRPr="00AC23C4">
              <w:rPr>
                <w:szCs w:val="19"/>
              </w:rPr>
              <w:t>)</w:t>
            </w:r>
            <w:bookmarkEnd w:id="1413"/>
          </w:p>
        </w:tc>
        <w:tc>
          <w:tcPr>
            <w:tcW w:w="868" w:type="dxa"/>
            <w:shd w:val="clear" w:color="auto" w:fill="auto"/>
          </w:tcPr>
          <w:p w14:paraId="2C951548" w14:textId="77777777" w:rsidR="00897651" w:rsidRPr="00F247AB" w:rsidRDefault="00897651" w:rsidP="00A4064C">
            <w:pPr>
              <w:pStyle w:val="Text"/>
            </w:pPr>
            <w:r w:rsidRPr="00F247AB">
              <w:t>baru</w:t>
            </w:r>
          </w:p>
        </w:tc>
        <w:tc>
          <w:tcPr>
            <w:tcW w:w="968" w:type="dxa"/>
            <w:shd w:val="clear" w:color="auto" w:fill="auto"/>
          </w:tcPr>
          <w:p w14:paraId="6E5E42E5" w14:textId="77777777" w:rsidR="00897651" w:rsidRPr="00F247AB" w:rsidRDefault="00897651" w:rsidP="00A4064C">
            <w:pPr>
              <w:pStyle w:val="Text"/>
            </w:pPr>
            <w:r w:rsidRPr="00F247AB">
              <w:t>nanti</w:t>
            </w:r>
          </w:p>
        </w:tc>
        <w:tc>
          <w:tcPr>
            <w:tcW w:w="1158" w:type="dxa"/>
            <w:shd w:val="clear" w:color="auto" w:fill="auto"/>
          </w:tcPr>
          <w:p w14:paraId="31393FEE" w14:textId="77777777" w:rsidR="00897651" w:rsidRPr="004C16C2" w:rsidRDefault="00897651" w:rsidP="00A4064C">
            <w:pPr>
              <w:pStyle w:val="Text"/>
              <w:rPr>
                <w:rStyle w:val="ChBlueBold"/>
              </w:rPr>
            </w:pPr>
            <w:r w:rsidRPr="004C16C2">
              <w:rPr>
                <w:rStyle w:val="ChBlueBold"/>
              </w:rPr>
              <w:t>ber</w:t>
            </w:r>
            <w:r w:rsidRPr="008C675E">
              <w:rPr>
                <w:rStyle w:val="ChBlueBold"/>
              </w:rPr>
              <w:t>–</w:t>
            </w:r>
            <w:r w:rsidRPr="004C16C2">
              <w:rPr>
                <w:rStyle w:val="ChBlueBold"/>
              </w:rPr>
              <w:t>bicara</w:t>
            </w:r>
          </w:p>
        </w:tc>
        <w:tc>
          <w:tcPr>
            <w:tcW w:w="640" w:type="dxa"/>
            <w:shd w:val="clear" w:color="auto" w:fill="auto"/>
          </w:tcPr>
          <w:p w14:paraId="7C56674C" w14:textId="77777777" w:rsidR="00897651" w:rsidRPr="00F247AB" w:rsidRDefault="00897651" w:rsidP="00A4064C">
            <w:pPr>
              <w:pStyle w:val="Text"/>
            </w:pPr>
            <w:r w:rsidRPr="00F247AB">
              <w:t>untuk</w:t>
            </w:r>
          </w:p>
        </w:tc>
        <w:tc>
          <w:tcPr>
            <w:tcW w:w="1445" w:type="dxa"/>
            <w:shd w:val="clear" w:color="auto" w:fill="auto"/>
          </w:tcPr>
          <w:p w14:paraId="19C5C6A6" w14:textId="77777777" w:rsidR="00897651" w:rsidRPr="00F247AB" w:rsidRDefault="00897651" w:rsidP="00A4064C">
            <w:pPr>
              <w:pStyle w:val="Text"/>
            </w:pPr>
            <w:r w:rsidRPr="00F247AB">
              <w:t>nika</w:t>
            </w:r>
          </w:p>
        </w:tc>
      </w:tr>
      <w:tr w:rsidR="00897651" w:rsidRPr="00AC23C4" w14:paraId="56D2D71E" w14:textId="77777777" w:rsidTr="00A4064C">
        <w:tc>
          <w:tcPr>
            <w:tcW w:w="709" w:type="dxa"/>
            <w:shd w:val="clear" w:color="auto" w:fill="auto"/>
          </w:tcPr>
          <w:p w14:paraId="050E27D9" w14:textId="77777777" w:rsidR="00897651" w:rsidRPr="00F247AB" w:rsidRDefault="00897651" w:rsidP="00A4064C">
            <w:pPr>
              <w:pStyle w:val="GlossEng"/>
            </w:pPr>
          </w:p>
        </w:tc>
        <w:tc>
          <w:tcPr>
            <w:tcW w:w="868" w:type="dxa"/>
            <w:shd w:val="clear" w:color="auto" w:fill="auto"/>
          </w:tcPr>
          <w:p w14:paraId="0B1B7359" w14:textId="77777777" w:rsidR="00897651" w:rsidRPr="0014512C" w:rsidRDefault="00897651" w:rsidP="00A4064C">
            <w:pPr>
              <w:pStyle w:val="GlossEng"/>
            </w:pPr>
            <w:r>
              <w:t>and.then</w:t>
            </w:r>
          </w:p>
        </w:tc>
        <w:tc>
          <w:tcPr>
            <w:tcW w:w="968" w:type="dxa"/>
            <w:shd w:val="clear" w:color="auto" w:fill="auto"/>
          </w:tcPr>
          <w:p w14:paraId="3724C3B2" w14:textId="77777777" w:rsidR="00897651" w:rsidRPr="00F247AB" w:rsidRDefault="00897651" w:rsidP="00A4064C">
            <w:pPr>
              <w:pStyle w:val="GlossEng"/>
            </w:pPr>
            <w:r w:rsidRPr="00AC23C4">
              <w:rPr>
                <w:szCs w:val="19"/>
              </w:rPr>
              <w:t>very.soon</w:t>
            </w:r>
          </w:p>
        </w:tc>
        <w:tc>
          <w:tcPr>
            <w:tcW w:w="1158" w:type="dxa"/>
            <w:shd w:val="clear" w:color="auto" w:fill="auto"/>
          </w:tcPr>
          <w:p w14:paraId="18745D81" w14:textId="77777777" w:rsidR="00897651" w:rsidRPr="00F247AB" w:rsidRDefault="00897651" w:rsidP="00A4064C">
            <w:pPr>
              <w:pStyle w:val="GlossEng"/>
            </w:pPr>
            <w:r w:rsidRPr="0099608C">
              <w:rPr>
                <w:rStyle w:val="ChSmallCaps"/>
              </w:rPr>
              <w:t>vblz</w:t>
            </w:r>
            <w:r>
              <w:t>–</w:t>
            </w:r>
            <w:r w:rsidRPr="00F247AB">
              <w:t>speak</w:t>
            </w:r>
          </w:p>
        </w:tc>
        <w:tc>
          <w:tcPr>
            <w:tcW w:w="640" w:type="dxa"/>
            <w:shd w:val="clear" w:color="auto" w:fill="auto"/>
          </w:tcPr>
          <w:p w14:paraId="4333EF89" w14:textId="77777777" w:rsidR="00897651" w:rsidRPr="00F247AB" w:rsidRDefault="00897651" w:rsidP="00A4064C">
            <w:pPr>
              <w:pStyle w:val="GlossEng"/>
            </w:pPr>
            <w:r w:rsidRPr="00F247AB">
              <w:t>for</w:t>
            </w:r>
          </w:p>
        </w:tc>
        <w:tc>
          <w:tcPr>
            <w:tcW w:w="1445" w:type="dxa"/>
            <w:shd w:val="clear" w:color="auto" w:fill="auto"/>
          </w:tcPr>
          <w:p w14:paraId="3A793429" w14:textId="77777777" w:rsidR="00897651" w:rsidRPr="00F247AB" w:rsidRDefault="00897651" w:rsidP="00A4064C">
            <w:pPr>
              <w:pStyle w:val="GlossEng"/>
            </w:pPr>
            <w:r w:rsidRPr="00F247AB">
              <w:t>marr</w:t>
            </w:r>
            <w:r>
              <w:t>y.officially</w:t>
            </w:r>
          </w:p>
        </w:tc>
      </w:tr>
    </w:tbl>
    <w:p w14:paraId="1B6E19CD" w14:textId="6937C87A" w:rsidR="00897651" w:rsidRDefault="00897651" w:rsidP="00897651">
      <w:pPr>
        <w:pStyle w:val="FreeTranslEng"/>
        <w:rPr>
          <w:rStyle w:val="ExampleSource"/>
        </w:rPr>
      </w:pPr>
      <w:r>
        <w:t xml:space="preserve">[About wedding customs:] ‘and then very soon (they’ll) </w:t>
      </w:r>
      <w:r w:rsidRPr="004C16C2">
        <w:rPr>
          <w:rStyle w:val="ChBlueBold"/>
        </w:rPr>
        <w:t>talk</w:t>
      </w:r>
      <w:r>
        <w:t xml:space="preserve"> about marrying’ </w:t>
      </w:r>
      <w:r w:rsidRPr="002C00F6">
        <w:rPr>
          <w:rStyle w:val="ExampleSource"/>
        </w:rPr>
        <w:t>[081110-006-</w:t>
      </w:r>
      <w:r>
        <w:rPr>
          <w:rStyle w:val="ExampleSource"/>
        </w:rPr>
        <w:t>CvEx</w:t>
      </w:r>
      <w:r w:rsidRPr="002C00F6">
        <w:rPr>
          <w:rStyle w:val="ExampleSource"/>
        </w:rPr>
        <w:t>.0050]</w:t>
      </w:r>
    </w:p>
    <w:p w14:paraId="77C81F67" w14:textId="75AC4774" w:rsidR="00672641" w:rsidRDefault="00672641" w:rsidP="00806AB2">
      <w:pPr>
        <w:pStyle w:val="Body0010after"/>
      </w:pPr>
      <w:r>
        <w:t xml:space="preserve">The corpus includes only two </w:t>
      </w:r>
      <w:r w:rsidR="00AF0EE1" w:rsidRPr="00AF0EE1">
        <w:rPr>
          <w:rStyle w:val="ChSmallCapsItalBold"/>
        </w:rPr>
        <w:t>ber­</w:t>
      </w:r>
      <w:r>
        <w:t xml:space="preserve">prefixed lexemes that have distinct semantics vis-à-vis their bivalent bases, namely </w:t>
      </w:r>
      <w:r w:rsidRPr="00C969BF">
        <w:rPr>
          <w:rStyle w:val="ChItalBold"/>
        </w:rPr>
        <w:t>ajar</w:t>
      </w:r>
      <w:r>
        <w:t xml:space="preserve"> </w:t>
      </w:r>
      <w:r w:rsidR="00B7093A">
        <w:t>‘</w:t>
      </w:r>
      <w:r>
        <w:t>teach</w:t>
      </w:r>
      <w:r w:rsidR="00B7093A">
        <w:t>’</w:t>
      </w:r>
      <w:r>
        <w:t xml:space="preserve"> and prefixed </w:t>
      </w:r>
      <w:r w:rsidRPr="00C969BF">
        <w:rPr>
          <w:rStyle w:val="ChItalBold"/>
        </w:rPr>
        <w:t>blajar</w:t>
      </w:r>
      <w:r>
        <w:t xml:space="preserve"> </w:t>
      </w:r>
      <w:r w:rsidR="00B7093A">
        <w:t>‘</w:t>
      </w:r>
      <w:r>
        <w:t>study</w:t>
      </w:r>
      <w:r w:rsidR="00B7093A">
        <w:t>’</w:t>
      </w:r>
      <w:r>
        <w:t xml:space="preserve">, and </w:t>
      </w:r>
      <w:r w:rsidRPr="00C969BF">
        <w:rPr>
          <w:rStyle w:val="ChItalBold"/>
        </w:rPr>
        <w:t>angkat</w:t>
      </w:r>
      <w:r>
        <w:t xml:space="preserve"> </w:t>
      </w:r>
      <w:r w:rsidR="00B7093A">
        <w:t>‘</w:t>
      </w:r>
      <w:r>
        <w:t>lift</w:t>
      </w:r>
      <w:r w:rsidR="00B7093A">
        <w:t>’</w:t>
      </w:r>
      <w:r>
        <w:t xml:space="preserve"> and prefixed </w:t>
      </w:r>
      <w:r w:rsidRPr="00C969BF">
        <w:rPr>
          <w:rStyle w:val="ChItalBold"/>
        </w:rPr>
        <w:t>brangkat</w:t>
      </w:r>
      <w:r>
        <w:t xml:space="preserve"> </w:t>
      </w:r>
      <w:r w:rsidR="00B7093A">
        <w:t>‘</w:t>
      </w:r>
      <w:r>
        <w:t>leave</w:t>
      </w:r>
      <w:r w:rsidR="00B7093A">
        <w:t>’</w:t>
      </w:r>
      <w:r>
        <w:t xml:space="preserve"> as shown in </w:t>
      </w:r>
      <w:r>
        <w:fldChar w:fldCharType="begin"/>
      </w:r>
      <w:r>
        <w:instrText xml:space="preserve"> REF _Ref346965799 \h </w:instrText>
      </w:r>
      <w:r>
        <w:fldChar w:fldCharType="separate"/>
      </w:r>
      <w:r w:rsidR="00154D81" w:rsidRPr="000044EA">
        <w:t>(</w:t>
      </w:r>
      <w:r w:rsidR="00154D81">
        <w:rPr>
          <w:noProof/>
          <w:szCs w:val="19"/>
        </w:rPr>
        <w:t>44</w:t>
      </w:r>
      <w:r w:rsidR="00154D81" w:rsidRPr="00AC23C4">
        <w:rPr>
          <w:szCs w:val="19"/>
        </w:rPr>
        <w:t>)</w:t>
      </w:r>
      <w:r>
        <w:fldChar w:fldCharType="end"/>
      </w:r>
      <w:r>
        <w:t xml:space="preserve"> to </w:t>
      </w:r>
      <w:r>
        <w:fldChar w:fldCharType="begin"/>
      </w:r>
      <w:r>
        <w:instrText xml:space="preserve"> REF _Ref346965798 \h </w:instrText>
      </w:r>
      <w:r>
        <w:fldChar w:fldCharType="separate"/>
      </w:r>
      <w:r w:rsidR="00154D81" w:rsidRPr="000044EA">
        <w:t>(</w:t>
      </w:r>
      <w:r w:rsidR="00154D81">
        <w:rPr>
          <w:noProof/>
          <w:szCs w:val="19"/>
        </w:rPr>
        <w:t>50</w:t>
      </w:r>
      <w:r w:rsidR="00154D81" w:rsidRPr="00AC23C4">
        <w:rPr>
          <w:szCs w:val="19"/>
        </w:rPr>
        <w:t>)</w:t>
      </w:r>
      <w:r>
        <w:fldChar w:fldCharType="end"/>
      </w:r>
      <w:r>
        <w:t xml:space="preserve">. Both </w:t>
      </w:r>
      <w:r w:rsidRPr="00C969BF">
        <w:rPr>
          <w:rStyle w:val="ChItalBold"/>
        </w:rPr>
        <w:t>ajar</w:t>
      </w:r>
      <w:r>
        <w:t xml:space="preserve"> </w:t>
      </w:r>
      <w:r w:rsidR="00B7093A">
        <w:t>‘</w:t>
      </w:r>
      <w:r>
        <w:t>teach</w:t>
      </w:r>
      <w:r w:rsidR="00B7093A">
        <w:t>’</w:t>
      </w:r>
      <w:r>
        <w:t xml:space="preserve"> and </w:t>
      </w:r>
      <w:r w:rsidRPr="00C969BF">
        <w:rPr>
          <w:rStyle w:val="ChItalBold"/>
        </w:rPr>
        <w:t>blajar</w:t>
      </w:r>
      <w:r>
        <w:t xml:space="preserve"> </w:t>
      </w:r>
      <w:r w:rsidR="00B7093A">
        <w:t>‘</w:t>
      </w:r>
      <w:r>
        <w:t>study</w:t>
      </w:r>
      <w:r w:rsidR="00B7093A">
        <w:t>’</w:t>
      </w:r>
      <w:r>
        <w:t xml:space="preserve"> are used monotransitively as in </w:t>
      </w:r>
      <w:r>
        <w:fldChar w:fldCharType="begin"/>
      </w:r>
      <w:r>
        <w:instrText xml:space="preserve"> REF _Ref346965799 \h </w:instrText>
      </w:r>
      <w:r>
        <w:fldChar w:fldCharType="separate"/>
      </w:r>
      <w:r w:rsidR="00154D81" w:rsidRPr="000044EA">
        <w:t>(</w:t>
      </w:r>
      <w:r w:rsidR="00154D81">
        <w:rPr>
          <w:noProof/>
          <w:szCs w:val="19"/>
        </w:rPr>
        <w:t>44</w:t>
      </w:r>
      <w:r w:rsidR="00154D81" w:rsidRPr="00AC23C4">
        <w:rPr>
          <w:szCs w:val="19"/>
        </w:rPr>
        <w:t>)</w:t>
      </w:r>
      <w:r>
        <w:fldChar w:fldCharType="end"/>
      </w:r>
      <w:r>
        <w:t xml:space="preserve"> and </w:t>
      </w:r>
      <w:r>
        <w:fldChar w:fldCharType="begin"/>
      </w:r>
      <w:r>
        <w:instrText xml:space="preserve"> REF _Ref346965800 \h </w:instrText>
      </w:r>
      <w:r>
        <w:fldChar w:fldCharType="separate"/>
      </w:r>
      <w:r w:rsidR="00154D81" w:rsidRPr="000044EA">
        <w:t>(</w:t>
      </w:r>
      <w:r w:rsidR="00154D81">
        <w:rPr>
          <w:noProof/>
          <w:szCs w:val="19"/>
        </w:rPr>
        <w:t>45</w:t>
      </w:r>
      <w:r w:rsidR="00154D81" w:rsidRPr="00AC23C4">
        <w:rPr>
          <w:szCs w:val="19"/>
        </w:rPr>
        <w:t>)</w:t>
      </w:r>
      <w:r>
        <w:fldChar w:fldCharType="end"/>
      </w:r>
      <w:r w:rsidR="001D179E">
        <w:t>,</w:t>
      </w:r>
      <w:r>
        <w:t xml:space="preserve"> as well as intransitively as in </w:t>
      </w:r>
      <w:r>
        <w:fldChar w:fldCharType="begin"/>
      </w:r>
      <w:r>
        <w:instrText xml:space="preserve"> REF _Ref346965801 \h </w:instrText>
      </w:r>
      <w:r>
        <w:fldChar w:fldCharType="separate"/>
      </w:r>
      <w:r w:rsidR="00154D81" w:rsidRPr="000044EA">
        <w:t>(</w:t>
      </w:r>
      <w:r w:rsidR="00154D81">
        <w:rPr>
          <w:noProof/>
          <w:szCs w:val="19"/>
        </w:rPr>
        <w:t>46</w:t>
      </w:r>
      <w:r w:rsidR="00154D81" w:rsidRPr="00AC23C4">
        <w:rPr>
          <w:szCs w:val="19"/>
        </w:rPr>
        <w:t>)</w:t>
      </w:r>
      <w:r>
        <w:fldChar w:fldCharType="end"/>
      </w:r>
      <w:r>
        <w:t xml:space="preserve"> and </w:t>
      </w:r>
      <w:r>
        <w:fldChar w:fldCharType="begin"/>
      </w:r>
      <w:r>
        <w:instrText xml:space="preserve"> REF _Ref357332087 \h </w:instrText>
      </w:r>
      <w:r>
        <w:fldChar w:fldCharType="separate"/>
      </w:r>
      <w:r w:rsidR="00154D81" w:rsidRPr="000044EA">
        <w:t>(</w:t>
      </w:r>
      <w:r w:rsidR="00154D81">
        <w:rPr>
          <w:noProof/>
          <w:szCs w:val="19"/>
        </w:rPr>
        <w:t>47</w:t>
      </w:r>
      <w:r w:rsidR="00154D81" w:rsidRPr="00AC23C4">
        <w:rPr>
          <w:szCs w:val="19"/>
        </w:rPr>
        <w:t>)</w:t>
      </w:r>
      <w:r>
        <w:fldChar w:fldCharType="end"/>
      </w:r>
      <w:r>
        <w:t>, respectively; in each case both lexemes maintain their distinct semantics.</w:t>
      </w:r>
    </w:p>
    <w:p w14:paraId="24EA8386" w14:textId="71D891A8" w:rsidR="00EB284F" w:rsidRPr="0093544F" w:rsidRDefault="00EB284F" w:rsidP="00EB284F">
      <w:pPr>
        <w:pStyle w:val="ExampleTitle"/>
      </w:pPr>
      <w:r w:rsidRPr="007855F0">
        <w:t xml:space="preserve">Prefix </w:t>
      </w:r>
      <w:r>
        <w:rPr>
          <w:rStyle w:val="ChSmallCapsItalBold"/>
        </w:rPr>
        <w:t>ber</w:t>
      </w:r>
      <w:r w:rsidRPr="00D208B5">
        <w:rPr>
          <w:rStyle w:val="ChSmallCapsItalBold"/>
        </w:rPr>
        <w:t>­</w:t>
      </w:r>
      <w:r>
        <w:t>: Distinct semantics and same distribution of verbal bases and derived lexemes</w:t>
      </w:r>
    </w:p>
    <w:tbl>
      <w:tblPr>
        <w:tblW w:w="4591" w:type="dxa"/>
        <w:tblCellMar>
          <w:left w:w="42" w:type="dxa"/>
          <w:right w:w="42" w:type="dxa"/>
        </w:tblCellMar>
        <w:tblLook w:val="01E0" w:firstRow="1" w:lastRow="1" w:firstColumn="1" w:lastColumn="1" w:noHBand="0" w:noVBand="0"/>
      </w:tblPr>
      <w:tblGrid>
        <w:gridCol w:w="709"/>
        <w:gridCol w:w="489"/>
        <w:gridCol w:w="584"/>
        <w:gridCol w:w="640"/>
        <w:gridCol w:w="706"/>
        <w:gridCol w:w="640"/>
        <w:gridCol w:w="823"/>
      </w:tblGrid>
      <w:tr w:rsidR="00AC23C4" w:rsidRPr="00394B7A" w14:paraId="40DAA980" w14:textId="77777777" w:rsidTr="00AC23C4">
        <w:tc>
          <w:tcPr>
            <w:tcW w:w="709" w:type="dxa"/>
            <w:shd w:val="clear" w:color="auto" w:fill="auto"/>
          </w:tcPr>
          <w:p w14:paraId="5369B2EB" w14:textId="77777777" w:rsidR="00672641" w:rsidRPr="00AC23C4" w:rsidRDefault="00672641" w:rsidP="00672641">
            <w:pPr>
              <w:pStyle w:val="O0Nwnext"/>
              <w:rPr>
                <w:szCs w:val="19"/>
              </w:rPr>
            </w:pPr>
            <w:bookmarkStart w:id="1414" w:name="_Ref346965799"/>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4</w:t>
            </w:r>
            <w:r w:rsidRPr="00AC23C4">
              <w:rPr>
                <w:szCs w:val="19"/>
              </w:rPr>
              <w:fldChar w:fldCharType="end"/>
            </w:r>
            <w:r w:rsidRPr="00AC23C4">
              <w:rPr>
                <w:szCs w:val="19"/>
              </w:rPr>
              <w:t>)</w:t>
            </w:r>
            <w:bookmarkEnd w:id="1414"/>
          </w:p>
        </w:tc>
        <w:tc>
          <w:tcPr>
            <w:tcW w:w="489" w:type="dxa"/>
            <w:shd w:val="clear" w:color="auto" w:fill="auto"/>
          </w:tcPr>
          <w:p w14:paraId="1901CEFE" w14:textId="77777777" w:rsidR="00672641" w:rsidRPr="00394B7A" w:rsidRDefault="00672641" w:rsidP="00672641">
            <w:pPr>
              <w:pStyle w:val="Text"/>
            </w:pPr>
            <w:r w:rsidRPr="00394B7A">
              <w:t>de</w:t>
            </w:r>
          </w:p>
        </w:tc>
        <w:tc>
          <w:tcPr>
            <w:tcW w:w="584" w:type="dxa"/>
            <w:shd w:val="clear" w:color="auto" w:fill="auto"/>
          </w:tcPr>
          <w:p w14:paraId="756EB625" w14:textId="77777777" w:rsidR="00672641" w:rsidRPr="00D34DCB" w:rsidRDefault="00672641" w:rsidP="00672641">
            <w:pPr>
              <w:pStyle w:val="Text"/>
              <w:rPr>
                <w:rStyle w:val="ChBlueBold"/>
              </w:rPr>
            </w:pPr>
            <w:r w:rsidRPr="00D34DCB">
              <w:rPr>
                <w:rStyle w:val="ChBlueBold"/>
              </w:rPr>
              <w:t>ajar</w:t>
            </w:r>
          </w:p>
        </w:tc>
        <w:tc>
          <w:tcPr>
            <w:tcW w:w="640" w:type="dxa"/>
            <w:shd w:val="clear" w:color="auto" w:fill="auto"/>
          </w:tcPr>
          <w:p w14:paraId="334E9B69" w14:textId="77777777" w:rsidR="00672641" w:rsidRPr="00394B7A" w:rsidRDefault="00672641" w:rsidP="00672641">
            <w:pPr>
              <w:pStyle w:val="Text"/>
            </w:pPr>
            <w:r w:rsidRPr="00394B7A">
              <w:t>doran</w:t>
            </w:r>
            <w:r>
              <w:t>g</w:t>
            </w:r>
          </w:p>
        </w:tc>
        <w:tc>
          <w:tcPr>
            <w:tcW w:w="706" w:type="dxa"/>
            <w:shd w:val="clear" w:color="auto" w:fill="auto"/>
          </w:tcPr>
          <w:p w14:paraId="69ACC942" w14:textId="77777777" w:rsidR="00672641" w:rsidRPr="00394B7A" w:rsidRDefault="00672641" w:rsidP="00672641">
            <w:pPr>
              <w:pStyle w:val="Text"/>
            </w:pPr>
            <w:r w:rsidRPr="00394B7A">
              <w:t>tu</w:t>
            </w:r>
          </w:p>
        </w:tc>
        <w:tc>
          <w:tcPr>
            <w:tcW w:w="640" w:type="dxa"/>
            <w:shd w:val="clear" w:color="auto" w:fill="auto"/>
          </w:tcPr>
          <w:p w14:paraId="24B1D912" w14:textId="77777777" w:rsidR="00672641" w:rsidRPr="00394B7A" w:rsidRDefault="00672641" w:rsidP="00672641">
            <w:pPr>
              <w:pStyle w:val="Text"/>
            </w:pPr>
            <w:r w:rsidRPr="00394B7A">
              <w:t>untuk</w:t>
            </w:r>
          </w:p>
        </w:tc>
        <w:tc>
          <w:tcPr>
            <w:tcW w:w="823" w:type="dxa"/>
            <w:shd w:val="clear" w:color="auto" w:fill="auto"/>
          </w:tcPr>
          <w:p w14:paraId="55E15730" w14:textId="77777777" w:rsidR="00672641" w:rsidRPr="00394B7A" w:rsidRDefault="00672641" w:rsidP="00672641">
            <w:pPr>
              <w:pStyle w:val="Text"/>
            </w:pPr>
            <w:r w:rsidRPr="00394B7A">
              <w:t>baik</w:t>
            </w:r>
          </w:p>
        </w:tc>
      </w:tr>
      <w:tr w:rsidR="00AC23C4" w:rsidRPr="00394B7A" w14:paraId="3322D862" w14:textId="77777777" w:rsidTr="00AC23C4">
        <w:tc>
          <w:tcPr>
            <w:tcW w:w="709" w:type="dxa"/>
            <w:shd w:val="clear" w:color="auto" w:fill="auto"/>
          </w:tcPr>
          <w:p w14:paraId="1FA55DE8" w14:textId="77777777" w:rsidR="00672641" w:rsidRPr="00394B7A" w:rsidRDefault="00672641" w:rsidP="00672641">
            <w:pPr>
              <w:pStyle w:val="GlossEng"/>
            </w:pPr>
          </w:p>
        </w:tc>
        <w:tc>
          <w:tcPr>
            <w:tcW w:w="489" w:type="dxa"/>
            <w:shd w:val="clear" w:color="auto" w:fill="auto"/>
          </w:tcPr>
          <w:p w14:paraId="26104EEC" w14:textId="77777777" w:rsidR="00672641" w:rsidRPr="0099608C" w:rsidRDefault="00672641" w:rsidP="00672641">
            <w:pPr>
              <w:pStyle w:val="GlossEng"/>
              <w:rPr>
                <w:rStyle w:val="ChSmallCaps"/>
              </w:rPr>
            </w:pPr>
            <w:r w:rsidRPr="0099608C">
              <w:rPr>
                <w:rStyle w:val="ChSmallCaps"/>
              </w:rPr>
              <w:t>3sg</w:t>
            </w:r>
          </w:p>
        </w:tc>
        <w:tc>
          <w:tcPr>
            <w:tcW w:w="584" w:type="dxa"/>
            <w:shd w:val="clear" w:color="auto" w:fill="auto"/>
          </w:tcPr>
          <w:p w14:paraId="5AB06BB4" w14:textId="77777777" w:rsidR="00672641" w:rsidRPr="00394B7A" w:rsidRDefault="00672641" w:rsidP="00672641">
            <w:pPr>
              <w:pStyle w:val="GlossEng"/>
            </w:pPr>
            <w:r>
              <w:t>teach</w:t>
            </w:r>
          </w:p>
        </w:tc>
        <w:tc>
          <w:tcPr>
            <w:tcW w:w="640" w:type="dxa"/>
            <w:shd w:val="clear" w:color="auto" w:fill="auto"/>
          </w:tcPr>
          <w:p w14:paraId="3D20CC88" w14:textId="77777777" w:rsidR="00672641" w:rsidRPr="0099608C" w:rsidRDefault="00672641" w:rsidP="00672641">
            <w:pPr>
              <w:pStyle w:val="GlossEng"/>
              <w:rPr>
                <w:rStyle w:val="ChSmallCaps"/>
              </w:rPr>
            </w:pPr>
            <w:r w:rsidRPr="0099608C">
              <w:rPr>
                <w:rStyle w:val="ChSmallCaps"/>
              </w:rPr>
              <w:t>3pl</w:t>
            </w:r>
          </w:p>
        </w:tc>
        <w:tc>
          <w:tcPr>
            <w:tcW w:w="706" w:type="dxa"/>
            <w:shd w:val="clear" w:color="auto" w:fill="auto"/>
          </w:tcPr>
          <w:p w14:paraId="2E5345B7" w14:textId="77777777" w:rsidR="00672641" w:rsidRPr="0099608C" w:rsidRDefault="00672641" w:rsidP="00672641">
            <w:pPr>
              <w:pStyle w:val="GlossEng"/>
              <w:rPr>
                <w:rStyle w:val="ChSmallCaps"/>
              </w:rPr>
            </w:pPr>
            <w:r w:rsidRPr="0099608C">
              <w:rPr>
                <w:rStyle w:val="ChSmallCaps"/>
              </w:rPr>
              <w:t>d.dist</w:t>
            </w:r>
          </w:p>
        </w:tc>
        <w:tc>
          <w:tcPr>
            <w:tcW w:w="640" w:type="dxa"/>
            <w:shd w:val="clear" w:color="auto" w:fill="auto"/>
          </w:tcPr>
          <w:p w14:paraId="4BA63BD2" w14:textId="77777777" w:rsidR="00672641" w:rsidRPr="00394B7A" w:rsidRDefault="00672641" w:rsidP="00672641">
            <w:pPr>
              <w:pStyle w:val="GlossEng"/>
            </w:pPr>
            <w:r w:rsidRPr="00394B7A">
              <w:t>for</w:t>
            </w:r>
          </w:p>
        </w:tc>
        <w:tc>
          <w:tcPr>
            <w:tcW w:w="823" w:type="dxa"/>
            <w:shd w:val="clear" w:color="auto" w:fill="auto"/>
          </w:tcPr>
          <w:p w14:paraId="4351C5EC" w14:textId="77777777" w:rsidR="00672641" w:rsidRPr="00394B7A" w:rsidRDefault="00672641" w:rsidP="00672641">
            <w:pPr>
              <w:pStyle w:val="GlossEng"/>
            </w:pPr>
            <w:r>
              <w:t>be.</w:t>
            </w:r>
            <w:r w:rsidRPr="00394B7A">
              <w:t>good</w:t>
            </w:r>
          </w:p>
        </w:tc>
      </w:tr>
    </w:tbl>
    <w:p w14:paraId="5AD405C9" w14:textId="3A2858F0" w:rsidR="00672641" w:rsidRPr="00F13B30" w:rsidRDefault="00B7093A" w:rsidP="00672641">
      <w:pPr>
        <w:pStyle w:val="FreeTranslEng"/>
      </w:pPr>
      <w:r>
        <w:t>‘</w:t>
      </w:r>
      <w:r w:rsidR="00672641">
        <w:t>s</w:t>
      </w:r>
      <w:r w:rsidR="00672641" w:rsidRPr="00394B7A">
        <w:t xml:space="preserve">he </w:t>
      </w:r>
      <w:r w:rsidR="00672641" w:rsidRPr="00A8201E">
        <w:rPr>
          <w:rStyle w:val="ChBlueBold"/>
        </w:rPr>
        <w:t>teaches</w:t>
      </w:r>
      <w:r w:rsidR="00672641">
        <w:t xml:space="preserve"> them there for (their own) good</w:t>
      </w:r>
      <w:r>
        <w:t>’</w:t>
      </w:r>
      <w:r w:rsidR="00672641">
        <w:t xml:space="preserve"> </w:t>
      </w:r>
      <w:r w:rsidR="00672641" w:rsidRPr="00A8201E">
        <w:rPr>
          <w:rStyle w:val="ExampleSource"/>
        </w:rPr>
        <w:t>[081115-001a-Cv.0216]</w:t>
      </w:r>
    </w:p>
    <w:tbl>
      <w:tblPr>
        <w:tblW w:w="6107" w:type="dxa"/>
        <w:tblCellMar>
          <w:left w:w="42" w:type="dxa"/>
          <w:right w:w="42" w:type="dxa"/>
        </w:tblCellMar>
        <w:tblLook w:val="01E0" w:firstRow="1" w:lastRow="1" w:firstColumn="1" w:lastColumn="1" w:noHBand="0" w:noVBand="0"/>
      </w:tblPr>
      <w:tblGrid>
        <w:gridCol w:w="708"/>
        <w:gridCol w:w="418"/>
        <w:gridCol w:w="489"/>
        <w:gridCol w:w="284"/>
        <w:gridCol w:w="512"/>
        <w:gridCol w:w="195"/>
        <w:gridCol w:w="345"/>
        <w:gridCol w:w="561"/>
        <w:gridCol w:w="796"/>
        <w:gridCol w:w="1091"/>
        <w:gridCol w:w="708"/>
      </w:tblGrid>
      <w:tr w:rsidR="00AC23C4" w:rsidRPr="00394B7A" w14:paraId="1D4029C3" w14:textId="77777777" w:rsidTr="00B63238">
        <w:tc>
          <w:tcPr>
            <w:tcW w:w="708" w:type="dxa"/>
            <w:shd w:val="clear" w:color="auto" w:fill="auto"/>
          </w:tcPr>
          <w:p w14:paraId="12EED63A" w14:textId="77777777" w:rsidR="00672641" w:rsidRPr="00AC23C4" w:rsidRDefault="00672641" w:rsidP="00672641">
            <w:pPr>
              <w:pStyle w:val="O0Nwnext"/>
              <w:rPr>
                <w:szCs w:val="19"/>
              </w:rPr>
            </w:pPr>
            <w:bookmarkStart w:id="1415" w:name="_Ref346965800"/>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5</w:t>
            </w:r>
            <w:r w:rsidRPr="00AC23C4">
              <w:rPr>
                <w:szCs w:val="19"/>
              </w:rPr>
              <w:fldChar w:fldCharType="end"/>
            </w:r>
            <w:r w:rsidRPr="00AC23C4">
              <w:rPr>
                <w:szCs w:val="19"/>
              </w:rPr>
              <w:t>)</w:t>
            </w:r>
            <w:bookmarkEnd w:id="1415"/>
          </w:p>
        </w:tc>
        <w:tc>
          <w:tcPr>
            <w:tcW w:w="418" w:type="dxa"/>
            <w:shd w:val="clear" w:color="auto" w:fill="auto"/>
          </w:tcPr>
          <w:p w14:paraId="6F9D1941" w14:textId="77777777" w:rsidR="00672641" w:rsidRPr="00394B7A" w:rsidRDefault="00A430D9" w:rsidP="00672641">
            <w:pPr>
              <w:pStyle w:val="Text"/>
            </w:pPr>
            <w:r>
              <w:t>Ise</w:t>
            </w:r>
          </w:p>
        </w:tc>
        <w:tc>
          <w:tcPr>
            <w:tcW w:w="489" w:type="dxa"/>
            <w:shd w:val="clear" w:color="auto" w:fill="auto"/>
          </w:tcPr>
          <w:p w14:paraId="78DEB691" w14:textId="77777777" w:rsidR="00672641" w:rsidRPr="00394B7A" w:rsidRDefault="00672641" w:rsidP="00672641">
            <w:pPr>
              <w:pStyle w:val="Text"/>
            </w:pPr>
            <w:r w:rsidRPr="00394B7A">
              <w:t>de</w:t>
            </w:r>
          </w:p>
        </w:tc>
        <w:tc>
          <w:tcPr>
            <w:tcW w:w="284" w:type="dxa"/>
            <w:shd w:val="clear" w:color="auto" w:fill="auto"/>
          </w:tcPr>
          <w:p w14:paraId="130EBE82" w14:textId="77777777" w:rsidR="00672641" w:rsidRPr="00394B7A" w:rsidRDefault="00672641" w:rsidP="00672641">
            <w:pPr>
              <w:pStyle w:val="Text"/>
            </w:pPr>
            <w:r>
              <w:t>…</w:t>
            </w:r>
          </w:p>
        </w:tc>
        <w:tc>
          <w:tcPr>
            <w:tcW w:w="707" w:type="dxa"/>
            <w:gridSpan w:val="2"/>
            <w:shd w:val="clear" w:color="auto" w:fill="auto"/>
          </w:tcPr>
          <w:p w14:paraId="37AF2F02" w14:textId="77777777" w:rsidR="00672641" w:rsidRPr="00394B7A" w:rsidRDefault="00672641" w:rsidP="00672641">
            <w:pPr>
              <w:pStyle w:val="Text"/>
            </w:pPr>
            <w:r w:rsidRPr="00394B7A">
              <w:t>ikut</w:t>
            </w:r>
          </w:p>
        </w:tc>
        <w:tc>
          <w:tcPr>
            <w:tcW w:w="906" w:type="dxa"/>
            <w:gridSpan w:val="2"/>
            <w:shd w:val="clear" w:color="auto" w:fill="auto"/>
          </w:tcPr>
          <w:p w14:paraId="56AB38E4" w14:textId="77777777" w:rsidR="00672641" w:rsidRPr="00394B7A" w:rsidRDefault="00672641" w:rsidP="00672641">
            <w:pPr>
              <w:pStyle w:val="Text"/>
            </w:pPr>
            <w:r w:rsidRPr="00394B7A">
              <w:t>bahasa</w:t>
            </w:r>
          </w:p>
        </w:tc>
        <w:tc>
          <w:tcPr>
            <w:tcW w:w="796" w:type="dxa"/>
            <w:shd w:val="clear" w:color="auto" w:fill="auto"/>
          </w:tcPr>
          <w:p w14:paraId="01B26284" w14:textId="77777777" w:rsidR="00672641" w:rsidRPr="00394B7A" w:rsidRDefault="00672641" w:rsidP="00672641">
            <w:pPr>
              <w:pStyle w:val="Text"/>
            </w:pPr>
            <w:r w:rsidRPr="00394B7A">
              <w:t>Inggris</w:t>
            </w:r>
          </w:p>
        </w:tc>
        <w:tc>
          <w:tcPr>
            <w:tcW w:w="1091" w:type="dxa"/>
            <w:shd w:val="clear" w:color="auto" w:fill="auto"/>
          </w:tcPr>
          <w:p w14:paraId="337A13B5" w14:textId="77777777" w:rsidR="00672641" w:rsidRPr="008B3984" w:rsidRDefault="00672641" w:rsidP="00672641">
            <w:pPr>
              <w:pStyle w:val="Text"/>
              <w:rPr>
                <w:rStyle w:val="ChBlueBold"/>
              </w:rPr>
            </w:pPr>
            <w:r w:rsidRPr="008B3984">
              <w:rPr>
                <w:rStyle w:val="ChBlueBold"/>
              </w:rPr>
              <w:t>bl</w:t>
            </w:r>
            <w:r w:rsidRPr="008C675E">
              <w:rPr>
                <w:rStyle w:val="ChBlueBold"/>
              </w:rPr>
              <w:t>–</w:t>
            </w:r>
            <w:r w:rsidRPr="008B3984">
              <w:rPr>
                <w:rStyle w:val="ChBlueBold"/>
              </w:rPr>
              <w:t>ajar</w:t>
            </w:r>
          </w:p>
        </w:tc>
        <w:tc>
          <w:tcPr>
            <w:tcW w:w="708" w:type="dxa"/>
            <w:shd w:val="clear" w:color="auto" w:fill="auto"/>
          </w:tcPr>
          <w:p w14:paraId="6D52D19B" w14:textId="77777777" w:rsidR="00672641" w:rsidRPr="00394B7A" w:rsidRDefault="00672641" w:rsidP="00672641">
            <w:pPr>
              <w:pStyle w:val="Text"/>
            </w:pPr>
            <w:r w:rsidRPr="00394B7A">
              <w:t>kursus</w:t>
            </w:r>
          </w:p>
        </w:tc>
      </w:tr>
      <w:tr w:rsidR="00AC23C4" w:rsidRPr="00394B7A" w14:paraId="181D133B" w14:textId="77777777" w:rsidTr="00B63238">
        <w:tc>
          <w:tcPr>
            <w:tcW w:w="708" w:type="dxa"/>
            <w:shd w:val="clear" w:color="auto" w:fill="auto"/>
          </w:tcPr>
          <w:p w14:paraId="418EDA75" w14:textId="77777777" w:rsidR="00672641" w:rsidRPr="00394B7A" w:rsidRDefault="00672641" w:rsidP="00672641">
            <w:pPr>
              <w:pStyle w:val="GlossEng2ptafter"/>
            </w:pPr>
          </w:p>
        </w:tc>
        <w:tc>
          <w:tcPr>
            <w:tcW w:w="418" w:type="dxa"/>
            <w:shd w:val="clear" w:color="auto" w:fill="auto"/>
          </w:tcPr>
          <w:p w14:paraId="205F9252" w14:textId="77777777" w:rsidR="00672641" w:rsidRPr="00394B7A" w:rsidRDefault="00A430D9" w:rsidP="00672641">
            <w:pPr>
              <w:pStyle w:val="GlossEng2ptafter"/>
            </w:pPr>
            <w:r>
              <w:t>Ise</w:t>
            </w:r>
          </w:p>
        </w:tc>
        <w:tc>
          <w:tcPr>
            <w:tcW w:w="489" w:type="dxa"/>
            <w:shd w:val="clear" w:color="auto" w:fill="auto"/>
          </w:tcPr>
          <w:p w14:paraId="0D7D2923" w14:textId="77777777" w:rsidR="00672641" w:rsidRPr="0099608C" w:rsidRDefault="00672641" w:rsidP="00672641">
            <w:pPr>
              <w:pStyle w:val="GlossEng2ptafter"/>
              <w:rPr>
                <w:rStyle w:val="ChSmallCaps"/>
              </w:rPr>
            </w:pPr>
            <w:r w:rsidRPr="0099608C">
              <w:rPr>
                <w:rStyle w:val="ChSmallCaps"/>
              </w:rPr>
              <w:t>3sg</w:t>
            </w:r>
          </w:p>
        </w:tc>
        <w:tc>
          <w:tcPr>
            <w:tcW w:w="284" w:type="dxa"/>
            <w:shd w:val="clear" w:color="auto" w:fill="auto"/>
          </w:tcPr>
          <w:p w14:paraId="159FD2EC" w14:textId="77777777" w:rsidR="00672641" w:rsidRPr="00394B7A" w:rsidRDefault="00672641" w:rsidP="00672641">
            <w:pPr>
              <w:pStyle w:val="GlossEng2ptafter"/>
            </w:pPr>
          </w:p>
        </w:tc>
        <w:tc>
          <w:tcPr>
            <w:tcW w:w="707" w:type="dxa"/>
            <w:gridSpan w:val="2"/>
            <w:shd w:val="clear" w:color="auto" w:fill="auto"/>
          </w:tcPr>
          <w:p w14:paraId="2F6B6BD8" w14:textId="77777777" w:rsidR="00672641" w:rsidRPr="00394B7A" w:rsidRDefault="00672641" w:rsidP="00672641">
            <w:pPr>
              <w:pStyle w:val="GlossEng2ptafter"/>
            </w:pPr>
            <w:r w:rsidRPr="00394B7A">
              <w:t>follow</w:t>
            </w:r>
          </w:p>
        </w:tc>
        <w:tc>
          <w:tcPr>
            <w:tcW w:w="906" w:type="dxa"/>
            <w:gridSpan w:val="2"/>
            <w:shd w:val="clear" w:color="auto" w:fill="auto"/>
          </w:tcPr>
          <w:p w14:paraId="47151B94" w14:textId="77777777" w:rsidR="00672641" w:rsidRPr="00394B7A" w:rsidRDefault="00672641" w:rsidP="00672641">
            <w:pPr>
              <w:pStyle w:val="GlossEng2ptafter"/>
            </w:pPr>
            <w:r w:rsidRPr="00394B7A">
              <w:t>language</w:t>
            </w:r>
          </w:p>
        </w:tc>
        <w:tc>
          <w:tcPr>
            <w:tcW w:w="796" w:type="dxa"/>
            <w:shd w:val="clear" w:color="auto" w:fill="auto"/>
          </w:tcPr>
          <w:p w14:paraId="0FCFDC01" w14:textId="77777777" w:rsidR="00672641" w:rsidRPr="00394B7A" w:rsidRDefault="00672641" w:rsidP="00672641">
            <w:pPr>
              <w:pStyle w:val="GlossEng2ptafter"/>
            </w:pPr>
            <w:r w:rsidRPr="00394B7A">
              <w:t>English</w:t>
            </w:r>
          </w:p>
        </w:tc>
        <w:tc>
          <w:tcPr>
            <w:tcW w:w="1091" w:type="dxa"/>
            <w:shd w:val="clear" w:color="auto" w:fill="auto"/>
          </w:tcPr>
          <w:p w14:paraId="3437C0AC" w14:textId="77777777" w:rsidR="00672641" w:rsidRPr="00394B7A" w:rsidRDefault="00672641" w:rsidP="00672641">
            <w:pPr>
              <w:pStyle w:val="GlossEng2ptafter"/>
            </w:pPr>
            <w:r w:rsidRPr="0099608C">
              <w:rPr>
                <w:rStyle w:val="ChSmallCaps"/>
              </w:rPr>
              <w:t>vblz</w:t>
            </w:r>
            <w:r>
              <w:t>–teach</w:t>
            </w:r>
          </w:p>
        </w:tc>
        <w:tc>
          <w:tcPr>
            <w:tcW w:w="708" w:type="dxa"/>
            <w:shd w:val="clear" w:color="auto" w:fill="auto"/>
          </w:tcPr>
          <w:p w14:paraId="59E743B3" w14:textId="77777777" w:rsidR="00672641" w:rsidRPr="00394B7A" w:rsidRDefault="00672641" w:rsidP="00672641">
            <w:pPr>
              <w:pStyle w:val="GlossEng2ptafter"/>
            </w:pPr>
            <w:r w:rsidRPr="00394B7A">
              <w:t>course</w:t>
            </w:r>
          </w:p>
        </w:tc>
      </w:tr>
      <w:tr w:rsidR="00672641" w:rsidRPr="00394B7A" w14:paraId="77D72558" w14:textId="77777777" w:rsidTr="00B63238">
        <w:trPr>
          <w:gridAfter w:val="4"/>
          <w:wAfter w:w="3156" w:type="dxa"/>
        </w:trPr>
        <w:tc>
          <w:tcPr>
            <w:tcW w:w="708" w:type="dxa"/>
            <w:shd w:val="clear" w:color="auto" w:fill="auto"/>
          </w:tcPr>
          <w:p w14:paraId="2E7772CF" w14:textId="77777777" w:rsidR="00672641" w:rsidRPr="00AF6A28" w:rsidRDefault="00672641" w:rsidP="00F117D2">
            <w:pPr>
              <w:pStyle w:val="O0Nwnext"/>
            </w:pPr>
          </w:p>
        </w:tc>
        <w:tc>
          <w:tcPr>
            <w:tcW w:w="907" w:type="dxa"/>
            <w:gridSpan w:val="2"/>
            <w:shd w:val="clear" w:color="auto" w:fill="auto"/>
          </w:tcPr>
          <w:p w14:paraId="377C47C4" w14:textId="77777777" w:rsidR="00672641" w:rsidRPr="00394B7A" w:rsidRDefault="00672641" w:rsidP="00672641">
            <w:pPr>
              <w:pStyle w:val="Text"/>
            </w:pPr>
            <w:r w:rsidRPr="00394B7A">
              <w:t>bahasa</w:t>
            </w:r>
          </w:p>
        </w:tc>
        <w:tc>
          <w:tcPr>
            <w:tcW w:w="796" w:type="dxa"/>
            <w:gridSpan w:val="2"/>
            <w:shd w:val="clear" w:color="auto" w:fill="auto"/>
          </w:tcPr>
          <w:p w14:paraId="35D9F881" w14:textId="77777777" w:rsidR="00672641" w:rsidRPr="00394B7A" w:rsidRDefault="00672641" w:rsidP="00672641">
            <w:pPr>
              <w:pStyle w:val="Text"/>
            </w:pPr>
            <w:r w:rsidRPr="00394B7A">
              <w:t>Inggris</w:t>
            </w:r>
          </w:p>
        </w:tc>
        <w:tc>
          <w:tcPr>
            <w:tcW w:w="540" w:type="dxa"/>
            <w:gridSpan w:val="2"/>
            <w:shd w:val="clear" w:color="auto" w:fill="auto"/>
          </w:tcPr>
          <w:p w14:paraId="061F3F97" w14:textId="77777777" w:rsidR="00672641" w:rsidRPr="00394B7A" w:rsidRDefault="00672641" w:rsidP="00672641">
            <w:pPr>
              <w:pStyle w:val="Text"/>
            </w:pPr>
            <w:r w:rsidRPr="00394B7A">
              <w:t>dulu</w:t>
            </w:r>
          </w:p>
        </w:tc>
      </w:tr>
      <w:tr w:rsidR="00672641" w:rsidRPr="00394B7A" w14:paraId="33BC818F" w14:textId="77777777" w:rsidTr="00B63238">
        <w:trPr>
          <w:gridAfter w:val="4"/>
          <w:wAfter w:w="3156" w:type="dxa"/>
        </w:trPr>
        <w:tc>
          <w:tcPr>
            <w:tcW w:w="708" w:type="dxa"/>
            <w:shd w:val="clear" w:color="auto" w:fill="auto"/>
          </w:tcPr>
          <w:p w14:paraId="13C0A898" w14:textId="77777777" w:rsidR="00672641" w:rsidRPr="00AF6A28" w:rsidRDefault="00672641" w:rsidP="00672641">
            <w:pPr>
              <w:pStyle w:val="GlossEng"/>
            </w:pPr>
          </w:p>
        </w:tc>
        <w:tc>
          <w:tcPr>
            <w:tcW w:w="907" w:type="dxa"/>
            <w:gridSpan w:val="2"/>
            <w:shd w:val="clear" w:color="auto" w:fill="auto"/>
          </w:tcPr>
          <w:p w14:paraId="61107A00" w14:textId="77777777" w:rsidR="00672641" w:rsidRPr="00394B7A" w:rsidRDefault="00672641" w:rsidP="00672641">
            <w:pPr>
              <w:pStyle w:val="GlossEng"/>
            </w:pPr>
            <w:r w:rsidRPr="00394B7A">
              <w:t>language</w:t>
            </w:r>
          </w:p>
        </w:tc>
        <w:tc>
          <w:tcPr>
            <w:tcW w:w="796" w:type="dxa"/>
            <w:gridSpan w:val="2"/>
            <w:shd w:val="clear" w:color="auto" w:fill="auto"/>
          </w:tcPr>
          <w:p w14:paraId="50254756" w14:textId="77777777" w:rsidR="00672641" w:rsidRPr="00394B7A" w:rsidRDefault="00672641" w:rsidP="00672641">
            <w:pPr>
              <w:pStyle w:val="GlossEng"/>
            </w:pPr>
            <w:r w:rsidRPr="00394B7A">
              <w:t>English</w:t>
            </w:r>
          </w:p>
        </w:tc>
        <w:tc>
          <w:tcPr>
            <w:tcW w:w="540" w:type="dxa"/>
            <w:gridSpan w:val="2"/>
            <w:shd w:val="clear" w:color="auto" w:fill="auto"/>
          </w:tcPr>
          <w:p w14:paraId="412E9951" w14:textId="5DA7E253" w:rsidR="00672641" w:rsidRPr="00394B7A" w:rsidRDefault="00B63238" w:rsidP="00672641">
            <w:pPr>
              <w:pStyle w:val="GlossEng"/>
            </w:pPr>
            <w:r>
              <w:t>first</w:t>
            </w:r>
          </w:p>
        </w:tc>
      </w:tr>
    </w:tbl>
    <w:p w14:paraId="61C30937" w14:textId="34BFBAC4" w:rsidR="00672641" w:rsidRPr="00394B7A" w:rsidRDefault="00B7093A" w:rsidP="00672641">
      <w:pPr>
        <w:pStyle w:val="FreeTranslEng"/>
      </w:pPr>
      <w:r>
        <w:t>‘</w:t>
      </w:r>
      <w:r w:rsidR="00A430D9">
        <w:t>Ise</w:t>
      </w:r>
      <w:r w:rsidR="00672641">
        <w:t xml:space="preserve"> will participate in an English course, (she</w:t>
      </w:r>
      <w:r>
        <w:t>’</w:t>
      </w:r>
      <w:r w:rsidR="00672641">
        <w:t xml:space="preserve">ll) </w:t>
      </w:r>
      <w:r w:rsidR="00672641" w:rsidRPr="008B3984">
        <w:rPr>
          <w:rStyle w:val="ChBlueBold"/>
        </w:rPr>
        <w:t>study</w:t>
      </w:r>
      <w:r w:rsidR="00672641">
        <w:t xml:space="preserve"> an English language course first</w:t>
      </w:r>
      <w:r>
        <w:t>’</w:t>
      </w:r>
      <w:r w:rsidR="00672641">
        <w:t xml:space="preserve"> </w:t>
      </w:r>
      <w:r w:rsidR="00672641" w:rsidRPr="00AF6A28">
        <w:rPr>
          <w:rStyle w:val="ExampleSource"/>
        </w:rPr>
        <w:t>[081025-003-Cv.0223]</w:t>
      </w:r>
    </w:p>
    <w:tbl>
      <w:tblPr>
        <w:tblW w:w="5686" w:type="dxa"/>
        <w:tblCellMar>
          <w:left w:w="42" w:type="dxa"/>
          <w:right w:w="42" w:type="dxa"/>
        </w:tblCellMar>
        <w:tblLook w:val="01E0" w:firstRow="1" w:lastRow="1" w:firstColumn="1" w:lastColumn="1" w:noHBand="0" w:noVBand="0"/>
      </w:tblPr>
      <w:tblGrid>
        <w:gridCol w:w="709"/>
        <w:gridCol w:w="489"/>
        <w:gridCol w:w="773"/>
        <w:gridCol w:w="606"/>
        <w:gridCol w:w="823"/>
        <w:gridCol w:w="629"/>
        <w:gridCol w:w="951"/>
        <w:gridCol w:w="706"/>
      </w:tblGrid>
      <w:tr w:rsidR="00AC23C4" w:rsidRPr="00394B7A" w14:paraId="62774C6E" w14:textId="77777777" w:rsidTr="00AC23C4">
        <w:tc>
          <w:tcPr>
            <w:tcW w:w="709" w:type="dxa"/>
            <w:shd w:val="clear" w:color="auto" w:fill="auto"/>
          </w:tcPr>
          <w:p w14:paraId="12455AA6" w14:textId="77777777" w:rsidR="00672641" w:rsidRPr="00AC23C4" w:rsidRDefault="00672641" w:rsidP="00672641">
            <w:pPr>
              <w:pStyle w:val="O0Nwnext"/>
              <w:rPr>
                <w:szCs w:val="19"/>
              </w:rPr>
            </w:pPr>
            <w:bookmarkStart w:id="1416" w:name="_Ref346965801"/>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6</w:t>
            </w:r>
            <w:r w:rsidRPr="00AC23C4">
              <w:rPr>
                <w:szCs w:val="19"/>
              </w:rPr>
              <w:fldChar w:fldCharType="end"/>
            </w:r>
            <w:r w:rsidRPr="00AC23C4">
              <w:rPr>
                <w:szCs w:val="19"/>
              </w:rPr>
              <w:t>)</w:t>
            </w:r>
            <w:bookmarkEnd w:id="1416"/>
          </w:p>
        </w:tc>
        <w:tc>
          <w:tcPr>
            <w:tcW w:w="489" w:type="dxa"/>
            <w:shd w:val="clear" w:color="auto" w:fill="auto"/>
          </w:tcPr>
          <w:p w14:paraId="09B359B7" w14:textId="77777777" w:rsidR="00672641" w:rsidRPr="00394B7A" w:rsidRDefault="00672641" w:rsidP="00672641">
            <w:pPr>
              <w:pStyle w:val="Text"/>
            </w:pPr>
            <w:r w:rsidRPr="00394B7A">
              <w:t>de</w:t>
            </w:r>
          </w:p>
        </w:tc>
        <w:tc>
          <w:tcPr>
            <w:tcW w:w="773" w:type="dxa"/>
            <w:shd w:val="clear" w:color="auto" w:fill="auto"/>
          </w:tcPr>
          <w:p w14:paraId="408578ED" w14:textId="77777777" w:rsidR="00672641" w:rsidRPr="00394B7A" w:rsidRDefault="00672641" w:rsidP="00672641">
            <w:pPr>
              <w:pStyle w:val="Text"/>
            </w:pPr>
            <w:r w:rsidRPr="00394B7A">
              <w:t>suda</w:t>
            </w:r>
          </w:p>
        </w:tc>
        <w:tc>
          <w:tcPr>
            <w:tcW w:w="606" w:type="dxa"/>
            <w:shd w:val="clear" w:color="auto" w:fill="auto"/>
          </w:tcPr>
          <w:p w14:paraId="5B7D05D2" w14:textId="77777777" w:rsidR="00672641" w:rsidRPr="00A8201E" w:rsidRDefault="00672641" w:rsidP="00672641">
            <w:pPr>
              <w:pStyle w:val="Text"/>
              <w:rPr>
                <w:rStyle w:val="ChBlueBold"/>
              </w:rPr>
            </w:pPr>
            <w:r w:rsidRPr="00A8201E">
              <w:rPr>
                <w:rStyle w:val="ChBlueBold"/>
              </w:rPr>
              <w:t>ajar</w:t>
            </w:r>
          </w:p>
        </w:tc>
        <w:tc>
          <w:tcPr>
            <w:tcW w:w="823" w:type="dxa"/>
            <w:shd w:val="clear" w:color="auto" w:fill="auto"/>
          </w:tcPr>
          <w:p w14:paraId="66552E71" w14:textId="77777777" w:rsidR="00672641" w:rsidRPr="00394B7A" w:rsidRDefault="00672641" w:rsidP="00672641">
            <w:pPr>
              <w:pStyle w:val="Text"/>
            </w:pPr>
            <w:r w:rsidRPr="00394B7A">
              <w:t>bagus</w:t>
            </w:r>
          </w:p>
        </w:tc>
        <w:tc>
          <w:tcPr>
            <w:tcW w:w="629" w:type="dxa"/>
            <w:shd w:val="clear" w:color="auto" w:fill="auto"/>
          </w:tcPr>
          <w:p w14:paraId="6CE38721" w14:textId="77777777" w:rsidR="00672641" w:rsidRPr="00394B7A" w:rsidRDefault="00672641" w:rsidP="00672641">
            <w:pPr>
              <w:pStyle w:val="Text"/>
            </w:pPr>
            <w:r w:rsidRPr="00394B7A">
              <w:t>tiap</w:t>
            </w:r>
          </w:p>
        </w:tc>
        <w:tc>
          <w:tcPr>
            <w:tcW w:w="951" w:type="dxa"/>
            <w:shd w:val="clear" w:color="auto" w:fill="auto"/>
          </w:tcPr>
          <w:p w14:paraId="6FC3F446" w14:textId="77777777" w:rsidR="00672641" w:rsidRPr="00394B7A" w:rsidRDefault="00672641" w:rsidP="00672641">
            <w:pPr>
              <w:pStyle w:val="Text"/>
            </w:pPr>
            <w:r w:rsidRPr="00394B7A">
              <w:t>sore</w:t>
            </w:r>
          </w:p>
        </w:tc>
        <w:tc>
          <w:tcPr>
            <w:tcW w:w="706" w:type="dxa"/>
            <w:shd w:val="clear" w:color="auto" w:fill="auto"/>
          </w:tcPr>
          <w:p w14:paraId="4B7F01DD" w14:textId="77777777" w:rsidR="00672641" w:rsidRPr="00394B7A" w:rsidRDefault="00672641" w:rsidP="00672641">
            <w:pPr>
              <w:pStyle w:val="Text"/>
            </w:pPr>
            <w:r w:rsidRPr="00394B7A">
              <w:t>itu</w:t>
            </w:r>
          </w:p>
        </w:tc>
      </w:tr>
      <w:tr w:rsidR="00AC23C4" w:rsidRPr="00394B7A" w14:paraId="7DB53E3A" w14:textId="77777777" w:rsidTr="00AC23C4">
        <w:tc>
          <w:tcPr>
            <w:tcW w:w="709" w:type="dxa"/>
            <w:shd w:val="clear" w:color="auto" w:fill="auto"/>
          </w:tcPr>
          <w:p w14:paraId="15BC0D4D" w14:textId="77777777" w:rsidR="00672641" w:rsidRPr="00394B7A" w:rsidRDefault="00672641" w:rsidP="00672641">
            <w:pPr>
              <w:pStyle w:val="GlossEng"/>
            </w:pPr>
          </w:p>
        </w:tc>
        <w:tc>
          <w:tcPr>
            <w:tcW w:w="489" w:type="dxa"/>
            <w:shd w:val="clear" w:color="auto" w:fill="auto"/>
          </w:tcPr>
          <w:p w14:paraId="6A5707AE" w14:textId="77777777" w:rsidR="00672641" w:rsidRPr="0099608C" w:rsidRDefault="00672641" w:rsidP="00672641">
            <w:pPr>
              <w:pStyle w:val="GlossEng"/>
              <w:rPr>
                <w:rStyle w:val="ChSmallCaps"/>
              </w:rPr>
            </w:pPr>
            <w:r w:rsidRPr="0099608C">
              <w:rPr>
                <w:rStyle w:val="ChSmallCaps"/>
              </w:rPr>
              <w:t>3sg</w:t>
            </w:r>
          </w:p>
        </w:tc>
        <w:tc>
          <w:tcPr>
            <w:tcW w:w="773" w:type="dxa"/>
            <w:shd w:val="clear" w:color="auto" w:fill="auto"/>
          </w:tcPr>
          <w:p w14:paraId="27CE8DB5" w14:textId="77777777" w:rsidR="00672641" w:rsidRPr="00394B7A" w:rsidRDefault="00672641" w:rsidP="00672641">
            <w:pPr>
              <w:pStyle w:val="GlossEng"/>
            </w:pPr>
            <w:r w:rsidRPr="00394B7A">
              <w:t>already</w:t>
            </w:r>
          </w:p>
        </w:tc>
        <w:tc>
          <w:tcPr>
            <w:tcW w:w="606" w:type="dxa"/>
            <w:shd w:val="clear" w:color="auto" w:fill="auto"/>
          </w:tcPr>
          <w:p w14:paraId="3A1F1705" w14:textId="77777777" w:rsidR="00672641" w:rsidRPr="00394B7A" w:rsidRDefault="00672641" w:rsidP="00672641">
            <w:pPr>
              <w:pStyle w:val="GlossEng"/>
            </w:pPr>
            <w:r>
              <w:t>teach</w:t>
            </w:r>
          </w:p>
        </w:tc>
        <w:tc>
          <w:tcPr>
            <w:tcW w:w="823" w:type="dxa"/>
            <w:shd w:val="clear" w:color="auto" w:fill="auto"/>
          </w:tcPr>
          <w:p w14:paraId="55C2F27B" w14:textId="77777777" w:rsidR="00672641" w:rsidRPr="00394B7A" w:rsidRDefault="00672641" w:rsidP="00672641">
            <w:pPr>
              <w:pStyle w:val="GlossEng"/>
            </w:pPr>
            <w:r>
              <w:t>be.</w:t>
            </w:r>
            <w:r w:rsidRPr="00394B7A">
              <w:t>good</w:t>
            </w:r>
          </w:p>
        </w:tc>
        <w:tc>
          <w:tcPr>
            <w:tcW w:w="629" w:type="dxa"/>
            <w:shd w:val="clear" w:color="auto" w:fill="auto"/>
          </w:tcPr>
          <w:p w14:paraId="32DD4674" w14:textId="77777777" w:rsidR="00672641" w:rsidRPr="00394B7A" w:rsidRDefault="00672641" w:rsidP="00672641">
            <w:pPr>
              <w:pStyle w:val="GlossEng"/>
            </w:pPr>
            <w:r w:rsidRPr="00394B7A">
              <w:t>every</w:t>
            </w:r>
          </w:p>
        </w:tc>
        <w:tc>
          <w:tcPr>
            <w:tcW w:w="951" w:type="dxa"/>
            <w:shd w:val="clear" w:color="auto" w:fill="auto"/>
          </w:tcPr>
          <w:p w14:paraId="6DE4ADF3" w14:textId="77777777" w:rsidR="00672641" w:rsidRPr="00394B7A" w:rsidRDefault="00672641" w:rsidP="00672641">
            <w:pPr>
              <w:pStyle w:val="GlossEng"/>
            </w:pPr>
            <w:r w:rsidRPr="00394B7A">
              <w:t>afternoon</w:t>
            </w:r>
          </w:p>
        </w:tc>
        <w:tc>
          <w:tcPr>
            <w:tcW w:w="706" w:type="dxa"/>
            <w:shd w:val="clear" w:color="auto" w:fill="auto"/>
          </w:tcPr>
          <w:p w14:paraId="78F22CFF" w14:textId="77777777" w:rsidR="00672641" w:rsidRPr="0099608C" w:rsidRDefault="00672641" w:rsidP="00672641">
            <w:pPr>
              <w:pStyle w:val="GlossEng"/>
              <w:rPr>
                <w:rStyle w:val="ChSmallCaps"/>
              </w:rPr>
            </w:pPr>
            <w:r w:rsidRPr="0099608C">
              <w:rPr>
                <w:rStyle w:val="ChSmallCaps"/>
              </w:rPr>
              <w:t>d.dist</w:t>
            </w:r>
          </w:p>
        </w:tc>
      </w:tr>
    </w:tbl>
    <w:p w14:paraId="2D212032" w14:textId="54069B0C" w:rsidR="00672641" w:rsidRPr="00394B7A" w:rsidRDefault="00B7093A" w:rsidP="00672641">
      <w:pPr>
        <w:pStyle w:val="FreeTranslEng"/>
      </w:pPr>
      <w:r>
        <w:t>‘</w:t>
      </w:r>
      <w:r w:rsidR="00672641" w:rsidRPr="00394B7A">
        <w:t>she</w:t>
      </w:r>
      <w:r>
        <w:t>’</w:t>
      </w:r>
      <w:r w:rsidR="00672641" w:rsidRPr="00394B7A">
        <w:t xml:space="preserve">s already been </w:t>
      </w:r>
      <w:r w:rsidR="00672641" w:rsidRPr="00A8201E">
        <w:rPr>
          <w:rStyle w:val="ChBlueBold"/>
        </w:rPr>
        <w:t>teaching</w:t>
      </w:r>
      <w:r w:rsidR="00672641" w:rsidRPr="00394B7A">
        <w:t xml:space="preserve"> well</w:t>
      </w:r>
      <w:r w:rsidR="00672641">
        <w:t>, e</w:t>
      </w:r>
      <w:r w:rsidR="00672641" w:rsidRPr="00394B7A">
        <w:t>ach and every afternoon</w:t>
      </w:r>
      <w:r>
        <w:t>’</w:t>
      </w:r>
      <w:r w:rsidR="00672641">
        <w:t xml:space="preserve"> </w:t>
      </w:r>
      <w:r w:rsidR="00672641" w:rsidRPr="00104CCF">
        <w:rPr>
          <w:rStyle w:val="ExampleSource"/>
        </w:rPr>
        <w:t>[081115-001a-Cv.0126]</w:t>
      </w:r>
    </w:p>
    <w:tbl>
      <w:tblPr>
        <w:tblW w:w="3753" w:type="dxa"/>
        <w:tblCellMar>
          <w:left w:w="42" w:type="dxa"/>
          <w:right w:w="42" w:type="dxa"/>
        </w:tblCellMar>
        <w:tblLook w:val="01E0" w:firstRow="1" w:lastRow="1" w:firstColumn="1" w:lastColumn="1" w:noHBand="0" w:noVBand="0"/>
      </w:tblPr>
      <w:tblGrid>
        <w:gridCol w:w="709"/>
        <w:gridCol w:w="584"/>
        <w:gridCol w:w="513"/>
        <w:gridCol w:w="1124"/>
        <w:gridCol w:w="823"/>
      </w:tblGrid>
      <w:tr w:rsidR="00AC23C4" w:rsidRPr="00394B7A" w14:paraId="4A65C1A3" w14:textId="77777777" w:rsidTr="00AC23C4">
        <w:tc>
          <w:tcPr>
            <w:tcW w:w="709" w:type="dxa"/>
            <w:shd w:val="clear" w:color="auto" w:fill="auto"/>
          </w:tcPr>
          <w:p w14:paraId="6ADCF202" w14:textId="77777777" w:rsidR="00672641" w:rsidRPr="00AC23C4" w:rsidRDefault="00672641" w:rsidP="00672641">
            <w:pPr>
              <w:pStyle w:val="O0Nwnext"/>
              <w:rPr>
                <w:szCs w:val="19"/>
              </w:rPr>
            </w:pPr>
            <w:bookmarkStart w:id="1417" w:name="_Ref357332087"/>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7</w:t>
            </w:r>
            <w:r w:rsidRPr="00AC23C4">
              <w:rPr>
                <w:szCs w:val="19"/>
              </w:rPr>
              <w:fldChar w:fldCharType="end"/>
            </w:r>
            <w:r w:rsidRPr="00AC23C4">
              <w:rPr>
                <w:szCs w:val="19"/>
              </w:rPr>
              <w:t>)</w:t>
            </w:r>
            <w:bookmarkEnd w:id="1417"/>
          </w:p>
        </w:tc>
        <w:tc>
          <w:tcPr>
            <w:tcW w:w="584" w:type="dxa"/>
            <w:shd w:val="clear" w:color="auto" w:fill="auto"/>
          </w:tcPr>
          <w:p w14:paraId="393D1A62" w14:textId="77777777" w:rsidR="00672641" w:rsidRPr="00394B7A" w:rsidRDefault="00672641" w:rsidP="00672641">
            <w:pPr>
              <w:pStyle w:val="Text"/>
            </w:pPr>
            <w:r w:rsidRPr="00394B7A">
              <w:t>don</w:t>
            </w:r>
            <w:r>
              <w:t>g</w:t>
            </w:r>
          </w:p>
        </w:tc>
        <w:tc>
          <w:tcPr>
            <w:tcW w:w="513" w:type="dxa"/>
            <w:shd w:val="clear" w:color="auto" w:fill="auto"/>
          </w:tcPr>
          <w:p w14:paraId="7829EB8D" w14:textId="77777777" w:rsidR="00672641" w:rsidRPr="00394B7A" w:rsidRDefault="00672641" w:rsidP="00672641">
            <w:pPr>
              <w:pStyle w:val="Text"/>
            </w:pPr>
            <w:r w:rsidRPr="00394B7A">
              <w:t>tida</w:t>
            </w:r>
          </w:p>
        </w:tc>
        <w:tc>
          <w:tcPr>
            <w:tcW w:w="1124" w:type="dxa"/>
            <w:shd w:val="clear" w:color="auto" w:fill="auto"/>
          </w:tcPr>
          <w:p w14:paraId="7B3E8B23" w14:textId="77777777" w:rsidR="00672641" w:rsidRPr="006B48D0" w:rsidRDefault="00672641" w:rsidP="00672641">
            <w:pPr>
              <w:pStyle w:val="Text"/>
              <w:rPr>
                <w:rStyle w:val="ChBlueBold"/>
              </w:rPr>
            </w:pPr>
            <w:r w:rsidRPr="006B48D0">
              <w:rPr>
                <w:rStyle w:val="ChBlueBold"/>
              </w:rPr>
              <w:t>bl</w:t>
            </w:r>
            <w:r w:rsidRPr="008C675E">
              <w:rPr>
                <w:rStyle w:val="ChBlueBold"/>
              </w:rPr>
              <w:t>–</w:t>
            </w:r>
            <w:r w:rsidRPr="006B48D0">
              <w:rPr>
                <w:rStyle w:val="ChBlueBold"/>
              </w:rPr>
              <w:t>ajar</w:t>
            </w:r>
          </w:p>
        </w:tc>
        <w:tc>
          <w:tcPr>
            <w:tcW w:w="823" w:type="dxa"/>
            <w:shd w:val="clear" w:color="auto" w:fill="auto"/>
          </w:tcPr>
          <w:p w14:paraId="296CB4ED" w14:textId="77777777" w:rsidR="00672641" w:rsidRPr="00394B7A" w:rsidRDefault="00672641" w:rsidP="00672641">
            <w:pPr>
              <w:pStyle w:val="Text"/>
            </w:pPr>
            <w:r w:rsidRPr="00394B7A">
              <w:t>baik</w:t>
            </w:r>
          </w:p>
        </w:tc>
      </w:tr>
      <w:tr w:rsidR="00AC23C4" w:rsidRPr="00394B7A" w14:paraId="32B2F811" w14:textId="77777777" w:rsidTr="00AC23C4">
        <w:tc>
          <w:tcPr>
            <w:tcW w:w="709" w:type="dxa"/>
            <w:shd w:val="clear" w:color="auto" w:fill="auto"/>
          </w:tcPr>
          <w:p w14:paraId="3CC26661" w14:textId="77777777" w:rsidR="00672641" w:rsidRPr="00394B7A" w:rsidRDefault="00672641" w:rsidP="00672641">
            <w:pPr>
              <w:pStyle w:val="GlossEng"/>
            </w:pPr>
          </w:p>
        </w:tc>
        <w:tc>
          <w:tcPr>
            <w:tcW w:w="584" w:type="dxa"/>
            <w:shd w:val="clear" w:color="auto" w:fill="auto"/>
          </w:tcPr>
          <w:p w14:paraId="08DE5AC1" w14:textId="77777777" w:rsidR="00672641" w:rsidRPr="0099608C" w:rsidRDefault="00672641" w:rsidP="00672641">
            <w:pPr>
              <w:pStyle w:val="GlossEng"/>
              <w:rPr>
                <w:rStyle w:val="ChSmallCaps"/>
              </w:rPr>
            </w:pPr>
            <w:r w:rsidRPr="0099608C">
              <w:rPr>
                <w:rStyle w:val="ChSmallCaps"/>
              </w:rPr>
              <w:t>3pl</w:t>
            </w:r>
          </w:p>
        </w:tc>
        <w:tc>
          <w:tcPr>
            <w:tcW w:w="513" w:type="dxa"/>
            <w:shd w:val="clear" w:color="auto" w:fill="auto"/>
          </w:tcPr>
          <w:p w14:paraId="554C447A" w14:textId="77777777" w:rsidR="00672641" w:rsidRPr="0099608C" w:rsidRDefault="00672641" w:rsidP="00672641">
            <w:pPr>
              <w:pStyle w:val="GlossEng"/>
              <w:rPr>
                <w:rStyle w:val="ChSmallCaps"/>
              </w:rPr>
            </w:pPr>
            <w:r w:rsidRPr="0099608C">
              <w:rPr>
                <w:rStyle w:val="ChSmallCaps"/>
              </w:rPr>
              <w:t>neg</w:t>
            </w:r>
          </w:p>
        </w:tc>
        <w:tc>
          <w:tcPr>
            <w:tcW w:w="1124" w:type="dxa"/>
            <w:shd w:val="clear" w:color="auto" w:fill="auto"/>
          </w:tcPr>
          <w:p w14:paraId="69EBD628" w14:textId="77777777" w:rsidR="00672641" w:rsidRPr="00394B7A" w:rsidRDefault="00672641" w:rsidP="00672641">
            <w:pPr>
              <w:pStyle w:val="GlossEng"/>
            </w:pPr>
            <w:r w:rsidRPr="0099608C">
              <w:rPr>
                <w:rStyle w:val="ChSmallCaps"/>
              </w:rPr>
              <w:t>vblz</w:t>
            </w:r>
            <w:r w:rsidRPr="00DC6B25">
              <w:t>–</w:t>
            </w:r>
            <w:r>
              <w:t>teach</w:t>
            </w:r>
          </w:p>
        </w:tc>
        <w:tc>
          <w:tcPr>
            <w:tcW w:w="823" w:type="dxa"/>
            <w:shd w:val="clear" w:color="auto" w:fill="auto"/>
          </w:tcPr>
          <w:p w14:paraId="1783B492" w14:textId="77777777" w:rsidR="00672641" w:rsidRPr="00394B7A" w:rsidRDefault="00672641" w:rsidP="00672641">
            <w:pPr>
              <w:pStyle w:val="GlossEng"/>
            </w:pPr>
            <w:r>
              <w:t>be.</w:t>
            </w:r>
            <w:r w:rsidRPr="00394B7A">
              <w:t>good</w:t>
            </w:r>
          </w:p>
        </w:tc>
      </w:tr>
    </w:tbl>
    <w:p w14:paraId="16E37267" w14:textId="55203FD8" w:rsidR="00672641" w:rsidRPr="00394B7A" w:rsidRDefault="00B7093A" w:rsidP="00672641">
      <w:pPr>
        <w:pStyle w:val="FreeTranslEng"/>
      </w:pPr>
      <w:r>
        <w:t>‘</w:t>
      </w:r>
      <w:r w:rsidR="00672641" w:rsidRPr="00394B7A">
        <w:t>they don</w:t>
      </w:r>
      <w:r>
        <w:t>’</w:t>
      </w:r>
      <w:r w:rsidR="00672641" w:rsidRPr="00394B7A">
        <w:t xml:space="preserve">t </w:t>
      </w:r>
      <w:r w:rsidR="00672641" w:rsidRPr="006B48D0">
        <w:rPr>
          <w:rStyle w:val="ChBlueBold"/>
        </w:rPr>
        <w:t>study</w:t>
      </w:r>
      <w:r w:rsidR="00672641" w:rsidRPr="00394B7A">
        <w:t xml:space="preserve"> well</w:t>
      </w:r>
      <w:r>
        <w:t>’</w:t>
      </w:r>
      <w:r w:rsidR="00672641">
        <w:t xml:space="preserve"> </w:t>
      </w:r>
      <w:r w:rsidR="00672641" w:rsidRPr="006B48D0">
        <w:rPr>
          <w:rStyle w:val="ExampleSource"/>
        </w:rPr>
        <w:t>[081115-001b-Cv.0067]</w:t>
      </w:r>
    </w:p>
    <w:p w14:paraId="2EA8A52C" w14:textId="4A947503" w:rsidR="00672641" w:rsidRDefault="00672641" w:rsidP="00E53F03">
      <w:pPr>
        <w:pStyle w:val="Body0010after"/>
      </w:pPr>
      <w:r>
        <w:t xml:space="preserve">Bivalent </w:t>
      </w:r>
      <w:r w:rsidRPr="00C969BF">
        <w:rPr>
          <w:rStyle w:val="ChItalBold"/>
        </w:rPr>
        <w:t>angkat</w:t>
      </w:r>
      <w:r>
        <w:t xml:space="preserve"> </w:t>
      </w:r>
      <w:r w:rsidR="00B7093A">
        <w:t>‘</w:t>
      </w:r>
      <w:r>
        <w:t>lift</w:t>
      </w:r>
      <w:r w:rsidR="00B7093A">
        <w:t>’</w:t>
      </w:r>
      <w:r>
        <w:t xml:space="preserve"> and prefixed </w:t>
      </w:r>
      <w:r w:rsidRPr="00C969BF">
        <w:rPr>
          <w:rStyle w:val="ChItalBold"/>
        </w:rPr>
        <w:t>brangkat</w:t>
      </w:r>
      <w:r>
        <w:t xml:space="preserve"> </w:t>
      </w:r>
      <w:r w:rsidR="00B7093A">
        <w:t>‘</w:t>
      </w:r>
      <w:r>
        <w:t>leave</w:t>
      </w:r>
      <w:r w:rsidR="00B7093A">
        <w:t>’</w:t>
      </w:r>
      <w:r>
        <w:t xml:space="preserve"> </w:t>
      </w:r>
      <w:r w:rsidR="00077A42">
        <w:t xml:space="preserve">also </w:t>
      </w:r>
      <w:r>
        <w:t>have distinct semantics</w:t>
      </w:r>
      <w:r w:rsidR="00077A42">
        <w:t xml:space="preserve">. In addition, they also have </w:t>
      </w:r>
      <w:r>
        <w:t xml:space="preserve">a distinct distribution. </w:t>
      </w:r>
      <w:r w:rsidR="00077A42">
        <w:t xml:space="preserve">The base </w:t>
      </w:r>
      <w:r w:rsidRPr="00C969BF">
        <w:rPr>
          <w:rStyle w:val="ChItalBold"/>
        </w:rPr>
        <w:t>angkat</w:t>
      </w:r>
      <w:r>
        <w:t xml:space="preserve"> </w:t>
      </w:r>
      <w:r w:rsidR="00B7093A">
        <w:t>‘</w:t>
      </w:r>
      <w:r>
        <w:t>lift</w:t>
      </w:r>
      <w:r w:rsidR="00B7093A">
        <w:t>’</w:t>
      </w:r>
      <w:r>
        <w:t xml:space="preserve"> is used </w:t>
      </w:r>
      <w:r>
        <w:lastRenderedPageBreak/>
        <w:t>mono</w:t>
      </w:r>
      <w:r w:rsidR="00077A42">
        <w:t xml:space="preserve">transitively, as well as intransitively, </w:t>
      </w:r>
      <w:r>
        <w:t xml:space="preserve">as in </w:t>
      </w:r>
      <w:r>
        <w:fldChar w:fldCharType="begin"/>
      </w:r>
      <w:r>
        <w:instrText xml:space="preserve"> REF _Ref346965797 \h </w:instrText>
      </w:r>
      <w:r>
        <w:fldChar w:fldCharType="separate"/>
      </w:r>
      <w:r w:rsidR="00154D81" w:rsidRPr="000044EA">
        <w:t>(</w:t>
      </w:r>
      <w:r w:rsidR="00154D81">
        <w:rPr>
          <w:noProof/>
          <w:szCs w:val="19"/>
        </w:rPr>
        <w:t>48</w:t>
      </w:r>
      <w:r w:rsidR="00154D81" w:rsidRPr="00AC23C4">
        <w:rPr>
          <w:szCs w:val="19"/>
        </w:rPr>
        <w:t>)</w:t>
      </w:r>
      <w:r>
        <w:fldChar w:fldCharType="end"/>
      </w:r>
      <w:r w:rsidR="00077A42">
        <w:t xml:space="preserve"> and </w:t>
      </w:r>
      <w:r w:rsidR="00E53F03">
        <w:fldChar w:fldCharType="begin"/>
      </w:r>
      <w:r w:rsidR="00E53F03">
        <w:instrText xml:space="preserve"> REF _Ref438916679 \h </w:instrText>
      </w:r>
      <w:r w:rsidR="00E53F03">
        <w:fldChar w:fldCharType="separate"/>
      </w:r>
      <w:r w:rsidR="00154D81" w:rsidRPr="000044EA">
        <w:t>(</w:t>
      </w:r>
      <w:r w:rsidR="00154D81">
        <w:rPr>
          <w:noProof/>
          <w:szCs w:val="19"/>
        </w:rPr>
        <w:t>49</w:t>
      </w:r>
      <w:r w:rsidR="00154D81" w:rsidRPr="00AC23C4">
        <w:rPr>
          <w:szCs w:val="19"/>
        </w:rPr>
        <w:t>)</w:t>
      </w:r>
      <w:r w:rsidR="00E53F03">
        <w:fldChar w:fldCharType="end"/>
      </w:r>
      <w:r w:rsidR="00077A42">
        <w:t>, respectively. By contrast</w:t>
      </w:r>
      <w:r>
        <w:t xml:space="preserve">, </w:t>
      </w:r>
      <w:r w:rsidRPr="00C969BF">
        <w:rPr>
          <w:rStyle w:val="ChItalBold"/>
        </w:rPr>
        <w:t>brangkat</w:t>
      </w:r>
      <w:r>
        <w:t xml:space="preserve"> </w:t>
      </w:r>
      <w:r w:rsidR="00B7093A">
        <w:t>‘</w:t>
      </w:r>
      <w:r>
        <w:t>leave</w:t>
      </w:r>
      <w:r w:rsidR="00B7093A">
        <w:t>’</w:t>
      </w:r>
      <w:r>
        <w:t xml:space="preserve"> is always used intransitively</w:t>
      </w:r>
      <w:r w:rsidR="00077A42">
        <w:t>,</w:t>
      </w:r>
      <w:r>
        <w:t xml:space="preserve"> as in </w:t>
      </w:r>
      <w:r>
        <w:fldChar w:fldCharType="begin"/>
      </w:r>
      <w:r>
        <w:instrText xml:space="preserve"> REF _Ref346965798 \h </w:instrText>
      </w:r>
      <w:r>
        <w:fldChar w:fldCharType="separate"/>
      </w:r>
      <w:r w:rsidR="00154D81" w:rsidRPr="000044EA">
        <w:t>(</w:t>
      </w:r>
      <w:r w:rsidR="00154D81">
        <w:rPr>
          <w:noProof/>
          <w:szCs w:val="19"/>
        </w:rPr>
        <w:t>50</w:t>
      </w:r>
      <w:r w:rsidR="00154D81" w:rsidRPr="00AC23C4">
        <w:rPr>
          <w:szCs w:val="19"/>
        </w:rPr>
        <w:t>)</w:t>
      </w:r>
      <w:r>
        <w:fldChar w:fldCharType="end"/>
      </w:r>
      <w:r>
        <w:t>.</w:t>
      </w:r>
    </w:p>
    <w:p w14:paraId="7AED913F" w14:textId="785A5FFC" w:rsidR="00EB284F" w:rsidRDefault="00EB284F" w:rsidP="00EB284F">
      <w:pPr>
        <w:pStyle w:val="ExampleTitle"/>
      </w:pPr>
      <w:r w:rsidRPr="007855F0">
        <w:t xml:space="preserve">Prefix </w:t>
      </w:r>
      <w:r>
        <w:rPr>
          <w:rStyle w:val="ChSmallCapsItalBold"/>
        </w:rPr>
        <w:t>ber</w:t>
      </w:r>
      <w:r w:rsidRPr="00D208B5">
        <w:rPr>
          <w:rStyle w:val="ChSmallCapsItalBold"/>
        </w:rPr>
        <w:t>­</w:t>
      </w:r>
      <w:r>
        <w:t>: Distinct semantics and distinct distribution of verbal base and derived lexeme</w:t>
      </w:r>
    </w:p>
    <w:tbl>
      <w:tblPr>
        <w:tblW w:w="3996" w:type="dxa"/>
        <w:tblCellMar>
          <w:left w:w="42" w:type="dxa"/>
          <w:right w:w="42" w:type="dxa"/>
        </w:tblCellMar>
        <w:tblLook w:val="01E0" w:firstRow="1" w:lastRow="1" w:firstColumn="1" w:lastColumn="1" w:noHBand="0" w:noVBand="0"/>
      </w:tblPr>
      <w:tblGrid>
        <w:gridCol w:w="709"/>
        <w:gridCol w:w="651"/>
        <w:gridCol w:w="489"/>
        <w:gridCol w:w="773"/>
        <w:gridCol w:w="695"/>
        <w:gridCol w:w="679"/>
      </w:tblGrid>
      <w:tr w:rsidR="00AC23C4" w:rsidRPr="00394B7A" w14:paraId="3EDE8C0A" w14:textId="77777777" w:rsidTr="00AC23C4">
        <w:tc>
          <w:tcPr>
            <w:tcW w:w="709" w:type="dxa"/>
            <w:shd w:val="clear" w:color="auto" w:fill="auto"/>
          </w:tcPr>
          <w:p w14:paraId="16D554F7" w14:textId="606ED81D" w:rsidR="00672641" w:rsidRPr="00AC23C4" w:rsidRDefault="00672641" w:rsidP="00672641">
            <w:pPr>
              <w:pStyle w:val="O0Nwnext"/>
              <w:rPr>
                <w:szCs w:val="19"/>
              </w:rPr>
            </w:pPr>
            <w:bookmarkStart w:id="1418" w:name="_Ref346965797"/>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8</w:t>
            </w:r>
            <w:r w:rsidRPr="00AC23C4">
              <w:rPr>
                <w:szCs w:val="19"/>
              </w:rPr>
              <w:fldChar w:fldCharType="end"/>
            </w:r>
            <w:r w:rsidRPr="00AC23C4">
              <w:rPr>
                <w:szCs w:val="19"/>
              </w:rPr>
              <w:t>)</w:t>
            </w:r>
            <w:bookmarkEnd w:id="1418"/>
          </w:p>
        </w:tc>
        <w:tc>
          <w:tcPr>
            <w:tcW w:w="651" w:type="dxa"/>
            <w:shd w:val="clear" w:color="auto" w:fill="auto"/>
          </w:tcPr>
          <w:p w14:paraId="11294241" w14:textId="77777777" w:rsidR="00672641" w:rsidRPr="00394B7A" w:rsidRDefault="00672641" w:rsidP="00672641">
            <w:pPr>
              <w:pStyle w:val="Text"/>
            </w:pPr>
            <w:r w:rsidRPr="00394B7A">
              <w:t>bapa</w:t>
            </w:r>
          </w:p>
        </w:tc>
        <w:tc>
          <w:tcPr>
            <w:tcW w:w="489" w:type="dxa"/>
            <w:shd w:val="clear" w:color="auto" w:fill="auto"/>
          </w:tcPr>
          <w:p w14:paraId="76DF65C4" w14:textId="77777777" w:rsidR="00672641" w:rsidRPr="00394B7A" w:rsidRDefault="00672641" w:rsidP="00672641">
            <w:pPr>
              <w:pStyle w:val="Text"/>
            </w:pPr>
            <w:r w:rsidRPr="00394B7A">
              <w:t>de</w:t>
            </w:r>
          </w:p>
        </w:tc>
        <w:tc>
          <w:tcPr>
            <w:tcW w:w="773" w:type="dxa"/>
            <w:shd w:val="clear" w:color="auto" w:fill="auto"/>
          </w:tcPr>
          <w:p w14:paraId="73500C35" w14:textId="77777777" w:rsidR="00672641" w:rsidRPr="00790A9F" w:rsidRDefault="00672641" w:rsidP="00672641">
            <w:pPr>
              <w:pStyle w:val="Text"/>
              <w:rPr>
                <w:rStyle w:val="ChBlueBold"/>
              </w:rPr>
            </w:pPr>
            <w:r w:rsidRPr="00790A9F">
              <w:rPr>
                <w:rStyle w:val="ChBlueBold"/>
              </w:rPr>
              <w:t>angkat</w:t>
            </w:r>
          </w:p>
        </w:tc>
        <w:tc>
          <w:tcPr>
            <w:tcW w:w="695" w:type="dxa"/>
            <w:shd w:val="clear" w:color="auto" w:fill="auto"/>
          </w:tcPr>
          <w:p w14:paraId="60F13EC5" w14:textId="77777777" w:rsidR="00672641" w:rsidRPr="00394B7A" w:rsidRDefault="00672641" w:rsidP="00672641">
            <w:pPr>
              <w:pStyle w:val="Text"/>
            </w:pPr>
            <w:r w:rsidRPr="00394B7A">
              <w:t>rota</w:t>
            </w:r>
            <w:r>
              <w:t>n</w:t>
            </w:r>
            <w:r w:rsidR="004E7CF6">
              <w:t>g</w:t>
            </w:r>
          </w:p>
        </w:tc>
        <w:tc>
          <w:tcPr>
            <w:tcW w:w="679" w:type="dxa"/>
            <w:shd w:val="clear" w:color="auto" w:fill="auto"/>
          </w:tcPr>
          <w:p w14:paraId="2201EC9A" w14:textId="77777777" w:rsidR="00672641" w:rsidRPr="00394B7A" w:rsidRDefault="00672641" w:rsidP="00672641">
            <w:pPr>
              <w:pStyle w:val="Text"/>
            </w:pPr>
            <w:r w:rsidRPr="00394B7A">
              <w:t>besar</w:t>
            </w:r>
          </w:p>
        </w:tc>
      </w:tr>
      <w:tr w:rsidR="00AC23C4" w:rsidRPr="00394B7A" w14:paraId="66C9F76C" w14:textId="77777777" w:rsidTr="00AC23C4">
        <w:tc>
          <w:tcPr>
            <w:tcW w:w="709" w:type="dxa"/>
            <w:shd w:val="clear" w:color="auto" w:fill="auto"/>
          </w:tcPr>
          <w:p w14:paraId="7AAF2908" w14:textId="77777777" w:rsidR="00672641" w:rsidRPr="00790A9F" w:rsidRDefault="00672641" w:rsidP="00672641">
            <w:pPr>
              <w:pStyle w:val="GlossEng"/>
            </w:pPr>
          </w:p>
        </w:tc>
        <w:tc>
          <w:tcPr>
            <w:tcW w:w="651" w:type="dxa"/>
            <w:shd w:val="clear" w:color="auto" w:fill="auto"/>
          </w:tcPr>
          <w:p w14:paraId="2CC60A19" w14:textId="77777777" w:rsidR="00672641" w:rsidRPr="00394B7A" w:rsidRDefault="00672641" w:rsidP="00672641">
            <w:pPr>
              <w:pStyle w:val="GlossEng"/>
            </w:pPr>
            <w:r w:rsidRPr="00394B7A">
              <w:t>father</w:t>
            </w:r>
          </w:p>
        </w:tc>
        <w:tc>
          <w:tcPr>
            <w:tcW w:w="489" w:type="dxa"/>
            <w:shd w:val="clear" w:color="auto" w:fill="auto"/>
          </w:tcPr>
          <w:p w14:paraId="447E3407" w14:textId="77777777" w:rsidR="00672641" w:rsidRPr="0099608C" w:rsidRDefault="00672641" w:rsidP="00672641">
            <w:pPr>
              <w:pStyle w:val="GlossEng"/>
              <w:rPr>
                <w:rStyle w:val="ChSmallCaps"/>
              </w:rPr>
            </w:pPr>
            <w:r w:rsidRPr="0099608C">
              <w:rPr>
                <w:rStyle w:val="ChSmallCaps"/>
              </w:rPr>
              <w:t>3sg</w:t>
            </w:r>
          </w:p>
        </w:tc>
        <w:tc>
          <w:tcPr>
            <w:tcW w:w="773" w:type="dxa"/>
            <w:shd w:val="clear" w:color="auto" w:fill="auto"/>
          </w:tcPr>
          <w:p w14:paraId="389ECD4E" w14:textId="77777777" w:rsidR="00672641" w:rsidRPr="00394B7A" w:rsidRDefault="00672641" w:rsidP="00672641">
            <w:pPr>
              <w:pStyle w:val="GlossEng"/>
            </w:pPr>
            <w:r>
              <w:t>lift</w:t>
            </w:r>
          </w:p>
        </w:tc>
        <w:tc>
          <w:tcPr>
            <w:tcW w:w="695" w:type="dxa"/>
            <w:shd w:val="clear" w:color="auto" w:fill="auto"/>
          </w:tcPr>
          <w:p w14:paraId="3F36FE3B" w14:textId="77777777" w:rsidR="00672641" w:rsidRPr="00394B7A" w:rsidRDefault="00672641" w:rsidP="00672641">
            <w:pPr>
              <w:pStyle w:val="GlossEng"/>
            </w:pPr>
            <w:r w:rsidRPr="00394B7A">
              <w:t>rattan</w:t>
            </w:r>
          </w:p>
        </w:tc>
        <w:tc>
          <w:tcPr>
            <w:tcW w:w="679" w:type="dxa"/>
            <w:shd w:val="clear" w:color="auto" w:fill="auto"/>
          </w:tcPr>
          <w:p w14:paraId="3BC3EF8E" w14:textId="77777777" w:rsidR="00672641" w:rsidRPr="00394B7A" w:rsidRDefault="00672641" w:rsidP="00672641">
            <w:pPr>
              <w:pStyle w:val="GlossEng"/>
            </w:pPr>
            <w:r>
              <w:t>be.</w:t>
            </w:r>
            <w:r w:rsidRPr="00394B7A">
              <w:t>big</w:t>
            </w:r>
          </w:p>
        </w:tc>
      </w:tr>
    </w:tbl>
    <w:p w14:paraId="6D25C618" w14:textId="66E5200E" w:rsidR="00672641" w:rsidRDefault="00B7093A" w:rsidP="00672641">
      <w:pPr>
        <w:pStyle w:val="FreeTranslEng"/>
        <w:rPr>
          <w:rStyle w:val="ExampleSource"/>
        </w:rPr>
      </w:pPr>
      <w:r>
        <w:t>‘</w:t>
      </w:r>
      <w:r w:rsidR="00672641">
        <w:t>f</w:t>
      </w:r>
      <w:r w:rsidR="00672641" w:rsidRPr="00394B7A">
        <w:t xml:space="preserve">ather </w:t>
      </w:r>
      <w:r w:rsidR="00672641" w:rsidRPr="00440BA7">
        <w:rPr>
          <w:rStyle w:val="ChBlueBold"/>
        </w:rPr>
        <w:t>picked-up</w:t>
      </w:r>
      <w:r w:rsidR="00672641">
        <w:t xml:space="preserve"> </w:t>
      </w:r>
      <w:r w:rsidR="00672641" w:rsidRPr="00394B7A">
        <w:t>a big rattan (stick)</w:t>
      </w:r>
      <w:r>
        <w:t>’</w:t>
      </w:r>
      <w:r w:rsidR="00672641">
        <w:t xml:space="preserve"> </w:t>
      </w:r>
      <w:r w:rsidR="00672641" w:rsidRPr="00790A9F">
        <w:rPr>
          <w:rStyle w:val="ExampleSource"/>
        </w:rPr>
        <w:t>[080921-004a-Cv</w:t>
      </w:r>
      <w:r w:rsidR="00AF798A">
        <w:rPr>
          <w:rStyle w:val="ExampleSource"/>
        </w:rPr>
        <w:t>NP</w:t>
      </w:r>
      <w:r w:rsidR="00672641" w:rsidRPr="00790A9F">
        <w:rPr>
          <w:rStyle w:val="ExampleSource"/>
        </w:rPr>
        <w:t>.0084]</w:t>
      </w:r>
    </w:p>
    <w:tbl>
      <w:tblPr>
        <w:tblW w:w="4041" w:type="dxa"/>
        <w:tblCellMar>
          <w:left w:w="42" w:type="dxa"/>
          <w:right w:w="42" w:type="dxa"/>
        </w:tblCellMar>
        <w:tblLook w:val="01E0" w:firstRow="1" w:lastRow="1" w:firstColumn="1" w:lastColumn="1" w:noHBand="0" w:noVBand="0"/>
      </w:tblPr>
      <w:tblGrid>
        <w:gridCol w:w="709"/>
        <w:gridCol w:w="489"/>
        <w:gridCol w:w="856"/>
        <w:gridCol w:w="513"/>
        <w:gridCol w:w="756"/>
        <w:gridCol w:w="718"/>
      </w:tblGrid>
      <w:tr w:rsidR="00077A42" w:rsidRPr="00394B7A" w14:paraId="33A8A902" w14:textId="77777777" w:rsidTr="003A181B">
        <w:tc>
          <w:tcPr>
            <w:tcW w:w="709" w:type="dxa"/>
            <w:shd w:val="clear" w:color="auto" w:fill="auto"/>
          </w:tcPr>
          <w:p w14:paraId="3E4DB835" w14:textId="444BA397" w:rsidR="00077A42" w:rsidRPr="00AC23C4" w:rsidRDefault="00077A42" w:rsidP="0081719B">
            <w:pPr>
              <w:pStyle w:val="O0Nwnext"/>
              <w:rPr>
                <w:szCs w:val="19"/>
              </w:rPr>
            </w:pPr>
            <w:bookmarkStart w:id="1419" w:name="_Ref438916679"/>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9</w:t>
            </w:r>
            <w:r w:rsidRPr="00AC23C4">
              <w:rPr>
                <w:szCs w:val="19"/>
              </w:rPr>
              <w:fldChar w:fldCharType="end"/>
            </w:r>
            <w:r w:rsidRPr="00AC23C4">
              <w:rPr>
                <w:szCs w:val="19"/>
              </w:rPr>
              <w:t>)</w:t>
            </w:r>
            <w:bookmarkEnd w:id="1419"/>
          </w:p>
        </w:tc>
        <w:tc>
          <w:tcPr>
            <w:tcW w:w="489" w:type="dxa"/>
            <w:shd w:val="clear" w:color="auto" w:fill="auto"/>
          </w:tcPr>
          <w:p w14:paraId="46A0B0E1" w14:textId="1CFA0CB3" w:rsidR="00077A42" w:rsidRPr="00394B7A" w:rsidRDefault="00077A42" w:rsidP="0081719B">
            <w:pPr>
              <w:pStyle w:val="Text"/>
            </w:pPr>
            <w:r>
              <w:t>sa</w:t>
            </w:r>
          </w:p>
        </w:tc>
        <w:tc>
          <w:tcPr>
            <w:tcW w:w="856" w:type="dxa"/>
            <w:shd w:val="clear" w:color="auto" w:fill="auto"/>
          </w:tcPr>
          <w:p w14:paraId="1DAE8999" w14:textId="64255A2C" w:rsidR="00077A42" w:rsidRPr="00394B7A" w:rsidRDefault="00077A42" w:rsidP="0081719B">
            <w:pPr>
              <w:pStyle w:val="Text"/>
            </w:pPr>
            <w:r>
              <w:t>sendiri</w:t>
            </w:r>
          </w:p>
        </w:tc>
        <w:tc>
          <w:tcPr>
            <w:tcW w:w="513" w:type="dxa"/>
            <w:shd w:val="clear" w:color="auto" w:fill="auto"/>
          </w:tcPr>
          <w:p w14:paraId="4BE16E99" w14:textId="7A2BBC96" w:rsidR="00077A42" w:rsidRPr="00077A42" w:rsidRDefault="00077A42" w:rsidP="0081719B">
            <w:pPr>
              <w:pStyle w:val="Text"/>
            </w:pPr>
            <w:r>
              <w:t>tra</w:t>
            </w:r>
          </w:p>
        </w:tc>
        <w:tc>
          <w:tcPr>
            <w:tcW w:w="756" w:type="dxa"/>
            <w:shd w:val="clear" w:color="auto" w:fill="auto"/>
          </w:tcPr>
          <w:p w14:paraId="225CD061" w14:textId="39BDE38D" w:rsidR="00077A42" w:rsidRPr="00394B7A" w:rsidRDefault="00077A42" w:rsidP="0081719B">
            <w:pPr>
              <w:pStyle w:val="Text"/>
            </w:pPr>
            <w:r>
              <w:t>bisa</w:t>
            </w:r>
          </w:p>
        </w:tc>
        <w:tc>
          <w:tcPr>
            <w:tcW w:w="718" w:type="dxa"/>
            <w:shd w:val="clear" w:color="auto" w:fill="auto"/>
          </w:tcPr>
          <w:p w14:paraId="5DB2E92F" w14:textId="40C62DCB" w:rsidR="00077A42" w:rsidRPr="00E53F03" w:rsidRDefault="00077A42" w:rsidP="0081719B">
            <w:pPr>
              <w:pStyle w:val="Text"/>
              <w:rPr>
                <w:rStyle w:val="ChBlueBold"/>
              </w:rPr>
            </w:pPr>
            <w:r w:rsidRPr="00E53F03">
              <w:rPr>
                <w:rStyle w:val="ChBlueBold"/>
              </w:rPr>
              <w:t>angkat</w:t>
            </w:r>
          </w:p>
        </w:tc>
      </w:tr>
      <w:tr w:rsidR="00077A42" w:rsidRPr="00394B7A" w14:paraId="387992B8" w14:textId="77777777" w:rsidTr="003A181B">
        <w:tc>
          <w:tcPr>
            <w:tcW w:w="709" w:type="dxa"/>
            <w:shd w:val="clear" w:color="auto" w:fill="auto"/>
          </w:tcPr>
          <w:p w14:paraId="68689202" w14:textId="77777777" w:rsidR="00077A42" w:rsidRPr="00790A9F" w:rsidRDefault="00077A42" w:rsidP="00077A42">
            <w:pPr>
              <w:pStyle w:val="GlossEng"/>
            </w:pPr>
          </w:p>
        </w:tc>
        <w:tc>
          <w:tcPr>
            <w:tcW w:w="489" w:type="dxa"/>
            <w:shd w:val="clear" w:color="auto" w:fill="auto"/>
          </w:tcPr>
          <w:p w14:paraId="0EB6403B" w14:textId="2B92F4DB" w:rsidR="00077A42" w:rsidRPr="00394B7A" w:rsidRDefault="00077A42" w:rsidP="00077A42">
            <w:pPr>
              <w:pStyle w:val="GlossEng"/>
            </w:pPr>
            <w:r>
              <w:rPr>
                <w:rStyle w:val="ChSmallCaps"/>
              </w:rPr>
              <w:t>1</w:t>
            </w:r>
            <w:r w:rsidRPr="0099608C">
              <w:rPr>
                <w:rStyle w:val="ChSmallCaps"/>
              </w:rPr>
              <w:t>sg</w:t>
            </w:r>
          </w:p>
        </w:tc>
        <w:tc>
          <w:tcPr>
            <w:tcW w:w="856" w:type="dxa"/>
            <w:shd w:val="clear" w:color="auto" w:fill="auto"/>
          </w:tcPr>
          <w:p w14:paraId="00CAC153" w14:textId="70CE5C26" w:rsidR="00077A42" w:rsidRPr="00077A42" w:rsidRDefault="00077A42" w:rsidP="00077A42">
            <w:pPr>
              <w:pStyle w:val="GlossEng"/>
            </w:pPr>
            <w:r>
              <w:t>be.alone</w:t>
            </w:r>
          </w:p>
        </w:tc>
        <w:tc>
          <w:tcPr>
            <w:tcW w:w="513" w:type="dxa"/>
            <w:shd w:val="clear" w:color="auto" w:fill="auto"/>
          </w:tcPr>
          <w:p w14:paraId="7D672EDE" w14:textId="6D5A6EB7" w:rsidR="00077A42" w:rsidRPr="00077A42" w:rsidRDefault="00077A42" w:rsidP="00077A42">
            <w:pPr>
              <w:pStyle w:val="GlossEng"/>
              <w:rPr>
                <w:rStyle w:val="ChSmallCaps"/>
              </w:rPr>
            </w:pPr>
            <w:r w:rsidRPr="00077A42">
              <w:rPr>
                <w:rStyle w:val="ChSmallCaps"/>
              </w:rPr>
              <w:t>neg</w:t>
            </w:r>
          </w:p>
        </w:tc>
        <w:tc>
          <w:tcPr>
            <w:tcW w:w="756" w:type="dxa"/>
            <w:shd w:val="clear" w:color="auto" w:fill="auto"/>
          </w:tcPr>
          <w:p w14:paraId="7A7DF0CF" w14:textId="7E610633" w:rsidR="00077A42" w:rsidRPr="00394B7A" w:rsidRDefault="00077A42" w:rsidP="003A181B">
            <w:pPr>
              <w:pStyle w:val="GlossEng"/>
            </w:pPr>
            <w:r>
              <w:t>be.able</w:t>
            </w:r>
          </w:p>
        </w:tc>
        <w:tc>
          <w:tcPr>
            <w:tcW w:w="718" w:type="dxa"/>
            <w:shd w:val="clear" w:color="auto" w:fill="auto"/>
          </w:tcPr>
          <w:p w14:paraId="4C8C2BCF" w14:textId="02AA55B2" w:rsidR="00077A42" w:rsidRPr="00394B7A" w:rsidRDefault="00077A42" w:rsidP="00077A42">
            <w:pPr>
              <w:pStyle w:val="GlossEng"/>
            </w:pPr>
            <w:r>
              <w:t>lift</w:t>
            </w:r>
          </w:p>
        </w:tc>
      </w:tr>
    </w:tbl>
    <w:p w14:paraId="2AFE739D" w14:textId="67EC5D04" w:rsidR="00077A42" w:rsidRPr="00394B7A" w:rsidRDefault="00077A42" w:rsidP="00CC1E56">
      <w:pPr>
        <w:pStyle w:val="FreeTranslEng"/>
      </w:pPr>
      <w:r>
        <w:t xml:space="preserve">‘[the pig was very big,] </w:t>
      </w:r>
      <w:r w:rsidRPr="00077A42">
        <w:t>I alone could</w:t>
      </w:r>
      <w:r w:rsidR="00CC1E56">
        <w:t xml:space="preserve"> no</w:t>
      </w:r>
      <w:r w:rsidRPr="00077A42">
        <w:t xml:space="preserve">t </w:t>
      </w:r>
      <w:r w:rsidRPr="00CC1E56">
        <w:rPr>
          <w:rStyle w:val="ChBlueBold"/>
        </w:rPr>
        <w:t>transport</w:t>
      </w:r>
      <w:r w:rsidRPr="00077A42">
        <w:t xml:space="preserve"> </w:t>
      </w:r>
      <w:r>
        <w:t>(</w:t>
      </w:r>
      <w:r w:rsidRPr="00077A42">
        <w:t>it</w:t>
      </w:r>
      <w:r>
        <w:t xml:space="preserve">)’ </w:t>
      </w:r>
      <w:r w:rsidRPr="00790A9F">
        <w:rPr>
          <w:rStyle w:val="ExampleSource"/>
        </w:rPr>
        <w:t>[</w:t>
      </w:r>
      <w:r w:rsidRPr="00077A42">
        <w:rPr>
          <w:rStyle w:val="ExampleSource"/>
        </w:rPr>
        <w:t>080919-003-NP.0008</w:t>
      </w:r>
      <w:r w:rsidRPr="00790A9F">
        <w:rPr>
          <w:rStyle w:val="ExampleSource"/>
        </w:rPr>
        <w:t>]</w:t>
      </w:r>
    </w:p>
    <w:tbl>
      <w:tblPr>
        <w:tblW w:w="3651" w:type="dxa"/>
        <w:tblCellMar>
          <w:left w:w="42" w:type="dxa"/>
          <w:right w:w="42" w:type="dxa"/>
        </w:tblCellMar>
        <w:tblLook w:val="01E0" w:firstRow="1" w:lastRow="1" w:firstColumn="1" w:lastColumn="1" w:noHBand="0" w:noVBand="0"/>
      </w:tblPr>
      <w:tblGrid>
        <w:gridCol w:w="709"/>
        <w:gridCol w:w="806"/>
        <w:gridCol w:w="489"/>
        <w:gridCol w:w="573"/>
        <w:gridCol w:w="1074"/>
      </w:tblGrid>
      <w:tr w:rsidR="00AC23C4" w:rsidRPr="00394B7A" w14:paraId="0782B9A5" w14:textId="77777777" w:rsidTr="00245645">
        <w:tc>
          <w:tcPr>
            <w:tcW w:w="709" w:type="dxa"/>
            <w:shd w:val="clear" w:color="auto" w:fill="auto"/>
          </w:tcPr>
          <w:p w14:paraId="5D2D7B15" w14:textId="77777777" w:rsidR="00672641" w:rsidRPr="00AC23C4" w:rsidRDefault="00672641" w:rsidP="00672641">
            <w:pPr>
              <w:pStyle w:val="O0Nwnext"/>
              <w:rPr>
                <w:szCs w:val="19"/>
              </w:rPr>
            </w:pPr>
            <w:bookmarkStart w:id="1420" w:name="_Ref346965798"/>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0</w:t>
            </w:r>
            <w:r w:rsidRPr="00AC23C4">
              <w:rPr>
                <w:szCs w:val="19"/>
              </w:rPr>
              <w:fldChar w:fldCharType="end"/>
            </w:r>
            <w:r w:rsidRPr="00AC23C4">
              <w:rPr>
                <w:szCs w:val="19"/>
              </w:rPr>
              <w:t>)</w:t>
            </w:r>
            <w:bookmarkEnd w:id="1420"/>
          </w:p>
        </w:tc>
        <w:tc>
          <w:tcPr>
            <w:tcW w:w="806" w:type="dxa"/>
            <w:shd w:val="clear" w:color="auto" w:fill="auto"/>
          </w:tcPr>
          <w:p w14:paraId="34D7B1EA" w14:textId="77777777" w:rsidR="00672641" w:rsidRPr="00394B7A" w:rsidRDefault="00672641" w:rsidP="00672641">
            <w:pPr>
              <w:pStyle w:val="Text"/>
            </w:pPr>
            <w:r w:rsidRPr="00394B7A">
              <w:t>skarang</w:t>
            </w:r>
          </w:p>
        </w:tc>
        <w:tc>
          <w:tcPr>
            <w:tcW w:w="489" w:type="dxa"/>
            <w:shd w:val="clear" w:color="auto" w:fill="auto"/>
          </w:tcPr>
          <w:p w14:paraId="51D13D51" w14:textId="77777777" w:rsidR="00672641" w:rsidRPr="00394B7A" w:rsidRDefault="00672641" w:rsidP="00672641">
            <w:pPr>
              <w:pStyle w:val="Text"/>
            </w:pPr>
            <w:r w:rsidRPr="00394B7A">
              <w:t>de</w:t>
            </w:r>
          </w:p>
        </w:tc>
        <w:tc>
          <w:tcPr>
            <w:tcW w:w="573" w:type="dxa"/>
            <w:shd w:val="clear" w:color="auto" w:fill="auto"/>
          </w:tcPr>
          <w:p w14:paraId="632A2810" w14:textId="77777777" w:rsidR="00672641" w:rsidRPr="00394B7A" w:rsidRDefault="00672641" w:rsidP="00672641">
            <w:pPr>
              <w:pStyle w:val="Text"/>
            </w:pPr>
            <w:r w:rsidRPr="00394B7A">
              <w:t>mo</w:t>
            </w:r>
          </w:p>
        </w:tc>
        <w:tc>
          <w:tcPr>
            <w:tcW w:w="1074" w:type="dxa"/>
            <w:shd w:val="clear" w:color="auto" w:fill="auto"/>
          </w:tcPr>
          <w:p w14:paraId="634FCD45" w14:textId="77777777" w:rsidR="00672641" w:rsidRPr="00104CCF" w:rsidRDefault="00672641" w:rsidP="00672641">
            <w:pPr>
              <w:pStyle w:val="Text"/>
              <w:rPr>
                <w:rStyle w:val="ChBlueBold"/>
              </w:rPr>
            </w:pPr>
            <w:r w:rsidRPr="00104CCF">
              <w:rPr>
                <w:rStyle w:val="ChBlueBold"/>
              </w:rPr>
              <w:t>br</w:t>
            </w:r>
            <w:r w:rsidRPr="008C675E">
              <w:rPr>
                <w:rStyle w:val="ChBlueBold"/>
              </w:rPr>
              <w:t>–</w:t>
            </w:r>
            <w:r w:rsidRPr="00104CCF">
              <w:rPr>
                <w:rStyle w:val="ChBlueBold"/>
              </w:rPr>
              <w:t>angkat</w:t>
            </w:r>
          </w:p>
        </w:tc>
      </w:tr>
      <w:tr w:rsidR="00AC23C4" w:rsidRPr="00394B7A" w14:paraId="0ABC941F" w14:textId="77777777" w:rsidTr="00245645">
        <w:tc>
          <w:tcPr>
            <w:tcW w:w="709" w:type="dxa"/>
            <w:shd w:val="clear" w:color="auto" w:fill="auto"/>
          </w:tcPr>
          <w:p w14:paraId="3D189FCC" w14:textId="77777777" w:rsidR="00672641" w:rsidRPr="00104CCF" w:rsidRDefault="00672641" w:rsidP="00672641">
            <w:pPr>
              <w:pStyle w:val="GlossEng"/>
            </w:pPr>
          </w:p>
        </w:tc>
        <w:tc>
          <w:tcPr>
            <w:tcW w:w="806" w:type="dxa"/>
            <w:shd w:val="clear" w:color="auto" w:fill="auto"/>
          </w:tcPr>
          <w:p w14:paraId="74B71911" w14:textId="3D0DB68E" w:rsidR="00672641" w:rsidRPr="00394B7A" w:rsidRDefault="00245645" w:rsidP="00672641">
            <w:pPr>
              <w:pStyle w:val="GlossEng"/>
            </w:pPr>
            <w:r>
              <w:t>now</w:t>
            </w:r>
          </w:p>
        </w:tc>
        <w:tc>
          <w:tcPr>
            <w:tcW w:w="489" w:type="dxa"/>
            <w:shd w:val="clear" w:color="auto" w:fill="auto"/>
          </w:tcPr>
          <w:p w14:paraId="2F4997B7" w14:textId="77777777" w:rsidR="00672641" w:rsidRPr="0099608C" w:rsidRDefault="00672641" w:rsidP="00672641">
            <w:pPr>
              <w:pStyle w:val="GlossEng"/>
              <w:rPr>
                <w:rStyle w:val="ChSmallCaps"/>
              </w:rPr>
            </w:pPr>
            <w:r w:rsidRPr="0099608C">
              <w:rPr>
                <w:rStyle w:val="ChSmallCaps"/>
              </w:rPr>
              <w:t>3sg</w:t>
            </w:r>
          </w:p>
        </w:tc>
        <w:tc>
          <w:tcPr>
            <w:tcW w:w="573" w:type="dxa"/>
            <w:shd w:val="clear" w:color="auto" w:fill="auto"/>
          </w:tcPr>
          <w:p w14:paraId="354E08BE" w14:textId="77777777" w:rsidR="00672641" w:rsidRPr="00394B7A" w:rsidRDefault="00672641" w:rsidP="00672641">
            <w:pPr>
              <w:pStyle w:val="GlossEng"/>
            </w:pPr>
            <w:r w:rsidRPr="00394B7A">
              <w:t>want</w:t>
            </w:r>
          </w:p>
        </w:tc>
        <w:tc>
          <w:tcPr>
            <w:tcW w:w="1074" w:type="dxa"/>
            <w:shd w:val="clear" w:color="auto" w:fill="auto"/>
          </w:tcPr>
          <w:p w14:paraId="0DB242E2" w14:textId="77777777" w:rsidR="00672641" w:rsidRPr="00394B7A" w:rsidRDefault="00672641" w:rsidP="00672641">
            <w:pPr>
              <w:pStyle w:val="GlossEng"/>
            </w:pPr>
            <w:r w:rsidRPr="0099608C">
              <w:rPr>
                <w:rStyle w:val="ChSmallCaps"/>
              </w:rPr>
              <w:t>vblz</w:t>
            </w:r>
            <w:r w:rsidRPr="00DC6B25">
              <w:t>–</w:t>
            </w:r>
            <w:r>
              <w:t>lift</w:t>
            </w:r>
          </w:p>
        </w:tc>
      </w:tr>
    </w:tbl>
    <w:p w14:paraId="7F8B2FB1" w14:textId="26975314" w:rsidR="00672641" w:rsidRPr="00394B7A" w:rsidRDefault="00B7093A" w:rsidP="00672641">
      <w:pPr>
        <w:pStyle w:val="FreeTranslEng"/>
      </w:pPr>
      <w:r>
        <w:t>‘</w:t>
      </w:r>
      <w:r w:rsidR="00672641">
        <w:t xml:space="preserve">then </w:t>
      </w:r>
      <w:r w:rsidR="00672641" w:rsidRPr="00394B7A">
        <w:t xml:space="preserve">he wanted to </w:t>
      </w:r>
      <w:r w:rsidR="00672641" w:rsidRPr="00104CCF">
        <w:rPr>
          <w:rStyle w:val="ChBlueBold"/>
        </w:rPr>
        <w:t>leave</w:t>
      </w:r>
      <w:r>
        <w:t>’</w:t>
      </w:r>
      <w:r w:rsidR="00672641">
        <w:t xml:space="preserve"> </w:t>
      </w:r>
      <w:r w:rsidR="00672641" w:rsidRPr="00790A9F">
        <w:rPr>
          <w:rStyle w:val="ExampleSource"/>
        </w:rPr>
        <w:t>[080919-007-CvNP.0023]</w:t>
      </w:r>
    </w:p>
    <w:p w14:paraId="19B18F9D" w14:textId="02A50F79" w:rsidR="00672641" w:rsidRDefault="00672641" w:rsidP="004937BA">
      <w:pPr>
        <w:pStyle w:val="Body0000after"/>
      </w:pPr>
      <w:r>
        <w:t xml:space="preserve">In sum, with the exception of the last two lexemes, </w:t>
      </w:r>
      <w:r w:rsidR="00AF0EE1" w:rsidRPr="00AF0EE1">
        <w:rPr>
          <w:rStyle w:val="ChSmallCapsItalBold"/>
        </w:rPr>
        <w:t>ber­</w:t>
      </w:r>
      <w:r>
        <w:t xml:space="preserve">prefixed verbs have the same semantics as their respective bases. This suggests that </w:t>
      </w:r>
      <w:r w:rsidR="00C702AB">
        <w:t xml:space="preserve">in Papuan Malay </w:t>
      </w:r>
      <w:r>
        <w:t xml:space="preserve">affixation of verbal bases with prefix </w:t>
      </w:r>
      <w:r w:rsidRPr="009A4F2E">
        <w:rPr>
          <w:rStyle w:val="ChSmallCapsItalBold"/>
        </w:rPr>
        <w:t>ber­</w:t>
      </w:r>
      <w:r w:rsidRPr="00B41093">
        <w:t xml:space="preserve"> </w:t>
      </w:r>
      <w:r>
        <w:t xml:space="preserve">is not a productive process. Instead, the attested prefixed lexemes and their bases are taken as pairs of words from two different speech varieties: the unaffixed items are native Papuan Malay lexemes whereas the corresponding affixed items </w:t>
      </w:r>
      <w:r w:rsidR="004638A2">
        <w:t xml:space="preserve">are </w:t>
      </w:r>
      <w:r w:rsidR="002F6FBB">
        <w:t>SI-borrowings</w:t>
      </w:r>
      <w:r>
        <w:t>.</w:t>
      </w:r>
    </w:p>
    <w:p w14:paraId="7D5F4C02" w14:textId="1CF8F98A" w:rsidR="0056151B" w:rsidRDefault="00672641" w:rsidP="004937BA">
      <w:pPr>
        <w:pStyle w:val="Body0515after"/>
      </w:pPr>
      <w:r>
        <w:t xml:space="preserve">Given these properties, Papuan Malay </w:t>
      </w:r>
      <w:r w:rsidRPr="009A4F2E">
        <w:rPr>
          <w:rStyle w:val="ChSmallCapsItalBold"/>
        </w:rPr>
        <w:t>ber­</w:t>
      </w:r>
      <w:r w:rsidRPr="00276D8F">
        <w:t xml:space="preserve"> </w:t>
      </w:r>
      <w:r w:rsidRPr="0090507A">
        <w:t xml:space="preserve">contrasts with </w:t>
      </w:r>
      <w:r>
        <w:t xml:space="preserve">the corresponding prefix in </w:t>
      </w:r>
      <w:r w:rsidRPr="0090507A">
        <w:t>other Malay varieties</w:t>
      </w:r>
      <w:r>
        <w:t>.</w:t>
      </w:r>
      <w:r w:rsidRPr="0090507A">
        <w:t xml:space="preserve"> </w:t>
      </w:r>
      <w:r>
        <w:t xml:space="preserve">In most eastern Malay varieties, </w:t>
      </w:r>
      <w:r w:rsidR="00621623">
        <w:t xml:space="preserve">the </w:t>
      </w:r>
      <w:r>
        <w:t xml:space="preserve">corresponding prefix </w:t>
      </w:r>
      <w:r w:rsidRPr="00AC3CA1">
        <w:rPr>
          <w:rStyle w:val="ChItalBold"/>
        </w:rPr>
        <w:t>ba</w:t>
      </w:r>
      <w:r w:rsidRPr="0090507A">
        <w:rPr>
          <w:szCs w:val="19"/>
        </w:rPr>
        <w:t>­</w:t>
      </w:r>
      <w:r>
        <w:t xml:space="preserve"> forms verbs with a variety of meanings. The most common ones are durative and reflexive meanings, which are reported for </w:t>
      </w:r>
      <w:r w:rsidRPr="00642881">
        <w:t xml:space="preserve">Ambon Malay </w:t>
      </w:r>
      <w:r w:rsidR="00BA6215">
        <w:rPr>
          <w:rStyle w:val="Citation"/>
          <w:szCs w:val="19"/>
        </w:rPr>
        <w:fldChar w:fldCharType="begin"/>
      </w:r>
      <w:r w:rsidR="0092451D">
        <w:rPr>
          <w:rStyle w:val="Citation"/>
          <w:szCs w:val="19"/>
        </w:rPr>
        <w:instrText>ADDIN CITAVI.PLACEHOLDER cf7dcf69-6d31-4872-a782-65c3ea18175e 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h2YW4gTWluZGUgMTk5NzogOTbigJM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NaW5kZSAxOTk3OiA5NuKAkzk4KTwvVGV4dD4NCiAgICA8L1RleHRVbml0Pg0KICA8L1RleHRVbml0cz4NCjwvUGxhY2Vob2xkZXI+</w:instrText>
      </w:r>
      <w:r w:rsidR="00BA6215">
        <w:rPr>
          <w:rStyle w:val="Citation"/>
          <w:szCs w:val="19"/>
        </w:rPr>
        <w:fldChar w:fldCharType="separate"/>
      </w:r>
      <w:bookmarkStart w:id="1421" w:name="_CTVP001cf7dcf696d314872a78265c3ea18175e"/>
      <w:r w:rsidR="0092006B">
        <w:rPr>
          <w:rStyle w:val="Citation"/>
          <w:szCs w:val="19"/>
        </w:rPr>
        <w:t>(van Minde 1997: 96–98)</w:t>
      </w:r>
      <w:bookmarkEnd w:id="1421"/>
      <w:r w:rsidR="00BA6215">
        <w:rPr>
          <w:rStyle w:val="Citation"/>
          <w:szCs w:val="19"/>
        </w:rPr>
        <w:fldChar w:fldCharType="end"/>
      </w:r>
      <w:r w:rsidRPr="003C2090">
        <w:t xml:space="preserve">, </w:t>
      </w:r>
      <w:r>
        <w:t xml:space="preserve">Banda Malay </w:t>
      </w:r>
      <w:r w:rsidR="00BA6215">
        <w:rPr>
          <w:rStyle w:val="Citation"/>
        </w:rPr>
        <w:fldChar w:fldCharType="begin"/>
      </w:r>
      <w:r w:rsidR="0092451D">
        <w:rPr>
          <w:rStyle w:val="Citation"/>
        </w:rPr>
        <w:instrText>ADDIN CITAVI.PLACEHOLDER 3bba4346-2b67-45d1-8e52-22765b4eddcc 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UGFhdXcgMjAwOTogMjQ54oCTMjU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hdXcgMjAwOTogMjQ54oCTMjUwKTwvVGV4dD4NCiAgICA8L1RleHRVbml0Pg0KICA8L1RleHRVbml0cz4NCjwvUGxhY2Vob2xkZXI+</w:instrText>
      </w:r>
      <w:r w:rsidR="00BA6215">
        <w:rPr>
          <w:rStyle w:val="Citation"/>
        </w:rPr>
        <w:fldChar w:fldCharType="separate"/>
      </w:r>
      <w:bookmarkStart w:id="1422" w:name="_CTVP0013bba43462b6745d18e5222765b4eddcc"/>
      <w:r w:rsidR="0092006B">
        <w:rPr>
          <w:rStyle w:val="Citation"/>
        </w:rPr>
        <w:t>(Paauw 2009: 249–250)</w:t>
      </w:r>
      <w:bookmarkEnd w:id="1422"/>
      <w:r w:rsidR="00BA6215">
        <w:rPr>
          <w:rStyle w:val="Citation"/>
        </w:rPr>
        <w:fldChar w:fldCharType="end"/>
      </w:r>
      <w:r w:rsidRPr="003C2090">
        <w:t>,</w:t>
      </w:r>
      <w:r>
        <w:rPr>
          <w:rStyle w:val="FootnoteReference"/>
        </w:rPr>
        <w:footnoteReference w:id="124"/>
      </w:r>
      <w:r w:rsidRPr="000A1C06">
        <w:t xml:space="preserve"> </w:t>
      </w:r>
      <w:r w:rsidRPr="00642881">
        <w:t xml:space="preserve">Manado Malay </w:t>
      </w:r>
      <w:r w:rsidR="00BA6215">
        <w:rPr>
          <w:rStyle w:val="Citation"/>
          <w:szCs w:val="19"/>
        </w:rPr>
        <w:fldChar w:fldCharType="begin"/>
      </w:r>
      <w:r w:rsidR="0092451D">
        <w:rPr>
          <w:rStyle w:val="Citation"/>
          <w:szCs w:val="19"/>
        </w:rPr>
        <w:instrText>ADDIN CITAVI.PLACEHOLDER a1982199-2976-4b41-9609-aa4a30235b9c 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lN0b2VsIDIwMDUg4oCTIEZvY3VzIGluIE1hbmFkbyBNYWxheTwvU2hvcnRUaXRsZT4NCiAgICAgICAgPFRpdGxlPkZvY3VzIGluIE1hbmFkbyBNYWxheTogR3JhbW1hciwgcGFydGljbGVzLCBhbmQgaW50b25hdGlvbjwvVGl0bGU+DQogICAgICAgIDxZZWFyPjIwMDU8L1llYXI+DQogICAgICA8L1JlZmVyZW5jZT4NCiAgICA8L0VudHJ5Pg0KICA8L0VudHJpZXM+DQogIDxUZXh0PihTdG9lbCAyMDA1OiAxOOKAkzI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vZWwgMjAwNTogMTjigJMyMik8L1RleHQ+DQogICAgPC9UZXh0VW5pdD4NCiAgPC9UZXh0VW5pdHM+DQo8L1BsYWNlaG9sZGVyPg==</w:instrText>
      </w:r>
      <w:r w:rsidR="00BA6215">
        <w:rPr>
          <w:rStyle w:val="Citation"/>
          <w:szCs w:val="19"/>
        </w:rPr>
        <w:fldChar w:fldCharType="separate"/>
      </w:r>
      <w:bookmarkStart w:id="1424" w:name="_CTVP001a198219929764b419609aa4a30235b9c"/>
      <w:r w:rsidR="0092006B">
        <w:rPr>
          <w:rStyle w:val="Citation"/>
          <w:szCs w:val="19"/>
        </w:rPr>
        <w:t>(Stoel 2005: 18–22)</w:t>
      </w:r>
      <w:bookmarkEnd w:id="1424"/>
      <w:r w:rsidR="00BA6215">
        <w:rPr>
          <w:rStyle w:val="Citation"/>
          <w:szCs w:val="19"/>
        </w:rPr>
        <w:fldChar w:fldCharType="end"/>
      </w:r>
      <w:r w:rsidRPr="003C2090">
        <w:t xml:space="preserve">, </w:t>
      </w:r>
      <w:r w:rsidR="00BB0FC0">
        <w:t xml:space="preserve">and </w:t>
      </w:r>
      <w:r w:rsidR="00E870D5" w:rsidRPr="00913A62">
        <w:rPr>
          <w:lang w:eastAsia="ko-KR"/>
        </w:rPr>
        <w:t xml:space="preserve">North Moluccan </w:t>
      </w:r>
      <w:r w:rsidR="00E870D5">
        <w:rPr>
          <w:lang w:eastAsia="ko-KR"/>
        </w:rPr>
        <w:t xml:space="preserve">/ Ternate </w:t>
      </w:r>
      <w:r w:rsidR="00E870D5" w:rsidRPr="00913A62">
        <w:rPr>
          <w:lang w:eastAsia="ko-KR"/>
        </w:rPr>
        <w:t>Malay</w:t>
      </w:r>
      <w:r w:rsidRPr="00642881">
        <w:t xml:space="preserve"> </w:t>
      </w:r>
      <w:r w:rsidR="00E870D5" w:rsidRPr="00E870D5">
        <w:t>(</w:t>
      </w:r>
      <w:r w:rsidR="00FE4602" w:rsidRPr="00FE4602">
        <w:rPr>
          <w:rStyle w:val="Citation"/>
        </w:rPr>
        <w:fldChar w:fldCharType="begin"/>
      </w:r>
      <w:r w:rsidR="003F3C2C">
        <w:rPr>
          <w:rStyle w:val="Citation"/>
        </w:rPr>
        <w:instrText>ADDIN CITAVI.PLACEHOLDER 75af4419-7086-435e-91bf-84357118b4b6 PFBsYWNlaG9sZGVyPg0KICA8QWRkSW5WZXJzaW9uPjUuMi4wLjg8L0FkZEluVmVyc2lvbj4NCiAgPElkPjc1YWY0NDE5LTcwODYtNDM1ZS05MWJmLTg0MzU3MTE4YjRiNjwvSWQ+DQogIDxFbnRyaWVzPg0KICAgIDxFbnRyeT4NCiAgICAgIDxJZD5kNzI0NDBmOS1jY2NlLTQwYmYtOTIwZi01ZTBlM2ZiYjE1ZGM8L0lkPg0KICAgICAgPE5vUGFyPnRydWU8L05vUGFy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TI4OGI5YjQtOTk5NC00Y2ZkLWI1YTktZDcxYzdjYjE0ZjE0PC9SZWZlcmVuY2VJZD4NCiAgICAgIDxSYW5nZT4NCiAgICAgICAgPFN0YXJ0PjA8L1N0YXJ0Pg0KICAgICAgICA8TGVuZ3RoPjE1PC9MZW5ndGg+DQogICAgICA8L1JhbmdlPg0KICAgICAgPFJlZmVyZW5jZT4NCiAgICAgICAgPFJlZmVyZW5jZVR5cGVJZD5Db250cmlidXRpb248L1JlZmVyZW5jZVR5cGVJZD4NCiAgICAgICAgPEF1dGhvcnM+DQogICAgICAgICAgPFBlcnNvbj4NCiAgICAgICAgICAgIDxGaXJzdE5hbWU+UGF1bDwvRmlyc3ROYW1lPg0KICAgICAgICAgICAgPExhc3ROYW1lPlRheWxvcjwvTGFzdE5hbWU+DQogICAgICAgICAgICA8TWlkZGxlTmFtZT5N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Xlsb3IgMTk4MzogMTg8L1RleHQ+DQogICAgPC9UZXh0VW5pdD4NCiAgPC9UZXh0VW5pdHM+DQo8L1BsYWNlaG9sZGVyPg==</w:instrText>
      </w:r>
      <w:r w:rsidR="00FE4602" w:rsidRPr="00FE4602">
        <w:rPr>
          <w:rStyle w:val="Citation"/>
        </w:rPr>
        <w:fldChar w:fldCharType="separate"/>
      </w:r>
      <w:bookmarkStart w:id="1425" w:name="_CTVP00175af44197086435e91bf84357118b4b6"/>
      <w:r w:rsidR="0092006B">
        <w:rPr>
          <w:rStyle w:val="Citation"/>
        </w:rPr>
        <w:t>Taylor 1983: 18</w:t>
      </w:r>
      <w:bookmarkEnd w:id="1425"/>
      <w:r w:rsidR="00FE4602" w:rsidRPr="00FE4602">
        <w:rPr>
          <w:rStyle w:val="Citation"/>
        </w:rPr>
        <w:fldChar w:fldCharType="end"/>
      </w:r>
      <w:r w:rsidR="009C1E18">
        <w:rPr>
          <w:rStyle w:val="Citation"/>
        </w:rPr>
        <w:t>;</w:t>
      </w:r>
      <w:r w:rsidRPr="00245454">
        <w:t xml:space="preserve"> </w:t>
      </w:r>
      <w:r w:rsidR="00BA6215">
        <w:rPr>
          <w:rStyle w:val="Citation"/>
          <w:szCs w:val="19"/>
        </w:rPr>
        <w:fldChar w:fldCharType="begin"/>
      </w:r>
      <w:r w:rsidR="003A5B20">
        <w:rPr>
          <w:rStyle w:val="Citation"/>
          <w:szCs w:val="19"/>
        </w:rPr>
        <w:instrText>ADDIN CITAVI.PLACEHOLDER 373e5f97-521d-42ba-8a3c-92530f96875b 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l0YW1haHVwdXR0eSAyMDEyOiAxMjXigJMxMjc8L1RleHQ+DQogICAgPC9UZXh0VW5pdD4NCiAgPC9UZXh0VW5pdHM+DQo8L1BsYWNlaG9sZGVyPg==</w:instrText>
      </w:r>
      <w:r w:rsidR="00BA6215">
        <w:rPr>
          <w:rStyle w:val="Citation"/>
          <w:szCs w:val="19"/>
        </w:rPr>
        <w:fldChar w:fldCharType="separate"/>
      </w:r>
      <w:bookmarkStart w:id="1426" w:name="_CTVP001373e5f97521d42ba8a3c92530f96875b"/>
      <w:r w:rsidR="0092006B">
        <w:rPr>
          <w:rStyle w:val="Citation"/>
          <w:szCs w:val="19"/>
        </w:rPr>
        <w:t>Litamahuputty 2012: 125–127</w:t>
      </w:r>
      <w:bookmarkEnd w:id="1426"/>
      <w:r w:rsidR="00BA6215">
        <w:rPr>
          <w:rStyle w:val="Citation"/>
          <w:szCs w:val="19"/>
        </w:rPr>
        <w:fldChar w:fldCharType="end"/>
      </w:r>
      <w:r w:rsidR="00E870D5" w:rsidRPr="00E870D5">
        <w:t>)</w:t>
      </w:r>
      <w:r w:rsidRPr="003C2090">
        <w:t xml:space="preserve">. </w:t>
      </w:r>
      <w:r w:rsidR="008F594D">
        <w:t xml:space="preserve">In </w:t>
      </w:r>
      <w:r w:rsidR="00AD0D53" w:rsidRPr="0090507A">
        <w:t xml:space="preserve">Kupang Malay </w:t>
      </w:r>
      <w:r w:rsidR="00BA6215">
        <w:rPr>
          <w:rStyle w:val="Citation"/>
          <w:szCs w:val="19"/>
        </w:rPr>
        <w:fldChar w:fldCharType="begin"/>
      </w:r>
      <w:r w:rsidR="0092451D">
        <w:rPr>
          <w:rStyle w:val="Citation"/>
          <w:szCs w:val="19"/>
        </w:rPr>
        <w:instrText>ADDIN CITAVI.PLACEHOLDER 5fd25a3b-118b-45d4-8b2b-fce35db695fa 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TdGVpbmhhdWVyIDE5ODMg4oCTIE5vdGVzIG9uIHRoZSBNYWxheTwvU2hvcnRUaXRsZT4NCiAgICAgICAgPFRpdGxlPk5vdGVzIG9uIHRoZSBNYWxheSBvZiBLdXBhbmc8L1RpdGxlPg0KICAgICAgPC9SZWZlcmVuY2U+DQogICAgPC9FbnRyeT4NCiAgPC9FbnRyaWVzPg0KICA8VGV4dD4oU3RlaW5oYXVlciAxOTgzOiA0NuKAkzQ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laW5oYXVlciAxOTgzOiA0NuKAkzQ5KTwvVGV4dD4NCiAgICA8L1RleHRVbml0Pg0KICA8L1RleHRVbml0cz4NCjwvUGxhY2Vob2xkZXI+</w:instrText>
      </w:r>
      <w:r w:rsidR="00BA6215">
        <w:rPr>
          <w:rStyle w:val="Citation"/>
          <w:szCs w:val="19"/>
        </w:rPr>
        <w:fldChar w:fldCharType="separate"/>
      </w:r>
      <w:bookmarkStart w:id="1427" w:name="_CTVP0015fd25a3b118b45d48b2bfce35db695fa"/>
      <w:r w:rsidR="0092006B">
        <w:rPr>
          <w:rStyle w:val="Citation"/>
          <w:szCs w:val="19"/>
        </w:rPr>
        <w:t>(Steinhauer 1983: 46–49)</w:t>
      </w:r>
      <w:bookmarkEnd w:id="1427"/>
      <w:r w:rsidR="00BA6215">
        <w:rPr>
          <w:rStyle w:val="Citation"/>
          <w:szCs w:val="19"/>
        </w:rPr>
        <w:fldChar w:fldCharType="end"/>
      </w:r>
      <w:r w:rsidR="00AD0D53" w:rsidRPr="00AD0D53">
        <w:t xml:space="preserve"> and</w:t>
      </w:r>
      <w:r w:rsidR="00AD0D53" w:rsidRPr="0090507A">
        <w:t xml:space="preserve"> </w:t>
      </w:r>
      <w:r w:rsidR="008F594D">
        <w:t>Larantuka Malay</w:t>
      </w:r>
      <w:r w:rsidR="00AD0D53">
        <w:t xml:space="preserve"> </w:t>
      </w:r>
      <w:r w:rsidR="00BA6215">
        <w:rPr>
          <w:rStyle w:val="Citation"/>
        </w:rPr>
        <w:fldChar w:fldCharType="begin"/>
      </w:r>
      <w:r w:rsidR="0092451D">
        <w:rPr>
          <w:rStyle w:val="Citation"/>
        </w:rPr>
        <w:instrText>ADDIN CITAVI.PLACEHOLDER c9c77158-c455-4a7a-a694-419768c65351 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yNDnigJMyNTQtMjU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hdXcgMjAwOTogMjQ54oCTMjU0LTI1NSk8L1RleHQ+DQogICAgPC9UZXh0VW5pdD4NCiAgPC9UZXh0VW5pdHM+DQo8L1BsYWNlaG9sZGVyPg==</w:instrText>
      </w:r>
      <w:r w:rsidR="00BA6215">
        <w:rPr>
          <w:rStyle w:val="Citation"/>
        </w:rPr>
        <w:fldChar w:fldCharType="separate"/>
      </w:r>
      <w:bookmarkStart w:id="1428" w:name="_CTVP001c9c77158c4554a7aa694419768c65351"/>
      <w:r w:rsidR="0092006B">
        <w:rPr>
          <w:rStyle w:val="Citation"/>
        </w:rPr>
        <w:t>(Paauw 2009: 249–254-255)</w:t>
      </w:r>
      <w:bookmarkEnd w:id="1428"/>
      <w:r w:rsidR="00BA6215">
        <w:rPr>
          <w:rStyle w:val="Citation"/>
        </w:rPr>
        <w:fldChar w:fldCharType="end"/>
      </w:r>
      <w:r w:rsidR="008F594D">
        <w:t>, the prefix typically signals durative and reciprocal meanings</w:t>
      </w:r>
      <w:r w:rsidR="008F594D" w:rsidRPr="008F594D">
        <w:t>.</w:t>
      </w:r>
      <w:r w:rsidR="0056151B">
        <w:t xml:space="preserve"> </w:t>
      </w:r>
      <w:r w:rsidR="0056151B" w:rsidRPr="00245454">
        <w:t xml:space="preserve">In Standard </w:t>
      </w:r>
      <w:r w:rsidR="0056151B" w:rsidRPr="0056151B">
        <w:t xml:space="preserve">Indonesian, the main function of the corresponding prefix </w:t>
      </w:r>
      <w:r w:rsidR="0056151B" w:rsidRPr="006B322D">
        <w:rPr>
          <w:rStyle w:val="ChItalBold"/>
        </w:rPr>
        <w:t>ber­</w:t>
      </w:r>
      <w:r w:rsidR="0056151B" w:rsidRPr="0056151B">
        <w:t xml:space="preserve"> is to create monovalent verbs</w:t>
      </w:r>
      <w:r w:rsidR="0056151B">
        <w:t xml:space="preserve"> (</w:t>
      </w:r>
      <w:r w:rsidR="00FE4602" w:rsidRPr="00FE4602">
        <w:rPr>
          <w:rStyle w:val="Citation"/>
        </w:rPr>
        <w:fldChar w:fldCharType="begin"/>
      </w:r>
      <w:r w:rsidR="00FE4602" w:rsidRPr="00FE4602">
        <w:rPr>
          <w:rStyle w:val="Citation"/>
        </w:rPr>
        <w:instrText>ADDIN CITAVI.PLACEHOLDER 026c3db1-194d-4e1d-a717-4664d6fca552 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5nbGVicmV0c29uIDIwMDM6IDEzMTwvVGV4dD4NCiAgICA8L1RleHRVbml0Pg0KICA8L1RleHRVbml0cz4NCjwvUGxhY2Vob2xkZXI+</w:instrText>
      </w:r>
      <w:r w:rsidR="00FE4602" w:rsidRPr="00FE4602">
        <w:rPr>
          <w:rStyle w:val="Citation"/>
        </w:rPr>
        <w:fldChar w:fldCharType="separate"/>
      </w:r>
      <w:bookmarkStart w:id="1429" w:name="_CTVP001026c3db1194d4e1da7174664d6fca552"/>
      <w:r w:rsidR="0092006B">
        <w:rPr>
          <w:rStyle w:val="Citation"/>
        </w:rPr>
        <w:t>Englebretson 2003: 131</w:t>
      </w:r>
      <w:bookmarkEnd w:id="1429"/>
      <w:r w:rsidR="00FE4602" w:rsidRPr="00FE4602">
        <w:rPr>
          <w:rStyle w:val="Citation"/>
        </w:rPr>
        <w:fldChar w:fldCharType="end"/>
      </w:r>
      <w:r w:rsidR="0056151B">
        <w:rPr>
          <w:rStyle w:val="Citation"/>
        </w:rPr>
        <w:t>;</w:t>
      </w:r>
      <w:r w:rsidR="0056151B">
        <w:t xml:space="preserve"> </w:t>
      </w:r>
      <w:r w:rsidR="00BA6215">
        <w:rPr>
          <w:rStyle w:val="Citation"/>
        </w:rPr>
        <w:fldChar w:fldCharType="begin"/>
      </w:r>
      <w:r w:rsidR="0092451D">
        <w:rPr>
          <w:rStyle w:val="Citation"/>
        </w:rPr>
        <w:instrText>ADDIN CITAVI.PLACEHOLDER 0c8b5c92-5f80-40dd-9745-e7bbc1300604 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NzogOTY8L1RleHQ+DQogICAgPC9UZXh0VW5pdD4NCiAgPC9UZXh0VW5pdHM+DQo8L1BsYWNlaG9sZGVyPg==</w:instrText>
      </w:r>
      <w:r w:rsidR="00BA6215">
        <w:rPr>
          <w:rStyle w:val="Citation"/>
        </w:rPr>
        <w:fldChar w:fldCharType="separate"/>
      </w:r>
      <w:bookmarkStart w:id="1430" w:name="_CTVP0010c8b5c925f8040dd9745e7bbc1300604"/>
      <w:r w:rsidR="0092006B">
        <w:rPr>
          <w:rStyle w:val="Citation"/>
        </w:rPr>
        <w:t>2007: 96</w:t>
      </w:r>
      <w:bookmarkEnd w:id="1430"/>
      <w:r w:rsidR="00BA6215">
        <w:rPr>
          <w:rStyle w:val="Citation"/>
        </w:rPr>
        <w:fldChar w:fldCharType="end"/>
      </w:r>
      <w:r w:rsidR="00D90EC2" w:rsidRPr="00D90EC2">
        <w:t>)</w:t>
      </w:r>
      <w:r w:rsidR="0056151B" w:rsidRPr="0056151B">
        <w:t>. When attached to verbal bases</w:t>
      </w:r>
      <w:r w:rsidR="006B322D">
        <w:t>,</w:t>
      </w:r>
      <w:r w:rsidR="0056151B" w:rsidRPr="0056151B">
        <w:t xml:space="preserve"> </w:t>
      </w:r>
      <w:r w:rsidR="006B322D">
        <w:t xml:space="preserve">the prefix </w:t>
      </w:r>
      <w:r w:rsidR="0056151B" w:rsidRPr="0056151B">
        <w:t>indicate</w:t>
      </w:r>
      <w:r w:rsidR="006B322D">
        <w:t>s</w:t>
      </w:r>
      <w:r w:rsidR="0056151B" w:rsidRPr="0056151B">
        <w:t xml:space="preserve"> </w:t>
      </w:r>
      <w:r w:rsidR="00B7093A">
        <w:t>“</w:t>
      </w:r>
      <w:r w:rsidR="0056151B" w:rsidRPr="0056151B">
        <w:t>that the subject of the utterance is the patient, that is, the experiencer</w:t>
      </w:r>
      <w:r w:rsidR="0056151B">
        <w:rPr>
          <w:lang w:eastAsia="en-US"/>
        </w:rPr>
        <w:t xml:space="preserve"> of the action</w:t>
      </w:r>
      <w:r w:rsidR="00B7093A">
        <w:rPr>
          <w:lang w:eastAsia="en-US"/>
        </w:rPr>
        <w:t>”</w:t>
      </w:r>
      <w:r w:rsidR="0056151B">
        <w:rPr>
          <w:lang w:eastAsia="en-US"/>
        </w:rPr>
        <w:t xml:space="preserve"> </w:t>
      </w:r>
      <w:r w:rsidR="00BA6215">
        <w:rPr>
          <w:rStyle w:val="Citation"/>
        </w:rPr>
        <w:fldChar w:fldCharType="begin"/>
      </w:r>
      <w:r w:rsidR="0092451D">
        <w:rPr>
          <w:rStyle w:val="Citation"/>
        </w:rPr>
        <w:instrText>ADDIN CITAVI.PLACEHOLDER 06a6bb9e-3f48-42e9-9b57-5af1b0c244b9 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bnR6IDE5OTQ6IDEzNOKAkzEzOCk8L1RleHQ+DQogICAgPC9UZXh0VW5pdD4NCiAgPC9UZXh0VW5pdHM+DQo8L1BsYWNlaG9sZGVyPg==</w:instrText>
      </w:r>
      <w:r w:rsidR="00BA6215">
        <w:rPr>
          <w:rStyle w:val="Citation"/>
        </w:rPr>
        <w:fldChar w:fldCharType="separate"/>
      </w:r>
      <w:bookmarkStart w:id="1431" w:name="_CTVP00106a6bb9e3f4842e99b575af1b0c244b9"/>
      <w:r w:rsidR="0092006B">
        <w:rPr>
          <w:rStyle w:val="Citation"/>
        </w:rPr>
        <w:t>(Mintz 1994: 134–138)</w:t>
      </w:r>
      <w:bookmarkEnd w:id="1431"/>
      <w:r w:rsidR="00BA6215">
        <w:rPr>
          <w:rStyle w:val="Citation"/>
        </w:rPr>
        <w:fldChar w:fldCharType="end"/>
      </w:r>
      <w:r w:rsidR="0056151B">
        <w:t>.</w:t>
      </w:r>
    </w:p>
    <w:p w14:paraId="508D9676" w14:textId="77777777" w:rsidR="00672641" w:rsidRDefault="00672641" w:rsidP="00672641">
      <w:pPr>
        <w:pStyle w:val="Heading4"/>
        <w:rPr>
          <w:szCs w:val="19"/>
        </w:rPr>
      </w:pPr>
      <w:bookmarkStart w:id="1432" w:name="_Ref326244591"/>
      <w:bookmarkStart w:id="1433" w:name="_Toc339537742"/>
      <w:bookmarkStart w:id="1434" w:name="_Ref351806016"/>
      <w:r w:rsidRPr="0090507A">
        <w:rPr>
          <w:szCs w:val="19"/>
        </w:rPr>
        <w:t xml:space="preserve">Prefixed items derived from </w:t>
      </w:r>
      <w:bookmarkEnd w:id="1432"/>
      <w:bookmarkEnd w:id="1433"/>
      <w:r w:rsidRPr="0090507A">
        <w:rPr>
          <w:szCs w:val="19"/>
        </w:rPr>
        <w:t>nominal</w:t>
      </w:r>
      <w:r>
        <w:rPr>
          <w:szCs w:val="19"/>
        </w:rPr>
        <w:t>,</w:t>
      </w:r>
      <w:r w:rsidRPr="0090507A">
        <w:rPr>
          <w:szCs w:val="19"/>
        </w:rPr>
        <w:t xml:space="preserve"> numeral</w:t>
      </w:r>
      <w:r>
        <w:rPr>
          <w:szCs w:val="19"/>
        </w:rPr>
        <w:t xml:space="preserve"> or </w:t>
      </w:r>
      <w:r w:rsidR="00F618DF">
        <w:rPr>
          <w:szCs w:val="19"/>
        </w:rPr>
        <w:t>quantifier</w:t>
      </w:r>
      <w:r w:rsidRPr="0090507A">
        <w:rPr>
          <w:szCs w:val="19"/>
        </w:rPr>
        <w:t xml:space="preserve"> bases</w:t>
      </w:r>
      <w:bookmarkEnd w:id="1434"/>
    </w:p>
    <w:p w14:paraId="62D2123E" w14:textId="3CAEF292" w:rsidR="00817193" w:rsidRDefault="00672641" w:rsidP="00CC0979">
      <w:pPr>
        <w:pStyle w:val="Body0000after"/>
      </w:pPr>
      <w:r>
        <w:t>T</w:t>
      </w:r>
      <w:r w:rsidRPr="0090507A">
        <w:t xml:space="preserve">he corpus </w:t>
      </w:r>
      <w:r>
        <w:t>contains 33</w:t>
      </w:r>
      <w:r w:rsidRPr="0090507A">
        <w:t xml:space="preserve"> </w:t>
      </w:r>
      <w:r w:rsidR="00AF0EE1" w:rsidRPr="00AF0EE1">
        <w:rPr>
          <w:rStyle w:val="ChSmallCapsItalBold"/>
        </w:rPr>
        <w:t>ber­</w:t>
      </w:r>
      <w:r w:rsidRPr="0090507A">
        <w:t xml:space="preserve">prefixed </w:t>
      </w:r>
      <w:r>
        <w:t>lexemes</w:t>
      </w:r>
      <w:r w:rsidRPr="0090507A">
        <w:t xml:space="preserve"> </w:t>
      </w:r>
      <w:r>
        <w:t>(with 375 tokens),</w:t>
      </w:r>
      <w:r w:rsidRPr="003970B7">
        <w:t xml:space="preserve"> </w:t>
      </w:r>
      <w:r>
        <w:t xml:space="preserve">as </w:t>
      </w:r>
      <w:r w:rsidRPr="0090507A">
        <w:t xml:space="preserve">listed in </w:t>
      </w:r>
      <w:r w:rsidRPr="0090507A">
        <w:fldChar w:fldCharType="begin"/>
      </w:r>
      <w:r w:rsidRPr="0090507A">
        <w:instrText xml:space="preserve"> REF _Ref325989676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7</w:t>
      </w:r>
      <w:r w:rsidRPr="0090507A">
        <w:fldChar w:fldCharType="end"/>
      </w:r>
      <w:r>
        <w:t xml:space="preserve">: 30 lexemes with </w:t>
      </w:r>
      <w:r w:rsidRPr="0090507A">
        <w:t>nominal bases</w:t>
      </w:r>
      <w:r w:rsidR="00022E16">
        <w:t xml:space="preserve"> (362 tokens)</w:t>
      </w:r>
      <w:r>
        <w:t>, two lexemes with numeral bases</w:t>
      </w:r>
      <w:r w:rsidR="00022E16">
        <w:t xml:space="preserve"> (7 tokens)</w:t>
      </w:r>
      <w:r>
        <w:t xml:space="preserve">, and one lexeme with a </w:t>
      </w:r>
      <w:r w:rsidR="00F618DF">
        <w:t>quantifier</w:t>
      </w:r>
      <w:r w:rsidR="00131C47">
        <w:t xml:space="preserve"> base</w:t>
      </w:r>
      <w:r w:rsidR="00022E16">
        <w:t xml:space="preserve"> (6 tokens)</w:t>
      </w:r>
      <w:r w:rsidR="00131C47">
        <w:t>.</w:t>
      </w:r>
    </w:p>
    <w:p w14:paraId="3012CB83" w14:textId="261C5D39" w:rsidR="00672641" w:rsidRDefault="00672641" w:rsidP="003E3336">
      <w:pPr>
        <w:pStyle w:val="Body0505after"/>
      </w:pPr>
      <w:r>
        <w:t xml:space="preserve">Most of the derived lexemes are </w:t>
      </w:r>
      <w:r>
        <w:rPr>
          <w:lang w:eastAsia="en-US"/>
        </w:rPr>
        <w:t xml:space="preserve">low frequency words (29 lexemes, attested with less than 20 tokens). Besides, </w:t>
      </w:r>
      <w:r w:rsidRPr="00E4451A">
        <w:t xml:space="preserve">the token frequencies for the respective bases are (much) higher for </w:t>
      </w:r>
      <w:r>
        <w:t xml:space="preserve">most </w:t>
      </w:r>
      <w:r w:rsidRPr="00E4451A">
        <w:t xml:space="preserve">of the derived </w:t>
      </w:r>
      <w:r>
        <w:t xml:space="preserve">words (21 </w:t>
      </w:r>
      <w:r w:rsidRPr="00E4451A">
        <w:t>lexemes</w:t>
      </w:r>
      <w:r>
        <w:t xml:space="preserve">). </w:t>
      </w:r>
      <w:r w:rsidR="0033091E">
        <w:t>T</w:t>
      </w:r>
      <w:r>
        <w:t xml:space="preserve">his is due to the fact </w:t>
      </w:r>
      <w:r>
        <w:lastRenderedPageBreak/>
        <w:t>that Papuan Malay speakers typically use alternative analytical constructions to convey the meanings of the prefixed lexemes</w:t>
      </w:r>
      <w:r w:rsidR="0033091E">
        <w:t xml:space="preserve">, as shown below in </w:t>
      </w:r>
      <w:r w:rsidR="0033091E" w:rsidRPr="0090507A">
        <w:fldChar w:fldCharType="begin"/>
      </w:r>
      <w:r w:rsidR="0033091E" w:rsidRPr="0090507A">
        <w:instrText xml:space="preserve"> REF _Ref338927614 \h </w:instrText>
      </w:r>
      <w:r w:rsidR="0033091E" w:rsidRPr="0090507A">
        <w:fldChar w:fldCharType="separate"/>
      </w:r>
      <w:r w:rsidR="00154D81" w:rsidRPr="000044EA">
        <w:t>(</w:t>
      </w:r>
      <w:r w:rsidR="00154D81">
        <w:rPr>
          <w:noProof/>
          <w:szCs w:val="19"/>
        </w:rPr>
        <w:t>51</w:t>
      </w:r>
      <w:r w:rsidR="00154D81" w:rsidRPr="00AC23C4">
        <w:rPr>
          <w:szCs w:val="19"/>
        </w:rPr>
        <w:t>)</w:t>
      </w:r>
      <w:r w:rsidR="0033091E" w:rsidRPr="0090507A">
        <w:fldChar w:fldCharType="end"/>
      </w:r>
      <w:r w:rsidR="0033091E" w:rsidRPr="0090507A">
        <w:t xml:space="preserve"> to </w:t>
      </w:r>
      <w:r w:rsidR="0033091E" w:rsidRPr="0090507A">
        <w:fldChar w:fldCharType="begin"/>
      </w:r>
      <w:r w:rsidR="0033091E" w:rsidRPr="0090507A">
        <w:instrText xml:space="preserve"> REF _Ref338927619 \h </w:instrText>
      </w:r>
      <w:r w:rsidR="0033091E" w:rsidRPr="0090507A">
        <w:fldChar w:fldCharType="separate"/>
      </w:r>
      <w:r w:rsidR="00154D81" w:rsidRPr="000044EA">
        <w:t>(</w:t>
      </w:r>
      <w:r w:rsidR="00154D81">
        <w:rPr>
          <w:noProof/>
          <w:szCs w:val="19"/>
        </w:rPr>
        <w:t>56</w:t>
      </w:r>
      <w:r w:rsidR="00154D81" w:rsidRPr="00AC23C4">
        <w:rPr>
          <w:szCs w:val="19"/>
        </w:rPr>
        <w:t>)</w:t>
      </w:r>
      <w:r w:rsidR="0033091E" w:rsidRPr="0090507A">
        <w:fldChar w:fldCharType="end"/>
      </w:r>
      <w:r>
        <w:t>. Further, most of the 33 items (25 items) were tentatively classified as SI-</w:t>
      </w:r>
      <w:r>
        <w:rPr>
          <w:lang w:eastAsia="en-US"/>
        </w:rPr>
        <w:t>borrowings</w:t>
      </w:r>
      <w:r>
        <w:t xml:space="preserve"> (for details see </w:t>
      </w:r>
      <w:r w:rsidR="003E3336">
        <w:t>language internal factor (</w:t>
      </w:r>
      <w:r w:rsidR="003E3336">
        <w:fldChar w:fldCharType="begin"/>
      </w:r>
      <w:r w:rsidR="003E3336">
        <w:instrText xml:space="preserve"> REF _Ref346541608 \n \h </w:instrText>
      </w:r>
      <w:r w:rsidR="003E3336">
        <w:fldChar w:fldCharType="separate"/>
      </w:r>
      <w:r w:rsidR="00154D81">
        <w:rPr>
          <w:cs/>
        </w:rPr>
        <w:t>‎</w:t>
      </w:r>
      <w:r w:rsidR="00154D81">
        <w:t>f)</w:t>
      </w:r>
      <w:r w:rsidR="003E3336">
        <w:fldChar w:fldCharType="end"/>
      </w:r>
      <w:r w:rsidR="003E3336">
        <w:t xml:space="preserve"> in §</w:t>
      </w:r>
      <w:r w:rsidR="003E3336">
        <w:fldChar w:fldCharType="begin"/>
      </w:r>
      <w:r w:rsidR="003E3336">
        <w:instrText xml:space="preserve"> REF _Ref341964824 \w \h </w:instrText>
      </w:r>
      <w:r w:rsidR="003E3336">
        <w:fldChar w:fldCharType="separate"/>
      </w:r>
      <w:r w:rsidR="00154D81">
        <w:rPr>
          <w:cs/>
        </w:rPr>
        <w:t>‎</w:t>
      </w:r>
      <w:r w:rsidR="00154D81">
        <w:t>3.1.1</w:t>
      </w:r>
      <w:r w:rsidR="003E3336">
        <w:fldChar w:fldCharType="end"/>
      </w:r>
      <w:r w:rsidR="003E3336">
        <w:t xml:space="preserve">, p. </w:t>
      </w:r>
      <w:r w:rsidR="003E3336">
        <w:fldChar w:fldCharType="begin"/>
      </w:r>
      <w:r w:rsidR="003E3336">
        <w:instrText xml:space="preserve"> PAGEREF _Ref346541608 \h </w:instrText>
      </w:r>
      <w:r w:rsidR="003E3336">
        <w:fldChar w:fldCharType="separate"/>
      </w:r>
      <w:r w:rsidR="00154D81">
        <w:rPr>
          <w:noProof/>
        </w:rPr>
        <w:t>117</w:t>
      </w:r>
      <w:r w:rsidR="003E3336">
        <w:fldChar w:fldCharType="end"/>
      </w:r>
      <w:r>
        <w:t xml:space="preserve">); in </w:t>
      </w:r>
      <w:r w:rsidRPr="0090507A">
        <w:fldChar w:fldCharType="begin"/>
      </w:r>
      <w:r w:rsidRPr="0090507A">
        <w:instrText xml:space="preserve"> REF _Ref325989676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7</w:t>
      </w:r>
      <w:r w:rsidRPr="0090507A">
        <w:fldChar w:fldCharType="end"/>
      </w:r>
      <w:r>
        <w:t xml:space="preserve"> these items are underlined.</w:t>
      </w:r>
    </w:p>
    <w:p w14:paraId="5C162526" w14:textId="77777777" w:rsidR="00672641" w:rsidRPr="0090507A" w:rsidRDefault="00672641" w:rsidP="00672641">
      <w:pPr>
        <w:pStyle w:val="Caption"/>
        <w:rPr>
          <w:szCs w:val="19"/>
        </w:rPr>
      </w:pPr>
      <w:bookmarkStart w:id="1435" w:name="_Ref325989676"/>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7</w:t>
      </w:r>
      <w:r w:rsidR="00F207A1">
        <w:rPr>
          <w:szCs w:val="19"/>
        </w:rPr>
        <w:fldChar w:fldCharType="end"/>
      </w:r>
      <w:bookmarkEnd w:id="1435"/>
      <w:r w:rsidRPr="0090507A">
        <w:rPr>
          <w:szCs w:val="19"/>
        </w:rPr>
        <w:t>:</w:t>
      </w:r>
      <w:r w:rsidRPr="0090507A">
        <w:rPr>
          <w:szCs w:val="19"/>
        </w:rPr>
        <w:tab/>
      </w:r>
      <w:r>
        <w:rPr>
          <w:szCs w:val="19"/>
        </w:rPr>
        <w:t xml:space="preserve">Affixation </w:t>
      </w:r>
      <w:r w:rsidRPr="0090507A">
        <w:rPr>
          <w:szCs w:val="19"/>
        </w:rPr>
        <w:t xml:space="preserve">with </w:t>
      </w:r>
      <w:r w:rsidRPr="009A4F2E">
        <w:rPr>
          <w:rStyle w:val="ChSmallCapsItalBold"/>
        </w:rPr>
        <w:t>ber­</w:t>
      </w:r>
      <w:r w:rsidRPr="0090507A">
        <w:rPr>
          <w:szCs w:val="19"/>
        </w:rPr>
        <w:t xml:space="preserve"> </w:t>
      </w:r>
      <w:r>
        <w:rPr>
          <w:szCs w:val="19"/>
        </w:rPr>
        <w:t xml:space="preserve">of </w:t>
      </w:r>
      <w:r w:rsidRPr="0090507A">
        <w:rPr>
          <w:szCs w:val="19"/>
        </w:rPr>
        <w:t>nominal</w:t>
      </w:r>
      <w:r>
        <w:rPr>
          <w:szCs w:val="19"/>
        </w:rPr>
        <w:t>,</w:t>
      </w:r>
      <w:r w:rsidRPr="0090507A">
        <w:rPr>
          <w:szCs w:val="19"/>
        </w:rPr>
        <w:t xml:space="preserve"> </w:t>
      </w:r>
      <w:r>
        <w:rPr>
          <w:szCs w:val="19"/>
        </w:rPr>
        <w:t xml:space="preserve">numeral, and </w:t>
      </w:r>
      <w:r w:rsidR="00F618DF">
        <w:rPr>
          <w:szCs w:val="19"/>
        </w:rPr>
        <w:t>quantifier</w:t>
      </w:r>
      <w:r>
        <w:rPr>
          <w:szCs w:val="19"/>
        </w:rPr>
        <w:t xml:space="preserve"> </w:t>
      </w:r>
      <w:r w:rsidRPr="0090507A">
        <w:rPr>
          <w:szCs w:val="19"/>
        </w:rPr>
        <w:t>bases</w:t>
      </w:r>
    </w:p>
    <w:tbl>
      <w:tblPr>
        <w:tblW w:w="6719" w:type="dxa"/>
        <w:tblInd w:w="170" w:type="dxa"/>
        <w:tblBorders>
          <w:bottom w:val="single" w:sz="4" w:space="0" w:color="auto"/>
        </w:tblBorders>
        <w:tblLayout w:type="fixed"/>
        <w:tblLook w:val="01E0" w:firstRow="1" w:lastRow="1" w:firstColumn="1" w:lastColumn="1" w:noHBand="0" w:noVBand="0"/>
      </w:tblPr>
      <w:tblGrid>
        <w:gridCol w:w="1191"/>
        <w:gridCol w:w="1304"/>
        <w:gridCol w:w="1219"/>
        <w:gridCol w:w="1531"/>
        <w:gridCol w:w="765"/>
        <w:gridCol w:w="709"/>
      </w:tblGrid>
      <w:tr w:rsidR="00AC23C4" w:rsidRPr="00AC23C4" w14:paraId="53671444" w14:textId="77777777" w:rsidTr="00E50FFF">
        <w:trPr>
          <w:tblHeader/>
        </w:trPr>
        <w:tc>
          <w:tcPr>
            <w:tcW w:w="1191" w:type="dxa"/>
            <w:tcBorders>
              <w:top w:val="single" w:sz="4" w:space="0" w:color="auto"/>
              <w:bottom w:val="single" w:sz="4" w:space="0" w:color="auto"/>
            </w:tcBorders>
            <w:shd w:val="clear" w:color="auto" w:fill="auto"/>
          </w:tcPr>
          <w:p w14:paraId="589C045C" w14:textId="77777777" w:rsidR="00672641" w:rsidRPr="00AC23C4" w:rsidRDefault="00672641" w:rsidP="00672641">
            <w:pPr>
              <w:pStyle w:val="TableHd"/>
              <w:rPr>
                <w:szCs w:val="19"/>
              </w:rPr>
            </w:pPr>
            <w:r w:rsidRPr="00AC23C4">
              <w:rPr>
                <w:szCs w:val="19"/>
              </w:rPr>
              <w:t>BW</w:t>
            </w:r>
          </w:p>
        </w:tc>
        <w:tc>
          <w:tcPr>
            <w:tcW w:w="1304" w:type="dxa"/>
            <w:tcBorders>
              <w:top w:val="single" w:sz="4" w:space="0" w:color="auto"/>
              <w:bottom w:val="single" w:sz="4" w:space="0" w:color="auto"/>
            </w:tcBorders>
            <w:shd w:val="clear" w:color="auto" w:fill="auto"/>
          </w:tcPr>
          <w:p w14:paraId="74602A4A" w14:textId="77777777" w:rsidR="00672641" w:rsidRPr="00AC23C4" w:rsidRDefault="00672641" w:rsidP="00672641">
            <w:pPr>
              <w:pStyle w:val="TableHd"/>
              <w:rPr>
                <w:szCs w:val="19"/>
              </w:rPr>
            </w:pPr>
            <w:r w:rsidRPr="00AC23C4">
              <w:rPr>
                <w:szCs w:val="19"/>
              </w:rPr>
              <w:t>Gloss</w:t>
            </w:r>
          </w:p>
        </w:tc>
        <w:tc>
          <w:tcPr>
            <w:tcW w:w="1219" w:type="dxa"/>
            <w:tcBorders>
              <w:top w:val="single" w:sz="4" w:space="0" w:color="auto"/>
              <w:bottom w:val="single" w:sz="4" w:space="0" w:color="auto"/>
            </w:tcBorders>
            <w:shd w:val="clear" w:color="auto" w:fill="auto"/>
          </w:tcPr>
          <w:p w14:paraId="2843562A" w14:textId="77777777" w:rsidR="00672641" w:rsidRPr="00AC23C4" w:rsidRDefault="00672641" w:rsidP="00672641">
            <w:pPr>
              <w:pStyle w:val="TableHd"/>
              <w:rPr>
                <w:szCs w:val="19"/>
              </w:rPr>
            </w:pPr>
            <w:r w:rsidRPr="00AC23C4">
              <w:rPr>
                <w:szCs w:val="19"/>
              </w:rPr>
              <w:t>Item</w:t>
            </w:r>
          </w:p>
        </w:tc>
        <w:tc>
          <w:tcPr>
            <w:tcW w:w="1531" w:type="dxa"/>
            <w:tcBorders>
              <w:top w:val="single" w:sz="4" w:space="0" w:color="auto"/>
              <w:bottom w:val="single" w:sz="4" w:space="0" w:color="auto"/>
            </w:tcBorders>
            <w:shd w:val="clear" w:color="auto" w:fill="auto"/>
          </w:tcPr>
          <w:p w14:paraId="3A4D57B5" w14:textId="77777777" w:rsidR="00672641" w:rsidRPr="00AC23C4" w:rsidRDefault="00672641" w:rsidP="00672641">
            <w:pPr>
              <w:pStyle w:val="TableHd"/>
              <w:rPr>
                <w:szCs w:val="19"/>
              </w:rPr>
            </w:pPr>
            <w:r w:rsidRPr="00AC23C4">
              <w:rPr>
                <w:szCs w:val="19"/>
              </w:rPr>
              <w:t>Gloss</w:t>
            </w:r>
          </w:p>
        </w:tc>
        <w:tc>
          <w:tcPr>
            <w:tcW w:w="765" w:type="dxa"/>
            <w:tcBorders>
              <w:top w:val="single" w:sz="4" w:space="0" w:color="auto"/>
              <w:bottom w:val="single" w:sz="4" w:space="0" w:color="auto"/>
            </w:tcBorders>
            <w:shd w:val="clear" w:color="auto" w:fill="auto"/>
          </w:tcPr>
          <w:p w14:paraId="442A9B69" w14:textId="77777777" w:rsidR="00672641" w:rsidRPr="00AC23C4" w:rsidRDefault="00672641" w:rsidP="00672641">
            <w:pPr>
              <w:pStyle w:val="TableHd"/>
              <w:rPr>
                <w:szCs w:val="19"/>
              </w:rPr>
            </w:pPr>
            <w:r w:rsidRPr="009A4F2E">
              <w:rPr>
                <w:rStyle w:val="ChSmallCapsItalBold"/>
              </w:rPr>
              <w:t>ber­</w:t>
            </w:r>
            <w:r w:rsidRPr="00AC23C4">
              <w:rPr>
                <w:szCs w:val="19"/>
              </w:rPr>
              <w:t xml:space="preserve"> #</w:t>
            </w:r>
          </w:p>
        </w:tc>
        <w:tc>
          <w:tcPr>
            <w:tcW w:w="709" w:type="dxa"/>
            <w:tcBorders>
              <w:top w:val="single" w:sz="4" w:space="0" w:color="auto"/>
              <w:bottom w:val="single" w:sz="4" w:space="0" w:color="auto"/>
            </w:tcBorders>
            <w:shd w:val="clear" w:color="auto" w:fill="auto"/>
          </w:tcPr>
          <w:p w14:paraId="3198F120" w14:textId="77777777" w:rsidR="00672641" w:rsidRPr="00AC23C4" w:rsidRDefault="00672641" w:rsidP="00672641">
            <w:pPr>
              <w:pStyle w:val="TableHd"/>
              <w:rPr>
                <w:sz w:val="19"/>
                <w:szCs w:val="19"/>
              </w:rPr>
            </w:pPr>
            <w:r w:rsidRPr="00AC23C4">
              <w:rPr>
                <w:szCs w:val="19"/>
              </w:rPr>
              <w:t>BW #</w:t>
            </w:r>
          </w:p>
        </w:tc>
      </w:tr>
      <w:tr w:rsidR="00672641" w:rsidRPr="00FC076A" w14:paraId="630D555E" w14:textId="77777777" w:rsidTr="00E50FFF">
        <w:tc>
          <w:tcPr>
            <w:tcW w:w="6719" w:type="dxa"/>
            <w:gridSpan w:val="6"/>
            <w:tcBorders>
              <w:top w:val="single" w:sz="4" w:space="0" w:color="auto"/>
              <w:bottom w:val="single" w:sz="4" w:space="0" w:color="auto"/>
            </w:tcBorders>
            <w:shd w:val="clear" w:color="auto" w:fill="auto"/>
          </w:tcPr>
          <w:p w14:paraId="34816506" w14:textId="77777777" w:rsidR="00672641" w:rsidRPr="00FC076A" w:rsidRDefault="00672641" w:rsidP="00672641">
            <w:pPr>
              <w:pStyle w:val="TableHdLeft"/>
            </w:pPr>
            <w:r>
              <w:t>Nominal bases</w:t>
            </w:r>
          </w:p>
        </w:tc>
      </w:tr>
      <w:tr w:rsidR="00AC23C4" w:rsidRPr="00AC23C4" w14:paraId="23E4E52A" w14:textId="77777777" w:rsidTr="00E50FFF">
        <w:tc>
          <w:tcPr>
            <w:tcW w:w="1191" w:type="dxa"/>
            <w:tcBorders>
              <w:top w:val="single" w:sz="4" w:space="0" w:color="auto"/>
            </w:tcBorders>
            <w:shd w:val="clear" w:color="auto" w:fill="auto"/>
          </w:tcPr>
          <w:p w14:paraId="1190EE36" w14:textId="77777777" w:rsidR="00672641" w:rsidRPr="00AC23C4" w:rsidRDefault="00672641" w:rsidP="00672641">
            <w:pPr>
              <w:pStyle w:val="TableCell2-0"/>
              <w:rPr>
                <w:rStyle w:val="ChItalBold"/>
                <w:szCs w:val="19"/>
              </w:rPr>
            </w:pPr>
            <w:r w:rsidRPr="00AC23C4">
              <w:rPr>
                <w:rStyle w:val="ChItalBold"/>
                <w:szCs w:val="19"/>
              </w:rPr>
              <w:t>doa</w:t>
            </w:r>
          </w:p>
        </w:tc>
        <w:tc>
          <w:tcPr>
            <w:tcW w:w="1304" w:type="dxa"/>
            <w:tcBorders>
              <w:top w:val="single" w:sz="4" w:space="0" w:color="auto"/>
            </w:tcBorders>
            <w:shd w:val="clear" w:color="auto" w:fill="auto"/>
          </w:tcPr>
          <w:p w14:paraId="000F5926" w14:textId="3EF08A35" w:rsidR="00672641" w:rsidRPr="00AC23C4" w:rsidRDefault="00B7093A" w:rsidP="00672641">
            <w:pPr>
              <w:pStyle w:val="TableCell2-0"/>
              <w:rPr>
                <w:szCs w:val="19"/>
              </w:rPr>
            </w:pPr>
            <w:r>
              <w:rPr>
                <w:szCs w:val="19"/>
              </w:rPr>
              <w:t>‘</w:t>
            </w:r>
            <w:r w:rsidR="00672641" w:rsidRPr="00AC23C4">
              <w:rPr>
                <w:szCs w:val="19"/>
              </w:rPr>
              <w:t>prayer</w:t>
            </w:r>
            <w:r>
              <w:rPr>
                <w:szCs w:val="19"/>
              </w:rPr>
              <w:t>’</w:t>
            </w:r>
          </w:p>
        </w:tc>
        <w:tc>
          <w:tcPr>
            <w:tcW w:w="1219" w:type="dxa"/>
            <w:tcBorders>
              <w:top w:val="single" w:sz="4" w:space="0" w:color="auto"/>
            </w:tcBorders>
            <w:shd w:val="clear" w:color="auto" w:fill="auto"/>
          </w:tcPr>
          <w:p w14:paraId="67DBBDE0" w14:textId="77777777" w:rsidR="00672641" w:rsidRPr="008D4945" w:rsidRDefault="00672641" w:rsidP="00672641">
            <w:pPr>
              <w:pStyle w:val="TableCell2-0"/>
              <w:rPr>
                <w:rStyle w:val="ChItalBold"/>
              </w:rPr>
            </w:pPr>
            <w:r w:rsidRPr="008D4945">
              <w:rPr>
                <w:rStyle w:val="ChItalBold"/>
              </w:rPr>
              <w:t>berdoa</w:t>
            </w:r>
          </w:p>
        </w:tc>
        <w:tc>
          <w:tcPr>
            <w:tcW w:w="1531" w:type="dxa"/>
            <w:tcBorders>
              <w:top w:val="single" w:sz="4" w:space="0" w:color="auto"/>
            </w:tcBorders>
            <w:shd w:val="clear" w:color="auto" w:fill="auto"/>
          </w:tcPr>
          <w:p w14:paraId="7410279E" w14:textId="293DA6E1" w:rsidR="00672641" w:rsidRPr="00AC23C4" w:rsidRDefault="00B7093A" w:rsidP="00672641">
            <w:pPr>
              <w:pStyle w:val="TableCell2-0"/>
              <w:rPr>
                <w:szCs w:val="19"/>
              </w:rPr>
            </w:pPr>
            <w:r>
              <w:rPr>
                <w:szCs w:val="19"/>
              </w:rPr>
              <w:t>‘</w:t>
            </w:r>
            <w:r w:rsidR="00672641" w:rsidRPr="00AC23C4">
              <w:rPr>
                <w:szCs w:val="19"/>
              </w:rPr>
              <w:t>pray</w:t>
            </w:r>
            <w:r>
              <w:rPr>
                <w:szCs w:val="19"/>
              </w:rPr>
              <w:t>’</w:t>
            </w:r>
          </w:p>
        </w:tc>
        <w:tc>
          <w:tcPr>
            <w:tcW w:w="765" w:type="dxa"/>
            <w:tcBorders>
              <w:top w:val="single" w:sz="4" w:space="0" w:color="auto"/>
            </w:tcBorders>
            <w:shd w:val="clear" w:color="auto" w:fill="auto"/>
          </w:tcPr>
          <w:p w14:paraId="2ACCDFCC" w14:textId="77777777" w:rsidR="00672641" w:rsidRPr="00AC23C4" w:rsidRDefault="00672641" w:rsidP="00AC23C4">
            <w:pPr>
              <w:pStyle w:val="TableCell2-0"/>
              <w:ind w:right="85"/>
              <w:jc w:val="right"/>
              <w:rPr>
                <w:szCs w:val="19"/>
              </w:rPr>
            </w:pPr>
            <w:r w:rsidRPr="00AC23C4">
              <w:rPr>
                <w:szCs w:val="19"/>
              </w:rPr>
              <w:t>136</w:t>
            </w:r>
          </w:p>
        </w:tc>
        <w:tc>
          <w:tcPr>
            <w:tcW w:w="709" w:type="dxa"/>
            <w:tcBorders>
              <w:top w:val="single" w:sz="4" w:space="0" w:color="auto"/>
            </w:tcBorders>
            <w:shd w:val="clear" w:color="auto" w:fill="auto"/>
          </w:tcPr>
          <w:p w14:paraId="10B25148" w14:textId="77777777" w:rsidR="00672641" w:rsidRPr="00AC23C4" w:rsidRDefault="00672641" w:rsidP="00AC23C4">
            <w:pPr>
              <w:pStyle w:val="TableCell2-0"/>
              <w:ind w:right="85"/>
              <w:jc w:val="right"/>
              <w:rPr>
                <w:sz w:val="19"/>
                <w:szCs w:val="19"/>
              </w:rPr>
            </w:pPr>
            <w:r w:rsidRPr="00AC23C4">
              <w:rPr>
                <w:szCs w:val="19"/>
              </w:rPr>
              <w:t>20</w:t>
            </w:r>
          </w:p>
        </w:tc>
      </w:tr>
      <w:tr w:rsidR="00AC23C4" w:rsidRPr="00AC23C4" w14:paraId="2836CEF6" w14:textId="77777777" w:rsidTr="00E50FFF">
        <w:tc>
          <w:tcPr>
            <w:tcW w:w="1191" w:type="dxa"/>
            <w:shd w:val="clear" w:color="auto" w:fill="auto"/>
          </w:tcPr>
          <w:p w14:paraId="1F3843F7" w14:textId="77777777" w:rsidR="00672641" w:rsidRPr="00AC23C4" w:rsidRDefault="00672641" w:rsidP="00672641">
            <w:pPr>
              <w:rPr>
                <w:rStyle w:val="ChItalBold"/>
                <w:szCs w:val="19"/>
              </w:rPr>
            </w:pPr>
            <w:r w:rsidRPr="00AC23C4">
              <w:rPr>
                <w:rStyle w:val="ChItalBold"/>
                <w:szCs w:val="19"/>
              </w:rPr>
              <w:t>arti</w:t>
            </w:r>
          </w:p>
        </w:tc>
        <w:tc>
          <w:tcPr>
            <w:tcW w:w="1304" w:type="dxa"/>
            <w:shd w:val="clear" w:color="auto" w:fill="auto"/>
          </w:tcPr>
          <w:p w14:paraId="4C942E0D" w14:textId="7E994C0D" w:rsidR="00672641" w:rsidRPr="00AC23C4" w:rsidRDefault="00B7093A" w:rsidP="00672641">
            <w:pPr>
              <w:rPr>
                <w:szCs w:val="19"/>
              </w:rPr>
            </w:pPr>
            <w:r>
              <w:rPr>
                <w:szCs w:val="19"/>
              </w:rPr>
              <w:t>‘</w:t>
            </w:r>
            <w:r w:rsidR="00672641" w:rsidRPr="00AC23C4">
              <w:rPr>
                <w:szCs w:val="19"/>
              </w:rPr>
              <w:t>meaning</w:t>
            </w:r>
            <w:r>
              <w:rPr>
                <w:szCs w:val="19"/>
              </w:rPr>
              <w:t>’</w:t>
            </w:r>
          </w:p>
        </w:tc>
        <w:tc>
          <w:tcPr>
            <w:tcW w:w="1219" w:type="dxa"/>
            <w:shd w:val="clear" w:color="auto" w:fill="auto"/>
          </w:tcPr>
          <w:p w14:paraId="6BB781F6" w14:textId="77777777" w:rsidR="00672641" w:rsidRPr="008D4945" w:rsidRDefault="00672641" w:rsidP="00672641">
            <w:pPr>
              <w:rPr>
                <w:rStyle w:val="ChItalBold"/>
              </w:rPr>
            </w:pPr>
            <w:r w:rsidRPr="008D4945">
              <w:rPr>
                <w:rStyle w:val="ChItalBold"/>
              </w:rPr>
              <w:t>brarti</w:t>
            </w:r>
          </w:p>
        </w:tc>
        <w:tc>
          <w:tcPr>
            <w:tcW w:w="1531" w:type="dxa"/>
            <w:shd w:val="clear" w:color="auto" w:fill="auto"/>
          </w:tcPr>
          <w:p w14:paraId="7A01A104" w14:textId="43F684FF" w:rsidR="00672641" w:rsidRPr="00AC23C4" w:rsidRDefault="00B7093A" w:rsidP="00672641">
            <w:pPr>
              <w:rPr>
                <w:szCs w:val="19"/>
              </w:rPr>
            </w:pPr>
            <w:r>
              <w:rPr>
                <w:szCs w:val="19"/>
              </w:rPr>
              <w:t>‘</w:t>
            </w:r>
            <w:r w:rsidR="00672641" w:rsidRPr="00AC23C4">
              <w:rPr>
                <w:szCs w:val="19"/>
              </w:rPr>
              <w:t>mean</w:t>
            </w:r>
            <w:r>
              <w:rPr>
                <w:szCs w:val="19"/>
              </w:rPr>
              <w:t>’</w:t>
            </w:r>
          </w:p>
        </w:tc>
        <w:tc>
          <w:tcPr>
            <w:tcW w:w="765" w:type="dxa"/>
            <w:shd w:val="clear" w:color="auto" w:fill="auto"/>
          </w:tcPr>
          <w:p w14:paraId="2B8B10F6" w14:textId="77777777" w:rsidR="00672641" w:rsidRPr="00AC23C4" w:rsidRDefault="00672641" w:rsidP="00AC23C4">
            <w:pPr>
              <w:ind w:right="85"/>
              <w:jc w:val="right"/>
              <w:rPr>
                <w:szCs w:val="19"/>
              </w:rPr>
            </w:pPr>
            <w:r w:rsidRPr="00AC23C4">
              <w:rPr>
                <w:szCs w:val="19"/>
              </w:rPr>
              <w:t>89</w:t>
            </w:r>
          </w:p>
        </w:tc>
        <w:tc>
          <w:tcPr>
            <w:tcW w:w="709" w:type="dxa"/>
            <w:shd w:val="clear" w:color="auto" w:fill="auto"/>
          </w:tcPr>
          <w:p w14:paraId="1116869C" w14:textId="77777777" w:rsidR="00672641" w:rsidRPr="00AC23C4" w:rsidRDefault="00672641" w:rsidP="00AC23C4">
            <w:pPr>
              <w:ind w:right="85"/>
              <w:jc w:val="right"/>
              <w:rPr>
                <w:sz w:val="19"/>
                <w:szCs w:val="19"/>
              </w:rPr>
            </w:pPr>
            <w:r w:rsidRPr="00AC23C4">
              <w:rPr>
                <w:szCs w:val="19"/>
              </w:rPr>
              <w:t>7</w:t>
            </w:r>
          </w:p>
        </w:tc>
      </w:tr>
      <w:tr w:rsidR="00AC23C4" w:rsidRPr="00AC23C4" w14:paraId="58D0565F" w14:textId="77777777" w:rsidTr="00E50FFF">
        <w:tc>
          <w:tcPr>
            <w:tcW w:w="1191" w:type="dxa"/>
            <w:shd w:val="clear" w:color="auto" w:fill="auto"/>
          </w:tcPr>
          <w:p w14:paraId="59AE875C" w14:textId="77777777" w:rsidR="00672641" w:rsidRPr="00AC23C4" w:rsidRDefault="00672641" w:rsidP="00672641">
            <w:pPr>
              <w:rPr>
                <w:rStyle w:val="ChItalBold"/>
                <w:szCs w:val="19"/>
              </w:rPr>
            </w:pPr>
            <w:r w:rsidRPr="00AC23C4">
              <w:rPr>
                <w:rStyle w:val="ChItalBold"/>
                <w:szCs w:val="19"/>
              </w:rPr>
              <w:t>diri</w:t>
            </w:r>
          </w:p>
        </w:tc>
        <w:tc>
          <w:tcPr>
            <w:tcW w:w="1304" w:type="dxa"/>
            <w:shd w:val="clear" w:color="auto" w:fill="auto"/>
          </w:tcPr>
          <w:p w14:paraId="178BC604" w14:textId="1363DF8E" w:rsidR="00672641" w:rsidRPr="00AC23C4" w:rsidRDefault="00B7093A" w:rsidP="00672641">
            <w:pPr>
              <w:rPr>
                <w:szCs w:val="19"/>
              </w:rPr>
            </w:pPr>
            <w:r>
              <w:rPr>
                <w:szCs w:val="19"/>
              </w:rPr>
              <w:t>‘</w:t>
            </w:r>
            <w:r w:rsidR="00672641" w:rsidRPr="00AC23C4">
              <w:rPr>
                <w:szCs w:val="19"/>
              </w:rPr>
              <w:t>self</w:t>
            </w:r>
            <w:r>
              <w:rPr>
                <w:szCs w:val="19"/>
              </w:rPr>
              <w:t>’</w:t>
            </w:r>
          </w:p>
        </w:tc>
        <w:tc>
          <w:tcPr>
            <w:tcW w:w="1219" w:type="dxa"/>
            <w:shd w:val="clear" w:color="auto" w:fill="auto"/>
          </w:tcPr>
          <w:p w14:paraId="68384903" w14:textId="77777777" w:rsidR="00672641" w:rsidRPr="008D4945" w:rsidRDefault="00672641" w:rsidP="00672641">
            <w:pPr>
              <w:rPr>
                <w:rStyle w:val="ChItalBold"/>
              </w:rPr>
            </w:pPr>
            <w:r w:rsidRPr="008D4945">
              <w:rPr>
                <w:rStyle w:val="ChItalBold"/>
              </w:rPr>
              <w:t>berdiri</w:t>
            </w:r>
          </w:p>
        </w:tc>
        <w:tc>
          <w:tcPr>
            <w:tcW w:w="1531" w:type="dxa"/>
            <w:shd w:val="clear" w:color="auto" w:fill="auto"/>
          </w:tcPr>
          <w:p w14:paraId="5255F5D2" w14:textId="3AE8D614" w:rsidR="00672641" w:rsidRPr="00AC23C4" w:rsidRDefault="00B7093A" w:rsidP="00672641">
            <w:pPr>
              <w:rPr>
                <w:szCs w:val="19"/>
              </w:rPr>
            </w:pPr>
            <w:r>
              <w:rPr>
                <w:szCs w:val="19"/>
              </w:rPr>
              <w:t>‘</w:t>
            </w:r>
            <w:r w:rsidR="00672641" w:rsidRPr="00AC23C4">
              <w:rPr>
                <w:szCs w:val="19"/>
              </w:rPr>
              <w:t>stand</w:t>
            </w:r>
            <w:r>
              <w:rPr>
                <w:szCs w:val="19"/>
              </w:rPr>
              <w:t>’</w:t>
            </w:r>
          </w:p>
        </w:tc>
        <w:tc>
          <w:tcPr>
            <w:tcW w:w="765" w:type="dxa"/>
            <w:shd w:val="clear" w:color="auto" w:fill="auto"/>
          </w:tcPr>
          <w:p w14:paraId="46C44B30" w14:textId="77777777" w:rsidR="00672641" w:rsidRPr="00AC23C4" w:rsidRDefault="00672641" w:rsidP="00AC23C4">
            <w:pPr>
              <w:ind w:right="85"/>
              <w:jc w:val="right"/>
              <w:rPr>
                <w:szCs w:val="19"/>
              </w:rPr>
            </w:pPr>
            <w:r w:rsidRPr="00AC23C4">
              <w:rPr>
                <w:szCs w:val="19"/>
              </w:rPr>
              <w:t>55</w:t>
            </w:r>
          </w:p>
        </w:tc>
        <w:tc>
          <w:tcPr>
            <w:tcW w:w="709" w:type="dxa"/>
            <w:shd w:val="clear" w:color="auto" w:fill="auto"/>
          </w:tcPr>
          <w:p w14:paraId="7385385E" w14:textId="77777777" w:rsidR="00672641" w:rsidRPr="00AC23C4" w:rsidRDefault="00672641" w:rsidP="00AC23C4">
            <w:pPr>
              <w:ind w:right="85"/>
              <w:jc w:val="right"/>
              <w:rPr>
                <w:sz w:val="19"/>
                <w:szCs w:val="19"/>
              </w:rPr>
            </w:pPr>
            <w:r w:rsidRPr="00AC23C4">
              <w:rPr>
                <w:szCs w:val="19"/>
              </w:rPr>
              <w:t>14</w:t>
            </w:r>
          </w:p>
        </w:tc>
      </w:tr>
      <w:tr w:rsidR="00AC23C4" w:rsidRPr="00AC23C4" w14:paraId="3393998D" w14:textId="77777777" w:rsidTr="00E50FFF">
        <w:tc>
          <w:tcPr>
            <w:tcW w:w="1191" w:type="dxa"/>
            <w:shd w:val="clear" w:color="auto" w:fill="auto"/>
          </w:tcPr>
          <w:p w14:paraId="4B8E6DD3" w14:textId="77777777" w:rsidR="00672641" w:rsidRPr="00AC23C4" w:rsidRDefault="00672641" w:rsidP="00672641">
            <w:pPr>
              <w:rPr>
                <w:rStyle w:val="ChItalBold"/>
                <w:szCs w:val="19"/>
              </w:rPr>
            </w:pPr>
            <w:r w:rsidRPr="00AC23C4">
              <w:rPr>
                <w:rStyle w:val="ChItalBold"/>
                <w:szCs w:val="19"/>
              </w:rPr>
              <w:t>usaha</w:t>
            </w:r>
          </w:p>
        </w:tc>
        <w:tc>
          <w:tcPr>
            <w:tcW w:w="1304" w:type="dxa"/>
            <w:shd w:val="clear" w:color="auto" w:fill="auto"/>
          </w:tcPr>
          <w:p w14:paraId="32182666" w14:textId="5C3C3D65" w:rsidR="00672641" w:rsidRPr="00AC23C4" w:rsidRDefault="00B7093A" w:rsidP="00672641">
            <w:pPr>
              <w:rPr>
                <w:szCs w:val="19"/>
              </w:rPr>
            </w:pPr>
            <w:r>
              <w:rPr>
                <w:szCs w:val="19"/>
              </w:rPr>
              <w:t>‘</w:t>
            </w:r>
            <w:r w:rsidR="00672641" w:rsidRPr="00AC23C4">
              <w:rPr>
                <w:szCs w:val="19"/>
              </w:rPr>
              <w:t>effort</w:t>
            </w:r>
            <w:r>
              <w:rPr>
                <w:szCs w:val="19"/>
              </w:rPr>
              <w:t>’</w:t>
            </w:r>
          </w:p>
        </w:tc>
        <w:tc>
          <w:tcPr>
            <w:tcW w:w="1219" w:type="dxa"/>
            <w:shd w:val="clear" w:color="auto" w:fill="auto"/>
          </w:tcPr>
          <w:p w14:paraId="6385DC5D" w14:textId="77777777" w:rsidR="00672641" w:rsidRPr="008D4945" w:rsidRDefault="00672641" w:rsidP="00672641">
            <w:pPr>
              <w:rPr>
                <w:rStyle w:val="ChItalBold"/>
              </w:rPr>
            </w:pPr>
            <w:r w:rsidRPr="008D4945">
              <w:rPr>
                <w:rStyle w:val="ChItalBold"/>
              </w:rPr>
              <w:t>berusaha</w:t>
            </w:r>
          </w:p>
        </w:tc>
        <w:tc>
          <w:tcPr>
            <w:tcW w:w="1531" w:type="dxa"/>
            <w:shd w:val="clear" w:color="auto" w:fill="auto"/>
          </w:tcPr>
          <w:p w14:paraId="2163B64D" w14:textId="2ACA7B51" w:rsidR="00672641" w:rsidRPr="00AC23C4" w:rsidRDefault="00B7093A" w:rsidP="00672641">
            <w:pPr>
              <w:rPr>
                <w:szCs w:val="19"/>
              </w:rPr>
            </w:pPr>
            <w:r>
              <w:rPr>
                <w:szCs w:val="19"/>
              </w:rPr>
              <w:t>‘</w:t>
            </w:r>
            <w:r w:rsidR="00672641" w:rsidRPr="00AC23C4">
              <w:rPr>
                <w:szCs w:val="19"/>
              </w:rPr>
              <w:t>attempt</w:t>
            </w:r>
            <w:r>
              <w:rPr>
                <w:szCs w:val="19"/>
              </w:rPr>
              <w:t>’</w:t>
            </w:r>
          </w:p>
        </w:tc>
        <w:tc>
          <w:tcPr>
            <w:tcW w:w="765" w:type="dxa"/>
            <w:shd w:val="clear" w:color="auto" w:fill="auto"/>
          </w:tcPr>
          <w:p w14:paraId="09556BA3" w14:textId="77777777" w:rsidR="00672641" w:rsidRPr="00AC23C4" w:rsidRDefault="00672641" w:rsidP="00AC23C4">
            <w:pPr>
              <w:ind w:right="85"/>
              <w:jc w:val="right"/>
              <w:rPr>
                <w:szCs w:val="19"/>
              </w:rPr>
            </w:pPr>
            <w:r w:rsidRPr="00AC23C4">
              <w:rPr>
                <w:szCs w:val="19"/>
              </w:rPr>
              <w:t>25</w:t>
            </w:r>
          </w:p>
        </w:tc>
        <w:tc>
          <w:tcPr>
            <w:tcW w:w="709" w:type="dxa"/>
            <w:shd w:val="clear" w:color="auto" w:fill="auto"/>
          </w:tcPr>
          <w:p w14:paraId="2D0F0084" w14:textId="77777777" w:rsidR="00672641" w:rsidRPr="00AC23C4" w:rsidRDefault="00672641" w:rsidP="00AC23C4">
            <w:pPr>
              <w:ind w:right="85"/>
              <w:jc w:val="right"/>
              <w:rPr>
                <w:sz w:val="19"/>
                <w:szCs w:val="19"/>
              </w:rPr>
            </w:pPr>
            <w:r w:rsidRPr="00AC23C4">
              <w:rPr>
                <w:szCs w:val="19"/>
              </w:rPr>
              <w:t>2</w:t>
            </w:r>
          </w:p>
        </w:tc>
      </w:tr>
      <w:tr w:rsidR="00AC23C4" w:rsidRPr="00AC23C4" w14:paraId="4BBDCA97" w14:textId="77777777" w:rsidTr="00E50FFF">
        <w:tc>
          <w:tcPr>
            <w:tcW w:w="1191" w:type="dxa"/>
            <w:shd w:val="clear" w:color="auto" w:fill="auto"/>
          </w:tcPr>
          <w:p w14:paraId="407688A5" w14:textId="77777777" w:rsidR="00672641" w:rsidRPr="00AC23C4" w:rsidRDefault="00672641" w:rsidP="00672641">
            <w:pPr>
              <w:rPr>
                <w:rStyle w:val="ChItalBold"/>
                <w:szCs w:val="19"/>
              </w:rPr>
            </w:pPr>
            <w:r w:rsidRPr="00AC23C4">
              <w:rPr>
                <w:rStyle w:val="ChItalBold"/>
                <w:szCs w:val="19"/>
              </w:rPr>
              <w:t>dosa</w:t>
            </w:r>
          </w:p>
        </w:tc>
        <w:tc>
          <w:tcPr>
            <w:tcW w:w="1304" w:type="dxa"/>
            <w:shd w:val="clear" w:color="auto" w:fill="auto"/>
          </w:tcPr>
          <w:p w14:paraId="1E64F44A" w14:textId="1E41EA47" w:rsidR="00672641" w:rsidRPr="00AC23C4" w:rsidRDefault="00B7093A" w:rsidP="00672641">
            <w:pPr>
              <w:rPr>
                <w:szCs w:val="19"/>
              </w:rPr>
            </w:pPr>
            <w:r>
              <w:rPr>
                <w:szCs w:val="19"/>
              </w:rPr>
              <w:t>‘</w:t>
            </w:r>
            <w:r w:rsidR="00672641" w:rsidRPr="00AC23C4">
              <w:rPr>
                <w:szCs w:val="19"/>
              </w:rPr>
              <w:t>sin</w:t>
            </w:r>
            <w:r>
              <w:rPr>
                <w:szCs w:val="19"/>
              </w:rPr>
              <w:t>’</w:t>
            </w:r>
          </w:p>
        </w:tc>
        <w:tc>
          <w:tcPr>
            <w:tcW w:w="1219" w:type="dxa"/>
            <w:shd w:val="clear" w:color="auto" w:fill="auto"/>
          </w:tcPr>
          <w:p w14:paraId="21FC8643" w14:textId="77777777" w:rsidR="00672641" w:rsidRPr="008D4945" w:rsidRDefault="00672641" w:rsidP="00672641">
            <w:pPr>
              <w:rPr>
                <w:rStyle w:val="ChItalBold"/>
              </w:rPr>
            </w:pPr>
            <w:r w:rsidRPr="008D4945">
              <w:rPr>
                <w:rStyle w:val="ChItalBold"/>
              </w:rPr>
              <w:t>berdosa</w:t>
            </w:r>
          </w:p>
        </w:tc>
        <w:tc>
          <w:tcPr>
            <w:tcW w:w="1531" w:type="dxa"/>
            <w:shd w:val="clear" w:color="auto" w:fill="auto"/>
          </w:tcPr>
          <w:p w14:paraId="6FB787D6" w14:textId="119996CD" w:rsidR="00672641" w:rsidRPr="00AC23C4" w:rsidRDefault="00B7093A" w:rsidP="00672641">
            <w:pPr>
              <w:rPr>
                <w:szCs w:val="19"/>
              </w:rPr>
            </w:pPr>
            <w:r>
              <w:rPr>
                <w:szCs w:val="19"/>
              </w:rPr>
              <w:t>‘</w:t>
            </w:r>
            <w:r w:rsidR="00672641" w:rsidRPr="00AC23C4">
              <w:rPr>
                <w:szCs w:val="19"/>
              </w:rPr>
              <w:t>sin</w:t>
            </w:r>
            <w:r>
              <w:rPr>
                <w:szCs w:val="19"/>
              </w:rPr>
              <w:t>’</w:t>
            </w:r>
          </w:p>
        </w:tc>
        <w:tc>
          <w:tcPr>
            <w:tcW w:w="765" w:type="dxa"/>
            <w:shd w:val="clear" w:color="auto" w:fill="auto"/>
          </w:tcPr>
          <w:p w14:paraId="6EE3123A" w14:textId="77777777" w:rsidR="00672641" w:rsidRPr="00AC23C4" w:rsidRDefault="00672641" w:rsidP="00AC23C4">
            <w:pPr>
              <w:ind w:right="85"/>
              <w:jc w:val="right"/>
              <w:rPr>
                <w:szCs w:val="19"/>
              </w:rPr>
            </w:pPr>
            <w:r w:rsidRPr="00AC23C4">
              <w:rPr>
                <w:szCs w:val="19"/>
              </w:rPr>
              <w:t>6</w:t>
            </w:r>
          </w:p>
        </w:tc>
        <w:tc>
          <w:tcPr>
            <w:tcW w:w="709" w:type="dxa"/>
            <w:shd w:val="clear" w:color="auto" w:fill="auto"/>
          </w:tcPr>
          <w:p w14:paraId="183F3415" w14:textId="77777777" w:rsidR="00672641" w:rsidRPr="00AC23C4" w:rsidRDefault="00672641" w:rsidP="00AC23C4">
            <w:pPr>
              <w:ind w:right="85"/>
              <w:jc w:val="right"/>
              <w:rPr>
                <w:sz w:val="19"/>
                <w:szCs w:val="19"/>
              </w:rPr>
            </w:pPr>
            <w:r w:rsidRPr="00AC23C4">
              <w:rPr>
                <w:szCs w:val="19"/>
              </w:rPr>
              <w:t>4</w:t>
            </w:r>
          </w:p>
        </w:tc>
      </w:tr>
      <w:tr w:rsidR="00AC23C4" w:rsidRPr="00AC23C4" w14:paraId="33A805AC" w14:textId="77777777" w:rsidTr="00E50FFF">
        <w:tc>
          <w:tcPr>
            <w:tcW w:w="1191" w:type="dxa"/>
            <w:shd w:val="clear" w:color="auto" w:fill="auto"/>
          </w:tcPr>
          <w:p w14:paraId="4B11EF34" w14:textId="77777777" w:rsidR="00672641" w:rsidRPr="00AC23C4" w:rsidRDefault="00672641" w:rsidP="00672641">
            <w:pPr>
              <w:rPr>
                <w:rStyle w:val="ChItalBold"/>
                <w:szCs w:val="19"/>
              </w:rPr>
            </w:pPr>
            <w:r w:rsidRPr="00AC23C4">
              <w:rPr>
                <w:rStyle w:val="ChItalBold"/>
                <w:szCs w:val="19"/>
              </w:rPr>
              <w:t>saksi</w:t>
            </w:r>
          </w:p>
        </w:tc>
        <w:tc>
          <w:tcPr>
            <w:tcW w:w="1304" w:type="dxa"/>
            <w:shd w:val="clear" w:color="auto" w:fill="auto"/>
          </w:tcPr>
          <w:p w14:paraId="0A126A65" w14:textId="1483BCE3" w:rsidR="00672641" w:rsidRPr="00AC23C4" w:rsidRDefault="00B7093A" w:rsidP="00672641">
            <w:pPr>
              <w:rPr>
                <w:szCs w:val="19"/>
              </w:rPr>
            </w:pPr>
            <w:r>
              <w:rPr>
                <w:szCs w:val="19"/>
              </w:rPr>
              <w:t>‘</w:t>
            </w:r>
            <w:r w:rsidR="00672641" w:rsidRPr="00AC23C4">
              <w:rPr>
                <w:szCs w:val="19"/>
              </w:rPr>
              <w:t>witness</w:t>
            </w:r>
            <w:r>
              <w:rPr>
                <w:szCs w:val="19"/>
              </w:rPr>
              <w:t>’</w:t>
            </w:r>
          </w:p>
        </w:tc>
        <w:tc>
          <w:tcPr>
            <w:tcW w:w="1219" w:type="dxa"/>
            <w:shd w:val="clear" w:color="auto" w:fill="auto"/>
          </w:tcPr>
          <w:p w14:paraId="7F88699F" w14:textId="77777777" w:rsidR="00672641" w:rsidRPr="008D4945" w:rsidRDefault="00672641" w:rsidP="00672641">
            <w:pPr>
              <w:rPr>
                <w:rStyle w:val="ChItalBoldUndl"/>
              </w:rPr>
            </w:pPr>
            <w:r w:rsidRPr="008D4945">
              <w:rPr>
                <w:rStyle w:val="ChItalBoldUndl"/>
              </w:rPr>
              <w:t>bersaksi</w:t>
            </w:r>
          </w:p>
        </w:tc>
        <w:tc>
          <w:tcPr>
            <w:tcW w:w="1531" w:type="dxa"/>
            <w:shd w:val="clear" w:color="auto" w:fill="auto"/>
          </w:tcPr>
          <w:p w14:paraId="2F48FD29" w14:textId="5DB4638C" w:rsidR="00672641" w:rsidRPr="00AC23C4" w:rsidRDefault="00B7093A" w:rsidP="00672641">
            <w:pPr>
              <w:rPr>
                <w:szCs w:val="19"/>
              </w:rPr>
            </w:pPr>
            <w:r>
              <w:rPr>
                <w:szCs w:val="19"/>
              </w:rPr>
              <w:t>‘</w:t>
            </w:r>
            <w:r w:rsidR="00672641" w:rsidRPr="00AC23C4">
              <w:rPr>
                <w:szCs w:val="19"/>
              </w:rPr>
              <w:t>testify</w:t>
            </w:r>
            <w:r>
              <w:rPr>
                <w:szCs w:val="19"/>
              </w:rPr>
              <w:t>’</w:t>
            </w:r>
          </w:p>
        </w:tc>
        <w:tc>
          <w:tcPr>
            <w:tcW w:w="765" w:type="dxa"/>
            <w:shd w:val="clear" w:color="auto" w:fill="auto"/>
          </w:tcPr>
          <w:p w14:paraId="1E24E63D" w14:textId="77777777" w:rsidR="00672641" w:rsidRPr="00AC23C4" w:rsidRDefault="00672641" w:rsidP="00AC23C4">
            <w:pPr>
              <w:ind w:right="85"/>
              <w:jc w:val="right"/>
              <w:rPr>
                <w:szCs w:val="19"/>
              </w:rPr>
            </w:pPr>
            <w:r w:rsidRPr="00AC23C4">
              <w:rPr>
                <w:szCs w:val="19"/>
              </w:rPr>
              <w:t>6</w:t>
            </w:r>
          </w:p>
        </w:tc>
        <w:tc>
          <w:tcPr>
            <w:tcW w:w="709" w:type="dxa"/>
            <w:shd w:val="clear" w:color="auto" w:fill="auto"/>
          </w:tcPr>
          <w:p w14:paraId="08A16B8F" w14:textId="77777777" w:rsidR="00672641" w:rsidRPr="00AC23C4" w:rsidRDefault="00672641" w:rsidP="00AC23C4">
            <w:pPr>
              <w:ind w:right="85"/>
              <w:jc w:val="right"/>
              <w:rPr>
                <w:sz w:val="19"/>
                <w:szCs w:val="19"/>
              </w:rPr>
            </w:pPr>
            <w:r w:rsidRPr="00AC23C4">
              <w:rPr>
                <w:szCs w:val="19"/>
              </w:rPr>
              <w:t>2</w:t>
            </w:r>
          </w:p>
        </w:tc>
      </w:tr>
      <w:tr w:rsidR="00AC23C4" w:rsidRPr="00AC23C4" w14:paraId="0EE98BDC" w14:textId="77777777" w:rsidTr="00E50FFF">
        <w:tc>
          <w:tcPr>
            <w:tcW w:w="1191" w:type="dxa"/>
            <w:shd w:val="clear" w:color="auto" w:fill="auto"/>
          </w:tcPr>
          <w:p w14:paraId="4FEE5E37" w14:textId="77777777" w:rsidR="00672641" w:rsidRPr="00AC23C4" w:rsidRDefault="00672641" w:rsidP="00672641">
            <w:pPr>
              <w:rPr>
                <w:rStyle w:val="ChItalBold"/>
                <w:szCs w:val="19"/>
              </w:rPr>
            </w:pPr>
            <w:r w:rsidRPr="00AC23C4">
              <w:rPr>
                <w:rStyle w:val="ChItalBold"/>
                <w:szCs w:val="19"/>
              </w:rPr>
              <w:t>hasil</w:t>
            </w:r>
          </w:p>
        </w:tc>
        <w:tc>
          <w:tcPr>
            <w:tcW w:w="1304" w:type="dxa"/>
            <w:shd w:val="clear" w:color="auto" w:fill="auto"/>
          </w:tcPr>
          <w:p w14:paraId="06A14FCE" w14:textId="398D9A01" w:rsidR="00672641" w:rsidRPr="00AC23C4" w:rsidRDefault="00B7093A" w:rsidP="00672641">
            <w:pPr>
              <w:rPr>
                <w:szCs w:val="19"/>
              </w:rPr>
            </w:pPr>
            <w:r>
              <w:rPr>
                <w:szCs w:val="19"/>
              </w:rPr>
              <w:t>‘</w:t>
            </w:r>
            <w:r w:rsidR="00672641" w:rsidRPr="00AC23C4">
              <w:rPr>
                <w:szCs w:val="19"/>
              </w:rPr>
              <w:t>result</w:t>
            </w:r>
            <w:r>
              <w:rPr>
                <w:szCs w:val="19"/>
              </w:rPr>
              <w:t>’</w:t>
            </w:r>
          </w:p>
        </w:tc>
        <w:tc>
          <w:tcPr>
            <w:tcW w:w="1219" w:type="dxa"/>
            <w:shd w:val="clear" w:color="auto" w:fill="auto"/>
          </w:tcPr>
          <w:p w14:paraId="757F53EB" w14:textId="77777777" w:rsidR="00672641" w:rsidRPr="008D4945" w:rsidRDefault="00672641" w:rsidP="00672641">
            <w:pPr>
              <w:rPr>
                <w:rStyle w:val="ChItalBold"/>
              </w:rPr>
            </w:pPr>
            <w:r w:rsidRPr="008D4945">
              <w:rPr>
                <w:rStyle w:val="ChItalBold"/>
              </w:rPr>
              <w:t>berhasil</w:t>
            </w:r>
          </w:p>
        </w:tc>
        <w:tc>
          <w:tcPr>
            <w:tcW w:w="1531" w:type="dxa"/>
            <w:shd w:val="clear" w:color="auto" w:fill="auto"/>
          </w:tcPr>
          <w:p w14:paraId="30C36684" w14:textId="26627690" w:rsidR="00672641" w:rsidRPr="00AC23C4" w:rsidRDefault="00B7093A" w:rsidP="00672641">
            <w:pPr>
              <w:rPr>
                <w:szCs w:val="19"/>
              </w:rPr>
            </w:pPr>
            <w:r>
              <w:rPr>
                <w:szCs w:val="19"/>
              </w:rPr>
              <w:t>‘</w:t>
            </w:r>
            <w:r w:rsidR="00672641" w:rsidRPr="00AC23C4">
              <w:rPr>
                <w:szCs w:val="19"/>
              </w:rPr>
              <w:t>succeed</w:t>
            </w:r>
            <w:r>
              <w:rPr>
                <w:szCs w:val="19"/>
              </w:rPr>
              <w:t>’</w:t>
            </w:r>
          </w:p>
        </w:tc>
        <w:tc>
          <w:tcPr>
            <w:tcW w:w="765" w:type="dxa"/>
            <w:shd w:val="clear" w:color="auto" w:fill="auto"/>
          </w:tcPr>
          <w:p w14:paraId="5340B171" w14:textId="77777777" w:rsidR="00672641" w:rsidRPr="00454E26" w:rsidRDefault="00672641" w:rsidP="00AC23C4">
            <w:pPr>
              <w:ind w:right="85"/>
              <w:jc w:val="right"/>
            </w:pPr>
            <w:r w:rsidRPr="00454E26">
              <w:t>6</w:t>
            </w:r>
          </w:p>
        </w:tc>
        <w:tc>
          <w:tcPr>
            <w:tcW w:w="709" w:type="dxa"/>
            <w:shd w:val="clear" w:color="auto" w:fill="auto"/>
          </w:tcPr>
          <w:p w14:paraId="73E40D92" w14:textId="77777777" w:rsidR="00672641" w:rsidRPr="00AC23C4" w:rsidRDefault="00672641" w:rsidP="00AC23C4">
            <w:pPr>
              <w:ind w:right="85"/>
              <w:jc w:val="right"/>
              <w:rPr>
                <w:sz w:val="19"/>
                <w:szCs w:val="19"/>
              </w:rPr>
            </w:pPr>
            <w:r w:rsidRPr="00AC23C4">
              <w:rPr>
                <w:szCs w:val="19"/>
              </w:rPr>
              <w:t>13</w:t>
            </w:r>
          </w:p>
        </w:tc>
      </w:tr>
      <w:tr w:rsidR="00AC23C4" w:rsidRPr="00AC23C4" w14:paraId="66060569" w14:textId="77777777" w:rsidTr="00E50FFF">
        <w:tc>
          <w:tcPr>
            <w:tcW w:w="1191" w:type="dxa"/>
            <w:shd w:val="clear" w:color="auto" w:fill="auto"/>
          </w:tcPr>
          <w:p w14:paraId="30A7271A" w14:textId="77777777" w:rsidR="00672641" w:rsidRPr="00AC23C4" w:rsidRDefault="00672641" w:rsidP="00672641">
            <w:pPr>
              <w:rPr>
                <w:rStyle w:val="ChItalBold"/>
                <w:szCs w:val="19"/>
              </w:rPr>
            </w:pPr>
            <w:r w:rsidRPr="00AC23C4">
              <w:rPr>
                <w:rStyle w:val="ChItalBold"/>
                <w:szCs w:val="19"/>
              </w:rPr>
              <w:t>kwasa</w:t>
            </w:r>
          </w:p>
        </w:tc>
        <w:tc>
          <w:tcPr>
            <w:tcW w:w="1304" w:type="dxa"/>
            <w:shd w:val="clear" w:color="auto" w:fill="auto"/>
          </w:tcPr>
          <w:p w14:paraId="1793E26B" w14:textId="4BA4DCD7" w:rsidR="00672641" w:rsidRPr="00AC23C4" w:rsidRDefault="00B7093A" w:rsidP="00672641">
            <w:pPr>
              <w:rPr>
                <w:szCs w:val="19"/>
              </w:rPr>
            </w:pPr>
            <w:r>
              <w:rPr>
                <w:szCs w:val="19"/>
              </w:rPr>
              <w:t>‘</w:t>
            </w:r>
            <w:r w:rsidR="00672641" w:rsidRPr="00AC23C4">
              <w:rPr>
                <w:szCs w:val="19"/>
              </w:rPr>
              <w:t>power</w:t>
            </w:r>
            <w:r>
              <w:rPr>
                <w:szCs w:val="19"/>
              </w:rPr>
              <w:t>’</w:t>
            </w:r>
          </w:p>
        </w:tc>
        <w:tc>
          <w:tcPr>
            <w:tcW w:w="1219" w:type="dxa"/>
            <w:shd w:val="clear" w:color="auto" w:fill="auto"/>
          </w:tcPr>
          <w:p w14:paraId="1F61F1C6" w14:textId="77777777" w:rsidR="00672641" w:rsidRPr="008D4945" w:rsidRDefault="00672641" w:rsidP="00672641">
            <w:pPr>
              <w:rPr>
                <w:rStyle w:val="ChItalBoldUndl"/>
              </w:rPr>
            </w:pPr>
            <w:r w:rsidRPr="008D4945">
              <w:rPr>
                <w:rStyle w:val="ChItalBoldUndl"/>
              </w:rPr>
              <w:t>berkwasa</w:t>
            </w:r>
          </w:p>
        </w:tc>
        <w:tc>
          <w:tcPr>
            <w:tcW w:w="1531" w:type="dxa"/>
            <w:shd w:val="clear" w:color="auto" w:fill="auto"/>
          </w:tcPr>
          <w:p w14:paraId="0B84F6AD" w14:textId="23A5D67E" w:rsidR="00672641" w:rsidRPr="00AC23C4" w:rsidRDefault="00B7093A" w:rsidP="00672641">
            <w:pPr>
              <w:rPr>
                <w:szCs w:val="19"/>
              </w:rPr>
            </w:pPr>
            <w:r>
              <w:rPr>
                <w:szCs w:val="19"/>
              </w:rPr>
              <w:t>‘</w:t>
            </w:r>
            <w:r w:rsidR="00672641" w:rsidRPr="00AC23C4">
              <w:rPr>
                <w:szCs w:val="19"/>
              </w:rPr>
              <w:t>be powerful</w:t>
            </w:r>
            <w:r>
              <w:rPr>
                <w:szCs w:val="19"/>
              </w:rPr>
              <w:t>’</w:t>
            </w:r>
          </w:p>
        </w:tc>
        <w:tc>
          <w:tcPr>
            <w:tcW w:w="765" w:type="dxa"/>
            <w:shd w:val="clear" w:color="auto" w:fill="auto"/>
          </w:tcPr>
          <w:p w14:paraId="06F7F1BD" w14:textId="77777777" w:rsidR="00672641" w:rsidRPr="00454E26" w:rsidRDefault="00672641" w:rsidP="00AC23C4">
            <w:pPr>
              <w:ind w:right="85"/>
              <w:jc w:val="right"/>
            </w:pPr>
            <w:r w:rsidRPr="00454E26">
              <w:t>4</w:t>
            </w:r>
          </w:p>
        </w:tc>
        <w:tc>
          <w:tcPr>
            <w:tcW w:w="709" w:type="dxa"/>
            <w:shd w:val="clear" w:color="auto" w:fill="auto"/>
          </w:tcPr>
          <w:p w14:paraId="71019D8C" w14:textId="77777777" w:rsidR="00672641" w:rsidRPr="00AC23C4" w:rsidRDefault="00672641" w:rsidP="00AC23C4">
            <w:pPr>
              <w:ind w:right="85"/>
              <w:jc w:val="right"/>
              <w:rPr>
                <w:sz w:val="19"/>
                <w:szCs w:val="19"/>
              </w:rPr>
            </w:pPr>
            <w:r w:rsidRPr="00AC23C4">
              <w:rPr>
                <w:szCs w:val="19"/>
              </w:rPr>
              <w:t>25</w:t>
            </w:r>
          </w:p>
        </w:tc>
      </w:tr>
      <w:tr w:rsidR="00AC23C4" w:rsidRPr="00AC23C4" w14:paraId="712AABB0" w14:textId="77777777" w:rsidTr="00E50FFF">
        <w:tc>
          <w:tcPr>
            <w:tcW w:w="1191" w:type="dxa"/>
            <w:shd w:val="clear" w:color="auto" w:fill="auto"/>
          </w:tcPr>
          <w:p w14:paraId="100A693C" w14:textId="77777777" w:rsidR="00672641" w:rsidRPr="00AC23C4" w:rsidRDefault="00672641" w:rsidP="00672641">
            <w:pPr>
              <w:rPr>
                <w:rStyle w:val="ChItalBold"/>
                <w:szCs w:val="19"/>
              </w:rPr>
            </w:pPr>
            <w:r w:rsidRPr="00AC23C4">
              <w:rPr>
                <w:rStyle w:val="ChItalBold"/>
                <w:szCs w:val="19"/>
              </w:rPr>
              <w:t>hak</w:t>
            </w:r>
          </w:p>
        </w:tc>
        <w:tc>
          <w:tcPr>
            <w:tcW w:w="1304" w:type="dxa"/>
            <w:shd w:val="clear" w:color="auto" w:fill="auto"/>
          </w:tcPr>
          <w:p w14:paraId="7A73DF56" w14:textId="68C617D4" w:rsidR="00672641" w:rsidRPr="00AC23C4" w:rsidRDefault="00B7093A" w:rsidP="00672641">
            <w:pPr>
              <w:rPr>
                <w:szCs w:val="19"/>
              </w:rPr>
            </w:pPr>
            <w:r>
              <w:rPr>
                <w:szCs w:val="19"/>
              </w:rPr>
              <w:t>‘</w:t>
            </w:r>
            <w:r w:rsidR="00672641" w:rsidRPr="00AC23C4">
              <w:rPr>
                <w:szCs w:val="19"/>
              </w:rPr>
              <w:t>right</w:t>
            </w:r>
            <w:r>
              <w:rPr>
                <w:szCs w:val="19"/>
              </w:rPr>
              <w:t>’</w:t>
            </w:r>
          </w:p>
        </w:tc>
        <w:tc>
          <w:tcPr>
            <w:tcW w:w="1219" w:type="dxa"/>
            <w:shd w:val="clear" w:color="auto" w:fill="auto"/>
          </w:tcPr>
          <w:p w14:paraId="4A4BDD74" w14:textId="77777777" w:rsidR="00672641" w:rsidRPr="008D4945" w:rsidRDefault="00672641" w:rsidP="00672641">
            <w:pPr>
              <w:rPr>
                <w:rStyle w:val="ChItalBoldUndl"/>
              </w:rPr>
            </w:pPr>
            <w:r w:rsidRPr="008D4945">
              <w:rPr>
                <w:rStyle w:val="ChItalBoldUndl"/>
              </w:rPr>
              <w:t>berhak</w:t>
            </w:r>
          </w:p>
        </w:tc>
        <w:tc>
          <w:tcPr>
            <w:tcW w:w="1531" w:type="dxa"/>
            <w:shd w:val="clear" w:color="auto" w:fill="auto"/>
          </w:tcPr>
          <w:p w14:paraId="5B7B84AE" w14:textId="66E4F90B" w:rsidR="00672641" w:rsidRPr="00AC23C4" w:rsidRDefault="00B7093A" w:rsidP="00672641">
            <w:pPr>
              <w:rPr>
                <w:szCs w:val="19"/>
              </w:rPr>
            </w:pPr>
            <w:r>
              <w:rPr>
                <w:szCs w:val="19"/>
              </w:rPr>
              <w:t>‘</w:t>
            </w:r>
            <w:r w:rsidR="00672641" w:rsidRPr="00AC23C4">
              <w:rPr>
                <w:szCs w:val="19"/>
              </w:rPr>
              <w:t>have right</w:t>
            </w:r>
            <w:r>
              <w:rPr>
                <w:szCs w:val="19"/>
              </w:rPr>
              <w:t>’</w:t>
            </w:r>
          </w:p>
        </w:tc>
        <w:tc>
          <w:tcPr>
            <w:tcW w:w="765" w:type="dxa"/>
            <w:shd w:val="clear" w:color="auto" w:fill="auto"/>
          </w:tcPr>
          <w:p w14:paraId="2C9DE360" w14:textId="77777777" w:rsidR="00672641" w:rsidRPr="00454E26" w:rsidRDefault="00672641" w:rsidP="00AC23C4">
            <w:pPr>
              <w:ind w:right="85"/>
              <w:jc w:val="right"/>
            </w:pPr>
            <w:r w:rsidRPr="00454E26">
              <w:t>4</w:t>
            </w:r>
          </w:p>
        </w:tc>
        <w:tc>
          <w:tcPr>
            <w:tcW w:w="709" w:type="dxa"/>
            <w:shd w:val="clear" w:color="auto" w:fill="auto"/>
          </w:tcPr>
          <w:p w14:paraId="40289D63" w14:textId="77777777" w:rsidR="00672641" w:rsidRPr="00AC23C4" w:rsidRDefault="00672641" w:rsidP="00AC23C4">
            <w:pPr>
              <w:ind w:right="85"/>
              <w:jc w:val="right"/>
              <w:rPr>
                <w:sz w:val="19"/>
                <w:szCs w:val="19"/>
              </w:rPr>
            </w:pPr>
            <w:r w:rsidRPr="00AC23C4">
              <w:rPr>
                <w:szCs w:val="19"/>
              </w:rPr>
              <w:t>15</w:t>
            </w:r>
          </w:p>
        </w:tc>
      </w:tr>
      <w:tr w:rsidR="00AC23C4" w:rsidRPr="00AC23C4" w14:paraId="2F27F5BE" w14:textId="77777777" w:rsidTr="00E50FFF">
        <w:tc>
          <w:tcPr>
            <w:tcW w:w="1191" w:type="dxa"/>
            <w:shd w:val="clear" w:color="auto" w:fill="auto"/>
          </w:tcPr>
          <w:p w14:paraId="0D097F25" w14:textId="77777777" w:rsidR="00672641" w:rsidRPr="00AC23C4" w:rsidRDefault="00672641" w:rsidP="00672641">
            <w:pPr>
              <w:rPr>
                <w:rStyle w:val="ChItalBold"/>
                <w:szCs w:val="19"/>
              </w:rPr>
            </w:pPr>
            <w:r w:rsidRPr="00AC23C4">
              <w:rPr>
                <w:rStyle w:val="ChItalBold"/>
                <w:szCs w:val="19"/>
              </w:rPr>
              <w:t>sodara</w:t>
            </w:r>
          </w:p>
        </w:tc>
        <w:tc>
          <w:tcPr>
            <w:tcW w:w="1304" w:type="dxa"/>
            <w:shd w:val="clear" w:color="auto" w:fill="auto"/>
          </w:tcPr>
          <w:p w14:paraId="405F59D3" w14:textId="3FF95188" w:rsidR="00672641" w:rsidRPr="00AC23C4" w:rsidRDefault="00B7093A" w:rsidP="00672641">
            <w:pPr>
              <w:rPr>
                <w:szCs w:val="19"/>
              </w:rPr>
            </w:pPr>
            <w:r>
              <w:rPr>
                <w:szCs w:val="19"/>
              </w:rPr>
              <w:t>‘</w:t>
            </w:r>
            <w:r w:rsidR="00672641" w:rsidRPr="00AC23C4">
              <w:rPr>
                <w:szCs w:val="19"/>
              </w:rPr>
              <w:t>sibling</w:t>
            </w:r>
            <w:r>
              <w:rPr>
                <w:szCs w:val="19"/>
              </w:rPr>
              <w:t>’</w:t>
            </w:r>
          </w:p>
        </w:tc>
        <w:tc>
          <w:tcPr>
            <w:tcW w:w="1219" w:type="dxa"/>
            <w:shd w:val="clear" w:color="auto" w:fill="auto"/>
          </w:tcPr>
          <w:p w14:paraId="2505D403" w14:textId="77777777" w:rsidR="00672641" w:rsidRPr="008D4945" w:rsidRDefault="00672641" w:rsidP="00672641">
            <w:pPr>
              <w:rPr>
                <w:rStyle w:val="ChItalBoldUndl"/>
              </w:rPr>
            </w:pPr>
            <w:r w:rsidRPr="008D4945">
              <w:rPr>
                <w:rStyle w:val="ChItalBoldUndl"/>
              </w:rPr>
              <w:t>bersodara</w:t>
            </w:r>
          </w:p>
        </w:tc>
        <w:tc>
          <w:tcPr>
            <w:tcW w:w="1531" w:type="dxa"/>
            <w:shd w:val="clear" w:color="auto" w:fill="auto"/>
          </w:tcPr>
          <w:p w14:paraId="6BA34131" w14:textId="2B88CB65" w:rsidR="00672641" w:rsidRPr="00AC23C4" w:rsidRDefault="00B7093A" w:rsidP="00672641">
            <w:pPr>
              <w:rPr>
                <w:szCs w:val="19"/>
              </w:rPr>
            </w:pPr>
            <w:r>
              <w:rPr>
                <w:szCs w:val="19"/>
              </w:rPr>
              <w:t>‘</w:t>
            </w:r>
            <w:r w:rsidR="00672641" w:rsidRPr="00AC23C4">
              <w:rPr>
                <w:szCs w:val="19"/>
              </w:rPr>
              <w:t>be siblings</w:t>
            </w:r>
            <w:r>
              <w:rPr>
                <w:szCs w:val="19"/>
              </w:rPr>
              <w:t>’</w:t>
            </w:r>
          </w:p>
        </w:tc>
        <w:tc>
          <w:tcPr>
            <w:tcW w:w="765" w:type="dxa"/>
            <w:shd w:val="clear" w:color="auto" w:fill="auto"/>
          </w:tcPr>
          <w:p w14:paraId="7108E74A" w14:textId="77777777" w:rsidR="00672641" w:rsidRPr="00454E26" w:rsidRDefault="00672641" w:rsidP="00AC23C4">
            <w:pPr>
              <w:ind w:right="85"/>
              <w:jc w:val="right"/>
            </w:pPr>
            <w:r w:rsidRPr="00454E26">
              <w:t>3</w:t>
            </w:r>
          </w:p>
        </w:tc>
        <w:tc>
          <w:tcPr>
            <w:tcW w:w="709" w:type="dxa"/>
            <w:shd w:val="clear" w:color="auto" w:fill="auto"/>
          </w:tcPr>
          <w:p w14:paraId="7D9DF0B3" w14:textId="77777777" w:rsidR="00672641" w:rsidRPr="00AC23C4" w:rsidRDefault="00672641" w:rsidP="00AC23C4">
            <w:pPr>
              <w:ind w:right="85"/>
              <w:jc w:val="right"/>
              <w:rPr>
                <w:sz w:val="19"/>
                <w:szCs w:val="19"/>
              </w:rPr>
            </w:pPr>
            <w:r w:rsidRPr="00AC23C4">
              <w:rPr>
                <w:szCs w:val="19"/>
              </w:rPr>
              <w:t>127</w:t>
            </w:r>
          </w:p>
        </w:tc>
      </w:tr>
      <w:tr w:rsidR="00AC23C4" w:rsidRPr="00AC23C4" w14:paraId="59132071" w14:textId="77777777" w:rsidTr="00E50FFF">
        <w:tc>
          <w:tcPr>
            <w:tcW w:w="1191" w:type="dxa"/>
            <w:shd w:val="clear" w:color="auto" w:fill="auto"/>
          </w:tcPr>
          <w:p w14:paraId="2B0B5776" w14:textId="77777777" w:rsidR="00672641" w:rsidRPr="00AC23C4" w:rsidRDefault="00672641" w:rsidP="00672641">
            <w:pPr>
              <w:rPr>
                <w:rStyle w:val="ChItalBold"/>
                <w:szCs w:val="19"/>
              </w:rPr>
            </w:pPr>
            <w:r w:rsidRPr="00AC23C4">
              <w:rPr>
                <w:rStyle w:val="ChItalBold"/>
                <w:szCs w:val="19"/>
              </w:rPr>
              <w:t>kebun</w:t>
            </w:r>
            <w:r w:rsidR="00EC3499" w:rsidRPr="00AC23C4">
              <w:rPr>
                <w:rStyle w:val="ChItalBold"/>
                <w:szCs w:val="19"/>
              </w:rPr>
              <w:t>g</w:t>
            </w:r>
          </w:p>
        </w:tc>
        <w:tc>
          <w:tcPr>
            <w:tcW w:w="1304" w:type="dxa"/>
            <w:shd w:val="clear" w:color="auto" w:fill="auto"/>
          </w:tcPr>
          <w:p w14:paraId="6D2710BF" w14:textId="15525431" w:rsidR="00672641" w:rsidRPr="00AC23C4" w:rsidRDefault="00B7093A" w:rsidP="00672641">
            <w:pPr>
              <w:rPr>
                <w:szCs w:val="19"/>
              </w:rPr>
            </w:pPr>
            <w:r>
              <w:rPr>
                <w:szCs w:val="19"/>
              </w:rPr>
              <w:t>‘</w:t>
            </w:r>
            <w:r w:rsidR="00672641" w:rsidRPr="00AC23C4">
              <w:rPr>
                <w:szCs w:val="19"/>
              </w:rPr>
              <w:t>garden</w:t>
            </w:r>
            <w:r>
              <w:rPr>
                <w:szCs w:val="19"/>
              </w:rPr>
              <w:t>’</w:t>
            </w:r>
          </w:p>
        </w:tc>
        <w:tc>
          <w:tcPr>
            <w:tcW w:w="1219" w:type="dxa"/>
            <w:shd w:val="clear" w:color="auto" w:fill="auto"/>
          </w:tcPr>
          <w:p w14:paraId="0EBA6926" w14:textId="77777777" w:rsidR="00672641" w:rsidRPr="008D4945" w:rsidRDefault="00672641" w:rsidP="00672641">
            <w:pPr>
              <w:rPr>
                <w:rStyle w:val="ChItalBoldUndl"/>
              </w:rPr>
            </w:pPr>
            <w:r w:rsidRPr="008D4945">
              <w:rPr>
                <w:rStyle w:val="ChItalBoldUndl"/>
              </w:rPr>
              <w:t>berkebun</w:t>
            </w:r>
            <w:r w:rsidR="00EC3499">
              <w:rPr>
                <w:rStyle w:val="ChItalBoldUndl"/>
              </w:rPr>
              <w:t>g</w:t>
            </w:r>
          </w:p>
        </w:tc>
        <w:tc>
          <w:tcPr>
            <w:tcW w:w="1531" w:type="dxa"/>
            <w:shd w:val="clear" w:color="auto" w:fill="auto"/>
          </w:tcPr>
          <w:p w14:paraId="206090BA" w14:textId="2CA8102C" w:rsidR="00672641" w:rsidRPr="00AC23C4" w:rsidRDefault="00B7093A" w:rsidP="00672641">
            <w:pPr>
              <w:rPr>
                <w:szCs w:val="19"/>
              </w:rPr>
            </w:pPr>
            <w:r>
              <w:rPr>
                <w:szCs w:val="19"/>
              </w:rPr>
              <w:t>‘</w:t>
            </w:r>
            <w:r w:rsidR="00672641" w:rsidRPr="00AC23C4">
              <w:rPr>
                <w:szCs w:val="19"/>
              </w:rPr>
              <w:t>do farming</w:t>
            </w:r>
            <w:r>
              <w:rPr>
                <w:szCs w:val="19"/>
              </w:rPr>
              <w:t>’</w:t>
            </w:r>
          </w:p>
        </w:tc>
        <w:tc>
          <w:tcPr>
            <w:tcW w:w="765" w:type="dxa"/>
            <w:shd w:val="clear" w:color="auto" w:fill="auto"/>
          </w:tcPr>
          <w:p w14:paraId="339CF2B5" w14:textId="77777777" w:rsidR="00672641" w:rsidRPr="00454E26" w:rsidRDefault="00672641" w:rsidP="00AC23C4">
            <w:pPr>
              <w:ind w:right="85"/>
              <w:jc w:val="right"/>
            </w:pPr>
            <w:r w:rsidRPr="00454E26">
              <w:t>3</w:t>
            </w:r>
          </w:p>
        </w:tc>
        <w:tc>
          <w:tcPr>
            <w:tcW w:w="709" w:type="dxa"/>
            <w:shd w:val="clear" w:color="auto" w:fill="auto"/>
          </w:tcPr>
          <w:p w14:paraId="2717DA01" w14:textId="77777777" w:rsidR="00672641" w:rsidRPr="00AC23C4" w:rsidRDefault="00672641" w:rsidP="00AC23C4">
            <w:pPr>
              <w:ind w:right="85"/>
              <w:jc w:val="right"/>
              <w:rPr>
                <w:sz w:val="19"/>
                <w:szCs w:val="19"/>
              </w:rPr>
            </w:pPr>
            <w:r w:rsidRPr="00AC23C4">
              <w:rPr>
                <w:szCs w:val="19"/>
              </w:rPr>
              <w:t>61</w:t>
            </w:r>
          </w:p>
        </w:tc>
      </w:tr>
      <w:tr w:rsidR="00AC23C4" w:rsidRPr="00AC23C4" w14:paraId="057E40E6" w14:textId="77777777" w:rsidTr="00E50FFF">
        <w:tc>
          <w:tcPr>
            <w:tcW w:w="1191" w:type="dxa"/>
            <w:shd w:val="clear" w:color="auto" w:fill="auto"/>
          </w:tcPr>
          <w:p w14:paraId="4DD08536" w14:textId="77777777" w:rsidR="00672641" w:rsidRPr="00AC23C4" w:rsidRDefault="00672641" w:rsidP="00672641">
            <w:pPr>
              <w:rPr>
                <w:rStyle w:val="ChItalBold"/>
                <w:szCs w:val="19"/>
              </w:rPr>
            </w:pPr>
            <w:r w:rsidRPr="00AC23C4">
              <w:rPr>
                <w:rStyle w:val="ChItalBold"/>
                <w:szCs w:val="19"/>
              </w:rPr>
              <w:t>ade-kaka</w:t>
            </w:r>
          </w:p>
        </w:tc>
        <w:tc>
          <w:tcPr>
            <w:tcW w:w="1304" w:type="dxa"/>
            <w:shd w:val="clear" w:color="auto" w:fill="auto"/>
          </w:tcPr>
          <w:p w14:paraId="5393539D" w14:textId="7970273A" w:rsidR="00672641" w:rsidRPr="00AC23C4" w:rsidRDefault="00B7093A" w:rsidP="00672641">
            <w:pPr>
              <w:rPr>
                <w:szCs w:val="19"/>
              </w:rPr>
            </w:pPr>
            <w:r>
              <w:rPr>
                <w:szCs w:val="19"/>
              </w:rPr>
              <w:t>‘</w:t>
            </w:r>
            <w:r w:rsidR="00672641" w:rsidRPr="00AC23C4">
              <w:rPr>
                <w:szCs w:val="19"/>
              </w:rPr>
              <w:t>siblings</w:t>
            </w:r>
            <w:r>
              <w:rPr>
                <w:szCs w:val="19"/>
              </w:rPr>
              <w:t>’</w:t>
            </w:r>
          </w:p>
        </w:tc>
        <w:tc>
          <w:tcPr>
            <w:tcW w:w="1219" w:type="dxa"/>
            <w:shd w:val="clear" w:color="auto" w:fill="auto"/>
          </w:tcPr>
          <w:p w14:paraId="55FB968F" w14:textId="77777777" w:rsidR="00672641" w:rsidRPr="008D4945" w:rsidRDefault="00672641" w:rsidP="00672641">
            <w:pPr>
              <w:rPr>
                <w:rStyle w:val="ChItalBoldUndl"/>
              </w:rPr>
            </w:pPr>
            <w:r w:rsidRPr="008D4945">
              <w:rPr>
                <w:rStyle w:val="ChItalBoldUndl"/>
              </w:rPr>
              <w:t>brade-kaka</w:t>
            </w:r>
          </w:p>
        </w:tc>
        <w:tc>
          <w:tcPr>
            <w:tcW w:w="1531" w:type="dxa"/>
            <w:shd w:val="clear" w:color="auto" w:fill="auto"/>
          </w:tcPr>
          <w:p w14:paraId="2FCBD4B3" w14:textId="142380C2" w:rsidR="00672641" w:rsidRPr="00AC23C4" w:rsidRDefault="00B7093A" w:rsidP="00672641">
            <w:pPr>
              <w:rPr>
                <w:szCs w:val="19"/>
              </w:rPr>
            </w:pPr>
            <w:r>
              <w:rPr>
                <w:szCs w:val="19"/>
              </w:rPr>
              <w:t>‘</w:t>
            </w:r>
            <w:r w:rsidR="00672641" w:rsidRPr="00AC23C4">
              <w:rPr>
                <w:szCs w:val="19"/>
              </w:rPr>
              <w:t>be siblings</w:t>
            </w:r>
            <w:r>
              <w:rPr>
                <w:szCs w:val="19"/>
              </w:rPr>
              <w:t>’</w:t>
            </w:r>
          </w:p>
        </w:tc>
        <w:tc>
          <w:tcPr>
            <w:tcW w:w="765" w:type="dxa"/>
            <w:shd w:val="clear" w:color="auto" w:fill="auto"/>
          </w:tcPr>
          <w:p w14:paraId="39ABAE52" w14:textId="77777777" w:rsidR="00672641" w:rsidRPr="00454E26" w:rsidRDefault="00926C86" w:rsidP="00AC23C4">
            <w:pPr>
              <w:ind w:right="85"/>
              <w:jc w:val="right"/>
            </w:pPr>
            <w:r>
              <w:t>2</w:t>
            </w:r>
          </w:p>
        </w:tc>
        <w:tc>
          <w:tcPr>
            <w:tcW w:w="709" w:type="dxa"/>
            <w:shd w:val="clear" w:color="auto" w:fill="auto"/>
          </w:tcPr>
          <w:p w14:paraId="0A4B4AB9" w14:textId="77777777" w:rsidR="00672641" w:rsidRPr="00AC23C4" w:rsidRDefault="00672641" w:rsidP="00111524">
            <w:pPr>
              <w:ind w:right="85"/>
              <w:jc w:val="right"/>
              <w:rPr>
                <w:sz w:val="19"/>
                <w:szCs w:val="19"/>
              </w:rPr>
            </w:pPr>
            <w:r w:rsidRPr="00AC23C4">
              <w:rPr>
                <w:szCs w:val="19"/>
              </w:rPr>
              <w:t>2</w:t>
            </w:r>
            <w:r w:rsidR="00111524">
              <w:rPr>
                <w:szCs w:val="19"/>
              </w:rPr>
              <w:t>6</w:t>
            </w:r>
          </w:p>
        </w:tc>
      </w:tr>
      <w:tr w:rsidR="00AC23C4" w:rsidRPr="00AC23C4" w14:paraId="32D058E9" w14:textId="77777777" w:rsidTr="00E50FFF">
        <w:tc>
          <w:tcPr>
            <w:tcW w:w="1191" w:type="dxa"/>
            <w:shd w:val="clear" w:color="auto" w:fill="auto"/>
          </w:tcPr>
          <w:p w14:paraId="578C790A" w14:textId="77777777" w:rsidR="00672641" w:rsidRPr="00AC23C4" w:rsidRDefault="00672641" w:rsidP="00672641">
            <w:pPr>
              <w:rPr>
                <w:rStyle w:val="ChItalBold"/>
                <w:szCs w:val="19"/>
              </w:rPr>
            </w:pPr>
            <w:r w:rsidRPr="00AC23C4">
              <w:rPr>
                <w:rStyle w:val="ChItalBold"/>
                <w:szCs w:val="19"/>
              </w:rPr>
              <w:t>malam</w:t>
            </w:r>
          </w:p>
        </w:tc>
        <w:tc>
          <w:tcPr>
            <w:tcW w:w="1304" w:type="dxa"/>
            <w:shd w:val="clear" w:color="auto" w:fill="auto"/>
          </w:tcPr>
          <w:p w14:paraId="430C6B65" w14:textId="1547B494" w:rsidR="00672641" w:rsidRPr="00AC23C4" w:rsidRDefault="00B7093A" w:rsidP="00672641">
            <w:pPr>
              <w:rPr>
                <w:szCs w:val="19"/>
              </w:rPr>
            </w:pPr>
            <w:r>
              <w:rPr>
                <w:szCs w:val="19"/>
              </w:rPr>
              <w:t>‘</w:t>
            </w:r>
            <w:r w:rsidR="00672641" w:rsidRPr="00AC23C4">
              <w:rPr>
                <w:szCs w:val="19"/>
              </w:rPr>
              <w:t>night</w:t>
            </w:r>
            <w:r>
              <w:rPr>
                <w:szCs w:val="19"/>
              </w:rPr>
              <w:t>’</w:t>
            </w:r>
          </w:p>
        </w:tc>
        <w:tc>
          <w:tcPr>
            <w:tcW w:w="1219" w:type="dxa"/>
            <w:shd w:val="clear" w:color="auto" w:fill="auto"/>
          </w:tcPr>
          <w:p w14:paraId="4E80D7B5" w14:textId="77777777" w:rsidR="00672641" w:rsidRPr="008D4945" w:rsidRDefault="00672641" w:rsidP="00672641">
            <w:pPr>
              <w:rPr>
                <w:rStyle w:val="ChItalBoldUndl"/>
              </w:rPr>
            </w:pPr>
            <w:r w:rsidRPr="008D4945">
              <w:rPr>
                <w:rStyle w:val="ChItalBoldUndl"/>
              </w:rPr>
              <w:t>bermalam</w:t>
            </w:r>
          </w:p>
        </w:tc>
        <w:tc>
          <w:tcPr>
            <w:tcW w:w="1531" w:type="dxa"/>
            <w:shd w:val="clear" w:color="auto" w:fill="auto"/>
          </w:tcPr>
          <w:p w14:paraId="3FE028AD" w14:textId="42AE33B6" w:rsidR="00672641" w:rsidRPr="00AC23C4" w:rsidRDefault="00B7093A" w:rsidP="00672641">
            <w:pPr>
              <w:rPr>
                <w:szCs w:val="19"/>
              </w:rPr>
            </w:pPr>
            <w:r>
              <w:rPr>
                <w:szCs w:val="19"/>
              </w:rPr>
              <w:t>‘</w:t>
            </w:r>
            <w:r w:rsidR="00672641" w:rsidRPr="00AC23C4">
              <w:rPr>
                <w:szCs w:val="19"/>
              </w:rPr>
              <w:t>overnight</w:t>
            </w:r>
            <w:r>
              <w:rPr>
                <w:szCs w:val="19"/>
              </w:rPr>
              <w:t>’</w:t>
            </w:r>
          </w:p>
        </w:tc>
        <w:tc>
          <w:tcPr>
            <w:tcW w:w="765" w:type="dxa"/>
            <w:shd w:val="clear" w:color="auto" w:fill="auto"/>
          </w:tcPr>
          <w:p w14:paraId="15853A3C" w14:textId="77777777" w:rsidR="00672641" w:rsidRPr="00454E26" w:rsidRDefault="00672641" w:rsidP="00AC23C4">
            <w:pPr>
              <w:ind w:right="85"/>
              <w:jc w:val="right"/>
            </w:pPr>
            <w:r w:rsidRPr="00454E26">
              <w:t>2</w:t>
            </w:r>
          </w:p>
        </w:tc>
        <w:tc>
          <w:tcPr>
            <w:tcW w:w="709" w:type="dxa"/>
            <w:shd w:val="clear" w:color="auto" w:fill="auto"/>
          </w:tcPr>
          <w:p w14:paraId="3317CAEB" w14:textId="77777777" w:rsidR="00672641" w:rsidRPr="00AC23C4" w:rsidRDefault="00672641" w:rsidP="00AC23C4">
            <w:pPr>
              <w:ind w:right="85"/>
              <w:jc w:val="right"/>
              <w:rPr>
                <w:sz w:val="19"/>
                <w:szCs w:val="19"/>
              </w:rPr>
            </w:pPr>
            <w:r w:rsidRPr="00AC23C4">
              <w:rPr>
                <w:szCs w:val="19"/>
              </w:rPr>
              <w:t>191</w:t>
            </w:r>
          </w:p>
        </w:tc>
      </w:tr>
      <w:tr w:rsidR="00AC23C4" w:rsidRPr="00AC23C4" w14:paraId="3FACF182" w14:textId="77777777" w:rsidTr="00E50FFF">
        <w:tc>
          <w:tcPr>
            <w:tcW w:w="1191" w:type="dxa"/>
            <w:shd w:val="clear" w:color="auto" w:fill="auto"/>
          </w:tcPr>
          <w:p w14:paraId="7DEFBDAE" w14:textId="77777777" w:rsidR="00672641" w:rsidRPr="00AC23C4" w:rsidRDefault="00672641" w:rsidP="00672641">
            <w:pPr>
              <w:rPr>
                <w:rStyle w:val="ChItalBold"/>
                <w:szCs w:val="19"/>
              </w:rPr>
            </w:pPr>
            <w:r w:rsidRPr="00AC23C4">
              <w:rPr>
                <w:rStyle w:val="ChItalBold"/>
                <w:szCs w:val="19"/>
              </w:rPr>
              <w:t>bahasa</w:t>
            </w:r>
          </w:p>
        </w:tc>
        <w:tc>
          <w:tcPr>
            <w:tcW w:w="1304" w:type="dxa"/>
            <w:shd w:val="clear" w:color="auto" w:fill="auto"/>
          </w:tcPr>
          <w:p w14:paraId="714CB0A6" w14:textId="1DB01226" w:rsidR="00672641" w:rsidRPr="00AC23C4" w:rsidRDefault="00B7093A" w:rsidP="00672641">
            <w:pPr>
              <w:rPr>
                <w:szCs w:val="19"/>
              </w:rPr>
            </w:pPr>
            <w:r>
              <w:rPr>
                <w:szCs w:val="19"/>
              </w:rPr>
              <w:t>‘</w:t>
            </w:r>
            <w:r w:rsidR="00672641" w:rsidRPr="00AC23C4">
              <w:rPr>
                <w:szCs w:val="19"/>
              </w:rPr>
              <w:t>language</w:t>
            </w:r>
            <w:r>
              <w:rPr>
                <w:szCs w:val="19"/>
              </w:rPr>
              <w:t>’</w:t>
            </w:r>
          </w:p>
        </w:tc>
        <w:tc>
          <w:tcPr>
            <w:tcW w:w="1219" w:type="dxa"/>
            <w:shd w:val="clear" w:color="auto" w:fill="auto"/>
          </w:tcPr>
          <w:p w14:paraId="2621B4A3" w14:textId="77777777" w:rsidR="00672641" w:rsidRPr="008D4945" w:rsidRDefault="00672641" w:rsidP="00672641">
            <w:pPr>
              <w:rPr>
                <w:rStyle w:val="ChItalBoldUndl"/>
              </w:rPr>
            </w:pPr>
            <w:r w:rsidRPr="008D4945">
              <w:rPr>
                <w:rStyle w:val="ChItalBoldUndl"/>
              </w:rPr>
              <w:t>berbahasa</w:t>
            </w:r>
          </w:p>
        </w:tc>
        <w:tc>
          <w:tcPr>
            <w:tcW w:w="1531" w:type="dxa"/>
            <w:shd w:val="clear" w:color="auto" w:fill="auto"/>
          </w:tcPr>
          <w:p w14:paraId="761B8D14" w14:textId="34020BB6" w:rsidR="00672641" w:rsidRPr="00AC23C4" w:rsidRDefault="00B7093A" w:rsidP="00672641">
            <w:pPr>
              <w:rPr>
                <w:szCs w:val="19"/>
              </w:rPr>
            </w:pPr>
            <w:r>
              <w:rPr>
                <w:szCs w:val="19"/>
              </w:rPr>
              <w:t>‘</w:t>
            </w:r>
            <w:r w:rsidR="00672641" w:rsidRPr="00AC23C4">
              <w:rPr>
                <w:szCs w:val="19"/>
              </w:rPr>
              <w:t>speak</w:t>
            </w:r>
            <w:r>
              <w:rPr>
                <w:szCs w:val="19"/>
              </w:rPr>
              <w:t>’</w:t>
            </w:r>
          </w:p>
        </w:tc>
        <w:tc>
          <w:tcPr>
            <w:tcW w:w="765" w:type="dxa"/>
            <w:shd w:val="clear" w:color="auto" w:fill="auto"/>
          </w:tcPr>
          <w:p w14:paraId="1A003D7E" w14:textId="77777777" w:rsidR="00672641" w:rsidRPr="00454E26" w:rsidRDefault="00672641" w:rsidP="00AC23C4">
            <w:pPr>
              <w:ind w:right="85"/>
              <w:jc w:val="right"/>
            </w:pPr>
            <w:r w:rsidRPr="00454E26">
              <w:t>2</w:t>
            </w:r>
          </w:p>
        </w:tc>
        <w:tc>
          <w:tcPr>
            <w:tcW w:w="709" w:type="dxa"/>
            <w:shd w:val="clear" w:color="auto" w:fill="auto"/>
          </w:tcPr>
          <w:p w14:paraId="1643BCC1" w14:textId="77777777" w:rsidR="00672641" w:rsidRPr="00AC23C4" w:rsidRDefault="00672641" w:rsidP="00AC23C4">
            <w:pPr>
              <w:ind w:right="85"/>
              <w:jc w:val="right"/>
              <w:rPr>
                <w:sz w:val="19"/>
                <w:szCs w:val="19"/>
              </w:rPr>
            </w:pPr>
            <w:r w:rsidRPr="00AC23C4">
              <w:rPr>
                <w:szCs w:val="19"/>
              </w:rPr>
              <w:t>136</w:t>
            </w:r>
          </w:p>
        </w:tc>
      </w:tr>
      <w:tr w:rsidR="00AC23C4" w:rsidRPr="00AC23C4" w14:paraId="70B64A7F" w14:textId="77777777" w:rsidTr="00E50FFF">
        <w:tc>
          <w:tcPr>
            <w:tcW w:w="1191" w:type="dxa"/>
            <w:shd w:val="clear" w:color="auto" w:fill="auto"/>
          </w:tcPr>
          <w:p w14:paraId="68B9E74F" w14:textId="77777777" w:rsidR="00672641" w:rsidRPr="00AC23C4" w:rsidRDefault="00672641" w:rsidP="00672641">
            <w:pPr>
              <w:rPr>
                <w:rStyle w:val="ChItalBold"/>
                <w:szCs w:val="19"/>
              </w:rPr>
            </w:pPr>
            <w:r w:rsidRPr="00AC23C4">
              <w:rPr>
                <w:rStyle w:val="ChItalBold"/>
                <w:szCs w:val="19"/>
              </w:rPr>
              <w:t>teman</w:t>
            </w:r>
            <w:r w:rsidR="00EC3499" w:rsidRPr="00AC23C4">
              <w:rPr>
                <w:rStyle w:val="ChItalBold"/>
                <w:szCs w:val="19"/>
              </w:rPr>
              <w:t>g</w:t>
            </w:r>
          </w:p>
        </w:tc>
        <w:tc>
          <w:tcPr>
            <w:tcW w:w="1304" w:type="dxa"/>
            <w:shd w:val="clear" w:color="auto" w:fill="auto"/>
          </w:tcPr>
          <w:p w14:paraId="3EEBAECC" w14:textId="308895FB" w:rsidR="00672641" w:rsidRPr="00AC23C4" w:rsidRDefault="00B7093A" w:rsidP="00672641">
            <w:pPr>
              <w:rPr>
                <w:szCs w:val="19"/>
              </w:rPr>
            </w:pPr>
            <w:r>
              <w:rPr>
                <w:szCs w:val="19"/>
              </w:rPr>
              <w:t>‘</w:t>
            </w:r>
            <w:r w:rsidR="00672641" w:rsidRPr="00AC23C4">
              <w:rPr>
                <w:szCs w:val="19"/>
              </w:rPr>
              <w:t>friend</w:t>
            </w:r>
            <w:r>
              <w:rPr>
                <w:szCs w:val="19"/>
              </w:rPr>
              <w:t>’</w:t>
            </w:r>
          </w:p>
        </w:tc>
        <w:tc>
          <w:tcPr>
            <w:tcW w:w="1219" w:type="dxa"/>
            <w:shd w:val="clear" w:color="auto" w:fill="auto"/>
          </w:tcPr>
          <w:p w14:paraId="729D8D91" w14:textId="77777777" w:rsidR="00672641" w:rsidRPr="008D4945" w:rsidRDefault="00672641" w:rsidP="00672641">
            <w:pPr>
              <w:rPr>
                <w:rStyle w:val="ChItalBoldUndl"/>
              </w:rPr>
            </w:pPr>
            <w:r w:rsidRPr="008D4945">
              <w:rPr>
                <w:rStyle w:val="ChItalBoldUndl"/>
              </w:rPr>
              <w:t>berteman</w:t>
            </w:r>
            <w:r w:rsidR="00EC3499">
              <w:rPr>
                <w:rStyle w:val="ChItalBoldUndl"/>
              </w:rPr>
              <w:t>g</w:t>
            </w:r>
          </w:p>
        </w:tc>
        <w:tc>
          <w:tcPr>
            <w:tcW w:w="1531" w:type="dxa"/>
            <w:shd w:val="clear" w:color="auto" w:fill="auto"/>
          </w:tcPr>
          <w:p w14:paraId="214CDC21" w14:textId="78E39BF4" w:rsidR="00672641" w:rsidRPr="00AC23C4" w:rsidRDefault="00B7093A" w:rsidP="00672641">
            <w:pPr>
              <w:rPr>
                <w:szCs w:val="19"/>
              </w:rPr>
            </w:pPr>
            <w:r>
              <w:rPr>
                <w:szCs w:val="19"/>
              </w:rPr>
              <w:t>‘</w:t>
            </w:r>
            <w:r w:rsidR="00672641" w:rsidRPr="00AC23C4">
              <w:rPr>
                <w:szCs w:val="19"/>
              </w:rPr>
              <w:t>be friends</w:t>
            </w:r>
            <w:r>
              <w:rPr>
                <w:szCs w:val="19"/>
              </w:rPr>
              <w:t>’</w:t>
            </w:r>
          </w:p>
        </w:tc>
        <w:tc>
          <w:tcPr>
            <w:tcW w:w="765" w:type="dxa"/>
            <w:shd w:val="clear" w:color="auto" w:fill="auto"/>
          </w:tcPr>
          <w:p w14:paraId="1CA5998F" w14:textId="77777777" w:rsidR="00672641" w:rsidRPr="00454E26" w:rsidRDefault="00672641" w:rsidP="00AC23C4">
            <w:pPr>
              <w:ind w:right="85"/>
              <w:jc w:val="right"/>
            </w:pPr>
            <w:r w:rsidRPr="00454E26">
              <w:t>2</w:t>
            </w:r>
          </w:p>
        </w:tc>
        <w:tc>
          <w:tcPr>
            <w:tcW w:w="709" w:type="dxa"/>
            <w:shd w:val="clear" w:color="auto" w:fill="auto"/>
          </w:tcPr>
          <w:p w14:paraId="1800C5F0" w14:textId="77777777" w:rsidR="00672641" w:rsidRPr="00AC23C4" w:rsidRDefault="00672641" w:rsidP="00AC23C4">
            <w:pPr>
              <w:ind w:right="85"/>
              <w:jc w:val="right"/>
              <w:rPr>
                <w:sz w:val="19"/>
                <w:szCs w:val="19"/>
              </w:rPr>
            </w:pPr>
            <w:r w:rsidRPr="00AC23C4">
              <w:rPr>
                <w:szCs w:val="19"/>
              </w:rPr>
              <w:t>85</w:t>
            </w:r>
          </w:p>
        </w:tc>
      </w:tr>
      <w:tr w:rsidR="00AC23C4" w:rsidRPr="00AC23C4" w14:paraId="7904E787" w14:textId="77777777" w:rsidTr="00E50FFF">
        <w:tc>
          <w:tcPr>
            <w:tcW w:w="1191" w:type="dxa"/>
            <w:shd w:val="clear" w:color="auto" w:fill="auto"/>
          </w:tcPr>
          <w:p w14:paraId="1C54E0D3" w14:textId="77777777" w:rsidR="00672641" w:rsidRPr="00AC23C4" w:rsidRDefault="00672641" w:rsidP="00672641">
            <w:pPr>
              <w:rPr>
                <w:rStyle w:val="ChItalBold"/>
                <w:szCs w:val="19"/>
              </w:rPr>
            </w:pPr>
            <w:r w:rsidRPr="00AC23C4">
              <w:rPr>
                <w:rStyle w:val="ChItalBold"/>
                <w:szCs w:val="19"/>
              </w:rPr>
              <w:t>kluarga</w:t>
            </w:r>
          </w:p>
        </w:tc>
        <w:tc>
          <w:tcPr>
            <w:tcW w:w="1304" w:type="dxa"/>
            <w:shd w:val="clear" w:color="auto" w:fill="auto"/>
          </w:tcPr>
          <w:p w14:paraId="7F41CDB3" w14:textId="7EC99AAE" w:rsidR="00672641" w:rsidRPr="00AC23C4" w:rsidRDefault="00B7093A" w:rsidP="00672641">
            <w:pPr>
              <w:rPr>
                <w:szCs w:val="19"/>
              </w:rPr>
            </w:pPr>
            <w:r>
              <w:rPr>
                <w:szCs w:val="19"/>
              </w:rPr>
              <w:t>‘</w:t>
            </w:r>
            <w:r w:rsidR="00672641" w:rsidRPr="00AC23C4">
              <w:rPr>
                <w:szCs w:val="19"/>
              </w:rPr>
              <w:t>family</w:t>
            </w:r>
            <w:r>
              <w:rPr>
                <w:szCs w:val="19"/>
              </w:rPr>
              <w:t>’</w:t>
            </w:r>
          </w:p>
        </w:tc>
        <w:tc>
          <w:tcPr>
            <w:tcW w:w="1219" w:type="dxa"/>
            <w:shd w:val="clear" w:color="auto" w:fill="auto"/>
          </w:tcPr>
          <w:p w14:paraId="1A7D3E12" w14:textId="77777777" w:rsidR="00672641" w:rsidRPr="008D4945" w:rsidRDefault="00672641" w:rsidP="00672641">
            <w:pPr>
              <w:rPr>
                <w:rStyle w:val="ChItalBoldUndl"/>
              </w:rPr>
            </w:pPr>
            <w:r w:rsidRPr="008D4945">
              <w:rPr>
                <w:rStyle w:val="ChItalBoldUndl"/>
              </w:rPr>
              <w:t>berkluarga</w:t>
            </w:r>
          </w:p>
        </w:tc>
        <w:tc>
          <w:tcPr>
            <w:tcW w:w="1531" w:type="dxa"/>
            <w:shd w:val="clear" w:color="auto" w:fill="auto"/>
          </w:tcPr>
          <w:p w14:paraId="51C2FDB2" w14:textId="41C6F4CB" w:rsidR="00672641" w:rsidRPr="00AC23C4" w:rsidRDefault="00B7093A" w:rsidP="00672641">
            <w:pPr>
              <w:rPr>
                <w:szCs w:val="19"/>
              </w:rPr>
            </w:pPr>
            <w:r>
              <w:rPr>
                <w:szCs w:val="19"/>
              </w:rPr>
              <w:t>‘</w:t>
            </w:r>
            <w:r w:rsidR="00672641" w:rsidRPr="00AC23C4">
              <w:rPr>
                <w:szCs w:val="19"/>
              </w:rPr>
              <w:t>have family</w:t>
            </w:r>
            <w:r>
              <w:rPr>
                <w:szCs w:val="19"/>
              </w:rPr>
              <w:t>’</w:t>
            </w:r>
          </w:p>
        </w:tc>
        <w:tc>
          <w:tcPr>
            <w:tcW w:w="765" w:type="dxa"/>
            <w:shd w:val="clear" w:color="auto" w:fill="auto"/>
          </w:tcPr>
          <w:p w14:paraId="408B889B" w14:textId="77777777" w:rsidR="00672641" w:rsidRPr="00454E26" w:rsidRDefault="00672641" w:rsidP="00AC23C4">
            <w:pPr>
              <w:ind w:right="85"/>
              <w:jc w:val="right"/>
            </w:pPr>
            <w:r w:rsidRPr="00454E26">
              <w:t>2</w:t>
            </w:r>
          </w:p>
        </w:tc>
        <w:tc>
          <w:tcPr>
            <w:tcW w:w="709" w:type="dxa"/>
            <w:shd w:val="clear" w:color="auto" w:fill="auto"/>
          </w:tcPr>
          <w:p w14:paraId="44046E36" w14:textId="77777777" w:rsidR="00672641" w:rsidRPr="00AC23C4" w:rsidRDefault="00672641" w:rsidP="00AC23C4">
            <w:pPr>
              <w:ind w:right="85"/>
              <w:jc w:val="right"/>
              <w:rPr>
                <w:sz w:val="19"/>
                <w:szCs w:val="19"/>
              </w:rPr>
            </w:pPr>
            <w:r w:rsidRPr="00AC23C4">
              <w:rPr>
                <w:szCs w:val="19"/>
              </w:rPr>
              <w:t>49</w:t>
            </w:r>
          </w:p>
        </w:tc>
      </w:tr>
      <w:tr w:rsidR="00AC23C4" w:rsidRPr="00AC23C4" w14:paraId="55BA34D5" w14:textId="77777777" w:rsidTr="00E50FFF">
        <w:tc>
          <w:tcPr>
            <w:tcW w:w="1191" w:type="dxa"/>
            <w:shd w:val="clear" w:color="auto" w:fill="auto"/>
          </w:tcPr>
          <w:p w14:paraId="4C33250C" w14:textId="77777777" w:rsidR="00672641" w:rsidRPr="00AC23C4" w:rsidRDefault="00672641" w:rsidP="00672641">
            <w:pPr>
              <w:rPr>
                <w:rStyle w:val="ChItalBold"/>
                <w:szCs w:val="19"/>
              </w:rPr>
            </w:pPr>
            <w:r w:rsidRPr="00AC23C4">
              <w:rPr>
                <w:rStyle w:val="ChItalBold"/>
                <w:szCs w:val="19"/>
              </w:rPr>
              <w:t>gaya</w:t>
            </w:r>
          </w:p>
        </w:tc>
        <w:tc>
          <w:tcPr>
            <w:tcW w:w="1304" w:type="dxa"/>
            <w:shd w:val="clear" w:color="auto" w:fill="auto"/>
          </w:tcPr>
          <w:p w14:paraId="612112B3" w14:textId="207198C5" w:rsidR="00672641" w:rsidRPr="00AC23C4" w:rsidRDefault="00B7093A" w:rsidP="00672641">
            <w:pPr>
              <w:rPr>
                <w:szCs w:val="19"/>
              </w:rPr>
            </w:pPr>
            <w:r>
              <w:rPr>
                <w:szCs w:val="19"/>
              </w:rPr>
              <w:t>‘</w:t>
            </w:r>
            <w:r w:rsidR="00672641" w:rsidRPr="00AC23C4">
              <w:rPr>
                <w:szCs w:val="19"/>
              </w:rPr>
              <w:t>manner</w:t>
            </w:r>
            <w:r>
              <w:rPr>
                <w:szCs w:val="19"/>
              </w:rPr>
              <w:t>’</w:t>
            </w:r>
          </w:p>
        </w:tc>
        <w:tc>
          <w:tcPr>
            <w:tcW w:w="1219" w:type="dxa"/>
            <w:shd w:val="clear" w:color="auto" w:fill="auto"/>
          </w:tcPr>
          <w:p w14:paraId="4CD758F5" w14:textId="2066DF66" w:rsidR="00672641" w:rsidRPr="008D4945" w:rsidRDefault="00A84465" w:rsidP="00672641">
            <w:pPr>
              <w:rPr>
                <w:rStyle w:val="ChItalBold"/>
              </w:rPr>
            </w:pPr>
            <w:r>
              <w:rPr>
                <w:rStyle w:val="ChItalBold"/>
              </w:rPr>
              <w:t>ber</w:t>
            </w:r>
            <w:r w:rsidR="00672641" w:rsidRPr="008D4945">
              <w:rPr>
                <w:rStyle w:val="ChItalBold"/>
              </w:rPr>
              <w:t>gaya</w:t>
            </w:r>
          </w:p>
        </w:tc>
        <w:tc>
          <w:tcPr>
            <w:tcW w:w="1531" w:type="dxa"/>
            <w:shd w:val="clear" w:color="auto" w:fill="auto"/>
          </w:tcPr>
          <w:p w14:paraId="7C7C9979" w14:textId="3BBB0328" w:rsidR="00672641" w:rsidRPr="00AC23C4" w:rsidRDefault="00B7093A" w:rsidP="00672641">
            <w:pPr>
              <w:rPr>
                <w:szCs w:val="19"/>
              </w:rPr>
            </w:pPr>
            <w:r>
              <w:rPr>
                <w:szCs w:val="19"/>
              </w:rPr>
              <w:t>‘</w:t>
            </w:r>
            <w:r w:rsidR="00672641" w:rsidRPr="00AC23C4">
              <w:rPr>
                <w:szCs w:val="19"/>
              </w:rPr>
              <w:t>put on airs</w:t>
            </w:r>
            <w:r>
              <w:rPr>
                <w:szCs w:val="19"/>
              </w:rPr>
              <w:t>’</w:t>
            </w:r>
          </w:p>
        </w:tc>
        <w:tc>
          <w:tcPr>
            <w:tcW w:w="765" w:type="dxa"/>
            <w:shd w:val="clear" w:color="auto" w:fill="auto"/>
          </w:tcPr>
          <w:p w14:paraId="5318BB6E" w14:textId="77777777" w:rsidR="00672641" w:rsidRPr="00454E26" w:rsidRDefault="00672641" w:rsidP="00AC23C4">
            <w:pPr>
              <w:ind w:right="85"/>
              <w:jc w:val="right"/>
            </w:pPr>
            <w:r w:rsidRPr="00454E26">
              <w:t>2</w:t>
            </w:r>
          </w:p>
        </w:tc>
        <w:tc>
          <w:tcPr>
            <w:tcW w:w="709" w:type="dxa"/>
            <w:shd w:val="clear" w:color="auto" w:fill="auto"/>
          </w:tcPr>
          <w:p w14:paraId="76DB4A31" w14:textId="77777777" w:rsidR="00672641" w:rsidRPr="00AC23C4" w:rsidRDefault="00672641" w:rsidP="00AC23C4">
            <w:pPr>
              <w:ind w:right="85"/>
              <w:jc w:val="right"/>
              <w:rPr>
                <w:sz w:val="19"/>
                <w:szCs w:val="19"/>
              </w:rPr>
            </w:pPr>
            <w:r w:rsidRPr="00AC23C4">
              <w:rPr>
                <w:szCs w:val="19"/>
              </w:rPr>
              <w:t>7</w:t>
            </w:r>
          </w:p>
        </w:tc>
      </w:tr>
      <w:tr w:rsidR="00AC23C4" w:rsidRPr="00AC23C4" w14:paraId="3E8D231A" w14:textId="77777777" w:rsidTr="00E50FFF">
        <w:tc>
          <w:tcPr>
            <w:tcW w:w="1191" w:type="dxa"/>
            <w:shd w:val="clear" w:color="auto" w:fill="auto"/>
          </w:tcPr>
          <w:p w14:paraId="6389B31B" w14:textId="77777777" w:rsidR="00672641" w:rsidRPr="00AC23C4" w:rsidRDefault="00672641" w:rsidP="00672641">
            <w:pPr>
              <w:rPr>
                <w:rStyle w:val="ChItalBold"/>
                <w:szCs w:val="19"/>
              </w:rPr>
            </w:pPr>
            <w:r w:rsidRPr="00AC23C4">
              <w:rPr>
                <w:rStyle w:val="ChItalBold"/>
                <w:szCs w:val="19"/>
              </w:rPr>
              <w:t>ana</w:t>
            </w:r>
          </w:p>
        </w:tc>
        <w:tc>
          <w:tcPr>
            <w:tcW w:w="1304" w:type="dxa"/>
            <w:shd w:val="clear" w:color="auto" w:fill="auto"/>
          </w:tcPr>
          <w:p w14:paraId="34A909F2" w14:textId="70514B62" w:rsidR="00672641" w:rsidRPr="00AC23C4" w:rsidRDefault="00B7093A" w:rsidP="00672641">
            <w:pPr>
              <w:rPr>
                <w:szCs w:val="19"/>
              </w:rPr>
            </w:pPr>
            <w:r>
              <w:rPr>
                <w:szCs w:val="19"/>
              </w:rPr>
              <w:t>‘</w:t>
            </w:r>
            <w:r w:rsidR="00672641" w:rsidRPr="00AC23C4">
              <w:rPr>
                <w:szCs w:val="19"/>
              </w:rPr>
              <w:t>child</w:t>
            </w:r>
            <w:r>
              <w:rPr>
                <w:szCs w:val="19"/>
              </w:rPr>
              <w:t>’</w:t>
            </w:r>
          </w:p>
        </w:tc>
        <w:tc>
          <w:tcPr>
            <w:tcW w:w="1219" w:type="dxa"/>
            <w:shd w:val="clear" w:color="auto" w:fill="auto"/>
          </w:tcPr>
          <w:p w14:paraId="53EF5B69" w14:textId="77777777" w:rsidR="00672641" w:rsidRPr="008D4945" w:rsidRDefault="00EC3499" w:rsidP="00672641">
            <w:pPr>
              <w:rPr>
                <w:rStyle w:val="ChItalBold"/>
              </w:rPr>
            </w:pPr>
            <w:r>
              <w:rPr>
                <w:rStyle w:val="ChItalBold"/>
              </w:rPr>
              <w:t>brana</w:t>
            </w:r>
          </w:p>
        </w:tc>
        <w:tc>
          <w:tcPr>
            <w:tcW w:w="1531" w:type="dxa"/>
            <w:shd w:val="clear" w:color="auto" w:fill="auto"/>
          </w:tcPr>
          <w:p w14:paraId="2092A476" w14:textId="37EDF1C6" w:rsidR="00672641" w:rsidRPr="00AC23C4" w:rsidRDefault="00B7093A" w:rsidP="00672641">
            <w:pPr>
              <w:rPr>
                <w:szCs w:val="19"/>
              </w:rPr>
            </w:pPr>
            <w:r>
              <w:rPr>
                <w:szCs w:val="19"/>
              </w:rPr>
              <w:t>‘</w:t>
            </w:r>
            <w:r w:rsidR="00672641" w:rsidRPr="00AC23C4">
              <w:rPr>
                <w:szCs w:val="19"/>
              </w:rPr>
              <w:t>give birth</w:t>
            </w:r>
            <w:r>
              <w:rPr>
                <w:szCs w:val="19"/>
              </w:rPr>
              <w:t>’</w:t>
            </w:r>
          </w:p>
        </w:tc>
        <w:tc>
          <w:tcPr>
            <w:tcW w:w="765" w:type="dxa"/>
            <w:shd w:val="clear" w:color="auto" w:fill="auto"/>
          </w:tcPr>
          <w:p w14:paraId="34BC0A20" w14:textId="77777777" w:rsidR="00672641" w:rsidRPr="00454E26" w:rsidRDefault="00672641" w:rsidP="00AC23C4">
            <w:pPr>
              <w:ind w:right="85"/>
              <w:jc w:val="right"/>
            </w:pPr>
            <w:r w:rsidRPr="00454E26">
              <w:t>1</w:t>
            </w:r>
          </w:p>
        </w:tc>
        <w:tc>
          <w:tcPr>
            <w:tcW w:w="709" w:type="dxa"/>
            <w:shd w:val="clear" w:color="auto" w:fill="auto"/>
          </w:tcPr>
          <w:p w14:paraId="2CDD3D80" w14:textId="77777777" w:rsidR="00672641" w:rsidRPr="00AC23C4" w:rsidRDefault="00672641" w:rsidP="00AC23C4">
            <w:pPr>
              <w:ind w:right="85"/>
              <w:jc w:val="right"/>
              <w:rPr>
                <w:sz w:val="19"/>
                <w:szCs w:val="19"/>
              </w:rPr>
            </w:pPr>
            <w:r w:rsidRPr="00AC23C4">
              <w:rPr>
                <w:szCs w:val="19"/>
              </w:rPr>
              <w:t>739</w:t>
            </w:r>
          </w:p>
        </w:tc>
      </w:tr>
      <w:tr w:rsidR="00AC23C4" w:rsidRPr="00AC23C4" w14:paraId="729CBB26" w14:textId="77777777" w:rsidTr="00E50FFF">
        <w:tc>
          <w:tcPr>
            <w:tcW w:w="1191" w:type="dxa"/>
            <w:shd w:val="clear" w:color="auto" w:fill="auto"/>
          </w:tcPr>
          <w:p w14:paraId="478880D9" w14:textId="77777777" w:rsidR="00672641" w:rsidRPr="00AC23C4" w:rsidRDefault="00672641" w:rsidP="00672641">
            <w:pPr>
              <w:rPr>
                <w:rStyle w:val="ChItalBold"/>
                <w:szCs w:val="19"/>
              </w:rPr>
            </w:pPr>
            <w:r w:rsidRPr="00AC23C4">
              <w:rPr>
                <w:rStyle w:val="ChItalBold"/>
                <w:szCs w:val="19"/>
              </w:rPr>
              <w:t>bua</w:t>
            </w:r>
          </w:p>
        </w:tc>
        <w:tc>
          <w:tcPr>
            <w:tcW w:w="1304" w:type="dxa"/>
            <w:shd w:val="clear" w:color="auto" w:fill="auto"/>
          </w:tcPr>
          <w:p w14:paraId="5AC3EDF5" w14:textId="362A1B5E" w:rsidR="00672641" w:rsidRPr="00AC23C4" w:rsidRDefault="00B7093A" w:rsidP="00672641">
            <w:pPr>
              <w:rPr>
                <w:szCs w:val="19"/>
              </w:rPr>
            </w:pPr>
            <w:r>
              <w:rPr>
                <w:szCs w:val="19"/>
              </w:rPr>
              <w:t>‘</w:t>
            </w:r>
            <w:r w:rsidR="00672641" w:rsidRPr="00AC23C4">
              <w:rPr>
                <w:szCs w:val="19"/>
              </w:rPr>
              <w:t>fruit</w:t>
            </w:r>
            <w:r>
              <w:rPr>
                <w:szCs w:val="19"/>
              </w:rPr>
              <w:t>’</w:t>
            </w:r>
          </w:p>
        </w:tc>
        <w:tc>
          <w:tcPr>
            <w:tcW w:w="1219" w:type="dxa"/>
            <w:shd w:val="clear" w:color="auto" w:fill="auto"/>
          </w:tcPr>
          <w:p w14:paraId="298CA3C7" w14:textId="77777777" w:rsidR="00672641" w:rsidRPr="008D4945" w:rsidRDefault="00672641" w:rsidP="00672641">
            <w:pPr>
              <w:rPr>
                <w:rStyle w:val="ChItalBoldUndl"/>
              </w:rPr>
            </w:pPr>
            <w:r w:rsidRPr="008D4945">
              <w:rPr>
                <w:rStyle w:val="ChItalBoldUndl"/>
              </w:rPr>
              <w:t>berbua</w:t>
            </w:r>
          </w:p>
        </w:tc>
        <w:tc>
          <w:tcPr>
            <w:tcW w:w="1531" w:type="dxa"/>
            <w:shd w:val="clear" w:color="auto" w:fill="auto"/>
          </w:tcPr>
          <w:p w14:paraId="1373BF9E" w14:textId="105B3EE0" w:rsidR="00672641" w:rsidRPr="00AC23C4" w:rsidRDefault="00B7093A" w:rsidP="00672641">
            <w:pPr>
              <w:rPr>
                <w:szCs w:val="19"/>
              </w:rPr>
            </w:pPr>
            <w:r>
              <w:rPr>
                <w:szCs w:val="19"/>
              </w:rPr>
              <w:t>‘</w:t>
            </w:r>
            <w:r w:rsidR="00672641" w:rsidRPr="00AC23C4">
              <w:rPr>
                <w:szCs w:val="19"/>
              </w:rPr>
              <w:t>have fruit</w:t>
            </w:r>
            <w:r>
              <w:rPr>
                <w:szCs w:val="19"/>
              </w:rPr>
              <w:t>’</w:t>
            </w:r>
          </w:p>
        </w:tc>
        <w:tc>
          <w:tcPr>
            <w:tcW w:w="765" w:type="dxa"/>
            <w:shd w:val="clear" w:color="auto" w:fill="auto"/>
          </w:tcPr>
          <w:p w14:paraId="5A8ADE53" w14:textId="77777777" w:rsidR="00672641" w:rsidRPr="00454E26" w:rsidRDefault="00672641" w:rsidP="00AC23C4">
            <w:pPr>
              <w:ind w:right="85"/>
              <w:jc w:val="right"/>
            </w:pPr>
            <w:r w:rsidRPr="00454E26">
              <w:t>1</w:t>
            </w:r>
          </w:p>
        </w:tc>
        <w:tc>
          <w:tcPr>
            <w:tcW w:w="709" w:type="dxa"/>
            <w:shd w:val="clear" w:color="auto" w:fill="auto"/>
          </w:tcPr>
          <w:p w14:paraId="1C7FEC66" w14:textId="77777777" w:rsidR="00672641" w:rsidRPr="00AC23C4" w:rsidRDefault="00672641" w:rsidP="00AC23C4">
            <w:pPr>
              <w:ind w:right="85"/>
              <w:jc w:val="right"/>
              <w:rPr>
                <w:sz w:val="19"/>
                <w:szCs w:val="19"/>
              </w:rPr>
            </w:pPr>
            <w:r w:rsidRPr="00AC23C4">
              <w:rPr>
                <w:szCs w:val="19"/>
              </w:rPr>
              <w:t>38</w:t>
            </w:r>
          </w:p>
        </w:tc>
      </w:tr>
      <w:tr w:rsidR="00AC23C4" w:rsidRPr="00AC23C4" w14:paraId="1B5F1846" w14:textId="77777777" w:rsidTr="00E50FFF">
        <w:tc>
          <w:tcPr>
            <w:tcW w:w="1191" w:type="dxa"/>
            <w:shd w:val="clear" w:color="auto" w:fill="auto"/>
          </w:tcPr>
          <w:p w14:paraId="01C4A68E" w14:textId="77777777" w:rsidR="00672641" w:rsidRPr="00AC23C4" w:rsidRDefault="00672641" w:rsidP="00672641">
            <w:pPr>
              <w:rPr>
                <w:rStyle w:val="ChItalBold"/>
                <w:szCs w:val="19"/>
              </w:rPr>
            </w:pPr>
            <w:r w:rsidRPr="00AC23C4">
              <w:rPr>
                <w:rStyle w:val="ChItalBold"/>
                <w:szCs w:val="19"/>
              </w:rPr>
              <w:t>dara</w:t>
            </w:r>
          </w:p>
        </w:tc>
        <w:tc>
          <w:tcPr>
            <w:tcW w:w="1304" w:type="dxa"/>
            <w:shd w:val="clear" w:color="auto" w:fill="auto"/>
          </w:tcPr>
          <w:p w14:paraId="703651E7" w14:textId="565671B6" w:rsidR="00672641" w:rsidRPr="00AC23C4" w:rsidRDefault="00B7093A" w:rsidP="00672641">
            <w:pPr>
              <w:rPr>
                <w:szCs w:val="19"/>
              </w:rPr>
            </w:pPr>
            <w:r>
              <w:rPr>
                <w:szCs w:val="19"/>
              </w:rPr>
              <w:t>‘</w:t>
            </w:r>
            <w:r w:rsidR="00672641" w:rsidRPr="00AC23C4">
              <w:rPr>
                <w:szCs w:val="19"/>
              </w:rPr>
              <w:t>blood</w:t>
            </w:r>
            <w:r>
              <w:rPr>
                <w:szCs w:val="19"/>
              </w:rPr>
              <w:t>’</w:t>
            </w:r>
          </w:p>
        </w:tc>
        <w:tc>
          <w:tcPr>
            <w:tcW w:w="1219" w:type="dxa"/>
            <w:shd w:val="clear" w:color="auto" w:fill="auto"/>
          </w:tcPr>
          <w:p w14:paraId="6EF0ED39" w14:textId="77777777" w:rsidR="00672641" w:rsidRPr="008D4945" w:rsidRDefault="00672641" w:rsidP="00672641">
            <w:pPr>
              <w:rPr>
                <w:rStyle w:val="ChItalBoldUndl"/>
              </w:rPr>
            </w:pPr>
            <w:r w:rsidRPr="008D4945">
              <w:rPr>
                <w:rStyle w:val="ChItalBoldUndl"/>
              </w:rPr>
              <w:t>berdara</w:t>
            </w:r>
          </w:p>
        </w:tc>
        <w:tc>
          <w:tcPr>
            <w:tcW w:w="1531" w:type="dxa"/>
            <w:shd w:val="clear" w:color="auto" w:fill="auto"/>
          </w:tcPr>
          <w:p w14:paraId="2BC9A09D" w14:textId="39208124" w:rsidR="00672641" w:rsidRPr="00AC23C4" w:rsidRDefault="00B7093A" w:rsidP="00672641">
            <w:pPr>
              <w:rPr>
                <w:szCs w:val="19"/>
              </w:rPr>
            </w:pPr>
            <w:r>
              <w:rPr>
                <w:szCs w:val="19"/>
              </w:rPr>
              <w:t>‘</w:t>
            </w:r>
            <w:r w:rsidR="00672641" w:rsidRPr="00AC23C4">
              <w:rPr>
                <w:szCs w:val="19"/>
              </w:rPr>
              <w:t>bleed</w:t>
            </w:r>
            <w:r>
              <w:rPr>
                <w:szCs w:val="19"/>
              </w:rPr>
              <w:t>’</w:t>
            </w:r>
          </w:p>
        </w:tc>
        <w:tc>
          <w:tcPr>
            <w:tcW w:w="765" w:type="dxa"/>
            <w:shd w:val="clear" w:color="auto" w:fill="auto"/>
          </w:tcPr>
          <w:p w14:paraId="71237914" w14:textId="77777777" w:rsidR="00672641" w:rsidRPr="00454E26" w:rsidRDefault="00672641" w:rsidP="00AC23C4">
            <w:pPr>
              <w:ind w:right="85"/>
              <w:jc w:val="right"/>
            </w:pPr>
            <w:r w:rsidRPr="00454E26">
              <w:t>1</w:t>
            </w:r>
          </w:p>
        </w:tc>
        <w:tc>
          <w:tcPr>
            <w:tcW w:w="709" w:type="dxa"/>
            <w:shd w:val="clear" w:color="auto" w:fill="auto"/>
          </w:tcPr>
          <w:p w14:paraId="78E8F07E" w14:textId="77777777" w:rsidR="00672641" w:rsidRPr="00AC23C4" w:rsidRDefault="00672641" w:rsidP="00AC23C4">
            <w:pPr>
              <w:ind w:right="85"/>
              <w:jc w:val="right"/>
              <w:rPr>
                <w:sz w:val="19"/>
                <w:szCs w:val="19"/>
              </w:rPr>
            </w:pPr>
            <w:r w:rsidRPr="00AC23C4">
              <w:rPr>
                <w:szCs w:val="19"/>
              </w:rPr>
              <w:t>27</w:t>
            </w:r>
          </w:p>
        </w:tc>
      </w:tr>
      <w:tr w:rsidR="00AC23C4" w:rsidRPr="00AC23C4" w14:paraId="15CE9AE4" w14:textId="77777777" w:rsidTr="00E50FFF">
        <w:tc>
          <w:tcPr>
            <w:tcW w:w="1191" w:type="dxa"/>
            <w:shd w:val="clear" w:color="auto" w:fill="auto"/>
          </w:tcPr>
          <w:p w14:paraId="2A32EAB5" w14:textId="77777777" w:rsidR="00672641" w:rsidRPr="00AC23C4" w:rsidRDefault="00672641" w:rsidP="00672641">
            <w:pPr>
              <w:rPr>
                <w:rStyle w:val="ChItalBold"/>
                <w:szCs w:val="19"/>
              </w:rPr>
            </w:pPr>
            <w:r w:rsidRPr="00AC23C4">
              <w:rPr>
                <w:rStyle w:val="ChItalBold"/>
                <w:szCs w:val="19"/>
              </w:rPr>
              <w:t>sifat</w:t>
            </w:r>
          </w:p>
        </w:tc>
        <w:tc>
          <w:tcPr>
            <w:tcW w:w="1304" w:type="dxa"/>
            <w:shd w:val="clear" w:color="auto" w:fill="auto"/>
          </w:tcPr>
          <w:p w14:paraId="7E62DAD9" w14:textId="0151A9BD" w:rsidR="00672641" w:rsidRPr="00AC23C4" w:rsidRDefault="00B7093A" w:rsidP="00AC23C4">
            <w:pPr>
              <w:ind w:left="57" w:hanging="57"/>
              <w:rPr>
                <w:szCs w:val="19"/>
              </w:rPr>
            </w:pPr>
            <w:r>
              <w:rPr>
                <w:szCs w:val="19"/>
              </w:rPr>
              <w:t>‘</w:t>
            </w:r>
            <w:r w:rsidR="00672641" w:rsidRPr="00AC23C4">
              <w:rPr>
                <w:szCs w:val="19"/>
              </w:rPr>
              <w:t>character</w:t>
            </w:r>
            <w:r w:rsidR="00672641" w:rsidRPr="00AC23C4">
              <w:rPr>
                <w:szCs w:val="19"/>
              </w:rPr>
              <w:softHyphen/>
              <w:t>istic</w:t>
            </w:r>
            <w:r>
              <w:rPr>
                <w:szCs w:val="19"/>
              </w:rPr>
              <w:t>’</w:t>
            </w:r>
          </w:p>
        </w:tc>
        <w:tc>
          <w:tcPr>
            <w:tcW w:w="1219" w:type="dxa"/>
            <w:shd w:val="clear" w:color="auto" w:fill="auto"/>
          </w:tcPr>
          <w:p w14:paraId="3172A068" w14:textId="77777777" w:rsidR="00672641" w:rsidRPr="008D4945" w:rsidRDefault="00672641" w:rsidP="00672641">
            <w:pPr>
              <w:rPr>
                <w:rStyle w:val="ChItalBoldUndl"/>
              </w:rPr>
            </w:pPr>
            <w:r w:rsidRPr="008D4945">
              <w:rPr>
                <w:rStyle w:val="ChItalBoldUndl"/>
              </w:rPr>
              <w:t>bersifat</w:t>
            </w:r>
          </w:p>
        </w:tc>
        <w:tc>
          <w:tcPr>
            <w:tcW w:w="1531" w:type="dxa"/>
            <w:shd w:val="clear" w:color="auto" w:fill="auto"/>
          </w:tcPr>
          <w:p w14:paraId="15808D13" w14:textId="408B58F2" w:rsidR="00672641" w:rsidRPr="00AC23C4" w:rsidRDefault="00B7093A" w:rsidP="00AC23C4">
            <w:pPr>
              <w:ind w:left="57" w:hanging="57"/>
              <w:rPr>
                <w:szCs w:val="19"/>
              </w:rPr>
            </w:pPr>
            <w:r>
              <w:rPr>
                <w:szCs w:val="19"/>
              </w:rPr>
              <w:t>‘</w:t>
            </w:r>
            <w:r w:rsidR="00672641" w:rsidRPr="00AC23C4">
              <w:rPr>
                <w:szCs w:val="19"/>
              </w:rPr>
              <w:t>have character</w:t>
            </w:r>
            <w:r w:rsidR="00672641" w:rsidRPr="00AC23C4">
              <w:rPr>
                <w:szCs w:val="19"/>
              </w:rPr>
              <w:softHyphen/>
              <w:t>istics of</w:t>
            </w:r>
            <w:r>
              <w:rPr>
                <w:szCs w:val="19"/>
              </w:rPr>
              <w:t>’</w:t>
            </w:r>
          </w:p>
        </w:tc>
        <w:tc>
          <w:tcPr>
            <w:tcW w:w="765" w:type="dxa"/>
            <w:shd w:val="clear" w:color="auto" w:fill="auto"/>
          </w:tcPr>
          <w:p w14:paraId="7FB0DCD4" w14:textId="77777777" w:rsidR="00672641" w:rsidRPr="00454E26" w:rsidRDefault="00672641" w:rsidP="00AC23C4">
            <w:pPr>
              <w:ind w:right="85"/>
              <w:jc w:val="right"/>
            </w:pPr>
            <w:r w:rsidRPr="00454E26">
              <w:t>1</w:t>
            </w:r>
          </w:p>
        </w:tc>
        <w:tc>
          <w:tcPr>
            <w:tcW w:w="709" w:type="dxa"/>
            <w:shd w:val="clear" w:color="auto" w:fill="auto"/>
          </w:tcPr>
          <w:p w14:paraId="3F14A36E" w14:textId="77777777" w:rsidR="00672641" w:rsidRPr="00AC23C4" w:rsidRDefault="00672641" w:rsidP="00AC23C4">
            <w:pPr>
              <w:ind w:right="85"/>
              <w:jc w:val="right"/>
              <w:rPr>
                <w:sz w:val="19"/>
                <w:szCs w:val="19"/>
              </w:rPr>
            </w:pPr>
            <w:r w:rsidRPr="00AC23C4">
              <w:rPr>
                <w:szCs w:val="19"/>
              </w:rPr>
              <w:t>18</w:t>
            </w:r>
          </w:p>
        </w:tc>
      </w:tr>
      <w:tr w:rsidR="00AC23C4" w:rsidRPr="00AC23C4" w14:paraId="3C57FAC4" w14:textId="77777777" w:rsidTr="00E50FFF">
        <w:tc>
          <w:tcPr>
            <w:tcW w:w="1191" w:type="dxa"/>
            <w:shd w:val="clear" w:color="auto" w:fill="auto"/>
          </w:tcPr>
          <w:p w14:paraId="3218CDD5" w14:textId="77777777" w:rsidR="00672641" w:rsidRPr="00AC23C4" w:rsidRDefault="00672641" w:rsidP="00672641">
            <w:pPr>
              <w:rPr>
                <w:rStyle w:val="ChItalBold"/>
                <w:szCs w:val="19"/>
              </w:rPr>
            </w:pPr>
            <w:r w:rsidRPr="00AC23C4">
              <w:rPr>
                <w:rStyle w:val="ChItalBold"/>
                <w:szCs w:val="19"/>
              </w:rPr>
              <w:t>duri</w:t>
            </w:r>
          </w:p>
        </w:tc>
        <w:tc>
          <w:tcPr>
            <w:tcW w:w="1304" w:type="dxa"/>
            <w:shd w:val="clear" w:color="auto" w:fill="auto"/>
          </w:tcPr>
          <w:p w14:paraId="7C9D3646" w14:textId="3C7F8328" w:rsidR="00672641" w:rsidRPr="00AC23C4" w:rsidRDefault="00B7093A" w:rsidP="00672641">
            <w:pPr>
              <w:rPr>
                <w:szCs w:val="19"/>
              </w:rPr>
            </w:pPr>
            <w:r>
              <w:rPr>
                <w:szCs w:val="19"/>
              </w:rPr>
              <w:t>‘</w:t>
            </w:r>
            <w:r w:rsidR="00672641" w:rsidRPr="00AC23C4">
              <w:rPr>
                <w:szCs w:val="19"/>
              </w:rPr>
              <w:t>thorn</w:t>
            </w:r>
            <w:r>
              <w:rPr>
                <w:szCs w:val="19"/>
              </w:rPr>
              <w:t>’</w:t>
            </w:r>
          </w:p>
        </w:tc>
        <w:tc>
          <w:tcPr>
            <w:tcW w:w="1219" w:type="dxa"/>
            <w:shd w:val="clear" w:color="auto" w:fill="auto"/>
          </w:tcPr>
          <w:p w14:paraId="363809BA" w14:textId="77777777" w:rsidR="00672641" w:rsidRPr="008D4945" w:rsidRDefault="00672641" w:rsidP="00672641">
            <w:pPr>
              <w:rPr>
                <w:rStyle w:val="ChItalBoldUndl"/>
              </w:rPr>
            </w:pPr>
            <w:r w:rsidRPr="008D4945">
              <w:rPr>
                <w:rStyle w:val="ChItalBoldUndl"/>
              </w:rPr>
              <w:t>berduri</w:t>
            </w:r>
          </w:p>
        </w:tc>
        <w:tc>
          <w:tcPr>
            <w:tcW w:w="1531" w:type="dxa"/>
            <w:shd w:val="clear" w:color="auto" w:fill="auto"/>
          </w:tcPr>
          <w:p w14:paraId="1ED9E66F" w14:textId="259612FB" w:rsidR="00672641" w:rsidRPr="00AC23C4" w:rsidRDefault="00B7093A" w:rsidP="00672641">
            <w:pPr>
              <w:rPr>
                <w:szCs w:val="19"/>
              </w:rPr>
            </w:pPr>
            <w:r>
              <w:rPr>
                <w:szCs w:val="19"/>
              </w:rPr>
              <w:t>‘</w:t>
            </w:r>
            <w:r w:rsidR="00672641" w:rsidRPr="00AC23C4">
              <w:rPr>
                <w:szCs w:val="19"/>
              </w:rPr>
              <w:t>have thorns</w:t>
            </w:r>
            <w:r>
              <w:rPr>
                <w:szCs w:val="19"/>
              </w:rPr>
              <w:t>’</w:t>
            </w:r>
          </w:p>
        </w:tc>
        <w:tc>
          <w:tcPr>
            <w:tcW w:w="765" w:type="dxa"/>
            <w:shd w:val="clear" w:color="auto" w:fill="auto"/>
          </w:tcPr>
          <w:p w14:paraId="2869FD34" w14:textId="77777777" w:rsidR="00672641" w:rsidRPr="00454E26" w:rsidRDefault="00672641" w:rsidP="00AC23C4">
            <w:pPr>
              <w:ind w:right="85"/>
              <w:jc w:val="right"/>
            </w:pPr>
            <w:r w:rsidRPr="00454E26">
              <w:t>1</w:t>
            </w:r>
          </w:p>
        </w:tc>
        <w:tc>
          <w:tcPr>
            <w:tcW w:w="709" w:type="dxa"/>
            <w:shd w:val="clear" w:color="auto" w:fill="auto"/>
          </w:tcPr>
          <w:p w14:paraId="0523754F" w14:textId="77777777" w:rsidR="00672641" w:rsidRPr="00AC23C4" w:rsidRDefault="00672641" w:rsidP="00AC23C4">
            <w:pPr>
              <w:ind w:right="85"/>
              <w:jc w:val="right"/>
              <w:rPr>
                <w:sz w:val="19"/>
                <w:szCs w:val="19"/>
              </w:rPr>
            </w:pPr>
            <w:r w:rsidRPr="00AC23C4">
              <w:rPr>
                <w:szCs w:val="19"/>
              </w:rPr>
              <w:t>8</w:t>
            </w:r>
          </w:p>
        </w:tc>
      </w:tr>
      <w:tr w:rsidR="00AC23C4" w:rsidRPr="00AC23C4" w14:paraId="0DB30D17" w14:textId="77777777" w:rsidTr="00E50FFF">
        <w:tc>
          <w:tcPr>
            <w:tcW w:w="1191" w:type="dxa"/>
            <w:shd w:val="clear" w:color="auto" w:fill="auto"/>
          </w:tcPr>
          <w:p w14:paraId="163C0B58" w14:textId="77777777" w:rsidR="00672641" w:rsidRPr="00AC23C4" w:rsidRDefault="00672641" w:rsidP="00672641">
            <w:pPr>
              <w:rPr>
                <w:rStyle w:val="ChItalBold"/>
                <w:szCs w:val="19"/>
              </w:rPr>
            </w:pPr>
            <w:r w:rsidRPr="00AC23C4">
              <w:rPr>
                <w:rStyle w:val="ChItalBold"/>
                <w:szCs w:val="19"/>
              </w:rPr>
              <w:t>harga</w:t>
            </w:r>
          </w:p>
        </w:tc>
        <w:tc>
          <w:tcPr>
            <w:tcW w:w="1304" w:type="dxa"/>
            <w:shd w:val="clear" w:color="auto" w:fill="auto"/>
          </w:tcPr>
          <w:p w14:paraId="188BF627" w14:textId="4D2DAE3F" w:rsidR="00672641" w:rsidRPr="00AC23C4" w:rsidRDefault="00B7093A" w:rsidP="00672641">
            <w:pPr>
              <w:rPr>
                <w:szCs w:val="19"/>
              </w:rPr>
            </w:pPr>
            <w:r>
              <w:rPr>
                <w:szCs w:val="19"/>
              </w:rPr>
              <w:t>‘</w:t>
            </w:r>
            <w:r w:rsidR="00672641" w:rsidRPr="00AC23C4">
              <w:rPr>
                <w:szCs w:val="19"/>
              </w:rPr>
              <w:t>value</w:t>
            </w:r>
            <w:r>
              <w:rPr>
                <w:szCs w:val="19"/>
              </w:rPr>
              <w:t>’</w:t>
            </w:r>
          </w:p>
        </w:tc>
        <w:tc>
          <w:tcPr>
            <w:tcW w:w="1219" w:type="dxa"/>
            <w:shd w:val="clear" w:color="auto" w:fill="auto"/>
          </w:tcPr>
          <w:p w14:paraId="4C6EFF13" w14:textId="77777777" w:rsidR="00672641" w:rsidRPr="008D4945" w:rsidRDefault="00672641" w:rsidP="00672641">
            <w:pPr>
              <w:rPr>
                <w:rStyle w:val="ChItalBoldUndl"/>
              </w:rPr>
            </w:pPr>
            <w:r w:rsidRPr="008D4945">
              <w:rPr>
                <w:rStyle w:val="ChItalBoldUndl"/>
              </w:rPr>
              <w:t>berharga</w:t>
            </w:r>
          </w:p>
        </w:tc>
        <w:tc>
          <w:tcPr>
            <w:tcW w:w="1531" w:type="dxa"/>
            <w:shd w:val="clear" w:color="auto" w:fill="auto"/>
          </w:tcPr>
          <w:p w14:paraId="593C4BA0" w14:textId="5395A81E" w:rsidR="00672641" w:rsidRPr="00AC23C4" w:rsidRDefault="00B7093A" w:rsidP="00672641">
            <w:pPr>
              <w:rPr>
                <w:szCs w:val="19"/>
              </w:rPr>
            </w:pPr>
            <w:r>
              <w:rPr>
                <w:szCs w:val="19"/>
              </w:rPr>
              <w:t>‘</w:t>
            </w:r>
            <w:r w:rsidR="00672641" w:rsidRPr="00AC23C4">
              <w:rPr>
                <w:szCs w:val="19"/>
              </w:rPr>
              <w:t>be valuable</w:t>
            </w:r>
            <w:r>
              <w:rPr>
                <w:szCs w:val="19"/>
              </w:rPr>
              <w:t>’</w:t>
            </w:r>
          </w:p>
        </w:tc>
        <w:tc>
          <w:tcPr>
            <w:tcW w:w="765" w:type="dxa"/>
            <w:shd w:val="clear" w:color="auto" w:fill="auto"/>
          </w:tcPr>
          <w:p w14:paraId="792E1D27" w14:textId="77777777" w:rsidR="00672641" w:rsidRPr="00454E26" w:rsidRDefault="00672641" w:rsidP="00AC23C4">
            <w:pPr>
              <w:ind w:right="85"/>
              <w:jc w:val="right"/>
            </w:pPr>
            <w:r w:rsidRPr="00454E26">
              <w:t>1</w:t>
            </w:r>
          </w:p>
        </w:tc>
        <w:tc>
          <w:tcPr>
            <w:tcW w:w="709" w:type="dxa"/>
            <w:shd w:val="clear" w:color="auto" w:fill="auto"/>
          </w:tcPr>
          <w:p w14:paraId="79214DD0" w14:textId="77777777" w:rsidR="00672641" w:rsidRPr="00AC23C4" w:rsidRDefault="00672641" w:rsidP="00AC23C4">
            <w:pPr>
              <w:ind w:right="85"/>
              <w:jc w:val="right"/>
              <w:rPr>
                <w:sz w:val="19"/>
                <w:szCs w:val="19"/>
              </w:rPr>
            </w:pPr>
            <w:r w:rsidRPr="00AC23C4">
              <w:rPr>
                <w:szCs w:val="19"/>
              </w:rPr>
              <w:t>4</w:t>
            </w:r>
          </w:p>
        </w:tc>
      </w:tr>
      <w:tr w:rsidR="00AC23C4" w:rsidRPr="00AC23C4" w14:paraId="5F024A24" w14:textId="77777777" w:rsidTr="00E50FFF">
        <w:tc>
          <w:tcPr>
            <w:tcW w:w="1191" w:type="dxa"/>
            <w:shd w:val="clear" w:color="auto" w:fill="auto"/>
          </w:tcPr>
          <w:p w14:paraId="2909EDD2" w14:textId="77777777" w:rsidR="00672641" w:rsidRPr="00AC23C4" w:rsidRDefault="00672641" w:rsidP="00672641">
            <w:pPr>
              <w:rPr>
                <w:rStyle w:val="ChItalBold"/>
                <w:szCs w:val="19"/>
              </w:rPr>
            </w:pPr>
            <w:r w:rsidRPr="00AC23C4">
              <w:rPr>
                <w:rStyle w:val="ChItalBold"/>
                <w:szCs w:val="19"/>
              </w:rPr>
              <w:t>syukur</w:t>
            </w:r>
          </w:p>
        </w:tc>
        <w:tc>
          <w:tcPr>
            <w:tcW w:w="1304" w:type="dxa"/>
            <w:shd w:val="clear" w:color="auto" w:fill="auto"/>
          </w:tcPr>
          <w:p w14:paraId="7CF5492F" w14:textId="205B0B6D" w:rsidR="00672641" w:rsidRPr="00AC23C4" w:rsidRDefault="00B7093A" w:rsidP="00672641">
            <w:pPr>
              <w:rPr>
                <w:szCs w:val="19"/>
              </w:rPr>
            </w:pPr>
            <w:r>
              <w:rPr>
                <w:szCs w:val="19"/>
              </w:rPr>
              <w:t>‘</w:t>
            </w:r>
            <w:r w:rsidR="00672641" w:rsidRPr="00AC23C4">
              <w:rPr>
                <w:szCs w:val="19"/>
              </w:rPr>
              <w:t>thanks</w:t>
            </w:r>
            <w:r>
              <w:rPr>
                <w:szCs w:val="19"/>
              </w:rPr>
              <w:t>’</w:t>
            </w:r>
          </w:p>
        </w:tc>
        <w:tc>
          <w:tcPr>
            <w:tcW w:w="1219" w:type="dxa"/>
            <w:shd w:val="clear" w:color="auto" w:fill="auto"/>
          </w:tcPr>
          <w:p w14:paraId="69057D3E" w14:textId="77777777" w:rsidR="00672641" w:rsidRPr="008D4945" w:rsidRDefault="00672641" w:rsidP="00672641">
            <w:pPr>
              <w:rPr>
                <w:rStyle w:val="ChItalBoldUndl"/>
              </w:rPr>
            </w:pPr>
            <w:r w:rsidRPr="008D4945">
              <w:rPr>
                <w:rStyle w:val="ChItalBoldUndl"/>
              </w:rPr>
              <w:t>bersyukur</w:t>
            </w:r>
          </w:p>
        </w:tc>
        <w:tc>
          <w:tcPr>
            <w:tcW w:w="1531" w:type="dxa"/>
            <w:shd w:val="clear" w:color="auto" w:fill="auto"/>
          </w:tcPr>
          <w:p w14:paraId="12A2A664" w14:textId="364419F2" w:rsidR="00672641" w:rsidRPr="00AC23C4" w:rsidRDefault="00B7093A" w:rsidP="00672641">
            <w:pPr>
              <w:rPr>
                <w:szCs w:val="19"/>
              </w:rPr>
            </w:pPr>
            <w:r>
              <w:rPr>
                <w:szCs w:val="19"/>
              </w:rPr>
              <w:t>‘</w:t>
            </w:r>
            <w:r w:rsidR="00672641" w:rsidRPr="00AC23C4">
              <w:rPr>
                <w:szCs w:val="19"/>
              </w:rPr>
              <w:t>give thanks</w:t>
            </w:r>
            <w:r>
              <w:rPr>
                <w:szCs w:val="19"/>
              </w:rPr>
              <w:t>’</w:t>
            </w:r>
          </w:p>
        </w:tc>
        <w:tc>
          <w:tcPr>
            <w:tcW w:w="765" w:type="dxa"/>
            <w:shd w:val="clear" w:color="auto" w:fill="auto"/>
          </w:tcPr>
          <w:p w14:paraId="04D60F44" w14:textId="77777777" w:rsidR="00672641" w:rsidRPr="00454E26" w:rsidRDefault="00672641" w:rsidP="00AC23C4">
            <w:pPr>
              <w:ind w:right="85"/>
              <w:jc w:val="right"/>
            </w:pPr>
            <w:r w:rsidRPr="00454E26">
              <w:t>1</w:t>
            </w:r>
          </w:p>
        </w:tc>
        <w:tc>
          <w:tcPr>
            <w:tcW w:w="709" w:type="dxa"/>
            <w:shd w:val="clear" w:color="auto" w:fill="auto"/>
          </w:tcPr>
          <w:p w14:paraId="23145B60" w14:textId="77777777" w:rsidR="00672641" w:rsidRPr="00AC23C4" w:rsidRDefault="00672641" w:rsidP="00AC23C4">
            <w:pPr>
              <w:ind w:right="85"/>
              <w:jc w:val="right"/>
              <w:rPr>
                <w:sz w:val="19"/>
                <w:szCs w:val="19"/>
              </w:rPr>
            </w:pPr>
            <w:r w:rsidRPr="00AC23C4">
              <w:rPr>
                <w:szCs w:val="19"/>
              </w:rPr>
              <w:t>2</w:t>
            </w:r>
          </w:p>
        </w:tc>
      </w:tr>
      <w:tr w:rsidR="00AC23C4" w:rsidRPr="00AC23C4" w14:paraId="5CB4AD08" w14:textId="77777777" w:rsidTr="00E50FFF">
        <w:tc>
          <w:tcPr>
            <w:tcW w:w="1191" w:type="dxa"/>
            <w:shd w:val="clear" w:color="auto" w:fill="auto"/>
          </w:tcPr>
          <w:p w14:paraId="75E31FDD" w14:textId="77777777" w:rsidR="00672641" w:rsidRPr="00AC23C4" w:rsidRDefault="00672641" w:rsidP="00672641">
            <w:pPr>
              <w:rPr>
                <w:rStyle w:val="ChItalBold"/>
                <w:szCs w:val="19"/>
              </w:rPr>
            </w:pPr>
            <w:r w:rsidRPr="00AC23C4">
              <w:rPr>
                <w:rStyle w:val="ChItalBold"/>
                <w:szCs w:val="19"/>
              </w:rPr>
              <w:t>fungsi</w:t>
            </w:r>
          </w:p>
        </w:tc>
        <w:tc>
          <w:tcPr>
            <w:tcW w:w="1304" w:type="dxa"/>
            <w:shd w:val="clear" w:color="auto" w:fill="auto"/>
          </w:tcPr>
          <w:p w14:paraId="254A6ADB" w14:textId="2C8BF2BC" w:rsidR="00672641" w:rsidRPr="00AC23C4" w:rsidRDefault="00B7093A" w:rsidP="00672641">
            <w:pPr>
              <w:rPr>
                <w:szCs w:val="19"/>
              </w:rPr>
            </w:pPr>
            <w:r>
              <w:rPr>
                <w:szCs w:val="19"/>
              </w:rPr>
              <w:t>‘</w:t>
            </w:r>
            <w:r w:rsidR="00672641" w:rsidRPr="00AC23C4">
              <w:rPr>
                <w:szCs w:val="19"/>
              </w:rPr>
              <w:t>function</w:t>
            </w:r>
            <w:r>
              <w:rPr>
                <w:szCs w:val="19"/>
              </w:rPr>
              <w:t>’</w:t>
            </w:r>
          </w:p>
        </w:tc>
        <w:tc>
          <w:tcPr>
            <w:tcW w:w="1219" w:type="dxa"/>
            <w:shd w:val="clear" w:color="auto" w:fill="auto"/>
          </w:tcPr>
          <w:p w14:paraId="32F219EB" w14:textId="77777777" w:rsidR="00672641" w:rsidRPr="00D25025" w:rsidRDefault="00672641" w:rsidP="00672641">
            <w:pPr>
              <w:rPr>
                <w:rStyle w:val="ChItalBoldUndl"/>
              </w:rPr>
            </w:pPr>
            <w:r w:rsidRPr="00D25025">
              <w:rPr>
                <w:rStyle w:val="ChItalBoldUndl"/>
              </w:rPr>
              <w:t>berfungsi</w:t>
            </w:r>
          </w:p>
        </w:tc>
        <w:tc>
          <w:tcPr>
            <w:tcW w:w="1531" w:type="dxa"/>
            <w:shd w:val="clear" w:color="auto" w:fill="auto"/>
          </w:tcPr>
          <w:p w14:paraId="0CD9155B" w14:textId="5D7C89EC" w:rsidR="00672641" w:rsidRPr="00AC23C4" w:rsidRDefault="00B7093A" w:rsidP="00672641">
            <w:pPr>
              <w:rPr>
                <w:szCs w:val="19"/>
              </w:rPr>
            </w:pPr>
            <w:r>
              <w:rPr>
                <w:szCs w:val="19"/>
              </w:rPr>
              <w:t>‘</w:t>
            </w:r>
            <w:r w:rsidR="00672641" w:rsidRPr="00AC23C4">
              <w:rPr>
                <w:szCs w:val="19"/>
              </w:rPr>
              <w:t>function</w:t>
            </w:r>
            <w:r>
              <w:rPr>
                <w:szCs w:val="19"/>
              </w:rPr>
              <w:t>’</w:t>
            </w:r>
          </w:p>
        </w:tc>
        <w:tc>
          <w:tcPr>
            <w:tcW w:w="765" w:type="dxa"/>
            <w:shd w:val="clear" w:color="auto" w:fill="auto"/>
          </w:tcPr>
          <w:p w14:paraId="7F14F462" w14:textId="77777777" w:rsidR="00672641" w:rsidRPr="00454E26" w:rsidRDefault="00672641" w:rsidP="00AC23C4">
            <w:pPr>
              <w:ind w:right="85"/>
              <w:jc w:val="right"/>
            </w:pPr>
            <w:r w:rsidRPr="00454E26">
              <w:t>1</w:t>
            </w:r>
          </w:p>
        </w:tc>
        <w:tc>
          <w:tcPr>
            <w:tcW w:w="709" w:type="dxa"/>
            <w:shd w:val="clear" w:color="auto" w:fill="auto"/>
          </w:tcPr>
          <w:p w14:paraId="61F059DF" w14:textId="77777777" w:rsidR="00672641" w:rsidRPr="00AC23C4" w:rsidRDefault="00672641" w:rsidP="00AC23C4">
            <w:pPr>
              <w:ind w:right="85"/>
              <w:jc w:val="right"/>
              <w:rPr>
                <w:sz w:val="19"/>
                <w:szCs w:val="19"/>
              </w:rPr>
            </w:pPr>
            <w:r w:rsidRPr="00AC23C4">
              <w:rPr>
                <w:szCs w:val="19"/>
              </w:rPr>
              <w:t>1</w:t>
            </w:r>
          </w:p>
        </w:tc>
      </w:tr>
      <w:tr w:rsidR="00AC23C4" w:rsidRPr="00AC23C4" w14:paraId="16E7FE9B" w14:textId="77777777" w:rsidTr="00E50FFF">
        <w:tc>
          <w:tcPr>
            <w:tcW w:w="1191" w:type="dxa"/>
            <w:shd w:val="clear" w:color="auto" w:fill="auto"/>
          </w:tcPr>
          <w:p w14:paraId="1A5EF0C3" w14:textId="77777777" w:rsidR="00672641" w:rsidRPr="00AC23C4" w:rsidRDefault="00672641" w:rsidP="00672641">
            <w:pPr>
              <w:rPr>
                <w:rStyle w:val="ChItalBold"/>
                <w:szCs w:val="19"/>
              </w:rPr>
            </w:pPr>
            <w:r w:rsidRPr="00AC23C4">
              <w:rPr>
                <w:rStyle w:val="ChItalBold"/>
                <w:szCs w:val="19"/>
              </w:rPr>
              <w:t>gisi</w:t>
            </w:r>
          </w:p>
        </w:tc>
        <w:tc>
          <w:tcPr>
            <w:tcW w:w="1304" w:type="dxa"/>
            <w:shd w:val="clear" w:color="auto" w:fill="auto"/>
          </w:tcPr>
          <w:p w14:paraId="47472F0C" w14:textId="05EFDD47" w:rsidR="00672641" w:rsidRPr="00AC23C4" w:rsidRDefault="00B7093A" w:rsidP="00672641">
            <w:pPr>
              <w:rPr>
                <w:szCs w:val="19"/>
              </w:rPr>
            </w:pPr>
            <w:r>
              <w:rPr>
                <w:szCs w:val="19"/>
              </w:rPr>
              <w:t>‘</w:t>
            </w:r>
            <w:r w:rsidR="00672641" w:rsidRPr="00AC23C4">
              <w:rPr>
                <w:szCs w:val="19"/>
              </w:rPr>
              <w:t>nutrient</w:t>
            </w:r>
            <w:r>
              <w:rPr>
                <w:szCs w:val="19"/>
              </w:rPr>
              <w:t>’</w:t>
            </w:r>
          </w:p>
        </w:tc>
        <w:tc>
          <w:tcPr>
            <w:tcW w:w="1219" w:type="dxa"/>
            <w:shd w:val="clear" w:color="auto" w:fill="auto"/>
          </w:tcPr>
          <w:p w14:paraId="10E4C0C5" w14:textId="77777777" w:rsidR="00672641" w:rsidRPr="00D25025" w:rsidRDefault="00672641" w:rsidP="00672641">
            <w:pPr>
              <w:rPr>
                <w:rStyle w:val="ChItalBoldUndl"/>
              </w:rPr>
            </w:pPr>
            <w:r w:rsidRPr="00D25025">
              <w:rPr>
                <w:rStyle w:val="ChItalBoldUndl"/>
              </w:rPr>
              <w:t>bergisi</w:t>
            </w:r>
          </w:p>
        </w:tc>
        <w:tc>
          <w:tcPr>
            <w:tcW w:w="1531" w:type="dxa"/>
            <w:shd w:val="clear" w:color="auto" w:fill="auto"/>
          </w:tcPr>
          <w:p w14:paraId="32C3FE23" w14:textId="5237262A" w:rsidR="00672641" w:rsidRPr="00AC23C4" w:rsidRDefault="00B7093A" w:rsidP="00672641">
            <w:pPr>
              <w:rPr>
                <w:szCs w:val="19"/>
              </w:rPr>
            </w:pPr>
            <w:r>
              <w:rPr>
                <w:szCs w:val="19"/>
              </w:rPr>
              <w:t>‘</w:t>
            </w:r>
            <w:r w:rsidR="00672641" w:rsidRPr="00AC23C4">
              <w:rPr>
                <w:szCs w:val="19"/>
              </w:rPr>
              <w:t>be nutritious</w:t>
            </w:r>
            <w:r>
              <w:rPr>
                <w:szCs w:val="19"/>
              </w:rPr>
              <w:t>’</w:t>
            </w:r>
          </w:p>
        </w:tc>
        <w:tc>
          <w:tcPr>
            <w:tcW w:w="765" w:type="dxa"/>
            <w:shd w:val="clear" w:color="auto" w:fill="auto"/>
          </w:tcPr>
          <w:p w14:paraId="23F963E0"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31795614" w14:textId="77777777" w:rsidR="00672641" w:rsidRPr="00AC23C4" w:rsidRDefault="00672641" w:rsidP="00AC23C4">
            <w:pPr>
              <w:ind w:right="85"/>
              <w:jc w:val="right"/>
              <w:rPr>
                <w:sz w:val="19"/>
                <w:szCs w:val="19"/>
              </w:rPr>
            </w:pPr>
            <w:r w:rsidRPr="00AC23C4">
              <w:rPr>
                <w:szCs w:val="19"/>
              </w:rPr>
              <w:t>1</w:t>
            </w:r>
          </w:p>
        </w:tc>
      </w:tr>
      <w:tr w:rsidR="00AC23C4" w:rsidRPr="00AC23C4" w14:paraId="599585C4" w14:textId="77777777" w:rsidTr="00E50FFF">
        <w:tc>
          <w:tcPr>
            <w:tcW w:w="1191" w:type="dxa"/>
            <w:shd w:val="clear" w:color="auto" w:fill="auto"/>
          </w:tcPr>
          <w:p w14:paraId="5D1F42C5" w14:textId="77777777" w:rsidR="00672641" w:rsidRPr="00AC23C4" w:rsidRDefault="00672641" w:rsidP="00672641">
            <w:pPr>
              <w:rPr>
                <w:rStyle w:val="ChItalBold"/>
                <w:szCs w:val="19"/>
              </w:rPr>
            </w:pPr>
            <w:r w:rsidRPr="00AC23C4">
              <w:rPr>
                <w:rStyle w:val="ChItalBold"/>
                <w:szCs w:val="19"/>
              </w:rPr>
              <w:t>isi</w:t>
            </w:r>
          </w:p>
        </w:tc>
        <w:tc>
          <w:tcPr>
            <w:tcW w:w="1304" w:type="dxa"/>
            <w:shd w:val="clear" w:color="auto" w:fill="auto"/>
          </w:tcPr>
          <w:p w14:paraId="13515DD4" w14:textId="2BF8AB9B" w:rsidR="00672641" w:rsidRPr="00AC23C4" w:rsidRDefault="00B7093A" w:rsidP="00672641">
            <w:pPr>
              <w:rPr>
                <w:szCs w:val="19"/>
              </w:rPr>
            </w:pPr>
            <w:r>
              <w:rPr>
                <w:szCs w:val="19"/>
              </w:rPr>
              <w:t>‘</w:t>
            </w:r>
            <w:r w:rsidR="00672641" w:rsidRPr="00AC23C4">
              <w:rPr>
                <w:szCs w:val="19"/>
              </w:rPr>
              <w:t>content</w:t>
            </w:r>
            <w:r>
              <w:rPr>
                <w:szCs w:val="19"/>
              </w:rPr>
              <w:t>’</w:t>
            </w:r>
          </w:p>
        </w:tc>
        <w:tc>
          <w:tcPr>
            <w:tcW w:w="1219" w:type="dxa"/>
            <w:shd w:val="clear" w:color="auto" w:fill="auto"/>
          </w:tcPr>
          <w:p w14:paraId="338954D3" w14:textId="77777777" w:rsidR="00672641" w:rsidRPr="00D25025" w:rsidRDefault="00672641" w:rsidP="00672641">
            <w:pPr>
              <w:rPr>
                <w:rStyle w:val="ChItalBoldUndl"/>
              </w:rPr>
            </w:pPr>
            <w:r w:rsidRPr="00D25025">
              <w:rPr>
                <w:rStyle w:val="ChItalBoldUndl"/>
              </w:rPr>
              <w:t>baisi</w:t>
            </w:r>
          </w:p>
        </w:tc>
        <w:tc>
          <w:tcPr>
            <w:tcW w:w="1531" w:type="dxa"/>
            <w:shd w:val="clear" w:color="auto" w:fill="auto"/>
          </w:tcPr>
          <w:p w14:paraId="3687EF15" w14:textId="52649460" w:rsidR="00672641" w:rsidRPr="00AC23C4" w:rsidRDefault="00B7093A" w:rsidP="00672641">
            <w:pPr>
              <w:rPr>
                <w:szCs w:val="19"/>
              </w:rPr>
            </w:pPr>
            <w:r>
              <w:rPr>
                <w:szCs w:val="19"/>
              </w:rPr>
              <w:t>‘</w:t>
            </w:r>
            <w:r w:rsidR="00672641" w:rsidRPr="00AC23C4">
              <w:rPr>
                <w:szCs w:val="19"/>
              </w:rPr>
              <w:t>be muscular</w:t>
            </w:r>
            <w:r>
              <w:rPr>
                <w:szCs w:val="19"/>
              </w:rPr>
              <w:t>’</w:t>
            </w:r>
          </w:p>
        </w:tc>
        <w:tc>
          <w:tcPr>
            <w:tcW w:w="765" w:type="dxa"/>
            <w:shd w:val="clear" w:color="auto" w:fill="auto"/>
          </w:tcPr>
          <w:p w14:paraId="17EBB699"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48C8C760" w14:textId="77777777" w:rsidR="00672641" w:rsidRPr="00AC23C4" w:rsidRDefault="00672641" w:rsidP="00AC23C4">
            <w:pPr>
              <w:ind w:right="85"/>
              <w:jc w:val="right"/>
              <w:rPr>
                <w:sz w:val="19"/>
                <w:szCs w:val="19"/>
              </w:rPr>
            </w:pPr>
            <w:r w:rsidRPr="00AC23C4">
              <w:rPr>
                <w:szCs w:val="19"/>
              </w:rPr>
              <w:t>1</w:t>
            </w:r>
          </w:p>
        </w:tc>
      </w:tr>
      <w:tr w:rsidR="00AC23C4" w:rsidRPr="00AC23C4" w14:paraId="6670B0DD" w14:textId="77777777" w:rsidTr="00E50FFF">
        <w:tc>
          <w:tcPr>
            <w:tcW w:w="1191" w:type="dxa"/>
            <w:shd w:val="clear" w:color="auto" w:fill="auto"/>
          </w:tcPr>
          <w:p w14:paraId="58398C83" w14:textId="77777777" w:rsidR="00672641" w:rsidRPr="00AC23C4" w:rsidRDefault="00672641" w:rsidP="00672641">
            <w:pPr>
              <w:rPr>
                <w:rStyle w:val="ChItalBold"/>
                <w:szCs w:val="19"/>
              </w:rPr>
            </w:pPr>
            <w:r w:rsidRPr="00AC23C4">
              <w:rPr>
                <w:rStyle w:val="ChItalBold"/>
                <w:szCs w:val="19"/>
              </w:rPr>
              <w:t>komunikasi</w:t>
            </w:r>
          </w:p>
        </w:tc>
        <w:tc>
          <w:tcPr>
            <w:tcW w:w="1304" w:type="dxa"/>
            <w:shd w:val="clear" w:color="auto" w:fill="auto"/>
          </w:tcPr>
          <w:p w14:paraId="32D07567" w14:textId="78410611" w:rsidR="00672641" w:rsidRPr="00AC23C4" w:rsidRDefault="00B7093A" w:rsidP="00AC23C4">
            <w:pPr>
              <w:ind w:left="57" w:hanging="57"/>
              <w:rPr>
                <w:szCs w:val="19"/>
              </w:rPr>
            </w:pPr>
            <w:r>
              <w:rPr>
                <w:szCs w:val="19"/>
              </w:rPr>
              <w:t>‘</w:t>
            </w:r>
            <w:r w:rsidR="00672641" w:rsidRPr="00AC23C4">
              <w:rPr>
                <w:szCs w:val="19"/>
              </w:rPr>
              <w:t>communica</w:t>
            </w:r>
            <w:r w:rsidR="00672641" w:rsidRPr="00AC23C4">
              <w:rPr>
                <w:szCs w:val="19"/>
              </w:rPr>
              <w:softHyphen/>
              <w:t>tion</w:t>
            </w:r>
            <w:r>
              <w:rPr>
                <w:szCs w:val="19"/>
              </w:rPr>
              <w:t>’</w:t>
            </w:r>
          </w:p>
        </w:tc>
        <w:tc>
          <w:tcPr>
            <w:tcW w:w="1219" w:type="dxa"/>
            <w:shd w:val="clear" w:color="auto" w:fill="auto"/>
          </w:tcPr>
          <w:p w14:paraId="0234B4E8" w14:textId="77777777" w:rsidR="00672641" w:rsidRPr="008B4EFB" w:rsidRDefault="00672641" w:rsidP="00AC23C4">
            <w:pPr>
              <w:ind w:left="57" w:hanging="57"/>
              <w:rPr>
                <w:rStyle w:val="ChItalBoldUndl"/>
              </w:rPr>
            </w:pPr>
            <w:r w:rsidRPr="008B4EFB">
              <w:rPr>
                <w:rStyle w:val="ChItalBoldUndl"/>
              </w:rPr>
              <w:t>berkomuni</w:t>
            </w:r>
            <w:r w:rsidRPr="008B4EFB">
              <w:rPr>
                <w:rStyle w:val="ChItalBoldUndl"/>
              </w:rPr>
              <w:softHyphen/>
              <w:t>kasi</w:t>
            </w:r>
          </w:p>
        </w:tc>
        <w:tc>
          <w:tcPr>
            <w:tcW w:w="1531" w:type="dxa"/>
            <w:shd w:val="clear" w:color="auto" w:fill="auto"/>
          </w:tcPr>
          <w:p w14:paraId="3B0CDC82" w14:textId="5A979B52" w:rsidR="00672641" w:rsidRPr="00AC23C4" w:rsidRDefault="00B7093A" w:rsidP="00672641">
            <w:pPr>
              <w:rPr>
                <w:szCs w:val="19"/>
              </w:rPr>
            </w:pPr>
            <w:r>
              <w:rPr>
                <w:szCs w:val="19"/>
              </w:rPr>
              <w:t>‘</w:t>
            </w:r>
            <w:r w:rsidR="00672641" w:rsidRPr="00AC23C4">
              <w:rPr>
                <w:szCs w:val="19"/>
              </w:rPr>
              <w:t>communicate</w:t>
            </w:r>
            <w:r>
              <w:rPr>
                <w:szCs w:val="19"/>
              </w:rPr>
              <w:t>’</w:t>
            </w:r>
          </w:p>
        </w:tc>
        <w:tc>
          <w:tcPr>
            <w:tcW w:w="765" w:type="dxa"/>
            <w:shd w:val="clear" w:color="auto" w:fill="auto"/>
          </w:tcPr>
          <w:p w14:paraId="777431DB"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3FA98C1B" w14:textId="77777777" w:rsidR="00672641" w:rsidRPr="00AC23C4" w:rsidRDefault="00672641" w:rsidP="00AC23C4">
            <w:pPr>
              <w:ind w:right="85"/>
              <w:jc w:val="right"/>
              <w:rPr>
                <w:sz w:val="19"/>
                <w:szCs w:val="19"/>
              </w:rPr>
            </w:pPr>
            <w:r w:rsidRPr="00AC23C4">
              <w:rPr>
                <w:szCs w:val="19"/>
              </w:rPr>
              <w:t>1</w:t>
            </w:r>
          </w:p>
        </w:tc>
      </w:tr>
      <w:tr w:rsidR="00AC23C4" w:rsidRPr="00AC23C4" w14:paraId="36844516" w14:textId="77777777" w:rsidTr="00E50FFF">
        <w:tc>
          <w:tcPr>
            <w:tcW w:w="1191" w:type="dxa"/>
            <w:shd w:val="clear" w:color="auto" w:fill="auto"/>
          </w:tcPr>
          <w:p w14:paraId="0C3DEBF3" w14:textId="77777777" w:rsidR="00672641" w:rsidRPr="00AC23C4" w:rsidRDefault="00672641" w:rsidP="00672641">
            <w:pPr>
              <w:rPr>
                <w:rStyle w:val="ChItalBold"/>
                <w:szCs w:val="19"/>
              </w:rPr>
            </w:pPr>
            <w:r w:rsidRPr="00AC23C4">
              <w:rPr>
                <w:rStyle w:val="ChItalBold"/>
                <w:szCs w:val="19"/>
              </w:rPr>
              <w:t>kumis</w:t>
            </w:r>
          </w:p>
        </w:tc>
        <w:tc>
          <w:tcPr>
            <w:tcW w:w="1304" w:type="dxa"/>
            <w:shd w:val="clear" w:color="auto" w:fill="auto"/>
          </w:tcPr>
          <w:p w14:paraId="3E917EB4" w14:textId="712EBBE0" w:rsidR="00672641" w:rsidRPr="00AC23C4" w:rsidRDefault="00B7093A" w:rsidP="00672641">
            <w:pPr>
              <w:rPr>
                <w:szCs w:val="19"/>
              </w:rPr>
            </w:pPr>
            <w:r>
              <w:rPr>
                <w:szCs w:val="19"/>
              </w:rPr>
              <w:t>‘</w:t>
            </w:r>
            <w:r w:rsidR="00672641" w:rsidRPr="00AC23C4">
              <w:rPr>
                <w:szCs w:val="19"/>
              </w:rPr>
              <w:t>beard</w:t>
            </w:r>
            <w:r>
              <w:rPr>
                <w:szCs w:val="19"/>
              </w:rPr>
              <w:t>’</w:t>
            </w:r>
          </w:p>
        </w:tc>
        <w:tc>
          <w:tcPr>
            <w:tcW w:w="1219" w:type="dxa"/>
            <w:shd w:val="clear" w:color="auto" w:fill="auto"/>
          </w:tcPr>
          <w:p w14:paraId="6EB6866C" w14:textId="77777777" w:rsidR="00672641" w:rsidRPr="00D25025" w:rsidRDefault="00672641" w:rsidP="00672641">
            <w:pPr>
              <w:rPr>
                <w:rStyle w:val="ChItalBoldUndl"/>
              </w:rPr>
            </w:pPr>
            <w:r w:rsidRPr="00D25025">
              <w:rPr>
                <w:rStyle w:val="ChItalBoldUndl"/>
              </w:rPr>
              <w:t>bakumis</w:t>
            </w:r>
          </w:p>
        </w:tc>
        <w:tc>
          <w:tcPr>
            <w:tcW w:w="1531" w:type="dxa"/>
            <w:shd w:val="clear" w:color="auto" w:fill="auto"/>
          </w:tcPr>
          <w:p w14:paraId="6B4FBE90" w14:textId="1A6D775A" w:rsidR="00672641" w:rsidRPr="00AC23C4" w:rsidRDefault="00B7093A" w:rsidP="00672641">
            <w:pPr>
              <w:rPr>
                <w:szCs w:val="19"/>
              </w:rPr>
            </w:pPr>
            <w:r>
              <w:rPr>
                <w:szCs w:val="19"/>
              </w:rPr>
              <w:t>‘</w:t>
            </w:r>
            <w:r w:rsidR="00672641" w:rsidRPr="00AC23C4">
              <w:rPr>
                <w:szCs w:val="19"/>
              </w:rPr>
              <w:t>have a beard</w:t>
            </w:r>
            <w:r>
              <w:rPr>
                <w:szCs w:val="19"/>
              </w:rPr>
              <w:t>’</w:t>
            </w:r>
          </w:p>
        </w:tc>
        <w:tc>
          <w:tcPr>
            <w:tcW w:w="765" w:type="dxa"/>
            <w:shd w:val="clear" w:color="auto" w:fill="auto"/>
          </w:tcPr>
          <w:p w14:paraId="6D4E98B7"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7B458ECD" w14:textId="77777777" w:rsidR="00672641" w:rsidRPr="00AC23C4" w:rsidRDefault="00672641" w:rsidP="00AC23C4">
            <w:pPr>
              <w:ind w:right="85"/>
              <w:jc w:val="right"/>
              <w:rPr>
                <w:sz w:val="19"/>
                <w:szCs w:val="19"/>
              </w:rPr>
            </w:pPr>
            <w:r w:rsidRPr="00AC23C4">
              <w:rPr>
                <w:szCs w:val="19"/>
              </w:rPr>
              <w:t>1</w:t>
            </w:r>
          </w:p>
        </w:tc>
      </w:tr>
      <w:tr w:rsidR="00AC23C4" w:rsidRPr="00AC23C4" w14:paraId="278DDA8D" w14:textId="77777777" w:rsidTr="00E50FFF">
        <w:tc>
          <w:tcPr>
            <w:tcW w:w="1191" w:type="dxa"/>
            <w:tcBorders>
              <w:bottom w:val="single" w:sz="4" w:space="0" w:color="auto"/>
            </w:tcBorders>
            <w:shd w:val="clear" w:color="auto" w:fill="auto"/>
          </w:tcPr>
          <w:p w14:paraId="0B5B2527" w14:textId="77777777" w:rsidR="00672641" w:rsidRPr="00AC23C4" w:rsidRDefault="00672641" w:rsidP="00672641">
            <w:pPr>
              <w:pStyle w:val="TableCell0-2Break"/>
              <w:rPr>
                <w:rStyle w:val="ChItalBold"/>
                <w:szCs w:val="19"/>
              </w:rPr>
            </w:pPr>
            <w:r w:rsidRPr="00AC23C4">
              <w:rPr>
                <w:rStyle w:val="ChItalBold"/>
                <w:szCs w:val="19"/>
              </w:rPr>
              <w:t>mekap</w:t>
            </w:r>
          </w:p>
        </w:tc>
        <w:tc>
          <w:tcPr>
            <w:tcW w:w="1304" w:type="dxa"/>
            <w:tcBorders>
              <w:bottom w:val="single" w:sz="4" w:space="0" w:color="auto"/>
            </w:tcBorders>
            <w:shd w:val="clear" w:color="auto" w:fill="auto"/>
          </w:tcPr>
          <w:p w14:paraId="42ACF992" w14:textId="6ACD4807" w:rsidR="00672641" w:rsidRPr="00AC23C4" w:rsidRDefault="00B7093A" w:rsidP="00672641">
            <w:pPr>
              <w:pStyle w:val="TableCell0-2Break"/>
              <w:rPr>
                <w:szCs w:val="19"/>
              </w:rPr>
            </w:pPr>
            <w:r>
              <w:rPr>
                <w:szCs w:val="19"/>
              </w:rPr>
              <w:t>‘</w:t>
            </w:r>
            <w:r w:rsidR="00672641" w:rsidRPr="00AC23C4">
              <w:rPr>
                <w:szCs w:val="19"/>
              </w:rPr>
              <w:t>make-up</w:t>
            </w:r>
            <w:r>
              <w:rPr>
                <w:szCs w:val="19"/>
              </w:rPr>
              <w:t>’</w:t>
            </w:r>
          </w:p>
        </w:tc>
        <w:tc>
          <w:tcPr>
            <w:tcW w:w="1219" w:type="dxa"/>
            <w:tcBorders>
              <w:bottom w:val="single" w:sz="4" w:space="0" w:color="auto"/>
            </w:tcBorders>
            <w:shd w:val="clear" w:color="auto" w:fill="auto"/>
          </w:tcPr>
          <w:p w14:paraId="00EF3CEB" w14:textId="77777777" w:rsidR="00672641" w:rsidRPr="00D25025" w:rsidRDefault="00672641" w:rsidP="00672641">
            <w:pPr>
              <w:pStyle w:val="TableCell0-2Break"/>
              <w:rPr>
                <w:rStyle w:val="ChItalBoldUndl"/>
              </w:rPr>
            </w:pPr>
            <w:r w:rsidRPr="00D25025">
              <w:rPr>
                <w:rStyle w:val="ChItalBoldUndl"/>
              </w:rPr>
              <w:t>bamekap</w:t>
            </w:r>
          </w:p>
        </w:tc>
        <w:tc>
          <w:tcPr>
            <w:tcW w:w="1531" w:type="dxa"/>
            <w:tcBorders>
              <w:bottom w:val="single" w:sz="4" w:space="0" w:color="auto"/>
            </w:tcBorders>
            <w:shd w:val="clear" w:color="auto" w:fill="auto"/>
          </w:tcPr>
          <w:p w14:paraId="7500C5E8" w14:textId="6CF57BE4" w:rsidR="00672641" w:rsidRPr="00AC23C4" w:rsidRDefault="00B7093A" w:rsidP="00672641">
            <w:pPr>
              <w:pStyle w:val="TableCell0-2Break"/>
              <w:rPr>
                <w:szCs w:val="19"/>
              </w:rPr>
            </w:pPr>
            <w:r>
              <w:rPr>
                <w:szCs w:val="19"/>
              </w:rPr>
              <w:t>‘</w:t>
            </w:r>
            <w:r w:rsidR="00672641" w:rsidRPr="00AC23C4">
              <w:rPr>
                <w:szCs w:val="19"/>
              </w:rPr>
              <w:t>wear make-up</w:t>
            </w:r>
            <w:r>
              <w:rPr>
                <w:szCs w:val="19"/>
              </w:rPr>
              <w:t>’</w:t>
            </w:r>
          </w:p>
        </w:tc>
        <w:tc>
          <w:tcPr>
            <w:tcW w:w="765" w:type="dxa"/>
            <w:tcBorders>
              <w:bottom w:val="single" w:sz="4" w:space="0" w:color="auto"/>
            </w:tcBorders>
            <w:shd w:val="clear" w:color="auto" w:fill="auto"/>
          </w:tcPr>
          <w:p w14:paraId="39B53A83" w14:textId="77777777" w:rsidR="00672641" w:rsidRPr="00AC23C4" w:rsidRDefault="00672641" w:rsidP="00AC23C4">
            <w:pPr>
              <w:pStyle w:val="TableCell0-2Break"/>
              <w:ind w:right="85"/>
              <w:jc w:val="right"/>
              <w:rPr>
                <w:szCs w:val="19"/>
              </w:rPr>
            </w:pPr>
            <w:r w:rsidRPr="00AC23C4">
              <w:rPr>
                <w:szCs w:val="19"/>
              </w:rPr>
              <w:t>1</w:t>
            </w:r>
          </w:p>
        </w:tc>
        <w:tc>
          <w:tcPr>
            <w:tcW w:w="709" w:type="dxa"/>
            <w:tcBorders>
              <w:bottom w:val="single" w:sz="4" w:space="0" w:color="auto"/>
            </w:tcBorders>
            <w:shd w:val="clear" w:color="auto" w:fill="auto"/>
          </w:tcPr>
          <w:p w14:paraId="789281E3" w14:textId="77777777" w:rsidR="00672641" w:rsidRPr="00AC23C4" w:rsidRDefault="00672641" w:rsidP="00AC23C4">
            <w:pPr>
              <w:pStyle w:val="TableCell0-2Break"/>
              <w:ind w:right="85"/>
              <w:jc w:val="right"/>
              <w:rPr>
                <w:szCs w:val="19"/>
              </w:rPr>
            </w:pPr>
            <w:r w:rsidRPr="00AC23C4">
              <w:rPr>
                <w:szCs w:val="19"/>
              </w:rPr>
              <w:t>1</w:t>
            </w:r>
          </w:p>
        </w:tc>
      </w:tr>
      <w:tr w:rsidR="00672641" w:rsidRPr="00FC076A" w14:paraId="6D49AF85" w14:textId="77777777" w:rsidTr="00E50FFF">
        <w:tc>
          <w:tcPr>
            <w:tcW w:w="6719" w:type="dxa"/>
            <w:gridSpan w:val="6"/>
            <w:tcBorders>
              <w:top w:val="single" w:sz="4" w:space="0" w:color="auto"/>
              <w:bottom w:val="single" w:sz="4" w:space="0" w:color="auto"/>
            </w:tcBorders>
            <w:shd w:val="clear" w:color="auto" w:fill="auto"/>
          </w:tcPr>
          <w:p w14:paraId="08061B15" w14:textId="77777777" w:rsidR="00672641" w:rsidRPr="00FC076A" w:rsidRDefault="00672641" w:rsidP="00672641">
            <w:pPr>
              <w:pStyle w:val="TableHdLeft"/>
            </w:pPr>
            <w:r w:rsidRPr="00AC23C4">
              <w:rPr>
                <w:szCs w:val="19"/>
              </w:rPr>
              <w:t>Numeral bases</w:t>
            </w:r>
          </w:p>
        </w:tc>
      </w:tr>
      <w:tr w:rsidR="00AC23C4" w:rsidRPr="00AC23C4" w14:paraId="3BD16EEA" w14:textId="77777777" w:rsidTr="00E50FFF">
        <w:tc>
          <w:tcPr>
            <w:tcW w:w="1191" w:type="dxa"/>
            <w:tcBorders>
              <w:top w:val="single" w:sz="4" w:space="0" w:color="auto"/>
            </w:tcBorders>
            <w:shd w:val="clear" w:color="auto" w:fill="auto"/>
          </w:tcPr>
          <w:p w14:paraId="3EDF78AD" w14:textId="77777777" w:rsidR="00672641" w:rsidRPr="00AC23C4" w:rsidRDefault="00672641" w:rsidP="00672641">
            <w:pPr>
              <w:pStyle w:val="TableCell2-0"/>
              <w:rPr>
                <w:rStyle w:val="ChItalBold"/>
                <w:szCs w:val="19"/>
                <w:highlight w:val="cyan"/>
              </w:rPr>
            </w:pPr>
            <w:r w:rsidRPr="00AC23C4">
              <w:rPr>
                <w:rStyle w:val="ChItalBold"/>
                <w:szCs w:val="19"/>
              </w:rPr>
              <w:t>satu</w:t>
            </w:r>
          </w:p>
        </w:tc>
        <w:tc>
          <w:tcPr>
            <w:tcW w:w="1304" w:type="dxa"/>
            <w:tcBorders>
              <w:top w:val="single" w:sz="4" w:space="0" w:color="auto"/>
            </w:tcBorders>
            <w:shd w:val="clear" w:color="auto" w:fill="auto"/>
          </w:tcPr>
          <w:p w14:paraId="1E256C53" w14:textId="2130F38D" w:rsidR="00672641" w:rsidRPr="00AC23C4" w:rsidRDefault="00B7093A" w:rsidP="00672641">
            <w:pPr>
              <w:pStyle w:val="TableCell2-0"/>
              <w:rPr>
                <w:szCs w:val="19"/>
                <w:highlight w:val="cyan"/>
              </w:rPr>
            </w:pPr>
            <w:r>
              <w:rPr>
                <w:szCs w:val="19"/>
              </w:rPr>
              <w:t>‘</w:t>
            </w:r>
            <w:r w:rsidR="00672641" w:rsidRPr="00AC23C4">
              <w:rPr>
                <w:szCs w:val="19"/>
              </w:rPr>
              <w:t>one</w:t>
            </w:r>
            <w:r>
              <w:rPr>
                <w:szCs w:val="19"/>
              </w:rPr>
              <w:t>’</w:t>
            </w:r>
          </w:p>
        </w:tc>
        <w:tc>
          <w:tcPr>
            <w:tcW w:w="1219" w:type="dxa"/>
            <w:tcBorders>
              <w:top w:val="single" w:sz="4" w:space="0" w:color="auto"/>
            </w:tcBorders>
            <w:shd w:val="clear" w:color="auto" w:fill="auto"/>
          </w:tcPr>
          <w:p w14:paraId="1CB98013" w14:textId="77777777" w:rsidR="00672641" w:rsidRPr="00AC23C4" w:rsidRDefault="00672641" w:rsidP="00672641">
            <w:pPr>
              <w:pStyle w:val="TableCell2-0"/>
              <w:rPr>
                <w:rStyle w:val="ChItalBold"/>
                <w:highlight w:val="cyan"/>
              </w:rPr>
            </w:pPr>
            <w:r w:rsidRPr="00D25025">
              <w:rPr>
                <w:rStyle w:val="ChItalBoldUndl"/>
              </w:rPr>
              <w:t>bersatu</w:t>
            </w:r>
          </w:p>
        </w:tc>
        <w:tc>
          <w:tcPr>
            <w:tcW w:w="1531" w:type="dxa"/>
            <w:tcBorders>
              <w:top w:val="single" w:sz="4" w:space="0" w:color="auto"/>
            </w:tcBorders>
            <w:shd w:val="clear" w:color="auto" w:fill="auto"/>
          </w:tcPr>
          <w:p w14:paraId="13731D2A" w14:textId="13334CA0" w:rsidR="00672641" w:rsidRPr="00AC23C4" w:rsidRDefault="00B7093A" w:rsidP="00672641">
            <w:pPr>
              <w:pStyle w:val="TableCell2-0"/>
              <w:rPr>
                <w:szCs w:val="19"/>
                <w:highlight w:val="cyan"/>
              </w:rPr>
            </w:pPr>
            <w:r>
              <w:rPr>
                <w:szCs w:val="19"/>
              </w:rPr>
              <w:t>‘</w:t>
            </w:r>
            <w:r w:rsidR="00672641" w:rsidRPr="00AC23C4">
              <w:rPr>
                <w:szCs w:val="19"/>
              </w:rPr>
              <w:t>be one</w:t>
            </w:r>
            <w:r>
              <w:rPr>
                <w:szCs w:val="19"/>
              </w:rPr>
              <w:t>’</w:t>
            </w:r>
          </w:p>
        </w:tc>
        <w:tc>
          <w:tcPr>
            <w:tcW w:w="765" w:type="dxa"/>
            <w:tcBorders>
              <w:top w:val="single" w:sz="4" w:space="0" w:color="auto"/>
            </w:tcBorders>
            <w:shd w:val="clear" w:color="auto" w:fill="auto"/>
          </w:tcPr>
          <w:p w14:paraId="423299F1" w14:textId="77777777" w:rsidR="00672641" w:rsidRPr="00AC23C4" w:rsidRDefault="00672641" w:rsidP="00AC23C4">
            <w:pPr>
              <w:pStyle w:val="TableCell2-0"/>
              <w:ind w:right="85"/>
              <w:jc w:val="right"/>
              <w:rPr>
                <w:szCs w:val="19"/>
                <w:highlight w:val="cyan"/>
              </w:rPr>
            </w:pPr>
            <w:r>
              <w:t>6</w:t>
            </w:r>
          </w:p>
        </w:tc>
        <w:tc>
          <w:tcPr>
            <w:tcW w:w="709" w:type="dxa"/>
            <w:tcBorders>
              <w:top w:val="single" w:sz="4" w:space="0" w:color="auto"/>
            </w:tcBorders>
            <w:shd w:val="clear" w:color="auto" w:fill="auto"/>
          </w:tcPr>
          <w:p w14:paraId="2A48898B" w14:textId="77777777" w:rsidR="00672641" w:rsidRPr="00AC23C4" w:rsidRDefault="00672641" w:rsidP="00AC23C4">
            <w:pPr>
              <w:pStyle w:val="TableCell2-0"/>
              <w:ind w:right="85"/>
              <w:jc w:val="right"/>
              <w:rPr>
                <w:sz w:val="19"/>
                <w:szCs w:val="19"/>
              </w:rPr>
            </w:pPr>
            <w:r w:rsidRPr="00AC23C4">
              <w:rPr>
                <w:szCs w:val="19"/>
              </w:rPr>
              <w:t>516</w:t>
            </w:r>
          </w:p>
        </w:tc>
      </w:tr>
      <w:tr w:rsidR="00AC23C4" w:rsidRPr="00AC23C4" w14:paraId="72E7D5AA" w14:textId="77777777" w:rsidTr="00E50FFF">
        <w:tc>
          <w:tcPr>
            <w:tcW w:w="1191" w:type="dxa"/>
            <w:tcBorders>
              <w:bottom w:val="single" w:sz="4" w:space="0" w:color="auto"/>
            </w:tcBorders>
            <w:shd w:val="clear" w:color="auto" w:fill="auto"/>
          </w:tcPr>
          <w:p w14:paraId="6C98E38B" w14:textId="77777777" w:rsidR="00672641" w:rsidRPr="00AC23C4" w:rsidRDefault="00672641" w:rsidP="00672641">
            <w:pPr>
              <w:pStyle w:val="TableCell0-2Break"/>
              <w:rPr>
                <w:rStyle w:val="ChItalBold"/>
                <w:szCs w:val="19"/>
              </w:rPr>
            </w:pPr>
            <w:r w:rsidRPr="00AC23C4">
              <w:rPr>
                <w:rStyle w:val="ChItalBold"/>
                <w:szCs w:val="19"/>
              </w:rPr>
              <w:t>empat</w:t>
            </w:r>
          </w:p>
        </w:tc>
        <w:tc>
          <w:tcPr>
            <w:tcW w:w="1304" w:type="dxa"/>
            <w:tcBorders>
              <w:bottom w:val="single" w:sz="4" w:space="0" w:color="auto"/>
            </w:tcBorders>
            <w:shd w:val="clear" w:color="auto" w:fill="auto"/>
          </w:tcPr>
          <w:p w14:paraId="405E31D9" w14:textId="7590601A" w:rsidR="00672641" w:rsidRPr="00AC23C4" w:rsidRDefault="00B7093A" w:rsidP="00672641">
            <w:pPr>
              <w:pStyle w:val="TableCell0-2Break"/>
              <w:rPr>
                <w:szCs w:val="19"/>
              </w:rPr>
            </w:pPr>
            <w:r>
              <w:rPr>
                <w:szCs w:val="19"/>
              </w:rPr>
              <w:t>‘</w:t>
            </w:r>
            <w:r w:rsidR="00672641" w:rsidRPr="00AC23C4">
              <w:rPr>
                <w:szCs w:val="19"/>
              </w:rPr>
              <w:t>four</w:t>
            </w:r>
            <w:r>
              <w:rPr>
                <w:szCs w:val="19"/>
              </w:rPr>
              <w:t>’</w:t>
            </w:r>
          </w:p>
        </w:tc>
        <w:tc>
          <w:tcPr>
            <w:tcW w:w="1219" w:type="dxa"/>
            <w:tcBorders>
              <w:bottom w:val="single" w:sz="4" w:space="0" w:color="auto"/>
            </w:tcBorders>
            <w:shd w:val="clear" w:color="auto" w:fill="auto"/>
          </w:tcPr>
          <w:p w14:paraId="78AB3077" w14:textId="77777777" w:rsidR="00672641" w:rsidRPr="00D25025" w:rsidRDefault="00672641" w:rsidP="00672641">
            <w:pPr>
              <w:pStyle w:val="TableCell0-2Break"/>
              <w:rPr>
                <w:rStyle w:val="ChItalBoldUndl"/>
              </w:rPr>
            </w:pPr>
            <w:r w:rsidRPr="00D25025">
              <w:rPr>
                <w:rStyle w:val="ChItalBoldUndl"/>
              </w:rPr>
              <w:t>ber</w:t>
            </w:r>
            <w:r>
              <w:rPr>
                <w:rStyle w:val="ChItalBoldUndl"/>
              </w:rPr>
              <w:t>empat</w:t>
            </w:r>
          </w:p>
        </w:tc>
        <w:tc>
          <w:tcPr>
            <w:tcW w:w="1531" w:type="dxa"/>
            <w:tcBorders>
              <w:bottom w:val="single" w:sz="4" w:space="0" w:color="auto"/>
            </w:tcBorders>
            <w:shd w:val="clear" w:color="auto" w:fill="auto"/>
          </w:tcPr>
          <w:p w14:paraId="5A6F2EE1" w14:textId="5933BD3D" w:rsidR="00672641" w:rsidRPr="00AC23C4" w:rsidRDefault="00B7093A" w:rsidP="00672641">
            <w:pPr>
              <w:pStyle w:val="TableCell0-2Break"/>
              <w:rPr>
                <w:szCs w:val="19"/>
              </w:rPr>
            </w:pPr>
            <w:r>
              <w:rPr>
                <w:szCs w:val="19"/>
              </w:rPr>
              <w:t>‘</w:t>
            </w:r>
            <w:r w:rsidR="00672641" w:rsidRPr="00AC23C4">
              <w:rPr>
                <w:szCs w:val="19"/>
              </w:rPr>
              <w:t>be four</w:t>
            </w:r>
            <w:r>
              <w:rPr>
                <w:szCs w:val="19"/>
              </w:rPr>
              <w:t>’</w:t>
            </w:r>
          </w:p>
        </w:tc>
        <w:tc>
          <w:tcPr>
            <w:tcW w:w="765" w:type="dxa"/>
            <w:tcBorders>
              <w:bottom w:val="single" w:sz="4" w:space="0" w:color="auto"/>
            </w:tcBorders>
            <w:shd w:val="clear" w:color="auto" w:fill="auto"/>
          </w:tcPr>
          <w:p w14:paraId="76664C12" w14:textId="77777777" w:rsidR="00672641" w:rsidRPr="00AC23C4" w:rsidRDefault="00672641" w:rsidP="00AC23C4">
            <w:pPr>
              <w:pStyle w:val="TableCell0-2Break"/>
              <w:ind w:right="85"/>
              <w:jc w:val="right"/>
              <w:rPr>
                <w:szCs w:val="19"/>
              </w:rPr>
            </w:pPr>
            <w:r w:rsidRPr="00AC23C4">
              <w:rPr>
                <w:szCs w:val="19"/>
              </w:rPr>
              <w:t>1</w:t>
            </w:r>
          </w:p>
        </w:tc>
        <w:tc>
          <w:tcPr>
            <w:tcW w:w="709" w:type="dxa"/>
            <w:tcBorders>
              <w:bottom w:val="single" w:sz="4" w:space="0" w:color="auto"/>
            </w:tcBorders>
            <w:shd w:val="clear" w:color="auto" w:fill="auto"/>
          </w:tcPr>
          <w:p w14:paraId="4D8142AD" w14:textId="77777777" w:rsidR="00672641" w:rsidRPr="00AC23C4" w:rsidRDefault="00672641" w:rsidP="00AC23C4">
            <w:pPr>
              <w:pStyle w:val="TableCell0-2Break"/>
              <w:ind w:right="85"/>
              <w:jc w:val="right"/>
              <w:rPr>
                <w:szCs w:val="19"/>
              </w:rPr>
            </w:pPr>
            <w:r w:rsidRPr="00AC23C4">
              <w:rPr>
                <w:szCs w:val="19"/>
              </w:rPr>
              <w:t>66</w:t>
            </w:r>
          </w:p>
        </w:tc>
      </w:tr>
      <w:tr w:rsidR="00672641" w:rsidRPr="00FC076A" w14:paraId="77609898" w14:textId="77777777" w:rsidTr="00E50FFF">
        <w:tc>
          <w:tcPr>
            <w:tcW w:w="6719" w:type="dxa"/>
            <w:gridSpan w:val="6"/>
            <w:tcBorders>
              <w:top w:val="single" w:sz="4" w:space="0" w:color="auto"/>
              <w:bottom w:val="single" w:sz="4" w:space="0" w:color="auto"/>
            </w:tcBorders>
            <w:shd w:val="clear" w:color="auto" w:fill="auto"/>
          </w:tcPr>
          <w:p w14:paraId="42FCCD66" w14:textId="77777777" w:rsidR="00672641" w:rsidRPr="00FC076A" w:rsidRDefault="00F618DF" w:rsidP="00672641">
            <w:pPr>
              <w:pStyle w:val="TableHdLeft"/>
            </w:pPr>
            <w:r w:rsidRPr="00AC23C4">
              <w:rPr>
                <w:szCs w:val="19"/>
              </w:rPr>
              <w:lastRenderedPageBreak/>
              <w:t>Quantifier</w:t>
            </w:r>
            <w:r w:rsidR="00672641" w:rsidRPr="00AC23C4">
              <w:rPr>
                <w:szCs w:val="19"/>
              </w:rPr>
              <w:t xml:space="preserve"> base</w:t>
            </w:r>
          </w:p>
        </w:tc>
      </w:tr>
      <w:tr w:rsidR="00AC23C4" w:rsidRPr="00626ADA" w14:paraId="3E936F63" w14:textId="77777777" w:rsidTr="00E50FFF">
        <w:tc>
          <w:tcPr>
            <w:tcW w:w="1191" w:type="dxa"/>
            <w:tcBorders>
              <w:top w:val="single" w:sz="4" w:space="0" w:color="auto"/>
            </w:tcBorders>
            <w:shd w:val="clear" w:color="auto" w:fill="auto"/>
          </w:tcPr>
          <w:p w14:paraId="4FCAF78E" w14:textId="77777777" w:rsidR="00672641" w:rsidRPr="00AC23C4" w:rsidRDefault="00672641" w:rsidP="00672641">
            <w:pPr>
              <w:pStyle w:val="TableCell2-2Break"/>
              <w:rPr>
                <w:rStyle w:val="ChItalBold"/>
                <w:szCs w:val="19"/>
              </w:rPr>
            </w:pPr>
            <w:r w:rsidRPr="00AC23C4">
              <w:rPr>
                <w:rStyle w:val="ChItalBold"/>
                <w:szCs w:val="19"/>
              </w:rPr>
              <w:t>brapa</w:t>
            </w:r>
          </w:p>
        </w:tc>
        <w:tc>
          <w:tcPr>
            <w:tcW w:w="1304" w:type="dxa"/>
            <w:tcBorders>
              <w:top w:val="single" w:sz="4" w:space="0" w:color="auto"/>
            </w:tcBorders>
            <w:shd w:val="clear" w:color="auto" w:fill="auto"/>
          </w:tcPr>
          <w:p w14:paraId="3887D1A3" w14:textId="4A0E30E3" w:rsidR="00672641" w:rsidRPr="00C312D4" w:rsidRDefault="00B7093A" w:rsidP="00AC23C4">
            <w:pPr>
              <w:pStyle w:val="TableCell2-2Break"/>
              <w:ind w:left="57" w:hanging="57"/>
            </w:pPr>
            <w:r>
              <w:t>‘</w:t>
            </w:r>
            <w:r w:rsidR="00672641" w:rsidRPr="00C312D4">
              <w:t>several</w:t>
            </w:r>
            <w:r>
              <w:t>’</w:t>
            </w:r>
          </w:p>
        </w:tc>
        <w:tc>
          <w:tcPr>
            <w:tcW w:w="1219" w:type="dxa"/>
            <w:tcBorders>
              <w:top w:val="single" w:sz="4" w:space="0" w:color="auto"/>
            </w:tcBorders>
            <w:shd w:val="clear" w:color="auto" w:fill="auto"/>
          </w:tcPr>
          <w:p w14:paraId="4D8225E4" w14:textId="77777777" w:rsidR="00672641" w:rsidRPr="00C312D4" w:rsidRDefault="00672641" w:rsidP="00672641">
            <w:pPr>
              <w:pStyle w:val="TableCell2-2Break"/>
              <w:rPr>
                <w:rStyle w:val="ChItalBold"/>
              </w:rPr>
            </w:pPr>
            <w:r w:rsidRPr="00C312D4">
              <w:rPr>
                <w:rStyle w:val="ChItalBoldUndl"/>
              </w:rPr>
              <w:t>bebrapa</w:t>
            </w:r>
          </w:p>
        </w:tc>
        <w:tc>
          <w:tcPr>
            <w:tcW w:w="1531" w:type="dxa"/>
            <w:tcBorders>
              <w:top w:val="single" w:sz="4" w:space="0" w:color="auto"/>
            </w:tcBorders>
            <w:shd w:val="clear" w:color="auto" w:fill="auto"/>
          </w:tcPr>
          <w:p w14:paraId="14F48734" w14:textId="6BE51934" w:rsidR="00672641" w:rsidRPr="00C312D4" w:rsidRDefault="00B7093A" w:rsidP="00672641">
            <w:pPr>
              <w:pStyle w:val="TableCell2-2Break"/>
            </w:pPr>
            <w:r>
              <w:t>‘</w:t>
            </w:r>
            <w:r w:rsidR="00672641" w:rsidRPr="00C312D4">
              <w:t>be several</w:t>
            </w:r>
            <w:r>
              <w:t>’</w:t>
            </w:r>
          </w:p>
        </w:tc>
        <w:tc>
          <w:tcPr>
            <w:tcW w:w="765" w:type="dxa"/>
            <w:tcBorders>
              <w:top w:val="single" w:sz="4" w:space="0" w:color="auto"/>
            </w:tcBorders>
            <w:shd w:val="clear" w:color="auto" w:fill="auto"/>
          </w:tcPr>
          <w:p w14:paraId="03F39489" w14:textId="77777777" w:rsidR="00672641" w:rsidRPr="00C312D4" w:rsidRDefault="00672641" w:rsidP="00AC23C4">
            <w:pPr>
              <w:pStyle w:val="TableCell2-2Break"/>
              <w:ind w:right="85"/>
              <w:jc w:val="right"/>
            </w:pPr>
            <w:r w:rsidRPr="00C312D4">
              <w:t>6</w:t>
            </w:r>
          </w:p>
        </w:tc>
        <w:tc>
          <w:tcPr>
            <w:tcW w:w="709" w:type="dxa"/>
            <w:tcBorders>
              <w:top w:val="single" w:sz="4" w:space="0" w:color="auto"/>
            </w:tcBorders>
            <w:shd w:val="clear" w:color="auto" w:fill="auto"/>
          </w:tcPr>
          <w:p w14:paraId="3295F98D" w14:textId="77777777" w:rsidR="00672641" w:rsidRPr="00AC23C4" w:rsidRDefault="00672641" w:rsidP="00AC23C4">
            <w:pPr>
              <w:pStyle w:val="TableCell2-2Break"/>
              <w:ind w:right="85"/>
              <w:jc w:val="right"/>
              <w:rPr>
                <w:sz w:val="19"/>
              </w:rPr>
            </w:pPr>
            <w:r w:rsidRPr="00AC23C4">
              <w:rPr>
                <w:sz w:val="19"/>
              </w:rPr>
              <w:t>109</w:t>
            </w:r>
          </w:p>
        </w:tc>
      </w:tr>
    </w:tbl>
    <w:p w14:paraId="392508A6" w14:textId="5B8564B7" w:rsidR="00672641" w:rsidRPr="0090507A" w:rsidRDefault="00672641" w:rsidP="00672641">
      <w:pPr>
        <w:pStyle w:val="Body0000after05before"/>
      </w:pPr>
      <w:r>
        <w:t xml:space="preserve">Affixation with </w:t>
      </w:r>
      <w:r w:rsidRPr="009A4F2E">
        <w:rPr>
          <w:rStyle w:val="ChSmallCapsItalBold"/>
        </w:rPr>
        <w:t>ber­</w:t>
      </w:r>
      <w:r w:rsidRPr="00391EB2">
        <w:t xml:space="preserve"> </w:t>
      </w:r>
      <w:r w:rsidRPr="0090507A">
        <w:t xml:space="preserve">derives </w:t>
      </w:r>
      <w:r>
        <w:rPr>
          <w:szCs w:val="19"/>
        </w:rPr>
        <w:t>monovalent</w:t>
      </w:r>
      <w:r>
        <w:t xml:space="preserve"> verbs </w:t>
      </w:r>
      <w:r w:rsidR="00680C8C">
        <w:t xml:space="preserve">with </w:t>
      </w:r>
      <w:r w:rsidRPr="0090507A">
        <w:t xml:space="preserve">the general meaning of </w:t>
      </w:r>
      <w:r w:rsidR="00B7093A">
        <w:t>‘</w:t>
      </w:r>
      <w:r>
        <w:t>be/have</w:t>
      </w:r>
      <w:r w:rsidRPr="0090507A">
        <w:t>/do</w:t>
      </w:r>
      <w:r>
        <w:t xml:space="preserve"> </w:t>
      </w:r>
      <w:r w:rsidRPr="0099608C">
        <w:rPr>
          <w:rStyle w:val="ChSmallCaps"/>
        </w:rPr>
        <w:t>base</w:t>
      </w:r>
      <w:r w:rsidR="00B7093A">
        <w:t>’</w:t>
      </w:r>
      <w:r w:rsidRPr="0090507A">
        <w:t xml:space="preserve">. Examples are </w:t>
      </w:r>
      <w:r>
        <w:rPr>
          <w:rStyle w:val="ChItalBold"/>
          <w:szCs w:val="19"/>
        </w:rPr>
        <w:t>b</w:t>
      </w:r>
      <w:r w:rsidRPr="0090507A">
        <w:rPr>
          <w:rStyle w:val="ChItalBold"/>
          <w:szCs w:val="19"/>
        </w:rPr>
        <w:t>rarti</w:t>
      </w:r>
      <w:r w:rsidRPr="0090507A">
        <w:t xml:space="preserve"> </w:t>
      </w:r>
      <w:r w:rsidR="00B7093A">
        <w:t>‘</w:t>
      </w:r>
      <w:r w:rsidRPr="0090507A">
        <w:t>have the meaning of</w:t>
      </w:r>
      <w:r w:rsidR="00B7093A">
        <w:t>’</w:t>
      </w:r>
      <w:r>
        <w:t xml:space="preserve"> or </w:t>
      </w:r>
      <w:r w:rsidR="00B7093A">
        <w:t>‘</w:t>
      </w:r>
      <w:r w:rsidRPr="0090507A">
        <w:t>mean</w:t>
      </w:r>
      <w:r w:rsidR="00B7093A">
        <w:t>’</w:t>
      </w:r>
      <w:r w:rsidRPr="0090507A">
        <w:t xml:space="preserve">, </w:t>
      </w:r>
      <w:r w:rsidRPr="0090507A">
        <w:rPr>
          <w:rStyle w:val="ChItalBold"/>
          <w:szCs w:val="19"/>
        </w:rPr>
        <w:t>berdoa</w:t>
      </w:r>
      <w:r w:rsidRPr="0090507A">
        <w:t xml:space="preserve"> </w:t>
      </w:r>
      <w:r w:rsidR="00B7093A">
        <w:t>‘</w:t>
      </w:r>
      <w:r w:rsidRPr="0090507A">
        <w:t>do prayer</w:t>
      </w:r>
      <w:r w:rsidR="00B7093A">
        <w:t>’</w:t>
      </w:r>
      <w:r>
        <w:t xml:space="preserve"> or </w:t>
      </w:r>
      <w:r w:rsidR="00B7093A">
        <w:t>‘</w:t>
      </w:r>
      <w:r w:rsidRPr="0090507A">
        <w:t>pray</w:t>
      </w:r>
      <w:r w:rsidR="00B7093A">
        <w:t>’</w:t>
      </w:r>
      <w:r>
        <w:t xml:space="preserve">, </w:t>
      </w:r>
      <w:r w:rsidRPr="00144EE4">
        <w:rPr>
          <w:rStyle w:val="ChItalBold"/>
        </w:rPr>
        <w:t>bersatu</w:t>
      </w:r>
      <w:r>
        <w:t xml:space="preserve"> </w:t>
      </w:r>
      <w:r w:rsidR="00B7093A">
        <w:t>‘</w:t>
      </w:r>
      <w:r>
        <w:t>be one</w:t>
      </w:r>
      <w:r w:rsidR="00B7093A">
        <w:t>’</w:t>
      </w:r>
      <w:r>
        <w:t xml:space="preserve">, or </w:t>
      </w:r>
      <w:r w:rsidRPr="00ED05FD">
        <w:rPr>
          <w:rStyle w:val="ChItalBold"/>
        </w:rPr>
        <w:t>bebrapa</w:t>
      </w:r>
      <w:r>
        <w:t xml:space="preserve"> </w:t>
      </w:r>
      <w:r w:rsidR="00B7093A">
        <w:t>‘</w:t>
      </w:r>
      <w:r>
        <w:t>be several</w:t>
      </w:r>
      <w:r w:rsidR="00B7093A">
        <w:t>’</w:t>
      </w:r>
      <w:r w:rsidRPr="0090507A">
        <w:t xml:space="preserve">. The </w:t>
      </w:r>
      <w:r>
        <w:rPr>
          <w:szCs w:val="19"/>
        </w:rPr>
        <w:t>monovalent</w:t>
      </w:r>
      <w:r w:rsidRPr="0090507A">
        <w:t xml:space="preserve"> verb </w:t>
      </w:r>
      <w:r w:rsidRPr="0090507A">
        <w:rPr>
          <w:rStyle w:val="ChItalBold"/>
          <w:szCs w:val="19"/>
        </w:rPr>
        <w:t>berdiri</w:t>
      </w:r>
      <w:r w:rsidRPr="0090507A">
        <w:t xml:space="preserve"> </w:t>
      </w:r>
      <w:r w:rsidR="00B7093A">
        <w:t>‘</w:t>
      </w:r>
      <w:r w:rsidRPr="0090507A">
        <w:t>stand</w:t>
      </w:r>
      <w:r w:rsidR="00B7093A">
        <w:t>’</w:t>
      </w:r>
      <w:r w:rsidRPr="0090507A">
        <w:t xml:space="preserve"> is an exception</w:t>
      </w:r>
      <w:r>
        <w:t>.</w:t>
      </w:r>
      <w:r w:rsidRPr="0090507A">
        <w:t xml:space="preserve"> Historically related to the noun </w:t>
      </w:r>
      <w:r w:rsidRPr="0090507A">
        <w:rPr>
          <w:rStyle w:val="ChItalBold"/>
          <w:szCs w:val="19"/>
        </w:rPr>
        <w:t>diri</w:t>
      </w:r>
      <w:r w:rsidRPr="0090507A">
        <w:t xml:space="preserve"> </w:t>
      </w:r>
      <w:r w:rsidR="00B7093A">
        <w:t>‘</w:t>
      </w:r>
      <w:r w:rsidRPr="0090507A">
        <w:t>self</w:t>
      </w:r>
      <w:r w:rsidR="00B7093A">
        <w:t>’</w:t>
      </w:r>
      <w:r>
        <w:t>,</w:t>
      </w:r>
      <w:r w:rsidRPr="0090507A">
        <w:t xml:space="preserve"> it does not have a transparent form-function relationship to its base. The transparent form-function relationship be</w:t>
      </w:r>
      <w:r>
        <w:t>tween the remaining 32</w:t>
      </w:r>
      <w:r w:rsidRPr="0090507A">
        <w:t xml:space="preserve"> items and their bases suggests that </w:t>
      </w:r>
      <w:r>
        <w:t xml:space="preserve">these lexemes </w:t>
      </w:r>
      <w:r w:rsidRPr="0090507A">
        <w:t xml:space="preserve">are the result of a productive </w:t>
      </w:r>
      <w:r>
        <w:t xml:space="preserve">affixation </w:t>
      </w:r>
      <w:r w:rsidRPr="0090507A">
        <w:t xml:space="preserve">process. </w:t>
      </w:r>
      <w:r>
        <w:t xml:space="preserve">Two </w:t>
      </w:r>
      <w:r w:rsidRPr="0090507A">
        <w:t>observations are made</w:t>
      </w:r>
      <w:r>
        <w:t>,</w:t>
      </w:r>
      <w:r w:rsidRPr="0090507A">
        <w:t xml:space="preserve"> however.</w:t>
      </w:r>
    </w:p>
    <w:p w14:paraId="5CC9A06B" w14:textId="239A4A14" w:rsidR="00672641" w:rsidRPr="0090507A" w:rsidRDefault="00672641" w:rsidP="00CC0979">
      <w:pPr>
        <w:pStyle w:val="Body0510after"/>
      </w:pPr>
      <w:r w:rsidRPr="0090507A">
        <w:t xml:space="preserve">First, the data </w:t>
      </w:r>
      <w:r>
        <w:t>indicate</w:t>
      </w:r>
      <w:r w:rsidR="001D179E">
        <w:t>s</w:t>
      </w:r>
      <w:r>
        <w:t xml:space="preserve"> </w:t>
      </w:r>
      <w:r w:rsidRPr="0090507A">
        <w:t xml:space="preserve">that Papuan Malay speakers </w:t>
      </w:r>
      <w:r>
        <w:t xml:space="preserve">prefer to employ analytical constructions </w:t>
      </w:r>
      <w:r w:rsidRPr="0090507A">
        <w:t xml:space="preserve">to express the meanings conveyed by the prefixed items, as illustrated in </w:t>
      </w:r>
      <w:r w:rsidRPr="0090507A">
        <w:fldChar w:fldCharType="begin"/>
      </w:r>
      <w:r w:rsidRPr="0090507A">
        <w:instrText xml:space="preserve"> REF _Ref338927614 \h </w:instrText>
      </w:r>
      <w:r w:rsidRPr="0090507A">
        <w:fldChar w:fldCharType="separate"/>
      </w:r>
      <w:r w:rsidR="00154D81" w:rsidRPr="000044EA">
        <w:t>(</w:t>
      </w:r>
      <w:r w:rsidR="00154D81">
        <w:rPr>
          <w:noProof/>
          <w:szCs w:val="19"/>
        </w:rPr>
        <w:t>51</w:t>
      </w:r>
      <w:r w:rsidR="00154D81" w:rsidRPr="00AC23C4">
        <w:rPr>
          <w:szCs w:val="19"/>
        </w:rPr>
        <w:t>)</w:t>
      </w:r>
      <w:r w:rsidRPr="0090507A">
        <w:fldChar w:fldCharType="end"/>
      </w:r>
      <w:r w:rsidRPr="0090507A">
        <w:t xml:space="preserve"> to </w:t>
      </w:r>
      <w:r w:rsidRPr="0090507A">
        <w:fldChar w:fldCharType="begin"/>
      </w:r>
      <w:r w:rsidRPr="0090507A">
        <w:instrText xml:space="preserve"> REF _Ref338927619 \h </w:instrText>
      </w:r>
      <w:r w:rsidRPr="0090507A">
        <w:fldChar w:fldCharType="separate"/>
      </w:r>
      <w:r w:rsidR="00154D81" w:rsidRPr="000044EA">
        <w:t>(</w:t>
      </w:r>
      <w:r w:rsidR="00154D81">
        <w:rPr>
          <w:noProof/>
          <w:szCs w:val="19"/>
        </w:rPr>
        <w:t>56</w:t>
      </w:r>
      <w:r w:rsidR="00154D81" w:rsidRPr="00AC23C4">
        <w:rPr>
          <w:szCs w:val="19"/>
        </w:rPr>
        <w:t>)</w:t>
      </w:r>
      <w:r w:rsidRPr="0090507A">
        <w:fldChar w:fldCharType="end"/>
      </w:r>
      <w:r w:rsidRPr="0090507A">
        <w:t>.</w:t>
      </w:r>
      <w:r>
        <w:t xml:space="preserve"> </w:t>
      </w:r>
      <w:r w:rsidRPr="0090507A">
        <w:t xml:space="preserve">To </w:t>
      </w:r>
      <w:r>
        <w:t xml:space="preserve">communicate </w:t>
      </w:r>
      <w:r w:rsidR="00B7093A">
        <w:t>‘</w:t>
      </w:r>
      <w:r w:rsidRPr="0090507A">
        <w:t xml:space="preserve">have </w:t>
      </w:r>
      <w:r w:rsidRPr="0099608C">
        <w:rPr>
          <w:rStyle w:val="ChSmallCaps"/>
        </w:rPr>
        <w:t>base</w:t>
      </w:r>
      <w:r w:rsidR="00B7093A">
        <w:t>’</w:t>
      </w:r>
      <w:r w:rsidRPr="0090507A">
        <w:t xml:space="preserve">, speakers </w:t>
      </w:r>
      <w:r>
        <w:t xml:space="preserve">typically use </w:t>
      </w:r>
      <w:r w:rsidRPr="0090507A">
        <w:t xml:space="preserve">the existential verb </w:t>
      </w:r>
      <w:r w:rsidRPr="0090507A">
        <w:rPr>
          <w:rStyle w:val="ChItalBold"/>
          <w:szCs w:val="19"/>
        </w:rPr>
        <w:t>ada</w:t>
      </w:r>
      <w:r w:rsidRPr="0090507A">
        <w:t xml:space="preserve"> </w:t>
      </w:r>
      <w:r w:rsidR="00B7093A">
        <w:t>‘</w:t>
      </w:r>
      <w:r w:rsidRPr="0090507A">
        <w:t>exist</w:t>
      </w:r>
      <w:r w:rsidR="00B7093A">
        <w:t>’</w:t>
      </w:r>
      <w:r w:rsidRPr="0090507A">
        <w:t xml:space="preserve"> </w:t>
      </w:r>
      <w:r>
        <w:t xml:space="preserve">rather </w:t>
      </w:r>
      <w:r w:rsidRPr="0090507A">
        <w:t>than the prefixed form</w:t>
      </w:r>
      <w:r w:rsidR="007C35F3">
        <w:t>,</w:t>
      </w:r>
      <w:r w:rsidRPr="0090507A">
        <w:t xml:space="preserve"> as </w:t>
      </w:r>
      <w:r>
        <w:t xml:space="preserve">shown </w:t>
      </w:r>
      <w:r w:rsidRPr="0090507A">
        <w:t xml:space="preserve">in </w:t>
      </w:r>
      <w:r w:rsidRPr="0090507A">
        <w:fldChar w:fldCharType="begin"/>
      </w:r>
      <w:r w:rsidRPr="0090507A">
        <w:instrText xml:space="preserve"> REF _Ref338927614 \h </w:instrText>
      </w:r>
      <w:r w:rsidRPr="0090507A">
        <w:fldChar w:fldCharType="separate"/>
      </w:r>
      <w:r w:rsidR="00154D81" w:rsidRPr="000044EA">
        <w:t>(</w:t>
      </w:r>
      <w:r w:rsidR="00154D81">
        <w:rPr>
          <w:noProof/>
          <w:szCs w:val="19"/>
        </w:rPr>
        <w:t>51</w:t>
      </w:r>
      <w:r w:rsidR="00154D81" w:rsidRPr="00AC23C4">
        <w:rPr>
          <w:szCs w:val="19"/>
        </w:rPr>
        <w:t>)</w:t>
      </w:r>
      <w:r w:rsidRPr="0090507A">
        <w:fldChar w:fldCharType="end"/>
      </w:r>
      <w:r w:rsidRPr="0090507A">
        <w:t xml:space="preserve"> with </w:t>
      </w:r>
      <w:r w:rsidRPr="0090507A">
        <w:rPr>
          <w:rStyle w:val="ChItalBold"/>
          <w:szCs w:val="19"/>
        </w:rPr>
        <w:t>ada duri</w:t>
      </w:r>
      <w:r w:rsidRPr="0090507A">
        <w:t xml:space="preserve"> vs. </w:t>
      </w:r>
      <w:r w:rsidRPr="0090507A">
        <w:rPr>
          <w:rStyle w:val="ChItalBold"/>
          <w:szCs w:val="19"/>
        </w:rPr>
        <w:t>berduri</w:t>
      </w:r>
      <w:r w:rsidRPr="0090507A">
        <w:t xml:space="preserve"> </w:t>
      </w:r>
      <w:r w:rsidR="00B7093A">
        <w:t>‘</w:t>
      </w:r>
      <w:r w:rsidRPr="0090507A">
        <w:t>have thorns</w:t>
      </w:r>
      <w:r w:rsidR="00B7093A">
        <w:t>’</w:t>
      </w:r>
      <w:r>
        <w:t>.</w:t>
      </w:r>
    </w:p>
    <w:tbl>
      <w:tblPr>
        <w:tblW w:w="6716" w:type="dxa"/>
        <w:tblCellMar>
          <w:left w:w="40" w:type="dxa"/>
          <w:right w:w="40" w:type="dxa"/>
        </w:tblCellMar>
        <w:tblLook w:val="01E0" w:firstRow="1" w:lastRow="1" w:firstColumn="1" w:lastColumn="1" w:noHBand="0" w:noVBand="0"/>
      </w:tblPr>
      <w:tblGrid>
        <w:gridCol w:w="709"/>
        <w:gridCol w:w="504"/>
        <w:gridCol w:w="49"/>
        <w:gridCol w:w="235"/>
        <w:gridCol w:w="49"/>
        <w:gridCol w:w="480"/>
        <w:gridCol w:w="446"/>
        <w:gridCol w:w="312"/>
        <w:gridCol w:w="246"/>
        <w:gridCol w:w="312"/>
        <w:gridCol w:w="235"/>
        <w:gridCol w:w="323"/>
        <w:gridCol w:w="246"/>
        <w:gridCol w:w="323"/>
        <w:gridCol w:w="186"/>
        <w:gridCol w:w="558"/>
        <w:gridCol w:w="376"/>
        <w:gridCol w:w="227"/>
        <w:gridCol w:w="331"/>
        <w:gridCol w:w="569"/>
      </w:tblGrid>
      <w:tr w:rsidR="00AC23C4" w:rsidRPr="00626ADA" w14:paraId="79899ADC" w14:textId="77777777" w:rsidTr="00AC23C4">
        <w:tc>
          <w:tcPr>
            <w:tcW w:w="709" w:type="dxa"/>
            <w:shd w:val="clear" w:color="auto" w:fill="auto"/>
          </w:tcPr>
          <w:p w14:paraId="3E1C1A17" w14:textId="77777777" w:rsidR="00672641" w:rsidRPr="00AC23C4" w:rsidRDefault="00672641" w:rsidP="00672641">
            <w:pPr>
              <w:pStyle w:val="O0Nwnext"/>
              <w:rPr>
                <w:szCs w:val="19"/>
              </w:rPr>
            </w:pPr>
            <w:bookmarkStart w:id="1436" w:name="_Ref322615726"/>
            <w:bookmarkStart w:id="1437" w:name="_Ref338927614"/>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1</w:t>
            </w:r>
            <w:r w:rsidRPr="00AC23C4">
              <w:rPr>
                <w:szCs w:val="19"/>
              </w:rPr>
              <w:fldChar w:fldCharType="end"/>
            </w:r>
            <w:bookmarkEnd w:id="1436"/>
            <w:r w:rsidRPr="00AC23C4">
              <w:rPr>
                <w:szCs w:val="19"/>
              </w:rPr>
              <w:t>)</w:t>
            </w:r>
            <w:bookmarkEnd w:id="1437"/>
          </w:p>
        </w:tc>
        <w:tc>
          <w:tcPr>
            <w:tcW w:w="553" w:type="dxa"/>
            <w:gridSpan w:val="2"/>
            <w:shd w:val="clear" w:color="auto" w:fill="auto"/>
          </w:tcPr>
          <w:p w14:paraId="5721A970" w14:textId="77777777" w:rsidR="00672641" w:rsidRPr="00AC23C4" w:rsidRDefault="00672641" w:rsidP="00672641">
            <w:pPr>
              <w:pStyle w:val="Text"/>
              <w:rPr>
                <w:szCs w:val="19"/>
              </w:rPr>
            </w:pPr>
            <w:r w:rsidRPr="00AC23C4">
              <w:rPr>
                <w:szCs w:val="19"/>
              </w:rPr>
              <w:t>ada</w:t>
            </w:r>
          </w:p>
        </w:tc>
        <w:tc>
          <w:tcPr>
            <w:tcW w:w="284" w:type="dxa"/>
            <w:gridSpan w:val="2"/>
            <w:shd w:val="clear" w:color="auto" w:fill="auto"/>
          </w:tcPr>
          <w:p w14:paraId="416E19A9" w14:textId="77777777" w:rsidR="00672641" w:rsidRPr="00AC23C4" w:rsidRDefault="00672641" w:rsidP="00672641">
            <w:pPr>
              <w:pStyle w:val="Text"/>
              <w:rPr>
                <w:szCs w:val="19"/>
              </w:rPr>
            </w:pPr>
            <w:r w:rsidRPr="00AC23C4">
              <w:rPr>
                <w:szCs w:val="19"/>
              </w:rPr>
              <w:t>…</w:t>
            </w:r>
          </w:p>
        </w:tc>
        <w:tc>
          <w:tcPr>
            <w:tcW w:w="480" w:type="dxa"/>
            <w:shd w:val="clear" w:color="auto" w:fill="auto"/>
          </w:tcPr>
          <w:p w14:paraId="37DB386B" w14:textId="77777777" w:rsidR="00672641" w:rsidRPr="00AC23C4" w:rsidRDefault="00672641" w:rsidP="00672641">
            <w:pPr>
              <w:pStyle w:val="Text"/>
              <w:rPr>
                <w:szCs w:val="19"/>
              </w:rPr>
            </w:pPr>
            <w:r w:rsidRPr="00AC23C4">
              <w:rPr>
                <w:szCs w:val="19"/>
              </w:rPr>
              <w:t>dua</w:t>
            </w:r>
          </w:p>
        </w:tc>
        <w:tc>
          <w:tcPr>
            <w:tcW w:w="758" w:type="dxa"/>
            <w:gridSpan w:val="2"/>
            <w:shd w:val="clear" w:color="auto" w:fill="auto"/>
          </w:tcPr>
          <w:p w14:paraId="70103A68" w14:textId="77777777" w:rsidR="00672641" w:rsidRPr="00AC23C4" w:rsidRDefault="00672641" w:rsidP="00672641">
            <w:pPr>
              <w:pStyle w:val="Text"/>
              <w:rPr>
                <w:szCs w:val="19"/>
              </w:rPr>
            </w:pPr>
            <w:r w:rsidRPr="00AC23C4">
              <w:rPr>
                <w:szCs w:val="19"/>
              </w:rPr>
              <w:t>maca</w:t>
            </w:r>
            <w:r w:rsidR="00EC3499" w:rsidRPr="00AC23C4">
              <w:rPr>
                <w:szCs w:val="19"/>
              </w:rPr>
              <w:t>ng</w:t>
            </w:r>
          </w:p>
        </w:tc>
        <w:tc>
          <w:tcPr>
            <w:tcW w:w="558" w:type="dxa"/>
            <w:gridSpan w:val="2"/>
            <w:shd w:val="clear" w:color="auto" w:fill="auto"/>
          </w:tcPr>
          <w:p w14:paraId="399DAA4F" w14:textId="77777777" w:rsidR="00672641" w:rsidRPr="00AC23C4" w:rsidRDefault="00672641" w:rsidP="00672641">
            <w:pPr>
              <w:pStyle w:val="Text"/>
              <w:rPr>
                <w:szCs w:val="19"/>
              </w:rPr>
            </w:pPr>
            <w:r w:rsidRPr="00AC23C4">
              <w:rPr>
                <w:szCs w:val="19"/>
              </w:rPr>
              <w:t>jenis</w:t>
            </w:r>
          </w:p>
        </w:tc>
        <w:tc>
          <w:tcPr>
            <w:tcW w:w="558" w:type="dxa"/>
            <w:gridSpan w:val="2"/>
            <w:shd w:val="clear" w:color="auto" w:fill="auto"/>
          </w:tcPr>
          <w:p w14:paraId="709B5C5B" w14:textId="77777777" w:rsidR="00672641" w:rsidRPr="00AC23C4" w:rsidRDefault="00672641" w:rsidP="00672641">
            <w:pPr>
              <w:pStyle w:val="Text"/>
              <w:rPr>
                <w:szCs w:val="19"/>
              </w:rPr>
            </w:pPr>
            <w:r w:rsidRPr="00AC23C4">
              <w:rPr>
                <w:szCs w:val="19"/>
              </w:rPr>
              <w:t>ada</w:t>
            </w:r>
          </w:p>
        </w:tc>
        <w:tc>
          <w:tcPr>
            <w:tcW w:w="569" w:type="dxa"/>
            <w:gridSpan w:val="2"/>
            <w:shd w:val="clear" w:color="auto" w:fill="auto"/>
          </w:tcPr>
          <w:p w14:paraId="13331017" w14:textId="77777777" w:rsidR="00672641" w:rsidRPr="00AC23C4" w:rsidRDefault="00672641" w:rsidP="00672641">
            <w:pPr>
              <w:pStyle w:val="Text"/>
              <w:rPr>
                <w:szCs w:val="19"/>
              </w:rPr>
            </w:pPr>
            <w:r w:rsidRPr="00AC23C4">
              <w:rPr>
                <w:szCs w:val="19"/>
              </w:rPr>
              <w:t>yang</w:t>
            </w:r>
          </w:p>
        </w:tc>
        <w:tc>
          <w:tcPr>
            <w:tcW w:w="1120" w:type="dxa"/>
            <w:gridSpan w:val="3"/>
            <w:shd w:val="clear" w:color="auto" w:fill="auto"/>
          </w:tcPr>
          <w:p w14:paraId="28FCEDBE" w14:textId="77777777" w:rsidR="00672641" w:rsidRPr="00AC23C4" w:rsidRDefault="00672641" w:rsidP="00672641">
            <w:pPr>
              <w:pStyle w:val="Text"/>
              <w:rPr>
                <w:rStyle w:val="ChBlueBold"/>
                <w:szCs w:val="19"/>
              </w:rPr>
            </w:pPr>
            <w:r w:rsidRPr="00AC23C4">
              <w:rPr>
                <w:rStyle w:val="ChBlueBold"/>
                <w:szCs w:val="19"/>
              </w:rPr>
              <w:t>ber</w:t>
            </w:r>
            <w:r w:rsidRPr="008C675E">
              <w:rPr>
                <w:rStyle w:val="ChBlueBold"/>
              </w:rPr>
              <w:t>–</w:t>
            </w:r>
            <w:r w:rsidRPr="00AC23C4">
              <w:rPr>
                <w:rStyle w:val="ChBlueBold"/>
                <w:szCs w:val="19"/>
              </w:rPr>
              <w:t>duri</w:t>
            </w:r>
          </w:p>
        </w:tc>
        <w:tc>
          <w:tcPr>
            <w:tcW w:w="558" w:type="dxa"/>
            <w:gridSpan w:val="2"/>
            <w:shd w:val="clear" w:color="auto" w:fill="auto"/>
          </w:tcPr>
          <w:p w14:paraId="0A394C06" w14:textId="77777777" w:rsidR="00672641" w:rsidRPr="00AC23C4" w:rsidRDefault="00672641" w:rsidP="00672641">
            <w:pPr>
              <w:pStyle w:val="Text"/>
              <w:rPr>
                <w:szCs w:val="19"/>
              </w:rPr>
            </w:pPr>
            <w:r w:rsidRPr="00AC23C4">
              <w:rPr>
                <w:szCs w:val="19"/>
              </w:rPr>
              <w:t>ada</w:t>
            </w:r>
          </w:p>
        </w:tc>
        <w:tc>
          <w:tcPr>
            <w:tcW w:w="569" w:type="dxa"/>
            <w:shd w:val="clear" w:color="auto" w:fill="auto"/>
          </w:tcPr>
          <w:p w14:paraId="532625EB" w14:textId="77777777" w:rsidR="00672641" w:rsidRPr="00AC23C4" w:rsidRDefault="00672641" w:rsidP="00672641">
            <w:pPr>
              <w:pStyle w:val="Text"/>
              <w:rPr>
                <w:szCs w:val="19"/>
              </w:rPr>
            </w:pPr>
            <w:r w:rsidRPr="00AC23C4">
              <w:rPr>
                <w:szCs w:val="19"/>
              </w:rPr>
              <w:t>yang</w:t>
            </w:r>
          </w:p>
        </w:tc>
      </w:tr>
      <w:tr w:rsidR="00AC23C4" w:rsidRPr="00AC23C4" w14:paraId="68E0B160" w14:textId="77777777" w:rsidTr="00AC23C4">
        <w:tc>
          <w:tcPr>
            <w:tcW w:w="709" w:type="dxa"/>
            <w:shd w:val="clear" w:color="auto" w:fill="auto"/>
          </w:tcPr>
          <w:p w14:paraId="2F06D8BE" w14:textId="77777777" w:rsidR="00672641" w:rsidRPr="00AC23C4" w:rsidRDefault="00672641" w:rsidP="00672641">
            <w:pPr>
              <w:pStyle w:val="GlossEng2ptafter"/>
              <w:rPr>
                <w:szCs w:val="19"/>
              </w:rPr>
            </w:pPr>
          </w:p>
        </w:tc>
        <w:tc>
          <w:tcPr>
            <w:tcW w:w="553" w:type="dxa"/>
            <w:gridSpan w:val="2"/>
            <w:shd w:val="clear" w:color="auto" w:fill="auto"/>
          </w:tcPr>
          <w:p w14:paraId="34B5BD60" w14:textId="77777777" w:rsidR="00672641" w:rsidRPr="00AC23C4" w:rsidRDefault="00672641" w:rsidP="00672641">
            <w:pPr>
              <w:pStyle w:val="GlossEng2ptafter"/>
              <w:rPr>
                <w:sz w:val="19"/>
                <w:szCs w:val="19"/>
              </w:rPr>
            </w:pPr>
            <w:r w:rsidRPr="00AC23C4">
              <w:rPr>
                <w:szCs w:val="19"/>
              </w:rPr>
              <w:t>exist</w:t>
            </w:r>
          </w:p>
        </w:tc>
        <w:tc>
          <w:tcPr>
            <w:tcW w:w="284" w:type="dxa"/>
            <w:gridSpan w:val="2"/>
            <w:shd w:val="clear" w:color="auto" w:fill="auto"/>
          </w:tcPr>
          <w:p w14:paraId="3B2EE93C" w14:textId="77777777" w:rsidR="00672641" w:rsidRPr="00AC23C4" w:rsidRDefault="00672641" w:rsidP="00672641">
            <w:pPr>
              <w:pStyle w:val="GlossEng2ptafter"/>
              <w:rPr>
                <w:szCs w:val="19"/>
              </w:rPr>
            </w:pPr>
          </w:p>
        </w:tc>
        <w:tc>
          <w:tcPr>
            <w:tcW w:w="480" w:type="dxa"/>
            <w:shd w:val="clear" w:color="auto" w:fill="auto"/>
          </w:tcPr>
          <w:p w14:paraId="11B68914" w14:textId="77777777" w:rsidR="00672641" w:rsidRPr="00AC23C4" w:rsidRDefault="00672641" w:rsidP="00672641">
            <w:pPr>
              <w:pStyle w:val="GlossEng2ptafter"/>
              <w:rPr>
                <w:szCs w:val="19"/>
              </w:rPr>
            </w:pPr>
            <w:r w:rsidRPr="00AC23C4">
              <w:rPr>
                <w:szCs w:val="19"/>
              </w:rPr>
              <w:t>two</w:t>
            </w:r>
          </w:p>
        </w:tc>
        <w:tc>
          <w:tcPr>
            <w:tcW w:w="758" w:type="dxa"/>
            <w:gridSpan w:val="2"/>
            <w:shd w:val="clear" w:color="auto" w:fill="auto"/>
          </w:tcPr>
          <w:p w14:paraId="22B5756C" w14:textId="77777777" w:rsidR="00672641" w:rsidRPr="00AC23C4" w:rsidRDefault="00672641" w:rsidP="00672641">
            <w:pPr>
              <w:pStyle w:val="GlossEng2ptafter"/>
              <w:rPr>
                <w:szCs w:val="19"/>
              </w:rPr>
            </w:pPr>
            <w:r w:rsidRPr="00AC23C4">
              <w:rPr>
                <w:szCs w:val="19"/>
              </w:rPr>
              <w:t>variety</w:t>
            </w:r>
          </w:p>
        </w:tc>
        <w:tc>
          <w:tcPr>
            <w:tcW w:w="558" w:type="dxa"/>
            <w:gridSpan w:val="2"/>
            <w:shd w:val="clear" w:color="auto" w:fill="auto"/>
          </w:tcPr>
          <w:p w14:paraId="266669B5" w14:textId="77777777" w:rsidR="00672641" w:rsidRPr="00AC23C4" w:rsidRDefault="00672641" w:rsidP="00672641">
            <w:pPr>
              <w:pStyle w:val="GlossEng2ptafter"/>
              <w:rPr>
                <w:szCs w:val="19"/>
              </w:rPr>
            </w:pPr>
            <w:r w:rsidRPr="00AC23C4">
              <w:rPr>
                <w:szCs w:val="19"/>
              </w:rPr>
              <w:t>kind</w:t>
            </w:r>
          </w:p>
        </w:tc>
        <w:tc>
          <w:tcPr>
            <w:tcW w:w="558" w:type="dxa"/>
            <w:gridSpan w:val="2"/>
            <w:shd w:val="clear" w:color="auto" w:fill="auto"/>
          </w:tcPr>
          <w:p w14:paraId="41F20471" w14:textId="77777777" w:rsidR="00672641" w:rsidRPr="00AC23C4" w:rsidRDefault="00672641" w:rsidP="00672641">
            <w:pPr>
              <w:pStyle w:val="GlossEng2ptafter"/>
              <w:rPr>
                <w:szCs w:val="19"/>
              </w:rPr>
            </w:pPr>
            <w:r w:rsidRPr="00AC23C4">
              <w:rPr>
                <w:szCs w:val="19"/>
              </w:rPr>
              <w:t>exist</w:t>
            </w:r>
          </w:p>
        </w:tc>
        <w:tc>
          <w:tcPr>
            <w:tcW w:w="569" w:type="dxa"/>
            <w:gridSpan w:val="2"/>
            <w:shd w:val="clear" w:color="auto" w:fill="auto"/>
          </w:tcPr>
          <w:p w14:paraId="7CA14C06" w14:textId="77777777" w:rsidR="00672641" w:rsidRPr="0099608C" w:rsidRDefault="00672641" w:rsidP="00672641">
            <w:pPr>
              <w:pStyle w:val="GlossEng2ptafter"/>
              <w:rPr>
                <w:rStyle w:val="ChSmallCaps"/>
              </w:rPr>
            </w:pPr>
            <w:r w:rsidRPr="0099608C">
              <w:rPr>
                <w:rStyle w:val="ChSmallCaps"/>
              </w:rPr>
              <w:t>rel</w:t>
            </w:r>
          </w:p>
        </w:tc>
        <w:tc>
          <w:tcPr>
            <w:tcW w:w="1120" w:type="dxa"/>
            <w:gridSpan w:val="3"/>
            <w:shd w:val="clear" w:color="auto" w:fill="auto"/>
          </w:tcPr>
          <w:p w14:paraId="52EE6E60" w14:textId="77777777" w:rsidR="00672641" w:rsidRPr="00AC23C4" w:rsidRDefault="00672641" w:rsidP="00672641">
            <w:pPr>
              <w:pStyle w:val="GlossEng2ptafter"/>
              <w:rPr>
                <w:szCs w:val="19"/>
              </w:rPr>
            </w:pPr>
            <w:r w:rsidRPr="0099608C">
              <w:rPr>
                <w:rStyle w:val="ChSmallCaps"/>
              </w:rPr>
              <w:t>vblz</w:t>
            </w:r>
            <w:r w:rsidRPr="00DC6B25">
              <w:t>–</w:t>
            </w:r>
            <w:r w:rsidRPr="00AC23C4">
              <w:rPr>
                <w:szCs w:val="19"/>
              </w:rPr>
              <w:t>thorn</w:t>
            </w:r>
          </w:p>
        </w:tc>
        <w:tc>
          <w:tcPr>
            <w:tcW w:w="558" w:type="dxa"/>
            <w:gridSpan w:val="2"/>
            <w:shd w:val="clear" w:color="auto" w:fill="auto"/>
          </w:tcPr>
          <w:p w14:paraId="200D3DCE" w14:textId="77777777" w:rsidR="00672641" w:rsidRPr="00AC23C4" w:rsidRDefault="00672641" w:rsidP="00672641">
            <w:pPr>
              <w:pStyle w:val="GlossEng2ptafter"/>
              <w:rPr>
                <w:szCs w:val="19"/>
              </w:rPr>
            </w:pPr>
            <w:r w:rsidRPr="00AC23C4">
              <w:rPr>
                <w:szCs w:val="19"/>
              </w:rPr>
              <w:t>exist</w:t>
            </w:r>
          </w:p>
        </w:tc>
        <w:tc>
          <w:tcPr>
            <w:tcW w:w="569" w:type="dxa"/>
            <w:shd w:val="clear" w:color="auto" w:fill="auto"/>
          </w:tcPr>
          <w:p w14:paraId="3708D503" w14:textId="77777777" w:rsidR="00672641" w:rsidRPr="0099608C" w:rsidRDefault="00672641" w:rsidP="00672641">
            <w:pPr>
              <w:pStyle w:val="GlossEng2ptafter"/>
              <w:rPr>
                <w:rStyle w:val="ChSmallCaps"/>
              </w:rPr>
            </w:pPr>
            <w:r w:rsidRPr="0099608C">
              <w:rPr>
                <w:rStyle w:val="ChSmallCaps"/>
              </w:rPr>
              <w:t>rel</w:t>
            </w:r>
          </w:p>
        </w:tc>
      </w:tr>
      <w:tr w:rsidR="00AC23C4" w:rsidRPr="00626ADA" w14:paraId="3D49DD58" w14:textId="77777777" w:rsidTr="00AC23C4">
        <w:trPr>
          <w:gridAfter w:val="2"/>
          <w:wAfter w:w="900" w:type="dxa"/>
        </w:trPr>
        <w:tc>
          <w:tcPr>
            <w:tcW w:w="709" w:type="dxa"/>
            <w:shd w:val="clear" w:color="auto" w:fill="auto"/>
          </w:tcPr>
          <w:p w14:paraId="0F018F30" w14:textId="77777777" w:rsidR="00672641" w:rsidRPr="00626ADA" w:rsidRDefault="00672641" w:rsidP="00EC3499">
            <w:pPr>
              <w:pStyle w:val="O0Nwnext"/>
            </w:pPr>
          </w:p>
        </w:tc>
        <w:tc>
          <w:tcPr>
            <w:tcW w:w="504" w:type="dxa"/>
            <w:shd w:val="clear" w:color="auto" w:fill="auto"/>
          </w:tcPr>
          <w:p w14:paraId="49DED9B6" w14:textId="77777777" w:rsidR="00672641" w:rsidRPr="00AC23C4" w:rsidRDefault="00672641" w:rsidP="00672641">
            <w:pPr>
              <w:pStyle w:val="Text"/>
              <w:rPr>
                <w:szCs w:val="19"/>
              </w:rPr>
            </w:pPr>
            <w:r w:rsidRPr="00AC23C4">
              <w:rPr>
                <w:szCs w:val="19"/>
              </w:rPr>
              <w:t>tida</w:t>
            </w:r>
          </w:p>
        </w:tc>
        <w:tc>
          <w:tcPr>
            <w:tcW w:w="284" w:type="dxa"/>
            <w:gridSpan w:val="2"/>
            <w:shd w:val="clear" w:color="auto" w:fill="auto"/>
          </w:tcPr>
          <w:p w14:paraId="0552FA94" w14:textId="77777777" w:rsidR="00672641" w:rsidRPr="00AC23C4" w:rsidRDefault="00672641" w:rsidP="00672641">
            <w:pPr>
              <w:pStyle w:val="Text"/>
              <w:rPr>
                <w:szCs w:val="19"/>
              </w:rPr>
            </w:pPr>
            <w:r w:rsidRPr="00AC23C4">
              <w:rPr>
                <w:szCs w:val="19"/>
              </w:rPr>
              <w:t>…</w:t>
            </w:r>
          </w:p>
        </w:tc>
        <w:tc>
          <w:tcPr>
            <w:tcW w:w="975" w:type="dxa"/>
            <w:gridSpan w:val="3"/>
            <w:shd w:val="clear" w:color="auto" w:fill="auto"/>
          </w:tcPr>
          <w:p w14:paraId="5B63C2FA" w14:textId="77777777" w:rsidR="00672641" w:rsidRPr="00AC23C4" w:rsidRDefault="00672641" w:rsidP="00672641">
            <w:pPr>
              <w:pStyle w:val="Text"/>
              <w:rPr>
                <w:szCs w:val="19"/>
              </w:rPr>
            </w:pPr>
            <w:r w:rsidRPr="00AC23C4">
              <w:rPr>
                <w:szCs w:val="19"/>
              </w:rPr>
              <w:t>kan</w:t>
            </w:r>
            <w:r w:rsidR="00EC3499" w:rsidRPr="00AC23C4">
              <w:rPr>
                <w:szCs w:val="19"/>
              </w:rPr>
              <w:t>g</w:t>
            </w:r>
          </w:p>
        </w:tc>
        <w:tc>
          <w:tcPr>
            <w:tcW w:w="558" w:type="dxa"/>
            <w:gridSpan w:val="2"/>
            <w:shd w:val="clear" w:color="auto" w:fill="auto"/>
          </w:tcPr>
          <w:p w14:paraId="1D3BC80A" w14:textId="77777777" w:rsidR="00672641" w:rsidRPr="00AC23C4" w:rsidRDefault="00672641" w:rsidP="00672641">
            <w:pPr>
              <w:pStyle w:val="Text"/>
              <w:rPr>
                <w:szCs w:val="19"/>
              </w:rPr>
            </w:pPr>
            <w:r w:rsidRPr="00AC23C4">
              <w:rPr>
                <w:szCs w:val="19"/>
              </w:rPr>
              <w:t>ada</w:t>
            </w:r>
          </w:p>
        </w:tc>
        <w:tc>
          <w:tcPr>
            <w:tcW w:w="547" w:type="dxa"/>
            <w:gridSpan w:val="2"/>
            <w:shd w:val="clear" w:color="auto" w:fill="auto"/>
          </w:tcPr>
          <w:p w14:paraId="1975EB98" w14:textId="77777777" w:rsidR="00672641" w:rsidRPr="00AC23C4" w:rsidRDefault="00672641" w:rsidP="00672641">
            <w:pPr>
              <w:pStyle w:val="Text"/>
              <w:rPr>
                <w:szCs w:val="19"/>
              </w:rPr>
            </w:pPr>
            <w:r w:rsidRPr="00AC23C4">
              <w:rPr>
                <w:szCs w:val="19"/>
              </w:rPr>
              <w:t>sagu</w:t>
            </w:r>
          </w:p>
        </w:tc>
        <w:tc>
          <w:tcPr>
            <w:tcW w:w="569" w:type="dxa"/>
            <w:gridSpan w:val="2"/>
            <w:shd w:val="clear" w:color="auto" w:fill="auto"/>
          </w:tcPr>
          <w:p w14:paraId="5BDBF664" w14:textId="77777777" w:rsidR="00672641" w:rsidRPr="00AC23C4" w:rsidRDefault="00672641" w:rsidP="00672641">
            <w:pPr>
              <w:pStyle w:val="Text"/>
              <w:rPr>
                <w:szCs w:val="19"/>
              </w:rPr>
            </w:pPr>
            <w:r w:rsidRPr="00AC23C4">
              <w:rPr>
                <w:szCs w:val="19"/>
              </w:rPr>
              <w:t>yang</w:t>
            </w:r>
          </w:p>
        </w:tc>
        <w:tc>
          <w:tcPr>
            <w:tcW w:w="509" w:type="dxa"/>
            <w:gridSpan w:val="2"/>
            <w:shd w:val="clear" w:color="auto" w:fill="auto"/>
          </w:tcPr>
          <w:p w14:paraId="208841CE" w14:textId="77777777" w:rsidR="00672641" w:rsidRPr="00AC23C4" w:rsidRDefault="00672641" w:rsidP="00672641">
            <w:pPr>
              <w:pStyle w:val="Text"/>
              <w:rPr>
                <w:szCs w:val="19"/>
              </w:rPr>
            </w:pPr>
            <w:r w:rsidRPr="00AC23C4">
              <w:rPr>
                <w:szCs w:val="19"/>
              </w:rPr>
              <w:t>tida</w:t>
            </w:r>
          </w:p>
        </w:tc>
        <w:tc>
          <w:tcPr>
            <w:tcW w:w="558" w:type="dxa"/>
            <w:shd w:val="clear" w:color="auto" w:fill="auto"/>
          </w:tcPr>
          <w:p w14:paraId="26514FC2" w14:textId="77777777" w:rsidR="00672641" w:rsidRPr="00AC23C4" w:rsidRDefault="00672641" w:rsidP="00672641">
            <w:pPr>
              <w:pStyle w:val="Text"/>
              <w:rPr>
                <w:rStyle w:val="ChBlueBold"/>
                <w:szCs w:val="19"/>
              </w:rPr>
            </w:pPr>
            <w:r w:rsidRPr="00AC23C4">
              <w:rPr>
                <w:rStyle w:val="ChBlueBold"/>
                <w:szCs w:val="19"/>
              </w:rPr>
              <w:t>ada</w:t>
            </w:r>
          </w:p>
        </w:tc>
        <w:tc>
          <w:tcPr>
            <w:tcW w:w="603" w:type="dxa"/>
            <w:gridSpan w:val="2"/>
            <w:shd w:val="clear" w:color="auto" w:fill="auto"/>
          </w:tcPr>
          <w:p w14:paraId="186D89BD" w14:textId="77777777" w:rsidR="00672641" w:rsidRPr="00AC23C4" w:rsidRDefault="00672641" w:rsidP="00672641">
            <w:pPr>
              <w:pStyle w:val="Text"/>
              <w:rPr>
                <w:rStyle w:val="ChBlueBold"/>
                <w:szCs w:val="19"/>
              </w:rPr>
            </w:pPr>
            <w:r w:rsidRPr="00AC23C4">
              <w:rPr>
                <w:rStyle w:val="ChBlueBold"/>
                <w:szCs w:val="19"/>
              </w:rPr>
              <w:t>duri</w:t>
            </w:r>
          </w:p>
        </w:tc>
      </w:tr>
      <w:tr w:rsidR="00AC23C4" w:rsidRPr="00AC23C4" w14:paraId="0F2D8882" w14:textId="77777777" w:rsidTr="00AC23C4">
        <w:trPr>
          <w:gridAfter w:val="2"/>
          <w:wAfter w:w="900" w:type="dxa"/>
        </w:trPr>
        <w:tc>
          <w:tcPr>
            <w:tcW w:w="709" w:type="dxa"/>
            <w:shd w:val="clear" w:color="auto" w:fill="auto"/>
          </w:tcPr>
          <w:p w14:paraId="55BD4FF6" w14:textId="77777777" w:rsidR="00672641" w:rsidRPr="00AC23C4" w:rsidRDefault="00672641" w:rsidP="00672641">
            <w:pPr>
              <w:pStyle w:val="GlossEng"/>
              <w:rPr>
                <w:szCs w:val="19"/>
              </w:rPr>
            </w:pPr>
          </w:p>
        </w:tc>
        <w:tc>
          <w:tcPr>
            <w:tcW w:w="504" w:type="dxa"/>
            <w:shd w:val="clear" w:color="auto" w:fill="auto"/>
          </w:tcPr>
          <w:p w14:paraId="5AB165C9" w14:textId="77777777" w:rsidR="00672641" w:rsidRPr="0099608C" w:rsidRDefault="00672641" w:rsidP="00672641">
            <w:pPr>
              <w:pStyle w:val="GlossEng"/>
              <w:rPr>
                <w:rStyle w:val="ChSmallCaps"/>
              </w:rPr>
            </w:pPr>
            <w:r w:rsidRPr="0099608C">
              <w:rPr>
                <w:rStyle w:val="ChSmallCaps"/>
              </w:rPr>
              <w:t>neg</w:t>
            </w:r>
          </w:p>
        </w:tc>
        <w:tc>
          <w:tcPr>
            <w:tcW w:w="284" w:type="dxa"/>
            <w:gridSpan w:val="2"/>
            <w:shd w:val="clear" w:color="auto" w:fill="auto"/>
          </w:tcPr>
          <w:p w14:paraId="629AAC8E" w14:textId="77777777" w:rsidR="00672641" w:rsidRPr="00AC23C4" w:rsidRDefault="00672641" w:rsidP="00672641">
            <w:pPr>
              <w:pStyle w:val="GlossEng"/>
              <w:rPr>
                <w:rStyle w:val="ChSmallCaps"/>
                <w:szCs w:val="19"/>
              </w:rPr>
            </w:pPr>
          </w:p>
        </w:tc>
        <w:tc>
          <w:tcPr>
            <w:tcW w:w="975" w:type="dxa"/>
            <w:gridSpan w:val="3"/>
            <w:shd w:val="clear" w:color="auto" w:fill="auto"/>
          </w:tcPr>
          <w:p w14:paraId="62DAA9F0" w14:textId="77777777" w:rsidR="00672641" w:rsidRPr="00AC23C4" w:rsidRDefault="00672641" w:rsidP="00672641">
            <w:pPr>
              <w:pStyle w:val="GlossEng"/>
              <w:rPr>
                <w:szCs w:val="19"/>
              </w:rPr>
            </w:pPr>
            <w:r w:rsidRPr="00AC23C4">
              <w:rPr>
                <w:szCs w:val="19"/>
              </w:rPr>
              <w:t>you.know</w:t>
            </w:r>
          </w:p>
        </w:tc>
        <w:tc>
          <w:tcPr>
            <w:tcW w:w="558" w:type="dxa"/>
            <w:gridSpan w:val="2"/>
            <w:shd w:val="clear" w:color="auto" w:fill="auto"/>
          </w:tcPr>
          <w:p w14:paraId="79B63AAB" w14:textId="77777777" w:rsidR="00672641" w:rsidRPr="00AC23C4" w:rsidRDefault="00672641" w:rsidP="00672641">
            <w:pPr>
              <w:pStyle w:val="GlossEng"/>
              <w:rPr>
                <w:szCs w:val="19"/>
              </w:rPr>
            </w:pPr>
            <w:r w:rsidRPr="00AC23C4">
              <w:rPr>
                <w:szCs w:val="19"/>
              </w:rPr>
              <w:t>exist</w:t>
            </w:r>
          </w:p>
        </w:tc>
        <w:tc>
          <w:tcPr>
            <w:tcW w:w="547" w:type="dxa"/>
            <w:gridSpan w:val="2"/>
            <w:shd w:val="clear" w:color="auto" w:fill="auto"/>
          </w:tcPr>
          <w:p w14:paraId="5EF5B432" w14:textId="77777777" w:rsidR="00672641" w:rsidRPr="00AC23C4" w:rsidRDefault="00672641" w:rsidP="00672641">
            <w:pPr>
              <w:pStyle w:val="GlossEng"/>
              <w:rPr>
                <w:szCs w:val="19"/>
              </w:rPr>
            </w:pPr>
            <w:r w:rsidRPr="00AC23C4">
              <w:rPr>
                <w:szCs w:val="19"/>
              </w:rPr>
              <w:t>sago</w:t>
            </w:r>
          </w:p>
        </w:tc>
        <w:tc>
          <w:tcPr>
            <w:tcW w:w="569" w:type="dxa"/>
            <w:gridSpan w:val="2"/>
            <w:shd w:val="clear" w:color="auto" w:fill="auto"/>
          </w:tcPr>
          <w:p w14:paraId="130EC898" w14:textId="77777777" w:rsidR="00672641" w:rsidRPr="0099608C" w:rsidRDefault="00672641" w:rsidP="00672641">
            <w:pPr>
              <w:pStyle w:val="GlossEng"/>
              <w:rPr>
                <w:rStyle w:val="ChSmallCaps"/>
              </w:rPr>
            </w:pPr>
            <w:r w:rsidRPr="0099608C">
              <w:rPr>
                <w:rStyle w:val="ChSmallCaps"/>
              </w:rPr>
              <w:t>rel</w:t>
            </w:r>
          </w:p>
        </w:tc>
        <w:tc>
          <w:tcPr>
            <w:tcW w:w="509" w:type="dxa"/>
            <w:gridSpan w:val="2"/>
            <w:shd w:val="clear" w:color="auto" w:fill="auto"/>
          </w:tcPr>
          <w:p w14:paraId="39322E4F" w14:textId="77777777" w:rsidR="00672641" w:rsidRPr="0099608C" w:rsidRDefault="00672641" w:rsidP="00672641">
            <w:pPr>
              <w:pStyle w:val="GlossEng"/>
              <w:rPr>
                <w:rStyle w:val="ChSmallCaps"/>
              </w:rPr>
            </w:pPr>
            <w:r w:rsidRPr="0099608C">
              <w:rPr>
                <w:rStyle w:val="ChSmallCaps"/>
              </w:rPr>
              <w:t>neg</w:t>
            </w:r>
          </w:p>
        </w:tc>
        <w:tc>
          <w:tcPr>
            <w:tcW w:w="558" w:type="dxa"/>
            <w:shd w:val="clear" w:color="auto" w:fill="auto"/>
          </w:tcPr>
          <w:p w14:paraId="5527644A" w14:textId="77777777" w:rsidR="00672641" w:rsidRPr="00AC23C4" w:rsidRDefault="00672641" w:rsidP="00672641">
            <w:pPr>
              <w:pStyle w:val="GlossEng"/>
              <w:rPr>
                <w:szCs w:val="19"/>
              </w:rPr>
            </w:pPr>
            <w:r w:rsidRPr="00AC23C4">
              <w:rPr>
                <w:szCs w:val="19"/>
              </w:rPr>
              <w:t>exist</w:t>
            </w:r>
          </w:p>
        </w:tc>
        <w:tc>
          <w:tcPr>
            <w:tcW w:w="603" w:type="dxa"/>
            <w:gridSpan w:val="2"/>
            <w:shd w:val="clear" w:color="auto" w:fill="auto"/>
          </w:tcPr>
          <w:p w14:paraId="633F51AF" w14:textId="77777777" w:rsidR="00672641" w:rsidRPr="00AC23C4" w:rsidRDefault="00672641" w:rsidP="00672641">
            <w:pPr>
              <w:pStyle w:val="GlossEng"/>
              <w:rPr>
                <w:szCs w:val="19"/>
              </w:rPr>
            </w:pPr>
            <w:r w:rsidRPr="00AC23C4">
              <w:rPr>
                <w:szCs w:val="19"/>
              </w:rPr>
              <w:t>thorn</w:t>
            </w:r>
          </w:p>
        </w:tc>
      </w:tr>
    </w:tbl>
    <w:p w14:paraId="60DAA636" w14:textId="6E642C93" w:rsidR="00672641" w:rsidRPr="00D878D3" w:rsidRDefault="00B7093A" w:rsidP="00672641">
      <w:pPr>
        <w:pStyle w:val="FreeTranslEng"/>
      </w:pPr>
      <w:r>
        <w:rPr>
          <w:szCs w:val="19"/>
        </w:rPr>
        <w:t>‘</w:t>
      </w:r>
      <w:r w:rsidR="00672641" w:rsidRPr="0090507A">
        <w:rPr>
          <w:szCs w:val="19"/>
        </w:rPr>
        <w:t xml:space="preserve">there are … two kinds (of sago palms), ones that </w:t>
      </w:r>
      <w:r w:rsidR="00672641" w:rsidRPr="0090507A">
        <w:rPr>
          <w:rStyle w:val="ChBlueBold"/>
          <w:szCs w:val="19"/>
        </w:rPr>
        <w:t>have thorns</w:t>
      </w:r>
      <w:r w:rsidR="00672641" w:rsidRPr="0090507A">
        <w:rPr>
          <w:szCs w:val="19"/>
        </w:rPr>
        <w:t xml:space="preserve"> and ones that don</w:t>
      </w:r>
      <w:r>
        <w:rPr>
          <w:szCs w:val="19"/>
        </w:rPr>
        <w:t>’</w:t>
      </w:r>
      <w:r w:rsidR="00672641" w:rsidRPr="0090507A">
        <w:rPr>
          <w:szCs w:val="19"/>
        </w:rPr>
        <w:t>t (have thorns) … you know (there are) sago palms that don</w:t>
      </w:r>
      <w:r>
        <w:rPr>
          <w:szCs w:val="19"/>
        </w:rPr>
        <w:t>’</w:t>
      </w:r>
      <w:r w:rsidR="00672641" w:rsidRPr="0090507A">
        <w:rPr>
          <w:szCs w:val="19"/>
        </w:rPr>
        <w:t xml:space="preserve">t </w:t>
      </w:r>
      <w:r w:rsidR="00672641" w:rsidRPr="0090507A">
        <w:rPr>
          <w:rStyle w:val="ChBlueBold"/>
          <w:szCs w:val="19"/>
        </w:rPr>
        <w:t>have thorns</w:t>
      </w:r>
      <w:r>
        <w:rPr>
          <w:szCs w:val="19"/>
        </w:rPr>
        <w:t>’</w:t>
      </w:r>
      <w:r w:rsidR="00672641" w:rsidRPr="0090507A">
        <w:rPr>
          <w:szCs w:val="19"/>
        </w:rPr>
        <w:t xml:space="preserve"> </w:t>
      </w:r>
      <w:r w:rsidR="00672641" w:rsidRPr="00146C8C">
        <w:rPr>
          <w:rStyle w:val="ExampleSource"/>
        </w:rPr>
        <w:t>[081014-006-</w:t>
      </w:r>
      <w:r w:rsidR="001B7E6E">
        <w:rPr>
          <w:rStyle w:val="ExampleSource"/>
        </w:rPr>
        <w:t>Cv</w:t>
      </w:r>
      <w:r w:rsidR="00672641" w:rsidRPr="00146C8C">
        <w:rPr>
          <w:rStyle w:val="ExampleSource"/>
        </w:rPr>
        <w:t>Pr.0007/0009]</w:t>
      </w:r>
    </w:p>
    <w:p w14:paraId="3F274E4B" w14:textId="255406EC" w:rsidR="00672641" w:rsidRPr="0090507A" w:rsidRDefault="00672641" w:rsidP="007C35F3">
      <w:pPr>
        <w:pStyle w:val="Body0010after"/>
      </w:pPr>
      <w:r w:rsidRPr="0090507A">
        <w:t>To</w:t>
      </w:r>
      <w:r w:rsidRPr="00866199">
        <w:t xml:space="preserve"> </w:t>
      </w:r>
      <w:r w:rsidRPr="0090507A">
        <w:t xml:space="preserve">express </w:t>
      </w:r>
      <w:r w:rsidR="00B7093A">
        <w:t>‘</w:t>
      </w:r>
      <w:r w:rsidRPr="0090507A">
        <w:t xml:space="preserve">be </w:t>
      </w:r>
      <w:r w:rsidRPr="0099608C">
        <w:rPr>
          <w:rStyle w:val="ChSmallCaps"/>
        </w:rPr>
        <w:t>base</w:t>
      </w:r>
      <w:r w:rsidR="00B7093A">
        <w:t>’</w:t>
      </w:r>
      <w:r w:rsidRPr="0090507A">
        <w:t xml:space="preserve">, speakers </w:t>
      </w:r>
      <w:r>
        <w:t xml:space="preserve">use </w:t>
      </w:r>
      <w:r w:rsidRPr="0090507A">
        <w:t xml:space="preserve">a nominal predicate </w:t>
      </w:r>
      <w:r>
        <w:t xml:space="preserve">such </w:t>
      </w:r>
      <w:r w:rsidRPr="0090507A">
        <w:t xml:space="preserve">as </w:t>
      </w:r>
      <w:r>
        <w:rPr>
          <w:rStyle w:val="ChItalBold"/>
          <w:szCs w:val="19"/>
        </w:rPr>
        <w:t>ade-</w:t>
      </w:r>
      <w:r w:rsidRPr="0090507A">
        <w:rPr>
          <w:rStyle w:val="ChItalBold"/>
          <w:szCs w:val="19"/>
        </w:rPr>
        <w:t>kaka</w:t>
      </w:r>
      <w:r w:rsidRPr="0090507A">
        <w:t xml:space="preserve"> </w:t>
      </w:r>
      <w:r w:rsidR="00B7093A">
        <w:t>‘</w:t>
      </w:r>
      <w:r>
        <w:t>siblings</w:t>
      </w:r>
      <w:r w:rsidR="00B7093A">
        <w:t>’</w:t>
      </w:r>
      <w:r>
        <w:t xml:space="preserve"> </w:t>
      </w:r>
      <w:r w:rsidRPr="0090507A">
        <w:t xml:space="preserve">in </w:t>
      </w:r>
      <w:r w:rsidRPr="0090507A">
        <w:fldChar w:fldCharType="begin"/>
      </w:r>
      <w:r w:rsidRPr="0090507A">
        <w:instrText xml:space="preserve"> REF _Ref338927615 \h </w:instrText>
      </w:r>
      <w:r w:rsidRPr="0090507A">
        <w:fldChar w:fldCharType="separate"/>
      </w:r>
      <w:r w:rsidR="00154D81" w:rsidRPr="00E27161">
        <w:t>(</w:t>
      </w:r>
      <w:r w:rsidR="00154D81">
        <w:rPr>
          <w:noProof/>
          <w:szCs w:val="19"/>
        </w:rPr>
        <w:t>52</w:t>
      </w:r>
      <w:r w:rsidR="00154D81" w:rsidRPr="00AC23C4">
        <w:rPr>
          <w:szCs w:val="19"/>
        </w:rPr>
        <w:t>)</w:t>
      </w:r>
      <w:r w:rsidRPr="0090507A">
        <w:fldChar w:fldCharType="end"/>
      </w:r>
      <w:r w:rsidRPr="0090507A">
        <w:t xml:space="preserve">, </w:t>
      </w:r>
      <w:r w:rsidR="007C35F3">
        <w:t xml:space="preserve">rather </w:t>
      </w:r>
      <w:r>
        <w:t xml:space="preserve">than the </w:t>
      </w:r>
      <w:r w:rsidR="007C35F3">
        <w:t xml:space="preserve">respective </w:t>
      </w:r>
      <w:r w:rsidRPr="0090507A">
        <w:t xml:space="preserve">prefixed form </w:t>
      </w:r>
      <w:r>
        <w:rPr>
          <w:rStyle w:val="ChItalBold"/>
          <w:szCs w:val="19"/>
        </w:rPr>
        <w:t>b</w:t>
      </w:r>
      <w:r w:rsidRPr="0090507A">
        <w:rPr>
          <w:rStyle w:val="ChItalBold"/>
          <w:szCs w:val="19"/>
        </w:rPr>
        <w:t>rade-kaka</w:t>
      </w:r>
      <w:r w:rsidRPr="0090507A">
        <w:t xml:space="preserve"> </w:t>
      </w:r>
      <w:r w:rsidR="00B7093A">
        <w:t>‘</w:t>
      </w:r>
      <w:r>
        <w:t>be siblings</w:t>
      </w:r>
      <w:r w:rsidR="00B7093A">
        <w:t>’</w:t>
      </w:r>
      <w:r>
        <w:t xml:space="preserve"> </w:t>
      </w:r>
      <w:r w:rsidR="007C35F3">
        <w:t xml:space="preserve">as </w:t>
      </w:r>
      <w:r w:rsidRPr="0090507A">
        <w:t xml:space="preserve">in </w:t>
      </w:r>
      <w:r w:rsidRPr="0090507A">
        <w:fldChar w:fldCharType="begin"/>
      </w:r>
      <w:r w:rsidRPr="0090507A">
        <w:instrText xml:space="preserve"> REF _Ref338927616 \h </w:instrText>
      </w:r>
      <w:r w:rsidRPr="0090507A">
        <w:fldChar w:fldCharType="separate"/>
      </w:r>
      <w:r w:rsidR="00154D81" w:rsidRPr="000044EA">
        <w:t>(</w:t>
      </w:r>
      <w:r w:rsidR="00154D81">
        <w:rPr>
          <w:noProof/>
          <w:szCs w:val="19"/>
        </w:rPr>
        <w:t>53</w:t>
      </w:r>
      <w:r w:rsidR="00154D81" w:rsidRPr="00AC23C4">
        <w:rPr>
          <w:szCs w:val="19"/>
        </w:rPr>
        <w:t>)</w:t>
      </w:r>
      <w:r w:rsidRPr="0090507A">
        <w:fldChar w:fldCharType="end"/>
      </w:r>
      <w:r w:rsidRPr="0090507A">
        <w:t>.</w:t>
      </w:r>
    </w:p>
    <w:tbl>
      <w:tblPr>
        <w:tblW w:w="4795" w:type="dxa"/>
        <w:tblCellMar>
          <w:left w:w="40" w:type="dxa"/>
          <w:right w:w="40" w:type="dxa"/>
        </w:tblCellMar>
        <w:tblLook w:val="01E0" w:firstRow="1" w:lastRow="1" w:firstColumn="1" w:lastColumn="1" w:noHBand="0" w:noVBand="0"/>
      </w:tblPr>
      <w:tblGrid>
        <w:gridCol w:w="709"/>
        <w:gridCol w:w="480"/>
        <w:gridCol w:w="536"/>
        <w:gridCol w:w="858"/>
        <w:gridCol w:w="485"/>
        <w:gridCol w:w="969"/>
        <w:gridCol w:w="758"/>
      </w:tblGrid>
      <w:tr w:rsidR="00AC23C4" w:rsidRPr="00626ADA" w14:paraId="55CE00D9" w14:textId="77777777" w:rsidTr="00AC23C4">
        <w:tc>
          <w:tcPr>
            <w:tcW w:w="709" w:type="dxa"/>
            <w:shd w:val="clear" w:color="auto" w:fill="auto"/>
          </w:tcPr>
          <w:p w14:paraId="61F36391" w14:textId="77777777" w:rsidR="00672641" w:rsidRPr="00AC23C4" w:rsidRDefault="00672641" w:rsidP="00672641">
            <w:pPr>
              <w:pStyle w:val="O0Nwnext"/>
              <w:rPr>
                <w:szCs w:val="19"/>
              </w:rPr>
            </w:pPr>
            <w:bookmarkStart w:id="1438" w:name="_Ref326233921"/>
            <w:bookmarkStart w:id="1439" w:name="_Ref338927615"/>
            <w:r w:rsidRPr="00E27161">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2</w:t>
            </w:r>
            <w:r w:rsidRPr="00AC23C4">
              <w:rPr>
                <w:szCs w:val="19"/>
              </w:rPr>
              <w:fldChar w:fldCharType="end"/>
            </w:r>
            <w:bookmarkEnd w:id="1438"/>
            <w:r w:rsidRPr="00AC23C4">
              <w:rPr>
                <w:szCs w:val="19"/>
              </w:rPr>
              <w:t>)</w:t>
            </w:r>
            <w:bookmarkEnd w:id="1439"/>
          </w:p>
        </w:tc>
        <w:tc>
          <w:tcPr>
            <w:tcW w:w="480" w:type="dxa"/>
            <w:shd w:val="clear" w:color="auto" w:fill="auto"/>
          </w:tcPr>
          <w:p w14:paraId="513FA716" w14:textId="77777777" w:rsidR="00672641" w:rsidRPr="00AC23C4" w:rsidRDefault="00672641" w:rsidP="00672641">
            <w:pPr>
              <w:pStyle w:val="Text"/>
              <w:rPr>
                <w:szCs w:val="19"/>
              </w:rPr>
            </w:pPr>
            <w:r w:rsidRPr="00AC23C4">
              <w:rPr>
                <w:szCs w:val="19"/>
              </w:rPr>
              <w:t>jadi</w:t>
            </w:r>
          </w:p>
        </w:tc>
        <w:tc>
          <w:tcPr>
            <w:tcW w:w="536" w:type="dxa"/>
            <w:shd w:val="clear" w:color="auto" w:fill="auto"/>
          </w:tcPr>
          <w:p w14:paraId="11F9E909" w14:textId="77777777" w:rsidR="00672641" w:rsidRPr="00AC23C4" w:rsidRDefault="00672641" w:rsidP="00672641">
            <w:pPr>
              <w:pStyle w:val="Text"/>
              <w:rPr>
                <w:szCs w:val="19"/>
              </w:rPr>
            </w:pPr>
            <w:r w:rsidRPr="00AC23C4">
              <w:rPr>
                <w:szCs w:val="19"/>
              </w:rPr>
              <w:t>saya</w:t>
            </w:r>
          </w:p>
        </w:tc>
        <w:tc>
          <w:tcPr>
            <w:tcW w:w="858" w:type="dxa"/>
            <w:shd w:val="clear" w:color="auto" w:fill="auto"/>
          </w:tcPr>
          <w:p w14:paraId="3B6DC347" w14:textId="77777777" w:rsidR="00672641" w:rsidRPr="00AC23C4" w:rsidRDefault="00672641" w:rsidP="00672641">
            <w:pPr>
              <w:pStyle w:val="Text"/>
              <w:rPr>
                <w:szCs w:val="19"/>
              </w:rPr>
            </w:pPr>
            <w:r w:rsidRPr="00AC23C4">
              <w:rPr>
                <w:szCs w:val="19"/>
              </w:rPr>
              <w:t>dengan</w:t>
            </w:r>
            <w:r w:rsidR="008E3642" w:rsidRPr="00AC23C4">
              <w:rPr>
                <w:szCs w:val="19"/>
              </w:rPr>
              <w:t>g</w:t>
            </w:r>
          </w:p>
        </w:tc>
        <w:tc>
          <w:tcPr>
            <w:tcW w:w="485" w:type="dxa"/>
            <w:shd w:val="clear" w:color="auto" w:fill="auto"/>
          </w:tcPr>
          <w:p w14:paraId="7CE95FCB" w14:textId="77777777" w:rsidR="00672641" w:rsidRPr="00AC23C4" w:rsidRDefault="00672641" w:rsidP="00672641">
            <w:pPr>
              <w:pStyle w:val="Text"/>
              <w:rPr>
                <w:szCs w:val="19"/>
              </w:rPr>
            </w:pPr>
            <w:r w:rsidRPr="00AC23C4">
              <w:rPr>
                <w:szCs w:val="19"/>
              </w:rPr>
              <w:t>dia</w:t>
            </w:r>
          </w:p>
        </w:tc>
        <w:tc>
          <w:tcPr>
            <w:tcW w:w="969" w:type="dxa"/>
            <w:shd w:val="clear" w:color="auto" w:fill="auto"/>
          </w:tcPr>
          <w:p w14:paraId="200CE942" w14:textId="77777777" w:rsidR="00672641" w:rsidRPr="00AC23C4" w:rsidRDefault="00672641" w:rsidP="00672641">
            <w:pPr>
              <w:pStyle w:val="Text"/>
              <w:rPr>
                <w:rStyle w:val="ChBlueBold"/>
                <w:szCs w:val="19"/>
              </w:rPr>
            </w:pPr>
            <w:r w:rsidRPr="00AC23C4">
              <w:rPr>
                <w:rStyle w:val="ChBlueBold"/>
                <w:szCs w:val="19"/>
              </w:rPr>
              <w:t>ade-kaka</w:t>
            </w:r>
          </w:p>
        </w:tc>
        <w:tc>
          <w:tcPr>
            <w:tcW w:w="758" w:type="dxa"/>
            <w:shd w:val="clear" w:color="auto" w:fill="auto"/>
          </w:tcPr>
          <w:p w14:paraId="2A5D3BDB" w14:textId="77777777" w:rsidR="00672641" w:rsidRPr="00AC23C4" w:rsidRDefault="00672641" w:rsidP="00672641">
            <w:pPr>
              <w:pStyle w:val="Text"/>
              <w:rPr>
                <w:szCs w:val="19"/>
              </w:rPr>
            </w:pPr>
            <w:r w:rsidRPr="00AC23C4">
              <w:rPr>
                <w:szCs w:val="19"/>
              </w:rPr>
              <w:t>sunggu</w:t>
            </w:r>
          </w:p>
        </w:tc>
      </w:tr>
      <w:tr w:rsidR="00AC23C4" w:rsidRPr="00626ADA" w14:paraId="5EA75583" w14:textId="77777777" w:rsidTr="00AC23C4">
        <w:tc>
          <w:tcPr>
            <w:tcW w:w="709" w:type="dxa"/>
            <w:shd w:val="clear" w:color="auto" w:fill="auto"/>
          </w:tcPr>
          <w:p w14:paraId="5B0358D3" w14:textId="77777777" w:rsidR="00672641" w:rsidRPr="00AC23C4" w:rsidRDefault="00672641" w:rsidP="00672641">
            <w:pPr>
              <w:pStyle w:val="O0Nwnext"/>
              <w:rPr>
                <w:szCs w:val="19"/>
              </w:rPr>
            </w:pPr>
          </w:p>
        </w:tc>
        <w:tc>
          <w:tcPr>
            <w:tcW w:w="480" w:type="dxa"/>
            <w:shd w:val="clear" w:color="auto" w:fill="auto"/>
          </w:tcPr>
          <w:p w14:paraId="2A73883F" w14:textId="77777777" w:rsidR="00672641" w:rsidRPr="00AC23C4" w:rsidRDefault="00672641" w:rsidP="00672641">
            <w:pPr>
              <w:pStyle w:val="Text"/>
              <w:rPr>
                <w:szCs w:val="19"/>
              </w:rPr>
            </w:pPr>
          </w:p>
        </w:tc>
        <w:tc>
          <w:tcPr>
            <w:tcW w:w="536" w:type="dxa"/>
            <w:shd w:val="clear" w:color="auto" w:fill="auto"/>
          </w:tcPr>
          <w:p w14:paraId="2D3E9A73" w14:textId="77777777" w:rsidR="00672641" w:rsidRPr="00AC23C4" w:rsidRDefault="00672641" w:rsidP="00672641">
            <w:pPr>
              <w:pStyle w:val="Text"/>
              <w:rPr>
                <w:szCs w:val="19"/>
              </w:rPr>
            </w:pPr>
          </w:p>
        </w:tc>
        <w:tc>
          <w:tcPr>
            <w:tcW w:w="858" w:type="dxa"/>
            <w:shd w:val="clear" w:color="auto" w:fill="auto"/>
          </w:tcPr>
          <w:p w14:paraId="55B80525" w14:textId="77777777" w:rsidR="00672641" w:rsidRPr="00AC23C4" w:rsidRDefault="00672641" w:rsidP="00672641">
            <w:pPr>
              <w:pStyle w:val="Text"/>
              <w:rPr>
                <w:szCs w:val="19"/>
              </w:rPr>
            </w:pPr>
          </w:p>
        </w:tc>
        <w:tc>
          <w:tcPr>
            <w:tcW w:w="485" w:type="dxa"/>
            <w:shd w:val="clear" w:color="auto" w:fill="auto"/>
          </w:tcPr>
          <w:p w14:paraId="0FAA2E57" w14:textId="77777777" w:rsidR="00672641" w:rsidRPr="00AC23C4" w:rsidRDefault="00672641" w:rsidP="00672641">
            <w:pPr>
              <w:pStyle w:val="Text"/>
              <w:rPr>
                <w:szCs w:val="19"/>
              </w:rPr>
            </w:pPr>
          </w:p>
        </w:tc>
        <w:tc>
          <w:tcPr>
            <w:tcW w:w="969" w:type="dxa"/>
            <w:shd w:val="clear" w:color="auto" w:fill="auto"/>
          </w:tcPr>
          <w:p w14:paraId="0EC0878A" w14:textId="77777777" w:rsidR="00672641" w:rsidRPr="00E27161" w:rsidRDefault="00672641" w:rsidP="00672641">
            <w:pPr>
              <w:pStyle w:val="Text"/>
            </w:pPr>
            <w:r w:rsidRPr="00E27161">
              <w:t>ySb-</w:t>
            </w:r>
            <w:r>
              <w:t>oSb</w:t>
            </w:r>
          </w:p>
        </w:tc>
        <w:tc>
          <w:tcPr>
            <w:tcW w:w="758" w:type="dxa"/>
            <w:shd w:val="clear" w:color="auto" w:fill="auto"/>
          </w:tcPr>
          <w:p w14:paraId="0B1C7B00" w14:textId="77777777" w:rsidR="00672641" w:rsidRPr="00AC23C4" w:rsidRDefault="00672641" w:rsidP="00672641">
            <w:pPr>
              <w:pStyle w:val="Text"/>
              <w:rPr>
                <w:szCs w:val="19"/>
              </w:rPr>
            </w:pPr>
          </w:p>
        </w:tc>
      </w:tr>
      <w:tr w:rsidR="00AC23C4" w:rsidRPr="00AC23C4" w14:paraId="3C095821" w14:textId="77777777" w:rsidTr="00AC23C4">
        <w:tc>
          <w:tcPr>
            <w:tcW w:w="709" w:type="dxa"/>
            <w:shd w:val="clear" w:color="auto" w:fill="auto"/>
          </w:tcPr>
          <w:p w14:paraId="54886A5D" w14:textId="77777777" w:rsidR="00672641" w:rsidRPr="00AC23C4" w:rsidRDefault="00672641" w:rsidP="00672641">
            <w:pPr>
              <w:pStyle w:val="GlossEng"/>
              <w:rPr>
                <w:szCs w:val="19"/>
              </w:rPr>
            </w:pPr>
          </w:p>
        </w:tc>
        <w:tc>
          <w:tcPr>
            <w:tcW w:w="480" w:type="dxa"/>
            <w:shd w:val="clear" w:color="auto" w:fill="auto"/>
          </w:tcPr>
          <w:p w14:paraId="10656195" w14:textId="77777777" w:rsidR="00672641" w:rsidRPr="00AC23C4" w:rsidRDefault="00672641" w:rsidP="00672641">
            <w:pPr>
              <w:pStyle w:val="GlossEng"/>
              <w:rPr>
                <w:szCs w:val="19"/>
              </w:rPr>
            </w:pPr>
            <w:r w:rsidRPr="00AC23C4">
              <w:rPr>
                <w:szCs w:val="19"/>
              </w:rPr>
              <w:t>so</w:t>
            </w:r>
          </w:p>
        </w:tc>
        <w:tc>
          <w:tcPr>
            <w:tcW w:w="536" w:type="dxa"/>
            <w:shd w:val="clear" w:color="auto" w:fill="auto"/>
          </w:tcPr>
          <w:p w14:paraId="1C5D44E8" w14:textId="77777777" w:rsidR="00672641" w:rsidRPr="0099608C" w:rsidRDefault="00672641" w:rsidP="00672641">
            <w:pPr>
              <w:pStyle w:val="GlossEng"/>
              <w:rPr>
                <w:rStyle w:val="ChSmallCaps"/>
              </w:rPr>
            </w:pPr>
            <w:r w:rsidRPr="0099608C">
              <w:rPr>
                <w:rStyle w:val="ChSmallCaps"/>
              </w:rPr>
              <w:t>1sg</w:t>
            </w:r>
          </w:p>
        </w:tc>
        <w:tc>
          <w:tcPr>
            <w:tcW w:w="858" w:type="dxa"/>
            <w:shd w:val="clear" w:color="auto" w:fill="auto"/>
          </w:tcPr>
          <w:p w14:paraId="41293F77" w14:textId="77777777" w:rsidR="00672641" w:rsidRPr="00AC23C4" w:rsidRDefault="00672641" w:rsidP="00672641">
            <w:pPr>
              <w:pStyle w:val="GlossEng"/>
              <w:rPr>
                <w:szCs w:val="19"/>
              </w:rPr>
            </w:pPr>
            <w:r w:rsidRPr="00AC23C4">
              <w:rPr>
                <w:szCs w:val="19"/>
              </w:rPr>
              <w:t>with</w:t>
            </w:r>
          </w:p>
        </w:tc>
        <w:tc>
          <w:tcPr>
            <w:tcW w:w="485" w:type="dxa"/>
            <w:shd w:val="clear" w:color="auto" w:fill="auto"/>
          </w:tcPr>
          <w:p w14:paraId="66748122" w14:textId="77777777" w:rsidR="00672641" w:rsidRPr="0099608C" w:rsidRDefault="00672641" w:rsidP="00672641">
            <w:pPr>
              <w:pStyle w:val="GlossEng"/>
              <w:rPr>
                <w:rStyle w:val="ChSmallCaps"/>
              </w:rPr>
            </w:pPr>
            <w:r w:rsidRPr="0099608C">
              <w:rPr>
                <w:rStyle w:val="ChSmallCaps"/>
              </w:rPr>
              <w:t>3sg</w:t>
            </w:r>
          </w:p>
        </w:tc>
        <w:tc>
          <w:tcPr>
            <w:tcW w:w="969" w:type="dxa"/>
            <w:shd w:val="clear" w:color="auto" w:fill="auto"/>
          </w:tcPr>
          <w:p w14:paraId="1E8AEB71" w14:textId="77777777" w:rsidR="00672641" w:rsidRPr="00AC23C4" w:rsidRDefault="00672641" w:rsidP="00672641">
            <w:pPr>
              <w:pStyle w:val="GlossEng"/>
              <w:rPr>
                <w:szCs w:val="19"/>
              </w:rPr>
            </w:pPr>
            <w:r w:rsidRPr="00AC23C4">
              <w:rPr>
                <w:szCs w:val="19"/>
              </w:rPr>
              <w:t>siblings</w:t>
            </w:r>
          </w:p>
        </w:tc>
        <w:tc>
          <w:tcPr>
            <w:tcW w:w="758" w:type="dxa"/>
            <w:shd w:val="clear" w:color="auto" w:fill="auto"/>
          </w:tcPr>
          <w:p w14:paraId="52770BB7" w14:textId="77777777" w:rsidR="00672641" w:rsidRPr="00AC23C4" w:rsidRDefault="00672641" w:rsidP="00672641">
            <w:pPr>
              <w:pStyle w:val="GlossEng"/>
              <w:rPr>
                <w:szCs w:val="19"/>
              </w:rPr>
            </w:pPr>
            <w:r w:rsidRPr="00AC23C4">
              <w:rPr>
                <w:szCs w:val="19"/>
              </w:rPr>
              <w:t>be.true</w:t>
            </w:r>
          </w:p>
        </w:tc>
      </w:tr>
    </w:tbl>
    <w:p w14:paraId="4D86AC00" w14:textId="423F91B2" w:rsidR="00672641" w:rsidRPr="0090507A" w:rsidRDefault="00B7093A" w:rsidP="00672641">
      <w:pPr>
        <w:pStyle w:val="FreeTranslEng"/>
        <w:rPr>
          <w:szCs w:val="19"/>
        </w:rPr>
      </w:pPr>
      <w:r>
        <w:rPr>
          <w:szCs w:val="19"/>
        </w:rPr>
        <w:t>‘</w:t>
      </w:r>
      <w:r w:rsidR="00672641" w:rsidRPr="0090507A">
        <w:rPr>
          <w:szCs w:val="19"/>
        </w:rPr>
        <w:t xml:space="preserve">so I and she </w:t>
      </w:r>
      <w:r w:rsidR="00672641" w:rsidRPr="0090507A">
        <w:rPr>
          <w:rStyle w:val="ChBlueBold"/>
          <w:szCs w:val="19"/>
        </w:rPr>
        <w:t>are</w:t>
      </w:r>
      <w:r w:rsidR="00672641" w:rsidRPr="0090507A">
        <w:rPr>
          <w:szCs w:val="19"/>
        </w:rPr>
        <w:t xml:space="preserve"> full </w:t>
      </w:r>
      <w:r w:rsidR="00672641" w:rsidRPr="0090507A">
        <w:rPr>
          <w:rStyle w:val="ChBlueBold"/>
          <w:szCs w:val="19"/>
        </w:rPr>
        <w:t>siblings</w:t>
      </w:r>
      <w:r>
        <w:rPr>
          <w:szCs w:val="19"/>
        </w:rPr>
        <w:t>’</w:t>
      </w:r>
      <w:r w:rsidR="00672641" w:rsidRPr="0090507A">
        <w:rPr>
          <w:szCs w:val="19"/>
        </w:rPr>
        <w:t xml:space="preserve"> </w:t>
      </w:r>
      <w:r w:rsidR="00672641" w:rsidRPr="00DC46C1">
        <w:rPr>
          <w:rStyle w:val="ExampleSource"/>
        </w:rPr>
        <w:t>[080927-009-CvNP.0044]</w:t>
      </w:r>
    </w:p>
    <w:tbl>
      <w:tblPr>
        <w:tblW w:w="5767" w:type="dxa"/>
        <w:tblCellMar>
          <w:left w:w="40" w:type="dxa"/>
          <w:right w:w="40" w:type="dxa"/>
        </w:tblCellMar>
        <w:tblLook w:val="01E0" w:firstRow="1" w:lastRow="1" w:firstColumn="1" w:lastColumn="1" w:noHBand="0" w:noVBand="0"/>
      </w:tblPr>
      <w:tblGrid>
        <w:gridCol w:w="709"/>
        <w:gridCol w:w="480"/>
        <w:gridCol w:w="536"/>
        <w:gridCol w:w="858"/>
        <w:gridCol w:w="558"/>
        <w:gridCol w:w="747"/>
        <w:gridCol w:w="558"/>
        <w:gridCol w:w="1321"/>
      </w:tblGrid>
      <w:tr w:rsidR="00AC23C4" w:rsidRPr="00626ADA" w14:paraId="101259E7" w14:textId="77777777" w:rsidTr="00AC23C4">
        <w:tc>
          <w:tcPr>
            <w:tcW w:w="709" w:type="dxa"/>
            <w:shd w:val="clear" w:color="auto" w:fill="auto"/>
          </w:tcPr>
          <w:p w14:paraId="428156D0" w14:textId="77777777" w:rsidR="00672641" w:rsidRPr="00AC23C4" w:rsidRDefault="00672641" w:rsidP="00672641">
            <w:pPr>
              <w:pStyle w:val="O0Nwnext"/>
              <w:rPr>
                <w:szCs w:val="19"/>
              </w:rPr>
            </w:pPr>
            <w:bookmarkStart w:id="1440" w:name="_Ref326233918"/>
            <w:bookmarkStart w:id="1441" w:name="_Ref338927616"/>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3</w:t>
            </w:r>
            <w:r w:rsidRPr="00AC23C4">
              <w:rPr>
                <w:szCs w:val="19"/>
              </w:rPr>
              <w:fldChar w:fldCharType="end"/>
            </w:r>
            <w:bookmarkEnd w:id="1440"/>
            <w:r w:rsidRPr="00AC23C4">
              <w:rPr>
                <w:szCs w:val="19"/>
              </w:rPr>
              <w:t>)</w:t>
            </w:r>
            <w:bookmarkEnd w:id="1441"/>
          </w:p>
        </w:tc>
        <w:tc>
          <w:tcPr>
            <w:tcW w:w="480" w:type="dxa"/>
            <w:shd w:val="clear" w:color="auto" w:fill="auto"/>
          </w:tcPr>
          <w:p w14:paraId="76EC4918" w14:textId="77777777" w:rsidR="00672641" w:rsidRPr="00AC23C4" w:rsidRDefault="00672641" w:rsidP="00672641">
            <w:pPr>
              <w:pStyle w:val="Text"/>
              <w:rPr>
                <w:szCs w:val="19"/>
              </w:rPr>
            </w:pPr>
            <w:r w:rsidRPr="00AC23C4">
              <w:rPr>
                <w:szCs w:val="19"/>
              </w:rPr>
              <w:t>jadi</w:t>
            </w:r>
          </w:p>
        </w:tc>
        <w:tc>
          <w:tcPr>
            <w:tcW w:w="536" w:type="dxa"/>
            <w:shd w:val="clear" w:color="auto" w:fill="auto"/>
          </w:tcPr>
          <w:p w14:paraId="61BD0E42" w14:textId="77777777" w:rsidR="00672641" w:rsidRPr="00AC23C4" w:rsidRDefault="00672641" w:rsidP="00672641">
            <w:pPr>
              <w:pStyle w:val="Text"/>
              <w:rPr>
                <w:szCs w:val="19"/>
              </w:rPr>
            </w:pPr>
            <w:r w:rsidRPr="00AC23C4">
              <w:rPr>
                <w:szCs w:val="19"/>
              </w:rPr>
              <w:t>saya</w:t>
            </w:r>
          </w:p>
        </w:tc>
        <w:tc>
          <w:tcPr>
            <w:tcW w:w="858" w:type="dxa"/>
            <w:shd w:val="clear" w:color="auto" w:fill="auto"/>
          </w:tcPr>
          <w:p w14:paraId="2CD8F396" w14:textId="77777777" w:rsidR="00672641" w:rsidRPr="00AC23C4" w:rsidRDefault="00672641" w:rsidP="00672641">
            <w:pPr>
              <w:pStyle w:val="Text"/>
              <w:rPr>
                <w:szCs w:val="19"/>
              </w:rPr>
            </w:pPr>
            <w:r w:rsidRPr="00AC23C4">
              <w:rPr>
                <w:szCs w:val="19"/>
              </w:rPr>
              <w:t>dengan</w:t>
            </w:r>
            <w:r w:rsidR="008E3642" w:rsidRPr="00AC23C4">
              <w:rPr>
                <w:szCs w:val="19"/>
              </w:rPr>
              <w:t>g</w:t>
            </w:r>
          </w:p>
        </w:tc>
        <w:tc>
          <w:tcPr>
            <w:tcW w:w="558" w:type="dxa"/>
            <w:shd w:val="clear" w:color="auto" w:fill="auto"/>
          </w:tcPr>
          <w:p w14:paraId="1A0593C4" w14:textId="77777777" w:rsidR="00672641" w:rsidRPr="00AC23C4" w:rsidRDefault="00672641" w:rsidP="00672641">
            <w:pPr>
              <w:pStyle w:val="Text"/>
              <w:rPr>
                <w:szCs w:val="19"/>
              </w:rPr>
            </w:pPr>
            <w:r w:rsidRPr="00AC23C4">
              <w:rPr>
                <w:szCs w:val="19"/>
              </w:rPr>
              <w:t>kaka</w:t>
            </w:r>
          </w:p>
        </w:tc>
        <w:tc>
          <w:tcPr>
            <w:tcW w:w="747" w:type="dxa"/>
            <w:shd w:val="clear" w:color="auto" w:fill="auto"/>
          </w:tcPr>
          <w:p w14:paraId="63028A9C" w14:textId="77777777" w:rsidR="00672641" w:rsidRPr="00AC23C4" w:rsidRDefault="00194CE4" w:rsidP="00672641">
            <w:pPr>
              <w:pStyle w:val="Text"/>
              <w:rPr>
                <w:szCs w:val="19"/>
              </w:rPr>
            </w:pPr>
            <w:r w:rsidRPr="00AC23C4">
              <w:rPr>
                <w:szCs w:val="19"/>
              </w:rPr>
              <w:t>Nofita</w:t>
            </w:r>
          </w:p>
        </w:tc>
        <w:tc>
          <w:tcPr>
            <w:tcW w:w="558" w:type="dxa"/>
            <w:shd w:val="clear" w:color="auto" w:fill="auto"/>
          </w:tcPr>
          <w:p w14:paraId="738C7CA7" w14:textId="77777777" w:rsidR="00672641" w:rsidRPr="00AC23C4" w:rsidRDefault="00672641" w:rsidP="00672641">
            <w:pPr>
              <w:pStyle w:val="Text"/>
              <w:rPr>
                <w:szCs w:val="19"/>
              </w:rPr>
            </w:pPr>
            <w:r w:rsidRPr="00AC23C4">
              <w:rPr>
                <w:szCs w:val="19"/>
              </w:rPr>
              <w:t>masi</w:t>
            </w:r>
          </w:p>
        </w:tc>
        <w:tc>
          <w:tcPr>
            <w:tcW w:w="1321" w:type="dxa"/>
            <w:shd w:val="clear" w:color="auto" w:fill="auto"/>
          </w:tcPr>
          <w:p w14:paraId="6F9707C7" w14:textId="77777777" w:rsidR="00672641" w:rsidRPr="00AC23C4" w:rsidRDefault="00672641" w:rsidP="00672641">
            <w:pPr>
              <w:pStyle w:val="Text"/>
              <w:rPr>
                <w:rStyle w:val="ChBlueBold"/>
                <w:szCs w:val="19"/>
              </w:rPr>
            </w:pPr>
            <w:r w:rsidRPr="00AC23C4">
              <w:rPr>
                <w:rStyle w:val="ChBlueBold"/>
                <w:szCs w:val="19"/>
              </w:rPr>
              <w:t>br</w:t>
            </w:r>
            <w:r w:rsidRPr="008C675E">
              <w:rPr>
                <w:rStyle w:val="ChBlueBold"/>
              </w:rPr>
              <w:t>–</w:t>
            </w:r>
            <w:r w:rsidRPr="00AC23C4">
              <w:rPr>
                <w:rStyle w:val="ChBlueBold"/>
                <w:szCs w:val="19"/>
              </w:rPr>
              <w:t>ade-kaka</w:t>
            </w:r>
          </w:p>
        </w:tc>
      </w:tr>
      <w:tr w:rsidR="00AC23C4" w:rsidRPr="00AC23C4" w14:paraId="1501C673" w14:textId="77777777" w:rsidTr="00AC23C4">
        <w:tc>
          <w:tcPr>
            <w:tcW w:w="709" w:type="dxa"/>
            <w:shd w:val="clear" w:color="auto" w:fill="auto"/>
          </w:tcPr>
          <w:p w14:paraId="2B0FA918" w14:textId="77777777" w:rsidR="00672641" w:rsidRPr="00AC23C4" w:rsidRDefault="00672641" w:rsidP="00672641">
            <w:pPr>
              <w:pStyle w:val="GlossEng"/>
              <w:rPr>
                <w:szCs w:val="19"/>
              </w:rPr>
            </w:pPr>
          </w:p>
        </w:tc>
        <w:tc>
          <w:tcPr>
            <w:tcW w:w="480" w:type="dxa"/>
            <w:shd w:val="clear" w:color="auto" w:fill="auto"/>
          </w:tcPr>
          <w:p w14:paraId="12D6BDB6" w14:textId="77777777" w:rsidR="00672641" w:rsidRPr="00AC23C4" w:rsidRDefault="00672641" w:rsidP="00672641">
            <w:pPr>
              <w:pStyle w:val="GlossEng"/>
              <w:rPr>
                <w:szCs w:val="19"/>
              </w:rPr>
            </w:pPr>
            <w:r w:rsidRPr="00AC23C4">
              <w:rPr>
                <w:szCs w:val="19"/>
              </w:rPr>
              <w:t>so</w:t>
            </w:r>
          </w:p>
        </w:tc>
        <w:tc>
          <w:tcPr>
            <w:tcW w:w="536" w:type="dxa"/>
            <w:shd w:val="clear" w:color="auto" w:fill="auto"/>
          </w:tcPr>
          <w:p w14:paraId="5338A73D" w14:textId="77777777" w:rsidR="00672641" w:rsidRPr="0099608C" w:rsidRDefault="00672641" w:rsidP="00672641">
            <w:pPr>
              <w:pStyle w:val="GlossEng"/>
              <w:rPr>
                <w:rStyle w:val="ChSmallCaps"/>
              </w:rPr>
            </w:pPr>
            <w:r w:rsidRPr="0099608C">
              <w:rPr>
                <w:rStyle w:val="ChSmallCaps"/>
              </w:rPr>
              <w:t>1sg</w:t>
            </w:r>
          </w:p>
        </w:tc>
        <w:tc>
          <w:tcPr>
            <w:tcW w:w="858" w:type="dxa"/>
            <w:shd w:val="clear" w:color="auto" w:fill="auto"/>
          </w:tcPr>
          <w:p w14:paraId="3F74AADF" w14:textId="77777777" w:rsidR="00672641" w:rsidRPr="00AC23C4" w:rsidRDefault="00672641" w:rsidP="00672641">
            <w:pPr>
              <w:pStyle w:val="GlossEng"/>
              <w:rPr>
                <w:szCs w:val="19"/>
              </w:rPr>
            </w:pPr>
            <w:r w:rsidRPr="00AC23C4">
              <w:rPr>
                <w:szCs w:val="19"/>
              </w:rPr>
              <w:t>with</w:t>
            </w:r>
          </w:p>
        </w:tc>
        <w:tc>
          <w:tcPr>
            <w:tcW w:w="558" w:type="dxa"/>
            <w:shd w:val="clear" w:color="auto" w:fill="auto"/>
          </w:tcPr>
          <w:p w14:paraId="79CC136F" w14:textId="77777777" w:rsidR="00672641" w:rsidRPr="00AC23C4" w:rsidRDefault="00672641" w:rsidP="00672641">
            <w:pPr>
              <w:pStyle w:val="GlossEng"/>
              <w:rPr>
                <w:szCs w:val="19"/>
              </w:rPr>
            </w:pPr>
            <w:r w:rsidRPr="00AC23C4">
              <w:rPr>
                <w:szCs w:val="19"/>
              </w:rPr>
              <w:t>oSb</w:t>
            </w:r>
          </w:p>
        </w:tc>
        <w:tc>
          <w:tcPr>
            <w:tcW w:w="747" w:type="dxa"/>
            <w:shd w:val="clear" w:color="auto" w:fill="auto"/>
          </w:tcPr>
          <w:p w14:paraId="25129524" w14:textId="77777777" w:rsidR="00672641" w:rsidRPr="00AC23C4" w:rsidRDefault="00194CE4" w:rsidP="00672641">
            <w:pPr>
              <w:pStyle w:val="GlossEng"/>
              <w:rPr>
                <w:szCs w:val="19"/>
              </w:rPr>
            </w:pPr>
            <w:r w:rsidRPr="00AC23C4">
              <w:rPr>
                <w:szCs w:val="19"/>
              </w:rPr>
              <w:t>Nofita</w:t>
            </w:r>
          </w:p>
        </w:tc>
        <w:tc>
          <w:tcPr>
            <w:tcW w:w="558" w:type="dxa"/>
            <w:shd w:val="clear" w:color="auto" w:fill="auto"/>
          </w:tcPr>
          <w:p w14:paraId="54F05DD1" w14:textId="77777777" w:rsidR="00672641" w:rsidRPr="00AC23C4" w:rsidRDefault="00672641" w:rsidP="00672641">
            <w:pPr>
              <w:pStyle w:val="GlossEng"/>
              <w:rPr>
                <w:szCs w:val="19"/>
              </w:rPr>
            </w:pPr>
            <w:r w:rsidRPr="00AC23C4">
              <w:rPr>
                <w:szCs w:val="19"/>
              </w:rPr>
              <w:t>still</w:t>
            </w:r>
          </w:p>
        </w:tc>
        <w:tc>
          <w:tcPr>
            <w:tcW w:w="1321" w:type="dxa"/>
            <w:shd w:val="clear" w:color="auto" w:fill="auto"/>
          </w:tcPr>
          <w:p w14:paraId="244C0FAB" w14:textId="77777777" w:rsidR="00672641" w:rsidRPr="00AC23C4" w:rsidRDefault="00672641" w:rsidP="00672641">
            <w:pPr>
              <w:pStyle w:val="GlossEng"/>
              <w:rPr>
                <w:szCs w:val="19"/>
              </w:rPr>
            </w:pPr>
            <w:r w:rsidRPr="0099608C">
              <w:rPr>
                <w:rStyle w:val="ChSmallCaps"/>
              </w:rPr>
              <w:t>vblz</w:t>
            </w:r>
            <w:r w:rsidRPr="00DC6B25">
              <w:t>–</w:t>
            </w:r>
            <w:r w:rsidRPr="00AC23C4">
              <w:rPr>
                <w:szCs w:val="19"/>
              </w:rPr>
              <w:t>siblings</w:t>
            </w:r>
          </w:p>
        </w:tc>
      </w:tr>
    </w:tbl>
    <w:p w14:paraId="0026ED84" w14:textId="05A1563B" w:rsidR="00672641" w:rsidRPr="00146C8C" w:rsidRDefault="00B7093A" w:rsidP="00672641">
      <w:pPr>
        <w:pStyle w:val="FreeTranslEng"/>
      </w:pPr>
      <w:r>
        <w:rPr>
          <w:szCs w:val="19"/>
        </w:rPr>
        <w:t>‘</w:t>
      </w:r>
      <w:r w:rsidR="00672641" w:rsidRPr="0090507A">
        <w:rPr>
          <w:szCs w:val="19"/>
        </w:rPr>
        <w:t xml:space="preserve">so I and older sister </w:t>
      </w:r>
      <w:r w:rsidR="00194CE4">
        <w:rPr>
          <w:szCs w:val="19"/>
        </w:rPr>
        <w:t>Nofita</w:t>
      </w:r>
      <w:r w:rsidR="00672641" w:rsidRPr="0090507A">
        <w:rPr>
          <w:szCs w:val="19"/>
        </w:rPr>
        <w:t xml:space="preserve"> </w:t>
      </w:r>
      <w:r w:rsidR="00672641" w:rsidRPr="0090507A">
        <w:rPr>
          <w:rStyle w:val="ChBlueBold"/>
          <w:szCs w:val="19"/>
        </w:rPr>
        <w:t>are</w:t>
      </w:r>
      <w:r w:rsidR="00672641" w:rsidRPr="0090507A">
        <w:rPr>
          <w:szCs w:val="19"/>
        </w:rPr>
        <w:t xml:space="preserve"> still </w:t>
      </w:r>
      <w:r w:rsidR="00672641" w:rsidRPr="0090507A">
        <w:rPr>
          <w:rStyle w:val="ChBlueBold"/>
          <w:szCs w:val="19"/>
        </w:rPr>
        <w:t>siblings</w:t>
      </w:r>
      <w:r>
        <w:rPr>
          <w:szCs w:val="19"/>
        </w:rPr>
        <w:t>’</w:t>
      </w:r>
      <w:r w:rsidR="00672641" w:rsidRPr="0090507A">
        <w:rPr>
          <w:szCs w:val="19"/>
        </w:rPr>
        <w:t xml:space="preserve"> </w:t>
      </w:r>
      <w:r w:rsidR="00672641" w:rsidRPr="00146C8C">
        <w:rPr>
          <w:rStyle w:val="ExampleSource"/>
        </w:rPr>
        <w:t>[080927-007-CvNP.0022]</w:t>
      </w:r>
    </w:p>
    <w:p w14:paraId="70729C38" w14:textId="2D5D9F84" w:rsidR="00672641" w:rsidRPr="0090507A" w:rsidRDefault="00672641" w:rsidP="00866199">
      <w:pPr>
        <w:pStyle w:val="Body0010after"/>
      </w:pPr>
      <w:r w:rsidRPr="0090507A">
        <w:t xml:space="preserve">To </w:t>
      </w:r>
      <w:r>
        <w:t>communicate</w:t>
      </w:r>
      <w:r w:rsidRPr="0090507A">
        <w:t xml:space="preserve"> </w:t>
      </w:r>
      <w:r w:rsidR="00B7093A">
        <w:t>‘</w:t>
      </w:r>
      <w:r w:rsidRPr="0090507A">
        <w:t xml:space="preserve">do </w:t>
      </w:r>
      <w:r w:rsidRPr="0099608C">
        <w:rPr>
          <w:rStyle w:val="ChSmallCaps"/>
        </w:rPr>
        <w:t>base</w:t>
      </w:r>
      <w:r w:rsidR="00B7093A">
        <w:t>’</w:t>
      </w:r>
      <w:r w:rsidRPr="0090507A">
        <w:t xml:space="preserve">, speakers typically </w:t>
      </w:r>
      <w:r>
        <w:t>employ</w:t>
      </w:r>
      <w:r w:rsidRPr="0090507A">
        <w:t xml:space="preserve"> alternative verbs. </w:t>
      </w:r>
      <w:r>
        <w:t xml:space="preserve">They </w:t>
      </w:r>
      <w:r w:rsidR="001D179E">
        <w:t xml:space="preserve">tend to </w:t>
      </w:r>
      <w:r>
        <w:t>say</w:t>
      </w:r>
      <w:r w:rsidRPr="0090507A">
        <w:t xml:space="preserve">, for example, </w:t>
      </w:r>
      <w:r w:rsidR="007E3A3D" w:rsidRPr="0090507A">
        <w:rPr>
          <w:rStyle w:val="ChItalBold"/>
          <w:szCs w:val="19"/>
        </w:rPr>
        <w:t>biking</w:t>
      </w:r>
      <w:r w:rsidRPr="0090507A">
        <w:rPr>
          <w:rStyle w:val="ChItalBold"/>
          <w:szCs w:val="19"/>
        </w:rPr>
        <w:t xml:space="preserve"> </w:t>
      </w:r>
      <w:r w:rsidR="007E3A3D" w:rsidRPr="0090507A">
        <w:rPr>
          <w:rStyle w:val="ChItalBold"/>
          <w:szCs w:val="19"/>
        </w:rPr>
        <w:t>kebung</w:t>
      </w:r>
      <w:r w:rsidRPr="0090507A">
        <w:t xml:space="preserve"> </w:t>
      </w:r>
      <w:r w:rsidR="00B7093A">
        <w:t>‘</w:t>
      </w:r>
      <w:r w:rsidRPr="0090507A">
        <w:t>make/work a garden</w:t>
      </w:r>
      <w:r w:rsidR="00B7093A">
        <w:t>’</w:t>
      </w:r>
      <w:r w:rsidRPr="0090507A">
        <w:t xml:space="preserve"> as in </w:t>
      </w:r>
      <w:r w:rsidRPr="0090507A">
        <w:fldChar w:fldCharType="begin"/>
      </w:r>
      <w:r w:rsidRPr="0090507A">
        <w:instrText xml:space="preserve"> REF _Ref338927617 \h </w:instrText>
      </w:r>
      <w:r w:rsidRPr="0090507A">
        <w:fldChar w:fldCharType="separate"/>
      </w:r>
      <w:r w:rsidR="00154D81" w:rsidRPr="000044EA">
        <w:t>(</w:t>
      </w:r>
      <w:r w:rsidR="00154D81">
        <w:rPr>
          <w:noProof/>
          <w:szCs w:val="19"/>
        </w:rPr>
        <w:t>54</w:t>
      </w:r>
      <w:r w:rsidR="00154D81" w:rsidRPr="00AC23C4">
        <w:rPr>
          <w:szCs w:val="19"/>
        </w:rPr>
        <w:t>)</w:t>
      </w:r>
      <w:r w:rsidRPr="0090507A">
        <w:fldChar w:fldCharType="end"/>
      </w:r>
      <w:r w:rsidRPr="0090507A">
        <w:t xml:space="preserve">, </w:t>
      </w:r>
      <w:r w:rsidR="001D179E">
        <w:t xml:space="preserve">rather </w:t>
      </w:r>
      <w:r w:rsidRPr="0090507A">
        <w:t xml:space="preserve">than </w:t>
      </w:r>
      <w:r>
        <w:t xml:space="preserve">use </w:t>
      </w:r>
      <w:r w:rsidRPr="0090507A">
        <w:t xml:space="preserve">prefixed </w:t>
      </w:r>
      <w:r w:rsidR="007E3A3D" w:rsidRPr="0090507A">
        <w:rPr>
          <w:rStyle w:val="ChItalBold"/>
          <w:szCs w:val="19"/>
        </w:rPr>
        <w:t>berkebung</w:t>
      </w:r>
      <w:r w:rsidRPr="0090507A">
        <w:t xml:space="preserve"> </w:t>
      </w:r>
      <w:r w:rsidR="00B7093A">
        <w:t>‘</w:t>
      </w:r>
      <w:r w:rsidRPr="0090507A">
        <w:t>do farming</w:t>
      </w:r>
      <w:r w:rsidR="00B7093A">
        <w:t>’</w:t>
      </w:r>
      <w:r w:rsidRPr="0090507A">
        <w:t xml:space="preserve"> as in </w:t>
      </w:r>
      <w:r w:rsidRPr="0090507A">
        <w:fldChar w:fldCharType="begin"/>
      </w:r>
      <w:r w:rsidRPr="0090507A">
        <w:instrText xml:space="preserve"> REF _Ref338927618 \h </w:instrText>
      </w:r>
      <w:r w:rsidRPr="0090507A">
        <w:fldChar w:fldCharType="separate"/>
      </w:r>
      <w:r w:rsidR="00154D81" w:rsidRPr="000044EA">
        <w:t>(</w:t>
      </w:r>
      <w:r w:rsidR="00154D81">
        <w:rPr>
          <w:noProof/>
          <w:szCs w:val="19"/>
        </w:rPr>
        <w:t>55</w:t>
      </w:r>
      <w:r w:rsidR="00154D81" w:rsidRPr="00AC23C4">
        <w:rPr>
          <w:szCs w:val="19"/>
        </w:rPr>
        <w:t>)</w:t>
      </w:r>
      <w:r w:rsidRPr="0090507A">
        <w:fldChar w:fldCharType="end"/>
      </w:r>
      <w:r w:rsidRPr="0090507A">
        <w:t xml:space="preserve">. Likewise, it is more common to say </w:t>
      </w:r>
      <w:r w:rsidR="00A217F1">
        <w:rPr>
          <w:rStyle w:val="ChItalBold"/>
          <w:szCs w:val="19"/>
        </w:rPr>
        <w:t>taw</w:t>
      </w:r>
      <w:r w:rsidRPr="0090507A">
        <w:rPr>
          <w:rStyle w:val="ChItalBold"/>
          <w:szCs w:val="19"/>
        </w:rPr>
        <w:t xml:space="preserve"> bahasa X</w:t>
      </w:r>
      <w:r w:rsidRPr="0090507A">
        <w:t xml:space="preserve"> </w:t>
      </w:r>
      <w:r w:rsidR="00B7093A">
        <w:t>‘</w:t>
      </w:r>
      <w:r w:rsidRPr="0090507A">
        <w:t>speak language X</w:t>
      </w:r>
      <w:r w:rsidR="00B7093A">
        <w:t>’</w:t>
      </w:r>
      <w:r w:rsidRPr="0090507A">
        <w:t xml:space="preserve"> than to use prefixed </w:t>
      </w:r>
      <w:r w:rsidRPr="0090507A">
        <w:rPr>
          <w:rStyle w:val="ChItalBold"/>
          <w:szCs w:val="19"/>
        </w:rPr>
        <w:t>berbahasa X</w:t>
      </w:r>
      <w:r w:rsidRPr="0090507A">
        <w:t xml:space="preserve"> </w:t>
      </w:r>
      <w:r w:rsidR="00B7093A">
        <w:t>‘</w:t>
      </w:r>
      <w:r w:rsidRPr="0090507A">
        <w:t>speak language X</w:t>
      </w:r>
      <w:r w:rsidR="00B7093A">
        <w:t>’</w:t>
      </w:r>
      <w:r w:rsidRPr="0090507A">
        <w:t xml:space="preserve"> as in </w:t>
      </w:r>
      <w:r w:rsidRPr="0090507A">
        <w:fldChar w:fldCharType="begin"/>
      </w:r>
      <w:r w:rsidRPr="0090507A">
        <w:instrText xml:space="preserve"> REF _Ref338927619 \h </w:instrText>
      </w:r>
      <w:r w:rsidRPr="0090507A">
        <w:fldChar w:fldCharType="separate"/>
      </w:r>
      <w:r w:rsidR="00154D81" w:rsidRPr="000044EA">
        <w:t>(</w:t>
      </w:r>
      <w:r w:rsidR="00154D81">
        <w:rPr>
          <w:noProof/>
          <w:szCs w:val="19"/>
        </w:rPr>
        <w:t>56</w:t>
      </w:r>
      <w:r w:rsidR="00154D81" w:rsidRPr="00AC23C4">
        <w:rPr>
          <w:szCs w:val="19"/>
        </w:rPr>
        <w:t>)</w:t>
      </w:r>
      <w:r w:rsidRPr="0090507A">
        <w:fldChar w:fldCharType="end"/>
      </w:r>
      <w:r w:rsidRPr="0090507A">
        <w:t>.</w:t>
      </w:r>
    </w:p>
    <w:tbl>
      <w:tblPr>
        <w:tblW w:w="5679" w:type="dxa"/>
        <w:tblCellMar>
          <w:left w:w="40" w:type="dxa"/>
          <w:right w:w="40" w:type="dxa"/>
        </w:tblCellMar>
        <w:tblLook w:val="01E0" w:firstRow="1" w:lastRow="1" w:firstColumn="1" w:lastColumn="1" w:noHBand="0" w:noVBand="0"/>
      </w:tblPr>
      <w:tblGrid>
        <w:gridCol w:w="709"/>
        <w:gridCol w:w="525"/>
        <w:gridCol w:w="360"/>
        <w:gridCol w:w="714"/>
        <w:gridCol w:w="1080"/>
        <w:gridCol w:w="752"/>
        <w:gridCol w:w="725"/>
        <w:gridCol w:w="814"/>
      </w:tblGrid>
      <w:tr w:rsidR="00AC23C4" w:rsidRPr="00626ADA" w14:paraId="65FEA927" w14:textId="77777777" w:rsidTr="00AC23C4">
        <w:tc>
          <w:tcPr>
            <w:tcW w:w="709" w:type="dxa"/>
            <w:shd w:val="clear" w:color="auto" w:fill="auto"/>
          </w:tcPr>
          <w:p w14:paraId="77E0042E" w14:textId="77777777" w:rsidR="00672641" w:rsidRPr="00AC23C4" w:rsidRDefault="00672641" w:rsidP="00672641">
            <w:pPr>
              <w:pStyle w:val="O0Nwnext"/>
              <w:rPr>
                <w:szCs w:val="19"/>
              </w:rPr>
            </w:pPr>
            <w:bookmarkStart w:id="1442" w:name="_Ref326233926"/>
            <w:bookmarkStart w:id="1443" w:name="_Ref338927617"/>
            <w:r w:rsidRPr="000044EA">
              <w:lastRenderedPageBreak/>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4</w:t>
            </w:r>
            <w:r w:rsidRPr="00AC23C4">
              <w:rPr>
                <w:szCs w:val="19"/>
              </w:rPr>
              <w:fldChar w:fldCharType="end"/>
            </w:r>
            <w:bookmarkEnd w:id="1442"/>
            <w:r w:rsidRPr="00AC23C4">
              <w:rPr>
                <w:szCs w:val="19"/>
              </w:rPr>
              <w:t>)</w:t>
            </w:r>
            <w:bookmarkEnd w:id="1443"/>
          </w:p>
        </w:tc>
        <w:tc>
          <w:tcPr>
            <w:tcW w:w="525" w:type="dxa"/>
            <w:shd w:val="clear" w:color="auto" w:fill="auto"/>
          </w:tcPr>
          <w:p w14:paraId="680D6041" w14:textId="77777777" w:rsidR="00672641" w:rsidRPr="00AC23C4" w:rsidRDefault="00672641" w:rsidP="00672641">
            <w:pPr>
              <w:pStyle w:val="Text"/>
              <w:rPr>
                <w:szCs w:val="19"/>
              </w:rPr>
            </w:pPr>
            <w:r w:rsidRPr="00AC23C4">
              <w:rPr>
                <w:szCs w:val="19"/>
              </w:rPr>
              <w:t>kalo</w:t>
            </w:r>
          </w:p>
        </w:tc>
        <w:tc>
          <w:tcPr>
            <w:tcW w:w="360" w:type="dxa"/>
            <w:shd w:val="clear" w:color="auto" w:fill="auto"/>
          </w:tcPr>
          <w:p w14:paraId="64328E14" w14:textId="77777777" w:rsidR="00672641" w:rsidRPr="00AC23C4" w:rsidRDefault="00672641" w:rsidP="00672641">
            <w:pPr>
              <w:pStyle w:val="Text"/>
              <w:rPr>
                <w:szCs w:val="19"/>
              </w:rPr>
            </w:pPr>
            <w:r w:rsidRPr="00AC23C4">
              <w:rPr>
                <w:szCs w:val="19"/>
              </w:rPr>
              <w:t>di</w:t>
            </w:r>
          </w:p>
        </w:tc>
        <w:tc>
          <w:tcPr>
            <w:tcW w:w="714" w:type="dxa"/>
            <w:shd w:val="clear" w:color="auto" w:fill="auto"/>
          </w:tcPr>
          <w:p w14:paraId="028187C3" w14:textId="77777777" w:rsidR="00672641" w:rsidRPr="00AC23C4" w:rsidRDefault="00672641" w:rsidP="00672641">
            <w:pPr>
              <w:pStyle w:val="Text"/>
              <w:rPr>
                <w:szCs w:val="19"/>
              </w:rPr>
            </w:pPr>
            <w:r w:rsidRPr="00AC23C4">
              <w:rPr>
                <w:szCs w:val="19"/>
              </w:rPr>
              <w:t>Arbais</w:t>
            </w:r>
          </w:p>
        </w:tc>
        <w:tc>
          <w:tcPr>
            <w:tcW w:w="1080" w:type="dxa"/>
            <w:shd w:val="clear" w:color="auto" w:fill="auto"/>
          </w:tcPr>
          <w:p w14:paraId="3E41E5EF" w14:textId="77777777" w:rsidR="00672641" w:rsidRPr="00AC23C4" w:rsidRDefault="00672641" w:rsidP="00672641">
            <w:pPr>
              <w:pStyle w:val="Text"/>
              <w:rPr>
                <w:szCs w:val="19"/>
              </w:rPr>
            </w:pPr>
            <w:r w:rsidRPr="00AC23C4">
              <w:rPr>
                <w:szCs w:val="19"/>
              </w:rPr>
              <w:t>prempuan</w:t>
            </w:r>
            <w:r w:rsidR="008E3642" w:rsidRPr="00AC23C4">
              <w:rPr>
                <w:szCs w:val="19"/>
              </w:rPr>
              <w:t>g</w:t>
            </w:r>
          </w:p>
        </w:tc>
        <w:tc>
          <w:tcPr>
            <w:tcW w:w="752" w:type="dxa"/>
            <w:shd w:val="clear" w:color="auto" w:fill="auto"/>
          </w:tcPr>
          <w:p w14:paraId="011ECE1C" w14:textId="77777777" w:rsidR="00672641" w:rsidRPr="00AC23C4" w:rsidRDefault="00672641" w:rsidP="00672641">
            <w:pPr>
              <w:pStyle w:val="Text"/>
              <w:rPr>
                <w:szCs w:val="19"/>
              </w:rPr>
            </w:pPr>
            <w:r w:rsidRPr="00AC23C4">
              <w:rPr>
                <w:szCs w:val="19"/>
              </w:rPr>
              <w:t>bisa</w:t>
            </w:r>
          </w:p>
        </w:tc>
        <w:tc>
          <w:tcPr>
            <w:tcW w:w="725" w:type="dxa"/>
            <w:shd w:val="clear" w:color="auto" w:fill="auto"/>
          </w:tcPr>
          <w:p w14:paraId="15D5A8D8" w14:textId="77777777" w:rsidR="00672641" w:rsidRPr="00AC23C4" w:rsidRDefault="00672641" w:rsidP="00672641">
            <w:pPr>
              <w:pStyle w:val="Text"/>
              <w:rPr>
                <w:rStyle w:val="ChBlueBold"/>
                <w:szCs w:val="19"/>
              </w:rPr>
            </w:pPr>
            <w:r w:rsidRPr="00AC23C4">
              <w:rPr>
                <w:rStyle w:val="ChBlueBold"/>
                <w:szCs w:val="19"/>
              </w:rPr>
              <w:t>bikin</w:t>
            </w:r>
            <w:r w:rsidR="008E3642" w:rsidRPr="00AC23C4">
              <w:rPr>
                <w:rStyle w:val="ChBlueBold"/>
                <w:szCs w:val="19"/>
              </w:rPr>
              <w:t>g</w:t>
            </w:r>
          </w:p>
        </w:tc>
        <w:tc>
          <w:tcPr>
            <w:tcW w:w="814" w:type="dxa"/>
            <w:shd w:val="clear" w:color="auto" w:fill="auto"/>
          </w:tcPr>
          <w:p w14:paraId="40BB2170" w14:textId="77777777" w:rsidR="00672641" w:rsidRPr="00AC23C4" w:rsidRDefault="00672641" w:rsidP="00672641">
            <w:pPr>
              <w:pStyle w:val="Text"/>
              <w:rPr>
                <w:rStyle w:val="ChBlueBold"/>
                <w:szCs w:val="19"/>
              </w:rPr>
            </w:pPr>
            <w:r w:rsidRPr="00AC23C4">
              <w:rPr>
                <w:rStyle w:val="ChBlueBold"/>
                <w:szCs w:val="19"/>
              </w:rPr>
              <w:t>kebun</w:t>
            </w:r>
            <w:r w:rsidR="008E3642" w:rsidRPr="00AC23C4">
              <w:rPr>
                <w:rStyle w:val="ChBlueBold"/>
                <w:szCs w:val="19"/>
              </w:rPr>
              <w:t>g</w:t>
            </w:r>
          </w:p>
        </w:tc>
      </w:tr>
      <w:tr w:rsidR="00AC23C4" w:rsidRPr="00AC23C4" w14:paraId="67F1D1F0" w14:textId="77777777" w:rsidTr="00AC23C4">
        <w:tc>
          <w:tcPr>
            <w:tcW w:w="709" w:type="dxa"/>
            <w:shd w:val="clear" w:color="auto" w:fill="auto"/>
          </w:tcPr>
          <w:p w14:paraId="75AC2F0E" w14:textId="77777777" w:rsidR="00672641" w:rsidRPr="00AC23C4" w:rsidRDefault="00672641" w:rsidP="00672641">
            <w:pPr>
              <w:pStyle w:val="GlossEng"/>
              <w:rPr>
                <w:szCs w:val="19"/>
              </w:rPr>
            </w:pPr>
          </w:p>
        </w:tc>
        <w:tc>
          <w:tcPr>
            <w:tcW w:w="525" w:type="dxa"/>
            <w:shd w:val="clear" w:color="auto" w:fill="auto"/>
          </w:tcPr>
          <w:p w14:paraId="69962FE2" w14:textId="77777777" w:rsidR="00672641" w:rsidRPr="00AC23C4" w:rsidRDefault="00672641" w:rsidP="00672641">
            <w:pPr>
              <w:pStyle w:val="GlossEng"/>
              <w:rPr>
                <w:szCs w:val="19"/>
              </w:rPr>
            </w:pPr>
            <w:r w:rsidRPr="00AC23C4">
              <w:rPr>
                <w:szCs w:val="19"/>
              </w:rPr>
              <w:t>if</w:t>
            </w:r>
          </w:p>
        </w:tc>
        <w:tc>
          <w:tcPr>
            <w:tcW w:w="360" w:type="dxa"/>
            <w:shd w:val="clear" w:color="auto" w:fill="auto"/>
          </w:tcPr>
          <w:p w14:paraId="41B7DE6C" w14:textId="77777777" w:rsidR="00672641" w:rsidRPr="00AC23C4" w:rsidRDefault="00672641" w:rsidP="00672641">
            <w:pPr>
              <w:pStyle w:val="GlossEng"/>
              <w:rPr>
                <w:szCs w:val="19"/>
              </w:rPr>
            </w:pPr>
            <w:r w:rsidRPr="00AC23C4">
              <w:rPr>
                <w:szCs w:val="19"/>
              </w:rPr>
              <w:t>at</w:t>
            </w:r>
          </w:p>
        </w:tc>
        <w:tc>
          <w:tcPr>
            <w:tcW w:w="714" w:type="dxa"/>
            <w:shd w:val="clear" w:color="auto" w:fill="auto"/>
          </w:tcPr>
          <w:p w14:paraId="45DCAF99" w14:textId="77777777" w:rsidR="00672641" w:rsidRPr="00AC23C4" w:rsidRDefault="00672641" w:rsidP="00672641">
            <w:pPr>
              <w:pStyle w:val="GlossEng"/>
              <w:rPr>
                <w:szCs w:val="19"/>
              </w:rPr>
            </w:pPr>
            <w:r w:rsidRPr="00AC23C4">
              <w:rPr>
                <w:szCs w:val="19"/>
              </w:rPr>
              <w:t>Arbais</w:t>
            </w:r>
          </w:p>
        </w:tc>
        <w:tc>
          <w:tcPr>
            <w:tcW w:w="1080" w:type="dxa"/>
            <w:shd w:val="clear" w:color="auto" w:fill="auto"/>
          </w:tcPr>
          <w:p w14:paraId="3E495CAB" w14:textId="77777777" w:rsidR="00672641" w:rsidRPr="00AC23C4" w:rsidRDefault="00672641" w:rsidP="00672641">
            <w:pPr>
              <w:pStyle w:val="GlossEng"/>
              <w:rPr>
                <w:szCs w:val="19"/>
              </w:rPr>
            </w:pPr>
            <w:r w:rsidRPr="00AC23C4">
              <w:rPr>
                <w:szCs w:val="19"/>
              </w:rPr>
              <w:t>woman</w:t>
            </w:r>
          </w:p>
        </w:tc>
        <w:tc>
          <w:tcPr>
            <w:tcW w:w="752" w:type="dxa"/>
            <w:shd w:val="clear" w:color="auto" w:fill="auto"/>
          </w:tcPr>
          <w:p w14:paraId="1F74EF07" w14:textId="77777777" w:rsidR="00672641" w:rsidRPr="00AC23C4" w:rsidRDefault="00672641" w:rsidP="00672641">
            <w:pPr>
              <w:pStyle w:val="GlossEng"/>
              <w:rPr>
                <w:szCs w:val="19"/>
              </w:rPr>
            </w:pPr>
            <w:r w:rsidRPr="00AC23C4">
              <w:rPr>
                <w:szCs w:val="19"/>
              </w:rPr>
              <w:t>be.able</w:t>
            </w:r>
          </w:p>
        </w:tc>
        <w:tc>
          <w:tcPr>
            <w:tcW w:w="725" w:type="dxa"/>
            <w:shd w:val="clear" w:color="auto" w:fill="auto"/>
          </w:tcPr>
          <w:p w14:paraId="6402B064" w14:textId="77777777" w:rsidR="00672641" w:rsidRPr="00AC23C4" w:rsidRDefault="00672641" w:rsidP="00672641">
            <w:pPr>
              <w:pStyle w:val="GlossEng"/>
              <w:rPr>
                <w:szCs w:val="19"/>
              </w:rPr>
            </w:pPr>
            <w:r w:rsidRPr="00AC23C4">
              <w:rPr>
                <w:szCs w:val="19"/>
              </w:rPr>
              <w:t>make</w:t>
            </w:r>
          </w:p>
        </w:tc>
        <w:tc>
          <w:tcPr>
            <w:tcW w:w="814" w:type="dxa"/>
            <w:shd w:val="clear" w:color="auto" w:fill="auto"/>
          </w:tcPr>
          <w:p w14:paraId="5635C5CB" w14:textId="77777777" w:rsidR="00672641" w:rsidRPr="00AC23C4" w:rsidRDefault="00672641" w:rsidP="00672641">
            <w:pPr>
              <w:pStyle w:val="GlossEng"/>
              <w:rPr>
                <w:szCs w:val="19"/>
              </w:rPr>
            </w:pPr>
            <w:r w:rsidRPr="00AC23C4">
              <w:rPr>
                <w:szCs w:val="19"/>
              </w:rPr>
              <w:t>garden</w:t>
            </w:r>
          </w:p>
        </w:tc>
      </w:tr>
    </w:tbl>
    <w:p w14:paraId="430FD22F" w14:textId="3DFD3B4F" w:rsidR="00672641" w:rsidRPr="00146C8C" w:rsidRDefault="00B7093A" w:rsidP="00672641">
      <w:pPr>
        <w:pStyle w:val="FreeTranslEng"/>
      </w:pPr>
      <w:r>
        <w:rPr>
          <w:szCs w:val="19"/>
        </w:rPr>
        <w:t>‘</w:t>
      </w:r>
      <w:r w:rsidR="00672641" w:rsidRPr="0090507A">
        <w:rPr>
          <w:szCs w:val="19"/>
        </w:rPr>
        <w:t xml:space="preserve">as for Arbais, (there) the women can </w:t>
      </w:r>
      <w:r w:rsidR="00672641" w:rsidRPr="0090507A">
        <w:rPr>
          <w:rStyle w:val="ChBlueBold"/>
          <w:szCs w:val="19"/>
        </w:rPr>
        <w:t>work a garden</w:t>
      </w:r>
      <w:r>
        <w:rPr>
          <w:szCs w:val="19"/>
        </w:rPr>
        <w:t>’</w:t>
      </w:r>
      <w:r w:rsidR="00672641" w:rsidRPr="0090507A">
        <w:rPr>
          <w:szCs w:val="19"/>
        </w:rPr>
        <w:t xml:space="preserve"> </w:t>
      </w:r>
      <w:r w:rsidR="00672641" w:rsidRPr="00146C8C">
        <w:rPr>
          <w:rStyle w:val="ExampleSource"/>
        </w:rPr>
        <w:t>[081014-007-</w:t>
      </w:r>
      <w:r w:rsidR="00E34A02">
        <w:rPr>
          <w:rStyle w:val="ExampleSource"/>
        </w:rPr>
        <w:t>CvEx</w:t>
      </w:r>
      <w:r w:rsidR="00672641" w:rsidRPr="00146C8C">
        <w:rPr>
          <w:rStyle w:val="ExampleSource"/>
        </w:rPr>
        <w:t>.0035]</w:t>
      </w:r>
    </w:p>
    <w:tbl>
      <w:tblPr>
        <w:tblW w:w="4428" w:type="dxa"/>
        <w:tblCellMar>
          <w:left w:w="40" w:type="dxa"/>
          <w:right w:w="40" w:type="dxa"/>
        </w:tblCellMar>
        <w:tblLook w:val="01E0" w:firstRow="1" w:lastRow="1" w:firstColumn="1" w:lastColumn="1" w:noHBand="0" w:noVBand="0"/>
      </w:tblPr>
      <w:tblGrid>
        <w:gridCol w:w="709"/>
        <w:gridCol w:w="647"/>
        <w:gridCol w:w="591"/>
        <w:gridCol w:w="1242"/>
        <w:gridCol w:w="536"/>
        <w:gridCol w:w="703"/>
      </w:tblGrid>
      <w:tr w:rsidR="00AC23C4" w:rsidRPr="00626ADA" w14:paraId="37D7A14C" w14:textId="77777777" w:rsidTr="00AC23C4">
        <w:tc>
          <w:tcPr>
            <w:tcW w:w="709" w:type="dxa"/>
            <w:shd w:val="clear" w:color="auto" w:fill="auto"/>
          </w:tcPr>
          <w:p w14:paraId="50FF216D" w14:textId="77777777" w:rsidR="00672641" w:rsidRPr="00AC23C4" w:rsidRDefault="00672641" w:rsidP="00672641">
            <w:pPr>
              <w:pStyle w:val="O0Nwnext"/>
              <w:rPr>
                <w:szCs w:val="19"/>
              </w:rPr>
            </w:pPr>
            <w:bookmarkStart w:id="1444" w:name="_Ref326233923"/>
            <w:bookmarkStart w:id="1445" w:name="_Ref338927618"/>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5</w:t>
            </w:r>
            <w:r w:rsidRPr="00AC23C4">
              <w:rPr>
                <w:szCs w:val="19"/>
              </w:rPr>
              <w:fldChar w:fldCharType="end"/>
            </w:r>
            <w:bookmarkEnd w:id="1444"/>
            <w:r w:rsidRPr="00AC23C4">
              <w:rPr>
                <w:szCs w:val="19"/>
              </w:rPr>
              <w:t>)</w:t>
            </w:r>
            <w:bookmarkEnd w:id="1445"/>
          </w:p>
        </w:tc>
        <w:tc>
          <w:tcPr>
            <w:tcW w:w="647" w:type="dxa"/>
            <w:shd w:val="clear" w:color="auto" w:fill="auto"/>
          </w:tcPr>
          <w:p w14:paraId="66B22FF5" w14:textId="77777777" w:rsidR="00672641" w:rsidRPr="00AC23C4" w:rsidRDefault="00672641" w:rsidP="00672641">
            <w:pPr>
              <w:pStyle w:val="Text"/>
              <w:rPr>
                <w:szCs w:val="19"/>
              </w:rPr>
            </w:pPr>
            <w:r w:rsidRPr="00AC23C4">
              <w:rPr>
                <w:szCs w:val="19"/>
              </w:rPr>
              <w:t>bapa</w:t>
            </w:r>
          </w:p>
        </w:tc>
        <w:tc>
          <w:tcPr>
            <w:tcW w:w="591" w:type="dxa"/>
            <w:shd w:val="clear" w:color="auto" w:fill="auto"/>
          </w:tcPr>
          <w:p w14:paraId="5CE6B048" w14:textId="77777777" w:rsidR="00672641" w:rsidRPr="00AC23C4" w:rsidRDefault="00672641" w:rsidP="00672641">
            <w:pPr>
              <w:pStyle w:val="Text"/>
              <w:rPr>
                <w:szCs w:val="19"/>
              </w:rPr>
            </w:pPr>
            <w:r w:rsidRPr="00AC23C4">
              <w:rPr>
                <w:szCs w:val="19"/>
              </w:rPr>
              <w:t>pergi</w:t>
            </w:r>
          </w:p>
        </w:tc>
        <w:tc>
          <w:tcPr>
            <w:tcW w:w="1242" w:type="dxa"/>
            <w:shd w:val="clear" w:color="auto" w:fill="auto"/>
          </w:tcPr>
          <w:p w14:paraId="190591AD" w14:textId="77777777" w:rsidR="00672641" w:rsidRPr="00AC23C4" w:rsidRDefault="00672641" w:rsidP="00672641">
            <w:pPr>
              <w:pStyle w:val="Text"/>
              <w:rPr>
                <w:rStyle w:val="ChBlueBold"/>
                <w:szCs w:val="19"/>
              </w:rPr>
            </w:pPr>
            <w:r w:rsidRPr="00AC23C4">
              <w:rPr>
                <w:rStyle w:val="ChBlueBold"/>
                <w:szCs w:val="19"/>
              </w:rPr>
              <w:t>ber</w:t>
            </w:r>
            <w:r w:rsidRPr="008C675E">
              <w:rPr>
                <w:rStyle w:val="ChBlueBold"/>
              </w:rPr>
              <w:t>–</w:t>
            </w:r>
            <w:r w:rsidRPr="00AC23C4">
              <w:rPr>
                <w:rStyle w:val="ChBlueBold"/>
                <w:szCs w:val="19"/>
              </w:rPr>
              <w:t>kebun</w:t>
            </w:r>
            <w:r w:rsidR="008E3642" w:rsidRPr="00AC23C4">
              <w:rPr>
                <w:rStyle w:val="ChBlueBold"/>
                <w:szCs w:val="19"/>
              </w:rPr>
              <w:t>g</w:t>
            </w:r>
          </w:p>
        </w:tc>
        <w:tc>
          <w:tcPr>
            <w:tcW w:w="536" w:type="dxa"/>
            <w:shd w:val="clear" w:color="auto" w:fill="auto"/>
          </w:tcPr>
          <w:p w14:paraId="05B25352" w14:textId="77777777" w:rsidR="00672641" w:rsidRPr="00AC23C4" w:rsidRDefault="00672641" w:rsidP="00672641">
            <w:pPr>
              <w:pStyle w:val="Text"/>
              <w:rPr>
                <w:szCs w:val="19"/>
              </w:rPr>
            </w:pPr>
            <w:r w:rsidRPr="00AC23C4">
              <w:rPr>
                <w:szCs w:val="19"/>
              </w:rPr>
              <w:t>saya</w:t>
            </w:r>
          </w:p>
        </w:tc>
        <w:tc>
          <w:tcPr>
            <w:tcW w:w="703" w:type="dxa"/>
            <w:shd w:val="clear" w:color="auto" w:fill="auto"/>
          </w:tcPr>
          <w:p w14:paraId="2533307B" w14:textId="77777777" w:rsidR="00672641" w:rsidRPr="00AC23C4" w:rsidRDefault="00672641" w:rsidP="00672641">
            <w:pPr>
              <w:pStyle w:val="Text"/>
              <w:rPr>
                <w:szCs w:val="19"/>
              </w:rPr>
            </w:pPr>
            <w:r w:rsidRPr="00AC23C4">
              <w:rPr>
                <w:szCs w:val="19"/>
              </w:rPr>
              <w:t>ikut</w:t>
            </w:r>
          </w:p>
        </w:tc>
      </w:tr>
      <w:tr w:rsidR="00AC23C4" w:rsidRPr="00AC23C4" w14:paraId="5498443C" w14:textId="77777777" w:rsidTr="00AC23C4">
        <w:tc>
          <w:tcPr>
            <w:tcW w:w="709" w:type="dxa"/>
            <w:shd w:val="clear" w:color="auto" w:fill="auto"/>
          </w:tcPr>
          <w:p w14:paraId="6653A671" w14:textId="77777777" w:rsidR="00672641" w:rsidRPr="00AC23C4" w:rsidRDefault="00672641" w:rsidP="00672641">
            <w:pPr>
              <w:pStyle w:val="GlossEng"/>
              <w:rPr>
                <w:szCs w:val="19"/>
              </w:rPr>
            </w:pPr>
          </w:p>
        </w:tc>
        <w:tc>
          <w:tcPr>
            <w:tcW w:w="647" w:type="dxa"/>
            <w:shd w:val="clear" w:color="auto" w:fill="auto"/>
          </w:tcPr>
          <w:p w14:paraId="322521FB" w14:textId="77777777" w:rsidR="00672641" w:rsidRPr="00AC23C4" w:rsidRDefault="00672641" w:rsidP="00672641">
            <w:pPr>
              <w:pStyle w:val="GlossEng"/>
              <w:rPr>
                <w:szCs w:val="19"/>
              </w:rPr>
            </w:pPr>
            <w:r w:rsidRPr="00AC23C4">
              <w:rPr>
                <w:szCs w:val="19"/>
              </w:rPr>
              <w:t>father</w:t>
            </w:r>
          </w:p>
        </w:tc>
        <w:tc>
          <w:tcPr>
            <w:tcW w:w="591" w:type="dxa"/>
            <w:shd w:val="clear" w:color="auto" w:fill="auto"/>
          </w:tcPr>
          <w:p w14:paraId="5595675C" w14:textId="77777777" w:rsidR="00672641" w:rsidRPr="00AC23C4" w:rsidRDefault="00672641" w:rsidP="00672641">
            <w:pPr>
              <w:pStyle w:val="GlossEng"/>
              <w:rPr>
                <w:szCs w:val="19"/>
              </w:rPr>
            </w:pPr>
            <w:r w:rsidRPr="00AC23C4">
              <w:rPr>
                <w:szCs w:val="19"/>
              </w:rPr>
              <w:t>go</w:t>
            </w:r>
          </w:p>
        </w:tc>
        <w:tc>
          <w:tcPr>
            <w:tcW w:w="1242" w:type="dxa"/>
            <w:shd w:val="clear" w:color="auto" w:fill="auto"/>
          </w:tcPr>
          <w:p w14:paraId="5FAB11B5" w14:textId="77777777" w:rsidR="00672641" w:rsidRPr="00AC23C4" w:rsidRDefault="00672641" w:rsidP="00672641">
            <w:pPr>
              <w:pStyle w:val="GlossEng"/>
              <w:rPr>
                <w:szCs w:val="19"/>
              </w:rPr>
            </w:pPr>
            <w:r w:rsidRPr="0099608C">
              <w:rPr>
                <w:rStyle w:val="ChSmallCaps"/>
              </w:rPr>
              <w:t>vblz</w:t>
            </w:r>
            <w:r w:rsidRPr="00DC6B25">
              <w:t>–</w:t>
            </w:r>
            <w:r w:rsidRPr="00AC23C4">
              <w:rPr>
                <w:szCs w:val="19"/>
              </w:rPr>
              <w:t>garden</w:t>
            </w:r>
          </w:p>
        </w:tc>
        <w:tc>
          <w:tcPr>
            <w:tcW w:w="536" w:type="dxa"/>
            <w:shd w:val="clear" w:color="auto" w:fill="auto"/>
          </w:tcPr>
          <w:p w14:paraId="40D32C10" w14:textId="77777777" w:rsidR="00672641" w:rsidRPr="0099608C" w:rsidRDefault="00672641" w:rsidP="00672641">
            <w:pPr>
              <w:pStyle w:val="GlossEng"/>
              <w:rPr>
                <w:rStyle w:val="ChSmallCaps"/>
              </w:rPr>
            </w:pPr>
            <w:r w:rsidRPr="0099608C">
              <w:rPr>
                <w:rStyle w:val="ChSmallCaps"/>
              </w:rPr>
              <w:t>1sg</w:t>
            </w:r>
          </w:p>
        </w:tc>
        <w:tc>
          <w:tcPr>
            <w:tcW w:w="703" w:type="dxa"/>
            <w:shd w:val="clear" w:color="auto" w:fill="auto"/>
          </w:tcPr>
          <w:p w14:paraId="004E3D74" w14:textId="77777777" w:rsidR="00672641" w:rsidRPr="00AC23C4" w:rsidRDefault="00672641" w:rsidP="00672641">
            <w:pPr>
              <w:pStyle w:val="GlossEng"/>
              <w:rPr>
                <w:szCs w:val="19"/>
              </w:rPr>
            </w:pPr>
            <w:r w:rsidRPr="00AC23C4">
              <w:rPr>
                <w:szCs w:val="19"/>
              </w:rPr>
              <w:t>follow</w:t>
            </w:r>
          </w:p>
        </w:tc>
      </w:tr>
    </w:tbl>
    <w:p w14:paraId="707E9B5F" w14:textId="1919F3C5" w:rsidR="00672641" w:rsidRPr="0090507A" w:rsidRDefault="00B7093A" w:rsidP="00672641">
      <w:pPr>
        <w:pStyle w:val="FreeTranslEng"/>
        <w:rPr>
          <w:szCs w:val="19"/>
        </w:rPr>
      </w:pPr>
      <w:r>
        <w:rPr>
          <w:szCs w:val="19"/>
        </w:rPr>
        <w:t>‘</w:t>
      </w:r>
      <w:r w:rsidR="00672641" w:rsidRPr="0090507A">
        <w:rPr>
          <w:szCs w:val="19"/>
        </w:rPr>
        <w:t xml:space="preserve">(whenever my) father went to </w:t>
      </w:r>
      <w:r w:rsidR="00672641" w:rsidRPr="0090507A">
        <w:rPr>
          <w:rStyle w:val="ChBlueBold"/>
          <w:szCs w:val="19"/>
        </w:rPr>
        <w:t>do farming</w:t>
      </w:r>
      <w:r w:rsidR="00672641" w:rsidRPr="0090507A">
        <w:rPr>
          <w:szCs w:val="19"/>
        </w:rPr>
        <w:t xml:space="preserve"> I went with (him)</w:t>
      </w:r>
      <w:r>
        <w:rPr>
          <w:szCs w:val="19"/>
        </w:rPr>
        <w:t>’</w:t>
      </w:r>
      <w:r w:rsidR="00672641" w:rsidRPr="0090507A">
        <w:rPr>
          <w:szCs w:val="19"/>
        </w:rPr>
        <w:t xml:space="preserve"> </w:t>
      </w:r>
      <w:r w:rsidR="00672641" w:rsidRPr="00146C8C">
        <w:rPr>
          <w:rStyle w:val="ExampleSource"/>
        </w:rPr>
        <w:t>[</w:t>
      </w:r>
      <w:r w:rsidR="003F16F2">
        <w:rPr>
          <w:rStyle w:val="ExampleSource"/>
        </w:rPr>
        <w:t>081110-008-CvNP</w:t>
      </w:r>
      <w:r w:rsidR="00672641" w:rsidRPr="00146C8C">
        <w:rPr>
          <w:rStyle w:val="ExampleSource"/>
        </w:rPr>
        <w:t>.0002]</w:t>
      </w:r>
    </w:p>
    <w:tbl>
      <w:tblPr>
        <w:tblW w:w="6671" w:type="dxa"/>
        <w:tblCellMar>
          <w:left w:w="40" w:type="dxa"/>
          <w:right w:w="40" w:type="dxa"/>
        </w:tblCellMar>
        <w:tblLook w:val="01E0" w:firstRow="1" w:lastRow="1" w:firstColumn="1" w:lastColumn="1" w:noHBand="0" w:noVBand="0"/>
      </w:tblPr>
      <w:tblGrid>
        <w:gridCol w:w="709"/>
        <w:gridCol w:w="480"/>
        <w:gridCol w:w="145"/>
        <w:gridCol w:w="391"/>
        <w:gridCol w:w="614"/>
        <w:gridCol w:w="532"/>
        <w:gridCol w:w="93"/>
        <w:gridCol w:w="720"/>
        <w:gridCol w:w="182"/>
        <w:gridCol w:w="536"/>
        <w:gridCol w:w="29"/>
        <w:gridCol w:w="255"/>
        <w:gridCol w:w="29"/>
        <w:gridCol w:w="451"/>
        <w:gridCol w:w="485"/>
        <w:gridCol w:w="484"/>
        <w:gridCol w:w="196"/>
        <w:gridCol w:w="340"/>
      </w:tblGrid>
      <w:tr w:rsidR="00AC23C4" w:rsidRPr="00626ADA" w14:paraId="261CC1F8" w14:textId="77777777" w:rsidTr="00AC23C4">
        <w:trPr>
          <w:gridAfter w:val="1"/>
          <w:wAfter w:w="340" w:type="dxa"/>
        </w:trPr>
        <w:tc>
          <w:tcPr>
            <w:tcW w:w="709" w:type="dxa"/>
            <w:shd w:val="clear" w:color="auto" w:fill="auto"/>
          </w:tcPr>
          <w:p w14:paraId="441B711D" w14:textId="77777777" w:rsidR="00672641" w:rsidRPr="00AC23C4" w:rsidRDefault="00672641" w:rsidP="00672641">
            <w:pPr>
              <w:pStyle w:val="O0Nwnext"/>
              <w:rPr>
                <w:szCs w:val="19"/>
              </w:rPr>
            </w:pPr>
            <w:bookmarkStart w:id="1446" w:name="_Ref326233929"/>
            <w:bookmarkStart w:id="1447" w:name="_Ref338927619"/>
            <w:r w:rsidRPr="000044E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6</w:t>
            </w:r>
            <w:r w:rsidRPr="00AC23C4">
              <w:rPr>
                <w:szCs w:val="19"/>
              </w:rPr>
              <w:fldChar w:fldCharType="end"/>
            </w:r>
            <w:bookmarkEnd w:id="1446"/>
            <w:r w:rsidRPr="00AC23C4">
              <w:rPr>
                <w:szCs w:val="19"/>
              </w:rPr>
              <w:t>)</w:t>
            </w:r>
            <w:bookmarkEnd w:id="1447"/>
          </w:p>
        </w:tc>
        <w:tc>
          <w:tcPr>
            <w:tcW w:w="480" w:type="dxa"/>
            <w:shd w:val="clear" w:color="auto" w:fill="auto"/>
          </w:tcPr>
          <w:p w14:paraId="6BCF4B10" w14:textId="77777777" w:rsidR="00672641" w:rsidRPr="00AC23C4" w:rsidRDefault="00672641" w:rsidP="00672641">
            <w:pPr>
              <w:pStyle w:val="Text"/>
              <w:rPr>
                <w:szCs w:val="19"/>
              </w:rPr>
            </w:pPr>
            <w:r w:rsidRPr="00AC23C4">
              <w:rPr>
                <w:szCs w:val="19"/>
              </w:rPr>
              <w:t>jadi</w:t>
            </w:r>
          </w:p>
        </w:tc>
        <w:tc>
          <w:tcPr>
            <w:tcW w:w="536" w:type="dxa"/>
            <w:gridSpan w:val="2"/>
            <w:shd w:val="clear" w:color="auto" w:fill="auto"/>
          </w:tcPr>
          <w:p w14:paraId="0A7F8360" w14:textId="77777777" w:rsidR="00672641" w:rsidRPr="00AC23C4" w:rsidRDefault="00672641" w:rsidP="00672641">
            <w:pPr>
              <w:pStyle w:val="Text"/>
              <w:rPr>
                <w:szCs w:val="19"/>
              </w:rPr>
            </w:pPr>
            <w:r w:rsidRPr="00AC23C4">
              <w:rPr>
                <w:szCs w:val="19"/>
              </w:rPr>
              <w:t>tong</w:t>
            </w:r>
          </w:p>
        </w:tc>
        <w:tc>
          <w:tcPr>
            <w:tcW w:w="614" w:type="dxa"/>
            <w:shd w:val="clear" w:color="auto" w:fill="auto"/>
          </w:tcPr>
          <w:p w14:paraId="58DFB657" w14:textId="77777777" w:rsidR="00672641" w:rsidRPr="00AC23C4" w:rsidRDefault="00672641" w:rsidP="00672641">
            <w:pPr>
              <w:pStyle w:val="Text"/>
              <w:rPr>
                <w:szCs w:val="19"/>
              </w:rPr>
            </w:pPr>
            <w:r w:rsidRPr="00AC23C4">
              <w:rPr>
                <w:szCs w:val="19"/>
              </w:rPr>
              <w:t>cuma</w:t>
            </w:r>
          </w:p>
        </w:tc>
        <w:tc>
          <w:tcPr>
            <w:tcW w:w="625" w:type="dxa"/>
            <w:gridSpan w:val="2"/>
            <w:shd w:val="clear" w:color="auto" w:fill="auto"/>
          </w:tcPr>
          <w:p w14:paraId="196317DA" w14:textId="77777777" w:rsidR="00672641" w:rsidRPr="00AC23C4" w:rsidRDefault="00672641" w:rsidP="00672641">
            <w:pPr>
              <w:pStyle w:val="Text"/>
              <w:rPr>
                <w:rStyle w:val="ChBlueBold"/>
                <w:szCs w:val="19"/>
              </w:rPr>
            </w:pPr>
            <w:r w:rsidRPr="00AC23C4">
              <w:rPr>
                <w:rStyle w:val="ChBlueBold"/>
                <w:szCs w:val="19"/>
              </w:rPr>
              <w:t>ta</w:t>
            </w:r>
            <w:r w:rsidR="008E3642" w:rsidRPr="00AC23C4">
              <w:rPr>
                <w:rStyle w:val="ChBlueBold"/>
                <w:szCs w:val="19"/>
              </w:rPr>
              <w:t>w</w:t>
            </w:r>
          </w:p>
        </w:tc>
        <w:tc>
          <w:tcPr>
            <w:tcW w:w="902" w:type="dxa"/>
            <w:gridSpan w:val="2"/>
            <w:shd w:val="clear" w:color="auto" w:fill="auto"/>
          </w:tcPr>
          <w:p w14:paraId="0996BD6C" w14:textId="77777777" w:rsidR="00672641" w:rsidRPr="00AC23C4" w:rsidRDefault="00672641" w:rsidP="00672641">
            <w:pPr>
              <w:pStyle w:val="Text"/>
              <w:rPr>
                <w:rStyle w:val="ChBlueBold"/>
                <w:szCs w:val="19"/>
              </w:rPr>
            </w:pPr>
            <w:r w:rsidRPr="00AC23C4">
              <w:rPr>
                <w:rStyle w:val="ChBlueBold"/>
                <w:szCs w:val="19"/>
              </w:rPr>
              <w:t>bahasa</w:t>
            </w:r>
          </w:p>
        </w:tc>
        <w:tc>
          <w:tcPr>
            <w:tcW w:w="536" w:type="dxa"/>
            <w:shd w:val="clear" w:color="auto" w:fill="auto"/>
          </w:tcPr>
          <w:p w14:paraId="76ED86B0" w14:textId="77777777" w:rsidR="00672641" w:rsidRPr="00AC23C4" w:rsidRDefault="00672641" w:rsidP="00672641">
            <w:pPr>
              <w:pStyle w:val="Text"/>
              <w:rPr>
                <w:rStyle w:val="ChBlueBold"/>
                <w:szCs w:val="19"/>
              </w:rPr>
            </w:pPr>
            <w:r w:rsidRPr="00AC23C4">
              <w:rPr>
                <w:rStyle w:val="ChBlueBold"/>
                <w:szCs w:val="19"/>
              </w:rPr>
              <w:t>Yali</w:t>
            </w:r>
          </w:p>
        </w:tc>
        <w:tc>
          <w:tcPr>
            <w:tcW w:w="284" w:type="dxa"/>
            <w:gridSpan w:val="2"/>
            <w:shd w:val="clear" w:color="auto" w:fill="auto"/>
          </w:tcPr>
          <w:p w14:paraId="1154FF75" w14:textId="77777777" w:rsidR="00672641" w:rsidRPr="00AC23C4" w:rsidRDefault="00672641" w:rsidP="00672641">
            <w:pPr>
              <w:pStyle w:val="Text"/>
              <w:rPr>
                <w:szCs w:val="19"/>
              </w:rPr>
            </w:pPr>
            <w:r w:rsidRPr="00AC23C4">
              <w:rPr>
                <w:szCs w:val="19"/>
              </w:rPr>
              <w:t>…</w:t>
            </w:r>
          </w:p>
        </w:tc>
        <w:tc>
          <w:tcPr>
            <w:tcW w:w="480" w:type="dxa"/>
            <w:gridSpan w:val="2"/>
            <w:shd w:val="clear" w:color="auto" w:fill="auto"/>
          </w:tcPr>
          <w:p w14:paraId="04D8E62D" w14:textId="77777777" w:rsidR="00672641" w:rsidRPr="00AC23C4" w:rsidRDefault="00672641" w:rsidP="00672641">
            <w:pPr>
              <w:pStyle w:val="Text"/>
              <w:rPr>
                <w:szCs w:val="19"/>
              </w:rPr>
            </w:pPr>
            <w:r w:rsidRPr="00AC23C4">
              <w:rPr>
                <w:szCs w:val="19"/>
              </w:rPr>
              <w:t>tapi</w:t>
            </w:r>
          </w:p>
        </w:tc>
        <w:tc>
          <w:tcPr>
            <w:tcW w:w="485" w:type="dxa"/>
            <w:shd w:val="clear" w:color="auto" w:fill="auto"/>
          </w:tcPr>
          <w:p w14:paraId="10030872" w14:textId="77777777" w:rsidR="00672641" w:rsidRPr="00AC23C4" w:rsidRDefault="00672641" w:rsidP="00672641">
            <w:pPr>
              <w:pStyle w:val="Text"/>
              <w:rPr>
                <w:szCs w:val="19"/>
              </w:rPr>
            </w:pPr>
            <w:r w:rsidRPr="00AC23C4">
              <w:rPr>
                <w:szCs w:val="19"/>
              </w:rPr>
              <w:t>sa</w:t>
            </w:r>
          </w:p>
        </w:tc>
        <w:tc>
          <w:tcPr>
            <w:tcW w:w="680" w:type="dxa"/>
            <w:gridSpan w:val="2"/>
            <w:shd w:val="clear" w:color="auto" w:fill="auto"/>
          </w:tcPr>
          <w:p w14:paraId="5F67A473" w14:textId="77777777" w:rsidR="00672641" w:rsidRPr="00AC23C4" w:rsidRDefault="00672641" w:rsidP="00672641">
            <w:pPr>
              <w:pStyle w:val="Text"/>
              <w:rPr>
                <w:szCs w:val="19"/>
              </w:rPr>
            </w:pPr>
            <w:r w:rsidRPr="00AC23C4">
              <w:rPr>
                <w:szCs w:val="19"/>
              </w:rPr>
              <w:t>bilang</w:t>
            </w:r>
          </w:p>
        </w:tc>
      </w:tr>
      <w:tr w:rsidR="00AC23C4" w:rsidRPr="00AC23C4" w14:paraId="557CFBBE" w14:textId="77777777" w:rsidTr="00AC23C4">
        <w:trPr>
          <w:gridAfter w:val="1"/>
          <w:wAfter w:w="340" w:type="dxa"/>
        </w:trPr>
        <w:tc>
          <w:tcPr>
            <w:tcW w:w="709" w:type="dxa"/>
            <w:shd w:val="clear" w:color="auto" w:fill="auto"/>
          </w:tcPr>
          <w:p w14:paraId="384A1A0A" w14:textId="77777777" w:rsidR="00672641" w:rsidRPr="00AC23C4" w:rsidRDefault="00672641" w:rsidP="00672641">
            <w:pPr>
              <w:pStyle w:val="GlossEng2ptafter"/>
              <w:rPr>
                <w:szCs w:val="19"/>
              </w:rPr>
            </w:pPr>
          </w:p>
        </w:tc>
        <w:tc>
          <w:tcPr>
            <w:tcW w:w="480" w:type="dxa"/>
            <w:shd w:val="clear" w:color="auto" w:fill="auto"/>
          </w:tcPr>
          <w:p w14:paraId="0DD5CE66" w14:textId="77777777" w:rsidR="00672641" w:rsidRPr="00AC23C4" w:rsidRDefault="00672641" w:rsidP="00672641">
            <w:pPr>
              <w:pStyle w:val="GlossEng2ptafter"/>
              <w:rPr>
                <w:szCs w:val="19"/>
              </w:rPr>
            </w:pPr>
            <w:r w:rsidRPr="00AC23C4">
              <w:rPr>
                <w:szCs w:val="19"/>
              </w:rPr>
              <w:t>so</w:t>
            </w:r>
          </w:p>
        </w:tc>
        <w:tc>
          <w:tcPr>
            <w:tcW w:w="536" w:type="dxa"/>
            <w:gridSpan w:val="2"/>
            <w:shd w:val="clear" w:color="auto" w:fill="auto"/>
          </w:tcPr>
          <w:p w14:paraId="5E5BCD95" w14:textId="77777777" w:rsidR="00672641" w:rsidRPr="0099608C" w:rsidRDefault="00672641" w:rsidP="00672641">
            <w:pPr>
              <w:pStyle w:val="GlossEng2ptafter"/>
              <w:rPr>
                <w:rStyle w:val="ChSmallCaps"/>
              </w:rPr>
            </w:pPr>
            <w:r w:rsidRPr="0099608C">
              <w:rPr>
                <w:rStyle w:val="ChSmallCaps"/>
              </w:rPr>
              <w:t>1pl</w:t>
            </w:r>
          </w:p>
        </w:tc>
        <w:tc>
          <w:tcPr>
            <w:tcW w:w="614" w:type="dxa"/>
            <w:shd w:val="clear" w:color="auto" w:fill="auto"/>
          </w:tcPr>
          <w:p w14:paraId="02EAC59E" w14:textId="77777777" w:rsidR="00672641" w:rsidRPr="00AC23C4" w:rsidRDefault="00672641" w:rsidP="00672641">
            <w:pPr>
              <w:pStyle w:val="GlossEng2ptafter"/>
              <w:rPr>
                <w:szCs w:val="19"/>
              </w:rPr>
            </w:pPr>
            <w:r w:rsidRPr="00AC23C4">
              <w:rPr>
                <w:szCs w:val="19"/>
              </w:rPr>
              <w:t>just</w:t>
            </w:r>
          </w:p>
        </w:tc>
        <w:tc>
          <w:tcPr>
            <w:tcW w:w="625" w:type="dxa"/>
            <w:gridSpan w:val="2"/>
            <w:shd w:val="clear" w:color="auto" w:fill="auto"/>
          </w:tcPr>
          <w:p w14:paraId="03ABF4E0" w14:textId="77777777" w:rsidR="00672641" w:rsidRPr="00AC23C4" w:rsidRDefault="00672641" w:rsidP="00672641">
            <w:pPr>
              <w:pStyle w:val="GlossEng2ptafter"/>
              <w:rPr>
                <w:szCs w:val="19"/>
              </w:rPr>
            </w:pPr>
            <w:r w:rsidRPr="00AC23C4">
              <w:rPr>
                <w:szCs w:val="19"/>
              </w:rPr>
              <w:t>know</w:t>
            </w:r>
          </w:p>
        </w:tc>
        <w:tc>
          <w:tcPr>
            <w:tcW w:w="902" w:type="dxa"/>
            <w:gridSpan w:val="2"/>
            <w:shd w:val="clear" w:color="auto" w:fill="auto"/>
          </w:tcPr>
          <w:p w14:paraId="76DDEAE0" w14:textId="77777777" w:rsidR="00672641" w:rsidRPr="00AC23C4" w:rsidRDefault="00672641" w:rsidP="00672641">
            <w:pPr>
              <w:pStyle w:val="GlossEng2ptafter"/>
              <w:rPr>
                <w:szCs w:val="19"/>
              </w:rPr>
            </w:pPr>
            <w:r w:rsidRPr="00AC23C4">
              <w:rPr>
                <w:szCs w:val="19"/>
              </w:rPr>
              <w:t>language</w:t>
            </w:r>
          </w:p>
        </w:tc>
        <w:tc>
          <w:tcPr>
            <w:tcW w:w="536" w:type="dxa"/>
            <w:shd w:val="clear" w:color="auto" w:fill="auto"/>
          </w:tcPr>
          <w:p w14:paraId="3A88785F" w14:textId="77777777" w:rsidR="00672641" w:rsidRPr="00AC23C4" w:rsidRDefault="00672641" w:rsidP="00672641">
            <w:pPr>
              <w:pStyle w:val="GlossEng2ptafter"/>
              <w:rPr>
                <w:sz w:val="19"/>
                <w:szCs w:val="19"/>
              </w:rPr>
            </w:pPr>
            <w:r w:rsidRPr="00AC23C4">
              <w:rPr>
                <w:szCs w:val="19"/>
              </w:rPr>
              <w:t>Yali</w:t>
            </w:r>
          </w:p>
        </w:tc>
        <w:tc>
          <w:tcPr>
            <w:tcW w:w="284" w:type="dxa"/>
            <w:gridSpan w:val="2"/>
            <w:shd w:val="clear" w:color="auto" w:fill="auto"/>
          </w:tcPr>
          <w:p w14:paraId="207E9986" w14:textId="77777777" w:rsidR="00672641" w:rsidRPr="00AC23C4" w:rsidRDefault="00672641" w:rsidP="00672641">
            <w:pPr>
              <w:pStyle w:val="GlossEng2ptafter"/>
              <w:rPr>
                <w:szCs w:val="19"/>
              </w:rPr>
            </w:pPr>
          </w:p>
        </w:tc>
        <w:tc>
          <w:tcPr>
            <w:tcW w:w="480" w:type="dxa"/>
            <w:gridSpan w:val="2"/>
            <w:shd w:val="clear" w:color="auto" w:fill="auto"/>
          </w:tcPr>
          <w:p w14:paraId="33D46852" w14:textId="77777777" w:rsidR="00672641" w:rsidRPr="00AC23C4" w:rsidRDefault="00672641" w:rsidP="00672641">
            <w:pPr>
              <w:pStyle w:val="GlossEng2ptafter"/>
              <w:rPr>
                <w:szCs w:val="19"/>
              </w:rPr>
            </w:pPr>
            <w:r w:rsidRPr="00AC23C4">
              <w:rPr>
                <w:szCs w:val="19"/>
              </w:rPr>
              <w:t>but</w:t>
            </w:r>
          </w:p>
        </w:tc>
        <w:tc>
          <w:tcPr>
            <w:tcW w:w="485" w:type="dxa"/>
            <w:shd w:val="clear" w:color="auto" w:fill="auto"/>
          </w:tcPr>
          <w:p w14:paraId="76B2E5EE" w14:textId="77777777" w:rsidR="00672641" w:rsidRPr="0099608C" w:rsidRDefault="00672641" w:rsidP="00672641">
            <w:pPr>
              <w:pStyle w:val="GlossEng2ptafter"/>
              <w:rPr>
                <w:rStyle w:val="ChSmallCaps"/>
              </w:rPr>
            </w:pPr>
            <w:r w:rsidRPr="0099608C">
              <w:rPr>
                <w:rStyle w:val="ChSmallCaps"/>
              </w:rPr>
              <w:t>1sg</w:t>
            </w:r>
          </w:p>
        </w:tc>
        <w:tc>
          <w:tcPr>
            <w:tcW w:w="680" w:type="dxa"/>
            <w:gridSpan w:val="2"/>
            <w:shd w:val="clear" w:color="auto" w:fill="auto"/>
          </w:tcPr>
          <w:p w14:paraId="482BDAFD" w14:textId="77777777" w:rsidR="00672641" w:rsidRPr="00AC23C4" w:rsidRDefault="00672641" w:rsidP="00672641">
            <w:pPr>
              <w:pStyle w:val="GlossEng2ptafter"/>
              <w:rPr>
                <w:sz w:val="19"/>
                <w:szCs w:val="19"/>
              </w:rPr>
            </w:pPr>
            <w:r w:rsidRPr="00AC23C4">
              <w:rPr>
                <w:szCs w:val="19"/>
              </w:rPr>
              <w:t>say</w:t>
            </w:r>
          </w:p>
        </w:tc>
      </w:tr>
      <w:tr w:rsidR="00AC23C4" w:rsidRPr="00626ADA" w14:paraId="71FC3975" w14:textId="77777777" w:rsidTr="00AC23C4">
        <w:tc>
          <w:tcPr>
            <w:tcW w:w="709" w:type="dxa"/>
            <w:shd w:val="clear" w:color="auto" w:fill="auto"/>
          </w:tcPr>
          <w:p w14:paraId="36D28E14" w14:textId="77777777" w:rsidR="00672641" w:rsidRPr="00626ADA" w:rsidRDefault="00672641" w:rsidP="00672641">
            <w:pPr>
              <w:pStyle w:val="O0Nwnext"/>
            </w:pPr>
          </w:p>
        </w:tc>
        <w:tc>
          <w:tcPr>
            <w:tcW w:w="625" w:type="dxa"/>
            <w:gridSpan w:val="2"/>
            <w:shd w:val="clear" w:color="auto" w:fill="auto"/>
          </w:tcPr>
          <w:p w14:paraId="46A157E0" w14:textId="77777777" w:rsidR="00672641" w:rsidRPr="00AC23C4" w:rsidRDefault="00672641" w:rsidP="00672641">
            <w:pPr>
              <w:pStyle w:val="Text"/>
              <w:rPr>
                <w:szCs w:val="19"/>
              </w:rPr>
            </w:pPr>
            <w:r w:rsidRPr="00AC23C4">
              <w:rPr>
                <w:szCs w:val="19"/>
              </w:rPr>
              <w:t>kamu</w:t>
            </w:r>
          </w:p>
        </w:tc>
        <w:tc>
          <w:tcPr>
            <w:tcW w:w="1537" w:type="dxa"/>
            <w:gridSpan w:val="3"/>
            <w:shd w:val="clear" w:color="auto" w:fill="auto"/>
          </w:tcPr>
          <w:p w14:paraId="36B51893" w14:textId="77777777" w:rsidR="00672641" w:rsidRPr="00AC23C4" w:rsidRDefault="00672641" w:rsidP="00672641">
            <w:pPr>
              <w:pStyle w:val="Text"/>
              <w:rPr>
                <w:szCs w:val="19"/>
              </w:rPr>
            </w:pPr>
            <w:r w:rsidRPr="00AC23C4">
              <w:rPr>
                <w:szCs w:val="19"/>
              </w:rPr>
              <w:t>ber</w:t>
            </w:r>
            <w:r w:rsidRPr="008C675E">
              <w:rPr>
                <w:rStyle w:val="ChBlueBold"/>
              </w:rPr>
              <w:t>–</w:t>
            </w:r>
            <w:r w:rsidRPr="00AC23C4">
              <w:rPr>
                <w:szCs w:val="19"/>
              </w:rPr>
              <w:t>syukur</w:t>
            </w:r>
          </w:p>
        </w:tc>
        <w:tc>
          <w:tcPr>
            <w:tcW w:w="813" w:type="dxa"/>
            <w:gridSpan w:val="2"/>
            <w:shd w:val="clear" w:color="auto" w:fill="auto"/>
          </w:tcPr>
          <w:p w14:paraId="5C7C7DF7" w14:textId="77777777" w:rsidR="00672641" w:rsidRPr="00AC23C4" w:rsidRDefault="00672641" w:rsidP="00672641">
            <w:pPr>
              <w:pStyle w:val="Text"/>
              <w:rPr>
                <w:szCs w:val="19"/>
              </w:rPr>
            </w:pPr>
            <w:r w:rsidRPr="00AC23C4">
              <w:rPr>
                <w:szCs w:val="19"/>
              </w:rPr>
              <w:t>karna</w:t>
            </w:r>
          </w:p>
        </w:tc>
        <w:tc>
          <w:tcPr>
            <w:tcW w:w="747" w:type="dxa"/>
            <w:gridSpan w:val="3"/>
            <w:shd w:val="clear" w:color="auto" w:fill="auto"/>
          </w:tcPr>
          <w:p w14:paraId="2EF96045" w14:textId="77777777" w:rsidR="00672641" w:rsidRPr="00AC23C4" w:rsidRDefault="00672641" w:rsidP="00672641">
            <w:pPr>
              <w:pStyle w:val="Text"/>
              <w:rPr>
                <w:szCs w:val="19"/>
              </w:rPr>
            </w:pPr>
            <w:r w:rsidRPr="00AC23C4">
              <w:rPr>
                <w:szCs w:val="19"/>
              </w:rPr>
              <w:t>bisa</w:t>
            </w:r>
          </w:p>
        </w:tc>
        <w:tc>
          <w:tcPr>
            <w:tcW w:w="284" w:type="dxa"/>
            <w:gridSpan w:val="2"/>
            <w:shd w:val="clear" w:color="auto" w:fill="auto"/>
          </w:tcPr>
          <w:p w14:paraId="2FEF145A" w14:textId="77777777" w:rsidR="00672641" w:rsidRPr="00AC23C4" w:rsidRDefault="00672641" w:rsidP="00672641">
            <w:pPr>
              <w:pStyle w:val="Text"/>
              <w:rPr>
                <w:szCs w:val="19"/>
              </w:rPr>
            </w:pPr>
            <w:r w:rsidRPr="00AC23C4">
              <w:rPr>
                <w:szCs w:val="19"/>
              </w:rPr>
              <w:t>…</w:t>
            </w:r>
          </w:p>
        </w:tc>
        <w:tc>
          <w:tcPr>
            <w:tcW w:w="1420" w:type="dxa"/>
            <w:gridSpan w:val="3"/>
            <w:shd w:val="clear" w:color="auto" w:fill="auto"/>
          </w:tcPr>
          <w:p w14:paraId="01ECA002" w14:textId="77777777" w:rsidR="00672641" w:rsidRPr="00AC23C4" w:rsidRDefault="00672641" w:rsidP="00672641">
            <w:pPr>
              <w:pStyle w:val="Text"/>
              <w:rPr>
                <w:rStyle w:val="ChBlueBold"/>
                <w:szCs w:val="19"/>
              </w:rPr>
            </w:pPr>
            <w:r w:rsidRPr="00AC23C4">
              <w:rPr>
                <w:rStyle w:val="ChBlueBold"/>
                <w:szCs w:val="19"/>
              </w:rPr>
              <w:t>ber</w:t>
            </w:r>
            <w:r w:rsidRPr="008C675E">
              <w:rPr>
                <w:rStyle w:val="ChBlueBold"/>
              </w:rPr>
              <w:t>–</w:t>
            </w:r>
            <w:r w:rsidRPr="00AC23C4">
              <w:rPr>
                <w:rStyle w:val="ChBlueBold"/>
                <w:szCs w:val="19"/>
              </w:rPr>
              <w:t>bahasa</w:t>
            </w:r>
          </w:p>
        </w:tc>
        <w:tc>
          <w:tcPr>
            <w:tcW w:w="536" w:type="dxa"/>
            <w:gridSpan w:val="2"/>
            <w:shd w:val="clear" w:color="auto" w:fill="auto"/>
          </w:tcPr>
          <w:p w14:paraId="6DC32200" w14:textId="77777777" w:rsidR="00672641" w:rsidRPr="00AC23C4" w:rsidRDefault="00672641" w:rsidP="00672641">
            <w:pPr>
              <w:pStyle w:val="Text"/>
              <w:rPr>
                <w:rStyle w:val="ChBlueBold"/>
                <w:szCs w:val="19"/>
              </w:rPr>
            </w:pPr>
            <w:r w:rsidRPr="00AC23C4">
              <w:rPr>
                <w:rStyle w:val="ChBlueBold"/>
                <w:szCs w:val="19"/>
              </w:rPr>
              <w:t>Yali</w:t>
            </w:r>
          </w:p>
        </w:tc>
      </w:tr>
      <w:tr w:rsidR="00AC23C4" w:rsidRPr="00AC23C4" w14:paraId="26D61B1F" w14:textId="77777777" w:rsidTr="00AC23C4">
        <w:tc>
          <w:tcPr>
            <w:tcW w:w="709" w:type="dxa"/>
            <w:shd w:val="clear" w:color="auto" w:fill="auto"/>
          </w:tcPr>
          <w:p w14:paraId="74353E27" w14:textId="77777777" w:rsidR="00672641" w:rsidRPr="00AC23C4" w:rsidRDefault="00672641" w:rsidP="00672641">
            <w:pPr>
              <w:pStyle w:val="GlossEng"/>
              <w:rPr>
                <w:szCs w:val="19"/>
              </w:rPr>
            </w:pPr>
          </w:p>
        </w:tc>
        <w:tc>
          <w:tcPr>
            <w:tcW w:w="625" w:type="dxa"/>
            <w:gridSpan w:val="2"/>
            <w:shd w:val="clear" w:color="auto" w:fill="auto"/>
          </w:tcPr>
          <w:p w14:paraId="399E59BA" w14:textId="77777777" w:rsidR="00672641" w:rsidRPr="0099608C" w:rsidRDefault="00672641" w:rsidP="00672641">
            <w:pPr>
              <w:pStyle w:val="GlossEng"/>
              <w:rPr>
                <w:rStyle w:val="ChSmallCaps"/>
              </w:rPr>
            </w:pPr>
            <w:r w:rsidRPr="0099608C">
              <w:rPr>
                <w:rStyle w:val="ChSmallCaps"/>
              </w:rPr>
              <w:t>2pl</w:t>
            </w:r>
          </w:p>
        </w:tc>
        <w:tc>
          <w:tcPr>
            <w:tcW w:w="1537" w:type="dxa"/>
            <w:gridSpan w:val="3"/>
            <w:shd w:val="clear" w:color="auto" w:fill="auto"/>
          </w:tcPr>
          <w:p w14:paraId="0AE4FC48" w14:textId="77777777" w:rsidR="00672641" w:rsidRPr="00AC23C4" w:rsidRDefault="00672641" w:rsidP="00672641">
            <w:pPr>
              <w:pStyle w:val="GlossEng"/>
              <w:rPr>
                <w:szCs w:val="19"/>
              </w:rPr>
            </w:pPr>
            <w:r w:rsidRPr="0099608C">
              <w:rPr>
                <w:rStyle w:val="ChSmallCaps"/>
              </w:rPr>
              <w:t>vblz</w:t>
            </w:r>
            <w:r w:rsidRPr="008C675E">
              <w:rPr>
                <w:rStyle w:val="ChBlueBold"/>
              </w:rPr>
              <w:t>–</w:t>
            </w:r>
            <w:r w:rsidRPr="00AC23C4">
              <w:rPr>
                <w:szCs w:val="19"/>
              </w:rPr>
              <w:t>thank.God</w:t>
            </w:r>
          </w:p>
        </w:tc>
        <w:tc>
          <w:tcPr>
            <w:tcW w:w="813" w:type="dxa"/>
            <w:gridSpan w:val="2"/>
            <w:shd w:val="clear" w:color="auto" w:fill="auto"/>
          </w:tcPr>
          <w:p w14:paraId="0DAF031E" w14:textId="77777777" w:rsidR="00672641" w:rsidRPr="00AC23C4" w:rsidRDefault="00672641" w:rsidP="00672641">
            <w:pPr>
              <w:pStyle w:val="GlossEng"/>
              <w:rPr>
                <w:szCs w:val="19"/>
              </w:rPr>
            </w:pPr>
            <w:r w:rsidRPr="00AC23C4">
              <w:rPr>
                <w:szCs w:val="19"/>
              </w:rPr>
              <w:t>because</w:t>
            </w:r>
          </w:p>
        </w:tc>
        <w:tc>
          <w:tcPr>
            <w:tcW w:w="747" w:type="dxa"/>
            <w:gridSpan w:val="3"/>
            <w:shd w:val="clear" w:color="auto" w:fill="auto"/>
          </w:tcPr>
          <w:p w14:paraId="0E1748C7" w14:textId="77777777" w:rsidR="00672641" w:rsidRPr="00AC23C4" w:rsidRDefault="00672641" w:rsidP="00672641">
            <w:pPr>
              <w:pStyle w:val="GlossEng"/>
              <w:rPr>
                <w:sz w:val="19"/>
                <w:szCs w:val="19"/>
              </w:rPr>
            </w:pPr>
            <w:r w:rsidRPr="00AC23C4">
              <w:rPr>
                <w:szCs w:val="19"/>
              </w:rPr>
              <w:t>be.able</w:t>
            </w:r>
          </w:p>
        </w:tc>
        <w:tc>
          <w:tcPr>
            <w:tcW w:w="284" w:type="dxa"/>
            <w:gridSpan w:val="2"/>
            <w:shd w:val="clear" w:color="auto" w:fill="auto"/>
          </w:tcPr>
          <w:p w14:paraId="2E4FBA95" w14:textId="77777777" w:rsidR="00672641" w:rsidRPr="00AC23C4" w:rsidRDefault="00672641" w:rsidP="00672641">
            <w:pPr>
              <w:pStyle w:val="GlossEng"/>
              <w:rPr>
                <w:szCs w:val="19"/>
              </w:rPr>
            </w:pPr>
          </w:p>
        </w:tc>
        <w:tc>
          <w:tcPr>
            <w:tcW w:w="1420" w:type="dxa"/>
            <w:gridSpan w:val="3"/>
            <w:shd w:val="clear" w:color="auto" w:fill="auto"/>
          </w:tcPr>
          <w:p w14:paraId="43B5BA20" w14:textId="77777777" w:rsidR="00672641" w:rsidRPr="00AC23C4" w:rsidRDefault="00672641" w:rsidP="00672641">
            <w:pPr>
              <w:pStyle w:val="GlossEng"/>
              <w:rPr>
                <w:szCs w:val="19"/>
              </w:rPr>
            </w:pPr>
            <w:r w:rsidRPr="0099608C">
              <w:rPr>
                <w:rStyle w:val="ChSmallCaps"/>
              </w:rPr>
              <w:t>vblz</w:t>
            </w:r>
            <w:r w:rsidRPr="00CD060F">
              <w:t>–</w:t>
            </w:r>
            <w:r w:rsidRPr="00AC23C4">
              <w:rPr>
                <w:szCs w:val="19"/>
              </w:rPr>
              <w:t>language</w:t>
            </w:r>
          </w:p>
        </w:tc>
        <w:tc>
          <w:tcPr>
            <w:tcW w:w="536" w:type="dxa"/>
            <w:gridSpan w:val="2"/>
            <w:shd w:val="clear" w:color="auto" w:fill="auto"/>
          </w:tcPr>
          <w:p w14:paraId="2DB228DB" w14:textId="77777777" w:rsidR="00672641" w:rsidRPr="00AC23C4" w:rsidRDefault="00672641" w:rsidP="00672641">
            <w:pPr>
              <w:pStyle w:val="GlossEng"/>
              <w:rPr>
                <w:szCs w:val="19"/>
              </w:rPr>
            </w:pPr>
            <w:r w:rsidRPr="00AC23C4">
              <w:rPr>
                <w:szCs w:val="19"/>
              </w:rPr>
              <w:t>Yali</w:t>
            </w:r>
          </w:p>
        </w:tc>
      </w:tr>
    </w:tbl>
    <w:p w14:paraId="7EDB4BA0" w14:textId="1DB1248A" w:rsidR="00672641" w:rsidRPr="0090507A" w:rsidRDefault="00B7093A" w:rsidP="00672641">
      <w:pPr>
        <w:pStyle w:val="FreeTranslEng"/>
        <w:rPr>
          <w:szCs w:val="19"/>
        </w:rPr>
      </w:pPr>
      <w:r>
        <w:rPr>
          <w:szCs w:val="19"/>
        </w:rPr>
        <w:t>‘</w:t>
      </w:r>
      <w:r w:rsidR="00672641" w:rsidRPr="0090507A">
        <w:rPr>
          <w:szCs w:val="19"/>
        </w:rPr>
        <w:t xml:space="preserve">so we only </w:t>
      </w:r>
      <w:r w:rsidR="00672641" w:rsidRPr="0090507A">
        <w:rPr>
          <w:rStyle w:val="ChBlueBold"/>
          <w:szCs w:val="19"/>
        </w:rPr>
        <w:t>spoke Yali</w:t>
      </w:r>
      <w:r w:rsidR="00672641" w:rsidRPr="0090507A">
        <w:rPr>
          <w:szCs w:val="19"/>
        </w:rPr>
        <w:t xml:space="preserve"> … but I said, </w:t>
      </w:r>
      <w:r>
        <w:rPr>
          <w:szCs w:val="19"/>
        </w:rPr>
        <w:t>‘</w:t>
      </w:r>
      <w:r w:rsidR="00672641" w:rsidRPr="0090507A">
        <w:rPr>
          <w:szCs w:val="19"/>
        </w:rPr>
        <w:t xml:space="preserve">you (should) be grateful because (you) can </w:t>
      </w:r>
      <w:r w:rsidR="00672641" w:rsidRPr="0090507A">
        <w:rPr>
          <w:rStyle w:val="ChBlueBold"/>
          <w:szCs w:val="19"/>
        </w:rPr>
        <w:t>speak Yali</w:t>
      </w:r>
      <w:r>
        <w:rPr>
          <w:szCs w:val="19"/>
        </w:rPr>
        <w:t>’’</w:t>
      </w:r>
      <w:r w:rsidR="00672641" w:rsidRPr="0090507A">
        <w:rPr>
          <w:szCs w:val="19"/>
        </w:rPr>
        <w:t xml:space="preserve"> </w:t>
      </w:r>
      <w:r w:rsidR="00672641" w:rsidRPr="00146C8C">
        <w:rPr>
          <w:rStyle w:val="ExampleSource"/>
        </w:rPr>
        <w:t>[081011-022-Cv.0101/0184]</w:t>
      </w:r>
    </w:p>
    <w:p w14:paraId="3DF13163" w14:textId="0D7F9737" w:rsidR="00672641" w:rsidRPr="0090507A" w:rsidRDefault="00672641" w:rsidP="00866199">
      <w:pPr>
        <w:pStyle w:val="Body0010after"/>
      </w:pPr>
      <w:r>
        <w:t xml:space="preserve">Second, the </w:t>
      </w:r>
      <w:r w:rsidRPr="0090507A">
        <w:t xml:space="preserve">exchange in </w:t>
      </w:r>
      <w:r w:rsidRPr="0090507A">
        <w:fldChar w:fldCharType="begin"/>
      </w:r>
      <w:r w:rsidRPr="0090507A">
        <w:instrText xml:space="preserve"> REF _Ref338954753 \h </w:instrText>
      </w:r>
      <w:r w:rsidRPr="0090507A">
        <w:fldChar w:fldCharType="separate"/>
      </w:r>
      <w:r w:rsidR="00154D81" w:rsidRPr="00CD699A">
        <w:t>(</w:t>
      </w:r>
      <w:r w:rsidR="00154D81">
        <w:rPr>
          <w:noProof/>
          <w:szCs w:val="19"/>
        </w:rPr>
        <w:t>57</w:t>
      </w:r>
      <w:r w:rsidR="00154D81" w:rsidRPr="00AC23C4">
        <w:rPr>
          <w:szCs w:val="19"/>
        </w:rPr>
        <w:t>)</w:t>
      </w:r>
      <w:r w:rsidRPr="0090507A">
        <w:fldChar w:fldCharType="end"/>
      </w:r>
      <w:r>
        <w:t xml:space="preserve"> </w:t>
      </w:r>
      <w:r w:rsidRPr="0090507A">
        <w:t xml:space="preserve">suggests that </w:t>
      </w:r>
      <w:r>
        <w:t xml:space="preserve">the </w:t>
      </w:r>
      <w:r w:rsidRPr="0090507A">
        <w:t xml:space="preserve">high frequency items </w:t>
      </w:r>
      <w:r>
        <w:t xml:space="preserve">listed in </w:t>
      </w:r>
      <w:r w:rsidRPr="0090507A">
        <w:fldChar w:fldCharType="begin"/>
      </w:r>
      <w:r w:rsidRPr="0090507A">
        <w:instrText xml:space="preserve"> REF _Ref325989676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7</w:t>
      </w:r>
      <w:r w:rsidRPr="0090507A">
        <w:fldChar w:fldCharType="end"/>
      </w:r>
      <w:r>
        <w:t xml:space="preserve"> </w:t>
      </w:r>
      <w:r w:rsidRPr="0090507A">
        <w:t xml:space="preserve">may well have </w:t>
      </w:r>
      <w:r>
        <w:t xml:space="preserve">non-compositional semantics </w:t>
      </w:r>
      <w:r w:rsidRPr="0090507A">
        <w:t xml:space="preserve">for Papuan Malay speakers. In a conversation </w:t>
      </w:r>
      <w:r>
        <w:t xml:space="preserve">about religious affairs, the speaker </w:t>
      </w:r>
      <w:r w:rsidRPr="0090507A">
        <w:t>pr</w:t>
      </w:r>
      <w:r>
        <w:t>oduced</w:t>
      </w:r>
      <w:r w:rsidRPr="0090507A">
        <w:t xml:space="preserve"> </w:t>
      </w:r>
      <w:r w:rsidRPr="0090507A">
        <w:rPr>
          <w:rStyle w:val="ChItalBold"/>
          <w:szCs w:val="19"/>
        </w:rPr>
        <w:t>diberdoa</w:t>
      </w:r>
      <w:r w:rsidRPr="0090507A">
        <w:t xml:space="preserve"> </w:t>
      </w:r>
      <w:r w:rsidR="00B7093A">
        <w:t>‘</w:t>
      </w:r>
      <w:r w:rsidRPr="0090507A">
        <w:t>be prayed for</w:t>
      </w:r>
      <w:r w:rsidR="00B7093A">
        <w:t>’</w:t>
      </w:r>
      <w:r w:rsidRPr="0090507A">
        <w:t xml:space="preserve">. This item is ungrammatical </w:t>
      </w:r>
      <w:r>
        <w:t xml:space="preserve">in </w:t>
      </w:r>
      <w:r w:rsidRPr="0090507A">
        <w:t xml:space="preserve">both Papuan Malay and Standard Indonesian. Papuan Malay does not have a morphologically marked undergoer voice. </w:t>
      </w:r>
      <w:r>
        <w:t xml:space="preserve">The </w:t>
      </w:r>
      <w:r w:rsidRPr="0090507A">
        <w:t xml:space="preserve">Standard Indonesian undergoer voice marker </w:t>
      </w:r>
      <w:r w:rsidRPr="0090507A">
        <w:rPr>
          <w:rStyle w:val="ChItalBold"/>
          <w:szCs w:val="19"/>
        </w:rPr>
        <w:t>di</w:t>
      </w:r>
      <w:r w:rsidRPr="0090507A">
        <w:t xml:space="preserve">­ cannot co-occur with </w:t>
      </w:r>
      <w:r>
        <w:t>prefix</w:t>
      </w:r>
      <w:r w:rsidRPr="0090507A">
        <w:t xml:space="preserve"> </w:t>
      </w:r>
      <w:r w:rsidRPr="0090507A">
        <w:rPr>
          <w:rStyle w:val="ChItalBold"/>
          <w:szCs w:val="19"/>
        </w:rPr>
        <w:t>ber</w:t>
      </w:r>
      <w:r w:rsidRPr="0090507A">
        <w:t xml:space="preserve">­, but always replaces it. This example </w:t>
      </w:r>
      <w:r>
        <w:t>show</w:t>
      </w:r>
      <w:r w:rsidR="00F92DC8">
        <w:t>s</w:t>
      </w:r>
      <w:r>
        <w:t xml:space="preserve"> </w:t>
      </w:r>
      <w:r w:rsidRPr="0090507A">
        <w:t xml:space="preserve">that the speaker perceives </w:t>
      </w:r>
      <w:r w:rsidRPr="0090507A">
        <w:rPr>
          <w:rStyle w:val="ChItalBold"/>
          <w:szCs w:val="19"/>
        </w:rPr>
        <w:t>berdoa</w:t>
      </w:r>
      <w:r w:rsidRPr="0090507A">
        <w:t xml:space="preserve"> </w:t>
      </w:r>
      <w:r w:rsidR="00B7093A">
        <w:t>‘</w:t>
      </w:r>
      <w:r w:rsidRPr="0090507A">
        <w:t>pray</w:t>
      </w:r>
      <w:r w:rsidR="00B7093A">
        <w:t>’</w:t>
      </w:r>
      <w:r w:rsidRPr="0090507A">
        <w:t xml:space="preserve"> as a monomor</w:t>
      </w:r>
      <w:r>
        <w:t>phemic word to which she affixed</w:t>
      </w:r>
      <w:r w:rsidRPr="0090507A">
        <w:t xml:space="preserve"> the Indonesian undergoer voice marker </w:t>
      </w:r>
      <w:r w:rsidRPr="0090507A">
        <w:rPr>
          <w:rStyle w:val="ChItalBold"/>
          <w:szCs w:val="19"/>
        </w:rPr>
        <w:t>di</w:t>
      </w:r>
      <w:r w:rsidRPr="0090507A">
        <w:t>­ in an attempt to approximate Indonesian.</w:t>
      </w:r>
    </w:p>
    <w:tbl>
      <w:tblPr>
        <w:tblW w:w="6758" w:type="dxa"/>
        <w:tblCellMar>
          <w:left w:w="40" w:type="dxa"/>
          <w:right w:w="40" w:type="dxa"/>
        </w:tblCellMar>
        <w:tblLook w:val="01E0" w:firstRow="1" w:lastRow="1" w:firstColumn="1" w:lastColumn="1" w:noHBand="0" w:noVBand="0"/>
      </w:tblPr>
      <w:tblGrid>
        <w:gridCol w:w="709"/>
        <w:gridCol w:w="680"/>
        <w:gridCol w:w="794"/>
        <w:gridCol w:w="397"/>
        <w:gridCol w:w="669"/>
        <w:gridCol w:w="397"/>
        <w:gridCol w:w="591"/>
        <w:gridCol w:w="284"/>
        <w:gridCol w:w="764"/>
        <w:gridCol w:w="1473"/>
      </w:tblGrid>
      <w:tr w:rsidR="00AC23C4" w:rsidRPr="00626ADA" w14:paraId="4EE145DE" w14:textId="77777777" w:rsidTr="00AC23C4">
        <w:tc>
          <w:tcPr>
            <w:tcW w:w="709" w:type="dxa"/>
            <w:shd w:val="clear" w:color="auto" w:fill="auto"/>
          </w:tcPr>
          <w:p w14:paraId="69006AF8" w14:textId="77777777" w:rsidR="00672641" w:rsidRPr="00AC23C4" w:rsidRDefault="00672641" w:rsidP="00672641">
            <w:pPr>
              <w:pStyle w:val="O0Nwnext"/>
              <w:rPr>
                <w:szCs w:val="19"/>
              </w:rPr>
            </w:pPr>
            <w:bookmarkStart w:id="1448" w:name="_Ref326252286"/>
            <w:bookmarkStart w:id="1449" w:name="_Ref338954753"/>
            <w:r w:rsidRPr="00CD699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7</w:t>
            </w:r>
            <w:r w:rsidRPr="00AC23C4">
              <w:rPr>
                <w:szCs w:val="19"/>
              </w:rPr>
              <w:fldChar w:fldCharType="end"/>
            </w:r>
            <w:bookmarkEnd w:id="1448"/>
            <w:r w:rsidRPr="00AC23C4">
              <w:rPr>
                <w:szCs w:val="19"/>
              </w:rPr>
              <w:t>)</w:t>
            </w:r>
            <w:bookmarkEnd w:id="1449"/>
          </w:p>
        </w:tc>
        <w:tc>
          <w:tcPr>
            <w:tcW w:w="680" w:type="dxa"/>
            <w:shd w:val="clear" w:color="auto" w:fill="auto"/>
          </w:tcPr>
          <w:p w14:paraId="50149B49" w14:textId="77777777" w:rsidR="00672641" w:rsidRPr="00AC23C4" w:rsidRDefault="00672641" w:rsidP="00672641">
            <w:pPr>
              <w:pStyle w:val="Text"/>
              <w:rPr>
                <w:szCs w:val="19"/>
              </w:rPr>
            </w:pPr>
            <w:r w:rsidRPr="00AC23C4">
              <w:rPr>
                <w:szCs w:val="19"/>
              </w:rPr>
              <w:t>beban</w:t>
            </w:r>
            <w:r w:rsidR="0059253B" w:rsidRPr="00AC23C4">
              <w:rPr>
                <w:szCs w:val="19"/>
              </w:rPr>
              <w:t>g</w:t>
            </w:r>
          </w:p>
        </w:tc>
        <w:tc>
          <w:tcPr>
            <w:tcW w:w="794" w:type="dxa"/>
            <w:shd w:val="clear" w:color="auto" w:fill="auto"/>
          </w:tcPr>
          <w:p w14:paraId="41962EA3" w14:textId="77777777" w:rsidR="00672641" w:rsidRPr="00AC23C4" w:rsidRDefault="00672641" w:rsidP="00672641">
            <w:pPr>
              <w:pStyle w:val="Text"/>
              <w:rPr>
                <w:szCs w:val="19"/>
              </w:rPr>
            </w:pPr>
            <w:r w:rsidRPr="00AC23C4">
              <w:rPr>
                <w:szCs w:val="19"/>
              </w:rPr>
              <w:t>masala</w:t>
            </w:r>
          </w:p>
        </w:tc>
        <w:tc>
          <w:tcPr>
            <w:tcW w:w="397" w:type="dxa"/>
            <w:shd w:val="clear" w:color="auto" w:fill="auto"/>
          </w:tcPr>
          <w:p w14:paraId="39880B5E" w14:textId="77777777" w:rsidR="00672641" w:rsidRPr="00AC23C4" w:rsidRDefault="00672641" w:rsidP="00672641">
            <w:pPr>
              <w:pStyle w:val="Text"/>
              <w:rPr>
                <w:szCs w:val="19"/>
              </w:rPr>
            </w:pPr>
            <w:r w:rsidRPr="00AC23C4">
              <w:rPr>
                <w:szCs w:val="19"/>
              </w:rPr>
              <w:t>de</w:t>
            </w:r>
          </w:p>
        </w:tc>
        <w:tc>
          <w:tcPr>
            <w:tcW w:w="669" w:type="dxa"/>
            <w:shd w:val="clear" w:color="auto" w:fill="auto"/>
          </w:tcPr>
          <w:p w14:paraId="3328DB0F" w14:textId="77777777" w:rsidR="00672641" w:rsidRPr="00AC23C4" w:rsidRDefault="00672641" w:rsidP="00672641">
            <w:pPr>
              <w:pStyle w:val="Text"/>
              <w:rPr>
                <w:szCs w:val="19"/>
              </w:rPr>
            </w:pPr>
            <w:r w:rsidRPr="00AC23C4">
              <w:rPr>
                <w:szCs w:val="19"/>
              </w:rPr>
              <w:t>punya</w:t>
            </w:r>
          </w:p>
        </w:tc>
        <w:tc>
          <w:tcPr>
            <w:tcW w:w="397" w:type="dxa"/>
            <w:shd w:val="clear" w:color="auto" w:fill="auto"/>
          </w:tcPr>
          <w:p w14:paraId="416893FC" w14:textId="77777777" w:rsidR="00672641" w:rsidRPr="00AC23C4" w:rsidRDefault="00672641" w:rsidP="00672641">
            <w:pPr>
              <w:pStyle w:val="Text"/>
              <w:rPr>
                <w:szCs w:val="19"/>
              </w:rPr>
            </w:pPr>
            <w:r w:rsidRPr="00AC23C4">
              <w:rPr>
                <w:szCs w:val="19"/>
              </w:rPr>
              <w:t>dia</w:t>
            </w:r>
          </w:p>
        </w:tc>
        <w:tc>
          <w:tcPr>
            <w:tcW w:w="591" w:type="dxa"/>
            <w:shd w:val="clear" w:color="auto" w:fill="auto"/>
          </w:tcPr>
          <w:p w14:paraId="6401F39A" w14:textId="77777777" w:rsidR="00672641" w:rsidRPr="00AC23C4" w:rsidRDefault="00672641" w:rsidP="00672641">
            <w:pPr>
              <w:pStyle w:val="Text"/>
              <w:rPr>
                <w:szCs w:val="19"/>
              </w:rPr>
            </w:pPr>
            <w:r w:rsidRPr="00AC23C4">
              <w:rPr>
                <w:szCs w:val="19"/>
              </w:rPr>
              <w:t>perlu</w:t>
            </w:r>
          </w:p>
        </w:tc>
        <w:tc>
          <w:tcPr>
            <w:tcW w:w="284" w:type="dxa"/>
            <w:shd w:val="clear" w:color="auto" w:fill="auto"/>
          </w:tcPr>
          <w:p w14:paraId="39EB389B" w14:textId="77777777" w:rsidR="00672641" w:rsidRPr="00AC23C4" w:rsidRDefault="00672641" w:rsidP="00672641">
            <w:pPr>
              <w:pStyle w:val="Text"/>
              <w:rPr>
                <w:szCs w:val="19"/>
              </w:rPr>
            </w:pPr>
            <w:r w:rsidRPr="00AC23C4">
              <w:rPr>
                <w:szCs w:val="19"/>
              </w:rPr>
              <w:t>…</w:t>
            </w:r>
          </w:p>
        </w:tc>
        <w:tc>
          <w:tcPr>
            <w:tcW w:w="764" w:type="dxa"/>
            <w:shd w:val="clear" w:color="auto" w:fill="auto"/>
          </w:tcPr>
          <w:p w14:paraId="0FE76E19" w14:textId="77777777" w:rsidR="00672641" w:rsidRPr="00AC23C4" w:rsidRDefault="00672641" w:rsidP="00672641">
            <w:pPr>
              <w:pStyle w:val="Text"/>
              <w:rPr>
                <w:szCs w:val="19"/>
              </w:rPr>
            </w:pPr>
            <w:r w:rsidRPr="00AC23C4">
              <w:rPr>
                <w:szCs w:val="19"/>
              </w:rPr>
              <w:t>harus</w:t>
            </w:r>
          </w:p>
        </w:tc>
        <w:tc>
          <w:tcPr>
            <w:tcW w:w="1473" w:type="dxa"/>
            <w:shd w:val="clear" w:color="auto" w:fill="auto"/>
          </w:tcPr>
          <w:p w14:paraId="3C777C1D" w14:textId="77777777" w:rsidR="00672641" w:rsidRPr="00AC23C4" w:rsidRDefault="00672641" w:rsidP="00672641">
            <w:pPr>
              <w:pStyle w:val="Text"/>
              <w:rPr>
                <w:rStyle w:val="ChBlueBold"/>
                <w:szCs w:val="19"/>
              </w:rPr>
            </w:pPr>
            <w:r w:rsidRPr="00AC23C4">
              <w:rPr>
                <w:rStyle w:val="ChBlueBold"/>
                <w:szCs w:val="19"/>
              </w:rPr>
              <w:t>di</w:t>
            </w:r>
            <w:r w:rsidRPr="008C675E">
              <w:rPr>
                <w:rStyle w:val="ChBlueBold"/>
              </w:rPr>
              <w:t>–</w:t>
            </w:r>
            <w:r w:rsidRPr="00AC23C4">
              <w:rPr>
                <w:rStyle w:val="ChBlueBold"/>
                <w:szCs w:val="19"/>
              </w:rPr>
              <w:t>ber</w:t>
            </w:r>
            <w:r w:rsidRPr="008C675E">
              <w:rPr>
                <w:rStyle w:val="ChBlueBold"/>
              </w:rPr>
              <w:t>–</w:t>
            </w:r>
            <w:r w:rsidRPr="00AC23C4">
              <w:rPr>
                <w:rStyle w:val="ChBlueBold"/>
                <w:szCs w:val="19"/>
              </w:rPr>
              <w:t>doa</w:t>
            </w:r>
          </w:p>
        </w:tc>
      </w:tr>
      <w:tr w:rsidR="00AC23C4" w:rsidRPr="00AC23C4" w14:paraId="6F10BAF3" w14:textId="77777777" w:rsidTr="00AC23C4">
        <w:tc>
          <w:tcPr>
            <w:tcW w:w="709" w:type="dxa"/>
            <w:shd w:val="clear" w:color="auto" w:fill="auto"/>
          </w:tcPr>
          <w:p w14:paraId="33422D9E" w14:textId="77777777" w:rsidR="00672641" w:rsidRPr="00AC23C4" w:rsidRDefault="00672641" w:rsidP="00672641">
            <w:pPr>
              <w:pStyle w:val="GlossEng"/>
              <w:rPr>
                <w:szCs w:val="19"/>
              </w:rPr>
            </w:pPr>
          </w:p>
        </w:tc>
        <w:tc>
          <w:tcPr>
            <w:tcW w:w="680" w:type="dxa"/>
            <w:shd w:val="clear" w:color="auto" w:fill="auto"/>
          </w:tcPr>
          <w:p w14:paraId="0CDCC352" w14:textId="77777777" w:rsidR="00672641" w:rsidRPr="00AC23C4" w:rsidRDefault="00672641" w:rsidP="00672641">
            <w:pPr>
              <w:pStyle w:val="GlossEng"/>
              <w:rPr>
                <w:szCs w:val="19"/>
              </w:rPr>
            </w:pPr>
            <w:r w:rsidRPr="00AC23C4">
              <w:rPr>
                <w:szCs w:val="19"/>
              </w:rPr>
              <w:t>burden</w:t>
            </w:r>
          </w:p>
        </w:tc>
        <w:tc>
          <w:tcPr>
            <w:tcW w:w="794" w:type="dxa"/>
            <w:shd w:val="clear" w:color="auto" w:fill="auto"/>
          </w:tcPr>
          <w:p w14:paraId="0C3DC7C1" w14:textId="77777777" w:rsidR="00672641" w:rsidRPr="00AC23C4" w:rsidRDefault="00672641" w:rsidP="00672641">
            <w:pPr>
              <w:pStyle w:val="GlossEng"/>
              <w:rPr>
                <w:szCs w:val="19"/>
              </w:rPr>
            </w:pPr>
            <w:r w:rsidRPr="00AC23C4">
              <w:rPr>
                <w:szCs w:val="19"/>
              </w:rPr>
              <w:t>problem</w:t>
            </w:r>
          </w:p>
        </w:tc>
        <w:tc>
          <w:tcPr>
            <w:tcW w:w="397" w:type="dxa"/>
            <w:shd w:val="clear" w:color="auto" w:fill="auto"/>
          </w:tcPr>
          <w:p w14:paraId="3924FBF9" w14:textId="77777777" w:rsidR="00672641" w:rsidRPr="0099608C" w:rsidRDefault="00672641" w:rsidP="00672641">
            <w:pPr>
              <w:pStyle w:val="GlossEng"/>
              <w:rPr>
                <w:rStyle w:val="ChSmallCaps"/>
              </w:rPr>
            </w:pPr>
            <w:r w:rsidRPr="0099608C">
              <w:rPr>
                <w:rStyle w:val="ChSmallCaps"/>
              </w:rPr>
              <w:t>3sg</w:t>
            </w:r>
          </w:p>
        </w:tc>
        <w:tc>
          <w:tcPr>
            <w:tcW w:w="669" w:type="dxa"/>
            <w:shd w:val="clear" w:color="auto" w:fill="auto"/>
          </w:tcPr>
          <w:p w14:paraId="5AE35686" w14:textId="77777777" w:rsidR="00672641" w:rsidRPr="0099608C" w:rsidRDefault="00672641" w:rsidP="00672641">
            <w:pPr>
              <w:pStyle w:val="GlossEng"/>
              <w:rPr>
                <w:rStyle w:val="ChSmallCaps"/>
              </w:rPr>
            </w:pPr>
            <w:r w:rsidRPr="0099608C">
              <w:rPr>
                <w:rStyle w:val="ChSmallCaps"/>
              </w:rPr>
              <w:t>poss</w:t>
            </w:r>
          </w:p>
        </w:tc>
        <w:tc>
          <w:tcPr>
            <w:tcW w:w="397" w:type="dxa"/>
            <w:shd w:val="clear" w:color="auto" w:fill="auto"/>
          </w:tcPr>
          <w:p w14:paraId="5E7B2F11" w14:textId="77777777" w:rsidR="00672641" w:rsidRPr="0099608C" w:rsidRDefault="00672641" w:rsidP="00672641">
            <w:pPr>
              <w:pStyle w:val="GlossEng"/>
              <w:rPr>
                <w:rStyle w:val="ChSmallCaps"/>
              </w:rPr>
            </w:pPr>
            <w:r w:rsidRPr="0099608C">
              <w:rPr>
                <w:rStyle w:val="ChSmallCaps"/>
              </w:rPr>
              <w:t>3sg</w:t>
            </w:r>
          </w:p>
        </w:tc>
        <w:tc>
          <w:tcPr>
            <w:tcW w:w="591" w:type="dxa"/>
            <w:shd w:val="clear" w:color="auto" w:fill="auto"/>
          </w:tcPr>
          <w:p w14:paraId="36C97798" w14:textId="77777777" w:rsidR="00672641" w:rsidRPr="00AC23C4" w:rsidRDefault="00672641" w:rsidP="00672641">
            <w:pPr>
              <w:pStyle w:val="GlossEng"/>
              <w:rPr>
                <w:sz w:val="19"/>
                <w:szCs w:val="19"/>
              </w:rPr>
            </w:pPr>
            <w:r w:rsidRPr="00AC23C4">
              <w:rPr>
                <w:szCs w:val="19"/>
              </w:rPr>
              <w:t>need</w:t>
            </w:r>
          </w:p>
        </w:tc>
        <w:tc>
          <w:tcPr>
            <w:tcW w:w="284" w:type="dxa"/>
            <w:shd w:val="clear" w:color="auto" w:fill="auto"/>
          </w:tcPr>
          <w:p w14:paraId="69FDC294" w14:textId="77777777" w:rsidR="00672641" w:rsidRPr="00AC23C4" w:rsidRDefault="00672641" w:rsidP="00672641">
            <w:pPr>
              <w:pStyle w:val="GlossEng"/>
              <w:rPr>
                <w:szCs w:val="19"/>
              </w:rPr>
            </w:pPr>
          </w:p>
        </w:tc>
        <w:tc>
          <w:tcPr>
            <w:tcW w:w="764" w:type="dxa"/>
            <w:shd w:val="clear" w:color="auto" w:fill="auto"/>
          </w:tcPr>
          <w:p w14:paraId="471EA917" w14:textId="77777777" w:rsidR="00672641" w:rsidRPr="00AC23C4" w:rsidRDefault="00672641" w:rsidP="00672641">
            <w:pPr>
              <w:pStyle w:val="GlossEng"/>
              <w:rPr>
                <w:szCs w:val="19"/>
              </w:rPr>
            </w:pPr>
            <w:r w:rsidRPr="00AC23C4">
              <w:rPr>
                <w:szCs w:val="19"/>
              </w:rPr>
              <w:t>have.to</w:t>
            </w:r>
          </w:p>
        </w:tc>
        <w:tc>
          <w:tcPr>
            <w:tcW w:w="1473" w:type="dxa"/>
            <w:shd w:val="clear" w:color="auto" w:fill="auto"/>
          </w:tcPr>
          <w:p w14:paraId="7E49C4D2" w14:textId="77777777" w:rsidR="00672641" w:rsidRPr="00AC23C4" w:rsidRDefault="00672641" w:rsidP="00672641">
            <w:pPr>
              <w:pStyle w:val="GlossEng"/>
              <w:rPr>
                <w:szCs w:val="19"/>
              </w:rPr>
            </w:pPr>
            <w:r w:rsidRPr="0099608C">
              <w:rPr>
                <w:rStyle w:val="ChSmallCaps"/>
              </w:rPr>
              <w:t>uv</w:t>
            </w:r>
            <w:r w:rsidRPr="00CD060F">
              <w:t>–</w:t>
            </w:r>
            <w:r w:rsidRPr="0099608C">
              <w:rPr>
                <w:rStyle w:val="ChSmallCaps"/>
              </w:rPr>
              <w:t>vblz</w:t>
            </w:r>
            <w:r w:rsidRPr="00CD060F">
              <w:t>–</w:t>
            </w:r>
            <w:r w:rsidRPr="00AC23C4">
              <w:rPr>
                <w:szCs w:val="19"/>
              </w:rPr>
              <w:t>prayer</w:t>
            </w:r>
          </w:p>
        </w:tc>
      </w:tr>
    </w:tbl>
    <w:p w14:paraId="6FE0F67C" w14:textId="17724B83" w:rsidR="00672641" w:rsidRPr="00F13B30" w:rsidRDefault="00672641" w:rsidP="00AF7CAD">
      <w:pPr>
        <w:pStyle w:val="FreeTranslEng15pt"/>
      </w:pPr>
      <w:r w:rsidRPr="0090507A">
        <w:rPr>
          <w:szCs w:val="19"/>
        </w:rPr>
        <w:t xml:space="preserve">[Conversation about problems of a church congregation:] </w:t>
      </w:r>
      <w:r w:rsidR="00B7093A">
        <w:rPr>
          <w:szCs w:val="19"/>
        </w:rPr>
        <w:t>‘</w:t>
      </w:r>
      <w:r w:rsidRPr="0090507A">
        <w:rPr>
          <w:szCs w:val="19"/>
        </w:rPr>
        <w:t xml:space="preserve">(all) burdens (and) problems (that) it </w:t>
      </w:r>
      <w:r>
        <w:rPr>
          <w:szCs w:val="19"/>
        </w:rPr>
        <w:t>has, (the congregation)</w:t>
      </w:r>
      <w:r w:rsidRPr="0090507A">
        <w:rPr>
          <w:szCs w:val="19"/>
        </w:rPr>
        <w:t xml:space="preserve"> needs … </w:t>
      </w:r>
      <w:r w:rsidRPr="00A9418E">
        <w:t xml:space="preserve">has to </w:t>
      </w:r>
      <w:r w:rsidRPr="0090507A">
        <w:rPr>
          <w:rStyle w:val="ChBlueBold"/>
          <w:szCs w:val="19"/>
        </w:rPr>
        <w:t>be prayed for</w:t>
      </w:r>
      <w:r w:rsidR="00B7093A">
        <w:rPr>
          <w:szCs w:val="19"/>
        </w:rPr>
        <w:t>’</w:t>
      </w:r>
      <w:r w:rsidRPr="0090507A">
        <w:rPr>
          <w:szCs w:val="19"/>
        </w:rPr>
        <w:t xml:space="preserve"> </w:t>
      </w:r>
      <w:r w:rsidRPr="00146C8C">
        <w:rPr>
          <w:rStyle w:val="ExampleSource"/>
        </w:rPr>
        <w:t>[080917-008-NP.0089/0091]</w:t>
      </w:r>
    </w:p>
    <w:p w14:paraId="245CD6C7" w14:textId="77777777" w:rsidR="00672641" w:rsidRDefault="00672641" w:rsidP="00672641">
      <w:pPr>
        <w:pStyle w:val="Heading4"/>
      </w:pPr>
      <w:bookmarkStart w:id="1450" w:name="_Ref352332391"/>
      <w:r>
        <w:t>Summary and conclusions</w:t>
      </w:r>
      <w:bookmarkEnd w:id="1450"/>
    </w:p>
    <w:p w14:paraId="18A86125" w14:textId="2E012F7B" w:rsidR="00672641" w:rsidRDefault="00672641" w:rsidP="00AB2344">
      <w:pPr>
        <w:pStyle w:val="Body0000after"/>
      </w:pPr>
      <w:r>
        <w:t xml:space="preserve">Prefix </w:t>
      </w:r>
      <w:r w:rsidRPr="009A4F2E">
        <w:rPr>
          <w:rStyle w:val="ChSmallCapsItalBold"/>
        </w:rPr>
        <w:t>ber­</w:t>
      </w:r>
      <w:r w:rsidRPr="005D7DC3">
        <w:t xml:space="preserve"> </w:t>
      </w:r>
      <w:r>
        <w:t xml:space="preserve">is a polyfunctional affix that derives lexemes from verbal and nominal bases. This polyfunctionality suggests that </w:t>
      </w:r>
      <w:r w:rsidR="004F28A3">
        <w:t xml:space="preserve">in Papuan Malay </w:t>
      </w:r>
      <w:r>
        <w:t xml:space="preserve">affixation with </w:t>
      </w:r>
      <w:r w:rsidRPr="009A4F2E">
        <w:rPr>
          <w:rStyle w:val="ChSmallCapsItalBold"/>
        </w:rPr>
        <w:t>ber­</w:t>
      </w:r>
      <w:r w:rsidRPr="00A51504">
        <w:t xml:space="preserve"> </w:t>
      </w:r>
      <w:r>
        <w:t xml:space="preserve">is a </w:t>
      </w:r>
      <w:r w:rsidR="001D179E">
        <w:t xml:space="preserve">somewhat </w:t>
      </w:r>
      <w:r>
        <w:t xml:space="preserve">productive process (see </w:t>
      </w:r>
      <w:r w:rsidR="00AB2344">
        <w:rPr>
          <w:szCs w:val="19"/>
        </w:rPr>
        <w:t>language internal factor (</w:t>
      </w:r>
      <w:r w:rsidR="00AB2344">
        <w:fldChar w:fldCharType="begin"/>
      </w:r>
      <w:r w:rsidR="00AB2344">
        <w:instrText xml:space="preserve"> REF _Ref364758123 \n \h </w:instrText>
      </w:r>
      <w:r w:rsidR="00AB2344">
        <w:fldChar w:fldCharType="separate"/>
      </w:r>
      <w:r w:rsidR="00154D81">
        <w:rPr>
          <w:cs/>
        </w:rPr>
        <w:t>‎</w:t>
      </w:r>
      <w:r w:rsidR="00154D81">
        <w:t>c)</w:t>
      </w:r>
      <w:r w:rsidR="00AB2344">
        <w:fldChar w:fldCharType="end"/>
      </w:r>
      <w:r w:rsidR="00AB2344">
        <w:rPr>
          <w:szCs w:val="19"/>
        </w:rPr>
        <w:t xml:space="preserve"> in §</w:t>
      </w:r>
      <w:r w:rsidR="00AB2344">
        <w:rPr>
          <w:szCs w:val="19"/>
        </w:rPr>
        <w:fldChar w:fldCharType="begin"/>
      </w:r>
      <w:r w:rsidR="00AB2344">
        <w:rPr>
          <w:szCs w:val="19"/>
        </w:rPr>
        <w:instrText xml:space="preserve"> REF _Ref341964824 \w \h </w:instrText>
      </w:r>
      <w:r w:rsidR="00AB2344">
        <w:rPr>
          <w:szCs w:val="19"/>
        </w:rPr>
      </w:r>
      <w:r w:rsidR="00AB2344">
        <w:rPr>
          <w:szCs w:val="19"/>
        </w:rPr>
        <w:fldChar w:fldCharType="separate"/>
      </w:r>
      <w:r w:rsidR="00154D81">
        <w:rPr>
          <w:szCs w:val="19"/>
          <w:cs/>
        </w:rPr>
        <w:t>‎</w:t>
      </w:r>
      <w:r w:rsidR="00154D81">
        <w:rPr>
          <w:szCs w:val="19"/>
        </w:rPr>
        <w:t>3.1.1</w:t>
      </w:r>
      <w:r w:rsidR="00AB2344">
        <w:rPr>
          <w:szCs w:val="19"/>
        </w:rPr>
        <w:fldChar w:fldCharType="end"/>
      </w:r>
      <w:r w:rsidR="00AB2344">
        <w:rPr>
          <w:szCs w:val="19"/>
        </w:rPr>
        <w:t xml:space="preserve">, p. </w:t>
      </w:r>
      <w:r w:rsidR="00AB2344">
        <w:rPr>
          <w:lang w:eastAsia="en-US"/>
        </w:rPr>
        <w:fldChar w:fldCharType="begin"/>
      </w:r>
      <w:r w:rsidR="00AB2344">
        <w:rPr>
          <w:lang w:eastAsia="en-US"/>
        </w:rPr>
        <w:instrText xml:space="preserve"> PAGEREF _Ref364758123 \h </w:instrText>
      </w:r>
      <w:r w:rsidR="00AB2344">
        <w:rPr>
          <w:lang w:eastAsia="en-US"/>
        </w:rPr>
      </w:r>
      <w:r w:rsidR="00AB2344">
        <w:rPr>
          <w:lang w:eastAsia="en-US"/>
        </w:rPr>
        <w:fldChar w:fldCharType="separate"/>
      </w:r>
      <w:r w:rsidR="00154D81">
        <w:rPr>
          <w:noProof/>
          <w:lang w:eastAsia="en-US"/>
        </w:rPr>
        <w:t>116</w:t>
      </w:r>
      <w:r w:rsidR="00AB2344">
        <w:rPr>
          <w:lang w:eastAsia="en-US"/>
        </w:rPr>
        <w:fldChar w:fldCharType="end"/>
      </w:r>
      <w:r>
        <w:rPr>
          <w:szCs w:val="19"/>
        </w:rPr>
        <w:t>)</w:t>
      </w:r>
      <w:r>
        <w:t xml:space="preserve">. Two other observations support this conclusion: (1) </w:t>
      </w:r>
      <w:r w:rsidRPr="0090507A">
        <w:t xml:space="preserve">the </w:t>
      </w:r>
      <w:r>
        <w:rPr>
          <w:lang w:eastAsia="en-US"/>
        </w:rPr>
        <w:t>large number of low frequency words and small number of high frequency words</w:t>
      </w:r>
      <w:r>
        <w:t>, and (2) the relative token frequencies with most bases having higher frequencies than the affixed lexemes.</w:t>
      </w:r>
    </w:p>
    <w:p w14:paraId="0EA37B8C" w14:textId="41FCEF73" w:rsidR="00672641" w:rsidRDefault="000B283D" w:rsidP="0057569F">
      <w:pPr>
        <w:pStyle w:val="Body0500after"/>
        <w:rPr>
          <w:szCs w:val="19"/>
        </w:rPr>
      </w:pPr>
      <w:r>
        <w:t xml:space="preserve">Four </w:t>
      </w:r>
      <w:r w:rsidR="00672641">
        <w:t xml:space="preserve">other observations, however, do not support the conclusion that affixation with </w:t>
      </w:r>
      <w:r w:rsidR="00672641" w:rsidRPr="009A4F2E">
        <w:rPr>
          <w:rStyle w:val="ChSmallCapsItalBold"/>
        </w:rPr>
        <w:t>ber­</w:t>
      </w:r>
      <w:r w:rsidR="00672641" w:rsidRPr="005D7DC3">
        <w:t xml:space="preserve"> </w:t>
      </w:r>
      <w:r w:rsidR="00672641">
        <w:t xml:space="preserve">is a productive process: (1) for the prefixed lexemes with verbal bases, the derived lexemes have the same semantics as their bases, (2) for lexemes with nominal bases, speakers prefer to use </w:t>
      </w:r>
      <w:r w:rsidR="00672641">
        <w:rPr>
          <w:szCs w:val="19"/>
        </w:rPr>
        <w:t xml:space="preserve">alternative analytical constructions rather than the affixed lexemes, </w:t>
      </w:r>
      <w:r>
        <w:rPr>
          <w:szCs w:val="19"/>
        </w:rPr>
        <w:t xml:space="preserve">(3) </w:t>
      </w:r>
      <w:r w:rsidR="00B87E6F">
        <w:rPr>
          <w:szCs w:val="19"/>
        </w:rPr>
        <w:t>h</w:t>
      </w:r>
      <w:r w:rsidRPr="000B283D">
        <w:rPr>
          <w:szCs w:val="19"/>
        </w:rPr>
        <w:t xml:space="preserve">igh frequency items may well have non-compositional </w:t>
      </w:r>
      <w:r w:rsidRPr="000B283D">
        <w:rPr>
          <w:szCs w:val="19"/>
        </w:rPr>
        <w:lastRenderedPageBreak/>
        <w:t>semantics for Papuan Malay speakers</w:t>
      </w:r>
      <w:r w:rsidR="00B87E6F">
        <w:rPr>
          <w:szCs w:val="19"/>
        </w:rPr>
        <w:t xml:space="preserve">, and </w:t>
      </w:r>
      <w:r w:rsidR="00672641">
        <w:rPr>
          <w:szCs w:val="19"/>
        </w:rPr>
        <w:t>(</w:t>
      </w:r>
      <w:r w:rsidR="00B87E6F">
        <w:rPr>
          <w:szCs w:val="19"/>
        </w:rPr>
        <w:t>4</w:t>
      </w:r>
      <w:r w:rsidR="00672641">
        <w:rPr>
          <w:szCs w:val="19"/>
        </w:rPr>
        <w:t>) most of the lexemes with verbal or nominal bases were tentatively classified as SI-</w:t>
      </w:r>
      <w:r w:rsidR="00672641">
        <w:rPr>
          <w:szCs w:val="19"/>
          <w:lang w:eastAsia="en-US"/>
        </w:rPr>
        <w:t>borrowings</w:t>
      </w:r>
      <w:r w:rsidR="00672641">
        <w:t>.</w:t>
      </w:r>
    </w:p>
    <w:p w14:paraId="30C758B1" w14:textId="51C5463B" w:rsidR="00672641" w:rsidRDefault="00672641" w:rsidP="00672641">
      <w:pPr>
        <w:pStyle w:val="Body0500after"/>
      </w:pPr>
      <w:r>
        <w:t xml:space="preserve">Taken together, these findings indicate that Papuan Malay speakers do not employ prefix </w:t>
      </w:r>
      <w:r w:rsidRPr="009A4F2E">
        <w:rPr>
          <w:rStyle w:val="ChSmallCapsItalBold"/>
        </w:rPr>
        <w:t>ber­</w:t>
      </w:r>
      <w:r w:rsidRPr="00B41093">
        <w:t xml:space="preserve"> </w:t>
      </w:r>
      <w:r>
        <w:t xml:space="preserve">as a productive device to derive new words. This conclusion is also supported by the findings of a domain analysis which indicate that most of the attested tokens can be accounted for in terms of the variables of </w:t>
      </w:r>
      <w:r w:rsidR="00E035C9">
        <w:t xml:space="preserve">speaker education levels, </w:t>
      </w:r>
      <w:r>
        <w:t>topics</w:t>
      </w:r>
      <w:r w:rsidR="00D45012">
        <w:t>,</w:t>
      </w:r>
      <w:r>
        <w:t xml:space="preserve"> and/or role-relations (details are discussed in </w:t>
      </w:r>
      <w:r w:rsidRPr="0090507A">
        <w:rPr>
          <w:szCs w:val="19"/>
          <w:lang w:eastAsia="en-US"/>
        </w:rPr>
        <w:t>§</w:t>
      </w:r>
      <w:r>
        <w:rPr>
          <w:szCs w:val="19"/>
          <w:lang w:eastAsia="en-US"/>
        </w:rPr>
        <w:fldChar w:fldCharType="begin"/>
      </w:r>
      <w:r>
        <w:rPr>
          <w:szCs w:val="19"/>
          <w:lang w:eastAsia="en-US"/>
        </w:rPr>
        <w:instrText xml:space="preserve"> REF _Ref347393336 \w \h </w:instrText>
      </w:r>
      <w:r>
        <w:rPr>
          <w:szCs w:val="19"/>
          <w:lang w:eastAsia="en-US"/>
        </w:rPr>
      </w:r>
      <w:r>
        <w:rPr>
          <w:szCs w:val="19"/>
          <w:lang w:eastAsia="en-US"/>
        </w:rPr>
        <w:fldChar w:fldCharType="separate"/>
      </w:r>
      <w:r w:rsidR="00154D81">
        <w:rPr>
          <w:szCs w:val="19"/>
          <w:cs/>
          <w:lang w:eastAsia="en-US"/>
        </w:rPr>
        <w:t>‎</w:t>
      </w:r>
      <w:r w:rsidR="00154D81">
        <w:rPr>
          <w:szCs w:val="19"/>
          <w:lang w:eastAsia="en-US"/>
        </w:rPr>
        <w:t>3.1.8</w:t>
      </w:r>
      <w:r>
        <w:rPr>
          <w:szCs w:val="19"/>
          <w:lang w:eastAsia="en-US"/>
        </w:rPr>
        <w:fldChar w:fldCharType="end"/>
      </w:r>
      <w:r>
        <w:rPr>
          <w:szCs w:val="19"/>
          <w:lang w:eastAsia="en-US"/>
        </w:rPr>
        <w:t xml:space="preserve">, together with the findings for suffix </w:t>
      </w:r>
      <w:r w:rsidRPr="009106F2">
        <w:rPr>
          <w:rStyle w:val="ChItalBold"/>
        </w:rPr>
        <w:t>­nya</w:t>
      </w:r>
      <w:r w:rsidRPr="002F2F36">
        <w:t xml:space="preserve"> </w:t>
      </w:r>
      <w:r w:rsidR="00B7093A">
        <w:t>‘</w:t>
      </w:r>
      <w:r w:rsidR="006F14E9" w:rsidRPr="006F14E9">
        <w:rPr>
          <w:rStyle w:val="ChSmallCaps"/>
        </w:rPr>
        <w:t>3possr</w:t>
      </w:r>
      <w:r w:rsidR="00B7093A">
        <w:t>’</w:t>
      </w:r>
      <w:r w:rsidR="006F14E9">
        <w:t xml:space="preserve"> </w:t>
      </w:r>
      <w:r w:rsidRPr="002F2F36">
        <w:t xml:space="preserve">and </w:t>
      </w:r>
      <w:r w:rsidRPr="0090507A">
        <w:rPr>
          <w:szCs w:val="19"/>
        </w:rPr>
        <w:t xml:space="preserve">circumfix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006F14E9" w:rsidRPr="006F14E9">
        <w:t xml:space="preserve"> </w:t>
      </w:r>
      <w:r w:rsidR="00B7093A">
        <w:t>‘</w:t>
      </w:r>
      <w:r w:rsidR="006F14E9" w:rsidRPr="006F14E9">
        <w:rPr>
          <w:rStyle w:val="ChSmallCaps"/>
        </w:rPr>
        <w:t>nmlz</w:t>
      </w:r>
      <w:r w:rsidR="00B7093A">
        <w:t>’</w:t>
      </w:r>
      <w:r>
        <w:t xml:space="preserve">). Therefore, these lexemes are best explained as code-switches with </w:t>
      </w:r>
      <w:r w:rsidRPr="0090507A">
        <w:t>Indonesian.</w:t>
      </w:r>
      <w:r>
        <w:t xml:space="preserve"> (</w:t>
      </w:r>
      <w:r w:rsidR="00FE4602">
        <w:t xml:space="preserve">For </w:t>
      </w:r>
      <w:r>
        <w:t xml:space="preserve">a detailed discussion of prefix </w:t>
      </w:r>
      <w:r w:rsidRPr="00536648">
        <w:rPr>
          <w:rStyle w:val="ChItalBold"/>
        </w:rPr>
        <w:t>ber</w:t>
      </w:r>
      <w:r w:rsidRPr="0090507A">
        <w:rPr>
          <w:szCs w:val="19"/>
        </w:rPr>
        <w:t>­</w:t>
      </w:r>
      <w:r>
        <w:t xml:space="preserve"> in Standard Indonesian and Standard Malay</w:t>
      </w:r>
      <w:r w:rsidR="00FE4602">
        <w:t xml:space="preserve"> see </w:t>
      </w:r>
      <w:r w:rsidR="00FE4602" w:rsidRPr="00FE4602">
        <w:rPr>
          <w:rStyle w:val="Citation"/>
        </w:rPr>
        <w:fldChar w:fldCharType="begin"/>
      </w:r>
      <w:r w:rsidR="003F3C2C">
        <w:rPr>
          <w:rStyle w:val="Citation"/>
        </w:rPr>
        <w:instrText>ADDIN CITAVI.PLACEHOLDER 1e0dacb2-c9e5-4d73-af91-653bfc051c4c PFBsYWNlaG9sZGVyPg0KICA8QWRkSW5WZXJzaW9uPjUuMi4wLjg8L0FkZEluVmVyc2lvbj4NCiAgPElkPjFlMGRhY2IyLWM5ZTUtNGQ3My1hZjkxLTY1M2JmYzA1MWM0YzwvSWQ+DQogIDxFbnRyaWVzPg0KICAgIDxFbnRyeT4NCiAgICAgIDxJZD40NmQ0YjYwZS1jMTVjLTQxMjEtYTJiYy0wMGM2N2IzNjA2MjE8L0lkPg0KICAgICAgPE5vUGFyPnRydWU8L05vUGFyPg0KICAgICAgPFJlZmVyZW5jZUlkPmRhYjA2ZDBmLWQ3NDctNGZjMS04OWYyLTY1YTY1YjA4YTM5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kZWxhYXIgMTk5MjwvVGV4dD4NCiAgICA8L1RleHRVbml0Pg0KICA8L1RleHRVbml0cz4NCjwvUGxhY2Vob2xkZXI+</w:instrText>
      </w:r>
      <w:r w:rsidR="00FE4602" w:rsidRPr="00FE4602">
        <w:rPr>
          <w:rStyle w:val="Citation"/>
        </w:rPr>
        <w:fldChar w:fldCharType="separate"/>
      </w:r>
      <w:bookmarkStart w:id="1451" w:name="_CTVP0011e0dacb2c9e54d73af91653bfc051c4c"/>
      <w:r w:rsidR="0092006B">
        <w:rPr>
          <w:rStyle w:val="Citation"/>
        </w:rPr>
        <w:t>Adelaar 1992</w:t>
      </w:r>
      <w:bookmarkEnd w:id="1451"/>
      <w:r w:rsidR="00FE4602" w:rsidRPr="00FE4602">
        <w:rPr>
          <w:rStyle w:val="Citation"/>
        </w:rPr>
        <w:fldChar w:fldCharType="end"/>
      </w:r>
      <w:r w:rsidR="00FE4602" w:rsidRPr="00FE4602">
        <w:rPr>
          <w:rStyle w:val="Citation"/>
        </w:rPr>
        <w:t>;</w:t>
      </w:r>
      <w:r w:rsidR="00513C8C" w:rsidRPr="00513C8C">
        <w:rPr>
          <w:rStyle w:val="Citation"/>
        </w:rPr>
        <w:t xml:space="preserve"> </w:t>
      </w:r>
      <w:r w:rsidR="00FE4602" w:rsidRPr="00FE4602">
        <w:rPr>
          <w:rStyle w:val="Citation"/>
        </w:rPr>
        <w:fldChar w:fldCharType="begin"/>
      </w:r>
      <w:r w:rsidR="003F3C2C">
        <w:rPr>
          <w:rStyle w:val="Citation"/>
        </w:rPr>
        <w:instrText>ADDIN CITAVI.PLACEHOLDER 9420056e-c16f-41a4-baaa-a03bb1cd6752 PFBsYWNlaG9sZGVyPg0KICA8QWRkSW5WZXJzaW9uPjUuMi4wLjg8L0FkZEluVmVyc2lvbj4NCiAgPElkPjk0MjAwNTZlLWMxNmYtNDFhNC1iYWFhLWEwM2JiMWNkNjc1MjwvSWQ+DQogIDxFbnRyaWVzPg0KICAgIDxFbnRyeT4NCiAgICAgIDxJZD5mMDIxODRiYy03MjBjLTQ2YzctOGRmMy1iMWExNmEyY2Y0ZjQ8L0lkPg0KICAgICAgPE5vUGFyPnRydWU8L05vUGFyPg0KICAgICAgPFJlZmVyZW5jZUlkPjRlMzFmZGE5LTNmZTEtNDFjZC04NDM4LTAyZGIzYmEwNWU5OT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udHogMTk5NDsgU25lZGRvbiAyMDEwPC9UZXh0Pg0KICAgIDwvVGV4dFVuaXQ+DQogIDwvVGV4dFVuaXRzPg0KPC9QbGFjZWhvbGRlcj4=</w:instrText>
      </w:r>
      <w:r w:rsidR="00FE4602" w:rsidRPr="00FE4602">
        <w:rPr>
          <w:rStyle w:val="Citation"/>
        </w:rPr>
        <w:fldChar w:fldCharType="separate"/>
      </w:r>
      <w:bookmarkStart w:id="1452" w:name="_CTVP0019420056ec16f41a4baaaa03bb1cd6752"/>
      <w:r w:rsidR="0092006B">
        <w:rPr>
          <w:rStyle w:val="Citation"/>
        </w:rPr>
        <w:t>Mintz 1994; Sneddon 2010</w:t>
      </w:r>
      <w:bookmarkEnd w:id="1452"/>
      <w:r w:rsidR="00FE4602" w:rsidRPr="00FE4602">
        <w:rPr>
          <w:rStyle w:val="Citation"/>
        </w:rPr>
        <w:fldChar w:fldCharType="end"/>
      </w:r>
      <w:r>
        <w:t>.)</w:t>
      </w:r>
    </w:p>
    <w:p w14:paraId="6AA245EE" w14:textId="15CD2BA8" w:rsidR="00672641" w:rsidRDefault="00672641" w:rsidP="00BD7CBB">
      <w:pPr>
        <w:pStyle w:val="Body0515after"/>
      </w:pPr>
      <w:r>
        <w:rPr>
          <w:szCs w:val="19"/>
          <w:lang w:eastAsia="en-US"/>
        </w:rPr>
        <w:t xml:space="preserve">The conclusion that </w:t>
      </w:r>
      <w:r w:rsidR="004F28A3">
        <w:t>in Papuan Malay</w:t>
      </w:r>
      <w:r w:rsidR="004F28A3">
        <w:rPr>
          <w:szCs w:val="19"/>
          <w:lang w:eastAsia="en-US"/>
        </w:rPr>
        <w:t xml:space="preserve"> </w:t>
      </w:r>
      <w:r>
        <w:rPr>
          <w:szCs w:val="19"/>
          <w:lang w:eastAsia="en-US"/>
        </w:rPr>
        <w:t xml:space="preserve">prefix </w:t>
      </w:r>
      <w:r w:rsidRPr="009A4F2E">
        <w:rPr>
          <w:rStyle w:val="ChSmallCapsItalBold"/>
        </w:rPr>
        <w:t>ber­</w:t>
      </w:r>
      <w:r w:rsidRPr="00533632">
        <w:t xml:space="preserve"> </w:t>
      </w:r>
      <w:r>
        <w:t xml:space="preserve">is </w:t>
      </w:r>
      <w:r w:rsidR="006B7178">
        <w:t>un</w:t>
      </w:r>
      <w:r>
        <w:t xml:space="preserve">productive again sets Papuan Malay apart from other eastern Malay varieties. </w:t>
      </w:r>
      <w:r>
        <w:rPr>
          <w:lang w:eastAsia="en-US"/>
        </w:rPr>
        <w:t xml:space="preserve">In regional varieties such as </w:t>
      </w:r>
      <w:r w:rsidRPr="00642881">
        <w:t xml:space="preserve">Ambon Malay </w:t>
      </w:r>
      <w:r w:rsidR="00BA6215">
        <w:rPr>
          <w:rStyle w:val="Citation"/>
          <w:szCs w:val="19"/>
        </w:rPr>
        <w:fldChar w:fldCharType="begin"/>
      </w:r>
      <w:r w:rsidR="0092451D">
        <w:rPr>
          <w:rStyle w:val="Citation"/>
          <w:szCs w:val="19"/>
        </w:rPr>
        <w:instrText>ADDIN CITAVI.PLACEHOLDER a1c03c2d-0e91-4bb7-b89e-575a341624b7 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h2YW4gTWluZGUgMTk5NzogOTbigJM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NaW5kZSAxOTk3OiA5NuKAkzk4KTwvVGV4dD4NCiAgICA8L1RleHRVbml0Pg0KICA8L1RleHRVbml0cz4NCjwvUGxhY2Vob2xkZXI+</w:instrText>
      </w:r>
      <w:r w:rsidR="00BA6215">
        <w:rPr>
          <w:rStyle w:val="Citation"/>
          <w:szCs w:val="19"/>
        </w:rPr>
        <w:fldChar w:fldCharType="separate"/>
      </w:r>
      <w:bookmarkStart w:id="1453" w:name="_CTVP001a1c03c2d0e914bb7b89e575a341624b7"/>
      <w:r w:rsidR="0092006B">
        <w:rPr>
          <w:rStyle w:val="Citation"/>
          <w:szCs w:val="19"/>
        </w:rPr>
        <w:t>(van Minde 1997: 96–98)</w:t>
      </w:r>
      <w:bookmarkEnd w:id="1453"/>
      <w:r w:rsidR="00BA6215">
        <w:rPr>
          <w:rStyle w:val="Citation"/>
          <w:szCs w:val="19"/>
        </w:rPr>
        <w:fldChar w:fldCharType="end"/>
      </w:r>
      <w:r w:rsidRPr="00642881">
        <w:t xml:space="preserve">, </w:t>
      </w:r>
      <w:r>
        <w:t xml:space="preserve">Banda Malay </w:t>
      </w:r>
      <w:r w:rsidR="00BA6215">
        <w:rPr>
          <w:rStyle w:val="Citation"/>
        </w:rPr>
        <w:fldChar w:fldCharType="begin"/>
      </w:r>
      <w:r w:rsidR="0092451D">
        <w:rPr>
          <w:rStyle w:val="Citation"/>
        </w:rPr>
        <w:instrText>ADDIN CITAVI.PLACEHOLDER aabedd4c-7bfa-4f61-9a58-396269f90f2c 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UGFhdXcgMjAwOTogMjQ54oCTMjU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hdXcgMjAwOTogMjQ54oCTMjUwKTwvVGV4dD4NCiAgICA8L1RleHRVbml0Pg0KICA8L1RleHRVbml0cz4NCjwvUGxhY2Vob2xkZXI+</w:instrText>
      </w:r>
      <w:r w:rsidR="00BA6215">
        <w:rPr>
          <w:rStyle w:val="Citation"/>
        </w:rPr>
        <w:fldChar w:fldCharType="separate"/>
      </w:r>
      <w:bookmarkStart w:id="1454" w:name="_CTVP001aabedd4c7bfa4f619a58396269f90f2c"/>
      <w:r w:rsidR="0092006B">
        <w:rPr>
          <w:rStyle w:val="Citation"/>
        </w:rPr>
        <w:t>(Paauw 2009: 249–250)</w:t>
      </w:r>
      <w:bookmarkEnd w:id="1454"/>
      <w:r w:rsidR="00BA6215">
        <w:rPr>
          <w:rStyle w:val="Citation"/>
        </w:rPr>
        <w:fldChar w:fldCharType="end"/>
      </w:r>
      <w:r w:rsidRPr="000A1C06">
        <w:t xml:space="preserve">, </w:t>
      </w:r>
      <w:r w:rsidR="00BD062C">
        <w:t xml:space="preserve">Larantuka Malay </w:t>
      </w:r>
      <w:r w:rsidR="00BA6215">
        <w:rPr>
          <w:rStyle w:val="Citation"/>
        </w:rPr>
        <w:fldChar w:fldCharType="begin"/>
      </w:r>
      <w:r w:rsidR="0092451D">
        <w:rPr>
          <w:rStyle w:val="Citation"/>
        </w:rPr>
        <w:instrText>ADDIN CITAVI.PLACEHOLDER 6872bb91-9c67-4db2-9833-baa3e83e547b 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KFBhYXV3IDIwMDk6IDI1M+KAkzI1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YXV3IDIwMDk6IDI1M+KAkzI1NSk8L1RleHQ+DQogICAgPC9UZXh0VW5pdD4NCiAgPC9UZXh0VW5pdHM+DQo8L1BsYWNlaG9sZGVyPg==</w:instrText>
      </w:r>
      <w:r w:rsidR="00BA6215">
        <w:rPr>
          <w:rStyle w:val="Citation"/>
        </w:rPr>
        <w:fldChar w:fldCharType="separate"/>
      </w:r>
      <w:bookmarkStart w:id="1455" w:name="_CTVP0016872bb919c674db29833baa3e83e547b"/>
      <w:r w:rsidR="0092006B">
        <w:rPr>
          <w:rStyle w:val="Citation"/>
        </w:rPr>
        <w:t>(Paauw 2009: 253–255)</w:t>
      </w:r>
      <w:bookmarkEnd w:id="1455"/>
      <w:r w:rsidR="00BA6215">
        <w:rPr>
          <w:rStyle w:val="Citation"/>
        </w:rPr>
        <w:fldChar w:fldCharType="end"/>
      </w:r>
      <w:r w:rsidR="00BD062C" w:rsidRPr="000A1C06">
        <w:t xml:space="preserve">, </w:t>
      </w:r>
      <w:r w:rsidRPr="00642881">
        <w:t xml:space="preserve">Manado Malay </w:t>
      </w:r>
      <w:r w:rsidR="00BA6215">
        <w:rPr>
          <w:rStyle w:val="Citation"/>
          <w:szCs w:val="19"/>
        </w:rPr>
        <w:fldChar w:fldCharType="begin"/>
      </w:r>
      <w:r w:rsidR="0092451D">
        <w:rPr>
          <w:rStyle w:val="Citation"/>
          <w:szCs w:val="19"/>
        </w:rPr>
        <w:instrText>ADDIN CITAVI.PLACEHOLDER 092497b5-3393-4a5c-b61f-6617afe715d5 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lN0b2VsIDIwMDUg4oCTIEZvY3VzIGluIE1hbmFkbyBNYWxheTwvU2hvcnRUaXRsZT4NCiAgICAgICAgPFRpdGxlPkZvY3VzIGluIE1hbmFkbyBNYWxheTogR3JhbW1hciwgcGFydGljbGVzLCBhbmQgaW50b25hdGlvbjwvVGl0bGU+DQogICAgICAgIDxZZWFyPjIwMDU8L1llYXI+DQogICAgICA8L1JlZmVyZW5jZT4NCiAgICA8L0VudHJ5Pg0KICA8L0VudHJpZXM+DQogIDxUZXh0PihTdG9lbCAyMDA1OiAxOOKAkzI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vZWwgMjAwNTogMTjigJMyMik8L1RleHQ+DQogICAgPC9UZXh0VW5pdD4NCiAgPC9UZXh0VW5pdHM+DQo8L1BsYWNlaG9sZGVyPg==</w:instrText>
      </w:r>
      <w:r w:rsidR="00BA6215">
        <w:rPr>
          <w:rStyle w:val="Citation"/>
          <w:szCs w:val="19"/>
        </w:rPr>
        <w:fldChar w:fldCharType="separate"/>
      </w:r>
      <w:bookmarkStart w:id="1456" w:name="_CTVP001092497b533934a5cb61f6617afe715d5"/>
      <w:r w:rsidR="0092006B">
        <w:rPr>
          <w:rStyle w:val="Citation"/>
          <w:szCs w:val="19"/>
        </w:rPr>
        <w:t>(Stoel 2005: 18–22)</w:t>
      </w:r>
      <w:bookmarkEnd w:id="1456"/>
      <w:r w:rsidR="00BA6215">
        <w:rPr>
          <w:rStyle w:val="Citation"/>
          <w:szCs w:val="19"/>
        </w:rPr>
        <w:fldChar w:fldCharType="end"/>
      </w:r>
      <w:r w:rsidRPr="00642881">
        <w:t>,</w:t>
      </w:r>
      <w:r>
        <w:t xml:space="preserve"> </w:t>
      </w:r>
      <w:r w:rsidR="00BB0FC0">
        <w:t xml:space="preserve">and </w:t>
      </w:r>
      <w:r w:rsidR="00E870D5" w:rsidRPr="00913A62">
        <w:rPr>
          <w:lang w:eastAsia="ko-KR"/>
        </w:rPr>
        <w:t xml:space="preserve">North Moluccan </w:t>
      </w:r>
      <w:r w:rsidR="00E870D5">
        <w:rPr>
          <w:lang w:eastAsia="ko-KR"/>
        </w:rPr>
        <w:t xml:space="preserve">/ Ternate </w:t>
      </w:r>
      <w:r w:rsidR="00E870D5" w:rsidRPr="00913A62">
        <w:rPr>
          <w:lang w:eastAsia="ko-KR"/>
        </w:rPr>
        <w:t>Malay</w:t>
      </w:r>
      <w:r w:rsidR="00F92DC8">
        <w:rPr>
          <w:lang w:eastAsia="ko-KR"/>
        </w:rPr>
        <w:t xml:space="preserve"> (</w:t>
      </w:r>
      <w:r w:rsidR="00FE4602" w:rsidRPr="00FE4602">
        <w:rPr>
          <w:rStyle w:val="Citation"/>
        </w:rPr>
        <w:fldChar w:fldCharType="begin"/>
      </w:r>
      <w:r w:rsidR="003F3C2C">
        <w:rPr>
          <w:rStyle w:val="Citation"/>
        </w:rPr>
        <w:instrText>ADDIN CITAVI.PLACEHOLDER daa37d0d-d780-4272-a333-ee561b45574e PFBsYWNlaG9sZGVyPg0KICA8QWRkSW5WZXJzaW9uPjUuMi4wLjg8L0FkZEluVmVyc2lvbj4NCiAgPElkPmRhYTM3ZDBkLWQ3ODAtNDI3Mi1hMzMzLWVlNTYxYjQ1NTc0ZTwvSWQ+DQogIDxFbnRyaWVzPg0KICAgIDxFbnRyeT4NCiAgICAgIDxJZD44YzM4Y2RjMS0yNzgzLTRlZjAtOGY3OS1lMWM1YThkMDg1NjA8L0lkPg0KICAgICAgPE5vUGFyPnRydWU8L05vUGFy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TI4OGI5YjQtOTk5NC00Y2ZkLWI1YTktZDcxYzdjYjE0ZjE0PC9SZWZlcmVuY2VJZD4NCiAgICAgIDxSYW5nZT4NCiAgICAgICAgPFN0YXJ0PjA8L1N0YXJ0Pg0KICAgICAgICA8TGVuZ3RoPjE1PC9MZW5ndGg+DQogICAgICA8L1JhbmdlPg0KICAgICAgPFJlZmVyZW5jZT4NCiAgICAgICAgPFJlZmVyZW5jZVR5cGVJZD5Db250cmlidXRpb248L1JlZmVyZW5jZVR5cGVJZD4NCiAgICAgICAgPEF1dGhvcnM+DQogICAgICAgICAgPFBlcnNvbj4NCiAgICAgICAgICAgIDxGaXJzdE5hbWU+UGF1bDwvRmlyc3ROYW1lPg0KICAgICAgICAgICAgPExhc3ROYW1lPlRheWxvcjwvTGFzdE5hbWU+DQogICAgICAgICAgICA8TWlkZGxlTmFtZT5N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Xlsb3IgMTk4MzogMTg8L1RleHQ+DQogICAgPC9UZXh0VW5pdD4NCiAgPC9UZXh0VW5pdHM+DQo8L1BsYWNlaG9sZGVyPg==</w:instrText>
      </w:r>
      <w:r w:rsidR="00FE4602" w:rsidRPr="00FE4602">
        <w:rPr>
          <w:rStyle w:val="Citation"/>
        </w:rPr>
        <w:fldChar w:fldCharType="separate"/>
      </w:r>
      <w:bookmarkStart w:id="1457" w:name="_CTVP001daa37d0dd7804272a333ee561b45574e"/>
      <w:r w:rsidR="0092006B">
        <w:rPr>
          <w:rStyle w:val="Citation"/>
        </w:rPr>
        <w:t>Taylor 1983: 18</w:t>
      </w:r>
      <w:bookmarkEnd w:id="1457"/>
      <w:r w:rsidR="00FE4602" w:rsidRPr="00FE4602">
        <w:rPr>
          <w:rStyle w:val="Citation"/>
        </w:rPr>
        <w:fldChar w:fldCharType="end"/>
      </w:r>
      <w:r w:rsidR="009C1E18">
        <w:rPr>
          <w:rStyle w:val="Citation"/>
        </w:rPr>
        <w:t>;</w:t>
      </w:r>
      <w:r w:rsidRPr="009E555A">
        <w:t xml:space="preserve"> </w:t>
      </w:r>
      <w:r w:rsidR="00BA6215">
        <w:rPr>
          <w:rStyle w:val="Citation"/>
          <w:szCs w:val="19"/>
        </w:rPr>
        <w:fldChar w:fldCharType="begin"/>
      </w:r>
      <w:r w:rsidR="003A5B20">
        <w:rPr>
          <w:rStyle w:val="Citation"/>
          <w:szCs w:val="19"/>
        </w:rPr>
        <w:instrText>ADDIN CITAVI.PLACEHOLDER 5313e8ac-2b33-4c06-91ac-3540378e972d 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l0YW1haHVwdXR0eSAyMDEyOiAxMjXigJMxMjc8L1RleHQ+DQogICAgPC9UZXh0VW5pdD4NCiAgPC9UZXh0VW5pdHM+DQo8L1BsYWNlaG9sZGVyPg==</w:instrText>
      </w:r>
      <w:r w:rsidR="00BA6215">
        <w:rPr>
          <w:rStyle w:val="Citation"/>
          <w:szCs w:val="19"/>
        </w:rPr>
        <w:fldChar w:fldCharType="separate"/>
      </w:r>
      <w:bookmarkStart w:id="1458" w:name="_CTVP0015313e8ac2b334c0691ac3540378e972d"/>
      <w:r w:rsidR="0092006B">
        <w:rPr>
          <w:rStyle w:val="Citation"/>
          <w:szCs w:val="19"/>
        </w:rPr>
        <w:t>Litamahuputty 2012: 125–127</w:t>
      </w:r>
      <w:bookmarkEnd w:id="1458"/>
      <w:r w:rsidR="00BA6215">
        <w:rPr>
          <w:rStyle w:val="Citation"/>
          <w:szCs w:val="19"/>
        </w:rPr>
        <w:fldChar w:fldCharType="end"/>
      </w:r>
      <w:r w:rsidR="00F92DC8">
        <w:t xml:space="preserve">) </w:t>
      </w:r>
      <w:r>
        <w:t>the prefix is a productive derivational device.</w:t>
      </w:r>
      <w:r w:rsidR="009E555A" w:rsidRPr="0090507A">
        <w:rPr>
          <w:rStyle w:val="FootnoteReference"/>
          <w:szCs w:val="19"/>
        </w:rPr>
        <w:footnoteReference w:id="125"/>
      </w:r>
      <w:r>
        <w:t xml:space="preserve"> </w:t>
      </w:r>
      <w:r w:rsidRPr="00642881">
        <w:rPr>
          <w:szCs w:val="18"/>
        </w:rPr>
        <w:t xml:space="preserve">This </w:t>
      </w:r>
      <w:r>
        <w:rPr>
          <w:szCs w:val="18"/>
        </w:rPr>
        <w:t xml:space="preserve">distinction </w:t>
      </w:r>
      <w:r w:rsidRPr="00642881">
        <w:rPr>
          <w:szCs w:val="18"/>
        </w:rPr>
        <w:t xml:space="preserve">between Papuan Malay and the other eastern Malay varieties </w:t>
      </w:r>
      <w:r>
        <w:rPr>
          <w:szCs w:val="18"/>
        </w:rPr>
        <w:t xml:space="preserve">once again hints at </w:t>
      </w:r>
      <w:r w:rsidRPr="00642881">
        <w:rPr>
          <w:szCs w:val="18"/>
        </w:rPr>
        <w:t xml:space="preserve">the </w:t>
      </w:r>
      <w:r>
        <w:rPr>
          <w:szCs w:val="18"/>
        </w:rPr>
        <w:t xml:space="preserve">separate </w:t>
      </w:r>
      <w:r w:rsidRPr="00642881">
        <w:rPr>
          <w:szCs w:val="18"/>
        </w:rPr>
        <w:t>histories of both, discussed in §</w:t>
      </w:r>
      <w:r w:rsidR="00BD7CBB">
        <w:rPr>
          <w:szCs w:val="18"/>
        </w:rPr>
        <w:fldChar w:fldCharType="begin"/>
      </w:r>
      <w:r w:rsidR="00BD7CBB">
        <w:rPr>
          <w:szCs w:val="18"/>
        </w:rPr>
        <w:instrText xml:space="preserve"> REF _Ref438030300 \w \h </w:instrText>
      </w:r>
      <w:r w:rsidR="00BD7CBB">
        <w:rPr>
          <w:szCs w:val="18"/>
        </w:rPr>
      </w:r>
      <w:r w:rsidR="00BD7CBB">
        <w:rPr>
          <w:szCs w:val="18"/>
        </w:rPr>
        <w:fldChar w:fldCharType="separate"/>
      </w:r>
      <w:r w:rsidR="00154D81">
        <w:rPr>
          <w:szCs w:val="18"/>
          <w:cs/>
        </w:rPr>
        <w:t>‎</w:t>
      </w:r>
      <w:r w:rsidR="00154D81">
        <w:rPr>
          <w:szCs w:val="18"/>
        </w:rPr>
        <w:t>1.8</w:t>
      </w:r>
      <w:r w:rsidR="00BD7CBB">
        <w:rPr>
          <w:szCs w:val="18"/>
        </w:rPr>
        <w:fldChar w:fldCharType="end"/>
      </w:r>
      <w:r w:rsidRPr="00642881">
        <w:rPr>
          <w:szCs w:val="18"/>
        </w:rPr>
        <w:t>.</w:t>
      </w:r>
    </w:p>
    <w:p w14:paraId="6E61AE2C" w14:textId="510631AE" w:rsidR="00672641" w:rsidRPr="00F75ADB" w:rsidRDefault="00672641" w:rsidP="00672641">
      <w:pPr>
        <w:pStyle w:val="Heading3"/>
      </w:pPr>
      <w:bookmarkStart w:id="1460" w:name="_Toc339537751"/>
      <w:bookmarkStart w:id="1461" w:name="_Ref341890836"/>
      <w:bookmarkStart w:id="1462" w:name="_Toc342590035"/>
      <w:bookmarkStart w:id="1463" w:name="_Toc344990354"/>
      <w:bookmarkStart w:id="1464" w:name="_Ref347514357"/>
      <w:bookmarkStart w:id="1465" w:name="_Ref374464238"/>
      <w:bookmarkStart w:id="1466" w:name="_Toc440455544"/>
      <w:bookmarkStart w:id="1467" w:name="_Toc342590032"/>
      <w:bookmarkStart w:id="1468" w:name="_Toc344990351"/>
      <w:bookmarkStart w:id="1469" w:name="_Toc339537748"/>
      <w:r w:rsidRPr="0090507A">
        <w:rPr>
          <w:szCs w:val="19"/>
        </w:rPr>
        <w:t xml:space="preserve">Suffix </w:t>
      </w:r>
      <w:r w:rsidRPr="009106F2">
        <w:rPr>
          <w:rStyle w:val="ChItalBold"/>
        </w:rPr>
        <w:t>­nya</w:t>
      </w:r>
      <w:bookmarkEnd w:id="1460"/>
      <w:bookmarkEnd w:id="1461"/>
      <w:bookmarkEnd w:id="1462"/>
      <w:bookmarkEnd w:id="1463"/>
      <w:bookmarkEnd w:id="1464"/>
      <w:bookmarkEnd w:id="1465"/>
      <w:r w:rsidR="00E22565" w:rsidRPr="00E22565">
        <w:t xml:space="preserve"> </w:t>
      </w:r>
      <w:r w:rsidR="00B7093A">
        <w:t>‘</w:t>
      </w:r>
      <w:r w:rsidR="00E22565" w:rsidRPr="00E22565">
        <w:rPr>
          <w:rStyle w:val="ChSmallCaps"/>
        </w:rPr>
        <w:t>3poss</w:t>
      </w:r>
      <w:r w:rsidR="001F21DD">
        <w:rPr>
          <w:rStyle w:val="ChSmallCaps"/>
        </w:rPr>
        <w:t>r</w:t>
      </w:r>
      <w:r w:rsidR="00B7093A">
        <w:t>’</w:t>
      </w:r>
      <w:bookmarkEnd w:id="1466"/>
    </w:p>
    <w:p w14:paraId="3463D1B6" w14:textId="7CA0C000" w:rsidR="00672641" w:rsidRDefault="00672641" w:rsidP="00866199">
      <w:pPr>
        <w:pStyle w:val="Body0010after"/>
      </w:pPr>
      <w:r>
        <w:t xml:space="preserve">Suffix </w:t>
      </w:r>
      <w:r w:rsidR="0058675A" w:rsidRPr="009106F2">
        <w:rPr>
          <w:rStyle w:val="ChItalBold"/>
        </w:rPr>
        <w:t>­</w:t>
      </w:r>
      <w:r w:rsidRPr="009106F2">
        <w:rPr>
          <w:rStyle w:val="ChItalBold"/>
        </w:rPr>
        <w:t>nya</w:t>
      </w:r>
      <w:r>
        <w:t xml:space="preserve"> </w:t>
      </w:r>
      <w:r w:rsidR="00B7093A">
        <w:t>‘</w:t>
      </w:r>
      <w:r w:rsidR="009008B9" w:rsidRPr="00E22565">
        <w:rPr>
          <w:rStyle w:val="ChSmallCaps"/>
        </w:rPr>
        <w:t>3poss</w:t>
      </w:r>
      <w:r w:rsidR="009008B9">
        <w:rPr>
          <w:rStyle w:val="ChSmallCaps"/>
        </w:rPr>
        <w:t>r</w:t>
      </w:r>
      <w:r w:rsidR="00B7093A">
        <w:t>’</w:t>
      </w:r>
      <w:r w:rsidR="009008B9">
        <w:t xml:space="preserve"> </w:t>
      </w:r>
      <w:r>
        <w:t xml:space="preserve">is typically attached to nominal bases to indicate possessive relations, as illustrated in </w:t>
      </w:r>
      <w:r>
        <w:fldChar w:fldCharType="begin"/>
      </w:r>
      <w:r>
        <w:instrText xml:space="preserve"> REF _Ref347303696 \h </w:instrText>
      </w:r>
      <w:r>
        <w:fldChar w:fldCharType="separate"/>
      </w:r>
      <w:r w:rsidR="00154D81" w:rsidRPr="00110B09">
        <w:t>(</w:t>
      </w:r>
      <w:r w:rsidR="00154D81">
        <w:rPr>
          <w:noProof/>
          <w:szCs w:val="19"/>
        </w:rPr>
        <w:t>58</w:t>
      </w:r>
      <w:r w:rsidR="00154D81" w:rsidRPr="00AC23C4">
        <w:rPr>
          <w:szCs w:val="19"/>
        </w:rPr>
        <w:t>)</w:t>
      </w:r>
      <w:r>
        <w:fldChar w:fldCharType="end"/>
      </w:r>
      <w:r>
        <w:t xml:space="preserve">. In addition, a considerable number of </w:t>
      </w:r>
      <w:r w:rsidR="004F28A3">
        <w:t xml:space="preserve">suffixed </w:t>
      </w:r>
      <w:r>
        <w:t xml:space="preserve">lexemes </w:t>
      </w:r>
      <w:r w:rsidR="004F28A3">
        <w:t xml:space="preserve">have </w:t>
      </w:r>
      <w:r>
        <w:t xml:space="preserve">verbal bases, while a small number of lexemes have prepositional, adverbial, locative, or demonstrative bases. </w:t>
      </w:r>
      <w:r w:rsidR="00E61850">
        <w:t xml:space="preserve">However, affixation with </w:t>
      </w:r>
      <w:r w:rsidR="00E61850" w:rsidRPr="009106F2">
        <w:rPr>
          <w:rStyle w:val="ChItalBold"/>
        </w:rPr>
        <w:t>­nya</w:t>
      </w:r>
      <w:r w:rsidR="00E61850">
        <w:t xml:space="preserve"> </w:t>
      </w:r>
      <w:r w:rsidR="00B7093A">
        <w:t>‘</w:t>
      </w:r>
      <w:r w:rsidR="00E61850" w:rsidRPr="00E22565">
        <w:rPr>
          <w:rStyle w:val="ChSmallCaps"/>
        </w:rPr>
        <w:t>3poss</w:t>
      </w:r>
      <w:r w:rsidR="00E61850">
        <w:rPr>
          <w:rStyle w:val="ChSmallCaps"/>
        </w:rPr>
        <w:t>r</w:t>
      </w:r>
      <w:r w:rsidR="00B7093A">
        <w:t>’</w:t>
      </w:r>
      <w:r w:rsidR="00E61850">
        <w:t xml:space="preserve"> is not used as a productive derivation device in Papuan Malay.</w:t>
      </w:r>
    </w:p>
    <w:tbl>
      <w:tblPr>
        <w:tblW w:w="5521" w:type="dxa"/>
        <w:tblCellMar>
          <w:left w:w="42" w:type="dxa"/>
          <w:right w:w="42" w:type="dxa"/>
        </w:tblCellMar>
        <w:tblLook w:val="01E0" w:firstRow="1" w:lastRow="1" w:firstColumn="1" w:lastColumn="1" w:noHBand="0" w:noVBand="0"/>
      </w:tblPr>
      <w:tblGrid>
        <w:gridCol w:w="709"/>
        <w:gridCol w:w="484"/>
        <w:gridCol w:w="1274"/>
        <w:gridCol w:w="640"/>
        <w:gridCol w:w="584"/>
        <w:gridCol w:w="706"/>
        <w:gridCol w:w="562"/>
        <w:gridCol w:w="562"/>
      </w:tblGrid>
      <w:tr w:rsidR="00AC23C4" w:rsidRPr="003A683C" w14:paraId="7ED8E6F8" w14:textId="77777777" w:rsidTr="00AC23C4">
        <w:tc>
          <w:tcPr>
            <w:tcW w:w="709" w:type="dxa"/>
            <w:shd w:val="clear" w:color="auto" w:fill="auto"/>
          </w:tcPr>
          <w:p w14:paraId="7470F32E" w14:textId="77777777" w:rsidR="00672641" w:rsidRPr="00AC23C4" w:rsidRDefault="00672641" w:rsidP="00672641">
            <w:pPr>
              <w:pStyle w:val="O0Nwnext"/>
              <w:rPr>
                <w:szCs w:val="19"/>
              </w:rPr>
            </w:pPr>
            <w:bookmarkStart w:id="1470" w:name="_Ref347303696"/>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8</w:t>
            </w:r>
            <w:r w:rsidRPr="00AC23C4">
              <w:rPr>
                <w:szCs w:val="19"/>
              </w:rPr>
              <w:fldChar w:fldCharType="end"/>
            </w:r>
            <w:r w:rsidRPr="00AC23C4">
              <w:rPr>
                <w:szCs w:val="19"/>
              </w:rPr>
              <w:t>)</w:t>
            </w:r>
            <w:bookmarkEnd w:id="1470"/>
          </w:p>
        </w:tc>
        <w:tc>
          <w:tcPr>
            <w:tcW w:w="484" w:type="dxa"/>
            <w:shd w:val="clear" w:color="auto" w:fill="auto"/>
          </w:tcPr>
          <w:p w14:paraId="2C2E112A" w14:textId="77777777" w:rsidR="00672641" w:rsidRPr="00EE1527" w:rsidRDefault="00672641" w:rsidP="00672641">
            <w:pPr>
              <w:pStyle w:val="Text"/>
            </w:pPr>
            <w:r>
              <w:t>jadi</w:t>
            </w:r>
          </w:p>
        </w:tc>
        <w:tc>
          <w:tcPr>
            <w:tcW w:w="1274" w:type="dxa"/>
            <w:shd w:val="clear" w:color="auto" w:fill="auto"/>
          </w:tcPr>
          <w:p w14:paraId="7E554FFF" w14:textId="77777777" w:rsidR="00672641" w:rsidRPr="00E33DA7" w:rsidRDefault="0059253B" w:rsidP="00672641">
            <w:pPr>
              <w:pStyle w:val="Text"/>
              <w:rPr>
                <w:rStyle w:val="ChBlueBold"/>
              </w:rPr>
            </w:pPr>
            <w:r>
              <w:rPr>
                <w:rStyle w:val="ChBlueBold"/>
              </w:rPr>
              <w:t>ana</w:t>
            </w:r>
            <w:r w:rsidR="00672641" w:rsidRPr="008C675E">
              <w:rPr>
                <w:rStyle w:val="ChBlueBold"/>
              </w:rPr>
              <w:t>–</w:t>
            </w:r>
            <w:r w:rsidR="00672641" w:rsidRPr="00E33DA7">
              <w:rPr>
                <w:rStyle w:val="ChBlueBold"/>
              </w:rPr>
              <w:t>nya</w:t>
            </w:r>
          </w:p>
        </w:tc>
        <w:tc>
          <w:tcPr>
            <w:tcW w:w="640" w:type="dxa"/>
            <w:shd w:val="clear" w:color="auto" w:fill="auto"/>
          </w:tcPr>
          <w:p w14:paraId="29EADE60" w14:textId="1F7AE985" w:rsidR="00672641" w:rsidRPr="00EE1527" w:rsidRDefault="00672641" w:rsidP="00672641">
            <w:pPr>
              <w:pStyle w:val="Text"/>
            </w:pPr>
            <w:r>
              <w:t>hidup</w:t>
            </w:r>
            <w:r w:rsidR="0057569F">
              <w:t>,</w:t>
            </w:r>
          </w:p>
        </w:tc>
        <w:tc>
          <w:tcPr>
            <w:tcW w:w="584" w:type="dxa"/>
            <w:shd w:val="clear" w:color="auto" w:fill="auto"/>
          </w:tcPr>
          <w:p w14:paraId="3261E2B7" w14:textId="77777777" w:rsidR="00672641" w:rsidRPr="00EE1527" w:rsidRDefault="00672641" w:rsidP="00672641">
            <w:pPr>
              <w:pStyle w:val="Text"/>
            </w:pPr>
            <w:r>
              <w:t>ana</w:t>
            </w:r>
          </w:p>
        </w:tc>
        <w:tc>
          <w:tcPr>
            <w:tcW w:w="706" w:type="dxa"/>
            <w:shd w:val="clear" w:color="auto" w:fill="auto"/>
          </w:tcPr>
          <w:p w14:paraId="70435826" w14:textId="77777777" w:rsidR="00672641" w:rsidRPr="00EE1527" w:rsidRDefault="00672641" w:rsidP="00672641">
            <w:pPr>
              <w:pStyle w:val="Text"/>
            </w:pPr>
            <w:r>
              <w:t>itu</w:t>
            </w:r>
          </w:p>
        </w:tc>
        <w:tc>
          <w:tcPr>
            <w:tcW w:w="562" w:type="dxa"/>
            <w:shd w:val="clear" w:color="auto" w:fill="auto"/>
          </w:tcPr>
          <w:p w14:paraId="6299A98E" w14:textId="77777777" w:rsidR="00672641" w:rsidRPr="00EE1527" w:rsidRDefault="00672641" w:rsidP="00672641">
            <w:pPr>
              <w:pStyle w:val="Text"/>
            </w:pPr>
            <w:r>
              <w:t>masi</w:t>
            </w:r>
          </w:p>
        </w:tc>
        <w:tc>
          <w:tcPr>
            <w:tcW w:w="562" w:type="dxa"/>
            <w:shd w:val="clear" w:color="auto" w:fill="auto"/>
          </w:tcPr>
          <w:p w14:paraId="3C0AA140" w14:textId="77777777" w:rsidR="00672641" w:rsidRPr="00EE1527" w:rsidRDefault="00672641" w:rsidP="00672641">
            <w:pPr>
              <w:pStyle w:val="Text"/>
            </w:pPr>
            <w:r>
              <w:t>ada</w:t>
            </w:r>
          </w:p>
        </w:tc>
      </w:tr>
      <w:tr w:rsidR="00AC23C4" w:rsidRPr="003A683C" w14:paraId="416A738E" w14:textId="77777777" w:rsidTr="00AC23C4">
        <w:tc>
          <w:tcPr>
            <w:tcW w:w="709" w:type="dxa"/>
            <w:shd w:val="clear" w:color="auto" w:fill="auto"/>
          </w:tcPr>
          <w:p w14:paraId="6221A650" w14:textId="77777777" w:rsidR="00672641" w:rsidRPr="002A58DA" w:rsidRDefault="00672641" w:rsidP="00672641">
            <w:pPr>
              <w:pStyle w:val="GlossEng"/>
            </w:pPr>
          </w:p>
        </w:tc>
        <w:tc>
          <w:tcPr>
            <w:tcW w:w="484" w:type="dxa"/>
            <w:shd w:val="clear" w:color="auto" w:fill="auto"/>
          </w:tcPr>
          <w:p w14:paraId="3FF62C65" w14:textId="77777777" w:rsidR="00672641" w:rsidRPr="00EE1527" w:rsidRDefault="00672641" w:rsidP="00672641">
            <w:pPr>
              <w:pStyle w:val="GlossEng"/>
            </w:pPr>
            <w:r>
              <w:t>so</w:t>
            </w:r>
          </w:p>
        </w:tc>
        <w:tc>
          <w:tcPr>
            <w:tcW w:w="1274" w:type="dxa"/>
            <w:shd w:val="clear" w:color="auto" w:fill="auto"/>
          </w:tcPr>
          <w:p w14:paraId="6211F6A8" w14:textId="77777777" w:rsidR="00672641" w:rsidRPr="00EE1527" w:rsidRDefault="00672641" w:rsidP="00672641">
            <w:pPr>
              <w:pStyle w:val="GlossEng"/>
            </w:pPr>
            <w:r>
              <w:t>child</w:t>
            </w:r>
            <w:r w:rsidRPr="00CD060F">
              <w:t>–</w:t>
            </w:r>
            <w:r w:rsidRPr="0099608C">
              <w:rPr>
                <w:rStyle w:val="ChSmallCaps"/>
              </w:rPr>
              <w:t>3poss</w:t>
            </w:r>
            <w:r w:rsidR="005611F4">
              <w:rPr>
                <w:rStyle w:val="ChSmallCaps"/>
              </w:rPr>
              <w:t>r</w:t>
            </w:r>
          </w:p>
        </w:tc>
        <w:tc>
          <w:tcPr>
            <w:tcW w:w="640" w:type="dxa"/>
            <w:shd w:val="clear" w:color="auto" w:fill="auto"/>
          </w:tcPr>
          <w:p w14:paraId="66306E4F" w14:textId="77777777" w:rsidR="00672641" w:rsidRPr="00EE1527" w:rsidRDefault="00672641" w:rsidP="00672641">
            <w:pPr>
              <w:pStyle w:val="GlossEng"/>
            </w:pPr>
            <w:r>
              <w:t>live</w:t>
            </w:r>
          </w:p>
        </w:tc>
        <w:tc>
          <w:tcPr>
            <w:tcW w:w="584" w:type="dxa"/>
            <w:shd w:val="clear" w:color="auto" w:fill="auto"/>
          </w:tcPr>
          <w:p w14:paraId="6B04C063" w14:textId="77777777" w:rsidR="00672641" w:rsidRPr="00EE1527" w:rsidRDefault="00672641" w:rsidP="00672641">
            <w:pPr>
              <w:pStyle w:val="GlossEng"/>
            </w:pPr>
            <w:r>
              <w:t>child</w:t>
            </w:r>
          </w:p>
        </w:tc>
        <w:tc>
          <w:tcPr>
            <w:tcW w:w="706" w:type="dxa"/>
            <w:shd w:val="clear" w:color="auto" w:fill="auto"/>
          </w:tcPr>
          <w:p w14:paraId="30558130" w14:textId="77777777" w:rsidR="00672641" w:rsidRPr="0099608C" w:rsidRDefault="00672641" w:rsidP="00672641">
            <w:pPr>
              <w:pStyle w:val="GlossEng"/>
              <w:rPr>
                <w:rStyle w:val="ChSmallCaps"/>
              </w:rPr>
            </w:pPr>
            <w:r w:rsidRPr="0099608C">
              <w:rPr>
                <w:rStyle w:val="ChSmallCaps"/>
              </w:rPr>
              <w:t>d.dist</w:t>
            </w:r>
          </w:p>
        </w:tc>
        <w:tc>
          <w:tcPr>
            <w:tcW w:w="562" w:type="dxa"/>
            <w:shd w:val="clear" w:color="auto" w:fill="auto"/>
          </w:tcPr>
          <w:p w14:paraId="5B49E594" w14:textId="77777777" w:rsidR="00672641" w:rsidRPr="00EE1527" w:rsidRDefault="00672641" w:rsidP="00672641">
            <w:pPr>
              <w:pStyle w:val="GlossEng"/>
            </w:pPr>
            <w:r>
              <w:t>still</w:t>
            </w:r>
          </w:p>
        </w:tc>
        <w:tc>
          <w:tcPr>
            <w:tcW w:w="562" w:type="dxa"/>
            <w:shd w:val="clear" w:color="auto" w:fill="auto"/>
          </w:tcPr>
          <w:p w14:paraId="3CF9421F" w14:textId="77777777" w:rsidR="00672641" w:rsidRPr="00EE1527" w:rsidRDefault="00672641" w:rsidP="00672641">
            <w:pPr>
              <w:pStyle w:val="GlossEng"/>
            </w:pPr>
            <w:r>
              <w:t>exist</w:t>
            </w:r>
          </w:p>
        </w:tc>
      </w:tr>
    </w:tbl>
    <w:p w14:paraId="2BDFF5B0" w14:textId="4EA4EF88" w:rsidR="00672641" w:rsidRPr="00EE1527" w:rsidRDefault="00B7093A" w:rsidP="00672641">
      <w:pPr>
        <w:pStyle w:val="FreeTranslEng"/>
      </w:pPr>
      <w:r>
        <w:t>‘</w:t>
      </w:r>
      <w:r w:rsidR="00672641">
        <w:t xml:space="preserve">so </w:t>
      </w:r>
      <w:r w:rsidR="00672641" w:rsidRPr="00E33DA7">
        <w:rPr>
          <w:rStyle w:val="ChBlueBold"/>
        </w:rPr>
        <w:t>her child</w:t>
      </w:r>
      <w:r w:rsidR="00672641">
        <w:t xml:space="preserve"> lives, that child still exists</w:t>
      </w:r>
      <w:r>
        <w:t>’</w:t>
      </w:r>
      <w:r w:rsidR="00672641">
        <w:t xml:space="preserve"> </w:t>
      </w:r>
      <w:r w:rsidR="00672641" w:rsidRPr="00E33DA7">
        <w:rPr>
          <w:rStyle w:val="ExampleSource"/>
        </w:rPr>
        <w:t>[080921-005-CvNP.0007]</w:t>
      </w:r>
    </w:p>
    <w:p w14:paraId="49E13861" w14:textId="0935367B" w:rsidR="00672641" w:rsidRDefault="00672641" w:rsidP="00291D36">
      <w:pPr>
        <w:pStyle w:val="Body0005after"/>
      </w:pPr>
      <w:r w:rsidRPr="0090507A">
        <w:t xml:space="preserve">The corpus contains </w:t>
      </w:r>
      <w:r>
        <w:t>12</w:t>
      </w:r>
      <w:r w:rsidR="00291D36">
        <w:t>3</w:t>
      </w:r>
      <w:r w:rsidRPr="0090507A">
        <w:t xml:space="preserve"> </w:t>
      </w:r>
      <w:r>
        <w:t xml:space="preserve">lexical items </w:t>
      </w:r>
      <w:r w:rsidR="00291D36">
        <w:t>(387</w:t>
      </w:r>
      <w:r>
        <w:t xml:space="preserve"> tokens) suffixed with </w:t>
      </w:r>
      <w:r w:rsidRPr="0090507A">
        <w:rPr>
          <w:rStyle w:val="ChItalBold"/>
          <w:szCs w:val="19"/>
        </w:rPr>
        <w:t>­nya</w:t>
      </w:r>
      <w:r w:rsidRPr="0090507A">
        <w:t>:</w:t>
      </w:r>
      <w:r>
        <w:rPr>
          <w:rStyle w:val="FootnoteReference"/>
        </w:rPr>
        <w:footnoteReference w:id="126"/>
      </w:r>
    </w:p>
    <w:p w14:paraId="603CBA1A" w14:textId="09DCC900" w:rsidR="00672641" w:rsidRPr="007452F7" w:rsidRDefault="00672641" w:rsidP="00291D36">
      <w:pPr>
        <w:pStyle w:val="I0Indented"/>
        <w:numPr>
          <w:ilvl w:val="0"/>
          <w:numId w:val="35"/>
        </w:numPr>
      </w:pPr>
      <w:r>
        <w:rPr>
          <w:szCs w:val="19"/>
        </w:rPr>
        <w:t>Suffixed items with nominal bases (8</w:t>
      </w:r>
      <w:r w:rsidR="00291D36">
        <w:rPr>
          <w:szCs w:val="19"/>
        </w:rPr>
        <w:t>2</w:t>
      </w:r>
      <w:r w:rsidRPr="0090507A">
        <w:rPr>
          <w:szCs w:val="19"/>
        </w:rPr>
        <w:t xml:space="preserve"> items</w:t>
      </w:r>
      <w:r>
        <w:rPr>
          <w:szCs w:val="19"/>
        </w:rPr>
        <w:t xml:space="preserve"> with 2</w:t>
      </w:r>
      <w:r w:rsidR="00291D36">
        <w:rPr>
          <w:szCs w:val="19"/>
        </w:rPr>
        <w:t>8</w:t>
      </w:r>
      <w:r w:rsidR="00855731">
        <w:rPr>
          <w:szCs w:val="19"/>
        </w:rPr>
        <w:t>5</w:t>
      </w:r>
      <w:r>
        <w:rPr>
          <w:szCs w:val="19"/>
        </w:rPr>
        <w:t xml:space="preserve"> tokens</w:t>
      </w:r>
      <w:r w:rsidRPr="0090507A">
        <w:rPr>
          <w:szCs w:val="19"/>
        </w:rPr>
        <w:t>)</w:t>
      </w:r>
    </w:p>
    <w:p w14:paraId="14BC619F" w14:textId="77777777" w:rsidR="00672641" w:rsidRPr="007452F7" w:rsidRDefault="00672641" w:rsidP="002A1DBD">
      <w:pPr>
        <w:pStyle w:val="I0Indented"/>
        <w:numPr>
          <w:ilvl w:val="0"/>
          <w:numId w:val="35"/>
        </w:numPr>
      </w:pPr>
      <w:r>
        <w:rPr>
          <w:szCs w:val="19"/>
        </w:rPr>
        <w:t>Suffixed items with verbal bases (36</w:t>
      </w:r>
      <w:r w:rsidRPr="0090507A">
        <w:rPr>
          <w:szCs w:val="19"/>
        </w:rPr>
        <w:t xml:space="preserve"> items</w:t>
      </w:r>
      <w:r>
        <w:rPr>
          <w:szCs w:val="19"/>
        </w:rPr>
        <w:t xml:space="preserve"> with 82 tokens</w:t>
      </w:r>
      <w:r w:rsidRPr="0090507A">
        <w:rPr>
          <w:szCs w:val="19"/>
        </w:rPr>
        <w:t>)</w:t>
      </w:r>
    </w:p>
    <w:p w14:paraId="19F9D300" w14:textId="77777777" w:rsidR="00672641" w:rsidRDefault="00672641" w:rsidP="002A1DBD">
      <w:pPr>
        <w:pStyle w:val="I05I"/>
        <w:numPr>
          <w:ilvl w:val="0"/>
          <w:numId w:val="35"/>
        </w:numPr>
      </w:pPr>
      <w:r>
        <w:rPr>
          <w:szCs w:val="19"/>
        </w:rPr>
        <w:t xml:space="preserve">Suffixed items with other bases (five </w:t>
      </w:r>
      <w:r w:rsidRPr="0090507A">
        <w:rPr>
          <w:szCs w:val="19"/>
        </w:rPr>
        <w:t>items</w:t>
      </w:r>
      <w:r>
        <w:rPr>
          <w:szCs w:val="19"/>
        </w:rPr>
        <w:t xml:space="preserve"> with 20 tokens</w:t>
      </w:r>
      <w:r w:rsidRPr="0090507A">
        <w:rPr>
          <w:szCs w:val="19"/>
        </w:rPr>
        <w:t>)</w:t>
      </w:r>
    </w:p>
    <w:p w14:paraId="2020705B" w14:textId="0D166BB3" w:rsidR="00672641" w:rsidRDefault="00672641" w:rsidP="00CC0979">
      <w:pPr>
        <w:pStyle w:val="Body0000after"/>
      </w:pPr>
      <w:r>
        <w:t xml:space="preserve">The corpus also contains seven formally complex words with non-compositional semantics. All seven items have adverbial function, such as </w:t>
      </w:r>
      <w:r>
        <w:rPr>
          <w:rStyle w:val="ChItalBold"/>
        </w:rPr>
        <w:t>misalnya</w:t>
      </w:r>
      <w:r>
        <w:rPr>
          <w:szCs w:val="20"/>
        </w:rPr>
        <w:t xml:space="preserve"> </w:t>
      </w:r>
      <w:r w:rsidR="00B7093A">
        <w:rPr>
          <w:szCs w:val="20"/>
        </w:rPr>
        <w:t>‘</w:t>
      </w:r>
      <w:r>
        <w:rPr>
          <w:szCs w:val="20"/>
        </w:rPr>
        <w:t>for example</w:t>
      </w:r>
      <w:r w:rsidR="00B7093A">
        <w:rPr>
          <w:szCs w:val="20"/>
        </w:rPr>
        <w:t>’</w:t>
      </w:r>
      <w:r>
        <w:t xml:space="preserve"> or </w:t>
      </w:r>
      <w:r>
        <w:rPr>
          <w:rStyle w:val="ChItalBold"/>
        </w:rPr>
        <w:t>akirnya</w:t>
      </w:r>
      <w:r>
        <w:rPr>
          <w:szCs w:val="20"/>
        </w:rPr>
        <w:t xml:space="preserve"> </w:t>
      </w:r>
      <w:r w:rsidR="00B7093A">
        <w:rPr>
          <w:szCs w:val="20"/>
        </w:rPr>
        <w:t>‘</w:t>
      </w:r>
      <w:r>
        <w:rPr>
          <w:szCs w:val="20"/>
        </w:rPr>
        <w:t>finally</w:t>
      </w:r>
      <w:r w:rsidR="00B7093A">
        <w:rPr>
          <w:szCs w:val="20"/>
        </w:rPr>
        <w:t>’</w:t>
      </w:r>
      <w:r>
        <w:rPr>
          <w:szCs w:val="20"/>
        </w:rPr>
        <w:t>.</w:t>
      </w:r>
    </w:p>
    <w:p w14:paraId="1783263B" w14:textId="77777777" w:rsidR="00672641" w:rsidRDefault="00672641" w:rsidP="00CC0979">
      <w:pPr>
        <w:pStyle w:val="Body0515after"/>
      </w:pPr>
      <w:r>
        <w:t xml:space="preserve">Suffixed lexemes with nominal bases are discussed in </w:t>
      </w:r>
      <w:r w:rsidRPr="0090507A">
        <w:t>§</w:t>
      </w:r>
      <w:r>
        <w:fldChar w:fldCharType="begin"/>
      </w:r>
      <w:r>
        <w:instrText xml:space="preserve"> REF _Ref347239580 \w \h </w:instrText>
      </w:r>
      <w:r>
        <w:fldChar w:fldCharType="separate"/>
      </w:r>
      <w:r w:rsidR="00154D81">
        <w:rPr>
          <w:cs/>
        </w:rPr>
        <w:t>‎</w:t>
      </w:r>
      <w:r w:rsidR="00154D81">
        <w:t>3.1.6.1</w:t>
      </w:r>
      <w:r>
        <w:fldChar w:fldCharType="end"/>
      </w:r>
      <w:r>
        <w:t xml:space="preserve">, those with verbal bases in </w:t>
      </w:r>
      <w:r w:rsidRPr="0090507A">
        <w:t>§</w:t>
      </w:r>
      <w:r>
        <w:fldChar w:fldCharType="begin"/>
      </w:r>
      <w:r>
        <w:instrText xml:space="preserve"> REF _Ref347157184 \w \h </w:instrText>
      </w:r>
      <w:r>
        <w:fldChar w:fldCharType="separate"/>
      </w:r>
      <w:r w:rsidR="00154D81">
        <w:rPr>
          <w:cs/>
        </w:rPr>
        <w:t>‎</w:t>
      </w:r>
      <w:r w:rsidR="00154D81">
        <w:t>3.1.6.2</w:t>
      </w:r>
      <w:r>
        <w:fldChar w:fldCharType="end"/>
      </w:r>
      <w:r>
        <w:t xml:space="preserve">, and those with other bases in </w:t>
      </w:r>
      <w:r w:rsidRPr="0090507A">
        <w:t>§</w:t>
      </w:r>
      <w:r>
        <w:fldChar w:fldCharType="begin"/>
      </w:r>
      <w:r>
        <w:instrText xml:space="preserve"> REF _Ref347239584 \w \h </w:instrText>
      </w:r>
      <w:r>
        <w:fldChar w:fldCharType="separate"/>
      </w:r>
      <w:r w:rsidR="00154D81">
        <w:rPr>
          <w:cs/>
        </w:rPr>
        <w:t>‎</w:t>
      </w:r>
      <w:r w:rsidR="00154D81">
        <w:t>3.1.6.3</w:t>
      </w:r>
      <w:r>
        <w:fldChar w:fldCharType="end"/>
      </w:r>
      <w:r>
        <w:t xml:space="preserve">. Pertinent variables of the </w:t>
      </w:r>
      <w:r>
        <w:lastRenderedPageBreak/>
        <w:t xml:space="preserve">communicative event that may impact the use of </w:t>
      </w:r>
      <w:r w:rsidRPr="0090507A">
        <w:rPr>
          <w:rStyle w:val="ChItalBold"/>
          <w:szCs w:val="19"/>
        </w:rPr>
        <w:t>­nya</w:t>
      </w:r>
      <w:r>
        <w:t xml:space="preserve"> are explored in §</w:t>
      </w:r>
      <w:r>
        <w:fldChar w:fldCharType="begin"/>
      </w:r>
      <w:r>
        <w:instrText xml:space="preserve"> REF _Ref347393336 \w \h </w:instrText>
      </w:r>
      <w:r>
        <w:fldChar w:fldCharType="separate"/>
      </w:r>
      <w:r w:rsidR="00154D81">
        <w:rPr>
          <w:cs/>
        </w:rPr>
        <w:t>‎</w:t>
      </w:r>
      <w:r w:rsidR="00154D81">
        <w:t>3.1.8</w:t>
      </w:r>
      <w:r>
        <w:fldChar w:fldCharType="end"/>
      </w:r>
      <w:r>
        <w:t xml:space="preserve">. The main findings on suffix </w:t>
      </w:r>
      <w:r w:rsidRPr="009106F2">
        <w:rPr>
          <w:rStyle w:val="ChItalBold"/>
        </w:rPr>
        <w:t>­nya</w:t>
      </w:r>
      <w:r>
        <w:t xml:space="preserve"> are summarized and evaluated in §</w:t>
      </w:r>
      <w:r>
        <w:fldChar w:fldCharType="begin"/>
      </w:r>
      <w:r>
        <w:instrText xml:space="preserve"> REF _Ref347157249 \w \h </w:instrText>
      </w:r>
      <w:r>
        <w:fldChar w:fldCharType="separate"/>
      </w:r>
      <w:r w:rsidR="00154D81">
        <w:rPr>
          <w:cs/>
        </w:rPr>
        <w:t>‎</w:t>
      </w:r>
      <w:r w:rsidR="00154D81">
        <w:t>3.1.6.4</w:t>
      </w:r>
      <w:r>
        <w:fldChar w:fldCharType="end"/>
      </w:r>
      <w:r>
        <w:t>.</w:t>
      </w:r>
    </w:p>
    <w:p w14:paraId="1D5E70BD" w14:textId="77777777" w:rsidR="00672641" w:rsidRPr="0090507A" w:rsidRDefault="00672641" w:rsidP="00672641">
      <w:pPr>
        <w:pStyle w:val="Heading4"/>
        <w:rPr>
          <w:szCs w:val="19"/>
        </w:rPr>
      </w:pPr>
      <w:bookmarkStart w:id="1471" w:name="_Ref347239580"/>
      <w:r>
        <w:rPr>
          <w:szCs w:val="19"/>
        </w:rPr>
        <w:t>Suffixed items derived from nominal bases</w:t>
      </w:r>
      <w:bookmarkEnd w:id="1471"/>
    </w:p>
    <w:p w14:paraId="4B17CB31" w14:textId="68D073B9" w:rsidR="00672641" w:rsidRDefault="00672641" w:rsidP="00491362">
      <w:pPr>
        <w:pStyle w:val="Body0000after"/>
      </w:pPr>
      <w:r>
        <w:t>T</w:t>
      </w:r>
      <w:r w:rsidRPr="0090507A">
        <w:t xml:space="preserve">he corpus </w:t>
      </w:r>
      <w:r>
        <w:t>contains 8</w:t>
      </w:r>
      <w:r w:rsidR="00491362">
        <w:t>2</w:t>
      </w:r>
      <w:r w:rsidRPr="0090507A">
        <w:t xml:space="preserve"> </w:t>
      </w:r>
      <w:r w:rsidRPr="009106F2">
        <w:rPr>
          <w:rStyle w:val="ChItalBold"/>
        </w:rPr>
        <w:t>­nya</w:t>
      </w:r>
      <w:r w:rsidR="00491362">
        <w:t>-suffixed lexemes (with 285</w:t>
      </w:r>
      <w:r>
        <w:t xml:space="preserve"> tokens) with </w:t>
      </w:r>
      <w:r w:rsidRPr="0090507A">
        <w:t>nominal bases</w:t>
      </w:r>
      <w:r>
        <w:t xml:space="preserve">, where </w:t>
      </w:r>
      <w:r w:rsidRPr="009106F2">
        <w:rPr>
          <w:rStyle w:val="ChItalBold"/>
        </w:rPr>
        <w:t>­nya</w:t>
      </w:r>
      <w:r>
        <w:t xml:space="preserve"> typically signals possession. As an extension of the possessive-marking function, some of the derived items listed in </w:t>
      </w:r>
      <w:r w:rsidRPr="0090507A">
        <w:fldChar w:fldCharType="begin"/>
      </w:r>
      <w:r w:rsidRPr="0090507A">
        <w:instrText xml:space="preserve"> REF _Ref336454218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8</w:t>
      </w:r>
      <w:r w:rsidRPr="0090507A">
        <w:fldChar w:fldCharType="end"/>
      </w:r>
      <w:r>
        <w:t xml:space="preserve"> function as sentence adverbs, namely </w:t>
      </w:r>
      <w:r w:rsidRPr="00A75AEB">
        <w:rPr>
          <w:rStyle w:val="ChItalBold"/>
        </w:rPr>
        <w:t>maksutnya</w:t>
      </w:r>
      <w:r>
        <w:t xml:space="preserve"> </w:t>
      </w:r>
      <w:r w:rsidR="00B7093A">
        <w:t>‘</w:t>
      </w:r>
      <w:r w:rsidR="005F799D">
        <w:t>that is to say</w:t>
      </w:r>
      <w:r w:rsidR="00B7093A">
        <w:t>’</w:t>
      </w:r>
      <w:r w:rsidR="00B30124">
        <w:t xml:space="preserve"> (literally</w:t>
      </w:r>
      <w:r>
        <w:t xml:space="preserve"> </w:t>
      </w:r>
      <w:r w:rsidR="00B7093A">
        <w:t>‘</w:t>
      </w:r>
      <w:r>
        <w:t>the purpose of</w:t>
      </w:r>
      <w:r w:rsidR="00B7093A">
        <w:t>’</w:t>
      </w:r>
      <w:r>
        <w:t xml:space="preserve">), </w:t>
      </w:r>
      <w:r w:rsidRPr="00A75AEB">
        <w:rPr>
          <w:rStyle w:val="ChItalBold"/>
        </w:rPr>
        <w:t>katanya</w:t>
      </w:r>
      <w:r>
        <w:t xml:space="preserve"> </w:t>
      </w:r>
      <w:r w:rsidR="00B7093A">
        <w:t>‘</w:t>
      </w:r>
      <w:r w:rsidR="0030423A">
        <w:t>it is being</w:t>
      </w:r>
      <w:r>
        <w:t xml:space="preserve"> said</w:t>
      </w:r>
      <w:r w:rsidR="00B7093A">
        <w:t>’</w:t>
      </w:r>
      <w:r w:rsidR="00B30124">
        <w:t xml:space="preserve"> (literally</w:t>
      </w:r>
      <w:r>
        <w:t xml:space="preserve"> </w:t>
      </w:r>
      <w:r w:rsidR="00B7093A">
        <w:t>‘</w:t>
      </w:r>
      <w:r>
        <w:t>the word of</w:t>
      </w:r>
      <w:r w:rsidR="00B7093A">
        <w:t>’</w:t>
      </w:r>
      <w:r>
        <w:t xml:space="preserve">), and </w:t>
      </w:r>
      <w:r w:rsidRPr="00A75AEB">
        <w:rPr>
          <w:rStyle w:val="ChItalBold"/>
        </w:rPr>
        <w:t>artinya</w:t>
      </w:r>
      <w:r>
        <w:t xml:space="preserve"> </w:t>
      </w:r>
      <w:r w:rsidR="00B7093A">
        <w:t>‘</w:t>
      </w:r>
      <w:r>
        <w:t>that means</w:t>
      </w:r>
      <w:r w:rsidR="00B7093A">
        <w:t>’</w:t>
      </w:r>
      <w:r>
        <w:t xml:space="preserve"> (</w:t>
      </w:r>
      <w:r w:rsidR="00B30124">
        <w:t>literally</w:t>
      </w:r>
      <w:r>
        <w:t xml:space="preserve"> </w:t>
      </w:r>
      <w:r w:rsidR="00B7093A">
        <w:t>‘</w:t>
      </w:r>
      <w:r>
        <w:t>the meaning of</w:t>
      </w:r>
      <w:r w:rsidR="00B7093A">
        <w:t>’</w:t>
      </w:r>
      <w:r>
        <w:t>).</w:t>
      </w:r>
    </w:p>
    <w:p w14:paraId="6ADAEA0B" w14:textId="0B53F08B" w:rsidR="00672641" w:rsidRDefault="00672641" w:rsidP="00491362">
      <w:pPr>
        <w:pStyle w:val="Body0500after"/>
      </w:pPr>
      <w:r>
        <w:rPr>
          <w:szCs w:val="19"/>
        </w:rPr>
        <w:t xml:space="preserve">Derived words with </w:t>
      </w:r>
      <w:r w:rsidRPr="0090507A">
        <w:rPr>
          <w:szCs w:val="19"/>
        </w:rPr>
        <w:t xml:space="preserve">token frequencies of five </w:t>
      </w:r>
      <w:r>
        <w:rPr>
          <w:szCs w:val="19"/>
        </w:rPr>
        <w:t>or</w:t>
      </w:r>
      <w:r w:rsidRPr="0090507A">
        <w:rPr>
          <w:szCs w:val="19"/>
        </w:rPr>
        <w:t xml:space="preserve"> more</w:t>
      </w:r>
      <w:r>
        <w:rPr>
          <w:szCs w:val="19"/>
        </w:rPr>
        <w:t xml:space="preserve"> are listed in </w:t>
      </w:r>
      <w:r w:rsidRPr="0090507A">
        <w:rPr>
          <w:szCs w:val="19"/>
        </w:rPr>
        <w:fldChar w:fldCharType="begin"/>
      </w:r>
      <w:r w:rsidRPr="0090507A">
        <w:rPr>
          <w:szCs w:val="19"/>
        </w:rPr>
        <w:instrText xml:space="preserve"> REF _Ref336454218 \h </w:instrText>
      </w:r>
      <w:r w:rsidRPr="0090507A">
        <w:rPr>
          <w:szCs w:val="19"/>
        </w:rPr>
      </w:r>
      <w:r w:rsidRPr="0090507A">
        <w:rPr>
          <w:szCs w:val="19"/>
        </w:rP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8</w:t>
      </w:r>
      <w:r w:rsidRPr="0090507A">
        <w:rPr>
          <w:szCs w:val="19"/>
        </w:rPr>
        <w:fldChar w:fldCharType="end"/>
      </w:r>
      <w:r w:rsidRPr="0090507A">
        <w:rPr>
          <w:szCs w:val="19"/>
        </w:rPr>
        <w:t>.</w:t>
      </w:r>
      <w:r>
        <w:rPr>
          <w:szCs w:val="19"/>
        </w:rPr>
        <w:t xml:space="preserve"> All but </w:t>
      </w:r>
      <w:r w:rsidR="00491362">
        <w:rPr>
          <w:szCs w:val="19"/>
        </w:rPr>
        <w:t xml:space="preserve">two </w:t>
      </w:r>
      <w:r>
        <w:rPr>
          <w:szCs w:val="19"/>
        </w:rPr>
        <w:t xml:space="preserve">of the derived lexemes are </w:t>
      </w:r>
      <w:r>
        <w:rPr>
          <w:lang w:eastAsia="en-US"/>
        </w:rPr>
        <w:t xml:space="preserve">low frequency words (80 items, attested with less than 20 tokens). Besides, </w:t>
      </w:r>
      <w:r w:rsidRPr="00E4451A">
        <w:rPr>
          <w:szCs w:val="19"/>
        </w:rPr>
        <w:t xml:space="preserve">the token frequencies for the respective bases are (much) higher </w:t>
      </w:r>
      <w:r>
        <w:rPr>
          <w:szCs w:val="19"/>
        </w:rPr>
        <w:t xml:space="preserve">for most </w:t>
      </w:r>
      <w:r w:rsidRPr="00E4451A">
        <w:rPr>
          <w:szCs w:val="19"/>
        </w:rPr>
        <w:t xml:space="preserve">of the derived </w:t>
      </w:r>
      <w:r>
        <w:rPr>
          <w:szCs w:val="19"/>
        </w:rPr>
        <w:t xml:space="preserve">words (65 </w:t>
      </w:r>
      <w:r w:rsidRPr="00E4451A">
        <w:rPr>
          <w:szCs w:val="19"/>
        </w:rPr>
        <w:t>lexemes</w:t>
      </w:r>
      <w:r>
        <w:rPr>
          <w:szCs w:val="19"/>
        </w:rPr>
        <w:t>). Of the 8</w:t>
      </w:r>
      <w:r w:rsidR="00491362">
        <w:rPr>
          <w:szCs w:val="19"/>
        </w:rPr>
        <w:t>2</w:t>
      </w:r>
      <w:r>
        <w:rPr>
          <w:szCs w:val="19"/>
        </w:rPr>
        <w:t xml:space="preserve"> suffixed lexemes, 76 were tentatively </w:t>
      </w:r>
      <w:r>
        <w:t xml:space="preserve">classified as </w:t>
      </w:r>
      <w:r w:rsidR="00A97434">
        <w:rPr>
          <w:lang w:eastAsia="en-US"/>
        </w:rPr>
        <w:t>borrowings from Standard Indonesian (</w:t>
      </w:r>
      <w:r w:rsidR="00A97434">
        <w:rPr>
          <w:szCs w:val="19"/>
        </w:rPr>
        <w:t>SI-</w:t>
      </w:r>
      <w:r w:rsidR="00A97434">
        <w:rPr>
          <w:szCs w:val="19"/>
          <w:lang w:eastAsia="en-US"/>
        </w:rPr>
        <w:t>borrowings)</w:t>
      </w:r>
      <w:r>
        <w:t xml:space="preserve"> (for details see </w:t>
      </w:r>
      <w:r w:rsidR="003E3336">
        <w:t>language internal factor (</w:t>
      </w:r>
      <w:r w:rsidR="003E3336">
        <w:fldChar w:fldCharType="begin"/>
      </w:r>
      <w:r w:rsidR="003E3336">
        <w:instrText xml:space="preserve"> REF _Ref346541608 \n \h </w:instrText>
      </w:r>
      <w:r w:rsidR="003E3336">
        <w:fldChar w:fldCharType="separate"/>
      </w:r>
      <w:r w:rsidR="00154D81">
        <w:rPr>
          <w:cs/>
        </w:rPr>
        <w:t>‎</w:t>
      </w:r>
      <w:r w:rsidR="00154D81">
        <w:t>f)</w:t>
      </w:r>
      <w:r w:rsidR="003E3336">
        <w:fldChar w:fldCharType="end"/>
      </w:r>
      <w:r w:rsidR="003E3336">
        <w:t xml:space="preserve"> in §</w:t>
      </w:r>
      <w:r w:rsidR="003E3336">
        <w:fldChar w:fldCharType="begin"/>
      </w:r>
      <w:r w:rsidR="003E3336">
        <w:instrText xml:space="preserve"> REF _Ref341964824 \w \h </w:instrText>
      </w:r>
      <w:r w:rsidR="003E3336">
        <w:fldChar w:fldCharType="separate"/>
      </w:r>
      <w:r w:rsidR="00154D81">
        <w:rPr>
          <w:cs/>
        </w:rPr>
        <w:t>‎</w:t>
      </w:r>
      <w:r w:rsidR="00154D81">
        <w:t>3.1.1</w:t>
      </w:r>
      <w:r w:rsidR="003E3336">
        <w:fldChar w:fldCharType="end"/>
      </w:r>
      <w:r w:rsidR="003E3336">
        <w:t xml:space="preserve">, p. </w:t>
      </w:r>
      <w:r w:rsidR="003E3336">
        <w:fldChar w:fldCharType="begin"/>
      </w:r>
      <w:r w:rsidR="003E3336">
        <w:instrText xml:space="preserve"> PAGEREF _Ref346541608 \h </w:instrText>
      </w:r>
      <w:r w:rsidR="003E3336">
        <w:fldChar w:fldCharType="separate"/>
      </w:r>
      <w:r w:rsidR="00154D81">
        <w:rPr>
          <w:noProof/>
        </w:rPr>
        <w:t>117</w:t>
      </w:r>
      <w:r w:rsidR="003E3336">
        <w:fldChar w:fldCharType="end"/>
      </w:r>
      <w:r>
        <w:t xml:space="preserve">); in </w:t>
      </w:r>
      <w:r w:rsidRPr="0090507A">
        <w:rPr>
          <w:szCs w:val="19"/>
        </w:rPr>
        <w:fldChar w:fldCharType="begin"/>
      </w:r>
      <w:r w:rsidRPr="0090507A">
        <w:rPr>
          <w:szCs w:val="19"/>
        </w:rPr>
        <w:instrText xml:space="preserve"> REF _Ref336454218 \h </w:instrText>
      </w:r>
      <w:r w:rsidRPr="0090507A">
        <w:rPr>
          <w:szCs w:val="19"/>
        </w:rPr>
      </w:r>
      <w:r w:rsidRPr="0090507A">
        <w:rPr>
          <w:szCs w:val="19"/>
        </w:rP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8</w:t>
      </w:r>
      <w:r w:rsidRPr="0090507A">
        <w:rPr>
          <w:szCs w:val="19"/>
        </w:rPr>
        <w:fldChar w:fldCharType="end"/>
      </w:r>
      <w:r>
        <w:t xml:space="preserve"> these items are underlined. The </w:t>
      </w:r>
      <w:r>
        <w:rPr>
          <w:szCs w:val="19"/>
        </w:rPr>
        <w:t xml:space="preserve">exceptions are the three derived lexemes that function as sentence adverbs, two of which are presented in context in </w:t>
      </w:r>
      <w:r>
        <w:fldChar w:fldCharType="begin"/>
      </w:r>
      <w:r>
        <w:instrText xml:space="preserve"> REF _Ref347225566 \h </w:instrText>
      </w:r>
      <w:r>
        <w:fldChar w:fldCharType="separate"/>
      </w:r>
      <w:r w:rsidR="00154D81" w:rsidRPr="00E54FF2">
        <w:t>(</w:t>
      </w:r>
      <w:r w:rsidR="00154D81">
        <w:rPr>
          <w:noProof/>
          <w:szCs w:val="19"/>
        </w:rPr>
        <w:t>61</w:t>
      </w:r>
      <w:r w:rsidR="00154D81" w:rsidRPr="00AC23C4">
        <w:rPr>
          <w:szCs w:val="19"/>
        </w:rPr>
        <w:t>)</w:t>
      </w:r>
      <w:r>
        <w:fldChar w:fldCharType="end"/>
      </w:r>
      <w:r>
        <w:t xml:space="preserve"> and </w:t>
      </w:r>
      <w:r>
        <w:fldChar w:fldCharType="begin"/>
      </w:r>
      <w:r>
        <w:instrText xml:space="preserve"> REF _Ref347225567 \h </w:instrText>
      </w:r>
      <w:r>
        <w:fldChar w:fldCharType="separate"/>
      </w:r>
      <w:r w:rsidR="00154D81" w:rsidRPr="00E54FF2">
        <w:t>(</w:t>
      </w:r>
      <w:r w:rsidR="00154D81">
        <w:rPr>
          <w:noProof/>
          <w:szCs w:val="19"/>
        </w:rPr>
        <w:t>62</w:t>
      </w:r>
      <w:r w:rsidR="00154D81" w:rsidRPr="00AC23C4">
        <w:rPr>
          <w:szCs w:val="19"/>
        </w:rPr>
        <w:t>)</w:t>
      </w:r>
      <w:r>
        <w:fldChar w:fldCharType="end"/>
      </w:r>
      <w:r>
        <w:t>.</w:t>
      </w:r>
    </w:p>
    <w:p w14:paraId="6B51A0A1" w14:textId="32EE3E73" w:rsidR="00672641" w:rsidRDefault="00672641" w:rsidP="00CC0979">
      <w:pPr>
        <w:pStyle w:val="Body0505after"/>
      </w:pPr>
      <w:r>
        <w:t xml:space="preserve">The low token frequencies for the derived lexemes result from the fact that Papuan Malay speakers usually use an alternative strategy to express possessive relations. Instead of suffixing </w:t>
      </w:r>
      <w:r w:rsidRPr="009106F2">
        <w:rPr>
          <w:rStyle w:val="ChItalBold"/>
        </w:rPr>
        <w:t>­nya</w:t>
      </w:r>
      <w:r w:rsidRPr="00157910">
        <w:t xml:space="preserve"> </w:t>
      </w:r>
      <w:r>
        <w:t xml:space="preserve">to a nominal base, Papuan Malay encodes adnominal </w:t>
      </w:r>
      <w:r w:rsidRPr="0090507A">
        <w:t xml:space="preserve">possession </w:t>
      </w:r>
      <w:r>
        <w:t xml:space="preserve">by an analytical construction with </w:t>
      </w:r>
      <w:r w:rsidRPr="0090507A">
        <w:rPr>
          <w:rStyle w:val="ChItalBold"/>
          <w:szCs w:val="19"/>
        </w:rPr>
        <w:t>punya</w:t>
      </w:r>
      <w:r w:rsidRPr="0090507A">
        <w:t xml:space="preserve">, or reduced </w:t>
      </w:r>
      <w:r w:rsidRPr="0090507A">
        <w:rPr>
          <w:rStyle w:val="ChItalBold"/>
          <w:szCs w:val="19"/>
        </w:rPr>
        <w:t>pu</w:t>
      </w:r>
      <w:r w:rsidRPr="0090507A">
        <w:t xml:space="preserve">, </w:t>
      </w:r>
      <w:r w:rsidR="00B7093A">
        <w:t>‘</w:t>
      </w:r>
      <w:r w:rsidRPr="0099608C">
        <w:rPr>
          <w:rStyle w:val="ChSmallCaps"/>
        </w:rPr>
        <w:t>poss</w:t>
      </w:r>
      <w:r w:rsidR="00B7093A">
        <w:t>’</w:t>
      </w:r>
      <w:r w:rsidRPr="0090507A">
        <w:t xml:space="preserve"> (see </w:t>
      </w:r>
      <w:r>
        <w:t xml:space="preserve">Chapter </w:t>
      </w:r>
      <w:r w:rsidR="00CD6697">
        <w:fldChar w:fldCharType="begin"/>
      </w:r>
      <w:r w:rsidR="00CD6697">
        <w:instrText xml:space="preserve"> REF _Ref358725848 \w \h </w:instrText>
      </w:r>
      <w:r w:rsidR="00CD6697">
        <w:fldChar w:fldCharType="separate"/>
      </w:r>
      <w:r w:rsidR="00154D81">
        <w:rPr>
          <w:cs/>
        </w:rPr>
        <w:t>‎</w:t>
      </w:r>
      <w:r w:rsidR="00154D81">
        <w:t>9</w:t>
      </w:r>
      <w:r w:rsidR="00CD6697">
        <w:fldChar w:fldCharType="end"/>
      </w:r>
      <w:r w:rsidRPr="0090507A">
        <w:t>).</w:t>
      </w:r>
      <w:r>
        <w:t xml:space="preserve"> The </w:t>
      </w:r>
      <w:r w:rsidR="00B7093A">
        <w:t>‘</w:t>
      </w:r>
      <w:r w:rsidRPr="0090507A">
        <w:rPr>
          <w:rStyle w:val="ChItalBold"/>
          <w:szCs w:val="19"/>
        </w:rPr>
        <w:t>punya</w:t>
      </w:r>
      <w:r w:rsidRPr="0090507A">
        <w:t xml:space="preserve"> #</w:t>
      </w:r>
      <w:r w:rsidR="00B7093A">
        <w:t>’</w:t>
      </w:r>
      <w:r w:rsidRPr="0090507A">
        <w:t xml:space="preserve"> column </w:t>
      </w:r>
      <w:r>
        <w:t xml:space="preserve">in </w:t>
      </w:r>
      <w:r w:rsidRPr="0090507A">
        <w:fldChar w:fldCharType="begin"/>
      </w:r>
      <w:r w:rsidRPr="0090507A">
        <w:instrText xml:space="preserve"> REF _Ref336454218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8</w:t>
      </w:r>
      <w:r w:rsidRPr="0090507A">
        <w:fldChar w:fldCharType="end"/>
      </w:r>
      <w:r>
        <w:t xml:space="preserve"> </w:t>
      </w:r>
      <w:r w:rsidRPr="0090507A">
        <w:t xml:space="preserve">lists the token frequencies for </w:t>
      </w:r>
      <w:r>
        <w:t xml:space="preserve">adnominal </w:t>
      </w:r>
      <w:r w:rsidRPr="0090507A">
        <w:t xml:space="preserve">possessive </w:t>
      </w:r>
      <w:r>
        <w:t xml:space="preserve">constructions </w:t>
      </w:r>
      <w:r w:rsidRPr="0090507A">
        <w:t xml:space="preserve">with </w:t>
      </w:r>
      <w:r w:rsidRPr="0090507A">
        <w:rPr>
          <w:rStyle w:val="ChItalBold"/>
          <w:szCs w:val="19"/>
        </w:rPr>
        <w:t>punya</w:t>
      </w:r>
      <w:r w:rsidRPr="00301FE7">
        <w:t>/</w:t>
      </w:r>
      <w:r w:rsidRPr="0090507A">
        <w:rPr>
          <w:rStyle w:val="ChItalBold"/>
          <w:szCs w:val="19"/>
        </w:rPr>
        <w:t>pu</w:t>
      </w:r>
      <w:r w:rsidRPr="0090507A">
        <w:t xml:space="preserve"> </w:t>
      </w:r>
      <w:r w:rsidR="00B7093A">
        <w:t>‘</w:t>
      </w:r>
      <w:r w:rsidRPr="0099608C">
        <w:rPr>
          <w:rStyle w:val="ChSmallCaps"/>
        </w:rPr>
        <w:t>poss</w:t>
      </w:r>
      <w:r w:rsidR="00B7093A">
        <w:t>’</w:t>
      </w:r>
      <w:r>
        <w:t xml:space="preserve">. Examples are given in </w:t>
      </w:r>
      <w:r>
        <w:fldChar w:fldCharType="begin"/>
      </w:r>
      <w:r>
        <w:instrText xml:space="preserve"> REF _Ref347158681 \h </w:instrText>
      </w:r>
      <w:r>
        <w:fldChar w:fldCharType="separate"/>
      </w:r>
      <w:r w:rsidR="00154D81" w:rsidRPr="00E54FF2">
        <w:t>(</w:t>
      </w:r>
      <w:r w:rsidR="00154D81">
        <w:rPr>
          <w:noProof/>
          <w:szCs w:val="19"/>
        </w:rPr>
        <w:t>59</w:t>
      </w:r>
      <w:r w:rsidR="00154D81" w:rsidRPr="00AC23C4">
        <w:rPr>
          <w:szCs w:val="19"/>
        </w:rPr>
        <w:t>)</w:t>
      </w:r>
      <w:r>
        <w:fldChar w:fldCharType="end"/>
      </w:r>
      <w:r>
        <w:t xml:space="preserve"> and </w:t>
      </w:r>
      <w:r>
        <w:fldChar w:fldCharType="begin"/>
      </w:r>
      <w:r>
        <w:instrText xml:space="preserve"> REF _Ref347158683 \h </w:instrText>
      </w:r>
      <w:r>
        <w:fldChar w:fldCharType="separate"/>
      </w:r>
      <w:r w:rsidR="00154D81" w:rsidRPr="00E54FF2">
        <w:t>(</w:t>
      </w:r>
      <w:r w:rsidR="00154D81">
        <w:rPr>
          <w:noProof/>
          <w:szCs w:val="19"/>
        </w:rPr>
        <w:t>60</w:t>
      </w:r>
      <w:r w:rsidR="00154D81" w:rsidRPr="00AC23C4">
        <w:rPr>
          <w:szCs w:val="19"/>
        </w:rPr>
        <w:t>)</w:t>
      </w:r>
      <w:r>
        <w:fldChar w:fldCharType="end"/>
      </w:r>
      <w:r>
        <w:t>.</w:t>
      </w:r>
    </w:p>
    <w:p w14:paraId="358C2B69" w14:textId="77777777" w:rsidR="00672641" w:rsidRDefault="00672641" w:rsidP="00672641">
      <w:pPr>
        <w:pStyle w:val="Caption"/>
        <w:rPr>
          <w:szCs w:val="19"/>
        </w:rPr>
      </w:pPr>
      <w:bookmarkStart w:id="1472" w:name="_Ref336454218"/>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8</w:t>
      </w:r>
      <w:r w:rsidR="00F207A1">
        <w:rPr>
          <w:szCs w:val="19"/>
        </w:rPr>
        <w:fldChar w:fldCharType="end"/>
      </w:r>
      <w:bookmarkEnd w:id="1472"/>
      <w:r w:rsidRPr="0090507A">
        <w:rPr>
          <w:szCs w:val="19"/>
        </w:rPr>
        <w:t>:</w:t>
      </w:r>
      <w:r w:rsidRPr="0090507A">
        <w:rPr>
          <w:szCs w:val="19"/>
        </w:rPr>
        <w:tab/>
      </w:r>
      <w:r>
        <w:rPr>
          <w:szCs w:val="19"/>
        </w:rPr>
        <w:t>Affixation with</w:t>
      </w:r>
      <w:r w:rsidRPr="0090507A">
        <w:rPr>
          <w:szCs w:val="19"/>
        </w:rPr>
        <w:t xml:space="preserve"> </w:t>
      </w:r>
      <w:r w:rsidRPr="009106F2">
        <w:rPr>
          <w:rStyle w:val="ChItalBold"/>
        </w:rPr>
        <w:t>­nya</w:t>
      </w:r>
      <w:r w:rsidRPr="0090507A">
        <w:rPr>
          <w:szCs w:val="19"/>
        </w:rPr>
        <w:t xml:space="preserve"> </w:t>
      </w:r>
      <w:r>
        <w:rPr>
          <w:szCs w:val="19"/>
        </w:rPr>
        <w:t>of nominal bases</w:t>
      </w:r>
    </w:p>
    <w:tbl>
      <w:tblPr>
        <w:tblW w:w="6407" w:type="dxa"/>
        <w:tblInd w:w="170" w:type="dxa"/>
        <w:tblBorders>
          <w:bottom w:val="single" w:sz="4" w:space="0" w:color="auto"/>
        </w:tblBorders>
        <w:tblLayout w:type="fixed"/>
        <w:tblLook w:val="01E0" w:firstRow="1" w:lastRow="1" w:firstColumn="1" w:lastColumn="1" w:noHBand="0" w:noVBand="0"/>
      </w:tblPr>
      <w:tblGrid>
        <w:gridCol w:w="822"/>
        <w:gridCol w:w="1077"/>
        <w:gridCol w:w="1134"/>
        <w:gridCol w:w="1758"/>
        <w:gridCol w:w="737"/>
        <w:gridCol w:w="879"/>
      </w:tblGrid>
      <w:tr w:rsidR="00AC23C4" w:rsidRPr="00AC23C4" w14:paraId="6D9BE4C9" w14:textId="77777777" w:rsidTr="00811C02">
        <w:trPr>
          <w:tblHeader/>
        </w:trPr>
        <w:tc>
          <w:tcPr>
            <w:tcW w:w="822" w:type="dxa"/>
            <w:tcBorders>
              <w:top w:val="single" w:sz="4" w:space="0" w:color="auto"/>
              <w:bottom w:val="single" w:sz="4" w:space="0" w:color="auto"/>
            </w:tcBorders>
            <w:shd w:val="clear" w:color="auto" w:fill="auto"/>
          </w:tcPr>
          <w:p w14:paraId="5D6A3CC6" w14:textId="77777777" w:rsidR="00672641" w:rsidRPr="00AC23C4" w:rsidRDefault="00672641" w:rsidP="00672641">
            <w:pPr>
              <w:pStyle w:val="TableHd"/>
              <w:rPr>
                <w:szCs w:val="19"/>
              </w:rPr>
            </w:pPr>
            <w:r w:rsidRPr="00AC23C4">
              <w:rPr>
                <w:szCs w:val="19"/>
              </w:rPr>
              <w:t>BW</w:t>
            </w:r>
          </w:p>
        </w:tc>
        <w:tc>
          <w:tcPr>
            <w:tcW w:w="1077" w:type="dxa"/>
            <w:tcBorders>
              <w:top w:val="single" w:sz="4" w:space="0" w:color="auto"/>
              <w:bottom w:val="single" w:sz="4" w:space="0" w:color="auto"/>
            </w:tcBorders>
            <w:shd w:val="clear" w:color="auto" w:fill="auto"/>
          </w:tcPr>
          <w:p w14:paraId="4FAA6BC5" w14:textId="77777777" w:rsidR="00672641" w:rsidRPr="00AC23C4" w:rsidRDefault="00672641" w:rsidP="00672641">
            <w:pPr>
              <w:pStyle w:val="TableHd"/>
              <w:rPr>
                <w:szCs w:val="19"/>
              </w:rPr>
            </w:pPr>
            <w:r w:rsidRPr="00AC23C4">
              <w:rPr>
                <w:szCs w:val="19"/>
              </w:rPr>
              <w:t>Gloss</w:t>
            </w:r>
          </w:p>
        </w:tc>
        <w:tc>
          <w:tcPr>
            <w:tcW w:w="1134" w:type="dxa"/>
            <w:tcBorders>
              <w:top w:val="single" w:sz="4" w:space="0" w:color="auto"/>
              <w:bottom w:val="single" w:sz="4" w:space="0" w:color="auto"/>
            </w:tcBorders>
            <w:shd w:val="clear" w:color="auto" w:fill="auto"/>
          </w:tcPr>
          <w:p w14:paraId="57F5375C" w14:textId="77777777" w:rsidR="00672641" w:rsidRPr="00AC23C4" w:rsidRDefault="00672641" w:rsidP="00672641">
            <w:pPr>
              <w:pStyle w:val="TableHd"/>
              <w:rPr>
                <w:szCs w:val="19"/>
              </w:rPr>
            </w:pPr>
            <w:r w:rsidRPr="00AC23C4">
              <w:rPr>
                <w:szCs w:val="19"/>
              </w:rPr>
              <w:t>Item</w:t>
            </w:r>
          </w:p>
        </w:tc>
        <w:tc>
          <w:tcPr>
            <w:tcW w:w="1758" w:type="dxa"/>
            <w:tcBorders>
              <w:top w:val="single" w:sz="4" w:space="0" w:color="auto"/>
              <w:bottom w:val="single" w:sz="4" w:space="0" w:color="auto"/>
            </w:tcBorders>
            <w:shd w:val="clear" w:color="auto" w:fill="auto"/>
          </w:tcPr>
          <w:p w14:paraId="7559B99B" w14:textId="77777777" w:rsidR="00672641" w:rsidRPr="00AC23C4" w:rsidRDefault="00672641" w:rsidP="00672641">
            <w:pPr>
              <w:pStyle w:val="TableHd"/>
              <w:rPr>
                <w:szCs w:val="19"/>
              </w:rPr>
            </w:pPr>
            <w:r w:rsidRPr="00AC23C4">
              <w:rPr>
                <w:szCs w:val="19"/>
              </w:rPr>
              <w:t>Gloss</w:t>
            </w:r>
          </w:p>
        </w:tc>
        <w:tc>
          <w:tcPr>
            <w:tcW w:w="737" w:type="dxa"/>
            <w:tcBorders>
              <w:top w:val="single" w:sz="4" w:space="0" w:color="auto"/>
              <w:bottom w:val="single" w:sz="4" w:space="0" w:color="auto"/>
            </w:tcBorders>
            <w:shd w:val="clear" w:color="auto" w:fill="auto"/>
          </w:tcPr>
          <w:p w14:paraId="0E3272D0" w14:textId="77777777" w:rsidR="00672641" w:rsidRPr="00AC23C4" w:rsidRDefault="00672641" w:rsidP="00672641">
            <w:pPr>
              <w:pStyle w:val="TableHd"/>
              <w:rPr>
                <w:szCs w:val="19"/>
              </w:rPr>
            </w:pPr>
            <w:r w:rsidRPr="009106F2">
              <w:rPr>
                <w:rStyle w:val="ChItalBold"/>
              </w:rPr>
              <w:t>­nya</w:t>
            </w:r>
            <w:r w:rsidRPr="00AC23C4">
              <w:rPr>
                <w:szCs w:val="19"/>
              </w:rPr>
              <w:t xml:space="preserve"> #</w:t>
            </w:r>
          </w:p>
        </w:tc>
        <w:tc>
          <w:tcPr>
            <w:tcW w:w="879" w:type="dxa"/>
            <w:tcBorders>
              <w:top w:val="single" w:sz="4" w:space="0" w:color="auto"/>
              <w:bottom w:val="single" w:sz="4" w:space="0" w:color="auto"/>
            </w:tcBorders>
            <w:shd w:val="clear" w:color="auto" w:fill="auto"/>
          </w:tcPr>
          <w:p w14:paraId="406B40A6" w14:textId="77777777" w:rsidR="00672641" w:rsidRPr="00AC23C4" w:rsidRDefault="00672641" w:rsidP="00672641">
            <w:pPr>
              <w:pStyle w:val="TableHd"/>
              <w:rPr>
                <w:sz w:val="19"/>
                <w:szCs w:val="19"/>
              </w:rPr>
            </w:pPr>
            <w:r w:rsidRPr="00AC23C4">
              <w:rPr>
                <w:rStyle w:val="ChItalBold"/>
                <w:szCs w:val="19"/>
              </w:rPr>
              <w:t>punya</w:t>
            </w:r>
            <w:r w:rsidRPr="00AC23C4">
              <w:rPr>
                <w:szCs w:val="19"/>
              </w:rPr>
              <w:t xml:space="preserve"> #</w:t>
            </w:r>
          </w:p>
        </w:tc>
      </w:tr>
      <w:tr w:rsidR="00AC23C4" w:rsidRPr="00AC23C4" w14:paraId="315FDD44" w14:textId="77777777" w:rsidTr="00811C02">
        <w:tc>
          <w:tcPr>
            <w:tcW w:w="822" w:type="dxa"/>
            <w:tcBorders>
              <w:top w:val="single" w:sz="4" w:space="0" w:color="auto"/>
            </w:tcBorders>
            <w:shd w:val="clear" w:color="auto" w:fill="auto"/>
          </w:tcPr>
          <w:p w14:paraId="10A4F3F9" w14:textId="77777777" w:rsidR="00672641" w:rsidRPr="00AC23C4" w:rsidRDefault="00672641" w:rsidP="00672641">
            <w:pPr>
              <w:pStyle w:val="TableCell2-0Break"/>
              <w:rPr>
                <w:rStyle w:val="ChItalBold"/>
                <w:szCs w:val="19"/>
              </w:rPr>
            </w:pPr>
            <w:r w:rsidRPr="00AC23C4">
              <w:rPr>
                <w:rStyle w:val="ChItalBold"/>
                <w:szCs w:val="19"/>
              </w:rPr>
              <w:t>nama</w:t>
            </w:r>
          </w:p>
        </w:tc>
        <w:tc>
          <w:tcPr>
            <w:tcW w:w="1077" w:type="dxa"/>
            <w:tcBorders>
              <w:top w:val="single" w:sz="4" w:space="0" w:color="auto"/>
            </w:tcBorders>
            <w:shd w:val="clear" w:color="auto" w:fill="auto"/>
          </w:tcPr>
          <w:p w14:paraId="2330622A" w14:textId="27521CC4" w:rsidR="00672641" w:rsidRPr="00626ADA" w:rsidRDefault="00B7093A" w:rsidP="00672641">
            <w:pPr>
              <w:pStyle w:val="TableCell2-0Break"/>
            </w:pPr>
            <w:r>
              <w:rPr>
                <w:szCs w:val="19"/>
              </w:rPr>
              <w:t>‘</w:t>
            </w:r>
            <w:r w:rsidR="00672641" w:rsidRPr="00AC23C4">
              <w:rPr>
                <w:szCs w:val="19"/>
              </w:rPr>
              <w:t>name</w:t>
            </w:r>
            <w:r>
              <w:rPr>
                <w:szCs w:val="19"/>
              </w:rPr>
              <w:t>’</w:t>
            </w:r>
          </w:p>
        </w:tc>
        <w:tc>
          <w:tcPr>
            <w:tcW w:w="1134" w:type="dxa"/>
            <w:tcBorders>
              <w:top w:val="single" w:sz="4" w:space="0" w:color="auto"/>
            </w:tcBorders>
            <w:shd w:val="clear" w:color="auto" w:fill="auto"/>
          </w:tcPr>
          <w:p w14:paraId="12329C68" w14:textId="77777777" w:rsidR="00672641" w:rsidRPr="001A0D89" w:rsidRDefault="00672641" w:rsidP="00672641">
            <w:pPr>
              <w:pStyle w:val="TableCell2-0Break"/>
              <w:rPr>
                <w:rStyle w:val="ChItalBold"/>
              </w:rPr>
            </w:pPr>
            <w:r w:rsidRPr="001A0D89">
              <w:rPr>
                <w:rStyle w:val="ChItalBoldUndl"/>
              </w:rPr>
              <w:t>namanya</w:t>
            </w:r>
          </w:p>
        </w:tc>
        <w:tc>
          <w:tcPr>
            <w:tcW w:w="1758" w:type="dxa"/>
            <w:tcBorders>
              <w:top w:val="single" w:sz="4" w:space="0" w:color="auto"/>
            </w:tcBorders>
            <w:shd w:val="clear" w:color="auto" w:fill="auto"/>
          </w:tcPr>
          <w:p w14:paraId="3AA70FA2" w14:textId="18A376E2" w:rsidR="00672641" w:rsidRPr="00626ADA" w:rsidRDefault="00B7093A" w:rsidP="00672641">
            <w:pPr>
              <w:pStyle w:val="TableCell2-0Break"/>
            </w:pPr>
            <w:r>
              <w:rPr>
                <w:szCs w:val="19"/>
              </w:rPr>
              <w:t>‘</w:t>
            </w:r>
            <w:r w:rsidR="00672641" w:rsidRPr="00AC23C4">
              <w:rPr>
                <w:szCs w:val="19"/>
              </w:rPr>
              <w:t>the name of</w:t>
            </w:r>
            <w:r>
              <w:rPr>
                <w:szCs w:val="19"/>
              </w:rPr>
              <w:t>’</w:t>
            </w:r>
          </w:p>
        </w:tc>
        <w:tc>
          <w:tcPr>
            <w:tcW w:w="737" w:type="dxa"/>
            <w:tcBorders>
              <w:top w:val="single" w:sz="4" w:space="0" w:color="auto"/>
            </w:tcBorders>
            <w:shd w:val="clear" w:color="auto" w:fill="auto"/>
          </w:tcPr>
          <w:p w14:paraId="360F8920" w14:textId="77777777" w:rsidR="00672641" w:rsidRPr="00071C9A" w:rsidRDefault="00672641" w:rsidP="00AC23C4">
            <w:pPr>
              <w:pStyle w:val="TableCell2-0Break"/>
              <w:ind w:right="85"/>
              <w:jc w:val="right"/>
            </w:pPr>
            <w:r w:rsidRPr="00071C9A">
              <w:t>23</w:t>
            </w:r>
          </w:p>
        </w:tc>
        <w:tc>
          <w:tcPr>
            <w:tcW w:w="879" w:type="dxa"/>
            <w:tcBorders>
              <w:top w:val="single" w:sz="4" w:space="0" w:color="auto"/>
            </w:tcBorders>
            <w:shd w:val="clear" w:color="auto" w:fill="auto"/>
          </w:tcPr>
          <w:p w14:paraId="0D0C7136" w14:textId="77777777" w:rsidR="00672641" w:rsidRPr="00012F00" w:rsidRDefault="00672641" w:rsidP="00AC23C4">
            <w:pPr>
              <w:pStyle w:val="TableCell2-0Break"/>
              <w:ind w:right="85"/>
              <w:jc w:val="right"/>
            </w:pPr>
            <w:r w:rsidRPr="00012F00">
              <w:t>38</w:t>
            </w:r>
          </w:p>
        </w:tc>
      </w:tr>
      <w:tr w:rsidR="00AC23C4" w:rsidRPr="00AC23C4" w14:paraId="19B5EB39" w14:textId="77777777" w:rsidTr="00811C02">
        <w:tc>
          <w:tcPr>
            <w:tcW w:w="822" w:type="dxa"/>
            <w:shd w:val="clear" w:color="auto" w:fill="auto"/>
          </w:tcPr>
          <w:p w14:paraId="45B83978" w14:textId="77777777" w:rsidR="00672641" w:rsidRPr="00AC23C4" w:rsidRDefault="00672641" w:rsidP="00672641">
            <w:pPr>
              <w:rPr>
                <w:rStyle w:val="ChItalBold"/>
                <w:szCs w:val="19"/>
              </w:rPr>
            </w:pPr>
            <w:r w:rsidRPr="00AC23C4">
              <w:rPr>
                <w:rStyle w:val="ChItalBold"/>
                <w:szCs w:val="19"/>
              </w:rPr>
              <w:t>istri</w:t>
            </w:r>
          </w:p>
        </w:tc>
        <w:tc>
          <w:tcPr>
            <w:tcW w:w="1077" w:type="dxa"/>
            <w:shd w:val="clear" w:color="auto" w:fill="auto"/>
          </w:tcPr>
          <w:p w14:paraId="47817A2C" w14:textId="247B2ED7" w:rsidR="00672641" w:rsidRPr="00AC23C4" w:rsidRDefault="00B7093A" w:rsidP="00672641">
            <w:pPr>
              <w:rPr>
                <w:szCs w:val="19"/>
              </w:rPr>
            </w:pPr>
            <w:r>
              <w:rPr>
                <w:szCs w:val="19"/>
              </w:rPr>
              <w:t>‘</w:t>
            </w:r>
            <w:r w:rsidR="00672641" w:rsidRPr="00AC23C4">
              <w:rPr>
                <w:szCs w:val="19"/>
              </w:rPr>
              <w:t>wife</w:t>
            </w:r>
            <w:r>
              <w:rPr>
                <w:szCs w:val="19"/>
              </w:rPr>
              <w:t>’</w:t>
            </w:r>
          </w:p>
        </w:tc>
        <w:tc>
          <w:tcPr>
            <w:tcW w:w="1134" w:type="dxa"/>
            <w:shd w:val="clear" w:color="auto" w:fill="auto"/>
          </w:tcPr>
          <w:p w14:paraId="4D38D20F" w14:textId="77777777" w:rsidR="00672641" w:rsidRPr="001A0D89" w:rsidRDefault="00672641" w:rsidP="00672641">
            <w:pPr>
              <w:rPr>
                <w:rStyle w:val="ChItalBoldUndl"/>
              </w:rPr>
            </w:pPr>
            <w:r w:rsidRPr="001A0D89">
              <w:rPr>
                <w:rStyle w:val="ChItalBoldUndl"/>
              </w:rPr>
              <w:t>istrinya</w:t>
            </w:r>
          </w:p>
        </w:tc>
        <w:tc>
          <w:tcPr>
            <w:tcW w:w="1758" w:type="dxa"/>
            <w:shd w:val="clear" w:color="auto" w:fill="auto"/>
          </w:tcPr>
          <w:p w14:paraId="17DF6EC1" w14:textId="084467EB" w:rsidR="00672641" w:rsidRPr="00AC23C4" w:rsidRDefault="00B7093A" w:rsidP="00672641">
            <w:pPr>
              <w:rPr>
                <w:szCs w:val="19"/>
              </w:rPr>
            </w:pPr>
            <w:r>
              <w:rPr>
                <w:szCs w:val="19"/>
              </w:rPr>
              <w:t>‘</w:t>
            </w:r>
            <w:r w:rsidR="00672641" w:rsidRPr="00AC23C4">
              <w:rPr>
                <w:szCs w:val="19"/>
              </w:rPr>
              <w:t>the wife of</w:t>
            </w:r>
            <w:r>
              <w:rPr>
                <w:szCs w:val="19"/>
              </w:rPr>
              <w:t>’</w:t>
            </w:r>
          </w:p>
        </w:tc>
        <w:tc>
          <w:tcPr>
            <w:tcW w:w="737" w:type="dxa"/>
            <w:shd w:val="clear" w:color="auto" w:fill="auto"/>
          </w:tcPr>
          <w:p w14:paraId="71A8ABC4" w14:textId="77777777" w:rsidR="00672641" w:rsidRPr="00AC23C4" w:rsidRDefault="00672641" w:rsidP="00AC23C4">
            <w:pPr>
              <w:ind w:right="85"/>
              <w:jc w:val="right"/>
              <w:rPr>
                <w:szCs w:val="19"/>
              </w:rPr>
            </w:pPr>
            <w:r w:rsidRPr="00AC23C4">
              <w:rPr>
                <w:szCs w:val="19"/>
              </w:rPr>
              <w:t>11</w:t>
            </w:r>
          </w:p>
        </w:tc>
        <w:tc>
          <w:tcPr>
            <w:tcW w:w="879" w:type="dxa"/>
            <w:shd w:val="clear" w:color="auto" w:fill="auto"/>
          </w:tcPr>
          <w:p w14:paraId="6ED26D3F" w14:textId="77777777" w:rsidR="00672641" w:rsidRPr="00012F00" w:rsidRDefault="00672641" w:rsidP="00AC23C4">
            <w:pPr>
              <w:ind w:right="85"/>
              <w:jc w:val="right"/>
            </w:pPr>
            <w:r w:rsidRPr="00012F00">
              <w:t>22</w:t>
            </w:r>
          </w:p>
        </w:tc>
      </w:tr>
      <w:tr w:rsidR="00AC23C4" w:rsidRPr="00AC23C4" w14:paraId="1BE48D26" w14:textId="77777777" w:rsidTr="00811C02">
        <w:tc>
          <w:tcPr>
            <w:tcW w:w="822" w:type="dxa"/>
            <w:shd w:val="clear" w:color="auto" w:fill="auto"/>
          </w:tcPr>
          <w:p w14:paraId="730D9B62" w14:textId="77777777" w:rsidR="00672641" w:rsidRPr="00AC23C4" w:rsidRDefault="00672641" w:rsidP="00672641">
            <w:pPr>
              <w:rPr>
                <w:rStyle w:val="ChItalBold"/>
                <w:szCs w:val="19"/>
              </w:rPr>
            </w:pPr>
            <w:r w:rsidRPr="00AC23C4">
              <w:rPr>
                <w:rStyle w:val="ChItalBold"/>
                <w:szCs w:val="19"/>
              </w:rPr>
              <w:t>ana</w:t>
            </w:r>
          </w:p>
        </w:tc>
        <w:tc>
          <w:tcPr>
            <w:tcW w:w="1077" w:type="dxa"/>
            <w:shd w:val="clear" w:color="auto" w:fill="auto"/>
          </w:tcPr>
          <w:p w14:paraId="6C0EE8D9" w14:textId="2D8357CA" w:rsidR="00672641" w:rsidRPr="00AC23C4" w:rsidRDefault="00B7093A" w:rsidP="00672641">
            <w:pPr>
              <w:rPr>
                <w:szCs w:val="19"/>
              </w:rPr>
            </w:pPr>
            <w:r>
              <w:rPr>
                <w:szCs w:val="19"/>
              </w:rPr>
              <w:t>‘</w:t>
            </w:r>
            <w:r w:rsidR="00672641" w:rsidRPr="00AC23C4">
              <w:rPr>
                <w:szCs w:val="19"/>
              </w:rPr>
              <w:t>child</w:t>
            </w:r>
            <w:r>
              <w:rPr>
                <w:szCs w:val="19"/>
              </w:rPr>
              <w:t>’</w:t>
            </w:r>
          </w:p>
        </w:tc>
        <w:tc>
          <w:tcPr>
            <w:tcW w:w="1134" w:type="dxa"/>
            <w:shd w:val="clear" w:color="auto" w:fill="auto"/>
          </w:tcPr>
          <w:p w14:paraId="1307BC8E" w14:textId="77777777" w:rsidR="00672641" w:rsidRPr="001A0D89" w:rsidRDefault="0059253B" w:rsidP="00672641">
            <w:pPr>
              <w:rPr>
                <w:rStyle w:val="ChItalBoldUndl"/>
              </w:rPr>
            </w:pPr>
            <w:r>
              <w:rPr>
                <w:rStyle w:val="ChItalBoldUndl"/>
              </w:rPr>
              <w:t>ana</w:t>
            </w:r>
            <w:r w:rsidR="00672641" w:rsidRPr="001A0D89">
              <w:rPr>
                <w:rStyle w:val="ChItalBoldUndl"/>
              </w:rPr>
              <w:t>nya</w:t>
            </w:r>
          </w:p>
        </w:tc>
        <w:tc>
          <w:tcPr>
            <w:tcW w:w="1758" w:type="dxa"/>
            <w:shd w:val="clear" w:color="auto" w:fill="auto"/>
          </w:tcPr>
          <w:p w14:paraId="2AD94078" w14:textId="3A5C3D5E" w:rsidR="00672641" w:rsidRPr="00AC23C4" w:rsidRDefault="00B7093A" w:rsidP="00672641">
            <w:pPr>
              <w:rPr>
                <w:szCs w:val="19"/>
              </w:rPr>
            </w:pPr>
            <w:r>
              <w:rPr>
                <w:szCs w:val="19"/>
              </w:rPr>
              <w:t>‘</w:t>
            </w:r>
            <w:r w:rsidR="00672641" w:rsidRPr="00AC23C4">
              <w:rPr>
                <w:szCs w:val="19"/>
              </w:rPr>
              <w:t>the child of</w:t>
            </w:r>
            <w:r>
              <w:rPr>
                <w:szCs w:val="19"/>
              </w:rPr>
              <w:t>’</w:t>
            </w:r>
          </w:p>
        </w:tc>
        <w:tc>
          <w:tcPr>
            <w:tcW w:w="737" w:type="dxa"/>
            <w:shd w:val="clear" w:color="auto" w:fill="auto"/>
          </w:tcPr>
          <w:p w14:paraId="6B8B0DDD" w14:textId="77777777" w:rsidR="00672641" w:rsidRPr="00AC23C4" w:rsidRDefault="00672641" w:rsidP="00AC23C4">
            <w:pPr>
              <w:ind w:right="85"/>
              <w:jc w:val="right"/>
              <w:rPr>
                <w:szCs w:val="19"/>
              </w:rPr>
            </w:pPr>
            <w:r w:rsidRPr="00AC23C4">
              <w:rPr>
                <w:szCs w:val="19"/>
              </w:rPr>
              <w:t>7</w:t>
            </w:r>
          </w:p>
        </w:tc>
        <w:tc>
          <w:tcPr>
            <w:tcW w:w="879" w:type="dxa"/>
            <w:shd w:val="clear" w:color="auto" w:fill="auto"/>
          </w:tcPr>
          <w:p w14:paraId="509FC20F" w14:textId="77777777" w:rsidR="00672641" w:rsidRPr="00012F00" w:rsidRDefault="00672641" w:rsidP="00AC23C4">
            <w:pPr>
              <w:ind w:right="85"/>
              <w:jc w:val="right"/>
            </w:pPr>
            <w:r w:rsidRPr="00012F00">
              <w:t>119</w:t>
            </w:r>
          </w:p>
        </w:tc>
      </w:tr>
      <w:tr w:rsidR="00AC23C4" w:rsidRPr="00AC23C4" w14:paraId="0933FE0F" w14:textId="77777777" w:rsidTr="00811C02">
        <w:tc>
          <w:tcPr>
            <w:tcW w:w="822" w:type="dxa"/>
            <w:shd w:val="clear" w:color="auto" w:fill="auto"/>
          </w:tcPr>
          <w:p w14:paraId="2A079A29" w14:textId="77777777" w:rsidR="00672641" w:rsidRPr="00AC23C4" w:rsidRDefault="00672641" w:rsidP="00672641">
            <w:pPr>
              <w:rPr>
                <w:szCs w:val="19"/>
              </w:rPr>
            </w:pPr>
            <w:r w:rsidRPr="00AC23C4">
              <w:rPr>
                <w:rStyle w:val="ChItalBold"/>
                <w:szCs w:val="19"/>
              </w:rPr>
              <w:t>orang</w:t>
            </w:r>
          </w:p>
        </w:tc>
        <w:tc>
          <w:tcPr>
            <w:tcW w:w="1077" w:type="dxa"/>
            <w:shd w:val="clear" w:color="auto" w:fill="auto"/>
          </w:tcPr>
          <w:p w14:paraId="00B1E8F2" w14:textId="29F97B91" w:rsidR="00672641" w:rsidRPr="00AC23C4" w:rsidRDefault="00B7093A" w:rsidP="00672641">
            <w:pPr>
              <w:rPr>
                <w:szCs w:val="19"/>
              </w:rPr>
            </w:pPr>
            <w:r>
              <w:rPr>
                <w:szCs w:val="19"/>
              </w:rPr>
              <w:t>‘</w:t>
            </w:r>
            <w:r w:rsidR="00672641" w:rsidRPr="00AC23C4">
              <w:rPr>
                <w:szCs w:val="19"/>
              </w:rPr>
              <w:t>person</w:t>
            </w:r>
            <w:r>
              <w:rPr>
                <w:szCs w:val="19"/>
              </w:rPr>
              <w:t>’</w:t>
            </w:r>
          </w:p>
        </w:tc>
        <w:tc>
          <w:tcPr>
            <w:tcW w:w="1134" w:type="dxa"/>
            <w:shd w:val="clear" w:color="auto" w:fill="auto"/>
          </w:tcPr>
          <w:p w14:paraId="44423B6B" w14:textId="77777777" w:rsidR="00672641" w:rsidRPr="001A0D89" w:rsidRDefault="00672641" w:rsidP="00672641">
            <w:pPr>
              <w:rPr>
                <w:rStyle w:val="ChItalBoldUndl"/>
              </w:rPr>
            </w:pPr>
            <w:r w:rsidRPr="001A0D89">
              <w:rPr>
                <w:rStyle w:val="ChItalBoldUndl"/>
              </w:rPr>
              <w:t>orangnya</w:t>
            </w:r>
          </w:p>
        </w:tc>
        <w:tc>
          <w:tcPr>
            <w:tcW w:w="1758" w:type="dxa"/>
            <w:shd w:val="clear" w:color="auto" w:fill="auto"/>
          </w:tcPr>
          <w:p w14:paraId="3BEE57DB" w14:textId="0BF3B6EA" w:rsidR="00672641" w:rsidRPr="00AC23C4" w:rsidRDefault="00B7093A" w:rsidP="00672641">
            <w:pPr>
              <w:rPr>
                <w:szCs w:val="19"/>
              </w:rPr>
            </w:pPr>
            <w:r>
              <w:rPr>
                <w:szCs w:val="19"/>
              </w:rPr>
              <w:t>‘</w:t>
            </w:r>
            <w:r w:rsidR="00672641" w:rsidRPr="00AC23C4">
              <w:rPr>
                <w:szCs w:val="19"/>
              </w:rPr>
              <w:t>the person of</w:t>
            </w:r>
            <w:r>
              <w:rPr>
                <w:szCs w:val="19"/>
              </w:rPr>
              <w:t>’</w:t>
            </w:r>
          </w:p>
        </w:tc>
        <w:tc>
          <w:tcPr>
            <w:tcW w:w="737" w:type="dxa"/>
            <w:shd w:val="clear" w:color="auto" w:fill="auto"/>
          </w:tcPr>
          <w:p w14:paraId="41AD45A6" w14:textId="77777777" w:rsidR="00672641" w:rsidRPr="00AC23C4" w:rsidRDefault="00672641" w:rsidP="00AC23C4">
            <w:pPr>
              <w:ind w:right="85"/>
              <w:jc w:val="right"/>
              <w:rPr>
                <w:szCs w:val="19"/>
              </w:rPr>
            </w:pPr>
            <w:r w:rsidRPr="00AC23C4">
              <w:rPr>
                <w:szCs w:val="19"/>
              </w:rPr>
              <w:t>6</w:t>
            </w:r>
          </w:p>
        </w:tc>
        <w:tc>
          <w:tcPr>
            <w:tcW w:w="879" w:type="dxa"/>
            <w:shd w:val="clear" w:color="auto" w:fill="auto"/>
          </w:tcPr>
          <w:p w14:paraId="2F55CA05" w14:textId="77777777" w:rsidR="00672641" w:rsidRPr="00012F00" w:rsidRDefault="00672641" w:rsidP="00AC23C4">
            <w:pPr>
              <w:ind w:right="85"/>
              <w:jc w:val="right"/>
            </w:pPr>
            <w:r w:rsidRPr="00012F00">
              <w:t>8</w:t>
            </w:r>
          </w:p>
        </w:tc>
      </w:tr>
      <w:tr w:rsidR="00AC23C4" w:rsidRPr="00AC23C4" w14:paraId="43D80778" w14:textId="77777777" w:rsidTr="00811C02">
        <w:tc>
          <w:tcPr>
            <w:tcW w:w="822" w:type="dxa"/>
            <w:shd w:val="clear" w:color="auto" w:fill="auto"/>
          </w:tcPr>
          <w:p w14:paraId="2AA62991" w14:textId="77777777" w:rsidR="00672641" w:rsidRPr="00AC23C4" w:rsidRDefault="00672641" w:rsidP="00672641">
            <w:pPr>
              <w:rPr>
                <w:rStyle w:val="ChItalBold"/>
                <w:szCs w:val="19"/>
              </w:rPr>
            </w:pPr>
            <w:r w:rsidRPr="00AC23C4">
              <w:rPr>
                <w:rStyle w:val="ChItalBold"/>
                <w:szCs w:val="19"/>
              </w:rPr>
              <w:t>ruma</w:t>
            </w:r>
          </w:p>
        </w:tc>
        <w:tc>
          <w:tcPr>
            <w:tcW w:w="1077" w:type="dxa"/>
            <w:shd w:val="clear" w:color="auto" w:fill="auto"/>
          </w:tcPr>
          <w:p w14:paraId="43956848" w14:textId="40814336" w:rsidR="00672641" w:rsidRPr="00AC23C4" w:rsidRDefault="00B7093A" w:rsidP="00672641">
            <w:pPr>
              <w:rPr>
                <w:szCs w:val="19"/>
              </w:rPr>
            </w:pPr>
            <w:r>
              <w:rPr>
                <w:szCs w:val="19"/>
              </w:rPr>
              <w:t>‘</w:t>
            </w:r>
            <w:r w:rsidR="00672641" w:rsidRPr="00AC23C4">
              <w:rPr>
                <w:szCs w:val="19"/>
              </w:rPr>
              <w:t>house</w:t>
            </w:r>
            <w:r>
              <w:rPr>
                <w:szCs w:val="19"/>
              </w:rPr>
              <w:t>’</w:t>
            </w:r>
          </w:p>
        </w:tc>
        <w:tc>
          <w:tcPr>
            <w:tcW w:w="1134" w:type="dxa"/>
            <w:shd w:val="clear" w:color="auto" w:fill="auto"/>
          </w:tcPr>
          <w:p w14:paraId="55CE6C5E" w14:textId="77777777" w:rsidR="00672641" w:rsidRPr="001A0D89" w:rsidRDefault="00672641" w:rsidP="00672641">
            <w:pPr>
              <w:rPr>
                <w:rStyle w:val="ChItalBoldUndl"/>
              </w:rPr>
            </w:pPr>
            <w:r w:rsidRPr="001A0D89">
              <w:rPr>
                <w:rStyle w:val="ChItalBoldUndl"/>
              </w:rPr>
              <w:t>rumanya</w:t>
            </w:r>
          </w:p>
        </w:tc>
        <w:tc>
          <w:tcPr>
            <w:tcW w:w="1758" w:type="dxa"/>
            <w:shd w:val="clear" w:color="auto" w:fill="auto"/>
          </w:tcPr>
          <w:p w14:paraId="6B2046A9" w14:textId="4C5DE633" w:rsidR="00672641" w:rsidRPr="00AC23C4" w:rsidRDefault="00B7093A" w:rsidP="00672641">
            <w:pPr>
              <w:rPr>
                <w:szCs w:val="19"/>
              </w:rPr>
            </w:pPr>
            <w:r>
              <w:rPr>
                <w:szCs w:val="19"/>
              </w:rPr>
              <w:t>‘</w:t>
            </w:r>
            <w:r w:rsidR="00672641" w:rsidRPr="00AC23C4">
              <w:rPr>
                <w:szCs w:val="19"/>
              </w:rPr>
              <w:t>the house of</w:t>
            </w:r>
            <w:r>
              <w:rPr>
                <w:szCs w:val="19"/>
              </w:rPr>
              <w:t>’</w:t>
            </w:r>
          </w:p>
        </w:tc>
        <w:tc>
          <w:tcPr>
            <w:tcW w:w="737" w:type="dxa"/>
            <w:shd w:val="clear" w:color="auto" w:fill="auto"/>
          </w:tcPr>
          <w:p w14:paraId="5043AC8B" w14:textId="77777777" w:rsidR="00672641" w:rsidRPr="00AC23C4" w:rsidRDefault="00672641" w:rsidP="00AC23C4">
            <w:pPr>
              <w:ind w:right="85"/>
              <w:jc w:val="right"/>
              <w:rPr>
                <w:szCs w:val="19"/>
              </w:rPr>
            </w:pPr>
            <w:r w:rsidRPr="00AC23C4">
              <w:rPr>
                <w:szCs w:val="19"/>
              </w:rPr>
              <w:t>5</w:t>
            </w:r>
          </w:p>
        </w:tc>
        <w:tc>
          <w:tcPr>
            <w:tcW w:w="879" w:type="dxa"/>
            <w:shd w:val="clear" w:color="auto" w:fill="auto"/>
          </w:tcPr>
          <w:p w14:paraId="4F3F20BE" w14:textId="77777777" w:rsidR="00672641" w:rsidRPr="00012F00" w:rsidRDefault="00672641" w:rsidP="00AC23C4">
            <w:pPr>
              <w:ind w:right="85"/>
              <w:jc w:val="right"/>
            </w:pPr>
            <w:r w:rsidRPr="00012F00">
              <w:t>43</w:t>
            </w:r>
          </w:p>
        </w:tc>
      </w:tr>
      <w:tr w:rsidR="00AC23C4" w:rsidRPr="00AC23C4" w14:paraId="30A774B7" w14:textId="77777777" w:rsidTr="00811C02">
        <w:tc>
          <w:tcPr>
            <w:tcW w:w="822" w:type="dxa"/>
            <w:shd w:val="clear" w:color="auto" w:fill="auto"/>
          </w:tcPr>
          <w:p w14:paraId="51A35664" w14:textId="77777777" w:rsidR="00672641" w:rsidRPr="00AC23C4" w:rsidRDefault="00672641" w:rsidP="00672641">
            <w:pPr>
              <w:rPr>
                <w:rStyle w:val="ChItalBold"/>
                <w:szCs w:val="19"/>
              </w:rPr>
            </w:pPr>
            <w:r w:rsidRPr="00AC23C4">
              <w:rPr>
                <w:rStyle w:val="ChItalBold"/>
                <w:szCs w:val="19"/>
              </w:rPr>
              <w:t>hasil</w:t>
            </w:r>
          </w:p>
        </w:tc>
        <w:tc>
          <w:tcPr>
            <w:tcW w:w="1077" w:type="dxa"/>
            <w:shd w:val="clear" w:color="auto" w:fill="auto"/>
          </w:tcPr>
          <w:p w14:paraId="02362554" w14:textId="7300EBD9" w:rsidR="00672641" w:rsidRPr="00AC23C4" w:rsidRDefault="00B7093A" w:rsidP="00672641">
            <w:pPr>
              <w:rPr>
                <w:szCs w:val="19"/>
              </w:rPr>
            </w:pPr>
            <w:r>
              <w:rPr>
                <w:szCs w:val="19"/>
              </w:rPr>
              <w:t>‘</w:t>
            </w:r>
            <w:r w:rsidR="00672641" w:rsidRPr="00AC23C4">
              <w:rPr>
                <w:szCs w:val="19"/>
              </w:rPr>
              <w:t>product</w:t>
            </w:r>
            <w:r>
              <w:rPr>
                <w:szCs w:val="19"/>
              </w:rPr>
              <w:t>’</w:t>
            </w:r>
          </w:p>
        </w:tc>
        <w:tc>
          <w:tcPr>
            <w:tcW w:w="1134" w:type="dxa"/>
            <w:shd w:val="clear" w:color="auto" w:fill="auto"/>
          </w:tcPr>
          <w:p w14:paraId="7242C9AD" w14:textId="77777777" w:rsidR="00672641" w:rsidRPr="001A0D89" w:rsidRDefault="00672641" w:rsidP="00672641">
            <w:pPr>
              <w:rPr>
                <w:rStyle w:val="ChItalBoldUndl"/>
              </w:rPr>
            </w:pPr>
            <w:r w:rsidRPr="001A0D89">
              <w:rPr>
                <w:rStyle w:val="ChItalBoldUndl"/>
              </w:rPr>
              <w:t>hasilnya</w:t>
            </w:r>
          </w:p>
        </w:tc>
        <w:tc>
          <w:tcPr>
            <w:tcW w:w="1758" w:type="dxa"/>
            <w:shd w:val="clear" w:color="auto" w:fill="auto"/>
          </w:tcPr>
          <w:p w14:paraId="073FDA9B" w14:textId="34A0F145" w:rsidR="00672641" w:rsidRPr="00AC23C4" w:rsidRDefault="00B7093A" w:rsidP="00672641">
            <w:pPr>
              <w:rPr>
                <w:szCs w:val="19"/>
              </w:rPr>
            </w:pPr>
            <w:r>
              <w:rPr>
                <w:szCs w:val="19"/>
              </w:rPr>
              <w:t>‘</w:t>
            </w:r>
            <w:r w:rsidR="00672641" w:rsidRPr="00AC23C4">
              <w:rPr>
                <w:szCs w:val="19"/>
              </w:rPr>
              <w:t>the product of</w:t>
            </w:r>
            <w:r>
              <w:rPr>
                <w:szCs w:val="19"/>
              </w:rPr>
              <w:t>’</w:t>
            </w:r>
          </w:p>
        </w:tc>
        <w:tc>
          <w:tcPr>
            <w:tcW w:w="737" w:type="dxa"/>
            <w:shd w:val="clear" w:color="auto" w:fill="auto"/>
          </w:tcPr>
          <w:p w14:paraId="37B20DF4" w14:textId="77777777" w:rsidR="00672641" w:rsidRPr="00AC23C4" w:rsidRDefault="00672641" w:rsidP="00AC23C4">
            <w:pPr>
              <w:ind w:right="85"/>
              <w:jc w:val="right"/>
              <w:rPr>
                <w:szCs w:val="19"/>
              </w:rPr>
            </w:pPr>
            <w:r w:rsidRPr="00AC23C4">
              <w:rPr>
                <w:szCs w:val="19"/>
              </w:rPr>
              <w:t>5</w:t>
            </w:r>
          </w:p>
        </w:tc>
        <w:tc>
          <w:tcPr>
            <w:tcW w:w="879" w:type="dxa"/>
            <w:shd w:val="clear" w:color="auto" w:fill="auto"/>
          </w:tcPr>
          <w:p w14:paraId="44CE1279" w14:textId="77777777" w:rsidR="00672641" w:rsidRPr="00012F00" w:rsidRDefault="00672641" w:rsidP="00AC23C4">
            <w:pPr>
              <w:ind w:right="85"/>
              <w:jc w:val="right"/>
            </w:pPr>
            <w:r w:rsidRPr="00012F00">
              <w:t>2</w:t>
            </w:r>
          </w:p>
        </w:tc>
      </w:tr>
      <w:tr w:rsidR="00AC23C4" w:rsidRPr="00AC23C4" w14:paraId="420218AC" w14:textId="77777777" w:rsidTr="00811C02">
        <w:tc>
          <w:tcPr>
            <w:tcW w:w="822" w:type="dxa"/>
            <w:shd w:val="clear" w:color="auto" w:fill="auto"/>
          </w:tcPr>
          <w:p w14:paraId="23355245" w14:textId="77777777" w:rsidR="00672641" w:rsidRPr="00AC23C4" w:rsidRDefault="00672641" w:rsidP="00672641">
            <w:pPr>
              <w:rPr>
                <w:rStyle w:val="ChItalBold"/>
                <w:szCs w:val="19"/>
              </w:rPr>
            </w:pPr>
            <w:r w:rsidRPr="00AC23C4">
              <w:rPr>
                <w:rStyle w:val="ChItalBold"/>
                <w:szCs w:val="19"/>
              </w:rPr>
              <w:t>istila</w:t>
            </w:r>
          </w:p>
        </w:tc>
        <w:tc>
          <w:tcPr>
            <w:tcW w:w="1077" w:type="dxa"/>
            <w:shd w:val="clear" w:color="auto" w:fill="auto"/>
          </w:tcPr>
          <w:p w14:paraId="4FA1E6F9" w14:textId="5749AEAE" w:rsidR="00672641" w:rsidRPr="00AC23C4" w:rsidRDefault="00B7093A" w:rsidP="00672641">
            <w:pPr>
              <w:rPr>
                <w:szCs w:val="19"/>
              </w:rPr>
            </w:pPr>
            <w:r>
              <w:rPr>
                <w:szCs w:val="19"/>
              </w:rPr>
              <w:t>‘</w:t>
            </w:r>
            <w:r w:rsidR="00672641" w:rsidRPr="00AC23C4">
              <w:rPr>
                <w:szCs w:val="19"/>
              </w:rPr>
              <w:t>term</w:t>
            </w:r>
            <w:r>
              <w:rPr>
                <w:szCs w:val="19"/>
              </w:rPr>
              <w:t>’</w:t>
            </w:r>
          </w:p>
        </w:tc>
        <w:tc>
          <w:tcPr>
            <w:tcW w:w="1134" w:type="dxa"/>
            <w:shd w:val="clear" w:color="auto" w:fill="auto"/>
          </w:tcPr>
          <w:p w14:paraId="1126CA5B" w14:textId="77777777" w:rsidR="00672641" w:rsidRPr="001A0D89" w:rsidRDefault="00672641" w:rsidP="00672641">
            <w:pPr>
              <w:rPr>
                <w:rStyle w:val="ChItalBoldUndl"/>
              </w:rPr>
            </w:pPr>
            <w:r w:rsidRPr="001A0D89">
              <w:rPr>
                <w:rStyle w:val="ChItalBoldUndl"/>
              </w:rPr>
              <w:t>istilanya</w:t>
            </w:r>
          </w:p>
        </w:tc>
        <w:tc>
          <w:tcPr>
            <w:tcW w:w="1758" w:type="dxa"/>
            <w:shd w:val="clear" w:color="auto" w:fill="auto"/>
          </w:tcPr>
          <w:p w14:paraId="182DCE1E" w14:textId="593831B6" w:rsidR="00672641" w:rsidRPr="00AC23C4" w:rsidRDefault="00B7093A" w:rsidP="00672641">
            <w:pPr>
              <w:rPr>
                <w:szCs w:val="19"/>
              </w:rPr>
            </w:pPr>
            <w:r>
              <w:rPr>
                <w:szCs w:val="19"/>
              </w:rPr>
              <w:t>‘</w:t>
            </w:r>
            <w:r w:rsidR="00672641" w:rsidRPr="00AC23C4">
              <w:rPr>
                <w:szCs w:val="19"/>
              </w:rPr>
              <w:t>the term of/for</w:t>
            </w:r>
            <w:r>
              <w:rPr>
                <w:szCs w:val="19"/>
              </w:rPr>
              <w:t>’</w:t>
            </w:r>
          </w:p>
        </w:tc>
        <w:tc>
          <w:tcPr>
            <w:tcW w:w="737" w:type="dxa"/>
            <w:shd w:val="clear" w:color="auto" w:fill="auto"/>
          </w:tcPr>
          <w:p w14:paraId="30490C32" w14:textId="77777777" w:rsidR="00672641" w:rsidRPr="00AC23C4" w:rsidRDefault="00672641" w:rsidP="00AC23C4">
            <w:pPr>
              <w:ind w:right="85"/>
              <w:jc w:val="right"/>
              <w:rPr>
                <w:szCs w:val="19"/>
              </w:rPr>
            </w:pPr>
            <w:r w:rsidRPr="00AC23C4">
              <w:rPr>
                <w:szCs w:val="19"/>
              </w:rPr>
              <w:t>5</w:t>
            </w:r>
          </w:p>
        </w:tc>
        <w:tc>
          <w:tcPr>
            <w:tcW w:w="879" w:type="dxa"/>
            <w:shd w:val="clear" w:color="auto" w:fill="auto"/>
          </w:tcPr>
          <w:p w14:paraId="7D65B5F3" w14:textId="77777777" w:rsidR="00672641" w:rsidRPr="00012F00" w:rsidRDefault="00672641" w:rsidP="00AC23C4">
            <w:pPr>
              <w:ind w:right="85"/>
              <w:jc w:val="right"/>
            </w:pPr>
            <w:r w:rsidRPr="00012F00">
              <w:t>1</w:t>
            </w:r>
          </w:p>
        </w:tc>
      </w:tr>
      <w:tr w:rsidR="00AC23C4" w:rsidRPr="00AC23C4" w14:paraId="4AF67800" w14:textId="77777777" w:rsidTr="00811C02">
        <w:tc>
          <w:tcPr>
            <w:tcW w:w="822" w:type="dxa"/>
            <w:shd w:val="clear" w:color="auto" w:fill="auto"/>
          </w:tcPr>
          <w:p w14:paraId="65795FD0" w14:textId="77777777" w:rsidR="00672641" w:rsidRPr="00AC23C4" w:rsidRDefault="00672641" w:rsidP="00672641">
            <w:pPr>
              <w:pStyle w:val="TableCell0-2Break"/>
              <w:rPr>
                <w:rStyle w:val="ChItalBold"/>
                <w:szCs w:val="19"/>
              </w:rPr>
            </w:pPr>
            <w:r w:rsidRPr="00AC23C4">
              <w:rPr>
                <w:rStyle w:val="ChItalBold"/>
                <w:szCs w:val="19"/>
              </w:rPr>
              <w:t>dalam</w:t>
            </w:r>
          </w:p>
        </w:tc>
        <w:tc>
          <w:tcPr>
            <w:tcW w:w="1077" w:type="dxa"/>
            <w:shd w:val="clear" w:color="auto" w:fill="auto"/>
          </w:tcPr>
          <w:p w14:paraId="7C5DACE3" w14:textId="0531DA4E" w:rsidR="00672641" w:rsidRPr="00AC23C4" w:rsidRDefault="00B7093A" w:rsidP="00672641">
            <w:pPr>
              <w:pStyle w:val="TableCell0-2Break"/>
              <w:rPr>
                <w:szCs w:val="19"/>
              </w:rPr>
            </w:pPr>
            <w:r>
              <w:rPr>
                <w:szCs w:val="19"/>
              </w:rPr>
              <w:t>‘</w:t>
            </w:r>
            <w:r w:rsidR="00672641" w:rsidRPr="00AC23C4">
              <w:rPr>
                <w:szCs w:val="19"/>
              </w:rPr>
              <w:t>inside</w:t>
            </w:r>
            <w:r>
              <w:rPr>
                <w:szCs w:val="19"/>
              </w:rPr>
              <w:t>’</w:t>
            </w:r>
          </w:p>
        </w:tc>
        <w:tc>
          <w:tcPr>
            <w:tcW w:w="1134" w:type="dxa"/>
            <w:shd w:val="clear" w:color="auto" w:fill="auto"/>
          </w:tcPr>
          <w:p w14:paraId="30BE8A1C" w14:textId="77777777" w:rsidR="00672641" w:rsidRPr="001A0D89" w:rsidRDefault="00672641" w:rsidP="00672641">
            <w:pPr>
              <w:pStyle w:val="TableCell0-2Break"/>
              <w:rPr>
                <w:rStyle w:val="ChItalBoldUndl"/>
              </w:rPr>
            </w:pPr>
            <w:r w:rsidRPr="001A0D89">
              <w:rPr>
                <w:rStyle w:val="ChItalBoldUndl"/>
              </w:rPr>
              <w:t>dalamnya</w:t>
            </w:r>
          </w:p>
        </w:tc>
        <w:tc>
          <w:tcPr>
            <w:tcW w:w="1758" w:type="dxa"/>
            <w:shd w:val="clear" w:color="auto" w:fill="auto"/>
          </w:tcPr>
          <w:p w14:paraId="18C52193" w14:textId="1405D954" w:rsidR="00672641" w:rsidRPr="00AC23C4" w:rsidRDefault="00B7093A" w:rsidP="00672641">
            <w:pPr>
              <w:pStyle w:val="TableCell0-2Break"/>
              <w:rPr>
                <w:szCs w:val="19"/>
              </w:rPr>
            </w:pPr>
            <w:r>
              <w:rPr>
                <w:szCs w:val="19"/>
              </w:rPr>
              <w:t>‘</w:t>
            </w:r>
            <w:r w:rsidR="00672641" w:rsidRPr="00AC23C4">
              <w:rPr>
                <w:szCs w:val="19"/>
              </w:rPr>
              <w:t>the inside of</w:t>
            </w:r>
            <w:r>
              <w:rPr>
                <w:szCs w:val="19"/>
              </w:rPr>
              <w:t>’</w:t>
            </w:r>
          </w:p>
        </w:tc>
        <w:tc>
          <w:tcPr>
            <w:tcW w:w="737" w:type="dxa"/>
            <w:shd w:val="clear" w:color="auto" w:fill="auto"/>
          </w:tcPr>
          <w:p w14:paraId="5DA5D03A" w14:textId="77777777" w:rsidR="00672641" w:rsidRPr="00AC23C4" w:rsidRDefault="00672641" w:rsidP="00AC23C4">
            <w:pPr>
              <w:pStyle w:val="TableCell0-2Break"/>
              <w:ind w:right="85"/>
              <w:jc w:val="right"/>
              <w:rPr>
                <w:szCs w:val="19"/>
              </w:rPr>
            </w:pPr>
            <w:r w:rsidRPr="00AC23C4">
              <w:rPr>
                <w:szCs w:val="19"/>
              </w:rPr>
              <w:t>5</w:t>
            </w:r>
          </w:p>
        </w:tc>
        <w:tc>
          <w:tcPr>
            <w:tcW w:w="879" w:type="dxa"/>
            <w:shd w:val="clear" w:color="auto" w:fill="auto"/>
          </w:tcPr>
          <w:p w14:paraId="3D323A61" w14:textId="77777777" w:rsidR="00672641" w:rsidRPr="00012F00" w:rsidRDefault="00672641" w:rsidP="00AC23C4">
            <w:pPr>
              <w:pStyle w:val="TableCell0-2Break"/>
              <w:ind w:right="85"/>
              <w:jc w:val="right"/>
            </w:pPr>
            <w:r w:rsidRPr="00012F00">
              <w:t>---</w:t>
            </w:r>
          </w:p>
        </w:tc>
      </w:tr>
      <w:tr w:rsidR="00AC23C4" w:rsidRPr="00AC23C4" w14:paraId="3BAC4C0C" w14:textId="77777777" w:rsidTr="00811C02">
        <w:tc>
          <w:tcPr>
            <w:tcW w:w="822" w:type="dxa"/>
            <w:shd w:val="clear" w:color="auto" w:fill="auto"/>
          </w:tcPr>
          <w:p w14:paraId="6C666CE4" w14:textId="77777777" w:rsidR="00672641" w:rsidRPr="00AC23C4" w:rsidRDefault="00672641" w:rsidP="00672641">
            <w:pPr>
              <w:pStyle w:val="TableCell2-0Break"/>
              <w:rPr>
                <w:rStyle w:val="ChItalBold"/>
                <w:szCs w:val="19"/>
              </w:rPr>
            </w:pPr>
            <w:r w:rsidRPr="00AC23C4">
              <w:rPr>
                <w:rStyle w:val="ChItalBold"/>
                <w:szCs w:val="19"/>
              </w:rPr>
              <w:t>maksut</w:t>
            </w:r>
          </w:p>
        </w:tc>
        <w:tc>
          <w:tcPr>
            <w:tcW w:w="1077" w:type="dxa"/>
            <w:shd w:val="clear" w:color="auto" w:fill="auto"/>
          </w:tcPr>
          <w:p w14:paraId="306C5F50" w14:textId="4EB9C503" w:rsidR="00672641" w:rsidRPr="00626ADA" w:rsidRDefault="00B7093A" w:rsidP="00672641">
            <w:pPr>
              <w:pStyle w:val="TableCell2-0Break"/>
            </w:pPr>
            <w:r>
              <w:t>‘</w:t>
            </w:r>
            <w:r w:rsidR="00672641" w:rsidRPr="0090507A">
              <w:t>purpose</w:t>
            </w:r>
            <w:r>
              <w:t>’</w:t>
            </w:r>
          </w:p>
        </w:tc>
        <w:tc>
          <w:tcPr>
            <w:tcW w:w="1134" w:type="dxa"/>
            <w:shd w:val="clear" w:color="auto" w:fill="auto"/>
          </w:tcPr>
          <w:p w14:paraId="48915CE6" w14:textId="77777777" w:rsidR="00672641" w:rsidRPr="001A0D89" w:rsidRDefault="00672641" w:rsidP="00672641">
            <w:pPr>
              <w:pStyle w:val="TableCell2-0Break"/>
              <w:rPr>
                <w:rStyle w:val="ChItalBold"/>
              </w:rPr>
            </w:pPr>
            <w:r w:rsidRPr="001A0D89">
              <w:rPr>
                <w:rStyle w:val="ChItalBold"/>
              </w:rPr>
              <w:t>maksutnya</w:t>
            </w:r>
          </w:p>
        </w:tc>
        <w:tc>
          <w:tcPr>
            <w:tcW w:w="1758" w:type="dxa"/>
            <w:shd w:val="clear" w:color="auto" w:fill="auto"/>
          </w:tcPr>
          <w:p w14:paraId="0BA5BF6C" w14:textId="547A268F" w:rsidR="00672641" w:rsidRPr="00626ADA" w:rsidRDefault="00B7093A" w:rsidP="00672641">
            <w:pPr>
              <w:pStyle w:val="TableCell2-0Break"/>
            </w:pPr>
            <w:r>
              <w:t>‘</w:t>
            </w:r>
            <w:r w:rsidR="00742125">
              <w:t>that is to say</w:t>
            </w:r>
            <w:r>
              <w:t>’</w:t>
            </w:r>
          </w:p>
        </w:tc>
        <w:tc>
          <w:tcPr>
            <w:tcW w:w="737" w:type="dxa"/>
            <w:shd w:val="clear" w:color="auto" w:fill="auto"/>
          </w:tcPr>
          <w:p w14:paraId="70AD39DE" w14:textId="77777777" w:rsidR="00672641" w:rsidRPr="00012F00" w:rsidRDefault="00672641" w:rsidP="00AC23C4">
            <w:pPr>
              <w:pStyle w:val="TableCell2-0Break"/>
              <w:ind w:right="85"/>
              <w:jc w:val="right"/>
            </w:pPr>
            <w:r w:rsidRPr="00012F00">
              <w:t>70</w:t>
            </w:r>
          </w:p>
        </w:tc>
        <w:tc>
          <w:tcPr>
            <w:tcW w:w="879" w:type="dxa"/>
            <w:shd w:val="clear" w:color="auto" w:fill="auto"/>
          </w:tcPr>
          <w:p w14:paraId="4091FD39" w14:textId="77777777" w:rsidR="00672641" w:rsidRPr="00012F00" w:rsidRDefault="00672641" w:rsidP="00AC23C4">
            <w:pPr>
              <w:pStyle w:val="TableCell2-0Break"/>
              <w:ind w:right="85"/>
              <w:jc w:val="right"/>
            </w:pPr>
            <w:r w:rsidRPr="00012F00">
              <w:t>3</w:t>
            </w:r>
          </w:p>
        </w:tc>
      </w:tr>
      <w:tr w:rsidR="00AC23C4" w:rsidRPr="00626ADA" w14:paraId="3FC73B6E" w14:textId="77777777" w:rsidTr="00811C02">
        <w:tc>
          <w:tcPr>
            <w:tcW w:w="822" w:type="dxa"/>
            <w:shd w:val="clear" w:color="auto" w:fill="auto"/>
          </w:tcPr>
          <w:p w14:paraId="5BEE481E" w14:textId="77777777" w:rsidR="00672641" w:rsidRPr="00AC23C4" w:rsidRDefault="00672641" w:rsidP="00672641">
            <w:pPr>
              <w:rPr>
                <w:rStyle w:val="ChItalBold"/>
                <w:szCs w:val="19"/>
              </w:rPr>
            </w:pPr>
            <w:r w:rsidRPr="00AC23C4">
              <w:rPr>
                <w:rStyle w:val="ChItalBold"/>
                <w:szCs w:val="19"/>
              </w:rPr>
              <w:t>kata</w:t>
            </w:r>
          </w:p>
        </w:tc>
        <w:tc>
          <w:tcPr>
            <w:tcW w:w="1077" w:type="dxa"/>
            <w:shd w:val="clear" w:color="auto" w:fill="auto"/>
          </w:tcPr>
          <w:p w14:paraId="5F5185FB" w14:textId="731BDD85" w:rsidR="00672641" w:rsidRPr="00626ADA" w:rsidRDefault="00B7093A" w:rsidP="00672641">
            <w:r>
              <w:t>‘</w:t>
            </w:r>
            <w:r w:rsidR="00672641" w:rsidRPr="0090507A">
              <w:t>word</w:t>
            </w:r>
            <w:r>
              <w:t>’</w:t>
            </w:r>
          </w:p>
        </w:tc>
        <w:tc>
          <w:tcPr>
            <w:tcW w:w="1134" w:type="dxa"/>
            <w:shd w:val="clear" w:color="auto" w:fill="auto"/>
          </w:tcPr>
          <w:p w14:paraId="558DDB47" w14:textId="77777777" w:rsidR="00672641" w:rsidRPr="001A0D89" w:rsidRDefault="00672641" w:rsidP="00672641">
            <w:pPr>
              <w:rPr>
                <w:rStyle w:val="ChItalBold"/>
              </w:rPr>
            </w:pPr>
            <w:r w:rsidRPr="001A0D89">
              <w:rPr>
                <w:rStyle w:val="ChItalBold"/>
              </w:rPr>
              <w:t>katanya</w:t>
            </w:r>
          </w:p>
        </w:tc>
        <w:tc>
          <w:tcPr>
            <w:tcW w:w="1758" w:type="dxa"/>
            <w:shd w:val="clear" w:color="auto" w:fill="auto"/>
          </w:tcPr>
          <w:p w14:paraId="3E221E9D" w14:textId="1F5FB33D" w:rsidR="00672641" w:rsidRPr="00626ADA" w:rsidRDefault="00B7093A" w:rsidP="00672641">
            <w:r>
              <w:t>‘</w:t>
            </w:r>
            <w:r w:rsidR="0030423A">
              <w:t xml:space="preserve">it is being </w:t>
            </w:r>
            <w:r w:rsidR="00672641">
              <w:t>said</w:t>
            </w:r>
            <w:r>
              <w:t>’</w:t>
            </w:r>
          </w:p>
        </w:tc>
        <w:tc>
          <w:tcPr>
            <w:tcW w:w="737" w:type="dxa"/>
            <w:shd w:val="clear" w:color="auto" w:fill="auto"/>
          </w:tcPr>
          <w:p w14:paraId="3DFD557C" w14:textId="77777777" w:rsidR="00672641" w:rsidRPr="00012F00" w:rsidRDefault="00672641" w:rsidP="00AC23C4">
            <w:pPr>
              <w:ind w:right="85"/>
              <w:jc w:val="right"/>
            </w:pPr>
            <w:r w:rsidRPr="00012F00">
              <w:t>19</w:t>
            </w:r>
          </w:p>
        </w:tc>
        <w:tc>
          <w:tcPr>
            <w:tcW w:w="879" w:type="dxa"/>
            <w:shd w:val="clear" w:color="auto" w:fill="auto"/>
          </w:tcPr>
          <w:p w14:paraId="3AC557D4" w14:textId="77777777" w:rsidR="00672641" w:rsidRPr="00AC23C4" w:rsidRDefault="00672641" w:rsidP="00AC23C4">
            <w:pPr>
              <w:ind w:right="85"/>
              <w:jc w:val="right"/>
              <w:rPr>
                <w:sz w:val="19"/>
              </w:rPr>
            </w:pPr>
            <w:r w:rsidRPr="00AC23C4">
              <w:rPr>
                <w:sz w:val="19"/>
              </w:rPr>
              <w:t>---</w:t>
            </w:r>
          </w:p>
        </w:tc>
      </w:tr>
      <w:tr w:rsidR="00AC23C4" w:rsidRPr="00626ADA" w14:paraId="2A7E6ADA" w14:textId="77777777" w:rsidTr="00811C02">
        <w:tc>
          <w:tcPr>
            <w:tcW w:w="822" w:type="dxa"/>
            <w:shd w:val="clear" w:color="auto" w:fill="auto"/>
          </w:tcPr>
          <w:p w14:paraId="593FB583" w14:textId="77777777" w:rsidR="00672641" w:rsidRPr="00AC23C4" w:rsidRDefault="00672641" w:rsidP="00672641">
            <w:pPr>
              <w:pStyle w:val="TableCell0-2Break"/>
              <w:rPr>
                <w:rStyle w:val="ChItalBold"/>
                <w:szCs w:val="19"/>
              </w:rPr>
            </w:pPr>
            <w:r w:rsidRPr="00AC23C4">
              <w:rPr>
                <w:rStyle w:val="ChItalBold"/>
                <w:szCs w:val="19"/>
              </w:rPr>
              <w:t>arti</w:t>
            </w:r>
          </w:p>
        </w:tc>
        <w:tc>
          <w:tcPr>
            <w:tcW w:w="1077" w:type="dxa"/>
            <w:shd w:val="clear" w:color="auto" w:fill="auto"/>
          </w:tcPr>
          <w:p w14:paraId="7C235886" w14:textId="0FCF190E" w:rsidR="00672641" w:rsidRPr="00626ADA" w:rsidRDefault="00B7093A" w:rsidP="00672641">
            <w:pPr>
              <w:pStyle w:val="TableCell0-2Break"/>
            </w:pPr>
            <w:r>
              <w:t>‘</w:t>
            </w:r>
            <w:r w:rsidR="00672641" w:rsidRPr="0090507A">
              <w:t>meaning</w:t>
            </w:r>
            <w:r>
              <w:t>’</w:t>
            </w:r>
          </w:p>
        </w:tc>
        <w:tc>
          <w:tcPr>
            <w:tcW w:w="1134" w:type="dxa"/>
            <w:shd w:val="clear" w:color="auto" w:fill="auto"/>
          </w:tcPr>
          <w:p w14:paraId="73080922" w14:textId="77777777" w:rsidR="00672641" w:rsidRPr="001A0D89" w:rsidRDefault="00672641" w:rsidP="00672641">
            <w:pPr>
              <w:pStyle w:val="TableCell0-2Break"/>
              <w:rPr>
                <w:rStyle w:val="ChItalBold"/>
              </w:rPr>
            </w:pPr>
            <w:r w:rsidRPr="001A0D89">
              <w:rPr>
                <w:rStyle w:val="ChItalBold"/>
              </w:rPr>
              <w:t>artinya</w:t>
            </w:r>
          </w:p>
        </w:tc>
        <w:tc>
          <w:tcPr>
            <w:tcW w:w="1758" w:type="dxa"/>
            <w:shd w:val="clear" w:color="auto" w:fill="auto"/>
          </w:tcPr>
          <w:p w14:paraId="16535251" w14:textId="147D3A20" w:rsidR="00672641" w:rsidRPr="00626ADA" w:rsidRDefault="00B7093A" w:rsidP="00672641">
            <w:pPr>
              <w:pStyle w:val="TableCell0-2Break"/>
            </w:pPr>
            <w:r>
              <w:t>‘</w:t>
            </w:r>
            <w:r w:rsidR="00672641">
              <w:t>that means</w:t>
            </w:r>
            <w:r>
              <w:t>’</w:t>
            </w:r>
          </w:p>
        </w:tc>
        <w:tc>
          <w:tcPr>
            <w:tcW w:w="737" w:type="dxa"/>
            <w:shd w:val="clear" w:color="auto" w:fill="auto"/>
          </w:tcPr>
          <w:p w14:paraId="1589B5BC" w14:textId="77777777" w:rsidR="00672641" w:rsidRPr="00012F00" w:rsidRDefault="00672641" w:rsidP="00AC23C4">
            <w:pPr>
              <w:pStyle w:val="TableCell0-2Break"/>
              <w:ind w:right="85"/>
              <w:jc w:val="right"/>
            </w:pPr>
            <w:r w:rsidRPr="00012F00">
              <w:t>17</w:t>
            </w:r>
          </w:p>
        </w:tc>
        <w:tc>
          <w:tcPr>
            <w:tcW w:w="879" w:type="dxa"/>
            <w:shd w:val="clear" w:color="auto" w:fill="auto"/>
          </w:tcPr>
          <w:p w14:paraId="5F0DABA3" w14:textId="77777777" w:rsidR="00672641" w:rsidRPr="00AC23C4" w:rsidRDefault="00672641" w:rsidP="00AC23C4">
            <w:pPr>
              <w:pStyle w:val="TableCell0-2Break"/>
              <w:ind w:right="85"/>
              <w:jc w:val="right"/>
              <w:rPr>
                <w:sz w:val="19"/>
              </w:rPr>
            </w:pPr>
            <w:r w:rsidRPr="00AC23C4">
              <w:rPr>
                <w:sz w:val="19"/>
              </w:rPr>
              <w:t>---</w:t>
            </w:r>
          </w:p>
        </w:tc>
      </w:tr>
    </w:tbl>
    <w:p w14:paraId="4ED5F07B" w14:textId="23584738" w:rsidR="00672641" w:rsidRDefault="00672641" w:rsidP="00866199">
      <w:pPr>
        <w:pStyle w:val="Body0010after05before"/>
      </w:pPr>
      <w:r>
        <w:t xml:space="preserve">In </w:t>
      </w:r>
      <w:r>
        <w:fldChar w:fldCharType="begin"/>
      </w:r>
      <w:r>
        <w:instrText xml:space="preserve"> REF _Ref347158681 \h </w:instrText>
      </w:r>
      <w:r>
        <w:fldChar w:fldCharType="separate"/>
      </w:r>
      <w:r w:rsidR="00154D81" w:rsidRPr="00E54FF2">
        <w:t>(</w:t>
      </w:r>
      <w:r w:rsidR="00154D81">
        <w:rPr>
          <w:noProof/>
          <w:szCs w:val="19"/>
        </w:rPr>
        <w:t>59</w:t>
      </w:r>
      <w:r w:rsidR="00154D81" w:rsidRPr="00AC23C4">
        <w:rPr>
          <w:szCs w:val="19"/>
        </w:rPr>
        <w:t>)</w:t>
      </w:r>
      <w:r>
        <w:fldChar w:fldCharType="end"/>
      </w:r>
      <w:r>
        <w:t xml:space="preserve">, </w:t>
      </w:r>
      <w:r w:rsidRPr="009106F2">
        <w:rPr>
          <w:rStyle w:val="ChItalBold"/>
        </w:rPr>
        <w:t>­nya</w:t>
      </w:r>
      <w:r w:rsidRPr="00AB0BC8">
        <w:t xml:space="preserve"> is </w:t>
      </w:r>
      <w:r>
        <w:t xml:space="preserve">suffixed to the nominal base </w:t>
      </w:r>
      <w:r w:rsidRPr="00AF1CA2">
        <w:rPr>
          <w:rStyle w:val="ChItalBold"/>
        </w:rPr>
        <w:t>nama</w:t>
      </w:r>
      <w:r>
        <w:t xml:space="preserve"> </w:t>
      </w:r>
      <w:r w:rsidR="00B7093A">
        <w:t>‘</w:t>
      </w:r>
      <w:r>
        <w:t>name</w:t>
      </w:r>
      <w:r w:rsidR="00B7093A">
        <w:t>’</w:t>
      </w:r>
      <w:r>
        <w:t xml:space="preserve">, giving the possessive reading </w:t>
      </w:r>
      <w:r w:rsidRPr="006D2120">
        <w:rPr>
          <w:rStyle w:val="ChItalBold"/>
        </w:rPr>
        <w:t>namanya</w:t>
      </w:r>
      <w:r>
        <w:t xml:space="preserve"> </w:t>
      </w:r>
      <w:r w:rsidR="00B7093A">
        <w:t>‘</w:t>
      </w:r>
      <w:r>
        <w:t>her name</w:t>
      </w:r>
      <w:r w:rsidR="00B7093A">
        <w:t>’</w:t>
      </w:r>
      <w:r>
        <w:t xml:space="preserve">. By contrast, </w:t>
      </w:r>
      <w:r>
        <w:fldChar w:fldCharType="begin"/>
      </w:r>
      <w:r>
        <w:instrText xml:space="preserve"> REF _Ref347158683 \h </w:instrText>
      </w:r>
      <w:r>
        <w:fldChar w:fldCharType="separate"/>
      </w:r>
      <w:r w:rsidR="00154D81" w:rsidRPr="00E54FF2">
        <w:t>(</w:t>
      </w:r>
      <w:r w:rsidR="00154D81">
        <w:rPr>
          <w:noProof/>
          <w:szCs w:val="19"/>
        </w:rPr>
        <w:t>60</w:t>
      </w:r>
      <w:r w:rsidR="00154D81" w:rsidRPr="00AC23C4">
        <w:rPr>
          <w:szCs w:val="19"/>
        </w:rPr>
        <w:t>)</w:t>
      </w:r>
      <w:r>
        <w:fldChar w:fldCharType="end"/>
      </w:r>
      <w:r>
        <w:t xml:space="preserve"> shows the inherited analytical strategy of expressing the same meaning with possessive marker </w:t>
      </w:r>
      <w:r w:rsidRPr="005C6CB8">
        <w:rPr>
          <w:rStyle w:val="ChItalBold"/>
        </w:rPr>
        <w:t>pu</w:t>
      </w:r>
      <w:r>
        <w:t xml:space="preserve"> </w:t>
      </w:r>
      <w:r w:rsidR="00B7093A">
        <w:t>‘</w:t>
      </w:r>
      <w:r w:rsidRPr="0099608C">
        <w:rPr>
          <w:rStyle w:val="ChSmallCaps"/>
        </w:rPr>
        <w:t>poss</w:t>
      </w:r>
      <w:r w:rsidR="00B7093A">
        <w:t>’</w:t>
      </w:r>
      <w:r>
        <w:t>.</w:t>
      </w:r>
    </w:p>
    <w:p w14:paraId="190146A4" w14:textId="1B740DBE" w:rsidR="009372E4" w:rsidRDefault="009372E4" w:rsidP="009372E4">
      <w:pPr>
        <w:pStyle w:val="ExampleTitle"/>
      </w:pPr>
      <w:r>
        <w:lastRenderedPageBreak/>
        <w:t>Suf</w:t>
      </w:r>
      <w:r w:rsidRPr="007855F0">
        <w:t xml:space="preserve">fix </w:t>
      </w:r>
      <w:r w:rsidRPr="009106F2">
        <w:rPr>
          <w:rStyle w:val="ChItalBold"/>
        </w:rPr>
        <w:t>­nya</w:t>
      </w:r>
      <w:r>
        <w:t>: Possessive reading of derived lexemes</w:t>
      </w:r>
    </w:p>
    <w:tbl>
      <w:tblPr>
        <w:tblW w:w="2756" w:type="dxa"/>
        <w:tblCellMar>
          <w:left w:w="42" w:type="dxa"/>
          <w:right w:w="42" w:type="dxa"/>
        </w:tblCellMar>
        <w:tblLook w:val="01E0" w:firstRow="1" w:lastRow="1" w:firstColumn="1" w:lastColumn="1" w:noHBand="0" w:noVBand="0"/>
      </w:tblPr>
      <w:tblGrid>
        <w:gridCol w:w="709"/>
        <w:gridCol w:w="1307"/>
        <w:gridCol w:w="740"/>
      </w:tblGrid>
      <w:tr w:rsidR="00672641" w:rsidRPr="00D14F8A" w14:paraId="0C677D7B" w14:textId="77777777" w:rsidTr="00AC23C4">
        <w:tc>
          <w:tcPr>
            <w:tcW w:w="709" w:type="dxa"/>
            <w:shd w:val="clear" w:color="auto" w:fill="auto"/>
          </w:tcPr>
          <w:p w14:paraId="00777CDF" w14:textId="77777777" w:rsidR="00672641" w:rsidRPr="00AC23C4" w:rsidRDefault="00672641" w:rsidP="00672641">
            <w:pPr>
              <w:pStyle w:val="O0Nwnext"/>
              <w:rPr>
                <w:szCs w:val="19"/>
              </w:rPr>
            </w:pPr>
            <w:bookmarkStart w:id="1473" w:name="_Ref347158681"/>
            <w:r w:rsidRPr="00E54FF2">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9</w:t>
            </w:r>
            <w:r w:rsidRPr="00AC23C4">
              <w:rPr>
                <w:szCs w:val="19"/>
              </w:rPr>
              <w:fldChar w:fldCharType="end"/>
            </w:r>
            <w:r w:rsidRPr="00AC23C4">
              <w:rPr>
                <w:szCs w:val="19"/>
              </w:rPr>
              <w:t>)</w:t>
            </w:r>
            <w:bookmarkEnd w:id="1473"/>
          </w:p>
        </w:tc>
        <w:tc>
          <w:tcPr>
            <w:tcW w:w="1307" w:type="dxa"/>
            <w:shd w:val="clear" w:color="auto" w:fill="auto"/>
          </w:tcPr>
          <w:p w14:paraId="02FE36DB" w14:textId="77777777" w:rsidR="00672641" w:rsidRPr="005B7623" w:rsidRDefault="00672641" w:rsidP="00672641">
            <w:pPr>
              <w:pStyle w:val="Text"/>
              <w:rPr>
                <w:rStyle w:val="ChBlueBold"/>
              </w:rPr>
            </w:pPr>
            <w:r w:rsidRPr="005B7623">
              <w:rPr>
                <w:rStyle w:val="ChBlueBold"/>
              </w:rPr>
              <w:t>nama</w:t>
            </w:r>
            <w:r w:rsidRPr="008C675E">
              <w:rPr>
                <w:rStyle w:val="ChBlueBold"/>
              </w:rPr>
              <w:t>–</w:t>
            </w:r>
            <w:r w:rsidRPr="005B7623">
              <w:rPr>
                <w:rStyle w:val="ChBlueBold"/>
              </w:rPr>
              <w:t>nya</w:t>
            </w:r>
          </w:p>
        </w:tc>
        <w:tc>
          <w:tcPr>
            <w:tcW w:w="740" w:type="dxa"/>
            <w:shd w:val="clear" w:color="auto" w:fill="auto"/>
          </w:tcPr>
          <w:p w14:paraId="6D8B19BE" w14:textId="77777777" w:rsidR="00672641" w:rsidRPr="00FC1A22" w:rsidRDefault="00267A03" w:rsidP="00672641">
            <w:pPr>
              <w:pStyle w:val="Text"/>
            </w:pPr>
            <w:r>
              <w:t>Madga</w:t>
            </w:r>
          </w:p>
        </w:tc>
      </w:tr>
      <w:tr w:rsidR="00672641" w:rsidRPr="00AC23C4" w14:paraId="4660C4F3" w14:textId="77777777" w:rsidTr="00AC23C4">
        <w:tc>
          <w:tcPr>
            <w:tcW w:w="709" w:type="dxa"/>
            <w:shd w:val="clear" w:color="auto" w:fill="auto"/>
          </w:tcPr>
          <w:p w14:paraId="79458EC1" w14:textId="77777777" w:rsidR="00672641" w:rsidRPr="00FC1A22" w:rsidRDefault="00672641" w:rsidP="00672641">
            <w:pPr>
              <w:pStyle w:val="GlossEng"/>
            </w:pPr>
          </w:p>
        </w:tc>
        <w:tc>
          <w:tcPr>
            <w:tcW w:w="1307" w:type="dxa"/>
            <w:shd w:val="clear" w:color="auto" w:fill="auto"/>
          </w:tcPr>
          <w:p w14:paraId="7C826F5B" w14:textId="77777777" w:rsidR="00672641" w:rsidRPr="00FC1A22" w:rsidRDefault="00672641" w:rsidP="00672641">
            <w:pPr>
              <w:pStyle w:val="GlossEng"/>
            </w:pPr>
            <w:r w:rsidRPr="00FC1A22">
              <w:t>name</w:t>
            </w:r>
            <w:r w:rsidRPr="00CD060F">
              <w:t>–</w:t>
            </w:r>
            <w:r w:rsidRPr="0099608C">
              <w:rPr>
                <w:rStyle w:val="ChSmallCaps"/>
              </w:rPr>
              <w:t>3poss</w:t>
            </w:r>
            <w:r w:rsidR="005611F4">
              <w:rPr>
                <w:rStyle w:val="ChSmallCaps"/>
              </w:rPr>
              <w:t>r</w:t>
            </w:r>
          </w:p>
        </w:tc>
        <w:tc>
          <w:tcPr>
            <w:tcW w:w="740" w:type="dxa"/>
            <w:shd w:val="clear" w:color="auto" w:fill="auto"/>
          </w:tcPr>
          <w:p w14:paraId="32F6EFF8" w14:textId="77777777" w:rsidR="00672641" w:rsidRPr="00FC1A22" w:rsidRDefault="00267A03" w:rsidP="00672641">
            <w:pPr>
              <w:pStyle w:val="GlossEng"/>
            </w:pPr>
            <w:r>
              <w:t>Madga</w:t>
            </w:r>
          </w:p>
        </w:tc>
      </w:tr>
    </w:tbl>
    <w:p w14:paraId="09707F8A" w14:textId="5E3BEDAF" w:rsidR="00672641" w:rsidRDefault="00B7093A" w:rsidP="00672641">
      <w:pPr>
        <w:pStyle w:val="FreeTranslEng"/>
      </w:pPr>
      <w:r>
        <w:t>‘</w:t>
      </w:r>
      <w:r w:rsidR="00672641" w:rsidRPr="007B01BC">
        <w:rPr>
          <w:rStyle w:val="ChBlueBold"/>
        </w:rPr>
        <w:t>her name</w:t>
      </w:r>
      <w:r w:rsidR="00672641">
        <w:t xml:space="preserve"> is </w:t>
      </w:r>
      <w:r w:rsidR="00267A03">
        <w:t>Madga</w:t>
      </w:r>
      <w:r>
        <w:t>’</w:t>
      </w:r>
      <w:r w:rsidR="00672641">
        <w:t xml:space="preserve"> </w:t>
      </w:r>
      <w:r w:rsidR="00672641" w:rsidRPr="007B01BC">
        <w:rPr>
          <w:rStyle w:val="ExampleSource"/>
        </w:rPr>
        <w:t>[081011-005-Cv.0027]</w:t>
      </w:r>
    </w:p>
    <w:tbl>
      <w:tblPr>
        <w:tblW w:w="3090" w:type="dxa"/>
        <w:tblCellMar>
          <w:left w:w="42" w:type="dxa"/>
          <w:right w:w="42" w:type="dxa"/>
        </w:tblCellMar>
        <w:tblLook w:val="01E0" w:firstRow="1" w:lastRow="1" w:firstColumn="1" w:lastColumn="1" w:noHBand="0" w:noVBand="0"/>
      </w:tblPr>
      <w:tblGrid>
        <w:gridCol w:w="709"/>
        <w:gridCol w:w="489"/>
        <w:gridCol w:w="567"/>
        <w:gridCol w:w="618"/>
        <w:gridCol w:w="707"/>
      </w:tblGrid>
      <w:tr w:rsidR="00AC23C4" w:rsidRPr="00D14F8A" w14:paraId="62037277" w14:textId="77777777" w:rsidTr="00AC23C4">
        <w:tc>
          <w:tcPr>
            <w:tcW w:w="709" w:type="dxa"/>
            <w:shd w:val="clear" w:color="auto" w:fill="auto"/>
          </w:tcPr>
          <w:p w14:paraId="3BD97BC5" w14:textId="77777777" w:rsidR="00672641" w:rsidRPr="00AC23C4" w:rsidRDefault="00672641" w:rsidP="00672641">
            <w:pPr>
              <w:pStyle w:val="O0Nwnext"/>
              <w:rPr>
                <w:szCs w:val="19"/>
              </w:rPr>
            </w:pPr>
            <w:bookmarkStart w:id="1474" w:name="_Ref347158683"/>
            <w:r w:rsidRPr="00E54FF2">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0</w:t>
            </w:r>
            <w:r w:rsidRPr="00AC23C4">
              <w:rPr>
                <w:szCs w:val="19"/>
              </w:rPr>
              <w:fldChar w:fldCharType="end"/>
            </w:r>
            <w:r w:rsidRPr="00AC23C4">
              <w:rPr>
                <w:szCs w:val="19"/>
              </w:rPr>
              <w:t>)</w:t>
            </w:r>
            <w:bookmarkEnd w:id="1474"/>
          </w:p>
        </w:tc>
        <w:tc>
          <w:tcPr>
            <w:tcW w:w="489" w:type="dxa"/>
            <w:shd w:val="clear" w:color="auto" w:fill="auto"/>
          </w:tcPr>
          <w:p w14:paraId="216DF59B" w14:textId="77777777" w:rsidR="00672641" w:rsidRPr="009245CA" w:rsidRDefault="00672641" w:rsidP="00672641">
            <w:pPr>
              <w:pStyle w:val="Text"/>
              <w:rPr>
                <w:rStyle w:val="ChBlueBold"/>
              </w:rPr>
            </w:pPr>
            <w:r w:rsidRPr="009245CA">
              <w:rPr>
                <w:rStyle w:val="ChBlueBold"/>
              </w:rPr>
              <w:t>de</w:t>
            </w:r>
          </w:p>
        </w:tc>
        <w:tc>
          <w:tcPr>
            <w:tcW w:w="567" w:type="dxa"/>
            <w:shd w:val="clear" w:color="auto" w:fill="auto"/>
          </w:tcPr>
          <w:p w14:paraId="12740843" w14:textId="77777777" w:rsidR="00672641" w:rsidRPr="009245CA" w:rsidRDefault="00672641" w:rsidP="00672641">
            <w:pPr>
              <w:pStyle w:val="Text"/>
              <w:rPr>
                <w:rStyle w:val="ChBlueBold"/>
              </w:rPr>
            </w:pPr>
            <w:r w:rsidRPr="009245CA">
              <w:rPr>
                <w:rStyle w:val="ChBlueBold"/>
              </w:rPr>
              <w:t>pu</w:t>
            </w:r>
          </w:p>
        </w:tc>
        <w:tc>
          <w:tcPr>
            <w:tcW w:w="618" w:type="dxa"/>
            <w:shd w:val="clear" w:color="auto" w:fill="auto"/>
          </w:tcPr>
          <w:p w14:paraId="086DBAB9" w14:textId="77777777" w:rsidR="00672641" w:rsidRPr="009245CA" w:rsidRDefault="00672641" w:rsidP="00672641">
            <w:pPr>
              <w:pStyle w:val="Text"/>
              <w:rPr>
                <w:rStyle w:val="ChBlueBold"/>
              </w:rPr>
            </w:pPr>
            <w:r w:rsidRPr="009245CA">
              <w:rPr>
                <w:rStyle w:val="ChBlueBold"/>
              </w:rPr>
              <w:t>nama</w:t>
            </w:r>
          </w:p>
        </w:tc>
        <w:tc>
          <w:tcPr>
            <w:tcW w:w="707" w:type="dxa"/>
            <w:shd w:val="clear" w:color="auto" w:fill="auto"/>
          </w:tcPr>
          <w:p w14:paraId="74A11083" w14:textId="77777777" w:rsidR="00672641" w:rsidRPr="00FC1A22" w:rsidRDefault="007E7AA8" w:rsidP="00672641">
            <w:pPr>
              <w:pStyle w:val="Text"/>
            </w:pPr>
            <w:r>
              <w:t>Martin</w:t>
            </w:r>
          </w:p>
        </w:tc>
      </w:tr>
      <w:tr w:rsidR="00AC23C4" w:rsidRPr="00AC23C4" w14:paraId="40CFD676" w14:textId="77777777" w:rsidTr="00AC23C4">
        <w:tc>
          <w:tcPr>
            <w:tcW w:w="709" w:type="dxa"/>
            <w:shd w:val="clear" w:color="auto" w:fill="auto"/>
          </w:tcPr>
          <w:p w14:paraId="394B2941" w14:textId="77777777" w:rsidR="00672641" w:rsidRPr="007B01BC" w:rsidRDefault="00672641" w:rsidP="00672641">
            <w:pPr>
              <w:pStyle w:val="GlossEng"/>
            </w:pPr>
          </w:p>
        </w:tc>
        <w:tc>
          <w:tcPr>
            <w:tcW w:w="489" w:type="dxa"/>
            <w:shd w:val="clear" w:color="auto" w:fill="auto"/>
          </w:tcPr>
          <w:p w14:paraId="137A7D48" w14:textId="77777777" w:rsidR="00672641" w:rsidRPr="0099608C" w:rsidRDefault="00672641" w:rsidP="00672641">
            <w:pPr>
              <w:pStyle w:val="GlossEng"/>
              <w:rPr>
                <w:rStyle w:val="ChSmallCaps"/>
              </w:rPr>
            </w:pPr>
            <w:r w:rsidRPr="0099608C">
              <w:rPr>
                <w:rStyle w:val="ChSmallCaps"/>
              </w:rPr>
              <w:t>3sg</w:t>
            </w:r>
          </w:p>
        </w:tc>
        <w:tc>
          <w:tcPr>
            <w:tcW w:w="567" w:type="dxa"/>
            <w:shd w:val="clear" w:color="auto" w:fill="auto"/>
          </w:tcPr>
          <w:p w14:paraId="5D24DE63" w14:textId="77777777" w:rsidR="00672641" w:rsidRPr="0099608C" w:rsidRDefault="00672641" w:rsidP="00672641">
            <w:pPr>
              <w:pStyle w:val="GlossEng"/>
              <w:rPr>
                <w:rStyle w:val="ChSmallCaps"/>
              </w:rPr>
            </w:pPr>
            <w:r w:rsidRPr="0099608C">
              <w:rPr>
                <w:rStyle w:val="ChSmallCaps"/>
              </w:rPr>
              <w:t>poss</w:t>
            </w:r>
          </w:p>
        </w:tc>
        <w:tc>
          <w:tcPr>
            <w:tcW w:w="618" w:type="dxa"/>
            <w:shd w:val="clear" w:color="auto" w:fill="auto"/>
          </w:tcPr>
          <w:p w14:paraId="6A7474BF" w14:textId="77777777" w:rsidR="00672641" w:rsidRPr="00FC1A22" w:rsidRDefault="00672641" w:rsidP="00672641">
            <w:pPr>
              <w:pStyle w:val="GlossEng"/>
            </w:pPr>
            <w:r w:rsidRPr="00FC1A22">
              <w:t>name</w:t>
            </w:r>
          </w:p>
        </w:tc>
        <w:tc>
          <w:tcPr>
            <w:tcW w:w="707" w:type="dxa"/>
            <w:shd w:val="clear" w:color="auto" w:fill="auto"/>
          </w:tcPr>
          <w:p w14:paraId="10AFBC19" w14:textId="77777777" w:rsidR="00672641" w:rsidRPr="00FC1A22" w:rsidRDefault="007E7AA8" w:rsidP="00672641">
            <w:pPr>
              <w:pStyle w:val="GlossEng"/>
            </w:pPr>
            <w:r>
              <w:t>Martin</w:t>
            </w:r>
          </w:p>
        </w:tc>
      </w:tr>
    </w:tbl>
    <w:p w14:paraId="00633C5F" w14:textId="1F0BAA85" w:rsidR="00672641" w:rsidRPr="00F13B30" w:rsidRDefault="00B7093A" w:rsidP="00672641">
      <w:pPr>
        <w:pStyle w:val="FreeTranslEng"/>
      </w:pPr>
      <w:r>
        <w:t>‘</w:t>
      </w:r>
      <w:r w:rsidR="00672641" w:rsidRPr="007B01BC">
        <w:rPr>
          <w:rStyle w:val="ChBlueBold"/>
        </w:rPr>
        <w:t>his name</w:t>
      </w:r>
      <w:r w:rsidR="00672641">
        <w:t xml:space="preserve"> is </w:t>
      </w:r>
      <w:r w:rsidR="007E7AA8">
        <w:t>Martin</w:t>
      </w:r>
      <w:r>
        <w:t>’</w:t>
      </w:r>
      <w:r w:rsidR="00672641">
        <w:t xml:space="preserve"> </w:t>
      </w:r>
      <w:r w:rsidR="00672641" w:rsidRPr="005B7623">
        <w:rPr>
          <w:rStyle w:val="ExampleSource"/>
        </w:rPr>
        <w:t>[081011-022-Cv.0241]</w:t>
      </w:r>
    </w:p>
    <w:p w14:paraId="7A0FB145" w14:textId="5FB27D91" w:rsidR="00672641" w:rsidRDefault="00672641" w:rsidP="00866199">
      <w:pPr>
        <w:pStyle w:val="Body0010after"/>
        <w:rPr>
          <w:szCs w:val="19"/>
        </w:rPr>
      </w:pPr>
      <w:r w:rsidRPr="00BF6537">
        <w:t xml:space="preserve">The examples in </w:t>
      </w:r>
      <w:r>
        <w:fldChar w:fldCharType="begin"/>
      </w:r>
      <w:r>
        <w:instrText xml:space="preserve"> REF _Ref347225566 \h </w:instrText>
      </w:r>
      <w:r>
        <w:fldChar w:fldCharType="separate"/>
      </w:r>
      <w:r w:rsidR="00154D81" w:rsidRPr="00E54FF2">
        <w:t>(</w:t>
      </w:r>
      <w:r w:rsidR="00154D81">
        <w:rPr>
          <w:noProof/>
          <w:szCs w:val="19"/>
        </w:rPr>
        <w:t>61</w:t>
      </w:r>
      <w:r w:rsidR="00154D81" w:rsidRPr="00AC23C4">
        <w:rPr>
          <w:szCs w:val="19"/>
        </w:rPr>
        <w:t>)</w:t>
      </w:r>
      <w:r>
        <w:fldChar w:fldCharType="end"/>
      </w:r>
      <w:r>
        <w:t xml:space="preserve"> and </w:t>
      </w:r>
      <w:r>
        <w:fldChar w:fldCharType="begin"/>
      </w:r>
      <w:r>
        <w:instrText xml:space="preserve"> REF _Ref347225567 \h </w:instrText>
      </w:r>
      <w:r>
        <w:fldChar w:fldCharType="separate"/>
      </w:r>
      <w:r w:rsidR="00154D81" w:rsidRPr="00E54FF2">
        <w:t>(</w:t>
      </w:r>
      <w:r w:rsidR="00154D81">
        <w:rPr>
          <w:noProof/>
          <w:szCs w:val="19"/>
        </w:rPr>
        <w:t>62</w:t>
      </w:r>
      <w:r w:rsidR="00154D81" w:rsidRPr="00AC23C4">
        <w:rPr>
          <w:szCs w:val="19"/>
        </w:rPr>
        <w:t>)</w:t>
      </w:r>
      <w:r>
        <w:fldChar w:fldCharType="end"/>
      </w:r>
      <w:r>
        <w:t xml:space="preserve"> illustrate the uses of </w:t>
      </w:r>
      <w:r w:rsidRPr="00A75AEB">
        <w:rPr>
          <w:rStyle w:val="ChItalBold"/>
        </w:rPr>
        <w:t>maksutnya</w:t>
      </w:r>
      <w:r>
        <w:rPr>
          <w:szCs w:val="19"/>
        </w:rPr>
        <w:t xml:space="preserve"> </w:t>
      </w:r>
      <w:r w:rsidR="00B7093A">
        <w:rPr>
          <w:szCs w:val="19"/>
        </w:rPr>
        <w:t>‘</w:t>
      </w:r>
      <w:r w:rsidR="005F799D">
        <w:t>that is to say</w:t>
      </w:r>
      <w:r w:rsidR="00B7093A">
        <w:rPr>
          <w:szCs w:val="19"/>
        </w:rPr>
        <w:t>’</w:t>
      </w:r>
      <w:r>
        <w:rPr>
          <w:szCs w:val="19"/>
        </w:rPr>
        <w:t xml:space="preserve"> and </w:t>
      </w:r>
      <w:r w:rsidRPr="00A75AEB">
        <w:rPr>
          <w:rStyle w:val="ChItalBold"/>
        </w:rPr>
        <w:t>katanya</w:t>
      </w:r>
      <w:r>
        <w:rPr>
          <w:szCs w:val="19"/>
        </w:rPr>
        <w:t xml:space="preserve"> </w:t>
      </w:r>
      <w:r w:rsidR="00B7093A">
        <w:rPr>
          <w:szCs w:val="19"/>
        </w:rPr>
        <w:t>‘</w:t>
      </w:r>
      <w:r w:rsidR="0030423A">
        <w:t xml:space="preserve">it is being </w:t>
      </w:r>
      <w:r>
        <w:rPr>
          <w:szCs w:val="19"/>
        </w:rPr>
        <w:t>said</w:t>
      </w:r>
      <w:r w:rsidR="00B7093A">
        <w:rPr>
          <w:szCs w:val="19"/>
        </w:rPr>
        <w:t>’</w:t>
      </w:r>
      <w:r>
        <w:rPr>
          <w:szCs w:val="19"/>
        </w:rPr>
        <w:t>, respectively, as sentence adverbs.</w:t>
      </w:r>
    </w:p>
    <w:p w14:paraId="6B411DB3" w14:textId="1AC5F89E" w:rsidR="009372E4" w:rsidRDefault="009372E4" w:rsidP="00C05999">
      <w:pPr>
        <w:pStyle w:val="ExampleTitle"/>
      </w:pPr>
      <w:r>
        <w:t>Suf</w:t>
      </w:r>
      <w:r w:rsidRPr="007855F0">
        <w:t xml:space="preserve">fix </w:t>
      </w:r>
      <w:r w:rsidRPr="009106F2">
        <w:rPr>
          <w:rStyle w:val="ChItalBold"/>
        </w:rPr>
        <w:t>­nya</w:t>
      </w:r>
      <w:r>
        <w:t xml:space="preserve">: </w:t>
      </w:r>
      <w:r w:rsidR="00C05999">
        <w:t>Adverbial reading of derived lexemes</w:t>
      </w:r>
    </w:p>
    <w:tbl>
      <w:tblPr>
        <w:tblW w:w="6523" w:type="dxa"/>
        <w:tblCellMar>
          <w:left w:w="42" w:type="dxa"/>
          <w:right w:w="42" w:type="dxa"/>
        </w:tblCellMar>
        <w:tblLook w:val="01E0" w:firstRow="1" w:lastRow="1" w:firstColumn="1" w:lastColumn="1" w:noHBand="0" w:noVBand="0"/>
      </w:tblPr>
      <w:tblGrid>
        <w:gridCol w:w="709"/>
        <w:gridCol w:w="284"/>
        <w:gridCol w:w="1507"/>
        <w:gridCol w:w="540"/>
        <w:gridCol w:w="768"/>
        <w:gridCol w:w="773"/>
        <w:gridCol w:w="540"/>
        <w:gridCol w:w="762"/>
        <w:gridCol w:w="640"/>
      </w:tblGrid>
      <w:tr w:rsidR="00AC23C4" w:rsidRPr="00D14F8A" w14:paraId="1681569E" w14:textId="77777777" w:rsidTr="00B63238">
        <w:tc>
          <w:tcPr>
            <w:tcW w:w="709" w:type="dxa"/>
            <w:shd w:val="clear" w:color="auto" w:fill="auto"/>
          </w:tcPr>
          <w:p w14:paraId="47109D14" w14:textId="77777777" w:rsidR="00672641" w:rsidRPr="00AC23C4" w:rsidRDefault="00672641" w:rsidP="00672641">
            <w:pPr>
              <w:pStyle w:val="O0Nwnext"/>
              <w:rPr>
                <w:szCs w:val="19"/>
              </w:rPr>
            </w:pPr>
            <w:bookmarkStart w:id="1475" w:name="_Ref347225566"/>
            <w:r w:rsidRPr="00E54FF2">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1</w:t>
            </w:r>
            <w:r w:rsidRPr="00AC23C4">
              <w:rPr>
                <w:szCs w:val="19"/>
              </w:rPr>
              <w:fldChar w:fldCharType="end"/>
            </w:r>
            <w:r w:rsidRPr="00AC23C4">
              <w:rPr>
                <w:szCs w:val="19"/>
              </w:rPr>
              <w:t>)</w:t>
            </w:r>
            <w:bookmarkEnd w:id="1475"/>
          </w:p>
        </w:tc>
        <w:tc>
          <w:tcPr>
            <w:tcW w:w="284" w:type="dxa"/>
            <w:shd w:val="clear" w:color="auto" w:fill="auto"/>
          </w:tcPr>
          <w:p w14:paraId="6366D79D" w14:textId="77777777" w:rsidR="00672641" w:rsidRPr="00F656CC" w:rsidRDefault="00672641" w:rsidP="00672641">
            <w:pPr>
              <w:pStyle w:val="Text"/>
            </w:pPr>
            <w:r>
              <w:t>…</w:t>
            </w:r>
          </w:p>
        </w:tc>
        <w:tc>
          <w:tcPr>
            <w:tcW w:w="1507" w:type="dxa"/>
            <w:shd w:val="clear" w:color="auto" w:fill="auto"/>
          </w:tcPr>
          <w:p w14:paraId="7B6A8995" w14:textId="77777777" w:rsidR="00672641" w:rsidRPr="00F212B2" w:rsidRDefault="00672641" w:rsidP="00672641">
            <w:pPr>
              <w:pStyle w:val="Text"/>
              <w:rPr>
                <w:rStyle w:val="ChBlueBold"/>
              </w:rPr>
            </w:pPr>
            <w:r w:rsidRPr="00F212B2">
              <w:rPr>
                <w:rStyle w:val="ChBlueBold"/>
              </w:rPr>
              <w:t>maksut</w:t>
            </w:r>
            <w:r w:rsidRPr="008C675E">
              <w:rPr>
                <w:rStyle w:val="ChBlueBold"/>
              </w:rPr>
              <w:t>–</w:t>
            </w:r>
            <w:r w:rsidRPr="00F212B2">
              <w:rPr>
                <w:rStyle w:val="ChBlueBold"/>
              </w:rPr>
              <w:t>nya</w:t>
            </w:r>
          </w:p>
        </w:tc>
        <w:tc>
          <w:tcPr>
            <w:tcW w:w="540" w:type="dxa"/>
            <w:shd w:val="clear" w:color="auto" w:fill="auto"/>
          </w:tcPr>
          <w:p w14:paraId="412D1A61" w14:textId="77777777" w:rsidR="00672641" w:rsidRPr="00F656CC" w:rsidRDefault="00672641" w:rsidP="00672641">
            <w:pPr>
              <w:pStyle w:val="Text"/>
            </w:pPr>
            <w:r w:rsidRPr="00F656CC">
              <w:t>saya</w:t>
            </w:r>
          </w:p>
        </w:tc>
        <w:tc>
          <w:tcPr>
            <w:tcW w:w="768" w:type="dxa"/>
            <w:shd w:val="clear" w:color="auto" w:fill="auto"/>
          </w:tcPr>
          <w:p w14:paraId="7A59E1D0" w14:textId="77777777" w:rsidR="00672641" w:rsidRPr="00F656CC" w:rsidRDefault="00672641" w:rsidP="00672641">
            <w:pPr>
              <w:pStyle w:val="Text"/>
            </w:pPr>
            <w:r w:rsidRPr="00F656CC">
              <w:t>harus</w:t>
            </w:r>
          </w:p>
        </w:tc>
        <w:tc>
          <w:tcPr>
            <w:tcW w:w="773" w:type="dxa"/>
            <w:shd w:val="clear" w:color="auto" w:fill="auto"/>
          </w:tcPr>
          <w:p w14:paraId="6538DBF3" w14:textId="77777777" w:rsidR="00672641" w:rsidRPr="00F656CC" w:rsidRDefault="00672641" w:rsidP="00672641">
            <w:pPr>
              <w:pStyle w:val="Text"/>
            </w:pPr>
            <w:r w:rsidRPr="00F656CC">
              <w:t>dayung</w:t>
            </w:r>
          </w:p>
        </w:tc>
        <w:tc>
          <w:tcPr>
            <w:tcW w:w="540" w:type="dxa"/>
            <w:shd w:val="clear" w:color="auto" w:fill="auto"/>
          </w:tcPr>
          <w:p w14:paraId="515AEEFD" w14:textId="77777777" w:rsidR="00672641" w:rsidRPr="00F656CC" w:rsidRDefault="00672641" w:rsidP="00672641">
            <w:pPr>
              <w:pStyle w:val="Text"/>
            </w:pPr>
            <w:r w:rsidRPr="00F656CC">
              <w:t>dulu</w:t>
            </w:r>
          </w:p>
        </w:tc>
        <w:tc>
          <w:tcPr>
            <w:tcW w:w="762" w:type="dxa"/>
            <w:shd w:val="clear" w:color="auto" w:fill="auto"/>
          </w:tcPr>
          <w:p w14:paraId="288F4776" w14:textId="77777777" w:rsidR="00672641" w:rsidRPr="00F656CC" w:rsidRDefault="00672641" w:rsidP="00672641">
            <w:pPr>
              <w:pStyle w:val="Text"/>
            </w:pPr>
            <w:r w:rsidRPr="00F656CC">
              <w:t>dengan</w:t>
            </w:r>
            <w:r w:rsidR="00962F1E">
              <w:t>g</w:t>
            </w:r>
          </w:p>
        </w:tc>
        <w:tc>
          <w:tcPr>
            <w:tcW w:w="640" w:type="dxa"/>
            <w:shd w:val="clear" w:color="auto" w:fill="auto"/>
          </w:tcPr>
          <w:p w14:paraId="1BB554C2" w14:textId="77777777" w:rsidR="00672641" w:rsidRPr="00F656CC" w:rsidRDefault="00672641" w:rsidP="00672641">
            <w:pPr>
              <w:pStyle w:val="Text"/>
            </w:pPr>
            <w:r>
              <w:t>p</w:t>
            </w:r>
            <w:r w:rsidRPr="00F656CC">
              <w:t>rahu</w:t>
            </w:r>
          </w:p>
        </w:tc>
      </w:tr>
      <w:tr w:rsidR="00AC23C4" w:rsidRPr="00AC23C4" w14:paraId="23632F2C" w14:textId="77777777" w:rsidTr="00B63238">
        <w:tc>
          <w:tcPr>
            <w:tcW w:w="709" w:type="dxa"/>
            <w:shd w:val="clear" w:color="auto" w:fill="auto"/>
          </w:tcPr>
          <w:p w14:paraId="7AE4B174" w14:textId="77777777" w:rsidR="00672641" w:rsidRPr="007A5C80" w:rsidRDefault="00672641" w:rsidP="00672641">
            <w:pPr>
              <w:pStyle w:val="GlossEng"/>
            </w:pPr>
          </w:p>
        </w:tc>
        <w:tc>
          <w:tcPr>
            <w:tcW w:w="284" w:type="dxa"/>
            <w:shd w:val="clear" w:color="auto" w:fill="auto"/>
          </w:tcPr>
          <w:p w14:paraId="3278A8FA" w14:textId="77777777" w:rsidR="00672641" w:rsidRPr="00F656CC" w:rsidRDefault="00672641" w:rsidP="00672641">
            <w:pPr>
              <w:pStyle w:val="GlossEng"/>
            </w:pPr>
          </w:p>
        </w:tc>
        <w:tc>
          <w:tcPr>
            <w:tcW w:w="1507" w:type="dxa"/>
            <w:shd w:val="clear" w:color="auto" w:fill="auto"/>
          </w:tcPr>
          <w:p w14:paraId="59F73FC8" w14:textId="77777777" w:rsidR="00672641" w:rsidRPr="00F656CC" w:rsidRDefault="00672641" w:rsidP="00672641">
            <w:pPr>
              <w:pStyle w:val="GlossEng"/>
            </w:pPr>
            <w:r w:rsidRPr="00F656CC">
              <w:t>purpose</w:t>
            </w:r>
            <w:r w:rsidRPr="00CD060F">
              <w:t>–</w:t>
            </w:r>
            <w:r w:rsidRPr="0099608C">
              <w:rPr>
                <w:rStyle w:val="ChSmallCaps"/>
              </w:rPr>
              <w:t>3poss</w:t>
            </w:r>
            <w:r w:rsidR="005611F4">
              <w:rPr>
                <w:rStyle w:val="ChSmallCaps"/>
              </w:rPr>
              <w:t>r</w:t>
            </w:r>
          </w:p>
        </w:tc>
        <w:tc>
          <w:tcPr>
            <w:tcW w:w="540" w:type="dxa"/>
            <w:shd w:val="clear" w:color="auto" w:fill="auto"/>
          </w:tcPr>
          <w:p w14:paraId="7D56C800" w14:textId="77777777" w:rsidR="00672641" w:rsidRPr="0099608C" w:rsidRDefault="00672641" w:rsidP="00672641">
            <w:pPr>
              <w:pStyle w:val="GlossEng"/>
              <w:rPr>
                <w:rStyle w:val="ChSmallCaps"/>
              </w:rPr>
            </w:pPr>
            <w:r w:rsidRPr="0099608C">
              <w:rPr>
                <w:rStyle w:val="ChSmallCaps"/>
              </w:rPr>
              <w:t>1sg</w:t>
            </w:r>
          </w:p>
        </w:tc>
        <w:tc>
          <w:tcPr>
            <w:tcW w:w="768" w:type="dxa"/>
            <w:shd w:val="clear" w:color="auto" w:fill="auto"/>
          </w:tcPr>
          <w:p w14:paraId="05439ADE" w14:textId="77777777" w:rsidR="00672641" w:rsidRPr="00F656CC" w:rsidRDefault="00672641" w:rsidP="00672641">
            <w:pPr>
              <w:pStyle w:val="GlossEng"/>
            </w:pPr>
            <w:r w:rsidRPr="00F656CC">
              <w:t>have.to</w:t>
            </w:r>
          </w:p>
        </w:tc>
        <w:tc>
          <w:tcPr>
            <w:tcW w:w="773" w:type="dxa"/>
            <w:shd w:val="clear" w:color="auto" w:fill="auto"/>
          </w:tcPr>
          <w:p w14:paraId="0D98FBA9" w14:textId="77777777" w:rsidR="00672641" w:rsidRPr="00F656CC" w:rsidRDefault="00672641" w:rsidP="00672641">
            <w:pPr>
              <w:pStyle w:val="GlossEng"/>
            </w:pPr>
            <w:r w:rsidRPr="00F656CC">
              <w:t>row</w:t>
            </w:r>
          </w:p>
        </w:tc>
        <w:tc>
          <w:tcPr>
            <w:tcW w:w="540" w:type="dxa"/>
            <w:shd w:val="clear" w:color="auto" w:fill="auto"/>
          </w:tcPr>
          <w:p w14:paraId="40FB4109" w14:textId="2D727384" w:rsidR="00672641" w:rsidRPr="00F656CC" w:rsidRDefault="00B63238" w:rsidP="00672641">
            <w:pPr>
              <w:pStyle w:val="GlossEng"/>
            </w:pPr>
            <w:r>
              <w:t>first</w:t>
            </w:r>
          </w:p>
        </w:tc>
        <w:tc>
          <w:tcPr>
            <w:tcW w:w="762" w:type="dxa"/>
            <w:shd w:val="clear" w:color="auto" w:fill="auto"/>
          </w:tcPr>
          <w:p w14:paraId="01FACA6B" w14:textId="77777777" w:rsidR="00672641" w:rsidRPr="00F656CC" w:rsidRDefault="00672641" w:rsidP="00672641">
            <w:pPr>
              <w:pStyle w:val="GlossEng"/>
            </w:pPr>
            <w:r w:rsidRPr="00F656CC">
              <w:t>with</w:t>
            </w:r>
          </w:p>
        </w:tc>
        <w:tc>
          <w:tcPr>
            <w:tcW w:w="640" w:type="dxa"/>
            <w:shd w:val="clear" w:color="auto" w:fill="auto"/>
          </w:tcPr>
          <w:p w14:paraId="0D341DAD" w14:textId="77777777" w:rsidR="00672641" w:rsidRPr="00F656CC" w:rsidRDefault="00672641" w:rsidP="00672641">
            <w:pPr>
              <w:pStyle w:val="GlossEng"/>
            </w:pPr>
            <w:r w:rsidRPr="00F656CC">
              <w:t>boat</w:t>
            </w:r>
          </w:p>
        </w:tc>
      </w:tr>
    </w:tbl>
    <w:p w14:paraId="2F1573BB" w14:textId="33B532EC" w:rsidR="00672641" w:rsidRDefault="00077A42" w:rsidP="00672641">
      <w:pPr>
        <w:pStyle w:val="FreeTranslEng"/>
      </w:pPr>
      <w:r>
        <w:t>‘</w:t>
      </w:r>
      <w:r w:rsidR="00672641">
        <w:t>[I</w:t>
      </w:r>
      <w:r w:rsidR="00B7093A">
        <w:t>’</w:t>
      </w:r>
      <w:r w:rsidR="00672641">
        <w:t>m getting ready, I take my bow and arrows and an oar</w:t>
      </w:r>
      <w:r w:rsidR="00440BA7">
        <w:t>,]</w:t>
      </w:r>
      <w:r w:rsidR="00672641">
        <w:t xml:space="preserve"> </w:t>
      </w:r>
      <w:r w:rsidR="00672641" w:rsidRPr="00F212B2">
        <w:rPr>
          <w:rStyle w:val="ChBlueBold"/>
        </w:rPr>
        <w:t xml:space="preserve">that </w:t>
      </w:r>
      <w:r w:rsidR="005F799D">
        <w:rPr>
          <w:rStyle w:val="ChBlueBold"/>
        </w:rPr>
        <w:t>is to say</w:t>
      </w:r>
      <w:r w:rsidR="00672641">
        <w:t>, I have to row first with a boat</w:t>
      </w:r>
      <w:r w:rsidR="00B7093A">
        <w:t>’</w:t>
      </w:r>
      <w:r w:rsidR="00672641">
        <w:t xml:space="preserve"> </w:t>
      </w:r>
      <w:r w:rsidR="00672641" w:rsidRPr="007A5C80">
        <w:rPr>
          <w:rStyle w:val="ExampleSource"/>
        </w:rPr>
        <w:t>[080919-004-NP.0008]</w:t>
      </w:r>
    </w:p>
    <w:tbl>
      <w:tblPr>
        <w:tblW w:w="0" w:type="auto"/>
        <w:tblCellMar>
          <w:left w:w="42" w:type="dxa"/>
          <w:right w:w="42" w:type="dxa"/>
        </w:tblCellMar>
        <w:tblLook w:val="01E0" w:firstRow="1" w:lastRow="1" w:firstColumn="1" w:lastColumn="1" w:noHBand="0" w:noVBand="0"/>
      </w:tblPr>
      <w:tblGrid>
        <w:gridCol w:w="709"/>
        <w:gridCol w:w="1285"/>
        <w:gridCol w:w="718"/>
        <w:gridCol w:w="907"/>
        <w:gridCol w:w="607"/>
      </w:tblGrid>
      <w:tr w:rsidR="00AC23C4" w:rsidRPr="00D14F8A" w14:paraId="600055E0" w14:textId="77777777" w:rsidTr="00AC23C4">
        <w:tc>
          <w:tcPr>
            <w:tcW w:w="709" w:type="dxa"/>
            <w:shd w:val="clear" w:color="auto" w:fill="auto"/>
          </w:tcPr>
          <w:p w14:paraId="6505A5D6" w14:textId="77777777" w:rsidR="00672641" w:rsidRPr="00AC23C4" w:rsidRDefault="00672641" w:rsidP="00672641">
            <w:pPr>
              <w:pStyle w:val="O0Nwnext"/>
              <w:rPr>
                <w:szCs w:val="19"/>
              </w:rPr>
            </w:pPr>
            <w:bookmarkStart w:id="1476" w:name="_Ref347225567"/>
            <w:r w:rsidRPr="00E54FF2">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2</w:t>
            </w:r>
            <w:r w:rsidRPr="00AC23C4">
              <w:rPr>
                <w:szCs w:val="19"/>
              </w:rPr>
              <w:fldChar w:fldCharType="end"/>
            </w:r>
            <w:r w:rsidRPr="00AC23C4">
              <w:rPr>
                <w:szCs w:val="19"/>
              </w:rPr>
              <w:t>)</w:t>
            </w:r>
            <w:bookmarkEnd w:id="1476"/>
          </w:p>
        </w:tc>
        <w:tc>
          <w:tcPr>
            <w:tcW w:w="1285" w:type="dxa"/>
            <w:shd w:val="clear" w:color="auto" w:fill="auto"/>
          </w:tcPr>
          <w:p w14:paraId="24B7DD38" w14:textId="77777777" w:rsidR="00672641" w:rsidRPr="007A5C80" w:rsidRDefault="00672641" w:rsidP="00672641">
            <w:pPr>
              <w:pStyle w:val="Text"/>
              <w:rPr>
                <w:rStyle w:val="ChBlueBold"/>
              </w:rPr>
            </w:pPr>
            <w:r w:rsidRPr="007A5C80">
              <w:rPr>
                <w:rStyle w:val="ChBlueBold"/>
              </w:rPr>
              <w:t>kata</w:t>
            </w:r>
            <w:r w:rsidRPr="008C675E">
              <w:rPr>
                <w:rStyle w:val="ChBlueBold"/>
              </w:rPr>
              <w:t>–</w:t>
            </w:r>
            <w:r w:rsidRPr="007A5C80">
              <w:rPr>
                <w:rStyle w:val="ChBlueBold"/>
              </w:rPr>
              <w:t>nya</w:t>
            </w:r>
          </w:p>
        </w:tc>
        <w:tc>
          <w:tcPr>
            <w:tcW w:w="718" w:type="dxa"/>
            <w:shd w:val="clear" w:color="auto" w:fill="auto"/>
          </w:tcPr>
          <w:p w14:paraId="3CAE80AA" w14:textId="77777777" w:rsidR="00672641" w:rsidRPr="00F656CC" w:rsidRDefault="00672641" w:rsidP="00672641">
            <w:pPr>
              <w:pStyle w:val="Text"/>
            </w:pPr>
            <w:r w:rsidRPr="00F656CC">
              <w:t>oran</w:t>
            </w:r>
            <w:r>
              <w:t>g</w:t>
            </w:r>
          </w:p>
        </w:tc>
        <w:tc>
          <w:tcPr>
            <w:tcW w:w="907" w:type="dxa"/>
            <w:shd w:val="clear" w:color="auto" w:fill="auto"/>
          </w:tcPr>
          <w:p w14:paraId="0D8AD300" w14:textId="77777777" w:rsidR="00672641" w:rsidRPr="00F656CC" w:rsidRDefault="00672641" w:rsidP="00672641">
            <w:pPr>
              <w:pStyle w:val="Text"/>
            </w:pPr>
            <w:r w:rsidRPr="00F656CC">
              <w:t>Sulawesi</w:t>
            </w:r>
          </w:p>
        </w:tc>
        <w:tc>
          <w:tcPr>
            <w:tcW w:w="607" w:type="dxa"/>
            <w:shd w:val="clear" w:color="auto" w:fill="auto"/>
          </w:tcPr>
          <w:p w14:paraId="21CD674A" w14:textId="77777777" w:rsidR="00672641" w:rsidRPr="00F656CC" w:rsidRDefault="00672641" w:rsidP="00672641">
            <w:pPr>
              <w:pStyle w:val="Text"/>
            </w:pPr>
            <w:r>
              <w:t>s</w:t>
            </w:r>
            <w:r w:rsidRPr="00F656CC">
              <w:t>mua</w:t>
            </w:r>
          </w:p>
        </w:tc>
      </w:tr>
      <w:tr w:rsidR="00AC23C4" w:rsidRPr="00AC23C4" w14:paraId="45B9950C" w14:textId="77777777" w:rsidTr="00AC23C4">
        <w:tc>
          <w:tcPr>
            <w:tcW w:w="709" w:type="dxa"/>
            <w:shd w:val="clear" w:color="auto" w:fill="auto"/>
          </w:tcPr>
          <w:p w14:paraId="07EB63F8" w14:textId="77777777" w:rsidR="00672641" w:rsidRPr="00F656CC" w:rsidRDefault="00672641" w:rsidP="00672641">
            <w:pPr>
              <w:pStyle w:val="GlossEng"/>
            </w:pPr>
          </w:p>
        </w:tc>
        <w:tc>
          <w:tcPr>
            <w:tcW w:w="1285" w:type="dxa"/>
            <w:shd w:val="clear" w:color="auto" w:fill="auto"/>
          </w:tcPr>
          <w:p w14:paraId="6C66E2A7" w14:textId="77777777" w:rsidR="00672641" w:rsidRPr="00F656CC" w:rsidRDefault="00672641" w:rsidP="00672641">
            <w:pPr>
              <w:pStyle w:val="GlossEng"/>
            </w:pPr>
            <w:r w:rsidRPr="00F656CC">
              <w:t>word</w:t>
            </w:r>
            <w:r w:rsidRPr="00CD060F">
              <w:t>–</w:t>
            </w:r>
            <w:r w:rsidRPr="0099608C">
              <w:rPr>
                <w:rStyle w:val="ChSmallCaps"/>
              </w:rPr>
              <w:t>3poss</w:t>
            </w:r>
            <w:r w:rsidR="005611F4">
              <w:rPr>
                <w:rStyle w:val="ChSmallCaps"/>
              </w:rPr>
              <w:t>r</w:t>
            </w:r>
          </w:p>
        </w:tc>
        <w:tc>
          <w:tcPr>
            <w:tcW w:w="718" w:type="dxa"/>
            <w:shd w:val="clear" w:color="auto" w:fill="auto"/>
          </w:tcPr>
          <w:p w14:paraId="42121E66" w14:textId="77777777" w:rsidR="00672641" w:rsidRPr="00F656CC" w:rsidRDefault="00672641" w:rsidP="00672641">
            <w:pPr>
              <w:pStyle w:val="GlossEng"/>
            </w:pPr>
            <w:r w:rsidRPr="00F656CC">
              <w:t>person</w:t>
            </w:r>
          </w:p>
        </w:tc>
        <w:tc>
          <w:tcPr>
            <w:tcW w:w="907" w:type="dxa"/>
            <w:shd w:val="clear" w:color="auto" w:fill="auto"/>
          </w:tcPr>
          <w:p w14:paraId="4C25011A" w14:textId="77777777" w:rsidR="00672641" w:rsidRPr="00F656CC" w:rsidRDefault="00672641" w:rsidP="00672641">
            <w:pPr>
              <w:pStyle w:val="GlossEng"/>
            </w:pPr>
            <w:r w:rsidRPr="00F656CC">
              <w:t>Sulawesi</w:t>
            </w:r>
          </w:p>
        </w:tc>
        <w:tc>
          <w:tcPr>
            <w:tcW w:w="607" w:type="dxa"/>
            <w:shd w:val="clear" w:color="auto" w:fill="auto"/>
          </w:tcPr>
          <w:p w14:paraId="42A81850" w14:textId="77777777" w:rsidR="00672641" w:rsidRPr="00F656CC" w:rsidRDefault="00672641" w:rsidP="00672641">
            <w:pPr>
              <w:pStyle w:val="GlossEng"/>
            </w:pPr>
            <w:r w:rsidRPr="00F656CC">
              <w:t>all</w:t>
            </w:r>
          </w:p>
        </w:tc>
      </w:tr>
    </w:tbl>
    <w:p w14:paraId="7B97BAFB" w14:textId="4147B4A1" w:rsidR="00672641" w:rsidRPr="00072AF1" w:rsidRDefault="00B7093A" w:rsidP="00AF7CAD">
      <w:pPr>
        <w:pStyle w:val="FreeTranslEng15pt"/>
      </w:pPr>
      <w:r>
        <w:t>‘</w:t>
      </w:r>
      <w:r w:rsidR="009A7F8F" w:rsidRPr="009A7F8F">
        <w:rPr>
          <w:rStyle w:val="ChBlueBold"/>
        </w:rPr>
        <w:t>it</w:t>
      </w:r>
      <w:r>
        <w:rPr>
          <w:rStyle w:val="ChBlueBold"/>
        </w:rPr>
        <w:t>’</w:t>
      </w:r>
      <w:r w:rsidR="009A7F8F" w:rsidRPr="009A7F8F">
        <w:rPr>
          <w:rStyle w:val="ChBlueBold"/>
        </w:rPr>
        <w:t>s being said</w:t>
      </w:r>
      <w:r w:rsidR="009A7F8F" w:rsidRPr="009A7F8F">
        <w:t xml:space="preserve"> (that) they are all Sulawesi people</w:t>
      </w:r>
      <w:r>
        <w:t>’</w:t>
      </w:r>
      <w:r w:rsidR="009A7F8F" w:rsidRPr="009A7F8F">
        <w:t xml:space="preserve"> (Lit. </w:t>
      </w:r>
      <w:r>
        <w:t>‘</w:t>
      </w:r>
      <w:r w:rsidR="009A7F8F" w:rsidRPr="009A7F8F">
        <w:t>(the) Sulawesi people (are) all</w:t>
      </w:r>
      <w:r>
        <w:t>’</w:t>
      </w:r>
      <w:r w:rsidR="009A7F8F" w:rsidRPr="009A7F8F">
        <w:t>)</w:t>
      </w:r>
      <w:r w:rsidR="009A7F8F" w:rsidRPr="00D44AFB">
        <w:t xml:space="preserve"> </w:t>
      </w:r>
      <w:r w:rsidR="009A7F8F" w:rsidRPr="0008612E">
        <w:rPr>
          <w:rStyle w:val="ExampleSource"/>
        </w:rPr>
        <w:t>[081029-005-Cv.0106]</w:t>
      </w:r>
    </w:p>
    <w:p w14:paraId="06ED3648" w14:textId="77777777" w:rsidR="00672641" w:rsidRPr="0090507A" w:rsidRDefault="00672641" w:rsidP="00672641">
      <w:pPr>
        <w:pStyle w:val="Heading4"/>
        <w:rPr>
          <w:szCs w:val="19"/>
        </w:rPr>
      </w:pPr>
      <w:bookmarkStart w:id="1477" w:name="_Ref338768699"/>
      <w:bookmarkStart w:id="1478" w:name="_Toc339537753"/>
      <w:bookmarkStart w:id="1479" w:name="_Ref347157184"/>
      <w:bookmarkStart w:id="1480" w:name="_Ref338768701"/>
      <w:bookmarkStart w:id="1481" w:name="_Toc339537755"/>
      <w:r>
        <w:rPr>
          <w:szCs w:val="19"/>
        </w:rPr>
        <w:t>Suffixed items derived from verbal bases</w:t>
      </w:r>
      <w:bookmarkEnd w:id="1477"/>
      <w:bookmarkEnd w:id="1478"/>
      <w:bookmarkEnd w:id="1479"/>
    </w:p>
    <w:p w14:paraId="55482ED0" w14:textId="6BEC7E3A" w:rsidR="00672641" w:rsidRDefault="00672641" w:rsidP="00CC0979">
      <w:pPr>
        <w:pStyle w:val="Body0000after"/>
      </w:pPr>
      <w:r>
        <w:t>T</w:t>
      </w:r>
      <w:r w:rsidRPr="0090507A">
        <w:t xml:space="preserve">he corpus </w:t>
      </w:r>
      <w:r>
        <w:t>contains 36</w:t>
      </w:r>
      <w:r w:rsidRPr="0090507A">
        <w:t xml:space="preserve"> </w:t>
      </w:r>
      <w:r w:rsidRPr="009106F2">
        <w:rPr>
          <w:rStyle w:val="ChItalBold"/>
        </w:rPr>
        <w:t>­nya</w:t>
      </w:r>
      <w:r>
        <w:t xml:space="preserve">-suffixed lexemes (with 82 tokens) with verbal </w:t>
      </w:r>
      <w:r w:rsidRPr="0090507A">
        <w:t>bases</w:t>
      </w:r>
      <w:r>
        <w:t xml:space="preserve">. Affixation with </w:t>
      </w:r>
      <w:r w:rsidRPr="009106F2">
        <w:rPr>
          <w:rStyle w:val="ChItalBold"/>
        </w:rPr>
        <w:t>­nya</w:t>
      </w:r>
      <w:r>
        <w:t xml:space="preserve"> derives nominals from verbal bases. </w:t>
      </w:r>
      <w:r w:rsidR="00E3545A">
        <w:t xml:space="preserve">Shifting from the possessive reading of </w:t>
      </w:r>
      <w:r w:rsidR="00E3545A" w:rsidRPr="009106F2">
        <w:rPr>
          <w:rStyle w:val="ChItalBold"/>
        </w:rPr>
        <w:t>­nya</w:t>
      </w:r>
      <w:r w:rsidR="00E3545A">
        <w:t xml:space="preserve">, the derived nominals have the general meaning of </w:t>
      </w:r>
      <w:r w:rsidR="00B7093A">
        <w:t>‘</w:t>
      </w:r>
      <w:r w:rsidR="00E3545A">
        <w:t xml:space="preserve">the </w:t>
      </w:r>
      <w:r w:rsidR="00E3545A" w:rsidRPr="009F43B5">
        <w:rPr>
          <w:rStyle w:val="ChSmallCaps"/>
        </w:rPr>
        <w:t>base</w:t>
      </w:r>
      <w:r w:rsidR="00E3545A">
        <w:t xml:space="preserve"> of</w:t>
      </w:r>
      <w:r w:rsidR="00B7093A">
        <w:t>’</w:t>
      </w:r>
      <w:r w:rsidR="00E3545A">
        <w:t xml:space="preserve">, such as </w:t>
      </w:r>
      <w:r w:rsidR="00E3545A" w:rsidRPr="002558D3">
        <w:rPr>
          <w:rStyle w:val="ChItalBold"/>
        </w:rPr>
        <w:t>ceritranya</w:t>
      </w:r>
      <w:r w:rsidR="00E3545A">
        <w:t xml:space="preserve"> </w:t>
      </w:r>
      <w:r w:rsidR="00B7093A">
        <w:t>‘</w:t>
      </w:r>
      <w:r w:rsidR="00E3545A">
        <w:t>the telling of</w:t>
      </w:r>
      <w:r w:rsidR="00B7093A">
        <w:t>’</w:t>
      </w:r>
      <w:r w:rsidR="00E3545A">
        <w:t xml:space="preserve"> or </w:t>
      </w:r>
      <w:r w:rsidR="00B7093A">
        <w:t>‘</w:t>
      </w:r>
      <w:r w:rsidR="00E3545A">
        <w:t>his/her telling</w:t>
      </w:r>
      <w:r w:rsidR="00B7093A">
        <w:t>’</w:t>
      </w:r>
      <w:r w:rsidR="00E3545A">
        <w:t xml:space="preserve">. </w:t>
      </w:r>
      <w:r>
        <w:t xml:space="preserve">As an extension of the nominalizing and possessive-marking function of </w:t>
      </w:r>
      <w:r w:rsidRPr="009106F2">
        <w:rPr>
          <w:rStyle w:val="ChItalBold"/>
        </w:rPr>
        <w:t>­nya</w:t>
      </w:r>
      <w:r>
        <w:t xml:space="preserve">, eight of the derived lexemes function as adverbs, such as </w:t>
      </w:r>
      <w:r w:rsidRPr="00FC5E4E">
        <w:rPr>
          <w:rStyle w:val="ChItalBold"/>
        </w:rPr>
        <w:t>biasanya</w:t>
      </w:r>
      <w:r>
        <w:t xml:space="preserve"> </w:t>
      </w:r>
      <w:r w:rsidR="00B7093A">
        <w:t>‘</w:t>
      </w:r>
      <w:r>
        <w:t>usually</w:t>
      </w:r>
      <w:r w:rsidR="00B7093A">
        <w:t>’</w:t>
      </w:r>
      <w:r w:rsidR="00B30124">
        <w:t xml:space="preserve"> (literally </w:t>
      </w:r>
      <w:r w:rsidR="00B7093A">
        <w:t>‘</w:t>
      </w:r>
      <w:r>
        <w:t>its being usual</w:t>
      </w:r>
      <w:r w:rsidR="00B7093A">
        <w:t>’</w:t>
      </w:r>
      <w:r>
        <w:t xml:space="preserve">) or </w:t>
      </w:r>
      <w:r w:rsidRPr="00FC5E4E">
        <w:rPr>
          <w:rStyle w:val="ChItalBold"/>
        </w:rPr>
        <w:t>kususnya</w:t>
      </w:r>
      <w:r>
        <w:t xml:space="preserve"> </w:t>
      </w:r>
      <w:r w:rsidR="00B7093A">
        <w:t>‘</w:t>
      </w:r>
      <w:r>
        <w:t>especially</w:t>
      </w:r>
      <w:r w:rsidR="00B7093A">
        <w:t>’</w:t>
      </w:r>
      <w:r>
        <w:t xml:space="preserve"> </w:t>
      </w:r>
      <w:r w:rsidR="00B30124">
        <w:t xml:space="preserve">(literally </w:t>
      </w:r>
      <w:r w:rsidR="00B7093A">
        <w:t>‘</w:t>
      </w:r>
      <w:r>
        <w:t>its being special</w:t>
      </w:r>
      <w:r w:rsidR="00B7093A">
        <w:t>’</w:t>
      </w:r>
      <w:r>
        <w:t xml:space="preserve">). Derived words with </w:t>
      </w:r>
      <w:r w:rsidRPr="0090507A">
        <w:t xml:space="preserve">token frequencies of </w:t>
      </w:r>
      <w:r>
        <w:t xml:space="preserve">three or </w:t>
      </w:r>
      <w:r w:rsidRPr="0090507A">
        <w:t>more</w:t>
      </w:r>
      <w:r>
        <w:t xml:space="preserve"> are listed in </w:t>
      </w:r>
      <w:r w:rsidRPr="0090507A">
        <w:fldChar w:fldCharType="begin"/>
      </w:r>
      <w:r w:rsidRPr="0090507A">
        <w:instrText xml:space="preserve"> REF _Ref336454220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9</w:t>
      </w:r>
      <w:r w:rsidRPr="0090507A">
        <w:fldChar w:fldCharType="end"/>
      </w:r>
      <w:r w:rsidRPr="0090507A">
        <w:t>.</w:t>
      </w:r>
    </w:p>
    <w:p w14:paraId="4D38C66A" w14:textId="278DE0F3" w:rsidR="00672641" w:rsidRDefault="00672641" w:rsidP="003E3336">
      <w:pPr>
        <w:pStyle w:val="Body0505after"/>
      </w:pPr>
      <w:r>
        <w:t xml:space="preserve">All 36 affixed lexemes are </w:t>
      </w:r>
      <w:r>
        <w:rPr>
          <w:lang w:eastAsia="en-US"/>
        </w:rPr>
        <w:t xml:space="preserve">low frequency words, attested with less than 20 tokens. Moreover, </w:t>
      </w:r>
      <w:r w:rsidRPr="00E4451A">
        <w:t xml:space="preserve">the token frequencies for the respective bases are (much) higher </w:t>
      </w:r>
      <w:r>
        <w:t xml:space="preserve">for all but one </w:t>
      </w:r>
      <w:r w:rsidRPr="00E4451A">
        <w:t xml:space="preserve">of the derived </w:t>
      </w:r>
      <w:r>
        <w:t xml:space="preserve">words (35 </w:t>
      </w:r>
      <w:r w:rsidRPr="00E4451A">
        <w:t>lexemes</w:t>
      </w:r>
      <w:r>
        <w:t xml:space="preserve">). This is due to the fact that Papuan Malay speakers tend to use the respective bases, as in </w:t>
      </w:r>
      <w:r>
        <w:fldChar w:fldCharType="begin"/>
      </w:r>
      <w:r>
        <w:instrText xml:space="preserve"> REF _Ref347164096 \h </w:instrText>
      </w:r>
      <w:r>
        <w:fldChar w:fldCharType="separate"/>
      </w:r>
      <w:r w:rsidR="00154D81" w:rsidRPr="00E54FF2">
        <w:t>(</w:t>
      </w:r>
      <w:r w:rsidR="00154D81">
        <w:rPr>
          <w:noProof/>
          <w:szCs w:val="19"/>
        </w:rPr>
        <w:t>63</w:t>
      </w:r>
      <w:r w:rsidR="00154D81" w:rsidRPr="00AC23C4">
        <w:rPr>
          <w:szCs w:val="19"/>
        </w:rPr>
        <w:t>)</w:t>
      </w:r>
      <w:r>
        <w:fldChar w:fldCharType="end"/>
      </w:r>
      <w:r>
        <w:t xml:space="preserve"> to </w:t>
      </w:r>
      <w:r w:rsidRPr="0090507A">
        <w:fldChar w:fldCharType="begin"/>
      </w:r>
      <w:r w:rsidRPr="0090507A">
        <w:instrText xml:space="preserve"> REF _Ref338835669 \h </w:instrText>
      </w:r>
      <w:r w:rsidRPr="0090507A">
        <w:fldChar w:fldCharType="separate"/>
      </w:r>
      <w:r w:rsidR="00154D81" w:rsidRPr="00585C84">
        <w:t>(</w:t>
      </w:r>
      <w:r w:rsidR="00154D81">
        <w:rPr>
          <w:noProof/>
          <w:szCs w:val="19"/>
        </w:rPr>
        <w:t>66</w:t>
      </w:r>
      <w:r w:rsidR="00154D81" w:rsidRPr="00AC23C4">
        <w:rPr>
          <w:szCs w:val="19"/>
        </w:rPr>
        <w:t>)</w:t>
      </w:r>
      <w:r w:rsidRPr="0090507A">
        <w:fldChar w:fldCharType="end"/>
      </w:r>
      <w:r>
        <w:t>, rather than the suffixed forms. Of the 36 derived lexemes, nine were tentatively classified as SI-</w:t>
      </w:r>
      <w:r>
        <w:rPr>
          <w:lang w:eastAsia="en-US"/>
        </w:rPr>
        <w:t>borrowings</w:t>
      </w:r>
      <w:r>
        <w:t xml:space="preserve"> (for details see </w:t>
      </w:r>
      <w:r w:rsidR="003E3336">
        <w:t>language internal factor (</w:t>
      </w:r>
      <w:r w:rsidR="003E3336">
        <w:fldChar w:fldCharType="begin"/>
      </w:r>
      <w:r w:rsidR="003E3336">
        <w:instrText xml:space="preserve"> REF _Ref346541608 \n \h </w:instrText>
      </w:r>
      <w:r w:rsidR="003E3336">
        <w:fldChar w:fldCharType="separate"/>
      </w:r>
      <w:r w:rsidR="00154D81">
        <w:rPr>
          <w:cs/>
        </w:rPr>
        <w:t>‎</w:t>
      </w:r>
      <w:r w:rsidR="00154D81">
        <w:t>f)</w:t>
      </w:r>
      <w:r w:rsidR="003E3336">
        <w:fldChar w:fldCharType="end"/>
      </w:r>
      <w:r w:rsidR="003E3336">
        <w:t xml:space="preserve"> in §</w:t>
      </w:r>
      <w:r w:rsidR="003E3336">
        <w:fldChar w:fldCharType="begin"/>
      </w:r>
      <w:r w:rsidR="003E3336">
        <w:instrText xml:space="preserve"> REF _Ref341964824 \w \h </w:instrText>
      </w:r>
      <w:r w:rsidR="003E3336">
        <w:fldChar w:fldCharType="separate"/>
      </w:r>
      <w:r w:rsidR="00154D81">
        <w:rPr>
          <w:cs/>
        </w:rPr>
        <w:t>‎</w:t>
      </w:r>
      <w:r w:rsidR="00154D81">
        <w:t>3.1.1</w:t>
      </w:r>
      <w:r w:rsidR="003E3336">
        <w:fldChar w:fldCharType="end"/>
      </w:r>
      <w:r w:rsidR="003E3336">
        <w:t xml:space="preserve">, p. </w:t>
      </w:r>
      <w:r w:rsidR="003E3336">
        <w:fldChar w:fldCharType="begin"/>
      </w:r>
      <w:r w:rsidR="003E3336">
        <w:instrText xml:space="preserve"> PAGEREF _Ref346541608 \h </w:instrText>
      </w:r>
      <w:r w:rsidR="003E3336">
        <w:fldChar w:fldCharType="separate"/>
      </w:r>
      <w:r w:rsidR="00154D81">
        <w:rPr>
          <w:noProof/>
        </w:rPr>
        <w:t>117</w:t>
      </w:r>
      <w:r w:rsidR="003E3336">
        <w:fldChar w:fldCharType="end"/>
      </w:r>
      <w:r>
        <w:t xml:space="preserve">); in </w:t>
      </w:r>
      <w:r w:rsidRPr="0090507A">
        <w:fldChar w:fldCharType="begin"/>
      </w:r>
      <w:r w:rsidRPr="0090507A">
        <w:instrText xml:space="preserve"> REF _Ref336454220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19</w:t>
      </w:r>
      <w:r w:rsidRPr="0090507A">
        <w:fldChar w:fldCharType="end"/>
      </w:r>
      <w:r>
        <w:t xml:space="preserve"> these items are underlined.</w:t>
      </w:r>
    </w:p>
    <w:p w14:paraId="1620BD15" w14:textId="77777777" w:rsidR="00672641" w:rsidRPr="0090507A" w:rsidRDefault="00672641" w:rsidP="00672641">
      <w:pPr>
        <w:pStyle w:val="Caption"/>
        <w:rPr>
          <w:szCs w:val="19"/>
        </w:rPr>
      </w:pPr>
      <w:bookmarkStart w:id="1482" w:name="_Ref336454220"/>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9</w:t>
      </w:r>
      <w:r w:rsidR="00F207A1">
        <w:rPr>
          <w:szCs w:val="19"/>
        </w:rPr>
        <w:fldChar w:fldCharType="end"/>
      </w:r>
      <w:bookmarkEnd w:id="1482"/>
      <w:r w:rsidRPr="0090507A">
        <w:rPr>
          <w:szCs w:val="19"/>
        </w:rPr>
        <w:t>:</w:t>
      </w:r>
      <w:r w:rsidRPr="0090507A">
        <w:rPr>
          <w:szCs w:val="19"/>
        </w:rPr>
        <w:tab/>
      </w:r>
      <w:r>
        <w:rPr>
          <w:szCs w:val="19"/>
        </w:rPr>
        <w:t>Affixation with</w:t>
      </w:r>
      <w:r w:rsidRPr="0090507A">
        <w:rPr>
          <w:szCs w:val="19"/>
        </w:rPr>
        <w:t xml:space="preserve"> </w:t>
      </w:r>
      <w:r w:rsidRPr="009106F2">
        <w:rPr>
          <w:rStyle w:val="ChItalBold"/>
        </w:rPr>
        <w:t>­nya</w:t>
      </w:r>
      <w:r w:rsidRPr="0090507A">
        <w:rPr>
          <w:szCs w:val="19"/>
        </w:rPr>
        <w:t xml:space="preserve"> </w:t>
      </w:r>
      <w:r>
        <w:rPr>
          <w:szCs w:val="19"/>
        </w:rPr>
        <w:t>of verbal bases</w:t>
      </w:r>
    </w:p>
    <w:tbl>
      <w:tblPr>
        <w:tblW w:w="6436" w:type="dxa"/>
        <w:tblInd w:w="170" w:type="dxa"/>
        <w:tblBorders>
          <w:bottom w:val="single" w:sz="4" w:space="0" w:color="auto"/>
        </w:tblBorders>
        <w:tblLayout w:type="fixed"/>
        <w:tblLook w:val="01E0" w:firstRow="1" w:lastRow="1" w:firstColumn="1" w:lastColumn="1" w:noHBand="0" w:noVBand="0"/>
      </w:tblPr>
      <w:tblGrid>
        <w:gridCol w:w="907"/>
        <w:gridCol w:w="1191"/>
        <w:gridCol w:w="1191"/>
        <w:gridCol w:w="1531"/>
        <w:gridCol w:w="737"/>
        <w:gridCol w:w="879"/>
      </w:tblGrid>
      <w:tr w:rsidR="00AC23C4" w:rsidRPr="00626ADA" w14:paraId="729A6B81" w14:textId="77777777" w:rsidTr="00811C02">
        <w:trPr>
          <w:tblHeader/>
        </w:trPr>
        <w:tc>
          <w:tcPr>
            <w:tcW w:w="907" w:type="dxa"/>
            <w:tcBorders>
              <w:top w:val="single" w:sz="4" w:space="0" w:color="auto"/>
              <w:bottom w:val="single" w:sz="4" w:space="0" w:color="auto"/>
            </w:tcBorders>
            <w:shd w:val="clear" w:color="auto" w:fill="auto"/>
          </w:tcPr>
          <w:p w14:paraId="010289AD" w14:textId="77777777" w:rsidR="00672641" w:rsidRPr="00AC23C4" w:rsidRDefault="00672641" w:rsidP="00672641">
            <w:pPr>
              <w:pStyle w:val="TableHd"/>
              <w:rPr>
                <w:szCs w:val="19"/>
              </w:rPr>
            </w:pPr>
            <w:bookmarkStart w:id="1483" w:name="_Hlk347221015"/>
            <w:r w:rsidRPr="00AC23C4">
              <w:rPr>
                <w:szCs w:val="19"/>
              </w:rPr>
              <w:t>BW</w:t>
            </w:r>
          </w:p>
        </w:tc>
        <w:tc>
          <w:tcPr>
            <w:tcW w:w="1191" w:type="dxa"/>
            <w:tcBorders>
              <w:top w:val="single" w:sz="4" w:space="0" w:color="auto"/>
              <w:bottom w:val="single" w:sz="4" w:space="0" w:color="auto"/>
            </w:tcBorders>
            <w:shd w:val="clear" w:color="auto" w:fill="auto"/>
          </w:tcPr>
          <w:p w14:paraId="59686A6B" w14:textId="77777777" w:rsidR="00672641" w:rsidRPr="00AC23C4" w:rsidRDefault="00672641" w:rsidP="00672641">
            <w:pPr>
              <w:pStyle w:val="TableHd"/>
              <w:rPr>
                <w:szCs w:val="19"/>
              </w:rPr>
            </w:pPr>
            <w:r w:rsidRPr="00AC23C4">
              <w:rPr>
                <w:szCs w:val="19"/>
              </w:rPr>
              <w:t>Gloss</w:t>
            </w:r>
          </w:p>
        </w:tc>
        <w:tc>
          <w:tcPr>
            <w:tcW w:w="1191" w:type="dxa"/>
            <w:tcBorders>
              <w:top w:val="single" w:sz="4" w:space="0" w:color="auto"/>
              <w:bottom w:val="single" w:sz="4" w:space="0" w:color="auto"/>
            </w:tcBorders>
            <w:shd w:val="clear" w:color="auto" w:fill="auto"/>
          </w:tcPr>
          <w:p w14:paraId="15C76A09" w14:textId="77777777" w:rsidR="00672641" w:rsidRPr="00AC23C4" w:rsidRDefault="00672641" w:rsidP="00672641">
            <w:pPr>
              <w:pStyle w:val="TableHd"/>
              <w:rPr>
                <w:szCs w:val="19"/>
              </w:rPr>
            </w:pPr>
            <w:r w:rsidRPr="00AC23C4">
              <w:rPr>
                <w:szCs w:val="19"/>
              </w:rPr>
              <w:t>Item</w:t>
            </w:r>
          </w:p>
        </w:tc>
        <w:tc>
          <w:tcPr>
            <w:tcW w:w="1531" w:type="dxa"/>
            <w:tcBorders>
              <w:top w:val="single" w:sz="4" w:space="0" w:color="auto"/>
              <w:bottom w:val="single" w:sz="4" w:space="0" w:color="auto"/>
            </w:tcBorders>
            <w:shd w:val="clear" w:color="auto" w:fill="auto"/>
          </w:tcPr>
          <w:p w14:paraId="1E3B8E13" w14:textId="77777777" w:rsidR="00672641" w:rsidRPr="00AC23C4" w:rsidRDefault="00672641" w:rsidP="00672641">
            <w:pPr>
              <w:pStyle w:val="TableHd"/>
              <w:rPr>
                <w:szCs w:val="19"/>
              </w:rPr>
            </w:pPr>
            <w:r w:rsidRPr="00AC23C4">
              <w:rPr>
                <w:szCs w:val="19"/>
              </w:rPr>
              <w:t>Gloss</w:t>
            </w:r>
          </w:p>
        </w:tc>
        <w:tc>
          <w:tcPr>
            <w:tcW w:w="737" w:type="dxa"/>
            <w:tcBorders>
              <w:top w:val="single" w:sz="4" w:space="0" w:color="auto"/>
              <w:bottom w:val="single" w:sz="4" w:space="0" w:color="auto"/>
            </w:tcBorders>
            <w:shd w:val="clear" w:color="auto" w:fill="auto"/>
          </w:tcPr>
          <w:p w14:paraId="6DC62838" w14:textId="77777777" w:rsidR="00672641" w:rsidRPr="00AC23C4" w:rsidRDefault="00672641" w:rsidP="00672641">
            <w:pPr>
              <w:pStyle w:val="TableHd"/>
              <w:rPr>
                <w:szCs w:val="19"/>
              </w:rPr>
            </w:pPr>
            <w:r w:rsidRPr="009106F2">
              <w:rPr>
                <w:rStyle w:val="ChItalBold"/>
              </w:rPr>
              <w:t>­nya</w:t>
            </w:r>
            <w:r w:rsidRPr="00AC23C4">
              <w:rPr>
                <w:szCs w:val="19"/>
              </w:rPr>
              <w:t xml:space="preserve"> #</w:t>
            </w:r>
          </w:p>
        </w:tc>
        <w:tc>
          <w:tcPr>
            <w:tcW w:w="879" w:type="dxa"/>
            <w:tcBorders>
              <w:top w:val="single" w:sz="4" w:space="0" w:color="auto"/>
              <w:bottom w:val="single" w:sz="4" w:space="0" w:color="auto"/>
            </w:tcBorders>
            <w:shd w:val="clear" w:color="auto" w:fill="auto"/>
          </w:tcPr>
          <w:p w14:paraId="6601EAD2" w14:textId="77777777" w:rsidR="00672641" w:rsidRPr="00AC23C4" w:rsidRDefault="00672641" w:rsidP="00672641">
            <w:pPr>
              <w:pStyle w:val="TableHd"/>
              <w:rPr>
                <w:sz w:val="19"/>
                <w:szCs w:val="19"/>
              </w:rPr>
            </w:pPr>
            <w:r w:rsidRPr="00AC23C4">
              <w:rPr>
                <w:szCs w:val="19"/>
              </w:rPr>
              <w:t>BW #</w:t>
            </w:r>
          </w:p>
        </w:tc>
      </w:tr>
      <w:bookmarkEnd w:id="1483"/>
      <w:tr w:rsidR="00AC23C4" w:rsidRPr="00AC23C4" w14:paraId="45F688EF" w14:textId="77777777" w:rsidTr="00811C02">
        <w:tc>
          <w:tcPr>
            <w:tcW w:w="907" w:type="dxa"/>
            <w:tcBorders>
              <w:top w:val="single" w:sz="4" w:space="0" w:color="auto"/>
            </w:tcBorders>
            <w:shd w:val="clear" w:color="auto" w:fill="auto"/>
          </w:tcPr>
          <w:p w14:paraId="291B1F50" w14:textId="77777777" w:rsidR="00672641" w:rsidRPr="00B056E3" w:rsidRDefault="00672641" w:rsidP="00672641">
            <w:pPr>
              <w:pStyle w:val="TableCell2-0Break"/>
              <w:rPr>
                <w:rStyle w:val="ChItalBold"/>
              </w:rPr>
            </w:pPr>
            <w:r w:rsidRPr="00B056E3">
              <w:rPr>
                <w:rStyle w:val="ChItalBold"/>
              </w:rPr>
              <w:t>mo</w:t>
            </w:r>
          </w:p>
        </w:tc>
        <w:tc>
          <w:tcPr>
            <w:tcW w:w="1191" w:type="dxa"/>
            <w:tcBorders>
              <w:top w:val="single" w:sz="4" w:space="0" w:color="auto"/>
            </w:tcBorders>
            <w:shd w:val="clear" w:color="auto" w:fill="auto"/>
          </w:tcPr>
          <w:p w14:paraId="108D05D3" w14:textId="53180E5B" w:rsidR="00672641" w:rsidRPr="00AC23C4" w:rsidRDefault="00B7093A" w:rsidP="00672641">
            <w:pPr>
              <w:pStyle w:val="TableCell2-0Break"/>
              <w:rPr>
                <w:szCs w:val="19"/>
              </w:rPr>
            </w:pPr>
            <w:r>
              <w:rPr>
                <w:szCs w:val="19"/>
              </w:rPr>
              <w:t>‘</w:t>
            </w:r>
            <w:r w:rsidR="00672641" w:rsidRPr="00AC23C4">
              <w:rPr>
                <w:szCs w:val="19"/>
              </w:rPr>
              <w:t>want</w:t>
            </w:r>
            <w:r>
              <w:rPr>
                <w:szCs w:val="19"/>
              </w:rPr>
              <w:t>’</w:t>
            </w:r>
          </w:p>
        </w:tc>
        <w:tc>
          <w:tcPr>
            <w:tcW w:w="1191" w:type="dxa"/>
            <w:tcBorders>
              <w:top w:val="single" w:sz="4" w:space="0" w:color="auto"/>
            </w:tcBorders>
            <w:shd w:val="clear" w:color="auto" w:fill="auto"/>
          </w:tcPr>
          <w:p w14:paraId="0D252741" w14:textId="77777777" w:rsidR="00672641" w:rsidRPr="000D1235" w:rsidRDefault="00672641" w:rsidP="00672641">
            <w:pPr>
              <w:pStyle w:val="TableCell2-0Break"/>
              <w:rPr>
                <w:rStyle w:val="ChItalBoldUndl"/>
              </w:rPr>
            </w:pPr>
            <w:r w:rsidRPr="000D1235">
              <w:rPr>
                <w:rStyle w:val="ChItalBoldUndl"/>
              </w:rPr>
              <w:t>ma</w:t>
            </w:r>
            <w:r>
              <w:rPr>
                <w:rStyle w:val="ChItalBoldUndl"/>
              </w:rPr>
              <w:t>w</w:t>
            </w:r>
            <w:r w:rsidRPr="000D1235">
              <w:rPr>
                <w:rStyle w:val="ChItalBoldUndl"/>
              </w:rPr>
              <w:t>nya</w:t>
            </w:r>
          </w:p>
        </w:tc>
        <w:tc>
          <w:tcPr>
            <w:tcW w:w="1531" w:type="dxa"/>
            <w:tcBorders>
              <w:top w:val="single" w:sz="4" w:space="0" w:color="auto"/>
            </w:tcBorders>
            <w:shd w:val="clear" w:color="auto" w:fill="auto"/>
          </w:tcPr>
          <w:p w14:paraId="655F938C" w14:textId="5620ADCC" w:rsidR="00672641" w:rsidRPr="00AC23C4" w:rsidRDefault="00B7093A" w:rsidP="00672641">
            <w:pPr>
              <w:pStyle w:val="TableCell2-0Break"/>
              <w:rPr>
                <w:szCs w:val="19"/>
              </w:rPr>
            </w:pPr>
            <w:r>
              <w:rPr>
                <w:szCs w:val="19"/>
              </w:rPr>
              <w:t>‘</w:t>
            </w:r>
            <w:r w:rsidR="00672641" w:rsidRPr="00AC23C4">
              <w:rPr>
                <w:szCs w:val="19"/>
              </w:rPr>
              <w:t>the wanting of</w:t>
            </w:r>
            <w:r>
              <w:rPr>
                <w:szCs w:val="19"/>
              </w:rPr>
              <w:t>’</w:t>
            </w:r>
          </w:p>
        </w:tc>
        <w:tc>
          <w:tcPr>
            <w:tcW w:w="737" w:type="dxa"/>
            <w:tcBorders>
              <w:top w:val="single" w:sz="4" w:space="0" w:color="auto"/>
            </w:tcBorders>
            <w:shd w:val="clear" w:color="auto" w:fill="auto"/>
          </w:tcPr>
          <w:p w14:paraId="1EAC3EC6" w14:textId="77777777" w:rsidR="00672641" w:rsidRPr="00626ADA" w:rsidRDefault="00672641" w:rsidP="00AC23C4">
            <w:pPr>
              <w:pStyle w:val="TableCell2-0Break"/>
              <w:ind w:right="85"/>
              <w:jc w:val="right"/>
            </w:pPr>
            <w:r>
              <w:t>6</w:t>
            </w:r>
          </w:p>
        </w:tc>
        <w:tc>
          <w:tcPr>
            <w:tcW w:w="879" w:type="dxa"/>
            <w:tcBorders>
              <w:top w:val="single" w:sz="4" w:space="0" w:color="auto"/>
            </w:tcBorders>
            <w:shd w:val="clear" w:color="auto" w:fill="auto"/>
          </w:tcPr>
          <w:p w14:paraId="50F0EE65" w14:textId="77777777" w:rsidR="00672641" w:rsidRPr="00626ADA" w:rsidRDefault="00672641" w:rsidP="00AC23C4">
            <w:pPr>
              <w:pStyle w:val="TableCell2-0Break"/>
              <w:ind w:right="85"/>
              <w:jc w:val="right"/>
            </w:pPr>
            <w:r>
              <w:t>972</w:t>
            </w:r>
          </w:p>
        </w:tc>
      </w:tr>
      <w:tr w:rsidR="00AC23C4" w:rsidRPr="0090507A" w14:paraId="5BD16270" w14:textId="77777777" w:rsidTr="00811C02">
        <w:tc>
          <w:tcPr>
            <w:tcW w:w="907" w:type="dxa"/>
            <w:shd w:val="clear" w:color="auto" w:fill="auto"/>
          </w:tcPr>
          <w:p w14:paraId="1DF01669" w14:textId="77777777" w:rsidR="00672641" w:rsidRPr="00AC23C4" w:rsidRDefault="00672641" w:rsidP="00672641">
            <w:pPr>
              <w:rPr>
                <w:rStyle w:val="ChItalBold"/>
                <w:szCs w:val="19"/>
              </w:rPr>
            </w:pPr>
            <w:r w:rsidRPr="00AC23C4">
              <w:rPr>
                <w:rStyle w:val="ChItalBold"/>
                <w:szCs w:val="19"/>
              </w:rPr>
              <w:t>ceritra</w:t>
            </w:r>
          </w:p>
        </w:tc>
        <w:tc>
          <w:tcPr>
            <w:tcW w:w="1191" w:type="dxa"/>
            <w:shd w:val="clear" w:color="auto" w:fill="auto"/>
          </w:tcPr>
          <w:p w14:paraId="1E988EF7" w14:textId="393573AA" w:rsidR="00672641" w:rsidRPr="00626ADA" w:rsidRDefault="00B7093A" w:rsidP="00672641">
            <w:r>
              <w:t>‘</w:t>
            </w:r>
            <w:r w:rsidR="00672641">
              <w:t>tell</w:t>
            </w:r>
            <w:r>
              <w:t>’</w:t>
            </w:r>
          </w:p>
        </w:tc>
        <w:tc>
          <w:tcPr>
            <w:tcW w:w="1191" w:type="dxa"/>
            <w:shd w:val="clear" w:color="auto" w:fill="auto"/>
          </w:tcPr>
          <w:p w14:paraId="5DB164E2" w14:textId="77777777" w:rsidR="00672641" w:rsidRPr="000D1235" w:rsidRDefault="00672641" w:rsidP="00672641">
            <w:pPr>
              <w:rPr>
                <w:rStyle w:val="ChItalBoldUndl"/>
              </w:rPr>
            </w:pPr>
            <w:r w:rsidRPr="000D1235">
              <w:rPr>
                <w:rStyle w:val="ChItalBoldUndl"/>
              </w:rPr>
              <w:t>ceritranya</w:t>
            </w:r>
          </w:p>
        </w:tc>
        <w:tc>
          <w:tcPr>
            <w:tcW w:w="1531" w:type="dxa"/>
            <w:shd w:val="clear" w:color="auto" w:fill="auto"/>
          </w:tcPr>
          <w:p w14:paraId="7978130E" w14:textId="78DF807E" w:rsidR="00672641" w:rsidRPr="00626ADA" w:rsidRDefault="00B7093A" w:rsidP="00672641">
            <w:r>
              <w:t>‘</w:t>
            </w:r>
            <w:r w:rsidR="00672641">
              <w:t xml:space="preserve">the </w:t>
            </w:r>
            <w:r w:rsidR="00672641" w:rsidRPr="00AC23C4">
              <w:rPr>
                <w:szCs w:val="19"/>
              </w:rPr>
              <w:t xml:space="preserve">telling </w:t>
            </w:r>
            <w:r w:rsidR="00672641">
              <w:t>of</w:t>
            </w:r>
            <w:r>
              <w:t>’</w:t>
            </w:r>
          </w:p>
        </w:tc>
        <w:tc>
          <w:tcPr>
            <w:tcW w:w="737" w:type="dxa"/>
            <w:shd w:val="clear" w:color="auto" w:fill="auto"/>
          </w:tcPr>
          <w:p w14:paraId="0E8001F1" w14:textId="77777777" w:rsidR="00672641" w:rsidRPr="00626ADA" w:rsidRDefault="00672641" w:rsidP="00AC23C4">
            <w:pPr>
              <w:ind w:right="85"/>
              <w:jc w:val="right"/>
            </w:pPr>
            <w:r>
              <w:t>6</w:t>
            </w:r>
          </w:p>
        </w:tc>
        <w:tc>
          <w:tcPr>
            <w:tcW w:w="879" w:type="dxa"/>
            <w:shd w:val="clear" w:color="auto" w:fill="auto"/>
          </w:tcPr>
          <w:p w14:paraId="5FD725C8" w14:textId="77777777" w:rsidR="00672641" w:rsidRPr="0090507A" w:rsidRDefault="00672641" w:rsidP="00AC23C4">
            <w:pPr>
              <w:ind w:right="85"/>
              <w:jc w:val="right"/>
            </w:pPr>
            <w:r>
              <w:t>162</w:t>
            </w:r>
          </w:p>
        </w:tc>
      </w:tr>
      <w:tr w:rsidR="00AC23C4" w:rsidRPr="0090507A" w14:paraId="24B8E138" w14:textId="77777777" w:rsidTr="00811C02">
        <w:tc>
          <w:tcPr>
            <w:tcW w:w="907" w:type="dxa"/>
            <w:shd w:val="clear" w:color="auto" w:fill="auto"/>
          </w:tcPr>
          <w:p w14:paraId="0ABA5B67" w14:textId="77777777" w:rsidR="00672641" w:rsidRPr="00AC23C4" w:rsidRDefault="00672641" w:rsidP="00672641">
            <w:pPr>
              <w:rPr>
                <w:rStyle w:val="ChItalBold"/>
                <w:szCs w:val="19"/>
              </w:rPr>
            </w:pPr>
            <w:r w:rsidRPr="00AC23C4">
              <w:rPr>
                <w:rStyle w:val="ChItalBold"/>
                <w:szCs w:val="19"/>
              </w:rPr>
              <w:t>pegang</w:t>
            </w:r>
          </w:p>
        </w:tc>
        <w:tc>
          <w:tcPr>
            <w:tcW w:w="1191" w:type="dxa"/>
            <w:shd w:val="clear" w:color="auto" w:fill="auto"/>
          </w:tcPr>
          <w:p w14:paraId="2A51236F" w14:textId="0FF6BEBE" w:rsidR="00672641" w:rsidRPr="00626ADA" w:rsidRDefault="00B7093A" w:rsidP="00672641">
            <w:r>
              <w:t>‘</w:t>
            </w:r>
            <w:r w:rsidR="00672641">
              <w:t>hold</w:t>
            </w:r>
            <w:r>
              <w:t>’</w:t>
            </w:r>
          </w:p>
        </w:tc>
        <w:tc>
          <w:tcPr>
            <w:tcW w:w="1191" w:type="dxa"/>
            <w:shd w:val="clear" w:color="auto" w:fill="auto"/>
          </w:tcPr>
          <w:p w14:paraId="05C928D4" w14:textId="77777777" w:rsidR="00672641" w:rsidRPr="000D1235" w:rsidRDefault="00672641" w:rsidP="00672641">
            <w:pPr>
              <w:rPr>
                <w:rStyle w:val="ChItalBoldUndl"/>
              </w:rPr>
            </w:pPr>
            <w:r w:rsidRPr="000D1235">
              <w:rPr>
                <w:rStyle w:val="ChItalBoldUndl"/>
              </w:rPr>
              <w:t>pegangnya</w:t>
            </w:r>
          </w:p>
        </w:tc>
        <w:tc>
          <w:tcPr>
            <w:tcW w:w="1531" w:type="dxa"/>
            <w:shd w:val="clear" w:color="auto" w:fill="auto"/>
          </w:tcPr>
          <w:p w14:paraId="112FF5C8" w14:textId="6AAA1A25" w:rsidR="00672641" w:rsidRPr="00626ADA" w:rsidRDefault="00B7093A" w:rsidP="00672641">
            <w:r>
              <w:t>‘</w:t>
            </w:r>
            <w:r w:rsidR="00672641">
              <w:t>the holding of</w:t>
            </w:r>
            <w:r>
              <w:t>’</w:t>
            </w:r>
          </w:p>
        </w:tc>
        <w:tc>
          <w:tcPr>
            <w:tcW w:w="737" w:type="dxa"/>
            <w:shd w:val="clear" w:color="auto" w:fill="auto"/>
          </w:tcPr>
          <w:p w14:paraId="77F4A5F0" w14:textId="77777777" w:rsidR="00672641" w:rsidRPr="00626ADA" w:rsidRDefault="00672641" w:rsidP="00AC23C4">
            <w:pPr>
              <w:ind w:right="85"/>
              <w:jc w:val="right"/>
            </w:pPr>
            <w:r>
              <w:t>3</w:t>
            </w:r>
          </w:p>
        </w:tc>
        <w:tc>
          <w:tcPr>
            <w:tcW w:w="879" w:type="dxa"/>
            <w:shd w:val="clear" w:color="auto" w:fill="auto"/>
          </w:tcPr>
          <w:p w14:paraId="7F8ECF6F" w14:textId="77777777" w:rsidR="00672641" w:rsidRPr="0090507A" w:rsidRDefault="00672641" w:rsidP="00AC23C4">
            <w:pPr>
              <w:ind w:right="85"/>
              <w:jc w:val="right"/>
            </w:pPr>
            <w:r>
              <w:t>114</w:t>
            </w:r>
          </w:p>
        </w:tc>
      </w:tr>
      <w:tr w:rsidR="00AC23C4" w:rsidRPr="00626ADA" w14:paraId="02207AA5" w14:textId="77777777" w:rsidTr="00811C02">
        <w:tc>
          <w:tcPr>
            <w:tcW w:w="907" w:type="dxa"/>
            <w:shd w:val="clear" w:color="auto" w:fill="auto"/>
          </w:tcPr>
          <w:p w14:paraId="63A4D99D" w14:textId="77777777" w:rsidR="00672641" w:rsidRPr="00AC23C4" w:rsidRDefault="00672641" w:rsidP="00672641">
            <w:pPr>
              <w:pStyle w:val="TableCell0-2Break"/>
              <w:rPr>
                <w:rStyle w:val="ChItalBold"/>
                <w:szCs w:val="19"/>
              </w:rPr>
            </w:pPr>
            <w:r w:rsidRPr="00AC23C4">
              <w:rPr>
                <w:rStyle w:val="ChItalBold"/>
                <w:szCs w:val="19"/>
              </w:rPr>
              <w:lastRenderedPageBreak/>
              <w:t>hidup</w:t>
            </w:r>
          </w:p>
        </w:tc>
        <w:tc>
          <w:tcPr>
            <w:tcW w:w="1191" w:type="dxa"/>
            <w:shd w:val="clear" w:color="auto" w:fill="auto"/>
          </w:tcPr>
          <w:p w14:paraId="463D45AF" w14:textId="69FCF00F" w:rsidR="00672641" w:rsidRPr="00626ADA" w:rsidRDefault="00B7093A" w:rsidP="00672641">
            <w:pPr>
              <w:pStyle w:val="TableCell0-2Break"/>
            </w:pPr>
            <w:r>
              <w:t>‘</w:t>
            </w:r>
            <w:r w:rsidR="00672641">
              <w:t>live</w:t>
            </w:r>
            <w:r>
              <w:t>’</w:t>
            </w:r>
          </w:p>
        </w:tc>
        <w:tc>
          <w:tcPr>
            <w:tcW w:w="1191" w:type="dxa"/>
            <w:shd w:val="clear" w:color="auto" w:fill="auto"/>
          </w:tcPr>
          <w:p w14:paraId="37A728C3" w14:textId="77777777" w:rsidR="00672641" w:rsidRPr="000D1235" w:rsidRDefault="00672641" w:rsidP="00672641">
            <w:pPr>
              <w:pStyle w:val="TableCell0-2Break"/>
              <w:rPr>
                <w:rStyle w:val="ChItalBoldUndl"/>
              </w:rPr>
            </w:pPr>
            <w:r w:rsidRPr="000D1235">
              <w:rPr>
                <w:rStyle w:val="ChItalBoldUndl"/>
              </w:rPr>
              <w:t>hidupnya</w:t>
            </w:r>
          </w:p>
        </w:tc>
        <w:tc>
          <w:tcPr>
            <w:tcW w:w="1531" w:type="dxa"/>
            <w:shd w:val="clear" w:color="auto" w:fill="auto"/>
          </w:tcPr>
          <w:p w14:paraId="22D380AE" w14:textId="0E212517" w:rsidR="00672641" w:rsidRPr="00626ADA" w:rsidRDefault="00B7093A" w:rsidP="00672641">
            <w:pPr>
              <w:pStyle w:val="TableCell0-2Break"/>
            </w:pPr>
            <w:r>
              <w:t>‘</w:t>
            </w:r>
            <w:r w:rsidR="00672641" w:rsidRPr="0090507A">
              <w:t xml:space="preserve">the </w:t>
            </w:r>
            <w:r w:rsidR="00672641">
              <w:t>living of</w:t>
            </w:r>
            <w:r>
              <w:t>’</w:t>
            </w:r>
          </w:p>
        </w:tc>
        <w:tc>
          <w:tcPr>
            <w:tcW w:w="737" w:type="dxa"/>
            <w:shd w:val="clear" w:color="auto" w:fill="auto"/>
          </w:tcPr>
          <w:p w14:paraId="26FC63C3" w14:textId="77777777" w:rsidR="00672641" w:rsidRPr="00626ADA" w:rsidRDefault="00672641" w:rsidP="00AC23C4">
            <w:pPr>
              <w:pStyle w:val="TableCell0-2Break"/>
              <w:ind w:right="85"/>
              <w:jc w:val="right"/>
            </w:pPr>
            <w:r>
              <w:t>3</w:t>
            </w:r>
          </w:p>
        </w:tc>
        <w:tc>
          <w:tcPr>
            <w:tcW w:w="879" w:type="dxa"/>
            <w:shd w:val="clear" w:color="auto" w:fill="auto"/>
          </w:tcPr>
          <w:p w14:paraId="3B8BED6E" w14:textId="77777777" w:rsidR="00672641" w:rsidRPr="00AC23C4" w:rsidRDefault="00672641" w:rsidP="00AC23C4">
            <w:pPr>
              <w:pStyle w:val="TableCell0-2Break"/>
              <w:ind w:right="85"/>
              <w:jc w:val="right"/>
              <w:rPr>
                <w:sz w:val="19"/>
              </w:rPr>
            </w:pPr>
            <w:r>
              <w:t>74</w:t>
            </w:r>
          </w:p>
        </w:tc>
      </w:tr>
      <w:tr w:rsidR="00AC23C4" w:rsidRPr="00626ADA" w14:paraId="0ADC674E" w14:textId="77777777" w:rsidTr="00811C02">
        <w:tc>
          <w:tcPr>
            <w:tcW w:w="907" w:type="dxa"/>
            <w:shd w:val="clear" w:color="auto" w:fill="auto"/>
          </w:tcPr>
          <w:p w14:paraId="330DABB6" w14:textId="77777777" w:rsidR="00672641" w:rsidRPr="00DC22B1" w:rsidRDefault="00672641" w:rsidP="00672641">
            <w:pPr>
              <w:pStyle w:val="TableCell2-0Break"/>
              <w:rPr>
                <w:rStyle w:val="ChItalBold"/>
              </w:rPr>
            </w:pPr>
            <w:r w:rsidRPr="00DC22B1">
              <w:rPr>
                <w:rStyle w:val="ChItalBold"/>
              </w:rPr>
              <w:t>biasa</w:t>
            </w:r>
          </w:p>
        </w:tc>
        <w:tc>
          <w:tcPr>
            <w:tcW w:w="1191" w:type="dxa"/>
            <w:shd w:val="clear" w:color="auto" w:fill="auto"/>
          </w:tcPr>
          <w:p w14:paraId="2E813F8F" w14:textId="6658A127" w:rsidR="00672641" w:rsidRPr="00626ADA" w:rsidRDefault="00B7093A" w:rsidP="00672641">
            <w:pPr>
              <w:pStyle w:val="TableCell2-0Break"/>
            </w:pPr>
            <w:r>
              <w:t>‘</w:t>
            </w:r>
            <w:r w:rsidR="00672641" w:rsidRPr="0090507A">
              <w:t>be usual</w:t>
            </w:r>
            <w:r>
              <w:t>’</w:t>
            </w:r>
          </w:p>
        </w:tc>
        <w:tc>
          <w:tcPr>
            <w:tcW w:w="1191" w:type="dxa"/>
            <w:shd w:val="clear" w:color="auto" w:fill="auto"/>
          </w:tcPr>
          <w:p w14:paraId="2F7024A5" w14:textId="77777777" w:rsidR="00672641" w:rsidRPr="000D1235" w:rsidRDefault="00672641" w:rsidP="00672641">
            <w:pPr>
              <w:pStyle w:val="TableCell2-0Break"/>
              <w:rPr>
                <w:rStyle w:val="ChItalBoldUndl"/>
              </w:rPr>
            </w:pPr>
            <w:r w:rsidRPr="000D1235">
              <w:rPr>
                <w:rStyle w:val="ChItalBoldUndl"/>
              </w:rPr>
              <w:t>biasanya</w:t>
            </w:r>
          </w:p>
        </w:tc>
        <w:tc>
          <w:tcPr>
            <w:tcW w:w="1531" w:type="dxa"/>
            <w:shd w:val="clear" w:color="auto" w:fill="auto"/>
          </w:tcPr>
          <w:p w14:paraId="7C3AA3A8" w14:textId="0021E38C" w:rsidR="00672641" w:rsidRPr="00626ADA" w:rsidRDefault="00B7093A" w:rsidP="00672641">
            <w:pPr>
              <w:pStyle w:val="TableCell2-0Break"/>
            </w:pPr>
            <w:r>
              <w:t>‘</w:t>
            </w:r>
            <w:r w:rsidR="00672641" w:rsidRPr="0090507A">
              <w:t>usually</w:t>
            </w:r>
            <w:r>
              <w:t>’</w:t>
            </w:r>
          </w:p>
        </w:tc>
        <w:tc>
          <w:tcPr>
            <w:tcW w:w="737" w:type="dxa"/>
            <w:shd w:val="clear" w:color="auto" w:fill="auto"/>
          </w:tcPr>
          <w:p w14:paraId="70A55C70" w14:textId="77777777" w:rsidR="00672641" w:rsidRPr="00626ADA" w:rsidRDefault="00672641" w:rsidP="00AC23C4">
            <w:pPr>
              <w:pStyle w:val="TableCell2-0Break"/>
              <w:ind w:right="85"/>
              <w:jc w:val="right"/>
            </w:pPr>
            <w:r w:rsidRPr="0090507A">
              <w:t>18</w:t>
            </w:r>
          </w:p>
        </w:tc>
        <w:tc>
          <w:tcPr>
            <w:tcW w:w="879" w:type="dxa"/>
            <w:shd w:val="clear" w:color="auto" w:fill="auto"/>
          </w:tcPr>
          <w:p w14:paraId="12D830FF" w14:textId="77777777" w:rsidR="00672641" w:rsidRPr="006861BB" w:rsidRDefault="00672641" w:rsidP="00AC23C4">
            <w:pPr>
              <w:pStyle w:val="TableCell2-0Break"/>
              <w:ind w:right="85"/>
              <w:jc w:val="right"/>
            </w:pPr>
            <w:r w:rsidRPr="0090507A">
              <w:t>181</w:t>
            </w:r>
          </w:p>
        </w:tc>
      </w:tr>
      <w:tr w:rsidR="00AC23C4" w:rsidRPr="00AC23C4" w14:paraId="0C196741" w14:textId="77777777" w:rsidTr="00811C02">
        <w:tc>
          <w:tcPr>
            <w:tcW w:w="907" w:type="dxa"/>
            <w:shd w:val="clear" w:color="auto" w:fill="auto"/>
          </w:tcPr>
          <w:p w14:paraId="4473C572" w14:textId="77777777" w:rsidR="00672641" w:rsidRPr="00AC23C4" w:rsidRDefault="00672641" w:rsidP="00672641">
            <w:pPr>
              <w:rPr>
                <w:rStyle w:val="ChItalBold"/>
                <w:szCs w:val="19"/>
              </w:rPr>
            </w:pPr>
            <w:r w:rsidRPr="00AC23C4">
              <w:rPr>
                <w:rStyle w:val="ChItalBold"/>
                <w:szCs w:val="19"/>
              </w:rPr>
              <w:t>harus</w:t>
            </w:r>
          </w:p>
        </w:tc>
        <w:tc>
          <w:tcPr>
            <w:tcW w:w="1191" w:type="dxa"/>
            <w:shd w:val="clear" w:color="auto" w:fill="auto"/>
          </w:tcPr>
          <w:p w14:paraId="286A8367" w14:textId="54F92293" w:rsidR="00672641" w:rsidRPr="00AC23C4" w:rsidRDefault="00B7093A" w:rsidP="00672641">
            <w:pPr>
              <w:rPr>
                <w:szCs w:val="19"/>
              </w:rPr>
            </w:pPr>
            <w:r>
              <w:rPr>
                <w:szCs w:val="19"/>
              </w:rPr>
              <w:t>‘</w:t>
            </w:r>
            <w:r w:rsidR="00672641" w:rsidRPr="00AC23C4">
              <w:rPr>
                <w:szCs w:val="19"/>
              </w:rPr>
              <w:t>have to</w:t>
            </w:r>
            <w:r>
              <w:rPr>
                <w:szCs w:val="19"/>
              </w:rPr>
              <w:t>’</w:t>
            </w:r>
          </w:p>
        </w:tc>
        <w:tc>
          <w:tcPr>
            <w:tcW w:w="1191" w:type="dxa"/>
            <w:shd w:val="clear" w:color="auto" w:fill="auto"/>
          </w:tcPr>
          <w:p w14:paraId="193FC9DB" w14:textId="77777777" w:rsidR="00672641" w:rsidRPr="00AC23C4" w:rsidRDefault="00672641" w:rsidP="00672641">
            <w:pPr>
              <w:rPr>
                <w:szCs w:val="19"/>
              </w:rPr>
            </w:pPr>
            <w:r w:rsidRPr="000D1235">
              <w:rPr>
                <w:rStyle w:val="ChItalBold"/>
              </w:rPr>
              <w:t>harusnya</w:t>
            </w:r>
            <w:r w:rsidRPr="00AC23C4">
              <w:rPr>
                <w:rStyle w:val="FootnoteReference"/>
                <w:szCs w:val="19"/>
              </w:rPr>
              <w:footnoteReference w:id="127"/>
            </w:r>
          </w:p>
        </w:tc>
        <w:tc>
          <w:tcPr>
            <w:tcW w:w="1531" w:type="dxa"/>
            <w:shd w:val="clear" w:color="auto" w:fill="auto"/>
          </w:tcPr>
          <w:p w14:paraId="3F2F9C51" w14:textId="7F5F32E3" w:rsidR="00672641" w:rsidRPr="00AC23C4" w:rsidRDefault="00B7093A" w:rsidP="00672641">
            <w:pPr>
              <w:rPr>
                <w:szCs w:val="19"/>
              </w:rPr>
            </w:pPr>
            <w:r>
              <w:rPr>
                <w:szCs w:val="19"/>
              </w:rPr>
              <w:t>‘</w:t>
            </w:r>
            <w:r w:rsidR="00672641" w:rsidRPr="00AC23C4">
              <w:rPr>
                <w:szCs w:val="18"/>
              </w:rPr>
              <w:t>appropriately</w:t>
            </w:r>
            <w:r>
              <w:rPr>
                <w:szCs w:val="19"/>
              </w:rPr>
              <w:t>’</w:t>
            </w:r>
          </w:p>
        </w:tc>
        <w:tc>
          <w:tcPr>
            <w:tcW w:w="737" w:type="dxa"/>
            <w:shd w:val="clear" w:color="auto" w:fill="auto"/>
          </w:tcPr>
          <w:p w14:paraId="208CAD63" w14:textId="77777777" w:rsidR="00672641" w:rsidRPr="00AC23C4" w:rsidRDefault="00672641" w:rsidP="00AC23C4">
            <w:pPr>
              <w:ind w:right="85"/>
              <w:jc w:val="right"/>
              <w:rPr>
                <w:szCs w:val="19"/>
              </w:rPr>
            </w:pPr>
            <w:r w:rsidRPr="00AC23C4">
              <w:rPr>
                <w:szCs w:val="19"/>
              </w:rPr>
              <w:t>7</w:t>
            </w:r>
          </w:p>
        </w:tc>
        <w:tc>
          <w:tcPr>
            <w:tcW w:w="879" w:type="dxa"/>
            <w:shd w:val="clear" w:color="auto" w:fill="auto"/>
          </w:tcPr>
          <w:p w14:paraId="4FE48043" w14:textId="77777777" w:rsidR="00672641" w:rsidRPr="00AC23C4" w:rsidRDefault="00672641" w:rsidP="00AC23C4">
            <w:pPr>
              <w:ind w:right="85"/>
              <w:jc w:val="right"/>
              <w:rPr>
                <w:sz w:val="19"/>
                <w:szCs w:val="19"/>
              </w:rPr>
            </w:pPr>
            <w:r w:rsidRPr="00AC23C4">
              <w:rPr>
                <w:szCs w:val="19"/>
              </w:rPr>
              <w:t>379</w:t>
            </w:r>
          </w:p>
        </w:tc>
      </w:tr>
      <w:tr w:rsidR="00AC23C4" w:rsidRPr="00626ADA" w14:paraId="28724907" w14:textId="77777777" w:rsidTr="00811C02">
        <w:tc>
          <w:tcPr>
            <w:tcW w:w="907" w:type="dxa"/>
            <w:shd w:val="clear" w:color="auto" w:fill="auto"/>
          </w:tcPr>
          <w:p w14:paraId="459AE515" w14:textId="77777777" w:rsidR="00672641" w:rsidRPr="00AC23C4" w:rsidRDefault="00672641" w:rsidP="00672641">
            <w:pPr>
              <w:pStyle w:val="TableCell0-2Break"/>
              <w:rPr>
                <w:rStyle w:val="ChItalBold"/>
                <w:szCs w:val="19"/>
              </w:rPr>
            </w:pPr>
            <w:r w:rsidRPr="00AC23C4">
              <w:rPr>
                <w:rStyle w:val="ChItalBold"/>
                <w:szCs w:val="19"/>
              </w:rPr>
              <w:t>kusus</w:t>
            </w:r>
          </w:p>
        </w:tc>
        <w:tc>
          <w:tcPr>
            <w:tcW w:w="1191" w:type="dxa"/>
            <w:shd w:val="clear" w:color="auto" w:fill="auto"/>
          </w:tcPr>
          <w:p w14:paraId="62532082" w14:textId="0FF19885" w:rsidR="00672641" w:rsidRPr="00626ADA" w:rsidRDefault="00B7093A" w:rsidP="00672641">
            <w:pPr>
              <w:pStyle w:val="TableCell0-2Break"/>
            </w:pPr>
            <w:r>
              <w:rPr>
                <w:szCs w:val="19"/>
              </w:rPr>
              <w:t>‘</w:t>
            </w:r>
            <w:r w:rsidR="00672641" w:rsidRPr="00AC23C4">
              <w:rPr>
                <w:szCs w:val="19"/>
              </w:rPr>
              <w:t>be special</w:t>
            </w:r>
            <w:r>
              <w:rPr>
                <w:szCs w:val="19"/>
              </w:rPr>
              <w:t>’</w:t>
            </w:r>
          </w:p>
        </w:tc>
        <w:tc>
          <w:tcPr>
            <w:tcW w:w="1191" w:type="dxa"/>
            <w:shd w:val="clear" w:color="auto" w:fill="auto"/>
          </w:tcPr>
          <w:p w14:paraId="2A12F8D0" w14:textId="77777777" w:rsidR="00672641" w:rsidRPr="000D1235" w:rsidRDefault="00672641" w:rsidP="00672641">
            <w:pPr>
              <w:pStyle w:val="TableCell0-2Break"/>
              <w:rPr>
                <w:rStyle w:val="ChItalBoldUndl"/>
              </w:rPr>
            </w:pPr>
            <w:r w:rsidRPr="000D1235">
              <w:rPr>
                <w:rStyle w:val="ChItalBold"/>
              </w:rPr>
              <w:t>kususnya</w:t>
            </w:r>
          </w:p>
        </w:tc>
        <w:tc>
          <w:tcPr>
            <w:tcW w:w="1531" w:type="dxa"/>
            <w:shd w:val="clear" w:color="auto" w:fill="auto"/>
          </w:tcPr>
          <w:p w14:paraId="34E01862" w14:textId="46723555" w:rsidR="00672641" w:rsidRPr="00626ADA" w:rsidRDefault="00B7093A" w:rsidP="00672641">
            <w:pPr>
              <w:pStyle w:val="TableCell0-2Break"/>
            </w:pPr>
            <w:r>
              <w:rPr>
                <w:szCs w:val="19"/>
              </w:rPr>
              <w:t>‘</w:t>
            </w:r>
            <w:r w:rsidR="00672641" w:rsidRPr="00AC23C4">
              <w:rPr>
                <w:szCs w:val="19"/>
              </w:rPr>
              <w:t>especially</w:t>
            </w:r>
            <w:r>
              <w:rPr>
                <w:szCs w:val="19"/>
              </w:rPr>
              <w:t>’</w:t>
            </w:r>
          </w:p>
        </w:tc>
        <w:tc>
          <w:tcPr>
            <w:tcW w:w="737" w:type="dxa"/>
            <w:shd w:val="clear" w:color="auto" w:fill="auto"/>
          </w:tcPr>
          <w:p w14:paraId="141432C2" w14:textId="77777777" w:rsidR="00672641" w:rsidRPr="00626ADA" w:rsidRDefault="00672641" w:rsidP="00AC23C4">
            <w:pPr>
              <w:pStyle w:val="TableCell0-2Break"/>
              <w:ind w:right="85"/>
              <w:jc w:val="right"/>
            </w:pPr>
            <w:r>
              <w:t>3</w:t>
            </w:r>
          </w:p>
        </w:tc>
        <w:tc>
          <w:tcPr>
            <w:tcW w:w="879" w:type="dxa"/>
            <w:shd w:val="clear" w:color="auto" w:fill="auto"/>
          </w:tcPr>
          <w:p w14:paraId="65EBF712" w14:textId="77777777" w:rsidR="00672641" w:rsidRPr="00AC23C4" w:rsidRDefault="00672641" w:rsidP="00AC23C4">
            <w:pPr>
              <w:pStyle w:val="TableCell0-2Break"/>
              <w:ind w:right="85"/>
              <w:jc w:val="right"/>
              <w:rPr>
                <w:sz w:val="19"/>
              </w:rPr>
            </w:pPr>
            <w:r w:rsidRPr="00AC23C4">
              <w:rPr>
                <w:sz w:val="19"/>
              </w:rPr>
              <w:t>30</w:t>
            </w:r>
          </w:p>
        </w:tc>
      </w:tr>
    </w:tbl>
    <w:p w14:paraId="43686311" w14:textId="0A31AC49" w:rsidR="00672641" w:rsidRDefault="00672641" w:rsidP="00866199">
      <w:pPr>
        <w:pStyle w:val="Body0010after05before"/>
      </w:pPr>
      <w:r>
        <w:t xml:space="preserve">In </w:t>
      </w:r>
      <w:r>
        <w:fldChar w:fldCharType="begin"/>
      </w:r>
      <w:r>
        <w:instrText xml:space="preserve"> REF _Ref347164096 \h </w:instrText>
      </w:r>
      <w:r>
        <w:fldChar w:fldCharType="separate"/>
      </w:r>
      <w:r w:rsidR="00154D81" w:rsidRPr="00E54FF2">
        <w:t>(</w:t>
      </w:r>
      <w:r w:rsidR="00154D81">
        <w:rPr>
          <w:noProof/>
          <w:szCs w:val="19"/>
        </w:rPr>
        <w:t>63</w:t>
      </w:r>
      <w:r w:rsidR="00154D81" w:rsidRPr="00AC23C4">
        <w:rPr>
          <w:szCs w:val="19"/>
        </w:rPr>
        <w:t>)</w:t>
      </w:r>
      <w:r>
        <w:fldChar w:fldCharType="end"/>
      </w:r>
      <w:r>
        <w:t xml:space="preserve">, </w:t>
      </w:r>
      <w:r w:rsidRPr="009106F2">
        <w:rPr>
          <w:rStyle w:val="ChItalBold"/>
        </w:rPr>
        <w:t>­nya</w:t>
      </w:r>
      <w:r>
        <w:t xml:space="preserve"> is suffixed to the verbal base </w:t>
      </w:r>
      <w:r w:rsidRPr="00061ABA">
        <w:rPr>
          <w:rStyle w:val="ChItalBold"/>
        </w:rPr>
        <w:t>mo</w:t>
      </w:r>
      <w:r>
        <w:t xml:space="preserve"> </w:t>
      </w:r>
      <w:r w:rsidR="00B7093A">
        <w:t>‘</w:t>
      </w:r>
      <w:r>
        <w:t>want</w:t>
      </w:r>
      <w:r w:rsidR="00B7093A">
        <w:t>’</w:t>
      </w:r>
      <w:r>
        <w:t xml:space="preserve"> giving the nominalized form </w:t>
      </w:r>
      <w:r w:rsidRPr="00CB3070">
        <w:rPr>
          <w:rStyle w:val="ChItalBold"/>
        </w:rPr>
        <w:t>ma</w:t>
      </w:r>
      <w:r>
        <w:rPr>
          <w:rStyle w:val="ChItalBold"/>
        </w:rPr>
        <w:t>w</w:t>
      </w:r>
      <w:r w:rsidRPr="00CB3070">
        <w:rPr>
          <w:rStyle w:val="ChItalBold"/>
        </w:rPr>
        <w:t>nya</w:t>
      </w:r>
      <w:r>
        <w:t xml:space="preserve"> </w:t>
      </w:r>
      <w:r w:rsidR="00B7093A">
        <w:t>‘</w:t>
      </w:r>
      <w:r>
        <w:t>the wanting of</w:t>
      </w:r>
      <w:r w:rsidR="00B7093A">
        <w:t>’</w:t>
      </w:r>
      <w:r>
        <w:t xml:space="preserve">. The example in </w:t>
      </w:r>
      <w:r>
        <w:fldChar w:fldCharType="begin"/>
      </w:r>
      <w:r>
        <w:instrText xml:space="preserve"> REF _Ref347164097 \h </w:instrText>
      </w:r>
      <w:r>
        <w:fldChar w:fldCharType="separate"/>
      </w:r>
      <w:r w:rsidR="00154D81" w:rsidRPr="00E54FF2">
        <w:t>(</w:t>
      </w:r>
      <w:r w:rsidR="00154D81">
        <w:rPr>
          <w:noProof/>
          <w:szCs w:val="19"/>
        </w:rPr>
        <w:t>64</w:t>
      </w:r>
      <w:r w:rsidR="00154D81" w:rsidRPr="00AC23C4">
        <w:rPr>
          <w:szCs w:val="19"/>
        </w:rPr>
        <w:t>)</w:t>
      </w:r>
      <w:r>
        <w:fldChar w:fldCharType="end"/>
      </w:r>
      <w:r>
        <w:t xml:space="preserve"> illustrates the preferred strategy of expressing the same meaning in a verbal clause with the base </w:t>
      </w:r>
      <w:r w:rsidRPr="00061ABA">
        <w:rPr>
          <w:rStyle w:val="ChItalBold"/>
        </w:rPr>
        <w:t>mo</w:t>
      </w:r>
      <w:r>
        <w:t xml:space="preserve"> </w:t>
      </w:r>
      <w:r w:rsidR="00B7093A">
        <w:t>‘</w:t>
      </w:r>
      <w:r>
        <w:t>want</w:t>
      </w:r>
      <w:r w:rsidR="00B7093A">
        <w:t>’</w:t>
      </w:r>
      <w:r>
        <w:t>.</w:t>
      </w:r>
    </w:p>
    <w:p w14:paraId="4281BB7E" w14:textId="1F66FBDA" w:rsidR="00C05999" w:rsidRDefault="00C05999" w:rsidP="00C05999">
      <w:pPr>
        <w:pStyle w:val="ExampleTitle"/>
      </w:pPr>
      <w:r>
        <w:t>Suf</w:t>
      </w:r>
      <w:r w:rsidRPr="007855F0">
        <w:t xml:space="preserve">fix </w:t>
      </w:r>
      <w:r w:rsidRPr="009106F2">
        <w:rPr>
          <w:rStyle w:val="ChItalBold"/>
        </w:rPr>
        <w:t>­nya</w:t>
      </w:r>
      <w:r>
        <w:t xml:space="preserve">: Use patterns of base word </w:t>
      </w:r>
      <w:r w:rsidRPr="00C05999">
        <w:rPr>
          <w:rStyle w:val="ChItalBold"/>
        </w:rPr>
        <w:t>mo</w:t>
      </w:r>
      <w:r>
        <w:t xml:space="preserve"> ‘want’ versus derived lexeme</w:t>
      </w:r>
    </w:p>
    <w:tbl>
      <w:tblPr>
        <w:tblW w:w="6163" w:type="dxa"/>
        <w:tblCellMar>
          <w:left w:w="42" w:type="dxa"/>
          <w:right w:w="42" w:type="dxa"/>
        </w:tblCellMar>
        <w:tblLook w:val="01E0" w:firstRow="1" w:lastRow="1" w:firstColumn="1" w:lastColumn="1" w:noHBand="0" w:noVBand="0"/>
      </w:tblPr>
      <w:tblGrid>
        <w:gridCol w:w="709"/>
        <w:gridCol w:w="1262"/>
        <w:gridCol w:w="373"/>
        <w:gridCol w:w="929"/>
        <w:gridCol w:w="573"/>
        <w:gridCol w:w="696"/>
        <w:gridCol w:w="573"/>
        <w:gridCol w:w="360"/>
        <w:gridCol w:w="688"/>
      </w:tblGrid>
      <w:tr w:rsidR="00AC23C4" w:rsidRPr="004252B5" w14:paraId="77F0247E" w14:textId="77777777" w:rsidTr="00AC23C4">
        <w:tc>
          <w:tcPr>
            <w:tcW w:w="709" w:type="dxa"/>
            <w:shd w:val="clear" w:color="auto" w:fill="auto"/>
          </w:tcPr>
          <w:p w14:paraId="16AD4EA2" w14:textId="77777777" w:rsidR="00672641" w:rsidRPr="00AC23C4" w:rsidRDefault="00672641" w:rsidP="00672641">
            <w:pPr>
              <w:pStyle w:val="O0Nwnext"/>
              <w:rPr>
                <w:szCs w:val="19"/>
              </w:rPr>
            </w:pPr>
            <w:bookmarkStart w:id="1484" w:name="_Ref347164096"/>
            <w:r w:rsidRPr="00E54FF2">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3</w:t>
            </w:r>
            <w:r w:rsidRPr="00AC23C4">
              <w:rPr>
                <w:szCs w:val="19"/>
              </w:rPr>
              <w:fldChar w:fldCharType="end"/>
            </w:r>
            <w:r w:rsidRPr="00AC23C4">
              <w:rPr>
                <w:szCs w:val="19"/>
              </w:rPr>
              <w:t>)</w:t>
            </w:r>
            <w:bookmarkEnd w:id="1484"/>
          </w:p>
        </w:tc>
        <w:tc>
          <w:tcPr>
            <w:tcW w:w="1262" w:type="dxa"/>
            <w:shd w:val="clear" w:color="auto" w:fill="auto"/>
          </w:tcPr>
          <w:p w14:paraId="11AE4CF5" w14:textId="77777777" w:rsidR="00672641" w:rsidRPr="00904D72" w:rsidRDefault="00672641" w:rsidP="00672641">
            <w:pPr>
              <w:pStyle w:val="Text"/>
              <w:rPr>
                <w:rStyle w:val="ChBlueBold"/>
              </w:rPr>
            </w:pPr>
            <w:r w:rsidRPr="00904D72">
              <w:rPr>
                <w:rStyle w:val="ChBlueBold"/>
              </w:rPr>
              <w:t>ma</w:t>
            </w:r>
            <w:r>
              <w:rPr>
                <w:rStyle w:val="ChBlueBold"/>
              </w:rPr>
              <w:t>w</w:t>
            </w:r>
            <w:r w:rsidRPr="008C675E">
              <w:rPr>
                <w:rStyle w:val="ChBlueBold"/>
              </w:rPr>
              <w:t>–</w:t>
            </w:r>
            <w:r w:rsidRPr="00904D72">
              <w:rPr>
                <w:rStyle w:val="ChBlueBold"/>
              </w:rPr>
              <w:t>nya</w:t>
            </w:r>
          </w:p>
        </w:tc>
        <w:tc>
          <w:tcPr>
            <w:tcW w:w="373" w:type="dxa"/>
            <w:shd w:val="clear" w:color="auto" w:fill="auto"/>
          </w:tcPr>
          <w:p w14:paraId="66CB1E01" w14:textId="77777777" w:rsidR="00672641" w:rsidRPr="004252B5" w:rsidRDefault="00672641" w:rsidP="00672641">
            <w:pPr>
              <w:pStyle w:val="Text"/>
            </w:pPr>
            <w:r w:rsidRPr="004252B5">
              <w:t>ke</w:t>
            </w:r>
          </w:p>
        </w:tc>
        <w:tc>
          <w:tcPr>
            <w:tcW w:w="929" w:type="dxa"/>
            <w:shd w:val="clear" w:color="auto" w:fill="auto"/>
          </w:tcPr>
          <w:p w14:paraId="194B05C0" w14:textId="77777777" w:rsidR="00672641" w:rsidRPr="004252B5" w:rsidRDefault="00672641" w:rsidP="00672641">
            <w:pPr>
              <w:pStyle w:val="Text"/>
            </w:pPr>
            <w:r w:rsidRPr="004252B5">
              <w:t>kampung</w:t>
            </w:r>
          </w:p>
        </w:tc>
        <w:tc>
          <w:tcPr>
            <w:tcW w:w="573" w:type="dxa"/>
            <w:shd w:val="clear" w:color="auto" w:fill="auto"/>
          </w:tcPr>
          <w:p w14:paraId="6E28541D" w14:textId="77777777" w:rsidR="00672641" w:rsidRPr="004252B5" w:rsidRDefault="00962F1E" w:rsidP="00672641">
            <w:pPr>
              <w:pStyle w:val="Text"/>
            </w:pPr>
            <w:r>
              <w:t>maw</w:t>
            </w:r>
          </w:p>
        </w:tc>
        <w:tc>
          <w:tcPr>
            <w:tcW w:w="696" w:type="dxa"/>
            <w:shd w:val="clear" w:color="auto" w:fill="auto"/>
          </w:tcPr>
          <w:p w14:paraId="1C2FD3AC" w14:textId="77777777" w:rsidR="00672641" w:rsidRPr="004252B5" w:rsidRDefault="00672641" w:rsidP="00672641">
            <w:pPr>
              <w:pStyle w:val="Text"/>
            </w:pPr>
            <w:r w:rsidRPr="004252B5">
              <w:t>bikin</w:t>
            </w:r>
            <w:r w:rsidR="00962F1E">
              <w:t>g</w:t>
            </w:r>
          </w:p>
        </w:tc>
        <w:tc>
          <w:tcPr>
            <w:tcW w:w="573" w:type="dxa"/>
            <w:shd w:val="clear" w:color="auto" w:fill="auto"/>
          </w:tcPr>
          <w:p w14:paraId="71D84021" w14:textId="77777777" w:rsidR="00672641" w:rsidRPr="004252B5" w:rsidRDefault="00672641" w:rsidP="00672641">
            <w:pPr>
              <w:pStyle w:val="Text"/>
            </w:pPr>
            <w:r w:rsidRPr="004252B5">
              <w:t>apa</w:t>
            </w:r>
          </w:p>
        </w:tc>
        <w:tc>
          <w:tcPr>
            <w:tcW w:w="360" w:type="dxa"/>
            <w:shd w:val="clear" w:color="auto" w:fill="auto"/>
          </w:tcPr>
          <w:p w14:paraId="1021193E" w14:textId="77777777" w:rsidR="00672641" w:rsidRPr="004252B5" w:rsidRDefault="00672641" w:rsidP="00672641">
            <w:pPr>
              <w:pStyle w:val="Text"/>
            </w:pPr>
            <w:r w:rsidRPr="004252B5">
              <w:t>di</w:t>
            </w:r>
          </w:p>
        </w:tc>
        <w:tc>
          <w:tcPr>
            <w:tcW w:w="688" w:type="dxa"/>
            <w:shd w:val="clear" w:color="auto" w:fill="auto"/>
          </w:tcPr>
          <w:p w14:paraId="60D21EB0" w14:textId="77777777" w:rsidR="00672641" w:rsidRPr="004252B5" w:rsidRDefault="00672641" w:rsidP="00672641">
            <w:pPr>
              <w:pStyle w:val="Text"/>
            </w:pPr>
            <w:r w:rsidRPr="004252B5">
              <w:t>sana</w:t>
            </w:r>
          </w:p>
        </w:tc>
      </w:tr>
      <w:tr w:rsidR="00AC23C4" w:rsidRPr="004252B5" w14:paraId="597205A4" w14:textId="77777777" w:rsidTr="00AC23C4">
        <w:tc>
          <w:tcPr>
            <w:tcW w:w="709" w:type="dxa"/>
            <w:shd w:val="clear" w:color="auto" w:fill="auto"/>
          </w:tcPr>
          <w:p w14:paraId="52B4FED1" w14:textId="77777777" w:rsidR="00672641" w:rsidRPr="004252B5" w:rsidRDefault="00672641" w:rsidP="00672641">
            <w:pPr>
              <w:pStyle w:val="GlossEng"/>
            </w:pPr>
          </w:p>
        </w:tc>
        <w:tc>
          <w:tcPr>
            <w:tcW w:w="1262" w:type="dxa"/>
            <w:shd w:val="clear" w:color="auto" w:fill="auto"/>
          </w:tcPr>
          <w:p w14:paraId="04A07A50" w14:textId="77777777" w:rsidR="00672641" w:rsidRPr="004252B5" w:rsidRDefault="00672641" w:rsidP="00672641">
            <w:pPr>
              <w:pStyle w:val="GlossEng"/>
            </w:pPr>
            <w:r w:rsidRPr="004252B5">
              <w:t>want</w:t>
            </w:r>
            <w:r w:rsidRPr="00CD060F">
              <w:t>–</w:t>
            </w:r>
            <w:r w:rsidRPr="0099608C">
              <w:rPr>
                <w:rStyle w:val="ChSmallCaps"/>
              </w:rPr>
              <w:t>3poss</w:t>
            </w:r>
            <w:r w:rsidR="005611F4">
              <w:rPr>
                <w:rStyle w:val="ChSmallCaps"/>
              </w:rPr>
              <w:t>r</w:t>
            </w:r>
          </w:p>
        </w:tc>
        <w:tc>
          <w:tcPr>
            <w:tcW w:w="373" w:type="dxa"/>
            <w:shd w:val="clear" w:color="auto" w:fill="auto"/>
          </w:tcPr>
          <w:p w14:paraId="1B80EF22" w14:textId="77777777" w:rsidR="00672641" w:rsidRPr="004252B5" w:rsidRDefault="00672641" w:rsidP="00672641">
            <w:pPr>
              <w:pStyle w:val="GlossEng"/>
            </w:pPr>
            <w:r w:rsidRPr="004252B5">
              <w:t>to</w:t>
            </w:r>
          </w:p>
        </w:tc>
        <w:tc>
          <w:tcPr>
            <w:tcW w:w="929" w:type="dxa"/>
            <w:shd w:val="clear" w:color="auto" w:fill="auto"/>
          </w:tcPr>
          <w:p w14:paraId="3C62BB4D" w14:textId="77777777" w:rsidR="00672641" w:rsidRPr="004252B5" w:rsidRDefault="00672641" w:rsidP="00672641">
            <w:pPr>
              <w:pStyle w:val="GlossEng"/>
            </w:pPr>
            <w:r w:rsidRPr="004252B5">
              <w:t>village</w:t>
            </w:r>
          </w:p>
        </w:tc>
        <w:tc>
          <w:tcPr>
            <w:tcW w:w="573" w:type="dxa"/>
            <w:shd w:val="clear" w:color="auto" w:fill="auto"/>
          </w:tcPr>
          <w:p w14:paraId="32B84B8B" w14:textId="77777777" w:rsidR="00672641" w:rsidRPr="004252B5" w:rsidRDefault="00672641" w:rsidP="00672641">
            <w:pPr>
              <w:pStyle w:val="GlossEng"/>
            </w:pPr>
            <w:r w:rsidRPr="004252B5">
              <w:t>want</w:t>
            </w:r>
          </w:p>
        </w:tc>
        <w:tc>
          <w:tcPr>
            <w:tcW w:w="696" w:type="dxa"/>
            <w:shd w:val="clear" w:color="auto" w:fill="auto"/>
          </w:tcPr>
          <w:p w14:paraId="6336F3C7" w14:textId="77777777" w:rsidR="00672641" w:rsidRPr="004252B5" w:rsidRDefault="00672641" w:rsidP="00672641">
            <w:pPr>
              <w:pStyle w:val="GlossEng"/>
            </w:pPr>
            <w:r w:rsidRPr="004252B5">
              <w:t>make</w:t>
            </w:r>
          </w:p>
        </w:tc>
        <w:tc>
          <w:tcPr>
            <w:tcW w:w="573" w:type="dxa"/>
            <w:shd w:val="clear" w:color="auto" w:fill="auto"/>
          </w:tcPr>
          <w:p w14:paraId="4E3302CB" w14:textId="77777777" w:rsidR="00672641" w:rsidRPr="004252B5" w:rsidRDefault="00672641" w:rsidP="00672641">
            <w:pPr>
              <w:pStyle w:val="GlossEng"/>
            </w:pPr>
            <w:r w:rsidRPr="004252B5">
              <w:t>what</w:t>
            </w:r>
          </w:p>
        </w:tc>
        <w:tc>
          <w:tcPr>
            <w:tcW w:w="360" w:type="dxa"/>
            <w:shd w:val="clear" w:color="auto" w:fill="auto"/>
          </w:tcPr>
          <w:p w14:paraId="15FEF5FF" w14:textId="77777777" w:rsidR="00672641" w:rsidRPr="004252B5" w:rsidRDefault="00672641" w:rsidP="00672641">
            <w:pPr>
              <w:pStyle w:val="GlossEng"/>
            </w:pPr>
            <w:r w:rsidRPr="004252B5">
              <w:t>at</w:t>
            </w:r>
          </w:p>
        </w:tc>
        <w:tc>
          <w:tcPr>
            <w:tcW w:w="688" w:type="dxa"/>
            <w:shd w:val="clear" w:color="auto" w:fill="auto"/>
          </w:tcPr>
          <w:p w14:paraId="712FFFB7" w14:textId="77777777" w:rsidR="00672641" w:rsidRPr="0099608C" w:rsidRDefault="00672641" w:rsidP="00672641">
            <w:pPr>
              <w:pStyle w:val="GlossEng"/>
              <w:rPr>
                <w:rStyle w:val="ChSmallCaps"/>
              </w:rPr>
            </w:pPr>
            <w:r w:rsidRPr="0099608C">
              <w:rPr>
                <w:rStyle w:val="ChSmallCaps"/>
              </w:rPr>
              <w:t>l.dist</w:t>
            </w:r>
          </w:p>
        </w:tc>
      </w:tr>
    </w:tbl>
    <w:p w14:paraId="064F4FA8" w14:textId="7BA51C87" w:rsidR="00672641" w:rsidRDefault="009F43B5" w:rsidP="00672641">
      <w:pPr>
        <w:pStyle w:val="FreeTranslEng"/>
      </w:pPr>
      <w:r>
        <w:t>[Addressing</w:t>
      </w:r>
      <w:r w:rsidR="00672641">
        <w:t xml:space="preserve"> a teenager</w:t>
      </w:r>
      <w:r w:rsidR="00AA2EDF">
        <w:t xml:space="preserve"> </w:t>
      </w:r>
      <w:r>
        <w:t>who plays</w:t>
      </w:r>
      <w:r w:rsidR="00AA2EDF">
        <w:t xml:space="preserve"> hooky</w:t>
      </w:r>
      <w:r w:rsidR="00672641">
        <w:t xml:space="preserve">:] </w:t>
      </w:r>
      <w:r w:rsidR="00B7093A">
        <w:t>‘</w:t>
      </w:r>
      <w:r w:rsidR="00672641" w:rsidRPr="00934E33">
        <w:rPr>
          <w:rStyle w:val="ChBlueBold"/>
        </w:rPr>
        <w:t>your wish</w:t>
      </w:r>
      <w:r w:rsidR="00672641">
        <w:t xml:space="preserve"> </w:t>
      </w:r>
      <w:r w:rsidR="00672641" w:rsidRPr="004252B5">
        <w:t>(</w:t>
      </w:r>
      <w:r w:rsidR="00672641">
        <w:t xml:space="preserve">is </w:t>
      </w:r>
      <w:r w:rsidR="00672641" w:rsidRPr="004252B5">
        <w:t>to go) to the village, what do (you) want to do there?</w:t>
      </w:r>
      <w:r w:rsidR="00B7093A">
        <w:t>’</w:t>
      </w:r>
      <w:r w:rsidR="00672641">
        <w:t xml:space="preserve"> (Lit. </w:t>
      </w:r>
      <w:r w:rsidR="00B7093A">
        <w:t>‘</w:t>
      </w:r>
      <w:r w:rsidR="00672641" w:rsidRPr="00F32C8E">
        <w:rPr>
          <w:rStyle w:val="ChBlueBold"/>
        </w:rPr>
        <w:t>his w</w:t>
      </w:r>
      <w:r w:rsidR="00672641">
        <w:rPr>
          <w:rStyle w:val="ChBlueBold"/>
        </w:rPr>
        <w:t>anting</w:t>
      </w:r>
      <w:r w:rsidR="00672641" w:rsidRPr="00F32C8E">
        <w:t xml:space="preserve"> </w:t>
      </w:r>
      <w:r w:rsidR="00672641">
        <w:t>(</w:t>
      </w:r>
      <w:r w:rsidR="00672641" w:rsidRPr="00F32C8E">
        <w:t>is</w:t>
      </w:r>
      <w:r w:rsidR="00672641">
        <w:t>)</w:t>
      </w:r>
      <w:r w:rsidR="00672641" w:rsidRPr="00F32C8E">
        <w:t xml:space="preserve"> to the village</w:t>
      </w:r>
      <w:r w:rsidR="00B7093A">
        <w:t>’</w:t>
      </w:r>
      <w:r w:rsidR="00672641">
        <w:t xml:space="preserve">) </w:t>
      </w:r>
      <w:r w:rsidR="00672641" w:rsidRPr="002C00F6">
        <w:rPr>
          <w:rStyle w:val="ExampleSource"/>
        </w:rPr>
        <w:t>[081115-001a-Cv.0046]</w:t>
      </w:r>
    </w:p>
    <w:tbl>
      <w:tblPr>
        <w:tblW w:w="5208" w:type="dxa"/>
        <w:tblCellMar>
          <w:left w:w="42" w:type="dxa"/>
          <w:right w:w="42" w:type="dxa"/>
        </w:tblCellMar>
        <w:tblLook w:val="01E0" w:firstRow="1" w:lastRow="1" w:firstColumn="1" w:lastColumn="1" w:noHBand="0" w:noVBand="0"/>
      </w:tblPr>
      <w:tblGrid>
        <w:gridCol w:w="709"/>
        <w:gridCol w:w="489"/>
        <w:gridCol w:w="573"/>
        <w:gridCol w:w="373"/>
        <w:gridCol w:w="929"/>
        <w:gridCol w:w="484"/>
        <w:gridCol w:w="489"/>
        <w:gridCol w:w="1162"/>
      </w:tblGrid>
      <w:tr w:rsidR="00AC23C4" w:rsidRPr="00D14F8A" w14:paraId="5937CC02" w14:textId="77777777" w:rsidTr="00AC23C4">
        <w:tc>
          <w:tcPr>
            <w:tcW w:w="709" w:type="dxa"/>
            <w:shd w:val="clear" w:color="auto" w:fill="auto"/>
          </w:tcPr>
          <w:p w14:paraId="2BAF82CD" w14:textId="77777777" w:rsidR="00672641" w:rsidRPr="00AC23C4" w:rsidRDefault="00672641" w:rsidP="00672641">
            <w:pPr>
              <w:pStyle w:val="O0Nwnext"/>
              <w:rPr>
                <w:szCs w:val="19"/>
              </w:rPr>
            </w:pPr>
            <w:bookmarkStart w:id="1485" w:name="_Ref347164097"/>
            <w:r w:rsidRPr="00E54FF2">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4</w:t>
            </w:r>
            <w:r w:rsidRPr="00AC23C4">
              <w:rPr>
                <w:szCs w:val="19"/>
              </w:rPr>
              <w:fldChar w:fldCharType="end"/>
            </w:r>
            <w:r w:rsidRPr="00AC23C4">
              <w:rPr>
                <w:szCs w:val="19"/>
              </w:rPr>
              <w:t>)</w:t>
            </w:r>
            <w:bookmarkEnd w:id="1485"/>
          </w:p>
        </w:tc>
        <w:tc>
          <w:tcPr>
            <w:tcW w:w="489" w:type="dxa"/>
            <w:shd w:val="clear" w:color="auto" w:fill="auto"/>
          </w:tcPr>
          <w:p w14:paraId="0739B0BE" w14:textId="77777777" w:rsidR="00672641" w:rsidRPr="00934E33" w:rsidRDefault="00672641" w:rsidP="00672641">
            <w:pPr>
              <w:pStyle w:val="Text"/>
              <w:rPr>
                <w:rStyle w:val="ChBlueBold"/>
              </w:rPr>
            </w:pPr>
            <w:r w:rsidRPr="00934E33">
              <w:rPr>
                <w:rStyle w:val="ChBlueBold"/>
              </w:rPr>
              <w:t>ko</w:t>
            </w:r>
          </w:p>
        </w:tc>
        <w:tc>
          <w:tcPr>
            <w:tcW w:w="573" w:type="dxa"/>
            <w:shd w:val="clear" w:color="auto" w:fill="auto"/>
          </w:tcPr>
          <w:p w14:paraId="4B3E1A53" w14:textId="77777777" w:rsidR="00672641" w:rsidRPr="00934E33" w:rsidRDefault="00672641" w:rsidP="00672641">
            <w:pPr>
              <w:pStyle w:val="Text"/>
              <w:rPr>
                <w:rStyle w:val="ChBlueBold"/>
              </w:rPr>
            </w:pPr>
            <w:r w:rsidRPr="00934E33">
              <w:rPr>
                <w:rStyle w:val="ChBlueBold"/>
              </w:rPr>
              <w:t>mo</w:t>
            </w:r>
          </w:p>
        </w:tc>
        <w:tc>
          <w:tcPr>
            <w:tcW w:w="373" w:type="dxa"/>
            <w:shd w:val="clear" w:color="auto" w:fill="auto"/>
          </w:tcPr>
          <w:p w14:paraId="2884CFED" w14:textId="77777777" w:rsidR="00672641" w:rsidRPr="00523826" w:rsidRDefault="00672641" w:rsidP="00672641">
            <w:pPr>
              <w:pStyle w:val="Text"/>
            </w:pPr>
            <w:r w:rsidRPr="00523826">
              <w:t>ke</w:t>
            </w:r>
          </w:p>
        </w:tc>
        <w:tc>
          <w:tcPr>
            <w:tcW w:w="929" w:type="dxa"/>
            <w:shd w:val="clear" w:color="auto" w:fill="auto"/>
          </w:tcPr>
          <w:p w14:paraId="0A296E8C" w14:textId="77777777" w:rsidR="00672641" w:rsidRPr="00523826" w:rsidRDefault="00672641" w:rsidP="00672641">
            <w:pPr>
              <w:pStyle w:val="Text"/>
            </w:pPr>
            <w:r w:rsidRPr="00523826">
              <w:t>kampun</w:t>
            </w:r>
            <w:r>
              <w:t>g</w:t>
            </w:r>
          </w:p>
        </w:tc>
        <w:tc>
          <w:tcPr>
            <w:tcW w:w="484" w:type="dxa"/>
            <w:shd w:val="clear" w:color="auto" w:fill="auto"/>
          </w:tcPr>
          <w:p w14:paraId="7282B438" w14:textId="77777777" w:rsidR="00672641" w:rsidRPr="00523826" w:rsidRDefault="00672641" w:rsidP="00672641">
            <w:pPr>
              <w:pStyle w:val="Text"/>
            </w:pPr>
            <w:r w:rsidRPr="00523826">
              <w:t>tapi</w:t>
            </w:r>
          </w:p>
        </w:tc>
        <w:tc>
          <w:tcPr>
            <w:tcW w:w="489" w:type="dxa"/>
            <w:shd w:val="clear" w:color="auto" w:fill="auto"/>
          </w:tcPr>
          <w:p w14:paraId="1B48AD80" w14:textId="77777777" w:rsidR="00672641" w:rsidRPr="00523826" w:rsidRDefault="00672641" w:rsidP="00672641">
            <w:pPr>
              <w:pStyle w:val="Text"/>
            </w:pPr>
            <w:r w:rsidRPr="00523826">
              <w:t>ko</w:t>
            </w:r>
          </w:p>
        </w:tc>
        <w:tc>
          <w:tcPr>
            <w:tcW w:w="1162" w:type="dxa"/>
            <w:shd w:val="clear" w:color="auto" w:fill="auto"/>
          </w:tcPr>
          <w:p w14:paraId="4E34C35E" w14:textId="77777777" w:rsidR="00672641" w:rsidRPr="00523826" w:rsidRDefault="00672641" w:rsidP="00672641">
            <w:pPr>
              <w:pStyle w:val="Text"/>
            </w:pPr>
            <w:r w:rsidRPr="00523826">
              <w:t>skola</w:t>
            </w:r>
          </w:p>
        </w:tc>
      </w:tr>
      <w:tr w:rsidR="00AC23C4" w:rsidRPr="00AC23C4" w14:paraId="5EA63A10" w14:textId="77777777" w:rsidTr="00AC23C4">
        <w:tc>
          <w:tcPr>
            <w:tcW w:w="709" w:type="dxa"/>
            <w:shd w:val="clear" w:color="auto" w:fill="auto"/>
          </w:tcPr>
          <w:p w14:paraId="4C9A40EB" w14:textId="77777777" w:rsidR="00672641" w:rsidRPr="00523826" w:rsidRDefault="00672641" w:rsidP="00672641">
            <w:pPr>
              <w:pStyle w:val="GlossEng"/>
            </w:pPr>
          </w:p>
        </w:tc>
        <w:tc>
          <w:tcPr>
            <w:tcW w:w="489" w:type="dxa"/>
            <w:shd w:val="clear" w:color="auto" w:fill="auto"/>
          </w:tcPr>
          <w:p w14:paraId="54B94931" w14:textId="77777777" w:rsidR="00672641" w:rsidRPr="0099608C" w:rsidRDefault="00672641" w:rsidP="00672641">
            <w:pPr>
              <w:pStyle w:val="GlossEng"/>
              <w:rPr>
                <w:rStyle w:val="ChSmallCaps"/>
              </w:rPr>
            </w:pPr>
            <w:r w:rsidRPr="0099608C">
              <w:rPr>
                <w:rStyle w:val="ChSmallCaps"/>
              </w:rPr>
              <w:t>2sg</w:t>
            </w:r>
          </w:p>
        </w:tc>
        <w:tc>
          <w:tcPr>
            <w:tcW w:w="573" w:type="dxa"/>
            <w:shd w:val="clear" w:color="auto" w:fill="auto"/>
          </w:tcPr>
          <w:p w14:paraId="6339C420" w14:textId="77777777" w:rsidR="00672641" w:rsidRPr="00523826" w:rsidRDefault="00672641" w:rsidP="00672641">
            <w:pPr>
              <w:pStyle w:val="GlossEng"/>
            </w:pPr>
            <w:r w:rsidRPr="00523826">
              <w:t>want</w:t>
            </w:r>
          </w:p>
        </w:tc>
        <w:tc>
          <w:tcPr>
            <w:tcW w:w="373" w:type="dxa"/>
            <w:shd w:val="clear" w:color="auto" w:fill="auto"/>
          </w:tcPr>
          <w:p w14:paraId="3A25EBF9" w14:textId="77777777" w:rsidR="00672641" w:rsidRPr="00523826" w:rsidRDefault="00672641" w:rsidP="00672641">
            <w:pPr>
              <w:pStyle w:val="GlossEng"/>
            </w:pPr>
            <w:r w:rsidRPr="00523826">
              <w:t>to</w:t>
            </w:r>
          </w:p>
        </w:tc>
        <w:tc>
          <w:tcPr>
            <w:tcW w:w="929" w:type="dxa"/>
            <w:shd w:val="clear" w:color="auto" w:fill="auto"/>
          </w:tcPr>
          <w:p w14:paraId="5BDA7BF5" w14:textId="77777777" w:rsidR="00672641" w:rsidRPr="00523826" w:rsidRDefault="00672641" w:rsidP="00672641">
            <w:pPr>
              <w:pStyle w:val="GlossEng"/>
            </w:pPr>
            <w:r w:rsidRPr="00523826">
              <w:t>village</w:t>
            </w:r>
          </w:p>
        </w:tc>
        <w:tc>
          <w:tcPr>
            <w:tcW w:w="484" w:type="dxa"/>
            <w:shd w:val="clear" w:color="auto" w:fill="auto"/>
          </w:tcPr>
          <w:p w14:paraId="67D2514D" w14:textId="77777777" w:rsidR="00672641" w:rsidRPr="002A6AF2" w:rsidRDefault="00672641" w:rsidP="00672641">
            <w:pPr>
              <w:pStyle w:val="GlossEng"/>
            </w:pPr>
            <w:r w:rsidRPr="002A6AF2">
              <w:t>but</w:t>
            </w:r>
          </w:p>
        </w:tc>
        <w:tc>
          <w:tcPr>
            <w:tcW w:w="489" w:type="dxa"/>
            <w:shd w:val="clear" w:color="auto" w:fill="auto"/>
          </w:tcPr>
          <w:p w14:paraId="0A85D503" w14:textId="77777777" w:rsidR="00672641" w:rsidRPr="0099608C" w:rsidRDefault="00672641" w:rsidP="00672641">
            <w:pPr>
              <w:pStyle w:val="GlossEng"/>
              <w:rPr>
                <w:rStyle w:val="ChSmallCaps"/>
              </w:rPr>
            </w:pPr>
            <w:r w:rsidRPr="0099608C">
              <w:rPr>
                <w:rStyle w:val="ChSmallCaps"/>
              </w:rPr>
              <w:t>2sg</w:t>
            </w:r>
          </w:p>
        </w:tc>
        <w:tc>
          <w:tcPr>
            <w:tcW w:w="1162" w:type="dxa"/>
            <w:shd w:val="clear" w:color="auto" w:fill="auto"/>
          </w:tcPr>
          <w:p w14:paraId="4B4985FE" w14:textId="77777777" w:rsidR="00672641" w:rsidRPr="00523826" w:rsidRDefault="00672641" w:rsidP="00672641">
            <w:pPr>
              <w:pStyle w:val="GlossEng"/>
            </w:pPr>
            <w:r>
              <w:t>go.to.</w:t>
            </w:r>
            <w:r w:rsidRPr="00523826">
              <w:t>school</w:t>
            </w:r>
          </w:p>
        </w:tc>
      </w:tr>
    </w:tbl>
    <w:p w14:paraId="2A0E5B05" w14:textId="4E4ACB3F" w:rsidR="00672641" w:rsidRDefault="00B7093A" w:rsidP="00672641">
      <w:pPr>
        <w:pStyle w:val="FreeTranslEng"/>
      </w:pPr>
      <w:r>
        <w:t>‘</w:t>
      </w:r>
      <w:r w:rsidR="00672641" w:rsidRPr="00934E33">
        <w:rPr>
          <w:rStyle w:val="ChBlueBold"/>
        </w:rPr>
        <w:t>you want</w:t>
      </w:r>
      <w:r w:rsidR="00672641">
        <w:t xml:space="preserve"> (to go) to the village but you</w:t>
      </w:r>
      <w:r>
        <w:t>’</w:t>
      </w:r>
      <w:r w:rsidR="00672641">
        <w:t>re going to school</w:t>
      </w:r>
      <w:r>
        <w:t>’</w:t>
      </w:r>
      <w:r w:rsidR="00672641">
        <w:t xml:space="preserve"> </w:t>
      </w:r>
      <w:r w:rsidR="00672641" w:rsidRPr="00615763">
        <w:rPr>
          <w:rStyle w:val="ExampleSource"/>
        </w:rPr>
        <w:t>[080922-001a-CvPh.0734]</w:t>
      </w:r>
    </w:p>
    <w:p w14:paraId="03C6952E" w14:textId="495D4585" w:rsidR="00672641" w:rsidRDefault="00672641" w:rsidP="00866199">
      <w:pPr>
        <w:pStyle w:val="Body0010after"/>
        <w:rPr>
          <w:szCs w:val="19"/>
        </w:rPr>
      </w:pPr>
      <w:r>
        <w:t xml:space="preserve">In </w:t>
      </w:r>
      <w:r w:rsidRPr="0090507A">
        <w:rPr>
          <w:szCs w:val="19"/>
        </w:rPr>
        <w:fldChar w:fldCharType="begin"/>
      </w:r>
      <w:r w:rsidRPr="0090507A">
        <w:rPr>
          <w:szCs w:val="19"/>
        </w:rPr>
        <w:instrText xml:space="preserve"> REF _Ref338835668 \h </w:instrText>
      </w:r>
      <w:r w:rsidRPr="0090507A">
        <w:rPr>
          <w:szCs w:val="19"/>
        </w:rPr>
      </w:r>
      <w:r w:rsidRPr="0090507A">
        <w:rPr>
          <w:szCs w:val="19"/>
        </w:rPr>
        <w:fldChar w:fldCharType="separate"/>
      </w:r>
      <w:r w:rsidR="00154D81" w:rsidRPr="00585C84">
        <w:t>(</w:t>
      </w:r>
      <w:r w:rsidR="00154D81">
        <w:rPr>
          <w:noProof/>
          <w:szCs w:val="19"/>
        </w:rPr>
        <w:t>65</w:t>
      </w:r>
      <w:r w:rsidR="00154D81" w:rsidRPr="00AC23C4">
        <w:rPr>
          <w:szCs w:val="19"/>
        </w:rPr>
        <w:t>)</w:t>
      </w:r>
      <w:r w:rsidRPr="0090507A">
        <w:rPr>
          <w:szCs w:val="19"/>
        </w:rPr>
        <w:fldChar w:fldCharType="end"/>
      </w:r>
      <w:r>
        <w:t xml:space="preserve">, </w:t>
      </w:r>
      <w:r w:rsidRPr="009106F2">
        <w:rPr>
          <w:rStyle w:val="ChItalBold"/>
        </w:rPr>
        <w:t>­nya</w:t>
      </w:r>
      <w:r>
        <w:t xml:space="preserve"> is suffixed to the verbal base </w:t>
      </w:r>
      <w:r w:rsidRPr="00F958BE">
        <w:rPr>
          <w:rStyle w:val="ChItalBold"/>
        </w:rPr>
        <w:t>biasa</w:t>
      </w:r>
      <w:r>
        <w:t xml:space="preserve"> </w:t>
      </w:r>
      <w:r w:rsidR="00B7093A">
        <w:t>‘</w:t>
      </w:r>
      <w:r>
        <w:t>be usual</w:t>
      </w:r>
      <w:r w:rsidR="00B7093A">
        <w:t>’</w:t>
      </w:r>
      <w:r>
        <w:t xml:space="preserve"> with adverbially used </w:t>
      </w:r>
      <w:r w:rsidRPr="0095704C">
        <w:rPr>
          <w:rStyle w:val="ChItalBold"/>
        </w:rPr>
        <w:t>biasanya</w:t>
      </w:r>
      <w:r>
        <w:t xml:space="preserve"> </w:t>
      </w:r>
      <w:r w:rsidR="00B7093A">
        <w:t>‘</w:t>
      </w:r>
      <w:r>
        <w:t>usually</w:t>
      </w:r>
      <w:r w:rsidR="00B7093A">
        <w:t>’</w:t>
      </w:r>
      <w:r>
        <w:t xml:space="preserve"> modifying the verb </w:t>
      </w:r>
      <w:r w:rsidRPr="00E018B7">
        <w:rPr>
          <w:rStyle w:val="ChItalBold"/>
        </w:rPr>
        <w:t>dansa</w:t>
      </w:r>
      <w:r>
        <w:t xml:space="preserve"> </w:t>
      </w:r>
      <w:r w:rsidR="00B7093A">
        <w:t>‘</w:t>
      </w:r>
      <w:r>
        <w:t>dance</w:t>
      </w:r>
      <w:r w:rsidR="00B7093A">
        <w:t>’</w:t>
      </w:r>
      <w:r>
        <w:t xml:space="preserve">. More commonly, however, speakers employ the base </w:t>
      </w:r>
      <w:r w:rsidRPr="00F958BE">
        <w:rPr>
          <w:rStyle w:val="ChItalBold"/>
        </w:rPr>
        <w:t>biasa</w:t>
      </w:r>
      <w:r>
        <w:t xml:space="preserve"> </w:t>
      </w:r>
      <w:r w:rsidR="00B7093A">
        <w:t>‘</w:t>
      </w:r>
      <w:r>
        <w:t>be usual</w:t>
      </w:r>
      <w:r w:rsidR="00B7093A">
        <w:t>’</w:t>
      </w:r>
      <w:r w:rsidR="0057569F">
        <w:t>,</w:t>
      </w:r>
      <w:r>
        <w:t xml:space="preserve"> as in </w:t>
      </w:r>
      <w:r w:rsidRPr="0090507A">
        <w:rPr>
          <w:szCs w:val="19"/>
        </w:rPr>
        <w:fldChar w:fldCharType="begin"/>
      </w:r>
      <w:r w:rsidRPr="0090507A">
        <w:rPr>
          <w:szCs w:val="19"/>
        </w:rPr>
        <w:instrText xml:space="preserve"> REF _Ref338835669 \h </w:instrText>
      </w:r>
      <w:r w:rsidRPr="0090507A">
        <w:rPr>
          <w:szCs w:val="19"/>
        </w:rPr>
      </w:r>
      <w:r w:rsidRPr="0090507A">
        <w:rPr>
          <w:szCs w:val="19"/>
        </w:rPr>
        <w:fldChar w:fldCharType="separate"/>
      </w:r>
      <w:r w:rsidR="00154D81" w:rsidRPr="00585C84">
        <w:t>(</w:t>
      </w:r>
      <w:r w:rsidR="00154D81">
        <w:rPr>
          <w:noProof/>
          <w:szCs w:val="19"/>
        </w:rPr>
        <w:t>66</w:t>
      </w:r>
      <w:r w:rsidR="00154D81" w:rsidRPr="00AC23C4">
        <w:rPr>
          <w:szCs w:val="19"/>
        </w:rPr>
        <w:t>)</w:t>
      </w:r>
      <w:r w:rsidRPr="0090507A">
        <w:rPr>
          <w:szCs w:val="19"/>
        </w:rPr>
        <w:fldChar w:fldCharType="end"/>
      </w:r>
      <w:r>
        <w:rPr>
          <w:szCs w:val="19"/>
        </w:rPr>
        <w:t xml:space="preserve"> with adverbially used </w:t>
      </w:r>
      <w:r w:rsidRPr="0095704C">
        <w:rPr>
          <w:rStyle w:val="ChItalBold"/>
        </w:rPr>
        <w:t>biasa</w:t>
      </w:r>
      <w:r>
        <w:rPr>
          <w:szCs w:val="19"/>
        </w:rPr>
        <w:t xml:space="preserve"> </w:t>
      </w:r>
      <w:r w:rsidR="00B7093A">
        <w:rPr>
          <w:szCs w:val="19"/>
        </w:rPr>
        <w:t>‘</w:t>
      </w:r>
      <w:r>
        <w:rPr>
          <w:szCs w:val="19"/>
        </w:rPr>
        <w:t>be usual</w:t>
      </w:r>
      <w:r w:rsidR="00B7093A">
        <w:rPr>
          <w:szCs w:val="19"/>
        </w:rPr>
        <w:t>’</w:t>
      </w:r>
      <w:r>
        <w:rPr>
          <w:szCs w:val="19"/>
        </w:rPr>
        <w:t xml:space="preserve"> modifying the verb </w:t>
      </w:r>
      <w:r w:rsidRPr="001520DA">
        <w:rPr>
          <w:rStyle w:val="ChItalBold"/>
        </w:rPr>
        <w:t>main</w:t>
      </w:r>
      <w:r w:rsidR="003E3C0C">
        <w:rPr>
          <w:rStyle w:val="ChItalBold"/>
        </w:rPr>
        <w:t>g</w:t>
      </w:r>
      <w:r>
        <w:rPr>
          <w:szCs w:val="19"/>
        </w:rPr>
        <w:t xml:space="preserve"> </w:t>
      </w:r>
      <w:r w:rsidR="00B7093A">
        <w:rPr>
          <w:szCs w:val="19"/>
        </w:rPr>
        <w:t>‘</w:t>
      </w:r>
      <w:r>
        <w:rPr>
          <w:szCs w:val="19"/>
        </w:rPr>
        <w:t>play</w:t>
      </w:r>
      <w:r w:rsidR="00B7093A">
        <w:rPr>
          <w:szCs w:val="19"/>
        </w:rPr>
        <w:t>’</w:t>
      </w:r>
      <w:r>
        <w:rPr>
          <w:szCs w:val="19"/>
        </w:rPr>
        <w:t>.</w:t>
      </w:r>
    </w:p>
    <w:p w14:paraId="1F876E5D" w14:textId="29B7B22E" w:rsidR="00C05999" w:rsidRDefault="00C05999" w:rsidP="00C05999">
      <w:pPr>
        <w:pStyle w:val="ExampleTitle"/>
      </w:pPr>
      <w:r>
        <w:t>Suf</w:t>
      </w:r>
      <w:r w:rsidRPr="007855F0">
        <w:t xml:space="preserve">fix </w:t>
      </w:r>
      <w:r w:rsidRPr="009106F2">
        <w:rPr>
          <w:rStyle w:val="ChItalBold"/>
        </w:rPr>
        <w:t>­nya</w:t>
      </w:r>
      <w:r>
        <w:t xml:space="preserve">: Use patterns of base word </w:t>
      </w:r>
      <w:r w:rsidRPr="00C05999">
        <w:rPr>
          <w:rStyle w:val="ChItalBold"/>
        </w:rPr>
        <w:t>biasa</w:t>
      </w:r>
      <w:r>
        <w:t xml:space="preserve"> ‘be usual’ versus derived lexeme</w:t>
      </w:r>
    </w:p>
    <w:tbl>
      <w:tblPr>
        <w:tblW w:w="6772" w:type="dxa"/>
        <w:tblCellMar>
          <w:left w:w="42" w:type="dxa"/>
          <w:right w:w="42" w:type="dxa"/>
        </w:tblCellMar>
        <w:tblLook w:val="01E0" w:firstRow="1" w:lastRow="1" w:firstColumn="1" w:lastColumn="1" w:noHBand="0" w:noVBand="0"/>
      </w:tblPr>
      <w:tblGrid>
        <w:gridCol w:w="709"/>
        <w:gridCol w:w="284"/>
        <w:gridCol w:w="651"/>
        <w:gridCol w:w="1096"/>
        <w:gridCol w:w="706"/>
        <w:gridCol w:w="1535"/>
        <w:gridCol w:w="651"/>
        <w:gridCol w:w="1140"/>
      </w:tblGrid>
      <w:tr w:rsidR="00AC23C4" w:rsidRPr="00D14F8A" w14:paraId="0BE336FC" w14:textId="77777777" w:rsidTr="00AC23C4">
        <w:tc>
          <w:tcPr>
            <w:tcW w:w="709" w:type="dxa"/>
            <w:shd w:val="clear" w:color="auto" w:fill="auto"/>
          </w:tcPr>
          <w:p w14:paraId="7455A853" w14:textId="77777777" w:rsidR="00672641" w:rsidRPr="00AC23C4" w:rsidRDefault="00672641" w:rsidP="00672641">
            <w:pPr>
              <w:pStyle w:val="O0Nwnext"/>
              <w:rPr>
                <w:szCs w:val="19"/>
              </w:rPr>
            </w:pPr>
            <w:bookmarkStart w:id="1486" w:name="_Ref338835635"/>
            <w:bookmarkStart w:id="1487" w:name="_Ref338835668"/>
            <w:r w:rsidRPr="00585C84">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5</w:t>
            </w:r>
            <w:r w:rsidRPr="00AC23C4">
              <w:rPr>
                <w:szCs w:val="19"/>
              </w:rPr>
              <w:fldChar w:fldCharType="end"/>
            </w:r>
            <w:bookmarkEnd w:id="1486"/>
            <w:r w:rsidRPr="00AC23C4">
              <w:rPr>
                <w:szCs w:val="19"/>
              </w:rPr>
              <w:t>)</w:t>
            </w:r>
            <w:bookmarkEnd w:id="1487"/>
          </w:p>
        </w:tc>
        <w:tc>
          <w:tcPr>
            <w:tcW w:w="284" w:type="dxa"/>
            <w:shd w:val="clear" w:color="auto" w:fill="auto"/>
          </w:tcPr>
          <w:p w14:paraId="15277536" w14:textId="77777777" w:rsidR="00672641" w:rsidRPr="000C587A" w:rsidRDefault="00672641" w:rsidP="00672641">
            <w:pPr>
              <w:pStyle w:val="Text"/>
            </w:pPr>
            <w:r>
              <w:t>…</w:t>
            </w:r>
          </w:p>
        </w:tc>
        <w:tc>
          <w:tcPr>
            <w:tcW w:w="651" w:type="dxa"/>
            <w:shd w:val="clear" w:color="auto" w:fill="auto"/>
          </w:tcPr>
          <w:p w14:paraId="25C8523D" w14:textId="77777777" w:rsidR="00672641" w:rsidRPr="000C587A" w:rsidRDefault="00672641" w:rsidP="00672641">
            <w:pPr>
              <w:pStyle w:val="Text"/>
            </w:pPr>
            <w:r w:rsidRPr="000C587A">
              <w:t>dansa</w:t>
            </w:r>
          </w:p>
        </w:tc>
        <w:tc>
          <w:tcPr>
            <w:tcW w:w="1096" w:type="dxa"/>
            <w:shd w:val="clear" w:color="auto" w:fill="auto"/>
          </w:tcPr>
          <w:p w14:paraId="1107BBCA" w14:textId="77777777" w:rsidR="00672641" w:rsidRPr="000C587A" w:rsidRDefault="00672641" w:rsidP="00672641">
            <w:pPr>
              <w:pStyle w:val="Text"/>
            </w:pPr>
            <w:r w:rsidRPr="000C587A">
              <w:t>lemon</w:t>
            </w:r>
            <w:r w:rsidR="00E927A6">
              <w:t>-n</w:t>
            </w:r>
            <w:r w:rsidRPr="000C587A">
              <w:t>ipis</w:t>
            </w:r>
          </w:p>
        </w:tc>
        <w:tc>
          <w:tcPr>
            <w:tcW w:w="706" w:type="dxa"/>
            <w:shd w:val="clear" w:color="auto" w:fill="auto"/>
          </w:tcPr>
          <w:p w14:paraId="70BBEEC0" w14:textId="77777777" w:rsidR="00672641" w:rsidRPr="000C587A" w:rsidRDefault="00672641" w:rsidP="00672641">
            <w:pPr>
              <w:pStyle w:val="Text"/>
            </w:pPr>
            <w:r w:rsidRPr="000C587A">
              <w:t>itu</w:t>
            </w:r>
          </w:p>
        </w:tc>
        <w:tc>
          <w:tcPr>
            <w:tcW w:w="1535" w:type="dxa"/>
            <w:shd w:val="clear" w:color="auto" w:fill="auto"/>
          </w:tcPr>
          <w:p w14:paraId="74C328B1" w14:textId="77777777" w:rsidR="00672641" w:rsidRPr="00D427FE" w:rsidRDefault="00672641" w:rsidP="00672641">
            <w:pPr>
              <w:pStyle w:val="Text"/>
              <w:rPr>
                <w:rStyle w:val="ChBlueBold"/>
              </w:rPr>
            </w:pPr>
            <w:r w:rsidRPr="00D427FE">
              <w:rPr>
                <w:rStyle w:val="ChBlueBold"/>
              </w:rPr>
              <w:t>biasa</w:t>
            </w:r>
            <w:r w:rsidRPr="008C675E">
              <w:rPr>
                <w:rStyle w:val="ChBlueBold"/>
              </w:rPr>
              <w:t>–</w:t>
            </w:r>
            <w:r w:rsidRPr="00D427FE">
              <w:rPr>
                <w:rStyle w:val="ChBlueBold"/>
              </w:rPr>
              <w:t>nya</w:t>
            </w:r>
          </w:p>
        </w:tc>
        <w:tc>
          <w:tcPr>
            <w:tcW w:w="651" w:type="dxa"/>
            <w:shd w:val="clear" w:color="auto" w:fill="auto"/>
          </w:tcPr>
          <w:p w14:paraId="7DFD12B2" w14:textId="77777777" w:rsidR="00672641" w:rsidRPr="000C587A" w:rsidRDefault="00672641" w:rsidP="00672641">
            <w:pPr>
              <w:pStyle w:val="Text"/>
            </w:pPr>
            <w:r w:rsidRPr="000C587A">
              <w:t>dansa</w:t>
            </w:r>
          </w:p>
        </w:tc>
        <w:tc>
          <w:tcPr>
            <w:tcW w:w="1140" w:type="dxa"/>
            <w:shd w:val="clear" w:color="auto" w:fill="auto"/>
          </w:tcPr>
          <w:p w14:paraId="70C3355D" w14:textId="77777777" w:rsidR="00672641" w:rsidRPr="000C587A" w:rsidRDefault="00672641" w:rsidP="00672641">
            <w:pPr>
              <w:pStyle w:val="Text"/>
            </w:pPr>
            <w:r>
              <w:t>lemon-n</w:t>
            </w:r>
            <w:r w:rsidRPr="000C587A">
              <w:t>ipis</w:t>
            </w:r>
          </w:p>
        </w:tc>
      </w:tr>
      <w:tr w:rsidR="00AC23C4" w:rsidRPr="00AC23C4" w14:paraId="5BCF440A" w14:textId="77777777" w:rsidTr="00AC23C4">
        <w:tc>
          <w:tcPr>
            <w:tcW w:w="709" w:type="dxa"/>
            <w:shd w:val="clear" w:color="auto" w:fill="auto"/>
          </w:tcPr>
          <w:p w14:paraId="26C12150" w14:textId="77777777" w:rsidR="00672641" w:rsidRPr="000C587A" w:rsidRDefault="00672641" w:rsidP="00672641">
            <w:pPr>
              <w:pStyle w:val="GlossEng"/>
            </w:pPr>
          </w:p>
        </w:tc>
        <w:tc>
          <w:tcPr>
            <w:tcW w:w="284" w:type="dxa"/>
            <w:shd w:val="clear" w:color="auto" w:fill="auto"/>
          </w:tcPr>
          <w:p w14:paraId="5A27C3A4" w14:textId="77777777" w:rsidR="00672641" w:rsidRPr="000C587A" w:rsidRDefault="00672641" w:rsidP="00672641">
            <w:pPr>
              <w:pStyle w:val="GlossEng"/>
            </w:pPr>
          </w:p>
        </w:tc>
        <w:tc>
          <w:tcPr>
            <w:tcW w:w="651" w:type="dxa"/>
            <w:shd w:val="clear" w:color="auto" w:fill="auto"/>
          </w:tcPr>
          <w:p w14:paraId="428952A7" w14:textId="77777777" w:rsidR="00672641" w:rsidRPr="000C587A" w:rsidRDefault="00672641" w:rsidP="00672641">
            <w:pPr>
              <w:pStyle w:val="GlossEng"/>
            </w:pPr>
            <w:r w:rsidRPr="000C587A">
              <w:t>dance</w:t>
            </w:r>
          </w:p>
        </w:tc>
        <w:tc>
          <w:tcPr>
            <w:tcW w:w="1096" w:type="dxa"/>
            <w:shd w:val="clear" w:color="auto" w:fill="auto"/>
          </w:tcPr>
          <w:p w14:paraId="2934B5F9" w14:textId="77777777" w:rsidR="00672641" w:rsidRPr="000C587A" w:rsidRDefault="00672641" w:rsidP="00672641">
            <w:pPr>
              <w:pStyle w:val="GlossEng"/>
            </w:pPr>
            <w:r w:rsidRPr="000C587A">
              <w:t>citron</w:t>
            </w:r>
          </w:p>
        </w:tc>
        <w:tc>
          <w:tcPr>
            <w:tcW w:w="706" w:type="dxa"/>
            <w:shd w:val="clear" w:color="auto" w:fill="auto"/>
          </w:tcPr>
          <w:p w14:paraId="6635DB1C" w14:textId="77777777" w:rsidR="00672641" w:rsidRPr="0099608C" w:rsidRDefault="00672641" w:rsidP="00672641">
            <w:pPr>
              <w:pStyle w:val="GlossEng"/>
              <w:rPr>
                <w:rStyle w:val="ChSmallCaps"/>
              </w:rPr>
            </w:pPr>
            <w:r w:rsidRPr="0099608C">
              <w:rPr>
                <w:rStyle w:val="ChSmallCaps"/>
              </w:rPr>
              <w:t>d.dist</w:t>
            </w:r>
          </w:p>
        </w:tc>
        <w:tc>
          <w:tcPr>
            <w:tcW w:w="1535" w:type="dxa"/>
            <w:shd w:val="clear" w:color="auto" w:fill="auto"/>
          </w:tcPr>
          <w:p w14:paraId="3B23B037" w14:textId="77777777" w:rsidR="00672641" w:rsidRPr="000C587A" w:rsidRDefault="00672641" w:rsidP="00672641">
            <w:pPr>
              <w:pStyle w:val="GlossEng"/>
            </w:pPr>
            <w:r>
              <w:t>be.</w:t>
            </w:r>
            <w:r w:rsidRPr="000C587A">
              <w:t>usual</w:t>
            </w:r>
            <w:r w:rsidRPr="00CD060F">
              <w:t>–</w:t>
            </w:r>
            <w:r w:rsidRPr="0099608C">
              <w:rPr>
                <w:rStyle w:val="ChSmallCaps"/>
              </w:rPr>
              <w:t>3poss</w:t>
            </w:r>
            <w:r w:rsidR="005611F4">
              <w:rPr>
                <w:rStyle w:val="ChSmallCaps"/>
              </w:rPr>
              <w:t>r</w:t>
            </w:r>
          </w:p>
        </w:tc>
        <w:tc>
          <w:tcPr>
            <w:tcW w:w="651" w:type="dxa"/>
            <w:shd w:val="clear" w:color="auto" w:fill="auto"/>
          </w:tcPr>
          <w:p w14:paraId="632C0F29" w14:textId="77777777" w:rsidR="00672641" w:rsidRPr="000C587A" w:rsidRDefault="00672641" w:rsidP="00672641">
            <w:pPr>
              <w:pStyle w:val="GlossEng"/>
            </w:pPr>
            <w:r w:rsidRPr="000C587A">
              <w:t>dance</w:t>
            </w:r>
          </w:p>
        </w:tc>
        <w:tc>
          <w:tcPr>
            <w:tcW w:w="1140" w:type="dxa"/>
            <w:shd w:val="clear" w:color="auto" w:fill="auto"/>
          </w:tcPr>
          <w:p w14:paraId="2C4E884A" w14:textId="77777777" w:rsidR="00672641" w:rsidRPr="000C587A" w:rsidRDefault="00672641" w:rsidP="00672641">
            <w:pPr>
              <w:pStyle w:val="GlossEng"/>
            </w:pPr>
            <w:r w:rsidRPr="000C587A">
              <w:t>citron</w:t>
            </w:r>
          </w:p>
        </w:tc>
      </w:tr>
    </w:tbl>
    <w:p w14:paraId="39722693" w14:textId="092A43AB" w:rsidR="00672641" w:rsidRDefault="00B7093A" w:rsidP="00672641">
      <w:pPr>
        <w:pStyle w:val="FreeTranslEng"/>
      </w:pPr>
      <w:r>
        <w:t>‘</w:t>
      </w:r>
      <w:r w:rsidR="00672641">
        <w:t xml:space="preserve">[they make a ceremony, they sing on and on,] (they) dance that citron (group dance), </w:t>
      </w:r>
      <w:r w:rsidR="00672641" w:rsidRPr="00D427FE">
        <w:rPr>
          <w:rStyle w:val="ChBlueBold"/>
        </w:rPr>
        <w:t>usually</w:t>
      </w:r>
      <w:r w:rsidR="00672641">
        <w:t xml:space="preserve"> (they) dance the citron (group dance)</w:t>
      </w:r>
      <w:r>
        <w:t>’</w:t>
      </w:r>
      <w:r w:rsidR="00672641">
        <w:t xml:space="preserve"> </w:t>
      </w:r>
      <w:r w:rsidR="00672641" w:rsidRPr="005953F8">
        <w:rPr>
          <w:rStyle w:val="ExampleSource"/>
        </w:rPr>
        <w:t>[081110-005-</w:t>
      </w:r>
      <w:r w:rsidR="00AA5D7C">
        <w:rPr>
          <w:rStyle w:val="ExampleSource"/>
        </w:rPr>
        <w:t>Cv</w:t>
      </w:r>
      <w:r w:rsidR="00672641" w:rsidRPr="005953F8">
        <w:rPr>
          <w:rStyle w:val="ExampleSource"/>
        </w:rPr>
        <w:t>Pr.0098]</w:t>
      </w:r>
    </w:p>
    <w:tbl>
      <w:tblPr>
        <w:tblW w:w="5632" w:type="dxa"/>
        <w:tblCellMar>
          <w:left w:w="42" w:type="dxa"/>
          <w:right w:w="42" w:type="dxa"/>
        </w:tblCellMar>
        <w:tblLook w:val="01E0" w:firstRow="1" w:lastRow="1" w:firstColumn="1" w:lastColumn="1" w:noHBand="0" w:noVBand="0"/>
      </w:tblPr>
      <w:tblGrid>
        <w:gridCol w:w="709"/>
        <w:gridCol w:w="829"/>
        <w:gridCol w:w="740"/>
        <w:gridCol w:w="845"/>
        <w:gridCol w:w="684"/>
        <w:gridCol w:w="360"/>
        <w:gridCol w:w="759"/>
        <w:gridCol w:w="706"/>
      </w:tblGrid>
      <w:tr w:rsidR="00AC23C4" w:rsidRPr="00D14F8A" w14:paraId="7F6533E3" w14:textId="77777777" w:rsidTr="00AC23C4">
        <w:tc>
          <w:tcPr>
            <w:tcW w:w="709" w:type="dxa"/>
            <w:shd w:val="clear" w:color="auto" w:fill="auto"/>
          </w:tcPr>
          <w:p w14:paraId="6B3EA14D" w14:textId="77777777" w:rsidR="00672641" w:rsidRPr="00AC23C4" w:rsidRDefault="00672641" w:rsidP="00672641">
            <w:pPr>
              <w:pStyle w:val="O0Nwnext"/>
              <w:rPr>
                <w:szCs w:val="19"/>
              </w:rPr>
            </w:pPr>
            <w:bookmarkStart w:id="1488" w:name="_Ref338835638"/>
            <w:bookmarkStart w:id="1489" w:name="_Ref338835669"/>
            <w:r w:rsidRPr="00585C84">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6</w:t>
            </w:r>
            <w:r w:rsidRPr="00AC23C4">
              <w:rPr>
                <w:szCs w:val="19"/>
              </w:rPr>
              <w:fldChar w:fldCharType="end"/>
            </w:r>
            <w:bookmarkEnd w:id="1488"/>
            <w:r w:rsidRPr="00AC23C4">
              <w:rPr>
                <w:szCs w:val="19"/>
              </w:rPr>
              <w:t>)</w:t>
            </w:r>
            <w:bookmarkEnd w:id="1489"/>
          </w:p>
        </w:tc>
        <w:tc>
          <w:tcPr>
            <w:tcW w:w="829" w:type="dxa"/>
            <w:shd w:val="clear" w:color="auto" w:fill="auto"/>
          </w:tcPr>
          <w:p w14:paraId="5CBF0740" w14:textId="77777777" w:rsidR="00672641" w:rsidRPr="000C587A" w:rsidRDefault="009B531F" w:rsidP="00672641">
            <w:pPr>
              <w:pStyle w:val="Text"/>
            </w:pPr>
            <w:r>
              <w:t>Herman</w:t>
            </w:r>
          </w:p>
        </w:tc>
        <w:tc>
          <w:tcPr>
            <w:tcW w:w="740" w:type="dxa"/>
            <w:shd w:val="clear" w:color="auto" w:fill="auto"/>
          </w:tcPr>
          <w:p w14:paraId="2785FAE4" w14:textId="77777777" w:rsidR="00672641" w:rsidRPr="000C587A" w:rsidRDefault="00672641" w:rsidP="00672641">
            <w:pPr>
              <w:pStyle w:val="Text"/>
            </w:pPr>
            <w:r w:rsidRPr="000C587A">
              <w:t>dora</w:t>
            </w:r>
            <w:r>
              <w:t>ng</w:t>
            </w:r>
          </w:p>
        </w:tc>
        <w:tc>
          <w:tcPr>
            <w:tcW w:w="845" w:type="dxa"/>
            <w:shd w:val="clear" w:color="auto" w:fill="auto"/>
          </w:tcPr>
          <w:p w14:paraId="59F6D218" w14:textId="77777777" w:rsidR="00672641" w:rsidRPr="00D427FE" w:rsidRDefault="00672641" w:rsidP="00672641">
            <w:pPr>
              <w:pStyle w:val="Text"/>
              <w:rPr>
                <w:rStyle w:val="ChBlueBold"/>
              </w:rPr>
            </w:pPr>
            <w:r w:rsidRPr="00D427FE">
              <w:rPr>
                <w:rStyle w:val="ChBlueBold"/>
              </w:rPr>
              <w:t>biasa</w:t>
            </w:r>
          </w:p>
        </w:tc>
        <w:tc>
          <w:tcPr>
            <w:tcW w:w="684" w:type="dxa"/>
            <w:shd w:val="clear" w:color="auto" w:fill="auto"/>
          </w:tcPr>
          <w:p w14:paraId="6CE6D7AE" w14:textId="77777777" w:rsidR="00672641" w:rsidRPr="000C587A" w:rsidRDefault="00672641" w:rsidP="00672641">
            <w:pPr>
              <w:pStyle w:val="Text"/>
            </w:pPr>
            <w:r w:rsidRPr="000C587A">
              <w:t>ma</w:t>
            </w:r>
            <w:r>
              <w:t>in</w:t>
            </w:r>
            <w:r w:rsidR="00962F1E">
              <w:t>g</w:t>
            </w:r>
          </w:p>
        </w:tc>
        <w:tc>
          <w:tcPr>
            <w:tcW w:w="360" w:type="dxa"/>
            <w:shd w:val="clear" w:color="auto" w:fill="auto"/>
          </w:tcPr>
          <w:p w14:paraId="6EED1CCD" w14:textId="77777777" w:rsidR="00672641" w:rsidRPr="000C587A" w:rsidRDefault="00672641" w:rsidP="00672641">
            <w:pPr>
              <w:pStyle w:val="Text"/>
            </w:pPr>
            <w:r w:rsidRPr="000C587A">
              <w:t>di</w:t>
            </w:r>
          </w:p>
        </w:tc>
        <w:tc>
          <w:tcPr>
            <w:tcW w:w="759" w:type="dxa"/>
            <w:shd w:val="clear" w:color="auto" w:fill="auto"/>
          </w:tcPr>
          <w:p w14:paraId="1976E893" w14:textId="77777777" w:rsidR="00672641" w:rsidRPr="000C587A" w:rsidRDefault="00672641" w:rsidP="00672641">
            <w:pPr>
              <w:pStyle w:val="Text"/>
            </w:pPr>
            <w:r w:rsidRPr="000C587A">
              <w:t>sini</w:t>
            </w:r>
          </w:p>
        </w:tc>
        <w:tc>
          <w:tcPr>
            <w:tcW w:w="706" w:type="dxa"/>
            <w:shd w:val="clear" w:color="auto" w:fill="auto"/>
          </w:tcPr>
          <w:p w14:paraId="01C50BE0" w14:textId="77777777" w:rsidR="00672641" w:rsidRPr="000C587A" w:rsidRDefault="00672641" w:rsidP="00672641">
            <w:pPr>
              <w:pStyle w:val="Text"/>
            </w:pPr>
            <w:r w:rsidRPr="000C587A">
              <w:t>tu</w:t>
            </w:r>
          </w:p>
        </w:tc>
      </w:tr>
      <w:tr w:rsidR="00AC23C4" w:rsidRPr="00AC23C4" w14:paraId="08A32441" w14:textId="77777777" w:rsidTr="00AC23C4">
        <w:tc>
          <w:tcPr>
            <w:tcW w:w="709" w:type="dxa"/>
            <w:shd w:val="clear" w:color="auto" w:fill="auto"/>
          </w:tcPr>
          <w:p w14:paraId="68848F6A" w14:textId="77777777" w:rsidR="00672641" w:rsidRPr="000C587A" w:rsidRDefault="00672641" w:rsidP="00672641">
            <w:pPr>
              <w:pStyle w:val="GlossEng"/>
            </w:pPr>
          </w:p>
        </w:tc>
        <w:tc>
          <w:tcPr>
            <w:tcW w:w="829" w:type="dxa"/>
            <w:shd w:val="clear" w:color="auto" w:fill="auto"/>
          </w:tcPr>
          <w:p w14:paraId="407EC154" w14:textId="77777777" w:rsidR="00672641" w:rsidRPr="00801917" w:rsidRDefault="009B531F" w:rsidP="00672641">
            <w:pPr>
              <w:pStyle w:val="GlossEng"/>
            </w:pPr>
            <w:r>
              <w:t>Herman</w:t>
            </w:r>
          </w:p>
        </w:tc>
        <w:tc>
          <w:tcPr>
            <w:tcW w:w="740" w:type="dxa"/>
            <w:shd w:val="clear" w:color="auto" w:fill="auto"/>
          </w:tcPr>
          <w:p w14:paraId="59CB9BF7" w14:textId="77777777" w:rsidR="00672641" w:rsidRPr="0099608C" w:rsidRDefault="00672641" w:rsidP="00672641">
            <w:pPr>
              <w:pStyle w:val="GlossEng"/>
              <w:rPr>
                <w:rStyle w:val="ChSmallCaps"/>
              </w:rPr>
            </w:pPr>
            <w:r w:rsidRPr="0099608C">
              <w:rPr>
                <w:rStyle w:val="ChSmallCaps"/>
              </w:rPr>
              <w:t>3pl</w:t>
            </w:r>
          </w:p>
        </w:tc>
        <w:tc>
          <w:tcPr>
            <w:tcW w:w="845" w:type="dxa"/>
            <w:shd w:val="clear" w:color="auto" w:fill="auto"/>
          </w:tcPr>
          <w:p w14:paraId="732B3482" w14:textId="77777777" w:rsidR="00672641" w:rsidRPr="000C587A" w:rsidRDefault="00672641" w:rsidP="00672641">
            <w:pPr>
              <w:pStyle w:val="GlossEng"/>
            </w:pPr>
            <w:r>
              <w:t>be.usual</w:t>
            </w:r>
          </w:p>
        </w:tc>
        <w:tc>
          <w:tcPr>
            <w:tcW w:w="684" w:type="dxa"/>
            <w:shd w:val="clear" w:color="auto" w:fill="auto"/>
          </w:tcPr>
          <w:p w14:paraId="5B8A6100" w14:textId="77777777" w:rsidR="00672641" w:rsidRPr="000C587A" w:rsidRDefault="00672641" w:rsidP="00672641">
            <w:pPr>
              <w:pStyle w:val="GlossEng"/>
            </w:pPr>
            <w:r w:rsidRPr="000C587A">
              <w:t>play</w:t>
            </w:r>
          </w:p>
        </w:tc>
        <w:tc>
          <w:tcPr>
            <w:tcW w:w="360" w:type="dxa"/>
            <w:shd w:val="clear" w:color="auto" w:fill="auto"/>
          </w:tcPr>
          <w:p w14:paraId="66B82DEA" w14:textId="77777777" w:rsidR="00672641" w:rsidRPr="000C587A" w:rsidRDefault="00672641" w:rsidP="00672641">
            <w:pPr>
              <w:pStyle w:val="GlossEng"/>
            </w:pPr>
            <w:r w:rsidRPr="000C587A">
              <w:t>at</w:t>
            </w:r>
          </w:p>
        </w:tc>
        <w:tc>
          <w:tcPr>
            <w:tcW w:w="759" w:type="dxa"/>
            <w:shd w:val="clear" w:color="auto" w:fill="auto"/>
          </w:tcPr>
          <w:p w14:paraId="42C65FF2" w14:textId="77777777" w:rsidR="00672641" w:rsidRPr="0099608C" w:rsidRDefault="00672641" w:rsidP="00672641">
            <w:pPr>
              <w:pStyle w:val="GlossEng"/>
              <w:rPr>
                <w:rStyle w:val="ChSmallCaps"/>
              </w:rPr>
            </w:pPr>
            <w:r w:rsidRPr="0099608C">
              <w:rPr>
                <w:rStyle w:val="ChSmallCaps"/>
              </w:rPr>
              <w:t>l.prox</w:t>
            </w:r>
          </w:p>
        </w:tc>
        <w:tc>
          <w:tcPr>
            <w:tcW w:w="706" w:type="dxa"/>
            <w:shd w:val="clear" w:color="auto" w:fill="auto"/>
          </w:tcPr>
          <w:p w14:paraId="4F5B9D02" w14:textId="77777777" w:rsidR="00672641" w:rsidRPr="0099608C" w:rsidRDefault="00672641" w:rsidP="00672641">
            <w:pPr>
              <w:pStyle w:val="GlossEng"/>
              <w:rPr>
                <w:rStyle w:val="ChSmallCaps"/>
              </w:rPr>
            </w:pPr>
            <w:r w:rsidRPr="0099608C">
              <w:rPr>
                <w:rStyle w:val="ChSmallCaps"/>
              </w:rPr>
              <w:t>d.dist</w:t>
            </w:r>
          </w:p>
        </w:tc>
      </w:tr>
    </w:tbl>
    <w:p w14:paraId="75B292DF" w14:textId="2BCEA7F2" w:rsidR="00672641" w:rsidRDefault="00B7093A" w:rsidP="00AF7CAD">
      <w:pPr>
        <w:pStyle w:val="FreeTranslEng15pt"/>
      </w:pPr>
      <w:r>
        <w:t>‘</w:t>
      </w:r>
      <w:r w:rsidR="009B531F">
        <w:t>Herman</w:t>
      </w:r>
      <w:r w:rsidR="00672641">
        <w:t xml:space="preserve"> and the others </w:t>
      </w:r>
      <w:r w:rsidR="00672641" w:rsidRPr="00024121">
        <w:rPr>
          <w:rStyle w:val="ChBlueBold"/>
        </w:rPr>
        <w:t>usually</w:t>
      </w:r>
      <w:r w:rsidR="00672641">
        <w:t xml:space="preserve"> play right here</w:t>
      </w:r>
      <w:r>
        <w:t>’</w:t>
      </w:r>
      <w:r w:rsidR="00672641">
        <w:t xml:space="preserve"> </w:t>
      </w:r>
      <w:r w:rsidR="00672641" w:rsidRPr="006A2845">
        <w:rPr>
          <w:rStyle w:val="ExampleSource"/>
        </w:rPr>
        <w:t>[080923-009-Cv.0017]</w:t>
      </w:r>
    </w:p>
    <w:p w14:paraId="5EB97D3B" w14:textId="77777777" w:rsidR="00672641" w:rsidRPr="0090507A" w:rsidRDefault="00672641" w:rsidP="00672641">
      <w:pPr>
        <w:pStyle w:val="Heading4"/>
        <w:rPr>
          <w:szCs w:val="19"/>
        </w:rPr>
      </w:pPr>
      <w:bookmarkStart w:id="1490" w:name="_Ref347239584"/>
      <w:r>
        <w:rPr>
          <w:szCs w:val="19"/>
        </w:rPr>
        <w:t>Suffixed items derived from other bases</w:t>
      </w:r>
      <w:bookmarkEnd w:id="1490"/>
    </w:p>
    <w:p w14:paraId="0D0622F8" w14:textId="715CC9D9" w:rsidR="00672641" w:rsidRDefault="00672641" w:rsidP="00CC0979">
      <w:pPr>
        <w:pStyle w:val="Body0000after"/>
      </w:pPr>
      <w:r>
        <w:t xml:space="preserve">The corpus contains five lexemes (with 20 tokens) which are derived from a number of different bases. Two lexemes have prepositional bases and one has an adverbial </w:t>
      </w:r>
      <w:r>
        <w:lastRenderedPageBreak/>
        <w:t xml:space="preserve">base, listed in </w:t>
      </w:r>
      <w:r>
        <w:fldChar w:fldCharType="begin"/>
      </w:r>
      <w:r>
        <w:instrText xml:space="preserve"> REF _Ref347237672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0</w:t>
      </w:r>
      <w:r>
        <w:fldChar w:fldCharType="end"/>
      </w:r>
      <w:r>
        <w:t xml:space="preserve">, with </w:t>
      </w:r>
      <w:r w:rsidRPr="009106F2">
        <w:rPr>
          <w:rStyle w:val="ChItalBold"/>
        </w:rPr>
        <w:t>­nya</w:t>
      </w:r>
      <w:r>
        <w:t xml:space="preserve"> having adverb-marking function. In addition, one lexeme has a demonstrative base and one a locative base, listed in </w:t>
      </w:r>
      <w:r w:rsidRPr="0090507A">
        <w:fldChar w:fldCharType="begin"/>
      </w:r>
      <w:r w:rsidRPr="0090507A">
        <w:instrText xml:space="preserve"> REF _Ref337049201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1</w:t>
      </w:r>
      <w:r w:rsidRPr="0090507A">
        <w:fldChar w:fldCharType="end"/>
      </w:r>
      <w:r>
        <w:t xml:space="preserve">, with </w:t>
      </w:r>
      <w:r w:rsidRPr="009106F2">
        <w:rPr>
          <w:rStyle w:val="ChItalBold"/>
        </w:rPr>
        <w:t>­nya</w:t>
      </w:r>
      <w:r>
        <w:t xml:space="preserve"> having emphasizing function.</w:t>
      </w:r>
    </w:p>
    <w:p w14:paraId="3F78321A" w14:textId="3E16E262" w:rsidR="00672641" w:rsidRDefault="00672641" w:rsidP="00CC0979">
      <w:pPr>
        <w:pStyle w:val="Body0505after"/>
      </w:pPr>
      <w:r>
        <w:t xml:space="preserve">The two lexemes with prepositional bases and the one with an adverbial base have distinct meanings vis-à-vis their bases. These items usually function as sentence adverbs as shown in </w:t>
      </w:r>
      <w:r>
        <w:fldChar w:fldCharType="begin"/>
      </w:r>
      <w:r>
        <w:instrText xml:space="preserve"> REF _Ref347238674 \h </w:instrText>
      </w:r>
      <w:r>
        <w:fldChar w:fldCharType="separate"/>
      </w:r>
      <w:r w:rsidR="00154D81" w:rsidRPr="00585C84">
        <w:t>(</w:t>
      </w:r>
      <w:r w:rsidR="00154D81">
        <w:rPr>
          <w:noProof/>
          <w:szCs w:val="19"/>
        </w:rPr>
        <w:t>67</w:t>
      </w:r>
      <w:r w:rsidR="00154D81" w:rsidRPr="00AC23C4">
        <w:rPr>
          <w:szCs w:val="19"/>
        </w:rPr>
        <w:t>)</w:t>
      </w:r>
      <w:r>
        <w:fldChar w:fldCharType="end"/>
      </w:r>
      <w:r>
        <w:t xml:space="preserve"> and </w:t>
      </w:r>
      <w:r>
        <w:fldChar w:fldCharType="begin"/>
      </w:r>
      <w:r>
        <w:instrText xml:space="preserve"> REF _Ref347238669 \h </w:instrText>
      </w:r>
      <w:r>
        <w:fldChar w:fldCharType="separate"/>
      </w:r>
      <w:r w:rsidR="00154D81" w:rsidRPr="00585C84">
        <w:t>(</w:t>
      </w:r>
      <w:r w:rsidR="00154D81">
        <w:rPr>
          <w:noProof/>
          <w:szCs w:val="19"/>
        </w:rPr>
        <w:t>68</w:t>
      </w:r>
      <w:r w:rsidR="00154D81" w:rsidRPr="00AC23C4">
        <w:rPr>
          <w:szCs w:val="19"/>
        </w:rPr>
        <w:t>)</w:t>
      </w:r>
      <w:r>
        <w:fldChar w:fldCharType="end"/>
      </w:r>
      <w:r>
        <w:t xml:space="preserve">. Again, the adverbial-marking function of </w:t>
      </w:r>
      <w:r w:rsidRPr="009106F2">
        <w:rPr>
          <w:rStyle w:val="ChItalBold"/>
        </w:rPr>
        <w:t>­nya</w:t>
      </w:r>
      <w:r w:rsidRPr="008322BA">
        <w:t xml:space="preserve"> </w:t>
      </w:r>
      <w:r>
        <w:t xml:space="preserve">seems to be an extension of its nominalizing and possessive-marking function. For instance, </w:t>
      </w:r>
      <w:r w:rsidRPr="00A810EB">
        <w:rPr>
          <w:rStyle w:val="ChItalBold"/>
        </w:rPr>
        <w:t>spertinya</w:t>
      </w:r>
      <w:r>
        <w:t xml:space="preserve"> </w:t>
      </w:r>
      <w:r w:rsidR="00B7093A">
        <w:t>‘</w:t>
      </w:r>
      <w:r>
        <w:t>it seems</w:t>
      </w:r>
      <w:r w:rsidR="00B7093A">
        <w:t>’</w:t>
      </w:r>
      <w:r>
        <w:t xml:space="preserve"> can be literally translated as </w:t>
      </w:r>
      <w:r w:rsidR="00B7093A">
        <w:t>‘</w:t>
      </w:r>
      <w:r>
        <w:t>its being similar to</w:t>
      </w:r>
      <w:r w:rsidR="00B7093A">
        <w:t>’</w:t>
      </w:r>
      <w:r>
        <w:t xml:space="preserve">. All five affixed lexemes are </w:t>
      </w:r>
      <w:r>
        <w:rPr>
          <w:lang w:eastAsia="en-US"/>
        </w:rPr>
        <w:t xml:space="preserve">low frequency words, attested with less than 20 tokens. In addition, </w:t>
      </w:r>
      <w:r w:rsidRPr="00E4451A">
        <w:t xml:space="preserve">the token frequencies for the respective bases are (much) higher for </w:t>
      </w:r>
      <w:r>
        <w:t xml:space="preserve">all </w:t>
      </w:r>
      <w:r w:rsidRPr="00E4451A">
        <w:t xml:space="preserve">of the derived </w:t>
      </w:r>
      <w:r>
        <w:t>words. All five suffixed lexemes were tentatively classified as SI-</w:t>
      </w:r>
      <w:r>
        <w:rPr>
          <w:lang w:eastAsia="en-US"/>
        </w:rPr>
        <w:t>borrowings</w:t>
      </w:r>
      <w:r>
        <w:t xml:space="preserve">; in </w:t>
      </w:r>
      <w:r>
        <w:fldChar w:fldCharType="begin"/>
      </w:r>
      <w:r>
        <w:instrText xml:space="preserve"> REF _Ref347237672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0</w:t>
      </w:r>
      <w:r>
        <w:fldChar w:fldCharType="end"/>
      </w:r>
      <w:r>
        <w:t xml:space="preserve"> these items are underlined</w:t>
      </w:r>
      <w:r w:rsidR="009C268A">
        <w:t>.</w:t>
      </w:r>
    </w:p>
    <w:p w14:paraId="0126D728" w14:textId="77777777" w:rsidR="00672641" w:rsidRPr="0090507A" w:rsidRDefault="00672641" w:rsidP="00672641">
      <w:pPr>
        <w:pStyle w:val="Caption"/>
        <w:rPr>
          <w:szCs w:val="19"/>
        </w:rPr>
      </w:pPr>
      <w:bookmarkStart w:id="1491" w:name="_Ref347237672"/>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0</w:t>
      </w:r>
      <w:r w:rsidR="00F207A1">
        <w:rPr>
          <w:szCs w:val="19"/>
        </w:rPr>
        <w:fldChar w:fldCharType="end"/>
      </w:r>
      <w:bookmarkEnd w:id="1491"/>
      <w:r w:rsidRPr="0090507A">
        <w:rPr>
          <w:szCs w:val="19"/>
        </w:rPr>
        <w:t>:</w:t>
      </w:r>
      <w:r w:rsidRPr="0090507A">
        <w:rPr>
          <w:szCs w:val="19"/>
        </w:rPr>
        <w:tab/>
      </w:r>
      <w:r>
        <w:rPr>
          <w:szCs w:val="19"/>
        </w:rPr>
        <w:t>Affixation with</w:t>
      </w:r>
      <w:r w:rsidRPr="0090507A">
        <w:rPr>
          <w:szCs w:val="19"/>
        </w:rPr>
        <w:t xml:space="preserve"> </w:t>
      </w:r>
      <w:r w:rsidRPr="009106F2">
        <w:rPr>
          <w:rStyle w:val="ChItalBold"/>
        </w:rPr>
        <w:t>­nya</w:t>
      </w:r>
      <w:r w:rsidRPr="0090507A">
        <w:rPr>
          <w:szCs w:val="19"/>
        </w:rPr>
        <w:t xml:space="preserve"> </w:t>
      </w:r>
      <w:r>
        <w:rPr>
          <w:szCs w:val="19"/>
        </w:rPr>
        <w:t>of</w:t>
      </w:r>
      <w:r w:rsidRPr="0090507A">
        <w:rPr>
          <w:szCs w:val="19"/>
        </w:rPr>
        <w:t xml:space="preserve"> </w:t>
      </w:r>
      <w:r>
        <w:rPr>
          <w:szCs w:val="19"/>
        </w:rPr>
        <w:t>prepositional and adverbial bases</w:t>
      </w:r>
    </w:p>
    <w:tbl>
      <w:tblPr>
        <w:tblW w:w="6691" w:type="dxa"/>
        <w:tblInd w:w="170" w:type="dxa"/>
        <w:tblBorders>
          <w:bottom w:val="single" w:sz="4" w:space="0" w:color="auto"/>
        </w:tblBorders>
        <w:tblLayout w:type="fixed"/>
        <w:tblLook w:val="01E0" w:firstRow="1" w:lastRow="1" w:firstColumn="1" w:lastColumn="1" w:noHBand="0" w:noVBand="0"/>
      </w:tblPr>
      <w:tblGrid>
        <w:gridCol w:w="1133"/>
        <w:gridCol w:w="1191"/>
        <w:gridCol w:w="1247"/>
        <w:gridCol w:w="1588"/>
        <w:gridCol w:w="765"/>
        <w:gridCol w:w="767"/>
      </w:tblGrid>
      <w:tr w:rsidR="00AC23C4" w:rsidRPr="00AC23C4" w14:paraId="4AEE1776" w14:textId="77777777" w:rsidTr="00811C02">
        <w:trPr>
          <w:tblHeader/>
        </w:trPr>
        <w:tc>
          <w:tcPr>
            <w:tcW w:w="1133" w:type="dxa"/>
            <w:tcBorders>
              <w:top w:val="single" w:sz="4" w:space="0" w:color="auto"/>
              <w:bottom w:val="single" w:sz="4" w:space="0" w:color="auto"/>
            </w:tcBorders>
            <w:shd w:val="clear" w:color="auto" w:fill="auto"/>
          </w:tcPr>
          <w:p w14:paraId="4A18C67D" w14:textId="77777777" w:rsidR="00672641" w:rsidRPr="00AC23C4" w:rsidRDefault="00672641" w:rsidP="00672641">
            <w:pPr>
              <w:pStyle w:val="TableHd"/>
              <w:rPr>
                <w:szCs w:val="19"/>
              </w:rPr>
            </w:pPr>
            <w:r w:rsidRPr="00AC23C4">
              <w:rPr>
                <w:szCs w:val="19"/>
              </w:rPr>
              <w:t>BW</w:t>
            </w:r>
          </w:p>
        </w:tc>
        <w:tc>
          <w:tcPr>
            <w:tcW w:w="1191" w:type="dxa"/>
            <w:tcBorders>
              <w:top w:val="single" w:sz="4" w:space="0" w:color="auto"/>
              <w:bottom w:val="single" w:sz="4" w:space="0" w:color="auto"/>
            </w:tcBorders>
            <w:shd w:val="clear" w:color="auto" w:fill="auto"/>
          </w:tcPr>
          <w:p w14:paraId="338382A7" w14:textId="77777777" w:rsidR="00672641" w:rsidRPr="00AC23C4" w:rsidRDefault="00672641" w:rsidP="00672641">
            <w:pPr>
              <w:pStyle w:val="TableHd"/>
              <w:rPr>
                <w:szCs w:val="19"/>
              </w:rPr>
            </w:pPr>
            <w:r w:rsidRPr="00AC23C4">
              <w:rPr>
                <w:szCs w:val="19"/>
              </w:rPr>
              <w:t>Gloss</w:t>
            </w:r>
          </w:p>
        </w:tc>
        <w:tc>
          <w:tcPr>
            <w:tcW w:w="1247" w:type="dxa"/>
            <w:tcBorders>
              <w:top w:val="single" w:sz="4" w:space="0" w:color="auto"/>
              <w:bottom w:val="single" w:sz="4" w:space="0" w:color="auto"/>
            </w:tcBorders>
            <w:shd w:val="clear" w:color="auto" w:fill="auto"/>
          </w:tcPr>
          <w:p w14:paraId="57380C6B" w14:textId="77777777" w:rsidR="00672641" w:rsidRPr="00AC23C4" w:rsidRDefault="00672641" w:rsidP="00672641">
            <w:pPr>
              <w:pStyle w:val="TableHd"/>
              <w:rPr>
                <w:szCs w:val="19"/>
              </w:rPr>
            </w:pPr>
            <w:r w:rsidRPr="00AC23C4">
              <w:rPr>
                <w:szCs w:val="19"/>
              </w:rPr>
              <w:t>Item</w:t>
            </w:r>
          </w:p>
        </w:tc>
        <w:tc>
          <w:tcPr>
            <w:tcW w:w="1588" w:type="dxa"/>
            <w:tcBorders>
              <w:top w:val="single" w:sz="4" w:space="0" w:color="auto"/>
              <w:bottom w:val="single" w:sz="4" w:space="0" w:color="auto"/>
            </w:tcBorders>
            <w:shd w:val="clear" w:color="auto" w:fill="auto"/>
          </w:tcPr>
          <w:p w14:paraId="1C415737" w14:textId="77777777" w:rsidR="00672641" w:rsidRPr="00AC23C4" w:rsidRDefault="00672641" w:rsidP="00672641">
            <w:pPr>
              <w:pStyle w:val="TableHd"/>
              <w:rPr>
                <w:szCs w:val="19"/>
              </w:rPr>
            </w:pPr>
            <w:r w:rsidRPr="00AC23C4">
              <w:rPr>
                <w:szCs w:val="19"/>
              </w:rPr>
              <w:t>Gloss</w:t>
            </w:r>
          </w:p>
        </w:tc>
        <w:tc>
          <w:tcPr>
            <w:tcW w:w="765" w:type="dxa"/>
            <w:tcBorders>
              <w:top w:val="single" w:sz="4" w:space="0" w:color="auto"/>
              <w:bottom w:val="single" w:sz="4" w:space="0" w:color="auto"/>
            </w:tcBorders>
            <w:shd w:val="clear" w:color="auto" w:fill="auto"/>
          </w:tcPr>
          <w:p w14:paraId="11BB9381" w14:textId="77777777" w:rsidR="00672641" w:rsidRPr="00AC23C4" w:rsidRDefault="00672641" w:rsidP="00672641">
            <w:pPr>
              <w:pStyle w:val="TableHd"/>
              <w:rPr>
                <w:szCs w:val="19"/>
              </w:rPr>
            </w:pPr>
            <w:r w:rsidRPr="009106F2">
              <w:rPr>
                <w:rStyle w:val="ChItalBold"/>
              </w:rPr>
              <w:t>­nya</w:t>
            </w:r>
            <w:r w:rsidRPr="00AC23C4">
              <w:rPr>
                <w:szCs w:val="19"/>
              </w:rPr>
              <w:t xml:space="preserve"> #</w:t>
            </w:r>
          </w:p>
        </w:tc>
        <w:tc>
          <w:tcPr>
            <w:tcW w:w="767" w:type="dxa"/>
            <w:tcBorders>
              <w:top w:val="single" w:sz="4" w:space="0" w:color="auto"/>
              <w:bottom w:val="single" w:sz="4" w:space="0" w:color="auto"/>
            </w:tcBorders>
            <w:shd w:val="clear" w:color="auto" w:fill="auto"/>
          </w:tcPr>
          <w:p w14:paraId="64166A04" w14:textId="77777777" w:rsidR="00672641" w:rsidRPr="00AC23C4" w:rsidRDefault="00672641" w:rsidP="00672641">
            <w:pPr>
              <w:pStyle w:val="TableHd"/>
              <w:rPr>
                <w:sz w:val="19"/>
                <w:szCs w:val="19"/>
              </w:rPr>
            </w:pPr>
            <w:r w:rsidRPr="00AC23C4">
              <w:rPr>
                <w:szCs w:val="19"/>
              </w:rPr>
              <w:t>BW #</w:t>
            </w:r>
          </w:p>
        </w:tc>
      </w:tr>
      <w:tr w:rsidR="00672641" w:rsidRPr="00AC23C4" w14:paraId="402421E7" w14:textId="77777777" w:rsidTr="00811C02">
        <w:tc>
          <w:tcPr>
            <w:tcW w:w="6691" w:type="dxa"/>
            <w:gridSpan w:val="6"/>
            <w:tcBorders>
              <w:top w:val="single" w:sz="4" w:space="0" w:color="auto"/>
              <w:bottom w:val="single" w:sz="4" w:space="0" w:color="auto"/>
            </w:tcBorders>
            <w:shd w:val="clear" w:color="auto" w:fill="auto"/>
          </w:tcPr>
          <w:p w14:paraId="2B06D4F2" w14:textId="77777777" w:rsidR="00672641" w:rsidRPr="00AC23C4" w:rsidRDefault="00672641" w:rsidP="00672641">
            <w:pPr>
              <w:pStyle w:val="TableHdLeft"/>
              <w:rPr>
                <w:sz w:val="19"/>
                <w:szCs w:val="19"/>
              </w:rPr>
            </w:pPr>
            <w:r w:rsidRPr="00AC23C4">
              <w:rPr>
                <w:szCs w:val="19"/>
              </w:rPr>
              <w:t>Prepositional base</w:t>
            </w:r>
          </w:p>
        </w:tc>
      </w:tr>
      <w:tr w:rsidR="00AC23C4" w:rsidRPr="00626ADA" w14:paraId="22F0DB16" w14:textId="77777777" w:rsidTr="00811C02">
        <w:tc>
          <w:tcPr>
            <w:tcW w:w="1133" w:type="dxa"/>
            <w:tcBorders>
              <w:top w:val="single" w:sz="4" w:space="0" w:color="auto"/>
            </w:tcBorders>
            <w:shd w:val="clear" w:color="auto" w:fill="auto"/>
          </w:tcPr>
          <w:p w14:paraId="45357A87" w14:textId="77777777" w:rsidR="00672641" w:rsidRPr="00AC23C4" w:rsidRDefault="00672641" w:rsidP="00672641">
            <w:pPr>
              <w:pStyle w:val="TableCell2-0Break"/>
              <w:rPr>
                <w:rStyle w:val="ChItalBold"/>
                <w:szCs w:val="19"/>
              </w:rPr>
            </w:pPr>
            <w:r w:rsidRPr="00AC23C4">
              <w:rPr>
                <w:rStyle w:val="ChItalBold"/>
                <w:szCs w:val="19"/>
              </w:rPr>
              <w:t>sperti</w:t>
            </w:r>
          </w:p>
        </w:tc>
        <w:tc>
          <w:tcPr>
            <w:tcW w:w="1191" w:type="dxa"/>
            <w:tcBorders>
              <w:top w:val="single" w:sz="4" w:space="0" w:color="auto"/>
            </w:tcBorders>
            <w:shd w:val="clear" w:color="auto" w:fill="auto"/>
          </w:tcPr>
          <w:p w14:paraId="2FAA5E31" w14:textId="30813DC0" w:rsidR="00672641" w:rsidRPr="00626ADA" w:rsidRDefault="00B7093A" w:rsidP="00672641">
            <w:pPr>
              <w:pStyle w:val="TableCell2-0Break"/>
            </w:pPr>
            <w:r>
              <w:t>‘</w:t>
            </w:r>
            <w:r w:rsidR="00672641" w:rsidRPr="0090507A">
              <w:t>similar to</w:t>
            </w:r>
            <w:r>
              <w:t>’</w:t>
            </w:r>
          </w:p>
        </w:tc>
        <w:tc>
          <w:tcPr>
            <w:tcW w:w="1247" w:type="dxa"/>
            <w:tcBorders>
              <w:top w:val="single" w:sz="4" w:space="0" w:color="auto"/>
            </w:tcBorders>
            <w:shd w:val="clear" w:color="auto" w:fill="auto"/>
          </w:tcPr>
          <w:p w14:paraId="35EC4CC7" w14:textId="77777777" w:rsidR="00672641" w:rsidRPr="00D25025" w:rsidRDefault="00672641" w:rsidP="00672641">
            <w:pPr>
              <w:pStyle w:val="TableCell2-0Break"/>
              <w:rPr>
                <w:rStyle w:val="ChItalBoldUndl"/>
              </w:rPr>
            </w:pPr>
            <w:r w:rsidRPr="00D25025">
              <w:rPr>
                <w:rStyle w:val="ChItalBoldUndl"/>
              </w:rPr>
              <w:t>spertinya</w:t>
            </w:r>
          </w:p>
        </w:tc>
        <w:tc>
          <w:tcPr>
            <w:tcW w:w="1588" w:type="dxa"/>
            <w:tcBorders>
              <w:top w:val="single" w:sz="4" w:space="0" w:color="auto"/>
            </w:tcBorders>
            <w:shd w:val="clear" w:color="auto" w:fill="auto"/>
          </w:tcPr>
          <w:p w14:paraId="454A3301" w14:textId="61B88A37" w:rsidR="00672641" w:rsidRPr="00626ADA" w:rsidRDefault="00B7093A" w:rsidP="00672641">
            <w:pPr>
              <w:pStyle w:val="TableCell2-0Break"/>
            </w:pPr>
            <w:r>
              <w:t>‘</w:t>
            </w:r>
            <w:r w:rsidR="00672641" w:rsidRPr="0090507A">
              <w:t>it seems</w:t>
            </w:r>
            <w:r>
              <w:t>’</w:t>
            </w:r>
          </w:p>
        </w:tc>
        <w:tc>
          <w:tcPr>
            <w:tcW w:w="765" w:type="dxa"/>
            <w:tcBorders>
              <w:top w:val="single" w:sz="4" w:space="0" w:color="auto"/>
            </w:tcBorders>
            <w:shd w:val="clear" w:color="auto" w:fill="auto"/>
          </w:tcPr>
          <w:p w14:paraId="4A93767E" w14:textId="77777777" w:rsidR="00672641" w:rsidRPr="00626ADA" w:rsidRDefault="00672641" w:rsidP="00AC23C4">
            <w:pPr>
              <w:pStyle w:val="TableCell2-0Break"/>
              <w:ind w:right="85"/>
              <w:jc w:val="right"/>
            </w:pPr>
            <w:r w:rsidRPr="0090507A">
              <w:t>12</w:t>
            </w:r>
          </w:p>
        </w:tc>
        <w:tc>
          <w:tcPr>
            <w:tcW w:w="767" w:type="dxa"/>
            <w:tcBorders>
              <w:top w:val="single" w:sz="4" w:space="0" w:color="auto"/>
            </w:tcBorders>
            <w:shd w:val="clear" w:color="auto" w:fill="auto"/>
          </w:tcPr>
          <w:p w14:paraId="1635A468" w14:textId="77777777" w:rsidR="00672641" w:rsidRPr="00AC23C4" w:rsidRDefault="00672641" w:rsidP="00AC23C4">
            <w:pPr>
              <w:pStyle w:val="TableCell2-0Break"/>
              <w:ind w:right="85"/>
              <w:jc w:val="right"/>
              <w:rPr>
                <w:sz w:val="19"/>
              </w:rPr>
            </w:pPr>
            <w:r w:rsidRPr="0090507A">
              <w:t>217</w:t>
            </w:r>
          </w:p>
        </w:tc>
      </w:tr>
      <w:tr w:rsidR="00AC23C4" w:rsidRPr="00AC23C4" w14:paraId="417F6B41" w14:textId="77777777" w:rsidTr="00811C02">
        <w:tc>
          <w:tcPr>
            <w:tcW w:w="1133" w:type="dxa"/>
            <w:tcBorders>
              <w:bottom w:val="single" w:sz="4" w:space="0" w:color="auto"/>
            </w:tcBorders>
            <w:shd w:val="clear" w:color="auto" w:fill="auto"/>
          </w:tcPr>
          <w:p w14:paraId="0D11A267" w14:textId="77777777" w:rsidR="00672641" w:rsidRPr="00AC23C4" w:rsidRDefault="00672641" w:rsidP="00672641">
            <w:pPr>
              <w:pStyle w:val="TableCell0-2Break"/>
              <w:rPr>
                <w:rStyle w:val="ChItalBold"/>
                <w:szCs w:val="19"/>
              </w:rPr>
            </w:pPr>
            <w:r w:rsidRPr="00AC23C4">
              <w:rPr>
                <w:rStyle w:val="ChItalBold"/>
                <w:szCs w:val="19"/>
              </w:rPr>
              <w:t>kaya</w:t>
            </w:r>
          </w:p>
        </w:tc>
        <w:tc>
          <w:tcPr>
            <w:tcW w:w="1191" w:type="dxa"/>
            <w:tcBorders>
              <w:bottom w:val="single" w:sz="4" w:space="0" w:color="auto"/>
            </w:tcBorders>
            <w:shd w:val="clear" w:color="auto" w:fill="auto"/>
          </w:tcPr>
          <w:p w14:paraId="789000DD" w14:textId="5C88A7A6" w:rsidR="00672641" w:rsidRPr="00AC23C4" w:rsidRDefault="00B7093A" w:rsidP="00672641">
            <w:pPr>
              <w:pStyle w:val="TableCell0-2Break"/>
              <w:rPr>
                <w:szCs w:val="19"/>
              </w:rPr>
            </w:pPr>
            <w:r>
              <w:rPr>
                <w:szCs w:val="19"/>
              </w:rPr>
              <w:t>‘</w:t>
            </w:r>
            <w:r w:rsidR="00672641" w:rsidRPr="00AC23C4">
              <w:rPr>
                <w:szCs w:val="19"/>
              </w:rPr>
              <w:t>like</w:t>
            </w:r>
            <w:r>
              <w:rPr>
                <w:szCs w:val="19"/>
              </w:rPr>
              <w:t>’</w:t>
            </w:r>
          </w:p>
        </w:tc>
        <w:tc>
          <w:tcPr>
            <w:tcW w:w="1247" w:type="dxa"/>
            <w:tcBorders>
              <w:bottom w:val="single" w:sz="4" w:space="0" w:color="auto"/>
            </w:tcBorders>
            <w:shd w:val="clear" w:color="auto" w:fill="auto"/>
          </w:tcPr>
          <w:p w14:paraId="477E0802" w14:textId="77777777" w:rsidR="00672641" w:rsidRPr="00B02F7C" w:rsidRDefault="00672641" w:rsidP="00672641">
            <w:pPr>
              <w:pStyle w:val="TableCell0-2Break"/>
              <w:rPr>
                <w:rStyle w:val="ChItalBoldUndl"/>
              </w:rPr>
            </w:pPr>
            <w:r w:rsidRPr="00B02F7C">
              <w:rPr>
                <w:rStyle w:val="ChItalBoldUndl"/>
              </w:rPr>
              <w:t>kayanya</w:t>
            </w:r>
          </w:p>
        </w:tc>
        <w:tc>
          <w:tcPr>
            <w:tcW w:w="1588" w:type="dxa"/>
            <w:tcBorders>
              <w:bottom w:val="single" w:sz="4" w:space="0" w:color="auto"/>
            </w:tcBorders>
            <w:shd w:val="clear" w:color="auto" w:fill="auto"/>
          </w:tcPr>
          <w:p w14:paraId="490619F4" w14:textId="72318874" w:rsidR="00672641" w:rsidRPr="00AC23C4" w:rsidRDefault="00B7093A" w:rsidP="00672641">
            <w:pPr>
              <w:pStyle w:val="TableCell0-2Break"/>
              <w:rPr>
                <w:szCs w:val="19"/>
              </w:rPr>
            </w:pPr>
            <w:r>
              <w:rPr>
                <w:szCs w:val="19"/>
              </w:rPr>
              <w:t>‘</w:t>
            </w:r>
            <w:r w:rsidR="00672641" w:rsidRPr="00AC23C4">
              <w:rPr>
                <w:szCs w:val="19"/>
              </w:rPr>
              <w:t>it looks like</w:t>
            </w:r>
            <w:r>
              <w:rPr>
                <w:szCs w:val="19"/>
              </w:rPr>
              <w:t>’</w:t>
            </w:r>
          </w:p>
        </w:tc>
        <w:tc>
          <w:tcPr>
            <w:tcW w:w="765" w:type="dxa"/>
            <w:tcBorders>
              <w:bottom w:val="single" w:sz="4" w:space="0" w:color="auto"/>
            </w:tcBorders>
            <w:shd w:val="clear" w:color="auto" w:fill="auto"/>
          </w:tcPr>
          <w:p w14:paraId="0A1E8EB2" w14:textId="77777777" w:rsidR="00672641" w:rsidRPr="00AC23C4" w:rsidRDefault="00672641" w:rsidP="00AC23C4">
            <w:pPr>
              <w:pStyle w:val="TableCell0-2Break"/>
              <w:ind w:right="85"/>
              <w:jc w:val="right"/>
              <w:rPr>
                <w:szCs w:val="19"/>
              </w:rPr>
            </w:pPr>
            <w:r w:rsidRPr="00AC23C4">
              <w:rPr>
                <w:szCs w:val="19"/>
              </w:rPr>
              <w:t>5</w:t>
            </w:r>
          </w:p>
        </w:tc>
        <w:tc>
          <w:tcPr>
            <w:tcW w:w="767" w:type="dxa"/>
            <w:tcBorders>
              <w:bottom w:val="single" w:sz="4" w:space="0" w:color="auto"/>
            </w:tcBorders>
            <w:shd w:val="clear" w:color="auto" w:fill="auto"/>
          </w:tcPr>
          <w:p w14:paraId="5154E91A" w14:textId="77777777" w:rsidR="00672641" w:rsidRPr="00AC23C4" w:rsidRDefault="00672641" w:rsidP="00AC23C4">
            <w:pPr>
              <w:pStyle w:val="TableCell0-2Break"/>
              <w:ind w:right="85"/>
              <w:jc w:val="right"/>
              <w:rPr>
                <w:sz w:val="19"/>
                <w:szCs w:val="19"/>
              </w:rPr>
            </w:pPr>
            <w:r w:rsidRPr="00AC23C4">
              <w:rPr>
                <w:szCs w:val="19"/>
              </w:rPr>
              <w:t>61</w:t>
            </w:r>
          </w:p>
        </w:tc>
      </w:tr>
      <w:tr w:rsidR="00672641" w:rsidRPr="00AC23C4" w14:paraId="1EEFA706" w14:textId="77777777" w:rsidTr="00811C02">
        <w:tc>
          <w:tcPr>
            <w:tcW w:w="6691" w:type="dxa"/>
            <w:gridSpan w:val="6"/>
            <w:tcBorders>
              <w:top w:val="single" w:sz="4" w:space="0" w:color="auto"/>
              <w:bottom w:val="single" w:sz="4" w:space="0" w:color="auto"/>
            </w:tcBorders>
            <w:shd w:val="clear" w:color="auto" w:fill="auto"/>
          </w:tcPr>
          <w:p w14:paraId="50426A2A" w14:textId="77777777" w:rsidR="00672641" w:rsidRPr="00AC23C4" w:rsidRDefault="00672641" w:rsidP="00672641">
            <w:pPr>
              <w:pStyle w:val="TableHdLeft"/>
              <w:rPr>
                <w:sz w:val="19"/>
                <w:szCs w:val="19"/>
              </w:rPr>
            </w:pPr>
            <w:r w:rsidRPr="00AC23C4">
              <w:rPr>
                <w:szCs w:val="19"/>
              </w:rPr>
              <w:t>Adverbial bases</w:t>
            </w:r>
          </w:p>
        </w:tc>
      </w:tr>
      <w:tr w:rsidR="00AC23C4" w:rsidRPr="00626ADA" w14:paraId="1A99EC89" w14:textId="77777777" w:rsidTr="00811C02">
        <w:tc>
          <w:tcPr>
            <w:tcW w:w="1133" w:type="dxa"/>
            <w:tcBorders>
              <w:top w:val="single" w:sz="4" w:space="0" w:color="auto"/>
            </w:tcBorders>
            <w:shd w:val="clear" w:color="auto" w:fill="auto"/>
          </w:tcPr>
          <w:p w14:paraId="6AE75BE2" w14:textId="77777777" w:rsidR="00672641" w:rsidRPr="00AC23C4" w:rsidRDefault="00672641" w:rsidP="00672641">
            <w:pPr>
              <w:pStyle w:val="TableCell2-2Break"/>
              <w:rPr>
                <w:rStyle w:val="ChItalBold"/>
                <w:szCs w:val="19"/>
              </w:rPr>
            </w:pPr>
            <w:r w:rsidRPr="00AC23C4">
              <w:rPr>
                <w:rStyle w:val="ChItalBold"/>
                <w:szCs w:val="19"/>
              </w:rPr>
              <w:t>memang</w:t>
            </w:r>
          </w:p>
        </w:tc>
        <w:tc>
          <w:tcPr>
            <w:tcW w:w="1191" w:type="dxa"/>
            <w:tcBorders>
              <w:top w:val="single" w:sz="4" w:space="0" w:color="auto"/>
            </w:tcBorders>
            <w:shd w:val="clear" w:color="auto" w:fill="auto"/>
          </w:tcPr>
          <w:p w14:paraId="48BCCA9D" w14:textId="29BD6968" w:rsidR="00672641" w:rsidRPr="00626ADA" w:rsidRDefault="00B7093A" w:rsidP="00672641">
            <w:pPr>
              <w:pStyle w:val="TableCell2-2Break"/>
            </w:pPr>
            <w:r>
              <w:t>‘</w:t>
            </w:r>
            <w:r w:rsidR="00672641" w:rsidRPr="0090507A">
              <w:t>indeed</w:t>
            </w:r>
            <w:r>
              <w:t>’</w:t>
            </w:r>
          </w:p>
        </w:tc>
        <w:tc>
          <w:tcPr>
            <w:tcW w:w="1247" w:type="dxa"/>
            <w:tcBorders>
              <w:top w:val="single" w:sz="4" w:space="0" w:color="auto"/>
            </w:tcBorders>
            <w:shd w:val="clear" w:color="auto" w:fill="auto"/>
          </w:tcPr>
          <w:p w14:paraId="0DB5B6E4" w14:textId="77777777" w:rsidR="00672641" w:rsidRPr="00B02F7C" w:rsidRDefault="00672641" w:rsidP="00672641">
            <w:pPr>
              <w:pStyle w:val="TableCell2-2Break"/>
              <w:rPr>
                <w:rStyle w:val="ChItalBoldUndl"/>
              </w:rPr>
            </w:pPr>
            <w:r w:rsidRPr="00B02F7C">
              <w:rPr>
                <w:rStyle w:val="ChItalBoldUndl"/>
              </w:rPr>
              <w:t>memangnya</w:t>
            </w:r>
          </w:p>
        </w:tc>
        <w:tc>
          <w:tcPr>
            <w:tcW w:w="1588" w:type="dxa"/>
            <w:tcBorders>
              <w:top w:val="single" w:sz="4" w:space="0" w:color="auto"/>
            </w:tcBorders>
            <w:shd w:val="clear" w:color="auto" w:fill="auto"/>
          </w:tcPr>
          <w:p w14:paraId="0F35F1BE" w14:textId="3EB0389B" w:rsidR="00672641" w:rsidRPr="00626ADA" w:rsidRDefault="00B7093A" w:rsidP="00672641">
            <w:pPr>
              <w:pStyle w:val="TableCell2-2Break"/>
            </w:pPr>
            <w:r>
              <w:t>‘</w:t>
            </w:r>
            <w:r w:rsidR="00672641">
              <w:t>actually</w:t>
            </w:r>
            <w:r>
              <w:t>’</w:t>
            </w:r>
          </w:p>
        </w:tc>
        <w:tc>
          <w:tcPr>
            <w:tcW w:w="765" w:type="dxa"/>
            <w:tcBorders>
              <w:top w:val="single" w:sz="4" w:space="0" w:color="auto"/>
            </w:tcBorders>
            <w:shd w:val="clear" w:color="auto" w:fill="auto"/>
          </w:tcPr>
          <w:p w14:paraId="2387C03F" w14:textId="77777777" w:rsidR="00672641" w:rsidRPr="00626ADA" w:rsidRDefault="00672641" w:rsidP="00AC23C4">
            <w:pPr>
              <w:pStyle w:val="TableCell2-2Break"/>
              <w:ind w:right="85"/>
              <w:jc w:val="right"/>
            </w:pPr>
            <w:r w:rsidRPr="0090507A">
              <w:t>1</w:t>
            </w:r>
          </w:p>
        </w:tc>
        <w:tc>
          <w:tcPr>
            <w:tcW w:w="767" w:type="dxa"/>
            <w:tcBorders>
              <w:top w:val="single" w:sz="4" w:space="0" w:color="auto"/>
            </w:tcBorders>
            <w:shd w:val="clear" w:color="auto" w:fill="auto"/>
          </w:tcPr>
          <w:p w14:paraId="29E6E989" w14:textId="77777777" w:rsidR="00672641" w:rsidRPr="00AC23C4" w:rsidRDefault="00672641" w:rsidP="00AC23C4">
            <w:pPr>
              <w:pStyle w:val="TableCell2-2Break"/>
              <w:ind w:right="85"/>
              <w:jc w:val="right"/>
              <w:rPr>
                <w:sz w:val="19"/>
              </w:rPr>
            </w:pPr>
            <w:r w:rsidRPr="0090507A">
              <w:t>143</w:t>
            </w:r>
          </w:p>
        </w:tc>
      </w:tr>
    </w:tbl>
    <w:p w14:paraId="1E140D5A" w14:textId="2F5A1DE7" w:rsidR="00672641" w:rsidRDefault="00672641" w:rsidP="00866199">
      <w:pPr>
        <w:pStyle w:val="Body0010after05before"/>
      </w:pPr>
      <w:r>
        <w:t xml:space="preserve">The examples in </w:t>
      </w:r>
      <w:r>
        <w:fldChar w:fldCharType="begin"/>
      </w:r>
      <w:r>
        <w:instrText xml:space="preserve"> REF _Ref347238674 \h </w:instrText>
      </w:r>
      <w:r>
        <w:fldChar w:fldCharType="separate"/>
      </w:r>
      <w:r w:rsidR="00154D81" w:rsidRPr="00585C84">
        <w:t>(</w:t>
      </w:r>
      <w:r w:rsidR="00154D81">
        <w:rPr>
          <w:noProof/>
          <w:szCs w:val="19"/>
        </w:rPr>
        <w:t>67</w:t>
      </w:r>
      <w:r w:rsidR="00154D81" w:rsidRPr="00AC23C4">
        <w:rPr>
          <w:szCs w:val="19"/>
        </w:rPr>
        <w:t>)</w:t>
      </w:r>
      <w:r>
        <w:fldChar w:fldCharType="end"/>
      </w:r>
      <w:r>
        <w:t xml:space="preserve"> and </w:t>
      </w:r>
      <w:r>
        <w:fldChar w:fldCharType="begin"/>
      </w:r>
      <w:r>
        <w:instrText xml:space="preserve"> REF _Ref347238669 \h </w:instrText>
      </w:r>
      <w:r>
        <w:fldChar w:fldCharType="separate"/>
      </w:r>
      <w:r w:rsidR="00154D81" w:rsidRPr="00585C84">
        <w:t>(</w:t>
      </w:r>
      <w:r w:rsidR="00154D81">
        <w:rPr>
          <w:noProof/>
          <w:szCs w:val="19"/>
        </w:rPr>
        <w:t>68</w:t>
      </w:r>
      <w:r w:rsidR="00154D81" w:rsidRPr="00AC23C4">
        <w:rPr>
          <w:szCs w:val="19"/>
        </w:rPr>
        <w:t>)</w:t>
      </w:r>
      <w:r>
        <w:fldChar w:fldCharType="end"/>
      </w:r>
      <w:r>
        <w:t xml:space="preserve"> illustra</w:t>
      </w:r>
      <w:r w:rsidR="009C268A">
        <w:t>te</w:t>
      </w:r>
      <w:r>
        <w:t xml:space="preserve"> the respective uses of </w:t>
      </w:r>
      <w:r w:rsidRPr="00C56869">
        <w:rPr>
          <w:rStyle w:val="ChItalBold"/>
        </w:rPr>
        <w:t>spertinya</w:t>
      </w:r>
      <w:r>
        <w:t xml:space="preserve"> </w:t>
      </w:r>
      <w:r w:rsidR="00B7093A">
        <w:t>‘</w:t>
      </w:r>
      <w:r>
        <w:t>it seems</w:t>
      </w:r>
      <w:r w:rsidR="00B7093A">
        <w:t>’</w:t>
      </w:r>
      <w:r>
        <w:t xml:space="preserve"> and </w:t>
      </w:r>
      <w:r w:rsidRPr="009D64A9">
        <w:rPr>
          <w:rStyle w:val="ChItalBold"/>
        </w:rPr>
        <w:t>kayanya</w:t>
      </w:r>
      <w:r>
        <w:t xml:space="preserve"> </w:t>
      </w:r>
      <w:r w:rsidR="00B7093A">
        <w:t>‘</w:t>
      </w:r>
      <w:r>
        <w:t>it looks like</w:t>
      </w:r>
      <w:r w:rsidR="00B7093A">
        <w:t>’</w:t>
      </w:r>
      <w:r>
        <w:t xml:space="preserve"> as sentence adverbs.</w:t>
      </w:r>
    </w:p>
    <w:p w14:paraId="16323843" w14:textId="77777777" w:rsidR="00C05999" w:rsidRDefault="00C05999" w:rsidP="00C05999">
      <w:pPr>
        <w:pStyle w:val="ExampleTitle"/>
      </w:pPr>
      <w:r>
        <w:t>Suf</w:t>
      </w:r>
      <w:r w:rsidRPr="007855F0">
        <w:t xml:space="preserve">fix </w:t>
      </w:r>
      <w:r w:rsidRPr="009106F2">
        <w:rPr>
          <w:rStyle w:val="ChItalBold"/>
        </w:rPr>
        <w:t>­nya</w:t>
      </w:r>
      <w:r>
        <w:t>: Adverbial reading of derived lexemes</w:t>
      </w:r>
    </w:p>
    <w:tbl>
      <w:tblPr>
        <w:tblW w:w="6748" w:type="dxa"/>
        <w:tblCellMar>
          <w:left w:w="42" w:type="dxa"/>
          <w:right w:w="42" w:type="dxa"/>
        </w:tblCellMar>
        <w:tblLook w:val="01E0" w:firstRow="1" w:lastRow="1" w:firstColumn="1" w:lastColumn="1" w:noHBand="0" w:noVBand="0"/>
      </w:tblPr>
      <w:tblGrid>
        <w:gridCol w:w="709"/>
        <w:gridCol w:w="1635"/>
        <w:gridCol w:w="489"/>
        <w:gridCol w:w="773"/>
        <w:gridCol w:w="1029"/>
        <w:gridCol w:w="489"/>
        <w:gridCol w:w="673"/>
        <w:gridCol w:w="951"/>
      </w:tblGrid>
      <w:tr w:rsidR="00AC23C4" w:rsidRPr="00D14F8A" w14:paraId="738B52F5" w14:textId="77777777" w:rsidTr="00AC23C4">
        <w:tc>
          <w:tcPr>
            <w:tcW w:w="709" w:type="dxa"/>
            <w:shd w:val="clear" w:color="auto" w:fill="auto"/>
          </w:tcPr>
          <w:p w14:paraId="0250F769" w14:textId="77777777" w:rsidR="00672641" w:rsidRPr="00AC23C4" w:rsidRDefault="00672641" w:rsidP="00672641">
            <w:pPr>
              <w:pStyle w:val="O0Nwnext"/>
              <w:rPr>
                <w:szCs w:val="19"/>
              </w:rPr>
            </w:pPr>
            <w:bookmarkStart w:id="1492" w:name="_Ref347238674"/>
            <w:r w:rsidRPr="00585C84">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7</w:t>
            </w:r>
            <w:r w:rsidRPr="00AC23C4">
              <w:rPr>
                <w:szCs w:val="19"/>
              </w:rPr>
              <w:fldChar w:fldCharType="end"/>
            </w:r>
            <w:r w:rsidRPr="00AC23C4">
              <w:rPr>
                <w:szCs w:val="19"/>
              </w:rPr>
              <w:t>)</w:t>
            </w:r>
            <w:bookmarkEnd w:id="1492"/>
          </w:p>
        </w:tc>
        <w:tc>
          <w:tcPr>
            <w:tcW w:w="1635" w:type="dxa"/>
            <w:shd w:val="clear" w:color="auto" w:fill="auto"/>
          </w:tcPr>
          <w:p w14:paraId="77303615" w14:textId="77777777" w:rsidR="00672641" w:rsidRPr="006529F9" w:rsidRDefault="00672641" w:rsidP="00672641">
            <w:pPr>
              <w:pStyle w:val="Text"/>
              <w:rPr>
                <w:rStyle w:val="ChBlueBold"/>
              </w:rPr>
            </w:pPr>
            <w:r>
              <w:rPr>
                <w:rStyle w:val="ChBlueBold"/>
              </w:rPr>
              <w:t>s</w:t>
            </w:r>
            <w:r w:rsidRPr="006529F9">
              <w:rPr>
                <w:rStyle w:val="ChBlueBold"/>
              </w:rPr>
              <w:t>perti</w:t>
            </w:r>
            <w:r w:rsidRPr="008C675E">
              <w:rPr>
                <w:rStyle w:val="ChBlueBold"/>
              </w:rPr>
              <w:t>–</w:t>
            </w:r>
            <w:r w:rsidRPr="006529F9">
              <w:rPr>
                <w:rStyle w:val="ChBlueBold"/>
              </w:rPr>
              <w:t>nya</w:t>
            </w:r>
          </w:p>
        </w:tc>
        <w:tc>
          <w:tcPr>
            <w:tcW w:w="489" w:type="dxa"/>
            <w:shd w:val="clear" w:color="auto" w:fill="auto"/>
          </w:tcPr>
          <w:p w14:paraId="0F97B3A7" w14:textId="77777777" w:rsidR="00672641" w:rsidRPr="00913683" w:rsidRDefault="00672641" w:rsidP="00672641">
            <w:pPr>
              <w:pStyle w:val="Text"/>
            </w:pPr>
            <w:r w:rsidRPr="00913683">
              <w:t>de</w:t>
            </w:r>
          </w:p>
        </w:tc>
        <w:tc>
          <w:tcPr>
            <w:tcW w:w="773" w:type="dxa"/>
            <w:shd w:val="clear" w:color="auto" w:fill="auto"/>
          </w:tcPr>
          <w:p w14:paraId="49D3C6FD" w14:textId="77777777" w:rsidR="00672641" w:rsidRPr="00913683" w:rsidRDefault="00672641" w:rsidP="00672641">
            <w:pPr>
              <w:pStyle w:val="Text"/>
            </w:pPr>
            <w:r w:rsidRPr="00913683">
              <w:t>suda</w:t>
            </w:r>
          </w:p>
        </w:tc>
        <w:tc>
          <w:tcPr>
            <w:tcW w:w="1029" w:type="dxa"/>
            <w:shd w:val="clear" w:color="auto" w:fill="auto"/>
          </w:tcPr>
          <w:p w14:paraId="5C85B006" w14:textId="77777777" w:rsidR="00672641" w:rsidRPr="00913683" w:rsidRDefault="00672641" w:rsidP="00672641">
            <w:pPr>
              <w:pStyle w:val="Text"/>
            </w:pPr>
            <w:r w:rsidRPr="00913683">
              <w:t>tinggalkan</w:t>
            </w:r>
            <w:r w:rsidR="00962F1E">
              <w:t>g</w:t>
            </w:r>
          </w:p>
        </w:tc>
        <w:tc>
          <w:tcPr>
            <w:tcW w:w="489" w:type="dxa"/>
            <w:shd w:val="clear" w:color="auto" w:fill="auto"/>
          </w:tcPr>
          <w:p w14:paraId="0FBEC766" w14:textId="77777777" w:rsidR="00672641" w:rsidRPr="00913683" w:rsidRDefault="00672641" w:rsidP="00672641">
            <w:pPr>
              <w:pStyle w:val="Text"/>
            </w:pPr>
            <w:r w:rsidRPr="00913683">
              <w:t>de</w:t>
            </w:r>
          </w:p>
        </w:tc>
        <w:tc>
          <w:tcPr>
            <w:tcW w:w="673" w:type="dxa"/>
            <w:shd w:val="clear" w:color="auto" w:fill="auto"/>
          </w:tcPr>
          <w:p w14:paraId="24F45924" w14:textId="77777777" w:rsidR="00672641" w:rsidRPr="00913683" w:rsidRDefault="00672641" w:rsidP="00672641">
            <w:pPr>
              <w:pStyle w:val="Text"/>
            </w:pPr>
            <w:r w:rsidRPr="00913683">
              <w:t>punya</w:t>
            </w:r>
          </w:p>
        </w:tc>
        <w:tc>
          <w:tcPr>
            <w:tcW w:w="951" w:type="dxa"/>
            <w:shd w:val="clear" w:color="auto" w:fill="auto"/>
          </w:tcPr>
          <w:p w14:paraId="4D0C7FB0" w14:textId="77777777" w:rsidR="00672641" w:rsidRPr="00913683" w:rsidRDefault="00672641" w:rsidP="00672641">
            <w:pPr>
              <w:pStyle w:val="Text"/>
            </w:pPr>
            <w:r w:rsidRPr="00913683">
              <w:t>oran</w:t>
            </w:r>
            <w:r>
              <w:t>g</w:t>
            </w:r>
            <w:r w:rsidRPr="00913683">
              <w:t>-tua</w:t>
            </w:r>
          </w:p>
        </w:tc>
      </w:tr>
      <w:tr w:rsidR="00AC23C4" w:rsidRPr="00AC23C4" w14:paraId="2AA3EB7E" w14:textId="77777777" w:rsidTr="00AC23C4">
        <w:tc>
          <w:tcPr>
            <w:tcW w:w="709" w:type="dxa"/>
            <w:shd w:val="clear" w:color="auto" w:fill="auto"/>
          </w:tcPr>
          <w:p w14:paraId="42FA80E8" w14:textId="77777777" w:rsidR="00672641" w:rsidRPr="00913683" w:rsidRDefault="00672641" w:rsidP="00672641">
            <w:pPr>
              <w:pStyle w:val="GlossEng"/>
            </w:pPr>
          </w:p>
        </w:tc>
        <w:tc>
          <w:tcPr>
            <w:tcW w:w="1635" w:type="dxa"/>
            <w:shd w:val="clear" w:color="auto" w:fill="auto"/>
          </w:tcPr>
          <w:p w14:paraId="1F302085" w14:textId="77777777" w:rsidR="00672641" w:rsidRPr="00913683" w:rsidRDefault="00672641" w:rsidP="00672641">
            <w:pPr>
              <w:pStyle w:val="GlossEng"/>
            </w:pPr>
            <w:r w:rsidRPr="00913683">
              <w:t>similar.to</w:t>
            </w:r>
            <w:r w:rsidRPr="00CD060F">
              <w:t>–</w:t>
            </w:r>
            <w:r w:rsidRPr="0099608C">
              <w:rPr>
                <w:rStyle w:val="ChSmallCaps"/>
              </w:rPr>
              <w:t>3poss</w:t>
            </w:r>
            <w:r w:rsidR="005611F4">
              <w:rPr>
                <w:rStyle w:val="ChSmallCaps"/>
              </w:rPr>
              <w:t>r</w:t>
            </w:r>
          </w:p>
        </w:tc>
        <w:tc>
          <w:tcPr>
            <w:tcW w:w="489" w:type="dxa"/>
            <w:shd w:val="clear" w:color="auto" w:fill="auto"/>
          </w:tcPr>
          <w:p w14:paraId="145C58CC" w14:textId="77777777" w:rsidR="00672641" w:rsidRPr="0099608C" w:rsidRDefault="00672641" w:rsidP="00672641">
            <w:pPr>
              <w:pStyle w:val="GlossEng"/>
              <w:rPr>
                <w:rStyle w:val="ChSmallCaps"/>
              </w:rPr>
            </w:pPr>
            <w:r w:rsidRPr="0099608C">
              <w:rPr>
                <w:rStyle w:val="ChSmallCaps"/>
              </w:rPr>
              <w:t>3sg</w:t>
            </w:r>
          </w:p>
        </w:tc>
        <w:tc>
          <w:tcPr>
            <w:tcW w:w="773" w:type="dxa"/>
            <w:shd w:val="clear" w:color="auto" w:fill="auto"/>
          </w:tcPr>
          <w:p w14:paraId="35C752B7" w14:textId="77777777" w:rsidR="00672641" w:rsidRPr="00913683" w:rsidRDefault="00672641" w:rsidP="00672641">
            <w:pPr>
              <w:pStyle w:val="GlossEng"/>
            </w:pPr>
            <w:r w:rsidRPr="00913683">
              <w:t>already</w:t>
            </w:r>
          </w:p>
        </w:tc>
        <w:tc>
          <w:tcPr>
            <w:tcW w:w="1029" w:type="dxa"/>
            <w:shd w:val="clear" w:color="auto" w:fill="auto"/>
          </w:tcPr>
          <w:p w14:paraId="3ABD10B2" w14:textId="77777777" w:rsidR="00672641" w:rsidRPr="00913683" w:rsidRDefault="00672641" w:rsidP="00672641">
            <w:pPr>
              <w:pStyle w:val="GlossEng"/>
            </w:pPr>
            <w:r>
              <w:t>leave</w:t>
            </w:r>
          </w:p>
        </w:tc>
        <w:tc>
          <w:tcPr>
            <w:tcW w:w="489" w:type="dxa"/>
            <w:shd w:val="clear" w:color="auto" w:fill="auto"/>
          </w:tcPr>
          <w:p w14:paraId="02364AD2" w14:textId="77777777" w:rsidR="00672641" w:rsidRPr="0099608C" w:rsidRDefault="00672641" w:rsidP="00672641">
            <w:pPr>
              <w:pStyle w:val="GlossEng"/>
              <w:rPr>
                <w:rStyle w:val="ChSmallCaps"/>
              </w:rPr>
            </w:pPr>
            <w:r w:rsidRPr="0099608C">
              <w:rPr>
                <w:rStyle w:val="ChSmallCaps"/>
              </w:rPr>
              <w:t>3sg</w:t>
            </w:r>
          </w:p>
        </w:tc>
        <w:tc>
          <w:tcPr>
            <w:tcW w:w="673" w:type="dxa"/>
            <w:shd w:val="clear" w:color="auto" w:fill="auto"/>
          </w:tcPr>
          <w:p w14:paraId="77E0F8B5" w14:textId="77777777" w:rsidR="00672641" w:rsidRPr="0099608C" w:rsidRDefault="00672641" w:rsidP="00672641">
            <w:pPr>
              <w:pStyle w:val="GlossEng"/>
              <w:rPr>
                <w:rStyle w:val="ChSmallCaps"/>
              </w:rPr>
            </w:pPr>
            <w:r w:rsidRPr="0099608C">
              <w:rPr>
                <w:rStyle w:val="ChSmallCaps"/>
              </w:rPr>
              <w:t>poss</w:t>
            </w:r>
          </w:p>
        </w:tc>
        <w:tc>
          <w:tcPr>
            <w:tcW w:w="951" w:type="dxa"/>
            <w:shd w:val="clear" w:color="auto" w:fill="auto"/>
          </w:tcPr>
          <w:p w14:paraId="0CB22E39" w14:textId="77777777" w:rsidR="00672641" w:rsidRPr="00913683" w:rsidRDefault="00D55126" w:rsidP="00672641">
            <w:pPr>
              <w:pStyle w:val="GlossEng"/>
            </w:pPr>
            <w:r>
              <w:t>parent</w:t>
            </w:r>
          </w:p>
        </w:tc>
      </w:tr>
    </w:tbl>
    <w:p w14:paraId="6D8E0FBF" w14:textId="21F89D24" w:rsidR="00672641" w:rsidRDefault="00B7093A" w:rsidP="00672641">
      <w:pPr>
        <w:pStyle w:val="FreeTranslEng"/>
      </w:pPr>
      <w:r>
        <w:t>‘</w:t>
      </w:r>
      <w:r w:rsidR="00672641" w:rsidRPr="00446A53">
        <w:rPr>
          <w:rStyle w:val="ChBlueBold"/>
        </w:rPr>
        <w:t>it seems</w:t>
      </w:r>
      <w:r w:rsidR="00672641">
        <w:t xml:space="preserve"> she already left her parents behind</w:t>
      </w:r>
      <w:r>
        <w:t>’</w:t>
      </w:r>
      <w:r w:rsidR="00672641">
        <w:t xml:space="preserve"> </w:t>
      </w:r>
      <w:r w:rsidR="00672641" w:rsidRPr="006529F9">
        <w:rPr>
          <w:rStyle w:val="ExampleSource"/>
        </w:rPr>
        <w:t>[081110-005-</w:t>
      </w:r>
      <w:r w:rsidR="00AA5D7C">
        <w:rPr>
          <w:rStyle w:val="ExampleSource"/>
        </w:rPr>
        <w:t>Cv</w:t>
      </w:r>
      <w:r w:rsidR="00672641" w:rsidRPr="006529F9">
        <w:rPr>
          <w:rStyle w:val="ExampleSource"/>
        </w:rPr>
        <w:t>Pr.0086]</w:t>
      </w:r>
    </w:p>
    <w:tbl>
      <w:tblPr>
        <w:tblW w:w="3176" w:type="dxa"/>
        <w:tblCellMar>
          <w:left w:w="42" w:type="dxa"/>
          <w:right w:w="42" w:type="dxa"/>
        </w:tblCellMar>
        <w:tblLook w:val="01E0" w:firstRow="1" w:lastRow="1" w:firstColumn="1" w:lastColumn="1" w:noHBand="0" w:noVBand="0"/>
      </w:tblPr>
      <w:tblGrid>
        <w:gridCol w:w="709"/>
        <w:gridCol w:w="1174"/>
        <w:gridCol w:w="1293"/>
      </w:tblGrid>
      <w:tr w:rsidR="00672641" w:rsidRPr="00D14F8A" w14:paraId="455C8121" w14:textId="77777777" w:rsidTr="00AC23C4">
        <w:tc>
          <w:tcPr>
            <w:tcW w:w="709" w:type="dxa"/>
            <w:shd w:val="clear" w:color="auto" w:fill="auto"/>
          </w:tcPr>
          <w:p w14:paraId="7DFEFD75" w14:textId="77777777" w:rsidR="00672641" w:rsidRPr="00AC23C4" w:rsidRDefault="00672641" w:rsidP="00672641">
            <w:pPr>
              <w:pStyle w:val="O0Nwnext"/>
              <w:rPr>
                <w:szCs w:val="19"/>
              </w:rPr>
            </w:pPr>
            <w:bookmarkStart w:id="1493" w:name="_Ref347238669"/>
            <w:r w:rsidRPr="00585C84">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8</w:t>
            </w:r>
            <w:r w:rsidRPr="00AC23C4">
              <w:rPr>
                <w:szCs w:val="19"/>
              </w:rPr>
              <w:fldChar w:fldCharType="end"/>
            </w:r>
            <w:r w:rsidRPr="00AC23C4">
              <w:rPr>
                <w:szCs w:val="19"/>
              </w:rPr>
              <w:t>)</w:t>
            </w:r>
            <w:bookmarkEnd w:id="1493"/>
          </w:p>
        </w:tc>
        <w:tc>
          <w:tcPr>
            <w:tcW w:w="1174" w:type="dxa"/>
            <w:shd w:val="clear" w:color="auto" w:fill="auto"/>
          </w:tcPr>
          <w:p w14:paraId="3A4E6113" w14:textId="77777777" w:rsidR="00672641" w:rsidRPr="00921D8F" w:rsidRDefault="00672641" w:rsidP="00672641">
            <w:pPr>
              <w:pStyle w:val="Text"/>
              <w:rPr>
                <w:rStyle w:val="ChBlueBold"/>
              </w:rPr>
            </w:pPr>
            <w:r>
              <w:rPr>
                <w:rStyle w:val="ChBlueBold"/>
              </w:rPr>
              <w:t>kaya</w:t>
            </w:r>
            <w:r w:rsidRPr="008C675E">
              <w:rPr>
                <w:rStyle w:val="ChBlueBold"/>
              </w:rPr>
              <w:t>–</w:t>
            </w:r>
            <w:r w:rsidRPr="00921D8F">
              <w:rPr>
                <w:rStyle w:val="ChBlueBold"/>
              </w:rPr>
              <w:t>nya</w:t>
            </w:r>
          </w:p>
        </w:tc>
        <w:tc>
          <w:tcPr>
            <w:tcW w:w="1293" w:type="dxa"/>
            <w:shd w:val="clear" w:color="auto" w:fill="auto"/>
          </w:tcPr>
          <w:p w14:paraId="6BEEDB35" w14:textId="77777777" w:rsidR="00672641" w:rsidRPr="0004759C" w:rsidRDefault="00672641" w:rsidP="00672641">
            <w:pPr>
              <w:pStyle w:val="Text"/>
            </w:pPr>
            <w:r>
              <w:t>munta~munta</w:t>
            </w:r>
          </w:p>
        </w:tc>
      </w:tr>
      <w:tr w:rsidR="00672641" w:rsidRPr="00AC23C4" w14:paraId="754FD389" w14:textId="77777777" w:rsidTr="00AC23C4">
        <w:tc>
          <w:tcPr>
            <w:tcW w:w="709" w:type="dxa"/>
            <w:shd w:val="clear" w:color="auto" w:fill="auto"/>
          </w:tcPr>
          <w:p w14:paraId="08D2B904" w14:textId="77777777" w:rsidR="00672641" w:rsidRPr="00443A3B" w:rsidRDefault="00672641" w:rsidP="00672641">
            <w:pPr>
              <w:pStyle w:val="GlossEng"/>
            </w:pPr>
          </w:p>
        </w:tc>
        <w:tc>
          <w:tcPr>
            <w:tcW w:w="1174" w:type="dxa"/>
            <w:shd w:val="clear" w:color="auto" w:fill="auto"/>
          </w:tcPr>
          <w:p w14:paraId="171082C2" w14:textId="77777777" w:rsidR="00672641" w:rsidRPr="0004759C" w:rsidRDefault="00672641" w:rsidP="00672641">
            <w:pPr>
              <w:pStyle w:val="GlossEng"/>
            </w:pPr>
            <w:r>
              <w:t>like</w:t>
            </w:r>
            <w:r w:rsidRPr="00CD060F">
              <w:t>–</w:t>
            </w:r>
            <w:r w:rsidRPr="0099608C">
              <w:rPr>
                <w:rStyle w:val="ChSmallCaps"/>
              </w:rPr>
              <w:t>3poss</w:t>
            </w:r>
            <w:r w:rsidR="005611F4">
              <w:rPr>
                <w:rStyle w:val="ChSmallCaps"/>
              </w:rPr>
              <w:t>r</w:t>
            </w:r>
          </w:p>
        </w:tc>
        <w:tc>
          <w:tcPr>
            <w:tcW w:w="1293" w:type="dxa"/>
            <w:shd w:val="clear" w:color="auto" w:fill="auto"/>
          </w:tcPr>
          <w:p w14:paraId="6F74F7B5" w14:textId="77777777" w:rsidR="00672641" w:rsidRPr="00443A3B" w:rsidRDefault="00EF14CE" w:rsidP="00672641">
            <w:pPr>
              <w:pStyle w:val="GlossEng"/>
              <w:rPr>
                <w:rStyle w:val="ChSmallCaps"/>
              </w:rPr>
            </w:pPr>
            <w:r>
              <w:rPr>
                <w:rStyle w:val="ChSmallCaps"/>
              </w:rPr>
              <w:t>r</w:t>
            </w:r>
            <w:r w:rsidR="00672641" w:rsidRPr="0099608C">
              <w:rPr>
                <w:rStyle w:val="ChSmallCaps"/>
              </w:rPr>
              <w:t>dp</w:t>
            </w:r>
            <w:r w:rsidR="00672641" w:rsidRPr="0008564E">
              <w:t>-vomit</w:t>
            </w:r>
          </w:p>
        </w:tc>
      </w:tr>
    </w:tbl>
    <w:p w14:paraId="1273277B" w14:textId="2F6B503E" w:rsidR="00672641" w:rsidRDefault="00B7093A" w:rsidP="00672641">
      <w:pPr>
        <w:pStyle w:val="FreeTranslEng"/>
      </w:pPr>
      <w:r>
        <w:t>‘</w:t>
      </w:r>
      <w:r w:rsidR="00672641" w:rsidRPr="0008564E">
        <w:rPr>
          <w:rStyle w:val="ChBlueBold"/>
        </w:rPr>
        <w:t>it looked like</w:t>
      </w:r>
      <w:r w:rsidR="00672641" w:rsidRPr="0008564E">
        <w:t xml:space="preserve"> (he was going to) vomit</w:t>
      </w:r>
      <w:r>
        <w:t>’</w:t>
      </w:r>
      <w:r w:rsidR="00672641">
        <w:t xml:space="preserve"> </w:t>
      </w:r>
      <w:r w:rsidR="00672641" w:rsidRPr="00921D8F">
        <w:rPr>
          <w:rStyle w:val="ExampleSource"/>
        </w:rPr>
        <w:t>[</w:t>
      </w:r>
      <w:r w:rsidR="00672641" w:rsidRPr="0008564E">
        <w:rPr>
          <w:rStyle w:val="ExampleSource"/>
        </w:rPr>
        <w:t>081025-008-Cv.0051</w:t>
      </w:r>
      <w:r w:rsidR="00672641" w:rsidRPr="00921D8F">
        <w:rPr>
          <w:rStyle w:val="ExampleSource"/>
        </w:rPr>
        <w:t>]</w:t>
      </w:r>
    </w:p>
    <w:p w14:paraId="66BE6522" w14:textId="681EC606" w:rsidR="00672641" w:rsidRDefault="00672641" w:rsidP="00CC0979">
      <w:pPr>
        <w:pStyle w:val="Body0005after"/>
      </w:pPr>
      <w:r>
        <w:t xml:space="preserve">When suffixed to demonstrative or locative bases, </w:t>
      </w:r>
      <w:bookmarkEnd w:id="1480"/>
      <w:bookmarkEnd w:id="1481"/>
      <w:r w:rsidRPr="009106F2">
        <w:rPr>
          <w:rStyle w:val="ChItalBold"/>
        </w:rPr>
        <w:t>­nya</w:t>
      </w:r>
      <w:r w:rsidRPr="0090507A">
        <w:t xml:space="preserve"> functions as an emphasizer</w:t>
      </w:r>
      <w:r>
        <w:t xml:space="preserve">. </w:t>
      </w:r>
      <w:r w:rsidRPr="0090507A">
        <w:t xml:space="preserve">This usage of </w:t>
      </w:r>
      <w:r w:rsidRPr="009106F2">
        <w:rPr>
          <w:rStyle w:val="ChItalBold"/>
        </w:rPr>
        <w:t>­nya</w:t>
      </w:r>
      <w:r w:rsidRPr="0090507A">
        <w:t xml:space="preserve"> is very rare, however</w:t>
      </w:r>
      <w:r>
        <w:t xml:space="preserve">; attested are only the two lexemes listed in </w:t>
      </w:r>
      <w:r w:rsidRPr="0090507A">
        <w:fldChar w:fldCharType="begin"/>
      </w:r>
      <w:r w:rsidRPr="0090507A">
        <w:instrText xml:space="preserve"> REF _Ref337049201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1</w:t>
      </w:r>
      <w:r w:rsidRPr="0090507A">
        <w:fldChar w:fldCharType="end"/>
      </w:r>
      <w:r>
        <w:t xml:space="preserve">. Instead, to signal emphasis, </w:t>
      </w:r>
      <w:r w:rsidRPr="0090507A">
        <w:t>Papuan Malay</w:t>
      </w:r>
      <w:r>
        <w:t xml:space="preserve"> speakers typically employ a modifying </w:t>
      </w:r>
      <w:r w:rsidRPr="0090507A">
        <w:t>demonstrative</w:t>
      </w:r>
      <w:r>
        <w:t xml:space="preserve"> (see §</w:t>
      </w:r>
      <w:r w:rsidR="00CD6697">
        <w:fldChar w:fldCharType="begin"/>
      </w:r>
      <w:r w:rsidR="00CD6697">
        <w:instrText xml:space="preserve"> REF _Ref354834656 \w \h </w:instrText>
      </w:r>
      <w:r w:rsidR="00CD6697">
        <w:fldChar w:fldCharType="separate"/>
      </w:r>
      <w:r w:rsidR="00154D81">
        <w:rPr>
          <w:cs/>
        </w:rPr>
        <w:t>‎</w:t>
      </w:r>
      <w:r w:rsidR="00154D81">
        <w:t>7.1.2.3</w:t>
      </w:r>
      <w:r w:rsidR="00CD6697">
        <w:fldChar w:fldCharType="end"/>
      </w:r>
      <w:r>
        <w:t xml:space="preserve">); this is shown with the token frequencies given in the </w:t>
      </w:r>
      <w:r w:rsidR="00B7093A">
        <w:t>‘</w:t>
      </w:r>
      <w:r w:rsidRPr="0099608C">
        <w:rPr>
          <w:rStyle w:val="ChSmallCaps"/>
        </w:rPr>
        <w:t>dem</w:t>
      </w:r>
      <w:r w:rsidRPr="0090507A">
        <w:t xml:space="preserve"> #</w:t>
      </w:r>
      <w:r w:rsidR="00B7093A">
        <w:t>’</w:t>
      </w:r>
      <w:r>
        <w:t xml:space="preserve"> column, which refer to </w:t>
      </w:r>
      <w:r w:rsidRPr="0090507A">
        <w:t xml:space="preserve">modification with </w:t>
      </w:r>
      <w:r>
        <w:t>a demonstrative</w:t>
      </w:r>
      <w:r w:rsidRPr="0090507A">
        <w:t>.</w:t>
      </w:r>
      <w:r>
        <w:t xml:space="preserve"> Examples are presented in </w:t>
      </w:r>
      <w:r>
        <w:fldChar w:fldCharType="begin"/>
      </w:r>
      <w:r>
        <w:instrText xml:space="preserve"> REF _Ref347167303 \h </w:instrText>
      </w:r>
      <w:r>
        <w:fldChar w:fldCharType="separate"/>
      </w:r>
      <w:r w:rsidR="00154D81" w:rsidRPr="00585C84">
        <w:t>(</w:t>
      </w:r>
      <w:r w:rsidR="00154D81">
        <w:rPr>
          <w:noProof/>
          <w:szCs w:val="19"/>
        </w:rPr>
        <w:t>69</w:t>
      </w:r>
      <w:r w:rsidR="00154D81" w:rsidRPr="00AC23C4">
        <w:rPr>
          <w:szCs w:val="19"/>
        </w:rPr>
        <w:t>)</w:t>
      </w:r>
      <w:r>
        <w:fldChar w:fldCharType="end"/>
      </w:r>
      <w:r>
        <w:t xml:space="preserve"> and </w:t>
      </w:r>
      <w:r>
        <w:fldChar w:fldCharType="begin"/>
      </w:r>
      <w:r>
        <w:instrText xml:space="preserve"> REF _Ref347167304 \h </w:instrText>
      </w:r>
      <w:r>
        <w:fldChar w:fldCharType="separate"/>
      </w:r>
      <w:r w:rsidR="00154D81" w:rsidRPr="00585C84">
        <w:t>(</w:t>
      </w:r>
      <w:r w:rsidR="00154D81">
        <w:rPr>
          <w:noProof/>
          <w:szCs w:val="19"/>
        </w:rPr>
        <w:t>70</w:t>
      </w:r>
      <w:r w:rsidR="00154D81" w:rsidRPr="00AC23C4">
        <w:rPr>
          <w:szCs w:val="19"/>
        </w:rPr>
        <w:t>)</w:t>
      </w:r>
      <w:r>
        <w:fldChar w:fldCharType="end"/>
      </w:r>
      <w:r>
        <w:t>.</w:t>
      </w:r>
    </w:p>
    <w:p w14:paraId="313AC62F" w14:textId="77777777" w:rsidR="00672641" w:rsidRPr="0090507A" w:rsidRDefault="00672641" w:rsidP="00672641">
      <w:pPr>
        <w:pStyle w:val="Caption"/>
        <w:rPr>
          <w:szCs w:val="19"/>
        </w:rPr>
      </w:pPr>
      <w:bookmarkStart w:id="1494" w:name="_Ref337049201"/>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1</w:t>
      </w:r>
      <w:r w:rsidR="00F207A1">
        <w:rPr>
          <w:szCs w:val="19"/>
        </w:rPr>
        <w:fldChar w:fldCharType="end"/>
      </w:r>
      <w:bookmarkEnd w:id="1494"/>
      <w:r w:rsidRPr="0090507A">
        <w:rPr>
          <w:szCs w:val="19"/>
        </w:rPr>
        <w:t>:</w:t>
      </w:r>
      <w:r w:rsidRPr="0090507A">
        <w:rPr>
          <w:szCs w:val="19"/>
        </w:rPr>
        <w:tab/>
      </w:r>
      <w:r>
        <w:rPr>
          <w:szCs w:val="19"/>
        </w:rPr>
        <w:t>Affixation with</w:t>
      </w:r>
      <w:r w:rsidRPr="0090507A">
        <w:rPr>
          <w:szCs w:val="19"/>
        </w:rPr>
        <w:t xml:space="preserve"> </w:t>
      </w:r>
      <w:r w:rsidRPr="009106F2">
        <w:rPr>
          <w:rStyle w:val="ChItalBold"/>
        </w:rPr>
        <w:t>­nya</w:t>
      </w:r>
      <w:r w:rsidRPr="0090507A">
        <w:rPr>
          <w:szCs w:val="19"/>
        </w:rPr>
        <w:t xml:space="preserve"> </w:t>
      </w:r>
      <w:r>
        <w:rPr>
          <w:szCs w:val="19"/>
        </w:rPr>
        <w:t>of demonstrative and locative bases</w:t>
      </w:r>
    </w:p>
    <w:tbl>
      <w:tblPr>
        <w:tblW w:w="6464" w:type="dxa"/>
        <w:tblInd w:w="170" w:type="dxa"/>
        <w:tblBorders>
          <w:bottom w:val="single" w:sz="4" w:space="0" w:color="auto"/>
        </w:tblBorders>
        <w:tblLayout w:type="fixed"/>
        <w:tblLook w:val="01E0" w:firstRow="1" w:lastRow="1" w:firstColumn="1" w:lastColumn="1" w:noHBand="0" w:noVBand="0"/>
      </w:tblPr>
      <w:tblGrid>
        <w:gridCol w:w="964"/>
        <w:gridCol w:w="1021"/>
        <w:gridCol w:w="1531"/>
        <w:gridCol w:w="1418"/>
        <w:gridCol w:w="765"/>
        <w:gridCol w:w="765"/>
      </w:tblGrid>
      <w:tr w:rsidR="00AC23C4" w:rsidRPr="00AC23C4" w14:paraId="37C0F672" w14:textId="77777777" w:rsidTr="00811C02">
        <w:trPr>
          <w:tblHeader/>
        </w:trPr>
        <w:tc>
          <w:tcPr>
            <w:tcW w:w="964" w:type="dxa"/>
            <w:tcBorders>
              <w:top w:val="single" w:sz="4" w:space="0" w:color="auto"/>
              <w:bottom w:val="single" w:sz="4" w:space="0" w:color="auto"/>
            </w:tcBorders>
            <w:shd w:val="clear" w:color="auto" w:fill="auto"/>
          </w:tcPr>
          <w:p w14:paraId="36D1C414" w14:textId="77777777" w:rsidR="00672641" w:rsidRPr="00AC23C4" w:rsidRDefault="00672641" w:rsidP="00672641">
            <w:pPr>
              <w:pStyle w:val="TableHd"/>
              <w:rPr>
                <w:szCs w:val="19"/>
              </w:rPr>
            </w:pPr>
            <w:r w:rsidRPr="00AC23C4">
              <w:rPr>
                <w:szCs w:val="19"/>
              </w:rPr>
              <w:t>BW</w:t>
            </w:r>
          </w:p>
        </w:tc>
        <w:tc>
          <w:tcPr>
            <w:tcW w:w="1021" w:type="dxa"/>
            <w:tcBorders>
              <w:top w:val="single" w:sz="4" w:space="0" w:color="auto"/>
              <w:bottom w:val="single" w:sz="4" w:space="0" w:color="auto"/>
            </w:tcBorders>
            <w:shd w:val="clear" w:color="auto" w:fill="auto"/>
          </w:tcPr>
          <w:p w14:paraId="285C064A" w14:textId="77777777" w:rsidR="00672641" w:rsidRPr="00AC23C4" w:rsidRDefault="00672641" w:rsidP="00672641">
            <w:pPr>
              <w:pStyle w:val="TableHd"/>
              <w:rPr>
                <w:szCs w:val="19"/>
              </w:rPr>
            </w:pPr>
            <w:r w:rsidRPr="00AC23C4">
              <w:rPr>
                <w:szCs w:val="19"/>
              </w:rPr>
              <w:t>Gloss</w:t>
            </w:r>
          </w:p>
        </w:tc>
        <w:tc>
          <w:tcPr>
            <w:tcW w:w="1531" w:type="dxa"/>
            <w:tcBorders>
              <w:top w:val="single" w:sz="4" w:space="0" w:color="auto"/>
              <w:bottom w:val="single" w:sz="4" w:space="0" w:color="auto"/>
            </w:tcBorders>
            <w:shd w:val="clear" w:color="auto" w:fill="auto"/>
          </w:tcPr>
          <w:p w14:paraId="6D6A023F" w14:textId="77777777" w:rsidR="00672641" w:rsidRPr="00AC23C4" w:rsidRDefault="00672641" w:rsidP="00672641">
            <w:pPr>
              <w:pStyle w:val="TableHd"/>
              <w:rPr>
                <w:szCs w:val="19"/>
              </w:rPr>
            </w:pPr>
            <w:r w:rsidRPr="00AC23C4">
              <w:rPr>
                <w:szCs w:val="19"/>
              </w:rPr>
              <w:t>Item</w:t>
            </w:r>
          </w:p>
        </w:tc>
        <w:tc>
          <w:tcPr>
            <w:tcW w:w="1418" w:type="dxa"/>
            <w:tcBorders>
              <w:top w:val="single" w:sz="4" w:space="0" w:color="auto"/>
              <w:bottom w:val="single" w:sz="4" w:space="0" w:color="auto"/>
            </w:tcBorders>
            <w:shd w:val="clear" w:color="auto" w:fill="auto"/>
          </w:tcPr>
          <w:p w14:paraId="16E52207" w14:textId="77777777" w:rsidR="00672641" w:rsidRPr="00AC23C4" w:rsidRDefault="00672641" w:rsidP="00672641">
            <w:pPr>
              <w:pStyle w:val="TableHd"/>
              <w:rPr>
                <w:szCs w:val="19"/>
              </w:rPr>
            </w:pPr>
            <w:r w:rsidRPr="00AC23C4">
              <w:rPr>
                <w:szCs w:val="19"/>
              </w:rPr>
              <w:t>Gloss</w:t>
            </w:r>
          </w:p>
        </w:tc>
        <w:tc>
          <w:tcPr>
            <w:tcW w:w="765" w:type="dxa"/>
            <w:tcBorders>
              <w:top w:val="single" w:sz="4" w:space="0" w:color="auto"/>
              <w:bottom w:val="single" w:sz="4" w:space="0" w:color="auto"/>
            </w:tcBorders>
            <w:shd w:val="clear" w:color="auto" w:fill="auto"/>
          </w:tcPr>
          <w:p w14:paraId="6F5712D3" w14:textId="77777777" w:rsidR="00672641" w:rsidRPr="00AC23C4" w:rsidRDefault="00672641" w:rsidP="00672641">
            <w:pPr>
              <w:pStyle w:val="TableHd"/>
              <w:rPr>
                <w:szCs w:val="19"/>
              </w:rPr>
            </w:pPr>
            <w:r w:rsidRPr="009106F2">
              <w:rPr>
                <w:rStyle w:val="ChItalBold"/>
              </w:rPr>
              <w:t>­nya</w:t>
            </w:r>
            <w:r w:rsidRPr="00AC23C4">
              <w:rPr>
                <w:szCs w:val="19"/>
              </w:rPr>
              <w:t xml:space="preserve"> #</w:t>
            </w:r>
          </w:p>
        </w:tc>
        <w:tc>
          <w:tcPr>
            <w:tcW w:w="765" w:type="dxa"/>
            <w:tcBorders>
              <w:top w:val="single" w:sz="4" w:space="0" w:color="auto"/>
              <w:bottom w:val="single" w:sz="4" w:space="0" w:color="auto"/>
            </w:tcBorders>
            <w:shd w:val="clear" w:color="auto" w:fill="auto"/>
          </w:tcPr>
          <w:p w14:paraId="7A7A0FE6" w14:textId="77777777" w:rsidR="00672641" w:rsidRPr="00AC23C4" w:rsidRDefault="00672641" w:rsidP="00672641">
            <w:pPr>
              <w:pStyle w:val="TableHd"/>
              <w:rPr>
                <w:rStyle w:val="ChItalBold"/>
                <w:sz w:val="19"/>
                <w:szCs w:val="19"/>
              </w:rPr>
            </w:pPr>
            <w:r w:rsidRPr="0099608C">
              <w:rPr>
                <w:rStyle w:val="ChSmallCaps"/>
              </w:rPr>
              <w:t>dem</w:t>
            </w:r>
            <w:r w:rsidRPr="00881ACA">
              <w:t xml:space="preserve"> </w:t>
            </w:r>
            <w:r w:rsidRPr="00AC23C4">
              <w:rPr>
                <w:rStyle w:val="ChItalBold"/>
                <w:szCs w:val="19"/>
              </w:rPr>
              <w:t>#</w:t>
            </w:r>
          </w:p>
        </w:tc>
      </w:tr>
      <w:tr w:rsidR="00AC23C4" w:rsidRPr="00AC23C4" w14:paraId="5B1AF48A" w14:textId="77777777" w:rsidTr="00811C02">
        <w:tc>
          <w:tcPr>
            <w:tcW w:w="964" w:type="dxa"/>
            <w:tcBorders>
              <w:top w:val="single" w:sz="4" w:space="0" w:color="auto"/>
            </w:tcBorders>
            <w:shd w:val="clear" w:color="auto" w:fill="auto"/>
          </w:tcPr>
          <w:p w14:paraId="00BB520D" w14:textId="77777777" w:rsidR="00672641" w:rsidRPr="00AC23C4" w:rsidRDefault="00672641" w:rsidP="00672641">
            <w:pPr>
              <w:pStyle w:val="TableCell2-0"/>
              <w:rPr>
                <w:rStyle w:val="ChItalBold"/>
                <w:szCs w:val="19"/>
              </w:rPr>
            </w:pPr>
            <w:r w:rsidRPr="00AC23C4">
              <w:rPr>
                <w:rStyle w:val="ChItalBold"/>
                <w:szCs w:val="19"/>
              </w:rPr>
              <w:t>itu</w:t>
            </w:r>
          </w:p>
        </w:tc>
        <w:tc>
          <w:tcPr>
            <w:tcW w:w="1021" w:type="dxa"/>
            <w:tcBorders>
              <w:top w:val="single" w:sz="4" w:space="0" w:color="auto"/>
            </w:tcBorders>
            <w:shd w:val="clear" w:color="auto" w:fill="auto"/>
          </w:tcPr>
          <w:p w14:paraId="2D478002" w14:textId="3451404C" w:rsidR="00672641" w:rsidRPr="00AC23C4" w:rsidRDefault="00B7093A" w:rsidP="00672641">
            <w:pPr>
              <w:pStyle w:val="TableCell2-0"/>
              <w:rPr>
                <w:szCs w:val="19"/>
              </w:rPr>
            </w:pPr>
            <w:r>
              <w:rPr>
                <w:szCs w:val="19"/>
              </w:rPr>
              <w:t>‘</w:t>
            </w:r>
            <w:r w:rsidR="00672641" w:rsidRPr="0099608C">
              <w:rPr>
                <w:rStyle w:val="ChSmallCaps"/>
              </w:rPr>
              <w:t>d.dist</w:t>
            </w:r>
            <w:r>
              <w:rPr>
                <w:szCs w:val="19"/>
              </w:rPr>
              <w:t>’</w:t>
            </w:r>
          </w:p>
        </w:tc>
        <w:tc>
          <w:tcPr>
            <w:tcW w:w="1531" w:type="dxa"/>
            <w:tcBorders>
              <w:top w:val="single" w:sz="4" w:space="0" w:color="auto"/>
            </w:tcBorders>
            <w:shd w:val="clear" w:color="auto" w:fill="auto"/>
          </w:tcPr>
          <w:p w14:paraId="2B06AAEA" w14:textId="77777777" w:rsidR="00672641" w:rsidRPr="00D25025" w:rsidRDefault="00672641" w:rsidP="00672641">
            <w:pPr>
              <w:pStyle w:val="TableCell2-0"/>
              <w:rPr>
                <w:rStyle w:val="ChItalBoldUndl"/>
              </w:rPr>
            </w:pPr>
            <w:r w:rsidRPr="00D25025">
              <w:rPr>
                <w:rStyle w:val="ChItalBoldUndl"/>
              </w:rPr>
              <w:t>itunya</w:t>
            </w:r>
          </w:p>
        </w:tc>
        <w:tc>
          <w:tcPr>
            <w:tcW w:w="1418" w:type="dxa"/>
            <w:tcBorders>
              <w:top w:val="single" w:sz="4" w:space="0" w:color="auto"/>
            </w:tcBorders>
            <w:shd w:val="clear" w:color="auto" w:fill="auto"/>
          </w:tcPr>
          <w:p w14:paraId="39D79E59" w14:textId="31554609" w:rsidR="00672641" w:rsidRPr="00AC23C4" w:rsidRDefault="00B7093A" w:rsidP="00672641">
            <w:pPr>
              <w:pStyle w:val="TableCell2-0"/>
              <w:rPr>
                <w:szCs w:val="19"/>
              </w:rPr>
            </w:pPr>
            <w:r>
              <w:rPr>
                <w:szCs w:val="19"/>
              </w:rPr>
              <w:t>‘</w:t>
            </w:r>
            <w:r w:rsidR="00672641" w:rsidRPr="00AC23C4">
              <w:rPr>
                <w:szCs w:val="19"/>
              </w:rPr>
              <w:t>it!</w:t>
            </w:r>
            <w:r>
              <w:rPr>
                <w:szCs w:val="19"/>
              </w:rPr>
              <w:t>’</w:t>
            </w:r>
          </w:p>
        </w:tc>
        <w:tc>
          <w:tcPr>
            <w:tcW w:w="765" w:type="dxa"/>
            <w:tcBorders>
              <w:top w:val="single" w:sz="4" w:space="0" w:color="auto"/>
            </w:tcBorders>
            <w:shd w:val="clear" w:color="auto" w:fill="auto"/>
          </w:tcPr>
          <w:p w14:paraId="1FE29B88" w14:textId="77777777" w:rsidR="00672641" w:rsidRPr="00AC23C4" w:rsidRDefault="00672641" w:rsidP="00AC23C4">
            <w:pPr>
              <w:pStyle w:val="TableCell2-0"/>
              <w:ind w:right="85"/>
              <w:jc w:val="right"/>
              <w:rPr>
                <w:szCs w:val="19"/>
              </w:rPr>
            </w:pPr>
            <w:r w:rsidRPr="00AC23C4">
              <w:rPr>
                <w:szCs w:val="19"/>
              </w:rPr>
              <w:t>1</w:t>
            </w:r>
          </w:p>
        </w:tc>
        <w:tc>
          <w:tcPr>
            <w:tcW w:w="765" w:type="dxa"/>
            <w:tcBorders>
              <w:top w:val="single" w:sz="4" w:space="0" w:color="auto"/>
            </w:tcBorders>
            <w:shd w:val="clear" w:color="auto" w:fill="auto"/>
          </w:tcPr>
          <w:p w14:paraId="53756E72" w14:textId="77777777" w:rsidR="00672641" w:rsidRPr="00AC23C4" w:rsidRDefault="00672641" w:rsidP="00AC23C4">
            <w:pPr>
              <w:pStyle w:val="TableCell2-0"/>
              <w:ind w:right="85"/>
              <w:jc w:val="right"/>
              <w:rPr>
                <w:sz w:val="19"/>
                <w:szCs w:val="19"/>
              </w:rPr>
            </w:pPr>
            <w:r w:rsidRPr="00AC23C4">
              <w:rPr>
                <w:szCs w:val="19"/>
              </w:rPr>
              <w:t>19</w:t>
            </w:r>
          </w:p>
        </w:tc>
      </w:tr>
      <w:tr w:rsidR="00AC23C4" w:rsidRPr="00AC23C4" w14:paraId="79E796DD" w14:textId="77777777" w:rsidTr="00811C02">
        <w:tc>
          <w:tcPr>
            <w:tcW w:w="964" w:type="dxa"/>
            <w:shd w:val="clear" w:color="auto" w:fill="auto"/>
          </w:tcPr>
          <w:p w14:paraId="342425E7" w14:textId="77777777" w:rsidR="00672641" w:rsidRPr="00AC23C4" w:rsidRDefault="00672641" w:rsidP="00672641">
            <w:pPr>
              <w:pStyle w:val="TableCell0-2Break"/>
              <w:rPr>
                <w:rStyle w:val="ChItalBold"/>
                <w:szCs w:val="19"/>
              </w:rPr>
            </w:pPr>
            <w:r w:rsidRPr="00AC23C4">
              <w:rPr>
                <w:rStyle w:val="ChItalBold"/>
                <w:szCs w:val="19"/>
              </w:rPr>
              <w:t>sini</w:t>
            </w:r>
          </w:p>
        </w:tc>
        <w:tc>
          <w:tcPr>
            <w:tcW w:w="1021" w:type="dxa"/>
            <w:shd w:val="clear" w:color="auto" w:fill="auto"/>
          </w:tcPr>
          <w:p w14:paraId="69CEEB9A" w14:textId="3B3E4139" w:rsidR="00672641" w:rsidRPr="00AC23C4" w:rsidRDefault="00B7093A" w:rsidP="00672641">
            <w:pPr>
              <w:rPr>
                <w:szCs w:val="19"/>
              </w:rPr>
            </w:pPr>
            <w:r>
              <w:rPr>
                <w:szCs w:val="19"/>
              </w:rPr>
              <w:t>‘</w:t>
            </w:r>
            <w:r w:rsidR="00672641" w:rsidRPr="0099608C">
              <w:rPr>
                <w:rStyle w:val="ChSmallCaps"/>
              </w:rPr>
              <w:t>l.prox</w:t>
            </w:r>
            <w:r>
              <w:rPr>
                <w:szCs w:val="19"/>
              </w:rPr>
              <w:t>’</w:t>
            </w:r>
          </w:p>
        </w:tc>
        <w:tc>
          <w:tcPr>
            <w:tcW w:w="1531" w:type="dxa"/>
            <w:shd w:val="clear" w:color="auto" w:fill="auto"/>
          </w:tcPr>
          <w:p w14:paraId="4231673C" w14:textId="77777777" w:rsidR="00672641" w:rsidRPr="00D25025" w:rsidRDefault="00672641" w:rsidP="00672641">
            <w:pPr>
              <w:pStyle w:val="TableCell0-2Break"/>
              <w:rPr>
                <w:rStyle w:val="ChItalBoldUndl"/>
              </w:rPr>
            </w:pPr>
            <w:r w:rsidRPr="00D25025">
              <w:rPr>
                <w:rStyle w:val="ChItalBoldUndl"/>
              </w:rPr>
              <w:t>sininya</w:t>
            </w:r>
          </w:p>
        </w:tc>
        <w:tc>
          <w:tcPr>
            <w:tcW w:w="1418" w:type="dxa"/>
            <w:shd w:val="clear" w:color="auto" w:fill="auto"/>
          </w:tcPr>
          <w:p w14:paraId="7C523F09" w14:textId="5431E012" w:rsidR="00672641" w:rsidRPr="00AC23C4" w:rsidRDefault="00B7093A" w:rsidP="00672641">
            <w:pPr>
              <w:rPr>
                <w:szCs w:val="19"/>
              </w:rPr>
            </w:pPr>
            <w:r>
              <w:rPr>
                <w:szCs w:val="19"/>
              </w:rPr>
              <w:t>‘</w:t>
            </w:r>
            <w:r w:rsidR="00672641" w:rsidRPr="00AC23C4">
              <w:rPr>
                <w:szCs w:val="19"/>
              </w:rPr>
              <w:t>right here</w:t>
            </w:r>
            <w:r>
              <w:rPr>
                <w:szCs w:val="19"/>
              </w:rPr>
              <w:t>’</w:t>
            </w:r>
          </w:p>
        </w:tc>
        <w:tc>
          <w:tcPr>
            <w:tcW w:w="765" w:type="dxa"/>
            <w:shd w:val="clear" w:color="auto" w:fill="auto"/>
          </w:tcPr>
          <w:p w14:paraId="7A493F17" w14:textId="77777777" w:rsidR="00672641" w:rsidRPr="00AC23C4" w:rsidRDefault="00672641" w:rsidP="00AC23C4">
            <w:pPr>
              <w:pStyle w:val="TableCell0-2Break"/>
              <w:ind w:right="85"/>
              <w:jc w:val="right"/>
              <w:rPr>
                <w:szCs w:val="19"/>
              </w:rPr>
            </w:pPr>
            <w:r w:rsidRPr="00AC23C4">
              <w:rPr>
                <w:szCs w:val="19"/>
              </w:rPr>
              <w:t>1</w:t>
            </w:r>
          </w:p>
        </w:tc>
        <w:tc>
          <w:tcPr>
            <w:tcW w:w="765" w:type="dxa"/>
            <w:shd w:val="clear" w:color="auto" w:fill="auto"/>
          </w:tcPr>
          <w:p w14:paraId="67065B40" w14:textId="77777777" w:rsidR="00672641" w:rsidRPr="00AC23C4" w:rsidRDefault="00672641" w:rsidP="00AC23C4">
            <w:pPr>
              <w:pStyle w:val="TableCell0-2Break"/>
              <w:ind w:right="85"/>
              <w:jc w:val="right"/>
              <w:rPr>
                <w:szCs w:val="19"/>
              </w:rPr>
            </w:pPr>
            <w:r w:rsidRPr="00AC23C4">
              <w:rPr>
                <w:szCs w:val="19"/>
              </w:rPr>
              <w:t>18</w:t>
            </w:r>
          </w:p>
        </w:tc>
      </w:tr>
    </w:tbl>
    <w:p w14:paraId="44939CB6" w14:textId="6340A596" w:rsidR="00672641" w:rsidRDefault="00672641" w:rsidP="00BE1C7A">
      <w:pPr>
        <w:pStyle w:val="Body0010after05before"/>
      </w:pPr>
      <w:r>
        <w:lastRenderedPageBreak/>
        <w:t xml:space="preserve">In </w:t>
      </w:r>
      <w:r>
        <w:rPr>
          <w:szCs w:val="19"/>
        </w:rPr>
        <w:fldChar w:fldCharType="begin"/>
      </w:r>
      <w:r>
        <w:rPr>
          <w:szCs w:val="19"/>
        </w:rPr>
        <w:instrText xml:space="preserve"> REF _Ref347167303 \h </w:instrText>
      </w:r>
      <w:r>
        <w:rPr>
          <w:szCs w:val="19"/>
        </w:rPr>
      </w:r>
      <w:r>
        <w:rPr>
          <w:szCs w:val="19"/>
        </w:rPr>
        <w:fldChar w:fldCharType="separate"/>
      </w:r>
      <w:r w:rsidR="00154D81" w:rsidRPr="00585C84">
        <w:t>(</w:t>
      </w:r>
      <w:r w:rsidR="00154D81">
        <w:rPr>
          <w:noProof/>
          <w:szCs w:val="19"/>
        </w:rPr>
        <w:t>69</w:t>
      </w:r>
      <w:r w:rsidR="00154D81" w:rsidRPr="00AC23C4">
        <w:rPr>
          <w:szCs w:val="19"/>
        </w:rPr>
        <w:t>)</w:t>
      </w:r>
      <w:r>
        <w:rPr>
          <w:szCs w:val="19"/>
        </w:rPr>
        <w:fldChar w:fldCharType="end"/>
      </w:r>
      <w:r>
        <w:t xml:space="preserve">, </w:t>
      </w:r>
      <w:r w:rsidRPr="009106F2">
        <w:rPr>
          <w:rStyle w:val="ChItalBold"/>
        </w:rPr>
        <w:t>­nya</w:t>
      </w:r>
      <w:r>
        <w:t xml:space="preserve"> is suffixed to </w:t>
      </w:r>
      <w:r w:rsidR="00BE1C7A">
        <w:t xml:space="preserve">the medial </w:t>
      </w:r>
      <w:r>
        <w:t xml:space="preserve">locative </w:t>
      </w:r>
      <w:r w:rsidRPr="00151378">
        <w:rPr>
          <w:rStyle w:val="ChItalBold"/>
        </w:rPr>
        <w:t>sini</w:t>
      </w:r>
      <w:r>
        <w:t xml:space="preserve"> </w:t>
      </w:r>
      <w:r w:rsidR="00B7093A">
        <w:t>‘</w:t>
      </w:r>
      <w:r w:rsidRPr="0099608C">
        <w:rPr>
          <w:rStyle w:val="ChSmallCaps"/>
        </w:rPr>
        <w:t>l.prox</w:t>
      </w:r>
      <w:r w:rsidR="00B7093A">
        <w:t>’</w:t>
      </w:r>
      <w:r>
        <w:t xml:space="preserve">, giving the emphatic reading </w:t>
      </w:r>
      <w:r>
        <w:rPr>
          <w:rStyle w:val="ChItalBold"/>
        </w:rPr>
        <w:t>sini</w:t>
      </w:r>
      <w:r w:rsidRPr="00CB3070">
        <w:rPr>
          <w:rStyle w:val="ChItalBold"/>
        </w:rPr>
        <w:t>nya</w:t>
      </w:r>
      <w:r>
        <w:t xml:space="preserve"> </w:t>
      </w:r>
      <w:r w:rsidR="00B7093A">
        <w:t>‘</w:t>
      </w:r>
      <w:r>
        <w:t>right here</w:t>
      </w:r>
      <w:r w:rsidR="00B7093A">
        <w:t>’</w:t>
      </w:r>
      <w:r>
        <w:t xml:space="preserve">. In </w:t>
      </w:r>
      <w:r>
        <w:rPr>
          <w:szCs w:val="19"/>
        </w:rPr>
        <w:fldChar w:fldCharType="begin"/>
      </w:r>
      <w:r>
        <w:rPr>
          <w:szCs w:val="19"/>
        </w:rPr>
        <w:instrText xml:space="preserve"> REF _Ref347167304 \h </w:instrText>
      </w:r>
      <w:r>
        <w:rPr>
          <w:szCs w:val="19"/>
        </w:rPr>
      </w:r>
      <w:r>
        <w:rPr>
          <w:szCs w:val="19"/>
        </w:rPr>
        <w:fldChar w:fldCharType="separate"/>
      </w:r>
      <w:r w:rsidR="00154D81" w:rsidRPr="00585C84">
        <w:t>(</w:t>
      </w:r>
      <w:r w:rsidR="00154D81">
        <w:rPr>
          <w:noProof/>
          <w:szCs w:val="19"/>
        </w:rPr>
        <w:t>70</w:t>
      </w:r>
      <w:r w:rsidR="00154D81" w:rsidRPr="00AC23C4">
        <w:rPr>
          <w:szCs w:val="19"/>
        </w:rPr>
        <w:t>)</w:t>
      </w:r>
      <w:r>
        <w:rPr>
          <w:szCs w:val="19"/>
        </w:rPr>
        <w:fldChar w:fldCharType="end"/>
      </w:r>
      <w:r>
        <w:t xml:space="preserve"> the same meaning is expressed with an analytical construction in which </w:t>
      </w:r>
      <w:r w:rsidR="00BE1C7A">
        <w:t xml:space="preserve">the distal </w:t>
      </w:r>
      <w:r>
        <w:t>demonstrative modifies the locative.</w:t>
      </w:r>
    </w:p>
    <w:p w14:paraId="1BC9DE86" w14:textId="4FB7AA36" w:rsidR="00C05999" w:rsidRDefault="00C05999" w:rsidP="00C05999">
      <w:pPr>
        <w:pStyle w:val="ExampleTitle"/>
      </w:pPr>
      <w:r>
        <w:t>Suf</w:t>
      </w:r>
      <w:r w:rsidRPr="007855F0">
        <w:t xml:space="preserve">fix </w:t>
      </w:r>
      <w:r w:rsidRPr="009106F2">
        <w:rPr>
          <w:rStyle w:val="ChItalBold"/>
        </w:rPr>
        <w:t>­nya</w:t>
      </w:r>
      <w:r>
        <w:t>: Emphatic reading of derived lexemes</w:t>
      </w:r>
    </w:p>
    <w:tbl>
      <w:tblPr>
        <w:tblW w:w="6130" w:type="dxa"/>
        <w:tblCellMar>
          <w:left w:w="42" w:type="dxa"/>
          <w:right w:w="42" w:type="dxa"/>
        </w:tblCellMar>
        <w:tblLook w:val="01E0" w:firstRow="1" w:lastRow="1" w:firstColumn="1" w:lastColumn="1" w:noHBand="0" w:noVBand="0"/>
      </w:tblPr>
      <w:tblGrid>
        <w:gridCol w:w="709"/>
        <w:gridCol w:w="484"/>
        <w:gridCol w:w="360"/>
        <w:gridCol w:w="688"/>
        <w:gridCol w:w="360"/>
        <w:gridCol w:w="759"/>
        <w:gridCol w:w="360"/>
        <w:gridCol w:w="1448"/>
        <w:gridCol w:w="962"/>
      </w:tblGrid>
      <w:tr w:rsidR="00AC23C4" w:rsidRPr="007C6DC9" w14:paraId="33621EEC" w14:textId="77777777" w:rsidTr="00AC23C4">
        <w:tc>
          <w:tcPr>
            <w:tcW w:w="709" w:type="dxa"/>
            <w:shd w:val="clear" w:color="auto" w:fill="auto"/>
          </w:tcPr>
          <w:p w14:paraId="6DEFD8D7" w14:textId="77777777" w:rsidR="00672641" w:rsidRPr="00AC23C4" w:rsidRDefault="00672641" w:rsidP="00672641">
            <w:pPr>
              <w:pStyle w:val="O0Nwnext"/>
              <w:rPr>
                <w:szCs w:val="19"/>
              </w:rPr>
            </w:pPr>
            <w:bookmarkStart w:id="1495" w:name="_Ref347167303"/>
            <w:r w:rsidRPr="00585C84">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9</w:t>
            </w:r>
            <w:r w:rsidRPr="00AC23C4">
              <w:rPr>
                <w:szCs w:val="19"/>
              </w:rPr>
              <w:fldChar w:fldCharType="end"/>
            </w:r>
            <w:r w:rsidRPr="00AC23C4">
              <w:rPr>
                <w:szCs w:val="19"/>
              </w:rPr>
              <w:t>)</w:t>
            </w:r>
            <w:bookmarkEnd w:id="1495"/>
          </w:p>
        </w:tc>
        <w:tc>
          <w:tcPr>
            <w:tcW w:w="484" w:type="dxa"/>
            <w:shd w:val="clear" w:color="auto" w:fill="auto"/>
          </w:tcPr>
          <w:p w14:paraId="255EB16F" w14:textId="77777777" w:rsidR="00672641" w:rsidRPr="007C6DC9" w:rsidRDefault="00672641" w:rsidP="00672641">
            <w:pPr>
              <w:pStyle w:val="Text"/>
            </w:pPr>
            <w:r w:rsidRPr="007C6DC9">
              <w:t>jatu</w:t>
            </w:r>
          </w:p>
        </w:tc>
        <w:tc>
          <w:tcPr>
            <w:tcW w:w="360" w:type="dxa"/>
            <w:shd w:val="clear" w:color="auto" w:fill="auto"/>
          </w:tcPr>
          <w:p w14:paraId="3CC9B695" w14:textId="77777777" w:rsidR="00672641" w:rsidRPr="007C6DC9" w:rsidRDefault="00672641" w:rsidP="00672641">
            <w:pPr>
              <w:pStyle w:val="Text"/>
            </w:pPr>
            <w:r w:rsidRPr="007C6DC9">
              <w:t>di</w:t>
            </w:r>
          </w:p>
        </w:tc>
        <w:tc>
          <w:tcPr>
            <w:tcW w:w="688" w:type="dxa"/>
            <w:shd w:val="clear" w:color="auto" w:fill="auto"/>
          </w:tcPr>
          <w:p w14:paraId="216E4201" w14:textId="1B62B860" w:rsidR="00672641" w:rsidRPr="007C6DC9" w:rsidRDefault="00672641" w:rsidP="00672641">
            <w:pPr>
              <w:pStyle w:val="Text"/>
            </w:pPr>
            <w:r w:rsidRPr="007C6DC9">
              <w:t>sana</w:t>
            </w:r>
            <w:r w:rsidR="00BE1C7A">
              <w:t>,</w:t>
            </w:r>
          </w:p>
        </w:tc>
        <w:tc>
          <w:tcPr>
            <w:tcW w:w="360" w:type="dxa"/>
            <w:shd w:val="clear" w:color="auto" w:fill="auto"/>
          </w:tcPr>
          <w:p w14:paraId="1DE6EBF8" w14:textId="77777777" w:rsidR="00672641" w:rsidRPr="007C6DC9" w:rsidRDefault="00672641" w:rsidP="00672641">
            <w:pPr>
              <w:pStyle w:val="Text"/>
            </w:pPr>
            <w:r w:rsidRPr="007C6DC9">
              <w:t>di</w:t>
            </w:r>
          </w:p>
        </w:tc>
        <w:tc>
          <w:tcPr>
            <w:tcW w:w="759" w:type="dxa"/>
            <w:shd w:val="clear" w:color="auto" w:fill="auto"/>
          </w:tcPr>
          <w:p w14:paraId="3EF74723" w14:textId="77777777" w:rsidR="00672641" w:rsidRPr="007C6DC9" w:rsidRDefault="00672641" w:rsidP="00672641">
            <w:pPr>
              <w:pStyle w:val="Text"/>
            </w:pPr>
            <w:r>
              <w:t>sini</w:t>
            </w:r>
          </w:p>
        </w:tc>
        <w:tc>
          <w:tcPr>
            <w:tcW w:w="360" w:type="dxa"/>
            <w:shd w:val="clear" w:color="auto" w:fill="auto"/>
          </w:tcPr>
          <w:p w14:paraId="2F70CC7A" w14:textId="77777777" w:rsidR="00672641" w:rsidRPr="007C6DC9" w:rsidRDefault="00672641" w:rsidP="00672641">
            <w:pPr>
              <w:pStyle w:val="Text"/>
            </w:pPr>
            <w:r w:rsidRPr="007C6DC9">
              <w:t>di</w:t>
            </w:r>
          </w:p>
        </w:tc>
        <w:tc>
          <w:tcPr>
            <w:tcW w:w="1448" w:type="dxa"/>
            <w:shd w:val="clear" w:color="auto" w:fill="auto"/>
          </w:tcPr>
          <w:p w14:paraId="15613818" w14:textId="77777777" w:rsidR="00672641" w:rsidRPr="008357C8" w:rsidRDefault="00672641" w:rsidP="00672641">
            <w:pPr>
              <w:pStyle w:val="Text"/>
              <w:rPr>
                <w:rStyle w:val="ChBlueBold"/>
              </w:rPr>
            </w:pPr>
            <w:r w:rsidRPr="008357C8">
              <w:rPr>
                <w:rStyle w:val="ChBlueBold"/>
              </w:rPr>
              <w:t>sini</w:t>
            </w:r>
            <w:r w:rsidRPr="008C675E">
              <w:rPr>
                <w:rStyle w:val="ChBlueBold"/>
              </w:rPr>
              <w:t>–</w:t>
            </w:r>
            <w:r w:rsidRPr="008357C8">
              <w:rPr>
                <w:rStyle w:val="ChBlueBold"/>
              </w:rPr>
              <w:t>nya</w:t>
            </w:r>
          </w:p>
        </w:tc>
        <w:tc>
          <w:tcPr>
            <w:tcW w:w="962" w:type="dxa"/>
            <w:shd w:val="clear" w:color="auto" w:fill="auto"/>
          </w:tcPr>
          <w:p w14:paraId="4DB1A70B" w14:textId="77777777" w:rsidR="00672641" w:rsidRPr="007C6DC9" w:rsidRDefault="00672641" w:rsidP="00672641">
            <w:pPr>
              <w:pStyle w:val="Text"/>
            </w:pPr>
            <w:r w:rsidRPr="007C6DC9">
              <w:t>ter</w:t>
            </w:r>
            <w:r w:rsidRPr="008C675E">
              <w:rPr>
                <w:rStyle w:val="ChBlueBold"/>
              </w:rPr>
              <w:t>–</w:t>
            </w:r>
            <w:r w:rsidRPr="007C6DC9">
              <w:t>kupas</w:t>
            </w:r>
          </w:p>
        </w:tc>
      </w:tr>
      <w:tr w:rsidR="00AC23C4" w:rsidRPr="007C6DC9" w14:paraId="6D2F92EF" w14:textId="77777777" w:rsidTr="00AC23C4">
        <w:tc>
          <w:tcPr>
            <w:tcW w:w="709" w:type="dxa"/>
            <w:shd w:val="clear" w:color="auto" w:fill="auto"/>
          </w:tcPr>
          <w:p w14:paraId="564919FA" w14:textId="77777777" w:rsidR="00672641" w:rsidRPr="007C6DC9" w:rsidRDefault="00672641" w:rsidP="00672641">
            <w:pPr>
              <w:pStyle w:val="GlossEng"/>
            </w:pPr>
          </w:p>
        </w:tc>
        <w:tc>
          <w:tcPr>
            <w:tcW w:w="484" w:type="dxa"/>
            <w:shd w:val="clear" w:color="auto" w:fill="auto"/>
          </w:tcPr>
          <w:p w14:paraId="4D766848" w14:textId="77777777" w:rsidR="00672641" w:rsidRPr="007C6DC9" w:rsidRDefault="00672641" w:rsidP="00672641">
            <w:pPr>
              <w:pStyle w:val="GlossEng"/>
            </w:pPr>
            <w:r w:rsidRPr="007C6DC9">
              <w:t>fall</w:t>
            </w:r>
          </w:p>
        </w:tc>
        <w:tc>
          <w:tcPr>
            <w:tcW w:w="360" w:type="dxa"/>
            <w:shd w:val="clear" w:color="auto" w:fill="auto"/>
          </w:tcPr>
          <w:p w14:paraId="528B718A" w14:textId="77777777" w:rsidR="00672641" w:rsidRPr="007C6DC9" w:rsidRDefault="00672641" w:rsidP="00672641">
            <w:pPr>
              <w:pStyle w:val="GlossEng"/>
            </w:pPr>
            <w:r w:rsidRPr="007C6DC9">
              <w:t>at</w:t>
            </w:r>
          </w:p>
        </w:tc>
        <w:tc>
          <w:tcPr>
            <w:tcW w:w="688" w:type="dxa"/>
            <w:shd w:val="clear" w:color="auto" w:fill="auto"/>
          </w:tcPr>
          <w:p w14:paraId="4A8F9DBD" w14:textId="77777777" w:rsidR="00672641" w:rsidRPr="0099608C" w:rsidRDefault="00672641" w:rsidP="00672641">
            <w:pPr>
              <w:pStyle w:val="GlossEng"/>
              <w:rPr>
                <w:rStyle w:val="ChSmallCaps"/>
              </w:rPr>
            </w:pPr>
            <w:r w:rsidRPr="0099608C">
              <w:rPr>
                <w:rStyle w:val="ChSmallCaps"/>
              </w:rPr>
              <w:t>l.dist</w:t>
            </w:r>
          </w:p>
        </w:tc>
        <w:tc>
          <w:tcPr>
            <w:tcW w:w="360" w:type="dxa"/>
            <w:shd w:val="clear" w:color="auto" w:fill="auto"/>
          </w:tcPr>
          <w:p w14:paraId="02A33700" w14:textId="77777777" w:rsidR="00672641" w:rsidRPr="007C6DC9" w:rsidRDefault="00672641" w:rsidP="00672641">
            <w:pPr>
              <w:pStyle w:val="GlossEng"/>
            </w:pPr>
            <w:r w:rsidRPr="007C6DC9">
              <w:t>at</w:t>
            </w:r>
          </w:p>
        </w:tc>
        <w:tc>
          <w:tcPr>
            <w:tcW w:w="759" w:type="dxa"/>
            <w:shd w:val="clear" w:color="auto" w:fill="auto"/>
          </w:tcPr>
          <w:p w14:paraId="4A81BE96" w14:textId="77777777" w:rsidR="00672641" w:rsidRPr="0099608C" w:rsidRDefault="00672641" w:rsidP="00672641">
            <w:pPr>
              <w:pStyle w:val="GlossEng"/>
              <w:rPr>
                <w:rStyle w:val="ChSmallCaps"/>
              </w:rPr>
            </w:pPr>
            <w:r w:rsidRPr="0099608C">
              <w:rPr>
                <w:rStyle w:val="ChSmallCaps"/>
              </w:rPr>
              <w:t>l.prox</w:t>
            </w:r>
          </w:p>
        </w:tc>
        <w:tc>
          <w:tcPr>
            <w:tcW w:w="360" w:type="dxa"/>
            <w:shd w:val="clear" w:color="auto" w:fill="auto"/>
          </w:tcPr>
          <w:p w14:paraId="6E795430" w14:textId="77777777" w:rsidR="00672641" w:rsidRPr="007C6DC9" w:rsidRDefault="00672641" w:rsidP="00672641">
            <w:pPr>
              <w:pStyle w:val="GlossEng"/>
            </w:pPr>
            <w:r w:rsidRPr="007C6DC9">
              <w:t>at</w:t>
            </w:r>
          </w:p>
        </w:tc>
        <w:tc>
          <w:tcPr>
            <w:tcW w:w="1448" w:type="dxa"/>
            <w:shd w:val="clear" w:color="auto" w:fill="auto"/>
          </w:tcPr>
          <w:p w14:paraId="3F9FA229" w14:textId="77777777" w:rsidR="00672641" w:rsidRPr="008357C8" w:rsidRDefault="00672641" w:rsidP="00672641">
            <w:pPr>
              <w:pStyle w:val="GlossEng"/>
              <w:rPr>
                <w:rStyle w:val="ChSmallCaps"/>
              </w:rPr>
            </w:pPr>
            <w:r w:rsidRPr="0099608C">
              <w:rPr>
                <w:rStyle w:val="ChSmallCaps"/>
              </w:rPr>
              <w:t>l.prox</w:t>
            </w:r>
            <w:r w:rsidRPr="00CD060F">
              <w:t>–</w:t>
            </w:r>
            <w:r w:rsidRPr="0099608C">
              <w:rPr>
                <w:rStyle w:val="ChSmallCaps"/>
              </w:rPr>
              <w:t>3poss</w:t>
            </w:r>
            <w:r w:rsidR="005611F4">
              <w:rPr>
                <w:rStyle w:val="ChSmallCaps"/>
              </w:rPr>
              <w:t>r</w:t>
            </w:r>
          </w:p>
        </w:tc>
        <w:tc>
          <w:tcPr>
            <w:tcW w:w="962" w:type="dxa"/>
            <w:shd w:val="clear" w:color="auto" w:fill="auto"/>
          </w:tcPr>
          <w:p w14:paraId="6A1CC7F3" w14:textId="77777777" w:rsidR="00672641" w:rsidRPr="007C6DC9" w:rsidRDefault="00672641" w:rsidP="00672641">
            <w:pPr>
              <w:pStyle w:val="GlossEng"/>
            </w:pPr>
            <w:r w:rsidRPr="0099608C">
              <w:rPr>
                <w:rStyle w:val="ChSmallCaps"/>
              </w:rPr>
              <w:t>acl</w:t>
            </w:r>
            <w:r w:rsidRPr="00CD060F">
              <w:t>–</w:t>
            </w:r>
            <w:r w:rsidRPr="007C6DC9">
              <w:t>peel</w:t>
            </w:r>
          </w:p>
        </w:tc>
      </w:tr>
    </w:tbl>
    <w:p w14:paraId="5524DCF9" w14:textId="7E892EFF" w:rsidR="00672641" w:rsidRPr="007C6DC9" w:rsidRDefault="00672641" w:rsidP="00672641">
      <w:pPr>
        <w:pStyle w:val="FreeTranslEng"/>
      </w:pPr>
      <w:r>
        <w:t xml:space="preserve">[About a motorbike accident:] </w:t>
      </w:r>
      <w:r w:rsidR="00B7093A">
        <w:t>‘</w:t>
      </w:r>
      <w:r>
        <w:t xml:space="preserve">he fell (with his bike) over there, here, </w:t>
      </w:r>
      <w:r w:rsidRPr="008357C8">
        <w:rPr>
          <w:rStyle w:val="ChBlueBold"/>
        </w:rPr>
        <w:t>right here</w:t>
      </w:r>
      <w:r>
        <w:t xml:space="preserve"> (his skin) was peeled off</w:t>
      </w:r>
      <w:r w:rsidR="00B7093A">
        <w:t>’</w:t>
      </w:r>
      <w:r>
        <w:t xml:space="preserve"> </w:t>
      </w:r>
      <w:r w:rsidRPr="008357C8">
        <w:rPr>
          <w:rStyle w:val="ExampleSource"/>
        </w:rPr>
        <w:t>[081014-013-NP.0001]</w:t>
      </w:r>
    </w:p>
    <w:tbl>
      <w:tblPr>
        <w:tblW w:w="0" w:type="auto"/>
        <w:tblCellMar>
          <w:left w:w="42" w:type="dxa"/>
          <w:right w:w="42" w:type="dxa"/>
        </w:tblCellMar>
        <w:tblLook w:val="01E0" w:firstRow="1" w:lastRow="1" w:firstColumn="1" w:lastColumn="1" w:noHBand="0" w:noVBand="0"/>
      </w:tblPr>
      <w:tblGrid>
        <w:gridCol w:w="709"/>
        <w:gridCol w:w="436"/>
        <w:gridCol w:w="360"/>
        <w:gridCol w:w="659"/>
        <w:gridCol w:w="619"/>
        <w:gridCol w:w="1241"/>
      </w:tblGrid>
      <w:tr w:rsidR="00AC23C4" w:rsidRPr="007C6DC9" w14:paraId="673DCC62" w14:textId="77777777" w:rsidTr="00AC23C4">
        <w:tc>
          <w:tcPr>
            <w:tcW w:w="709" w:type="dxa"/>
            <w:shd w:val="clear" w:color="auto" w:fill="auto"/>
          </w:tcPr>
          <w:p w14:paraId="023E29EE" w14:textId="77777777" w:rsidR="00672641" w:rsidRPr="00AC23C4" w:rsidRDefault="00672641" w:rsidP="00672641">
            <w:pPr>
              <w:pStyle w:val="O0Nwnext"/>
              <w:rPr>
                <w:szCs w:val="19"/>
              </w:rPr>
            </w:pPr>
            <w:bookmarkStart w:id="1496" w:name="_Ref347167304"/>
            <w:r w:rsidRPr="00585C84">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0</w:t>
            </w:r>
            <w:r w:rsidRPr="00AC23C4">
              <w:rPr>
                <w:szCs w:val="19"/>
              </w:rPr>
              <w:fldChar w:fldCharType="end"/>
            </w:r>
            <w:r w:rsidRPr="00AC23C4">
              <w:rPr>
                <w:szCs w:val="19"/>
              </w:rPr>
              <w:t>)</w:t>
            </w:r>
            <w:bookmarkEnd w:id="1496"/>
          </w:p>
        </w:tc>
        <w:tc>
          <w:tcPr>
            <w:tcW w:w="436" w:type="dxa"/>
            <w:shd w:val="clear" w:color="auto" w:fill="auto"/>
          </w:tcPr>
          <w:p w14:paraId="25DB5166" w14:textId="77777777" w:rsidR="00672641" w:rsidRPr="007C6DC9" w:rsidRDefault="00672641" w:rsidP="00672641">
            <w:pPr>
              <w:pStyle w:val="Text"/>
            </w:pPr>
            <w:r w:rsidRPr="007C6DC9">
              <w:t>a</w:t>
            </w:r>
          </w:p>
        </w:tc>
        <w:tc>
          <w:tcPr>
            <w:tcW w:w="360" w:type="dxa"/>
            <w:shd w:val="clear" w:color="auto" w:fill="auto"/>
          </w:tcPr>
          <w:p w14:paraId="69CE89E6" w14:textId="77777777" w:rsidR="00672641" w:rsidRPr="007C6DC9" w:rsidRDefault="00672641" w:rsidP="00672641">
            <w:pPr>
              <w:pStyle w:val="Text"/>
            </w:pPr>
            <w:r w:rsidRPr="007C6DC9">
              <w:t>di</w:t>
            </w:r>
          </w:p>
        </w:tc>
        <w:tc>
          <w:tcPr>
            <w:tcW w:w="659" w:type="dxa"/>
            <w:shd w:val="clear" w:color="auto" w:fill="auto"/>
          </w:tcPr>
          <w:p w14:paraId="338D3737" w14:textId="77777777" w:rsidR="00672641" w:rsidRPr="00BD0860" w:rsidRDefault="00672641" w:rsidP="00672641">
            <w:pPr>
              <w:pStyle w:val="Text"/>
              <w:rPr>
                <w:rStyle w:val="ChBlueBold"/>
              </w:rPr>
            </w:pPr>
            <w:r w:rsidRPr="00BD0860">
              <w:rPr>
                <w:rStyle w:val="ChBlueBold"/>
              </w:rPr>
              <w:t>sini</w:t>
            </w:r>
          </w:p>
        </w:tc>
        <w:tc>
          <w:tcPr>
            <w:tcW w:w="619" w:type="dxa"/>
            <w:shd w:val="clear" w:color="auto" w:fill="auto"/>
          </w:tcPr>
          <w:p w14:paraId="4B8BF9B8" w14:textId="77777777" w:rsidR="00672641" w:rsidRPr="00BD0860" w:rsidRDefault="00672641" w:rsidP="00672641">
            <w:pPr>
              <w:pStyle w:val="Text"/>
              <w:rPr>
                <w:rStyle w:val="ChBlueBold"/>
              </w:rPr>
            </w:pPr>
            <w:r w:rsidRPr="00BD0860">
              <w:rPr>
                <w:rStyle w:val="ChBlueBold"/>
              </w:rPr>
              <w:t>tu</w:t>
            </w:r>
          </w:p>
        </w:tc>
        <w:tc>
          <w:tcPr>
            <w:tcW w:w="1241" w:type="dxa"/>
            <w:shd w:val="clear" w:color="auto" w:fill="auto"/>
          </w:tcPr>
          <w:p w14:paraId="53F7DF49" w14:textId="77777777" w:rsidR="00672641" w:rsidRPr="007C6DC9" w:rsidRDefault="00672641" w:rsidP="00672641">
            <w:pPr>
              <w:pStyle w:val="Text"/>
            </w:pPr>
            <w:r w:rsidRPr="007C6DC9">
              <w:t>bahaya</w:t>
            </w:r>
          </w:p>
        </w:tc>
      </w:tr>
      <w:tr w:rsidR="00AC23C4" w:rsidRPr="007C6DC9" w14:paraId="01E1F229" w14:textId="77777777" w:rsidTr="00AC23C4">
        <w:tc>
          <w:tcPr>
            <w:tcW w:w="709" w:type="dxa"/>
            <w:shd w:val="clear" w:color="auto" w:fill="auto"/>
          </w:tcPr>
          <w:p w14:paraId="48D6B5C6" w14:textId="77777777" w:rsidR="00672641" w:rsidRPr="007C6DC9" w:rsidRDefault="00672641" w:rsidP="00672641">
            <w:pPr>
              <w:pStyle w:val="GlossEng"/>
            </w:pPr>
          </w:p>
        </w:tc>
        <w:tc>
          <w:tcPr>
            <w:tcW w:w="436" w:type="dxa"/>
            <w:shd w:val="clear" w:color="auto" w:fill="auto"/>
          </w:tcPr>
          <w:p w14:paraId="70085587" w14:textId="77777777" w:rsidR="00672641" w:rsidRPr="007C6DC9" w:rsidRDefault="00672641" w:rsidP="00672641">
            <w:pPr>
              <w:pStyle w:val="GlossEng"/>
            </w:pPr>
            <w:r w:rsidRPr="007C6DC9">
              <w:t>ah!</w:t>
            </w:r>
          </w:p>
        </w:tc>
        <w:tc>
          <w:tcPr>
            <w:tcW w:w="360" w:type="dxa"/>
            <w:shd w:val="clear" w:color="auto" w:fill="auto"/>
          </w:tcPr>
          <w:p w14:paraId="0AC60BC4" w14:textId="77777777" w:rsidR="00672641" w:rsidRPr="007C6DC9" w:rsidRDefault="00672641" w:rsidP="00672641">
            <w:pPr>
              <w:pStyle w:val="GlossEng"/>
            </w:pPr>
            <w:r w:rsidRPr="007C6DC9">
              <w:t>at</w:t>
            </w:r>
          </w:p>
        </w:tc>
        <w:tc>
          <w:tcPr>
            <w:tcW w:w="659" w:type="dxa"/>
            <w:shd w:val="clear" w:color="auto" w:fill="auto"/>
          </w:tcPr>
          <w:p w14:paraId="6ABE0B15" w14:textId="77777777" w:rsidR="00672641" w:rsidRPr="0099608C" w:rsidRDefault="00672641" w:rsidP="00672641">
            <w:pPr>
              <w:pStyle w:val="GlossEng"/>
              <w:rPr>
                <w:rStyle w:val="ChSmallCaps"/>
              </w:rPr>
            </w:pPr>
            <w:r w:rsidRPr="0099608C">
              <w:rPr>
                <w:rStyle w:val="ChSmallCaps"/>
              </w:rPr>
              <w:t>l.prox</w:t>
            </w:r>
          </w:p>
        </w:tc>
        <w:tc>
          <w:tcPr>
            <w:tcW w:w="619" w:type="dxa"/>
            <w:shd w:val="clear" w:color="auto" w:fill="auto"/>
          </w:tcPr>
          <w:p w14:paraId="17BC1D44" w14:textId="77777777" w:rsidR="00672641" w:rsidRPr="0099608C" w:rsidRDefault="00672641" w:rsidP="00672641">
            <w:pPr>
              <w:pStyle w:val="GlossEng"/>
              <w:rPr>
                <w:rStyle w:val="ChSmallCaps"/>
              </w:rPr>
            </w:pPr>
            <w:r w:rsidRPr="0099608C">
              <w:rPr>
                <w:rStyle w:val="ChSmallCaps"/>
              </w:rPr>
              <w:t>d.dist</w:t>
            </w:r>
          </w:p>
        </w:tc>
        <w:tc>
          <w:tcPr>
            <w:tcW w:w="1241" w:type="dxa"/>
            <w:shd w:val="clear" w:color="auto" w:fill="auto"/>
          </w:tcPr>
          <w:p w14:paraId="26BB7E1D" w14:textId="77777777" w:rsidR="00672641" w:rsidRPr="007C6DC9" w:rsidRDefault="00672641" w:rsidP="00672641">
            <w:pPr>
              <w:pStyle w:val="GlossEng"/>
            </w:pPr>
            <w:r w:rsidRPr="007C6DC9">
              <w:t>be.dangerous</w:t>
            </w:r>
          </w:p>
        </w:tc>
      </w:tr>
    </w:tbl>
    <w:p w14:paraId="5413B748" w14:textId="63609709" w:rsidR="00672641" w:rsidRPr="00DE1FA8" w:rsidRDefault="00B7093A" w:rsidP="00AF7CAD">
      <w:pPr>
        <w:pStyle w:val="FreeTranslEng15pt"/>
      </w:pPr>
      <w:r>
        <w:t>‘</w:t>
      </w:r>
      <w:r w:rsidR="00672641" w:rsidRPr="007C6DC9">
        <w:t xml:space="preserve">ah, </w:t>
      </w:r>
      <w:r w:rsidR="00672641" w:rsidRPr="00E70DCD">
        <w:rPr>
          <w:rStyle w:val="ChBlueBold"/>
        </w:rPr>
        <w:t>right here</w:t>
      </w:r>
      <w:r w:rsidR="00672641" w:rsidRPr="007C6DC9">
        <w:t xml:space="preserve"> it is dangerous</w:t>
      </w:r>
      <w:r>
        <w:t>’</w:t>
      </w:r>
      <w:r w:rsidR="00672641">
        <w:t xml:space="preserve"> </w:t>
      </w:r>
      <w:r w:rsidR="00672641" w:rsidRPr="00E70DCD">
        <w:rPr>
          <w:rStyle w:val="ExampleSource"/>
        </w:rPr>
        <w:t>[081011-001-Cv.0138]</w:t>
      </w:r>
    </w:p>
    <w:p w14:paraId="136B1B54" w14:textId="77777777" w:rsidR="00672641" w:rsidRDefault="00672641" w:rsidP="00672641">
      <w:pPr>
        <w:pStyle w:val="Heading4"/>
      </w:pPr>
      <w:bookmarkStart w:id="1497" w:name="_Ref347157249"/>
      <w:r>
        <w:t>Summary and conclusions</w:t>
      </w:r>
      <w:bookmarkEnd w:id="1497"/>
    </w:p>
    <w:p w14:paraId="0F042BA7" w14:textId="60648B72" w:rsidR="00672641" w:rsidRDefault="00672641" w:rsidP="00CC0979">
      <w:pPr>
        <w:pStyle w:val="Body0000after"/>
      </w:pPr>
      <w:r>
        <w:t xml:space="preserve">Suffix </w:t>
      </w:r>
      <w:r w:rsidRPr="009106F2">
        <w:rPr>
          <w:rStyle w:val="ChItalBold"/>
        </w:rPr>
        <w:t>­nya</w:t>
      </w:r>
      <w:r w:rsidRPr="005D7DC3">
        <w:t xml:space="preserve"> </w:t>
      </w:r>
      <w:r>
        <w:t xml:space="preserve">is a polyfunctional affix that derives lexemes from nominal, verbal and a number of other bases. Three observations indicate that </w:t>
      </w:r>
      <w:r w:rsidR="00E61850">
        <w:t xml:space="preserve">in Papuan Malay </w:t>
      </w:r>
      <w:r>
        <w:t xml:space="preserve">affixation with </w:t>
      </w:r>
      <w:r w:rsidRPr="009106F2">
        <w:rPr>
          <w:rStyle w:val="ChItalBold"/>
        </w:rPr>
        <w:t>­nya</w:t>
      </w:r>
      <w:r w:rsidRPr="00A51504">
        <w:t xml:space="preserve"> </w:t>
      </w:r>
      <w:r>
        <w:t xml:space="preserve">is a productive process: </w:t>
      </w:r>
      <w:r w:rsidRPr="0090507A">
        <w:t xml:space="preserve">(1) </w:t>
      </w:r>
      <w:r>
        <w:t xml:space="preserve">the polyfunctionality of the suffix and the </w:t>
      </w:r>
      <w:r w:rsidRPr="0090507A">
        <w:t xml:space="preserve">transparent form-function relationship between the derived </w:t>
      </w:r>
      <w:r>
        <w:t xml:space="preserve">lexemes </w:t>
      </w:r>
      <w:r w:rsidRPr="0090507A">
        <w:t xml:space="preserve">and their respective bases, </w:t>
      </w:r>
      <w:r>
        <w:t xml:space="preserve">(2) </w:t>
      </w:r>
      <w:r w:rsidRPr="0090507A">
        <w:t xml:space="preserve">the </w:t>
      </w:r>
      <w:r>
        <w:rPr>
          <w:lang w:eastAsia="en-US"/>
        </w:rPr>
        <w:t>large number of low frequency words and small number of high frequency words</w:t>
      </w:r>
      <w:r>
        <w:t>, and (3) the relative token frequencies with most bases having higher frequencies than the affixed lexemes.</w:t>
      </w:r>
    </w:p>
    <w:p w14:paraId="2E0B59BF" w14:textId="774ADEB3" w:rsidR="00672641" w:rsidRDefault="00672641" w:rsidP="00672641">
      <w:pPr>
        <w:pStyle w:val="Body0500after"/>
      </w:pPr>
      <w:r>
        <w:t xml:space="preserve">Two other observations, however, do not support this conclusion: (1) speakers usually employ alternative strategies that express the same meanings as the suffixed items, and (2) </w:t>
      </w:r>
      <w:r>
        <w:rPr>
          <w:szCs w:val="19"/>
        </w:rPr>
        <w:t>most of the suffixed items were tentatively classified as SI-</w:t>
      </w:r>
      <w:r>
        <w:rPr>
          <w:szCs w:val="19"/>
          <w:lang w:eastAsia="en-US"/>
        </w:rPr>
        <w:t>borrowings</w:t>
      </w:r>
      <w:r>
        <w:t xml:space="preserve">. Also, the findings of a domain analysis suggest that most of the attested tokens can be accounted for in terms of the variables of </w:t>
      </w:r>
      <w:r w:rsidR="00D45012">
        <w:t xml:space="preserve">speaker education levels, </w:t>
      </w:r>
      <w:r>
        <w:t>topics</w:t>
      </w:r>
      <w:r w:rsidR="00D45012">
        <w:t>,</w:t>
      </w:r>
      <w:r>
        <w:t xml:space="preserve"> and/or role-relations. (Details are discussed in </w:t>
      </w:r>
      <w:r w:rsidRPr="0090507A">
        <w:rPr>
          <w:lang w:eastAsia="en-US"/>
        </w:rPr>
        <w:t>§</w:t>
      </w:r>
      <w:r>
        <w:rPr>
          <w:lang w:eastAsia="en-US"/>
        </w:rPr>
        <w:fldChar w:fldCharType="begin"/>
      </w:r>
      <w:r>
        <w:rPr>
          <w:lang w:eastAsia="en-US"/>
        </w:rPr>
        <w:instrText xml:space="preserve"> REF _Ref347393336 \w \h </w:instrText>
      </w:r>
      <w:r>
        <w:rPr>
          <w:lang w:eastAsia="en-US"/>
        </w:rPr>
      </w:r>
      <w:r>
        <w:rPr>
          <w:lang w:eastAsia="en-US"/>
        </w:rPr>
        <w:fldChar w:fldCharType="separate"/>
      </w:r>
      <w:r w:rsidR="00154D81">
        <w:rPr>
          <w:cs/>
          <w:lang w:eastAsia="en-US"/>
        </w:rPr>
        <w:t>‎</w:t>
      </w:r>
      <w:r w:rsidR="00154D81">
        <w:rPr>
          <w:lang w:eastAsia="en-US"/>
        </w:rPr>
        <w:t>3.1.8</w:t>
      </w:r>
      <w:r>
        <w:rPr>
          <w:lang w:eastAsia="en-US"/>
        </w:rPr>
        <w:fldChar w:fldCharType="end"/>
      </w:r>
      <w:r>
        <w:rPr>
          <w:lang w:eastAsia="en-US"/>
        </w:rPr>
        <w:t xml:space="preserve">, together with the findings for prefix </w:t>
      </w:r>
      <w:r w:rsidRPr="009A4F2E">
        <w:rPr>
          <w:rStyle w:val="ChSmallCapsItalBold"/>
        </w:rPr>
        <w:t>ber­</w:t>
      </w:r>
      <w:r w:rsidRPr="003E1084">
        <w:t xml:space="preserve"> </w:t>
      </w:r>
      <w:r w:rsidR="00B7093A">
        <w:t>‘</w:t>
      </w:r>
      <w:r w:rsidR="00AA76CC">
        <w:rPr>
          <w:rStyle w:val="ChSmallCaps"/>
        </w:rPr>
        <w:t>vblz</w:t>
      </w:r>
      <w:r w:rsidR="00B7093A">
        <w:t>’</w:t>
      </w:r>
      <w:r w:rsidR="006F14E9">
        <w:t xml:space="preserve"> </w:t>
      </w:r>
      <w:r>
        <w:t xml:space="preserve">and </w:t>
      </w:r>
      <w:r w:rsidRPr="0090507A">
        <w:t xml:space="preserve">circumfix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006F14E9" w:rsidRPr="006F14E9">
        <w:t xml:space="preserve"> </w:t>
      </w:r>
      <w:r w:rsidR="00B7093A">
        <w:t>‘</w:t>
      </w:r>
      <w:r w:rsidR="006F14E9" w:rsidRPr="006F14E9">
        <w:rPr>
          <w:rStyle w:val="ChSmallCaps"/>
        </w:rPr>
        <w:t>nmlz</w:t>
      </w:r>
      <w:r w:rsidR="00B7093A">
        <w:t>’</w:t>
      </w:r>
      <w:r w:rsidRPr="002F2F36">
        <w:t>.</w:t>
      </w:r>
      <w:r>
        <w:t>)</w:t>
      </w:r>
    </w:p>
    <w:p w14:paraId="047EB115" w14:textId="2D70D628" w:rsidR="00672641" w:rsidRDefault="00672641" w:rsidP="00CC0979">
      <w:pPr>
        <w:pStyle w:val="Body0515after"/>
      </w:pPr>
      <w:r>
        <w:t>In considering these conflicting observations, two findings are given special weight, namely the fact that speakers prefer a</w:t>
      </w:r>
      <w:r>
        <w:rPr>
          <w:lang w:eastAsia="en-US"/>
        </w:rPr>
        <w:t xml:space="preserve">lternative strategies without affixation, and the findings of the domain analysis. Therefore, it is </w:t>
      </w:r>
      <w:r>
        <w:t xml:space="preserve">concluded that in Papuan Malay affixation with </w:t>
      </w:r>
      <w:r w:rsidRPr="009106F2">
        <w:rPr>
          <w:rStyle w:val="ChItalBold"/>
        </w:rPr>
        <w:t>­nya</w:t>
      </w:r>
      <w:r w:rsidRPr="00594313">
        <w:t xml:space="preserve"> </w:t>
      </w:r>
      <w:r>
        <w:t xml:space="preserve">is not used as a productive derivation device. Instead, the suffixed lexemes are best explained as code-switches with </w:t>
      </w:r>
      <w:r w:rsidRPr="0090507A">
        <w:t>Indonesian.</w:t>
      </w:r>
      <w:r>
        <w:t xml:space="preserve"> (</w:t>
      </w:r>
      <w:r w:rsidR="00FE4602">
        <w:t xml:space="preserve">For </w:t>
      </w:r>
      <w:r>
        <w:t xml:space="preserve">a detailed discussion of suffix </w:t>
      </w:r>
      <w:r w:rsidRPr="009106F2">
        <w:rPr>
          <w:rStyle w:val="ChItalBold"/>
        </w:rPr>
        <w:t>­nya</w:t>
      </w:r>
      <w:r>
        <w:t xml:space="preserve"> in Standard Indonesian and Standard Malay</w:t>
      </w:r>
      <w:r w:rsidR="00FE4602">
        <w:t xml:space="preserve"> see </w:t>
      </w:r>
      <w:r w:rsidR="00FE4602" w:rsidRPr="00FE4602">
        <w:rPr>
          <w:rStyle w:val="Citation"/>
        </w:rPr>
        <w:fldChar w:fldCharType="begin"/>
      </w:r>
      <w:r w:rsidR="003F3C2C">
        <w:rPr>
          <w:rStyle w:val="Citation"/>
        </w:rPr>
        <w:instrText>ADDIN CITAVI.PLACEHOLDER a96a0eb8-a223-4b6d-9cab-3a2c767e0675 PFBsYWNlaG9sZGVyPg0KICA8QWRkSW5WZXJzaW9uPjUuMi4wLjg8L0FkZEluVmVyc2lvbj4NCiAgPElkPmE5NmEwZWI4LWEyMjMtNGI2ZC05Y2FiLTNhMmM3NjdlMDY3NTwvSWQ+DQogIDxFbnRyaWVzPg0KICAgIDxFbnRyeT4NCiAgICAgIDxJZD5mMDIxODRiYy03MjBjLTQ2YzctOGRmMy1iMWExNmEyY2Y0ZjQ8L0lkPg0KICAgICAgPE5vUGFyPnRydWU8L05vUGFyPg0KICAgICAgPFJlZmVyZW5jZUlkPjRlMzFmZGE5LTNmZTEtNDFjZC04NDM4LTAyZGIzYmEwNWU5OT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udHogMTk5NDsgU25lZGRvbiAyMDEwPC9UZXh0Pg0KICAgIDwvVGV4dFVuaXQ+DQogIDwvVGV4dFVuaXRzPg0KPC9QbGFjZWhvbGRlcj4=</w:instrText>
      </w:r>
      <w:r w:rsidR="00FE4602" w:rsidRPr="00FE4602">
        <w:rPr>
          <w:rStyle w:val="Citation"/>
        </w:rPr>
        <w:fldChar w:fldCharType="separate"/>
      </w:r>
      <w:bookmarkStart w:id="1498" w:name="_CTVP001a96a0eb8a2234b6d9cab3a2c767e0675"/>
      <w:r w:rsidR="0092006B">
        <w:rPr>
          <w:rStyle w:val="Citation"/>
        </w:rPr>
        <w:t>Mintz 1994; Sneddon 2010</w:t>
      </w:r>
      <w:bookmarkEnd w:id="1498"/>
      <w:r w:rsidR="00FE4602" w:rsidRPr="00FE4602">
        <w:rPr>
          <w:rStyle w:val="Citation"/>
        </w:rPr>
        <w:fldChar w:fldCharType="end"/>
      </w:r>
      <w:r>
        <w:t>.)</w:t>
      </w:r>
    </w:p>
    <w:p w14:paraId="0B5C2B0E" w14:textId="7C08391B" w:rsidR="00672641" w:rsidRPr="00A3115E" w:rsidRDefault="00672641" w:rsidP="00672641">
      <w:pPr>
        <w:pStyle w:val="Heading3"/>
      </w:pPr>
      <w:bookmarkStart w:id="1499" w:name="_Ref347396558"/>
      <w:bookmarkStart w:id="1500" w:name="_Toc440455545"/>
      <w:r w:rsidRPr="0090507A">
        <w:rPr>
          <w:szCs w:val="19"/>
        </w:rPr>
        <w:t xml:space="preserve">Circumfix </w:t>
      </w:r>
      <w:r w:rsidRPr="0090507A">
        <w:rPr>
          <w:rStyle w:val="ChItalBold"/>
          <w:szCs w:val="19"/>
        </w:rPr>
        <w:t>ke</w:t>
      </w:r>
      <w:r w:rsidRPr="00F15632">
        <w:rPr>
          <w:rStyle w:val="ChItalBold"/>
        </w:rPr>
        <w:t>­</w:t>
      </w:r>
      <w:r w:rsidRPr="00962F1E">
        <w:t>/</w:t>
      </w:r>
      <w:r w:rsidRPr="00F15632">
        <w:rPr>
          <w:rStyle w:val="ChItalBold"/>
        </w:rPr>
        <w:t>­</w:t>
      </w:r>
      <w:r w:rsidRPr="0090507A">
        <w:rPr>
          <w:rStyle w:val="ChItalBold"/>
          <w:szCs w:val="19"/>
        </w:rPr>
        <w:t>an</w:t>
      </w:r>
      <w:bookmarkEnd w:id="1467"/>
      <w:bookmarkEnd w:id="1468"/>
      <w:bookmarkEnd w:id="1499"/>
      <w:r w:rsidR="0076623D">
        <w:rPr>
          <w:rStyle w:val="ChItalBold"/>
          <w:szCs w:val="19"/>
        </w:rPr>
        <w:t>g</w:t>
      </w:r>
      <w:r w:rsidR="00F91BCC" w:rsidRPr="00F91BCC">
        <w:t xml:space="preserve"> </w:t>
      </w:r>
      <w:r w:rsidR="00B7093A">
        <w:t>‘</w:t>
      </w:r>
      <w:r w:rsidR="006F14E9" w:rsidRPr="006F14E9">
        <w:rPr>
          <w:rStyle w:val="ChSmallCaps"/>
        </w:rPr>
        <w:t>nmlz</w:t>
      </w:r>
      <w:r w:rsidR="00B7093A">
        <w:t>’</w:t>
      </w:r>
      <w:bookmarkEnd w:id="1500"/>
    </w:p>
    <w:p w14:paraId="720FF327" w14:textId="12AD2865" w:rsidR="00E61850" w:rsidRDefault="00E61850" w:rsidP="00E61850">
      <w:pPr>
        <w:pStyle w:val="Body0010after"/>
      </w:pPr>
      <w:r>
        <w:t>Circumfix</w:t>
      </w:r>
      <w:r w:rsidRPr="0090507A">
        <w:t xml:space="preserve"> </w:t>
      </w:r>
      <w:r w:rsidRPr="0090507A">
        <w:rPr>
          <w:rStyle w:val="ChItalBold"/>
          <w:szCs w:val="19"/>
        </w:rPr>
        <w:t>ke</w:t>
      </w:r>
      <w:r w:rsidRPr="00F15632">
        <w:rPr>
          <w:rStyle w:val="ChItalBold"/>
        </w:rPr>
        <w:t>­</w:t>
      </w:r>
      <w:r w:rsidRPr="00962F1E">
        <w:t>/</w:t>
      </w:r>
      <w:r w:rsidRPr="00F15632">
        <w:rPr>
          <w:rStyle w:val="ChItalBold"/>
        </w:rPr>
        <w:t>­</w:t>
      </w:r>
      <w:r w:rsidRPr="0090507A">
        <w:rPr>
          <w:rStyle w:val="ChItalBold"/>
          <w:szCs w:val="19"/>
        </w:rPr>
        <w:t>an</w:t>
      </w:r>
      <w:r>
        <w:rPr>
          <w:rStyle w:val="ChItalBold"/>
          <w:szCs w:val="19"/>
        </w:rPr>
        <w:t>g</w:t>
      </w:r>
      <w:r w:rsidRPr="0090507A">
        <w:t xml:space="preserve"> </w:t>
      </w:r>
      <w:r w:rsidR="00B7093A">
        <w:t>‘</w:t>
      </w:r>
      <w:r w:rsidRPr="006F14E9">
        <w:rPr>
          <w:rStyle w:val="ChSmallCaps"/>
        </w:rPr>
        <w:t>nmlz</w:t>
      </w:r>
      <w:r w:rsidR="00B7093A">
        <w:t>’</w:t>
      </w:r>
      <w:r>
        <w:t xml:space="preserve"> is </w:t>
      </w:r>
      <w:r w:rsidRPr="0090507A">
        <w:t xml:space="preserve">typically </w:t>
      </w:r>
      <w:r>
        <w:t xml:space="preserve">attached to verbs. The circumfixed lexemes have a nominal reading; usually they denote stable conditions or attributes, as in </w:t>
      </w:r>
      <w:r>
        <w:fldChar w:fldCharType="begin"/>
      </w:r>
      <w:r>
        <w:instrText xml:space="preserve"> REF _Ref347307300 \h </w:instrText>
      </w:r>
      <w:r>
        <w:fldChar w:fldCharType="separate"/>
      </w:r>
      <w:r w:rsidR="00154D81" w:rsidRPr="00110B09">
        <w:t>(</w:t>
      </w:r>
      <w:r w:rsidR="00154D81">
        <w:rPr>
          <w:noProof/>
          <w:szCs w:val="19"/>
        </w:rPr>
        <w:t>71</w:t>
      </w:r>
      <w:r w:rsidR="00154D81" w:rsidRPr="00AC23C4">
        <w:rPr>
          <w:szCs w:val="19"/>
        </w:rPr>
        <w:t>)</w:t>
      </w:r>
      <w:r>
        <w:fldChar w:fldCharType="end"/>
      </w:r>
      <w:r>
        <w:t xml:space="preserve">. Some lexical items also have nominal, numeral, or quantifier bases. </w:t>
      </w:r>
      <w:r w:rsidRPr="0090507A">
        <w:t xml:space="preserve">Circumfixation with </w:t>
      </w:r>
      <w:r w:rsidRPr="0090507A">
        <w:rPr>
          <w:rStyle w:val="ChItalBold"/>
          <w:szCs w:val="19"/>
        </w:rPr>
        <w:t>ke</w:t>
      </w:r>
      <w:r w:rsidRPr="00F15632">
        <w:rPr>
          <w:rStyle w:val="ChItalBold"/>
        </w:rPr>
        <w:t>­</w:t>
      </w:r>
      <w:r w:rsidRPr="00962F1E">
        <w:t>/</w:t>
      </w:r>
      <w:r w:rsidRPr="00F15632">
        <w:rPr>
          <w:rStyle w:val="ChItalBold"/>
        </w:rPr>
        <w:t>­</w:t>
      </w:r>
      <w:r w:rsidRPr="0090507A">
        <w:rPr>
          <w:rStyle w:val="ChItalBold"/>
          <w:szCs w:val="19"/>
        </w:rPr>
        <w:t>an</w:t>
      </w:r>
      <w:r>
        <w:rPr>
          <w:rStyle w:val="ChItalBold"/>
          <w:szCs w:val="19"/>
        </w:rPr>
        <w:t>g</w:t>
      </w:r>
      <w:r w:rsidRPr="0090507A">
        <w:t xml:space="preserve"> </w:t>
      </w:r>
      <w:r w:rsidR="00B7093A">
        <w:t>‘</w:t>
      </w:r>
      <w:r w:rsidRPr="006F14E9">
        <w:rPr>
          <w:rStyle w:val="ChSmallCaps"/>
        </w:rPr>
        <w:t>nmlz</w:t>
      </w:r>
      <w:r w:rsidR="00B7093A">
        <w:t>’</w:t>
      </w:r>
      <w:r>
        <w:t>, however, is not used as a productive derivation device in Papuan Malay, as discussed below</w:t>
      </w:r>
    </w:p>
    <w:tbl>
      <w:tblPr>
        <w:tblW w:w="5737" w:type="dxa"/>
        <w:tblCellMar>
          <w:left w:w="42" w:type="dxa"/>
          <w:right w:w="42" w:type="dxa"/>
        </w:tblCellMar>
        <w:tblLook w:val="01E0" w:firstRow="1" w:lastRow="1" w:firstColumn="1" w:lastColumn="1" w:noHBand="0" w:noVBand="0"/>
      </w:tblPr>
      <w:tblGrid>
        <w:gridCol w:w="709"/>
        <w:gridCol w:w="484"/>
        <w:gridCol w:w="706"/>
        <w:gridCol w:w="773"/>
        <w:gridCol w:w="1952"/>
        <w:gridCol w:w="573"/>
        <w:gridCol w:w="540"/>
      </w:tblGrid>
      <w:tr w:rsidR="00AC23C4" w:rsidRPr="00D14F8A" w14:paraId="58171947" w14:textId="77777777" w:rsidTr="00B63238">
        <w:tc>
          <w:tcPr>
            <w:tcW w:w="709" w:type="dxa"/>
            <w:shd w:val="clear" w:color="auto" w:fill="auto"/>
          </w:tcPr>
          <w:p w14:paraId="2C9CB3DC" w14:textId="77777777" w:rsidR="00672641" w:rsidRPr="00AC23C4" w:rsidRDefault="00672641" w:rsidP="00672641">
            <w:pPr>
              <w:pStyle w:val="O0Nwnext"/>
              <w:rPr>
                <w:szCs w:val="19"/>
              </w:rPr>
            </w:pPr>
            <w:bookmarkStart w:id="1501" w:name="_Ref347307300"/>
            <w:r w:rsidRPr="00110B09">
              <w:lastRenderedPageBreak/>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1</w:t>
            </w:r>
            <w:r w:rsidRPr="00AC23C4">
              <w:rPr>
                <w:szCs w:val="19"/>
              </w:rPr>
              <w:fldChar w:fldCharType="end"/>
            </w:r>
            <w:r w:rsidRPr="00AC23C4">
              <w:rPr>
                <w:szCs w:val="19"/>
              </w:rPr>
              <w:t>)</w:t>
            </w:r>
            <w:bookmarkEnd w:id="1501"/>
          </w:p>
        </w:tc>
        <w:tc>
          <w:tcPr>
            <w:tcW w:w="484" w:type="dxa"/>
            <w:shd w:val="clear" w:color="auto" w:fill="auto"/>
          </w:tcPr>
          <w:p w14:paraId="12ACBF83" w14:textId="77777777" w:rsidR="00672641" w:rsidRPr="00CE4948" w:rsidRDefault="00672641" w:rsidP="00672641">
            <w:pPr>
              <w:pStyle w:val="Text"/>
            </w:pPr>
            <w:r w:rsidRPr="00CE4948">
              <w:t>jadi</w:t>
            </w:r>
          </w:p>
        </w:tc>
        <w:tc>
          <w:tcPr>
            <w:tcW w:w="706" w:type="dxa"/>
            <w:shd w:val="clear" w:color="auto" w:fill="auto"/>
          </w:tcPr>
          <w:p w14:paraId="083BCE19" w14:textId="77777777" w:rsidR="00672641" w:rsidRPr="00CE4948" w:rsidRDefault="00672641" w:rsidP="00672641">
            <w:pPr>
              <w:pStyle w:val="Text"/>
            </w:pPr>
            <w:r w:rsidRPr="00CE4948">
              <w:t>itu</w:t>
            </w:r>
          </w:p>
        </w:tc>
        <w:tc>
          <w:tcPr>
            <w:tcW w:w="773" w:type="dxa"/>
            <w:shd w:val="clear" w:color="auto" w:fill="auto"/>
          </w:tcPr>
          <w:p w14:paraId="795E4FD3" w14:textId="77777777" w:rsidR="00672641" w:rsidRPr="00CE4948" w:rsidRDefault="00672641" w:rsidP="00672641">
            <w:pPr>
              <w:pStyle w:val="Text"/>
            </w:pPr>
            <w:r w:rsidRPr="00CE4948">
              <w:t>suda</w:t>
            </w:r>
          </w:p>
        </w:tc>
        <w:tc>
          <w:tcPr>
            <w:tcW w:w="1952" w:type="dxa"/>
            <w:shd w:val="clear" w:color="auto" w:fill="auto"/>
          </w:tcPr>
          <w:p w14:paraId="32293B14" w14:textId="77777777" w:rsidR="00672641" w:rsidRPr="007C5C4E" w:rsidRDefault="00672641" w:rsidP="00672641">
            <w:pPr>
              <w:pStyle w:val="Text"/>
              <w:rPr>
                <w:rStyle w:val="ChBlueBold"/>
              </w:rPr>
            </w:pPr>
            <w:r w:rsidRPr="007C5C4E">
              <w:rPr>
                <w:rStyle w:val="ChBlueBold"/>
              </w:rPr>
              <w:t>ke</w:t>
            </w:r>
            <w:r w:rsidRPr="008C675E">
              <w:rPr>
                <w:rStyle w:val="ChBlueBold"/>
              </w:rPr>
              <w:t>–</w:t>
            </w:r>
            <w:r w:rsidRPr="007C5C4E">
              <w:rPr>
                <w:rStyle w:val="ChBlueBold"/>
              </w:rPr>
              <w:t>biasa</w:t>
            </w:r>
            <w:r w:rsidRPr="008C675E">
              <w:rPr>
                <w:rStyle w:val="ChBlueBold"/>
              </w:rPr>
              <w:t>–</w:t>
            </w:r>
            <w:r w:rsidRPr="007C5C4E">
              <w:rPr>
                <w:rStyle w:val="ChBlueBold"/>
              </w:rPr>
              <w:t>an</w:t>
            </w:r>
            <w:r w:rsidR="00713519">
              <w:rPr>
                <w:rStyle w:val="ChBlueBold"/>
              </w:rPr>
              <w:t>g</w:t>
            </w:r>
          </w:p>
        </w:tc>
        <w:tc>
          <w:tcPr>
            <w:tcW w:w="573" w:type="dxa"/>
            <w:shd w:val="clear" w:color="auto" w:fill="auto"/>
          </w:tcPr>
          <w:p w14:paraId="72CC379E" w14:textId="77777777" w:rsidR="00672641" w:rsidRPr="00CE4948" w:rsidRDefault="00672641" w:rsidP="00672641">
            <w:pPr>
              <w:pStyle w:val="Text"/>
            </w:pPr>
            <w:r w:rsidRPr="00CE4948">
              <w:t>dari</w:t>
            </w:r>
          </w:p>
        </w:tc>
        <w:tc>
          <w:tcPr>
            <w:tcW w:w="540" w:type="dxa"/>
            <w:shd w:val="clear" w:color="auto" w:fill="auto"/>
          </w:tcPr>
          <w:p w14:paraId="1F7EA1EF" w14:textId="77777777" w:rsidR="00672641" w:rsidRPr="00CE4948" w:rsidRDefault="00672641" w:rsidP="00672641">
            <w:pPr>
              <w:pStyle w:val="Text"/>
            </w:pPr>
            <w:r w:rsidRPr="00CE4948">
              <w:t>dulu</w:t>
            </w:r>
          </w:p>
        </w:tc>
      </w:tr>
      <w:tr w:rsidR="00AC23C4" w:rsidRPr="00AC23C4" w14:paraId="787FCD27" w14:textId="77777777" w:rsidTr="00B63238">
        <w:tc>
          <w:tcPr>
            <w:tcW w:w="709" w:type="dxa"/>
            <w:shd w:val="clear" w:color="auto" w:fill="auto"/>
          </w:tcPr>
          <w:p w14:paraId="09318F44" w14:textId="77777777" w:rsidR="00672641" w:rsidRPr="007C5C4E" w:rsidRDefault="00672641" w:rsidP="00672641">
            <w:pPr>
              <w:pStyle w:val="GlossEng"/>
            </w:pPr>
          </w:p>
        </w:tc>
        <w:tc>
          <w:tcPr>
            <w:tcW w:w="484" w:type="dxa"/>
            <w:shd w:val="clear" w:color="auto" w:fill="auto"/>
          </w:tcPr>
          <w:p w14:paraId="4D51C858" w14:textId="77777777" w:rsidR="00672641" w:rsidRPr="00CE4948" w:rsidRDefault="00672641" w:rsidP="00672641">
            <w:pPr>
              <w:pStyle w:val="GlossEng"/>
            </w:pPr>
            <w:r w:rsidRPr="00CE4948">
              <w:t>so</w:t>
            </w:r>
          </w:p>
        </w:tc>
        <w:tc>
          <w:tcPr>
            <w:tcW w:w="706" w:type="dxa"/>
            <w:shd w:val="clear" w:color="auto" w:fill="auto"/>
          </w:tcPr>
          <w:p w14:paraId="557FAAFD" w14:textId="77777777" w:rsidR="00672641" w:rsidRPr="0099608C" w:rsidRDefault="00672641" w:rsidP="00672641">
            <w:pPr>
              <w:pStyle w:val="GlossEng"/>
              <w:rPr>
                <w:rStyle w:val="ChSmallCaps"/>
              </w:rPr>
            </w:pPr>
            <w:r w:rsidRPr="0099608C">
              <w:rPr>
                <w:rStyle w:val="ChSmallCaps"/>
              </w:rPr>
              <w:t>d.dist</w:t>
            </w:r>
          </w:p>
        </w:tc>
        <w:tc>
          <w:tcPr>
            <w:tcW w:w="773" w:type="dxa"/>
            <w:shd w:val="clear" w:color="auto" w:fill="auto"/>
          </w:tcPr>
          <w:p w14:paraId="1DCF8FA4" w14:textId="77777777" w:rsidR="00672641" w:rsidRPr="00CE4948" w:rsidRDefault="00672641" w:rsidP="00672641">
            <w:pPr>
              <w:pStyle w:val="GlossEng"/>
            </w:pPr>
            <w:r w:rsidRPr="00CE4948">
              <w:t>already</w:t>
            </w:r>
          </w:p>
        </w:tc>
        <w:tc>
          <w:tcPr>
            <w:tcW w:w="1952" w:type="dxa"/>
            <w:shd w:val="clear" w:color="auto" w:fill="auto"/>
          </w:tcPr>
          <w:p w14:paraId="3EC6575A" w14:textId="77777777" w:rsidR="00672641" w:rsidRPr="00CE4948" w:rsidRDefault="00672641" w:rsidP="00672641">
            <w:pPr>
              <w:pStyle w:val="GlossEng"/>
            </w:pPr>
            <w:r w:rsidRPr="0099608C">
              <w:rPr>
                <w:rStyle w:val="ChSmallCaps"/>
              </w:rPr>
              <w:t>nmlz</w:t>
            </w:r>
            <w:r w:rsidRPr="0030684D">
              <w:t>–</w:t>
            </w:r>
            <w:r>
              <w:t>be.</w:t>
            </w:r>
            <w:r w:rsidRPr="00CE4948">
              <w:t>usual</w:t>
            </w:r>
            <w:r w:rsidRPr="0030684D">
              <w:t>–</w:t>
            </w:r>
            <w:r w:rsidRPr="0099608C">
              <w:rPr>
                <w:rStyle w:val="ChSmallCaps"/>
              </w:rPr>
              <w:t>nmlz</w:t>
            </w:r>
          </w:p>
        </w:tc>
        <w:tc>
          <w:tcPr>
            <w:tcW w:w="573" w:type="dxa"/>
            <w:shd w:val="clear" w:color="auto" w:fill="auto"/>
          </w:tcPr>
          <w:p w14:paraId="5A11EA31" w14:textId="77777777" w:rsidR="00672641" w:rsidRPr="00CE4948" w:rsidRDefault="00672641" w:rsidP="00672641">
            <w:pPr>
              <w:pStyle w:val="GlossEng"/>
            </w:pPr>
            <w:r w:rsidRPr="00CE4948">
              <w:t>from</w:t>
            </w:r>
          </w:p>
        </w:tc>
        <w:tc>
          <w:tcPr>
            <w:tcW w:w="540" w:type="dxa"/>
            <w:shd w:val="clear" w:color="auto" w:fill="auto"/>
          </w:tcPr>
          <w:p w14:paraId="7C52331D" w14:textId="76125D37" w:rsidR="00672641" w:rsidRPr="00CE4948" w:rsidRDefault="00B63238" w:rsidP="00672641">
            <w:pPr>
              <w:pStyle w:val="GlossEng"/>
            </w:pPr>
            <w:r>
              <w:t>first</w:t>
            </w:r>
          </w:p>
        </w:tc>
      </w:tr>
    </w:tbl>
    <w:p w14:paraId="59EE477A" w14:textId="510646C5" w:rsidR="00672641" w:rsidRDefault="00B7093A" w:rsidP="00672641">
      <w:pPr>
        <w:pStyle w:val="FreeTranslEng"/>
      </w:pPr>
      <w:r>
        <w:t>‘</w:t>
      </w:r>
      <w:r w:rsidR="00672641">
        <w:t xml:space="preserve">so already that (has become) a </w:t>
      </w:r>
      <w:r w:rsidR="00672641" w:rsidRPr="00E77890">
        <w:rPr>
          <w:rStyle w:val="ChBlueBold"/>
        </w:rPr>
        <w:t>habit</w:t>
      </w:r>
      <w:r w:rsidR="00672641">
        <w:t xml:space="preserve"> from the past</w:t>
      </w:r>
      <w:r>
        <w:t>’</w:t>
      </w:r>
      <w:r w:rsidR="00672641">
        <w:t xml:space="preserve"> </w:t>
      </w:r>
      <w:r w:rsidR="00672641" w:rsidRPr="007C5C4E">
        <w:rPr>
          <w:rStyle w:val="ExampleSource"/>
        </w:rPr>
        <w:t>[081014-007-</w:t>
      </w:r>
      <w:r w:rsidR="00E34A02">
        <w:rPr>
          <w:rStyle w:val="ExampleSource"/>
        </w:rPr>
        <w:t>CvEx</w:t>
      </w:r>
      <w:r w:rsidR="00672641" w:rsidRPr="007C5C4E">
        <w:rPr>
          <w:rStyle w:val="ExampleSource"/>
        </w:rPr>
        <w:t>.0063]</w:t>
      </w:r>
    </w:p>
    <w:p w14:paraId="25390C55" w14:textId="0FB8706A" w:rsidR="00672641" w:rsidRDefault="00672641" w:rsidP="00CC0979">
      <w:pPr>
        <w:pStyle w:val="Body0005after"/>
      </w:pPr>
      <w:r w:rsidRPr="0090507A">
        <w:t xml:space="preserve">The corpus </w:t>
      </w:r>
      <w:r>
        <w:t>includes 65</w:t>
      </w:r>
      <w:r w:rsidRPr="0090507A">
        <w:t xml:space="preserve"> </w:t>
      </w:r>
      <w:r>
        <w:t xml:space="preserve">lexical items (258 tokens) circumfixed with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Pr="0090507A">
        <w:t>:</w:t>
      </w:r>
      <w:r>
        <w:rPr>
          <w:rStyle w:val="FootnoteReference"/>
        </w:rPr>
        <w:footnoteReference w:id="128"/>
      </w:r>
    </w:p>
    <w:p w14:paraId="189AD9C5" w14:textId="77777777" w:rsidR="00672641" w:rsidRDefault="00672641" w:rsidP="002A1DBD">
      <w:pPr>
        <w:pStyle w:val="I0Indented"/>
        <w:numPr>
          <w:ilvl w:val="0"/>
          <w:numId w:val="36"/>
        </w:numPr>
      </w:pPr>
      <w:r>
        <w:t>Circumfixed items with verbal bases (57</w:t>
      </w:r>
      <w:r w:rsidRPr="0090507A">
        <w:t xml:space="preserve"> items</w:t>
      </w:r>
      <w:r>
        <w:t xml:space="preserve"> with 239 tokens</w:t>
      </w:r>
      <w:r w:rsidRPr="0090507A">
        <w:t>)</w:t>
      </w:r>
    </w:p>
    <w:p w14:paraId="07A11996" w14:textId="77777777" w:rsidR="00672641" w:rsidRDefault="00672641" w:rsidP="002A1DBD">
      <w:pPr>
        <w:pStyle w:val="I05I"/>
        <w:numPr>
          <w:ilvl w:val="0"/>
          <w:numId w:val="36"/>
        </w:numPr>
      </w:pPr>
      <w:r>
        <w:t xml:space="preserve">Circumfixed items with </w:t>
      </w:r>
      <w:r w:rsidRPr="0090507A">
        <w:rPr>
          <w:szCs w:val="19"/>
        </w:rPr>
        <w:t>nominal</w:t>
      </w:r>
      <w:r>
        <w:rPr>
          <w:szCs w:val="19"/>
        </w:rPr>
        <w:t xml:space="preserve"> or </w:t>
      </w:r>
      <w:r w:rsidRPr="0090507A">
        <w:rPr>
          <w:szCs w:val="19"/>
        </w:rPr>
        <w:t>numeral</w:t>
      </w:r>
      <w:r>
        <w:rPr>
          <w:szCs w:val="19"/>
        </w:rPr>
        <w:t>/</w:t>
      </w:r>
      <w:r w:rsidRPr="0090507A">
        <w:rPr>
          <w:szCs w:val="19"/>
        </w:rPr>
        <w:t>quantifier bases</w:t>
      </w:r>
      <w:r>
        <w:t xml:space="preserve"> </w:t>
      </w:r>
      <w:r w:rsidRPr="0090507A">
        <w:t>(</w:t>
      </w:r>
      <w:r>
        <w:t>eight items with 19 tokens)</w:t>
      </w:r>
    </w:p>
    <w:p w14:paraId="4A5F39C0" w14:textId="51BCEEED" w:rsidR="00672641" w:rsidRDefault="00672641" w:rsidP="00CC0979">
      <w:pPr>
        <w:pStyle w:val="Body0000after"/>
      </w:pPr>
      <w:r>
        <w:t xml:space="preserve">The corpus also contains three formally complex words with non-compositional semantics, </w:t>
      </w:r>
      <w:r w:rsidRPr="0031304F">
        <w:rPr>
          <w:rStyle w:val="ChItalBold"/>
        </w:rPr>
        <w:t>kebaktian</w:t>
      </w:r>
      <w:r w:rsidR="00055929">
        <w:rPr>
          <w:rStyle w:val="ChItalBold"/>
        </w:rPr>
        <w:t>g</w:t>
      </w:r>
      <w:r>
        <w:t xml:space="preserve"> </w:t>
      </w:r>
      <w:r w:rsidR="00B7093A">
        <w:t>‘</w:t>
      </w:r>
      <w:r>
        <w:t>religious service</w:t>
      </w:r>
      <w:r w:rsidR="00B7093A">
        <w:t>’</w:t>
      </w:r>
      <w:r>
        <w:t xml:space="preserve">, </w:t>
      </w:r>
      <w:r w:rsidRPr="00161482">
        <w:rPr>
          <w:rStyle w:val="ChItalBold"/>
        </w:rPr>
        <w:t>kecelakaan</w:t>
      </w:r>
      <w:r w:rsidR="00055929">
        <w:rPr>
          <w:rStyle w:val="ChItalBold"/>
        </w:rPr>
        <w:t>g</w:t>
      </w:r>
      <w:r>
        <w:t xml:space="preserve"> </w:t>
      </w:r>
      <w:r w:rsidR="00B7093A">
        <w:t>‘</w:t>
      </w:r>
      <w:r>
        <w:t>accident</w:t>
      </w:r>
      <w:r w:rsidR="00B7093A">
        <w:t>’</w:t>
      </w:r>
      <w:r>
        <w:t xml:space="preserve">, and </w:t>
      </w:r>
      <w:r w:rsidRPr="0090507A">
        <w:rPr>
          <w:rStyle w:val="ChItalBold"/>
          <w:szCs w:val="19"/>
        </w:rPr>
        <w:t>kegiatan</w:t>
      </w:r>
      <w:r w:rsidR="00055929">
        <w:rPr>
          <w:rStyle w:val="ChItalBold"/>
          <w:szCs w:val="19"/>
        </w:rPr>
        <w:t>g</w:t>
      </w:r>
      <w:r w:rsidRPr="0090507A">
        <w:t xml:space="preserve"> </w:t>
      </w:r>
      <w:r w:rsidR="00B7093A">
        <w:t>‘</w:t>
      </w:r>
      <w:r w:rsidRPr="0090507A">
        <w:t>activity</w:t>
      </w:r>
      <w:r w:rsidR="00B7093A">
        <w:t>’</w:t>
      </w:r>
      <w:r>
        <w:t>.</w:t>
      </w:r>
    </w:p>
    <w:p w14:paraId="423765AC" w14:textId="77777777" w:rsidR="00672641" w:rsidRDefault="00672641" w:rsidP="00CC0979">
      <w:pPr>
        <w:pStyle w:val="Body0515after"/>
      </w:pPr>
      <w:r>
        <w:t xml:space="preserve">Circumfixed items with verbal bases are discussed in </w:t>
      </w:r>
      <w:r w:rsidRPr="0090507A">
        <w:t>§</w:t>
      </w:r>
      <w:r w:rsidRPr="0090507A">
        <w:fldChar w:fldCharType="begin"/>
      </w:r>
      <w:r w:rsidRPr="0090507A">
        <w:instrText xml:space="preserve"> REF _Ref339888690 \w \h </w:instrText>
      </w:r>
      <w:r w:rsidRPr="0090507A">
        <w:fldChar w:fldCharType="separate"/>
      </w:r>
      <w:r w:rsidR="00154D81">
        <w:rPr>
          <w:cs/>
        </w:rPr>
        <w:t>‎</w:t>
      </w:r>
      <w:r w:rsidR="00154D81">
        <w:t>3.1.7.1</w:t>
      </w:r>
      <w:r w:rsidRPr="0090507A">
        <w:fldChar w:fldCharType="end"/>
      </w:r>
      <w:r>
        <w:t xml:space="preserve">, and those with </w:t>
      </w:r>
      <w:r w:rsidRPr="0090507A">
        <w:t>nominal, numeral</w:t>
      </w:r>
      <w:r>
        <w:t>,</w:t>
      </w:r>
      <w:r w:rsidRPr="0090507A">
        <w:t xml:space="preserve"> or quantifier bases</w:t>
      </w:r>
      <w:r>
        <w:t xml:space="preserve"> in </w:t>
      </w:r>
      <w:r w:rsidRPr="0090507A">
        <w:t>§</w:t>
      </w:r>
      <w:r w:rsidRPr="0090507A">
        <w:fldChar w:fldCharType="begin"/>
      </w:r>
      <w:r w:rsidRPr="0090507A">
        <w:instrText xml:space="preserve"> REF _Ref339888691 \w \h </w:instrText>
      </w:r>
      <w:r w:rsidRPr="0090507A">
        <w:fldChar w:fldCharType="separate"/>
      </w:r>
      <w:r w:rsidR="00154D81">
        <w:rPr>
          <w:cs/>
        </w:rPr>
        <w:t>‎</w:t>
      </w:r>
      <w:r w:rsidR="00154D81">
        <w:t>3.1.7.2</w:t>
      </w:r>
      <w:r w:rsidRPr="0090507A">
        <w:fldChar w:fldCharType="end"/>
      </w:r>
      <w:r>
        <w:t xml:space="preserve">. Pertinent variables of the communicative event that may impact the use of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 are examined in §</w:t>
      </w:r>
      <w:r>
        <w:fldChar w:fldCharType="begin"/>
      </w:r>
      <w:r>
        <w:instrText xml:space="preserve"> REF _Ref347393336 \w \h </w:instrText>
      </w:r>
      <w:r>
        <w:fldChar w:fldCharType="separate"/>
      </w:r>
      <w:r w:rsidR="00154D81">
        <w:rPr>
          <w:cs/>
        </w:rPr>
        <w:t>‎</w:t>
      </w:r>
      <w:r w:rsidR="00154D81">
        <w:t>3.1.8</w:t>
      </w:r>
      <w:r>
        <w:fldChar w:fldCharType="end"/>
      </w:r>
      <w:r>
        <w:t>. The main findings on circumfix</w:t>
      </w:r>
      <w:r w:rsidRPr="0090507A">
        <w:t xml:space="preserve">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 are summarized and evaluated in §</w:t>
      </w:r>
      <w:r>
        <w:fldChar w:fldCharType="begin"/>
      </w:r>
      <w:r>
        <w:instrText xml:space="preserve"> REF _Ref347306726 \w \h </w:instrText>
      </w:r>
      <w:r>
        <w:fldChar w:fldCharType="separate"/>
      </w:r>
      <w:r w:rsidR="00154D81">
        <w:rPr>
          <w:cs/>
        </w:rPr>
        <w:t>‎</w:t>
      </w:r>
      <w:r w:rsidR="00154D81">
        <w:t>3.1.7.3</w:t>
      </w:r>
      <w:r>
        <w:fldChar w:fldCharType="end"/>
      </w:r>
      <w:r>
        <w:t>.</w:t>
      </w:r>
    </w:p>
    <w:p w14:paraId="6244590A" w14:textId="77777777" w:rsidR="00672641" w:rsidRPr="0090507A" w:rsidRDefault="00672641" w:rsidP="00672641">
      <w:pPr>
        <w:pStyle w:val="Heading4"/>
        <w:rPr>
          <w:szCs w:val="19"/>
        </w:rPr>
      </w:pPr>
      <w:bookmarkStart w:id="1502" w:name="_Toc339537750"/>
      <w:bookmarkStart w:id="1503" w:name="_Ref339888690"/>
      <w:r w:rsidRPr="0090507A">
        <w:rPr>
          <w:szCs w:val="19"/>
        </w:rPr>
        <w:t>Circumfixed items derived from verbal bases</w:t>
      </w:r>
      <w:bookmarkEnd w:id="1502"/>
      <w:bookmarkEnd w:id="1503"/>
    </w:p>
    <w:p w14:paraId="7318C180" w14:textId="295E09B1" w:rsidR="00672641" w:rsidRDefault="00672641" w:rsidP="00791756">
      <w:pPr>
        <w:pStyle w:val="Body0000after"/>
      </w:pPr>
      <w:r w:rsidRPr="0090507A">
        <w:t xml:space="preserve">The corpus </w:t>
      </w:r>
      <w:r>
        <w:t>includes 57</w:t>
      </w:r>
      <w:r w:rsidRPr="0090507A">
        <w:t xml:space="preserve">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005C7926">
        <w:t xml:space="preserve"> </w:t>
      </w:r>
      <w:r>
        <w:t>-</w:t>
      </w:r>
      <w:r w:rsidRPr="0090507A">
        <w:t xml:space="preserve">circumfixed </w:t>
      </w:r>
      <w:r>
        <w:t xml:space="preserve">lexemes (with 238 tokens) with </w:t>
      </w:r>
      <w:r w:rsidRPr="0090507A">
        <w:t xml:space="preserve">verbal </w:t>
      </w:r>
      <w:r w:rsidRPr="00BA067B">
        <w:t xml:space="preserve">bases, such as bivalent </w:t>
      </w:r>
      <w:r w:rsidR="00055929" w:rsidRPr="00BA067B">
        <w:rPr>
          <w:rStyle w:val="ChItalBold"/>
        </w:rPr>
        <w:t>turung</w:t>
      </w:r>
      <w:r w:rsidRPr="00BA067B">
        <w:t xml:space="preserve"> </w:t>
      </w:r>
      <w:r w:rsidR="00B7093A">
        <w:t>‘</w:t>
      </w:r>
      <w:r w:rsidRPr="00BA067B">
        <w:t>descend</w:t>
      </w:r>
      <w:r w:rsidR="00B7093A">
        <w:t>’</w:t>
      </w:r>
      <w:r w:rsidRPr="00BA067B">
        <w:t xml:space="preserve"> or monovalent </w:t>
      </w:r>
      <w:r w:rsidRPr="00BA067B">
        <w:rPr>
          <w:rStyle w:val="ChItalBold"/>
        </w:rPr>
        <w:t>biasa</w:t>
      </w:r>
      <w:r w:rsidRPr="00BA067B">
        <w:t xml:space="preserve"> </w:t>
      </w:r>
      <w:r w:rsidR="00B7093A">
        <w:t>‘</w:t>
      </w:r>
      <w:r w:rsidRPr="00BA067B">
        <w:t>be usual</w:t>
      </w:r>
      <w:r w:rsidR="00B7093A">
        <w:t>’</w:t>
      </w:r>
      <w:r>
        <w:t>. Of the 57 lexemes 52</w:t>
      </w:r>
      <w:r w:rsidRPr="00BA067B">
        <w:t xml:space="preserve"> are nouns and five are accidental verbs.</w:t>
      </w:r>
    </w:p>
    <w:p w14:paraId="17C448C8" w14:textId="35F9C56C" w:rsidR="00672641" w:rsidRDefault="00672641" w:rsidP="003E3336">
      <w:pPr>
        <w:pStyle w:val="Body0505after"/>
      </w:pPr>
      <w:r>
        <w:t xml:space="preserve">The 52 circumfixed </w:t>
      </w:r>
      <w:r w:rsidRPr="0090507A">
        <w:t xml:space="preserve">nouns </w:t>
      </w:r>
      <w:r>
        <w:t xml:space="preserve">typically denote stable conditions or attributes in the sense of </w:t>
      </w:r>
      <w:r w:rsidR="00B7093A">
        <w:t>‘</w:t>
      </w:r>
      <w:r>
        <w:t>state</w:t>
      </w:r>
      <w:r w:rsidRPr="002F2DF3">
        <w:t>/</w:t>
      </w:r>
      <w:r>
        <w:t xml:space="preserve">quality of being </w:t>
      </w:r>
      <w:r w:rsidRPr="0099608C">
        <w:rPr>
          <w:rStyle w:val="ChSmallCaps"/>
        </w:rPr>
        <w:t>base</w:t>
      </w:r>
      <w:r w:rsidR="00B7093A">
        <w:t>’</w:t>
      </w:r>
      <w:r>
        <w:t xml:space="preserve">. Derived words with </w:t>
      </w:r>
      <w:r w:rsidRPr="0090507A">
        <w:t xml:space="preserve">token frequencies of </w:t>
      </w:r>
      <w:r>
        <w:t>four or</w:t>
      </w:r>
      <w:r w:rsidRPr="0090507A">
        <w:t xml:space="preserve"> more</w:t>
      </w:r>
      <w:r>
        <w:t xml:space="preserve"> are listed in </w:t>
      </w:r>
      <w:r w:rsidRPr="0090507A">
        <w:fldChar w:fldCharType="begin"/>
      </w:r>
      <w:r w:rsidRPr="0090507A">
        <w:instrText xml:space="preserve"> REF _Ref337206396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2</w:t>
      </w:r>
      <w:r w:rsidRPr="0090507A">
        <w:fldChar w:fldCharType="end"/>
      </w:r>
      <w:r w:rsidRPr="0090507A">
        <w:t xml:space="preserve">. </w:t>
      </w:r>
      <w:r>
        <w:t xml:space="preserve">Examples are presented in </w:t>
      </w:r>
      <w:r>
        <w:fldChar w:fldCharType="begin"/>
      </w:r>
      <w:r>
        <w:instrText xml:space="preserve"> REF _Ref347318719 \h </w:instrText>
      </w:r>
      <w:r>
        <w:fldChar w:fldCharType="separate"/>
      </w:r>
      <w:r w:rsidR="00154D81" w:rsidRPr="00110B09">
        <w:t>(</w:t>
      </w:r>
      <w:r w:rsidR="00154D81">
        <w:rPr>
          <w:noProof/>
          <w:szCs w:val="19"/>
        </w:rPr>
        <w:t>72</w:t>
      </w:r>
      <w:r w:rsidR="00154D81" w:rsidRPr="00AC23C4">
        <w:rPr>
          <w:szCs w:val="19"/>
        </w:rPr>
        <w:t>)</w:t>
      </w:r>
      <w:r>
        <w:fldChar w:fldCharType="end"/>
      </w:r>
      <w:r>
        <w:rPr>
          <w:lang w:eastAsia="en-US"/>
        </w:rPr>
        <w:t xml:space="preserve"> and </w:t>
      </w:r>
      <w:r>
        <w:fldChar w:fldCharType="begin"/>
      </w:r>
      <w:r>
        <w:instrText xml:space="preserve"> REF _Ref347318721 \h </w:instrText>
      </w:r>
      <w:r>
        <w:fldChar w:fldCharType="separate"/>
      </w:r>
      <w:r w:rsidR="00154D81" w:rsidRPr="00110B09">
        <w:t>(</w:t>
      </w:r>
      <w:r w:rsidR="00154D81">
        <w:rPr>
          <w:noProof/>
          <w:szCs w:val="19"/>
        </w:rPr>
        <w:t>73</w:t>
      </w:r>
      <w:r w:rsidR="00154D81" w:rsidRPr="00AC23C4">
        <w:rPr>
          <w:szCs w:val="19"/>
        </w:rPr>
        <w:t>)</w:t>
      </w:r>
      <w:r>
        <w:fldChar w:fldCharType="end"/>
      </w:r>
      <w:r>
        <w:t xml:space="preserve">. All but one of the affixed lexemes are </w:t>
      </w:r>
      <w:r>
        <w:rPr>
          <w:lang w:eastAsia="en-US"/>
        </w:rPr>
        <w:t xml:space="preserve">low frequency words (51 lexemes, attested with less than 20 tokens). Moreover, </w:t>
      </w:r>
      <w:r w:rsidRPr="00E4451A">
        <w:t xml:space="preserve">the token frequencies for the respective bases are (much) higher for </w:t>
      </w:r>
      <w:r>
        <w:t xml:space="preserve">most </w:t>
      </w:r>
      <w:r w:rsidRPr="00E4451A">
        <w:t xml:space="preserve">of the derived </w:t>
      </w:r>
      <w:r>
        <w:t xml:space="preserve">words (41 </w:t>
      </w:r>
      <w:r w:rsidRPr="00E4451A">
        <w:t>lexemes</w:t>
      </w:r>
      <w:r>
        <w:t xml:space="preserve">). Of the 52 circumfixed nouns, more than half (27 items) were tentatively classified as </w:t>
      </w:r>
      <w:r w:rsidR="00A97434">
        <w:rPr>
          <w:lang w:eastAsia="en-US"/>
        </w:rPr>
        <w:t>borrowings from Standard Indonesian (</w:t>
      </w:r>
      <w:r w:rsidR="00A97434">
        <w:t>SI-</w:t>
      </w:r>
      <w:r w:rsidR="00A97434">
        <w:rPr>
          <w:lang w:eastAsia="en-US"/>
        </w:rPr>
        <w:t>borrowings)</w:t>
      </w:r>
      <w:r>
        <w:t xml:space="preserve"> (for details see </w:t>
      </w:r>
      <w:r w:rsidR="003E3336">
        <w:t>language internal factor (</w:t>
      </w:r>
      <w:r w:rsidR="003E3336">
        <w:fldChar w:fldCharType="begin"/>
      </w:r>
      <w:r w:rsidR="003E3336">
        <w:instrText xml:space="preserve"> REF _Ref346541608 \n \h </w:instrText>
      </w:r>
      <w:r w:rsidR="003E3336">
        <w:fldChar w:fldCharType="separate"/>
      </w:r>
      <w:r w:rsidR="00154D81">
        <w:rPr>
          <w:cs/>
        </w:rPr>
        <w:t>‎</w:t>
      </w:r>
      <w:r w:rsidR="00154D81">
        <w:t>f)</w:t>
      </w:r>
      <w:r w:rsidR="003E3336">
        <w:fldChar w:fldCharType="end"/>
      </w:r>
      <w:r w:rsidR="003E3336">
        <w:t xml:space="preserve"> in §</w:t>
      </w:r>
      <w:r w:rsidR="003E3336">
        <w:fldChar w:fldCharType="begin"/>
      </w:r>
      <w:r w:rsidR="003E3336">
        <w:instrText xml:space="preserve"> REF _Ref341964824 \w \h </w:instrText>
      </w:r>
      <w:r w:rsidR="003E3336">
        <w:fldChar w:fldCharType="separate"/>
      </w:r>
      <w:r w:rsidR="00154D81">
        <w:rPr>
          <w:cs/>
        </w:rPr>
        <w:t>‎</w:t>
      </w:r>
      <w:r w:rsidR="00154D81">
        <w:t>3.1.1</w:t>
      </w:r>
      <w:r w:rsidR="003E3336">
        <w:fldChar w:fldCharType="end"/>
      </w:r>
      <w:r w:rsidR="003E3336">
        <w:t xml:space="preserve">, p. </w:t>
      </w:r>
      <w:r w:rsidR="003E3336">
        <w:fldChar w:fldCharType="begin"/>
      </w:r>
      <w:r w:rsidR="003E3336">
        <w:instrText xml:space="preserve"> PAGEREF _Ref346541608 \h </w:instrText>
      </w:r>
      <w:r w:rsidR="003E3336">
        <w:fldChar w:fldCharType="separate"/>
      </w:r>
      <w:r w:rsidR="00154D81">
        <w:rPr>
          <w:noProof/>
        </w:rPr>
        <w:t>117</w:t>
      </w:r>
      <w:r w:rsidR="003E3336">
        <w:fldChar w:fldCharType="end"/>
      </w:r>
      <w:r>
        <w:t xml:space="preserve">); in </w:t>
      </w:r>
      <w:r w:rsidRPr="0090507A">
        <w:fldChar w:fldCharType="begin"/>
      </w:r>
      <w:r w:rsidRPr="0090507A">
        <w:instrText xml:space="preserve"> REF _Ref337206396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2</w:t>
      </w:r>
      <w:r w:rsidRPr="0090507A">
        <w:fldChar w:fldCharType="end"/>
      </w:r>
      <w:r>
        <w:t xml:space="preserve"> these items are underlined.</w:t>
      </w:r>
    </w:p>
    <w:p w14:paraId="6028EF1B" w14:textId="77777777" w:rsidR="00672641" w:rsidRDefault="00672641" w:rsidP="00672641">
      <w:pPr>
        <w:pStyle w:val="Caption"/>
        <w:rPr>
          <w:szCs w:val="19"/>
        </w:rPr>
      </w:pPr>
      <w:bookmarkStart w:id="1504" w:name="_Ref337206396"/>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2</w:t>
      </w:r>
      <w:r w:rsidR="00F207A1">
        <w:rPr>
          <w:szCs w:val="19"/>
        </w:rPr>
        <w:fldChar w:fldCharType="end"/>
      </w:r>
      <w:bookmarkEnd w:id="1504"/>
      <w:r w:rsidRPr="0090507A">
        <w:rPr>
          <w:szCs w:val="19"/>
        </w:rPr>
        <w:t>:</w:t>
      </w:r>
      <w:r w:rsidRPr="0090507A">
        <w:rPr>
          <w:szCs w:val="19"/>
        </w:rPr>
        <w:tab/>
      </w:r>
      <w:r>
        <w:rPr>
          <w:szCs w:val="19"/>
        </w:rPr>
        <w:t>Affixation with</w:t>
      </w:r>
      <w:r w:rsidRPr="0090507A">
        <w:rPr>
          <w:szCs w:val="19"/>
        </w:rPr>
        <w:t xml:space="preserve">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Pr="0090507A">
        <w:rPr>
          <w:szCs w:val="19"/>
        </w:rPr>
        <w:t xml:space="preserve"> </w:t>
      </w:r>
      <w:r>
        <w:rPr>
          <w:szCs w:val="19"/>
        </w:rPr>
        <w:t xml:space="preserve">of </w:t>
      </w:r>
      <w:r w:rsidRPr="0090507A">
        <w:rPr>
          <w:szCs w:val="19"/>
        </w:rPr>
        <w:t>verbal bases</w:t>
      </w:r>
    </w:p>
    <w:tbl>
      <w:tblPr>
        <w:tblW w:w="6719" w:type="dxa"/>
        <w:tblInd w:w="170" w:type="dxa"/>
        <w:tblBorders>
          <w:bottom w:val="single" w:sz="4" w:space="0" w:color="auto"/>
        </w:tblBorders>
        <w:tblLayout w:type="fixed"/>
        <w:tblLook w:val="01E0" w:firstRow="1" w:lastRow="1" w:firstColumn="1" w:lastColumn="1" w:noHBand="0" w:noVBand="0"/>
      </w:tblPr>
      <w:tblGrid>
        <w:gridCol w:w="936"/>
        <w:gridCol w:w="1304"/>
        <w:gridCol w:w="1446"/>
        <w:gridCol w:w="1191"/>
        <w:gridCol w:w="1077"/>
        <w:gridCol w:w="765"/>
      </w:tblGrid>
      <w:tr w:rsidR="00AC23C4" w:rsidRPr="00AC23C4" w14:paraId="67CB3E96" w14:textId="77777777" w:rsidTr="00811C02">
        <w:trPr>
          <w:tblHeader/>
        </w:trPr>
        <w:tc>
          <w:tcPr>
            <w:tcW w:w="936" w:type="dxa"/>
            <w:tcBorders>
              <w:top w:val="single" w:sz="4" w:space="0" w:color="auto"/>
              <w:bottom w:val="single" w:sz="4" w:space="0" w:color="auto"/>
            </w:tcBorders>
            <w:shd w:val="clear" w:color="auto" w:fill="auto"/>
          </w:tcPr>
          <w:p w14:paraId="1D69BF78" w14:textId="77777777" w:rsidR="00672641" w:rsidRPr="00AC23C4" w:rsidRDefault="00672641" w:rsidP="00672641">
            <w:pPr>
              <w:pStyle w:val="TableHd"/>
              <w:rPr>
                <w:szCs w:val="19"/>
              </w:rPr>
            </w:pPr>
            <w:r w:rsidRPr="00AC23C4">
              <w:rPr>
                <w:szCs w:val="19"/>
              </w:rPr>
              <w:t>BW</w:t>
            </w:r>
          </w:p>
        </w:tc>
        <w:tc>
          <w:tcPr>
            <w:tcW w:w="1304" w:type="dxa"/>
            <w:tcBorders>
              <w:top w:val="single" w:sz="4" w:space="0" w:color="auto"/>
              <w:bottom w:val="single" w:sz="4" w:space="0" w:color="auto"/>
            </w:tcBorders>
            <w:shd w:val="clear" w:color="auto" w:fill="auto"/>
          </w:tcPr>
          <w:p w14:paraId="7CE31E34" w14:textId="77777777" w:rsidR="00672641" w:rsidRPr="00AC23C4" w:rsidRDefault="00672641" w:rsidP="00672641">
            <w:pPr>
              <w:pStyle w:val="TableHd"/>
              <w:rPr>
                <w:szCs w:val="19"/>
              </w:rPr>
            </w:pPr>
            <w:r w:rsidRPr="00AC23C4">
              <w:rPr>
                <w:szCs w:val="19"/>
              </w:rPr>
              <w:t>Gloss</w:t>
            </w:r>
          </w:p>
        </w:tc>
        <w:tc>
          <w:tcPr>
            <w:tcW w:w="1446" w:type="dxa"/>
            <w:tcBorders>
              <w:top w:val="single" w:sz="4" w:space="0" w:color="auto"/>
              <w:bottom w:val="single" w:sz="4" w:space="0" w:color="auto"/>
            </w:tcBorders>
            <w:shd w:val="clear" w:color="auto" w:fill="auto"/>
          </w:tcPr>
          <w:p w14:paraId="300AB943" w14:textId="77777777" w:rsidR="00672641" w:rsidRPr="00AC23C4" w:rsidRDefault="00672641" w:rsidP="00672641">
            <w:pPr>
              <w:pStyle w:val="TableHd"/>
              <w:rPr>
                <w:szCs w:val="19"/>
              </w:rPr>
            </w:pPr>
            <w:r w:rsidRPr="00AC23C4">
              <w:rPr>
                <w:szCs w:val="19"/>
              </w:rPr>
              <w:t>Item</w:t>
            </w:r>
          </w:p>
        </w:tc>
        <w:tc>
          <w:tcPr>
            <w:tcW w:w="1191" w:type="dxa"/>
            <w:tcBorders>
              <w:top w:val="single" w:sz="4" w:space="0" w:color="auto"/>
              <w:bottom w:val="single" w:sz="4" w:space="0" w:color="auto"/>
            </w:tcBorders>
            <w:shd w:val="clear" w:color="auto" w:fill="auto"/>
          </w:tcPr>
          <w:p w14:paraId="2672094C" w14:textId="77777777" w:rsidR="00672641" w:rsidRPr="00AC23C4" w:rsidRDefault="00672641" w:rsidP="00672641">
            <w:pPr>
              <w:pStyle w:val="TableHd"/>
              <w:rPr>
                <w:szCs w:val="19"/>
              </w:rPr>
            </w:pPr>
            <w:r w:rsidRPr="00AC23C4">
              <w:rPr>
                <w:szCs w:val="19"/>
              </w:rPr>
              <w:t>Gloss</w:t>
            </w:r>
          </w:p>
        </w:tc>
        <w:tc>
          <w:tcPr>
            <w:tcW w:w="1077" w:type="dxa"/>
            <w:tcBorders>
              <w:top w:val="single" w:sz="4" w:space="0" w:color="auto"/>
              <w:bottom w:val="single" w:sz="4" w:space="0" w:color="auto"/>
            </w:tcBorders>
            <w:shd w:val="clear" w:color="auto" w:fill="auto"/>
          </w:tcPr>
          <w:p w14:paraId="7FDB66CC" w14:textId="77777777" w:rsidR="00672641" w:rsidRPr="00AC23C4" w:rsidRDefault="005C7926" w:rsidP="00672641">
            <w:pPr>
              <w:pStyle w:val="TableHd"/>
              <w:rPr>
                <w:szCs w:val="19"/>
              </w:rPr>
            </w:pPr>
            <w:r w:rsidRPr="00AC23C4">
              <w:rPr>
                <w:rStyle w:val="ChItalBold"/>
                <w:szCs w:val="19"/>
              </w:rPr>
              <w:t>ke</w:t>
            </w:r>
            <w:r w:rsidRPr="00F15632">
              <w:rPr>
                <w:rStyle w:val="ChItalBold"/>
              </w:rPr>
              <w:t>­</w:t>
            </w:r>
            <w:r w:rsidRPr="00962F1E">
              <w:t>/</w:t>
            </w:r>
            <w:r w:rsidRPr="00F15632">
              <w:rPr>
                <w:rStyle w:val="ChItalBold"/>
              </w:rPr>
              <w:t>­</w:t>
            </w:r>
            <w:r w:rsidRPr="00AC23C4">
              <w:rPr>
                <w:rStyle w:val="ChItalBold"/>
                <w:szCs w:val="19"/>
              </w:rPr>
              <w:t>ang</w:t>
            </w:r>
            <w:r w:rsidR="00672641" w:rsidRPr="00AC23C4">
              <w:rPr>
                <w:szCs w:val="19"/>
              </w:rPr>
              <w:t xml:space="preserve"> #</w:t>
            </w:r>
          </w:p>
        </w:tc>
        <w:tc>
          <w:tcPr>
            <w:tcW w:w="765" w:type="dxa"/>
            <w:tcBorders>
              <w:top w:val="single" w:sz="4" w:space="0" w:color="auto"/>
              <w:bottom w:val="single" w:sz="4" w:space="0" w:color="auto"/>
            </w:tcBorders>
            <w:shd w:val="clear" w:color="auto" w:fill="auto"/>
          </w:tcPr>
          <w:p w14:paraId="1F03972C" w14:textId="77777777" w:rsidR="00672641" w:rsidRPr="00AC23C4" w:rsidRDefault="00672641" w:rsidP="00672641">
            <w:pPr>
              <w:pStyle w:val="TableHd"/>
              <w:rPr>
                <w:sz w:val="19"/>
                <w:szCs w:val="19"/>
              </w:rPr>
            </w:pPr>
            <w:r w:rsidRPr="00AC23C4">
              <w:rPr>
                <w:szCs w:val="19"/>
              </w:rPr>
              <w:t>BW #</w:t>
            </w:r>
          </w:p>
        </w:tc>
      </w:tr>
      <w:tr w:rsidR="00AC23C4" w:rsidRPr="00626ADA" w14:paraId="7C5DEB79" w14:textId="77777777" w:rsidTr="00811C02">
        <w:tc>
          <w:tcPr>
            <w:tcW w:w="936" w:type="dxa"/>
            <w:tcBorders>
              <w:top w:val="single" w:sz="4" w:space="0" w:color="auto"/>
            </w:tcBorders>
            <w:shd w:val="clear" w:color="auto" w:fill="auto"/>
          </w:tcPr>
          <w:p w14:paraId="7B2CE4E5" w14:textId="77777777" w:rsidR="00672641" w:rsidRPr="00AC23C4" w:rsidRDefault="00672641" w:rsidP="00672641">
            <w:pPr>
              <w:pStyle w:val="TableCell2-0Break"/>
              <w:rPr>
                <w:rStyle w:val="ChItalBold"/>
                <w:szCs w:val="19"/>
              </w:rPr>
            </w:pPr>
            <w:r w:rsidRPr="00AC23C4">
              <w:rPr>
                <w:rStyle w:val="ChItalBold"/>
                <w:szCs w:val="19"/>
              </w:rPr>
              <w:t>biasa</w:t>
            </w:r>
          </w:p>
        </w:tc>
        <w:tc>
          <w:tcPr>
            <w:tcW w:w="1304" w:type="dxa"/>
            <w:tcBorders>
              <w:top w:val="single" w:sz="4" w:space="0" w:color="auto"/>
            </w:tcBorders>
            <w:shd w:val="clear" w:color="auto" w:fill="auto"/>
          </w:tcPr>
          <w:p w14:paraId="04560E52" w14:textId="0156D2E1" w:rsidR="00672641" w:rsidRPr="00626ADA" w:rsidRDefault="00B7093A" w:rsidP="00672641">
            <w:pPr>
              <w:pStyle w:val="TableCell2-0Break"/>
            </w:pPr>
            <w:r>
              <w:t>‘</w:t>
            </w:r>
            <w:r w:rsidR="00672641" w:rsidRPr="0090507A">
              <w:t>be usual</w:t>
            </w:r>
            <w:r>
              <w:t>’</w:t>
            </w:r>
          </w:p>
        </w:tc>
        <w:tc>
          <w:tcPr>
            <w:tcW w:w="1446" w:type="dxa"/>
            <w:tcBorders>
              <w:top w:val="single" w:sz="4" w:space="0" w:color="auto"/>
            </w:tcBorders>
            <w:shd w:val="clear" w:color="auto" w:fill="auto"/>
          </w:tcPr>
          <w:p w14:paraId="74700D45" w14:textId="77777777" w:rsidR="00672641" w:rsidRPr="008C49B5" w:rsidRDefault="00672641" w:rsidP="00672641">
            <w:pPr>
              <w:pStyle w:val="TableCell2-0Break"/>
              <w:rPr>
                <w:rStyle w:val="ChItalBold"/>
              </w:rPr>
            </w:pPr>
            <w:r w:rsidRPr="008C49B5">
              <w:rPr>
                <w:rStyle w:val="ChItalBold"/>
              </w:rPr>
              <w:t>kebiasaan</w:t>
            </w:r>
            <w:r w:rsidR="00713519">
              <w:rPr>
                <w:rStyle w:val="ChItalBold"/>
              </w:rPr>
              <w:t>g</w:t>
            </w:r>
          </w:p>
        </w:tc>
        <w:tc>
          <w:tcPr>
            <w:tcW w:w="1191" w:type="dxa"/>
            <w:tcBorders>
              <w:top w:val="single" w:sz="4" w:space="0" w:color="auto"/>
            </w:tcBorders>
            <w:shd w:val="clear" w:color="auto" w:fill="auto"/>
          </w:tcPr>
          <w:p w14:paraId="09B9F3BA" w14:textId="75E15AAD" w:rsidR="00672641" w:rsidRPr="00626ADA" w:rsidRDefault="00B7093A" w:rsidP="00672641">
            <w:pPr>
              <w:pStyle w:val="TableCell2-0Break"/>
            </w:pPr>
            <w:r>
              <w:t>‘</w:t>
            </w:r>
            <w:r w:rsidR="00672641" w:rsidRPr="0090507A">
              <w:t>habit</w:t>
            </w:r>
            <w:r>
              <w:t>’</w:t>
            </w:r>
          </w:p>
        </w:tc>
        <w:tc>
          <w:tcPr>
            <w:tcW w:w="1077" w:type="dxa"/>
            <w:tcBorders>
              <w:top w:val="single" w:sz="4" w:space="0" w:color="auto"/>
            </w:tcBorders>
            <w:shd w:val="clear" w:color="auto" w:fill="auto"/>
          </w:tcPr>
          <w:p w14:paraId="3DC7CA29" w14:textId="77777777" w:rsidR="00672641" w:rsidRPr="00626ADA" w:rsidRDefault="00672641" w:rsidP="00AC23C4">
            <w:pPr>
              <w:pStyle w:val="TableCell2-0Break"/>
              <w:ind w:right="85"/>
              <w:jc w:val="right"/>
            </w:pPr>
            <w:r>
              <w:t>21</w:t>
            </w:r>
          </w:p>
        </w:tc>
        <w:tc>
          <w:tcPr>
            <w:tcW w:w="765" w:type="dxa"/>
            <w:tcBorders>
              <w:top w:val="single" w:sz="4" w:space="0" w:color="auto"/>
            </w:tcBorders>
            <w:shd w:val="clear" w:color="auto" w:fill="auto"/>
          </w:tcPr>
          <w:p w14:paraId="34A36B73" w14:textId="77777777" w:rsidR="00672641" w:rsidRPr="00626ADA" w:rsidRDefault="00672641" w:rsidP="00AC23C4">
            <w:pPr>
              <w:pStyle w:val="TableCell2-0Break"/>
              <w:ind w:right="85"/>
              <w:jc w:val="right"/>
            </w:pPr>
            <w:r>
              <w:t>185</w:t>
            </w:r>
          </w:p>
        </w:tc>
      </w:tr>
      <w:tr w:rsidR="00AC23C4" w:rsidRPr="00AC23C4" w14:paraId="63A9A336" w14:textId="77777777" w:rsidTr="00811C02">
        <w:tc>
          <w:tcPr>
            <w:tcW w:w="936" w:type="dxa"/>
            <w:shd w:val="clear" w:color="auto" w:fill="auto"/>
          </w:tcPr>
          <w:p w14:paraId="3A1F72D9" w14:textId="77777777" w:rsidR="00672641" w:rsidRPr="00AC23C4" w:rsidRDefault="00672641" w:rsidP="00AC23C4">
            <w:pPr>
              <w:autoSpaceDE w:val="0"/>
              <w:autoSpaceDN w:val="0"/>
              <w:adjustRightInd w:val="0"/>
              <w:rPr>
                <w:rStyle w:val="ChItalBold"/>
                <w:szCs w:val="19"/>
              </w:rPr>
            </w:pPr>
            <w:r w:rsidRPr="00AC23C4">
              <w:rPr>
                <w:rStyle w:val="ChItalBold"/>
                <w:szCs w:val="19"/>
              </w:rPr>
              <w:t>merdeka</w:t>
            </w:r>
          </w:p>
        </w:tc>
        <w:tc>
          <w:tcPr>
            <w:tcW w:w="1304" w:type="dxa"/>
            <w:shd w:val="clear" w:color="auto" w:fill="auto"/>
          </w:tcPr>
          <w:p w14:paraId="6385CC44" w14:textId="7C4B0AC5" w:rsidR="00672641" w:rsidRPr="00AC23C4" w:rsidRDefault="00B7093A" w:rsidP="00AC23C4">
            <w:pPr>
              <w:ind w:left="57" w:hanging="57"/>
              <w:rPr>
                <w:szCs w:val="19"/>
              </w:rPr>
            </w:pPr>
            <w:r>
              <w:rPr>
                <w:szCs w:val="19"/>
              </w:rPr>
              <w:t>‘</w:t>
            </w:r>
            <w:r w:rsidR="00672641" w:rsidRPr="00AC23C4">
              <w:rPr>
                <w:szCs w:val="19"/>
              </w:rPr>
              <w:t>be indepen</w:t>
            </w:r>
            <w:r w:rsidR="00672641" w:rsidRPr="00AC23C4">
              <w:rPr>
                <w:szCs w:val="19"/>
              </w:rPr>
              <w:softHyphen/>
              <w:t>dent</w:t>
            </w:r>
            <w:r>
              <w:rPr>
                <w:szCs w:val="19"/>
              </w:rPr>
              <w:t>’</w:t>
            </w:r>
          </w:p>
        </w:tc>
        <w:tc>
          <w:tcPr>
            <w:tcW w:w="1446" w:type="dxa"/>
            <w:shd w:val="clear" w:color="auto" w:fill="auto"/>
          </w:tcPr>
          <w:p w14:paraId="1EFA39F3" w14:textId="77777777" w:rsidR="00672641" w:rsidRPr="008C49B5" w:rsidRDefault="00672641" w:rsidP="00AC23C4">
            <w:pPr>
              <w:autoSpaceDE w:val="0"/>
              <w:autoSpaceDN w:val="0"/>
              <w:adjustRightInd w:val="0"/>
              <w:rPr>
                <w:rStyle w:val="ChItalBold"/>
              </w:rPr>
            </w:pPr>
            <w:r w:rsidRPr="008C49B5">
              <w:rPr>
                <w:rStyle w:val="ChItalBold"/>
              </w:rPr>
              <w:t>kemerdekaan</w:t>
            </w:r>
            <w:r w:rsidR="00713519">
              <w:rPr>
                <w:rStyle w:val="ChItalBold"/>
              </w:rPr>
              <w:t>g</w:t>
            </w:r>
          </w:p>
        </w:tc>
        <w:tc>
          <w:tcPr>
            <w:tcW w:w="1191" w:type="dxa"/>
            <w:shd w:val="clear" w:color="auto" w:fill="auto"/>
          </w:tcPr>
          <w:p w14:paraId="008DF2AD" w14:textId="09B091A5" w:rsidR="00672641" w:rsidRPr="00AC23C4" w:rsidRDefault="00B7093A" w:rsidP="00AC23C4">
            <w:pPr>
              <w:autoSpaceDE w:val="0"/>
              <w:autoSpaceDN w:val="0"/>
              <w:adjustRightInd w:val="0"/>
              <w:rPr>
                <w:szCs w:val="19"/>
              </w:rPr>
            </w:pPr>
            <w:r>
              <w:rPr>
                <w:szCs w:val="19"/>
              </w:rPr>
              <w:t>‘</w:t>
            </w:r>
            <w:r w:rsidR="00672641" w:rsidRPr="00AC23C4">
              <w:rPr>
                <w:szCs w:val="19"/>
              </w:rPr>
              <w:t>freedom</w:t>
            </w:r>
            <w:r>
              <w:rPr>
                <w:szCs w:val="19"/>
              </w:rPr>
              <w:t>’</w:t>
            </w:r>
          </w:p>
        </w:tc>
        <w:tc>
          <w:tcPr>
            <w:tcW w:w="1077" w:type="dxa"/>
            <w:shd w:val="clear" w:color="auto" w:fill="auto"/>
          </w:tcPr>
          <w:p w14:paraId="60A390B1" w14:textId="77777777" w:rsidR="00672641" w:rsidRPr="00AC23C4" w:rsidRDefault="00672641" w:rsidP="00AC23C4">
            <w:pPr>
              <w:ind w:right="85"/>
              <w:jc w:val="right"/>
              <w:rPr>
                <w:szCs w:val="19"/>
              </w:rPr>
            </w:pPr>
            <w:r w:rsidRPr="00AC23C4">
              <w:rPr>
                <w:szCs w:val="19"/>
              </w:rPr>
              <w:t>14</w:t>
            </w:r>
          </w:p>
        </w:tc>
        <w:tc>
          <w:tcPr>
            <w:tcW w:w="765" w:type="dxa"/>
            <w:shd w:val="clear" w:color="auto" w:fill="auto"/>
          </w:tcPr>
          <w:p w14:paraId="7DF2B8D4" w14:textId="77777777" w:rsidR="00672641" w:rsidRPr="00AC23C4" w:rsidRDefault="00672641" w:rsidP="00AC23C4">
            <w:pPr>
              <w:ind w:right="85"/>
              <w:jc w:val="right"/>
              <w:rPr>
                <w:highlight w:val="red"/>
              </w:rPr>
            </w:pPr>
            <w:r w:rsidRPr="00ED453E">
              <w:t>42</w:t>
            </w:r>
          </w:p>
        </w:tc>
      </w:tr>
      <w:tr w:rsidR="00AC23C4" w:rsidRPr="00AC23C4" w14:paraId="4C27A785" w14:textId="77777777" w:rsidTr="00811C02">
        <w:tc>
          <w:tcPr>
            <w:tcW w:w="936" w:type="dxa"/>
            <w:shd w:val="clear" w:color="auto" w:fill="auto"/>
          </w:tcPr>
          <w:p w14:paraId="7DE734BE" w14:textId="77777777" w:rsidR="00672641" w:rsidRPr="00AC23C4" w:rsidRDefault="00672641" w:rsidP="00AC23C4">
            <w:pPr>
              <w:autoSpaceDE w:val="0"/>
              <w:autoSpaceDN w:val="0"/>
              <w:adjustRightInd w:val="0"/>
              <w:rPr>
                <w:rStyle w:val="ChItalBold"/>
                <w:szCs w:val="19"/>
              </w:rPr>
            </w:pPr>
            <w:r w:rsidRPr="00AC23C4">
              <w:rPr>
                <w:rStyle w:val="ChItalBold"/>
                <w:szCs w:val="19"/>
              </w:rPr>
              <w:t>baik</w:t>
            </w:r>
          </w:p>
        </w:tc>
        <w:tc>
          <w:tcPr>
            <w:tcW w:w="1304" w:type="dxa"/>
            <w:shd w:val="clear" w:color="auto" w:fill="auto"/>
          </w:tcPr>
          <w:p w14:paraId="29DF4CF8" w14:textId="375D7DB8" w:rsidR="00672641" w:rsidRPr="00AC23C4" w:rsidRDefault="00B7093A" w:rsidP="00672641">
            <w:pPr>
              <w:rPr>
                <w:szCs w:val="19"/>
              </w:rPr>
            </w:pPr>
            <w:r>
              <w:rPr>
                <w:szCs w:val="19"/>
              </w:rPr>
              <w:t>‘</w:t>
            </w:r>
            <w:r w:rsidR="00672641" w:rsidRPr="00AC23C4">
              <w:rPr>
                <w:szCs w:val="19"/>
              </w:rPr>
              <w:t>be good</w:t>
            </w:r>
            <w:r>
              <w:rPr>
                <w:szCs w:val="19"/>
              </w:rPr>
              <w:t>’</w:t>
            </w:r>
          </w:p>
        </w:tc>
        <w:tc>
          <w:tcPr>
            <w:tcW w:w="1446" w:type="dxa"/>
            <w:shd w:val="clear" w:color="auto" w:fill="auto"/>
          </w:tcPr>
          <w:p w14:paraId="769887F4" w14:textId="77777777" w:rsidR="00672641" w:rsidRPr="008C49B5" w:rsidRDefault="00672641" w:rsidP="00AC23C4">
            <w:pPr>
              <w:autoSpaceDE w:val="0"/>
              <w:autoSpaceDN w:val="0"/>
              <w:adjustRightInd w:val="0"/>
              <w:rPr>
                <w:rStyle w:val="ChItalBoldUndl"/>
              </w:rPr>
            </w:pPr>
            <w:r w:rsidRPr="008C49B5">
              <w:rPr>
                <w:rStyle w:val="ChItalBoldUndl"/>
              </w:rPr>
              <w:t>kebaikan</w:t>
            </w:r>
            <w:r w:rsidR="00713519">
              <w:rPr>
                <w:rStyle w:val="ChItalBoldUndl"/>
              </w:rPr>
              <w:t>g</w:t>
            </w:r>
          </w:p>
        </w:tc>
        <w:tc>
          <w:tcPr>
            <w:tcW w:w="1191" w:type="dxa"/>
            <w:shd w:val="clear" w:color="auto" w:fill="auto"/>
          </w:tcPr>
          <w:p w14:paraId="54A48EE1" w14:textId="4648DA4E" w:rsidR="00672641" w:rsidRPr="00AC23C4" w:rsidRDefault="00B7093A" w:rsidP="00AC23C4">
            <w:pPr>
              <w:autoSpaceDE w:val="0"/>
              <w:autoSpaceDN w:val="0"/>
              <w:adjustRightInd w:val="0"/>
              <w:rPr>
                <w:szCs w:val="19"/>
              </w:rPr>
            </w:pPr>
            <w:r>
              <w:rPr>
                <w:szCs w:val="19"/>
              </w:rPr>
              <w:t>‘</w:t>
            </w:r>
            <w:r w:rsidR="00672641" w:rsidRPr="00AC23C4">
              <w:rPr>
                <w:szCs w:val="19"/>
              </w:rPr>
              <w:t>goodness</w:t>
            </w:r>
            <w:r>
              <w:rPr>
                <w:szCs w:val="19"/>
              </w:rPr>
              <w:t>’</w:t>
            </w:r>
          </w:p>
        </w:tc>
        <w:tc>
          <w:tcPr>
            <w:tcW w:w="1077" w:type="dxa"/>
            <w:shd w:val="clear" w:color="auto" w:fill="auto"/>
          </w:tcPr>
          <w:p w14:paraId="480A35AA" w14:textId="77777777" w:rsidR="00672641" w:rsidRPr="00AC23C4" w:rsidRDefault="00672641" w:rsidP="00AC23C4">
            <w:pPr>
              <w:ind w:right="85"/>
              <w:jc w:val="right"/>
              <w:rPr>
                <w:szCs w:val="19"/>
              </w:rPr>
            </w:pPr>
            <w:r w:rsidRPr="00AC23C4">
              <w:rPr>
                <w:szCs w:val="19"/>
              </w:rPr>
              <w:t>13</w:t>
            </w:r>
          </w:p>
        </w:tc>
        <w:tc>
          <w:tcPr>
            <w:tcW w:w="765" w:type="dxa"/>
            <w:shd w:val="clear" w:color="auto" w:fill="auto"/>
          </w:tcPr>
          <w:p w14:paraId="4AB99220" w14:textId="77777777" w:rsidR="00672641" w:rsidRPr="00AC23C4" w:rsidRDefault="00672641" w:rsidP="00AC23C4">
            <w:pPr>
              <w:ind w:right="85"/>
              <w:jc w:val="right"/>
              <w:rPr>
                <w:highlight w:val="red"/>
              </w:rPr>
            </w:pPr>
            <w:r w:rsidRPr="00ED453E">
              <w:t>182</w:t>
            </w:r>
          </w:p>
        </w:tc>
      </w:tr>
      <w:tr w:rsidR="00AC23C4" w:rsidRPr="00AC23C4" w14:paraId="2D90BF9B" w14:textId="77777777" w:rsidTr="00811C02">
        <w:tc>
          <w:tcPr>
            <w:tcW w:w="936" w:type="dxa"/>
            <w:shd w:val="clear" w:color="auto" w:fill="auto"/>
          </w:tcPr>
          <w:p w14:paraId="2852879D" w14:textId="77777777" w:rsidR="00672641" w:rsidRPr="00AC23C4" w:rsidRDefault="00672641" w:rsidP="00AC23C4">
            <w:pPr>
              <w:autoSpaceDE w:val="0"/>
              <w:autoSpaceDN w:val="0"/>
              <w:adjustRightInd w:val="0"/>
              <w:rPr>
                <w:rStyle w:val="ChItalBold"/>
                <w:szCs w:val="19"/>
              </w:rPr>
            </w:pPr>
            <w:r w:rsidRPr="00AC23C4">
              <w:rPr>
                <w:rStyle w:val="ChItalBold"/>
                <w:szCs w:val="19"/>
              </w:rPr>
              <w:t>trang</w:t>
            </w:r>
          </w:p>
        </w:tc>
        <w:tc>
          <w:tcPr>
            <w:tcW w:w="1304" w:type="dxa"/>
            <w:shd w:val="clear" w:color="auto" w:fill="auto"/>
          </w:tcPr>
          <w:p w14:paraId="012953E7" w14:textId="0B2B1211" w:rsidR="00672641" w:rsidRPr="00AC23C4" w:rsidRDefault="00B7093A" w:rsidP="00672641">
            <w:pPr>
              <w:rPr>
                <w:szCs w:val="19"/>
              </w:rPr>
            </w:pPr>
            <w:r>
              <w:rPr>
                <w:szCs w:val="19"/>
              </w:rPr>
              <w:t>‘</w:t>
            </w:r>
            <w:r w:rsidR="00672641" w:rsidRPr="00AC23C4">
              <w:rPr>
                <w:szCs w:val="19"/>
              </w:rPr>
              <w:t>be clear</w:t>
            </w:r>
            <w:r>
              <w:rPr>
                <w:szCs w:val="19"/>
              </w:rPr>
              <w:t>’</w:t>
            </w:r>
          </w:p>
        </w:tc>
        <w:tc>
          <w:tcPr>
            <w:tcW w:w="1446" w:type="dxa"/>
            <w:shd w:val="clear" w:color="auto" w:fill="auto"/>
          </w:tcPr>
          <w:p w14:paraId="29846B6F" w14:textId="77777777" w:rsidR="00672641" w:rsidRPr="008C49B5" w:rsidRDefault="00672641" w:rsidP="00AC23C4">
            <w:pPr>
              <w:autoSpaceDE w:val="0"/>
              <w:autoSpaceDN w:val="0"/>
              <w:adjustRightInd w:val="0"/>
              <w:rPr>
                <w:rStyle w:val="ChItalBoldUndl"/>
              </w:rPr>
            </w:pPr>
            <w:r w:rsidRPr="008C49B5">
              <w:rPr>
                <w:rStyle w:val="ChItalBoldUndl"/>
              </w:rPr>
              <w:t>ketrangan</w:t>
            </w:r>
            <w:r w:rsidR="00713519">
              <w:rPr>
                <w:rStyle w:val="ChItalBoldUndl"/>
              </w:rPr>
              <w:t>g</w:t>
            </w:r>
          </w:p>
        </w:tc>
        <w:tc>
          <w:tcPr>
            <w:tcW w:w="1191" w:type="dxa"/>
            <w:shd w:val="clear" w:color="auto" w:fill="auto"/>
          </w:tcPr>
          <w:p w14:paraId="581A42BD" w14:textId="6BA92DA1" w:rsidR="00672641" w:rsidRPr="00AC23C4" w:rsidRDefault="00B7093A" w:rsidP="00AC23C4">
            <w:pPr>
              <w:ind w:left="57" w:hanging="57"/>
              <w:rPr>
                <w:szCs w:val="19"/>
              </w:rPr>
            </w:pPr>
            <w:r>
              <w:rPr>
                <w:szCs w:val="19"/>
              </w:rPr>
              <w:t>‘</w:t>
            </w:r>
            <w:r w:rsidR="00672641" w:rsidRPr="00AC23C4">
              <w:rPr>
                <w:szCs w:val="19"/>
              </w:rPr>
              <w:t>explana</w:t>
            </w:r>
            <w:r w:rsidR="0017533E" w:rsidRPr="00AC23C4">
              <w:rPr>
                <w:szCs w:val="19"/>
              </w:rPr>
              <w:softHyphen/>
            </w:r>
            <w:r w:rsidR="00672641" w:rsidRPr="00AC23C4">
              <w:rPr>
                <w:szCs w:val="19"/>
              </w:rPr>
              <w:t>tion</w:t>
            </w:r>
            <w:r>
              <w:rPr>
                <w:szCs w:val="19"/>
              </w:rPr>
              <w:t>’</w:t>
            </w:r>
          </w:p>
        </w:tc>
        <w:tc>
          <w:tcPr>
            <w:tcW w:w="1077" w:type="dxa"/>
            <w:shd w:val="clear" w:color="auto" w:fill="auto"/>
          </w:tcPr>
          <w:p w14:paraId="027F2198" w14:textId="77777777" w:rsidR="00672641" w:rsidRPr="00AC23C4" w:rsidRDefault="00672641" w:rsidP="00AC23C4">
            <w:pPr>
              <w:ind w:right="85"/>
              <w:jc w:val="right"/>
              <w:rPr>
                <w:szCs w:val="19"/>
              </w:rPr>
            </w:pPr>
            <w:r w:rsidRPr="00AC23C4">
              <w:rPr>
                <w:szCs w:val="19"/>
              </w:rPr>
              <w:t>11</w:t>
            </w:r>
          </w:p>
        </w:tc>
        <w:tc>
          <w:tcPr>
            <w:tcW w:w="765" w:type="dxa"/>
            <w:shd w:val="clear" w:color="auto" w:fill="auto"/>
          </w:tcPr>
          <w:p w14:paraId="6238869A" w14:textId="77777777" w:rsidR="00672641" w:rsidRPr="00AC23C4" w:rsidRDefault="00672641" w:rsidP="00AC23C4">
            <w:pPr>
              <w:ind w:right="85"/>
              <w:jc w:val="right"/>
              <w:rPr>
                <w:highlight w:val="yellow"/>
              </w:rPr>
            </w:pPr>
            <w:r w:rsidRPr="00ED453E">
              <w:t>4</w:t>
            </w:r>
          </w:p>
        </w:tc>
      </w:tr>
      <w:tr w:rsidR="00AC23C4" w:rsidRPr="00AC23C4" w14:paraId="7F1A06A5" w14:textId="77777777" w:rsidTr="00811C02">
        <w:tc>
          <w:tcPr>
            <w:tcW w:w="936" w:type="dxa"/>
            <w:shd w:val="clear" w:color="auto" w:fill="auto"/>
          </w:tcPr>
          <w:p w14:paraId="251358E1" w14:textId="77777777" w:rsidR="00672641" w:rsidRPr="00AC23C4" w:rsidRDefault="00672641" w:rsidP="00AC23C4">
            <w:pPr>
              <w:autoSpaceDE w:val="0"/>
              <w:autoSpaceDN w:val="0"/>
              <w:adjustRightInd w:val="0"/>
              <w:rPr>
                <w:rStyle w:val="ChItalBold"/>
                <w:szCs w:val="19"/>
              </w:rPr>
            </w:pPr>
            <w:r w:rsidRPr="00AC23C4">
              <w:rPr>
                <w:rStyle w:val="ChItalBold"/>
                <w:szCs w:val="19"/>
              </w:rPr>
              <w:t>tindis</w:t>
            </w:r>
          </w:p>
        </w:tc>
        <w:tc>
          <w:tcPr>
            <w:tcW w:w="1304" w:type="dxa"/>
            <w:shd w:val="clear" w:color="auto" w:fill="auto"/>
          </w:tcPr>
          <w:p w14:paraId="724572B9" w14:textId="4D7ED128" w:rsidR="00672641" w:rsidRPr="00AC23C4" w:rsidRDefault="00B7093A" w:rsidP="00672641">
            <w:pPr>
              <w:rPr>
                <w:szCs w:val="19"/>
              </w:rPr>
            </w:pPr>
            <w:r>
              <w:rPr>
                <w:szCs w:val="19"/>
              </w:rPr>
              <w:t>‘</w:t>
            </w:r>
            <w:r w:rsidR="00672641" w:rsidRPr="00AC23C4">
              <w:rPr>
                <w:szCs w:val="19"/>
              </w:rPr>
              <w:t>overlap</w:t>
            </w:r>
            <w:r>
              <w:rPr>
                <w:szCs w:val="19"/>
              </w:rPr>
              <w:t>’</w:t>
            </w:r>
          </w:p>
        </w:tc>
        <w:tc>
          <w:tcPr>
            <w:tcW w:w="1446" w:type="dxa"/>
            <w:shd w:val="clear" w:color="auto" w:fill="auto"/>
          </w:tcPr>
          <w:p w14:paraId="6D4F0BE1" w14:textId="77777777" w:rsidR="00672641" w:rsidRPr="00E56559" w:rsidRDefault="00672641" w:rsidP="00AC23C4">
            <w:pPr>
              <w:autoSpaceDE w:val="0"/>
              <w:autoSpaceDN w:val="0"/>
              <w:adjustRightInd w:val="0"/>
              <w:rPr>
                <w:rStyle w:val="ChItalBoldUndl"/>
              </w:rPr>
            </w:pPr>
            <w:r w:rsidRPr="00E56559">
              <w:rPr>
                <w:rStyle w:val="ChItalBoldUndl"/>
              </w:rPr>
              <w:t>ketindisan</w:t>
            </w:r>
            <w:r w:rsidR="00713519">
              <w:rPr>
                <w:rStyle w:val="ChItalBoldUndl"/>
              </w:rPr>
              <w:t>g</w:t>
            </w:r>
          </w:p>
        </w:tc>
        <w:tc>
          <w:tcPr>
            <w:tcW w:w="1191" w:type="dxa"/>
            <w:shd w:val="clear" w:color="auto" w:fill="auto"/>
          </w:tcPr>
          <w:p w14:paraId="0C87AD81" w14:textId="0AC455DA" w:rsidR="00672641" w:rsidRPr="00AC23C4" w:rsidRDefault="00B7093A" w:rsidP="00AC23C4">
            <w:pPr>
              <w:autoSpaceDE w:val="0"/>
              <w:autoSpaceDN w:val="0"/>
              <w:adjustRightInd w:val="0"/>
              <w:rPr>
                <w:szCs w:val="19"/>
              </w:rPr>
            </w:pPr>
            <w:r>
              <w:rPr>
                <w:szCs w:val="19"/>
              </w:rPr>
              <w:t>‘</w:t>
            </w:r>
            <w:r w:rsidR="00672641" w:rsidRPr="00AC23C4">
              <w:rPr>
                <w:szCs w:val="19"/>
              </w:rPr>
              <w:t>k.o.</w:t>
            </w:r>
            <w:r w:rsidR="0081719B">
              <w:rPr>
                <w:szCs w:val="19"/>
              </w:rPr>
              <w:t xml:space="preserve"> </w:t>
            </w:r>
            <w:r w:rsidR="00672641" w:rsidRPr="00AC23C4">
              <w:rPr>
                <w:szCs w:val="19"/>
              </w:rPr>
              <w:t>trap</w:t>
            </w:r>
            <w:r>
              <w:rPr>
                <w:szCs w:val="19"/>
              </w:rPr>
              <w:t>’</w:t>
            </w:r>
          </w:p>
        </w:tc>
        <w:tc>
          <w:tcPr>
            <w:tcW w:w="1077" w:type="dxa"/>
            <w:shd w:val="clear" w:color="auto" w:fill="auto"/>
          </w:tcPr>
          <w:p w14:paraId="4C17DD98" w14:textId="77777777" w:rsidR="00672641" w:rsidRPr="00AC23C4" w:rsidRDefault="00672641" w:rsidP="00AC23C4">
            <w:pPr>
              <w:ind w:right="85"/>
              <w:jc w:val="right"/>
              <w:rPr>
                <w:szCs w:val="19"/>
              </w:rPr>
            </w:pPr>
            <w:r w:rsidRPr="00AC23C4">
              <w:rPr>
                <w:szCs w:val="19"/>
              </w:rPr>
              <w:t>10</w:t>
            </w:r>
          </w:p>
        </w:tc>
        <w:tc>
          <w:tcPr>
            <w:tcW w:w="765" w:type="dxa"/>
            <w:shd w:val="clear" w:color="auto" w:fill="auto"/>
          </w:tcPr>
          <w:p w14:paraId="4A9CDEBE" w14:textId="77777777" w:rsidR="00672641" w:rsidRPr="00AC23C4" w:rsidRDefault="00672641" w:rsidP="00AC23C4">
            <w:pPr>
              <w:ind w:right="85"/>
              <w:jc w:val="right"/>
              <w:rPr>
                <w:highlight w:val="red"/>
              </w:rPr>
            </w:pPr>
            <w:r>
              <w:t>13</w:t>
            </w:r>
          </w:p>
        </w:tc>
      </w:tr>
      <w:tr w:rsidR="00AC23C4" w:rsidRPr="00AC23C4" w14:paraId="10B50418" w14:textId="77777777" w:rsidTr="00811C02">
        <w:tc>
          <w:tcPr>
            <w:tcW w:w="936" w:type="dxa"/>
            <w:shd w:val="clear" w:color="auto" w:fill="auto"/>
          </w:tcPr>
          <w:p w14:paraId="247DF02A" w14:textId="77777777" w:rsidR="00672641" w:rsidRPr="00AC23C4" w:rsidRDefault="00672641" w:rsidP="00AC23C4">
            <w:pPr>
              <w:autoSpaceDE w:val="0"/>
              <w:autoSpaceDN w:val="0"/>
              <w:adjustRightInd w:val="0"/>
              <w:rPr>
                <w:rStyle w:val="ChItalBold"/>
                <w:szCs w:val="19"/>
              </w:rPr>
            </w:pPr>
            <w:r w:rsidRPr="00AC23C4">
              <w:rPr>
                <w:rStyle w:val="ChItalBold"/>
                <w:szCs w:val="19"/>
              </w:rPr>
              <w:t>turun</w:t>
            </w:r>
            <w:r w:rsidR="00713519" w:rsidRPr="00AC23C4">
              <w:rPr>
                <w:rStyle w:val="ChItalBold"/>
                <w:szCs w:val="19"/>
              </w:rPr>
              <w:t>g</w:t>
            </w:r>
          </w:p>
        </w:tc>
        <w:tc>
          <w:tcPr>
            <w:tcW w:w="1304" w:type="dxa"/>
            <w:shd w:val="clear" w:color="auto" w:fill="auto"/>
          </w:tcPr>
          <w:p w14:paraId="0E73376E" w14:textId="4EC03AE3" w:rsidR="00672641" w:rsidRPr="00AC23C4" w:rsidRDefault="00B7093A" w:rsidP="00672641">
            <w:pPr>
              <w:rPr>
                <w:szCs w:val="19"/>
              </w:rPr>
            </w:pPr>
            <w:r>
              <w:rPr>
                <w:szCs w:val="19"/>
              </w:rPr>
              <w:t>‘</w:t>
            </w:r>
            <w:r w:rsidR="00672641" w:rsidRPr="00AC23C4">
              <w:rPr>
                <w:szCs w:val="19"/>
              </w:rPr>
              <w:t>descend</w:t>
            </w:r>
            <w:r>
              <w:rPr>
                <w:szCs w:val="19"/>
              </w:rPr>
              <w:t>’</w:t>
            </w:r>
          </w:p>
        </w:tc>
        <w:tc>
          <w:tcPr>
            <w:tcW w:w="1446" w:type="dxa"/>
            <w:shd w:val="clear" w:color="auto" w:fill="auto"/>
          </w:tcPr>
          <w:p w14:paraId="752224F7" w14:textId="77777777" w:rsidR="00672641" w:rsidRPr="008C49B5" w:rsidRDefault="00672641" w:rsidP="00AC23C4">
            <w:pPr>
              <w:autoSpaceDE w:val="0"/>
              <w:autoSpaceDN w:val="0"/>
              <w:adjustRightInd w:val="0"/>
              <w:rPr>
                <w:rStyle w:val="ChItalBold"/>
              </w:rPr>
            </w:pPr>
            <w:r w:rsidRPr="008C49B5">
              <w:rPr>
                <w:rStyle w:val="ChItalBold"/>
              </w:rPr>
              <w:t>keturun</w:t>
            </w:r>
            <w:r w:rsidR="00713519">
              <w:rPr>
                <w:rStyle w:val="ChItalBold"/>
              </w:rPr>
              <w:t>g</w:t>
            </w:r>
            <w:r w:rsidRPr="008C49B5">
              <w:rPr>
                <w:rStyle w:val="ChItalBold"/>
              </w:rPr>
              <w:t>an</w:t>
            </w:r>
            <w:r w:rsidR="00713519">
              <w:rPr>
                <w:rStyle w:val="ChItalBold"/>
              </w:rPr>
              <w:t>g</w:t>
            </w:r>
          </w:p>
        </w:tc>
        <w:tc>
          <w:tcPr>
            <w:tcW w:w="1191" w:type="dxa"/>
            <w:shd w:val="clear" w:color="auto" w:fill="auto"/>
          </w:tcPr>
          <w:p w14:paraId="39F105CD" w14:textId="4A38CDBB" w:rsidR="00672641" w:rsidRPr="00AC23C4" w:rsidRDefault="00B7093A" w:rsidP="00AC23C4">
            <w:pPr>
              <w:autoSpaceDE w:val="0"/>
              <w:autoSpaceDN w:val="0"/>
              <w:adjustRightInd w:val="0"/>
              <w:rPr>
                <w:szCs w:val="19"/>
              </w:rPr>
            </w:pPr>
            <w:r>
              <w:rPr>
                <w:szCs w:val="19"/>
              </w:rPr>
              <w:t>‘</w:t>
            </w:r>
            <w:r w:rsidR="00672641" w:rsidRPr="00AC23C4">
              <w:rPr>
                <w:szCs w:val="19"/>
              </w:rPr>
              <w:t>descent</w:t>
            </w:r>
            <w:r>
              <w:rPr>
                <w:szCs w:val="19"/>
              </w:rPr>
              <w:t>’</w:t>
            </w:r>
          </w:p>
        </w:tc>
        <w:tc>
          <w:tcPr>
            <w:tcW w:w="1077" w:type="dxa"/>
            <w:shd w:val="clear" w:color="auto" w:fill="auto"/>
          </w:tcPr>
          <w:p w14:paraId="6E785CDE" w14:textId="77777777" w:rsidR="00672641" w:rsidRPr="00AC23C4" w:rsidRDefault="00672641" w:rsidP="00AC23C4">
            <w:pPr>
              <w:ind w:right="85"/>
              <w:jc w:val="right"/>
              <w:rPr>
                <w:szCs w:val="19"/>
              </w:rPr>
            </w:pPr>
            <w:r w:rsidRPr="00AC23C4">
              <w:rPr>
                <w:szCs w:val="19"/>
              </w:rPr>
              <w:t>9</w:t>
            </w:r>
          </w:p>
        </w:tc>
        <w:tc>
          <w:tcPr>
            <w:tcW w:w="765" w:type="dxa"/>
            <w:shd w:val="clear" w:color="auto" w:fill="auto"/>
          </w:tcPr>
          <w:p w14:paraId="1A8F90DC" w14:textId="77777777" w:rsidR="00672641" w:rsidRPr="00AC23C4" w:rsidRDefault="00672641" w:rsidP="00AC23C4">
            <w:pPr>
              <w:ind w:right="85"/>
              <w:jc w:val="right"/>
              <w:rPr>
                <w:highlight w:val="red"/>
              </w:rPr>
            </w:pPr>
            <w:r w:rsidRPr="00ED453E">
              <w:t>192</w:t>
            </w:r>
          </w:p>
        </w:tc>
      </w:tr>
      <w:tr w:rsidR="00AC23C4" w:rsidRPr="00AC23C4" w14:paraId="1E77A1DB" w14:textId="77777777" w:rsidTr="00811C02">
        <w:tc>
          <w:tcPr>
            <w:tcW w:w="936" w:type="dxa"/>
            <w:shd w:val="clear" w:color="auto" w:fill="auto"/>
          </w:tcPr>
          <w:p w14:paraId="0B6ABABA" w14:textId="77777777" w:rsidR="00672641" w:rsidRPr="00AC23C4" w:rsidRDefault="00672641" w:rsidP="00AC23C4">
            <w:pPr>
              <w:autoSpaceDE w:val="0"/>
              <w:autoSpaceDN w:val="0"/>
              <w:adjustRightInd w:val="0"/>
              <w:rPr>
                <w:rStyle w:val="ChItalBold"/>
                <w:szCs w:val="19"/>
              </w:rPr>
            </w:pPr>
            <w:r w:rsidRPr="00AC23C4">
              <w:rPr>
                <w:rStyle w:val="ChItalBold"/>
                <w:szCs w:val="19"/>
              </w:rPr>
              <w:lastRenderedPageBreak/>
              <w:t>sempat</w:t>
            </w:r>
          </w:p>
        </w:tc>
        <w:tc>
          <w:tcPr>
            <w:tcW w:w="1304" w:type="dxa"/>
            <w:shd w:val="clear" w:color="auto" w:fill="auto"/>
          </w:tcPr>
          <w:p w14:paraId="188A3948" w14:textId="76B25B29" w:rsidR="00672641" w:rsidRPr="00AC23C4" w:rsidRDefault="00B7093A" w:rsidP="00AC23C4">
            <w:pPr>
              <w:ind w:left="57" w:hanging="57"/>
              <w:rPr>
                <w:szCs w:val="19"/>
              </w:rPr>
            </w:pPr>
            <w:r>
              <w:rPr>
                <w:szCs w:val="19"/>
              </w:rPr>
              <w:t>‘</w:t>
            </w:r>
            <w:r w:rsidR="00672641" w:rsidRPr="00AC23C4">
              <w:rPr>
                <w:szCs w:val="19"/>
              </w:rPr>
              <w:t>have enough time</w:t>
            </w:r>
            <w:r>
              <w:rPr>
                <w:szCs w:val="19"/>
              </w:rPr>
              <w:t>’</w:t>
            </w:r>
          </w:p>
        </w:tc>
        <w:tc>
          <w:tcPr>
            <w:tcW w:w="1446" w:type="dxa"/>
            <w:shd w:val="clear" w:color="auto" w:fill="auto"/>
          </w:tcPr>
          <w:p w14:paraId="09C42C1E" w14:textId="77777777" w:rsidR="00672641" w:rsidRPr="008C49B5" w:rsidRDefault="00672641" w:rsidP="00AC23C4">
            <w:pPr>
              <w:autoSpaceDE w:val="0"/>
              <w:autoSpaceDN w:val="0"/>
              <w:adjustRightInd w:val="0"/>
              <w:rPr>
                <w:rStyle w:val="ChItalBold"/>
              </w:rPr>
            </w:pPr>
            <w:r w:rsidRPr="008C49B5">
              <w:rPr>
                <w:rStyle w:val="ChItalBold"/>
              </w:rPr>
              <w:t>kesempatan</w:t>
            </w:r>
            <w:r w:rsidR="00713519">
              <w:rPr>
                <w:rStyle w:val="ChItalBold"/>
              </w:rPr>
              <w:t>g</w:t>
            </w:r>
          </w:p>
        </w:tc>
        <w:tc>
          <w:tcPr>
            <w:tcW w:w="1191" w:type="dxa"/>
            <w:shd w:val="clear" w:color="auto" w:fill="auto"/>
          </w:tcPr>
          <w:p w14:paraId="45DD2DC6" w14:textId="0435CA3E" w:rsidR="00672641" w:rsidRPr="00AC23C4" w:rsidRDefault="00B7093A" w:rsidP="00AC23C4">
            <w:pPr>
              <w:ind w:left="57" w:hanging="57"/>
              <w:rPr>
                <w:szCs w:val="19"/>
              </w:rPr>
            </w:pPr>
            <w:r>
              <w:rPr>
                <w:szCs w:val="19"/>
              </w:rPr>
              <w:t>‘</w:t>
            </w:r>
            <w:r w:rsidR="00672641" w:rsidRPr="00AC23C4">
              <w:rPr>
                <w:szCs w:val="19"/>
              </w:rPr>
              <w:t>opportuni</w:t>
            </w:r>
            <w:r w:rsidR="0017533E" w:rsidRPr="00AC23C4">
              <w:rPr>
                <w:szCs w:val="19"/>
              </w:rPr>
              <w:softHyphen/>
            </w:r>
            <w:r w:rsidR="00672641" w:rsidRPr="00AC23C4">
              <w:rPr>
                <w:szCs w:val="19"/>
              </w:rPr>
              <w:t>ty</w:t>
            </w:r>
            <w:r>
              <w:rPr>
                <w:szCs w:val="19"/>
              </w:rPr>
              <w:t>’</w:t>
            </w:r>
          </w:p>
        </w:tc>
        <w:tc>
          <w:tcPr>
            <w:tcW w:w="1077" w:type="dxa"/>
            <w:shd w:val="clear" w:color="auto" w:fill="auto"/>
          </w:tcPr>
          <w:p w14:paraId="5131EB95" w14:textId="77777777" w:rsidR="00672641" w:rsidRPr="00AC23C4" w:rsidRDefault="00672641" w:rsidP="00AC23C4">
            <w:pPr>
              <w:ind w:right="85"/>
              <w:jc w:val="right"/>
              <w:rPr>
                <w:szCs w:val="19"/>
              </w:rPr>
            </w:pPr>
            <w:r w:rsidRPr="00AC23C4">
              <w:rPr>
                <w:szCs w:val="19"/>
              </w:rPr>
              <w:t>9</w:t>
            </w:r>
          </w:p>
        </w:tc>
        <w:tc>
          <w:tcPr>
            <w:tcW w:w="765" w:type="dxa"/>
            <w:shd w:val="clear" w:color="auto" w:fill="auto"/>
          </w:tcPr>
          <w:p w14:paraId="03278721" w14:textId="77777777" w:rsidR="00672641" w:rsidRPr="00AC23C4" w:rsidRDefault="00672641" w:rsidP="00AC23C4">
            <w:pPr>
              <w:ind w:right="85"/>
              <w:jc w:val="right"/>
              <w:rPr>
                <w:highlight w:val="yellow"/>
              </w:rPr>
            </w:pPr>
            <w:r w:rsidRPr="00ED453E">
              <w:t>2</w:t>
            </w:r>
          </w:p>
        </w:tc>
      </w:tr>
      <w:tr w:rsidR="00AC23C4" w:rsidRPr="00AC23C4" w14:paraId="4008BBCF" w14:textId="77777777" w:rsidTr="00811C02">
        <w:tc>
          <w:tcPr>
            <w:tcW w:w="936" w:type="dxa"/>
            <w:shd w:val="clear" w:color="auto" w:fill="auto"/>
          </w:tcPr>
          <w:p w14:paraId="6E89101F" w14:textId="77777777" w:rsidR="00672641" w:rsidRPr="00AC23C4" w:rsidRDefault="00672641" w:rsidP="00AC23C4">
            <w:pPr>
              <w:autoSpaceDE w:val="0"/>
              <w:autoSpaceDN w:val="0"/>
              <w:adjustRightInd w:val="0"/>
              <w:rPr>
                <w:rStyle w:val="ChItalBold"/>
                <w:szCs w:val="19"/>
              </w:rPr>
            </w:pPr>
            <w:r w:rsidRPr="00AC23C4">
              <w:rPr>
                <w:rStyle w:val="ChItalBold"/>
                <w:szCs w:val="19"/>
              </w:rPr>
              <w:t>benar</w:t>
            </w:r>
          </w:p>
        </w:tc>
        <w:tc>
          <w:tcPr>
            <w:tcW w:w="1304" w:type="dxa"/>
            <w:shd w:val="clear" w:color="auto" w:fill="auto"/>
          </w:tcPr>
          <w:p w14:paraId="1B3C63A2" w14:textId="517C85D5" w:rsidR="00672641" w:rsidRPr="00AC23C4" w:rsidRDefault="00B7093A" w:rsidP="00672641">
            <w:pPr>
              <w:rPr>
                <w:szCs w:val="19"/>
              </w:rPr>
            </w:pPr>
            <w:r>
              <w:rPr>
                <w:szCs w:val="19"/>
              </w:rPr>
              <w:t>‘</w:t>
            </w:r>
            <w:r w:rsidR="00672641" w:rsidRPr="00AC23C4">
              <w:rPr>
                <w:szCs w:val="19"/>
              </w:rPr>
              <w:t>be true</w:t>
            </w:r>
            <w:r>
              <w:rPr>
                <w:szCs w:val="19"/>
              </w:rPr>
              <w:t>’</w:t>
            </w:r>
          </w:p>
        </w:tc>
        <w:tc>
          <w:tcPr>
            <w:tcW w:w="1446" w:type="dxa"/>
            <w:shd w:val="clear" w:color="auto" w:fill="auto"/>
          </w:tcPr>
          <w:p w14:paraId="76C706C1" w14:textId="77777777" w:rsidR="00672641" w:rsidRPr="008C49B5" w:rsidRDefault="00672641" w:rsidP="00AC23C4">
            <w:pPr>
              <w:autoSpaceDE w:val="0"/>
              <w:autoSpaceDN w:val="0"/>
              <w:adjustRightInd w:val="0"/>
              <w:rPr>
                <w:rStyle w:val="ChItalBoldUndl"/>
              </w:rPr>
            </w:pPr>
            <w:r w:rsidRPr="008C49B5">
              <w:rPr>
                <w:rStyle w:val="ChItalBoldUndl"/>
              </w:rPr>
              <w:t>kebenaran</w:t>
            </w:r>
            <w:r w:rsidR="00713519">
              <w:rPr>
                <w:rStyle w:val="ChItalBoldUndl"/>
              </w:rPr>
              <w:t>g</w:t>
            </w:r>
          </w:p>
        </w:tc>
        <w:tc>
          <w:tcPr>
            <w:tcW w:w="1191" w:type="dxa"/>
            <w:shd w:val="clear" w:color="auto" w:fill="auto"/>
          </w:tcPr>
          <w:p w14:paraId="4C5B1033" w14:textId="57326B86" w:rsidR="00672641" w:rsidRPr="00AC23C4" w:rsidRDefault="00B7093A" w:rsidP="00AC23C4">
            <w:pPr>
              <w:autoSpaceDE w:val="0"/>
              <w:autoSpaceDN w:val="0"/>
              <w:adjustRightInd w:val="0"/>
              <w:rPr>
                <w:szCs w:val="19"/>
              </w:rPr>
            </w:pPr>
            <w:r>
              <w:rPr>
                <w:szCs w:val="19"/>
              </w:rPr>
              <w:t>‘</w:t>
            </w:r>
            <w:r w:rsidR="00672641" w:rsidRPr="00AC23C4">
              <w:rPr>
                <w:szCs w:val="19"/>
              </w:rPr>
              <w:t>truth</w:t>
            </w:r>
            <w:r>
              <w:rPr>
                <w:szCs w:val="19"/>
              </w:rPr>
              <w:t>’</w:t>
            </w:r>
          </w:p>
        </w:tc>
        <w:tc>
          <w:tcPr>
            <w:tcW w:w="1077" w:type="dxa"/>
            <w:shd w:val="clear" w:color="auto" w:fill="auto"/>
          </w:tcPr>
          <w:p w14:paraId="5C89588E" w14:textId="77777777" w:rsidR="00672641" w:rsidRPr="00AC23C4" w:rsidRDefault="00672641" w:rsidP="00AC23C4">
            <w:pPr>
              <w:ind w:right="85"/>
              <w:jc w:val="right"/>
              <w:rPr>
                <w:szCs w:val="19"/>
              </w:rPr>
            </w:pPr>
            <w:r w:rsidRPr="00AC23C4">
              <w:rPr>
                <w:szCs w:val="19"/>
              </w:rPr>
              <w:t>9</w:t>
            </w:r>
          </w:p>
        </w:tc>
        <w:tc>
          <w:tcPr>
            <w:tcW w:w="765" w:type="dxa"/>
            <w:shd w:val="clear" w:color="auto" w:fill="auto"/>
          </w:tcPr>
          <w:p w14:paraId="1C172C3C" w14:textId="77777777" w:rsidR="00672641" w:rsidRPr="00AC23C4" w:rsidRDefault="00672641" w:rsidP="00AC23C4">
            <w:pPr>
              <w:ind w:right="85"/>
              <w:jc w:val="right"/>
              <w:rPr>
                <w:highlight w:val="red"/>
              </w:rPr>
            </w:pPr>
            <w:r w:rsidRPr="00ED453E">
              <w:t>16</w:t>
            </w:r>
          </w:p>
        </w:tc>
      </w:tr>
      <w:tr w:rsidR="00AC23C4" w:rsidRPr="00AC23C4" w14:paraId="7146731E" w14:textId="77777777" w:rsidTr="00811C02">
        <w:tc>
          <w:tcPr>
            <w:tcW w:w="936" w:type="dxa"/>
            <w:shd w:val="clear" w:color="auto" w:fill="auto"/>
          </w:tcPr>
          <w:p w14:paraId="2A19CF04" w14:textId="77777777" w:rsidR="00672641" w:rsidRPr="00AC23C4" w:rsidRDefault="00672641" w:rsidP="00AC23C4">
            <w:pPr>
              <w:autoSpaceDE w:val="0"/>
              <w:autoSpaceDN w:val="0"/>
              <w:adjustRightInd w:val="0"/>
              <w:rPr>
                <w:rStyle w:val="ChItalBold"/>
                <w:szCs w:val="19"/>
              </w:rPr>
            </w:pPr>
            <w:r w:rsidRPr="00AC23C4">
              <w:rPr>
                <w:rStyle w:val="ChItalBold"/>
                <w:szCs w:val="19"/>
              </w:rPr>
              <w:t>hidup</w:t>
            </w:r>
          </w:p>
        </w:tc>
        <w:tc>
          <w:tcPr>
            <w:tcW w:w="1304" w:type="dxa"/>
            <w:shd w:val="clear" w:color="auto" w:fill="auto"/>
          </w:tcPr>
          <w:p w14:paraId="3B2785A0" w14:textId="5C15589E" w:rsidR="00672641" w:rsidRPr="00AC23C4" w:rsidRDefault="00B7093A" w:rsidP="00672641">
            <w:pPr>
              <w:rPr>
                <w:szCs w:val="19"/>
              </w:rPr>
            </w:pPr>
            <w:r>
              <w:rPr>
                <w:szCs w:val="19"/>
              </w:rPr>
              <w:t>‘</w:t>
            </w:r>
            <w:r w:rsidR="00672641" w:rsidRPr="00AC23C4">
              <w:rPr>
                <w:szCs w:val="19"/>
              </w:rPr>
              <w:t>live</w:t>
            </w:r>
            <w:r>
              <w:rPr>
                <w:szCs w:val="19"/>
              </w:rPr>
              <w:t>’</w:t>
            </w:r>
          </w:p>
        </w:tc>
        <w:tc>
          <w:tcPr>
            <w:tcW w:w="1446" w:type="dxa"/>
            <w:shd w:val="clear" w:color="auto" w:fill="auto"/>
          </w:tcPr>
          <w:p w14:paraId="763E154D" w14:textId="77777777" w:rsidR="00672641" w:rsidRPr="008C49B5" w:rsidRDefault="00672641" w:rsidP="00AC23C4">
            <w:pPr>
              <w:autoSpaceDE w:val="0"/>
              <w:autoSpaceDN w:val="0"/>
              <w:adjustRightInd w:val="0"/>
              <w:rPr>
                <w:rStyle w:val="ChItalBold"/>
              </w:rPr>
            </w:pPr>
            <w:r w:rsidRPr="008C49B5">
              <w:rPr>
                <w:rStyle w:val="ChItalBold"/>
              </w:rPr>
              <w:t>kehidupan</w:t>
            </w:r>
            <w:r w:rsidR="00713519">
              <w:rPr>
                <w:rStyle w:val="ChItalBold"/>
              </w:rPr>
              <w:t>g</w:t>
            </w:r>
          </w:p>
        </w:tc>
        <w:tc>
          <w:tcPr>
            <w:tcW w:w="1191" w:type="dxa"/>
            <w:shd w:val="clear" w:color="auto" w:fill="auto"/>
          </w:tcPr>
          <w:p w14:paraId="46C4246E" w14:textId="6E29CEC6" w:rsidR="00672641" w:rsidRPr="00AC23C4" w:rsidRDefault="00B7093A" w:rsidP="00AC23C4">
            <w:pPr>
              <w:autoSpaceDE w:val="0"/>
              <w:autoSpaceDN w:val="0"/>
              <w:adjustRightInd w:val="0"/>
              <w:rPr>
                <w:szCs w:val="19"/>
              </w:rPr>
            </w:pPr>
            <w:r>
              <w:rPr>
                <w:szCs w:val="19"/>
              </w:rPr>
              <w:t>‘</w:t>
            </w:r>
            <w:r w:rsidR="00672641" w:rsidRPr="00AC23C4">
              <w:rPr>
                <w:szCs w:val="19"/>
              </w:rPr>
              <w:t>life</w:t>
            </w:r>
            <w:r>
              <w:rPr>
                <w:szCs w:val="19"/>
              </w:rPr>
              <w:t>’</w:t>
            </w:r>
          </w:p>
        </w:tc>
        <w:tc>
          <w:tcPr>
            <w:tcW w:w="1077" w:type="dxa"/>
            <w:shd w:val="clear" w:color="auto" w:fill="auto"/>
          </w:tcPr>
          <w:p w14:paraId="6DB67ABB" w14:textId="77777777" w:rsidR="00672641" w:rsidRPr="00AC23C4" w:rsidRDefault="00672641" w:rsidP="00AC23C4">
            <w:pPr>
              <w:ind w:right="85"/>
              <w:jc w:val="right"/>
              <w:rPr>
                <w:szCs w:val="19"/>
              </w:rPr>
            </w:pPr>
            <w:r w:rsidRPr="00AC23C4">
              <w:rPr>
                <w:szCs w:val="19"/>
              </w:rPr>
              <w:t>8</w:t>
            </w:r>
          </w:p>
        </w:tc>
        <w:tc>
          <w:tcPr>
            <w:tcW w:w="765" w:type="dxa"/>
            <w:shd w:val="clear" w:color="auto" w:fill="auto"/>
          </w:tcPr>
          <w:p w14:paraId="0C8F51EC" w14:textId="77777777" w:rsidR="00672641" w:rsidRPr="00AC23C4" w:rsidRDefault="00672641" w:rsidP="00AC23C4">
            <w:pPr>
              <w:ind w:right="85"/>
              <w:jc w:val="right"/>
              <w:rPr>
                <w:highlight w:val="red"/>
              </w:rPr>
            </w:pPr>
            <w:r w:rsidRPr="00ED453E">
              <w:t>74</w:t>
            </w:r>
          </w:p>
        </w:tc>
      </w:tr>
      <w:tr w:rsidR="00AC23C4" w:rsidRPr="00AC23C4" w14:paraId="5267BF07" w14:textId="77777777" w:rsidTr="00811C02">
        <w:tc>
          <w:tcPr>
            <w:tcW w:w="936" w:type="dxa"/>
            <w:shd w:val="clear" w:color="auto" w:fill="auto"/>
          </w:tcPr>
          <w:p w14:paraId="36BB426E" w14:textId="77777777" w:rsidR="00672641" w:rsidRPr="00AC23C4" w:rsidRDefault="00672641" w:rsidP="00AC23C4">
            <w:pPr>
              <w:autoSpaceDE w:val="0"/>
              <w:autoSpaceDN w:val="0"/>
              <w:adjustRightInd w:val="0"/>
              <w:rPr>
                <w:rStyle w:val="ChItalBold"/>
                <w:szCs w:val="19"/>
              </w:rPr>
            </w:pPr>
            <w:r w:rsidRPr="00AC23C4">
              <w:rPr>
                <w:rStyle w:val="ChItalBold"/>
                <w:szCs w:val="19"/>
              </w:rPr>
              <w:t>nyata</w:t>
            </w:r>
          </w:p>
        </w:tc>
        <w:tc>
          <w:tcPr>
            <w:tcW w:w="1304" w:type="dxa"/>
            <w:shd w:val="clear" w:color="auto" w:fill="auto"/>
          </w:tcPr>
          <w:p w14:paraId="48F04B9B" w14:textId="2615E394" w:rsidR="00672641" w:rsidRPr="00AC23C4" w:rsidRDefault="00B7093A" w:rsidP="00672641">
            <w:pPr>
              <w:rPr>
                <w:szCs w:val="19"/>
              </w:rPr>
            </w:pPr>
            <w:r>
              <w:rPr>
                <w:szCs w:val="19"/>
              </w:rPr>
              <w:t>‘</w:t>
            </w:r>
            <w:r w:rsidR="00672641" w:rsidRPr="00AC23C4">
              <w:rPr>
                <w:szCs w:val="19"/>
              </w:rPr>
              <w:t>be obvious</w:t>
            </w:r>
            <w:r>
              <w:rPr>
                <w:szCs w:val="19"/>
              </w:rPr>
              <w:t>’</w:t>
            </w:r>
          </w:p>
        </w:tc>
        <w:tc>
          <w:tcPr>
            <w:tcW w:w="1446" w:type="dxa"/>
            <w:shd w:val="clear" w:color="auto" w:fill="auto"/>
          </w:tcPr>
          <w:p w14:paraId="45914463" w14:textId="77777777" w:rsidR="00672641" w:rsidRPr="008C49B5" w:rsidRDefault="00672641" w:rsidP="00AC23C4">
            <w:pPr>
              <w:autoSpaceDE w:val="0"/>
              <w:autoSpaceDN w:val="0"/>
              <w:adjustRightInd w:val="0"/>
              <w:rPr>
                <w:rStyle w:val="ChItalBold"/>
              </w:rPr>
            </w:pPr>
            <w:r w:rsidRPr="008C49B5">
              <w:rPr>
                <w:rStyle w:val="ChItalBold"/>
              </w:rPr>
              <w:t>kenyataan</w:t>
            </w:r>
            <w:r w:rsidR="00713519">
              <w:rPr>
                <w:rStyle w:val="ChItalBold"/>
              </w:rPr>
              <w:t>g</w:t>
            </w:r>
          </w:p>
        </w:tc>
        <w:tc>
          <w:tcPr>
            <w:tcW w:w="1191" w:type="dxa"/>
            <w:shd w:val="clear" w:color="auto" w:fill="auto"/>
          </w:tcPr>
          <w:p w14:paraId="70F963F3" w14:textId="2CB397E4" w:rsidR="00672641" w:rsidRPr="00AC23C4" w:rsidRDefault="00B7093A" w:rsidP="00AC23C4">
            <w:pPr>
              <w:autoSpaceDE w:val="0"/>
              <w:autoSpaceDN w:val="0"/>
              <w:adjustRightInd w:val="0"/>
              <w:rPr>
                <w:szCs w:val="19"/>
              </w:rPr>
            </w:pPr>
            <w:r>
              <w:rPr>
                <w:szCs w:val="19"/>
              </w:rPr>
              <w:t>‘</w:t>
            </w:r>
            <w:r w:rsidR="00672641" w:rsidRPr="00AC23C4">
              <w:rPr>
                <w:szCs w:val="19"/>
              </w:rPr>
              <w:t>reality</w:t>
            </w:r>
            <w:r>
              <w:rPr>
                <w:szCs w:val="19"/>
              </w:rPr>
              <w:t>’</w:t>
            </w:r>
          </w:p>
        </w:tc>
        <w:tc>
          <w:tcPr>
            <w:tcW w:w="1077" w:type="dxa"/>
            <w:shd w:val="clear" w:color="auto" w:fill="auto"/>
          </w:tcPr>
          <w:p w14:paraId="2A7C6740" w14:textId="77777777" w:rsidR="00672641" w:rsidRPr="00AC23C4" w:rsidRDefault="00672641" w:rsidP="00AC23C4">
            <w:pPr>
              <w:ind w:right="85"/>
              <w:jc w:val="right"/>
              <w:rPr>
                <w:szCs w:val="19"/>
              </w:rPr>
            </w:pPr>
            <w:r w:rsidRPr="00AC23C4">
              <w:rPr>
                <w:szCs w:val="19"/>
              </w:rPr>
              <w:t>8</w:t>
            </w:r>
          </w:p>
        </w:tc>
        <w:tc>
          <w:tcPr>
            <w:tcW w:w="765" w:type="dxa"/>
            <w:shd w:val="clear" w:color="auto" w:fill="auto"/>
          </w:tcPr>
          <w:p w14:paraId="0191D367" w14:textId="77777777" w:rsidR="00672641" w:rsidRPr="00AC23C4" w:rsidRDefault="00672641" w:rsidP="00AC23C4">
            <w:pPr>
              <w:ind w:right="85"/>
              <w:jc w:val="right"/>
              <w:rPr>
                <w:highlight w:val="yellow"/>
              </w:rPr>
            </w:pPr>
            <w:r w:rsidRPr="00ED453E">
              <w:t>1</w:t>
            </w:r>
          </w:p>
        </w:tc>
      </w:tr>
      <w:tr w:rsidR="00AC23C4" w:rsidRPr="00AC23C4" w14:paraId="0B222A45" w14:textId="77777777" w:rsidTr="00811C02">
        <w:tc>
          <w:tcPr>
            <w:tcW w:w="936" w:type="dxa"/>
            <w:shd w:val="clear" w:color="auto" w:fill="auto"/>
          </w:tcPr>
          <w:p w14:paraId="71185A9D" w14:textId="77777777" w:rsidR="00672641" w:rsidRPr="00AC23C4" w:rsidRDefault="00672641" w:rsidP="00AC23C4">
            <w:pPr>
              <w:autoSpaceDE w:val="0"/>
              <w:autoSpaceDN w:val="0"/>
              <w:adjustRightInd w:val="0"/>
              <w:rPr>
                <w:rStyle w:val="ChItalBold"/>
                <w:szCs w:val="19"/>
              </w:rPr>
            </w:pPr>
            <w:r w:rsidRPr="00AC23C4">
              <w:rPr>
                <w:rStyle w:val="ChItalBold"/>
                <w:szCs w:val="19"/>
              </w:rPr>
              <w:t>takut</w:t>
            </w:r>
          </w:p>
        </w:tc>
        <w:tc>
          <w:tcPr>
            <w:tcW w:w="1304" w:type="dxa"/>
            <w:shd w:val="clear" w:color="auto" w:fill="auto"/>
          </w:tcPr>
          <w:p w14:paraId="4E5933FE" w14:textId="743273A6" w:rsidR="00672641" w:rsidRPr="00AC23C4" w:rsidRDefault="00B7093A" w:rsidP="00AC23C4">
            <w:pPr>
              <w:ind w:left="57" w:hanging="57"/>
              <w:rPr>
                <w:szCs w:val="19"/>
              </w:rPr>
            </w:pPr>
            <w:r>
              <w:rPr>
                <w:szCs w:val="19"/>
              </w:rPr>
              <w:t>‘</w:t>
            </w:r>
            <w:r w:rsidR="00672641">
              <w:t>feel afraid (</w:t>
            </w:r>
            <w:r w:rsidR="00672641" w:rsidRPr="00CC45C2">
              <w:t>of)</w:t>
            </w:r>
            <w:r>
              <w:rPr>
                <w:szCs w:val="19"/>
              </w:rPr>
              <w:t>’</w:t>
            </w:r>
          </w:p>
        </w:tc>
        <w:tc>
          <w:tcPr>
            <w:tcW w:w="1446" w:type="dxa"/>
            <w:shd w:val="clear" w:color="auto" w:fill="auto"/>
          </w:tcPr>
          <w:p w14:paraId="4F2C73F6" w14:textId="77777777" w:rsidR="00672641" w:rsidRPr="008C49B5" w:rsidRDefault="00672641" w:rsidP="00AC23C4">
            <w:pPr>
              <w:autoSpaceDE w:val="0"/>
              <w:autoSpaceDN w:val="0"/>
              <w:adjustRightInd w:val="0"/>
              <w:rPr>
                <w:rStyle w:val="ChItalBold"/>
              </w:rPr>
            </w:pPr>
            <w:r>
              <w:rPr>
                <w:rStyle w:val="ChItalBoldUndl"/>
              </w:rPr>
              <w:t>ketakutan</w:t>
            </w:r>
            <w:r w:rsidR="00713519">
              <w:rPr>
                <w:rStyle w:val="ChItalBoldUndl"/>
              </w:rPr>
              <w:t>g</w:t>
            </w:r>
          </w:p>
        </w:tc>
        <w:tc>
          <w:tcPr>
            <w:tcW w:w="1191" w:type="dxa"/>
            <w:shd w:val="clear" w:color="auto" w:fill="auto"/>
          </w:tcPr>
          <w:p w14:paraId="7769724A" w14:textId="1AB6A38C" w:rsidR="00672641" w:rsidRPr="00AC23C4" w:rsidRDefault="00B7093A" w:rsidP="00AC23C4">
            <w:pPr>
              <w:autoSpaceDE w:val="0"/>
              <w:autoSpaceDN w:val="0"/>
              <w:adjustRightInd w:val="0"/>
              <w:rPr>
                <w:szCs w:val="19"/>
              </w:rPr>
            </w:pPr>
            <w:r>
              <w:rPr>
                <w:szCs w:val="19"/>
              </w:rPr>
              <w:t>‘</w:t>
            </w:r>
            <w:r w:rsidR="00672641" w:rsidRPr="00AC23C4">
              <w:rPr>
                <w:szCs w:val="19"/>
              </w:rPr>
              <w:t>fear</w:t>
            </w:r>
            <w:r>
              <w:rPr>
                <w:szCs w:val="19"/>
              </w:rPr>
              <w:t>’</w:t>
            </w:r>
          </w:p>
        </w:tc>
        <w:tc>
          <w:tcPr>
            <w:tcW w:w="1077" w:type="dxa"/>
            <w:shd w:val="clear" w:color="auto" w:fill="auto"/>
          </w:tcPr>
          <w:p w14:paraId="23527D7E" w14:textId="77777777" w:rsidR="00672641" w:rsidRPr="00AC23C4" w:rsidRDefault="00672641" w:rsidP="00AC23C4">
            <w:pPr>
              <w:ind w:right="85"/>
              <w:jc w:val="right"/>
              <w:rPr>
                <w:szCs w:val="19"/>
              </w:rPr>
            </w:pPr>
          </w:p>
        </w:tc>
        <w:tc>
          <w:tcPr>
            <w:tcW w:w="765" w:type="dxa"/>
            <w:shd w:val="clear" w:color="auto" w:fill="auto"/>
          </w:tcPr>
          <w:p w14:paraId="2EA500F3" w14:textId="77777777" w:rsidR="00672641" w:rsidRPr="00AC23C4" w:rsidRDefault="00672641" w:rsidP="00AC23C4">
            <w:pPr>
              <w:ind w:right="85"/>
              <w:jc w:val="right"/>
              <w:rPr>
                <w:highlight w:val="red"/>
              </w:rPr>
            </w:pPr>
          </w:p>
        </w:tc>
      </w:tr>
      <w:tr w:rsidR="00AC23C4" w:rsidRPr="00AC23C4" w14:paraId="6834AF0C" w14:textId="77777777" w:rsidTr="00811C02">
        <w:tc>
          <w:tcPr>
            <w:tcW w:w="936" w:type="dxa"/>
            <w:shd w:val="clear" w:color="auto" w:fill="auto"/>
          </w:tcPr>
          <w:p w14:paraId="38BC5130" w14:textId="77777777" w:rsidR="00672641" w:rsidRPr="00AC23C4" w:rsidRDefault="00672641" w:rsidP="00AC23C4">
            <w:pPr>
              <w:autoSpaceDE w:val="0"/>
              <w:autoSpaceDN w:val="0"/>
              <w:adjustRightInd w:val="0"/>
              <w:rPr>
                <w:rStyle w:val="ChItalBold"/>
                <w:szCs w:val="19"/>
              </w:rPr>
            </w:pPr>
            <w:r w:rsidRPr="00AC23C4">
              <w:rPr>
                <w:rStyle w:val="ChItalBold"/>
                <w:szCs w:val="19"/>
              </w:rPr>
              <w:t>sehat</w:t>
            </w:r>
          </w:p>
        </w:tc>
        <w:tc>
          <w:tcPr>
            <w:tcW w:w="1304" w:type="dxa"/>
            <w:shd w:val="clear" w:color="auto" w:fill="auto"/>
          </w:tcPr>
          <w:p w14:paraId="2B837A27" w14:textId="42C007DE" w:rsidR="00672641" w:rsidRPr="00AC23C4" w:rsidRDefault="00B7093A" w:rsidP="00672641">
            <w:pPr>
              <w:rPr>
                <w:szCs w:val="19"/>
              </w:rPr>
            </w:pPr>
            <w:r>
              <w:rPr>
                <w:szCs w:val="19"/>
              </w:rPr>
              <w:t>‘</w:t>
            </w:r>
            <w:r w:rsidR="00672641" w:rsidRPr="00AC23C4">
              <w:rPr>
                <w:szCs w:val="19"/>
              </w:rPr>
              <w:t>be healthy</w:t>
            </w:r>
            <w:r>
              <w:rPr>
                <w:szCs w:val="19"/>
              </w:rPr>
              <w:t>’</w:t>
            </w:r>
          </w:p>
        </w:tc>
        <w:tc>
          <w:tcPr>
            <w:tcW w:w="1446" w:type="dxa"/>
            <w:shd w:val="clear" w:color="auto" w:fill="auto"/>
          </w:tcPr>
          <w:p w14:paraId="6DF1EA3B" w14:textId="77777777" w:rsidR="00672641" w:rsidRPr="008C49B5" w:rsidRDefault="00672641" w:rsidP="00AC23C4">
            <w:pPr>
              <w:autoSpaceDE w:val="0"/>
              <w:autoSpaceDN w:val="0"/>
              <w:adjustRightInd w:val="0"/>
              <w:rPr>
                <w:rStyle w:val="ChItalBold"/>
              </w:rPr>
            </w:pPr>
            <w:r w:rsidRPr="008C49B5">
              <w:rPr>
                <w:rStyle w:val="ChItalBold"/>
              </w:rPr>
              <w:t>kesehatan</w:t>
            </w:r>
            <w:r w:rsidR="00713519">
              <w:rPr>
                <w:rStyle w:val="ChItalBold"/>
              </w:rPr>
              <w:t>g</w:t>
            </w:r>
          </w:p>
        </w:tc>
        <w:tc>
          <w:tcPr>
            <w:tcW w:w="1191" w:type="dxa"/>
            <w:shd w:val="clear" w:color="auto" w:fill="auto"/>
          </w:tcPr>
          <w:p w14:paraId="74B3BEE2" w14:textId="6CF80260" w:rsidR="00672641" w:rsidRPr="00AC23C4" w:rsidRDefault="00B7093A" w:rsidP="00AC23C4">
            <w:pPr>
              <w:autoSpaceDE w:val="0"/>
              <w:autoSpaceDN w:val="0"/>
              <w:adjustRightInd w:val="0"/>
              <w:rPr>
                <w:szCs w:val="19"/>
              </w:rPr>
            </w:pPr>
            <w:r>
              <w:rPr>
                <w:szCs w:val="19"/>
              </w:rPr>
              <w:t>‘</w:t>
            </w:r>
            <w:r w:rsidR="00672641" w:rsidRPr="00AC23C4">
              <w:rPr>
                <w:szCs w:val="19"/>
              </w:rPr>
              <w:t>health</w:t>
            </w:r>
            <w:r>
              <w:rPr>
                <w:szCs w:val="19"/>
              </w:rPr>
              <w:t>’</w:t>
            </w:r>
          </w:p>
        </w:tc>
        <w:tc>
          <w:tcPr>
            <w:tcW w:w="1077" w:type="dxa"/>
            <w:shd w:val="clear" w:color="auto" w:fill="auto"/>
          </w:tcPr>
          <w:p w14:paraId="2EAEE235" w14:textId="77777777" w:rsidR="00672641" w:rsidRPr="00AC23C4" w:rsidRDefault="00672641" w:rsidP="00AC23C4">
            <w:pPr>
              <w:ind w:right="85"/>
              <w:jc w:val="right"/>
              <w:rPr>
                <w:szCs w:val="19"/>
              </w:rPr>
            </w:pPr>
            <w:r w:rsidRPr="00AC23C4">
              <w:rPr>
                <w:szCs w:val="19"/>
              </w:rPr>
              <w:t>7</w:t>
            </w:r>
          </w:p>
        </w:tc>
        <w:tc>
          <w:tcPr>
            <w:tcW w:w="765" w:type="dxa"/>
            <w:shd w:val="clear" w:color="auto" w:fill="auto"/>
          </w:tcPr>
          <w:p w14:paraId="0628D9B5" w14:textId="77777777" w:rsidR="00672641" w:rsidRPr="00AC23C4" w:rsidRDefault="00672641" w:rsidP="00AC23C4">
            <w:pPr>
              <w:ind w:right="85"/>
              <w:jc w:val="right"/>
              <w:rPr>
                <w:highlight w:val="red"/>
              </w:rPr>
            </w:pPr>
            <w:r w:rsidRPr="00ED453E">
              <w:t>11</w:t>
            </w:r>
          </w:p>
        </w:tc>
      </w:tr>
      <w:tr w:rsidR="00AC23C4" w:rsidRPr="00AC23C4" w14:paraId="6541871E" w14:textId="77777777" w:rsidTr="00811C02">
        <w:tc>
          <w:tcPr>
            <w:tcW w:w="936" w:type="dxa"/>
            <w:shd w:val="clear" w:color="auto" w:fill="auto"/>
          </w:tcPr>
          <w:p w14:paraId="482C4556" w14:textId="77777777" w:rsidR="00672641" w:rsidRPr="00AC23C4" w:rsidRDefault="00672641" w:rsidP="00AC23C4">
            <w:pPr>
              <w:autoSpaceDE w:val="0"/>
              <w:autoSpaceDN w:val="0"/>
              <w:adjustRightInd w:val="0"/>
              <w:rPr>
                <w:rStyle w:val="ChItalBold"/>
                <w:szCs w:val="19"/>
              </w:rPr>
            </w:pPr>
            <w:r w:rsidRPr="00AC23C4">
              <w:rPr>
                <w:rStyle w:val="ChItalBold"/>
                <w:szCs w:val="19"/>
              </w:rPr>
              <w:t>jahat</w:t>
            </w:r>
          </w:p>
        </w:tc>
        <w:tc>
          <w:tcPr>
            <w:tcW w:w="1304" w:type="dxa"/>
            <w:shd w:val="clear" w:color="auto" w:fill="auto"/>
          </w:tcPr>
          <w:p w14:paraId="656CD63F" w14:textId="12E1FF83" w:rsidR="00672641" w:rsidRPr="00AC23C4" w:rsidRDefault="00B7093A" w:rsidP="00672641">
            <w:pPr>
              <w:rPr>
                <w:szCs w:val="19"/>
              </w:rPr>
            </w:pPr>
            <w:r>
              <w:rPr>
                <w:szCs w:val="19"/>
              </w:rPr>
              <w:t>‘</w:t>
            </w:r>
            <w:r w:rsidR="00672641" w:rsidRPr="00AC23C4">
              <w:rPr>
                <w:szCs w:val="19"/>
              </w:rPr>
              <w:t>be bad</w:t>
            </w:r>
            <w:r>
              <w:rPr>
                <w:szCs w:val="19"/>
              </w:rPr>
              <w:t>’</w:t>
            </w:r>
          </w:p>
        </w:tc>
        <w:tc>
          <w:tcPr>
            <w:tcW w:w="1446" w:type="dxa"/>
            <w:shd w:val="clear" w:color="auto" w:fill="auto"/>
          </w:tcPr>
          <w:p w14:paraId="1B641F35" w14:textId="77777777" w:rsidR="00672641" w:rsidRPr="008C49B5" w:rsidRDefault="00672641" w:rsidP="00AC23C4">
            <w:pPr>
              <w:autoSpaceDE w:val="0"/>
              <w:autoSpaceDN w:val="0"/>
              <w:adjustRightInd w:val="0"/>
              <w:rPr>
                <w:rStyle w:val="ChItalBold"/>
              </w:rPr>
            </w:pPr>
            <w:r w:rsidRPr="008C49B5">
              <w:rPr>
                <w:rStyle w:val="ChItalBold"/>
              </w:rPr>
              <w:t>kejahatan</w:t>
            </w:r>
            <w:r w:rsidR="00713519">
              <w:rPr>
                <w:rStyle w:val="ChItalBold"/>
              </w:rPr>
              <w:t>g</w:t>
            </w:r>
          </w:p>
        </w:tc>
        <w:tc>
          <w:tcPr>
            <w:tcW w:w="1191" w:type="dxa"/>
            <w:shd w:val="clear" w:color="auto" w:fill="auto"/>
          </w:tcPr>
          <w:p w14:paraId="6B0DF271" w14:textId="46698792" w:rsidR="00672641" w:rsidRPr="00AC23C4" w:rsidRDefault="00B7093A" w:rsidP="00AC23C4">
            <w:pPr>
              <w:autoSpaceDE w:val="0"/>
              <w:autoSpaceDN w:val="0"/>
              <w:adjustRightInd w:val="0"/>
              <w:rPr>
                <w:szCs w:val="19"/>
              </w:rPr>
            </w:pPr>
            <w:r>
              <w:rPr>
                <w:szCs w:val="19"/>
              </w:rPr>
              <w:t>‘</w:t>
            </w:r>
            <w:r w:rsidR="00672641" w:rsidRPr="00AC23C4">
              <w:rPr>
                <w:szCs w:val="19"/>
              </w:rPr>
              <w:t>evilness</w:t>
            </w:r>
            <w:r>
              <w:rPr>
                <w:szCs w:val="19"/>
              </w:rPr>
              <w:t>’</w:t>
            </w:r>
          </w:p>
        </w:tc>
        <w:tc>
          <w:tcPr>
            <w:tcW w:w="1077" w:type="dxa"/>
            <w:shd w:val="clear" w:color="auto" w:fill="auto"/>
          </w:tcPr>
          <w:p w14:paraId="111AD01D" w14:textId="77777777" w:rsidR="00672641" w:rsidRPr="00AC23C4" w:rsidRDefault="00672641" w:rsidP="00AC23C4">
            <w:pPr>
              <w:ind w:right="85"/>
              <w:jc w:val="right"/>
              <w:rPr>
                <w:szCs w:val="19"/>
              </w:rPr>
            </w:pPr>
            <w:r w:rsidRPr="00AC23C4">
              <w:rPr>
                <w:szCs w:val="19"/>
              </w:rPr>
              <w:t>7</w:t>
            </w:r>
          </w:p>
        </w:tc>
        <w:tc>
          <w:tcPr>
            <w:tcW w:w="765" w:type="dxa"/>
            <w:shd w:val="clear" w:color="auto" w:fill="auto"/>
          </w:tcPr>
          <w:p w14:paraId="4CAEB423" w14:textId="77777777" w:rsidR="00672641" w:rsidRPr="00AC23C4" w:rsidRDefault="00672641" w:rsidP="00AC23C4">
            <w:pPr>
              <w:ind w:right="85"/>
              <w:jc w:val="right"/>
              <w:rPr>
                <w:highlight w:val="red"/>
              </w:rPr>
            </w:pPr>
            <w:r w:rsidRPr="00ED453E">
              <w:t>10</w:t>
            </w:r>
          </w:p>
        </w:tc>
      </w:tr>
      <w:tr w:rsidR="00AC23C4" w:rsidRPr="00AC23C4" w14:paraId="3A645515" w14:textId="77777777" w:rsidTr="00811C02">
        <w:tc>
          <w:tcPr>
            <w:tcW w:w="936" w:type="dxa"/>
            <w:shd w:val="clear" w:color="auto" w:fill="auto"/>
          </w:tcPr>
          <w:p w14:paraId="1DE97306" w14:textId="77777777" w:rsidR="00672641" w:rsidRPr="00AC23C4" w:rsidRDefault="00055929" w:rsidP="00AC23C4">
            <w:pPr>
              <w:autoSpaceDE w:val="0"/>
              <w:autoSpaceDN w:val="0"/>
              <w:adjustRightInd w:val="0"/>
              <w:rPr>
                <w:rStyle w:val="ChItalBold"/>
                <w:szCs w:val="19"/>
              </w:rPr>
            </w:pPr>
            <w:r w:rsidRPr="00AC23C4">
              <w:rPr>
                <w:rStyle w:val="ChItalBold"/>
                <w:szCs w:val="19"/>
              </w:rPr>
              <w:t>inging</w:t>
            </w:r>
          </w:p>
        </w:tc>
        <w:tc>
          <w:tcPr>
            <w:tcW w:w="1304" w:type="dxa"/>
            <w:shd w:val="clear" w:color="auto" w:fill="auto"/>
          </w:tcPr>
          <w:p w14:paraId="1FEE80F4" w14:textId="7683E1D2" w:rsidR="00672641" w:rsidRPr="00AC23C4" w:rsidRDefault="00B7093A" w:rsidP="00672641">
            <w:pPr>
              <w:rPr>
                <w:szCs w:val="19"/>
              </w:rPr>
            </w:pPr>
            <w:r>
              <w:rPr>
                <w:szCs w:val="19"/>
              </w:rPr>
              <w:t>‘</w:t>
            </w:r>
            <w:r w:rsidR="00672641" w:rsidRPr="00AC23C4">
              <w:rPr>
                <w:szCs w:val="19"/>
              </w:rPr>
              <w:t>wish</w:t>
            </w:r>
            <w:r>
              <w:rPr>
                <w:szCs w:val="19"/>
              </w:rPr>
              <w:t>’</w:t>
            </w:r>
          </w:p>
        </w:tc>
        <w:tc>
          <w:tcPr>
            <w:tcW w:w="1446" w:type="dxa"/>
            <w:shd w:val="clear" w:color="auto" w:fill="auto"/>
          </w:tcPr>
          <w:p w14:paraId="1BD5C6F7" w14:textId="77777777" w:rsidR="00672641" w:rsidRPr="008C49B5" w:rsidRDefault="00672641" w:rsidP="00AC23C4">
            <w:pPr>
              <w:autoSpaceDE w:val="0"/>
              <w:autoSpaceDN w:val="0"/>
              <w:adjustRightInd w:val="0"/>
              <w:rPr>
                <w:rStyle w:val="ChItalBold"/>
              </w:rPr>
            </w:pPr>
            <w:r w:rsidRPr="008C49B5">
              <w:rPr>
                <w:rStyle w:val="ChItalBold"/>
              </w:rPr>
              <w:t>keingin</w:t>
            </w:r>
            <w:r w:rsidR="00055929">
              <w:rPr>
                <w:rStyle w:val="ChItalBold"/>
              </w:rPr>
              <w:t>g</w:t>
            </w:r>
            <w:r w:rsidRPr="008C49B5">
              <w:rPr>
                <w:rStyle w:val="ChItalBold"/>
              </w:rPr>
              <w:t>an</w:t>
            </w:r>
            <w:r w:rsidR="00713519">
              <w:rPr>
                <w:rStyle w:val="ChItalBold"/>
              </w:rPr>
              <w:t>g</w:t>
            </w:r>
          </w:p>
        </w:tc>
        <w:tc>
          <w:tcPr>
            <w:tcW w:w="1191" w:type="dxa"/>
            <w:shd w:val="clear" w:color="auto" w:fill="auto"/>
          </w:tcPr>
          <w:p w14:paraId="733EBFA7" w14:textId="4DE2A293" w:rsidR="00672641" w:rsidRPr="00AC23C4" w:rsidRDefault="00B7093A" w:rsidP="00AC23C4">
            <w:pPr>
              <w:autoSpaceDE w:val="0"/>
              <w:autoSpaceDN w:val="0"/>
              <w:adjustRightInd w:val="0"/>
              <w:rPr>
                <w:szCs w:val="19"/>
              </w:rPr>
            </w:pPr>
            <w:r>
              <w:rPr>
                <w:szCs w:val="19"/>
              </w:rPr>
              <w:t>‘</w:t>
            </w:r>
            <w:r w:rsidR="00672641" w:rsidRPr="00AC23C4">
              <w:rPr>
                <w:szCs w:val="19"/>
              </w:rPr>
              <w:t>wish</w:t>
            </w:r>
            <w:r>
              <w:rPr>
                <w:szCs w:val="19"/>
              </w:rPr>
              <w:t>’</w:t>
            </w:r>
          </w:p>
        </w:tc>
        <w:tc>
          <w:tcPr>
            <w:tcW w:w="1077" w:type="dxa"/>
            <w:shd w:val="clear" w:color="auto" w:fill="auto"/>
          </w:tcPr>
          <w:p w14:paraId="494B6646" w14:textId="77777777" w:rsidR="00672641" w:rsidRPr="00AC23C4" w:rsidRDefault="00672641" w:rsidP="00AC23C4">
            <w:pPr>
              <w:ind w:right="85"/>
              <w:jc w:val="right"/>
              <w:rPr>
                <w:szCs w:val="19"/>
              </w:rPr>
            </w:pPr>
            <w:r w:rsidRPr="00AC23C4">
              <w:rPr>
                <w:szCs w:val="19"/>
              </w:rPr>
              <w:t>6</w:t>
            </w:r>
          </w:p>
        </w:tc>
        <w:tc>
          <w:tcPr>
            <w:tcW w:w="765" w:type="dxa"/>
            <w:shd w:val="clear" w:color="auto" w:fill="auto"/>
          </w:tcPr>
          <w:p w14:paraId="6C9F67F7" w14:textId="77777777" w:rsidR="00672641" w:rsidRPr="00AC23C4" w:rsidRDefault="00672641" w:rsidP="00AC23C4">
            <w:pPr>
              <w:ind w:right="85"/>
              <w:jc w:val="right"/>
              <w:rPr>
                <w:highlight w:val="yellow"/>
              </w:rPr>
            </w:pPr>
            <w:r w:rsidRPr="00ED453E">
              <w:t>6</w:t>
            </w:r>
          </w:p>
        </w:tc>
      </w:tr>
      <w:tr w:rsidR="00AC23C4" w:rsidRPr="00AC23C4" w14:paraId="2EF27DDA" w14:textId="77777777" w:rsidTr="00811C02">
        <w:tc>
          <w:tcPr>
            <w:tcW w:w="936" w:type="dxa"/>
            <w:shd w:val="clear" w:color="auto" w:fill="auto"/>
          </w:tcPr>
          <w:p w14:paraId="3620E544" w14:textId="77777777" w:rsidR="00672641" w:rsidRPr="00AC23C4" w:rsidRDefault="00672641" w:rsidP="00AC23C4">
            <w:pPr>
              <w:autoSpaceDE w:val="0"/>
              <w:autoSpaceDN w:val="0"/>
              <w:adjustRightInd w:val="0"/>
              <w:rPr>
                <w:rStyle w:val="ChItalBold"/>
                <w:szCs w:val="19"/>
              </w:rPr>
            </w:pPr>
            <w:r w:rsidRPr="00AC23C4">
              <w:rPr>
                <w:rStyle w:val="ChItalBold"/>
                <w:szCs w:val="19"/>
              </w:rPr>
              <w:t>laku</w:t>
            </w:r>
          </w:p>
        </w:tc>
        <w:tc>
          <w:tcPr>
            <w:tcW w:w="1304" w:type="dxa"/>
            <w:shd w:val="clear" w:color="auto" w:fill="auto"/>
          </w:tcPr>
          <w:p w14:paraId="270824FE" w14:textId="161F9A6F" w:rsidR="00672641" w:rsidRPr="00AC23C4" w:rsidRDefault="00B7093A" w:rsidP="00672641">
            <w:pPr>
              <w:rPr>
                <w:szCs w:val="19"/>
              </w:rPr>
            </w:pPr>
            <w:r>
              <w:rPr>
                <w:szCs w:val="19"/>
              </w:rPr>
              <w:t>‘</w:t>
            </w:r>
            <w:r w:rsidR="00672641" w:rsidRPr="00AC23C4">
              <w:rPr>
                <w:szCs w:val="19"/>
              </w:rPr>
              <w:t>do</w:t>
            </w:r>
            <w:r>
              <w:rPr>
                <w:szCs w:val="19"/>
              </w:rPr>
              <w:t>’</w:t>
            </w:r>
          </w:p>
        </w:tc>
        <w:tc>
          <w:tcPr>
            <w:tcW w:w="1446" w:type="dxa"/>
            <w:shd w:val="clear" w:color="auto" w:fill="auto"/>
          </w:tcPr>
          <w:p w14:paraId="7E7FDC17" w14:textId="77777777" w:rsidR="00672641" w:rsidRPr="008C49B5" w:rsidRDefault="00672641" w:rsidP="00AC23C4">
            <w:pPr>
              <w:autoSpaceDE w:val="0"/>
              <w:autoSpaceDN w:val="0"/>
              <w:adjustRightInd w:val="0"/>
              <w:rPr>
                <w:rStyle w:val="ChItalBold"/>
              </w:rPr>
            </w:pPr>
            <w:r w:rsidRPr="008C49B5">
              <w:rPr>
                <w:rStyle w:val="ChItalBold"/>
              </w:rPr>
              <w:t>kelakuan</w:t>
            </w:r>
            <w:r w:rsidR="00713519">
              <w:rPr>
                <w:rStyle w:val="ChItalBold"/>
              </w:rPr>
              <w:t>g</w:t>
            </w:r>
          </w:p>
        </w:tc>
        <w:tc>
          <w:tcPr>
            <w:tcW w:w="1191" w:type="dxa"/>
            <w:shd w:val="clear" w:color="auto" w:fill="auto"/>
          </w:tcPr>
          <w:p w14:paraId="0A2B6AED" w14:textId="6E589746" w:rsidR="00672641" w:rsidRPr="00AC23C4" w:rsidRDefault="00B7093A" w:rsidP="00AC23C4">
            <w:pPr>
              <w:autoSpaceDE w:val="0"/>
              <w:autoSpaceDN w:val="0"/>
              <w:adjustRightInd w:val="0"/>
              <w:rPr>
                <w:szCs w:val="19"/>
              </w:rPr>
            </w:pPr>
            <w:r>
              <w:rPr>
                <w:szCs w:val="19"/>
              </w:rPr>
              <w:t>‘</w:t>
            </w:r>
            <w:r w:rsidR="00672641" w:rsidRPr="00AC23C4">
              <w:rPr>
                <w:szCs w:val="19"/>
              </w:rPr>
              <w:t>behavior</w:t>
            </w:r>
            <w:r>
              <w:rPr>
                <w:szCs w:val="19"/>
              </w:rPr>
              <w:t>’</w:t>
            </w:r>
          </w:p>
        </w:tc>
        <w:tc>
          <w:tcPr>
            <w:tcW w:w="1077" w:type="dxa"/>
            <w:shd w:val="clear" w:color="auto" w:fill="auto"/>
          </w:tcPr>
          <w:p w14:paraId="3EB1B048" w14:textId="77777777" w:rsidR="00672641" w:rsidRPr="00AC23C4" w:rsidRDefault="00672641" w:rsidP="00AC23C4">
            <w:pPr>
              <w:ind w:right="85"/>
              <w:jc w:val="right"/>
              <w:rPr>
                <w:szCs w:val="19"/>
              </w:rPr>
            </w:pPr>
            <w:r w:rsidRPr="00AC23C4">
              <w:rPr>
                <w:szCs w:val="19"/>
              </w:rPr>
              <w:t>6</w:t>
            </w:r>
          </w:p>
        </w:tc>
        <w:tc>
          <w:tcPr>
            <w:tcW w:w="765" w:type="dxa"/>
            <w:shd w:val="clear" w:color="auto" w:fill="auto"/>
          </w:tcPr>
          <w:p w14:paraId="41C49E1C" w14:textId="77777777" w:rsidR="00672641" w:rsidRPr="00AC23C4" w:rsidRDefault="00672641" w:rsidP="00AC23C4">
            <w:pPr>
              <w:ind w:right="85"/>
              <w:jc w:val="right"/>
              <w:rPr>
                <w:highlight w:val="yellow"/>
              </w:rPr>
            </w:pPr>
            <w:r w:rsidRPr="00ED453E">
              <w:t>5</w:t>
            </w:r>
          </w:p>
        </w:tc>
      </w:tr>
      <w:tr w:rsidR="00AC23C4" w:rsidRPr="00AC23C4" w14:paraId="552F2E80" w14:textId="77777777" w:rsidTr="00811C02">
        <w:tc>
          <w:tcPr>
            <w:tcW w:w="936" w:type="dxa"/>
            <w:shd w:val="clear" w:color="auto" w:fill="auto"/>
          </w:tcPr>
          <w:p w14:paraId="27D2DA54" w14:textId="77777777" w:rsidR="00672641" w:rsidRPr="00AC23C4" w:rsidRDefault="00672641" w:rsidP="00AC23C4">
            <w:pPr>
              <w:autoSpaceDE w:val="0"/>
              <w:autoSpaceDN w:val="0"/>
              <w:adjustRightInd w:val="0"/>
              <w:rPr>
                <w:rStyle w:val="ChItalBold"/>
                <w:szCs w:val="19"/>
              </w:rPr>
            </w:pPr>
            <w:r w:rsidRPr="00AC23C4">
              <w:rPr>
                <w:rStyle w:val="ChItalBold"/>
                <w:szCs w:val="19"/>
              </w:rPr>
              <w:t>mo</w:t>
            </w:r>
          </w:p>
        </w:tc>
        <w:tc>
          <w:tcPr>
            <w:tcW w:w="1304" w:type="dxa"/>
            <w:shd w:val="clear" w:color="auto" w:fill="auto"/>
          </w:tcPr>
          <w:p w14:paraId="5F0EA2F4" w14:textId="2107944F" w:rsidR="00672641" w:rsidRPr="00AC23C4" w:rsidRDefault="00B7093A" w:rsidP="00672641">
            <w:pPr>
              <w:rPr>
                <w:szCs w:val="19"/>
              </w:rPr>
            </w:pPr>
            <w:r>
              <w:rPr>
                <w:szCs w:val="19"/>
              </w:rPr>
              <w:t>‘</w:t>
            </w:r>
            <w:r w:rsidR="00672641" w:rsidRPr="00AC23C4">
              <w:rPr>
                <w:szCs w:val="19"/>
              </w:rPr>
              <w:t>want</w:t>
            </w:r>
            <w:r>
              <w:rPr>
                <w:szCs w:val="19"/>
              </w:rPr>
              <w:t>’</w:t>
            </w:r>
          </w:p>
        </w:tc>
        <w:tc>
          <w:tcPr>
            <w:tcW w:w="1446" w:type="dxa"/>
            <w:shd w:val="clear" w:color="auto" w:fill="auto"/>
          </w:tcPr>
          <w:p w14:paraId="4F8E4DB2" w14:textId="77777777" w:rsidR="00672641" w:rsidRPr="008C49B5" w:rsidRDefault="00A217F1" w:rsidP="00AC23C4">
            <w:pPr>
              <w:autoSpaceDE w:val="0"/>
              <w:autoSpaceDN w:val="0"/>
              <w:adjustRightInd w:val="0"/>
              <w:rPr>
                <w:rStyle w:val="ChItalBold"/>
              </w:rPr>
            </w:pPr>
            <w:r>
              <w:rPr>
                <w:rStyle w:val="ChItalBold"/>
              </w:rPr>
              <w:t>kemaw</w:t>
            </w:r>
            <w:r w:rsidR="00672641" w:rsidRPr="008C49B5">
              <w:rPr>
                <w:rStyle w:val="ChItalBold"/>
              </w:rPr>
              <w:t>an</w:t>
            </w:r>
            <w:r w:rsidR="00713519">
              <w:rPr>
                <w:rStyle w:val="ChItalBold"/>
              </w:rPr>
              <w:t>g</w:t>
            </w:r>
          </w:p>
        </w:tc>
        <w:tc>
          <w:tcPr>
            <w:tcW w:w="1191" w:type="dxa"/>
            <w:shd w:val="clear" w:color="auto" w:fill="auto"/>
          </w:tcPr>
          <w:p w14:paraId="21478473" w14:textId="7F3CA9AA" w:rsidR="00672641" w:rsidRPr="00AC23C4" w:rsidRDefault="00B7093A" w:rsidP="00AC23C4">
            <w:pPr>
              <w:autoSpaceDE w:val="0"/>
              <w:autoSpaceDN w:val="0"/>
              <w:adjustRightInd w:val="0"/>
              <w:rPr>
                <w:szCs w:val="19"/>
              </w:rPr>
            </w:pPr>
            <w:r>
              <w:rPr>
                <w:szCs w:val="19"/>
              </w:rPr>
              <w:t>‘</w:t>
            </w:r>
            <w:r w:rsidR="00672641" w:rsidRPr="00AC23C4">
              <w:rPr>
                <w:szCs w:val="19"/>
              </w:rPr>
              <w:t>will</w:t>
            </w:r>
            <w:r>
              <w:rPr>
                <w:szCs w:val="19"/>
              </w:rPr>
              <w:t>’</w:t>
            </w:r>
          </w:p>
        </w:tc>
        <w:tc>
          <w:tcPr>
            <w:tcW w:w="1077" w:type="dxa"/>
            <w:shd w:val="clear" w:color="auto" w:fill="auto"/>
          </w:tcPr>
          <w:p w14:paraId="4FB10100" w14:textId="77777777" w:rsidR="00672641" w:rsidRPr="00AC23C4" w:rsidRDefault="00672641" w:rsidP="00AC23C4">
            <w:pPr>
              <w:ind w:right="85"/>
              <w:jc w:val="right"/>
              <w:rPr>
                <w:szCs w:val="19"/>
              </w:rPr>
            </w:pPr>
            <w:r w:rsidRPr="00AC23C4">
              <w:rPr>
                <w:szCs w:val="19"/>
              </w:rPr>
              <w:t>5</w:t>
            </w:r>
          </w:p>
        </w:tc>
        <w:tc>
          <w:tcPr>
            <w:tcW w:w="765" w:type="dxa"/>
            <w:shd w:val="clear" w:color="auto" w:fill="auto"/>
          </w:tcPr>
          <w:p w14:paraId="548032F1" w14:textId="77777777" w:rsidR="00672641" w:rsidRPr="00AC23C4" w:rsidRDefault="00672641" w:rsidP="00AC23C4">
            <w:pPr>
              <w:ind w:right="85"/>
              <w:jc w:val="right"/>
              <w:rPr>
                <w:highlight w:val="red"/>
              </w:rPr>
            </w:pPr>
            <w:r w:rsidRPr="00ED453E">
              <w:t>972</w:t>
            </w:r>
          </w:p>
        </w:tc>
      </w:tr>
      <w:tr w:rsidR="00AC23C4" w:rsidRPr="00AC23C4" w14:paraId="67D2FC26" w14:textId="77777777" w:rsidTr="00811C02">
        <w:tc>
          <w:tcPr>
            <w:tcW w:w="936" w:type="dxa"/>
            <w:shd w:val="clear" w:color="auto" w:fill="auto"/>
          </w:tcPr>
          <w:p w14:paraId="0E17D45F" w14:textId="77777777" w:rsidR="00672641" w:rsidRPr="00AC23C4" w:rsidRDefault="00672641" w:rsidP="00AC23C4">
            <w:pPr>
              <w:autoSpaceDE w:val="0"/>
              <w:autoSpaceDN w:val="0"/>
              <w:adjustRightInd w:val="0"/>
              <w:rPr>
                <w:rStyle w:val="ChItalBold"/>
                <w:szCs w:val="19"/>
              </w:rPr>
            </w:pPr>
            <w:r w:rsidRPr="00AC23C4">
              <w:rPr>
                <w:rStyle w:val="ChItalBold"/>
                <w:szCs w:val="19"/>
              </w:rPr>
              <w:t>lebi</w:t>
            </w:r>
          </w:p>
        </w:tc>
        <w:tc>
          <w:tcPr>
            <w:tcW w:w="1304" w:type="dxa"/>
            <w:shd w:val="clear" w:color="auto" w:fill="auto"/>
          </w:tcPr>
          <w:p w14:paraId="433AFB41" w14:textId="51C33072" w:rsidR="00672641" w:rsidRPr="00AC23C4" w:rsidRDefault="00B7093A" w:rsidP="00672641">
            <w:pPr>
              <w:rPr>
                <w:szCs w:val="19"/>
              </w:rPr>
            </w:pPr>
            <w:r>
              <w:rPr>
                <w:szCs w:val="19"/>
              </w:rPr>
              <w:t>‘</w:t>
            </w:r>
            <w:r w:rsidR="00672641" w:rsidRPr="00AC23C4">
              <w:rPr>
                <w:szCs w:val="19"/>
              </w:rPr>
              <w:t>be more</w:t>
            </w:r>
            <w:r>
              <w:rPr>
                <w:szCs w:val="19"/>
              </w:rPr>
              <w:t>’</w:t>
            </w:r>
          </w:p>
        </w:tc>
        <w:tc>
          <w:tcPr>
            <w:tcW w:w="1446" w:type="dxa"/>
            <w:shd w:val="clear" w:color="auto" w:fill="auto"/>
          </w:tcPr>
          <w:p w14:paraId="48C5D60A" w14:textId="77777777" w:rsidR="00672641" w:rsidRPr="00D776F9" w:rsidRDefault="00672641" w:rsidP="00AC23C4">
            <w:pPr>
              <w:autoSpaceDE w:val="0"/>
              <w:autoSpaceDN w:val="0"/>
              <w:adjustRightInd w:val="0"/>
              <w:rPr>
                <w:rStyle w:val="ChItalBold"/>
              </w:rPr>
            </w:pPr>
            <w:r w:rsidRPr="00D776F9">
              <w:rPr>
                <w:rStyle w:val="ChItalBold"/>
              </w:rPr>
              <w:t>kelebian</w:t>
            </w:r>
            <w:r w:rsidR="00713519">
              <w:rPr>
                <w:rStyle w:val="ChItalBold"/>
              </w:rPr>
              <w:t>g</w:t>
            </w:r>
          </w:p>
        </w:tc>
        <w:tc>
          <w:tcPr>
            <w:tcW w:w="1191" w:type="dxa"/>
            <w:shd w:val="clear" w:color="auto" w:fill="auto"/>
          </w:tcPr>
          <w:p w14:paraId="68B106E9" w14:textId="51CFD07B" w:rsidR="00672641" w:rsidRPr="00AC23C4" w:rsidRDefault="00B7093A" w:rsidP="00AC23C4">
            <w:pPr>
              <w:autoSpaceDE w:val="0"/>
              <w:autoSpaceDN w:val="0"/>
              <w:adjustRightInd w:val="0"/>
              <w:rPr>
                <w:szCs w:val="19"/>
              </w:rPr>
            </w:pPr>
            <w:r>
              <w:rPr>
                <w:szCs w:val="19"/>
              </w:rPr>
              <w:t>‘</w:t>
            </w:r>
            <w:r w:rsidR="00672641" w:rsidRPr="00AC23C4">
              <w:rPr>
                <w:szCs w:val="19"/>
              </w:rPr>
              <w:t>surplus</w:t>
            </w:r>
            <w:r>
              <w:rPr>
                <w:szCs w:val="19"/>
              </w:rPr>
              <w:t>’</w:t>
            </w:r>
          </w:p>
        </w:tc>
        <w:tc>
          <w:tcPr>
            <w:tcW w:w="1077" w:type="dxa"/>
            <w:shd w:val="clear" w:color="auto" w:fill="auto"/>
          </w:tcPr>
          <w:p w14:paraId="6A630B35" w14:textId="77777777" w:rsidR="00672641" w:rsidRPr="00AC23C4" w:rsidRDefault="00672641" w:rsidP="00AC23C4">
            <w:pPr>
              <w:ind w:right="85"/>
              <w:jc w:val="right"/>
              <w:rPr>
                <w:szCs w:val="19"/>
              </w:rPr>
            </w:pPr>
            <w:r w:rsidRPr="00AC23C4">
              <w:rPr>
                <w:szCs w:val="19"/>
              </w:rPr>
              <w:t>5</w:t>
            </w:r>
          </w:p>
        </w:tc>
        <w:tc>
          <w:tcPr>
            <w:tcW w:w="765" w:type="dxa"/>
            <w:shd w:val="clear" w:color="auto" w:fill="auto"/>
          </w:tcPr>
          <w:p w14:paraId="74B1E60A" w14:textId="77777777" w:rsidR="00672641" w:rsidRPr="00AC23C4" w:rsidRDefault="00672641" w:rsidP="00AC23C4">
            <w:pPr>
              <w:ind w:right="85"/>
              <w:jc w:val="right"/>
              <w:rPr>
                <w:szCs w:val="19"/>
              </w:rPr>
            </w:pPr>
            <w:r w:rsidRPr="00AC23C4">
              <w:rPr>
                <w:szCs w:val="19"/>
              </w:rPr>
              <w:t>467</w:t>
            </w:r>
          </w:p>
        </w:tc>
      </w:tr>
      <w:tr w:rsidR="00AC23C4" w:rsidRPr="0090507A" w14:paraId="79299034" w14:textId="77777777" w:rsidTr="00811C02">
        <w:tc>
          <w:tcPr>
            <w:tcW w:w="936" w:type="dxa"/>
            <w:shd w:val="clear" w:color="auto" w:fill="auto"/>
          </w:tcPr>
          <w:p w14:paraId="24203B03" w14:textId="77777777" w:rsidR="00672641" w:rsidRPr="00AC23C4" w:rsidRDefault="00672641" w:rsidP="00672641">
            <w:pPr>
              <w:rPr>
                <w:rStyle w:val="ChItalBold"/>
                <w:szCs w:val="19"/>
              </w:rPr>
            </w:pPr>
            <w:r w:rsidRPr="00AC23C4">
              <w:rPr>
                <w:rStyle w:val="ChItalBold"/>
                <w:szCs w:val="19"/>
              </w:rPr>
              <w:t>saksi</w:t>
            </w:r>
          </w:p>
        </w:tc>
        <w:tc>
          <w:tcPr>
            <w:tcW w:w="1304" w:type="dxa"/>
            <w:shd w:val="clear" w:color="auto" w:fill="auto"/>
          </w:tcPr>
          <w:p w14:paraId="0384A993" w14:textId="7BAE41D4" w:rsidR="00672641" w:rsidRPr="00626ADA" w:rsidRDefault="00B7093A" w:rsidP="00672641">
            <w:r>
              <w:t>‘</w:t>
            </w:r>
            <w:r w:rsidR="00672641" w:rsidRPr="0090507A">
              <w:t>testify</w:t>
            </w:r>
            <w:r>
              <w:t>’</w:t>
            </w:r>
          </w:p>
        </w:tc>
        <w:tc>
          <w:tcPr>
            <w:tcW w:w="1446" w:type="dxa"/>
            <w:shd w:val="clear" w:color="auto" w:fill="auto"/>
          </w:tcPr>
          <w:p w14:paraId="136A2AD2" w14:textId="77777777" w:rsidR="00672641" w:rsidRPr="008C49B5" w:rsidRDefault="00672641" w:rsidP="00672641">
            <w:pPr>
              <w:rPr>
                <w:rStyle w:val="ChItalBoldUndl"/>
              </w:rPr>
            </w:pPr>
            <w:r w:rsidRPr="008C49B5">
              <w:rPr>
                <w:rStyle w:val="ChItalBoldUndl"/>
              </w:rPr>
              <w:t>kesaksian</w:t>
            </w:r>
            <w:r w:rsidR="00713519">
              <w:rPr>
                <w:rStyle w:val="ChItalBoldUndl"/>
              </w:rPr>
              <w:t>g</w:t>
            </w:r>
          </w:p>
        </w:tc>
        <w:tc>
          <w:tcPr>
            <w:tcW w:w="1191" w:type="dxa"/>
            <w:shd w:val="clear" w:color="auto" w:fill="auto"/>
          </w:tcPr>
          <w:p w14:paraId="6AF97987" w14:textId="7EE9193D" w:rsidR="00672641" w:rsidRPr="00125079" w:rsidRDefault="00B7093A" w:rsidP="00672641">
            <w:r>
              <w:t>‘</w:t>
            </w:r>
            <w:r w:rsidR="00672641" w:rsidRPr="00125079">
              <w:t>testimony</w:t>
            </w:r>
            <w:r>
              <w:t>’</w:t>
            </w:r>
          </w:p>
        </w:tc>
        <w:tc>
          <w:tcPr>
            <w:tcW w:w="1077" w:type="dxa"/>
            <w:shd w:val="clear" w:color="auto" w:fill="auto"/>
          </w:tcPr>
          <w:p w14:paraId="7FB81591" w14:textId="77777777" w:rsidR="00672641" w:rsidRPr="00AC23C4" w:rsidRDefault="00672641" w:rsidP="00AC23C4">
            <w:pPr>
              <w:ind w:right="85"/>
              <w:jc w:val="right"/>
              <w:rPr>
                <w:szCs w:val="19"/>
              </w:rPr>
            </w:pPr>
            <w:r w:rsidRPr="00AC23C4">
              <w:rPr>
                <w:szCs w:val="19"/>
              </w:rPr>
              <w:t>5</w:t>
            </w:r>
          </w:p>
        </w:tc>
        <w:tc>
          <w:tcPr>
            <w:tcW w:w="765" w:type="dxa"/>
            <w:shd w:val="clear" w:color="auto" w:fill="auto"/>
          </w:tcPr>
          <w:p w14:paraId="542060AC" w14:textId="77777777" w:rsidR="00672641" w:rsidRPr="00ED453E" w:rsidRDefault="00672641" w:rsidP="00AC23C4">
            <w:pPr>
              <w:ind w:right="85"/>
              <w:jc w:val="right"/>
            </w:pPr>
            <w:r w:rsidRPr="00ED453E">
              <w:t>2</w:t>
            </w:r>
          </w:p>
        </w:tc>
      </w:tr>
      <w:tr w:rsidR="00AC23C4" w:rsidRPr="0012790F" w14:paraId="47390ABA" w14:textId="77777777" w:rsidTr="00811C02">
        <w:tc>
          <w:tcPr>
            <w:tcW w:w="936" w:type="dxa"/>
            <w:shd w:val="clear" w:color="auto" w:fill="auto"/>
          </w:tcPr>
          <w:p w14:paraId="4A8E2668" w14:textId="77777777" w:rsidR="00672641" w:rsidRPr="004D3049" w:rsidRDefault="00672641" w:rsidP="00672641">
            <w:pPr>
              <w:rPr>
                <w:rStyle w:val="ChItalBold"/>
              </w:rPr>
            </w:pPr>
            <w:r w:rsidRPr="004D3049">
              <w:rPr>
                <w:rStyle w:val="ChItalBold"/>
              </w:rPr>
              <w:t>ada</w:t>
            </w:r>
          </w:p>
        </w:tc>
        <w:tc>
          <w:tcPr>
            <w:tcW w:w="1304" w:type="dxa"/>
            <w:shd w:val="clear" w:color="auto" w:fill="auto"/>
          </w:tcPr>
          <w:p w14:paraId="4A644603" w14:textId="5D6F53F0" w:rsidR="00672641" w:rsidRPr="0012790F" w:rsidRDefault="00B7093A" w:rsidP="00672641">
            <w:r>
              <w:t>‘</w:t>
            </w:r>
            <w:r w:rsidR="00672641">
              <w:t>exist</w:t>
            </w:r>
            <w:r>
              <w:t>’</w:t>
            </w:r>
          </w:p>
        </w:tc>
        <w:tc>
          <w:tcPr>
            <w:tcW w:w="1446" w:type="dxa"/>
            <w:shd w:val="clear" w:color="auto" w:fill="auto"/>
          </w:tcPr>
          <w:p w14:paraId="03DEBFF4" w14:textId="77777777" w:rsidR="00672641" w:rsidRPr="008C49B5" w:rsidRDefault="00672641" w:rsidP="00672641">
            <w:pPr>
              <w:rPr>
                <w:rStyle w:val="ChItalBold"/>
              </w:rPr>
            </w:pPr>
            <w:r w:rsidRPr="008C49B5">
              <w:rPr>
                <w:rStyle w:val="ChItalBold"/>
              </w:rPr>
              <w:t>keadaan</w:t>
            </w:r>
            <w:r w:rsidR="00713519">
              <w:rPr>
                <w:rStyle w:val="ChItalBold"/>
              </w:rPr>
              <w:t>g</w:t>
            </w:r>
          </w:p>
        </w:tc>
        <w:tc>
          <w:tcPr>
            <w:tcW w:w="1191" w:type="dxa"/>
            <w:shd w:val="clear" w:color="auto" w:fill="auto"/>
          </w:tcPr>
          <w:p w14:paraId="1376A579" w14:textId="22398C92" w:rsidR="00672641" w:rsidRPr="00125079" w:rsidRDefault="00B7093A" w:rsidP="00672641">
            <w:r>
              <w:t>‘</w:t>
            </w:r>
            <w:r w:rsidR="00672641" w:rsidRPr="00125079">
              <w:t>condition</w:t>
            </w:r>
            <w:r>
              <w:t>’</w:t>
            </w:r>
          </w:p>
        </w:tc>
        <w:tc>
          <w:tcPr>
            <w:tcW w:w="1077" w:type="dxa"/>
            <w:shd w:val="clear" w:color="auto" w:fill="auto"/>
          </w:tcPr>
          <w:p w14:paraId="49B6BE6A" w14:textId="77777777" w:rsidR="00672641" w:rsidRPr="00AC23C4" w:rsidRDefault="00672641" w:rsidP="00AC23C4">
            <w:pPr>
              <w:ind w:right="85"/>
              <w:jc w:val="right"/>
              <w:rPr>
                <w:szCs w:val="19"/>
              </w:rPr>
            </w:pPr>
            <w:r w:rsidRPr="00AC23C4">
              <w:rPr>
                <w:szCs w:val="19"/>
              </w:rPr>
              <w:t>4</w:t>
            </w:r>
          </w:p>
        </w:tc>
        <w:tc>
          <w:tcPr>
            <w:tcW w:w="765" w:type="dxa"/>
            <w:shd w:val="clear" w:color="auto" w:fill="auto"/>
          </w:tcPr>
          <w:p w14:paraId="02B3CFD7" w14:textId="77777777" w:rsidR="00672641" w:rsidRPr="00ED453E" w:rsidRDefault="00672641" w:rsidP="00AC23C4">
            <w:pPr>
              <w:ind w:right="85"/>
              <w:jc w:val="right"/>
            </w:pPr>
            <w:r w:rsidRPr="00ED453E">
              <w:t>1,742</w:t>
            </w:r>
          </w:p>
        </w:tc>
      </w:tr>
      <w:tr w:rsidR="00AC23C4" w:rsidRPr="0012790F" w14:paraId="3ED2ABCE" w14:textId="77777777" w:rsidTr="00811C02">
        <w:tc>
          <w:tcPr>
            <w:tcW w:w="936" w:type="dxa"/>
            <w:shd w:val="clear" w:color="auto" w:fill="auto"/>
          </w:tcPr>
          <w:p w14:paraId="725D4E12" w14:textId="77777777" w:rsidR="00672641" w:rsidRPr="00AC23C4" w:rsidRDefault="00672641" w:rsidP="00AC23C4">
            <w:pPr>
              <w:autoSpaceDE w:val="0"/>
              <w:autoSpaceDN w:val="0"/>
              <w:adjustRightInd w:val="0"/>
              <w:rPr>
                <w:rStyle w:val="ChItalBold"/>
                <w:szCs w:val="19"/>
              </w:rPr>
            </w:pPr>
            <w:r w:rsidRPr="00AC23C4">
              <w:rPr>
                <w:rStyle w:val="ChItalBold"/>
                <w:szCs w:val="19"/>
              </w:rPr>
              <w:t>betul</w:t>
            </w:r>
          </w:p>
        </w:tc>
        <w:tc>
          <w:tcPr>
            <w:tcW w:w="1304" w:type="dxa"/>
            <w:shd w:val="clear" w:color="auto" w:fill="auto"/>
          </w:tcPr>
          <w:p w14:paraId="00890AD8" w14:textId="2A12BF99" w:rsidR="00672641" w:rsidRPr="00AC23C4" w:rsidRDefault="00B7093A" w:rsidP="00672641">
            <w:pPr>
              <w:rPr>
                <w:szCs w:val="19"/>
              </w:rPr>
            </w:pPr>
            <w:r>
              <w:rPr>
                <w:szCs w:val="19"/>
              </w:rPr>
              <w:t>‘</w:t>
            </w:r>
            <w:r w:rsidR="00672641" w:rsidRPr="00AC23C4">
              <w:rPr>
                <w:szCs w:val="19"/>
              </w:rPr>
              <w:t>be true</w:t>
            </w:r>
            <w:r>
              <w:rPr>
                <w:szCs w:val="19"/>
              </w:rPr>
              <w:t>’</w:t>
            </w:r>
          </w:p>
        </w:tc>
        <w:tc>
          <w:tcPr>
            <w:tcW w:w="1446" w:type="dxa"/>
            <w:shd w:val="clear" w:color="auto" w:fill="auto"/>
          </w:tcPr>
          <w:p w14:paraId="2471AF27" w14:textId="77777777" w:rsidR="00672641" w:rsidRPr="006918D8" w:rsidRDefault="00672641" w:rsidP="00AC23C4">
            <w:pPr>
              <w:autoSpaceDE w:val="0"/>
              <w:autoSpaceDN w:val="0"/>
              <w:adjustRightInd w:val="0"/>
              <w:rPr>
                <w:rStyle w:val="ChItalBoldUndl"/>
              </w:rPr>
            </w:pPr>
            <w:r w:rsidRPr="006918D8">
              <w:rPr>
                <w:rStyle w:val="ChItalBoldUndl"/>
              </w:rPr>
              <w:t>kebetulan</w:t>
            </w:r>
            <w:r w:rsidR="00713519">
              <w:rPr>
                <w:rStyle w:val="ChItalBoldUndl"/>
              </w:rPr>
              <w:t>g</w:t>
            </w:r>
          </w:p>
        </w:tc>
        <w:tc>
          <w:tcPr>
            <w:tcW w:w="1191" w:type="dxa"/>
            <w:shd w:val="clear" w:color="auto" w:fill="auto"/>
          </w:tcPr>
          <w:p w14:paraId="385924DD" w14:textId="7359DEB1" w:rsidR="00672641" w:rsidRPr="00AC23C4" w:rsidRDefault="00B7093A" w:rsidP="00AC23C4">
            <w:pPr>
              <w:autoSpaceDE w:val="0"/>
              <w:autoSpaceDN w:val="0"/>
              <w:adjustRightInd w:val="0"/>
              <w:rPr>
                <w:szCs w:val="19"/>
              </w:rPr>
            </w:pPr>
            <w:r>
              <w:rPr>
                <w:szCs w:val="19"/>
              </w:rPr>
              <w:t>‘</w:t>
            </w:r>
            <w:r w:rsidR="00672641" w:rsidRPr="00AC23C4">
              <w:rPr>
                <w:szCs w:val="19"/>
              </w:rPr>
              <w:t>chance</w:t>
            </w:r>
            <w:r>
              <w:rPr>
                <w:szCs w:val="19"/>
              </w:rPr>
              <w:t>’</w:t>
            </w:r>
          </w:p>
        </w:tc>
        <w:tc>
          <w:tcPr>
            <w:tcW w:w="1077" w:type="dxa"/>
            <w:shd w:val="clear" w:color="auto" w:fill="auto"/>
          </w:tcPr>
          <w:p w14:paraId="4EE81261" w14:textId="77777777" w:rsidR="00672641" w:rsidRPr="00AC23C4" w:rsidRDefault="00672641" w:rsidP="00AC23C4">
            <w:pPr>
              <w:ind w:right="85"/>
              <w:jc w:val="right"/>
              <w:rPr>
                <w:szCs w:val="19"/>
              </w:rPr>
            </w:pPr>
            <w:r w:rsidRPr="00AC23C4">
              <w:rPr>
                <w:szCs w:val="19"/>
              </w:rPr>
              <w:t>4</w:t>
            </w:r>
          </w:p>
        </w:tc>
        <w:tc>
          <w:tcPr>
            <w:tcW w:w="765" w:type="dxa"/>
            <w:shd w:val="clear" w:color="auto" w:fill="auto"/>
          </w:tcPr>
          <w:p w14:paraId="3815FE89" w14:textId="77777777" w:rsidR="00672641" w:rsidRPr="00AC23C4" w:rsidRDefault="00672641" w:rsidP="00AC23C4">
            <w:pPr>
              <w:ind w:right="85"/>
              <w:jc w:val="right"/>
              <w:rPr>
                <w:sz w:val="19"/>
                <w:szCs w:val="19"/>
                <w:highlight w:val="red"/>
              </w:rPr>
            </w:pPr>
            <w:r w:rsidRPr="00AC23C4">
              <w:rPr>
                <w:szCs w:val="19"/>
              </w:rPr>
              <w:t>123</w:t>
            </w:r>
          </w:p>
        </w:tc>
      </w:tr>
      <w:tr w:rsidR="00AC23C4" w:rsidRPr="00AC23C4" w14:paraId="385EF066" w14:textId="77777777" w:rsidTr="00811C02">
        <w:tc>
          <w:tcPr>
            <w:tcW w:w="936" w:type="dxa"/>
            <w:shd w:val="clear" w:color="auto" w:fill="auto"/>
          </w:tcPr>
          <w:p w14:paraId="3315D61A" w14:textId="77777777" w:rsidR="00672641" w:rsidRPr="001B1C41" w:rsidRDefault="00672641" w:rsidP="00672641">
            <w:pPr>
              <w:pStyle w:val="TableCell0-2Break"/>
            </w:pPr>
            <w:r w:rsidRPr="00AC23C4">
              <w:rPr>
                <w:rStyle w:val="ChItalBold"/>
                <w:szCs w:val="19"/>
              </w:rPr>
              <w:t>kurang</w:t>
            </w:r>
          </w:p>
        </w:tc>
        <w:tc>
          <w:tcPr>
            <w:tcW w:w="1304" w:type="dxa"/>
            <w:shd w:val="clear" w:color="auto" w:fill="auto"/>
          </w:tcPr>
          <w:p w14:paraId="67C37C3C" w14:textId="339A6F6F" w:rsidR="00672641" w:rsidRPr="00AC23C4" w:rsidRDefault="00B7093A" w:rsidP="00672641">
            <w:pPr>
              <w:pStyle w:val="TableCell0-2Break"/>
              <w:rPr>
                <w:szCs w:val="19"/>
              </w:rPr>
            </w:pPr>
            <w:r>
              <w:rPr>
                <w:szCs w:val="19"/>
              </w:rPr>
              <w:t>‘</w:t>
            </w:r>
            <w:r w:rsidR="00672641" w:rsidRPr="00AC23C4">
              <w:rPr>
                <w:szCs w:val="19"/>
              </w:rPr>
              <w:t>lack</w:t>
            </w:r>
            <w:r>
              <w:rPr>
                <w:szCs w:val="19"/>
              </w:rPr>
              <w:t>’</w:t>
            </w:r>
          </w:p>
        </w:tc>
        <w:tc>
          <w:tcPr>
            <w:tcW w:w="1446" w:type="dxa"/>
            <w:shd w:val="clear" w:color="auto" w:fill="auto"/>
          </w:tcPr>
          <w:p w14:paraId="5181ED00" w14:textId="77777777" w:rsidR="00672641" w:rsidRPr="00AC23C4" w:rsidRDefault="00672641" w:rsidP="00672641">
            <w:pPr>
              <w:pStyle w:val="TableCell0-2Break"/>
              <w:rPr>
                <w:rStyle w:val="ChItalBold"/>
                <w:szCs w:val="19"/>
              </w:rPr>
            </w:pPr>
            <w:r>
              <w:rPr>
                <w:rStyle w:val="ChItalBold"/>
              </w:rPr>
              <w:t>kekurangan</w:t>
            </w:r>
            <w:r w:rsidR="00713519">
              <w:rPr>
                <w:rStyle w:val="ChItalBold"/>
              </w:rPr>
              <w:t>g</w:t>
            </w:r>
          </w:p>
        </w:tc>
        <w:tc>
          <w:tcPr>
            <w:tcW w:w="1191" w:type="dxa"/>
            <w:shd w:val="clear" w:color="auto" w:fill="auto"/>
          </w:tcPr>
          <w:p w14:paraId="006E05BA" w14:textId="7B0EE2AE" w:rsidR="00672641" w:rsidRPr="00AC23C4" w:rsidRDefault="00B7093A" w:rsidP="00672641">
            <w:pPr>
              <w:pStyle w:val="TableCell0-2Break"/>
              <w:rPr>
                <w:szCs w:val="19"/>
              </w:rPr>
            </w:pPr>
            <w:r>
              <w:rPr>
                <w:szCs w:val="19"/>
              </w:rPr>
              <w:t>‘</w:t>
            </w:r>
            <w:r w:rsidR="00672641" w:rsidRPr="00AC23C4">
              <w:rPr>
                <w:szCs w:val="19"/>
              </w:rPr>
              <w:t>shortage</w:t>
            </w:r>
            <w:r>
              <w:rPr>
                <w:szCs w:val="19"/>
              </w:rPr>
              <w:t>’</w:t>
            </w:r>
          </w:p>
        </w:tc>
        <w:tc>
          <w:tcPr>
            <w:tcW w:w="1077" w:type="dxa"/>
            <w:shd w:val="clear" w:color="auto" w:fill="auto"/>
          </w:tcPr>
          <w:p w14:paraId="17DE5331" w14:textId="77777777" w:rsidR="00672641" w:rsidRPr="00AC23C4" w:rsidRDefault="00672641" w:rsidP="00AC23C4">
            <w:pPr>
              <w:pStyle w:val="TableCell0-2Break"/>
              <w:ind w:right="85"/>
              <w:jc w:val="right"/>
              <w:rPr>
                <w:szCs w:val="19"/>
              </w:rPr>
            </w:pPr>
            <w:r w:rsidRPr="00AC23C4">
              <w:rPr>
                <w:szCs w:val="19"/>
              </w:rPr>
              <w:t>4</w:t>
            </w:r>
          </w:p>
        </w:tc>
        <w:tc>
          <w:tcPr>
            <w:tcW w:w="765" w:type="dxa"/>
            <w:shd w:val="clear" w:color="auto" w:fill="auto"/>
          </w:tcPr>
          <w:p w14:paraId="472A2F21" w14:textId="77777777" w:rsidR="00672641" w:rsidRPr="00ED453E" w:rsidRDefault="00672641" w:rsidP="00AC23C4">
            <w:pPr>
              <w:pStyle w:val="TableCell0-2Break"/>
              <w:ind w:right="85"/>
              <w:jc w:val="right"/>
            </w:pPr>
            <w:r>
              <w:t>4</w:t>
            </w:r>
            <w:r w:rsidRPr="00ED453E">
              <w:t>0</w:t>
            </w:r>
          </w:p>
        </w:tc>
      </w:tr>
    </w:tbl>
    <w:p w14:paraId="2D394E53" w14:textId="608C40F1" w:rsidR="00672641" w:rsidRDefault="00672641" w:rsidP="00866199">
      <w:pPr>
        <w:pStyle w:val="Body0010after05before"/>
      </w:pPr>
      <w:r>
        <w:rPr>
          <w:lang w:eastAsia="en-US"/>
        </w:rPr>
        <w:t xml:space="preserve">One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Pr>
          <w:lang w:eastAsia="en-US"/>
        </w:rPr>
        <w:t xml:space="preserve">-lexeme and its base are given in context: </w:t>
      </w:r>
      <w:r w:rsidR="00055929">
        <w:rPr>
          <w:rStyle w:val="ChItalBold"/>
        </w:rPr>
        <w:t>kebaikang</w:t>
      </w:r>
      <w:r>
        <w:rPr>
          <w:lang w:eastAsia="en-US"/>
        </w:rPr>
        <w:t xml:space="preserve"> </w:t>
      </w:r>
      <w:r w:rsidR="00B7093A">
        <w:rPr>
          <w:lang w:eastAsia="en-US"/>
        </w:rPr>
        <w:t>‘</w:t>
      </w:r>
      <w:r>
        <w:rPr>
          <w:lang w:eastAsia="en-US"/>
        </w:rPr>
        <w:t>goodness</w:t>
      </w:r>
      <w:r w:rsidR="00B7093A">
        <w:rPr>
          <w:lang w:eastAsia="en-US"/>
        </w:rPr>
        <w:t>’</w:t>
      </w:r>
      <w:r>
        <w:rPr>
          <w:lang w:eastAsia="en-US"/>
        </w:rPr>
        <w:t xml:space="preserve"> in </w:t>
      </w:r>
      <w:r>
        <w:fldChar w:fldCharType="begin"/>
      </w:r>
      <w:r>
        <w:instrText xml:space="preserve"> REF _Ref347318719 \h </w:instrText>
      </w:r>
      <w:r>
        <w:fldChar w:fldCharType="separate"/>
      </w:r>
      <w:r w:rsidR="00154D81" w:rsidRPr="00110B09">
        <w:t>(</w:t>
      </w:r>
      <w:r w:rsidR="00154D81">
        <w:rPr>
          <w:noProof/>
          <w:szCs w:val="19"/>
        </w:rPr>
        <w:t>72</w:t>
      </w:r>
      <w:r w:rsidR="00154D81" w:rsidRPr="00AC23C4">
        <w:rPr>
          <w:szCs w:val="19"/>
        </w:rPr>
        <w:t>)</w:t>
      </w:r>
      <w:r>
        <w:fldChar w:fldCharType="end"/>
      </w:r>
      <w:r>
        <w:rPr>
          <w:lang w:eastAsia="en-US"/>
        </w:rPr>
        <w:t xml:space="preserve"> and its base </w:t>
      </w:r>
      <w:r>
        <w:rPr>
          <w:rStyle w:val="ChItalBold"/>
        </w:rPr>
        <w:t>baik</w:t>
      </w:r>
      <w:r>
        <w:rPr>
          <w:lang w:eastAsia="en-US"/>
        </w:rPr>
        <w:t xml:space="preserve"> </w:t>
      </w:r>
      <w:r w:rsidR="00B7093A">
        <w:rPr>
          <w:lang w:eastAsia="en-US"/>
        </w:rPr>
        <w:t>‘</w:t>
      </w:r>
      <w:r>
        <w:rPr>
          <w:lang w:eastAsia="en-US"/>
        </w:rPr>
        <w:t>be good</w:t>
      </w:r>
      <w:r w:rsidR="00B7093A">
        <w:rPr>
          <w:lang w:eastAsia="en-US"/>
        </w:rPr>
        <w:t>’</w:t>
      </w:r>
      <w:r>
        <w:rPr>
          <w:lang w:eastAsia="en-US"/>
        </w:rPr>
        <w:t xml:space="preserve"> in </w:t>
      </w:r>
      <w:r>
        <w:fldChar w:fldCharType="begin"/>
      </w:r>
      <w:r>
        <w:instrText xml:space="preserve"> REF _Ref347318721 \h </w:instrText>
      </w:r>
      <w:r>
        <w:fldChar w:fldCharType="separate"/>
      </w:r>
      <w:r w:rsidR="00154D81" w:rsidRPr="00110B09">
        <w:t>(</w:t>
      </w:r>
      <w:r w:rsidR="00154D81">
        <w:rPr>
          <w:noProof/>
          <w:szCs w:val="19"/>
        </w:rPr>
        <w:t>73</w:t>
      </w:r>
      <w:r w:rsidR="00154D81" w:rsidRPr="00AC23C4">
        <w:rPr>
          <w:szCs w:val="19"/>
        </w:rPr>
        <w:t>)</w:t>
      </w:r>
      <w:r>
        <w:fldChar w:fldCharType="end"/>
      </w:r>
      <w:r>
        <w:t>.</w:t>
      </w:r>
    </w:p>
    <w:p w14:paraId="1893F7ED" w14:textId="3493AD0B" w:rsidR="00C05999" w:rsidRDefault="00C05999" w:rsidP="00675D77">
      <w:pPr>
        <w:pStyle w:val="ExampleTitle"/>
      </w:pPr>
      <w:r>
        <w:t>Circum</w:t>
      </w:r>
      <w:r w:rsidRPr="007855F0">
        <w:t xml:space="preserve">fix </w:t>
      </w:r>
      <w:r w:rsidRPr="0090507A">
        <w:rPr>
          <w:rStyle w:val="ChItalBold"/>
          <w:szCs w:val="19"/>
        </w:rPr>
        <w:t>ke</w:t>
      </w:r>
      <w:r w:rsidRPr="00F15632">
        <w:rPr>
          <w:rStyle w:val="ChItalBold"/>
        </w:rPr>
        <w:t>­</w:t>
      </w:r>
      <w:r w:rsidRPr="00962F1E">
        <w:t>/</w:t>
      </w:r>
      <w:r w:rsidRPr="00F15632">
        <w:rPr>
          <w:rStyle w:val="ChItalBold"/>
        </w:rPr>
        <w:t>­</w:t>
      </w:r>
      <w:r w:rsidRPr="0090507A">
        <w:rPr>
          <w:rStyle w:val="ChItalBold"/>
          <w:szCs w:val="19"/>
        </w:rPr>
        <w:t>an</w:t>
      </w:r>
      <w:r>
        <w:rPr>
          <w:rStyle w:val="ChItalBold"/>
          <w:szCs w:val="19"/>
        </w:rPr>
        <w:t>g</w:t>
      </w:r>
      <w:r>
        <w:t xml:space="preserve">: </w:t>
      </w:r>
      <w:r w:rsidR="00675D77">
        <w:t>Semantics of base words and derived lexemes</w:t>
      </w:r>
    </w:p>
    <w:tbl>
      <w:tblPr>
        <w:tblW w:w="5425" w:type="dxa"/>
        <w:tblCellMar>
          <w:left w:w="42" w:type="dxa"/>
          <w:right w:w="42" w:type="dxa"/>
        </w:tblCellMar>
        <w:tblLook w:val="01E0" w:firstRow="1" w:lastRow="1" w:firstColumn="1" w:lastColumn="1" w:noHBand="0" w:noVBand="0"/>
      </w:tblPr>
      <w:tblGrid>
        <w:gridCol w:w="709"/>
        <w:gridCol w:w="584"/>
        <w:gridCol w:w="562"/>
        <w:gridCol w:w="584"/>
        <w:gridCol w:w="489"/>
        <w:gridCol w:w="567"/>
        <w:gridCol w:w="1930"/>
      </w:tblGrid>
      <w:tr w:rsidR="00AC23C4" w:rsidRPr="00191E5C" w14:paraId="7B835CC6" w14:textId="77777777" w:rsidTr="00AC23C4">
        <w:tc>
          <w:tcPr>
            <w:tcW w:w="709" w:type="dxa"/>
            <w:shd w:val="clear" w:color="auto" w:fill="auto"/>
          </w:tcPr>
          <w:p w14:paraId="0A7E94C1" w14:textId="77777777" w:rsidR="00672641" w:rsidRPr="00AC23C4" w:rsidRDefault="00672641" w:rsidP="00672641">
            <w:pPr>
              <w:pStyle w:val="O0Nwnext"/>
              <w:rPr>
                <w:szCs w:val="19"/>
              </w:rPr>
            </w:pPr>
            <w:bookmarkStart w:id="1505" w:name="_Ref347318719"/>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2</w:t>
            </w:r>
            <w:r w:rsidRPr="00AC23C4">
              <w:rPr>
                <w:szCs w:val="19"/>
              </w:rPr>
              <w:fldChar w:fldCharType="end"/>
            </w:r>
            <w:r w:rsidRPr="00AC23C4">
              <w:rPr>
                <w:szCs w:val="19"/>
              </w:rPr>
              <w:t>)</w:t>
            </w:r>
            <w:bookmarkEnd w:id="1505"/>
          </w:p>
        </w:tc>
        <w:tc>
          <w:tcPr>
            <w:tcW w:w="584" w:type="dxa"/>
            <w:shd w:val="clear" w:color="auto" w:fill="auto"/>
          </w:tcPr>
          <w:p w14:paraId="351D7858" w14:textId="77777777" w:rsidR="00672641" w:rsidRPr="00191E5C" w:rsidRDefault="00672641" w:rsidP="00672641">
            <w:pPr>
              <w:pStyle w:val="Text"/>
            </w:pPr>
            <w:r>
              <w:t>dong</w:t>
            </w:r>
          </w:p>
        </w:tc>
        <w:tc>
          <w:tcPr>
            <w:tcW w:w="562" w:type="dxa"/>
            <w:shd w:val="clear" w:color="auto" w:fill="auto"/>
          </w:tcPr>
          <w:p w14:paraId="469EA5B4" w14:textId="77777777" w:rsidR="00672641" w:rsidRPr="00191E5C" w:rsidRDefault="00672641" w:rsidP="00672641">
            <w:pPr>
              <w:pStyle w:val="Text"/>
            </w:pPr>
            <w:r>
              <w:t>masi</w:t>
            </w:r>
          </w:p>
        </w:tc>
        <w:tc>
          <w:tcPr>
            <w:tcW w:w="584" w:type="dxa"/>
            <w:shd w:val="clear" w:color="auto" w:fill="auto"/>
          </w:tcPr>
          <w:p w14:paraId="4F47CD25" w14:textId="77777777" w:rsidR="00672641" w:rsidRPr="00191E5C" w:rsidRDefault="00672641" w:rsidP="00672641">
            <w:pPr>
              <w:pStyle w:val="Text"/>
            </w:pPr>
            <w:r>
              <w:t>ingat</w:t>
            </w:r>
          </w:p>
        </w:tc>
        <w:tc>
          <w:tcPr>
            <w:tcW w:w="489" w:type="dxa"/>
            <w:shd w:val="clear" w:color="auto" w:fill="auto"/>
          </w:tcPr>
          <w:p w14:paraId="1095EDB8" w14:textId="77777777" w:rsidR="00672641" w:rsidRPr="00191E5C" w:rsidRDefault="00672641" w:rsidP="00672641">
            <w:pPr>
              <w:pStyle w:val="Text"/>
            </w:pPr>
            <w:r>
              <w:t>de</w:t>
            </w:r>
          </w:p>
        </w:tc>
        <w:tc>
          <w:tcPr>
            <w:tcW w:w="567" w:type="dxa"/>
            <w:shd w:val="clear" w:color="auto" w:fill="auto"/>
          </w:tcPr>
          <w:p w14:paraId="62CD672F" w14:textId="77777777" w:rsidR="00672641" w:rsidRPr="00191E5C" w:rsidRDefault="00672641" w:rsidP="00672641">
            <w:pPr>
              <w:pStyle w:val="Text"/>
            </w:pPr>
            <w:r w:rsidRPr="00191E5C">
              <w:t>pu</w:t>
            </w:r>
          </w:p>
        </w:tc>
        <w:tc>
          <w:tcPr>
            <w:tcW w:w="1930" w:type="dxa"/>
            <w:shd w:val="clear" w:color="auto" w:fill="auto"/>
          </w:tcPr>
          <w:p w14:paraId="7CFC70E1" w14:textId="77777777" w:rsidR="00672641" w:rsidRPr="003B48D7" w:rsidRDefault="00672641" w:rsidP="00672641">
            <w:pPr>
              <w:pStyle w:val="Text"/>
              <w:rPr>
                <w:rStyle w:val="ChBlueBold"/>
              </w:rPr>
            </w:pPr>
            <w:r w:rsidRPr="003B48D7">
              <w:rPr>
                <w:rStyle w:val="ChBlueBold"/>
              </w:rPr>
              <w:t>ke</w:t>
            </w:r>
            <w:r w:rsidRPr="008C675E">
              <w:rPr>
                <w:rStyle w:val="ChBlueBold"/>
              </w:rPr>
              <w:t>–</w:t>
            </w:r>
            <w:r w:rsidRPr="003B48D7">
              <w:rPr>
                <w:rStyle w:val="ChBlueBold"/>
              </w:rPr>
              <w:t>baik</w:t>
            </w:r>
            <w:r w:rsidRPr="008C675E">
              <w:rPr>
                <w:rStyle w:val="ChBlueBold"/>
              </w:rPr>
              <w:t>–</w:t>
            </w:r>
            <w:r w:rsidRPr="003B48D7">
              <w:rPr>
                <w:rStyle w:val="ChBlueBold"/>
              </w:rPr>
              <w:t>an</w:t>
            </w:r>
            <w:r w:rsidR="00B6706C">
              <w:rPr>
                <w:rStyle w:val="ChBlueBold"/>
              </w:rPr>
              <w:t>g</w:t>
            </w:r>
          </w:p>
        </w:tc>
      </w:tr>
      <w:tr w:rsidR="00AC23C4" w:rsidRPr="00191E5C" w14:paraId="66FA81E9" w14:textId="77777777" w:rsidTr="00AC23C4">
        <w:tc>
          <w:tcPr>
            <w:tcW w:w="709" w:type="dxa"/>
            <w:shd w:val="clear" w:color="auto" w:fill="auto"/>
          </w:tcPr>
          <w:p w14:paraId="798B0DA4" w14:textId="77777777" w:rsidR="00672641" w:rsidRPr="00191E5C" w:rsidRDefault="00672641" w:rsidP="00F92B4E">
            <w:pPr>
              <w:pStyle w:val="GlossEng"/>
            </w:pPr>
          </w:p>
        </w:tc>
        <w:tc>
          <w:tcPr>
            <w:tcW w:w="584" w:type="dxa"/>
            <w:shd w:val="clear" w:color="auto" w:fill="auto"/>
          </w:tcPr>
          <w:p w14:paraId="66973434" w14:textId="77777777" w:rsidR="00672641" w:rsidRPr="0099608C" w:rsidRDefault="00672641" w:rsidP="00F92B4E">
            <w:pPr>
              <w:pStyle w:val="GlossEng"/>
              <w:rPr>
                <w:rStyle w:val="ChSmallCaps"/>
              </w:rPr>
            </w:pPr>
            <w:r w:rsidRPr="0099608C">
              <w:rPr>
                <w:rStyle w:val="ChSmallCaps"/>
              </w:rPr>
              <w:t>2pl</w:t>
            </w:r>
          </w:p>
        </w:tc>
        <w:tc>
          <w:tcPr>
            <w:tcW w:w="562" w:type="dxa"/>
            <w:shd w:val="clear" w:color="auto" w:fill="auto"/>
          </w:tcPr>
          <w:p w14:paraId="51BA90D2" w14:textId="77777777" w:rsidR="00672641" w:rsidRPr="00191E5C" w:rsidRDefault="00672641" w:rsidP="00F92B4E">
            <w:pPr>
              <w:pStyle w:val="GlossEng"/>
            </w:pPr>
            <w:r w:rsidRPr="00191E5C">
              <w:t>pray</w:t>
            </w:r>
          </w:p>
        </w:tc>
        <w:tc>
          <w:tcPr>
            <w:tcW w:w="584" w:type="dxa"/>
            <w:shd w:val="clear" w:color="auto" w:fill="auto"/>
          </w:tcPr>
          <w:p w14:paraId="7D52B1A3" w14:textId="77777777" w:rsidR="00672641" w:rsidRPr="0099608C" w:rsidRDefault="00672641" w:rsidP="00F92B4E">
            <w:pPr>
              <w:pStyle w:val="GlossEng"/>
              <w:rPr>
                <w:rStyle w:val="ChSmallCaps"/>
              </w:rPr>
            </w:pPr>
            <w:r w:rsidRPr="0099608C">
              <w:rPr>
                <w:rStyle w:val="ChSmallCaps"/>
              </w:rPr>
              <w:t>1pl</w:t>
            </w:r>
          </w:p>
        </w:tc>
        <w:tc>
          <w:tcPr>
            <w:tcW w:w="489" w:type="dxa"/>
            <w:shd w:val="clear" w:color="auto" w:fill="auto"/>
          </w:tcPr>
          <w:p w14:paraId="6875A2E3" w14:textId="77777777" w:rsidR="00672641" w:rsidRPr="0099608C" w:rsidRDefault="00672641" w:rsidP="00F92B4E">
            <w:pPr>
              <w:pStyle w:val="GlossEng"/>
              <w:rPr>
                <w:rStyle w:val="ChSmallCaps"/>
              </w:rPr>
            </w:pPr>
            <w:r w:rsidRPr="0099608C">
              <w:rPr>
                <w:rStyle w:val="ChSmallCaps"/>
              </w:rPr>
              <w:t>3sg</w:t>
            </w:r>
          </w:p>
        </w:tc>
        <w:tc>
          <w:tcPr>
            <w:tcW w:w="567" w:type="dxa"/>
            <w:shd w:val="clear" w:color="auto" w:fill="auto"/>
          </w:tcPr>
          <w:p w14:paraId="03F6D53B" w14:textId="77777777" w:rsidR="00672641" w:rsidRPr="0099608C" w:rsidRDefault="00672641" w:rsidP="00F92B4E">
            <w:pPr>
              <w:pStyle w:val="GlossEng"/>
              <w:rPr>
                <w:rStyle w:val="ChSmallCaps"/>
              </w:rPr>
            </w:pPr>
            <w:r w:rsidRPr="0099608C">
              <w:rPr>
                <w:rStyle w:val="ChSmallCaps"/>
              </w:rPr>
              <w:t>poss</w:t>
            </w:r>
          </w:p>
        </w:tc>
        <w:tc>
          <w:tcPr>
            <w:tcW w:w="1930" w:type="dxa"/>
            <w:shd w:val="clear" w:color="auto" w:fill="auto"/>
          </w:tcPr>
          <w:p w14:paraId="2F5EE817" w14:textId="77777777" w:rsidR="00672641" w:rsidRPr="00191E5C" w:rsidRDefault="00672641" w:rsidP="00F92B4E">
            <w:pPr>
              <w:pStyle w:val="GlossEng"/>
            </w:pPr>
            <w:r w:rsidRPr="0099608C">
              <w:rPr>
                <w:rStyle w:val="ChSmallCaps"/>
              </w:rPr>
              <w:t>nmlz</w:t>
            </w:r>
            <w:r w:rsidRPr="0030684D">
              <w:t>–</w:t>
            </w:r>
            <w:r>
              <w:t>be.good</w:t>
            </w:r>
            <w:r w:rsidRPr="0030684D">
              <w:t>–</w:t>
            </w:r>
            <w:r w:rsidRPr="0099608C">
              <w:rPr>
                <w:rStyle w:val="ChSmallCaps"/>
              </w:rPr>
              <w:t>nmlz</w:t>
            </w:r>
          </w:p>
        </w:tc>
      </w:tr>
    </w:tbl>
    <w:p w14:paraId="3356B364" w14:textId="4FCD5492" w:rsidR="00672641" w:rsidRPr="00191E5C" w:rsidRDefault="00B7093A" w:rsidP="00672641">
      <w:pPr>
        <w:pStyle w:val="FreeTranslEng"/>
      </w:pPr>
      <w:r>
        <w:t>‘</w:t>
      </w:r>
      <w:r w:rsidR="00672641">
        <w:t>they still remember his</w:t>
      </w:r>
      <w:r w:rsidR="00672641" w:rsidRPr="002F2DF3">
        <w:t>/</w:t>
      </w:r>
      <w:r w:rsidR="00672641">
        <w:t xml:space="preserve">her </w:t>
      </w:r>
      <w:r w:rsidR="00672641" w:rsidRPr="003B48D7">
        <w:rPr>
          <w:rStyle w:val="ChBlueBold"/>
        </w:rPr>
        <w:t>goodness</w:t>
      </w:r>
      <w:r>
        <w:t>’</w:t>
      </w:r>
      <w:r w:rsidR="00672641">
        <w:t xml:space="preserve"> </w:t>
      </w:r>
      <w:r w:rsidR="00672641" w:rsidRPr="0049749B">
        <w:rPr>
          <w:rStyle w:val="ExampleSource"/>
        </w:rPr>
        <w:t>[</w:t>
      </w:r>
      <w:r w:rsidR="003F16F2">
        <w:rPr>
          <w:rStyle w:val="ExampleSource"/>
        </w:rPr>
        <w:t>081110-008-CvNP</w:t>
      </w:r>
      <w:r w:rsidR="00672641" w:rsidRPr="003B48D7">
        <w:rPr>
          <w:rStyle w:val="ExampleSource"/>
        </w:rPr>
        <w:t>.0261</w:t>
      </w:r>
      <w:r w:rsidR="00672641" w:rsidRPr="0049749B">
        <w:rPr>
          <w:rStyle w:val="ExampleSource"/>
        </w:rPr>
        <w:t>]</w:t>
      </w:r>
    </w:p>
    <w:tbl>
      <w:tblPr>
        <w:tblW w:w="6604" w:type="dxa"/>
        <w:tblCellMar>
          <w:left w:w="42" w:type="dxa"/>
          <w:right w:w="42" w:type="dxa"/>
        </w:tblCellMar>
        <w:tblLook w:val="01E0" w:firstRow="1" w:lastRow="1" w:firstColumn="1" w:lastColumn="1" w:noHBand="0" w:noVBand="0"/>
      </w:tblPr>
      <w:tblGrid>
        <w:gridCol w:w="709"/>
        <w:gridCol w:w="662"/>
        <w:gridCol w:w="718"/>
        <w:gridCol w:w="684"/>
        <w:gridCol w:w="701"/>
        <w:gridCol w:w="489"/>
        <w:gridCol w:w="567"/>
        <w:gridCol w:w="1251"/>
        <w:gridCol w:w="823"/>
      </w:tblGrid>
      <w:tr w:rsidR="00AC23C4" w:rsidRPr="00191E5C" w14:paraId="32FB6810" w14:textId="77777777" w:rsidTr="00AC23C4">
        <w:tc>
          <w:tcPr>
            <w:tcW w:w="709" w:type="dxa"/>
            <w:shd w:val="clear" w:color="auto" w:fill="auto"/>
          </w:tcPr>
          <w:p w14:paraId="202CE4D0" w14:textId="77777777" w:rsidR="00672641" w:rsidRPr="00AC23C4" w:rsidRDefault="00672641" w:rsidP="00672641">
            <w:pPr>
              <w:pStyle w:val="O0Nwnext"/>
              <w:rPr>
                <w:szCs w:val="19"/>
              </w:rPr>
            </w:pPr>
            <w:bookmarkStart w:id="1506" w:name="_Ref347318721"/>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3</w:t>
            </w:r>
            <w:r w:rsidRPr="00AC23C4">
              <w:rPr>
                <w:szCs w:val="19"/>
              </w:rPr>
              <w:fldChar w:fldCharType="end"/>
            </w:r>
            <w:r w:rsidRPr="00AC23C4">
              <w:rPr>
                <w:szCs w:val="19"/>
              </w:rPr>
              <w:t>)</w:t>
            </w:r>
            <w:bookmarkEnd w:id="1506"/>
          </w:p>
        </w:tc>
        <w:tc>
          <w:tcPr>
            <w:tcW w:w="662" w:type="dxa"/>
            <w:shd w:val="clear" w:color="auto" w:fill="auto"/>
          </w:tcPr>
          <w:p w14:paraId="7552BF19" w14:textId="77777777" w:rsidR="00672641" w:rsidRPr="00191E5C" w:rsidRDefault="00672641" w:rsidP="00672641">
            <w:pPr>
              <w:pStyle w:val="Text"/>
            </w:pPr>
            <w:r>
              <w:t>knapa</w:t>
            </w:r>
          </w:p>
        </w:tc>
        <w:tc>
          <w:tcPr>
            <w:tcW w:w="718" w:type="dxa"/>
            <w:shd w:val="clear" w:color="auto" w:fill="auto"/>
          </w:tcPr>
          <w:p w14:paraId="027A237D" w14:textId="77777777" w:rsidR="00672641" w:rsidRPr="00191E5C" w:rsidRDefault="00672641" w:rsidP="00672641">
            <w:pPr>
              <w:pStyle w:val="Text"/>
            </w:pPr>
            <w:r>
              <w:t>orang</w:t>
            </w:r>
          </w:p>
        </w:tc>
        <w:tc>
          <w:tcPr>
            <w:tcW w:w="684" w:type="dxa"/>
            <w:shd w:val="clear" w:color="auto" w:fill="auto"/>
          </w:tcPr>
          <w:p w14:paraId="22B01A33" w14:textId="77777777" w:rsidR="00672641" w:rsidRPr="00191E5C" w:rsidRDefault="00672641" w:rsidP="00672641">
            <w:pPr>
              <w:pStyle w:val="Text"/>
            </w:pPr>
            <w:r>
              <w:t>bilang</w:t>
            </w:r>
            <w:r w:rsidR="00B6706C">
              <w:t>,</w:t>
            </w:r>
          </w:p>
        </w:tc>
        <w:tc>
          <w:tcPr>
            <w:tcW w:w="701" w:type="dxa"/>
            <w:shd w:val="clear" w:color="auto" w:fill="auto"/>
          </w:tcPr>
          <w:p w14:paraId="58E9DB50" w14:textId="77777777" w:rsidR="00672641" w:rsidRPr="0020075E" w:rsidRDefault="00672641" w:rsidP="00672641">
            <w:pPr>
              <w:pStyle w:val="Text"/>
            </w:pPr>
            <w:r w:rsidRPr="0020075E">
              <w:t>adu</w:t>
            </w:r>
          </w:p>
        </w:tc>
        <w:tc>
          <w:tcPr>
            <w:tcW w:w="489" w:type="dxa"/>
            <w:shd w:val="clear" w:color="auto" w:fill="auto"/>
          </w:tcPr>
          <w:p w14:paraId="1E8F732B" w14:textId="77777777" w:rsidR="00672641" w:rsidRPr="00191E5C" w:rsidRDefault="00672641" w:rsidP="00672641">
            <w:pPr>
              <w:pStyle w:val="Text"/>
            </w:pPr>
            <w:r>
              <w:t>ko</w:t>
            </w:r>
          </w:p>
        </w:tc>
        <w:tc>
          <w:tcPr>
            <w:tcW w:w="567" w:type="dxa"/>
            <w:shd w:val="clear" w:color="auto" w:fill="auto"/>
          </w:tcPr>
          <w:p w14:paraId="0041E9B4" w14:textId="77777777" w:rsidR="00672641" w:rsidRPr="00191E5C" w:rsidRDefault="00672641" w:rsidP="00672641">
            <w:pPr>
              <w:pStyle w:val="Text"/>
            </w:pPr>
            <w:r>
              <w:t>pu</w:t>
            </w:r>
          </w:p>
        </w:tc>
        <w:tc>
          <w:tcPr>
            <w:tcW w:w="1251" w:type="dxa"/>
            <w:shd w:val="clear" w:color="auto" w:fill="auto"/>
          </w:tcPr>
          <w:p w14:paraId="7BAF50E4" w14:textId="77777777" w:rsidR="00672641" w:rsidRPr="00191E5C" w:rsidRDefault="00672641" w:rsidP="00672641">
            <w:pPr>
              <w:pStyle w:val="Text"/>
            </w:pPr>
            <w:r>
              <w:t>sifat</w:t>
            </w:r>
          </w:p>
        </w:tc>
        <w:tc>
          <w:tcPr>
            <w:tcW w:w="823" w:type="dxa"/>
            <w:shd w:val="clear" w:color="auto" w:fill="auto"/>
          </w:tcPr>
          <w:p w14:paraId="0FBF2502" w14:textId="77777777" w:rsidR="00672641" w:rsidRPr="0020075E" w:rsidRDefault="00672641" w:rsidP="00672641">
            <w:pPr>
              <w:pStyle w:val="Text"/>
              <w:rPr>
                <w:rStyle w:val="ChBlueBold"/>
              </w:rPr>
            </w:pPr>
            <w:r w:rsidRPr="0020075E">
              <w:rPr>
                <w:rStyle w:val="ChBlueBold"/>
              </w:rPr>
              <w:t>baik</w:t>
            </w:r>
          </w:p>
        </w:tc>
      </w:tr>
      <w:tr w:rsidR="00AC23C4" w:rsidRPr="00191E5C" w14:paraId="2371C44B" w14:textId="77777777" w:rsidTr="00AC23C4">
        <w:tc>
          <w:tcPr>
            <w:tcW w:w="709" w:type="dxa"/>
            <w:shd w:val="clear" w:color="auto" w:fill="auto"/>
          </w:tcPr>
          <w:p w14:paraId="71D3F956" w14:textId="77777777" w:rsidR="00672641" w:rsidRPr="00191E5C" w:rsidRDefault="00672641" w:rsidP="00672641">
            <w:pPr>
              <w:pStyle w:val="GlossEng"/>
            </w:pPr>
          </w:p>
        </w:tc>
        <w:tc>
          <w:tcPr>
            <w:tcW w:w="662" w:type="dxa"/>
            <w:shd w:val="clear" w:color="auto" w:fill="auto"/>
          </w:tcPr>
          <w:p w14:paraId="6C115C0A" w14:textId="77777777" w:rsidR="00672641" w:rsidRPr="00191E5C" w:rsidRDefault="00672641" w:rsidP="00672641">
            <w:pPr>
              <w:pStyle w:val="GlossEng"/>
            </w:pPr>
            <w:r>
              <w:t>why</w:t>
            </w:r>
          </w:p>
        </w:tc>
        <w:tc>
          <w:tcPr>
            <w:tcW w:w="718" w:type="dxa"/>
            <w:shd w:val="clear" w:color="auto" w:fill="auto"/>
          </w:tcPr>
          <w:p w14:paraId="7104D8F3" w14:textId="77777777" w:rsidR="00672641" w:rsidRPr="00191E5C" w:rsidRDefault="00672641" w:rsidP="00672641">
            <w:pPr>
              <w:pStyle w:val="GlossEng"/>
            </w:pPr>
            <w:r>
              <w:t>person</w:t>
            </w:r>
          </w:p>
        </w:tc>
        <w:tc>
          <w:tcPr>
            <w:tcW w:w="684" w:type="dxa"/>
            <w:shd w:val="clear" w:color="auto" w:fill="auto"/>
          </w:tcPr>
          <w:p w14:paraId="6203E314" w14:textId="77777777" w:rsidR="00672641" w:rsidRPr="00191E5C" w:rsidRDefault="00672641" w:rsidP="00672641">
            <w:pPr>
              <w:pStyle w:val="GlossEng"/>
            </w:pPr>
            <w:r>
              <w:t>say</w:t>
            </w:r>
          </w:p>
        </w:tc>
        <w:tc>
          <w:tcPr>
            <w:tcW w:w="701" w:type="dxa"/>
            <w:shd w:val="clear" w:color="auto" w:fill="auto"/>
          </w:tcPr>
          <w:p w14:paraId="4A2B5965" w14:textId="77777777" w:rsidR="00672641" w:rsidRPr="00191E5C" w:rsidRDefault="00672641" w:rsidP="00672641">
            <w:pPr>
              <w:pStyle w:val="GlossEng"/>
            </w:pPr>
            <w:r>
              <w:t>oh.no!</w:t>
            </w:r>
          </w:p>
        </w:tc>
        <w:tc>
          <w:tcPr>
            <w:tcW w:w="489" w:type="dxa"/>
            <w:shd w:val="clear" w:color="auto" w:fill="auto"/>
          </w:tcPr>
          <w:p w14:paraId="7C115D71" w14:textId="77777777" w:rsidR="00672641" w:rsidRPr="0099608C" w:rsidRDefault="00672641" w:rsidP="00672641">
            <w:pPr>
              <w:pStyle w:val="GlossEng"/>
              <w:rPr>
                <w:rStyle w:val="ChSmallCaps"/>
              </w:rPr>
            </w:pPr>
            <w:r w:rsidRPr="0099608C">
              <w:rPr>
                <w:rStyle w:val="ChSmallCaps"/>
              </w:rPr>
              <w:t>2sg</w:t>
            </w:r>
          </w:p>
        </w:tc>
        <w:tc>
          <w:tcPr>
            <w:tcW w:w="567" w:type="dxa"/>
            <w:shd w:val="clear" w:color="auto" w:fill="auto"/>
          </w:tcPr>
          <w:p w14:paraId="413AAB84" w14:textId="77777777" w:rsidR="00672641" w:rsidRPr="0099608C" w:rsidRDefault="00672641" w:rsidP="00672641">
            <w:pPr>
              <w:pStyle w:val="GlossEng"/>
              <w:rPr>
                <w:rStyle w:val="ChSmallCaps"/>
              </w:rPr>
            </w:pPr>
            <w:r w:rsidRPr="0099608C">
              <w:rPr>
                <w:rStyle w:val="ChSmallCaps"/>
              </w:rPr>
              <w:t>poss</w:t>
            </w:r>
          </w:p>
        </w:tc>
        <w:tc>
          <w:tcPr>
            <w:tcW w:w="1251" w:type="dxa"/>
            <w:shd w:val="clear" w:color="auto" w:fill="auto"/>
          </w:tcPr>
          <w:p w14:paraId="02D2BD59" w14:textId="77777777" w:rsidR="00672641" w:rsidRPr="00191E5C" w:rsidRDefault="00672641" w:rsidP="00672641">
            <w:pPr>
              <w:pStyle w:val="GlossEng"/>
            </w:pPr>
            <w:r>
              <w:t>characteristic</w:t>
            </w:r>
          </w:p>
        </w:tc>
        <w:tc>
          <w:tcPr>
            <w:tcW w:w="823" w:type="dxa"/>
            <w:shd w:val="clear" w:color="auto" w:fill="auto"/>
          </w:tcPr>
          <w:p w14:paraId="69B6C35D" w14:textId="77777777" w:rsidR="00672641" w:rsidRPr="00191E5C" w:rsidRDefault="00672641" w:rsidP="00672641">
            <w:pPr>
              <w:pStyle w:val="GlossEng"/>
            </w:pPr>
            <w:r>
              <w:t>be.good</w:t>
            </w:r>
          </w:p>
        </w:tc>
      </w:tr>
    </w:tbl>
    <w:p w14:paraId="5E84453D" w14:textId="696F5FF2" w:rsidR="00672641" w:rsidRDefault="00B7093A" w:rsidP="00672641">
      <w:pPr>
        <w:pStyle w:val="FreeTranslEng"/>
      </w:pPr>
      <w:r>
        <w:t>‘</w:t>
      </w:r>
      <w:r w:rsidR="00672641">
        <w:t xml:space="preserve">why do people say, </w:t>
      </w:r>
      <w:r>
        <w:t>‘</w:t>
      </w:r>
      <w:r w:rsidR="00672641">
        <w:t xml:space="preserve">oh no, your character is </w:t>
      </w:r>
      <w:r w:rsidR="00672641" w:rsidRPr="0020075E">
        <w:rPr>
          <w:rStyle w:val="ChBlueBold"/>
        </w:rPr>
        <w:t>good</w:t>
      </w:r>
      <w:r>
        <w:t>’’</w:t>
      </w:r>
      <w:r w:rsidR="00672641">
        <w:t xml:space="preserve"> </w:t>
      </w:r>
      <w:r w:rsidR="00672641" w:rsidRPr="00F16332">
        <w:rPr>
          <w:rStyle w:val="ExampleSource"/>
        </w:rPr>
        <w:t>[</w:t>
      </w:r>
      <w:r w:rsidR="003F16F2">
        <w:rPr>
          <w:rStyle w:val="ExampleSource"/>
        </w:rPr>
        <w:t>081110-008-CvNP</w:t>
      </w:r>
      <w:r w:rsidR="00672641" w:rsidRPr="0020075E">
        <w:rPr>
          <w:rStyle w:val="ExampleSource"/>
        </w:rPr>
        <w:t>.0134</w:t>
      </w:r>
      <w:r w:rsidR="00672641" w:rsidRPr="00F16332">
        <w:rPr>
          <w:rStyle w:val="ExampleSource"/>
        </w:rPr>
        <w:t>]</w:t>
      </w:r>
    </w:p>
    <w:p w14:paraId="136126C1" w14:textId="73D9C348" w:rsidR="00672641" w:rsidRDefault="00672641" w:rsidP="0058430C">
      <w:pPr>
        <w:pStyle w:val="Body0005after"/>
      </w:pPr>
      <w:r>
        <w:t xml:space="preserve">As an extension of its function to derive nouns that denote stable states or attributes, five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circumfixed lexemes with verbal bases receive an accidental verbal reading, as listed in </w:t>
      </w:r>
      <w:r>
        <w:fldChar w:fldCharType="begin"/>
      </w:r>
      <w:r>
        <w:instrText xml:space="preserve"> REF _Ref347321075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3</w:t>
      </w:r>
      <w:r>
        <w:fldChar w:fldCharType="end"/>
      </w:r>
      <w:r>
        <w:t>.</w:t>
      </w:r>
      <w:r>
        <w:rPr>
          <w:rStyle w:val="FootnoteReference"/>
        </w:rPr>
        <w:footnoteReference w:id="129"/>
      </w:r>
      <w:r>
        <w:t xml:space="preserve"> That is, these items indicate that the referent has undergone </w:t>
      </w:r>
      <w:r w:rsidRPr="00116CE9">
        <w:rPr>
          <w:lang w:eastAsia="en-US"/>
        </w:rPr>
        <w:t xml:space="preserve">an </w:t>
      </w:r>
      <w:r w:rsidR="003F6386" w:rsidRPr="00870B79">
        <w:t xml:space="preserve">accidental </w:t>
      </w:r>
      <w:r w:rsidR="003F6386">
        <w:t xml:space="preserve">or </w:t>
      </w:r>
      <w:r w:rsidR="003F6386" w:rsidRPr="00870B79">
        <w:t xml:space="preserve">unintentional </w:t>
      </w:r>
      <w:r>
        <w:t>action</w:t>
      </w:r>
      <w:r>
        <w:rPr>
          <w:lang w:eastAsia="en-US"/>
        </w:rPr>
        <w:t xml:space="preserve"> or event</w:t>
      </w:r>
      <w:r>
        <w:t xml:space="preserve">, such as </w:t>
      </w:r>
      <w:r w:rsidRPr="00CB1476">
        <w:rPr>
          <w:rStyle w:val="ChItalBold"/>
        </w:rPr>
        <w:t>keliatan</w:t>
      </w:r>
      <w:r w:rsidR="00055929">
        <w:rPr>
          <w:rStyle w:val="ChItalBold"/>
        </w:rPr>
        <w:t>g</w:t>
      </w:r>
      <w:r>
        <w:t xml:space="preserve"> </w:t>
      </w:r>
      <w:r w:rsidR="00B7093A">
        <w:t>‘</w:t>
      </w:r>
      <w:r>
        <w:t>be visible</w:t>
      </w:r>
      <w:r w:rsidR="00B7093A">
        <w:t>’</w:t>
      </w:r>
      <w:r>
        <w:t xml:space="preserve"> or </w:t>
      </w:r>
      <w:r>
        <w:rPr>
          <w:rStyle w:val="ChItalBold"/>
        </w:rPr>
        <w:t>ketinggalan</w:t>
      </w:r>
      <w:r w:rsidR="00055929">
        <w:rPr>
          <w:rStyle w:val="ChItalBold"/>
        </w:rPr>
        <w:t>g</w:t>
      </w:r>
      <w:r>
        <w:t xml:space="preserve"> </w:t>
      </w:r>
      <w:r w:rsidR="00B7093A">
        <w:t>‘</w:t>
      </w:r>
      <w:r>
        <w:t>be left behind</w:t>
      </w:r>
      <w:r w:rsidR="00B7093A">
        <w:t>’</w:t>
      </w:r>
      <w:r>
        <w:t xml:space="preserve">. An example is presented in </w:t>
      </w:r>
      <w:r>
        <w:rPr>
          <w:lang w:eastAsia="en-US"/>
        </w:rPr>
        <w:fldChar w:fldCharType="begin"/>
      </w:r>
      <w:r>
        <w:rPr>
          <w:lang w:eastAsia="en-US"/>
        </w:rPr>
        <w:instrText xml:space="preserve"> REF _Ref349723492 \h </w:instrText>
      </w:r>
      <w:r>
        <w:rPr>
          <w:lang w:eastAsia="en-US"/>
        </w:rPr>
      </w:r>
      <w:r>
        <w:rPr>
          <w:lang w:eastAsia="en-US"/>
        </w:rPr>
        <w:fldChar w:fldCharType="separate"/>
      </w:r>
      <w:r w:rsidR="00154D81" w:rsidRPr="00110B09">
        <w:t>(</w:t>
      </w:r>
      <w:r w:rsidR="00154D81">
        <w:rPr>
          <w:noProof/>
          <w:szCs w:val="19"/>
        </w:rPr>
        <w:t>74</w:t>
      </w:r>
      <w:r w:rsidR="00154D81" w:rsidRPr="00AC23C4">
        <w:rPr>
          <w:szCs w:val="19"/>
        </w:rPr>
        <w:t>)</w:t>
      </w:r>
      <w:r>
        <w:rPr>
          <w:lang w:eastAsia="en-US"/>
        </w:rPr>
        <w:fldChar w:fldCharType="end"/>
      </w:r>
      <w:r>
        <w:t xml:space="preserve">. </w:t>
      </w:r>
      <w:r>
        <w:rPr>
          <w:szCs w:val="19"/>
        </w:rPr>
        <w:t xml:space="preserve">All five affixed lexemes are </w:t>
      </w:r>
      <w:r>
        <w:rPr>
          <w:lang w:eastAsia="en-US"/>
        </w:rPr>
        <w:t xml:space="preserve">low frequency words, attested with less than 20 tokens. Besides, </w:t>
      </w:r>
      <w:r w:rsidRPr="00E4451A">
        <w:rPr>
          <w:szCs w:val="19"/>
        </w:rPr>
        <w:t xml:space="preserve">the token frequencies for the respective bases are (much) higher for </w:t>
      </w:r>
      <w:r>
        <w:rPr>
          <w:szCs w:val="19"/>
        </w:rPr>
        <w:t xml:space="preserve">all </w:t>
      </w:r>
      <w:r w:rsidRPr="00E4451A">
        <w:rPr>
          <w:szCs w:val="19"/>
        </w:rPr>
        <w:t xml:space="preserve">of the derived </w:t>
      </w:r>
      <w:r>
        <w:rPr>
          <w:szCs w:val="19"/>
        </w:rPr>
        <w:t xml:space="preserve">words. </w:t>
      </w:r>
      <w:r>
        <w:t>Two of the five accidental verbs were tentatively classified as SI-</w:t>
      </w:r>
      <w:r>
        <w:rPr>
          <w:lang w:eastAsia="en-US"/>
        </w:rPr>
        <w:t>borrowings</w:t>
      </w:r>
      <w:r>
        <w:t xml:space="preserve">; in </w:t>
      </w:r>
      <w:r>
        <w:fldChar w:fldCharType="begin"/>
      </w:r>
      <w:r>
        <w:instrText xml:space="preserve"> REF _Ref347321075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3</w:t>
      </w:r>
      <w:r>
        <w:fldChar w:fldCharType="end"/>
      </w:r>
      <w:r>
        <w:t xml:space="preserve"> these items are underlined.</w:t>
      </w:r>
    </w:p>
    <w:p w14:paraId="11187BAE" w14:textId="77777777" w:rsidR="00672641" w:rsidRPr="0090507A" w:rsidRDefault="00672641" w:rsidP="00672641">
      <w:pPr>
        <w:pStyle w:val="Caption"/>
        <w:rPr>
          <w:szCs w:val="19"/>
        </w:rPr>
      </w:pPr>
      <w:bookmarkStart w:id="1510" w:name="_Ref347321075"/>
      <w:r w:rsidRPr="0090507A">
        <w:rPr>
          <w:szCs w:val="19"/>
        </w:rPr>
        <w:lastRenderedPageBreak/>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3</w:t>
      </w:r>
      <w:r w:rsidR="00F207A1">
        <w:rPr>
          <w:szCs w:val="19"/>
        </w:rPr>
        <w:fldChar w:fldCharType="end"/>
      </w:r>
      <w:bookmarkEnd w:id="1510"/>
      <w:r w:rsidRPr="0090507A">
        <w:rPr>
          <w:szCs w:val="19"/>
        </w:rPr>
        <w:t>:</w:t>
      </w:r>
      <w:r w:rsidRPr="0090507A">
        <w:rPr>
          <w:szCs w:val="19"/>
        </w:rPr>
        <w:tab/>
        <w:t xml:space="preserve">Verbs with circumfix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Pr="0090507A">
        <w:rPr>
          <w:szCs w:val="19"/>
        </w:rPr>
        <w:t xml:space="preserve"> </w:t>
      </w:r>
      <w:r>
        <w:rPr>
          <w:szCs w:val="19"/>
        </w:rPr>
        <w:t xml:space="preserve">with </w:t>
      </w:r>
      <w:r w:rsidRPr="0090507A">
        <w:rPr>
          <w:szCs w:val="19"/>
        </w:rPr>
        <w:t>verbal bases</w:t>
      </w:r>
    </w:p>
    <w:tbl>
      <w:tblPr>
        <w:tblW w:w="6464" w:type="dxa"/>
        <w:tblInd w:w="170" w:type="dxa"/>
        <w:tblBorders>
          <w:bottom w:val="single" w:sz="4" w:space="0" w:color="auto"/>
        </w:tblBorders>
        <w:tblLayout w:type="fixed"/>
        <w:tblLook w:val="01E0" w:firstRow="1" w:lastRow="1" w:firstColumn="1" w:lastColumn="1" w:noHBand="0" w:noVBand="0"/>
      </w:tblPr>
      <w:tblGrid>
        <w:gridCol w:w="822"/>
        <w:gridCol w:w="964"/>
        <w:gridCol w:w="1304"/>
        <w:gridCol w:w="1588"/>
        <w:gridCol w:w="1077"/>
        <w:gridCol w:w="709"/>
      </w:tblGrid>
      <w:tr w:rsidR="00AC23C4" w:rsidRPr="00AC23C4" w14:paraId="6EB2E8E8" w14:textId="77777777" w:rsidTr="00811C02">
        <w:trPr>
          <w:tblHeader/>
        </w:trPr>
        <w:tc>
          <w:tcPr>
            <w:tcW w:w="822" w:type="dxa"/>
            <w:tcBorders>
              <w:top w:val="single" w:sz="4" w:space="0" w:color="auto"/>
              <w:bottom w:val="single" w:sz="4" w:space="0" w:color="auto"/>
            </w:tcBorders>
            <w:shd w:val="clear" w:color="auto" w:fill="auto"/>
          </w:tcPr>
          <w:p w14:paraId="734D7336" w14:textId="77777777" w:rsidR="00672641" w:rsidRPr="00AC23C4" w:rsidRDefault="00672641" w:rsidP="00672641">
            <w:pPr>
              <w:pStyle w:val="TableHd"/>
              <w:rPr>
                <w:szCs w:val="19"/>
              </w:rPr>
            </w:pPr>
            <w:r w:rsidRPr="00AC23C4">
              <w:rPr>
                <w:szCs w:val="19"/>
              </w:rPr>
              <w:t>BW</w:t>
            </w:r>
          </w:p>
        </w:tc>
        <w:tc>
          <w:tcPr>
            <w:tcW w:w="964" w:type="dxa"/>
            <w:tcBorders>
              <w:top w:val="single" w:sz="4" w:space="0" w:color="auto"/>
              <w:bottom w:val="single" w:sz="4" w:space="0" w:color="auto"/>
            </w:tcBorders>
            <w:shd w:val="clear" w:color="auto" w:fill="auto"/>
          </w:tcPr>
          <w:p w14:paraId="7D49D6E0" w14:textId="77777777" w:rsidR="00672641" w:rsidRPr="00AC23C4" w:rsidRDefault="00672641" w:rsidP="00672641">
            <w:pPr>
              <w:pStyle w:val="TableHd"/>
              <w:rPr>
                <w:szCs w:val="19"/>
              </w:rPr>
            </w:pPr>
            <w:r w:rsidRPr="00AC23C4">
              <w:rPr>
                <w:szCs w:val="19"/>
              </w:rPr>
              <w:t>Gloss</w:t>
            </w:r>
          </w:p>
        </w:tc>
        <w:tc>
          <w:tcPr>
            <w:tcW w:w="1304" w:type="dxa"/>
            <w:tcBorders>
              <w:top w:val="single" w:sz="4" w:space="0" w:color="auto"/>
              <w:bottom w:val="single" w:sz="4" w:space="0" w:color="auto"/>
            </w:tcBorders>
            <w:shd w:val="clear" w:color="auto" w:fill="auto"/>
          </w:tcPr>
          <w:p w14:paraId="14C53DBF" w14:textId="77777777" w:rsidR="00672641" w:rsidRPr="00AC23C4" w:rsidRDefault="00672641" w:rsidP="00672641">
            <w:pPr>
              <w:pStyle w:val="TableHd"/>
              <w:rPr>
                <w:szCs w:val="19"/>
              </w:rPr>
            </w:pPr>
            <w:r w:rsidRPr="00AC23C4">
              <w:rPr>
                <w:szCs w:val="19"/>
              </w:rPr>
              <w:t>Item</w:t>
            </w:r>
          </w:p>
        </w:tc>
        <w:tc>
          <w:tcPr>
            <w:tcW w:w="1588" w:type="dxa"/>
            <w:tcBorders>
              <w:top w:val="single" w:sz="4" w:space="0" w:color="auto"/>
              <w:bottom w:val="single" w:sz="4" w:space="0" w:color="auto"/>
            </w:tcBorders>
            <w:shd w:val="clear" w:color="auto" w:fill="auto"/>
          </w:tcPr>
          <w:p w14:paraId="6DDE914A" w14:textId="77777777" w:rsidR="00672641" w:rsidRPr="00AC23C4" w:rsidRDefault="00672641" w:rsidP="00672641">
            <w:pPr>
              <w:pStyle w:val="TableHd"/>
              <w:rPr>
                <w:szCs w:val="19"/>
              </w:rPr>
            </w:pPr>
            <w:r w:rsidRPr="00AC23C4">
              <w:rPr>
                <w:szCs w:val="19"/>
              </w:rPr>
              <w:t>Gloss</w:t>
            </w:r>
          </w:p>
        </w:tc>
        <w:tc>
          <w:tcPr>
            <w:tcW w:w="1077" w:type="dxa"/>
            <w:tcBorders>
              <w:top w:val="single" w:sz="4" w:space="0" w:color="auto"/>
              <w:bottom w:val="single" w:sz="4" w:space="0" w:color="auto"/>
            </w:tcBorders>
            <w:shd w:val="clear" w:color="auto" w:fill="auto"/>
          </w:tcPr>
          <w:p w14:paraId="0E78B9F9" w14:textId="77777777" w:rsidR="00672641" w:rsidRPr="00AC23C4" w:rsidRDefault="005C7926" w:rsidP="00672641">
            <w:pPr>
              <w:pStyle w:val="TableHd"/>
              <w:rPr>
                <w:szCs w:val="19"/>
              </w:rPr>
            </w:pPr>
            <w:r w:rsidRPr="00AC23C4">
              <w:rPr>
                <w:rStyle w:val="ChItalBold"/>
                <w:szCs w:val="19"/>
              </w:rPr>
              <w:t>ke</w:t>
            </w:r>
            <w:r w:rsidRPr="00F15632">
              <w:rPr>
                <w:rStyle w:val="ChItalBold"/>
              </w:rPr>
              <w:t>­</w:t>
            </w:r>
            <w:r w:rsidRPr="00962F1E">
              <w:t>/</w:t>
            </w:r>
            <w:r w:rsidRPr="00F15632">
              <w:rPr>
                <w:rStyle w:val="ChItalBold"/>
              </w:rPr>
              <w:t>­</w:t>
            </w:r>
            <w:r w:rsidRPr="00AC23C4">
              <w:rPr>
                <w:rStyle w:val="ChItalBold"/>
                <w:szCs w:val="19"/>
              </w:rPr>
              <w:t>ang</w:t>
            </w:r>
            <w:r w:rsidR="00672641" w:rsidRPr="00AC23C4">
              <w:rPr>
                <w:szCs w:val="19"/>
              </w:rPr>
              <w:t xml:space="preserve"> #</w:t>
            </w:r>
          </w:p>
        </w:tc>
        <w:tc>
          <w:tcPr>
            <w:tcW w:w="709" w:type="dxa"/>
            <w:tcBorders>
              <w:top w:val="single" w:sz="4" w:space="0" w:color="auto"/>
              <w:bottom w:val="single" w:sz="4" w:space="0" w:color="auto"/>
            </w:tcBorders>
            <w:shd w:val="clear" w:color="auto" w:fill="auto"/>
          </w:tcPr>
          <w:p w14:paraId="4883431F" w14:textId="77777777" w:rsidR="00672641" w:rsidRPr="00AC23C4" w:rsidRDefault="00672641" w:rsidP="00672641">
            <w:pPr>
              <w:pStyle w:val="TableHd"/>
              <w:rPr>
                <w:sz w:val="19"/>
                <w:szCs w:val="19"/>
              </w:rPr>
            </w:pPr>
            <w:r w:rsidRPr="00AC23C4">
              <w:rPr>
                <w:szCs w:val="19"/>
              </w:rPr>
              <w:t>BW #</w:t>
            </w:r>
          </w:p>
        </w:tc>
      </w:tr>
      <w:tr w:rsidR="00AC23C4" w:rsidRPr="00121F63" w14:paraId="36729225" w14:textId="77777777" w:rsidTr="00811C02">
        <w:tc>
          <w:tcPr>
            <w:tcW w:w="822" w:type="dxa"/>
            <w:tcBorders>
              <w:top w:val="single" w:sz="4" w:space="0" w:color="auto"/>
            </w:tcBorders>
            <w:shd w:val="clear" w:color="auto" w:fill="auto"/>
          </w:tcPr>
          <w:p w14:paraId="609DF4A8" w14:textId="77777777" w:rsidR="00672641" w:rsidRPr="00AC23C4" w:rsidRDefault="00672641" w:rsidP="00672641">
            <w:pPr>
              <w:pStyle w:val="TableCell2-0Break"/>
              <w:rPr>
                <w:rStyle w:val="ChItalBold"/>
                <w:szCs w:val="19"/>
              </w:rPr>
            </w:pPr>
            <w:r w:rsidRPr="00AC23C4">
              <w:rPr>
                <w:rStyle w:val="ChItalBold"/>
                <w:szCs w:val="19"/>
              </w:rPr>
              <w:t>liat</w:t>
            </w:r>
          </w:p>
        </w:tc>
        <w:tc>
          <w:tcPr>
            <w:tcW w:w="964" w:type="dxa"/>
            <w:tcBorders>
              <w:top w:val="single" w:sz="4" w:space="0" w:color="auto"/>
            </w:tcBorders>
            <w:shd w:val="clear" w:color="auto" w:fill="auto"/>
          </w:tcPr>
          <w:p w14:paraId="26BFABEC" w14:textId="7E8CC481" w:rsidR="00672641" w:rsidRPr="00121F63" w:rsidRDefault="00B7093A" w:rsidP="00672641">
            <w:pPr>
              <w:pStyle w:val="TableCell2-0Break"/>
            </w:pPr>
            <w:r>
              <w:t>‘</w:t>
            </w:r>
            <w:r w:rsidR="00672641" w:rsidRPr="00121F63">
              <w:t>see</w:t>
            </w:r>
            <w:r>
              <w:t>’</w:t>
            </w:r>
          </w:p>
        </w:tc>
        <w:tc>
          <w:tcPr>
            <w:tcW w:w="1304" w:type="dxa"/>
            <w:tcBorders>
              <w:top w:val="single" w:sz="4" w:space="0" w:color="auto"/>
            </w:tcBorders>
            <w:shd w:val="clear" w:color="auto" w:fill="auto"/>
          </w:tcPr>
          <w:p w14:paraId="22333CE0" w14:textId="77777777" w:rsidR="00672641" w:rsidRPr="00121F63" w:rsidRDefault="00672641" w:rsidP="00672641">
            <w:pPr>
              <w:pStyle w:val="TableCell2-0Break"/>
              <w:rPr>
                <w:rStyle w:val="ChItalBoldUndl"/>
              </w:rPr>
            </w:pPr>
            <w:r w:rsidRPr="00121F63">
              <w:rPr>
                <w:rStyle w:val="ChItalBold"/>
              </w:rPr>
              <w:t>keliatan</w:t>
            </w:r>
            <w:r w:rsidR="00B6706C">
              <w:rPr>
                <w:rStyle w:val="ChItalBold"/>
              </w:rPr>
              <w:t>g</w:t>
            </w:r>
          </w:p>
        </w:tc>
        <w:tc>
          <w:tcPr>
            <w:tcW w:w="1588" w:type="dxa"/>
            <w:tcBorders>
              <w:top w:val="single" w:sz="4" w:space="0" w:color="auto"/>
            </w:tcBorders>
            <w:shd w:val="clear" w:color="auto" w:fill="auto"/>
          </w:tcPr>
          <w:p w14:paraId="22B3236F" w14:textId="43C922FB" w:rsidR="00672641" w:rsidRPr="00121F63" w:rsidRDefault="00B7093A" w:rsidP="00672641">
            <w:pPr>
              <w:pStyle w:val="TableCell2-0Break"/>
            </w:pPr>
            <w:r>
              <w:t>‘</w:t>
            </w:r>
            <w:r w:rsidR="00672641" w:rsidRPr="00121F63">
              <w:t>be visible</w:t>
            </w:r>
            <w:r>
              <w:t>’</w:t>
            </w:r>
          </w:p>
        </w:tc>
        <w:tc>
          <w:tcPr>
            <w:tcW w:w="1077" w:type="dxa"/>
            <w:tcBorders>
              <w:top w:val="single" w:sz="4" w:space="0" w:color="auto"/>
            </w:tcBorders>
            <w:shd w:val="clear" w:color="auto" w:fill="auto"/>
          </w:tcPr>
          <w:p w14:paraId="4D632CCB" w14:textId="77777777" w:rsidR="00672641" w:rsidRPr="00121F63" w:rsidRDefault="00672641" w:rsidP="00AC23C4">
            <w:pPr>
              <w:pStyle w:val="TableCell2-0Break"/>
              <w:ind w:right="85"/>
              <w:jc w:val="right"/>
            </w:pPr>
            <w:r w:rsidRPr="00121F63">
              <w:t>6</w:t>
            </w:r>
          </w:p>
        </w:tc>
        <w:tc>
          <w:tcPr>
            <w:tcW w:w="709" w:type="dxa"/>
            <w:tcBorders>
              <w:top w:val="single" w:sz="4" w:space="0" w:color="auto"/>
            </w:tcBorders>
            <w:shd w:val="clear" w:color="auto" w:fill="auto"/>
          </w:tcPr>
          <w:p w14:paraId="70BA4EEB" w14:textId="77777777" w:rsidR="00672641" w:rsidRPr="00121F63" w:rsidRDefault="00672641" w:rsidP="00AC23C4">
            <w:pPr>
              <w:pStyle w:val="TableCell2-0Break"/>
              <w:ind w:right="85"/>
              <w:jc w:val="right"/>
            </w:pPr>
            <w:r w:rsidRPr="00121F63">
              <w:t>467</w:t>
            </w:r>
          </w:p>
        </w:tc>
      </w:tr>
      <w:tr w:rsidR="00AC23C4" w:rsidRPr="00AC23C4" w14:paraId="658EC2FA" w14:textId="77777777" w:rsidTr="00811C02">
        <w:tc>
          <w:tcPr>
            <w:tcW w:w="822" w:type="dxa"/>
            <w:shd w:val="clear" w:color="auto" w:fill="auto"/>
          </w:tcPr>
          <w:p w14:paraId="645D6A2F" w14:textId="77777777" w:rsidR="00672641" w:rsidRPr="00AC23C4" w:rsidRDefault="00672641" w:rsidP="00AC23C4">
            <w:pPr>
              <w:autoSpaceDE w:val="0"/>
              <w:autoSpaceDN w:val="0"/>
              <w:adjustRightInd w:val="0"/>
              <w:rPr>
                <w:rStyle w:val="ChItalBold"/>
                <w:szCs w:val="19"/>
              </w:rPr>
            </w:pPr>
            <w:r w:rsidRPr="00AC23C4">
              <w:rPr>
                <w:rStyle w:val="ChItalBold"/>
                <w:szCs w:val="19"/>
              </w:rPr>
              <w:t>tinggal</w:t>
            </w:r>
          </w:p>
        </w:tc>
        <w:tc>
          <w:tcPr>
            <w:tcW w:w="964" w:type="dxa"/>
            <w:shd w:val="clear" w:color="auto" w:fill="auto"/>
          </w:tcPr>
          <w:p w14:paraId="6EBF779F" w14:textId="5F27638E" w:rsidR="00672641" w:rsidRPr="00AC23C4" w:rsidRDefault="00B7093A" w:rsidP="00672641">
            <w:pPr>
              <w:rPr>
                <w:szCs w:val="19"/>
              </w:rPr>
            </w:pPr>
            <w:r>
              <w:rPr>
                <w:szCs w:val="19"/>
              </w:rPr>
              <w:t>‘</w:t>
            </w:r>
            <w:r w:rsidR="00672641" w:rsidRPr="00AC23C4">
              <w:rPr>
                <w:szCs w:val="19"/>
              </w:rPr>
              <w:t>stay</w:t>
            </w:r>
            <w:r>
              <w:rPr>
                <w:szCs w:val="19"/>
              </w:rPr>
              <w:t>’</w:t>
            </w:r>
          </w:p>
        </w:tc>
        <w:tc>
          <w:tcPr>
            <w:tcW w:w="1304" w:type="dxa"/>
            <w:shd w:val="clear" w:color="auto" w:fill="auto"/>
          </w:tcPr>
          <w:p w14:paraId="425CF3D7" w14:textId="77777777" w:rsidR="00672641" w:rsidRPr="00121F63" w:rsidRDefault="00672641" w:rsidP="00AC23C4">
            <w:pPr>
              <w:autoSpaceDE w:val="0"/>
              <w:autoSpaceDN w:val="0"/>
              <w:adjustRightInd w:val="0"/>
              <w:rPr>
                <w:rStyle w:val="ChItalBoldUndl"/>
              </w:rPr>
            </w:pPr>
            <w:r w:rsidRPr="00121F63">
              <w:rPr>
                <w:rStyle w:val="ChItalBold"/>
              </w:rPr>
              <w:t>ketinggalan</w:t>
            </w:r>
            <w:r w:rsidR="00B6706C">
              <w:rPr>
                <w:rStyle w:val="ChItalBold"/>
              </w:rPr>
              <w:t>g</w:t>
            </w:r>
          </w:p>
        </w:tc>
        <w:tc>
          <w:tcPr>
            <w:tcW w:w="1588" w:type="dxa"/>
            <w:shd w:val="clear" w:color="auto" w:fill="auto"/>
          </w:tcPr>
          <w:p w14:paraId="03035A4C" w14:textId="63D8A1D2" w:rsidR="00672641" w:rsidRPr="00AC23C4" w:rsidRDefault="00B7093A" w:rsidP="00AC23C4">
            <w:pPr>
              <w:autoSpaceDE w:val="0"/>
              <w:autoSpaceDN w:val="0"/>
              <w:adjustRightInd w:val="0"/>
              <w:rPr>
                <w:szCs w:val="19"/>
              </w:rPr>
            </w:pPr>
            <w:r>
              <w:rPr>
                <w:szCs w:val="19"/>
              </w:rPr>
              <w:t>‘</w:t>
            </w:r>
            <w:r w:rsidR="00672641" w:rsidRPr="00AC23C4">
              <w:rPr>
                <w:szCs w:val="19"/>
              </w:rPr>
              <w:t>be left behind</w:t>
            </w:r>
            <w:r>
              <w:rPr>
                <w:szCs w:val="19"/>
              </w:rPr>
              <w:t>’</w:t>
            </w:r>
          </w:p>
        </w:tc>
        <w:tc>
          <w:tcPr>
            <w:tcW w:w="1077" w:type="dxa"/>
            <w:shd w:val="clear" w:color="auto" w:fill="auto"/>
          </w:tcPr>
          <w:p w14:paraId="32ABCB42" w14:textId="77777777" w:rsidR="00672641" w:rsidRPr="00AC23C4" w:rsidRDefault="00672641" w:rsidP="00AC23C4">
            <w:pPr>
              <w:ind w:right="85"/>
              <w:jc w:val="right"/>
              <w:rPr>
                <w:szCs w:val="19"/>
              </w:rPr>
            </w:pPr>
            <w:r w:rsidRPr="00AC23C4">
              <w:rPr>
                <w:szCs w:val="19"/>
              </w:rPr>
              <w:t>5</w:t>
            </w:r>
          </w:p>
        </w:tc>
        <w:tc>
          <w:tcPr>
            <w:tcW w:w="709" w:type="dxa"/>
            <w:shd w:val="clear" w:color="auto" w:fill="auto"/>
          </w:tcPr>
          <w:p w14:paraId="03A17EEC" w14:textId="77777777" w:rsidR="00672641" w:rsidRPr="00AC23C4" w:rsidRDefault="00672641" w:rsidP="00AC23C4">
            <w:pPr>
              <w:ind w:right="85"/>
              <w:jc w:val="right"/>
              <w:rPr>
                <w:szCs w:val="19"/>
              </w:rPr>
            </w:pPr>
            <w:r w:rsidRPr="00AC23C4">
              <w:rPr>
                <w:szCs w:val="19"/>
              </w:rPr>
              <w:t>515</w:t>
            </w:r>
          </w:p>
        </w:tc>
      </w:tr>
      <w:tr w:rsidR="00AC23C4" w:rsidRPr="00AC23C4" w14:paraId="59891D99" w14:textId="77777777" w:rsidTr="00811C02">
        <w:tc>
          <w:tcPr>
            <w:tcW w:w="822" w:type="dxa"/>
            <w:shd w:val="clear" w:color="auto" w:fill="auto"/>
          </w:tcPr>
          <w:p w14:paraId="30DAE735" w14:textId="77777777" w:rsidR="00672641" w:rsidRPr="00AC23C4" w:rsidRDefault="00B6706C" w:rsidP="00AC23C4">
            <w:pPr>
              <w:autoSpaceDE w:val="0"/>
              <w:autoSpaceDN w:val="0"/>
              <w:adjustRightInd w:val="0"/>
              <w:rPr>
                <w:rStyle w:val="ChItalBold"/>
                <w:szCs w:val="19"/>
              </w:rPr>
            </w:pPr>
            <w:r w:rsidRPr="00AC23C4">
              <w:rPr>
                <w:rStyle w:val="ChItalBold"/>
                <w:szCs w:val="19"/>
              </w:rPr>
              <w:t>taw</w:t>
            </w:r>
          </w:p>
        </w:tc>
        <w:tc>
          <w:tcPr>
            <w:tcW w:w="964" w:type="dxa"/>
            <w:shd w:val="clear" w:color="auto" w:fill="auto"/>
          </w:tcPr>
          <w:p w14:paraId="58E4B5CB" w14:textId="76C10DA9" w:rsidR="00672641" w:rsidRPr="00AC23C4" w:rsidRDefault="00B7093A" w:rsidP="00672641">
            <w:pPr>
              <w:rPr>
                <w:szCs w:val="19"/>
              </w:rPr>
            </w:pPr>
            <w:r>
              <w:rPr>
                <w:szCs w:val="19"/>
              </w:rPr>
              <w:t>‘</w:t>
            </w:r>
            <w:r w:rsidR="00672641" w:rsidRPr="00AC23C4">
              <w:rPr>
                <w:szCs w:val="19"/>
              </w:rPr>
              <w:t>know</w:t>
            </w:r>
            <w:r>
              <w:rPr>
                <w:szCs w:val="19"/>
              </w:rPr>
              <w:t>’</w:t>
            </w:r>
          </w:p>
        </w:tc>
        <w:tc>
          <w:tcPr>
            <w:tcW w:w="1304" w:type="dxa"/>
            <w:shd w:val="clear" w:color="auto" w:fill="auto"/>
          </w:tcPr>
          <w:p w14:paraId="591F08E8" w14:textId="77777777" w:rsidR="00672641" w:rsidRPr="00121F63" w:rsidRDefault="00B6706C" w:rsidP="00AC23C4">
            <w:pPr>
              <w:autoSpaceDE w:val="0"/>
              <w:autoSpaceDN w:val="0"/>
              <w:adjustRightInd w:val="0"/>
              <w:rPr>
                <w:rStyle w:val="ChItalBold"/>
              </w:rPr>
            </w:pPr>
            <w:r>
              <w:rPr>
                <w:rStyle w:val="ChItalBold"/>
              </w:rPr>
              <w:t>ketaw</w:t>
            </w:r>
            <w:r w:rsidR="00672641" w:rsidRPr="00121F63">
              <w:rPr>
                <w:rStyle w:val="ChItalBold"/>
              </w:rPr>
              <w:t>an</w:t>
            </w:r>
            <w:r>
              <w:rPr>
                <w:rStyle w:val="ChItalBold"/>
              </w:rPr>
              <w:t>g</w:t>
            </w:r>
          </w:p>
        </w:tc>
        <w:tc>
          <w:tcPr>
            <w:tcW w:w="1588" w:type="dxa"/>
            <w:shd w:val="clear" w:color="auto" w:fill="auto"/>
          </w:tcPr>
          <w:p w14:paraId="16A59628" w14:textId="1733DAD5" w:rsidR="00672641" w:rsidRPr="00121F63" w:rsidRDefault="00B7093A" w:rsidP="00AC23C4">
            <w:pPr>
              <w:autoSpaceDE w:val="0"/>
              <w:autoSpaceDN w:val="0"/>
              <w:adjustRightInd w:val="0"/>
            </w:pPr>
            <w:r>
              <w:t>‘</w:t>
            </w:r>
            <w:r w:rsidR="00672641" w:rsidRPr="00121F63">
              <w:t>be found out</w:t>
            </w:r>
            <w:r>
              <w:t>’</w:t>
            </w:r>
          </w:p>
        </w:tc>
        <w:tc>
          <w:tcPr>
            <w:tcW w:w="1077" w:type="dxa"/>
            <w:shd w:val="clear" w:color="auto" w:fill="auto"/>
          </w:tcPr>
          <w:p w14:paraId="697E4941"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2CCD42D1" w14:textId="77777777" w:rsidR="00672641" w:rsidRPr="00AC23C4" w:rsidRDefault="00672641" w:rsidP="00AC23C4">
            <w:pPr>
              <w:ind w:right="85"/>
              <w:jc w:val="right"/>
              <w:rPr>
                <w:sz w:val="19"/>
                <w:szCs w:val="19"/>
              </w:rPr>
            </w:pPr>
            <w:r w:rsidRPr="00AC23C4">
              <w:rPr>
                <w:szCs w:val="19"/>
              </w:rPr>
              <w:t>603</w:t>
            </w:r>
          </w:p>
        </w:tc>
      </w:tr>
      <w:tr w:rsidR="00AC23C4" w:rsidRPr="00AC23C4" w14:paraId="58777211" w14:textId="77777777" w:rsidTr="00811C02">
        <w:tc>
          <w:tcPr>
            <w:tcW w:w="822" w:type="dxa"/>
            <w:shd w:val="clear" w:color="auto" w:fill="auto"/>
          </w:tcPr>
          <w:p w14:paraId="7C414FF8" w14:textId="77777777" w:rsidR="00672641" w:rsidRPr="00AC23C4" w:rsidRDefault="00672641" w:rsidP="00AC23C4">
            <w:pPr>
              <w:autoSpaceDE w:val="0"/>
              <w:autoSpaceDN w:val="0"/>
              <w:adjustRightInd w:val="0"/>
              <w:rPr>
                <w:rStyle w:val="ChItalBold"/>
                <w:szCs w:val="19"/>
              </w:rPr>
            </w:pPr>
            <w:r w:rsidRPr="00AC23C4">
              <w:rPr>
                <w:rStyle w:val="ChItalBold"/>
                <w:szCs w:val="19"/>
              </w:rPr>
              <w:t>lewat</w:t>
            </w:r>
          </w:p>
        </w:tc>
        <w:tc>
          <w:tcPr>
            <w:tcW w:w="964" w:type="dxa"/>
            <w:shd w:val="clear" w:color="auto" w:fill="auto"/>
          </w:tcPr>
          <w:p w14:paraId="70A5D1AE" w14:textId="2AEBAB1B" w:rsidR="00672641" w:rsidRPr="00AC23C4" w:rsidRDefault="00B7093A" w:rsidP="00672641">
            <w:pPr>
              <w:rPr>
                <w:szCs w:val="19"/>
              </w:rPr>
            </w:pPr>
            <w:r>
              <w:rPr>
                <w:szCs w:val="19"/>
              </w:rPr>
              <w:t>‘</w:t>
            </w:r>
            <w:r w:rsidR="00672641" w:rsidRPr="00AC23C4">
              <w:rPr>
                <w:szCs w:val="19"/>
              </w:rPr>
              <w:t>pass by</w:t>
            </w:r>
            <w:r>
              <w:rPr>
                <w:szCs w:val="19"/>
              </w:rPr>
              <w:t>’</w:t>
            </w:r>
          </w:p>
        </w:tc>
        <w:tc>
          <w:tcPr>
            <w:tcW w:w="1304" w:type="dxa"/>
            <w:shd w:val="clear" w:color="auto" w:fill="auto"/>
          </w:tcPr>
          <w:p w14:paraId="2469F254" w14:textId="77777777" w:rsidR="00672641" w:rsidRPr="00121F63" w:rsidRDefault="00672641" w:rsidP="00AC23C4">
            <w:pPr>
              <w:autoSpaceDE w:val="0"/>
              <w:autoSpaceDN w:val="0"/>
              <w:adjustRightInd w:val="0"/>
              <w:rPr>
                <w:rStyle w:val="ChItalBoldUndl"/>
              </w:rPr>
            </w:pPr>
            <w:r w:rsidRPr="00121F63">
              <w:rPr>
                <w:rStyle w:val="ChItalBoldUndl"/>
              </w:rPr>
              <w:t>kelewatan</w:t>
            </w:r>
            <w:r w:rsidR="00B6706C">
              <w:rPr>
                <w:rStyle w:val="ChItalBoldUndl"/>
              </w:rPr>
              <w:t>g</w:t>
            </w:r>
          </w:p>
        </w:tc>
        <w:tc>
          <w:tcPr>
            <w:tcW w:w="1588" w:type="dxa"/>
            <w:shd w:val="clear" w:color="auto" w:fill="auto"/>
          </w:tcPr>
          <w:p w14:paraId="0F824C92" w14:textId="02CF5638" w:rsidR="00672641" w:rsidRPr="00121F63" w:rsidRDefault="00B7093A" w:rsidP="00AC23C4">
            <w:pPr>
              <w:autoSpaceDE w:val="0"/>
              <w:autoSpaceDN w:val="0"/>
              <w:adjustRightInd w:val="0"/>
              <w:ind w:left="57" w:hanging="57"/>
            </w:pPr>
            <w:r>
              <w:t>‘</w:t>
            </w:r>
            <w:r w:rsidR="00672641" w:rsidRPr="00121F63">
              <w:t>be overly abundant</w:t>
            </w:r>
            <w:r>
              <w:t>’</w:t>
            </w:r>
          </w:p>
        </w:tc>
        <w:tc>
          <w:tcPr>
            <w:tcW w:w="1077" w:type="dxa"/>
            <w:shd w:val="clear" w:color="auto" w:fill="auto"/>
          </w:tcPr>
          <w:p w14:paraId="14C03E88"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2E2B9171" w14:textId="77777777" w:rsidR="00672641" w:rsidRPr="00AC23C4" w:rsidRDefault="00672641" w:rsidP="00AC23C4">
            <w:pPr>
              <w:ind w:right="85"/>
              <w:jc w:val="right"/>
              <w:rPr>
                <w:sz w:val="19"/>
                <w:szCs w:val="19"/>
              </w:rPr>
            </w:pPr>
            <w:r w:rsidRPr="00AC23C4">
              <w:rPr>
                <w:szCs w:val="19"/>
              </w:rPr>
              <w:t>140</w:t>
            </w:r>
          </w:p>
        </w:tc>
      </w:tr>
      <w:tr w:rsidR="00AC23C4" w:rsidRPr="00AC23C4" w14:paraId="0B8CC10D" w14:textId="77777777" w:rsidTr="00811C02">
        <w:tc>
          <w:tcPr>
            <w:tcW w:w="822" w:type="dxa"/>
            <w:shd w:val="clear" w:color="auto" w:fill="auto"/>
          </w:tcPr>
          <w:p w14:paraId="795FE418" w14:textId="77777777" w:rsidR="00672641" w:rsidRPr="00AC23C4" w:rsidRDefault="00672641" w:rsidP="00672641">
            <w:pPr>
              <w:pStyle w:val="TableCell0-2Break"/>
              <w:rPr>
                <w:rStyle w:val="ChItalBold"/>
                <w:szCs w:val="19"/>
              </w:rPr>
            </w:pPr>
            <w:r w:rsidRPr="00AC23C4">
              <w:rPr>
                <w:rStyle w:val="ChItalBold"/>
                <w:szCs w:val="19"/>
              </w:rPr>
              <w:t>masuk</w:t>
            </w:r>
          </w:p>
        </w:tc>
        <w:tc>
          <w:tcPr>
            <w:tcW w:w="964" w:type="dxa"/>
            <w:shd w:val="clear" w:color="auto" w:fill="auto"/>
          </w:tcPr>
          <w:p w14:paraId="6EBE5877" w14:textId="53D34950" w:rsidR="00672641" w:rsidRPr="00AC23C4" w:rsidRDefault="00B7093A" w:rsidP="00672641">
            <w:pPr>
              <w:pStyle w:val="TableCell0-2Break"/>
              <w:rPr>
                <w:szCs w:val="19"/>
              </w:rPr>
            </w:pPr>
            <w:r>
              <w:rPr>
                <w:szCs w:val="19"/>
              </w:rPr>
              <w:t>‘</w:t>
            </w:r>
            <w:r w:rsidR="00672641" w:rsidRPr="00AC23C4">
              <w:rPr>
                <w:szCs w:val="19"/>
              </w:rPr>
              <w:t>enter</w:t>
            </w:r>
            <w:r>
              <w:rPr>
                <w:szCs w:val="19"/>
              </w:rPr>
              <w:t>’</w:t>
            </w:r>
          </w:p>
        </w:tc>
        <w:tc>
          <w:tcPr>
            <w:tcW w:w="1304" w:type="dxa"/>
            <w:shd w:val="clear" w:color="auto" w:fill="auto"/>
          </w:tcPr>
          <w:p w14:paraId="1754AEDD" w14:textId="77777777" w:rsidR="00672641" w:rsidRPr="006918D8" w:rsidRDefault="00672641" w:rsidP="00672641">
            <w:pPr>
              <w:pStyle w:val="TableCell0-2Break"/>
              <w:rPr>
                <w:rStyle w:val="ChItalBoldUndl"/>
              </w:rPr>
            </w:pPr>
            <w:r w:rsidRPr="006918D8">
              <w:rPr>
                <w:rStyle w:val="ChItalBoldUndl"/>
              </w:rPr>
              <w:t>kemasukan</w:t>
            </w:r>
            <w:r w:rsidR="00B6706C">
              <w:rPr>
                <w:rStyle w:val="ChItalBoldUndl"/>
              </w:rPr>
              <w:t>g</w:t>
            </w:r>
          </w:p>
        </w:tc>
        <w:tc>
          <w:tcPr>
            <w:tcW w:w="1588" w:type="dxa"/>
            <w:shd w:val="clear" w:color="auto" w:fill="auto"/>
          </w:tcPr>
          <w:p w14:paraId="26C521D6" w14:textId="1324B380" w:rsidR="00672641" w:rsidRPr="00AC23C4" w:rsidRDefault="00B7093A" w:rsidP="00672641">
            <w:pPr>
              <w:pStyle w:val="TableCell0-2Break"/>
              <w:rPr>
                <w:szCs w:val="19"/>
              </w:rPr>
            </w:pPr>
            <w:r>
              <w:rPr>
                <w:szCs w:val="19"/>
              </w:rPr>
              <w:t>‘</w:t>
            </w:r>
            <w:r w:rsidR="00672641" w:rsidRPr="00AC23C4">
              <w:rPr>
                <w:szCs w:val="19"/>
              </w:rPr>
              <w:t>be possessed</w:t>
            </w:r>
            <w:r>
              <w:rPr>
                <w:szCs w:val="19"/>
              </w:rPr>
              <w:t>’</w:t>
            </w:r>
          </w:p>
        </w:tc>
        <w:tc>
          <w:tcPr>
            <w:tcW w:w="1077" w:type="dxa"/>
            <w:shd w:val="clear" w:color="auto" w:fill="auto"/>
          </w:tcPr>
          <w:p w14:paraId="73AFE881" w14:textId="77777777" w:rsidR="00672641" w:rsidRPr="00AC23C4" w:rsidRDefault="00672641" w:rsidP="00AC23C4">
            <w:pPr>
              <w:pStyle w:val="TableCell0-2Break"/>
              <w:ind w:right="85"/>
              <w:jc w:val="right"/>
              <w:rPr>
                <w:szCs w:val="19"/>
              </w:rPr>
            </w:pPr>
            <w:r w:rsidRPr="00AC23C4">
              <w:rPr>
                <w:szCs w:val="19"/>
              </w:rPr>
              <w:t>1</w:t>
            </w:r>
          </w:p>
        </w:tc>
        <w:tc>
          <w:tcPr>
            <w:tcW w:w="709" w:type="dxa"/>
            <w:shd w:val="clear" w:color="auto" w:fill="auto"/>
          </w:tcPr>
          <w:p w14:paraId="3E778DEE" w14:textId="77777777" w:rsidR="00672641" w:rsidRPr="00AC23C4" w:rsidRDefault="00672641" w:rsidP="00AC23C4">
            <w:pPr>
              <w:pStyle w:val="TableCell0-2Break"/>
              <w:ind w:right="85"/>
              <w:jc w:val="right"/>
              <w:rPr>
                <w:szCs w:val="19"/>
              </w:rPr>
            </w:pPr>
            <w:r w:rsidRPr="00AC23C4">
              <w:rPr>
                <w:szCs w:val="19"/>
              </w:rPr>
              <w:t>261</w:t>
            </w:r>
          </w:p>
        </w:tc>
      </w:tr>
    </w:tbl>
    <w:p w14:paraId="31D6BE2E" w14:textId="368A7552" w:rsidR="00672641" w:rsidRDefault="00672641" w:rsidP="00866199">
      <w:pPr>
        <w:pStyle w:val="Body0010after05before"/>
        <w:rPr>
          <w:lang w:eastAsia="en-US"/>
        </w:rPr>
      </w:pPr>
      <w:r>
        <w:rPr>
          <w:lang w:eastAsia="en-US"/>
        </w:rPr>
        <w:t xml:space="preserve">One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Pr>
          <w:lang w:eastAsia="en-US"/>
        </w:rPr>
        <w:t xml:space="preserve">-lexeme and its base are given in context: </w:t>
      </w:r>
      <w:r w:rsidR="00055929">
        <w:rPr>
          <w:rStyle w:val="ChItalBold"/>
        </w:rPr>
        <w:t>keliatang</w:t>
      </w:r>
      <w:r>
        <w:rPr>
          <w:lang w:eastAsia="en-US"/>
        </w:rPr>
        <w:t xml:space="preserve"> </w:t>
      </w:r>
      <w:r w:rsidR="00B7093A">
        <w:rPr>
          <w:lang w:eastAsia="en-US"/>
        </w:rPr>
        <w:t>‘</w:t>
      </w:r>
      <w:r>
        <w:rPr>
          <w:lang w:eastAsia="en-US"/>
        </w:rPr>
        <w:t>be visible</w:t>
      </w:r>
      <w:r w:rsidR="00B7093A">
        <w:rPr>
          <w:lang w:eastAsia="en-US"/>
        </w:rPr>
        <w:t>’</w:t>
      </w:r>
      <w:r>
        <w:rPr>
          <w:lang w:eastAsia="en-US"/>
        </w:rPr>
        <w:t xml:space="preserve"> in </w:t>
      </w:r>
      <w:r>
        <w:rPr>
          <w:lang w:eastAsia="en-US"/>
        </w:rPr>
        <w:fldChar w:fldCharType="begin"/>
      </w:r>
      <w:r>
        <w:rPr>
          <w:lang w:eastAsia="en-US"/>
        </w:rPr>
        <w:instrText xml:space="preserve"> REF _Ref349723492 \h </w:instrText>
      </w:r>
      <w:r>
        <w:rPr>
          <w:lang w:eastAsia="en-US"/>
        </w:rPr>
      </w:r>
      <w:r>
        <w:rPr>
          <w:lang w:eastAsia="en-US"/>
        </w:rPr>
        <w:fldChar w:fldCharType="separate"/>
      </w:r>
      <w:r w:rsidR="00154D81" w:rsidRPr="00110B09">
        <w:t>(</w:t>
      </w:r>
      <w:r w:rsidR="00154D81">
        <w:rPr>
          <w:noProof/>
          <w:szCs w:val="19"/>
        </w:rPr>
        <w:t>74</w:t>
      </w:r>
      <w:r w:rsidR="00154D81" w:rsidRPr="00AC23C4">
        <w:rPr>
          <w:szCs w:val="19"/>
        </w:rPr>
        <w:t>)</w:t>
      </w:r>
      <w:r>
        <w:rPr>
          <w:lang w:eastAsia="en-US"/>
        </w:rPr>
        <w:fldChar w:fldCharType="end"/>
      </w:r>
      <w:r>
        <w:rPr>
          <w:lang w:eastAsia="en-US"/>
        </w:rPr>
        <w:t xml:space="preserve"> and </w:t>
      </w:r>
      <w:r>
        <w:rPr>
          <w:rStyle w:val="ChItalBold"/>
        </w:rPr>
        <w:t>liat</w:t>
      </w:r>
      <w:r>
        <w:rPr>
          <w:lang w:eastAsia="en-US"/>
        </w:rPr>
        <w:t xml:space="preserve"> </w:t>
      </w:r>
      <w:r w:rsidR="00B7093A">
        <w:rPr>
          <w:lang w:eastAsia="en-US"/>
        </w:rPr>
        <w:t>‘</w:t>
      </w:r>
      <w:r>
        <w:rPr>
          <w:lang w:eastAsia="en-US"/>
        </w:rPr>
        <w:t>see</w:t>
      </w:r>
      <w:r w:rsidR="00B7093A">
        <w:rPr>
          <w:lang w:eastAsia="en-US"/>
        </w:rPr>
        <w:t>’</w:t>
      </w:r>
      <w:r>
        <w:rPr>
          <w:lang w:eastAsia="en-US"/>
        </w:rPr>
        <w:t xml:space="preserve"> in </w:t>
      </w:r>
      <w:r>
        <w:rPr>
          <w:lang w:eastAsia="en-US"/>
        </w:rPr>
        <w:fldChar w:fldCharType="begin"/>
      </w:r>
      <w:r>
        <w:rPr>
          <w:lang w:eastAsia="en-US"/>
        </w:rPr>
        <w:instrText xml:space="preserve"> REF _Ref349723493 \h </w:instrText>
      </w:r>
      <w:r>
        <w:rPr>
          <w:lang w:eastAsia="en-US"/>
        </w:rPr>
      </w:r>
      <w:r>
        <w:rPr>
          <w:lang w:eastAsia="en-US"/>
        </w:rPr>
        <w:fldChar w:fldCharType="separate"/>
      </w:r>
      <w:r w:rsidR="00154D81" w:rsidRPr="00110B09">
        <w:t>(</w:t>
      </w:r>
      <w:r w:rsidR="00154D81">
        <w:rPr>
          <w:noProof/>
          <w:szCs w:val="19"/>
        </w:rPr>
        <w:t>75</w:t>
      </w:r>
      <w:r w:rsidR="00154D81" w:rsidRPr="00AC23C4">
        <w:rPr>
          <w:szCs w:val="19"/>
        </w:rPr>
        <w:t>)</w:t>
      </w:r>
      <w:r>
        <w:rPr>
          <w:lang w:eastAsia="en-US"/>
        </w:rPr>
        <w:fldChar w:fldCharType="end"/>
      </w:r>
      <w:r>
        <w:rPr>
          <w:lang w:eastAsia="en-US"/>
        </w:rPr>
        <w:t xml:space="preserve">. The verbal status of </w:t>
      </w:r>
      <w:r w:rsidR="00055929">
        <w:rPr>
          <w:rStyle w:val="ChItalBold"/>
        </w:rPr>
        <w:t>keliatang</w:t>
      </w:r>
      <w:r>
        <w:rPr>
          <w:lang w:eastAsia="en-US"/>
        </w:rPr>
        <w:t xml:space="preserve"> </w:t>
      </w:r>
      <w:r w:rsidR="00B7093A">
        <w:rPr>
          <w:lang w:eastAsia="en-US"/>
        </w:rPr>
        <w:t>‘</w:t>
      </w:r>
      <w:r>
        <w:rPr>
          <w:lang w:eastAsia="en-US"/>
        </w:rPr>
        <w:t>be visible</w:t>
      </w:r>
      <w:r w:rsidR="00B7093A">
        <w:rPr>
          <w:lang w:eastAsia="en-US"/>
        </w:rPr>
        <w:t>’</w:t>
      </w:r>
      <w:r>
        <w:rPr>
          <w:lang w:eastAsia="en-US"/>
        </w:rPr>
        <w:t xml:space="preserve"> is evidenced by the fact that it is negated with </w:t>
      </w:r>
      <w:r w:rsidR="008E08E6">
        <w:rPr>
          <w:rStyle w:val="ChItalBold"/>
        </w:rPr>
        <w:t>tida</w:t>
      </w:r>
      <w:r>
        <w:rPr>
          <w:lang w:eastAsia="en-US"/>
        </w:rPr>
        <w:t xml:space="preserve"> </w:t>
      </w:r>
      <w:r w:rsidR="00B7093A">
        <w:rPr>
          <w:lang w:eastAsia="en-US"/>
        </w:rPr>
        <w:t>‘</w:t>
      </w:r>
      <w:r w:rsidRPr="0099608C">
        <w:rPr>
          <w:rStyle w:val="ChSmallCaps"/>
        </w:rPr>
        <w:t>neg</w:t>
      </w:r>
      <w:r w:rsidR="00B7093A">
        <w:rPr>
          <w:lang w:eastAsia="en-US"/>
        </w:rPr>
        <w:t>’</w:t>
      </w:r>
      <w:r>
        <w:rPr>
          <w:lang w:eastAsia="en-US"/>
        </w:rPr>
        <w:t xml:space="preserve"> (nominals cannot be negated with </w:t>
      </w:r>
      <w:r w:rsidR="008E08E6">
        <w:rPr>
          <w:rStyle w:val="ChItalBold"/>
        </w:rPr>
        <w:t>tida</w:t>
      </w:r>
      <w:r>
        <w:rPr>
          <w:lang w:eastAsia="en-US"/>
        </w:rPr>
        <w:t xml:space="preserve"> </w:t>
      </w:r>
      <w:r w:rsidR="00B7093A">
        <w:rPr>
          <w:lang w:eastAsia="en-US"/>
        </w:rPr>
        <w:t>‘</w:t>
      </w:r>
      <w:r w:rsidRPr="0099608C">
        <w:rPr>
          <w:rStyle w:val="ChSmallCaps"/>
        </w:rPr>
        <w:t>neg</w:t>
      </w:r>
      <w:r w:rsidR="00B7093A">
        <w:rPr>
          <w:lang w:eastAsia="en-US"/>
        </w:rPr>
        <w:t>’</w:t>
      </w:r>
      <w:r>
        <w:rPr>
          <w:lang w:eastAsia="en-US"/>
        </w:rPr>
        <w:t xml:space="preserve">; see </w:t>
      </w:r>
      <w:r w:rsidR="0046019A">
        <w:rPr>
          <w:lang w:eastAsia="en-US"/>
        </w:rPr>
        <w:t>§</w:t>
      </w:r>
      <w:r w:rsidR="0046019A">
        <w:rPr>
          <w:lang w:eastAsia="en-US"/>
        </w:rPr>
        <w:fldChar w:fldCharType="begin"/>
      </w:r>
      <w:r w:rsidR="0046019A">
        <w:rPr>
          <w:lang w:eastAsia="en-US"/>
        </w:rPr>
        <w:instrText xml:space="preserve"> REF _Ref374448552 \w \h </w:instrText>
      </w:r>
      <w:r w:rsidR="0046019A">
        <w:rPr>
          <w:lang w:eastAsia="en-US"/>
        </w:rPr>
      </w:r>
      <w:r w:rsidR="0046019A">
        <w:rPr>
          <w:lang w:eastAsia="en-US"/>
        </w:rPr>
        <w:fldChar w:fldCharType="separate"/>
      </w:r>
      <w:r w:rsidR="00154D81">
        <w:rPr>
          <w:cs/>
          <w:lang w:eastAsia="en-US"/>
        </w:rPr>
        <w:t>‎</w:t>
      </w:r>
      <w:r w:rsidR="00154D81">
        <w:rPr>
          <w:lang w:eastAsia="en-US"/>
        </w:rPr>
        <w:t>5.2</w:t>
      </w:r>
      <w:r w:rsidR="0046019A">
        <w:rPr>
          <w:lang w:eastAsia="en-US"/>
        </w:rPr>
        <w:fldChar w:fldCharType="end"/>
      </w:r>
      <w:r w:rsidR="0046019A">
        <w:rPr>
          <w:lang w:eastAsia="en-US"/>
        </w:rPr>
        <w:t xml:space="preserve"> and </w:t>
      </w:r>
      <w:r>
        <w:rPr>
          <w:lang w:eastAsia="en-US"/>
        </w:rPr>
        <w:t>§</w:t>
      </w:r>
      <w:r w:rsidR="00CD6697">
        <w:rPr>
          <w:lang w:eastAsia="en-US"/>
        </w:rPr>
        <w:fldChar w:fldCharType="begin"/>
      </w:r>
      <w:r w:rsidR="00CD6697">
        <w:rPr>
          <w:lang w:eastAsia="en-US"/>
        </w:rPr>
        <w:instrText xml:space="preserve"> REF _Ref363560295 \w \h </w:instrText>
      </w:r>
      <w:r w:rsidR="00CD6697">
        <w:rPr>
          <w:lang w:eastAsia="en-US"/>
        </w:rPr>
      </w:r>
      <w:r w:rsidR="00CD6697">
        <w:rPr>
          <w:lang w:eastAsia="en-US"/>
        </w:rPr>
        <w:fldChar w:fldCharType="separate"/>
      </w:r>
      <w:r w:rsidR="00154D81">
        <w:rPr>
          <w:cs/>
          <w:lang w:eastAsia="en-US"/>
        </w:rPr>
        <w:t>‎</w:t>
      </w:r>
      <w:r w:rsidR="00154D81">
        <w:rPr>
          <w:lang w:eastAsia="en-US"/>
        </w:rPr>
        <w:t>13.1.1</w:t>
      </w:r>
      <w:r w:rsidR="00CD6697">
        <w:rPr>
          <w:lang w:eastAsia="en-US"/>
        </w:rPr>
        <w:fldChar w:fldCharType="end"/>
      </w:r>
      <w:r>
        <w:rPr>
          <w:lang w:eastAsia="en-US"/>
        </w:rPr>
        <w:t>).</w:t>
      </w:r>
    </w:p>
    <w:p w14:paraId="00B0A9FB" w14:textId="35572940" w:rsidR="00675D77" w:rsidRDefault="00675D77" w:rsidP="00675D77">
      <w:pPr>
        <w:pStyle w:val="ExampleTitle"/>
      </w:pPr>
      <w:r>
        <w:t>Circum</w:t>
      </w:r>
      <w:r w:rsidRPr="007855F0">
        <w:t xml:space="preserve">fix </w:t>
      </w:r>
      <w:r w:rsidRPr="0090507A">
        <w:rPr>
          <w:rStyle w:val="ChItalBold"/>
          <w:szCs w:val="19"/>
        </w:rPr>
        <w:t>ke</w:t>
      </w:r>
      <w:r w:rsidRPr="00F15632">
        <w:rPr>
          <w:rStyle w:val="ChItalBold"/>
        </w:rPr>
        <w:t>­</w:t>
      </w:r>
      <w:r w:rsidRPr="00962F1E">
        <w:t>/</w:t>
      </w:r>
      <w:r w:rsidRPr="00F15632">
        <w:rPr>
          <w:rStyle w:val="ChItalBold"/>
        </w:rPr>
        <w:t>­</w:t>
      </w:r>
      <w:r w:rsidRPr="0090507A">
        <w:rPr>
          <w:rStyle w:val="ChItalBold"/>
          <w:szCs w:val="19"/>
        </w:rPr>
        <w:t>an</w:t>
      </w:r>
      <w:r>
        <w:rPr>
          <w:rStyle w:val="ChItalBold"/>
          <w:szCs w:val="19"/>
        </w:rPr>
        <w:t>g</w:t>
      </w:r>
      <w:r>
        <w:t>: Verbal reading of derived lexemes</w:t>
      </w:r>
    </w:p>
    <w:tbl>
      <w:tblPr>
        <w:tblW w:w="0" w:type="auto"/>
        <w:tblCellMar>
          <w:left w:w="42" w:type="dxa"/>
          <w:right w:w="42" w:type="dxa"/>
        </w:tblCellMar>
        <w:tblLook w:val="01E0" w:firstRow="1" w:lastRow="1" w:firstColumn="1" w:lastColumn="1" w:noHBand="0" w:noVBand="0"/>
      </w:tblPr>
      <w:tblGrid>
        <w:gridCol w:w="709"/>
        <w:gridCol w:w="907"/>
        <w:gridCol w:w="718"/>
        <w:gridCol w:w="484"/>
        <w:gridCol w:w="513"/>
        <w:gridCol w:w="1546"/>
      </w:tblGrid>
      <w:tr w:rsidR="00AC23C4" w:rsidRPr="00D14F8A" w14:paraId="59A3240A" w14:textId="77777777" w:rsidTr="00AC23C4">
        <w:tc>
          <w:tcPr>
            <w:tcW w:w="709" w:type="dxa"/>
            <w:shd w:val="clear" w:color="auto" w:fill="auto"/>
          </w:tcPr>
          <w:p w14:paraId="164AB5DE" w14:textId="77777777" w:rsidR="00672641" w:rsidRPr="00AC23C4" w:rsidRDefault="00672641" w:rsidP="00672641">
            <w:pPr>
              <w:pStyle w:val="O0Nwnext"/>
              <w:rPr>
                <w:szCs w:val="19"/>
              </w:rPr>
            </w:pPr>
            <w:bookmarkStart w:id="1511" w:name="_Ref349723492"/>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4</w:t>
            </w:r>
            <w:r w:rsidRPr="00AC23C4">
              <w:rPr>
                <w:szCs w:val="19"/>
              </w:rPr>
              <w:fldChar w:fldCharType="end"/>
            </w:r>
            <w:r w:rsidRPr="00AC23C4">
              <w:rPr>
                <w:szCs w:val="19"/>
              </w:rPr>
              <w:t>)</w:t>
            </w:r>
            <w:bookmarkEnd w:id="1511"/>
          </w:p>
        </w:tc>
        <w:tc>
          <w:tcPr>
            <w:tcW w:w="907" w:type="dxa"/>
            <w:shd w:val="clear" w:color="auto" w:fill="auto"/>
          </w:tcPr>
          <w:p w14:paraId="4B2FC03E" w14:textId="77777777" w:rsidR="00672641" w:rsidRPr="00D652BB" w:rsidRDefault="00672641" w:rsidP="00672641">
            <w:pPr>
              <w:pStyle w:val="Text"/>
            </w:pPr>
            <w:r w:rsidRPr="00D652BB">
              <w:t>ta</w:t>
            </w:r>
            <w:r>
              <w:t>w~taw</w:t>
            </w:r>
          </w:p>
        </w:tc>
        <w:tc>
          <w:tcPr>
            <w:tcW w:w="718" w:type="dxa"/>
            <w:shd w:val="clear" w:color="auto" w:fill="auto"/>
          </w:tcPr>
          <w:p w14:paraId="01EEE604" w14:textId="77777777" w:rsidR="00672641" w:rsidRPr="00D652BB" w:rsidRDefault="00672641" w:rsidP="00672641">
            <w:pPr>
              <w:pStyle w:val="Text"/>
            </w:pPr>
            <w:r w:rsidRPr="00D652BB">
              <w:t>orang</w:t>
            </w:r>
          </w:p>
        </w:tc>
        <w:tc>
          <w:tcPr>
            <w:tcW w:w="484" w:type="dxa"/>
            <w:shd w:val="clear" w:color="auto" w:fill="auto"/>
          </w:tcPr>
          <w:p w14:paraId="44FAD29D" w14:textId="77777777" w:rsidR="00672641" w:rsidRPr="00D652BB" w:rsidRDefault="00672641" w:rsidP="00672641">
            <w:pPr>
              <w:pStyle w:val="Text"/>
            </w:pPr>
            <w:r w:rsidRPr="00D652BB">
              <w:t>itu</w:t>
            </w:r>
          </w:p>
        </w:tc>
        <w:tc>
          <w:tcPr>
            <w:tcW w:w="513" w:type="dxa"/>
            <w:shd w:val="clear" w:color="auto" w:fill="auto"/>
          </w:tcPr>
          <w:p w14:paraId="656E9C7D" w14:textId="77777777" w:rsidR="00672641" w:rsidRPr="00D652BB" w:rsidRDefault="00672641" w:rsidP="00672641">
            <w:pPr>
              <w:pStyle w:val="Text"/>
            </w:pPr>
            <w:r w:rsidRPr="00D652BB">
              <w:t>tida</w:t>
            </w:r>
          </w:p>
        </w:tc>
        <w:tc>
          <w:tcPr>
            <w:tcW w:w="1546" w:type="dxa"/>
            <w:shd w:val="clear" w:color="auto" w:fill="auto"/>
          </w:tcPr>
          <w:p w14:paraId="5F7654E1" w14:textId="77777777" w:rsidR="00672641" w:rsidRPr="004D2D49" w:rsidRDefault="00672641" w:rsidP="00672641">
            <w:pPr>
              <w:pStyle w:val="Text"/>
              <w:rPr>
                <w:rStyle w:val="ChBlueBold"/>
              </w:rPr>
            </w:pPr>
            <w:r w:rsidRPr="004D2D49">
              <w:rPr>
                <w:rStyle w:val="ChBlueBold"/>
              </w:rPr>
              <w:t>ke</w:t>
            </w:r>
            <w:r w:rsidRPr="008C675E">
              <w:rPr>
                <w:rStyle w:val="ChBlueBold"/>
              </w:rPr>
              <w:t>–</w:t>
            </w:r>
            <w:r w:rsidRPr="004D2D49">
              <w:rPr>
                <w:rStyle w:val="ChBlueBold"/>
              </w:rPr>
              <w:t>liat</w:t>
            </w:r>
            <w:r w:rsidRPr="008C675E">
              <w:rPr>
                <w:rStyle w:val="ChBlueBold"/>
              </w:rPr>
              <w:t>–</w:t>
            </w:r>
            <w:r w:rsidRPr="004D2D49">
              <w:rPr>
                <w:rStyle w:val="ChBlueBold"/>
              </w:rPr>
              <w:t>an</w:t>
            </w:r>
            <w:r w:rsidR="00B6706C">
              <w:rPr>
                <w:rStyle w:val="ChBlueBold"/>
              </w:rPr>
              <w:t>g</w:t>
            </w:r>
          </w:p>
        </w:tc>
      </w:tr>
      <w:tr w:rsidR="00AC23C4" w:rsidRPr="00AC23C4" w14:paraId="1CCAFCDC" w14:textId="77777777" w:rsidTr="00AC23C4">
        <w:tc>
          <w:tcPr>
            <w:tcW w:w="709" w:type="dxa"/>
            <w:shd w:val="clear" w:color="auto" w:fill="auto"/>
          </w:tcPr>
          <w:p w14:paraId="62AA677A" w14:textId="77777777" w:rsidR="00672641" w:rsidRPr="004D2D49" w:rsidRDefault="00672641" w:rsidP="00672641">
            <w:pPr>
              <w:pStyle w:val="GlossEng"/>
            </w:pPr>
          </w:p>
        </w:tc>
        <w:tc>
          <w:tcPr>
            <w:tcW w:w="907" w:type="dxa"/>
            <w:shd w:val="clear" w:color="auto" w:fill="auto"/>
          </w:tcPr>
          <w:p w14:paraId="3E5096FA" w14:textId="77777777" w:rsidR="00672641" w:rsidRPr="004D2D49" w:rsidRDefault="00672641" w:rsidP="00672641">
            <w:pPr>
              <w:pStyle w:val="GlossEng"/>
            </w:pPr>
            <w:r w:rsidRPr="004D2D49">
              <w:t>suddenly</w:t>
            </w:r>
          </w:p>
        </w:tc>
        <w:tc>
          <w:tcPr>
            <w:tcW w:w="718" w:type="dxa"/>
            <w:shd w:val="clear" w:color="auto" w:fill="auto"/>
          </w:tcPr>
          <w:p w14:paraId="34BCBEA0" w14:textId="77777777" w:rsidR="00672641" w:rsidRPr="00D652BB" w:rsidRDefault="00672641" w:rsidP="00672641">
            <w:pPr>
              <w:pStyle w:val="GlossEng"/>
            </w:pPr>
            <w:r w:rsidRPr="00D652BB">
              <w:t>person</w:t>
            </w:r>
          </w:p>
        </w:tc>
        <w:tc>
          <w:tcPr>
            <w:tcW w:w="484" w:type="dxa"/>
            <w:shd w:val="clear" w:color="auto" w:fill="auto"/>
          </w:tcPr>
          <w:p w14:paraId="47E9D6BE" w14:textId="77777777" w:rsidR="00672641" w:rsidRPr="00D652BB" w:rsidRDefault="00672641" w:rsidP="00672641">
            <w:pPr>
              <w:pStyle w:val="GlossEng"/>
            </w:pPr>
            <w:r w:rsidRPr="00D652BB">
              <w:t>that</w:t>
            </w:r>
          </w:p>
        </w:tc>
        <w:tc>
          <w:tcPr>
            <w:tcW w:w="513" w:type="dxa"/>
            <w:shd w:val="clear" w:color="auto" w:fill="auto"/>
          </w:tcPr>
          <w:p w14:paraId="70E00FF6" w14:textId="77777777" w:rsidR="00672641" w:rsidRPr="0099608C" w:rsidRDefault="00672641" w:rsidP="00672641">
            <w:pPr>
              <w:pStyle w:val="GlossEng"/>
              <w:rPr>
                <w:rStyle w:val="ChSmallCaps"/>
              </w:rPr>
            </w:pPr>
            <w:r w:rsidRPr="0099608C">
              <w:rPr>
                <w:rStyle w:val="ChSmallCaps"/>
              </w:rPr>
              <w:t>neg</w:t>
            </w:r>
          </w:p>
        </w:tc>
        <w:tc>
          <w:tcPr>
            <w:tcW w:w="1546" w:type="dxa"/>
            <w:shd w:val="clear" w:color="auto" w:fill="auto"/>
          </w:tcPr>
          <w:p w14:paraId="5ED14182" w14:textId="77777777" w:rsidR="00672641" w:rsidRPr="00D652BB" w:rsidRDefault="00672641" w:rsidP="00672641">
            <w:pPr>
              <w:pStyle w:val="GlossEng"/>
            </w:pPr>
            <w:r w:rsidRPr="0099608C">
              <w:rPr>
                <w:rStyle w:val="ChSmallCaps"/>
              </w:rPr>
              <w:t>nmlz</w:t>
            </w:r>
            <w:r w:rsidRPr="0030684D">
              <w:t>–</w:t>
            </w:r>
            <w:r w:rsidRPr="00D652BB">
              <w:t>see</w:t>
            </w:r>
            <w:r w:rsidRPr="0030684D">
              <w:t>–</w:t>
            </w:r>
            <w:r w:rsidRPr="0099608C">
              <w:rPr>
                <w:rStyle w:val="ChSmallCaps"/>
              </w:rPr>
              <w:t>nmlz</w:t>
            </w:r>
          </w:p>
        </w:tc>
      </w:tr>
    </w:tbl>
    <w:p w14:paraId="3253353A" w14:textId="0BD71B61" w:rsidR="00672641" w:rsidRPr="00F26CE4" w:rsidRDefault="00B7093A" w:rsidP="00672641">
      <w:pPr>
        <w:pStyle w:val="FreeTranslEng"/>
      </w:pPr>
      <w:r>
        <w:t>‘</w:t>
      </w:r>
      <w:r w:rsidR="00672641">
        <w:t>suddenly</w:t>
      </w:r>
      <w:r w:rsidR="00E62D5F">
        <w:t>,</w:t>
      </w:r>
      <w:r w:rsidR="00672641">
        <w:t xml:space="preserve"> that person wasn</w:t>
      </w:r>
      <w:r>
        <w:t>’</w:t>
      </w:r>
      <w:r w:rsidR="00672641">
        <w:t xml:space="preserve">t </w:t>
      </w:r>
      <w:r w:rsidR="00672641">
        <w:rPr>
          <w:rStyle w:val="ChBlueBold"/>
        </w:rPr>
        <w:t>visible</w:t>
      </w:r>
      <w:r w:rsidR="00E62D5F" w:rsidRPr="00E62D5F">
        <w:t xml:space="preserve"> </w:t>
      </w:r>
      <w:r w:rsidR="00E62D5F">
        <w:t>(any longer)</w:t>
      </w:r>
      <w:r>
        <w:t>’</w:t>
      </w:r>
      <w:r w:rsidR="00672641">
        <w:t xml:space="preserve"> </w:t>
      </w:r>
      <w:r w:rsidR="00672641" w:rsidRPr="004D2D49">
        <w:rPr>
          <w:rStyle w:val="ExampleSource"/>
        </w:rPr>
        <w:t>[080922-002-Cv.0123]</w:t>
      </w:r>
    </w:p>
    <w:tbl>
      <w:tblPr>
        <w:tblW w:w="6754" w:type="dxa"/>
        <w:tblCellMar>
          <w:left w:w="42" w:type="dxa"/>
          <w:right w:w="42" w:type="dxa"/>
        </w:tblCellMar>
        <w:tblLook w:val="01E0" w:firstRow="1" w:lastRow="1" w:firstColumn="1" w:lastColumn="1" w:noHBand="0" w:noVBand="0"/>
      </w:tblPr>
      <w:tblGrid>
        <w:gridCol w:w="709"/>
        <w:gridCol w:w="973"/>
        <w:gridCol w:w="1357"/>
        <w:gridCol w:w="777"/>
        <w:gridCol w:w="489"/>
        <w:gridCol w:w="513"/>
        <w:gridCol w:w="462"/>
        <w:gridCol w:w="737"/>
        <w:gridCol w:w="737"/>
      </w:tblGrid>
      <w:tr w:rsidR="00AC23C4" w:rsidRPr="006E76D4" w14:paraId="5C19C07E" w14:textId="77777777" w:rsidTr="00AC23C4">
        <w:tc>
          <w:tcPr>
            <w:tcW w:w="709" w:type="dxa"/>
            <w:shd w:val="clear" w:color="auto" w:fill="auto"/>
          </w:tcPr>
          <w:p w14:paraId="3D2DB97A" w14:textId="77777777" w:rsidR="00672641" w:rsidRPr="00AC23C4" w:rsidRDefault="00672641" w:rsidP="00672641">
            <w:pPr>
              <w:pStyle w:val="O0Nwnext"/>
              <w:rPr>
                <w:szCs w:val="19"/>
              </w:rPr>
            </w:pPr>
            <w:bookmarkStart w:id="1512" w:name="_Ref349723493"/>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5</w:t>
            </w:r>
            <w:r w:rsidRPr="00AC23C4">
              <w:rPr>
                <w:szCs w:val="19"/>
              </w:rPr>
              <w:fldChar w:fldCharType="end"/>
            </w:r>
            <w:r w:rsidRPr="00AC23C4">
              <w:rPr>
                <w:szCs w:val="19"/>
              </w:rPr>
              <w:t>)</w:t>
            </w:r>
            <w:bookmarkEnd w:id="1512"/>
          </w:p>
        </w:tc>
        <w:tc>
          <w:tcPr>
            <w:tcW w:w="973" w:type="dxa"/>
            <w:shd w:val="clear" w:color="auto" w:fill="auto"/>
          </w:tcPr>
          <w:p w14:paraId="1E315B22" w14:textId="77777777" w:rsidR="00672641" w:rsidRPr="006E76D4" w:rsidRDefault="00672641" w:rsidP="00672641">
            <w:pPr>
              <w:pStyle w:val="Text"/>
            </w:pPr>
            <w:r>
              <w:t>tukan</w:t>
            </w:r>
            <w:r w:rsidR="00B6706C">
              <w:t>g</w:t>
            </w:r>
          </w:p>
        </w:tc>
        <w:tc>
          <w:tcPr>
            <w:tcW w:w="1357" w:type="dxa"/>
            <w:shd w:val="clear" w:color="auto" w:fill="auto"/>
          </w:tcPr>
          <w:p w14:paraId="6681EAB6" w14:textId="77777777" w:rsidR="00672641" w:rsidRPr="006E76D4" w:rsidRDefault="00672641" w:rsidP="00672641">
            <w:pPr>
              <w:pStyle w:val="Text"/>
            </w:pPr>
            <w:r w:rsidRPr="006E76D4">
              <w:t>ojek</w:t>
            </w:r>
          </w:p>
        </w:tc>
        <w:tc>
          <w:tcPr>
            <w:tcW w:w="777" w:type="dxa"/>
            <w:shd w:val="clear" w:color="auto" w:fill="auto"/>
          </w:tcPr>
          <w:p w14:paraId="21162D46" w14:textId="77777777" w:rsidR="00672641" w:rsidRPr="006E76D4" w:rsidRDefault="00672641" w:rsidP="00672641">
            <w:pPr>
              <w:pStyle w:val="Text"/>
            </w:pPr>
            <w:r w:rsidRPr="006E76D4">
              <w:t>ini</w:t>
            </w:r>
          </w:p>
        </w:tc>
        <w:tc>
          <w:tcPr>
            <w:tcW w:w="489" w:type="dxa"/>
            <w:shd w:val="clear" w:color="auto" w:fill="auto"/>
          </w:tcPr>
          <w:p w14:paraId="6AD39225" w14:textId="77777777" w:rsidR="00672641" w:rsidRPr="006E76D4" w:rsidRDefault="00672641" w:rsidP="00672641">
            <w:pPr>
              <w:pStyle w:val="Text"/>
            </w:pPr>
            <w:r w:rsidRPr="006E76D4">
              <w:t>dia</w:t>
            </w:r>
          </w:p>
        </w:tc>
        <w:tc>
          <w:tcPr>
            <w:tcW w:w="513" w:type="dxa"/>
            <w:shd w:val="clear" w:color="auto" w:fill="auto"/>
          </w:tcPr>
          <w:p w14:paraId="519A8CBA" w14:textId="77777777" w:rsidR="00672641" w:rsidRPr="006E76D4" w:rsidRDefault="00672641" w:rsidP="00672641">
            <w:pPr>
              <w:pStyle w:val="Text"/>
            </w:pPr>
            <w:r w:rsidRPr="006E76D4">
              <w:t>tida</w:t>
            </w:r>
          </w:p>
        </w:tc>
        <w:tc>
          <w:tcPr>
            <w:tcW w:w="462" w:type="dxa"/>
            <w:shd w:val="clear" w:color="auto" w:fill="auto"/>
          </w:tcPr>
          <w:p w14:paraId="31159C01" w14:textId="77777777" w:rsidR="00672641" w:rsidRPr="00D221F2" w:rsidRDefault="00672641" w:rsidP="00672641">
            <w:pPr>
              <w:pStyle w:val="Text"/>
              <w:rPr>
                <w:rStyle w:val="ChBlueBold"/>
              </w:rPr>
            </w:pPr>
            <w:r w:rsidRPr="00D221F2">
              <w:rPr>
                <w:rStyle w:val="ChBlueBold"/>
              </w:rPr>
              <w:t>liat</w:t>
            </w:r>
          </w:p>
        </w:tc>
        <w:tc>
          <w:tcPr>
            <w:tcW w:w="737" w:type="dxa"/>
            <w:shd w:val="clear" w:color="auto" w:fill="auto"/>
          </w:tcPr>
          <w:p w14:paraId="250EA370" w14:textId="77777777" w:rsidR="00672641" w:rsidRPr="006E76D4" w:rsidRDefault="00672641" w:rsidP="00672641">
            <w:pPr>
              <w:pStyle w:val="Text"/>
            </w:pPr>
            <w:r w:rsidRPr="006E76D4">
              <w:t>kolam</w:t>
            </w:r>
          </w:p>
        </w:tc>
        <w:tc>
          <w:tcPr>
            <w:tcW w:w="737" w:type="dxa"/>
            <w:shd w:val="clear" w:color="auto" w:fill="auto"/>
          </w:tcPr>
          <w:p w14:paraId="3DA0C7B2" w14:textId="77777777" w:rsidR="00672641" w:rsidRPr="006E76D4" w:rsidRDefault="00672641" w:rsidP="00672641">
            <w:pPr>
              <w:pStyle w:val="Text"/>
            </w:pPr>
            <w:r w:rsidRPr="006E76D4">
              <w:t>ini</w:t>
            </w:r>
          </w:p>
        </w:tc>
      </w:tr>
      <w:tr w:rsidR="00AC23C4" w:rsidRPr="006E76D4" w14:paraId="7E27BF6D" w14:textId="77777777" w:rsidTr="00AC23C4">
        <w:tc>
          <w:tcPr>
            <w:tcW w:w="709" w:type="dxa"/>
            <w:shd w:val="clear" w:color="auto" w:fill="auto"/>
          </w:tcPr>
          <w:p w14:paraId="62FA90E4" w14:textId="77777777" w:rsidR="00672641" w:rsidRPr="00D221F2" w:rsidRDefault="00672641" w:rsidP="00672641">
            <w:pPr>
              <w:pStyle w:val="GlossEng"/>
            </w:pPr>
          </w:p>
        </w:tc>
        <w:tc>
          <w:tcPr>
            <w:tcW w:w="973" w:type="dxa"/>
            <w:shd w:val="clear" w:color="auto" w:fill="auto"/>
          </w:tcPr>
          <w:p w14:paraId="419562FB" w14:textId="77777777" w:rsidR="00672641" w:rsidRPr="006E76D4" w:rsidRDefault="00672641" w:rsidP="00672641">
            <w:pPr>
              <w:pStyle w:val="GlossEng"/>
            </w:pPr>
            <w:r w:rsidRPr="006E76D4">
              <w:t>craftsman</w:t>
            </w:r>
          </w:p>
        </w:tc>
        <w:tc>
          <w:tcPr>
            <w:tcW w:w="1357" w:type="dxa"/>
            <w:shd w:val="clear" w:color="auto" w:fill="auto"/>
          </w:tcPr>
          <w:p w14:paraId="1B02FD18" w14:textId="77777777" w:rsidR="00672641" w:rsidRPr="006E76D4" w:rsidRDefault="00672641" w:rsidP="00672641">
            <w:pPr>
              <w:pStyle w:val="GlossEng"/>
            </w:pPr>
            <w:r w:rsidRPr="006E76D4">
              <w:t>motorbike.taxi</w:t>
            </w:r>
          </w:p>
        </w:tc>
        <w:tc>
          <w:tcPr>
            <w:tcW w:w="777" w:type="dxa"/>
            <w:shd w:val="clear" w:color="auto" w:fill="auto"/>
          </w:tcPr>
          <w:p w14:paraId="5CB44740" w14:textId="77777777" w:rsidR="00672641" w:rsidRPr="0099608C" w:rsidRDefault="00672641" w:rsidP="00672641">
            <w:pPr>
              <w:pStyle w:val="GlossEng"/>
              <w:rPr>
                <w:rStyle w:val="ChSmallCaps"/>
              </w:rPr>
            </w:pPr>
            <w:r w:rsidRPr="0099608C">
              <w:rPr>
                <w:rStyle w:val="ChSmallCaps"/>
              </w:rPr>
              <w:t>d.prox</w:t>
            </w:r>
          </w:p>
        </w:tc>
        <w:tc>
          <w:tcPr>
            <w:tcW w:w="489" w:type="dxa"/>
            <w:shd w:val="clear" w:color="auto" w:fill="auto"/>
          </w:tcPr>
          <w:p w14:paraId="0B1E51AC" w14:textId="77777777" w:rsidR="00672641" w:rsidRPr="0099608C" w:rsidRDefault="00672641" w:rsidP="00672641">
            <w:pPr>
              <w:pStyle w:val="GlossEng"/>
              <w:rPr>
                <w:rStyle w:val="ChSmallCaps"/>
              </w:rPr>
            </w:pPr>
            <w:r w:rsidRPr="0099608C">
              <w:rPr>
                <w:rStyle w:val="ChSmallCaps"/>
              </w:rPr>
              <w:t>3sg</w:t>
            </w:r>
          </w:p>
        </w:tc>
        <w:tc>
          <w:tcPr>
            <w:tcW w:w="513" w:type="dxa"/>
            <w:shd w:val="clear" w:color="auto" w:fill="auto"/>
          </w:tcPr>
          <w:p w14:paraId="252FEAC9" w14:textId="77777777" w:rsidR="00672641" w:rsidRPr="0099608C" w:rsidRDefault="00672641" w:rsidP="00672641">
            <w:pPr>
              <w:pStyle w:val="GlossEng"/>
              <w:rPr>
                <w:rStyle w:val="ChSmallCaps"/>
              </w:rPr>
            </w:pPr>
            <w:r w:rsidRPr="0099608C">
              <w:rPr>
                <w:rStyle w:val="ChSmallCaps"/>
              </w:rPr>
              <w:t>neg</w:t>
            </w:r>
          </w:p>
        </w:tc>
        <w:tc>
          <w:tcPr>
            <w:tcW w:w="462" w:type="dxa"/>
            <w:shd w:val="clear" w:color="auto" w:fill="auto"/>
          </w:tcPr>
          <w:p w14:paraId="3A4ED672" w14:textId="77777777" w:rsidR="00672641" w:rsidRPr="006E76D4" w:rsidRDefault="00672641" w:rsidP="00672641">
            <w:pPr>
              <w:pStyle w:val="GlossEng"/>
            </w:pPr>
            <w:r w:rsidRPr="006E76D4">
              <w:t>see</w:t>
            </w:r>
          </w:p>
        </w:tc>
        <w:tc>
          <w:tcPr>
            <w:tcW w:w="737" w:type="dxa"/>
            <w:shd w:val="clear" w:color="auto" w:fill="auto"/>
          </w:tcPr>
          <w:p w14:paraId="7D859A71" w14:textId="77777777" w:rsidR="00672641" w:rsidRPr="006E76D4" w:rsidRDefault="00672641" w:rsidP="00672641">
            <w:pPr>
              <w:pStyle w:val="GlossEng"/>
            </w:pPr>
            <w:r w:rsidRPr="006E76D4">
              <w:t>big.hole</w:t>
            </w:r>
          </w:p>
        </w:tc>
        <w:tc>
          <w:tcPr>
            <w:tcW w:w="737" w:type="dxa"/>
            <w:shd w:val="clear" w:color="auto" w:fill="auto"/>
          </w:tcPr>
          <w:p w14:paraId="0982E8C0" w14:textId="77777777" w:rsidR="00672641" w:rsidRPr="0099608C" w:rsidRDefault="00672641" w:rsidP="00672641">
            <w:pPr>
              <w:pStyle w:val="GlossEng"/>
              <w:rPr>
                <w:rStyle w:val="ChSmallCaps"/>
              </w:rPr>
            </w:pPr>
            <w:r w:rsidRPr="0099608C">
              <w:rPr>
                <w:rStyle w:val="ChSmallCaps"/>
              </w:rPr>
              <w:t>d.prox</w:t>
            </w:r>
          </w:p>
        </w:tc>
      </w:tr>
    </w:tbl>
    <w:p w14:paraId="55E7A2D8" w14:textId="12686564" w:rsidR="00672641" w:rsidRPr="006E76D4" w:rsidRDefault="00B7093A" w:rsidP="00AF7CAD">
      <w:pPr>
        <w:pStyle w:val="FreeTranslEng15pt"/>
      </w:pPr>
      <w:r>
        <w:t>‘</w:t>
      </w:r>
      <w:r w:rsidR="00672641" w:rsidRPr="006E76D4">
        <w:t>this motorbike taxi driver, he didn</w:t>
      </w:r>
      <w:r>
        <w:t>’</w:t>
      </w:r>
      <w:r w:rsidR="00672641" w:rsidRPr="006E76D4">
        <w:t xml:space="preserve">t </w:t>
      </w:r>
      <w:r w:rsidR="00672641" w:rsidRPr="00D221F2">
        <w:rPr>
          <w:rStyle w:val="ChBlueBold"/>
        </w:rPr>
        <w:t>see</w:t>
      </w:r>
      <w:r w:rsidR="00672641" w:rsidRPr="006E76D4">
        <w:t xml:space="preserve"> this big hole</w:t>
      </w:r>
      <w:r>
        <w:t>’</w:t>
      </w:r>
      <w:r w:rsidR="00672641">
        <w:t xml:space="preserve"> </w:t>
      </w:r>
      <w:r w:rsidR="00672641" w:rsidRPr="00D221F2">
        <w:rPr>
          <w:rStyle w:val="ExampleSource"/>
        </w:rPr>
        <w:t>[081015-005-NP.0009]</w:t>
      </w:r>
    </w:p>
    <w:p w14:paraId="325F2830" w14:textId="77777777" w:rsidR="00672641" w:rsidRPr="0090507A" w:rsidRDefault="00672641" w:rsidP="00672641">
      <w:pPr>
        <w:pStyle w:val="Heading4"/>
        <w:rPr>
          <w:szCs w:val="19"/>
        </w:rPr>
      </w:pPr>
      <w:bookmarkStart w:id="1513" w:name="_Ref339888691"/>
      <w:r w:rsidRPr="0090507A">
        <w:rPr>
          <w:szCs w:val="19"/>
        </w:rPr>
        <w:t>Circumfixed items derived from nominal</w:t>
      </w:r>
      <w:r>
        <w:rPr>
          <w:szCs w:val="19"/>
        </w:rPr>
        <w:t>,</w:t>
      </w:r>
      <w:r w:rsidRPr="0090507A">
        <w:rPr>
          <w:szCs w:val="19"/>
        </w:rPr>
        <w:t xml:space="preserve"> numeral</w:t>
      </w:r>
      <w:r>
        <w:rPr>
          <w:szCs w:val="19"/>
        </w:rPr>
        <w:t xml:space="preserve"> or </w:t>
      </w:r>
      <w:r w:rsidRPr="0090507A">
        <w:rPr>
          <w:szCs w:val="19"/>
        </w:rPr>
        <w:t>quantifier bases</w:t>
      </w:r>
      <w:bookmarkEnd w:id="1513"/>
    </w:p>
    <w:p w14:paraId="07958C9D" w14:textId="0BE227AF" w:rsidR="00672641" w:rsidRDefault="00672641" w:rsidP="0058430C">
      <w:pPr>
        <w:pStyle w:val="Body0000after"/>
      </w:pPr>
      <w:r w:rsidRPr="0090507A">
        <w:t xml:space="preserve">The corpus includes </w:t>
      </w:r>
      <w:r>
        <w:t xml:space="preserve">six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w:t>
      </w:r>
      <w:r w:rsidRPr="0090507A">
        <w:t xml:space="preserve">circumfixed </w:t>
      </w:r>
      <w:r>
        <w:t xml:space="preserve">nouns with </w:t>
      </w:r>
      <w:r w:rsidRPr="0090507A">
        <w:t>nominal bases</w:t>
      </w:r>
      <w:r>
        <w:t xml:space="preserve"> (with eight tokens)</w:t>
      </w:r>
      <w:r w:rsidRPr="0090507A">
        <w:t xml:space="preserve">, and two </w:t>
      </w:r>
      <w:r>
        <w:t xml:space="preserve">nouns with </w:t>
      </w:r>
      <w:r w:rsidRPr="0090507A">
        <w:t>numeral</w:t>
      </w:r>
      <w:r>
        <w:t xml:space="preserve"> or </w:t>
      </w:r>
      <w:r w:rsidRPr="0090507A">
        <w:t>quantifier bases</w:t>
      </w:r>
      <w:r>
        <w:t xml:space="preserve"> (with 11 tokens)</w:t>
      </w:r>
      <w:r w:rsidRPr="0090507A">
        <w:t xml:space="preserve">, listed in </w:t>
      </w:r>
      <w:r w:rsidRPr="0090507A">
        <w:fldChar w:fldCharType="begin"/>
      </w:r>
      <w:r w:rsidRPr="0090507A">
        <w:instrText xml:space="preserve"> REF _Ref339871234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4</w:t>
      </w:r>
      <w:r w:rsidRPr="0090507A">
        <w:fldChar w:fldCharType="end"/>
      </w:r>
      <w:r w:rsidRPr="0090507A">
        <w:t xml:space="preserve">. </w:t>
      </w:r>
      <w:r>
        <w:t xml:space="preserve">The lexemes with nominal bases express </w:t>
      </w:r>
      <w:r w:rsidR="00B7093A">
        <w:t>‘</w:t>
      </w:r>
      <w:r w:rsidRPr="0090507A">
        <w:t xml:space="preserve">abstract concepts </w:t>
      </w:r>
      <w:r>
        <w:t xml:space="preserve">associated with </w:t>
      </w:r>
      <w:r w:rsidRPr="0099608C">
        <w:rPr>
          <w:rStyle w:val="ChSmallCaps"/>
        </w:rPr>
        <w:t>base</w:t>
      </w:r>
      <w:r w:rsidR="00B7093A">
        <w:t>’</w:t>
      </w:r>
      <w:r>
        <w:t xml:space="preserve">, while those with numeral or quantifier bases denote stable conditions in the sense of </w:t>
      </w:r>
      <w:r w:rsidR="00B7093A">
        <w:t>‘</w:t>
      </w:r>
      <w:r>
        <w:t xml:space="preserve">state of being </w:t>
      </w:r>
      <w:r w:rsidRPr="0099608C">
        <w:rPr>
          <w:rStyle w:val="ChSmallCaps"/>
        </w:rPr>
        <w:t>base</w:t>
      </w:r>
      <w:r w:rsidR="00B7093A">
        <w:t>’</w:t>
      </w:r>
      <w:r>
        <w:t>.</w:t>
      </w:r>
    </w:p>
    <w:p w14:paraId="0F4007FA" w14:textId="02514CB0" w:rsidR="00672641" w:rsidRDefault="00672641" w:rsidP="003E3336">
      <w:pPr>
        <w:pStyle w:val="Body0505after"/>
      </w:pPr>
      <w:r>
        <w:t xml:space="preserve">All eight affixed lexemes are </w:t>
      </w:r>
      <w:r>
        <w:rPr>
          <w:lang w:eastAsia="en-US"/>
        </w:rPr>
        <w:t xml:space="preserve">low frequency words, attested with less than 20 tokens. Moreover, </w:t>
      </w:r>
      <w:r w:rsidRPr="00E4451A">
        <w:t xml:space="preserve">the token frequencies for the respective bases are (much) higher for </w:t>
      </w:r>
      <w:r>
        <w:t xml:space="preserve">all </w:t>
      </w:r>
      <w:r w:rsidRPr="00E4451A">
        <w:t xml:space="preserve">of the derived </w:t>
      </w:r>
      <w:r>
        <w:t>words. Seven of the eight derived lexeme</w:t>
      </w:r>
      <w:r w:rsidR="00F2165B">
        <w:t>s</w:t>
      </w:r>
      <w:r>
        <w:t xml:space="preserve"> were tentatively classified as SI-</w:t>
      </w:r>
      <w:r>
        <w:rPr>
          <w:lang w:eastAsia="en-US"/>
        </w:rPr>
        <w:t>borrowings</w:t>
      </w:r>
      <w:r>
        <w:t xml:space="preserve"> (for details see </w:t>
      </w:r>
      <w:r w:rsidR="003E3336">
        <w:t>language internal factor (</w:t>
      </w:r>
      <w:r w:rsidR="003E3336">
        <w:fldChar w:fldCharType="begin"/>
      </w:r>
      <w:r w:rsidR="003E3336">
        <w:instrText xml:space="preserve"> REF _Ref346541608 \n \h </w:instrText>
      </w:r>
      <w:r w:rsidR="003E3336">
        <w:fldChar w:fldCharType="separate"/>
      </w:r>
      <w:r w:rsidR="00154D81">
        <w:rPr>
          <w:cs/>
        </w:rPr>
        <w:t>‎</w:t>
      </w:r>
      <w:r w:rsidR="00154D81">
        <w:t>f)</w:t>
      </w:r>
      <w:r w:rsidR="003E3336">
        <w:fldChar w:fldCharType="end"/>
      </w:r>
      <w:r w:rsidR="003E3336">
        <w:t xml:space="preserve"> in §</w:t>
      </w:r>
      <w:r w:rsidR="003E3336">
        <w:fldChar w:fldCharType="begin"/>
      </w:r>
      <w:r w:rsidR="003E3336">
        <w:instrText xml:space="preserve"> REF _Ref341964824 \w \h </w:instrText>
      </w:r>
      <w:r w:rsidR="003E3336">
        <w:fldChar w:fldCharType="separate"/>
      </w:r>
      <w:r w:rsidR="00154D81">
        <w:rPr>
          <w:cs/>
        </w:rPr>
        <w:t>‎</w:t>
      </w:r>
      <w:r w:rsidR="00154D81">
        <w:t>3.1.1</w:t>
      </w:r>
      <w:r w:rsidR="003E3336">
        <w:fldChar w:fldCharType="end"/>
      </w:r>
      <w:r w:rsidR="003E3336">
        <w:t xml:space="preserve">, p. </w:t>
      </w:r>
      <w:r w:rsidR="003E3336">
        <w:fldChar w:fldCharType="begin"/>
      </w:r>
      <w:r w:rsidR="003E3336">
        <w:instrText xml:space="preserve"> PAGEREF _Ref346541608 \h </w:instrText>
      </w:r>
      <w:r w:rsidR="003E3336">
        <w:fldChar w:fldCharType="separate"/>
      </w:r>
      <w:r w:rsidR="00154D81">
        <w:rPr>
          <w:noProof/>
        </w:rPr>
        <w:t>117</w:t>
      </w:r>
      <w:r w:rsidR="003E3336">
        <w:fldChar w:fldCharType="end"/>
      </w:r>
      <w:r>
        <w:t xml:space="preserve">); in </w:t>
      </w:r>
      <w:r w:rsidRPr="0090507A">
        <w:fldChar w:fldCharType="begin"/>
      </w:r>
      <w:r w:rsidRPr="0090507A">
        <w:instrText xml:space="preserve"> REF _Ref339871234 \h </w:instrText>
      </w:r>
      <w:r w:rsidRPr="0090507A">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4</w:t>
      </w:r>
      <w:r w:rsidRPr="0090507A">
        <w:fldChar w:fldCharType="end"/>
      </w:r>
      <w:r>
        <w:t xml:space="preserve"> these items are underlined.</w:t>
      </w:r>
    </w:p>
    <w:p w14:paraId="267ECA5A" w14:textId="77777777" w:rsidR="00672641" w:rsidRPr="0090507A" w:rsidRDefault="00672641" w:rsidP="00672641">
      <w:pPr>
        <w:pStyle w:val="Caption"/>
        <w:rPr>
          <w:szCs w:val="19"/>
        </w:rPr>
      </w:pPr>
      <w:bookmarkStart w:id="1514" w:name="_Ref339871234"/>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4</w:t>
      </w:r>
      <w:r w:rsidR="00F207A1">
        <w:rPr>
          <w:szCs w:val="19"/>
        </w:rPr>
        <w:fldChar w:fldCharType="end"/>
      </w:r>
      <w:bookmarkEnd w:id="1514"/>
      <w:r w:rsidRPr="0090507A">
        <w:rPr>
          <w:szCs w:val="19"/>
        </w:rPr>
        <w:t>:</w:t>
      </w:r>
      <w:r w:rsidRPr="0090507A">
        <w:rPr>
          <w:szCs w:val="19"/>
        </w:rPr>
        <w:tab/>
      </w:r>
      <w:r>
        <w:rPr>
          <w:szCs w:val="19"/>
        </w:rPr>
        <w:t>Affixation with</w:t>
      </w:r>
      <w:r w:rsidRPr="0090507A">
        <w:rPr>
          <w:szCs w:val="19"/>
        </w:rPr>
        <w:t xml:space="preserve">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Pr="0090507A">
        <w:rPr>
          <w:szCs w:val="19"/>
        </w:rPr>
        <w:t xml:space="preserve"> </w:t>
      </w:r>
      <w:r>
        <w:rPr>
          <w:szCs w:val="19"/>
        </w:rPr>
        <w:t xml:space="preserve">of </w:t>
      </w:r>
      <w:r w:rsidRPr="0090507A">
        <w:rPr>
          <w:szCs w:val="19"/>
        </w:rPr>
        <w:t>nominal</w:t>
      </w:r>
      <w:r>
        <w:rPr>
          <w:szCs w:val="19"/>
        </w:rPr>
        <w:t>,</w:t>
      </w:r>
      <w:r w:rsidRPr="0090507A">
        <w:rPr>
          <w:szCs w:val="19"/>
        </w:rPr>
        <w:t xml:space="preserve"> </w:t>
      </w:r>
      <w:r>
        <w:rPr>
          <w:szCs w:val="19"/>
        </w:rPr>
        <w:t xml:space="preserve">numeral, and </w:t>
      </w:r>
      <w:r w:rsidRPr="0090507A">
        <w:rPr>
          <w:szCs w:val="19"/>
        </w:rPr>
        <w:t>quantifier bases</w:t>
      </w:r>
    </w:p>
    <w:tbl>
      <w:tblPr>
        <w:tblW w:w="6691" w:type="dxa"/>
        <w:tblInd w:w="170" w:type="dxa"/>
        <w:tblBorders>
          <w:bottom w:val="single" w:sz="4" w:space="0" w:color="auto"/>
        </w:tblBorders>
        <w:tblLayout w:type="fixed"/>
        <w:tblLook w:val="01E0" w:firstRow="1" w:lastRow="1" w:firstColumn="1" w:lastColumn="1" w:noHBand="0" w:noVBand="0"/>
      </w:tblPr>
      <w:tblGrid>
        <w:gridCol w:w="936"/>
        <w:gridCol w:w="1191"/>
        <w:gridCol w:w="1446"/>
        <w:gridCol w:w="1332"/>
        <w:gridCol w:w="1077"/>
        <w:gridCol w:w="709"/>
      </w:tblGrid>
      <w:tr w:rsidR="00AC23C4" w:rsidRPr="00AC23C4" w14:paraId="527C5008" w14:textId="77777777" w:rsidTr="00811C02">
        <w:trPr>
          <w:tblHeader/>
        </w:trPr>
        <w:tc>
          <w:tcPr>
            <w:tcW w:w="936" w:type="dxa"/>
            <w:tcBorders>
              <w:top w:val="single" w:sz="4" w:space="0" w:color="auto"/>
              <w:bottom w:val="single" w:sz="4" w:space="0" w:color="auto"/>
            </w:tcBorders>
            <w:shd w:val="clear" w:color="auto" w:fill="auto"/>
          </w:tcPr>
          <w:p w14:paraId="6925B1F0" w14:textId="77777777" w:rsidR="00672641" w:rsidRPr="00AC23C4" w:rsidRDefault="00672641" w:rsidP="00672641">
            <w:pPr>
              <w:pStyle w:val="TableHd"/>
              <w:rPr>
                <w:szCs w:val="19"/>
              </w:rPr>
            </w:pPr>
            <w:r w:rsidRPr="00AC23C4">
              <w:rPr>
                <w:szCs w:val="19"/>
              </w:rPr>
              <w:t>BW</w:t>
            </w:r>
          </w:p>
        </w:tc>
        <w:tc>
          <w:tcPr>
            <w:tcW w:w="1191" w:type="dxa"/>
            <w:tcBorders>
              <w:top w:val="single" w:sz="4" w:space="0" w:color="auto"/>
              <w:bottom w:val="single" w:sz="4" w:space="0" w:color="auto"/>
            </w:tcBorders>
            <w:shd w:val="clear" w:color="auto" w:fill="auto"/>
          </w:tcPr>
          <w:p w14:paraId="66283CD2" w14:textId="77777777" w:rsidR="00672641" w:rsidRPr="00AC23C4" w:rsidRDefault="00672641" w:rsidP="00672641">
            <w:pPr>
              <w:pStyle w:val="TableHd"/>
              <w:rPr>
                <w:szCs w:val="19"/>
              </w:rPr>
            </w:pPr>
            <w:r w:rsidRPr="00AC23C4">
              <w:rPr>
                <w:szCs w:val="19"/>
              </w:rPr>
              <w:t>Gloss</w:t>
            </w:r>
          </w:p>
        </w:tc>
        <w:tc>
          <w:tcPr>
            <w:tcW w:w="1446" w:type="dxa"/>
            <w:tcBorders>
              <w:top w:val="single" w:sz="4" w:space="0" w:color="auto"/>
              <w:bottom w:val="single" w:sz="4" w:space="0" w:color="auto"/>
            </w:tcBorders>
            <w:shd w:val="clear" w:color="auto" w:fill="auto"/>
          </w:tcPr>
          <w:p w14:paraId="30B22F10" w14:textId="77777777" w:rsidR="00672641" w:rsidRPr="00AC23C4" w:rsidRDefault="00672641" w:rsidP="00672641">
            <w:pPr>
              <w:pStyle w:val="TableHd"/>
              <w:rPr>
                <w:szCs w:val="19"/>
              </w:rPr>
            </w:pPr>
            <w:r w:rsidRPr="00AC23C4">
              <w:rPr>
                <w:szCs w:val="19"/>
              </w:rPr>
              <w:t>Item</w:t>
            </w:r>
          </w:p>
        </w:tc>
        <w:tc>
          <w:tcPr>
            <w:tcW w:w="1332" w:type="dxa"/>
            <w:tcBorders>
              <w:top w:val="single" w:sz="4" w:space="0" w:color="auto"/>
              <w:bottom w:val="single" w:sz="4" w:space="0" w:color="auto"/>
            </w:tcBorders>
            <w:shd w:val="clear" w:color="auto" w:fill="auto"/>
          </w:tcPr>
          <w:p w14:paraId="3EC44C6F" w14:textId="77777777" w:rsidR="00672641" w:rsidRPr="00AC23C4" w:rsidRDefault="00672641" w:rsidP="00672641">
            <w:pPr>
              <w:pStyle w:val="TableHd"/>
              <w:rPr>
                <w:szCs w:val="19"/>
              </w:rPr>
            </w:pPr>
            <w:r w:rsidRPr="00AC23C4">
              <w:rPr>
                <w:szCs w:val="19"/>
              </w:rPr>
              <w:t>Gloss</w:t>
            </w:r>
          </w:p>
        </w:tc>
        <w:tc>
          <w:tcPr>
            <w:tcW w:w="1077" w:type="dxa"/>
            <w:tcBorders>
              <w:top w:val="single" w:sz="4" w:space="0" w:color="auto"/>
              <w:bottom w:val="single" w:sz="4" w:space="0" w:color="auto"/>
            </w:tcBorders>
            <w:shd w:val="clear" w:color="auto" w:fill="auto"/>
          </w:tcPr>
          <w:p w14:paraId="0BB50D14" w14:textId="77777777" w:rsidR="00672641" w:rsidRPr="00AC23C4" w:rsidRDefault="005C7926" w:rsidP="00672641">
            <w:pPr>
              <w:pStyle w:val="TableHd"/>
              <w:rPr>
                <w:szCs w:val="19"/>
              </w:rPr>
            </w:pPr>
            <w:r w:rsidRPr="00AC23C4">
              <w:rPr>
                <w:rStyle w:val="ChItalBold"/>
                <w:szCs w:val="19"/>
              </w:rPr>
              <w:t>ke</w:t>
            </w:r>
            <w:r w:rsidRPr="00F15632">
              <w:rPr>
                <w:rStyle w:val="ChItalBold"/>
              </w:rPr>
              <w:t>­</w:t>
            </w:r>
            <w:r w:rsidRPr="00962F1E">
              <w:t>/</w:t>
            </w:r>
            <w:r w:rsidRPr="00F15632">
              <w:rPr>
                <w:rStyle w:val="ChItalBold"/>
              </w:rPr>
              <w:t>­</w:t>
            </w:r>
            <w:r w:rsidRPr="00AC23C4">
              <w:rPr>
                <w:rStyle w:val="ChItalBold"/>
                <w:szCs w:val="19"/>
              </w:rPr>
              <w:t>ang</w:t>
            </w:r>
            <w:r w:rsidR="00672641" w:rsidRPr="00AC23C4">
              <w:rPr>
                <w:szCs w:val="19"/>
              </w:rPr>
              <w:t xml:space="preserve"> #</w:t>
            </w:r>
          </w:p>
        </w:tc>
        <w:tc>
          <w:tcPr>
            <w:tcW w:w="709" w:type="dxa"/>
            <w:tcBorders>
              <w:top w:val="single" w:sz="4" w:space="0" w:color="auto"/>
              <w:bottom w:val="single" w:sz="4" w:space="0" w:color="auto"/>
            </w:tcBorders>
            <w:shd w:val="clear" w:color="auto" w:fill="auto"/>
          </w:tcPr>
          <w:p w14:paraId="3BC36812" w14:textId="77777777" w:rsidR="00672641" w:rsidRPr="00AC23C4" w:rsidRDefault="00672641" w:rsidP="00672641">
            <w:pPr>
              <w:pStyle w:val="TableHd"/>
              <w:rPr>
                <w:sz w:val="19"/>
                <w:szCs w:val="19"/>
              </w:rPr>
            </w:pPr>
            <w:r w:rsidRPr="00AC23C4">
              <w:rPr>
                <w:szCs w:val="19"/>
              </w:rPr>
              <w:t>BW #</w:t>
            </w:r>
          </w:p>
        </w:tc>
      </w:tr>
      <w:tr w:rsidR="00672641" w:rsidRPr="00AC23C4" w14:paraId="41296C60" w14:textId="77777777" w:rsidTr="00811C02">
        <w:tc>
          <w:tcPr>
            <w:tcW w:w="6691" w:type="dxa"/>
            <w:gridSpan w:val="6"/>
            <w:tcBorders>
              <w:top w:val="single" w:sz="4" w:space="0" w:color="auto"/>
              <w:bottom w:val="single" w:sz="4" w:space="0" w:color="auto"/>
            </w:tcBorders>
            <w:shd w:val="clear" w:color="auto" w:fill="auto"/>
          </w:tcPr>
          <w:p w14:paraId="0617266A" w14:textId="77777777" w:rsidR="00672641" w:rsidRPr="00AC23C4" w:rsidRDefault="00672641" w:rsidP="00672641">
            <w:pPr>
              <w:pStyle w:val="TableHdLeft"/>
              <w:rPr>
                <w:sz w:val="19"/>
                <w:szCs w:val="19"/>
              </w:rPr>
            </w:pPr>
            <w:r w:rsidRPr="00AC23C4">
              <w:rPr>
                <w:szCs w:val="19"/>
              </w:rPr>
              <w:t>Nominal bases</w:t>
            </w:r>
          </w:p>
        </w:tc>
      </w:tr>
      <w:tr w:rsidR="00AC23C4" w:rsidRPr="00626ADA" w14:paraId="2FAF83B5" w14:textId="77777777" w:rsidTr="00811C02">
        <w:tc>
          <w:tcPr>
            <w:tcW w:w="936" w:type="dxa"/>
            <w:tcBorders>
              <w:top w:val="single" w:sz="4" w:space="0" w:color="auto"/>
            </w:tcBorders>
            <w:shd w:val="clear" w:color="auto" w:fill="auto"/>
          </w:tcPr>
          <w:p w14:paraId="6D2F7DBB" w14:textId="77777777" w:rsidR="00672641" w:rsidRPr="00AC23C4" w:rsidRDefault="00672641" w:rsidP="00672641">
            <w:pPr>
              <w:pStyle w:val="TableCell2-0Break"/>
              <w:rPr>
                <w:rStyle w:val="ChItalBold"/>
                <w:szCs w:val="19"/>
              </w:rPr>
            </w:pPr>
            <w:r w:rsidRPr="00AC23C4">
              <w:rPr>
                <w:rStyle w:val="ChItalBold"/>
                <w:szCs w:val="19"/>
              </w:rPr>
              <w:t>budaya</w:t>
            </w:r>
          </w:p>
        </w:tc>
        <w:tc>
          <w:tcPr>
            <w:tcW w:w="1191" w:type="dxa"/>
            <w:tcBorders>
              <w:top w:val="single" w:sz="4" w:space="0" w:color="auto"/>
            </w:tcBorders>
            <w:shd w:val="clear" w:color="auto" w:fill="auto"/>
          </w:tcPr>
          <w:p w14:paraId="51F76D7D" w14:textId="122C9749" w:rsidR="00672641" w:rsidRPr="00626ADA" w:rsidRDefault="00B7093A" w:rsidP="00672641">
            <w:pPr>
              <w:pStyle w:val="TableCell2-0Break"/>
            </w:pPr>
            <w:r>
              <w:t>‘</w:t>
            </w:r>
            <w:r w:rsidR="00672641" w:rsidRPr="0090507A">
              <w:t>culture</w:t>
            </w:r>
            <w:r>
              <w:t>’</w:t>
            </w:r>
          </w:p>
        </w:tc>
        <w:tc>
          <w:tcPr>
            <w:tcW w:w="1446" w:type="dxa"/>
            <w:tcBorders>
              <w:top w:val="single" w:sz="4" w:space="0" w:color="auto"/>
            </w:tcBorders>
            <w:shd w:val="clear" w:color="auto" w:fill="auto"/>
          </w:tcPr>
          <w:p w14:paraId="1C30264F" w14:textId="77777777" w:rsidR="00672641" w:rsidRPr="00A21CAE" w:rsidRDefault="00672641" w:rsidP="00672641">
            <w:pPr>
              <w:pStyle w:val="TableCell2-0Break"/>
              <w:rPr>
                <w:rStyle w:val="ChItalBoldUndl"/>
              </w:rPr>
            </w:pPr>
            <w:r w:rsidRPr="00A21CAE">
              <w:rPr>
                <w:rStyle w:val="ChItalBoldUndl"/>
              </w:rPr>
              <w:t>kebudayaan</w:t>
            </w:r>
            <w:r w:rsidR="00422AE6">
              <w:rPr>
                <w:rStyle w:val="ChItalBoldUndl"/>
              </w:rPr>
              <w:t>g</w:t>
            </w:r>
          </w:p>
        </w:tc>
        <w:tc>
          <w:tcPr>
            <w:tcW w:w="1332" w:type="dxa"/>
            <w:tcBorders>
              <w:top w:val="single" w:sz="4" w:space="0" w:color="auto"/>
            </w:tcBorders>
            <w:shd w:val="clear" w:color="auto" w:fill="auto"/>
          </w:tcPr>
          <w:p w14:paraId="7E3A6CA0" w14:textId="0ACEED00" w:rsidR="00672641" w:rsidRPr="00626ADA" w:rsidRDefault="00B7093A" w:rsidP="00672641">
            <w:pPr>
              <w:pStyle w:val="TableCell2-0Break"/>
            </w:pPr>
            <w:r>
              <w:t>‘</w:t>
            </w:r>
            <w:r w:rsidR="00672641">
              <w:t>civilization</w:t>
            </w:r>
            <w:r>
              <w:t>’</w:t>
            </w:r>
          </w:p>
        </w:tc>
        <w:tc>
          <w:tcPr>
            <w:tcW w:w="1077" w:type="dxa"/>
            <w:tcBorders>
              <w:top w:val="single" w:sz="4" w:space="0" w:color="auto"/>
            </w:tcBorders>
            <w:shd w:val="clear" w:color="auto" w:fill="auto"/>
          </w:tcPr>
          <w:p w14:paraId="226644B7" w14:textId="77777777" w:rsidR="00672641" w:rsidRPr="00AC23C4" w:rsidRDefault="00672641" w:rsidP="00AC23C4">
            <w:pPr>
              <w:pStyle w:val="TableCell2-0"/>
              <w:ind w:right="85"/>
              <w:jc w:val="right"/>
              <w:rPr>
                <w:szCs w:val="19"/>
              </w:rPr>
            </w:pPr>
            <w:r w:rsidRPr="00AC23C4">
              <w:rPr>
                <w:szCs w:val="19"/>
              </w:rPr>
              <w:t>2</w:t>
            </w:r>
          </w:p>
        </w:tc>
        <w:tc>
          <w:tcPr>
            <w:tcW w:w="709" w:type="dxa"/>
            <w:tcBorders>
              <w:top w:val="single" w:sz="4" w:space="0" w:color="auto"/>
            </w:tcBorders>
            <w:shd w:val="clear" w:color="auto" w:fill="auto"/>
          </w:tcPr>
          <w:p w14:paraId="4866ED6E" w14:textId="77777777" w:rsidR="00672641" w:rsidRPr="00AC23C4" w:rsidRDefault="00672641" w:rsidP="00AC23C4">
            <w:pPr>
              <w:pStyle w:val="TableCell2-0"/>
              <w:ind w:right="85"/>
              <w:jc w:val="right"/>
              <w:rPr>
                <w:szCs w:val="19"/>
              </w:rPr>
            </w:pPr>
            <w:r w:rsidRPr="00AC23C4">
              <w:rPr>
                <w:szCs w:val="19"/>
              </w:rPr>
              <w:t>18</w:t>
            </w:r>
          </w:p>
        </w:tc>
      </w:tr>
      <w:tr w:rsidR="00AC23C4" w:rsidRPr="00AC23C4" w14:paraId="701AFCC4" w14:textId="77777777" w:rsidTr="00811C02">
        <w:tc>
          <w:tcPr>
            <w:tcW w:w="936" w:type="dxa"/>
            <w:shd w:val="clear" w:color="auto" w:fill="auto"/>
          </w:tcPr>
          <w:p w14:paraId="7B5C7C0F" w14:textId="77777777" w:rsidR="00672641" w:rsidRPr="00AC23C4" w:rsidRDefault="00672641" w:rsidP="00672641">
            <w:pPr>
              <w:rPr>
                <w:rStyle w:val="ChItalBold"/>
                <w:szCs w:val="19"/>
              </w:rPr>
            </w:pPr>
            <w:r w:rsidRPr="00AC23C4">
              <w:rPr>
                <w:rStyle w:val="ChItalBold"/>
                <w:szCs w:val="19"/>
              </w:rPr>
              <w:t>untung</w:t>
            </w:r>
          </w:p>
        </w:tc>
        <w:tc>
          <w:tcPr>
            <w:tcW w:w="1191" w:type="dxa"/>
            <w:shd w:val="clear" w:color="auto" w:fill="auto"/>
          </w:tcPr>
          <w:p w14:paraId="26104C54" w14:textId="3C9E9BCA" w:rsidR="00672641" w:rsidRPr="00AC23C4" w:rsidRDefault="00B7093A" w:rsidP="00672641">
            <w:pPr>
              <w:rPr>
                <w:szCs w:val="19"/>
              </w:rPr>
            </w:pPr>
            <w:r>
              <w:rPr>
                <w:szCs w:val="19"/>
              </w:rPr>
              <w:t>‘</w:t>
            </w:r>
            <w:r w:rsidR="00672641" w:rsidRPr="00AC23C4">
              <w:rPr>
                <w:szCs w:val="19"/>
              </w:rPr>
              <w:t>fortune</w:t>
            </w:r>
            <w:r>
              <w:rPr>
                <w:szCs w:val="19"/>
              </w:rPr>
              <w:t>’</w:t>
            </w:r>
          </w:p>
        </w:tc>
        <w:tc>
          <w:tcPr>
            <w:tcW w:w="1446" w:type="dxa"/>
            <w:shd w:val="clear" w:color="auto" w:fill="auto"/>
          </w:tcPr>
          <w:p w14:paraId="5A4CF62D" w14:textId="77777777" w:rsidR="00672641" w:rsidRPr="00A21CAE" w:rsidRDefault="00672641" w:rsidP="00672641">
            <w:pPr>
              <w:rPr>
                <w:rStyle w:val="ChItalBoldUndl"/>
              </w:rPr>
            </w:pPr>
            <w:r w:rsidRPr="00A21CAE">
              <w:rPr>
                <w:rStyle w:val="ChItalBoldUndl"/>
              </w:rPr>
              <w:t>keuntungan</w:t>
            </w:r>
            <w:r w:rsidR="00422AE6">
              <w:rPr>
                <w:rStyle w:val="ChItalBoldUndl"/>
              </w:rPr>
              <w:t>g</w:t>
            </w:r>
          </w:p>
        </w:tc>
        <w:tc>
          <w:tcPr>
            <w:tcW w:w="1332" w:type="dxa"/>
            <w:shd w:val="clear" w:color="auto" w:fill="auto"/>
          </w:tcPr>
          <w:p w14:paraId="558CF703" w14:textId="072F50CD" w:rsidR="00672641" w:rsidRPr="00AC23C4" w:rsidRDefault="00B7093A" w:rsidP="00AC23C4">
            <w:pPr>
              <w:autoSpaceDE w:val="0"/>
              <w:autoSpaceDN w:val="0"/>
              <w:adjustRightInd w:val="0"/>
              <w:rPr>
                <w:szCs w:val="19"/>
              </w:rPr>
            </w:pPr>
            <w:r>
              <w:rPr>
                <w:szCs w:val="19"/>
              </w:rPr>
              <w:t>‘</w:t>
            </w:r>
            <w:r w:rsidR="00672641" w:rsidRPr="00AC23C4">
              <w:rPr>
                <w:szCs w:val="19"/>
              </w:rPr>
              <w:t>advantage</w:t>
            </w:r>
            <w:r>
              <w:rPr>
                <w:szCs w:val="19"/>
              </w:rPr>
              <w:t>’</w:t>
            </w:r>
          </w:p>
        </w:tc>
        <w:tc>
          <w:tcPr>
            <w:tcW w:w="1077" w:type="dxa"/>
            <w:shd w:val="clear" w:color="auto" w:fill="auto"/>
          </w:tcPr>
          <w:p w14:paraId="1BECFFB0" w14:textId="77777777" w:rsidR="00672641" w:rsidRPr="00AC23C4" w:rsidRDefault="00672641" w:rsidP="00AC23C4">
            <w:pPr>
              <w:ind w:right="85"/>
              <w:jc w:val="right"/>
              <w:rPr>
                <w:szCs w:val="19"/>
              </w:rPr>
            </w:pPr>
            <w:r w:rsidRPr="00AC23C4">
              <w:rPr>
                <w:szCs w:val="19"/>
              </w:rPr>
              <w:t>2</w:t>
            </w:r>
          </w:p>
        </w:tc>
        <w:tc>
          <w:tcPr>
            <w:tcW w:w="709" w:type="dxa"/>
            <w:shd w:val="clear" w:color="auto" w:fill="auto"/>
          </w:tcPr>
          <w:p w14:paraId="6E19D55B" w14:textId="77777777" w:rsidR="00672641" w:rsidRPr="00AC23C4" w:rsidRDefault="00672641" w:rsidP="00AC23C4">
            <w:pPr>
              <w:ind w:right="85"/>
              <w:jc w:val="right"/>
              <w:rPr>
                <w:sz w:val="19"/>
                <w:szCs w:val="19"/>
              </w:rPr>
            </w:pPr>
            <w:r w:rsidRPr="00AC23C4">
              <w:rPr>
                <w:szCs w:val="19"/>
              </w:rPr>
              <w:t>26</w:t>
            </w:r>
          </w:p>
        </w:tc>
      </w:tr>
      <w:tr w:rsidR="00AC23C4" w:rsidRPr="00AC23C4" w14:paraId="1E9A148C" w14:textId="77777777" w:rsidTr="00811C02">
        <w:tc>
          <w:tcPr>
            <w:tcW w:w="936" w:type="dxa"/>
            <w:shd w:val="clear" w:color="auto" w:fill="auto"/>
          </w:tcPr>
          <w:p w14:paraId="565FDD05" w14:textId="77777777" w:rsidR="00672641" w:rsidRPr="00AC23C4" w:rsidRDefault="00672641" w:rsidP="00672641">
            <w:pPr>
              <w:rPr>
                <w:rStyle w:val="ChItalBold"/>
                <w:szCs w:val="19"/>
              </w:rPr>
            </w:pPr>
            <w:r w:rsidRPr="00AC23C4">
              <w:rPr>
                <w:rStyle w:val="ChItalBold"/>
                <w:szCs w:val="19"/>
              </w:rPr>
              <w:t>camat</w:t>
            </w:r>
          </w:p>
        </w:tc>
        <w:tc>
          <w:tcPr>
            <w:tcW w:w="1191" w:type="dxa"/>
            <w:shd w:val="clear" w:color="auto" w:fill="auto"/>
          </w:tcPr>
          <w:p w14:paraId="36AEDF5C" w14:textId="41FA12C6" w:rsidR="00672641" w:rsidRPr="00AC23C4" w:rsidRDefault="00B7093A" w:rsidP="00AC23C4">
            <w:pPr>
              <w:ind w:left="57" w:hanging="57"/>
              <w:rPr>
                <w:szCs w:val="19"/>
              </w:rPr>
            </w:pPr>
            <w:r>
              <w:rPr>
                <w:szCs w:val="19"/>
              </w:rPr>
              <w:t>‘</w:t>
            </w:r>
            <w:r w:rsidR="00672641" w:rsidRPr="00AC23C4">
              <w:rPr>
                <w:szCs w:val="19"/>
              </w:rPr>
              <w:t>subdistrict head</w:t>
            </w:r>
            <w:r>
              <w:rPr>
                <w:szCs w:val="19"/>
              </w:rPr>
              <w:t>’</w:t>
            </w:r>
          </w:p>
        </w:tc>
        <w:tc>
          <w:tcPr>
            <w:tcW w:w="1446" w:type="dxa"/>
            <w:shd w:val="clear" w:color="auto" w:fill="auto"/>
          </w:tcPr>
          <w:p w14:paraId="6DBB9E64" w14:textId="77777777" w:rsidR="00672641" w:rsidRPr="00A21CAE" w:rsidRDefault="00672641" w:rsidP="00672641">
            <w:pPr>
              <w:rPr>
                <w:rStyle w:val="ChItalBoldUndl"/>
              </w:rPr>
            </w:pPr>
            <w:r w:rsidRPr="00A21CAE">
              <w:rPr>
                <w:rStyle w:val="ChItalBoldUndl"/>
              </w:rPr>
              <w:t>kecamatan</w:t>
            </w:r>
            <w:r w:rsidR="00422AE6">
              <w:rPr>
                <w:rStyle w:val="ChItalBoldUndl"/>
              </w:rPr>
              <w:t>g</w:t>
            </w:r>
          </w:p>
        </w:tc>
        <w:tc>
          <w:tcPr>
            <w:tcW w:w="1332" w:type="dxa"/>
            <w:shd w:val="clear" w:color="auto" w:fill="auto"/>
          </w:tcPr>
          <w:p w14:paraId="51B85797" w14:textId="71C5741B" w:rsidR="00672641" w:rsidRPr="00AC23C4" w:rsidRDefault="00B7093A" w:rsidP="00AC23C4">
            <w:pPr>
              <w:autoSpaceDE w:val="0"/>
              <w:autoSpaceDN w:val="0"/>
              <w:adjustRightInd w:val="0"/>
              <w:rPr>
                <w:szCs w:val="19"/>
              </w:rPr>
            </w:pPr>
            <w:r>
              <w:rPr>
                <w:szCs w:val="19"/>
              </w:rPr>
              <w:t>‘</w:t>
            </w:r>
            <w:r w:rsidR="00672641" w:rsidRPr="00AC23C4">
              <w:rPr>
                <w:szCs w:val="19"/>
              </w:rPr>
              <w:t>subdistrict</w:t>
            </w:r>
            <w:r>
              <w:rPr>
                <w:szCs w:val="19"/>
              </w:rPr>
              <w:t>’</w:t>
            </w:r>
          </w:p>
        </w:tc>
        <w:tc>
          <w:tcPr>
            <w:tcW w:w="1077" w:type="dxa"/>
            <w:shd w:val="clear" w:color="auto" w:fill="auto"/>
          </w:tcPr>
          <w:p w14:paraId="28052009"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67AACD7D" w14:textId="77777777" w:rsidR="00672641" w:rsidRPr="00AC23C4" w:rsidRDefault="00672641" w:rsidP="00AC23C4">
            <w:pPr>
              <w:ind w:right="85"/>
              <w:jc w:val="right"/>
              <w:rPr>
                <w:sz w:val="19"/>
                <w:szCs w:val="19"/>
              </w:rPr>
            </w:pPr>
            <w:r w:rsidRPr="00AC23C4">
              <w:rPr>
                <w:szCs w:val="19"/>
              </w:rPr>
              <w:t>22</w:t>
            </w:r>
          </w:p>
        </w:tc>
      </w:tr>
      <w:tr w:rsidR="00AC23C4" w:rsidRPr="00AC23C4" w14:paraId="681DD632" w14:textId="77777777" w:rsidTr="00811C02">
        <w:tc>
          <w:tcPr>
            <w:tcW w:w="936" w:type="dxa"/>
            <w:shd w:val="clear" w:color="auto" w:fill="auto"/>
          </w:tcPr>
          <w:p w14:paraId="1812F410" w14:textId="77777777" w:rsidR="00672641" w:rsidRPr="00AC23C4" w:rsidRDefault="00672641" w:rsidP="00672641">
            <w:pPr>
              <w:rPr>
                <w:rStyle w:val="ChItalBold"/>
                <w:szCs w:val="19"/>
              </w:rPr>
            </w:pPr>
            <w:r w:rsidRPr="00AC23C4">
              <w:rPr>
                <w:rStyle w:val="ChItalBold"/>
                <w:szCs w:val="19"/>
              </w:rPr>
              <w:lastRenderedPageBreak/>
              <w:t>hutan</w:t>
            </w:r>
            <w:r w:rsidR="00422AE6" w:rsidRPr="00AC23C4">
              <w:rPr>
                <w:rStyle w:val="ChItalBold"/>
                <w:szCs w:val="19"/>
              </w:rPr>
              <w:t>g</w:t>
            </w:r>
          </w:p>
        </w:tc>
        <w:tc>
          <w:tcPr>
            <w:tcW w:w="1191" w:type="dxa"/>
            <w:shd w:val="clear" w:color="auto" w:fill="auto"/>
          </w:tcPr>
          <w:p w14:paraId="2A29BBF1" w14:textId="7D1ACEB0" w:rsidR="00672641" w:rsidRPr="00AC23C4" w:rsidRDefault="00B7093A" w:rsidP="00672641">
            <w:pPr>
              <w:rPr>
                <w:szCs w:val="19"/>
              </w:rPr>
            </w:pPr>
            <w:r>
              <w:rPr>
                <w:szCs w:val="19"/>
              </w:rPr>
              <w:t>‘</w:t>
            </w:r>
            <w:r w:rsidR="00672641" w:rsidRPr="00AC23C4">
              <w:rPr>
                <w:szCs w:val="19"/>
              </w:rPr>
              <w:t>forest</w:t>
            </w:r>
            <w:r>
              <w:rPr>
                <w:szCs w:val="19"/>
              </w:rPr>
              <w:t>’</w:t>
            </w:r>
          </w:p>
        </w:tc>
        <w:tc>
          <w:tcPr>
            <w:tcW w:w="1446" w:type="dxa"/>
            <w:shd w:val="clear" w:color="auto" w:fill="auto"/>
          </w:tcPr>
          <w:p w14:paraId="1E1BD3E3" w14:textId="77777777" w:rsidR="00672641" w:rsidRPr="00A21CAE" w:rsidRDefault="00672641" w:rsidP="00672641">
            <w:pPr>
              <w:rPr>
                <w:rStyle w:val="ChItalBoldUndl"/>
              </w:rPr>
            </w:pPr>
            <w:r w:rsidRPr="00A21CAE">
              <w:rPr>
                <w:rStyle w:val="ChItalBoldUndl"/>
              </w:rPr>
              <w:t>kehutan</w:t>
            </w:r>
            <w:r w:rsidR="00055929">
              <w:rPr>
                <w:rStyle w:val="ChItalBoldUndl"/>
              </w:rPr>
              <w:t>g</w:t>
            </w:r>
            <w:r w:rsidRPr="00A21CAE">
              <w:rPr>
                <w:rStyle w:val="ChItalBoldUndl"/>
              </w:rPr>
              <w:t>an</w:t>
            </w:r>
            <w:r w:rsidR="00422AE6">
              <w:rPr>
                <w:rStyle w:val="ChItalBoldUndl"/>
              </w:rPr>
              <w:t>g</w:t>
            </w:r>
          </w:p>
        </w:tc>
        <w:tc>
          <w:tcPr>
            <w:tcW w:w="1332" w:type="dxa"/>
            <w:shd w:val="clear" w:color="auto" w:fill="auto"/>
          </w:tcPr>
          <w:p w14:paraId="2C9C5BF2" w14:textId="3F3F386D" w:rsidR="00672641" w:rsidRPr="00AC23C4" w:rsidRDefault="00B7093A" w:rsidP="00AC23C4">
            <w:pPr>
              <w:autoSpaceDE w:val="0"/>
              <w:autoSpaceDN w:val="0"/>
              <w:adjustRightInd w:val="0"/>
              <w:rPr>
                <w:szCs w:val="19"/>
              </w:rPr>
            </w:pPr>
            <w:r>
              <w:rPr>
                <w:szCs w:val="19"/>
              </w:rPr>
              <w:t>‘</w:t>
            </w:r>
            <w:r w:rsidR="00672641" w:rsidRPr="00AC23C4">
              <w:rPr>
                <w:szCs w:val="19"/>
              </w:rPr>
              <w:t>forestry</w:t>
            </w:r>
            <w:r>
              <w:rPr>
                <w:szCs w:val="19"/>
              </w:rPr>
              <w:t>’</w:t>
            </w:r>
          </w:p>
        </w:tc>
        <w:tc>
          <w:tcPr>
            <w:tcW w:w="1077" w:type="dxa"/>
            <w:shd w:val="clear" w:color="auto" w:fill="auto"/>
          </w:tcPr>
          <w:p w14:paraId="05801A66"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1E817979" w14:textId="77777777" w:rsidR="00672641" w:rsidRPr="00AC23C4" w:rsidRDefault="00672641" w:rsidP="00AC23C4">
            <w:pPr>
              <w:ind w:right="85"/>
              <w:jc w:val="right"/>
              <w:rPr>
                <w:sz w:val="19"/>
                <w:szCs w:val="19"/>
              </w:rPr>
            </w:pPr>
            <w:r w:rsidRPr="00AC23C4">
              <w:rPr>
                <w:szCs w:val="19"/>
              </w:rPr>
              <w:t>42</w:t>
            </w:r>
          </w:p>
        </w:tc>
      </w:tr>
      <w:tr w:rsidR="00AC23C4" w:rsidRPr="00AC23C4" w14:paraId="1CF71671" w14:textId="77777777" w:rsidTr="00811C02">
        <w:tc>
          <w:tcPr>
            <w:tcW w:w="936" w:type="dxa"/>
            <w:shd w:val="clear" w:color="auto" w:fill="auto"/>
          </w:tcPr>
          <w:p w14:paraId="5BAF21B1" w14:textId="77777777" w:rsidR="00672641" w:rsidRPr="00AC23C4" w:rsidRDefault="00422AE6" w:rsidP="00672641">
            <w:pPr>
              <w:rPr>
                <w:rStyle w:val="ChItalBold"/>
                <w:szCs w:val="19"/>
              </w:rPr>
            </w:pPr>
            <w:r w:rsidRPr="00AC23C4">
              <w:rPr>
                <w:rStyle w:val="ChItalBold"/>
                <w:szCs w:val="19"/>
              </w:rPr>
              <w:t>pegaway</w:t>
            </w:r>
          </w:p>
        </w:tc>
        <w:tc>
          <w:tcPr>
            <w:tcW w:w="1191" w:type="dxa"/>
            <w:shd w:val="clear" w:color="auto" w:fill="auto"/>
          </w:tcPr>
          <w:p w14:paraId="68AC61DC" w14:textId="64CD8D9D" w:rsidR="00672641" w:rsidRPr="00AC23C4" w:rsidRDefault="00B7093A" w:rsidP="00AC23C4">
            <w:pPr>
              <w:ind w:left="57" w:hanging="57"/>
              <w:rPr>
                <w:szCs w:val="19"/>
              </w:rPr>
            </w:pPr>
            <w:r>
              <w:rPr>
                <w:szCs w:val="19"/>
              </w:rPr>
              <w:t>‘</w:t>
            </w:r>
            <w:r w:rsidR="00672641" w:rsidRPr="00AC23C4">
              <w:rPr>
                <w:szCs w:val="19"/>
              </w:rPr>
              <w:t>civil servant</w:t>
            </w:r>
            <w:r>
              <w:rPr>
                <w:szCs w:val="19"/>
              </w:rPr>
              <w:t>’</w:t>
            </w:r>
          </w:p>
        </w:tc>
        <w:tc>
          <w:tcPr>
            <w:tcW w:w="1446" w:type="dxa"/>
            <w:shd w:val="clear" w:color="auto" w:fill="auto"/>
          </w:tcPr>
          <w:p w14:paraId="3833179A" w14:textId="77777777" w:rsidR="00672641" w:rsidRPr="00A21CAE" w:rsidRDefault="00422AE6" w:rsidP="00672641">
            <w:pPr>
              <w:rPr>
                <w:rStyle w:val="ChItalBoldUndl"/>
              </w:rPr>
            </w:pPr>
            <w:r>
              <w:rPr>
                <w:rStyle w:val="ChItalBoldUndl"/>
              </w:rPr>
              <w:t>kepegaway</w:t>
            </w:r>
            <w:r w:rsidR="00672641" w:rsidRPr="00A21CAE">
              <w:rPr>
                <w:rStyle w:val="ChItalBoldUndl"/>
              </w:rPr>
              <w:t>an</w:t>
            </w:r>
            <w:r>
              <w:rPr>
                <w:rStyle w:val="ChItalBoldUndl"/>
              </w:rPr>
              <w:t>g</w:t>
            </w:r>
          </w:p>
        </w:tc>
        <w:tc>
          <w:tcPr>
            <w:tcW w:w="1332" w:type="dxa"/>
            <w:shd w:val="clear" w:color="auto" w:fill="auto"/>
          </w:tcPr>
          <w:p w14:paraId="1B1D5141" w14:textId="3575FABB" w:rsidR="00672641" w:rsidRPr="00AC23C4" w:rsidRDefault="00B7093A" w:rsidP="00AC23C4">
            <w:pPr>
              <w:autoSpaceDE w:val="0"/>
              <w:autoSpaceDN w:val="0"/>
              <w:adjustRightInd w:val="0"/>
              <w:rPr>
                <w:szCs w:val="19"/>
              </w:rPr>
            </w:pPr>
            <w:r>
              <w:rPr>
                <w:szCs w:val="19"/>
              </w:rPr>
              <w:t>‘</w:t>
            </w:r>
            <w:r w:rsidR="00672641" w:rsidRPr="00AC23C4">
              <w:rPr>
                <w:szCs w:val="19"/>
              </w:rPr>
              <w:t>civil service</w:t>
            </w:r>
            <w:r>
              <w:rPr>
                <w:szCs w:val="19"/>
              </w:rPr>
              <w:t>’</w:t>
            </w:r>
          </w:p>
        </w:tc>
        <w:tc>
          <w:tcPr>
            <w:tcW w:w="1077" w:type="dxa"/>
            <w:shd w:val="clear" w:color="auto" w:fill="auto"/>
          </w:tcPr>
          <w:p w14:paraId="4EC2EA14" w14:textId="77777777" w:rsidR="00672641" w:rsidRPr="00AC23C4" w:rsidRDefault="00672641" w:rsidP="00AC23C4">
            <w:pPr>
              <w:ind w:right="85"/>
              <w:jc w:val="right"/>
              <w:rPr>
                <w:szCs w:val="19"/>
              </w:rPr>
            </w:pPr>
            <w:r w:rsidRPr="00AC23C4">
              <w:rPr>
                <w:szCs w:val="19"/>
              </w:rPr>
              <w:t>1</w:t>
            </w:r>
          </w:p>
        </w:tc>
        <w:tc>
          <w:tcPr>
            <w:tcW w:w="709" w:type="dxa"/>
            <w:shd w:val="clear" w:color="auto" w:fill="auto"/>
          </w:tcPr>
          <w:p w14:paraId="269AD556" w14:textId="77777777" w:rsidR="00672641" w:rsidRPr="00AC23C4" w:rsidRDefault="00672641" w:rsidP="00AC23C4">
            <w:pPr>
              <w:ind w:right="85"/>
              <w:jc w:val="right"/>
              <w:rPr>
                <w:sz w:val="19"/>
                <w:szCs w:val="19"/>
              </w:rPr>
            </w:pPr>
            <w:r w:rsidRPr="00AC23C4">
              <w:rPr>
                <w:szCs w:val="19"/>
              </w:rPr>
              <w:t>16</w:t>
            </w:r>
          </w:p>
        </w:tc>
      </w:tr>
      <w:tr w:rsidR="00AC23C4" w:rsidRPr="00AC23C4" w14:paraId="709E4444" w14:textId="77777777" w:rsidTr="00811C02">
        <w:tc>
          <w:tcPr>
            <w:tcW w:w="936" w:type="dxa"/>
            <w:tcBorders>
              <w:bottom w:val="single" w:sz="4" w:space="0" w:color="auto"/>
            </w:tcBorders>
            <w:shd w:val="clear" w:color="auto" w:fill="auto"/>
          </w:tcPr>
          <w:p w14:paraId="4E24AA7E" w14:textId="77777777" w:rsidR="00672641" w:rsidRPr="00AC23C4" w:rsidRDefault="00672641" w:rsidP="00672641">
            <w:pPr>
              <w:pStyle w:val="TableCell0-2Break"/>
              <w:rPr>
                <w:rStyle w:val="ChItalBold"/>
                <w:szCs w:val="19"/>
              </w:rPr>
            </w:pPr>
            <w:r w:rsidRPr="00AC23C4">
              <w:rPr>
                <w:rStyle w:val="ChItalBold"/>
                <w:szCs w:val="19"/>
              </w:rPr>
              <w:t>uang</w:t>
            </w:r>
          </w:p>
        </w:tc>
        <w:tc>
          <w:tcPr>
            <w:tcW w:w="1191" w:type="dxa"/>
            <w:tcBorders>
              <w:bottom w:val="single" w:sz="4" w:space="0" w:color="auto"/>
            </w:tcBorders>
            <w:shd w:val="clear" w:color="auto" w:fill="auto"/>
          </w:tcPr>
          <w:p w14:paraId="6FAD7B83" w14:textId="774626D3" w:rsidR="00672641" w:rsidRPr="00AC23C4" w:rsidRDefault="00B7093A" w:rsidP="00672641">
            <w:pPr>
              <w:pStyle w:val="TableCell0-2Break"/>
              <w:rPr>
                <w:szCs w:val="19"/>
              </w:rPr>
            </w:pPr>
            <w:r>
              <w:rPr>
                <w:szCs w:val="19"/>
              </w:rPr>
              <w:t>‘</w:t>
            </w:r>
            <w:r w:rsidR="00672641" w:rsidRPr="00AC23C4">
              <w:rPr>
                <w:szCs w:val="19"/>
              </w:rPr>
              <w:t>money</w:t>
            </w:r>
            <w:r>
              <w:rPr>
                <w:szCs w:val="19"/>
              </w:rPr>
              <w:t>’</w:t>
            </w:r>
          </w:p>
        </w:tc>
        <w:tc>
          <w:tcPr>
            <w:tcW w:w="1446" w:type="dxa"/>
            <w:tcBorders>
              <w:bottom w:val="single" w:sz="4" w:space="0" w:color="auto"/>
            </w:tcBorders>
            <w:shd w:val="clear" w:color="auto" w:fill="auto"/>
          </w:tcPr>
          <w:p w14:paraId="6D684553" w14:textId="77777777" w:rsidR="00672641" w:rsidRPr="00A21CAE" w:rsidRDefault="00672641" w:rsidP="00672641">
            <w:pPr>
              <w:pStyle w:val="TableCell0-2Break"/>
              <w:rPr>
                <w:rStyle w:val="ChItalBoldUndl"/>
              </w:rPr>
            </w:pPr>
            <w:r w:rsidRPr="00A21CAE">
              <w:rPr>
                <w:rStyle w:val="ChItalBoldUndl"/>
              </w:rPr>
              <w:t>keuangan</w:t>
            </w:r>
            <w:r w:rsidR="00422AE6">
              <w:rPr>
                <w:rStyle w:val="ChItalBoldUndl"/>
              </w:rPr>
              <w:t>g</w:t>
            </w:r>
          </w:p>
        </w:tc>
        <w:tc>
          <w:tcPr>
            <w:tcW w:w="1332" w:type="dxa"/>
            <w:tcBorders>
              <w:bottom w:val="single" w:sz="4" w:space="0" w:color="auto"/>
            </w:tcBorders>
            <w:shd w:val="clear" w:color="auto" w:fill="auto"/>
          </w:tcPr>
          <w:p w14:paraId="5438815B" w14:textId="2A23EDEB" w:rsidR="00672641" w:rsidRPr="00AC23C4" w:rsidRDefault="00B7093A" w:rsidP="00672641">
            <w:pPr>
              <w:pStyle w:val="TableCell0-2Break"/>
              <w:rPr>
                <w:szCs w:val="19"/>
              </w:rPr>
            </w:pPr>
            <w:r>
              <w:rPr>
                <w:szCs w:val="19"/>
              </w:rPr>
              <w:t>‘</w:t>
            </w:r>
            <w:r w:rsidR="00672641" w:rsidRPr="00AC23C4">
              <w:rPr>
                <w:szCs w:val="19"/>
              </w:rPr>
              <w:t>finances</w:t>
            </w:r>
            <w:r>
              <w:rPr>
                <w:szCs w:val="19"/>
              </w:rPr>
              <w:t>’</w:t>
            </w:r>
          </w:p>
        </w:tc>
        <w:tc>
          <w:tcPr>
            <w:tcW w:w="1077" w:type="dxa"/>
            <w:tcBorders>
              <w:bottom w:val="single" w:sz="4" w:space="0" w:color="auto"/>
            </w:tcBorders>
            <w:shd w:val="clear" w:color="auto" w:fill="auto"/>
          </w:tcPr>
          <w:p w14:paraId="16C751CF" w14:textId="77777777" w:rsidR="00672641" w:rsidRPr="00AC23C4" w:rsidRDefault="00672641" w:rsidP="00AC23C4">
            <w:pPr>
              <w:pStyle w:val="TableCell0-2Break"/>
              <w:ind w:right="85"/>
              <w:jc w:val="right"/>
              <w:rPr>
                <w:szCs w:val="19"/>
              </w:rPr>
            </w:pPr>
            <w:r w:rsidRPr="00AC23C4">
              <w:rPr>
                <w:szCs w:val="19"/>
              </w:rPr>
              <w:t>1</w:t>
            </w:r>
          </w:p>
        </w:tc>
        <w:tc>
          <w:tcPr>
            <w:tcW w:w="709" w:type="dxa"/>
            <w:tcBorders>
              <w:bottom w:val="single" w:sz="4" w:space="0" w:color="auto"/>
            </w:tcBorders>
            <w:shd w:val="clear" w:color="auto" w:fill="auto"/>
          </w:tcPr>
          <w:p w14:paraId="779A2C31" w14:textId="77777777" w:rsidR="00672641" w:rsidRPr="00AC23C4" w:rsidRDefault="00672641" w:rsidP="00AC23C4">
            <w:pPr>
              <w:pStyle w:val="TableCell0-2Break"/>
              <w:ind w:right="85"/>
              <w:jc w:val="right"/>
              <w:rPr>
                <w:sz w:val="19"/>
                <w:szCs w:val="19"/>
              </w:rPr>
            </w:pPr>
            <w:r w:rsidRPr="00AC23C4">
              <w:rPr>
                <w:szCs w:val="19"/>
              </w:rPr>
              <w:t>139</w:t>
            </w:r>
          </w:p>
        </w:tc>
      </w:tr>
      <w:tr w:rsidR="00672641" w:rsidRPr="00AC23C4" w14:paraId="62284190" w14:textId="77777777" w:rsidTr="00811C02">
        <w:tc>
          <w:tcPr>
            <w:tcW w:w="6691" w:type="dxa"/>
            <w:gridSpan w:val="6"/>
            <w:tcBorders>
              <w:top w:val="single" w:sz="4" w:space="0" w:color="auto"/>
              <w:bottom w:val="single" w:sz="4" w:space="0" w:color="auto"/>
            </w:tcBorders>
            <w:shd w:val="clear" w:color="auto" w:fill="auto"/>
          </w:tcPr>
          <w:p w14:paraId="02ADD746" w14:textId="77777777" w:rsidR="00672641" w:rsidRPr="00AC23C4" w:rsidRDefault="00672641" w:rsidP="00672641">
            <w:pPr>
              <w:pStyle w:val="TableHdLeft"/>
              <w:rPr>
                <w:sz w:val="19"/>
                <w:szCs w:val="19"/>
              </w:rPr>
            </w:pPr>
            <w:r w:rsidRPr="00AC23C4">
              <w:rPr>
                <w:szCs w:val="19"/>
              </w:rPr>
              <w:t>Numeral and quantifier bases</w:t>
            </w:r>
          </w:p>
        </w:tc>
      </w:tr>
      <w:tr w:rsidR="00AC23C4" w:rsidRPr="00626ADA" w14:paraId="4EDA0453" w14:textId="77777777" w:rsidTr="00811C02">
        <w:tc>
          <w:tcPr>
            <w:tcW w:w="936" w:type="dxa"/>
            <w:tcBorders>
              <w:top w:val="single" w:sz="4" w:space="0" w:color="auto"/>
            </w:tcBorders>
            <w:shd w:val="clear" w:color="auto" w:fill="auto"/>
          </w:tcPr>
          <w:p w14:paraId="3D6826CE" w14:textId="77777777" w:rsidR="00672641" w:rsidRPr="00AC23C4" w:rsidRDefault="00672641" w:rsidP="00672641">
            <w:pPr>
              <w:pStyle w:val="TableCell2-0Break"/>
              <w:rPr>
                <w:rStyle w:val="ChItalBold"/>
                <w:szCs w:val="19"/>
              </w:rPr>
            </w:pPr>
            <w:r w:rsidRPr="00AC23C4">
              <w:rPr>
                <w:rStyle w:val="ChItalBold"/>
                <w:szCs w:val="19"/>
              </w:rPr>
              <w:t>banyak</w:t>
            </w:r>
          </w:p>
        </w:tc>
        <w:tc>
          <w:tcPr>
            <w:tcW w:w="1191" w:type="dxa"/>
            <w:tcBorders>
              <w:top w:val="single" w:sz="4" w:space="0" w:color="auto"/>
            </w:tcBorders>
            <w:shd w:val="clear" w:color="auto" w:fill="auto"/>
          </w:tcPr>
          <w:p w14:paraId="5FA5701F" w14:textId="0BEE06AD" w:rsidR="00672641" w:rsidRPr="00626ADA" w:rsidRDefault="00B7093A" w:rsidP="00672641">
            <w:pPr>
              <w:pStyle w:val="TableCell2-0Break"/>
            </w:pPr>
            <w:r>
              <w:t>‘</w:t>
            </w:r>
            <w:r w:rsidR="00672641" w:rsidRPr="0090507A">
              <w:t>many</w:t>
            </w:r>
            <w:r>
              <w:t>’</w:t>
            </w:r>
          </w:p>
        </w:tc>
        <w:tc>
          <w:tcPr>
            <w:tcW w:w="1446" w:type="dxa"/>
            <w:tcBorders>
              <w:top w:val="single" w:sz="4" w:space="0" w:color="auto"/>
            </w:tcBorders>
            <w:shd w:val="clear" w:color="auto" w:fill="auto"/>
          </w:tcPr>
          <w:p w14:paraId="68CB3372" w14:textId="77777777" w:rsidR="00672641" w:rsidRPr="00A21CAE" w:rsidRDefault="00672641" w:rsidP="00672641">
            <w:pPr>
              <w:pStyle w:val="TableCell2-0Break"/>
              <w:rPr>
                <w:rStyle w:val="ChItalBold"/>
              </w:rPr>
            </w:pPr>
            <w:r w:rsidRPr="00A21CAE">
              <w:rPr>
                <w:rStyle w:val="ChItalBold"/>
              </w:rPr>
              <w:t>kebanyakan</w:t>
            </w:r>
            <w:r w:rsidR="00422AE6">
              <w:rPr>
                <w:rStyle w:val="ChItalBold"/>
              </w:rPr>
              <w:t>g</w:t>
            </w:r>
          </w:p>
        </w:tc>
        <w:tc>
          <w:tcPr>
            <w:tcW w:w="1332" w:type="dxa"/>
            <w:tcBorders>
              <w:top w:val="single" w:sz="4" w:space="0" w:color="auto"/>
            </w:tcBorders>
            <w:shd w:val="clear" w:color="auto" w:fill="auto"/>
          </w:tcPr>
          <w:p w14:paraId="5681829D" w14:textId="4A048222" w:rsidR="00672641" w:rsidRPr="00626ADA" w:rsidRDefault="00B7093A" w:rsidP="00672641">
            <w:pPr>
              <w:pStyle w:val="TableCell2-0Break"/>
            </w:pPr>
            <w:r>
              <w:t>‘</w:t>
            </w:r>
            <w:r w:rsidR="00672641" w:rsidRPr="0090507A">
              <w:t>majority</w:t>
            </w:r>
            <w:r>
              <w:t>’</w:t>
            </w:r>
          </w:p>
        </w:tc>
        <w:tc>
          <w:tcPr>
            <w:tcW w:w="1077" w:type="dxa"/>
            <w:tcBorders>
              <w:top w:val="single" w:sz="4" w:space="0" w:color="auto"/>
            </w:tcBorders>
            <w:shd w:val="clear" w:color="auto" w:fill="auto"/>
          </w:tcPr>
          <w:p w14:paraId="417CB7F2" w14:textId="77777777" w:rsidR="00672641" w:rsidRPr="00AC23C4" w:rsidRDefault="00672641" w:rsidP="00AC23C4">
            <w:pPr>
              <w:pStyle w:val="TableCell2-0"/>
              <w:ind w:right="85"/>
              <w:jc w:val="right"/>
              <w:rPr>
                <w:szCs w:val="19"/>
              </w:rPr>
            </w:pPr>
            <w:r w:rsidRPr="00AC23C4">
              <w:rPr>
                <w:szCs w:val="19"/>
              </w:rPr>
              <w:t>10</w:t>
            </w:r>
          </w:p>
        </w:tc>
        <w:tc>
          <w:tcPr>
            <w:tcW w:w="709" w:type="dxa"/>
            <w:tcBorders>
              <w:top w:val="single" w:sz="4" w:space="0" w:color="auto"/>
            </w:tcBorders>
            <w:shd w:val="clear" w:color="auto" w:fill="auto"/>
          </w:tcPr>
          <w:p w14:paraId="68A9A2DE" w14:textId="77777777" w:rsidR="00672641" w:rsidRPr="00AC23C4" w:rsidRDefault="00672641" w:rsidP="00AC23C4">
            <w:pPr>
              <w:pStyle w:val="TableCell2-0"/>
              <w:ind w:right="85"/>
              <w:jc w:val="right"/>
              <w:rPr>
                <w:szCs w:val="19"/>
              </w:rPr>
            </w:pPr>
            <w:r w:rsidRPr="00AC23C4">
              <w:rPr>
                <w:szCs w:val="19"/>
              </w:rPr>
              <w:t>184</w:t>
            </w:r>
          </w:p>
        </w:tc>
      </w:tr>
      <w:tr w:rsidR="00AC23C4" w:rsidRPr="00AC23C4" w14:paraId="2CACDC83" w14:textId="77777777" w:rsidTr="00811C02">
        <w:tc>
          <w:tcPr>
            <w:tcW w:w="936" w:type="dxa"/>
            <w:shd w:val="clear" w:color="auto" w:fill="auto"/>
          </w:tcPr>
          <w:p w14:paraId="1CE4D0A7" w14:textId="77777777" w:rsidR="00672641" w:rsidRPr="00AC23C4" w:rsidRDefault="00672641" w:rsidP="00672641">
            <w:pPr>
              <w:pStyle w:val="TableCell0-2Break"/>
              <w:rPr>
                <w:rStyle w:val="ChItalBold"/>
                <w:szCs w:val="19"/>
              </w:rPr>
            </w:pPr>
            <w:r w:rsidRPr="00AC23C4">
              <w:rPr>
                <w:rStyle w:val="ChItalBold"/>
                <w:szCs w:val="19"/>
              </w:rPr>
              <w:t>satu</w:t>
            </w:r>
          </w:p>
        </w:tc>
        <w:tc>
          <w:tcPr>
            <w:tcW w:w="1191" w:type="dxa"/>
            <w:shd w:val="clear" w:color="auto" w:fill="auto"/>
          </w:tcPr>
          <w:p w14:paraId="11254ABF" w14:textId="01C20B87" w:rsidR="00672641" w:rsidRPr="00AC23C4" w:rsidRDefault="00B7093A" w:rsidP="00672641">
            <w:pPr>
              <w:pStyle w:val="TableCell0-2Break"/>
              <w:rPr>
                <w:szCs w:val="19"/>
              </w:rPr>
            </w:pPr>
            <w:r>
              <w:rPr>
                <w:szCs w:val="19"/>
              </w:rPr>
              <w:t>‘</w:t>
            </w:r>
            <w:r w:rsidR="00672641" w:rsidRPr="00AC23C4">
              <w:rPr>
                <w:szCs w:val="19"/>
              </w:rPr>
              <w:t>one</w:t>
            </w:r>
            <w:r>
              <w:rPr>
                <w:szCs w:val="19"/>
              </w:rPr>
              <w:t>’</w:t>
            </w:r>
          </w:p>
        </w:tc>
        <w:tc>
          <w:tcPr>
            <w:tcW w:w="1446" w:type="dxa"/>
            <w:shd w:val="clear" w:color="auto" w:fill="auto"/>
          </w:tcPr>
          <w:p w14:paraId="5EB13E14" w14:textId="77777777" w:rsidR="00672641" w:rsidRPr="00A21CAE" w:rsidRDefault="00672641" w:rsidP="00672641">
            <w:pPr>
              <w:pStyle w:val="TableCell0-2Break"/>
              <w:rPr>
                <w:rStyle w:val="ChItalBoldUndl"/>
              </w:rPr>
            </w:pPr>
            <w:r w:rsidRPr="00A21CAE">
              <w:rPr>
                <w:rStyle w:val="ChItalBoldUndl"/>
              </w:rPr>
              <w:t>kesatuan</w:t>
            </w:r>
            <w:r w:rsidR="00422AE6">
              <w:rPr>
                <w:rStyle w:val="ChItalBoldUndl"/>
              </w:rPr>
              <w:t>g</w:t>
            </w:r>
          </w:p>
        </w:tc>
        <w:tc>
          <w:tcPr>
            <w:tcW w:w="1332" w:type="dxa"/>
            <w:shd w:val="clear" w:color="auto" w:fill="auto"/>
          </w:tcPr>
          <w:p w14:paraId="50A7640D" w14:textId="1CC2DF86" w:rsidR="00672641" w:rsidRPr="00AC23C4" w:rsidRDefault="00B7093A" w:rsidP="00672641">
            <w:pPr>
              <w:pStyle w:val="TableCell0-2Break"/>
              <w:rPr>
                <w:szCs w:val="19"/>
              </w:rPr>
            </w:pPr>
            <w:r>
              <w:rPr>
                <w:szCs w:val="19"/>
              </w:rPr>
              <w:t>‘</w:t>
            </w:r>
            <w:r w:rsidR="00672641" w:rsidRPr="00AC23C4">
              <w:rPr>
                <w:szCs w:val="19"/>
              </w:rPr>
              <w:t>unity</w:t>
            </w:r>
            <w:r>
              <w:rPr>
                <w:szCs w:val="19"/>
              </w:rPr>
              <w:t>’</w:t>
            </w:r>
          </w:p>
        </w:tc>
        <w:tc>
          <w:tcPr>
            <w:tcW w:w="1077" w:type="dxa"/>
            <w:shd w:val="clear" w:color="auto" w:fill="auto"/>
          </w:tcPr>
          <w:p w14:paraId="40B617F2" w14:textId="77777777" w:rsidR="00672641" w:rsidRPr="00AC23C4" w:rsidRDefault="00672641" w:rsidP="00AC23C4">
            <w:pPr>
              <w:pStyle w:val="TableCell0-2Break"/>
              <w:ind w:right="85"/>
              <w:jc w:val="right"/>
              <w:rPr>
                <w:szCs w:val="19"/>
              </w:rPr>
            </w:pPr>
            <w:r w:rsidRPr="00AC23C4">
              <w:rPr>
                <w:szCs w:val="19"/>
              </w:rPr>
              <w:t>1</w:t>
            </w:r>
          </w:p>
        </w:tc>
        <w:tc>
          <w:tcPr>
            <w:tcW w:w="709" w:type="dxa"/>
            <w:shd w:val="clear" w:color="auto" w:fill="auto"/>
          </w:tcPr>
          <w:p w14:paraId="24C174DC" w14:textId="77777777" w:rsidR="00672641" w:rsidRPr="00AC23C4" w:rsidRDefault="00672641" w:rsidP="00AC23C4">
            <w:pPr>
              <w:pStyle w:val="TableCell0-2Break"/>
              <w:ind w:right="85"/>
              <w:jc w:val="right"/>
              <w:rPr>
                <w:szCs w:val="19"/>
              </w:rPr>
            </w:pPr>
            <w:r w:rsidRPr="00AC23C4">
              <w:rPr>
                <w:szCs w:val="19"/>
              </w:rPr>
              <w:t>514</w:t>
            </w:r>
          </w:p>
        </w:tc>
      </w:tr>
    </w:tbl>
    <w:p w14:paraId="7E945717" w14:textId="7FAFA1E5" w:rsidR="00672641" w:rsidRDefault="00672641" w:rsidP="00866199">
      <w:pPr>
        <w:pStyle w:val="Body0010after05before"/>
      </w:pPr>
      <w:r>
        <w:t xml:space="preserve">One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Pr="00A07954">
        <w:rPr>
          <w:rStyle w:val="ChItalBold"/>
        </w:rPr>
        <w:t>-</w:t>
      </w:r>
      <w:r>
        <w:t xml:space="preserve">item and its base are given in context: </w:t>
      </w:r>
      <w:r w:rsidR="00055929">
        <w:rPr>
          <w:rStyle w:val="ChItalBold"/>
        </w:rPr>
        <w:t>kebanyakang</w:t>
      </w:r>
      <w:r>
        <w:t xml:space="preserve"> </w:t>
      </w:r>
      <w:r w:rsidR="00B7093A">
        <w:t>‘</w:t>
      </w:r>
      <w:r>
        <w:t>majority</w:t>
      </w:r>
      <w:r w:rsidR="00B7093A">
        <w:t>’</w:t>
      </w:r>
      <w:r>
        <w:t xml:space="preserve"> in </w:t>
      </w:r>
      <w:r>
        <w:fldChar w:fldCharType="begin"/>
      </w:r>
      <w:r>
        <w:instrText xml:space="preserve"> REF _Ref347309024 \h </w:instrText>
      </w:r>
      <w:r>
        <w:fldChar w:fldCharType="separate"/>
      </w:r>
      <w:r w:rsidR="00154D81" w:rsidRPr="00110B09">
        <w:t>(</w:t>
      </w:r>
      <w:r w:rsidR="00154D81">
        <w:rPr>
          <w:noProof/>
          <w:szCs w:val="19"/>
        </w:rPr>
        <w:t>76</w:t>
      </w:r>
      <w:r w:rsidR="00154D81" w:rsidRPr="00AC23C4">
        <w:rPr>
          <w:szCs w:val="19"/>
        </w:rPr>
        <w:t>)</w:t>
      </w:r>
      <w:r>
        <w:fldChar w:fldCharType="end"/>
      </w:r>
      <w:r>
        <w:t xml:space="preserve"> and </w:t>
      </w:r>
      <w:r w:rsidRPr="00A03728">
        <w:rPr>
          <w:rStyle w:val="ChItalBold"/>
        </w:rPr>
        <w:t>banyak</w:t>
      </w:r>
      <w:r>
        <w:t xml:space="preserve"> </w:t>
      </w:r>
      <w:r w:rsidR="00B7093A">
        <w:t>‘</w:t>
      </w:r>
      <w:r>
        <w:t>many</w:t>
      </w:r>
      <w:r w:rsidR="00B7093A">
        <w:t>’</w:t>
      </w:r>
      <w:r>
        <w:t xml:space="preserve"> in </w:t>
      </w:r>
      <w:r>
        <w:fldChar w:fldCharType="begin"/>
      </w:r>
      <w:r>
        <w:instrText xml:space="preserve"> REF _Ref347309025 \h </w:instrText>
      </w:r>
      <w:r>
        <w:fldChar w:fldCharType="separate"/>
      </w:r>
      <w:r w:rsidR="00154D81" w:rsidRPr="00110B09">
        <w:t>(</w:t>
      </w:r>
      <w:r w:rsidR="00154D81">
        <w:rPr>
          <w:noProof/>
          <w:szCs w:val="19"/>
        </w:rPr>
        <w:t>77</w:t>
      </w:r>
      <w:r w:rsidR="00154D81" w:rsidRPr="00AC23C4">
        <w:rPr>
          <w:szCs w:val="19"/>
        </w:rPr>
        <w:t>)</w:t>
      </w:r>
      <w:r>
        <w:fldChar w:fldCharType="end"/>
      </w:r>
      <w:r>
        <w:t>.</w:t>
      </w:r>
    </w:p>
    <w:tbl>
      <w:tblPr>
        <w:tblW w:w="6517" w:type="dxa"/>
        <w:tblCellMar>
          <w:left w:w="42" w:type="dxa"/>
          <w:right w:w="42" w:type="dxa"/>
        </w:tblCellMar>
        <w:tblLook w:val="01E0" w:firstRow="1" w:lastRow="1" w:firstColumn="1" w:lastColumn="1" w:noHBand="0" w:noVBand="0"/>
      </w:tblPr>
      <w:tblGrid>
        <w:gridCol w:w="709"/>
        <w:gridCol w:w="607"/>
        <w:gridCol w:w="718"/>
        <w:gridCol w:w="1735"/>
        <w:gridCol w:w="1129"/>
        <w:gridCol w:w="851"/>
        <w:gridCol w:w="484"/>
        <w:gridCol w:w="284"/>
      </w:tblGrid>
      <w:tr w:rsidR="00AC23C4" w:rsidRPr="00D14F8A" w14:paraId="130C05D3" w14:textId="77777777" w:rsidTr="00AC23C4">
        <w:tc>
          <w:tcPr>
            <w:tcW w:w="709" w:type="dxa"/>
            <w:shd w:val="clear" w:color="auto" w:fill="auto"/>
          </w:tcPr>
          <w:p w14:paraId="1BDE14D4" w14:textId="77777777" w:rsidR="00672641" w:rsidRPr="00AC23C4" w:rsidRDefault="00672641" w:rsidP="00672641">
            <w:pPr>
              <w:pStyle w:val="O0Nwnext"/>
              <w:rPr>
                <w:szCs w:val="19"/>
              </w:rPr>
            </w:pPr>
            <w:bookmarkStart w:id="1515" w:name="_Ref347309024"/>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6</w:t>
            </w:r>
            <w:r w:rsidRPr="00AC23C4">
              <w:rPr>
                <w:szCs w:val="19"/>
              </w:rPr>
              <w:fldChar w:fldCharType="end"/>
            </w:r>
            <w:r w:rsidRPr="00AC23C4">
              <w:rPr>
                <w:szCs w:val="19"/>
              </w:rPr>
              <w:t>)</w:t>
            </w:r>
            <w:bookmarkEnd w:id="1515"/>
          </w:p>
        </w:tc>
        <w:tc>
          <w:tcPr>
            <w:tcW w:w="607" w:type="dxa"/>
            <w:shd w:val="clear" w:color="auto" w:fill="auto"/>
          </w:tcPr>
          <w:p w14:paraId="31D1CC14" w14:textId="77777777" w:rsidR="00672641" w:rsidRPr="00F72428" w:rsidRDefault="00672641" w:rsidP="00672641">
            <w:pPr>
              <w:pStyle w:val="Text"/>
            </w:pPr>
            <w:r>
              <w:t>s</w:t>
            </w:r>
            <w:r w:rsidRPr="00F72428">
              <w:t>mua</w:t>
            </w:r>
          </w:p>
        </w:tc>
        <w:tc>
          <w:tcPr>
            <w:tcW w:w="718" w:type="dxa"/>
            <w:shd w:val="clear" w:color="auto" w:fill="auto"/>
          </w:tcPr>
          <w:p w14:paraId="588EE48B" w14:textId="77777777" w:rsidR="00672641" w:rsidRPr="00F72428" w:rsidRDefault="00672641" w:rsidP="00672641">
            <w:pPr>
              <w:pStyle w:val="Text"/>
            </w:pPr>
            <w:r w:rsidRPr="00F72428">
              <w:t>orang</w:t>
            </w:r>
          </w:p>
        </w:tc>
        <w:tc>
          <w:tcPr>
            <w:tcW w:w="1735" w:type="dxa"/>
            <w:shd w:val="clear" w:color="auto" w:fill="auto"/>
          </w:tcPr>
          <w:p w14:paraId="7CE29B0F" w14:textId="77777777" w:rsidR="00672641" w:rsidRPr="009B3BBF" w:rsidRDefault="00672641" w:rsidP="00672641">
            <w:pPr>
              <w:pStyle w:val="Text"/>
              <w:rPr>
                <w:rStyle w:val="ChBlueBold"/>
              </w:rPr>
            </w:pPr>
            <w:r w:rsidRPr="009B3BBF">
              <w:rPr>
                <w:rStyle w:val="ChBlueBold"/>
              </w:rPr>
              <w:t>ke</w:t>
            </w:r>
            <w:r w:rsidRPr="008C675E">
              <w:rPr>
                <w:rStyle w:val="ChBlueBold"/>
              </w:rPr>
              <w:t>–</w:t>
            </w:r>
            <w:r w:rsidRPr="009B3BBF">
              <w:rPr>
                <w:rStyle w:val="ChBlueBold"/>
              </w:rPr>
              <w:t>banyak</w:t>
            </w:r>
            <w:r w:rsidRPr="008C675E">
              <w:rPr>
                <w:rStyle w:val="ChBlueBold"/>
              </w:rPr>
              <w:t>–</w:t>
            </w:r>
            <w:r w:rsidRPr="009B3BBF">
              <w:rPr>
                <w:rStyle w:val="ChBlueBold"/>
              </w:rPr>
              <w:t>an</w:t>
            </w:r>
            <w:r w:rsidR="008D6383">
              <w:rPr>
                <w:rStyle w:val="ChBlueBold"/>
              </w:rPr>
              <w:t>g</w:t>
            </w:r>
          </w:p>
        </w:tc>
        <w:tc>
          <w:tcPr>
            <w:tcW w:w="1129" w:type="dxa"/>
            <w:shd w:val="clear" w:color="auto" w:fill="auto"/>
          </w:tcPr>
          <w:p w14:paraId="1C63843D" w14:textId="77777777" w:rsidR="00672641" w:rsidRPr="00F72428" w:rsidRDefault="00672641" w:rsidP="00672641">
            <w:pPr>
              <w:pStyle w:val="Text"/>
            </w:pPr>
            <w:r w:rsidRPr="00F72428">
              <w:t>mempunyai</w:t>
            </w:r>
          </w:p>
        </w:tc>
        <w:tc>
          <w:tcPr>
            <w:tcW w:w="851" w:type="dxa"/>
            <w:shd w:val="clear" w:color="auto" w:fill="auto"/>
          </w:tcPr>
          <w:p w14:paraId="30D4E051" w14:textId="77777777" w:rsidR="00672641" w:rsidRPr="00F72428" w:rsidRDefault="00672641" w:rsidP="00672641">
            <w:pPr>
              <w:pStyle w:val="Text"/>
            </w:pPr>
            <w:r w:rsidRPr="00F72428">
              <w:t>masala</w:t>
            </w:r>
          </w:p>
        </w:tc>
        <w:tc>
          <w:tcPr>
            <w:tcW w:w="484" w:type="dxa"/>
            <w:shd w:val="clear" w:color="auto" w:fill="auto"/>
          </w:tcPr>
          <w:p w14:paraId="71AE5A31" w14:textId="77777777" w:rsidR="00672641" w:rsidRPr="00F72428" w:rsidRDefault="00672641" w:rsidP="00672641">
            <w:pPr>
              <w:pStyle w:val="Text"/>
            </w:pPr>
            <w:r w:rsidRPr="00F72428">
              <w:t>tapi</w:t>
            </w:r>
          </w:p>
        </w:tc>
        <w:tc>
          <w:tcPr>
            <w:tcW w:w="284" w:type="dxa"/>
            <w:shd w:val="clear" w:color="auto" w:fill="auto"/>
          </w:tcPr>
          <w:p w14:paraId="48C6F0AD" w14:textId="77777777" w:rsidR="00672641" w:rsidRPr="00F72428" w:rsidRDefault="00672641" w:rsidP="00672641">
            <w:pPr>
              <w:pStyle w:val="Text"/>
            </w:pPr>
            <w:r>
              <w:t>…</w:t>
            </w:r>
          </w:p>
        </w:tc>
      </w:tr>
      <w:tr w:rsidR="00AC23C4" w:rsidRPr="00AC23C4" w14:paraId="2E6DA0A6" w14:textId="77777777" w:rsidTr="00AC23C4">
        <w:tc>
          <w:tcPr>
            <w:tcW w:w="709" w:type="dxa"/>
            <w:shd w:val="clear" w:color="auto" w:fill="auto"/>
          </w:tcPr>
          <w:p w14:paraId="4F48357C" w14:textId="77777777" w:rsidR="00672641" w:rsidRPr="00F72428" w:rsidRDefault="00672641" w:rsidP="00672641">
            <w:pPr>
              <w:pStyle w:val="GlossEng"/>
            </w:pPr>
          </w:p>
        </w:tc>
        <w:tc>
          <w:tcPr>
            <w:tcW w:w="607" w:type="dxa"/>
            <w:shd w:val="clear" w:color="auto" w:fill="auto"/>
          </w:tcPr>
          <w:p w14:paraId="2038BAFA" w14:textId="77777777" w:rsidR="00672641" w:rsidRPr="00F72428" w:rsidRDefault="00672641" w:rsidP="00672641">
            <w:pPr>
              <w:pStyle w:val="GlossEng"/>
            </w:pPr>
            <w:r w:rsidRPr="00F72428">
              <w:t>all</w:t>
            </w:r>
          </w:p>
        </w:tc>
        <w:tc>
          <w:tcPr>
            <w:tcW w:w="718" w:type="dxa"/>
            <w:shd w:val="clear" w:color="auto" w:fill="auto"/>
          </w:tcPr>
          <w:p w14:paraId="3B69D5FF" w14:textId="77777777" w:rsidR="00672641" w:rsidRPr="00F72428" w:rsidRDefault="00672641" w:rsidP="00672641">
            <w:pPr>
              <w:pStyle w:val="GlossEng"/>
            </w:pPr>
            <w:r w:rsidRPr="00F72428">
              <w:t>person</w:t>
            </w:r>
          </w:p>
        </w:tc>
        <w:tc>
          <w:tcPr>
            <w:tcW w:w="1735" w:type="dxa"/>
            <w:shd w:val="clear" w:color="auto" w:fill="auto"/>
          </w:tcPr>
          <w:p w14:paraId="664374EC" w14:textId="77777777" w:rsidR="00672641" w:rsidRPr="00F72428" w:rsidRDefault="00672641" w:rsidP="00672641">
            <w:pPr>
              <w:pStyle w:val="GlossEng"/>
            </w:pPr>
            <w:r w:rsidRPr="0099608C">
              <w:rPr>
                <w:rStyle w:val="ChSmallCaps"/>
              </w:rPr>
              <w:t>nmlz</w:t>
            </w:r>
            <w:r w:rsidRPr="0030684D">
              <w:t>–</w:t>
            </w:r>
            <w:r w:rsidRPr="00F72428">
              <w:t>many</w:t>
            </w:r>
            <w:r w:rsidRPr="0030684D">
              <w:t>–</w:t>
            </w:r>
            <w:r w:rsidRPr="0099608C">
              <w:rPr>
                <w:rStyle w:val="ChSmallCaps"/>
              </w:rPr>
              <w:t>nmlz</w:t>
            </w:r>
          </w:p>
        </w:tc>
        <w:tc>
          <w:tcPr>
            <w:tcW w:w="1129" w:type="dxa"/>
            <w:shd w:val="clear" w:color="auto" w:fill="auto"/>
          </w:tcPr>
          <w:p w14:paraId="44E9610B" w14:textId="77777777" w:rsidR="00672641" w:rsidRPr="00F72428" w:rsidRDefault="00672641" w:rsidP="00672641">
            <w:pPr>
              <w:pStyle w:val="GlossEng"/>
            </w:pPr>
            <w:r>
              <w:t>have</w:t>
            </w:r>
          </w:p>
        </w:tc>
        <w:tc>
          <w:tcPr>
            <w:tcW w:w="851" w:type="dxa"/>
            <w:shd w:val="clear" w:color="auto" w:fill="auto"/>
          </w:tcPr>
          <w:p w14:paraId="483CBEA2" w14:textId="77777777" w:rsidR="00672641" w:rsidRPr="00F72428" w:rsidRDefault="00672641" w:rsidP="00672641">
            <w:pPr>
              <w:pStyle w:val="GlossEng"/>
            </w:pPr>
            <w:r w:rsidRPr="00F72428">
              <w:t>problem</w:t>
            </w:r>
          </w:p>
        </w:tc>
        <w:tc>
          <w:tcPr>
            <w:tcW w:w="484" w:type="dxa"/>
            <w:shd w:val="clear" w:color="auto" w:fill="auto"/>
          </w:tcPr>
          <w:p w14:paraId="5D6A2C4F" w14:textId="77777777" w:rsidR="00672641" w:rsidRPr="00F72428" w:rsidRDefault="00672641" w:rsidP="00672641">
            <w:pPr>
              <w:pStyle w:val="GlossEng"/>
            </w:pPr>
            <w:r w:rsidRPr="00F72428">
              <w:t>but</w:t>
            </w:r>
          </w:p>
        </w:tc>
        <w:tc>
          <w:tcPr>
            <w:tcW w:w="284" w:type="dxa"/>
            <w:shd w:val="clear" w:color="auto" w:fill="auto"/>
          </w:tcPr>
          <w:p w14:paraId="4D32BC46" w14:textId="77777777" w:rsidR="00672641" w:rsidRPr="00F72428" w:rsidRDefault="00672641" w:rsidP="00672641">
            <w:pPr>
              <w:pStyle w:val="GlossEng"/>
            </w:pPr>
          </w:p>
        </w:tc>
      </w:tr>
    </w:tbl>
    <w:p w14:paraId="3EB8C444" w14:textId="6C71E32D" w:rsidR="00672641" w:rsidRDefault="00B7093A" w:rsidP="00672641">
      <w:pPr>
        <w:pStyle w:val="FreeTranslEng"/>
      </w:pPr>
      <w:r>
        <w:t>‘</w:t>
      </w:r>
      <w:r w:rsidR="00672641">
        <w:t xml:space="preserve">all people, the </w:t>
      </w:r>
      <w:r w:rsidR="00672641" w:rsidRPr="009B3BBF">
        <w:rPr>
          <w:rStyle w:val="ChBlueBold"/>
        </w:rPr>
        <w:t>majority</w:t>
      </w:r>
      <w:r w:rsidR="00672641">
        <w:t xml:space="preserve"> have problems but …</w:t>
      </w:r>
      <w:r>
        <w:t>’</w:t>
      </w:r>
      <w:r w:rsidR="00672641">
        <w:t xml:space="preserve"> </w:t>
      </w:r>
      <w:r w:rsidR="00672641" w:rsidRPr="009B3BBF">
        <w:rPr>
          <w:rStyle w:val="ExampleSource"/>
        </w:rPr>
        <w:t>[080917-010-CvEx.0162]</w:t>
      </w:r>
    </w:p>
    <w:tbl>
      <w:tblPr>
        <w:tblW w:w="3793" w:type="dxa"/>
        <w:tblCellMar>
          <w:left w:w="42" w:type="dxa"/>
          <w:right w:w="42" w:type="dxa"/>
        </w:tblCellMar>
        <w:tblLook w:val="01E0" w:firstRow="1" w:lastRow="1" w:firstColumn="1" w:lastColumn="1" w:noHBand="0" w:noVBand="0"/>
      </w:tblPr>
      <w:tblGrid>
        <w:gridCol w:w="709"/>
        <w:gridCol w:w="529"/>
        <w:gridCol w:w="618"/>
        <w:gridCol w:w="360"/>
        <w:gridCol w:w="759"/>
        <w:gridCol w:w="818"/>
      </w:tblGrid>
      <w:tr w:rsidR="00AC23C4" w:rsidRPr="00D14F8A" w14:paraId="6C0FFFA2" w14:textId="77777777" w:rsidTr="00AC23C4">
        <w:tc>
          <w:tcPr>
            <w:tcW w:w="709" w:type="dxa"/>
            <w:shd w:val="clear" w:color="auto" w:fill="auto"/>
          </w:tcPr>
          <w:p w14:paraId="514E34E0" w14:textId="77777777" w:rsidR="00672641" w:rsidRPr="00AC23C4" w:rsidRDefault="00672641" w:rsidP="00672641">
            <w:pPr>
              <w:pStyle w:val="O0Nwnext"/>
              <w:rPr>
                <w:szCs w:val="19"/>
              </w:rPr>
            </w:pPr>
            <w:bookmarkStart w:id="1516" w:name="_Ref347309025"/>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7</w:t>
            </w:r>
            <w:r w:rsidRPr="00AC23C4">
              <w:rPr>
                <w:szCs w:val="19"/>
              </w:rPr>
              <w:fldChar w:fldCharType="end"/>
            </w:r>
            <w:r w:rsidRPr="00AC23C4">
              <w:rPr>
                <w:szCs w:val="19"/>
              </w:rPr>
              <w:t>)</w:t>
            </w:r>
            <w:bookmarkEnd w:id="1516"/>
          </w:p>
        </w:tc>
        <w:tc>
          <w:tcPr>
            <w:tcW w:w="529" w:type="dxa"/>
            <w:shd w:val="clear" w:color="auto" w:fill="auto"/>
          </w:tcPr>
          <w:p w14:paraId="404F5CDA" w14:textId="77777777" w:rsidR="00672641" w:rsidRPr="0081078E" w:rsidRDefault="00672641" w:rsidP="00672641">
            <w:pPr>
              <w:pStyle w:val="Text"/>
            </w:pPr>
            <w:r w:rsidRPr="0081078E">
              <w:t>bua</w:t>
            </w:r>
          </w:p>
        </w:tc>
        <w:tc>
          <w:tcPr>
            <w:tcW w:w="618" w:type="dxa"/>
            <w:shd w:val="clear" w:color="auto" w:fill="auto"/>
          </w:tcPr>
          <w:p w14:paraId="3FA9EB1E" w14:textId="77777777" w:rsidR="00672641" w:rsidRPr="0081078E" w:rsidRDefault="00672641" w:rsidP="00672641">
            <w:pPr>
              <w:pStyle w:val="Text"/>
            </w:pPr>
            <w:r w:rsidRPr="0081078E">
              <w:t>apel</w:t>
            </w:r>
          </w:p>
        </w:tc>
        <w:tc>
          <w:tcPr>
            <w:tcW w:w="360" w:type="dxa"/>
            <w:shd w:val="clear" w:color="auto" w:fill="auto"/>
          </w:tcPr>
          <w:p w14:paraId="74ADA228" w14:textId="77777777" w:rsidR="00672641" w:rsidRPr="0081078E" w:rsidRDefault="00672641" w:rsidP="00672641">
            <w:pPr>
              <w:pStyle w:val="Text"/>
            </w:pPr>
            <w:r w:rsidRPr="0081078E">
              <w:t>di</w:t>
            </w:r>
          </w:p>
        </w:tc>
        <w:tc>
          <w:tcPr>
            <w:tcW w:w="759" w:type="dxa"/>
            <w:shd w:val="clear" w:color="auto" w:fill="auto"/>
          </w:tcPr>
          <w:p w14:paraId="4432C494" w14:textId="77777777" w:rsidR="00672641" w:rsidRPr="0081078E" w:rsidRDefault="00672641" w:rsidP="00672641">
            <w:pPr>
              <w:pStyle w:val="Text"/>
            </w:pPr>
            <w:r w:rsidRPr="0081078E">
              <w:t>sini</w:t>
            </w:r>
          </w:p>
        </w:tc>
        <w:tc>
          <w:tcPr>
            <w:tcW w:w="818" w:type="dxa"/>
            <w:shd w:val="clear" w:color="auto" w:fill="auto"/>
          </w:tcPr>
          <w:p w14:paraId="6AAC38E8" w14:textId="77777777" w:rsidR="00672641" w:rsidRPr="00A03728" w:rsidRDefault="00672641" w:rsidP="00672641">
            <w:pPr>
              <w:pStyle w:val="Text"/>
              <w:rPr>
                <w:rStyle w:val="ChBlueBold"/>
              </w:rPr>
            </w:pPr>
            <w:r w:rsidRPr="00A03728">
              <w:rPr>
                <w:rStyle w:val="ChBlueBold"/>
              </w:rPr>
              <w:t>banyak</w:t>
            </w:r>
          </w:p>
        </w:tc>
      </w:tr>
      <w:tr w:rsidR="00AC23C4" w:rsidRPr="00AC23C4" w14:paraId="2FDFFB17" w14:textId="77777777" w:rsidTr="00AC23C4">
        <w:tc>
          <w:tcPr>
            <w:tcW w:w="709" w:type="dxa"/>
            <w:shd w:val="clear" w:color="auto" w:fill="auto"/>
          </w:tcPr>
          <w:p w14:paraId="3CCEE482" w14:textId="77777777" w:rsidR="00672641" w:rsidRPr="0081078E" w:rsidRDefault="00672641" w:rsidP="00672641">
            <w:pPr>
              <w:pStyle w:val="GlossEng"/>
            </w:pPr>
          </w:p>
        </w:tc>
        <w:tc>
          <w:tcPr>
            <w:tcW w:w="529" w:type="dxa"/>
            <w:shd w:val="clear" w:color="auto" w:fill="auto"/>
          </w:tcPr>
          <w:p w14:paraId="68213667" w14:textId="77777777" w:rsidR="00672641" w:rsidRPr="0081078E" w:rsidRDefault="00672641" w:rsidP="00672641">
            <w:pPr>
              <w:pStyle w:val="GlossEng"/>
            </w:pPr>
            <w:r w:rsidRPr="0081078E">
              <w:t>fruit</w:t>
            </w:r>
          </w:p>
        </w:tc>
        <w:tc>
          <w:tcPr>
            <w:tcW w:w="618" w:type="dxa"/>
            <w:shd w:val="clear" w:color="auto" w:fill="auto"/>
          </w:tcPr>
          <w:p w14:paraId="5D30EBD3" w14:textId="77777777" w:rsidR="00672641" w:rsidRPr="0081078E" w:rsidRDefault="00672641" w:rsidP="00672641">
            <w:pPr>
              <w:pStyle w:val="GlossEng"/>
            </w:pPr>
            <w:r w:rsidRPr="0081078E">
              <w:t>apple</w:t>
            </w:r>
          </w:p>
        </w:tc>
        <w:tc>
          <w:tcPr>
            <w:tcW w:w="360" w:type="dxa"/>
            <w:shd w:val="clear" w:color="auto" w:fill="auto"/>
          </w:tcPr>
          <w:p w14:paraId="38D3F8C3" w14:textId="77777777" w:rsidR="00672641" w:rsidRPr="0081078E" w:rsidRDefault="00672641" w:rsidP="00672641">
            <w:pPr>
              <w:pStyle w:val="GlossEng"/>
            </w:pPr>
            <w:r w:rsidRPr="0081078E">
              <w:t>at</w:t>
            </w:r>
          </w:p>
        </w:tc>
        <w:tc>
          <w:tcPr>
            <w:tcW w:w="759" w:type="dxa"/>
            <w:shd w:val="clear" w:color="auto" w:fill="auto"/>
          </w:tcPr>
          <w:p w14:paraId="36FB1507" w14:textId="77777777" w:rsidR="00672641" w:rsidRPr="0099608C" w:rsidRDefault="00672641" w:rsidP="00672641">
            <w:pPr>
              <w:pStyle w:val="GlossEng"/>
              <w:rPr>
                <w:rStyle w:val="ChSmallCaps"/>
              </w:rPr>
            </w:pPr>
            <w:r w:rsidRPr="0099608C">
              <w:rPr>
                <w:rStyle w:val="ChSmallCaps"/>
              </w:rPr>
              <w:t>l.prox</w:t>
            </w:r>
          </w:p>
        </w:tc>
        <w:tc>
          <w:tcPr>
            <w:tcW w:w="818" w:type="dxa"/>
            <w:shd w:val="clear" w:color="auto" w:fill="auto"/>
          </w:tcPr>
          <w:p w14:paraId="59626C42" w14:textId="77777777" w:rsidR="00672641" w:rsidRPr="0081078E" w:rsidRDefault="00672641" w:rsidP="00672641">
            <w:pPr>
              <w:pStyle w:val="GlossEng"/>
            </w:pPr>
            <w:r w:rsidRPr="0081078E">
              <w:t>many</w:t>
            </w:r>
          </w:p>
        </w:tc>
      </w:tr>
    </w:tbl>
    <w:p w14:paraId="3EB07666" w14:textId="71BAF7F4" w:rsidR="00672641" w:rsidRDefault="00B7093A" w:rsidP="00AF7CAD">
      <w:pPr>
        <w:pStyle w:val="FreeTranslEng15pt"/>
      </w:pPr>
      <w:r>
        <w:t>‘</w:t>
      </w:r>
      <w:r w:rsidR="00672641">
        <w:t xml:space="preserve">here are </w:t>
      </w:r>
      <w:r w:rsidR="00672641" w:rsidRPr="00A03728">
        <w:rPr>
          <w:rStyle w:val="ChBlueBold"/>
        </w:rPr>
        <w:t>many</w:t>
      </w:r>
      <w:r w:rsidR="00672641">
        <w:t xml:space="preserve"> apples</w:t>
      </w:r>
      <w:r>
        <w:t>’</w:t>
      </w:r>
      <w:r w:rsidR="00672641">
        <w:t xml:space="preserve"> (Lit. </w:t>
      </w:r>
      <w:r>
        <w:t>‘</w:t>
      </w:r>
      <w:r w:rsidR="00672641">
        <w:t xml:space="preserve">the apples </w:t>
      </w:r>
      <w:r w:rsidR="009A7F8F">
        <w:t xml:space="preserve">here </w:t>
      </w:r>
      <w:r w:rsidR="00672641">
        <w:t xml:space="preserve">are </w:t>
      </w:r>
      <w:r w:rsidR="00672641" w:rsidRPr="00A03728">
        <w:rPr>
          <w:rStyle w:val="ChBlueBold"/>
        </w:rPr>
        <w:t>many</w:t>
      </w:r>
      <w:r>
        <w:t>’</w:t>
      </w:r>
      <w:r w:rsidR="00672641">
        <w:t xml:space="preserve">) </w:t>
      </w:r>
      <w:r w:rsidR="00672641" w:rsidRPr="003F1147">
        <w:rPr>
          <w:rStyle w:val="ExampleSource"/>
        </w:rPr>
        <w:t>[080922-001a-CvPh.0408]</w:t>
      </w:r>
    </w:p>
    <w:p w14:paraId="12BB071E" w14:textId="77777777" w:rsidR="00672641" w:rsidRDefault="00672641" w:rsidP="00672641">
      <w:pPr>
        <w:pStyle w:val="Heading4"/>
      </w:pPr>
      <w:bookmarkStart w:id="1517" w:name="_Ref347306726"/>
      <w:r>
        <w:t>Summary and conclusions</w:t>
      </w:r>
      <w:bookmarkEnd w:id="1517"/>
    </w:p>
    <w:p w14:paraId="2C0CB821" w14:textId="15FBC4FC" w:rsidR="00672641" w:rsidRDefault="00672641" w:rsidP="0058430C">
      <w:pPr>
        <w:pStyle w:val="Body0000after"/>
      </w:pPr>
      <w:r>
        <w:t xml:space="preserve">Circumfix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 is a polyfunctional affix that derives lexemes from verbal, nominal, numeral, and quantifier bases. Three observations suggest that </w:t>
      </w:r>
      <w:r w:rsidR="00E61850">
        <w:t xml:space="preserve">in Papuan Malay </w:t>
      </w:r>
      <w:r>
        <w:t xml:space="preserve">affixation with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 is a productive process: </w:t>
      </w:r>
      <w:r w:rsidRPr="0090507A">
        <w:t xml:space="preserve">(1) </w:t>
      </w:r>
      <w:r>
        <w:t xml:space="preserve">the polyfunctionality of the circumfix and the </w:t>
      </w:r>
      <w:r w:rsidRPr="0090507A">
        <w:t xml:space="preserve">transparent form-function relationship between the derived </w:t>
      </w:r>
      <w:r>
        <w:t xml:space="preserve">lexemes </w:t>
      </w:r>
      <w:r w:rsidRPr="0090507A">
        <w:t xml:space="preserve">and their respective bases, </w:t>
      </w:r>
      <w:r>
        <w:t xml:space="preserve">(2) </w:t>
      </w:r>
      <w:r w:rsidRPr="0090507A">
        <w:t xml:space="preserve">the </w:t>
      </w:r>
      <w:r>
        <w:rPr>
          <w:lang w:eastAsia="en-US"/>
        </w:rPr>
        <w:t>large number of low frequency words and small number of high frequency words</w:t>
      </w:r>
      <w:r>
        <w:t xml:space="preserve">, and (3) the relative token frequencies with most bases having higher frequencies than the affixed lexemes. On the other hand, however, more than half of the </w:t>
      </w:r>
      <w:r>
        <w:rPr>
          <w:szCs w:val="19"/>
        </w:rPr>
        <w:t>circumfixed lexemes were tentatively classified as SI-</w:t>
      </w:r>
      <w:r>
        <w:rPr>
          <w:szCs w:val="19"/>
          <w:lang w:eastAsia="en-US"/>
        </w:rPr>
        <w:t>borrowings</w:t>
      </w:r>
      <w:r>
        <w:t>.</w:t>
      </w:r>
    </w:p>
    <w:p w14:paraId="7F00A699" w14:textId="1B5024F3" w:rsidR="00672641" w:rsidRDefault="00672641" w:rsidP="00672641">
      <w:pPr>
        <w:pStyle w:val="Body0500after"/>
      </w:pPr>
      <w:r>
        <w:t>These findings are further qualified by the results of a domain analysis. These results suggest that most of the attested tokens (with verbal, nominal and numeral</w:t>
      </w:r>
      <w:r w:rsidRPr="002F2DF3">
        <w:t>/</w:t>
      </w:r>
      <w:r>
        <w:t xml:space="preserve">quantifier bases) can be accounted for in terms of the variables of </w:t>
      </w:r>
      <w:r w:rsidR="00794DF2">
        <w:t xml:space="preserve">speaker education levels, </w:t>
      </w:r>
      <w:r>
        <w:t>topics</w:t>
      </w:r>
      <w:r w:rsidR="00794DF2">
        <w:t>,</w:t>
      </w:r>
      <w:r>
        <w:t xml:space="preserve"> and</w:t>
      </w:r>
      <w:r w:rsidRPr="002F2DF3">
        <w:t>/</w:t>
      </w:r>
      <w:r>
        <w:t>or role-relations. Hence, it cannot be concluded that these items are the result of a productive derivation process. (Details are</w:t>
      </w:r>
      <w:r w:rsidR="00794DF2">
        <w:t xml:space="preserve"> given</w:t>
      </w:r>
      <w:r>
        <w:t xml:space="preserve"> in </w:t>
      </w:r>
      <w:r w:rsidRPr="0090507A">
        <w:rPr>
          <w:szCs w:val="19"/>
          <w:lang w:eastAsia="en-US"/>
        </w:rPr>
        <w:t>§</w:t>
      </w:r>
      <w:r>
        <w:rPr>
          <w:szCs w:val="19"/>
          <w:lang w:eastAsia="en-US"/>
        </w:rPr>
        <w:fldChar w:fldCharType="begin"/>
      </w:r>
      <w:r>
        <w:rPr>
          <w:szCs w:val="19"/>
          <w:lang w:eastAsia="en-US"/>
        </w:rPr>
        <w:instrText xml:space="preserve"> REF _Ref347393336 \w \h </w:instrText>
      </w:r>
      <w:r>
        <w:rPr>
          <w:szCs w:val="19"/>
          <w:lang w:eastAsia="en-US"/>
        </w:rPr>
      </w:r>
      <w:r>
        <w:rPr>
          <w:szCs w:val="19"/>
          <w:lang w:eastAsia="en-US"/>
        </w:rPr>
        <w:fldChar w:fldCharType="separate"/>
      </w:r>
      <w:r w:rsidR="00154D81">
        <w:rPr>
          <w:szCs w:val="19"/>
          <w:cs/>
          <w:lang w:eastAsia="en-US"/>
        </w:rPr>
        <w:t>‎</w:t>
      </w:r>
      <w:r w:rsidR="00154D81">
        <w:rPr>
          <w:szCs w:val="19"/>
          <w:lang w:eastAsia="en-US"/>
        </w:rPr>
        <w:t>3.1.8</w:t>
      </w:r>
      <w:r>
        <w:rPr>
          <w:szCs w:val="19"/>
          <w:lang w:eastAsia="en-US"/>
        </w:rPr>
        <w:fldChar w:fldCharType="end"/>
      </w:r>
      <w:r>
        <w:rPr>
          <w:szCs w:val="19"/>
          <w:lang w:eastAsia="en-US"/>
        </w:rPr>
        <w:t xml:space="preserve">, together with the findings for prefix </w:t>
      </w:r>
      <w:r w:rsidRPr="009A4F2E">
        <w:rPr>
          <w:rStyle w:val="ChSmallCapsItalBold"/>
        </w:rPr>
        <w:t>ber­</w:t>
      </w:r>
      <w:r w:rsidRPr="003E1084">
        <w:t xml:space="preserve"> </w:t>
      </w:r>
      <w:r w:rsidR="00B7093A">
        <w:t>‘</w:t>
      </w:r>
      <w:r w:rsidR="00AA76CC">
        <w:rPr>
          <w:rStyle w:val="ChSmallCaps"/>
        </w:rPr>
        <w:t>vblz</w:t>
      </w:r>
      <w:r w:rsidR="00B7093A">
        <w:t>’</w:t>
      </w:r>
      <w:r w:rsidR="006F14E9">
        <w:t xml:space="preserve"> </w:t>
      </w:r>
      <w:r>
        <w:t xml:space="preserve">and </w:t>
      </w:r>
      <w:r>
        <w:rPr>
          <w:szCs w:val="19"/>
          <w:lang w:eastAsia="en-US"/>
        </w:rPr>
        <w:t xml:space="preserve">suffix </w:t>
      </w:r>
      <w:r w:rsidRPr="009106F2">
        <w:rPr>
          <w:rStyle w:val="ChItalBold"/>
        </w:rPr>
        <w:t>­nya</w:t>
      </w:r>
      <w:r w:rsidR="006F14E9" w:rsidRPr="006F14E9">
        <w:t xml:space="preserve"> </w:t>
      </w:r>
      <w:r w:rsidR="00B7093A">
        <w:t>‘</w:t>
      </w:r>
      <w:r w:rsidR="006F14E9" w:rsidRPr="006F14E9">
        <w:rPr>
          <w:rStyle w:val="ChSmallCaps"/>
        </w:rPr>
        <w:t>3possr</w:t>
      </w:r>
      <w:r w:rsidR="00B7093A">
        <w:t>’</w:t>
      </w:r>
      <w:r w:rsidRPr="009A2D97">
        <w:t>.</w:t>
      </w:r>
      <w:r>
        <w:t>)</w:t>
      </w:r>
    </w:p>
    <w:p w14:paraId="570428E7" w14:textId="3D8D3126" w:rsidR="00672641" w:rsidRDefault="00672641" w:rsidP="0058430C">
      <w:pPr>
        <w:pStyle w:val="Body0515after"/>
      </w:pPr>
      <w:r>
        <w:t xml:space="preserve">Considering the conflicting observations, and taking the findings of the domain analysis as the main decisive factor, it is concluded that in Papuan Malay affixation with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 is not used as a productive derivation device. Instead, the circumfixed lexemes are best explained as code-switches with </w:t>
      </w:r>
      <w:r w:rsidRPr="0090507A">
        <w:t>Indonesian.</w:t>
      </w:r>
      <w:r>
        <w:t xml:space="preserve"> (</w:t>
      </w:r>
      <w:r w:rsidR="00FE4602">
        <w:t xml:space="preserve">For </w:t>
      </w:r>
      <w:r>
        <w:t xml:space="preserve">a detailed discussion of circumfix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 in Standard Indonesian and Standard Malay</w:t>
      </w:r>
      <w:r w:rsidR="00FE4602">
        <w:t xml:space="preserve"> see </w:t>
      </w:r>
      <w:r w:rsidR="00FE4602" w:rsidRPr="00FE4602">
        <w:rPr>
          <w:rStyle w:val="Citation"/>
        </w:rPr>
        <w:fldChar w:fldCharType="begin"/>
      </w:r>
      <w:r w:rsidR="003F3C2C">
        <w:rPr>
          <w:rStyle w:val="Citation"/>
        </w:rPr>
        <w:instrText>ADDIN CITAVI.PLACEHOLDER 434b3ca2-98c7-4679-a73e-a4a5c274ab82 PFBsYWNlaG9sZGVyPg0KICA8QWRkSW5WZXJzaW9uPjUuMi4wLjg8L0FkZEluVmVyc2lvbj4NCiAgPElkPjQzNGIzY2EyLTk4YzctNDY3OS1hNzNlLWE0YTVjMjc0YWI4MjwvSWQ+DQogIDxFbnRyaWVzPg0KICAgIDxFbnRyeT4NCiAgICAgIDxJZD40NmQ0YjYwZS1jMTVjLTQxMjEtYTJiYy0wMGM2N2IzNjA2MjE8L0lkPg0KICAgICAgPE5vUGFyPnRydWU8L05vUGFyPg0KICAgICAgPFJlZmVyZW5jZUlkPmRhYjA2ZDBmLWQ3NDctNGZjMS04OWYyLTY1YTY1YjA4YTM5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kZWxhYXIgMTk5MjwvVGV4dD4NCiAgICA8L1RleHRVbml0Pg0KICA8L1RleHRVbml0cz4NCjwvUGxhY2Vob2xkZXI+</w:instrText>
      </w:r>
      <w:r w:rsidR="00FE4602" w:rsidRPr="00FE4602">
        <w:rPr>
          <w:rStyle w:val="Citation"/>
        </w:rPr>
        <w:fldChar w:fldCharType="separate"/>
      </w:r>
      <w:bookmarkStart w:id="1518" w:name="_CTVP001434b3ca298c74679a73ea4a5c274ab82"/>
      <w:r w:rsidR="0092006B">
        <w:rPr>
          <w:rStyle w:val="Citation"/>
        </w:rPr>
        <w:t>Adelaar 1992</w:t>
      </w:r>
      <w:bookmarkEnd w:id="1518"/>
      <w:r w:rsidR="00FE4602" w:rsidRPr="00FE4602">
        <w:rPr>
          <w:rStyle w:val="Citation"/>
        </w:rPr>
        <w:fldChar w:fldCharType="end"/>
      </w:r>
      <w:r w:rsidR="00FE4602" w:rsidRPr="00FE4602">
        <w:rPr>
          <w:rStyle w:val="Citation"/>
        </w:rPr>
        <w:t>;</w:t>
      </w:r>
      <w:r w:rsidR="00513C8C" w:rsidRPr="00513C8C">
        <w:rPr>
          <w:rStyle w:val="Citation"/>
        </w:rPr>
        <w:t xml:space="preserve"> </w:t>
      </w:r>
      <w:r w:rsidR="00FE4602" w:rsidRPr="00FE4602">
        <w:rPr>
          <w:rStyle w:val="Citation"/>
        </w:rPr>
        <w:fldChar w:fldCharType="begin"/>
      </w:r>
      <w:r w:rsidR="003F3C2C">
        <w:rPr>
          <w:rStyle w:val="Citation"/>
        </w:rPr>
        <w:instrText>ADDIN CITAVI.PLACEHOLDER 60c7bd94-3672-4bf6-976c-ea1386aebac0 PFBsYWNlaG9sZGVyPg0KICA8QWRkSW5WZXJzaW9uPjUuMi4wLjg8L0FkZEluVmVyc2lvbj4NCiAgPElkPjYwYzdiZDk0LTM2NzItNGJmNi05NzZjLWVhMTM4NmFlYmFjMDwvSWQ+DQogIDxFbnRyaWVzPg0KICAgIDxFbnRyeT4NCiAgICAgIDxJZD5mMDIxODRiYy03MjBjLTQ2YzctOGRmMy1iMWExNmEyY2Y0ZjQ8L0lkPg0KICAgICAgPE5vUGFyPnRydWU8L05vUGFyPg0KICAgICAgPFJlZmVyZW5jZUlkPjRlMzFmZGE5LTNmZTEtNDFjZC04NDM4LTAyZGIzYmEwNWU5OT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udHogMTk5NDsgU25lZGRvbiAyMDEwPC9UZXh0Pg0KICAgIDwvVGV4dFVuaXQ+DQogIDwvVGV4dFVuaXRzPg0KPC9QbGFjZWhvbGRlcj4=</w:instrText>
      </w:r>
      <w:r w:rsidR="00FE4602" w:rsidRPr="00FE4602">
        <w:rPr>
          <w:rStyle w:val="Citation"/>
        </w:rPr>
        <w:fldChar w:fldCharType="separate"/>
      </w:r>
      <w:bookmarkStart w:id="1519" w:name="_CTVP00160c7bd9436724bf6976cea1386aebac0"/>
      <w:r w:rsidR="0092006B">
        <w:rPr>
          <w:rStyle w:val="Citation"/>
        </w:rPr>
        <w:t>Mintz 1994; Sneddon 2010</w:t>
      </w:r>
      <w:bookmarkEnd w:id="1519"/>
      <w:r w:rsidR="00FE4602" w:rsidRPr="00FE4602">
        <w:rPr>
          <w:rStyle w:val="Citation"/>
        </w:rPr>
        <w:fldChar w:fldCharType="end"/>
      </w:r>
      <w:r>
        <w:t>.)</w:t>
      </w:r>
    </w:p>
    <w:p w14:paraId="55A2005B" w14:textId="112CBA7E" w:rsidR="00672641" w:rsidRDefault="00672641" w:rsidP="00672641">
      <w:pPr>
        <w:pStyle w:val="Heading3"/>
      </w:pPr>
      <w:bookmarkStart w:id="1520" w:name="_Ref347393336"/>
      <w:bookmarkStart w:id="1521" w:name="_Toc440455546"/>
      <w:bookmarkStart w:id="1522" w:name="_Ref326244596"/>
      <w:bookmarkStart w:id="1523" w:name="_Toc339537757"/>
      <w:bookmarkEnd w:id="1469"/>
      <w:r>
        <w:lastRenderedPageBreak/>
        <w:t xml:space="preserve">Variables of the communicative event: Affixes </w:t>
      </w:r>
      <w:bookmarkEnd w:id="1520"/>
      <w:r w:rsidR="00A31B4C" w:rsidRPr="009A4F2E">
        <w:rPr>
          <w:rStyle w:val="ChSmallCapsItalBold"/>
        </w:rPr>
        <w:t>ber­</w:t>
      </w:r>
      <w:r w:rsidR="00A31B4C" w:rsidRPr="000C0832">
        <w:t xml:space="preserve"> </w:t>
      </w:r>
      <w:r w:rsidR="00B7093A">
        <w:t>‘</w:t>
      </w:r>
      <w:r w:rsidR="00AA76CC">
        <w:rPr>
          <w:rStyle w:val="ChSmallCaps"/>
        </w:rPr>
        <w:t>vblz</w:t>
      </w:r>
      <w:r w:rsidR="00B7093A">
        <w:t>’</w:t>
      </w:r>
      <w:r w:rsidR="00A31B4C" w:rsidRPr="004B79EE">
        <w:t>,</w:t>
      </w:r>
      <w:r w:rsidR="00A31B4C">
        <w:t xml:space="preserve"> </w:t>
      </w:r>
      <w:r w:rsidR="00A31B4C" w:rsidRPr="009106F2">
        <w:rPr>
          <w:rStyle w:val="ChItalBold"/>
        </w:rPr>
        <w:t>­nya</w:t>
      </w:r>
      <w:r w:rsidR="00A31B4C" w:rsidRPr="000C0832">
        <w:t xml:space="preserve"> </w:t>
      </w:r>
      <w:r w:rsidR="00B7093A">
        <w:t>‘</w:t>
      </w:r>
      <w:r w:rsidR="00A31B4C">
        <w:rPr>
          <w:rStyle w:val="ChSmallCaps"/>
        </w:rPr>
        <w:t>3possr</w:t>
      </w:r>
      <w:r w:rsidR="00B7093A">
        <w:t>’</w:t>
      </w:r>
      <w:r w:rsidR="00A31B4C" w:rsidRPr="00973D0C">
        <w:t>,</w:t>
      </w:r>
      <w:r w:rsidR="00A31B4C">
        <w:t xml:space="preserve"> and </w:t>
      </w:r>
      <w:r w:rsidR="00A31B4C" w:rsidRPr="0090507A">
        <w:rPr>
          <w:rStyle w:val="ChItalBold"/>
          <w:szCs w:val="19"/>
        </w:rPr>
        <w:t>ke</w:t>
      </w:r>
      <w:r w:rsidR="00A31B4C" w:rsidRPr="00F15632">
        <w:rPr>
          <w:rStyle w:val="ChItalBold"/>
        </w:rPr>
        <w:t>­</w:t>
      </w:r>
      <w:r w:rsidR="00A31B4C" w:rsidRPr="00962F1E">
        <w:t>/</w:t>
      </w:r>
      <w:r w:rsidR="00A31B4C" w:rsidRPr="00F15632">
        <w:rPr>
          <w:rStyle w:val="ChItalBold"/>
        </w:rPr>
        <w:t>­</w:t>
      </w:r>
      <w:r w:rsidR="00A31B4C" w:rsidRPr="0090507A">
        <w:rPr>
          <w:rStyle w:val="ChItalBold"/>
          <w:szCs w:val="19"/>
        </w:rPr>
        <w:t>an</w:t>
      </w:r>
      <w:r w:rsidR="00A31B4C">
        <w:rPr>
          <w:rStyle w:val="ChItalBold"/>
          <w:szCs w:val="19"/>
        </w:rPr>
        <w:t>g</w:t>
      </w:r>
      <w:r w:rsidR="00A31B4C" w:rsidRPr="000C0832">
        <w:t xml:space="preserve"> </w:t>
      </w:r>
      <w:r w:rsidR="00B7093A">
        <w:t>‘</w:t>
      </w:r>
      <w:r w:rsidR="00A31B4C">
        <w:rPr>
          <w:rStyle w:val="ChSmallCaps"/>
        </w:rPr>
        <w:t>nmlz</w:t>
      </w:r>
      <w:r w:rsidR="00B7093A">
        <w:t>’</w:t>
      </w:r>
      <w:bookmarkEnd w:id="1521"/>
    </w:p>
    <w:p w14:paraId="42F4861D" w14:textId="0AF763FA" w:rsidR="00672641" w:rsidRDefault="00672641" w:rsidP="0058430C">
      <w:pPr>
        <w:pStyle w:val="Body0005after"/>
      </w:pPr>
      <w:r w:rsidRPr="0090507A">
        <w:rPr>
          <w:szCs w:val="19"/>
        </w:rPr>
        <w:t xml:space="preserve">To </w:t>
      </w:r>
      <w:r>
        <w:rPr>
          <w:szCs w:val="19"/>
        </w:rPr>
        <w:t xml:space="preserve">further investigate </w:t>
      </w:r>
      <w:r w:rsidRPr="0090507A">
        <w:rPr>
          <w:szCs w:val="19"/>
        </w:rPr>
        <w:t xml:space="preserve">the </w:t>
      </w:r>
      <w:r>
        <w:rPr>
          <w:szCs w:val="19"/>
        </w:rPr>
        <w:t xml:space="preserve">degrees of </w:t>
      </w:r>
      <w:r w:rsidRPr="0090507A">
        <w:rPr>
          <w:szCs w:val="19"/>
        </w:rPr>
        <w:t xml:space="preserve">productivity </w:t>
      </w:r>
      <w:r>
        <w:rPr>
          <w:szCs w:val="19"/>
        </w:rPr>
        <w:t xml:space="preserve">for </w:t>
      </w:r>
      <w:r>
        <w:t xml:space="preserve">prefix </w:t>
      </w:r>
      <w:r w:rsidRPr="009A4F2E">
        <w:rPr>
          <w:rStyle w:val="ChSmallCapsItalBold"/>
        </w:rPr>
        <w:t>ber­</w:t>
      </w:r>
      <w:r w:rsidR="000C0832" w:rsidRPr="000C0832">
        <w:t xml:space="preserve"> </w:t>
      </w:r>
      <w:r w:rsidR="00B7093A">
        <w:t>‘</w:t>
      </w:r>
      <w:r w:rsidR="00AA76CC">
        <w:rPr>
          <w:rStyle w:val="ChSmallCaps"/>
        </w:rPr>
        <w:t>vblz</w:t>
      </w:r>
      <w:r w:rsidR="00B7093A">
        <w:t>’</w:t>
      </w:r>
      <w:r w:rsidRPr="004B79EE">
        <w:t>,</w:t>
      </w:r>
      <w:r>
        <w:t xml:space="preserve"> suffix </w:t>
      </w:r>
      <w:r w:rsidRPr="009106F2">
        <w:rPr>
          <w:rStyle w:val="ChItalBold"/>
        </w:rPr>
        <w:t>­nya</w:t>
      </w:r>
      <w:r w:rsidR="000C0832" w:rsidRPr="000C0832">
        <w:t xml:space="preserve"> </w:t>
      </w:r>
      <w:r w:rsidR="00B7093A">
        <w:t>‘</w:t>
      </w:r>
      <w:r w:rsidR="000C0832">
        <w:rPr>
          <w:rStyle w:val="ChSmallCaps"/>
        </w:rPr>
        <w:t>3possr</w:t>
      </w:r>
      <w:r w:rsidR="00B7093A">
        <w:t>’</w:t>
      </w:r>
      <w:r w:rsidRPr="00973D0C">
        <w:t>,</w:t>
      </w:r>
      <w:r>
        <w:t xml:space="preserve"> and circumfix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000C0832" w:rsidRPr="000C0832">
        <w:t xml:space="preserve"> </w:t>
      </w:r>
      <w:r w:rsidR="00B7093A">
        <w:t>‘</w:t>
      </w:r>
      <w:r w:rsidR="000C0832">
        <w:rPr>
          <w:rStyle w:val="ChSmallCaps"/>
        </w:rPr>
        <w:t>nmlz</w:t>
      </w:r>
      <w:r w:rsidR="00B7093A">
        <w:t>’</w:t>
      </w:r>
      <w:r w:rsidR="00E61850">
        <w:t xml:space="preserve"> in Papuan Malay</w:t>
      </w:r>
      <w:r w:rsidRPr="0090507A">
        <w:rPr>
          <w:szCs w:val="19"/>
        </w:rPr>
        <w:t xml:space="preserve">, </w:t>
      </w:r>
      <w:r w:rsidR="0058202C">
        <w:rPr>
          <w:szCs w:val="19"/>
        </w:rPr>
        <w:t>a d</w:t>
      </w:r>
      <w:r>
        <w:rPr>
          <w:szCs w:val="19"/>
        </w:rPr>
        <w:t xml:space="preserve">omain analysis was conducted. This analysis focused on the </w:t>
      </w:r>
      <w:r>
        <w:t xml:space="preserve">variables of </w:t>
      </w:r>
      <w:r w:rsidR="00013D3C" w:rsidRPr="00862171">
        <w:t xml:space="preserve">speaker education levels, </w:t>
      </w:r>
      <w:r w:rsidR="00013D3C">
        <w:t xml:space="preserve">topics, </w:t>
      </w:r>
      <w:r w:rsidR="00013D3C" w:rsidRPr="00862171">
        <w:t>and/or role-relations</w:t>
      </w:r>
      <w:r>
        <w:t>. In all</w:t>
      </w:r>
      <w:r w:rsidR="00F2165B">
        <w:t>,</w:t>
      </w:r>
      <w:r w:rsidR="0058202C">
        <w:t xml:space="preserve"> 243</w:t>
      </w:r>
      <w:r>
        <w:t xml:space="preserve"> items</w:t>
      </w:r>
      <w:r>
        <w:rPr>
          <w:rStyle w:val="FootnoteReference"/>
        </w:rPr>
        <w:footnoteReference w:id="130"/>
      </w:r>
      <w:r w:rsidR="0058202C">
        <w:t xml:space="preserve"> with a total of 739</w:t>
      </w:r>
      <w:r>
        <w:t xml:space="preserve"> tokens were examined:</w:t>
      </w:r>
    </w:p>
    <w:p w14:paraId="39C9E552" w14:textId="77777777" w:rsidR="00672641" w:rsidRDefault="00672641" w:rsidP="002A1DBD">
      <w:pPr>
        <w:pStyle w:val="I0Indented"/>
        <w:numPr>
          <w:ilvl w:val="0"/>
          <w:numId w:val="24"/>
        </w:numPr>
      </w:pPr>
      <w:r>
        <w:t xml:space="preserve">27 items prefixed with </w:t>
      </w:r>
      <w:r w:rsidRPr="009A4F2E">
        <w:rPr>
          <w:rStyle w:val="ChSmallCapsItalBold"/>
        </w:rPr>
        <w:t>ber­</w:t>
      </w:r>
      <w:r>
        <w:t xml:space="preserve"> with verbal bases (94 tokens)</w:t>
      </w:r>
    </w:p>
    <w:p w14:paraId="116F4C04" w14:textId="77777777" w:rsidR="00672641" w:rsidRDefault="0058202C" w:rsidP="002A1DBD">
      <w:pPr>
        <w:pStyle w:val="I0Indented"/>
        <w:numPr>
          <w:ilvl w:val="0"/>
          <w:numId w:val="24"/>
        </w:numPr>
      </w:pPr>
      <w:r>
        <w:t>29</w:t>
      </w:r>
      <w:r w:rsidR="00672641">
        <w:t xml:space="preserve"> items prefixed with </w:t>
      </w:r>
      <w:r w:rsidR="00672641" w:rsidRPr="009A4F2E">
        <w:rPr>
          <w:rStyle w:val="ChSmallCapsItalBold"/>
        </w:rPr>
        <w:t>ber­</w:t>
      </w:r>
      <w:r w:rsidR="00672641">
        <w:t xml:space="preserve"> with nominal, numeral, and </w:t>
      </w:r>
      <w:r w:rsidR="00F618DF">
        <w:t>quantifier</w:t>
      </w:r>
      <w:r w:rsidR="002F2C83">
        <w:t xml:space="preserve"> bases (70</w:t>
      </w:r>
      <w:r w:rsidR="00672641">
        <w:t xml:space="preserve"> tokens)</w:t>
      </w:r>
    </w:p>
    <w:p w14:paraId="75C3E508" w14:textId="77777777" w:rsidR="00672641" w:rsidRDefault="00672641" w:rsidP="002A1DBD">
      <w:pPr>
        <w:pStyle w:val="I0Indented"/>
        <w:numPr>
          <w:ilvl w:val="0"/>
          <w:numId w:val="24"/>
        </w:numPr>
      </w:pPr>
      <w:r>
        <w:t xml:space="preserve">81 items suffixed with </w:t>
      </w:r>
      <w:r w:rsidRPr="009106F2">
        <w:rPr>
          <w:rStyle w:val="ChItalBold"/>
        </w:rPr>
        <w:t>­nya</w:t>
      </w:r>
      <w:r>
        <w:t xml:space="preserve"> with nominal bases (215 tokens)</w:t>
      </w:r>
    </w:p>
    <w:p w14:paraId="77364ADB" w14:textId="77777777" w:rsidR="00672641" w:rsidRDefault="00672641" w:rsidP="002A1DBD">
      <w:pPr>
        <w:pStyle w:val="I0Indented"/>
        <w:numPr>
          <w:ilvl w:val="0"/>
          <w:numId w:val="38"/>
        </w:numPr>
      </w:pPr>
      <w:r>
        <w:t xml:space="preserve">36 items suffixed with </w:t>
      </w:r>
      <w:r w:rsidRPr="009106F2">
        <w:rPr>
          <w:rStyle w:val="ChItalBold"/>
        </w:rPr>
        <w:t>­nya</w:t>
      </w:r>
      <w:r>
        <w:t xml:space="preserve"> with verbal bases (82 tokens)</w:t>
      </w:r>
    </w:p>
    <w:p w14:paraId="78E2A393" w14:textId="77777777" w:rsidR="00672641" w:rsidRDefault="00672641" w:rsidP="002A1DBD">
      <w:pPr>
        <w:pStyle w:val="I0Indented"/>
        <w:numPr>
          <w:ilvl w:val="0"/>
          <w:numId w:val="38"/>
        </w:numPr>
      </w:pPr>
      <w:r>
        <w:t xml:space="preserve">5 items suffixed with </w:t>
      </w:r>
      <w:r w:rsidRPr="009106F2">
        <w:rPr>
          <w:rStyle w:val="ChItalBold"/>
        </w:rPr>
        <w:t>­nya</w:t>
      </w:r>
      <w:r>
        <w:t xml:space="preserve"> with other bases (20 tokens)</w:t>
      </w:r>
    </w:p>
    <w:p w14:paraId="29AA2D86" w14:textId="77777777" w:rsidR="00672641" w:rsidRDefault="00672641" w:rsidP="002A1DBD">
      <w:pPr>
        <w:pStyle w:val="I0Indented"/>
        <w:numPr>
          <w:ilvl w:val="0"/>
          <w:numId w:val="24"/>
        </w:numPr>
      </w:pPr>
      <w:r>
        <w:t xml:space="preserve">57 items circumfixed with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 with verbal bases (239 tokens)</w:t>
      </w:r>
    </w:p>
    <w:p w14:paraId="00A12F8C" w14:textId="77777777" w:rsidR="00672641" w:rsidRDefault="00672641" w:rsidP="002A1DBD">
      <w:pPr>
        <w:pStyle w:val="I05I"/>
        <w:numPr>
          <w:ilvl w:val="0"/>
          <w:numId w:val="37"/>
        </w:numPr>
      </w:pPr>
      <w:r>
        <w:t xml:space="preserve">8 items circumfixed with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 with nominal and numeral</w:t>
      </w:r>
      <w:r w:rsidRPr="002F2DF3">
        <w:t>/</w:t>
      </w:r>
      <w:r w:rsidRPr="003117F4">
        <w:t>q</w:t>
      </w:r>
      <w:r>
        <w:t>uantifier</w:t>
      </w:r>
      <w:r w:rsidRPr="003117F4">
        <w:t xml:space="preserve"> base</w:t>
      </w:r>
      <w:r>
        <w:t>s (19 tokens)</w:t>
      </w:r>
    </w:p>
    <w:p w14:paraId="42A9B45F" w14:textId="77777777" w:rsidR="00672641" w:rsidRDefault="0058202C" w:rsidP="0058430C">
      <w:pPr>
        <w:pStyle w:val="Body0000after"/>
      </w:pPr>
      <w:r>
        <w:t>For the 243</w:t>
      </w:r>
      <w:r w:rsidR="00672641" w:rsidRPr="007B3623">
        <w:t xml:space="preserve"> a</w:t>
      </w:r>
      <w:r w:rsidR="00910E22">
        <w:t>ffixed lexemes, most tokens (684</w:t>
      </w:r>
      <w:r w:rsidR="00672641" w:rsidRPr="002F2DF3">
        <w:t>/</w:t>
      </w:r>
      <w:r w:rsidR="00910E22">
        <w:t>739 – 93</w:t>
      </w:r>
      <w:r w:rsidR="00672641" w:rsidRPr="007B3623">
        <w:t xml:space="preserve">%) can be explained in terms of </w:t>
      </w:r>
      <w:r w:rsidR="00013D3C" w:rsidRPr="00862171">
        <w:t xml:space="preserve">speaker education levels, </w:t>
      </w:r>
      <w:r w:rsidR="00672641" w:rsidRPr="007B3623">
        <w:t>topics</w:t>
      </w:r>
      <w:r w:rsidR="00013D3C">
        <w:t>,</w:t>
      </w:r>
      <w:r w:rsidR="00672641" w:rsidRPr="007B3623">
        <w:t xml:space="preserve"> and/or </w:t>
      </w:r>
      <w:r w:rsidR="00910E22">
        <w:t>role-relations. The remaining 55</w:t>
      </w:r>
      <w:r w:rsidR="00672641" w:rsidRPr="007B3623">
        <w:t>/</w:t>
      </w:r>
      <w:r>
        <w:t>739</w:t>
      </w:r>
      <w:r w:rsidR="00910E22">
        <w:t xml:space="preserve"> tokens (7</w:t>
      </w:r>
      <w:r w:rsidR="00672641" w:rsidRPr="007B3623">
        <w:t>%) cannot be</w:t>
      </w:r>
      <w:r w:rsidR="00672641">
        <w:t xml:space="preserve"> accounted for in terms of these variables of the communicative event. These tokens occurred when less-educated speakers (</w:t>
      </w:r>
      <w:r w:rsidR="001345FF" w:rsidRPr="00DF62C5">
        <w:rPr>
          <w:rStyle w:val="ChSmallCaps"/>
        </w:rPr>
        <w:t>­</w:t>
      </w:r>
      <w:r w:rsidR="001345FF">
        <w:rPr>
          <w:rStyle w:val="ChSmallCaps"/>
        </w:rPr>
        <w:t>edc</w:t>
      </w:r>
      <w:r w:rsidR="001345FF" w:rsidRPr="0099608C">
        <w:rPr>
          <w:rStyle w:val="ChSmallCaps"/>
        </w:rPr>
        <w:t>-spk</w:t>
      </w:r>
      <w:r w:rsidR="00672641" w:rsidRPr="00665BE0">
        <w:t xml:space="preserve">) conversed </w:t>
      </w:r>
      <w:r w:rsidR="00672641">
        <w:t xml:space="preserve">with </w:t>
      </w:r>
      <w:r w:rsidR="0069408C">
        <w:t>fellow-Papuans of equally low social standing (</w:t>
      </w:r>
      <w:r w:rsidR="0069408C" w:rsidRPr="00DF62C5">
        <w:rPr>
          <w:rStyle w:val="ChSmallCaps"/>
        </w:rPr>
        <w:t>­stat</w:t>
      </w:r>
      <w:r w:rsidR="0069408C" w:rsidRPr="00562897">
        <w:t>)</w:t>
      </w:r>
      <w:r w:rsidR="0069408C">
        <w:t xml:space="preserve"> about </w:t>
      </w:r>
      <w:r w:rsidR="0069408C" w:rsidRPr="0099608C">
        <w:rPr>
          <w:rStyle w:val="ChSmallCaps"/>
        </w:rPr>
        <w:t>low</w:t>
      </w:r>
      <w:r w:rsidR="0069408C">
        <w:t xml:space="preserve"> </w:t>
      </w:r>
      <w:r w:rsidR="0069408C" w:rsidRPr="00635794">
        <w:t>topics</w:t>
      </w:r>
      <w:r w:rsidR="00672641">
        <w:t>, that is, casual daily-life issues</w:t>
      </w:r>
      <w:r w:rsidR="001037C4">
        <w:t>.</w:t>
      </w:r>
      <w:r w:rsidR="001037C4">
        <w:rPr>
          <w:rStyle w:val="FootnoteReference"/>
        </w:rPr>
        <w:footnoteReference w:id="131"/>
      </w:r>
      <w:r w:rsidR="00672641">
        <w:t xml:space="preserve"> (</w:t>
      </w:r>
      <w:r w:rsidR="001037C4">
        <w:t xml:space="preserve">See </w:t>
      </w:r>
      <w:r w:rsidR="00672641">
        <w:fldChar w:fldCharType="begin"/>
      </w:r>
      <w:r w:rsidR="00672641">
        <w:instrText xml:space="preserve"> REF _Ref341105945 \h </w:instrText>
      </w:r>
      <w:r w:rsidR="00672641">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5</w:t>
      </w:r>
      <w:r w:rsidR="00672641">
        <w:fldChar w:fldCharType="end"/>
      </w:r>
      <w:r w:rsidR="00672641">
        <w:t xml:space="preserve"> and</w:t>
      </w:r>
      <w:r w:rsidR="00FF6B60">
        <w:t xml:space="preserve"> </w:t>
      </w:r>
      <w:r w:rsidR="00FF6B60">
        <w:fldChar w:fldCharType="begin"/>
      </w:r>
      <w:r w:rsidR="00FF6B60">
        <w:instrText xml:space="preserve"> REF _Ref417129343 \h </w:instrText>
      </w:r>
      <w:r w:rsidR="00FF6B60">
        <w:fldChar w:fldCharType="separate"/>
      </w:r>
      <w:r w:rsidR="00154D81">
        <w:t xml:space="preserve">Figure </w:t>
      </w:r>
      <w:r w:rsidR="00154D81">
        <w:rPr>
          <w:noProof/>
          <w:cs/>
        </w:rPr>
        <w:t>‎</w:t>
      </w:r>
      <w:r w:rsidR="00154D81">
        <w:rPr>
          <w:noProof/>
        </w:rPr>
        <w:t>3</w:t>
      </w:r>
      <w:r w:rsidR="00154D81">
        <w:t>.</w:t>
      </w:r>
      <w:r w:rsidR="00154D81">
        <w:rPr>
          <w:noProof/>
        </w:rPr>
        <w:t>4</w:t>
      </w:r>
      <w:r w:rsidR="00FF6B60">
        <w:fldChar w:fldCharType="end"/>
      </w:r>
      <w:r w:rsidR="00021CA4">
        <w:t>; see also</w:t>
      </w:r>
      <w:r w:rsidR="00672641">
        <w:t xml:space="preserve"> Appendix </w:t>
      </w:r>
      <w:r w:rsidR="00834A6C">
        <w:fldChar w:fldCharType="begin"/>
      </w:r>
      <w:r w:rsidR="00834A6C">
        <w:instrText xml:space="preserve"> REF _Ref343337536 \n \h </w:instrText>
      </w:r>
      <w:r w:rsidR="00834A6C">
        <w:fldChar w:fldCharType="separate"/>
      </w:r>
      <w:r w:rsidR="00154D81">
        <w:rPr>
          <w:cs/>
        </w:rPr>
        <w:t>‎</w:t>
      </w:r>
      <w:r w:rsidR="00154D81">
        <w:t>F</w:t>
      </w:r>
      <w:r w:rsidR="00834A6C">
        <w:fldChar w:fldCharType="end"/>
      </w:r>
      <w:r w:rsidR="00672641">
        <w:t xml:space="preserve"> for detailed tables and </w:t>
      </w:r>
      <w:r w:rsidR="00FF6B60">
        <w:t xml:space="preserve">figures </w:t>
      </w:r>
      <w:r w:rsidR="001037C4">
        <w:t>for each of the three affixes.)</w:t>
      </w:r>
    </w:p>
    <w:p w14:paraId="0379884B" w14:textId="77777777" w:rsidR="00672641" w:rsidRDefault="00672641" w:rsidP="00672641">
      <w:pPr>
        <w:pStyle w:val="Body0500after"/>
      </w:pPr>
      <w:r w:rsidRPr="00A27642">
        <w:t>If</w:t>
      </w:r>
      <w:r>
        <w:t xml:space="preserve"> </w:t>
      </w:r>
      <w:r w:rsidRPr="00A27642">
        <w:t xml:space="preserve">the </w:t>
      </w:r>
      <w:r>
        <w:t xml:space="preserve">affixed </w:t>
      </w:r>
      <w:r w:rsidRPr="00A27642">
        <w:t>items</w:t>
      </w:r>
      <w:r>
        <w:t xml:space="preserve"> </w:t>
      </w:r>
      <w:r w:rsidRPr="00A27642">
        <w:t xml:space="preserve">were the result of a productive </w:t>
      </w:r>
      <w:r>
        <w:t xml:space="preserve">affixation </w:t>
      </w:r>
      <w:r w:rsidRPr="00A27642">
        <w:t xml:space="preserve">process, one would expect </w:t>
      </w:r>
      <w:r>
        <w:t xml:space="preserve">the </w:t>
      </w:r>
      <w:r w:rsidRPr="00A27642">
        <w:t xml:space="preserve">percentage </w:t>
      </w:r>
      <w:r>
        <w:t xml:space="preserve">of tokens that cannot be explained in terms of </w:t>
      </w:r>
      <w:r w:rsidR="0069408C">
        <w:t>speaker education levels, topics, and/or</w:t>
      </w:r>
      <w:r>
        <w:t xml:space="preserve"> role-re</w:t>
      </w:r>
      <w:r w:rsidR="002F2C83">
        <w:t>lations to be much higher than 7%. Instead, most tokens (93</w:t>
      </w:r>
      <w:r>
        <w:t xml:space="preserve">%) </w:t>
      </w:r>
      <w:r w:rsidR="005F145F">
        <w:t xml:space="preserve">seem </w:t>
      </w:r>
      <w:r>
        <w:t>to be conditioned by these variables of the communicative event. In turn, these findings do not support the conclusion that the affixed lexemes are the result of a productive derivation process. Instead, they seem to be code-switches with Indonesian.</w:t>
      </w:r>
    </w:p>
    <w:p w14:paraId="686E53C6" w14:textId="77777777" w:rsidR="00672641" w:rsidRDefault="00672641" w:rsidP="0058430C">
      <w:pPr>
        <w:pStyle w:val="Body0505after"/>
      </w:pPr>
      <w:r>
        <w:t xml:space="preserve">The data presented in </w:t>
      </w:r>
      <w:r>
        <w:fldChar w:fldCharType="begin"/>
      </w:r>
      <w:r>
        <w:instrText xml:space="preserve"> REF _Ref341105945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5</w:t>
      </w:r>
      <w:r>
        <w:fldChar w:fldCharType="end"/>
      </w:r>
      <w:r>
        <w:t xml:space="preserve"> and </w:t>
      </w:r>
      <w:r w:rsidR="00FF6B60">
        <w:fldChar w:fldCharType="begin"/>
      </w:r>
      <w:r w:rsidR="00FF6B60">
        <w:instrText xml:space="preserve"> REF _Ref417129343 \h </w:instrText>
      </w:r>
      <w:r w:rsidR="00FF6B60">
        <w:fldChar w:fldCharType="separate"/>
      </w:r>
      <w:r w:rsidR="00154D81">
        <w:t xml:space="preserve">Figure </w:t>
      </w:r>
      <w:r w:rsidR="00154D81">
        <w:rPr>
          <w:noProof/>
          <w:cs/>
        </w:rPr>
        <w:t>‎</w:t>
      </w:r>
      <w:r w:rsidR="00154D81">
        <w:rPr>
          <w:noProof/>
        </w:rPr>
        <w:t>3</w:t>
      </w:r>
      <w:r w:rsidR="00154D81">
        <w:t>.</w:t>
      </w:r>
      <w:r w:rsidR="00154D81">
        <w:rPr>
          <w:noProof/>
        </w:rPr>
        <w:t>4</w:t>
      </w:r>
      <w:r w:rsidR="00FF6B60">
        <w:fldChar w:fldCharType="end"/>
      </w:r>
      <w:r>
        <w:t xml:space="preserve"> are discussed in more detail below.</w:t>
      </w:r>
    </w:p>
    <w:p w14:paraId="6B90CB69" w14:textId="77777777" w:rsidR="00672641" w:rsidRDefault="00672641" w:rsidP="00672641">
      <w:pPr>
        <w:pStyle w:val="Caption"/>
      </w:pPr>
      <w:bookmarkStart w:id="1524" w:name="_Ref341105945"/>
      <w:bookmarkStart w:id="1525" w:name="_Ref341105941"/>
      <w:r w:rsidRPr="0090507A">
        <w:rPr>
          <w:szCs w:val="19"/>
        </w:rPr>
        <w:lastRenderedPageBreak/>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5</w:t>
      </w:r>
      <w:r w:rsidR="00F207A1">
        <w:rPr>
          <w:szCs w:val="19"/>
        </w:rPr>
        <w:fldChar w:fldCharType="end"/>
      </w:r>
      <w:bookmarkEnd w:id="1524"/>
      <w:r w:rsidRPr="0090507A">
        <w:rPr>
          <w:szCs w:val="19"/>
        </w:rPr>
        <w:t>:</w:t>
      </w:r>
      <w:r w:rsidRPr="0090507A">
        <w:rPr>
          <w:szCs w:val="19"/>
        </w:rPr>
        <w:tab/>
      </w:r>
      <w:r>
        <w:rPr>
          <w:szCs w:val="19"/>
        </w:rPr>
        <w:t>Token frequencies for lexemes</w:t>
      </w:r>
      <w:r>
        <w:t xml:space="preserve"> affixed with </w:t>
      </w:r>
      <w:r w:rsidRPr="009A4F2E">
        <w:rPr>
          <w:rStyle w:val="ChSmallCapsItalBold"/>
        </w:rPr>
        <w:t>ber­</w:t>
      </w:r>
      <w:r w:rsidRPr="004B79EE">
        <w:t xml:space="preserve">, </w:t>
      </w:r>
      <w:r w:rsidRPr="009106F2">
        <w:rPr>
          <w:rStyle w:val="ChItalBold"/>
        </w:rPr>
        <w:t>­nya</w:t>
      </w:r>
      <w:r w:rsidRPr="00973D0C">
        <w:t>,</w:t>
      </w:r>
      <w:r>
        <w:t xml:space="preserve"> and</w:t>
      </w:r>
      <w:r w:rsidRPr="00973D0C">
        <w:t xml:space="preserve">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t xml:space="preserve"> by </w:t>
      </w:r>
      <w:r w:rsidR="00E750B9">
        <w:t>speakers, topics, and interlocutors</w:t>
      </w:r>
      <w:r>
        <w:t xml:space="preserve"> (246 items)</w:t>
      </w:r>
      <w:bookmarkEnd w:id="1525"/>
    </w:p>
    <w:tbl>
      <w:tblPr>
        <w:tblW w:w="669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4"/>
        <w:gridCol w:w="645"/>
        <w:gridCol w:w="650"/>
        <w:gridCol w:w="651"/>
        <w:gridCol w:w="652"/>
        <w:gridCol w:w="7"/>
        <w:gridCol w:w="730"/>
        <w:gridCol w:w="737"/>
        <w:gridCol w:w="773"/>
        <w:gridCol w:w="822"/>
        <w:gridCol w:w="10"/>
      </w:tblGrid>
      <w:tr w:rsidR="00AC23C4" w:rsidRPr="00E607C7" w14:paraId="52BFC852" w14:textId="77777777" w:rsidTr="00811C02">
        <w:trPr>
          <w:tblHeader/>
        </w:trPr>
        <w:tc>
          <w:tcPr>
            <w:tcW w:w="1014" w:type="dxa"/>
            <w:tcBorders>
              <w:top w:val="single" w:sz="4" w:space="0" w:color="auto"/>
              <w:left w:val="nil"/>
              <w:bottom w:val="single" w:sz="4" w:space="0" w:color="auto"/>
              <w:right w:val="nil"/>
            </w:tcBorders>
            <w:shd w:val="clear" w:color="auto" w:fill="auto"/>
            <w:noWrap/>
          </w:tcPr>
          <w:p w14:paraId="2CD87E58" w14:textId="77777777" w:rsidR="00672641" w:rsidRPr="00E607C7" w:rsidRDefault="00672641" w:rsidP="00672641">
            <w:pPr>
              <w:pStyle w:val="TableHd"/>
            </w:pPr>
          </w:p>
        </w:tc>
        <w:tc>
          <w:tcPr>
            <w:tcW w:w="2605" w:type="dxa"/>
            <w:gridSpan w:val="5"/>
            <w:tcBorders>
              <w:top w:val="single" w:sz="4" w:space="0" w:color="auto"/>
              <w:left w:val="nil"/>
              <w:bottom w:val="single" w:sz="4" w:space="0" w:color="auto"/>
              <w:right w:val="single" w:sz="4" w:space="0" w:color="auto"/>
            </w:tcBorders>
            <w:shd w:val="clear" w:color="auto" w:fill="auto"/>
            <w:noWrap/>
          </w:tcPr>
          <w:p w14:paraId="0873D1E9" w14:textId="77777777" w:rsidR="00672641" w:rsidRPr="00E607C7" w:rsidRDefault="00672641" w:rsidP="00672641">
            <w:pPr>
              <w:pStyle w:val="TableHd"/>
            </w:pPr>
            <w:r w:rsidRPr="00E607C7">
              <w:t>Top</w:t>
            </w:r>
            <w:r>
              <w:t>ics (</w:t>
            </w:r>
            <w:r w:rsidRPr="0099608C">
              <w:rPr>
                <w:rStyle w:val="ChSmallCaps"/>
              </w:rPr>
              <w:t>top</w:t>
            </w:r>
            <w:r>
              <w:t>)</w:t>
            </w:r>
          </w:p>
        </w:tc>
        <w:tc>
          <w:tcPr>
            <w:tcW w:w="2240" w:type="dxa"/>
            <w:gridSpan w:val="3"/>
            <w:tcBorders>
              <w:top w:val="single" w:sz="4" w:space="0" w:color="auto"/>
              <w:left w:val="single" w:sz="4" w:space="0" w:color="auto"/>
              <w:bottom w:val="single" w:sz="4" w:space="0" w:color="auto"/>
              <w:right w:val="single" w:sz="4" w:space="0" w:color="auto"/>
            </w:tcBorders>
            <w:shd w:val="clear" w:color="auto" w:fill="auto"/>
            <w:noWrap/>
          </w:tcPr>
          <w:p w14:paraId="5E488640" w14:textId="77777777" w:rsidR="00672641" w:rsidRPr="00E607C7" w:rsidRDefault="00672641" w:rsidP="00672641">
            <w:pPr>
              <w:pStyle w:val="TableHd"/>
            </w:pPr>
            <w:r>
              <w:t>Interlocutors (</w:t>
            </w:r>
            <w:r w:rsidRPr="0099608C">
              <w:rPr>
                <w:rStyle w:val="ChSmallCaps"/>
              </w:rPr>
              <w:t>ilct</w:t>
            </w:r>
            <w:r>
              <w:t>)</w:t>
            </w:r>
          </w:p>
        </w:tc>
        <w:tc>
          <w:tcPr>
            <w:tcW w:w="832" w:type="dxa"/>
            <w:gridSpan w:val="2"/>
            <w:tcBorders>
              <w:top w:val="single" w:sz="4" w:space="0" w:color="auto"/>
              <w:left w:val="single" w:sz="4" w:space="0" w:color="auto"/>
              <w:bottom w:val="single" w:sz="4" w:space="0" w:color="auto"/>
              <w:right w:val="nil"/>
            </w:tcBorders>
            <w:shd w:val="clear" w:color="auto" w:fill="auto"/>
            <w:noWrap/>
          </w:tcPr>
          <w:p w14:paraId="1F531E58" w14:textId="77777777" w:rsidR="00672641" w:rsidRPr="00E607C7" w:rsidRDefault="00672641" w:rsidP="00672641">
            <w:pPr>
              <w:pStyle w:val="TableHd"/>
            </w:pPr>
            <w:r>
              <w:t>Tokens</w:t>
            </w:r>
          </w:p>
        </w:tc>
      </w:tr>
      <w:tr w:rsidR="00672641" w:rsidRPr="00E607C7" w14:paraId="7610AD05" w14:textId="77777777" w:rsidTr="00811C02">
        <w:tc>
          <w:tcPr>
            <w:tcW w:w="6691" w:type="dxa"/>
            <w:gridSpan w:val="11"/>
            <w:tcBorders>
              <w:top w:val="single" w:sz="4" w:space="0" w:color="auto"/>
              <w:left w:val="nil"/>
              <w:bottom w:val="single" w:sz="4" w:space="0" w:color="auto"/>
              <w:right w:val="nil"/>
            </w:tcBorders>
            <w:shd w:val="clear" w:color="auto" w:fill="auto"/>
            <w:noWrap/>
          </w:tcPr>
          <w:p w14:paraId="2274CE07" w14:textId="77777777" w:rsidR="00672641" w:rsidRDefault="00672641" w:rsidP="00672641">
            <w:pPr>
              <w:pStyle w:val="TableCell3-2"/>
            </w:pPr>
            <w:r w:rsidRPr="00F017F7">
              <w:t>Affixation with</w:t>
            </w:r>
            <w:r w:rsidRPr="00D32413">
              <w:t xml:space="preserve"> </w:t>
            </w:r>
            <w:r w:rsidRPr="009A4F2E">
              <w:rPr>
                <w:rStyle w:val="ChSmallCapsItalBold"/>
              </w:rPr>
              <w:t>ber­</w:t>
            </w:r>
            <w:r w:rsidRPr="00F017F7">
              <w:t xml:space="preserve"> </w:t>
            </w:r>
            <w:r w:rsidR="00910E22">
              <w:t>(56</w:t>
            </w:r>
            <w:r>
              <w:t xml:space="preserve"> items)</w:t>
            </w:r>
          </w:p>
        </w:tc>
      </w:tr>
      <w:tr w:rsidR="00AC23C4" w:rsidRPr="00E607C7" w14:paraId="13CFE17F" w14:textId="77777777" w:rsidTr="00811C02">
        <w:tc>
          <w:tcPr>
            <w:tcW w:w="1014" w:type="dxa"/>
            <w:tcBorders>
              <w:top w:val="single" w:sz="4" w:space="0" w:color="auto"/>
              <w:left w:val="nil"/>
              <w:bottom w:val="nil"/>
              <w:right w:val="single" w:sz="4" w:space="0" w:color="auto"/>
            </w:tcBorders>
            <w:shd w:val="clear" w:color="auto" w:fill="auto"/>
            <w:noWrap/>
          </w:tcPr>
          <w:p w14:paraId="78CA87C8" w14:textId="77777777" w:rsidR="0033268F" w:rsidRPr="008A38F5" w:rsidRDefault="0033268F" w:rsidP="00672641">
            <w:pPr>
              <w:pStyle w:val="TableCell2-0Center"/>
              <w:rPr>
                <w:rStyle w:val="ChSmallCaps"/>
              </w:rPr>
            </w:pPr>
          </w:p>
        </w:tc>
        <w:tc>
          <w:tcPr>
            <w:tcW w:w="645" w:type="dxa"/>
            <w:tcBorders>
              <w:top w:val="single" w:sz="4" w:space="0" w:color="auto"/>
              <w:left w:val="single" w:sz="4" w:space="0" w:color="auto"/>
              <w:bottom w:val="nil"/>
            </w:tcBorders>
            <w:shd w:val="clear" w:color="auto" w:fill="auto"/>
            <w:noWrap/>
          </w:tcPr>
          <w:p w14:paraId="0CC80450" w14:textId="77777777" w:rsidR="0033268F" w:rsidRPr="0099608C" w:rsidRDefault="0033268F" w:rsidP="00672641">
            <w:pPr>
              <w:pStyle w:val="TableCell2-0Center"/>
              <w:rPr>
                <w:rStyle w:val="ChSmallCaps"/>
              </w:rPr>
            </w:pPr>
            <w:r w:rsidRPr="0099608C">
              <w:rPr>
                <w:rStyle w:val="ChSmallCaps"/>
              </w:rPr>
              <w:t>pol</w:t>
            </w:r>
          </w:p>
        </w:tc>
        <w:tc>
          <w:tcPr>
            <w:tcW w:w="650" w:type="dxa"/>
            <w:tcBorders>
              <w:top w:val="single" w:sz="4" w:space="0" w:color="auto"/>
              <w:bottom w:val="nil"/>
            </w:tcBorders>
            <w:shd w:val="clear" w:color="auto" w:fill="auto"/>
            <w:noWrap/>
          </w:tcPr>
          <w:p w14:paraId="705A1FE4" w14:textId="77777777" w:rsidR="0033268F" w:rsidRPr="0099608C" w:rsidRDefault="0033268F" w:rsidP="00672641">
            <w:pPr>
              <w:pStyle w:val="TableCell2-0Center"/>
              <w:rPr>
                <w:rStyle w:val="ChSmallCaps"/>
              </w:rPr>
            </w:pPr>
            <w:r w:rsidRPr="0099608C">
              <w:rPr>
                <w:rStyle w:val="ChSmallCaps"/>
              </w:rPr>
              <w:t>edc</w:t>
            </w:r>
          </w:p>
        </w:tc>
        <w:tc>
          <w:tcPr>
            <w:tcW w:w="651" w:type="dxa"/>
            <w:tcBorders>
              <w:top w:val="single" w:sz="4" w:space="0" w:color="auto"/>
              <w:bottom w:val="nil"/>
            </w:tcBorders>
            <w:shd w:val="clear" w:color="auto" w:fill="auto"/>
            <w:noWrap/>
          </w:tcPr>
          <w:p w14:paraId="4C865BD3"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597D7A01" w14:textId="77777777" w:rsidR="0033268F" w:rsidRPr="0099608C" w:rsidRDefault="0033268F" w:rsidP="00672641">
            <w:pPr>
              <w:pStyle w:val="TableCell2-0Center"/>
              <w:rPr>
                <w:rStyle w:val="ChSmallCaps"/>
              </w:rPr>
            </w:pPr>
            <w:r w:rsidRPr="0099608C">
              <w:rPr>
                <w:rStyle w:val="ChSmallCaps"/>
              </w:rPr>
              <w:t>low</w:t>
            </w:r>
          </w:p>
        </w:tc>
        <w:tc>
          <w:tcPr>
            <w:tcW w:w="737" w:type="dxa"/>
            <w:gridSpan w:val="2"/>
            <w:tcBorders>
              <w:top w:val="single" w:sz="4" w:space="0" w:color="auto"/>
              <w:left w:val="single" w:sz="4" w:space="0" w:color="auto"/>
              <w:bottom w:val="nil"/>
            </w:tcBorders>
            <w:shd w:val="clear" w:color="auto" w:fill="auto"/>
            <w:noWrap/>
          </w:tcPr>
          <w:p w14:paraId="3DBE55B9"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49EB807C" w14:textId="77777777" w:rsidR="0033268F" w:rsidRPr="009E4EAE" w:rsidRDefault="00DF62C5" w:rsidP="0033268F">
            <w:pPr>
              <w:pStyle w:val="TableCell2-0Center"/>
              <w:rPr>
                <w:rStyle w:val="ChSmallCaps"/>
              </w:rPr>
            </w:pPr>
            <w:r w:rsidRPr="00DF62C5">
              <w:rPr>
                <w:rStyle w:val="ChSmallCaps"/>
              </w:rPr>
              <w:t>­stat</w:t>
            </w:r>
          </w:p>
        </w:tc>
        <w:tc>
          <w:tcPr>
            <w:tcW w:w="773" w:type="dxa"/>
            <w:tcBorders>
              <w:top w:val="single" w:sz="4" w:space="0" w:color="auto"/>
              <w:bottom w:val="nil"/>
              <w:right w:val="single" w:sz="4" w:space="0" w:color="auto"/>
            </w:tcBorders>
            <w:shd w:val="clear" w:color="auto" w:fill="auto"/>
            <w:noWrap/>
          </w:tcPr>
          <w:p w14:paraId="6AACEC90" w14:textId="77777777" w:rsidR="0033268F" w:rsidRPr="0099608C" w:rsidRDefault="0033268F" w:rsidP="00672641">
            <w:pPr>
              <w:pStyle w:val="TableCell2-0Center"/>
              <w:rPr>
                <w:rStyle w:val="ChSmallCaps"/>
              </w:rPr>
            </w:pPr>
            <w:r w:rsidRPr="0099608C">
              <w:rPr>
                <w:rStyle w:val="ChSmallCaps"/>
              </w:rPr>
              <w:t>outsd</w:t>
            </w:r>
          </w:p>
        </w:tc>
        <w:tc>
          <w:tcPr>
            <w:tcW w:w="832" w:type="dxa"/>
            <w:gridSpan w:val="2"/>
            <w:tcBorders>
              <w:top w:val="single" w:sz="4" w:space="0" w:color="auto"/>
              <w:left w:val="single" w:sz="4" w:space="0" w:color="auto"/>
              <w:bottom w:val="nil"/>
              <w:right w:val="nil"/>
            </w:tcBorders>
            <w:shd w:val="clear" w:color="auto" w:fill="auto"/>
            <w:noWrap/>
          </w:tcPr>
          <w:p w14:paraId="06FC3026" w14:textId="77777777" w:rsidR="0033268F" w:rsidRPr="00236E08" w:rsidRDefault="0033268F" w:rsidP="00672641">
            <w:pPr>
              <w:pStyle w:val="TableCell2-0Center"/>
            </w:pPr>
            <w:r>
              <w:t>Total</w:t>
            </w:r>
          </w:p>
        </w:tc>
      </w:tr>
      <w:tr w:rsidR="00AC23C4" w:rsidRPr="00E607C7" w14:paraId="54C6C95E" w14:textId="77777777" w:rsidTr="00811C02">
        <w:tc>
          <w:tcPr>
            <w:tcW w:w="1014" w:type="dxa"/>
            <w:tcBorders>
              <w:top w:val="nil"/>
              <w:left w:val="nil"/>
              <w:bottom w:val="nil"/>
              <w:right w:val="single" w:sz="4" w:space="0" w:color="auto"/>
            </w:tcBorders>
            <w:shd w:val="clear" w:color="auto" w:fill="auto"/>
            <w:noWrap/>
          </w:tcPr>
          <w:p w14:paraId="290A87C0" w14:textId="77777777" w:rsidR="0033268F" w:rsidRPr="0099608C" w:rsidRDefault="0033268F" w:rsidP="00672641">
            <w:pPr>
              <w:pStyle w:val="TableCell2-0"/>
              <w:rPr>
                <w:rStyle w:val="ChSmallCaps"/>
              </w:rPr>
            </w:pPr>
            <w:r w:rsidRPr="0099608C">
              <w:rPr>
                <w:rStyle w:val="ChSmallCaps"/>
              </w:rPr>
              <w:t>+edc-spk</w:t>
            </w:r>
          </w:p>
        </w:tc>
        <w:tc>
          <w:tcPr>
            <w:tcW w:w="645" w:type="dxa"/>
            <w:tcBorders>
              <w:top w:val="nil"/>
              <w:left w:val="single" w:sz="4" w:space="0" w:color="auto"/>
              <w:bottom w:val="nil"/>
            </w:tcBorders>
            <w:shd w:val="clear" w:color="auto" w:fill="auto"/>
            <w:noWrap/>
          </w:tcPr>
          <w:p w14:paraId="14069696" w14:textId="77777777" w:rsidR="0033268F" w:rsidRPr="003117F4" w:rsidRDefault="007630F8" w:rsidP="00AC23C4">
            <w:pPr>
              <w:pStyle w:val="TableCell2-0"/>
              <w:ind w:right="57"/>
              <w:jc w:val="right"/>
            </w:pPr>
            <w:r>
              <w:t>20</w:t>
            </w:r>
          </w:p>
        </w:tc>
        <w:tc>
          <w:tcPr>
            <w:tcW w:w="650" w:type="dxa"/>
            <w:tcBorders>
              <w:top w:val="nil"/>
              <w:bottom w:val="nil"/>
            </w:tcBorders>
            <w:shd w:val="clear" w:color="auto" w:fill="auto"/>
            <w:noWrap/>
          </w:tcPr>
          <w:p w14:paraId="5BCBB70E" w14:textId="77777777" w:rsidR="0033268F" w:rsidRPr="003117F4" w:rsidRDefault="007630F8" w:rsidP="00AC23C4">
            <w:pPr>
              <w:pStyle w:val="TableCell2-0"/>
              <w:ind w:right="57"/>
              <w:jc w:val="right"/>
            </w:pPr>
            <w:r>
              <w:t>31</w:t>
            </w:r>
          </w:p>
        </w:tc>
        <w:tc>
          <w:tcPr>
            <w:tcW w:w="651" w:type="dxa"/>
            <w:tcBorders>
              <w:top w:val="nil"/>
              <w:bottom w:val="nil"/>
            </w:tcBorders>
            <w:shd w:val="clear" w:color="auto" w:fill="auto"/>
            <w:noWrap/>
          </w:tcPr>
          <w:p w14:paraId="313A87A0" w14:textId="77777777" w:rsidR="0033268F" w:rsidRPr="003117F4" w:rsidRDefault="007630F8" w:rsidP="00AC23C4">
            <w:pPr>
              <w:pStyle w:val="TableCell2-0"/>
              <w:ind w:right="57"/>
              <w:jc w:val="right"/>
            </w:pPr>
            <w:r>
              <w:t>20</w:t>
            </w:r>
          </w:p>
        </w:tc>
        <w:tc>
          <w:tcPr>
            <w:tcW w:w="652" w:type="dxa"/>
            <w:tcBorders>
              <w:top w:val="nil"/>
              <w:bottom w:val="nil"/>
              <w:right w:val="single" w:sz="4" w:space="0" w:color="auto"/>
            </w:tcBorders>
            <w:shd w:val="clear" w:color="auto" w:fill="auto"/>
            <w:noWrap/>
          </w:tcPr>
          <w:p w14:paraId="2D71E26A" w14:textId="77777777" w:rsidR="0033268F" w:rsidRPr="003117F4" w:rsidRDefault="007630F8" w:rsidP="00AC23C4">
            <w:pPr>
              <w:pStyle w:val="TableCell2-0"/>
              <w:ind w:right="57"/>
              <w:jc w:val="right"/>
            </w:pPr>
            <w:r>
              <w:t>18</w:t>
            </w:r>
          </w:p>
        </w:tc>
        <w:tc>
          <w:tcPr>
            <w:tcW w:w="737" w:type="dxa"/>
            <w:gridSpan w:val="2"/>
            <w:tcBorders>
              <w:top w:val="nil"/>
              <w:left w:val="single" w:sz="4" w:space="0" w:color="auto"/>
              <w:bottom w:val="nil"/>
            </w:tcBorders>
            <w:shd w:val="clear" w:color="auto" w:fill="auto"/>
            <w:noWrap/>
          </w:tcPr>
          <w:p w14:paraId="0507B575" w14:textId="77777777" w:rsidR="0033268F" w:rsidRPr="003117F4" w:rsidRDefault="0033268F" w:rsidP="00AC23C4">
            <w:pPr>
              <w:pStyle w:val="TableCell2-0"/>
              <w:ind w:right="57"/>
              <w:jc w:val="right"/>
            </w:pPr>
            <w:r>
              <w:t>---</w:t>
            </w:r>
          </w:p>
        </w:tc>
        <w:tc>
          <w:tcPr>
            <w:tcW w:w="737" w:type="dxa"/>
            <w:tcBorders>
              <w:top w:val="nil"/>
              <w:bottom w:val="nil"/>
            </w:tcBorders>
            <w:shd w:val="clear" w:color="auto" w:fill="auto"/>
            <w:noWrap/>
          </w:tcPr>
          <w:p w14:paraId="13C8FEC8" w14:textId="77777777" w:rsidR="0033268F" w:rsidRPr="003117F4" w:rsidRDefault="0033268F" w:rsidP="00AC23C4">
            <w:pPr>
              <w:pStyle w:val="TableCell2-0"/>
              <w:ind w:right="57"/>
              <w:jc w:val="right"/>
            </w:pPr>
            <w:r>
              <w:t>---</w:t>
            </w:r>
          </w:p>
        </w:tc>
        <w:tc>
          <w:tcPr>
            <w:tcW w:w="773" w:type="dxa"/>
            <w:tcBorders>
              <w:top w:val="nil"/>
              <w:bottom w:val="nil"/>
              <w:right w:val="single" w:sz="4" w:space="0" w:color="auto"/>
            </w:tcBorders>
            <w:shd w:val="clear" w:color="auto" w:fill="auto"/>
            <w:noWrap/>
          </w:tcPr>
          <w:p w14:paraId="20E2F7C1" w14:textId="77777777" w:rsidR="0033268F" w:rsidRPr="003117F4" w:rsidRDefault="009E6BEC" w:rsidP="00AC23C4">
            <w:pPr>
              <w:pStyle w:val="TableCell2-0"/>
              <w:ind w:right="57"/>
              <w:jc w:val="right"/>
            </w:pPr>
            <w:r>
              <w:t>14</w:t>
            </w:r>
          </w:p>
        </w:tc>
        <w:tc>
          <w:tcPr>
            <w:tcW w:w="832" w:type="dxa"/>
            <w:gridSpan w:val="2"/>
            <w:tcBorders>
              <w:top w:val="nil"/>
              <w:left w:val="single" w:sz="4" w:space="0" w:color="auto"/>
              <w:bottom w:val="nil"/>
              <w:right w:val="nil"/>
            </w:tcBorders>
            <w:shd w:val="clear" w:color="auto" w:fill="auto"/>
            <w:noWrap/>
          </w:tcPr>
          <w:p w14:paraId="3E476A53" w14:textId="77777777" w:rsidR="0033268F" w:rsidRPr="003117F4" w:rsidRDefault="007630F8" w:rsidP="00AC23C4">
            <w:pPr>
              <w:pStyle w:val="TableCell2-0"/>
              <w:ind w:right="57"/>
              <w:jc w:val="right"/>
            </w:pPr>
            <w:r>
              <w:t>103</w:t>
            </w:r>
          </w:p>
        </w:tc>
      </w:tr>
      <w:tr w:rsidR="00AC23C4" w:rsidRPr="00E607C7" w14:paraId="2A99E4CE" w14:textId="77777777" w:rsidTr="00811C02">
        <w:tc>
          <w:tcPr>
            <w:tcW w:w="1014" w:type="dxa"/>
            <w:tcBorders>
              <w:top w:val="nil"/>
              <w:left w:val="nil"/>
              <w:bottom w:val="dashed" w:sz="4" w:space="0" w:color="auto"/>
              <w:right w:val="single" w:sz="4" w:space="0" w:color="auto"/>
            </w:tcBorders>
            <w:shd w:val="clear" w:color="auto" w:fill="auto"/>
            <w:noWrap/>
          </w:tcPr>
          <w:p w14:paraId="69280578" w14:textId="77777777" w:rsidR="0033268F" w:rsidRPr="0099608C" w:rsidRDefault="001345FF"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45" w:type="dxa"/>
            <w:tcBorders>
              <w:top w:val="nil"/>
              <w:left w:val="single" w:sz="4" w:space="0" w:color="auto"/>
              <w:bottom w:val="dashed" w:sz="4" w:space="0" w:color="auto"/>
            </w:tcBorders>
            <w:shd w:val="clear" w:color="auto" w:fill="auto"/>
            <w:noWrap/>
          </w:tcPr>
          <w:p w14:paraId="3F66C321" w14:textId="77777777" w:rsidR="0033268F" w:rsidRPr="003117F4" w:rsidRDefault="0033268F" w:rsidP="00AC23C4">
            <w:pPr>
              <w:pStyle w:val="TableCell0-2"/>
              <w:ind w:right="57"/>
              <w:jc w:val="right"/>
            </w:pPr>
            <w:r>
              <w:t>4</w:t>
            </w:r>
          </w:p>
        </w:tc>
        <w:tc>
          <w:tcPr>
            <w:tcW w:w="650" w:type="dxa"/>
            <w:tcBorders>
              <w:top w:val="nil"/>
              <w:bottom w:val="dashed" w:sz="4" w:space="0" w:color="auto"/>
            </w:tcBorders>
            <w:shd w:val="clear" w:color="auto" w:fill="auto"/>
            <w:noWrap/>
          </w:tcPr>
          <w:p w14:paraId="6458B076" w14:textId="77777777" w:rsidR="0033268F" w:rsidRPr="003117F4" w:rsidRDefault="0033268F" w:rsidP="00AC23C4">
            <w:pPr>
              <w:pStyle w:val="TableCell0-2"/>
              <w:ind w:right="57"/>
              <w:jc w:val="right"/>
            </w:pPr>
            <w:r>
              <w:t>9</w:t>
            </w:r>
          </w:p>
        </w:tc>
        <w:tc>
          <w:tcPr>
            <w:tcW w:w="651" w:type="dxa"/>
            <w:tcBorders>
              <w:top w:val="nil"/>
              <w:bottom w:val="dashed" w:sz="4" w:space="0" w:color="auto"/>
            </w:tcBorders>
            <w:shd w:val="clear" w:color="auto" w:fill="auto"/>
            <w:noWrap/>
          </w:tcPr>
          <w:p w14:paraId="39769927" w14:textId="77777777" w:rsidR="0033268F" w:rsidRPr="003117F4" w:rsidRDefault="0033268F" w:rsidP="00AC23C4">
            <w:pPr>
              <w:pStyle w:val="TableCell0-2"/>
              <w:ind w:right="57"/>
              <w:jc w:val="right"/>
            </w:pPr>
            <w:r>
              <w:t>11</w:t>
            </w:r>
          </w:p>
        </w:tc>
        <w:tc>
          <w:tcPr>
            <w:tcW w:w="652" w:type="dxa"/>
            <w:tcBorders>
              <w:top w:val="nil"/>
              <w:bottom w:val="dashed" w:sz="4" w:space="0" w:color="auto"/>
              <w:right w:val="single" w:sz="4" w:space="0" w:color="auto"/>
            </w:tcBorders>
            <w:shd w:val="clear" w:color="auto" w:fill="auto"/>
            <w:noWrap/>
          </w:tcPr>
          <w:p w14:paraId="15DE316E" w14:textId="77777777" w:rsidR="0033268F" w:rsidRPr="003117F4" w:rsidRDefault="0033268F" w:rsidP="00AC23C4">
            <w:pPr>
              <w:pStyle w:val="TableCell0-2"/>
              <w:ind w:right="57"/>
              <w:jc w:val="right"/>
            </w:pPr>
            <w:r>
              <w:t>---</w:t>
            </w:r>
          </w:p>
        </w:tc>
        <w:tc>
          <w:tcPr>
            <w:tcW w:w="737" w:type="dxa"/>
            <w:gridSpan w:val="2"/>
            <w:tcBorders>
              <w:top w:val="nil"/>
              <w:left w:val="single" w:sz="4" w:space="0" w:color="auto"/>
              <w:bottom w:val="dashed" w:sz="4" w:space="0" w:color="auto"/>
            </w:tcBorders>
            <w:shd w:val="clear" w:color="auto" w:fill="auto"/>
            <w:noWrap/>
          </w:tcPr>
          <w:p w14:paraId="081B0EA6" w14:textId="77777777" w:rsidR="0033268F" w:rsidRPr="003117F4" w:rsidRDefault="0033268F" w:rsidP="00AC23C4">
            <w:pPr>
              <w:pStyle w:val="TableCell0-2"/>
              <w:ind w:right="57"/>
              <w:jc w:val="right"/>
            </w:pPr>
            <w:r>
              <w:t>11</w:t>
            </w:r>
          </w:p>
        </w:tc>
        <w:tc>
          <w:tcPr>
            <w:tcW w:w="737" w:type="dxa"/>
            <w:tcBorders>
              <w:top w:val="nil"/>
              <w:bottom w:val="dashed" w:sz="4" w:space="0" w:color="auto"/>
            </w:tcBorders>
            <w:shd w:val="clear" w:color="auto" w:fill="auto"/>
            <w:noWrap/>
          </w:tcPr>
          <w:p w14:paraId="110DA6F0" w14:textId="77777777" w:rsidR="0033268F" w:rsidRPr="00D54072" w:rsidRDefault="007630F8" w:rsidP="007630F8">
            <w:pPr>
              <w:pStyle w:val="TableCell0-2"/>
              <w:ind w:right="57"/>
              <w:jc w:val="right"/>
              <w:rPr>
                <w:rStyle w:val="ChBold"/>
              </w:rPr>
            </w:pPr>
            <w:bookmarkStart w:id="1526" w:name="_Ref341349639"/>
            <w:r>
              <w:rPr>
                <w:rStyle w:val="ChBold"/>
              </w:rPr>
              <w:t>1</w:t>
            </w:r>
            <w:bookmarkEnd w:id="1526"/>
            <w:r>
              <w:rPr>
                <w:rStyle w:val="ChBold"/>
              </w:rPr>
              <w:t>6</w:t>
            </w:r>
          </w:p>
        </w:tc>
        <w:tc>
          <w:tcPr>
            <w:tcW w:w="773" w:type="dxa"/>
            <w:tcBorders>
              <w:top w:val="nil"/>
              <w:bottom w:val="dashed" w:sz="4" w:space="0" w:color="auto"/>
              <w:right w:val="single" w:sz="4" w:space="0" w:color="auto"/>
            </w:tcBorders>
            <w:shd w:val="clear" w:color="auto" w:fill="auto"/>
            <w:noWrap/>
          </w:tcPr>
          <w:p w14:paraId="53C9F43E" w14:textId="77777777" w:rsidR="0033268F" w:rsidRPr="003117F4" w:rsidRDefault="0033268F" w:rsidP="00AC23C4">
            <w:pPr>
              <w:pStyle w:val="TableCell0-2"/>
              <w:ind w:right="57"/>
              <w:jc w:val="right"/>
            </w:pPr>
            <w:r>
              <w:t>10</w:t>
            </w:r>
          </w:p>
        </w:tc>
        <w:tc>
          <w:tcPr>
            <w:tcW w:w="832" w:type="dxa"/>
            <w:gridSpan w:val="2"/>
            <w:tcBorders>
              <w:top w:val="nil"/>
              <w:left w:val="single" w:sz="4" w:space="0" w:color="auto"/>
              <w:bottom w:val="dashed" w:sz="4" w:space="0" w:color="auto"/>
              <w:right w:val="nil"/>
            </w:tcBorders>
            <w:shd w:val="clear" w:color="auto" w:fill="auto"/>
            <w:noWrap/>
          </w:tcPr>
          <w:p w14:paraId="05ABCB10" w14:textId="77777777" w:rsidR="0033268F" w:rsidRPr="003117F4" w:rsidRDefault="007630F8" w:rsidP="00AC23C4">
            <w:pPr>
              <w:pStyle w:val="TableCell0-2"/>
              <w:ind w:right="57"/>
              <w:jc w:val="right"/>
            </w:pPr>
            <w:r>
              <w:t>61</w:t>
            </w:r>
          </w:p>
        </w:tc>
      </w:tr>
      <w:tr w:rsidR="00AC23C4" w:rsidRPr="00E607C7" w14:paraId="30C0B91B" w14:textId="77777777" w:rsidTr="00811C02">
        <w:tc>
          <w:tcPr>
            <w:tcW w:w="1014" w:type="dxa"/>
            <w:tcBorders>
              <w:top w:val="dashed" w:sz="4" w:space="0" w:color="auto"/>
              <w:left w:val="nil"/>
              <w:bottom w:val="single" w:sz="4" w:space="0" w:color="auto"/>
              <w:right w:val="single" w:sz="4" w:space="0" w:color="auto"/>
            </w:tcBorders>
            <w:shd w:val="clear" w:color="auto" w:fill="auto"/>
            <w:noWrap/>
          </w:tcPr>
          <w:p w14:paraId="6CEB6AF4" w14:textId="77777777" w:rsidR="0033268F" w:rsidRPr="00DA5C39" w:rsidRDefault="0033268F" w:rsidP="00672641">
            <w:pPr>
              <w:pStyle w:val="TableCell2-2Break"/>
            </w:pPr>
            <w:r>
              <w:t>Subtotal</w:t>
            </w:r>
          </w:p>
        </w:tc>
        <w:tc>
          <w:tcPr>
            <w:tcW w:w="645" w:type="dxa"/>
            <w:tcBorders>
              <w:top w:val="dashed" w:sz="4" w:space="0" w:color="auto"/>
              <w:left w:val="single" w:sz="4" w:space="0" w:color="auto"/>
              <w:bottom w:val="single" w:sz="4" w:space="0" w:color="auto"/>
            </w:tcBorders>
            <w:shd w:val="clear" w:color="auto" w:fill="auto"/>
            <w:noWrap/>
          </w:tcPr>
          <w:p w14:paraId="1E7314B8" w14:textId="77777777" w:rsidR="0033268F" w:rsidRPr="00E607C7" w:rsidRDefault="00FD74B5" w:rsidP="00AC23C4">
            <w:pPr>
              <w:pStyle w:val="TableCell2-2Break"/>
              <w:ind w:right="57"/>
              <w:jc w:val="right"/>
            </w:pPr>
            <w:r>
              <w:t>24</w:t>
            </w:r>
          </w:p>
        </w:tc>
        <w:tc>
          <w:tcPr>
            <w:tcW w:w="650" w:type="dxa"/>
            <w:tcBorders>
              <w:top w:val="dashed" w:sz="4" w:space="0" w:color="auto"/>
              <w:bottom w:val="single" w:sz="4" w:space="0" w:color="auto"/>
            </w:tcBorders>
            <w:shd w:val="clear" w:color="auto" w:fill="auto"/>
            <w:noWrap/>
          </w:tcPr>
          <w:p w14:paraId="3FEE96E8" w14:textId="77777777" w:rsidR="0033268F" w:rsidRPr="00E607C7" w:rsidRDefault="00FD74B5" w:rsidP="00AC23C4">
            <w:pPr>
              <w:pStyle w:val="TableCell2-2Break"/>
              <w:ind w:right="57"/>
              <w:jc w:val="right"/>
            </w:pPr>
            <w:r>
              <w:t>40</w:t>
            </w:r>
          </w:p>
        </w:tc>
        <w:tc>
          <w:tcPr>
            <w:tcW w:w="651" w:type="dxa"/>
            <w:tcBorders>
              <w:top w:val="dashed" w:sz="4" w:space="0" w:color="auto"/>
              <w:bottom w:val="single" w:sz="4" w:space="0" w:color="auto"/>
            </w:tcBorders>
            <w:shd w:val="clear" w:color="auto" w:fill="auto"/>
            <w:noWrap/>
          </w:tcPr>
          <w:p w14:paraId="3F2027BC" w14:textId="77777777" w:rsidR="0033268F" w:rsidRPr="00E607C7" w:rsidRDefault="00FD74B5" w:rsidP="00AC23C4">
            <w:pPr>
              <w:pStyle w:val="TableCell2-2Break"/>
              <w:ind w:right="57"/>
              <w:jc w:val="right"/>
            </w:pPr>
            <w:r>
              <w:t>31</w:t>
            </w:r>
          </w:p>
        </w:tc>
        <w:tc>
          <w:tcPr>
            <w:tcW w:w="652" w:type="dxa"/>
            <w:tcBorders>
              <w:top w:val="dashed" w:sz="4" w:space="0" w:color="auto"/>
              <w:bottom w:val="single" w:sz="4" w:space="0" w:color="auto"/>
              <w:right w:val="single" w:sz="4" w:space="0" w:color="auto"/>
            </w:tcBorders>
            <w:shd w:val="clear" w:color="auto" w:fill="auto"/>
            <w:noWrap/>
          </w:tcPr>
          <w:p w14:paraId="4FA12EE3" w14:textId="77777777" w:rsidR="0033268F" w:rsidRPr="00E607C7" w:rsidRDefault="00FD74B5" w:rsidP="00AC23C4">
            <w:pPr>
              <w:pStyle w:val="TableCell2-2Break"/>
              <w:ind w:right="57"/>
              <w:jc w:val="right"/>
            </w:pPr>
            <w:r>
              <w:t>18</w:t>
            </w:r>
          </w:p>
        </w:tc>
        <w:tc>
          <w:tcPr>
            <w:tcW w:w="737" w:type="dxa"/>
            <w:gridSpan w:val="2"/>
            <w:tcBorders>
              <w:top w:val="dashed" w:sz="4" w:space="0" w:color="auto"/>
              <w:left w:val="single" w:sz="4" w:space="0" w:color="auto"/>
              <w:bottom w:val="single" w:sz="4" w:space="0" w:color="auto"/>
            </w:tcBorders>
            <w:shd w:val="clear" w:color="auto" w:fill="auto"/>
            <w:noWrap/>
          </w:tcPr>
          <w:p w14:paraId="7590A143" w14:textId="77777777" w:rsidR="0033268F" w:rsidRPr="00E607C7" w:rsidRDefault="0033268F" w:rsidP="00AC23C4">
            <w:pPr>
              <w:pStyle w:val="TableCell2-2Break"/>
              <w:ind w:right="57"/>
              <w:jc w:val="right"/>
            </w:pPr>
            <w:r>
              <w:t>11</w:t>
            </w:r>
          </w:p>
        </w:tc>
        <w:tc>
          <w:tcPr>
            <w:tcW w:w="737" w:type="dxa"/>
            <w:tcBorders>
              <w:top w:val="dashed" w:sz="4" w:space="0" w:color="auto"/>
              <w:bottom w:val="single" w:sz="4" w:space="0" w:color="auto"/>
            </w:tcBorders>
            <w:shd w:val="clear" w:color="auto" w:fill="auto"/>
            <w:noWrap/>
          </w:tcPr>
          <w:p w14:paraId="48878FA2" w14:textId="77777777" w:rsidR="0033268F" w:rsidRPr="00620ED6" w:rsidRDefault="00FD74B5" w:rsidP="00AC23C4">
            <w:pPr>
              <w:pStyle w:val="TableCell2-2Break"/>
              <w:ind w:right="57"/>
              <w:jc w:val="right"/>
              <w:rPr>
                <w:rStyle w:val="ChBold"/>
              </w:rPr>
            </w:pPr>
            <w:r>
              <w:rPr>
                <w:rStyle w:val="ChBold"/>
              </w:rPr>
              <w:t>16</w:t>
            </w:r>
          </w:p>
        </w:tc>
        <w:tc>
          <w:tcPr>
            <w:tcW w:w="773" w:type="dxa"/>
            <w:tcBorders>
              <w:top w:val="dashed" w:sz="4" w:space="0" w:color="auto"/>
              <w:bottom w:val="single" w:sz="4" w:space="0" w:color="auto"/>
              <w:right w:val="single" w:sz="4" w:space="0" w:color="auto"/>
            </w:tcBorders>
            <w:shd w:val="clear" w:color="auto" w:fill="auto"/>
            <w:noWrap/>
          </w:tcPr>
          <w:p w14:paraId="139E2347" w14:textId="77777777" w:rsidR="0033268F" w:rsidRPr="00E607C7" w:rsidRDefault="009E6BEC" w:rsidP="00AC23C4">
            <w:pPr>
              <w:pStyle w:val="TableCell2-2Break"/>
              <w:ind w:right="57"/>
              <w:jc w:val="right"/>
            </w:pPr>
            <w:r>
              <w:t>24</w:t>
            </w:r>
          </w:p>
        </w:tc>
        <w:tc>
          <w:tcPr>
            <w:tcW w:w="832" w:type="dxa"/>
            <w:gridSpan w:val="2"/>
            <w:tcBorders>
              <w:top w:val="dashed" w:sz="4" w:space="0" w:color="auto"/>
              <w:left w:val="single" w:sz="4" w:space="0" w:color="auto"/>
              <w:bottom w:val="single" w:sz="4" w:space="0" w:color="auto"/>
              <w:right w:val="nil"/>
            </w:tcBorders>
            <w:shd w:val="clear" w:color="auto" w:fill="auto"/>
            <w:noWrap/>
          </w:tcPr>
          <w:p w14:paraId="34BC2413" w14:textId="77777777" w:rsidR="0033268F" w:rsidRPr="00236E08" w:rsidRDefault="007630F8" w:rsidP="00AC23C4">
            <w:pPr>
              <w:pStyle w:val="TableCell2-2Break"/>
              <w:ind w:right="57"/>
              <w:jc w:val="right"/>
            </w:pPr>
            <w:r>
              <w:t>164</w:t>
            </w:r>
          </w:p>
        </w:tc>
      </w:tr>
      <w:tr w:rsidR="0033268F" w:rsidRPr="00E607C7" w14:paraId="079D95F5" w14:textId="77777777" w:rsidTr="00811C02">
        <w:tc>
          <w:tcPr>
            <w:tcW w:w="6691" w:type="dxa"/>
            <w:gridSpan w:val="11"/>
            <w:tcBorders>
              <w:top w:val="single" w:sz="4" w:space="0" w:color="auto"/>
              <w:left w:val="nil"/>
              <w:bottom w:val="single" w:sz="4" w:space="0" w:color="auto"/>
              <w:right w:val="nil"/>
            </w:tcBorders>
            <w:shd w:val="clear" w:color="auto" w:fill="auto"/>
            <w:noWrap/>
          </w:tcPr>
          <w:p w14:paraId="6C8A103B" w14:textId="77777777" w:rsidR="0033268F" w:rsidRDefault="0033268F" w:rsidP="00672641">
            <w:pPr>
              <w:pStyle w:val="TableCell3-2"/>
            </w:pPr>
            <w:r w:rsidRPr="00F017F7">
              <w:t>Affixation with</w:t>
            </w:r>
            <w:r w:rsidRPr="006208E1">
              <w:t xml:space="preserve"> </w:t>
            </w:r>
            <w:r w:rsidRPr="009106F2">
              <w:rPr>
                <w:rStyle w:val="ChItalBold"/>
              </w:rPr>
              <w:t>­nya</w:t>
            </w:r>
            <w:r>
              <w:t xml:space="preserve"> (122 items)</w:t>
            </w:r>
          </w:p>
        </w:tc>
      </w:tr>
      <w:tr w:rsidR="00AC23C4" w:rsidRPr="00E607C7" w14:paraId="30BA84B8" w14:textId="77777777" w:rsidTr="00811C02">
        <w:tc>
          <w:tcPr>
            <w:tcW w:w="1014" w:type="dxa"/>
            <w:tcBorders>
              <w:top w:val="single" w:sz="4" w:space="0" w:color="auto"/>
              <w:left w:val="nil"/>
              <w:bottom w:val="nil"/>
              <w:right w:val="single" w:sz="4" w:space="0" w:color="auto"/>
            </w:tcBorders>
            <w:shd w:val="clear" w:color="auto" w:fill="auto"/>
            <w:noWrap/>
          </w:tcPr>
          <w:p w14:paraId="438E887C" w14:textId="77777777" w:rsidR="0033268F" w:rsidRPr="008A38F5" w:rsidRDefault="0033268F" w:rsidP="00672641">
            <w:pPr>
              <w:pStyle w:val="TableCell2-0Center"/>
              <w:rPr>
                <w:rStyle w:val="ChSmallCaps"/>
              </w:rPr>
            </w:pPr>
          </w:p>
        </w:tc>
        <w:tc>
          <w:tcPr>
            <w:tcW w:w="645" w:type="dxa"/>
            <w:tcBorders>
              <w:top w:val="single" w:sz="4" w:space="0" w:color="auto"/>
              <w:left w:val="single" w:sz="4" w:space="0" w:color="auto"/>
              <w:bottom w:val="nil"/>
            </w:tcBorders>
            <w:shd w:val="clear" w:color="auto" w:fill="auto"/>
            <w:noWrap/>
          </w:tcPr>
          <w:p w14:paraId="4E16C487" w14:textId="77777777" w:rsidR="0033268F" w:rsidRPr="0099608C" w:rsidRDefault="0033268F" w:rsidP="00672641">
            <w:pPr>
              <w:pStyle w:val="TableCell2-0Center"/>
              <w:rPr>
                <w:rStyle w:val="ChSmallCaps"/>
              </w:rPr>
            </w:pPr>
            <w:r w:rsidRPr="0099608C">
              <w:rPr>
                <w:rStyle w:val="ChSmallCaps"/>
              </w:rPr>
              <w:t>pol</w:t>
            </w:r>
          </w:p>
        </w:tc>
        <w:tc>
          <w:tcPr>
            <w:tcW w:w="650" w:type="dxa"/>
            <w:tcBorders>
              <w:top w:val="single" w:sz="4" w:space="0" w:color="auto"/>
              <w:bottom w:val="nil"/>
            </w:tcBorders>
            <w:shd w:val="clear" w:color="auto" w:fill="auto"/>
            <w:noWrap/>
          </w:tcPr>
          <w:p w14:paraId="5A7E53D2" w14:textId="77777777" w:rsidR="0033268F" w:rsidRPr="0099608C" w:rsidRDefault="0033268F" w:rsidP="00672641">
            <w:pPr>
              <w:pStyle w:val="TableCell2-0Center"/>
              <w:rPr>
                <w:rStyle w:val="ChSmallCaps"/>
              </w:rPr>
            </w:pPr>
            <w:r w:rsidRPr="0099608C">
              <w:rPr>
                <w:rStyle w:val="ChSmallCaps"/>
              </w:rPr>
              <w:t>edc</w:t>
            </w:r>
          </w:p>
        </w:tc>
        <w:tc>
          <w:tcPr>
            <w:tcW w:w="651" w:type="dxa"/>
            <w:tcBorders>
              <w:top w:val="single" w:sz="4" w:space="0" w:color="auto"/>
              <w:bottom w:val="nil"/>
            </w:tcBorders>
            <w:shd w:val="clear" w:color="auto" w:fill="auto"/>
            <w:noWrap/>
          </w:tcPr>
          <w:p w14:paraId="3B6284E4"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4D91045B" w14:textId="77777777" w:rsidR="0033268F" w:rsidRPr="0099608C" w:rsidRDefault="0033268F" w:rsidP="00672641">
            <w:pPr>
              <w:pStyle w:val="TableCell2-0Center"/>
              <w:rPr>
                <w:rStyle w:val="ChSmallCaps"/>
              </w:rPr>
            </w:pPr>
            <w:r w:rsidRPr="0099608C">
              <w:rPr>
                <w:rStyle w:val="ChSmallCaps"/>
              </w:rPr>
              <w:t>low</w:t>
            </w:r>
          </w:p>
        </w:tc>
        <w:tc>
          <w:tcPr>
            <w:tcW w:w="737" w:type="dxa"/>
            <w:gridSpan w:val="2"/>
            <w:tcBorders>
              <w:top w:val="single" w:sz="4" w:space="0" w:color="auto"/>
              <w:left w:val="single" w:sz="4" w:space="0" w:color="auto"/>
              <w:bottom w:val="nil"/>
            </w:tcBorders>
            <w:shd w:val="clear" w:color="auto" w:fill="auto"/>
            <w:noWrap/>
          </w:tcPr>
          <w:p w14:paraId="4F60F59E"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55BB9114" w14:textId="77777777" w:rsidR="0033268F" w:rsidRPr="009E4EAE" w:rsidRDefault="00DF62C5" w:rsidP="0033268F">
            <w:pPr>
              <w:pStyle w:val="TableCell2-0Center"/>
              <w:rPr>
                <w:rStyle w:val="ChSmallCaps"/>
              </w:rPr>
            </w:pPr>
            <w:r w:rsidRPr="00DF62C5">
              <w:rPr>
                <w:rStyle w:val="ChSmallCaps"/>
              </w:rPr>
              <w:t>­stat</w:t>
            </w:r>
          </w:p>
        </w:tc>
        <w:tc>
          <w:tcPr>
            <w:tcW w:w="773" w:type="dxa"/>
            <w:tcBorders>
              <w:top w:val="single" w:sz="4" w:space="0" w:color="auto"/>
              <w:bottom w:val="nil"/>
              <w:right w:val="single" w:sz="4" w:space="0" w:color="auto"/>
            </w:tcBorders>
            <w:shd w:val="clear" w:color="auto" w:fill="auto"/>
            <w:noWrap/>
          </w:tcPr>
          <w:p w14:paraId="17B98E93" w14:textId="77777777" w:rsidR="0033268F" w:rsidRPr="0099608C" w:rsidRDefault="0033268F" w:rsidP="00672641">
            <w:pPr>
              <w:pStyle w:val="TableCell2-0Center"/>
              <w:rPr>
                <w:rStyle w:val="ChSmallCaps"/>
              </w:rPr>
            </w:pPr>
            <w:r w:rsidRPr="0099608C">
              <w:rPr>
                <w:rStyle w:val="ChSmallCaps"/>
              </w:rPr>
              <w:t>outsd</w:t>
            </w:r>
          </w:p>
        </w:tc>
        <w:tc>
          <w:tcPr>
            <w:tcW w:w="832" w:type="dxa"/>
            <w:gridSpan w:val="2"/>
            <w:tcBorders>
              <w:top w:val="single" w:sz="4" w:space="0" w:color="auto"/>
              <w:left w:val="single" w:sz="4" w:space="0" w:color="auto"/>
              <w:bottom w:val="nil"/>
              <w:right w:val="nil"/>
            </w:tcBorders>
            <w:shd w:val="clear" w:color="auto" w:fill="auto"/>
            <w:noWrap/>
          </w:tcPr>
          <w:p w14:paraId="449F5CDE" w14:textId="77777777" w:rsidR="0033268F" w:rsidRPr="00236E08" w:rsidRDefault="0033268F" w:rsidP="00672641">
            <w:pPr>
              <w:pStyle w:val="TableCell2-0Center"/>
            </w:pPr>
            <w:r>
              <w:t>Total</w:t>
            </w:r>
          </w:p>
        </w:tc>
      </w:tr>
      <w:tr w:rsidR="00AC23C4" w:rsidRPr="00E607C7" w14:paraId="3560F9B6" w14:textId="77777777" w:rsidTr="00811C02">
        <w:tc>
          <w:tcPr>
            <w:tcW w:w="1014" w:type="dxa"/>
            <w:tcBorders>
              <w:top w:val="nil"/>
              <w:left w:val="nil"/>
              <w:bottom w:val="nil"/>
              <w:right w:val="single" w:sz="4" w:space="0" w:color="auto"/>
            </w:tcBorders>
            <w:shd w:val="clear" w:color="auto" w:fill="auto"/>
            <w:noWrap/>
          </w:tcPr>
          <w:p w14:paraId="7E825909" w14:textId="77777777" w:rsidR="0033268F" w:rsidRPr="0099608C" w:rsidRDefault="0033268F" w:rsidP="00672641">
            <w:pPr>
              <w:pStyle w:val="TableCell2-0"/>
              <w:rPr>
                <w:rStyle w:val="ChSmallCaps"/>
              </w:rPr>
            </w:pPr>
            <w:r w:rsidRPr="0099608C">
              <w:rPr>
                <w:rStyle w:val="ChSmallCaps"/>
              </w:rPr>
              <w:t>+edc-spk</w:t>
            </w:r>
          </w:p>
        </w:tc>
        <w:tc>
          <w:tcPr>
            <w:tcW w:w="645" w:type="dxa"/>
            <w:tcBorders>
              <w:top w:val="nil"/>
              <w:left w:val="single" w:sz="4" w:space="0" w:color="auto"/>
              <w:bottom w:val="nil"/>
            </w:tcBorders>
            <w:shd w:val="clear" w:color="auto" w:fill="auto"/>
            <w:noWrap/>
          </w:tcPr>
          <w:p w14:paraId="699EB86F" w14:textId="77777777" w:rsidR="0033268F" w:rsidRPr="003117F4" w:rsidRDefault="0033268F" w:rsidP="00AC23C4">
            <w:pPr>
              <w:pStyle w:val="TableCell2-0"/>
              <w:ind w:right="57"/>
              <w:jc w:val="right"/>
            </w:pPr>
            <w:r>
              <w:t>33</w:t>
            </w:r>
          </w:p>
        </w:tc>
        <w:tc>
          <w:tcPr>
            <w:tcW w:w="650" w:type="dxa"/>
            <w:tcBorders>
              <w:top w:val="nil"/>
              <w:bottom w:val="nil"/>
            </w:tcBorders>
            <w:shd w:val="clear" w:color="auto" w:fill="auto"/>
            <w:noWrap/>
          </w:tcPr>
          <w:p w14:paraId="0916786F" w14:textId="77777777" w:rsidR="0033268F" w:rsidRPr="003117F4" w:rsidRDefault="0033268F" w:rsidP="00AC23C4">
            <w:pPr>
              <w:pStyle w:val="TableCell2-0"/>
              <w:ind w:right="57"/>
              <w:jc w:val="right"/>
            </w:pPr>
            <w:r>
              <w:t>35</w:t>
            </w:r>
          </w:p>
        </w:tc>
        <w:tc>
          <w:tcPr>
            <w:tcW w:w="651" w:type="dxa"/>
            <w:tcBorders>
              <w:top w:val="nil"/>
              <w:bottom w:val="nil"/>
            </w:tcBorders>
            <w:shd w:val="clear" w:color="auto" w:fill="auto"/>
            <w:noWrap/>
          </w:tcPr>
          <w:p w14:paraId="3E16E256" w14:textId="77777777" w:rsidR="0033268F" w:rsidRPr="003117F4" w:rsidRDefault="0033268F" w:rsidP="00AC23C4">
            <w:pPr>
              <w:pStyle w:val="TableCell2-0"/>
              <w:ind w:right="57"/>
              <w:jc w:val="right"/>
            </w:pPr>
            <w:r>
              <w:t>12</w:t>
            </w:r>
          </w:p>
        </w:tc>
        <w:tc>
          <w:tcPr>
            <w:tcW w:w="652" w:type="dxa"/>
            <w:tcBorders>
              <w:top w:val="nil"/>
              <w:bottom w:val="nil"/>
              <w:right w:val="single" w:sz="4" w:space="0" w:color="auto"/>
            </w:tcBorders>
            <w:shd w:val="clear" w:color="auto" w:fill="auto"/>
            <w:noWrap/>
          </w:tcPr>
          <w:p w14:paraId="0EF5D6EF" w14:textId="77777777" w:rsidR="0033268F" w:rsidRPr="003117F4" w:rsidRDefault="0033268F" w:rsidP="00AC23C4">
            <w:pPr>
              <w:pStyle w:val="TableCell2-0"/>
              <w:ind w:right="57"/>
              <w:jc w:val="right"/>
            </w:pPr>
            <w:r>
              <w:t>41</w:t>
            </w:r>
          </w:p>
        </w:tc>
        <w:tc>
          <w:tcPr>
            <w:tcW w:w="737" w:type="dxa"/>
            <w:gridSpan w:val="2"/>
            <w:tcBorders>
              <w:top w:val="nil"/>
              <w:left w:val="single" w:sz="4" w:space="0" w:color="auto"/>
              <w:bottom w:val="nil"/>
            </w:tcBorders>
            <w:shd w:val="clear" w:color="auto" w:fill="auto"/>
            <w:noWrap/>
          </w:tcPr>
          <w:p w14:paraId="08435290" w14:textId="77777777" w:rsidR="0033268F" w:rsidRPr="003117F4" w:rsidRDefault="0033268F" w:rsidP="00AC23C4">
            <w:pPr>
              <w:pStyle w:val="TableCell2-0"/>
              <w:ind w:right="57"/>
              <w:jc w:val="right"/>
            </w:pPr>
            <w:r>
              <w:t>---</w:t>
            </w:r>
          </w:p>
        </w:tc>
        <w:tc>
          <w:tcPr>
            <w:tcW w:w="737" w:type="dxa"/>
            <w:tcBorders>
              <w:top w:val="nil"/>
              <w:bottom w:val="nil"/>
            </w:tcBorders>
            <w:shd w:val="clear" w:color="auto" w:fill="auto"/>
            <w:noWrap/>
          </w:tcPr>
          <w:p w14:paraId="19C31995" w14:textId="77777777" w:rsidR="0033268F" w:rsidRPr="003117F4" w:rsidRDefault="0033268F" w:rsidP="00AC23C4">
            <w:pPr>
              <w:pStyle w:val="TableCell2-0"/>
              <w:ind w:right="57"/>
              <w:jc w:val="right"/>
            </w:pPr>
            <w:r>
              <w:t>---</w:t>
            </w:r>
          </w:p>
        </w:tc>
        <w:tc>
          <w:tcPr>
            <w:tcW w:w="773" w:type="dxa"/>
            <w:tcBorders>
              <w:top w:val="nil"/>
              <w:bottom w:val="nil"/>
              <w:right w:val="single" w:sz="4" w:space="0" w:color="auto"/>
            </w:tcBorders>
            <w:shd w:val="clear" w:color="auto" w:fill="auto"/>
            <w:noWrap/>
          </w:tcPr>
          <w:p w14:paraId="6CB9369A" w14:textId="77777777" w:rsidR="0033268F" w:rsidRPr="003117F4" w:rsidRDefault="0033268F" w:rsidP="00AC23C4">
            <w:pPr>
              <w:pStyle w:val="TableCell2-0"/>
              <w:ind w:right="57"/>
              <w:jc w:val="right"/>
            </w:pPr>
            <w:r>
              <w:t>57</w:t>
            </w:r>
          </w:p>
        </w:tc>
        <w:tc>
          <w:tcPr>
            <w:tcW w:w="832" w:type="dxa"/>
            <w:gridSpan w:val="2"/>
            <w:tcBorders>
              <w:top w:val="nil"/>
              <w:left w:val="single" w:sz="4" w:space="0" w:color="auto"/>
              <w:bottom w:val="nil"/>
              <w:right w:val="nil"/>
            </w:tcBorders>
            <w:shd w:val="clear" w:color="auto" w:fill="auto"/>
            <w:noWrap/>
          </w:tcPr>
          <w:p w14:paraId="1870AB1B" w14:textId="77777777" w:rsidR="0033268F" w:rsidRPr="003117F4" w:rsidRDefault="0033268F" w:rsidP="00AC23C4">
            <w:pPr>
              <w:pStyle w:val="TableCell2-0"/>
              <w:ind w:right="57"/>
              <w:jc w:val="right"/>
            </w:pPr>
            <w:r>
              <w:t>178</w:t>
            </w:r>
          </w:p>
        </w:tc>
      </w:tr>
      <w:tr w:rsidR="00AC23C4" w:rsidRPr="00E607C7" w14:paraId="6A1F0206" w14:textId="77777777" w:rsidTr="00811C02">
        <w:tc>
          <w:tcPr>
            <w:tcW w:w="1014" w:type="dxa"/>
            <w:tcBorders>
              <w:top w:val="nil"/>
              <w:left w:val="nil"/>
              <w:bottom w:val="dashed" w:sz="4" w:space="0" w:color="auto"/>
              <w:right w:val="single" w:sz="4" w:space="0" w:color="auto"/>
            </w:tcBorders>
            <w:shd w:val="clear" w:color="auto" w:fill="auto"/>
            <w:noWrap/>
          </w:tcPr>
          <w:p w14:paraId="645878DB" w14:textId="77777777" w:rsidR="0033268F" w:rsidRPr="0099608C" w:rsidRDefault="001345FF"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45" w:type="dxa"/>
            <w:tcBorders>
              <w:top w:val="nil"/>
              <w:left w:val="single" w:sz="4" w:space="0" w:color="auto"/>
              <w:bottom w:val="dashed" w:sz="4" w:space="0" w:color="auto"/>
            </w:tcBorders>
            <w:shd w:val="clear" w:color="auto" w:fill="auto"/>
            <w:noWrap/>
          </w:tcPr>
          <w:p w14:paraId="31215D2D" w14:textId="77777777" w:rsidR="0033268F" w:rsidRPr="003117F4" w:rsidRDefault="0033268F" w:rsidP="00AC23C4">
            <w:pPr>
              <w:pStyle w:val="TableCell0-2"/>
              <w:ind w:right="57"/>
              <w:jc w:val="right"/>
            </w:pPr>
            <w:r>
              <w:t>16</w:t>
            </w:r>
          </w:p>
        </w:tc>
        <w:tc>
          <w:tcPr>
            <w:tcW w:w="650" w:type="dxa"/>
            <w:tcBorders>
              <w:top w:val="nil"/>
              <w:bottom w:val="dashed" w:sz="4" w:space="0" w:color="auto"/>
            </w:tcBorders>
            <w:shd w:val="clear" w:color="auto" w:fill="auto"/>
            <w:noWrap/>
          </w:tcPr>
          <w:p w14:paraId="6800453C" w14:textId="77777777" w:rsidR="0033268F" w:rsidRPr="003117F4" w:rsidRDefault="0033268F" w:rsidP="00AC23C4">
            <w:pPr>
              <w:pStyle w:val="TableCell0-2"/>
              <w:ind w:right="57"/>
              <w:jc w:val="right"/>
            </w:pPr>
            <w:r>
              <w:t>11</w:t>
            </w:r>
          </w:p>
        </w:tc>
        <w:tc>
          <w:tcPr>
            <w:tcW w:w="651" w:type="dxa"/>
            <w:tcBorders>
              <w:top w:val="nil"/>
              <w:bottom w:val="dashed" w:sz="4" w:space="0" w:color="auto"/>
            </w:tcBorders>
            <w:shd w:val="clear" w:color="auto" w:fill="auto"/>
            <w:noWrap/>
          </w:tcPr>
          <w:p w14:paraId="6D6D1058" w14:textId="77777777" w:rsidR="0033268F" w:rsidRPr="003117F4" w:rsidRDefault="0033268F" w:rsidP="00AC23C4">
            <w:pPr>
              <w:pStyle w:val="TableCell0-2"/>
              <w:ind w:right="57"/>
              <w:jc w:val="right"/>
            </w:pPr>
            <w:r>
              <w:t>28</w:t>
            </w:r>
          </w:p>
        </w:tc>
        <w:tc>
          <w:tcPr>
            <w:tcW w:w="652" w:type="dxa"/>
            <w:tcBorders>
              <w:top w:val="nil"/>
              <w:bottom w:val="dashed" w:sz="4" w:space="0" w:color="auto"/>
              <w:right w:val="single" w:sz="4" w:space="0" w:color="auto"/>
            </w:tcBorders>
            <w:shd w:val="clear" w:color="auto" w:fill="auto"/>
            <w:noWrap/>
          </w:tcPr>
          <w:p w14:paraId="0C190259" w14:textId="77777777" w:rsidR="0033268F" w:rsidRPr="003117F4" w:rsidRDefault="0033268F" w:rsidP="00AC23C4">
            <w:pPr>
              <w:pStyle w:val="TableCell0-2"/>
              <w:ind w:right="57"/>
              <w:jc w:val="right"/>
            </w:pPr>
            <w:r>
              <w:t>---</w:t>
            </w:r>
          </w:p>
        </w:tc>
        <w:tc>
          <w:tcPr>
            <w:tcW w:w="737" w:type="dxa"/>
            <w:gridSpan w:val="2"/>
            <w:tcBorders>
              <w:top w:val="nil"/>
              <w:left w:val="single" w:sz="4" w:space="0" w:color="auto"/>
              <w:bottom w:val="dashed" w:sz="4" w:space="0" w:color="auto"/>
            </w:tcBorders>
            <w:shd w:val="clear" w:color="auto" w:fill="auto"/>
            <w:noWrap/>
          </w:tcPr>
          <w:p w14:paraId="367BC5E8" w14:textId="77777777" w:rsidR="0033268F" w:rsidRPr="003117F4" w:rsidRDefault="0033268F" w:rsidP="00AC23C4">
            <w:pPr>
              <w:pStyle w:val="TableCell0-2"/>
              <w:ind w:right="57"/>
              <w:jc w:val="right"/>
            </w:pPr>
            <w:r>
              <w:t>30</w:t>
            </w:r>
          </w:p>
        </w:tc>
        <w:tc>
          <w:tcPr>
            <w:tcW w:w="737" w:type="dxa"/>
            <w:tcBorders>
              <w:top w:val="nil"/>
              <w:bottom w:val="dashed" w:sz="4" w:space="0" w:color="auto"/>
            </w:tcBorders>
            <w:shd w:val="clear" w:color="auto" w:fill="auto"/>
            <w:noWrap/>
          </w:tcPr>
          <w:p w14:paraId="45642A40" w14:textId="77777777" w:rsidR="0033268F" w:rsidRPr="00D54072" w:rsidRDefault="0033268F" w:rsidP="00AC23C4">
            <w:pPr>
              <w:pStyle w:val="TableCell0-2"/>
              <w:ind w:right="57"/>
              <w:jc w:val="right"/>
              <w:rPr>
                <w:rStyle w:val="ChBold"/>
              </w:rPr>
            </w:pPr>
            <w:r>
              <w:rPr>
                <w:rStyle w:val="ChBold"/>
              </w:rPr>
              <w:t>26</w:t>
            </w:r>
          </w:p>
        </w:tc>
        <w:tc>
          <w:tcPr>
            <w:tcW w:w="773" w:type="dxa"/>
            <w:tcBorders>
              <w:top w:val="nil"/>
              <w:bottom w:val="dashed" w:sz="4" w:space="0" w:color="auto"/>
              <w:right w:val="single" w:sz="4" w:space="0" w:color="auto"/>
            </w:tcBorders>
            <w:shd w:val="clear" w:color="auto" w:fill="auto"/>
            <w:noWrap/>
          </w:tcPr>
          <w:p w14:paraId="2EB5B257" w14:textId="77777777" w:rsidR="0033268F" w:rsidRPr="003117F4" w:rsidRDefault="0033268F" w:rsidP="00AC23C4">
            <w:pPr>
              <w:pStyle w:val="TableCell0-2"/>
              <w:ind w:right="57"/>
              <w:jc w:val="right"/>
            </w:pPr>
            <w:r>
              <w:t>28</w:t>
            </w:r>
          </w:p>
        </w:tc>
        <w:tc>
          <w:tcPr>
            <w:tcW w:w="832" w:type="dxa"/>
            <w:gridSpan w:val="2"/>
            <w:tcBorders>
              <w:top w:val="nil"/>
              <w:left w:val="single" w:sz="4" w:space="0" w:color="auto"/>
              <w:bottom w:val="dashed" w:sz="4" w:space="0" w:color="auto"/>
              <w:right w:val="nil"/>
            </w:tcBorders>
            <w:shd w:val="clear" w:color="auto" w:fill="auto"/>
            <w:noWrap/>
          </w:tcPr>
          <w:p w14:paraId="0B878C53" w14:textId="77777777" w:rsidR="0033268F" w:rsidRPr="003117F4" w:rsidRDefault="0033268F" w:rsidP="00AC23C4">
            <w:pPr>
              <w:pStyle w:val="TableCell0-2"/>
              <w:ind w:right="57"/>
              <w:jc w:val="right"/>
            </w:pPr>
            <w:r>
              <w:t>139</w:t>
            </w:r>
          </w:p>
        </w:tc>
      </w:tr>
      <w:tr w:rsidR="00AC23C4" w:rsidRPr="00E607C7" w14:paraId="2244C5CF" w14:textId="77777777" w:rsidTr="00811C02">
        <w:tc>
          <w:tcPr>
            <w:tcW w:w="1014" w:type="dxa"/>
            <w:tcBorders>
              <w:top w:val="dashed" w:sz="4" w:space="0" w:color="auto"/>
              <w:left w:val="nil"/>
              <w:bottom w:val="single" w:sz="4" w:space="0" w:color="auto"/>
              <w:right w:val="single" w:sz="4" w:space="0" w:color="auto"/>
            </w:tcBorders>
            <w:shd w:val="clear" w:color="auto" w:fill="auto"/>
            <w:noWrap/>
          </w:tcPr>
          <w:p w14:paraId="429D9106" w14:textId="77777777" w:rsidR="0033268F" w:rsidRPr="00DA5C39" w:rsidRDefault="0033268F" w:rsidP="00672641">
            <w:pPr>
              <w:pStyle w:val="TableCell2-2Break"/>
            </w:pPr>
            <w:r>
              <w:t>Subtotal</w:t>
            </w:r>
          </w:p>
        </w:tc>
        <w:tc>
          <w:tcPr>
            <w:tcW w:w="645" w:type="dxa"/>
            <w:tcBorders>
              <w:top w:val="dashed" w:sz="4" w:space="0" w:color="auto"/>
              <w:left w:val="single" w:sz="4" w:space="0" w:color="auto"/>
              <w:bottom w:val="single" w:sz="4" w:space="0" w:color="auto"/>
            </w:tcBorders>
            <w:shd w:val="clear" w:color="auto" w:fill="auto"/>
            <w:noWrap/>
          </w:tcPr>
          <w:p w14:paraId="31D15BC9" w14:textId="77777777" w:rsidR="0033268F" w:rsidRPr="00E607C7" w:rsidRDefault="0033268F" w:rsidP="00AC23C4">
            <w:pPr>
              <w:pStyle w:val="TableCell2-2Break"/>
              <w:ind w:right="57"/>
              <w:jc w:val="right"/>
            </w:pPr>
            <w:r>
              <w:t>49</w:t>
            </w:r>
          </w:p>
        </w:tc>
        <w:tc>
          <w:tcPr>
            <w:tcW w:w="650" w:type="dxa"/>
            <w:tcBorders>
              <w:top w:val="dashed" w:sz="4" w:space="0" w:color="auto"/>
              <w:bottom w:val="single" w:sz="4" w:space="0" w:color="auto"/>
            </w:tcBorders>
            <w:shd w:val="clear" w:color="auto" w:fill="auto"/>
            <w:noWrap/>
          </w:tcPr>
          <w:p w14:paraId="47BB083C" w14:textId="77777777" w:rsidR="0033268F" w:rsidRPr="00E607C7" w:rsidRDefault="0033268F" w:rsidP="00AC23C4">
            <w:pPr>
              <w:pStyle w:val="TableCell2-2Break"/>
              <w:ind w:right="57"/>
              <w:jc w:val="right"/>
            </w:pPr>
            <w:r>
              <w:t>46</w:t>
            </w:r>
          </w:p>
        </w:tc>
        <w:tc>
          <w:tcPr>
            <w:tcW w:w="651" w:type="dxa"/>
            <w:tcBorders>
              <w:top w:val="dashed" w:sz="4" w:space="0" w:color="auto"/>
              <w:bottom w:val="single" w:sz="4" w:space="0" w:color="auto"/>
            </w:tcBorders>
            <w:shd w:val="clear" w:color="auto" w:fill="auto"/>
            <w:noWrap/>
          </w:tcPr>
          <w:p w14:paraId="6D37B3F2" w14:textId="77777777" w:rsidR="0033268F" w:rsidRPr="00E607C7" w:rsidRDefault="0033268F" w:rsidP="00AC23C4">
            <w:pPr>
              <w:pStyle w:val="TableCell2-2Break"/>
              <w:ind w:right="57"/>
              <w:jc w:val="right"/>
            </w:pPr>
            <w:r>
              <w:t>40</w:t>
            </w:r>
          </w:p>
        </w:tc>
        <w:tc>
          <w:tcPr>
            <w:tcW w:w="652" w:type="dxa"/>
            <w:tcBorders>
              <w:top w:val="dashed" w:sz="4" w:space="0" w:color="auto"/>
              <w:bottom w:val="single" w:sz="4" w:space="0" w:color="auto"/>
              <w:right w:val="single" w:sz="4" w:space="0" w:color="auto"/>
            </w:tcBorders>
            <w:shd w:val="clear" w:color="auto" w:fill="auto"/>
            <w:noWrap/>
          </w:tcPr>
          <w:p w14:paraId="0CFF3611" w14:textId="77777777" w:rsidR="0033268F" w:rsidRPr="00E607C7" w:rsidRDefault="0033268F" w:rsidP="00AC23C4">
            <w:pPr>
              <w:pStyle w:val="TableCell2-2Break"/>
              <w:ind w:right="57"/>
              <w:jc w:val="right"/>
            </w:pPr>
            <w:r>
              <w:t>41</w:t>
            </w:r>
          </w:p>
        </w:tc>
        <w:tc>
          <w:tcPr>
            <w:tcW w:w="737" w:type="dxa"/>
            <w:gridSpan w:val="2"/>
            <w:tcBorders>
              <w:top w:val="dashed" w:sz="4" w:space="0" w:color="auto"/>
              <w:left w:val="single" w:sz="4" w:space="0" w:color="auto"/>
              <w:bottom w:val="single" w:sz="4" w:space="0" w:color="auto"/>
            </w:tcBorders>
            <w:shd w:val="clear" w:color="auto" w:fill="auto"/>
            <w:noWrap/>
          </w:tcPr>
          <w:p w14:paraId="35C9D410" w14:textId="77777777" w:rsidR="0033268F" w:rsidRPr="00E607C7" w:rsidRDefault="0033268F" w:rsidP="00AC23C4">
            <w:pPr>
              <w:pStyle w:val="TableCell2-2Break"/>
              <w:ind w:right="57"/>
              <w:jc w:val="right"/>
            </w:pPr>
            <w:r>
              <w:t>30</w:t>
            </w:r>
          </w:p>
        </w:tc>
        <w:tc>
          <w:tcPr>
            <w:tcW w:w="737" w:type="dxa"/>
            <w:tcBorders>
              <w:top w:val="dashed" w:sz="4" w:space="0" w:color="auto"/>
              <w:bottom w:val="single" w:sz="4" w:space="0" w:color="auto"/>
            </w:tcBorders>
            <w:shd w:val="clear" w:color="auto" w:fill="auto"/>
            <w:noWrap/>
          </w:tcPr>
          <w:p w14:paraId="1AD931E5" w14:textId="77777777" w:rsidR="0033268F" w:rsidRPr="00620ED6" w:rsidRDefault="0033268F" w:rsidP="00AC23C4">
            <w:pPr>
              <w:pStyle w:val="TableCell2-2Break"/>
              <w:ind w:right="57"/>
              <w:jc w:val="right"/>
              <w:rPr>
                <w:rStyle w:val="ChBold"/>
              </w:rPr>
            </w:pPr>
            <w:r>
              <w:rPr>
                <w:rStyle w:val="ChBold"/>
              </w:rPr>
              <w:t>26</w:t>
            </w:r>
          </w:p>
        </w:tc>
        <w:tc>
          <w:tcPr>
            <w:tcW w:w="773" w:type="dxa"/>
            <w:tcBorders>
              <w:top w:val="dashed" w:sz="4" w:space="0" w:color="auto"/>
              <w:bottom w:val="single" w:sz="4" w:space="0" w:color="auto"/>
              <w:right w:val="single" w:sz="4" w:space="0" w:color="auto"/>
            </w:tcBorders>
            <w:shd w:val="clear" w:color="auto" w:fill="auto"/>
            <w:noWrap/>
          </w:tcPr>
          <w:p w14:paraId="195BEDFE" w14:textId="77777777" w:rsidR="0033268F" w:rsidRPr="00E607C7" w:rsidRDefault="0033268F" w:rsidP="00AC23C4">
            <w:pPr>
              <w:pStyle w:val="TableCell2-2Break"/>
              <w:ind w:right="57"/>
              <w:jc w:val="right"/>
            </w:pPr>
            <w:r>
              <w:t>85</w:t>
            </w:r>
          </w:p>
        </w:tc>
        <w:tc>
          <w:tcPr>
            <w:tcW w:w="832" w:type="dxa"/>
            <w:gridSpan w:val="2"/>
            <w:tcBorders>
              <w:top w:val="dashed" w:sz="4" w:space="0" w:color="auto"/>
              <w:left w:val="single" w:sz="4" w:space="0" w:color="auto"/>
              <w:bottom w:val="single" w:sz="4" w:space="0" w:color="auto"/>
              <w:right w:val="nil"/>
            </w:tcBorders>
            <w:shd w:val="clear" w:color="auto" w:fill="auto"/>
            <w:noWrap/>
          </w:tcPr>
          <w:p w14:paraId="76C5EDE8" w14:textId="77777777" w:rsidR="0033268F" w:rsidRPr="00236E08" w:rsidRDefault="0033268F" w:rsidP="00AC23C4">
            <w:pPr>
              <w:pStyle w:val="TableCell2-2Break"/>
              <w:ind w:right="57"/>
              <w:jc w:val="right"/>
            </w:pPr>
            <w:r>
              <w:t>317</w:t>
            </w:r>
          </w:p>
        </w:tc>
      </w:tr>
      <w:tr w:rsidR="0033268F" w:rsidRPr="00E607C7" w14:paraId="220729A8" w14:textId="77777777" w:rsidTr="00811C02">
        <w:tc>
          <w:tcPr>
            <w:tcW w:w="6691" w:type="dxa"/>
            <w:gridSpan w:val="11"/>
            <w:tcBorders>
              <w:top w:val="single" w:sz="4" w:space="0" w:color="auto"/>
              <w:left w:val="nil"/>
              <w:bottom w:val="single" w:sz="4" w:space="0" w:color="auto"/>
              <w:right w:val="nil"/>
            </w:tcBorders>
            <w:shd w:val="clear" w:color="auto" w:fill="auto"/>
            <w:noWrap/>
          </w:tcPr>
          <w:p w14:paraId="436558A9" w14:textId="77777777" w:rsidR="0033268F" w:rsidRDefault="0033268F" w:rsidP="00672641">
            <w:pPr>
              <w:pStyle w:val="TableCell3-2"/>
            </w:pPr>
            <w:r w:rsidRPr="00F017F7">
              <w:t>Affixation with</w:t>
            </w:r>
            <w:r w:rsidRPr="006208E1">
              <w:t xml:space="preserve"> </w:t>
            </w:r>
            <w:r w:rsidRPr="00AC23C4">
              <w:rPr>
                <w:rStyle w:val="ChItalBold"/>
                <w:szCs w:val="19"/>
              </w:rPr>
              <w:t>ke</w:t>
            </w:r>
            <w:r w:rsidRPr="00F15632">
              <w:rPr>
                <w:rStyle w:val="ChItalBold"/>
              </w:rPr>
              <w:t>­</w:t>
            </w:r>
            <w:r w:rsidRPr="00962F1E">
              <w:t>/</w:t>
            </w:r>
            <w:r w:rsidRPr="00F15632">
              <w:rPr>
                <w:rStyle w:val="ChItalBold"/>
              </w:rPr>
              <w:t>­</w:t>
            </w:r>
            <w:r w:rsidRPr="00AC23C4">
              <w:rPr>
                <w:rStyle w:val="ChItalBold"/>
                <w:szCs w:val="19"/>
              </w:rPr>
              <w:t>ang</w:t>
            </w:r>
            <w:r w:rsidRPr="003117F4">
              <w:t xml:space="preserve"> </w:t>
            </w:r>
            <w:r>
              <w:t>(</w:t>
            </w:r>
            <w:r w:rsidRPr="00A21963">
              <w:t>65</w:t>
            </w:r>
            <w:r>
              <w:t xml:space="preserve"> items)</w:t>
            </w:r>
          </w:p>
        </w:tc>
      </w:tr>
      <w:tr w:rsidR="00AC23C4" w:rsidRPr="00E607C7" w14:paraId="225F07CF" w14:textId="77777777" w:rsidTr="00811C02">
        <w:trPr>
          <w:gridAfter w:val="1"/>
          <w:wAfter w:w="10" w:type="dxa"/>
        </w:trPr>
        <w:tc>
          <w:tcPr>
            <w:tcW w:w="1014" w:type="dxa"/>
            <w:tcBorders>
              <w:top w:val="single" w:sz="4" w:space="0" w:color="auto"/>
              <w:left w:val="nil"/>
              <w:bottom w:val="nil"/>
              <w:right w:val="single" w:sz="4" w:space="0" w:color="auto"/>
            </w:tcBorders>
            <w:shd w:val="clear" w:color="auto" w:fill="auto"/>
            <w:noWrap/>
          </w:tcPr>
          <w:p w14:paraId="07D5D8D8" w14:textId="77777777" w:rsidR="0033268F" w:rsidRPr="008A38F5" w:rsidRDefault="0033268F" w:rsidP="00672641">
            <w:pPr>
              <w:pStyle w:val="TableCell2-0Center"/>
              <w:rPr>
                <w:rStyle w:val="ChSmallCaps"/>
              </w:rPr>
            </w:pPr>
          </w:p>
        </w:tc>
        <w:tc>
          <w:tcPr>
            <w:tcW w:w="645" w:type="dxa"/>
            <w:tcBorders>
              <w:top w:val="single" w:sz="4" w:space="0" w:color="auto"/>
              <w:left w:val="single" w:sz="4" w:space="0" w:color="auto"/>
              <w:bottom w:val="nil"/>
            </w:tcBorders>
            <w:shd w:val="clear" w:color="auto" w:fill="auto"/>
            <w:noWrap/>
          </w:tcPr>
          <w:p w14:paraId="31EC7C89" w14:textId="77777777" w:rsidR="0033268F" w:rsidRPr="0099608C" w:rsidRDefault="0033268F" w:rsidP="00672641">
            <w:pPr>
              <w:pStyle w:val="TableCell2-0Center"/>
              <w:rPr>
                <w:rStyle w:val="ChSmallCaps"/>
              </w:rPr>
            </w:pPr>
            <w:r w:rsidRPr="0099608C">
              <w:rPr>
                <w:rStyle w:val="ChSmallCaps"/>
              </w:rPr>
              <w:t>pol</w:t>
            </w:r>
          </w:p>
        </w:tc>
        <w:tc>
          <w:tcPr>
            <w:tcW w:w="650" w:type="dxa"/>
            <w:tcBorders>
              <w:top w:val="single" w:sz="4" w:space="0" w:color="auto"/>
              <w:bottom w:val="nil"/>
            </w:tcBorders>
            <w:shd w:val="clear" w:color="auto" w:fill="auto"/>
            <w:noWrap/>
          </w:tcPr>
          <w:p w14:paraId="587251BC" w14:textId="77777777" w:rsidR="0033268F" w:rsidRPr="0099608C" w:rsidRDefault="0033268F" w:rsidP="00672641">
            <w:pPr>
              <w:pStyle w:val="TableCell2-0Center"/>
              <w:rPr>
                <w:rStyle w:val="ChSmallCaps"/>
              </w:rPr>
            </w:pPr>
            <w:r w:rsidRPr="0099608C">
              <w:rPr>
                <w:rStyle w:val="ChSmallCaps"/>
              </w:rPr>
              <w:t>edc</w:t>
            </w:r>
          </w:p>
        </w:tc>
        <w:tc>
          <w:tcPr>
            <w:tcW w:w="651" w:type="dxa"/>
            <w:tcBorders>
              <w:top w:val="single" w:sz="4" w:space="0" w:color="auto"/>
              <w:bottom w:val="nil"/>
            </w:tcBorders>
            <w:shd w:val="clear" w:color="auto" w:fill="auto"/>
            <w:noWrap/>
          </w:tcPr>
          <w:p w14:paraId="34B67B74"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57AAE908" w14:textId="77777777" w:rsidR="0033268F" w:rsidRPr="0099608C" w:rsidRDefault="0033268F" w:rsidP="00672641">
            <w:pPr>
              <w:pStyle w:val="TableCell2-0Center"/>
              <w:rPr>
                <w:rStyle w:val="ChSmallCaps"/>
              </w:rPr>
            </w:pPr>
            <w:r w:rsidRPr="0099608C">
              <w:rPr>
                <w:rStyle w:val="ChSmallCaps"/>
              </w:rPr>
              <w:t>low</w:t>
            </w:r>
          </w:p>
        </w:tc>
        <w:tc>
          <w:tcPr>
            <w:tcW w:w="737" w:type="dxa"/>
            <w:gridSpan w:val="2"/>
            <w:tcBorders>
              <w:top w:val="single" w:sz="4" w:space="0" w:color="auto"/>
              <w:left w:val="single" w:sz="4" w:space="0" w:color="auto"/>
              <w:bottom w:val="nil"/>
            </w:tcBorders>
            <w:shd w:val="clear" w:color="auto" w:fill="auto"/>
            <w:noWrap/>
          </w:tcPr>
          <w:p w14:paraId="52BAB438"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5FA099CA" w14:textId="77777777" w:rsidR="0033268F" w:rsidRPr="009E4EAE" w:rsidRDefault="00DF62C5" w:rsidP="0033268F">
            <w:pPr>
              <w:pStyle w:val="TableCell2-0Center"/>
              <w:rPr>
                <w:rStyle w:val="ChSmallCaps"/>
              </w:rPr>
            </w:pPr>
            <w:r w:rsidRPr="00DF62C5">
              <w:rPr>
                <w:rStyle w:val="ChSmallCaps"/>
              </w:rPr>
              <w:t>­stat</w:t>
            </w:r>
          </w:p>
        </w:tc>
        <w:tc>
          <w:tcPr>
            <w:tcW w:w="773" w:type="dxa"/>
            <w:tcBorders>
              <w:top w:val="single" w:sz="4" w:space="0" w:color="auto"/>
              <w:bottom w:val="nil"/>
              <w:right w:val="single" w:sz="4" w:space="0" w:color="auto"/>
            </w:tcBorders>
            <w:shd w:val="clear" w:color="auto" w:fill="auto"/>
            <w:noWrap/>
          </w:tcPr>
          <w:p w14:paraId="2F38C53B" w14:textId="77777777" w:rsidR="0033268F" w:rsidRPr="0099608C" w:rsidRDefault="0033268F" w:rsidP="00672641">
            <w:pPr>
              <w:pStyle w:val="TableCell2-0Center"/>
              <w:rPr>
                <w:rStyle w:val="ChSmallCaps"/>
              </w:rPr>
            </w:pPr>
            <w:r w:rsidRPr="0099608C">
              <w:rPr>
                <w:rStyle w:val="ChSmallCaps"/>
              </w:rPr>
              <w:t>outsd</w:t>
            </w:r>
          </w:p>
        </w:tc>
        <w:tc>
          <w:tcPr>
            <w:tcW w:w="822" w:type="dxa"/>
            <w:tcBorders>
              <w:top w:val="single" w:sz="4" w:space="0" w:color="auto"/>
              <w:left w:val="single" w:sz="4" w:space="0" w:color="auto"/>
              <w:right w:val="nil"/>
            </w:tcBorders>
            <w:shd w:val="clear" w:color="auto" w:fill="auto"/>
            <w:noWrap/>
          </w:tcPr>
          <w:p w14:paraId="2FF34306" w14:textId="77777777" w:rsidR="0033268F" w:rsidRPr="00236E08" w:rsidRDefault="0033268F" w:rsidP="00672641">
            <w:pPr>
              <w:pStyle w:val="TableCell2-0Center"/>
            </w:pPr>
            <w:r>
              <w:t>Total</w:t>
            </w:r>
          </w:p>
        </w:tc>
      </w:tr>
      <w:tr w:rsidR="00AC23C4" w:rsidRPr="00E607C7" w14:paraId="60BDE6A4" w14:textId="77777777" w:rsidTr="00811C02">
        <w:trPr>
          <w:gridAfter w:val="1"/>
          <w:wAfter w:w="10" w:type="dxa"/>
        </w:trPr>
        <w:tc>
          <w:tcPr>
            <w:tcW w:w="1014" w:type="dxa"/>
            <w:tcBorders>
              <w:top w:val="nil"/>
              <w:left w:val="nil"/>
              <w:bottom w:val="nil"/>
              <w:right w:val="single" w:sz="4" w:space="0" w:color="auto"/>
            </w:tcBorders>
            <w:shd w:val="clear" w:color="auto" w:fill="auto"/>
            <w:noWrap/>
          </w:tcPr>
          <w:p w14:paraId="32BB66BE" w14:textId="77777777" w:rsidR="0033268F" w:rsidRPr="0099608C" w:rsidRDefault="0033268F" w:rsidP="00672641">
            <w:pPr>
              <w:pStyle w:val="TableCell2-0"/>
              <w:rPr>
                <w:rStyle w:val="ChSmallCaps"/>
              </w:rPr>
            </w:pPr>
            <w:r w:rsidRPr="0099608C">
              <w:rPr>
                <w:rStyle w:val="ChSmallCaps"/>
              </w:rPr>
              <w:t>+edc-spk</w:t>
            </w:r>
          </w:p>
        </w:tc>
        <w:tc>
          <w:tcPr>
            <w:tcW w:w="645" w:type="dxa"/>
            <w:tcBorders>
              <w:top w:val="nil"/>
              <w:left w:val="single" w:sz="4" w:space="0" w:color="auto"/>
              <w:bottom w:val="nil"/>
            </w:tcBorders>
            <w:shd w:val="clear" w:color="auto" w:fill="auto"/>
            <w:noWrap/>
          </w:tcPr>
          <w:p w14:paraId="5A6158FE" w14:textId="77777777" w:rsidR="0033268F" w:rsidRPr="00A21963" w:rsidRDefault="0033268F" w:rsidP="00AC23C4">
            <w:pPr>
              <w:pStyle w:val="TableCell2-0"/>
              <w:ind w:right="57"/>
              <w:jc w:val="right"/>
            </w:pPr>
            <w:r w:rsidRPr="00A21963">
              <w:t>16</w:t>
            </w:r>
          </w:p>
        </w:tc>
        <w:tc>
          <w:tcPr>
            <w:tcW w:w="650" w:type="dxa"/>
            <w:tcBorders>
              <w:top w:val="nil"/>
              <w:bottom w:val="nil"/>
            </w:tcBorders>
            <w:shd w:val="clear" w:color="auto" w:fill="auto"/>
            <w:noWrap/>
          </w:tcPr>
          <w:p w14:paraId="639FFD89" w14:textId="77777777" w:rsidR="0033268F" w:rsidRPr="00A21963" w:rsidRDefault="0033268F" w:rsidP="00AC23C4">
            <w:pPr>
              <w:pStyle w:val="TableCell2-0"/>
              <w:ind w:right="57"/>
              <w:jc w:val="right"/>
            </w:pPr>
            <w:r w:rsidRPr="00A21963">
              <w:t>46</w:t>
            </w:r>
          </w:p>
        </w:tc>
        <w:tc>
          <w:tcPr>
            <w:tcW w:w="651" w:type="dxa"/>
            <w:tcBorders>
              <w:top w:val="nil"/>
              <w:bottom w:val="nil"/>
            </w:tcBorders>
            <w:shd w:val="clear" w:color="auto" w:fill="auto"/>
            <w:noWrap/>
          </w:tcPr>
          <w:p w14:paraId="0BCE54E1" w14:textId="77777777" w:rsidR="0033268F" w:rsidRPr="00A21963" w:rsidRDefault="0033268F" w:rsidP="00AC23C4">
            <w:pPr>
              <w:pStyle w:val="TableCell2-0"/>
              <w:ind w:right="57"/>
              <w:jc w:val="right"/>
            </w:pPr>
            <w:r w:rsidRPr="00A21963">
              <w:t>14</w:t>
            </w:r>
          </w:p>
        </w:tc>
        <w:tc>
          <w:tcPr>
            <w:tcW w:w="652" w:type="dxa"/>
            <w:tcBorders>
              <w:top w:val="nil"/>
              <w:bottom w:val="nil"/>
              <w:right w:val="single" w:sz="4" w:space="0" w:color="auto"/>
            </w:tcBorders>
            <w:shd w:val="clear" w:color="auto" w:fill="auto"/>
            <w:noWrap/>
          </w:tcPr>
          <w:p w14:paraId="059AE2A1" w14:textId="77777777" w:rsidR="0033268F" w:rsidRPr="00A21963" w:rsidRDefault="0033268F" w:rsidP="00AC23C4">
            <w:pPr>
              <w:pStyle w:val="TableCell2-0"/>
              <w:ind w:right="57"/>
              <w:jc w:val="right"/>
            </w:pPr>
            <w:r w:rsidRPr="00A21963">
              <w:t>38</w:t>
            </w:r>
          </w:p>
        </w:tc>
        <w:tc>
          <w:tcPr>
            <w:tcW w:w="737" w:type="dxa"/>
            <w:gridSpan w:val="2"/>
            <w:tcBorders>
              <w:top w:val="nil"/>
              <w:left w:val="single" w:sz="4" w:space="0" w:color="auto"/>
              <w:bottom w:val="nil"/>
            </w:tcBorders>
            <w:shd w:val="clear" w:color="auto" w:fill="auto"/>
            <w:noWrap/>
          </w:tcPr>
          <w:p w14:paraId="21F4F862" w14:textId="77777777" w:rsidR="0033268F" w:rsidRPr="00A21963" w:rsidRDefault="0033268F" w:rsidP="00AC23C4">
            <w:pPr>
              <w:pStyle w:val="TableCell2-0"/>
              <w:ind w:right="57"/>
              <w:jc w:val="right"/>
            </w:pPr>
            <w:r w:rsidRPr="00A21963">
              <w:t>---</w:t>
            </w:r>
          </w:p>
        </w:tc>
        <w:tc>
          <w:tcPr>
            <w:tcW w:w="737" w:type="dxa"/>
            <w:tcBorders>
              <w:top w:val="nil"/>
              <w:bottom w:val="nil"/>
            </w:tcBorders>
            <w:shd w:val="clear" w:color="auto" w:fill="auto"/>
            <w:noWrap/>
          </w:tcPr>
          <w:p w14:paraId="4DE97C6D" w14:textId="77777777" w:rsidR="0033268F" w:rsidRPr="003117F4" w:rsidRDefault="0033268F" w:rsidP="00AC23C4">
            <w:pPr>
              <w:pStyle w:val="TableCell2-0"/>
              <w:ind w:right="57"/>
              <w:jc w:val="right"/>
            </w:pPr>
            <w:r>
              <w:t>---</w:t>
            </w:r>
          </w:p>
        </w:tc>
        <w:tc>
          <w:tcPr>
            <w:tcW w:w="773" w:type="dxa"/>
            <w:tcBorders>
              <w:top w:val="nil"/>
              <w:bottom w:val="nil"/>
              <w:right w:val="single" w:sz="4" w:space="0" w:color="auto"/>
            </w:tcBorders>
            <w:shd w:val="clear" w:color="auto" w:fill="auto"/>
            <w:noWrap/>
          </w:tcPr>
          <w:p w14:paraId="11573D9D" w14:textId="77777777" w:rsidR="0033268F" w:rsidRPr="003117F4" w:rsidRDefault="0033268F" w:rsidP="00AC23C4">
            <w:pPr>
              <w:pStyle w:val="TableCell2-0"/>
              <w:ind w:right="57"/>
              <w:jc w:val="right"/>
            </w:pPr>
            <w:r>
              <w:t>45</w:t>
            </w:r>
          </w:p>
        </w:tc>
        <w:tc>
          <w:tcPr>
            <w:tcW w:w="822" w:type="dxa"/>
            <w:tcBorders>
              <w:left w:val="single" w:sz="4" w:space="0" w:color="auto"/>
              <w:bottom w:val="nil"/>
              <w:right w:val="nil"/>
            </w:tcBorders>
            <w:shd w:val="clear" w:color="auto" w:fill="auto"/>
            <w:noWrap/>
          </w:tcPr>
          <w:p w14:paraId="5AE3659C" w14:textId="77777777" w:rsidR="0033268F" w:rsidRPr="00A21963" w:rsidRDefault="0033268F" w:rsidP="00AC23C4">
            <w:pPr>
              <w:pStyle w:val="TableCell2-0"/>
              <w:ind w:right="57"/>
              <w:jc w:val="right"/>
            </w:pPr>
            <w:r w:rsidRPr="00A21963">
              <w:t>159</w:t>
            </w:r>
          </w:p>
        </w:tc>
      </w:tr>
      <w:tr w:rsidR="00AC23C4" w:rsidRPr="00E607C7" w14:paraId="461B0D0F" w14:textId="77777777" w:rsidTr="00811C02">
        <w:trPr>
          <w:gridAfter w:val="1"/>
          <w:wAfter w:w="10" w:type="dxa"/>
        </w:trPr>
        <w:tc>
          <w:tcPr>
            <w:tcW w:w="1014" w:type="dxa"/>
            <w:tcBorders>
              <w:top w:val="nil"/>
              <w:left w:val="nil"/>
              <w:bottom w:val="dashed" w:sz="4" w:space="0" w:color="auto"/>
              <w:right w:val="single" w:sz="4" w:space="0" w:color="auto"/>
            </w:tcBorders>
            <w:shd w:val="clear" w:color="auto" w:fill="auto"/>
            <w:noWrap/>
          </w:tcPr>
          <w:p w14:paraId="7045FAAA" w14:textId="77777777" w:rsidR="0033268F" w:rsidRPr="0099608C" w:rsidRDefault="001345FF"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45" w:type="dxa"/>
            <w:tcBorders>
              <w:top w:val="nil"/>
              <w:left w:val="single" w:sz="4" w:space="0" w:color="auto"/>
              <w:bottom w:val="dashed" w:sz="4" w:space="0" w:color="auto"/>
            </w:tcBorders>
            <w:shd w:val="clear" w:color="auto" w:fill="auto"/>
            <w:noWrap/>
          </w:tcPr>
          <w:p w14:paraId="47AE4AD6" w14:textId="77777777" w:rsidR="0033268F" w:rsidRPr="00A21963" w:rsidRDefault="0033268F" w:rsidP="00AC23C4">
            <w:pPr>
              <w:pStyle w:val="TableCell0-2"/>
              <w:ind w:right="57"/>
              <w:jc w:val="right"/>
            </w:pPr>
            <w:r w:rsidRPr="00A21963">
              <w:t>7</w:t>
            </w:r>
          </w:p>
        </w:tc>
        <w:tc>
          <w:tcPr>
            <w:tcW w:w="650" w:type="dxa"/>
            <w:tcBorders>
              <w:top w:val="nil"/>
              <w:bottom w:val="dashed" w:sz="4" w:space="0" w:color="auto"/>
            </w:tcBorders>
            <w:shd w:val="clear" w:color="auto" w:fill="auto"/>
            <w:noWrap/>
          </w:tcPr>
          <w:p w14:paraId="0479CFFC" w14:textId="77777777" w:rsidR="0033268F" w:rsidRPr="00A21963" w:rsidRDefault="0033268F" w:rsidP="00AC23C4">
            <w:pPr>
              <w:pStyle w:val="TableCell0-2"/>
              <w:ind w:right="57"/>
              <w:jc w:val="right"/>
            </w:pPr>
            <w:r w:rsidRPr="00A21963">
              <w:t>20</w:t>
            </w:r>
          </w:p>
        </w:tc>
        <w:tc>
          <w:tcPr>
            <w:tcW w:w="651" w:type="dxa"/>
            <w:tcBorders>
              <w:top w:val="nil"/>
              <w:bottom w:val="dashed" w:sz="4" w:space="0" w:color="auto"/>
            </w:tcBorders>
            <w:shd w:val="clear" w:color="auto" w:fill="auto"/>
            <w:noWrap/>
          </w:tcPr>
          <w:p w14:paraId="502C9AA9" w14:textId="77777777" w:rsidR="0033268F" w:rsidRPr="00A21963" w:rsidRDefault="0033268F" w:rsidP="00AC23C4">
            <w:pPr>
              <w:pStyle w:val="TableCell0-2"/>
              <w:ind w:right="57"/>
              <w:jc w:val="right"/>
            </w:pPr>
            <w:r w:rsidRPr="00A21963">
              <w:t>16</w:t>
            </w:r>
          </w:p>
        </w:tc>
        <w:tc>
          <w:tcPr>
            <w:tcW w:w="652" w:type="dxa"/>
            <w:tcBorders>
              <w:top w:val="nil"/>
              <w:bottom w:val="dashed" w:sz="4" w:space="0" w:color="auto"/>
              <w:right w:val="single" w:sz="4" w:space="0" w:color="auto"/>
            </w:tcBorders>
            <w:shd w:val="clear" w:color="auto" w:fill="auto"/>
            <w:noWrap/>
          </w:tcPr>
          <w:p w14:paraId="5A36345D" w14:textId="77777777" w:rsidR="0033268F" w:rsidRPr="00A21963" w:rsidRDefault="0033268F" w:rsidP="00AC23C4">
            <w:pPr>
              <w:pStyle w:val="TableCell0-2"/>
              <w:ind w:right="57"/>
              <w:jc w:val="right"/>
            </w:pPr>
            <w:r w:rsidRPr="00A21963">
              <w:t>---</w:t>
            </w:r>
          </w:p>
        </w:tc>
        <w:tc>
          <w:tcPr>
            <w:tcW w:w="737" w:type="dxa"/>
            <w:gridSpan w:val="2"/>
            <w:tcBorders>
              <w:top w:val="nil"/>
              <w:left w:val="single" w:sz="4" w:space="0" w:color="auto"/>
              <w:bottom w:val="dashed" w:sz="4" w:space="0" w:color="auto"/>
            </w:tcBorders>
            <w:shd w:val="clear" w:color="auto" w:fill="auto"/>
            <w:noWrap/>
          </w:tcPr>
          <w:p w14:paraId="6C83ADFF" w14:textId="77777777" w:rsidR="0033268F" w:rsidRPr="00A21963" w:rsidRDefault="0033268F" w:rsidP="00AC23C4">
            <w:pPr>
              <w:pStyle w:val="TableCell0-2"/>
              <w:ind w:right="57"/>
              <w:jc w:val="right"/>
            </w:pPr>
            <w:r w:rsidRPr="00A21963">
              <w:t>35</w:t>
            </w:r>
          </w:p>
        </w:tc>
        <w:tc>
          <w:tcPr>
            <w:tcW w:w="737" w:type="dxa"/>
            <w:tcBorders>
              <w:top w:val="nil"/>
              <w:bottom w:val="dashed" w:sz="4" w:space="0" w:color="auto"/>
            </w:tcBorders>
            <w:shd w:val="clear" w:color="auto" w:fill="auto"/>
            <w:noWrap/>
          </w:tcPr>
          <w:p w14:paraId="12B70427" w14:textId="77777777" w:rsidR="0033268F" w:rsidRPr="00A21963" w:rsidRDefault="0033268F" w:rsidP="00AC23C4">
            <w:pPr>
              <w:pStyle w:val="TableCell0-2"/>
              <w:ind w:right="57"/>
              <w:jc w:val="right"/>
              <w:rPr>
                <w:rStyle w:val="ChBold"/>
              </w:rPr>
            </w:pPr>
            <w:r w:rsidRPr="00A21963">
              <w:rPr>
                <w:rStyle w:val="ChBold"/>
              </w:rPr>
              <w:t>13</w:t>
            </w:r>
          </w:p>
        </w:tc>
        <w:tc>
          <w:tcPr>
            <w:tcW w:w="773" w:type="dxa"/>
            <w:tcBorders>
              <w:top w:val="nil"/>
              <w:bottom w:val="dashed" w:sz="4" w:space="0" w:color="auto"/>
              <w:right w:val="single" w:sz="4" w:space="0" w:color="auto"/>
            </w:tcBorders>
            <w:shd w:val="clear" w:color="auto" w:fill="auto"/>
            <w:noWrap/>
          </w:tcPr>
          <w:p w14:paraId="12271108" w14:textId="77777777" w:rsidR="0033268F" w:rsidRPr="003117F4" w:rsidRDefault="0033268F" w:rsidP="00AC23C4">
            <w:pPr>
              <w:pStyle w:val="TableCell0-2"/>
              <w:ind w:right="57"/>
              <w:jc w:val="right"/>
            </w:pPr>
            <w:r>
              <w:t>8</w:t>
            </w:r>
          </w:p>
        </w:tc>
        <w:tc>
          <w:tcPr>
            <w:tcW w:w="822" w:type="dxa"/>
            <w:tcBorders>
              <w:top w:val="nil"/>
              <w:left w:val="single" w:sz="4" w:space="0" w:color="auto"/>
              <w:bottom w:val="dashed" w:sz="4" w:space="0" w:color="auto"/>
              <w:right w:val="nil"/>
            </w:tcBorders>
            <w:shd w:val="clear" w:color="auto" w:fill="auto"/>
            <w:noWrap/>
          </w:tcPr>
          <w:p w14:paraId="7FC5109B" w14:textId="77777777" w:rsidR="0033268F" w:rsidRPr="00A21963" w:rsidRDefault="0033268F" w:rsidP="00AC23C4">
            <w:pPr>
              <w:pStyle w:val="TableCell0-2"/>
              <w:ind w:right="57"/>
              <w:jc w:val="right"/>
            </w:pPr>
            <w:r w:rsidRPr="00A21963">
              <w:t>99</w:t>
            </w:r>
          </w:p>
        </w:tc>
      </w:tr>
      <w:tr w:rsidR="00AC23C4" w:rsidRPr="00E607C7" w14:paraId="6419CC3A" w14:textId="77777777" w:rsidTr="00811C02">
        <w:trPr>
          <w:gridAfter w:val="1"/>
          <w:wAfter w:w="10" w:type="dxa"/>
        </w:trPr>
        <w:tc>
          <w:tcPr>
            <w:tcW w:w="1014" w:type="dxa"/>
            <w:tcBorders>
              <w:top w:val="dashed" w:sz="4" w:space="0" w:color="auto"/>
              <w:left w:val="nil"/>
              <w:bottom w:val="single" w:sz="4" w:space="0" w:color="auto"/>
              <w:right w:val="single" w:sz="4" w:space="0" w:color="auto"/>
            </w:tcBorders>
            <w:shd w:val="clear" w:color="auto" w:fill="auto"/>
            <w:noWrap/>
          </w:tcPr>
          <w:p w14:paraId="16D0D0F1" w14:textId="77777777" w:rsidR="0033268F" w:rsidRPr="00DA5C39" w:rsidRDefault="0033268F" w:rsidP="00672641">
            <w:pPr>
              <w:pStyle w:val="TableCell2-2Break"/>
            </w:pPr>
            <w:r>
              <w:t>Subtotal</w:t>
            </w:r>
          </w:p>
        </w:tc>
        <w:tc>
          <w:tcPr>
            <w:tcW w:w="645" w:type="dxa"/>
            <w:tcBorders>
              <w:top w:val="dashed" w:sz="4" w:space="0" w:color="auto"/>
              <w:left w:val="single" w:sz="4" w:space="0" w:color="auto"/>
              <w:bottom w:val="single" w:sz="4" w:space="0" w:color="auto"/>
            </w:tcBorders>
            <w:shd w:val="clear" w:color="auto" w:fill="auto"/>
            <w:noWrap/>
          </w:tcPr>
          <w:p w14:paraId="63EC74E1" w14:textId="77777777" w:rsidR="0033268F" w:rsidRPr="00A21963" w:rsidRDefault="0033268F" w:rsidP="00AC23C4">
            <w:pPr>
              <w:pStyle w:val="TableCell2-2Break"/>
              <w:ind w:right="57"/>
              <w:jc w:val="right"/>
            </w:pPr>
            <w:r w:rsidRPr="00A21963">
              <w:t>23</w:t>
            </w:r>
          </w:p>
        </w:tc>
        <w:tc>
          <w:tcPr>
            <w:tcW w:w="650" w:type="dxa"/>
            <w:tcBorders>
              <w:top w:val="dashed" w:sz="4" w:space="0" w:color="auto"/>
              <w:bottom w:val="single" w:sz="4" w:space="0" w:color="auto"/>
            </w:tcBorders>
            <w:shd w:val="clear" w:color="auto" w:fill="auto"/>
            <w:noWrap/>
          </w:tcPr>
          <w:p w14:paraId="014CD8F3" w14:textId="77777777" w:rsidR="0033268F" w:rsidRPr="00A21963" w:rsidRDefault="0033268F" w:rsidP="00AC23C4">
            <w:pPr>
              <w:pStyle w:val="TableCell2-2Break"/>
              <w:ind w:right="57"/>
              <w:jc w:val="right"/>
            </w:pPr>
            <w:r w:rsidRPr="00A21963">
              <w:t>66</w:t>
            </w:r>
          </w:p>
        </w:tc>
        <w:tc>
          <w:tcPr>
            <w:tcW w:w="651" w:type="dxa"/>
            <w:tcBorders>
              <w:top w:val="dashed" w:sz="4" w:space="0" w:color="auto"/>
              <w:bottom w:val="single" w:sz="4" w:space="0" w:color="auto"/>
            </w:tcBorders>
            <w:shd w:val="clear" w:color="auto" w:fill="auto"/>
            <w:noWrap/>
          </w:tcPr>
          <w:p w14:paraId="7C2B8364" w14:textId="77777777" w:rsidR="0033268F" w:rsidRPr="00A21963" w:rsidRDefault="0033268F" w:rsidP="00AC23C4">
            <w:pPr>
              <w:pStyle w:val="TableCell2-2Break"/>
              <w:ind w:right="57"/>
              <w:jc w:val="right"/>
            </w:pPr>
            <w:r w:rsidRPr="00A21963">
              <w:t>30</w:t>
            </w:r>
          </w:p>
        </w:tc>
        <w:tc>
          <w:tcPr>
            <w:tcW w:w="652" w:type="dxa"/>
            <w:tcBorders>
              <w:top w:val="dashed" w:sz="4" w:space="0" w:color="auto"/>
              <w:bottom w:val="single" w:sz="4" w:space="0" w:color="auto"/>
              <w:right w:val="single" w:sz="4" w:space="0" w:color="auto"/>
            </w:tcBorders>
            <w:shd w:val="clear" w:color="auto" w:fill="auto"/>
            <w:noWrap/>
          </w:tcPr>
          <w:p w14:paraId="2C5C9E79" w14:textId="77777777" w:rsidR="0033268F" w:rsidRPr="00A21963" w:rsidRDefault="0033268F" w:rsidP="00AC23C4">
            <w:pPr>
              <w:pStyle w:val="TableCell2-2Break"/>
              <w:ind w:right="57"/>
              <w:jc w:val="right"/>
            </w:pPr>
            <w:r w:rsidRPr="00A21963">
              <w:t>38</w:t>
            </w:r>
          </w:p>
        </w:tc>
        <w:tc>
          <w:tcPr>
            <w:tcW w:w="737" w:type="dxa"/>
            <w:gridSpan w:val="2"/>
            <w:tcBorders>
              <w:top w:val="dashed" w:sz="4" w:space="0" w:color="auto"/>
              <w:left w:val="single" w:sz="4" w:space="0" w:color="auto"/>
              <w:bottom w:val="single" w:sz="4" w:space="0" w:color="auto"/>
            </w:tcBorders>
            <w:shd w:val="clear" w:color="auto" w:fill="auto"/>
            <w:noWrap/>
          </w:tcPr>
          <w:p w14:paraId="783852CF" w14:textId="77777777" w:rsidR="0033268F" w:rsidRPr="00A21963" w:rsidRDefault="0033268F" w:rsidP="00AC23C4">
            <w:pPr>
              <w:pStyle w:val="TableCell2-2Break"/>
              <w:ind w:right="57"/>
              <w:jc w:val="right"/>
            </w:pPr>
            <w:r w:rsidRPr="00A21963">
              <w:t>35</w:t>
            </w:r>
          </w:p>
        </w:tc>
        <w:tc>
          <w:tcPr>
            <w:tcW w:w="737" w:type="dxa"/>
            <w:tcBorders>
              <w:top w:val="dashed" w:sz="4" w:space="0" w:color="auto"/>
              <w:bottom w:val="single" w:sz="4" w:space="0" w:color="auto"/>
            </w:tcBorders>
            <w:shd w:val="clear" w:color="auto" w:fill="auto"/>
            <w:noWrap/>
          </w:tcPr>
          <w:p w14:paraId="23CDBAA6" w14:textId="77777777" w:rsidR="0033268F" w:rsidRPr="00A21963" w:rsidRDefault="0033268F" w:rsidP="00AC23C4">
            <w:pPr>
              <w:pStyle w:val="TableCell2-2Break"/>
              <w:ind w:right="57"/>
              <w:jc w:val="right"/>
              <w:rPr>
                <w:rStyle w:val="ChBold"/>
              </w:rPr>
            </w:pPr>
            <w:r w:rsidRPr="00A21963">
              <w:rPr>
                <w:rStyle w:val="ChBold"/>
              </w:rPr>
              <w:t>13</w:t>
            </w:r>
          </w:p>
        </w:tc>
        <w:tc>
          <w:tcPr>
            <w:tcW w:w="773" w:type="dxa"/>
            <w:tcBorders>
              <w:top w:val="dashed" w:sz="4" w:space="0" w:color="auto"/>
              <w:bottom w:val="single" w:sz="4" w:space="0" w:color="auto"/>
              <w:right w:val="single" w:sz="4" w:space="0" w:color="auto"/>
            </w:tcBorders>
            <w:shd w:val="clear" w:color="auto" w:fill="auto"/>
            <w:noWrap/>
          </w:tcPr>
          <w:p w14:paraId="267E3811" w14:textId="77777777" w:rsidR="0033268F" w:rsidRPr="00E607C7" w:rsidRDefault="0033268F" w:rsidP="00AC23C4">
            <w:pPr>
              <w:pStyle w:val="TableCell2-2Break"/>
              <w:ind w:right="57"/>
              <w:jc w:val="right"/>
            </w:pPr>
            <w:r>
              <w:t>53</w:t>
            </w:r>
          </w:p>
        </w:tc>
        <w:tc>
          <w:tcPr>
            <w:tcW w:w="822" w:type="dxa"/>
            <w:tcBorders>
              <w:top w:val="dashed" w:sz="4" w:space="0" w:color="auto"/>
              <w:left w:val="single" w:sz="4" w:space="0" w:color="auto"/>
              <w:bottom w:val="single" w:sz="4" w:space="0" w:color="auto"/>
              <w:right w:val="nil"/>
            </w:tcBorders>
            <w:shd w:val="clear" w:color="auto" w:fill="auto"/>
            <w:noWrap/>
          </w:tcPr>
          <w:p w14:paraId="53399BC6" w14:textId="77777777" w:rsidR="0033268F" w:rsidRPr="00A21963" w:rsidRDefault="0033268F" w:rsidP="00AC23C4">
            <w:pPr>
              <w:pStyle w:val="TableCell2-2Break"/>
              <w:ind w:right="57"/>
              <w:jc w:val="right"/>
            </w:pPr>
            <w:r w:rsidRPr="00A21963">
              <w:t>258</w:t>
            </w:r>
          </w:p>
        </w:tc>
      </w:tr>
      <w:tr w:rsidR="0033268F" w:rsidRPr="00E607C7" w14:paraId="7CD1E503" w14:textId="77777777" w:rsidTr="00811C02">
        <w:tc>
          <w:tcPr>
            <w:tcW w:w="6691" w:type="dxa"/>
            <w:gridSpan w:val="11"/>
            <w:tcBorders>
              <w:top w:val="single" w:sz="4" w:space="0" w:color="auto"/>
              <w:left w:val="nil"/>
              <w:bottom w:val="single" w:sz="4" w:space="0" w:color="auto"/>
              <w:right w:val="nil"/>
            </w:tcBorders>
            <w:shd w:val="clear" w:color="auto" w:fill="auto"/>
            <w:noWrap/>
          </w:tcPr>
          <w:p w14:paraId="4CBCA9FB" w14:textId="77777777" w:rsidR="0033268F" w:rsidRPr="005151F7" w:rsidRDefault="0033268F" w:rsidP="00672641">
            <w:pPr>
              <w:pStyle w:val="TableCell3-2"/>
              <w:rPr>
                <w:rStyle w:val="ChBold"/>
              </w:rPr>
            </w:pPr>
            <w:r w:rsidRPr="005151F7">
              <w:rPr>
                <w:rStyle w:val="ChBold"/>
              </w:rPr>
              <w:t>TOTAL</w:t>
            </w:r>
            <w:r>
              <w:t xml:space="preserve"> (246 </w:t>
            </w:r>
            <w:r w:rsidRPr="005151F7">
              <w:t>items)</w:t>
            </w:r>
          </w:p>
        </w:tc>
      </w:tr>
      <w:tr w:rsidR="00AC23C4" w:rsidRPr="00E607C7" w14:paraId="356FEDE1" w14:textId="77777777" w:rsidTr="00811C02">
        <w:trPr>
          <w:gridAfter w:val="1"/>
          <w:wAfter w:w="10" w:type="dxa"/>
        </w:trPr>
        <w:tc>
          <w:tcPr>
            <w:tcW w:w="1014" w:type="dxa"/>
            <w:tcBorders>
              <w:top w:val="single" w:sz="4" w:space="0" w:color="auto"/>
              <w:left w:val="nil"/>
              <w:bottom w:val="nil"/>
              <w:right w:val="single" w:sz="4" w:space="0" w:color="auto"/>
            </w:tcBorders>
            <w:shd w:val="clear" w:color="auto" w:fill="auto"/>
            <w:noWrap/>
          </w:tcPr>
          <w:p w14:paraId="1B4B9456" w14:textId="77777777" w:rsidR="0033268F" w:rsidRPr="008A38F5" w:rsidRDefault="0033268F" w:rsidP="00672641">
            <w:pPr>
              <w:pStyle w:val="TableCell2-0Center"/>
              <w:rPr>
                <w:rStyle w:val="ChSmallCaps"/>
              </w:rPr>
            </w:pPr>
          </w:p>
        </w:tc>
        <w:tc>
          <w:tcPr>
            <w:tcW w:w="645" w:type="dxa"/>
            <w:tcBorders>
              <w:top w:val="single" w:sz="4" w:space="0" w:color="auto"/>
              <w:left w:val="single" w:sz="4" w:space="0" w:color="auto"/>
              <w:bottom w:val="nil"/>
            </w:tcBorders>
            <w:shd w:val="clear" w:color="auto" w:fill="auto"/>
            <w:noWrap/>
          </w:tcPr>
          <w:p w14:paraId="3D865E9D" w14:textId="77777777" w:rsidR="0033268F" w:rsidRPr="0099608C" w:rsidRDefault="0033268F" w:rsidP="00672641">
            <w:pPr>
              <w:pStyle w:val="TableCell2-0Center"/>
              <w:rPr>
                <w:rStyle w:val="ChSmallCaps"/>
              </w:rPr>
            </w:pPr>
            <w:r w:rsidRPr="0099608C">
              <w:rPr>
                <w:rStyle w:val="ChSmallCaps"/>
              </w:rPr>
              <w:t>pol</w:t>
            </w:r>
          </w:p>
        </w:tc>
        <w:tc>
          <w:tcPr>
            <w:tcW w:w="650" w:type="dxa"/>
            <w:tcBorders>
              <w:top w:val="single" w:sz="4" w:space="0" w:color="auto"/>
              <w:bottom w:val="nil"/>
            </w:tcBorders>
            <w:shd w:val="clear" w:color="auto" w:fill="auto"/>
            <w:noWrap/>
          </w:tcPr>
          <w:p w14:paraId="66E88FCA" w14:textId="77777777" w:rsidR="0033268F" w:rsidRPr="0099608C" w:rsidRDefault="0033268F" w:rsidP="00672641">
            <w:pPr>
              <w:pStyle w:val="TableCell2-0Center"/>
              <w:rPr>
                <w:rStyle w:val="ChSmallCaps"/>
              </w:rPr>
            </w:pPr>
            <w:r w:rsidRPr="0099608C">
              <w:rPr>
                <w:rStyle w:val="ChSmallCaps"/>
              </w:rPr>
              <w:t>edc</w:t>
            </w:r>
          </w:p>
        </w:tc>
        <w:tc>
          <w:tcPr>
            <w:tcW w:w="651" w:type="dxa"/>
            <w:tcBorders>
              <w:top w:val="single" w:sz="4" w:space="0" w:color="auto"/>
              <w:bottom w:val="nil"/>
            </w:tcBorders>
            <w:shd w:val="clear" w:color="auto" w:fill="auto"/>
            <w:noWrap/>
          </w:tcPr>
          <w:p w14:paraId="02E121A9" w14:textId="77777777" w:rsidR="0033268F" w:rsidRPr="0099608C" w:rsidRDefault="0033268F" w:rsidP="00672641">
            <w:pPr>
              <w:pStyle w:val="TableCell2-0Center"/>
              <w:rPr>
                <w:rStyle w:val="ChSmallCaps"/>
              </w:rPr>
            </w:pPr>
            <w:r w:rsidRPr="0099608C">
              <w:rPr>
                <w:rStyle w:val="ChSmallCaps"/>
              </w:rPr>
              <w:t>rel</w:t>
            </w:r>
          </w:p>
        </w:tc>
        <w:tc>
          <w:tcPr>
            <w:tcW w:w="652" w:type="dxa"/>
            <w:tcBorders>
              <w:top w:val="single" w:sz="4" w:space="0" w:color="auto"/>
              <w:bottom w:val="nil"/>
              <w:right w:val="single" w:sz="4" w:space="0" w:color="auto"/>
            </w:tcBorders>
            <w:shd w:val="clear" w:color="auto" w:fill="auto"/>
            <w:noWrap/>
          </w:tcPr>
          <w:p w14:paraId="11D50BBE" w14:textId="77777777" w:rsidR="0033268F" w:rsidRPr="0099608C" w:rsidRDefault="0033268F" w:rsidP="00672641">
            <w:pPr>
              <w:pStyle w:val="TableCell2-0Center"/>
              <w:rPr>
                <w:rStyle w:val="ChSmallCaps"/>
              </w:rPr>
            </w:pPr>
            <w:r w:rsidRPr="0099608C">
              <w:rPr>
                <w:rStyle w:val="ChSmallCaps"/>
              </w:rPr>
              <w:t>low</w:t>
            </w:r>
          </w:p>
        </w:tc>
        <w:tc>
          <w:tcPr>
            <w:tcW w:w="737" w:type="dxa"/>
            <w:gridSpan w:val="2"/>
            <w:tcBorders>
              <w:top w:val="single" w:sz="4" w:space="0" w:color="auto"/>
              <w:left w:val="single" w:sz="4" w:space="0" w:color="auto"/>
              <w:bottom w:val="nil"/>
            </w:tcBorders>
            <w:shd w:val="clear" w:color="auto" w:fill="auto"/>
            <w:noWrap/>
          </w:tcPr>
          <w:p w14:paraId="3530261C" w14:textId="77777777" w:rsidR="0033268F" w:rsidRPr="0099608C" w:rsidRDefault="0033268F" w:rsidP="0033268F">
            <w:pPr>
              <w:pStyle w:val="TableCell2-0Center"/>
              <w:rPr>
                <w:rStyle w:val="ChSmallCaps"/>
              </w:rPr>
            </w:pPr>
            <w:r>
              <w:rPr>
                <w:rStyle w:val="ChSmallCaps"/>
              </w:rPr>
              <w:t>+stat</w:t>
            </w:r>
          </w:p>
        </w:tc>
        <w:tc>
          <w:tcPr>
            <w:tcW w:w="737" w:type="dxa"/>
            <w:tcBorders>
              <w:top w:val="single" w:sz="4" w:space="0" w:color="auto"/>
              <w:bottom w:val="nil"/>
            </w:tcBorders>
            <w:shd w:val="clear" w:color="auto" w:fill="auto"/>
            <w:noWrap/>
          </w:tcPr>
          <w:p w14:paraId="1332BF7D" w14:textId="77777777" w:rsidR="0033268F" w:rsidRPr="009E4EAE" w:rsidRDefault="00DF62C5" w:rsidP="0033268F">
            <w:pPr>
              <w:pStyle w:val="TableCell2-0Center"/>
              <w:rPr>
                <w:rStyle w:val="ChSmallCaps"/>
              </w:rPr>
            </w:pPr>
            <w:r w:rsidRPr="00DF62C5">
              <w:rPr>
                <w:rStyle w:val="ChSmallCaps"/>
              </w:rPr>
              <w:t>­stat</w:t>
            </w:r>
          </w:p>
        </w:tc>
        <w:tc>
          <w:tcPr>
            <w:tcW w:w="773" w:type="dxa"/>
            <w:tcBorders>
              <w:top w:val="single" w:sz="4" w:space="0" w:color="auto"/>
              <w:bottom w:val="nil"/>
              <w:right w:val="single" w:sz="4" w:space="0" w:color="auto"/>
            </w:tcBorders>
            <w:shd w:val="clear" w:color="auto" w:fill="auto"/>
            <w:noWrap/>
          </w:tcPr>
          <w:p w14:paraId="1CE8E48C" w14:textId="77777777" w:rsidR="0033268F" w:rsidRPr="0099608C" w:rsidRDefault="0033268F" w:rsidP="00672641">
            <w:pPr>
              <w:pStyle w:val="TableCell2-0Center"/>
              <w:rPr>
                <w:rStyle w:val="ChSmallCaps"/>
              </w:rPr>
            </w:pPr>
            <w:r w:rsidRPr="0099608C">
              <w:rPr>
                <w:rStyle w:val="ChSmallCaps"/>
              </w:rPr>
              <w:t>outsd</w:t>
            </w:r>
          </w:p>
        </w:tc>
        <w:tc>
          <w:tcPr>
            <w:tcW w:w="822" w:type="dxa"/>
            <w:tcBorders>
              <w:top w:val="single" w:sz="4" w:space="0" w:color="auto"/>
              <w:left w:val="single" w:sz="4" w:space="0" w:color="auto"/>
              <w:right w:val="nil"/>
            </w:tcBorders>
            <w:shd w:val="clear" w:color="auto" w:fill="auto"/>
            <w:noWrap/>
          </w:tcPr>
          <w:p w14:paraId="2D9482F0" w14:textId="77777777" w:rsidR="0033268F" w:rsidRPr="005151F7" w:rsidRDefault="0033268F" w:rsidP="00672641">
            <w:pPr>
              <w:pStyle w:val="TableCell2-0Center"/>
            </w:pPr>
            <w:r w:rsidRPr="005151F7">
              <w:t>Total</w:t>
            </w:r>
          </w:p>
        </w:tc>
      </w:tr>
      <w:tr w:rsidR="00AC23C4" w:rsidRPr="00E607C7" w14:paraId="1E313652" w14:textId="77777777" w:rsidTr="00811C02">
        <w:trPr>
          <w:gridAfter w:val="1"/>
          <w:wAfter w:w="10" w:type="dxa"/>
        </w:trPr>
        <w:tc>
          <w:tcPr>
            <w:tcW w:w="1014" w:type="dxa"/>
            <w:tcBorders>
              <w:top w:val="nil"/>
              <w:left w:val="nil"/>
              <w:bottom w:val="nil"/>
              <w:right w:val="single" w:sz="4" w:space="0" w:color="auto"/>
            </w:tcBorders>
            <w:shd w:val="clear" w:color="auto" w:fill="auto"/>
            <w:noWrap/>
          </w:tcPr>
          <w:p w14:paraId="2205AF86" w14:textId="77777777" w:rsidR="0033268F" w:rsidRPr="0099608C" w:rsidRDefault="0033268F" w:rsidP="00672641">
            <w:pPr>
              <w:pStyle w:val="TableCell2-0"/>
              <w:rPr>
                <w:rStyle w:val="ChSmallCaps"/>
              </w:rPr>
            </w:pPr>
            <w:r w:rsidRPr="0099608C">
              <w:rPr>
                <w:rStyle w:val="ChSmallCaps"/>
              </w:rPr>
              <w:t>+edc-spk</w:t>
            </w:r>
          </w:p>
        </w:tc>
        <w:tc>
          <w:tcPr>
            <w:tcW w:w="645" w:type="dxa"/>
            <w:tcBorders>
              <w:top w:val="nil"/>
              <w:left w:val="single" w:sz="4" w:space="0" w:color="auto"/>
              <w:bottom w:val="nil"/>
            </w:tcBorders>
            <w:shd w:val="clear" w:color="auto" w:fill="auto"/>
            <w:noWrap/>
          </w:tcPr>
          <w:p w14:paraId="4F2B78E7" w14:textId="77777777" w:rsidR="0033268F" w:rsidRPr="00A21963" w:rsidRDefault="00504BD7" w:rsidP="00AC23C4">
            <w:pPr>
              <w:pStyle w:val="TableCell2-0"/>
              <w:ind w:right="57"/>
              <w:jc w:val="right"/>
            </w:pPr>
            <w:r>
              <w:t>69</w:t>
            </w:r>
          </w:p>
        </w:tc>
        <w:tc>
          <w:tcPr>
            <w:tcW w:w="650" w:type="dxa"/>
            <w:tcBorders>
              <w:top w:val="nil"/>
              <w:bottom w:val="nil"/>
            </w:tcBorders>
            <w:shd w:val="clear" w:color="auto" w:fill="auto"/>
            <w:noWrap/>
          </w:tcPr>
          <w:p w14:paraId="51CA0BDC" w14:textId="77777777" w:rsidR="0033268F" w:rsidRPr="00A21963" w:rsidRDefault="00504BD7" w:rsidP="00AC23C4">
            <w:pPr>
              <w:pStyle w:val="TableCell2-0"/>
              <w:ind w:right="57"/>
              <w:jc w:val="right"/>
            </w:pPr>
            <w:r>
              <w:t>112</w:t>
            </w:r>
          </w:p>
        </w:tc>
        <w:tc>
          <w:tcPr>
            <w:tcW w:w="651" w:type="dxa"/>
            <w:tcBorders>
              <w:top w:val="nil"/>
              <w:bottom w:val="nil"/>
            </w:tcBorders>
            <w:shd w:val="clear" w:color="auto" w:fill="auto"/>
            <w:noWrap/>
          </w:tcPr>
          <w:p w14:paraId="4F35DDDF" w14:textId="77777777" w:rsidR="0033268F" w:rsidRPr="00A21963" w:rsidRDefault="00504BD7" w:rsidP="00AC23C4">
            <w:pPr>
              <w:pStyle w:val="TableCell2-0"/>
              <w:ind w:right="57"/>
              <w:jc w:val="right"/>
            </w:pPr>
            <w:r>
              <w:t>46</w:t>
            </w:r>
          </w:p>
        </w:tc>
        <w:tc>
          <w:tcPr>
            <w:tcW w:w="652" w:type="dxa"/>
            <w:tcBorders>
              <w:top w:val="nil"/>
              <w:bottom w:val="nil"/>
              <w:right w:val="single" w:sz="4" w:space="0" w:color="auto"/>
            </w:tcBorders>
            <w:shd w:val="clear" w:color="auto" w:fill="auto"/>
            <w:noWrap/>
          </w:tcPr>
          <w:p w14:paraId="608DA3E1" w14:textId="77777777" w:rsidR="0033268F" w:rsidRPr="00A21963" w:rsidRDefault="00504BD7" w:rsidP="00AC23C4">
            <w:pPr>
              <w:pStyle w:val="TableCell2-0"/>
              <w:ind w:right="57"/>
              <w:jc w:val="right"/>
            </w:pPr>
            <w:r>
              <w:t>97</w:t>
            </w:r>
          </w:p>
        </w:tc>
        <w:tc>
          <w:tcPr>
            <w:tcW w:w="737" w:type="dxa"/>
            <w:gridSpan w:val="2"/>
            <w:tcBorders>
              <w:top w:val="nil"/>
              <w:left w:val="single" w:sz="4" w:space="0" w:color="auto"/>
              <w:bottom w:val="nil"/>
            </w:tcBorders>
            <w:shd w:val="clear" w:color="auto" w:fill="auto"/>
            <w:noWrap/>
          </w:tcPr>
          <w:p w14:paraId="34D4CFD9" w14:textId="77777777" w:rsidR="0033268F" w:rsidRPr="00A21963" w:rsidRDefault="0033268F" w:rsidP="00AC23C4">
            <w:pPr>
              <w:pStyle w:val="TableCell2-0"/>
              <w:ind w:right="57"/>
              <w:jc w:val="right"/>
            </w:pPr>
            <w:r w:rsidRPr="00A21963">
              <w:t>---</w:t>
            </w:r>
          </w:p>
        </w:tc>
        <w:tc>
          <w:tcPr>
            <w:tcW w:w="737" w:type="dxa"/>
            <w:tcBorders>
              <w:top w:val="nil"/>
              <w:bottom w:val="nil"/>
            </w:tcBorders>
            <w:shd w:val="clear" w:color="auto" w:fill="auto"/>
            <w:noWrap/>
          </w:tcPr>
          <w:p w14:paraId="63367AE4" w14:textId="77777777" w:rsidR="0033268F" w:rsidRPr="003117F4" w:rsidRDefault="0033268F" w:rsidP="00AC23C4">
            <w:pPr>
              <w:pStyle w:val="TableCell2-0"/>
              <w:ind w:right="57"/>
              <w:jc w:val="right"/>
            </w:pPr>
            <w:r>
              <w:t>---</w:t>
            </w:r>
          </w:p>
        </w:tc>
        <w:tc>
          <w:tcPr>
            <w:tcW w:w="773" w:type="dxa"/>
            <w:tcBorders>
              <w:top w:val="nil"/>
              <w:bottom w:val="nil"/>
              <w:right w:val="single" w:sz="4" w:space="0" w:color="auto"/>
            </w:tcBorders>
            <w:shd w:val="clear" w:color="auto" w:fill="auto"/>
            <w:noWrap/>
          </w:tcPr>
          <w:p w14:paraId="3C156C79" w14:textId="77777777" w:rsidR="0033268F" w:rsidRPr="003117F4" w:rsidRDefault="00504BD7" w:rsidP="00AC23C4">
            <w:pPr>
              <w:pStyle w:val="TableCell2-0"/>
              <w:ind w:right="57"/>
              <w:jc w:val="right"/>
            </w:pPr>
            <w:r>
              <w:t>116</w:t>
            </w:r>
          </w:p>
        </w:tc>
        <w:tc>
          <w:tcPr>
            <w:tcW w:w="822" w:type="dxa"/>
            <w:tcBorders>
              <w:left w:val="single" w:sz="4" w:space="0" w:color="auto"/>
              <w:bottom w:val="nil"/>
              <w:right w:val="nil"/>
            </w:tcBorders>
            <w:shd w:val="clear" w:color="auto" w:fill="auto"/>
            <w:noWrap/>
          </w:tcPr>
          <w:p w14:paraId="1CEF2A29" w14:textId="77777777" w:rsidR="0033268F" w:rsidRPr="00A21963" w:rsidRDefault="00504BD7" w:rsidP="00AC23C4">
            <w:pPr>
              <w:pStyle w:val="TableCell2-0"/>
              <w:ind w:right="57"/>
              <w:jc w:val="right"/>
            </w:pPr>
            <w:r>
              <w:t>440</w:t>
            </w:r>
          </w:p>
        </w:tc>
      </w:tr>
      <w:tr w:rsidR="00AC23C4" w:rsidRPr="00E607C7" w14:paraId="051CB840" w14:textId="77777777" w:rsidTr="00811C02">
        <w:trPr>
          <w:gridAfter w:val="1"/>
          <w:wAfter w:w="10" w:type="dxa"/>
        </w:trPr>
        <w:tc>
          <w:tcPr>
            <w:tcW w:w="1014" w:type="dxa"/>
            <w:tcBorders>
              <w:top w:val="nil"/>
              <w:left w:val="nil"/>
              <w:bottom w:val="dashed" w:sz="4" w:space="0" w:color="auto"/>
              <w:right w:val="single" w:sz="4" w:space="0" w:color="auto"/>
            </w:tcBorders>
            <w:shd w:val="clear" w:color="auto" w:fill="auto"/>
            <w:noWrap/>
          </w:tcPr>
          <w:p w14:paraId="60FDAFF1" w14:textId="77777777" w:rsidR="0033268F" w:rsidRPr="0099608C" w:rsidRDefault="001345FF" w:rsidP="00672641">
            <w:pPr>
              <w:pStyle w:val="TableCell0-2"/>
              <w:rPr>
                <w:rStyle w:val="ChSmallCaps"/>
              </w:rPr>
            </w:pPr>
            <w:r w:rsidRPr="00DF62C5">
              <w:rPr>
                <w:rStyle w:val="ChSmallCaps"/>
              </w:rPr>
              <w:t>­</w:t>
            </w:r>
            <w:r>
              <w:rPr>
                <w:rStyle w:val="ChSmallCaps"/>
              </w:rPr>
              <w:t>edc</w:t>
            </w:r>
            <w:r w:rsidRPr="0099608C">
              <w:rPr>
                <w:rStyle w:val="ChSmallCaps"/>
              </w:rPr>
              <w:t>-spk</w:t>
            </w:r>
          </w:p>
        </w:tc>
        <w:tc>
          <w:tcPr>
            <w:tcW w:w="645" w:type="dxa"/>
            <w:tcBorders>
              <w:top w:val="nil"/>
              <w:left w:val="single" w:sz="4" w:space="0" w:color="auto"/>
              <w:bottom w:val="dashed" w:sz="4" w:space="0" w:color="auto"/>
            </w:tcBorders>
            <w:shd w:val="clear" w:color="auto" w:fill="auto"/>
            <w:noWrap/>
          </w:tcPr>
          <w:p w14:paraId="7F53ADAD" w14:textId="77777777" w:rsidR="0033268F" w:rsidRPr="00A21963" w:rsidRDefault="00504BD7" w:rsidP="00AC23C4">
            <w:pPr>
              <w:pStyle w:val="TableCell0-2"/>
              <w:ind w:right="57"/>
              <w:jc w:val="right"/>
            </w:pPr>
            <w:r>
              <w:t>27</w:t>
            </w:r>
          </w:p>
        </w:tc>
        <w:tc>
          <w:tcPr>
            <w:tcW w:w="650" w:type="dxa"/>
            <w:tcBorders>
              <w:top w:val="nil"/>
              <w:bottom w:val="dashed" w:sz="4" w:space="0" w:color="auto"/>
            </w:tcBorders>
            <w:shd w:val="clear" w:color="auto" w:fill="auto"/>
            <w:noWrap/>
          </w:tcPr>
          <w:p w14:paraId="483AD316" w14:textId="77777777" w:rsidR="0033268F" w:rsidRPr="00A21963" w:rsidRDefault="00504BD7" w:rsidP="00AC23C4">
            <w:pPr>
              <w:pStyle w:val="TableCell0-2"/>
              <w:ind w:right="57"/>
              <w:jc w:val="right"/>
            </w:pPr>
            <w:r>
              <w:t>40</w:t>
            </w:r>
          </w:p>
        </w:tc>
        <w:tc>
          <w:tcPr>
            <w:tcW w:w="651" w:type="dxa"/>
            <w:tcBorders>
              <w:top w:val="nil"/>
              <w:bottom w:val="dashed" w:sz="4" w:space="0" w:color="auto"/>
            </w:tcBorders>
            <w:shd w:val="clear" w:color="auto" w:fill="auto"/>
            <w:noWrap/>
          </w:tcPr>
          <w:p w14:paraId="13C0DBF8" w14:textId="77777777" w:rsidR="0033268F" w:rsidRPr="00A21963" w:rsidRDefault="00504BD7" w:rsidP="00AC23C4">
            <w:pPr>
              <w:pStyle w:val="TableCell0-2"/>
              <w:ind w:right="57"/>
              <w:jc w:val="right"/>
            </w:pPr>
            <w:r>
              <w:t>55</w:t>
            </w:r>
          </w:p>
        </w:tc>
        <w:tc>
          <w:tcPr>
            <w:tcW w:w="652" w:type="dxa"/>
            <w:tcBorders>
              <w:top w:val="nil"/>
              <w:bottom w:val="dashed" w:sz="4" w:space="0" w:color="auto"/>
              <w:right w:val="single" w:sz="4" w:space="0" w:color="auto"/>
            </w:tcBorders>
            <w:shd w:val="clear" w:color="auto" w:fill="auto"/>
            <w:noWrap/>
          </w:tcPr>
          <w:p w14:paraId="68C37EED" w14:textId="77777777" w:rsidR="0033268F" w:rsidRPr="00A21963" w:rsidRDefault="0033268F" w:rsidP="00AC23C4">
            <w:pPr>
              <w:pStyle w:val="TableCell0-2"/>
              <w:ind w:right="57"/>
              <w:jc w:val="right"/>
            </w:pPr>
            <w:r w:rsidRPr="00A21963">
              <w:t>---</w:t>
            </w:r>
          </w:p>
        </w:tc>
        <w:tc>
          <w:tcPr>
            <w:tcW w:w="737" w:type="dxa"/>
            <w:gridSpan w:val="2"/>
            <w:tcBorders>
              <w:top w:val="nil"/>
              <w:left w:val="single" w:sz="4" w:space="0" w:color="auto"/>
              <w:bottom w:val="dashed" w:sz="4" w:space="0" w:color="auto"/>
            </w:tcBorders>
            <w:shd w:val="clear" w:color="auto" w:fill="auto"/>
            <w:noWrap/>
          </w:tcPr>
          <w:p w14:paraId="2EE92F07" w14:textId="77777777" w:rsidR="0033268F" w:rsidRPr="00A21963" w:rsidRDefault="00504BD7" w:rsidP="00AC23C4">
            <w:pPr>
              <w:pStyle w:val="TableCell0-2"/>
              <w:ind w:right="57"/>
              <w:jc w:val="right"/>
            </w:pPr>
            <w:r>
              <w:t>76</w:t>
            </w:r>
          </w:p>
        </w:tc>
        <w:tc>
          <w:tcPr>
            <w:tcW w:w="737" w:type="dxa"/>
            <w:tcBorders>
              <w:top w:val="nil"/>
              <w:bottom w:val="dashed" w:sz="4" w:space="0" w:color="auto"/>
            </w:tcBorders>
            <w:shd w:val="clear" w:color="auto" w:fill="auto"/>
            <w:noWrap/>
          </w:tcPr>
          <w:p w14:paraId="42BDECB8" w14:textId="77777777" w:rsidR="0033268F" w:rsidRPr="00A21963" w:rsidRDefault="00504BD7" w:rsidP="00AC23C4">
            <w:pPr>
              <w:pStyle w:val="TableCell0-2"/>
              <w:ind w:right="57"/>
              <w:jc w:val="right"/>
              <w:rPr>
                <w:rStyle w:val="ChBold"/>
              </w:rPr>
            </w:pPr>
            <w:r>
              <w:rPr>
                <w:rStyle w:val="ChBold"/>
              </w:rPr>
              <w:t>55</w:t>
            </w:r>
          </w:p>
        </w:tc>
        <w:tc>
          <w:tcPr>
            <w:tcW w:w="773" w:type="dxa"/>
            <w:tcBorders>
              <w:top w:val="nil"/>
              <w:bottom w:val="dashed" w:sz="4" w:space="0" w:color="auto"/>
              <w:right w:val="single" w:sz="4" w:space="0" w:color="auto"/>
            </w:tcBorders>
            <w:shd w:val="clear" w:color="auto" w:fill="auto"/>
            <w:noWrap/>
          </w:tcPr>
          <w:p w14:paraId="0B2F2C22" w14:textId="77777777" w:rsidR="0033268F" w:rsidRPr="00A21963" w:rsidRDefault="00504BD7" w:rsidP="00AC23C4">
            <w:pPr>
              <w:pStyle w:val="TableCell0-2"/>
              <w:ind w:right="57"/>
              <w:jc w:val="right"/>
            </w:pPr>
            <w:r>
              <w:t>46</w:t>
            </w:r>
          </w:p>
        </w:tc>
        <w:tc>
          <w:tcPr>
            <w:tcW w:w="822" w:type="dxa"/>
            <w:tcBorders>
              <w:top w:val="nil"/>
              <w:left w:val="single" w:sz="4" w:space="0" w:color="auto"/>
              <w:bottom w:val="dashed" w:sz="4" w:space="0" w:color="auto"/>
              <w:right w:val="nil"/>
            </w:tcBorders>
            <w:shd w:val="clear" w:color="auto" w:fill="auto"/>
            <w:noWrap/>
          </w:tcPr>
          <w:p w14:paraId="2BBCCD4C" w14:textId="77777777" w:rsidR="0033268F" w:rsidRPr="00A21963" w:rsidRDefault="00504BD7" w:rsidP="00AC23C4">
            <w:pPr>
              <w:pStyle w:val="TableCell0-2"/>
              <w:ind w:right="57"/>
              <w:jc w:val="right"/>
            </w:pPr>
            <w:r>
              <w:t>299</w:t>
            </w:r>
          </w:p>
        </w:tc>
      </w:tr>
      <w:tr w:rsidR="00AC23C4" w:rsidRPr="00E607C7" w14:paraId="235E4DF3" w14:textId="77777777" w:rsidTr="00811C02">
        <w:trPr>
          <w:gridAfter w:val="1"/>
          <w:wAfter w:w="10" w:type="dxa"/>
        </w:trPr>
        <w:tc>
          <w:tcPr>
            <w:tcW w:w="1014" w:type="dxa"/>
            <w:tcBorders>
              <w:top w:val="dashed" w:sz="4" w:space="0" w:color="auto"/>
              <w:left w:val="nil"/>
              <w:bottom w:val="single" w:sz="4" w:space="0" w:color="auto"/>
              <w:right w:val="single" w:sz="4" w:space="0" w:color="auto"/>
            </w:tcBorders>
            <w:shd w:val="clear" w:color="auto" w:fill="auto"/>
            <w:noWrap/>
          </w:tcPr>
          <w:p w14:paraId="39D52859" w14:textId="77777777" w:rsidR="0033268F" w:rsidRPr="00250999" w:rsidRDefault="0033268F" w:rsidP="00672641">
            <w:pPr>
              <w:pStyle w:val="TableCell2-2Break"/>
              <w:rPr>
                <w:rStyle w:val="ChBold"/>
              </w:rPr>
            </w:pPr>
            <w:r w:rsidRPr="00250999">
              <w:rPr>
                <w:rStyle w:val="ChBold"/>
              </w:rPr>
              <w:t>Total</w:t>
            </w:r>
          </w:p>
        </w:tc>
        <w:tc>
          <w:tcPr>
            <w:tcW w:w="645" w:type="dxa"/>
            <w:tcBorders>
              <w:top w:val="dashed" w:sz="4" w:space="0" w:color="auto"/>
              <w:left w:val="single" w:sz="4" w:space="0" w:color="auto"/>
              <w:bottom w:val="single" w:sz="4" w:space="0" w:color="auto"/>
            </w:tcBorders>
            <w:shd w:val="clear" w:color="auto" w:fill="auto"/>
            <w:noWrap/>
          </w:tcPr>
          <w:p w14:paraId="4179A18B" w14:textId="77777777" w:rsidR="0033268F" w:rsidRPr="00A21963" w:rsidRDefault="00504BD7" w:rsidP="00AC23C4">
            <w:pPr>
              <w:pStyle w:val="TableCell2-2Break"/>
              <w:keepNext/>
              <w:ind w:right="57"/>
              <w:jc w:val="right"/>
            </w:pPr>
            <w:r>
              <w:t>96</w:t>
            </w:r>
          </w:p>
        </w:tc>
        <w:tc>
          <w:tcPr>
            <w:tcW w:w="650" w:type="dxa"/>
            <w:tcBorders>
              <w:top w:val="dashed" w:sz="4" w:space="0" w:color="auto"/>
              <w:bottom w:val="single" w:sz="4" w:space="0" w:color="auto"/>
            </w:tcBorders>
            <w:shd w:val="clear" w:color="auto" w:fill="auto"/>
            <w:noWrap/>
          </w:tcPr>
          <w:p w14:paraId="723728B6" w14:textId="77777777" w:rsidR="0033268F" w:rsidRPr="00A21963" w:rsidRDefault="00504BD7" w:rsidP="00AC23C4">
            <w:pPr>
              <w:pStyle w:val="TableCell2-2Break"/>
              <w:keepNext/>
              <w:ind w:right="57"/>
              <w:jc w:val="right"/>
            </w:pPr>
            <w:r>
              <w:t>152</w:t>
            </w:r>
          </w:p>
        </w:tc>
        <w:tc>
          <w:tcPr>
            <w:tcW w:w="651" w:type="dxa"/>
            <w:tcBorders>
              <w:top w:val="dashed" w:sz="4" w:space="0" w:color="auto"/>
              <w:bottom w:val="single" w:sz="4" w:space="0" w:color="auto"/>
            </w:tcBorders>
            <w:shd w:val="clear" w:color="auto" w:fill="auto"/>
            <w:noWrap/>
          </w:tcPr>
          <w:p w14:paraId="4921B871" w14:textId="77777777" w:rsidR="0033268F" w:rsidRPr="00A21963" w:rsidRDefault="00504BD7" w:rsidP="00AC23C4">
            <w:pPr>
              <w:pStyle w:val="TableCell2-2Break"/>
              <w:keepNext/>
              <w:ind w:right="57"/>
              <w:jc w:val="right"/>
            </w:pPr>
            <w:r>
              <w:t>101</w:t>
            </w:r>
          </w:p>
        </w:tc>
        <w:tc>
          <w:tcPr>
            <w:tcW w:w="652" w:type="dxa"/>
            <w:tcBorders>
              <w:top w:val="dashed" w:sz="4" w:space="0" w:color="auto"/>
              <w:bottom w:val="single" w:sz="4" w:space="0" w:color="auto"/>
              <w:right w:val="single" w:sz="4" w:space="0" w:color="auto"/>
            </w:tcBorders>
            <w:shd w:val="clear" w:color="auto" w:fill="auto"/>
            <w:noWrap/>
          </w:tcPr>
          <w:p w14:paraId="2DAD974D" w14:textId="77777777" w:rsidR="0033268F" w:rsidRPr="00A21963" w:rsidRDefault="00504BD7" w:rsidP="00AC23C4">
            <w:pPr>
              <w:pStyle w:val="TableCell2-2Break"/>
              <w:keepNext/>
              <w:ind w:right="57"/>
              <w:jc w:val="right"/>
            </w:pPr>
            <w:r>
              <w:t>97</w:t>
            </w:r>
          </w:p>
        </w:tc>
        <w:tc>
          <w:tcPr>
            <w:tcW w:w="737" w:type="dxa"/>
            <w:gridSpan w:val="2"/>
            <w:tcBorders>
              <w:top w:val="dashed" w:sz="4" w:space="0" w:color="auto"/>
              <w:left w:val="single" w:sz="4" w:space="0" w:color="auto"/>
              <w:bottom w:val="single" w:sz="4" w:space="0" w:color="auto"/>
            </w:tcBorders>
            <w:shd w:val="clear" w:color="auto" w:fill="auto"/>
            <w:noWrap/>
          </w:tcPr>
          <w:p w14:paraId="77922D0D" w14:textId="77777777" w:rsidR="0033268F" w:rsidRPr="00A21963" w:rsidRDefault="00504BD7" w:rsidP="00AC23C4">
            <w:pPr>
              <w:pStyle w:val="TableCell2-2Break"/>
              <w:keepNext/>
              <w:ind w:right="57"/>
              <w:jc w:val="right"/>
            </w:pPr>
            <w:r>
              <w:t>76</w:t>
            </w:r>
          </w:p>
        </w:tc>
        <w:tc>
          <w:tcPr>
            <w:tcW w:w="737" w:type="dxa"/>
            <w:tcBorders>
              <w:top w:val="dashed" w:sz="4" w:space="0" w:color="auto"/>
              <w:bottom w:val="single" w:sz="4" w:space="0" w:color="auto"/>
            </w:tcBorders>
            <w:shd w:val="clear" w:color="auto" w:fill="auto"/>
            <w:noWrap/>
          </w:tcPr>
          <w:p w14:paraId="3DD741E3" w14:textId="77777777" w:rsidR="0033268F" w:rsidRPr="00A21963" w:rsidRDefault="00504BD7" w:rsidP="00AC23C4">
            <w:pPr>
              <w:pStyle w:val="TableCell2-2Break"/>
              <w:keepNext/>
              <w:ind w:right="57"/>
              <w:jc w:val="right"/>
              <w:rPr>
                <w:rStyle w:val="ChBold"/>
              </w:rPr>
            </w:pPr>
            <w:r>
              <w:rPr>
                <w:rStyle w:val="ChBold"/>
              </w:rPr>
              <w:t>55</w:t>
            </w:r>
          </w:p>
        </w:tc>
        <w:tc>
          <w:tcPr>
            <w:tcW w:w="773" w:type="dxa"/>
            <w:tcBorders>
              <w:top w:val="dashed" w:sz="4" w:space="0" w:color="auto"/>
              <w:bottom w:val="single" w:sz="4" w:space="0" w:color="auto"/>
              <w:right w:val="single" w:sz="4" w:space="0" w:color="auto"/>
            </w:tcBorders>
            <w:shd w:val="clear" w:color="auto" w:fill="auto"/>
            <w:noWrap/>
          </w:tcPr>
          <w:p w14:paraId="0607662E" w14:textId="77777777" w:rsidR="0033268F" w:rsidRPr="00A21963" w:rsidRDefault="00504BD7" w:rsidP="00AC23C4">
            <w:pPr>
              <w:pStyle w:val="TableCell2-2Break"/>
              <w:keepNext/>
              <w:ind w:right="57"/>
              <w:jc w:val="right"/>
            </w:pPr>
            <w:r>
              <w:t>162</w:t>
            </w:r>
          </w:p>
        </w:tc>
        <w:tc>
          <w:tcPr>
            <w:tcW w:w="822" w:type="dxa"/>
            <w:tcBorders>
              <w:top w:val="dashed" w:sz="4" w:space="0" w:color="auto"/>
              <w:left w:val="single" w:sz="4" w:space="0" w:color="auto"/>
              <w:bottom w:val="single" w:sz="4" w:space="0" w:color="auto"/>
              <w:right w:val="nil"/>
            </w:tcBorders>
            <w:shd w:val="clear" w:color="auto" w:fill="auto"/>
            <w:noWrap/>
          </w:tcPr>
          <w:p w14:paraId="64E7957A" w14:textId="77777777" w:rsidR="0033268F" w:rsidRPr="0058202C" w:rsidRDefault="00504BD7" w:rsidP="00AC23C4">
            <w:pPr>
              <w:pStyle w:val="TableCell2-2Break"/>
              <w:keepNext/>
              <w:ind w:right="57"/>
              <w:jc w:val="right"/>
              <w:rPr>
                <w:rStyle w:val="ChBold"/>
              </w:rPr>
            </w:pPr>
            <w:r>
              <w:rPr>
                <w:rStyle w:val="ChBold"/>
              </w:rPr>
              <w:t>739</w:t>
            </w:r>
          </w:p>
        </w:tc>
      </w:tr>
    </w:tbl>
    <w:p w14:paraId="73E13AF1" w14:textId="77777777" w:rsidR="007423A8" w:rsidRDefault="00BC2197" w:rsidP="00F3646F">
      <w:pPr>
        <w:pStyle w:val="Figure"/>
      </w:pPr>
      <w:r>
        <w:rPr>
          <w:noProof/>
          <w:lang w:eastAsia="en-US"/>
        </w:rPr>
        <w:lastRenderedPageBreak/>
        <w:drawing>
          <wp:inline distT="0" distB="0" distL="0" distR="0" wp14:anchorId="7F8382A3" wp14:editId="7337A072">
            <wp:extent cx="4319905" cy="2279650"/>
            <wp:effectExtent l="0" t="0" r="4445" b="635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19905" cy="2279650"/>
                    </a:xfrm>
                    <a:prstGeom prst="rect">
                      <a:avLst/>
                    </a:prstGeom>
                    <a:noFill/>
                  </pic:spPr>
                </pic:pic>
              </a:graphicData>
            </a:graphic>
          </wp:inline>
        </w:drawing>
      </w:r>
    </w:p>
    <w:p w14:paraId="229F1D53" w14:textId="77777777" w:rsidR="008645D7" w:rsidRDefault="008645D7" w:rsidP="008645D7">
      <w:pPr>
        <w:pStyle w:val="CapFigure"/>
      </w:pPr>
      <w:bookmarkStart w:id="1527" w:name="_Ref417129343"/>
      <w:r>
        <w:t xml:space="preserve">Figure </w:t>
      </w:r>
      <w:fldSimple w:instr=" STYLEREF 1 \s ">
        <w:r w:rsidR="00154D81">
          <w:rPr>
            <w:noProof/>
            <w:cs/>
          </w:rPr>
          <w:t>‎</w:t>
        </w:r>
        <w:r w:rsidR="00154D81">
          <w:rPr>
            <w:noProof/>
          </w:rPr>
          <w:t>3</w:t>
        </w:r>
      </w:fldSimple>
      <w:r w:rsidR="00C17373">
        <w:t>.</w:t>
      </w:r>
      <w:fldSimple w:instr=" SEQ Figure \* ARABIC \s 1 ">
        <w:r w:rsidR="00154D81">
          <w:rPr>
            <w:noProof/>
          </w:rPr>
          <w:t>4</w:t>
        </w:r>
      </w:fldSimple>
      <w:bookmarkEnd w:id="1527"/>
      <w:r>
        <w:t>:</w:t>
      </w:r>
      <w:r>
        <w:tab/>
      </w:r>
      <w:r>
        <w:rPr>
          <w:szCs w:val="19"/>
        </w:rPr>
        <w:t>Token frequencies for lexemes</w:t>
      </w:r>
      <w:r w:rsidRPr="0090507A">
        <w:t xml:space="preserve"> </w:t>
      </w:r>
      <w:r>
        <w:t xml:space="preserve">affixed with </w:t>
      </w:r>
      <w:r w:rsidRPr="009A4F2E">
        <w:rPr>
          <w:rStyle w:val="ChSmallCapsItalBold"/>
        </w:rPr>
        <w:t>ber­</w:t>
      </w:r>
      <w:r w:rsidRPr="004B79EE">
        <w:t xml:space="preserve">, </w:t>
      </w:r>
      <w:r w:rsidRPr="009106F2">
        <w:rPr>
          <w:rStyle w:val="ChItalBold"/>
        </w:rPr>
        <w:t>­nya</w:t>
      </w:r>
      <w:r w:rsidRPr="00973D0C">
        <w:t>,</w:t>
      </w:r>
      <w:r>
        <w:t xml:space="preserve"> or</w:t>
      </w:r>
      <w:r w:rsidRPr="00973D0C">
        <w:t xml:space="preserve"> </w:t>
      </w:r>
      <w:r w:rsidRPr="0090507A">
        <w:rPr>
          <w:rStyle w:val="ChItalBold"/>
          <w:szCs w:val="19"/>
        </w:rPr>
        <w:t>ke</w:t>
      </w:r>
      <w:r w:rsidRPr="00F15632">
        <w:rPr>
          <w:rStyle w:val="ChItalBold"/>
        </w:rPr>
        <w:t>­</w:t>
      </w:r>
      <w:r w:rsidRPr="00962F1E">
        <w:t>/</w:t>
      </w:r>
      <w:r w:rsidRPr="00F15632">
        <w:rPr>
          <w:rStyle w:val="ChItalBold"/>
        </w:rPr>
        <w:t>­</w:t>
      </w:r>
      <w:r w:rsidRPr="0090507A">
        <w:rPr>
          <w:rStyle w:val="ChItalBold"/>
          <w:szCs w:val="19"/>
        </w:rPr>
        <w:t>an</w:t>
      </w:r>
      <w:r>
        <w:rPr>
          <w:rStyle w:val="ChItalBold"/>
          <w:szCs w:val="19"/>
        </w:rPr>
        <w:t>g</w:t>
      </w:r>
      <w:r w:rsidRPr="00497728">
        <w:t xml:space="preserve"> </w:t>
      </w:r>
      <w:r>
        <w:t>by speakers, topics, and interlocutors</w:t>
      </w:r>
    </w:p>
    <w:p w14:paraId="4D34B0AC" w14:textId="77777777" w:rsidR="007423A8" w:rsidRPr="00892A40" w:rsidRDefault="007423A8" w:rsidP="007423A8">
      <w:pPr>
        <w:pStyle w:val="Body0000after05before"/>
      </w:pPr>
      <w:r w:rsidRPr="00892A40">
        <w:t xml:space="preserve">The data presented in </w:t>
      </w:r>
      <w:r w:rsidRPr="00892A40">
        <w:fldChar w:fldCharType="begin"/>
      </w:r>
      <w:r w:rsidRPr="00892A40">
        <w:instrText xml:space="preserve"> REF _Ref341105945 \h  \* MERGEFORMAT </w:instrText>
      </w:r>
      <w:r w:rsidRPr="00892A40">
        <w:fldChar w:fldCharType="separate"/>
      </w:r>
      <w:r w:rsidR="00154D81" w:rsidRPr="0090507A">
        <w:rPr>
          <w:szCs w:val="19"/>
        </w:rPr>
        <w:t xml:space="preserve">Table </w:t>
      </w:r>
      <w:r w:rsidR="00154D81">
        <w:rPr>
          <w:noProof/>
          <w:szCs w:val="19"/>
          <w:cs/>
        </w:rPr>
        <w:t>‎</w:t>
      </w:r>
      <w:r w:rsidR="00154D81">
        <w:rPr>
          <w:noProof/>
          <w:szCs w:val="19"/>
        </w:rPr>
        <w:t>3.25</w:t>
      </w:r>
      <w:r w:rsidRPr="00892A40">
        <w:fldChar w:fldCharType="end"/>
      </w:r>
      <w:r w:rsidRPr="00892A40">
        <w:t xml:space="preserve"> and </w:t>
      </w:r>
      <w:r w:rsidR="00FF6B60">
        <w:fldChar w:fldCharType="begin"/>
      </w:r>
      <w:r w:rsidR="00FF6B60">
        <w:instrText xml:space="preserve"> REF _Ref417129343 \h </w:instrText>
      </w:r>
      <w:r w:rsidR="00FF6B60">
        <w:fldChar w:fldCharType="separate"/>
      </w:r>
      <w:r w:rsidR="00154D81">
        <w:t xml:space="preserve">Figure </w:t>
      </w:r>
      <w:r w:rsidR="00154D81">
        <w:rPr>
          <w:noProof/>
          <w:cs/>
        </w:rPr>
        <w:t>‎</w:t>
      </w:r>
      <w:r w:rsidR="00154D81">
        <w:rPr>
          <w:noProof/>
        </w:rPr>
        <w:t>3</w:t>
      </w:r>
      <w:r w:rsidR="00154D81">
        <w:t>.</w:t>
      </w:r>
      <w:r w:rsidR="00154D81">
        <w:rPr>
          <w:noProof/>
        </w:rPr>
        <w:t>4</w:t>
      </w:r>
      <w:r w:rsidR="00FF6B60">
        <w:fldChar w:fldCharType="end"/>
      </w:r>
      <w:r w:rsidR="00FF6B60">
        <w:t xml:space="preserve"> </w:t>
      </w:r>
      <w:r>
        <w:t>show that for the 243</w:t>
      </w:r>
      <w:r w:rsidRPr="00892A40">
        <w:t xml:space="preserve"> a</w:t>
      </w:r>
      <w:r>
        <w:t>ffixed lexemes, most tokens (684</w:t>
      </w:r>
      <w:r w:rsidRPr="00892A40">
        <w:t>/</w:t>
      </w:r>
      <w:r>
        <w:t>739 – 93</w:t>
      </w:r>
      <w:r w:rsidRPr="00892A40">
        <w:t xml:space="preserve">%) can be explained in terms of </w:t>
      </w:r>
      <w:r>
        <w:t>speaker education levels, topics, and/or</w:t>
      </w:r>
      <w:r w:rsidRPr="00892A40">
        <w:t xml:space="preserve"> role-relations between the speakers and their interlocutors</w:t>
      </w:r>
      <w:r w:rsidRPr="00D32413">
        <w:t xml:space="preserve"> </w:t>
      </w:r>
      <w:r w:rsidRPr="00892A40">
        <w:t>(</w:t>
      </w:r>
      <w:r w:rsidRPr="0099608C">
        <w:rPr>
          <w:rStyle w:val="ChSmallCaps"/>
        </w:rPr>
        <w:t>ilct</w:t>
      </w:r>
      <w:r w:rsidRPr="00892A40">
        <w:t>).</w:t>
      </w:r>
    </w:p>
    <w:p w14:paraId="796AA72C" w14:textId="77777777" w:rsidR="007423A8" w:rsidRPr="00892A40" w:rsidRDefault="007423A8" w:rsidP="007423A8">
      <w:pPr>
        <w:pStyle w:val="Body0500after"/>
      </w:pPr>
      <w:r>
        <w:t>Most tokens (440</w:t>
      </w:r>
      <w:r w:rsidRPr="00892A40">
        <w:t>/</w:t>
      </w:r>
      <w:r>
        <w:t>739 – 60</w:t>
      </w:r>
      <w:r w:rsidRPr="00892A40">
        <w:t xml:space="preserve">%) were produced by </w:t>
      </w:r>
      <w:r w:rsidRPr="0099608C">
        <w:rPr>
          <w:rStyle w:val="ChSmallCaps"/>
        </w:rPr>
        <w:t>+edc-spk</w:t>
      </w:r>
      <w:r w:rsidRPr="00892A40">
        <w:t xml:space="preserve">, while </w:t>
      </w:r>
      <w:r>
        <w:t>299</w:t>
      </w:r>
      <w:r w:rsidRPr="00892A40">
        <w:t>/</w:t>
      </w:r>
      <w:r>
        <w:t>739 tokens (40</w:t>
      </w:r>
      <w:r w:rsidRPr="00892A40">
        <w:t xml:space="preserve">%) were produced by </w:t>
      </w:r>
      <w:r w:rsidRPr="00DF62C5">
        <w:rPr>
          <w:rStyle w:val="ChSmallCaps"/>
        </w:rPr>
        <w:t>­</w:t>
      </w:r>
      <w:r>
        <w:rPr>
          <w:rStyle w:val="ChSmallCaps"/>
        </w:rPr>
        <w:t>edc</w:t>
      </w:r>
      <w:r w:rsidRPr="0099608C">
        <w:rPr>
          <w:rStyle w:val="ChSmallCaps"/>
        </w:rPr>
        <w:t>-spk</w:t>
      </w:r>
      <w:r w:rsidRPr="00892A40">
        <w:t>.</w:t>
      </w:r>
    </w:p>
    <w:p w14:paraId="0B9C4A62" w14:textId="77777777" w:rsidR="007423A8" w:rsidRPr="00892A40" w:rsidRDefault="007423A8" w:rsidP="007423A8">
      <w:pPr>
        <w:pStyle w:val="Body0500after"/>
      </w:pPr>
      <w:r w:rsidRPr="00892A40">
        <w:t xml:space="preserve">The </w:t>
      </w:r>
      <w:r w:rsidRPr="0099608C">
        <w:rPr>
          <w:rStyle w:val="ChSmallCaps"/>
        </w:rPr>
        <w:t>+edc-spk</w:t>
      </w:r>
      <w:r w:rsidRPr="00892A40">
        <w:t xml:space="preserve"> produced </w:t>
      </w:r>
      <w:r>
        <w:t xml:space="preserve">about </w:t>
      </w:r>
      <w:r w:rsidRPr="00892A40">
        <w:t>half of their tokens (2</w:t>
      </w:r>
      <w:r>
        <w:t>27</w:t>
      </w:r>
      <w:r w:rsidRPr="00892A40">
        <w:t>/4</w:t>
      </w:r>
      <w:r>
        <w:t>40 – 52</w:t>
      </w:r>
      <w:r w:rsidRPr="00892A40">
        <w:t xml:space="preserve">%) when talking about </w:t>
      </w:r>
      <w:r w:rsidRPr="0099608C">
        <w:rPr>
          <w:rStyle w:val="ChSmallCaps"/>
        </w:rPr>
        <w:t>high</w:t>
      </w:r>
      <w:r w:rsidRPr="00892A40">
        <w:t xml:space="preserve"> topics. </w:t>
      </w:r>
      <w:r>
        <w:t xml:space="preserve">Another 116/440 </w:t>
      </w:r>
      <w:r w:rsidRPr="0099608C">
        <w:rPr>
          <w:rStyle w:val="ChSmallCaps"/>
        </w:rPr>
        <w:t>+edc-spk</w:t>
      </w:r>
      <w:r>
        <w:t xml:space="preserve"> tokens (26%) occurred during conversations with an outsider, namely the author (</w:t>
      </w:r>
      <w:r>
        <w:rPr>
          <w:rStyle w:val="ChSmallCaps"/>
        </w:rPr>
        <w:t>outs</w:t>
      </w:r>
      <w:r>
        <w:t xml:space="preserve">). The remaining 97/440 </w:t>
      </w:r>
      <w:r w:rsidRPr="0099608C">
        <w:rPr>
          <w:rStyle w:val="ChSmallCaps"/>
        </w:rPr>
        <w:t>+edc-spk</w:t>
      </w:r>
      <w:r w:rsidRPr="00892A40">
        <w:t xml:space="preserve"> tokens (</w:t>
      </w:r>
      <w:r>
        <w:t>22</w:t>
      </w:r>
      <w:r w:rsidRPr="00892A40">
        <w:t xml:space="preserve">%) </w:t>
      </w:r>
      <w:r>
        <w:t xml:space="preserve">were produced during conversations with fellow-Papuans about </w:t>
      </w:r>
      <w:r w:rsidRPr="0099608C">
        <w:rPr>
          <w:rStyle w:val="ChSmallCaps"/>
        </w:rPr>
        <w:t>low</w:t>
      </w:r>
      <w:r w:rsidRPr="00892A40">
        <w:t xml:space="preserve"> topics</w:t>
      </w:r>
      <w:r>
        <w:t>.</w:t>
      </w:r>
    </w:p>
    <w:p w14:paraId="05DE4DC6" w14:textId="31BD393F" w:rsidR="007423A8" w:rsidRDefault="007423A8" w:rsidP="007423A8">
      <w:pPr>
        <w:pStyle w:val="Body0515after"/>
      </w:pPr>
      <w:r w:rsidRPr="00892A40">
        <w:t xml:space="preserve">The </w:t>
      </w:r>
      <w:r w:rsidRPr="00DF62C5">
        <w:rPr>
          <w:rStyle w:val="ChSmallCaps"/>
        </w:rPr>
        <w:t>­</w:t>
      </w:r>
      <w:r>
        <w:rPr>
          <w:rStyle w:val="ChSmallCaps"/>
        </w:rPr>
        <w:t>edc</w:t>
      </w:r>
      <w:r w:rsidRPr="0099608C">
        <w:rPr>
          <w:rStyle w:val="ChSmallCaps"/>
        </w:rPr>
        <w:t>-spk</w:t>
      </w:r>
      <w:r w:rsidRPr="00892A40">
        <w:t xml:space="preserve"> produced </w:t>
      </w:r>
      <w:r>
        <w:t>41</w:t>
      </w:r>
      <w:r w:rsidRPr="00892A40">
        <w:t>% of their tokens (122/</w:t>
      </w:r>
      <w:r>
        <w:t>299</w:t>
      </w:r>
      <w:r w:rsidRPr="00892A40">
        <w:t xml:space="preserve">) while discussing </w:t>
      </w:r>
      <w:r w:rsidRPr="0099608C">
        <w:rPr>
          <w:rStyle w:val="ChSmallCaps"/>
        </w:rPr>
        <w:t>high</w:t>
      </w:r>
      <w:r w:rsidRPr="00892A40">
        <w:t xml:space="preserve"> topics. </w:t>
      </w:r>
      <w:r>
        <w:t xml:space="preserve">Another 46/299 </w:t>
      </w:r>
      <w:r w:rsidRPr="00DF62C5">
        <w:rPr>
          <w:rStyle w:val="ChSmallCaps"/>
        </w:rPr>
        <w:t>­</w:t>
      </w:r>
      <w:r>
        <w:rPr>
          <w:rStyle w:val="ChSmallCaps"/>
        </w:rPr>
        <w:t>edc</w:t>
      </w:r>
      <w:r w:rsidRPr="0099608C">
        <w:rPr>
          <w:rStyle w:val="ChSmallCaps"/>
        </w:rPr>
        <w:t>-spk</w:t>
      </w:r>
      <w:r w:rsidRPr="00A71B19">
        <w:t xml:space="preserve"> t</w:t>
      </w:r>
      <w:r>
        <w:t xml:space="preserve">okens (15%) occurred during conversations with the author. The remaining </w:t>
      </w:r>
      <w:r w:rsidRPr="00DF62C5">
        <w:rPr>
          <w:rStyle w:val="ChSmallCaps"/>
        </w:rPr>
        <w:t>­</w:t>
      </w:r>
      <w:r>
        <w:rPr>
          <w:rStyle w:val="ChSmallCaps"/>
        </w:rPr>
        <w:t>edc</w:t>
      </w:r>
      <w:r w:rsidRPr="0099608C">
        <w:rPr>
          <w:rStyle w:val="ChSmallCaps"/>
        </w:rPr>
        <w:t>-spk</w:t>
      </w:r>
      <w:r w:rsidRPr="00FF1812">
        <w:t xml:space="preserve"> t</w:t>
      </w:r>
      <w:r>
        <w:t xml:space="preserve">okens (131/299 – 44%) </w:t>
      </w:r>
      <w:r w:rsidRPr="00892A40">
        <w:t xml:space="preserve">were produced during conversations about </w:t>
      </w:r>
      <w:r w:rsidRPr="0099608C">
        <w:rPr>
          <w:rStyle w:val="ChSmallCaps"/>
        </w:rPr>
        <w:t>low</w:t>
      </w:r>
      <w:r w:rsidRPr="00892A40">
        <w:t xml:space="preserve"> topics. </w:t>
      </w:r>
      <w:r>
        <w:t>Of these</w:t>
      </w:r>
      <w:r w:rsidRPr="00892A40">
        <w:t>, 76</w:t>
      </w:r>
      <w:r>
        <w:t>/299 tokens (25</w:t>
      </w:r>
      <w:r w:rsidRPr="00892A40">
        <w:t xml:space="preserve">%) occurred when </w:t>
      </w:r>
      <w:r w:rsidRPr="00DF62C5">
        <w:rPr>
          <w:rStyle w:val="ChSmallCaps"/>
        </w:rPr>
        <w:t>­</w:t>
      </w:r>
      <w:r>
        <w:rPr>
          <w:rStyle w:val="ChSmallCaps"/>
        </w:rPr>
        <w:t>edc</w:t>
      </w:r>
      <w:r w:rsidRPr="0099608C">
        <w:rPr>
          <w:rStyle w:val="ChSmallCaps"/>
        </w:rPr>
        <w:t>-spk</w:t>
      </w:r>
      <w:r w:rsidRPr="00892A40">
        <w:t xml:space="preserve"> discuss</w:t>
      </w:r>
      <w:r>
        <w:t>ed</w:t>
      </w:r>
      <w:r w:rsidRPr="00892A40">
        <w:t xml:space="preserve"> </w:t>
      </w:r>
      <w:r w:rsidRPr="0099608C">
        <w:rPr>
          <w:rStyle w:val="ChSmallCaps"/>
        </w:rPr>
        <w:t>low</w:t>
      </w:r>
      <w:r w:rsidRPr="00892A40">
        <w:t xml:space="preserve"> topics with </w:t>
      </w:r>
      <w:r w:rsidRPr="0099608C">
        <w:rPr>
          <w:rStyle w:val="ChSmallCaps"/>
        </w:rPr>
        <w:t>+</w:t>
      </w:r>
      <w:r>
        <w:rPr>
          <w:rStyle w:val="ChSmallCaps"/>
        </w:rPr>
        <w:t>stat</w:t>
      </w:r>
      <w:r w:rsidRPr="00892A40">
        <w:t xml:space="preserve"> </w:t>
      </w:r>
      <w:r>
        <w:t>Papuans</w:t>
      </w:r>
      <w:r w:rsidRPr="00892A40">
        <w:t xml:space="preserve">. The remaining </w:t>
      </w:r>
      <w:r>
        <w:t>55</w:t>
      </w:r>
      <w:r w:rsidRPr="00892A40">
        <w:t>/</w:t>
      </w:r>
      <w:r>
        <w:t>299</w:t>
      </w:r>
      <w:r w:rsidRPr="00892A40">
        <w:t xml:space="preserve"> </w:t>
      </w:r>
      <w:r w:rsidRPr="00DF62C5">
        <w:rPr>
          <w:rStyle w:val="ChSmallCaps"/>
        </w:rPr>
        <w:t>­</w:t>
      </w:r>
      <w:r>
        <w:rPr>
          <w:rStyle w:val="ChSmallCaps"/>
        </w:rPr>
        <w:t>edc</w:t>
      </w:r>
      <w:r w:rsidRPr="0099608C">
        <w:rPr>
          <w:rStyle w:val="ChSmallCaps"/>
        </w:rPr>
        <w:t>-spk</w:t>
      </w:r>
      <w:r w:rsidRPr="00892A40">
        <w:t xml:space="preserve"> tokens (</w:t>
      </w:r>
      <w:r>
        <w:t>18</w:t>
      </w:r>
      <w:r w:rsidRPr="00892A40">
        <w:t xml:space="preserve">%) </w:t>
      </w:r>
      <w:r>
        <w:t xml:space="preserve">were produced </w:t>
      </w:r>
      <w:r w:rsidRPr="00892A40">
        <w:t xml:space="preserve">during conversations with </w:t>
      </w:r>
      <w:r w:rsidRPr="00DF62C5">
        <w:rPr>
          <w:rStyle w:val="ChSmallCaps"/>
        </w:rPr>
        <w:t>­</w:t>
      </w:r>
      <w:r>
        <w:rPr>
          <w:rStyle w:val="ChSmallCaps"/>
        </w:rPr>
        <w:t>stat</w:t>
      </w:r>
      <w:r w:rsidRPr="00892A40">
        <w:t xml:space="preserve"> </w:t>
      </w:r>
      <w:r>
        <w:t xml:space="preserve">Papuans, </w:t>
      </w:r>
      <w:r w:rsidRPr="00892A40">
        <w:t xml:space="preserve">and therefore cannot be explained in terms of </w:t>
      </w:r>
      <w:r>
        <w:t>speaker education levels, topics, and/or</w:t>
      </w:r>
      <w:r w:rsidRPr="00892A40">
        <w:t xml:space="preserve"> </w:t>
      </w:r>
      <w:r>
        <w:t>role-relations. This total of 55 tokens refers to 7</w:t>
      </w:r>
      <w:r w:rsidRPr="00892A40">
        <w:t xml:space="preserve">% of the </w:t>
      </w:r>
      <w:r>
        <w:t>739</w:t>
      </w:r>
      <w:r w:rsidRPr="00892A40">
        <w:t xml:space="preserve"> tokens</w:t>
      </w:r>
      <w:r>
        <w:t xml:space="preserve"> attested in the corpus.</w:t>
      </w:r>
      <w:r>
        <w:rPr>
          <w:rStyle w:val="FootnoteReference"/>
        </w:rPr>
        <w:footnoteReference w:id="132"/>
      </w:r>
    </w:p>
    <w:p w14:paraId="3C5A52F0" w14:textId="77777777" w:rsidR="00672641" w:rsidRDefault="00672641" w:rsidP="00672641">
      <w:pPr>
        <w:pStyle w:val="Heading2"/>
        <w:autoSpaceDE w:val="0"/>
        <w:autoSpaceDN w:val="0"/>
        <w:adjustRightInd w:val="0"/>
      </w:pPr>
      <w:bookmarkStart w:id="1528" w:name="_Ref341973806"/>
      <w:bookmarkStart w:id="1529" w:name="_Toc342590038"/>
      <w:bookmarkStart w:id="1530" w:name="_Toc344990357"/>
      <w:bookmarkStart w:id="1531" w:name="_Toc440455547"/>
      <w:bookmarkEnd w:id="1522"/>
      <w:bookmarkEnd w:id="1523"/>
      <w:r w:rsidRPr="0090507A">
        <w:lastRenderedPageBreak/>
        <w:t>Compounding</w:t>
      </w:r>
      <w:bookmarkEnd w:id="1528"/>
      <w:bookmarkEnd w:id="1529"/>
      <w:bookmarkEnd w:id="1530"/>
      <w:bookmarkEnd w:id="1531"/>
    </w:p>
    <w:p w14:paraId="702C88E4" w14:textId="7BEA752E" w:rsidR="00817193" w:rsidRDefault="00DD3210" w:rsidP="00384B4D">
      <w:pPr>
        <w:pStyle w:val="Body0015after"/>
      </w:pPr>
      <w:r w:rsidRPr="0090507A">
        <w:t xml:space="preserve">Compounding </w:t>
      </w:r>
      <w:r w:rsidR="00672641" w:rsidRPr="0090507A">
        <w:t xml:space="preserve">denotes the </w:t>
      </w:r>
      <w:r w:rsidR="00B7093A">
        <w:t>“</w:t>
      </w:r>
      <w:r w:rsidR="00672641" w:rsidRPr="0090507A">
        <w:t>formation of a new lexeme by adjoining two or more lexemes</w:t>
      </w:r>
      <w:r w:rsidR="00B7093A">
        <w:t>”</w:t>
      </w:r>
      <w:r w:rsidR="00672641" w:rsidRPr="0090507A">
        <w:t xml:space="preserve"> </w:t>
      </w:r>
      <w:r w:rsidR="00BA6215">
        <w:rPr>
          <w:rStyle w:val="Citation"/>
          <w:szCs w:val="19"/>
        </w:rPr>
        <w:fldChar w:fldCharType="begin"/>
      </w:r>
      <w:r w:rsidR="0092451D">
        <w:rPr>
          <w:rStyle w:val="Citation"/>
          <w:szCs w:val="19"/>
        </w:rPr>
        <w:instrText>ADDIN CITAVI.PLACEHOLDER 2501a8d2-6eef-48f3-992a-efd4371fa9d2 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1ZXIgMjAwMzogNDApPC9UZXh0Pg0KICAgIDwvVGV4dFVuaXQ+DQogIDwvVGV4dFVuaXRzPg0KPC9QbGFjZWhvbGRlcj4=</w:instrText>
      </w:r>
      <w:r w:rsidR="00BA6215">
        <w:rPr>
          <w:rStyle w:val="Citation"/>
          <w:szCs w:val="19"/>
        </w:rPr>
        <w:fldChar w:fldCharType="separate"/>
      </w:r>
      <w:bookmarkStart w:id="1532" w:name="_CTVP0012501a8d26eef48f3992aefd4371fa9d2"/>
      <w:r w:rsidR="0092006B">
        <w:rPr>
          <w:rStyle w:val="Citation"/>
          <w:szCs w:val="19"/>
        </w:rPr>
        <w:t>(Bauer 2003: 40)</w:t>
      </w:r>
      <w:bookmarkEnd w:id="1532"/>
      <w:r w:rsidR="00BA6215">
        <w:rPr>
          <w:rStyle w:val="Citation"/>
          <w:szCs w:val="19"/>
        </w:rPr>
        <w:fldChar w:fldCharType="end"/>
      </w:r>
      <w:r w:rsidR="00672641" w:rsidRPr="0090507A">
        <w:t xml:space="preserve">. </w:t>
      </w:r>
      <w:r w:rsidR="00672641">
        <w:t xml:space="preserve">In Papuan Malay, however, the demarcation between compounds and phrasal expressions is unclear. That is, neither </w:t>
      </w:r>
      <w:r w:rsidR="00672641" w:rsidRPr="0090507A">
        <w:t xml:space="preserve">phonological, morphological, morphosyntactic, </w:t>
      </w:r>
      <w:r w:rsidR="00672641">
        <w:t xml:space="preserve">nor </w:t>
      </w:r>
      <w:r w:rsidR="00672641" w:rsidRPr="0090507A">
        <w:t xml:space="preserve">semantic </w:t>
      </w:r>
      <w:r w:rsidR="00672641">
        <w:t>criteria allow classifying word sequences unambiguously as either compounds or phrasal expressions, as shown in §</w:t>
      </w:r>
      <w:r w:rsidR="00672641" w:rsidRPr="0090507A">
        <w:fldChar w:fldCharType="begin"/>
      </w:r>
      <w:r w:rsidR="00672641" w:rsidRPr="0090507A">
        <w:instrText xml:space="preserve"> REF _Ref339619435 \w \h </w:instrText>
      </w:r>
      <w:r w:rsidR="00672641" w:rsidRPr="0090507A">
        <w:fldChar w:fldCharType="separate"/>
      </w:r>
      <w:r w:rsidR="00154D81">
        <w:rPr>
          <w:cs/>
        </w:rPr>
        <w:t>‎</w:t>
      </w:r>
      <w:r w:rsidR="00154D81">
        <w:t>3.2.1</w:t>
      </w:r>
      <w:r w:rsidR="00672641" w:rsidRPr="0090507A">
        <w:fldChar w:fldCharType="end"/>
      </w:r>
      <w:r w:rsidR="00672641">
        <w:t>.</w:t>
      </w:r>
      <w:r w:rsidR="00384B4D">
        <w:t xml:space="preserve"> The attested word combinations </w:t>
      </w:r>
      <w:r w:rsidR="00384B4D" w:rsidRPr="000C0CBF">
        <w:rPr>
          <w:szCs w:val="19"/>
        </w:rPr>
        <w:t>always have a binary structure</w:t>
      </w:r>
      <w:r w:rsidR="00384B4D">
        <w:rPr>
          <w:szCs w:val="19"/>
        </w:rPr>
        <w:t xml:space="preserve"> in that they </w:t>
      </w:r>
      <w:r w:rsidR="00384B4D" w:rsidRPr="000C0CBF">
        <w:rPr>
          <w:szCs w:val="19"/>
        </w:rPr>
        <w:t>consist of two juxtaposed lexemes</w:t>
      </w:r>
      <w:r w:rsidR="001A6DB3">
        <w:rPr>
          <w:szCs w:val="19"/>
        </w:rPr>
        <w:t xml:space="preserve">; the </w:t>
      </w:r>
      <w:r w:rsidR="001A6DB3">
        <w:t>first component is always a noun</w:t>
      </w:r>
      <w:r w:rsidR="00384B4D" w:rsidRPr="000C0CBF">
        <w:rPr>
          <w:szCs w:val="19"/>
        </w:rPr>
        <w:t>.</w:t>
      </w:r>
      <w:r w:rsidR="00384B4D">
        <w:rPr>
          <w:szCs w:val="19"/>
        </w:rPr>
        <w:t xml:space="preserve"> </w:t>
      </w:r>
      <w:r w:rsidR="00384B4D">
        <w:t>More specifically, three types</w:t>
      </w:r>
      <w:r w:rsidR="00384B4D" w:rsidRPr="0090507A">
        <w:t xml:space="preserve"> of </w:t>
      </w:r>
      <w:r w:rsidR="001A6DB3">
        <w:t xml:space="preserve">word sequences </w:t>
      </w:r>
      <w:r w:rsidR="00384B4D">
        <w:t xml:space="preserve">can be distinguished, namely </w:t>
      </w:r>
      <w:r w:rsidR="00384B4D" w:rsidRPr="0090507A">
        <w:t xml:space="preserve">endocentric, exocentric, </w:t>
      </w:r>
      <w:r w:rsidR="00384B4D">
        <w:t xml:space="preserve">and </w:t>
      </w:r>
      <w:r w:rsidR="00384B4D" w:rsidRPr="0090507A">
        <w:t>coordinative</w:t>
      </w:r>
      <w:r w:rsidR="00384B4D">
        <w:t xml:space="preserve"> ones, as discussed in §</w:t>
      </w:r>
      <w:r w:rsidR="003061D0">
        <w:fldChar w:fldCharType="begin"/>
      </w:r>
      <w:r w:rsidR="003061D0">
        <w:instrText xml:space="preserve"> REF _Ref434690508 \w \h </w:instrText>
      </w:r>
      <w:r w:rsidR="003061D0">
        <w:fldChar w:fldCharType="separate"/>
      </w:r>
      <w:r w:rsidR="00154D81">
        <w:rPr>
          <w:cs/>
        </w:rPr>
        <w:t>‎</w:t>
      </w:r>
      <w:r w:rsidR="00154D81">
        <w:t>3.2.2</w:t>
      </w:r>
      <w:r w:rsidR="003061D0">
        <w:fldChar w:fldCharType="end"/>
      </w:r>
      <w:r w:rsidR="00384B4D">
        <w:t xml:space="preserve">. </w:t>
      </w:r>
      <w:r w:rsidR="00384B4D" w:rsidRPr="0090507A">
        <w:t xml:space="preserve">The main points </w:t>
      </w:r>
      <w:r w:rsidR="00384B4D">
        <w:t xml:space="preserve">on compounding </w:t>
      </w:r>
      <w:r w:rsidR="00384B4D" w:rsidRPr="0090507A">
        <w:t>are summarized in §</w:t>
      </w:r>
      <w:r w:rsidR="00384B4D">
        <w:fldChar w:fldCharType="begin"/>
      </w:r>
      <w:r w:rsidR="00384B4D">
        <w:instrText xml:space="preserve"> REF _Ref341961694 \w \h </w:instrText>
      </w:r>
      <w:r w:rsidR="00384B4D">
        <w:fldChar w:fldCharType="separate"/>
      </w:r>
      <w:r w:rsidR="00154D81">
        <w:rPr>
          <w:cs/>
        </w:rPr>
        <w:t>‎</w:t>
      </w:r>
      <w:r w:rsidR="00154D81">
        <w:t>3.3</w:t>
      </w:r>
      <w:r w:rsidR="00384B4D">
        <w:fldChar w:fldCharType="end"/>
      </w:r>
      <w:r w:rsidR="00384B4D" w:rsidRPr="0090507A">
        <w:t>.</w:t>
      </w:r>
    </w:p>
    <w:p w14:paraId="65F756D4" w14:textId="77777777" w:rsidR="00672641" w:rsidRPr="0090507A" w:rsidRDefault="00672641" w:rsidP="00672641">
      <w:pPr>
        <w:pStyle w:val="Heading3"/>
        <w:autoSpaceDE w:val="0"/>
        <w:autoSpaceDN w:val="0"/>
        <w:adjustRightInd w:val="0"/>
        <w:rPr>
          <w:szCs w:val="19"/>
        </w:rPr>
      </w:pPr>
      <w:bookmarkStart w:id="1533" w:name="_Ref339619435"/>
      <w:bookmarkStart w:id="1534" w:name="_Toc342590039"/>
      <w:bookmarkStart w:id="1535" w:name="_Toc344990358"/>
      <w:bookmarkStart w:id="1536" w:name="_Ref374460181"/>
      <w:bookmarkStart w:id="1537" w:name="_Toc440455548"/>
      <w:r>
        <w:rPr>
          <w:szCs w:val="19"/>
        </w:rPr>
        <w:t xml:space="preserve">Demarcation of </w:t>
      </w:r>
      <w:r w:rsidRPr="0090507A">
        <w:rPr>
          <w:szCs w:val="19"/>
        </w:rPr>
        <w:t>compounds</w:t>
      </w:r>
      <w:bookmarkEnd w:id="1533"/>
      <w:bookmarkEnd w:id="1534"/>
      <w:bookmarkEnd w:id="1535"/>
      <w:r>
        <w:rPr>
          <w:szCs w:val="19"/>
        </w:rPr>
        <w:t xml:space="preserve"> from phrasal expressions</w:t>
      </w:r>
      <w:bookmarkEnd w:id="1536"/>
      <w:bookmarkEnd w:id="1537"/>
    </w:p>
    <w:p w14:paraId="5CCAE9BE" w14:textId="107F98CD" w:rsidR="00672641" w:rsidRDefault="00672641" w:rsidP="008916B0">
      <w:pPr>
        <w:pStyle w:val="Body0000after"/>
      </w:pPr>
      <w:r w:rsidRPr="0090507A">
        <w:t xml:space="preserve">Four different criteria have been suggested to distinguish </w:t>
      </w:r>
      <w:r>
        <w:t>compounds from phrasal expressions</w:t>
      </w:r>
      <w:r w:rsidRPr="0090507A">
        <w:t xml:space="preserve">: phonological, morphological, morphosyntactic, and semantic </w:t>
      </w:r>
      <w:r>
        <w:t xml:space="preserve">criteria </w:t>
      </w:r>
      <w:r w:rsidR="00BA6215">
        <w:rPr>
          <w:rStyle w:val="Citation"/>
          <w:szCs w:val="19"/>
        </w:rPr>
        <w:fldChar w:fldCharType="begin"/>
      </w:r>
      <w:r w:rsidR="0092451D">
        <w:rPr>
          <w:rStyle w:val="Citation"/>
          <w:szCs w:val="19"/>
        </w:rPr>
        <w:instrText>ADDIN CITAVI.PLACEHOLDER 009ba3be-840b-43b6-bc1f-63b7fc70ef9d 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1PC9uPg0KICA8aW4+dHJ1ZTwvaW4+DQogIDxvcz42NTwvb3M+DQogIDxwcz42NTwvcHM+DQo8L2VwPg0KPG9zPjEtNjU8L29zPl1dPjwvUGFnZVJhbmdlPg0KICAgICAgICA8RW5kUGFnZT42NTwvRW5kUGFnZT4NCiAgICAgICAgPFN0YXJ0UGFnZT4xPC9TdGFydFBhZ2U+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1ODAzNDVmYi0xZDZmLTQ0NDQtYTQ4ZS1kODUxNmM0ZGY4YTc8L0lkPjxJc2JuPjA1MjE2NzUyODYsIDk3ODA1MjE2NzUyODQsIDA1MjE1ODE1ODMsIDk3ODA1MjE1ODE1ODUsIDA1MjE1ODg1NTMsIDk3ODA1MjE1ODg1NTM8L0lzYm4+PExhbmd1YWdlPkVuZ2xpc2g8L0xhbmd1YWdlPjxMYW5ndWFnZUNvZGU+ZW48L0xhbmd1YWdlQ29kZT48TG9jYXRpb25zPjxMb2NhdGlvbj48QWRkcmVzcz5EOlxSZXNvdXJjZXNcRWxlY3Ryb25pYyBtYXRlcmlhbHNcQXJ0aWNsZXMgdW5yZWFkXFNob3Blbl9UXzIwMDdfTGFuZ3VhZ2UgdHlwb2xvZ3kgYW5kIHN5bnRhY3RpYyBkZXNjcmlwdGlvbl9Wb2wgM19HcmFtbWF0aWNhbCBjYXRlZ29yaWVzIGFuZCB0aGUgbGV4aWNvbi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zOiBHcmFtbWF0aWNhbCBjYXRlZ29yaWVzIGFuZCB0aGUgbGV4aWNvbjwvVGl0bGU+PFllYXI+MjAwNzwvWWVhcj48L1JlZmVyZW5jZT48L1BhcmVudFJlZmVyZW5jZT4NCiAgICAgICAgPFNob3J0VGl0bGU+QWlraGVudmFsZCAyMDA3IOKAkyBUeXBvbG9naWNhbCBkaXN0aW5jdGlvbnMgaW4gd29yZC1mb3JtYXRpb248L1Nob3J0VGl0bGU+DQogICAgICAgIDxUaXRsZT5UeXBvbG9naWNhbCBkaXN0aW5jdGlvbnMgaW4gd29yZC1mb3JtYXRpb248L1RpdGxlPg0KICAgICAgPC9SZWZlcmVuY2U+DQogICAgPC9FbnRyeT4NCiAgPC9FbnRyaWVzPg0KICA8VGV4dD4oQWlraGVudmFsZCAyMDA3OiAy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pa2hlbnZhbGQgMjAwNzogMjQpPC9UZXh0Pg0KICAgIDwvVGV4dFVuaXQ+DQogIDwvVGV4dFVuaXRzPg0KPC9QbGFjZWhvbGRlcj4=</w:instrText>
      </w:r>
      <w:r w:rsidR="00BA6215">
        <w:rPr>
          <w:rStyle w:val="Citation"/>
          <w:szCs w:val="19"/>
        </w:rPr>
        <w:fldChar w:fldCharType="separate"/>
      </w:r>
      <w:bookmarkStart w:id="1538" w:name="_CTVP001009ba3be840b43b6bc1f63b7fc70ef9d"/>
      <w:r w:rsidR="0092006B">
        <w:rPr>
          <w:rStyle w:val="Citation"/>
          <w:szCs w:val="19"/>
        </w:rPr>
        <w:t>(Aikhenvald 2007: 24)</w:t>
      </w:r>
      <w:bookmarkEnd w:id="1538"/>
      <w:r w:rsidR="00BA6215">
        <w:rPr>
          <w:rStyle w:val="Citation"/>
          <w:szCs w:val="19"/>
        </w:rPr>
        <w:fldChar w:fldCharType="end"/>
      </w:r>
      <w:r w:rsidRPr="005C0260">
        <w:t xml:space="preserve">. </w:t>
      </w:r>
      <w:r>
        <w:t>They are discussed in turn in this section.</w:t>
      </w:r>
    </w:p>
    <w:p w14:paraId="6F75F8FC" w14:textId="7A36FED8" w:rsidR="00672641" w:rsidRPr="0090507A" w:rsidRDefault="00672641" w:rsidP="008916B0">
      <w:pPr>
        <w:pStyle w:val="Body0505after"/>
      </w:pPr>
      <w:r w:rsidRPr="0090507A">
        <w:t xml:space="preserve">On </w:t>
      </w:r>
      <w:r>
        <w:t>phono</w:t>
      </w:r>
      <w:r w:rsidRPr="0090507A">
        <w:t>logical grounds</w:t>
      </w:r>
      <w:r w:rsidR="00F2165B">
        <w:t>,</w:t>
      </w:r>
      <w:r>
        <w:t xml:space="preserve"> compounds can </w:t>
      </w:r>
      <w:r w:rsidRPr="0090507A">
        <w:t>be distinguished</w:t>
      </w:r>
      <w:r>
        <w:t xml:space="preserve"> from phrasal expressions in terms of their stress behavior. Compounds </w:t>
      </w:r>
      <w:r w:rsidRPr="0090507A">
        <w:t xml:space="preserve">typically contain one primary stress, whereas in </w:t>
      </w:r>
      <w:r>
        <w:t>phrasal expressions</w:t>
      </w:r>
      <w:r w:rsidRPr="0090507A">
        <w:t xml:space="preserve"> each phonological word carries its own stress </w:t>
      </w:r>
      <w:r w:rsidR="00BA6215">
        <w:rPr>
          <w:rStyle w:val="Citation"/>
          <w:szCs w:val="19"/>
        </w:rPr>
        <w:fldChar w:fldCharType="begin"/>
      </w:r>
      <w:r w:rsidR="0092451D">
        <w:rPr>
          <w:rStyle w:val="Citation"/>
          <w:szCs w:val="19"/>
        </w:rPr>
        <w:instrText>ADDIN CITAVI.PLACEHOLDER ca30c982-6489-49c8-8c1e-618d985a6c1e 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1PC9uPg0KICA8aW4+dHJ1ZTwvaW4+DQogIDxvcz42NTwvb3M+DQogIDxwcz42NTwvcHM+DQo8L2VwPg0KPG9zPjEtNjU8L29zPl1dPjwvUGFnZVJhbmdlPg0KICAgICAgICA8RW5kUGFnZT42NTwvRW5kUGFnZT4NCiAgICAgICAgPFN0YXJ0UGFnZT4xPC9TdGFydFBhZ2U+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1ODAzNDVmYi0xZDZmLTQ0NDQtYTQ4ZS1kODUxNmM0ZGY4YTc8L0lkPjxJc2JuPjA1MjE2NzUyODYsIDk3ODA1MjE2NzUyODQsIDA1MjE1ODE1ODMsIDk3ODA1MjE1ODE1ODUsIDA1MjE1ODg1NTMsIDk3ODA1MjE1ODg1NTM8L0lzYm4+PExhbmd1YWdlPkVuZ2xpc2g8L0xhbmd1YWdlPjxMYW5ndWFnZUNvZGU+ZW48L0xhbmd1YWdlQ29kZT48TG9jYXRpb25zPjxMb2NhdGlvbj48QWRkcmVzcz5EOlxSZXNvdXJjZXNcRWxlY3Ryb25pYyBtYXRlcmlhbHNcQXJ0aWNsZXMgdW5yZWFkXFNob3Blbl9UXzIwMDdfTGFuZ3VhZ2UgdHlwb2xvZ3kgYW5kIHN5bnRhY3RpYyBkZXNjcmlwdGlvbl9Wb2wgM19HcmFtbWF0aWNhbCBjYXRlZ29yaWVzIGFuZCB0aGUgbGV4aWNvbi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zOiBHcmFtbWF0aWNhbCBjYXRlZ29yaWVzIGFuZCB0aGUgbGV4aWNvbjwvVGl0bGU+PFllYXI+MjAwNzwvWWVhcj48L1JlZmVyZW5jZT48L1BhcmVudFJlZmVyZW5jZT4NCiAgICAgICAgPFNob3J0VGl0bGU+QWlraGVudmFsZCAyMDA3IOKAkyBUeXBvbG9naWNhbCBkaXN0aW5jdGlvbnMgaW4gd29yZC1mb3JtYXRpb248L1Nob3J0VGl0bGU+DQogICAgICAgIDxUaXRsZT5UeXBvbG9naWNhbCBkaXN0aW5jdGlvbnMgaW4gd29yZC1mb3JtYXRpb248L1RpdGxlPg0KICAgICAgPC9SZWZlcmVuY2U+DQogICAgPC9FbnRyeT4NCiAgPC9FbnRyaWVzPg0KICA8VGV4dD4oQWlraGVudmFsZCAyMDA3OiAy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pa2hlbnZhbGQgMjAwNzogMjUpPC9UZXh0Pg0KICAgIDwvVGV4dFVuaXQ+DQogIDwvVGV4dFVuaXRzPg0KPC9QbGFjZWhvbGRlcj4=</w:instrText>
      </w:r>
      <w:r w:rsidR="00BA6215">
        <w:rPr>
          <w:rStyle w:val="Citation"/>
          <w:szCs w:val="19"/>
        </w:rPr>
        <w:fldChar w:fldCharType="separate"/>
      </w:r>
      <w:bookmarkStart w:id="1539" w:name="_CTVP001ca30c982648949c88c1e618d985a6c1e"/>
      <w:r w:rsidR="0092006B">
        <w:rPr>
          <w:rStyle w:val="Citation"/>
          <w:szCs w:val="19"/>
        </w:rPr>
        <w:t>(Aikhenvald 2007: 25)</w:t>
      </w:r>
      <w:bookmarkEnd w:id="1539"/>
      <w:r w:rsidR="00BA6215">
        <w:rPr>
          <w:rStyle w:val="Citation"/>
          <w:szCs w:val="19"/>
        </w:rPr>
        <w:fldChar w:fldCharType="end"/>
      </w:r>
      <w:r w:rsidRPr="0090507A">
        <w:t xml:space="preserve">. This criterion also applies to Papuan Malay, as </w:t>
      </w:r>
      <w:r>
        <w:t xml:space="preserve">shown </w:t>
      </w:r>
      <w:r w:rsidRPr="0090507A">
        <w:t xml:space="preserve">in </w:t>
      </w:r>
      <w:r w:rsidRPr="0090507A">
        <w:fldChar w:fldCharType="begin"/>
      </w:r>
      <w:r w:rsidRPr="0090507A">
        <w:instrText xml:space="preserve"> REF _Ref339619911 \h </w:instrText>
      </w:r>
      <w:r w:rsidRPr="0090507A">
        <w:fldChar w:fldCharType="separate"/>
      </w:r>
      <w:r w:rsidR="00154D81" w:rsidRPr="00A65653">
        <w:t>(</w:t>
      </w:r>
      <w:r w:rsidR="00154D81">
        <w:rPr>
          <w:noProof/>
        </w:rPr>
        <w:t>78</w:t>
      </w:r>
      <w:r w:rsidR="00154D81" w:rsidRPr="0090507A">
        <w:t>)</w:t>
      </w:r>
      <w:r w:rsidRPr="0090507A">
        <w:fldChar w:fldCharType="end"/>
      </w:r>
      <w:r w:rsidRPr="0090507A">
        <w:t xml:space="preserve"> and </w:t>
      </w:r>
      <w:r w:rsidRPr="0090507A">
        <w:fldChar w:fldCharType="begin"/>
      </w:r>
      <w:r w:rsidRPr="0090507A">
        <w:instrText xml:space="preserve"> REF _Ref339619912 \h </w:instrText>
      </w:r>
      <w:r w:rsidRPr="0090507A">
        <w:fldChar w:fldCharType="separate"/>
      </w:r>
      <w:r w:rsidR="00154D81" w:rsidRPr="0090507A">
        <w:t>(</w:t>
      </w:r>
      <w:r w:rsidR="00154D81">
        <w:rPr>
          <w:noProof/>
        </w:rPr>
        <w:t>79</w:t>
      </w:r>
      <w:r w:rsidR="00154D81" w:rsidRPr="0090507A">
        <w:t>)</w:t>
      </w:r>
      <w:r w:rsidRPr="0090507A">
        <w:fldChar w:fldCharType="end"/>
      </w:r>
      <w:r w:rsidRPr="0090507A">
        <w:t xml:space="preserve">. In the </w:t>
      </w:r>
      <w:r>
        <w:t xml:space="preserve">compound </w:t>
      </w:r>
      <w:r>
        <w:rPr>
          <w:rStyle w:val="ChItalBold"/>
          <w:szCs w:val="19"/>
        </w:rPr>
        <w:t>kacang-</w:t>
      </w:r>
      <w:r w:rsidRPr="0090507A">
        <w:rPr>
          <w:rStyle w:val="ChItalBold"/>
          <w:szCs w:val="19"/>
        </w:rPr>
        <w:t>hijo</w:t>
      </w:r>
      <w:r w:rsidR="008061E7">
        <w:rPr>
          <w:rStyle w:val="ChItalBold"/>
          <w:szCs w:val="19"/>
        </w:rPr>
        <w:t>w</w:t>
      </w:r>
      <w:r w:rsidRPr="0090507A">
        <w:t xml:space="preserve"> </w:t>
      </w:r>
      <w:r w:rsidR="00B7093A">
        <w:t>‘</w:t>
      </w:r>
      <w:r w:rsidRPr="0090507A">
        <w:t>mung bean</w:t>
      </w:r>
      <w:r w:rsidR="00B7093A">
        <w:t>’</w:t>
      </w:r>
      <w:r w:rsidRPr="0090507A">
        <w:t xml:space="preserve"> in </w:t>
      </w:r>
      <w:r w:rsidRPr="0090507A">
        <w:fldChar w:fldCharType="begin"/>
      </w:r>
      <w:r w:rsidRPr="0090507A">
        <w:instrText xml:space="preserve"> REF _Ref339619911 \h </w:instrText>
      </w:r>
      <w:r w:rsidRPr="0090507A">
        <w:fldChar w:fldCharType="separate"/>
      </w:r>
      <w:r w:rsidR="00154D81" w:rsidRPr="00A65653">
        <w:t>(</w:t>
      </w:r>
      <w:r w:rsidR="00154D81">
        <w:rPr>
          <w:noProof/>
        </w:rPr>
        <w:t>78</w:t>
      </w:r>
      <w:r w:rsidR="00154D81" w:rsidRPr="0090507A">
        <w:t>)</w:t>
      </w:r>
      <w:r w:rsidRPr="0090507A">
        <w:fldChar w:fldCharType="end"/>
      </w:r>
      <w:r w:rsidRPr="0090507A">
        <w:t xml:space="preserve">, the penultimate syllable carries primary stress, while secondary stress is assigned to the alternating syllable preceding the one carrying the primary stress. By contrast, in the </w:t>
      </w:r>
      <w:r>
        <w:t>phrasal expression</w:t>
      </w:r>
      <w:r w:rsidRPr="0090507A">
        <w:t xml:space="preserve"> </w:t>
      </w:r>
      <w:r w:rsidRPr="0090507A">
        <w:rPr>
          <w:rStyle w:val="ChItalBold"/>
          <w:szCs w:val="19"/>
        </w:rPr>
        <w:t>kacang hijo</w:t>
      </w:r>
      <w:r w:rsidR="008061E7">
        <w:rPr>
          <w:rStyle w:val="ChItalBold"/>
          <w:szCs w:val="19"/>
        </w:rPr>
        <w:t>w</w:t>
      </w:r>
      <w:r w:rsidRPr="0090507A">
        <w:t xml:space="preserve"> </w:t>
      </w:r>
      <w:r w:rsidR="00B7093A">
        <w:t>‘</w:t>
      </w:r>
      <w:r w:rsidRPr="0090507A">
        <w:t>green bean</w:t>
      </w:r>
      <w:r w:rsidR="00B7093A">
        <w:t>’</w:t>
      </w:r>
      <w:r w:rsidRPr="0090507A">
        <w:t xml:space="preserve"> in </w:t>
      </w:r>
      <w:r w:rsidRPr="0090507A">
        <w:fldChar w:fldCharType="begin"/>
      </w:r>
      <w:r w:rsidRPr="0090507A">
        <w:instrText xml:space="preserve"> REF _Ref339619912 \h </w:instrText>
      </w:r>
      <w:r w:rsidRPr="0090507A">
        <w:fldChar w:fldCharType="separate"/>
      </w:r>
      <w:r w:rsidR="00154D81" w:rsidRPr="0090507A">
        <w:t>(</w:t>
      </w:r>
      <w:r w:rsidR="00154D81">
        <w:rPr>
          <w:noProof/>
        </w:rPr>
        <w:t>79</w:t>
      </w:r>
      <w:r w:rsidR="00154D81" w:rsidRPr="0090507A">
        <w:t>)</w:t>
      </w:r>
      <w:r w:rsidRPr="0090507A">
        <w:fldChar w:fldCharType="end"/>
      </w:r>
      <w:r w:rsidRPr="0090507A">
        <w:t xml:space="preserve"> each constituent carries its own stress.</w:t>
      </w:r>
      <w:r>
        <w:t xml:space="preserve"> </w:t>
      </w:r>
      <w:r w:rsidRPr="0090507A">
        <w:t>In fast speech, however, it is difficult to distinguish both constructions on phonological grounds. Instead, the context is the determining factor to establish the intended meaning.</w:t>
      </w:r>
    </w:p>
    <w:p w14:paraId="1BDDC905" w14:textId="77777777" w:rsidR="00672641" w:rsidRPr="0090507A" w:rsidRDefault="00672641" w:rsidP="00672641">
      <w:pPr>
        <w:pStyle w:val="ExampleTitle"/>
        <w:rPr>
          <w:szCs w:val="19"/>
        </w:rPr>
      </w:pPr>
      <w:r w:rsidRPr="0090507A">
        <w:rPr>
          <w:szCs w:val="19"/>
        </w:rPr>
        <w:t>Phonological criteria</w:t>
      </w:r>
    </w:p>
    <w:tbl>
      <w:tblPr>
        <w:tblW w:w="4863" w:type="dxa"/>
        <w:tblCellMar>
          <w:left w:w="40" w:type="dxa"/>
          <w:right w:w="40" w:type="dxa"/>
        </w:tblCellMar>
        <w:tblLook w:val="01E0" w:firstRow="1" w:lastRow="1" w:firstColumn="1" w:lastColumn="1" w:noHBand="0" w:noVBand="0"/>
      </w:tblPr>
      <w:tblGrid>
        <w:gridCol w:w="709"/>
        <w:gridCol w:w="1654"/>
        <w:gridCol w:w="1303"/>
        <w:gridCol w:w="1197"/>
      </w:tblGrid>
      <w:tr w:rsidR="00672641" w:rsidRPr="005F00E4" w14:paraId="0664E684" w14:textId="77777777" w:rsidTr="00AC23C4">
        <w:tc>
          <w:tcPr>
            <w:tcW w:w="709" w:type="dxa"/>
            <w:shd w:val="clear" w:color="auto" w:fill="auto"/>
          </w:tcPr>
          <w:p w14:paraId="267586D5" w14:textId="77777777" w:rsidR="00672641" w:rsidRPr="00626ADA" w:rsidRDefault="00672641" w:rsidP="00213656">
            <w:pPr>
              <w:pStyle w:val="O0Nwnext115pt"/>
            </w:pPr>
            <w:bookmarkStart w:id="1540" w:name="_Ref339619785"/>
            <w:bookmarkStart w:id="1541" w:name="_Ref339619911"/>
            <w:r w:rsidRPr="00A65653">
              <w:t>(</w:t>
            </w:r>
            <w:fldSimple w:instr=" SEQ ( \* ARABIC \s 1 ">
              <w:r w:rsidR="00154D81">
                <w:rPr>
                  <w:noProof/>
                </w:rPr>
                <w:t>78</w:t>
              </w:r>
            </w:fldSimple>
            <w:bookmarkEnd w:id="1540"/>
            <w:r w:rsidRPr="0090507A">
              <w:t>)</w:t>
            </w:r>
            <w:bookmarkEnd w:id="1541"/>
          </w:p>
        </w:tc>
        <w:tc>
          <w:tcPr>
            <w:tcW w:w="1654" w:type="dxa"/>
            <w:shd w:val="clear" w:color="auto" w:fill="auto"/>
          </w:tcPr>
          <w:p w14:paraId="05C24DD5" w14:textId="7B14173D" w:rsidR="00672641" w:rsidRPr="00626ADA" w:rsidRDefault="00672641" w:rsidP="00213656">
            <w:pPr>
              <w:pStyle w:val="O0Nwnext115pt"/>
            </w:pPr>
            <w:r w:rsidRPr="0090507A">
              <w:t>/</w:t>
            </w:r>
            <w:r w:rsidRPr="005F00E4">
              <w:rPr>
                <w:rStyle w:val="ChCharisSIL"/>
              </w:rPr>
              <w:t>ˌka.tʃaŋ.ˈhi.dʒ</w:t>
            </w:r>
            <w:r w:rsidR="009F42BA" w:rsidRPr="009F42BA">
              <w:t>ɔ</w:t>
            </w:r>
            <w:r w:rsidR="00AD4937">
              <w:rPr>
                <w:rStyle w:val="ChCharisSIL"/>
              </w:rPr>
              <w:t>w</w:t>
            </w:r>
            <w:r w:rsidRPr="0090507A">
              <w:t>/</w:t>
            </w:r>
          </w:p>
        </w:tc>
        <w:tc>
          <w:tcPr>
            <w:tcW w:w="1303" w:type="dxa"/>
            <w:shd w:val="clear" w:color="auto" w:fill="auto"/>
          </w:tcPr>
          <w:p w14:paraId="0A309D8E" w14:textId="77777777" w:rsidR="00672641" w:rsidRPr="00AC23C4" w:rsidRDefault="00AD4937" w:rsidP="00213656">
            <w:pPr>
              <w:pStyle w:val="O0Nwnext115pt"/>
              <w:rPr>
                <w:rStyle w:val="ChBlueBold"/>
                <w:szCs w:val="19"/>
              </w:rPr>
            </w:pPr>
            <w:r w:rsidRPr="00AC23C4">
              <w:rPr>
                <w:rStyle w:val="ChBlueBold"/>
                <w:szCs w:val="19"/>
              </w:rPr>
              <w:t>kacang-hijow</w:t>
            </w:r>
          </w:p>
        </w:tc>
        <w:tc>
          <w:tcPr>
            <w:tcW w:w="1197" w:type="dxa"/>
            <w:shd w:val="clear" w:color="auto" w:fill="auto"/>
          </w:tcPr>
          <w:p w14:paraId="0618F468" w14:textId="095D3D1D" w:rsidR="00672641" w:rsidRPr="0090507A" w:rsidRDefault="00B7093A" w:rsidP="00213656">
            <w:pPr>
              <w:pStyle w:val="O0Nwnext115pt"/>
            </w:pPr>
            <w:r>
              <w:t>‘</w:t>
            </w:r>
            <w:r w:rsidR="00672641" w:rsidRPr="0090507A">
              <w:t>mung bean</w:t>
            </w:r>
            <w:r>
              <w:t>’</w:t>
            </w:r>
          </w:p>
        </w:tc>
      </w:tr>
      <w:tr w:rsidR="00672641" w:rsidRPr="00AC23C4" w14:paraId="77F08D86" w14:textId="77777777" w:rsidTr="00AC23C4">
        <w:tc>
          <w:tcPr>
            <w:tcW w:w="709" w:type="dxa"/>
            <w:shd w:val="clear" w:color="auto" w:fill="auto"/>
          </w:tcPr>
          <w:p w14:paraId="67EC1A49" w14:textId="77777777" w:rsidR="00672641" w:rsidRPr="00AC23C4" w:rsidRDefault="00672641" w:rsidP="00672641">
            <w:pPr>
              <w:pStyle w:val="GlossEng2ptafter"/>
              <w:rPr>
                <w:szCs w:val="19"/>
              </w:rPr>
            </w:pPr>
          </w:p>
        </w:tc>
        <w:tc>
          <w:tcPr>
            <w:tcW w:w="1654" w:type="dxa"/>
            <w:shd w:val="clear" w:color="auto" w:fill="auto"/>
          </w:tcPr>
          <w:p w14:paraId="67B95588" w14:textId="77777777" w:rsidR="00672641" w:rsidRPr="00E95FB4" w:rsidRDefault="00672641" w:rsidP="00672641">
            <w:pPr>
              <w:pStyle w:val="GlossEng2ptafter"/>
            </w:pPr>
          </w:p>
        </w:tc>
        <w:tc>
          <w:tcPr>
            <w:tcW w:w="1303" w:type="dxa"/>
            <w:shd w:val="clear" w:color="auto" w:fill="auto"/>
          </w:tcPr>
          <w:p w14:paraId="4C133BA4" w14:textId="77777777" w:rsidR="00672641" w:rsidRPr="00AC23C4" w:rsidRDefault="00672641" w:rsidP="00672641">
            <w:pPr>
              <w:pStyle w:val="GlossEng2ptafter"/>
              <w:rPr>
                <w:sz w:val="19"/>
                <w:szCs w:val="19"/>
              </w:rPr>
            </w:pPr>
            <w:r w:rsidRPr="00AC23C4">
              <w:rPr>
                <w:szCs w:val="19"/>
              </w:rPr>
              <w:t>bean-be.green</w:t>
            </w:r>
          </w:p>
        </w:tc>
        <w:tc>
          <w:tcPr>
            <w:tcW w:w="1197" w:type="dxa"/>
            <w:shd w:val="clear" w:color="auto" w:fill="auto"/>
          </w:tcPr>
          <w:p w14:paraId="18E3D860" w14:textId="77777777" w:rsidR="00672641" w:rsidRPr="00E95FB4" w:rsidRDefault="00672641" w:rsidP="00672641">
            <w:pPr>
              <w:pStyle w:val="GlossEng2ptafter"/>
            </w:pPr>
          </w:p>
        </w:tc>
      </w:tr>
      <w:tr w:rsidR="00672641" w:rsidRPr="005F00E4" w14:paraId="11AD468F" w14:textId="77777777" w:rsidTr="00AC23C4">
        <w:tc>
          <w:tcPr>
            <w:tcW w:w="709" w:type="dxa"/>
            <w:shd w:val="clear" w:color="auto" w:fill="auto"/>
          </w:tcPr>
          <w:p w14:paraId="627245CA" w14:textId="77777777" w:rsidR="00672641" w:rsidRPr="00626ADA" w:rsidRDefault="00672641" w:rsidP="00213656">
            <w:pPr>
              <w:pStyle w:val="O0Nwnext115pt"/>
            </w:pPr>
            <w:bookmarkStart w:id="1542" w:name="_Ref339619912"/>
            <w:r w:rsidRPr="0090507A">
              <w:t>(</w:t>
            </w:r>
            <w:fldSimple w:instr=" SEQ ( \* ARABIC \s 1 ">
              <w:r w:rsidR="00154D81">
                <w:rPr>
                  <w:noProof/>
                </w:rPr>
                <w:t>79</w:t>
              </w:r>
            </w:fldSimple>
            <w:r w:rsidRPr="0090507A">
              <w:t>)</w:t>
            </w:r>
            <w:bookmarkEnd w:id="1542"/>
          </w:p>
        </w:tc>
        <w:tc>
          <w:tcPr>
            <w:tcW w:w="1654" w:type="dxa"/>
            <w:shd w:val="clear" w:color="auto" w:fill="auto"/>
          </w:tcPr>
          <w:p w14:paraId="54EC36D1" w14:textId="5A05BE23" w:rsidR="00672641" w:rsidRPr="00AC23C4" w:rsidRDefault="00672641" w:rsidP="00213656">
            <w:pPr>
              <w:pStyle w:val="O0Nwnext115pt"/>
              <w:rPr>
                <w:rFonts w:ascii="MS Mincho" w:eastAsia="MS Mincho" w:hAnsi="MS Mincho" w:cs="MS Mincho"/>
              </w:rPr>
            </w:pPr>
            <w:r w:rsidRPr="0090507A">
              <w:t>/</w:t>
            </w:r>
            <w:r w:rsidRPr="005F00E4">
              <w:rPr>
                <w:rStyle w:val="ChCharisSIL"/>
              </w:rPr>
              <w:t>ˈka.tʃaŋ ˈhi.dʒ</w:t>
            </w:r>
            <w:r w:rsidR="009F42BA" w:rsidRPr="009F42BA">
              <w:t>ɔ</w:t>
            </w:r>
            <w:r w:rsidR="00AD4937">
              <w:rPr>
                <w:rStyle w:val="ChCharisSIL"/>
              </w:rPr>
              <w:t>w</w:t>
            </w:r>
            <w:r w:rsidRPr="00AD4937">
              <w:t>/</w:t>
            </w:r>
          </w:p>
        </w:tc>
        <w:tc>
          <w:tcPr>
            <w:tcW w:w="1303" w:type="dxa"/>
            <w:shd w:val="clear" w:color="auto" w:fill="auto"/>
          </w:tcPr>
          <w:p w14:paraId="04FFC101" w14:textId="77777777" w:rsidR="00672641" w:rsidRPr="00AC23C4" w:rsidRDefault="00AD4937" w:rsidP="00213656">
            <w:pPr>
              <w:pStyle w:val="O0Nwnext115pt"/>
              <w:rPr>
                <w:rStyle w:val="ChBlueBold"/>
                <w:szCs w:val="19"/>
              </w:rPr>
            </w:pPr>
            <w:r w:rsidRPr="00AC23C4">
              <w:rPr>
                <w:rStyle w:val="ChBlueBold"/>
                <w:szCs w:val="19"/>
              </w:rPr>
              <w:t>kacang hijow</w:t>
            </w:r>
          </w:p>
        </w:tc>
        <w:tc>
          <w:tcPr>
            <w:tcW w:w="1197" w:type="dxa"/>
            <w:shd w:val="clear" w:color="auto" w:fill="auto"/>
          </w:tcPr>
          <w:p w14:paraId="629BE501" w14:textId="41268FC2" w:rsidR="00672641" w:rsidRPr="0090507A" w:rsidRDefault="00B7093A" w:rsidP="00213656">
            <w:pPr>
              <w:pStyle w:val="O0Nwnext115pt"/>
            </w:pPr>
            <w:r>
              <w:t>‘</w:t>
            </w:r>
            <w:r w:rsidR="00672641" w:rsidRPr="0090507A">
              <w:t>green bean</w:t>
            </w:r>
            <w:r>
              <w:t>’</w:t>
            </w:r>
          </w:p>
        </w:tc>
      </w:tr>
      <w:tr w:rsidR="00672641" w:rsidRPr="00AC23C4" w14:paraId="2A052E7C" w14:textId="77777777" w:rsidTr="00AC23C4">
        <w:tc>
          <w:tcPr>
            <w:tcW w:w="709" w:type="dxa"/>
            <w:shd w:val="clear" w:color="auto" w:fill="auto"/>
          </w:tcPr>
          <w:p w14:paraId="3F78A4B4" w14:textId="77777777" w:rsidR="00672641" w:rsidRPr="00AC23C4" w:rsidRDefault="00672641" w:rsidP="00672641">
            <w:pPr>
              <w:pStyle w:val="GlossEng"/>
              <w:rPr>
                <w:szCs w:val="19"/>
              </w:rPr>
            </w:pPr>
          </w:p>
        </w:tc>
        <w:tc>
          <w:tcPr>
            <w:tcW w:w="1654" w:type="dxa"/>
            <w:shd w:val="clear" w:color="auto" w:fill="auto"/>
          </w:tcPr>
          <w:p w14:paraId="1253758B" w14:textId="77777777" w:rsidR="00672641" w:rsidRPr="00AC23C4" w:rsidRDefault="00672641" w:rsidP="00672641">
            <w:pPr>
              <w:pStyle w:val="GlossEng"/>
              <w:rPr>
                <w:sz w:val="19"/>
                <w:szCs w:val="19"/>
              </w:rPr>
            </w:pPr>
          </w:p>
        </w:tc>
        <w:tc>
          <w:tcPr>
            <w:tcW w:w="1303" w:type="dxa"/>
            <w:shd w:val="clear" w:color="auto" w:fill="auto"/>
          </w:tcPr>
          <w:p w14:paraId="26D11B68" w14:textId="77777777" w:rsidR="00672641" w:rsidRPr="00AC23C4" w:rsidRDefault="00672641" w:rsidP="00672641">
            <w:pPr>
              <w:pStyle w:val="GlossEng"/>
              <w:rPr>
                <w:szCs w:val="19"/>
              </w:rPr>
            </w:pPr>
            <w:r w:rsidRPr="00AC23C4">
              <w:rPr>
                <w:szCs w:val="19"/>
              </w:rPr>
              <w:t>bean be.green</w:t>
            </w:r>
          </w:p>
        </w:tc>
        <w:tc>
          <w:tcPr>
            <w:tcW w:w="1197" w:type="dxa"/>
            <w:shd w:val="clear" w:color="auto" w:fill="auto"/>
          </w:tcPr>
          <w:p w14:paraId="3F152A51" w14:textId="77777777" w:rsidR="00672641" w:rsidRPr="00AC23C4" w:rsidRDefault="00672641" w:rsidP="00672641">
            <w:pPr>
              <w:pStyle w:val="GlossEng"/>
              <w:rPr>
                <w:szCs w:val="19"/>
              </w:rPr>
            </w:pPr>
          </w:p>
        </w:tc>
      </w:tr>
    </w:tbl>
    <w:p w14:paraId="23D50259" w14:textId="468B74C4" w:rsidR="00672641" w:rsidRPr="0090507A" w:rsidRDefault="00C528B7" w:rsidP="00C528B7">
      <w:pPr>
        <w:pStyle w:val="Body0000after05before"/>
      </w:pPr>
      <w:r>
        <w:t xml:space="preserve">As for </w:t>
      </w:r>
      <w:r w:rsidR="00672641">
        <w:t>morphological criteria</w:t>
      </w:r>
      <w:r w:rsidR="0038620F">
        <w:t>,</w:t>
      </w:r>
      <w:r w:rsidR="00672641">
        <w:t xml:space="preserve"> </w:t>
      </w:r>
      <w:r w:rsidR="0038620F">
        <w:t xml:space="preserve">compounds </w:t>
      </w:r>
      <w:r>
        <w:t xml:space="preserve">are typically </w:t>
      </w:r>
      <w:r w:rsidR="0038620F">
        <w:t xml:space="preserve">distinct from phrasal expressions in that the former </w:t>
      </w:r>
      <w:r>
        <w:t xml:space="preserve">are </w:t>
      </w:r>
      <w:r w:rsidR="0038620F">
        <w:t>marked with additional morpheme</w:t>
      </w:r>
      <w:r>
        <w:t xml:space="preserve">s or have </w:t>
      </w:r>
      <w:r>
        <w:lastRenderedPageBreak/>
        <w:t xml:space="preserve">distinct </w:t>
      </w:r>
      <w:r w:rsidR="0038620F">
        <w:t>constituent order</w:t>
      </w:r>
      <w:r>
        <w:t xml:space="preserve">s vis-à-vis phrasal expressions </w:t>
      </w:r>
      <w:r w:rsidR="0038620F">
        <w:rPr>
          <w:rStyle w:val="Citation"/>
          <w:szCs w:val="19"/>
        </w:rPr>
        <w:fldChar w:fldCharType="begin"/>
      </w:r>
      <w:r w:rsidR="0038620F">
        <w:rPr>
          <w:rStyle w:val="Citation"/>
          <w:szCs w:val="19"/>
        </w:rPr>
        <w:instrText>ADDIN CITAVI.PLACEHOLDER 05f602a1-217b-4dd6-bfee-5a7a24b7ab80 PFBsYWNlaG9sZGVyPg0KICA8QWRkSW5WZXJzaW9uPjUuMi4wLjg8L0FkZEluVmVyc2lvbj4NCiAgPElkPjA1ZjYwMmExLTIxN2ItNGRkNi1iZmVlLTVhN2EyNGI3YWI4MDwvSWQ+DQogIDxFbnRyaWVzPg0KICAgIDxFbnRyeT4NCiAgICAgIDxJZD45NzJmMTBjZC03YWRkLTQ2YWMtODVlZi0yZDliODkyZDc3NTI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ZDFiMjdiMWMtOTg5Mi00ZDhkLWIzZTctNjQxYWJjZjMzYWVk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1PC9uPg0KICA8aW4+dHJ1ZTwvaW4+DQogIDxvcz42NTwvb3M+DQogIDxwcz42NTwvcHM+DQo8L2VwPg0KPG9zPjEtNjU8L29zPl1dPjwvUGFnZVJhbmdlPg0KICAgICAgICA8RW5kUGFnZT42NTwvRW5kUGFnZT4NCiAgICAgICAgPFN0YXJ0UGFnZT4xPC9TdGFydFBhZ2U+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1ODAzNDVmYi0xZDZmLTQ0NDQtYTQ4ZS1kODUxNmM0ZGY4YTc8L0lkPjxJc2JuPjA1MjE2NzUyODYsIDk3ODA1MjE2NzUyODQsIDA1MjE1ODE1ODMsIDk3ODA1MjE1ODE1ODUsIDA1MjE1ODg1NTMsIDk3ODA1MjE1ODg1NTM8L0lzYm4+PExhbmd1YWdlPkVuZ2xpc2g8L0xhbmd1YWdlPjxMYW5ndWFnZUNvZGU+ZW48L0xhbmd1YWdlQ29kZT48TG9jYXRpb25zPjxMb2NhdGlvbj48QWRkcmVzcz5EOlxSZXNvdXJjZXNcRWxlY3Ryb25pYyBtYXRlcmlhbHNcQXJ0aWNsZXMgdW5yZWFkXFNob3Blbl9UXzIwMDdfTGFuZ3VhZ2UgdHlwb2xvZ3kgYW5kIHN5bnRhY3RpYyBkZXNjcmlwdGlvbl9Wb2wgM19HcmFtbWF0aWNhbCBjYXRlZ29yaWVzIGFuZCB0aGUgbGV4aWNvbi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zOiBHcmFtbWF0aWNhbCBjYXRlZ29yaWVzIGFuZCB0aGUgbGV4aWNvbjwvVGl0bGU+PFllYXI+MjAwNzwvWWVhcj48L1JlZmVyZW5jZT48L1BhcmVudFJlZmVyZW5jZT4NCiAgICAgICAgPFNob3J0VGl0bGU+QWlraGVudmFsZCAyMDA3IOKAkyBUeXBvbG9naWNhbCBkaXN0aW5jdGlvbnMgaW4gd29yZC1mb3JtYXRpb248L1Nob3J0VGl0bGU+DQogICAgICAgIDxUaXRsZT5UeXBvbG9naWNhbCBkaXN0aW5jdGlvbnMgaW4gd29yZC1mb3JtYXRpb248L1RpdGxlPg0KICAgICAgPC9SZWZlcmVuY2U+DQogICAgPC9FbnRyeT4NCiAgPC9FbnRyaWVzPg0KICA8VGV4dD4oQWlraGVudmFsZCAyMDA3O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pa2hlbnZhbGQgMjAwNzogMjYpPC9UZXh0Pg0KICAgIDwvVGV4dFVuaXQ+DQogIDwvVGV4dFVuaXRzPg0KPC9QbGFjZWhvbGRlcj4=</w:instrText>
      </w:r>
      <w:r w:rsidR="0038620F">
        <w:rPr>
          <w:rStyle w:val="Citation"/>
          <w:szCs w:val="19"/>
        </w:rPr>
        <w:fldChar w:fldCharType="separate"/>
      </w:r>
      <w:bookmarkStart w:id="1543" w:name="_CTVP00105f602a1217b4dd6bfee5a7a24b7ab80"/>
      <w:r w:rsidR="0092006B">
        <w:rPr>
          <w:rStyle w:val="Citation"/>
          <w:szCs w:val="19"/>
        </w:rPr>
        <w:t>(Aikhenvald 2007: 26)</w:t>
      </w:r>
      <w:bookmarkEnd w:id="1543"/>
      <w:r w:rsidR="0038620F">
        <w:rPr>
          <w:rStyle w:val="Citation"/>
          <w:szCs w:val="19"/>
        </w:rPr>
        <w:fldChar w:fldCharType="end"/>
      </w:r>
      <w:r>
        <w:t xml:space="preserve">. In terms of morphological criteria, however, </w:t>
      </w:r>
      <w:r w:rsidR="00672641">
        <w:t xml:space="preserve">Papuan Malay compounds are not distinct from </w:t>
      </w:r>
      <w:r w:rsidR="00672641">
        <w:rPr>
          <w:szCs w:val="19"/>
        </w:rPr>
        <w:t>phrasal expressions</w:t>
      </w:r>
      <w:r w:rsidR="00672641">
        <w:t xml:space="preserve">. As illustrated in </w:t>
      </w:r>
      <w:r w:rsidR="00672641" w:rsidRPr="0090507A">
        <w:fldChar w:fldCharType="begin"/>
      </w:r>
      <w:r w:rsidR="00672641" w:rsidRPr="0090507A">
        <w:instrText xml:space="preserve"> REF _Ref339619911 \h </w:instrText>
      </w:r>
      <w:r w:rsidR="00672641" w:rsidRPr="0090507A">
        <w:fldChar w:fldCharType="separate"/>
      </w:r>
      <w:r w:rsidR="00154D81" w:rsidRPr="00A65653">
        <w:t>(</w:t>
      </w:r>
      <w:r w:rsidR="00154D81">
        <w:rPr>
          <w:noProof/>
        </w:rPr>
        <w:t>78</w:t>
      </w:r>
      <w:r w:rsidR="00154D81" w:rsidRPr="0090507A">
        <w:t>)</w:t>
      </w:r>
      <w:r w:rsidR="00672641" w:rsidRPr="0090507A">
        <w:fldChar w:fldCharType="end"/>
      </w:r>
      <w:r w:rsidR="00672641" w:rsidRPr="0090507A">
        <w:t xml:space="preserve"> and </w:t>
      </w:r>
      <w:r w:rsidR="00672641" w:rsidRPr="0090507A">
        <w:fldChar w:fldCharType="begin"/>
      </w:r>
      <w:r w:rsidR="00672641" w:rsidRPr="0090507A">
        <w:instrText xml:space="preserve"> REF _Ref339619912 \h </w:instrText>
      </w:r>
      <w:r w:rsidR="00672641" w:rsidRPr="0090507A">
        <w:fldChar w:fldCharType="separate"/>
      </w:r>
      <w:r w:rsidR="00154D81" w:rsidRPr="0090507A">
        <w:t>(</w:t>
      </w:r>
      <w:r w:rsidR="00154D81">
        <w:rPr>
          <w:noProof/>
        </w:rPr>
        <w:t>79</w:t>
      </w:r>
      <w:r w:rsidR="00154D81" w:rsidRPr="0090507A">
        <w:t>)</w:t>
      </w:r>
      <w:r w:rsidR="00672641" w:rsidRPr="0090507A">
        <w:fldChar w:fldCharType="end"/>
      </w:r>
      <w:r w:rsidR="00672641">
        <w:t xml:space="preserve">, neither construction has an additional morpheme that would mark it as a compound or </w:t>
      </w:r>
      <w:r w:rsidR="00672641">
        <w:rPr>
          <w:szCs w:val="19"/>
        </w:rPr>
        <w:t>phrasal expression</w:t>
      </w:r>
      <w:r w:rsidR="00672641">
        <w:t xml:space="preserve">. Neither are the two constructions distinct </w:t>
      </w:r>
      <w:r w:rsidR="00672641" w:rsidRPr="0090507A">
        <w:t>in terms of their constituent order</w:t>
      </w:r>
      <w:r>
        <w:t>,</w:t>
      </w:r>
      <w:r w:rsidR="00672641" w:rsidRPr="0090507A">
        <w:t xml:space="preserve"> as in </w:t>
      </w:r>
      <w:r w:rsidR="00672641">
        <w:t xml:space="preserve">each case </w:t>
      </w:r>
      <w:r w:rsidR="00672641" w:rsidRPr="0090507A">
        <w:t>the head precedes the modifier.</w:t>
      </w:r>
    </w:p>
    <w:p w14:paraId="3DC7C5C2" w14:textId="237B8F78" w:rsidR="00672641" w:rsidRPr="0090507A" w:rsidRDefault="00672641" w:rsidP="00C528B7">
      <w:pPr>
        <w:pStyle w:val="Body0505after"/>
      </w:pPr>
      <w:r>
        <w:t xml:space="preserve">On morphosyntactic grounds, compounds are usually distinct from phrasal expressions in that the </w:t>
      </w:r>
      <w:r w:rsidRPr="0090507A">
        <w:t xml:space="preserve">components of a </w:t>
      </w:r>
      <w:r>
        <w:t xml:space="preserve">compound </w:t>
      </w:r>
      <w:r w:rsidRPr="0090507A">
        <w:t>cannot be separated by inserting other morphemes</w:t>
      </w:r>
      <w:r>
        <w:t xml:space="preserve"> </w:t>
      </w:r>
      <w:r w:rsidR="00BA6215">
        <w:rPr>
          <w:rStyle w:val="Citation"/>
          <w:szCs w:val="19"/>
        </w:rPr>
        <w:fldChar w:fldCharType="begin"/>
      </w:r>
      <w:r w:rsidR="0092451D">
        <w:rPr>
          <w:rStyle w:val="Citation"/>
          <w:szCs w:val="19"/>
        </w:rPr>
        <w:instrText>ADDIN CITAVI.PLACEHOLDER 603380ac-6b86-429c-b4df-5de6ba859f18 PFBsYWNlaG9sZGVyPg0KICA8QWRkSW5WZXJzaW9uPjUuMi4wLjg8L0FkZEluVmVyc2lvbj4NCiAgPElkPjYwMzM4MGFjLTZiODYtNDI5Yy1iNGRmLTVkZTZiYTg1OWYxODwvSWQ+DQogIDxFbnRyaWVzPg0KICAgIDxFbnRyeT4NCiAgICAgIDxJZD4xMzFhNDM2Ny00MmIyLTQ0ODMtODY3Ny01M2I1YjljNTBmY2I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ZDFiMjdiMWMtOTg5Mi00ZDhkLWIzZTctNjQxYWJjZjMzYWVk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1PC9uPg0KICA8aW4+dHJ1ZTwvaW4+DQogIDxvcz42NTwvb3M+DQogIDxwcz42NTwvcHM+DQo8L2VwPg0KPG9zPjEtNjU8L29zPl1dPjwvUGFnZVJhbmdlPg0KICAgICAgICA8RW5kUGFnZT42NTwvRW5kUGFnZT4NCiAgICAgICAgPFN0YXJ0UGFnZT4xPC9TdGFydFBhZ2U+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1ODAzNDVmYi0xZDZmLTQ0NDQtYTQ4ZS1kODUxNmM0ZGY4YTc8L0lkPjxJc2JuPjA1MjE2NzUyODYsIDk3ODA1MjE2NzUyODQsIDA1MjE1ODE1ODMsIDk3ODA1MjE1ODE1ODUsIDA1MjE1ODg1NTMsIDk3ODA1MjE1ODg1NTM8L0lzYm4+PExhbmd1YWdlPkVuZ2xpc2g8L0xhbmd1YWdlPjxMYW5ndWFnZUNvZGU+ZW48L0xhbmd1YWdlQ29kZT48TG9jYXRpb25zPjxMb2NhdGlvbj48QWRkcmVzcz5EOlxSZXNvdXJjZXNcRWxlY3Ryb25pYyBtYXRlcmlhbHNcQXJ0aWNsZXMgdW5yZWFkXFNob3Blbl9UXzIwMDdfTGFuZ3VhZ2UgdHlwb2xvZ3kgYW5kIHN5bnRhY3RpYyBkZXNjcmlwdGlvbl9Wb2wgM19HcmFtbWF0aWNhbCBjYXRlZ29yaWVzIGFuZCB0aGUgbGV4aWNvbi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zOiBHcmFtbWF0aWNhbCBjYXRlZ29yaWVzIGFuZCB0aGUgbGV4aWNvbjwvVGl0bGU+PFllYXI+MjAwNzwvWWVhcj48L1JlZmVyZW5jZT48L1BhcmVudFJlZmVyZW5jZT4NCiAgICAgICAgPFNob3J0VGl0bGU+QWlraGVudmFsZCAyMDA3IOKAkyBUeXBvbG9naWNhbCBkaXN0aW5jdGlvbnMgaW4gd29yZC1mb3JtYXRpb248L1Nob3J0VGl0bGU+DQogICAgICAgIDxUaXRsZT5UeXBvbG9naWNhbCBkaXN0aW5jdGlvbnMgaW4gd29yZC1mb3JtYXRpb248L1RpdGxlPg0KICAgICAgPC9SZWZlcmVuY2U+DQogICAgPC9FbnRyeT4NCiAgPC9FbnRyaWVzPg0KICA8VGV4dD4oQWlraGVudmFsZCAyMDA3O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pa2hlbnZhbGQgMjAwNzogMjYpPC9UZXh0Pg0KICAgIDwvVGV4dFVuaXQ+DQogIDwvVGV4dFVuaXRzPg0KPC9QbGFjZWhvbGRlcj4=</w:instrText>
      </w:r>
      <w:r w:rsidR="00BA6215">
        <w:rPr>
          <w:rStyle w:val="Citation"/>
          <w:szCs w:val="19"/>
        </w:rPr>
        <w:fldChar w:fldCharType="separate"/>
      </w:r>
      <w:bookmarkStart w:id="1544" w:name="_CTVP001603380ac6b86429cb4df5de6ba859f18"/>
      <w:r w:rsidR="0092006B">
        <w:rPr>
          <w:rStyle w:val="Citation"/>
          <w:szCs w:val="19"/>
        </w:rPr>
        <w:t>(Aikhenvald 2007: 26)</w:t>
      </w:r>
      <w:bookmarkEnd w:id="1544"/>
      <w:r w:rsidR="00BA6215">
        <w:rPr>
          <w:rStyle w:val="Citation"/>
          <w:szCs w:val="19"/>
        </w:rPr>
        <w:fldChar w:fldCharType="end"/>
      </w:r>
      <w:r w:rsidRPr="0090507A">
        <w:t xml:space="preserve">. Such an insertion leads to the loss of their </w:t>
      </w:r>
      <w:r>
        <w:t xml:space="preserve">compound </w:t>
      </w:r>
      <w:r w:rsidRPr="0090507A">
        <w:t xml:space="preserve">sense. This criterion also applies to Papuan Malay as </w:t>
      </w:r>
      <w:r>
        <w:t>shown</w:t>
      </w:r>
      <w:r w:rsidRPr="0090507A">
        <w:t xml:space="preserve"> in </w:t>
      </w:r>
      <w:r w:rsidRPr="0090507A">
        <w:fldChar w:fldCharType="begin"/>
      </w:r>
      <w:r w:rsidRPr="0090507A">
        <w:instrText xml:space="preserve"> REF _Ref339619913 \h </w:instrText>
      </w:r>
      <w:r w:rsidRPr="0090507A">
        <w:fldChar w:fldCharType="separate"/>
      </w:r>
      <w:r w:rsidR="00154D81" w:rsidRPr="00931D99">
        <w:t>(</w:t>
      </w:r>
      <w:r w:rsidR="00154D81">
        <w:rPr>
          <w:noProof/>
        </w:rPr>
        <w:t>80</w:t>
      </w:r>
      <w:r w:rsidR="00154D81" w:rsidRPr="0090507A">
        <w:t>)</w:t>
      </w:r>
      <w:r w:rsidRPr="0090507A">
        <w:fldChar w:fldCharType="end"/>
      </w:r>
      <w:r w:rsidRPr="0090507A">
        <w:t xml:space="preserve"> and </w:t>
      </w:r>
      <w:r w:rsidRPr="0090507A">
        <w:fldChar w:fldCharType="begin"/>
      </w:r>
      <w:r w:rsidRPr="0090507A">
        <w:instrText xml:space="preserve"> REF _Ref339619914 \h </w:instrText>
      </w:r>
      <w:r w:rsidRPr="0090507A">
        <w:fldChar w:fldCharType="separate"/>
      </w:r>
      <w:r w:rsidR="00154D81" w:rsidRPr="0090507A">
        <w:t>(</w:t>
      </w:r>
      <w:r w:rsidR="00154D81">
        <w:rPr>
          <w:noProof/>
        </w:rPr>
        <w:t>81</w:t>
      </w:r>
      <w:r w:rsidR="00154D81" w:rsidRPr="0090507A">
        <w:t>)</w:t>
      </w:r>
      <w:r w:rsidRPr="0090507A">
        <w:fldChar w:fldCharType="end"/>
      </w:r>
      <w:r w:rsidRPr="0090507A">
        <w:t xml:space="preserve">. When, for instance, the relativizer </w:t>
      </w:r>
      <w:r w:rsidRPr="0090507A">
        <w:rPr>
          <w:rStyle w:val="ChItalBold"/>
          <w:szCs w:val="19"/>
        </w:rPr>
        <w:t>yang</w:t>
      </w:r>
      <w:r w:rsidRPr="0090507A">
        <w:t xml:space="preserve"> </w:t>
      </w:r>
      <w:r w:rsidR="00B7093A">
        <w:t>‘</w:t>
      </w:r>
      <w:r w:rsidRPr="0099608C">
        <w:rPr>
          <w:rStyle w:val="ChSmallCaps"/>
        </w:rPr>
        <w:t>rel</w:t>
      </w:r>
      <w:r w:rsidR="00B7093A">
        <w:t>’</w:t>
      </w:r>
      <w:r w:rsidRPr="0090507A">
        <w:t xml:space="preserve"> is inserted in the </w:t>
      </w:r>
      <w:r>
        <w:t>compound</w:t>
      </w:r>
      <w:r w:rsidRPr="0090507A">
        <w:t xml:space="preserve"> </w:t>
      </w:r>
      <w:r>
        <w:rPr>
          <w:rStyle w:val="ChItalBold"/>
          <w:szCs w:val="19"/>
        </w:rPr>
        <w:t>lemon-manis</w:t>
      </w:r>
      <w:r w:rsidRPr="0090507A">
        <w:t xml:space="preserve"> </w:t>
      </w:r>
      <w:r w:rsidR="00B7093A">
        <w:t>‘</w:t>
      </w:r>
      <w:r>
        <w:t>orange</w:t>
      </w:r>
      <w:r w:rsidR="00B7093A">
        <w:t>’</w:t>
      </w:r>
      <w:r w:rsidRPr="0090507A">
        <w:t xml:space="preserve"> in </w:t>
      </w:r>
      <w:r w:rsidRPr="0090507A">
        <w:fldChar w:fldCharType="begin"/>
      </w:r>
      <w:r w:rsidRPr="0090507A">
        <w:instrText xml:space="preserve"> REF _Ref339619913 \h </w:instrText>
      </w:r>
      <w:r w:rsidRPr="0090507A">
        <w:fldChar w:fldCharType="separate"/>
      </w:r>
      <w:r w:rsidR="00154D81" w:rsidRPr="00931D99">
        <w:t>(</w:t>
      </w:r>
      <w:r w:rsidR="00154D81">
        <w:rPr>
          <w:noProof/>
        </w:rPr>
        <w:t>80</w:t>
      </w:r>
      <w:r w:rsidR="00154D81" w:rsidRPr="0090507A">
        <w:t>)</w:t>
      </w:r>
      <w:r w:rsidRPr="0090507A">
        <w:fldChar w:fldCharType="end"/>
      </w:r>
      <w:r w:rsidRPr="0090507A">
        <w:t xml:space="preserve">, the </w:t>
      </w:r>
      <w:r>
        <w:t xml:space="preserve">compound </w:t>
      </w:r>
      <w:r w:rsidRPr="0090507A">
        <w:t xml:space="preserve">sense is lost. The result is the </w:t>
      </w:r>
      <w:r>
        <w:t>phrasal expression</w:t>
      </w:r>
      <w:r w:rsidRPr="0090507A">
        <w:t xml:space="preserve"> </w:t>
      </w:r>
      <w:r>
        <w:rPr>
          <w:rStyle w:val="ChItalBold"/>
          <w:szCs w:val="19"/>
        </w:rPr>
        <w:t>lemon</w:t>
      </w:r>
      <w:r w:rsidRPr="0090507A">
        <w:rPr>
          <w:rStyle w:val="ChItalBold"/>
          <w:szCs w:val="19"/>
        </w:rPr>
        <w:t xml:space="preserve"> yang </w:t>
      </w:r>
      <w:r>
        <w:rPr>
          <w:rStyle w:val="ChItalBold"/>
          <w:szCs w:val="19"/>
        </w:rPr>
        <w:t>manis</w:t>
      </w:r>
      <w:r w:rsidRPr="0090507A">
        <w:t xml:space="preserve"> </w:t>
      </w:r>
      <w:r w:rsidR="00B7093A">
        <w:t>‘</w:t>
      </w:r>
      <w:r>
        <w:t>lemon which is sweet</w:t>
      </w:r>
      <w:r w:rsidR="00B7093A">
        <w:t>’</w:t>
      </w:r>
      <w:r>
        <w:t xml:space="preserve"> or </w:t>
      </w:r>
      <w:r w:rsidR="00B7093A">
        <w:t>‘</w:t>
      </w:r>
      <w:r>
        <w:t>sweet lemon</w:t>
      </w:r>
      <w:r w:rsidR="00B7093A">
        <w:t>’</w:t>
      </w:r>
      <w:r w:rsidRPr="0090507A">
        <w:t xml:space="preserve"> in </w:t>
      </w:r>
      <w:r w:rsidRPr="0090507A">
        <w:fldChar w:fldCharType="begin"/>
      </w:r>
      <w:r w:rsidRPr="0090507A">
        <w:instrText xml:space="preserve"> REF _Ref339619914 \h </w:instrText>
      </w:r>
      <w:r w:rsidRPr="0090507A">
        <w:fldChar w:fldCharType="separate"/>
      </w:r>
      <w:r w:rsidR="00154D81" w:rsidRPr="0090507A">
        <w:t>(</w:t>
      </w:r>
      <w:r w:rsidR="00154D81">
        <w:rPr>
          <w:noProof/>
        </w:rPr>
        <w:t>81</w:t>
      </w:r>
      <w:r w:rsidR="00154D81" w:rsidRPr="0090507A">
        <w:t>)</w:t>
      </w:r>
      <w:r w:rsidRPr="0090507A">
        <w:fldChar w:fldCharType="end"/>
      </w:r>
      <w:r w:rsidRPr="0090507A">
        <w:t>.</w:t>
      </w:r>
    </w:p>
    <w:p w14:paraId="33FA6A82" w14:textId="77777777" w:rsidR="00672641" w:rsidRPr="0090507A" w:rsidRDefault="00672641" w:rsidP="00672641">
      <w:pPr>
        <w:pStyle w:val="ExampleTitle"/>
        <w:rPr>
          <w:szCs w:val="19"/>
        </w:rPr>
      </w:pPr>
      <w:r w:rsidRPr="0090507A">
        <w:rPr>
          <w:szCs w:val="19"/>
        </w:rPr>
        <w:t>Morphosyntactic criteria</w:t>
      </w:r>
    </w:p>
    <w:tbl>
      <w:tblPr>
        <w:tblW w:w="5982" w:type="dxa"/>
        <w:tblCellMar>
          <w:left w:w="40" w:type="dxa"/>
          <w:right w:w="40" w:type="dxa"/>
        </w:tblCellMar>
        <w:tblLook w:val="01E0" w:firstRow="1" w:lastRow="1" w:firstColumn="1" w:lastColumn="1" w:noHBand="0" w:noVBand="0"/>
      </w:tblPr>
      <w:tblGrid>
        <w:gridCol w:w="709"/>
        <w:gridCol w:w="2495"/>
        <w:gridCol w:w="2778"/>
      </w:tblGrid>
      <w:tr w:rsidR="00672641" w:rsidRPr="005F00E4" w14:paraId="432D0B35" w14:textId="77777777" w:rsidTr="00AC23C4">
        <w:tc>
          <w:tcPr>
            <w:tcW w:w="709" w:type="dxa"/>
            <w:shd w:val="clear" w:color="auto" w:fill="auto"/>
          </w:tcPr>
          <w:p w14:paraId="28D4DE8F" w14:textId="77777777" w:rsidR="00672641" w:rsidRPr="00626ADA" w:rsidRDefault="00672641" w:rsidP="00672641">
            <w:pPr>
              <w:pStyle w:val="Text"/>
            </w:pPr>
            <w:bookmarkStart w:id="1545" w:name="_Ref339619787"/>
            <w:bookmarkStart w:id="1546" w:name="_Ref339619913"/>
            <w:r w:rsidRPr="00931D99">
              <w:t>(</w:t>
            </w:r>
            <w:fldSimple w:instr=" SEQ ( \* ARABIC \s 1 ">
              <w:r w:rsidR="00154D81">
                <w:rPr>
                  <w:noProof/>
                </w:rPr>
                <w:t>80</w:t>
              </w:r>
            </w:fldSimple>
            <w:bookmarkEnd w:id="1545"/>
            <w:r w:rsidRPr="0090507A">
              <w:t>)</w:t>
            </w:r>
            <w:bookmarkEnd w:id="1546"/>
          </w:p>
        </w:tc>
        <w:tc>
          <w:tcPr>
            <w:tcW w:w="2495" w:type="dxa"/>
            <w:shd w:val="clear" w:color="auto" w:fill="auto"/>
          </w:tcPr>
          <w:p w14:paraId="096AEBEB" w14:textId="77777777" w:rsidR="00672641" w:rsidRPr="00F40C9D" w:rsidRDefault="00672641" w:rsidP="00672641">
            <w:pPr>
              <w:pStyle w:val="Text"/>
              <w:rPr>
                <w:rStyle w:val="ChBlueBold"/>
              </w:rPr>
            </w:pPr>
            <w:r w:rsidRPr="00F40C9D">
              <w:rPr>
                <w:rStyle w:val="ChBlueBold"/>
              </w:rPr>
              <w:t>lemon-manis</w:t>
            </w:r>
          </w:p>
        </w:tc>
        <w:tc>
          <w:tcPr>
            <w:tcW w:w="2778" w:type="dxa"/>
            <w:shd w:val="clear" w:color="auto" w:fill="auto"/>
          </w:tcPr>
          <w:p w14:paraId="65E95349" w14:textId="121F18D7" w:rsidR="00672641" w:rsidRPr="0090507A" w:rsidRDefault="00B7093A" w:rsidP="00672641">
            <w:pPr>
              <w:pStyle w:val="Text"/>
            </w:pPr>
            <w:r>
              <w:t>‘</w:t>
            </w:r>
            <w:r w:rsidR="00672641">
              <w:t>orange</w:t>
            </w:r>
            <w:r>
              <w:t>’</w:t>
            </w:r>
          </w:p>
        </w:tc>
      </w:tr>
      <w:tr w:rsidR="00672641" w:rsidRPr="00AC23C4" w14:paraId="75639D1C" w14:textId="77777777" w:rsidTr="00AC23C4">
        <w:tc>
          <w:tcPr>
            <w:tcW w:w="709" w:type="dxa"/>
            <w:shd w:val="clear" w:color="auto" w:fill="auto"/>
          </w:tcPr>
          <w:p w14:paraId="3213DB7A" w14:textId="77777777" w:rsidR="00672641" w:rsidRPr="00AC23C4" w:rsidRDefault="00672641" w:rsidP="00672641">
            <w:pPr>
              <w:pStyle w:val="GlossEng2ptafter"/>
              <w:rPr>
                <w:szCs w:val="19"/>
              </w:rPr>
            </w:pPr>
          </w:p>
        </w:tc>
        <w:tc>
          <w:tcPr>
            <w:tcW w:w="2495" w:type="dxa"/>
            <w:shd w:val="clear" w:color="auto" w:fill="auto"/>
          </w:tcPr>
          <w:p w14:paraId="3ED7AE63" w14:textId="77777777" w:rsidR="00672641" w:rsidRPr="00AC23C4" w:rsidRDefault="00672641" w:rsidP="00672641">
            <w:pPr>
              <w:pStyle w:val="GlossEng2ptafter"/>
              <w:rPr>
                <w:sz w:val="19"/>
                <w:szCs w:val="19"/>
              </w:rPr>
            </w:pPr>
            <w:r w:rsidRPr="0090507A">
              <w:t>lemon-be.sweet</w:t>
            </w:r>
          </w:p>
        </w:tc>
        <w:tc>
          <w:tcPr>
            <w:tcW w:w="2778" w:type="dxa"/>
            <w:shd w:val="clear" w:color="auto" w:fill="auto"/>
          </w:tcPr>
          <w:p w14:paraId="7349E859" w14:textId="77777777" w:rsidR="00672641" w:rsidRPr="00E95FB4" w:rsidRDefault="00672641" w:rsidP="00672641">
            <w:pPr>
              <w:pStyle w:val="GlossEng2ptafter"/>
            </w:pPr>
          </w:p>
        </w:tc>
      </w:tr>
      <w:tr w:rsidR="00672641" w:rsidRPr="005F00E4" w14:paraId="6968496C" w14:textId="77777777" w:rsidTr="00AC23C4">
        <w:tc>
          <w:tcPr>
            <w:tcW w:w="709" w:type="dxa"/>
            <w:shd w:val="clear" w:color="auto" w:fill="auto"/>
          </w:tcPr>
          <w:p w14:paraId="098F21E7" w14:textId="77777777" w:rsidR="00672641" w:rsidRPr="00626ADA" w:rsidRDefault="00672641" w:rsidP="00672641">
            <w:pPr>
              <w:pStyle w:val="Text"/>
            </w:pPr>
            <w:bookmarkStart w:id="1547" w:name="_Ref339619914"/>
            <w:r w:rsidRPr="0090507A">
              <w:t>(</w:t>
            </w:r>
            <w:fldSimple w:instr=" SEQ ( \* ARABIC \s 1 ">
              <w:r w:rsidR="00154D81">
                <w:rPr>
                  <w:noProof/>
                </w:rPr>
                <w:t>81</w:t>
              </w:r>
            </w:fldSimple>
            <w:r w:rsidRPr="0090507A">
              <w:t>)</w:t>
            </w:r>
            <w:bookmarkEnd w:id="1547"/>
          </w:p>
        </w:tc>
        <w:tc>
          <w:tcPr>
            <w:tcW w:w="2495" w:type="dxa"/>
            <w:shd w:val="clear" w:color="auto" w:fill="auto"/>
          </w:tcPr>
          <w:p w14:paraId="53144F97" w14:textId="77777777" w:rsidR="00672641" w:rsidRPr="00AC23C4" w:rsidRDefault="00672641" w:rsidP="00672641">
            <w:pPr>
              <w:pStyle w:val="Text"/>
              <w:rPr>
                <w:rStyle w:val="ChBlueBold"/>
                <w:szCs w:val="19"/>
              </w:rPr>
            </w:pPr>
            <w:r w:rsidRPr="00AC23C4">
              <w:rPr>
                <w:rStyle w:val="ChBlueBold"/>
                <w:szCs w:val="19"/>
              </w:rPr>
              <w:t>lemon yang manis</w:t>
            </w:r>
          </w:p>
        </w:tc>
        <w:tc>
          <w:tcPr>
            <w:tcW w:w="2778" w:type="dxa"/>
            <w:shd w:val="clear" w:color="auto" w:fill="auto"/>
          </w:tcPr>
          <w:p w14:paraId="4D3E484B" w14:textId="3BBB9249" w:rsidR="00672641" w:rsidRPr="0090507A" w:rsidRDefault="00B7093A" w:rsidP="00672641">
            <w:pPr>
              <w:pStyle w:val="Text"/>
            </w:pPr>
            <w:r>
              <w:t>‘</w:t>
            </w:r>
            <w:r w:rsidR="009A7F8F">
              <w:t>lemon</w:t>
            </w:r>
            <w:r w:rsidR="00672641">
              <w:t xml:space="preserve"> which is sweet</w:t>
            </w:r>
            <w:r>
              <w:t>’</w:t>
            </w:r>
          </w:p>
        </w:tc>
      </w:tr>
      <w:tr w:rsidR="00672641" w:rsidRPr="00AC23C4" w14:paraId="3045C295" w14:textId="77777777" w:rsidTr="00AC23C4">
        <w:tc>
          <w:tcPr>
            <w:tcW w:w="709" w:type="dxa"/>
            <w:shd w:val="clear" w:color="auto" w:fill="auto"/>
          </w:tcPr>
          <w:p w14:paraId="60D5AED1" w14:textId="77777777" w:rsidR="00672641" w:rsidRPr="00AC23C4" w:rsidRDefault="00672641" w:rsidP="00672641">
            <w:pPr>
              <w:pStyle w:val="GlossEng"/>
              <w:rPr>
                <w:szCs w:val="19"/>
              </w:rPr>
            </w:pPr>
          </w:p>
        </w:tc>
        <w:tc>
          <w:tcPr>
            <w:tcW w:w="2495" w:type="dxa"/>
            <w:shd w:val="clear" w:color="auto" w:fill="auto"/>
          </w:tcPr>
          <w:p w14:paraId="00A06810" w14:textId="77777777" w:rsidR="00672641" w:rsidRPr="00AC23C4" w:rsidRDefault="00672641" w:rsidP="00672641">
            <w:pPr>
              <w:pStyle w:val="GlossEng"/>
              <w:rPr>
                <w:szCs w:val="19"/>
              </w:rPr>
            </w:pPr>
            <w:r w:rsidRPr="00AC23C4">
              <w:rPr>
                <w:szCs w:val="19"/>
              </w:rPr>
              <w:t xml:space="preserve">lemon </w:t>
            </w:r>
            <w:r w:rsidRPr="0099608C">
              <w:rPr>
                <w:rStyle w:val="ChSmallCaps"/>
              </w:rPr>
              <w:t>rel</w:t>
            </w:r>
            <w:r w:rsidRPr="00AC23C4">
              <w:rPr>
                <w:szCs w:val="19"/>
              </w:rPr>
              <w:t xml:space="preserve"> </w:t>
            </w:r>
            <w:r>
              <w:t>be.sweet</w:t>
            </w:r>
          </w:p>
        </w:tc>
        <w:tc>
          <w:tcPr>
            <w:tcW w:w="2778" w:type="dxa"/>
            <w:shd w:val="clear" w:color="auto" w:fill="auto"/>
          </w:tcPr>
          <w:p w14:paraId="24C4E303" w14:textId="77777777" w:rsidR="00672641" w:rsidRPr="00E95FB4" w:rsidRDefault="00672641" w:rsidP="00672641">
            <w:pPr>
              <w:pStyle w:val="GlossEng"/>
            </w:pPr>
          </w:p>
        </w:tc>
      </w:tr>
    </w:tbl>
    <w:p w14:paraId="7F46A0F5" w14:textId="56C5F9DF" w:rsidR="00672641" w:rsidRDefault="00672641" w:rsidP="008916B0">
      <w:pPr>
        <w:pStyle w:val="Body0005after05before"/>
      </w:pPr>
      <w:r w:rsidRPr="0090507A">
        <w:t xml:space="preserve">In cases such as the </w:t>
      </w:r>
      <w:r>
        <w:rPr>
          <w:szCs w:val="19"/>
        </w:rPr>
        <w:t>compound</w:t>
      </w:r>
      <w:r w:rsidRPr="0090507A">
        <w:t xml:space="preserve"> </w:t>
      </w:r>
      <w:r w:rsidRPr="0090507A">
        <w:rPr>
          <w:rStyle w:val="ChItalBold"/>
          <w:szCs w:val="19"/>
        </w:rPr>
        <w:t>orang-tua</w:t>
      </w:r>
      <w:r w:rsidRPr="0090507A">
        <w:t xml:space="preserve"> </w:t>
      </w:r>
      <w:r w:rsidR="00B7093A">
        <w:t>‘</w:t>
      </w:r>
      <w:r w:rsidR="00D55126">
        <w:t>parent</w:t>
      </w:r>
      <w:r w:rsidR="00B7093A">
        <w:t>’</w:t>
      </w:r>
      <w:r w:rsidRPr="0090507A">
        <w:t xml:space="preserve"> in </w:t>
      </w:r>
      <w:r w:rsidRPr="0090507A">
        <w:fldChar w:fldCharType="begin"/>
      </w:r>
      <w:r w:rsidRPr="0090507A">
        <w:instrText xml:space="preserve"> REF _Ref339619915 \h </w:instrText>
      </w:r>
      <w:r w:rsidRPr="0090507A">
        <w:fldChar w:fldCharType="separate"/>
      </w:r>
      <w:r w:rsidR="00154D81" w:rsidRPr="0090507A">
        <w:t>(</w:t>
      </w:r>
      <w:r w:rsidR="00154D81">
        <w:rPr>
          <w:noProof/>
        </w:rPr>
        <w:t>82</w:t>
      </w:r>
      <w:r w:rsidR="00154D81" w:rsidRPr="0090507A">
        <w:t>)</w:t>
      </w:r>
      <w:r w:rsidRPr="0090507A">
        <w:fldChar w:fldCharType="end"/>
      </w:r>
      <w:r w:rsidRPr="0090507A">
        <w:t xml:space="preserve"> or the </w:t>
      </w:r>
      <w:r>
        <w:rPr>
          <w:szCs w:val="19"/>
        </w:rPr>
        <w:t>phrasal expression</w:t>
      </w:r>
      <w:r w:rsidRPr="0090507A">
        <w:t xml:space="preserve"> </w:t>
      </w:r>
      <w:r w:rsidRPr="0090507A">
        <w:rPr>
          <w:rStyle w:val="ChItalBold"/>
          <w:szCs w:val="19"/>
        </w:rPr>
        <w:t>orang tua</w:t>
      </w:r>
      <w:r w:rsidRPr="0090507A">
        <w:t xml:space="preserve"> </w:t>
      </w:r>
      <w:r w:rsidR="00B7093A">
        <w:t>‘</w:t>
      </w:r>
      <w:r w:rsidRPr="0090507A">
        <w:t>old person</w:t>
      </w:r>
      <w:r w:rsidR="00B7093A">
        <w:t>’</w:t>
      </w:r>
      <w:r w:rsidRPr="0090507A">
        <w:t xml:space="preserve"> in </w:t>
      </w:r>
      <w:r w:rsidRPr="0090507A">
        <w:fldChar w:fldCharType="begin"/>
      </w:r>
      <w:r w:rsidRPr="0090507A">
        <w:instrText xml:space="preserve"> REF _Ref339619916 \h </w:instrText>
      </w:r>
      <w:r w:rsidRPr="0090507A">
        <w:fldChar w:fldCharType="separate"/>
      </w:r>
      <w:r w:rsidR="00154D81" w:rsidRPr="0090507A">
        <w:t>(</w:t>
      </w:r>
      <w:r w:rsidR="00154D81">
        <w:rPr>
          <w:noProof/>
        </w:rPr>
        <w:t>83</w:t>
      </w:r>
      <w:r w:rsidR="00154D81" w:rsidRPr="0090507A">
        <w:t>)</w:t>
      </w:r>
      <w:r w:rsidRPr="0090507A">
        <w:fldChar w:fldCharType="end"/>
      </w:r>
      <w:r w:rsidRPr="0090507A">
        <w:t>, however, it is difficult to distinguish both constructions on morphosyntactic grounds. Again, the context is the determining factor to establish the intended meaning.</w:t>
      </w:r>
    </w:p>
    <w:p w14:paraId="5399E2DB" w14:textId="77777777" w:rsidR="00672641" w:rsidRPr="0090507A" w:rsidRDefault="00672641" w:rsidP="00672641">
      <w:pPr>
        <w:pStyle w:val="ExampleTitle"/>
        <w:rPr>
          <w:szCs w:val="19"/>
        </w:rPr>
      </w:pPr>
      <w:r w:rsidRPr="0090507A">
        <w:rPr>
          <w:szCs w:val="19"/>
        </w:rPr>
        <w:t>Ambiguities</w:t>
      </w:r>
      <w:r>
        <w:rPr>
          <w:szCs w:val="19"/>
        </w:rPr>
        <w:t xml:space="preserve"> with respect to </w:t>
      </w:r>
      <w:r w:rsidRPr="0090507A">
        <w:rPr>
          <w:szCs w:val="19"/>
        </w:rPr>
        <w:t>morphosyntactic criteria</w:t>
      </w:r>
    </w:p>
    <w:tbl>
      <w:tblPr>
        <w:tblW w:w="3131" w:type="dxa"/>
        <w:tblCellMar>
          <w:left w:w="40" w:type="dxa"/>
          <w:right w:w="40" w:type="dxa"/>
        </w:tblCellMar>
        <w:tblLook w:val="01E0" w:firstRow="1" w:lastRow="1" w:firstColumn="1" w:lastColumn="1" w:noHBand="0" w:noVBand="0"/>
      </w:tblPr>
      <w:tblGrid>
        <w:gridCol w:w="709"/>
        <w:gridCol w:w="1270"/>
        <w:gridCol w:w="1152"/>
      </w:tblGrid>
      <w:tr w:rsidR="00672641" w:rsidRPr="005F00E4" w14:paraId="0B489E27" w14:textId="77777777" w:rsidTr="00AC23C4">
        <w:tc>
          <w:tcPr>
            <w:tcW w:w="709" w:type="dxa"/>
            <w:shd w:val="clear" w:color="auto" w:fill="auto"/>
          </w:tcPr>
          <w:p w14:paraId="51A0D9ED" w14:textId="77777777" w:rsidR="00672641" w:rsidRPr="00626ADA" w:rsidRDefault="00672641" w:rsidP="00672641">
            <w:pPr>
              <w:pStyle w:val="Text"/>
            </w:pPr>
            <w:bookmarkStart w:id="1548" w:name="_Ref339619788"/>
            <w:bookmarkStart w:id="1549" w:name="_Ref339619915"/>
            <w:r w:rsidRPr="0090507A">
              <w:t>(</w:t>
            </w:r>
            <w:fldSimple w:instr=" SEQ ( \* ARABIC \s 1 ">
              <w:r w:rsidR="00154D81">
                <w:rPr>
                  <w:noProof/>
                </w:rPr>
                <w:t>82</w:t>
              </w:r>
            </w:fldSimple>
            <w:bookmarkEnd w:id="1548"/>
            <w:r w:rsidRPr="0090507A">
              <w:t>)</w:t>
            </w:r>
            <w:bookmarkEnd w:id="1549"/>
          </w:p>
        </w:tc>
        <w:tc>
          <w:tcPr>
            <w:tcW w:w="1270" w:type="dxa"/>
            <w:shd w:val="clear" w:color="auto" w:fill="auto"/>
          </w:tcPr>
          <w:p w14:paraId="22D5484B" w14:textId="77777777" w:rsidR="00672641" w:rsidRPr="00AC23C4" w:rsidRDefault="00672641" w:rsidP="00672641">
            <w:pPr>
              <w:pStyle w:val="Text"/>
              <w:rPr>
                <w:rStyle w:val="ChBlueBold"/>
                <w:szCs w:val="19"/>
              </w:rPr>
            </w:pPr>
            <w:r w:rsidRPr="00AC23C4">
              <w:rPr>
                <w:rStyle w:val="ChBlueBold"/>
                <w:szCs w:val="19"/>
              </w:rPr>
              <w:t>orang-tua</w:t>
            </w:r>
          </w:p>
        </w:tc>
        <w:tc>
          <w:tcPr>
            <w:tcW w:w="1152" w:type="dxa"/>
            <w:shd w:val="clear" w:color="auto" w:fill="auto"/>
          </w:tcPr>
          <w:p w14:paraId="6B432E00" w14:textId="12CCE339" w:rsidR="00672641" w:rsidRPr="0090507A" w:rsidRDefault="00B7093A" w:rsidP="00672641">
            <w:pPr>
              <w:pStyle w:val="Text"/>
            </w:pPr>
            <w:r>
              <w:t>‘</w:t>
            </w:r>
            <w:r w:rsidR="00D55126">
              <w:t>parent</w:t>
            </w:r>
            <w:r>
              <w:t>’</w:t>
            </w:r>
          </w:p>
        </w:tc>
      </w:tr>
      <w:tr w:rsidR="00672641" w:rsidRPr="00AC23C4" w14:paraId="0F704DDA" w14:textId="77777777" w:rsidTr="00AC23C4">
        <w:tc>
          <w:tcPr>
            <w:tcW w:w="709" w:type="dxa"/>
            <w:shd w:val="clear" w:color="auto" w:fill="auto"/>
          </w:tcPr>
          <w:p w14:paraId="7BE80439" w14:textId="77777777" w:rsidR="00672641" w:rsidRPr="00AC23C4" w:rsidRDefault="00672641" w:rsidP="00672641">
            <w:pPr>
              <w:pStyle w:val="GlossEng2ptafter"/>
              <w:rPr>
                <w:szCs w:val="19"/>
              </w:rPr>
            </w:pPr>
          </w:p>
        </w:tc>
        <w:tc>
          <w:tcPr>
            <w:tcW w:w="1270" w:type="dxa"/>
            <w:shd w:val="clear" w:color="auto" w:fill="auto"/>
          </w:tcPr>
          <w:p w14:paraId="0EF6F88B" w14:textId="77777777" w:rsidR="00672641" w:rsidRPr="00AC23C4" w:rsidRDefault="00672641" w:rsidP="00672641">
            <w:pPr>
              <w:pStyle w:val="GlossEng2ptafter"/>
              <w:rPr>
                <w:sz w:val="19"/>
                <w:szCs w:val="19"/>
              </w:rPr>
            </w:pPr>
            <w:r w:rsidRPr="00AC23C4">
              <w:rPr>
                <w:szCs w:val="19"/>
              </w:rPr>
              <w:t>person-be.old</w:t>
            </w:r>
          </w:p>
        </w:tc>
        <w:tc>
          <w:tcPr>
            <w:tcW w:w="1152" w:type="dxa"/>
            <w:shd w:val="clear" w:color="auto" w:fill="auto"/>
          </w:tcPr>
          <w:p w14:paraId="33A9AD76" w14:textId="77777777" w:rsidR="00672641" w:rsidRPr="00E95FB4" w:rsidRDefault="00672641" w:rsidP="00672641">
            <w:pPr>
              <w:pStyle w:val="GlossEng2ptafter"/>
            </w:pPr>
          </w:p>
        </w:tc>
      </w:tr>
      <w:tr w:rsidR="00672641" w:rsidRPr="005F00E4" w14:paraId="1F04F5B0" w14:textId="77777777" w:rsidTr="00AC23C4">
        <w:tc>
          <w:tcPr>
            <w:tcW w:w="709" w:type="dxa"/>
            <w:shd w:val="clear" w:color="auto" w:fill="auto"/>
          </w:tcPr>
          <w:p w14:paraId="626770B2" w14:textId="77777777" w:rsidR="00672641" w:rsidRPr="00626ADA" w:rsidRDefault="00672641" w:rsidP="00672641">
            <w:pPr>
              <w:pStyle w:val="Text"/>
            </w:pPr>
            <w:bookmarkStart w:id="1550" w:name="_Ref339619916"/>
            <w:r w:rsidRPr="0090507A">
              <w:t>(</w:t>
            </w:r>
            <w:fldSimple w:instr=" SEQ ( \* ARABIC \s 1 ">
              <w:r w:rsidR="00154D81">
                <w:rPr>
                  <w:noProof/>
                </w:rPr>
                <w:t>83</w:t>
              </w:r>
            </w:fldSimple>
            <w:r w:rsidRPr="0090507A">
              <w:t>)</w:t>
            </w:r>
            <w:bookmarkEnd w:id="1550"/>
          </w:p>
        </w:tc>
        <w:tc>
          <w:tcPr>
            <w:tcW w:w="1270" w:type="dxa"/>
            <w:shd w:val="clear" w:color="auto" w:fill="auto"/>
          </w:tcPr>
          <w:p w14:paraId="355B47F6" w14:textId="77777777" w:rsidR="00672641" w:rsidRPr="00AC23C4" w:rsidRDefault="00672641" w:rsidP="00672641">
            <w:pPr>
              <w:pStyle w:val="Text"/>
              <w:rPr>
                <w:rStyle w:val="ChBlueBold"/>
                <w:szCs w:val="19"/>
              </w:rPr>
            </w:pPr>
            <w:r w:rsidRPr="00AC23C4">
              <w:rPr>
                <w:rStyle w:val="ChBlueBold"/>
                <w:szCs w:val="19"/>
              </w:rPr>
              <w:t>orang tua</w:t>
            </w:r>
          </w:p>
        </w:tc>
        <w:tc>
          <w:tcPr>
            <w:tcW w:w="1152" w:type="dxa"/>
            <w:shd w:val="clear" w:color="auto" w:fill="auto"/>
          </w:tcPr>
          <w:p w14:paraId="09E48668" w14:textId="1ED4169C" w:rsidR="00672641" w:rsidRPr="0090507A" w:rsidRDefault="00B7093A" w:rsidP="00672641">
            <w:pPr>
              <w:pStyle w:val="Text"/>
            </w:pPr>
            <w:r>
              <w:t>‘</w:t>
            </w:r>
            <w:r w:rsidR="00672641" w:rsidRPr="0090507A">
              <w:t>old person</w:t>
            </w:r>
            <w:r>
              <w:t>’</w:t>
            </w:r>
          </w:p>
        </w:tc>
      </w:tr>
      <w:tr w:rsidR="00672641" w:rsidRPr="0090507A" w14:paraId="20EC0ED5" w14:textId="77777777" w:rsidTr="00AC23C4">
        <w:tc>
          <w:tcPr>
            <w:tcW w:w="709" w:type="dxa"/>
            <w:shd w:val="clear" w:color="auto" w:fill="auto"/>
          </w:tcPr>
          <w:p w14:paraId="1C52135E" w14:textId="77777777" w:rsidR="00672641" w:rsidRPr="00626ADA" w:rsidRDefault="00672641" w:rsidP="00672641"/>
        </w:tc>
        <w:tc>
          <w:tcPr>
            <w:tcW w:w="1270" w:type="dxa"/>
            <w:shd w:val="clear" w:color="auto" w:fill="auto"/>
          </w:tcPr>
          <w:p w14:paraId="13BDB9FE" w14:textId="77777777" w:rsidR="00672641" w:rsidRPr="00626ADA" w:rsidRDefault="00672641" w:rsidP="00672641">
            <w:r w:rsidRPr="0090507A">
              <w:t xml:space="preserve">person </w:t>
            </w:r>
            <w:r>
              <w:t>be.</w:t>
            </w:r>
            <w:r w:rsidRPr="0090507A">
              <w:t>old</w:t>
            </w:r>
          </w:p>
        </w:tc>
        <w:tc>
          <w:tcPr>
            <w:tcW w:w="1152" w:type="dxa"/>
            <w:shd w:val="clear" w:color="auto" w:fill="auto"/>
          </w:tcPr>
          <w:p w14:paraId="70950BA1" w14:textId="77777777" w:rsidR="00672641" w:rsidRPr="0090507A" w:rsidRDefault="00672641" w:rsidP="00672641"/>
        </w:tc>
      </w:tr>
    </w:tbl>
    <w:p w14:paraId="1B01D839" w14:textId="4CD02FA7" w:rsidR="00E67EAE" w:rsidRDefault="00F64F66" w:rsidP="00C528B7">
      <w:pPr>
        <w:pStyle w:val="Body0005after05before"/>
      </w:pPr>
      <w:r w:rsidRPr="00B84DD1">
        <w:t>Semantically, compounds and phrasal expression</w:t>
      </w:r>
      <w:r>
        <w:t>s</w:t>
      </w:r>
      <w:r w:rsidRPr="00B84DD1">
        <w:t xml:space="preserve"> can be arranged on a scale from </w:t>
      </w:r>
      <w:r>
        <w:t xml:space="preserve">less </w:t>
      </w:r>
      <w:r w:rsidRPr="00B84DD1">
        <w:t xml:space="preserve">to </w:t>
      </w:r>
      <w:r>
        <w:t xml:space="preserve">more </w:t>
      </w:r>
      <w:r w:rsidRPr="00B84DD1">
        <w:t xml:space="preserve">compositional </w:t>
      </w:r>
      <w:r w:rsidR="00BA6215">
        <w:rPr>
          <w:rStyle w:val="Citation"/>
          <w:szCs w:val="19"/>
        </w:rPr>
        <w:fldChar w:fldCharType="begin"/>
      </w:r>
      <w:r w:rsidR="0092451D">
        <w:rPr>
          <w:rStyle w:val="Citation"/>
          <w:szCs w:val="19"/>
        </w:rPr>
        <w:instrText>ADDIN CITAVI.PLACEHOLDER 4d265138-64f0-406c-968f-1c84ebe32e63 PFBsYWNlaG9sZGVyPg0KICA8QWRkSW5WZXJzaW9uPjUuMi4wLjg8L0FkZEluVmVyc2lvbj4NCiAgPElkPjRkMjY1MTM4LTY0ZjAtNDA2Yy05NjhmLTFjODRlYmUzMmU2MzwvSWQ+DQogIDxFbnRyaWVzPg0KICAgIDxFbnRyeT4NCiAgICAgIDxJZD5lNTNkNDlmNS04Mzg1LTRiMTctOGU0ZC1lYTBmZDZhMjY3Nzc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mVmZXJlbmNlSWQ+ZDFiMjdiMWMtOTg5Mi00ZDhkLWIzZTctNjQxYWJjZjMzYWVk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1PC9uPg0KICA8aW4+dHJ1ZTwvaW4+DQogIDxvcz42NTwvb3M+DQogIDxwcz42NTwvcHM+DQo8L2VwPg0KPG9zPjEtNjU8L29zPl1dPjwvUGFnZVJhbmdlPg0KICAgICAgICA8RW5kUGFnZT42NTwvRW5kUGFnZT4NCiAgICAgICAgPFN0YXJ0UGFnZT4xPC9TdGFydFBhZ2U+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1ODAzNDVmYi0xZDZmLTQ0NDQtYTQ4ZS1kODUxNmM0ZGY4YTc8L0lkPjxJc2JuPjA1MjE2NzUyODYsIDk3ODA1MjE2NzUyODQsIDA1MjE1ODE1ODMsIDk3ODA1MjE1ODE1ODUsIDA1MjE1ODg1NTMsIDk3ODA1MjE1ODg1NTM8L0lzYm4+PExhbmd1YWdlPkVuZ2xpc2g8L0xhbmd1YWdlPjxMYW5ndWFnZUNvZGU+ZW48L0xhbmd1YWdlQ29kZT48TG9jYXRpb25zPjxMb2NhdGlvbj48QWRkcmVzcz5EOlxSZXNvdXJjZXNcRWxlY3Ryb25pYyBtYXRlcmlhbHNcQXJ0aWNsZXMgdW5yZWFkXFNob3Blbl9UXzIwMDdfTGFuZ3VhZ2UgdHlwb2xvZ3kgYW5kIHN5bnRhY3RpYyBkZXNjcmlwdGlvbl9Wb2wgM19HcmFtbWF0aWNhbCBjYXRlZ29yaWVzIGFuZCB0aGUgbGV4aWNvbi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zOiBHcmFtbWF0aWNhbCBjYXRlZ29yaWVzIGFuZCB0aGUgbGV4aWNvbjwvVGl0bGU+PFllYXI+MjAwNzwvWWVhcj48L1JlZmVyZW5jZT48L1BhcmVudFJlZmVyZW5jZT4NCiAgICAgICAgPFNob3J0VGl0bGU+QWlraGVudmFsZCAyMDA3IOKAkyBUeXBvbG9naWNhbCBkaXN0aW5jdGlvbnMgaW4gd29yZC1mb3JtYXRpb248L1Nob3J0VGl0bGU+DQogICAgICAgIDxUaXRsZT5UeXBvbG9naWNhbCBkaXN0aW5jdGlvbnMgaW4gd29yZC1mb3JtYXRpb248L1RpdGxlPg0KICAgICAgPC9SZWZlcmVuY2U+DQogICAgPC9FbnRyeT4NCiAgPC9FbnRyaWVzPg0KICA8VGV4dD4oQWlraGVudmFsZCAyMDA3OiAy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pa2hlbnZhbGQgMjAwNzogMjgpPC9UZXh0Pg0KICAgIDwvVGV4dFVuaXQ+DQogIDwvVGV4dFVuaXRzPg0KPC9QbGFjZWhvbGRlcj4=</w:instrText>
      </w:r>
      <w:r w:rsidR="00BA6215">
        <w:rPr>
          <w:rStyle w:val="Citation"/>
          <w:szCs w:val="19"/>
        </w:rPr>
        <w:fldChar w:fldCharType="separate"/>
      </w:r>
      <w:bookmarkStart w:id="1551" w:name="_CTVP0014d26513864f0406c968f1c84ebe32e63"/>
      <w:r w:rsidR="0092006B">
        <w:rPr>
          <w:rStyle w:val="Citation"/>
          <w:szCs w:val="19"/>
        </w:rPr>
        <w:t>(Aikhenvald 2007: 28)</w:t>
      </w:r>
      <w:bookmarkEnd w:id="1551"/>
      <w:r w:rsidR="00BA6215">
        <w:rPr>
          <w:rStyle w:val="Citation"/>
          <w:szCs w:val="19"/>
        </w:rPr>
        <w:fldChar w:fldCharType="end"/>
      </w:r>
      <w:r w:rsidR="00C528B7" w:rsidRPr="00C528B7">
        <w:t>.</w:t>
      </w:r>
      <w:r>
        <w:t xml:space="preserve"> </w:t>
      </w:r>
      <w:r w:rsidR="00C528B7">
        <w:t xml:space="preserve">The </w:t>
      </w:r>
      <w:r>
        <w:t>corpus</w:t>
      </w:r>
      <w:r w:rsidR="00C528B7">
        <w:t>, however,</w:t>
      </w:r>
      <w:r>
        <w:t xml:space="preserve"> does not contain </w:t>
      </w:r>
      <w:r w:rsidRPr="0090507A">
        <w:t xml:space="preserve">non-compositional compounds with idiosyncratic </w:t>
      </w:r>
      <w:r w:rsidR="00E30BF6">
        <w:t>semantics</w:t>
      </w:r>
      <w:r>
        <w:t>.</w:t>
      </w:r>
      <w:r>
        <w:rPr>
          <w:rStyle w:val="FootnoteReference"/>
        </w:rPr>
        <w:footnoteReference w:id="133"/>
      </w:r>
      <w:r>
        <w:t xml:space="preserve"> </w:t>
      </w:r>
      <w:r w:rsidRPr="00B84DD1">
        <w:t>This is</w:t>
      </w:r>
      <w:r w:rsidRPr="0090507A">
        <w:t xml:space="preserve"> </w:t>
      </w:r>
      <w:r w:rsidR="00C364F4">
        <w:t xml:space="preserve">illustrated </w:t>
      </w:r>
      <w:r w:rsidRPr="0090507A">
        <w:t xml:space="preserve">in </w:t>
      </w:r>
      <w:r w:rsidRPr="0090507A">
        <w:fldChar w:fldCharType="begin"/>
      </w:r>
      <w:r w:rsidRPr="0090507A">
        <w:instrText xml:space="preserve"> REF _Ref339619918 \h </w:instrText>
      </w:r>
      <w:r w:rsidRPr="0090507A">
        <w:fldChar w:fldCharType="separate"/>
      </w:r>
      <w:r w:rsidR="00154D81" w:rsidRPr="0090507A">
        <w:t>(</w:t>
      </w:r>
      <w:r w:rsidR="00154D81">
        <w:rPr>
          <w:noProof/>
        </w:rPr>
        <w:t>84</w:t>
      </w:r>
      <w:r w:rsidR="00154D81" w:rsidRPr="0090507A">
        <w:t>)</w:t>
      </w:r>
      <w:r w:rsidRPr="0090507A">
        <w:fldChar w:fldCharType="end"/>
      </w:r>
      <w:r w:rsidRPr="0090507A">
        <w:t xml:space="preserve"> to </w:t>
      </w:r>
      <w:r w:rsidRPr="0090507A">
        <w:fldChar w:fldCharType="begin"/>
      </w:r>
      <w:r w:rsidRPr="0090507A">
        <w:instrText xml:space="preserve"> REF _Ref339619922 \h </w:instrText>
      </w:r>
      <w:r w:rsidRPr="0090507A">
        <w:fldChar w:fldCharType="separate"/>
      </w:r>
      <w:r w:rsidR="00154D81" w:rsidRPr="0090507A">
        <w:t>(</w:t>
      </w:r>
      <w:r w:rsidR="00154D81">
        <w:rPr>
          <w:noProof/>
        </w:rPr>
        <w:t>88</w:t>
      </w:r>
      <w:r w:rsidR="00154D81" w:rsidRPr="0090507A">
        <w:t>)</w:t>
      </w:r>
      <w:r w:rsidRPr="0090507A">
        <w:fldChar w:fldCharType="end"/>
      </w:r>
      <w:r w:rsidRPr="0090507A">
        <w:t xml:space="preserve">. </w:t>
      </w:r>
      <w:r>
        <w:t xml:space="preserve">Less compositional compounds are expressions such </w:t>
      </w:r>
      <w:r w:rsidRPr="0090507A">
        <w:t xml:space="preserve">as </w:t>
      </w:r>
      <w:r w:rsidR="00C13B6B" w:rsidRPr="00C13B6B">
        <w:rPr>
          <w:rStyle w:val="ChItalBold"/>
        </w:rPr>
        <w:t>kampung-tana</w:t>
      </w:r>
      <w:r w:rsidR="00C13B6B">
        <w:t xml:space="preserve"> </w:t>
      </w:r>
      <w:r w:rsidR="00B7093A">
        <w:t>‘</w:t>
      </w:r>
      <w:r w:rsidR="00C13B6B">
        <w:t>home village</w:t>
      </w:r>
      <w:r w:rsidR="00B7093A">
        <w:t>’</w:t>
      </w:r>
      <w:r w:rsidR="00C13B6B">
        <w:t xml:space="preserve"> in </w:t>
      </w:r>
      <w:r w:rsidR="00C13B6B" w:rsidRPr="0090507A">
        <w:fldChar w:fldCharType="begin"/>
      </w:r>
      <w:r w:rsidR="00C13B6B" w:rsidRPr="0090507A">
        <w:instrText xml:space="preserve"> REF _Ref339619918 \h </w:instrText>
      </w:r>
      <w:r w:rsidR="00C13B6B" w:rsidRPr="0090507A">
        <w:fldChar w:fldCharType="separate"/>
      </w:r>
      <w:r w:rsidR="00154D81" w:rsidRPr="0090507A">
        <w:t>(</w:t>
      </w:r>
      <w:r w:rsidR="00154D81">
        <w:rPr>
          <w:noProof/>
        </w:rPr>
        <w:t>84</w:t>
      </w:r>
      <w:r w:rsidR="00154D81" w:rsidRPr="0090507A">
        <w:t>)</w:t>
      </w:r>
      <w:r w:rsidR="00C13B6B" w:rsidRPr="0090507A">
        <w:fldChar w:fldCharType="end"/>
      </w:r>
      <w:r w:rsidR="00451017">
        <w:t>,</w:t>
      </w:r>
      <w:r w:rsidR="00C13B6B">
        <w:t xml:space="preserve"> or </w:t>
      </w:r>
      <w:r w:rsidRPr="0090507A">
        <w:rPr>
          <w:rStyle w:val="ChItalBold"/>
          <w:szCs w:val="19"/>
        </w:rPr>
        <w:t>paduan</w:t>
      </w:r>
      <w:r w:rsidR="009944D2">
        <w:rPr>
          <w:rStyle w:val="ChItalBold"/>
          <w:szCs w:val="19"/>
        </w:rPr>
        <w:t>g</w:t>
      </w:r>
      <w:r>
        <w:rPr>
          <w:rStyle w:val="ChItalBold"/>
          <w:szCs w:val="19"/>
        </w:rPr>
        <w:t>-</w:t>
      </w:r>
      <w:r w:rsidRPr="0090507A">
        <w:rPr>
          <w:rStyle w:val="ChItalBold"/>
          <w:szCs w:val="19"/>
        </w:rPr>
        <w:t>swara</w:t>
      </w:r>
      <w:r w:rsidRPr="0090507A">
        <w:t xml:space="preserve"> </w:t>
      </w:r>
      <w:r w:rsidR="00B7093A">
        <w:t>‘</w:t>
      </w:r>
      <w:r w:rsidRPr="0090507A">
        <w:t>choir</w:t>
      </w:r>
      <w:r w:rsidR="00B7093A">
        <w:t>’</w:t>
      </w:r>
      <w:r w:rsidRPr="0090507A">
        <w:t xml:space="preserve"> in </w:t>
      </w:r>
      <w:r w:rsidRPr="0090507A">
        <w:fldChar w:fldCharType="begin"/>
      </w:r>
      <w:r w:rsidRPr="0090507A">
        <w:instrText xml:space="preserve"> REF _Ref339619917 \h </w:instrText>
      </w:r>
      <w:r w:rsidRPr="0090507A">
        <w:fldChar w:fldCharType="separate"/>
      </w:r>
      <w:r w:rsidR="00154D81" w:rsidRPr="0090507A">
        <w:t>(</w:t>
      </w:r>
      <w:r w:rsidR="00154D81">
        <w:rPr>
          <w:noProof/>
        </w:rPr>
        <w:t>85</w:t>
      </w:r>
      <w:r w:rsidR="00154D81" w:rsidRPr="0090507A">
        <w:t>)</w:t>
      </w:r>
      <w:r w:rsidRPr="0090507A">
        <w:fldChar w:fldCharType="end"/>
      </w:r>
      <w:r w:rsidRPr="0090507A">
        <w:t xml:space="preserve">. </w:t>
      </w:r>
      <w:r w:rsidR="00C378F9">
        <w:t xml:space="preserve">Compounds that are more compositional are those </w:t>
      </w:r>
      <w:r>
        <w:t xml:space="preserve">whose </w:t>
      </w:r>
      <w:r w:rsidRPr="0090507A">
        <w:t xml:space="preserve">meaning is predictable from the meanings of its </w:t>
      </w:r>
      <w:r>
        <w:t>parts</w:t>
      </w:r>
      <w:r w:rsidRPr="0090507A">
        <w:t xml:space="preserve">, </w:t>
      </w:r>
      <w:r w:rsidR="00C378F9">
        <w:t xml:space="preserve">such </w:t>
      </w:r>
      <w:r w:rsidRPr="0090507A">
        <w:t xml:space="preserve">as </w:t>
      </w:r>
      <w:r w:rsidRPr="0090507A">
        <w:rPr>
          <w:rStyle w:val="ChItalBold"/>
          <w:szCs w:val="19"/>
        </w:rPr>
        <w:t>air-mata</w:t>
      </w:r>
      <w:r w:rsidRPr="0090507A">
        <w:t xml:space="preserve"> </w:t>
      </w:r>
      <w:r w:rsidR="00B7093A">
        <w:t>‘</w:t>
      </w:r>
      <w:r w:rsidRPr="0090507A">
        <w:t>tears</w:t>
      </w:r>
      <w:r w:rsidR="00B7093A">
        <w:t>’</w:t>
      </w:r>
      <w:r w:rsidRPr="0090507A">
        <w:t xml:space="preserve"> in </w:t>
      </w:r>
      <w:r w:rsidR="00213656">
        <w:fldChar w:fldCharType="begin"/>
      </w:r>
      <w:r w:rsidR="00213656">
        <w:instrText xml:space="preserve"> REF _Ref386138251 \h </w:instrText>
      </w:r>
      <w:r w:rsidR="00213656">
        <w:fldChar w:fldCharType="separate"/>
      </w:r>
      <w:r w:rsidR="00154D81" w:rsidRPr="0090507A">
        <w:t>(</w:t>
      </w:r>
      <w:r w:rsidR="00154D81">
        <w:rPr>
          <w:noProof/>
        </w:rPr>
        <w:t>86</w:t>
      </w:r>
      <w:r w:rsidR="00154D81" w:rsidRPr="0090507A">
        <w:t>)</w:t>
      </w:r>
      <w:r w:rsidR="00213656">
        <w:fldChar w:fldCharType="end"/>
      </w:r>
      <w:r w:rsidR="0023137E">
        <w:t xml:space="preserve"> or </w:t>
      </w:r>
      <w:r w:rsidR="00017904">
        <w:rPr>
          <w:rStyle w:val="ChItalBold"/>
        </w:rPr>
        <w:t>tali-prut</w:t>
      </w:r>
      <w:r w:rsidR="0023137E">
        <w:t xml:space="preserve"> </w:t>
      </w:r>
      <w:r w:rsidR="00B7093A">
        <w:t>‘</w:t>
      </w:r>
      <w:r w:rsidR="00017904">
        <w:t>intestines</w:t>
      </w:r>
      <w:r w:rsidR="00B7093A">
        <w:t>’</w:t>
      </w:r>
      <w:r w:rsidR="0023137E">
        <w:t xml:space="preserve"> in </w:t>
      </w:r>
      <w:r w:rsidR="0023137E">
        <w:fldChar w:fldCharType="begin"/>
      </w:r>
      <w:r w:rsidR="0023137E">
        <w:instrText xml:space="preserve"> REF _Ref367869296 \h </w:instrText>
      </w:r>
      <w:r w:rsidR="0023137E">
        <w:fldChar w:fldCharType="separate"/>
      </w:r>
      <w:r w:rsidR="00154D81" w:rsidRPr="0090507A">
        <w:t>(</w:t>
      </w:r>
      <w:r w:rsidR="00154D81">
        <w:rPr>
          <w:noProof/>
        </w:rPr>
        <w:t>87</w:t>
      </w:r>
      <w:r w:rsidR="00154D81" w:rsidRPr="0090507A">
        <w:t>)</w:t>
      </w:r>
      <w:r w:rsidR="0023137E">
        <w:fldChar w:fldCharType="end"/>
      </w:r>
      <w:r w:rsidRPr="0090507A">
        <w:t>. Very transparent compounds</w:t>
      </w:r>
      <w:r>
        <w:t xml:space="preserve"> </w:t>
      </w:r>
      <w:r w:rsidRPr="0090507A">
        <w:t xml:space="preserve">blend into </w:t>
      </w:r>
      <w:r>
        <w:t>phrasal expressions</w:t>
      </w:r>
      <w:r w:rsidRPr="0090507A">
        <w:t xml:space="preserve"> </w:t>
      </w:r>
      <w:r>
        <w:t xml:space="preserve">such as </w:t>
      </w:r>
      <w:r>
        <w:rPr>
          <w:rStyle w:val="ChItalBold"/>
          <w:szCs w:val="19"/>
        </w:rPr>
        <w:t>ua</w:t>
      </w:r>
      <w:r w:rsidRPr="0090507A">
        <w:rPr>
          <w:rStyle w:val="ChItalBold"/>
          <w:szCs w:val="19"/>
        </w:rPr>
        <w:t xml:space="preserve">ng </w:t>
      </w:r>
      <w:r w:rsidR="00E95E9B" w:rsidRPr="0090507A">
        <w:rPr>
          <w:rStyle w:val="ChItalBold"/>
          <w:szCs w:val="19"/>
        </w:rPr>
        <w:t>jajang</w:t>
      </w:r>
      <w:r w:rsidRPr="0090507A">
        <w:t xml:space="preserve"> </w:t>
      </w:r>
      <w:r w:rsidR="00B7093A">
        <w:t>‘</w:t>
      </w:r>
      <w:r w:rsidRPr="0090507A">
        <w:t>pocket money</w:t>
      </w:r>
      <w:r w:rsidR="00B7093A">
        <w:t>’</w:t>
      </w:r>
      <w:r>
        <w:t xml:space="preserve"> or</w:t>
      </w:r>
      <w:r w:rsidRPr="0090507A">
        <w:t xml:space="preserve"> </w:t>
      </w:r>
      <w:r w:rsidR="00B7093A">
        <w:t>‘</w:t>
      </w:r>
      <w:r w:rsidRPr="0090507A">
        <w:t>money for snacks</w:t>
      </w:r>
      <w:r w:rsidR="00B7093A">
        <w:t>’</w:t>
      </w:r>
      <w:r>
        <w:t xml:space="preserve"> in </w:t>
      </w:r>
      <w:r w:rsidRPr="0090507A">
        <w:fldChar w:fldCharType="begin"/>
      </w:r>
      <w:r w:rsidRPr="0090507A">
        <w:instrText xml:space="preserve"> REF _Ref339619922 \h </w:instrText>
      </w:r>
      <w:r w:rsidRPr="0090507A">
        <w:fldChar w:fldCharType="separate"/>
      </w:r>
      <w:r w:rsidR="00154D81" w:rsidRPr="0090507A">
        <w:t>(</w:t>
      </w:r>
      <w:r w:rsidR="00154D81">
        <w:rPr>
          <w:noProof/>
        </w:rPr>
        <w:t>88</w:t>
      </w:r>
      <w:r w:rsidR="00154D81" w:rsidRPr="0090507A">
        <w:t>)</w:t>
      </w:r>
      <w:r w:rsidRPr="0090507A">
        <w:fldChar w:fldCharType="end"/>
      </w:r>
      <w:r w:rsidRPr="0090507A">
        <w:t xml:space="preserve">. On </w:t>
      </w:r>
      <w:r>
        <w:t xml:space="preserve">the one hand one could </w:t>
      </w:r>
      <w:r w:rsidR="006C71FE">
        <w:t xml:space="preserve">say </w:t>
      </w:r>
      <w:r w:rsidRPr="0090507A">
        <w:t xml:space="preserve">that </w:t>
      </w:r>
      <w:r w:rsidRPr="0090507A">
        <w:rPr>
          <w:rStyle w:val="ChItalBold"/>
          <w:szCs w:val="19"/>
        </w:rPr>
        <w:t xml:space="preserve">uang </w:t>
      </w:r>
      <w:r w:rsidR="00E95E9B" w:rsidRPr="0090507A">
        <w:rPr>
          <w:rStyle w:val="ChItalBold"/>
          <w:szCs w:val="19"/>
        </w:rPr>
        <w:t>jajang</w:t>
      </w:r>
      <w:r w:rsidRPr="0090507A">
        <w:t xml:space="preserve"> </w:t>
      </w:r>
      <w:r w:rsidR="00B7093A">
        <w:t>‘</w:t>
      </w:r>
      <w:r w:rsidRPr="0090507A">
        <w:t>pocket money</w:t>
      </w:r>
      <w:r w:rsidR="00B7093A">
        <w:t>’</w:t>
      </w:r>
      <w:r w:rsidRPr="0090507A">
        <w:t xml:space="preserve"> </w:t>
      </w:r>
      <w:r w:rsidR="0023137E">
        <w:t xml:space="preserve">is </w:t>
      </w:r>
      <w:r w:rsidRPr="0090507A">
        <w:t xml:space="preserve">a </w:t>
      </w:r>
      <w:r>
        <w:t xml:space="preserve">compound </w:t>
      </w:r>
      <w:r w:rsidRPr="0090507A">
        <w:t xml:space="preserve">with </w:t>
      </w:r>
      <w:r>
        <w:t xml:space="preserve">an </w:t>
      </w:r>
      <w:r w:rsidRPr="0090507A">
        <w:t xml:space="preserve">idiosyncratic meaning. On the other </w:t>
      </w:r>
      <w:r>
        <w:t xml:space="preserve">hand one </w:t>
      </w:r>
      <w:r w:rsidRPr="0090507A">
        <w:t xml:space="preserve">could </w:t>
      </w:r>
      <w:r w:rsidR="006C71FE">
        <w:t>argue</w:t>
      </w:r>
      <w:r>
        <w:t xml:space="preserve"> </w:t>
      </w:r>
      <w:r w:rsidRPr="0090507A">
        <w:t>that this construction has a phrasal structure</w:t>
      </w:r>
      <w:r>
        <w:t xml:space="preserve"> that denotes</w:t>
      </w:r>
      <w:r w:rsidRPr="0090507A">
        <w:t xml:space="preserve"> a purpose relation between the nominal head </w:t>
      </w:r>
      <w:r w:rsidRPr="0090507A">
        <w:rPr>
          <w:rStyle w:val="ChItalBold"/>
          <w:szCs w:val="19"/>
        </w:rPr>
        <w:t>uang</w:t>
      </w:r>
      <w:r w:rsidRPr="0090507A">
        <w:t xml:space="preserve"> </w:t>
      </w:r>
      <w:r w:rsidR="00B7093A">
        <w:t>‘</w:t>
      </w:r>
      <w:r w:rsidRPr="0090507A">
        <w:t>money</w:t>
      </w:r>
      <w:r w:rsidR="00B7093A">
        <w:t>’</w:t>
      </w:r>
      <w:r w:rsidRPr="0090507A">
        <w:t xml:space="preserve"> </w:t>
      </w:r>
      <w:r w:rsidRPr="0090507A">
        <w:lastRenderedPageBreak/>
        <w:t xml:space="preserve">and its nominal modifier </w:t>
      </w:r>
      <w:r w:rsidR="00E95E9B" w:rsidRPr="0090507A">
        <w:rPr>
          <w:rStyle w:val="ChItalBold"/>
          <w:szCs w:val="19"/>
        </w:rPr>
        <w:t>jajang</w:t>
      </w:r>
      <w:r w:rsidRPr="0090507A">
        <w:t xml:space="preserve"> </w:t>
      </w:r>
      <w:r w:rsidR="00B7093A">
        <w:t>‘</w:t>
      </w:r>
      <w:r w:rsidRPr="0090507A">
        <w:t>snack</w:t>
      </w:r>
      <w:r w:rsidR="00B7093A">
        <w:t>’</w:t>
      </w:r>
      <w:r w:rsidR="00550119">
        <w:t xml:space="preserve">; hence, </w:t>
      </w:r>
      <w:r w:rsidRPr="0090507A">
        <w:t xml:space="preserve">the construction </w:t>
      </w:r>
      <w:r w:rsidRPr="0090507A">
        <w:rPr>
          <w:rStyle w:val="ChItalBold"/>
          <w:szCs w:val="19"/>
        </w:rPr>
        <w:t xml:space="preserve">uang </w:t>
      </w:r>
      <w:r w:rsidR="00E95E9B" w:rsidRPr="0090507A">
        <w:rPr>
          <w:rStyle w:val="ChItalBold"/>
          <w:szCs w:val="19"/>
        </w:rPr>
        <w:t>jajang</w:t>
      </w:r>
      <w:r w:rsidRPr="0090507A">
        <w:t xml:space="preserve"> </w:t>
      </w:r>
      <w:r w:rsidR="00B7093A">
        <w:t>‘</w:t>
      </w:r>
      <w:r w:rsidRPr="0090507A">
        <w:t>money for snacks</w:t>
      </w:r>
      <w:r w:rsidR="00B7093A">
        <w:t>’</w:t>
      </w:r>
      <w:r w:rsidRPr="0090507A">
        <w:t xml:space="preserve"> </w:t>
      </w:r>
      <w:r w:rsidR="00550119">
        <w:t xml:space="preserve">is </w:t>
      </w:r>
      <w:r>
        <w:t>a phrasal expression and not a compound</w:t>
      </w:r>
      <w:r w:rsidRPr="0090507A">
        <w:t>.</w:t>
      </w:r>
      <w:r>
        <w:t xml:space="preserve"> </w:t>
      </w:r>
      <w:r w:rsidR="00E67EAE">
        <w:t xml:space="preserve">Finally, there are phrasal expressions with clear compositional semantics, such </w:t>
      </w:r>
      <w:r w:rsidR="00E67EAE" w:rsidRPr="0090507A">
        <w:t xml:space="preserve">as </w:t>
      </w:r>
      <w:r w:rsidR="00E67EAE" w:rsidRPr="0090507A">
        <w:rPr>
          <w:rStyle w:val="ChItalBold"/>
          <w:szCs w:val="19"/>
        </w:rPr>
        <w:t>air sagu</w:t>
      </w:r>
      <w:r w:rsidR="00E67EAE" w:rsidRPr="0090507A">
        <w:t xml:space="preserve"> </w:t>
      </w:r>
      <w:r w:rsidR="00B7093A">
        <w:t>‘</w:t>
      </w:r>
      <w:r w:rsidR="00E67EAE" w:rsidRPr="0090507A">
        <w:t>liquid of the sago palm tree</w:t>
      </w:r>
      <w:r w:rsidR="00B7093A">
        <w:t>’</w:t>
      </w:r>
      <w:r w:rsidR="00E67EAE" w:rsidRPr="0090507A">
        <w:t xml:space="preserve"> in </w:t>
      </w:r>
      <w:r w:rsidR="00E67EAE" w:rsidRPr="0090507A">
        <w:fldChar w:fldCharType="begin"/>
      </w:r>
      <w:r w:rsidR="00E67EAE" w:rsidRPr="0090507A">
        <w:instrText xml:space="preserve"> REF _Ref339619921 \h </w:instrText>
      </w:r>
      <w:r w:rsidR="00E67EAE" w:rsidRPr="0090507A">
        <w:fldChar w:fldCharType="separate"/>
      </w:r>
      <w:r w:rsidR="00154D81" w:rsidRPr="0090507A">
        <w:t>(</w:t>
      </w:r>
      <w:r w:rsidR="00154D81">
        <w:rPr>
          <w:noProof/>
        </w:rPr>
        <w:t>89</w:t>
      </w:r>
      <w:r w:rsidR="00154D81" w:rsidRPr="0090507A">
        <w:t>)</w:t>
      </w:r>
      <w:r w:rsidR="00E67EAE" w:rsidRPr="0090507A">
        <w:fldChar w:fldCharType="end"/>
      </w:r>
      <w:r w:rsidR="00E67EAE" w:rsidRPr="0090507A">
        <w:t>.</w:t>
      </w:r>
      <w:r w:rsidR="00E67EAE">
        <w:t xml:space="preserve"> (For details on noun phrases with nominal modifiers see §</w:t>
      </w:r>
      <w:r w:rsidR="005C7D9C">
        <w:fldChar w:fldCharType="begin"/>
      </w:r>
      <w:r w:rsidR="005C7D9C">
        <w:instrText xml:space="preserve"> REF _Ref374448591 \w \h </w:instrText>
      </w:r>
      <w:r w:rsidR="005C7D9C">
        <w:fldChar w:fldCharType="separate"/>
      </w:r>
      <w:r w:rsidR="00154D81">
        <w:rPr>
          <w:cs/>
        </w:rPr>
        <w:t>‎</w:t>
      </w:r>
      <w:r w:rsidR="00154D81">
        <w:t>8.2.2</w:t>
      </w:r>
      <w:r w:rsidR="005C7D9C">
        <w:fldChar w:fldCharType="end"/>
      </w:r>
      <w:r w:rsidR="00E67EAE">
        <w:t>.)</w:t>
      </w:r>
    </w:p>
    <w:p w14:paraId="30D0CA31" w14:textId="77777777" w:rsidR="00672641" w:rsidRPr="0090507A" w:rsidRDefault="00672641" w:rsidP="00672641">
      <w:pPr>
        <w:pStyle w:val="ExampleTitle"/>
        <w:rPr>
          <w:szCs w:val="19"/>
        </w:rPr>
      </w:pPr>
      <w:r w:rsidRPr="0090507A">
        <w:rPr>
          <w:szCs w:val="19"/>
        </w:rPr>
        <w:t>Semantic criteria</w:t>
      </w:r>
    </w:p>
    <w:tbl>
      <w:tblPr>
        <w:tblW w:w="5324" w:type="dxa"/>
        <w:tblCellMar>
          <w:left w:w="40" w:type="dxa"/>
          <w:right w:w="40" w:type="dxa"/>
        </w:tblCellMar>
        <w:tblLook w:val="01E0" w:firstRow="1" w:lastRow="1" w:firstColumn="1" w:lastColumn="1" w:noHBand="0" w:noVBand="0"/>
      </w:tblPr>
      <w:tblGrid>
        <w:gridCol w:w="709"/>
        <w:gridCol w:w="1474"/>
        <w:gridCol w:w="3141"/>
      </w:tblGrid>
      <w:tr w:rsidR="00672641" w:rsidRPr="005F00E4" w14:paraId="23269398" w14:textId="77777777" w:rsidTr="00AC23C4">
        <w:tc>
          <w:tcPr>
            <w:tcW w:w="709" w:type="dxa"/>
            <w:shd w:val="clear" w:color="auto" w:fill="auto"/>
          </w:tcPr>
          <w:p w14:paraId="54E97837" w14:textId="77777777" w:rsidR="00672641" w:rsidRPr="00626ADA" w:rsidRDefault="00672641" w:rsidP="00672641">
            <w:pPr>
              <w:pStyle w:val="Text"/>
            </w:pPr>
            <w:bookmarkStart w:id="1554" w:name="_Ref339619789"/>
            <w:bookmarkStart w:id="1555" w:name="_Ref339619918"/>
            <w:r w:rsidRPr="0090507A">
              <w:t>(</w:t>
            </w:r>
            <w:fldSimple w:instr=" SEQ ( \* ARABIC \s 1 ">
              <w:r w:rsidR="00154D81">
                <w:rPr>
                  <w:noProof/>
                </w:rPr>
                <w:t>84</w:t>
              </w:r>
            </w:fldSimple>
            <w:bookmarkEnd w:id="1554"/>
            <w:r w:rsidRPr="0090507A">
              <w:t>)</w:t>
            </w:r>
            <w:bookmarkEnd w:id="1555"/>
          </w:p>
        </w:tc>
        <w:tc>
          <w:tcPr>
            <w:tcW w:w="1474" w:type="dxa"/>
            <w:shd w:val="clear" w:color="auto" w:fill="auto"/>
          </w:tcPr>
          <w:p w14:paraId="1BB5BB96" w14:textId="77777777" w:rsidR="00672641" w:rsidRPr="00AC23C4" w:rsidRDefault="00F64F66" w:rsidP="00672641">
            <w:pPr>
              <w:pStyle w:val="Text"/>
              <w:rPr>
                <w:rStyle w:val="ChBlueBold"/>
                <w:szCs w:val="19"/>
              </w:rPr>
            </w:pPr>
            <w:r w:rsidRPr="00AC23C4">
              <w:rPr>
                <w:rStyle w:val="ChBlueBold"/>
                <w:szCs w:val="19"/>
              </w:rPr>
              <w:t>kampung-tana</w:t>
            </w:r>
          </w:p>
        </w:tc>
        <w:tc>
          <w:tcPr>
            <w:tcW w:w="3141" w:type="dxa"/>
            <w:shd w:val="clear" w:color="auto" w:fill="auto"/>
          </w:tcPr>
          <w:p w14:paraId="25EA28A9" w14:textId="29D0C4F7" w:rsidR="00672641" w:rsidRPr="0090507A" w:rsidRDefault="00B7093A" w:rsidP="00672641">
            <w:pPr>
              <w:pStyle w:val="Text"/>
            </w:pPr>
            <w:r>
              <w:t>‘</w:t>
            </w:r>
            <w:r w:rsidR="00F64F66">
              <w:t>home village</w:t>
            </w:r>
            <w:r>
              <w:t>’</w:t>
            </w:r>
          </w:p>
        </w:tc>
      </w:tr>
      <w:tr w:rsidR="00672641" w:rsidRPr="00AC23C4" w14:paraId="2B3FAC14" w14:textId="77777777" w:rsidTr="00AC23C4">
        <w:tc>
          <w:tcPr>
            <w:tcW w:w="709" w:type="dxa"/>
            <w:shd w:val="clear" w:color="auto" w:fill="auto"/>
          </w:tcPr>
          <w:p w14:paraId="19F8EA8A" w14:textId="77777777" w:rsidR="00672641" w:rsidRPr="00AC23C4" w:rsidRDefault="00672641" w:rsidP="00672641">
            <w:pPr>
              <w:pStyle w:val="GlossEng2ptafter"/>
              <w:rPr>
                <w:szCs w:val="19"/>
              </w:rPr>
            </w:pPr>
          </w:p>
        </w:tc>
        <w:tc>
          <w:tcPr>
            <w:tcW w:w="1474" w:type="dxa"/>
            <w:shd w:val="clear" w:color="auto" w:fill="auto"/>
          </w:tcPr>
          <w:p w14:paraId="7D4A6C12" w14:textId="77777777" w:rsidR="00672641" w:rsidRPr="00AC23C4" w:rsidRDefault="00F64F66" w:rsidP="00672641">
            <w:pPr>
              <w:pStyle w:val="GlossEng2ptafter"/>
              <w:rPr>
                <w:sz w:val="19"/>
                <w:szCs w:val="19"/>
              </w:rPr>
            </w:pPr>
            <w:r w:rsidRPr="00AC23C4">
              <w:rPr>
                <w:szCs w:val="19"/>
              </w:rPr>
              <w:t>village-ground</w:t>
            </w:r>
          </w:p>
        </w:tc>
        <w:tc>
          <w:tcPr>
            <w:tcW w:w="3141" w:type="dxa"/>
            <w:shd w:val="clear" w:color="auto" w:fill="auto"/>
          </w:tcPr>
          <w:p w14:paraId="2B20FABB" w14:textId="77777777" w:rsidR="00672641" w:rsidRPr="00E95FB4" w:rsidRDefault="00672641" w:rsidP="00672641">
            <w:pPr>
              <w:pStyle w:val="GlossEng2ptafter"/>
            </w:pPr>
          </w:p>
        </w:tc>
      </w:tr>
      <w:tr w:rsidR="00672641" w:rsidRPr="005F00E4" w14:paraId="43DB2B4D" w14:textId="77777777" w:rsidTr="00AC23C4">
        <w:tc>
          <w:tcPr>
            <w:tcW w:w="709" w:type="dxa"/>
            <w:shd w:val="clear" w:color="auto" w:fill="auto"/>
          </w:tcPr>
          <w:p w14:paraId="44B9546E" w14:textId="77777777" w:rsidR="00672641" w:rsidRPr="00626ADA" w:rsidRDefault="00672641" w:rsidP="00672641">
            <w:pPr>
              <w:pStyle w:val="Text"/>
            </w:pPr>
            <w:bookmarkStart w:id="1556" w:name="_Ref339619917"/>
            <w:r w:rsidRPr="0090507A">
              <w:t>(</w:t>
            </w:r>
            <w:fldSimple w:instr=" SEQ ( \* ARABIC \s 1 ">
              <w:r w:rsidR="00154D81">
                <w:rPr>
                  <w:noProof/>
                </w:rPr>
                <w:t>85</w:t>
              </w:r>
            </w:fldSimple>
            <w:r w:rsidRPr="0090507A">
              <w:t>)</w:t>
            </w:r>
            <w:bookmarkEnd w:id="1556"/>
          </w:p>
        </w:tc>
        <w:tc>
          <w:tcPr>
            <w:tcW w:w="1474" w:type="dxa"/>
            <w:shd w:val="clear" w:color="auto" w:fill="auto"/>
          </w:tcPr>
          <w:p w14:paraId="14E8DFA6" w14:textId="77777777" w:rsidR="00672641" w:rsidRPr="00AC23C4" w:rsidRDefault="00672641" w:rsidP="00672641">
            <w:pPr>
              <w:pStyle w:val="Text"/>
              <w:rPr>
                <w:rStyle w:val="ChBlueBold"/>
                <w:szCs w:val="19"/>
              </w:rPr>
            </w:pPr>
            <w:r w:rsidRPr="00AC23C4">
              <w:rPr>
                <w:rStyle w:val="ChBlueBold"/>
                <w:szCs w:val="19"/>
              </w:rPr>
              <w:t>paduan</w:t>
            </w:r>
            <w:r w:rsidR="00DC7108" w:rsidRPr="00AC23C4">
              <w:rPr>
                <w:rStyle w:val="ChBlueBold"/>
                <w:szCs w:val="19"/>
              </w:rPr>
              <w:t>g</w:t>
            </w:r>
            <w:r w:rsidRPr="00AC23C4">
              <w:rPr>
                <w:rStyle w:val="ChBlueBold"/>
                <w:szCs w:val="19"/>
              </w:rPr>
              <w:t>-swara</w:t>
            </w:r>
          </w:p>
        </w:tc>
        <w:tc>
          <w:tcPr>
            <w:tcW w:w="3141" w:type="dxa"/>
            <w:shd w:val="clear" w:color="auto" w:fill="auto"/>
          </w:tcPr>
          <w:p w14:paraId="44D8950F" w14:textId="596F338F" w:rsidR="00672641" w:rsidRPr="0090507A" w:rsidRDefault="00B7093A" w:rsidP="00672641">
            <w:pPr>
              <w:pStyle w:val="Text"/>
            </w:pPr>
            <w:r>
              <w:t>‘</w:t>
            </w:r>
            <w:r w:rsidR="00672641" w:rsidRPr="0090507A">
              <w:t>choir</w:t>
            </w:r>
            <w:r>
              <w:t>’</w:t>
            </w:r>
          </w:p>
        </w:tc>
      </w:tr>
      <w:tr w:rsidR="00672641" w:rsidRPr="00AC23C4" w14:paraId="6B5A694F" w14:textId="77777777" w:rsidTr="00AC23C4">
        <w:tc>
          <w:tcPr>
            <w:tcW w:w="709" w:type="dxa"/>
            <w:shd w:val="clear" w:color="auto" w:fill="auto"/>
          </w:tcPr>
          <w:p w14:paraId="4A19146B" w14:textId="77777777" w:rsidR="00672641" w:rsidRPr="00AC23C4" w:rsidRDefault="00672641" w:rsidP="00672641">
            <w:pPr>
              <w:pStyle w:val="GlossEng2ptafter"/>
              <w:rPr>
                <w:szCs w:val="19"/>
              </w:rPr>
            </w:pPr>
          </w:p>
        </w:tc>
        <w:tc>
          <w:tcPr>
            <w:tcW w:w="1474" w:type="dxa"/>
            <w:shd w:val="clear" w:color="auto" w:fill="auto"/>
          </w:tcPr>
          <w:p w14:paraId="3F3138D8" w14:textId="77777777" w:rsidR="00672641" w:rsidRPr="00AC23C4" w:rsidRDefault="00672641" w:rsidP="00672641">
            <w:pPr>
              <w:pStyle w:val="GlossEng2ptafter"/>
              <w:rPr>
                <w:sz w:val="19"/>
                <w:szCs w:val="19"/>
              </w:rPr>
            </w:pPr>
            <w:r w:rsidRPr="00AC23C4">
              <w:rPr>
                <w:szCs w:val="19"/>
              </w:rPr>
              <w:t>fusion-voice</w:t>
            </w:r>
          </w:p>
        </w:tc>
        <w:tc>
          <w:tcPr>
            <w:tcW w:w="3141" w:type="dxa"/>
            <w:shd w:val="clear" w:color="auto" w:fill="auto"/>
          </w:tcPr>
          <w:p w14:paraId="5E5E867E" w14:textId="77777777" w:rsidR="00672641" w:rsidRPr="00E95FB4" w:rsidRDefault="00672641" w:rsidP="00672641">
            <w:pPr>
              <w:pStyle w:val="GlossEng2ptafter"/>
            </w:pPr>
          </w:p>
        </w:tc>
      </w:tr>
      <w:tr w:rsidR="00C13B6B" w:rsidRPr="005F00E4" w14:paraId="21CC292E" w14:textId="77777777" w:rsidTr="00AC23C4">
        <w:tc>
          <w:tcPr>
            <w:tcW w:w="709" w:type="dxa"/>
            <w:shd w:val="clear" w:color="auto" w:fill="auto"/>
          </w:tcPr>
          <w:p w14:paraId="0686FE3A" w14:textId="77777777" w:rsidR="00C13B6B" w:rsidRPr="00626ADA" w:rsidRDefault="00C13B6B" w:rsidP="00BD7017">
            <w:pPr>
              <w:pStyle w:val="Text"/>
            </w:pPr>
            <w:bookmarkStart w:id="1557" w:name="_Ref386138251"/>
            <w:r w:rsidRPr="0090507A">
              <w:t>(</w:t>
            </w:r>
            <w:fldSimple w:instr=" SEQ ( \* ARABIC \s 1 ">
              <w:r w:rsidR="00154D81">
                <w:rPr>
                  <w:noProof/>
                </w:rPr>
                <w:t>86</w:t>
              </w:r>
            </w:fldSimple>
            <w:r w:rsidRPr="0090507A">
              <w:t>)</w:t>
            </w:r>
            <w:bookmarkEnd w:id="1557"/>
          </w:p>
        </w:tc>
        <w:tc>
          <w:tcPr>
            <w:tcW w:w="1474" w:type="dxa"/>
            <w:shd w:val="clear" w:color="auto" w:fill="auto"/>
          </w:tcPr>
          <w:p w14:paraId="03D3BABC" w14:textId="77777777" w:rsidR="00C13B6B" w:rsidRPr="00AC23C4" w:rsidRDefault="00C13B6B" w:rsidP="00BD7017">
            <w:pPr>
              <w:pStyle w:val="Text"/>
              <w:rPr>
                <w:rStyle w:val="ChBlueBold"/>
                <w:szCs w:val="19"/>
              </w:rPr>
            </w:pPr>
            <w:r w:rsidRPr="00AC23C4">
              <w:rPr>
                <w:rStyle w:val="ChBlueBold"/>
                <w:szCs w:val="19"/>
              </w:rPr>
              <w:t>air-mata</w:t>
            </w:r>
          </w:p>
        </w:tc>
        <w:tc>
          <w:tcPr>
            <w:tcW w:w="3141" w:type="dxa"/>
            <w:shd w:val="clear" w:color="auto" w:fill="auto"/>
          </w:tcPr>
          <w:p w14:paraId="6CAF7298" w14:textId="32F288C1" w:rsidR="00C13B6B" w:rsidRPr="0090507A" w:rsidRDefault="00B7093A" w:rsidP="00BD7017">
            <w:pPr>
              <w:pStyle w:val="Text"/>
            </w:pPr>
            <w:r>
              <w:t>‘</w:t>
            </w:r>
            <w:r w:rsidR="00C13B6B" w:rsidRPr="0090507A">
              <w:t>tears</w:t>
            </w:r>
            <w:r>
              <w:t>’</w:t>
            </w:r>
          </w:p>
        </w:tc>
      </w:tr>
      <w:tr w:rsidR="00C13B6B" w:rsidRPr="00AC23C4" w14:paraId="0D9AE17D" w14:textId="77777777" w:rsidTr="00AC23C4">
        <w:tc>
          <w:tcPr>
            <w:tcW w:w="709" w:type="dxa"/>
            <w:shd w:val="clear" w:color="auto" w:fill="auto"/>
          </w:tcPr>
          <w:p w14:paraId="30549C35" w14:textId="77777777" w:rsidR="00C13B6B" w:rsidRPr="00AC23C4" w:rsidRDefault="00C13B6B" w:rsidP="00BD7017">
            <w:pPr>
              <w:pStyle w:val="GlossEng2ptafter"/>
              <w:rPr>
                <w:szCs w:val="19"/>
              </w:rPr>
            </w:pPr>
          </w:p>
        </w:tc>
        <w:tc>
          <w:tcPr>
            <w:tcW w:w="1474" w:type="dxa"/>
            <w:shd w:val="clear" w:color="auto" w:fill="auto"/>
          </w:tcPr>
          <w:p w14:paraId="38F97692" w14:textId="77777777" w:rsidR="00C13B6B" w:rsidRPr="00AC23C4" w:rsidRDefault="00C13B6B" w:rsidP="00BD7017">
            <w:pPr>
              <w:pStyle w:val="GlossEng2ptafter"/>
              <w:rPr>
                <w:sz w:val="19"/>
                <w:szCs w:val="19"/>
              </w:rPr>
            </w:pPr>
            <w:r w:rsidRPr="00AC23C4">
              <w:rPr>
                <w:szCs w:val="19"/>
              </w:rPr>
              <w:t>water-eye</w:t>
            </w:r>
          </w:p>
        </w:tc>
        <w:tc>
          <w:tcPr>
            <w:tcW w:w="3141" w:type="dxa"/>
            <w:shd w:val="clear" w:color="auto" w:fill="auto"/>
          </w:tcPr>
          <w:p w14:paraId="5546864B" w14:textId="77777777" w:rsidR="00C13B6B" w:rsidRPr="00E95FB4" w:rsidRDefault="00C13B6B" w:rsidP="00BD7017">
            <w:pPr>
              <w:pStyle w:val="GlossEng2ptafter"/>
            </w:pPr>
          </w:p>
        </w:tc>
      </w:tr>
      <w:tr w:rsidR="00672641" w:rsidRPr="005F00E4" w14:paraId="0ED9E883" w14:textId="77777777" w:rsidTr="00AC23C4">
        <w:tc>
          <w:tcPr>
            <w:tcW w:w="709" w:type="dxa"/>
            <w:shd w:val="clear" w:color="auto" w:fill="auto"/>
          </w:tcPr>
          <w:p w14:paraId="09C91DA7" w14:textId="77777777" w:rsidR="00672641" w:rsidRPr="00626ADA" w:rsidRDefault="00672641" w:rsidP="00672641">
            <w:pPr>
              <w:pStyle w:val="Text"/>
            </w:pPr>
            <w:bookmarkStart w:id="1558" w:name="_Ref339619919"/>
            <w:bookmarkStart w:id="1559" w:name="_Ref367869296"/>
            <w:r w:rsidRPr="0090507A">
              <w:t>(</w:t>
            </w:r>
            <w:fldSimple w:instr=" SEQ ( \* ARABIC \s 1 ">
              <w:r w:rsidR="00154D81">
                <w:rPr>
                  <w:noProof/>
                </w:rPr>
                <w:t>87</w:t>
              </w:r>
            </w:fldSimple>
            <w:r w:rsidRPr="0090507A">
              <w:t>)</w:t>
            </w:r>
            <w:bookmarkEnd w:id="1558"/>
            <w:bookmarkEnd w:id="1559"/>
          </w:p>
        </w:tc>
        <w:tc>
          <w:tcPr>
            <w:tcW w:w="1474" w:type="dxa"/>
            <w:shd w:val="clear" w:color="auto" w:fill="auto"/>
          </w:tcPr>
          <w:p w14:paraId="03834DB6" w14:textId="77777777" w:rsidR="00672641" w:rsidRPr="00AC23C4" w:rsidRDefault="00017904" w:rsidP="00672641">
            <w:pPr>
              <w:pStyle w:val="Text"/>
              <w:rPr>
                <w:rStyle w:val="ChBlueBold"/>
                <w:szCs w:val="19"/>
              </w:rPr>
            </w:pPr>
            <w:r w:rsidRPr="00AC23C4">
              <w:rPr>
                <w:rStyle w:val="ChBlueBold"/>
                <w:szCs w:val="19"/>
              </w:rPr>
              <w:t>tali-prut</w:t>
            </w:r>
          </w:p>
        </w:tc>
        <w:tc>
          <w:tcPr>
            <w:tcW w:w="3141" w:type="dxa"/>
            <w:shd w:val="clear" w:color="auto" w:fill="auto"/>
          </w:tcPr>
          <w:p w14:paraId="5F4901E0" w14:textId="719A43D1" w:rsidR="00672641" w:rsidRPr="0090507A" w:rsidRDefault="00B7093A" w:rsidP="00672641">
            <w:pPr>
              <w:pStyle w:val="Text"/>
            </w:pPr>
            <w:r>
              <w:t>‘</w:t>
            </w:r>
            <w:r w:rsidR="00017904">
              <w:t>intestines</w:t>
            </w:r>
            <w:r>
              <w:t>’</w:t>
            </w:r>
          </w:p>
        </w:tc>
      </w:tr>
      <w:tr w:rsidR="00672641" w:rsidRPr="00AC23C4" w14:paraId="52D97CA3" w14:textId="77777777" w:rsidTr="00AC23C4">
        <w:tc>
          <w:tcPr>
            <w:tcW w:w="709" w:type="dxa"/>
            <w:shd w:val="clear" w:color="auto" w:fill="auto"/>
          </w:tcPr>
          <w:p w14:paraId="58B99FE9" w14:textId="77777777" w:rsidR="00672641" w:rsidRPr="00AC23C4" w:rsidRDefault="00672641" w:rsidP="00672641">
            <w:pPr>
              <w:pStyle w:val="GlossEng2ptafter"/>
              <w:rPr>
                <w:szCs w:val="19"/>
              </w:rPr>
            </w:pPr>
          </w:p>
        </w:tc>
        <w:tc>
          <w:tcPr>
            <w:tcW w:w="1474" w:type="dxa"/>
            <w:shd w:val="clear" w:color="auto" w:fill="auto"/>
          </w:tcPr>
          <w:p w14:paraId="6438A1EE" w14:textId="77777777" w:rsidR="00672641" w:rsidRPr="00AC23C4" w:rsidRDefault="00017904" w:rsidP="00672641">
            <w:pPr>
              <w:pStyle w:val="GlossEng2ptafter"/>
              <w:rPr>
                <w:sz w:val="19"/>
                <w:szCs w:val="19"/>
              </w:rPr>
            </w:pPr>
            <w:r w:rsidRPr="00AC23C4">
              <w:rPr>
                <w:szCs w:val="19"/>
              </w:rPr>
              <w:t>cord-stomach</w:t>
            </w:r>
          </w:p>
        </w:tc>
        <w:tc>
          <w:tcPr>
            <w:tcW w:w="3141" w:type="dxa"/>
            <w:shd w:val="clear" w:color="auto" w:fill="auto"/>
          </w:tcPr>
          <w:p w14:paraId="6BA92410" w14:textId="77777777" w:rsidR="00672641" w:rsidRPr="00E95FB4" w:rsidRDefault="00672641" w:rsidP="00672641">
            <w:pPr>
              <w:pStyle w:val="GlossEng2ptafter"/>
            </w:pPr>
          </w:p>
        </w:tc>
      </w:tr>
      <w:tr w:rsidR="00672641" w:rsidRPr="005F00E4" w14:paraId="55145A06" w14:textId="77777777" w:rsidTr="00AC23C4">
        <w:tc>
          <w:tcPr>
            <w:tcW w:w="709" w:type="dxa"/>
            <w:shd w:val="clear" w:color="auto" w:fill="auto"/>
          </w:tcPr>
          <w:p w14:paraId="7C8F58BF" w14:textId="77777777" w:rsidR="00672641" w:rsidRPr="00626ADA" w:rsidRDefault="00672641" w:rsidP="00672641">
            <w:pPr>
              <w:pStyle w:val="Text"/>
            </w:pPr>
            <w:bookmarkStart w:id="1560" w:name="_Ref339619922"/>
            <w:r w:rsidRPr="0090507A">
              <w:t>(</w:t>
            </w:r>
            <w:fldSimple w:instr=" SEQ ( \* ARABIC \s 1 ">
              <w:r w:rsidR="00154D81">
                <w:rPr>
                  <w:noProof/>
                </w:rPr>
                <w:t>88</w:t>
              </w:r>
            </w:fldSimple>
            <w:r w:rsidRPr="0090507A">
              <w:t>)</w:t>
            </w:r>
            <w:bookmarkEnd w:id="1560"/>
          </w:p>
        </w:tc>
        <w:tc>
          <w:tcPr>
            <w:tcW w:w="1474" w:type="dxa"/>
            <w:shd w:val="clear" w:color="auto" w:fill="auto"/>
          </w:tcPr>
          <w:p w14:paraId="224C87EE" w14:textId="77777777" w:rsidR="00672641" w:rsidRPr="00AC23C4" w:rsidRDefault="00672641" w:rsidP="00672641">
            <w:pPr>
              <w:pStyle w:val="Text"/>
              <w:rPr>
                <w:rStyle w:val="ChBlueBold"/>
                <w:szCs w:val="19"/>
              </w:rPr>
            </w:pPr>
            <w:r w:rsidRPr="00AC23C4">
              <w:rPr>
                <w:rStyle w:val="ChBlueBold"/>
                <w:szCs w:val="19"/>
              </w:rPr>
              <w:t xml:space="preserve">uang </w:t>
            </w:r>
            <w:r w:rsidR="00E95E9B" w:rsidRPr="00AC23C4">
              <w:rPr>
                <w:rStyle w:val="ChBlueBold"/>
                <w:szCs w:val="19"/>
              </w:rPr>
              <w:t>jajang</w:t>
            </w:r>
          </w:p>
        </w:tc>
        <w:tc>
          <w:tcPr>
            <w:tcW w:w="3141" w:type="dxa"/>
            <w:shd w:val="clear" w:color="auto" w:fill="auto"/>
          </w:tcPr>
          <w:p w14:paraId="6D0788B4" w14:textId="45887BCC" w:rsidR="00672641" w:rsidRPr="0090507A" w:rsidRDefault="00B7093A" w:rsidP="00672641">
            <w:pPr>
              <w:pStyle w:val="Text"/>
            </w:pPr>
            <w:r>
              <w:t>‘</w:t>
            </w:r>
            <w:r w:rsidR="00672641" w:rsidRPr="0090507A">
              <w:t>pocket money</w:t>
            </w:r>
            <w:r>
              <w:t>’</w:t>
            </w:r>
            <w:r w:rsidR="00672641" w:rsidRPr="0090507A">
              <w:t xml:space="preserve"> / </w:t>
            </w:r>
            <w:r>
              <w:t>‘</w:t>
            </w:r>
            <w:r w:rsidR="00672641" w:rsidRPr="0090507A">
              <w:t>money for snacks</w:t>
            </w:r>
            <w:r>
              <w:t>’</w:t>
            </w:r>
          </w:p>
        </w:tc>
      </w:tr>
      <w:tr w:rsidR="00672641" w:rsidRPr="00AC23C4" w14:paraId="715FCC00" w14:textId="77777777" w:rsidTr="00AC23C4">
        <w:tc>
          <w:tcPr>
            <w:tcW w:w="709" w:type="dxa"/>
            <w:shd w:val="clear" w:color="auto" w:fill="auto"/>
          </w:tcPr>
          <w:p w14:paraId="08CE831B" w14:textId="77777777" w:rsidR="00672641" w:rsidRPr="00AC23C4" w:rsidRDefault="00672641" w:rsidP="00672641">
            <w:pPr>
              <w:pStyle w:val="GlossEng2ptafter"/>
              <w:rPr>
                <w:szCs w:val="19"/>
              </w:rPr>
            </w:pPr>
          </w:p>
        </w:tc>
        <w:tc>
          <w:tcPr>
            <w:tcW w:w="1474" w:type="dxa"/>
            <w:shd w:val="clear" w:color="auto" w:fill="auto"/>
          </w:tcPr>
          <w:p w14:paraId="75885E00" w14:textId="77777777" w:rsidR="00672641" w:rsidRPr="00AC23C4" w:rsidRDefault="00672641" w:rsidP="00672641">
            <w:pPr>
              <w:pStyle w:val="GlossEng2ptafter"/>
              <w:rPr>
                <w:sz w:val="19"/>
                <w:szCs w:val="19"/>
              </w:rPr>
            </w:pPr>
            <w:r w:rsidRPr="00AC23C4">
              <w:rPr>
                <w:szCs w:val="19"/>
              </w:rPr>
              <w:t>money snack</w:t>
            </w:r>
          </w:p>
        </w:tc>
        <w:tc>
          <w:tcPr>
            <w:tcW w:w="3141" w:type="dxa"/>
            <w:shd w:val="clear" w:color="auto" w:fill="auto"/>
          </w:tcPr>
          <w:p w14:paraId="0B8B12E0" w14:textId="77777777" w:rsidR="00672641" w:rsidRPr="00E95FB4" w:rsidRDefault="00672641" w:rsidP="00672641">
            <w:pPr>
              <w:pStyle w:val="GlossEng2ptafter"/>
            </w:pPr>
          </w:p>
        </w:tc>
      </w:tr>
      <w:tr w:rsidR="00672641" w:rsidRPr="005F00E4" w14:paraId="782603A7" w14:textId="77777777" w:rsidTr="00AC23C4">
        <w:tc>
          <w:tcPr>
            <w:tcW w:w="709" w:type="dxa"/>
            <w:shd w:val="clear" w:color="auto" w:fill="auto"/>
          </w:tcPr>
          <w:p w14:paraId="032217C9" w14:textId="77777777" w:rsidR="00672641" w:rsidRPr="00626ADA" w:rsidRDefault="00672641" w:rsidP="00672641">
            <w:pPr>
              <w:pStyle w:val="Text"/>
            </w:pPr>
            <w:bookmarkStart w:id="1561" w:name="_Ref339619921"/>
            <w:r w:rsidRPr="0090507A">
              <w:t>(</w:t>
            </w:r>
            <w:fldSimple w:instr=" SEQ ( \* ARABIC \s 1 ">
              <w:r w:rsidR="00154D81">
                <w:rPr>
                  <w:noProof/>
                </w:rPr>
                <w:t>89</w:t>
              </w:r>
            </w:fldSimple>
            <w:r w:rsidRPr="0090507A">
              <w:t>)</w:t>
            </w:r>
            <w:bookmarkEnd w:id="1561"/>
          </w:p>
        </w:tc>
        <w:tc>
          <w:tcPr>
            <w:tcW w:w="1474" w:type="dxa"/>
            <w:shd w:val="clear" w:color="auto" w:fill="auto"/>
          </w:tcPr>
          <w:p w14:paraId="4DF73031" w14:textId="77777777" w:rsidR="00672641" w:rsidRPr="00AC23C4" w:rsidRDefault="00672641" w:rsidP="00672641">
            <w:pPr>
              <w:pStyle w:val="Text"/>
              <w:rPr>
                <w:rStyle w:val="ChBlueBold"/>
                <w:szCs w:val="19"/>
              </w:rPr>
            </w:pPr>
            <w:r w:rsidRPr="00AC23C4">
              <w:rPr>
                <w:rStyle w:val="ChBlueBold"/>
                <w:szCs w:val="19"/>
              </w:rPr>
              <w:t>air sagu</w:t>
            </w:r>
          </w:p>
        </w:tc>
        <w:tc>
          <w:tcPr>
            <w:tcW w:w="3141" w:type="dxa"/>
            <w:shd w:val="clear" w:color="auto" w:fill="auto"/>
          </w:tcPr>
          <w:p w14:paraId="1F00AE28" w14:textId="4F50E40F" w:rsidR="00672641" w:rsidRPr="0090507A" w:rsidRDefault="00B7093A" w:rsidP="00672641">
            <w:pPr>
              <w:pStyle w:val="Text"/>
            </w:pPr>
            <w:r>
              <w:t>‘</w:t>
            </w:r>
            <w:r w:rsidR="00E95FB4" w:rsidRPr="0090507A">
              <w:t>liquid of the sago palm tree</w:t>
            </w:r>
            <w:r>
              <w:t>’</w:t>
            </w:r>
          </w:p>
        </w:tc>
      </w:tr>
      <w:tr w:rsidR="00672641" w:rsidRPr="00AC23C4" w14:paraId="24FC5F62" w14:textId="77777777" w:rsidTr="00AC23C4">
        <w:tc>
          <w:tcPr>
            <w:tcW w:w="709" w:type="dxa"/>
            <w:shd w:val="clear" w:color="auto" w:fill="auto"/>
          </w:tcPr>
          <w:p w14:paraId="656716AD" w14:textId="77777777" w:rsidR="00672641" w:rsidRPr="00AC23C4" w:rsidRDefault="00672641" w:rsidP="00672641">
            <w:pPr>
              <w:pStyle w:val="GlossEng"/>
              <w:rPr>
                <w:szCs w:val="19"/>
              </w:rPr>
            </w:pPr>
          </w:p>
        </w:tc>
        <w:tc>
          <w:tcPr>
            <w:tcW w:w="1474" w:type="dxa"/>
            <w:shd w:val="clear" w:color="auto" w:fill="auto"/>
          </w:tcPr>
          <w:p w14:paraId="3EDDD22D" w14:textId="77777777" w:rsidR="00672641" w:rsidRPr="00AC23C4" w:rsidRDefault="00672641" w:rsidP="00672641">
            <w:pPr>
              <w:pStyle w:val="GlossEng"/>
              <w:rPr>
                <w:szCs w:val="19"/>
              </w:rPr>
            </w:pPr>
            <w:r w:rsidRPr="00AC23C4">
              <w:rPr>
                <w:szCs w:val="19"/>
              </w:rPr>
              <w:t>water sago</w:t>
            </w:r>
          </w:p>
        </w:tc>
        <w:tc>
          <w:tcPr>
            <w:tcW w:w="3141" w:type="dxa"/>
            <w:shd w:val="clear" w:color="auto" w:fill="auto"/>
          </w:tcPr>
          <w:p w14:paraId="5ED4CE54" w14:textId="77777777" w:rsidR="00672641" w:rsidRPr="00AC23C4" w:rsidRDefault="00672641" w:rsidP="00672641">
            <w:pPr>
              <w:pStyle w:val="GlossEng"/>
              <w:rPr>
                <w:szCs w:val="19"/>
              </w:rPr>
            </w:pPr>
          </w:p>
        </w:tc>
      </w:tr>
    </w:tbl>
    <w:p w14:paraId="00E3F78A" w14:textId="6BD28089" w:rsidR="00672641" w:rsidRDefault="00672641" w:rsidP="004B43BE">
      <w:pPr>
        <w:pStyle w:val="Body0015after05before"/>
      </w:pPr>
      <w:r>
        <w:t>The data presented in this section show</w:t>
      </w:r>
      <w:r w:rsidR="00F2165B">
        <w:t>s</w:t>
      </w:r>
      <w:r>
        <w:t xml:space="preserve"> that in Papuan Malay neither </w:t>
      </w:r>
      <w:r w:rsidRPr="0090507A">
        <w:t xml:space="preserve">phonological, morphological, morphosyntactic, </w:t>
      </w:r>
      <w:r>
        <w:t xml:space="preserve">nor </w:t>
      </w:r>
      <w:r w:rsidRPr="0090507A">
        <w:t xml:space="preserve">semantic </w:t>
      </w:r>
      <w:r>
        <w:t xml:space="preserve">criteria allow the unambiguous classification of word sequences as either compounds or phrasal expressions. </w:t>
      </w:r>
      <w:r w:rsidR="004B43BE">
        <w:t xml:space="preserve">Instead the data suggest that, following </w:t>
      </w:r>
      <w:r w:rsidR="004B43BE">
        <w:fldChar w:fldCharType="begin"/>
      </w:r>
      <w:r w:rsidR="004B43BE">
        <w:instrText>ADDIN CITAVI.PLACEHOLDER fe072179-4a64-4f30-badc-a22a000dca0d 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llYmVyIGFuZCDFoHRla2F1ZXI8L1RleHQ+DQogICAgPC9UZXh0VW5pdD4NCiAgPC9UZXh0VW5pdHM+DQo8L1BsYWNlaG9sZGVyPg==</w:instrText>
      </w:r>
      <w:r w:rsidR="004B43BE">
        <w:fldChar w:fldCharType="separate"/>
      </w:r>
      <w:bookmarkStart w:id="1562" w:name="_CTVP001fe0721794a644f30badca22a000dca0d"/>
      <w:r w:rsidR="0092006B">
        <w:t>Lieber and Štekauer</w:t>
      </w:r>
      <w:bookmarkEnd w:id="1562"/>
      <w:r w:rsidR="004B43BE">
        <w:fldChar w:fldCharType="end"/>
      </w:r>
      <w:r w:rsidR="004B43BE">
        <w:t xml:space="preserve">’s </w:t>
      </w:r>
      <w:r w:rsidR="004B43BE">
        <w:fldChar w:fldCharType="begin"/>
      </w:r>
      <w:r w:rsidR="004B43BE">
        <w:instrText>ADDIN CITAVI.PLACEHOLDER fed3b40d-6ee4-4511-87e9-1dac048099f9 PFBsYWNlaG9sZGVyPg0KICA8QWRkSW5WZXJzaW9uPjUuMi4wLjg8L0FkZEluVmVyc2lvbj4NCiAgPElkPmZlZDNiNDBkLTZlZTQtNDUxMS04N2U5LTFkYWMwNDgwOTlmOTwvSWQ+DQogIDxBc3NvY2lhdGVXaXRoUGxhY2Vob2xkZXJJZD5mZTA3MjE3OS00YTY0LTRmMzAtYmFkYy1hMjJhMDAwZGNhMGQ8L0Fzc29jaWF0ZVdpdGhQbGFjZWhvbGRlcklkPg0KICA8RW50cmllcz4NCiAgICA8RW50cnk+DQogICAgICA8SWQ+ZGU3MGU0MmUtZjljYy00ZWM3LWJkYzMtMjc4NmJkNDhlYTRj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JlZmVyZW5jZUlkPmIyZjBkOGQ2LTdlMTQtNDE3Ny05NGRjLTI1NDhhZTNlZmY4ZT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6IDE0KTwvVGV4dD4NCiAgICA8L1RleHRVbml0Pg0KICA8L1RleHRVbml0cz4NCjwvUGxhY2Vob2xkZXI+</w:instrText>
      </w:r>
      <w:r w:rsidR="004B43BE">
        <w:fldChar w:fldCharType="separate"/>
      </w:r>
      <w:bookmarkStart w:id="1563" w:name="_CTVP001fed3b40d6ee4451187e91dac048099f9"/>
      <w:r w:rsidR="0092006B">
        <w:t>(2009: 14)</w:t>
      </w:r>
      <w:bookmarkEnd w:id="1563"/>
      <w:r w:rsidR="004B43BE">
        <w:fldChar w:fldCharType="end"/>
      </w:r>
      <w:r w:rsidR="004B43BE">
        <w:t xml:space="preserve"> </w:t>
      </w:r>
      <w:r w:rsidR="00855C6F">
        <w:t>definition</w:t>
      </w:r>
      <w:r w:rsidR="004B43BE">
        <w:t xml:space="preserve"> of compounding, </w:t>
      </w:r>
      <w:r>
        <w:t xml:space="preserve">some </w:t>
      </w:r>
      <w:r w:rsidR="004B43BE">
        <w:t xml:space="preserve">Papuan Malay </w:t>
      </w:r>
      <w:r>
        <w:t xml:space="preserve">word combinations are </w:t>
      </w:r>
      <w:r w:rsidR="00B7093A">
        <w:t>“</w:t>
      </w:r>
      <w:r>
        <w:t>more compoundlike</w:t>
      </w:r>
      <w:r w:rsidR="00B7093A">
        <w:t>”</w:t>
      </w:r>
      <w:r>
        <w:t xml:space="preserve"> while other</w:t>
      </w:r>
      <w:r w:rsidR="008D4537">
        <w:t>s are</w:t>
      </w:r>
      <w:r>
        <w:t xml:space="preserve"> </w:t>
      </w:r>
      <w:r w:rsidR="00B7093A">
        <w:t>“</w:t>
      </w:r>
      <w:r>
        <w:t xml:space="preserve">less compoundlike </w:t>
      </w:r>
      <w:r w:rsidR="00983139" w:rsidRPr="00EF4D09">
        <w:t>[…]</w:t>
      </w:r>
      <w:r w:rsidRPr="00EF4D09">
        <w:t xml:space="preserve"> with</w:t>
      </w:r>
      <w:r>
        <w:t xml:space="preserve"> no clear categorical distinction</w:t>
      </w:r>
      <w:r w:rsidR="00B7093A">
        <w:t>”</w:t>
      </w:r>
      <w:r>
        <w:t xml:space="preserve"> along this </w:t>
      </w:r>
      <w:r w:rsidR="00B7093A">
        <w:t>“</w:t>
      </w:r>
      <w:r>
        <w:t>cline</w:t>
      </w:r>
      <w:r w:rsidR="00B7093A">
        <w:t>”</w:t>
      </w:r>
      <w:r>
        <w:t xml:space="preserve">. </w:t>
      </w:r>
      <w:r w:rsidR="00B57875">
        <w:t>The</w:t>
      </w:r>
      <w:r w:rsidR="004B43BE">
        <w:t xml:space="preserve"> combinations </w:t>
      </w:r>
      <w:r>
        <w:t xml:space="preserve">range from </w:t>
      </w:r>
      <w:r w:rsidR="00F04C10">
        <w:t xml:space="preserve">less compositional </w:t>
      </w:r>
      <w:r>
        <w:t xml:space="preserve">two-word expressions such as </w:t>
      </w:r>
      <w:r w:rsidR="00F04C10">
        <w:rPr>
          <w:rStyle w:val="ChItalBold"/>
        </w:rPr>
        <w:t>kampung-tana</w:t>
      </w:r>
      <w:r>
        <w:t xml:space="preserve"> </w:t>
      </w:r>
      <w:r w:rsidR="00B7093A">
        <w:t>‘</w:t>
      </w:r>
      <w:r w:rsidR="00F04C10">
        <w:t>home village</w:t>
      </w:r>
      <w:r w:rsidR="00B7093A">
        <w:t>’</w:t>
      </w:r>
      <w:r>
        <w:t xml:space="preserve"> to those with compositional transparent semantics such as </w:t>
      </w:r>
      <w:r w:rsidRPr="00CB21CB">
        <w:rPr>
          <w:rStyle w:val="ChItalBold"/>
        </w:rPr>
        <w:t>air sagu</w:t>
      </w:r>
      <w:r>
        <w:t xml:space="preserve"> </w:t>
      </w:r>
      <w:r w:rsidR="00B7093A">
        <w:t>‘</w:t>
      </w:r>
      <w:r>
        <w:t>liquid of the sago palm tree</w:t>
      </w:r>
      <w:r w:rsidR="00B7093A">
        <w:t>’</w:t>
      </w:r>
      <w:r>
        <w:t>.</w:t>
      </w:r>
      <w:r w:rsidR="00CC0BC6">
        <w:t xml:space="preserve"> Given </w:t>
      </w:r>
      <w:r w:rsidR="004B1BD3">
        <w:t xml:space="preserve">this lack of a clear </w:t>
      </w:r>
      <w:r w:rsidR="00CC0BC6">
        <w:t xml:space="preserve">demarcation between compounds and phrasal expressions, the term </w:t>
      </w:r>
      <w:r w:rsidR="00B7093A">
        <w:t>“</w:t>
      </w:r>
      <w:r w:rsidR="00CC0BC6">
        <w:t>collocation</w:t>
      </w:r>
      <w:r w:rsidR="00B7093A">
        <w:t>”</w:t>
      </w:r>
      <w:r w:rsidR="00CC0BC6">
        <w:t xml:space="preserve"> rather than </w:t>
      </w:r>
      <w:r w:rsidR="00B7093A">
        <w:t>“</w:t>
      </w:r>
      <w:r w:rsidR="00CC0BC6">
        <w:t>compound</w:t>
      </w:r>
      <w:r w:rsidR="00B7093A">
        <w:t>”</w:t>
      </w:r>
      <w:r w:rsidR="00CC0BC6">
        <w:t xml:space="preserve"> is used </w:t>
      </w:r>
      <w:r w:rsidR="00C755C7">
        <w:t>hereafter for such juxtaposed word sequences.</w:t>
      </w:r>
      <w:r w:rsidR="00C755C7">
        <w:rPr>
          <w:rStyle w:val="FootnoteReference"/>
        </w:rPr>
        <w:footnoteReference w:id="134"/>
      </w:r>
    </w:p>
    <w:p w14:paraId="449C20CE" w14:textId="719C4F5C" w:rsidR="00672641" w:rsidRDefault="00553539" w:rsidP="00672641">
      <w:pPr>
        <w:pStyle w:val="Heading3"/>
        <w:autoSpaceDE w:val="0"/>
        <w:autoSpaceDN w:val="0"/>
        <w:adjustRightInd w:val="0"/>
        <w:rPr>
          <w:szCs w:val="19"/>
        </w:rPr>
      </w:pPr>
      <w:bookmarkStart w:id="1566" w:name="_Ref434690508"/>
      <w:bookmarkStart w:id="1567" w:name="_Toc440455549"/>
      <w:r>
        <w:t xml:space="preserve">Types of </w:t>
      </w:r>
      <w:r w:rsidR="00C755C7">
        <w:t>collocations</w:t>
      </w:r>
      <w:bookmarkEnd w:id="1566"/>
      <w:bookmarkEnd w:id="1567"/>
    </w:p>
    <w:p w14:paraId="224AAEB2" w14:textId="5D8C2EF6" w:rsidR="00CC0BC6" w:rsidRDefault="00553539" w:rsidP="00C755C7">
      <w:pPr>
        <w:pStyle w:val="Body0000after"/>
      </w:pPr>
      <w:r w:rsidRPr="0090507A">
        <w:t xml:space="preserve">In Papuan Malay, </w:t>
      </w:r>
      <w:r>
        <w:t>three types</w:t>
      </w:r>
      <w:r w:rsidRPr="0090507A">
        <w:t xml:space="preserve"> of </w:t>
      </w:r>
      <w:r w:rsidR="003A105B">
        <w:t xml:space="preserve">collocations </w:t>
      </w:r>
      <w:r>
        <w:t>are found</w:t>
      </w:r>
      <w:r w:rsidRPr="0090507A">
        <w:t xml:space="preserve">: endocentric, exocentric, </w:t>
      </w:r>
      <w:r>
        <w:t xml:space="preserve">and </w:t>
      </w:r>
      <w:r w:rsidRPr="0090507A">
        <w:t>coordinative</w:t>
      </w:r>
      <w:r>
        <w:t xml:space="preserve"> ones</w:t>
      </w:r>
      <w:r w:rsidRPr="0090507A">
        <w:t>.</w:t>
      </w:r>
      <w:r>
        <w:t xml:space="preserve"> In the following they are </w:t>
      </w:r>
      <w:r>
        <w:rPr>
          <w:szCs w:val="19"/>
        </w:rPr>
        <w:t xml:space="preserve">discussed one by one. </w:t>
      </w:r>
    </w:p>
    <w:p w14:paraId="795164B2" w14:textId="5518AC01" w:rsidR="00672641" w:rsidRDefault="00672641" w:rsidP="0051664B">
      <w:pPr>
        <w:pStyle w:val="Body0505after"/>
      </w:pPr>
      <w:r>
        <w:t xml:space="preserve">In endocentric </w:t>
      </w:r>
      <w:r w:rsidR="00553539">
        <w:t>collocations</w:t>
      </w:r>
      <w:r w:rsidRPr="0090507A">
        <w:t>, one component has head function while the subordinate component has modifying, content-specifying function</w:t>
      </w:r>
      <w:r>
        <w:t xml:space="preserve">, denoting </w:t>
      </w:r>
      <w:r w:rsidR="00B7093A">
        <w:t>“</w:t>
      </w:r>
      <w:r w:rsidRPr="0090507A">
        <w:t>a sub-class of the items denoted by one of their elements</w:t>
      </w:r>
      <w:r w:rsidR="00B7093A">
        <w:t>”</w:t>
      </w:r>
      <w:r w:rsidRPr="0090507A">
        <w:t xml:space="preserve"> </w:t>
      </w:r>
      <w:r w:rsidR="00BA6215">
        <w:rPr>
          <w:rStyle w:val="Citation"/>
          <w:szCs w:val="19"/>
        </w:rPr>
        <w:fldChar w:fldCharType="begin"/>
      </w:r>
      <w:r w:rsidR="0092451D">
        <w:rPr>
          <w:rStyle w:val="Citation"/>
          <w:szCs w:val="19"/>
        </w:rPr>
        <w:instrText>ADDIN CITAVI.PLACEHOLDER 4426b6fe-42d4-4f12-9fdf-45280d96e238 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1ZXIgMjAwMzogNDIpPC9UZXh0Pg0KICAgIDwvVGV4dFVuaXQ+DQogIDwvVGV4dFVuaXRzPg0KPC9QbGFjZWhvbGRlcj4=</w:instrText>
      </w:r>
      <w:r w:rsidR="00BA6215">
        <w:rPr>
          <w:rStyle w:val="Citation"/>
          <w:szCs w:val="19"/>
        </w:rPr>
        <w:fldChar w:fldCharType="separate"/>
      </w:r>
      <w:bookmarkStart w:id="1568" w:name="_CTVP0014426b6fe42d44f129fdf45280d96e238"/>
      <w:r w:rsidR="0092006B">
        <w:rPr>
          <w:rStyle w:val="Citation"/>
          <w:szCs w:val="19"/>
        </w:rPr>
        <w:t>(Bauer 2003: 42)</w:t>
      </w:r>
      <w:bookmarkEnd w:id="1568"/>
      <w:r w:rsidR="00BA6215">
        <w:rPr>
          <w:rStyle w:val="Citation"/>
          <w:szCs w:val="19"/>
        </w:rPr>
        <w:fldChar w:fldCharType="end"/>
      </w:r>
      <w:r>
        <w:t xml:space="preserve">. </w:t>
      </w:r>
      <w:r w:rsidRPr="0090507A">
        <w:t>In Papuan Malay endocentric</w:t>
      </w:r>
      <w:r>
        <w:t xml:space="preserve"> collocations, the </w:t>
      </w:r>
      <w:r w:rsidRPr="0090507A">
        <w:t>head component always precedes the modifier component</w:t>
      </w:r>
      <w:r>
        <w:t xml:space="preserve"> </w:t>
      </w:r>
      <w:r w:rsidRPr="0090507A">
        <w:t>which can be a noun or a stative verb</w:t>
      </w:r>
      <w:r>
        <w:t>.</w:t>
      </w:r>
      <w:r w:rsidRPr="0090507A">
        <w:t xml:space="preserve"> Semantically, </w:t>
      </w:r>
      <w:r>
        <w:t xml:space="preserve">these </w:t>
      </w:r>
      <w:r w:rsidR="00B7093A">
        <w:t>‘</w:t>
      </w:r>
      <w:r w:rsidRPr="0099608C">
        <w:rPr>
          <w:rStyle w:val="ChSmallCaps"/>
        </w:rPr>
        <w:t>n</w:t>
      </w:r>
      <w:r w:rsidRPr="00D32413">
        <w:t xml:space="preserve"> </w:t>
      </w:r>
      <w:r w:rsidRPr="0099608C">
        <w:rPr>
          <w:rStyle w:val="ChSmallCaps"/>
        </w:rPr>
        <w:t>n</w:t>
      </w:r>
      <w:r w:rsidR="00B7093A">
        <w:t>’</w:t>
      </w:r>
      <w:r>
        <w:t xml:space="preserve"> or </w:t>
      </w:r>
      <w:r w:rsidR="00B7093A">
        <w:t>‘</w:t>
      </w:r>
      <w:r w:rsidRPr="0099608C">
        <w:rPr>
          <w:rStyle w:val="ChSmallCaps"/>
        </w:rPr>
        <w:t>n</w:t>
      </w:r>
      <w:r w:rsidRPr="00D32413">
        <w:t xml:space="preserve"> </w:t>
      </w:r>
      <w:r w:rsidRPr="0099608C">
        <w:rPr>
          <w:rStyle w:val="ChSmallCaps"/>
        </w:rPr>
        <w:t>v</w:t>
      </w:r>
      <w:r w:rsidR="00B7093A">
        <w:t>’</w:t>
      </w:r>
      <w:r>
        <w:t xml:space="preserve"> collocations </w:t>
      </w:r>
      <w:r w:rsidRPr="0090507A">
        <w:t>encode different types of relationships between their components</w:t>
      </w:r>
      <w:r>
        <w:t xml:space="preserve"> such as </w:t>
      </w:r>
      <w:r w:rsidR="00B7093A">
        <w:t>‘</w:t>
      </w:r>
      <w:r w:rsidR="0051664B" w:rsidRPr="0090507A">
        <w:t>part</w:t>
      </w:r>
      <w:r w:rsidRPr="0090507A">
        <w:t>-</w:t>
      </w:r>
      <w:r w:rsidR="0051664B">
        <w:t>whole</w:t>
      </w:r>
      <w:r w:rsidR="00B7093A">
        <w:t>’</w:t>
      </w:r>
      <w:r>
        <w:t xml:space="preserve">, </w:t>
      </w:r>
      <w:r w:rsidR="00B7093A">
        <w:t>‘</w:t>
      </w:r>
      <w:r w:rsidR="0051664B">
        <w:t>s</w:t>
      </w:r>
      <w:r w:rsidRPr="0090507A">
        <w:t>ubtype-of</w:t>
      </w:r>
      <w:r w:rsidR="00B7093A">
        <w:t>’</w:t>
      </w:r>
      <w:r>
        <w:t xml:space="preserve">, or </w:t>
      </w:r>
      <w:r w:rsidR="00B7093A">
        <w:t>‘</w:t>
      </w:r>
      <w:r w:rsidR="0051664B">
        <w:t>c</w:t>
      </w:r>
      <w:r w:rsidRPr="0090507A">
        <w:t>haracteristic-of</w:t>
      </w:r>
      <w:r w:rsidR="00B7093A">
        <w:t>’</w:t>
      </w:r>
      <w:r w:rsidRPr="0090507A">
        <w:t xml:space="preserve"> relations</w:t>
      </w:r>
      <w:r>
        <w:t xml:space="preserve">, </w:t>
      </w:r>
      <w:r w:rsidRPr="0090507A">
        <w:t xml:space="preserve">as illustrated in </w:t>
      </w:r>
      <w:r>
        <w:lastRenderedPageBreak/>
        <w:fldChar w:fldCharType="begin"/>
      </w:r>
      <w:r>
        <w:instrText xml:space="preserve"> REF _Ref346103375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6</w:t>
      </w:r>
      <w:r>
        <w:fldChar w:fldCharType="end"/>
      </w:r>
      <w:r w:rsidRPr="0090507A">
        <w:t>.</w:t>
      </w:r>
      <w:r>
        <w:t xml:space="preserve"> </w:t>
      </w:r>
      <w:r w:rsidRPr="0090507A">
        <w:t xml:space="preserve">In addition, the corpus contains one </w:t>
      </w:r>
      <w:r>
        <w:t xml:space="preserve">collocation </w:t>
      </w:r>
      <w:r w:rsidRPr="0090507A">
        <w:t xml:space="preserve">in which the modifying component is a numeral: </w:t>
      </w:r>
      <w:r w:rsidRPr="0090507A">
        <w:rPr>
          <w:rStyle w:val="ChItalBold"/>
          <w:szCs w:val="19"/>
        </w:rPr>
        <w:t>segi-empat</w:t>
      </w:r>
      <w:r w:rsidRPr="0090507A">
        <w:t xml:space="preserve"> </w:t>
      </w:r>
      <w:r w:rsidR="00B7093A">
        <w:t>‘</w:t>
      </w:r>
      <w:r w:rsidRPr="0090507A">
        <w:t>quadrangle</w:t>
      </w:r>
      <w:r w:rsidR="00B7093A">
        <w:t>’</w:t>
      </w:r>
      <w:r>
        <w:t xml:space="preserve"> </w:t>
      </w:r>
      <w:r w:rsidR="00B30124">
        <w:t xml:space="preserve">(literally </w:t>
      </w:r>
      <w:r w:rsidR="00B7093A">
        <w:t>‘</w:t>
      </w:r>
      <w:r w:rsidRPr="0090507A">
        <w:t>side-four</w:t>
      </w:r>
      <w:r w:rsidR="00B7093A">
        <w:t>’</w:t>
      </w:r>
      <w:r>
        <w:t>)</w:t>
      </w:r>
      <w:r w:rsidRPr="0090507A">
        <w:t>.</w:t>
      </w:r>
    </w:p>
    <w:p w14:paraId="42910237" w14:textId="1A0EE05A" w:rsidR="00672641" w:rsidRDefault="00672641" w:rsidP="00672641">
      <w:pPr>
        <w:pStyle w:val="Caption"/>
        <w:rPr>
          <w:szCs w:val="19"/>
        </w:rPr>
      </w:pPr>
      <w:bookmarkStart w:id="1569" w:name="_Ref346103375"/>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6</w:t>
      </w:r>
      <w:r w:rsidR="00F207A1">
        <w:rPr>
          <w:szCs w:val="19"/>
        </w:rPr>
        <w:fldChar w:fldCharType="end"/>
      </w:r>
      <w:bookmarkEnd w:id="1569"/>
      <w:r w:rsidRPr="0090507A">
        <w:rPr>
          <w:szCs w:val="19"/>
        </w:rPr>
        <w:t>:</w:t>
      </w:r>
      <w:r w:rsidRPr="0090507A">
        <w:rPr>
          <w:szCs w:val="19"/>
        </w:rPr>
        <w:tab/>
        <w:t xml:space="preserve">Endocentric </w:t>
      </w:r>
      <w:r w:rsidR="00B7093A">
        <w:rPr>
          <w:szCs w:val="19"/>
        </w:rPr>
        <w:t>‘</w:t>
      </w:r>
      <w:r w:rsidRPr="0099608C">
        <w:rPr>
          <w:rStyle w:val="ChSmallCaps"/>
        </w:rPr>
        <w:t>n</w:t>
      </w:r>
      <w:r w:rsidRPr="00D32413">
        <w:t xml:space="preserve"> </w:t>
      </w:r>
      <w:r w:rsidRPr="0099608C">
        <w:rPr>
          <w:rStyle w:val="ChSmallCaps"/>
        </w:rPr>
        <w:t>n/v</w:t>
      </w:r>
      <w:r w:rsidR="00B7093A">
        <w:rPr>
          <w:szCs w:val="19"/>
        </w:rPr>
        <w:t>’</w:t>
      </w:r>
      <w:r>
        <w:rPr>
          <w:szCs w:val="19"/>
        </w:rPr>
        <w:t xml:space="preserve"> </w:t>
      </w:r>
      <w:r w:rsidRPr="00F435DC">
        <w:t>collocations</w:t>
      </w:r>
    </w:p>
    <w:tbl>
      <w:tblPr>
        <w:tblW w:w="6464" w:type="dxa"/>
        <w:tblInd w:w="170" w:type="dxa"/>
        <w:tblBorders>
          <w:bottom w:val="single" w:sz="4" w:space="0" w:color="auto"/>
        </w:tblBorders>
        <w:tblLayout w:type="fixed"/>
        <w:tblLook w:val="01E0" w:firstRow="1" w:lastRow="1" w:firstColumn="1" w:lastColumn="1" w:noHBand="0" w:noVBand="0"/>
      </w:tblPr>
      <w:tblGrid>
        <w:gridCol w:w="1531"/>
        <w:gridCol w:w="1134"/>
        <w:gridCol w:w="1985"/>
        <w:gridCol w:w="1814"/>
      </w:tblGrid>
      <w:tr w:rsidR="00AC23C4" w:rsidRPr="005F00E4" w14:paraId="0CF25637" w14:textId="77777777" w:rsidTr="00811C02">
        <w:trPr>
          <w:tblHeader/>
        </w:trPr>
        <w:tc>
          <w:tcPr>
            <w:tcW w:w="1531" w:type="dxa"/>
            <w:tcBorders>
              <w:top w:val="single" w:sz="4" w:space="0" w:color="auto"/>
              <w:bottom w:val="single" w:sz="4" w:space="0" w:color="auto"/>
            </w:tcBorders>
            <w:shd w:val="clear" w:color="auto" w:fill="auto"/>
          </w:tcPr>
          <w:p w14:paraId="500ED411" w14:textId="77777777" w:rsidR="00672641" w:rsidRPr="008B6F76" w:rsidRDefault="00672641" w:rsidP="00672641">
            <w:pPr>
              <w:pStyle w:val="TableHd"/>
            </w:pPr>
            <w:r w:rsidRPr="008B6F76">
              <w:t>Item</w:t>
            </w:r>
          </w:p>
        </w:tc>
        <w:tc>
          <w:tcPr>
            <w:tcW w:w="1134" w:type="dxa"/>
            <w:tcBorders>
              <w:top w:val="single" w:sz="4" w:space="0" w:color="auto"/>
              <w:bottom w:val="single" w:sz="4" w:space="0" w:color="auto"/>
            </w:tcBorders>
            <w:shd w:val="clear" w:color="auto" w:fill="auto"/>
          </w:tcPr>
          <w:p w14:paraId="63EA7314" w14:textId="77777777" w:rsidR="00672641" w:rsidRDefault="00672641" w:rsidP="00672641">
            <w:pPr>
              <w:pStyle w:val="TableHd"/>
            </w:pPr>
            <w:r>
              <w:t>Gloss</w:t>
            </w:r>
          </w:p>
        </w:tc>
        <w:tc>
          <w:tcPr>
            <w:tcW w:w="1985" w:type="dxa"/>
            <w:tcBorders>
              <w:top w:val="single" w:sz="4" w:space="0" w:color="auto"/>
              <w:bottom w:val="single" w:sz="4" w:space="0" w:color="auto"/>
            </w:tcBorders>
            <w:shd w:val="clear" w:color="auto" w:fill="auto"/>
          </w:tcPr>
          <w:p w14:paraId="344DBD7A" w14:textId="77777777" w:rsidR="00672641" w:rsidRDefault="00672641" w:rsidP="00672641">
            <w:pPr>
              <w:pStyle w:val="TableHd"/>
            </w:pPr>
            <w:r>
              <w:t>Literal translation</w:t>
            </w:r>
          </w:p>
        </w:tc>
        <w:tc>
          <w:tcPr>
            <w:tcW w:w="1814" w:type="dxa"/>
            <w:tcBorders>
              <w:top w:val="single" w:sz="4" w:space="0" w:color="auto"/>
              <w:bottom w:val="single" w:sz="4" w:space="0" w:color="auto"/>
            </w:tcBorders>
            <w:shd w:val="clear" w:color="auto" w:fill="auto"/>
          </w:tcPr>
          <w:p w14:paraId="256ACAC9" w14:textId="77777777" w:rsidR="00672641" w:rsidRPr="0090507A" w:rsidRDefault="00672641" w:rsidP="00672641">
            <w:pPr>
              <w:pStyle w:val="TableHd"/>
            </w:pPr>
            <w:r>
              <w:t>Semantic relation</w:t>
            </w:r>
          </w:p>
        </w:tc>
      </w:tr>
      <w:tr w:rsidR="00AC23C4" w:rsidRPr="005F00E4" w14:paraId="69376E7A" w14:textId="77777777" w:rsidTr="00811C02">
        <w:tc>
          <w:tcPr>
            <w:tcW w:w="1531" w:type="dxa"/>
            <w:tcBorders>
              <w:top w:val="single" w:sz="4" w:space="0" w:color="auto"/>
            </w:tcBorders>
            <w:shd w:val="clear" w:color="auto" w:fill="auto"/>
          </w:tcPr>
          <w:p w14:paraId="47E2439D" w14:textId="77777777" w:rsidR="00672641" w:rsidRPr="00057D49" w:rsidRDefault="00672641" w:rsidP="00672641">
            <w:pPr>
              <w:pStyle w:val="TableCell2-0"/>
              <w:rPr>
                <w:rStyle w:val="ChItalBold"/>
              </w:rPr>
            </w:pPr>
            <w:r w:rsidRPr="00057D49">
              <w:rPr>
                <w:rStyle w:val="ChItalBold"/>
              </w:rPr>
              <w:t>tali-prut</w:t>
            </w:r>
          </w:p>
        </w:tc>
        <w:tc>
          <w:tcPr>
            <w:tcW w:w="1134" w:type="dxa"/>
            <w:tcBorders>
              <w:top w:val="single" w:sz="4" w:space="0" w:color="auto"/>
            </w:tcBorders>
            <w:shd w:val="clear" w:color="auto" w:fill="auto"/>
          </w:tcPr>
          <w:p w14:paraId="4E48AA63" w14:textId="52025C3D" w:rsidR="00672641" w:rsidRPr="00626ADA" w:rsidRDefault="00B7093A" w:rsidP="00672641">
            <w:pPr>
              <w:pStyle w:val="TableCell2-0"/>
            </w:pPr>
            <w:r>
              <w:t>‘</w:t>
            </w:r>
            <w:r w:rsidR="00672641" w:rsidRPr="0090507A">
              <w:t>intestines</w:t>
            </w:r>
            <w:r>
              <w:t>’</w:t>
            </w:r>
          </w:p>
        </w:tc>
        <w:tc>
          <w:tcPr>
            <w:tcW w:w="1985" w:type="dxa"/>
            <w:tcBorders>
              <w:top w:val="single" w:sz="4" w:space="0" w:color="auto"/>
            </w:tcBorders>
            <w:shd w:val="clear" w:color="auto" w:fill="auto"/>
          </w:tcPr>
          <w:p w14:paraId="54BD7553" w14:textId="25688B3E" w:rsidR="00672641" w:rsidRPr="0090507A" w:rsidRDefault="00B7093A" w:rsidP="00672641">
            <w:pPr>
              <w:pStyle w:val="TableCell2-0"/>
            </w:pPr>
            <w:r>
              <w:t>‘</w:t>
            </w:r>
            <w:r w:rsidR="00672641" w:rsidRPr="0090507A">
              <w:t>cord of the stomach</w:t>
            </w:r>
            <w:r>
              <w:t>’</w:t>
            </w:r>
          </w:p>
        </w:tc>
        <w:tc>
          <w:tcPr>
            <w:tcW w:w="1814" w:type="dxa"/>
            <w:tcBorders>
              <w:top w:val="single" w:sz="4" w:space="0" w:color="auto"/>
            </w:tcBorders>
            <w:shd w:val="clear" w:color="auto" w:fill="auto"/>
          </w:tcPr>
          <w:p w14:paraId="034AD76F" w14:textId="56FAE03D" w:rsidR="00672641" w:rsidRPr="0090507A" w:rsidRDefault="00B7093A" w:rsidP="0051664B">
            <w:pPr>
              <w:pStyle w:val="TableCell2-0"/>
            </w:pPr>
            <w:r>
              <w:t>‘</w:t>
            </w:r>
            <w:r w:rsidR="00672641" w:rsidRPr="0090507A">
              <w:t>Part-</w:t>
            </w:r>
            <w:r w:rsidR="0051664B">
              <w:t>whole</w:t>
            </w:r>
            <w:r>
              <w:t>’</w:t>
            </w:r>
          </w:p>
        </w:tc>
      </w:tr>
      <w:tr w:rsidR="00AC23C4" w:rsidRPr="00626ADA" w14:paraId="64FE02F0" w14:textId="77777777" w:rsidTr="00811C02">
        <w:tc>
          <w:tcPr>
            <w:tcW w:w="1531" w:type="dxa"/>
            <w:shd w:val="clear" w:color="auto" w:fill="auto"/>
          </w:tcPr>
          <w:p w14:paraId="0E961E29" w14:textId="77777777" w:rsidR="00672641" w:rsidRPr="00AC23C4" w:rsidRDefault="00672641" w:rsidP="00672641">
            <w:pPr>
              <w:pStyle w:val="TableCell0-2Break"/>
              <w:rPr>
                <w:sz w:val="19"/>
              </w:rPr>
            </w:pPr>
            <w:r w:rsidRPr="0090507A">
              <w:t>cord-stomach</w:t>
            </w:r>
          </w:p>
        </w:tc>
        <w:tc>
          <w:tcPr>
            <w:tcW w:w="1134" w:type="dxa"/>
            <w:shd w:val="clear" w:color="auto" w:fill="auto"/>
          </w:tcPr>
          <w:p w14:paraId="300FBB39" w14:textId="77777777" w:rsidR="00672641" w:rsidRPr="00E95FB4" w:rsidRDefault="00672641" w:rsidP="00672641">
            <w:pPr>
              <w:pStyle w:val="TableCell0-2Break"/>
            </w:pPr>
          </w:p>
        </w:tc>
        <w:tc>
          <w:tcPr>
            <w:tcW w:w="1985" w:type="dxa"/>
            <w:shd w:val="clear" w:color="auto" w:fill="auto"/>
          </w:tcPr>
          <w:p w14:paraId="668E599D" w14:textId="77777777" w:rsidR="00672641" w:rsidRPr="00E95FB4" w:rsidRDefault="00672641" w:rsidP="00672641">
            <w:pPr>
              <w:pStyle w:val="TableCell0-2Break"/>
            </w:pPr>
          </w:p>
        </w:tc>
        <w:tc>
          <w:tcPr>
            <w:tcW w:w="1814" w:type="dxa"/>
            <w:shd w:val="clear" w:color="auto" w:fill="auto"/>
          </w:tcPr>
          <w:p w14:paraId="7E10C90D" w14:textId="77777777" w:rsidR="00672641" w:rsidRPr="00E95FB4" w:rsidRDefault="00672641" w:rsidP="00672641">
            <w:pPr>
              <w:pStyle w:val="TableCell0-2Break"/>
            </w:pPr>
          </w:p>
        </w:tc>
      </w:tr>
      <w:tr w:rsidR="00AC23C4" w:rsidRPr="005F00E4" w14:paraId="0B297556" w14:textId="77777777" w:rsidTr="00811C02">
        <w:tc>
          <w:tcPr>
            <w:tcW w:w="1531" w:type="dxa"/>
            <w:shd w:val="clear" w:color="auto" w:fill="auto"/>
          </w:tcPr>
          <w:p w14:paraId="7FC39DE8" w14:textId="77777777" w:rsidR="00672641" w:rsidRPr="00057D49" w:rsidRDefault="00672641" w:rsidP="00672641">
            <w:pPr>
              <w:pStyle w:val="TableCell2-0"/>
              <w:rPr>
                <w:rStyle w:val="ChItalBold"/>
              </w:rPr>
            </w:pPr>
            <w:r w:rsidRPr="00057D49">
              <w:rPr>
                <w:rStyle w:val="ChItalBold"/>
              </w:rPr>
              <w:t>lemon-manis</w:t>
            </w:r>
          </w:p>
        </w:tc>
        <w:tc>
          <w:tcPr>
            <w:tcW w:w="1134" w:type="dxa"/>
            <w:shd w:val="clear" w:color="auto" w:fill="auto"/>
          </w:tcPr>
          <w:p w14:paraId="0E8DBCA1" w14:textId="1D1C936B" w:rsidR="00672641" w:rsidRPr="00626ADA" w:rsidRDefault="00B7093A" w:rsidP="00672641">
            <w:pPr>
              <w:pStyle w:val="TableCell2-0"/>
            </w:pPr>
            <w:r>
              <w:t>‘</w:t>
            </w:r>
            <w:r w:rsidR="00672641" w:rsidRPr="0090507A">
              <w:t>orange</w:t>
            </w:r>
            <w:r>
              <w:t>’</w:t>
            </w:r>
          </w:p>
        </w:tc>
        <w:tc>
          <w:tcPr>
            <w:tcW w:w="1985" w:type="dxa"/>
            <w:shd w:val="clear" w:color="auto" w:fill="auto"/>
          </w:tcPr>
          <w:p w14:paraId="6E8A1CF7" w14:textId="795965C6" w:rsidR="00672641" w:rsidRDefault="00B7093A" w:rsidP="00672641">
            <w:pPr>
              <w:pStyle w:val="TableCell2-0"/>
            </w:pPr>
            <w:r>
              <w:t>‘</w:t>
            </w:r>
            <w:r w:rsidR="00672641" w:rsidRPr="0090507A">
              <w:t>sweet</w:t>
            </w:r>
            <w:r w:rsidR="00672641">
              <w:t xml:space="preserve"> </w:t>
            </w:r>
            <w:r w:rsidR="009A7F8F">
              <w:t>lemon</w:t>
            </w:r>
            <w:r>
              <w:t>’</w:t>
            </w:r>
          </w:p>
        </w:tc>
        <w:tc>
          <w:tcPr>
            <w:tcW w:w="1814" w:type="dxa"/>
            <w:shd w:val="clear" w:color="auto" w:fill="auto"/>
          </w:tcPr>
          <w:p w14:paraId="43861D93" w14:textId="0A78EBEF" w:rsidR="00672641" w:rsidRPr="0090507A" w:rsidRDefault="00B7093A" w:rsidP="00672641">
            <w:pPr>
              <w:pStyle w:val="TableCell2-0"/>
            </w:pPr>
            <w:r>
              <w:t>‘</w:t>
            </w:r>
            <w:r w:rsidR="00672641" w:rsidRPr="0090507A">
              <w:t>Subtype-of</w:t>
            </w:r>
            <w:r>
              <w:t>’</w:t>
            </w:r>
          </w:p>
        </w:tc>
      </w:tr>
      <w:tr w:rsidR="00AC23C4" w:rsidRPr="00626ADA" w14:paraId="6BFB868E" w14:textId="77777777" w:rsidTr="00811C02">
        <w:tc>
          <w:tcPr>
            <w:tcW w:w="1531" w:type="dxa"/>
            <w:shd w:val="clear" w:color="auto" w:fill="auto"/>
          </w:tcPr>
          <w:p w14:paraId="50870B0E" w14:textId="77777777" w:rsidR="00672641" w:rsidRPr="00AC23C4" w:rsidRDefault="00672641" w:rsidP="00672641">
            <w:pPr>
              <w:pStyle w:val="TableCell0-2Break"/>
              <w:rPr>
                <w:sz w:val="19"/>
              </w:rPr>
            </w:pPr>
            <w:r w:rsidRPr="0090507A">
              <w:t>lemon-be.sweet</w:t>
            </w:r>
          </w:p>
        </w:tc>
        <w:tc>
          <w:tcPr>
            <w:tcW w:w="1134" w:type="dxa"/>
            <w:shd w:val="clear" w:color="auto" w:fill="auto"/>
          </w:tcPr>
          <w:p w14:paraId="67BFF55F" w14:textId="77777777" w:rsidR="00672641" w:rsidRPr="00E95FB4" w:rsidRDefault="00672641" w:rsidP="00672641">
            <w:pPr>
              <w:pStyle w:val="TableCell0-2Break"/>
            </w:pPr>
          </w:p>
        </w:tc>
        <w:tc>
          <w:tcPr>
            <w:tcW w:w="1985" w:type="dxa"/>
            <w:shd w:val="clear" w:color="auto" w:fill="auto"/>
          </w:tcPr>
          <w:p w14:paraId="4A351CD2" w14:textId="77777777" w:rsidR="00672641" w:rsidRPr="00E95FB4" w:rsidRDefault="00672641" w:rsidP="00672641">
            <w:pPr>
              <w:pStyle w:val="TableCell0-2Break"/>
            </w:pPr>
          </w:p>
        </w:tc>
        <w:tc>
          <w:tcPr>
            <w:tcW w:w="1814" w:type="dxa"/>
            <w:shd w:val="clear" w:color="auto" w:fill="auto"/>
          </w:tcPr>
          <w:p w14:paraId="729F7FEC" w14:textId="77777777" w:rsidR="00672641" w:rsidRPr="00E95FB4" w:rsidRDefault="00672641" w:rsidP="00672641">
            <w:pPr>
              <w:pStyle w:val="TableCell0-2Break"/>
            </w:pPr>
          </w:p>
        </w:tc>
      </w:tr>
      <w:tr w:rsidR="00AC23C4" w:rsidRPr="005F00E4" w14:paraId="618BEBDB" w14:textId="77777777" w:rsidTr="00811C02">
        <w:tc>
          <w:tcPr>
            <w:tcW w:w="1531" w:type="dxa"/>
            <w:shd w:val="clear" w:color="auto" w:fill="auto"/>
          </w:tcPr>
          <w:p w14:paraId="2B65DF50" w14:textId="77777777" w:rsidR="00672641" w:rsidRPr="00057D49" w:rsidRDefault="00672641" w:rsidP="00672641">
            <w:pPr>
              <w:pStyle w:val="TableCell2-0"/>
              <w:rPr>
                <w:rStyle w:val="ChItalBold"/>
              </w:rPr>
            </w:pPr>
            <w:r w:rsidRPr="00057D49">
              <w:rPr>
                <w:rStyle w:val="ChItalBold"/>
              </w:rPr>
              <w:t>kreta-api</w:t>
            </w:r>
          </w:p>
        </w:tc>
        <w:tc>
          <w:tcPr>
            <w:tcW w:w="1134" w:type="dxa"/>
            <w:shd w:val="clear" w:color="auto" w:fill="auto"/>
          </w:tcPr>
          <w:p w14:paraId="7E34BEED" w14:textId="2132F623" w:rsidR="00672641" w:rsidRPr="00626ADA" w:rsidRDefault="00B7093A" w:rsidP="00672641">
            <w:pPr>
              <w:pStyle w:val="TableCell2-0"/>
            </w:pPr>
            <w:r>
              <w:t>‘</w:t>
            </w:r>
            <w:r w:rsidR="00672641" w:rsidRPr="0090507A">
              <w:t>train</w:t>
            </w:r>
            <w:r>
              <w:t>’</w:t>
            </w:r>
          </w:p>
        </w:tc>
        <w:tc>
          <w:tcPr>
            <w:tcW w:w="1985" w:type="dxa"/>
            <w:shd w:val="clear" w:color="auto" w:fill="auto"/>
          </w:tcPr>
          <w:p w14:paraId="488D7326" w14:textId="3BB38534" w:rsidR="00672641" w:rsidRDefault="00B7093A" w:rsidP="00672641">
            <w:pPr>
              <w:pStyle w:val="TableCell2-0"/>
            </w:pPr>
            <w:r>
              <w:t>‘</w:t>
            </w:r>
            <w:r w:rsidR="00672641" w:rsidRPr="0090507A">
              <w:t>carriage of fire</w:t>
            </w:r>
            <w:r>
              <w:t>’</w:t>
            </w:r>
          </w:p>
        </w:tc>
        <w:tc>
          <w:tcPr>
            <w:tcW w:w="1814" w:type="dxa"/>
            <w:shd w:val="clear" w:color="auto" w:fill="auto"/>
          </w:tcPr>
          <w:p w14:paraId="758745C1" w14:textId="292180EB" w:rsidR="00672641" w:rsidRPr="0090507A" w:rsidRDefault="00B7093A" w:rsidP="00672641">
            <w:pPr>
              <w:pStyle w:val="TableCell2-0"/>
            </w:pPr>
            <w:r>
              <w:t>‘</w:t>
            </w:r>
            <w:r w:rsidR="00672641" w:rsidRPr="0090507A">
              <w:t>Characteristic-of</w:t>
            </w:r>
            <w:r>
              <w:t>’</w:t>
            </w:r>
          </w:p>
        </w:tc>
      </w:tr>
      <w:tr w:rsidR="00AC23C4" w:rsidRPr="0090507A" w14:paraId="603C9E66" w14:textId="77777777" w:rsidTr="00811C02">
        <w:tc>
          <w:tcPr>
            <w:tcW w:w="1531" w:type="dxa"/>
            <w:shd w:val="clear" w:color="auto" w:fill="auto"/>
          </w:tcPr>
          <w:p w14:paraId="4FE41C61" w14:textId="77777777" w:rsidR="00672641" w:rsidRPr="00AC23C4" w:rsidRDefault="00672641" w:rsidP="00672641">
            <w:pPr>
              <w:pStyle w:val="TableCell0-2Break"/>
              <w:rPr>
                <w:sz w:val="19"/>
              </w:rPr>
            </w:pPr>
            <w:r w:rsidRPr="0090507A">
              <w:t>carriage-fire</w:t>
            </w:r>
          </w:p>
        </w:tc>
        <w:tc>
          <w:tcPr>
            <w:tcW w:w="1134" w:type="dxa"/>
            <w:shd w:val="clear" w:color="auto" w:fill="auto"/>
          </w:tcPr>
          <w:p w14:paraId="7D219DAF" w14:textId="77777777" w:rsidR="00672641" w:rsidRPr="00E95FB4" w:rsidRDefault="00672641" w:rsidP="00672641">
            <w:pPr>
              <w:pStyle w:val="TableCell0-2Break"/>
            </w:pPr>
          </w:p>
        </w:tc>
        <w:tc>
          <w:tcPr>
            <w:tcW w:w="1985" w:type="dxa"/>
            <w:shd w:val="clear" w:color="auto" w:fill="auto"/>
          </w:tcPr>
          <w:p w14:paraId="0DAB4AB9" w14:textId="77777777" w:rsidR="00672641" w:rsidRPr="00E95FB4" w:rsidRDefault="00672641" w:rsidP="00672641">
            <w:pPr>
              <w:pStyle w:val="TableCell0-2Break"/>
            </w:pPr>
          </w:p>
        </w:tc>
        <w:tc>
          <w:tcPr>
            <w:tcW w:w="1814" w:type="dxa"/>
            <w:shd w:val="clear" w:color="auto" w:fill="auto"/>
          </w:tcPr>
          <w:p w14:paraId="7F5E5054" w14:textId="77777777" w:rsidR="00672641" w:rsidRPr="00E95FB4" w:rsidRDefault="00672641" w:rsidP="00672641">
            <w:pPr>
              <w:pStyle w:val="TableCell0-2Break"/>
            </w:pPr>
          </w:p>
        </w:tc>
      </w:tr>
    </w:tbl>
    <w:p w14:paraId="1095A0E0" w14:textId="3BB7DF91" w:rsidR="00672641" w:rsidRDefault="00672641" w:rsidP="00785A53">
      <w:pPr>
        <w:pStyle w:val="Body0005after05before"/>
      </w:pPr>
      <w:r>
        <w:t>In e</w:t>
      </w:r>
      <w:r w:rsidRPr="0090507A">
        <w:t xml:space="preserve">xocentric </w:t>
      </w:r>
      <w:r w:rsidR="00553539">
        <w:t>collocations</w:t>
      </w:r>
      <w:r>
        <w:t xml:space="preserve">, none of the constituents </w:t>
      </w:r>
      <w:r w:rsidRPr="0090507A">
        <w:t>functions as its head</w:t>
      </w:r>
      <w:r w:rsidRPr="00D90F4D">
        <w:t>.</w:t>
      </w:r>
      <w:r w:rsidRPr="0090507A">
        <w:t xml:space="preserve"> </w:t>
      </w:r>
      <w:r>
        <w:t>They</w:t>
      </w:r>
      <w:r w:rsidRPr="0090507A">
        <w:t xml:space="preserve"> </w:t>
      </w:r>
      <w:r w:rsidR="00B7093A">
        <w:t>“</w:t>
      </w:r>
      <w:r w:rsidRPr="0090507A">
        <w:t>denote something which is not a sub-class</w:t>
      </w:r>
      <w:r w:rsidR="00B7093A">
        <w:t>”</w:t>
      </w:r>
      <w:r w:rsidRPr="0090507A">
        <w:t xml:space="preserve"> of either of </w:t>
      </w:r>
      <w:r>
        <w:t xml:space="preserve">their components; </w:t>
      </w:r>
      <w:r w:rsidRPr="0090507A">
        <w:t>that is</w:t>
      </w:r>
      <w:r>
        <w:t>,</w:t>
      </w:r>
      <w:r w:rsidRPr="0090507A">
        <w:t xml:space="preserve"> </w:t>
      </w:r>
      <w:r w:rsidR="00B7093A">
        <w:t>“</w:t>
      </w:r>
      <w:r w:rsidRPr="0090507A">
        <w:t>they are not hyponyms of either of their elements</w:t>
      </w:r>
      <w:r w:rsidR="00B7093A">
        <w:t>”</w:t>
      </w:r>
      <w:r w:rsidRPr="0090507A">
        <w:t xml:space="preserve"> </w:t>
      </w:r>
      <w:r w:rsidR="00BA6215">
        <w:rPr>
          <w:rStyle w:val="Citation"/>
          <w:szCs w:val="19"/>
        </w:rPr>
        <w:fldChar w:fldCharType="begin"/>
      </w:r>
      <w:r w:rsidR="0092451D">
        <w:rPr>
          <w:rStyle w:val="Citation"/>
          <w:szCs w:val="19"/>
        </w:rPr>
        <w:instrText>ADDIN CITAVI.PLACEHOLDER ff8dfed9-9b0b-4ac5-a7ec-090356e99996 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1ZXIgMjAwMzogNDIpPC9UZXh0Pg0KICAgIDwvVGV4dFVuaXQ+DQogIDwvVGV4dFVuaXRzPg0KPC9QbGFjZWhvbGRlcj4=</w:instrText>
      </w:r>
      <w:r w:rsidR="00BA6215">
        <w:rPr>
          <w:rStyle w:val="Citation"/>
          <w:szCs w:val="19"/>
        </w:rPr>
        <w:fldChar w:fldCharType="separate"/>
      </w:r>
      <w:bookmarkStart w:id="1570" w:name="_CTVP001ff8dfed99b0b4ac5a7ec090356e99996"/>
      <w:r w:rsidR="0092006B">
        <w:rPr>
          <w:rStyle w:val="Citation"/>
          <w:szCs w:val="19"/>
        </w:rPr>
        <w:t>(Bauer 2003: 42)</w:t>
      </w:r>
      <w:bookmarkEnd w:id="1570"/>
      <w:r w:rsidR="00BA6215">
        <w:rPr>
          <w:rStyle w:val="Citation"/>
          <w:szCs w:val="19"/>
        </w:rPr>
        <w:fldChar w:fldCharType="end"/>
      </w:r>
      <w:r>
        <w:t>, a</w:t>
      </w:r>
      <w:r w:rsidRPr="0090507A">
        <w:t xml:space="preserve">s </w:t>
      </w:r>
      <w:r>
        <w:t>shown</w:t>
      </w:r>
      <w:r w:rsidRPr="0090507A">
        <w:t xml:space="preserve"> in </w:t>
      </w:r>
      <w:r>
        <w:fldChar w:fldCharType="begin"/>
      </w:r>
      <w:r>
        <w:instrText xml:space="preserve"> REF _Ref346103376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7</w:t>
      </w:r>
      <w:r>
        <w:fldChar w:fldCharType="end"/>
      </w:r>
      <w:r>
        <w:t>.</w:t>
      </w:r>
      <w:r w:rsidRPr="0090507A">
        <w:t xml:space="preserve"> </w:t>
      </w:r>
      <w:r w:rsidR="00E54FFB">
        <w:t xml:space="preserve">In </w:t>
      </w:r>
      <w:r w:rsidR="00E54FFB" w:rsidRPr="0090507A">
        <w:t xml:space="preserve">the </w:t>
      </w:r>
      <w:r>
        <w:t xml:space="preserve">collocation </w:t>
      </w:r>
      <w:r w:rsidR="00E54FFB" w:rsidRPr="0090507A">
        <w:rPr>
          <w:rStyle w:val="ChItalBold"/>
          <w:szCs w:val="19"/>
        </w:rPr>
        <w:t>bapa-ade</w:t>
      </w:r>
      <w:r w:rsidR="00E54FFB" w:rsidRPr="0090507A">
        <w:t xml:space="preserve">, literally </w:t>
      </w:r>
      <w:r w:rsidR="00B7093A">
        <w:t>‘</w:t>
      </w:r>
      <w:r w:rsidR="00E54FFB" w:rsidRPr="0090507A">
        <w:t>father</w:t>
      </w:r>
      <w:r w:rsidR="00E54FFB" w:rsidRPr="003243BB">
        <w:t>-younger.sibling</w:t>
      </w:r>
      <w:r w:rsidR="00B7093A">
        <w:t>’</w:t>
      </w:r>
      <w:r w:rsidR="00E54FFB" w:rsidRPr="0090507A">
        <w:t xml:space="preserve">, </w:t>
      </w:r>
      <w:r w:rsidR="00E54FFB">
        <w:t>for instance,</w:t>
      </w:r>
      <w:r w:rsidR="00E54FFB" w:rsidRPr="003243BB">
        <w:t xml:space="preserve"> neither of the two components serves as the content-specifying element.</w:t>
      </w:r>
      <w:r w:rsidR="00E54FFB">
        <w:t xml:space="preserve"> Likewise </w:t>
      </w:r>
      <w:r w:rsidRPr="0090507A">
        <w:rPr>
          <w:rStyle w:val="ChItalBold"/>
          <w:szCs w:val="19"/>
        </w:rPr>
        <w:t>kepala-batu</w:t>
      </w:r>
      <w:r w:rsidRPr="0090507A">
        <w:t xml:space="preserve">, literally </w:t>
      </w:r>
      <w:r w:rsidR="00B7093A">
        <w:t>‘</w:t>
      </w:r>
      <w:r w:rsidRPr="0090507A">
        <w:t>head-stone</w:t>
      </w:r>
      <w:r w:rsidR="00B7093A">
        <w:t>’</w:t>
      </w:r>
      <w:r w:rsidR="00E54FFB">
        <w:t xml:space="preserve"> </w:t>
      </w:r>
      <w:r w:rsidRPr="0090507A">
        <w:t xml:space="preserve">does not refer to some kind of head. Instead, it denotes a </w:t>
      </w:r>
      <w:r w:rsidR="00B7093A">
        <w:t>‘</w:t>
      </w:r>
      <w:r w:rsidRPr="0090507A">
        <w:t>pig-headed person</w:t>
      </w:r>
      <w:r w:rsidR="00B7093A">
        <w:t>’</w:t>
      </w:r>
      <w:r w:rsidRPr="0090507A">
        <w:t xml:space="preserve">. </w:t>
      </w:r>
      <w:r>
        <w:t xml:space="preserve">These examples also </w:t>
      </w:r>
      <w:r w:rsidR="00E54FFB">
        <w:t xml:space="preserve">show </w:t>
      </w:r>
      <w:r>
        <w:t>that e</w:t>
      </w:r>
      <w:r w:rsidRPr="0090507A">
        <w:t xml:space="preserve">xocentric </w:t>
      </w:r>
      <w:r w:rsidR="00553539">
        <w:t xml:space="preserve">collocations </w:t>
      </w:r>
      <w:r>
        <w:t>typically consist of two juxtaposed nouns.</w:t>
      </w:r>
    </w:p>
    <w:p w14:paraId="5749617A" w14:textId="00D0901D" w:rsidR="00672641" w:rsidRPr="0090507A" w:rsidRDefault="00672641" w:rsidP="00672641">
      <w:pPr>
        <w:pStyle w:val="Caption"/>
      </w:pPr>
      <w:bookmarkStart w:id="1571" w:name="_Ref346103376"/>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7</w:t>
      </w:r>
      <w:r w:rsidR="00F207A1">
        <w:rPr>
          <w:szCs w:val="19"/>
        </w:rPr>
        <w:fldChar w:fldCharType="end"/>
      </w:r>
      <w:bookmarkEnd w:id="1571"/>
      <w:r w:rsidRPr="0090507A">
        <w:rPr>
          <w:szCs w:val="19"/>
        </w:rPr>
        <w:t>:</w:t>
      </w:r>
      <w:r w:rsidRPr="0090507A">
        <w:rPr>
          <w:szCs w:val="19"/>
        </w:rPr>
        <w:tab/>
        <w:t xml:space="preserve">Exocentric </w:t>
      </w:r>
      <w:r w:rsidR="00B7093A">
        <w:rPr>
          <w:szCs w:val="19"/>
        </w:rPr>
        <w:t>‘</w:t>
      </w:r>
      <w:r w:rsidRPr="0099608C">
        <w:rPr>
          <w:rStyle w:val="ChSmallCaps"/>
        </w:rPr>
        <w:t>n</w:t>
      </w:r>
      <w:r w:rsidRPr="00D32413">
        <w:t xml:space="preserve"> </w:t>
      </w:r>
      <w:r w:rsidRPr="0099608C">
        <w:rPr>
          <w:rStyle w:val="ChSmallCaps"/>
        </w:rPr>
        <w:t>n</w:t>
      </w:r>
      <w:r w:rsidR="00B7093A">
        <w:rPr>
          <w:szCs w:val="19"/>
        </w:rPr>
        <w:t>’</w:t>
      </w:r>
      <w:r>
        <w:rPr>
          <w:szCs w:val="19"/>
        </w:rPr>
        <w:t xml:space="preserve"> </w:t>
      </w:r>
      <w:r>
        <w:t>collocations</w:t>
      </w:r>
    </w:p>
    <w:tbl>
      <w:tblPr>
        <w:tblW w:w="5330" w:type="dxa"/>
        <w:tblInd w:w="170" w:type="dxa"/>
        <w:tblBorders>
          <w:bottom w:val="single" w:sz="4" w:space="0" w:color="auto"/>
        </w:tblBorders>
        <w:tblLayout w:type="fixed"/>
        <w:tblLook w:val="01E0" w:firstRow="1" w:lastRow="1" w:firstColumn="1" w:lastColumn="1" w:noHBand="0" w:noVBand="0"/>
      </w:tblPr>
      <w:tblGrid>
        <w:gridCol w:w="1531"/>
        <w:gridCol w:w="3799"/>
      </w:tblGrid>
      <w:tr w:rsidR="00672641" w:rsidRPr="00E54FFB" w14:paraId="24AA6ABC" w14:textId="77777777" w:rsidTr="00E54FFB">
        <w:trPr>
          <w:tblHeader/>
        </w:trPr>
        <w:tc>
          <w:tcPr>
            <w:tcW w:w="1531" w:type="dxa"/>
            <w:tcBorders>
              <w:top w:val="single" w:sz="4" w:space="0" w:color="auto"/>
              <w:bottom w:val="single" w:sz="4" w:space="0" w:color="auto"/>
            </w:tcBorders>
            <w:shd w:val="clear" w:color="auto" w:fill="auto"/>
          </w:tcPr>
          <w:p w14:paraId="352D76B0" w14:textId="77777777" w:rsidR="00672641" w:rsidRPr="00E54FFB" w:rsidRDefault="00672641" w:rsidP="00672641">
            <w:pPr>
              <w:pStyle w:val="TableHd"/>
              <w:rPr>
                <w:szCs w:val="20"/>
              </w:rPr>
            </w:pPr>
            <w:r w:rsidRPr="00E54FFB">
              <w:rPr>
                <w:szCs w:val="20"/>
              </w:rPr>
              <w:t>Item</w:t>
            </w:r>
          </w:p>
        </w:tc>
        <w:tc>
          <w:tcPr>
            <w:tcW w:w="3799" w:type="dxa"/>
            <w:tcBorders>
              <w:top w:val="single" w:sz="4" w:space="0" w:color="auto"/>
              <w:bottom w:val="single" w:sz="4" w:space="0" w:color="auto"/>
            </w:tcBorders>
            <w:shd w:val="clear" w:color="auto" w:fill="auto"/>
          </w:tcPr>
          <w:p w14:paraId="2C2F10F6" w14:textId="77777777" w:rsidR="00672641" w:rsidRPr="00E54FFB" w:rsidRDefault="00672641" w:rsidP="00672641">
            <w:pPr>
              <w:pStyle w:val="TableHd"/>
              <w:rPr>
                <w:szCs w:val="20"/>
              </w:rPr>
            </w:pPr>
            <w:r w:rsidRPr="00E54FFB">
              <w:rPr>
                <w:szCs w:val="20"/>
              </w:rPr>
              <w:t>Gloss</w:t>
            </w:r>
          </w:p>
        </w:tc>
      </w:tr>
      <w:tr w:rsidR="00E54FFB" w:rsidRPr="00E54FFB" w14:paraId="1CBEA596" w14:textId="77777777" w:rsidTr="00E54FFB">
        <w:tc>
          <w:tcPr>
            <w:tcW w:w="1531" w:type="dxa"/>
            <w:tcBorders>
              <w:top w:val="single" w:sz="4" w:space="0" w:color="auto"/>
              <w:bottom w:val="nil"/>
            </w:tcBorders>
            <w:shd w:val="clear" w:color="auto" w:fill="auto"/>
          </w:tcPr>
          <w:p w14:paraId="1CA34A9E" w14:textId="742A1B5A" w:rsidR="00E54FFB" w:rsidRPr="00E54FFB" w:rsidRDefault="00E54FFB" w:rsidP="00E54FFB">
            <w:pPr>
              <w:pStyle w:val="TableCell2-0"/>
              <w:rPr>
                <w:rStyle w:val="ChItalBold"/>
                <w:szCs w:val="20"/>
              </w:rPr>
            </w:pPr>
            <w:r w:rsidRPr="00E54FFB">
              <w:rPr>
                <w:rStyle w:val="ChItalBold"/>
                <w:szCs w:val="20"/>
              </w:rPr>
              <w:t>bapa-ade</w:t>
            </w:r>
          </w:p>
        </w:tc>
        <w:tc>
          <w:tcPr>
            <w:tcW w:w="3799" w:type="dxa"/>
            <w:vMerge w:val="restart"/>
            <w:tcBorders>
              <w:top w:val="single" w:sz="4" w:space="0" w:color="auto"/>
            </w:tcBorders>
            <w:shd w:val="clear" w:color="auto" w:fill="auto"/>
          </w:tcPr>
          <w:p w14:paraId="3F723DEE" w14:textId="08497573" w:rsidR="00E54FFB" w:rsidRPr="00E54FFB" w:rsidRDefault="00B7093A" w:rsidP="00E54FFB">
            <w:pPr>
              <w:pStyle w:val="TableCell2-0"/>
              <w:rPr>
                <w:szCs w:val="20"/>
              </w:rPr>
            </w:pPr>
            <w:r>
              <w:rPr>
                <w:szCs w:val="20"/>
              </w:rPr>
              <w:t>‘</w:t>
            </w:r>
            <w:r w:rsidR="00E54FFB" w:rsidRPr="00E54FFB">
              <w:rPr>
                <w:szCs w:val="20"/>
              </w:rPr>
              <w:t>father</w:t>
            </w:r>
            <w:r>
              <w:rPr>
                <w:szCs w:val="20"/>
              </w:rPr>
              <w:t>’</w:t>
            </w:r>
            <w:r w:rsidR="00E54FFB" w:rsidRPr="00E54FFB">
              <w:rPr>
                <w:szCs w:val="20"/>
              </w:rPr>
              <w:t>s younger brother</w:t>
            </w:r>
            <w:r>
              <w:rPr>
                <w:szCs w:val="20"/>
              </w:rPr>
              <w:t>’</w:t>
            </w:r>
            <w:r w:rsidR="00E54FFB" w:rsidRPr="00E54FFB">
              <w:rPr>
                <w:szCs w:val="20"/>
              </w:rPr>
              <w:t xml:space="preserve"> (FyB) / </w:t>
            </w:r>
            <w:r>
              <w:rPr>
                <w:szCs w:val="20"/>
              </w:rPr>
              <w:t>‘</w:t>
            </w:r>
            <w:r w:rsidR="00E54FFB" w:rsidRPr="00E54FFB">
              <w:rPr>
                <w:szCs w:val="20"/>
              </w:rPr>
              <w:t>mother</w:t>
            </w:r>
            <w:r>
              <w:rPr>
                <w:szCs w:val="20"/>
              </w:rPr>
              <w:t>’</w:t>
            </w:r>
            <w:r w:rsidR="00E54FFB" w:rsidRPr="00E54FFB">
              <w:rPr>
                <w:szCs w:val="20"/>
              </w:rPr>
              <w:t>s younger sister</w:t>
            </w:r>
            <w:r>
              <w:rPr>
                <w:szCs w:val="20"/>
              </w:rPr>
              <w:t>’</w:t>
            </w:r>
            <w:r w:rsidR="00E54FFB" w:rsidRPr="00E54FFB">
              <w:rPr>
                <w:szCs w:val="20"/>
              </w:rPr>
              <w:t>s husband</w:t>
            </w:r>
            <w:r>
              <w:rPr>
                <w:szCs w:val="20"/>
              </w:rPr>
              <w:t>’</w:t>
            </w:r>
            <w:r w:rsidR="00E54FFB" w:rsidRPr="00E54FFB">
              <w:rPr>
                <w:szCs w:val="20"/>
              </w:rPr>
              <w:t xml:space="preserve"> (MyZH)</w:t>
            </w:r>
          </w:p>
        </w:tc>
      </w:tr>
      <w:tr w:rsidR="00E54FFB" w:rsidRPr="00E54FFB" w14:paraId="7C0D8137" w14:textId="77777777" w:rsidTr="00E54FFB">
        <w:tc>
          <w:tcPr>
            <w:tcW w:w="1531" w:type="dxa"/>
            <w:tcBorders>
              <w:bottom w:val="nil"/>
            </w:tcBorders>
            <w:shd w:val="clear" w:color="auto" w:fill="auto"/>
          </w:tcPr>
          <w:p w14:paraId="58E321F7" w14:textId="14A61271" w:rsidR="00E54FFB" w:rsidRPr="00E54FFB" w:rsidRDefault="00E54FFB" w:rsidP="00E54FFB">
            <w:pPr>
              <w:pStyle w:val="TableCell0-2Break"/>
              <w:rPr>
                <w:szCs w:val="20"/>
              </w:rPr>
            </w:pPr>
            <w:r w:rsidRPr="00E54FFB">
              <w:rPr>
                <w:szCs w:val="20"/>
              </w:rPr>
              <w:t>father-ySb</w:t>
            </w:r>
          </w:p>
        </w:tc>
        <w:tc>
          <w:tcPr>
            <w:tcW w:w="3799" w:type="dxa"/>
            <w:vMerge/>
            <w:tcBorders>
              <w:bottom w:val="nil"/>
            </w:tcBorders>
            <w:shd w:val="clear" w:color="auto" w:fill="auto"/>
          </w:tcPr>
          <w:p w14:paraId="1C9ADC98" w14:textId="77777777" w:rsidR="00E54FFB" w:rsidRPr="00E54FFB" w:rsidRDefault="00E54FFB" w:rsidP="00E54FFB">
            <w:pPr>
              <w:pStyle w:val="TableCell0-2Break"/>
              <w:rPr>
                <w:szCs w:val="20"/>
              </w:rPr>
            </w:pPr>
          </w:p>
        </w:tc>
      </w:tr>
      <w:tr w:rsidR="00E54FFB" w:rsidRPr="00E54FFB" w14:paraId="093123BB" w14:textId="77777777" w:rsidTr="0063394E">
        <w:tc>
          <w:tcPr>
            <w:tcW w:w="1531" w:type="dxa"/>
            <w:shd w:val="clear" w:color="auto" w:fill="auto"/>
          </w:tcPr>
          <w:p w14:paraId="72DD483F" w14:textId="581A7A40" w:rsidR="00E54FFB" w:rsidRPr="00E54FFB" w:rsidRDefault="00E54FFB" w:rsidP="0063394E">
            <w:pPr>
              <w:pStyle w:val="TableCell2-0"/>
              <w:rPr>
                <w:rStyle w:val="ChItalBold"/>
                <w:szCs w:val="20"/>
              </w:rPr>
            </w:pPr>
            <w:r w:rsidRPr="00E54FFB">
              <w:rPr>
                <w:rStyle w:val="ChItalBold"/>
                <w:szCs w:val="20"/>
              </w:rPr>
              <w:t>kepala-batu</w:t>
            </w:r>
          </w:p>
        </w:tc>
        <w:tc>
          <w:tcPr>
            <w:tcW w:w="3799" w:type="dxa"/>
            <w:shd w:val="clear" w:color="auto" w:fill="auto"/>
          </w:tcPr>
          <w:p w14:paraId="2E298070" w14:textId="4D79C1F5" w:rsidR="00E54FFB" w:rsidRPr="00E54FFB" w:rsidRDefault="00B7093A" w:rsidP="0063394E">
            <w:pPr>
              <w:pStyle w:val="TableCell2-0"/>
              <w:rPr>
                <w:szCs w:val="20"/>
              </w:rPr>
            </w:pPr>
            <w:r>
              <w:rPr>
                <w:szCs w:val="20"/>
              </w:rPr>
              <w:t>‘</w:t>
            </w:r>
            <w:r w:rsidR="00E54FFB" w:rsidRPr="00E54FFB">
              <w:rPr>
                <w:szCs w:val="20"/>
              </w:rPr>
              <w:t>pig-headed person</w:t>
            </w:r>
            <w:r>
              <w:rPr>
                <w:szCs w:val="20"/>
              </w:rPr>
              <w:t>’</w:t>
            </w:r>
          </w:p>
        </w:tc>
      </w:tr>
      <w:tr w:rsidR="00E54FFB" w:rsidRPr="00E54FFB" w14:paraId="6526637B" w14:textId="77777777" w:rsidTr="0063394E">
        <w:tc>
          <w:tcPr>
            <w:tcW w:w="1531" w:type="dxa"/>
            <w:shd w:val="clear" w:color="auto" w:fill="auto"/>
          </w:tcPr>
          <w:p w14:paraId="3D3464A5" w14:textId="00802EB8" w:rsidR="00E54FFB" w:rsidRPr="00E54FFB" w:rsidRDefault="00E54FFB" w:rsidP="0063394E">
            <w:pPr>
              <w:pStyle w:val="TableCell0-2Break"/>
              <w:rPr>
                <w:szCs w:val="20"/>
              </w:rPr>
            </w:pPr>
            <w:r w:rsidRPr="00E54FFB">
              <w:rPr>
                <w:szCs w:val="20"/>
              </w:rPr>
              <w:t>head-stone</w:t>
            </w:r>
          </w:p>
        </w:tc>
        <w:tc>
          <w:tcPr>
            <w:tcW w:w="3799" w:type="dxa"/>
            <w:shd w:val="clear" w:color="auto" w:fill="auto"/>
          </w:tcPr>
          <w:p w14:paraId="1E05F21F" w14:textId="77777777" w:rsidR="00E54FFB" w:rsidRPr="00E54FFB" w:rsidRDefault="00E54FFB" w:rsidP="0063394E">
            <w:pPr>
              <w:pStyle w:val="TableCell0-2Break"/>
              <w:rPr>
                <w:szCs w:val="20"/>
              </w:rPr>
            </w:pPr>
          </w:p>
        </w:tc>
      </w:tr>
      <w:tr w:rsidR="00E54FFB" w:rsidRPr="00E54FFB" w14:paraId="728DBBC0" w14:textId="77777777" w:rsidTr="00E54FFB">
        <w:tc>
          <w:tcPr>
            <w:tcW w:w="1531" w:type="dxa"/>
            <w:shd w:val="clear" w:color="auto" w:fill="auto"/>
          </w:tcPr>
          <w:p w14:paraId="42276E6F" w14:textId="1687519E" w:rsidR="00E54FFB" w:rsidRPr="00E54FFB" w:rsidRDefault="00E54FFB" w:rsidP="00672641">
            <w:pPr>
              <w:pStyle w:val="TableCell2-0"/>
              <w:rPr>
                <w:rStyle w:val="ChItalBold"/>
                <w:szCs w:val="20"/>
              </w:rPr>
            </w:pPr>
            <w:r w:rsidRPr="00E54FFB">
              <w:rPr>
                <w:rStyle w:val="ChItalBold"/>
                <w:szCs w:val="20"/>
              </w:rPr>
              <w:t>mata-hari</w:t>
            </w:r>
          </w:p>
        </w:tc>
        <w:tc>
          <w:tcPr>
            <w:tcW w:w="3799" w:type="dxa"/>
            <w:shd w:val="clear" w:color="auto" w:fill="auto"/>
          </w:tcPr>
          <w:p w14:paraId="7DC46619" w14:textId="55DD3E09" w:rsidR="00E54FFB" w:rsidRPr="00E54FFB" w:rsidRDefault="00B7093A" w:rsidP="00AC23C4">
            <w:pPr>
              <w:pStyle w:val="TableCell2-0"/>
              <w:ind w:left="57" w:hanging="57"/>
              <w:rPr>
                <w:szCs w:val="20"/>
              </w:rPr>
            </w:pPr>
            <w:r>
              <w:rPr>
                <w:szCs w:val="20"/>
              </w:rPr>
              <w:t>‘</w:t>
            </w:r>
            <w:r w:rsidR="00E54FFB" w:rsidRPr="00E54FFB">
              <w:rPr>
                <w:szCs w:val="20"/>
              </w:rPr>
              <w:t>sun</w:t>
            </w:r>
            <w:r>
              <w:rPr>
                <w:szCs w:val="20"/>
              </w:rPr>
              <w:t>’</w:t>
            </w:r>
          </w:p>
        </w:tc>
      </w:tr>
      <w:tr w:rsidR="00E54FFB" w:rsidRPr="00E54FFB" w14:paraId="65064057" w14:textId="77777777" w:rsidTr="00E54FFB">
        <w:tc>
          <w:tcPr>
            <w:tcW w:w="1531" w:type="dxa"/>
            <w:shd w:val="clear" w:color="auto" w:fill="auto"/>
          </w:tcPr>
          <w:p w14:paraId="42689987" w14:textId="389D2B18" w:rsidR="00E54FFB" w:rsidRPr="00E54FFB" w:rsidRDefault="00E54FFB" w:rsidP="00672641">
            <w:pPr>
              <w:pStyle w:val="TableCell0-2Break"/>
              <w:rPr>
                <w:szCs w:val="20"/>
              </w:rPr>
            </w:pPr>
            <w:r w:rsidRPr="00E54FFB">
              <w:rPr>
                <w:szCs w:val="20"/>
              </w:rPr>
              <w:t>eye-day</w:t>
            </w:r>
          </w:p>
        </w:tc>
        <w:tc>
          <w:tcPr>
            <w:tcW w:w="3799" w:type="dxa"/>
            <w:shd w:val="clear" w:color="auto" w:fill="auto"/>
          </w:tcPr>
          <w:p w14:paraId="41D6B5B9" w14:textId="77777777" w:rsidR="00E54FFB" w:rsidRPr="00E54FFB" w:rsidRDefault="00E54FFB" w:rsidP="00672641">
            <w:pPr>
              <w:pStyle w:val="TableCell0-2Break"/>
              <w:rPr>
                <w:szCs w:val="20"/>
              </w:rPr>
            </w:pPr>
          </w:p>
        </w:tc>
      </w:tr>
    </w:tbl>
    <w:p w14:paraId="3BDF240B" w14:textId="4DB7819D" w:rsidR="00672641" w:rsidRDefault="00672641" w:rsidP="00785A53">
      <w:pPr>
        <w:pStyle w:val="Body0005after05before"/>
      </w:pPr>
      <w:r>
        <w:t xml:space="preserve">The distinction between endocentric and exocentric collocations is not always clear-cut, however, </w:t>
      </w:r>
      <w:r w:rsidRPr="0090507A">
        <w:t xml:space="preserve">as </w:t>
      </w:r>
      <w:r>
        <w:t xml:space="preserve">shown </w:t>
      </w:r>
      <w:r w:rsidRPr="0090507A">
        <w:t xml:space="preserve">in </w:t>
      </w:r>
      <w:r>
        <w:fldChar w:fldCharType="begin"/>
      </w:r>
      <w:r>
        <w:instrText xml:space="preserve"> REF _Ref346115320 \h </w:instrText>
      </w:r>
      <w:r>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8</w:t>
      </w:r>
      <w:r>
        <w:fldChar w:fldCharType="end"/>
      </w:r>
      <w:r w:rsidRPr="0090507A">
        <w:t>.</w:t>
      </w:r>
      <w:r>
        <w:t xml:space="preserve"> </w:t>
      </w:r>
      <w:r w:rsidRPr="0090507A">
        <w:t xml:space="preserve">The kinship terms </w:t>
      </w:r>
      <w:r w:rsidRPr="0090507A">
        <w:rPr>
          <w:rStyle w:val="ChItalBold"/>
          <w:szCs w:val="19"/>
        </w:rPr>
        <w:t>bapa-tua</w:t>
      </w:r>
      <w:r w:rsidRPr="0090507A">
        <w:t xml:space="preserve"> </w:t>
      </w:r>
      <w:r w:rsidR="00B7093A">
        <w:t>‘</w:t>
      </w:r>
      <w:r w:rsidRPr="0090507A">
        <w:t>uncle</w:t>
      </w:r>
      <w:r w:rsidR="00B7093A">
        <w:t>’</w:t>
      </w:r>
      <w:r w:rsidR="00E37DEC">
        <w:t xml:space="preserve"> (</w:t>
      </w:r>
      <w:r w:rsidRPr="0090507A">
        <w:t xml:space="preserve">literally </w:t>
      </w:r>
      <w:r w:rsidR="00B7093A">
        <w:t>‘</w:t>
      </w:r>
      <w:r w:rsidRPr="0090507A">
        <w:t>father-be.old</w:t>
      </w:r>
      <w:r w:rsidR="00B7093A">
        <w:t>’</w:t>
      </w:r>
      <w:r w:rsidR="00E37DEC">
        <w:t>)</w:t>
      </w:r>
      <w:r w:rsidRPr="0090507A">
        <w:t xml:space="preserve"> and </w:t>
      </w:r>
      <w:r w:rsidRPr="0090507A">
        <w:rPr>
          <w:rStyle w:val="ChItalBold"/>
          <w:szCs w:val="19"/>
        </w:rPr>
        <w:t>mama-tua</w:t>
      </w:r>
      <w:r w:rsidRPr="0090507A">
        <w:t xml:space="preserve"> </w:t>
      </w:r>
      <w:r w:rsidR="00B7093A">
        <w:t>‘</w:t>
      </w:r>
      <w:r w:rsidRPr="0090507A">
        <w:t>aunt</w:t>
      </w:r>
      <w:r w:rsidR="00B7093A">
        <w:t>’</w:t>
      </w:r>
      <w:r w:rsidR="00E37DEC">
        <w:t xml:space="preserve"> (</w:t>
      </w:r>
      <w:r w:rsidRPr="0090507A">
        <w:t xml:space="preserve">literally </w:t>
      </w:r>
      <w:r w:rsidR="00B7093A">
        <w:t>‘</w:t>
      </w:r>
      <w:r w:rsidRPr="0090507A">
        <w:t>mother-be.old</w:t>
      </w:r>
      <w:r w:rsidR="00B7093A">
        <w:t>’</w:t>
      </w:r>
      <w:r w:rsidR="00E37DEC">
        <w:t>)</w:t>
      </w:r>
      <w:r>
        <w:t xml:space="preserve"> </w:t>
      </w:r>
      <w:r w:rsidRPr="0090507A">
        <w:t xml:space="preserve">qualify as exocentric </w:t>
      </w:r>
      <w:r>
        <w:t>collocations</w:t>
      </w:r>
      <w:r w:rsidRPr="0090507A">
        <w:t xml:space="preserve"> on semantic grounds but as endocentric</w:t>
      </w:r>
      <w:r>
        <w:t xml:space="preserve"> collocations on syntactic grounds</w:t>
      </w:r>
      <w:r w:rsidRPr="0090507A">
        <w:t xml:space="preserve">. Both terms </w:t>
      </w:r>
      <w:r>
        <w:t xml:space="preserve">are </w:t>
      </w:r>
      <w:r w:rsidRPr="0090507A">
        <w:t xml:space="preserve">exocentric </w:t>
      </w:r>
      <w:r>
        <w:t>in that they</w:t>
      </w:r>
      <w:r w:rsidRPr="0090507A">
        <w:t xml:space="preserve"> </w:t>
      </w:r>
      <w:r w:rsidR="00785A53">
        <w:t xml:space="preserve">designate something </w:t>
      </w:r>
      <w:r w:rsidRPr="0090507A">
        <w:t>which is not a sub-class</w:t>
      </w:r>
      <w:r w:rsidRPr="00490DDB">
        <w:t xml:space="preserve"> </w:t>
      </w:r>
      <w:r w:rsidRPr="0090507A">
        <w:t xml:space="preserve">of either of </w:t>
      </w:r>
      <w:r>
        <w:t>their components</w:t>
      </w:r>
      <w:r w:rsidRPr="0090507A">
        <w:t xml:space="preserve">: </w:t>
      </w:r>
      <w:r w:rsidRPr="0090507A">
        <w:rPr>
          <w:rStyle w:val="ChItalBold"/>
          <w:szCs w:val="19"/>
        </w:rPr>
        <w:t>bapa-tua</w:t>
      </w:r>
      <w:r w:rsidRPr="0090507A">
        <w:t xml:space="preserve"> does not refer to an </w:t>
      </w:r>
      <w:r w:rsidR="00B7093A">
        <w:t>‘</w:t>
      </w:r>
      <w:r w:rsidRPr="0090507A">
        <w:t>old father</w:t>
      </w:r>
      <w:r w:rsidR="00B7093A">
        <w:t>’</w:t>
      </w:r>
      <w:r w:rsidRPr="0090507A">
        <w:t xml:space="preserve">, neither does </w:t>
      </w:r>
      <w:r w:rsidRPr="0090507A">
        <w:rPr>
          <w:rStyle w:val="ChItalBold"/>
          <w:szCs w:val="19"/>
        </w:rPr>
        <w:t>mama-tua</w:t>
      </w:r>
      <w:r w:rsidRPr="0090507A">
        <w:t xml:space="preserve"> refer to an </w:t>
      </w:r>
      <w:r w:rsidR="00B7093A">
        <w:t>‘</w:t>
      </w:r>
      <w:r w:rsidRPr="0090507A">
        <w:t>old mother</w:t>
      </w:r>
      <w:r w:rsidR="00B7093A">
        <w:t>’</w:t>
      </w:r>
      <w:r w:rsidRPr="0090507A">
        <w:t xml:space="preserve">. Instead, </w:t>
      </w:r>
      <w:r w:rsidRPr="0090507A">
        <w:rPr>
          <w:rStyle w:val="ChItalBold"/>
          <w:szCs w:val="19"/>
        </w:rPr>
        <w:t>bapa-tua</w:t>
      </w:r>
      <w:r w:rsidRPr="0090507A">
        <w:t xml:space="preserve"> denotes a </w:t>
      </w:r>
      <w:r w:rsidR="00B7093A">
        <w:t>‘</w:t>
      </w:r>
      <w:r w:rsidRPr="0090507A">
        <w:t>parent</w:t>
      </w:r>
      <w:r w:rsidR="00B7093A">
        <w:t>’</w:t>
      </w:r>
      <w:r>
        <w:t>s o</w:t>
      </w:r>
      <w:r w:rsidRPr="0090507A">
        <w:t>lder brother</w:t>
      </w:r>
      <w:r w:rsidR="00B7093A">
        <w:t>’</w:t>
      </w:r>
      <w:r>
        <w:t xml:space="preserve"> (Po</w:t>
      </w:r>
      <w:r w:rsidRPr="0090507A">
        <w:t xml:space="preserve">B) or a </w:t>
      </w:r>
      <w:r w:rsidR="00B7093A">
        <w:t>‘</w:t>
      </w:r>
      <w:r w:rsidRPr="0090507A">
        <w:t>parent</w:t>
      </w:r>
      <w:r w:rsidR="00B7093A">
        <w:t>’</w:t>
      </w:r>
      <w:r w:rsidRPr="0090507A">
        <w:t xml:space="preserve">s </w:t>
      </w:r>
      <w:r>
        <w:t>o</w:t>
      </w:r>
      <w:r w:rsidRPr="0090507A">
        <w:t>lder sister</w:t>
      </w:r>
      <w:r w:rsidR="00B7093A">
        <w:t>’</w:t>
      </w:r>
      <w:r w:rsidRPr="0090507A">
        <w:t>s husband</w:t>
      </w:r>
      <w:r w:rsidR="00B7093A">
        <w:t>’</w:t>
      </w:r>
      <w:r w:rsidRPr="0090507A">
        <w:t xml:space="preserve"> (P</w:t>
      </w:r>
      <w:r>
        <w:t>o</w:t>
      </w:r>
      <w:r w:rsidRPr="0090507A">
        <w:t xml:space="preserve">ZH), while </w:t>
      </w:r>
      <w:r w:rsidRPr="0090507A">
        <w:rPr>
          <w:rStyle w:val="ChItalBold"/>
          <w:szCs w:val="19"/>
        </w:rPr>
        <w:t>mama-tua</w:t>
      </w:r>
      <w:r w:rsidRPr="0090507A">
        <w:t xml:space="preserve"> designates a </w:t>
      </w:r>
      <w:r w:rsidR="00B7093A">
        <w:t>‘</w:t>
      </w:r>
      <w:r w:rsidRPr="0090507A">
        <w:t>parent</w:t>
      </w:r>
      <w:r w:rsidR="00B7093A">
        <w:t>’</w:t>
      </w:r>
      <w:r w:rsidRPr="0090507A">
        <w:t xml:space="preserve">s </w:t>
      </w:r>
      <w:r>
        <w:t>o</w:t>
      </w:r>
      <w:r w:rsidRPr="0090507A">
        <w:t>lder sister</w:t>
      </w:r>
      <w:r w:rsidR="00B7093A">
        <w:t>’</w:t>
      </w:r>
      <w:r>
        <w:t xml:space="preserve"> (Po</w:t>
      </w:r>
      <w:r w:rsidRPr="0090507A">
        <w:t xml:space="preserve">Z) or a </w:t>
      </w:r>
      <w:r w:rsidR="00B7093A">
        <w:t>‘</w:t>
      </w:r>
      <w:r w:rsidRPr="0090507A">
        <w:t>parent</w:t>
      </w:r>
      <w:r w:rsidR="00B7093A">
        <w:t>’</w:t>
      </w:r>
      <w:r>
        <w:t>s o</w:t>
      </w:r>
      <w:r w:rsidRPr="0090507A">
        <w:t>lder brother</w:t>
      </w:r>
      <w:r w:rsidR="00B7093A">
        <w:t>’</w:t>
      </w:r>
      <w:r w:rsidRPr="0090507A">
        <w:t>s wife</w:t>
      </w:r>
      <w:r w:rsidR="00B7093A">
        <w:t>’</w:t>
      </w:r>
      <w:r>
        <w:t xml:space="preserve"> (Po</w:t>
      </w:r>
      <w:r w:rsidRPr="0090507A">
        <w:t xml:space="preserve">BW). Syntactically, however, </w:t>
      </w:r>
      <w:r w:rsidRPr="0090507A">
        <w:rPr>
          <w:rStyle w:val="ChItalBold"/>
          <w:szCs w:val="19"/>
        </w:rPr>
        <w:t>tua</w:t>
      </w:r>
      <w:r w:rsidRPr="0090507A">
        <w:t xml:space="preserve"> </w:t>
      </w:r>
      <w:r w:rsidR="00B7093A">
        <w:t>‘</w:t>
      </w:r>
      <w:r w:rsidRPr="0090507A">
        <w:t>be old</w:t>
      </w:r>
      <w:r w:rsidR="00B7093A">
        <w:t>’</w:t>
      </w:r>
      <w:r w:rsidRPr="0090507A">
        <w:t xml:space="preserve"> is subordinate to the head </w:t>
      </w:r>
      <w:r w:rsidRPr="0090507A">
        <w:rPr>
          <w:rStyle w:val="ChItalBold"/>
          <w:szCs w:val="19"/>
        </w:rPr>
        <w:t>bapa</w:t>
      </w:r>
      <w:r w:rsidRPr="0090507A">
        <w:t>/</w:t>
      </w:r>
      <w:r w:rsidRPr="0090507A">
        <w:rPr>
          <w:rStyle w:val="ChItalBold"/>
          <w:szCs w:val="19"/>
        </w:rPr>
        <w:t>mama</w:t>
      </w:r>
      <w:r w:rsidRPr="0090507A">
        <w:t xml:space="preserve"> </w:t>
      </w:r>
      <w:r w:rsidR="00B7093A">
        <w:t>‘</w:t>
      </w:r>
      <w:r w:rsidRPr="0090507A">
        <w:t>father/mother</w:t>
      </w:r>
      <w:r w:rsidR="00B7093A">
        <w:t>’</w:t>
      </w:r>
      <w:r w:rsidRPr="0090507A">
        <w:t xml:space="preserve"> and has modifying content-specifying </w:t>
      </w:r>
      <w:r>
        <w:t>function</w:t>
      </w:r>
      <w:r w:rsidRPr="0090507A">
        <w:t xml:space="preserve">. Hence, both kinship terms </w:t>
      </w:r>
      <w:r>
        <w:t xml:space="preserve">also qualify as </w:t>
      </w:r>
      <w:r w:rsidRPr="0090507A">
        <w:t xml:space="preserve">endocentric </w:t>
      </w:r>
      <w:r>
        <w:t>collocations</w:t>
      </w:r>
      <w:r w:rsidRPr="0090507A">
        <w:t>.</w:t>
      </w:r>
    </w:p>
    <w:p w14:paraId="7A769D0C" w14:textId="77777777" w:rsidR="00672641" w:rsidRPr="0090507A" w:rsidRDefault="00672641" w:rsidP="00672641">
      <w:pPr>
        <w:pStyle w:val="Caption"/>
      </w:pPr>
      <w:bookmarkStart w:id="1572" w:name="_Ref346115320"/>
      <w:r w:rsidRPr="0090507A">
        <w:rPr>
          <w:szCs w:val="19"/>
        </w:rPr>
        <w:lastRenderedPageBreak/>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8</w:t>
      </w:r>
      <w:r w:rsidR="00F207A1">
        <w:rPr>
          <w:szCs w:val="19"/>
        </w:rPr>
        <w:fldChar w:fldCharType="end"/>
      </w:r>
      <w:bookmarkEnd w:id="1572"/>
      <w:r w:rsidRPr="0090507A">
        <w:rPr>
          <w:szCs w:val="19"/>
        </w:rPr>
        <w:t>:</w:t>
      </w:r>
      <w:r w:rsidRPr="0090507A">
        <w:rPr>
          <w:szCs w:val="19"/>
        </w:rPr>
        <w:tab/>
      </w:r>
      <w:r>
        <w:rPr>
          <w:szCs w:val="19"/>
        </w:rPr>
        <w:t xml:space="preserve">Endocentric versus </w:t>
      </w:r>
      <w:r w:rsidRPr="0090507A">
        <w:rPr>
          <w:szCs w:val="19"/>
        </w:rPr>
        <w:t xml:space="preserve">exocentric </w:t>
      </w:r>
      <w:r>
        <w:t>collocations</w:t>
      </w:r>
      <w:r>
        <w:rPr>
          <w:szCs w:val="19"/>
        </w:rPr>
        <w:t xml:space="preserve">: </w:t>
      </w:r>
      <w:r w:rsidRPr="0090507A">
        <w:rPr>
          <w:szCs w:val="19"/>
        </w:rPr>
        <w:t>Ambiguities</w:t>
      </w:r>
    </w:p>
    <w:tbl>
      <w:tblPr>
        <w:tblW w:w="4933" w:type="dxa"/>
        <w:tblInd w:w="170" w:type="dxa"/>
        <w:tblBorders>
          <w:bottom w:val="single" w:sz="4" w:space="0" w:color="auto"/>
        </w:tblBorders>
        <w:tblLayout w:type="fixed"/>
        <w:tblLook w:val="01E0" w:firstRow="1" w:lastRow="1" w:firstColumn="1" w:lastColumn="1" w:noHBand="0" w:noVBand="0"/>
      </w:tblPr>
      <w:tblGrid>
        <w:gridCol w:w="1418"/>
        <w:gridCol w:w="3515"/>
      </w:tblGrid>
      <w:tr w:rsidR="00672641" w:rsidRPr="00AC23C4" w14:paraId="550CB797" w14:textId="77777777" w:rsidTr="00811C02">
        <w:trPr>
          <w:tblHeader/>
        </w:trPr>
        <w:tc>
          <w:tcPr>
            <w:tcW w:w="1418" w:type="dxa"/>
            <w:tcBorders>
              <w:top w:val="single" w:sz="4" w:space="0" w:color="auto"/>
              <w:bottom w:val="single" w:sz="4" w:space="0" w:color="auto"/>
            </w:tcBorders>
            <w:shd w:val="clear" w:color="auto" w:fill="auto"/>
          </w:tcPr>
          <w:p w14:paraId="3373DA82" w14:textId="77777777" w:rsidR="00672641" w:rsidRPr="008B6F76" w:rsidRDefault="00672641" w:rsidP="00672641">
            <w:pPr>
              <w:pStyle w:val="TableHd"/>
            </w:pPr>
            <w:r w:rsidRPr="008B6F76">
              <w:t>Item</w:t>
            </w:r>
          </w:p>
        </w:tc>
        <w:tc>
          <w:tcPr>
            <w:tcW w:w="3515" w:type="dxa"/>
            <w:tcBorders>
              <w:top w:val="single" w:sz="4" w:space="0" w:color="auto"/>
              <w:bottom w:val="single" w:sz="4" w:space="0" w:color="auto"/>
            </w:tcBorders>
            <w:shd w:val="clear" w:color="auto" w:fill="auto"/>
          </w:tcPr>
          <w:p w14:paraId="7E927E85" w14:textId="77777777" w:rsidR="00672641" w:rsidRDefault="00672641" w:rsidP="00672641">
            <w:pPr>
              <w:pStyle w:val="TableHd"/>
            </w:pPr>
            <w:r>
              <w:t>Gloss</w:t>
            </w:r>
          </w:p>
        </w:tc>
      </w:tr>
      <w:tr w:rsidR="00672641" w:rsidRPr="005F00E4" w14:paraId="794C8282" w14:textId="77777777" w:rsidTr="00811C02">
        <w:tc>
          <w:tcPr>
            <w:tcW w:w="1418" w:type="dxa"/>
            <w:tcBorders>
              <w:top w:val="single" w:sz="4" w:space="0" w:color="auto"/>
            </w:tcBorders>
            <w:shd w:val="clear" w:color="auto" w:fill="auto"/>
          </w:tcPr>
          <w:p w14:paraId="63EBFEAF" w14:textId="77777777" w:rsidR="00672641" w:rsidRPr="0020571A" w:rsidRDefault="00672641" w:rsidP="00672641">
            <w:pPr>
              <w:pStyle w:val="TableCell2-0"/>
              <w:rPr>
                <w:rStyle w:val="ChItalBold"/>
              </w:rPr>
            </w:pPr>
            <w:r>
              <w:rPr>
                <w:rStyle w:val="ChItalBold"/>
              </w:rPr>
              <w:t>bapa-tua</w:t>
            </w:r>
          </w:p>
        </w:tc>
        <w:tc>
          <w:tcPr>
            <w:tcW w:w="3515" w:type="dxa"/>
            <w:vMerge w:val="restart"/>
            <w:tcBorders>
              <w:top w:val="single" w:sz="4" w:space="0" w:color="auto"/>
            </w:tcBorders>
            <w:shd w:val="clear" w:color="auto" w:fill="auto"/>
          </w:tcPr>
          <w:p w14:paraId="6F966FD0" w14:textId="1C8CB1E3" w:rsidR="00672641" w:rsidRPr="00626ADA" w:rsidRDefault="00B7093A" w:rsidP="00AC23C4">
            <w:pPr>
              <w:pStyle w:val="TableCell2-0"/>
              <w:ind w:left="57" w:hanging="57"/>
            </w:pPr>
            <w:r>
              <w:t>‘</w:t>
            </w:r>
            <w:r w:rsidR="00672641" w:rsidRPr="0090507A">
              <w:t>parent</w:t>
            </w:r>
            <w:r>
              <w:t>’</w:t>
            </w:r>
            <w:r w:rsidR="00672641">
              <w:t>s o</w:t>
            </w:r>
            <w:r w:rsidR="00672641" w:rsidRPr="0090507A">
              <w:t>lder brother</w:t>
            </w:r>
            <w:r>
              <w:t>’</w:t>
            </w:r>
            <w:r w:rsidR="00672641" w:rsidRPr="0090507A">
              <w:t xml:space="preserve"> (PeB) </w:t>
            </w:r>
            <w:r w:rsidR="00672641">
              <w:t xml:space="preserve">/ </w:t>
            </w:r>
            <w:r>
              <w:t>‘</w:t>
            </w:r>
            <w:r w:rsidR="00672641" w:rsidRPr="0090507A">
              <w:t>parent</w:t>
            </w:r>
            <w:r>
              <w:t>’</w:t>
            </w:r>
            <w:r w:rsidR="00672641" w:rsidRPr="0090507A">
              <w:t xml:space="preserve">s </w:t>
            </w:r>
            <w:r w:rsidR="00672641">
              <w:t>o</w:t>
            </w:r>
            <w:r w:rsidR="00672641" w:rsidRPr="0090507A">
              <w:t>lder sister</w:t>
            </w:r>
            <w:r>
              <w:t>’</w:t>
            </w:r>
            <w:r w:rsidR="00672641" w:rsidRPr="0090507A">
              <w:t>s husband</w:t>
            </w:r>
            <w:r>
              <w:t>’</w:t>
            </w:r>
            <w:r w:rsidR="00672641" w:rsidRPr="0090507A">
              <w:t xml:space="preserve"> (PeZH)</w:t>
            </w:r>
          </w:p>
        </w:tc>
      </w:tr>
      <w:tr w:rsidR="00672641" w:rsidRPr="00626ADA" w14:paraId="3671C954" w14:textId="77777777" w:rsidTr="00811C02">
        <w:tc>
          <w:tcPr>
            <w:tcW w:w="1418" w:type="dxa"/>
            <w:shd w:val="clear" w:color="auto" w:fill="auto"/>
          </w:tcPr>
          <w:p w14:paraId="0737B07D" w14:textId="77777777" w:rsidR="00672641" w:rsidRPr="00AC23C4" w:rsidRDefault="00672641" w:rsidP="00672641">
            <w:pPr>
              <w:pStyle w:val="TableCell0-2Break"/>
              <w:rPr>
                <w:sz w:val="19"/>
              </w:rPr>
            </w:pPr>
            <w:r w:rsidRPr="00AC23C4">
              <w:rPr>
                <w:szCs w:val="19"/>
              </w:rPr>
              <w:t>father-be.old</w:t>
            </w:r>
          </w:p>
        </w:tc>
        <w:tc>
          <w:tcPr>
            <w:tcW w:w="3515" w:type="dxa"/>
            <w:vMerge/>
            <w:shd w:val="clear" w:color="auto" w:fill="auto"/>
          </w:tcPr>
          <w:p w14:paraId="7E7A573D" w14:textId="77777777" w:rsidR="00672641" w:rsidRPr="00AC23C4" w:rsidRDefault="00672641" w:rsidP="00AC23C4">
            <w:pPr>
              <w:pStyle w:val="TableCell0-2Break"/>
              <w:ind w:left="57" w:hanging="57"/>
              <w:rPr>
                <w:sz w:val="19"/>
              </w:rPr>
            </w:pPr>
          </w:p>
        </w:tc>
      </w:tr>
      <w:tr w:rsidR="00672641" w:rsidRPr="005F00E4" w14:paraId="10334B63" w14:textId="77777777" w:rsidTr="00811C02">
        <w:tc>
          <w:tcPr>
            <w:tcW w:w="1418" w:type="dxa"/>
            <w:shd w:val="clear" w:color="auto" w:fill="auto"/>
          </w:tcPr>
          <w:p w14:paraId="46457342" w14:textId="77777777" w:rsidR="00672641" w:rsidRPr="00057D49" w:rsidRDefault="00672641" w:rsidP="00672641">
            <w:pPr>
              <w:pStyle w:val="TableCell2-0"/>
              <w:rPr>
                <w:rStyle w:val="ChItalBold"/>
              </w:rPr>
            </w:pPr>
            <w:r>
              <w:rPr>
                <w:rStyle w:val="ChItalBold"/>
              </w:rPr>
              <w:t>mama-tua</w:t>
            </w:r>
          </w:p>
        </w:tc>
        <w:tc>
          <w:tcPr>
            <w:tcW w:w="3515" w:type="dxa"/>
            <w:vMerge w:val="restart"/>
            <w:shd w:val="clear" w:color="auto" w:fill="auto"/>
          </w:tcPr>
          <w:p w14:paraId="71637959" w14:textId="3D95A2F8" w:rsidR="00672641" w:rsidRPr="00626ADA" w:rsidRDefault="00B7093A" w:rsidP="00AC23C4">
            <w:pPr>
              <w:pStyle w:val="TableCell2-0"/>
              <w:ind w:left="57" w:hanging="57"/>
            </w:pPr>
            <w:r>
              <w:t>‘</w:t>
            </w:r>
            <w:r w:rsidR="00672641" w:rsidRPr="0090507A">
              <w:t>parent</w:t>
            </w:r>
            <w:r>
              <w:t>’</w:t>
            </w:r>
            <w:r w:rsidR="00672641" w:rsidRPr="0090507A">
              <w:t xml:space="preserve">s </w:t>
            </w:r>
            <w:r w:rsidR="00672641">
              <w:t>o</w:t>
            </w:r>
            <w:r w:rsidR="00672641" w:rsidRPr="0090507A">
              <w:t>lder sister</w:t>
            </w:r>
            <w:r>
              <w:t>’</w:t>
            </w:r>
            <w:r w:rsidR="00672641" w:rsidRPr="0090507A">
              <w:t xml:space="preserve"> (PeZ) </w:t>
            </w:r>
            <w:r w:rsidR="00672641">
              <w:t xml:space="preserve">/ </w:t>
            </w:r>
            <w:r>
              <w:t>‘</w:t>
            </w:r>
            <w:r w:rsidR="00672641" w:rsidRPr="0090507A">
              <w:t>parent</w:t>
            </w:r>
            <w:r>
              <w:t>’</w:t>
            </w:r>
            <w:r w:rsidR="00672641">
              <w:t>s o</w:t>
            </w:r>
            <w:r w:rsidR="00672641" w:rsidRPr="0090507A">
              <w:t>lder brother</w:t>
            </w:r>
            <w:r>
              <w:t>’</w:t>
            </w:r>
            <w:r w:rsidR="00672641" w:rsidRPr="0090507A">
              <w:t>s wife</w:t>
            </w:r>
            <w:r>
              <w:t>’</w:t>
            </w:r>
            <w:r w:rsidR="00672641" w:rsidRPr="0090507A">
              <w:t xml:space="preserve"> (PeBW)</w:t>
            </w:r>
          </w:p>
        </w:tc>
      </w:tr>
      <w:tr w:rsidR="00672641" w:rsidRPr="0090507A" w14:paraId="4FC986C3" w14:textId="77777777" w:rsidTr="00811C02">
        <w:tc>
          <w:tcPr>
            <w:tcW w:w="1418" w:type="dxa"/>
            <w:shd w:val="clear" w:color="auto" w:fill="auto"/>
          </w:tcPr>
          <w:p w14:paraId="1ADFD8C7" w14:textId="77777777" w:rsidR="00672641" w:rsidRPr="00AC23C4" w:rsidRDefault="00672641" w:rsidP="00672641">
            <w:pPr>
              <w:pStyle w:val="TableCell0-2Break"/>
              <w:rPr>
                <w:sz w:val="19"/>
              </w:rPr>
            </w:pPr>
            <w:r>
              <w:t>mother-be.old</w:t>
            </w:r>
          </w:p>
        </w:tc>
        <w:tc>
          <w:tcPr>
            <w:tcW w:w="3515" w:type="dxa"/>
            <w:vMerge/>
            <w:shd w:val="clear" w:color="auto" w:fill="auto"/>
          </w:tcPr>
          <w:p w14:paraId="188C0C88" w14:textId="77777777" w:rsidR="00672641" w:rsidRPr="00626ADA" w:rsidRDefault="00672641" w:rsidP="00672641">
            <w:pPr>
              <w:pStyle w:val="TableCell0-2Break"/>
            </w:pPr>
          </w:p>
        </w:tc>
      </w:tr>
    </w:tbl>
    <w:p w14:paraId="0143BA04" w14:textId="29ACFA7D" w:rsidR="00672641" w:rsidRDefault="00672641" w:rsidP="00DE245E">
      <w:pPr>
        <w:pStyle w:val="Body0005after05before"/>
      </w:pPr>
      <w:r w:rsidRPr="0090507A">
        <w:t xml:space="preserve">Coordinative </w:t>
      </w:r>
      <w:r>
        <w:t xml:space="preserve">collocations designate entities made up of two nominal components </w:t>
      </w:r>
      <w:r w:rsidRPr="0090507A">
        <w:t xml:space="preserve">that </w:t>
      </w:r>
      <w:r w:rsidR="00B7093A">
        <w:rPr>
          <w:color w:val="000000"/>
        </w:rPr>
        <w:t>“</w:t>
      </w:r>
      <w:r w:rsidRPr="0090507A">
        <w:rPr>
          <w:color w:val="000000"/>
        </w:rPr>
        <w:t xml:space="preserve">can be interpreted as being joined by </w:t>
      </w:r>
      <w:r w:rsidR="00B7093A">
        <w:rPr>
          <w:color w:val="000000"/>
        </w:rPr>
        <w:t>‘</w:t>
      </w:r>
      <w:r w:rsidRPr="0090507A">
        <w:rPr>
          <w:color w:val="000000"/>
        </w:rPr>
        <w:t>and</w:t>
      </w:r>
      <w:r w:rsidR="00B7093A">
        <w:rPr>
          <w:color w:val="000000"/>
        </w:rPr>
        <w:t>’”</w:t>
      </w:r>
      <w:r w:rsidRPr="0090507A">
        <w:rPr>
          <w:color w:val="000000"/>
        </w:rPr>
        <w:t xml:space="preserve"> </w:t>
      </w:r>
      <w:r w:rsidR="00BA6215">
        <w:rPr>
          <w:rStyle w:val="Citation"/>
          <w:szCs w:val="19"/>
        </w:rPr>
        <w:fldChar w:fldCharType="begin"/>
      </w:r>
      <w:r w:rsidR="0092451D">
        <w:rPr>
          <w:rStyle w:val="Citation"/>
          <w:szCs w:val="19"/>
        </w:rPr>
        <w:instrText>ADDIN CITAVI.PLACEHOLDER 690d1221-b277-434c-8fbf-99a59d9b4e59 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VlciAyMDA5OiAzNTEpPC9UZXh0Pg0KICAgIDwvVGV4dFVuaXQ+DQogIDwvVGV4dFVuaXRzPg0KPC9QbGFjZWhvbGRlcj4=</w:instrText>
      </w:r>
      <w:r w:rsidR="00BA6215">
        <w:rPr>
          <w:rStyle w:val="Citation"/>
          <w:szCs w:val="19"/>
        </w:rPr>
        <w:fldChar w:fldCharType="separate"/>
      </w:r>
      <w:bookmarkStart w:id="1573" w:name="_CTVP001690d1221b277434c8fbf99a59d9b4e59"/>
      <w:r w:rsidR="0092006B">
        <w:rPr>
          <w:rStyle w:val="Citation"/>
          <w:szCs w:val="19"/>
        </w:rPr>
        <w:t>(Bauer 2009: 351)</w:t>
      </w:r>
      <w:bookmarkEnd w:id="1573"/>
      <w:r w:rsidR="00BA6215">
        <w:rPr>
          <w:rStyle w:val="Citation"/>
          <w:szCs w:val="19"/>
        </w:rPr>
        <w:fldChar w:fldCharType="end"/>
      </w:r>
      <w:r w:rsidRPr="0090507A">
        <w:t xml:space="preserve">. That is, in </w:t>
      </w:r>
      <w:r>
        <w:t xml:space="preserve">such collocations </w:t>
      </w:r>
      <w:r w:rsidRPr="0090507A">
        <w:t xml:space="preserve">both components </w:t>
      </w:r>
      <w:r w:rsidR="00B7093A">
        <w:t>“</w:t>
      </w:r>
      <w:r w:rsidRPr="0090507A">
        <w:t>are of semantically equal weight</w:t>
      </w:r>
      <w:r w:rsidR="00B7093A">
        <w:t>”</w:t>
      </w:r>
      <w:r w:rsidRPr="0090507A">
        <w:t xml:space="preserve"> </w:t>
      </w:r>
      <w:r w:rsidR="00BA6215">
        <w:rPr>
          <w:rStyle w:val="Citation"/>
          <w:szCs w:val="19"/>
        </w:rPr>
        <w:fldChar w:fldCharType="begin"/>
      </w:r>
      <w:r w:rsidR="0092451D">
        <w:rPr>
          <w:rStyle w:val="Citation"/>
          <w:szCs w:val="19"/>
        </w:rPr>
        <w:instrText>ADDIN CITAVI.PLACEHOLDER 211395eb-d8a6-4f21-8543-22113c7f8231 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zc21hbm4gMTk5NjogMjIxKTwvVGV4dD4NCiAgICA8L1RleHRVbml0Pg0KICA8L1RleHRVbml0cz4NCjwvUGxhY2Vob2xkZXI+</w:instrText>
      </w:r>
      <w:r w:rsidR="00BA6215">
        <w:rPr>
          <w:rStyle w:val="Citation"/>
          <w:szCs w:val="19"/>
        </w:rPr>
        <w:fldChar w:fldCharType="separate"/>
      </w:r>
      <w:bookmarkStart w:id="1574" w:name="_CTVP001211395ebd8a64f21854322113c7f8231"/>
      <w:r w:rsidR="0092006B">
        <w:rPr>
          <w:rStyle w:val="Citation"/>
          <w:szCs w:val="19"/>
        </w:rPr>
        <w:t>(Bussmann 1996: 221)</w:t>
      </w:r>
      <w:bookmarkEnd w:id="1574"/>
      <w:r w:rsidR="00BA6215">
        <w:rPr>
          <w:rStyle w:val="Citation"/>
          <w:szCs w:val="19"/>
        </w:rPr>
        <w:fldChar w:fldCharType="end"/>
      </w:r>
      <w:r w:rsidRPr="0090507A">
        <w:t>.</w:t>
      </w:r>
      <w:r w:rsidRPr="00DE0B9B">
        <w:t xml:space="preserve"> The nominal components can be antonyms, synonyms, or different parts or aspects of the designated concept, as shown in </w:t>
      </w:r>
      <w:r w:rsidRPr="00DE0B9B">
        <w:fldChar w:fldCharType="begin"/>
      </w:r>
      <w:r w:rsidRPr="00DE0B9B">
        <w:instrText xml:space="preserve"> REF _Ref346110435 \h </w:instrText>
      </w:r>
      <w:r w:rsidRPr="00DE0B9B">
        <w:fldChar w:fldCharType="separate"/>
      </w:r>
      <w:r w:rsidR="00154D81" w:rsidRPr="0090507A">
        <w:rPr>
          <w:szCs w:val="19"/>
        </w:rPr>
        <w:t xml:space="preserve">Table </w:t>
      </w:r>
      <w:r w:rsidR="00154D81">
        <w:rPr>
          <w:noProof/>
          <w:szCs w:val="19"/>
          <w:cs/>
        </w:rPr>
        <w:t>‎</w:t>
      </w:r>
      <w:r w:rsidR="00154D81">
        <w:rPr>
          <w:noProof/>
          <w:szCs w:val="19"/>
        </w:rPr>
        <w:t>3</w:t>
      </w:r>
      <w:r w:rsidR="00154D81">
        <w:rPr>
          <w:szCs w:val="19"/>
        </w:rPr>
        <w:t>.</w:t>
      </w:r>
      <w:r w:rsidR="00154D81">
        <w:rPr>
          <w:noProof/>
          <w:szCs w:val="19"/>
        </w:rPr>
        <w:t>29</w:t>
      </w:r>
      <w:r w:rsidRPr="00DE0B9B">
        <w:fldChar w:fldCharType="end"/>
      </w:r>
      <w:r w:rsidRPr="00DE0B9B">
        <w:t>.</w:t>
      </w:r>
    </w:p>
    <w:p w14:paraId="1E43D065" w14:textId="1077908F" w:rsidR="00672641" w:rsidRDefault="00672641" w:rsidP="00672641">
      <w:pPr>
        <w:pStyle w:val="Caption"/>
        <w:rPr>
          <w:szCs w:val="19"/>
        </w:rPr>
      </w:pPr>
      <w:bookmarkStart w:id="1575" w:name="_Ref346110435"/>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3</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9</w:t>
      </w:r>
      <w:r w:rsidR="00F207A1">
        <w:rPr>
          <w:szCs w:val="19"/>
        </w:rPr>
        <w:fldChar w:fldCharType="end"/>
      </w:r>
      <w:bookmarkEnd w:id="1575"/>
      <w:r w:rsidRPr="0090507A">
        <w:rPr>
          <w:szCs w:val="19"/>
        </w:rPr>
        <w:t>:</w:t>
      </w:r>
      <w:r w:rsidRPr="0090507A">
        <w:rPr>
          <w:szCs w:val="19"/>
        </w:rPr>
        <w:tab/>
        <w:t xml:space="preserve">Coordinative </w:t>
      </w:r>
      <w:r w:rsidR="00B7093A">
        <w:rPr>
          <w:szCs w:val="19"/>
        </w:rPr>
        <w:t>‘</w:t>
      </w:r>
      <w:r w:rsidRPr="0099608C">
        <w:rPr>
          <w:rStyle w:val="ChSmallCaps"/>
        </w:rPr>
        <w:t>n</w:t>
      </w:r>
      <w:r w:rsidRPr="00D32413">
        <w:t xml:space="preserve"> </w:t>
      </w:r>
      <w:r w:rsidRPr="0099608C">
        <w:rPr>
          <w:rStyle w:val="ChSmallCaps"/>
        </w:rPr>
        <w:t>n</w:t>
      </w:r>
      <w:r w:rsidR="00B7093A">
        <w:rPr>
          <w:szCs w:val="19"/>
        </w:rPr>
        <w:t>’</w:t>
      </w:r>
      <w:r>
        <w:rPr>
          <w:szCs w:val="19"/>
        </w:rPr>
        <w:t xml:space="preserve"> </w:t>
      </w:r>
      <w:r>
        <w:t>collocations</w:t>
      </w:r>
    </w:p>
    <w:tbl>
      <w:tblPr>
        <w:tblW w:w="5330" w:type="dxa"/>
        <w:tblInd w:w="170" w:type="dxa"/>
        <w:tblBorders>
          <w:bottom w:val="single" w:sz="4" w:space="0" w:color="auto"/>
        </w:tblBorders>
        <w:tblLayout w:type="fixed"/>
        <w:tblLook w:val="01E0" w:firstRow="1" w:lastRow="1" w:firstColumn="1" w:lastColumn="1" w:noHBand="0" w:noVBand="0"/>
      </w:tblPr>
      <w:tblGrid>
        <w:gridCol w:w="1871"/>
        <w:gridCol w:w="1418"/>
        <w:gridCol w:w="2041"/>
      </w:tblGrid>
      <w:tr w:rsidR="00672641" w:rsidRPr="005F00E4" w14:paraId="628459A2" w14:textId="77777777" w:rsidTr="00811C02">
        <w:trPr>
          <w:tblHeader/>
        </w:trPr>
        <w:tc>
          <w:tcPr>
            <w:tcW w:w="1871" w:type="dxa"/>
            <w:tcBorders>
              <w:top w:val="single" w:sz="4" w:space="0" w:color="auto"/>
              <w:bottom w:val="single" w:sz="4" w:space="0" w:color="auto"/>
            </w:tcBorders>
            <w:shd w:val="clear" w:color="auto" w:fill="auto"/>
          </w:tcPr>
          <w:p w14:paraId="2A9E7B3A" w14:textId="77777777" w:rsidR="00672641" w:rsidRPr="008B6F76" w:rsidRDefault="00672641" w:rsidP="00672641">
            <w:pPr>
              <w:pStyle w:val="TableHd"/>
            </w:pPr>
            <w:r w:rsidRPr="008B6F76">
              <w:t>Item</w:t>
            </w:r>
          </w:p>
        </w:tc>
        <w:tc>
          <w:tcPr>
            <w:tcW w:w="1418" w:type="dxa"/>
            <w:tcBorders>
              <w:top w:val="single" w:sz="4" w:space="0" w:color="auto"/>
              <w:bottom w:val="single" w:sz="4" w:space="0" w:color="auto"/>
            </w:tcBorders>
            <w:shd w:val="clear" w:color="auto" w:fill="auto"/>
          </w:tcPr>
          <w:p w14:paraId="1CEA1875" w14:textId="77777777" w:rsidR="00672641" w:rsidRDefault="00672641" w:rsidP="00672641">
            <w:pPr>
              <w:pStyle w:val="TableHd"/>
            </w:pPr>
            <w:r>
              <w:t>Gloss</w:t>
            </w:r>
          </w:p>
        </w:tc>
        <w:tc>
          <w:tcPr>
            <w:tcW w:w="2041" w:type="dxa"/>
            <w:tcBorders>
              <w:top w:val="single" w:sz="4" w:space="0" w:color="auto"/>
              <w:bottom w:val="single" w:sz="4" w:space="0" w:color="auto"/>
            </w:tcBorders>
            <w:shd w:val="clear" w:color="auto" w:fill="auto"/>
          </w:tcPr>
          <w:p w14:paraId="5BB8FB0F" w14:textId="77777777" w:rsidR="00672641" w:rsidRPr="0090507A" w:rsidRDefault="00672641" w:rsidP="00672641">
            <w:pPr>
              <w:pStyle w:val="TableHd"/>
            </w:pPr>
            <w:r>
              <w:t>Semantic relation</w:t>
            </w:r>
          </w:p>
        </w:tc>
      </w:tr>
      <w:tr w:rsidR="00672641" w:rsidRPr="005F00E4" w14:paraId="25C2034A" w14:textId="77777777" w:rsidTr="00811C02">
        <w:tc>
          <w:tcPr>
            <w:tcW w:w="1871" w:type="dxa"/>
            <w:tcBorders>
              <w:top w:val="single" w:sz="4" w:space="0" w:color="auto"/>
            </w:tcBorders>
            <w:shd w:val="clear" w:color="auto" w:fill="auto"/>
          </w:tcPr>
          <w:p w14:paraId="0A6F82A8" w14:textId="77777777" w:rsidR="00672641" w:rsidRPr="00057D49" w:rsidRDefault="00672641" w:rsidP="00672641">
            <w:pPr>
              <w:pStyle w:val="TableCell2-0"/>
              <w:rPr>
                <w:rStyle w:val="ChItalBold"/>
              </w:rPr>
            </w:pPr>
            <w:r>
              <w:rPr>
                <w:rStyle w:val="ChItalBold"/>
              </w:rPr>
              <w:t>ade-kaka</w:t>
            </w:r>
          </w:p>
        </w:tc>
        <w:tc>
          <w:tcPr>
            <w:tcW w:w="1418" w:type="dxa"/>
            <w:tcBorders>
              <w:top w:val="single" w:sz="4" w:space="0" w:color="auto"/>
            </w:tcBorders>
            <w:shd w:val="clear" w:color="auto" w:fill="auto"/>
          </w:tcPr>
          <w:p w14:paraId="72F42299" w14:textId="21B5A94B" w:rsidR="00672641" w:rsidRPr="00626ADA" w:rsidRDefault="00B7093A" w:rsidP="00672641">
            <w:pPr>
              <w:pStyle w:val="TableCell2-0"/>
            </w:pPr>
            <w:r>
              <w:t>‘</w:t>
            </w:r>
            <w:r w:rsidR="00672641">
              <w:t>siblings</w:t>
            </w:r>
            <w:r>
              <w:t>’</w:t>
            </w:r>
          </w:p>
        </w:tc>
        <w:tc>
          <w:tcPr>
            <w:tcW w:w="2041" w:type="dxa"/>
            <w:tcBorders>
              <w:top w:val="single" w:sz="4" w:space="0" w:color="auto"/>
            </w:tcBorders>
            <w:shd w:val="clear" w:color="auto" w:fill="auto"/>
          </w:tcPr>
          <w:p w14:paraId="1AE030EF" w14:textId="77777777" w:rsidR="00672641" w:rsidRPr="0090507A" w:rsidRDefault="00672641" w:rsidP="00672641">
            <w:pPr>
              <w:pStyle w:val="TableCell2-0"/>
            </w:pPr>
            <w:r>
              <w:t>Antonyms</w:t>
            </w:r>
          </w:p>
        </w:tc>
      </w:tr>
      <w:tr w:rsidR="00672641" w:rsidRPr="00626ADA" w14:paraId="12BFFE5D" w14:textId="77777777" w:rsidTr="00811C02">
        <w:tc>
          <w:tcPr>
            <w:tcW w:w="1871" w:type="dxa"/>
            <w:shd w:val="clear" w:color="auto" w:fill="auto"/>
          </w:tcPr>
          <w:p w14:paraId="1F04E5C8" w14:textId="77777777" w:rsidR="00672641" w:rsidRPr="00AC23C4" w:rsidRDefault="00672641" w:rsidP="00672641">
            <w:pPr>
              <w:pStyle w:val="TableCell0-2Break"/>
              <w:rPr>
                <w:sz w:val="19"/>
              </w:rPr>
            </w:pPr>
            <w:r>
              <w:t>ySb-oSb</w:t>
            </w:r>
          </w:p>
        </w:tc>
        <w:tc>
          <w:tcPr>
            <w:tcW w:w="1418" w:type="dxa"/>
            <w:shd w:val="clear" w:color="auto" w:fill="auto"/>
          </w:tcPr>
          <w:p w14:paraId="19EFF077" w14:textId="77777777" w:rsidR="00672641" w:rsidRPr="00E95FB4" w:rsidRDefault="00672641" w:rsidP="00672641">
            <w:pPr>
              <w:pStyle w:val="TableCell0-2Break"/>
            </w:pPr>
          </w:p>
        </w:tc>
        <w:tc>
          <w:tcPr>
            <w:tcW w:w="2041" w:type="dxa"/>
            <w:shd w:val="clear" w:color="auto" w:fill="auto"/>
          </w:tcPr>
          <w:p w14:paraId="24E8D1A9" w14:textId="77777777" w:rsidR="00672641" w:rsidRPr="00E95FB4" w:rsidRDefault="00672641" w:rsidP="00672641">
            <w:pPr>
              <w:pStyle w:val="TableCell0-2Break"/>
            </w:pPr>
          </w:p>
        </w:tc>
      </w:tr>
      <w:tr w:rsidR="00672641" w:rsidRPr="005F00E4" w14:paraId="1D7EE86B" w14:textId="77777777" w:rsidTr="00811C02">
        <w:tc>
          <w:tcPr>
            <w:tcW w:w="1871" w:type="dxa"/>
            <w:shd w:val="clear" w:color="auto" w:fill="auto"/>
          </w:tcPr>
          <w:p w14:paraId="6A8DF193" w14:textId="77777777" w:rsidR="00672641" w:rsidRPr="00057D49" w:rsidRDefault="00672641" w:rsidP="00672641">
            <w:pPr>
              <w:pStyle w:val="TableCell2-0"/>
              <w:rPr>
                <w:rStyle w:val="ChItalBold"/>
              </w:rPr>
            </w:pPr>
            <w:r>
              <w:rPr>
                <w:rStyle w:val="ChItalBold"/>
              </w:rPr>
              <w:t>kasi-sayang</w:t>
            </w:r>
          </w:p>
        </w:tc>
        <w:tc>
          <w:tcPr>
            <w:tcW w:w="1418" w:type="dxa"/>
            <w:shd w:val="clear" w:color="auto" w:fill="auto"/>
          </w:tcPr>
          <w:p w14:paraId="627992A8" w14:textId="5CFB06F5" w:rsidR="00672641" w:rsidRPr="00626ADA" w:rsidRDefault="00B7093A" w:rsidP="00672641">
            <w:pPr>
              <w:pStyle w:val="TableCell2-0"/>
            </w:pPr>
            <w:r>
              <w:t>‘</w:t>
            </w:r>
            <w:r w:rsidR="00672641">
              <w:t>deep love</w:t>
            </w:r>
            <w:r>
              <w:t>’</w:t>
            </w:r>
          </w:p>
        </w:tc>
        <w:tc>
          <w:tcPr>
            <w:tcW w:w="2041" w:type="dxa"/>
            <w:shd w:val="clear" w:color="auto" w:fill="auto"/>
          </w:tcPr>
          <w:p w14:paraId="6CFC1357" w14:textId="77777777" w:rsidR="00672641" w:rsidRPr="006C7A06" w:rsidRDefault="00672641" w:rsidP="00672641">
            <w:pPr>
              <w:pStyle w:val="TableCell2-0"/>
            </w:pPr>
            <w:r w:rsidRPr="006C7A06">
              <w:t>Synonyms</w:t>
            </w:r>
          </w:p>
        </w:tc>
      </w:tr>
      <w:tr w:rsidR="00672641" w:rsidRPr="00626ADA" w14:paraId="4E284792" w14:textId="77777777" w:rsidTr="00811C02">
        <w:tc>
          <w:tcPr>
            <w:tcW w:w="1871" w:type="dxa"/>
            <w:shd w:val="clear" w:color="auto" w:fill="auto"/>
          </w:tcPr>
          <w:p w14:paraId="28A7156F" w14:textId="77777777" w:rsidR="00672641" w:rsidRPr="00AC23C4" w:rsidRDefault="00672641" w:rsidP="00672641">
            <w:pPr>
              <w:pStyle w:val="TableCell0-2Break"/>
              <w:rPr>
                <w:sz w:val="19"/>
              </w:rPr>
            </w:pPr>
            <w:r>
              <w:t>love-love</w:t>
            </w:r>
          </w:p>
        </w:tc>
        <w:tc>
          <w:tcPr>
            <w:tcW w:w="1418" w:type="dxa"/>
            <w:shd w:val="clear" w:color="auto" w:fill="auto"/>
          </w:tcPr>
          <w:p w14:paraId="2CEDFE85" w14:textId="77777777" w:rsidR="00672641" w:rsidRPr="00E95FB4" w:rsidRDefault="00672641" w:rsidP="00672641">
            <w:pPr>
              <w:pStyle w:val="TableCell0-2Break"/>
            </w:pPr>
          </w:p>
        </w:tc>
        <w:tc>
          <w:tcPr>
            <w:tcW w:w="2041" w:type="dxa"/>
            <w:shd w:val="clear" w:color="auto" w:fill="auto"/>
          </w:tcPr>
          <w:p w14:paraId="4149FAD3" w14:textId="77777777" w:rsidR="00672641" w:rsidRPr="00E95FB4" w:rsidRDefault="00672641" w:rsidP="00672641">
            <w:pPr>
              <w:pStyle w:val="TableCell0-2Break"/>
            </w:pPr>
          </w:p>
        </w:tc>
      </w:tr>
      <w:tr w:rsidR="00672641" w:rsidRPr="005F00E4" w14:paraId="0176C1EB" w14:textId="77777777" w:rsidTr="00811C02">
        <w:tc>
          <w:tcPr>
            <w:tcW w:w="1871" w:type="dxa"/>
            <w:shd w:val="clear" w:color="auto" w:fill="auto"/>
          </w:tcPr>
          <w:p w14:paraId="7A4E7A7C" w14:textId="77777777" w:rsidR="00672641" w:rsidRPr="00057D49" w:rsidRDefault="00672641" w:rsidP="00672641">
            <w:pPr>
              <w:pStyle w:val="TableCell2-0"/>
              <w:rPr>
                <w:rStyle w:val="ChItalBold"/>
              </w:rPr>
            </w:pPr>
            <w:r>
              <w:rPr>
                <w:rStyle w:val="ChItalBold"/>
              </w:rPr>
              <w:t>guntur-kilat</w:t>
            </w:r>
          </w:p>
        </w:tc>
        <w:tc>
          <w:tcPr>
            <w:tcW w:w="1418" w:type="dxa"/>
            <w:shd w:val="clear" w:color="auto" w:fill="auto"/>
          </w:tcPr>
          <w:p w14:paraId="2FBDEE12" w14:textId="590FADD1" w:rsidR="00672641" w:rsidRPr="00626ADA" w:rsidRDefault="00B7093A" w:rsidP="00672641">
            <w:pPr>
              <w:pStyle w:val="TableCell2-0"/>
            </w:pPr>
            <w:r>
              <w:t>‘</w:t>
            </w:r>
            <w:r w:rsidR="00672641">
              <w:t>thunderstorm</w:t>
            </w:r>
            <w:r>
              <w:t>’</w:t>
            </w:r>
          </w:p>
        </w:tc>
        <w:tc>
          <w:tcPr>
            <w:tcW w:w="2041" w:type="dxa"/>
            <w:shd w:val="clear" w:color="auto" w:fill="auto"/>
          </w:tcPr>
          <w:p w14:paraId="2462E84E" w14:textId="77777777" w:rsidR="00672641" w:rsidRPr="0090507A" w:rsidRDefault="00672641" w:rsidP="00672641">
            <w:pPr>
              <w:pStyle w:val="TableCell2-0"/>
            </w:pPr>
            <w:r>
              <w:t>Different parts/aspects</w:t>
            </w:r>
          </w:p>
        </w:tc>
      </w:tr>
      <w:tr w:rsidR="00672641" w:rsidRPr="00626ADA" w14:paraId="18673D94" w14:textId="77777777" w:rsidTr="00811C02">
        <w:tc>
          <w:tcPr>
            <w:tcW w:w="1871" w:type="dxa"/>
            <w:shd w:val="clear" w:color="auto" w:fill="auto"/>
          </w:tcPr>
          <w:p w14:paraId="43FA1615" w14:textId="3517C1F3" w:rsidR="00672641" w:rsidRPr="00AC23C4" w:rsidRDefault="00DE7876" w:rsidP="00672641">
            <w:pPr>
              <w:pStyle w:val="TableCell0-2Break"/>
              <w:rPr>
                <w:sz w:val="19"/>
              </w:rPr>
            </w:pPr>
            <w:r>
              <w:t>thunder-light</w:t>
            </w:r>
            <w:r w:rsidR="00672641">
              <w:t>ning</w:t>
            </w:r>
          </w:p>
        </w:tc>
        <w:tc>
          <w:tcPr>
            <w:tcW w:w="1418" w:type="dxa"/>
            <w:shd w:val="clear" w:color="auto" w:fill="auto"/>
          </w:tcPr>
          <w:p w14:paraId="6C2E08EE" w14:textId="77777777" w:rsidR="00672641" w:rsidRPr="00E95FB4" w:rsidRDefault="00672641" w:rsidP="00672641">
            <w:pPr>
              <w:pStyle w:val="TableCell0-2Break"/>
            </w:pPr>
          </w:p>
        </w:tc>
        <w:tc>
          <w:tcPr>
            <w:tcW w:w="2041" w:type="dxa"/>
            <w:shd w:val="clear" w:color="auto" w:fill="auto"/>
          </w:tcPr>
          <w:p w14:paraId="3D198DF1" w14:textId="77777777" w:rsidR="00672641" w:rsidRPr="00E95FB4" w:rsidRDefault="00672641" w:rsidP="00672641">
            <w:pPr>
              <w:pStyle w:val="TableCell0-2Break"/>
            </w:pPr>
          </w:p>
        </w:tc>
      </w:tr>
      <w:tr w:rsidR="00672641" w:rsidRPr="005F00E4" w14:paraId="3E1F1D48" w14:textId="77777777" w:rsidTr="00811C02">
        <w:tc>
          <w:tcPr>
            <w:tcW w:w="1871" w:type="dxa"/>
            <w:shd w:val="clear" w:color="auto" w:fill="auto"/>
          </w:tcPr>
          <w:p w14:paraId="4BB2273D" w14:textId="77777777" w:rsidR="00672641" w:rsidRPr="00057D49" w:rsidRDefault="00672641" w:rsidP="00672641">
            <w:pPr>
              <w:pStyle w:val="TableCell2-0"/>
              <w:rPr>
                <w:rStyle w:val="ChItalBold"/>
              </w:rPr>
            </w:pPr>
            <w:r>
              <w:rPr>
                <w:rStyle w:val="ChItalBold"/>
              </w:rPr>
              <w:t>tete-moyang</w:t>
            </w:r>
          </w:p>
        </w:tc>
        <w:tc>
          <w:tcPr>
            <w:tcW w:w="1418" w:type="dxa"/>
            <w:shd w:val="clear" w:color="auto" w:fill="auto"/>
          </w:tcPr>
          <w:p w14:paraId="0C982C26" w14:textId="0235A5C1" w:rsidR="00672641" w:rsidRPr="00626ADA" w:rsidRDefault="00B7093A" w:rsidP="00672641">
            <w:pPr>
              <w:pStyle w:val="TableCell2-0"/>
            </w:pPr>
            <w:r>
              <w:t>‘</w:t>
            </w:r>
            <w:r w:rsidR="00672641">
              <w:t>ancestors</w:t>
            </w:r>
            <w:r>
              <w:t>’</w:t>
            </w:r>
          </w:p>
        </w:tc>
        <w:tc>
          <w:tcPr>
            <w:tcW w:w="2041" w:type="dxa"/>
            <w:shd w:val="clear" w:color="auto" w:fill="auto"/>
          </w:tcPr>
          <w:p w14:paraId="44E2713D" w14:textId="77777777" w:rsidR="00672641" w:rsidRPr="0090507A" w:rsidRDefault="00672641" w:rsidP="00672641">
            <w:pPr>
              <w:pStyle w:val="TableCell2-0"/>
            </w:pPr>
            <w:r>
              <w:t>Different parts/aspects</w:t>
            </w:r>
          </w:p>
        </w:tc>
      </w:tr>
      <w:tr w:rsidR="00672641" w:rsidRPr="0090507A" w14:paraId="06668FBD" w14:textId="77777777" w:rsidTr="00811C02">
        <w:tc>
          <w:tcPr>
            <w:tcW w:w="1871" w:type="dxa"/>
            <w:shd w:val="clear" w:color="auto" w:fill="auto"/>
          </w:tcPr>
          <w:p w14:paraId="4AB3311E" w14:textId="77777777" w:rsidR="00672641" w:rsidRPr="00AC23C4" w:rsidRDefault="00672641" w:rsidP="00672641">
            <w:pPr>
              <w:pStyle w:val="TableCell0-2Break"/>
              <w:rPr>
                <w:sz w:val="19"/>
              </w:rPr>
            </w:pPr>
            <w:r>
              <w:t>grandfather-ancestor</w:t>
            </w:r>
          </w:p>
        </w:tc>
        <w:tc>
          <w:tcPr>
            <w:tcW w:w="1418" w:type="dxa"/>
            <w:shd w:val="clear" w:color="auto" w:fill="auto"/>
          </w:tcPr>
          <w:p w14:paraId="57701D32" w14:textId="77777777" w:rsidR="00672641" w:rsidRPr="00E95FB4" w:rsidRDefault="00672641" w:rsidP="00672641">
            <w:pPr>
              <w:pStyle w:val="TableCell0-2Break"/>
            </w:pPr>
          </w:p>
        </w:tc>
        <w:tc>
          <w:tcPr>
            <w:tcW w:w="2041" w:type="dxa"/>
            <w:shd w:val="clear" w:color="auto" w:fill="auto"/>
          </w:tcPr>
          <w:p w14:paraId="031CE414" w14:textId="77777777" w:rsidR="00672641" w:rsidRPr="00E95FB4" w:rsidRDefault="00672641" w:rsidP="00672641">
            <w:pPr>
              <w:pStyle w:val="TableCell0-2Break"/>
            </w:pPr>
          </w:p>
        </w:tc>
      </w:tr>
    </w:tbl>
    <w:p w14:paraId="27A4E92E" w14:textId="77777777" w:rsidR="00672641" w:rsidRDefault="00672641" w:rsidP="005D77E0">
      <w:pPr>
        <w:pStyle w:val="Body0010after"/>
      </w:pPr>
    </w:p>
    <w:p w14:paraId="0A327913" w14:textId="77777777" w:rsidR="00672641" w:rsidRPr="0090507A" w:rsidRDefault="00672641" w:rsidP="00672641">
      <w:pPr>
        <w:pStyle w:val="Heading2"/>
      </w:pPr>
      <w:bookmarkStart w:id="1576" w:name="_Ref341961694"/>
      <w:bookmarkStart w:id="1577" w:name="_Toc342590041"/>
      <w:bookmarkStart w:id="1578" w:name="_Toc344990360"/>
      <w:bookmarkStart w:id="1579" w:name="_Toc440455550"/>
      <w:r w:rsidRPr="0090507A">
        <w:t>Summary</w:t>
      </w:r>
      <w:bookmarkEnd w:id="1576"/>
      <w:bookmarkEnd w:id="1577"/>
      <w:bookmarkEnd w:id="1578"/>
      <w:bookmarkEnd w:id="1579"/>
    </w:p>
    <w:p w14:paraId="4D5B8DAA" w14:textId="77777777" w:rsidR="00672641" w:rsidRDefault="00672641" w:rsidP="00DE245E">
      <w:pPr>
        <w:pStyle w:val="Body0005after"/>
      </w:pPr>
      <w:r>
        <w:t>This section briefly summarizes the main points on affixation and compounding.</w:t>
      </w:r>
    </w:p>
    <w:p w14:paraId="4C56A2B3" w14:textId="77777777" w:rsidR="00672641" w:rsidRDefault="00672641" w:rsidP="002A1DBD">
      <w:pPr>
        <w:pStyle w:val="O05N05wnext"/>
        <w:numPr>
          <w:ilvl w:val="0"/>
          <w:numId w:val="28"/>
        </w:numPr>
      </w:pPr>
      <w:r>
        <w:t>Affixation</w:t>
      </w:r>
    </w:p>
    <w:p w14:paraId="32AC951B" w14:textId="1873E9C6" w:rsidR="00672641" w:rsidRDefault="00672641" w:rsidP="00823316">
      <w:pPr>
        <w:pStyle w:val="Body0000after"/>
      </w:pPr>
      <w:r>
        <w:t xml:space="preserve">Affixation in Papuan Malay has very limited productivity. This conclusion is based on an investigation of six affixes: the </w:t>
      </w:r>
      <w:r w:rsidR="00612AFD">
        <w:t xml:space="preserve">prefixes </w:t>
      </w:r>
      <w:r w:rsidR="00612AFD" w:rsidRPr="009D104A">
        <w:rPr>
          <w:rStyle w:val="ChSmallCapsItalBold"/>
        </w:rPr>
        <w:t>ter­</w:t>
      </w:r>
      <w:r w:rsidR="00612AFD" w:rsidRPr="001F21DD">
        <w:t xml:space="preserve"> </w:t>
      </w:r>
      <w:r w:rsidR="00B7093A">
        <w:t>‘</w:t>
      </w:r>
      <w:r w:rsidR="00612AFD" w:rsidRPr="001F21DD">
        <w:rPr>
          <w:rStyle w:val="ChSmallCaps"/>
        </w:rPr>
        <w:t>acl</w:t>
      </w:r>
      <w:r w:rsidR="00B7093A">
        <w:t>’</w:t>
      </w:r>
      <w:r w:rsidR="00612AFD">
        <w:rPr>
          <w:lang w:eastAsia="en-US"/>
        </w:rPr>
        <w:t xml:space="preserve">, </w:t>
      </w:r>
      <w:r w:rsidR="00612AFD" w:rsidRPr="00D208B5">
        <w:rPr>
          <w:rStyle w:val="ChSmallCapsItalBold"/>
        </w:rPr>
        <w:t>pe(n)­</w:t>
      </w:r>
      <w:r w:rsidR="00612AFD" w:rsidRPr="001F21DD">
        <w:t xml:space="preserve"> </w:t>
      </w:r>
      <w:r w:rsidR="00B7093A">
        <w:t>‘</w:t>
      </w:r>
      <w:r w:rsidR="00612AFD" w:rsidRPr="001F21DD">
        <w:rPr>
          <w:rStyle w:val="ChSmallCaps"/>
        </w:rPr>
        <w:t>ag</w:t>
      </w:r>
      <w:r w:rsidR="00B7093A">
        <w:t>’</w:t>
      </w:r>
      <w:r w:rsidR="00612AFD">
        <w:rPr>
          <w:lang w:eastAsia="en-US"/>
        </w:rPr>
        <w:t xml:space="preserve">, and </w:t>
      </w:r>
      <w:r w:rsidR="00612AFD" w:rsidRPr="009A4F2E">
        <w:rPr>
          <w:rStyle w:val="ChSmallCapsItalBold"/>
        </w:rPr>
        <w:t>ber­</w:t>
      </w:r>
      <w:r w:rsidR="00612AFD" w:rsidRPr="001F21DD">
        <w:t xml:space="preserve"> </w:t>
      </w:r>
      <w:r w:rsidR="00B7093A">
        <w:t>‘</w:t>
      </w:r>
      <w:r w:rsidR="00AA76CC">
        <w:rPr>
          <w:rStyle w:val="ChSmallCaps"/>
        </w:rPr>
        <w:t>vblz</w:t>
      </w:r>
      <w:r w:rsidR="00B7093A">
        <w:t>’</w:t>
      </w:r>
      <w:r w:rsidR="00612AFD" w:rsidRPr="00EB3873">
        <w:t xml:space="preserve">, </w:t>
      </w:r>
      <w:r w:rsidR="00612AFD">
        <w:t xml:space="preserve">the suffixes </w:t>
      </w:r>
      <w:r w:rsidR="00612AFD" w:rsidRPr="0090507A">
        <w:rPr>
          <w:szCs w:val="19"/>
        </w:rPr>
        <w:t>­</w:t>
      </w:r>
      <w:r w:rsidR="00612AFD" w:rsidRPr="00EB3873">
        <w:rPr>
          <w:rStyle w:val="ChItalBold"/>
        </w:rPr>
        <w:t>an</w:t>
      </w:r>
      <w:r w:rsidR="00612AFD">
        <w:rPr>
          <w:rStyle w:val="ChItalBold"/>
        </w:rPr>
        <w:t>g</w:t>
      </w:r>
      <w:r w:rsidR="00612AFD">
        <w:rPr>
          <w:lang w:eastAsia="en-US"/>
        </w:rPr>
        <w:t xml:space="preserve"> </w:t>
      </w:r>
      <w:r w:rsidR="00B7093A">
        <w:t>‘</w:t>
      </w:r>
      <w:r w:rsidR="00E95E9B" w:rsidRPr="001F21DD">
        <w:rPr>
          <w:rStyle w:val="ChSmallCaps"/>
        </w:rPr>
        <w:t>pat</w:t>
      </w:r>
      <w:r w:rsidR="00B7093A">
        <w:t>’</w:t>
      </w:r>
      <w:r w:rsidR="00E95E9B">
        <w:t xml:space="preserve"> </w:t>
      </w:r>
      <w:r w:rsidR="00E95E9B">
        <w:rPr>
          <w:lang w:eastAsia="en-US"/>
        </w:rPr>
        <w:t>and</w:t>
      </w:r>
      <w:r w:rsidR="00612AFD">
        <w:rPr>
          <w:lang w:eastAsia="en-US"/>
        </w:rPr>
        <w:t xml:space="preserve"> </w:t>
      </w:r>
      <w:r w:rsidR="00612AFD" w:rsidRPr="009106F2">
        <w:rPr>
          <w:rStyle w:val="ChItalBold"/>
        </w:rPr>
        <w:t>­nya</w:t>
      </w:r>
      <w:r w:rsidR="00612AFD" w:rsidRPr="001F21DD">
        <w:t xml:space="preserve"> </w:t>
      </w:r>
      <w:r w:rsidR="00B7093A">
        <w:t>‘</w:t>
      </w:r>
      <w:r w:rsidR="00612AFD" w:rsidRPr="001F21DD">
        <w:rPr>
          <w:rStyle w:val="ChSmallCaps"/>
        </w:rPr>
        <w:t>3possr</w:t>
      </w:r>
      <w:r w:rsidR="00B7093A">
        <w:t>’</w:t>
      </w:r>
      <w:r w:rsidR="00612AFD">
        <w:rPr>
          <w:lang w:eastAsia="en-US"/>
        </w:rPr>
        <w:t xml:space="preserve">, and the circumfix </w:t>
      </w:r>
      <w:r w:rsidR="00612AFD" w:rsidRPr="0090507A">
        <w:rPr>
          <w:rStyle w:val="ChItalBold"/>
          <w:szCs w:val="19"/>
        </w:rPr>
        <w:t>ke</w:t>
      </w:r>
      <w:r w:rsidR="00612AFD" w:rsidRPr="0090507A">
        <w:rPr>
          <w:szCs w:val="19"/>
        </w:rPr>
        <w:t>­</w:t>
      </w:r>
      <w:r w:rsidR="00612AFD" w:rsidRPr="00301FE7">
        <w:t>/</w:t>
      </w:r>
      <w:r w:rsidR="00612AFD" w:rsidRPr="0090507A">
        <w:rPr>
          <w:szCs w:val="19"/>
        </w:rPr>
        <w:t>­</w:t>
      </w:r>
      <w:r w:rsidR="00612AFD" w:rsidRPr="0090507A">
        <w:rPr>
          <w:rStyle w:val="ChItalBold"/>
          <w:szCs w:val="19"/>
        </w:rPr>
        <w:t>an</w:t>
      </w:r>
      <w:r w:rsidR="00612AFD">
        <w:rPr>
          <w:rStyle w:val="ChItalBold"/>
          <w:szCs w:val="19"/>
        </w:rPr>
        <w:t>g</w:t>
      </w:r>
      <w:r w:rsidR="00612AFD" w:rsidRPr="001F21DD">
        <w:t xml:space="preserve"> </w:t>
      </w:r>
      <w:r w:rsidR="00B7093A">
        <w:t>‘</w:t>
      </w:r>
      <w:r w:rsidR="00612AFD" w:rsidRPr="006F14E9">
        <w:rPr>
          <w:rStyle w:val="ChSmallCaps"/>
        </w:rPr>
        <w:t>nmlz</w:t>
      </w:r>
      <w:r w:rsidR="00B7093A">
        <w:t>’</w:t>
      </w:r>
      <w:r w:rsidR="00612AFD">
        <w:t xml:space="preserve">. </w:t>
      </w:r>
      <w:r>
        <w:t>Given the sociolinguistic profile of Papuan Malay (</w:t>
      </w:r>
      <w:r w:rsidR="00B875A2" w:rsidRPr="006C65BE">
        <w:t>substantial language contact between Papuan Malay and Indonesian with both languages being in a diglossic distribution</w:t>
      </w:r>
      <w:r w:rsidR="00B875A2">
        <w:t xml:space="preserve">, </w:t>
      </w:r>
      <w:r w:rsidR="007D1368">
        <w:t xml:space="preserve">positive to </w:t>
      </w:r>
      <w:r w:rsidR="00904A3A">
        <w:t xml:space="preserve">somewhat </w:t>
      </w:r>
      <w:r w:rsidR="00E13377">
        <w:t>ambiv</w:t>
      </w:r>
      <w:r w:rsidR="009A1786">
        <w:t>alent language attitudes toward</w:t>
      </w:r>
      <w:r w:rsidR="00E13377">
        <w:t xml:space="preserve"> Papuan Malay, and </w:t>
      </w:r>
      <w:r w:rsidR="00E13377" w:rsidRPr="00823316">
        <w:t>lack of language awareness</w:t>
      </w:r>
      <w:r w:rsidR="00823316" w:rsidRPr="00823316">
        <w:t xml:space="preserve"> </w:t>
      </w:r>
      <w:r w:rsidR="00823316" w:rsidRPr="00E34E66">
        <w:t xml:space="preserve">of </w:t>
      </w:r>
      <w:r w:rsidR="00823316">
        <w:t xml:space="preserve">many </w:t>
      </w:r>
      <w:r w:rsidR="00823316" w:rsidRPr="00E34E66">
        <w:t>Papuan Malay speakers</w:t>
      </w:r>
      <w:r>
        <w:t>) no productivity testing was conducted, as a substantial amount of interference from Indonesian was expected. This interference would have skewed testees</w:t>
      </w:r>
      <w:r w:rsidR="00B7093A">
        <w:t>’</w:t>
      </w:r>
      <w:r>
        <w:t xml:space="preserve"> naïve judgments. Instead, the six affixes w</w:t>
      </w:r>
      <w:r w:rsidR="007C39E2">
        <w:t xml:space="preserve">ere examined in terms of </w:t>
      </w:r>
      <w:r w:rsidR="00A10122">
        <w:t>six</w:t>
      </w:r>
      <w:r w:rsidR="007C39E2">
        <w:t xml:space="preserve"> </w:t>
      </w:r>
      <w:r>
        <w:t>language internal an</w:t>
      </w:r>
      <w:r w:rsidR="00A52959">
        <w:t xml:space="preserve">d </w:t>
      </w:r>
      <w:r w:rsidR="000D21BF">
        <w:t xml:space="preserve">three </w:t>
      </w:r>
      <w:r w:rsidR="00A52959">
        <w:t>language external factors</w:t>
      </w:r>
      <w:r>
        <w:t xml:space="preserve"> considered relevant in establishing the degree of productivity of these affixes.</w:t>
      </w:r>
    </w:p>
    <w:p w14:paraId="21E0EBC0" w14:textId="77777777" w:rsidR="00672641" w:rsidRDefault="00672641" w:rsidP="00DE245E">
      <w:pPr>
        <w:pStyle w:val="Body0505after"/>
      </w:pPr>
      <w:r>
        <w:t>The results of this investigation are as follows:</w:t>
      </w:r>
    </w:p>
    <w:p w14:paraId="4CC0EE67" w14:textId="490541CA" w:rsidR="00672641" w:rsidRDefault="00672641" w:rsidP="00785A53">
      <w:pPr>
        <w:pStyle w:val="Body0500after"/>
        <w:numPr>
          <w:ilvl w:val="0"/>
          <w:numId w:val="39"/>
        </w:numPr>
      </w:pPr>
      <w:r>
        <w:lastRenderedPageBreak/>
        <w:t xml:space="preserve">Papuan Malay </w:t>
      </w:r>
      <w:r w:rsidR="00992678" w:rsidRPr="009D104A">
        <w:rPr>
          <w:rStyle w:val="ChSmallCapsItalBold"/>
        </w:rPr>
        <w:t>ter­</w:t>
      </w:r>
      <w:r w:rsidRPr="00B31D5E">
        <w:t xml:space="preserve"> </w:t>
      </w:r>
      <w:r w:rsidR="00B7093A">
        <w:t>‘</w:t>
      </w:r>
      <w:r w:rsidR="001B0364" w:rsidRPr="001F21DD">
        <w:rPr>
          <w:rStyle w:val="ChSmallCaps"/>
        </w:rPr>
        <w:t>acl</w:t>
      </w:r>
      <w:r w:rsidR="00B7093A">
        <w:t>’</w:t>
      </w:r>
      <w:r w:rsidR="001B0364">
        <w:t xml:space="preserve"> </w:t>
      </w:r>
      <w:r>
        <w:t xml:space="preserve">has limited productivity; it indicates </w:t>
      </w:r>
      <w:r w:rsidR="003F6386" w:rsidRPr="00870B79">
        <w:t xml:space="preserve">accidental </w:t>
      </w:r>
      <w:r w:rsidR="003F6386">
        <w:t xml:space="preserve">or </w:t>
      </w:r>
      <w:r w:rsidR="003F6386" w:rsidRPr="00870B79">
        <w:t xml:space="preserve">unintentional </w:t>
      </w:r>
      <w:r w:rsidRPr="00870B79">
        <w:t>actions</w:t>
      </w:r>
      <w:r>
        <w:t xml:space="preserve"> or events. In other eastern Malay varieties and in Standard Malay, the prefix is rather productive; here it </w:t>
      </w:r>
      <w:r w:rsidR="00785A53">
        <w:t xml:space="preserve">likewise </w:t>
      </w:r>
      <w:r>
        <w:t xml:space="preserve">signals </w:t>
      </w:r>
      <w:r w:rsidR="003F6386" w:rsidRPr="00870B79">
        <w:t xml:space="preserve">accidental </w:t>
      </w:r>
      <w:r w:rsidR="003F6386">
        <w:t xml:space="preserve">or </w:t>
      </w:r>
      <w:r w:rsidR="003F6386" w:rsidRPr="00870B79">
        <w:t xml:space="preserve">unintentional </w:t>
      </w:r>
      <w:r w:rsidRPr="00870B79">
        <w:t>actions</w:t>
      </w:r>
      <w:r>
        <w:t xml:space="preserve"> or events.</w:t>
      </w:r>
    </w:p>
    <w:p w14:paraId="2086D477" w14:textId="487335B0" w:rsidR="00672641" w:rsidRDefault="00672641" w:rsidP="00785A53">
      <w:pPr>
        <w:pStyle w:val="Body0500after"/>
        <w:numPr>
          <w:ilvl w:val="0"/>
          <w:numId w:val="39"/>
        </w:numPr>
      </w:pPr>
      <w:r>
        <w:t xml:space="preserve">Papuan Malay </w:t>
      </w:r>
      <w:r w:rsidRPr="0090507A">
        <w:rPr>
          <w:szCs w:val="19"/>
        </w:rPr>
        <w:t>­</w:t>
      </w:r>
      <w:r w:rsidRPr="00B31D5E">
        <w:rPr>
          <w:rStyle w:val="ChItalBold"/>
        </w:rPr>
        <w:t>an</w:t>
      </w:r>
      <w:r w:rsidR="00E95FB4">
        <w:rPr>
          <w:rStyle w:val="ChItalBold"/>
        </w:rPr>
        <w:t>g</w:t>
      </w:r>
      <w:r>
        <w:t xml:space="preserve"> </w:t>
      </w:r>
      <w:r w:rsidR="00B7093A">
        <w:t>‘</w:t>
      </w:r>
      <w:r w:rsidR="001B0364">
        <w:rPr>
          <w:rStyle w:val="ChSmallCaps"/>
        </w:rPr>
        <w:t>pat</w:t>
      </w:r>
      <w:r w:rsidR="00B7093A">
        <w:t>’</w:t>
      </w:r>
      <w:r w:rsidR="001B0364">
        <w:t xml:space="preserve"> </w:t>
      </w:r>
      <w:r>
        <w:t>has limited productivity; it typically designates the patient or result of an action</w:t>
      </w:r>
      <w:r w:rsidR="00785A53">
        <w:t>, event or state</w:t>
      </w:r>
      <w:r>
        <w:t xml:space="preserve">. As for other eastern Malay varieties, the suffix is only mentioned for Ambon Malay; its degree of productivity is unclear. In Standard Malay the suffix is very productive. </w:t>
      </w:r>
      <w:r w:rsidR="00785A53">
        <w:t xml:space="preserve">Both in Ambon and in Standard Malay, </w:t>
      </w:r>
      <w:r>
        <w:t xml:space="preserve">the suffix </w:t>
      </w:r>
      <w:r w:rsidR="00785A53">
        <w:t xml:space="preserve">also </w:t>
      </w:r>
      <w:r>
        <w:t>indicates the patient or product of an action</w:t>
      </w:r>
      <w:r w:rsidR="00785A53">
        <w:t>, event or state</w:t>
      </w:r>
      <w:r>
        <w:t>.</w:t>
      </w:r>
    </w:p>
    <w:p w14:paraId="6F91940C" w14:textId="69211159" w:rsidR="00672641" w:rsidRDefault="00672641" w:rsidP="00785A53">
      <w:pPr>
        <w:pStyle w:val="Body0500after"/>
        <w:numPr>
          <w:ilvl w:val="0"/>
          <w:numId w:val="39"/>
        </w:numPr>
      </w:pPr>
      <w:r>
        <w:t xml:space="preserve">Papuan Malay </w:t>
      </w:r>
      <w:r w:rsidRPr="00D208B5">
        <w:rPr>
          <w:rStyle w:val="ChSmallCapsItalBold"/>
        </w:rPr>
        <w:t>pe</w:t>
      </w:r>
      <w:r w:rsidR="00372706" w:rsidRPr="00D208B5">
        <w:rPr>
          <w:rStyle w:val="ChSmallCapsItalBold"/>
        </w:rPr>
        <w:t>(</w:t>
      </w:r>
      <w:r w:rsidRPr="00D208B5">
        <w:rPr>
          <w:rStyle w:val="ChSmallCapsItalBold"/>
        </w:rPr>
        <w:t>n</w:t>
      </w:r>
      <w:r w:rsidR="00C92FB5" w:rsidRPr="00D208B5">
        <w:rPr>
          <w:rStyle w:val="ChSmallCapsItalBold"/>
        </w:rPr>
        <w:t>)</w:t>
      </w:r>
      <w:r w:rsidRPr="00D208B5">
        <w:rPr>
          <w:rStyle w:val="ChSmallCapsItalBold"/>
        </w:rPr>
        <w:t>­</w:t>
      </w:r>
      <w:r>
        <w:t xml:space="preserve"> </w:t>
      </w:r>
      <w:r w:rsidR="00B7093A">
        <w:t>‘</w:t>
      </w:r>
      <w:r w:rsidR="001B0364">
        <w:rPr>
          <w:rStyle w:val="ChSmallCaps"/>
        </w:rPr>
        <w:t>ag</w:t>
      </w:r>
      <w:r w:rsidR="00B7093A">
        <w:t>’</w:t>
      </w:r>
      <w:r w:rsidR="001B0364">
        <w:t xml:space="preserve"> </w:t>
      </w:r>
      <w:r>
        <w:t xml:space="preserve">has marginal productivity, at best. It </w:t>
      </w:r>
      <w:r w:rsidRPr="001454D3">
        <w:t xml:space="preserve">typically </w:t>
      </w:r>
      <w:r>
        <w:t xml:space="preserve">denotes </w:t>
      </w:r>
      <w:r>
        <w:rPr>
          <w:szCs w:val="19"/>
        </w:rPr>
        <w:t xml:space="preserve">the subject of the action, event, or state </w:t>
      </w:r>
      <w:r>
        <w:t xml:space="preserve">specified </w:t>
      </w:r>
      <w:r>
        <w:rPr>
          <w:szCs w:val="19"/>
        </w:rPr>
        <w:t>by the verbal base</w:t>
      </w:r>
      <w:r>
        <w:t xml:space="preserve">; some of the affixed lexemes also receive an intensified intransitive or monotransitive reading. </w:t>
      </w:r>
      <w:r w:rsidR="007C33DA">
        <w:t xml:space="preserve">As for </w:t>
      </w:r>
      <w:r>
        <w:t xml:space="preserve">other eastern Malay varieties, the prefix </w:t>
      </w:r>
      <w:r w:rsidR="00FC1801">
        <w:t xml:space="preserve">seems to have </w:t>
      </w:r>
      <w:r>
        <w:t xml:space="preserve">retained its productivity only in Ternate Malay. In Standard Malay, the suffix is very productive. </w:t>
      </w:r>
      <w:r w:rsidRPr="001454D3">
        <w:t xml:space="preserve">In </w:t>
      </w:r>
      <w:r>
        <w:t xml:space="preserve">other Malay </w:t>
      </w:r>
      <w:r w:rsidRPr="001454D3">
        <w:t xml:space="preserve">varieties the prefix </w:t>
      </w:r>
      <w:r w:rsidR="00785A53">
        <w:t xml:space="preserve">likewise </w:t>
      </w:r>
      <w:r>
        <w:t xml:space="preserve">denotes </w:t>
      </w:r>
      <w:r>
        <w:rPr>
          <w:szCs w:val="19"/>
        </w:rPr>
        <w:t>the subject of the action</w:t>
      </w:r>
      <w:r w:rsidR="00785A53">
        <w:rPr>
          <w:szCs w:val="19"/>
        </w:rPr>
        <w:t>, event,</w:t>
      </w:r>
      <w:r>
        <w:rPr>
          <w:szCs w:val="19"/>
        </w:rPr>
        <w:t xml:space="preserve"> or state </w:t>
      </w:r>
      <w:r>
        <w:t xml:space="preserve">specified </w:t>
      </w:r>
      <w:r>
        <w:rPr>
          <w:szCs w:val="19"/>
        </w:rPr>
        <w:t>by the verbal base</w:t>
      </w:r>
      <w:r>
        <w:t xml:space="preserve">. A verbal interpretation, but not the intensified reading, is also reported for other eastern Malay varieties. In Standard Malay, by contrast, only </w:t>
      </w:r>
      <w:r w:rsidR="00785A53">
        <w:t xml:space="preserve">derivations </w:t>
      </w:r>
      <w:r>
        <w:t xml:space="preserve">with </w:t>
      </w:r>
      <w:r>
        <w:rPr>
          <w:szCs w:val="19"/>
        </w:rPr>
        <w:t>monovalent</w:t>
      </w:r>
      <w:r>
        <w:t xml:space="preserve"> stative base</w:t>
      </w:r>
      <w:r w:rsidR="00785A53">
        <w:t>s</w:t>
      </w:r>
      <w:r>
        <w:t xml:space="preserve"> can function as </w:t>
      </w:r>
      <w:r>
        <w:rPr>
          <w:szCs w:val="19"/>
        </w:rPr>
        <w:t>monovalent</w:t>
      </w:r>
      <w:r>
        <w:t xml:space="preserve"> stative verbs.</w:t>
      </w:r>
    </w:p>
    <w:p w14:paraId="3EE980C1" w14:textId="450767CF" w:rsidR="00672641" w:rsidRDefault="00E61850" w:rsidP="002A1DBD">
      <w:pPr>
        <w:pStyle w:val="Body0500after"/>
        <w:numPr>
          <w:ilvl w:val="0"/>
          <w:numId w:val="39"/>
        </w:numPr>
      </w:pPr>
      <w:r>
        <w:t xml:space="preserve">In </w:t>
      </w:r>
      <w:r w:rsidR="00672641">
        <w:t>Papuan Malay</w:t>
      </w:r>
      <w:r>
        <w:t>, prefix</w:t>
      </w:r>
      <w:r w:rsidR="00672641">
        <w:t xml:space="preserve"> </w:t>
      </w:r>
      <w:r w:rsidR="00672641" w:rsidRPr="009A4F2E">
        <w:rPr>
          <w:rStyle w:val="ChSmallCapsItalBold"/>
        </w:rPr>
        <w:t>ber­</w:t>
      </w:r>
      <w:r w:rsidR="00672641" w:rsidRPr="00533632">
        <w:t xml:space="preserve"> </w:t>
      </w:r>
      <w:r w:rsidR="00B7093A">
        <w:t>‘</w:t>
      </w:r>
      <w:r w:rsidR="00AA76CC">
        <w:rPr>
          <w:rStyle w:val="ChSmallCaps"/>
        </w:rPr>
        <w:t>vblz</w:t>
      </w:r>
      <w:r w:rsidR="00B7093A">
        <w:t>’</w:t>
      </w:r>
      <w:r w:rsidR="001B0364">
        <w:t xml:space="preserve"> </w:t>
      </w:r>
      <w:r w:rsidR="00672641">
        <w:t>is unproductive, whereas in other eastern Malay varieties and Standard Malay the prefix is very productive.</w:t>
      </w:r>
    </w:p>
    <w:p w14:paraId="1EFD3146" w14:textId="2FB04A49" w:rsidR="00672641" w:rsidRDefault="00E61850" w:rsidP="002A1DBD">
      <w:pPr>
        <w:pStyle w:val="Body0010after"/>
        <w:numPr>
          <w:ilvl w:val="0"/>
          <w:numId w:val="39"/>
        </w:numPr>
      </w:pPr>
      <w:r>
        <w:t xml:space="preserve">In Papuan Malay, </w:t>
      </w:r>
      <w:r w:rsidR="00672641" w:rsidRPr="009106F2">
        <w:rPr>
          <w:rStyle w:val="ChItalBold"/>
        </w:rPr>
        <w:t>­nya</w:t>
      </w:r>
      <w:r w:rsidR="00672641" w:rsidRPr="00B61729">
        <w:t xml:space="preserve"> </w:t>
      </w:r>
      <w:r w:rsidR="00B7093A">
        <w:t>‘</w:t>
      </w:r>
      <w:r w:rsidR="001B0364">
        <w:rPr>
          <w:rStyle w:val="ChSmallCaps"/>
        </w:rPr>
        <w:t>3possr</w:t>
      </w:r>
      <w:r w:rsidR="00B7093A">
        <w:t>’</w:t>
      </w:r>
      <w:r w:rsidR="001B0364">
        <w:t xml:space="preserve"> </w:t>
      </w:r>
      <w:r w:rsidR="00672641" w:rsidRPr="00B61729">
        <w:t xml:space="preserve">and </w:t>
      </w:r>
      <w:r w:rsidR="005C7926" w:rsidRPr="0090507A">
        <w:rPr>
          <w:rStyle w:val="ChItalBold"/>
          <w:szCs w:val="19"/>
        </w:rPr>
        <w:t>ke</w:t>
      </w:r>
      <w:r w:rsidR="005C7926" w:rsidRPr="00F15632">
        <w:rPr>
          <w:rStyle w:val="ChItalBold"/>
        </w:rPr>
        <w:t>­</w:t>
      </w:r>
      <w:r w:rsidR="005C7926" w:rsidRPr="00962F1E">
        <w:t>/</w:t>
      </w:r>
      <w:r w:rsidR="005C7926" w:rsidRPr="00F15632">
        <w:rPr>
          <w:rStyle w:val="ChItalBold"/>
        </w:rPr>
        <w:t>­</w:t>
      </w:r>
      <w:r w:rsidR="005C7926" w:rsidRPr="0090507A">
        <w:rPr>
          <w:rStyle w:val="ChItalBold"/>
          <w:szCs w:val="19"/>
        </w:rPr>
        <w:t>an</w:t>
      </w:r>
      <w:r w:rsidR="005C7926">
        <w:rPr>
          <w:rStyle w:val="ChItalBold"/>
          <w:szCs w:val="19"/>
        </w:rPr>
        <w:t>g</w:t>
      </w:r>
      <w:r w:rsidR="00672641" w:rsidRPr="00533632">
        <w:t xml:space="preserve"> </w:t>
      </w:r>
      <w:r w:rsidR="00B7093A">
        <w:t>‘</w:t>
      </w:r>
      <w:r w:rsidR="001B0364">
        <w:rPr>
          <w:rStyle w:val="ChSmallCaps"/>
        </w:rPr>
        <w:t>nmlz</w:t>
      </w:r>
      <w:r w:rsidR="00B7093A">
        <w:t>’</w:t>
      </w:r>
      <w:r w:rsidR="001B0364">
        <w:t xml:space="preserve"> </w:t>
      </w:r>
      <w:r w:rsidR="00672641">
        <w:t>are unproductive. The same applies to other eastern Malay varieties, while both affixes are very productive in Standard Malay.</w:t>
      </w:r>
    </w:p>
    <w:p w14:paraId="72581701" w14:textId="77777777" w:rsidR="00672641" w:rsidRDefault="00672641" w:rsidP="002A1DBD">
      <w:pPr>
        <w:pStyle w:val="O05N05wnext"/>
        <w:numPr>
          <w:ilvl w:val="0"/>
          <w:numId w:val="28"/>
        </w:numPr>
      </w:pPr>
      <w:r>
        <w:t>Compounding</w:t>
      </w:r>
    </w:p>
    <w:p w14:paraId="387773A1" w14:textId="015AE5C9" w:rsidR="00457800" w:rsidRPr="00597B77" w:rsidRDefault="00672641" w:rsidP="00A75B06">
      <w:pPr>
        <w:pStyle w:val="Body0000after"/>
      </w:pPr>
      <w:r>
        <w:t>In Papuan Malay</w:t>
      </w:r>
      <w:r w:rsidR="00E61850">
        <w:t>,</w:t>
      </w:r>
      <w:r>
        <w:t xml:space="preserve"> the demarcation between compounds and phrasal expressions is unclear. Neither </w:t>
      </w:r>
      <w:r w:rsidRPr="0090507A">
        <w:t xml:space="preserve">phonological, morphological, morphosyntactic, </w:t>
      </w:r>
      <w:r>
        <w:t xml:space="preserve">nor </w:t>
      </w:r>
      <w:r w:rsidRPr="0090507A">
        <w:t xml:space="preserve">semantic </w:t>
      </w:r>
      <w:r>
        <w:t xml:space="preserve">criteria allow the </w:t>
      </w:r>
      <w:r w:rsidRPr="0090507A">
        <w:t>unambiguous classification of two juxtaposed nouns</w:t>
      </w:r>
      <w:r>
        <w:t xml:space="preserve"> as compounds and phrasal expressions. Therefore, the term </w:t>
      </w:r>
      <w:r w:rsidR="00B7093A">
        <w:t>“</w:t>
      </w:r>
      <w:r>
        <w:t>collocation</w:t>
      </w:r>
      <w:r w:rsidR="00B7093A">
        <w:t>”</w:t>
      </w:r>
      <w:r>
        <w:t xml:space="preserve"> is employed as a cover term for such word combinations that differ in transparency from </w:t>
      </w:r>
      <w:r w:rsidRPr="0090507A">
        <w:t xml:space="preserve">non-compositional idiosyncratic </w:t>
      </w:r>
      <w:r>
        <w:t xml:space="preserve">semantics to compositional transparent semantics. Three different types of collocations are attested, </w:t>
      </w:r>
      <w:r w:rsidRPr="0090507A">
        <w:t xml:space="preserve">endocentric, exocentric, </w:t>
      </w:r>
      <w:r>
        <w:t xml:space="preserve">and </w:t>
      </w:r>
      <w:r w:rsidRPr="0090507A">
        <w:t>coordinative</w:t>
      </w:r>
      <w:r w:rsidRPr="00631A61">
        <w:t xml:space="preserve"> </w:t>
      </w:r>
      <w:r>
        <w:t>ones</w:t>
      </w:r>
      <w:r w:rsidRPr="0090507A">
        <w:t>.</w:t>
      </w:r>
      <w:r>
        <w:t xml:space="preserve"> Given the lack of a clear demarcation between compounds and phrasal expressions, it remains unclear to what </w:t>
      </w:r>
      <w:r w:rsidRPr="00C13E25">
        <w:t xml:space="preserve">degree compounding </w:t>
      </w:r>
      <w:r>
        <w:t>is a productive process</w:t>
      </w:r>
      <w:r w:rsidRPr="00C13E25">
        <w:t>.</w:t>
      </w:r>
    </w:p>
    <w:p w14:paraId="599BC17A" w14:textId="77777777" w:rsidR="00463691" w:rsidRDefault="00463691" w:rsidP="00842A3E">
      <w:pPr>
        <w:sectPr w:rsidR="00463691" w:rsidSect="00D707BC">
          <w:type w:val="oddPage"/>
          <w:pgSz w:w="11907" w:h="16840" w:code="9"/>
          <w:pgMar w:top="3289" w:right="2552" w:bottom="2722" w:left="2552" w:header="2722" w:footer="1134" w:gutter="0"/>
          <w:cols w:space="720"/>
          <w:titlePg/>
        </w:sectPr>
      </w:pPr>
    </w:p>
    <w:p w14:paraId="475A44EE" w14:textId="77777777" w:rsidR="00E15E36" w:rsidRDefault="00E15E36" w:rsidP="00E15E36">
      <w:pPr>
        <w:pStyle w:val="Heading1"/>
      </w:pPr>
      <w:bookmarkStart w:id="1580" w:name="_Ref372621586"/>
      <w:bookmarkStart w:id="1581" w:name="_Toc440455460"/>
      <w:bookmarkStart w:id="1582" w:name="_Toc440455551"/>
      <w:bookmarkStart w:id="1583" w:name="_Ref303341170"/>
      <w:bookmarkStart w:id="1584" w:name="_Toc342590045"/>
      <w:bookmarkStart w:id="1585" w:name="_Ref350360992"/>
      <w:bookmarkStart w:id="1586" w:name="_Toc353454779"/>
      <w:r>
        <w:lastRenderedPageBreak/>
        <w:t>Reduplication</w:t>
      </w:r>
      <w:bookmarkEnd w:id="1580"/>
      <w:bookmarkEnd w:id="1581"/>
      <w:bookmarkEnd w:id="1582"/>
    </w:p>
    <w:p w14:paraId="6D132F9B" w14:textId="35B31CB7" w:rsidR="00E15E36" w:rsidRDefault="00E15E36" w:rsidP="009964BE">
      <w:pPr>
        <w:pStyle w:val="Body0000after"/>
        <w:rPr>
          <w:szCs w:val="19"/>
        </w:rPr>
      </w:pPr>
      <w:r w:rsidRPr="0090507A">
        <w:t>Reduplic</w:t>
      </w:r>
      <w:r w:rsidRPr="0090507A">
        <w:rPr>
          <w:szCs w:val="19"/>
        </w:rPr>
        <w:t xml:space="preserve">ation refers to </w:t>
      </w:r>
      <w:r w:rsidR="00B7093A">
        <w:rPr>
          <w:lang w:eastAsia="en-US"/>
        </w:rPr>
        <w:t>“</w:t>
      </w:r>
      <w:r>
        <w:rPr>
          <w:lang w:eastAsia="en-US"/>
        </w:rPr>
        <w:t>the morphological operation in which a new word (form) is created by copying a word or a part thereof, and affixing that copy to the base</w:t>
      </w:r>
      <w:r w:rsidR="00B7093A">
        <w:rPr>
          <w:lang w:eastAsia="en-US"/>
        </w:rPr>
        <w:t>”</w:t>
      </w:r>
      <w:r>
        <w:rPr>
          <w:lang w:eastAsia="en-US"/>
        </w:rPr>
        <w:t xml:space="preserve"> </w:t>
      </w:r>
      <w:r w:rsidR="00BA6215">
        <w:rPr>
          <w:rStyle w:val="Citation"/>
        </w:rPr>
        <w:fldChar w:fldCharType="begin"/>
      </w:r>
      <w:r w:rsidR="0092451D">
        <w:rPr>
          <w:rStyle w:val="Citation"/>
        </w:rPr>
        <w:instrText>ADDIN CITAVI.PLACEHOLDER 1de6e01e-59ec-4925-884d-28ecafb4fb75 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94Zm9yZCBUZXh0Ym9va3MgaW4gTGluZ3Vpc3RpY3M8L05hbWU+DQogICAgICAgIDwvU2VyaWVzVGl0bGU+DQogICAgICAgIDxTaG9ydFRpdGxlPkJvb2lqIDIwMDcg4oCTIFRoZSBncmFtbWFyIG9mIHdvcmRzPC9TaG9ydFRpdGxlPg0KICAgICAgICA8VGl0bGU+VGhlIGdyYW1tYXIgb2Ygd29yZHM6IEFuIGludHJvZHVjdGlvbiB0byBsaW5ndWlzdGljIG1vcnBob2xvZ3k8L1RpdGxlPg0KICAgICAgICA8WWVhcj4yMDA3PC9ZZWFyPg0KICAgICAgPC9SZWZlcmVuY2U+DQogICAgPC9FbnRyeT4NCiAgPC9FbnRyaWVzPg0KICA8VGV4dD4oQm9vaWogMjAwNzogMz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vaWogMjAwNzogMzIxKTwvVGV4dD4NCiAgICA8L1RleHRVbml0Pg0KICA8L1RleHRVbml0cz4NCjwvUGxhY2Vob2xkZXI+</w:instrText>
      </w:r>
      <w:r w:rsidR="00BA6215">
        <w:rPr>
          <w:rStyle w:val="Citation"/>
        </w:rPr>
        <w:fldChar w:fldCharType="separate"/>
      </w:r>
      <w:bookmarkStart w:id="1587" w:name="_CTVP0011de6e01e59ec4925884d28ecafb4fb75"/>
      <w:r w:rsidR="0092006B">
        <w:rPr>
          <w:rStyle w:val="Citation"/>
        </w:rPr>
        <w:t>(Booij 2007: 321)</w:t>
      </w:r>
      <w:bookmarkEnd w:id="1587"/>
      <w:r w:rsidR="00BA6215">
        <w:rPr>
          <w:rStyle w:val="Citation"/>
        </w:rPr>
        <w:fldChar w:fldCharType="end"/>
      </w:r>
      <w:r w:rsidRPr="00066EB5">
        <w:t xml:space="preserve">. </w:t>
      </w:r>
      <w:r w:rsidRPr="0090507A">
        <w:rPr>
          <w:szCs w:val="19"/>
        </w:rPr>
        <w:t>In Papuan Malay, as in other Austronesian languages</w:t>
      </w:r>
      <w:r w:rsidR="005D0D54">
        <w:rPr>
          <w:szCs w:val="19"/>
        </w:rPr>
        <w:t xml:space="preserve"> </w:t>
      </w:r>
      <w:r w:rsidR="00BA6215">
        <w:rPr>
          <w:rStyle w:val="Citation"/>
        </w:rPr>
        <w:fldChar w:fldCharType="begin"/>
      </w:r>
      <w:r w:rsidR="00CD0131">
        <w:rPr>
          <w:rStyle w:val="Citation"/>
        </w:rPr>
        <w:instrText>ADDIN CITAVI.PLACEHOLDER 54a0a5ad-b28b-4f85-b52d-b839c763b31d 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ltbWVsbWFubiAyMDA1OiAxMjHigJMxMjUpPC9UZXh0Pg0KICAgIDwvVGV4dFVuaXQ+DQogIDwvVGV4dFVuaXRzPg0KPC9QbGFjZWhvbGRlcj4=</w:instrText>
      </w:r>
      <w:r w:rsidR="00BA6215">
        <w:rPr>
          <w:rStyle w:val="Citation"/>
        </w:rPr>
        <w:fldChar w:fldCharType="separate"/>
      </w:r>
      <w:bookmarkStart w:id="1588" w:name="_CTVP00154a0a5adb28b4f85b52db839c763b31d"/>
      <w:r w:rsidR="0092006B">
        <w:rPr>
          <w:rStyle w:val="Citation"/>
        </w:rPr>
        <w:t>(Himmelmann 2005: 121–125)</w:t>
      </w:r>
      <w:bookmarkEnd w:id="1588"/>
      <w:r w:rsidR="00BA6215">
        <w:rPr>
          <w:rStyle w:val="Citation"/>
        </w:rPr>
        <w:fldChar w:fldCharType="end"/>
      </w:r>
      <w:r w:rsidRPr="0090507A">
        <w:rPr>
          <w:szCs w:val="19"/>
        </w:rPr>
        <w:t>, reduplication is a very productive morphological device to derive new words</w:t>
      </w:r>
      <w:r>
        <w:rPr>
          <w:szCs w:val="19"/>
        </w:rPr>
        <w:t>.</w:t>
      </w:r>
    </w:p>
    <w:p w14:paraId="141642A6" w14:textId="6E2C5D19" w:rsidR="00E15E36" w:rsidRDefault="00E15E36" w:rsidP="00E15E36">
      <w:pPr>
        <w:pStyle w:val="Body0500after"/>
      </w:pPr>
      <w:r>
        <w:t xml:space="preserve">With respect to </w:t>
      </w:r>
      <w:r w:rsidRPr="0090507A">
        <w:t xml:space="preserve">lexeme formation, </w:t>
      </w:r>
      <w:r>
        <w:t xml:space="preserve">Papuan Malay makes use of </w:t>
      </w:r>
      <w:r w:rsidRPr="0090507A">
        <w:t xml:space="preserve">three different types </w:t>
      </w:r>
      <w:r>
        <w:t>of reduplication</w:t>
      </w:r>
      <w:r w:rsidRPr="0090507A">
        <w:t xml:space="preserve">: (1) full reduplication, (2) partial reduplication, and (3) imitative reduplication. Alternatively, </w:t>
      </w:r>
      <w:r w:rsidR="00BA6215">
        <w:rPr>
          <w:rStyle w:val="Citation"/>
          <w:szCs w:val="19"/>
        </w:rPr>
        <w:fldChar w:fldCharType="begin"/>
      </w:r>
      <w:r w:rsidR="00395F4B">
        <w:rPr>
          <w:rStyle w:val="Citation"/>
          <w:szCs w:val="19"/>
        </w:rPr>
        <w:instrText>ADDIN CITAVI.PLACEHOLDER a161208a-9051-4333-9895-9673b5d5a1f0 PFBsYWNlaG9sZGVyPg0KICA8QWRkSW5WZXJzaW9uPjUuMi4wLjg8L0FkZEluVmVyc2lvbj4NCiAgPElkPmExNjEyMDhhLTkwNTEtNDMzMy05ODk1LTk2NzNiNWQ1YTFmMDwvSWQ+DQogIDxFbnRyaWVzPg0KICAgIDxFbnRyeT4NCiAgICAgIDxJZD5mYjU4M2EzMS1hODc2LTQ2YjEtODg0OS1hYTAxZGEzMzZkYzM8L0lkPg0KICAgICAgPE5vUGFyPnRydWU8L05vUGFyPg0KICAgICAgPFBlcnNvbk9ubHk+dHJ1ZTwvUGVyc29uT25seT4NCiAgICAgIDxSZWZlcmVuY2VJZD4zNmRkMjcxNi1jYjUxLTQ3YzAtYmRlNC05MTQyNDUyZDE1MTY8L1JlZmVyZW5jZUlk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bHRzaGlyZSBhbmQgTWFyYW50ejwvVGV4dD4NCiAgICA8L1RleHRVbml0Pg0KICA8L1RleHRVbml0cz4NCjwvUGxhY2Vob2xkZXI+</w:instrText>
      </w:r>
      <w:r w:rsidR="00BA6215">
        <w:rPr>
          <w:rStyle w:val="Citation"/>
          <w:szCs w:val="19"/>
        </w:rPr>
        <w:fldChar w:fldCharType="separate"/>
      </w:r>
      <w:bookmarkStart w:id="1589" w:name="_CTVP001a161208a9051433398959673b5d5a1f0"/>
      <w:r w:rsidR="0092006B">
        <w:rPr>
          <w:rStyle w:val="Citation"/>
          <w:szCs w:val="19"/>
        </w:rPr>
        <w:t>Wiltshire and Marantz</w:t>
      </w:r>
      <w:bookmarkEnd w:id="1589"/>
      <w:r w:rsidR="00BA6215">
        <w:rPr>
          <w:rStyle w:val="Citation"/>
          <w:szCs w:val="19"/>
        </w:rPr>
        <w:fldChar w:fldCharType="end"/>
      </w:r>
      <w:r w:rsidR="00513C8C" w:rsidRPr="00513C8C">
        <w:rPr>
          <w:rStyle w:val="Citation"/>
        </w:rPr>
        <w:t xml:space="preserve"> </w:t>
      </w:r>
      <w:r w:rsidR="00BA6215">
        <w:rPr>
          <w:rStyle w:val="Citation"/>
          <w:szCs w:val="19"/>
        </w:rPr>
        <w:fldChar w:fldCharType="begin"/>
      </w:r>
      <w:r w:rsidR="00395F4B">
        <w:rPr>
          <w:rStyle w:val="Citation"/>
          <w:szCs w:val="19"/>
        </w:rPr>
        <w:instrText>ADDIN CITAVI.PLACEHOLDER 998c4828-cdfa-4685-b31d-deee74913d3a 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g6IDU1OCk8L1RleHQ+DQogICAgPC9UZXh0VW5pdD4NCiAgPC9UZXh0VW5pdHM+DQo8L1BsYWNlaG9sZGVyPg==</w:instrText>
      </w:r>
      <w:r w:rsidR="00BA6215">
        <w:rPr>
          <w:rStyle w:val="Citation"/>
          <w:szCs w:val="19"/>
        </w:rPr>
        <w:fldChar w:fldCharType="separate"/>
      </w:r>
      <w:bookmarkStart w:id="1590" w:name="_CTVP001998c4828cdfa4685b31ddeee74913d3a"/>
      <w:r w:rsidR="0092006B">
        <w:rPr>
          <w:rStyle w:val="Citation"/>
          <w:szCs w:val="19"/>
        </w:rPr>
        <w:t>(1978: 558)</w:t>
      </w:r>
      <w:bookmarkEnd w:id="1590"/>
      <w:r w:rsidR="00BA6215">
        <w:rPr>
          <w:rStyle w:val="Citation"/>
          <w:szCs w:val="19"/>
        </w:rPr>
        <w:fldChar w:fldCharType="end"/>
      </w:r>
      <w:r>
        <w:t xml:space="preserve"> refer</w:t>
      </w:r>
      <w:r w:rsidRPr="0090507A">
        <w:t xml:space="preserve"> to these reduplication types as </w:t>
      </w:r>
      <w:r w:rsidR="00B7093A">
        <w:t>“</w:t>
      </w:r>
      <w:r w:rsidRPr="0090507A">
        <w:t>exact total reduplication</w:t>
      </w:r>
      <w:r w:rsidR="00B7093A">
        <w:t>”</w:t>
      </w:r>
      <w:r w:rsidRPr="0090507A">
        <w:t xml:space="preserve">, </w:t>
      </w:r>
      <w:r w:rsidR="00B7093A">
        <w:t>“</w:t>
      </w:r>
      <w:r w:rsidRPr="0090507A">
        <w:t>exact partial reduplication</w:t>
      </w:r>
      <w:r w:rsidR="00B7093A">
        <w:t>”</w:t>
      </w:r>
      <w:r w:rsidR="00AF1707" w:rsidRPr="00C109EA">
        <w:t>,</w:t>
      </w:r>
      <w:r w:rsidRPr="0090507A">
        <w:t xml:space="preserve"> and </w:t>
      </w:r>
      <w:r w:rsidR="00B7093A">
        <w:t>“</w:t>
      </w:r>
      <w:r w:rsidRPr="0090507A">
        <w:t>inexact partial reduplication</w:t>
      </w:r>
      <w:r w:rsidR="00B7093A">
        <w:t>”</w:t>
      </w:r>
      <w:r w:rsidRPr="0090507A">
        <w:t>, respectively.</w:t>
      </w:r>
      <w:r>
        <w:t xml:space="preserve"> </w:t>
      </w:r>
      <w:r w:rsidRPr="0090507A">
        <w:t xml:space="preserve">In terms of lexeme interpretation, a variety of meanings can be attributed to the reduplicated </w:t>
      </w:r>
      <w:r>
        <w:t>lexemes</w:t>
      </w:r>
      <w:r w:rsidRPr="0090507A">
        <w:t>, such as plurality</w:t>
      </w:r>
      <w:r>
        <w:t xml:space="preserve"> and diversity</w:t>
      </w:r>
      <w:r w:rsidRPr="0090507A">
        <w:t xml:space="preserve">, intensity, </w:t>
      </w:r>
      <w:r>
        <w:t xml:space="preserve">or </w:t>
      </w:r>
      <w:r w:rsidRPr="0090507A">
        <w:t>continuation</w:t>
      </w:r>
      <w:r>
        <w:t xml:space="preserve"> and repetition.</w:t>
      </w:r>
    </w:p>
    <w:p w14:paraId="35079F2A" w14:textId="77777777" w:rsidR="00E15E36" w:rsidRDefault="00E15E36" w:rsidP="009964BE">
      <w:pPr>
        <w:pStyle w:val="Body0515after"/>
      </w:pPr>
      <w:r>
        <w:t>Reduplication in terms of lexeme formation is described in §</w:t>
      </w:r>
      <w:r>
        <w:fldChar w:fldCharType="begin"/>
      </w:r>
      <w:r>
        <w:instrText xml:space="preserve"> REF _Ref360096569 \w \h </w:instrText>
      </w:r>
      <w:r>
        <w:fldChar w:fldCharType="separate"/>
      </w:r>
      <w:r w:rsidR="00154D81">
        <w:rPr>
          <w:cs/>
        </w:rPr>
        <w:t>‎</w:t>
      </w:r>
      <w:r w:rsidR="00154D81">
        <w:t>4.1</w:t>
      </w:r>
      <w:r>
        <w:fldChar w:fldCharType="end"/>
      </w:r>
      <w:r>
        <w:t xml:space="preserve"> while lexeme interpretation is </w:t>
      </w:r>
      <w:r w:rsidRPr="0090507A">
        <w:t>discussed in</w:t>
      </w:r>
      <w:r>
        <w:t xml:space="preserve"> §</w:t>
      </w:r>
      <w:r>
        <w:fldChar w:fldCharType="begin"/>
      </w:r>
      <w:r>
        <w:instrText xml:space="preserve"> REF _Ref360096571 \w \h </w:instrText>
      </w:r>
      <w:r>
        <w:fldChar w:fldCharType="separate"/>
      </w:r>
      <w:r w:rsidR="00154D81">
        <w:rPr>
          <w:cs/>
        </w:rPr>
        <w:t>‎</w:t>
      </w:r>
      <w:r w:rsidR="00154D81">
        <w:t>4.2</w:t>
      </w:r>
      <w:r>
        <w:fldChar w:fldCharType="end"/>
      </w:r>
      <w:r>
        <w:t>. This discussion is followed by a comparison of reduplication across different eastern Malay varieties in §</w:t>
      </w:r>
      <w:r>
        <w:fldChar w:fldCharType="begin"/>
      </w:r>
      <w:r>
        <w:instrText xml:space="preserve"> REF _Ref360287459 \w \h </w:instrText>
      </w:r>
      <w:r>
        <w:fldChar w:fldCharType="separate"/>
      </w:r>
      <w:r w:rsidR="00154D81">
        <w:rPr>
          <w:cs/>
        </w:rPr>
        <w:t>‎</w:t>
      </w:r>
      <w:r w:rsidR="00154D81">
        <w:t>4.3</w:t>
      </w:r>
      <w:r>
        <w:fldChar w:fldCharType="end"/>
      </w:r>
      <w:r>
        <w:t>. The main points of this chapter are summarized in §</w:t>
      </w:r>
      <w:r>
        <w:fldChar w:fldCharType="begin"/>
      </w:r>
      <w:r>
        <w:instrText xml:space="preserve"> REF _Ref363111369 \w \h </w:instrText>
      </w:r>
      <w:r>
        <w:fldChar w:fldCharType="separate"/>
      </w:r>
      <w:r w:rsidR="00154D81">
        <w:rPr>
          <w:cs/>
        </w:rPr>
        <w:t>‎</w:t>
      </w:r>
      <w:r w:rsidR="00154D81">
        <w:t>4.4</w:t>
      </w:r>
      <w:r>
        <w:fldChar w:fldCharType="end"/>
      </w:r>
      <w:r>
        <w:t>.</w:t>
      </w:r>
    </w:p>
    <w:p w14:paraId="0071E554" w14:textId="77777777" w:rsidR="00E15E36" w:rsidRDefault="00E15E36" w:rsidP="00E15E36">
      <w:pPr>
        <w:pStyle w:val="Heading2"/>
      </w:pPr>
      <w:bookmarkStart w:id="1591" w:name="_Ref360096569"/>
      <w:bookmarkStart w:id="1592" w:name="_Toc365356376"/>
      <w:bookmarkStart w:id="1593" w:name="_Toc367531059"/>
      <w:bookmarkStart w:id="1594" w:name="_Ref372621744"/>
      <w:bookmarkStart w:id="1595" w:name="_Ref372621748"/>
      <w:bookmarkStart w:id="1596" w:name="_Toc440455552"/>
      <w:r>
        <w:t>Lexeme formation</w:t>
      </w:r>
      <w:bookmarkEnd w:id="1591"/>
      <w:bookmarkEnd w:id="1592"/>
      <w:bookmarkEnd w:id="1593"/>
      <w:bookmarkEnd w:id="1594"/>
      <w:bookmarkEnd w:id="1595"/>
      <w:bookmarkEnd w:id="1596"/>
    </w:p>
    <w:p w14:paraId="2C777D8A" w14:textId="3B4169DD" w:rsidR="00E15E36" w:rsidRDefault="00E15E36" w:rsidP="00E15E36">
      <w:pPr>
        <w:pStyle w:val="Body0010after"/>
      </w:pPr>
      <w:r>
        <w:t xml:space="preserve">A phonological approach to reduplication is </w:t>
      </w:r>
      <w:r w:rsidR="00BA6215">
        <w:rPr>
          <w:rStyle w:val="Citation"/>
        </w:rPr>
        <w:fldChar w:fldCharType="begin"/>
      </w:r>
      <w:r w:rsidR="003A5B20">
        <w:rPr>
          <w:rStyle w:val="Citation"/>
        </w:rPr>
        <w:instrText>ADDIN CITAVI.PLACEHOLDER 7816b5c7-d7e8-4459-9f62-29bfd281ab6b PFBsYWNlaG9sZGVyPg0KICA8QWRkSW5WZXJzaW9uPjUuMi4wLjg8L0FkZEluVmVyc2lvbj4NCiAgPElkPjc4MTZiNWM3LWQ3ZTgtNDQ1OS05ZjYyLTI5YmZkMjgxYWI2YjwvSWQ+DQogIDxFbnRyaWVzPg0KICAgIDxFbnRyeT4NCiAgICAgIDxJZD5iMTEwZTQ4Yy0wODIwLTQxMDEtOWE0Zi0wMzIwOTNkNzdkN2M8L0lkPg0KICAgICAgPE5vUGFyPnRydWU8L05vUGFyPg0KICAgICAgPFBlcnNvbk9ubHk+dHJ1ZTwvUGVyc29uT25seT4NCiAgICAgIDxSZWZlcmVuY2VJZD44MDAyYjZkZS1jZWM2LTQ5Y2UtYmQ1ZC0wYjA3ZjU1MTNkODQ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QWxlYzwvRmlyc3ROYW1lPg0KICAgICAgICAgICAgPExhc3ROYW1lPk1hcmFudHo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cmFudHo8L1RleHQ+DQogICAgPC9UZXh0VW5pdD4NCiAgPC9UZXh0VW5pdHM+DQo8L1BsYWNlaG9sZGVyPg==</w:instrText>
      </w:r>
      <w:r w:rsidR="00BA6215">
        <w:rPr>
          <w:rStyle w:val="Citation"/>
        </w:rPr>
        <w:fldChar w:fldCharType="separate"/>
      </w:r>
      <w:bookmarkStart w:id="1597" w:name="_CTVP0017816b5c7d7e844599f6229bfd281ab6b"/>
      <w:r w:rsidR="0092006B">
        <w:rPr>
          <w:rStyle w:val="Citation"/>
        </w:rPr>
        <w:t>Marantz</w:t>
      </w:r>
      <w:bookmarkEnd w:id="1597"/>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9f59f090-4282-4c0a-bf68-b900a33b230d 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sZWM8L0ZpcnN0TmFtZT4NCiAgICAgICAgICAgIDxMYXN0TmFtZT5NYXJhbnR6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I6IDQzNik8L1RleHQ+DQogICAgPC9UZXh0VW5pdD4NCiAgPC9UZXh0VW5pdHM+DQo8L1BsYWNlaG9sZGVyPg==</w:instrText>
      </w:r>
      <w:r w:rsidR="00BA6215">
        <w:rPr>
          <w:rStyle w:val="Citation"/>
        </w:rPr>
        <w:fldChar w:fldCharType="separate"/>
      </w:r>
      <w:bookmarkStart w:id="1598" w:name="_CTVP0019f59f09042824c0abf68b900a33b230d"/>
      <w:r w:rsidR="0092006B">
        <w:rPr>
          <w:rStyle w:val="Citation"/>
        </w:rPr>
        <w:t>(1982: 436)</w:t>
      </w:r>
      <w:bookmarkEnd w:id="1598"/>
      <w:r w:rsidR="00BA6215">
        <w:rPr>
          <w:rStyle w:val="Citation"/>
        </w:rPr>
        <w:fldChar w:fldCharType="end"/>
      </w:r>
      <w:r w:rsidRPr="0006737B">
        <w:t xml:space="preserve"> prosodic template model which views reduplication as </w:t>
      </w:r>
      <w:r w:rsidR="00B7093A">
        <w:t>“</w:t>
      </w:r>
      <w:r w:rsidRPr="0006737B">
        <w:t>normal affixation</w:t>
      </w:r>
      <w:r w:rsidR="00B7093A">
        <w:t>”</w:t>
      </w:r>
      <w:r w:rsidRPr="0006737B">
        <w:t xml:space="preserve"> w</w:t>
      </w:r>
      <w:r w:rsidRPr="005A039A">
        <w:t xml:space="preserve">ith </w:t>
      </w:r>
      <w:r w:rsidR="00B7093A">
        <w:t>“</w:t>
      </w:r>
      <w:r w:rsidRPr="005A039A">
        <w:t>one unique feature</w:t>
      </w:r>
      <w:r w:rsidR="00B7093A">
        <w:t>”</w:t>
      </w:r>
      <w:r w:rsidRPr="005A039A">
        <w:t xml:space="preserve">, namely </w:t>
      </w:r>
      <w:r w:rsidR="00B7093A">
        <w:t>“</w:t>
      </w:r>
      <w:r w:rsidRPr="005A039A">
        <w:t>the resemblance of the added material to the stem being reduplicated</w:t>
      </w:r>
      <w:r w:rsidR="00B7093A">
        <w:t>”</w:t>
      </w:r>
      <w:r w:rsidRPr="005A039A">
        <w:t xml:space="preserve">. More </w:t>
      </w:r>
      <w:r>
        <w:t xml:space="preserve">specifically, </w:t>
      </w:r>
      <w:r w:rsidR="00B7093A">
        <w:t>“</w:t>
      </w:r>
      <w:r>
        <w:t xml:space="preserve">every reduplication process may be characterized by a </w:t>
      </w:r>
      <w:r w:rsidR="00B7093A">
        <w:t>‘</w:t>
      </w:r>
      <w:r>
        <w:t>skeleton</w:t>
      </w:r>
      <w:r w:rsidR="00B7093A">
        <w:t>’</w:t>
      </w:r>
      <w:r>
        <w:t xml:space="preserve"> of some sort</w:t>
      </w:r>
      <w:r w:rsidR="00B7093A">
        <w:t>”</w:t>
      </w:r>
      <w:r>
        <w:t xml:space="preserve">, either a phonemic melody, </w:t>
      </w:r>
      <w:r w:rsidR="00B7093A">
        <w:t>“</w:t>
      </w:r>
      <w:r>
        <w:t>a C-V skeleton, a syllabic skeleton, or a skeleton of morpheme symbols</w:t>
      </w:r>
      <w:r w:rsidR="00B7093A">
        <w:t>”</w:t>
      </w:r>
      <w:r>
        <w:t xml:space="preserve"> </w:t>
      </w:r>
      <w:r w:rsidR="00BA6215">
        <w:rPr>
          <w:rStyle w:val="Citation"/>
        </w:rPr>
        <w:fldChar w:fldCharType="begin"/>
      </w:r>
      <w:r w:rsidR="003A5B20">
        <w:rPr>
          <w:rStyle w:val="Citation"/>
        </w:rPr>
        <w:instrText>ADDIN CITAVI.PLACEHOLDER 7ecb4d92-1dbc-4c1e-91be-5c12d4d6b7e6 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sZWM8L0ZpcnN0TmFtZT4NCiAgICAgICAgICAgIDxMYXN0TmFtZT5NYXJhbnR6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I6IDQzOSk8L1RleHQ+DQogICAgPC9UZXh0VW5pdD4NCiAgPC9UZXh0VW5pdHM+DQo8L1BsYWNlaG9sZGVyPg==</w:instrText>
      </w:r>
      <w:r w:rsidR="00BA6215">
        <w:rPr>
          <w:rStyle w:val="Citation"/>
        </w:rPr>
        <w:fldChar w:fldCharType="separate"/>
      </w:r>
      <w:bookmarkStart w:id="1599" w:name="_CTVP0017ecb4d921dbc4c1e91be5c12d4d6b7e6"/>
      <w:r w:rsidR="0092006B">
        <w:rPr>
          <w:rStyle w:val="Citation"/>
        </w:rPr>
        <w:t>(1982: 439)</w:t>
      </w:r>
      <w:bookmarkEnd w:id="1599"/>
      <w:r w:rsidR="00BA6215">
        <w:rPr>
          <w:rStyle w:val="Citation"/>
        </w:rPr>
        <w:fldChar w:fldCharType="end"/>
      </w:r>
      <w:r>
        <w:t xml:space="preserve">. The four-tiered representation in </w:t>
      </w:r>
      <w:r>
        <w:fldChar w:fldCharType="begin"/>
      </w:r>
      <w:r>
        <w:instrText xml:space="preserve"> REF _Ref346352741 \h </w:instrText>
      </w:r>
      <w:r>
        <w:fldChar w:fldCharType="separate"/>
      </w:r>
      <w:r w:rsidR="00154D81" w:rsidRPr="00986CA5">
        <w:t>(</w:t>
      </w:r>
      <w:r w:rsidR="00154D81">
        <w:rPr>
          <w:noProof/>
        </w:rPr>
        <w:t>1</w:t>
      </w:r>
      <w:r w:rsidR="00154D81" w:rsidRPr="0090507A">
        <w:t>)</w:t>
      </w:r>
      <w:r>
        <w:fldChar w:fldCharType="end"/>
      </w:r>
      <w:r>
        <w:t xml:space="preserve">, taken from </w:t>
      </w:r>
      <w:r w:rsidR="00BA6215">
        <w:rPr>
          <w:rStyle w:val="Citation"/>
        </w:rPr>
        <w:fldChar w:fldCharType="begin"/>
      </w:r>
      <w:r w:rsidR="003A5B20">
        <w:rPr>
          <w:rStyle w:val="Citation"/>
        </w:rPr>
        <w:instrText>ADDIN CITAVI.PLACEHOLDER 03e93396-6d5f-42c6-a93b-0b53fdfe73c5 PFBsYWNlaG9sZGVyPg0KICA8QWRkSW5WZXJzaW9uPjUuMi4wLjg8L0FkZEluVmVyc2lvbj4NCiAgPElkPjAzZTkzMzk2LTZkNWYtNDJjNi1hOTNiLTBiNTNmZGZlNzNjNTwvSWQ+DQogIDxFbnRyaWVzPg0KICAgIDxFbnRyeT4NCiAgICAgIDxJZD4yNGZiMWU0Ny03ZDBiLTQyN2MtOWJmOS02YmQ4YmQwMDk5ODI8L0lkPg0KICAgICAgPE5vUGFyPnRydWU8L05vUGFyPg0KICAgICAgPFBlcnNvbk9ubHk+dHJ1ZTwvUGVyc29uT25seT4NCiAgICAgIDxSZWZlcmVuY2VJZD44MDAyYjZkZS1jZWM2LTQ5Y2UtYmQ1ZC0wYjA3ZjU1MTNkODQ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QWxlYzwvRmlyc3ROYW1lPg0KICAgICAgICAgICAgPExhc3ROYW1lPk1hcmFudHo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cmFudHo8L1RleHQ+DQogICAgPC9UZXh0VW5pdD4NCiAgPC9UZXh0VW5pdHM+DQo8L1BsYWNlaG9sZGVyPg==</w:instrText>
      </w:r>
      <w:r w:rsidR="00BA6215">
        <w:rPr>
          <w:rStyle w:val="Citation"/>
        </w:rPr>
        <w:fldChar w:fldCharType="separate"/>
      </w:r>
      <w:bookmarkStart w:id="1600" w:name="_CTVP00103e933966d5f42c6a93b0b53fdfe73c5"/>
      <w:r w:rsidR="0092006B">
        <w:rPr>
          <w:rStyle w:val="Citation"/>
        </w:rPr>
        <w:t>Marantz</w:t>
      </w:r>
      <w:bookmarkEnd w:id="1600"/>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cf7606a4-a212-4d9d-b59f-53eaa1913053 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sZWM8L0ZpcnN0TmFtZT4NCiAgICAgICAgICAgIDxMYXN0TmFtZT5NYXJhbnR6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I6IDQzNyk8L1RleHQ+DQogICAgPC9UZXh0VW5pdD4NCiAgPC9UZXh0VW5pdHM+DQo8L1BsYWNlaG9sZGVyPg==</w:instrText>
      </w:r>
      <w:r w:rsidR="00BA6215">
        <w:rPr>
          <w:rStyle w:val="Citation"/>
        </w:rPr>
        <w:fldChar w:fldCharType="separate"/>
      </w:r>
      <w:bookmarkStart w:id="1601" w:name="_CTVP001cf7606a4a2124d9db59f53eaa1913053"/>
      <w:r w:rsidR="0092006B">
        <w:rPr>
          <w:rStyle w:val="Citation"/>
        </w:rPr>
        <w:t>(1982: 437)</w:t>
      </w:r>
      <w:bookmarkEnd w:id="1601"/>
      <w:r w:rsidR="00BA6215">
        <w:rPr>
          <w:rStyle w:val="Citation"/>
        </w:rPr>
        <w:fldChar w:fldCharType="end"/>
      </w:r>
      <w:r>
        <w:t>, illustrates how the segments of the four skeleta are linked to each other.</w:t>
      </w:r>
    </w:p>
    <w:tbl>
      <w:tblPr>
        <w:tblW w:w="5482" w:type="dxa"/>
        <w:tblCellMar>
          <w:left w:w="42" w:type="dxa"/>
          <w:right w:w="42" w:type="dxa"/>
        </w:tblCellMar>
        <w:tblLook w:val="01E0" w:firstRow="1" w:lastRow="1" w:firstColumn="1" w:lastColumn="1" w:noHBand="0" w:noVBand="0"/>
      </w:tblPr>
      <w:tblGrid>
        <w:gridCol w:w="709"/>
        <w:gridCol w:w="1701"/>
        <w:gridCol w:w="384"/>
        <w:gridCol w:w="384"/>
        <w:gridCol w:w="384"/>
        <w:gridCol w:w="384"/>
        <w:gridCol w:w="384"/>
        <w:gridCol w:w="384"/>
        <w:gridCol w:w="384"/>
        <w:gridCol w:w="384"/>
      </w:tblGrid>
      <w:tr w:rsidR="00AC23C4" w14:paraId="37A30E9E" w14:textId="77777777" w:rsidTr="00AC23C4">
        <w:tc>
          <w:tcPr>
            <w:tcW w:w="709" w:type="dxa"/>
            <w:shd w:val="clear" w:color="auto" w:fill="auto"/>
          </w:tcPr>
          <w:p w14:paraId="7F17EF8C" w14:textId="77777777" w:rsidR="00E15E36" w:rsidRPr="00626ADA" w:rsidRDefault="00E15E36" w:rsidP="00E15E36">
            <w:pPr>
              <w:pStyle w:val="O0Nwnext"/>
            </w:pPr>
            <w:bookmarkStart w:id="1602" w:name="_Ref368559165"/>
            <w:bookmarkStart w:id="1603" w:name="_Ref346352741"/>
            <w:r w:rsidRPr="00986CA5">
              <w:t>(</w:t>
            </w:r>
            <w:fldSimple w:instr=" SEQ ( \* ARABIC \s 1 ">
              <w:r w:rsidR="00154D81">
                <w:rPr>
                  <w:noProof/>
                </w:rPr>
                <w:t>1</w:t>
              </w:r>
            </w:fldSimple>
            <w:bookmarkEnd w:id="1602"/>
            <w:r w:rsidRPr="0090507A">
              <w:t>)</w:t>
            </w:r>
            <w:bookmarkEnd w:id="1603"/>
          </w:p>
        </w:tc>
        <w:tc>
          <w:tcPr>
            <w:tcW w:w="1701" w:type="dxa"/>
            <w:shd w:val="clear" w:color="auto" w:fill="auto"/>
          </w:tcPr>
          <w:p w14:paraId="544DC016" w14:textId="77777777" w:rsidR="00E15E36" w:rsidRPr="00626ADA" w:rsidRDefault="00E15E36" w:rsidP="00E15E36">
            <w:pPr>
              <w:pStyle w:val="O0Nwnext"/>
            </w:pPr>
            <w:r>
              <w:t>phonemic melody</w:t>
            </w:r>
          </w:p>
        </w:tc>
        <w:tc>
          <w:tcPr>
            <w:tcW w:w="384" w:type="dxa"/>
            <w:shd w:val="clear" w:color="auto" w:fill="auto"/>
          </w:tcPr>
          <w:p w14:paraId="45CEF5B7" w14:textId="77777777" w:rsidR="00E15E36" w:rsidRDefault="00E15E36" w:rsidP="00AC23C4">
            <w:pPr>
              <w:pStyle w:val="O0Nwnext"/>
              <w:jc w:val="center"/>
            </w:pPr>
            <w:r>
              <w:t>p1</w:t>
            </w:r>
          </w:p>
        </w:tc>
        <w:tc>
          <w:tcPr>
            <w:tcW w:w="384" w:type="dxa"/>
            <w:shd w:val="clear" w:color="auto" w:fill="auto"/>
          </w:tcPr>
          <w:p w14:paraId="2FB552A3" w14:textId="77777777" w:rsidR="00E15E36" w:rsidRDefault="00E15E36" w:rsidP="00AC23C4">
            <w:pPr>
              <w:pStyle w:val="O0Nwnext"/>
              <w:jc w:val="center"/>
            </w:pPr>
            <w:r>
              <w:t>p2</w:t>
            </w:r>
          </w:p>
        </w:tc>
        <w:tc>
          <w:tcPr>
            <w:tcW w:w="384" w:type="dxa"/>
            <w:shd w:val="clear" w:color="auto" w:fill="auto"/>
          </w:tcPr>
          <w:p w14:paraId="5A2FF2EE" w14:textId="77777777" w:rsidR="00E15E36" w:rsidRDefault="00E15E36" w:rsidP="00AC23C4">
            <w:pPr>
              <w:pStyle w:val="O0Nwnext"/>
              <w:jc w:val="center"/>
            </w:pPr>
            <w:r>
              <w:t>p3</w:t>
            </w:r>
          </w:p>
        </w:tc>
        <w:tc>
          <w:tcPr>
            <w:tcW w:w="384" w:type="dxa"/>
            <w:shd w:val="clear" w:color="auto" w:fill="auto"/>
          </w:tcPr>
          <w:p w14:paraId="7C878BBE" w14:textId="77777777" w:rsidR="00E15E36" w:rsidRDefault="00E15E36" w:rsidP="00AC23C4">
            <w:pPr>
              <w:pStyle w:val="O0Nwnext"/>
              <w:jc w:val="center"/>
            </w:pPr>
            <w:r>
              <w:t>p4</w:t>
            </w:r>
          </w:p>
        </w:tc>
        <w:tc>
          <w:tcPr>
            <w:tcW w:w="384" w:type="dxa"/>
            <w:shd w:val="clear" w:color="auto" w:fill="auto"/>
          </w:tcPr>
          <w:p w14:paraId="7708FED1" w14:textId="77777777" w:rsidR="00E15E36" w:rsidRDefault="00E15E36" w:rsidP="00AC23C4">
            <w:pPr>
              <w:pStyle w:val="O0Nwnext"/>
              <w:jc w:val="center"/>
            </w:pPr>
            <w:r>
              <w:t>p5</w:t>
            </w:r>
          </w:p>
        </w:tc>
        <w:tc>
          <w:tcPr>
            <w:tcW w:w="384" w:type="dxa"/>
            <w:shd w:val="clear" w:color="auto" w:fill="auto"/>
          </w:tcPr>
          <w:p w14:paraId="2F248F70" w14:textId="77777777" w:rsidR="00E15E36" w:rsidRDefault="00E15E36" w:rsidP="00AC23C4">
            <w:pPr>
              <w:pStyle w:val="O0Nwnext"/>
              <w:jc w:val="center"/>
            </w:pPr>
            <w:r>
              <w:t>p6</w:t>
            </w:r>
          </w:p>
        </w:tc>
        <w:tc>
          <w:tcPr>
            <w:tcW w:w="384" w:type="dxa"/>
            <w:shd w:val="clear" w:color="auto" w:fill="auto"/>
          </w:tcPr>
          <w:p w14:paraId="289F8ABD" w14:textId="77777777" w:rsidR="00E15E36" w:rsidRDefault="00E15E36" w:rsidP="00AC23C4">
            <w:pPr>
              <w:pStyle w:val="O0Nwnext"/>
              <w:jc w:val="center"/>
            </w:pPr>
            <w:r>
              <w:t>p7</w:t>
            </w:r>
          </w:p>
        </w:tc>
        <w:tc>
          <w:tcPr>
            <w:tcW w:w="384" w:type="dxa"/>
            <w:shd w:val="clear" w:color="auto" w:fill="auto"/>
          </w:tcPr>
          <w:p w14:paraId="0B9A4057" w14:textId="77777777" w:rsidR="00E15E36" w:rsidRDefault="00E15E36" w:rsidP="00AC23C4">
            <w:pPr>
              <w:pStyle w:val="O0Nwnext"/>
              <w:jc w:val="center"/>
            </w:pPr>
            <w:r>
              <w:t>…</w:t>
            </w:r>
          </w:p>
        </w:tc>
      </w:tr>
      <w:tr w:rsidR="00AC23C4" w14:paraId="2C217AA1" w14:textId="77777777" w:rsidTr="00AC23C4">
        <w:tc>
          <w:tcPr>
            <w:tcW w:w="709" w:type="dxa"/>
            <w:shd w:val="clear" w:color="auto" w:fill="auto"/>
          </w:tcPr>
          <w:p w14:paraId="0574820B" w14:textId="77777777" w:rsidR="00E15E36" w:rsidRDefault="00E15E36" w:rsidP="00E15E36">
            <w:pPr>
              <w:pStyle w:val="O0Nwnext"/>
            </w:pPr>
          </w:p>
        </w:tc>
        <w:tc>
          <w:tcPr>
            <w:tcW w:w="1701" w:type="dxa"/>
            <w:shd w:val="clear" w:color="auto" w:fill="auto"/>
          </w:tcPr>
          <w:p w14:paraId="61AD8DC7" w14:textId="77777777" w:rsidR="00E15E36" w:rsidRDefault="00E15E36" w:rsidP="00E15E36">
            <w:pPr>
              <w:pStyle w:val="O0Nwnext"/>
            </w:pPr>
          </w:p>
        </w:tc>
        <w:tc>
          <w:tcPr>
            <w:tcW w:w="384" w:type="dxa"/>
            <w:shd w:val="clear" w:color="auto" w:fill="auto"/>
          </w:tcPr>
          <w:p w14:paraId="5A24E475" w14:textId="77777777" w:rsidR="00E15E36" w:rsidRPr="00FC7A20" w:rsidRDefault="00E15E36" w:rsidP="00AC23C4">
            <w:pPr>
              <w:pStyle w:val="O0Nwnext"/>
              <w:jc w:val="center"/>
              <w:rPr>
                <w:rStyle w:val="ChItalBold14pt"/>
              </w:rPr>
            </w:pPr>
            <w:r w:rsidRPr="00FC7A20">
              <w:rPr>
                <w:rStyle w:val="ChItalBold14pt"/>
              </w:rPr>
              <w:t>|</w:t>
            </w:r>
          </w:p>
        </w:tc>
        <w:tc>
          <w:tcPr>
            <w:tcW w:w="384" w:type="dxa"/>
            <w:shd w:val="clear" w:color="auto" w:fill="auto"/>
          </w:tcPr>
          <w:p w14:paraId="545D3C30" w14:textId="77777777" w:rsidR="00E15E36" w:rsidRPr="00FC7A20" w:rsidRDefault="00E15E36" w:rsidP="00AC23C4">
            <w:pPr>
              <w:pStyle w:val="O0Nwnext"/>
              <w:jc w:val="center"/>
              <w:rPr>
                <w:rStyle w:val="ChItalBold14pt"/>
              </w:rPr>
            </w:pPr>
            <w:r w:rsidRPr="00FC7A20">
              <w:rPr>
                <w:rStyle w:val="ChItalBold14pt"/>
              </w:rPr>
              <w:t>|</w:t>
            </w:r>
          </w:p>
        </w:tc>
        <w:tc>
          <w:tcPr>
            <w:tcW w:w="384" w:type="dxa"/>
            <w:shd w:val="clear" w:color="auto" w:fill="auto"/>
          </w:tcPr>
          <w:p w14:paraId="17DAD58E" w14:textId="77777777" w:rsidR="00E15E36" w:rsidRPr="00FC7A20" w:rsidRDefault="00E15E36" w:rsidP="00AC23C4">
            <w:pPr>
              <w:pStyle w:val="O0Nwnext"/>
              <w:jc w:val="center"/>
              <w:rPr>
                <w:rStyle w:val="ChItalBold14pt"/>
              </w:rPr>
            </w:pPr>
            <w:r w:rsidRPr="00FC7A20">
              <w:rPr>
                <w:rStyle w:val="ChItalBold14pt"/>
              </w:rPr>
              <w:t>|</w:t>
            </w:r>
          </w:p>
        </w:tc>
        <w:tc>
          <w:tcPr>
            <w:tcW w:w="384" w:type="dxa"/>
            <w:shd w:val="clear" w:color="auto" w:fill="auto"/>
          </w:tcPr>
          <w:p w14:paraId="413F7371" w14:textId="77777777" w:rsidR="00E15E36" w:rsidRPr="00FC7A20" w:rsidRDefault="00E15E36" w:rsidP="00AC23C4">
            <w:pPr>
              <w:pStyle w:val="O0Nwnext"/>
              <w:jc w:val="center"/>
              <w:rPr>
                <w:rStyle w:val="ChItalBold14pt"/>
              </w:rPr>
            </w:pPr>
            <w:r w:rsidRPr="00FC7A20">
              <w:rPr>
                <w:rStyle w:val="ChItalBold14pt"/>
              </w:rPr>
              <w:t>|</w:t>
            </w:r>
          </w:p>
        </w:tc>
        <w:tc>
          <w:tcPr>
            <w:tcW w:w="384" w:type="dxa"/>
            <w:shd w:val="clear" w:color="auto" w:fill="auto"/>
          </w:tcPr>
          <w:p w14:paraId="3A3C7B23" w14:textId="77777777" w:rsidR="00E15E36" w:rsidRPr="00FC7A20" w:rsidRDefault="00E15E36" w:rsidP="00AC23C4">
            <w:pPr>
              <w:pStyle w:val="O0Nwnext"/>
              <w:jc w:val="center"/>
              <w:rPr>
                <w:rStyle w:val="ChItalBold14pt"/>
              </w:rPr>
            </w:pPr>
            <w:r w:rsidRPr="00FC7A20">
              <w:rPr>
                <w:rStyle w:val="ChItalBold14pt"/>
              </w:rPr>
              <w:t>|</w:t>
            </w:r>
          </w:p>
        </w:tc>
        <w:tc>
          <w:tcPr>
            <w:tcW w:w="384" w:type="dxa"/>
            <w:shd w:val="clear" w:color="auto" w:fill="auto"/>
          </w:tcPr>
          <w:p w14:paraId="3D4CB353" w14:textId="77777777" w:rsidR="00E15E36" w:rsidRPr="00FC7A20" w:rsidRDefault="00E15E36" w:rsidP="00AC23C4">
            <w:pPr>
              <w:pStyle w:val="O0Nwnext"/>
              <w:jc w:val="center"/>
              <w:rPr>
                <w:rStyle w:val="ChItalBold14pt"/>
              </w:rPr>
            </w:pPr>
            <w:r w:rsidRPr="00FC7A20">
              <w:rPr>
                <w:rStyle w:val="ChItalBold14pt"/>
              </w:rPr>
              <w:t>|</w:t>
            </w:r>
          </w:p>
        </w:tc>
        <w:tc>
          <w:tcPr>
            <w:tcW w:w="384" w:type="dxa"/>
            <w:shd w:val="clear" w:color="auto" w:fill="auto"/>
          </w:tcPr>
          <w:p w14:paraId="4288472D" w14:textId="77777777" w:rsidR="00E15E36" w:rsidRPr="00FC7A20" w:rsidRDefault="00E15E36" w:rsidP="00AC23C4">
            <w:pPr>
              <w:pStyle w:val="O0Nwnext"/>
              <w:jc w:val="center"/>
              <w:rPr>
                <w:rStyle w:val="ChItalBold14pt"/>
              </w:rPr>
            </w:pPr>
            <w:r w:rsidRPr="00FC7A20">
              <w:rPr>
                <w:rStyle w:val="ChItalBold14pt"/>
              </w:rPr>
              <w:t>|</w:t>
            </w:r>
          </w:p>
        </w:tc>
        <w:tc>
          <w:tcPr>
            <w:tcW w:w="384" w:type="dxa"/>
            <w:shd w:val="clear" w:color="auto" w:fill="auto"/>
          </w:tcPr>
          <w:p w14:paraId="011F62E4" w14:textId="77777777" w:rsidR="00E15E36" w:rsidRPr="00FC7A20" w:rsidRDefault="00E15E36" w:rsidP="00AC23C4">
            <w:pPr>
              <w:pStyle w:val="O0Nwnext"/>
              <w:jc w:val="center"/>
              <w:rPr>
                <w:rStyle w:val="ChItalBold14pt"/>
              </w:rPr>
            </w:pPr>
          </w:p>
        </w:tc>
      </w:tr>
      <w:tr w:rsidR="00AC23C4" w14:paraId="66E9FB19" w14:textId="77777777" w:rsidTr="00AC23C4">
        <w:tc>
          <w:tcPr>
            <w:tcW w:w="709" w:type="dxa"/>
            <w:shd w:val="clear" w:color="auto" w:fill="auto"/>
          </w:tcPr>
          <w:p w14:paraId="1B6A3601" w14:textId="77777777" w:rsidR="00E15E36" w:rsidRDefault="00E15E36" w:rsidP="00E15E36">
            <w:pPr>
              <w:pStyle w:val="O0Nwnext"/>
            </w:pPr>
          </w:p>
        </w:tc>
        <w:tc>
          <w:tcPr>
            <w:tcW w:w="1701" w:type="dxa"/>
            <w:shd w:val="clear" w:color="auto" w:fill="auto"/>
          </w:tcPr>
          <w:p w14:paraId="54A6763A" w14:textId="77777777" w:rsidR="00E15E36" w:rsidRDefault="00E15E36" w:rsidP="00E15E36">
            <w:pPr>
              <w:pStyle w:val="O0Nwnext"/>
            </w:pPr>
            <w:r>
              <w:t>C-V skeleton</w:t>
            </w:r>
          </w:p>
        </w:tc>
        <w:tc>
          <w:tcPr>
            <w:tcW w:w="384" w:type="dxa"/>
            <w:shd w:val="clear" w:color="auto" w:fill="auto"/>
          </w:tcPr>
          <w:p w14:paraId="11127790" w14:textId="77777777" w:rsidR="00E15E36" w:rsidRDefault="00E15E36" w:rsidP="00AC23C4">
            <w:pPr>
              <w:pStyle w:val="O0Nwnext"/>
              <w:jc w:val="center"/>
            </w:pPr>
            <w:r>
              <w:t>C</w:t>
            </w:r>
          </w:p>
        </w:tc>
        <w:tc>
          <w:tcPr>
            <w:tcW w:w="384" w:type="dxa"/>
            <w:shd w:val="clear" w:color="auto" w:fill="auto"/>
          </w:tcPr>
          <w:p w14:paraId="0C817B13" w14:textId="77777777" w:rsidR="00E15E36" w:rsidRPr="00FC7A20" w:rsidRDefault="00E15E36" w:rsidP="00AC23C4">
            <w:pPr>
              <w:pStyle w:val="O0Nwnext"/>
              <w:jc w:val="center"/>
            </w:pPr>
            <w:r w:rsidRPr="00FC7A20">
              <w:t>V</w:t>
            </w:r>
          </w:p>
        </w:tc>
        <w:tc>
          <w:tcPr>
            <w:tcW w:w="384" w:type="dxa"/>
            <w:shd w:val="clear" w:color="auto" w:fill="auto"/>
          </w:tcPr>
          <w:p w14:paraId="5E5B3E60" w14:textId="77777777" w:rsidR="00E15E36" w:rsidRDefault="00E15E36" w:rsidP="00AC23C4">
            <w:pPr>
              <w:pStyle w:val="O0Nwnext"/>
              <w:jc w:val="center"/>
            </w:pPr>
            <w:r>
              <w:t>C</w:t>
            </w:r>
          </w:p>
        </w:tc>
        <w:tc>
          <w:tcPr>
            <w:tcW w:w="384" w:type="dxa"/>
            <w:shd w:val="clear" w:color="auto" w:fill="auto"/>
          </w:tcPr>
          <w:p w14:paraId="6D74C4BC" w14:textId="77777777" w:rsidR="00E15E36" w:rsidRDefault="00E15E36" w:rsidP="00AC23C4">
            <w:pPr>
              <w:pStyle w:val="O0Nwnext"/>
              <w:jc w:val="center"/>
            </w:pPr>
            <w:r>
              <w:t>C</w:t>
            </w:r>
          </w:p>
        </w:tc>
        <w:tc>
          <w:tcPr>
            <w:tcW w:w="384" w:type="dxa"/>
            <w:shd w:val="clear" w:color="auto" w:fill="auto"/>
          </w:tcPr>
          <w:p w14:paraId="33AC54A9" w14:textId="77777777" w:rsidR="00E15E36" w:rsidRDefault="00E15E36" w:rsidP="00AC23C4">
            <w:pPr>
              <w:pStyle w:val="O0Nwnext"/>
              <w:jc w:val="center"/>
            </w:pPr>
            <w:r>
              <w:t>V</w:t>
            </w:r>
          </w:p>
        </w:tc>
        <w:tc>
          <w:tcPr>
            <w:tcW w:w="384" w:type="dxa"/>
            <w:shd w:val="clear" w:color="auto" w:fill="auto"/>
          </w:tcPr>
          <w:p w14:paraId="7538B4AD" w14:textId="77777777" w:rsidR="00E15E36" w:rsidRDefault="00E15E36" w:rsidP="00AC23C4">
            <w:pPr>
              <w:pStyle w:val="O0Nwnext"/>
              <w:jc w:val="center"/>
            </w:pPr>
            <w:r>
              <w:t>C</w:t>
            </w:r>
          </w:p>
        </w:tc>
        <w:tc>
          <w:tcPr>
            <w:tcW w:w="384" w:type="dxa"/>
            <w:shd w:val="clear" w:color="auto" w:fill="auto"/>
          </w:tcPr>
          <w:p w14:paraId="1B785686" w14:textId="77777777" w:rsidR="00E15E36" w:rsidRDefault="00E15E36" w:rsidP="00AC23C4">
            <w:pPr>
              <w:pStyle w:val="O0Nwnext"/>
              <w:jc w:val="center"/>
            </w:pPr>
            <w:r>
              <w:t>V</w:t>
            </w:r>
          </w:p>
        </w:tc>
        <w:tc>
          <w:tcPr>
            <w:tcW w:w="384" w:type="dxa"/>
            <w:shd w:val="clear" w:color="auto" w:fill="auto"/>
          </w:tcPr>
          <w:p w14:paraId="729C07F3" w14:textId="77777777" w:rsidR="00E15E36" w:rsidRDefault="00E15E36" w:rsidP="00AC23C4">
            <w:pPr>
              <w:pStyle w:val="O0Nwnext"/>
              <w:jc w:val="center"/>
            </w:pPr>
          </w:p>
        </w:tc>
      </w:tr>
      <w:tr w:rsidR="00AC23C4" w:rsidRPr="00A6102A" w14:paraId="62236F09" w14:textId="77777777" w:rsidTr="00AC23C4">
        <w:tc>
          <w:tcPr>
            <w:tcW w:w="709" w:type="dxa"/>
            <w:shd w:val="clear" w:color="auto" w:fill="auto"/>
          </w:tcPr>
          <w:p w14:paraId="3952D7CE" w14:textId="77777777" w:rsidR="00E15E36" w:rsidRPr="00A6102A" w:rsidRDefault="00E15E36" w:rsidP="00E15E36">
            <w:pPr>
              <w:pStyle w:val="O0Nwnext"/>
            </w:pPr>
          </w:p>
        </w:tc>
        <w:tc>
          <w:tcPr>
            <w:tcW w:w="1701" w:type="dxa"/>
            <w:shd w:val="clear" w:color="auto" w:fill="auto"/>
          </w:tcPr>
          <w:p w14:paraId="3A2DDEFD" w14:textId="77777777" w:rsidR="00E15E36" w:rsidRPr="00A6102A" w:rsidRDefault="00E15E36" w:rsidP="00E15E36">
            <w:pPr>
              <w:pStyle w:val="O0Nwnext"/>
            </w:pPr>
          </w:p>
        </w:tc>
        <w:tc>
          <w:tcPr>
            <w:tcW w:w="1152" w:type="dxa"/>
            <w:gridSpan w:val="3"/>
            <w:shd w:val="clear" w:color="auto" w:fill="auto"/>
          </w:tcPr>
          <w:p w14:paraId="0CD071FF" w14:textId="77777777" w:rsidR="00E15E36" w:rsidRPr="00A6102A" w:rsidRDefault="00BC2197" w:rsidP="00AC23C4">
            <w:pPr>
              <w:pStyle w:val="O0Nwnext"/>
              <w:jc w:val="center"/>
            </w:pPr>
            <w:r>
              <w:rPr>
                <w:noProof/>
                <w:lang w:eastAsia="en-US"/>
              </w:rPr>
              <w:drawing>
                <wp:inline distT="0" distB="0" distL="0" distR="0" wp14:anchorId="381331B9" wp14:editId="536746DF">
                  <wp:extent cx="428625" cy="161925"/>
                  <wp:effectExtent l="0" t="0" r="9525" b="952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768" w:type="dxa"/>
            <w:gridSpan w:val="2"/>
            <w:shd w:val="clear" w:color="auto" w:fill="auto"/>
          </w:tcPr>
          <w:p w14:paraId="33B1EE32" w14:textId="77777777" w:rsidR="00E15E36" w:rsidRPr="00A6102A" w:rsidRDefault="00BC2197" w:rsidP="00AC23C4">
            <w:pPr>
              <w:pStyle w:val="O0Nwnext"/>
              <w:jc w:val="center"/>
            </w:pPr>
            <w:r>
              <w:rPr>
                <w:noProof/>
                <w:lang w:eastAsia="en-US"/>
              </w:rPr>
              <w:drawing>
                <wp:inline distT="0" distB="0" distL="0" distR="0" wp14:anchorId="3C16A97C" wp14:editId="4C70D708">
                  <wp:extent cx="247650" cy="161925"/>
                  <wp:effectExtent l="0" t="0" r="0" b="9525"/>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768" w:type="dxa"/>
            <w:gridSpan w:val="2"/>
            <w:shd w:val="clear" w:color="auto" w:fill="auto"/>
          </w:tcPr>
          <w:p w14:paraId="4C0BD499" w14:textId="77777777" w:rsidR="00E15E36" w:rsidRPr="00A6102A" w:rsidRDefault="00BC2197" w:rsidP="00AC23C4">
            <w:pPr>
              <w:pStyle w:val="O0Nwnext"/>
              <w:jc w:val="center"/>
            </w:pPr>
            <w:r>
              <w:rPr>
                <w:noProof/>
                <w:lang w:eastAsia="en-US"/>
              </w:rPr>
              <w:drawing>
                <wp:inline distT="0" distB="0" distL="0" distR="0" wp14:anchorId="1FF637B5" wp14:editId="43C3E083">
                  <wp:extent cx="247650" cy="161925"/>
                  <wp:effectExtent l="0" t="0" r="0" b="9525"/>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384" w:type="dxa"/>
            <w:shd w:val="clear" w:color="auto" w:fill="auto"/>
          </w:tcPr>
          <w:p w14:paraId="7CE7C2A7" w14:textId="77777777" w:rsidR="00E15E36" w:rsidRPr="00A6102A" w:rsidRDefault="00E15E36" w:rsidP="00AC23C4">
            <w:pPr>
              <w:pStyle w:val="O0Nwnext"/>
              <w:jc w:val="center"/>
            </w:pPr>
          </w:p>
        </w:tc>
      </w:tr>
      <w:tr w:rsidR="00AC23C4" w14:paraId="34A08D28" w14:textId="77777777" w:rsidTr="00AC23C4">
        <w:tc>
          <w:tcPr>
            <w:tcW w:w="709" w:type="dxa"/>
            <w:shd w:val="clear" w:color="auto" w:fill="auto"/>
          </w:tcPr>
          <w:p w14:paraId="04679B8B" w14:textId="77777777" w:rsidR="00E15E36" w:rsidRDefault="00E15E36" w:rsidP="00E15E36">
            <w:pPr>
              <w:pStyle w:val="O0Nwnext"/>
            </w:pPr>
          </w:p>
        </w:tc>
        <w:tc>
          <w:tcPr>
            <w:tcW w:w="1701" w:type="dxa"/>
            <w:shd w:val="clear" w:color="auto" w:fill="auto"/>
          </w:tcPr>
          <w:p w14:paraId="15C6CCDC" w14:textId="77777777" w:rsidR="00E15E36" w:rsidRDefault="00E15E36" w:rsidP="00E15E36">
            <w:pPr>
              <w:pStyle w:val="O0Nwnext"/>
            </w:pPr>
            <w:r>
              <w:t>syllabic skeleton</w:t>
            </w:r>
          </w:p>
        </w:tc>
        <w:tc>
          <w:tcPr>
            <w:tcW w:w="1152" w:type="dxa"/>
            <w:gridSpan w:val="3"/>
            <w:shd w:val="clear" w:color="auto" w:fill="auto"/>
          </w:tcPr>
          <w:p w14:paraId="06ADD197" w14:textId="77777777" w:rsidR="00E15E36" w:rsidRDefault="00E15E36" w:rsidP="00AC23C4">
            <w:pPr>
              <w:pStyle w:val="O0Nwnext"/>
              <w:jc w:val="center"/>
            </w:pPr>
            <w:r>
              <w:t>σ</w:t>
            </w:r>
          </w:p>
        </w:tc>
        <w:tc>
          <w:tcPr>
            <w:tcW w:w="768" w:type="dxa"/>
            <w:gridSpan w:val="2"/>
            <w:shd w:val="clear" w:color="auto" w:fill="auto"/>
          </w:tcPr>
          <w:p w14:paraId="554E5423" w14:textId="77777777" w:rsidR="00E15E36" w:rsidRDefault="00E15E36" w:rsidP="00AC23C4">
            <w:pPr>
              <w:pStyle w:val="O0Nwnext"/>
              <w:ind w:left="-28"/>
              <w:jc w:val="center"/>
            </w:pPr>
            <w:r>
              <w:t>σ</w:t>
            </w:r>
          </w:p>
        </w:tc>
        <w:tc>
          <w:tcPr>
            <w:tcW w:w="768" w:type="dxa"/>
            <w:gridSpan w:val="2"/>
            <w:shd w:val="clear" w:color="auto" w:fill="auto"/>
          </w:tcPr>
          <w:p w14:paraId="38FEAB17" w14:textId="77777777" w:rsidR="00E15E36" w:rsidRDefault="00E15E36" w:rsidP="00AC23C4">
            <w:pPr>
              <w:pStyle w:val="O0Nwnext"/>
              <w:jc w:val="center"/>
            </w:pPr>
            <w:r>
              <w:t>σ</w:t>
            </w:r>
          </w:p>
        </w:tc>
        <w:tc>
          <w:tcPr>
            <w:tcW w:w="384" w:type="dxa"/>
            <w:shd w:val="clear" w:color="auto" w:fill="auto"/>
          </w:tcPr>
          <w:p w14:paraId="1CF66C2C" w14:textId="77777777" w:rsidR="00E15E36" w:rsidRDefault="00E15E36" w:rsidP="00AC23C4">
            <w:pPr>
              <w:pStyle w:val="O0Nwnext"/>
              <w:jc w:val="center"/>
            </w:pPr>
          </w:p>
        </w:tc>
      </w:tr>
      <w:tr w:rsidR="00E15E36" w:rsidRPr="00A6102A" w14:paraId="0003E237" w14:textId="77777777" w:rsidTr="00AC23C4">
        <w:tc>
          <w:tcPr>
            <w:tcW w:w="709" w:type="dxa"/>
            <w:shd w:val="clear" w:color="auto" w:fill="auto"/>
          </w:tcPr>
          <w:p w14:paraId="0E5401B7" w14:textId="77777777" w:rsidR="00E15E36" w:rsidRPr="00A6102A" w:rsidRDefault="00E15E36" w:rsidP="00E15E36">
            <w:pPr>
              <w:pStyle w:val="O0Nwnext"/>
            </w:pPr>
          </w:p>
        </w:tc>
        <w:tc>
          <w:tcPr>
            <w:tcW w:w="1701" w:type="dxa"/>
            <w:shd w:val="clear" w:color="auto" w:fill="auto"/>
          </w:tcPr>
          <w:p w14:paraId="47D27636" w14:textId="77777777" w:rsidR="00E15E36" w:rsidRPr="00A6102A" w:rsidRDefault="00E15E36" w:rsidP="00E15E36">
            <w:pPr>
              <w:pStyle w:val="O0Nwnext"/>
            </w:pPr>
          </w:p>
        </w:tc>
        <w:tc>
          <w:tcPr>
            <w:tcW w:w="2688" w:type="dxa"/>
            <w:gridSpan w:val="7"/>
            <w:shd w:val="clear" w:color="auto" w:fill="auto"/>
          </w:tcPr>
          <w:p w14:paraId="700DE050" w14:textId="77777777" w:rsidR="00E15E36" w:rsidRPr="00A6102A" w:rsidRDefault="00BC2197" w:rsidP="00AC23C4">
            <w:pPr>
              <w:pStyle w:val="O0Nwnext"/>
              <w:ind w:left="340"/>
              <w:jc w:val="center"/>
            </w:pPr>
            <w:r>
              <w:rPr>
                <w:noProof/>
                <w:lang w:eastAsia="en-US"/>
              </w:rPr>
              <w:drawing>
                <wp:inline distT="0" distB="0" distL="0" distR="0" wp14:anchorId="4C88DF8D" wp14:editId="39F4F585">
                  <wp:extent cx="1038225" cy="161925"/>
                  <wp:effectExtent l="0" t="0" r="9525" b="9525"/>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38225" cy="161925"/>
                          </a:xfrm>
                          <a:prstGeom prst="rect">
                            <a:avLst/>
                          </a:prstGeom>
                          <a:noFill/>
                          <a:ln>
                            <a:noFill/>
                          </a:ln>
                        </pic:spPr>
                      </pic:pic>
                    </a:graphicData>
                  </a:graphic>
                </wp:inline>
              </w:drawing>
            </w:r>
          </w:p>
        </w:tc>
        <w:tc>
          <w:tcPr>
            <w:tcW w:w="384" w:type="dxa"/>
            <w:shd w:val="clear" w:color="auto" w:fill="auto"/>
          </w:tcPr>
          <w:p w14:paraId="5F635013" w14:textId="77777777" w:rsidR="00E15E36" w:rsidRPr="00A6102A" w:rsidRDefault="00E15E36" w:rsidP="00AC23C4">
            <w:pPr>
              <w:pStyle w:val="O0Nwnext"/>
              <w:jc w:val="center"/>
            </w:pPr>
          </w:p>
        </w:tc>
      </w:tr>
      <w:tr w:rsidR="00E15E36" w14:paraId="0083DC71" w14:textId="77777777" w:rsidTr="00AC23C4">
        <w:tc>
          <w:tcPr>
            <w:tcW w:w="709" w:type="dxa"/>
            <w:shd w:val="clear" w:color="auto" w:fill="auto"/>
          </w:tcPr>
          <w:p w14:paraId="300A0E61" w14:textId="77777777" w:rsidR="00E15E36" w:rsidRDefault="00E15E36" w:rsidP="00E15E36">
            <w:pPr>
              <w:pStyle w:val="TableCell0-2"/>
            </w:pPr>
          </w:p>
        </w:tc>
        <w:tc>
          <w:tcPr>
            <w:tcW w:w="1701" w:type="dxa"/>
            <w:shd w:val="clear" w:color="auto" w:fill="auto"/>
          </w:tcPr>
          <w:p w14:paraId="0CD67423" w14:textId="77777777" w:rsidR="00E15E36" w:rsidRDefault="00E15E36" w:rsidP="00E15E36">
            <w:pPr>
              <w:pStyle w:val="TableCell0-2"/>
            </w:pPr>
            <w:r>
              <w:t>morpheme symbol</w:t>
            </w:r>
          </w:p>
        </w:tc>
        <w:tc>
          <w:tcPr>
            <w:tcW w:w="2688" w:type="dxa"/>
            <w:gridSpan w:val="7"/>
            <w:shd w:val="clear" w:color="auto" w:fill="auto"/>
          </w:tcPr>
          <w:p w14:paraId="1A321C4D" w14:textId="77777777" w:rsidR="00E15E36" w:rsidRDefault="00E15E36" w:rsidP="00AC23C4">
            <w:pPr>
              <w:pStyle w:val="TableCell0-2"/>
              <w:ind w:left="284"/>
              <w:jc w:val="center"/>
            </w:pPr>
            <w:r w:rsidRPr="006366E3">
              <w:t>μ</w:t>
            </w:r>
          </w:p>
        </w:tc>
        <w:tc>
          <w:tcPr>
            <w:tcW w:w="384" w:type="dxa"/>
            <w:shd w:val="clear" w:color="auto" w:fill="auto"/>
          </w:tcPr>
          <w:p w14:paraId="0F746CF0" w14:textId="77777777" w:rsidR="00E15E36" w:rsidRDefault="00E15E36" w:rsidP="00E15E36">
            <w:pPr>
              <w:pStyle w:val="TableCell0-2"/>
            </w:pPr>
          </w:p>
        </w:tc>
      </w:tr>
      <w:tr w:rsidR="00E15E36" w14:paraId="2B1B2A07" w14:textId="77777777" w:rsidTr="00AC23C4">
        <w:tc>
          <w:tcPr>
            <w:tcW w:w="709" w:type="dxa"/>
            <w:shd w:val="clear" w:color="auto" w:fill="auto"/>
          </w:tcPr>
          <w:p w14:paraId="5DAC7B15" w14:textId="77777777" w:rsidR="00E15E36" w:rsidRDefault="00E15E36" w:rsidP="00E15E36">
            <w:pPr>
              <w:pStyle w:val="TableCell0-2"/>
            </w:pPr>
          </w:p>
        </w:tc>
        <w:tc>
          <w:tcPr>
            <w:tcW w:w="1701" w:type="dxa"/>
            <w:shd w:val="clear" w:color="auto" w:fill="auto"/>
          </w:tcPr>
          <w:p w14:paraId="3CFAB447" w14:textId="77777777" w:rsidR="00E15E36" w:rsidRDefault="00E15E36" w:rsidP="00E15E36">
            <w:pPr>
              <w:pStyle w:val="TableCell0-2"/>
            </w:pPr>
            <w:r>
              <w:t>p1 = phoneme</w:t>
            </w:r>
          </w:p>
        </w:tc>
        <w:tc>
          <w:tcPr>
            <w:tcW w:w="2688" w:type="dxa"/>
            <w:gridSpan w:val="7"/>
            <w:shd w:val="clear" w:color="auto" w:fill="auto"/>
          </w:tcPr>
          <w:p w14:paraId="78E2D4BE" w14:textId="77777777" w:rsidR="00E15E36" w:rsidRPr="006366E3" w:rsidRDefault="00E15E36" w:rsidP="00E15E36">
            <w:pPr>
              <w:pStyle w:val="TableCell0-2"/>
            </w:pPr>
          </w:p>
        </w:tc>
        <w:tc>
          <w:tcPr>
            <w:tcW w:w="384" w:type="dxa"/>
            <w:shd w:val="clear" w:color="auto" w:fill="auto"/>
          </w:tcPr>
          <w:p w14:paraId="31086BC5" w14:textId="77777777" w:rsidR="00E15E36" w:rsidRDefault="00E15E36" w:rsidP="00E15E36">
            <w:pPr>
              <w:pStyle w:val="TableCell0-2"/>
            </w:pPr>
          </w:p>
        </w:tc>
      </w:tr>
      <w:tr w:rsidR="00E15E36" w14:paraId="2D7204BC" w14:textId="77777777" w:rsidTr="00AC23C4">
        <w:tc>
          <w:tcPr>
            <w:tcW w:w="709" w:type="dxa"/>
            <w:shd w:val="clear" w:color="auto" w:fill="auto"/>
          </w:tcPr>
          <w:p w14:paraId="4C2810A1" w14:textId="77777777" w:rsidR="00E15E36" w:rsidRDefault="00E15E36" w:rsidP="00E15E36"/>
        </w:tc>
        <w:tc>
          <w:tcPr>
            <w:tcW w:w="1701" w:type="dxa"/>
            <w:shd w:val="clear" w:color="auto" w:fill="auto"/>
          </w:tcPr>
          <w:p w14:paraId="3812D245" w14:textId="77777777" w:rsidR="00E15E36" w:rsidRDefault="00E15E36" w:rsidP="00E15E36">
            <w:r>
              <w:t>σ = syllable</w:t>
            </w:r>
          </w:p>
        </w:tc>
        <w:tc>
          <w:tcPr>
            <w:tcW w:w="2688" w:type="dxa"/>
            <w:gridSpan w:val="7"/>
            <w:shd w:val="clear" w:color="auto" w:fill="auto"/>
          </w:tcPr>
          <w:p w14:paraId="45197C7B" w14:textId="77777777" w:rsidR="00E15E36" w:rsidRPr="006366E3" w:rsidRDefault="00E15E36" w:rsidP="00E15E36"/>
        </w:tc>
        <w:tc>
          <w:tcPr>
            <w:tcW w:w="384" w:type="dxa"/>
            <w:shd w:val="clear" w:color="auto" w:fill="auto"/>
          </w:tcPr>
          <w:p w14:paraId="7DC9453C" w14:textId="77777777" w:rsidR="00E15E36" w:rsidRDefault="00E15E36" w:rsidP="00E15E36"/>
        </w:tc>
      </w:tr>
    </w:tbl>
    <w:p w14:paraId="0A2C768B" w14:textId="734D3F20" w:rsidR="00E15E36" w:rsidRDefault="00E15E36" w:rsidP="00E15E36">
      <w:pPr>
        <w:pStyle w:val="Body0000after05before"/>
      </w:pPr>
      <w:r>
        <w:t xml:space="preserve">During reduplication, an affixed skeleton receives its phonemic content by </w:t>
      </w:r>
      <w:r w:rsidR="00B7093A">
        <w:t>“</w:t>
      </w:r>
      <w:r w:rsidRPr="0085292F">
        <w:t>the copying of the stem</w:t>
      </w:r>
      <w:r w:rsidR="00B7093A">
        <w:t>’</w:t>
      </w:r>
      <w:r w:rsidRPr="0085292F">
        <w:t>s phonemic melody on the same tier as the melody and on the same side of the stem melody</w:t>
      </w:r>
      <w:r>
        <w:t xml:space="preserve"> to which the affix is attached </w:t>
      </w:r>
      <w:r w:rsidR="0034270B">
        <w:t>[</w:t>
      </w:r>
      <w:r>
        <w:t>…</w:t>
      </w:r>
      <w:r w:rsidR="0034270B">
        <w:t>]</w:t>
      </w:r>
      <w:r>
        <w:t xml:space="preserve"> </w:t>
      </w:r>
      <w:r w:rsidRPr="0085292F">
        <w:t>along with some specific constraints on the autosegmental association of the phonemes of the copied melody with the Cs and Vs of reduplicating morphemes</w:t>
      </w:r>
      <w:r w:rsidR="00B7093A">
        <w:t>”</w:t>
      </w:r>
      <w:r>
        <w:t xml:space="preserve"> </w:t>
      </w:r>
      <w:r w:rsidR="00BA6215">
        <w:rPr>
          <w:rStyle w:val="Citation"/>
        </w:rPr>
        <w:fldChar w:fldCharType="begin"/>
      </w:r>
      <w:r w:rsidR="003A5B20">
        <w:rPr>
          <w:rStyle w:val="Citation"/>
        </w:rPr>
        <w:instrText>ADDIN CITAVI.PLACEHOLDER e0f3d327-a795-4b20-a356-e1359efe152d 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YW50eiAxOTgyOiA0NDUpPC9UZXh0Pg0KICAgIDwvVGV4dFVuaXQ+DQogIDwvVGV4dFVuaXRzPg0KPC9QbGFjZWhvbGRlcj4=</w:instrText>
      </w:r>
      <w:r w:rsidR="00BA6215">
        <w:rPr>
          <w:rStyle w:val="Citation"/>
        </w:rPr>
        <w:fldChar w:fldCharType="separate"/>
      </w:r>
      <w:bookmarkStart w:id="1604" w:name="_CTVP001e0f3d327a7954b20a356e1359efe152d"/>
      <w:r w:rsidR="0092006B">
        <w:rPr>
          <w:rStyle w:val="Citation"/>
        </w:rPr>
        <w:t>(Marantz 1982: 445)</w:t>
      </w:r>
      <w:bookmarkEnd w:id="1604"/>
      <w:r w:rsidR="00BA6215">
        <w:rPr>
          <w:rStyle w:val="Citation"/>
        </w:rPr>
        <w:fldChar w:fldCharType="end"/>
      </w:r>
      <w:r>
        <w:t>.</w:t>
      </w:r>
    </w:p>
    <w:p w14:paraId="66CC6898" w14:textId="77777777" w:rsidR="006B1397" w:rsidRDefault="00E15E36" w:rsidP="006B1397">
      <w:pPr>
        <w:pStyle w:val="Body0500after"/>
      </w:pPr>
      <w:r>
        <w:lastRenderedPageBreak/>
        <w:t>Full and partial reduplication use two different types of skeleta. In full reduplication, the affix is a morphemic skeleton or, more specifically, the morphological word. In partial reduplication, the added material is a syllabic skeleton</w:t>
      </w:r>
      <w:r w:rsidR="00A775EB">
        <w:t xml:space="preserve">. In Papuan Malay, this syllabic skeleton is a closed, heavy syllable which gets </w:t>
      </w:r>
      <w:r w:rsidR="0037046A">
        <w:t>prefixed to the base</w:t>
      </w:r>
      <w:r>
        <w:t xml:space="preserve">. </w:t>
      </w:r>
      <w:r w:rsidR="0037046A">
        <w:t>This shows</w:t>
      </w:r>
      <w:r w:rsidR="00F26956">
        <w:t>,</w:t>
      </w:r>
      <w:r w:rsidR="0037046A">
        <w:t xml:space="preserve"> that in Papuan Malay </w:t>
      </w:r>
      <w:r w:rsidR="00A775EB">
        <w:t xml:space="preserve">reduplication in general </w:t>
      </w:r>
      <w:r w:rsidR="0037046A">
        <w:t>is prefixal rather suffixal.</w:t>
      </w:r>
    </w:p>
    <w:p w14:paraId="4AD56E9A" w14:textId="49D55699" w:rsidR="006B1397" w:rsidRDefault="006B1397" w:rsidP="009964BE">
      <w:pPr>
        <w:pStyle w:val="Body0515after"/>
      </w:pPr>
      <w:r>
        <w:t>Both types of lexeme formation are described in §</w:t>
      </w:r>
      <w:r>
        <w:fldChar w:fldCharType="begin"/>
      </w:r>
      <w:r>
        <w:instrText xml:space="preserve"> REF _Ref339284930 \w \h </w:instrText>
      </w:r>
      <w:r>
        <w:fldChar w:fldCharType="separate"/>
      </w:r>
      <w:r w:rsidR="00154D81">
        <w:rPr>
          <w:cs/>
        </w:rPr>
        <w:t>‎</w:t>
      </w:r>
      <w:r w:rsidR="00154D81">
        <w:t>4.1.1.1</w:t>
      </w:r>
      <w:r>
        <w:fldChar w:fldCharType="end"/>
      </w:r>
      <w:r>
        <w:t xml:space="preserve"> and §</w:t>
      </w:r>
      <w:r>
        <w:fldChar w:fldCharType="begin"/>
      </w:r>
      <w:r>
        <w:instrText xml:space="preserve"> REF _Ref339284928 \w \h </w:instrText>
      </w:r>
      <w:r>
        <w:fldChar w:fldCharType="separate"/>
      </w:r>
      <w:r w:rsidR="00154D81">
        <w:rPr>
          <w:cs/>
        </w:rPr>
        <w:t>‎</w:t>
      </w:r>
      <w:r w:rsidR="00154D81">
        <w:t>4.1.1.2</w:t>
      </w:r>
      <w:r>
        <w:fldChar w:fldCharType="end"/>
      </w:r>
      <w:r>
        <w:t xml:space="preserve">, respectively. Imitative </w:t>
      </w:r>
      <w:r w:rsidRPr="0090507A">
        <w:t>reduplication</w:t>
      </w:r>
      <w:r>
        <w:t xml:space="preserve"> is discussed in §</w:t>
      </w:r>
      <w:r>
        <w:fldChar w:fldCharType="begin"/>
      </w:r>
      <w:r>
        <w:instrText xml:space="preserve"> REF _Ref360287666 \w \h </w:instrText>
      </w:r>
      <w:r>
        <w:fldChar w:fldCharType="separate"/>
      </w:r>
      <w:r w:rsidR="00154D81">
        <w:rPr>
          <w:cs/>
        </w:rPr>
        <w:t>‎</w:t>
      </w:r>
      <w:r w:rsidR="00154D81">
        <w:t>4.1.1.3</w:t>
      </w:r>
      <w:r>
        <w:fldChar w:fldCharType="end"/>
      </w:r>
      <w:r>
        <w:t>.</w:t>
      </w:r>
    </w:p>
    <w:p w14:paraId="7900EC8C" w14:textId="77777777" w:rsidR="00E15E36" w:rsidRPr="00691025" w:rsidRDefault="00E15E36" w:rsidP="00E15E36">
      <w:pPr>
        <w:pStyle w:val="Heading3"/>
      </w:pPr>
      <w:bookmarkStart w:id="1605" w:name="_Toc332968448"/>
      <w:bookmarkStart w:id="1606" w:name="_Ref339286084"/>
      <w:bookmarkStart w:id="1607" w:name="_Toc339537760"/>
      <w:bookmarkStart w:id="1608" w:name="_Toc342590023"/>
      <w:bookmarkStart w:id="1609" w:name="_Toc344990342"/>
      <w:bookmarkStart w:id="1610" w:name="_Toc365356377"/>
      <w:bookmarkStart w:id="1611" w:name="_Toc367531060"/>
      <w:bookmarkStart w:id="1612" w:name="_Ref372621524"/>
      <w:bookmarkStart w:id="1613" w:name="_Ref372621527"/>
      <w:bookmarkStart w:id="1614" w:name="_Ref372621590"/>
      <w:bookmarkStart w:id="1615" w:name="_Ref374440378"/>
      <w:bookmarkStart w:id="1616" w:name="_Toc440455553"/>
      <w:r>
        <w:t>F</w:t>
      </w:r>
      <w:r w:rsidRPr="00691025">
        <w:t>ull reduplication</w:t>
      </w:r>
      <w:bookmarkEnd w:id="1605"/>
      <w:bookmarkEnd w:id="1606"/>
      <w:bookmarkEnd w:id="1607"/>
      <w:bookmarkEnd w:id="1608"/>
      <w:bookmarkEnd w:id="1609"/>
      <w:bookmarkEnd w:id="1610"/>
      <w:bookmarkEnd w:id="1611"/>
      <w:bookmarkEnd w:id="1612"/>
      <w:bookmarkEnd w:id="1613"/>
      <w:bookmarkEnd w:id="1614"/>
      <w:bookmarkEnd w:id="1615"/>
      <w:bookmarkEnd w:id="1616"/>
    </w:p>
    <w:p w14:paraId="337FB890" w14:textId="3B643515" w:rsidR="00E15E36" w:rsidRDefault="00E51C4C" w:rsidP="00E51C4C">
      <w:pPr>
        <w:pStyle w:val="Body0000after"/>
      </w:pPr>
      <w:r>
        <w:t xml:space="preserve">Full reduplication is very common in Papuan Malay. Cross-linguistically in </w:t>
      </w:r>
      <w:r w:rsidR="00E15E36" w:rsidRPr="00691025">
        <w:t>full r</w:t>
      </w:r>
      <w:r w:rsidR="00E15E36">
        <w:t xml:space="preserve">eduplication </w:t>
      </w:r>
      <w:r w:rsidR="00B7093A">
        <w:t>“</w:t>
      </w:r>
      <w:r w:rsidR="00E15E36" w:rsidRPr="0090507A">
        <w:t>the reduplicant matches the base from which it is copied without phoneme changes or additions</w:t>
      </w:r>
      <w:r w:rsidR="00B7093A">
        <w:t>”</w:t>
      </w:r>
      <w:r w:rsidR="00E15E36" w:rsidRPr="0090507A">
        <w:t xml:space="preserve"> </w:t>
      </w:r>
      <w:r w:rsidR="00BA6215">
        <w:rPr>
          <w:rStyle w:val="Citation"/>
          <w:szCs w:val="19"/>
        </w:rPr>
        <w:fldChar w:fldCharType="begin"/>
      </w:r>
      <w:r w:rsidR="003A5B20">
        <w:rPr>
          <w:rStyle w:val="Citation"/>
          <w:szCs w:val="19"/>
        </w:rPr>
        <w:instrText>ADDIN CITAVI.PLACEHOLDER 8f35debf-f363-43b4-9445-f2c035c1c41c PFBsYWNlaG9sZGVyPg0KICA8QWRkSW5WZXJzaW9uPjUuMi4wLjg8L0FkZEluVmVyc2lvbj4NCiAgPElkPjhmMzVkZWJmLWYzNjMtNDNiNC05NDQ1LWYyYzAzNWMxYzQxYzwvSWQ+DQogIDxFbnRyaWVzPg0KICAgIDxFbnRyeT4NCiAgICAgIDxJZD45ZWE3ZjA5YS1hNTZkLTRmMTItOTExNy0wYTYyY2U2NjhmMTE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UzZTc1OTQ5LWRlZjMtNGZhMS04ZjdhLTI1ODNlM2ZjMjA1MD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SdWJpbm8gMjAxMSDigJMgUmVkdXBsaWNhdGlvbjwvU2hvcnRUaXRsZT4NCiAgICAgICAgPFRpdGxlPlJlZHVwbGljYXRpb248L1RpdGxlPg0KICAgICAgPC9SZWZlcmVuY2U+DQogICAgPC9FbnRyeT4NCiAgPC9FbnRyaWVzPg0KICA8VGV4dD4oUnViaW5vIDIwMTE6I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WJpbm8gMjAxMTogMik8L1RleHQ+DQogICAgPC9UZXh0VW5pdD4NCiAgPC9UZXh0VW5pdHM+DQo8L1BsYWNlaG9sZGVyPg==</w:instrText>
      </w:r>
      <w:r w:rsidR="00BA6215">
        <w:rPr>
          <w:rStyle w:val="Citation"/>
          <w:szCs w:val="19"/>
        </w:rPr>
        <w:fldChar w:fldCharType="separate"/>
      </w:r>
      <w:bookmarkStart w:id="1617" w:name="_CTVP0018f35debff36343b49445f2c035c1c41c"/>
      <w:r w:rsidR="0092006B">
        <w:rPr>
          <w:rStyle w:val="Citation"/>
          <w:szCs w:val="19"/>
        </w:rPr>
        <w:t>(Rubino 2011: 2)</w:t>
      </w:r>
      <w:bookmarkEnd w:id="1617"/>
      <w:r w:rsidR="00BA6215">
        <w:rPr>
          <w:rStyle w:val="Citation"/>
          <w:szCs w:val="19"/>
        </w:rPr>
        <w:fldChar w:fldCharType="end"/>
      </w:r>
      <w:r w:rsidR="00E15E36" w:rsidRPr="0090507A">
        <w:t>.</w:t>
      </w:r>
      <w:r w:rsidR="00E15E36">
        <w:t xml:space="preserve"> That is, in terms of </w:t>
      </w:r>
      <w:r w:rsidR="00BA6215">
        <w:rPr>
          <w:rStyle w:val="Citation"/>
        </w:rPr>
        <w:fldChar w:fldCharType="begin"/>
      </w:r>
      <w:r w:rsidR="003A5B20">
        <w:rPr>
          <w:rStyle w:val="Citation"/>
        </w:rPr>
        <w:instrText>ADDIN CITAVI.PLACEHOLDER 7dbb1ef3-802b-44c5-b0e8-f06ebaf68b73 PFBsYWNlaG9sZGVyPg0KICA8QWRkSW5WZXJzaW9uPjUuMi4wLjg8L0FkZEluVmVyc2lvbj4NCiAgPElkPjdkYmIxZWYzLTgwMmItNDRjNS1iMGU4LWYwNmViYWY2OGI3MzwvSWQ+DQogIDxFbnRyaWVzPg0KICAgIDxFbnRyeT4NCiAgICAgIDxJZD4wN2NiNDMxMy05MGU1LTQzMWUtYjFhMC1hOGRhYTU0YTMzZGY8L0lkPg0KICAgICAgPE5vUGFyPnRydWU8L05vUGFyPg0KICAgICAgPFBlcnNvbk9ubHk+dHJ1ZTwvUGVyc29uT25seT4NCiAgICAgIDxSZWZlcmVuY2VJZD44MDAyYjZkZS1jZWM2LTQ5Y2UtYmQ1ZC0wYjA3ZjU1MTNkODQ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QWxlYzwvRmlyc3ROYW1lPg0KICAgICAgICAgICAgPExhc3ROYW1lPk1hcmFudHo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cmFudHo8L1RleHQ+DQogICAgPC9UZXh0VW5pdD4NCiAgPC9UZXh0VW5pdHM+DQo8L1BsYWNlaG9sZGVyPg==</w:instrText>
      </w:r>
      <w:r w:rsidR="00BA6215">
        <w:rPr>
          <w:rStyle w:val="Citation"/>
        </w:rPr>
        <w:fldChar w:fldCharType="separate"/>
      </w:r>
      <w:bookmarkStart w:id="1618" w:name="_CTVP0017dbb1ef3802b44c5b0e8f06ebaf68b73"/>
      <w:r w:rsidR="0092006B">
        <w:rPr>
          <w:rStyle w:val="Citation"/>
        </w:rPr>
        <w:t>Marantz</w:t>
      </w:r>
      <w:bookmarkEnd w:id="1618"/>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6208ba2c-ea7d-4cd4-822c-ff88047bdc28 PFBsYWNlaG9sZGVyPg0KICA8QWRkSW5WZXJzaW9uPjUuMi4wLjg8L0FkZEluVmVyc2lvbj4NCiAgPElkPjYyMDhiYTJjLWVhN2QtNGNkNC04MjJjLWZmODgwNDdiZGMyODwvSWQ+DQogIDxFbnRyaWVzPg0KICAgIDxFbnRyeT4NCiAgICAgIDxJZD42NWRjNzEwMy0zMzUyLTQxNjgtYjc4OS1hODhkZWEzYzExN2Q8L0lkPg0KICAgICAgPFJlZmVyZW5jZUlkPjgwMDJiNmRlLWNlYzYtNDljZS1iZDVkLTBiMDdmNTUxM2Q4N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VjPC9GaXJzdE5hbWU+DQogICAgICAgICAgICA8TGFzdE5hbWU+TWFyYW50e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ik8L1RleHQ+DQogICAgPC9UZXh0VW5pdD4NCiAgPC9UZXh0VW5pdHM+DQo8L1BsYWNlaG9sZGVyPg==</w:instrText>
      </w:r>
      <w:r w:rsidR="00BA6215">
        <w:rPr>
          <w:rStyle w:val="Citation"/>
        </w:rPr>
        <w:fldChar w:fldCharType="separate"/>
      </w:r>
      <w:bookmarkStart w:id="1619" w:name="_CTVP0016208ba2cea7d4cd4822cff88047bdc28"/>
      <w:r w:rsidR="0092006B">
        <w:rPr>
          <w:rStyle w:val="Citation"/>
        </w:rPr>
        <w:t>(1982)</w:t>
      </w:r>
      <w:bookmarkEnd w:id="1619"/>
      <w:r w:rsidR="00BA6215">
        <w:rPr>
          <w:rStyle w:val="Citation"/>
        </w:rPr>
        <w:fldChar w:fldCharType="end"/>
      </w:r>
      <w:r w:rsidR="00513C8C" w:rsidRPr="00513C8C">
        <w:rPr>
          <w:rStyle w:val="Citation"/>
        </w:rPr>
        <w:t xml:space="preserve"> </w:t>
      </w:r>
      <w:r w:rsidR="00E15E36">
        <w:t xml:space="preserve">prosodic template model, full morpheme reduplication involves </w:t>
      </w:r>
      <w:r w:rsidR="00B7093A">
        <w:t>“</w:t>
      </w:r>
      <w:r w:rsidR="00E15E36">
        <w:t xml:space="preserve">the </w:t>
      </w:r>
      <w:r w:rsidR="00E15E36" w:rsidRPr="00C75A2A">
        <w:t>addition of a morphemic skeleton to a stem. The morphemic skeleton, lacking a syllabic skeleton, a C-V skeleton, and a phonemic melody, borrows all three from the stem to which it attaches</w:t>
      </w:r>
      <w:r w:rsidR="00B7093A">
        <w:t>”</w:t>
      </w:r>
      <w:r w:rsidR="00E15E36">
        <w:t xml:space="preserve"> </w:t>
      </w:r>
      <w:r w:rsidR="00BA6215">
        <w:rPr>
          <w:rStyle w:val="Citation"/>
        </w:rPr>
        <w:fldChar w:fldCharType="begin"/>
      </w:r>
      <w:r w:rsidR="003A5B20">
        <w:rPr>
          <w:rStyle w:val="Citation"/>
        </w:rPr>
        <w:instrText>ADDIN CITAVI.PLACEHOLDER ee3b5c9c-949e-4be3-a028-20dd058b063f 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sZWM8L0ZpcnN0TmFtZT4NCiAgICAgICAgICAgIDxMYXN0TmFtZT5NYXJhbnR6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I6IDQ1Nik8L1RleHQ+DQogICAgPC9UZXh0VW5pdD4NCiAgPC9UZXh0VW5pdHM+DQo8L1BsYWNlaG9sZGVyPg==</w:instrText>
      </w:r>
      <w:r w:rsidR="00BA6215">
        <w:rPr>
          <w:rStyle w:val="Citation"/>
        </w:rPr>
        <w:fldChar w:fldCharType="separate"/>
      </w:r>
      <w:bookmarkStart w:id="1620" w:name="_CTVP001ee3b5c9c949e4be3a02820dd058b063f"/>
      <w:r w:rsidR="0092006B">
        <w:rPr>
          <w:rStyle w:val="Citation"/>
        </w:rPr>
        <w:t>(1982: 456)</w:t>
      </w:r>
      <w:bookmarkEnd w:id="1620"/>
      <w:r w:rsidR="00BA6215">
        <w:rPr>
          <w:rStyle w:val="Citation"/>
        </w:rPr>
        <w:fldChar w:fldCharType="end"/>
      </w:r>
      <w:r w:rsidR="00E15E36">
        <w:t>.</w:t>
      </w:r>
    </w:p>
    <w:p w14:paraId="45D82FF9" w14:textId="67408C6F" w:rsidR="00E15E36" w:rsidRDefault="00E15E36" w:rsidP="009964BE">
      <w:pPr>
        <w:pStyle w:val="Body0510after"/>
        <w:rPr>
          <w:lang w:eastAsia="en-US"/>
        </w:rPr>
      </w:pPr>
      <w:r>
        <w:t xml:space="preserve">Full reduplication of morphological words </w:t>
      </w:r>
      <w:r w:rsidR="0034270B">
        <w:t xml:space="preserve">in Papuan Malay </w:t>
      </w:r>
      <w:r>
        <w:t xml:space="preserve">is illustrated with the two examples in </w:t>
      </w:r>
      <w:r>
        <w:fldChar w:fldCharType="begin"/>
      </w:r>
      <w:r>
        <w:instrText xml:space="preserve"> REF _Ref346365355 \h </w:instrText>
      </w:r>
      <w:r>
        <w:fldChar w:fldCharType="separate"/>
      </w:r>
      <w:r w:rsidR="00154D81" w:rsidRPr="00986CA5">
        <w:t>(</w:t>
      </w:r>
      <w:r w:rsidR="00154D81">
        <w:rPr>
          <w:noProof/>
        </w:rPr>
        <w:t>2</w:t>
      </w:r>
      <w:r w:rsidR="00154D81" w:rsidRPr="0090507A">
        <w:t>)</w:t>
      </w:r>
      <w:r>
        <w:fldChar w:fldCharType="end"/>
      </w:r>
      <w:r>
        <w:t xml:space="preserve">: reduplication of the root </w:t>
      </w:r>
      <w:r w:rsidRPr="00A63ED7">
        <w:rPr>
          <w:rStyle w:val="ChItalBold"/>
        </w:rPr>
        <w:t>dorang</w:t>
      </w:r>
      <w:r w:rsidRPr="00025F52">
        <w:t xml:space="preserve"> </w:t>
      </w:r>
      <w:r w:rsidR="00B7093A">
        <w:t>‘</w:t>
      </w:r>
      <w:r w:rsidRPr="0099608C">
        <w:rPr>
          <w:rStyle w:val="ChSmallCaps"/>
        </w:rPr>
        <w:t>3pl</w:t>
      </w:r>
      <w:r w:rsidR="00B7093A">
        <w:t>’</w:t>
      </w:r>
      <w:r>
        <w:t xml:space="preserve">, resulting in </w:t>
      </w:r>
      <w:r w:rsidRPr="00A63ED7">
        <w:rPr>
          <w:rStyle w:val="ChItalBold"/>
        </w:rPr>
        <w:t>dorang~dorang</w:t>
      </w:r>
      <w:r>
        <w:t xml:space="preserve"> </w:t>
      </w:r>
      <w:r w:rsidR="00B7093A">
        <w:t>‘</w:t>
      </w:r>
      <w:r w:rsidRPr="0099608C">
        <w:rPr>
          <w:rStyle w:val="ChSmallCaps"/>
        </w:rPr>
        <w:t>rdp</w:t>
      </w:r>
      <w:r>
        <w:t>~</w:t>
      </w:r>
      <w:r w:rsidRPr="0099608C">
        <w:rPr>
          <w:rStyle w:val="ChSmallCaps"/>
        </w:rPr>
        <w:t>3pl</w:t>
      </w:r>
      <w:r w:rsidR="00B7093A">
        <w:t>’</w:t>
      </w:r>
      <w:r>
        <w:t xml:space="preserve"> in </w:t>
      </w:r>
      <w:r>
        <w:fldChar w:fldCharType="begin"/>
      </w:r>
      <w:r>
        <w:instrText xml:space="preserve"> REF _Ref362083078 \h </w:instrText>
      </w:r>
      <w:r>
        <w:fldChar w:fldCharType="separate"/>
      </w:r>
      <w:r w:rsidR="00154D81" w:rsidRPr="00986CA5">
        <w:t>(</w:t>
      </w:r>
      <w:r w:rsidR="00154D81">
        <w:rPr>
          <w:noProof/>
        </w:rPr>
        <w:t>2</w:t>
      </w:r>
      <w:r>
        <w:fldChar w:fldCharType="end"/>
      </w:r>
      <w:r>
        <w:fldChar w:fldCharType="begin"/>
      </w:r>
      <w:r>
        <w:instrText xml:space="preserve"> REF _Ref362083091 \n \h </w:instrText>
      </w:r>
      <w:r>
        <w:fldChar w:fldCharType="separate"/>
      </w:r>
      <w:r w:rsidR="00154D81">
        <w:rPr>
          <w:cs/>
        </w:rPr>
        <w:t>‎</w:t>
      </w:r>
      <w:r w:rsidR="00154D81">
        <w:t>a</w:t>
      </w:r>
      <w:r>
        <w:fldChar w:fldCharType="end"/>
      </w:r>
      <w:r>
        <w:t xml:space="preserve">), and reduplication of the derived word </w:t>
      </w:r>
      <w:r w:rsidR="00E95E9B" w:rsidRPr="005F7E4C">
        <w:rPr>
          <w:rStyle w:val="ChItalBold"/>
        </w:rPr>
        <w:t>tingkatang</w:t>
      </w:r>
      <w:r>
        <w:t xml:space="preserve"> </w:t>
      </w:r>
      <w:r w:rsidR="00B7093A">
        <w:t>‘</w:t>
      </w:r>
      <w:r>
        <w:t>level</w:t>
      </w:r>
      <w:r w:rsidR="00B7093A">
        <w:t>’</w:t>
      </w:r>
      <w:r>
        <w:t xml:space="preserve"> (</w:t>
      </w:r>
      <w:r w:rsidRPr="00C46B28">
        <w:rPr>
          <w:rStyle w:val="ChItalBold"/>
        </w:rPr>
        <w:t>tingkat</w:t>
      </w:r>
      <w:r w:rsidRPr="00E7066B">
        <w:t>­</w:t>
      </w:r>
      <w:r w:rsidRPr="00C46B28">
        <w:rPr>
          <w:rStyle w:val="ChItalBold"/>
        </w:rPr>
        <w:t>an</w:t>
      </w:r>
      <w:r w:rsidR="00E95E9B">
        <w:rPr>
          <w:rStyle w:val="ChItalBold"/>
        </w:rPr>
        <w:t>g</w:t>
      </w:r>
      <w:r>
        <w:t xml:space="preserve"> </w:t>
      </w:r>
      <w:r w:rsidR="00B7093A">
        <w:t>‘</w:t>
      </w:r>
      <w:r>
        <w:t>floor-</w:t>
      </w:r>
      <w:r w:rsidRPr="0099608C">
        <w:rPr>
          <w:rStyle w:val="ChSmallCaps"/>
        </w:rPr>
        <w:t>pat</w:t>
      </w:r>
      <w:r w:rsidR="00B7093A">
        <w:t>’</w:t>
      </w:r>
      <w:r w:rsidRPr="007829EA">
        <w:t>),</w:t>
      </w:r>
      <w:r>
        <w:t xml:space="preserve"> resulting in </w:t>
      </w:r>
      <w:r w:rsidR="00B7093A">
        <w:t>‘</w:t>
      </w:r>
      <w:r w:rsidRPr="005F7E4C">
        <w:rPr>
          <w:rStyle w:val="ChItalBold"/>
        </w:rPr>
        <w:t>tingkatan</w:t>
      </w:r>
      <w:r w:rsidR="00E95E9B">
        <w:rPr>
          <w:rStyle w:val="ChItalBold"/>
        </w:rPr>
        <w:t>g</w:t>
      </w:r>
      <w:r>
        <w:rPr>
          <w:rStyle w:val="ChItalBold"/>
        </w:rPr>
        <w:t>~</w:t>
      </w:r>
      <w:r w:rsidRPr="005F7E4C">
        <w:rPr>
          <w:rStyle w:val="ChItalBold"/>
        </w:rPr>
        <w:t>tingkatan</w:t>
      </w:r>
      <w:r w:rsidR="00E95E9B">
        <w:rPr>
          <w:rStyle w:val="ChItalBold"/>
        </w:rPr>
        <w:t>g</w:t>
      </w:r>
      <w:r>
        <w:t xml:space="preserve"> </w:t>
      </w:r>
      <w:r w:rsidR="00B7093A">
        <w:t>‘</w:t>
      </w:r>
      <w:r w:rsidRPr="0099608C">
        <w:rPr>
          <w:rStyle w:val="ChSmallCaps"/>
        </w:rPr>
        <w:t>rdp</w:t>
      </w:r>
      <w:r>
        <w:t>~level</w:t>
      </w:r>
      <w:r w:rsidR="00B7093A">
        <w:t>’</w:t>
      </w:r>
      <w:r>
        <w:t xml:space="preserve"> in </w:t>
      </w:r>
      <w:r>
        <w:fldChar w:fldCharType="begin"/>
      </w:r>
      <w:r>
        <w:instrText xml:space="preserve"> REF _Ref362083078 \h </w:instrText>
      </w:r>
      <w:r>
        <w:fldChar w:fldCharType="separate"/>
      </w:r>
      <w:r w:rsidR="00154D81" w:rsidRPr="00986CA5">
        <w:t>(</w:t>
      </w:r>
      <w:r w:rsidR="00154D81">
        <w:rPr>
          <w:noProof/>
        </w:rPr>
        <w:t>2</w:t>
      </w:r>
      <w:r>
        <w:fldChar w:fldCharType="end"/>
      </w:r>
      <w:r>
        <w:fldChar w:fldCharType="begin"/>
      </w:r>
      <w:r>
        <w:instrText xml:space="preserve"> REF _Ref362083094 \n \h </w:instrText>
      </w:r>
      <w:r>
        <w:fldChar w:fldCharType="separate"/>
      </w:r>
      <w:r w:rsidR="00154D81">
        <w:rPr>
          <w:cs/>
        </w:rPr>
        <w:t>‎</w:t>
      </w:r>
      <w:r w:rsidR="00154D81">
        <w:t>b</w:t>
      </w:r>
      <w:r>
        <w:fldChar w:fldCharType="end"/>
      </w:r>
      <w:r>
        <w:t xml:space="preserve">). In each case, the content of the </w:t>
      </w:r>
      <w:r>
        <w:rPr>
          <w:lang w:eastAsia="en-US"/>
        </w:rPr>
        <w:t xml:space="preserve">reduplicative affix is obtained by copying the phonemic melody of the base over the morphemic skeleton of the reduplicating affix. This applies to roots as in </w:t>
      </w:r>
      <w:r>
        <w:fldChar w:fldCharType="begin"/>
      </w:r>
      <w:r>
        <w:instrText xml:space="preserve"> REF _Ref362083078 \h </w:instrText>
      </w:r>
      <w:r>
        <w:fldChar w:fldCharType="separate"/>
      </w:r>
      <w:r w:rsidR="00154D81" w:rsidRPr="00986CA5">
        <w:t>(</w:t>
      </w:r>
      <w:r w:rsidR="00154D81">
        <w:rPr>
          <w:noProof/>
        </w:rPr>
        <w:t>2</w:t>
      </w:r>
      <w:r>
        <w:fldChar w:fldCharType="end"/>
      </w:r>
      <w:r>
        <w:fldChar w:fldCharType="begin"/>
      </w:r>
      <w:r>
        <w:instrText xml:space="preserve"> REF _Ref362083091 \n \h </w:instrText>
      </w:r>
      <w:r>
        <w:fldChar w:fldCharType="separate"/>
      </w:r>
      <w:r w:rsidR="00154D81">
        <w:rPr>
          <w:cs/>
        </w:rPr>
        <w:t>‎</w:t>
      </w:r>
      <w:r w:rsidR="00154D81">
        <w:t>a</w:t>
      </w:r>
      <w:r>
        <w:fldChar w:fldCharType="end"/>
      </w:r>
      <w:r>
        <w:t>)</w:t>
      </w:r>
      <w:r>
        <w:rPr>
          <w:lang w:eastAsia="en-US"/>
        </w:rPr>
        <w:t xml:space="preserve"> as well as to derived words as in </w:t>
      </w:r>
      <w:r>
        <w:fldChar w:fldCharType="begin"/>
      </w:r>
      <w:r>
        <w:instrText xml:space="preserve"> REF _Ref362083078 \h </w:instrText>
      </w:r>
      <w:r>
        <w:fldChar w:fldCharType="separate"/>
      </w:r>
      <w:r w:rsidR="00154D81" w:rsidRPr="00986CA5">
        <w:t>(</w:t>
      </w:r>
      <w:r w:rsidR="00154D81">
        <w:rPr>
          <w:noProof/>
        </w:rPr>
        <w:t>2</w:t>
      </w:r>
      <w:r>
        <w:fldChar w:fldCharType="end"/>
      </w:r>
      <w:r>
        <w:fldChar w:fldCharType="begin"/>
      </w:r>
      <w:r>
        <w:instrText xml:space="preserve"> REF _Ref362083094 \n \h </w:instrText>
      </w:r>
      <w:r>
        <w:fldChar w:fldCharType="separate"/>
      </w:r>
      <w:r w:rsidR="00154D81">
        <w:rPr>
          <w:cs/>
        </w:rPr>
        <w:t>‎</w:t>
      </w:r>
      <w:r w:rsidR="00154D81">
        <w:t>b</w:t>
      </w:r>
      <w:r>
        <w:fldChar w:fldCharType="end"/>
      </w:r>
      <w:r>
        <w:t>)</w:t>
      </w:r>
      <w:r>
        <w:rPr>
          <w:lang w:eastAsia="en-US"/>
        </w:rPr>
        <w:t>.</w:t>
      </w:r>
    </w:p>
    <w:tbl>
      <w:tblPr>
        <w:tblW w:w="6241" w:type="dxa"/>
        <w:tblLayout w:type="fixed"/>
        <w:tblCellMar>
          <w:left w:w="42" w:type="dxa"/>
          <w:right w:w="42" w:type="dxa"/>
        </w:tblCellMar>
        <w:tblLook w:val="01E0" w:firstRow="1" w:lastRow="1" w:firstColumn="1" w:lastColumn="1" w:noHBand="0" w:noVBand="0"/>
      </w:tblPr>
      <w:tblGrid>
        <w:gridCol w:w="706"/>
        <w:gridCol w:w="424"/>
        <w:gridCol w:w="283"/>
        <w:gridCol w:w="283"/>
        <w:gridCol w:w="284"/>
        <w:gridCol w:w="284"/>
        <w:gridCol w:w="284"/>
        <w:gridCol w:w="284"/>
        <w:gridCol w:w="284"/>
        <w:gridCol w:w="284"/>
        <w:gridCol w:w="568"/>
        <w:gridCol w:w="284"/>
        <w:gridCol w:w="284"/>
        <w:gridCol w:w="284"/>
        <w:gridCol w:w="284"/>
        <w:gridCol w:w="284"/>
        <w:gridCol w:w="284"/>
        <w:gridCol w:w="284"/>
        <w:gridCol w:w="285"/>
      </w:tblGrid>
      <w:tr w:rsidR="00E15E36" w14:paraId="00864052" w14:textId="77777777" w:rsidTr="00AC23C4">
        <w:tc>
          <w:tcPr>
            <w:tcW w:w="706" w:type="dxa"/>
            <w:shd w:val="clear" w:color="auto" w:fill="auto"/>
          </w:tcPr>
          <w:p w14:paraId="11B53E20" w14:textId="77777777" w:rsidR="00E15E36" w:rsidRPr="00626ADA" w:rsidRDefault="00E15E36" w:rsidP="00E15E36">
            <w:pPr>
              <w:pStyle w:val="O0Nwnext115pt"/>
            </w:pPr>
            <w:bookmarkStart w:id="1621" w:name="_Ref362083078"/>
            <w:bookmarkStart w:id="1622" w:name="_Ref346365355"/>
            <w:r w:rsidRPr="00986CA5">
              <w:t>(</w:t>
            </w:r>
            <w:fldSimple w:instr=" SEQ ( \* ARABIC \s 1 ">
              <w:r w:rsidR="00154D81">
                <w:rPr>
                  <w:noProof/>
                </w:rPr>
                <w:t>2</w:t>
              </w:r>
            </w:fldSimple>
            <w:bookmarkEnd w:id="1621"/>
            <w:r w:rsidRPr="0090507A">
              <w:t>)</w:t>
            </w:r>
            <w:bookmarkEnd w:id="1622"/>
          </w:p>
        </w:tc>
        <w:bookmarkStart w:id="1623" w:name="_Ref362083091"/>
        <w:bookmarkEnd w:id="1623"/>
        <w:tc>
          <w:tcPr>
            <w:tcW w:w="424" w:type="dxa"/>
            <w:shd w:val="clear" w:color="auto" w:fill="auto"/>
          </w:tcPr>
          <w:p w14:paraId="711CFCDB" w14:textId="77777777" w:rsidR="00E15E36" w:rsidRDefault="00E15E36" w:rsidP="00E15E36">
            <w:pPr>
              <w:pStyle w:val="O0Nwnext115pt"/>
            </w:pPr>
            <w:r w:rsidRPr="00F129D3">
              <w:fldChar w:fldCharType="begin"/>
            </w:r>
            <w:r w:rsidRPr="00F129D3">
              <w:instrText xml:space="preserve"> LISTNUM  NumberDefault \l 8 \s 1 </w:instrText>
            </w:r>
            <w:r w:rsidRPr="00F129D3">
              <w:fldChar w:fldCharType="end">
                <w:numberingChange w:id="1624" w:author="Angela Kluge" w:date="2014-02-08T11:40:00Z" w:original="a."/>
              </w:fldChar>
            </w:r>
          </w:p>
        </w:tc>
        <w:tc>
          <w:tcPr>
            <w:tcW w:w="5111" w:type="dxa"/>
            <w:gridSpan w:val="17"/>
            <w:shd w:val="clear" w:color="auto" w:fill="auto"/>
          </w:tcPr>
          <w:p w14:paraId="001D5659" w14:textId="51AE030F" w:rsidR="00E15E36" w:rsidRPr="00014602" w:rsidRDefault="00E15E36" w:rsidP="00E15E36">
            <w:pPr>
              <w:pStyle w:val="O0Nwnext115pt"/>
            </w:pPr>
            <w:r>
              <w:t>[</w:t>
            </w:r>
            <w:r w:rsidRPr="0034270B">
              <w:rPr>
                <w:rStyle w:val="ChCharisSIL"/>
              </w:rPr>
              <w:t>ˌd</w:t>
            </w:r>
            <w:r w:rsidR="009F42BA" w:rsidRPr="0034270B">
              <w:rPr>
                <w:rStyle w:val="ChCharisSIL"/>
              </w:rPr>
              <w:t>ɔ</w:t>
            </w:r>
            <w:r w:rsidRPr="0034270B">
              <w:rPr>
                <w:rStyle w:val="ChCharisSIL"/>
              </w:rPr>
              <w:t>.r</w:t>
            </w:r>
            <w:r w:rsidR="0034270B" w:rsidRPr="0034270B">
              <w:rPr>
                <w:rStyle w:val="ChCharisSIL"/>
              </w:rPr>
              <w:t>ɐ</w:t>
            </w:r>
            <w:r w:rsidRPr="0034270B">
              <w:rPr>
                <w:rStyle w:val="ChCharisSIL"/>
              </w:rPr>
              <w:t>ŋ.ˈd</w:t>
            </w:r>
            <w:r w:rsidR="0034270B" w:rsidRPr="0034270B">
              <w:rPr>
                <w:rStyle w:val="ChCharisSIL"/>
              </w:rPr>
              <w:t>ɔ</w:t>
            </w:r>
            <w:r w:rsidRPr="0034270B">
              <w:rPr>
                <w:rStyle w:val="ChCharisSIL"/>
              </w:rPr>
              <w:t>.r</w:t>
            </w:r>
            <w:r w:rsidR="0034270B" w:rsidRPr="0034270B">
              <w:rPr>
                <w:rStyle w:val="ChCharisSIL"/>
              </w:rPr>
              <w:t>ɐ</w:t>
            </w:r>
            <w:r w:rsidRPr="0034270B">
              <w:rPr>
                <w:rStyle w:val="ChCharisSIL"/>
              </w:rPr>
              <w:t>ŋ</w:t>
            </w:r>
            <w:r>
              <w:t>]</w:t>
            </w:r>
          </w:p>
        </w:tc>
      </w:tr>
      <w:tr w:rsidR="00AC23C4" w:rsidRPr="0034270B" w14:paraId="190D1B9E" w14:textId="77777777" w:rsidTr="00AC23C4">
        <w:tc>
          <w:tcPr>
            <w:tcW w:w="706" w:type="dxa"/>
            <w:shd w:val="clear" w:color="auto" w:fill="auto"/>
          </w:tcPr>
          <w:p w14:paraId="395E2ECE" w14:textId="77777777" w:rsidR="00E15E36" w:rsidRPr="0034270B" w:rsidRDefault="00E15E36" w:rsidP="00E15E36">
            <w:pPr>
              <w:pStyle w:val="O0Nwnext"/>
            </w:pPr>
          </w:p>
        </w:tc>
        <w:tc>
          <w:tcPr>
            <w:tcW w:w="424" w:type="dxa"/>
            <w:shd w:val="clear" w:color="auto" w:fill="auto"/>
          </w:tcPr>
          <w:p w14:paraId="6D3672B5" w14:textId="77777777" w:rsidR="00E15E36" w:rsidRPr="0034270B" w:rsidRDefault="00E15E36" w:rsidP="00E15E36">
            <w:pPr>
              <w:pStyle w:val="O0Nwnext"/>
            </w:pPr>
          </w:p>
        </w:tc>
        <w:tc>
          <w:tcPr>
            <w:tcW w:w="283" w:type="dxa"/>
            <w:shd w:val="clear" w:color="auto" w:fill="auto"/>
          </w:tcPr>
          <w:p w14:paraId="5CDB6F0E" w14:textId="77777777" w:rsidR="00E15E36" w:rsidRPr="0034270B" w:rsidRDefault="00E15E36" w:rsidP="00E15E36">
            <w:pPr>
              <w:pStyle w:val="TableCell0-0Center"/>
            </w:pPr>
          </w:p>
        </w:tc>
        <w:tc>
          <w:tcPr>
            <w:tcW w:w="283" w:type="dxa"/>
            <w:shd w:val="clear" w:color="auto" w:fill="auto"/>
          </w:tcPr>
          <w:p w14:paraId="69405C1A" w14:textId="77777777" w:rsidR="00E15E36" w:rsidRPr="0034270B" w:rsidRDefault="00E15E36" w:rsidP="00E15E36">
            <w:pPr>
              <w:pStyle w:val="TableCell0-0Center"/>
            </w:pPr>
          </w:p>
        </w:tc>
        <w:tc>
          <w:tcPr>
            <w:tcW w:w="284" w:type="dxa"/>
            <w:shd w:val="clear" w:color="auto" w:fill="auto"/>
          </w:tcPr>
          <w:p w14:paraId="651A407D" w14:textId="77777777" w:rsidR="00E15E36" w:rsidRPr="0034270B" w:rsidRDefault="00E15E36" w:rsidP="00E15E36">
            <w:pPr>
              <w:pStyle w:val="TableCell0-0Center"/>
            </w:pPr>
          </w:p>
        </w:tc>
        <w:tc>
          <w:tcPr>
            <w:tcW w:w="284" w:type="dxa"/>
            <w:shd w:val="clear" w:color="auto" w:fill="auto"/>
          </w:tcPr>
          <w:p w14:paraId="3B28DC98" w14:textId="77777777" w:rsidR="00E15E36" w:rsidRPr="0034270B" w:rsidRDefault="00E15E36" w:rsidP="00E15E36">
            <w:pPr>
              <w:pStyle w:val="TableCell0-0Center"/>
            </w:pPr>
            <w:r w:rsidRPr="0034270B">
              <w:t>d</w:t>
            </w:r>
          </w:p>
        </w:tc>
        <w:tc>
          <w:tcPr>
            <w:tcW w:w="284" w:type="dxa"/>
            <w:shd w:val="clear" w:color="auto" w:fill="auto"/>
          </w:tcPr>
          <w:p w14:paraId="29A37D40" w14:textId="5EDDD776" w:rsidR="00E15E36" w:rsidRPr="0034270B" w:rsidRDefault="009F42BA" w:rsidP="00E15E36">
            <w:pPr>
              <w:pStyle w:val="TableCell0-0Center"/>
            </w:pPr>
            <w:r w:rsidRPr="0034270B">
              <w:t>ɔ</w:t>
            </w:r>
          </w:p>
        </w:tc>
        <w:tc>
          <w:tcPr>
            <w:tcW w:w="284" w:type="dxa"/>
            <w:shd w:val="clear" w:color="auto" w:fill="auto"/>
          </w:tcPr>
          <w:p w14:paraId="0008C56A" w14:textId="77777777" w:rsidR="00E15E36" w:rsidRPr="0034270B" w:rsidRDefault="00E15E36" w:rsidP="00E15E36">
            <w:pPr>
              <w:pStyle w:val="TableCell0-0Center"/>
            </w:pPr>
            <w:r w:rsidRPr="0034270B">
              <w:t>r</w:t>
            </w:r>
          </w:p>
        </w:tc>
        <w:tc>
          <w:tcPr>
            <w:tcW w:w="284" w:type="dxa"/>
            <w:shd w:val="clear" w:color="auto" w:fill="auto"/>
          </w:tcPr>
          <w:p w14:paraId="6B8A19B8" w14:textId="0B1976CE" w:rsidR="00E15E36" w:rsidRPr="0034270B" w:rsidRDefault="0034270B" w:rsidP="00E15E36">
            <w:pPr>
              <w:pStyle w:val="TableCell0-0Center"/>
            </w:pPr>
            <w:r w:rsidRPr="0034270B">
              <w:t>ɐ</w:t>
            </w:r>
          </w:p>
        </w:tc>
        <w:tc>
          <w:tcPr>
            <w:tcW w:w="284" w:type="dxa"/>
            <w:shd w:val="clear" w:color="auto" w:fill="auto"/>
          </w:tcPr>
          <w:p w14:paraId="2C099A1D" w14:textId="77777777" w:rsidR="00E15E36" w:rsidRPr="0034270B" w:rsidRDefault="00E15E36" w:rsidP="00E15E36">
            <w:pPr>
              <w:pStyle w:val="TableCell0-0Center"/>
            </w:pPr>
            <w:r w:rsidRPr="0034270B">
              <w:t>ŋ</w:t>
            </w:r>
          </w:p>
        </w:tc>
        <w:tc>
          <w:tcPr>
            <w:tcW w:w="568" w:type="dxa"/>
            <w:shd w:val="clear" w:color="auto" w:fill="auto"/>
          </w:tcPr>
          <w:p w14:paraId="076A0BCD" w14:textId="77777777" w:rsidR="00E15E36" w:rsidRPr="0034270B" w:rsidRDefault="00E15E36" w:rsidP="00E15E36">
            <w:pPr>
              <w:pStyle w:val="TableCell0-0Center"/>
            </w:pPr>
          </w:p>
        </w:tc>
        <w:tc>
          <w:tcPr>
            <w:tcW w:w="284" w:type="dxa"/>
            <w:shd w:val="clear" w:color="auto" w:fill="auto"/>
          </w:tcPr>
          <w:p w14:paraId="0A5372F8" w14:textId="77777777" w:rsidR="00E15E36" w:rsidRPr="0034270B" w:rsidRDefault="00E15E36" w:rsidP="00E15E36">
            <w:pPr>
              <w:pStyle w:val="TableCell0-0Center"/>
            </w:pPr>
            <w:r w:rsidRPr="0034270B">
              <w:t>d</w:t>
            </w:r>
          </w:p>
        </w:tc>
        <w:tc>
          <w:tcPr>
            <w:tcW w:w="284" w:type="dxa"/>
            <w:shd w:val="clear" w:color="auto" w:fill="auto"/>
          </w:tcPr>
          <w:p w14:paraId="3E6E501D" w14:textId="29D9AE1E" w:rsidR="00E15E36" w:rsidRPr="0034270B" w:rsidRDefault="009F42BA" w:rsidP="00E15E36">
            <w:pPr>
              <w:pStyle w:val="TableCell0-0Center"/>
            </w:pPr>
            <w:r w:rsidRPr="0034270B">
              <w:t>ɔ</w:t>
            </w:r>
          </w:p>
        </w:tc>
        <w:tc>
          <w:tcPr>
            <w:tcW w:w="284" w:type="dxa"/>
            <w:shd w:val="clear" w:color="auto" w:fill="auto"/>
          </w:tcPr>
          <w:p w14:paraId="29042EF8" w14:textId="77777777" w:rsidR="00E15E36" w:rsidRPr="0034270B" w:rsidRDefault="00E15E36" w:rsidP="00E15E36">
            <w:pPr>
              <w:pStyle w:val="TableCell0-0Center"/>
            </w:pPr>
            <w:r w:rsidRPr="0034270B">
              <w:t>r</w:t>
            </w:r>
          </w:p>
        </w:tc>
        <w:tc>
          <w:tcPr>
            <w:tcW w:w="284" w:type="dxa"/>
            <w:shd w:val="clear" w:color="auto" w:fill="auto"/>
          </w:tcPr>
          <w:p w14:paraId="208AB00B" w14:textId="7E7B0151" w:rsidR="00E15E36" w:rsidRPr="0034270B" w:rsidRDefault="0034270B" w:rsidP="00E15E36">
            <w:pPr>
              <w:pStyle w:val="TableCell0-0Center"/>
            </w:pPr>
            <w:r w:rsidRPr="0034270B">
              <w:t>ɐ</w:t>
            </w:r>
          </w:p>
        </w:tc>
        <w:tc>
          <w:tcPr>
            <w:tcW w:w="284" w:type="dxa"/>
            <w:shd w:val="clear" w:color="auto" w:fill="auto"/>
          </w:tcPr>
          <w:p w14:paraId="03906892" w14:textId="77777777" w:rsidR="00E15E36" w:rsidRPr="0034270B" w:rsidRDefault="00E15E36" w:rsidP="00E15E36">
            <w:pPr>
              <w:pStyle w:val="TableCell0-0Center"/>
            </w:pPr>
            <w:r w:rsidRPr="0034270B">
              <w:t>ŋ</w:t>
            </w:r>
          </w:p>
        </w:tc>
        <w:tc>
          <w:tcPr>
            <w:tcW w:w="284" w:type="dxa"/>
            <w:shd w:val="clear" w:color="auto" w:fill="auto"/>
          </w:tcPr>
          <w:p w14:paraId="560862F5" w14:textId="77777777" w:rsidR="00E15E36" w:rsidRPr="0034270B" w:rsidRDefault="00E15E36" w:rsidP="00E15E36">
            <w:pPr>
              <w:pStyle w:val="TableCell0-0Center"/>
            </w:pPr>
          </w:p>
        </w:tc>
        <w:tc>
          <w:tcPr>
            <w:tcW w:w="284" w:type="dxa"/>
            <w:shd w:val="clear" w:color="auto" w:fill="auto"/>
          </w:tcPr>
          <w:p w14:paraId="1AC93A81" w14:textId="77777777" w:rsidR="00E15E36" w:rsidRPr="0034270B" w:rsidRDefault="00E15E36" w:rsidP="00E15E36">
            <w:pPr>
              <w:pStyle w:val="TableCell0-0Center"/>
            </w:pPr>
          </w:p>
        </w:tc>
        <w:tc>
          <w:tcPr>
            <w:tcW w:w="285" w:type="dxa"/>
            <w:shd w:val="clear" w:color="auto" w:fill="auto"/>
          </w:tcPr>
          <w:p w14:paraId="34D6371D" w14:textId="77777777" w:rsidR="00E15E36" w:rsidRPr="0034270B" w:rsidRDefault="00E15E36" w:rsidP="00E15E36">
            <w:pPr>
              <w:pStyle w:val="TableCell0-0Center"/>
            </w:pPr>
          </w:p>
        </w:tc>
      </w:tr>
      <w:tr w:rsidR="00AC23C4" w14:paraId="215EF50B" w14:textId="77777777" w:rsidTr="00AC23C4">
        <w:tc>
          <w:tcPr>
            <w:tcW w:w="706" w:type="dxa"/>
            <w:shd w:val="clear" w:color="auto" w:fill="auto"/>
          </w:tcPr>
          <w:p w14:paraId="26E94C33" w14:textId="77777777" w:rsidR="00E15E36" w:rsidRPr="002360DE" w:rsidRDefault="00E15E36" w:rsidP="00E15E36">
            <w:pPr>
              <w:pStyle w:val="TableCell0-0Center"/>
            </w:pPr>
          </w:p>
        </w:tc>
        <w:tc>
          <w:tcPr>
            <w:tcW w:w="424" w:type="dxa"/>
            <w:shd w:val="clear" w:color="auto" w:fill="auto"/>
          </w:tcPr>
          <w:p w14:paraId="5F1D0529" w14:textId="77777777" w:rsidR="00E15E36" w:rsidRPr="002360DE" w:rsidRDefault="00E15E36" w:rsidP="00E15E36">
            <w:pPr>
              <w:pStyle w:val="TableCell0-0Center"/>
            </w:pPr>
          </w:p>
        </w:tc>
        <w:tc>
          <w:tcPr>
            <w:tcW w:w="283" w:type="dxa"/>
            <w:shd w:val="clear" w:color="auto" w:fill="auto"/>
          </w:tcPr>
          <w:p w14:paraId="775BDE6B" w14:textId="77777777" w:rsidR="00E15E36" w:rsidRPr="00FC7A20" w:rsidRDefault="00E15E36" w:rsidP="00E15E36">
            <w:pPr>
              <w:pStyle w:val="TableCell0-0Center"/>
              <w:rPr>
                <w:rStyle w:val="ChItalBold14pt"/>
              </w:rPr>
            </w:pPr>
          </w:p>
        </w:tc>
        <w:tc>
          <w:tcPr>
            <w:tcW w:w="283" w:type="dxa"/>
            <w:shd w:val="clear" w:color="auto" w:fill="auto"/>
          </w:tcPr>
          <w:p w14:paraId="1A7097A0" w14:textId="77777777" w:rsidR="00E15E36" w:rsidRPr="00FC7A20" w:rsidRDefault="00E15E36" w:rsidP="00E15E36">
            <w:pPr>
              <w:pStyle w:val="TableCell0-0Center"/>
              <w:rPr>
                <w:rStyle w:val="ChItalBold14pt"/>
              </w:rPr>
            </w:pPr>
          </w:p>
        </w:tc>
        <w:tc>
          <w:tcPr>
            <w:tcW w:w="284" w:type="dxa"/>
            <w:shd w:val="clear" w:color="auto" w:fill="auto"/>
          </w:tcPr>
          <w:p w14:paraId="6C758633" w14:textId="77777777" w:rsidR="00E15E36" w:rsidRPr="00FC7A20" w:rsidRDefault="00E15E36" w:rsidP="00E15E36">
            <w:pPr>
              <w:pStyle w:val="TableCell0-0Center"/>
              <w:rPr>
                <w:rStyle w:val="ChItalBold14pt"/>
              </w:rPr>
            </w:pPr>
          </w:p>
        </w:tc>
        <w:tc>
          <w:tcPr>
            <w:tcW w:w="284" w:type="dxa"/>
            <w:shd w:val="clear" w:color="auto" w:fill="auto"/>
          </w:tcPr>
          <w:p w14:paraId="73AA51C1" w14:textId="77777777" w:rsidR="00E15E36" w:rsidRPr="00FC7A20" w:rsidRDefault="00E15E36" w:rsidP="00E15E36">
            <w:pPr>
              <w:pStyle w:val="TableCell0-0Center"/>
              <w:rPr>
                <w:rStyle w:val="ChItalBold14pt"/>
              </w:rPr>
            </w:pPr>
            <w:r w:rsidRPr="00FC7A20">
              <w:rPr>
                <w:rStyle w:val="ChItalBold14pt"/>
              </w:rPr>
              <w:t>|</w:t>
            </w:r>
          </w:p>
        </w:tc>
        <w:tc>
          <w:tcPr>
            <w:tcW w:w="284" w:type="dxa"/>
            <w:shd w:val="clear" w:color="auto" w:fill="auto"/>
          </w:tcPr>
          <w:p w14:paraId="680F436F" w14:textId="77777777" w:rsidR="00E15E36" w:rsidRPr="00FC7A20" w:rsidRDefault="00E15E36" w:rsidP="00E15E36">
            <w:pPr>
              <w:pStyle w:val="TableCell0-0Center"/>
              <w:rPr>
                <w:rStyle w:val="ChItalBold14pt"/>
              </w:rPr>
            </w:pPr>
            <w:r w:rsidRPr="00FC7A20">
              <w:rPr>
                <w:rStyle w:val="ChItalBold14pt"/>
              </w:rPr>
              <w:t>|</w:t>
            </w:r>
          </w:p>
        </w:tc>
        <w:tc>
          <w:tcPr>
            <w:tcW w:w="284" w:type="dxa"/>
            <w:shd w:val="clear" w:color="auto" w:fill="auto"/>
          </w:tcPr>
          <w:p w14:paraId="2C9AEFF0" w14:textId="77777777" w:rsidR="00E15E36" w:rsidRPr="00FC7A20" w:rsidRDefault="00E15E36" w:rsidP="00E15E36">
            <w:pPr>
              <w:pStyle w:val="TableCell0-0Center"/>
              <w:rPr>
                <w:rStyle w:val="ChItalBold14pt"/>
              </w:rPr>
            </w:pPr>
            <w:r w:rsidRPr="00FC7A20">
              <w:rPr>
                <w:rStyle w:val="ChItalBold14pt"/>
              </w:rPr>
              <w:t>|</w:t>
            </w:r>
          </w:p>
        </w:tc>
        <w:tc>
          <w:tcPr>
            <w:tcW w:w="284" w:type="dxa"/>
            <w:shd w:val="clear" w:color="auto" w:fill="auto"/>
          </w:tcPr>
          <w:p w14:paraId="4EF39245" w14:textId="77777777" w:rsidR="00E15E36" w:rsidRPr="00FC7A20" w:rsidRDefault="00E15E36" w:rsidP="00E15E36">
            <w:pPr>
              <w:pStyle w:val="TableCell0-0Center"/>
              <w:rPr>
                <w:rStyle w:val="ChItalBold14pt"/>
              </w:rPr>
            </w:pPr>
            <w:r w:rsidRPr="00FC7A20">
              <w:rPr>
                <w:rStyle w:val="ChItalBold14pt"/>
              </w:rPr>
              <w:t>|</w:t>
            </w:r>
          </w:p>
        </w:tc>
        <w:tc>
          <w:tcPr>
            <w:tcW w:w="284" w:type="dxa"/>
            <w:shd w:val="clear" w:color="auto" w:fill="auto"/>
          </w:tcPr>
          <w:p w14:paraId="713F30DD" w14:textId="77777777" w:rsidR="00E15E36" w:rsidRPr="00FC7A20" w:rsidRDefault="00E15E36" w:rsidP="00E15E36">
            <w:pPr>
              <w:pStyle w:val="TableCell0-0Center"/>
              <w:rPr>
                <w:rStyle w:val="ChItalBold14pt"/>
              </w:rPr>
            </w:pPr>
            <w:r w:rsidRPr="00FC7A20">
              <w:rPr>
                <w:rStyle w:val="ChItalBold14pt"/>
              </w:rPr>
              <w:t>|</w:t>
            </w:r>
          </w:p>
        </w:tc>
        <w:tc>
          <w:tcPr>
            <w:tcW w:w="568" w:type="dxa"/>
            <w:shd w:val="clear" w:color="auto" w:fill="auto"/>
          </w:tcPr>
          <w:p w14:paraId="20427949" w14:textId="77777777" w:rsidR="00E15E36" w:rsidRDefault="00E15E36" w:rsidP="00E15E36">
            <w:pPr>
              <w:pStyle w:val="TableCell0-0Center"/>
            </w:pPr>
          </w:p>
        </w:tc>
        <w:tc>
          <w:tcPr>
            <w:tcW w:w="284" w:type="dxa"/>
            <w:shd w:val="clear" w:color="auto" w:fill="auto"/>
          </w:tcPr>
          <w:p w14:paraId="3133A7AF" w14:textId="77777777" w:rsidR="00E15E36" w:rsidRPr="00FC7A20" w:rsidRDefault="00E15E36" w:rsidP="00E15E36">
            <w:pPr>
              <w:pStyle w:val="TableCell0-0Center"/>
              <w:rPr>
                <w:rStyle w:val="ChItalBold14pt"/>
              </w:rPr>
            </w:pPr>
            <w:r w:rsidRPr="00FC7A20">
              <w:rPr>
                <w:rStyle w:val="ChItalBold14pt"/>
              </w:rPr>
              <w:t>|</w:t>
            </w:r>
          </w:p>
        </w:tc>
        <w:tc>
          <w:tcPr>
            <w:tcW w:w="284" w:type="dxa"/>
            <w:shd w:val="clear" w:color="auto" w:fill="auto"/>
          </w:tcPr>
          <w:p w14:paraId="25B4A6F6" w14:textId="77777777" w:rsidR="00E15E36" w:rsidRPr="00FC7A20" w:rsidRDefault="00E15E36" w:rsidP="00E15E36">
            <w:pPr>
              <w:pStyle w:val="TableCell0-0Center"/>
              <w:rPr>
                <w:rStyle w:val="ChItalBold14pt"/>
              </w:rPr>
            </w:pPr>
            <w:r w:rsidRPr="00FC7A20">
              <w:rPr>
                <w:rStyle w:val="ChItalBold14pt"/>
              </w:rPr>
              <w:t>|</w:t>
            </w:r>
          </w:p>
        </w:tc>
        <w:tc>
          <w:tcPr>
            <w:tcW w:w="284" w:type="dxa"/>
            <w:shd w:val="clear" w:color="auto" w:fill="auto"/>
          </w:tcPr>
          <w:p w14:paraId="1E7602A9" w14:textId="77777777" w:rsidR="00E15E36" w:rsidRPr="00FC7A20" w:rsidRDefault="00E15E36" w:rsidP="00E15E36">
            <w:pPr>
              <w:pStyle w:val="TableCell0-0Center"/>
              <w:rPr>
                <w:rStyle w:val="ChItalBold14pt"/>
              </w:rPr>
            </w:pPr>
            <w:r w:rsidRPr="00FC7A20">
              <w:rPr>
                <w:rStyle w:val="ChItalBold14pt"/>
              </w:rPr>
              <w:t>|</w:t>
            </w:r>
          </w:p>
        </w:tc>
        <w:tc>
          <w:tcPr>
            <w:tcW w:w="284" w:type="dxa"/>
            <w:shd w:val="clear" w:color="auto" w:fill="auto"/>
          </w:tcPr>
          <w:p w14:paraId="3050D853" w14:textId="77777777" w:rsidR="00E15E36" w:rsidRPr="00FC7A20" w:rsidRDefault="00E15E36" w:rsidP="00E15E36">
            <w:pPr>
              <w:pStyle w:val="TableCell0-0Center"/>
              <w:rPr>
                <w:rStyle w:val="ChItalBold14pt"/>
              </w:rPr>
            </w:pPr>
            <w:r w:rsidRPr="00FC7A20">
              <w:rPr>
                <w:rStyle w:val="ChItalBold14pt"/>
              </w:rPr>
              <w:t>|</w:t>
            </w:r>
          </w:p>
        </w:tc>
        <w:tc>
          <w:tcPr>
            <w:tcW w:w="284" w:type="dxa"/>
            <w:shd w:val="clear" w:color="auto" w:fill="auto"/>
          </w:tcPr>
          <w:p w14:paraId="2887B435" w14:textId="77777777" w:rsidR="00E15E36" w:rsidRPr="00FC7A20" w:rsidRDefault="00E15E36" w:rsidP="00E15E36">
            <w:pPr>
              <w:pStyle w:val="TableCell0-0Center"/>
              <w:rPr>
                <w:rStyle w:val="ChItalBold14pt"/>
              </w:rPr>
            </w:pPr>
            <w:r w:rsidRPr="00FC7A20">
              <w:rPr>
                <w:rStyle w:val="ChItalBold14pt"/>
              </w:rPr>
              <w:t>|</w:t>
            </w:r>
          </w:p>
        </w:tc>
        <w:tc>
          <w:tcPr>
            <w:tcW w:w="284" w:type="dxa"/>
            <w:shd w:val="clear" w:color="auto" w:fill="auto"/>
          </w:tcPr>
          <w:p w14:paraId="791916BD" w14:textId="77777777" w:rsidR="00E15E36" w:rsidRPr="00FC7A20" w:rsidRDefault="00E15E36" w:rsidP="00E15E36">
            <w:pPr>
              <w:pStyle w:val="TableCell0-0Center"/>
              <w:rPr>
                <w:rStyle w:val="ChItalBold14pt"/>
              </w:rPr>
            </w:pPr>
          </w:p>
        </w:tc>
        <w:tc>
          <w:tcPr>
            <w:tcW w:w="284" w:type="dxa"/>
            <w:shd w:val="clear" w:color="auto" w:fill="auto"/>
          </w:tcPr>
          <w:p w14:paraId="528A476C" w14:textId="77777777" w:rsidR="00E15E36" w:rsidRPr="00FC7A20" w:rsidRDefault="00E15E36" w:rsidP="00E15E36">
            <w:pPr>
              <w:pStyle w:val="TableCell0-0Center"/>
              <w:rPr>
                <w:rStyle w:val="ChItalBold14pt"/>
              </w:rPr>
            </w:pPr>
          </w:p>
        </w:tc>
        <w:tc>
          <w:tcPr>
            <w:tcW w:w="285" w:type="dxa"/>
            <w:shd w:val="clear" w:color="auto" w:fill="auto"/>
          </w:tcPr>
          <w:p w14:paraId="1DE2D054" w14:textId="77777777" w:rsidR="00E15E36" w:rsidRPr="00FC7A20" w:rsidRDefault="00E15E36" w:rsidP="00E15E36">
            <w:pPr>
              <w:pStyle w:val="TableCell0-0Center"/>
              <w:rPr>
                <w:rStyle w:val="ChItalBold14pt"/>
              </w:rPr>
            </w:pPr>
          </w:p>
        </w:tc>
      </w:tr>
      <w:tr w:rsidR="00AC23C4" w14:paraId="469321B6" w14:textId="77777777" w:rsidTr="00AC23C4">
        <w:tc>
          <w:tcPr>
            <w:tcW w:w="706" w:type="dxa"/>
            <w:shd w:val="clear" w:color="auto" w:fill="auto"/>
          </w:tcPr>
          <w:p w14:paraId="52EB6842" w14:textId="77777777" w:rsidR="00E15E36" w:rsidRDefault="00E15E36" w:rsidP="00E15E36">
            <w:pPr>
              <w:pStyle w:val="TableCell0-2Center"/>
            </w:pPr>
          </w:p>
        </w:tc>
        <w:tc>
          <w:tcPr>
            <w:tcW w:w="424" w:type="dxa"/>
            <w:shd w:val="clear" w:color="auto" w:fill="auto"/>
          </w:tcPr>
          <w:p w14:paraId="2C0B8DD6" w14:textId="77777777" w:rsidR="00E15E36" w:rsidRPr="00B76CEB" w:rsidRDefault="00E15E36" w:rsidP="00E15E36">
            <w:pPr>
              <w:pStyle w:val="TableCell0-2Center"/>
            </w:pPr>
          </w:p>
        </w:tc>
        <w:tc>
          <w:tcPr>
            <w:tcW w:w="283" w:type="dxa"/>
            <w:shd w:val="clear" w:color="auto" w:fill="auto"/>
          </w:tcPr>
          <w:p w14:paraId="524D06C2" w14:textId="77777777" w:rsidR="00E15E36" w:rsidRDefault="00E15E36" w:rsidP="00E15E36">
            <w:pPr>
              <w:pStyle w:val="TableCell0-2Center"/>
            </w:pPr>
          </w:p>
        </w:tc>
        <w:tc>
          <w:tcPr>
            <w:tcW w:w="283" w:type="dxa"/>
            <w:shd w:val="clear" w:color="auto" w:fill="auto"/>
          </w:tcPr>
          <w:p w14:paraId="70092D45" w14:textId="77777777" w:rsidR="00E15E36" w:rsidRDefault="00E15E36" w:rsidP="00E15E36">
            <w:pPr>
              <w:pStyle w:val="TableCell0-2Center"/>
            </w:pPr>
          </w:p>
        </w:tc>
        <w:tc>
          <w:tcPr>
            <w:tcW w:w="284" w:type="dxa"/>
            <w:shd w:val="clear" w:color="auto" w:fill="auto"/>
          </w:tcPr>
          <w:p w14:paraId="2B1AA661" w14:textId="77777777" w:rsidR="00E15E36" w:rsidRDefault="00E15E36" w:rsidP="00E15E36">
            <w:pPr>
              <w:pStyle w:val="TableCell0-2Center"/>
            </w:pPr>
          </w:p>
        </w:tc>
        <w:tc>
          <w:tcPr>
            <w:tcW w:w="284" w:type="dxa"/>
            <w:shd w:val="clear" w:color="auto" w:fill="auto"/>
          </w:tcPr>
          <w:p w14:paraId="386DA9E3" w14:textId="77777777" w:rsidR="00E15E36" w:rsidRDefault="00E15E36" w:rsidP="00E15E36">
            <w:pPr>
              <w:pStyle w:val="TableCell0-2Center"/>
            </w:pPr>
            <w:r>
              <w:t>C</w:t>
            </w:r>
          </w:p>
        </w:tc>
        <w:tc>
          <w:tcPr>
            <w:tcW w:w="284" w:type="dxa"/>
            <w:shd w:val="clear" w:color="auto" w:fill="auto"/>
          </w:tcPr>
          <w:p w14:paraId="621B2A5A" w14:textId="77777777" w:rsidR="00E15E36" w:rsidRDefault="00E15E36" w:rsidP="00E15E36">
            <w:pPr>
              <w:pStyle w:val="TableCell0-2Center"/>
            </w:pPr>
            <w:r>
              <w:t>V</w:t>
            </w:r>
          </w:p>
        </w:tc>
        <w:tc>
          <w:tcPr>
            <w:tcW w:w="284" w:type="dxa"/>
            <w:shd w:val="clear" w:color="auto" w:fill="auto"/>
          </w:tcPr>
          <w:p w14:paraId="4734A413" w14:textId="77777777" w:rsidR="00E15E36" w:rsidRDefault="00E15E36" w:rsidP="00E15E36">
            <w:pPr>
              <w:pStyle w:val="TableCell0-2Center"/>
            </w:pPr>
            <w:r>
              <w:t>C</w:t>
            </w:r>
          </w:p>
        </w:tc>
        <w:tc>
          <w:tcPr>
            <w:tcW w:w="284" w:type="dxa"/>
            <w:shd w:val="clear" w:color="auto" w:fill="auto"/>
          </w:tcPr>
          <w:p w14:paraId="49873D86" w14:textId="77777777" w:rsidR="00E15E36" w:rsidRDefault="00E15E36" w:rsidP="00E15E36">
            <w:pPr>
              <w:pStyle w:val="TableCell0-2Center"/>
            </w:pPr>
            <w:r>
              <w:t>V</w:t>
            </w:r>
          </w:p>
        </w:tc>
        <w:tc>
          <w:tcPr>
            <w:tcW w:w="284" w:type="dxa"/>
            <w:shd w:val="clear" w:color="auto" w:fill="auto"/>
          </w:tcPr>
          <w:p w14:paraId="6450289A" w14:textId="77777777" w:rsidR="00E15E36" w:rsidRPr="00FC7A20" w:rsidRDefault="00E15E36" w:rsidP="00E15E36">
            <w:pPr>
              <w:pStyle w:val="TableCell0-2Center"/>
            </w:pPr>
            <w:r>
              <w:t>C</w:t>
            </w:r>
          </w:p>
        </w:tc>
        <w:tc>
          <w:tcPr>
            <w:tcW w:w="568" w:type="dxa"/>
            <w:shd w:val="clear" w:color="auto" w:fill="auto"/>
          </w:tcPr>
          <w:p w14:paraId="72327D80" w14:textId="77777777" w:rsidR="00E15E36" w:rsidRDefault="00E15E36" w:rsidP="00E15E36">
            <w:pPr>
              <w:pStyle w:val="TableCell0-2Center"/>
            </w:pPr>
            <w:r>
              <w:t>+</w:t>
            </w:r>
          </w:p>
        </w:tc>
        <w:tc>
          <w:tcPr>
            <w:tcW w:w="284" w:type="dxa"/>
            <w:shd w:val="clear" w:color="auto" w:fill="auto"/>
          </w:tcPr>
          <w:p w14:paraId="16058460" w14:textId="77777777" w:rsidR="00E15E36" w:rsidRDefault="00E15E36" w:rsidP="00E15E36">
            <w:pPr>
              <w:pStyle w:val="TableCell0-2Center"/>
            </w:pPr>
            <w:r>
              <w:t>C</w:t>
            </w:r>
          </w:p>
        </w:tc>
        <w:tc>
          <w:tcPr>
            <w:tcW w:w="284" w:type="dxa"/>
            <w:shd w:val="clear" w:color="auto" w:fill="auto"/>
          </w:tcPr>
          <w:p w14:paraId="6CB40780" w14:textId="77777777" w:rsidR="00E15E36" w:rsidRDefault="00E15E36" w:rsidP="00E15E36">
            <w:pPr>
              <w:pStyle w:val="TableCell0-2Center"/>
            </w:pPr>
            <w:r>
              <w:t>V</w:t>
            </w:r>
          </w:p>
        </w:tc>
        <w:tc>
          <w:tcPr>
            <w:tcW w:w="284" w:type="dxa"/>
            <w:shd w:val="clear" w:color="auto" w:fill="auto"/>
          </w:tcPr>
          <w:p w14:paraId="5190B548" w14:textId="77777777" w:rsidR="00E15E36" w:rsidRDefault="00E15E36" w:rsidP="00E15E36">
            <w:pPr>
              <w:pStyle w:val="TableCell0-2Center"/>
            </w:pPr>
            <w:r>
              <w:t>C</w:t>
            </w:r>
          </w:p>
        </w:tc>
        <w:tc>
          <w:tcPr>
            <w:tcW w:w="284" w:type="dxa"/>
            <w:shd w:val="clear" w:color="auto" w:fill="auto"/>
          </w:tcPr>
          <w:p w14:paraId="378767B2" w14:textId="77777777" w:rsidR="00E15E36" w:rsidRDefault="00E15E36" w:rsidP="00E15E36">
            <w:pPr>
              <w:pStyle w:val="TableCell0-2Center"/>
            </w:pPr>
            <w:r>
              <w:t>V</w:t>
            </w:r>
          </w:p>
        </w:tc>
        <w:tc>
          <w:tcPr>
            <w:tcW w:w="284" w:type="dxa"/>
            <w:shd w:val="clear" w:color="auto" w:fill="auto"/>
          </w:tcPr>
          <w:p w14:paraId="60A1D7A7" w14:textId="77777777" w:rsidR="00E15E36" w:rsidRPr="00FC7A20" w:rsidRDefault="00E15E36" w:rsidP="00E15E36">
            <w:pPr>
              <w:pStyle w:val="TableCell0-2Center"/>
            </w:pPr>
            <w:r>
              <w:t>C</w:t>
            </w:r>
          </w:p>
        </w:tc>
        <w:tc>
          <w:tcPr>
            <w:tcW w:w="284" w:type="dxa"/>
            <w:shd w:val="clear" w:color="auto" w:fill="auto"/>
          </w:tcPr>
          <w:p w14:paraId="3BDB0027" w14:textId="77777777" w:rsidR="00E15E36" w:rsidRDefault="00E15E36" w:rsidP="00E15E36">
            <w:pPr>
              <w:pStyle w:val="TableCell0-2Center"/>
            </w:pPr>
          </w:p>
        </w:tc>
        <w:tc>
          <w:tcPr>
            <w:tcW w:w="284" w:type="dxa"/>
            <w:shd w:val="clear" w:color="auto" w:fill="auto"/>
          </w:tcPr>
          <w:p w14:paraId="5BA1B3E1" w14:textId="77777777" w:rsidR="00E15E36" w:rsidRDefault="00E15E36" w:rsidP="00E15E36">
            <w:pPr>
              <w:pStyle w:val="TableCell0-2Center"/>
            </w:pPr>
          </w:p>
        </w:tc>
        <w:tc>
          <w:tcPr>
            <w:tcW w:w="285" w:type="dxa"/>
            <w:shd w:val="clear" w:color="auto" w:fill="auto"/>
          </w:tcPr>
          <w:p w14:paraId="657EA52A" w14:textId="77777777" w:rsidR="00E15E36" w:rsidRDefault="00E15E36" w:rsidP="00E15E36">
            <w:pPr>
              <w:pStyle w:val="TableCell0-2Center"/>
            </w:pPr>
          </w:p>
        </w:tc>
      </w:tr>
      <w:tr w:rsidR="00AC23C4" w:rsidRPr="00A6102A" w14:paraId="340C3662" w14:textId="77777777" w:rsidTr="00AC23C4">
        <w:tc>
          <w:tcPr>
            <w:tcW w:w="706" w:type="dxa"/>
            <w:shd w:val="clear" w:color="auto" w:fill="auto"/>
          </w:tcPr>
          <w:p w14:paraId="15811AB6" w14:textId="77777777" w:rsidR="00E15E36" w:rsidRPr="00A6102A" w:rsidRDefault="00E15E36" w:rsidP="0034270B">
            <w:pPr>
              <w:pStyle w:val="TableCell0-0Center"/>
            </w:pPr>
          </w:p>
        </w:tc>
        <w:tc>
          <w:tcPr>
            <w:tcW w:w="424" w:type="dxa"/>
            <w:shd w:val="clear" w:color="auto" w:fill="auto"/>
          </w:tcPr>
          <w:p w14:paraId="14EA788F" w14:textId="77777777" w:rsidR="00E15E36" w:rsidRPr="00A6102A" w:rsidRDefault="00E15E36" w:rsidP="0034270B">
            <w:pPr>
              <w:pStyle w:val="TableCell0-0Center"/>
            </w:pPr>
          </w:p>
        </w:tc>
        <w:tc>
          <w:tcPr>
            <w:tcW w:w="283" w:type="dxa"/>
            <w:shd w:val="clear" w:color="auto" w:fill="auto"/>
          </w:tcPr>
          <w:p w14:paraId="021FC185" w14:textId="77777777" w:rsidR="00E15E36" w:rsidRPr="00A6102A" w:rsidRDefault="00E15E36" w:rsidP="0034270B">
            <w:pPr>
              <w:pStyle w:val="TableCell0-0Center"/>
            </w:pPr>
          </w:p>
        </w:tc>
        <w:tc>
          <w:tcPr>
            <w:tcW w:w="283" w:type="dxa"/>
            <w:shd w:val="clear" w:color="auto" w:fill="auto"/>
          </w:tcPr>
          <w:p w14:paraId="174FCE4E" w14:textId="77777777" w:rsidR="00E15E36" w:rsidRPr="00A6102A" w:rsidRDefault="00E15E36" w:rsidP="0034270B">
            <w:pPr>
              <w:pStyle w:val="TableCell0-0Center"/>
            </w:pPr>
          </w:p>
        </w:tc>
        <w:tc>
          <w:tcPr>
            <w:tcW w:w="284" w:type="dxa"/>
            <w:shd w:val="clear" w:color="auto" w:fill="auto"/>
          </w:tcPr>
          <w:p w14:paraId="6BAA48A6" w14:textId="77777777" w:rsidR="00E15E36" w:rsidRPr="00A6102A" w:rsidRDefault="00E15E36" w:rsidP="0034270B">
            <w:pPr>
              <w:pStyle w:val="TableCell0-0Center"/>
            </w:pPr>
          </w:p>
        </w:tc>
        <w:tc>
          <w:tcPr>
            <w:tcW w:w="568" w:type="dxa"/>
            <w:gridSpan w:val="2"/>
            <w:shd w:val="clear" w:color="auto" w:fill="auto"/>
          </w:tcPr>
          <w:p w14:paraId="7EB1EFA1" w14:textId="77777777" w:rsidR="00E15E36" w:rsidRPr="00A6102A" w:rsidRDefault="00BC2197" w:rsidP="0034270B">
            <w:pPr>
              <w:pStyle w:val="TableCell0-0Center"/>
            </w:pPr>
            <w:r>
              <w:rPr>
                <w:noProof/>
                <w:lang w:eastAsia="en-US"/>
              </w:rPr>
              <w:drawing>
                <wp:inline distT="0" distB="0" distL="0" distR="0" wp14:anchorId="057BCC3B" wp14:editId="7956AFE6">
                  <wp:extent cx="247650" cy="161925"/>
                  <wp:effectExtent l="0" t="0" r="0" b="9525"/>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852" w:type="dxa"/>
            <w:gridSpan w:val="3"/>
            <w:shd w:val="clear" w:color="auto" w:fill="auto"/>
          </w:tcPr>
          <w:p w14:paraId="0B42DFEA" w14:textId="77777777" w:rsidR="00E15E36" w:rsidRPr="00A6102A" w:rsidRDefault="00BC2197" w:rsidP="0034270B">
            <w:pPr>
              <w:pStyle w:val="TableCell0-0Center"/>
            </w:pPr>
            <w:r>
              <w:rPr>
                <w:noProof/>
                <w:lang w:eastAsia="en-US"/>
              </w:rPr>
              <w:drawing>
                <wp:inline distT="0" distB="0" distL="0" distR="0" wp14:anchorId="0DA6FACD" wp14:editId="59F041D8">
                  <wp:extent cx="428625" cy="161925"/>
                  <wp:effectExtent l="0" t="0" r="9525" b="952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568" w:type="dxa"/>
            <w:shd w:val="clear" w:color="auto" w:fill="auto"/>
          </w:tcPr>
          <w:p w14:paraId="1F94C131" w14:textId="77777777" w:rsidR="00E15E36" w:rsidRPr="00A6102A" w:rsidRDefault="00E15E36" w:rsidP="0034270B">
            <w:pPr>
              <w:pStyle w:val="TableCell0-0Center"/>
            </w:pPr>
          </w:p>
        </w:tc>
        <w:tc>
          <w:tcPr>
            <w:tcW w:w="568" w:type="dxa"/>
            <w:gridSpan w:val="2"/>
            <w:shd w:val="clear" w:color="auto" w:fill="auto"/>
          </w:tcPr>
          <w:p w14:paraId="28C43C95" w14:textId="77777777" w:rsidR="00E15E36" w:rsidRPr="00A6102A" w:rsidRDefault="00BC2197" w:rsidP="0034270B">
            <w:pPr>
              <w:pStyle w:val="TableCell0-0Center"/>
            </w:pPr>
            <w:r>
              <w:rPr>
                <w:noProof/>
                <w:lang w:eastAsia="en-US"/>
              </w:rPr>
              <w:drawing>
                <wp:inline distT="0" distB="0" distL="0" distR="0" wp14:anchorId="711ADE39" wp14:editId="2ECC19FC">
                  <wp:extent cx="247650" cy="161925"/>
                  <wp:effectExtent l="0" t="0" r="0" b="952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852" w:type="dxa"/>
            <w:gridSpan w:val="3"/>
            <w:shd w:val="clear" w:color="auto" w:fill="auto"/>
          </w:tcPr>
          <w:p w14:paraId="0B54FA6C" w14:textId="77777777" w:rsidR="00E15E36" w:rsidRPr="00A6102A" w:rsidRDefault="00BC2197" w:rsidP="0034270B">
            <w:pPr>
              <w:pStyle w:val="TableCell0-0Center"/>
            </w:pPr>
            <w:r>
              <w:rPr>
                <w:noProof/>
                <w:lang w:eastAsia="en-US"/>
              </w:rPr>
              <w:drawing>
                <wp:inline distT="0" distB="0" distL="0" distR="0" wp14:anchorId="670D93F7" wp14:editId="0EF24625">
                  <wp:extent cx="428625" cy="161925"/>
                  <wp:effectExtent l="0" t="0" r="9525" b="9525"/>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284" w:type="dxa"/>
            <w:shd w:val="clear" w:color="auto" w:fill="auto"/>
          </w:tcPr>
          <w:p w14:paraId="5617AFFD" w14:textId="77777777" w:rsidR="00E15E36" w:rsidRPr="00A6102A" w:rsidRDefault="00E15E36" w:rsidP="0034270B">
            <w:pPr>
              <w:pStyle w:val="TableCell0-0Center"/>
            </w:pPr>
          </w:p>
        </w:tc>
        <w:tc>
          <w:tcPr>
            <w:tcW w:w="284" w:type="dxa"/>
            <w:shd w:val="clear" w:color="auto" w:fill="auto"/>
          </w:tcPr>
          <w:p w14:paraId="65C763EF" w14:textId="77777777" w:rsidR="00E15E36" w:rsidRPr="00A6102A" w:rsidRDefault="00E15E36" w:rsidP="0034270B">
            <w:pPr>
              <w:pStyle w:val="TableCell0-0Center"/>
            </w:pPr>
          </w:p>
        </w:tc>
        <w:tc>
          <w:tcPr>
            <w:tcW w:w="285" w:type="dxa"/>
            <w:shd w:val="clear" w:color="auto" w:fill="auto"/>
          </w:tcPr>
          <w:p w14:paraId="2D51BEA9" w14:textId="77777777" w:rsidR="00E15E36" w:rsidRPr="00A6102A" w:rsidRDefault="00E15E36" w:rsidP="0034270B">
            <w:pPr>
              <w:pStyle w:val="TableCell0-0Center"/>
            </w:pPr>
          </w:p>
        </w:tc>
      </w:tr>
      <w:tr w:rsidR="00AC23C4" w:rsidRPr="006106D3" w14:paraId="57F29F7D" w14:textId="77777777" w:rsidTr="00AC23C4">
        <w:tc>
          <w:tcPr>
            <w:tcW w:w="706" w:type="dxa"/>
            <w:shd w:val="clear" w:color="auto" w:fill="auto"/>
          </w:tcPr>
          <w:p w14:paraId="538F1109" w14:textId="77777777" w:rsidR="00E15E36" w:rsidRPr="006106D3" w:rsidRDefault="00E15E36" w:rsidP="00E15E36">
            <w:pPr>
              <w:pStyle w:val="TableCell0-0Center"/>
            </w:pPr>
          </w:p>
        </w:tc>
        <w:tc>
          <w:tcPr>
            <w:tcW w:w="424" w:type="dxa"/>
            <w:shd w:val="clear" w:color="auto" w:fill="auto"/>
          </w:tcPr>
          <w:p w14:paraId="328D7264" w14:textId="77777777" w:rsidR="00E15E36" w:rsidRPr="006106D3" w:rsidRDefault="00E15E36" w:rsidP="00E15E36">
            <w:pPr>
              <w:pStyle w:val="TableCell0-0Center"/>
            </w:pPr>
          </w:p>
        </w:tc>
        <w:tc>
          <w:tcPr>
            <w:tcW w:w="283" w:type="dxa"/>
            <w:shd w:val="clear" w:color="auto" w:fill="auto"/>
          </w:tcPr>
          <w:p w14:paraId="776A4449" w14:textId="77777777" w:rsidR="00E15E36" w:rsidRDefault="00E15E36" w:rsidP="00AC23C4">
            <w:pPr>
              <w:pStyle w:val="TableCell0-0Center"/>
              <w:ind w:left="57"/>
            </w:pPr>
          </w:p>
        </w:tc>
        <w:tc>
          <w:tcPr>
            <w:tcW w:w="283" w:type="dxa"/>
            <w:shd w:val="clear" w:color="auto" w:fill="auto"/>
          </w:tcPr>
          <w:p w14:paraId="42CA9C2E" w14:textId="77777777" w:rsidR="00E15E36" w:rsidRDefault="00E15E36" w:rsidP="00AC23C4">
            <w:pPr>
              <w:pStyle w:val="TableCell0-0Center"/>
              <w:ind w:left="57"/>
            </w:pPr>
          </w:p>
        </w:tc>
        <w:tc>
          <w:tcPr>
            <w:tcW w:w="284" w:type="dxa"/>
            <w:shd w:val="clear" w:color="auto" w:fill="auto"/>
          </w:tcPr>
          <w:p w14:paraId="71D66DB2" w14:textId="77777777" w:rsidR="00E15E36" w:rsidRDefault="00E15E36" w:rsidP="00AC23C4">
            <w:pPr>
              <w:pStyle w:val="TableCell0-0Center"/>
              <w:ind w:left="57"/>
            </w:pPr>
          </w:p>
        </w:tc>
        <w:tc>
          <w:tcPr>
            <w:tcW w:w="568" w:type="dxa"/>
            <w:gridSpan w:val="2"/>
            <w:shd w:val="clear" w:color="auto" w:fill="auto"/>
          </w:tcPr>
          <w:p w14:paraId="4A3B2F76" w14:textId="77777777" w:rsidR="00E15E36" w:rsidRDefault="00E15E36" w:rsidP="00AC23C4">
            <w:pPr>
              <w:pStyle w:val="TableCell0-0Center"/>
              <w:ind w:left="57"/>
            </w:pPr>
            <w:r>
              <w:t>σ</w:t>
            </w:r>
          </w:p>
        </w:tc>
        <w:tc>
          <w:tcPr>
            <w:tcW w:w="852" w:type="dxa"/>
            <w:gridSpan w:val="3"/>
            <w:shd w:val="clear" w:color="auto" w:fill="auto"/>
          </w:tcPr>
          <w:p w14:paraId="5B98ADFD" w14:textId="77777777" w:rsidR="00E15E36" w:rsidRDefault="00E15E36" w:rsidP="00AC23C4">
            <w:pPr>
              <w:pStyle w:val="TableCell0-0Center"/>
              <w:ind w:left="57"/>
            </w:pPr>
            <w:r>
              <w:t>σ</w:t>
            </w:r>
          </w:p>
        </w:tc>
        <w:tc>
          <w:tcPr>
            <w:tcW w:w="568" w:type="dxa"/>
            <w:shd w:val="clear" w:color="auto" w:fill="auto"/>
          </w:tcPr>
          <w:p w14:paraId="0B57A0E0" w14:textId="77777777" w:rsidR="00E15E36" w:rsidRPr="006106D3" w:rsidRDefault="00E15E36" w:rsidP="00E15E36">
            <w:pPr>
              <w:pStyle w:val="TableCell0-0Center"/>
            </w:pPr>
          </w:p>
        </w:tc>
        <w:tc>
          <w:tcPr>
            <w:tcW w:w="852" w:type="dxa"/>
            <w:gridSpan w:val="3"/>
            <w:shd w:val="clear" w:color="auto" w:fill="auto"/>
          </w:tcPr>
          <w:p w14:paraId="3BC35C4F" w14:textId="77777777" w:rsidR="00E15E36" w:rsidRDefault="00E15E36" w:rsidP="0034270B">
            <w:pPr>
              <w:pStyle w:val="TableCell0-0Center"/>
              <w:ind w:left="-227"/>
            </w:pPr>
            <w:r>
              <w:t>σ</w:t>
            </w:r>
          </w:p>
        </w:tc>
        <w:tc>
          <w:tcPr>
            <w:tcW w:w="568" w:type="dxa"/>
            <w:gridSpan w:val="2"/>
            <w:shd w:val="clear" w:color="auto" w:fill="auto"/>
          </w:tcPr>
          <w:p w14:paraId="50B91F9C" w14:textId="77777777" w:rsidR="00E15E36" w:rsidRDefault="00E15E36" w:rsidP="0034270B">
            <w:pPr>
              <w:pStyle w:val="TableCell0-0Center"/>
              <w:ind w:left="-227"/>
            </w:pPr>
            <w:r>
              <w:t>σ</w:t>
            </w:r>
          </w:p>
        </w:tc>
        <w:tc>
          <w:tcPr>
            <w:tcW w:w="284" w:type="dxa"/>
            <w:shd w:val="clear" w:color="auto" w:fill="auto"/>
          </w:tcPr>
          <w:p w14:paraId="68FE8680" w14:textId="77777777" w:rsidR="00E15E36" w:rsidRDefault="00E15E36" w:rsidP="00AC23C4">
            <w:pPr>
              <w:pStyle w:val="TableCell0-0Center"/>
              <w:ind w:left="57"/>
            </w:pPr>
          </w:p>
        </w:tc>
        <w:tc>
          <w:tcPr>
            <w:tcW w:w="284" w:type="dxa"/>
            <w:shd w:val="clear" w:color="auto" w:fill="auto"/>
          </w:tcPr>
          <w:p w14:paraId="077ACCBF" w14:textId="77777777" w:rsidR="00E15E36" w:rsidRDefault="00E15E36" w:rsidP="00AC23C4">
            <w:pPr>
              <w:pStyle w:val="TableCell0-0Center"/>
              <w:ind w:left="57"/>
            </w:pPr>
          </w:p>
        </w:tc>
        <w:tc>
          <w:tcPr>
            <w:tcW w:w="285" w:type="dxa"/>
            <w:shd w:val="clear" w:color="auto" w:fill="auto"/>
          </w:tcPr>
          <w:p w14:paraId="0D0D729D" w14:textId="77777777" w:rsidR="00E15E36" w:rsidRDefault="00E15E36" w:rsidP="00AC23C4">
            <w:pPr>
              <w:pStyle w:val="TableCell0-0Center"/>
              <w:ind w:left="57"/>
            </w:pPr>
          </w:p>
        </w:tc>
      </w:tr>
      <w:tr w:rsidR="00AC23C4" w:rsidRPr="009A0A09" w14:paraId="0C4E57F0" w14:textId="77777777" w:rsidTr="00AC23C4">
        <w:tc>
          <w:tcPr>
            <w:tcW w:w="706" w:type="dxa"/>
            <w:shd w:val="clear" w:color="auto" w:fill="auto"/>
          </w:tcPr>
          <w:p w14:paraId="11DD6FEE" w14:textId="77777777" w:rsidR="00E15E36" w:rsidRPr="009A0A09" w:rsidRDefault="00E15E36" w:rsidP="00E15E36">
            <w:pPr>
              <w:pStyle w:val="O0Nwnext"/>
            </w:pPr>
          </w:p>
        </w:tc>
        <w:tc>
          <w:tcPr>
            <w:tcW w:w="424" w:type="dxa"/>
            <w:shd w:val="clear" w:color="auto" w:fill="auto"/>
          </w:tcPr>
          <w:p w14:paraId="771BB80D" w14:textId="77777777" w:rsidR="00E15E36" w:rsidRPr="009A0A09" w:rsidRDefault="00E15E36" w:rsidP="00E15E36">
            <w:pPr>
              <w:pStyle w:val="O0Nwnext"/>
            </w:pPr>
          </w:p>
        </w:tc>
        <w:tc>
          <w:tcPr>
            <w:tcW w:w="283" w:type="dxa"/>
            <w:shd w:val="clear" w:color="auto" w:fill="auto"/>
          </w:tcPr>
          <w:p w14:paraId="7D70CC92" w14:textId="77777777" w:rsidR="00E15E36" w:rsidRPr="009A0A09" w:rsidRDefault="00E15E36" w:rsidP="00E15E36">
            <w:pPr>
              <w:pStyle w:val="O0Nwnext"/>
            </w:pPr>
          </w:p>
        </w:tc>
        <w:tc>
          <w:tcPr>
            <w:tcW w:w="283" w:type="dxa"/>
            <w:shd w:val="clear" w:color="auto" w:fill="auto"/>
          </w:tcPr>
          <w:p w14:paraId="6B64F4FF" w14:textId="77777777" w:rsidR="00E15E36" w:rsidRPr="009A0A09" w:rsidRDefault="00E15E36" w:rsidP="00E15E36">
            <w:pPr>
              <w:pStyle w:val="O0Nwnext"/>
            </w:pPr>
          </w:p>
        </w:tc>
        <w:tc>
          <w:tcPr>
            <w:tcW w:w="284" w:type="dxa"/>
            <w:shd w:val="clear" w:color="auto" w:fill="auto"/>
          </w:tcPr>
          <w:p w14:paraId="1B17D380" w14:textId="77777777" w:rsidR="00E15E36" w:rsidRPr="009A0A09" w:rsidRDefault="00E15E36" w:rsidP="00E15E36">
            <w:pPr>
              <w:pStyle w:val="O0Nwnext"/>
            </w:pPr>
          </w:p>
        </w:tc>
        <w:tc>
          <w:tcPr>
            <w:tcW w:w="1420" w:type="dxa"/>
            <w:gridSpan w:val="5"/>
            <w:shd w:val="clear" w:color="auto" w:fill="auto"/>
          </w:tcPr>
          <w:p w14:paraId="7C198886" w14:textId="77777777" w:rsidR="00E15E36" w:rsidRPr="009A0A09" w:rsidRDefault="00BC2197" w:rsidP="00AC23C4">
            <w:pPr>
              <w:pStyle w:val="O0Nwnext"/>
              <w:ind w:left="312"/>
            </w:pPr>
            <w:r>
              <w:rPr>
                <w:noProof/>
                <w:lang w:eastAsia="en-US"/>
              </w:rPr>
              <w:drawing>
                <wp:inline distT="0" distB="0" distL="0" distR="0" wp14:anchorId="7F79C3FE" wp14:editId="7D60DD35">
                  <wp:extent cx="428625" cy="161925"/>
                  <wp:effectExtent l="0" t="0" r="9525" b="9525"/>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568" w:type="dxa"/>
            <w:shd w:val="clear" w:color="auto" w:fill="auto"/>
          </w:tcPr>
          <w:p w14:paraId="7A977144" w14:textId="77777777" w:rsidR="00E15E36" w:rsidRPr="009A0A09" w:rsidRDefault="00E15E36" w:rsidP="00E15E36">
            <w:pPr>
              <w:pStyle w:val="O0Nwnext"/>
            </w:pPr>
          </w:p>
        </w:tc>
        <w:tc>
          <w:tcPr>
            <w:tcW w:w="1420" w:type="dxa"/>
            <w:gridSpan w:val="5"/>
            <w:shd w:val="clear" w:color="auto" w:fill="auto"/>
          </w:tcPr>
          <w:p w14:paraId="1EE12FD2" w14:textId="77777777" w:rsidR="00E15E36" w:rsidRPr="009A0A09" w:rsidRDefault="00BC2197" w:rsidP="0034270B">
            <w:pPr>
              <w:pStyle w:val="O0Nwnext"/>
              <w:ind w:left="284"/>
            </w:pPr>
            <w:r>
              <w:rPr>
                <w:noProof/>
                <w:lang w:eastAsia="en-US"/>
              </w:rPr>
              <w:drawing>
                <wp:inline distT="0" distB="0" distL="0" distR="0" wp14:anchorId="081336DD" wp14:editId="642C7275">
                  <wp:extent cx="428625" cy="161925"/>
                  <wp:effectExtent l="0" t="0" r="9525" b="952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284" w:type="dxa"/>
            <w:shd w:val="clear" w:color="auto" w:fill="auto"/>
          </w:tcPr>
          <w:p w14:paraId="3FF45757" w14:textId="77777777" w:rsidR="00E15E36" w:rsidRPr="009A0A09" w:rsidRDefault="00E15E36" w:rsidP="00E15E36">
            <w:pPr>
              <w:pStyle w:val="O0Nwnext"/>
            </w:pPr>
          </w:p>
        </w:tc>
        <w:tc>
          <w:tcPr>
            <w:tcW w:w="284" w:type="dxa"/>
            <w:shd w:val="clear" w:color="auto" w:fill="auto"/>
          </w:tcPr>
          <w:p w14:paraId="1BC78C75" w14:textId="77777777" w:rsidR="00E15E36" w:rsidRPr="009A0A09" w:rsidRDefault="00E15E36" w:rsidP="00E15E36">
            <w:pPr>
              <w:pStyle w:val="O0Nwnext"/>
            </w:pPr>
          </w:p>
        </w:tc>
        <w:tc>
          <w:tcPr>
            <w:tcW w:w="285" w:type="dxa"/>
            <w:shd w:val="clear" w:color="auto" w:fill="auto"/>
          </w:tcPr>
          <w:p w14:paraId="516434E7" w14:textId="77777777" w:rsidR="00E15E36" w:rsidRPr="009A0A09" w:rsidRDefault="00E15E36" w:rsidP="00E15E36">
            <w:pPr>
              <w:pStyle w:val="O0Nwnext"/>
            </w:pPr>
          </w:p>
        </w:tc>
      </w:tr>
      <w:tr w:rsidR="00AC23C4" w14:paraId="236EBB68" w14:textId="77777777" w:rsidTr="00AC23C4">
        <w:tc>
          <w:tcPr>
            <w:tcW w:w="706" w:type="dxa"/>
            <w:shd w:val="clear" w:color="auto" w:fill="auto"/>
          </w:tcPr>
          <w:p w14:paraId="349059BF" w14:textId="77777777" w:rsidR="00E15E36" w:rsidRDefault="00E15E36" w:rsidP="00E51C4C">
            <w:pPr>
              <w:pStyle w:val="TableCell0-5Center"/>
            </w:pPr>
          </w:p>
        </w:tc>
        <w:tc>
          <w:tcPr>
            <w:tcW w:w="424" w:type="dxa"/>
            <w:shd w:val="clear" w:color="auto" w:fill="auto"/>
          </w:tcPr>
          <w:p w14:paraId="20CFB9C6" w14:textId="77777777" w:rsidR="00E15E36" w:rsidRDefault="00E15E36" w:rsidP="00E51C4C">
            <w:pPr>
              <w:pStyle w:val="TableCell0-5Center"/>
            </w:pPr>
          </w:p>
        </w:tc>
        <w:tc>
          <w:tcPr>
            <w:tcW w:w="283" w:type="dxa"/>
            <w:shd w:val="clear" w:color="auto" w:fill="auto"/>
          </w:tcPr>
          <w:p w14:paraId="5C169C0C" w14:textId="77777777" w:rsidR="00E15E36" w:rsidRPr="00135631" w:rsidRDefault="00E15E36" w:rsidP="00E51C4C">
            <w:pPr>
              <w:pStyle w:val="TableCell0-5Center"/>
            </w:pPr>
          </w:p>
        </w:tc>
        <w:tc>
          <w:tcPr>
            <w:tcW w:w="283" w:type="dxa"/>
            <w:shd w:val="clear" w:color="auto" w:fill="auto"/>
          </w:tcPr>
          <w:p w14:paraId="6A6D5E42" w14:textId="77777777" w:rsidR="00E15E36" w:rsidRPr="00135631" w:rsidRDefault="00E15E36" w:rsidP="00E51C4C">
            <w:pPr>
              <w:pStyle w:val="TableCell0-5Center"/>
            </w:pPr>
          </w:p>
        </w:tc>
        <w:tc>
          <w:tcPr>
            <w:tcW w:w="284" w:type="dxa"/>
            <w:shd w:val="clear" w:color="auto" w:fill="auto"/>
          </w:tcPr>
          <w:p w14:paraId="00C60B62" w14:textId="77777777" w:rsidR="00E15E36" w:rsidRPr="00135631" w:rsidRDefault="00E15E36" w:rsidP="00E51C4C">
            <w:pPr>
              <w:pStyle w:val="TableCell0-5Center"/>
            </w:pPr>
          </w:p>
        </w:tc>
        <w:tc>
          <w:tcPr>
            <w:tcW w:w="1420" w:type="dxa"/>
            <w:gridSpan w:val="5"/>
            <w:shd w:val="clear" w:color="auto" w:fill="auto"/>
          </w:tcPr>
          <w:p w14:paraId="48AF5650" w14:textId="77777777" w:rsidR="00E15E36" w:rsidRPr="00135631" w:rsidRDefault="00E15E36" w:rsidP="00E51C4C">
            <w:pPr>
              <w:pStyle w:val="TableCell0-5Center"/>
              <w:ind w:left="-57"/>
            </w:pPr>
            <w:r w:rsidRPr="006366E3">
              <w:t>μ</w:t>
            </w:r>
          </w:p>
        </w:tc>
        <w:tc>
          <w:tcPr>
            <w:tcW w:w="568" w:type="dxa"/>
            <w:shd w:val="clear" w:color="auto" w:fill="auto"/>
          </w:tcPr>
          <w:p w14:paraId="098F1F3F" w14:textId="77777777" w:rsidR="00E15E36" w:rsidRDefault="00E15E36" w:rsidP="00E51C4C">
            <w:pPr>
              <w:pStyle w:val="TableCell0-5Center"/>
            </w:pPr>
          </w:p>
        </w:tc>
        <w:tc>
          <w:tcPr>
            <w:tcW w:w="1420" w:type="dxa"/>
            <w:gridSpan w:val="5"/>
            <w:shd w:val="clear" w:color="auto" w:fill="auto"/>
          </w:tcPr>
          <w:p w14:paraId="52AE6D35" w14:textId="77777777" w:rsidR="00E15E36" w:rsidRPr="00135631" w:rsidRDefault="00E15E36" w:rsidP="00E51C4C">
            <w:pPr>
              <w:pStyle w:val="TableCell0-5Center"/>
              <w:ind w:left="-57"/>
            </w:pPr>
            <w:r w:rsidRPr="006366E3">
              <w:t>μ</w:t>
            </w:r>
          </w:p>
        </w:tc>
        <w:tc>
          <w:tcPr>
            <w:tcW w:w="284" w:type="dxa"/>
            <w:shd w:val="clear" w:color="auto" w:fill="auto"/>
          </w:tcPr>
          <w:p w14:paraId="08A06260" w14:textId="77777777" w:rsidR="00E15E36" w:rsidRPr="00843C86" w:rsidRDefault="00E15E36" w:rsidP="00E51C4C">
            <w:pPr>
              <w:pStyle w:val="TableCell0-5Center"/>
            </w:pPr>
          </w:p>
        </w:tc>
        <w:tc>
          <w:tcPr>
            <w:tcW w:w="284" w:type="dxa"/>
            <w:shd w:val="clear" w:color="auto" w:fill="auto"/>
          </w:tcPr>
          <w:p w14:paraId="0BEAA15E" w14:textId="77777777" w:rsidR="00E15E36" w:rsidRPr="00843C86" w:rsidRDefault="00E15E36" w:rsidP="00E51C4C">
            <w:pPr>
              <w:pStyle w:val="TableCell0-5Center"/>
            </w:pPr>
          </w:p>
        </w:tc>
        <w:tc>
          <w:tcPr>
            <w:tcW w:w="285" w:type="dxa"/>
            <w:shd w:val="clear" w:color="auto" w:fill="auto"/>
          </w:tcPr>
          <w:p w14:paraId="433D583C" w14:textId="77777777" w:rsidR="00E15E36" w:rsidRPr="00843C86" w:rsidRDefault="00E15E36" w:rsidP="00E51C4C">
            <w:pPr>
              <w:pStyle w:val="TableCell0-5Center"/>
            </w:pPr>
          </w:p>
        </w:tc>
      </w:tr>
      <w:tr w:rsidR="00E15E36" w14:paraId="33934225" w14:textId="77777777" w:rsidTr="00AC23C4">
        <w:tc>
          <w:tcPr>
            <w:tcW w:w="706" w:type="dxa"/>
            <w:shd w:val="clear" w:color="auto" w:fill="auto"/>
          </w:tcPr>
          <w:p w14:paraId="6A1854CD" w14:textId="77777777" w:rsidR="00E15E36" w:rsidRDefault="00E15E36" w:rsidP="00E15E36"/>
        </w:tc>
        <w:tc>
          <w:tcPr>
            <w:tcW w:w="424" w:type="dxa"/>
            <w:shd w:val="clear" w:color="auto" w:fill="auto"/>
          </w:tcPr>
          <w:p w14:paraId="427A3C60" w14:textId="77777777" w:rsidR="00E15E36" w:rsidRDefault="00E15E36" w:rsidP="00E15E36"/>
        </w:tc>
        <w:tc>
          <w:tcPr>
            <w:tcW w:w="5111" w:type="dxa"/>
            <w:gridSpan w:val="17"/>
            <w:shd w:val="clear" w:color="auto" w:fill="auto"/>
          </w:tcPr>
          <w:p w14:paraId="666B0B09" w14:textId="77777777" w:rsidR="00E15E36" w:rsidRPr="006366E3" w:rsidRDefault="00E15E36" w:rsidP="00E15E36"/>
        </w:tc>
      </w:tr>
      <w:tr w:rsidR="00E15E36" w14:paraId="709D8485" w14:textId="77777777" w:rsidTr="00AC23C4">
        <w:tc>
          <w:tcPr>
            <w:tcW w:w="706" w:type="dxa"/>
            <w:shd w:val="clear" w:color="auto" w:fill="auto"/>
          </w:tcPr>
          <w:p w14:paraId="335D522B" w14:textId="77777777" w:rsidR="00E15E36" w:rsidRPr="00626ADA" w:rsidRDefault="00E15E36" w:rsidP="00E15E36">
            <w:pPr>
              <w:pStyle w:val="O0Nwnext115pt"/>
            </w:pPr>
          </w:p>
        </w:tc>
        <w:bookmarkStart w:id="1625" w:name="_Ref362083094"/>
        <w:bookmarkEnd w:id="1625"/>
        <w:tc>
          <w:tcPr>
            <w:tcW w:w="424" w:type="dxa"/>
            <w:shd w:val="clear" w:color="auto" w:fill="auto"/>
          </w:tcPr>
          <w:p w14:paraId="1E261576" w14:textId="77777777" w:rsidR="00E15E36" w:rsidRDefault="00E15E36" w:rsidP="00E15E36">
            <w:pPr>
              <w:pStyle w:val="O0Nwnext115pt"/>
            </w:pPr>
            <w:r w:rsidRPr="00F129D3">
              <w:fldChar w:fldCharType="begin"/>
            </w:r>
            <w:r w:rsidRPr="00F129D3">
              <w:instrText xml:space="preserve"> LISTNUM  NumberDefault \l 8 </w:instrText>
            </w:r>
            <w:r w:rsidRPr="00F129D3">
              <w:fldChar w:fldCharType="end">
                <w:numberingChange w:id="1626" w:author="Angela Kluge" w:date="2014-02-08T11:40:00Z" w:original="b."/>
              </w:fldChar>
            </w:r>
          </w:p>
        </w:tc>
        <w:tc>
          <w:tcPr>
            <w:tcW w:w="5111" w:type="dxa"/>
            <w:gridSpan w:val="17"/>
            <w:shd w:val="clear" w:color="auto" w:fill="auto"/>
          </w:tcPr>
          <w:p w14:paraId="3612218A" w14:textId="7BC7F9D9" w:rsidR="00E15E36" w:rsidRDefault="00E15E36" w:rsidP="00E15E36">
            <w:pPr>
              <w:pStyle w:val="O0Nwnext115pt"/>
            </w:pPr>
            <w:r>
              <w:t>[</w:t>
            </w:r>
            <w:r>
              <w:rPr>
                <w:rStyle w:val="ChCharisSIL"/>
              </w:rPr>
              <w:t>t</w:t>
            </w:r>
            <w:r w:rsidR="00E51C4C" w:rsidRPr="00913A62">
              <w:rPr>
                <w:rStyle w:val="ChCharisSIL"/>
              </w:rPr>
              <w:t>ɪ</w:t>
            </w:r>
            <w:r w:rsidRPr="00472C3C">
              <w:rPr>
                <w:rStyle w:val="ChCharisSIL"/>
              </w:rPr>
              <w:t>ŋ</w:t>
            </w:r>
            <w:r>
              <w:rPr>
                <w:rStyle w:val="ChCharisSIL"/>
              </w:rPr>
              <w:t>.ˌk</w:t>
            </w:r>
            <w:r w:rsidRPr="002E661A">
              <w:rPr>
                <w:rStyle w:val="ChCharisSIL"/>
              </w:rPr>
              <w:t>a.t</w:t>
            </w:r>
            <w:r w:rsidR="00E51C4C" w:rsidRPr="00913A62">
              <w:rPr>
                <w:rStyle w:val="ChCharisSIL"/>
              </w:rPr>
              <w:t>ɐ</w:t>
            </w:r>
            <w:r w:rsidRPr="00472C3C">
              <w:rPr>
                <w:rStyle w:val="ChCharisSIL"/>
              </w:rPr>
              <w:t>ŋ</w:t>
            </w:r>
            <w:r w:rsidRPr="002E661A">
              <w:rPr>
                <w:rStyle w:val="ChCharisSIL"/>
              </w:rPr>
              <w:t>.</w:t>
            </w:r>
            <w:r>
              <w:rPr>
                <w:rStyle w:val="ChCharisSIL"/>
              </w:rPr>
              <w:t>t</w:t>
            </w:r>
            <w:r w:rsidR="00E51C4C" w:rsidRPr="00913A62">
              <w:rPr>
                <w:rStyle w:val="ChCharisSIL"/>
              </w:rPr>
              <w:t>ɪ</w:t>
            </w:r>
            <w:r w:rsidRPr="00472C3C">
              <w:rPr>
                <w:rStyle w:val="ChCharisSIL"/>
              </w:rPr>
              <w:t>ŋ</w:t>
            </w:r>
            <w:r>
              <w:rPr>
                <w:rStyle w:val="ChCharisSIL"/>
              </w:rPr>
              <w:t>.ˈk</w:t>
            </w:r>
            <w:r w:rsidRPr="002E661A">
              <w:rPr>
                <w:rStyle w:val="ChCharisSIL"/>
              </w:rPr>
              <w:t>a.t</w:t>
            </w:r>
            <w:r w:rsidR="00E51C4C" w:rsidRPr="00913A62">
              <w:rPr>
                <w:rStyle w:val="ChCharisSIL"/>
              </w:rPr>
              <w:t>ɐ</w:t>
            </w:r>
            <w:r w:rsidRPr="00472C3C">
              <w:rPr>
                <w:rStyle w:val="ChCharisSIL"/>
              </w:rPr>
              <w:t>ŋ</w:t>
            </w:r>
            <w:r>
              <w:t>]</w:t>
            </w:r>
          </w:p>
        </w:tc>
      </w:tr>
      <w:tr w:rsidR="0034270B" w14:paraId="47C5167D" w14:textId="77777777" w:rsidTr="00AC23C4">
        <w:tc>
          <w:tcPr>
            <w:tcW w:w="706" w:type="dxa"/>
            <w:shd w:val="clear" w:color="auto" w:fill="auto"/>
          </w:tcPr>
          <w:p w14:paraId="65F1D6E7" w14:textId="77777777" w:rsidR="0034270B" w:rsidRPr="002360DE" w:rsidRDefault="0034270B" w:rsidP="0034270B">
            <w:pPr>
              <w:pStyle w:val="TableCell0-0Center"/>
            </w:pPr>
          </w:p>
        </w:tc>
        <w:tc>
          <w:tcPr>
            <w:tcW w:w="424" w:type="dxa"/>
            <w:shd w:val="clear" w:color="auto" w:fill="auto"/>
          </w:tcPr>
          <w:p w14:paraId="09CE4E0A" w14:textId="77777777" w:rsidR="0034270B" w:rsidRDefault="0034270B" w:rsidP="0034270B">
            <w:pPr>
              <w:pStyle w:val="O0Nwnext"/>
            </w:pPr>
          </w:p>
        </w:tc>
        <w:tc>
          <w:tcPr>
            <w:tcW w:w="283" w:type="dxa"/>
            <w:shd w:val="clear" w:color="auto" w:fill="auto"/>
          </w:tcPr>
          <w:p w14:paraId="4A947B3F" w14:textId="77777777" w:rsidR="0034270B" w:rsidRDefault="0034270B" w:rsidP="0034270B">
            <w:pPr>
              <w:pStyle w:val="TableCell0-0Center"/>
            </w:pPr>
            <w:r>
              <w:t>t</w:t>
            </w:r>
          </w:p>
        </w:tc>
        <w:tc>
          <w:tcPr>
            <w:tcW w:w="283" w:type="dxa"/>
            <w:shd w:val="clear" w:color="auto" w:fill="auto"/>
          </w:tcPr>
          <w:p w14:paraId="3D4900C5" w14:textId="58CC2351" w:rsidR="0034270B" w:rsidRPr="0034270B" w:rsidRDefault="0034270B" w:rsidP="0034270B">
            <w:pPr>
              <w:pStyle w:val="TableCell0-0Center"/>
            </w:pPr>
            <w:r w:rsidRPr="0034270B">
              <w:t>ɪ</w:t>
            </w:r>
          </w:p>
        </w:tc>
        <w:tc>
          <w:tcPr>
            <w:tcW w:w="284" w:type="dxa"/>
            <w:shd w:val="clear" w:color="auto" w:fill="auto"/>
          </w:tcPr>
          <w:p w14:paraId="34AF5A16" w14:textId="77777777" w:rsidR="0034270B" w:rsidRDefault="0034270B" w:rsidP="0034270B">
            <w:pPr>
              <w:pStyle w:val="TableCell0-0Center"/>
            </w:pPr>
            <w:r w:rsidRPr="00014602">
              <w:t>ŋ</w:t>
            </w:r>
          </w:p>
        </w:tc>
        <w:tc>
          <w:tcPr>
            <w:tcW w:w="284" w:type="dxa"/>
            <w:shd w:val="clear" w:color="auto" w:fill="auto"/>
          </w:tcPr>
          <w:p w14:paraId="461FD3A3" w14:textId="77777777" w:rsidR="0034270B" w:rsidRDefault="0034270B" w:rsidP="0034270B">
            <w:pPr>
              <w:pStyle w:val="TableCell0-0Center"/>
            </w:pPr>
            <w:r>
              <w:t>k</w:t>
            </w:r>
          </w:p>
        </w:tc>
        <w:tc>
          <w:tcPr>
            <w:tcW w:w="284" w:type="dxa"/>
            <w:shd w:val="clear" w:color="auto" w:fill="auto"/>
          </w:tcPr>
          <w:p w14:paraId="4E06DF4B" w14:textId="77777777" w:rsidR="0034270B" w:rsidRDefault="0034270B" w:rsidP="0034270B">
            <w:pPr>
              <w:pStyle w:val="TableCell0-0Center"/>
            </w:pPr>
            <w:r>
              <w:t>a</w:t>
            </w:r>
          </w:p>
        </w:tc>
        <w:tc>
          <w:tcPr>
            <w:tcW w:w="284" w:type="dxa"/>
            <w:shd w:val="clear" w:color="auto" w:fill="auto"/>
          </w:tcPr>
          <w:p w14:paraId="78B11A3B" w14:textId="77777777" w:rsidR="0034270B" w:rsidRDefault="0034270B" w:rsidP="0034270B">
            <w:pPr>
              <w:pStyle w:val="TableCell0-0Center"/>
            </w:pPr>
            <w:r>
              <w:t>t</w:t>
            </w:r>
          </w:p>
        </w:tc>
        <w:tc>
          <w:tcPr>
            <w:tcW w:w="284" w:type="dxa"/>
            <w:shd w:val="clear" w:color="auto" w:fill="auto"/>
          </w:tcPr>
          <w:p w14:paraId="3D484F68" w14:textId="26C37F3D" w:rsidR="0034270B" w:rsidRDefault="0034270B" w:rsidP="0034270B">
            <w:pPr>
              <w:pStyle w:val="TableCell0-0Center"/>
            </w:pPr>
            <w:r w:rsidRPr="0034270B">
              <w:t>ɐ</w:t>
            </w:r>
          </w:p>
        </w:tc>
        <w:tc>
          <w:tcPr>
            <w:tcW w:w="284" w:type="dxa"/>
            <w:shd w:val="clear" w:color="auto" w:fill="auto"/>
          </w:tcPr>
          <w:p w14:paraId="1A1B19EE" w14:textId="77777777" w:rsidR="0034270B" w:rsidRDefault="0034270B" w:rsidP="0034270B">
            <w:pPr>
              <w:pStyle w:val="TableCell0-0Center"/>
            </w:pPr>
            <w:r w:rsidRPr="00014602">
              <w:t>ŋ</w:t>
            </w:r>
          </w:p>
        </w:tc>
        <w:tc>
          <w:tcPr>
            <w:tcW w:w="568" w:type="dxa"/>
            <w:shd w:val="clear" w:color="auto" w:fill="auto"/>
          </w:tcPr>
          <w:p w14:paraId="1CBE8E70" w14:textId="77777777" w:rsidR="0034270B" w:rsidRDefault="0034270B" w:rsidP="0034270B">
            <w:pPr>
              <w:pStyle w:val="TableCell0-0Center"/>
            </w:pPr>
          </w:p>
        </w:tc>
        <w:tc>
          <w:tcPr>
            <w:tcW w:w="284" w:type="dxa"/>
            <w:shd w:val="clear" w:color="auto" w:fill="auto"/>
          </w:tcPr>
          <w:p w14:paraId="556B2365" w14:textId="77777777" w:rsidR="0034270B" w:rsidRDefault="0034270B" w:rsidP="0034270B">
            <w:pPr>
              <w:pStyle w:val="TableCell0-0Center"/>
            </w:pPr>
            <w:r>
              <w:t>t</w:t>
            </w:r>
          </w:p>
        </w:tc>
        <w:tc>
          <w:tcPr>
            <w:tcW w:w="284" w:type="dxa"/>
            <w:shd w:val="clear" w:color="auto" w:fill="auto"/>
          </w:tcPr>
          <w:p w14:paraId="0A39C930" w14:textId="74FA941C" w:rsidR="0034270B" w:rsidRDefault="0034270B" w:rsidP="0034270B">
            <w:pPr>
              <w:pStyle w:val="TableCell0-0Center"/>
            </w:pPr>
            <w:r w:rsidRPr="0034270B">
              <w:t>ɪ</w:t>
            </w:r>
          </w:p>
        </w:tc>
        <w:tc>
          <w:tcPr>
            <w:tcW w:w="284" w:type="dxa"/>
            <w:shd w:val="clear" w:color="auto" w:fill="auto"/>
          </w:tcPr>
          <w:p w14:paraId="65E7F4B3" w14:textId="77777777" w:rsidR="0034270B" w:rsidRDefault="0034270B" w:rsidP="0034270B">
            <w:pPr>
              <w:pStyle w:val="TableCell0-0Center"/>
            </w:pPr>
            <w:r w:rsidRPr="00014602">
              <w:t>ŋ</w:t>
            </w:r>
          </w:p>
        </w:tc>
        <w:tc>
          <w:tcPr>
            <w:tcW w:w="284" w:type="dxa"/>
            <w:shd w:val="clear" w:color="auto" w:fill="auto"/>
          </w:tcPr>
          <w:p w14:paraId="0EA3750F" w14:textId="77777777" w:rsidR="0034270B" w:rsidRDefault="0034270B" w:rsidP="0034270B">
            <w:pPr>
              <w:pStyle w:val="TableCell0-0Center"/>
            </w:pPr>
            <w:r>
              <w:t>k</w:t>
            </w:r>
          </w:p>
        </w:tc>
        <w:tc>
          <w:tcPr>
            <w:tcW w:w="284" w:type="dxa"/>
            <w:shd w:val="clear" w:color="auto" w:fill="auto"/>
          </w:tcPr>
          <w:p w14:paraId="2FCE87DB" w14:textId="77777777" w:rsidR="0034270B" w:rsidRDefault="0034270B" w:rsidP="0034270B">
            <w:pPr>
              <w:pStyle w:val="TableCell0-0Center"/>
            </w:pPr>
            <w:r>
              <w:t>a</w:t>
            </w:r>
          </w:p>
        </w:tc>
        <w:tc>
          <w:tcPr>
            <w:tcW w:w="284" w:type="dxa"/>
            <w:shd w:val="clear" w:color="auto" w:fill="auto"/>
          </w:tcPr>
          <w:p w14:paraId="213EBA5F" w14:textId="77777777" w:rsidR="0034270B" w:rsidRDefault="0034270B" w:rsidP="0034270B">
            <w:pPr>
              <w:pStyle w:val="TableCell0-0Center"/>
            </w:pPr>
            <w:r>
              <w:t>t</w:t>
            </w:r>
          </w:p>
        </w:tc>
        <w:tc>
          <w:tcPr>
            <w:tcW w:w="284" w:type="dxa"/>
            <w:shd w:val="clear" w:color="auto" w:fill="auto"/>
          </w:tcPr>
          <w:p w14:paraId="7E8091DE" w14:textId="3570EEB0" w:rsidR="0034270B" w:rsidRDefault="0034270B" w:rsidP="0034270B">
            <w:pPr>
              <w:pStyle w:val="TableCell0-0Center"/>
            </w:pPr>
            <w:r w:rsidRPr="0034270B">
              <w:t>ɐ</w:t>
            </w:r>
          </w:p>
        </w:tc>
        <w:tc>
          <w:tcPr>
            <w:tcW w:w="285" w:type="dxa"/>
            <w:shd w:val="clear" w:color="auto" w:fill="auto"/>
          </w:tcPr>
          <w:p w14:paraId="2568FD2B" w14:textId="77777777" w:rsidR="0034270B" w:rsidRDefault="0034270B" w:rsidP="0034270B">
            <w:pPr>
              <w:pStyle w:val="TableCell0-0Center"/>
            </w:pPr>
            <w:r w:rsidRPr="00014602">
              <w:t>ŋ</w:t>
            </w:r>
          </w:p>
        </w:tc>
      </w:tr>
      <w:tr w:rsidR="0034270B" w14:paraId="00C047C9" w14:textId="77777777" w:rsidTr="00AC23C4">
        <w:tc>
          <w:tcPr>
            <w:tcW w:w="706" w:type="dxa"/>
            <w:shd w:val="clear" w:color="auto" w:fill="auto"/>
          </w:tcPr>
          <w:p w14:paraId="6EFC9844" w14:textId="77777777" w:rsidR="0034270B" w:rsidRPr="002360DE" w:rsidRDefault="0034270B" w:rsidP="0034270B">
            <w:pPr>
              <w:pStyle w:val="TableCell0-0Center"/>
            </w:pPr>
          </w:p>
        </w:tc>
        <w:tc>
          <w:tcPr>
            <w:tcW w:w="424" w:type="dxa"/>
            <w:shd w:val="clear" w:color="auto" w:fill="auto"/>
          </w:tcPr>
          <w:p w14:paraId="6B6A6741" w14:textId="77777777" w:rsidR="0034270B" w:rsidRPr="002360DE" w:rsidRDefault="0034270B" w:rsidP="0034270B">
            <w:pPr>
              <w:pStyle w:val="TableCell0-0Center"/>
            </w:pPr>
          </w:p>
        </w:tc>
        <w:tc>
          <w:tcPr>
            <w:tcW w:w="283" w:type="dxa"/>
            <w:shd w:val="clear" w:color="auto" w:fill="auto"/>
          </w:tcPr>
          <w:p w14:paraId="6C0820DF" w14:textId="77777777" w:rsidR="0034270B" w:rsidRPr="00FC7A20" w:rsidRDefault="0034270B" w:rsidP="0034270B">
            <w:pPr>
              <w:pStyle w:val="TableCell0-0Center"/>
              <w:rPr>
                <w:rStyle w:val="ChItalBold14pt"/>
              </w:rPr>
            </w:pPr>
            <w:r w:rsidRPr="00FC7A20">
              <w:rPr>
                <w:rStyle w:val="ChItalBold14pt"/>
              </w:rPr>
              <w:t>|</w:t>
            </w:r>
          </w:p>
        </w:tc>
        <w:tc>
          <w:tcPr>
            <w:tcW w:w="283" w:type="dxa"/>
            <w:shd w:val="clear" w:color="auto" w:fill="auto"/>
          </w:tcPr>
          <w:p w14:paraId="0EE1F962"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0E28ED83"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532C63F3"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6903454E"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3D86ADFC"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72CD5E8E"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4BB16EC3" w14:textId="77777777" w:rsidR="0034270B" w:rsidRPr="00FC7A20" w:rsidRDefault="0034270B" w:rsidP="0034270B">
            <w:pPr>
              <w:pStyle w:val="TableCell0-0Center"/>
              <w:rPr>
                <w:rStyle w:val="ChItalBold14pt"/>
              </w:rPr>
            </w:pPr>
            <w:r w:rsidRPr="00FC7A20">
              <w:rPr>
                <w:rStyle w:val="ChItalBold14pt"/>
              </w:rPr>
              <w:t>|</w:t>
            </w:r>
          </w:p>
        </w:tc>
        <w:tc>
          <w:tcPr>
            <w:tcW w:w="568" w:type="dxa"/>
            <w:shd w:val="clear" w:color="auto" w:fill="auto"/>
          </w:tcPr>
          <w:p w14:paraId="70F30E5F" w14:textId="77777777" w:rsidR="0034270B" w:rsidRDefault="0034270B" w:rsidP="0034270B">
            <w:pPr>
              <w:pStyle w:val="TableCell0-0Center"/>
            </w:pPr>
          </w:p>
        </w:tc>
        <w:tc>
          <w:tcPr>
            <w:tcW w:w="284" w:type="dxa"/>
            <w:shd w:val="clear" w:color="auto" w:fill="auto"/>
          </w:tcPr>
          <w:p w14:paraId="377B430E"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0EC84356"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33CBE627"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30492A94"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01F34364"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6C6CFBB6" w14:textId="77777777" w:rsidR="0034270B" w:rsidRPr="00FC7A20" w:rsidRDefault="0034270B" w:rsidP="0034270B">
            <w:pPr>
              <w:pStyle w:val="TableCell0-0Center"/>
              <w:rPr>
                <w:rStyle w:val="ChItalBold14pt"/>
              </w:rPr>
            </w:pPr>
            <w:r w:rsidRPr="00FC7A20">
              <w:rPr>
                <w:rStyle w:val="ChItalBold14pt"/>
              </w:rPr>
              <w:t>|</w:t>
            </w:r>
          </w:p>
        </w:tc>
        <w:tc>
          <w:tcPr>
            <w:tcW w:w="284" w:type="dxa"/>
            <w:shd w:val="clear" w:color="auto" w:fill="auto"/>
          </w:tcPr>
          <w:p w14:paraId="2C0171A7" w14:textId="77777777" w:rsidR="0034270B" w:rsidRPr="00FC7A20" w:rsidRDefault="0034270B" w:rsidP="0034270B">
            <w:pPr>
              <w:pStyle w:val="TableCell0-0Center"/>
              <w:rPr>
                <w:rStyle w:val="ChItalBold14pt"/>
              </w:rPr>
            </w:pPr>
            <w:r w:rsidRPr="00FC7A20">
              <w:rPr>
                <w:rStyle w:val="ChItalBold14pt"/>
              </w:rPr>
              <w:t>|</w:t>
            </w:r>
          </w:p>
        </w:tc>
        <w:tc>
          <w:tcPr>
            <w:tcW w:w="285" w:type="dxa"/>
            <w:shd w:val="clear" w:color="auto" w:fill="auto"/>
          </w:tcPr>
          <w:p w14:paraId="4E71D9E0" w14:textId="77777777" w:rsidR="0034270B" w:rsidRPr="00FC7A20" w:rsidRDefault="0034270B" w:rsidP="0034270B">
            <w:pPr>
              <w:pStyle w:val="TableCell0-0Center"/>
              <w:rPr>
                <w:rStyle w:val="ChItalBold14pt"/>
              </w:rPr>
            </w:pPr>
            <w:r w:rsidRPr="00FC7A20">
              <w:rPr>
                <w:rStyle w:val="ChItalBold14pt"/>
              </w:rPr>
              <w:t>|</w:t>
            </w:r>
          </w:p>
        </w:tc>
      </w:tr>
      <w:tr w:rsidR="0034270B" w14:paraId="2AA7165B" w14:textId="77777777" w:rsidTr="00AC23C4">
        <w:tc>
          <w:tcPr>
            <w:tcW w:w="706" w:type="dxa"/>
            <w:shd w:val="clear" w:color="auto" w:fill="auto"/>
          </w:tcPr>
          <w:p w14:paraId="6B8EA297" w14:textId="77777777" w:rsidR="0034270B" w:rsidRDefault="0034270B" w:rsidP="0034270B">
            <w:pPr>
              <w:pStyle w:val="TableCell0-2Center"/>
            </w:pPr>
          </w:p>
        </w:tc>
        <w:tc>
          <w:tcPr>
            <w:tcW w:w="424" w:type="dxa"/>
            <w:shd w:val="clear" w:color="auto" w:fill="auto"/>
          </w:tcPr>
          <w:p w14:paraId="5A005A04" w14:textId="77777777" w:rsidR="0034270B" w:rsidRPr="00B76CEB" w:rsidRDefault="0034270B" w:rsidP="0034270B">
            <w:pPr>
              <w:pStyle w:val="TableCell0-2Center"/>
            </w:pPr>
          </w:p>
        </w:tc>
        <w:tc>
          <w:tcPr>
            <w:tcW w:w="283" w:type="dxa"/>
            <w:shd w:val="clear" w:color="auto" w:fill="auto"/>
          </w:tcPr>
          <w:p w14:paraId="5A8A24B1" w14:textId="77777777" w:rsidR="0034270B" w:rsidRDefault="0034270B" w:rsidP="0034270B">
            <w:pPr>
              <w:pStyle w:val="TableCell0-2Center"/>
            </w:pPr>
            <w:r>
              <w:t>C</w:t>
            </w:r>
          </w:p>
        </w:tc>
        <w:tc>
          <w:tcPr>
            <w:tcW w:w="283" w:type="dxa"/>
            <w:shd w:val="clear" w:color="auto" w:fill="auto"/>
          </w:tcPr>
          <w:p w14:paraId="00AE80F5" w14:textId="77777777" w:rsidR="0034270B" w:rsidRDefault="0034270B" w:rsidP="0034270B">
            <w:pPr>
              <w:pStyle w:val="TableCell0-2Center"/>
            </w:pPr>
            <w:r>
              <w:t>V</w:t>
            </w:r>
          </w:p>
        </w:tc>
        <w:tc>
          <w:tcPr>
            <w:tcW w:w="284" w:type="dxa"/>
            <w:shd w:val="clear" w:color="auto" w:fill="auto"/>
          </w:tcPr>
          <w:p w14:paraId="4195E4A3" w14:textId="77777777" w:rsidR="0034270B" w:rsidRDefault="0034270B" w:rsidP="0034270B">
            <w:pPr>
              <w:pStyle w:val="TableCell0-2Center"/>
            </w:pPr>
            <w:r>
              <w:t>C</w:t>
            </w:r>
          </w:p>
        </w:tc>
        <w:tc>
          <w:tcPr>
            <w:tcW w:w="284" w:type="dxa"/>
            <w:shd w:val="clear" w:color="auto" w:fill="auto"/>
          </w:tcPr>
          <w:p w14:paraId="2E710C72" w14:textId="77777777" w:rsidR="0034270B" w:rsidRDefault="0034270B" w:rsidP="0034270B">
            <w:pPr>
              <w:pStyle w:val="TableCell0-2Center"/>
            </w:pPr>
            <w:r>
              <w:t>C</w:t>
            </w:r>
          </w:p>
        </w:tc>
        <w:tc>
          <w:tcPr>
            <w:tcW w:w="284" w:type="dxa"/>
            <w:shd w:val="clear" w:color="auto" w:fill="auto"/>
          </w:tcPr>
          <w:p w14:paraId="41F73E71" w14:textId="77777777" w:rsidR="0034270B" w:rsidRPr="00FC7A20" w:rsidRDefault="0034270B" w:rsidP="0034270B">
            <w:pPr>
              <w:pStyle w:val="TableCell0-2Center"/>
            </w:pPr>
            <w:r w:rsidRPr="00FC7A20">
              <w:t>V</w:t>
            </w:r>
          </w:p>
        </w:tc>
        <w:tc>
          <w:tcPr>
            <w:tcW w:w="284" w:type="dxa"/>
            <w:shd w:val="clear" w:color="auto" w:fill="auto"/>
          </w:tcPr>
          <w:p w14:paraId="45234466" w14:textId="77777777" w:rsidR="0034270B" w:rsidRDefault="0034270B" w:rsidP="0034270B">
            <w:pPr>
              <w:pStyle w:val="TableCell0-2Center"/>
            </w:pPr>
            <w:r>
              <w:t>C</w:t>
            </w:r>
          </w:p>
        </w:tc>
        <w:tc>
          <w:tcPr>
            <w:tcW w:w="284" w:type="dxa"/>
            <w:shd w:val="clear" w:color="auto" w:fill="auto"/>
          </w:tcPr>
          <w:p w14:paraId="7503E49A" w14:textId="77777777" w:rsidR="0034270B" w:rsidRDefault="0034270B" w:rsidP="0034270B">
            <w:pPr>
              <w:pStyle w:val="TableCell0-2Center"/>
            </w:pPr>
            <w:r>
              <w:t>V</w:t>
            </w:r>
          </w:p>
        </w:tc>
        <w:tc>
          <w:tcPr>
            <w:tcW w:w="284" w:type="dxa"/>
            <w:shd w:val="clear" w:color="auto" w:fill="auto"/>
          </w:tcPr>
          <w:p w14:paraId="3165E933" w14:textId="77777777" w:rsidR="0034270B" w:rsidRDefault="0034270B" w:rsidP="0034270B">
            <w:pPr>
              <w:pStyle w:val="TableCell0-2Center"/>
            </w:pPr>
            <w:r>
              <w:t>C</w:t>
            </w:r>
          </w:p>
        </w:tc>
        <w:tc>
          <w:tcPr>
            <w:tcW w:w="568" w:type="dxa"/>
            <w:shd w:val="clear" w:color="auto" w:fill="auto"/>
          </w:tcPr>
          <w:p w14:paraId="2DB009BE" w14:textId="77777777" w:rsidR="0034270B" w:rsidRDefault="0034270B" w:rsidP="0034270B">
            <w:pPr>
              <w:pStyle w:val="TableCell0-2Center"/>
            </w:pPr>
            <w:r>
              <w:t>+</w:t>
            </w:r>
          </w:p>
        </w:tc>
        <w:tc>
          <w:tcPr>
            <w:tcW w:w="284" w:type="dxa"/>
            <w:shd w:val="clear" w:color="auto" w:fill="auto"/>
          </w:tcPr>
          <w:p w14:paraId="55728B0C" w14:textId="77777777" w:rsidR="0034270B" w:rsidRDefault="0034270B" w:rsidP="0034270B">
            <w:pPr>
              <w:pStyle w:val="TableCell0-2Center"/>
            </w:pPr>
            <w:r>
              <w:t>C</w:t>
            </w:r>
          </w:p>
        </w:tc>
        <w:tc>
          <w:tcPr>
            <w:tcW w:w="284" w:type="dxa"/>
            <w:shd w:val="clear" w:color="auto" w:fill="auto"/>
          </w:tcPr>
          <w:p w14:paraId="264D4113" w14:textId="77777777" w:rsidR="0034270B" w:rsidRDefault="0034270B" w:rsidP="0034270B">
            <w:pPr>
              <w:pStyle w:val="TableCell0-2Center"/>
            </w:pPr>
            <w:r>
              <w:t>V</w:t>
            </w:r>
          </w:p>
        </w:tc>
        <w:tc>
          <w:tcPr>
            <w:tcW w:w="284" w:type="dxa"/>
            <w:shd w:val="clear" w:color="auto" w:fill="auto"/>
          </w:tcPr>
          <w:p w14:paraId="7CC63716" w14:textId="77777777" w:rsidR="0034270B" w:rsidRDefault="0034270B" w:rsidP="0034270B">
            <w:pPr>
              <w:pStyle w:val="TableCell0-2Center"/>
            </w:pPr>
            <w:r>
              <w:t>C</w:t>
            </w:r>
          </w:p>
        </w:tc>
        <w:tc>
          <w:tcPr>
            <w:tcW w:w="284" w:type="dxa"/>
            <w:shd w:val="clear" w:color="auto" w:fill="auto"/>
          </w:tcPr>
          <w:p w14:paraId="5B3C483E" w14:textId="77777777" w:rsidR="0034270B" w:rsidRDefault="0034270B" w:rsidP="0034270B">
            <w:pPr>
              <w:pStyle w:val="TableCell0-2Center"/>
            </w:pPr>
            <w:r>
              <w:t>C</w:t>
            </w:r>
          </w:p>
        </w:tc>
        <w:tc>
          <w:tcPr>
            <w:tcW w:w="284" w:type="dxa"/>
            <w:shd w:val="clear" w:color="auto" w:fill="auto"/>
          </w:tcPr>
          <w:p w14:paraId="32AC591A" w14:textId="77777777" w:rsidR="0034270B" w:rsidRPr="00FC7A20" w:rsidRDefault="0034270B" w:rsidP="0034270B">
            <w:pPr>
              <w:pStyle w:val="TableCell0-2Center"/>
            </w:pPr>
            <w:r w:rsidRPr="00FC7A20">
              <w:t>V</w:t>
            </w:r>
          </w:p>
        </w:tc>
        <w:tc>
          <w:tcPr>
            <w:tcW w:w="284" w:type="dxa"/>
            <w:shd w:val="clear" w:color="auto" w:fill="auto"/>
          </w:tcPr>
          <w:p w14:paraId="18E30779" w14:textId="77777777" w:rsidR="0034270B" w:rsidRDefault="0034270B" w:rsidP="0034270B">
            <w:pPr>
              <w:pStyle w:val="TableCell0-2Center"/>
            </w:pPr>
            <w:r>
              <w:t>C</w:t>
            </w:r>
          </w:p>
        </w:tc>
        <w:tc>
          <w:tcPr>
            <w:tcW w:w="284" w:type="dxa"/>
            <w:shd w:val="clear" w:color="auto" w:fill="auto"/>
          </w:tcPr>
          <w:p w14:paraId="58A27C4E" w14:textId="77777777" w:rsidR="0034270B" w:rsidRDefault="0034270B" w:rsidP="0034270B">
            <w:pPr>
              <w:pStyle w:val="TableCell0-2Center"/>
            </w:pPr>
            <w:r>
              <w:t>V</w:t>
            </w:r>
          </w:p>
        </w:tc>
        <w:tc>
          <w:tcPr>
            <w:tcW w:w="285" w:type="dxa"/>
            <w:shd w:val="clear" w:color="auto" w:fill="auto"/>
          </w:tcPr>
          <w:p w14:paraId="6C87A3E2" w14:textId="77777777" w:rsidR="0034270B" w:rsidRDefault="0034270B" w:rsidP="0034270B">
            <w:pPr>
              <w:pStyle w:val="TableCell0-2Center"/>
            </w:pPr>
            <w:r>
              <w:t>C</w:t>
            </w:r>
          </w:p>
        </w:tc>
      </w:tr>
      <w:tr w:rsidR="0034270B" w:rsidRPr="00A6102A" w14:paraId="255EBC64" w14:textId="77777777" w:rsidTr="00AC23C4">
        <w:tc>
          <w:tcPr>
            <w:tcW w:w="706" w:type="dxa"/>
            <w:shd w:val="clear" w:color="auto" w:fill="auto"/>
          </w:tcPr>
          <w:p w14:paraId="67116145" w14:textId="77777777" w:rsidR="0034270B" w:rsidRPr="00A6102A" w:rsidRDefault="0034270B" w:rsidP="0034270B">
            <w:pPr>
              <w:pStyle w:val="TableCell0-0Center"/>
            </w:pPr>
          </w:p>
        </w:tc>
        <w:tc>
          <w:tcPr>
            <w:tcW w:w="424" w:type="dxa"/>
            <w:shd w:val="clear" w:color="auto" w:fill="auto"/>
          </w:tcPr>
          <w:p w14:paraId="20CD8775" w14:textId="77777777" w:rsidR="0034270B" w:rsidRPr="00A6102A" w:rsidRDefault="0034270B" w:rsidP="0034270B">
            <w:pPr>
              <w:pStyle w:val="TableCell0-0Center"/>
            </w:pPr>
          </w:p>
        </w:tc>
        <w:tc>
          <w:tcPr>
            <w:tcW w:w="850" w:type="dxa"/>
            <w:gridSpan w:val="3"/>
            <w:shd w:val="clear" w:color="auto" w:fill="auto"/>
          </w:tcPr>
          <w:p w14:paraId="07D262DB" w14:textId="77777777" w:rsidR="0034270B" w:rsidRPr="00A6102A" w:rsidRDefault="0034270B" w:rsidP="0034270B">
            <w:pPr>
              <w:pStyle w:val="TableCell0-0Center"/>
            </w:pPr>
            <w:r>
              <w:rPr>
                <w:noProof/>
                <w:lang w:eastAsia="en-US"/>
              </w:rPr>
              <w:drawing>
                <wp:inline distT="0" distB="0" distL="0" distR="0" wp14:anchorId="182FD8DC" wp14:editId="7E9F280A">
                  <wp:extent cx="428625" cy="161925"/>
                  <wp:effectExtent l="0" t="0" r="9525" b="9525"/>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568" w:type="dxa"/>
            <w:gridSpan w:val="2"/>
            <w:shd w:val="clear" w:color="auto" w:fill="auto"/>
          </w:tcPr>
          <w:p w14:paraId="2D272CBF" w14:textId="77777777" w:rsidR="0034270B" w:rsidRPr="00A6102A" w:rsidRDefault="0034270B" w:rsidP="0034270B">
            <w:pPr>
              <w:pStyle w:val="TableCell0-0Center"/>
            </w:pPr>
            <w:r>
              <w:rPr>
                <w:noProof/>
                <w:lang w:eastAsia="en-US"/>
              </w:rPr>
              <w:drawing>
                <wp:inline distT="0" distB="0" distL="0" distR="0" wp14:anchorId="3AD009B5" wp14:editId="5A114B2E">
                  <wp:extent cx="247650" cy="161925"/>
                  <wp:effectExtent l="0" t="0" r="0" b="952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852" w:type="dxa"/>
            <w:gridSpan w:val="3"/>
            <w:shd w:val="clear" w:color="auto" w:fill="auto"/>
          </w:tcPr>
          <w:p w14:paraId="52EC7646" w14:textId="77777777" w:rsidR="0034270B" w:rsidRPr="00A6102A" w:rsidRDefault="0034270B" w:rsidP="0034270B">
            <w:pPr>
              <w:pStyle w:val="TableCell0-0Center"/>
            </w:pPr>
            <w:r>
              <w:rPr>
                <w:noProof/>
                <w:lang w:eastAsia="en-US"/>
              </w:rPr>
              <w:drawing>
                <wp:inline distT="0" distB="0" distL="0" distR="0" wp14:anchorId="647E0929" wp14:editId="523267D9">
                  <wp:extent cx="428625" cy="161925"/>
                  <wp:effectExtent l="0" t="0" r="9525" b="9525"/>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568" w:type="dxa"/>
            <w:shd w:val="clear" w:color="auto" w:fill="auto"/>
          </w:tcPr>
          <w:p w14:paraId="548241EE" w14:textId="77777777" w:rsidR="0034270B" w:rsidRPr="00A6102A" w:rsidRDefault="0034270B" w:rsidP="0034270B">
            <w:pPr>
              <w:pStyle w:val="TableCell0-0Center"/>
            </w:pPr>
          </w:p>
        </w:tc>
        <w:tc>
          <w:tcPr>
            <w:tcW w:w="852" w:type="dxa"/>
            <w:gridSpan w:val="3"/>
            <w:shd w:val="clear" w:color="auto" w:fill="auto"/>
          </w:tcPr>
          <w:p w14:paraId="242833E2" w14:textId="77777777" w:rsidR="0034270B" w:rsidRPr="00A6102A" w:rsidRDefault="0034270B" w:rsidP="0034270B">
            <w:pPr>
              <w:pStyle w:val="TableCell0-0Center"/>
            </w:pPr>
            <w:r>
              <w:rPr>
                <w:noProof/>
                <w:lang w:eastAsia="en-US"/>
              </w:rPr>
              <w:drawing>
                <wp:inline distT="0" distB="0" distL="0" distR="0" wp14:anchorId="72C6D6A2" wp14:editId="5124E6C8">
                  <wp:extent cx="428625" cy="161925"/>
                  <wp:effectExtent l="0" t="0" r="9525" b="9525"/>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568" w:type="dxa"/>
            <w:gridSpan w:val="2"/>
            <w:shd w:val="clear" w:color="auto" w:fill="auto"/>
          </w:tcPr>
          <w:p w14:paraId="355B3893" w14:textId="77777777" w:rsidR="0034270B" w:rsidRPr="00A6102A" w:rsidRDefault="0034270B" w:rsidP="0034270B">
            <w:pPr>
              <w:pStyle w:val="TableCell0-0Center"/>
            </w:pPr>
            <w:r>
              <w:rPr>
                <w:noProof/>
                <w:lang w:eastAsia="en-US"/>
              </w:rPr>
              <w:drawing>
                <wp:inline distT="0" distB="0" distL="0" distR="0" wp14:anchorId="0FB67015" wp14:editId="64F69EE8">
                  <wp:extent cx="247650" cy="161925"/>
                  <wp:effectExtent l="0" t="0" r="0" b="952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853" w:type="dxa"/>
            <w:gridSpan w:val="3"/>
            <w:shd w:val="clear" w:color="auto" w:fill="auto"/>
          </w:tcPr>
          <w:p w14:paraId="07962038" w14:textId="77777777" w:rsidR="0034270B" w:rsidRPr="00A6102A" w:rsidRDefault="0034270B" w:rsidP="0034270B">
            <w:pPr>
              <w:pStyle w:val="TableCell0-0Center"/>
            </w:pPr>
            <w:r>
              <w:rPr>
                <w:noProof/>
                <w:lang w:eastAsia="en-US"/>
              </w:rPr>
              <w:drawing>
                <wp:inline distT="0" distB="0" distL="0" distR="0" wp14:anchorId="643B1CD8" wp14:editId="4ACE8041">
                  <wp:extent cx="428625" cy="161925"/>
                  <wp:effectExtent l="0" t="0" r="9525" b="9525"/>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r>
      <w:tr w:rsidR="0034270B" w:rsidRPr="006106D3" w14:paraId="212BA53D" w14:textId="77777777" w:rsidTr="00AC23C4">
        <w:tc>
          <w:tcPr>
            <w:tcW w:w="706" w:type="dxa"/>
            <w:shd w:val="clear" w:color="auto" w:fill="auto"/>
          </w:tcPr>
          <w:p w14:paraId="3E6E1D13" w14:textId="77777777" w:rsidR="0034270B" w:rsidRPr="006106D3" w:rsidRDefault="0034270B" w:rsidP="0034270B">
            <w:pPr>
              <w:pStyle w:val="TableCell0-0Center"/>
            </w:pPr>
          </w:p>
        </w:tc>
        <w:tc>
          <w:tcPr>
            <w:tcW w:w="424" w:type="dxa"/>
            <w:shd w:val="clear" w:color="auto" w:fill="auto"/>
          </w:tcPr>
          <w:p w14:paraId="215E2617" w14:textId="77777777" w:rsidR="0034270B" w:rsidRPr="006106D3" w:rsidRDefault="0034270B" w:rsidP="0034270B">
            <w:pPr>
              <w:pStyle w:val="TableCell0-0Center"/>
            </w:pPr>
          </w:p>
        </w:tc>
        <w:tc>
          <w:tcPr>
            <w:tcW w:w="850" w:type="dxa"/>
            <w:gridSpan w:val="3"/>
            <w:shd w:val="clear" w:color="auto" w:fill="auto"/>
          </w:tcPr>
          <w:p w14:paraId="33E7FF12" w14:textId="77777777" w:rsidR="0034270B" w:rsidRDefault="0034270B" w:rsidP="0034270B">
            <w:pPr>
              <w:pStyle w:val="TableCell0-0Center"/>
            </w:pPr>
            <w:r>
              <w:t>σ</w:t>
            </w:r>
          </w:p>
        </w:tc>
        <w:tc>
          <w:tcPr>
            <w:tcW w:w="568" w:type="dxa"/>
            <w:gridSpan w:val="2"/>
            <w:shd w:val="clear" w:color="auto" w:fill="auto"/>
          </w:tcPr>
          <w:p w14:paraId="663130A6" w14:textId="77777777" w:rsidR="0034270B" w:rsidRDefault="0034270B" w:rsidP="0034270B">
            <w:pPr>
              <w:pStyle w:val="TableCell0-0Center"/>
            </w:pPr>
            <w:r>
              <w:t>σ</w:t>
            </w:r>
          </w:p>
        </w:tc>
        <w:tc>
          <w:tcPr>
            <w:tcW w:w="852" w:type="dxa"/>
            <w:gridSpan w:val="3"/>
            <w:shd w:val="clear" w:color="auto" w:fill="auto"/>
          </w:tcPr>
          <w:p w14:paraId="08244BB7" w14:textId="77777777" w:rsidR="0034270B" w:rsidRDefault="0034270B" w:rsidP="0034270B">
            <w:pPr>
              <w:pStyle w:val="TableCell0-0Center"/>
            </w:pPr>
            <w:r>
              <w:t>σ</w:t>
            </w:r>
          </w:p>
        </w:tc>
        <w:tc>
          <w:tcPr>
            <w:tcW w:w="568" w:type="dxa"/>
            <w:shd w:val="clear" w:color="auto" w:fill="auto"/>
          </w:tcPr>
          <w:p w14:paraId="7379652C" w14:textId="77777777" w:rsidR="0034270B" w:rsidRPr="006106D3" w:rsidRDefault="0034270B" w:rsidP="0034270B">
            <w:pPr>
              <w:pStyle w:val="TableCell0-0Center"/>
            </w:pPr>
          </w:p>
        </w:tc>
        <w:tc>
          <w:tcPr>
            <w:tcW w:w="852" w:type="dxa"/>
            <w:gridSpan w:val="3"/>
            <w:shd w:val="clear" w:color="auto" w:fill="auto"/>
          </w:tcPr>
          <w:p w14:paraId="132B43F2" w14:textId="77777777" w:rsidR="0034270B" w:rsidRDefault="0034270B" w:rsidP="0034270B">
            <w:pPr>
              <w:pStyle w:val="TableCell0-0Center"/>
            </w:pPr>
            <w:r>
              <w:t>σ</w:t>
            </w:r>
          </w:p>
        </w:tc>
        <w:tc>
          <w:tcPr>
            <w:tcW w:w="568" w:type="dxa"/>
            <w:gridSpan w:val="2"/>
            <w:shd w:val="clear" w:color="auto" w:fill="auto"/>
          </w:tcPr>
          <w:p w14:paraId="7DDA513C" w14:textId="77777777" w:rsidR="0034270B" w:rsidRDefault="0034270B" w:rsidP="0034270B">
            <w:pPr>
              <w:pStyle w:val="TableCell0-0Center"/>
            </w:pPr>
            <w:r>
              <w:t>σ</w:t>
            </w:r>
          </w:p>
        </w:tc>
        <w:tc>
          <w:tcPr>
            <w:tcW w:w="853" w:type="dxa"/>
            <w:gridSpan w:val="3"/>
            <w:shd w:val="clear" w:color="auto" w:fill="auto"/>
          </w:tcPr>
          <w:p w14:paraId="3B6B5F16" w14:textId="77777777" w:rsidR="0034270B" w:rsidRDefault="0034270B" w:rsidP="0034270B">
            <w:pPr>
              <w:pStyle w:val="TableCell0-0Center"/>
            </w:pPr>
            <w:r>
              <w:t>σ</w:t>
            </w:r>
          </w:p>
        </w:tc>
      </w:tr>
      <w:tr w:rsidR="0034270B" w:rsidRPr="00843C86" w14:paraId="41088DA2" w14:textId="77777777" w:rsidTr="00AC23C4">
        <w:tc>
          <w:tcPr>
            <w:tcW w:w="706" w:type="dxa"/>
            <w:shd w:val="clear" w:color="auto" w:fill="auto"/>
          </w:tcPr>
          <w:p w14:paraId="226ECB43" w14:textId="77777777" w:rsidR="0034270B" w:rsidRPr="00843C86" w:rsidRDefault="0034270B" w:rsidP="0034270B">
            <w:pPr>
              <w:pStyle w:val="O0Nwnext"/>
            </w:pPr>
          </w:p>
        </w:tc>
        <w:tc>
          <w:tcPr>
            <w:tcW w:w="424" w:type="dxa"/>
            <w:shd w:val="clear" w:color="auto" w:fill="auto"/>
          </w:tcPr>
          <w:p w14:paraId="0F78825D" w14:textId="77777777" w:rsidR="0034270B" w:rsidRPr="00843C86" w:rsidRDefault="0034270B" w:rsidP="0034270B">
            <w:pPr>
              <w:pStyle w:val="O0Nwnext"/>
            </w:pPr>
          </w:p>
        </w:tc>
        <w:tc>
          <w:tcPr>
            <w:tcW w:w="2270" w:type="dxa"/>
            <w:gridSpan w:val="8"/>
            <w:shd w:val="clear" w:color="auto" w:fill="auto"/>
          </w:tcPr>
          <w:p w14:paraId="1D2DE608" w14:textId="77777777" w:rsidR="0034270B" w:rsidRPr="00843C86" w:rsidRDefault="0034270B" w:rsidP="0034270B">
            <w:pPr>
              <w:pStyle w:val="O0Nwnext"/>
              <w:jc w:val="center"/>
            </w:pPr>
            <w:r>
              <w:rPr>
                <w:noProof/>
                <w:lang w:eastAsia="en-US"/>
              </w:rPr>
              <w:drawing>
                <wp:inline distT="0" distB="0" distL="0" distR="0" wp14:anchorId="6F1B2C21" wp14:editId="0078EB1F">
                  <wp:extent cx="895350" cy="161925"/>
                  <wp:effectExtent l="0" t="0" r="0" b="952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95350" cy="161925"/>
                          </a:xfrm>
                          <a:prstGeom prst="rect">
                            <a:avLst/>
                          </a:prstGeom>
                          <a:noFill/>
                          <a:ln>
                            <a:noFill/>
                          </a:ln>
                        </pic:spPr>
                      </pic:pic>
                    </a:graphicData>
                  </a:graphic>
                </wp:inline>
              </w:drawing>
            </w:r>
          </w:p>
        </w:tc>
        <w:tc>
          <w:tcPr>
            <w:tcW w:w="568" w:type="dxa"/>
            <w:shd w:val="clear" w:color="auto" w:fill="auto"/>
          </w:tcPr>
          <w:p w14:paraId="04DE75E2" w14:textId="77777777" w:rsidR="0034270B" w:rsidRPr="00843C86" w:rsidRDefault="0034270B" w:rsidP="0034270B">
            <w:pPr>
              <w:pStyle w:val="O0Nwnext"/>
            </w:pPr>
          </w:p>
        </w:tc>
        <w:tc>
          <w:tcPr>
            <w:tcW w:w="2273" w:type="dxa"/>
            <w:gridSpan w:val="8"/>
            <w:shd w:val="clear" w:color="auto" w:fill="auto"/>
          </w:tcPr>
          <w:p w14:paraId="655D22AF" w14:textId="77777777" w:rsidR="0034270B" w:rsidRPr="00843C86" w:rsidRDefault="0034270B" w:rsidP="0034270B">
            <w:pPr>
              <w:pStyle w:val="O0Nwnext"/>
              <w:jc w:val="center"/>
            </w:pPr>
            <w:r>
              <w:rPr>
                <w:noProof/>
                <w:lang w:eastAsia="en-US"/>
              </w:rPr>
              <w:drawing>
                <wp:inline distT="0" distB="0" distL="0" distR="0" wp14:anchorId="39E0C4ED" wp14:editId="7EEF8891">
                  <wp:extent cx="895350" cy="161925"/>
                  <wp:effectExtent l="0" t="0" r="0" b="9525"/>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95350" cy="161925"/>
                          </a:xfrm>
                          <a:prstGeom prst="rect">
                            <a:avLst/>
                          </a:prstGeom>
                          <a:noFill/>
                          <a:ln>
                            <a:noFill/>
                          </a:ln>
                        </pic:spPr>
                      </pic:pic>
                    </a:graphicData>
                  </a:graphic>
                </wp:inline>
              </w:drawing>
            </w:r>
          </w:p>
        </w:tc>
      </w:tr>
      <w:tr w:rsidR="0034270B" w:rsidRPr="00E51C4C" w14:paraId="127E23D6" w14:textId="77777777" w:rsidTr="00AC23C4">
        <w:tc>
          <w:tcPr>
            <w:tcW w:w="706" w:type="dxa"/>
            <w:shd w:val="clear" w:color="auto" w:fill="auto"/>
          </w:tcPr>
          <w:p w14:paraId="002E5593" w14:textId="77777777" w:rsidR="0034270B" w:rsidRPr="00E51C4C" w:rsidRDefault="0034270B" w:rsidP="00E51C4C">
            <w:pPr>
              <w:pStyle w:val="TableCell0-5CenterBreak"/>
            </w:pPr>
          </w:p>
        </w:tc>
        <w:tc>
          <w:tcPr>
            <w:tcW w:w="424" w:type="dxa"/>
            <w:shd w:val="clear" w:color="auto" w:fill="auto"/>
          </w:tcPr>
          <w:p w14:paraId="0C959417" w14:textId="77777777" w:rsidR="0034270B" w:rsidRPr="00E51C4C" w:rsidRDefault="0034270B" w:rsidP="00E51C4C">
            <w:pPr>
              <w:pStyle w:val="TableCell0-5CenterBreak"/>
            </w:pPr>
          </w:p>
        </w:tc>
        <w:tc>
          <w:tcPr>
            <w:tcW w:w="2270" w:type="dxa"/>
            <w:gridSpan w:val="8"/>
            <w:shd w:val="clear" w:color="auto" w:fill="auto"/>
          </w:tcPr>
          <w:p w14:paraId="615EE5DC" w14:textId="77777777" w:rsidR="0034270B" w:rsidRPr="00E51C4C" w:rsidRDefault="0034270B" w:rsidP="00E51C4C">
            <w:pPr>
              <w:pStyle w:val="TableCell0-5CenterBreak"/>
            </w:pPr>
            <w:r w:rsidRPr="00E51C4C">
              <w:t>μ</w:t>
            </w:r>
          </w:p>
        </w:tc>
        <w:tc>
          <w:tcPr>
            <w:tcW w:w="568" w:type="dxa"/>
            <w:shd w:val="clear" w:color="auto" w:fill="auto"/>
          </w:tcPr>
          <w:p w14:paraId="10A51749" w14:textId="77777777" w:rsidR="0034270B" w:rsidRPr="00E51C4C" w:rsidRDefault="0034270B" w:rsidP="00E51C4C">
            <w:pPr>
              <w:pStyle w:val="TableCell0-5CenterBreak"/>
            </w:pPr>
          </w:p>
        </w:tc>
        <w:tc>
          <w:tcPr>
            <w:tcW w:w="2273" w:type="dxa"/>
            <w:gridSpan w:val="8"/>
            <w:shd w:val="clear" w:color="auto" w:fill="auto"/>
          </w:tcPr>
          <w:p w14:paraId="287B0511" w14:textId="77777777" w:rsidR="0034270B" w:rsidRPr="00E51C4C" w:rsidRDefault="0034270B" w:rsidP="00E51C4C">
            <w:pPr>
              <w:pStyle w:val="TableCell0-5CenterBreak"/>
            </w:pPr>
            <w:r w:rsidRPr="00E51C4C">
              <w:t>μ</w:t>
            </w:r>
          </w:p>
        </w:tc>
      </w:tr>
    </w:tbl>
    <w:p w14:paraId="0C31873C" w14:textId="0403AAF0" w:rsidR="00E15E36" w:rsidRDefault="00E15E36" w:rsidP="009964BE">
      <w:pPr>
        <w:pStyle w:val="Body0015after05before"/>
      </w:pPr>
      <w:r w:rsidRPr="0090507A">
        <w:lastRenderedPageBreak/>
        <w:t xml:space="preserve">In Papuan Malay, </w:t>
      </w:r>
      <w:r w:rsidRPr="00222440">
        <w:t xml:space="preserve">only </w:t>
      </w:r>
      <w:r w:rsidR="003922D0">
        <w:t>words</w:t>
      </w:r>
      <w:r w:rsidRPr="0090507A">
        <w:t xml:space="preserve"> </w:t>
      </w:r>
      <w:r w:rsidR="00EE32B5">
        <w:t>are reduplicated; bound morphemes such as prefixes are never reduplicated</w:t>
      </w:r>
      <w:r w:rsidR="007D0935">
        <w:t xml:space="preserve"> (see </w:t>
      </w:r>
      <w:r w:rsidR="007D0935" w:rsidRPr="0090507A">
        <w:rPr>
          <w:szCs w:val="19"/>
        </w:rPr>
        <w:fldChar w:fldCharType="begin"/>
      </w:r>
      <w:r w:rsidR="007D0935" w:rsidRPr="0090507A">
        <w:rPr>
          <w:szCs w:val="19"/>
        </w:rPr>
        <w:instrText xml:space="preserve"> REF _Ref339283797 \h </w:instrText>
      </w:r>
      <w:r w:rsidR="007D0935" w:rsidRPr="0090507A">
        <w:rPr>
          <w:szCs w:val="19"/>
        </w:rPr>
      </w:r>
      <w:r w:rsidR="007D0935" w:rsidRPr="0090507A">
        <w:rPr>
          <w:szCs w:val="19"/>
        </w:rP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1</w:t>
      </w:r>
      <w:r w:rsidR="007D0935" w:rsidRPr="0090507A">
        <w:rPr>
          <w:szCs w:val="19"/>
        </w:rPr>
        <w:fldChar w:fldCharType="end"/>
      </w:r>
      <w:r w:rsidR="007D0935">
        <w:rPr>
          <w:szCs w:val="19"/>
        </w:rPr>
        <w:t xml:space="preserve"> in </w:t>
      </w:r>
      <w:r w:rsidR="007D0935" w:rsidRPr="0090507A">
        <w:t>§</w:t>
      </w:r>
      <w:r w:rsidR="007D0935" w:rsidRPr="0090507A">
        <w:fldChar w:fldCharType="begin"/>
      </w:r>
      <w:r w:rsidR="007D0935" w:rsidRPr="0090507A">
        <w:instrText xml:space="preserve"> REF _Ref339284930 \w \h </w:instrText>
      </w:r>
      <w:r w:rsidR="007D0935" w:rsidRPr="0090507A">
        <w:fldChar w:fldCharType="separate"/>
      </w:r>
      <w:r w:rsidR="00154D81">
        <w:rPr>
          <w:cs/>
        </w:rPr>
        <w:t>‎</w:t>
      </w:r>
      <w:r w:rsidR="00154D81">
        <w:t>4.1.1.1</w:t>
      </w:r>
      <w:r w:rsidR="007D0935" w:rsidRPr="0090507A">
        <w:fldChar w:fldCharType="end"/>
      </w:r>
      <w:r w:rsidR="007D0935">
        <w:t>)</w:t>
      </w:r>
      <w:r w:rsidRPr="0090507A">
        <w:t>. Full reduplication is attested for content words (§</w:t>
      </w:r>
      <w:r w:rsidRPr="0090507A">
        <w:fldChar w:fldCharType="begin"/>
      </w:r>
      <w:r w:rsidRPr="0090507A">
        <w:instrText xml:space="preserve"> REF _Ref339284930 \w \h </w:instrText>
      </w:r>
      <w:r w:rsidRPr="0090507A">
        <w:fldChar w:fldCharType="separate"/>
      </w:r>
      <w:r w:rsidR="00154D81">
        <w:rPr>
          <w:cs/>
        </w:rPr>
        <w:t>‎</w:t>
      </w:r>
      <w:r w:rsidR="00154D81">
        <w:t>4.1.1.1</w:t>
      </w:r>
      <w:r w:rsidRPr="0090507A">
        <w:fldChar w:fldCharType="end"/>
      </w:r>
      <w:r w:rsidRPr="0090507A">
        <w:t>) and some function words (§</w:t>
      </w:r>
      <w:r w:rsidR="00B649AF" w:rsidRPr="0090507A">
        <w:fldChar w:fldCharType="begin"/>
      </w:r>
      <w:r w:rsidR="00B649AF" w:rsidRPr="0090507A">
        <w:instrText xml:space="preserve"> REF _Ref339284928 \w \h </w:instrText>
      </w:r>
      <w:r w:rsidR="00B649AF" w:rsidRPr="0090507A">
        <w:fldChar w:fldCharType="separate"/>
      </w:r>
      <w:r w:rsidR="00154D81">
        <w:rPr>
          <w:cs/>
        </w:rPr>
        <w:t>‎</w:t>
      </w:r>
      <w:r w:rsidR="00154D81">
        <w:t>4.1.1.2</w:t>
      </w:r>
      <w:r w:rsidR="00B649AF" w:rsidRPr="0090507A">
        <w:fldChar w:fldCharType="end"/>
      </w:r>
      <w:r w:rsidRPr="0090507A">
        <w:t xml:space="preserve">). The corpus </w:t>
      </w:r>
      <w:r>
        <w:t xml:space="preserve">also includes </w:t>
      </w:r>
      <w:r w:rsidRPr="0090507A">
        <w:t xml:space="preserve">a </w:t>
      </w:r>
      <w:r>
        <w:t xml:space="preserve">few </w:t>
      </w:r>
      <w:r w:rsidRPr="0090507A">
        <w:t xml:space="preserve">reduplicated items </w:t>
      </w:r>
      <w:r>
        <w:t xml:space="preserve">that do not have an </w:t>
      </w:r>
      <w:r w:rsidRPr="0090507A">
        <w:t>unreduplicated single base (§</w:t>
      </w:r>
      <w:r w:rsidR="00B649AF" w:rsidRPr="0090507A">
        <w:fldChar w:fldCharType="begin"/>
      </w:r>
      <w:r w:rsidR="00B649AF" w:rsidRPr="0090507A">
        <w:instrText xml:space="preserve"> REF _Ref339284927 \w \h </w:instrText>
      </w:r>
      <w:r w:rsidR="00B649AF" w:rsidRPr="0090507A">
        <w:fldChar w:fldCharType="separate"/>
      </w:r>
      <w:r w:rsidR="00154D81">
        <w:rPr>
          <w:cs/>
        </w:rPr>
        <w:t>‎</w:t>
      </w:r>
      <w:r w:rsidR="00154D81">
        <w:t>4.1.1.3</w:t>
      </w:r>
      <w:r w:rsidR="00B649AF" w:rsidRPr="0090507A">
        <w:fldChar w:fldCharType="end"/>
      </w:r>
      <w:r w:rsidRPr="0090507A">
        <w:t>). Reduplication of reduplicated base</w:t>
      </w:r>
      <w:r>
        <w:t>s</w:t>
      </w:r>
      <w:r w:rsidRPr="0090507A">
        <w:t xml:space="preserve"> is unattested.</w:t>
      </w:r>
    </w:p>
    <w:p w14:paraId="631DCF01" w14:textId="77777777" w:rsidR="00E15E36" w:rsidRPr="0090507A" w:rsidRDefault="00E15E36" w:rsidP="00E15E36">
      <w:pPr>
        <w:pStyle w:val="Heading4"/>
      </w:pPr>
      <w:bookmarkStart w:id="1627" w:name="_Ref339284930"/>
      <w:bookmarkStart w:id="1628" w:name="_Toc339537762"/>
      <w:r w:rsidRPr="0090507A">
        <w:t>Reduplication of content words</w:t>
      </w:r>
      <w:bookmarkEnd w:id="1627"/>
      <w:bookmarkEnd w:id="1628"/>
    </w:p>
    <w:p w14:paraId="099B3AC6" w14:textId="77777777" w:rsidR="00817193" w:rsidRDefault="00E15E36" w:rsidP="009964BE">
      <w:pPr>
        <w:pStyle w:val="Body0005after"/>
      </w:pPr>
      <w:r w:rsidRPr="0090507A">
        <w:t>Full reduplication most commonly applies to content words. Attested are reduplicated nouns, verbs, adverbs, numerals</w:t>
      </w:r>
      <w:r>
        <w:t>, and quantifiers</w:t>
      </w:r>
      <w:r w:rsidRPr="0090507A">
        <w:t xml:space="preserve">, as </w:t>
      </w:r>
      <w:r>
        <w:t xml:space="preserve">shown </w:t>
      </w:r>
      <w:r w:rsidRPr="0090507A">
        <w:t xml:space="preserve">in </w:t>
      </w:r>
      <w:r w:rsidRPr="0090507A">
        <w:fldChar w:fldCharType="begin"/>
      </w:r>
      <w:r w:rsidRPr="0090507A">
        <w:instrText xml:space="preserve"> REF _Ref339283797 \h </w:instrText>
      </w:r>
      <w:r w:rsidRPr="0090507A">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1</w:t>
      </w:r>
      <w:r w:rsidRPr="0090507A">
        <w:fldChar w:fldCharType="end"/>
      </w:r>
      <w:r w:rsidRPr="0090507A">
        <w:t>.</w:t>
      </w:r>
    </w:p>
    <w:p w14:paraId="232A7681" w14:textId="7F60714E" w:rsidR="00E15E36" w:rsidRDefault="00E15E36" w:rsidP="00E15E36">
      <w:pPr>
        <w:pStyle w:val="Caption"/>
        <w:rPr>
          <w:szCs w:val="19"/>
        </w:rPr>
      </w:pPr>
      <w:bookmarkStart w:id="1629" w:name="_Ref339283797"/>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w:t>
      </w:r>
      <w:r w:rsidR="00F207A1">
        <w:rPr>
          <w:szCs w:val="19"/>
        </w:rPr>
        <w:fldChar w:fldCharType="end"/>
      </w:r>
      <w:bookmarkEnd w:id="1629"/>
      <w:r w:rsidRPr="0090507A">
        <w:rPr>
          <w:szCs w:val="19"/>
        </w:rPr>
        <w:t>:</w:t>
      </w:r>
      <w:r w:rsidRPr="0090507A">
        <w:rPr>
          <w:szCs w:val="19"/>
        </w:rPr>
        <w:tab/>
        <w:t>Reduplication of content words</w:t>
      </w:r>
      <w:r w:rsidR="00152038">
        <w:rPr>
          <w:rStyle w:val="FootnoteReference"/>
          <w:szCs w:val="19"/>
        </w:rPr>
        <w:footnoteReference w:id="135"/>
      </w:r>
    </w:p>
    <w:tbl>
      <w:tblPr>
        <w:tblW w:w="6294" w:type="dxa"/>
        <w:tblInd w:w="170" w:type="dxa"/>
        <w:tblBorders>
          <w:bottom w:val="single" w:sz="4" w:space="0" w:color="auto"/>
        </w:tblBorders>
        <w:tblLayout w:type="fixed"/>
        <w:tblLook w:val="01E0" w:firstRow="1" w:lastRow="1" w:firstColumn="1" w:lastColumn="1" w:noHBand="0" w:noVBand="0"/>
      </w:tblPr>
      <w:tblGrid>
        <w:gridCol w:w="1191"/>
        <w:gridCol w:w="1134"/>
        <w:gridCol w:w="1701"/>
        <w:gridCol w:w="2268"/>
      </w:tblGrid>
      <w:tr w:rsidR="00AC23C4" w:rsidRPr="00AC23C4" w14:paraId="4EC917EC" w14:textId="77777777" w:rsidTr="00CA347D">
        <w:trPr>
          <w:tblHeader/>
        </w:trPr>
        <w:tc>
          <w:tcPr>
            <w:tcW w:w="1191" w:type="dxa"/>
            <w:tcBorders>
              <w:top w:val="single" w:sz="4" w:space="0" w:color="auto"/>
              <w:bottom w:val="single" w:sz="4" w:space="0" w:color="auto"/>
            </w:tcBorders>
            <w:shd w:val="clear" w:color="auto" w:fill="auto"/>
          </w:tcPr>
          <w:p w14:paraId="2F10EBA9" w14:textId="77777777" w:rsidR="00E15E36" w:rsidRPr="00AC23C4" w:rsidRDefault="00E15E36" w:rsidP="00E15E36">
            <w:pPr>
              <w:pStyle w:val="TableHd"/>
              <w:rPr>
                <w:szCs w:val="19"/>
              </w:rPr>
            </w:pPr>
            <w:r w:rsidRPr="00AC23C4">
              <w:rPr>
                <w:szCs w:val="19"/>
              </w:rPr>
              <w:t>Word class</w:t>
            </w:r>
          </w:p>
        </w:tc>
        <w:tc>
          <w:tcPr>
            <w:tcW w:w="1134" w:type="dxa"/>
            <w:tcBorders>
              <w:top w:val="single" w:sz="4" w:space="0" w:color="auto"/>
              <w:bottom w:val="single" w:sz="4" w:space="0" w:color="auto"/>
            </w:tcBorders>
            <w:shd w:val="clear" w:color="auto" w:fill="auto"/>
          </w:tcPr>
          <w:p w14:paraId="372D8019" w14:textId="77777777" w:rsidR="00E15E36" w:rsidRPr="00AC23C4" w:rsidRDefault="00E15E36" w:rsidP="00E15E36">
            <w:pPr>
              <w:pStyle w:val="TableHd"/>
              <w:rPr>
                <w:szCs w:val="19"/>
              </w:rPr>
            </w:pPr>
            <w:r w:rsidRPr="00AC23C4">
              <w:rPr>
                <w:szCs w:val="19"/>
              </w:rPr>
              <w:t>Base</w:t>
            </w:r>
          </w:p>
        </w:tc>
        <w:tc>
          <w:tcPr>
            <w:tcW w:w="1701" w:type="dxa"/>
            <w:tcBorders>
              <w:top w:val="single" w:sz="4" w:space="0" w:color="auto"/>
              <w:bottom w:val="single" w:sz="4" w:space="0" w:color="auto"/>
            </w:tcBorders>
            <w:shd w:val="clear" w:color="auto" w:fill="auto"/>
          </w:tcPr>
          <w:p w14:paraId="6798006B" w14:textId="77777777" w:rsidR="00E15E36" w:rsidRPr="00AC23C4" w:rsidRDefault="00E15E36" w:rsidP="00E15E36">
            <w:pPr>
              <w:pStyle w:val="TableHd"/>
              <w:rPr>
                <w:sz w:val="19"/>
                <w:szCs w:val="19"/>
              </w:rPr>
            </w:pPr>
            <w:r w:rsidRPr="00AC23C4">
              <w:rPr>
                <w:szCs w:val="19"/>
              </w:rPr>
              <w:t>Gloss</w:t>
            </w:r>
          </w:p>
        </w:tc>
        <w:tc>
          <w:tcPr>
            <w:tcW w:w="2268" w:type="dxa"/>
            <w:tcBorders>
              <w:top w:val="single" w:sz="4" w:space="0" w:color="auto"/>
              <w:bottom w:val="single" w:sz="4" w:space="0" w:color="auto"/>
            </w:tcBorders>
            <w:shd w:val="clear" w:color="auto" w:fill="auto"/>
          </w:tcPr>
          <w:p w14:paraId="4D54F1B2" w14:textId="77777777" w:rsidR="00E15E36" w:rsidRPr="00AC23C4" w:rsidRDefault="00A52908" w:rsidP="00E15E36">
            <w:pPr>
              <w:pStyle w:val="TableHd"/>
              <w:rPr>
                <w:szCs w:val="19"/>
              </w:rPr>
            </w:pPr>
            <w:r w:rsidRPr="00AC23C4">
              <w:rPr>
                <w:szCs w:val="19"/>
              </w:rPr>
              <w:t>Reduplicated item</w:t>
            </w:r>
          </w:p>
        </w:tc>
      </w:tr>
      <w:tr w:rsidR="00AC23C4" w:rsidRPr="00AC23C4" w14:paraId="2A152AE9" w14:textId="77777777" w:rsidTr="00CA347D">
        <w:tc>
          <w:tcPr>
            <w:tcW w:w="1191" w:type="dxa"/>
            <w:tcBorders>
              <w:top w:val="single" w:sz="4" w:space="0" w:color="auto"/>
            </w:tcBorders>
            <w:shd w:val="clear" w:color="auto" w:fill="auto"/>
          </w:tcPr>
          <w:p w14:paraId="13A7A5E8" w14:textId="77777777" w:rsidR="00E15E36" w:rsidRPr="00AC23C4" w:rsidRDefault="00E15E36" w:rsidP="00E15E36">
            <w:pPr>
              <w:pStyle w:val="TableCell2-0"/>
              <w:rPr>
                <w:szCs w:val="19"/>
              </w:rPr>
            </w:pPr>
            <w:r w:rsidRPr="00AC23C4">
              <w:rPr>
                <w:szCs w:val="19"/>
              </w:rPr>
              <w:t>Nouns</w:t>
            </w:r>
          </w:p>
        </w:tc>
        <w:tc>
          <w:tcPr>
            <w:tcW w:w="1134" w:type="dxa"/>
            <w:tcBorders>
              <w:top w:val="single" w:sz="4" w:space="0" w:color="auto"/>
            </w:tcBorders>
            <w:shd w:val="clear" w:color="auto" w:fill="auto"/>
          </w:tcPr>
          <w:p w14:paraId="219481B6" w14:textId="77777777" w:rsidR="00E15E36" w:rsidRPr="00AC23C4" w:rsidRDefault="00E15E36" w:rsidP="00E15E36">
            <w:pPr>
              <w:pStyle w:val="TableCell2-0"/>
              <w:rPr>
                <w:szCs w:val="19"/>
              </w:rPr>
            </w:pPr>
            <w:r w:rsidRPr="00AC23C4">
              <w:rPr>
                <w:rStyle w:val="ChItalBold"/>
                <w:szCs w:val="19"/>
              </w:rPr>
              <w:t>ade</w:t>
            </w:r>
          </w:p>
        </w:tc>
        <w:tc>
          <w:tcPr>
            <w:tcW w:w="1701" w:type="dxa"/>
            <w:tcBorders>
              <w:top w:val="single" w:sz="4" w:space="0" w:color="auto"/>
            </w:tcBorders>
            <w:shd w:val="clear" w:color="auto" w:fill="auto"/>
          </w:tcPr>
          <w:p w14:paraId="5940E115" w14:textId="20F97892" w:rsidR="00E15E36" w:rsidRPr="00AC23C4" w:rsidRDefault="00B7093A" w:rsidP="00E15E36">
            <w:pPr>
              <w:pStyle w:val="TableCell2-0"/>
              <w:rPr>
                <w:sz w:val="19"/>
                <w:szCs w:val="19"/>
              </w:rPr>
            </w:pPr>
            <w:r>
              <w:rPr>
                <w:szCs w:val="19"/>
              </w:rPr>
              <w:t>‘</w:t>
            </w:r>
            <w:r w:rsidR="00E15E36" w:rsidRPr="00AC23C4">
              <w:rPr>
                <w:szCs w:val="19"/>
              </w:rPr>
              <w:t>younger sibling</w:t>
            </w:r>
            <w:r>
              <w:rPr>
                <w:szCs w:val="19"/>
              </w:rPr>
              <w:t>’</w:t>
            </w:r>
          </w:p>
        </w:tc>
        <w:tc>
          <w:tcPr>
            <w:tcW w:w="2268" w:type="dxa"/>
            <w:tcBorders>
              <w:top w:val="single" w:sz="4" w:space="0" w:color="auto"/>
            </w:tcBorders>
            <w:shd w:val="clear" w:color="auto" w:fill="auto"/>
          </w:tcPr>
          <w:p w14:paraId="2907C4C9" w14:textId="77777777" w:rsidR="00E15E36" w:rsidRPr="00AC23C4" w:rsidRDefault="00E15E36" w:rsidP="00E15E36">
            <w:pPr>
              <w:pStyle w:val="TableCell2-0"/>
              <w:rPr>
                <w:rStyle w:val="ChItalBold"/>
                <w:szCs w:val="19"/>
              </w:rPr>
            </w:pPr>
            <w:r w:rsidRPr="00AC23C4">
              <w:rPr>
                <w:rStyle w:val="ChItalBold"/>
                <w:szCs w:val="19"/>
              </w:rPr>
              <w:t>ade~ade</w:t>
            </w:r>
          </w:p>
        </w:tc>
      </w:tr>
      <w:tr w:rsidR="00AC23C4" w:rsidRPr="00AC23C4" w14:paraId="5F0D411C" w14:textId="77777777" w:rsidTr="00CA347D">
        <w:tc>
          <w:tcPr>
            <w:tcW w:w="1191" w:type="dxa"/>
            <w:shd w:val="clear" w:color="auto" w:fill="auto"/>
          </w:tcPr>
          <w:p w14:paraId="091C08F6" w14:textId="77777777" w:rsidR="00B6074E" w:rsidRPr="00AC23C4" w:rsidRDefault="00B6074E" w:rsidP="00E15E36">
            <w:pPr>
              <w:pStyle w:val="O0Nwnext"/>
              <w:rPr>
                <w:szCs w:val="19"/>
              </w:rPr>
            </w:pPr>
          </w:p>
        </w:tc>
        <w:tc>
          <w:tcPr>
            <w:tcW w:w="1134" w:type="dxa"/>
            <w:shd w:val="clear" w:color="auto" w:fill="auto"/>
          </w:tcPr>
          <w:p w14:paraId="13907074" w14:textId="77777777" w:rsidR="00B6074E" w:rsidRPr="00EC5C5B" w:rsidRDefault="00A134FB" w:rsidP="00E15E36">
            <w:pPr>
              <w:pStyle w:val="O0Nwnext"/>
              <w:rPr>
                <w:rStyle w:val="ChItalBold"/>
              </w:rPr>
            </w:pPr>
            <w:r w:rsidRPr="00EC5C5B">
              <w:rPr>
                <w:rStyle w:val="ChItalBold"/>
              </w:rPr>
              <w:t>bua</w:t>
            </w:r>
          </w:p>
        </w:tc>
        <w:tc>
          <w:tcPr>
            <w:tcW w:w="1701" w:type="dxa"/>
            <w:shd w:val="clear" w:color="auto" w:fill="auto"/>
          </w:tcPr>
          <w:p w14:paraId="2736D6A0" w14:textId="5A0A534D" w:rsidR="00B6074E" w:rsidRPr="00703A98" w:rsidRDefault="00B7093A" w:rsidP="00E15E36">
            <w:pPr>
              <w:pStyle w:val="O0Nwnext"/>
            </w:pPr>
            <w:r>
              <w:t>‘</w:t>
            </w:r>
            <w:r w:rsidR="00A134FB">
              <w:t>fruit</w:t>
            </w:r>
            <w:r>
              <w:t>’</w:t>
            </w:r>
          </w:p>
        </w:tc>
        <w:tc>
          <w:tcPr>
            <w:tcW w:w="2268" w:type="dxa"/>
            <w:shd w:val="clear" w:color="auto" w:fill="auto"/>
          </w:tcPr>
          <w:p w14:paraId="7DD492B6" w14:textId="77777777" w:rsidR="00B6074E" w:rsidRPr="00DA51B1" w:rsidRDefault="00A134FB" w:rsidP="00E15E36">
            <w:pPr>
              <w:pStyle w:val="O0Nwnext"/>
              <w:rPr>
                <w:rStyle w:val="ChItalBold"/>
              </w:rPr>
            </w:pPr>
            <w:r>
              <w:rPr>
                <w:rStyle w:val="ChItalBold"/>
              </w:rPr>
              <w:t>bua~buaang</w:t>
            </w:r>
          </w:p>
        </w:tc>
      </w:tr>
      <w:tr w:rsidR="00AC23C4" w:rsidRPr="00AC23C4" w14:paraId="24507AEA" w14:textId="77777777" w:rsidTr="00CA347D">
        <w:tc>
          <w:tcPr>
            <w:tcW w:w="1191" w:type="dxa"/>
            <w:shd w:val="clear" w:color="auto" w:fill="auto"/>
          </w:tcPr>
          <w:p w14:paraId="1A87A5B7" w14:textId="77777777" w:rsidR="00E15E36" w:rsidRPr="00AC23C4" w:rsidRDefault="00E15E36" w:rsidP="00E15E36">
            <w:pPr>
              <w:pStyle w:val="O0Nwnext"/>
              <w:rPr>
                <w:szCs w:val="19"/>
              </w:rPr>
            </w:pPr>
          </w:p>
        </w:tc>
        <w:tc>
          <w:tcPr>
            <w:tcW w:w="1134" w:type="dxa"/>
            <w:shd w:val="clear" w:color="auto" w:fill="auto"/>
          </w:tcPr>
          <w:p w14:paraId="60ED2F73" w14:textId="77777777" w:rsidR="00E15E36" w:rsidRPr="00EC5C5B" w:rsidRDefault="00E15E36" w:rsidP="00E15E36">
            <w:pPr>
              <w:pStyle w:val="O0Nwnext"/>
              <w:rPr>
                <w:rStyle w:val="ChItalBold"/>
              </w:rPr>
            </w:pPr>
            <w:r w:rsidRPr="00EC5C5B">
              <w:rPr>
                <w:rStyle w:val="ChItalBold"/>
              </w:rPr>
              <w:t>tingkatan</w:t>
            </w:r>
            <w:r w:rsidR="009F6A11" w:rsidRPr="00EC5C5B">
              <w:rPr>
                <w:rStyle w:val="ChItalBold"/>
              </w:rPr>
              <w:t>g</w:t>
            </w:r>
          </w:p>
        </w:tc>
        <w:tc>
          <w:tcPr>
            <w:tcW w:w="1701" w:type="dxa"/>
            <w:shd w:val="clear" w:color="auto" w:fill="auto"/>
          </w:tcPr>
          <w:p w14:paraId="0642440B" w14:textId="4980F5C6" w:rsidR="00E15E36" w:rsidRPr="00C766C7" w:rsidRDefault="00B7093A" w:rsidP="00E15E36">
            <w:pPr>
              <w:pStyle w:val="O0Nwnext"/>
            </w:pPr>
            <w:r>
              <w:t>‘</w:t>
            </w:r>
            <w:r w:rsidR="00E15E36" w:rsidRPr="00C766C7">
              <w:t>level</w:t>
            </w:r>
            <w:r>
              <w:t>’</w:t>
            </w:r>
          </w:p>
        </w:tc>
        <w:tc>
          <w:tcPr>
            <w:tcW w:w="2268" w:type="dxa"/>
            <w:shd w:val="clear" w:color="auto" w:fill="auto"/>
          </w:tcPr>
          <w:p w14:paraId="373917BD" w14:textId="77777777" w:rsidR="00E15E36" w:rsidRPr="00AC23C4" w:rsidRDefault="00E15E36" w:rsidP="00E15E36">
            <w:pPr>
              <w:pStyle w:val="O0Nwnext"/>
              <w:rPr>
                <w:rStyle w:val="ChItalBold"/>
                <w:szCs w:val="19"/>
              </w:rPr>
            </w:pPr>
            <w:r w:rsidRPr="00DA51B1">
              <w:rPr>
                <w:rStyle w:val="ChItalBold"/>
              </w:rPr>
              <w:t>tingkatan</w:t>
            </w:r>
            <w:r w:rsidR="009F6A11">
              <w:rPr>
                <w:rStyle w:val="ChItalBold"/>
              </w:rPr>
              <w:t>g</w:t>
            </w:r>
            <w:r>
              <w:rPr>
                <w:rStyle w:val="ChItalBold"/>
              </w:rPr>
              <w:t>~</w:t>
            </w:r>
            <w:r w:rsidRPr="00DA51B1">
              <w:rPr>
                <w:rStyle w:val="ChItalBold"/>
              </w:rPr>
              <w:t>tingkatan</w:t>
            </w:r>
            <w:r w:rsidR="009F6A11">
              <w:rPr>
                <w:rStyle w:val="ChItalBold"/>
              </w:rPr>
              <w:t>g</w:t>
            </w:r>
          </w:p>
        </w:tc>
      </w:tr>
      <w:tr w:rsidR="00AC23C4" w:rsidRPr="00AC23C4" w14:paraId="354F7E4C" w14:textId="77777777" w:rsidTr="00CA347D">
        <w:tc>
          <w:tcPr>
            <w:tcW w:w="1191" w:type="dxa"/>
            <w:shd w:val="clear" w:color="auto" w:fill="auto"/>
          </w:tcPr>
          <w:p w14:paraId="3E8820E6" w14:textId="77777777" w:rsidR="00E15E36" w:rsidRPr="00AC23C4" w:rsidRDefault="00E15E36" w:rsidP="00E15E36">
            <w:pPr>
              <w:pStyle w:val="TableCell0-2Break"/>
              <w:rPr>
                <w:szCs w:val="19"/>
              </w:rPr>
            </w:pPr>
          </w:p>
        </w:tc>
        <w:tc>
          <w:tcPr>
            <w:tcW w:w="1134" w:type="dxa"/>
            <w:shd w:val="clear" w:color="auto" w:fill="auto"/>
          </w:tcPr>
          <w:p w14:paraId="0762F2BF" w14:textId="77777777" w:rsidR="00E15E36" w:rsidRPr="00AC23C4" w:rsidRDefault="00E15E36" w:rsidP="00E15E36">
            <w:pPr>
              <w:pStyle w:val="TableCell0-2Break"/>
              <w:rPr>
                <w:szCs w:val="19"/>
              </w:rPr>
            </w:pPr>
            <w:r w:rsidRPr="00AC23C4">
              <w:rPr>
                <w:rStyle w:val="ChItalBold"/>
                <w:szCs w:val="19"/>
              </w:rPr>
              <w:t>tulang</w:t>
            </w:r>
          </w:p>
        </w:tc>
        <w:tc>
          <w:tcPr>
            <w:tcW w:w="1701" w:type="dxa"/>
            <w:shd w:val="clear" w:color="auto" w:fill="auto"/>
          </w:tcPr>
          <w:p w14:paraId="7A073F08" w14:textId="5E0339A6" w:rsidR="00E15E36" w:rsidRPr="00AC23C4" w:rsidRDefault="00B7093A" w:rsidP="00E15E36">
            <w:pPr>
              <w:pStyle w:val="TableCell0-2Break"/>
              <w:rPr>
                <w:sz w:val="19"/>
                <w:szCs w:val="19"/>
              </w:rPr>
            </w:pPr>
            <w:r>
              <w:rPr>
                <w:szCs w:val="19"/>
              </w:rPr>
              <w:t>‘</w:t>
            </w:r>
            <w:r w:rsidR="00E15E36" w:rsidRPr="00AC23C4">
              <w:rPr>
                <w:szCs w:val="19"/>
              </w:rPr>
              <w:t>bone</w:t>
            </w:r>
            <w:r>
              <w:rPr>
                <w:szCs w:val="19"/>
              </w:rPr>
              <w:t>’</w:t>
            </w:r>
          </w:p>
        </w:tc>
        <w:tc>
          <w:tcPr>
            <w:tcW w:w="2268" w:type="dxa"/>
            <w:shd w:val="clear" w:color="auto" w:fill="auto"/>
          </w:tcPr>
          <w:p w14:paraId="030A1836" w14:textId="77777777" w:rsidR="00E15E36" w:rsidRPr="00AC23C4" w:rsidRDefault="00E15E36" w:rsidP="00E15E36">
            <w:pPr>
              <w:pStyle w:val="TableCell0-2Break"/>
              <w:rPr>
                <w:rStyle w:val="ChItalBold"/>
                <w:szCs w:val="19"/>
              </w:rPr>
            </w:pPr>
            <w:r w:rsidRPr="00AC23C4">
              <w:rPr>
                <w:rStyle w:val="ChItalBold"/>
                <w:szCs w:val="19"/>
              </w:rPr>
              <w:t>tulang~tulang</w:t>
            </w:r>
          </w:p>
        </w:tc>
      </w:tr>
      <w:tr w:rsidR="00AC23C4" w:rsidRPr="00AC23C4" w14:paraId="29816676" w14:textId="77777777" w:rsidTr="00CA347D">
        <w:tc>
          <w:tcPr>
            <w:tcW w:w="1191" w:type="dxa"/>
            <w:shd w:val="clear" w:color="auto" w:fill="auto"/>
          </w:tcPr>
          <w:p w14:paraId="45AD09AB" w14:textId="77777777" w:rsidR="00E15E36" w:rsidRPr="00AC23C4" w:rsidRDefault="00E15E36" w:rsidP="00E15E36">
            <w:pPr>
              <w:pStyle w:val="TableCell2-0"/>
              <w:rPr>
                <w:szCs w:val="19"/>
              </w:rPr>
            </w:pPr>
            <w:r w:rsidRPr="00AC23C4">
              <w:rPr>
                <w:szCs w:val="19"/>
              </w:rPr>
              <w:t>Verbs</w:t>
            </w:r>
          </w:p>
        </w:tc>
        <w:tc>
          <w:tcPr>
            <w:tcW w:w="1134" w:type="dxa"/>
            <w:shd w:val="clear" w:color="auto" w:fill="auto"/>
          </w:tcPr>
          <w:p w14:paraId="1A58D0B9" w14:textId="77777777" w:rsidR="00E15E36" w:rsidRPr="00AC23C4" w:rsidRDefault="00E15E36" w:rsidP="00E15E36">
            <w:pPr>
              <w:pStyle w:val="TableCell2-0"/>
              <w:rPr>
                <w:szCs w:val="19"/>
              </w:rPr>
            </w:pPr>
            <w:r w:rsidRPr="00AC23C4">
              <w:rPr>
                <w:rStyle w:val="ChItalBold"/>
                <w:szCs w:val="19"/>
              </w:rPr>
              <w:t>baik</w:t>
            </w:r>
          </w:p>
        </w:tc>
        <w:tc>
          <w:tcPr>
            <w:tcW w:w="1701" w:type="dxa"/>
            <w:shd w:val="clear" w:color="auto" w:fill="auto"/>
          </w:tcPr>
          <w:p w14:paraId="5C4BF663" w14:textId="5057503A" w:rsidR="00E15E36" w:rsidRPr="00AC23C4" w:rsidRDefault="00B7093A" w:rsidP="00E15E36">
            <w:pPr>
              <w:pStyle w:val="TableCell2-0"/>
              <w:rPr>
                <w:sz w:val="19"/>
                <w:szCs w:val="19"/>
              </w:rPr>
            </w:pPr>
            <w:r>
              <w:rPr>
                <w:szCs w:val="19"/>
              </w:rPr>
              <w:t>‘</w:t>
            </w:r>
            <w:r w:rsidR="00E15E36" w:rsidRPr="00AC23C4">
              <w:rPr>
                <w:szCs w:val="19"/>
              </w:rPr>
              <w:t>be good</w:t>
            </w:r>
            <w:r>
              <w:rPr>
                <w:szCs w:val="19"/>
              </w:rPr>
              <w:t>’</w:t>
            </w:r>
          </w:p>
        </w:tc>
        <w:tc>
          <w:tcPr>
            <w:tcW w:w="2268" w:type="dxa"/>
            <w:shd w:val="clear" w:color="auto" w:fill="auto"/>
          </w:tcPr>
          <w:p w14:paraId="6938221B" w14:textId="77777777" w:rsidR="00E15E36" w:rsidRPr="00AC23C4" w:rsidRDefault="00E15E36" w:rsidP="00E15E36">
            <w:pPr>
              <w:pStyle w:val="TableCell2-0"/>
              <w:rPr>
                <w:rStyle w:val="ChItalBold"/>
                <w:szCs w:val="19"/>
              </w:rPr>
            </w:pPr>
            <w:r w:rsidRPr="00AC23C4">
              <w:rPr>
                <w:rStyle w:val="ChItalBold"/>
                <w:szCs w:val="19"/>
              </w:rPr>
              <w:t>baik~baik</w:t>
            </w:r>
          </w:p>
        </w:tc>
      </w:tr>
      <w:tr w:rsidR="00AC23C4" w:rsidRPr="00AC23C4" w14:paraId="1C812B39" w14:textId="77777777" w:rsidTr="00CA347D">
        <w:tc>
          <w:tcPr>
            <w:tcW w:w="1191" w:type="dxa"/>
            <w:shd w:val="clear" w:color="auto" w:fill="auto"/>
          </w:tcPr>
          <w:p w14:paraId="644491FC" w14:textId="77777777" w:rsidR="00A134FB" w:rsidRPr="00AC23C4" w:rsidRDefault="00A134FB" w:rsidP="00F56AFE">
            <w:pPr>
              <w:pStyle w:val="O0Nwnext"/>
              <w:rPr>
                <w:szCs w:val="19"/>
              </w:rPr>
            </w:pPr>
          </w:p>
        </w:tc>
        <w:tc>
          <w:tcPr>
            <w:tcW w:w="1134" w:type="dxa"/>
            <w:shd w:val="clear" w:color="auto" w:fill="auto"/>
          </w:tcPr>
          <w:p w14:paraId="35A15793" w14:textId="77777777" w:rsidR="00A134FB" w:rsidRPr="00AC23C4" w:rsidRDefault="00A134FB" w:rsidP="00F56AFE">
            <w:pPr>
              <w:pStyle w:val="O0Nwnext"/>
              <w:rPr>
                <w:szCs w:val="19"/>
              </w:rPr>
            </w:pPr>
            <w:r w:rsidRPr="00AC23C4">
              <w:rPr>
                <w:rStyle w:val="ChItalBold"/>
                <w:szCs w:val="19"/>
              </w:rPr>
              <w:t>ceritra</w:t>
            </w:r>
          </w:p>
        </w:tc>
        <w:tc>
          <w:tcPr>
            <w:tcW w:w="1701" w:type="dxa"/>
            <w:shd w:val="clear" w:color="auto" w:fill="auto"/>
          </w:tcPr>
          <w:p w14:paraId="09A972E1" w14:textId="7528E070" w:rsidR="00A134FB" w:rsidRPr="00AC23C4" w:rsidRDefault="00B7093A" w:rsidP="00E51C4C">
            <w:pPr>
              <w:pStyle w:val="O0Nwnext"/>
              <w:rPr>
                <w:sz w:val="19"/>
                <w:szCs w:val="19"/>
              </w:rPr>
            </w:pPr>
            <w:r>
              <w:rPr>
                <w:szCs w:val="19"/>
              </w:rPr>
              <w:t>‘</w:t>
            </w:r>
            <w:r w:rsidR="00E51C4C">
              <w:rPr>
                <w:szCs w:val="19"/>
              </w:rPr>
              <w:t>tell</w:t>
            </w:r>
            <w:r>
              <w:rPr>
                <w:szCs w:val="19"/>
              </w:rPr>
              <w:t>’</w:t>
            </w:r>
          </w:p>
        </w:tc>
        <w:tc>
          <w:tcPr>
            <w:tcW w:w="2268" w:type="dxa"/>
            <w:shd w:val="clear" w:color="auto" w:fill="auto"/>
          </w:tcPr>
          <w:p w14:paraId="44A8D85C" w14:textId="77777777" w:rsidR="00A134FB" w:rsidRPr="00AC23C4" w:rsidRDefault="00A134FB" w:rsidP="00F56AFE">
            <w:pPr>
              <w:pStyle w:val="O0Nwnext"/>
              <w:rPr>
                <w:rStyle w:val="ChItalBold"/>
                <w:szCs w:val="19"/>
              </w:rPr>
            </w:pPr>
            <w:r w:rsidRPr="00AC23C4">
              <w:rPr>
                <w:rStyle w:val="ChItalBold"/>
                <w:szCs w:val="19"/>
              </w:rPr>
              <w:t>ceritra~ceritra</w:t>
            </w:r>
          </w:p>
        </w:tc>
      </w:tr>
      <w:tr w:rsidR="00AC23C4" w:rsidRPr="00AC23C4" w14:paraId="5889F0F9" w14:textId="77777777" w:rsidTr="00CA347D">
        <w:tc>
          <w:tcPr>
            <w:tcW w:w="1191" w:type="dxa"/>
            <w:shd w:val="clear" w:color="auto" w:fill="auto"/>
          </w:tcPr>
          <w:p w14:paraId="2263EF78" w14:textId="77777777" w:rsidR="00A134FB" w:rsidRPr="00AC23C4" w:rsidRDefault="00A134FB" w:rsidP="00F56AFE">
            <w:pPr>
              <w:pStyle w:val="O0Nwnext"/>
              <w:rPr>
                <w:szCs w:val="19"/>
              </w:rPr>
            </w:pPr>
          </w:p>
        </w:tc>
        <w:tc>
          <w:tcPr>
            <w:tcW w:w="1134" w:type="dxa"/>
            <w:shd w:val="clear" w:color="auto" w:fill="auto"/>
          </w:tcPr>
          <w:p w14:paraId="6EE68630" w14:textId="77777777" w:rsidR="00A134FB" w:rsidRPr="00AC23C4" w:rsidRDefault="001213A0" w:rsidP="00F56AFE">
            <w:pPr>
              <w:pStyle w:val="O0Nwnext"/>
              <w:rPr>
                <w:szCs w:val="19"/>
              </w:rPr>
            </w:pPr>
            <w:r w:rsidRPr="00AC23C4">
              <w:rPr>
                <w:rStyle w:val="ChItalBold"/>
                <w:szCs w:val="19"/>
              </w:rPr>
              <w:t>ta</w:t>
            </w:r>
            <w:r w:rsidR="00A134FB" w:rsidRPr="00AC23C4">
              <w:rPr>
                <w:rStyle w:val="ChItalBold"/>
                <w:szCs w:val="19"/>
              </w:rPr>
              <w:t>lipat</w:t>
            </w:r>
          </w:p>
        </w:tc>
        <w:tc>
          <w:tcPr>
            <w:tcW w:w="1701" w:type="dxa"/>
            <w:shd w:val="clear" w:color="auto" w:fill="auto"/>
          </w:tcPr>
          <w:p w14:paraId="1CB6D71A" w14:textId="61AAD049" w:rsidR="00A134FB" w:rsidRPr="00AC23C4" w:rsidRDefault="00B7093A" w:rsidP="00F56AFE">
            <w:pPr>
              <w:pStyle w:val="O0Nwnext"/>
              <w:rPr>
                <w:sz w:val="19"/>
                <w:szCs w:val="19"/>
              </w:rPr>
            </w:pPr>
            <w:r>
              <w:rPr>
                <w:szCs w:val="19"/>
              </w:rPr>
              <w:t>‘</w:t>
            </w:r>
            <w:r w:rsidR="00A134FB" w:rsidRPr="00AC23C4">
              <w:rPr>
                <w:szCs w:val="19"/>
              </w:rPr>
              <w:t>fold</w:t>
            </w:r>
            <w:r>
              <w:rPr>
                <w:szCs w:val="19"/>
              </w:rPr>
              <w:t>’</w:t>
            </w:r>
          </w:p>
        </w:tc>
        <w:tc>
          <w:tcPr>
            <w:tcW w:w="2268" w:type="dxa"/>
            <w:shd w:val="clear" w:color="auto" w:fill="auto"/>
          </w:tcPr>
          <w:p w14:paraId="2D66B712" w14:textId="77777777" w:rsidR="00A134FB" w:rsidRPr="00AC23C4" w:rsidRDefault="00A134FB" w:rsidP="00F56AFE">
            <w:pPr>
              <w:pStyle w:val="O0Nwnext"/>
              <w:rPr>
                <w:rStyle w:val="ChItalBold"/>
                <w:szCs w:val="19"/>
              </w:rPr>
            </w:pPr>
            <w:r w:rsidRPr="00AC23C4">
              <w:rPr>
                <w:rStyle w:val="ChItalBold"/>
                <w:szCs w:val="19"/>
              </w:rPr>
              <w:t>talipat~talipat</w:t>
            </w:r>
          </w:p>
        </w:tc>
      </w:tr>
      <w:tr w:rsidR="00AC23C4" w:rsidRPr="00AC23C4" w14:paraId="480DE0C8" w14:textId="77777777" w:rsidTr="00CA347D">
        <w:tc>
          <w:tcPr>
            <w:tcW w:w="1191" w:type="dxa"/>
            <w:shd w:val="clear" w:color="auto" w:fill="auto"/>
          </w:tcPr>
          <w:p w14:paraId="3EEE6C94" w14:textId="77777777" w:rsidR="00E15E36" w:rsidRPr="00AC23C4" w:rsidRDefault="00E15E36" w:rsidP="00E15E36">
            <w:pPr>
              <w:pStyle w:val="TableCell0-2Break"/>
              <w:rPr>
                <w:szCs w:val="19"/>
              </w:rPr>
            </w:pPr>
          </w:p>
        </w:tc>
        <w:tc>
          <w:tcPr>
            <w:tcW w:w="1134" w:type="dxa"/>
            <w:shd w:val="clear" w:color="auto" w:fill="auto"/>
          </w:tcPr>
          <w:p w14:paraId="5BC847B9" w14:textId="77777777" w:rsidR="00E15E36" w:rsidRPr="00EC5C5B" w:rsidRDefault="00A134FB" w:rsidP="00E15E36">
            <w:pPr>
              <w:pStyle w:val="TableCell0-2Break"/>
              <w:rPr>
                <w:rStyle w:val="ChItalBold"/>
              </w:rPr>
            </w:pPr>
            <w:r w:rsidRPr="00EC5C5B">
              <w:rPr>
                <w:rStyle w:val="ChItalBold"/>
              </w:rPr>
              <w:t>tumpuk</w:t>
            </w:r>
          </w:p>
        </w:tc>
        <w:tc>
          <w:tcPr>
            <w:tcW w:w="1701" w:type="dxa"/>
            <w:shd w:val="clear" w:color="auto" w:fill="auto"/>
          </w:tcPr>
          <w:p w14:paraId="2D747BDE" w14:textId="040085EE" w:rsidR="00E15E36" w:rsidRPr="00AC23C4" w:rsidRDefault="00B7093A" w:rsidP="00E15E36">
            <w:pPr>
              <w:pStyle w:val="TableCell0-2Break"/>
              <w:rPr>
                <w:sz w:val="19"/>
                <w:szCs w:val="19"/>
              </w:rPr>
            </w:pPr>
            <w:r>
              <w:rPr>
                <w:szCs w:val="19"/>
              </w:rPr>
              <w:t>‘</w:t>
            </w:r>
            <w:r w:rsidR="00A134FB" w:rsidRPr="00AC23C4">
              <w:rPr>
                <w:szCs w:val="19"/>
              </w:rPr>
              <w:t>pile</w:t>
            </w:r>
            <w:r>
              <w:rPr>
                <w:szCs w:val="19"/>
              </w:rPr>
              <w:t>’</w:t>
            </w:r>
          </w:p>
        </w:tc>
        <w:tc>
          <w:tcPr>
            <w:tcW w:w="2268" w:type="dxa"/>
            <w:shd w:val="clear" w:color="auto" w:fill="auto"/>
          </w:tcPr>
          <w:p w14:paraId="68C0D08F" w14:textId="77777777" w:rsidR="00E15E36" w:rsidRPr="00AC23C4" w:rsidRDefault="00A134FB" w:rsidP="00E15E36">
            <w:pPr>
              <w:pStyle w:val="TableCell0-2Break"/>
              <w:rPr>
                <w:rStyle w:val="ChItalBold"/>
                <w:szCs w:val="19"/>
              </w:rPr>
            </w:pPr>
            <w:r w:rsidRPr="00AC23C4">
              <w:rPr>
                <w:rStyle w:val="ChItalBold"/>
                <w:szCs w:val="19"/>
              </w:rPr>
              <w:t>bertumpuk~tumpuk</w:t>
            </w:r>
          </w:p>
        </w:tc>
      </w:tr>
      <w:tr w:rsidR="00AC23C4" w:rsidRPr="00AC23C4" w14:paraId="21E06FDD" w14:textId="77777777" w:rsidTr="00CA347D">
        <w:tc>
          <w:tcPr>
            <w:tcW w:w="1191" w:type="dxa"/>
            <w:shd w:val="clear" w:color="auto" w:fill="auto"/>
          </w:tcPr>
          <w:p w14:paraId="57752289" w14:textId="77777777" w:rsidR="00E15E36" w:rsidRPr="00AC23C4" w:rsidRDefault="00E15E36" w:rsidP="00E15E36">
            <w:pPr>
              <w:pStyle w:val="TableCell2-0"/>
              <w:rPr>
                <w:szCs w:val="19"/>
              </w:rPr>
            </w:pPr>
            <w:r w:rsidRPr="00AC23C4">
              <w:rPr>
                <w:szCs w:val="19"/>
              </w:rPr>
              <w:t>Adverbs</w:t>
            </w:r>
          </w:p>
        </w:tc>
        <w:tc>
          <w:tcPr>
            <w:tcW w:w="1134" w:type="dxa"/>
            <w:shd w:val="clear" w:color="auto" w:fill="auto"/>
          </w:tcPr>
          <w:p w14:paraId="43BABF5B" w14:textId="6223AA4F" w:rsidR="00E15E36" w:rsidRPr="004F140B" w:rsidRDefault="004F140B" w:rsidP="00E15E36">
            <w:pPr>
              <w:pStyle w:val="TableCell2-0"/>
              <w:rPr>
                <w:rStyle w:val="ChItalBold"/>
              </w:rPr>
            </w:pPr>
            <w:r w:rsidRPr="004F140B">
              <w:rPr>
                <w:rStyle w:val="ChItalBold"/>
              </w:rPr>
              <w:t>baru</w:t>
            </w:r>
          </w:p>
        </w:tc>
        <w:tc>
          <w:tcPr>
            <w:tcW w:w="1701" w:type="dxa"/>
            <w:shd w:val="clear" w:color="auto" w:fill="auto"/>
          </w:tcPr>
          <w:p w14:paraId="6E4BDAE0" w14:textId="38AFED9B" w:rsidR="00E15E36" w:rsidRPr="00AC23C4" w:rsidRDefault="00F3392C" w:rsidP="004F140B">
            <w:pPr>
              <w:pStyle w:val="TableCell2-0"/>
              <w:rPr>
                <w:sz w:val="19"/>
                <w:szCs w:val="19"/>
              </w:rPr>
            </w:pPr>
            <w:r>
              <w:rPr>
                <w:szCs w:val="19"/>
              </w:rPr>
              <w:t>‘</w:t>
            </w:r>
            <w:r w:rsidR="004F140B">
              <w:rPr>
                <w:szCs w:val="19"/>
              </w:rPr>
              <w:t>recently</w:t>
            </w:r>
            <w:r w:rsidR="00B7093A">
              <w:rPr>
                <w:szCs w:val="19"/>
              </w:rPr>
              <w:t>’</w:t>
            </w:r>
          </w:p>
        </w:tc>
        <w:tc>
          <w:tcPr>
            <w:tcW w:w="2268" w:type="dxa"/>
            <w:shd w:val="clear" w:color="auto" w:fill="auto"/>
          </w:tcPr>
          <w:p w14:paraId="6F18B4E4" w14:textId="1A66299D" w:rsidR="00E15E36" w:rsidRPr="00AC23C4" w:rsidRDefault="004F140B" w:rsidP="004F140B">
            <w:pPr>
              <w:pStyle w:val="TableCell2-0"/>
              <w:rPr>
                <w:rStyle w:val="ChItalBold"/>
                <w:szCs w:val="19"/>
              </w:rPr>
            </w:pPr>
            <w:r>
              <w:rPr>
                <w:rStyle w:val="ChItalBold"/>
                <w:szCs w:val="19"/>
              </w:rPr>
              <w:t>baru</w:t>
            </w:r>
            <w:r w:rsidR="00CA51AC" w:rsidRPr="00AC23C4">
              <w:rPr>
                <w:rStyle w:val="ChItalBold"/>
                <w:szCs w:val="19"/>
              </w:rPr>
              <w:t>~</w:t>
            </w:r>
            <w:r>
              <w:rPr>
                <w:rStyle w:val="ChItalBold"/>
                <w:szCs w:val="19"/>
              </w:rPr>
              <w:t>baru</w:t>
            </w:r>
          </w:p>
        </w:tc>
      </w:tr>
      <w:tr w:rsidR="004F140B" w:rsidRPr="00AC23C4" w14:paraId="04E56221" w14:textId="77777777" w:rsidTr="00F6176E">
        <w:tc>
          <w:tcPr>
            <w:tcW w:w="1191" w:type="dxa"/>
            <w:shd w:val="clear" w:color="auto" w:fill="auto"/>
          </w:tcPr>
          <w:p w14:paraId="2F47A176" w14:textId="77777777" w:rsidR="004F140B" w:rsidRPr="00AC23C4" w:rsidRDefault="004F140B" w:rsidP="00F6176E">
            <w:pPr>
              <w:pStyle w:val="O0Nwnext"/>
              <w:rPr>
                <w:szCs w:val="19"/>
              </w:rPr>
            </w:pPr>
          </w:p>
        </w:tc>
        <w:tc>
          <w:tcPr>
            <w:tcW w:w="1134" w:type="dxa"/>
            <w:shd w:val="clear" w:color="auto" w:fill="auto"/>
          </w:tcPr>
          <w:p w14:paraId="6A09FA9D" w14:textId="367A9036" w:rsidR="004F140B" w:rsidRPr="004F140B" w:rsidRDefault="004F140B" w:rsidP="00F6176E">
            <w:pPr>
              <w:pStyle w:val="O0Nwnext"/>
              <w:rPr>
                <w:rStyle w:val="ChItalBold"/>
              </w:rPr>
            </w:pPr>
            <w:r w:rsidRPr="004F140B">
              <w:rPr>
                <w:rStyle w:val="ChItalBold"/>
              </w:rPr>
              <w:t>skarang</w:t>
            </w:r>
          </w:p>
        </w:tc>
        <w:tc>
          <w:tcPr>
            <w:tcW w:w="1701" w:type="dxa"/>
            <w:shd w:val="clear" w:color="auto" w:fill="auto"/>
          </w:tcPr>
          <w:p w14:paraId="1BE05592" w14:textId="0774001A" w:rsidR="004F140B" w:rsidRPr="00AC23C4" w:rsidRDefault="004F140B" w:rsidP="004F140B">
            <w:pPr>
              <w:pStyle w:val="O0Nwnext"/>
              <w:rPr>
                <w:sz w:val="19"/>
                <w:szCs w:val="19"/>
              </w:rPr>
            </w:pPr>
            <w:r>
              <w:rPr>
                <w:szCs w:val="19"/>
              </w:rPr>
              <w:t>‘now’</w:t>
            </w:r>
          </w:p>
        </w:tc>
        <w:tc>
          <w:tcPr>
            <w:tcW w:w="2268" w:type="dxa"/>
            <w:shd w:val="clear" w:color="auto" w:fill="auto"/>
          </w:tcPr>
          <w:p w14:paraId="083F712C" w14:textId="1B45DC5D" w:rsidR="004F140B" w:rsidRPr="00AC23C4" w:rsidRDefault="004F140B" w:rsidP="00F6176E">
            <w:pPr>
              <w:pStyle w:val="O0Nwnext"/>
              <w:rPr>
                <w:rStyle w:val="ChItalBold"/>
                <w:szCs w:val="19"/>
              </w:rPr>
            </w:pPr>
            <w:r>
              <w:rPr>
                <w:rStyle w:val="ChItalBold"/>
                <w:szCs w:val="19"/>
              </w:rPr>
              <w:t>skarang</w:t>
            </w:r>
            <w:r w:rsidRPr="00AC23C4">
              <w:rPr>
                <w:rStyle w:val="ChItalBold"/>
                <w:szCs w:val="19"/>
              </w:rPr>
              <w:t>~</w:t>
            </w:r>
            <w:r>
              <w:rPr>
                <w:rStyle w:val="ChItalBold"/>
                <w:szCs w:val="19"/>
              </w:rPr>
              <w:t xml:space="preserve"> skarang</w:t>
            </w:r>
          </w:p>
        </w:tc>
      </w:tr>
      <w:tr w:rsidR="00AC23C4" w:rsidRPr="00AC23C4" w14:paraId="7EADB709" w14:textId="77777777" w:rsidTr="00CA347D">
        <w:tc>
          <w:tcPr>
            <w:tcW w:w="1191" w:type="dxa"/>
            <w:shd w:val="clear" w:color="auto" w:fill="auto"/>
          </w:tcPr>
          <w:p w14:paraId="64CD82AD" w14:textId="77777777" w:rsidR="00E15E36" w:rsidRPr="00AC23C4" w:rsidRDefault="00E15E36" w:rsidP="00E15E36">
            <w:pPr>
              <w:pStyle w:val="TableCell0-2Break"/>
              <w:rPr>
                <w:szCs w:val="19"/>
              </w:rPr>
            </w:pPr>
          </w:p>
        </w:tc>
        <w:tc>
          <w:tcPr>
            <w:tcW w:w="1134" w:type="dxa"/>
            <w:shd w:val="clear" w:color="auto" w:fill="auto"/>
          </w:tcPr>
          <w:p w14:paraId="3B1B2135" w14:textId="77777777" w:rsidR="00E15E36" w:rsidRPr="004F140B" w:rsidRDefault="00E15E36" w:rsidP="00E15E36">
            <w:pPr>
              <w:pStyle w:val="TableCell0-2Break"/>
              <w:rPr>
                <w:rStyle w:val="ChItalBold"/>
              </w:rPr>
            </w:pPr>
            <w:r w:rsidRPr="004F140B">
              <w:rPr>
                <w:rStyle w:val="ChItalBold"/>
              </w:rPr>
              <w:t>sring</w:t>
            </w:r>
          </w:p>
        </w:tc>
        <w:tc>
          <w:tcPr>
            <w:tcW w:w="1701" w:type="dxa"/>
            <w:shd w:val="clear" w:color="auto" w:fill="auto"/>
          </w:tcPr>
          <w:p w14:paraId="1AD5B97C" w14:textId="770ACD02" w:rsidR="00E15E36" w:rsidRPr="00C766C7" w:rsidRDefault="00B7093A" w:rsidP="00E15E36">
            <w:pPr>
              <w:pStyle w:val="TableCell0-2Break"/>
            </w:pPr>
            <w:r>
              <w:t>‘</w:t>
            </w:r>
            <w:r w:rsidR="00E15E36" w:rsidRPr="00C766C7">
              <w:t>often</w:t>
            </w:r>
            <w:r>
              <w:t>’</w:t>
            </w:r>
          </w:p>
        </w:tc>
        <w:tc>
          <w:tcPr>
            <w:tcW w:w="2268" w:type="dxa"/>
            <w:shd w:val="clear" w:color="auto" w:fill="auto"/>
          </w:tcPr>
          <w:p w14:paraId="14398B9D" w14:textId="77777777" w:rsidR="00E15E36" w:rsidRPr="00AC23C4" w:rsidRDefault="00E15E36" w:rsidP="00E15E36">
            <w:pPr>
              <w:pStyle w:val="TableCell0-2Break"/>
              <w:rPr>
                <w:rStyle w:val="ChItalBold"/>
                <w:szCs w:val="19"/>
              </w:rPr>
            </w:pPr>
            <w:r w:rsidRPr="00AC23C4">
              <w:rPr>
                <w:rStyle w:val="ChItalBold"/>
                <w:szCs w:val="19"/>
              </w:rPr>
              <w:t>sring~sring</w:t>
            </w:r>
          </w:p>
        </w:tc>
      </w:tr>
      <w:tr w:rsidR="00AC23C4" w:rsidRPr="00AC23C4" w14:paraId="40949793" w14:textId="77777777" w:rsidTr="00CA347D">
        <w:tc>
          <w:tcPr>
            <w:tcW w:w="1191" w:type="dxa"/>
            <w:shd w:val="clear" w:color="auto" w:fill="auto"/>
          </w:tcPr>
          <w:p w14:paraId="6953CC87" w14:textId="77777777" w:rsidR="00E15E36" w:rsidRPr="00AC23C4" w:rsidRDefault="00E15E36" w:rsidP="00E15E36">
            <w:pPr>
              <w:pStyle w:val="TableCell2-0"/>
              <w:rPr>
                <w:szCs w:val="19"/>
              </w:rPr>
            </w:pPr>
            <w:r w:rsidRPr="00AC23C4">
              <w:rPr>
                <w:szCs w:val="19"/>
              </w:rPr>
              <w:t>Numerals</w:t>
            </w:r>
          </w:p>
        </w:tc>
        <w:tc>
          <w:tcPr>
            <w:tcW w:w="1134" w:type="dxa"/>
            <w:shd w:val="clear" w:color="auto" w:fill="auto"/>
          </w:tcPr>
          <w:p w14:paraId="4EDA4569" w14:textId="77777777" w:rsidR="00E15E36" w:rsidRPr="00AC23C4" w:rsidRDefault="00E15E36" w:rsidP="00E15E36">
            <w:pPr>
              <w:pStyle w:val="TableCell2-0"/>
              <w:rPr>
                <w:szCs w:val="19"/>
              </w:rPr>
            </w:pPr>
            <w:r w:rsidRPr="00AC23C4">
              <w:rPr>
                <w:rStyle w:val="ChItalBold"/>
                <w:szCs w:val="19"/>
              </w:rPr>
              <w:t>satu</w:t>
            </w:r>
          </w:p>
        </w:tc>
        <w:tc>
          <w:tcPr>
            <w:tcW w:w="1701" w:type="dxa"/>
            <w:shd w:val="clear" w:color="auto" w:fill="auto"/>
          </w:tcPr>
          <w:p w14:paraId="26A5BC57" w14:textId="13CE0847" w:rsidR="00E15E36" w:rsidRPr="00C766C7" w:rsidRDefault="00B7093A" w:rsidP="00E15E36">
            <w:pPr>
              <w:pStyle w:val="TableCell2-0"/>
            </w:pPr>
            <w:r>
              <w:t>‘</w:t>
            </w:r>
            <w:r w:rsidR="00E15E36" w:rsidRPr="00C766C7">
              <w:t>one</w:t>
            </w:r>
            <w:r>
              <w:t>’</w:t>
            </w:r>
          </w:p>
        </w:tc>
        <w:tc>
          <w:tcPr>
            <w:tcW w:w="2268" w:type="dxa"/>
            <w:shd w:val="clear" w:color="auto" w:fill="auto"/>
          </w:tcPr>
          <w:p w14:paraId="3F371E5C" w14:textId="77777777" w:rsidR="00E15E36" w:rsidRPr="00AC23C4" w:rsidRDefault="00E15E36" w:rsidP="00E15E36">
            <w:pPr>
              <w:pStyle w:val="TableCell2-0"/>
              <w:rPr>
                <w:rStyle w:val="ChItalBold"/>
                <w:szCs w:val="19"/>
              </w:rPr>
            </w:pPr>
            <w:r w:rsidRPr="00AC23C4">
              <w:rPr>
                <w:rStyle w:val="ChItalBold"/>
                <w:szCs w:val="19"/>
              </w:rPr>
              <w:t>satu~satu</w:t>
            </w:r>
          </w:p>
        </w:tc>
      </w:tr>
      <w:tr w:rsidR="00AC23C4" w:rsidRPr="00AC23C4" w14:paraId="0E82272A" w14:textId="77777777" w:rsidTr="00CA347D">
        <w:tc>
          <w:tcPr>
            <w:tcW w:w="1191" w:type="dxa"/>
            <w:shd w:val="clear" w:color="auto" w:fill="auto"/>
          </w:tcPr>
          <w:p w14:paraId="1F87A850" w14:textId="77777777" w:rsidR="00E15E36" w:rsidRPr="00AC23C4" w:rsidRDefault="00E15E36" w:rsidP="00E15E36">
            <w:pPr>
              <w:pStyle w:val="O0Nwnext"/>
              <w:rPr>
                <w:szCs w:val="19"/>
              </w:rPr>
            </w:pPr>
          </w:p>
        </w:tc>
        <w:tc>
          <w:tcPr>
            <w:tcW w:w="1134" w:type="dxa"/>
            <w:shd w:val="clear" w:color="auto" w:fill="auto"/>
          </w:tcPr>
          <w:p w14:paraId="3250CA99" w14:textId="77777777" w:rsidR="00E15E36" w:rsidRPr="00AC23C4" w:rsidRDefault="00E15E36" w:rsidP="00E15E36">
            <w:pPr>
              <w:pStyle w:val="O0Nwnext"/>
              <w:rPr>
                <w:szCs w:val="19"/>
              </w:rPr>
            </w:pPr>
            <w:r w:rsidRPr="00AC23C4">
              <w:rPr>
                <w:rStyle w:val="ChItalBold"/>
                <w:szCs w:val="19"/>
              </w:rPr>
              <w:t>dua</w:t>
            </w:r>
          </w:p>
        </w:tc>
        <w:tc>
          <w:tcPr>
            <w:tcW w:w="1701" w:type="dxa"/>
            <w:shd w:val="clear" w:color="auto" w:fill="auto"/>
          </w:tcPr>
          <w:p w14:paraId="607918A3" w14:textId="555BCFC3" w:rsidR="00E15E36" w:rsidRPr="00C766C7" w:rsidRDefault="00B7093A" w:rsidP="00E15E36">
            <w:pPr>
              <w:pStyle w:val="O0Nwnext"/>
            </w:pPr>
            <w:r>
              <w:t>‘</w:t>
            </w:r>
            <w:r w:rsidR="00E15E36" w:rsidRPr="00C766C7">
              <w:t>two</w:t>
            </w:r>
            <w:r>
              <w:t>’</w:t>
            </w:r>
          </w:p>
        </w:tc>
        <w:tc>
          <w:tcPr>
            <w:tcW w:w="2268" w:type="dxa"/>
            <w:shd w:val="clear" w:color="auto" w:fill="auto"/>
          </w:tcPr>
          <w:p w14:paraId="20B302E1" w14:textId="77777777" w:rsidR="00E15E36" w:rsidRPr="00AC23C4" w:rsidRDefault="00E15E36" w:rsidP="00E15E36">
            <w:pPr>
              <w:pStyle w:val="O0Nwnext"/>
              <w:rPr>
                <w:rStyle w:val="ChItalBold"/>
                <w:szCs w:val="19"/>
              </w:rPr>
            </w:pPr>
            <w:r w:rsidRPr="00AC23C4">
              <w:rPr>
                <w:rStyle w:val="ChItalBold"/>
                <w:szCs w:val="19"/>
              </w:rPr>
              <w:t>dua~dua</w:t>
            </w:r>
          </w:p>
        </w:tc>
      </w:tr>
      <w:tr w:rsidR="00AC23C4" w:rsidRPr="00AC23C4" w14:paraId="7BF1987D" w14:textId="77777777" w:rsidTr="00CA347D">
        <w:tc>
          <w:tcPr>
            <w:tcW w:w="1191" w:type="dxa"/>
            <w:shd w:val="clear" w:color="auto" w:fill="auto"/>
          </w:tcPr>
          <w:p w14:paraId="32253D4A" w14:textId="77777777" w:rsidR="00E15E36" w:rsidRPr="00AC23C4" w:rsidRDefault="00E15E36" w:rsidP="00E15E36">
            <w:pPr>
              <w:pStyle w:val="TableCell0-2Break"/>
              <w:rPr>
                <w:szCs w:val="19"/>
              </w:rPr>
            </w:pPr>
          </w:p>
        </w:tc>
        <w:tc>
          <w:tcPr>
            <w:tcW w:w="1134" w:type="dxa"/>
            <w:shd w:val="clear" w:color="auto" w:fill="auto"/>
          </w:tcPr>
          <w:p w14:paraId="59AD2137" w14:textId="77777777" w:rsidR="00E15E36" w:rsidRPr="00AC23C4" w:rsidRDefault="00E15E36" w:rsidP="00E15E36">
            <w:pPr>
              <w:pStyle w:val="TableCell0-2Break"/>
              <w:rPr>
                <w:szCs w:val="19"/>
              </w:rPr>
            </w:pPr>
            <w:r w:rsidRPr="00AC23C4">
              <w:rPr>
                <w:rStyle w:val="ChItalBold"/>
                <w:szCs w:val="19"/>
              </w:rPr>
              <w:t>lima</w:t>
            </w:r>
          </w:p>
        </w:tc>
        <w:tc>
          <w:tcPr>
            <w:tcW w:w="1701" w:type="dxa"/>
            <w:shd w:val="clear" w:color="auto" w:fill="auto"/>
          </w:tcPr>
          <w:p w14:paraId="61E012F2" w14:textId="68625924" w:rsidR="00E15E36" w:rsidRPr="00C766C7" w:rsidRDefault="00B7093A" w:rsidP="00E15E36">
            <w:pPr>
              <w:pStyle w:val="TableCell0-2Break"/>
            </w:pPr>
            <w:r>
              <w:t>‘</w:t>
            </w:r>
            <w:r w:rsidR="00E15E36" w:rsidRPr="00C766C7">
              <w:t>five</w:t>
            </w:r>
            <w:r>
              <w:t>’</w:t>
            </w:r>
          </w:p>
        </w:tc>
        <w:tc>
          <w:tcPr>
            <w:tcW w:w="2268" w:type="dxa"/>
            <w:shd w:val="clear" w:color="auto" w:fill="auto"/>
          </w:tcPr>
          <w:p w14:paraId="6C43B131" w14:textId="77777777" w:rsidR="00E15E36" w:rsidRPr="00AC23C4" w:rsidRDefault="00E15E36" w:rsidP="00E15E36">
            <w:pPr>
              <w:pStyle w:val="TableCell0-2Break"/>
              <w:rPr>
                <w:rStyle w:val="ChItalBold"/>
                <w:szCs w:val="19"/>
              </w:rPr>
            </w:pPr>
            <w:r w:rsidRPr="00AC23C4">
              <w:rPr>
                <w:rStyle w:val="ChItalBold"/>
                <w:szCs w:val="19"/>
              </w:rPr>
              <w:t>lima~lima</w:t>
            </w:r>
          </w:p>
        </w:tc>
      </w:tr>
      <w:tr w:rsidR="00AC23C4" w:rsidRPr="00AC23C4" w14:paraId="2FC987CD" w14:textId="77777777" w:rsidTr="00CA347D">
        <w:tc>
          <w:tcPr>
            <w:tcW w:w="1191" w:type="dxa"/>
            <w:shd w:val="clear" w:color="auto" w:fill="auto"/>
          </w:tcPr>
          <w:p w14:paraId="7E73DEA1" w14:textId="77777777" w:rsidR="00E15E36" w:rsidRPr="00AC23C4" w:rsidRDefault="00E15E36" w:rsidP="00E15E36">
            <w:pPr>
              <w:pStyle w:val="TableCell2-0"/>
              <w:rPr>
                <w:szCs w:val="19"/>
              </w:rPr>
            </w:pPr>
            <w:r w:rsidRPr="00AC23C4">
              <w:rPr>
                <w:szCs w:val="19"/>
              </w:rPr>
              <w:t>Quantifier</w:t>
            </w:r>
            <w:r w:rsidR="00FD05FE" w:rsidRPr="00AC23C4">
              <w:rPr>
                <w:szCs w:val="19"/>
              </w:rPr>
              <w:t>s</w:t>
            </w:r>
          </w:p>
        </w:tc>
        <w:tc>
          <w:tcPr>
            <w:tcW w:w="1134" w:type="dxa"/>
            <w:shd w:val="clear" w:color="auto" w:fill="auto"/>
          </w:tcPr>
          <w:p w14:paraId="3E30C3FE" w14:textId="77777777" w:rsidR="00E15E36" w:rsidRPr="00683B14" w:rsidRDefault="00E15E36" w:rsidP="00E15E36">
            <w:pPr>
              <w:pStyle w:val="TableCell2-0"/>
              <w:rPr>
                <w:rStyle w:val="ChItalBold"/>
              </w:rPr>
            </w:pPr>
            <w:r w:rsidRPr="00683B14">
              <w:rPr>
                <w:rStyle w:val="ChItalBold"/>
              </w:rPr>
              <w:t>banyak</w:t>
            </w:r>
          </w:p>
        </w:tc>
        <w:tc>
          <w:tcPr>
            <w:tcW w:w="1701" w:type="dxa"/>
            <w:shd w:val="clear" w:color="auto" w:fill="auto"/>
          </w:tcPr>
          <w:p w14:paraId="6FDBCAB3" w14:textId="5CFEE570" w:rsidR="00E15E36" w:rsidRPr="00C766C7" w:rsidRDefault="00B7093A" w:rsidP="00E15E36">
            <w:pPr>
              <w:pStyle w:val="TableCell2-0"/>
            </w:pPr>
            <w:r>
              <w:t>‘</w:t>
            </w:r>
            <w:r w:rsidR="00E15E36" w:rsidRPr="00C766C7">
              <w:t>many</w:t>
            </w:r>
            <w:r>
              <w:t>’</w:t>
            </w:r>
          </w:p>
        </w:tc>
        <w:tc>
          <w:tcPr>
            <w:tcW w:w="2268" w:type="dxa"/>
            <w:shd w:val="clear" w:color="auto" w:fill="auto"/>
          </w:tcPr>
          <w:p w14:paraId="5DFC36A7" w14:textId="77777777" w:rsidR="00E15E36" w:rsidRPr="00AC23C4" w:rsidRDefault="00E15E36" w:rsidP="00E15E36">
            <w:pPr>
              <w:pStyle w:val="TableCell2-0"/>
              <w:rPr>
                <w:rStyle w:val="ChItalBold"/>
                <w:szCs w:val="19"/>
              </w:rPr>
            </w:pPr>
            <w:r w:rsidRPr="00AC23C4">
              <w:rPr>
                <w:rStyle w:val="ChItalBold"/>
                <w:szCs w:val="19"/>
              </w:rPr>
              <w:t>banyak~banyak</w:t>
            </w:r>
          </w:p>
        </w:tc>
      </w:tr>
      <w:tr w:rsidR="00AC23C4" w:rsidRPr="00AC23C4" w14:paraId="23B1F3C2" w14:textId="77777777" w:rsidTr="00CA347D">
        <w:tc>
          <w:tcPr>
            <w:tcW w:w="1191" w:type="dxa"/>
            <w:shd w:val="clear" w:color="auto" w:fill="auto"/>
          </w:tcPr>
          <w:p w14:paraId="616B82DC" w14:textId="77777777" w:rsidR="00E15E36" w:rsidRPr="00AC23C4" w:rsidRDefault="00E15E36" w:rsidP="00E15E36">
            <w:pPr>
              <w:pStyle w:val="O0Nwnext"/>
              <w:rPr>
                <w:szCs w:val="19"/>
              </w:rPr>
            </w:pPr>
          </w:p>
        </w:tc>
        <w:tc>
          <w:tcPr>
            <w:tcW w:w="1134" w:type="dxa"/>
            <w:shd w:val="clear" w:color="auto" w:fill="auto"/>
          </w:tcPr>
          <w:p w14:paraId="74882562" w14:textId="77777777" w:rsidR="00E15E36" w:rsidRPr="00683B14" w:rsidRDefault="00E15E36" w:rsidP="00E15E36">
            <w:pPr>
              <w:pStyle w:val="O0Nwnext"/>
              <w:rPr>
                <w:rStyle w:val="ChItalBold"/>
              </w:rPr>
            </w:pPr>
            <w:r w:rsidRPr="00683B14">
              <w:rPr>
                <w:rStyle w:val="ChItalBold"/>
              </w:rPr>
              <w:t>sedikit</w:t>
            </w:r>
          </w:p>
        </w:tc>
        <w:tc>
          <w:tcPr>
            <w:tcW w:w="1701" w:type="dxa"/>
            <w:shd w:val="clear" w:color="auto" w:fill="auto"/>
          </w:tcPr>
          <w:p w14:paraId="260F1D49" w14:textId="62183413" w:rsidR="00E15E36" w:rsidRPr="00C766C7" w:rsidRDefault="00B7093A" w:rsidP="00E15E36">
            <w:pPr>
              <w:pStyle w:val="O0Nwnext"/>
            </w:pPr>
            <w:r>
              <w:t>‘</w:t>
            </w:r>
            <w:r w:rsidR="00E15E36" w:rsidRPr="00C766C7">
              <w:t>few</w:t>
            </w:r>
            <w:r>
              <w:t>’</w:t>
            </w:r>
          </w:p>
        </w:tc>
        <w:tc>
          <w:tcPr>
            <w:tcW w:w="2268" w:type="dxa"/>
            <w:shd w:val="clear" w:color="auto" w:fill="auto"/>
          </w:tcPr>
          <w:p w14:paraId="2CE33696" w14:textId="77777777" w:rsidR="00E15E36" w:rsidRPr="00AC23C4" w:rsidRDefault="00E15E36" w:rsidP="00E15E36">
            <w:pPr>
              <w:pStyle w:val="O0Nwnext"/>
              <w:rPr>
                <w:rStyle w:val="ChItalBold"/>
                <w:szCs w:val="19"/>
              </w:rPr>
            </w:pPr>
            <w:r w:rsidRPr="00AC23C4">
              <w:rPr>
                <w:rStyle w:val="ChItalBold"/>
                <w:szCs w:val="19"/>
              </w:rPr>
              <w:t>sedikit~sedikit</w:t>
            </w:r>
          </w:p>
        </w:tc>
      </w:tr>
      <w:tr w:rsidR="00AC23C4" w:rsidRPr="0090507A" w14:paraId="416CB0EB" w14:textId="77777777" w:rsidTr="00CA347D">
        <w:tc>
          <w:tcPr>
            <w:tcW w:w="1191" w:type="dxa"/>
            <w:shd w:val="clear" w:color="auto" w:fill="auto"/>
          </w:tcPr>
          <w:p w14:paraId="7CE11617" w14:textId="77777777" w:rsidR="00E15E36" w:rsidRPr="00626ADA" w:rsidRDefault="00E15E36" w:rsidP="00E15E36">
            <w:pPr>
              <w:pStyle w:val="TableCell0-2Break"/>
            </w:pPr>
          </w:p>
        </w:tc>
        <w:tc>
          <w:tcPr>
            <w:tcW w:w="1134" w:type="dxa"/>
            <w:shd w:val="clear" w:color="auto" w:fill="auto"/>
          </w:tcPr>
          <w:p w14:paraId="62196E88" w14:textId="77777777" w:rsidR="00E15E36" w:rsidRPr="00683B14" w:rsidRDefault="00E15E36" w:rsidP="00E15E36">
            <w:pPr>
              <w:pStyle w:val="TableCell0-2Break"/>
              <w:rPr>
                <w:rStyle w:val="ChItalBold"/>
              </w:rPr>
            </w:pPr>
            <w:r w:rsidRPr="00683B14">
              <w:rPr>
                <w:rStyle w:val="ChItalBold"/>
              </w:rPr>
              <w:t>sembarang</w:t>
            </w:r>
          </w:p>
        </w:tc>
        <w:tc>
          <w:tcPr>
            <w:tcW w:w="1701" w:type="dxa"/>
            <w:shd w:val="clear" w:color="auto" w:fill="auto"/>
          </w:tcPr>
          <w:p w14:paraId="04B2531E" w14:textId="00B139B9" w:rsidR="00E15E36" w:rsidRPr="00C766C7" w:rsidRDefault="00B7093A" w:rsidP="00E15E36">
            <w:pPr>
              <w:pStyle w:val="TableCell0-2Break"/>
            </w:pPr>
            <w:r>
              <w:t>‘</w:t>
            </w:r>
            <w:r w:rsidR="004C79ED">
              <w:t>any (</w:t>
            </w:r>
            <w:r w:rsidR="00E15E36" w:rsidRPr="00C766C7">
              <w:t>kind of)</w:t>
            </w:r>
            <w:r>
              <w:t>’</w:t>
            </w:r>
          </w:p>
        </w:tc>
        <w:tc>
          <w:tcPr>
            <w:tcW w:w="2268" w:type="dxa"/>
            <w:shd w:val="clear" w:color="auto" w:fill="auto"/>
          </w:tcPr>
          <w:p w14:paraId="482B551A" w14:textId="77777777" w:rsidR="00E15E36" w:rsidRPr="00AC23C4" w:rsidRDefault="00E15E36" w:rsidP="00E15E36">
            <w:pPr>
              <w:pStyle w:val="TableCell0-2Break"/>
              <w:rPr>
                <w:rStyle w:val="ChItalBold"/>
                <w:szCs w:val="19"/>
              </w:rPr>
            </w:pPr>
            <w:r w:rsidRPr="00683B14">
              <w:rPr>
                <w:rStyle w:val="ChItalBold"/>
              </w:rPr>
              <w:t>sembarang</w:t>
            </w:r>
            <w:r>
              <w:rPr>
                <w:rStyle w:val="ChItalBold"/>
              </w:rPr>
              <w:t>~</w:t>
            </w:r>
            <w:r w:rsidRPr="00683B14">
              <w:rPr>
                <w:rStyle w:val="ChItalBold"/>
              </w:rPr>
              <w:t>sembarang</w:t>
            </w:r>
          </w:p>
        </w:tc>
      </w:tr>
    </w:tbl>
    <w:p w14:paraId="01CC057C" w14:textId="1FFB8A72" w:rsidR="0086142D" w:rsidRDefault="007B022D" w:rsidP="00EF0FB5">
      <w:pPr>
        <w:pStyle w:val="Body0000after05before"/>
      </w:pPr>
      <w:r>
        <w:t>Four o</w:t>
      </w:r>
      <w:r w:rsidR="0086142D">
        <w:t xml:space="preserve">f the content words listed in </w:t>
      </w:r>
      <w:r w:rsidR="0086142D" w:rsidRPr="0090507A">
        <w:fldChar w:fldCharType="begin"/>
      </w:r>
      <w:r w:rsidR="0086142D" w:rsidRPr="0090507A">
        <w:instrText xml:space="preserve"> REF _Ref339283797 \h </w:instrText>
      </w:r>
      <w:r w:rsidR="0086142D" w:rsidRPr="0090507A">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1</w:t>
      </w:r>
      <w:r w:rsidR="0086142D" w:rsidRPr="0090507A">
        <w:fldChar w:fldCharType="end"/>
      </w:r>
      <w:r w:rsidR="0086142D">
        <w:t xml:space="preserve"> </w:t>
      </w:r>
      <w:r w:rsidR="008E5F81">
        <w:t xml:space="preserve">involve </w:t>
      </w:r>
      <w:r w:rsidR="0086142D">
        <w:t>affixation</w:t>
      </w:r>
      <w:r>
        <w:t>:</w:t>
      </w:r>
      <w:r w:rsidR="008E5F81">
        <w:t xml:space="preserve"> </w:t>
      </w:r>
      <w:r w:rsidR="0086142D" w:rsidRPr="008F0249">
        <w:rPr>
          <w:rStyle w:val="ChItalBold"/>
        </w:rPr>
        <w:t>bua</w:t>
      </w:r>
      <w:r w:rsidR="0086142D">
        <w:t xml:space="preserve"> </w:t>
      </w:r>
      <w:r w:rsidR="00B7093A">
        <w:t>‘</w:t>
      </w:r>
      <w:r w:rsidR="0086142D">
        <w:t>fruit</w:t>
      </w:r>
      <w:r w:rsidR="00B7093A">
        <w:t>’</w:t>
      </w:r>
      <w:r w:rsidR="0086142D">
        <w:t xml:space="preserve"> and reduplicated </w:t>
      </w:r>
      <w:r w:rsidR="0086142D" w:rsidRPr="0086142D">
        <w:rPr>
          <w:rStyle w:val="ChItalBold"/>
        </w:rPr>
        <w:t>bua~bua</w:t>
      </w:r>
      <w:r w:rsidR="0086142D" w:rsidRPr="00661A28">
        <w:rPr>
          <w:rStyle w:val="ChItalBold"/>
        </w:rPr>
        <w:t>­</w:t>
      </w:r>
      <w:r w:rsidR="0086142D" w:rsidRPr="0086142D">
        <w:rPr>
          <w:rStyle w:val="ChItalBold"/>
        </w:rPr>
        <w:t>ang</w:t>
      </w:r>
      <w:r w:rsidR="0086142D">
        <w:t xml:space="preserve"> (suffix </w:t>
      </w:r>
      <w:r w:rsidR="0086142D" w:rsidRPr="00661A28">
        <w:rPr>
          <w:rStyle w:val="ChItalBold"/>
        </w:rPr>
        <w:t>­an</w:t>
      </w:r>
      <w:r w:rsidR="0086142D">
        <w:rPr>
          <w:rStyle w:val="ChItalBold"/>
        </w:rPr>
        <w:t>g</w:t>
      </w:r>
      <w:r w:rsidR="0086142D">
        <w:t xml:space="preserve"> </w:t>
      </w:r>
      <w:r w:rsidR="00B7093A">
        <w:t>‘</w:t>
      </w:r>
      <w:r w:rsidR="0086142D" w:rsidRPr="005D50E6">
        <w:rPr>
          <w:rStyle w:val="ChSmallCaps"/>
        </w:rPr>
        <w:t>pat</w:t>
      </w:r>
      <w:r w:rsidR="00B7093A">
        <w:t>’</w:t>
      </w:r>
      <w:r w:rsidR="0086142D">
        <w:t>)</w:t>
      </w:r>
      <w:r w:rsidR="008E5F81">
        <w:t xml:space="preserve">, </w:t>
      </w:r>
      <w:r w:rsidR="0086142D" w:rsidRPr="0086142D">
        <w:rPr>
          <w:rStyle w:val="ChItalBold"/>
        </w:rPr>
        <w:t>tumpuk</w:t>
      </w:r>
      <w:r w:rsidR="0086142D">
        <w:t xml:space="preserve"> </w:t>
      </w:r>
      <w:r w:rsidR="00B7093A">
        <w:t>‘</w:t>
      </w:r>
      <w:r w:rsidR="0086142D">
        <w:t>pile</w:t>
      </w:r>
      <w:r w:rsidR="00B7093A">
        <w:t>’</w:t>
      </w:r>
      <w:r w:rsidR="0086142D">
        <w:t xml:space="preserve"> and reduplicated </w:t>
      </w:r>
      <w:r w:rsidR="0086142D" w:rsidRPr="0086142D">
        <w:rPr>
          <w:rStyle w:val="ChItalBold"/>
        </w:rPr>
        <w:t>ber</w:t>
      </w:r>
      <w:r w:rsidR="0086142D" w:rsidRPr="00661A28">
        <w:rPr>
          <w:rStyle w:val="ChItalBold"/>
        </w:rPr>
        <w:t>­</w:t>
      </w:r>
      <w:r w:rsidR="0086142D" w:rsidRPr="0086142D">
        <w:rPr>
          <w:rStyle w:val="ChItalBold"/>
        </w:rPr>
        <w:t>tumpuk~tumpuk</w:t>
      </w:r>
      <w:r w:rsidR="0086142D">
        <w:t xml:space="preserve"> (prefix </w:t>
      </w:r>
      <w:r w:rsidR="0086142D">
        <w:rPr>
          <w:rStyle w:val="ChSmallCapsItalBold"/>
        </w:rPr>
        <w:t>b</w:t>
      </w:r>
      <w:r w:rsidR="0086142D" w:rsidRPr="009D104A">
        <w:rPr>
          <w:rStyle w:val="ChSmallCapsItalBold"/>
        </w:rPr>
        <w:t>er­</w:t>
      </w:r>
      <w:r w:rsidR="0086142D" w:rsidRPr="003C24A5">
        <w:t xml:space="preserve"> </w:t>
      </w:r>
      <w:r w:rsidR="00B7093A">
        <w:t>‘</w:t>
      </w:r>
      <w:r w:rsidR="00623E05">
        <w:rPr>
          <w:rStyle w:val="ChSmallCaps"/>
        </w:rPr>
        <w:t>vblz</w:t>
      </w:r>
      <w:r w:rsidR="00B7093A">
        <w:t>’</w:t>
      </w:r>
      <w:r w:rsidR="0086142D">
        <w:t>)</w:t>
      </w:r>
      <w:r w:rsidR="008E5F81">
        <w:t xml:space="preserve">, </w:t>
      </w:r>
      <w:r w:rsidR="0086142D">
        <w:rPr>
          <w:rStyle w:val="ChItalBold"/>
        </w:rPr>
        <w:t>tingkat</w:t>
      </w:r>
      <w:r w:rsidR="0086142D" w:rsidRPr="00661A28">
        <w:rPr>
          <w:rStyle w:val="ChItalBold"/>
        </w:rPr>
        <w:t>­</w:t>
      </w:r>
      <w:r w:rsidR="0086142D">
        <w:rPr>
          <w:rStyle w:val="ChItalBold"/>
        </w:rPr>
        <w:t>ang</w:t>
      </w:r>
      <w:r w:rsidR="0086142D" w:rsidRPr="0086142D">
        <w:t xml:space="preserve"> </w:t>
      </w:r>
      <w:r w:rsidR="00B7093A">
        <w:t>‘</w:t>
      </w:r>
      <w:r w:rsidR="0086142D">
        <w:t>level</w:t>
      </w:r>
      <w:r w:rsidR="00B7093A">
        <w:t>’</w:t>
      </w:r>
      <w:r w:rsidR="0086142D">
        <w:t xml:space="preserve"> and reduplicated </w:t>
      </w:r>
      <w:r w:rsidR="0086142D" w:rsidRPr="00DA51B1">
        <w:rPr>
          <w:rStyle w:val="ChItalBold"/>
        </w:rPr>
        <w:t>tingkat</w:t>
      </w:r>
      <w:r w:rsidR="0086142D">
        <w:rPr>
          <w:rStyle w:val="ChItalBold"/>
          <w:szCs w:val="19"/>
        </w:rPr>
        <w:t>-</w:t>
      </w:r>
      <w:r w:rsidR="0086142D" w:rsidRPr="00DA51B1">
        <w:rPr>
          <w:rStyle w:val="ChItalBold"/>
        </w:rPr>
        <w:t>an</w:t>
      </w:r>
      <w:r w:rsidR="0086142D">
        <w:rPr>
          <w:rStyle w:val="ChItalBold"/>
        </w:rPr>
        <w:t>g~</w:t>
      </w:r>
      <w:r w:rsidR="0086142D" w:rsidRPr="00DA51B1">
        <w:rPr>
          <w:rStyle w:val="ChItalBold"/>
        </w:rPr>
        <w:t>tingkat</w:t>
      </w:r>
      <w:r w:rsidR="0086142D">
        <w:rPr>
          <w:rStyle w:val="ChItalBold"/>
          <w:szCs w:val="19"/>
        </w:rPr>
        <w:t>-</w:t>
      </w:r>
      <w:r w:rsidR="0086142D" w:rsidRPr="00DA51B1">
        <w:rPr>
          <w:rStyle w:val="ChItalBold"/>
        </w:rPr>
        <w:t>an</w:t>
      </w:r>
      <w:r w:rsidR="0086142D">
        <w:rPr>
          <w:rStyle w:val="ChItalBold"/>
        </w:rPr>
        <w:t>g</w:t>
      </w:r>
      <w:r w:rsidR="008E5F81" w:rsidRPr="008E5F81">
        <w:t xml:space="preserve"> </w:t>
      </w:r>
      <w:r w:rsidR="008E5F81">
        <w:t xml:space="preserve">(suffix </w:t>
      </w:r>
      <w:r w:rsidR="008E5F81" w:rsidRPr="00661A28">
        <w:rPr>
          <w:rStyle w:val="ChItalBold"/>
        </w:rPr>
        <w:t>­an</w:t>
      </w:r>
      <w:r w:rsidR="008E5F81">
        <w:rPr>
          <w:rStyle w:val="ChItalBold"/>
        </w:rPr>
        <w:t>g</w:t>
      </w:r>
      <w:r w:rsidR="008E5F81">
        <w:t xml:space="preserve"> </w:t>
      </w:r>
      <w:r w:rsidR="00B7093A">
        <w:t>‘</w:t>
      </w:r>
      <w:r w:rsidR="008E5F81" w:rsidRPr="0086142D">
        <w:rPr>
          <w:rStyle w:val="ChSmallCaps"/>
        </w:rPr>
        <w:t>pat</w:t>
      </w:r>
      <w:r w:rsidR="00B7093A">
        <w:t>’</w:t>
      </w:r>
      <w:r w:rsidR="008E5F81">
        <w:t>)</w:t>
      </w:r>
      <w:r w:rsidR="008E5F81" w:rsidRPr="008E5F81">
        <w:t>,</w:t>
      </w:r>
      <w:r w:rsidR="008E5F81">
        <w:t xml:space="preserve"> and </w:t>
      </w:r>
      <w:r w:rsidR="0086142D" w:rsidRPr="00222440">
        <w:rPr>
          <w:rStyle w:val="ChItalBold"/>
        </w:rPr>
        <w:t>ta</w:t>
      </w:r>
      <w:r w:rsidR="0086142D">
        <w:rPr>
          <w:rStyle w:val="ChItalBold"/>
        </w:rPr>
        <w:t>-</w:t>
      </w:r>
      <w:r w:rsidR="0086142D" w:rsidRPr="00222440">
        <w:rPr>
          <w:rStyle w:val="ChItalBold"/>
        </w:rPr>
        <w:t>lipat</w:t>
      </w:r>
      <w:r w:rsidR="0086142D">
        <w:t xml:space="preserve"> </w:t>
      </w:r>
      <w:r w:rsidR="00B7093A">
        <w:t>‘</w:t>
      </w:r>
      <w:r w:rsidR="0086142D">
        <w:t>be folded</w:t>
      </w:r>
      <w:r w:rsidR="00B7093A">
        <w:t>’</w:t>
      </w:r>
      <w:r w:rsidR="0086142D">
        <w:t xml:space="preserve"> and reduplicated </w:t>
      </w:r>
      <w:r w:rsidR="0086142D">
        <w:rPr>
          <w:rStyle w:val="ChItalBold"/>
          <w:szCs w:val="19"/>
        </w:rPr>
        <w:t>ta-lipat</w:t>
      </w:r>
      <w:r w:rsidR="0086142D" w:rsidRPr="0090507A">
        <w:rPr>
          <w:rStyle w:val="ChItalBold"/>
          <w:szCs w:val="19"/>
        </w:rPr>
        <w:t>~</w:t>
      </w:r>
      <w:r w:rsidR="0086142D">
        <w:rPr>
          <w:rStyle w:val="ChItalBold"/>
          <w:szCs w:val="19"/>
        </w:rPr>
        <w:t>ta-lipat</w:t>
      </w:r>
      <w:r w:rsidR="008E5F81" w:rsidRPr="008E5F81">
        <w:t xml:space="preserve"> </w:t>
      </w:r>
      <w:r w:rsidR="008E5F81">
        <w:t xml:space="preserve">(prefix </w:t>
      </w:r>
      <w:r w:rsidR="008E5F81">
        <w:rPr>
          <w:rStyle w:val="ChSmallCapsItalBold"/>
        </w:rPr>
        <w:t>t</w:t>
      </w:r>
      <w:r w:rsidR="008E5F81" w:rsidRPr="009D104A">
        <w:rPr>
          <w:rStyle w:val="ChSmallCapsItalBold"/>
        </w:rPr>
        <w:t>er­</w:t>
      </w:r>
      <w:r w:rsidR="008E5F81" w:rsidRPr="003C24A5">
        <w:t xml:space="preserve"> </w:t>
      </w:r>
      <w:r w:rsidR="00B7093A">
        <w:t>‘</w:t>
      </w:r>
      <w:r w:rsidR="008E5F81">
        <w:rPr>
          <w:rStyle w:val="ChSmallCaps"/>
        </w:rPr>
        <w:t>acl</w:t>
      </w:r>
      <w:r w:rsidR="00B7093A">
        <w:t>’</w:t>
      </w:r>
      <w:r w:rsidR="008E5F81">
        <w:t>).</w:t>
      </w:r>
      <w:r w:rsidR="00EF0FB5">
        <w:t xml:space="preserve"> </w:t>
      </w:r>
      <w:r w:rsidR="0086142D">
        <w:t>The</w:t>
      </w:r>
      <w:r>
        <w:t xml:space="preserve"> four </w:t>
      </w:r>
      <w:r w:rsidR="00EF0FB5">
        <w:t xml:space="preserve">lexeme </w:t>
      </w:r>
      <w:r>
        <w:t xml:space="preserve">pairs </w:t>
      </w:r>
      <w:r w:rsidR="0086142D">
        <w:t xml:space="preserve">illustrate that reduplication </w:t>
      </w:r>
      <w:r>
        <w:t xml:space="preserve">may </w:t>
      </w:r>
      <w:r w:rsidR="0086142D">
        <w:t xml:space="preserve">precede affixation as with </w:t>
      </w:r>
      <w:r w:rsidR="0086142D" w:rsidRPr="007B022D">
        <w:rPr>
          <w:rStyle w:val="ChItalBold"/>
        </w:rPr>
        <w:t>bua</w:t>
      </w:r>
      <w:r w:rsidR="0086142D">
        <w:t xml:space="preserve"> </w:t>
      </w:r>
      <w:r w:rsidR="00B7093A">
        <w:t>‘</w:t>
      </w:r>
      <w:r w:rsidR="0086142D">
        <w:t>fruit</w:t>
      </w:r>
      <w:r w:rsidR="00B7093A">
        <w:t>’</w:t>
      </w:r>
      <w:r w:rsidR="0086142D">
        <w:t xml:space="preserve"> or </w:t>
      </w:r>
      <w:r w:rsidR="0086142D" w:rsidRPr="007B022D">
        <w:rPr>
          <w:rStyle w:val="ChItalBold"/>
        </w:rPr>
        <w:t>tumpuk</w:t>
      </w:r>
      <w:r w:rsidR="0086142D">
        <w:t xml:space="preserve"> </w:t>
      </w:r>
      <w:r w:rsidR="00B7093A">
        <w:t>‘</w:t>
      </w:r>
      <w:r w:rsidR="0086142D">
        <w:t>pile</w:t>
      </w:r>
      <w:r w:rsidR="00B7093A">
        <w:t>’</w:t>
      </w:r>
      <w:r w:rsidR="0086142D">
        <w:t xml:space="preserve"> or </w:t>
      </w:r>
      <w:r w:rsidR="00D62DB4">
        <w:t xml:space="preserve">may </w:t>
      </w:r>
      <w:r w:rsidR="0086142D">
        <w:t xml:space="preserve">follow affixation as with </w:t>
      </w:r>
      <w:r w:rsidR="0086142D" w:rsidRPr="0086142D">
        <w:rPr>
          <w:rStyle w:val="ChItalBold"/>
        </w:rPr>
        <w:t>tingkatang</w:t>
      </w:r>
      <w:r w:rsidR="0086142D">
        <w:t xml:space="preserve"> </w:t>
      </w:r>
      <w:r w:rsidR="00B7093A">
        <w:t>‘</w:t>
      </w:r>
      <w:r w:rsidR="0086142D">
        <w:t>level</w:t>
      </w:r>
      <w:r w:rsidR="00B7093A">
        <w:t>’</w:t>
      </w:r>
      <w:r w:rsidR="0086142D">
        <w:t xml:space="preserve"> or </w:t>
      </w:r>
      <w:r w:rsidR="0086142D" w:rsidRPr="0086142D">
        <w:rPr>
          <w:rStyle w:val="ChItalBold"/>
        </w:rPr>
        <w:t>talipat</w:t>
      </w:r>
      <w:r w:rsidR="0086142D">
        <w:t xml:space="preserve"> </w:t>
      </w:r>
      <w:r w:rsidR="00B7093A">
        <w:t>‘</w:t>
      </w:r>
      <w:r w:rsidR="0086142D">
        <w:t>be folded</w:t>
      </w:r>
      <w:r w:rsidR="00B7093A">
        <w:t>’</w:t>
      </w:r>
      <w:r w:rsidR="0086142D">
        <w:t xml:space="preserve">. These examples also </w:t>
      </w:r>
      <w:r>
        <w:t xml:space="preserve">show </w:t>
      </w:r>
      <w:r w:rsidR="0086142D">
        <w:t>that reduplication only affects free morphemes while affixes are never reduplicated.</w:t>
      </w:r>
    </w:p>
    <w:p w14:paraId="0AFB1EEC" w14:textId="7AC00294" w:rsidR="00E15E36" w:rsidRDefault="00E15E36" w:rsidP="00E51C4C">
      <w:pPr>
        <w:pStyle w:val="Body0510after"/>
      </w:pPr>
      <w:r>
        <w:lastRenderedPageBreak/>
        <w:t xml:space="preserve">Reduplication of content words is demonstrated with the three examples in </w:t>
      </w:r>
      <w:r w:rsidRPr="0090507A">
        <w:rPr>
          <w:lang w:eastAsia="en-US"/>
        </w:rPr>
        <w:fldChar w:fldCharType="begin"/>
      </w:r>
      <w:r w:rsidRPr="0090507A">
        <w:rPr>
          <w:lang w:eastAsia="en-US"/>
        </w:rPr>
        <w:instrText xml:space="preserve"> REF _Ref339283695 \h </w:instrText>
      </w:r>
      <w:r w:rsidRPr="0090507A">
        <w:rPr>
          <w:lang w:eastAsia="en-US"/>
        </w:rPr>
      </w:r>
      <w:r w:rsidRPr="0090507A">
        <w:rPr>
          <w:lang w:eastAsia="en-US"/>
        </w:rPr>
        <w:fldChar w:fldCharType="separate"/>
      </w:r>
      <w:r w:rsidR="00154D81" w:rsidRPr="00986CA5">
        <w:t>(</w:t>
      </w:r>
      <w:r w:rsidR="00154D81">
        <w:rPr>
          <w:noProof/>
          <w:szCs w:val="19"/>
        </w:rPr>
        <w:t>3</w:t>
      </w:r>
      <w:r w:rsidR="00154D81" w:rsidRPr="00AC23C4">
        <w:rPr>
          <w:szCs w:val="19"/>
        </w:rPr>
        <w:t>)</w:t>
      </w:r>
      <w:r w:rsidRPr="0090507A">
        <w:rPr>
          <w:lang w:eastAsia="en-US"/>
        </w:rPr>
        <w:fldChar w:fldCharType="end"/>
      </w:r>
      <w:r w:rsidRPr="0090507A">
        <w:rPr>
          <w:lang w:eastAsia="en-US"/>
        </w:rPr>
        <w:t xml:space="preserve"> to </w:t>
      </w:r>
      <w:r w:rsidRPr="0090507A">
        <w:rPr>
          <w:lang w:eastAsia="en-US"/>
        </w:rPr>
        <w:fldChar w:fldCharType="begin"/>
      </w:r>
      <w:r w:rsidRPr="0090507A">
        <w:rPr>
          <w:lang w:eastAsia="en-US"/>
        </w:rPr>
        <w:instrText xml:space="preserve"> REF _Ref339283699 \h </w:instrText>
      </w:r>
      <w:r w:rsidRPr="0090507A">
        <w:rPr>
          <w:lang w:eastAsia="en-US"/>
        </w:rPr>
      </w:r>
      <w:r w:rsidRPr="0090507A">
        <w:rPr>
          <w:lang w:eastAsia="en-US"/>
        </w:rPr>
        <w:fldChar w:fldCharType="separate"/>
      </w:r>
      <w:r w:rsidR="00154D81" w:rsidRPr="00110B09">
        <w:t>(</w:t>
      </w:r>
      <w:r w:rsidR="00154D81">
        <w:rPr>
          <w:noProof/>
          <w:szCs w:val="19"/>
        </w:rPr>
        <w:t>5</w:t>
      </w:r>
      <w:r w:rsidR="00154D81" w:rsidRPr="00AC23C4">
        <w:rPr>
          <w:szCs w:val="19"/>
        </w:rPr>
        <w:t>)</w:t>
      </w:r>
      <w:r w:rsidRPr="0090507A">
        <w:rPr>
          <w:lang w:eastAsia="en-US"/>
        </w:rPr>
        <w:fldChar w:fldCharType="end"/>
      </w:r>
      <w:r>
        <w:rPr>
          <w:lang w:eastAsia="en-US"/>
        </w:rPr>
        <w:t xml:space="preserve">. Reduplication of a noun is illustrated in </w:t>
      </w:r>
      <w:r w:rsidRPr="0090507A">
        <w:rPr>
          <w:lang w:eastAsia="en-US"/>
        </w:rPr>
        <w:fldChar w:fldCharType="begin"/>
      </w:r>
      <w:r w:rsidRPr="0090507A">
        <w:rPr>
          <w:lang w:eastAsia="en-US"/>
        </w:rPr>
        <w:instrText xml:space="preserve"> REF _Ref339283695 \h </w:instrText>
      </w:r>
      <w:r w:rsidRPr="0090507A">
        <w:rPr>
          <w:lang w:eastAsia="en-US"/>
        </w:rPr>
      </w:r>
      <w:r w:rsidRPr="0090507A">
        <w:rPr>
          <w:lang w:eastAsia="en-US"/>
        </w:rPr>
        <w:fldChar w:fldCharType="separate"/>
      </w:r>
      <w:r w:rsidR="00154D81" w:rsidRPr="00986CA5">
        <w:t>(</w:t>
      </w:r>
      <w:r w:rsidR="00154D81">
        <w:rPr>
          <w:noProof/>
          <w:szCs w:val="19"/>
        </w:rPr>
        <w:t>3</w:t>
      </w:r>
      <w:r w:rsidR="00154D81" w:rsidRPr="00AC23C4">
        <w:rPr>
          <w:szCs w:val="19"/>
        </w:rPr>
        <w:t>)</w:t>
      </w:r>
      <w:r w:rsidRPr="0090507A">
        <w:rPr>
          <w:lang w:eastAsia="en-US"/>
        </w:rPr>
        <w:fldChar w:fldCharType="end"/>
      </w:r>
      <w:r>
        <w:rPr>
          <w:lang w:eastAsia="en-US"/>
        </w:rPr>
        <w:t xml:space="preserve">; in this context reduplicated </w:t>
      </w:r>
      <w:r w:rsidRPr="00887725">
        <w:rPr>
          <w:rStyle w:val="ChItalBold"/>
        </w:rPr>
        <w:t>ade</w:t>
      </w:r>
      <w:r>
        <w:rPr>
          <w:lang w:eastAsia="en-US"/>
        </w:rPr>
        <w:t xml:space="preserve"> </w:t>
      </w:r>
      <w:r w:rsidR="00B7093A">
        <w:rPr>
          <w:lang w:eastAsia="en-US"/>
        </w:rPr>
        <w:t>‘</w:t>
      </w:r>
      <w:r>
        <w:rPr>
          <w:lang w:eastAsia="en-US"/>
        </w:rPr>
        <w:t>younger sibling</w:t>
      </w:r>
      <w:r w:rsidR="00B7093A">
        <w:rPr>
          <w:lang w:eastAsia="en-US"/>
        </w:rPr>
        <w:t>’</w:t>
      </w:r>
      <w:r>
        <w:rPr>
          <w:lang w:eastAsia="en-US"/>
        </w:rPr>
        <w:t xml:space="preserve"> conveys plurality. The utterance in </w:t>
      </w:r>
      <w:r w:rsidRPr="0090507A">
        <w:rPr>
          <w:lang w:eastAsia="en-US"/>
        </w:rPr>
        <w:fldChar w:fldCharType="begin"/>
      </w:r>
      <w:r w:rsidRPr="0090507A">
        <w:rPr>
          <w:lang w:eastAsia="en-US"/>
        </w:rPr>
        <w:instrText xml:space="preserve"> REF _Ref339283697 \h </w:instrText>
      </w:r>
      <w:r w:rsidRPr="0090507A">
        <w:rPr>
          <w:lang w:eastAsia="en-US"/>
        </w:rPr>
      </w:r>
      <w:r w:rsidRPr="0090507A">
        <w:rPr>
          <w:lang w:eastAsia="en-US"/>
        </w:rPr>
        <w:fldChar w:fldCharType="separate"/>
      </w:r>
      <w:r w:rsidR="00154D81" w:rsidRPr="00986CA5">
        <w:t>(</w:t>
      </w:r>
      <w:r w:rsidR="00154D81">
        <w:rPr>
          <w:noProof/>
          <w:szCs w:val="19"/>
        </w:rPr>
        <w:t>4</w:t>
      </w:r>
      <w:r w:rsidR="00154D81" w:rsidRPr="00AC23C4">
        <w:rPr>
          <w:szCs w:val="19"/>
        </w:rPr>
        <w:t>)</w:t>
      </w:r>
      <w:r w:rsidRPr="0090507A">
        <w:rPr>
          <w:lang w:eastAsia="en-US"/>
        </w:rPr>
        <w:fldChar w:fldCharType="end"/>
      </w:r>
      <w:r>
        <w:rPr>
          <w:lang w:eastAsia="en-US"/>
        </w:rPr>
        <w:t xml:space="preserve"> includes a reduplicated verb; in this context, </w:t>
      </w:r>
      <w:r w:rsidRPr="00D113D0">
        <w:rPr>
          <w:rStyle w:val="ChItalBold"/>
        </w:rPr>
        <w:t>lari</w:t>
      </w:r>
      <w:r>
        <w:rPr>
          <w:lang w:eastAsia="en-US"/>
        </w:rPr>
        <w:t xml:space="preserve"> </w:t>
      </w:r>
      <w:r w:rsidR="00B7093A">
        <w:rPr>
          <w:lang w:eastAsia="en-US"/>
        </w:rPr>
        <w:t>‘</w:t>
      </w:r>
      <w:r>
        <w:rPr>
          <w:lang w:eastAsia="en-US"/>
        </w:rPr>
        <w:t>run</w:t>
      </w:r>
      <w:r w:rsidR="00B7093A">
        <w:rPr>
          <w:lang w:eastAsia="en-US"/>
        </w:rPr>
        <w:t>’</w:t>
      </w:r>
      <w:r>
        <w:rPr>
          <w:lang w:eastAsia="en-US"/>
        </w:rPr>
        <w:t xml:space="preserve"> expresses continuation. And the </w:t>
      </w:r>
      <w:r w:rsidR="00E51C4C">
        <w:rPr>
          <w:lang w:eastAsia="en-US"/>
        </w:rPr>
        <w:t xml:space="preserve">elicited </w:t>
      </w:r>
      <w:r>
        <w:rPr>
          <w:lang w:eastAsia="en-US"/>
        </w:rPr>
        <w:t xml:space="preserve">example in </w:t>
      </w:r>
      <w:r w:rsidRPr="0090507A">
        <w:rPr>
          <w:lang w:eastAsia="en-US"/>
        </w:rPr>
        <w:fldChar w:fldCharType="begin"/>
      </w:r>
      <w:r w:rsidRPr="0090507A">
        <w:rPr>
          <w:lang w:eastAsia="en-US"/>
        </w:rPr>
        <w:instrText xml:space="preserve"> REF _Ref339283699 \h </w:instrText>
      </w:r>
      <w:r w:rsidRPr="0090507A">
        <w:rPr>
          <w:lang w:eastAsia="en-US"/>
        </w:rPr>
      </w:r>
      <w:r w:rsidRPr="0090507A">
        <w:rPr>
          <w:lang w:eastAsia="en-US"/>
        </w:rPr>
        <w:fldChar w:fldCharType="separate"/>
      </w:r>
      <w:r w:rsidR="00154D81" w:rsidRPr="00110B09">
        <w:t>(</w:t>
      </w:r>
      <w:r w:rsidR="00154D81">
        <w:rPr>
          <w:noProof/>
          <w:szCs w:val="19"/>
        </w:rPr>
        <w:t>5</w:t>
      </w:r>
      <w:r w:rsidR="00154D81" w:rsidRPr="00AC23C4">
        <w:rPr>
          <w:szCs w:val="19"/>
        </w:rPr>
        <w:t>)</w:t>
      </w:r>
      <w:r w:rsidRPr="0090507A">
        <w:rPr>
          <w:lang w:eastAsia="en-US"/>
        </w:rPr>
        <w:fldChar w:fldCharType="end"/>
      </w:r>
      <w:r>
        <w:rPr>
          <w:lang w:eastAsia="en-US"/>
        </w:rPr>
        <w:t xml:space="preserve"> illustrates reduplication of an adverb; in this context prohibitive </w:t>
      </w:r>
      <w:r w:rsidR="00E95E9B" w:rsidRPr="00305165">
        <w:rPr>
          <w:rStyle w:val="ChItalBold"/>
        </w:rPr>
        <w:t>jangang</w:t>
      </w:r>
      <w:r>
        <w:t xml:space="preserve"> </w:t>
      </w:r>
      <w:r w:rsidR="00B7093A">
        <w:t>‘</w:t>
      </w:r>
      <w:r w:rsidRPr="0099608C">
        <w:rPr>
          <w:rStyle w:val="ChSmallCaps"/>
        </w:rPr>
        <w:t>neg.imp</w:t>
      </w:r>
      <w:r>
        <w:t>, don</w:t>
      </w:r>
      <w:r w:rsidR="00B7093A">
        <w:t>’</w:t>
      </w:r>
      <w:r>
        <w:t>t</w:t>
      </w:r>
      <w:r w:rsidR="00B7093A">
        <w:t>’</w:t>
      </w:r>
      <w:r>
        <w:t xml:space="preserve"> denotes intensity. The three examples illustrate only three of the different meanings expressed with reduplication. Depending on the context, a reduplicated noun can also signal repetition, to name just one other meaning aspect. Along similar lines, a reduplicated verb can also express aimlessness, among other meanings. This variety of different meanings is discussed in detail in </w:t>
      </w:r>
      <w:r>
        <w:rPr>
          <w:szCs w:val="19"/>
        </w:rPr>
        <w:t>§</w:t>
      </w:r>
      <w:r>
        <w:rPr>
          <w:szCs w:val="19"/>
        </w:rPr>
        <w:fldChar w:fldCharType="begin"/>
      </w:r>
      <w:r>
        <w:rPr>
          <w:szCs w:val="19"/>
        </w:rPr>
        <w:instrText xml:space="preserve"> REF _Ref360096571 \w \h </w:instrText>
      </w:r>
      <w:r>
        <w:rPr>
          <w:szCs w:val="19"/>
        </w:rPr>
      </w:r>
      <w:r>
        <w:rPr>
          <w:szCs w:val="19"/>
        </w:rPr>
        <w:fldChar w:fldCharType="separate"/>
      </w:r>
      <w:r w:rsidR="00154D81">
        <w:rPr>
          <w:szCs w:val="19"/>
          <w:cs/>
        </w:rPr>
        <w:t>‎</w:t>
      </w:r>
      <w:r w:rsidR="00154D81">
        <w:rPr>
          <w:szCs w:val="19"/>
        </w:rPr>
        <w:t>4.2</w:t>
      </w:r>
      <w:r>
        <w:rPr>
          <w:szCs w:val="19"/>
        </w:rPr>
        <w:fldChar w:fldCharType="end"/>
      </w:r>
      <w:r>
        <w:rPr>
          <w:szCs w:val="19"/>
        </w:rPr>
        <w:t>.</w:t>
      </w:r>
    </w:p>
    <w:tbl>
      <w:tblPr>
        <w:tblW w:w="6532" w:type="dxa"/>
        <w:tblCellMar>
          <w:left w:w="40" w:type="dxa"/>
          <w:right w:w="40" w:type="dxa"/>
        </w:tblCellMar>
        <w:tblLook w:val="01E0" w:firstRow="1" w:lastRow="1" w:firstColumn="1" w:lastColumn="1" w:noHBand="0" w:noVBand="0"/>
      </w:tblPr>
      <w:tblGrid>
        <w:gridCol w:w="709"/>
        <w:gridCol w:w="480"/>
        <w:gridCol w:w="536"/>
        <w:gridCol w:w="536"/>
        <w:gridCol w:w="569"/>
        <w:gridCol w:w="485"/>
        <w:gridCol w:w="563"/>
        <w:gridCol w:w="911"/>
        <w:gridCol w:w="736"/>
        <w:gridCol w:w="360"/>
        <w:gridCol w:w="647"/>
      </w:tblGrid>
      <w:tr w:rsidR="00AC23C4" w:rsidRPr="00626ADA" w14:paraId="33EC8DF4" w14:textId="77777777" w:rsidTr="00AC23C4">
        <w:tc>
          <w:tcPr>
            <w:tcW w:w="709" w:type="dxa"/>
            <w:shd w:val="clear" w:color="auto" w:fill="auto"/>
          </w:tcPr>
          <w:p w14:paraId="5EDDF20A" w14:textId="77777777" w:rsidR="00E15E36" w:rsidRPr="00AC23C4" w:rsidRDefault="00E15E36" w:rsidP="00E15E36">
            <w:pPr>
              <w:pStyle w:val="O0Nwnext"/>
              <w:rPr>
                <w:szCs w:val="19"/>
              </w:rPr>
            </w:pPr>
            <w:bookmarkStart w:id="1630" w:name="_Ref339283695"/>
            <w:r w:rsidRPr="00986CA5">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3</w:t>
            </w:r>
            <w:r w:rsidRPr="00AC23C4">
              <w:rPr>
                <w:szCs w:val="19"/>
              </w:rPr>
              <w:fldChar w:fldCharType="end"/>
            </w:r>
            <w:r w:rsidRPr="00AC23C4">
              <w:rPr>
                <w:szCs w:val="19"/>
              </w:rPr>
              <w:t>)</w:t>
            </w:r>
            <w:bookmarkEnd w:id="1630"/>
          </w:p>
        </w:tc>
        <w:tc>
          <w:tcPr>
            <w:tcW w:w="480" w:type="dxa"/>
            <w:shd w:val="clear" w:color="auto" w:fill="auto"/>
          </w:tcPr>
          <w:p w14:paraId="039B6436" w14:textId="77777777" w:rsidR="00E15E36" w:rsidRPr="00AC23C4" w:rsidRDefault="00E15E36" w:rsidP="00E15E36">
            <w:pPr>
              <w:pStyle w:val="Text"/>
              <w:rPr>
                <w:szCs w:val="19"/>
              </w:rPr>
            </w:pPr>
            <w:r w:rsidRPr="00AC23C4">
              <w:rPr>
                <w:szCs w:val="19"/>
              </w:rPr>
              <w:t>jadi</w:t>
            </w:r>
          </w:p>
        </w:tc>
        <w:tc>
          <w:tcPr>
            <w:tcW w:w="536" w:type="dxa"/>
            <w:shd w:val="clear" w:color="auto" w:fill="auto"/>
          </w:tcPr>
          <w:p w14:paraId="7B601619" w14:textId="77777777" w:rsidR="00E15E36" w:rsidRPr="00AC23C4" w:rsidRDefault="00E15E36" w:rsidP="00E15E36">
            <w:pPr>
              <w:pStyle w:val="Text"/>
              <w:rPr>
                <w:szCs w:val="19"/>
              </w:rPr>
            </w:pPr>
            <w:r w:rsidRPr="00AC23C4">
              <w:rPr>
                <w:szCs w:val="19"/>
              </w:rPr>
              <w:t>saya</w:t>
            </w:r>
            <w:r w:rsidR="00D62DB4" w:rsidRPr="00AC23C4">
              <w:rPr>
                <w:szCs w:val="19"/>
              </w:rPr>
              <w:t>,</w:t>
            </w:r>
          </w:p>
        </w:tc>
        <w:tc>
          <w:tcPr>
            <w:tcW w:w="536" w:type="dxa"/>
            <w:shd w:val="clear" w:color="auto" w:fill="auto"/>
          </w:tcPr>
          <w:p w14:paraId="303CBCE9" w14:textId="77777777" w:rsidR="00E15E36" w:rsidRPr="00AC23C4" w:rsidRDefault="00E15E36" w:rsidP="00E15E36">
            <w:pPr>
              <w:pStyle w:val="Text"/>
              <w:rPr>
                <w:szCs w:val="19"/>
              </w:rPr>
            </w:pPr>
            <w:r w:rsidRPr="00AC23C4">
              <w:rPr>
                <w:szCs w:val="19"/>
              </w:rPr>
              <w:t>saya</w:t>
            </w:r>
          </w:p>
        </w:tc>
        <w:tc>
          <w:tcPr>
            <w:tcW w:w="569" w:type="dxa"/>
            <w:shd w:val="clear" w:color="auto" w:fill="auto"/>
          </w:tcPr>
          <w:p w14:paraId="25280BFD" w14:textId="77777777" w:rsidR="00E15E36" w:rsidRPr="00AC23C4" w:rsidRDefault="00E15E36" w:rsidP="00E15E36">
            <w:pPr>
              <w:pStyle w:val="Text"/>
              <w:rPr>
                <w:szCs w:val="19"/>
              </w:rPr>
            </w:pPr>
            <w:r w:rsidRPr="00AC23C4">
              <w:rPr>
                <w:szCs w:val="19"/>
              </w:rPr>
              <w:t>deng</w:t>
            </w:r>
          </w:p>
        </w:tc>
        <w:tc>
          <w:tcPr>
            <w:tcW w:w="485" w:type="dxa"/>
            <w:shd w:val="clear" w:color="auto" w:fill="auto"/>
          </w:tcPr>
          <w:p w14:paraId="0C60BE7B" w14:textId="77777777" w:rsidR="00E15E36" w:rsidRPr="00AC23C4" w:rsidRDefault="00E15E36" w:rsidP="00E15E36">
            <w:pPr>
              <w:pStyle w:val="Text"/>
              <w:rPr>
                <w:szCs w:val="19"/>
              </w:rPr>
            </w:pPr>
            <w:r w:rsidRPr="00AC23C4">
              <w:rPr>
                <w:szCs w:val="19"/>
              </w:rPr>
              <w:t>sa</w:t>
            </w:r>
          </w:p>
        </w:tc>
        <w:tc>
          <w:tcPr>
            <w:tcW w:w="563" w:type="dxa"/>
            <w:shd w:val="clear" w:color="auto" w:fill="auto"/>
          </w:tcPr>
          <w:p w14:paraId="767838CA" w14:textId="77777777" w:rsidR="00E15E36" w:rsidRPr="00AC23C4" w:rsidRDefault="00E15E36" w:rsidP="00E15E36">
            <w:pPr>
              <w:pStyle w:val="Text"/>
              <w:rPr>
                <w:szCs w:val="19"/>
              </w:rPr>
            </w:pPr>
            <w:r w:rsidRPr="00AC23C4">
              <w:rPr>
                <w:szCs w:val="19"/>
              </w:rPr>
              <w:t>pu</w:t>
            </w:r>
          </w:p>
        </w:tc>
        <w:tc>
          <w:tcPr>
            <w:tcW w:w="911" w:type="dxa"/>
            <w:shd w:val="clear" w:color="auto" w:fill="auto"/>
          </w:tcPr>
          <w:p w14:paraId="7D27A1DA" w14:textId="77777777" w:rsidR="00E15E36" w:rsidRPr="00AC23C4" w:rsidRDefault="00E15E36" w:rsidP="00E15E36">
            <w:pPr>
              <w:pStyle w:val="Text"/>
              <w:rPr>
                <w:rStyle w:val="ChBlueBold"/>
                <w:szCs w:val="19"/>
              </w:rPr>
            </w:pPr>
            <w:r w:rsidRPr="00AC23C4">
              <w:rPr>
                <w:rStyle w:val="ChBlueBold"/>
                <w:szCs w:val="19"/>
              </w:rPr>
              <w:t>ade~ade</w:t>
            </w:r>
          </w:p>
        </w:tc>
        <w:tc>
          <w:tcPr>
            <w:tcW w:w="736" w:type="dxa"/>
            <w:shd w:val="clear" w:color="auto" w:fill="auto"/>
          </w:tcPr>
          <w:p w14:paraId="74792DCA" w14:textId="77777777" w:rsidR="00E15E36" w:rsidRPr="00AC23C4" w:rsidRDefault="00E15E36" w:rsidP="00E15E36">
            <w:pPr>
              <w:pStyle w:val="Text"/>
              <w:rPr>
                <w:szCs w:val="19"/>
              </w:rPr>
            </w:pPr>
            <w:r w:rsidRPr="00AC23C4">
              <w:rPr>
                <w:szCs w:val="19"/>
              </w:rPr>
              <w:t>tinggal</w:t>
            </w:r>
          </w:p>
        </w:tc>
        <w:tc>
          <w:tcPr>
            <w:tcW w:w="360" w:type="dxa"/>
            <w:shd w:val="clear" w:color="auto" w:fill="auto"/>
          </w:tcPr>
          <w:p w14:paraId="67DE997D" w14:textId="77777777" w:rsidR="00E15E36" w:rsidRPr="00AC23C4" w:rsidRDefault="00E15E36" w:rsidP="00E15E36">
            <w:pPr>
              <w:pStyle w:val="Text"/>
              <w:rPr>
                <w:szCs w:val="19"/>
              </w:rPr>
            </w:pPr>
            <w:r w:rsidRPr="00AC23C4">
              <w:rPr>
                <w:szCs w:val="19"/>
              </w:rPr>
              <w:t>di</w:t>
            </w:r>
          </w:p>
        </w:tc>
        <w:tc>
          <w:tcPr>
            <w:tcW w:w="647" w:type="dxa"/>
            <w:shd w:val="clear" w:color="auto" w:fill="auto"/>
          </w:tcPr>
          <w:p w14:paraId="61B33B08" w14:textId="77777777" w:rsidR="00E15E36" w:rsidRPr="00AC23C4" w:rsidRDefault="00E15E36" w:rsidP="00E15E36">
            <w:pPr>
              <w:pStyle w:val="Text"/>
              <w:rPr>
                <w:szCs w:val="19"/>
              </w:rPr>
            </w:pPr>
            <w:r w:rsidRPr="00AC23C4">
              <w:rPr>
                <w:szCs w:val="19"/>
              </w:rPr>
              <w:t>ruma</w:t>
            </w:r>
          </w:p>
        </w:tc>
      </w:tr>
      <w:tr w:rsidR="00AC23C4" w:rsidRPr="00AC23C4" w14:paraId="6A2EE5AA" w14:textId="77777777" w:rsidTr="00AC23C4">
        <w:tc>
          <w:tcPr>
            <w:tcW w:w="709" w:type="dxa"/>
            <w:shd w:val="clear" w:color="auto" w:fill="auto"/>
          </w:tcPr>
          <w:p w14:paraId="150EA0A3" w14:textId="77777777" w:rsidR="00E15E36" w:rsidRPr="00AC23C4" w:rsidRDefault="00E15E36" w:rsidP="00E15E36">
            <w:pPr>
              <w:pStyle w:val="GlossEng"/>
              <w:rPr>
                <w:szCs w:val="19"/>
              </w:rPr>
            </w:pPr>
          </w:p>
        </w:tc>
        <w:tc>
          <w:tcPr>
            <w:tcW w:w="480" w:type="dxa"/>
            <w:shd w:val="clear" w:color="auto" w:fill="auto"/>
          </w:tcPr>
          <w:p w14:paraId="6D353C44" w14:textId="77777777" w:rsidR="00E15E36" w:rsidRPr="00AC23C4" w:rsidRDefault="00E15E36" w:rsidP="00E15E36">
            <w:pPr>
              <w:pStyle w:val="GlossEng"/>
              <w:rPr>
                <w:szCs w:val="19"/>
              </w:rPr>
            </w:pPr>
            <w:r w:rsidRPr="00AC23C4">
              <w:rPr>
                <w:szCs w:val="19"/>
              </w:rPr>
              <w:t>so</w:t>
            </w:r>
          </w:p>
        </w:tc>
        <w:tc>
          <w:tcPr>
            <w:tcW w:w="536" w:type="dxa"/>
            <w:shd w:val="clear" w:color="auto" w:fill="auto"/>
          </w:tcPr>
          <w:p w14:paraId="2E55FF9B" w14:textId="77777777" w:rsidR="00E15E36" w:rsidRPr="0099608C" w:rsidRDefault="00E15E36" w:rsidP="00E15E36">
            <w:pPr>
              <w:pStyle w:val="GlossEng"/>
              <w:rPr>
                <w:rStyle w:val="ChSmallCaps"/>
              </w:rPr>
            </w:pPr>
            <w:r w:rsidRPr="0099608C">
              <w:rPr>
                <w:rStyle w:val="ChSmallCaps"/>
              </w:rPr>
              <w:t>1sg</w:t>
            </w:r>
          </w:p>
        </w:tc>
        <w:tc>
          <w:tcPr>
            <w:tcW w:w="536" w:type="dxa"/>
            <w:shd w:val="clear" w:color="auto" w:fill="auto"/>
          </w:tcPr>
          <w:p w14:paraId="343B9D60" w14:textId="77777777" w:rsidR="00E15E36" w:rsidRPr="0099608C" w:rsidRDefault="00E15E36" w:rsidP="00E15E36">
            <w:pPr>
              <w:pStyle w:val="GlossEng"/>
              <w:rPr>
                <w:rStyle w:val="ChSmallCaps"/>
              </w:rPr>
            </w:pPr>
            <w:r w:rsidRPr="0099608C">
              <w:rPr>
                <w:rStyle w:val="ChSmallCaps"/>
              </w:rPr>
              <w:t>1sg</w:t>
            </w:r>
          </w:p>
        </w:tc>
        <w:tc>
          <w:tcPr>
            <w:tcW w:w="569" w:type="dxa"/>
            <w:shd w:val="clear" w:color="auto" w:fill="auto"/>
          </w:tcPr>
          <w:p w14:paraId="6E112AF6" w14:textId="77777777" w:rsidR="00E15E36" w:rsidRPr="00AC23C4" w:rsidRDefault="00E15E36" w:rsidP="00E15E36">
            <w:pPr>
              <w:pStyle w:val="GlossEng"/>
              <w:rPr>
                <w:szCs w:val="19"/>
              </w:rPr>
            </w:pPr>
            <w:r w:rsidRPr="00AC23C4">
              <w:rPr>
                <w:szCs w:val="19"/>
              </w:rPr>
              <w:t>with</w:t>
            </w:r>
          </w:p>
        </w:tc>
        <w:tc>
          <w:tcPr>
            <w:tcW w:w="485" w:type="dxa"/>
            <w:shd w:val="clear" w:color="auto" w:fill="auto"/>
          </w:tcPr>
          <w:p w14:paraId="23AA1D53" w14:textId="77777777" w:rsidR="00E15E36" w:rsidRPr="0099608C" w:rsidRDefault="00E15E36" w:rsidP="00E15E36">
            <w:pPr>
              <w:pStyle w:val="GlossEng"/>
              <w:rPr>
                <w:rStyle w:val="ChSmallCaps"/>
              </w:rPr>
            </w:pPr>
            <w:r w:rsidRPr="0099608C">
              <w:rPr>
                <w:rStyle w:val="ChSmallCaps"/>
              </w:rPr>
              <w:t>1sg</w:t>
            </w:r>
          </w:p>
        </w:tc>
        <w:tc>
          <w:tcPr>
            <w:tcW w:w="563" w:type="dxa"/>
            <w:shd w:val="clear" w:color="auto" w:fill="auto"/>
          </w:tcPr>
          <w:p w14:paraId="5033B9AA" w14:textId="77777777" w:rsidR="00E15E36" w:rsidRPr="0099608C" w:rsidRDefault="00E15E36" w:rsidP="00E15E36">
            <w:pPr>
              <w:pStyle w:val="GlossEng"/>
              <w:rPr>
                <w:rStyle w:val="ChSmallCaps"/>
              </w:rPr>
            </w:pPr>
            <w:r w:rsidRPr="0099608C">
              <w:rPr>
                <w:rStyle w:val="ChSmallCaps"/>
              </w:rPr>
              <w:t>poss</w:t>
            </w:r>
          </w:p>
        </w:tc>
        <w:tc>
          <w:tcPr>
            <w:tcW w:w="911" w:type="dxa"/>
            <w:shd w:val="clear" w:color="auto" w:fill="auto"/>
          </w:tcPr>
          <w:p w14:paraId="6B6697A8" w14:textId="77777777" w:rsidR="00E15E36" w:rsidRPr="00AC23C4" w:rsidRDefault="00E15E36" w:rsidP="00E15E36">
            <w:pPr>
              <w:pStyle w:val="GlossEng"/>
              <w:rPr>
                <w:szCs w:val="19"/>
              </w:rPr>
            </w:pPr>
            <w:r w:rsidRPr="0099608C">
              <w:rPr>
                <w:rStyle w:val="ChSmallCaps"/>
              </w:rPr>
              <w:t>rdp</w:t>
            </w:r>
            <w:r w:rsidRPr="00AC23C4">
              <w:rPr>
                <w:szCs w:val="19"/>
              </w:rPr>
              <w:t>~ySb</w:t>
            </w:r>
          </w:p>
        </w:tc>
        <w:tc>
          <w:tcPr>
            <w:tcW w:w="736" w:type="dxa"/>
            <w:shd w:val="clear" w:color="auto" w:fill="auto"/>
          </w:tcPr>
          <w:p w14:paraId="59D4ED42" w14:textId="77777777" w:rsidR="00E15E36" w:rsidRPr="00AC23C4" w:rsidRDefault="00E15E36" w:rsidP="00E15E36">
            <w:pPr>
              <w:pStyle w:val="GlossEng"/>
              <w:rPr>
                <w:szCs w:val="19"/>
              </w:rPr>
            </w:pPr>
            <w:r w:rsidRPr="00AC23C4">
              <w:rPr>
                <w:szCs w:val="19"/>
              </w:rPr>
              <w:t>stay</w:t>
            </w:r>
          </w:p>
        </w:tc>
        <w:tc>
          <w:tcPr>
            <w:tcW w:w="360" w:type="dxa"/>
            <w:shd w:val="clear" w:color="auto" w:fill="auto"/>
          </w:tcPr>
          <w:p w14:paraId="589EE61A" w14:textId="77777777" w:rsidR="00E15E36" w:rsidRPr="00AC23C4" w:rsidRDefault="00E15E36" w:rsidP="00E15E36">
            <w:pPr>
              <w:pStyle w:val="GlossEng"/>
              <w:rPr>
                <w:szCs w:val="19"/>
              </w:rPr>
            </w:pPr>
            <w:r w:rsidRPr="00AC23C4">
              <w:rPr>
                <w:szCs w:val="19"/>
              </w:rPr>
              <w:t>at</w:t>
            </w:r>
          </w:p>
        </w:tc>
        <w:tc>
          <w:tcPr>
            <w:tcW w:w="647" w:type="dxa"/>
            <w:shd w:val="clear" w:color="auto" w:fill="auto"/>
          </w:tcPr>
          <w:p w14:paraId="62EE4737" w14:textId="77777777" w:rsidR="00E15E36" w:rsidRPr="00AC23C4" w:rsidRDefault="00E15E36" w:rsidP="00E15E36">
            <w:pPr>
              <w:pStyle w:val="GlossEng"/>
              <w:rPr>
                <w:szCs w:val="19"/>
              </w:rPr>
            </w:pPr>
            <w:r w:rsidRPr="00AC23C4">
              <w:rPr>
                <w:szCs w:val="19"/>
              </w:rPr>
              <w:t>house</w:t>
            </w:r>
          </w:p>
        </w:tc>
      </w:tr>
    </w:tbl>
    <w:p w14:paraId="242D9F0C" w14:textId="2C05D9FD" w:rsidR="00E15E36" w:rsidRPr="0090507A" w:rsidRDefault="00901891" w:rsidP="00E15E36">
      <w:pPr>
        <w:pStyle w:val="FreeTranslEng"/>
        <w:rPr>
          <w:szCs w:val="19"/>
        </w:rPr>
      </w:pPr>
      <w:r>
        <w:t>Plurality</w:t>
      </w:r>
      <w:r w:rsidRPr="00F26956">
        <w:t>:</w:t>
      </w:r>
      <w:r>
        <w:rPr>
          <w:szCs w:val="19"/>
        </w:rPr>
        <w:t xml:space="preserve"> </w:t>
      </w:r>
      <w:r w:rsidR="00B7093A">
        <w:rPr>
          <w:szCs w:val="19"/>
        </w:rPr>
        <w:t>‘</w:t>
      </w:r>
      <w:r w:rsidR="00E15E36" w:rsidRPr="0090507A">
        <w:rPr>
          <w:szCs w:val="19"/>
        </w:rPr>
        <w:t xml:space="preserve">so I, I and my </w:t>
      </w:r>
      <w:r w:rsidR="00E15E36" w:rsidRPr="0090507A">
        <w:rPr>
          <w:rStyle w:val="ChBlueBold"/>
          <w:szCs w:val="19"/>
        </w:rPr>
        <w:t>younger siblings</w:t>
      </w:r>
      <w:r w:rsidR="00E15E36" w:rsidRPr="0090507A">
        <w:rPr>
          <w:szCs w:val="19"/>
        </w:rPr>
        <w:t xml:space="preserve"> stayed at the house</w:t>
      </w:r>
      <w:r w:rsidR="00B7093A">
        <w:rPr>
          <w:szCs w:val="19"/>
        </w:rPr>
        <w:t>’</w:t>
      </w:r>
      <w:r w:rsidR="00E15E36" w:rsidRPr="0090507A">
        <w:rPr>
          <w:szCs w:val="19"/>
        </w:rPr>
        <w:t xml:space="preserve"> </w:t>
      </w:r>
      <w:r w:rsidR="00E15E36" w:rsidRPr="002C562A">
        <w:rPr>
          <w:rStyle w:val="ExampleSource"/>
        </w:rPr>
        <w:t>[081014-014-NP.0002]</w:t>
      </w:r>
    </w:p>
    <w:tbl>
      <w:tblPr>
        <w:tblW w:w="4774" w:type="dxa"/>
        <w:tblCellMar>
          <w:left w:w="40" w:type="dxa"/>
          <w:right w:w="40" w:type="dxa"/>
        </w:tblCellMar>
        <w:tblLook w:val="01E0" w:firstRow="1" w:lastRow="1" w:firstColumn="1" w:lastColumn="1" w:noHBand="0" w:noVBand="0"/>
      </w:tblPr>
      <w:tblGrid>
        <w:gridCol w:w="709"/>
        <w:gridCol w:w="692"/>
        <w:gridCol w:w="480"/>
        <w:gridCol w:w="884"/>
        <w:gridCol w:w="691"/>
        <w:gridCol w:w="360"/>
        <w:gridCol w:w="958"/>
      </w:tblGrid>
      <w:tr w:rsidR="00AC23C4" w:rsidRPr="00626ADA" w14:paraId="4ED61F48" w14:textId="77777777" w:rsidTr="00AC23C4">
        <w:tc>
          <w:tcPr>
            <w:tcW w:w="709" w:type="dxa"/>
            <w:shd w:val="clear" w:color="auto" w:fill="auto"/>
          </w:tcPr>
          <w:p w14:paraId="053B659B" w14:textId="77777777" w:rsidR="00E15E36" w:rsidRPr="00AC23C4" w:rsidRDefault="00E15E36" w:rsidP="00E15E36">
            <w:pPr>
              <w:pStyle w:val="O0Nwnext"/>
              <w:rPr>
                <w:szCs w:val="19"/>
              </w:rPr>
            </w:pPr>
            <w:bookmarkStart w:id="1631" w:name="_Ref339283697"/>
            <w:r w:rsidRPr="00986CA5">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w:t>
            </w:r>
            <w:r w:rsidRPr="00AC23C4">
              <w:rPr>
                <w:szCs w:val="19"/>
              </w:rPr>
              <w:fldChar w:fldCharType="end"/>
            </w:r>
            <w:r w:rsidRPr="00AC23C4">
              <w:rPr>
                <w:szCs w:val="19"/>
              </w:rPr>
              <w:t>)</w:t>
            </w:r>
            <w:bookmarkEnd w:id="1631"/>
          </w:p>
        </w:tc>
        <w:tc>
          <w:tcPr>
            <w:tcW w:w="692" w:type="dxa"/>
            <w:shd w:val="clear" w:color="auto" w:fill="auto"/>
          </w:tcPr>
          <w:p w14:paraId="52B5A168" w14:textId="77777777" w:rsidR="00E15E36" w:rsidRPr="00AC23C4" w:rsidRDefault="00E15E36" w:rsidP="00E15E36">
            <w:pPr>
              <w:pStyle w:val="Text"/>
              <w:rPr>
                <w:szCs w:val="19"/>
              </w:rPr>
            </w:pPr>
            <w:r w:rsidRPr="00AC23C4">
              <w:rPr>
                <w:szCs w:val="19"/>
              </w:rPr>
              <w:t>kitong</w:t>
            </w:r>
          </w:p>
        </w:tc>
        <w:tc>
          <w:tcPr>
            <w:tcW w:w="480" w:type="dxa"/>
            <w:shd w:val="clear" w:color="auto" w:fill="auto"/>
          </w:tcPr>
          <w:p w14:paraId="1CFDF22B" w14:textId="77777777" w:rsidR="00E15E36" w:rsidRPr="00AC23C4" w:rsidRDefault="00E15E36" w:rsidP="00E15E36">
            <w:pPr>
              <w:pStyle w:val="Text"/>
              <w:rPr>
                <w:szCs w:val="19"/>
              </w:rPr>
            </w:pPr>
            <w:r w:rsidRPr="00AC23C4">
              <w:rPr>
                <w:szCs w:val="19"/>
              </w:rPr>
              <w:t>dua</w:t>
            </w:r>
          </w:p>
        </w:tc>
        <w:tc>
          <w:tcPr>
            <w:tcW w:w="884" w:type="dxa"/>
            <w:shd w:val="clear" w:color="auto" w:fill="auto"/>
          </w:tcPr>
          <w:p w14:paraId="554017DD" w14:textId="77777777" w:rsidR="00E15E36" w:rsidRPr="00AC23C4" w:rsidRDefault="00E15E36" w:rsidP="00E15E36">
            <w:pPr>
              <w:pStyle w:val="Text"/>
              <w:rPr>
                <w:rStyle w:val="ChBlueBold"/>
                <w:szCs w:val="19"/>
              </w:rPr>
            </w:pPr>
            <w:r w:rsidRPr="00AC23C4">
              <w:rPr>
                <w:rStyle w:val="ChBlueBold"/>
                <w:szCs w:val="19"/>
              </w:rPr>
              <w:t>lari~lari</w:t>
            </w:r>
          </w:p>
        </w:tc>
        <w:tc>
          <w:tcPr>
            <w:tcW w:w="691" w:type="dxa"/>
            <w:shd w:val="clear" w:color="auto" w:fill="auto"/>
          </w:tcPr>
          <w:p w14:paraId="16E054A0" w14:textId="77777777" w:rsidR="00E15E36" w:rsidRPr="00AC23C4" w:rsidRDefault="00E15E36" w:rsidP="00E15E36">
            <w:pPr>
              <w:pStyle w:val="Text"/>
              <w:rPr>
                <w:szCs w:val="19"/>
              </w:rPr>
            </w:pPr>
            <w:r w:rsidRPr="00AC23C4">
              <w:rPr>
                <w:szCs w:val="19"/>
              </w:rPr>
              <w:t>sampe</w:t>
            </w:r>
          </w:p>
        </w:tc>
        <w:tc>
          <w:tcPr>
            <w:tcW w:w="360" w:type="dxa"/>
            <w:shd w:val="clear" w:color="auto" w:fill="auto"/>
          </w:tcPr>
          <w:p w14:paraId="371B41B6" w14:textId="77777777" w:rsidR="00E15E36" w:rsidRPr="00AC23C4" w:rsidRDefault="00E15E36" w:rsidP="00E15E36">
            <w:pPr>
              <w:pStyle w:val="Text"/>
              <w:rPr>
                <w:szCs w:val="19"/>
              </w:rPr>
            </w:pPr>
            <w:r w:rsidRPr="00AC23C4">
              <w:rPr>
                <w:szCs w:val="19"/>
              </w:rPr>
              <w:t>di</w:t>
            </w:r>
          </w:p>
        </w:tc>
        <w:tc>
          <w:tcPr>
            <w:tcW w:w="958" w:type="dxa"/>
            <w:shd w:val="clear" w:color="auto" w:fill="auto"/>
          </w:tcPr>
          <w:p w14:paraId="2BB4B6D0" w14:textId="77777777" w:rsidR="00E15E36" w:rsidRPr="00AC23C4" w:rsidRDefault="00E15E36" w:rsidP="00E15E36">
            <w:pPr>
              <w:pStyle w:val="Text"/>
              <w:rPr>
                <w:szCs w:val="19"/>
              </w:rPr>
            </w:pPr>
            <w:r w:rsidRPr="00AC23C4">
              <w:rPr>
                <w:szCs w:val="19"/>
              </w:rPr>
              <w:t>Martewar</w:t>
            </w:r>
          </w:p>
        </w:tc>
      </w:tr>
      <w:tr w:rsidR="00AC23C4" w:rsidRPr="00AC23C4" w14:paraId="3E275D89" w14:textId="77777777" w:rsidTr="00AC23C4">
        <w:tc>
          <w:tcPr>
            <w:tcW w:w="709" w:type="dxa"/>
            <w:shd w:val="clear" w:color="auto" w:fill="auto"/>
          </w:tcPr>
          <w:p w14:paraId="077ADF35" w14:textId="77777777" w:rsidR="00E15E36" w:rsidRPr="00AC23C4" w:rsidRDefault="00E15E36" w:rsidP="00E15E36">
            <w:pPr>
              <w:pStyle w:val="GlossEng"/>
              <w:rPr>
                <w:szCs w:val="19"/>
              </w:rPr>
            </w:pPr>
          </w:p>
        </w:tc>
        <w:tc>
          <w:tcPr>
            <w:tcW w:w="692" w:type="dxa"/>
            <w:shd w:val="clear" w:color="auto" w:fill="auto"/>
          </w:tcPr>
          <w:p w14:paraId="0FD1A3C3" w14:textId="77777777" w:rsidR="00E15E36" w:rsidRPr="0099608C" w:rsidRDefault="00E15E36" w:rsidP="00E15E36">
            <w:pPr>
              <w:pStyle w:val="GlossEng"/>
              <w:rPr>
                <w:rStyle w:val="ChSmallCaps"/>
              </w:rPr>
            </w:pPr>
            <w:r w:rsidRPr="0099608C">
              <w:rPr>
                <w:rStyle w:val="ChSmallCaps"/>
              </w:rPr>
              <w:t>1pl</w:t>
            </w:r>
          </w:p>
        </w:tc>
        <w:tc>
          <w:tcPr>
            <w:tcW w:w="480" w:type="dxa"/>
            <w:shd w:val="clear" w:color="auto" w:fill="auto"/>
          </w:tcPr>
          <w:p w14:paraId="78842975" w14:textId="77777777" w:rsidR="00E15E36" w:rsidRPr="00AC23C4" w:rsidRDefault="00E15E36" w:rsidP="00E15E36">
            <w:pPr>
              <w:pStyle w:val="GlossEng"/>
              <w:rPr>
                <w:szCs w:val="19"/>
              </w:rPr>
            </w:pPr>
            <w:r w:rsidRPr="00AC23C4">
              <w:rPr>
                <w:szCs w:val="19"/>
              </w:rPr>
              <w:t>two</w:t>
            </w:r>
          </w:p>
        </w:tc>
        <w:tc>
          <w:tcPr>
            <w:tcW w:w="884" w:type="dxa"/>
            <w:shd w:val="clear" w:color="auto" w:fill="auto"/>
          </w:tcPr>
          <w:p w14:paraId="0137617F" w14:textId="77777777" w:rsidR="00E15E36" w:rsidRPr="00AC23C4" w:rsidRDefault="00E15E36" w:rsidP="00E15E36">
            <w:pPr>
              <w:pStyle w:val="GlossEng"/>
              <w:rPr>
                <w:szCs w:val="19"/>
              </w:rPr>
            </w:pPr>
            <w:r w:rsidRPr="0099608C">
              <w:rPr>
                <w:rStyle w:val="ChSmallCaps"/>
              </w:rPr>
              <w:t>rdp</w:t>
            </w:r>
            <w:r w:rsidRPr="00AC23C4">
              <w:rPr>
                <w:szCs w:val="19"/>
              </w:rPr>
              <w:t>~run</w:t>
            </w:r>
          </w:p>
        </w:tc>
        <w:tc>
          <w:tcPr>
            <w:tcW w:w="691" w:type="dxa"/>
            <w:shd w:val="clear" w:color="auto" w:fill="auto"/>
          </w:tcPr>
          <w:p w14:paraId="44A3FF82" w14:textId="77777777" w:rsidR="00E15E36" w:rsidRPr="00AC23C4" w:rsidRDefault="00E15E36" w:rsidP="00E15E36">
            <w:pPr>
              <w:pStyle w:val="GlossEng"/>
              <w:rPr>
                <w:szCs w:val="19"/>
              </w:rPr>
            </w:pPr>
            <w:r w:rsidRPr="00AC23C4">
              <w:rPr>
                <w:szCs w:val="19"/>
              </w:rPr>
              <w:t>reach</w:t>
            </w:r>
          </w:p>
        </w:tc>
        <w:tc>
          <w:tcPr>
            <w:tcW w:w="360" w:type="dxa"/>
            <w:shd w:val="clear" w:color="auto" w:fill="auto"/>
          </w:tcPr>
          <w:p w14:paraId="628DE4CF" w14:textId="77777777" w:rsidR="00E15E36" w:rsidRPr="00AC23C4" w:rsidRDefault="00E15E36" w:rsidP="00E15E36">
            <w:pPr>
              <w:pStyle w:val="GlossEng"/>
              <w:rPr>
                <w:szCs w:val="19"/>
              </w:rPr>
            </w:pPr>
            <w:r w:rsidRPr="00AC23C4">
              <w:rPr>
                <w:szCs w:val="19"/>
              </w:rPr>
              <w:t>at</w:t>
            </w:r>
          </w:p>
        </w:tc>
        <w:tc>
          <w:tcPr>
            <w:tcW w:w="958" w:type="dxa"/>
            <w:shd w:val="clear" w:color="auto" w:fill="auto"/>
          </w:tcPr>
          <w:p w14:paraId="788FC28C" w14:textId="77777777" w:rsidR="00E15E36" w:rsidRPr="00AC23C4" w:rsidRDefault="00E15E36" w:rsidP="00E15E36">
            <w:pPr>
              <w:pStyle w:val="GlossEng"/>
              <w:rPr>
                <w:szCs w:val="19"/>
              </w:rPr>
            </w:pPr>
            <w:r w:rsidRPr="00AC23C4">
              <w:rPr>
                <w:szCs w:val="19"/>
              </w:rPr>
              <w:t>Martewar</w:t>
            </w:r>
          </w:p>
        </w:tc>
      </w:tr>
    </w:tbl>
    <w:p w14:paraId="073C212C" w14:textId="33C68E48" w:rsidR="00E15E36" w:rsidRPr="00690E2C" w:rsidRDefault="00901891" w:rsidP="00E15E36">
      <w:pPr>
        <w:pStyle w:val="FreeTranslEng"/>
      </w:pPr>
      <w:r>
        <w:rPr>
          <w:szCs w:val="19"/>
        </w:rPr>
        <w:t xml:space="preserve">Continuation: </w:t>
      </w:r>
      <w:r w:rsidR="00B7093A">
        <w:rPr>
          <w:szCs w:val="19"/>
        </w:rPr>
        <w:t>‘</w:t>
      </w:r>
      <w:r w:rsidR="00E15E36" w:rsidRPr="0090507A">
        <w:rPr>
          <w:szCs w:val="19"/>
        </w:rPr>
        <w:t xml:space="preserve">the two of us </w:t>
      </w:r>
      <w:r w:rsidR="00E15E36" w:rsidRPr="0090507A">
        <w:rPr>
          <w:rStyle w:val="ChBlueBold"/>
          <w:szCs w:val="19"/>
        </w:rPr>
        <w:t>kept running</w:t>
      </w:r>
      <w:r w:rsidR="00E15E36" w:rsidRPr="0090507A">
        <w:rPr>
          <w:szCs w:val="19"/>
        </w:rPr>
        <w:t xml:space="preserve"> all the way to Martewar</w:t>
      </w:r>
      <w:r w:rsidR="00B7093A">
        <w:rPr>
          <w:szCs w:val="19"/>
        </w:rPr>
        <w:t>’</w:t>
      </w:r>
      <w:r w:rsidR="00E15E36" w:rsidRPr="0090507A">
        <w:rPr>
          <w:szCs w:val="19"/>
        </w:rPr>
        <w:t xml:space="preserve"> </w:t>
      </w:r>
      <w:r w:rsidR="00E15E36" w:rsidRPr="002C562A">
        <w:rPr>
          <w:rStyle w:val="ExampleSource"/>
        </w:rPr>
        <w:t>[080923-010-CvNP.0009]</w:t>
      </w:r>
    </w:p>
    <w:tbl>
      <w:tblPr>
        <w:tblW w:w="5590" w:type="dxa"/>
        <w:tblCellMar>
          <w:left w:w="42" w:type="dxa"/>
          <w:right w:w="42" w:type="dxa"/>
        </w:tblCellMar>
        <w:tblLook w:val="01E0" w:firstRow="1" w:lastRow="1" w:firstColumn="1" w:lastColumn="1" w:noHBand="0" w:noVBand="0"/>
      </w:tblPr>
      <w:tblGrid>
        <w:gridCol w:w="709"/>
        <w:gridCol w:w="384"/>
        <w:gridCol w:w="484"/>
        <w:gridCol w:w="1666"/>
        <w:gridCol w:w="629"/>
        <w:gridCol w:w="360"/>
        <w:gridCol w:w="740"/>
        <w:gridCol w:w="618"/>
      </w:tblGrid>
      <w:tr w:rsidR="00AC23C4" w:rsidRPr="00D14F8A" w14:paraId="601DA4C2" w14:textId="77777777" w:rsidTr="00AC23C4">
        <w:tc>
          <w:tcPr>
            <w:tcW w:w="709" w:type="dxa"/>
            <w:shd w:val="clear" w:color="auto" w:fill="auto"/>
          </w:tcPr>
          <w:p w14:paraId="28D144A4" w14:textId="77777777" w:rsidR="00E15E36" w:rsidRPr="00AC23C4" w:rsidRDefault="00E15E36" w:rsidP="00E15E36">
            <w:pPr>
              <w:pStyle w:val="O0Nwnext"/>
              <w:rPr>
                <w:szCs w:val="19"/>
              </w:rPr>
            </w:pPr>
            <w:bookmarkStart w:id="1632" w:name="_Ref339283699"/>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5</w:t>
            </w:r>
            <w:r w:rsidRPr="00AC23C4">
              <w:rPr>
                <w:szCs w:val="19"/>
              </w:rPr>
              <w:fldChar w:fldCharType="end"/>
            </w:r>
            <w:r w:rsidRPr="00AC23C4">
              <w:rPr>
                <w:szCs w:val="19"/>
              </w:rPr>
              <w:t>)</w:t>
            </w:r>
            <w:bookmarkEnd w:id="1632"/>
          </w:p>
        </w:tc>
        <w:tc>
          <w:tcPr>
            <w:tcW w:w="384" w:type="dxa"/>
            <w:shd w:val="clear" w:color="auto" w:fill="auto"/>
          </w:tcPr>
          <w:p w14:paraId="7F430F22" w14:textId="77777777" w:rsidR="00E15E36" w:rsidRPr="00801056" w:rsidRDefault="00E15E36" w:rsidP="00E15E36">
            <w:pPr>
              <w:pStyle w:val="Text"/>
            </w:pPr>
            <w:r>
              <w:t>…</w:t>
            </w:r>
          </w:p>
        </w:tc>
        <w:tc>
          <w:tcPr>
            <w:tcW w:w="484" w:type="dxa"/>
            <w:shd w:val="clear" w:color="auto" w:fill="auto"/>
          </w:tcPr>
          <w:p w14:paraId="4AA87719" w14:textId="77777777" w:rsidR="00E15E36" w:rsidRPr="00801056" w:rsidRDefault="00E15E36" w:rsidP="00E15E36">
            <w:pPr>
              <w:pStyle w:val="Text"/>
            </w:pPr>
            <w:r w:rsidRPr="00801056">
              <w:t>tapi</w:t>
            </w:r>
          </w:p>
        </w:tc>
        <w:tc>
          <w:tcPr>
            <w:tcW w:w="1666" w:type="dxa"/>
            <w:shd w:val="clear" w:color="auto" w:fill="auto"/>
          </w:tcPr>
          <w:p w14:paraId="3BEDDBB7" w14:textId="77777777" w:rsidR="00E15E36" w:rsidRPr="001A0295" w:rsidRDefault="00E15E36" w:rsidP="00E15E36">
            <w:pPr>
              <w:pStyle w:val="Text"/>
              <w:rPr>
                <w:rStyle w:val="ChBlueBold"/>
              </w:rPr>
            </w:pPr>
            <w:r w:rsidRPr="001A0295">
              <w:rPr>
                <w:rStyle w:val="ChBlueBold"/>
              </w:rPr>
              <w:t>jangan</w:t>
            </w:r>
            <w:r w:rsidR="00E95E9B">
              <w:rPr>
                <w:rStyle w:val="ChBlueBold"/>
              </w:rPr>
              <w:t>g</w:t>
            </w:r>
            <w:r w:rsidRPr="001A0295">
              <w:rPr>
                <w:rStyle w:val="ChBlueBold"/>
              </w:rPr>
              <w:t>~jangan</w:t>
            </w:r>
            <w:r w:rsidR="00E95E9B">
              <w:rPr>
                <w:rStyle w:val="ChBlueBold"/>
              </w:rPr>
              <w:t>g</w:t>
            </w:r>
          </w:p>
        </w:tc>
        <w:tc>
          <w:tcPr>
            <w:tcW w:w="629" w:type="dxa"/>
            <w:shd w:val="clear" w:color="auto" w:fill="auto"/>
          </w:tcPr>
          <w:p w14:paraId="2F12C8F5" w14:textId="77777777" w:rsidR="00E15E36" w:rsidRPr="00801056" w:rsidRDefault="008B4771" w:rsidP="00E15E36">
            <w:pPr>
              <w:pStyle w:val="Text"/>
            </w:pPr>
            <w:r w:rsidRPr="00801056">
              <w:t>hujang</w:t>
            </w:r>
          </w:p>
        </w:tc>
        <w:tc>
          <w:tcPr>
            <w:tcW w:w="360" w:type="dxa"/>
            <w:shd w:val="clear" w:color="auto" w:fill="auto"/>
          </w:tcPr>
          <w:p w14:paraId="7EB431CC" w14:textId="77777777" w:rsidR="00E15E36" w:rsidRPr="00801056" w:rsidRDefault="00E15E36" w:rsidP="00E15E36">
            <w:pPr>
              <w:pStyle w:val="Text"/>
            </w:pPr>
            <w:r w:rsidRPr="00801056">
              <w:t>di</w:t>
            </w:r>
          </w:p>
        </w:tc>
        <w:tc>
          <w:tcPr>
            <w:tcW w:w="740" w:type="dxa"/>
            <w:shd w:val="clear" w:color="auto" w:fill="auto"/>
          </w:tcPr>
          <w:p w14:paraId="61E7544C" w14:textId="77777777" w:rsidR="00E15E36" w:rsidRPr="00801056" w:rsidRDefault="00E15E36" w:rsidP="00E15E36">
            <w:pPr>
              <w:pStyle w:val="Text"/>
            </w:pPr>
            <w:r w:rsidRPr="00801056">
              <w:t>tenga</w:t>
            </w:r>
          </w:p>
        </w:tc>
        <w:tc>
          <w:tcPr>
            <w:tcW w:w="618" w:type="dxa"/>
            <w:shd w:val="clear" w:color="auto" w:fill="auto"/>
          </w:tcPr>
          <w:p w14:paraId="0299C4C0" w14:textId="77777777" w:rsidR="00E15E36" w:rsidRPr="00801056" w:rsidRDefault="008B4771" w:rsidP="00E15E36">
            <w:pPr>
              <w:pStyle w:val="Text"/>
            </w:pPr>
            <w:r w:rsidRPr="00801056">
              <w:t>jalang</w:t>
            </w:r>
          </w:p>
        </w:tc>
      </w:tr>
      <w:tr w:rsidR="00AC23C4" w:rsidRPr="00AC23C4" w14:paraId="3A91E690" w14:textId="77777777" w:rsidTr="00AC23C4">
        <w:tc>
          <w:tcPr>
            <w:tcW w:w="709" w:type="dxa"/>
            <w:shd w:val="clear" w:color="auto" w:fill="auto"/>
          </w:tcPr>
          <w:p w14:paraId="6C468A5B" w14:textId="77777777" w:rsidR="00E15E36" w:rsidRPr="00D74BE9" w:rsidRDefault="00E15E36" w:rsidP="00E15E36">
            <w:pPr>
              <w:pStyle w:val="GlossEng"/>
            </w:pPr>
          </w:p>
        </w:tc>
        <w:tc>
          <w:tcPr>
            <w:tcW w:w="384" w:type="dxa"/>
            <w:shd w:val="clear" w:color="auto" w:fill="auto"/>
          </w:tcPr>
          <w:p w14:paraId="6936BAC5" w14:textId="77777777" w:rsidR="00E15E36" w:rsidRPr="00D74BE9" w:rsidRDefault="00E15E36" w:rsidP="00E15E36">
            <w:pPr>
              <w:pStyle w:val="GlossEng"/>
              <w:rPr>
                <w:rStyle w:val="ChSmallCaps"/>
              </w:rPr>
            </w:pPr>
          </w:p>
        </w:tc>
        <w:tc>
          <w:tcPr>
            <w:tcW w:w="484" w:type="dxa"/>
            <w:shd w:val="clear" w:color="auto" w:fill="auto"/>
          </w:tcPr>
          <w:p w14:paraId="73A7FF30" w14:textId="77777777" w:rsidR="00E15E36" w:rsidRPr="00801056" w:rsidRDefault="00E15E36" w:rsidP="00E15E36">
            <w:pPr>
              <w:pStyle w:val="GlossEng"/>
            </w:pPr>
            <w:r w:rsidRPr="00801056">
              <w:t>but</w:t>
            </w:r>
          </w:p>
        </w:tc>
        <w:tc>
          <w:tcPr>
            <w:tcW w:w="1666" w:type="dxa"/>
            <w:shd w:val="clear" w:color="auto" w:fill="auto"/>
          </w:tcPr>
          <w:p w14:paraId="0EF5DCA9" w14:textId="77777777" w:rsidR="00E15E36" w:rsidRPr="0099608C" w:rsidRDefault="00E15E36" w:rsidP="00E15E36">
            <w:pPr>
              <w:pStyle w:val="GlossEng"/>
              <w:rPr>
                <w:rStyle w:val="ChSmallCaps"/>
              </w:rPr>
            </w:pPr>
            <w:r w:rsidRPr="0099608C">
              <w:rPr>
                <w:rStyle w:val="ChSmallCaps"/>
              </w:rPr>
              <w:t>rdp</w:t>
            </w:r>
            <w:r w:rsidRPr="002D3354">
              <w:t>~</w:t>
            </w:r>
            <w:r w:rsidR="00ED3D65" w:rsidRPr="0099608C">
              <w:rPr>
                <w:rStyle w:val="ChSmallCaps"/>
              </w:rPr>
              <w:t>neg</w:t>
            </w:r>
            <w:r w:rsidR="00ED3D65">
              <w:rPr>
                <w:rStyle w:val="ChSmallCaps"/>
              </w:rPr>
              <w:t>.imp</w:t>
            </w:r>
          </w:p>
        </w:tc>
        <w:tc>
          <w:tcPr>
            <w:tcW w:w="629" w:type="dxa"/>
            <w:shd w:val="clear" w:color="auto" w:fill="auto"/>
          </w:tcPr>
          <w:p w14:paraId="091EFB91" w14:textId="77777777" w:rsidR="00E15E36" w:rsidRPr="00801056" w:rsidRDefault="00E15E36" w:rsidP="00E15E36">
            <w:pPr>
              <w:pStyle w:val="GlossEng"/>
            </w:pPr>
            <w:r w:rsidRPr="00801056">
              <w:t>rain</w:t>
            </w:r>
          </w:p>
        </w:tc>
        <w:tc>
          <w:tcPr>
            <w:tcW w:w="360" w:type="dxa"/>
            <w:shd w:val="clear" w:color="auto" w:fill="auto"/>
          </w:tcPr>
          <w:p w14:paraId="04A597B0" w14:textId="77777777" w:rsidR="00E15E36" w:rsidRPr="00801056" w:rsidRDefault="00E15E36" w:rsidP="00E15E36">
            <w:pPr>
              <w:pStyle w:val="GlossEng"/>
            </w:pPr>
            <w:r w:rsidRPr="00801056">
              <w:t>at</w:t>
            </w:r>
          </w:p>
        </w:tc>
        <w:tc>
          <w:tcPr>
            <w:tcW w:w="740" w:type="dxa"/>
            <w:shd w:val="clear" w:color="auto" w:fill="auto"/>
          </w:tcPr>
          <w:p w14:paraId="5FB8DC47" w14:textId="77777777" w:rsidR="00E15E36" w:rsidRPr="00801056" w:rsidRDefault="00E15E36" w:rsidP="00E15E36">
            <w:pPr>
              <w:pStyle w:val="GlossEng"/>
            </w:pPr>
            <w:r w:rsidRPr="00801056">
              <w:t>middle</w:t>
            </w:r>
          </w:p>
        </w:tc>
        <w:tc>
          <w:tcPr>
            <w:tcW w:w="618" w:type="dxa"/>
            <w:shd w:val="clear" w:color="auto" w:fill="auto"/>
          </w:tcPr>
          <w:p w14:paraId="51E7897A" w14:textId="77777777" w:rsidR="00E15E36" w:rsidRPr="00801056" w:rsidRDefault="00E15E36" w:rsidP="00E15E36">
            <w:pPr>
              <w:pStyle w:val="GlossEng"/>
            </w:pPr>
            <w:r w:rsidRPr="00801056">
              <w:t>street</w:t>
            </w:r>
          </w:p>
        </w:tc>
      </w:tr>
    </w:tbl>
    <w:p w14:paraId="0A46E29B" w14:textId="1AEA218E" w:rsidR="00E15E36" w:rsidRDefault="00901891" w:rsidP="00E15E36">
      <w:pPr>
        <w:pStyle w:val="FreeTranslEng15pt"/>
      </w:pPr>
      <w:r>
        <w:t xml:space="preserve">Intensity: </w:t>
      </w:r>
      <w:r w:rsidR="00B7093A">
        <w:t>‘</w:t>
      </w:r>
      <w:r w:rsidR="00E15E36">
        <w:t xml:space="preserve">[I want to go to (my) gardens,] but </w:t>
      </w:r>
      <w:r w:rsidR="00E15E36" w:rsidRPr="001A0295">
        <w:rPr>
          <w:rStyle w:val="ChBlueBold"/>
        </w:rPr>
        <w:t>let</w:t>
      </w:r>
      <w:r w:rsidR="00B7093A">
        <w:rPr>
          <w:rStyle w:val="ChBlueBold"/>
        </w:rPr>
        <w:t>’</w:t>
      </w:r>
      <w:r w:rsidR="00E15E36" w:rsidRPr="001A0295">
        <w:rPr>
          <w:rStyle w:val="ChBlueBold"/>
        </w:rPr>
        <w:t>s hope</w:t>
      </w:r>
      <w:r w:rsidR="00E15E36">
        <w:t xml:space="preserve"> it </w:t>
      </w:r>
      <w:r w:rsidR="00E15E36" w:rsidRPr="001A0295">
        <w:rPr>
          <w:rStyle w:val="ChBlueBold"/>
        </w:rPr>
        <w:t>won</w:t>
      </w:r>
      <w:r w:rsidR="00B7093A">
        <w:rPr>
          <w:rStyle w:val="ChBlueBold"/>
        </w:rPr>
        <w:t>’</w:t>
      </w:r>
      <w:r w:rsidR="00E15E36" w:rsidRPr="001A0295">
        <w:rPr>
          <w:rStyle w:val="ChBlueBold"/>
        </w:rPr>
        <w:t>t</w:t>
      </w:r>
      <w:r w:rsidR="00E15E36">
        <w:t xml:space="preserve"> rain in the middle of the way</w:t>
      </w:r>
      <w:r w:rsidR="00B7093A">
        <w:t>’</w:t>
      </w:r>
      <w:r w:rsidR="00E15E36">
        <w:t xml:space="preserve"> </w:t>
      </w:r>
      <w:r w:rsidR="00E15E36" w:rsidRPr="00D74BE9">
        <w:rPr>
          <w:rStyle w:val="ExampleSource"/>
        </w:rPr>
        <w:t>[Elicited BR120813.031]</w:t>
      </w:r>
    </w:p>
    <w:p w14:paraId="5C7001F0" w14:textId="77777777" w:rsidR="00E15E36" w:rsidRPr="0090507A" w:rsidRDefault="00E15E36" w:rsidP="00E15E36">
      <w:pPr>
        <w:pStyle w:val="Heading4"/>
      </w:pPr>
      <w:bookmarkStart w:id="1633" w:name="_Ref339284928"/>
      <w:bookmarkStart w:id="1634" w:name="_Toc339537763"/>
      <w:r w:rsidRPr="0090507A">
        <w:t>Reduplication of function words</w:t>
      </w:r>
      <w:bookmarkEnd w:id="1633"/>
      <w:bookmarkEnd w:id="1634"/>
    </w:p>
    <w:p w14:paraId="500745C7" w14:textId="50DFDB76" w:rsidR="00E15E36" w:rsidRPr="0090507A" w:rsidRDefault="00E15E36" w:rsidP="009964BE">
      <w:pPr>
        <w:pStyle w:val="Body0005after"/>
      </w:pPr>
      <w:r w:rsidRPr="0090507A">
        <w:t xml:space="preserve">Some Papuan Malay functions words can also be reduplicated. Attested are reduplicated </w:t>
      </w:r>
      <w:r>
        <w:t xml:space="preserve">personal </w:t>
      </w:r>
      <w:r w:rsidRPr="0090507A">
        <w:t>pronouns, demonstratives, locatives,</w:t>
      </w:r>
      <w:r w:rsidRPr="0090507A">
        <w:rPr>
          <w:rStyle w:val="FootnoteReference"/>
          <w:szCs w:val="19"/>
        </w:rPr>
        <w:footnoteReference w:id="136"/>
      </w:r>
      <w:r w:rsidRPr="0090507A">
        <w:t xml:space="preserve"> </w:t>
      </w:r>
      <w:r>
        <w:t xml:space="preserve">interrogatives, </w:t>
      </w:r>
      <w:r w:rsidR="00E51C4C">
        <w:t xml:space="preserve">the </w:t>
      </w:r>
      <w:r w:rsidRPr="0090507A">
        <w:t>causative</w:t>
      </w:r>
      <w:r>
        <w:t xml:space="preserve"> verb</w:t>
      </w:r>
      <w:r w:rsidRPr="0090507A">
        <w:t xml:space="preserve"> </w:t>
      </w:r>
      <w:r w:rsidRPr="0090507A">
        <w:rPr>
          <w:rStyle w:val="ChItalBold"/>
          <w:szCs w:val="19"/>
        </w:rPr>
        <w:t>kas</w:t>
      </w:r>
      <w:r>
        <w:rPr>
          <w:rStyle w:val="ChItalBold"/>
          <w:szCs w:val="19"/>
        </w:rPr>
        <w:t>i</w:t>
      </w:r>
      <w:r w:rsidRPr="0090507A">
        <w:t xml:space="preserve"> </w:t>
      </w:r>
      <w:r w:rsidR="00B7093A">
        <w:t>‘</w:t>
      </w:r>
      <w:r w:rsidRPr="002074D7">
        <w:t>give</w:t>
      </w:r>
      <w:r w:rsidR="00B7093A">
        <w:t>’</w:t>
      </w:r>
      <w:r w:rsidRPr="0090507A">
        <w:t xml:space="preserve">, and </w:t>
      </w:r>
      <w:r w:rsidR="00E51C4C">
        <w:t xml:space="preserve">the </w:t>
      </w:r>
      <w:r w:rsidR="00FA16BF">
        <w:t>reciprocity</w:t>
      </w:r>
      <w:r>
        <w:t xml:space="preserve"> marker </w:t>
      </w:r>
      <w:r w:rsidRPr="0090507A">
        <w:rPr>
          <w:rStyle w:val="ChItalBold"/>
          <w:szCs w:val="19"/>
        </w:rPr>
        <w:t>baku</w:t>
      </w:r>
      <w:r w:rsidRPr="0090507A">
        <w:t xml:space="preserve"> </w:t>
      </w:r>
      <w:r w:rsidR="00B7093A">
        <w:t>‘</w:t>
      </w:r>
      <w:r w:rsidRPr="0099608C">
        <w:rPr>
          <w:rStyle w:val="ChSmallCaps"/>
        </w:rPr>
        <w:t>recp</w:t>
      </w:r>
      <w:r w:rsidR="00B7093A">
        <w:t>’</w:t>
      </w:r>
      <w:r w:rsidRPr="0090507A">
        <w:t>, as listed in</w:t>
      </w:r>
      <w:r>
        <w:t xml:space="preserve"> </w:t>
      </w:r>
      <w:r>
        <w:fldChar w:fldCharType="begin"/>
      </w:r>
      <w:r>
        <w:instrText xml:space="preserve"> REF _Ref342485297 \h </w:instrText>
      </w:r>
      <w: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2</w:t>
      </w:r>
      <w:r>
        <w:fldChar w:fldCharType="end"/>
      </w:r>
      <w:r w:rsidRPr="0090507A">
        <w:t>.</w:t>
      </w:r>
    </w:p>
    <w:p w14:paraId="420CCB38" w14:textId="77777777" w:rsidR="00E15E36" w:rsidRDefault="00E15E36" w:rsidP="00E15E36">
      <w:pPr>
        <w:pStyle w:val="Caption"/>
        <w:rPr>
          <w:szCs w:val="19"/>
        </w:rPr>
      </w:pPr>
      <w:bookmarkStart w:id="1635" w:name="_Ref342485297"/>
      <w:bookmarkStart w:id="1636" w:name="_Ref339283799"/>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w:t>
      </w:r>
      <w:r w:rsidR="00F207A1">
        <w:rPr>
          <w:szCs w:val="19"/>
        </w:rPr>
        <w:fldChar w:fldCharType="end"/>
      </w:r>
      <w:bookmarkEnd w:id="1635"/>
      <w:r w:rsidRPr="0090507A">
        <w:rPr>
          <w:szCs w:val="19"/>
        </w:rPr>
        <w:t>:</w:t>
      </w:r>
      <w:r w:rsidRPr="0090507A">
        <w:rPr>
          <w:szCs w:val="19"/>
        </w:rPr>
        <w:tab/>
        <w:t>Reduplication of function words</w:t>
      </w:r>
    </w:p>
    <w:tbl>
      <w:tblPr>
        <w:tblW w:w="5669" w:type="dxa"/>
        <w:tblInd w:w="170" w:type="dxa"/>
        <w:tblBorders>
          <w:bottom w:val="single" w:sz="4" w:space="0" w:color="auto"/>
        </w:tblBorders>
        <w:tblLayout w:type="fixed"/>
        <w:tblLook w:val="01E0" w:firstRow="1" w:lastRow="1" w:firstColumn="1" w:lastColumn="1" w:noHBand="0" w:noVBand="0"/>
      </w:tblPr>
      <w:tblGrid>
        <w:gridCol w:w="1814"/>
        <w:gridCol w:w="907"/>
        <w:gridCol w:w="1247"/>
        <w:gridCol w:w="1701"/>
      </w:tblGrid>
      <w:tr w:rsidR="00AC23C4" w:rsidRPr="00AC23C4" w14:paraId="268791C9" w14:textId="77777777" w:rsidTr="00AC3E04">
        <w:trPr>
          <w:tblHeader/>
        </w:trPr>
        <w:tc>
          <w:tcPr>
            <w:tcW w:w="1814" w:type="dxa"/>
            <w:tcBorders>
              <w:top w:val="single" w:sz="4" w:space="0" w:color="auto"/>
              <w:bottom w:val="single" w:sz="4" w:space="0" w:color="auto"/>
            </w:tcBorders>
            <w:shd w:val="clear" w:color="auto" w:fill="auto"/>
          </w:tcPr>
          <w:p w14:paraId="7FDCFAB5" w14:textId="77777777" w:rsidR="00E15E36" w:rsidRPr="00AC23C4" w:rsidRDefault="00E15E36" w:rsidP="00E15E36">
            <w:pPr>
              <w:pStyle w:val="TableHd"/>
              <w:rPr>
                <w:szCs w:val="19"/>
              </w:rPr>
            </w:pPr>
            <w:r w:rsidRPr="00AC23C4">
              <w:rPr>
                <w:szCs w:val="19"/>
              </w:rPr>
              <w:t>Word class</w:t>
            </w:r>
          </w:p>
        </w:tc>
        <w:tc>
          <w:tcPr>
            <w:tcW w:w="907" w:type="dxa"/>
            <w:tcBorders>
              <w:top w:val="single" w:sz="4" w:space="0" w:color="auto"/>
              <w:bottom w:val="single" w:sz="4" w:space="0" w:color="auto"/>
            </w:tcBorders>
            <w:shd w:val="clear" w:color="auto" w:fill="auto"/>
          </w:tcPr>
          <w:p w14:paraId="5B8AEA03" w14:textId="77777777" w:rsidR="00E15E36" w:rsidRPr="00AC23C4" w:rsidRDefault="00E15E36" w:rsidP="00E15E36">
            <w:pPr>
              <w:pStyle w:val="TableHd"/>
              <w:rPr>
                <w:szCs w:val="19"/>
              </w:rPr>
            </w:pPr>
            <w:r w:rsidRPr="00AC23C4">
              <w:rPr>
                <w:szCs w:val="19"/>
              </w:rPr>
              <w:t>Base</w:t>
            </w:r>
          </w:p>
        </w:tc>
        <w:tc>
          <w:tcPr>
            <w:tcW w:w="1247" w:type="dxa"/>
            <w:tcBorders>
              <w:top w:val="single" w:sz="4" w:space="0" w:color="auto"/>
              <w:bottom w:val="single" w:sz="4" w:space="0" w:color="auto"/>
            </w:tcBorders>
            <w:shd w:val="clear" w:color="auto" w:fill="auto"/>
          </w:tcPr>
          <w:p w14:paraId="7B406375" w14:textId="77777777" w:rsidR="00E15E36" w:rsidRPr="00AC23C4" w:rsidRDefault="00E15E36" w:rsidP="00E15E36">
            <w:pPr>
              <w:pStyle w:val="TableHd"/>
              <w:rPr>
                <w:sz w:val="19"/>
                <w:szCs w:val="19"/>
              </w:rPr>
            </w:pPr>
            <w:r w:rsidRPr="00AC23C4">
              <w:rPr>
                <w:szCs w:val="19"/>
              </w:rPr>
              <w:t>Gloss</w:t>
            </w:r>
          </w:p>
        </w:tc>
        <w:tc>
          <w:tcPr>
            <w:tcW w:w="1701" w:type="dxa"/>
            <w:tcBorders>
              <w:top w:val="single" w:sz="4" w:space="0" w:color="auto"/>
              <w:bottom w:val="single" w:sz="4" w:space="0" w:color="auto"/>
            </w:tcBorders>
            <w:shd w:val="clear" w:color="auto" w:fill="auto"/>
          </w:tcPr>
          <w:p w14:paraId="70346EB2" w14:textId="77777777" w:rsidR="00E15E36" w:rsidRPr="00AC23C4" w:rsidRDefault="00A52908" w:rsidP="00E15E36">
            <w:pPr>
              <w:pStyle w:val="TableHd"/>
              <w:rPr>
                <w:szCs w:val="19"/>
              </w:rPr>
            </w:pPr>
            <w:r w:rsidRPr="00AC23C4">
              <w:rPr>
                <w:szCs w:val="19"/>
              </w:rPr>
              <w:t>Reduplicated item</w:t>
            </w:r>
          </w:p>
        </w:tc>
      </w:tr>
      <w:tr w:rsidR="00AC23C4" w:rsidRPr="00AC23C4" w14:paraId="40FA053B" w14:textId="77777777" w:rsidTr="00AC3E04">
        <w:tc>
          <w:tcPr>
            <w:tcW w:w="1814" w:type="dxa"/>
            <w:tcBorders>
              <w:top w:val="single" w:sz="4" w:space="0" w:color="auto"/>
            </w:tcBorders>
            <w:shd w:val="clear" w:color="auto" w:fill="auto"/>
          </w:tcPr>
          <w:p w14:paraId="39F08DE2" w14:textId="77777777" w:rsidR="00E15E36" w:rsidRPr="00AC23C4" w:rsidRDefault="00E15E36" w:rsidP="00E15E36">
            <w:pPr>
              <w:pStyle w:val="TableCell2-0"/>
              <w:rPr>
                <w:szCs w:val="19"/>
              </w:rPr>
            </w:pPr>
            <w:r w:rsidRPr="00AC23C4">
              <w:rPr>
                <w:szCs w:val="19"/>
              </w:rPr>
              <w:t>Personal pronouns</w:t>
            </w:r>
          </w:p>
        </w:tc>
        <w:tc>
          <w:tcPr>
            <w:tcW w:w="907" w:type="dxa"/>
            <w:tcBorders>
              <w:top w:val="single" w:sz="4" w:space="0" w:color="auto"/>
            </w:tcBorders>
            <w:shd w:val="clear" w:color="auto" w:fill="auto"/>
          </w:tcPr>
          <w:p w14:paraId="5C7FE3FA" w14:textId="77777777" w:rsidR="00E15E36" w:rsidRPr="00AC23C4" w:rsidRDefault="00E15E36" w:rsidP="00E15E36">
            <w:pPr>
              <w:pStyle w:val="TableCell2-0"/>
              <w:rPr>
                <w:rStyle w:val="ChItalBold"/>
                <w:szCs w:val="19"/>
              </w:rPr>
            </w:pPr>
            <w:r w:rsidRPr="00AC23C4">
              <w:rPr>
                <w:rStyle w:val="ChItalBold"/>
                <w:szCs w:val="19"/>
              </w:rPr>
              <w:t>saya</w:t>
            </w:r>
          </w:p>
        </w:tc>
        <w:tc>
          <w:tcPr>
            <w:tcW w:w="1247" w:type="dxa"/>
            <w:tcBorders>
              <w:top w:val="single" w:sz="4" w:space="0" w:color="auto"/>
            </w:tcBorders>
            <w:shd w:val="clear" w:color="auto" w:fill="auto"/>
          </w:tcPr>
          <w:p w14:paraId="3159D599" w14:textId="4818C77D" w:rsidR="00E15E36" w:rsidRPr="00AC23C4" w:rsidRDefault="00B7093A" w:rsidP="00E15E36">
            <w:pPr>
              <w:pStyle w:val="TableCell2-0"/>
              <w:rPr>
                <w:rStyle w:val="ChSmallCaps"/>
                <w:sz w:val="19"/>
                <w:szCs w:val="19"/>
              </w:rPr>
            </w:pPr>
            <w:r>
              <w:t>‘</w:t>
            </w:r>
            <w:r w:rsidR="00E15E36" w:rsidRPr="0099608C">
              <w:rPr>
                <w:rStyle w:val="ChSmallCaps"/>
              </w:rPr>
              <w:t>1sg</w:t>
            </w:r>
            <w:r>
              <w:t>’</w:t>
            </w:r>
          </w:p>
        </w:tc>
        <w:tc>
          <w:tcPr>
            <w:tcW w:w="1701" w:type="dxa"/>
            <w:tcBorders>
              <w:top w:val="single" w:sz="4" w:space="0" w:color="auto"/>
            </w:tcBorders>
            <w:shd w:val="clear" w:color="auto" w:fill="auto"/>
          </w:tcPr>
          <w:p w14:paraId="5E641803" w14:textId="77777777" w:rsidR="00E15E36" w:rsidRPr="00AC23C4" w:rsidRDefault="00E15E36" w:rsidP="00E15E36">
            <w:pPr>
              <w:pStyle w:val="TableCell2-0"/>
              <w:rPr>
                <w:rStyle w:val="ChItalBold"/>
                <w:szCs w:val="19"/>
              </w:rPr>
            </w:pPr>
            <w:r w:rsidRPr="00AC23C4">
              <w:rPr>
                <w:rStyle w:val="ChItalBold"/>
                <w:szCs w:val="19"/>
              </w:rPr>
              <w:t>saya~saya</w:t>
            </w:r>
          </w:p>
        </w:tc>
      </w:tr>
      <w:tr w:rsidR="00AC23C4" w:rsidRPr="00AC23C4" w14:paraId="09CE58F8" w14:textId="77777777" w:rsidTr="00AC3E04">
        <w:tc>
          <w:tcPr>
            <w:tcW w:w="1814" w:type="dxa"/>
            <w:shd w:val="clear" w:color="auto" w:fill="auto"/>
          </w:tcPr>
          <w:p w14:paraId="52A76F9D" w14:textId="77777777" w:rsidR="00E15E36" w:rsidRPr="00AC23C4" w:rsidRDefault="00E15E36" w:rsidP="00E15E36">
            <w:pPr>
              <w:pStyle w:val="O0Nwnext"/>
              <w:rPr>
                <w:szCs w:val="19"/>
              </w:rPr>
            </w:pPr>
          </w:p>
        </w:tc>
        <w:tc>
          <w:tcPr>
            <w:tcW w:w="907" w:type="dxa"/>
            <w:shd w:val="clear" w:color="auto" w:fill="auto"/>
          </w:tcPr>
          <w:p w14:paraId="7C71C94D" w14:textId="77777777" w:rsidR="00E15E36" w:rsidRPr="00AC23C4" w:rsidRDefault="00E15E36" w:rsidP="00E15E36">
            <w:pPr>
              <w:pStyle w:val="O0Nwnext"/>
              <w:rPr>
                <w:rStyle w:val="ChItalBold"/>
                <w:szCs w:val="19"/>
              </w:rPr>
            </w:pPr>
            <w:r w:rsidRPr="00AC23C4">
              <w:rPr>
                <w:rStyle w:val="ChItalBold"/>
                <w:szCs w:val="19"/>
              </w:rPr>
              <w:t>kamu</w:t>
            </w:r>
          </w:p>
        </w:tc>
        <w:tc>
          <w:tcPr>
            <w:tcW w:w="1247" w:type="dxa"/>
            <w:shd w:val="clear" w:color="auto" w:fill="auto"/>
          </w:tcPr>
          <w:p w14:paraId="34448510" w14:textId="41A80C26" w:rsidR="00E15E36" w:rsidRPr="00AC23C4" w:rsidRDefault="00B7093A" w:rsidP="00E15E36">
            <w:pPr>
              <w:pStyle w:val="O0Nwnext"/>
              <w:rPr>
                <w:rStyle w:val="ChSmallCaps"/>
                <w:sz w:val="19"/>
                <w:szCs w:val="19"/>
              </w:rPr>
            </w:pPr>
            <w:r>
              <w:t>‘</w:t>
            </w:r>
            <w:r w:rsidR="00E15E36" w:rsidRPr="0099608C">
              <w:rPr>
                <w:rStyle w:val="ChSmallCaps"/>
              </w:rPr>
              <w:t>2pl</w:t>
            </w:r>
            <w:r>
              <w:t>’</w:t>
            </w:r>
          </w:p>
        </w:tc>
        <w:tc>
          <w:tcPr>
            <w:tcW w:w="1701" w:type="dxa"/>
            <w:shd w:val="clear" w:color="auto" w:fill="auto"/>
          </w:tcPr>
          <w:p w14:paraId="43B1747B" w14:textId="77777777" w:rsidR="00E15E36" w:rsidRPr="00AC23C4" w:rsidRDefault="00E15E36" w:rsidP="00E15E36">
            <w:pPr>
              <w:pStyle w:val="O0Nwnext"/>
              <w:rPr>
                <w:rStyle w:val="ChItalBold"/>
                <w:szCs w:val="19"/>
              </w:rPr>
            </w:pPr>
            <w:r w:rsidRPr="00AC23C4">
              <w:rPr>
                <w:rStyle w:val="ChItalBold"/>
                <w:szCs w:val="19"/>
              </w:rPr>
              <w:t>kamu~kamu</w:t>
            </w:r>
          </w:p>
        </w:tc>
      </w:tr>
      <w:tr w:rsidR="00AC23C4" w:rsidRPr="00AC23C4" w14:paraId="01FA9E7B" w14:textId="77777777" w:rsidTr="00AC3E04">
        <w:tc>
          <w:tcPr>
            <w:tcW w:w="1814" w:type="dxa"/>
            <w:shd w:val="clear" w:color="auto" w:fill="auto"/>
          </w:tcPr>
          <w:p w14:paraId="4C37E41B" w14:textId="77777777" w:rsidR="00E15E36" w:rsidRPr="00AC23C4" w:rsidRDefault="00E15E36" w:rsidP="00E15E36">
            <w:pPr>
              <w:pStyle w:val="TableCell0-2Break"/>
              <w:rPr>
                <w:szCs w:val="19"/>
              </w:rPr>
            </w:pPr>
          </w:p>
        </w:tc>
        <w:tc>
          <w:tcPr>
            <w:tcW w:w="907" w:type="dxa"/>
            <w:shd w:val="clear" w:color="auto" w:fill="auto"/>
          </w:tcPr>
          <w:p w14:paraId="1736BAA0" w14:textId="77777777" w:rsidR="00E15E36" w:rsidRPr="00AC23C4" w:rsidRDefault="00E15E36" w:rsidP="00E15E36">
            <w:pPr>
              <w:pStyle w:val="TableCell0-2Break"/>
              <w:rPr>
                <w:rStyle w:val="ChItalBold"/>
                <w:szCs w:val="19"/>
              </w:rPr>
            </w:pPr>
            <w:r w:rsidRPr="00AC23C4">
              <w:rPr>
                <w:rStyle w:val="ChItalBold"/>
                <w:szCs w:val="19"/>
              </w:rPr>
              <w:t>dorang</w:t>
            </w:r>
          </w:p>
        </w:tc>
        <w:tc>
          <w:tcPr>
            <w:tcW w:w="1247" w:type="dxa"/>
            <w:shd w:val="clear" w:color="auto" w:fill="auto"/>
          </w:tcPr>
          <w:p w14:paraId="29A2454C" w14:textId="5BF748A4" w:rsidR="00E15E36" w:rsidRPr="00AC23C4" w:rsidRDefault="00B7093A" w:rsidP="00E15E36">
            <w:pPr>
              <w:pStyle w:val="TableCell0-2Break"/>
              <w:rPr>
                <w:rStyle w:val="ChSmallCaps"/>
                <w:sz w:val="19"/>
                <w:szCs w:val="19"/>
              </w:rPr>
            </w:pPr>
            <w:r>
              <w:t>‘</w:t>
            </w:r>
            <w:r w:rsidR="00E15E36" w:rsidRPr="0099608C">
              <w:rPr>
                <w:rStyle w:val="ChSmallCaps"/>
              </w:rPr>
              <w:t>3pl</w:t>
            </w:r>
            <w:r>
              <w:t>’</w:t>
            </w:r>
          </w:p>
        </w:tc>
        <w:tc>
          <w:tcPr>
            <w:tcW w:w="1701" w:type="dxa"/>
            <w:shd w:val="clear" w:color="auto" w:fill="auto"/>
          </w:tcPr>
          <w:p w14:paraId="51493ECA" w14:textId="77777777" w:rsidR="00E15E36" w:rsidRPr="00AC23C4" w:rsidRDefault="00E15E36" w:rsidP="00E15E36">
            <w:pPr>
              <w:pStyle w:val="TableCell0-2Break"/>
              <w:rPr>
                <w:rStyle w:val="ChItalBold"/>
                <w:szCs w:val="19"/>
              </w:rPr>
            </w:pPr>
            <w:r w:rsidRPr="00AC23C4">
              <w:rPr>
                <w:rStyle w:val="ChItalBold"/>
                <w:szCs w:val="19"/>
              </w:rPr>
              <w:t>dorang~dorang</w:t>
            </w:r>
          </w:p>
        </w:tc>
      </w:tr>
      <w:tr w:rsidR="00AC23C4" w:rsidRPr="00AC23C4" w14:paraId="462FCC6A" w14:textId="77777777" w:rsidTr="00AC3E04">
        <w:tc>
          <w:tcPr>
            <w:tcW w:w="1814" w:type="dxa"/>
            <w:shd w:val="clear" w:color="auto" w:fill="auto"/>
          </w:tcPr>
          <w:p w14:paraId="069E9906" w14:textId="77777777" w:rsidR="00E15E36" w:rsidRPr="00AC23C4" w:rsidRDefault="00E15E36" w:rsidP="00E15E36">
            <w:pPr>
              <w:pStyle w:val="TableCell2-0"/>
              <w:rPr>
                <w:szCs w:val="19"/>
              </w:rPr>
            </w:pPr>
            <w:r w:rsidRPr="00AC23C4">
              <w:rPr>
                <w:szCs w:val="19"/>
              </w:rPr>
              <w:t>Demonstratives</w:t>
            </w:r>
          </w:p>
        </w:tc>
        <w:tc>
          <w:tcPr>
            <w:tcW w:w="907" w:type="dxa"/>
            <w:shd w:val="clear" w:color="auto" w:fill="auto"/>
          </w:tcPr>
          <w:p w14:paraId="0D612179" w14:textId="77777777" w:rsidR="00E15E36" w:rsidRPr="00AC23C4" w:rsidRDefault="00E15E36" w:rsidP="00E15E36">
            <w:pPr>
              <w:pStyle w:val="TableCell2-0"/>
              <w:rPr>
                <w:rStyle w:val="ChItalBold"/>
                <w:szCs w:val="19"/>
              </w:rPr>
            </w:pPr>
            <w:r w:rsidRPr="00AC23C4">
              <w:rPr>
                <w:rStyle w:val="ChItalBold"/>
                <w:szCs w:val="19"/>
              </w:rPr>
              <w:t>ini</w:t>
            </w:r>
          </w:p>
        </w:tc>
        <w:tc>
          <w:tcPr>
            <w:tcW w:w="1247" w:type="dxa"/>
            <w:shd w:val="clear" w:color="auto" w:fill="auto"/>
          </w:tcPr>
          <w:p w14:paraId="624DE275" w14:textId="5D2BC540" w:rsidR="00E15E36" w:rsidRPr="00AC23C4" w:rsidRDefault="00B7093A" w:rsidP="00E15E36">
            <w:pPr>
              <w:pStyle w:val="TableCell2-0"/>
              <w:rPr>
                <w:rStyle w:val="ChSmallCaps"/>
                <w:sz w:val="19"/>
                <w:szCs w:val="19"/>
              </w:rPr>
            </w:pPr>
            <w:r>
              <w:t>‘</w:t>
            </w:r>
            <w:r w:rsidR="00E15E36" w:rsidRPr="0099608C">
              <w:rPr>
                <w:rStyle w:val="ChSmallCaps"/>
              </w:rPr>
              <w:t>d.prox</w:t>
            </w:r>
            <w:r>
              <w:t>’</w:t>
            </w:r>
          </w:p>
        </w:tc>
        <w:tc>
          <w:tcPr>
            <w:tcW w:w="1701" w:type="dxa"/>
            <w:shd w:val="clear" w:color="auto" w:fill="auto"/>
          </w:tcPr>
          <w:p w14:paraId="60F58658" w14:textId="77777777" w:rsidR="00E15E36" w:rsidRPr="00AC23C4" w:rsidRDefault="00E15E36" w:rsidP="00E15E36">
            <w:pPr>
              <w:pStyle w:val="TableCell2-0"/>
              <w:rPr>
                <w:rStyle w:val="ChItalBold"/>
                <w:szCs w:val="19"/>
              </w:rPr>
            </w:pPr>
            <w:r w:rsidRPr="00AC23C4">
              <w:rPr>
                <w:rStyle w:val="ChItalBold"/>
                <w:szCs w:val="19"/>
              </w:rPr>
              <w:t>ini~ini</w:t>
            </w:r>
          </w:p>
        </w:tc>
      </w:tr>
      <w:tr w:rsidR="00AC23C4" w:rsidRPr="00AC23C4" w14:paraId="261102EA" w14:textId="77777777" w:rsidTr="00AC3E04">
        <w:tc>
          <w:tcPr>
            <w:tcW w:w="1814" w:type="dxa"/>
            <w:shd w:val="clear" w:color="auto" w:fill="auto"/>
          </w:tcPr>
          <w:p w14:paraId="32C1CE4F" w14:textId="77777777" w:rsidR="00E15E36" w:rsidRPr="00AC23C4" w:rsidRDefault="00E15E36" w:rsidP="00E15E36">
            <w:pPr>
              <w:pStyle w:val="TableCell0-2Break"/>
              <w:rPr>
                <w:szCs w:val="19"/>
              </w:rPr>
            </w:pPr>
          </w:p>
        </w:tc>
        <w:tc>
          <w:tcPr>
            <w:tcW w:w="907" w:type="dxa"/>
            <w:shd w:val="clear" w:color="auto" w:fill="auto"/>
          </w:tcPr>
          <w:p w14:paraId="50147155" w14:textId="77777777" w:rsidR="00E15E36" w:rsidRPr="00AC23C4" w:rsidRDefault="00E15E36" w:rsidP="00E15E36">
            <w:pPr>
              <w:pStyle w:val="TableCell0-2Break"/>
              <w:rPr>
                <w:rStyle w:val="ChItalBold"/>
                <w:szCs w:val="19"/>
              </w:rPr>
            </w:pPr>
            <w:r w:rsidRPr="00AC23C4">
              <w:rPr>
                <w:rStyle w:val="ChItalBold"/>
                <w:szCs w:val="19"/>
              </w:rPr>
              <w:t>itu</w:t>
            </w:r>
          </w:p>
        </w:tc>
        <w:tc>
          <w:tcPr>
            <w:tcW w:w="1247" w:type="dxa"/>
            <w:shd w:val="clear" w:color="auto" w:fill="auto"/>
          </w:tcPr>
          <w:p w14:paraId="3B4CB268" w14:textId="05DF452B" w:rsidR="00E15E36" w:rsidRPr="00AC23C4" w:rsidRDefault="00B7093A" w:rsidP="00E15E36">
            <w:pPr>
              <w:pStyle w:val="TableCell0-2Break"/>
              <w:rPr>
                <w:rStyle w:val="ChSmallCaps"/>
                <w:sz w:val="19"/>
                <w:szCs w:val="19"/>
              </w:rPr>
            </w:pPr>
            <w:r>
              <w:t>‘</w:t>
            </w:r>
            <w:r w:rsidR="00E15E36" w:rsidRPr="0099608C">
              <w:rPr>
                <w:rStyle w:val="ChSmallCaps"/>
              </w:rPr>
              <w:t>d.dist</w:t>
            </w:r>
            <w:r>
              <w:t>’</w:t>
            </w:r>
          </w:p>
        </w:tc>
        <w:tc>
          <w:tcPr>
            <w:tcW w:w="1701" w:type="dxa"/>
            <w:shd w:val="clear" w:color="auto" w:fill="auto"/>
          </w:tcPr>
          <w:p w14:paraId="0865022C" w14:textId="77777777" w:rsidR="00E15E36" w:rsidRPr="00AC23C4" w:rsidRDefault="00E15E36" w:rsidP="00E15E36">
            <w:pPr>
              <w:pStyle w:val="TableCell0-2Break"/>
              <w:rPr>
                <w:rStyle w:val="ChItalBold"/>
                <w:szCs w:val="19"/>
              </w:rPr>
            </w:pPr>
            <w:r w:rsidRPr="00AC23C4">
              <w:rPr>
                <w:rStyle w:val="ChItalBold"/>
                <w:szCs w:val="19"/>
              </w:rPr>
              <w:t>itu~itu</w:t>
            </w:r>
          </w:p>
        </w:tc>
      </w:tr>
      <w:tr w:rsidR="00AC23C4" w:rsidRPr="00AC23C4" w14:paraId="18063279" w14:textId="77777777" w:rsidTr="00AC3E04">
        <w:tc>
          <w:tcPr>
            <w:tcW w:w="1814" w:type="dxa"/>
            <w:shd w:val="clear" w:color="auto" w:fill="auto"/>
          </w:tcPr>
          <w:p w14:paraId="75A995EF" w14:textId="77777777" w:rsidR="00E15E36" w:rsidRPr="00AC23C4" w:rsidRDefault="00A52908" w:rsidP="00E15E36">
            <w:pPr>
              <w:pStyle w:val="TableCell2-0"/>
              <w:rPr>
                <w:szCs w:val="19"/>
              </w:rPr>
            </w:pPr>
            <w:r w:rsidRPr="00AC23C4">
              <w:rPr>
                <w:szCs w:val="19"/>
              </w:rPr>
              <w:t>Locatives</w:t>
            </w:r>
          </w:p>
        </w:tc>
        <w:tc>
          <w:tcPr>
            <w:tcW w:w="907" w:type="dxa"/>
            <w:shd w:val="clear" w:color="auto" w:fill="auto"/>
          </w:tcPr>
          <w:p w14:paraId="05E9E43E" w14:textId="77777777" w:rsidR="00E15E36" w:rsidRPr="00AC23C4" w:rsidRDefault="00E15E36" w:rsidP="00E15E36">
            <w:pPr>
              <w:pStyle w:val="TableCell2-0"/>
              <w:rPr>
                <w:rStyle w:val="ChItalBold"/>
                <w:szCs w:val="19"/>
              </w:rPr>
            </w:pPr>
            <w:r w:rsidRPr="00AC23C4">
              <w:rPr>
                <w:rStyle w:val="ChItalBold"/>
                <w:szCs w:val="19"/>
              </w:rPr>
              <w:t>sini</w:t>
            </w:r>
          </w:p>
        </w:tc>
        <w:tc>
          <w:tcPr>
            <w:tcW w:w="1247" w:type="dxa"/>
            <w:shd w:val="clear" w:color="auto" w:fill="auto"/>
          </w:tcPr>
          <w:p w14:paraId="78E5E015" w14:textId="34EDD849" w:rsidR="00E15E36" w:rsidRPr="00AC23C4" w:rsidRDefault="00B7093A" w:rsidP="00E15E36">
            <w:pPr>
              <w:pStyle w:val="TableCell2-0"/>
              <w:rPr>
                <w:rStyle w:val="ChSmallCaps"/>
                <w:sz w:val="19"/>
                <w:szCs w:val="19"/>
              </w:rPr>
            </w:pPr>
            <w:r>
              <w:t>‘</w:t>
            </w:r>
            <w:r w:rsidR="00E15E36" w:rsidRPr="0099608C">
              <w:rPr>
                <w:rStyle w:val="ChSmallCaps"/>
              </w:rPr>
              <w:t>l.prox</w:t>
            </w:r>
            <w:r>
              <w:t>’</w:t>
            </w:r>
          </w:p>
        </w:tc>
        <w:tc>
          <w:tcPr>
            <w:tcW w:w="1701" w:type="dxa"/>
            <w:shd w:val="clear" w:color="auto" w:fill="auto"/>
          </w:tcPr>
          <w:p w14:paraId="25D2835C" w14:textId="77777777" w:rsidR="00E15E36" w:rsidRPr="00AC23C4" w:rsidRDefault="00E15E36" w:rsidP="00E15E36">
            <w:pPr>
              <w:pStyle w:val="TableCell2-0"/>
              <w:rPr>
                <w:rStyle w:val="ChItalBold"/>
                <w:szCs w:val="19"/>
              </w:rPr>
            </w:pPr>
            <w:r w:rsidRPr="00AC23C4">
              <w:rPr>
                <w:rStyle w:val="ChItalBold"/>
                <w:szCs w:val="19"/>
              </w:rPr>
              <w:t>sini~sini</w:t>
            </w:r>
          </w:p>
        </w:tc>
      </w:tr>
      <w:tr w:rsidR="00AC23C4" w:rsidRPr="00AC23C4" w14:paraId="60E7EAD6" w14:textId="77777777" w:rsidTr="00AC3E04">
        <w:tc>
          <w:tcPr>
            <w:tcW w:w="1814" w:type="dxa"/>
            <w:shd w:val="clear" w:color="auto" w:fill="auto"/>
          </w:tcPr>
          <w:p w14:paraId="40CAFB76" w14:textId="77777777" w:rsidR="00E15E36" w:rsidRPr="00AC23C4" w:rsidRDefault="00E15E36" w:rsidP="00E15E36">
            <w:pPr>
              <w:pStyle w:val="O0Nwnext"/>
              <w:rPr>
                <w:szCs w:val="19"/>
              </w:rPr>
            </w:pPr>
          </w:p>
        </w:tc>
        <w:tc>
          <w:tcPr>
            <w:tcW w:w="907" w:type="dxa"/>
            <w:shd w:val="clear" w:color="auto" w:fill="auto"/>
          </w:tcPr>
          <w:p w14:paraId="461DBDDA" w14:textId="77777777" w:rsidR="00E15E36" w:rsidRPr="00AC23C4" w:rsidRDefault="00E15E36" w:rsidP="00E15E36">
            <w:pPr>
              <w:pStyle w:val="O0Nwnext"/>
              <w:rPr>
                <w:rStyle w:val="ChItalBold"/>
                <w:szCs w:val="19"/>
              </w:rPr>
            </w:pPr>
            <w:r w:rsidRPr="00AC23C4">
              <w:rPr>
                <w:rStyle w:val="ChItalBold"/>
                <w:szCs w:val="19"/>
              </w:rPr>
              <w:t>situ</w:t>
            </w:r>
          </w:p>
        </w:tc>
        <w:tc>
          <w:tcPr>
            <w:tcW w:w="1247" w:type="dxa"/>
            <w:shd w:val="clear" w:color="auto" w:fill="auto"/>
          </w:tcPr>
          <w:p w14:paraId="7E0921D1" w14:textId="3DBF4C9D" w:rsidR="00E15E36" w:rsidRPr="00AC23C4" w:rsidRDefault="00B7093A" w:rsidP="00E15E36">
            <w:pPr>
              <w:pStyle w:val="O0Nwnext"/>
              <w:rPr>
                <w:rStyle w:val="ChSmallCaps"/>
                <w:sz w:val="19"/>
                <w:szCs w:val="19"/>
              </w:rPr>
            </w:pPr>
            <w:r>
              <w:t>‘</w:t>
            </w:r>
            <w:r w:rsidR="00E15E36" w:rsidRPr="0099608C">
              <w:rPr>
                <w:rStyle w:val="ChSmallCaps"/>
              </w:rPr>
              <w:t>l.med</w:t>
            </w:r>
            <w:r>
              <w:t>’</w:t>
            </w:r>
          </w:p>
        </w:tc>
        <w:tc>
          <w:tcPr>
            <w:tcW w:w="1701" w:type="dxa"/>
            <w:shd w:val="clear" w:color="auto" w:fill="auto"/>
          </w:tcPr>
          <w:p w14:paraId="3F635606" w14:textId="77777777" w:rsidR="00E15E36" w:rsidRPr="00AC23C4" w:rsidRDefault="00E15E36" w:rsidP="00E15E36">
            <w:pPr>
              <w:pStyle w:val="O0Nwnext"/>
              <w:rPr>
                <w:rStyle w:val="ChItalBold"/>
                <w:szCs w:val="19"/>
              </w:rPr>
            </w:pPr>
            <w:r w:rsidRPr="00AC23C4">
              <w:rPr>
                <w:rStyle w:val="ChItalBold"/>
                <w:szCs w:val="19"/>
              </w:rPr>
              <w:t>situ~situ</w:t>
            </w:r>
          </w:p>
        </w:tc>
      </w:tr>
      <w:tr w:rsidR="00AC23C4" w:rsidRPr="00AC23C4" w14:paraId="78D0E395" w14:textId="77777777" w:rsidTr="00AC3E04">
        <w:tc>
          <w:tcPr>
            <w:tcW w:w="1814" w:type="dxa"/>
            <w:shd w:val="clear" w:color="auto" w:fill="auto"/>
          </w:tcPr>
          <w:p w14:paraId="3C28F899" w14:textId="77777777" w:rsidR="00E15E36" w:rsidRPr="00AC23C4" w:rsidRDefault="00E15E36" w:rsidP="00E15E36">
            <w:pPr>
              <w:pStyle w:val="TableCell0-2Break"/>
              <w:rPr>
                <w:szCs w:val="19"/>
              </w:rPr>
            </w:pPr>
          </w:p>
        </w:tc>
        <w:tc>
          <w:tcPr>
            <w:tcW w:w="907" w:type="dxa"/>
            <w:shd w:val="clear" w:color="auto" w:fill="auto"/>
          </w:tcPr>
          <w:p w14:paraId="0AD5CBCB" w14:textId="77777777" w:rsidR="00E15E36" w:rsidRPr="00AC23C4" w:rsidRDefault="00E15E36" w:rsidP="00E15E36">
            <w:pPr>
              <w:pStyle w:val="TableCell0-2Break"/>
              <w:rPr>
                <w:rStyle w:val="ChItalBold"/>
                <w:szCs w:val="19"/>
              </w:rPr>
            </w:pPr>
            <w:r w:rsidRPr="00AC23C4">
              <w:rPr>
                <w:rStyle w:val="ChItalBold"/>
                <w:szCs w:val="19"/>
              </w:rPr>
              <w:t>sana</w:t>
            </w:r>
          </w:p>
        </w:tc>
        <w:tc>
          <w:tcPr>
            <w:tcW w:w="1247" w:type="dxa"/>
            <w:shd w:val="clear" w:color="auto" w:fill="auto"/>
          </w:tcPr>
          <w:p w14:paraId="46F7E5CA" w14:textId="098BCC62" w:rsidR="00E15E36" w:rsidRPr="00AC23C4" w:rsidRDefault="00B7093A" w:rsidP="00E15E36">
            <w:pPr>
              <w:pStyle w:val="TableCell0-2Break"/>
              <w:rPr>
                <w:rStyle w:val="ChSmallCaps"/>
                <w:sz w:val="19"/>
                <w:szCs w:val="19"/>
              </w:rPr>
            </w:pPr>
            <w:r>
              <w:t>‘</w:t>
            </w:r>
            <w:r w:rsidR="00E15E36" w:rsidRPr="0099608C">
              <w:rPr>
                <w:rStyle w:val="ChSmallCaps"/>
              </w:rPr>
              <w:t>l.dist</w:t>
            </w:r>
            <w:r>
              <w:t>’</w:t>
            </w:r>
          </w:p>
        </w:tc>
        <w:tc>
          <w:tcPr>
            <w:tcW w:w="1701" w:type="dxa"/>
            <w:shd w:val="clear" w:color="auto" w:fill="auto"/>
          </w:tcPr>
          <w:p w14:paraId="2F375551" w14:textId="77777777" w:rsidR="00E15E36" w:rsidRPr="00AC23C4" w:rsidRDefault="00E15E36" w:rsidP="00E15E36">
            <w:pPr>
              <w:pStyle w:val="TableCell0-2Break"/>
              <w:rPr>
                <w:rStyle w:val="ChItalBold"/>
                <w:szCs w:val="19"/>
              </w:rPr>
            </w:pPr>
            <w:r w:rsidRPr="00AC23C4">
              <w:rPr>
                <w:rStyle w:val="ChItalBold"/>
                <w:szCs w:val="19"/>
              </w:rPr>
              <w:t>sana~sana</w:t>
            </w:r>
          </w:p>
        </w:tc>
      </w:tr>
      <w:tr w:rsidR="00AC23C4" w:rsidRPr="00AC23C4" w14:paraId="098DC4AC" w14:textId="77777777" w:rsidTr="00AC3E04">
        <w:tc>
          <w:tcPr>
            <w:tcW w:w="1814" w:type="dxa"/>
            <w:shd w:val="clear" w:color="auto" w:fill="auto"/>
          </w:tcPr>
          <w:p w14:paraId="00B7BF32" w14:textId="77777777" w:rsidR="00E15E36" w:rsidRPr="00AC23C4" w:rsidRDefault="00E15E36" w:rsidP="00E15E36">
            <w:pPr>
              <w:pStyle w:val="TableCell2-0"/>
              <w:rPr>
                <w:szCs w:val="19"/>
              </w:rPr>
            </w:pPr>
            <w:r w:rsidRPr="00AC23C4">
              <w:rPr>
                <w:szCs w:val="19"/>
              </w:rPr>
              <w:lastRenderedPageBreak/>
              <w:t>Interrogatives</w:t>
            </w:r>
          </w:p>
        </w:tc>
        <w:tc>
          <w:tcPr>
            <w:tcW w:w="907" w:type="dxa"/>
            <w:shd w:val="clear" w:color="auto" w:fill="auto"/>
          </w:tcPr>
          <w:p w14:paraId="242EA294" w14:textId="77777777" w:rsidR="00E15E36" w:rsidRPr="00AC23C4" w:rsidRDefault="00E15E36" w:rsidP="00E15E36">
            <w:pPr>
              <w:pStyle w:val="TableCell2-0"/>
              <w:rPr>
                <w:rStyle w:val="ChItalBold"/>
                <w:szCs w:val="19"/>
              </w:rPr>
            </w:pPr>
            <w:r w:rsidRPr="00AC23C4">
              <w:rPr>
                <w:rStyle w:val="ChItalBold"/>
                <w:szCs w:val="19"/>
              </w:rPr>
              <w:t>siapa</w:t>
            </w:r>
          </w:p>
        </w:tc>
        <w:tc>
          <w:tcPr>
            <w:tcW w:w="1247" w:type="dxa"/>
            <w:shd w:val="clear" w:color="auto" w:fill="auto"/>
          </w:tcPr>
          <w:p w14:paraId="2C1FD133" w14:textId="5D5F65B3" w:rsidR="00E15E36" w:rsidRPr="00E75B1F" w:rsidRDefault="00B7093A" w:rsidP="00E15E36">
            <w:pPr>
              <w:pStyle w:val="TableCell2-0"/>
            </w:pPr>
            <w:r>
              <w:t>‘</w:t>
            </w:r>
            <w:r w:rsidR="00E15E36">
              <w:t>who</w:t>
            </w:r>
            <w:r>
              <w:t>’</w:t>
            </w:r>
          </w:p>
        </w:tc>
        <w:tc>
          <w:tcPr>
            <w:tcW w:w="1701" w:type="dxa"/>
            <w:shd w:val="clear" w:color="auto" w:fill="auto"/>
          </w:tcPr>
          <w:p w14:paraId="5BA950CE" w14:textId="77777777" w:rsidR="00E15E36" w:rsidRPr="00AC23C4" w:rsidRDefault="00E15E36" w:rsidP="00E15E36">
            <w:pPr>
              <w:pStyle w:val="TableCell2-0"/>
              <w:rPr>
                <w:rStyle w:val="ChItalBold"/>
                <w:szCs w:val="19"/>
              </w:rPr>
            </w:pPr>
            <w:r w:rsidRPr="00AC23C4">
              <w:rPr>
                <w:rStyle w:val="ChItalBold"/>
                <w:szCs w:val="19"/>
              </w:rPr>
              <w:t>siapa~siapa</w:t>
            </w:r>
          </w:p>
        </w:tc>
      </w:tr>
      <w:tr w:rsidR="00AC23C4" w:rsidRPr="00AC23C4" w14:paraId="02E461FD" w14:textId="77777777" w:rsidTr="00AC3E04">
        <w:tc>
          <w:tcPr>
            <w:tcW w:w="1814" w:type="dxa"/>
            <w:shd w:val="clear" w:color="auto" w:fill="auto"/>
          </w:tcPr>
          <w:p w14:paraId="1EBE9D67" w14:textId="77777777" w:rsidR="00E15E36" w:rsidRPr="00AC23C4" w:rsidRDefault="00E15E36" w:rsidP="00E15E36">
            <w:pPr>
              <w:pStyle w:val="O0Nwnext"/>
              <w:rPr>
                <w:szCs w:val="19"/>
              </w:rPr>
            </w:pPr>
          </w:p>
        </w:tc>
        <w:tc>
          <w:tcPr>
            <w:tcW w:w="907" w:type="dxa"/>
            <w:shd w:val="clear" w:color="auto" w:fill="auto"/>
          </w:tcPr>
          <w:p w14:paraId="11A944A0" w14:textId="77777777" w:rsidR="00E15E36" w:rsidRPr="00AC23C4" w:rsidRDefault="00E15E36" w:rsidP="00E15E36">
            <w:pPr>
              <w:pStyle w:val="O0Nwnext"/>
              <w:rPr>
                <w:rStyle w:val="ChItalBold"/>
                <w:szCs w:val="19"/>
              </w:rPr>
            </w:pPr>
            <w:r w:rsidRPr="00AC23C4">
              <w:rPr>
                <w:rStyle w:val="ChItalBold"/>
                <w:szCs w:val="19"/>
              </w:rPr>
              <w:t>apa</w:t>
            </w:r>
          </w:p>
        </w:tc>
        <w:tc>
          <w:tcPr>
            <w:tcW w:w="1247" w:type="dxa"/>
            <w:shd w:val="clear" w:color="auto" w:fill="auto"/>
          </w:tcPr>
          <w:p w14:paraId="25BA5730" w14:textId="1C83F9BB" w:rsidR="00E15E36" w:rsidRPr="00E75B1F" w:rsidRDefault="00B7093A" w:rsidP="00E15E36">
            <w:pPr>
              <w:pStyle w:val="O0Nwnext"/>
            </w:pPr>
            <w:r>
              <w:t>‘</w:t>
            </w:r>
            <w:r w:rsidR="00E15E36">
              <w:t>what</w:t>
            </w:r>
            <w:r>
              <w:t>’</w:t>
            </w:r>
          </w:p>
        </w:tc>
        <w:tc>
          <w:tcPr>
            <w:tcW w:w="1701" w:type="dxa"/>
            <w:shd w:val="clear" w:color="auto" w:fill="auto"/>
          </w:tcPr>
          <w:p w14:paraId="78AF9497" w14:textId="77777777" w:rsidR="00E15E36" w:rsidRPr="00AC23C4" w:rsidRDefault="00E15E36" w:rsidP="00E15E36">
            <w:pPr>
              <w:pStyle w:val="O0Nwnext"/>
              <w:rPr>
                <w:rStyle w:val="ChItalBold"/>
                <w:szCs w:val="19"/>
              </w:rPr>
            </w:pPr>
            <w:r w:rsidRPr="00AC23C4">
              <w:rPr>
                <w:rStyle w:val="ChItalBold"/>
                <w:szCs w:val="19"/>
              </w:rPr>
              <w:t>apa~apa</w:t>
            </w:r>
          </w:p>
        </w:tc>
      </w:tr>
      <w:tr w:rsidR="00AC23C4" w:rsidRPr="00AC23C4" w14:paraId="77887BE5" w14:textId="77777777" w:rsidTr="00AC3E04">
        <w:tc>
          <w:tcPr>
            <w:tcW w:w="1814" w:type="dxa"/>
            <w:shd w:val="clear" w:color="auto" w:fill="auto"/>
          </w:tcPr>
          <w:p w14:paraId="0E8FE794" w14:textId="77777777" w:rsidR="00E15E36" w:rsidRPr="00AC23C4" w:rsidRDefault="00E15E36" w:rsidP="00E15E36">
            <w:pPr>
              <w:pStyle w:val="TableCell0-2Break"/>
              <w:rPr>
                <w:szCs w:val="19"/>
              </w:rPr>
            </w:pPr>
          </w:p>
        </w:tc>
        <w:tc>
          <w:tcPr>
            <w:tcW w:w="907" w:type="dxa"/>
            <w:shd w:val="clear" w:color="auto" w:fill="auto"/>
          </w:tcPr>
          <w:p w14:paraId="41B3C2E1" w14:textId="77777777" w:rsidR="00E15E36" w:rsidRPr="00AC23C4" w:rsidRDefault="008B4771" w:rsidP="00E15E36">
            <w:pPr>
              <w:pStyle w:val="TableCell0-2Break"/>
              <w:rPr>
                <w:rStyle w:val="ChItalBold"/>
                <w:szCs w:val="19"/>
              </w:rPr>
            </w:pPr>
            <w:r w:rsidRPr="00AC23C4">
              <w:rPr>
                <w:rStyle w:val="ChItalBold"/>
                <w:szCs w:val="19"/>
              </w:rPr>
              <w:t>kapang</w:t>
            </w:r>
          </w:p>
        </w:tc>
        <w:tc>
          <w:tcPr>
            <w:tcW w:w="1247" w:type="dxa"/>
            <w:shd w:val="clear" w:color="auto" w:fill="auto"/>
          </w:tcPr>
          <w:p w14:paraId="2847FF5E" w14:textId="69083236" w:rsidR="00E15E36" w:rsidRPr="00E75B1F" w:rsidRDefault="00B7093A" w:rsidP="00E15E36">
            <w:pPr>
              <w:pStyle w:val="TableCell0-2Break"/>
            </w:pPr>
            <w:r>
              <w:t>‘</w:t>
            </w:r>
            <w:r w:rsidR="00E15E36" w:rsidRPr="00E75B1F">
              <w:t>when</w:t>
            </w:r>
            <w:r>
              <w:t>’</w:t>
            </w:r>
          </w:p>
        </w:tc>
        <w:tc>
          <w:tcPr>
            <w:tcW w:w="1701" w:type="dxa"/>
            <w:shd w:val="clear" w:color="auto" w:fill="auto"/>
          </w:tcPr>
          <w:p w14:paraId="6D1C7384" w14:textId="77777777" w:rsidR="00E15E36" w:rsidRPr="00AC23C4" w:rsidRDefault="00E15E36" w:rsidP="00E15E36">
            <w:pPr>
              <w:pStyle w:val="TableCell0-2Break"/>
              <w:rPr>
                <w:rStyle w:val="ChItalBold"/>
                <w:szCs w:val="19"/>
              </w:rPr>
            </w:pPr>
            <w:r w:rsidRPr="00AC23C4">
              <w:rPr>
                <w:rStyle w:val="ChItalBold"/>
                <w:szCs w:val="19"/>
              </w:rPr>
              <w:t>kapan</w:t>
            </w:r>
            <w:r w:rsidR="008B4771" w:rsidRPr="00AC23C4">
              <w:rPr>
                <w:rStyle w:val="ChItalBold"/>
                <w:szCs w:val="19"/>
              </w:rPr>
              <w:t>g</w:t>
            </w:r>
            <w:r w:rsidRPr="00AC23C4">
              <w:rPr>
                <w:rStyle w:val="ChItalBold"/>
                <w:szCs w:val="19"/>
              </w:rPr>
              <w:t>~kapan</w:t>
            </w:r>
            <w:r w:rsidR="008B4771" w:rsidRPr="00AC23C4">
              <w:rPr>
                <w:rStyle w:val="ChItalBold"/>
                <w:szCs w:val="19"/>
              </w:rPr>
              <w:t>g</w:t>
            </w:r>
          </w:p>
        </w:tc>
      </w:tr>
      <w:tr w:rsidR="00AC23C4" w:rsidRPr="00AC23C4" w14:paraId="26FEB106" w14:textId="77777777" w:rsidTr="00AC3E04">
        <w:tc>
          <w:tcPr>
            <w:tcW w:w="1814" w:type="dxa"/>
            <w:shd w:val="clear" w:color="auto" w:fill="auto"/>
          </w:tcPr>
          <w:p w14:paraId="4A060497" w14:textId="6CC7B6F5" w:rsidR="00E15E36" w:rsidRPr="00AC23C4" w:rsidRDefault="00E15E36" w:rsidP="008F08C4">
            <w:pPr>
              <w:pStyle w:val="TableCell2-2Break"/>
              <w:rPr>
                <w:szCs w:val="19"/>
              </w:rPr>
            </w:pPr>
            <w:r w:rsidRPr="00AC23C4">
              <w:rPr>
                <w:szCs w:val="19"/>
              </w:rPr>
              <w:t>Causative verb</w:t>
            </w:r>
          </w:p>
        </w:tc>
        <w:tc>
          <w:tcPr>
            <w:tcW w:w="907" w:type="dxa"/>
            <w:shd w:val="clear" w:color="auto" w:fill="auto"/>
          </w:tcPr>
          <w:p w14:paraId="63EAED32" w14:textId="77777777" w:rsidR="00E15E36" w:rsidRPr="00AC23C4" w:rsidRDefault="00E15E36" w:rsidP="00E15E36">
            <w:pPr>
              <w:pStyle w:val="TableCell2-2Break"/>
              <w:rPr>
                <w:rStyle w:val="ChItalBold"/>
                <w:szCs w:val="19"/>
              </w:rPr>
            </w:pPr>
            <w:r w:rsidRPr="00AC23C4">
              <w:rPr>
                <w:rStyle w:val="ChItalBold"/>
                <w:szCs w:val="19"/>
              </w:rPr>
              <w:t>kasi</w:t>
            </w:r>
          </w:p>
        </w:tc>
        <w:tc>
          <w:tcPr>
            <w:tcW w:w="1247" w:type="dxa"/>
            <w:shd w:val="clear" w:color="auto" w:fill="auto"/>
          </w:tcPr>
          <w:p w14:paraId="469A76EC" w14:textId="0E6B3401" w:rsidR="00E15E36" w:rsidRPr="00AC23C4" w:rsidRDefault="00B7093A" w:rsidP="00E15E36">
            <w:pPr>
              <w:pStyle w:val="TableCell2-2Break"/>
              <w:rPr>
                <w:rStyle w:val="ChSmallCaps"/>
                <w:sz w:val="19"/>
                <w:szCs w:val="19"/>
              </w:rPr>
            </w:pPr>
            <w:r>
              <w:t>‘</w:t>
            </w:r>
            <w:r w:rsidR="00E15E36" w:rsidRPr="002074D7">
              <w:t>give</w:t>
            </w:r>
            <w:r>
              <w:t>’</w:t>
            </w:r>
          </w:p>
        </w:tc>
        <w:tc>
          <w:tcPr>
            <w:tcW w:w="1701" w:type="dxa"/>
            <w:shd w:val="clear" w:color="auto" w:fill="auto"/>
          </w:tcPr>
          <w:p w14:paraId="2ED11AD2" w14:textId="77777777" w:rsidR="00E15E36" w:rsidRPr="00AC23C4" w:rsidRDefault="00E15E36" w:rsidP="00E15E36">
            <w:pPr>
              <w:pStyle w:val="TableCell2-2Break"/>
              <w:rPr>
                <w:rStyle w:val="ChItalBold"/>
                <w:szCs w:val="19"/>
              </w:rPr>
            </w:pPr>
            <w:r w:rsidRPr="00AC23C4">
              <w:rPr>
                <w:rStyle w:val="ChItalBold"/>
                <w:szCs w:val="19"/>
              </w:rPr>
              <w:t>kas~kas</w:t>
            </w:r>
          </w:p>
        </w:tc>
      </w:tr>
      <w:tr w:rsidR="00AC23C4" w:rsidRPr="00AC23C4" w14:paraId="20D11E6A" w14:textId="77777777" w:rsidTr="00AC3E04">
        <w:tc>
          <w:tcPr>
            <w:tcW w:w="1814" w:type="dxa"/>
            <w:shd w:val="clear" w:color="auto" w:fill="auto"/>
          </w:tcPr>
          <w:p w14:paraId="13D9F8A4" w14:textId="77777777" w:rsidR="00E15E36" w:rsidRPr="00AC23C4" w:rsidRDefault="00E15E36" w:rsidP="00E15E36">
            <w:pPr>
              <w:pStyle w:val="TableCell2-2Break"/>
              <w:rPr>
                <w:szCs w:val="19"/>
              </w:rPr>
            </w:pPr>
            <w:r>
              <w:t>Reciprocity marker</w:t>
            </w:r>
          </w:p>
        </w:tc>
        <w:tc>
          <w:tcPr>
            <w:tcW w:w="907" w:type="dxa"/>
            <w:shd w:val="clear" w:color="auto" w:fill="auto"/>
          </w:tcPr>
          <w:p w14:paraId="2C246DAB" w14:textId="77777777" w:rsidR="00E15E36" w:rsidRPr="00AC23C4" w:rsidRDefault="00E15E36" w:rsidP="00E15E36">
            <w:pPr>
              <w:pStyle w:val="TableCell2-2Break"/>
              <w:rPr>
                <w:rStyle w:val="ChItalBold"/>
                <w:szCs w:val="19"/>
              </w:rPr>
            </w:pPr>
            <w:r w:rsidRPr="00AC23C4">
              <w:rPr>
                <w:rStyle w:val="ChItalBold"/>
                <w:szCs w:val="19"/>
              </w:rPr>
              <w:t>baku</w:t>
            </w:r>
          </w:p>
        </w:tc>
        <w:tc>
          <w:tcPr>
            <w:tcW w:w="1247" w:type="dxa"/>
            <w:shd w:val="clear" w:color="auto" w:fill="auto"/>
          </w:tcPr>
          <w:p w14:paraId="0C8FF48B" w14:textId="215CD3C0" w:rsidR="00E15E36" w:rsidRPr="00AC23C4" w:rsidRDefault="00B7093A" w:rsidP="00E15E36">
            <w:pPr>
              <w:pStyle w:val="TableCell2-2Break"/>
              <w:rPr>
                <w:rStyle w:val="ChSmallCaps"/>
                <w:szCs w:val="19"/>
              </w:rPr>
            </w:pPr>
            <w:r>
              <w:t>‘</w:t>
            </w:r>
            <w:r w:rsidR="00E15E36" w:rsidRPr="0099608C">
              <w:rPr>
                <w:rStyle w:val="ChSmallCaps"/>
              </w:rPr>
              <w:t>recp</w:t>
            </w:r>
            <w:r>
              <w:t>’</w:t>
            </w:r>
          </w:p>
        </w:tc>
        <w:tc>
          <w:tcPr>
            <w:tcW w:w="1701" w:type="dxa"/>
            <w:shd w:val="clear" w:color="auto" w:fill="auto"/>
          </w:tcPr>
          <w:p w14:paraId="09A52D8D" w14:textId="77777777" w:rsidR="00E15E36" w:rsidRPr="00AC23C4" w:rsidRDefault="00E15E36" w:rsidP="00E15E36">
            <w:pPr>
              <w:pStyle w:val="TableCell2-2Break"/>
              <w:rPr>
                <w:rStyle w:val="ChItalBold"/>
                <w:szCs w:val="19"/>
              </w:rPr>
            </w:pPr>
            <w:r w:rsidRPr="00AC23C4">
              <w:rPr>
                <w:rStyle w:val="ChItalBold"/>
                <w:szCs w:val="19"/>
              </w:rPr>
              <w:t>baku~baku</w:t>
            </w:r>
          </w:p>
        </w:tc>
      </w:tr>
    </w:tbl>
    <w:bookmarkEnd w:id="1636"/>
    <w:p w14:paraId="11889816" w14:textId="365BD0D8" w:rsidR="00E15E36" w:rsidRPr="0090507A" w:rsidRDefault="00E15E36" w:rsidP="00E15E36">
      <w:pPr>
        <w:pStyle w:val="Body0010after05before"/>
        <w:rPr>
          <w:lang w:eastAsia="en-US"/>
        </w:rPr>
      </w:pPr>
      <w:r w:rsidRPr="0090507A">
        <w:rPr>
          <w:lang w:eastAsia="en-US"/>
        </w:rPr>
        <w:t xml:space="preserve">Reduplication of </w:t>
      </w:r>
      <w:r>
        <w:rPr>
          <w:lang w:eastAsia="en-US"/>
        </w:rPr>
        <w:t xml:space="preserve">three </w:t>
      </w:r>
      <w:r w:rsidRPr="0090507A">
        <w:rPr>
          <w:lang w:eastAsia="en-US"/>
        </w:rPr>
        <w:t xml:space="preserve">different types of functions words </w:t>
      </w:r>
      <w:r>
        <w:rPr>
          <w:lang w:eastAsia="en-US"/>
        </w:rPr>
        <w:t xml:space="preserve">and the different meaning aspects conveyed </w:t>
      </w:r>
      <w:r w:rsidRPr="0090507A">
        <w:rPr>
          <w:lang w:eastAsia="en-US"/>
        </w:rPr>
        <w:t xml:space="preserve">is illustrated in </w:t>
      </w:r>
      <w:r w:rsidRPr="0090507A">
        <w:rPr>
          <w:lang w:eastAsia="en-US"/>
        </w:rPr>
        <w:fldChar w:fldCharType="begin"/>
      </w:r>
      <w:r w:rsidRPr="0090507A">
        <w:rPr>
          <w:lang w:eastAsia="en-US"/>
        </w:rPr>
        <w:instrText xml:space="preserve"> REF _Ref339294830 \h </w:instrText>
      </w:r>
      <w:r w:rsidRPr="0090507A">
        <w:rPr>
          <w:lang w:eastAsia="en-US"/>
        </w:rPr>
      </w:r>
      <w:r w:rsidRPr="0090507A">
        <w:rPr>
          <w:lang w:eastAsia="en-US"/>
        </w:rPr>
        <w:fldChar w:fldCharType="separate"/>
      </w:r>
      <w:r w:rsidR="00154D81" w:rsidRPr="00110B09">
        <w:t>(</w:t>
      </w:r>
      <w:r w:rsidR="00154D81">
        <w:rPr>
          <w:noProof/>
          <w:szCs w:val="19"/>
        </w:rPr>
        <w:t>6</w:t>
      </w:r>
      <w:r w:rsidR="00154D81" w:rsidRPr="00AC23C4">
        <w:rPr>
          <w:szCs w:val="19"/>
        </w:rPr>
        <w:t>)</w:t>
      </w:r>
      <w:r w:rsidRPr="0090507A">
        <w:rPr>
          <w:lang w:eastAsia="en-US"/>
        </w:rPr>
        <w:fldChar w:fldCharType="end"/>
      </w:r>
      <w:r w:rsidRPr="0090507A">
        <w:rPr>
          <w:lang w:eastAsia="en-US"/>
        </w:rPr>
        <w:t xml:space="preserve"> to </w:t>
      </w:r>
      <w:r w:rsidRPr="0090507A">
        <w:rPr>
          <w:lang w:eastAsia="en-US"/>
        </w:rPr>
        <w:fldChar w:fldCharType="begin"/>
      </w:r>
      <w:r w:rsidRPr="0090507A">
        <w:rPr>
          <w:lang w:eastAsia="en-US"/>
        </w:rPr>
        <w:instrText xml:space="preserve"> REF _Ref339280593 \h </w:instrText>
      </w:r>
      <w:r w:rsidRPr="0090507A">
        <w:rPr>
          <w:lang w:eastAsia="en-US"/>
        </w:rPr>
      </w:r>
      <w:r w:rsidRPr="0090507A">
        <w:rPr>
          <w:lang w:eastAsia="en-US"/>
        </w:rPr>
        <w:fldChar w:fldCharType="separate"/>
      </w:r>
      <w:r w:rsidR="00154D81" w:rsidRPr="00110B09">
        <w:t>(</w:t>
      </w:r>
      <w:r w:rsidR="00154D81">
        <w:rPr>
          <w:noProof/>
          <w:szCs w:val="19"/>
        </w:rPr>
        <w:t>8</w:t>
      </w:r>
      <w:r w:rsidR="00154D81" w:rsidRPr="00AC23C4">
        <w:rPr>
          <w:szCs w:val="19"/>
        </w:rPr>
        <w:t>)</w:t>
      </w:r>
      <w:r w:rsidRPr="0090507A">
        <w:rPr>
          <w:lang w:eastAsia="en-US"/>
        </w:rPr>
        <w:fldChar w:fldCharType="end"/>
      </w:r>
      <w:r w:rsidRPr="0090507A">
        <w:rPr>
          <w:lang w:eastAsia="en-US"/>
        </w:rPr>
        <w:t xml:space="preserve">: </w:t>
      </w:r>
      <w:r>
        <w:rPr>
          <w:lang w:eastAsia="en-US"/>
        </w:rPr>
        <w:t xml:space="preserve">personal </w:t>
      </w:r>
      <w:r w:rsidRPr="0090507A">
        <w:rPr>
          <w:lang w:eastAsia="en-US"/>
        </w:rPr>
        <w:t xml:space="preserve">pronouns in </w:t>
      </w:r>
      <w:r w:rsidRPr="0090507A">
        <w:rPr>
          <w:lang w:eastAsia="en-US"/>
        </w:rPr>
        <w:fldChar w:fldCharType="begin"/>
      </w:r>
      <w:r w:rsidRPr="0090507A">
        <w:rPr>
          <w:lang w:eastAsia="en-US"/>
        </w:rPr>
        <w:instrText xml:space="preserve"> REF _Ref339294830 \h </w:instrText>
      </w:r>
      <w:r w:rsidRPr="0090507A">
        <w:rPr>
          <w:lang w:eastAsia="en-US"/>
        </w:rPr>
      </w:r>
      <w:r w:rsidRPr="0090507A">
        <w:rPr>
          <w:lang w:eastAsia="en-US"/>
        </w:rPr>
        <w:fldChar w:fldCharType="separate"/>
      </w:r>
      <w:r w:rsidR="00154D81" w:rsidRPr="00110B09">
        <w:t>(</w:t>
      </w:r>
      <w:r w:rsidR="00154D81">
        <w:rPr>
          <w:noProof/>
          <w:szCs w:val="19"/>
        </w:rPr>
        <w:t>6</w:t>
      </w:r>
      <w:r w:rsidR="00154D81" w:rsidRPr="00AC23C4">
        <w:rPr>
          <w:szCs w:val="19"/>
        </w:rPr>
        <w:t>)</w:t>
      </w:r>
      <w:r w:rsidRPr="0090507A">
        <w:rPr>
          <w:lang w:eastAsia="en-US"/>
        </w:rPr>
        <w:fldChar w:fldCharType="end"/>
      </w:r>
      <w:r w:rsidRPr="0090507A">
        <w:rPr>
          <w:lang w:eastAsia="en-US"/>
        </w:rPr>
        <w:t xml:space="preserve">, locatives in </w:t>
      </w:r>
      <w:r w:rsidR="00E51C4C">
        <w:rPr>
          <w:lang w:eastAsia="en-US"/>
        </w:rPr>
        <w:t xml:space="preserve">the elicited example in </w:t>
      </w:r>
      <w:r w:rsidRPr="0090507A">
        <w:rPr>
          <w:lang w:eastAsia="en-US"/>
        </w:rPr>
        <w:fldChar w:fldCharType="begin"/>
      </w:r>
      <w:r w:rsidRPr="0090507A">
        <w:rPr>
          <w:lang w:eastAsia="en-US"/>
        </w:rPr>
        <w:instrText xml:space="preserve"> REF _Ref339280594 \h </w:instrText>
      </w:r>
      <w:r w:rsidRPr="0090507A">
        <w:rPr>
          <w:lang w:eastAsia="en-US"/>
        </w:rPr>
      </w:r>
      <w:r w:rsidRPr="0090507A">
        <w:rPr>
          <w:lang w:eastAsia="en-US"/>
        </w:rPr>
        <w:fldChar w:fldCharType="separate"/>
      </w:r>
      <w:r w:rsidR="00154D81" w:rsidRPr="00110B09">
        <w:t>(</w:t>
      </w:r>
      <w:r w:rsidR="00154D81">
        <w:rPr>
          <w:noProof/>
          <w:szCs w:val="19"/>
        </w:rPr>
        <w:t>7</w:t>
      </w:r>
      <w:r w:rsidR="00154D81" w:rsidRPr="00AC23C4">
        <w:rPr>
          <w:szCs w:val="19"/>
        </w:rPr>
        <w:t>)</w:t>
      </w:r>
      <w:r w:rsidRPr="0090507A">
        <w:rPr>
          <w:lang w:eastAsia="en-US"/>
        </w:rPr>
        <w:fldChar w:fldCharType="end"/>
      </w:r>
      <w:r w:rsidRPr="0090507A">
        <w:rPr>
          <w:lang w:eastAsia="en-US"/>
        </w:rPr>
        <w:t xml:space="preserve">, </w:t>
      </w:r>
      <w:r>
        <w:rPr>
          <w:lang w:eastAsia="en-US"/>
        </w:rPr>
        <w:t xml:space="preserve">and interrogatives in </w:t>
      </w:r>
      <w:r w:rsidRPr="0090507A">
        <w:rPr>
          <w:lang w:eastAsia="en-US"/>
        </w:rPr>
        <w:fldChar w:fldCharType="begin"/>
      </w:r>
      <w:r w:rsidRPr="0090507A">
        <w:rPr>
          <w:lang w:eastAsia="en-US"/>
        </w:rPr>
        <w:instrText xml:space="preserve"> REF _Ref339280593 \h </w:instrText>
      </w:r>
      <w:r w:rsidRPr="0090507A">
        <w:rPr>
          <w:lang w:eastAsia="en-US"/>
        </w:rPr>
      </w:r>
      <w:r w:rsidRPr="0090507A">
        <w:rPr>
          <w:lang w:eastAsia="en-US"/>
        </w:rPr>
        <w:fldChar w:fldCharType="separate"/>
      </w:r>
      <w:r w:rsidR="00154D81" w:rsidRPr="00110B09">
        <w:t>(</w:t>
      </w:r>
      <w:r w:rsidR="00154D81">
        <w:rPr>
          <w:noProof/>
          <w:szCs w:val="19"/>
        </w:rPr>
        <w:t>8</w:t>
      </w:r>
      <w:r w:rsidR="00154D81" w:rsidRPr="00AC23C4">
        <w:rPr>
          <w:szCs w:val="19"/>
        </w:rPr>
        <w:t>)</w:t>
      </w:r>
      <w:r w:rsidRPr="0090507A">
        <w:rPr>
          <w:lang w:eastAsia="en-US"/>
        </w:rPr>
        <w:fldChar w:fldCharType="end"/>
      </w:r>
      <w:r w:rsidRPr="0090507A">
        <w:rPr>
          <w:lang w:eastAsia="en-US"/>
        </w:rPr>
        <w:t>.</w:t>
      </w:r>
    </w:p>
    <w:tbl>
      <w:tblPr>
        <w:tblW w:w="4532" w:type="dxa"/>
        <w:tblCellMar>
          <w:left w:w="40" w:type="dxa"/>
          <w:right w:w="40" w:type="dxa"/>
        </w:tblCellMar>
        <w:tblLook w:val="01E0" w:firstRow="1" w:lastRow="1" w:firstColumn="1" w:lastColumn="1" w:noHBand="0" w:noVBand="0"/>
      </w:tblPr>
      <w:tblGrid>
        <w:gridCol w:w="709"/>
        <w:gridCol w:w="1262"/>
        <w:gridCol w:w="773"/>
        <w:gridCol w:w="919"/>
        <w:gridCol w:w="869"/>
      </w:tblGrid>
      <w:tr w:rsidR="00AC23C4" w:rsidRPr="00626ADA" w14:paraId="4C355DC7" w14:textId="77777777" w:rsidTr="00AC23C4">
        <w:tc>
          <w:tcPr>
            <w:tcW w:w="709" w:type="dxa"/>
            <w:shd w:val="clear" w:color="auto" w:fill="auto"/>
          </w:tcPr>
          <w:p w14:paraId="403F33B9" w14:textId="77777777" w:rsidR="00E15E36" w:rsidRPr="00AC23C4" w:rsidRDefault="00E15E36" w:rsidP="00E15E36">
            <w:pPr>
              <w:pStyle w:val="O0Nwnext"/>
              <w:rPr>
                <w:szCs w:val="19"/>
              </w:rPr>
            </w:pPr>
            <w:bookmarkStart w:id="1637" w:name="_Ref339294830"/>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6</w:t>
            </w:r>
            <w:r w:rsidRPr="00AC23C4">
              <w:rPr>
                <w:szCs w:val="19"/>
              </w:rPr>
              <w:fldChar w:fldCharType="end"/>
            </w:r>
            <w:r w:rsidRPr="00AC23C4">
              <w:rPr>
                <w:szCs w:val="19"/>
              </w:rPr>
              <w:t>)</w:t>
            </w:r>
            <w:bookmarkEnd w:id="1637"/>
          </w:p>
        </w:tc>
        <w:tc>
          <w:tcPr>
            <w:tcW w:w="1262" w:type="dxa"/>
            <w:shd w:val="clear" w:color="auto" w:fill="auto"/>
          </w:tcPr>
          <w:p w14:paraId="53B00EBB" w14:textId="77777777" w:rsidR="00E15E36" w:rsidRPr="00AC23C4" w:rsidRDefault="00E15E36" w:rsidP="00E15E36">
            <w:pPr>
              <w:pStyle w:val="Text"/>
              <w:rPr>
                <w:rStyle w:val="ChBlueBold"/>
                <w:szCs w:val="19"/>
              </w:rPr>
            </w:pPr>
            <w:r w:rsidRPr="00AC23C4">
              <w:rPr>
                <w:rStyle w:val="ChBlueBold"/>
                <w:szCs w:val="19"/>
              </w:rPr>
              <w:t>kamu~kamu</w:t>
            </w:r>
          </w:p>
        </w:tc>
        <w:tc>
          <w:tcPr>
            <w:tcW w:w="773" w:type="dxa"/>
            <w:shd w:val="clear" w:color="auto" w:fill="auto"/>
          </w:tcPr>
          <w:p w14:paraId="24320390" w14:textId="77777777" w:rsidR="00E15E36" w:rsidRPr="00AC23C4" w:rsidRDefault="00E15E36" w:rsidP="00E15E36">
            <w:pPr>
              <w:pStyle w:val="Text"/>
              <w:rPr>
                <w:szCs w:val="19"/>
              </w:rPr>
            </w:pPr>
            <w:r w:rsidRPr="00AC23C4">
              <w:rPr>
                <w:szCs w:val="19"/>
              </w:rPr>
              <w:t>ini</w:t>
            </w:r>
          </w:p>
        </w:tc>
        <w:tc>
          <w:tcPr>
            <w:tcW w:w="919" w:type="dxa"/>
            <w:shd w:val="clear" w:color="auto" w:fill="auto"/>
          </w:tcPr>
          <w:p w14:paraId="2DBF66CF" w14:textId="77777777" w:rsidR="00E15E36" w:rsidRPr="00AC23C4" w:rsidRDefault="00E15E36" w:rsidP="00E15E36">
            <w:pPr>
              <w:pStyle w:val="Text"/>
              <w:rPr>
                <w:szCs w:val="19"/>
              </w:rPr>
            </w:pPr>
            <w:r w:rsidRPr="00AC23C4">
              <w:rPr>
                <w:szCs w:val="19"/>
              </w:rPr>
              <w:t>bangun</w:t>
            </w:r>
            <w:r w:rsidR="008B4771" w:rsidRPr="00AC23C4">
              <w:rPr>
                <w:szCs w:val="19"/>
              </w:rPr>
              <w:t>g</w:t>
            </w:r>
            <w:r w:rsidR="00EC5C5B" w:rsidRPr="00AC23C4">
              <w:rPr>
                <w:szCs w:val="19"/>
              </w:rPr>
              <w:t>,</w:t>
            </w:r>
          </w:p>
        </w:tc>
        <w:tc>
          <w:tcPr>
            <w:tcW w:w="869" w:type="dxa"/>
            <w:shd w:val="clear" w:color="auto" w:fill="auto"/>
          </w:tcPr>
          <w:p w14:paraId="22D7CF38" w14:textId="77777777" w:rsidR="00E15E36" w:rsidRPr="00AC23C4" w:rsidRDefault="00E15E36" w:rsidP="00E15E36">
            <w:pPr>
              <w:pStyle w:val="Text"/>
              <w:rPr>
                <w:szCs w:val="19"/>
              </w:rPr>
            </w:pPr>
            <w:r w:rsidRPr="00AC23C4">
              <w:rPr>
                <w:szCs w:val="19"/>
              </w:rPr>
              <w:t>bangun</w:t>
            </w:r>
            <w:r w:rsidR="008B4771" w:rsidRPr="00AC23C4">
              <w:rPr>
                <w:szCs w:val="19"/>
              </w:rPr>
              <w:t>g</w:t>
            </w:r>
          </w:p>
        </w:tc>
      </w:tr>
      <w:tr w:rsidR="00AC23C4" w:rsidRPr="00AC23C4" w14:paraId="32B447B9" w14:textId="77777777" w:rsidTr="00AC23C4">
        <w:tc>
          <w:tcPr>
            <w:tcW w:w="709" w:type="dxa"/>
            <w:shd w:val="clear" w:color="auto" w:fill="auto"/>
          </w:tcPr>
          <w:p w14:paraId="365B6B3E" w14:textId="77777777" w:rsidR="00E15E36" w:rsidRPr="00AC23C4" w:rsidRDefault="00E15E36" w:rsidP="00E15E36">
            <w:pPr>
              <w:pStyle w:val="GlossEng"/>
              <w:rPr>
                <w:szCs w:val="19"/>
              </w:rPr>
            </w:pPr>
          </w:p>
        </w:tc>
        <w:tc>
          <w:tcPr>
            <w:tcW w:w="1262" w:type="dxa"/>
            <w:shd w:val="clear" w:color="auto" w:fill="auto"/>
          </w:tcPr>
          <w:p w14:paraId="6C2DFC18"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2pl</w:t>
            </w:r>
          </w:p>
        </w:tc>
        <w:tc>
          <w:tcPr>
            <w:tcW w:w="773" w:type="dxa"/>
            <w:shd w:val="clear" w:color="auto" w:fill="auto"/>
          </w:tcPr>
          <w:p w14:paraId="3B2D0501" w14:textId="77777777" w:rsidR="00E15E36" w:rsidRPr="0099608C" w:rsidRDefault="00E15E36" w:rsidP="00E15E36">
            <w:pPr>
              <w:pStyle w:val="GlossEng"/>
              <w:rPr>
                <w:rStyle w:val="ChSmallCaps"/>
              </w:rPr>
            </w:pPr>
            <w:r w:rsidRPr="0099608C">
              <w:rPr>
                <w:rStyle w:val="ChSmallCaps"/>
              </w:rPr>
              <w:t>d.prox</w:t>
            </w:r>
          </w:p>
        </w:tc>
        <w:tc>
          <w:tcPr>
            <w:tcW w:w="919" w:type="dxa"/>
            <w:shd w:val="clear" w:color="auto" w:fill="auto"/>
          </w:tcPr>
          <w:p w14:paraId="4925BA93" w14:textId="77777777" w:rsidR="00E15E36" w:rsidRPr="00AC23C4" w:rsidRDefault="00E15E36" w:rsidP="00E15E36">
            <w:pPr>
              <w:pStyle w:val="GlossEng"/>
              <w:rPr>
                <w:szCs w:val="19"/>
              </w:rPr>
            </w:pPr>
            <w:r w:rsidRPr="00AC23C4">
              <w:rPr>
                <w:szCs w:val="19"/>
              </w:rPr>
              <w:t>wake.up</w:t>
            </w:r>
          </w:p>
        </w:tc>
        <w:tc>
          <w:tcPr>
            <w:tcW w:w="869" w:type="dxa"/>
            <w:shd w:val="clear" w:color="auto" w:fill="auto"/>
          </w:tcPr>
          <w:p w14:paraId="4773709E" w14:textId="77777777" w:rsidR="00E15E36" w:rsidRPr="00AC23C4" w:rsidRDefault="00E15E36" w:rsidP="00E15E36">
            <w:pPr>
              <w:pStyle w:val="GlossEng"/>
              <w:rPr>
                <w:szCs w:val="19"/>
              </w:rPr>
            </w:pPr>
            <w:r w:rsidRPr="00AC23C4">
              <w:rPr>
                <w:szCs w:val="19"/>
              </w:rPr>
              <w:t>wake.up</w:t>
            </w:r>
          </w:p>
        </w:tc>
      </w:tr>
    </w:tbl>
    <w:p w14:paraId="49305461" w14:textId="58EA3EC2" w:rsidR="00E15E36" w:rsidRPr="00690E2C" w:rsidRDefault="00E15E36" w:rsidP="00E15E36">
      <w:pPr>
        <w:pStyle w:val="FreeTranslEng"/>
      </w:pPr>
      <w:r w:rsidRPr="00F26956">
        <w:t>Collectivity:</w:t>
      </w:r>
      <w:r>
        <w:rPr>
          <w:szCs w:val="19"/>
        </w:rPr>
        <w:t xml:space="preserve"> </w:t>
      </w:r>
      <w:r w:rsidR="00B7093A">
        <w:rPr>
          <w:szCs w:val="19"/>
        </w:rPr>
        <w:t>‘</w:t>
      </w:r>
      <w:r w:rsidRPr="0090507A">
        <w:rPr>
          <w:rStyle w:val="ChBlueBold"/>
          <w:szCs w:val="19"/>
        </w:rPr>
        <w:t>you all</w:t>
      </w:r>
      <w:r w:rsidRPr="0090507A">
        <w:rPr>
          <w:szCs w:val="19"/>
        </w:rPr>
        <w:t xml:space="preserve"> here wake-up!, wake-up!</w:t>
      </w:r>
      <w:r w:rsidR="00B7093A">
        <w:rPr>
          <w:szCs w:val="19"/>
        </w:rPr>
        <w:t>’</w:t>
      </w:r>
      <w:r>
        <w:rPr>
          <w:szCs w:val="19"/>
        </w:rPr>
        <w:t xml:space="preserve"> </w:t>
      </w:r>
      <w:r w:rsidRPr="002C562A">
        <w:rPr>
          <w:rStyle w:val="ExampleSource"/>
        </w:rPr>
        <w:t>[081115-001a-Cv.0330]</w:t>
      </w:r>
    </w:p>
    <w:tbl>
      <w:tblPr>
        <w:tblW w:w="0" w:type="auto"/>
        <w:tblCellMar>
          <w:left w:w="42" w:type="dxa"/>
          <w:right w:w="42" w:type="dxa"/>
        </w:tblCellMar>
        <w:tblLook w:val="01E0" w:firstRow="1" w:lastRow="1" w:firstColumn="1" w:lastColumn="1" w:noHBand="0" w:noVBand="0"/>
      </w:tblPr>
      <w:tblGrid>
        <w:gridCol w:w="709"/>
        <w:gridCol w:w="462"/>
        <w:gridCol w:w="451"/>
        <w:gridCol w:w="773"/>
        <w:gridCol w:w="373"/>
        <w:gridCol w:w="1229"/>
      </w:tblGrid>
      <w:tr w:rsidR="00AC23C4" w:rsidRPr="00D14F8A" w14:paraId="43944917" w14:textId="77777777" w:rsidTr="00AC23C4">
        <w:tc>
          <w:tcPr>
            <w:tcW w:w="709" w:type="dxa"/>
            <w:shd w:val="clear" w:color="auto" w:fill="auto"/>
          </w:tcPr>
          <w:p w14:paraId="5E21F4B6" w14:textId="77777777" w:rsidR="00E15E36" w:rsidRPr="00AC23C4" w:rsidRDefault="00E15E36" w:rsidP="00E15E36">
            <w:pPr>
              <w:pStyle w:val="O0Nwnext"/>
              <w:rPr>
                <w:szCs w:val="19"/>
              </w:rPr>
            </w:pPr>
            <w:bookmarkStart w:id="1638" w:name="_Ref339280594"/>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w:t>
            </w:r>
            <w:r w:rsidRPr="00AC23C4">
              <w:rPr>
                <w:szCs w:val="19"/>
              </w:rPr>
              <w:fldChar w:fldCharType="end"/>
            </w:r>
            <w:r w:rsidRPr="00AC23C4">
              <w:rPr>
                <w:szCs w:val="19"/>
              </w:rPr>
              <w:t>)</w:t>
            </w:r>
            <w:bookmarkEnd w:id="1638"/>
          </w:p>
        </w:tc>
        <w:tc>
          <w:tcPr>
            <w:tcW w:w="462" w:type="dxa"/>
            <w:shd w:val="clear" w:color="auto" w:fill="auto"/>
          </w:tcPr>
          <w:p w14:paraId="57B5E466" w14:textId="77777777" w:rsidR="00E15E36" w:rsidRPr="00801056" w:rsidRDefault="00E15E36" w:rsidP="00E15E36">
            <w:pPr>
              <w:pStyle w:val="Text"/>
            </w:pPr>
            <w:r w:rsidRPr="00801056">
              <w:t>ko</w:t>
            </w:r>
          </w:p>
        </w:tc>
        <w:tc>
          <w:tcPr>
            <w:tcW w:w="451" w:type="dxa"/>
            <w:shd w:val="clear" w:color="auto" w:fill="auto"/>
          </w:tcPr>
          <w:p w14:paraId="780807AD" w14:textId="77777777" w:rsidR="00E15E36" w:rsidRPr="00801056" w:rsidRDefault="00E15E36" w:rsidP="00E15E36">
            <w:pPr>
              <w:pStyle w:val="Text"/>
            </w:pPr>
            <w:r w:rsidRPr="00801056">
              <w:t>lari</w:t>
            </w:r>
          </w:p>
        </w:tc>
        <w:tc>
          <w:tcPr>
            <w:tcW w:w="773" w:type="dxa"/>
            <w:shd w:val="clear" w:color="auto" w:fill="auto"/>
          </w:tcPr>
          <w:p w14:paraId="671B63E4" w14:textId="77777777" w:rsidR="00E15E36" w:rsidRPr="00801056" w:rsidRDefault="00E15E36" w:rsidP="00E15E36">
            <w:pPr>
              <w:pStyle w:val="Text"/>
            </w:pPr>
            <w:r>
              <w:t>suda</w:t>
            </w:r>
          </w:p>
        </w:tc>
        <w:tc>
          <w:tcPr>
            <w:tcW w:w="373" w:type="dxa"/>
            <w:shd w:val="clear" w:color="auto" w:fill="auto"/>
          </w:tcPr>
          <w:p w14:paraId="20D41F56" w14:textId="77777777" w:rsidR="00E15E36" w:rsidRPr="00801056" w:rsidRDefault="00E15E36" w:rsidP="00E15E36">
            <w:pPr>
              <w:pStyle w:val="Text"/>
            </w:pPr>
            <w:r w:rsidRPr="00801056">
              <w:t>ke</w:t>
            </w:r>
          </w:p>
        </w:tc>
        <w:tc>
          <w:tcPr>
            <w:tcW w:w="1229" w:type="dxa"/>
            <w:shd w:val="clear" w:color="auto" w:fill="auto"/>
          </w:tcPr>
          <w:p w14:paraId="04C2E33D" w14:textId="77777777" w:rsidR="00E15E36" w:rsidRPr="004C56C2" w:rsidRDefault="00E15E36" w:rsidP="00E15E36">
            <w:pPr>
              <w:pStyle w:val="Text"/>
              <w:rPr>
                <w:rStyle w:val="ChBlueBold"/>
              </w:rPr>
            </w:pPr>
            <w:r w:rsidRPr="004C56C2">
              <w:rPr>
                <w:rStyle w:val="ChBlueBold"/>
              </w:rPr>
              <w:t>sana~sana</w:t>
            </w:r>
          </w:p>
        </w:tc>
      </w:tr>
      <w:tr w:rsidR="00AC23C4" w:rsidRPr="00AC23C4" w14:paraId="6356F177" w14:textId="77777777" w:rsidTr="00AC23C4">
        <w:tc>
          <w:tcPr>
            <w:tcW w:w="709" w:type="dxa"/>
            <w:shd w:val="clear" w:color="auto" w:fill="auto"/>
          </w:tcPr>
          <w:p w14:paraId="2AC4DE75" w14:textId="77777777" w:rsidR="00E15E36" w:rsidRPr="00A468C6" w:rsidRDefault="00E15E36" w:rsidP="00E15E36">
            <w:pPr>
              <w:pStyle w:val="GlossEng"/>
            </w:pPr>
          </w:p>
        </w:tc>
        <w:tc>
          <w:tcPr>
            <w:tcW w:w="462" w:type="dxa"/>
            <w:shd w:val="clear" w:color="auto" w:fill="auto"/>
          </w:tcPr>
          <w:p w14:paraId="5D9705F2" w14:textId="77777777" w:rsidR="00E15E36" w:rsidRPr="0099608C" w:rsidRDefault="00E15E36" w:rsidP="00E15E36">
            <w:pPr>
              <w:pStyle w:val="GlossEng"/>
              <w:rPr>
                <w:rStyle w:val="ChSmallCaps"/>
              </w:rPr>
            </w:pPr>
            <w:r w:rsidRPr="0099608C">
              <w:rPr>
                <w:rStyle w:val="ChSmallCaps"/>
              </w:rPr>
              <w:t>2sg</w:t>
            </w:r>
          </w:p>
        </w:tc>
        <w:tc>
          <w:tcPr>
            <w:tcW w:w="451" w:type="dxa"/>
            <w:shd w:val="clear" w:color="auto" w:fill="auto"/>
          </w:tcPr>
          <w:p w14:paraId="05CBEDC8" w14:textId="77777777" w:rsidR="00E15E36" w:rsidRPr="00801056" w:rsidRDefault="00E15E36" w:rsidP="00E15E36">
            <w:pPr>
              <w:pStyle w:val="GlossEng"/>
            </w:pPr>
            <w:r w:rsidRPr="00801056">
              <w:t>run</w:t>
            </w:r>
          </w:p>
        </w:tc>
        <w:tc>
          <w:tcPr>
            <w:tcW w:w="773" w:type="dxa"/>
            <w:shd w:val="clear" w:color="auto" w:fill="auto"/>
          </w:tcPr>
          <w:p w14:paraId="7B6DD577" w14:textId="77777777" w:rsidR="00E15E36" w:rsidRPr="00801056" w:rsidRDefault="00E15E36" w:rsidP="00E15E36">
            <w:pPr>
              <w:pStyle w:val="GlossEng"/>
            </w:pPr>
            <w:r w:rsidRPr="00801056">
              <w:t>already</w:t>
            </w:r>
          </w:p>
        </w:tc>
        <w:tc>
          <w:tcPr>
            <w:tcW w:w="373" w:type="dxa"/>
            <w:shd w:val="clear" w:color="auto" w:fill="auto"/>
          </w:tcPr>
          <w:p w14:paraId="3FA31ED5" w14:textId="77777777" w:rsidR="00E15E36" w:rsidRPr="00801056" w:rsidRDefault="00E15E36" w:rsidP="00E15E36">
            <w:pPr>
              <w:pStyle w:val="GlossEng"/>
            </w:pPr>
            <w:r w:rsidRPr="00801056">
              <w:t>to</w:t>
            </w:r>
          </w:p>
        </w:tc>
        <w:tc>
          <w:tcPr>
            <w:tcW w:w="1229" w:type="dxa"/>
            <w:shd w:val="clear" w:color="auto" w:fill="auto"/>
          </w:tcPr>
          <w:p w14:paraId="6FE29ABB"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loc.dist</w:t>
            </w:r>
          </w:p>
        </w:tc>
      </w:tr>
    </w:tbl>
    <w:p w14:paraId="197A540D" w14:textId="6F9880DB" w:rsidR="00E15E36" w:rsidRDefault="00E15E36" w:rsidP="00E15E36">
      <w:pPr>
        <w:pStyle w:val="FreeTranslEng"/>
      </w:pPr>
      <w:r w:rsidRPr="00F26956">
        <w:t>Diversity:</w:t>
      </w:r>
      <w:r w:rsidRPr="00B6074E">
        <w:rPr>
          <w:szCs w:val="19"/>
        </w:rPr>
        <w:t xml:space="preserve"> </w:t>
      </w:r>
      <w:r w:rsidR="00B7093A">
        <w:t>‘</w:t>
      </w:r>
      <w:r w:rsidR="009F7505">
        <w:t xml:space="preserve">you </w:t>
      </w:r>
      <w:r w:rsidRPr="00B6074E">
        <w:t xml:space="preserve">run to </w:t>
      </w:r>
      <w:r w:rsidRPr="00B6074E">
        <w:rPr>
          <w:rStyle w:val="ChBlueBold"/>
        </w:rPr>
        <w:t>somewhere</w:t>
      </w:r>
      <w:r w:rsidRPr="00B6074E">
        <w:t xml:space="preserve"> over there</w:t>
      </w:r>
      <w:r w:rsidR="00B7093A">
        <w:t>’</w:t>
      </w:r>
      <w:r w:rsidRPr="00B6074E">
        <w:t xml:space="preserve"> </w:t>
      </w:r>
      <w:r w:rsidRPr="00B6074E">
        <w:rPr>
          <w:rStyle w:val="ExampleSource"/>
        </w:rPr>
        <w:t>[Elicited BR120813.016]</w:t>
      </w:r>
    </w:p>
    <w:tbl>
      <w:tblPr>
        <w:tblW w:w="4512" w:type="dxa"/>
        <w:tblCellMar>
          <w:left w:w="42" w:type="dxa"/>
          <w:right w:w="42" w:type="dxa"/>
        </w:tblCellMar>
        <w:tblLook w:val="01E0" w:firstRow="1" w:lastRow="1" w:firstColumn="1" w:lastColumn="1" w:noHBand="0" w:noVBand="0"/>
      </w:tblPr>
      <w:tblGrid>
        <w:gridCol w:w="709"/>
        <w:gridCol w:w="284"/>
        <w:gridCol w:w="475"/>
        <w:gridCol w:w="491"/>
        <w:gridCol w:w="614"/>
        <w:gridCol w:w="451"/>
        <w:gridCol w:w="373"/>
        <w:gridCol w:w="1115"/>
      </w:tblGrid>
      <w:tr w:rsidR="00AC23C4" w:rsidRPr="00D14F8A" w14:paraId="297DF199" w14:textId="77777777" w:rsidTr="00AC23C4">
        <w:tc>
          <w:tcPr>
            <w:tcW w:w="709" w:type="dxa"/>
            <w:shd w:val="clear" w:color="auto" w:fill="auto"/>
          </w:tcPr>
          <w:p w14:paraId="04F726D5" w14:textId="77777777" w:rsidR="00E15E36" w:rsidRPr="0096686D" w:rsidRDefault="00E15E36" w:rsidP="00E15E36">
            <w:pPr>
              <w:pStyle w:val="O0Nwnext"/>
            </w:pPr>
            <w:bookmarkStart w:id="1639" w:name="_Ref339280593"/>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8</w:t>
            </w:r>
            <w:r w:rsidRPr="00AC23C4">
              <w:rPr>
                <w:szCs w:val="19"/>
              </w:rPr>
              <w:fldChar w:fldCharType="end"/>
            </w:r>
            <w:r w:rsidRPr="00AC23C4">
              <w:rPr>
                <w:szCs w:val="19"/>
              </w:rPr>
              <w:t>)</w:t>
            </w:r>
            <w:bookmarkEnd w:id="1639"/>
          </w:p>
        </w:tc>
        <w:tc>
          <w:tcPr>
            <w:tcW w:w="284" w:type="dxa"/>
            <w:shd w:val="clear" w:color="auto" w:fill="auto"/>
          </w:tcPr>
          <w:p w14:paraId="18995E06" w14:textId="77777777" w:rsidR="00E15E36" w:rsidRPr="0096686D" w:rsidRDefault="00E15E36" w:rsidP="00E15E36">
            <w:pPr>
              <w:pStyle w:val="Text"/>
            </w:pPr>
            <w:r>
              <w:t>…</w:t>
            </w:r>
          </w:p>
        </w:tc>
        <w:tc>
          <w:tcPr>
            <w:tcW w:w="475" w:type="dxa"/>
            <w:shd w:val="clear" w:color="auto" w:fill="auto"/>
          </w:tcPr>
          <w:p w14:paraId="4EB8B8D6" w14:textId="77777777" w:rsidR="00E15E36" w:rsidRPr="0096686D" w:rsidRDefault="00E15E36" w:rsidP="00E15E36">
            <w:pPr>
              <w:pStyle w:val="Text"/>
            </w:pPr>
            <w:r w:rsidRPr="0096686D">
              <w:t>sa</w:t>
            </w:r>
          </w:p>
        </w:tc>
        <w:tc>
          <w:tcPr>
            <w:tcW w:w="491" w:type="dxa"/>
            <w:shd w:val="clear" w:color="auto" w:fill="auto"/>
          </w:tcPr>
          <w:p w14:paraId="1F97CD79" w14:textId="77777777" w:rsidR="00E15E36" w:rsidRPr="0096686D" w:rsidRDefault="00E15E36" w:rsidP="00E15E36">
            <w:pPr>
              <w:pStyle w:val="Text"/>
            </w:pPr>
            <w:r w:rsidRPr="0096686D">
              <w:t>tra</w:t>
            </w:r>
          </w:p>
        </w:tc>
        <w:tc>
          <w:tcPr>
            <w:tcW w:w="614" w:type="dxa"/>
            <w:shd w:val="clear" w:color="auto" w:fill="auto"/>
          </w:tcPr>
          <w:p w14:paraId="1DB26BBB" w14:textId="77777777" w:rsidR="00E15E36" w:rsidRPr="0096686D" w:rsidRDefault="00E15E36" w:rsidP="00E15E36">
            <w:pPr>
              <w:pStyle w:val="Text"/>
            </w:pPr>
            <w:r w:rsidRPr="0096686D">
              <w:t>perna</w:t>
            </w:r>
          </w:p>
        </w:tc>
        <w:tc>
          <w:tcPr>
            <w:tcW w:w="451" w:type="dxa"/>
            <w:shd w:val="clear" w:color="auto" w:fill="auto"/>
          </w:tcPr>
          <w:p w14:paraId="60DBB76E" w14:textId="77777777" w:rsidR="00E15E36" w:rsidRPr="0096686D" w:rsidRDefault="00E15E36" w:rsidP="00E15E36">
            <w:pPr>
              <w:pStyle w:val="Text"/>
            </w:pPr>
            <w:r w:rsidRPr="0096686D">
              <w:t>lari</w:t>
            </w:r>
          </w:p>
        </w:tc>
        <w:tc>
          <w:tcPr>
            <w:tcW w:w="373" w:type="dxa"/>
            <w:shd w:val="clear" w:color="auto" w:fill="auto"/>
          </w:tcPr>
          <w:p w14:paraId="6818D046" w14:textId="77777777" w:rsidR="00E15E36" w:rsidRPr="0096686D" w:rsidRDefault="00E15E36" w:rsidP="00E15E36">
            <w:pPr>
              <w:pStyle w:val="Text"/>
            </w:pPr>
            <w:r w:rsidRPr="0096686D">
              <w:t>ke</w:t>
            </w:r>
          </w:p>
        </w:tc>
        <w:tc>
          <w:tcPr>
            <w:tcW w:w="1115" w:type="dxa"/>
            <w:shd w:val="clear" w:color="auto" w:fill="auto"/>
          </w:tcPr>
          <w:p w14:paraId="1AFAFB0D" w14:textId="77777777" w:rsidR="00E15E36" w:rsidRPr="00CD3FE8" w:rsidRDefault="00E15E36" w:rsidP="00E15E36">
            <w:pPr>
              <w:pStyle w:val="Text"/>
              <w:rPr>
                <w:rStyle w:val="ChBlueBold"/>
              </w:rPr>
            </w:pPr>
            <w:r w:rsidRPr="00CD3FE8">
              <w:rPr>
                <w:rStyle w:val="ChBlueBold"/>
              </w:rPr>
              <w:t>siapa~siapa</w:t>
            </w:r>
          </w:p>
        </w:tc>
      </w:tr>
      <w:tr w:rsidR="00AC23C4" w:rsidRPr="00AC23C4" w14:paraId="388C6DB3" w14:textId="77777777" w:rsidTr="00AC23C4">
        <w:tc>
          <w:tcPr>
            <w:tcW w:w="709" w:type="dxa"/>
            <w:shd w:val="clear" w:color="auto" w:fill="auto"/>
          </w:tcPr>
          <w:p w14:paraId="5FAA462F" w14:textId="77777777" w:rsidR="00E15E36" w:rsidRPr="0096686D" w:rsidRDefault="00E15E36" w:rsidP="00E15E36">
            <w:pPr>
              <w:pStyle w:val="GlossEng"/>
            </w:pPr>
          </w:p>
        </w:tc>
        <w:tc>
          <w:tcPr>
            <w:tcW w:w="284" w:type="dxa"/>
            <w:shd w:val="clear" w:color="auto" w:fill="auto"/>
          </w:tcPr>
          <w:p w14:paraId="22535D7B" w14:textId="77777777" w:rsidR="00E15E36" w:rsidRPr="0096686D" w:rsidRDefault="00E15E36" w:rsidP="00E15E36">
            <w:pPr>
              <w:pStyle w:val="GlossEng"/>
            </w:pPr>
          </w:p>
        </w:tc>
        <w:tc>
          <w:tcPr>
            <w:tcW w:w="475" w:type="dxa"/>
            <w:shd w:val="clear" w:color="auto" w:fill="auto"/>
          </w:tcPr>
          <w:p w14:paraId="7335FA71" w14:textId="77777777" w:rsidR="00E15E36" w:rsidRPr="0099608C" w:rsidRDefault="00E15E36" w:rsidP="00E15E36">
            <w:pPr>
              <w:pStyle w:val="GlossEng"/>
              <w:rPr>
                <w:rStyle w:val="ChSmallCaps"/>
              </w:rPr>
            </w:pPr>
            <w:r w:rsidRPr="0099608C">
              <w:rPr>
                <w:rStyle w:val="ChSmallCaps"/>
              </w:rPr>
              <w:t>1sg</w:t>
            </w:r>
          </w:p>
        </w:tc>
        <w:tc>
          <w:tcPr>
            <w:tcW w:w="491" w:type="dxa"/>
            <w:shd w:val="clear" w:color="auto" w:fill="auto"/>
          </w:tcPr>
          <w:p w14:paraId="78D5BB2E" w14:textId="77777777" w:rsidR="00E15E36" w:rsidRPr="0099608C" w:rsidRDefault="00E15E36" w:rsidP="00E15E36">
            <w:pPr>
              <w:pStyle w:val="GlossEng"/>
              <w:rPr>
                <w:rStyle w:val="ChSmallCaps"/>
              </w:rPr>
            </w:pPr>
            <w:r w:rsidRPr="0099608C">
              <w:rPr>
                <w:rStyle w:val="ChSmallCaps"/>
              </w:rPr>
              <w:t>neg</w:t>
            </w:r>
          </w:p>
        </w:tc>
        <w:tc>
          <w:tcPr>
            <w:tcW w:w="614" w:type="dxa"/>
            <w:shd w:val="clear" w:color="auto" w:fill="auto"/>
          </w:tcPr>
          <w:p w14:paraId="3A7AD6E9" w14:textId="77777777" w:rsidR="00E15E36" w:rsidRPr="0096686D" w:rsidRDefault="00E15E36" w:rsidP="00E15E36">
            <w:pPr>
              <w:pStyle w:val="GlossEng"/>
            </w:pPr>
            <w:r w:rsidRPr="0096686D">
              <w:t>once</w:t>
            </w:r>
          </w:p>
        </w:tc>
        <w:tc>
          <w:tcPr>
            <w:tcW w:w="451" w:type="dxa"/>
            <w:shd w:val="clear" w:color="auto" w:fill="auto"/>
          </w:tcPr>
          <w:p w14:paraId="15938496" w14:textId="77777777" w:rsidR="00E15E36" w:rsidRPr="0096686D" w:rsidRDefault="00E15E36" w:rsidP="00E15E36">
            <w:pPr>
              <w:pStyle w:val="GlossEng"/>
            </w:pPr>
            <w:r w:rsidRPr="0096686D">
              <w:t>run</w:t>
            </w:r>
          </w:p>
        </w:tc>
        <w:tc>
          <w:tcPr>
            <w:tcW w:w="373" w:type="dxa"/>
            <w:shd w:val="clear" w:color="auto" w:fill="auto"/>
          </w:tcPr>
          <w:p w14:paraId="57521D19" w14:textId="77777777" w:rsidR="00E15E36" w:rsidRPr="0096686D" w:rsidRDefault="00E15E36" w:rsidP="00E15E36">
            <w:pPr>
              <w:pStyle w:val="GlossEng"/>
            </w:pPr>
            <w:r w:rsidRPr="0096686D">
              <w:t>to</w:t>
            </w:r>
          </w:p>
        </w:tc>
        <w:tc>
          <w:tcPr>
            <w:tcW w:w="1115" w:type="dxa"/>
            <w:shd w:val="clear" w:color="auto" w:fill="auto"/>
          </w:tcPr>
          <w:p w14:paraId="0433212D" w14:textId="77777777" w:rsidR="00E15E36" w:rsidRPr="0096686D" w:rsidRDefault="00E15E36" w:rsidP="00E15E36">
            <w:pPr>
              <w:pStyle w:val="GlossEng"/>
            </w:pPr>
            <w:r w:rsidRPr="0099608C">
              <w:rPr>
                <w:rStyle w:val="ChSmallCaps"/>
              </w:rPr>
              <w:t>rdp</w:t>
            </w:r>
            <w:r w:rsidRPr="0096686D">
              <w:t>~who</w:t>
            </w:r>
          </w:p>
        </w:tc>
      </w:tr>
    </w:tbl>
    <w:p w14:paraId="7E594843" w14:textId="11F6C27D" w:rsidR="00E15E36" w:rsidRDefault="00E15E36" w:rsidP="00E15E36">
      <w:pPr>
        <w:pStyle w:val="FreeTranslEng15pt"/>
      </w:pPr>
      <w:r w:rsidRPr="00F26956">
        <w:t>Intensity:</w:t>
      </w:r>
      <w:r>
        <w:rPr>
          <w:szCs w:val="19"/>
        </w:rPr>
        <w:t xml:space="preserve"> </w:t>
      </w:r>
      <w:r w:rsidR="00B7093A">
        <w:t>‘</w:t>
      </w:r>
      <w:r>
        <w:t>[even (when) my children were already sick,] I</w:t>
      </w:r>
      <w:r w:rsidR="00B7093A">
        <w:t>’</w:t>
      </w:r>
      <w:r>
        <w:t xml:space="preserve">ve never run to </w:t>
      </w:r>
      <w:r w:rsidRPr="00CD3FE8">
        <w:rPr>
          <w:rStyle w:val="ChBlueBold"/>
        </w:rPr>
        <w:t>anyone</w:t>
      </w:r>
      <w:r>
        <w:t xml:space="preserve"> (for black-magic help)</w:t>
      </w:r>
      <w:r w:rsidR="00B7093A">
        <w:t>’</w:t>
      </w:r>
      <w:r>
        <w:t xml:space="preserve"> </w:t>
      </w:r>
      <w:r w:rsidRPr="00EE4637">
        <w:rPr>
          <w:rStyle w:val="ExampleSource"/>
        </w:rPr>
        <w:t>[081006-034-CvEx.0028]</w:t>
      </w:r>
    </w:p>
    <w:p w14:paraId="4236232F" w14:textId="77777777" w:rsidR="00E15E36" w:rsidRPr="0090507A" w:rsidRDefault="00E15E36" w:rsidP="00E15E36">
      <w:pPr>
        <w:pStyle w:val="Heading4"/>
      </w:pPr>
      <w:bookmarkStart w:id="1640" w:name="_Toc227201344"/>
      <w:bookmarkStart w:id="1641" w:name="_Ref227989385"/>
      <w:bookmarkStart w:id="1642" w:name="_Ref339284927"/>
      <w:bookmarkStart w:id="1643" w:name="_Toc339537764"/>
      <w:bookmarkStart w:id="1644" w:name="_Ref360287666"/>
      <w:r w:rsidRPr="0090507A">
        <w:t>Reduplication without corresponding single base</w:t>
      </w:r>
      <w:bookmarkEnd w:id="1640"/>
      <w:bookmarkEnd w:id="1641"/>
      <w:bookmarkEnd w:id="1642"/>
      <w:bookmarkEnd w:id="1643"/>
      <w:bookmarkEnd w:id="1644"/>
    </w:p>
    <w:p w14:paraId="31F08AD5" w14:textId="77777777" w:rsidR="00E15E36" w:rsidRDefault="00E15E36" w:rsidP="006037C1">
      <w:pPr>
        <w:pStyle w:val="Body0005after"/>
        <w:rPr>
          <w:lang w:eastAsia="en-US"/>
        </w:rPr>
      </w:pPr>
      <w:bookmarkStart w:id="1645" w:name="_Toc227070458"/>
      <w:r w:rsidRPr="0090507A">
        <w:rPr>
          <w:lang w:eastAsia="en-US"/>
        </w:rPr>
        <w:t>Across word classes, some reduplicated forms do not have a</w:t>
      </w:r>
      <w:r>
        <w:rPr>
          <w:lang w:eastAsia="en-US"/>
        </w:rPr>
        <w:t>n</w:t>
      </w:r>
      <w:r w:rsidRPr="0090507A">
        <w:rPr>
          <w:lang w:eastAsia="en-US"/>
        </w:rPr>
        <w:t xml:space="preserve"> </w:t>
      </w:r>
      <w:r w:rsidRPr="0090507A">
        <w:t>unreduplicated single base</w:t>
      </w:r>
      <w:r w:rsidRPr="0090507A">
        <w:rPr>
          <w:lang w:eastAsia="en-US"/>
        </w:rPr>
        <w:t xml:space="preserve">. Attested are </w:t>
      </w:r>
      <w:r>
        <w:rPr>
          <w:lang w:eastAsia="en-US"/>
        </w:rPr>
        <w:t xml:space="preserve">four </w:t>
      </w:r>
      <w:r w:rsidRPr="0090507A">
        <w:rPr>
          <w:lang w:eastAsia="en-US"/>
        </w:rPr>
        <w:t xml:space="preserve">nouns, </w:t>
      </w:r>
      <w:r>
        <w:rPr>
          <w:lang w:eastAsia="en-US"/>
        </w:rPr>
        <w:t xml:space="preserve">three </w:t>
      </w:r>
      <w:r w:rsidRPr="0090507A">
        <w:rPr>
          <w:lang w:eastAsia="en-US"/>
        </w:rPr>
        <w:t xml:space="preserve">verbs, one quantifier, and one conjunction, </w:t>
      </w:r>
      <w:r>
        <w:rPr>
          <w:lang w:eastAsia="en-US"/>
        </w:rPr>
        <w:t xml:space="preserve">as </w:t>
      </w:r>
      <w:r w:rsidRPr="0090507A">
        <w:rPr>
          <w:lang w:eastAsia="en-US"/>
        </w:rPr>
        <w:t>listed in</w:t>
      </w:r>
      <w:r>
        <w:rPr>
          <w:lang w:eastAsia="en-US"/>
        </w:rPr>
        <w:t xml:space="preserve"> </w:t>
      </w:r>
      <w:r>
        <w:rPr>
          <w:lang w:eastAsia="en-US"/>
        </w:rPr>
        <w:fldChar w:fldCharType="begin"/>
      </w:r>
      <w:r>
        <w:rPr>
          <w:lang w:eastAsia="en-US"/>
        </w:rPr>
        <w:instrText xml:space="preserve"> REF _Ref342485347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3</w:t>
      </w:r>
      <w:r>
        <w:rPr>
          <w:lang w:eastAsia="en-US"/>
        </w:rPr>
        <w:fldChar w:fldCharType="end"/>
      </w:r>
      <w:r w:rsidRPr="0090507A">
        <w:rPr>
          <w:lang w:eastAsia="en-US"/>
        </w:rPr>
        <w:t>.</w:t>
      </w:r>
    </w:p>
    <w:p w14:paraId="740ACF2A" w14:textId="77777777" w:rsidR="00E15E36" w:rsidRDefault="00E15E36" w:rsidP="00E15E36">
      <w:pPr>
        <w:pStyle w:val="Caption"/>
        <w:rPr>
          <w:szCs w:val="19"/>
        </w:rPr>
      </w:pPr>
      <w:bookmarkStart w:id="1646" w:name="_Ref342485347"/>
      <w:bookmarkStart w:id="1647" w:name="_Ref339283800"/>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3</w:t>
      </w:r>
      <w:r w:rsidR="00F207A1">
        <w:rPr>
          <w:szCs w:val="19"/>
        </w:rPr>
        <w:fldChar w:fldCharType="end"/>
      </w:r>
      <w:bookmarkEnd w:id="1646"/>
      <w:r w:rsidRPr="0090507A">
        <w:rPr>
          <w:szCs w:val="19"/>
        </w:rPr>
        <w:t>:</w:t>
      </w:r>
      <w:r w:rsidRPr="0090507A">
        <w:rPr>
          <w:szCs w:val="19"/>
        </w:rPr>
        <w:tab/>
        <w:t>Reduplication without corresponding single base</w:t>
      </w:r>
    </w:p>
    <w:tbl>
      <w:tblPr>
        <w:tblW w:w="5556" w:type="dxa"/>
        <w:tblInd w:w="170" w:type="dxa"/>
        <w:tblBorders>
          <w:bottom w:val="single" w:sz="4" w:space="0" w:color="auto"/>
        </w:tblBorders>
        <w:tblLayout w:type="fixed"/>
        <w:tblLook w:val="01E0" w:firstRow="1" w:lastRow="1" w:firstColumn="1" w:lastColumn="1" w:noHBand="0" w:noVBand="0"/>
      </w:tblPr>
      <w:tblGrid>
        <w:gridCol w:w="1247"/>
        <w:gridCol w:w="964"/>
        <w:gridCol w:w="1701"/>
        <w:gridCol w:w="1644"/>
      </w:tblGrid>
      <w:tr w:rsidR="00AC23C4" w:rsidRPr="00AC23C4" w14:paraId="68638F15" w14:textId="77777777" w:rsidTr="00AC3E04">
        <w:trPr>
          <w:tblHeader/>
        </w:trPr>
        <w:tc>
          <w:tcPr>
            <w:tcW w:w="1247" w:type="dxa"/>
            <w:tcBorders>
              <w:top w:val="single" w:sz="4" w:space="0" w:color="auto"/>
              <w:bottom w:val="single" w:sz="4" w:space="0" w:color="auto"/>
            </w:tcBorders>
            <w:shd w:val="clear" w:color="auto" w:fill="auto"/>
          </w:tcPr>
          <w:bookmarkEnd w:id="1647"/>
          <w:p w14:paraId="5DBA6A87" w14:textId="77777777" w:rsidR="00E15E36" w:rsidRPr="00AC23C4" w:rsidRDefault="00E15E36" w:rsidP="00E15E36">
            <w:pPr>
              <w:pStyle w:val="TableHd"/>
              <w:rPr>
                <w:szCs w:val="19"/>
              </w:rPr>
            </w:pPr>
            <w:r w:rsidRPr="00AC23C4">
              <w:rPr>
                <w:szCs w:val="19"/>
              </w:rPr>
              <w:t>Word class</w:t>
            </w:r>
          </w:p>
        </w:tc>
        <w:tc>
          <w:tcPr>
            <w:tcW w:w="964" w:type="dxa"/>
            <w:tcBorders>
              <w:top w:val="single" w:sz="4" w:space="0" w:color="auto"/>
              <w:bottom w:val="single" w:sz="4" w:space="0" w:color="auto"/>
            </w:tcBorders>
            <w:shd w:val="clear" w:color="auto" w:fill="auto"/>
          </w:tcPr>
          <w:p w14:paraId="5395A904" w14:textId="77777777" w:rsidR="00E15E36" w:rsidRPr="00AC23C4" w:rsidRDefault="00E15E36" w:rsidP="00E15E36">
            <w:pPr>
              <w:pStyle w:val="TableHd"/>
              <w:rPr>
                <w:sz w:val="19"/>
                <w:szCs w:val="19"/>
              </w:rPr>
            </w:pPr>
            <w:r w:rsidRPr="00AC23C4">
              <w:rPr>
                <w:szCs w:val="19"/>
              </w:rPr>
              <w:t>Base</w:t>
            </w:r>
          </w:p>
        </w:tc>
        <w:tc>
          <w:tcPr>
            <w:tcW w:w="1701" w:type="dxa"/>
            <w:tcBorders>
              <w:top w:val="single" w:sz="4" w:space="0" w:color="auto"/>
              <w:bottom w:val="single" w:sz="4" w:space="0" w:color="auto"/>
            </w:tcBorders>
            <w:shd w:val="clear" w:color="auto" w:fill="auto"/>
          </w:tcPr>
          <w:p w14:paraId="2F81CE7A" w14:textId="77777777" w:rsidR="00E15E36" w:rsidRPr="00AC23C4" w:rsidRDefault="00E15E36" w:rsidP="00E15E36">
            <w:pPr>
              <w:pStyle w:val="TableHd"/>
              <w:rPr>
                <w:szCs w:val="19"/>
              </w:rPr>
            </w:pPr>
            <w:r w:rsidRPr="00AC23C4">
              <w:rPr>
                <w:szCs w:val="19"/>
              </w:rPr>
              <w:t>Reduplicated item</w:t>
            </w:r>
          </w:p>
        </w:tc>
        <w:tc>
          <w:tcPr>
            <w:tcW w:w="1644" w:type="dxa"/>
            <w:tcBorders>
              <w:top w:val="single" w:sz="4" w:space="0" w:color="auto"/>
              <w:bottom w:val="single" w:sz="4" w:space="0" w:color="auto"/>
            </w:tcBorders>
            <w:shd w:val="clear" w:color="auto" w:fill="auto"/>
          </w:tcPr>
          <w:p w14:paraId="21DAF7DD" w14:textId="77777777" w:rsidR="00E15E36" w:rsidRPr="00AC23C4" w:rsidRDefault="00E15E36" w:rsidP="00E15E36">
            <w:pPr>
              <w:pStyle w:val="TableHd"/>
              <w:rPr>
                <w:szCs w:val="19"/>
              </w:rPr>
            </w:pPr>
            <w:r w:rsidRPr="00AC23C4">
              <w:rPr>
                <w:szCs w:val="19"/>
              </w:rPr>
              <w:t>Gloss</w:t>
            </w:r>
          </w:p>
        </w:tc>
      </w:tr>
      <w:tr w:rsidR="00AC23C4" w:rsidRPr="00AC23C4" w14:paraId="10D37381" w14:textId="77777777" w:rsidTr="00AC3E04">
        <w:tc>
          <w:tcPr>
            <w:tcW w:w="1247" w:type="dxa"/>
            <w:tcBorders>
              <w:top w:val="single" w:sz="4" w:space="0" w:color="auto"/>
            </w:tcBorders>
            <w:shd w:val="clear" w:color="auto" w:fill="auto"/>
          </w:tcPr>
          <w:p w14:paraId="4E750281" w14:textId="77777777" w:rsidR="00E15E36" w:rsidRPr="00AC23C4" w:rsidRDefault="00E15E36" w:rsidP="00E15E36">
            <w:pPr>
              <w:pStyle w:val="TableCell2-0"/>
              <w:rPr>
                <w:szCs w:val="19"/>
              </w:rPr>
            </w:pPr>
            <w:r w:rsidRPr="00AC23C4">
              <w:rPr>
                <w:szCs w:val="19"/>
              </w:rPr>
              <w:t>Nouns</w:t>
            </w:r>
          </w:p>
        </w:tc>
        <w:tc>
          <w:tcPr>
            <w:tcW w:w="964" w:type="dxa"/>
            <w:tcBorders>
              <w:top w:val="single" w:sz="4" w:space="0" w:color="auto"/>
            </w:tcBorders>
            <w:shd w:val="clear" w:color="auto" w:fill="auto"/>
          </w:tcPr>
          <w:p w14:paraId="79EDDB96" w14:textId="77777777" w:rsidR="00E15E36" w:rsidRPr="00AC23C4" w:rsidRDefault="00E15E36" w:rsidP="00E15E36">
            <w:pPr>
              <w:pStyle w:val="TableCell2-0"/>
              <w:rPr>
                <w:rStyle w:val="ChItalBold"/>
                <w:sz w:val="19"/>
                <w:szCs w:val="19"/>
              </w:rPr>
            </w:pPr>
            <w:r w:rsidRPr="00AC23C4">
              <w:rPr>
                <w:rStyle w:val="ChItalBold"/>
                <w:szCs w:val="19"/>
              </w:rPr>
              <w:t>*alang</w:t>
            </w:r>
          </w:p>
        </w:tc>
        <w:tc>
          <w:tcPr>
            <w:tcW w:w="1701" w:type="dxa"/>
            <w:tcBorders>
              <w:top w:val="single" w:sz="4" w:space="0" w:color="auto"/>
            </w:tcBorders>
            <w:shd w:val="clear" w:color="auto" w:fill="auto"/>
          </w:tcPr>
          <w:p w14:paraId="350E09B2" w14:textId="77777777" w:rsidR="00E15E36" w:rsidRPr="00AC23C4" w:rsidRDefault="00E15E36" w:rsidP="00E15E36">
            <w:pPr>
              <w:pStyle w:val="TableCell2-0"/>
              <w:rPr>
                <w:rStyle w:val="ChItalBold"/>
                <w:szCs w:val="19"/>
              </w:rPr>
            </w:pPr>
            <w:r w:rsidRPr="00AC23C4">
              <w:rPr>
                <w:rStyle w:val="ChItalBold"/>
                <w:szCs w:val="19"/>
              </w:rPr>
              <w:t>alang-alang</w:t>
            </w:r>
          </w:p>
        </w:tc>
        <w:tc>
          <w:tcPr>
            <w:tcW w:w="1644" w:type="dxa"/>
            <w:tcBorders>
              <w:top w:val="single" w:sz="4" w:space="0" w:color="auto"/>
            </w:tcBorders>
            <w:shd w:val="clear" w:color="auto" w:fill="auto"/>
          </w:tcPr>
          <w:p w14:paraId="7696C368" w14:textId="1F8DD7E8" w:rsidR="00E15E36" w:rsidRPr="00AC23C4" w:rsidRDefault="00B7093A" w:rsidP="00E15E36">
            <w:pPr>
              <w:pStyle w:val="TableCell2-0"/>
              <w:rPr>
                <w:szCs w:val="19"/>
              </w:rPr>
            </w:pPr>
            <w:r>
              <w:rPr>
                <w:szCs w:val="19"/>
              </w:rPr>
              <w:t>‘</w:t>
            </w:r>
            <w:r w:rsidR="00E15E36" w:rsidRPr="00AC23C4">
              <w:rPr>
                <w:szCs w:val="19"/>
              </w:rPr>
              <w:t>cogongrass</w:t>
            </w:r>
            <w:r>
              <w:rPr>
                <w:szCs w:val="19"/>
              </w:rPr>
              <w:t>’</w:t>
            </w:r>
          </w:p>
        </w:tc>
      </w:tr>
      <w:tr w:rsidR="00AC23C4" w:rsidRPr="00AC23C4" w14:paraId="6C6B55E6" w14:textId="77777777" w:rsidTr="00AC3E04">
        <w:tc>
          <w:tcPr>
            <w:tcW w:w="1247" w:type="dxa"/>
            <w:shd w:val="clear" w:color="auto" w:fill="auto"/>
          </w:tcPr>
          <w:p w14:paraId="1B02E61F" w14:textId="77777777" w:rsidR="00E15E36" w:rsidRPr="00AC23C4" w:rsidRDefault="00E15E36" w:rsidP="00E15E36">
            <w:pPr>
              <w:pStyle w:val="O0Nwnext"/>
              <w:rPr>
                <w:szCs w:val="19"/>
              </w:rPr>
            </w:pPr>
          </w:p>
        </w:tc>
        <w:tc>
          <w:tcPr>
            <w:tcW w:w="964" w:type="dxa"/>
            <w:shd w:val="clear" w:color="auto" w:fill="auto"/>
          </w:tcPr>
          <w:p w14:paraId="5942E6F6" w14:textId="77777777" w:rsidR="00E15E36" w:rsidRPr="00AC23C4" w:rsidRDefault="00E15E36" w:rsidP="00E15E36">
            <w:pPr>
              <w:pStyle w:val="O0Nwnext"/>
              <w:rPr>
                <w:rStyle w:val="ChItalBold"/>
                <w:sz w:val="19"/>
                <w:szCs w:val="19"/>
              </w:rPr>
            </w:pPr>
            <w:r w:rsidRPr="00AC23C4">
              <w:rPr>
                <w:rStyle w:val="ChItalBold"/>
                <w:szCs w:val="19"/>
              </w:rPr>
              <w:t>*kura</w:t>
            </w:r>
          </w:p>
        </w:tc>
        <w:tc>
          <w:tcPr>
            <w:tcW w:w="1701" w:type="dxa"/>
            <w:shd w:val="clear" w:color="auto" w:fill="auto"/>
          </w:tcPr>
          <w:p w14:paraId="76A351F1" w14:textId="77777777" w:rsidR="00E15E36" w:rsidRPr="00AC23C4" w:rsidRDefault="00E15E36" w:rsidP="00E15E36">
            <w:pPr>
              <w:pStyle w:val="O0Nwnext"/>
              <w:rPr>
                <w:rStyle w:val="ChItalBold"/>
                <w:szCs w:val="19"/>
              </w:rPr>
            </w:pPr>
            <w:r w:rsidRPr="00AC23C4">
              <w:rPr>
                <w:rStyle w:val="ChItalBold"/>
                <w:szCs w:val="19"/>
              </w:rPr>
              <w:t>kura-kura</w:t>
            </w:r>
          </w:p>
        </w:tc>
        <w:tc>
          <w:tcPr>
            <w:tcW w:w="1644" w:type="dxa"/>
            <w:shd w:val="clear" w:color="auto" w:fill="auto"/>
          </w:tcPr>
          <w:p w14:paraId="728B7DF0" w14:textId="20D2F354" w:rsidR="00E15E36" w:rsidRPr="00AC23C4" w:rsidRDefault="00B7093A" w:rsidP="00E15E36">
            <w:pPr>
              <w:pStyle w:val="O0Nwnext"/>
              <w:rPr>
                <w:szCs w:val="19"/>
              </w:rPr>
            </w:pPr>
            <w:r>
              <w:rPr>
                <w:szCs w:val="19"/>
              </w:rPr>
              <w:t>‘</w:t>
            </w:r>
            <w:r w:rsidR="00E15E36" w:rsidRPr="00AC23C4">
              <w:rPr>
                <w:szCs w:val="19"/>
              </w:rPr>
              <w:t>turtle</w:t>
            </w:r>
            <w:r>
              <w:rPr>
                <w:szCs w:val="19"/>
              </w:rPr>
              <w:t>’</w:t>
            </w:r>
          </w:p>
        </w:tc>
      </w:tr>
      <w:tr w:rsidR="00AC23C4" w:rsidRPr="00AC23C4" w14:paraId="5FCC9C24" w14:textId="77777777" w:rsidTr="00AC3E04">
        <w:tc>
          <w:tcPr>
            <w:tcW w:w="1247" w:type="dxa"/>
            <w:shd w:val="clear" w:color="auto" w:fill="auto"/>
          </w:tcPr>
          <w:p w14:paraId="6CCB402E" w14:textId="77777777" w:rsidR="00E15E36" w:rsidRPr="00AC23C4" w:rsidRDefault="00E15E36" w:rsidP="00E15E36">
            <w:pPr>
              <w:pStyle w:val="O0Nwnext"/>
              <w:rPr>
                <w:szCs w:val="19"/>
              </w:rPr>
            </w:pPr>
          </w:p>
        </w:tc>
        <w:tc>
          <w:tcPr>
            <w:tcW w:w="964" w:type="dxa"/>
            <w:shd w:val="clear" w:color="auto" w:fill="auto"/>
          </w:tcPr>
          <w:p w14:paraId="4C6A06A4" w14:textId="77777777" w:rsidR="00E15E36" w:rsidRPr="00AC23C4" w:rsidRDefault="00E15E36" w:rsidP="00E15E36">
            <w:pPr>
              <w:pStyle w:val="O0Nwnext"/>
              <w:rPr>
                <w:rStyle w:val="ChItalBold"/>
                <w:sz w:val="19"/>
                <w:szCs w:val="19"/>
              </w:rPr>
            </w:pPr>
            <w:r w:rsidRPr="00AC23C4">
              <w:rPr>
                <w:rStyle w:val="ChItalBold"/>
                <w:szCs w:val="19"/>
              </w:rPr>
              <w:t>*pori</w:t>
            </w:r>
          </w:p>
        </w:tc>
        <w:tc>
          <w:tcPr>
            <w:tcW w:w="1701" w:type="dxa"/>
            <w:shd w:val="clear" w:color="auto" w:fill="auto"/>
          </w:tcPr>
          <w:p w14:paraId="1A8DAB01" w14:textId="77777777" w:rsidR="00E15E36" w:rsidRPr="00AC23C4" w:rsidRDefault="00E15E36" w:rsidP="00E15E36">
            <w:pPr>
              <w:pStyle w:val="O0Nwnext"/>
              <w:rPr>
                <w:rStyle w:val="ChItalBold"/>
                <w:szCs w:val="19"/>
              </w:rPr>
            </w:pPr>
            <w:r w:rsidRPr="00AC23C4">
              <w:rPr>
                <w:rStyle w:val="ChItalBold"/>
                <w:szCs w:val="19"/>
              </w:rPr>
              <w:t>pori-pori</w:t>
            </w:r>
          </w:p>
        </w:tc>
        <w:tc>
          <w:tcPr>
            <w:tcW w:w="1644" w:type="dxa"/>
            <w:shd w:val="clear" w:color="auto" w:fill="auto"/>
          </w:tcPr>
          <w:p w14:paraId="47E60EA5" w14:textId="101B4725" w:rsidR="00E15E36" w:rsidRPr="00AC23C4" w:rsidRDefault="00B7093A" w:rsidP="00E15E36">
            <w:pPr>
              <w:pStyle w:val="O0Nwnext"/>
              <w:rPr>
                <w:szCs w:val="19"/>
              </w:rPr>
            </w:pPr>
            <w:r>
              <w:rPr>
                <w:szCs w:val="19"/>
              </w:rPr>
              <w:t>‘</w:t>
            </w:r>
            <w:r w:rsidR="00E15E36" w:rsidRPr="00AC23C4">
              <w:rPr>
                <w:szCs w:val="19"/>
              </w:rPr>
              <w:t>pore</w:t>
            </w:r>
            <w:r>
              <w:rPr>
                <w:szCs w:val="19"/>
              </w:rPr>
              <w:t>’</w:t>
            </w:r>
          </w:p>
        </w:tc>
      </w:tr>
      <w:tr w:rsidR="00AC23C4" w:rsidRPr="00AC23C4" w14:paraId="0FC07231" w14:textId="77777777" w:rsidTr="00AC3E04">
        <w:tc>
          <w:tcPr>
            <w:tcW w:w="1247" w:type="dxa"/>
            <w:shd w:val="clear" w:color="auto" w:fill="auto"/>
          </w:tcPr>
          <w:p w14:paraId="478F06DE" w14:textId="77777777" w:rsidR="00E15E36" w:rsidRPr="00AC23C4" w:rsidRDefault="00E15E36" w:rsidP="00E15E36">
            <w:pPr>
              <w:pStyle w:val="TableCell0-2Break"/>
              <w:rPr>
                <w:szCs w:val="19"/>
              </w:rPr>
            </w:pPr>
          </w:p>
        </w:tc>
        <w:tc>
          <w:tcPr>
            <w:tcW w:w="964" w:type="dxa"/>
            <w:shd w:val="clear" w:color="auto" w:fill="auto"/>
          </w:tcPr>
          <w:p w14:paraId="55073ACE" w14:textId="77777777" w:rsidR="00E15E36" w:rsidRPr="00C766C7" w:rsidRDefault="00E15E36" w:rsidP="00E15E36">
            <w:pPr>
              <w:pStyle w:val="TableCell0-2Break"/>
              <w:rPr>
                <w:rStyle w:val="ChItalBold"/>
              </w:rPr>
            </w:pPr>
            <w:r w:rsidRPr="00C766C7">
              <w:rPr>
                <w:rStyle w:val="ChItalBold"/>
              </w:rPr>
              <w:t>*soa</w:t>
            </w:r>
          </w:p>
        </w:tc>
        <w:tc>
          <w:tcPr>
            <w:tcW w:w="1701" w:type="dxa"/>
            <w:shd w:val="clear" w:color="auto" w:fill="auto"/>
          </w:tcPr>
          <w:p w14:paraId="1167C79B" w14:textId="77777777" w:rsidR="00E15E36" w:rsidRPr="00AC23C4" w:rsidRDefault="00E15E36" w:rsidP="00E15E36">
            <w:pPr>
              <w:pStyle w:val="TableCell0-2Break"/>
              <w:rPr>
                <w:rStyle w:val="ChItalBold"/>
                <w:szCs w:val="19"/>
              </w:rPr>
            </w:pPr>
            <w:r w:rsidRPr="00AC23C4">
              <w:rPr>
                <w:rStyle w:val="ChItalBold"/>
                <w:szCs w:val="19"/>
              </w:rPr>
              <w:t>soa-soa</w:t>
            </w:r>
          </w:p>
        </w:tc>
        <w:tc>
          <w:tcPr>
            <w:tcW w:w="1644" w:type="dxa"/>
            <w:shd w:val="clear" w:color="auto" w:fill="auto"/>
          </w:tcPr>
          <w:p w14:paraId="556145D2" w14:textId="5DB0EDDF" w:rsidR="00E15E36" w:rsidRPr="00AC23C4" w:rsidRDefault="00B7093A" w:rsidP="00E15E36">
            <w:pPr>
              <w:pStyle w:val="TableCell0-2Break"/>
              <w:rPr>
                <w:szCs w:val="19"/>
              </w:rPr>
            </w:pPr>
            <w:r>
              <w:rPr>
                <w:szCs w:val="19"/>
              </w:rPr>
              <w:t>‘</w:t>
            </w:r>
            <w:r w:rsidR="00E15E36" w:rsidRPr="00AC23C4">
              <w:rPr>
                <w:szCs w:val="19"/>
              </w:rPr>
              <w:t>monitor lizard</w:t>
            </w:r>
            <w:r>
              <w:rPr>
                <w:szCs w:val="19"/>
              </w:rPr>
              <w:t>’</w:t>
            </w:r>
          </w:p>
        </w:tc>
      </w:tr>
      <w:tr w:rsidR="00AC23C4" w:rsidRPr="00AC23C4" w14:paraId="54FF5E9F" w14:textId="77777777" w:rsidTr="00AC3E04">
        <w:tc>
          <w:tcPr>
            <w:tcW w:w="1247" w:type="dxa"/>
            <w:shd w:val="clear" w:color="auto" w:fill="auto"/>
          </w:tcPr>
          <w:p w14:paraId="64E980AA" w14:textId="77777777" w:rsidR="00E15E36" w:rsidRPr="00AC23C4" w:rsidRDefault="00E15E36" w:rsidP="00E15E36">
            <w:pPr>
              <w:pStyle w:val="TableCell2-0"/>
              <w:rPr>
                <w:szCs w:val="19"/>
              </w:rPr>
            </w:pPr>
            <w:r w:rsidRPr="00AC23C4">
              <w:rPr>
                <w:szCs w:val="19"/>
              </w:rPr>
              <w:t>Verbs</w:t>
            </w:r>
          </w:p>
        </w:tc>
        <w:tc>
          <w:tcPr>
            <w:tcW w:w="964" w:type="dxa"/>
            <w:shd w:val="clear" w:color="auto" w:fill="auto"/>
          </w:tcPr>
          <w:p w14:paraId="6CF9E2CE" w14:textId="77777777" w:rsidR="00E15E36" w:rsidRPr="00AC23C4" w:rsidRDefault="00E15E36" w:rsidP="00E15E36">
            <w:pPr>
              <w:pStyle w:val="TableCell2-0"/>
              <w:rPr>
                <w:rStyle w:val="ChItalBold"/>
                <w:sz w:val="19"/>
                <w:szCs w:val="19"/>
              </w:rPr>
            </w:pPr>
            <w:r w:rsidRPr="00AC23C4">
              <w:rPr>
                <w:rStyle w:val="ChItalBold"/>
                <w:szCs w:val="19"/>
              </w:rPr>
              <w:t>*belit</w:t>
            </w:r>
          </w:p>
        </w:tc>
        <w:tc>
          <w:tcPr>
            <w:tcW w:w="1701" w:type="dxa"/>
            <w:shd w:val="clear" w:color="auto" w:fill="auto"/>
          </w:tcPr>
          <w:p w14:paraId="497EEC00" w14:textId="77777777" w:rsidR="00E15E36" w:rsidRPr="00AC23C4" w:rsidRDefault="00E15E36" w:rsidP="00E15E36">
            <w:pPr>
              <w:pStyle w:val="TableCell2-0"/>
              <w:rPr>
                <w:rStyle w:val="ChItalBold"/>
                <w:szCs w:val="19"/>
              </w:rPr>
            </w:pPr>
            <w:r w:rsidRPr="00AC23C4">
              <w:rPr>
                <w:rStyle w:val="ChItalBold"/>
                <w:szCs w:val="19"/>
              </w:rPr>
              <w:t>belit-belit</w:t>
            </w:r>
          </w:p>
        </w:tc>
        <w:tc>
          <w:tcPr>
            <w:tcW w:w="1644" w:type="dxa"/>
            <w:shd w:val="clear" w:color="auto" w:fill="auto"/>
          </w:tcPr>
          <w:p w14:paraId="25309CE2" w14:textId="7931DBFD" w:rsidR="00E15E36" w:rsidRPr="00AC23C4" w:rsidRDefault="00B7093A" w:rsidP="00E15E36">
            <w:pPr>
              <w:pStyle w:val="TableCell2-0"/>
              <w:rPr>
                <w:szCs w:val="19"/>
              </w:rPr>
            </w:pPr>
            <w:r>
              <w:rPr>
                <w:szCs w:val="19"/>
              </w:rPr>
              <w:t>‘</w:t>
            </w:r>
            <w:r w:rsidR="00E15E36" w:rsidRPr="00AC23C4">
              <w:rPr>
                <w:szCs w:val="19"/>
              </w:rPr>
              <w:t>curve</w:t>
            </w:r>
            <w:r>
              <w:rPr>
                <w:szCs w:val="19"/>
              </w:rPr>
              <w:t>’</w:t>
            </w:r>
          </w:p>
        </w:tc>
      </w:tr>
      <w:tr w:rsidR="00AC23C4" w:rsidRPr="00AC23C4" w14:paraId="25A1E8C3" w14:textId="77777777" w:rsidTr="00AC3E04">
        <w:tc>
          <w:tcPr>
            <w:tcW w:w="1247" w:type="dxa"/>
            <w:shd w:val="clear" w:color="auto" w:fill="auto"/>
          </w:tcPr>
          <w:p w14:paraId="63DDCF67" w14:textId="77777777" w:rsidR="00E15E36" w:rsidRPr="00AC23C4" w:rsidRDefault="00E15E36" w:rsidP="00E15E36">
            <w:pPr>
              <w:pStyle w:val="O0Nwnext"/>
              <w:rPr>
                <w:szCs w:val="19"/>
              </w:rPr>
            </w:pPr>
          </w:p>
        </w:tc>
        <w:tc>
          <w:tcPr>
            <w:tcW w:w="964" w:type="dxa"/>
            <w:shd w:val="clear" w:color="auto" w:fill="auto"/>
          </w:tcPr>
          <w:p w14:paraId="4F6A93DC" w14:textId="77777777" w:rsidR="00E15E36" w:rsidRPr="00AC23C4" w:rsidRDefault="00E15E36" w:rsidP="00E15E36">
            <w:pPr>
              <w:pStyle w:val="O0Nwnext"/>
              <w:rPr>
                <w:rStyle w:val="ChItalBold"/>
                <w:sz w:val="19"/>
                <w:szCs w:val="19"/>
              </w:rPr>
            </w:pPr>
            <w:r w:rsidRPr="00AC23C4">
              <w:rPr>
                <w:rStyle w:val="ChItalBold"/>
                <w:szCs w:val="19"/>
              </w:rPr>
              <w:t>*gong</w:t>
            </w:r>
          </w:p>
        </w:tc>
        <w:tc>
          <w:tcPr>
            <w:tcW w:w="1701" w:type="dxa"/>
            <w:shd w:val="clear" w:color="auto" w:fill="auto"/>
          </w:tcPr>
          <w:p w14:paraId="46B738E9" w14:textId="77777777" w:rsidR="00E15E36" w:rsidRPr="00AC23C4" w:rsidRDefault="00E15E36" w:rsidP="00E15E36">
            <w:pPr>
              <w:pStyle w:val="O0Nwnext"/>
              <w:rPr>
                <w:rStyle w:val="ChItalBold"/>
                <w:szCs w:val="19"/>
              </w:rPr>
            </w:pPr>
            <w:r w:rsidRPr="00AC23C4">
              <w:rPr>
                <w:rStyle w:val="ChItalBold"/>
                <w:szCs w:val="19"/>
              </w:rPr>
              <w:t>gong-gong</w:t>
            </w:r>
          </w:p>
        </w:tc>
        <w:tc>
          <w:tcPr>
            <w:tcW w:w="1644" w:type="dxa"/>
            <w:shd w:val="clear" w:color="auto" w:fill="auto"/>
          </w:tcPr>
          <w:p w14:paraId="7E0F2240" w14:textId="31065A07" w:rsidR="00E15E36" w:rsidRPr="00AC23C4" w:rsidRDefault="00B7093A" w:rsidP="00E15E36">
            <w:pPr>
              <w:pStyle w:val="O0Nwnext"/>
              <w:rPr>
                <w:szCs w:val="19"/>
              </w:rPr>
            </w:pPr>
            <w:r>
              <w:rPr>
                <w:szCs w:val="19"/>
              </w:rPr>
              <w:t>‘</w:t>
            </w:r>
            <w:r w:rsidR="00E15E36" w:rsidRPr="00AC23C4">
              <w:rPr>
                <w:szCs w:val="19"/>
              </w:rPr>
              <w:t>bark (at)</w:t>
            </w:r>
            <w:r>
              <w:rPr>
                <w:szCs w:val="19"/>
              </w:rPr>
              <w:t>’</w:t>
            </w:r>
          </w:p>
        </w:tc>
      </w:tr>
      <w:tr w:rsidR="00AC23C4" w:rsidRPr="00AC23C4" w14:paraId="6ABC339D" w14:textId="77777777" w:rsidTr="00AC3E04">
        <w:tc>
          <w:tcPr>
            <w:tcW w:w="1247" w:type="dxa"/>
            <w:shd w:val="clear" w:color="auto" w:fill="auto"/>
          </w:tcPr>
          <w:p w14:paraId="4F6B4FE3" w14:textId="77777777" w:rsidR="00E15E36" w:rsidRPr="00AC23C4" w:rsidRDefault="00E15E36" w:rsidP="00E15E36">
            <w:pPr>
              <w:pStyle w:val="TableCell0-2Break"/>
              <w:rPr>
                <w:szCs w:val="19"/>
              </w:rPr>
            </w:pPr>
          </w:p>
        </w:tc>
        <w:tc>
          <w:tcPr>
            <w:tcW w:w="964" w:type="dxa"/>
            <w:shd w:val="clear" w:color="auto" w:fill="auto"/>
          </w:tcPr>
          <w:p w14:paraId="62E4A981" w14:textId="77777777" w:rsidR="00E15E36" w:rsidRPr="00AC23C4" w:rsidRDefault="00E15E36" w:rsidP="00E15E36">
            <w:pPr>
              <w:pStyle w:val="TableCell0-2Break"/>
              <w:rPr>
                <w:rStyle w:val="ChItalBold"/>
                <w:sz w:val="19"/>
                <w:szCs w:val="19"/>
              </w:rPr>
            </w:pPr>
            <w:r w:rsidRPr="00AC23C4">
              <w:rPr>
                <w:rStyle w:val="ChItalBold"/>
                <w:szCs w:val="19"/>
              </w:rPr>
              <w:t>*tele</w:t>
            </w:r>
          </w:p>
        </w:tc>
        <w:tc>
          <w:tcPr>
            <w:tcW w:w="1701" w:type="dxa"/>
            <w:shd w:val="clear" w:color="auto" w:fill="auto"/>
          </w:tcPr>
          <w:p w14:paraId="7947A53B" w14:textId="77777777" w:rsidR="00E15E36" w:rsidRPr="00AC23C4" w:rsidRDefault="00E15E36" w:rsidP="00E15E36">
            <w:pPr>
              <w:pStyle w:val="TableCell0-2Break"/>
              <w:rPr>
                <w:rStyle w:val="ChItalBold"/>
                <w:szCs w:val="19"/>
              </w:rPr>
            </w:pPr>
            <w:r w:rsidRPr="00AC23C4">
              <w:rPr>
                <w:rStyle w:val="ChItalBold"/>
                <w:szCs w:val="19"/>
              </w:rPr>
              <w:t>tele-tele</w:t>
            </w:r>
          </w:p>
        </w:tc>
        <w:tc>
          <w:tcPr>
            <w:tcW w:w="1644" w:type="dxa"/>
            <w:shd w:val="clear" w:color="auto" w:fill="auto"/>
          </w:tcPr>
          <w:p w14:paraId="4C9AD3CD" w14:textId="44EF1266" w:rsidR="00E15E36" w:rsidRPr="00AC23C4" w:rsidRDefault="00B7093A" w:rsidP="00E15E36">
            <w:pPr>
              <w:pStyle w:val="TableCell0-2Break"/>
              <w:rPr>
                <w:szCs w:val="19"/>
              </w:rPr>
            </w:pPr>
            <w:r>
              <w:rPr>
                <w:szCs w:val="19"/>
              </w:rPr>
              <w:t>‘</w:t>
            </w:r>
            <w:r w:rsidR="00E15E36" w:rsidRPr="00AC23C4">
              <w:rPr>
                <w:szCs w:val="19"/>
              </w:rPr>
              <w:t>talk excessively</w:t>
            </w:r>
            <w:r>
              <w:rPr>
                <w:szCs w:val="19"/>
              </w:rPr>
              <w:t>’</w:t>
            </w:r>
          </w:p>
        </w:tc>
      </w:tr>
      <w:tr w:rsidR="00AC23C4" w:rsidRPr="00AC23C4" w14:paraId="2DB7E741" w14:textId="77777777" w:rsidTr="00AC3E04">
        <w:tc>
          <w:tcPr>
            <w:tcW w:w="1247" w:type="dxa"/>
            <w:shd w:val="clear" w:color="auto" w:fill="auto"/>
          </w:tcPr>
          <w:p w14:paraId="51150D90" w14:textId="77777777" w:rsidR="00E15E36" w:rsidRPr="00AC23C4" w:rsidRDefault="00E15E36" w:rsidP="00E15E36">
            <w:pPr>
              <w:pStyle w:val="TableCell2-2Break"/>
              <w:rPr>
                <w:szCs w:val="19"/>
              </w:rPr>
            </w:pPr>
            <w:r w:rsidRPr="00AC23C4">
              <w:rPr>
                <w:szCs w:val="19"/>
              </w:rPr>
              <w:t>Quantifier</w:t>
            </w:r>
          </w:p>
        </w:tc>
        <w:tc>
          <w:tcPr>
            <w:tcW w:w="964" w:type="dxa"/>
            <w:shd w:val="clear" w:color="auto" w:fill="auto"/>
          </w:tcPr>
          <w:p w14:paraId="2FB62CFF" w14:textId="77777777" w:rsidR="00E15E36" w:rsidRPr="00AC23C4" w:rsidRDefault="00E15E36" w:rsidP="00E15E36">
            <w:pPr>
              <w:pStyle w:val="TableCell2-2Break"/>
              <w:rPr>
                <w:rStyle w:val="ChItalBold"/>
                <w:sz w:val="19"/>
                <w:szCs w:val="19"/>
              </w:rPr>
            </w:pPr>
            <w:r w:rsidRPr="00AC23C4">
              <w:rPr>
                <w:rStyle w:val="ChItalBold"/>
                <w:szCs w:val="19"/>
              </w:rPr>
              <w:t>*masing</w:t>
            </w:r>
          </w:p>
        </w:tc>
        <w:tc>
          <w:tcPr>
            <w:tcW w:w="1701" w:type="dxa"/>
            <w:shd w:val="clear" w:color="auto" w:fill="auto"/>
          </w:tcPr>
          <w:p w14:paraId="7AE90AC0" w14:textId="77777777" w:rsidR="00E15E36" w:rsidRPr="00AC23C4" w:rsidRDefault="00E15E36" w:rsidP="00E15E36">
            <w:pPr>
              <w:pStyle w:val="TableCell2-2Break"/>
              <w:rPr>
                <w:rStyle w:val="ChItalBold"/>
                <w:szCs w:val="19"/>
              </w:rPr>
            </w:pPr>
            <w:r w:rsidRPr="00AC23C4">
              <w:rPr>
                <w:rStyle w:val="ChItalBold"/>
                <w:szCs w:val="19"/>
              </w:rPr>
              <w:t>masing-masing</w:t>
            </w:r>
          </w:p>
        </w:tc>
        <w:tc>
          <w:tcPr>
            <w:tcW w:w="1644" w:type="dxa"/>
            <w:shd w:val="clear" w:color="auto" w:fill="auto"/>
          </w:tcPr>
          <w:p w14:paraId="594E58F7" w14:textId="2CD655E6" w:rsidR="00E15E36" w:rsidRPr="00AC23C4" w:rsidRDefault="00B7093A" w:rsidP="00E15E36">
            <w:pPr>
              <w:pStyle w:val="TableCell2-2Break"/>
              <w:rPr>
                <w:szCs w:val="19"/>
              </w:rPr>
            </w:pPr>
            <w:r>
              <w:rPr>
                <w:szCs w:val="19"/>
              </w:rPr>
              <w:t>‘</w:t>
            </w:r>
            <w:r w:rsidR="00E15E36" w:rsidRPr="00AC23C4">
              <w:rPr>
                <w:szCs w:val="19"/>
              </w:rPr>
              <w:t>each</w:t>
            </w:r>
            <w:r>
              <w:rPr>
                <w:szCs w:val="19"/>
              </w:rPr>
              <w:t>’</w:t>
            </w:r>
          </w:p>
        </w:tc>
      </w:tr>
      <w:tr w:rsidR="00AC23C4" w:rsidRPr="00AC23C4" w14:paraId="2E580B63" w14:textId="77777777" w:rsidTr="00AC3E04">
        <w:tc>
          <w:tcPr>
            <w:tcW w:w="1247" w:type="dxa"/>
            <w:shd w:val="clear" w:color="auto" w:fill="auto"/>
          </w:tcPr>
          <w:p w14:paraId="032F7532" w14:textId="77777777" w:rsidR="00E15E36" w:rsidRPr="00AC23C4" w:rsidRDefault="00E15E36" w:rsidP="00E15E36">
            <w:pPr>
              <w:pStyle w:val="TableCell2-2Break"/>
              <w:rPr>
                <w:szCs w:val="19"/>
              </w:rPr>
            </w:pPr>
            <w:r w:rsidRPr="00AC23C4">
              <w:rPr>
                <w:szCs w:val="19"/>
              </w:rPr>
              <w:t>Conjunction</w:t>
            </w:r>
          </w:p>
        </w:tc>
        <w:tc>
          <w:tcPr>
            <w:tcW w:w="964" w:type="dxa"/>
            <w:shd w:val="clear" w:color="auto" w:fill="auto"/>
          </w:tcPr>
          <w:p w14:paraId="4EAFA4B4" w14:textId="77777777" w:rsidR="00E15E36" w:rsidRPr="00AC23C4" w:rsidRDefault="00E15E36" w:rsidP="00E15E36">
            <w:pPr>
              <w:pStyle w:val="TableCell2-2Break"/>
              <w:rPr>
                <w:rStyle w:val="ChItalBold"/>
                <w:szCs w:val="19"/>
              </w:rPr>
            </w:pPr>
            <w:r w:rsidRPr="00AC23C4">
              <w:rPr>
                <w:rStyle w:val="ChItalBold"/>
                <w:szCs w:val="19"/>
              </w:rPr>
              <w:t>*gara</w:t>
            </w:r>
          </w:p>
        </w:tc>
        <w:tc>
          <w:tcPr>
            <w:tcW w:w="1701" w:type="dxa"/>
            <w:shd w:val="clear" w:color="auto" w:fill="auto"/>
          </w:tcPr>
          <w:p w14:paraId="434E674F" w14:textId="77777777" w:rsidR="00E15E36" w:rsidRPr="00AC23C4" w:rsidRDefault="00E15E36" w:rsidP="00E15E36">
            <w:pPr>
              <w:pStyle w:val="TableCell2-2Break"/>
              <w:rPr>
                <w:rStyle w:val="ChItalBold"/>
                <w:szCs w:val="19"/>
              </w:rPr>
            </w:pPr>
            <w:r w:rsidRPr="00AC23C4">
              <w:rPr>
                <w:rStyle w:val="ChItalBold"/>
                <w:szCs w:val="19"/>
              </w:rPr>
              <w:t>gara-gara</w:t>
            </w:r>
          </w:p>
        </w:tc>
        <w:tc>
          <w:tcPr>
            <w:tcW w:w="1644" w:type="dxa"/>
            <w:shd w:val="clear" w:color="auto" w:fill="auto"/>
          </w:tcPr>
          <w:p w14:paraId="31DE0AFB" w14:textId="589B1B7F" w:rsidR="00E15E36" w:rsidRPr="00AC23C4" w:rsidRDefault="00B7093A" w:rsidP="00E15E36">
            <w:pPr>
              <w:pStyle w:val="TableCell2-2Break"/>
              <w:rPr>
                <w:szCs w:val="19"/>
              </w:rPr>
            </w:pPr>
            <w:r>
              <w:rPr>
                <w:szCs w:val="19"/>
              </w:rPr>
              <w:t>‘</w:t>
            </w:r>
            <w:r w:rsidR="00E15E36" w:rsidRPr="00AC23C4">
              <w:rPr>
                <w:szCs w:val="19"/>
              </w:rPr>
              <w:t>because</w:t>
            </w:r>
            <w:r>
              <w:rPr>
                <w:szCs w:val="19"/>
              </w:rPr>
              <w:t>’</w:t>
            </w:r>
          </w:p>
        </w:tc>
      </w:tr>
    </w:tbl>
    <w:p w14:paraId="02B9A465" w14:textId="77777777" w:rsidR="00E15E36" w:rsidRPr="0090507A" w:rsidRDefault="00E15E36" w:rsidP="00E15E36">
      <w:pPr>
        <w:pStyle w:val="Body0010after"/>
        <w:rPr>
          <w:lang w:eastAsia="en-US"/>
        </w:rPr>
      </w:pPr>
    </w:p>
    <w:p w14:paraId="26E4587C" w14:textId="77777777" w:rsidR="00E15E36" w:rsidRDefault="00E15E36" w:rsidP="00E15E36">
      <w:pPr>
        <w:pStyle w:val="Heading3"/>
        <w:rPr>
          <w:szCs w:val="19"/>
        </w:rPr>
      </w:pPr>
      <w:bookmarkStart w:id="1648" w:name="_Toc227070459"/>
      <w:bookmarkStart w:id="1649" w:name="_Ref227390191"/>
      <w:bookmarkStart w:id="1650" w:name="_Toc332968451"/>
      <w:bookmarkStart w:id="1651" w:name="_Ref339286086"/>
      <w:bookmarkStart w:id="1652" w:name="_Toc339537766"/>
      <w:bookmarkStart w:id="1653" w:name="_Toc342590024"/>
      <w:bookmarkStart w:id="1654" w:name="_Toc344990343"/>
      <w:bookmarkStart w:id="1655" w:name="_Toc365356378"/>
      <w:bookmarkStart w:id="1656" w:name="_Toc367531061"/>
      <w:bookmarkStart w:id="1657" w:name="_Ref438304972"/>
      <w:bookmarkStart w:id="1658" w:name="_Ref438305007"/>
      <w:bookmarkStart w:id="1659" w:name="_Toc440455554"/>
      <w:bookmarkEnd w:id="1645"/>
      <w:r w:rsidRPr="0090507A">
        <w:rPr>
          <w:szCs w:val="19"/>
        </w:rPr>
        <w:lastRenderedPageBreak/>
        <w:t>Partial reduplication</w:t>
      </w:r>
      <w:bookmarkEnd w:id="1648"/>
      <w:bookmarkEnd w:id="1649"/>
      <w:bookmarkEnd w:id="1650"/>
      <w:bookmarkEnd w:id="1651"/>
      <w:bookmarkEnd w:id="1652"/>
      <w:bookmarkEnd w:id="1653"/>
      <w:bookmarkEnd w:id="1654"/>
      <w:bookmarkEnd w:id="1655"/>
      <w:bookmarkEnd w:id="1656"/>
      <w:bookmarkEnd w:id="1657"/>
      <w:bookmarkEnd w:id="1658"/>
      <w:bookmarkEnd w:id="1659"/>
    </w:p>
    <w:p w14:paraId="212363D2" w14:textId="78D8FEC7" w:rsidR="00E15E36" w:rsidRDefault="00E15E36" w:rsidP="006037C1">
      <w:pPr>
        <w:pStyle w:val="Body0000after"/>
      </w:pPr>
      <w:r w:rsidRPr="0090507A">
        <w:t xml:space="preserve">Partial reduplication </w:t>
      </w:r>
      <w:r>
        <w:t xml:space="preserve">is rare </w:t>
      </w:r>
      <w:r w:rsidRPr="0090507A">
        <w:t xml:space="preserve">in Papuan Malay. </w:t>
      </w:r>
      <w:r w:rsidR="00E51C4C">
        <w:t xml:space="preserve">Generally speaking, </w:t>
      </w:r>
      <w:r w:rsidR="00E51C4C" w:rsidRPr="0090507A">
        <w:t xml:space="preserve">this </w:t>
      </w:r>
      <w:r w:rsidRPr="0090507A">
        <w:t xml:space="preserve">type of reduplication </w:t>
      </w:r>
      <w:r w:rsidR="00B7093A">
        <w:t>“</w:t>
      </w:r>
      <w:r w:rsidRPr="0090507A">
        <w:t>involves the reiteration of only part of the semantic-syntactic or phonetic-phonological constituent whose meaning is accordingly modified</w:t>
      </w:r>
      <w:r w:rsidR="00B7093A">
        <w:t>”</w:t>
      </w:r>
      <w:r w:rsidRPr="0090507A">
        <w:t xml:space="preserve"> </w:t>
      </w:r>
      <w:r w:rsidR="00BA6215">
        <w:rPr>
          <w:rStyle w:val="Citation"/>
          <w:szCs w:val="19"/>
        </w:rPr>
        <w:fldChar w:fldCharType="begin"/>
      </w:r>
      <w:r w:rsidR="0092451D">
        <w:rPr>
          <w:rStyle w:val="Citation"/>
          <w:szCs w:val="19"/>
        </w:rPr>
        <w:instrText>ADDIN CITAVI.PLACEHOLDER 3ccfd3c2-965b-4e95-baf7-991268729508 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b3JhdmNzaWsgMTk3ODogMzA0KTwvVGV4dD4NCiAgICA8L1RleHRVbml0Pg0KICA8L1RleHRVbml0cz4NCjwvUGxhY2Vob2xkZXI+</w:instrText>
      </w:r>
      <w:r w:rsidR="00BA6215">
        <w:rPr>
          <w:rStyle w:val="Citation"/>
          <w:szCs w:val="19"/>
        </w:rPr>
        <w:fldChar w:fldCharType="separate"/>
      </w:r>
      <w:bookmarkStart w:id="1660" w:name="_CTVP0013ccfd3c2965b4e95baf7991268729508"/>
      <w:r w:rsidR="0092006B">
        <w:rPr>
          <w:rStyle w:val="Citation"/>
          <w:szCs w:val="19"/>
        </w:rPr>
        <w:t>(Moravcsik 1978: 304)</w:t>
      </w:r>
      <w:bookmarkEnd w:id="1660"/>
      <w:r w:rsidR="00BA6215">
        <w:rPr>
          <w:rStyle w:val="Citation"/>
          <w:szCs w:val="19"/>
        </w:rPr>
        <w:fldChar w:fldCharType="end"/>
      </w:r>
      <w:r w:rsidR="004C2309">
        <w:t>.</w:t>
      </w:r>
    </w:p>
    <w:p w14:paraId="65B92071" w14:textId="274FFE02" w:rsidR="00E15E36" w:rsidRDefault="00E15E36" w:rsidP="00E15E36">
      <w:pPr>
        <w:pStyle w:val="Body0500after"/>
      </w:pPr>
      <w:r>
        <w:t>That is, the added material is not a morphemic skeleton as in the case of full reduplication but the reduplicant is a C-V skeleton or a syllabic skeleton which gets prefixed to the base</w:t>
      </w:r>
      <w:r w:rsidRPr="00382EE2">
        <w:t xml:space="preserve">. </w:t>
      </w:r>
      <w:r>
        <w:t xml:space="preserve">If the reduplicant is a </w:t>
      </w:r>
      <w:r>
        <w:rPr>
          <w:szCs w:val="19"/>
        </w:rPr>
        <w:t xml:space="preserve">C-V skeleton, the </w:t>
      </w:r>
      <w:r w:rsidR="00B7093A">
        <w:rPr>
          <w:szCs w:val="19"/>
        </w:rPr>
        <w:t>“</w:t>
      </w:r>
      <w:r>
        <w:t xml:space="preserve">entire phonemic melody of the stem is copied over the affixed C-V skeleton and linked to C and V </w:t>
      </w:r>
      <w:r w:rsidR="00B7093A">
        <w:t>‘</w:t>
      </w:r>
      <w:r>
        <w:t>slots</w:t>
      </w:r>
      <w:r w:rsidR="00B7093A">
        <w:t>’</w:t>
      </w:r>
      <w:r>
        <w:t xml:space="preserve"> in the skeleton</w:t>
      </w:r>
      <w:r w:rsidR="00B7093A">
        <w:t>”</w:t>
      </w:r>
      <w:r>
        <w:t xml:space="preserve"> </w:t>
      </w:r>
      <w:r w:rsidR="00BA6215">
        <w:rPr>
          <w:rStyle w:val="Citation"/>
        </w:rPr>
        <w:fldChar w:fldCharType="begin"/>
      </w:r>
      <w:r w:rsidR="003A5B20">
        <w:rPr>
          <w:rStyle w:val="Citation"/>
        </w:rPr>
        <w:instrText>ADDIN CITAVI.PLACEHOLDER 9daa06fc-dc08-4d99-8f81-eb8a8b5672b3 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YW50eiAxOTgyOiA0MzcpPC9UZXh0Pg0KICAgIDwvVGV4dFVuaXQ+DQogIDwvVGV4dFVuaXRzPg0KPC9QbGFjZWhvbGRlcj4=</w:instrText>
      </w:r>
      <w:r w:rsidR="00BA6215">
        <w:rPr>
          <w:rStyle w:val="Citation"/>
        </w:rPr>
        <w:fldChar w:fldCharType="separate"/>
      </w:r>
      <w:bookmarkStart w:id="1661" w:name="_CTVP0019daa06fcdc084d998f81eb8a8b5672b3"/>
      <w:r w:rsidR="0092006B">
        <w:rPr>
          <w:rStyle w:val="Citation"/>
        </w:rPr>
        <w:t>(Marantz 1982: 437)</w:t>
      </w:r>
      <w:bookmarkEnd w:id="1661"/>
      <w:r w:rsidR="00BA6215">
        <w:rPr>
          <w:rStyle w:val="Citation"/>
        </w:rPr>
        <w:fldChar w:fldCharType="end"/>
      </w:r>
      <w:r>
        <w:t xml:space="preserve"> (concerning the principles involved in this linking see </w:t>
      </w:r>
      <w:r w:rsidR="00BA6215">
        <w:rPr>
          <w:rStyle w:val="Citation"/>
        </w:rPr>
        <w:fldChar w:fldCharType="begin"/>
      </w:r>
      <w:r w:rsidR="003A5B20">
        <w:rPr>
          <w:rStyle w:val="Citation"/>
        </w:rPr>
        <w:instrText>ADDIN CITAVI.PLACEHOLDER 571975be-f808-46cf-9c40-890ecaf732a3 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BbGVjPC9GaXJzdE5hbWU+DQogICAgICAgICAgICA8TGFzdE5hbWU+TWFyYW50e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cmFudHogMTk4MjogNDQ24oCTNDQ3PC9UZXh0Pg0KICAgIDwvVGV4dFVuaXQ+DQogIDwvVGV4dFVuaXRzPg0KPC9QbGFjZWhvbGRlcj4=</w:instrText>
      </w:r>
      <w:r w:rsidR="00BA6215">
        <w:rPr>
          <w:rStyle w:val="Citation"/>
        </w:rPr>
        <w:fldChar w:fldCharType="separate"/>
      </w:r>
      <w:bookmarkStart w:id="1662" w:name="_CTVP001571975bef80846cf9c40890ecaf732a3"/>
      <w:r w:rsidR="0092006B">
        <w:rPr>
          <w:rStyle w:val="Citation"/>
        </w:rPr>
        <w:t>Marantz 1982: 446–447</w:t>
      </w:r>
      <w:bookmarkEnd w:id="1662"/>
      <w:r w:rsidR="00BA6215">
        <w:rPr>
          <w:rStyle w:val="Citation"/>
        </w:rPr>
        <w:fldChar w:fldCharType="end"/>
      </w:r>
      <w:r w:rsidRPr="00580154">
        <w:t>)</w:t>
      </w:r>
      <w:r>
        <w:t xml:space="preserve">. A </w:t>
      </w:r>
      <w:r w:rsidR="00B7093A">
        <w:t>“</w:t>
      </w:r>
      <w:r>
        <w:t>syllabic skeleton, lacking a phonemic melody and a C-V skeleton, borrows both from the stem to which it attaches</w:t>
      </w:r>
      <w:r w:rsidR="00B7093A">
        <w:t>”</w:t>
      </w:r>
      <w:r>
        <w:t xml:space="preserve"> </w:t>
      </w:r>
      <w:r w:rsidR="00BA6215">
        <w:rPr>
          <w:rStyle w:val="Citation"/>
        </w:rPr>
        <w:fldChar w:fldCharType="begin"/>
      </w:r>
      <w:r w:rsidR="003A5B20">
        <w:rPr>
          <w:rStyle w:val="Citation"/>
        </w:rPr>
        <w:instrText>ADDIN CITAVI.PLACEHOLDER 2653fb94-8393-4ac8-8a83-b4c1ecfb4fc2 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sZWM8L0ZpcnN0TmFtZT4NCiAgICAgICAgICAgIDxMYXN0TmFtZT5NYXJhbnR6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I6IDQzNyk8L1RleHQ+DQogICAgPC9UZXh0VW5pdD4NCiAgPC9UZXh0VW5pdHM+DQo8L1BsYWNlaG9sZGVyPg==</w:instrText>
      </w:r>
      <w:r w:rsidR="00BA6215">
        <w:rPr>
          <w:rStyle w:val="Citation"/>
        </w:rPr>
        <w:fldChar w:fldCharType="separate"/>
      </w:r>
      <w:bookmarkStart w:id="1663" w:name="_CTVP0012653fb9483934ac88a83b4c1ecfb4fc2"/>
      <w:r w:rsidR="0092006B">
        <w:rPr>
          <w:rStyle w:val="Citation"/>
        </w:rPr>
        <w:t>(1982: 437)</w:t>
      </w:r>
      <w:bookmarkEnd w:id="1663"/>
      <w:r w:rsidR="00BA6215">
        <w:rPr>
          <w:rStyle w:val="Citation"/>
        </w:rPr>
        <w:fldChar w:fldCharType="end"/>
      </w:r>
      <w:r w:rsidRPr="00490260">
        <w:t>.</w:t>
      </w:r>
    </w:p>
    <w:p w14:paraId="0A1E6EE3" w14:textId="49C7DD93" w:rsidR="00E15E36" w:rsidRDefault="00E15E36" w:rsidP="00E51C4C">
      <w:pPr>
        <w:pStyle w:val="Body0510after115pt"/>
        <w:rPr>
          <w:szCs w:val="19"/>
        </w:rPr>
      </w:pPr>
      <w:r>
        <w:t xml:space="preserve">In Papuan Malay, the reduplicant is a closed heavy syllable which is prefixed to the stem from which it borrows the phonemic melody and C-V skeleton, as shown in </w:t>
      </w:r>
      <w:r>
        <w:fldChar w:fldCharType="begin"/>
      </w:r>
      <w:r>
        <w:instrText xml:space="preserve"> REF _Ref368559144 \h </w:instrText>
      </w:r>
      <w:r>
        <w:fldChar w:fldCharType="separate"/>
      </w:r>
      <w:r w:rsidR="00154D81" w:rsidRPr="00986CA5">
        <w:t>(</w:t>
      </w:r>
      <w:r w:rsidR="00154D81">
        <w:rPr>
          <w:noProof/>
        </w:rPr>
        <w:t>9</w:t>
      </w:r>
      <w:r w:rsidR="00154D81" w:rsidRPr="0090507A">
        <w:t>)</w:t>
      </w:r>
      <w:r>
        <w:fldChar w:fldCharType="end"/>
      </w:r>
      <w:r>
        <w:t xml:space="preserve">. In </w:t>
      </w:r>
      <w:r>
        <w:fldChar w:fldCharType="begin"/>
      </w:r>
      <w:r>
        <w:instrText xml:space="preserve"> REF _Ref368559169 \h </w:instrText>
      </w:r>
      <w:r>
        <w:fldChar w:fldCharType="separate"/>
      </w:r>
      <w:r w:rsidR="00154D81" w:rsidRPr="00986CA5">
        <w:t>(</w:t>
      </w:r>
      <w:r w:rsidR="00154D81">
        <w:rPr>
          <w:noProof/>
        </w:rPr>
        <w:t>9</w:t>
      </w:r>
      <w:r>
        <w:fldChar w:fldCharType="end"/>
      </w:r>
      <w:r>
        <w:fldChar w:fldCharType="begin"/>
      </w:r>
      <w:r>
        <w:instrText xml:space="preserve"> REF _Ref368559197 \n \h </w:instrText>
      </w:r>
      <w:r>
        <w:fldChar w:fldCharType="separate"/>
      </w:r>
      <w:r w:rsidR="00154D81">
        <w:rPr>
          <w:cs/>
        </w:rPr>
        <w:t>‎</w:t>
      </w:r>
      <w:r w:rsidR="00154D81">
        <w:t>a</w:t>
      </w:r>
      <w:r>
        <w:fldChar w:fldCharType="end"/>
      </w:r>
      <w:r>
        <w:t xml:space="preserve">), for example, the initial closed syllable </w:t>
      </w:r>
      <w:r w:rsidR="00682F9D">
        <w:t>[</w:t>
      </w:r>
      <w:r w:rsidRPr="004B25F7">
        <w:rPr>
          <w:rStyle w:val="ChCharisSIL"/>
        </w:rPr>
        <w:t>b</w:t>
      </w:r>
      <w:r w:rsidR="00E51C4C" w:rsidRPr="00913A62">
        <w:rPr>
          <w:rStyle w:val="ChCharisSIL"/>
        </w:rPr>
        <w:t>ɐ</w:t>
      </w:r>
      <w:r w:rsidRPr="004B25F7">
        <w:rPr>
          <w:rStyle w:val="ChCharisSIL"/>
        </w:rPr>
        <w:t>p</w:t>
      </w:r>
      <w:r w:rsidR="00682F9D">
        <w:t>]</w:t>
      </w:r>
      <w:r>
        <w:t xml:space="preserve"> is copied over the reduplicating syllabic skeleton. With vowel-initial stems, the initial VC is copied over the reduplicating syllabic skeleton. This is shown in </w:t>
      </w:r>
      <w:r>
        <w:fldChar w:fldCharType="begin"/>
      </w:r>
      <w:r>
        <w:instrText xml:space="preserve"> REF _Ref368559169 \h </w:instrText>
      </w:r>
      <w:r>
        <w:fldChar w:fldCharType="separate"/>
      </w:r>
      <w:r w:rsidR="00154D81" w:rsidRPr="00986CA5">
        <w:t>(</w:t>
      </w:r>
      <w:r w:rsidR="00154D81">
        <w:rPr>
          <w:noProof/>
        </w:rPr>
        <w:t>9</w:t>
      </w:r>
      <w:r>
        <w:fldChar w:fldCharType="end"/>
      </w:r>
      <w:r>
        <w:fldChar w:fldCharType="begin"/>
      </w:r>
      <w:r>
        <w:instrText xml:space="preserve"> REF _Ref368559199 \n \h </w:instrText>
      </w:r>
      <w:r>
        <w:fldChar w:fldCharType="separate"/>
      </w:r>
      <w:r w:rsidR="00154D81">
        <w:rPr>
          <w:cs/>
        </w:rPr>
        <w:t>‎</w:t>
      </w:r>
      <w:r w:rsidR="00154D81">
        <w:t>c</w:t>
      </w:r>
      <w:r>
        <w:fldChar w:fldCharType="end"/>
      </w:r>
      <w:r>
        <w:t xml:space="preserve">) with the initial VC </w:t>
      </w:r>
      <w:r w:rsidR="00682F9D">
        <w:t>[</w:t>
      </w:r>
      <w:r w:rsidRPr="00286A9E">
        <w:rPr>
          <w:rStyle w:val="ChCharisSIL"/>
        </w:rPr>
        <w:t>a</w:t>
      </w:r>
      <w:r>
        <w:rPr>
          <w:rStyle w:val="ChCharisSIL"/>
        </w:rPr>
        <w:t>n</w:t>
      </w:r>
      <w:r w:rsidR="00682F9D">
        <w:t>]</w:t>
      </w:r>
      <w:r>
        <w:t xml:space="preserve"> which is copied over the prefixed CVC syllable. These examples also show that the prefixed syllable does not take into account the </w:t>
      </w:r>
      <w:r w:rsidRPr="0090507A">
        <w:rPr>
          <w:szCs w:val="19"/>
        </w:rPr>
        <w:t>syllable structure</w:t>
      </w:r>
      <w:r>
        <w:rPr>
          <w:szCs w:val="19"/>
        </w:rPr>
        <w:t xml:space="preserve"> of the base.</w:t>
      </w:r>
    </w:p>
    <w:tbl>
      <w:tblPr>
        <w:tblW w:w="6064" w:type="dxa"/>
        <w:tblLayout w:type="fixed"/>
        <w:tblCellMar>
          <w:left w:w="42" w:type="dxa"/>
          <w:right w:w="42" w:type="dxa"/>
        </w:tblCellMar>
        <w:tblLook w:val="01E0" w:firstRow="1" w:lastRow="1" w:firstColumn="1" w:lastColumn="1" w:noHBand="0" w:noVBand="0"/>
      </w:tblPr>
      <w:tblGrid>
        <w:gridCol w:w="709"/>
        <w:gridCol w:w="425"/>
        <w:gridCol w:w="282"/>
        <w:gridCol w:w="282"/>
        <w:gridCol w:w="282"/>
        <w:gridCol w:w="281"/>
        <w:gridCol w:w="352"/>
        <w:gridCol w:w="554"/>
        <w:gridCol w:w="282"/>
        <w:gridCol w:w="282"/>
        <w:gridCol w:w="282"/>
        <w:gridCol w:w="282"/>
        <w:gridCol w:w="351"/>
        <w:gridCol w:w="1418"/>
      </w:tblGrid>
      <w:tr w:rsidR="00AC23C4" w14:paraId="4DE902B4" w14:textId="77777777" w:rsidTr="00AC23C4">
        <w:tc>
          <w:tcPr>
            <w:tcW w:w="709" w:type="dxa"/>
            <w:shd w:val="clear" w:color="auto" w:fill="auto"/>
          </w:tcPr>
          <w:p w14:paraId="4C90BA27" w14:textId="40959DA8" w:rsidR="00E15E36" w:rsidRPr="00626ADA" w:rsidRDefault="00E15E36" w:rsidP="00E15E36">
            <w:pPr>
              <w:pStyle w:val="O0Nwnext"/>
            </w:pPr>
            <w:bookmarkStart w:id="1664" w:name="_Ref368559169"/>
            <w:bookmarkStart w:id="1665" w:name="_Ref368559144"/>
            <w:r w:rsidRPr="00986CA5">
              <w:t>(</w:t>
            </w:r>
            <w:fldSimple w:instr=" SEQ ( \* ARABIC \s 1 ">
              <w:r w:rsidR="00154D81">
                <w:rPr>
                  <w:noProof/>
                </w:rPr>
                <w:t>9</w:t>
              </w:r>
            </w:fldSimple>
            <w:bookmarkEnd w:id="1664"/>
            <w:r w:rsidRPr="0090507A">
              <w:t>)</w:t>
            </w:r>
            <w:bookmarkEnd w:id="1665"/>
          </w:p>
        </w:tc>
        <w:bookmarkStart w:id="1666" w:name="_Ref368559197"/>
        <w:bookmarkEnd w:id="1666"/>
        <w:tc>
          <w:tcPr>
            <w:tcW w:w="425" w:type="dxa"/>
            <w:shd w:val="clear" w:color="auto" w:fill="auto"/>
          </w:tcPr>
          <w:p w14:paraId="67425324" w14:textId="77777777" w:rsidR="00E15E36" w:rsidRDefault="00E15E36" w:rsidP="00E15E36">
            <w:pPr>
              <w:pStyle w:val="O0Nwnext"/>
            </w:pPr>
            <w:r w:rsidRPr="00F129D3">
              <w:fldChar w:fldCharType="begin"/>
            </w:r>
            <w:r w:rsidRPr="00F129D3">
              <w:instrText xml:space="preserve"> LISTNUM  NumberDefault \l 8 \s 1 </w:instrText>
            </w:r>
            <w:r w:rsidRPr="00F129D3">
              <w:fldChar w:fldCharType="end">
                <w:numberingChange w:id="1667" w:author="Angela Kluge" w:date="2014-02-08T11:40:00Z" w:original="a."/>
              </w:fldChar>
            </w:r>
          </w:p>
        </w:tc>
        <w:tc>
          <w:tcPr>
            <w:tcW w:w="282" w:type="dxa"/>
            <w:shd w:val="clear" w:color="auto" w:fill="auto"/>
          </w:tcPr>
          <w:p w14:paraId="767C7846" w14:textId="77777777" w:rsidR="00E15E36" w:rsidRDefault="00E15E36" w:rsidP="00E15E36">
            <w:pPr>
              <w:pStyle w:val="TableCell0-0Center"/>
            </w:pPr>
            <w:r>
              <w:t>b</w:t>
            </w:r>
          </w:p>
        </w:tc>
        <w:tc>
          <w:tcPr>
            <w:tcW w:w="282" w:type="dxa"/>
            <w:shd w:val="clear" w:color="auto" w:fill="auto"/>
          </w:tcPr>
          <w:p w14:paraId="201EFA5C" w14:textId="77777777" w:rsidR="00E15E36" w:rsidRDefault="00E15E36" w:rsidP="00E15E36">
            <w:pPr>
              <w:pStyle w:val="TableCell0-0Center"/>
            </w:pPr>
            <w:r>
              <w:t>a</w:t>
            </w:r>
          </w:p>
        </w:tc>
        <w:tc>
          <w:tcPr>
            <w:tcW w:w="282" w:type="dxa"/>
            <w:shd w:val="clear" w:color="auto" w:fill="auto"/>
          </w:tcPr>
          <w:p w14:paraId="5F7768AC" w14:textId="77777777" w:rsidR="00E15E36" w:rsidRDefault="00E15E36" w:rsidP="00E15E36">
            <w:pPr>
              <w:pStyle w:val="TableCell0-0Center"/>
            </w:pPr>
            <w:r>
              <w:t>p</w:t>
            </w:r>
          </w:p>
        </w:tc>
        <w:tc>
          <w:tcPr>
            <w:tcW w:w="281" w:type="dxa"/>
            <w:shd w:val="clear" w:color="auto" w:fill="auto"/>
          </w:tcPr>
          <w:p w14:paraId="02F772BE" w14:textId="77777777" w:rsidR="00E15E36" w:rsidRDefault="00E15E36" w:rsidP="00E15E36">
            <w:pPr>
              <w:pStyle w:val="TableCell0-0Center"/>
            </w:pPr>
            <w:r>
              <w:t>a</w:t>
            </w:r>
          </w:p>
        </w:tc>
        <w:tc>
          <w:tcPr>
            <w:tcW w:w="352" w:type="dxa"/>
            <w:shd w:val="clear" w:color="auto" w:fill="auto"/>
          </w:tcPr>
          <w:p w14:paraId="69F997D8" w14:textId="77777777" w:rsidR="00E15E36" w:rsidRDefault="00E15E36" w:rsidP="00E15E36">
            <w:pPr>
              <w:pStyle w:val="TableCell0-0Center"/>
            </w:pPr>
          </w:p>
        </w:tc>
        <w:tc>
          <w:tcPr>
            <w:tcW w:w="554" w:type="dxa"/>
            <w:shd w:val="clear" w:color="auto" w:fill="auto"/>
          </w:tcPr>
          <w:p w14:paraId="27433BD9" w14:textId="77777777" w:rsidR="00E15E36" w:rsidRDefault="00E15E36" w:rsidP="00E15E36">
            <w:pPr>
              <w:pStyle w:val="TableCell0-0Center"/>
            </w:pPr>
          </w:p>
        </w:tc>
        <w:tc>
          <w:tcPr>
            <w:tcW w:w="282" w:type="dxa"/>
            <w:shd w:val="clear" w:color="auto" w:fill="auto"/>
          </w:tcPr>
          <w:p w14:paraId="595BC068" w14:textId="77777777" w:rsidR="00E15E36" w:rsidRDefault="00E15E36" w:rsidP="00E15E36">
            <w:pPr>
              <w:pStyle w:val="TableCell0-0Center"/>
            </w:pPr>
            <w:r>
              <w:t>b</w:t>
            </w:r>
          </w:p>
        </w:tc>
        <w:tc>
          <w:tcPr>
            <w:tcW w:w="282" w:type="dxa"/>
            <w:shd w:val="clear" w:color="auto" w:fill="auto"/>
          </w:tcPr>
          <w:p w14:paraId="2FF1480C" w14:textId="77777777" w:rsidR="00E15E36" w:rsidRDefault="00E15E36" w:rsidP="00E15E36">
            <w:pPr>
              <w:pStyle w:val="TableCell0-0Center"/>
            </w:pPr>
            <w:r>
              <w:t>a</w:t>
            </w:r>
          </w:p>
        </w:tc>
        <w:tc>
          <w:tcPr>
            <w:tcW w:w="282" w:type="dxa"/>
            <w:shd w:val="clear" w:color="auto" w:fill="auto"/>
          </w:tcPr>
          <w:p w14:paraId="5665CE46" w14:textId="77777777" w:rsidR="00E15E36" w:rsidRDefault="00E15E36" w:rsidP="00E15E36">
            <w:pPr>
              <w:pStyle w:val="TableCell0-0Center"/>
            </w:pPr>
            <w:r>
              <w:t>p</w:t>
            </w:r>
          </w:p>
        </w:tc>
        <w:tc>
          <w:tcPr>
            <w:tcW w:w="282" w:type="dxa"/>
            <w:shd w:val="clear" w:color="auto" w:fill="auto"/>
          </w:tcPr>
          <w:p w14:paraId="1AA72C13" w14:textId="77777777" w:rsidR="00E15E36" w:rsidRDefault="00E15E36" w:rsidP="00E15E36">
            <w:pPr>
              <w:pStyle w:val="TableCell0-0Center"/>
            </w:pPr>
            <w:r>
              <w:t>a</w:t>
            </w:r>
          </w:p>
        </w:tc>
        <w:tc>
          <w:tcPr>
            <w:tcW w:w="351" w:type="dxa"/>
            <w:shd w:val="clear" w:color="auto" w:fill="auto"/>
          </w:tcPr>
          <w:p w14:paraId="1A5283CF" w14:textId="77777777" w:rsidR="00E15E36" w:rsidRDefault="00E15E36" w:rsidP="00E15E36">
            <w:pPr>
              <w:pStyle w:val="TableCell0-0Center"/>
            </w:pPr>
          </w:p>
        </w:tc>
        <w:tc>
          <w:tcPr>
            <w:tcW w:w="1418" w:type="dxa"/>
            <w:shd w:val="clear" w:color="auto" w:fill="auto"/>
          </w:tcPr>
          <w:p w14:paraId="6A976ACC" w14:textId="77777777" w:rsidR="00E15E36" w:rsidRPr="00E10A45" w:rsidRDefault="00E15E36" w:rsidP="00E15E36">
            <w:pPr>
              <w:pStyle w:val="TableCell0-0Center"/>
            </w:pPr>
          </w:p>
        </w:tc>
      </w:tr>
      <w:tr w:rsidR="00AC23C4" w14:paraId="67235EF2" w14:textId="77777777" w:rsidTr="00AC23C4">
        <w:tc>
          <w:tcPr>
            <w:tcW w:w="709" w:type="dxa"/>
            <w:shd w:val="clear" w:color="auto" w:fill="auto"/>
          </w:tcPr>
          <w:p w14:paraId="7F19911F" w14:textId="77777777" w:rsidR="00E15E36" w:rsidRPr="002360DE" w:rsidRDefault="00E15E36" w:rsidP="00E15E36">
            <w:pPr>
              <w:pStyle w:val="TableCell0-0Center"/>
            </w:pPr>
          </w:p>
        </w:tc>
        <w:tc>
          <w:tcPr>
            <w:tcW w:w="425" w:type="dxa"/>
            <w:shd w:val="clear" w:color="auto" w:fill="auto"/>
          </w:tcPr>
          <w:p w14:paraId="12E15B62" w14:textId="77777777" w:rsidR="00E15E36" w:rsidRPr="002360DE" w:rsidRDefault="00E15E36" w:rsidP="00E15E36">
            <w:pPr>
              <w:pStyle w:val="TableCell0-0Center"/>
            </w:pPr>
          </w:p>
        </w:tc>
        <w:tc>
          <w:tcPr>
            <w:tcW w:w="282" w:type="dxa"/>
            <w:shd w:val="clear" w:color="auto" w:fill="auto"/>
          </w:tcPr>
          <w:p w14:paraId="6A7B81A9"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1F2A200A"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2E1BEBD6" w14:textId="77777777" w:rsidR="00E15E36" w:rsidRPr="00FC7A20" w:rsidRDefault="00E15E36" w:rsidP="00E15E36">
            <w:pPr>
              <w:pStyle w:val="TableCell0-0Center"/>
              <w:rPr>
                <w:rStyle w:val="ChItalBold14pt"/>
              </w:rPr>
            </w:pPr>
            <w:r w:rsidRPr="00FC7A20">
              <w:rPr>
                <w:rStyle w:val="ChItalBold14pt"/>
              </w:rPr>
              <w:t>|</w:t>
            </w:r>
          </w:p>
        </w:tc>
        <w:tc>
          <w:tcPr>
            <w:tcW w:w="281" w:type="dxa"/>
            <w:shd w:val="clear" w:color="auto" w:fill="auto"/>
          </w:tcPr>
          <w:p w14:paraId="0033402C" w14:textId="77777777" w:rsidR="00E15E36" w:rsidRDefault="00E15E36" w:rsidP="00E15E36">
            <w:pPr>
              <w:pStyle w:val="TableCell0-0Center"/>
            </w:pPr>
          </w:p>
        </w:tc>
        <w:tc>
          <w:tcPr>
            <w:tcW w:w="352" w:type="dxa"/>
            <w:shd w:val="clear" w:color="auto" w:fill="auto"/>
          </w:tcPr>
          <w:p w14:paraId="493179C7" w14:textId="77777777" w:rsidR="00E15E36" w:rsidRDefault="00E15E36" w:rsidP="00E15E36">
            <w:pPr>
              <w:pStyle w:val="TableCell0-0Center"/>
            </w:pPr>
          </w:p>
        </w:tc>
        <w:tc>
          <w:tcPr>
            <w:tcW w:w="554" w:type="dxa"/>
            <w:shd w:val="clear" w:color="auto" w:fill="auto"/>
          </w:tcPr>
          <w:p w14:paraId="0A199E11" w14:textId="77777777" w:rsidR="00E15E36" w:rsidRDefault="00E15E36" w:rsidP="00E15E36">
            <w:pPr>
              <w:pStyle w:val="TableCell0-0Center"/>
            </w:pPr>
          </w:p>
        </w:tc>
        <w:tc>
          <w:tcPr>
            <w:tcW w:w="282" w:type="dxa"/>
            <w:shd w:val="clear" w:color="auto" w:fill="auto"/>
          </w:tcPr>
          <w:p w14:paraId="13D19AB7"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6B291C38"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232C83F6"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7DCF3254" w14:textId="77777777" w:rsidR="00E15E36" w:rsidRPr="00FC7A20" w:rsidRDefault="00E15E36" w:rsidP="00E15E36">
            <w:pPr>
              <w:pStyle w:val="TableCell0-0Center"/>
              <w:rPr>
                <w:rStyle w:val="ChItalBold14pt"/>
              </w:rPr>
            </w:pPr>
            <w:r w:rsidRPr="00FC7A20">
              <w:rPr>
                <w:rStyle w:val="ChItalBold14pt"/>
              </w:rPr>
              <w:t>|</w:t>
            </w:r>
          </w:p>
        </w:tc>
        <w:tc>
          <w:tcPr>
            <w:tcW w:w="351" w:type="dxa"/>
            <w:shd w:val="clear" w:color="auto" w:fill="auto"/>
          </w:tcPr>
          <w:p w14:paraId="10CAC90A" w14:textId="77777777" w:rsidR="00E15E36" w:rsidRPr="00A7558C" w:rsidRDefault="00E15E36" w:rsidP="00E15E36">
            <w:pPr>
              <w:pStyle w:val="TableCell0-0Center"/>
            </w:pPr>
          </w:p>
        </w:tc>
        <w:tc>
          <w:tcPr>
            <w:tcW w:w="1418" w:type="dxa"/>
            <w:shd w:val="clear" w:color="auto" w:fill="auto"/>
            <w:vAlign w:val="center"/>
          </w:tcPr>
          <w:p w14:paraId="4E8F364F" w14:textId="77777777" w:rsidR="00E15E36" w:rsidRPr="00A7558C" w:rsidRDefault="00E15E36" w:rsidP="00AC23C4">
            <w:pPr>
              <w:pStyle w:val="TableCell0-0Center"/>
              <w:jc w:val="left"/>
            </w:pPr>
          </w:p>
        </w:tc>
      </w:tr>
      <w:tr w:rsidR="00AC23C4" w14:paraId="569C93C0" w14:textId="77777777" w:rsidTr="00AC23C4">
        <w:tc>
          <w:tcPr>
            <w:tcW w:w="709" w:type="dxa"/>
            <w:shd w:val="clear" w:color="auto" w:fill="auto"/>
          </w:tcPr>
          <w:p w14:paraId="52FE597B" w14:textId="77777777" w:rsidR="00E15E36" w:rsidRDefault="00E15E36" w:rsidP="00E15E36">
            <w:pPr>
              <w:pStyle w:val="O0Nwnext"/>
            </w:pPr>
          </w:p>
        </w:tc>
        <w:tc>
          <w:tcPr>
            <w:tcW w:w="425" w:type="dxa"/>
            <w:shd w:val="clear" w:color="auto" w:fill="auto"/>
          </w:tcPr>
          <w:p w14:paraId="02BBAF49" w14:textId="77777777" w:rsidR="00E15E36" w:rsidRDefault="00E15E36" w:rsidP="00E15E36">
            <w:pPr>
              <w:pStyle w:val="O0Nwnext"/>
            </w:pPr>
          </w:p>
        </w:tc>
        <w:tc>
          <w:tcPr>
            <w:tcW w:w="282" w:type="dxa"/>
            <w:shd w:val="clear" w:color="auto" w:fill="auto"/>
          </w:tcPr>
          <w:p w14:paraId="754030B3" w14:textId="77777777" w:rsidR="00E15E36" w:rsidRDefault="00E15E36" w:rsidP="00E15E36">
            <w:pPr>
              <w:pStyle w:val="TableCell0-0Center"/>
            </w:pPr>
            <w:r>
              <w:t>C</w:t>
            </w:r>
          </w:p>
        </w:tc>
        <w:tc>
          <w:tcPr>
            <w:tcW w:w="282" w:type="dxa"/>
            <w:shd w:val="clear" w:color="auto" w:fill="auto"/>
          </w:tcPr>
          <w:p w14:paraId="3A99312D" w14:textId="77777777" w:rsidR="00E15E36" w:rsidRPr="00FC7A20" w:rsidRDefault="00E15E36" w:rsidP="00E15E36">
            <w:pPr>
              <w:pStyle w:val="TableCell0-0Center"/>
            </w:pPr>
            <w:r w:rsidRPr="00FC7A20">
              <w:t>V</w:t>
            </w:r>
          </w:p>
        </w:tc>
        <w:tc>
          <w:tcPr>
            <w:tcW w:w="282" w:type="dxa"/>
            <w:shd w:val="clear" w:color="auto" w:fill="auto"/>
          </w:tcPr>
          <w:p w14:paraId="2200565A" w14:textId="77777777" w:rsidR="00E15E36" w:rsidRDefault="00E15E36" w:rsidP="00E15E36">
            <w:pPr>
              <w:pStyle w:val="TableCell0-0Center"/>
            </w:pPr>
            <w:r>
              <w:t>C</w:t>
            </w:r>
          </w:p>
        </w:tc>
        <w:tc>
          <w:tcPr>
            <w:tcW w:w="281" w:type="dxa"/>
            <w:shd w:val="clear" w:color="auto" w:fill="auto"/>
          </w:tcPr>
          <w:p w14:paraId="01FD8DB8" w14:textId="77777777" w:rsidR="00E15E36" w:rsidRDefault="00E15E36" w:rsidP="00E15E36">
            <w:pPr>
              <w:pStyle w:val="TableCell0-0Center"/>
            </w:pPr>
          </w:p>
        </w:tc>
        <w:tc>
          <w:tcPr>
            <w:tcW w:w="352" w:type="dxa"/>
            <w:shd w:val="clear" w:color="auto" w:fill="auto"/>
          </w:tcPr>
          <w:p w14:paraId="77328935" w14:textId="77777777" w:rsidR="00E15E36" w:rsidRDefault="00E15E36" w:rsidP="00E15E36">
            <w:pPr>
              <w:pStyle w:val="TableCell0-0Center"/>
            </w:pPr>
          </w:p>
        </w:tc>
        <w:tc>
          <w:tcPr>
            <w:tcW w:w="554" w:type="dxa"/>
            <w:shd w:val="clear" w:color="auto" w:fill="auto"/>
          </w:tcPr>
          <w:p w14:paraId="68C6AD64" w14:textId="77777777" w:rsidR="00E15E36" w:rsidRPr="00A7558C" w:rsidRDefault="00E15E36" w:rsidP="00E15E36">
            <w:pPr>
              <w:pStyle w:val="TableCell0-0Center"/>
            </w:pPr>
            <w:r>
              <w:t>+</w:t>
            </w:r>
          </w:p>
        </w:tc>
        <w:tc>
          <w:tcPr>
            <w:tcW w:w="282" w:type="dxa"/>
            <w:shd w:val="clear" w:color="auto" w:fill="auto"/>
          </w:tcPr>
          <w:p w14:paraId="28F6BEE7" w14:textId="77777777" w:rsidR="00E15E36" w:rsidRDefault="00E15E36" w:rsidP="00E15E36">
            <w:pPr>
              <w:pStyle w:val="TableCell0-0Center"/>
            </w:pPr>
            <w:r>
              <w:t>C</w:t>
            </w:r>
          </w:p>
        </w:tc>
        <w:tc>
          <w:tcPr>
            <w:tcW w:w="282" w:type="dxa"/>
            <w:shd w:val="clear" w:color="auto" w:fill="auto"/>
          </w:tcPr>
          <w:p w14:paraId="1D067B23" w14:textId="77777777" w:rsidR="00E15E36" w:rsidRDefault="00E15E36" w:rsidP="00E15E36">
            <w:pPr>
              <w:pStyle w:val="TableCell0-0Center"/>
            </w:pPr>
            <w:r>
              <w:t>V</w:t>
            </w:r>
          </w:p>
        </w:tc>
        <w:tc>
          <w:tcPr>
            <w:tcW w:w="282" w:type="dxa"/>
            <w:shd w:val="clear" w:color="auto" w:fill="auto"/>
          </w:tcPr>
          <w:p w14:paraId="1CAEB1AD" w14:textId="77777777" w:rsidR="00E15E36" w:rsidRDefault="00E15E36" w:rsidP="00E15E36">
            <w:pPr>
              <w:pStyle w:val="TableCell0-0Center"/>
            </w:pPr>
            <w:r>
              <w:t>C</w:t>
            </w:r>
          </w:p>
        </w:tc>
        <w:tc>
          <w:tcPr>
            <w:tcW w:w="282" w:type="dxa"/>
            <w:shd w:val="clear" w:color="auto" w:fill="auto"/>
          </w:tcPr>
          <w:p w14:paraId="74E30A05" w14:textId="77777777" w:rsidR="00E15E36" w:rsidRDefault="00E15E36" w:rsidP="00E15E36">
            <w:pPr>
              <w:pStyle w:val="TableCell0-0Center"/>
            </w:pPr>
            <w:r>
              <w:t>V</w:t>
            </w:r>
          </w:p>
        </w:tc>
        <w:tc>
          <w:tcPr>
            <w:tcW w:w="351" w:type="dxa"/>
            <w:shd w:val="clear" w:color="auto" w:fill="auto"/>
          </w:tcPr>
          <w:p w14:paraId="4504494B" w14:textId="77777777" w:rsidR="00E15E36" w:rsidRDefault="00E15E36" w:rsidP="00E15E36">
            <w:pPr>
              <w:pStyle w:val="O0Nwnext"/>
            </w:pPr>
          </w:p>
        </w:tc>
        <w:tc>
          <w:tcPr>
            <w:tcW w:w="1418" w:type="dxa"/>
            <w:shd w:val="clear" w:color="auto" w:fill="auto"/>
          </w:tcPr>
          <w:p w14:paraId="507C963D" w14:textId="77777777" w:rsidR="00E15E36" w:rsidRPr="00E10A45" w:rsidRDefault="00E15E36" w:rsidP="00E15E36">
            <w:pPr>
              <w:pStyle w:val="O0Nwnext"/>
            </w:pPr>
          </w:p>
        </w:tc>
      </w:tr>
      <w:tr w:rsidR="00AC23C4" w14:paraId="511A154E" w14:textId="77777777" w:rsidTr="00AC23C4">
        <w:tc>
          <w:tcPr>
            <w:tcW w:w="709" w:type="dxa"/>
            <w:shd w:val="clear" w:color="auto" w:fill="auto"/>
          </w:tcPr>
          <w:p w14:paraId="4FDD14AD" w14:textId="77777777" w:rsidR="00E15E36" w:rsidRDefault="00E15E36" w:rsidP="00E15E36">
            <w:pPr>
              <w:pStyle w:val="O0Nwnext"/>
            </w:pPr>
          </w:p>
        </w:tc>
        <w:tc>
          <w:tcPr>
            <w:tcW w:w="425" w:type="dxa"/>
            <w:shd w:val="clear" w:color="auto" w:fill="auto"/>
          </w:tcPr>
          <w:p w14:paraId="6F6F0836" w14:textId="77777777" w:rsidR="00E15E36" w:rsidRDefault="00E15E36" w:rsidP="00E15E36">
            <w:pPr>
              <w:pStyle w:val="O0Nwnext"/>
            </w:pPr>
          </w:p>
        </w:tc>
        <w:tc>
          <w:tcPr>
            <w:tcW w:w="846" w:type="dxa"/>
            <w:gridSpan w:val="3"/>
            <w:shd w:val="clear" w:color="auto" w:fill="auto"/>
          </w:tcPr>
          <w:p w14:paraId="119AF7E1" w14:textId="77777777" w:rsidR="00E15E36" w:rsidRDefault="00BC2197" w:rsidP="00E15E36">
            <w:pPr>
              <w:pStyle w:val="O0Nwnext"/>
            </w:pPr>
            <w:r>
              <w:rPr>
                <w:noProof/>
                <w:lang w:eastAsia="en-US"/>
              </w:rPr>
              <w:drawing>
                <wp:inline distT="0" distB="0" distL="0" distR="0" wp14:anchorId="4657317D" wp14:editId="1A126A58">
                  <wp:extent cx="428625" cy="161925"/>
                  <wp:effectExtent l="0" t="0" r="9525" b="9525"/>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281" w:type="dxa"/>
            <w:shd w:val="clear" w:color="auto" w:fill="auto"/>
          </w:tcPr>
          <w:p w14:paraId="01243AC0" w14:textId="77777777" w:rsidR="00E15E36" w:rsidRDefault="00E15E36" w:rsidP="00E15E36">
            <w:pPr>
              <w:pStyle w:val="O0Nwnext"/>
            </w:pPr>
          </w:p>
        </w:tc>
        <w:tc>
          <w:tcPr>
            <w:tcW w:w="352" w:type="dxa"/>
            <w:shd w:val="clear" w:color="auto" w:fill="auto"/>
          </w:tcPr>
          <w:p w14:paraId="65EE7A37" w14:textId="77777777" w:rsidR="00E15E36" w:rsidRDefault="00E15E36" w:rsidP="00E15E36">
            <w:pPr>
              <w:pStyle w:val="O0Nwnext"/>
            </w:pPr>
          </w:p>
        </w:tc>
        <w:tc>
          <w:tcPr>
            <w:tcW w:w="554" w:type="dxa"/>
            <w:shd w:val="clear" w:color="auto" w:fill="auto"/>
          </w:tcPr>
          <w:p w14:paraId="08D37F1B" w14:textId="77777777" w:rsidR="00E15E36" w:rsidRDefault="00E15E36" w:rsidP="00E15E36">
            <w:pPr>
              <w:pStyle w:val="O0Nwnext"/>
            </w:pPr>
          </w:p>
        </w:tc>
        <w:tc>
          <w:tcPr>
            <w:tcW w:w="564" w:type="dxa"/>
            <w:gridSpan w:val="2"/>
            <w:shd w:val="clear" w:color="auto" w:fill="auto"/>
          </w:tcPr>
          <w:p w14:paraId="34BFD5B3" w14:textId="77777777" w:rsidR="00E15E36" w:rsidRDefault="00BC2197" w:rsidP="00E15E36">
            <w:pPr>
              <w:pStyle w:val="O0Nwnext"/>
            </w:pPr>
            <w:r>
              <w:rPr>
                <w:noProof/>
                <w:lang w:eastAsia="en-US"/>
              </w:rPr>
              <w:drawing>
                <wp:inline distT="0" distB="0" distL="0" distR="0" wp14:anchorId="4F8674F4" wp14:editId="74419D50">
                  <wp:extent cx="247650" cy="161925"/>
                  <wp:effectExtent l="0" t="0" r="0" b="9525"/>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564" w:type="dxa"/>
            <w:gridSpan w:val="2"/>
            <w:shd w:val="clear" w:color="auto" w:fill="auto"/>
          </w:tcPr>
          <w:p w14:paraId="3E75F1EB" w14:textId="77777777" w:rsidR="00E15E36" w:rsidRDefault="00BC2197" w:rsidP="00E15E36">
            <w:pPr>
              <w:pStyle w:val="O0Nwnext"/>
            </w:pPr>
            <w:r>
              <w:rPr>
                <w:noProof/>
                <w:lang w:eastAsia="en-US"/>
              </w:rPr>
              <w:drawing>
                <wp:inline distT="0" distB="0" distL="0" distR="0" wp14:anchorId="143CFCC0" wp14:editId="02B920CE">
                  <wp:extent cx="247650" cy="161925"/>
                  <wp:effectExtent l="0" t="0" r="0" b="9525"/>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351" w:type="dxa"/>
            <w:shd w:val="clear" w:color="auto" w:fill="auto"/>
          </w:tcPr>
          <w:p w14:paraId="4DCE9F8F" w14:textId="77777777" w:rsidR="00E15E36" w:rsidRDefault="00E15E36" w:rsidP="00E15E36">
            <w:pPr>
              <w:pStyle w:val="O0Nwnext"/>
            </w:pPr>
          </w:p>
        </w:tc>
        <w:tc>
          <w:tcPr>
            <w:tcW w:w="1418" w:type="dxa"/>
            <w:shd w:val="clear" w:color="auto" w:fill="auto"/>
          </w:tcPr>
          <w:p w14:paraId="0ACC0CF7" w14:textId="77777777" w:rsidR="00E15E36" w:rsidRPr="00E10A45" w:rsidRDefault="00E15E36" w:rsidP="00E15E36">
            <w:pPr>
              <w:pStyle w:val="O0Nwnext"/>
            </w:pPr>
          </w:p>
        </w:tc>
      </w:tr>
      <w:tr w:rsidR="00AC23C4" w14:paraId="507FC260" w14:textId="77777777" w:rsidTr="00AC23C4">
        <w:tc>
          <w:tcPr>
            <w:tcW w:w="709" w:type="dxa"/>
            <w:shd w:val="clear" w:color="auto" w:fill="auto"/>
          </w:tcPr>
          <w:p w14:paraId="70B0264D" w14:textId="77777777" w:rsidR="00E15E36" w:rsidRDefault="00E15E36" w:rsidP="00E15E36">
            <w:pPr>
              <w:pStyle w:val="TableCell0-5Center115pt"/>
            </w:pPr>
          </w:p>
        </w:tc>
        <w:tc>
          <w:tcPr>
            <w:tcW w:w="425" w:type="dxa"/>
            <w:shd w:val="clear" w:color="auto" w:fill="auto"/>
          </w:tcPr>
          <w:p w14:paraId="30BA576D" w14:textId="77777777" w:rsidR="00E15E36" w:rsidRDefault="00E15E36" w:rsidP="00E15E36">
            <w:pPr>
              <w:pStyle w:val="TableCell0-5Center115pt"/>
            </w:pPr>
          </w:p>
        </w:tc>
        <w:tc>
          <w:tcPr>
            <w:tcW w:w="846" w:type="dxa"/>
            <w:gridSpan w:val="3"/>
            <w:shd w:val="clear" w:color="auto" w:fill="auto"/>
          </w:tcPr>
          <w:p w14:paraId="77B8C962" w14:textId="77777777" w:rsidR="00E15E36" w:rsidRDefault="00E15E36" w:rsidP="00E15E36">
            <w:pPr>
              <w:pStyle w:val="TableCell0-5Center115pt"/>
            </w:pPr>
            <w:r>
              <w:t>σ</w:t>
            </w:r>
          </w:p>
        </w:tc>
        <w:tc>
          <w:tcPr>
            <w:tcW w:w="281" w:type="dxa"/>
            <w:shd w:val="clear" w:color="auto" w:fill="auto"/>
          </w:tcPr>
          <w:p w14:paraId="0712BE2C" w14:textId="77777777" w:rsidR="00E15E36" w:rsidRDefault="00E15E36" w:rsidP="00E15E36">
            <w:pPr>
              <w:pStyle w:val="TableCell0-5Center115pt"/>
            </w:pPr>
          </w:p>
        </w:tc>
        <w:tc>
          <w:tcPr>
            <w:tcW w:w="352" w:type="dxa"/>
            <w:shd w:val="clear" w:color="auto" w:fill="auto"/>
          </w:tcPr>
          <w:p w14:paraId="75166457" w14:textId="77777777" w:rsidR="00E15E36" w:rsidRDefault="00E15E36" w:rsidP="00E15E36">
            <w:pPr>
              <w:pStyle w:val="TableCell0-5Center115pt"/>
            </w:pPr>
          </w:p>
        </w:tc>
        <w:tc>
          <w:tcPr>
            <w:tcW w:w="554" w:type="dxa"/>
            <w:shd w:val="clear" w:color="auto" w:fill="auto"/>
          </w:tcPr>
          <w:p w14:paraId="77144CF2" w14:textId="77777777" w:rsidR="00E15E36" w:rsidRDefault="00E15E36" w:rsidP="00E15E36">
            <w:pPr>
              <w:pStyle w:val="TableCell0-5Center115pt"/>
            </w:pPr>
          </w:p>
        </w:tc>
        <w:tc>
          <w:tcPr>
            <w:tcW w:w="564" w:type="dxa"/>
            <w:gridSpan w:val="2"/>
            <w:shd w:val="clear" w:color="auto" w:fill="auto"/>
          </w:tcPr>
          <w:p w14:paraId="60D8DD1E" w14:textId="77777777" w:rsidR="00E15E36" w:rsidRDefault="00E15E36" w:rsidP="00E15E36">
            <w:pPr>
              <w:pStyle w:val="TableCell0-5Center115pt"/>
            </w:pPr>
            <w:r>
              <w:t>σ</w:t>
            </w:r>
          </w:p>
        </w:tc>
        <w:tc>
          <w:tcPr>
            <w:tcW w:w="564" w:type="dxa"/>
            <w:gridSpan w:val="2"/>
            <w:shd w:val="clear" w:color="auto" w:fill="auto"/>
          </w:tcPr>
          <w:p w14:paraId="7AA7B5D1" w14:textId="77777777" w:rsidR="00E15E36" w:rsidRDefault="00E15E36" w:rsidP="00E15E36">
            <w:pPr>
              <w:pStyle w:val="TableCell0-5Center115pt"/>
            </w:pPr>
            <w:r>
              <w:t>σ</w:t>
            </w:r>
          </w:p>
        </w:tc>
        <w:tc>
          <w:tcPr>
            <w:tcW w:w="351" w:type="dxa"/>
            <w:shd w:val="clear" w:color="auto" w:fill="auto"/>
          </w:tcPr>
          <w:p w14:paraId="0EF6FEAD" w14:textId="77777777" w:rsidR="00E15E36" w:rsidRDefault="00E15E36" w:rsidP="00E15E36">
            <w:pPr>
              <w:pStyle w:val="TableCell0-5Center115pt"/>
            </w:pPr>
          </w:p>
        </w:tc>
        <w:tc>
          <w:tcPr>
            <w:tcW w:w="1418" w:type="dxa"/>
            <w:shd w:val="clear" w:color="auto" w:fill="auto"/>
          </w:tcPr>
          <w:p w14:paraId="3494EE1E" w14:textId="49F3D7C3" w:rsidR="00E15E36" w:rsidRPr="00E10A45" w:rsidRDefault="00E15E36" w:rsidP="00E15E36">
            <w:pPr>
              <w:pStyle w:val="TableCell0-5115pt"/>
            </w:pPr>
            <w:r>
              <w:t>= [</w:t>
            </w:r>
            <w:r w:rsidRPr="001B664B">
              <w:rPr>
                <w:rStyle w:val="ChCharisSIL"/>
              </w:rPr>
              <w:t>b</w:t>
            </w:r>
            <w:r w:rsidR="00E51C4C" w:rsidRPr="00913A62">
              <w:rPr>
                <w:rStyle w:val="ChCharisSIL"/>
              </w:rPr>
              <w:t>ɐ</w:t>
            </w:r>
            <w:r w:rsidRPr="001B664B">
              <w:rPr>
                <w:rStyle w:val="ChCharisSIL"/>
              </w:rPr>
              <w:t>p.ˈba.pa</w:t>
            </w:r>
            <w:r>
              <w:t>]</w:t>
            </w:r>
          </w:p>
        </w:tc>
      </w:tr>
      <w:tr w:rsidR="00AC23C4" w14:paraId="39AB5183" w14:textId="77777777" w:rsidTr="00AC23C4">
        <w:tc>
          <w:tcPr>
            <w:tcW w:w="709" w:type="dxa"/>
            <w:shd w:val="clear" w:color="auto" w:fill="auto"/>
          </w:tcPr>
          <w:p w14:paraId="5050AFAC" w14:textId="77777777" w:rsidR="00E15E36" w:rsidRDefault="00E15E36" w:rsidP="00E15E36"/>
        </w:tc>
        <w:tc>
          <w:tcPr>
            <w:tcW w:w="425" w:type="dxa"/>
            <w:shd w:val="clear" w:color="auto" w:fill="auto"/>
          </w:tcPr>
          <w:p w14:paraId="4270284F" w14:textId="77777777" w:rsidR="00E15E36" w:rsidRPr="00F129D3" w:rsidRDefault="00E15E36" w:rsidP="00E15E36"/>
        </w:tc>
        <w:tc>
          <w:tcPr>
            <w:tcW w:w="282" w:type="dxa"/>
            <w:shd w:val="clear" w:color="auto" w:fill="auto"/>
          </w:tcPr>
          <w:p w14:paraId="63C73BD5" w14:textId="77777777" w:rsidR="00E15E36" w:rsidRDefault="00E15E36" w:rsidP="00E15E36"/>
        </w:tc>
        <w:tc>
          <w:tcPr>
            <w:tcW w:w="282" w:type="dxa"/>
            <w:shd w:val="clear" w:color="auto" w:fill="auto"/>
          </w:tcPr>
          <w:p w14:paraId="6D4F521D" w14:textId="77777777" w:rsidR="00E15E36" w:rsidRDefault="00E15E36" w:rsidP="00E15E36"/>
        </w:tc>
        <w:tc>
          <w:tcPr>
            <w:tcW w:w="282" w:type="dxa"/>
            <w:shd w:val="clear" w:color="auto" w:fill="auto"/>
          </w:tcPr>
          <w:p w14:paraId="170E066B" w14:textId="77777777" w:rsidR="00E15E36" w:rsidRDefault="00E15E36" w:rsidP="00E15E36"/>
        </w:tc>
        <w:tc>
          <w:tcPr>
            <w:tcW w:w="281" w:type="dxa"/>
            <w:shd w:val="clear" w:color="auto" w:fill="auto"/>
          </w:tcPr>
          <w:p w14:paraId="1018EF4C" w14:textId="77777777" w:rsidR="00E15E36" w:rsidRDefault="00E15E36" w:rsidP="00E15E36"/>
        </w:tc>
        <w:tc>
          <w:tcPr>
            <w:tcW w:w="352" w:type="dxa"/>
            <w:shd w:val="clear" w:color="auto" w:fill="auto"/>
          </w:tcPr>
          <w:p w14:paraId="27A0E178" w14:textId="77777777" w:rsidR="00E15E36" w:rsidRDefault="00E15E36" w:rsidP="00E15E36"/>
        </w:tc>
        <w:tc>
          <w:tcPr>
            <w:tcW w:w="554" w:type="dxa"/>
            <w:shd w:val="clear" w:color="auto" w:fill="auto"/>
          </w:tcPr>
          <w:p w14:paraId="61F68E89" w14:textId="77777777" w:rsidR="00E15E36" w:rsidRDefault="00E15E36" w:rsidP="00E15E36"/>
        </w:tc>
        <w:tc>
          <w:tcPr>
            <w:tcW w:w="282" w:type="dxa"/>
            <w:shd w:val="clear" w:color="auto" w:fill="auto"/>
          </w:tcPr>
          <w:p w14:paraId="4AC704B8" w14:textId="77777777" w:rsidR="00E15E36" w:rsidRDefault="00E15E36" w:rsidP="00E15E36"/>
        </w:tc>
        <w:tc>
          <w:tcPr>
            <w:tcW w:w="282" w:type="dxa"/>
            <w:shd w:val="clear" w:color="auto" w:fill="auto"/>
          </w:tcPr>
          <w:p w14:paraId="500CF6B6" w14:textId="77777777" w:rsidR="00E15E36" w:rsidRDefault="00E15E36" w:rsidP="00E15E36"/>
        </w:tc>
        <w:tc>
          <w:tcPr>
            <w:tcW w:w="282" w:type="dxa"/>
            <w:shd w:val="clear" w:color="auto" w:fill="auto"/>
          </w:tcPr>
          <w:p w14:paraId="1C61853A" w14:textId="77777777" w:rsidR="00E15E36" w:rsidRDefault="00E15E36" w:rsidP="00E15E36"/>
        </w:tc>
        <w:tc>
          <w:tcPr>
            <w:tcW w:w="282" w:type="dxa"/>
            <w:shd w:val="clear" w:color="auto" w:fill="auto"/>
          </w:tcPr>
          <w:p w14:paraId="6440C521" w14:textId="77777777" w:rsidR="00E15E36" w:rsidRDefault="00E15E36" w:rsidP="00E15E36"/>
        </w:tc>
        <w:tc>
          <w:tcPr>
            <w:tcW w:w="351" w:type="dxa"/>
            <w:shd w:val="clear" w:color="auto" w:fill="auto"/>
          </w:tcPr>
          <w:p w14:paraId="23D772A2" w14:textId="77777777" w:rsidR="00E15E36" w:rsidRDefault="00E15E36" w:rsidP="00E15E36"/>
        </w:tc>
        <w:tc>
          <w:tcPr>
            <w:tcW w:w="1418" w:type="dxa"/>
            <w:shd w:val="clear" w:color="auto" w:fill="auto"/>
          </w:tcPr>
          <w:p w14:paraId="1B557D0E" w14:textId="77777777" w:rsidR="00E15E36" w:rsidRPr="00E10A45" w:rsidRDefault="00E15E36" w:rsidP="00E15E36"/>
        </w:tc>
      </w:tr>
      <w:tr w:rsidR="00AC23C4" w14:paraId="79D27728" w14:textId="77777777" w:rsidTr="00AC23C4">
        <w:tc>
          <w:tcPr>
            <w:tcW w:w="709" w:type="dxa"/>
            <w:shd w:val="clear" w:color="auto" w:fill="auto"/>
          </w:tcPr>
          <w:p w14:paraId="7C62D6BE" w14:textId="77777777" w:rsidR="00E15E36" w:rsidRDefault="00E15E36" w:rsidP="00E15E36">
            <w:pPr>
              <w:pStyle w:val="O0Nwnext"/>
            </w:pPr>
          </w:p>
        </w:tc>
        <w:bookmarkStart w:id="1668" w:name="_Ref368559198"/>
        <w:bookmarkEnd w:id="1668"/>
        <w:tc>
          <w:tcPr>
            <w:tcW w:w="425" w:type="dxa"/>
            <w:shd w:val="clear" w:color="auto" w:fill="auto"/>
          </w:tcPr>
          <w:p w14:paraId="76D53427" w14:textId="77777777" w:rsidR="00E15E36" w:rsidRDefault="00E15E36" w:rsidP="00E15E36">
            <w:pPr>
              <w:pStyle w:val="O0Nwnext"/>
            </w:pPr>
            <w:r w:rsidRPr="00F129D3">
              <w:fldChar w:fldCharType="begin"/>
            </w:r>
            <w:r w:rsidRPr="00F129D3">
              <w:instrText xml:space="preserve"> LISTNUM  NumberDefault \l 8 </w:instrText>
            </w:r>
            <w:r w:rsidRPr="00F129D3">
              <w:fldChar w:fldCharType="end">
                <w:numberingChange w:id="1669" w:author="Angela Kluge" w:date="2014-02-08T11:40:00Z" w:original="b."/>
              </w:fldChar>
            </w:r>
          </w:p>
        </w:tc>
        <w:tc>
          <w:tcPr>
            <w:tcW w:w="282" w:type="dxa"/>
            <w:shd w:val="clear" w:color="auto" w:fill="auto"/>
          </w:tcPr>
          <w:p w14:paraId="6C3EA331" w14:textId="77777777" w:rsidR="00E15E36" w:rsidRDefault="00E15E36" w:rsidP="00E15E36">
            <w:pPr>
              <w:pStyle w:val="TableCell0-0Center"/>
            </w:pPr>
            <w:r>
              <w:t>b</w:t>
            </w:r>
          </w:p>
        </w:tc>
        <w:tc>
          <w:tcPr>
            <w:tcW w:w="282" w:type="dxa"/>
            <w:shd w:val="clear" w:color="auto" w:fill="auto"/>
          </w:tcPr>
          <w:p w14:paraId="3A0785B6" w14:textId="77777777" w:rsidR="00E15E36" w:rsidRDefault="00E15E36" w:rsidP="00E15E36">
            <w:pPr>
              <w:pStyle w:val="TableCell0-0Center"/>
            </w:pPr>
            <w:r>
              <w:t>a</w:t>
            </w:r>
          </w:p>
        </w:tc>
        <w:tc>
          <w:tcPr>
            <w:tcW w:w="282" w:type="dxa"/>
            <w:shd w:val="clear" w:color="auto" w:fill="auto"/>
          </w:tcPr>
          <w:p w14:paraId="4DA17B25" w14:textId="77777777" w:rsidR="00E15E36" w:rsidRDefault="00E15E36" w:rsidP="00E15E36">
            <w:pPr>
              <w:pStyle w:val="TableCell0-0Center"/>
            </w:pPr>
            <w:r>
              <w:t>r</w:t>
            </w:r>
          </w:p>
        </w:tc>
        <w:tc>
          <w:tcPr>
            <w:tcW w:w="281" w:type="dxa"/>
            <w:shd w:val="clear" w:color="auto" w:fill="auto"/>
          </w:tcPr>
          <w:p w14:paraId="46FE2716" w14:textId="77777777" w:rsidR="00E15E36" w:rsidRDefault="00E15E36" w:rsidP="00E15E36">
            <w:pPr>
              <w:pStyle w:val="TableCell0-0Center"/>
            </w:pPr>
            <w:r>
              <w:t>u</w:t>
            </w:r>
          </w:p>
        </w:tc>
        <w:tc>
          <w:tcPr>
            <w:tcW w:w="352" w:type="dxa"/>
            <w:shd w:val="clear" w:color="auto" w:fill="auto"/>
          </w:tcPr>
          <w:p w14:paraId="1F2E5F5F" w14:textId="77777777" w:rsidR="00E15E36" w:rsidRDefault="00E15E36" w:rsidP="00E15E36">
            <w:pPr>
              <w:pStyle w:val="TableCell0-0Center"/>
            </w:pPr>
          </w:p>
        </w:tc>
        <w:tc>
          <w:tcPr>
            <w:tcW w:w="554" w:type="dxa"/>
            <w:shd w:val="clear" w:color="auto" w:fill="auto"/>
          </w:tcPr>
          <w:p w14:paraId="510D73F6" w14:textId="77777777" w:rsidR="00E15E36" w:rsidRDefault="00E15E36" w:rsidP="00E15E36">
            <w:pPr>
              <w:pStyle w:val="TableCell0-0Center"/>
            </w:pPr>
          </w:p>
        </w:tc>
        <w:tc>
          <w:tcPr>
            <w:tcW w:w="282" w:type="dxa"/>
            <w:shd w:val="clear" w:color="auto" w:fill="auto"/>
          </w:tcPr>
          <w:p w14:paraId="0C2683E7" w14:textId="77777777" w:rsidR="00E15E36" w:rsidRDefault="00E15E36" w:rsidP="00E15E36">
            <w:pPr>
              <w:pStyle w:val="TableCell0-0Center"/>
            </w:pPr>
            <w:r>
              <w:t>b</w:t>
            </w:r>
          </w:p>
        </w:tc>
        <w:tc>
          <w:tcPr>
            <w:tcW w:w="282" w:type="dxa"/>
            <w:shd w:val="clear" w:color="auto" w:fill="auto"/>
          </w:tcPr>
          <w:p w14:paraId="3C9EFF19" w14:textId="77777777" w:rsidR="00E15E36" w:rsidRDefault="00E15E36" w:rsidP="00E15E36">
            <w:pPr>
              <w:pStyle w:val="TableCell0-0Center"/>
            </w:pPr>
            <w:r>
              <w:t>a</w:t>
            </w:r>
          </w:p>
        </w:tc>
        <w:tc>
          <w:tcPr>
            <w:tcW w:w="282" w:type="dxa"/>
            <w:shd w:val="clear" w:color="auto" w:fill="auto"/>
          </w:tcPr>
          <w:p w14:paraId="3AAD352E" w14:textId="77777777" w:rsidR="00E15E36" w:rsidRDefault="00E15E36" w:rsidP="00E15E36">
            <w:pPr>
              <w:pStyle w:val="TableCell0-0Center"/>
            </w:pPr>
            <w:r>
              <w:t>r</w:t>
            </w:r>
          </w:p>
        </w:tc>
        <w:tc>
          <w:tcPr>
            <w:tcW w:w="282" w:type="dxa"/>
            <w:shd w:val="clear" w:color="auto" w:fill="auto"/>
          </w:tcPr>
          <w:p w14:paraId="21DDEA0C" w14:textId="77777777" w:rsidR="00E15E36" w:rsidRDefault="00E15E36" w:rsidP="00E15E36">
            <w:pPr>
              <w:pStyle w:val="TableCell0-0Center"/>
            </w:pPr>
            <w:r>
              <w:t>u</w:t>
            </w:r>
          </w:p>
        </w:tc>
        <w:tc>
          <w:tcPr>
            <w:tcW w:w="351" w:type="dxa"/>
            <w:shd w:val="clear" w:color="auto" w:fill="auto"/>
          </w:tcPr>
          <w:p w14:paraId="59689B03" w14:textId="77777777" w:rsidR="00E15E36" w:rsidRDefault="00E15E36" w:rsidP="00E15E36">
            <w:pPr>
              <w:pStyle w:val="TableCell0-0Center"/>
            </w:pPr>
          </w:p>
        </w:tc>
        <w:tc>
          <w:tcPr>
            <w:tcW w:w="1418" w:type="dxa"/>
            <w:shd w:val="clear" w:color="auto" w:fill="auto"/>
          </w:tcPr>
          <w:p w14:paraId="1D0F94F7" w14:textId="77777777" w:rsidR="00E15E36" w:rsidRPr="00E10A45" w:rsidRDefault="00E15E36" w:rsidP="00E15E36">
            <w:pPr>
              <w:pStyle w:val="TableCell0-0Center"/>
            </w:pPr>
          </w:p>
        </w:tc>
      </w:tr>
      <w:tr w:rsidR="00AC23C4" w14:paraId="2AAC46CD" w14:textId="77777777" w:rsidTr="00AC23C4">
        <w:tc>
          <w:tcPr>
            <w:tcW w:w="709" w:type="dxa"/>
            <w:shd w:val="clear" w:color="auto" w:fill="auto"/>
          </w:tcPr>
          <w:p w14:paraId="1A3238E9" w14:textId="77777777" w:rsidR="00E15E36" w:rsidRPr="002360DE" w:rsidRDefault="00E15E36" w:rsidP="00E15E36">
            <w:pPr>
              <w:pStyle w:val="TableCell0-0Center"/>
            </w:pPr>
          </w:p>
        </w:tc>
        <w:tc>
          <w:tcPr>
            <w:tcW w:w="425" w:type="dxa"/>
            <w:shd w:val="clear" w:color="auto" w:fill="auto"/>
          </w:tcPr>
          <w:p w14:paraId="13BE1465" w14:textId="77777777" w:rsidR="00E15E36" w:rsidRPr="002360DE" w:rsidRDefault="00E15E36" w:rsidP="00E15E36">
            <w:pPr>
              <w:pStyle w:val="TableCell0-0Center"/>
            </w:pPr>
          </w:p>
        </w:tc>
        <w:tc>
          <w:tcPr>
            <w:tcW w:w="282" w:type="dxa"/>
            <w:shd w:val="clear" w:color="auto" w:fill="auto"/>
          </w:tcPr>
          <w:p w14:paraId="7E2120AF"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57EFCA0A"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2526D433" w14:textId="77777777" w:rsidR="00E15E36" w:rsidRPr="00FC7A20" w:rsidRDefault="00E15E36" w:rsidP="00E15E36">
            <w:pPr>
              <w:pStyle w:val="TableCell0-0Center"/>
              <w:rPr>
                <w:rStyle w:val="ChItalBold14pt"/>
              </w:rPr>
            </w:pPr>
            <w:r w:rsidRPr="00FC7A20">
              <w:rPr>
                <w:rStyle w:val="ChItalBold14pt"/>
              </w:rPr>
              <w:t>|</w:t>
            </w:r>
          </w:p>
        </w:tc>
        <w:tc>
          <w:tcPr>
            <w:tcW w:w="281" w:type="dxa"/>
            <w:shd w:val="clear" w:color="auto" w:fill="auto"/>
          </w:tcPr>
          <w:p w14:paraId="5DA777F3" w14:textId="77777777" w:rsidR="00E15E36" w:rsidRDefault="00E15E36" w:rsidP="00E15E36">
            <w:pPr>
              <w:pStyle w:val="TableCell0-0Center"/>
            </w:pPr>
          </w:p>
        </w:tc>
        <w:tc>
          <w:tcPr>
            <w:tcW w:w="352" w:type="dxa"/>
            <w:shd w:val="clear" w:color="auto" w:fill="auto"/>
          </w:tcPr>
          <w:p w14:paraId="7CB193CB" w14:textId="77777777" w:rsidR="00E15E36" w:rsidRDefault="00E15E36" w:rsidP="00E15E36">
            <w:pPr>
              <w:pStyle w:val="TableCell0-0Center"/>
            </w:pPr>
          </w:p>
        </w:tc>
        <w:tc>
          <w:tcPr>
            <w:tcW w:w="554" w:type="dxa"/>
            <w:shd w:val="clear" w:color="auto" w:fill="auto"/>
          </w:tcPr>
          <w:p w14:paraId="437FCFE0" w14:textId="77777777" w:rsidR="00E15E36" w:rsidRDefault="00E15E36" w:rsidP="00E15E36">
            <w:pPr>
              <w:pStyle w:val="TableCell0-0Center"/>
            </w:pPr>
          </w:p>
        </w:tc>
        <w:tc>
          <w:tcPr>
            <w:tcW w:w="282" w:type="dxa"/>
            <w:shd w:val="clear" w:color="auto" w:fill="auto"/>
          </w:tcPr>
          <w:p w14:paraId="1956AB67"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2CFA5EE4"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1C172DD1"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40456E5D" w14:textId="77777777" w:rsidR="00E15E36" w:rsidRPr="00FC7A20" w:rsidRDefault="00E15E36" w:rsidP="00E15E36">
            <w:pPr>
              <w:pStyle w:val="TableCell0-0Center"/>
              <w:rPr>
                <w:rStyle w:val="ChItalBold14pt"/>
              </w:rPr>
            </w:pPr>
            <w:r w:rsidRPr="00FC7A20">
              <w:rPr>
                <w:rStyle w:val="ChItalBold14pt"/>
              </w:rPr>
              <w:t>|</w:t>
            </w:r>
          </w:p>
        </w:tc>
        <w:tc>
          <w:tcPr>
            <w:tcW w:w="351" w:type="dxa"/>
            <w:shd w:val="clear" w:color="auto" w:fill="auto"/>
          </w:tcPr>
          <w:p w14:paraId="42A7AB8B" w14:textId="77777777" w:rsidR="00E15E36" w:rsidRPr="00FC7A20" w:rsidRDefault="00E15E36" w:rsidP="00E15E36">
            <w:pPr>
              <w:pStyle w:val="TableCell0-0Center"/>
              <w:rPr>
                <w:rStyle w:val="ChItalBold14pt"/>
              </w:rPr>
            </w:pPr>
          </w:p>
        </w:tc>
        <w:tc>
          <w:tcPr>
            <w:tcW w:w="1418" w:type="dxa"/>
            <w:shd w:val="clear" w:color="auto" w:fill="auto"/>
          </w:tcPr>
          <w:p w14:paraId="356CD175" w14:textId="77777777" w:rsidR="00E15E36" w:rsidRPr="00FC7A20" w:rsidRDefault="00E15E36" w:rsidP="00E15E36">
            <w:pPr>
              <w:pStyle w:val="TableCell0-0Center"/>
              <w:rPr>
                <w:rStyle w:val="ChItalBold14pt"/>
              </w:rPr>
            </w:pPr>
          </w:p>
        </w:tc>
      </w:tr>
      <w:tr w:rsidR="00AC23C4" w14:paraId="2E5BAC3E" w14:textId="77777777" w:rsidTr="00AC23C4">
        <w:tc>
          <w:tcPr>
            <w:tcW w:w="709" w:type="dxa"/>
            <w:shd w:val="clear" w:color="auto" w:fill="auto"/>
          </w:tcPr>
          <w:p w14:paraId="2E250363" w14:textId="77777777" w:rsidR="00E15E36" w:rsidRDefault="00E15E36" w:rsidP="00E15E36">
            <w:pPr>
              <w:pStyle w:val="O0Nwnext"/>
            </w:pPr>
          </w:p>
        </w:tc>
        <w:tc>
          <w:tcPr>
            <w:tcW w:w="425" w:type="dxa"/>
            <w:shd w:val="clear" w:color="auto" w:fill="auto"/>
          </w:tcPr>
          <w:p w14:paraId="5CFFA96E" w14:textId="77777777" w:rsidR="00E15E36" w:rsidRDefault="00E15E36" w:rsidP="00E15E36">
            <w:pPr>
              <w:pStyle w:val="O0Nwnext"/>
            </w:pPr>
          </w:p>
        </w:tc>
        <w:tc>
          <w:tcPr>
            <w:tcW w:w="282" w:type="dxa"/>
            <w:shd w:val="clear" w:color="auto" w:fill="auto"/>
          </w:tcPr>
          <w:p w14:paraId="5713D134" w14:textId="77777777" w:rsidR="00E15E36" w:rsidRDefault="00E15E36" w:rsidP="00E15E36">
            <w:pPr>
              <w:pStyle w:val="TableCell0-0Center"/>
            </w:pPr>
            <w:r>
              <w:t>C</w:t>
            </w:r>
          </w:p>
        </w:tc>
        <w:tc>
          <w:tcPr>
            <w:tcW w:w="282" w:type="dxa"/>
            <w:shd w:val="clear" w:color="auto" w:fill="auto"/>
          </w:tcPr>
          <w:p w14:paraId="2E4D957A" w14:textId="77777777" w:rsidR="00E15E36" w:rsidRPr="00FC7A20" w:rsidRDefault="00E15E36" w:rsidP="00E15E36">
            <w:pPr>
              <w:pStyle w:val="TableCell0-0Center"/>
            </w:pPr>
            <w:r w:rsidRPr="00FC7A20">
              <w:t>V</w:t>
            </w:r>
          </w:p>
        </w:tc>
        <w:tc>
          <w:tcPr>
            <w:tcW w:w="282" w:type="dxa"/>
            <w:shd w:val="clear" w:color="auto" w:fill="auto"/>
          </w:tcPr>
          <w:p w14:paraId="716C3E23" w14:textId="77777777" w:rsidR="00E15E36" w:rsidRDefault="00E15E36" w:rsidP="00E15E36">
            <w:pPr>
              <w:pStyle w:val="TableCell0-0Center"/>
            </w:pPr>
            <w:r>
              <w:t>C</w:t>
            </w:r>
          </w:p>
        </w:tc>
        <w:tc>
          <w:tcPr>
            <w:tcW w:w="281" w:type="dxa"/>
            <w:shd w:val="clear" w:color="auto" w:fill="auto"/>
          </w:tcPr>
          <w:p w14:paraId="6098B63B" w14:textId="77777777" w:rsidR="00E15E36" w:rsidRDefault="00E15E36" w:rsidP="00E15E36">
            <w:pPr>
              <w:pStyle w:val="TableCell0-0Center"/>
            </w:pPr>
          </w:p>
        </w:tc>
        <w:tc>
          <w:tcPr>
            <w:tcW w:w="352" w:type="dxa"/>
            <w:shd w:val="clear" w:color="auto" w:fill="auto"/>
          </w:tcPr>
          <w:p w14:paraId="5D93D677" w14:textId="77777777" w:rsidR="00E15E36" w:rsidRDefault="00E15E36" w:rsidP="00E15E36">
            <w:pPr>
              <w:pStyle w:val="TableCell0-0Center"/>
            </w:pPr>
          </w:p>
        </w:tc>
        <w:tc>
          <w:tcPr>
            <w:tcW w:w="554" w:type="dxa"/>
            <w:shd w:val="clear" w:color="auto" w:fill="auto"/>
          </w:tcPr>
          <w:p w14:paraId="0B9775B1" w14:textId="77777777" w:rsidR="00E15E36" w:rsidRPr="00A7558C" w:rsidRDefault="00E15E36" w:rsidP="00E15E36">
            <w:pPr>
              <w:pStyle w:val="TableCell0-0Center"/>
            </w:pPr>
            <w:r>
              <w:t>+</w:t>
            </w:r>
          </w:p>
        </w:tc>
        <w:tc>
          <w:tcPr>
            <w:tcW w:w="282" w:type="dxa"/>
            <w:shd w:val="clear" w:color="auto" w:fill="auto"/>
          </w:tcPr>
          <w:p w14:paraId="4C8AAE57" w14:textId="77777777" w:rsidR="00E15E36" w:rsidRDefault="00E15E36" w:rsidP="00E15E36">
            <w:pPr>
              <w:pStyle w:val="TableCell0-0Center"/>
            </w:pPr>
            <w:r>
              <w:t>C</w:t>
            </w:r>
          </w:p>
        </w:tc>
        <w:tc>
          <w:tcPr>
            <w:tcW w:w="282" w:type="dxa"/>
            <w:shd w:val="clear" w:color="auto" w:fill="auto"/>
          </w:tcPr>
          <w:p w14:paraId="7F4F0B6E" w14:textId="77777777" w:rsidR="00E15E36" w:rsidRDefault="00E15E36" w:rsidP="00E15E36">
            <w:pPr>
              <w:pStyle w:val="TableCell0-0Center"/>
            </w:pPr>
            <w:r>
              <w:t>V</w:t>
            </w:r>
          </w:p>
        </w:tc>
        <w:tc>
          <w:tcPr>
            <w:tcW w:w="282" w:type="dxa"/>
            <w:shd w:val="clear" w:color="auto" w:fill="auto"/>
          </w:tcPr>
          <w:p w14:paraId="16767446" w14:textId="77777777" w:rsidR="00E15E36" w:rsidRDefault="00E15E36" w:rsidP="00E15E36">
            <w:pPr>
              <w:pStyle w:val="TableCell0-0Center"/>
            </w:pPr>
            <w:r>
              <w:t>C</w:t>
            </w:r>
          </w:p>
        </w:tc>
        <w:tc>
          <w:tcPr>
            <w:tcW w:w="282" w:type="dxa"/>
            <w:shd w:val="clear" w:color="auto" w:fill="auto"/>
          </w:tcPr>
          <w:p w14:paraId="595757E7" w14:textId="77777777" w:rsidR="00E15E36" w:rsidRDefault="00E15E36" w:rsidP="00E15E36">
            <w:pPr>
              <w:pStyle w:val="TableCell0-0Center"/>
            </w:pPr>
            <w:r>
              <w:t>V</w:t>
            </w:r>
          </w:p>
        </w:tc>
        <w:tc>
          <w:tcPr>
            <w:tcW w:w="351" w:type="dxa"/>
            <w:shd w:val="clear" w:color="auto" w:fill="auto"/>
          </w:tcPr>
          <w:p w14:paraId="06D414C9" w14:textId="77777777" w:rsidR="00E15E36" w:rsidRDefault="00E15E36" w:rsidP="00E15E36">
            <w:pPr>
              <w:pStyle w:val="O0Nwnext"/>
            </w:pPr>
          </w:p>
        </w:tc>
        <w:tc>
          <w:tcPr>
            <w:tcW w:w="1418" w:type="dxa"/>
            <w:shd w:val="clear" w:color="auto" w:fill="auto"/>
          </w:tcPr>
          <w:p w14:paraId="112E0AA9" w14:textId="77777777" w:rsidR="00E15E36" w:rsidRPr="00E10A45" w:rsidRDefault="00E15E36" w:rsidP="00E15E36">
            <w:pPr>
              <w:pStyle w:val="O0Nwnext"/>
            </w:pPr>
          </w:p>
        </w:tc>
      </w:tr>
      <w:tr w:rsidR="00AC23C4" w14:paraId="261BA6C4" w14:textId="77777777" w:rsidTr="00AC23C4">
        <w:tc>
          <w:tcPr>
            <w:tcW w:w="709" w:type="dxa"/>
            <w:shd w:val="clear" w:color="auto" w:fill="auto"/>
          </w:tcPr>
          <w:p w14:paraId="0DEB9EDE" w14:textId="77777777" w:rsidR="00E15E36" w:rsidRDefault="00E15E36" w:rsidP="00E15E36">
            <w:pPr>
              <w:pStyle w:val="O0Nwnext"/>
            </w:pPr>
          </w:p>
        </w:tc>
        <w:tc>
          <w:tcPr>
            <w:tcW w:w="425" w:type="dxa"/>
            <w:shd w:val="clear" w:color="auto" w:fill="auto"/>
          </w:tcPr>
          <w:p w14:paraId="233A640C" w14:textId="77777777" w:rsidR="00E15E36" w:rsidRDefault="00E15E36" w:rsidP="00E15E36">
            <w:pPr>
              <w:pStyle w:val="O0Nwnext"/>
            </w:pPr>
          </w:p>
        </w:tc>
        <w:tc>
          <w:tcPr>
            <w:tcW w:w="846" w:type="dxa"/>
            <w:gridSpan w:val="3"/>
            <w:shd w:val="clear" w:color="auto" w:fill="auto"/>
          </w:tcPr>
          <w:p w14:paraId="121CD915" w14:textId="77777777" w:rsidR="00E15E36" w:rsidRDefault="00BC2197" w:rsidP="00E15E36">
            <w:pPr>
              <w:pStyle w:val="O0Nwnext"/>
            </w:pPr>
            <w:r>
              <w:rPr>
                <w:noProof/>
                <w:lang w:eastAsia="en-US"/>
              </w:rPr>
              <w:drawing>
                <wp:inline distT="0" distB="0" distL="0" distR="0" wp14:anchorId="132C2427" wp14:editId="1F73B12E">
                  <wp:extent cx="428625" cy="161925"/>
                  <wp:effectExtent l="0" t="0" r="9525" b="9525"/>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281" w:type="dxa"/>
            <w:shd w:val="clear" w:color="auto" w:fill="auto"/>
          </w:tcPr>
          <w:p w14:paraId="77C0C15C" w14:textId="77777777" w:rsidR="00E15E36" w:rsidRDefault="00E15E36" w:rsidP="00E15E36">
            <w:pPr>
              <w:pStyle w:val="O0Nwnext"/>
            </w:pPr>
          </w:p>
        </w:tc>
        <w:tc>
          <w:tcPr>
            <w:tcW w:w="352" w:type="dxa"/>
            <w:shd w:val="clear" w:color="auto" w:fill="auto"/>
          </w:tcPr>
          <w:p w14:paraId="38C6D23F" w14:textId="77777777" w:rsidR="00E15E36" w:rsidRDefault="00E15E36" w:rsidP="00E15E36">
            <w:pPr>
              <w:pStyle w:val="O0Nwnext"/>
            </w:pPr>
          </w:p>
        </w:tc>
        <w:tc>
          <w:tcPr>
            <w:tcW w:w="554" w:type="dxa"/>
            <w:shd w:val="clear" w:color="auto" w:fill="auto"/>
          </w:tcPr>
          <w:p w14:paraId="3E7C7D0C" w14:textId="77777777" w:rsidR="00E15E36" w:rsidRDefault="00E15E36" w:rsidP="00E15E36">
            <w:pPr>
              <w:pStyle w:val="O0Nwnext"/>
            </w:pPr>
          </w:p>
        </w:tc>
        <w:tc>
          <w:tcPr>
            <w:tcW w:w="564" w:type="dxa"/>
            <w:gridSpan w:val="2"/>
            <w:shd w:val="clear" w:color="auto" w:fill="auto"/>
          </w:tcPr>
          <w:p w14:paraId="48D61E1C" w14:textId="77777777" w:rsidR="00E15E36" w:rsidRDefault="00BC2197" w:rsidP="00E15E36">
            <w:pPr>
              <w:pStyle w:val="O0Nwnext"/>
            </w:pPr>
            <w:r>
              <w:rPr>
                <w:noProof/>
                <w:lang w:eastAsia="en-US"/>
              </w:rPr>
              <w:drawing>
                <wp:inline distT="0" distB="0" distL="0" distR="0" wp14:anchorId="3461075B" wp14:editId="0963F924">
                  <wp:extent cx="247650" cy="161925"/>
                  <wp:effectExtent l="0" t="0" r="0" b="9525"/>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564" w:type="dxa"/>
            <w:gridSpan w:val="2"/>
            <w:shd w:val="clear" w:color="auto" w:fill="auto"/>
          </w:tcPr>
          <w:p w14:paraId="594DEF76" w14:textId="77777777" w:rsidR="00E15E36" w:rsidRDefault="00BC2197" w:rsidP="00E15E36">
            <w:pPr>
              <w:pStyle w:val="O0Nwnext"/>
            </w:pPr>
            <w:r>
              <w:rPr>
                <w:noProof/>
                <w:lang w:eastAsia="en-US"/>
              </w:rPr>
              <w:drawing>
                <wp:inline distT="0" distB="0" distL="0" distR="0" wp14:anchorId="5B598DB4" wp14:editId="159E1201">
                  <wp:extent cx="247650" cy="161925"/>
                  <wp:effectExtent l="0" t="0" r="0" b="9525"/>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351" w:type="dxa"/>
            <w:shd w:val="clear" w:color="auto" w:fill="auto"/>
          </w:tcPr>
          <w:p w14:paraId="1DE87329" w14:textId="77777777" w:rsidR="00E15E36" w:rsidRDefault="00E15E36" w:rsidP="00E15E36">
            <w:pPr>
              <w:pStyle w:val="O0Nwnext"/>
            </w:pPr>
          </w:p>
        </w:tc>
        <w:tc>
          <w:tcPr>
            <w:tcW w:w="1418" w:type="dxa"/>
            <w:shd w:val="clear" w:color="auto" w:fill="auto"/>
          </w:tcPr>
          <w:p w14:paraId="7996B7F2" w14:textId="77777777" w:rsidR="00E15E36" w:rsidRPr="00E10A45" w:rsidRDefault="00E15E36" w:rsidP="00E15E36">
            <w:pPr>
              <w:pStyle w:val="O0Nwnext"/>
            </w:pPr>
          </w:p>
        </w:tc>
      </w:tr>
      <w:tr w:rsidR="00AC23C4" w14:paraId="5FC3AF95" w14:textId="77777777" w:rsidTr="00AC23C4">
        <w:tc>
          <w:tcPr>
            <w:tcW w:w="709" w:type="dxa"/>
            <w:shd w:val="clear" w:color="auto" w:fill="auto"/>
          </w:tcPr>
          <w:p w14:paraId="0DD97DC1" w14:textId="77777777" w:rsidR="00E15E36" w:rsidRDefault="00E15E36" w:rsidP="00E15E36">
            <w:pPr>
              <w:pStyle w:val="TableCell0-5Center115pt"/>
            </w:pPr>
          </w:p>
        </w:tc>
        <w:tc>
          <w:tcPr>
            <w:tcW w:w="425" w:type="dxa"/>
            <w:shd w:val="clear" w:color="auto" w:fill="auto"/>
          </w:tcPr>
          <w:p w14:paraId="6BBA12B4" w14:textId="77777777" w:rsidR="00E15E36" w:rsidRDefault="00E15E36" w:rsidP="00E15E36">
            <w:pPr>
              <w:pStyle w:val="TableCell0-5Center115pt"/>
            </w:pPr>
          </w:p>
        </w:tc>
        <w:tc>
          <w:tcPr>
            <w:tcW w:w="846" w:type="dxa"/>
            <w:gridSpan w:val="3"/>
            <w:shd w:val="clear" w:color="auto" w:fill="auto"/>
          </w:tcPr>
          <w:p w14:paraId="5C6C6911" w14:textId="77777777" w:rsidR="00E15E36" w:rsidRDefault="00E15E36" w:rsidP="00E15E36">
            <w:pPr>
              <w:pStyle w:val="TableCell0-5Center115pt"/>
            </w:pPr>
            <w:r>
              <w:t>σ</w:t>
            </w:r>
          </w:p>
        </w:tc>
        <w:tc>
          <w:tcPr>
            <w:tcW w:w="281" w:type="dxa"/>
            <w:shd w:val="clear" w:color="auto" w:fill="auto"/>
          </w:tcPr>
          <w:p w14:paraId="46079DBF" w14:textId="77777777" w:rsidR="00E15E36" w:rsidRDefault="00E15E36" w:rsidP="00E15E36">
            <w:pPr>
              <w:pStyle w:val="TableCell0-5Center115pt"/>
            </w:pPr>
          </w:p>
        </w:tc>
        <w:tc>
          <w:tcPr>
            <w:tcW w:w="352" w:type="dxa"/>
            <w:shd w:val="clear" w:color="auto" w:fill="auto"/>
          </w:tcPr>
          <w:p w14:paraId="2D3B89CC" w14:textId="77777777" w:rsidR="00E15E36" w:rsidRDefault="00E15E36" w:rsidP="00E15E36">
            <w:pPr>
              <w:pStyle w:val="TableCell0-5Center115pt"/>
            </w:pPr>
          </w:p>
        </w:tc>
        <w:tc>
          <w:tcPr>
            <w:tcW w:w="554" w:type="dxa"/>
            <w:shd w:val="clear" w:color="auto" w:fill="auto"/>
          </w:tcPr>
          <w:p w14:paraId="60220FAE" w14:textId="77777777" w:rsidR="00E15E36" w:rsidRDefault="00E15E36" w:rsidP="00E15E36">
            <w:pPr>
              <w:pStyle w:val="TableCell0-5Center115pt"/>
            </w:pPr>
          </w:p>
        </w:tc>
        <w:tc>
          <w:tcPr>
            <w:tcW w:w="564" w:type="dxa"/>
            <w:gridSpan w:val="2"/>
            <w:shd w:val="clear" w:color="auto" w:fill="auto"/>
          </w:tcPr>
          <w:p w14:paraId="15C0655F" w14:textId="77777777" w:rsidR="00E15E36" w:rsidRDefault="00E15E36" w:rsidP="00E15E36">
            <w:pPr>
              <w:pStyle w:val="TableCell0-5Center115pt"/>
            </w:pPr>
            <w:r>
              <w:t>σ</w:t>
            </w:r>
          </w:p>
        </w:tc>
        <w:tc>
          <w:tcPr>
            <w:tcW w:w="564" w:type="dxa"/>
            <w:gridSpan w:val="2"/>
            <w:shd w:val="clear" w:color="auto" w:fill="auto"/>
          </w:tcPr>
          <w:p w14:paraId="10FDBB37" w14:textId="77777777" w:rsidR="00E15E36" w:rsidRDefault="00E15E36" w:rsidP="00E15E36">
            <w:pPr>
              <w:pStyle w:val="TableCell0-5Center115pt"/>
            </w:pPr>
            <w:r>
              <w:t>σ</w:t>
            </w:r>
          </w:p>
        </w:tc>
        <w:tc>
          <w:tcPr>
            <w:tcW w:w="351" w:type="dxa"/>
            <w:shd w:val="clear" w:color="auto" w:fill="auto"/>
          </w:tcPr>
          <w:p w14:paraId="7103EE51" w14:textId="77777777" w:rsidR="00E15E36" w:rsidRDefault="00E15E36" w:rsidP="00E15E36">
            <w:pPr>
              <w:pStyle w:val="TableCell0-5Center115pt"/>
            </w:pPr>
          </w:p>
        </w:tc>
        <w:tc>
          <w:tcPr>
            <w:tcW w:w="1418" w:type="dxa"/>
            <w:shd w:val="clear" w:color="auto" w:fill="auto"/>
          </w:tcPr>
          <w:p w14:paraId="3EDA8240" w14:textId="53CB0717" w:rsidR="00E15E36" w:rsidRPr="00E10A45" w:rsidRDefault="00E15E36" w:rsidP="00E15E36">
            <w:pPr>
              <w:pStyle w:val="TableCell0-5115pt"/>
            </w:pPr>
            <w:r>
              <w:t>= [</w:t>
            </w:r>
            <w:r w:rsidRPr="001B664B">
              <w:rPr>
                <w:rStyle w:val="ChCharisSIL"/>
              </w:rPr>
              <w:t>b</w:t>
            </w:r>
            <w:r w:rsidR="00E51C4C" w:rsidRPr="00913A62">
              <w:rPr>
                <w:rStyle w:val="ChCharisSIL"/>
              </w:rPr>
              <w:t>ɐ</w:t>
            </w:r>
            <w:r w:rsidRPr="001B664B">
              <w:rPr>
                <w:rStyle w:val="ChCharisSIL"/>
              </w:rPr>
              <w:t>r.ˈba.ru</w:t>
            </w:r>
            <w:r>
              <w:t>]</w:t>
            </w:r>
          </w:p>
        </w:tc>
      </w:tr>
      <w:tr w:rsidR="00AC23C4" w14:paraId="6A5FA8B7" w14:textId="77777777" w:rsidTr="00AC23C4">
        <w:tc>
          <w:tcPr>
            <w:tcW w:w="709" w:type="dxa"/>
            <w:shd w:val="clear" w:color="auto" w:fill="auto"/>
          </w:tcPr>
          <w:p w14:paraId="7133DB44" w14:textId="77777777" w:rsidR="00E15E36" w:rsidRDefault="00E15E36" w:rsidP="00E15E36"/>
        </w:tc>
        <w:tc>
          <w:tcPr>
            <w:tcW w:w="425" w:type="dxa"/>
            <w:shd w:val="clear" w:color="auto" w:fill="auto"/>
          </w:tcPr>
          <w:p w14:paraId="6D6FAE5F" w14:textId="77777777" w:rsidR="00E15E36" w:rsidRPr="00F129D3" w:rsidRDefault="00E15E36" w:rsidP="00E15E36"/>
        </w:tc>
        <w:tc>
          <w:tcPr>
            <w:tcW w:w="282" w:type="dxa"/>
            <w:shd w:val="clear" w:color="auto" w:fill="auto"/>
          </w:tcPr>
          <w:p w14:paraId="7081574A" w14:textId="77777777" w:rsidR="00E15E36" w:rsidRDefault="00E15E36" w:rsidP="00E15E36"/>
        </w:tc>
        <w:tc>
          <w:tcPr>
            <w:tcW w:w="282" w:type="dxa"/>
            <w:shd w:val="clear" w:color="auto" w:fill="auto"/>
          </w:tcPr>
          <w:p w14:paraId="2CFE9790" w14:textId="77777777" w:rsidR="00E15E36" w:rsidRDefault="00E15E36" w:rsidP="00E15E36"/>
        </w:tc>
        <w:tc>
          <w:tcPr>
            <w:tcW w:w="282" w:type="dxa"/>
            <w:shd w:val="clear" w:color="auto" w:fill="auto"/>
          </w:tcPr>
          <w:p w14:paraId="3E093585" w14:textId="77777777" w:rsidR="00E15E36" w:rsidRDefault="00E15E36" w:rsidP="00E15E36"/>
        </w:tc>
        <w:tc>
          <w:tcPr>
            <w:tcW w:w="281" w:type="dxa"/>
            <w:shd w:val="clear" w:color="auto" w:fill="auto"/>
          </w:tcPr>
          <w:p w14:paraId="025710BA" w14:textId="77777777" w:rsidR="00E15E36" w:rsidRDefault="00E15E36" w:rsidP="00E15E36"/>
        </w:tc>
        <w:tc>
          <w:tcPr>
            <w:tcW w:w="352" w:type="dxa"/>
            <w:shd w:val="clear" w:color="auto" w:fill="auto"/>
          </w:tcPr>
          <w:p w14:paraId="61296824" w14:textId="77777777" w:rsidR="00E15E36" w:rsidRDefault="00E15E36" w:rsidP="00E15E36"/>
        </w:tc>
        <w:tc>
          <w:tcPr>
            <w:tcW w:w="554" w:type="dxa"/>
            <w:shd w:val="clear" w:color="auto" w:fill="auto"/>
          </w:tcPr>
          <w:p w14:paraId="0C8D0C3E" w14:textId="77777777" w:rsidR="00E15E36" w:rsidRDefault="00E15E36" w:rsidP="00E15E36"/>
        </w:tc>
        <w:tc>
          <w:tcPr>
            <w:tcW w:w="282" w:type="dxa"/>
            <w:shd w:val="clear" w:color="auto" w:fill="auto"/>
          </w:tcPr>
          <w:p w14:paraId="1A1B64DE" w14:textId="77777777" w:rsidR="00E15E36" w:rsidRDefault="00E15E36" w:rsidP="00E15E36"/>
        </w:tc>
        <w:tc>
          <w:tcPr>
            <w:tcW w:w="282" w:type="dxa"/>
            <w:shd w:val="clear" w:color="auto" w:fill="auto"/>
          </w:tcPr>
          <w:p w14:paraId="27F950EC" w14:textId="77777777" w:rsidR="00E15E36" w:rsidRDefault="00E15E36" w:rsidP="00E15E36"/>
        </w:tc>
        <w:tc>
          <w:tcPr>
            <w:tcW w:w="282" w:type="dxa"/>
            <w:shd w:val="clear" w:color="auto" w:fill="auto"/>
          </w:tcPr>
          <w:p w14:paraId="22A23106" w14:textId="77777777" w:rsidR="00E15E36" w:rsidRDefault="00E15E36" w:rsidP="00E15E36"/>
        </w:tc>
        <w:tc>
          <w:tcPr>
            <w:tcW w:w="282" w:type="dxa"/>
            <w:shd w:val="clear" w:color="auto" w:fill="auto"/>
          </w:tcPr>
          <w:p w14:paraId="433F6B00" w14:textId="77777777" w:rsidR="00E15E36" w:rsidRDefault="00E15E36" w:rsidP="00E15E36"/>
        </w:tc>
        <w:tc>
          <w:tcPr>
            <w:tcW w:w="351" w:type="dxa"/>
            <w:shd w:val="clear" w:color="auto" w:fill="auto"/>
          </w:tcPr>
          <w:p w14:paraId="72F8C533" w14:textId="77777777" w:rsidR="00E15E36" w:rsidRDefault="00E15E36" w:rsidP="00E15E36"/>
        </w:tc>
        <w:tc>
          <w:tcPr>
            <w:tcW w:w="1418" w:type="dxa"/>
            <w:shd w:val="clear" w:color="auto" w:fill="auto"/>
          </w:tcPr>
          <w:p w14:paraId="4CB22C70" w14:textId="77777777" w:rsidR="00E15E36" w:rsidRPr="00E10A45" w:rsidRDefault="00E15E36" w:rsidP="00E15E36"/>
        </w:tc>
      </w:tr>
      <w:tr w:rsidR="00AC23C4" w14:paraId="38B30B90" w14:textId="77777777" w:rsidTr="00AC23C4">
        <w:tc>
          <w:tcPr>
            <w:tcW w:w="709" w:type="dxa"/>
            <w:shd w:val="clear" w:color="auto" w:fill="auto"/>
          </w:tcPr>
          <w:p w14:paraId="72D86120" w14:textId="77777777" w:rsidR="00E15E36" w:rsidRDefault="00E15E36" w:rsidP="00E15E36">
            <w:pPr>
              <w:pStyle w:val="O0Nwnext"/>
            </w:pPr>
          </w:p>
        </w:tc>
        <w:bookmarkStart w:id="1670" w:name="_Ref368559199"/>
        <w:bookmarkEnd w:id="1670"/>
        <w:tc>
          <w:tcPr>
            <w:tcW w:w="425" w:type="dxa"/>
            <w:shd w:val="clear" w:color="auto" w:fill="auto"/>
          </w:tcPr>
          <w:p w14:paraId="7212F0FF" w14:textId="77777777" w:rsidR="00E15E36" w:rsidRPr="00C12530" w:rsidRDefault="00E15E36" w:rsidP="00E15E36">
            <w:pPr>
              <w:pStyle w:val="O0Nwnext"/>
            </w:pPr>
            <w:r w:rsidRPr="00C12530">
              <w:fldChar w:fldCharType="begin"/>
            </w:r>
            <w:r w:rsidRPr="00C12530">
              <w:instrText xml:space="preserve"> LISTNUM  NumberDefault \l 8 </w:instrText>
            </w:r>
            <w:r w:rsidRPr="00C12530">
              <w:fldChar w:fldCharType="end">
                <w:numberingChange w:id="1671" w:author="Angela Kluge" w:date="2014-02-08T11:40:00Z" w:original="c."/>
              </w:fldChar>
            </w:r>
            <w:r w:rsidRPr="00C12530">
              <w:t xml:space="preserve"> </w:t>
            </w:r>
          </w:p>
        </w:tc>
        <w:tc>
          <w:tcPr>
            <w:tcW w:w="282" w:type="dxa"/>
            <w:shd w:val="clear" w:color="auto" w:fill="auto"/>
          </w:tcPr>
          <w:p w14:paraId="5BB467E3" w14:textId="77777777" w:rsidR="00E15E36" w:rsidRPr="00C12530" w:rsidRDefault="00E15E36" w:rsidP="00E15E36">
            <w:pPr>
              <w:pStyle w:val="TableCell0-0Center"/>
            </w:pPr>
          </w:p>
        </w:tc>
        <w:tc>
          <w:tcPr>
            <w:tcW w:w="282" w:type="dxa"/>
            <w:shd w:val="clear" w:color="auto" w:fill="auto"/>
          </w:tcPr>
          <w:p w14:paraId="3302560B" w14:textId="77777777" w:rsidR="00E15E36" w:rsidRPr="00C12530" w:rsidRDefault="00E15E36" w:rsidP="00E15E36">
            <w:pPr>
              <w:pStyle w:val="TableCell0-0Center"/>
            </w:pPr>
            <w:r w:rsidRPr="00C12530">
              <w:t>a</w:t>
            </w:r>
          </w:p>
        </w:tc>
        <w:tc>
          <w:tcPr>
            <w:tcW w:w="282" w:type="dxa"/>
            <w:shd w:val="clear" w:color="auto" w:fill="auto"/>
          </w:tcPr>
          <w:p w14:paraId="7BABB105" w14:textId="77777777" w:rsidR="00E15E36" w:rsidRPr="00C12530" w:rsidRDefault="00E15E36" w:rsidP="00E15E36">
            <w:pPr>
              <w:pStyle w:val="TableCell0-0Center"/>
            </w:pPr>
            <w:r w:rsidRPr="00C12530">
              <w:t>n</w:t>
            </w:r>
          </w:p>
        </w:tc>
        <w:tc>
          <w:tcPr>
            <w:tcW w:w="281" w:type="dxa"/>
            <w:shd w:val="clear" w:color="auto" w:fill="auto"/>
          </w:tcPr>
          <w:p w14:paraId="04B30288" w14:textId="77777777" w:rsidR="00E15E36" w:rsidRPr="00C12530" w:rsidRDefault="00E15E36" w:rsidP="00E15E36">
            <w:pPr>
              <w:pStyle w:val="TableCell0-0Center"/>
            </w:pPr>
            <w:r w:rsidRPr="00C12530">
              <w:t>a</w:t>
            </w:r>
          </w:p>
        </w:tc>
        <w:tc>
          <w:tcPr>
            <w:tcW w:w="352" w:type="dxa"/>
            <w:shd w:val="clear" w:color="auto" w:fill="auto"/>
          </w:tcPr>
          <w:p w14:paraId="6274DCAB" w14:textId="77777777" w:rsidR="00E15E36" w:rsidRPr="00C12530" w:rsidRDefault="00E15E36" w:rsidP="00E15E36">
            <w:pPr>
              <w:pStyle w:val="TableCell0-0Center"/>
            </w:pPr>
          </w:p>
        </w:tc>
        <w:tc>
          <w:tcPr>
            <w:tcW w:w="554" w:type="dxa"/>
            <w:shd w:val="clear" w:color="auto" w:fill="auto"/>
          </w:tcPr>
          <w:p w14:paraId="38426DFA" w14:textId="77777777" w:rsidR="00E15E36" w:rsidRPr="00C12530" w:rsidRDefault="00E15E36" w:rsidP="00E15E36">
            <w:pPr>
              <w:pStyle w:val="TableCell0-0Center"/>
            </w:pPr>
          </w:p>
        </w:tc>
        <w:tc>
          <w:tcPr>
            <w:tcW w:w="282" w:type="dxa"/>
            <w:shd w:val="clear" w:color="auto" w:fill="auto"/>
          </w:tcPr>
          <w:p w14:paraId="6781F233" w14:textId="77777777" w:rsidR="00E15E36" w:rsidRPr="00C12530" w:rsidRDefault="00E15E36" w:rsidP="00E15E36">
            <w:pPr>
              <w:pStyle w:val="TableCell0-0Center"/>
            </w:pPr>
          </w:p>
        </w:tc>
        <w:tc>
          <w:tcPr>
            <w:tcW w:w="282" w:type="dxa"/>
            <w:shd w:val="clear" w:color="auto" w:fill="auto"/>
          </w:tcPr>
          <w:p w14:paraId="7F357B52" w14:textId="77777777" w:rsidR="00E15E36" w:rsidRPr="00C12530" w:rsidRDefault="00E15E36" w:rsidP="00E15E36">
            <w:pPr>
              <w:pStyle w:val="TableCell0-0Center"/>
            </w:pPr>
            <w:r w:rsidRPr="00C12530">
              <w:t>a</w:t>
            </w:r>
          </w:p>
        </w:tc>
        <w:tc>
          <w:tcPr>
            <w:tcW w:w="282" w:type="dxa"/>
            <w:shd w:val="clear" w:color="auto" w:fill="auto"/>
          </w:tcPr>
          <w:p w14:paraId="41C8EF1A" w14:textId="77777777" w:rsidR="00E15E36" w:rsidRPr="00C12530" w:rsidRDefault="00E15E36" w:rsidP="00E15E36">
            <w:pPr>
              <w:pStyle w:val="TableCell0-0Center"/>
            </w:pPr>
            <w:r w:rsidRPr="00C12530">
              <w:t>n</w:t>
            </w:r>
          </w:p>
        </w:tc>
        <w:tc>
          <w:tcPr>
            <w:tcW w:w="282" w:type="dxa"/>
            <w:shd w:val="clear" w:color="auto" w:fill="auto"/>
          </w:tcPr>
          <w:p w14:paraId="54898B17" w14:textId="77777777" w:rsidR="00E15E36" w:rsidRPr="00C12530" w:rsidRDefault="00E15E36" w:rsidP="00E15E36">
            <w:pPr>
              <w:pStyle w:val="TableCell0-0Center"/>
            </w:pPr>
            <w:r w:rsidRPr="00C12530">
              <w:t>a</w:t>
            </w:r>
          </w:p>
        </w:tc>
        <w:tc>
          <w:tcPr>
            <w:tcW w:w="351" w:type="dxa"/>
            <w:shd w:val="clear" w:color="auto" w:fill="auto"/>
          </w:tcPr>
          <w:p w14:paraId="3BA9D89B" w14:textId="77777777" w:rsidR="00E15E36" w:rsidRDefault="00E15E36" w:rsidP="00E15E36">
            <w:pPr>
              <w:pStyle w:val="TableCell0-0Center"/>
            </w:pPr>
          </w:p>
        </w:tc>
        <w:tc>
          <w:tcPr>
            <w:tcW w:w="1418" w:type="dxa"/>
            <w:shd w:val="clear" w:color="auto" w:fill="auto"/>
          </w:tcPr>
          <w:p w14:paraId="7DE797AF" w14:textId="77777777" w:rsidR="00E15E36" w:rsidRPr="00E10A45" w:rsidRDefault="00E15E36" w:rsidP="00E15E36">
            <w:pPr>
              <w:pStyle w:val="TableCell0-0Center"/>
            </w:pPr>
          </w:p>
        </w:tc>
      </w:tr>
      <w:tr w:rsidR="00AC23C4" w14:paraId="134A4A53" w14:textId="77777777" w:rsidTr="00AC23C4">
        <w:tc>
          <w:tcPr>
            <w:tcW w:w="709" w:type="dxa"/>
            <w:shd w:val="clear" w:color="auto" w:fill="auto"/>
          </w:tcPr>
          <w:p w14:paraId="47CF57DF" w14:textId="77777777" w:rsidR="00E15E36" w:rsidRPr="002360DE" w:rsidRDefault="00E15E36" w:rsidP="00E15E36">
            <w:pPr>
              <w:pStyle w:val="TableCell0-0Center"/>
            </w:pPr>
          </w:p>
        </w:tc>
        <w:tc>
          <w:tcPr>
            <w:tcW w:w="425" w:type="dxa"/>
            <w:shd w:val="clear" w:color="auto" w:fill="auto"/>
          </w:tcPr>
          <w:p w14:paraId="786AE791" w14:textId="77777777" w:rsidR="00E15E36" w:rsidRPr="002360DE" w:rsidRDefault="00E15E36" w:rsidP="00E15E36">
            <w:pPr>
              <w:pStyle w:val="TableCell0-0Center"/>
            </w:pPr>
          </w:p>
        </w:tc>
        <w:tc>
          <w:tcPr>
            <w:tcW w:w="282" w:type="dxa"/>
            <w:shd w:val="clear" w:color="auto" w:fill="auto"/>
          </w:tcPr>
          <w:p w14:paraId="3842928C" w14:textId="77777777" w:rsidR="00E15E36" w:rsidRDefault="00E15E36" w:rsidP="00E15E36">
            <w:pPr>
              <w:pStyle w:val="TableCell0-0Center"/>
            </w:pPr>
          </w:p>
        </w:tc>
        <w:tc>
          <w:tcPr>
            <w:tcW w:w="282" w:type="dxa"/>
            <w:shd w:val="clear" w:color="auto" w:fill="auto"/>
          </w:tcPr>
          <w:p w14:paraId="6CFCDBD9"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3B8B0F9D" w14:textId="77777777" w:rsidR="00E15E36" w:rsidRPr="00FC7A20" w:rsidRDefault="00E15E36" w:rsidP="00E15E36">
            <w:pPr>
              <w:pStyle w:val="TableCell0-0Center"/>
              <w:rPr>
                <w:rStyle w:val="ChItalBold14pt"/>
              </w:rPr>
            </w:pPr>
            <w:r w:rsidRPr="00FC7A20">
              <w:rPr>
                <w:rStyle w:val="ChItalBold14pt"/>
              </w:rPr>
              <w:t>|</w:t>
            </w:r>
          </w:p>
        </w:tc>
        <w:tc>
          <w:tcPr>
            <w:tcW w:w="281" w:type="dxa"/>
            <w:shd w:val="clear" w:color="auto" w:fill="auto"/>
          </w:tcPr>
          <w:p w14:paraId="60E2D692" w14:textId="77777777" w:rsidR="00E15E36" w:rsidRDefault="00E15E36" w:rsidP="00E15E36">
            <w:pPr>
              <w:pStyle w:val="TableCell0-0Center"/>
            </w:pPr>
          </w:p>
        </w:tc>
        <w:tc>
          <w:tcPr>
            <w:tcW w:w="352" w:type="dxa"/>
            <w:shd w:val="clear" w:color="auto" w:fill="auto"/>
          </w:tcPr>
          <w:p w14:paraId="794E8563" w14:textId="77777777" w:rsidR="00E15E36" w:rsidRDefault="00E15E36" w:rsidP="00E15E36">
            <w:pPr>
              <w:pStyle w:val="TableCell0-0Center"/>
            </w:pPr>
          </w:p>
        </w:tc>
        <w:tc>
          <w:tcPr>
            <w:tcW w:w="554" w:type="dxa"/>
            <w:shd w:val="clear" w:color="auto" w:fill="auto"/>
          </w:tcPr>
          <w:p w14:paraId="54602BD0" w14:textId="77777777" w:rsidR="00E15E36" w:rsidRDefault="00E15E36" w:rsidP="00E15E36">
            <w:pPr>
              <w:pStyle w:val="TableCell0-0Center"/>
            </w:pPr>
          </w:p>
        </w:tc>
        <w:tc>
          <w:tcPr>
            <w:tcW w:w="282" w:type="dxa"/>
            <w:shd w:val="clear" w:color="auto" w:fill="auto"/>
          </w:tcPr>
          <w:p w14:paraId="087DA65A" w14:textId="77777777" w:rsidR="00E15E36" w:rsidRPr="00FC7A20" w:rsidRDefault="00E15E36" w:rsidP="00E15E36">
            <w:pPr>
              <w:pStyle w:val="TableCell0-0Center"/>
              <w:rPr>
                <w:rStyle w:val="ChItalBold14pt"/>
              </w:rPr>
            </w:pPr>
          </w:p>
        </w:tc>
        <w:tc>
          <w:tcPr>
            <w:tcW w:w="282" w:type="dxa"/>
            <w:shd w:val="clear" w:color="auto" w:fill="auto"/>
          </w:tcPr>
          <w:p w14:paraId="576391BA"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21DA6DE8"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53B70EE2" w14:textId="77777777" w:rsidR="00E15E36" w:rsidRPr="00FC7A20" w:rsidRDefault="00E15E36" w:rsidP="00E15E36">
            <w:pPr>
              <w:pStyle w:val="TableCell0-0Center"/>
              <w:rPr>
                <w:rStyle w:val="ChItalBold14pt"/>
              </w:rPr>
            </w:pPr>
            <w:r w:rsidRPr="00FC7A20">
              <w:rPr>
                <w:rStyle w:val="ChItalBold14pt"/>
              </w:rPr>
              <w:t>|</w:t>
            </w:r>
          </w:p>
        </w:tc>
        <w:tc>
          <w:tcPr>
            <w:tcW w:w="351" w:type="dxa"/>
            <w:shd w:val="clear" w:color="auto" w:fill="auto"/>
          </w:tcPr>
          <w:p w14:paraId="30C2D762" w14:textId="77777777" w:rsidR="00E15E36" w:rsidRPr="00FC7A20" w:rsidRDefault="00E15E36" w:rsidP="00E15E36">
            <w:pPr>
              <w:pStyle w:val="TableCell0-0Center"/>
              <w:rPr>
                <w:rStyle w:val="ChItalBold14pt"/>
              </w:rPr>
            </w:pPr>
          </w:p>
        </w:tc>
        <w:tc>
          <w:tcPr>
            <w:tcW w:w="1418" w:type="dxa"/>
            <w:shd w:val="clear" w:color="auto" w:fill="auto"/>
          </w:tcPr>
          <w:p w14:paraId="3DCD97EE" w14:textId="77777777" w:rsidR="00E15E36" w:rsidRPr="00FC7A20" w:rsidRDefault="00E15E36" w:rsidP="00E15E36">
            <w:pPr>
              <w:pStyle w:val="TableCell0-0Center"/>
              <w:rPr>
                <w:rStyle w:val="ChItalBold14pt"/>
              </w:rPr>
            </w:pPr>
          </w:p>
        </w:tc>
      </w:tr>
      <w:tr w:rsidR="00AC23C4" w14:paraId="077740E0" w14:textId="77777777" w:rsidTr="00AC23C4">
        <w:tc>
          <w:tcPr>
            <w:tcW w:w="709" w:type="dxa"/>
            <w:shd w:val="clear" w:color="auto" w:fill="auto"/>
          </w:tcPr>
          <w:p w14:paraId="241202DC" w14:textId="77777777" w:rsidR="00E15E36" w:rsidRDefault="00E15E36" w:rsidP="00E15E36">
            <w:pPr>
              <w:pStyle w:val="O0Nwnext"/>
            </w:pPr>
          </w:p>
        </w:tc>
        <w:tc>
          <w:tcPr>
            <w:tcW w:w="425" w:type="dxa"/>
            <w:shd w:val="clear" w:color="auto" w:fill="auto"/>
          </w:tcPr>
          <w:p w14:paraId="620467F2" w14:textId="77777777" w:rsidR="00E15E36" w:rsidRDefault="00E15E36" w:rsidP="00E15E36">
            <w:pPr>
              <w:pStyle w:val="O0Nwnext"/>
            </w:pPr>
          </w:p>
        </w:tc>
        <w:tc>
          <w:tcPr>
            <w:tcW w:w="282" w:type="dxa"/>
            <w:shd w:val="clear" w:color="auto" w:fill="auto"/>
          </w:tcPr>
          <w:p w14:paraId="5E148754" w14:textId="77777777" w:rsidR="00E15E36" w:rsidRDefault="00E15E36" w:rsidP="00E15E36">
            <w:pPr>
              <w:pStyle w:val="TableCell0-0Center"/>
            </w:pPr>
            <w:r>
              <w:t>C</w:t>
            </w:r>
          </w:p>
        </w:tc>
        <w:tc>
          <w:tcPr>
            <w:tcW w:w="282" w:type="dxa"/>
            <w:shd w:val="clear" w:color="auto" w:fill="auto"/>
          </w:tcPr>
          <w:p w14:paraId="5498883E" w14:textId="77777777" w:rsidR="00E15E36" w:rsidRPr="00FC7A20" w:rsidRDefault="00E15E36" w:rsidP="00E15E36">
            <w:pPr>
              <w:pStyle w:val="TableCell0-0Center"/>
            </w:pPr>
            <w:r w:rsidRPr="00FC7A20">
              <w:t>V</w:t>
            </w:r>
          </w:p>
        </w:tc>
        <w:tc>
          <w:tcPr>
            <w:tcW w:w="282" w:type="dxa"/>
            <w:shd w:val="clear" w:color="auto" w:fill="auto"/>
          </w:tcPr>
          <w:p w14:paraId="7AAF8D7C" w14:textId="77777777" w:rsidR="00E15E36" w:rsidRDefault="00E15E36" w:rsidP="00E15E36">
            <w:pPr>
              <w:pStyle w:val="TableCell0-0Center"/>
            </w:pPr>
            <w:r>
              <w:t>C</w:t>
            </w:r>
          </w:p>
        </w:tc>
        <w:tc>
          <w:tcPr>
            <w:tcW w:w="281" w:type="dxa"/>
            <w:shd w:val="clear" w:color="auto" w:fill="auto"/>
          </w:tcPr>
          <w:p w14:paraId="3BD3BB85" w14:textId="77777777" w:rsidR="00E15E36" w:rsidRDefault="00E15E36" w:rsidP="00E15E36">
            <w:pPr>
              <w:pStyle w:val="TableCell0-0Center"/>
            </w:pPr>
          </w:p>
        </w:tc>
        <w:tc>
          <w:tcPr>
            <w:tcW w:w="352" w:type="dxa"/>
            <w:shd w:val="clear" w:color="auto" w:fill="auto"/>
          </w:tcPr>
          <w:p w14:paraId="44CD9F54" w14:textId="77777777" w:rsidR="00E15E36" w:rsidRDefault="00E15E36" w:rsidP="00E15E36">
            <w:pPr>
              <w:pStyle w:val="TableCell0-0Center"/>
            </w:pPr>
          </w:p>
        </w:tc>
        <w:tc>
          <w:tcPr>
            <w:tcW w:w="554" w:type="dxa"/>
            <w:shd w:val="clear" w:color="auto" w:fill="auto"/>
          </w:tcPr>
          <w:p w14:paraId="1F663455" w14:textId="77777777" w:rsidR="00E15E36" w:rsidRPr="00A7558C" w:rsidRDefault="00E15E36" w:rsidP="00E15E36">
            <w:pPr>
              <w:pStyle w:val="TableCell0-0Center"/>
            </w:pPr>
            <w:r>
              <w:t>+</w:t>
            </w:r>
          </w:p>
        </w:tc>
        <w:tc>
          <w:tcPr>
            <w:tcW w:w="282" w:type="dxa"/>
            <w:shd w:val="clear" w:color="auto" w:fill="auto"/>
          </w:tcPr>
          <w:p w14:paraId="2EF25A0D" w14:textId="77777777" w:rsidR="00E15E36" w:rsidRDefault="00E15E36" w:rsidP="00E15E36">
            <w:pPr>
              <w:pStyle w:val="TableCell0-0Center"/>
            </w:pPr>
            <w:r>
              <w:t>C</w:t>
            </w:r>
          </w:p>
        </w:tc>
        <w:tc>
          <w:tcPr>
            <w:tcW w:w="282" w:type="dxa"/>
            <w:shd w:val="clear" w:color="auto" w:fill="auto"/>
          </w:tcPr>
          <w:p w14:paraId="22756EE7" w14:textId="77777777" w:rsidR="00E15E36" w:rsidRDefault="00E15E36" w:rsidP="00E15E36">
            <w:pPr>
              <w:pStyle w:val="TableCell0-0Center"/>
            </w:pPr>
            <w:r>
              <w:t>V</w:t>
            </w:r>
          </w:p>
        </w:tc>
        <w:tc>
          <w:tcPr>
            <w:tcW w:w="282" w:type="dxa"/>
            <w:shd w:val="clear" w:color="auto" w:fill="auto"/>
          </w:tcPr>
          <w:p w14:paraId="0E2C6704" w14:textId="77777777" w:rsidR="00E15E36" w:rsidRDefault="00E15E36" w:rsidP="00E15E36">
            <w:pPr>
              <w:pStyle w:val="TableCell0-0Center"/>
            </w:pPr>
            <w:r>
              <w:t>C</w:t>
            </w:r>
          </w:p>
        </w:tc>
        <w:tc>
          <w:tcPr>
            <w:tcW w:w="282" w:type="dxa"/>
            <w:shd w:val="clear" w:color="auto" w:fill="auto"/>
          </w:tcPr>
          <w:p w14:paraId="5878C8C9" w14:textId="77777777" w:rsidR="00E15E36" w:rsidRDefault="00E15E36" w:rsidP="00E15E36">
            <w:pPr>
              <w:pStyle w:val="TableCell0-0Center"/>
            </w:pPr>
            <w:r>
              <w:t>V</w:t>
            </w:r>
          </w:p>
        </w:tc>
        <w:tc>
          <w:tcPr>
            <w:tcW w:w="351" w:type="dxa"/>
            <w:shd w:val="clear" w:color="auto" w:fill="auto"/>
          </w:tcPr>
          <w:p w14:paraId="2CBBBA09" w14:textId="77777777" w:rsidR="00E15E36" w:rsidRDefault="00E15E36" w:rsidP="00E15E36">
            <w:pPr>
              <w:pStyle w:val="O0Nwnext"/>
            </w:pPr>
          </w:p>
        </w:tc>
        <w:tc>
          <w:tcPr>
            <w:tcW w:w="1418" w:type="dxa"/>
            <w:shd w:val="clear" w:color="auto" w:fill="auto"/>
          </w:tcPr>
          <w:p w14:paraId="38DCBE24" w14:textId="77777777" w:rsidR="00E15E36" w:rsidRPr="00E10A45" w:rsidRDefault="00E15E36" w:rsidP="00E15E36">
            <w:pPr>
              <w:pStyle w:val="O0Nwnext"/>
            </w:pPr>
          </w:p>
        </w:tc>
      </w:tr>
      <w:tr w:rsidR="00AC23C4" w14:paraId="064F3D08" w14:textId="77777777" w:rsidTr="00AC23C4">
        <w:tc>
          <w:tcPr>
            <w:tcW w:w="709" w:type="dxa"/>
            <w:shd w:val="clear" w:color="auto" w:fill="auto"/>
          </w:tcPr>
          <w:p w14:paraId="05008408" w14:textId="77777777" w:rsidR="00E15E36" w:rsidRDefault="00E15E36" w:rsidP="00E15E36">
            <w:pPr>
              <w:pStyle w:val="O0Nwnext"/>
            </w:pPr>
          </w:p>
        </w:tc>
        <w:tc>
          <w:tcPr>
            <w:tcW w:w="425" w:type="dxa"/>
            <w:shd w:val="clear" w:color="auto" w:fill="auto"/>
          </w:tcPr>
          <w:p w14:paraId="7FD5D249" w14:textId="77777777" w:rsidR="00E15E36" w:rsidRDefault="00E15E36" w:rsidP="00E15E36">
            <w:pPr>
              <w:pStyle w:val="O0Nwnext"/>
            </w:pPr>
          </w:p>
        </w:tc>
        <w:tc>
          <w:tcPr>
            <w:tcW w:w="846" w:type="dxa"/>
            <w:gridSpan w:val="3"/>
            <w:shd w:val="clear" w:color="auto" w:fill="auto"/>
          </w:tcPr>
          <w:p w14:paraId="48F1413E" w14:textId="77777777" w:rsidR="00E15E36" w:rsidRDefault="00BC2197" w:rsidP="00E15E36">
            <w:pPr>
              <w:pStyle w:val="O0Nwnext"/>
            </w:pPr>
            <w:r>
              <w:rPr>
                <w:noProof/>
                <w:lang w:eastAsia="en-US"/>
              </w:rPr>
              <w:drawing>
                <wp:inline distT="0" distB="0" distL="0" distR="0" wp14:anchorId="6C255B25" wp14:editId="70268FC7">
                  <wp:extent cx="428625" cy="161925"/>
                  <wp:effectExtent l="0" t="0" r="9525" b="9525"/>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281" w:type="dxa"/>
            <w:shd w:val="clear" w:color="auto" w:fill="auto"/>
          </w:tcPr>
          <w:p w14:paraId="6A60B1C6" w14:textId="77777777" w:rsidR="00E15E36" w:rsidRDefault="00E15E36" w:rsidP="00E15E36">
            <w:pPr>
              <w:pStyle w:val="O0Nwnext"/>
            </w:pPr>
          </w:p>
        </w:tc>
        <w:tc>
          <w:tcPr>
            <w:tcW w:w="352" w:type="dxa"/>
            <w:shd w:val="clear" w:color="auto" w:fill="auto"/>
          </w:tcPr>
          <w:p w14:paraId="1A90F95C" w14:textId="77777777" w:rsidR="00E15E36" w:rsidRDefault="00E15E36" w:rsidP="00E15E36">
            <w:pPr>
              <w:pStyle w:val="O0Nwnext"/>
            </w:pPr>
          </w:p>
        </w:tc>
        <w:tc>
          <w:tcPr>
            <w:tcW w:w="554" w:type="dxa"/>
            <w:shd w:val="clear" w:color="auto" w:fill="auto"/>
          </w:tcPr>
          <w:p w14:paraId="46BAFEA3" w14:textId="77777777" w:rsidR="00E15E36" w:rsidRDefault="00E15E36" w:rsidP="00E15E36">
            <w:pPr>
              <w:pStyle w:val="O0Nwnext"/>
            </w:pPr>
          </w:p>
        </w:tc>
        <w:tc>
          <w:tcPr>
            <w:tcW w:w="564" w:type="dxa"/>
            <w:gridSpan w:val="2"/>
            <w:shd w:val="clear" w:color="auto" w:fill="auto"/>
          </w:tcPr>
          <w:p w14:paraId="0EC7803F" w14:textId="77777777" w:rsidR="00E15E36" w:rsidRDefault="00BC2197" w:rsidP="00E15E36">
            <w:pPr>
              <w:pStyle w:val="O0Nwnext"/>
            </w:pPr>
            <w:r>
              <w:rPr>
                <w:noProof/>
                <w:lang w:eastAsia="en-US"/>
              </w:rPr>
              <w:drawing>
                <wp:inline distT="0" distB="0" distL="0" distR="0" wp14:anchorId="1266B085" wp14:editId="088E8F19">
                  <wp:extent cx="247650" cy="161925"/>
                  <wp:effectExtent l="0" t="0" r="0" b="952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564" w:type="dxa"/>
            <w:gridSpan w:val="2"/>
            <w:shd w:val="clear" w:color="auto" w:fill="auto"/>
          </w:tcPr>
          <w:p w14:paraId="168F99E0" w14:textId="77777777" w:rsidR="00E15E36" w:rsidRDefault="00BC2197" w:rsidP="00E15E36">
            <w:pPr>
              <w:pStyle w:val="O0Nwnext"/>
            </w:pPr>
            <w:r>
              <w:rPr>
                <w:noProof/>
                <w:lang w:eastAsia="en-US"/>
              </w:rPr>
              <w:drawing>
                <wp:inline distT="0" distB="0" distL="0" distR="0" wp14:anchorId="60146F12" wp14:editId="0AF60033">
                  <wp:extent cx="247650" cy="161925"/>
                  <wp:effectExtent l="0" t="0" r="0" b="9525"/>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351" w:type="dxa"/>
            <w:shd w:val="clear" w:color="auto" w:fill="auto"/>
          </w:tcPr>
          <w:p w14:paraId="1E0EE791" w14:textId="77777777" w:rsidR="00E15E36" w:rsidRDefault="00E15E36" w:rsidP="00E15E36">
            <w:pPr>
              <w:pStyle w:val="O0Nwnext"/>
            </w:pPr>
          </w:p>
        </w:tc>
        <w:tc>
          <w:tcPr>
            <w:tcW w:w="1418" w:type="dxa"/>
            <w:shd w:val="clear" w:color="auto" w:fill="auto"/>
          </w:tcPr>
          <w:p w14:paraId="3CD65A33" w14:textId="77777777" w:rsidR="00E15E36" w:rsidRPr="00E10A45" w:rsidRDefault="00E15E36" w:rsidP="00E15E36">
            <w:pPr>
              <w:pStyle w:val="O0Nwnext"/>
            </w:pPr>
          </w:p>
        </w:tc>
      </w:tr>
      <w:tr w:rsidR="00AC23C4" w14:paraId="052E867B" w14:textId="77777777" w:rsidTr="00AC23C4">
        <w:tc>
          <w:tcPr>
            <w:tcW w:w="709" w:type="dxa"/>
            <w:shd w:val="clear" w:color="auto" w:fill="auto"/>
          </w:tcPr>
          <w:p w14:paraId="28E521F7" w14:textId="77777777" w:rsidR="00E15E36" w:rsidRDefault="00E15E36" w:rsidP="00E15E36">
            <w:pPr>
              <w:pStyle w:val="TableCell0-5Center115pt"/>
            </w:pPr>
          </w:p>
        </w:tc>
        <w:tc>
          <w:tcPr>
            <w:tcW w:w="425" w:type="dxa"/>
            <w:shd w:val="clear" w:color="auto" w:fill="auto"/>
          </w:tcPr>
          <w:p w14:paraId="7954D433" w14:textId="77777777" w:rsidR="00E15E36" w:rsidRDefault="00E15E36" w:rsidP="00E15E36">
            <w:pPr>
              <w:pStyle w:val="TableCell0-5Center115pt"/>
            </w:pPr>
          </w:p>
        </w:tc>
        <w:tc>
          <w:tcPr>
            <w:tcW w:w="846" w:type="dxa"/>
            <w:gridSpan w:val="3"/>
            <w:shd w:val="clear" w:color="auto" w:fill="auto"/>
          </w:tcPr>
          <w:p w14:paraId="465D8FB4" w14:textId="77777777" w:rsidR="00E15E36" w:rsidRDefault="00E15E36" w:rsidP="00E15E36">
            <w:pPr>
              <w:pStyle w:val="TableCell0-5Center115pt"/>
            </w:pPr>
            <w:r>
              <w:t>σ</w:t>
            </w:r>
          </w:p>
        </w:tc>
        <w:tc>
          <w:tcPr>
            <w:tcW w:w="281" w:type="dxa"/>
            <w:shd w:val="clear" w:color="auto" w:fill="auto"/>
          </w:tcPr>
          <w:p w14:paraId="0E5ECAE1" w14:textId="77777777" w:rsidR="00E15E36" w:rsidRDefault="00E15E36" w:rsidP="00E15E36">
            <w:pPr>
              <w:pStyle w:val="TableCell0-5Center115pt"/>
            </w:pPr>
          </w:p>
        </w:tc>
        <w:tc>
          <w:tcPr>
            <w:tcW w:w="352" w:type="dxa"/>
            <w:shd w:val="clear" w:color="auto" w:fill="auto"/>
          </w:tcPr>
          <w:p w14:paraId="6599CF16" w14:textId="77777777" w:rsidR="00E15E36" w:rsidRDefault="00E15E36" w:rsidP="00E15E36">
            <w:pPr>
              <w:pStyle w:val="TableCell0-5Center115pt"/>
            </w:pPr>
          </w:p>
        </w:tc>
        <w:tc>
          <w:tcPr>
            <w:tcW w:w="554" w:type="dxa"/>
            <w:shd w:val="clear" w:color="auto" w:fill="auto"/>
          </w:tcPr>
          <w:p w14:paraId="58AA656B" w14:textId="77777777" w:rsidR="00E15E36" w:rsidRDefault="00E15E36" w:rsidP="00E15E36">
            <w:pPr>
              <w:pStyle w:val="TableCell0-5Center115pt"/>
            </w:pPr>
          </w:p>
        </w:tc>
        <w:tc>
          <w:tcPr>
            <w:tcW w:w="564" w:type="dxa"/>
            <w:gridSpan w:val="2"/>
            <w:shd w:val="clear" w:color="auto" w:fill="auto"/>
          </w:tcPr>
          <w:p w14:paraId="1C019F54" w14:textId="77777777" w:rsidR="00E15E36" w:rsidRDefault="00E15E36" w:rsidP="00E15E36">
            <w:pPr>
              <w:pStyle w:val="TableCell0-5Center115pt"/>
            </w:pPr>
            <w:r>
              <w:t>σ</w:t>
            </w:r>
          </w:p>
        </w:tc>
        <w:tc>
          <w:tcPr>
            <w:tcW w:w="564" w:type="dxa"/>
            <w:gridSpan w:val="2"/>
            <w:shd w:val="clear" w:color="auto" w:fill="auto"/>
          </w:tcPr>
          <w:p w14:paraId="054A0ABF" w14:textId="77777777" w:rsidR="00E15E36" w:rsidRDefault="00E15E36" w:rsidP="00E15E36">
            <w:pPr>
              <w:pStyle w:val="TableCell0-5Center115pt"/>
            </w:pPr>
            <w:r>
              <w:t>σ</w:t>
            </w:r>
          </w:p>
        </w:tc>
        <w:tc>
          <w:tcPr>
            <w:tcW w:w="351" w:type="dxa"/>
            <w:shd w:val="clear" w:color="auto" w:fill="auto"/>
          </w:tcPr>
          <w:p w14:paraId="048B01D4" w14:textId="77777777" w:rsidR="00E15E36" w:rsidRDefault="00E15E36" w:rsidP="00E15E36">
            <w:pPr>
              <w:pStyle w:val="TableCell0-5Center115pt"/>
            </w:pPr>
          </w:p>
        </w:tc>
        <w:tc>
          <w:tcPr>
            <w:tcW w:w="1418" w:type="dxa"/>
            <w:shd w:val="clear" w:color="auto" w:fill="auto"/>
          </w:tcPr>
          <w:p w14:paraId="63D1DD95" w14:textId="77777777" w:rsidR="00E15E36" w:rsidRPr="00E10A45" w:rsidRDefault="00E15E36" w:rsidP="00E15E36">
            <w:pPr>
              <w:pStyle w:val="TableCell0-5115pt"/>
            </w:pPr>
            <w:r>
              <w:t>= [</w:t>
            </w:r>
            <w:r w:rsidRPr="001B664B">
              <w:rPr>
                <w:rStyle w:val="ChCharisSIL"/>
              </w:rPr>
              <w:t>a.ˈna.na</w:t>
            </w:r>
            <w:r>
              <w:t>]</w:t>
            </w:r>
          </w:p>
        </w:tc>
      </w:tr>
      <w:tr w:rsidR="00AC23C4" w14:paraId="1F4CF04B" w14:textId="77777777" w:rsidTr="00AC23C4">
        <w:tc>
          <w:tcPr>
            <w:tcW w:w="709" w:type="dxa"/>
            <w:shd w:val="clear" w:color="auto" w:fill="auto"/>
          </w:tcPr>
          <w:p w14:paraId="64E9DEFE" w14:textId="77777777" w:rsidR="00E15E36" w:rsidRDefault="00E15E36" w:rsidP="00E15E36"/>
        </w:tc>
        <w:tc>
          <w:tcPr>
            <w:tcW w:w="425" w:type="dxa"/>
            <w:shd w:val="clear" w:color="auto" w:fill="auto"/>
          </w:tcPr>
          <w:p w14:paraId="7B1CACF5" w14:textId="77777777" w:rsidR="00E15E36" w:rsidRPr="00F129D3" w:rsidRDefault="00E15E36" w:rsidP="00E15E36"/>
        </w:tc>
        <w:tc>
          <w:tcPr>
            <w:tcW w:w="282" w:type="dxa"/>
            <w:shd w:val="clear" w:color="auto" w:fill="auto"/>
          </w:tcPr>
          <w:p w14:paraId="1624286B" w14:textId="77777777" w:rsidR="00E15E36" w:rsidRDefault="00E15E36" w:rsidP="00E15E36"/>
        </w:tc>
        <w:tc>
          <w:tcPr>
            <w:tcW w:w="282" w:type="dxa"/>
            <w:shd w:val="clear" w:color="auto" w:fill="auto"/>
          </w:tcPr>
          <w:p w14:paraId="042F5CA1" w14:textId="77777777" w:rsidR="00E15E36" w:rsidRDefault="00E15E36" w:rsidP="00E15E36"/>
        </w:tc>
        <w:tc>
          <w:tcPr>
            <w:tcW w:w="282" w:type="dxa"/>
            <w:shd w:val="clear" w:color="auto" w:fill="auto"/>
          </w:tcPr>
          <w:p w14:paraId="2801321B" w14:textId="77777777" w:rsidR="00E15E36" w:rsidRDefault="00E15E36" w:rsidP="00E15E36"/>
        </w:tc>
        <w:tc>
          <w:tcPr>
            <w:tcW w:w="281" w:type="dxa"/>
            <w:shd w:val="clear" w:color="auto" w:fill="auto"/>
          </w:tcPr>
          <w:p w14:paraId="50EBF054" w14:textId="77777777" w:rsidR="00E15E36" w:rsidRDefault="00E15E36" w:rsidP="00E15E36"/>
        </w:tc>
        <w:tc>
          <w:tcPr>
            <w:tcW w:w="352" w:type="dxa"/>
            <w:shd w:val="clear" w:color="auto" w:fill="auto"/>
          </w:tcPr>
          <w:p w14:paraId="066F9B0A" w14:textId="77777777" w:rsidR="00E15E36" w:rsidRDefault="00E15E36" w:rsidP="00E15E36"/>
        </w:tc>
        <w:tc>
          <w:tcPr>
            <w:tcW w:w="554" w:type="dxa"/>
            <w:shd w:val="clear" w:color="auto" w:fill="auto"/>
          </w:tcPr>
          <w:p w14:paraId="029B7DEB" w14:textId="77777777" w:rsidR="00E15E36" w:rsidRDefault="00E15E36" w:rsidP="00E15E36"/>
        </w:tc>
        <w:tc>
          <w:tcPr>
            <w:tcW w:w="282" w:type="dxa"/>
            <w:shd w:val="clear" w:color="auto" w:fill="auto"/>
          </w:tcPr>
          <w:p w14:paraId="223A4517" w14:textId="77777777" w:rsidR="00E15E36" w:rsidRDefault="00E15E36" w:rsidP="00E15E36"/>
        </w:tc>
        <w:tc>
          <w:tcPr>
            <w:tcW w:w="282" w:type="dxa"/>
            <w:shd w:val="clear" w:color="auto" w:fill="auto"/>
          </w:tcPr>
          <w:p w14:paraId="307936FC" w14:textId="77777777" w:rsidR="00E15E36" w:rsidRDefault="00E15E36" w:rsidP="00E15E36"/>
        </w:tc>
        <w:tc>
          <w:tcPr>
            <w:tcW w:w="282" w:type="dxa"/>
            <w:shd w:val="clear" w:color="auto" w:fill="auto"/>
          </w:tcPr>
          <w:p w14:paraId="353F31CC" w14:textId="77777777" w:rsidR="00E15E36" w:rsidRDefault="00E15E36" w:rsidP="00E15E36"/>
        </w:tc>
        <w:tc>
          <w:tcPr>
            <w:tcW w:w="282" w:type="dxa"/>
            <w:shd w:val="clear" w:color="auto" w:fill="auto"/>
          </w:tcPr>
          <w:p w14:paraId="54662731" w14:textId="77777777" w:rsidR="00E15E36" w:rsidRDefault="00E15E36" w:rsidP="00E15E36"/>
        </w:tc>
        <w:tc>
          <w:tcPr>
            <w:tcW w:w="351" w:type="dxa"/>
            <w:shd w:val="clear" w:color="auto" w:fill="auto"/>
          </w:tcPr>
          <w:p w14:paraId="6DFA5299" w14:textId="77777777" w:rsidR="00E15E36" w:rsidRDefault="00E15E36" w:rsidP="00E15E36"/>
        </w:tc>
        <w:tc>
          <w:tcPr>
            <w:tcW w:w="1418" w:type="dxa"/>
            <w:shd w:val="clear" w:color="auto" w:fill="auto"/>
          </w:tcPr>
          <w:p w14:paraId="373FA295" w14:textId="77777777" w:rsidR="00E15E36" w:rsidRPr="00E10A45" w:rsidRDefault="00E15E36" w:rsidP="00E15E36"/>
        </w:tc>
      </w:tr>
      <w:tr w:rsidR="00AC23C4" w14:paraId="61A752FB" w14:textId="77777777" w:rsidTr="00AC23C4">
        <w:tc>
          <w:tcPr>
            <w:tcW w:w="709" w:type="dxa"/>
            <w:shd w:val="clear" w:color="auto" w:fill="auto"/>
          </w:tcPr>
          <w:p w14:paraId="65AB2FA1" w14:textId="77777777" w:rsidR="00E15E36" w:rsidRDefault="00E15E36" w:rsidP="00E15E36">
            <w:pPr>
              <w:pStyle w:val="O0Nwnext"/>
            </w:pPr>
          </w:p>
        </w:tc>
        <w:bookmarkStart w:id="1672" w:name="_Ref368559200"/>
        <w:bookmarkEnd w:id="1672"/>
        <w:tc>
          <w:tcPr>
            <w:tcW w:w="425" w:type="dxa"/>
            <w:shd w:val="clear" w:color="auto" w:fill="auto"/>
          </w:tcPr>
          <w:p w14:paraId="734F3124" w14:textId="77777777" w:rsidR="00E15E36" w:rsidRDefault="00E15E36" w:rsidP="00E15E36">
            <w:pPr>
              <w:pStyle w:val="O0Nwnext"/>
            </w:pPr>
            <w:r w:rsidRPr="00F129D3">
              <w:fldChar w:fldCharType="begin"/>
            </w:r>
            <w:r w:rsidRPr="00F129D3">
              <w:instrText xml:space="preserve"> LISTNUM  NumberDefault \l 8 </w:instrText>
            </w:r>
            <w:r w:rsidRPr="00F129D3">
              <w:fldChar w:fldCharType="end">
                <w:numberingChange w:id="1673" w:author="Angela Kluge" w:date="2014-02-08T11:40:00Z" w:original="d."/>
              </w:fldChar>
            </w:r>
          </w:p>
        </w:tc>
        <w:tc>
          <w:tcPr>
            <w:tcW w:w="282" w:type="dxa"/>
            <w:shd w:val="clear" w:color="auto" w:fill="auto"/>
          </w:tcPr>
          <w:p w14:paraId="401D235F" w14:textId="77777777" w:rsidR="00E15E36" w:rsidRDefault="00E15E36" w:rsidP="00E15E36">
            <w:pPr>
              <w:pStyle w:val="TableCell0-0Center"/>
            </w:pPr>
          </w:p>
        </w:tc>
        <w:tc>
          <w:tcPr>
            <w:tcW w:w="282" w:type="dxa"/>
            <w:shd w:val="clear" w:color="auto" w:fill="auto"/>
          </w:tcPr>
          <w:p w14:paraId="38E2BF91" w14:textId="77777777" w:rsidR="00E15E36" w:rsidRDefault="00E15E36" w:rsidP="00E15E36">
            <w:pPr>
              <w:pStyle w:val="TableCell0-0Center"/>
            </w:pPr>
            <w:r>
              <w:t>a</w:t>
            </w:r>
          </w:p>
        </w:tc>
        <w:tc>
          <w:tcPr>
            <w:tcW w:w="282" w:type="dxa"/>
            <w:shd w:val="clear" w:color="auto" w:fill="auto"/>
          </w:tcPr>
          <w:p w14:paraId="6DDBDF29" w14:textId="77777777" w:rsidR="00E15E36" w:rsidRDefault="00E15E36" w:rsidP="00E15E36">
            <w:pPr>
              <w:pStyle w:val="TableCell0-0Center"/>
            </w:pPr>
            <w:r>
              <w:t>p</w:t>
            </w:r>
          </w:p>
        </w:tc>
        <w:tc>
          <w:tcPr>
            <w:tcW w:w="281" w:type="dxa"/>
            <w:shd w:val="clear" w:color="auto" w:fill="auto"/>
          </w:tcPr>
          <w:p w14:paraId="270D1EA8" w14:textId="77777777" w:rsidR="00E15E36" w:rsidRDefault="00E15E36" w:rsidP="00E15E36">
            <w:pPr>
              <w:pStyle w:val="TableCell0-0Center"/>
            </w:pPr>
            <w:r>
              <w:t>a</w:t>
            </w:r>
          </w:p>
        </w:tc>
        <w:tc>
          <w:tcPr>
            <w:tcW w:w="352" w:type="dxa"/>
            <w:shd w:val="clear" w:color="auto" w:fill="auto"/>
          </w:tcPr>
          <w:p w14:paraId="3D5DE920" w14:textId="77777777" w:rsidR="00E15E36" w:rsidRDefault="00E15E36" w:rsidP="00E15E36">
            <w:pPr>
              <w:pStyle w:val="TableCell0-0Center"/>
            </w:pPr>
          </w:p>
        </w:tc>
        <w:tc>
          <w:tcPr>
            <w:tcW w:w="554" w:type="dxa"/>
            <w:shd w:val="clear" w:color="auto" w:fill="auto"/>
          </w:tcPr>
          <w:p w14:paraId="56C53F26" w14:textId="77777777" w:rsidR="00E15E36" w:rsidRDefault="00E15E36" w:rsidP="00E15E36">
            <w:pPr>
              <w:pStyle w:val="TableCell0-0Center"/>
            </w:pPr>
          </w:p>
        </w:tc>
        <w:tc>
          <w:tcPr>
            <w:tcW w:w="282" w:type="dxa"/>
            <w:shd w:val="clear" w:color="auto" w:fill="auto"/>
          </w:tcPr>
          <w:p w14:paraId="68147C6E" w14:textId="77777777" w:rsidR="00E15E36" w:rsidRDefault="00E15E36" w:rsidP="00E15E36">
            <w:pPr>
              <w:pStyle w:val="TableCell0-0Center"/>
            </w:pPr>
          </w:p>
        </w:tc>
        <w:tc>
          <w:tcPr>
            <w:tcW w:w="282" w:type="dxa"/>
            <w:shd w:val="clear" w:color="auto" w:fill="auto"/>
          </w:tcPr>
          <w:p w14:paraId="74F669D0" w14:textId="77777777" w:rsidR="00E15E36" w:rsidRDefault="00E15E36" w:rsidP="00E15E36">
            <w:pPr>
              <w:pStyle w:val="TableCell0-0Center"/>
            </w:pPr>
            <w:r>
              <w:t>a</w:t>
            </w:r>
          </w:p>
        </w:tc>
        <w:tc>
          <w:tcPr>
            <w:tcW w:w="282" w:type="dxa"/>
            <w:shd w:val="clear" w:color="auto" w:fill="auto"/>
          </w:tcPr>
          <w:p w14:paraId="2C46594F" w14:textId="77777777" w:rsidR="00E15E36" w:rsidRDefault="00E15E36" w:rsidP="00E15E36">
            <w:pPr>
              <w:pStyle w:val="TableCell0-0Center"/>
            </w:pPr>
            <w:r>
              <w:t>p</w:t>
            </w:r>
          </w:p>
        </w:tc>
        <w:tc>
          <w:tcPr>
            <w:tcW w:w="282" w:type="dxa"/>
            <w:shd w:val="clear" w:color="auto" w:fill="auto"/>
          </w:tcPr>
          <w:p w14:paraId="21DCF235" w14:textId="77777777" w:rsidR="00E15E36" w:rsidRDefault="00E15E36" w:rsidP="00E15E36">
            <w:pPr>
              <w:pStyle w:val="TableCell0-0Center"/>
            </w:pPr>
            <w:r>
              <w:t>a</w:t>
            </w:r>
          </w:p>
        </w:tc>
        <w:tc>
          <w:tcPr>
            <w:tcW w:w="351" w:type="dxa"/>
            <w:shd w:val="clear" w:color="auto" w:fill="auto"/>
          </w:tcPr>
          <w:p w14:paraId="3444B22C" w14:textId="77777777" w:rsidR="00E15E36" w:rsidRDefault="00E15E36" w:rsidP="00E15E36">
            <w:pPr>
              <w:pStyle w:val="TableCell0-0Center"/>
            </w:pPr>
          </w:p>
        </w:tc>
        <w:tc>
          <w:tcPr>
            <w:tcW w:w="1418" w:type="dxa"/>
            <w:shd w:val="clear" w:color="auto" w:fill="auto"/>
          </w:tcPr>
          <w:p w14:paraId="4A74106F" w14:textId="77777777" w:rsidR="00E15E36" w:rsidRPr="00E10A45" w:rsidRDefault="00E15E36" w:rsidP="00E15E36">
            <w:pPr>
              <w:pStyle w:val="TableCell0-0Center"/>
            </w:pPr>
          </w:p>
        </w:tc>
      </w:tr>
      <w:tr w:rsidR="00AC23C4" w14:paraId="1FEF584F" w14:textId="77777777" w:rsidTr="00AC23C4">
        <w:tc>
          <w:tcPr>
            <w:tcW w:w="709" w:type="dxa"/>
            <w:shd w:val="clear" w:color="auto" w:fill="auto"/>
          </w:tcPr>
          <w:p w14:paraId="6B274D29" w14:textId="77777777" w:rsidR="00E15E36" w:rsidRPr="002360DE" w:rsidRDefault="00E15E36" w:rsidP="00E15E36">
            <w:pPr>
              <w:pStyle w:val="TableCell0-0Center"/>
            </w:pPr>
          </w:p>
        </w:tc>
        <w:tc>
          <w:tcPr>
            <w:tcW w:w="425" w:type="dxa"/>
            <w:shd w:val="clear" w:color="auto" w:fill="auto"/>
          </w:tcPr>
          <w:p w14:paraId="5DC7FFE6" w14:textId="77777777" w:rsidR="00E15E36" w:rsidRPr="002360DE" w:rsidRDefault="00E15E36" w:rsidP="00E15E36">
            <w:pPr>
              <w:pStyle w:val="TableCell0-0Center"/>
            </w:pPr>
          </w:p>
        </w:tc>
        <w:tc>
          <w:tcPr>
            <w:tcW w:w="282" w:type="dxa"/>
            <w:shd w:val="clear" w:color="auto" w:fill="auto"/>
          </w:tcPr>
          <w:p w14:paraId="5CB10ADF" w14:textId="77777777" w:rsidR="00E15E36" w:rsidRDefault="00E15E36" w:rsidP="00E15E36">
            <w:pPr>
              <w:pStyle w:val="TableCell0-0Center"/>
            </w:pPr>
          </w:p>
        </w:tc>
        <w:tc>
          <w:tcPr>
            <w:tcW w:w="282" w:type="dxa"/>
            <w:shd w:val="clear" w:color="auto" w:fill="auto"/>
          </w:tcPr>
          <w:p w14:paraId="0EFAF192"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4C121860" w14:textId="77777777" w:rsidR="00E15E36" w:rsidRPr="00FC7A20" w:rsidRDefault="00E15E36" w:rsidP="00E15E36">
            <w:pPr>
              <w:pStyle w:val="TableCell0-0Center"/>
              <w:rPr>
                <w:rStyle w:val="ChItalBold14pt"/>
              </w:rPr>
            </w:pPr>
            <w:r w:rsidRPr="00FC7A20">
              <w:rPr>
                <w:rStyle w:val="ChItalBold14pt"/>
              </w:rPr>
              <w:t>|</w:t>
            </w:r>
          </w:p>
        </w:tc>
        <w:tc>
          <w:tcPr>
            <w:tcW w:w="281" w:type="dxa"/>
            <w:shd w:val="clear" w:color="auto" w:fill="auto"/>
          </w:tcPr>
          <w:p w14:paraId="6D3DE666" w14:textId="77777777" w:rsidR="00E15E36" w:rsidRDefault="00E15E36" w:rsidP="00E15E36">
            <w:pPr>
              <w:pStyle w:val="TableCell0-0Center"/>
            </w:pPr>
          </w:p>
        </w:tc>
        <w:tc>
          <w:tcPr>
            <w:tcW w:w="352" w:type="dxa"/>
            <w:shd w:val="clear" w:color="auto" w:fill="auto"/>
          </w:tcPr>
          <w:p w14:paraId="7ABCDADA" w14:textId="77777777" w:rsidR="00E15E36" w:rsidRDefault="00E15E36" w:rsidP="00E15E36">
            <w:pPr>
              <w:pStyle w:val="TableCell0-0Center"/>
            </w:pPr>
          </w:p>
        </w:tc>
        <w:tc>
          <w:tcPr>
            <w:tcW w:w="554" w:type="dxa"/>
            <w:shd w:val="clear" w:color="auto" w:fill="auto"/>
          </w:tcPr>
          <w:p w14:paraId="3A24CA84" w14:textId="77777777" w:rsidR="00E15E36" w:rsidRDefault="00E15E36" w:rsidP="00E15E36">
            <w:pPr>
              <w:pStyle w:val="TableCell0-0Center"/>
            </w:pPr>
          </w:p>
        </w:tc>
        <w:tc>
          <w:tcPr>
            <w:tcW w:w="282" w:type="dxa"/>
            <w:shd w:val="clear" w:color="auto" w:fill="auto"/>
          </w:tcPr>
          <w:p w14:paraId="307A0465" w14:textId="77777777" w:rsidR="00E15E36" w:rsidRPr="00FC7A20" w:rsidRDefault="00E15E36" w:rsidP="00E15E36">
            <w:pPr>
              <w:pStyle w:val="TableCell0-0Center"/>
              <w:rPr>
                <w:rStyle w:val="ChItalBold14pt"/>
              </w:rPr>
            </w:pPr>
          </w:p>
        </w:tc>
        <w:tc>
          <w:tcPr>
            <w:tcW w:w="282" w:type="dxa"/>
            <w:shd w:val="clear" w:color="auto" w:fill="auto"/>
          </w:tcPr>
          <w:p w14:paraId="54075362"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3816B563" w14:textId="77777777" w:rsidR="00E15E36" w:rsidRPr="00FC7A20" w:rsidRDefault="00E15E36" w:rsidP="00E15E36">
            <w:pPr>
              <w:pStyle w:val="TableCell0-0Center"/>
              <w:rPr>
                <w:rStyle w:val="ChItalBold14pt"/>
              </w:rPr>
            </w:pPr>
            <w:r w:rsidRPr="00FC7A20">
              <w:rPr>
                <w:rStyle w:val="ChItalBold14pt"/>
              </w:rPr>
              <w:t>|</w:t>
            </w:r>
          </w:p>
        </w:tc>
        <w:tc>
          <w:tcPr>
            <w:tcW w:w="282" w:type="dxa"/>
            <w:shd w:val="clear" w:color="auto" w:fill="auto"/>
          </w:tcPr>
          <w:p w14:paraId="5A396830" w14:textId="77777777" w:rsidR="00E15E36" w:rsidRPr="00FC7A20" w:rsidRDefault="00E15E36" w:rsidP="00E15E36">
            <w:pPr>
              <w:pStyle w:val="TableCell0-0Center"/>
              <w:rPr>
                <w:rStyle w:val="ChItalBold14pt"/>
              </w:rPr>
            </w:pPr>
            <w:r w:rsidRPr="00FC7A20">
              <w:rPr>
                <w:rStyle w:val="ChItalBold14pt"/>
              </w:rPr>
              <w:t>|</w:t>
            </w:r>
          </w:p>
        </w:tc>
        <w:tc>
          <w:tcPr>
            <w:tcW w:w="351" w:type="dxa"/>
            <w:shd w:val="clear" w:color="auto" w:fill="auto"/>
          </w:tcPr>
          <w:p w14:paraId="675ECF61" w14:textId="77777777" w:rsidR="00E15E36" w:rsidRPr="00FC7A20" w:rsidRDefault="00E15E36" w:rsidP="00E15E36">
            <w:pPr>
              <w:pStyle w:val="TableCell0-0Center"/>
              <w:rPr>
                <w:rStyle w:val="ChItalBold14pt"/>
              </w:rPr>
            </w:pPr>
          </w:p>
        </w:tc>
        <w:tc>
          <w:tcPr>
            <w:tcW w:w="1418" w:type="dxa"/>
            <w:shd w:val="clear" w:color="auto" w:fill="auto"/>
          </w:tcPr>
          <w:p w14:paraId="3B46A331" w14:textId="77777777" w:rsidR="00E15E36" w:rsidRPr="00FC7A20" w:rsidRDefault="00E15E36" w:rsidP="00E15E36">
            <w:pPr>
              <w:pStyle w:val="TableCell0-0Center"/>
              <w:rPr>
                <w:rStyle w:val="ChItalBold14pt"/>
              </w:rPr>
            </w:pPr>
          </w:p>
        </w:tc>
      </w:tr>
      <w:tr w:rsidR="00AC23C4" w14:paraId="113DFCF2" w14:textId="77777777" w:rsidTr="00AC23C4">
        <w:tc>
          <w:tcPr>
            <w:tcW w:w="709" w:type="dxa"/>
            <w:shd w:val="clear" w:color="auto" w:fill="auto"/>
          </w:tcPr>
          <w:p w14:paraId="3C1B8972" w14:textId="77777777" w:rsidR="00E15E36" w:rsidRDefault="00E15E36" w:rsidP="00E15E36">
            <w:pPr>
              <w:pStyle w:val="O0Nwnext"/>
            </w:pPr>
          </w:p>
        </w:tc>
        <w:tc>
          <w:tcPr>
            <w:tcW w:w="425" w:type="dxa"/>
            <w:shd w:val="clear" w:color="auto" w:fill="auto"/>
          </w:tcPr>
          <w:p w14:paraId="07749D7B" w14:textId="77777777" w:rsidR="00E15E36" w:rsidRDefault="00E15E36" w:rsidP="00E15E36">
            <w:pPr>
              <w:pStyle w:val="O0Nwnext"/>
            </w:pPr>
          </w:p>
        </w:tc>
        <w:tc>
          <w:tcPr>
            <w:tcW w:w="282" w:type="dxa"/>
            <w:shd w:val="clear" w:color="auto" w:fill="auto"/>
          </w:tcPr>
          <w:p w14:paraId="1FCA1A9A" w14:textId="77777777" w:rsidR="00E15E36" w:rsidRDefault="00E15E36" w:rsidP="00E15E36">
            <w:pPr>
              <w:pStyle w:val="TableCell0-0Center"/>
            </w:pPr>
            <w:r>
              <w:t>C</w:t>
            </w:r>
          </w:p>
        </w:tc>
        <w:tc>
          <w:tcPr>
            <w:tcW w:w="282" w:type="dxa"/>
            <w:shd w:val="clear" w:color="auto" w:fill="auto"/>
          </w:tcPr>
          <w:p w14:paraId="276B5226" w14:textId="77777777" w:rsidR="00E15E36" w:rsidRPr="00FC7A20" w:rsidRDefault="00E15E36" w:rsidP="00E15E36">
            <w:pPr>
              <w:pStyle w:val="TableCell0-0Center"/>
            </w:pPr>
            <w:r w:rsidRPr="00FC7A20">
              <w:t>V</w:t>
            </w:r>
          </w:p>
        </w:tc>
        <w:tc>
          <w:tcPr>
            <w:tcW w:w="282" w:type="dxa"/>
            <w:shd w:val="clear" w:color="auto" w:fill="auto"/>
          </w:tcPr>
          <w:p w14:paraId="5B3B4B3A" w14:textId="77777777" w:rsidR="00E15E36" w:rsidRDefault="00E15E36" w:rsidP="00E15E36">
            <w:pPr>
              <w:pStyle w:val="TableCell0-0Center"/>
            </w:pPr>
            <w:r>
              <w:t>C</w:t>
            </w:r>
          </w:p>
        </w:tc>
        <w:tc>
          <w:tcPr>
            <w:tcW w:w="281" w:type="dxa"/>
            <w:shd w:val="clear" w:color="auto" w:fill="auto"/>
          </w:tcPr>
          <w:p w14:paraId="0CC1DE98" w14:textId="77777777" w:rsidR="00E15E36" w:rsidRDefault="00E15E36" w:rsidP="00E15E36">
            <w:pPr>
              <w:pStyle w:val="TableCell0-0Center"/>
            </w:pPr>
          </w:p>
        </w:tc>
        <w:tc>
          <w:tcPr>
            <w:tcW w:w="352" w:type="dxa"/>
            <w:shd w:val="clear" w:color="auto" w:fill="auto"/>
          </w:tcPr>
          <w:p w14:paraId="04851DA0" w14:textId="77777777" w:rsidR="00E15E36" w:rsidRDefault="00E15E36" w:rsidP="00E15E36">
            <w:pPr>
              <w:pStyle w:val="TableCell0-0Center"/>
            </w:pPr>
          </w:p>
        </w:tc>
        <w:tc>
          <w:tcPr>
            <w:tcW w:w="554" w:type="dxa"/>
            <w:shd w:val="clear" w:color="auto" w:fill="auto"/>
          </w:tcPr>
          <w:p w14:paraId="01CE43A4" w14:textId="77777777" w:rsidR="00E15E36" w:rsidRPr="00A7558C" w:rsidRDefault="00E15E36" w:rsidP="00E15E36">
            <w:pPr>
              <w:pStyle w:val="TableCell0-0Center"/>
            </w:pPr>
            <w:r>
              <w:t>+</w:t>
            </w:r>
          </w:p>
        </w:tc>
        <w:tc>
          <w:tcPr>
            <w:tcW w:w="282" w:type="dxa"/>
            <w:shd w:val="clear" w:color="auto" w:fill="auto"/>
          </w:tcPr>
          <w:p w14:paraId="6105AD1D" w14:textId="77777777" w:rsidR="00E15E36" w:rsidRDefault="00E15E36" w:rsidP="00E15E36">
            <w:pPr>
              <w:pStyle w:val="TableCell0-0Center"/>
            </w:pPr>
            <w:r>
              <w:t>C</w:t>
            </w:r>
          </w:p>
        </w:tc>
        <w:tc>
          <w:tcPr>
            <w:tcW w:w="282" w:type="dxa"/>
            <w:shd w:val="clear" w:color="auto" w:fill="auto"/>
          </w:tcPr>
          <w:p w14:paraId="31CF16C4" w14:textId="77777777" w:rsidR="00E15E36" w:rsidRDefault="00E15E36" w:rsidP="00E15E36">
            <w:pPr>
              <w:pStyle w:val="TableCell0-0Center"/>
            </w:pPr>
            <w:r>
              <w:t>V</w:t>
            </w:r>
          </w:p>
        </w:tc>
        <w:tc>
          <w:tcPr>
            <w:tcW w:w="282" w:type="dxa"/>
            <w:shd w:val="clear" w:color="auto" w:fill="auto"/>
          </w:tcPr>
          <w:p w14:paraId="70A936E4" w14:textId="77777777" w:rsidR="00E15E36" w:rsidRDefault="00E15E36" w:rsidP="00E15E36">
            <w:pPr>
              <w:pStyle w:val="TableCell0-0Center"/>
            </w:pPr>
            <w:r>
              <w:t>C</w:t>
            </w:r>
          </w:p>
        </w:tc>
        <w:tc>
          <w:tcPr>
            <w:tcW w:w="282" w:type="dxa"/>
            <w:shd w:val="clear" w:color="auto" w:fill="auto"/>
          </w:tcPr>
          <w:p w14:paraId="26ABB2EE" w14:textId="77777777" w:rsidR="00E15E36" w:rsidRDefault="00E15E36" w:rsidP="00E15E36">
            <w:pPr>
              <w:pStyle w:val="TableCell0-0Center"/>
            </w:pPr>
            <w:r>
              <w:t>V</w:t>
            </w:r>
          </w:p>
        </w:tc>
        <w:tc>
          <w:tcPr>
            <w:tcW w:w="351" w:type="dxa"/>
            <w:shd w:val="clear" w:color="auto" w:fill="auto"/>
          </w:tcPr>
          <w:p w14:paraId="23FC0FBB" w14:textId="77777777" w:rsidR="00E15E36" w:rsidRDefault="00E15E36" w:rsidP="00E15E36">
            <w:pPr>
              <w:pStyle w:val="O0Nwnext"/>
            </w:pPr>
          </w:p>
        </w:tc>
        <w:tc>
          <w:tcPr>
            <w:tcW w:w="1418" w:type="dxa"/>
            <w:shd w:val="clear" w:color="auto" w:fill="auto"/>
          </w:tcPr>
          <w:p w14:paraId="17F4466A" w14:textId="77777777" w:rsidR="00E15E36" w:rsidRPr="00E10A45" w:rsidRDefault="00E15E36" w:rsidP="00E15E36">
            <w:pPr>
              <w:pStyle w:val="O0Nwnext"/>
            </w:pPr>
          </w:p>
        </w:tc>
      </w:tr>
      <w:tr w:rsidR="00AC23C4" w14:paraId="2E8A3A2B" w14:textId="77777777" w:rsidTr="00AC23C4">
        <w:tc>
          <w:tcPr>
            <w:tcW w:w="709" w:type="dxa"/>
            <w:shd w:val="clear" w:color="auto" w:fill="auto"/>
          </w:tcPr>
          <w:p w14:paraId="121D7861" w14:textId="77777777" w:rsidR="00E15E36" w:rsidRDefault="00E15E36" w:rsidP="00E15E36">
            <w:pPr>
              <w:pStyle w:val="O0Nwnext"/>
            </w:pPr>
          </w:p>
        </w:tc>
        <w:tc>
          <w:tcPr>
            <w:tcW w:w="425" w:type="dxa"/>
            <w:shd w:val="clear" w:color="auto" w:fill="auto"/>
          </w:tcPr>
          <w:p w14:paraId="0F9FD804" w14:textId="77777777" w:rsidR="00E15E36" w:rsidRDefault="00E15E36" w:rsidP="00E15E36">
            <w:pPr>
              <w:pStyle w:val="O0Nwnext"/>
            </w:pPr>
          </w:p>
        </w:tc>
        <w:tc>
          <w:tcPr>
            <w:tcW w:w="846" w:type="dxa"/>
            <w:gridSpan w:val="3"/>
            <w:shd w:val="clear" w:color="auto" w:fill="auto"/>
          </w:tcPr>
          <w:p w14:paraId="022EBC77" w14:textId="77777777" w:rsidR="00E15E36" w:rsidRDefault="00BC2197" w:rsidP="00E15E36">
            <w:pPr>
              <w:pStyle w:val="O0Nwnext"/>
            </w:pPr>
            <w:r>
              <w:rPr>
                <w:noProof/>
                <w:lang w:eastAsia="en-US"/>
              </w:rPr>
              <w:drawing>
                <wp:inline distT="0" distB="0" distL="0" distR="0" wp14:anchorId="1A726545" wp14:editId="31A3B925">
                  <wp:extent cx="428625" cy="161925"/>
                  <wp:effectExtent l="0" t="0" r="9525" b="9525"/>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 cy="161925"/>
                          </a:xfrm>
                          <a:prstGeom prst="rect">
                            <a:avLst/>
                          </a:prstGeom>
                          <a:noFill/>
                          <a:ln>
                            <a:noFill/>
                          </a:ln>
                        </pic:spPr>
                      </pic:pic>
                    </a:graphicData>
                  </a:graphic>
                </wp:inline>
              </w:drawing>
            </w:r>
          </w:p>
        </w:tc>
        <w:tc>
          <w:tcPr>
            <w:tcW w:w="281" w:type="dxa"/>
            <w:shd w:val="clear" w:color="auto" w:fill="auto"/>
          </w:tcPr>
          <w:p w14:paraId="5600DEBF" w14:textId="77777777" w:rsidR="00E15E36" w:rsidRDefault="00E15E36" w:rsidP="00E15E36">
            <w:pPr>
              <w:pStyle w:val="O0Nwnext"/>
            </w:pPr>
          </w:p>
        </w:tc>
        <w:tc>
          <w:tcPr>
            <w:tcW w:w="352" w:type="dxa"/>
            <w:shd w:val="clear" w:color="auto" w:fill="auto"/>
          </w:tcPr>
          <w:p w14:paraId="7A6E2418" w14:textId="77777777" w:rsidR="00E15E36" w:rsidRDefault="00E15E36" w:rsidP="00E15E36">
            <w:pPr>
              <w:pStyle w:val="O0Nwnext"/>
            </w:pPr>
          </w:p>
        </w:tc>
        <w:tc>
          <w:tcPr>
            <w:tcW w:w="554" w:type="dxa"/>
            <w:shd w:val="clear" w:color="auto" w:fill="auto"/>
          </w:tcPr>
          <w:p w14:paraId="6E6BB456" w14:textId="77777777" w:rsidR="00E15E36" w:rsidRDefault="00E15E36" w:rsidP="00E15E36">
            <w:pPr>
              <w:pStyle w:val="O0Nwnext"/>
            </w:pPr>
          </w:p>
        </w:tc>
        <w:tc>
          <w:tcPr>
            <w:tcW w:w="564" w:type="dxa"/>
            <w:gridSpan w:val="2"/>
            <w:shd w:val="clear" w:color="auto" w:fill="auto"/>
          </w:tcPr>
          <w:p w14:paraId="34F23EC1" w14:textId="77777777" w:rsidR="00E15E36" w:rsidRDefault="00BC2197" w:rsidP="00E15E36">
            <w:pPr>
              <w:pStyle w:val="O0Nwnext"/>
            </w:pPr>
            <w:r>
              <w:rPr>
                <w:noProof/>
                <w:lang w:eastAsia="en-US"/>
              </w:rPr>
              <w:drawing>
                <wp:inline distT="0" distB="0" distL="0" distR="0" wp14:anchorId="7102994E" wp14:editId="0BC02F83">
                  <wp:extent cx="247650" cy="161925"/>
                  <wp:effectExtent l="0" t="0" r="0" b="9525"/>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564" w:type="dxa"/>
            <w:gridSpan w:val="2"/>
            <w:shd w:val="clear" w:color="auto" w:fill="auto"/>
          </w:tcPr>
          <w:p w14:paraId="4C5E412A" w14:textId="77777777" w:rsidR="00E15E36" w:rsidRDefault="00BC2197" w:rsidP="00E15E36">
            <w:pPr>
              <w:pStyle w:val="O0Nwnext"/>
            </w:pPr>
            <w:r>
              <w:rPr>
                <w:noProof/>
                <w:lang w:eastAsia="en-US"/>
              </w:rPr>
              <w:drawing>
                <wp:inline distT="0" distB="0" distL="0" distR="0" wp14:anchorId="66EB76E6" wp14:editId="723D4C3D">
                  <wp:extent cx="247650" cy="161925"/>
                  <wp:effectExtent l="0" t="0" r="0" b="9525"/>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161925"/>
                          </a:xfrm>
                          <a:prstGeom prst="rect">
                            <a:avLst/>
                          </a:prstGeom>
                          <a:noFill/>
                          <a:ln>
                            <a:noFill/>
                          </a:ln>
                        </pic:spPr>
                      </pic:pic>
                    </a:graphicData>
                  </a:graphic>
                </wp:inline>
              </w:drawing>
            </w:r>
          </w:p>
        </w:tc>
        <w:tc>
          <w:tcPr>
            <w:tcW w:w="351" w:type="dxa"/>
            <w:shd w:val="clear" w:color="auto" w:fill="auto"/>
          </w:tcPr>
          <w:p w14:paraId="56F6B3EF" w14:textId="77777777" w:rsidR="00E15E36" w:rsidRDefault="00E15E36" w:rsidP="00E15E36">
            <w:pPr>
              <w:pStyle w:val="O0Nwnext"/>
            </w:pPr>
          </w:p>
        </w:tc>
        <w:tc>
          <w:tcPr>
            <w:tcW w:w="1418" w:type="dxa"/>
            <w:shd w:val="clear" w:color="auto" w:fill="auto"/>
          </w:tcPr>
          <w:p w14:paraId="5161C332" w14:textId="77777777" w:rsidR="00E15E36" w:rsidRPr="00E10A45" w:rsidRDefault="00E15E36" w:rsidP="00E15E36">
            <w:pPr>
              <w:pStyle w:val="O0Nwnext"/>
            </w:pPr>
          </w:p>
        </w:tc>
      </w:tr>
      <w:tr w:rsidR="00AC23C4" w14:paraId="79AB15A3" w14:textId="77777777" w:rsidTr="00AC23C4">
        <w:tc>
          <w:tcPr>
            <w:tcW w:w="709" w:type="dxa"/>
            <w:shd w:val="clear" w:color="auto" w:fill="auto"/>
          </w:tcPr>
          <w:p w14:paraId="07E657C5" w14:textId="77777777" w:rsidR="00E15E36" w:rsidRDefault="00E15E36" w:rsidP="00E15E36">
            <w:pPr>
              <w:pStyle w:val="TableCell0-0CenterBreak"/>
            </w:pPr>
          </w:p>
        </w:tc>
        <w:tc>
          <w:tcPr>
            <w:tcW w:w="425" w:type="dxa"/>
            <w:shd w:val="clear" w:color="auto" w:fill="auto"/>
          </w:tcPr>
          <w:p w14:paraId="2AC1D35F" w14:textId="77777777" w:rsidR="00E15E36" w:rsidRDefault="00E15E36" w:rsidP="00E15E36">
            <w:pPr>
              <w:pStyle w:val="TableCell0-0CenterBreak"/>
            </w:pPr>
          </w:p>
        </w:tc>
        <w:tc>
          <w:tcPr>
            <w:tcW w:w="846" w:type="dxa"/>
            <w:gridSpan w:val="3"/>
            <w:shd w:val="clear" w:color="auto" w:fill="auto"/>
          </w:tcPr>
          <w:p w14:paraId="68D69CD4" w14:textId="77777777" w:rsidR="00E15E36" w:rsidRDefault="00E15E36" w:rsidP="00E15E36">
            <w:pPr>
              <w:pStyle w:val="TableCell0-0CenterBreak"/>
            </w:pPr>
            <w:r>
              <w:t>σ</w:t>
            </w:r>
          </w:p>
        </w:tc>
        <w:tc>
          <w:tcPr>
            <w:tcW w:w="281" w:type="dxa"/>
            <w:shd w:val="clear" w:color="auto" w:fill="auto"/>
          </w:tcPr>
          <w:p w14:paraId="0C4B6F80" w14:textId="77777777" w:rsidR="00E15E36" w:rsidRDefault="00E15E36" w:rsidP="00E15E36">
            <w:pPr>
              <w:pStyle w:val="TableCell0-0CenterBreak"/>
            </w:pPr>
          </w:p>
        </w:tc>
        <w:tc>
          <w:tcPr>
            <w:tcW w:w="352" w:type="dxa"/>
            <w:shd w:val="clear" w:color="auto" w:fill="auto"/>
          </w:tcPr>
          <w:p w14:paraId="450125FD" w14:textId="77777777" w:rsidR="00E15E36" w:rsidRDefault="00E15E36" w:rsidP="00E15E36">
            <w:pPr>
              <w:pStyle w:val="TableCell0-0CenterBreak"/>
            </w:pPr>
          </w:p>
        </w:tc>
        <w:tc>
          <w:tcPr>
            <w:tcW w:w="554" w:type="dxa"/>
            <w:shd w:val="clear" w:color="auto" w:fill="auto"/>
          </w:tcPr>
          <w:p w14:paraId="581B465B" w14:textId="77777777" w:rsidR="00E15E36" w:rsidRDefault="00E15E36" w:rsidP="00E15E36">
            <w:pPr>
              <w:pStyle w:val="TableCell0-0CenterBreak"/>
            </w:pPr>
          </w:p>
        </w:tc>
        <w:tc>
          <w:tcPr>
            <w:tcW w:w="564" w:type="dxa"/>
            <w:gridSpan w:val="2"/>
            <w:shd w:val="clear" w:color="auto" w:fill="auto"/>
          </w:tcPr>
          <w:p w14:paraId="2966FD08" w14:textId="77777777" w:rsidR="00E15E36" w:rsidRDefault="00E15E36" w:rsidP="00E15E36">
            <w:pPr>
              <w:pStyle w:val="TableCell0-0CenterBreak"/>
            </w:pPr>
            <w:r>
              <w:t>σ</w:t>
            </w:r>
          </w:p>
        </w:tc>
        <w:tc>
          <w:tcPr>
            <w:tcW w:w="564" w:type="dxa"/>
            <w:gridSpan w:val="2"/>
            <w:shd w:val="clear" w:color="auto" w:fill="auto"/>
          </w:tcPr>
          <w:p w14:paraId="6F05EBED" w14:textId="77777777" w:rsidR="00E15E36" w:rsidRDefault="00E15E36" w:rsidP="00E15E36">
            <w:pPr>
              <w:pStyle w:val="TableCell0-0CenterBreak"/>
            </w:pPr>
            <w:r>
              <w:t>σ</w:t>
            </w:r>
          </w:p>
        </w:tc>
        <w:tc>
          <w:tcPr>
            <w:tcW w:w="351" w:type="dxa"/>
            <w:shd w:val="clear" w:color="auto" w:fill="auto"/>
          </w:tcPr>
          <w:p w14:paraId="5138E300" w14:textId="77777777" w:rsidR="00E15E36" w:rsidRDefault="00E15E36" w:rsidP="00E15E36">
            <w:pPr>
              <w:pStyle w:val="TableCell0-0CenterBreak"/>
            </w:pPr>
          </w:p>
        </w:tc>
        <w:tc>
          <w:tcPr>
            <w:tcW w:w="1418" w:type="dxa"/>
            <w:shd w:val="clear" w:color="auto" w:fill="auto"/>
          </w:tcPr>
          <w:p w14:paraId="0E69533D" w14:textId="77777777" w:rsidR="00E15E36" w:rsidRPr="00E10A45" w:rsidRDefault="00E15E36" w:rsidP="00E15E36">
            <w:pPr>
              <w:pStyle w:val="TableCell0-0115Break"/>
            </w:pPr>
            <w:r>
              <w:t>= [</w:t>
            </w:r>
            <w:r w:rsidRPr="001B664B">
              <w:rPr>
                <w:rStyle w:val="ChCharisSIL"/>
              </w:rPr>
              <w:t>a.ˈpa.pa</w:t>
            </w:r>
            <w:r>
              <w:t>]</w:t>
            </w:r>
          </w:p>
        </w:tc>
      </w:tr>
    </w:tbl>
    <w:p w14:paraId="01163F1A" w14:textId="6E4B0606" w:rsidR="004117D7" w:rsidRDefault="00E15E36" w:rsidP="004117D7">
      <w:pPr>
        <w:pStyle w:val="Body0000after05before115pt"/>
        <w:rPr>
          <w:szCs w:val="19"/>
        </w:rPr>
      </w:pPr>
      <w:r w:rsidRPr="0090507A">
        <w:t>In Papuan Malay, partial reduplication is only attested for disyllabic lexical roots with penultimate stress</w:t>
      </w:r>
      <w:r>
        <w:t xml:space="preserve">. It always </w:t>
      </w:r>
      <w:r w:rsidRPr="0090507A">
        <w:t xml:space="preserve">involves the partial reduplication of the </w:t>
      </w:r>
      <w:r>
        <w:t>stressed pen</w:t>
      </w:r>
      <w:r w:rsidRPr="0090507A">
        <w:t xml:space="preserve">ultimate syllable of the base, as </w:t>
      </w:r>
      <w:r>
        <w:t xml:space="preserve">shown </w:t>
      </w:r>
      <w:r w:rsidRPr="0090507A">
        <w:t xml:space="preserve">in </w:t>
      </w:r>
      <w:r>
        <w:fldChar w:fldCharType="begin"/>
      </w:r>
      <w:r>
        <w:instrText xml:space="preserve"> REF _Ref368559107 \h </w:instrText>
      </w:r>
      <w: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4</w:t>
      </w:r>
      <w:r>
        <w:fldChar w:fldCharType="end"/>
      </w:r>
      <w:r w:rsidRPr="0090507A">
        <w:t>. The result</w:t>
      </w:r>
      <w:r w:rsidR="002428DA">
        <w:t>s</w:t>
      </w:r>
      <w:r w:rsidRPr="0090507A">
        <w:t xml:space="preserve"> are trisyllabic</w:t>
      </w:r>
      <w:r>
        <w:t xml:space="preserve"> words with penultimate stress. </w:t>
      </w:r>
      <w:r w:rsidRPr="0090507A">
        <w:rPr>
          <w:szCs w:val="19"/>
        </w:rPr>
        <w:t xml:space="preserve">If the base has a CV.CV(C) syllable structure, stress in the reduplicated word remains on the penultimate syllable of the base, as in </w:t>
      </w:r>
      <w:r w:rsidRPr="00A84679">
        <w:rPr>
          <w:rStyle w:val="ChItalBold"/>
        </w:rPr>
        <w:t>bap</w:t>
      </w:r>
      <w:r>
        <w:rPr>
          <w:rStyle w:val="ChItalBold"/>
        </w:rPr>
        <w:t>a</w:t>
      </w:r>
      <w:r w:rsidRPr="00A84679">
        <w:rPr>
          <w:rStyle w:val="ChItalBold"/>
        </w:rPr>
        <w:t>~bapa</w:t>
      </w:r>
      <w:r>
        <w:rPr>
          <w:szCs w:val="19"/>
        </w:rPr>
        <w:t xml:space="preserve"> </w:t>
      </w:r>
      <w:r w:rsidRPr="0090507A">
        <w:rPr>
          <w:szCs w:val="19"/>
        </w:rPr>
        <w:t>[</w:t>
      </w:r>
      <w:r w:rsidRPr="00BA004B">
        <w:rPr>
          <w:rStyle w:val="ChCharisSIL"/>
        </w:rPr>
        <w:t>b</w:t>
      </w:r>
      <w:r w:rsidR="00E51C4C" w:rsidRPr="00913A62">
        <w:rPr>
          <w:rStyle w:val="ChCharisSIL"/>
        </w:rPr>
        <w:t>ɐ</w:t>
      </w:r>
      <w:r w:rsidRPr="00BA004B">
        <w:rPr>
          <w:rStyle w:val="ChCharisSIL"/>
        </w:rPr>
        <w:t>p.</w:t>
      </w:r>
      <w:r w:rsidR="00DC48E3" w:rsidRPr="00BA004B">
        <w:rPr>
          <w:rStyle w:val="ChCharisSIL"/>
        </w:rPr>
        <w:t>ˈ</w:t>
      </w:r>
      <w:r w:rsidRPr="00BA004B">
        <w:rPr>
          <w:rStyle w:val="ChCharisSIL"/>
        </w:rPr>
        <w:t>ba.pa</w:t>
      </w:r>
      <w:r w:rsidRPr="0090507A">
        <w:rPr>
          <w:szCs w:val="19"/>
        </w:rPr>
        <w:t xml:space="preserve">] </w:t>
      </w:r>
      <w:r w:rsidR="00B7093A">
        <w:rPr>
          <w:szCs w:val="19"/>
        </w:rPr>
        <w:t>‘</w:t>
      </w:r>
      <w:r w:rsidRPr="0090507A">
        <w:rPr>
          <w:szCs w:val="19"/>
        </w:rPr>
        <w:t>fathers</w:t>
      </w:r>
      <w:r w:rsidR="00B7093A">
        <w:rPr>
          <w:szCs w:val="19"/>
        </w:rPr>
        <w:t>’</w:t>
      </w:r>
      <w:r w:rsidRPr="0090507A">
        <w:rPr>
          <w:szCs w:val="19"/>
        </w:rPr>
        <w:t xml:space="preserve">. </w:t>
      </w:r>
      <w:r>
        <w:rPr>
          <w:szCs w:val="19"/>
        </w:rPr>
        <w:t>With vowel-initial stems</w:t>
      </w:r>
      <w:r w:rsidR="002428DA">
        <w:rPr>
          <w:szCs w:val="19"/>
        </w:rPr>
        <w:t>,</w:t>
      </w:r>
      <w:r>
        <w:rPr>
          <w:szCs w:val="19"/>
        </w:rPr>
        <w:t xml:space="preserve"> </w:t>
      </w:r>
      <w:r w:rsidRPr="0090507A">
        <w:rPr>
          <w:szCs w:val="19"/>
        </w:rPr>
        <w:t xml:space="preserve">Papuan Malay copies the initial VC sequence, as in </w:t>
      </w:r>
      <w:r w:rsidRPr="0090507A">
        <w:rPr>
          <w:rStyle w:val="ChItalBold"/>
          <w:szCs w:val="19"/>
        </w:rPr>
        <w:t>an</w:t>
      </w:r>
      <w:r>
        <w:rPr>
          <w:rStyle w:val="ChItalBold"/>
          <w:szCs w:val="19"/>
        </w:rPr>
        <w:t>a</w:t>
      </w:r>
      <w:r w:rsidRPr="0090507A">
        <w:rPr>
          <w:rStyle w:val="ChItalBold"/>
          <w:szCs w:val="19"/>
        </w:rPr>
        <w:t>~ana</w:t>
      </w:r>
      <w:r w:rsidRPr="0090507A">
        <w:rPr>
          <w:szCs w:val="19"/>
        </w:rPr>
        <w:t xml:space="preserve"> [</w:t>
      </w:r>
      <w:r w:rsidRPr="005F00E4">
        <w:rPr>
          <w:rStyle w:val="ChCharisSIL"/>
        </w:rPr>
        <w:t>a.</w:t>
      </w:r>
      <w:r w:rsidR="00DC48E3" w:rsidRPr="005F00E4">
        <w:rPr>
          <w:rStyle w:val="ChCharisSIL"/>
        </w:rPr>
        <w:t>ˈ</w:t>
      </w:r>
      <w:r w:rsidRPr="005F00E4">
        <w:rPr>
          <w:rStyle w:val="ChCharisSIL"/>
          <w:rFonts w:ascii="Times New Roman" w:hAnsi="Times New Roman"/>
        </w:rPr>
        <w:t>na.na</w:t>
      </w:r>
      <w:r w:rsidRPr="0090507A">
        <w:rPr>
          <w:szCs w:val="19"/>
        </w:rPr>
        <w:t xml:space="preserve">] </w:t>
      </w:r>
      <w:r w:rsidR="00B7093A">
        <w:rPr>
          <w:szCs w:val="19"/>
        </w:rPr>
        <w:t>‘</w:t>
      </w:r>
      <w:r w:rsidRPr="0090507A">
        <w:rPr>
          <w:szCs w:val="19"/>
        </w:rPr>
        <w:t>children</w:t>
      </w:r>
      <w:r w:rsidR="00B7093A">
        <w:rPr>
          <w:szCs w:val="19"/>
        </w:rPr>
        <w:t>’</w:t>
      </w:r>
      <w:r w:rsidRPr="0090507A">
        <w:rPr>
          <w:szCs w:val="19"/>
        </w:rPr>
        <w:t xml:space="preserve">. </w:t>
      </w:r>
      <w:r>
        <w:rPr>
          <w:szCs w:val="19"/>
        </w:rPr>
        <w:t>In this case</w:t>
      </w:r>
      <w:r w:rsidRPr="0090507A">
        <w:rPr>
          <w:szCs w:val="19"/>
        </w:rPr>
        <w:t>, the reduplicant</w:t>
      </w:r>
      <w:r w:rsidR="00B7093A">
        <w:rPr>
          <w:szCs w:val="19"/>
        </w:rPr>
        <w:t>’</w:t>
      </w:r>
      <w:r>
        <w:rPr>
          <w:szCs w:val="19"/>
        </w:rPr>
        <w:t>s segments</w:t>
      </w:r>
      <w:r w:rsidRPr="0090507A">
        <w:rPr>
          <w:szCs w:val="19"/>
        </w:rPr>
        <w:t xml:space="preserve"> do not originate from one and the same syllable of the base. </w:t>
      </w:r>
      <w:r w:rsidR="004117D7">
        <w:rPr>
          <w:szCs w:val="19"/>
        </w:rPr>
        <w:t xml:space="preserve">Across languages this phenomenon is rather common. That is, as </w:t>
      </w:r>
      <w:r w:rsidR="004117D7" w:rsidRPr="004117D7">
        <w:rPr>
          <w:rStyle w:val="Citation"/>
        </w:rPr>
        <w:fldChar w:fldCharType="begin"/>
      </w:r>
      <w:r w:rsidR="00395F4B">
        <w:rPr>
          <w:rStyle w:val="Citation"/>
        </w:rPr>
        <w:instrText>ADDIN CITAVI.PLACEHOLDER ca16755d-bb64-4117-b624-6945a3a9c46c 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x0c2hpcmUgYW5kIE1hcmFudHo8L1RleHQ+DQogICAgPC9UZXh0VW5pdD4NCiAgPC9UZXh0VW5pdHM+DQo8L1BsYWNlaG9sZGVyPg==</w:instrText>
      </w:r>
      <w:r w:rsidR="004117D7" w:rsidRPr="004117D7">
        <w:rPr>
          <w:rStyle w:val="Citation"/>
        </w:rPr>
        <w:fldChar w:fldCharType="separate"/>
      </w:r>
      <w:bookmarkStart w:id="1674" w:name="_CTVP001ca16755dbb644117b6246945a3a9c46c"/>
      <w:r w:rsidR="0092006B">
        <w:rPr>
          <w:rStyle w:val="Citation"/>
        </w:rPr>
        <w:t>Wiltshire and Marantz</w:t>
      </w:r>
      <w:bookmarkEnd w:id="1674"/>
      <w:r w:rsidR="004117D7" w:rsidRPr="004117D7">
        <w:rPr>
          <w:rStyle w:val="Citation"/>
        </w:rPr>
        <w:fldChar w:fldCharType="end"/>
      </w:r>
      <w:r w:rsidR="004117D7" w:rsidRPr="004117D7">
        <w:rPr>
          <w:rStyle w:val="Citation"/>
        </w:rPr>
        <w:t xml:space="preserve"> </w:t>
      </w:r>
      <w:r w:rsidR="004117D7" w:rsidRPr="004117D7">
        <w:rPr>
          <w:rStyle w:val="Citation"/>
        </w:rPr>
        <w:fldChar w:fldCharType="begin"/>
      </w:r>
      <w:r w:rsidR="00395F4B">
        <w:rPr>
          <w:rStyle w:val="Citation"/>
        </w:rPr>
        <w:instrText>ADDIN CITAVI.PLACEHOLDER fa9177cd-3697-4ddf-a6df-cf5e9ae75df8 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c4OiA1NjIpPC9UZXh0Pg0KICAgIDwvVGV4dFVuaXQ+DQogIDwvVGV4dFVuaXRzPg0KPC9QbGFjZWhvbGRlcj4=</w:instrText>
      </w:r>
      <w:r w:rsidR="004117D7" w:rsidRPr="004117D7">
        <w:rPr>
          <w:rStyle w:val="Citation"/>
        </w:rPr>
        <w:fldChar w:fldCharType="separate"/>
      </w:r>
      <w:bookmarkStart w:id="1675" w:name="_CTVP001fa9177cd36974ddfa6dfcf5e9ae75df8"/>
      <w:r w:rsidR="0092006B">
        <w:rPr>
          <w:rStyle w:val="Citation"/>
        </w:rPr>
        <w:t>(1978: 562)</w:t>
      </w:r>
      <w:bookmarkEnd w:id="1675"/>
      <w:r w:rsidR="004117D7" w:rsidRPr="004117D7">
        <w:rPr>
          <w:rStyle w:val="Citation"/>
        </w:rPr>
        <w:fldChar w:fldCharType="end"/>
      </w:r>
      <w:r w:rsidR="004117D7">
        <w:rPr>
          <w:szCs w:val="19"/>
        </w:rPr>
        <w:t xml:space="preserve"> note, </w:t>
      </w:r>
      <w:r w:rsidR="004117D7" w:rsidRPr="0090507A">
        <w:rPr>
          <w:szCs w:val="19"/>
        </w:rPr>
        <w:t xml:space="preserve">partial reduplication can be </w:t>
      </w:r>
      <w:r w:rsidR="004117D7">
        <w:rPr>
          <w:szCs w:val="19"/>
        </w:rPr>
        <w:t>“</w:t>
      </w:r>
      <w:r w:rsidR="004117D7" w:rsidRPr="0090507A">
        <w:rPr>
          <w:szCs w:val="19"/>
        </w:rPr>
        <w:t>oblivious to the prosodic structure of the base from which it copies a melody</w:t>
      </w:r>
      <w:r w:rsidR="004117D7">
        <w:rPr>
          <w:szCs w:val="19"/>
        </w:rPr>
        <w:t>”.</w:t>
      </w:r>
    </w:p>
    <w:p w14:paraId="3369FD2F" w14:textId="2F79D622" w:rsidR="00E15E36" w:rsidRPr="0090507A" w:rsidRDefault="00E15E36" w:rsidP="004117D7">
      <w:pPr>
        <w:pStyle w:val="Body0505after115pt"/>
      </w:pPr>
      <w:r w:rsidRPr="0090507A">
        <w:t xml:space="preserve">The </w:t>
      </w:r>
      <w:r>
        <w:t>part</w:t>
      </w:r>
      <w:r w:rsidRPr="00B86155">
        <w:t>i</w:t>
      </w:r>
      <w:r>
        <w:t xml:space="preserve">ally </w:t>
      </w:r>
      <w:r w:rsidRPr="0090507A">
        <w:t xml:space="preserve">reduplicated forms </w:t>
      </w:r>
      <w:r>
        <w:t xml:space="preserve">are </w:t>
      </w:r>
      <w:r w:rsidRPr="0090507A">
        <w:t>alternants of fully reduplicated ones</w:t>
      </w:r>
      <w:r>
        <w:t xml:space="preserve"> and have the same semantics; </w:t>
      </w:r>
      <w:r w:rsidR="00B95E7B" w:rsidRPr="0090507A">
        <w:rPr>
          <w:szCs w:val="19"/>
        </w:rPr>
        <w:t>[</w:t>
      </w:r>
      <w:r w:rsidR="00B95E7B" w:rsidRPr="00D62DB4">
        <w:rPr>
          <w:rStyle w:val="ChCharisSIL"/>
        </w:rPr>
        <w:t>a.ˈna.na</w:t>
      </w:r>
      <w:r w:rsidR="00B95E7B" w:rsidRPr="0090507A">
        <w:rPr>
          <w:szCs w:val="19"/>
        </w:rPr>
        <w:t xml:space="preserve">] </w:t>
      </w:r>
      <w:r w:rsidR="00B7093A">
        <w:t>‘</w:t>
      </w:r>
      <w:r w:rsidRPr="0090507A">
        <w:t>children</w:t>
      </w:r>
      <w:r w:rsidR="00B7093A">
        <w:t>’</w:t>
      </w:r>
      <w:r w:rsidRPr="0090507A">
        <w:t xml:space="preserve">, for </w:t>
      </w:r>
      <w:r>
        <w:t>instance</w:t>
      </w:r>
      <w:r w:rsidRPr="0090507A">
        <w:t xml:space="preserve">, is an alternant of </w:t>
      </w:r>
      <w:r w:rsidR="00B95E7B" w:rsidRPr="0090507A">
        <w:rPr>
          <w:szCs w:val="19"/>
        </w:rPr>
        <w:t>[</w:t>
      </w:r>
      <w:r w:rsidR="00B95E7B" w:rsidRPr="00D62DB4">
        <w:rPr>
          <w:rStyle w:val="ChCharisSIL"/>
        </w:rPr>
        <w:t>ˌa.na.ˈa</w:t>
      </w:r>
      <w:r w:rsidR="00D62DB4" w:rsidRPr="00D62DB4">
        <w:rPr>
          <w:rStyle w:val="ChCharisSIL"/>
        </w:rPr>
        <w:t>.</w:t>
      </w:r>
      <w:r w:rsidR="00B95E7B" w:rsidRPr="00D62DB4">
        <w:rPr>
          <w:rStyle w:val="ChCharisSIL"/>
        </w:rPr>
        <w:t>na</w:t>
      </w:r>
      <w:r w:rsidR="00B95E7B" w:rsidRPr="0090507A">
        <w:rPr>
          <w:szCs w:val="19"/>
        </w:rPr>
        <w:t xml:space="preserve">] </w:t>
      </w:r>
      <w:r w:rsidR="00B7093A">
        <w:t>‘</w:t>
      </w:r>
      <w:r w:rsidRPr="0090507A">
        <w:t>children</w:t>
      </w:r>
      <w:r w:rsidR="00B7093A">
        <w:t>’</w:t>
      </w:r>
      <w:r w:rsidRPr="0090507A">
        <w:t>.</w:t>
      </w:r>
    </w:p>
    <w:p w14:paraId="0422CE5E" w14:textId="77777777" w:rsidR="00E15E36" w:rsidRDefault="00E15E36" w:rsidP="00E15E36">
      <w:pPr>
        <w:pStyle w:val="Caption"/>
        <w:rPr>
          <w:szCs w:val="19"/>
        </w:rPr>
      </w:pPr>
      <w:bookmarkStart w:id="1676" w:name="_Ref368559107"/>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4</w:t>
      </w:r>
      <w:r w:rsidR="00F207A1">
        <w:rPr>
          <w:szCs w:val="19"/>
        </w:rPr>
        <w:fldChar w:fldCharType="end"/>
      </w:r>
      <w:bookmarkEnd w:id="1676"/>
      <w:r w:rsidRPr="0090507A">
        <w:rPr>
          <w:szCs w:val="19"/>
        </w:rPr>
        <w:t>:</w:t>
      </w:r>
      <w:r w:rsidRPr="0090507A">
        <w:rPr>
          <w:szCs w:val="19"/>
        </w:rPr>
        <w:tab/>
        <w:t>Partial reduplication</w:t>
      </w:r>
    </w:p>
    <w:tbl>
      <w:tblPr>
        <w:tblW w:w="4480" w:type="dxa"/>
        <w:tblInd w:w="170" w:type="dxa"/>
        <w:tblBorders>
          <w:bottom w:val="single" w:sz="4" w:space="0" w:color="auto"/>
        </w:tblBorders>
        <w:tblLayout w:type="fixed"/>
        <w:tblLook w:val="01E0" w:firstRow="1" w:lastRow="1" w:firstColumn="1" w:lastColumn="1" w:noHBand="0" w:noVBand="0"/>
      </w:tblPr>
      <w:tblGrid>
        <w:gridCol w:w="794"/>
        <w:gridCol w:w="1134"/>
        <w:gridCol w:w="1191"/>
        <w:gridCol w:w="1361"/>
      </w:tblGrid>
      <w:tr w:rsidR="00AC23C4" w:rsidRPr="00AC23C4" w14:paraId="4B9C9CF3" w14:textId="77777777" w:rsidTr="007E3415">
        <w:trPr>
          <w:tblHeader/>
        </w:trPr>
        <w:tc>
          <w:tcPr>
            <w:tcW w:w="794" w:type="dxa"/>
            <w:tcBorders>
              <w:top w:val="single" w:sz="4" w:space="0" w:color="auto"/>
              <w:bottom w:val="single" w:sz="4" w:space="0" w:color="auto"/>
            </w:tcBorders>
            <w:shd w:val="clear" w:color="auto" w:fill="auto"/>
          </w:tcPr>
          <w:p w14:paraId="46539AE7" w14:textId="77777777" w:rsidR="00E15E36" w:rsidRPr="00AC23C4" w:rsidRDefault="00E15E36" w:rsidP="00E15E36">
            <w:pPr>
              <w:pStyle w:val="TableHd"/>
              <w:rPr>
                <w:szCs w:val="19"/>
              </w:rPr>
            </w:pPr>
            <w:r w:rsidRPr="00AC23C4">
              <w:rPr>
                <w:szCs w:val="19"/>
              </w:rPr>
              <w:t>Base</w:t>
            </w:r>
          </w:p>
        </w:tc>
        <w:tc>
          <w:tcPr>
            <w:tcW w:w="1134" w:type="dxa"/>
            <w:tcBorders>
              <w:top w:val="single" w:sz="4" w:space="0" w:color="auto"/>
              <w:bottom w:val="single" w:sz="4" w:space="0" w:color="auto"/>
            </w:tcBorders>
            <w:shd w:val="clear" w:color="auto" w:fill="auto"/>
          </w:tcPr>
          <w:p w14:paraId="106A76F3" w14:textId="77777777" w:rsidR="00E15E36" w:rsidRPr="00AC23C4" w:rsidRDefault="00E15E36" w:rsidP="00E15E36">
            <w:pPr>
              <w:pStyle w:val="TableHd"/>
              <w:rPr>
                <w:sz w:val="19"/>
                <w:szCs w:val="19"/>
              </w:rPr>
            </w:pPr>
            <w:r w:rsidRPr="00AC23C4">
              <w:rPr>
                <w:szCs w:val="19"/>
              </w:rPr>
              <w:t>Gloss</w:t>
            </w:r>
          </w:p>
        </w:tc>
        <w:tc>
          <w:tcPr>
            <w:tcW w:w="2552" w:type="dxa"/>
            <w:gridSpan w:val="2"/>
            <w:tcBorders>
              <w:top w:val="single" w:sz="4" w:space="0" w:color="auto"/>
              <w:bottom w:val="single" w:sz="4" w:space="0" w:color="auto"/>
            </w:tcBorders>
            <w:shd w:val="clear" w:color="auto" w:fill="auto"/>
          </w:tcPr>
          <w:p w14:paraId="5F61F263" w14:textId="77777777" w:rsidR="00E15E36" w:rsidRPr="00AC23C4" w:rsidRDefault="00E15E36" w:rsidP="00E15E36">
            <w:pPr>
              <w:pStyle w:val="TableHd"/>
              <w:rPr>
                <w:szCs w:val="19"/>
              </w:rPr>
            </w:pPr>
            <w:r w:rsidRPr="00AC23C4">
              <w:rPr>
                <w:szCs w:val="19"/>
              </w:rPr>
              <w:t>Reduplicated item</w:t>
            </w:r>
          </w:p>
        </w:tc>
      </w:tr>
      <w:tr w:rsidR="00AC23C4" w:rsidRPr="00626ADA" w14:paraId="17149ACA" w14:textId="77777777" w:rsidTr="007E3415">
        <w:tc>
          <w:tcPr>
            <w:tcW w:w="794" w:type="dxa"/>
            <w:tcBorders>
              <w:top w:val="single" w:sz="4" w:space="0" w:color="auto"/>
            </w:tcBorders>
            <w:shd w:val="clear" w:color="auto" w:fill="auto"/>
          </w:tcPr>
          <w:p w14:paraId="523E0013" w14:textId="77777777" w:rsidR="00B95E7B" w:rsidRPr="00AC23C4" w:rsidRDefault="00B95E7B" w:rsidP="00C73510">
            <w:pPr>
              <w:pStyle w:val="TableCell2-0115pt"/>
              <w:rPr>
                <w:rStyle w:val="ChItalBold"/>
                <w:szCs w:val="19"/>
              </w:rPr>
            </w:pPr>
            <w:r w:rsidRPr="00AC23C4">
              <w:rPr>
                <w:rStyle w:val="ChItalBold"/>
                <w:szCs w:val="19"/>
              </w:rPr>
              <w:t>ana</w:t>
            </w:r>
          </w:p>
        </w:tc>
        <w:tc>
          <w:tcPr>
            <w:tcW w:w="1134" w:type="dxa"/>
            <w:tcBorders>
              <w:top w:val="single" w:sz="4" w:space="0" w:color="auto"/>
            </w:tcBorders>
            <w:shd w:val="clear" w:color="auto" w:fill="auto"/>
          </w:tcPr>
          <w:p w14:paraId="2F95C506" w14:textId="74E591C9" w:rsidR="00B95E7B" w:rsidRPr="00AC23C4" w:rsidRDefault="00B7093A" w:rsidP="00C73510">
            <w:pPr>
              <w:pStyle w:val="TableCell2-0115pt"/>
              <w:rPr>
                <w:sz w:val="19"/>
              </w:rPr>
            </w:pPr>
            <w:r>
              <w:t>‘</w:t>
            </w:r>
            <w:r w:rsidR="00B95E7B" w:rsidRPr="0090507A">
              <w:t>child</w:t>
            </w:r>
            <w:r>
              <w:t>’</w:t>
            </w:r>
          </w:p>
        </w:tc>
        <w:tc>
          <w:tcPr>
            <w:tcW w:w="1191" w:type="dxa"/>
            <w:tcBorders>
              <w:top w:val="single" w:sz="4" w:space="0" w:color="auto"/>
            </w:tcBorders>
            <w:shd w:val="clear" w:color="auto" w:fill="auto"/>
          </w:tcPr>
          <w:p w14:paraId="1FB45524" w14:textId="77777777" w:rsidR="00B95E7B" w:rsidRPr="00987E4B" w:rsidRDefault="00B95E7B" w:rsidP="00C73510">
            <w:pPr>
              <w:pStyle w:val="TableCell2-0115pt"/>
              <w:rPr>
                <w:rStyle w:val="ChItalBold"/>
              </w:rPr>
            </w:pPr>
            <w:r>
              <w:rPr>
                <w:rStyle w:val="ChItalBold"/>
              </w:rPr>
              <w:t>ana~ana</w:t>
            </w:r>
          </w:p>
        </w:tc>
        <w:tc>
          <w:tcPr>
            <w:tcW w:w="1361" w:type="dxa"/>
            <w:tcBorders>
              <w:top w:val="single" w:sz="4" w:space="0" w:color="auto"/>
            </w:tcBorders>
            <w:shd w:val="clear" w:color="auto" w:fill="auto"/>
          </w:tcPr>
          <w:p w14:paraId="64331760" w14:textId="77777777" w:rsidR="00B95E7B" w:rsidRPr="00626ADA" w:rsidRDefault="00B95E7B" w:rsidP="00C73510">
            <w:pPr>
              <w:pStyle w:val="TableCell2-0115pt"/>
            </w:pPr>
            <w:r w:rsidRPr="0090507A">
              <w:t>[</w:t>
            </w:r>
            <w:r w:rsidRPr="005F00E4">
              <w:rPr>
                <w:rStyle w:val="ChCharisSIL"/>
              </w:rPr>
              <w:t>a.ˈna.na</w:t>
            </w:r>
            <w:r w:rsidRPr="0090507A">
              <w:t>]</w:t>
            </w:r>
          </w:p>
        </w:tc>
      </w:tr>
      <w:tr w:rsidR="00AC23C4" w:rsidRPr="00626ADA" w14:paraId="08998497" w14:textId="77777777" w:rsidTr="007E3415">
        <w:tc>
          <w:tcPr>
            <w:tcW w:w="794" w:type="dxa"/>
            <w:shd w:val="clear" w:color="auto" w:fill="auto"/>
          </w:tcPr>
          <w:p w14:paraId="0C82F3DA" w14:textId="77777777" w:rsidR="00B95E7B" w:rsidRPr="00AC23C4" w:rsidRDefault="00B95E7B" w:rsidP="00C73510">
            <w:pPr>
              <w:pStyle w:val="TableCell0-0115Break"/>
              <w:rPr>
                <w:rStyle w:val="ChItalBold"/>
                <w:szCs w:val="19"/>
              </w:rPr>
            </w:pPr>
            <w:r w:rsidRPr="00AC23C4">
              <w:rPr>
                <w:rStyle w:val="ChItalBold"/>
                <w:szCs w:val="19"/>
              </w:rPr>
              <w:t>apa</w:t>
            </w:r>
          </w:p>
        </w:tc>
        <w:tc>
          <w:tcPr>
            <w:tcW w:w="1134" w:type="dxa"/>
            <w:shd w:val="clear" w:color="auto" w:fill="auto"/>
          </w:tcPr>
          <w:p w14:paraId="16D1BC14" w14:textId="51986344" w:rsidR="00B95E7B" w:rsidRPr="00AC23C4" w:rsidRDefault="00B7093A" w:rsidP="00C73510">
            <w:pPr>
              <w:pStyle w:val="TableCell0-0115Break"/>
              <w:rPr>
                <w:sz w:val="19"/>
              </w:rPr>
            </w:pPr>
            <w:r>
              <w:t>‘</w:t>
            </w:r>
            <w:r w:rsidR="00B95E7B" w:rsidRPr="0090507A">
              <w:t>what</w:t>
            </w:r>
            <w:r>
              <w:t>’</w:t>
            </w:r>
          </w:p>
        </w:tc>
        <w:tc>
          <w:tcPr>
            <w:tcW w:w="1191" w:type="dxa"/>
            <w:shd w:val="clear" w:color="auto" w:fill="auto"/>
          </w:tcPr>
          <w:p w14:paraId="0729027E" w14:textId="77777777" w:rsidR="00B95E7B" w:rsidRPr="00987E4B" w:rsidRDefault="00B95E7B" w:rsidP="00C73510">
            <w:pPr>
              <w:pStyle w:val="TableCell0-0115Break"/>
              <w:rPr>
                <w:rStyle w:val="ChItalBold"/>
              </w:rPr>
            </w:pPr>
            <w:r w:rsidRPr="00987E4B">
              <w:rPr>
                <w:rStyle w:val="ChItalBold"/>
              </w:rPr>
              <w:t>apa~apa</w:t>
            </w:r>
          </w:p>
        </w:tc>
        <w:tc>
          <w:tcPr>
            <w:tcW w:w="1361" w:type="dxa"/>
            <w:shd w:val="clear" w:color="auto" w:fill="auto"/>
          </w:tcPr>
          <w:p w14:paraId="4B514A3B" w14:textId="77777777" w:rsidR="00B95E7B" w:rsidRPr="00626ADA" w:rsidRDefault="00B95E7B" w:rsidP="00C73510">
            <w:pPr>
              <w:pStyle w:val="TableCell0-0115Break"/>
            </w:pPr>
            <w:r w:rsidRPr="0090507A">
              <w:t>[</w:t>
            </w:r>
            <w:r w:rsidRPr="005F00E4">
              <w:rPr>
                <w:rStyle w:val="ChCharisSIL"/>
              </w:rPr>
              <w:t>a.ˈpa.pa</w:t>
            </w:r>
            <w:r w:rsidRPr="0090507A">
              <w:t>]</w:t>
            </w:r>
          </w:p>
        </w:tc>
      </w:tr>
      <w:tr w:rsidR="00AC23C4" w:rsidRPr="00626ADA" w14:paraId="0CF97B27" w14:textId="77777777" w:rsidTr="007E3415">
        <w:tc>
          <w:tcPr>
            <w:tcW w:w="794" w:type="dxa"/>
            <w:shd w:val="clear" w:color="auto" w:fill="auto"/>
          </w:tcPr>
          <w:p w14:paraId="04804F74" w14:textId="77777777" w:rsidR="00B95E7B" w:rsidRPr="00AC23C4" w:rsidRDefault="00B95E7B" w:rsidP="00C73510">
            <w:pPr>
              <w:pStyle w:val="TableCell0-0115Break"/>
              <w:rPr>
                <w:rStyle w:val="ChItalBold"/>
                <w:szCs w:val="19"/>
              </w:rPr>
            </w:pPr>
            <w:r w:rsidRPr="00AC23C4">
              <w:rPr>
                <w:rStyle w:val="ChItalBold"/>
                <w:szCs w:val="19"/>
              </w:rPr>
              <w:t>bapa</w:t>
            </w:r>
          </w:p>
        </w:tc>
        <w:tc>
          <w:tcPr>
            <w:tcW w:w="1134" w:type="dxa"/>
            <w:shd w:val="clear" w:color="auto" w:fill="auto"/>
          </w:tcPr>
          <w:p w14:paraId="4974CA44" w14:textId="5CD48A5B" w:rsidR="00B95E7B" w:rsidRPr="00AC23C4" w:rsidRDefault="00B7093A" w:rsidP="00C73510">
            <w:pPr>
              <w:pStyle w:val="TableCell0-0115Break"/>
              <w:rPr>
                <w:sz w:val="19"/>
              </w:rPr>
            </w:pPr>
            <w:r>
              <w:t>‘</w:t>
            </w:r>
            <w:r w:rsidR="00B95E7B" w:rsidRPr="0090507A">
              <w:t>father</w:t>
            </w:r>
            <w:r>
              <w:t>’</w:t>
            </w:r>
          </w:p>
        </w:tc>
        <w:tc>
          <w:tcPr>
            <w:tcW w:w="1191" w:type="dxa"/>
            <w:shd w:val="clear" w:color="auto" w:fill="auto"/>
          </w:tcPr>
          <w:p w14:paraId="2080643A" w14:textId="77777777" w:rsidR="00B95E7B" w:rsidRPr="00987E4B" w:rsidRDefault="00B95E7B" w:rsidP="00C73510">
            <w:pPr>
              <w:pStyle w:val="TableCell0-0115Break"/>
              <w:rPr>
                <w:rStyle w:val="ChItalBold"/>
              </w:rPr>
            </w:pPr>
            <w:r w:rsidRPr="00987E4B">
              <w:rPr>
                <w:rStyle w:val="ChItalBold"/>
              </w:rPr>
              <w:t>bapa~bapa</w:t>
            </w:r>
          </w:p>
        </w:tc>
        <w:tc>
          <w:tcPr>
            <w:tcW w:w="1361" w:type="dxa"/>
            <w:shd w:val="clear" w:color="auto" w:fill="auto"/>
          </w:tcPr>
          <w:p w14:paraId="7891D085" w14:textId="07BCCFDF" w:rsidR="00B95E7B" w:rsidRPr="00626ADA" w:rsidRDefault="00B95E7B" w:rsidP="00C73510">
            <w:pPr>
              <w:pStyle w:val="TableCell0-0115Break"/>
            </w:pPr>
            <w:r w:rsidRPr="0090507A">
              <w:t>[</w:t>
            </w:r>
            <w:r w:rsidRPr="005F00E4">
              <w:rPr>
                <w:rStyle w:val="ChCharisSIL"/>
              </w:rPr>
              <w:t>b</w:t>
            </w:r>
            <w:r w:rsidR="00BD1F7D" w:rsidRPr="00913A62">
              <w:rPr>
                <w:rStyle w:val="ChCharisSIL"/>
              </w:rPr>
              <w:t>ɐ</w:t>
            </w:r>
            <w:r w:rsidRPr="005F00E4">
              <w:rPr>
                <w:rStyle w:val="ChCharisSIL"/>
              </w:rPr>
              <w:t>p.ˈba.pa</w:t>
            </w:r>
            <w:r w:rsidRPr="0090507A">
              <w:t>]</w:t>
            </w:r>
          </w:p>
        </w:tc>
      </w:tr>
      <w:tr w:rsidR="00AC23C4" w:rsidRPr="0090507A" w14:paraId="2FEDAE15" w14:textId="77777777" w:rsidTr="007E3415">
        <w:tc>
          <w:tcPr>
            <w:tcW w:w="794" w:type="dxa"/>
            <w:shd w:val="clear" w:color="auto" w:fill="auto"/>
          </w:tcPr>
          <w:p w14:paraId="59F62BF5" w14:textId="77777777" w:rsidR="00B95E7B" w:rsidRPr="00AC23C4" w:rsidRDefault="00B95E7B" w:rsidP="009E7965">
            <w:pPr>
              <w:pStyle w:val="TableCell0-2115ptBreak"/>
              <w:rPr>
                <w:rStyle w:val="ChItalBold"/>
                <w:szCs w:val="19"/>
              </w:rPr>
            </w:pPr>
            <w:r w:rsidRPr="00AC23C4">
              <w:rPr>
                <w:rStyle w:val="ChItalBold"/>
                <w:szCs w:val="19"/>
              </w:rPr>
              <w:t>baru</w:t>
            </w:r>
          </w:p>
        </w:tc>
        <w:tc>
          <w:tcPr>
            <w:tcW w:w="1134" w:type="dxa"/>
            <w:shd w:val="clear" w:color="auto" w:fill="auto"/>
          </w:tcPr>
          <w:p w14:paraId="540136F6" w14:textId="70F0D461" w:rsidR="00B95E7B" w:rsidRPr="00AC23C4" w:rsidRDefault="00B7093A" w:rsidP="007E3415">
            <w:pPr>
              <w:pStyle w:val="TableCell0-2115ptBreak"/>
              <w:rPr>
                <w:rStyle w:val="ChSmallCaps"/>
                <w:szCs w:val="19"/>
              </w:rPr>
            </w:pPr>
            <w:r>
              <w:t>‘</w:t>
            </w:r>
            <w:r w:rsidR="00B95E7B" w:rsidRPr="0090507A">
              <w:t>be new</w:t>
            </w:r>
            <w:r>
              <w:t>’</w:t>
            </w:r>
          </w:p>
        </w:tc>
        <w:tc>
          <w:tcPr>
            <w:tcW w:w="1191" w:type="dxa"/>
            <w:shd w:val="clear" w:color="auto" w:fill="auto"/>
          </w:tcPr>
          <w:p w14:paraId="4DA656DB" w14:textId="77777777" w:rsidR="00B95E7B" w:rsidRPr="00987E4B" w:rsidRDefault="00B95E7B" w:rsidP="009E7965">
            <w:pPr>
              <w:pStyle w:val="TableCell0-2115ptBreak"/>
              <w:rPr>
                <w:rStyle w:val="ChItalBold"/>
              </w:rPr>
            </w:pPr>
            <w:r w:rsidRPr="00987E4B">
              <w:rPr>
                <w:rStyle w:val="ChItalBold"/>
              </w:rPr>
              <w:t>baru~baru</w:t>
            </w:r>
          </w:p>
        </w:tc>
        <w:tc>
          <w:tcPr>
            <w:tcW w:w="1361" w:type="dxa"/>
            <w:shd w:val="clear" w:color="auto" w:fill="auto"/>
          </w:tcPr>
          <w:p w14:paraId="015EE116" w14:textId="3AFBCA61" w:rsidR="00B95E7B" w:rsidRPr="00626ADA" w:rsidRDefault="00B95E7B" w:rsidP="009E7965">
            <w:pPr>
              <w:pStyle w:val="TableCell0-2115ptBreak"/>
            </w:pPr>
            <w:r w:rsidRPr="0090507A">
              <w:t>[</w:t>
            </w:r>
            <w:r w:rsidRPr="005F00E4">
              <w:rPr>
                <w:rStyle w:val="ChCharisSIL"/>
              </w:rPr>
              <w:t>b</w:t>
            </w:r>
            <w:r w:rsidR="00BD1F7D" w:rsidRPr="00913A62">
              <w:rPr>
                <w:rStyle w:val="ChCharisSIL"/>
              </w:rPr>
              <w:t>ɐ</w:t>
            </w:r>
            <w:r w:rsidRPr="005F00E4">
              <w:rPr>
                <w:rStyle w:val="ChCharisSIL"/>
              </w:rPr>
              <w:t>r.ˈba.ru</w:t>
            </w:r>
            <w:r w:rsidRPr="0090507A">
              <w:t>]</w:t>
            </w:r>
          </w:p>
        </w:tc>
      </w:tr>
    </w:tbl>
    <w:p w14:paraId="4C3C3219" w14:textId="77777777" w:rsidR="00E15E36" w:rsidRDefault="00E15E36" w:rsidP="00E15E36">
      <w:pPr>
        <w:pStyle w:val="Body0010after"/>
      </w:pPr>
    </w:p>
    <w:p w14:paraId="3C5ABF96" w14:textId="77777777" w:rsidR="00E15E36" w:rsidRPr="0090507A" w:rsidRDefault="00E15E36" w:rsidP="00E15E36">
      <w:pPr>
        <w:pStyle w:val="Heading3"/>
      </w:pPr>
      <w:bookmarkStart w:id="1677" w:name="_Toc227070460"/>
      <w:bookmarkStart w:id="1678" w:name="_Ref227390194"/>
      <w:bookmarkStart w:id="1679" w:name="_Toc332968452"/>
      <w:bookmarkStart w:id="1680" w:name="_Ref339286088"/>
      <w:bookmarkStart w:id="1681" w:name="_Toc339537767"/>
      <w:bookmarkStart w:id="1682" w:name="_Toc342590025"/>
      <w:bookmarkStart w:id="1683" w:name="_Toc344990344"/>
      <w:bookmarkStart w:id="1684" w:name="_Toc365356379"/>
      <w:bookmarkStart w:id="1685" w:name="_Toc367531062"/>
      <w:bookmarkStart w:id="1686" w:name="_Toc440455555"/>
      <w:r w:rsidRPr="0090507A">
        <w:t>Imitative reduplication</w:t>
      </w:r>
      <w:bookmarkEnd w:id="1677"/>
      <w:bookmarkEnd w:id="1678"/>
      <w:bookmarkEnd w:id="1679"/>
      <w:bookmarkEnd w:id="1680"/>
      <w:bookmarkEnd w:id="1681"/>
      <w:bookmarkEnd w:id="1682"/>
      <w:bookmarkEnd w:id="1683"/>
      <w:bookmarkEnd w:id="1684"/>
      <w:bookmarkEnd w:id="1685"/>
      <w:bookmarkEnd w:id="1686"/>
    </w:p>
    <w:p w14:paraId="0074BF34" w14:textId="741DB6BB" w:rsidR="00E15E36" w:rsidRPr="0090507A" w:rsidRDefault="00E15E36" w:rsidP="00BD1F7D">
      <w:pPr>
        <w:pStyle w:val="Body0000after"/>
      </w:pPr>
      <w:r w:rsidRPr="0090507A">
        <w:t>The third attested type of reduplication is imitative or rhyming reduplication</w:t>
      </w:r>
      <w:r w:rsidRPr="0090507A">
        <w:rPr>
          <w:lang w:eastAsia="en-US"/>
        </w:rPr>
        <w:t xml:space="preserve">. </w:t>
      </w:r>
      <w:r w:rsidR="00BD1F7D">
        <w:rPr>
          <w:lang w:eastAsia="en-US"/>
        </w:rPr>
        <w:t xml:space="preserve">Cross-linguistically, this reduplication type is also </w:t>
      </w:r>
      <w:r>
        <w:rPr>
          <w:lang w:eastAsia="en-US"/>
        </w:rPr>
        <w:t xml:space="preserve">being referred to as </w:t>
      </w:r>
      <w:r w:rsidR="00B7093A">
        <w:rPr>
          <w:lang w:eastAsia="en-US"/>
        </w:rPr>
        <w:t>“</w:t>
      </w:r>
      <w:r w:rsidRPr="0090507A">
        <w:rPr>
          <w:lang w:eastAsia="en-US"/>
        </w:rPr>
        <w:t>echo construction</w:t>
      </w:r>
      <w:r w:rsidR="00B7093A">
        <w:rPr>
          <w:lang w:eastAsia="en-US"/>
        </w:rPr>
        <w:t>”</w:t>
      </w:r>
      <w:r w:rsidR="00BD1F7D">
        <w:rPr>
          <w:lang w:eastAsia="en-US"/>
        </w:rPr>
        <w:t xml:space="preserve">; it </w:t>
      </w:r>
      <w:r w:rsidR="00B7093A">
        <w:rPr>
          <w:lang w:eastAsia="en-US"/>
        </w:rPr>
        <w:t>“</w:t>
      </w:r>
      <w:r w:rsidRPr="0090507A">
        <w:t>involves reduplication with some different phonological material, such as a vowel or consonant change or addition, or morpheme order reversal</w:t>
      </w:r>
      <w:r w:rsidR="00B7093A">
        <w:t>”</w:t>
      </w:r>
      <w:r w:rsidRPr="0090507A">
        <w:t xml:space="preserve"> </w:t>
      </w:r>
      <w:r w:rsidR="00BA6215">
        <w:rPr>
          <w:rStyle w:val="Citation"/>
          <w:szCs w:val="19"/>
        </w:rPr>
        <w:fldChar w:fldCharType="begin"/>
      </w:r>
      <w:r w:rsidR="003A5B20">
        <w:rPr>
          <w:rStyle w:val="Citation"/>
          <w:szCs w:val="19"/>
        </w:rPr>
        <w:instrText>ADDIN CITAVI.PLACEHOLDER 84755073-d1d0-4b6f-8e87-097838a5c3a2 PFBsYWNlaG9sZGVyPg0KICA8QWRkSW5WZXJzaW9uPjUuMi4wLjg8L0FkZEluVmVyc2lvbj4NCiAgPElkPjg0NzU1MDczLWQxZDAtNGI2Zi04ZTg3LTA5NzgzOGE1YzNhMjwvSWQ+DQogIDxFbnRyaWVzPg0KICAgIDxFbnRyeT4NCiAgICAgIDxJZD43MzU0NGI3My0xMzJkLTQ1NmQtOTQwYy1mYjY4NTkzNTBkM2E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UzZTc1OTQ5LWRlZjMtNGZhMS04ZjdhLTI1ODNlM2ZjMjA1MD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SdWJpbm8gMjAxMSDigJMgUmVkdXBsaWNhdGlvbjwvU2hvcnRUaXRsZT4NCiAgICAgICAgPFRpdGxlPlJlZHVwbGljYXRpb248L1RpdGxlPg0KICAgICAgPC9SZWZlcmVuY2U+DQogICAgPC9FbnRyeT4NCiAgPC9FbnRyaWVzPg0KICA8VGV4dD4oUnViaW5vIDIwMTE6I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WJpbm8gMjAxMTogMik8L1RleHQ+DQogICAgPC9UZXh0VW5pdD4NCiAgPC9UZXh0VW5pdHM+DQo8L1BsYWNlaG9sZGVyPg==</w:instrText>
      </w:r>
      <w:r w:rsidR="00BA6215">
        <w:rPr>
          <w:rStyle w:val="Citation"/>
          <w:szCs w:val="19"/>
        </w:rPr>
        <w:fldChar w:fldCharType="separate"/>
      </w:r>
      <w:bookmarkStart w:id="1687" w:name="_CTVP00184755073d1d04b6f8e87097838a5c3a2"/>
      <w:r w:rsidR="0092006B">
        <w:rPr>
          <w:rStyle w:val="Citation"/>
          <w:szCs w:val="19"/>
        </w:rPr>
        <w:t>(Rubino 2011: 2)</w:t>
      </w:r>
      <w:bookmarkEnd w:id="1687"/>
      <w:r w:rsidR="00BA6215">
        <w:rPr>
          <w:rStyle w:val="Citation"/>
          <w:szCs w:val="19"/>
        </w:rPr>
        <w:fldChar w:fldCharType="end"/>
      </w:r>
      <w:r w:rsidRPr="0090507A">
        <w:rPr>
          <w:lang w:eastAsia="en-US"/>
        </w:rPr>
        <w:t>.</w:t>
      </w:r>
    </w:p>
    <w:p w14:paraId="19D7DBF9" w14:textId="77777777" w:rsidR="00E15E36" w:rsidRDefault="00E15E36" w:rsidP="006037C1">
      <w:pPr>
        <w:pStyle w:val="Body0505after"/>
        <w:rPr>
          <w:lang w:eastAsia="en-US"/>
        </w:rPr>
      </w:pPr>
      <w:r w:rsidRPr="0090507A">
        <w:rPr>
          <w:lang w:eastAsia="en-US"/>
        </w:rPr>
        <w:t xml:space="preserve">Imitative reduplication in Papuan Malay is unproductive and rare; attested are only the three </w:t>
      </w:r>
      <w:r>
        <w:rPr>
          <w:lang w:eastAsia="en-US"/>
        </w:rPr>
        <w:t xml:space="preserve">lexemes </w:t>
      </w:r>
      <w:r w:rsidRPr="0090507A">
        <w:rPr>
          <w:lang w:eastAsia="en-US"/>
        </w:rPr>
        <w:t xml:space="preserve">listed in </w:t>
      </w:r>
      <w:r>
        <w:rPr>
          <w:lang w:eastAsia="en-US"/>
        </w:rPr>
        <w:fldChar w:fldCharType="begin"/>
      </w:r>
      <w:r>
        <w:rPr>
          <w:lang w:eastAsia="en-US"/>
        </w:rPr>
        <w:instrText xml:space="preserve"> REF _Ref358730367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5</w:t>
      </w:r>
      <w:r>
        <w:rPr>
          <w:lang w:eastAsia="en-US"/>
        </w:rPr>
        <w:fldChar w:fldCharType="end"/>
      </w:r>
      <w:r w:rsidRPr="0090507A">
        <w:rPr>
          <w:lang w:eastAsia="en-US"/>
        </w:rPr>
        <w:t xml:space="preserve">. The reduplicated component resembles the base in part but also differs from it, in that </w:t>
      </w:r>
      <w:r>
        <w:rPr>
          <w:lang w:eastAsia="en-US"/>
        </w:rPr>
        <w:t xml:space="preserve">imitative reduplication involves a vowel change. </w:t>
      </w:r>
      <w:r w:rsidRPr="0090507A">
        <w:rPr>
          <w:lang w:eastAsia="en-US"/>
        </w:rPr>
        <w:t xml:space="preserve">For one of the attested </w:t>
      </w:r>
      <w:r>
        <w:rPr>
          <w:lang w:eastAsia="en-US"/>
        </w:rPr>
        <w:t>lexemes</w:t>
      </w:r>
      <w:r w:rsidRPr="0090507A">
        <w:rPr>
          <w:lang w:eastAsia="en-US"/>
        </w:rPr>
        <w:t xml:space="preserve">, the bare </w:t>
      </w:r>
      <w:r w:rsidRPr="0090507A">
        <w:t>base</w:t>
      </w:r>
      <w:r w:rsidRPr="0090507A">
        <w:rPr>
          <w:lang w:eastAsia="en-US"/>
        </w:rPr>
        <w:t xml:space="preserve"> is also inexistent: </w:t>
      </w:r>
      <w:r w:rsidRPr="0090507A">
        <w:rPr>
          <w:rStyle w:val="ChItalBold"/>
          <w:szCs w:val="19"/>
        </w:rPr>
        <w:t>*ngyaung</w:t>
      </w:r>
      <w:r w:rsidRPr="0090507A">
        <w:rPr>
          <w:lang w:eastAsia="en-US"/>
        </w:rPr>
        <w:t>.</w:t>
      </w:r>
    </w:p>
    <w:p w14:paraId="091EAE23" w14:textId="77777777" w:rsidR="00E15E36" w:rsidRPr="0090507A" w:rsidRDefault="00E15E36" w:rsidP="00E15E36">
      <w:pPr>
        <w:pStyle w:val="Caption"/>
        <w:rPr>
          <w:szCs w:val="19"/>
        </w:rPr>
      </w:pPr>
      <w:bookmarkStart w:id="1688" w:name="_Ref358730367"/>
      <w:r w:rsidRPr="0090507A">
        <w:rPr>
          <w:szCs w:val="19"/>
        </w:rPr>
        <w:lastRenderedPageBreak/>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5</w:t>
      </w:r>
      <w:r w:rsidR="00F207A1">
        <w:rPr>
          <w:szCs w:val="19"/>
        </w:rPr>
        <w:fldChar w:fldCharType="end"/>
      </w:r>
      <w:bookmarkEnd w:id="1688"/>
      <w:r w:rsidRPr="0090507A">
        <w:rPr>
          <w:szCs w:val="19"/>
        </w:rPr>
        <w:t>:</w:t>
      </w:r>
      <w:r w:rsidRPr="0090507A">
        <w:rPr>
          <w:szCs w:val="19"/>
        </w:rPr>
        <w:tab/>
        <w:t>Imitative reduplication with vowel change</w:t>
      </w:r>
    </w:p>
    <w:tbl>
      <w:tblPr>
        <w:tblW w:w="6634" w:type="dxa"/>
        <w:tblInd w:w="170" w:type="dxa"/>
        <w:tblBorders>
          <w:bottom w:val="single" w:sz="4" w:space="0" w:color="auto"/>
        </w:tblBorders>
        <w:tblLayout w:type="fixed"/>
        <w:tblLook w:val="01E0" w:firstRow="1" w:lastRow="1" w:firstColumn="1" w:lastColumn="1" w:noHBand="0" w:noVBand="0"/>
      </w:tblPr>
      <w:tblGrid>
        <w:gridCol w:w="1701"/>
        <w:gridCol w:w="2240"/>
        <w:gridCol w:w="1049"/>
        <w:gridCol w:w="1644"/>
      </w:tblGrid>
      <w:tr w:rsidR="00AC23C4" w:rsidRPr="00AC23C4" w14:paraId="2998B765" w14:textId="77777777" w:rsidTr="00AC3E04">
        <w:trPr>
          <w:tblHeader/>
        </w:trPr>
        <w:tc>
          <w:tcPr>
            <w:tcW w:w="1701" w:type="dxa"/>
            <w:tcBorders>
              <w:top w:val="single" w:sz="4" w:space="0" w:color="auto"/>
              <w:bottom w:val="single" w:sz="4" w:space="0" w:color="auto"/>
            </w:tcBorders>
            <w:shd w:val="clear" w:color="auto" w:fill="auto"/>
          </w:tcPr>
          <w:p w14:paraId="790B290D" w14:textId="77777777" w:rsidR="00E15E36" w:rsidRPr="00AC23C4" w:rsidRDefault="00E15E36" w:rsidP="00E15E36">
            <w:pPr>
              <w:pStyle w:val="TableHd"/>
              <w:rPr>
                <w:szCs w:val="19"/>
              </w:rPr>
            </w:pPr>
            <w:r w:rsidRPr="00AC23C4">
              <w:rPr>
                <w:szCs w:val="19"/>
              </w:rPr>
              <w:t>Reduplicated item</w:t>
            </w:r>
          </w:p>
        </w:tc>
        <w:tc>
          <w:tcPr>
            <w:tcW w:w="2240" w:type="dxa"/>
            <w:tcBorders>
              <w:top w:val="single" w:sz="4" w:space="0" w:color="auto"/>
              <w:bottom w:val="single" w:sz="4" w:space="0" w:color="auto"/>
              <w:right w:val="single" w:sz="4" w:space="0" w:color="auto"/>
            </w:tcBorders>
            <w:shd w:val="clear" w:color="auto" w:fill="auto"/>
          </w:tcPr>
          <w:p w14:paraId="3C32BFFC" w14:textId="77777777" w:rsidR="00E15E36" w:rsidRPr="00AC23C4" w:rsidRDefault="00E15E36" w:rsidP="00E15E36">
            <w:pPr>
              <w:pStyle w:val="TableHd"/>
              <w:rPr>
                <w:szCs w:val="19"/>
              </w:rPr>
            </w:pPr>
            <w:r w:rsidRPr="00AC23C4">
              <w:rPr>
                <w:szCs w:val="19"/>
              </w:rPr>
              <w:t>Gloss</w:t>
            </w:r>
          </w:p>
        </w:tc>
        <w:tc>
          <w:tcPr>
            <w:tcW w:w="1049" w:type="dxa"/>
            <w:tcBorders>
              <w:top w:val="single" w:sz="4" w:space="0" w:color="auto"/>
              <w:left w:val="single" w:sz="4" w:space="0" w:color="auto"/>
              <w:bottom w:val="single" w:sz="4" w:space="0" w:color="auto"/>
            </w:tcBorders>
            <w:shd w:val="clear" w:color="auto" w:fill="auto"/>
          </w:tcPr>
          <w:p w14:paraId="01FC0A21" w14:textId="77777777" w:rsidR="00E15E36" w:rsidRPr="00AC23C4" w:rsidRDefault="00E15E36" w:rsidP="00E15E36">
            <w:pPr>
              <w:pStyle w:val="TableHd"/>
              <w:rPr>
                <w:szCs w:val="19"/>
              </w:rPr>
            </w:pPr>
            <w:r w:rsidRPr="00AC23C4">
              <w:rPr>
                <w:szCs w:val="19"/>
              </w:rPr>
              <w:t>Base</w:t>
            </w:r>
          </w:p>
        </w:tc>
        <w:tc>
          <w:tcPr>
            <w:tcW w:w="1644" w:type="dxa"/>
            <w:tcBorders>
              <w:top w:val="single" w:sz="4" w:space="0" w:color="auto"/>
              <w:bottom w:val="single" w:sz="4" w:space="0" w:color="auto"/>
            </w:tcBorders>
            <w:shd w:val="clear" w:color="auto" w:fill="auto"/>
          </w:tcPr>
          <w:p w14:paraId="3D1D56D3" w14:textId="77777777" w:rsidR="00E15E36" w:rsidRPr="00AC23C4" w:rsidRDefault="00E15E36" w:rsidP="00E15E36">
            <w:pPr>
              <w:pStyle w:val="TableHd"/>
              <w:rPr>
                <w:sz w:val="19"/>
                <w:szCs w:val="19"/>
              </w:rPr>
            </w:pPr>
            <w:r w:rsidRPr="00AC23C4">
              <w:rPr>
                <w:szCs w:val="19"/>
              </w:rPr>
              <w:t>Gloss</w:t>
            </w:r>
          </w:p>
        </w:tc>
      </w:tr>
      <w:tr w:rsidR="00AC23C4" w:rsidRPr="00AC23C4" w14:paraId="6512D8CF" w14:textId="77777777" w:rsidTr="00AC3E04">
        <w:tc>
          <w:tcPr>
            <w:tcW w:w="1701" w:type="dxa"/>
            <w:tcBorders>
              <w:top w:val="single" w:sz="4" w:space="0" w:color="auto"/>
            </w:tcBorders>
            <w:shd w:val="clear" w:color="auto" w:fill="auto"/>
          </w:tcPr>
          <w:p w14:paraId="62C066E5" w14:textId="77777777" w:rsidR="00E15E36" w:rsidRPr="00AC23C4" w:rsidRDefault="00E15E36" w:rsidP="00E15E36">
            <w:pPr>
              <w:pStyle w:val="TableCell2-0"/>
              <w:rPr>
                <w:rStyle w:val="ChItalBold"/>
                <w:szCs w:val="19"/>
              </w:rPr>
            </w:pPr>
            <w:r w:rsidRPr="00AC23C4">
              <w:rPr>
                <w:rStyle w:val="ChItalBold"/>
                <w:szCs w:val="19"/>
              </w:rPr>
              <w:t>ngying~ngyaung</w:t>
            </w:r>
          </w:p>
        </w:tc>
        <w:tc>
          <w:tcPr>
            <w:tcW w:w="2240" w:type="dxa"/>
            <w:tcBorders>
              <w:top w:val="single" w:sz="4" w:space="0" w:color="auto"/>
              <w:right w:val="single" w:sz="4" w:space="0" w:color="auto"/>
            </w:tcBorders>
            <w:shd w:val="clear" w:color="auto" w:fill="auto"/>
          </w:tcPr>
          <w:p w14:paraId="0A384ACB" w14:textId="65CA5B6C" w:rsidR="00E15E36" w:rsidRPr="00AC23C4" w:rsidRDefault="001967B2" w:rsidP="00E15E36">
            <w:pPr>
              <w:pStyle w:val="TableCell2-0"/>
              <w:rPr>
                <w:szCs w:val="19"/>
              </w:rPr>
            </w:pPr>
            <w:r w:rsidRPr="00AC23C4">
              <w:rPr>
                <w:szCs w:val="19"/>
              </w:rPr>
              <w:t>ideophone</w:t>
            </w:r>
            <w:r w:rsidR="00E15E36" w:rsidRPr="00AC23C4">
              <w:rPr>
                <w:szCs w:val="19"/>
              </w:rPr>
              <w:t>: cockatoo call</w:t>
            </w:r>
          </w:p>
        </w:tc>
        <w:tc>
          <w:tcPr>
            <w:tcW w:w="1049" w:type="dxa"/>
            <w:tcBorders>
              <w:top w:val="single" w:sz="4" w:space="0" w:color="auto"/>
              <w:left w:val="single" w:sz="4" w:space="0" w:color="auto"/>
            </w:tcBorders>
            <w:shd w:val="clear" w:color="auto" w:fill="auto"/>
          </w:tcPr>
          <w:p w14:paraId="2C99FAEE" w14:textId="77777777" w:rsidR="00E15E36" w:rsidRPr="00AC23C4" w:rsidRDefault="00E15E36" w:rsidP="00E15E36">
            <w:pPr>
              <w:pStyle w:val="TableCell2-0"/>
              <w:rPr>
                <w:rStyle w:val="ChItalBold"/>
                <w:szCs w:val="19"/>
              </w:rPr>
            </w:pPr>
            <w:r w:rsidRPr="00AC23C4">
              <w:rPr>
                <w:rStyle w:val="ChItalBold"/>
                <w:szCs w:val="19"/>
              </w:rPr>
              <w:t>*ngyaung</w:t>
            </w:r>
          </w:p>
        </w:tc>
        <w:tc>
          <w:tcPr>
            <w:tcW w:w="1644" w:type="dxa"/>
            <w:tcBorders>
              <w:top w:val="single" w:sz="4" w:space="0" w:color="auto"/>
            </w:tcBorders>
            <w:shd w:val="clear" w:color="auto" w:fill="auto"/>
          </w:tcPr>
          <w:p w14:paraId="2A3C443E" w14:textId="77777777" w:rsidR="00E15E36" w:rsidRPr="00AC23C4" w:rsidRDefault="00E15E36" w:rsidP="00E15E36">
            <w:pPr>
              <w:pStyle w:val="TableCell2-0"/>
              <w:rPr>
                <w:sz w:val="19"/>
                <w:szCs w:val="19"/>
              </w:rPr>
            </w:pPr>
            <w:r w:rsidRPr="00AC23C4">
              <w:rPr>
                <w:szCs w:val="19"/>
              </w:rPr>
              <w:t>---</w:t>
            </w:r>
          </w:p>
        </w:tc>
      </w:tr>
      <w:tr w:rsidR="00AC23C4" w:rsidRPr="00AC23C4" w14:paraId="2553E049" w14:textId="77777777" w:rsidTr="00AC3E04">
        <w:tc>
          <w:tcPr>
            <w:tcW w:w="1701" w:type="dxa"/>
            <w:shd w:val="clear" w:color="auto" w:fill="auto"/>
          </w:tcPr>
          <w:p w14:paraId="1F1478AF" w14:textId="77777777" w:rsidR="00E15E36" w:rsidRPr="00AC23C4" w:rsidRDefault="00E15E36" w:rsidP="00E15E36">
            <w:pPr>
              <w:pStyle w:val="O0Nwnext"/>
              <w:rPr>
                <w:rStyle w:val="ChItalBold"/>
                <w:szCs w:val="19"/>
              </w:rPr>
            </w:pPr>
            <w:r w:rsidRPr="00AC23C4">
              <w:rPr>
                <w:rStyle w:val="ChItalBold"/>
                <w:szCs w:val="19"/>
              </w:rPr>
              <w:t>tuk~tak</w:t>
            </w:r>
          </w:p>
        </w:tc>
        <w:tc>
          <w:tcPr>
            <w:tcW w:w="2240" w:type="dxa"/>
            <w:tcBorders>
              <w:right w:val="single" w:sz="4" w:space="0" w:color="auto"/>
            </w:tcBorders>
            <w:shd w:val="clear" w:color="auto" w:fill="auto"/>
          </w:tcPr>
          <w:p w14:paraId="6F66923C" w14:textId="77777777" w:rsidR="00E15E36" w:rsidRPr="00AC23C4" w:rsidRDefault="00E15E36" w:rsidP="00E15E36">
            <w:pPr>
              <w:pStyle w:val="O0Nwnext"/>
              <w:rPr>
                <w:szCs w:val="19"/>
              </w:rPr>
            </w:pPr>
            <w:r w:rsidRPr="00AC23C4">
              <w:rPr>
                <w:szCs w:val="19"/>
              </w:rPr>
              <w:t>ideophone: bang!</w:t>
            </w:r>
          </w:p>
        </w:tc>
        <w:tc>
          <w:tcPr>
            <w:tcW w:w="1049" w:type="dxa"/>
            <w:tcBorders>
              <w:left w:val="single" w:sz="4" w:space="0" w:color="auto"/>
            </w:tcBorders>
            <w:shd w:val="clear" w:color="auto" w:fill="auto"/>
          </w:tcPr>
          <w:p w14:paraId="4D04FEA2" w14:textId="77777777" w:rsidR="00E15E36" w:rsidRPr="00AC23C4" w:rsidRDefault="00E15E36" w:rsidP="00E15E36">
            <w:pPr>
              <w:pStyle w:val="O0Nwnext"/>
              <w:rPr>
                <w:rStyle w:val="ChItalBold"/>
                <w:szCs w:val="19"/>
              </w:rPr>
            </w:pPr>
            <w:r w:rsidRPr="00AC23C4">
              <w:rPr>
                <w:rStyle w:val="ChItalBold"/>
                <w:szCs w:val="19"/>
              </w:rPr>
              <w:t>tak</w:t>
            </w:r>
          </w:p>
        </w:tc>
        <w:tc>
          <w:tcPr>
            <w:tcW w:w="1644" w:type="dxa"/>
            <w:shd w:val="clear" w:color="auto" w:fill="auto"/>
          </w:tcPr>
          <w:p w14:paraId="53A969FD" w14:textId="77777777" w:rsidR="00E15E36" w:rsidRPr="00AC23C4" w:rsidRDefault="00E15E36" w:rsidP="00E15E36">
            <w:pPr>
              <w:pStyle w:val="O0Nwnext"/>
              <w:rPr>
                <w:sz w:val="19"/>
                <w:szCs w:val="19"/>
              </w:rPr>
            </w:pPr>
            <w:r w:rsidRPr="00AC23C4">
              <w:rPr>
                <w:szCs w:val="19"/>
              </w:rPr>
              <w:t>ideophone: bang!</w:t>
            </w:r>
          </w:p>
        </w:tc>
      </w:tr>
      <w:tr w:rsidR="00AC23C4" w:rsidRPr="00AC23C4" w14:paraId="0853E655" w14:textId="77777777" w:rsidTr="00AC3E04">
        <w:tc>
          <w:tcPr>
            <w:tcW w:w="1701" w:type="dxa"/>
            <w:shd w:val="clear" w:color="auto" w:fill="auto"/>
          </w:tcPr>
          <w:p w14:paraId="1DD00E0A" w14:textId="77777777" w:rsidR="00E15E36" w:rsidRPr="00AC23C4" w:rsidRDefault="00E15E36" w:rsidP="00E15E36">
            <w:pPr>
              <w:pStyle w:val="TableCell0-2Break"/>
              <w:rPr>
                <w:rStyle w:val="ChItalBold"/>
                <w:szCs w:val="19"/>
              </w:rPr>
            </w:pPr>
            <w:r w:rsidRPr="00AC23C4">
              <w:rPr>
                <w:rStyle w:val="ChItalBold"/>
                <w:szCs w:val="19"/>
              </w:rPr>
              <w:t>bola~balik</w:t>
            </w:r>
          </w:p>
        </w:tc>
        <w:tc>
          <w:tcPr>
            <w:tcW w:w="2240" w:type="dxa"/>
            <w:tcBorders>
              <w:bottom w:val="single" w:sz="4" w:space="0" w:color="auto"/>
              <w:right w:val="single" w:sz="4" w:space="0" w:color="auto"/>
            </w:tcBorders>
            <w:shd w:val="clear" w:color="auto" w:fill="auto"/>
          </w:tcPr>
          <w:p w14:paraId="51B74DFA" w14:textId="274A5F0C" w:rsidR="00E15E36" w:rsidRPr="00AC23C4" w:rsidRDefault="00B7093A" w:rsidP="00E15E36">
            <w:pPr>
              <w:pStyle w:val="TableCell0-2Break"/>
              <w:rPr>
                <w:szCs w:val="19"/>
              </w:rPr>
            </w:pPr>
            <w:r>
              <w:rPr>
                <w:szCs w:val="19"/>
              </w:rPr>
              <w:t>‘</w:t>
            </w:r>
            <w:r w:rsidR="00E15E36" w:rsidRPr="00AC23C4">
              <w:rPr>
                <w:szCs w:val="19"/>
              </w:rPr>
              <w:t>move back and forth</w:t>
            </w:r>
            <w:r>
              <w:rPr>
                <w:szCs w:val="19"/>
              </w:rPr>
              <w:t>’</w:t>
            </w:r>
          </w:p>
        </w:tc>
        <w:tc>
          <w:tcPr>
            <w:tcW w:w="1049" w:type="dxa"/>
            <w:tcBorders>
              <w:left w:val="single" w:sz="4" w:space="0" w:color="auto"/>
              <w:bottom w:val="single" w:sz="4" w:space="0" w:color="auto"/>
            </w:tcBorders>
            <w:shd w:val="clear" w:color="auto" w:fill="auto"/>
          </w:tcPr>
          <w:p w14:paraId="00376071" w14:textId="77777777" w:rsidR="00E15E36" w:rsidRPr="00AC23C4" w:rsidRDefault="00E15E36" w:rsidP="00E15E36">
            <w:pPr>
              <w:pStyle w:val="TableCell0-2Break"/>
              <w:rPr>
                <w:rStyle w:val="ChItalBold"/>
                <w:szCs w:val="19"/>
              </w:rPr>
            </w:pPr>
            <w:r w:rsidRPr="00AC23C4">
              <w:rPr>
                <w:rStyle w:val="ChItalBold"/>
                <w:szCs w:val="19"/>
              </w:rPr>
              <w:t>balik</w:t>
            </w:r>
          </w:p>
        </w:tc>
        <w:tc>
          <w:tcPr>
            <w:tcW w:w="1644" w:type="dxa"/>
            <w:shd w:val="clear" w:color="auto" w:fill="auto"/>
          </w:tcPr>
          <w:p w14:paraId="677B82C0" w14:textId="67B9DEE7" w:rsidR="00E15E36" w:rsidRPr="00AC23C4" w:rsidRDefault="00B7093A" w:rsidP="00E15E36">
            <w:pPr>
              <w:pStyle w:val="TableCell0-2Break"/>
              <w:rPr>
                <w:szCs w:val="19"/>
              </w:rPr>
            </w:pPr>
            <w:r>
              <w:rPr>
                <w:szCs w:val="19"/>
              </w:rPr>
              <w:t>‘</w:t>
            </w:r>
            <w:r w:rsidR="00E15E36" w:rsidRPr="00AC23C4">
              <w:rPr>
                <w:szCs w:val="19"/>
              </w:rPr>
              <w:t>return</w:t>
            </w:r>
            <w:r>
              <w:rPr>
                <w:szCs w:val="19"/>
              </w:rPr>
              <w:t>’</w:t>
            </w:r>
          </w:p>
        </w:tc>
      </w:tr>
    </w:tbl>
    <w:p w14:paraId="15B7FFEE" w14:textId="77777777" w:rsidR="00E15E36" w:rsidRDefault="00E15E36" w:rsidP="00E15E36">
      <w:pPr>
        <w:pStyle w:val="Body0010after"/>
      </w:pPr>
    </w:p>
    <w:p w14:paraId="4EE21804" w14:textId="77777777" w:rsidR="00E15E36" w:rsidRDefault="00E15E36" w:rsidP="00E15E36">
      <w:pPr>
        <w:pStyle w:val="Heading2"/>
      </w:pPr>
      <w:bookmarkStart w:id="1689" w:name="_Toc227070461"/>
      <w:bookmarkStart w:id="1690" w:name="_Ref227390074"/>
      <w:bookmarkStart w:id="1691" w:name="_Toc332968453"/>
      <w:bookmarkStart w:id="1692" w:name="_Ref360096571"/>
      <w:bookmarkStart w:id="1693" w:name="_Toc365356380"/>
      <w:bookmarkStart w:id="1694" w:name="_Toc367531063"/>
      <w:bookmarkStart w:id="1695" w:name="_Toc440455556"/>
      <w:r>
        <w:t>Lexeme interpretation</w:t>
      </w:r>
      <w:bookmarkEnd w:id="1689"/>
      <w:bookmarkEnd w:id="1690"/>
      <w:bookmarkEnd w:id="1691"/>
      <w:bookmarkEnd w:id="1692"/>
      <w:bookmarkEnd w:id="1693"/>
      <w:bookmarkEnd w:id="1694"/>
      <w:bookmarkEnd w:id="1695"/>
    </w:p>
    <w:p w14:paraId="52C02107" w14:textId="77777777" w:rsidR="00E15E36" w:rsidRDefault="00E15E36" w:rsidP="006037C1">
      <w:pPr>
        <w:pStyle w:val="Body0000after"/>
        <w:rPr>
          <w:lang w:eastAsia="en-US"/>
        </w:rPr>
      </w:pPr>
      <w:r>
        <w:rPr>
          <w:lang w:eastAsia="en-US"/>
        </w:rPr>
        <w:t xml:space="preserve">In Papuan Malay, as in other languages, reduplication </w:t>
      </w:r>
      <w:r>
        <w:t xml:space="preserve">conveys a variety of different meanings, such as </w:t>
      </w:r>
      <w:r>
        <w:rPr>
          <w:lang w:eastAsia="en-US"/>
        </w:rPr>
        <w:t>plurality and diversity, intensity, or continuation and repetition. Some of these meaning aspects tend to be limited to certain word classes, while others are conveyed by a variety of different word classes.</w:t>
      </w:r>
    </w:p>
    <w:p w14:paraId="2FBFDFA3" w14:textId="77777777" w:rsidR="00E15E36" w:rsidRDefault="00E15E36" w:rsidP="006037C1">
      <w:pPr>
        <w:pStyle w:val="Body0515after"/>
        <w:rPr>
          <w:lang w:eastAsia="en-US"/>
        </w:rPr>
      </w:pPr>
      <w:r>
        <w:rPr>
          <w:lang w:eastAsia="en-US"/>
        </w:rPr>
        <w:t>The meaning aspects of reduplicated Papuan Malay content words are examined in §</w:t>
      </w:r>
      <w:r>
        <w:rPr>
          <w:lang w:eastAsia="en-US"/>
        </w:rPr>
        <w:fldChar w:fldCharType="begin"/>
      </w:r>
      <w:r>
        <w:rPr>
          <w:lang w:eastAsia="en-US"/>
        </w:rPr>
        <w:instrText xml:space="preserve"> REF _Ref227393103 \w \h </w:instrText>
      </w:r>
      <w:r>
        <w:rPr>
          <w:lang w:eastAsia="en-US"/>
        </w:rPr>
      </w:r>
      <w:r>
        <w:rPr>
          <w:lang w:eastAsia="en-US"/>
        </w:rPr>
        <w:fldChar w:fldCharType="separate"/>
      </w:r>
      <w:r w:rsidR="00154D81">
        <w:rPr>
          <w:cs/>
          <w:lang w:eastAsia="en-US"/>
        </w:rPr>
        <w:t>‎</w:t>
      </w:r>
      <w:r w:rsidR="00154D81">
        <w:rPr>
          <w:lang w:eastAsia="en-US"/>
        </w:rPr>
        <w:t>4.2.1</w:t>
      </w:r>
      <w:r>
        <w:rPr>
          <w:lang w:eastAsia="en-US"/>
        </w:rPr>
        <w:fldChar w:fldCharType="end"/>
      </w:r>
      <w:r>
        <w:rPr>
          <w:lang w:eastAsia="en-US"/>
        </w:rPr>
        <w:t xml:space="preserve"> to §</w:t>
      </w:r>
      <w:r>
        <w:rPr>
          <w:lang w:eastAsia="en-US"/>
        </w:rPr>
        <w:fldChar w:fldCharType="begin"/>
      </w:r>
      <w:r>
        <w:rPr>
          <w:lang w:eastAsia="en-US"/>
        </w:rPr>
        <w:instrText xml:space="preserve"> REF _Ref227393111 \w \h </w:instrText>
      </w:r>
      <w:r>
        <w:rPr>
          <w:lang w:eastAsia="en-US"/>
        </w:rPr>
      </w:r>
      <w:r>
        <w:rPr>
          <w:lang w:eastAsia="en-US"/>
        </w:rPr>
        <w:fldChar w:fldCharType="separate"/>
      </w:r>
      <w:r w:rsidR="00154D81">
        <w:rPr>
          <w:cs/>
          <w:lang w:eastAsia="en-US"/>
        </w:rPr>
        <w:t>‎</w:t>
      </w:r>
      <w:r w:rsidR="00154D81">
        <w:rPr>
          <w:lang w:eastAsia="en-US"/>
        </w:rPr>
        <w:t>4.2.4</w:t>
      </w:r>
      <w:r>
        <w:rPr>
          <w:lang w:eastAsia="en-US"/>
        </w:rPr>
        <w:fldChar w:fldCharType="end"/>
      </w:r>
      <w:r>
        <w:rPr>
          <w:lang w:eastAsia="en-US"/>
        </w:rPr>
        <w:t>, those of reduplicated function words in §</w:t>
      </w:r>
      <w:r>
        <w:rPr>
          <w:lang w:eastAsia="en-US"/>
        </w:rPr>
        <w:fldChar w:fldCharType="begin"/>
      </w:r>
      <w:r>
        <w:rPr>
          <w:lang w:eastAsia="en-US"/>
        </w:rPr>
        <w:instrText xml:space="preserve"> REF _Ref227393114 \w \h </w:instrText>
      </w:r>
      <w:r>
        <w:rPr>
          <w:lang w:eastAsia="en-US"/>
        </w:rPr>
      </w:r>
      <w:r>
        <w:rPr>
          <w:lang w:eastAsia="en-US"/>
        </w:rPr>
        <w:fldChar w:fldCharType="separate"/>
      </w:r>
      <w:r w:rsidR="00154D81">
        <w:rPr>
          <w:cs/>
          <w:lang w:eastAsia="en-US"/>
        </w:rPr>
        <w:t>‎</w:t>
      </w:r>
      <w:r w:rsidR="00154D81">
        <w:rPr>
          <w:lang w:eastAsia="en-US"/>
        </w:rPr>
        <w:t>4.2.5</w:t>
      </w:r>
      <w:r>
        <w:rPr>
          <w:lang w:eastAsia="en-US"/>
        </w:rPr>
        <w:fldChar w:fldCharType="end"/>
      </w:r>
      <w:r>
        <w:rPr>
          <w:lang w:eastAsia="en-US"/>
        </w:rPr>
        <w:t xml:space="preserve">. The </w:t>
      </w:r>
      <w:r>
        <w:t xml:space="preserve">underlying general meaning or </w:t>
      </w:r>
      <w:r w:rsidRPr="005A5B29">
        <w:t>gesamtbedeutung</w:t>
      </w:r>
      <w:r>
        <w:t xml:space="preserve"> of reduplication is explored in </w:t>
      </w:r>
      <w:r>
        <w:rPr>
          <w:lang w:eastAsia="en-US"/>
        </w:rPr>
        <w:t>§</w:t>
      </w:r>
      <w:r>
        <w:rPr>
          <w:lang w:eastAsia="en-US"/>
        </w:rPr>
        <w:fldChar w:fldCharType="begin"/>
      </w:r>
      <w:r>
        <w:rPr>
          <w:lang w:eastAsia="en-US"/>
        </w:rPr>
        <w:instrText xml:space="preserve"> REF _Ref360284130 \w \h </w:instrText>
      </w:r>
      <w:r>
        <w:rPr>
          <w:lang w:eastAsia="en-US"/>
        </w:rPr>
      </w:r>
      <w:r>
        <w:rPr>
          <w:lang w:eastAsia="en-US"/>
        </w:rPr>
        <w:fldChar w:fldCharType="separate"/>
      </w:r>
      <w:r w:rsidR="00154D81">
        <w:rPr>
          <w:cs/>
          <w:lang w:eastAsia="en-US"/>
        </w:rPr>
        <w:t>‎</w:t>
      </w:r>
      <w:r w:rsidR="00154D81">
        <w:rPr>
          <w:lang w:eastAsia="en-US"/>
        </w:rPr>
        <w:t>4.2.6</w:t>
      </w:r>
      <w:r>
        <w:rPr>
          <w:lang w:eastAsia="en-US"/>
        </w:rPr>
        <w:fldChar w:fldCharType="end"/>
      </w:r>
      <w:r>
        <w:rPr>
          <w:lang w:eastAsia="en-US"/>
        </w:rPr>
        <w:t>.</w:t>
      </w:r>
    </w:p>
    <w:p w14:paraId="6EF33EBD" w14:textId="77777777" w:rsidR="00E15E36" w:rsidRDefault="00E15E36" w:rsidP="00E15E36">
      <w:pPr>
        <w:pStyle w:val="Heading3"/>
      </w:pPr>
      <w:bookmarkStart w:id="1696" w:name="_Toc227070462"/>
      <w:bookmarkStart w:id="1697" w:name="_Ref227393103"/>
      <w:bookmarkStart w:id="1698" w:name="_Toc332968454"/>
      <w:bookmarkStart w:id="1699" w:name="_Toc365356381"/>
      <w:bookmarkStart w:id="1700" w:name="_Toc367531064"/>
      <w:bookmarkStart w:id="1701" w:name="_Toc440455557"/>
      <w:r>
        <w:t>Reduplication of nouns</w:t>
      </w:r>
      <w:bookmarkEnd w:id="1696"/>
      <w:bookmarkEnd w:id="1697"/>
      <w:bookmarkEnd w:id="1698"/>
      <w:bookmarkEnd w:id="1699"/>
      <w:bookmarkEnd w:id="1700"/>
      <w:bookmarkEnd w:id="1701"/>
    </w:p>
    <w:p w14:paraId="04BAC04A" w14:textId="71A0E64A" w:rsidR="00E15E36" w:rsidRDefault="00E15E36" w:rsidP="00E15E36">
      <w:pPr>
        <w:pStyle w:val="Body0015after"/>
      </w:pPr>
      <w:r>
        <w:rPr>
          <w:lang w:eastAsia="en-US"/>
        </w:rPr>
        <w:t xml:space="preserve">Across languages, reduplication of nouns has been found to express a variety of meanings such as </w:t>
      </w:r>
      <w:r w:rsidR="00B7093A">
        <w:rPr>
          <w:lang w:eastAsia="en-US"/>
        </w:rPr>
        <w:t>“</w:t>
      </w:r>
      <w:r>
        <w:rPr>
          <w:lang w:eastAsia="en-US"/>
        </w:rPr>
        <w:t>num</w:t>
      </w:r>
      <w:r w:rsidRPr="00E067A8">
        <w:t>ber […], case,</w:t>
      </w:r>
      <w:r>
        <w:rPr>
          <w:lang w:eastAsia="en-US"/>
        </w:rPr>
        <w:t xml:space="preserve"> distributivity, indefiniteness, reciprocity, size (diminutive or augmentative), and associative qualities</w:t>
      </w:r>
      <w:r w:rsidR="00B7093A">
        <w:rPr>
          <w:lang w:eastAsia="en-US"/>
        </w:rPr>
        <w:t>”</w:t>
      </w:r>
      <w:r>
        <w:rPr>
          <w:lang w:eastAsia="en-US"/>
        </w:rPr>
        <w:t xml:space="preserve"> </w:t>
      </w:r>
      <w:r w:rsidR="00BA6215">
        <w:rPr>
          <w:rStyle w:val="Citation"/>
          <w:szCs w:val="19"/>
        </w:rPr>
        <w:fldChar w:fldCharType="begin"/>
      </w:r>
      <w:r w:rsidR="003A5B20">
        <w:rPr>
          <w:rStyle w:val="Citation"/>
          <w:szCs w:val="19"/>
        </w:rPr>
        <w:instrText>ADDIN CITAVI.PLACEHOLDER 81568bfc-37a9-4a7b-9e76-9e81ba5c1176 PFBsYWNlaG9sZGVyPg0KICA8QWRkSW5WZXJzaW9uPjUuMi4wLjg8L0FkZEluVmVyc2lvbj4NCiAgPElkPjgxNTY4YmZjLTM3YTktNGE3Yi05ZTc2LTllODFiYTVjMTE3NjwvSWQ+DQogIDxFbnRyaWVzPg0KICAgIDxFbnRyeT4NCiAgICAgIDxJZD5jODY3Y2E0Zi04ZDE0LTQwODMtYjM5YS1mN2M4MTRmNjNkZWY8L0lkPg0KICAgICAgPFJlZmVyZW5jZUlkPmUzZTc1OTQ5LWRlZjMtNGZhMS04ZjdhLTI1ODNlM2ZjMjA1MD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SdWJpbm8gMjAxMSDigJMgUmVkdXBsaWNhdGlvbjwvU2hvcnRUaXRsZT4NCiAgICAgICAgPFRpdGxlPlJlZHVwbGljYXRpb248L1RpdGxlPg0KICAgICAgPC9SZWZlcmVuY2U+DQogICAgPC9FbnRyeT4NCiAgPC9FbnRyaWVzPg0KICA8VGV4dD4oUnViaW5v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WJpbm8gMjAxMSk8L1RleHQ+DQogICAgPC9UZXh0VW5pdD4NCiAgPC9UZXh0VW5pdHM+DQo8L1BsYWNlaG9sZGVyPg==</w:instrText>
      </w:r>
      <w:r w:rsidR="00BA6215">
        <w:rPr>
          <w:rStyle w:val="Citation"/>
          <w:szCs w:val="19"/>
        </w:rPr>
        <w:fldChar w:fldCharType="separate"/>
      </w:r>
      <w:bookmarkStart w:id="1702" w:name="_CTVP00181568bfc37a94a7b9e769e81ba5c1176"/>
      <w:r w:rsidR="0092006B">
        <w:rPr>
          <w:rStyle w:val="Citation"/>
          <w:szCs w:val="19"/>
        </w:rPr>
        <w:t>(Rubino 2011)</w:t>
      </w:r>
      <w:bookmarkEnd w:id="1702"/>
      <w:r w:rsidR="00BA6215">
        <w:rPr>
          <w:rStyle w:val="Citation"/>
          <w:szCs w:val="19"/>
        </w:rPr>
        <w:fldChar w:fldCharType="end"/>
      </w:r>
      <w:r>
        <w:rPr>
          <w:lang w:eastAsia="en-US"/>
        </w:rPr>
        <w:t xml:space="preserve">. In Papuan Malay, the following </w:t>
      </w:r>
      <w:r>
        <w:t xml:space="preserve">meaning aspects are attested: </w:t>
      </w:r>
      <w:r w:rsidR="003061D0">
        <w:t xml:space="preserve">collectivity </w:t>
      </w:r>
      <w:r>
        <w:t>and diversity (§</w:t>
      </w:r>
      <w:r w:rsidR="003061D0">
        <w:fldChar w:fldCharType="begin"/>
      </w:r>
      <w:r w:rsidR="003061D0">
        <w:instrText xml:space="preserve"> REF _Ref434690509 \w \h </w:instrText>
      </w:r>
      <w:r w:rsidR="003061D0">
        <w:fldChar w:fldCharType="separate"/>
      </w:r>
      <w:r w:rsidR="00154D81">
        <w:rPr>
          <w:cs/>
        </w:rPr>
        <w:t>‎</w:t>
      </w:r>
      <w:r w:rsidR="00154D81">
        <w:t>4.2.1.1</w:t>
      </w:r>
      <w:r w:rsidR="003061D0">
        <w:fldChar w:fldCharType="end"/>
      </w:r>
      <w:r>
        <w:t>), repetition (§</w:t>
      </w:r>
      <w:r>
        <w:fldChar w:fldCharType="begin"/>
      </w:r>
      <w:r>
        <w:instrText xml:space="preserve"> REF _Ref360203431 \w \h </w:instrText>
      </w:r>
      <w:r>
        <w:fldChar w:fldCharType="separate"/>
      </w:r>
      <w:r w:rsidR="00154D81">
        <w:rPr>
          <w:cs/>
        </w:rPr>
        <w:t>‎</w:t>
      </w:r>
      <w:r w:rsidR="00154D81">
        <w:t>4.2.1.2</w:t>
      </w:r>
      <w:r>
        <w:fldChar w:fldCharType="end"/>
      </w:r>
      <w:r>
        <w:t>), and indefiniteness (§</w:t>
      </w:r>
      <w:r>
        <w:fldChar w:fldCharType="begin"/>
      </w:r>
      <w:r>
        <w:instrText xml:space="preserve"> REF _Ref360104409 \w \h </w:instrText>
      </w:r>
      <w:r>
        <w:fldChar w:fldCharType="separate"/>
      </w:r>
      <w:r w:rsidR="00154D81">
        <w:rPr>
          <w:cs/>
        </w:rPr>
        <w:t>‎</w:t>
      </w:r>
      <w:r w:rsidR="00154D81">
        <w:t>4.2.1.3</w:t>
      </w:r>
      <w:r>
        <w:fldChar w:fldCharType="end"/>
      </w:r>
      <w:r>
        <w:t>). Reduplicated nouns can also undergo an interpretational shift and receive a verbal or adverbial reading (</w:t>
      </w:r>
      <w:r>
        <w:rPr>
          <w:lang w:eastAsia="en-US"/>
        </w:rPr>
        <w:t>§</w:t>
      </w:r>
      <w:r>
        <w:rPr>
          <w:lang w:eastAsia="en-US"/>
        </w:rPr>
        <w:fldChar w:fldCharType="begin"/>
      </w:r>
      <w:r>
        <w:rPr>
          <w:lang w:eastAsia="en-US"/>
        </w:rPr>
        <w:instrText xml:space="preserve"> REF _Ref368577236 \w \h </w:instrText>
      </w:r>
      <w:r>
        <w:rPr>
          <w:lang w:eastAsia="en-US"/>
        </w:rPr>
      </w:r>
      <w:r>
        <w:rPr>
          <w:lang w:eastAsia="en-US"/>
        </w:rPr>
        <w:fldChar w:fldCharType="separate"/>
      </w:r>
      <w:r w:rsidR="00154D81">
        <w:rPr>
          <w:cs/>
          <w:lang w:eastAsia="en-US"/>
        </w:rPr>
        <w:t>‎</w:t>
      </w:r>
      <w:r w:rsidR="00154D81">
        <w:rPr>
          <w:lang w:eastAsia="en-US"/>
        </w:rPr>
        <w:t>4.2.1.4</w:t>
      </w:r>
      <w:r>
        <w:rPr>
          <w:lang w:eastAsia="en-US"/>
        </w:rPr>
        <w:fldChar w:fldCharType="end"/>
      </w:r>
      <w:r>
        <w:t>).</w:t>
      </w:r>
    </w:p>
    <w:p w14:paraId="0B6F9274" w14:textId="4A2A03A4" w:rsidR="00E15E36" w:rsidRPr="00577AE1" w:rsidRDefault="003922D0" w:rsidP="00E15E36">
      <w:pPr>
        <w:pStyle w:val="Heading4"/>
      </w:pPr>
      <w:bookmarkStart w:id="1703" w:name="_Ref434690509"/>
      <w:r w:rsidRPr="00577AE1">
        <w:t xml:space="preserve">Collectivity </w:t>
      </w:r>
      <w:r w:rsidR="00E15E36" w:rsidRPr="00577AE1">
        <w:t>and diversity</w:t>
      </w:r>
      <w:bookmarkEnd w:id="1703"/>
    </w:p>
    <w:p w14:paraId="52522F20" w14:textId="5F1DD1F0" w:rsidR="00E15E36" w:rsidRDefault="00E15E36" w:rsidP="00125B78">
      <w:pPr>
        <w:pStyle w:val="Body0000after"/>
      </w:pPr>
      <w:r>
        <w:t xml:space="preserve">A major function of noun reduplication is to signal </w:t>
      </w:r>
      <w:r w:rsidRPr="00B51644">
        <w:t>plurality</w:t>
      </w:r>
      <w:r w:rsidR="002428DA">
        <w:t>,</w:t>
      </w:r>
      <w:r>
        <w:t xml:space="preserve"> given that in Papuan Malay bare nouns are not marked for number. </w:t>
      </w:r>
      <w:r w:rsidR="008A0511">
        <w:t>Instead, speakers express</w:t>
      </w:r>
      <w:r>
        <w:t xml:space="preserve"> plurality as deemed necessary. Depending on the context, the lexical item </w:t>
      </w:r>
      <w:r w:rsidRPr="008732AB">
        <w:rPr>
          <w:rStyle w:val="ChItalBold"/>
        </w:rPr>
        <w:t>ana</w:t>
      </w:r>
      <w:r>
        <w:t xml:space="preserve"> </w:t>
      </w:r>
      <w:r w:rsidR="00B7093A">
        <w:t>‘</w:t>
      </w:r>
      <w:r>
        <w:t>child</w:t>
      </w:r>
      <w:r w:rsidR="00B7093A">
        <w:t>’</w:t>
      </w:r>
      <w:r>
        <w:t xml:space="preserve">, for instance, could also be read as </w:t>
      </w:r>
      <w:r w:rsidR="00B7093A">
        <w:t>‘</w:t>
      </w:r>
      <w:r>
        <w:t>children</w:t>
      </w:r>
      <w:r w:rsidR="00B7093A">
        <w:t>’</w:t>
      </w:r>
      <w:r>
        <w:t>. One strategy to express plurality</w:t>
      </w:r>
      <w:r w:rsidRPr="005F28A4">
        <w:t xml:space="preserve"> </w:t>
      </w:r>
      <w:r>
        <w:t>overtly is reduplication of nouns. Overall, however, speakers use reduplication only when an unambiguous plural reading is important to them and when the context does not allow such an unambiguous interpretation.</w:t>
      </w:r>
      <w:r w:rsidR="00B4194D">
        <w:t xml:space="preserve"> (</w:t>
      </w:r>
      <w:r w:rsidR="00B4194D" w:rsidRPr="00D64694">
        <w:t xml:space="preserve">Alternative strategies to indicate plurality are modification with a numeral or quantifier, or with a plural </w:t>
      </w:r>
      <w:r w:rsidR="000220AB">
        <w:t xml:space="preserve">personal </w:t>
      </w:r>
      <w:r w:rsidR="00B4194D" w:rsidRPr="00D64694">
        <w:t>pronoun</w:t>
      </w:r>
      <w:r w:rsidR="00B4194D">
        <w:t xml:space="preserve">; see </w:t>
      </w:r>
      <w:r w:rsidR="00B4194D" w:rsidRPr="00D64694">
        <w:t>§</w:t>
      </w:r>
      <w:r w:rsidR="00B4194D" w:rsidRPr="00D64694">
        <w:fldChar w:fldCharType="begin"/>
      </w:r>
      <w:r w:rsidR="00B4194D" w:rsidRPr="00D64694">
        <w:instrText xml:space="preserve"> REF _Ref361668509 \w \h </w:instrText>
      </w:r>
      <w:r w:rsidR="00B4194D" w:rsidRPr="00D64694">
        <w:fldChar w:fldCharType="separate"/>
      </w:r>
      <w:r w:rsidR="00154D81">
        <w:rPr>
          <w:cs/>
        </w:rPr>
        <w:t>‎</w:t>
      </w:r>
      <w:r w:rsidR="00154D81">
        <w:t>8.2.3</w:t>
      </w:r>
      <w:r w:rsidR="00B4194D" w:rsidRPr="00D64694">
        <w:fldChar w:fldCharType="end"/>
      </w:r>
      <w:r w:rsidR="00B4194D">
        <w:t xml:space="preserve"> </w:t>
      </w:r>
      <w:r w:rsidR="00125B78">
        <w:t xml:space="preserve">and </w:t>
      </w:r>
      <w:r w:rsidR="00125B78" w:rsidRPr="00D64694">
        <w:t>§</w:t>
      </w:r>
      <w:r w:rsidR="00125B78" w:rsidRPr="00D64694">
        <w:fldChar w:fldCharType="begin"/>
      </w:r>
      <w:r w:rsidR="00125B78" w:rsidRPr="00D64694">
        <w:instrText xml:space="preserve"> REF _Ref353216791 \w \h </w:instrText>
      </w:r>
      <w:r w:rsidR="00125B78" w:rsidRPr="00D64694">
        <w:fldChar w:fldCharType="separate"/>
      </w:r>
      <w:r w:rsidR="00154D81">
        <w:rPr>
          <w:cs/>
        </w:rPr>
        <w:t>‎</w:t>
      </w:r>
      <w:r w:rsidR="00154D81">
        <w:t>6.2.2</w:t>
      </w:r>
      <w:r w:rsidR="00125B78" w:rsidRPr="00D64694">
        <w:fldChar w:fldCharType="end"/>
      </w:r>
      <w:r w:rsidR="00125B78">
        <w:t xml:space="preserve">, </w:t>
      </w:r>
      <w:r w:rsidR="00B4194D">
        <w:t>respectively</w:t>
      </w:r>
      <w:r w:rsidR="00B4194D" w:rsidRPr="00D64694">
        <w:t>.</w:t>
      </w:r>
      <w:r w:rsidR="00B4194D">
        <w:t>)</w:t>
      </w:r>
    </w:p>
    <w:p w14:paraId="35E6C74D" w14:textId="4461D365" w:rsidR="00E15E36" w:rsidRDefault="00E15E36" w:rsidP="00E15E36">
      <w:pPr>
        <w:pStyle w:val="Body0500after"/>
      </w:pPr>
      <w:r>
        <w:t xml:space="preserve">Cross-linguistically, three types of plurality have been identified which are encoded by noun reduplication </w:t>
      </w:r>
      <w:r w:rsidR="00BA6215">
        <w:rPr>
          <w:rStyle w:val="Citation"/>
        </w:rPr>
        <w:fldChar w:fldCharType="begin"/>
      </w:r>
      <w:r w:rsidR="00395F4B">
        <w:rPr>
          <w:rStyle w:val="Citation"/>
        </w:rPr>
        <w:instrText>ADDIN CITAVI.PLACEHOLDER 812d11b3-be8b-45b8-ac43-28aabe209603 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x0c2hpcmUgYW5kIE1hcmFudHogMTk3ODogNTYxKTwvVGV4dD4NCiAgICA8L1RleHRVbml0Pg0KICA8L1RleHRVbml0cz4NCjwvUGxhY2Vob2xkZXI+</w:instrText>
      </w:r>
      <w:r w:rsidR="00BA6215">
        <w:rPr>
          <w:rStyle w:val="Citation"/>
        </w:rPr>
        <w:fldChar w:fldCharType="separate"/>
      </w:r>
      <w:bookmarkStart w:id="1704" w:name="_CTVP001812d11b3be8b45b8ac4328aabe209603"/>
      <w:r w:rsidR="0092006B">
        <w:rPr>
          <w:rStyle w:val="Citation"/>
        </w:rPr>
        <w:t>(Wiltshire and Marantz 1978: 561)</w:t>
      </w:r>
      <w:bookmarkEnd w:id="1704"/>
      <w:r w:rsidR="00BA6215">
        <w:rPr>
          <w:rStyle w:val="Citation"/>
        </w:rPr>
        <w:fldChar w:fldCharType="end"/>
      </w:r>
      <w:r>
        <w:t>: collectivity, diversity (or variety), and d</w:t>
      </w:r>
      <w:r w:rsidRPr="006E3770">
        <w:t>istributivity</w:t>
      </w:r>
      <w:r>
        <w:t>.</w:t>
      </w:r>
      <w:r>
        <w:rPr>
          <w:rStyle w:val="FootnoteReference"/>
        </w:rPr>
        <w:footnoteReference w:id="137"/>
      </w:r>
      <w:r>
        <w:t xml:space="preserve"> </w:t>
      </w:r>
      <w:r>
        <w:rPr>
          <w:lang w:eastAsia="en-US"/>
        </w:rPr>
        <w:t xml:space="preserve">Of these three types, Papuan Malay uses two, namely </w:t>
      </w:r>
      <w:r>
        <w:t>collectivity</w:t>
      </w:r>
      <w:r>
        <w:rPr>
          <w:lang w:eastAsia="en-US"/>
        </w:rPr>
        <w:t xml:space="preserve"> as in </w:t>
      </w:r>
      <w:r>
        <w:fldChar w:fldCharType="begin"/>
      </w:r>
      <w:r>
        <w:instrText xml:space="preserve"> REF _Ref359864170 \h </w:instrText>
      </w:r>
      <w:r>
        <w:fldChar w:fldCharType="separate"/>
      </w:r>
      <w:r w:rsidR="00154D81" w:rsidRPr="007A0BC8">
        <w:t>(</w:t>
      </w:r>
      <w:r w:rsidR="00154D81">
        <w:rPr>
          <w:noProof/>
        </w:rPr>
        <w:t>10</w:t>
      </w:r>
      <w:r w:rsidR="00154D81" w:rsidRPr="007A0BC8">
        <w:t>)</w:t>
      </w:r>
      <w:r>
        <w:fldChar w:fldCharType="end"/>
      </w:r>
      <w:r>
        <w:t xml:space="preserve"> and </w:t>
      </w:r>
      <w:r>
        <w:fldChar w:fldCharType="begin"/>
      </w:r>
      <w:r>
        <w:instrText xml:space="preserve"> REF _Ref359864171 \h </w:instrText>
      </w:r>
      <w:r>
        <w:fldChar w:fldCharType="separate"/>
      </w:r>
      <w:r w:rsidR="00154D81" w:rsidRPr="007A0BC8">
        <w:t>(</w:t>
      </w:r>
      <w:r w:rsidR="00154D81">
        <w:rPr>
          <w:noProof/>
        </w:rPr>
        <w:t>11</w:t>
      </w:r>
      <w:r w:rsidR="00154D81" w:rsidRPr="007A0BC8">
        <w:t>)</w:t>
      </w:r>
      <w:r>
        <w:fldChar w:fldCharType="end"/>
      </w:r>
      <w:r>
        <w:t xml:space="preserve">, </w:t>
      </w:r>
      <w:r>
        <w:rPr>
          <w:lang w:eastAsia="en-US"/>
        </w:rPr>
        <w:t xml:space="preserve">and diversity as in </w:t>
      </w:r>
      <w:r w:rsidR="0090603C">
        <w:fldChar w:fldCharType="begin"/>
      </w:r>
      <w:r w:rsidR="0090603C">
        <w:instrText xml:space="preserve"> REF _Ref359864592 \h </w:instrText>
      </w:r>
      <w:r w:rsidR="0090603C">
        <w:fldChar w:fldCharType="separate"/>
      </w:r>
      <w:r w:rsidR="00154D81" w:rsidRPr="007A0BC8">
        <w:t>(</w:t>
      </w:r>
      <w:r w:rsidR="00154D81">
        <w:rPr>
          <w:noProof/>
        </w:rPr>
        <w:t>12</w:t>
      </w:r>
      <w:r w:rsidR="00154D81" w:rsidRPr="007A0BC8">
        <w:t>)</w:t>
      </w:r>
      <w:r w:rsidR="0090603C">
        <w:fldChar w:fldCharType="end"/>
      </w:r>
      <w:r w:rsidR="0090603C">
        <w:t xml:space="preserve"> and </w:t>
      </w:r>
      <w:r w:rsidR="0090603C">
        <w:fldChar w:fldCharType="begin"/>
      </w:r>
      <w:r w:rsidR="0090603C">
        <w:instrText xml:space="preserve"> REF _Ref359864593 \h </w:instrText>
      </w:r>
      <w:r w:rsidR="0090603C">
        <w:fldChar w:fldCharType="separate"/>
      </w:r>
      <w:r w:rsidR="00154D81" w:rsidRPr="007A0BC8">
        <w:t>(</w:t>
      </w:r>
      <w:r w:rsidR="00154D81">
        <w:rPr>
          <w:noProof/>
        </w:rPr>
        <w:t>13</w:t>
      </w:r>
      <w:r w:rsidR="00154D81" w:rsidRPr="007A0BC8">
        <w:t>)</w:t>
      </w:r>
      <w:r w:rsidR="0090603C">
        <w:fldChar w:fldCharType="end"/>
      </w:r>
      <w:r>
        <w:rPr>
          <w:lang w:eastAsia="en-US"/>
        </w:rPr>
        <w:t xml:space="preserve">. Another type of plurality is </w:t>
      </w:r>
      <w:r>
        <w:t xml:space="preserve">indefiniteness </w:t>
      </w:r>
      <w:r w:rsidR="00BA6215">
        <w:rPr>
          <w:rStyle w:val="Citation"/>
        </w:rPr>
        <w:fldChar w:fldCharType="begin"/>
      </w:r>
      <w:r w:rsidR="003A5B20">
        <w:rPr>
          <w:rStyle w:val="Citation"/>
        </w:rPr>
        <w:instrText>ADDIN CITAVI.PLACEHOLDER 15d78802-0a38-41fd-9ab0-1b182346ab5e PFBsYWNlaG9sZGVyPg0KICA8QWRkSW5WZXJzaW9uPjUuMi4wLjg8L0FkZEluVmVyc2lvbj4NCiAgPElkPjE1ZDc4ODAyLTBhMzgtNDFmZC05YWIwLTFiMTgyMzQ2YWI1ZTwvSWQ+DQogIDxFbnRyaWVzPg0KICAgIDxFbnRyeT4NCiAgICAgIDxJZD5mOThmZWQ1NC1mZDJmLTQ3ZmQtODQwMC02ODdiY2MyNDUxMGQ8L0lkPg0KICAgICAgPFJlZmVyZW5jZUlkPmUzZTc1OTQ5LWRlZjMtNGZhMS04ZjdhLTI1ODNlM2ZjMjA1MD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SdWJpbm8gMjAxMSDigJMgUmVkdXBsaWNhdGlvbjwvU2hvcnRUaXRsZT4NCiAgICAgICAgPFRpdGxlPlJlZHVwbGljYXRpb248L1RpdGxlPg0KICAgICAgPC9SZWZlcmVuY2U+DQogICAgPC9FbnRyeT4NCiAgPC9FbnRyaWVzPg0KICA8VGV4dD4oUnViaW5v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WJpbm8gMjAxMSk8L1RleHQ+DQogICAgPC9UZXh0VW5pdD4NCiAgPC9UZXh0VW5pdHM+DQo8L1BsYWNlaG9sZGVyPg==</w:instrText>
      </w:r>
      <w:r w:rsidR="00BA6215">
        <w:rPr>
          <w:rStyle w:val="Citation"/>
        </w:rPr>
        <w:fldChar w:fldCharType="separate"/>
      </w:r>
      <w:bookmarkStart w:id="1706" w:name="_CTVP00115d788020a3841fd9ab01b182346ab5e"/>
      <w:r w:rsidR="0092006B">
        <w:rPr>
          <w:rStyle w:val="Citation"/>
        </w:rPr>
        <w:t>(Rubino 2011)</w:t>
      </w:r>
      <w:bookmarkEnd w:id="1706"/>
      <w:r w:rsidR="00BA6215">
        <w:rPr>
          <w:rStyle w:val="Citation"/>
        </w:rPr>
        <w:fldChar w:fldCharType="end"/>
      </w:r>
      <w:r>
        <w:t xml:space="preserve">, which is also found in </w:t>
      </w:r>
      <w:r>
        <w:rPr>
          <w:lang w:eastAsia="en-US"/>
        </w:rPr>
        <w:t>Papuan Malay</w:t>
      </w:r>
      <w:r>
        <w:t xml:space="preserve">, as demonstrated in </w:t>
      </w:r>
      <w:r w:rsidR="001432C6">
        <w:fldChar w:fldCharType="begin"/>
      </w:r>
      <w:r w:rsidR="001432C6">
        <w:instrText xml:space="preserve"> REF _Ref359864172 \h </w:instrText>
      </w:r>
      <w:r w:rsidR="001432C6">
        <w:fldChar w:fldCharType="separate"/>
      </w:r>
      <w:r w:rsidR="00154D81" w:rsidRPr="007A0BC8">
        <w:t>(</w:t>
      </w:r>
      <w:r w:rsidR="00154D81">
        <w:rPr>
          <w:noProof/>
        </w:rPr>
        <w:t>16</w:t>
      </w:r>
      <w:r w:rsidR="00154D81" w:rsidRPr="007A0BC8">
        <w:t>)</w:t>
      </w:r>
      <w:r w:rsidR="001432C6">
        <w:fldChar w:fldCharType="end"/>
      </w:r>
      <w:r w:rsidR="001432C6">
        <w:t xml:space="preserve"> and </w:t>
      </w:r>
      <w:r w:rsidR="001432C6">
        <w:fldChar w:fldCharType="begin"/>
      </w:r>
      <w:r w:rsidR="001432C6">
        <w:instrText xml:space="preserve"> REF _Ref359864173 \h </w:instrText>
      </w:r>
      <w:r w:rsidR="001432C6">
        <w:fldChar w:fldCharType="separate"/>
      </w:r>
      <w:r w:rsidR="00154D81" w:rsidRPr="007A0BC8">
        <w:t>(</w:t>
      </w:r>
      <w:r w:rsidR="00154D81">
        <w:rPr>
          <w:noProof/>
        </w:rPr>
        <w:t>17</w:t>
      </w:r>
      <w:r w:rsidR="00154D81" w:rsidRPr="007A0BC8">
        <w:t>)</w:t>
      </w:r>
      <w:r w:rsidR="001432C6">
        <w:fldChar w:fldCharType="end"/>
      </w:r>
      <w:r w:rsidR="001432C6">
        <w:rPr>
          <w:lang w:eastAsia="en-US"/>
        </w:rPr>
        <w:t xml:space="preserve"> in §</w:t>
      </w:r>
      <w:r w:rsidR="001432C6">
        <w:fldChar w:fldCharType="begin"/>
      </w:r>
      <w:r w:rsidR="001432C6">
        <w:instrText xml:space="preserve"> REF _Ref360104409 \w \h </w:instrText>
      </w:r>
      <w:r w:rsidR="001432C6">
        <w:fldChar w:fldCharType="separate"/>
      </w:r>
      <w:r w:rsidR="00154D81">
        <w:rPr>
          <w:cs/>
        </w:rPr>
        <w:t>‎</w:t>
      </w:r>
      <w:r w:rsidR="00154D81">
        <w:t>4.2.1.3</w:t>
      </w:r>
      <w:r w:rsidR="001432C6">
        <w:fldChar w:fldCharType="end"/>
      </w:r>
      <w:r w:rsidR="00990853">
        <w:t xml:space="preserve"> (p. </w:t>
      </w:r>
      <w:r w:rsidR="00990853">
        <w:fldChar w:fldCharType="begin"/>
      </w:r>
      <w:r w:rsidR="00990853">
        <w:instrText xml:space="preserve"> PAGEREF _Ref436750017 \h </w:instrText>
      </w:r>
      <w:r w:rsidR="00990853">
        <w:fldChar w:fldCharType="separate"/>
      </w:r>
      <w:r w:rsidR="00154D81">
        <w:rPr>
          <w:noProof/>
        </w:rPr>
        <w:t>186</w:t>
      </w:r>
      <w:r w:rsidR="00990853">
        <w:fldChar w:fldCharType="end"/>
      </w:r>
      <w:r w:rsidR="00990853">
        <w:t>)</w:t>
      </w:r>
      <w:r w:rsidR="001432C6">
        <w:t>.</w:t>
      </w:r>
    </w:p>
    <w:p w14:paraId="7178A54B" w14:textId="6C0C7491" w:rsidR="00E15E36" w:rsidRDefault="00E15E36" w:rsidP="006037C1">
      <w:pPr>
        <w:pStyle w:val="Body0505after"/>
      </w:pPr>
      <w:r>
        <w:lastRenderedPageBreak/>
        <w:t>Reduplication of nouns most often indicates collectivity</w:t>
      </w:r>
      <w:r w:rsidRPr="00B21759">
        <w:t xml:space="preserve"> </w:t>
      </w:r>
      <w:r>
        <w:t xml:space="preserve">in the sense of </w:t>
      </w:r>
      <w:r w:rsidR="00B7093A">
        <w:t>‘</w:t>
      </w:r>
      <w:r>
        <w:t xml:space="preserve">all </w:t>
      </w:r>
      <w:r w:rsidRPr="0099608C">
        <w:rPr>
          <w:rStyle w:val="ChSmallCaps"/>
        </w:rPr>
        <w:t>base</w:t>
      </w:r>
      <w:r w:rsidR="00B7093A">
        <w:t>’</w:t>
      </w:r>
      <w:r>
        <w:t xml:space="preserve">, as shown with </w:t>
      </w:r>
      <w:r>
        <w:rPr>
          <w:rStyle w:val="ChItalBold"/>
        </w:rPr>
        <w:t>ana</w:t>
      </w:r>
      <w:r w:rsidRPr="00AD253E">
        <w:rPr>
          <w:rStyle w:val="ChItalBold"/>
        </w:rPr>
        <w:t>~ana</w:t>
      </w:r>
      <w:r>
        <w:t xml:space="preserve"> </w:t>
      </w:r>
      <w:r w:rsidR="00B7093A">
        <w:t>‘</w:t>
      </w:r>
      <w:r>
        <w:t>children</w:t>
      </w:r>
      <w:r w:rsidR="00B7093A">
        <w:t>’</w:t>
      </w:r>
      <w:r>
        <w:t xml:space="preserve"> in </w:t>
      </w:r>
      <w:r>
        <w:fldChar w:fldCharType="begin"/>
      </w:r>
      <w:r>
        <w:instrText xml:space="preserve"> REF _Ref359864170 \h </w:instrText>
      </w:r>
      <w:r>
        <w:fldChar w:fldCharType="separate"/>
      </w:r>
      <w:r w:rsidR="00154D81" w:rsidRPr="007A0BC8">
        <w:t>(</w:t>
      </w:r>
      <w:r w:rsidR="00154D81">
        <w:rPr>
          <w:noProof/>
        </w:rPr>
        <w:t>10</w:t>
      </w:r>
      <w:r w:rsidR="00154D81" w:rsidRPr="007A0BC8">
        <w:t>)</w:t>
      </w:r>
      <w:r>
        <w:fldChar w:fldCharType="end"/>
      </w:r>
      <w:r>
        <w:t xml:space="preserve"> and </w:t>
      </w:r>
      <w:r w:rsidRPr="00AD253E">
        <w:rPr>
          <w:rStyle w:val="ChItalBold"/>
        </w:rPr>
        <w:t>orang~orang</w:t>
      </w:r>
      <w:r>
        <w:t xml:space="preserve"> </w:t>
      </w:r>
      <w:r w:rsidR="00B7093A">
        <w:t>‘</w:t>
      </w:r>
      <w:r>
        <w:t>people</w:t>
      </w:r>
      <w:r w:rsidR="00B7093A">
        <w:t>’</w:t>
      </w:r>
      <w:r>
        <w:t xml:space="preserve"> in </w:t>
      </w:r>
      <w:r>
        <w:fldChar w:fldCharType="begin"/>
      </w:r>
      <w:r>
        <w:instrText xml:space="preserve"> REF _Ref359864171 \h </w:instrText>
      </w:r>
      <w:r>
        <w:fldChar w:fldCharType="separate"/>
      </w:r>
      <w:r w:rsidR="00154D81" w:rsidRPr="007A0BC8">
        <w:t>(</w:t>
      </w:r>
      <w:r w:rsidR="00154D81">
        <w:rPr>
          <w:noProof/>
        </w:rPr>
        <w:t>11</w:t>
      </w:r>
      <w:r w:rsidR="00154D81" w:rsidRPr="007A0BC8">
        <w:t>)</w:t>
      </w:r>
      <w:r>
        <w:fldChar w:fldCharType="end"/>
      </w:r>
      <w:r>
        <w:t>.</w:t>
      </w:r>
    </w:p>
    <w:p w14:paraId="3C6A23A9" w14:textId="77777777" w:rsidR="00E15E36" w:rsidRDefault="00E15E36" w:rsidP="00E15E36">
      <w:pPr>
        <w:pStyle w:val="ExampleTitle"/>
      </w:pPr>
      <w:r>
        <w:t>Reduplicated nouns: Collectivity</w:t>
      </w:r>
    </w:p>
    <w:tbl>
      <w:tblPr>
        <w:tblW w:w="6860" w:type="dxa"/>
        <w:tblCellMar>
          <w:left w:w="42" w:type="dxa"/>
          <w:right w:w="42" w:type="dxa"/>
        </w:tblCellMar>
        <w:tblLook w:val="01E0" w:firstRow="1" w:lastRow="1" w:firstColumn="1" w:lastColumn="1" w:noHBand="0" w:noVBand="0"/>
      </w:tblPr>
      <w:tblGrid>
        <w:gridCol w:w="709"/>
        <w:gridCol w:w="964"/>
        <w:gridCol w:w="709"/>
        <w:gridCol w:w="510"/>
        <w:gridCol w:w="630"/>
        <w:gridCol w:w="964"/>
        <w:gridCol w:w="773"/>
        <w:gridCol w:w="1601"/>
      </w:tblGrid>
      <w:tr w:rsidR="00AC23C4" w:rsidRPr="00D14F8A" w14:paraId="16762C2B" w14:textId="77777777" w:rsidTr="00AC23C4">
        <w:tc>
          <w:tcPr>
            <w:tcW w:w="709" w:type="dxa"/>
            <w:shd w:val="clear" w:color="auto" w:fill="auto"/>
          </w:tcPr>
          <w:p w14:paraId="4EE6D625" w14:textId="77777777" w:rsidR="00E15E36" w:rsidRPr="008A3EB0" w:rsidRDefault="00E15E36" w:rsidP="00E15E36">
            <w:pPr>
              <w:pStyle w:val="O0Nwnext"/>
            </w:pPr>
            <w:bookmarkStart w:id="1707" w:name="_Ref359864170"/>
            <w:r w:rsidRPr="007A0BC8">
              <w:t>(</w:t>
            </w:r>
            <w:fldSimple w:instr=" SEQ ( \* ARABIC \s 1 ">
              <w:r w:rsidR="00154D81">
                <w:rPr>
                  <w:noProof/>
                </w:rPr>
                <w:t>10</w:t>
              </w:r>
            </w:fldSimple>
            <w:r w:rsidRPr="007A0BC8">
              <w:t>)</w:t>
            </w:r>
            <w:bookmarkEnd w:id="1707"/>
          </w:p>
        </w:tc>
        <w:tc>
          <w:tcPr>
            <w:tcW w:w="964" w:type="dxa"/>
            <w:shd w:val="clear" w:color="auto" w:fill="auto"/>
          </w:tcPr>
          <w:p w14:paraId="08B23BC9" w14:textId="77777777" w:rsidR="00E15E36" w:rsidRPr="00316B75" w:rsidRDefault="00E15E36" w:rsidP="00E15E36">
            <w:pPr>
              <w:pStyle w:val="Text"/>
              <w:rPr>
                <w:rStyle w:val="ChBlueBold"/>
              </w:rPr>
            </w:pPr>
            <w:r>
              <w:rPr>
                <w:rStyle w:val="ChBlueBold"/>
              </w:rPr>
              <w:t>ana~ana</w:t>
            </w:r>
          </w:p>
        </w:tc>
        <w:tc>
          <w:tcPr>
            <w:tcW w:w="709" w:type="dxa"/>
            <w:shd w:val="clear" w:color="auto" w:fill="auto"/>
          </w:tcPr>
          <w:p w14:paraId="38AC488A" w14:textId="77777777" w:rsidR="00E15E36" w:rsidRPr="00ED11F8" w:rsidRDefault="00E15E36" w:rsidP="00E15E36">
            <w:pPr>
              <w:pStyle w:val="Text"/>
            </w:pPr>
            <w:r w:rsidRPr="00ED11F8">
              <w:t>su</w:t>
            </w:r>
          </w:p>
        </w:tc>
        <w:tc>
          <w:tcPr>
            <w:tcW w:w="510" w:type="dxa"/>
            <w:shd w:val="clear" w:color="auto" w:fill="auto"/>
          </w:tcPr>
          <w:p w14:paraId="4467AAA7" w14:textId="77777777" w:rsidR="00E15E36" w:rsidRPr="00ED11F8" w:rsidRDefault="00E15E36" w:rsidP="00E15E36">
            <w:pPr>
              <w:pStyle w:val="Text"/>
            </w:pPr>
            <w:r w:rsidRPr="00ED11F8">
              <w:t>pergi</w:t>
            </w:r>
          </w:p>
        </w:tc>
        <w:tc>
          <w:tcPr>
            <w:tcW w:w="630" w:type="dxa"/>
            <w:shd w:val="clear" w:color="auto" w:fill="auto"/>
          </w:tcPr>
          <w:p w14:paraId="580A9E4F" w14:textId="77777777" w:rsidR="00E15E36" w:rsidRPr="00ED11F8" w:rsidRDefault="00E15E36" w:rsidP="00E15E36">
            <w:pPr>
              <w:pStyle w:val="Text"/>
            </w:pPr>
            <w:r w:rsidRPr="00ED11F8">
              <w:t>kerja</w:t>
            </w:r>
            <w:r w:rsidR="008B79AE">
              <w:t>,</w:t>
            </w:r>
          </w:p>
        </w:tc>
        <w:tc>
          <w:tcPr>
            <w:tcW w:w="964" w:type="dxa"/>
            <w:shd w:val="clear" w:color="auto" w:fill="auto"/>
          </w:tcPr>
          <w:p w14:paraId="2A682E24" w14:textId="77777777" w:rsidR="00E15E36" w:rsidRPr="00316B75" w:rsidRDefault="00E15E36" w:rsidP="00E15E36">
            <w:pPr>
              <w:pStyle w:val="Text"/>
              <w:rPr>
                <w:rStyle w:val="ChBlueBold"/>
              </w:rPr>
            </w:pPr>
            <w:r>
              <w:rPr>
                <w:rStyle w:val="ChBlueBold"/>
              </w:rPr>
              <w:t>ana~ana</w:t>
            </w:r>
          </w:p>
        </w:tc>
        <w:tc>
          <w:tcPr>
            <w:tcW w:w="773" w:type="dxa"/>
            <w:shd w:val="clear" w:color="auto" w:fill="auto"/>
          </w:tcPr>
          <w:p w14:paraId="79BEF510" w14:textId="77777777" w:rsidR="00E15E36" w:rsidRPr="00ED11F8" w:rsidRDefault="00E15E36" w:rsidP="00E15E36">
            <w:pPr>
              <w:pStyle w:val="Text"/>
            </w:pPr>
            <w:r w:rsidRPr="00ED11F8">
              <w:t>su</w:t>
            </w:r>
          </w:p>
        </w:tc>
        <w:tc>
          <w:tcPr>
            <w:tcW w:w="1601" w:type="dxa"/>
            <w:shd w:val="clear" w:color="auto" w:fill="auto"/>
          </w:tcPr>
          <w:p w14:paraId="2DCC6CC9" w14:textId="268BBC90" w:rsidR="00E15E36" w:rsidRPr="00ED11F8" w:rsidRDefault="0050678E" w:rsidP="00E15E36">
            <w:pPr>
              <w:pStyle w:val="Text"/>
            </w:pPr>
            <w:r w:rsidRPr="00ED11F8">
              <w:t>kawin</w:t>
            </w:r>
            <w:r>
              <w:t>g</w:t>
            </w:r>
          </w:p>
        </w:tc>
      </w:tr>
      <w:tr w:rsidR="00AC23C4" w:rsidRPr="00AC23C4" w14:paraId="627DBA62" w14:textId="77777777" w:rsidTr="00AC23C4">
        <w:tc>
          <w:tcPr>
            <w:tcW w:w="709" w:type="dxa"/>
            <w:shd w:val="clear" w:color="auto" w:fill="auto"/>
          </w:tcPr>
          <w:p w14:paraId="4E893C98" w14:textId="77777777" w:rsidR="00E15E36" w:rsidRPr="00ED11F8" w:rsidRDefault="00E15E36" w:rsidP="00E15E36">
            <w:pPr>
              <w:pStyle w:val="GlossEng"/>
            </w:pPr>
          </w:p>
        </w:tc>
        <w:tc>
          <w:tcPr>
            <w:tcW w:w="964" w:type="dxa"/>
            <w:shd w:val="clear" w:color="auto" w:fill="auto"/>
          </w:tcPr>
          <w:p w14:paraId="01E67E4C" w14:textId="77777777" w:rsidR="00E15E36" w:rsidRPr="00ED11F8" w:rsidRDefault="00E15E36" w:rsidP="00E15E36">
            <w:pPr>
              <w:pStyle w:val="GlossEng"/>
            </w:pPr>
            <w:r w:rsidRPr="0099608C">
              <w:rPr>
                <w:rStyle w:val="ChSmallCaps"/>
              </w:rPr>
              <w:t>rdp</w:t>
            </w:r>
            <w:r w:rsidRPr="00ED11F8">
              <w:t>~child</w:t>
            </w:r>
          </w:p>
        </w:tc>
        <w:tc>
          <w:tcPr>
            <w:tcW w:w="709" w:type="dxa"/>
            <w:shd w:val="clear" w:color="auto" w:fill="auto"/>
          </w:tcPr>
          <w:p w14:paraId="0287CC61" w14:textId="77777777" w:rsidR="00E15E36" w:rsidRPr="00ED11F8" w:rsidRDefault="00E15E36" w:rsidP="00E15E36">
            <w:pPr>
              <w:pStyle w:val="GlossEng"/>
            </w:pPr>
            <w:r w:rsidRPr="00ED11F8">
              <w:t>already</w:t>
            </w:r>
          </w:p>
        </w:tc>
        <w:tc>
          <w:tcPr>
            <w:tcW w:w="510" w:type="dxa"/>
            <w:shd w:val="clear" w:color="auto" w:fill="auto"/>
          </w:tcPr>
          <w:p w14:paraId="2EB86382" w14:textId="77777777" w:rsidR="00E15E36" w:rsidRPr="00ED11F8" w:rsidRDefault="00E15E36" w:rsidP="00E15E36">
            <w:pPr>
              <w:pStyle w:val="GlossEng"/>
            </w:pPr>
            <w:r w:rsidRPr="00ED11F8">
              <w:t>go</w:t>
            </w:r>
          </w:p>
        </w:tc>
        <w:tc>
          <w:tcPr>
            <w:tcW w:w="630" w:type="dxa"/>
            <w:shd w:val="clear" w:color="auto" w:fill="auto"/>
          </w:tcPr>
          <w:p w14:paraId="72CE3A86" w14:textId="77777777" w:rsidR="00E15E36" w:rsidRPr="00ED11F8" w:rsidRDefault="00E15E36" w:rsidP="00E15E36">
            <w:pPr>
              <w:pStyle w:val="GlossEng"/>
            </w:pPr>
            <w:r w:rsidRPr="00ED11F8">
              <w:t>work</w:t>
            </w:r>
          </w:p>
        </w:tc>
        <w:tc>
          <w:tcPr>
            <w:tcW w:w="964" w:type="dxa"/>
            <w:shd w:val="clear" w:color="auto" w:fill="auto"/>
          </w:tcPr>
          <w:p w14:paraId="6CA82A1A" w14:textId="77777777" w:rsidR="00E15E36" w:rsidRPr="00ED11F8" w:rsidRDefault="00E15E36" w:rsidP="00E15E36">
            <w:pPr>
              <w:pStyle w:val="GlossEng"/>
            </w:pPr>
            <w:r w:rsidRPr="0099608C">
              <w:rPr>
                <w:rStyle w:val="ChSmallCaps"/>
              </w:rPr>
              <w:t>rdp</w:t>
            </w:r>
            <w:r w:rsidRPr="00ED11F8">
              <w:t>~child</w:t>
            </w:r>
          </w:p>
        </w:tc>
        <w:tc>
          <w:tcPr>
            <w:tcW w:w="773" w:type="dxa"/>
            <w:shd w:val="clear" w:color="auto" w:fill="auto"/>
          </w:tcPr>
          <w:p w14:paraId="0A64185E" w14:textId="77777777" w:rsidR="00E15E36" w:rsidRPr="00ED11F8" w:rsidRDefault="00E15E36" w:rsidP="00E15E36">
            <w:pPr>
              <w:pStyle w:val="GlossEng"/>
            </w:pPr>
            <w:r w:rsidRPr="00ED11F8">
              <w:t>already</w:t>
            </w:r>
          </w:p>
        </w:tc>
        <w:tc>
          <w:tcPr>
            <w:tcW w:w="1601" w:type="dxa"/>
            <w:shd w:val="clear" w:color="auto" w:fill="auto"/>
          </w:tcPr>
          <w:p w14:paraId="3D07776F" w14:textId="77777777" w:rsidR="00E15E36" w:rsidRPr="00ED11F8" w:rsidRDefault="00E15E36" w:rsidP="00E15E36">
            <w:pPr>
              <w:pStyle w:val="GlossEng"/>
            </w:pPr>
            <w:r w:rsidRPr="00ED11F8">
              <w:t>marry</w:t>
            </w:r>
            <w:r>
              <w:t>.inofficially</w:t>
            </w:r>
          </w:p>
        </w:tc>
      </w:tr>
    </w:tbl>
    <w:p w14:paraId="0C64325F" w14:textId="74DE6D0B" w:rsidR="00E15E36" w:rsidRPr="00690E2C" w:rsidRDefault="00E15E36" w:rsidP="00E15E36">
      <w:pPr>
        <w:pStyle w:val="FreeTranslEng"/>
      </w:pPr>
      <w:r>
        <w:t>[</w:t>
      </w:r>
      <w:r w:rsidR="008E279E">
        <w:t>Complaint of a lonely couple</w:t>
      </w:r>
      <w:r>
        <w:t xml:space="preserve">:] </w:t>
      </w:r>
      <w:r w:rsidR="00B7093A">
        <w:t>‘</w:t>
      </w:r>
      <w:r>
        <w:rPr>
          <w:rStyle w:val="ChBlueBold"/>
        </w:rPr>
        <w:t xml:space="preserve">all </w:t>
      </w:r>
      <w:r w:rsidR="008E279E">
        <w:rPr>
          <w:rStyle w:val="ChBlueBold"/>
        </w:rPr>
        <w:t>(our)</w:t>
      </w:r>
      <w:r w:rsidRPr="003B64DA">
        <w:rPr>
          <w:rStyle w:val="ChBlueBold"/>
        </w:rPr>
        <w:t xml:space="preserve"> children</w:t>
      </w:r>
      <w:r>
        <w:t xml:space="preserve"> already went to work (elsewhere), </w:t>
      </w:r>
      <w:r>
        <w:rPr>
          <w:rStyle w:val="ChBlueBold"/>
        </w:rPr>
        <w:t xml:space="preserve">all </w:t>
      </w:r>
      <w:r w:rsidR="008E279E">
        <w:rPr>
          <w:rStyle w:val="ChBlueBold"/>
        </w:rPr>
        <w:t>(our)</w:t>
      </w:r>
      <w:r w:rsidRPr="003B64DA">
        <w:rPr>
          <w:rStyle w:val="ChBlueBold"/>
        </w:rPr>
        <w:t xml:space="preserve"> children</w:t>
      </w:r>
      <w:r>
        <w:t xml:space="preserve"> are already married</w:t>
      </w:r>
      <w:r w:rsidR="00B7093A">
        <w:t>’</w:t>
      </w:r>
      <w:r>
        <w:t xml:space="preserve"> </w:t>
      </w:r>
      <w:r w:rsidRPr="008D548C">
        <w:rPr>
          <w:rStyle w:val="ExampleSource"/>
        </w:rPr>
        <w:t>[080917-010-CvEx.0071]</w:t>
      </w:r>
    </w:p>
    <w:tbl>
      <w:tblPr>
        <w:tblW w:w="5864" w:type="dxa"/>
        <w:tblCellMar>
          <w:left w:w="42" w:type="dxa"/>
          <w:right w:w="42" w:type="dxa"/>
        </w:tblCellMar>
        <w:tblLook w:val="01E0" w:firstRow="1" w:lastRow="1" w:firstColumn="1" w:lastColumn="1" w:noHBand="0" w:noVBand="0"/>
      </w:tblPr>
      <w:tblGrid>
        <w:gridCol w:w="709"/>
        <w:gridCol w:w="540"/>
        <w:gridCol w:w="1288"/>
        <w:gridCol w:w="706"/>
        <w:gridCol w:w="584"/>
        <w:gridCol w:w="2037"/>
      </w:tblGrid>
      <w:tr w:rsidR="00AC23C4" w:rsidRPr="00D14F8A" w14:paraId="56C826B7" w14:textId="77777777" w:rsidTr="00AC23C4">
        <w:tc>
          <w:tcPr>
            <w:tcW w:w="709" w:type="dxa"/>
            <w:shd w:val="clear" w:color="auto" w:fill="auto"/>
          </w:tcPr>
          <w:p w14:paraId="7AED2825" w14:textId="77777777" w:rsidR="00E15E36" w:rsidRPr="008A3EB0" w:rsidRDefault="00E15E36" w:rsidP="00E15E36">
            <w:pPr>
              <w:pStyle w:val="O0Nwnext"/>
            </w:pPr>
            <w:bookmarkStart w:id="1708" w:name="_Ref359864171"/>
            <w:r w:rsidRPr="007A0BC8">
              <w:t>(</w:t>
            </w:r>
            <w:fldSimple w:instr=" SEQ ( \* ARABIC \s 1 ">
              <w:r w:rsidR="00154D81">
                <w:rPr>
                  <w:noProof/>
                </w:rPr>
                <w:t>11</w:t>
              </w:r>
            </w:fldSimple>
            <w:r w:rsidRPr="007A0BC8">
              <w:t>)</w:t>
            </w:r>
            <w:bookmarkEnd w:id="1708"/>
          </w:p>
        </w:tc>
        <w:tc>
          <w:tcPr>
            <w:tcW w:w="540" w:type="dxa"/>
            <w:shd w:val="clear" w:color="auto" w:fill="auto"/>
          </w:tcPr>
          <w:p w14:paraId="772A1823" w14:textId="77777777" w:rsidR="00E15E36" w:rsidRPr="000721E9" w:rsidRDefault="00E15E36" w:rsidP="00E15E36">
            <w:pPr>
              <w:pStyle w:val="Text"/>
            </w:pPr>
            <w:r w:rsidRPr="000721E9">
              <w:t>e</w:t>
            </w:r>
            <w:r w:rsidR="00440BA7">
              <w:t>,</w:t>
            </w:r>
          </w:p>
        </w:tc>
        <w:tc>
          <w:tcPr>
            <w:tcW w:w="1288" w:type="dxa"/>
            <w:shd w:val="clear" w:color="auto" w:fill="auto"/>
          </w:tcPr>
          <w:p w14:paraId="24ECEAEE" w14:textId="77777777" w:rsidR="00E15E36" w:rsidRPr="004E554C" w:rsidRDefault="00E15E36" w:rsidP="00E15E36">
            <w:pPr>
              <w:pStyle w:val="Text"/>
              <w:rPr>
                <w:rStyle w:val="ChBlueBold"/>
              </w:rPr>
            </w:pPr>
            <w:r w:rsidRPr="004E554C">
              <w:rPr>
                <w:rStyle w:val="ChBlueBold"/>
              </w:rPr>
              <w:t>orang~orang</w:t>
            </w:r>
          </w:p>
        </w:tc>
        <w:tc>
          <w:tcPr>
            <w:tcW w:w="706" w:type="dxa"/>
            <w:shd w:val="clear" w:color="auto" w:fill="auto"/>
          </w:tcPr>
          <w:p w14:paraId="2FFD7BD0" w14:textId="77777777" w:rsidR="00E15E36" w:rsidRPr="000721E9" w:rsidRDefault="00E15E36" w:rsidP="00E15E36">
            <w:pPr>
              <w:pStyle w:val="Text"/>
            </w:pPr>
            <w:r w:rsidRPr="000721E9">
              <w:t>itu</w:t>
            </w:r>
          </w:p>
        </w:tc>
        <w:tc>
          <w:tcPr>
            <w:tcW w:w="584" w:type="dxa"/>
            <w:shd w:val="clear" w:color="auto" w:fill="auto"/>
          </w:tcPr>
          <w:p w14:paraId="2A839BC0" w14:textId="77777777" w:rsidR="00E15E36" w:rsidRPr="000721E9" w:rsidRDefault="00E15E36" w:rsidP="00E15E36">
            <w:pPr>
              <w:pStyle w:val="Text"/>
            </w:pPr>
            <w:r w:rsidRPr="000721E9">
              <w:t>dong</w:t>
            </w:r>
          </w:p>
        </w:tc>
        <w:tc>
          <w:tcPr>
            <w:tcW w:w="2037" w:type="dxa"/>
            <w:shd w:val="clear" w:color="auto" w:fill="auto"/>
          </w:tcPr>
          <w:p w14:paraId="15FAEFA4" w14:textId="77777777" w:rsidR="00E15E36" w:rsidRPr="008B79AE" w:rsidRDefault="00E15E36" w:rsidP="00E15E36">
            <w:pPr>
              <w:pStyle w:val="Text"/>
            </w:pPr>
            <w:r w:rsidRPr="008B79AE">
              <w:t>mara~mara</w:t>
            </w:r>
          </w:p>
        </w:tc>
      </w:tr>
      <w:tr w:rsidR="00AC23C4" w:rsidRPr="00AC23C4" w14:paraId="0AC0AA6F" w14:textId="77777777" w:rsidTr="00AC23C4">
        <w:tc>
          <w:tcPr>
            <w:tcW w:w="709" w:type="dxa"/>
            <w:shd w:val="clear" w:color="auto" w:fill="auto"/>
          </w:tcPr>
          <w:p w14:paraId="578226E7" w14:textId="77777777" w:rsidR="00E15E36" w:rsidRPr="000721E9" w:rsidRDefault="00E15E36" w:rsidP="00E15E36">
            <w:pPr>
              <w:pStyle w:val="GlossEng"/>
            </w:pPr>
          </w:p>
        </w:tc>
        <w:tc>
          <w:tcPr>
            <w:tcW w:w="540" w:type="dxa"/>
            <w:shd w:val="clear" w:color="auto" w:fill="auto"/>
          </w:tcPr>
          <w:p w14:paraId="371B3F64" w14:textId="77777777" w:rsidR="00E15E36" w:rsidRPr="000721E9" w:rsidRDefault="00E15E36" w:rsidP="00E15E36">
            <w:pPr>
              <w:pStyle w:val="GlossEng"/>
            </w:pPr>
            <w:r w:rsidRPr="000721E9">
              <w:t>hey!</w:t>
            </w:r>
          </w:p>
        </w:tc>
        <w:tc>
          <w:tcPr>
            <w:tcW w:w="1288" w:type="dxa"/>
            <w:shd w:val="clear" w:color="auto" w:fill="auto"/>
          </w:tcPr>
          <w:p w14:paraId="2B5BA025" w14:textId="77777777" w:rsidR="00E15E36" w:rsidRPr="000721E9" w:rsidRDefault="00E15E36" w:rsidP="00E15E36">
            <w:pPr>
              <w:pStyle w:val="GlossEng"/>
            </w:pPr>
            <w:r w:rsidRPr="0099608C">
              <w:rPr>
                <w:rStyle w:val="ChSmallCaps"/>
              </w:rPr>
              <w:t>rdp</w:t>
            </w:r>
            <w:r w:rsidRPr="000721E9">
              <w:t>~person</w:t>
            </w:r>
          </w:p>
        </w:tc>
        <w:tc>
          <w:tcPr>
            <w:tcW w:w="706" w:type="dxa"/>
            <w:shd w:val="clear" w:color="auto" w:fill="auto"/>
          </w:tcPr>
          <w:p w14:paraId="751B637C" w14:textId="77777777" w:rsidR="00E15E36" w:rsidRPr="0099608C" w:rsidRDefault="00E15E36" w:rsidP="00E15E36">
            <w:pPr>
              <w:pStyle w:val="GlossEng"/>
              <w:rPr>
                <w:rStyle w:val="ChSmallCaps"/>
              </w:rPr>
            </w:pPr>
            <w:r w:rsidRPr="0099608C">
              <w:rPr>
                <w:rStyle w:val="ChSmallCaps"/>
              </w:rPr>
              <w:t>d.dist</w:t>
            </w:r>
          </w:p>
        </w:tc>
        <w:tc>
          <w:tcPr>
            <w:tcW w:w="584" w:type="dxa"/>
            <w:shd w:val="clear" w:color="auto" w:fill="auto"/>
          </w:tcPr>
          <w:p w14:paraId="36C48728" w14:textId="77777777" w:rsidR="00E15E36" w:rsidRPr="0099608C" w:rsidRDefault="00E15E36" w:rsidP="00E15E36">
            <w:pPr>
              <w:pStyle w:val="GlossEng"/>
              <w:rPr>
                <w:rStyle w:val="ChSmallCaps"/>
              </w:rPr>
            </w:pPr>
            <w:r w:rsidRPr="0099608C">
              <w:rPr>
                <w:rStyle w:val="ChSmallCaps"/>
              </w:rPr>
              <w:t>3pl</w:t>
            </w:r>
          </w:p>
        </w:tc>
        <w:tc>
          <w:tcPr>
            <w:tcW w:w="2037" w:type="dxa"/>
            <w:shd w:val="clear" w:color="auto" w:fill="auto"/>
          </w:tcPr>
          <w:p w14:paraId="2C81CDCB" w14:textId="77777777" w:rsidR="00E15E36" w:rsidRPr="000721E9" w:rsidRDefault="00E15E36" w:rsidP="00E15E36">
            <w:pPr>
              <w:pStyle w:val="GlossEng"/>
            </w:pPr>
            <w:r w:rsidRPr="00A444B1">
              <w:rPr>
                <w:rStyle w:val="ChSmallCaps"/>
              </w:rPr>
              <w:t>rdp</w:t>
            </w:r>
            <w:r w:rsidRPr="000721E9">
              <w:t>~feel.angry(.about)</w:t>
            </w:r>
          </w:p>
        </w:tc>
      </w:tr>
    </w:tbl>
    <w:p w14:paraId="1C5714F5" w14:textId="3162D15B" w:rsidR="00E15E36" w:rsidRDefault="00B7093A" w:rsidP="00E15E36">
      <w:pPr>
        <w:pStyle w:val="FreeTranslEng"/>
      </w:pPr>
      <w:r>
        <w:t>‘</w:t>
      </w:r>
      <w:r w:rsidR="00E15E36">
        <w:t xml:space="preserve">hey, </w:t>
      </w:r>
      <w:r w:rsidR="00E15E36" w:rsidRPr="004E554C">
        <w:rPr>
          <w:rStyle w:val="ChBlueBold"/>
        </w:rPr>
        <w:t>all those people</w:t>
      </w:r>
      <w:r w:rsidR="00E15E36">
        <w:t>, they</w:t>
      </w:r>
      <w:r>
        <w:t>’</w:t>
      </w:r>
      <w:r w:rsidR="00E15E36">
        <w:t>ll be really angry (with you)</w:t>
      </w:r>
      <w:r>
        <w:t>’</w:t>
      </w:r>
      <w:r w:rsidR="00E15E36">
        <w:t xml:space="preserve"> </w:t>
      </w:r>
      <w:r w:rsidR="00E15E36" w:rsidRPr="004E554C">
        <w:rPr>
          <w:rStyle w:val="ExampleSource"/>
        </w:rPr>
        <w:t>[080917-008-NP.0053]</w:t>
      </w:r>
    </w:p>
    <w:p w14:paraId="53CBAA0F" w14:textId="374C6DF7" w:rsidR="00E15E36" w:rsidRDefault="00E15E36" w:rsidP="006037C1">
      <w:pPr>
        <w:pStyle w:val="Body0005after"/>
      </w:pPr>
      <w:r>
        <w:t xml:space="preserve">Less often, reduplicated nouns signal diversity such as </w:t>
      </w:r>
      <w:r w:rsidRPr="00093D5A">
        <w:rPr>
          <w:rStyle w:val="ChItalBold"/>
        </w:rPr>
        <w:t>bua~bua</w:t>
      </w:r>
      <w:r>
        <w:t xml:space="preserve"> </w:t>
      </w:r>
      <w:r w:rsidR="00B7093A">
        <w:t>‘</w:t>
      </w:r>
      <w:r>
        <w:t>various fruit (trees)</w:t>
      </w:r>
      <w:r w:rsidR="00B7093A">
        <w:t>’</w:t>
      </w:r>
      <w:r>
        <w:t xml:space="preserve"> in </w:t>
      </w:r>
      <w:r>
        <w:fldChar w:fldCharType="begin"/>
      </w:r>
      <w:r>
        <w:instrText xml:space="preserve"> REF _Ref359864592 \h </w:instrText>
      </w:r>
      <w:r>
        <w:fldChar w:fldCharType="separate"/>
      </w:r>
      <w:r w:rsidR="00154D81" w:rsidRPr="007A0BC8">
        <w:t>(</w:t>
      </w:r>
      <w:r w:rsidR="00154D81">
        <w:rPr>
          <w:noProof/>
        </w:rPr>
        <w:t>12</w:t>
      </w:r>
      <w:r w:rsidR="00154D81" w:rsidRPr="007A0BC8">
        <w:t>)</w:t>
      </w:r>
      <w:r>
        <w:fldChar w:fldCharType="end"/>
      </w:r>
      <w:r>
        <w:t xml:space="preserve">, or </w:t>
      </w:r>
      <w:r w:rsidRPr="00093D5A">
        <w:rPr>
          <w:rStyle w:val="ChItalBold"/>
        </w:rPr>
        <w:t>pohon</w:t>
      </w:r>
      <w:r w:rsidR="006A20E8">
        <w:rPr>
          <w:rStyle w:val="ChItalBold"/>
        </w:rPr>
        <w:t>g</w:t>
      </w:r>
      <w:r w:rsidRPr="00093D5A">
        <w:rPr>
          <w:rStyle w:val="ChItalBold"/>
        </w:rPr>
        <w:t>~pohon</w:t>
      </w:r>
      <w:r w:rsidR="006A20E8">
        <w:rPr>
          <w:rStyle w:val="ChItalBold"/>
        </w:rPr>
        <w:t>g</w:t>
      </w:r>
      <w:r>
        <w:t xml:space="preserve"> </w:t>
      </w:r>
      <w:r w:rsidR="00B7093A">
        <w:t>‘</w:t>
      </w:r>
      <w:r>
        <w:t>various trees</w:t>
      </w:r>
      <w:r w:rsidR="00B7093A">
        <w:t>’</w:t>
      </w:r>
      <w:r>
        <w:t xml:space="preserve"> in </w:t>
      </w:r>
      <w:r>
        <w:fldChar w:fldCharType="begin"/>
      </w:r>
      <w:r>
        <w:instrText xml:space="preserve"> REF _Ref359864593 \h </w:instrText>
      </w:r>
      <w:r>
        <w:fldChar w:fldCharType="separate"/>
      </w:r>
      <w:r w:rsidR="00154D81" w:rsidRPr="007A0BC8">
        <w:t>(</w:t>
      </w:r>
      <w:r w:rsidR="00154D81">
        <w:rPr>
          <w:noProof/>
        </w:rPr>
        <w:t>13</w:t>
      </w:r>
      <w:r w:rsidR="00154D81" w:rsidRPr="007A0BC8">
        <w:t>)</w:t>
      </w:r>
      <w:r>
        <w:fldChar w:fldCharType="end"/>
      </w:r>
      <w:r>
        <w:t>.</w:t>
      </w:r>
    </w:p>
    <w:p w14:paraId="4747DDFC" w14:textId="77777777" w:rsidR="00E15E36" w:rsidRDefault="00E15E36" w:rsidP="00E15E36">
      <w:pPr>
        <w:pStyle w:val="ExampleTitle"/>
      </w:pPr>
      <w:r>
        <w:t>Reduplicated nouns: Diversity</w:t>
      </w:r>
    </w:p>
    <w:tbl>
      <w:tblPr>
        <w:tblW w:w="3538" w:type="dxa"/>
        <w:tblCellMar>
          <w:left w:w="42" w:type="dxa"/>
          <w:right w:w="42" w:type="dxa"/>
        </w:tblCellMar>
        <w:tblLook w:val="01E0" w:firstRow="1" w:lastRow="1" w:firstColumn="1" w:lastColumn="1" w:noHBand="0" w:noVBand="0"/>
      </w:tblPr>
      <w:tblGrid>
        <w:gridCol w:w="709"/>
        <w:gridCol w:w="948"/>
        <w:gridCol w:w="360"/>
        <w:gridCol w:w="759"/>
        <w:gridCol w:w="762"/>
      </w:tblGrid>
      <w:tr w:rsidR="00AC23C4" w:rsidRPr="00D14F8A" w14:paraId="38609809" w14:textId="77777777" w:rsidTr="00AC23C4">
        <w:tc>
          <w:tcPr>
            <w:tcW w:w="709" w:type="dxa"/>
            <w:shd w:val="clear" w:color="auto" w:fill="auto"/>
          </w:tcPr>
          <w:p w14:paraId="2B1BF2E7" w14:textId="77777777" w:rsidR="00E15E36" w:rsidRPr="008A3EB0" w:rsidRDefault="00E15E36" w:rsidP="00E15E36">
            <w:pPr>
              <w:pStyle w:val="O0Nwnext"/>
            </w:pPr>
            <w:bookmarkStart w:id="1709" w:name="_Ref359864592"/>
            <w:r w:rsidRPr="007A0BC8">
              <w:t>(</w:t>
            </w:r>
            <w:fldSimple w:instr=" SEQ ( \* ARABIC \s 1 ">
              <w:r w:rsidR="00154D81">
                <w:rPr>
                  <w:noProof/>
                </w:rPr>
                <w:t>12</w:t>
              </w:r>
            </w:fldSimple>
            <w:r w:rsidRPr="007A0BC8">
              <w:t>)</w:t>
            </w:r>
            <w:bookmarkEnd w:id="1709"/>
          </w:p>
        </w:tc>
        <w:tc>
          <w:tcPr>
            <w:tcW w:w="948" w:type="dxa"/>
            <w:shd w:val="clear" w:color="auto" w:fill="auto"/>
          </w:tcPr>
          <w:p w14:paraId="6A424009" w14:textId="77777777" w:rsidR="00E15E36" w:rsidRPr="00ED7E26" w:rsidRDefault="00E15E36" w:rsidP="00E15E36">
            <w:pPr>
              <w:pStyle w:val="Text"/>
              <w:rPr>
                <w:rStyle w:val="ChBlueBold"/>
              </w:rPr>
            </w:pPr>
            <w:r w:rsidRPr="00ED7E26">
              <w:rPr>
                <w:rStyle w:val="ChBlueBold"/>
              </w:rPr>
              <w:t>bua~bua</w:t>
            </w:r>
          </w:p>
        </w:tc>
        <w:tc>
          <w:tcPr>
            <w:tcW w:w="360" w:type="dxa"/>
            <w:shd w:val="clear" w:color="auto" w:fill="auto"/>
          </w:tcPr>
          <w:p w14:paraId="0A9F9B59" w14:textId="77777777" w:rsidR="00E15E36" w:rsidRPr="009D2D2D" w:rsidRDefault="00E15E36" w:rsidP="00E15E36">
            <w:pPr>
              <w:pStyle w:val="Text"/>
            </w:pPr>
            <w:r w:rsidRPr="009D2D2D">
              <w:t>di</w:t>
            </w:r>
          </w:p>
        </w:tc>
        <w:tc>
          <w:tcPr>
            <w:tcW w:w="759" w:type="dxa"/>
            <w:shd w:val="clear" w:color="auto" w:fill="auto"/>
          </w:tcPr>
          <w:p w14:paraId="28176566" w14:textId="77777777" w:rsidR="00E15E36" w:rsidRPr="009D2D2D" w:rsidRDefault="00E15E36" w:rsidP="00E15E36">
            <w:pPr>
              <w:pStyle w:val="Text"/>
            </w:pPr>
            <w:r w:rsidRPr="009D2D2D">
              <w:t>sini</w:t>
            </w:r>
          </w:p>
        </w:tc>
        <w:tc>
          <w:tcPr>
            <w:tcW w:w="762" w:type="dxa"/>
            <w:shd w:val="clear" w:color="auto" w:fill="auto"/>
          </w:tcPr>
          <w:p w14:paraId="2499B925" w14:textId="77777777" w:rsidR="00E15E36" w:rsidRPr="009D2D2D" w:rsidRDefault="00E15E36" w:rsidP="00E15E36">
            <w:pPr>
              <w:pStyle w:val="Text"/>
            </w:pPr>
            <w:r w:rsidRPr="009D2D2D">
              <w:t>banyak</w:t>
            </w:r>
          </w:p>
        </w:tc>
      </w:tr>
      <w:tr w:rsidR="00AC23C4" w:rsidRPr="00AC23C4" w14:paraId="4C54DD24" w14:textId="77777777" w:rsidTr="00AC23C4">
        <w:tc>
          <w:tcPr>
            <w:tcW w:w="709" w:type="dxa"/>
            <w:shd w:val="clear" w:color="auto" w:fill="auto"/>
          </w:tcPr>
          <w:p w14:paraId="6CB551B5" w14:textId="77777777" w:rsidR="00E15E36" w:rsidRPr="009D2D2D" w:rsidRDefault="00E15E36" w:rsidP="00E15E36">
            <w:pPr>
              <w:pStyle w:val="GlossEng"/>
            </w:pPr>
          </w:p>
        </w:tc>
        <w:tc>
          <w:tcPr>
            <w:tcW w:w="948" w:type="dxa"/>
            <w:shd w:val="clear" w:color="auto" w:fill="auto"/>
          </w:tcPr>
          <w:p w14:paraId="030C6EB0" w14:textId="77777777" w:rsidR="00E15E36" w:rsidRPr="009D2D2D" w:rsidRDefault="00E15E36" w:rsidP="00E15E36">
            <w:pPr>
              <w:pStyle w:val="GlossEng"/>
            </w:pPr>
            <w:r w:rsidRPr="0099608C">
              <w:rPr>
                <w:rStyle w:val="ChSmallCaps"/>
              </w:rPr>
              <w:t>rdp</w:t>
            </w:r>
            <w:r w:rsidRPr="009D2D2D">
              <w:t>~fruit</w:t>
            </w:r>
          </w:p>
        </w:tc>
        <w:tc>
          <w:tcPr>
            <w:tcW w:w="360" w:type="dxa"/>
            <w:shd w:val="clear" w:color="auto" w:fill="auto"/>
          </w:tcPr>
          <w:p w14:paraId="0EFF1900" w14:textId="77777777" w:rsidR="00E15E36" w:rsidRPr="009D2D2D" w:rsidRDefault="00E15E36" w:rsidP="00E15E36">
            <w:pPr>
              <w:pStyle w:val="GlossEng"/>
            </w:pPr>
            <w:r w:rsidRPr="009D2D2D">
              <w:t>at</w:t>
            </w:r>
          </w:p>
        </w:tc>
        <w:tc>
          <w:tcPr>
            <w:tcW w:w="759" w:type="dxa"/>
            <w:shd w:val="clear" w:color="auto" w:fill="auto"/>
          </w:tcPr>
          <w:p w14:paraId="6B6EDE48" w14:textId="77777777" w:rsidR="00E15E36" w:rsidRPr="0099608C" w:rsidRDefault="00E15E36" w:rsidP="00E15E36">
            <w:pPr>
              <w:pStyle w:val="GlossEng"/>
              <w:rPr>
                <w:rStyle w:val="ChSmallCaps"/>
              </w:rPr>
            </w:pPr>
            <w:r w:rsidRPr="0099608C">
              <w:rPr>
                <w:rStyle w:val="ChSmallCaps"/>
              </w:rPr>
              <w:t>l.prox</w:t>
            </w:r>
          </w:p>
        </w:tc>
        <w:tc>
          <w:tcPr>
            <w:tcW w:w="762" w:type="dxa"/>
            <w:shd w:val="clear" w:color="auto" w:fill="auto"/>
          </w:tcPr>
          <w:p w14:paraId="1752535D" w14:textId="77777777" w:rsidR="00E15E36" w:rsidRPr="009D2D2D" w:rsidRDefault="00E15E36" w:rsidP="00E15E36">
            <w:pPr>
              <w:pStyle w:val="GlossEng"/>
            </w:pPr>
            <w:r w:rsidRPr="009D2D2D">
              <w:t>many</w:t>
            </w:r>
          </w:p>
        </w:tc>
      </w:tr>
    </w:tbl>
    <w:p w14:paraId="6EB49D6B" w14:textId="3649276E" w:rsidR="00E15E36" w:rsidRPr="00690E2C" w:rsidRDefault="00B7093A" w:rsidP="00E15E36">
      <w:pPr>
        <w:pStyle w:val="FreeTranslEng"/>
      </w:pPr>
      <w:r>
        <w:t>‘</w:t>
      </w:r>
      <w:r w:rsidR="00E15E36" w:rsidRPr="009D2D2D">
        <w:t xml:space="preserve">there are </w:t>
      </w:r>
      <w:r w:rsidR="00E15E36">
        <w:t xml:space="preserve">a many </w:t>
      </w:r>
      <w:r w:rsidR="00E15E36" w:rsidRPr="00ED7E26">
        <w:rPr>
          <w:rStyle w:val="ChBlueBold"/>
        </w:rPr>
        <w:t>different kinds of fruit (trees)</w:t>
      </w:r>
      <w:r w:rsidR="00E15E36">
        <w:t xml:space="preserve"> here</w:t>
      </w:r>
      <w:r>
        <w:t>’</w:t>
      </w:r>
      <w:r w:rsidR="00E15E36">
        <w:t xml:space="preserve"> (Lit. </w:t>
      </w:r>
      <w:r>
        <w:t>‘</w:t>
      </w:r>
      <w:r w:rsidR="00E15E36" w:rsidRPr="00ED7E26">
        <w:rPr>
          <w:rStyle w:val="ChBlueBold"/>
        </w:rPr>
        <w:t xml:space="preserve">the </w:t>
      </w:r>
      <w:r w:rsidR="00E15E36">
        <w:rPr>
          <w:rStyle w:val="ChBlueBold"/>
        </w:rPr>
        <w:t>various</w:t>
      </w:r>
      <w:r w:rsidR="00E15E36" w:rsidRPr="00ED7E26">
        <w:rPr>
          <w:rStyle w:val="ChBlueBold"/>
        </w:rPr>
        <w:t xml:space="preserve"> fruit (trees)</w:t>
      </w:r>
      <w:r w:rsidR="00E15E36">
        <w:t xml:space="preserve"> here are many</w:t>
      </w:r>
      <w:r>
        <w:t>’</w:t>
      </w:r>
      <w:r w:rsidR="00E15E36">
        <w:t xml:space="preserve">) </w:t>
      </w:r>
      <w:r w:rsidR="00E15E36" w:rsidRPr="00ED7E26">
        <w:rPr>
          <w:rStyle w:val="ExampleSource"/>
        </w:rPr>
        <w:t>[080922-001a-CvPh.0425]</w:t>
      </w:r>
    </w:p>
    <w:tbl>
      <w:tblPr>
        <w:tblW w:w="5832" w:type="dxa"/>
        <w:tblCellMar>
          <w:left w:w="42" w:type="dxa"/>
          <w:right w:w="42" w:type="dxa"/>
        </w:tblCellMar>
        <w:tblLook w:val="01E0" w:firstRow="1" w:lastRow="1" w:firstColumn="1" w:lastColumn="1" w:noHBand="0" w:noVBand="0"/>
      </w:tblPr>
      <w:tblGrid>
        <w:gridCol w:w="709"/>
        <w:gridCol w:w="284"/>
        <w:gridCol w:w="777"/>
        <w:gridCol w:w="495"/>
        <w:gridCol w:w="278"/>
        <w:gridCol w:w="513"/>
        <w:gridCol w:w="823"/>
        <w:gridCol w:w="618"/>
        <w:gridCol w:w="773"/>
        <w:gridCol w:w="562"/>
      </w:tblGrid>
      <w:tr w:rsidR="00AC23C4" w:rsidRPr="00D14F8A" w14:paraId="6A6A7885" w14:textId="77777777" w:rsidTr="00AC23C4">
        <w:tc>
          <w:tcPr>
            <w:tcW w:w="709" w:type="dxa"/>
            <w:shd w:val="clear" w:color="auto" w:fill="auto"/>
          </w:tcPr>
          <w:p w14:paraId="22080EEE" w14:textId="77777777" w:rsidR="00E15E36" w:rsidRPr="008A3EB0" w:rsidRDefault="00E15E36" w:rsidP="00E15E36">
            <w:pPr>
              <w:pStyle w:val="O0Nwnext"/>
            </w:pPr>
            <w:bookmarkStart w:id="1710" w:name="_Ref359864593"/>
            <w:r w:rsidRPr="007A0BC8">
              <w:t>(</w:t>
            </w:r>
            <w:fldSimple w:instr=" SEQ ( \* ARABIC \s 1 ">
              <w:r w:rsidR="00154D81">
                <w:rPr>
                  <w:noProof/>
                </w:rPr>
                <w:t>13</w:t>
              </w:r>
            </w:fldSimple>
            <w:r w:rsidRPr="007A0BC8">
              <w:t>)</w:t>
            </w:r>
            <w:bookmarkEnd w:id="1710"/>
          </w:p>
        </w:tc>
        <w:tc>
          <w:tcPr>
            <w:tcW w:w="284" w:type="dxa"/>
            <w:shd w:val="clear" w:color="auto" w:fill="auto"/>
          </w:tcPr>
          <w:p w14:paraId="2A317A15" w14:textId="77777777" w:rsidR="00E15E36" w:rsidRPr="00F118A3" w:rsidRDefault="00E15E36" w:rsidP="00E15E36">
            <w:pPr>
              <w:pStyle w:val="Text"/>
            </w:pPr>
            <w:r>
              <w:t>…</w:t>
            </w:r>
          </w:p>
        </w:tc>
        <w:tc>
          <w:tcPr>
            <w:tcW w:w="777" w:type="dxa"/>
            <w:shd w:val="clear" w:color="auto" w:fill="auto"/>
          </w:tcPr>
          <w:p w14:paraId="47254541" w14:textId="77777777" w:rsidR="00E15E36" w:rsidRPr="00F118A3" w:rsidRDefault="00E15E36" w:rsidP="00E15E36">
            <w:pPr>
              <w:pStyle w:val="Text"/>
            </w:pPr>
            <w:r w:rsidRPr="00F118A3">
              <w:t>ini</w:t>
            </w:r>
          </w:p>
        </w:tc>
        <w:tc>
          <w:tcPr>
            <w:tcW w:w="773" w:type="dxa"/>
            <w:gridSpan w:val="2"/>
            <w:shd w:val="clear" w:color="auto" w:fill="auto"/>
          </w:tcPr>
          <w:p w14:paraId="7BDEAF58" w14:textId="77777777" w:rsidR="00E15E36" w:rsidRPr="00F118A3" w:rsidRDefault="00E15E36" w:rsidP="00E15E36">
            <w:pPr>
              <w:pStyle w:val="Text"/>
            </w:pPr>
            <w:r w:rsidRPr="00F118A3">
              <w:t>suda</w:t>
            </w:r>
          </w:p>
        </w:tc>
        <w:tc>
          <w:tcPr>
            <w:tcW w:w="513" w:type="dxa"/>
            <w:shd w:val="clear" w:color="auto" w:fill="auto"/>
          </w:tcPr>
          <w:p w14:paraId="28F9AFEB" w14:textId="77777777" w:rsidR="00E15E36" w:rsidRPr="00F118A3" w:rsidRDefault="00E15E36" w:rsidP="00E15E36">
            <w:pPr>
              <w:pStyle w:val="Text"/>
            </w:pPr>
            <w:r w:rsidRPr="00F118A3">
              <w:t>tida</w:t>
            </w:r>
          </w:p>
        </w:tc>
        <w:tc>
          <w:tcPr>
            <w:tcW w:w="823" w:type="dxa"/>
            <w:shd w:val="clear" w:color="auto" w:fill="auto"/>
          </w:tcPr>
          <w:p w14:paraId="0DDE820C" w14:textId="77777777" w:rsidR="00E15E36" w:rsidRPr="00F118A3" w:rsidRDefault="00E15E36" w:rsidP="00E15E36">
            <w:pPr>
              <w:pStyle w:val="Text"/>
            </w:pPr>
            <w:r w:rsidRPr="00F118A3">
              <w:t>begini</w:t>
            </w:r>
          </w:p>
        </w:tc>
        <w:tc>
          <w:tcPr>
            <w:tcW w:w="618" w:type="dxa"/>
            <w:shd w:val="clear" w:color="auto" w:fill="auto"/>
          </w:tcPr>
          <w:p w14:paraId="2C2FB843" w14:textId="77777777" w:rsidR="00E15E36" w:rsidRPr="00F118A3" w:rsidRDefault="00E15E36" w:rsidP="00E15E36">
            <w:pPr>
              <w:pStyle w:val="Text"/>
            </w:pPr>
            <w:r w:rsidRPr="00F118A3">
              <w:t>lagi</w:t>
            </w:r>
            <w:r w:rsidR="009E7965">
              <w:t>,</w:t>
            </w:r>
          </w:p>
        </w:tc>
        <w:tc>
          <w:tcPr>
            <w:tcW w:w="773" w:type="dxa"/>
            <w:shd w:val="clear" w:color="auto" w:fill="auto"/>
          </w:tcPr>
          <w:p w14:paraId="3DBCBB21" w14:textId="77777777" w:rsidR="00E15E36" w:rsidRPr="00F118A3" w:rsidRDefault="00E15E36" w:rsidP="00E15E36">
            <w:pPr>
              <w:pStyle w:val="Text"/>
            </w:pPr>
            <w:r w:rsidRPr="00F118A3">
              <w:t>suda</w:t>
            </w:r>
          </w:p>
        </w:tc>
        <w:tc>
          <w:tcPr>
            <w:tcW w:w="562" w:type="dxa"/>
            <w:shd w:val="clear" w:color="auto" w:fill="auto"/>
          </w:tcPr>
          <w:p w14:paraId="0C63C432" w14:textId="77777777" w:rsidR="00E15E36" w:rsidRPr="00F118A3" w:rsidRDefault="00E15E36" w:rsidP="00E15E36">
            <w:pPr>
              <w:pStyle w:val="Text"/>
            </w:pPr>
            <w:r w:rsidRPr="00F118A3">
              <w:t>ada</w:t>
            </w:r>
          </w:p>
        </w:tc>
      </w:tr>
      <w:tr w:rsidR="00AC23C4" w:rsidRPr="00AC23C4" w14:paraId="6B1E4115" w14:textId="77777777" w:rsidTr="00AC23C4">
        <w:tc>
          <w:tcPr>
            <w:tcW w:w="709" w:type="dxa"/>
            <w:shd w:val="clear" w:color="auto" w:fill="auto"/>
          </w:tcPr>
          <w:p w14:paraId="119E75AA" w14:textId="77777777" w:rsidR="00E15E36" w:rsidRPr="00414A47" w:rsidRDefault="00E15E36" w:rsidP="00E15E36">
            <w:pPr>
              <w:pStyle w:val="GlossEng2ptafter"/>
            </w:pPr>
          </w:p>
        </w:tc>
        <w:tc>
          <w:tcPr>
            <w:tcW w:w="284" w:type="dxa"/>
            <w:shd w:val="clear" w:color="auto" w:fill="auto"/>
          </w:tcPr>
          <w:p w14:paraId="0714AB17" w14:textId="77777777" w:rsidR="00E15E36" w:rsidRPr="00F118A3" w:rsidRDefault="00E15E36" w:rsidP="00E15E36">
            <w:pPr>
              <w:pStyle w:val="GlossEng2ptafter"/>
            </w:pPr>
          </w:p>
        </w:tc>
        <w:tc>
          <w:tcPr>
            <w:tcW w:w="777" w:type="dxa"/>
            <w:shd w:val="clear" w:color="auto" w:fill="auto"/>
          </w:tcPr>
          <w:p w14:paraId="3EF44AE7" w14:textId="77777777" w:rsidR="00E15E36" w:rsidRPr="0099608C" w:rsidRDefault="00E15E36" w:rsidP="00E15E36">
            <w:pPr>
              <w:pStyle w:val="GlossEng2ptafter"/>
              <w:rPr>
                <w:rStyle w:val="ChSmallCaps"/>
              </w:rPr>
            </w:pPr>
            <w:r w:rsidRPr="0099608C">
              <w:rPr>
                <w:rStyle w:val="ChSmallCaps"/>
              </w:rPr>
              <w:t>d.prox</w:t>
            </w:r>
          </w:p>
        </w:tc>
        <w:tc>
          <w:tcPr>
            <w:tcW w:w="773" w:type="dxa"/>
            <w:gridSpan w:val="2"/>
            <w:shd w:val="clear" w:color="auto" w:fill="auto"/>
          </w:tcPr>
          <w:p w14:paraId="3CEA4693" w14:textId="77777777" w:rsidR="00E15E36" w:rsidRPr="00F118A3" w:rsidRDefault="00E15E36" w:rsidP="00E15E36">
            <w:pPr>
              <w:pStyle w:val="GlossEng2ptafter"/>
            </w:pPr>
            <w:r w:rsidRPr="00F118A3">
              <w:t>already</w:t>
            </w:r>
          </w:p>
        </w:tc>
        <w:tc>
          <w:tcPr>
            <w:tcW w:w="513" w:type="dxa"/>
            <w:shd w:val="clear" w:color="auto" w:fill="auto"/>
          </w:tcPr>
          <w:p w14:paraId="02A25A43" w14:textId="77777777" w:rsidR="00E15E36" w:rsidRPr="0099608C" w:rsidRDefault="00E15E36" w:rsidP="00E15E36">
            <w:pPr>
              <w:pStyle w:val="GlossEng2ptafter"/>
              <w:rPr>
                <w:rStyle w:val="ChSmallCaps"/>
              </w:rPr>
            </w:pPr>
            <w:r w:rsidRPr="0099608C">
              <w:rPr>
                <w:rStyle w:val="ChSmallCaps"/>
              </w:rPr>
              <w:t>neg</w:t>
            </w:r>
          </w:p>
        </w:tc>
        <w:tc>
          <w:tcPr>
            <w:tcW w:w="823" w:type="dxa"/>
            <w:shd w:val="clear" w:color="auto" w:fill="auto"/>
          </w:tcPr>
          <w:p w14:paraId="296D5C30" w14:textId="77777777" w:rsidR="00E15E36" w:rsidRPr="00F118A3" w:rsidRDefault="00E15E36" w:rsidP="00E15E36">
            <w:pPr>
              <w:pStyle w:val="GlossEng2ptafter"/>
            </w:pPr>
            <w:r w:rsidRPr="00F118A3">
              <w:t>like.this</w:t>
            </w:r>
          </w:p>
        </w:tc>
        <w:tc>
          <w:tcPr>
            <w:tcW w:w="618" w:type="dxa"/>
            <w:shd w:val="clear" w:color="auto" w:fill="auto"/>
          </w:tcPr>
          <w:p w14:paraId="6376587B" w14:textId="77777777" w:rsidR="00E15E36" w:rsidRPr="00F118A3" w:rsidRDefault="00E15E36" w:rsidP="00E15E36">
            <w:pPr>
              <w:pStyle w:val="GlossEng2ptafter"/>
            </w:pPr>
            <w:r w:rsidRPr="00F118A3">
              <w:t>again</w:t>
            </w:r>
          </w:p>
        </w:tc>
        <w:tc>
          <w:tcPr>
            <w:tcW w:w="773" w:type="dxa"/>
            <w:shd w:val="clear" w:color="auto" w:fill="auto"/>
          </w:tcPr>
          <w:p w14:paraId="4E2D5C9F" w14:textId="77777777" w:rsidR="00E15E36" w:rsidRPr="00F118A3" w:rsidRDefault="00E15E36" w:rsidP="00E15E36">
            <w:pPr>
              <w:pStyle w:val="GlossEng2ptafter"/>
            </w:pPr>
            <w:r w:rsidRPr="00F118A3">
              <w:t>already</w:t>
            </w:r>
          </w:p>
        </w:tc>
        <w:tc>
          <w:tcPr>
            <w:tcW w:w="562" w:type="dxa"/>
            <w:shd w:val="clear" w:color="auto" w:fill="auto"/>
          </w:tcPr>
          <w:p w14:paraId="3D4715DB" w14:textId="77777777" w:rsidR="00E15E36" w:rsidRPr="00F118A3" w:rsidRDefault="00E15E36" w:rsidP="00E15E36">
            <w:pPr>
              <w:pStyle w:val="GlossEng2ptafter"/>
            </w:pPr>
            <w:r w:rsidRPr="00F118A3">
              <w:t>exist</w:t>
            </w:r>
          </w:p>
        </w:tc>
      </w:tr>
      <w:tr w:rsidR="00E15E36" w:rsidRPr="0015598D" w14:paraId="6785FAD8" w14:textId="77777777" w:rsidTr="00AC23C4">
        <w:trPr>
          <w:gridAfter w:val="6"/>
          <w:wAfter w:w="3567" w:type="dxa"/>
        </w:trPr>
        <w:tc>
          <w:tcPr>
            <w:tcW w:w="709" w:type="dxa"/>
            <w:shd w:val="clear" w:color="auto" w:fill="auto"/>
          </w:tcPr>
          <w:p w14:paraId="02B3AA42" w14:textId="77777777" w:rsidR="00E15E36" w:rsidRPr="0015598D" w:rsidRDefault="00E15E36" w:rsidP="006A20E8">
            <w:pPr>
              <w:pStyle w:val="O0Nwnext"/>
            </w:pPr>
          </w:p>
        </w:tc>
        <w:tc>
          <w:tcPr>
            <w:tcW w:w="1556" w:type="dxa"/>
            <w:gridSpan w:val="3"/>
            <w:shd w:val="clear" w:color="auto" w:fill="auto"/>
          </w:tcPr>
          <w:p w14:paraId="4197618B" w14:textId="77777777" w:rsidR="00E15E36" w:rsidRPr="0015598D" w:rsidRDefault="00E15E36" w:rsidP="00E15E36">
            <w:pPr>
              <w:pStyle w:val="Text"/>
              <w:rPr>
                <w:rStyle w:val="ChBlueBold"/>
              </w:rPr>
            </w:pPr>
            <w:r w:rsidRPr="0015598D">
              <w:rPr>
                <w:rStyle w:val="ChBlueBold"/>
              </w:rPr>
              <w:t>pohon</w:t>
            </w:r>
            <w:r w:rsidR="006A20E8">
              <w:rPr>
                <w:rStyle w:val="ChBlueBold"/>
              </w:rPr>
              <w:t>g</w:t>
            </w:r>
            <w:r w:rsidRPr="0015598D">
              <w:rPr>
                <w:rStyle w:val="ChBlueBold"/>
              </w:rPr>
              <w:t>~pohon</w:t>
            </w:r>
            <w:r w:rsidR="006A20E8">
              <w:rPr>
                <w:rStyle w:val="ChBlueBold"/>
              </w:rPr>
              <w:t>g</w:t>
            </w:r>
          </w:p>
        </w:tc>
      </w:tr>
      <w:tr w:rsidR="00E15E36" w:rsidRPr="00F118A3" w14:paraId="64ADDAAF" w14:textId="77777777" w:rsidTr="00AC23C4">
        <w:trPr>
          <w:gridAfter w:val="6"/>
          <w:wAfter w:w="3567" w:type="dxa"/>
        </w:trPr>
        <w:tc>
          <w:tcPr>
            <w:tcW w:w="709" w:type="dxa"/>
            <w:shd w:val="clear" w:color="auto" w:fill="auto"/>
          </w:tcPr>
          <w:p w14:paraId="19F53026" w14:textId="77777777" w:rsidR="00E15E36" w:rsidRPr="0015598D" w:rsidRDefault="00E15E36" w:rsidP="00E15E36">
            <w:pPr>
              <w:pStyle w:val="GlossEng"/>
            </w:pPr>
          </w:p>
        </w:tc>
        <w:tc>
          <w:tcPr>
            <w:tcW w:w="1556" w:type="dxa"/>
            <w:gridSpan w:val="3"/>
            <w:shd w:val="clear" w:color="auto" w:fill="auto"/>
          </w:tcPr>
          <w:p w14:paraId="6E44E90F" w14:textId="77777777" w:rsidR="00E15E36" w:rsidRPr="00F118A3" w:rsidRDefault="00E15E36" w:rsidP="00E15E36">
            <w:pPr>
              <w:pStyle w:val="GlossEng"/>
            </w:pPr>
            <w:r w:rsidRPr="0099608C">
              <w:rPr>
                <w:rStyle w:val="ChSmallCaps"/>
              </w:rPr>
              <w:t>rdp</w:t>
            </w:r>
            <w:r w:rsidRPr="00F118A3">
              <w:t>~tree</w:t>
            </w:r>
          </w:p>
        </w:tc>
      </w:tr>
    </w:tbl>
    <w:p w14:paraId="7CAB5DB0" w14:textId="3A58A7C6" w:rsidR="00E15E36" w:rsidRPr="000957E6" w:rsidRDefault="00B7093A" w:rsidP="00E15E36">
      <w:pPr>
        <w:pStyle w:val="FreeTranslEng15pt"/>
      </w:pPr>
      <w:r>
        <w:t>‘</w:t>
      </w:r>
      <w:r w:rsidR="00E15E36">
        <w:t>[in five years, yes,] this (garden) won</w:t>
      </w:r>
      <w:r>
        <w:t>’</w:t>
      </w:r>
      <w:r w:rsidR="00E15E36">
        <w:t xml:space="preserve">t be same (as) there </w:t>
      </w:r>
      <w:r w:rsidR="00057720">
        <w:t>will be</w:t>
      </w:r>
      <w:r w:rsidR="00E15E36">
        <w:t xml:space="preserve"> already </w:t>
      </w:r>
      <w:r w:rsidR="00E15E36">
        <w:rPr>
          <w:rStyle w:val="ChBlueBold"/>
        </w:rPr>
        <w:t xml:space="preserve">various </w:t>
      </w:r>
      <w:r w:rsidR="00E15E36" w:rsidRPr="00C07B2C">
        <w:rPr>
          <w:rStyle w:val="ChBlueBold"/>
        </w:rPr>
        <w:t>trees</w:t>
      </w:r>
      <w:r w:rsidR="00E15E36" w:rsidRPr="009F723C">
        <w:t xml:space="preserve"> </w:t>
      </w:r>
      <w:r w:rsidR="00E15E36">
        <w:t>(here)</w:t>
      </w:r>
      <w:r>
        <w:t>’</w:t>
      </w:r>
      <w:r w:rsidR="00E15E36">
        <w:t xml:space="preserve"> </w:t>
      </w:r>
      <w:r w:rsidR="00E15E36" w:rsidRPr="00DE1DAA">
        <w:rPr>
          <w:rStyle w:val="ExampleSource"/>
        </w:rPr>
        <w:t>[081029-001-Cv.0007]</w:t>
      </w:r>
    </w:p>
    <w:p w14:paraId="55361B47" w14:textId="77777777" w:rsidR="00E15E36" w:rsidRDefault="00E15E36" w:rsidP="00E15E36">
      <w:pPr>
        <w:pStyle w:val="Heading4"/>
      </w:pPr>
      <w:bookmarkStart w:id="1711" w:name="_Ref360203431"/>
      <w:r>
        <w:t>Repetition</w:t>
      </w:r>
      <w:bookmarkEnd w:id="1711"/>
    </w:p>
    <w:p w14:paraId="17C153D4" w14:textId="2FD64E9F" w:rsidR="00E15E36" w:rsidRDefault="00E15E36" w:rsidP="00E15E36">
      <w:pPr>
        <w:pStyle w:val="Body0010after"/>
      </w:pPr>
      <w:r>
        <w:t xml:space="preserve">Reduplication of nouns denoting </w:t>
      </w:r>
      <w:r w:rsidRPr="00136DE5">
        <w:t xml:space="preserve">periods of the day </w:t>
      </w:r>
      <w:r>
        <w:t xml:space="preserve">can indicate repetition. This is illustrated with </w:t>
      </w:r>
      <w:r w:rsidRPr="001747B8">
        <w:rPr>
          <w:rStyle w:val="ChItalBold"/>
        </w:rPr>
        <w:t>pagi~pagi</w:t>
      </w:r>
      <w:r>
        <w:t xml:space="preserve"> </w:t>
      </w:r>
      <w:r w:rsidR="00B7093A">
        <w:t>‘</w:t>
      </w:r>
      <w:r>
        <w:t>every morning</w:t>
      </w:r>
      <w:r w:rsidR="00B7093A">
        <w:t>’</w:t>
      </w:r>
      <w:r>
        <w:t xml:space="preserve"> in </w:t>
      </w:r>
      <w:r>
        <w:fldChar w:fldCharType="begin"/>
      </w:r>
      <w:r>
        <w:instrText xml:space="preserve"> REF _Ref359865737 \h </w:instrText>
      </w:r>
      <w:r>
        <w:fldChar w:fldCharType="separate"/>
      </w:r>
      <w:r w:rsidR="00154D81" w:rsidRPr="007A0BC8">
        <w:t>(</w:t>
      </w:r>
      <w:r w:rsidR="00154D81">
        <w:rPr>
          <w:noProof/>
        </w:rPr>
        <w:t>14</w:t>
      </w:r>
      <w:r w:rsidR="00154D81" w:rsidRPr="007A0BC8">
        <w:t>)</w:t>
      </w:r>
      <w:r>
        <w:fldChar w:fldCharType="end"/>
      </w:r>
      <w:r>
        <w:t xml:space="preserve">, and </w:t>
      </w:r>
      <w:r w:rsidRPr="001747B8">
        <w:rPr>
          <w:rStyle w:val="ChItalBold"/>
        </w:rPr>
        <w:t>malam~malam</w:t>
      </w:r>
      <w:r>
        <w:t xml:space="preserve"> </w:t>
      </w:r>
      <w:r w:rsidR="00B7093A">
        <w:t>‘</w:t>
      </w:r>
      <w:r>
        <w:t>every evening</w:t>
      </w:r>
      <w:r w:rsidR="00B7093A">
        <w:t>’</w:t>
      </w:r>
      <w:r>
        <w:t xml:space="preserve"> in </w:t>
      </w:r>
      <w:r>
        <w:fldChar w:fldCharType="begin"/>
      </w:r>
      <w:r>
        <w:instrText xml:space="preserve"> REF _Ref360104154 \h </w:instrText>
      </w:r>
      <w:r>
        <w:fldChar w:fldCharType="separate"/>
      </w:r>
      <w:r w:rsidR="00154D81" w:rsidRPr="007A0BC8">
        <w:t>(</w:t>
      </w:r>
      <w:r w:rsidR="00154D81">
        <w:rPr>
          <w:noProof/>
        </w:rPr>
        <w:t>15</w:t>
      </w:r>
      <w:r w:rsidR="00154D81" w:rsidRPr="007A0BC8">
        <w:t>)</w:t>
      </w:r>
      <w:r>
        <w:fldChar w:fldCharType="end"/>
      </w:r>
      <w:r>
        <w:t xml:space="preserve">. (For alternative </w:t>
      </w:r>
      <w:r w:rsidRPr="00136DE5">
        <w:t xml:space="preserve">readings of reduplicated nouns </w:t>
      </w:r>
      <w:r>
        <w:t xml:space="preserve">expressing time </w:t>
      </w:r>
      <w:r w:rsidRPr="000571A9">
        <w:t>divisions</w:t>
      </w:r>
      <w:r>
        <w:t>,</w:t>
      </w:r>
      <w:r w:rsidRPr="000571A9">
        <w:t xml:space="preserve"> see </w:t>
      </w:r>
      <w:r>
        <w:fldChar w:fldCharType="begin"/>
      </w:r>
      <w:r>
        <w:instrText xml:space="preserve"> REF _Ref359864173 \h </w:instrText>
      </w:r>
      <w:r>
        <w:fldChar w:fldCharType="separate"/>
      </w:r>
      <w:r w:rsidR="00154D81" w:rsidRPr="007A0BC8">
        <w:t>(</w:t>
      </w:r>
      <w:r w:rsidR="00154D81">
        <w:rPr>
          <w:noProof/>
        </w:rPr>
        <w:t>17</w:t>
      </w:r>
      <w:r w:rsidR="00154D81" w:rsidRPr="007A0BC8">
        <w:t>)</w:t>
      </w:r>
      <w:r>
        <w:fldChar w:fldCharType="end"/>
      </w:r>
      <w:r>
        <w:t xml:space="preserve"> in §</w:t>
      </w:r>
      <w:r w:rsidR="001A1A22">
        <w:fldChar w:fldCharType="begin"/>
      </w:r>
      <w:r w:rsidR="001A1A22">
        <w:instrText xml:space="preserve"> REF _Ref360104409 \w \h </w:instrText>
      </w:r>
      <w:r w:rsidR="001A1A22">
        <w:fldChar w:fldCharType="separate"/>
      </w:r>
      <w:r w:rsidR="00154D81">
        <w:rPr>
          <w:cs/>
        </w:rPr>
        <w:t>‎</w:t>
      </w:r>
      <w:r w:rsidR="00154D81">
        <w:t>4.2.1.3</w:t>
      </w:r>
      <w:r w:rsidR="001A1A22">
        <w:fldChar w:fldCharType="end"/>
      </w:r>
      <w:r w:rsidR="00990853">
        <w:t xml:space="preserve">, p. </w:t>
      </w:r>
      <w:r w:rsidR="00990853">
        <w:fldChar w:fldCharType="begin"/>
      </w:r>
      <w:r w:rsidR="00990853">
        <w:instrText xml:space="preserve"> PAGEREF _Ref436750017 \h </w:instrText>
      </w:r>
      <w:r w:rsidR="00990853">
        <w:fldChar w:fldCharType="separate"/>
      </w:r>
      <w:r w:rsidR="00154D81">
        <w:rPr>
          <w:noProof/>
        </w:rPr>
        <w:t>186</w:t>
      </w:r>
      <w:r w:rsidR="00990853">
        <w:fldChar w:fldCharType="end"/>
      </w:r>
      <w:r>
        <w:t>,</w:t>
      </w:r>
      <w:r w:rsidRPr="00136DE5">
        <w:t xml:space="preserve"> </w:t>
      </w:r>
      <w:r>
        <w:t xml:space="preserve">and </w:t>
      </w:r>
      <w:r>
        <w:fldChar w:fldCharType="begin"/>
      </w:r>
      <w:r>
        <w:instrText xml:space="preserve"> REF _Ref359854154 \h </w:instrText>
      </w:r>
      <w:r>
        <w:fldChar w:fldCharType="separate"/>
      </w:r>
      <w:r w:rsidR="00154D81" w:rsidRPr="007A0BC8">
        <w:t>(</w:t>
      </w:r>
      <w:r w:rsidR="00154D81">
        <w:rPr>
          <w:noProof/>
        </w:rPr>
        <w:t>23</w:t>
      </w:r>
      <w:r w:rsidR="00154D81" w:rsidRPr="007A0BC8">
        <w:t>)</w:t>
      </w:r>
      <w:r>
        <w:fldChar w:fldCharType="end"/>
      </w:r>
      <w:r>
        <w:t xml:space="preserve"> and </w:t>
      </w:r>
      <w:r>
        <w:fldChar w:fldCharType="begin"/>
      </w:r>
      <w:r>
        <w:instrText xml:space="preserve"> REF _Ref359854155 \h </w:instrText>
      </w:r>
      <w:r>
        <w:fldChar w:fldCharType="separate"/>
      </w:r>
      <w:r w:rsidR="00154D81" w:rsidRPr="007A0BC8">
        <w:t>(</w:t>
      </w:r>
      <w:r w:rsidR="00154D81">
        <w:rPr>
          <w:noProof/>
        </w:rPr>
        <w:t>24</w:t>
      </w:r>
      <w:r w:rsidR="00154D81" w:rsidRPr="007A0BC8">
        <w:t>)</w:t>
      </w:r>
      <w:r>
        <w:fldChar w:fldCharType="end"/>
      </w:r>
      <w:r>
        <w:t xml:space="preserve"> in </w:t>
      </w:r>
      <w:r>
        <w:rPr>
          <w:lang w:eastAsia="en-US"/>
        </w:rPr>
        <w:t>§</w:t>
      </w:r>
      <w:r>
        <w:rPr>
          <w:lang w:eastAsia="en-US"/>
        </w:rPr>
        <w:fldChar w:fldCharType="begin"/>
      </w:r>
      <w:r>
        <w:rPr>
          <w:lang w:eastAsia="en-US"/>
        </w:rPr>
        <w:instrText xml:space="preserve"> REF _Ref368577236 \w \h </w:instrText>
      </w:r>
      <w:r>
        <w:rPr>
          <w:lang w:eastAsia="en-US"/>
        </w:rPr>
      </w:r>
      <w:r>
        <w:rPr>
          <w:lang w:eastAsia="en-US"/>
        </w:rPr>
        <w:fldChar w:fldCharType="separate"/>
      </w:r>
      <w:r w:rsidR="00154D81">
        <w:rPr>
          <w:cs/>
          <w:lang w:eastAsia="en-US"/>
        </w:rPr>
        <w:t>‎</w:t>
      </w:r>
      <w:r w:rsidR="00154D81">
        <w:rPr>
          <w:lang w:eastAsia="en-US"/>
        </w:rPr>
        <w:t>4.2.1.4</w:t>
      </w:r>
      <w:r>
        <w:rPr>
          <w:lang w:eastAsia="en-US"/>
        </w:rPr>
        <w:fldChar w:fldCharType="end"/>
      </w:r>
      <w:r w:rsidR="00990853">
        <w:rPr>
          <w:lang w:eastAsia="en-US"/>
        </w:rPr>
        <w:t xml:space="preserve">, p. </w:t>
      </w:r>
      <w:r w:rsidR="00990853">
        <w:fldChar w:fldCharType="begin"/>
      </w:r>
      <w:r w:rsidR="00990853">
        <w:instrText xml:space="preserve"> PAGEREF _Ref436750344 \h </w:instrText>
      </w:r>
      <w:r w:rsidR="00990853">
        <w:fldChar w:fldCharType="separate"/>
      </w:r>
      <w:r w:rsidR="00154D81">
        <w:rPr>
          <w:noProof/>
        </w:rPr>
        <w:t>187</w:t>
      </w:r>
      <w:r w:rsidR="00990853">
        <w:fldChar w:fldCharType="end"/>
      </w:r>
      <w:r>
        <w:rPr>
          <w:lang w:eastAsia="en-US"/>
        </w:rPr>
        <w:t>.</w:t>
      </w:r>
      <w:r>
        <w:t>)</w:t>
      </w:r>
    </w:p>
    <w:tbl>
      <w:tblPr>
        <w:tblW w:w="0" w:type="auto"/>
        <w:tblCellMar>
          <w:left w:w="42" w:type="dxa"/>
          <w:right w:w="42" w:type="dxa"/>
        </w:tblCellMar>
        <w:tblLook w:val="01E0" w:firstRow="1" w:lastRow="1" w:firstColumn="1" w:lastColumn="1" w:noHBand="0" w:noVBand="0"/>
      </w:tblPr>
      <w:tblGrid>
        <w:gridCol w:w="709"/>
        <w:gridCol w:w="1282"/>
        <w:gridCol w:w="696"/>
        <w:gridCol w:w="418"/>
      </w:tblGrid>
      <w:tr w:rsidR="00E15E36" w:rsidRPr="00D14F8A" w14:paraId="1C525FE5" w14:textId="77777777" w:rsidTr="00AC23C4">
        <w:tc>
          <w:tcPr>
            <w:tcW w:w="709" w:type="dxa"/>
            <w:shd w:val="clear" w:color="auto" w:fill="auto"/>
          </w:tcPr>
          <w:p w14:paraId="6EB9A81B" w14:textId="36834E12" w:rsidR="00E15E36" w:rsidRPr="008A3EB0" w:rsidRDefault="00E15E36" w:rsidP="00E15E36">
            <w:pPr>
              <w:pStyle w:val="O0Nwnext"/>
            </w:pPr>
            <w:bookmarkStart w:id="1712" w:name="_Ref359865737"/>
            <w:bookmarkStart w:id="1713" w:name="_Ref436750219"/>
            <w:r w:rsidRPr="007A0BC8">
              <w:t>(</w:t>
            </w:r>
            <w:fldSimple w:instr=" SEQ ( \* ARABIC \s 1 ">
              <w:r w:rsidR="00154D81">
                <w:rPr>
                  <w:noProof/>
                </w:rPr>
                <w:t>14</w:t>
              </w:r>
            </w:fldSimple>
            <w:r w:rsidRPr="007A0BC8">
              <w:t>)</w:t>
            </w:r>
            <w:bookmarkEnd w:id="1712"/>
            <w:bookmarkEnd w:id="1713"/>
          </w:p>
        </w:tc>
        <w:tc>
          <w:tcPr>
            <w:tcW w:w="1282" w:type="dxa"/>
            <w:shd w:val="clear" w:color="auto" w:fill="auto"/>
          </w:tcPr>
          <w:p w14:paraId="63730792" w14:textId="77777777" w:rsidR="00E15E36" w:rsidRPr="001E4538" w:rsidRDefault="00E15E36" w:rsidP="00E15E36">
            <w:pPr>
              <w:pStyle w:val="Text"/>
              <w:rPr>
                <w:rStyle w:val="ChBlueBold"/>
              </w:rPr>
            </w:pPr>
            <w:r>
              <w:rPr>
                <w:rStyle w:val="ChBlueBold"/>
              </w:rPr>
              <w:t>pagi~</w:t>
            </w:r>
            <w:r w:rsidRPr="001E4538">
              <w:rPr>
                <w:rStyle w:val="ChBlueBold"/>
              </w:rPr>
              <w:t>pagi</w:t>
            </w:r>
          </w:p>
        </w:tc>
        <w:tc>
          <w:tcPr>
            <w:tcW w:w="696" w:type="dxa"/>
            <w:shd w:val="clear" w:color="auto" w:fill="auto"/>
          </w:tcPr>
          <w:p w14:paraId="4EF65E4E" w14:textId="77777777" w:rsidR="00E15E36" w:rsidRPr="00FE21D7" w:rsidRDefault="00E15E36" w:rsidP="00E15E36">
            <w:pPr>
              <w:pStyle w:val="Text"/>
            </w:pPr>
            <w:r w:rsidRPr="00FE21D7">
              <w:t>bikin</w:t>
            </w:r>
            <w:r w:rsidR="008E1B9A">
              <w:t>g</w:t>
            </w:r>
          </w:p>
        </w:tc>
        <w:tc>
          <w:tcPr>
            <w:tcW w:w="418" w:type="dxa"/>
            <w:shd w:val="clear" w:color="auto" w:fill="auto"/>
          </w:tcPr>
          <w:p w14:paraId="5C8CB040" w14:textId="77777777" w:rsidR="00E15E36" w:rsidRPr="00FE21D7" w:rsidRDefault="00E15E36" w:rsidP="00E15E36">
            <w:pPr>
              <w:pStyle w:val="Text"/>
            </w:pPr>
            <w:r w:rsidRPr="00FE21D7">
              <w:t>te</w:t>
            </w:r>
          </w:p>
        </w:tc>
      </w:tr>
      <w:tr w:rsidR="00E15E36" w:rsidRPr="00AC23C4" w14:paraId="632A8CCB" w14:textId="77777777" w:rsidTr="00AC23C4">
        <w:tc>
          <w:tcPr>
            <w:tcW w:w="709" w:type="dxa"/>
            <w:shd w:val="clear" w:color="auto" w:fill="auto"/>
          </w:tcPr>
          <w:p w14:paraId="1F358319" w14:textId="60C22BEF" w:rsidR="00E15E36" w:rsidRPr="00FE21D7" w:rsidRDefault="00E15E36" w:rsidP="00E15E36">
            <w:pPr>
              <w:pStyle w:val="GlossEng"/>
            </w:pPr>
          </w:p>
        </w:tc>
        <w:tc>
          <w:tcPr>
            <w:tcW w:w="1282" w:type="dxa"/>
            <w:shd w:val="clear" w:color="auto" w:fill="auto"/>
          </w:tcPr>
          <w:p w14:paraId="62F324AE" w14:textId="77777777" w:rsidR="00E15E36" w:rsidRPr="00FE21D7" w:rsidRDefault="00E15E36" w:rsidP="00E15E36">
            <w:pPr>
              <w:pStyle w:val="GlossEng"/>
            </w:pPr>
            <w:r w:rsidRPr="0099608C">
              <w:rPr>
                <w:rStyle w:val="ChSmallCaps"/>
              </w:rPr>
              <w:t>rdp</w:t>
            </w:r>
            <w:r w:rsidRPr="00FE21D7">
              <w:t>~morning</w:t>
            </w:r>
          </w:p>
        </w:tc>
        <w:tc>
          <w:tcPr>
            <w:tcW w:w="696" w:type="dxa"/>
            <w:shd w:val="clear" w:color="auto" w:fill="auto"/>
          </w:tcPr>
          <w:p w14:paraId="24D315CF" w14:textId="77777777" w:rsidR="00E15E36" w:rsidRPr="00FE21D7" w:rsidRDefault="00E15E36" w:rsidP="00E15E36">
            <w:pPr>
              <w:pStyle w:val="GlossEng"/>
            </w:pPr>
            <w:r w:rsidRPr="00FE21D7">
              <w:t>make</w:t>
            </w:r>
          </w:p>
        </w:tc>
        <w:tc>
          <w:tcPr>
            <w:tcW w:w="418" w:type="dxa"/>
            <w:shd w:val="clear" w:color="auto" w:fill="auto"/>
          </w:tcPr>
          <w:p w14:paraId="50F85D92" w14:textId="77777777" w:rsidR="00E15E36" w:rsidRPr="00FE21D7" w:rsidRDefault="00E15E36" w:rsidP="00E15E36">
            <w:pPr>
              <w:pStyle w:val="GlossEng"/>
            </w:pPr>
            <w:r w:rsidRPr="00FE21D7">
              <w:t>tea</w:t>
            </w:r>
          </w:p>
        </w:tc>
      </w:tr>
    </w:tbl>
    <w:p w14:paraId="72683105" w14:textId="0997385C" w:rsidR="00E15E36" w:rsidRDefault="00B7093A" w:rsidP="00E15E36">
      <w:pPr>
        <w:pStyle w:val="FreeTranslEng"/>
      </w:pPr>
      <w:r>
        <w:t>‘</w:t>
      </w:r>
      <w:r w:rsidR="00E15E36" w:rsidRPr="001E4538">
        <w:rPr>
          <w:rStyle w:val="ChBlueBold"/>
        </w:rPr>
        <w:t>every morning</w:t>
      </w:r>
      <w:r w:rsidR="00E15E36">
        <w:t xml:space="preserve"> (they) made tea</w:t>
      </w:r>
      <w:r>
        <w:t>’</w:t>
      </w:r>
      <w:r w:rsidR="00E15E36">
        <w:t xml:space="preserve"> </w:t>
      </w:r>
      <w:r w:rsidR="00E15E36" w:rsidRPr="001E4538">
        <w:rPr>
          <w:rStyle w:val="ExampleSource"/>
        </w:rPr>
        <w:t>[081025-009a-Cv.0023]</w:t>
      </w:r>
    </w:p>
    <w:tbl>
      <w:tblPr>
        <w:tblW w:w="5946" w:type="dxa"/>
        <w:tblCellMar>
          <w:left w:w="42" w:type="dxa"/>
          <w:right w:w="42" w:type="dxa"/>
        </w:tblCellMar>
        <w:tblLook w:val="01E0" w:firstRow="1" w:lastRow="1" w:firstColumn="1" w:lastColumn="1" w:noHBand="0" w:noVBand="0"/>
      </w:tblPr>
      <w:tblGrid>
        <w:gridCol w:w="709"/>
        <w:gridCol w:w="472"/>
        <w:gridCol w:w="830"/>
        <w:gridCol w:w="1108"/>
        <w:gridCol w:w="700"/>
        <w:gridCol w:w="679"/>
        <w:gridCol w:w="1448"/>
      </w:tblGrid>
      <w:tr w:rsidR="00AC23C4" w:rsidRPr="00D14F8A" w14:paraId="2FC83E0F" w14:textId="77777777" w:rsidTr="00AC23C4">
        <w:tc>
          <w:tcPr>
            <w:tcW w:w="709" w:type="dxa"/>
            <w:shd w:val="clear" w:color="auto" w:fill="auto"/>
          </w:tcPr>
          <w:p w14:paraId="222D6E86" w14:textId="77777777" w:rsidR="00E15E36" w:rsidRPr="008A3EB0" w:rsidRDefault="00E15E36" w:rsidP="00E15E36">
            <w:pPr>
              <w:pStyle w:val="O0Nwnext"/>
            </w:pPr>
            <w:bookmarkStart w:id="1714" w:name="_Ref360104154"/>
            <w:r w:rsidRPr="007A0BC8">
              <w:t>(</w:t>
            </w:r>
            <w:fldSimple w:instr=" SEQ ( \* ARABIC \s 1 ">
              <w:r w:rsidR="00154D81">
                <w:rPr>
                  <w:noProof/>
                </w:rPr>
                <w:t>15</w:t>
              </w:r>
            </w:fldSimple>
            <w:r w:rsidRPr="007A0BC8">
              <w:t>)</w:t>
            </w:r>
            <w:bookmarkEnd w:id="1714"/>
          </w:p>
        </w:tc>
        <w:tc>
          <w:tcPr>
            <w:tcW w:w="472" w:type="dxa"/>
            <w:shd w:val="clear" w:color="auto" w:fill="auto"/>
          </w:tcPr>
          <w:p w14:paraId="43F5DF20" w14:textId="77777777" w:rsidR="00E15E36" w:rsidRPr="00FE21D7" w:rsidRDefault="00E15E36" w:rsidP="00E15E36">
            <w:pPr>
              <w:pStyle w:val="Text"/>
            </w:pPr>
            <w:r w:rsidRPr="00FE21D7">
              <w:t>ko</w:t>
            </w:r>
          </w:p>
        </w:tc>
        <w:tc>
          <w:tcPr>
            <w:tcW w:w="830" w:type="dxa"/>
            <w:shd w:val="clear" w:color="auto" w:fill="auto"/>
          </w:tcPr>
          <w:p w14:paraId="4A7D9D4D" w14:textId="77777777" w:rsidR="00E15E36" w:rsidRPr="00FE21D7" w:rsidRDefault="008E1B9A" w:rsidP="00E15E36">
            <w:pPr>
              <w:pStyle w:val="Text"/>
            </w:pPr>
            <w:r w:rsidRPr="00FE21D7">
              <w:t>jang</w:t>
            </w:r>
            <w:r>
              <w:t>ang</w:t>
            </w:r>
          </w:p>
        </w:tc>
        <w:tc>
          <w:tcPr>
            <w:tcW w:w="1108" w:type="dxa"/>
            <w:shd w:val="clear" w:color="auto" w:fill="auto"/>
          </w:tcPr>
          <w:p w14:paraId="5008622C" w14:textId="77777777" w:rsidR="00E15E36" w:rsidRPr="00FE21D7" w:rsidRDefault="00E15E36" w:rsidP="00E15E36">
            <w:pPr>
              <w:pStyle w:val="Text"/>
            </w:pPr>
            <w:r w:rsidRPr="00FE21D7">
              <w:t>iku</w:t>
            </w:r>
            <w:r>
              <w:t>t~</w:t>
            </w:r>
            <w:r w:rsidRPr="00FE21D7">
              <w:t>iku</w:t>
            </w:r>
            <w:r>
              <w:t>t</w:t>
            </w:r>
          </w:p>
        </w:tc>
        <w:tc>
          <w:tcPr>
            <w:tcW w:w="700" w:type="dxa"/>
            <w:shd w:val="clear" w:color="auto" w:fill="auto"/>
          </w:tcPr>
          <w:p w14:paraId="6CAB0B99" w14:textId="77777777" w:rsidR="00E15E36" w:rsidRPr="00FE21D7" w:rsidRDefault="00E15E36" w:rsidP="00E15E36">
            <w:pPr>
              <w:pStyle w:val="Text"/>
            </w:pPr>
            <w:r w:rsidRPr="00FE21D7">
              <w:t>orang</w:t>
            </w:r>
          </w:p>
        </w:tc>
        <w:tc>
          <w:tcPr>
            <w:tcW w:w="679" w:type="dxa"/>
            <w:shd w:val="clear" w:color="auto" w:fill="auto"/>
          </w:tcPr>
          <w:p w14:paraId="78E8CFB6" w14:textId="77777777" w:rsidR="00E15E36" w:rsidRPr="00FE21D7" w:rsidRDefault="00E15E36" w:rsidP="00E15E36">
            <w:pPr>
              <w:pStyle w:val="Text"/>
            </w:pPr>
            <w:r w:rsidRPr="00FE21D7">
              <w:t>tua</w:t>
            </w:r>
          </w:p>
        </w:tc>
        <w:tc>
          <w:tcPr>
            <w:tcW w:w="1448" w:type="dxa"/>
            <w:shd w:val="clear" w:color="auto" w:fill="auto"/>
          </w:tcPr>
          <w:p w14:paraId="16755EF3" w14:textId="77777777" w:rsidR="00E15E36" w:rsidRPr="001E4538" w:rsidRDefault="00E15E36" w:rsidP="00E15E36">
            <w:pPr>
              <w:pStyle w:val="Text"/>
              <w:rPr>
                <w:rStyle w:val="ChBlueBold"/>
              </w:rPr>
            </w:pPr>
            <w:r w:rsidRPr="001E4538">
              <w:rPr>
                <w:rStyle w:val="ChBlueBold"/>
              </w:rPr>
              <w:t>malam~malam</w:t>
            </w:r>
          </w:p>
        </w:tc>
      </w:tr>
      <w:tr w:rsidR="00AC23C4" w:rsidRPr="00AC23C4" w14:paraId="25AD002C" w14:textId="77777777" w:rsidTr="00AC23C4">
        <w:tc>
          <w:tcPr>
            <w:tcW w:w="709" w:type="dxa"/>
            <w:shd w:val="clear" w:color="auto" w:fill="auto"/>
          </w:tcPr>
          <w:p w14:paraId="30019E9D" w14:textId="77777777" w:rsidR="00E15E36" w:rsidRPr="00FE21D7" w:rsidRDefault="00E15E36" w:rsidP="00E15E36">
            <w:pPr>
              <w:pStyle w:val="GlossEng"/>
            </w:pPr>
          </w:p>
        </w:tc>
        <w:tc>
          <w:tcPr>
            <w:tcW w:w="472" w:type="dxa"/>
            <w:shd w:val="clear" w:color="auto" w:fill="auto"/>
          </w:tcPr>
          <w:p w14:paraId="492ECCB8" w14:textId="77777777" w:rsidR="00E15E36" w:rsidRPr="0099608C" w:rsidRDefault="00E15E36" w:rsidP="00E15E36">
            <w:pPr>
              <w:pStyle w:val="GlossEng"/>
              <w:rPr>
                <w:rStyle w:val="ChSmallCaps"/>
              </w:rPr>
            </w:pPr>
            <w:r w:rsidRPr="0099608C">
              <w:rPr>
                <w:rStyle w:val="ChSmallCaps"/>
              </w:rPr>
              <w:t>2sg</w:t>
            </w:r>
          </w:p>
        </w:tc>
        <w:tc>
          <w:tcPr>
            <w:tcW w:w="830" w:type="dxa"/>
            <w:shd w:val="clear" w:color="auto" w:fill="auto"/>
          </w:tcPr>
          <w:p w14:paraId="237086F6" w14:textId="77777777" w:rsidR="00E15E36" w:rsidRPr="0099608C" w:rsidRDefault="00ED3D65" w:rsidP="00E15E36">
            <w:pPr>
              <w:pStyle w:val="GlossEng"/>
              <w:rPr>
                <w:rStyle w:val="ChSmallCaps"/>
              </w:rPr>
            </w:pPr>
            <w:r w:rsidRPr="0099608C">
              <w:rPr>
                <w:rStyle w:val="ChSmallCaps"/>
              </w:rPr>
              <w:t>neg</w:t>
            </w:r>
            <w:r>
              <w:rPr>
                <w:rStyle w:val="ChSmallCaps"/>
              </w:rPr>
              <w:t>.imp</w:t>
            </w:r>
          </w:p>
        </w:tc>
        <w:tc>
          <w:tcPr>
            <w:tcW w:w="1108" w:type="dxa"/>
            <w:shd w:val="clear" w:color="auto" w:fill="auto"/>
          </w:tcPr>
          <w:p w14:paraId="2EF65639" w14:textId="77777777" w:rsidR="00E15E36" w:rsidRPr="00FE21D7" w:rsidRDefault="00E15E36" w:rsidP="00E15E36">
            <w:pPr>
              <w:pStyle w:val="GlossEng"/>
            </w:pPr>
            <w:r w:rsidRPr="0099608C">
              <w:rPr>
                <w:rStyle w:val="ChSmallCaps"/>
              </w:rPr>
              <w:t>rdp</w:t>
            </w:r>
            <w:r w:rsidRPr="00FE21D7">
              <w:t>~follow</w:t>
            </w:r>
          </w:p>
        </w:tc>
        <w:tc>
          <w:tcPr>
            <w:tcW w:w="700" w:type="dxa"/>
            <w:shd w:val="clear" w:color="auto" w:fill="auto"/>
          </w:tcPr>
          <w:p w14:paraId="3B568DCB" w14:textId="77777777" w:rsidR="00E15E36" w:rsidRPr="00FE21D7" w:rsidRDefault="00E15E36" w:rsidP="00E15E36">
            <w:pPr>
              <w:pStyle w:val="GlossEng"/>
            </w:pPr>
            <w:r w:rsidRPr="00FE21D7">
              <w:t>person</w:t>
            </w:r>
          </w:p>
        </w:tc>
        <w:tc>
          <w:tcPr>
            <w:tcW w:w="679" w:type="dxa"/>
            <w:shd w:val="clear" w:color="auto" w:fill="auto"/>
          </w:tcPr>
          <w:p w14:paraId="028A6A5C" w14:textId="77777777" w:rsidR="00E15E36" w:rsidRPr="00FE21D7" w:rsidRDefault="0055253E" w:rsidP="00E15E36">
            <w:pPr>
              <w:pStyle w:val="GlossEng"/>
            </w:pPr>
            <w:r>
              <w:t>be.</w:t>
            </w:r>
            <w:r w:rsidR="00E15E36" w:rsidRPr="00FE21D7">
              <w:t>old</w:t>
            </w:r>
          </w:p>
        </w:tc>
        <w:tc>
          <w:tcPr>
            <w:tcW w:w="1448" w:type="dxa"/>
            <w:shd w:val="clear" w:color="auto" w:fill="auto"/>
          </w:tcPr>
          <w:p w14:paraId="131EF516" w14:textId="77777777" w:rsidR="00E15E36" w:rsidRPr="00FE21D7" w:rsidRDefault="00E15E36" w:rsidP="00E15E36">
            <w:pPr>
              <w:pStyle w:val="GlossEng"/>
            </w:pPr>
            <w:r w:rsidRPr="0099608C">
              <w:rPr>
                <w:rStyle w:val="ChSmallCaps"/>
              </w:rPr>
              <w:t>rdp</w:t>
            </w:r>
            <w:r w:rsidRPr="00FE21D7">
              <w:t>~night</w:t>
            </w:r>
          </w:p>
        </w:tc>
      </w:tr>
    </w:tbl>
    <w:p w14:paraId="78EC64C8" w14:textId="70A9DC11" w:rsidR="00E15E36" w:rsidRDefault="00B7093A" w:rsidP="00E15E36">
      <w:pPr>
        <w:pStyle w:val="FreeTranslEng15pt"/>
      </w:pPr>
      <w:r>
        <w:t>‘</w:t>
      </w:r>
      <w:r w:rsidR="00E15E36">
        <w:t>don</w:t>
      </w:r>
      <w:r>
        <w:t>’</w:t>
      </w:r>
      <w:r w:rsidR="00E15E36">
        <w:t xml:space="preserve">t keep hanging out with the grown-ups </w:t>
      </w:r>
      <w:r w:rsidR="00E15E36" w:rsidRPr="001E4538">
        <w:rPr>
          <w:rStyle w:val="ChBlueBold"/>
        </w:rPr>
        <w:t>every evening</w:t>
      </w:r>
      <w:r>
        <w:t>’</w:t>
      </w:r>
      <w:r w:rsidR="00E15E36">
        <w:t xml:space="preserve"> </w:t>
      </w:r>
      <w:r w:rsidR="00E15E36" w:rsidRPr="001E4538">
        <w:rPr>
          <w:rStyle w:val="ExampleSource"/>
        </w:rPr>
        <w:t>[081013-002-Cv.0005]</w:t>
      </w:r>
    </w:p>
    <w:p w14:paraId="1FE353D4" w14:textId="77777777" w:rsidR="00E15E36" w:rsidRDefault="00E15E36" w:rsidP="00E15E36">
      <w:pPr>
        <w:pStyle w:val="Heading4"/>
      </w:pPr>
      <w:bookmarkStart w:id="1715" w:name="_Ref360104409"/>
      <w:r>
        <w:lastRenderedPageBreak/>
        <w:t>Indefiniteness</w:t>
      </w:r>
      <w:bookmarkEnd w:id="1715"/>
    </w:p>
    <w:p w14:paraId="6F13B990" w14:textId="21C74B99" w:rsidR="00E15E36" w:rsidRDefault="00D173AE" w:rsidP="00BD1F7D">
      <w:pPr>
        <w:pStyle w:val="Body0010after"/>
        <w:rPr>
          <w:lang w:eastAsia="en-US"/>
        </w:rPr>
      </w:pPr>
      <w:r>
        <w:t xml:space="preserve">Depending on the context, reduplicated nouns may signal indefiniteness </w:t>
      </w:r>
      <w:r w:rsidR="000C668E">
        <w:t xml:space="preserve">by referring </w:t>
      </w:r>
      <w:r w:rsidR="00C010C9">
        <w:t xml:space="preserve">to an unspecified </w:t>
      </w:r>
      <w:r w:rsidR="00BD1F7D">
        <w:t xml:space="preserve">group </w:t>
      </w:r>
      <w:r w:rsidR="00C010C9">
        <w:t>member</w:t>
      </w:r>
      <w:r w:rsidR="000C668E">
        <w:t xml:space="preserve">, in the sense of </w:t>
      </w:r>
      <w:r w:rsidR="00B7093A">
        <w:t>‘</w:t>
      </w:r>
      <w:r w:rsidR="000C668E">
        <w:t>any</w:t>
      </w:r>
      <w:r w:rsidR="00B7093A">
        <w:t>’</w:t>
      </w:r>
      <w:r w:rsidR="000C668E">
        <w:t xml:space="preserve"> or </w:t>
      </w:r>
      <w:r w:rsidR="00B7093A">
        <w:t>‘</w:t>
      </w:r>
      <w:r w:rsidR="000C668E">
        <w:t>some</w:t>
      </w:r>
      <w:r w:rsidR="00B7093A">
        <w:t>’</w:t>
      </w:r>
      <w:r w:rsidR="007D5E2F">
        <w:t>.</w:t>
      </w:r>
      <w:r>
        <w:t xml:space="preserve"> This is illustrated with </w:t>
      </w:r>
      <w:r w:rsidR="00E15E36" w:rsidRPr="00E47498">
        <w:rPr>
          <w:rStyle w:val="ChItalBold"/>
        </w:rPr>
        <w:t>om~om</w:t>
      </w:r>
      <w:r w:rsidR="00E15E36">
        <w:t xml:space="preserve"> </w:t>
      </w:r>
      <w:r w:rsidR="00B7093A">
        <w:t>‘</w:t>
      </w:r>
      <w:r w:rsidR="00E15E36">
        <w:t>any one of the uncles</w:t>
      </w:r>
      <w:r w:rsidR="00B7093A">
        <w:t>’</w:t>
      </w:r>
      <w:r w:rsidR="00E15E36">
        <w:t xml:space="preserve"> in </w:t>
      </w:r>
      <w:r w:rsidR="00E15E36">
        <w:fldChar w:fldCharType="begin"/>
      </w:r>
      <w:r w:rsidR="00E15E36">
        <w:instrText xml:space="preserve"> REF _Ref359864172 \h </w:instrText>
      </w:r>
      <w:r w:rsidR="00E15E36">
        <w:fldChar w:fldCharType="separate"/>
      </w:r>
      <w:r w:rsidR="00154D81" w:rsidRPr="007A0BC8">
        <w:t>(</w:t>
      </w:r>
      <w:r w:rsidR="00154D81">
        <w:rPr>
          <w:noProof/>
        </w:rPr>
        <w:t>16</w:t>
      </w:r>
      <w:r w:rsidR="00154D81" w:rsidRPr="007A0BC8">
        <w:t>)</w:t>
      </w:r>
      <w:r w:rsidR="00E15E36">
        <w:fldChar w:fldCharType="end"/>
      </w:r>
      <w:r w:rsidR="00E15E36">
        <w:t xml:space="preserve">, and </w:t>
      </w:r>
      <w:r w:rsidR="00E15E36" w:rsidRPr="00E47498">
        <w:rPr>
          <w:rStyle w:val="ChItalBold"/>
        </w:rPr>
        <w:t>malam~malam</w:t>
      </w:r>
      <w:r w:rsidR="00E15E36">
        <w:t xml:space="preserve"> </w:t>
      </w:r>
      <w:r w:rsidR="00B7093A">
        <w:t>‘</w:t>
      </w:r>
      <w:r w:rsidR="00E15E36">
        <w:t>at some point in the evening</w:t>
      </w:r>
      <w:r w:rsidR="00B7093A">
        <w:t>’</w:t>
      </w:r>
      <w:r w:rsidR="00E15E36">
        <w:t xml:space="preserve"> in </w:t>
      </w:r>
      <w:r w:rsidR="00E15E36">
        <w:fldChar w:fldCharType="begin"/>
      </w:r>
      <w:r w:rsidR="00E15E36">
        <w:instrText xml:space="preserve"> REF _Ref359864173 \h </w:instrText>
      </w:r>
      <w:r w:rsidR="00E15E36">
        <w:fldChar w:fldCharType="separate"/>
      </w:r>
      <w:r w:rsidR="00154D81" w:rsidRPr="007A0BC8">
        <w:t>(</w:t>
      </w:r>
      <w:r w:rsidR="00154D81">
        <w:rPr>
          <w:noProof/>
        </w:rPr>
        <w:t>17</w:t>
      </w:r>
      <w:r w:rsidR="00154D81" w:rsidRPr="007A0BC8">
        <w:t>)</w:t>
      </w:r>
      <w:r w:rsidR="00E15E36">
        <w:fldChar w:fldCharType="end"/>
      </w:r>
      <w:r w:rsidR="00E15E36">
        <w:t xml:space="preserve">. (For alternative interpretations of reduplicated nouns signaling time divisions, see </w:t>
      </w:r>
      <w:r w:rsidR="00E15E36" w:rsidRPr="000571A9">
        <w:fldChar w:fldCharType="begin"/>
      </w:r>
      <w:r w:rsidR="00E15E36" w:rsidRPr="000571A9">
        <w:instrText xml:space="preserve"> REF _Ref359865737 \h  \* MERGEFORMAT </w:instrText>
      </w:r>
      <w:r w:rsidR="00E15E36" w:rsidRPr="000571A9">
        <w:fldChar w:fldCharType="separate"/>
      </w:r>
      <w:r w:rsidR="00154D81" w:rsidRPr="007A0BC8">
        <w:t>(</w:t>
      </w:r>
      <w:r w:rsidR="00154D81">
        <w:t>14</w:t>
      </w:r>
      <w:r w:rsidR="00154D81" w:rsidRPr="007A0BC8">
        <w:t>)</w:t>
      </w:r>
      <w:r w:rsidR="00E15E36" w:rsidRPr="000571A9">
        <w:fldChar w:fldCharType="end"/>
      </w:r>
      <w:r w:rsidR="00E15E36" w:rsidRPr="000571A9">
        <w:t xml:space="preserve"> </w:t>
      </w:r>
      <w:r w:rsidR="00E15E36">
        <w:t xml:space="preserve">and </w:t>
      </w:r>
      <w:r w:rsidR="00E15E36">
        <w:fldChar w:fldCharType="begin"/>
      </w:r>
      <w:r w:rsidR="00E15E36">
        <w:instrText xml:space="preserve"> REF _Ref360104154 \h </w:instrText>
      </w:r>
      <w:r w:rsidR="00E15E36">
        <w:fldChar w:fldCharType="separate"/>
      </w:r>
      <w:r w:rsidR="00154D81" w:rsidRPr="007A0BC8">
        <w:t>(</w:t>
      </w:r>
      <w:r w:rsidR="00154D81">
        <w:rPr>
          <w:noProof/>
        </w:rPr>
        <w:t>15</w:t>
      </w:r>
      <w:r w:rsidR="00154D81" w:rsidRPr="007A0BC8">
        <w:t>)</w:t>
      </w:r>
      <w:r w:rsidR="00E15E36">
        <w:fldChar w:fldCharType="end"/>
      </w:r>
      <w:r w:rsidR="00E15E36">
        <w:t xml:space="preserve"> </w:t>
      </w:r>
      <w:r w:rsidR="00E15E36" w:rsidRPr="000571A9">
        <w:t>in §</w:t>
      </w:r>
      <w:r w:rsidR="00E15E36">
        <w:fldChar w:fldCharType="begin"/>
      </w:r>
      <w:r w:rsidR="00E15E36">
        <w:instrText xml:space="preserve"> REF _Ref360203431 \w \h </w:instrText>
      </w:r>
      <w:r w:rsidR="00E15E36">
        <w:fldChar w:fldCharType="separate"/>
      </w:r>
      <w:r w:rsidR="00154D81">
        <w:rPr>
          <w:cs/>
        </w:rPr>
        <w:t>‎</w:t>
      </w:r>
      <w:r w:rsidR="00154D81">
        <w:t>4.2.1.2</w:t>
      </w:r>
      <w:r w:rsidR="00E15E36">
        <w:fldChar w:fldCharType="end"/>
      </w:r>
      <w:r w:rsidR="00990853">
        <w:t xml:space="preserve">, p. </w:t>
      </w:r>
      <w:r w:rsidR="00990853">
        <w:fldChar w:fldCharType="begin"/>
      </w:r>
      <w:r w:rsidR="00990853">
        <w:instrText xml:space="preserve"> PAGEREF _Ref436750219 \h </w:instrText>
      </w:r>
      <w:r w:rsidR="00990853">
        <w:fldChar w:fldCharType="separate"/>
      </w:r>
      <w:r w:rsidR="00154D81">
        <w:rPr>
          <w:noProof/>
        </w:rPr>
        <w:t>185</w:t>
      </w:r>
      <w:r w:rsidR="00990853">
        <w:fldChar w:fldCharType="end"/>
      </w:r>
      <w:r w:rsidR="00E15E36">
        <w:t xml:space="preserve">, and </w:t>
      </w:r>
      <w:r w:rsidR="00E15E36">
        <w:fldChar w:fldCharType="begin"/>
      </w:r>
      <w:r w:rsidR="00E15E36">
        <w:instrText xml:space="preserve"> REF _Ref359854154 \h </w:instrText>
      </w:r>
      <w:r w:rsidR="00E15E36">
        <w:fldChar w:fldCharType="separate"/>
      </w:r>
      <w:r w:rsidR="00154D81" w:rsidRPr="007A0BC8">
        <w:t>(</w:t>
      </w:r>
      <w:r w:rsidR="00154D81">
        <w:rPr>
          <w:noProof/>
        </w:rPr>
        <w:t>23</w:t>
      </w:r>
      <w:r w:rsidR="00154D81" w:rsidRPr="007A0BC8">
        <w:t>)</w:t>
      </w:r>
      <w:r w:rsidR="00E15E36">
        <w:fldChar w:fldCharType="end"/>
      </w:r>
      <w:r w:rsidR="00E15E36">
        <w:t xml:space="preserve"> and </w:t>
      </w:r>
      <w:r w:rsidR="00E15E36">
        <w:fldChar w:fldCharType="begin"/>
      </w:r>
      <w:r w:rsidR="00E15E36">
        <w:instrText xml:space="preserve"> REF _Ref359854155 \h </w:instrText>
      </w:r>
      <w:r w:rsidR="00E15E36">
        <w:fldChar w:fldCharType="separate"/>
      </w:r>
      <w:r w:rsidR="00154D81" w:rsidRPr="007A0BC8">
        <w:t>(</w:t>
      </w:r>
      <w:r w:rsidR="00154D81">
        <w:rPr>
          <w:noProof/>
        </w:rPr>
        <w:t>24</w:t>
      </w:r>
      <w:r w:rsidR="00154D81" w:rsidRPr="007A0BC8">
        <w:t>)</w:t>
      </w:r>
      <w:r w:rsidR="00E15E36">
        <w:fldChar w:fldCharType="end"/>
      </w:r>
      <w:r w:rsidR="00E15E36">
        <w:t xml:space="preserve"> in </w:t>
      </w:r>
      <w:r w:rsidR="00E15E36">
        <w:rPr>
          <w:lang w:eastAsia="en-US"/>
        </w:rPr>
        <w:t>§</w:t>
      </w:r>
      <w:r w:rsidR="008D1596">
        <w:rPr>
          <w:lang w:eastAsia="en-US"/>
        </w:rPr>
        <w:fldChar w:fldCharType="begin"/>
      </w:r>
      <w:r w:rsidR="008D1596">
        <w:rPr>
          <w:lang w:eastAsia="en-US"/>
        </w:rPr>
        <w:instrText xml:space="preserve"> REF _Ref368577236 \w \h </w:instrText>
      </w:r>
      <w:r w:rsidR="008D1596">
        <w:rPr>
          <w:lang w:eastAsia="en-US"/>
        </w:rPr>
      </w:r>
      <w:r w:rsidR="008D1596">
        <w:rPr>
          <w:lang w:eastAsia="en-US"/>
        </w:rPr>
        <w:fldChar w:fldCharType="separate"/>
      </w:r>
      <w:r w:rsidR="00154D81">
        <w:rPr>
          <w:cs/>
          <w:lang w:eastAsia="en-US"/>
        </w:rPr>
        <w:t>‎</w:t>
      </w:r>
      <w:r w:rsidR="00154D81">
        <w:rPr>
          <w:lang w:eastAsia="en-US"/>
        </w:rPr>
        <w:t>4.2.1.4</w:t>
      </w:r>
      <w:r w:rsidR="008D1596">
        <w:rPr>
          <w:lang w:eastAsia="en-US"/>
        </w:rPr>
        <w:fldChar w:fldCharType="end"/>
      </w:r>
      <w:r w:rsidR="00990853">
        <w:rPr>
          <w:lang w:eastAsia="en-US"/>
        </w:rPr>
        <w:t xml:space="preserve">, p. </w:t>
      </w:r>
      <w:r w:rsidR="00990853">
        <w:fldChar w:fldCharType="begin"/>
      </w:r>
      <w:r w:rsidR="00990853">
        <w:instrText xml:space="preserve"> PAGEREF _Ref436750344 \h </w:instrText>
      </w:r>
      <w:r w:rsidR="00990853">
        <w:fldChar w:fldCharType="separate"/>
      </w:r>
      <w:r w:rsidR="00154D81">
        <w:rPr>
          <w:noProof/>
        </w:rPr>
        <w:t>187</w:t>
      </w:r>
      <w:r w:rsidR="00990853">
        <w:fldChar w:fldCharType="end"/>
      </w:r>
      <w:r w:rsidR="00E15E36">
        <w:rPr>
          <w:lang w:eastAsia="en-US"/>
        </w:rPr>
        <w:t>.)</w:t>
      </w:r>
    </w:p>
    <w:tbl>
      <w:tblPr>
        <w:tblW w:w="5253" w:type="dxa"/>
        <w:tblCellMar>
          <w:left w:w="42" w:type="dxa"/>
          <w:right w:w="42" w:type="dxa"/>
        </w:tblCellMar>
        <w:tblLook w:val="01E0" w:firstRow="1" w:lastRow="1" w:firstColumn="1" w:lastColumn="1" w:noHBand="0" w:noVBand="0"/>
      </w:tblPr>
      <w:tblGrid>
        <w:gridCol w:w="709"/>
        <w:gridCol w:w="868"/>
        <w:gridCol w:w="762"/>
        <w:gridCol w:w="360"/>
        <w:gridCol w:w="777"/>
        <w:gridCol w:w="1037"/>
        <w:gridCol w:w="740"/>
      </w:tblGrid>
      <w:tr w:rsidR="00AC23C4" w:rsidRPr="00D14F8A" w14:paraId="2137247E" w14:textId="77777777" w:rsidTr="00AC23C4">
        <w:tc>
          <w:tcPr>
            <w:tcW w:w="709" w:type="dxa"/>
            <w:shd w:val="clear" w:color="auto" w:fill="auto"/>
          </w:tcPr>
          <w:p w14:paraId="62C2C970" w14:textId="77777777" w:rsidR="00E15E36" w:rsidRPr="008A3EB0" w:rsidRDefault="00E15E36" w:rsidP="00E15E36">
            <w:pPr>
              <w:pStyle w:val="O0Nwnext"/>
            </w:pPr>
            <w:bookmarkStart w:id="1716" w:name="_Ref359864172"/>
            <w:r w:rsidRPr="007A0BC8">
              <w:t>(</w:t>
            </w:r>
            <w:fldSimple w:instr=" SEQ ( \* ARABIC \s 1 ">
              <w:r w:rsidR="00154D81">
                <w:rPr>
                  <w:noProof/>
                </w:rPr>
                <w:t>16</w:t>
              </w:r>
            </w:fldSimple>
            <w:r w:rsidRPr="007A0BC8">
              <w:t>)</w:t>
            </w:r>
            <w:bookmarkEnd w:id="1716"/>
          </w:p>
        </w:tc>
        <w:tc>
          <w:tcPr>
            <w:tcW w:w="868" w:type="dxa"/>
            <w:shd w:val="clear" w:color="auto" w:fill="auto"/>
          </w:tcPr>
          <w:p w14:paraId="65B6BEE7" w14:textId="77777777" w:rsidR="00E15E36" w:rsidRPr="00ED11F8" w:rsidRDefault="00E15E36" w:rsidP="00E15E36">
            <w:pPr>
              <w:pStyle w:val="Text"/>
            </w:pPr>
            <w:r>
              <w:t>baru</w:t>
            </w:r>
          </w:p>
        </w:tc>
        <w:tc>
          <w:tcPr>
            <w:tcW w:w="762" w:type="dxa"/>
            <w:shd w:val="clear" w:color="auto" w:fill="auto"/>
          </w:tcPr>
          <w:p w14:paraId="2EC68F5E" w14:textId="77777777" w:rsidR="00E15E36" w:rsidRPr="00ED11F8" w:rsidRDefault="00E15E36" w:rsidP="00E15E36">
            <w:pPr>
              <w:pStyle w:val="Text"/>
            </w:pPr>
            <w:r w:rsidRPr="00ED11F8">
              <w:t>titip</w:t>
            </w:r>
          </w:p>
        </w:tc>
        <w:tc>
          <w:tcPr>
            <w:tcW w:w="360" w:type="dxa"/>
            <w:shd w:val="clear" w:color="auto" w:fill="auto"/>
          </w:tcPr>
          <w:p w14:paraId="1276CEC3" w14:textId="77777777" w:rsidR="00E15E36" w:rsidRPr="00ED11F8" w:rsidRDefault="00E15E36" w:rsidP="00E15E36">
            <w:pPr>
              <w:pStyle w:val="Text"/>
            </w:pPr>
            <w:r w:rsidRPr="00ED11F8">
              <w:t>di</w:t>
            </w:r>
            <w:r w:rsidR="00EC5C5B">
              <w:t>,</w:t>
            </w:r>
          </w:p>
        </w:tc>
        <w:tc>
          <w:tcPr>
            <w:tcW w:w="777" w:type="dxa"/>
            <w:shd w:val="clear" w:color="auto" w:fill="auto"/>
          </w:tcPr>
          <w:p w14:paraId="72E6B87F" w14:textId="77777777" w:rsidR="00E15E36" w:rsidRPr="00ED11F8" w:rsidRDefault="00E15E36" w:rsidP="00E15E36">
            <w:pPr>
              <w:pStyle w:val="Text"/>
            </w:pPr>
            <w:r w:rsidRPr="00ED11F8">
              <w:t>ini</w:t>
            </w:r>
            <w:r w:rsidR="00EC5C5B">
              <w:t>,</w:t>
            </w:r>
          </w:p>
        </w:tc>
        <w:tc>
          <w:tcPr>
            <w:tcW w:w="1037" w:type="dxa"/>
            <w:shd w:val="clear" w:color="auto" w:fill="auto"/>
          </w:tcPr>
          <w:p w14:paraId="1840E00B" w14:textId="77777777" w:rsidR="00E15E36" w:rsidRPr="00D853D0" w:rsidRDefault="00E15E36" w:rsidP="00E15E36">
            <w:pPr>
              <w:pStyle w:val="Text"/>
              <w:rPr>
                <w:rStyle w:val="ChBlueBold"/>
              </w:rPr>
            </w:pPr>
            <w:r w:rsidRPr="00D853D0">
              <w:rPr>
                <w:rStyle w:val="ChBlueBold"/>
              </w:rPr>
              <w:t>om~om</w:t>
            </w:r>
          </w:p>
        </w:tc>
        <w:tc>
          <w:tcPr>
            <w:tcW w:w="740" w:type="dxa"/>
            <w:shd w:val="clear" w:color="auto" w:fill="auto"/>
          </w:tcPr>
          <w:p w14:paraId="0BDFBBE0" w14:textId="77777777" w:rsidR="00E15E36" w:rsidRPr="00ED11F8" w:rsidRDefault="00E15E36" w:rsidP="00E15E36">
            <w:pPr>
              <w:pStyle w:val="Text"/>
            </w:pPr>
            <w:r w:rsidRPr="00ED11F8">
              <w:t>doran</w:t>
            </w:r>
            <w:r>
              <w:t>g</w:t>
            </w:r>
          </w:p>
        </w:tc>
      </w:tr>
      <w:tr w:rsidR="00AC23C4" w:rsidRPr="00AC23C4" w14:paraId="44C75644" w14:textId="77777777" w:rsidTr="00AC23C4">
        <w:tc>
          <w:tcPr>
            <w:tcW w:w="709" w:type="dxa"/>
            <w:shd w:val="clear" w:color="auto" w:fill="auto"/>
          </w:tcPr>
          <w:p w14:paraId="5B7FBE61" w14:textId="77777777" w:rsidR="00976AFE" w:rsidRPr="003B2B85" w:rsidRDefault="00976AFE" w:rsidP="00E15E36">
            <w:pPr>
              <w:pStyle w:val="GlossEng"/>
            </w:pPr>
          </w:p>
        </w:tc>
        <w:tc>
          <w:tcPr>
            <w:tcW w:w="868" w:type="dxa"/>
            <w:shd w:val="clear" w:color="auto" w:fill="auto"/>
          </w:tcPr>
          <w:p w14:paraId="4EB76974" w14:textId="77777777" w:rsidR="00976AFE" w:rsidRPr="0014512C" w:rsidRDefault="00976AFE" w:rsidP="002C79BF">
            <w:pPr>
              <w:pStyle w:val="GlossEng"/>
            </w:pPr>
            <w:r>
              <w:t>and.then</w:t>
            </w:r>
          </w:p>
        </w:tc>
        <w:tc>
          <w:tcPr>
            <w:tcW w:w="762" w:type="dxa"/>
            <w:shd w:val="clear" w:color="auto" w:fill="auto"/>
          </w:tcPr>
          <w:p w14:paraId="6D55554A" w14:textId="77777777" w:rsidR="00976AFE" w:rsidRPr="00ED11F8" w:rsidRDefault="00976AFE" w:rsidP="00E15E36">
            <w:pPr>
              <w:pStyle w:val="GlossEng"/>
            </w:pPr>
            <w:r w:rsidRPr="00ED11F8">
              <w:t>deposit</w:t>
            </w:r>
          </w:p>
        </w:tc>
        <w:tc>
          <w:tcPr>
            <w:tcW w:w="360" w:type="dxa"/>
            <w:shd w:val="clear" w:color="auto" w:fill="auto"/>
          </w:tcPr>
          <w:p w14:paraId="7DB5E307" w14:textId="77777777" w:rsidR="00976AFE" w:rsidRPr="00ED11F8" w:rsidRDefault="00976AFE" w:rsidP="00E15E36">
            <w:pPr>
              <w:pStyle w:val="GlossEng"/>
            </w:pPr>
            <w:r w:rsidRPr="00ED11F8">
              <w:t>at</w:t>
            </w:r>
          </w:p>
        </w:tc>
        <w:tc>
          <w:tcPr>
            <w:tcW w:w="777" w:type="dxa"/>
            <w:shd w:val="clear" w:color="auto" w:fill="auto"/>
          </w:tcPr>
          <w:p w14:paraId="45D37A28" w14:textId="77777777" w:rsidR="00976AFE" w:rsidRPr="0099608C" w:rsidRDefault="00976AFE" w:rsidP="00E15E36">
            <w:pPr>
              <w:pStyle w:val="GlossEng"/>
              <w:rPr>
                <w:rStyle w:val="ChSmallCaps"/>
              </w:rPr>
            </w:pPr>
            <w:r w:rsidRPr="0099608C">
              <w:rPr>
                <w:rStyle w:val="ChSmallCaps"/>
              </w:rPr>
              <w:t>d.prox</w:t>
            </w:r>
          </w:p>
        </w:tc>
        <w:tc>
          <w:tcPr>
            <w:tcW w:w="1037" w:type="dxa"/>
            <w:shd w:val="clear" w:color="auto" w:fill="auto"/>
          </w:tcPr>
          <w:p w14:paraId="5D0218B0" w14:textId="77777777" w:rsidR="00976AFE" w:rsidRPr="00ED11F8" w:rsidRDefault="00976AFE" w:rsidP="00E15E36">
            <w:pPr>
              <w:pStyle w:val="GlossEng"/>
            </w:pPr>
            <w:r w:rsidRPr="0099608C">
              <w:rPr>
                <w:rStyle w:val="ChSmallCaps"/>
              </w:rPr>
              <w:t>rdp</w:t>
            </w:r>
            <w:r w:rsidRPr="00ED11F8">
              <w:t>~uncle</w:t>
            </w:r>
          </w:p>
        </w:tc>
        <w:tc>
          <w:tcPr>
            <w:tcW w:w="740" w:type="dxa"/>
            <w:shd w:val="clear" w:color="auto" w:fill="auto"/>
          </w:tcPr>
          <w:p w14:paraId="3479EEB5" w14:textId="77777777" w:rsidR="00976AFE" w:rsidRPr="0099608C" w:rsidRDefault="00976AFE" w:rsidP="00E15E36">
            <w:pPr>
              <w:pStyle w:val="GlossEng"/>
              <w:rPr>
                <w:rStyle w:val="ChSmallCaps"/>
              </w:rPr>
            </w:pPr>
            <w:r w:rsidRPr="0099608C">
              <w:rPr>
                <w:rStyle w:val="ChSmallCaps"/>
              </w:rPr>
              <w:t>3pl</w:t>
            </w:r>
          </w:p>
        </w:tc>
      </w:tr>
    </w:tbl>
    <w:p w14:paraId="2E45579B" w14:textId="7EA50C41" w:rsidR="00E15E36" w:rsidRPr="00690E2C" w:rsidRDefault="00B7093A" w:rsidP="00E15E36">
      <w:pPr>
        <w:pStyle w:val="FreeTranslEng"/>
      </w:pPr>
      <w:r>
        <w:t>‘</w:t>
      </w:r>
      <w:r w:rsidR="00E15E36">
        <w:t>leave (the letter) with, what</w:t>
      </w:r>
      <w:r>
        <w:t>’</w:t>
      </w:r>
      <w:r w:rsidR="00E15E36">
        <w:t>s-</w:t>
      </w:r>
      <w:r w:rsidR="0055253E">
        <w:t>his</w:t>
      </w:r>
      <w:r w:rsidR="00D173AE">
        <w:t>-name</w:t>
      </w:r>
      <w:r w:rsidR="00E15E36">
        <w:t xml:space="preserve">, </w:t>
      </w:r>
      <w:r w:rsidR="00E15E36" w:rsidRPr="0021440F">
        <w:rPr>
          <w:rStyle w:val="ChBlueBold"/>
        </w:rPr>
        <w:t>any one of the uncles</w:t>
      </w:r>
      <w:r w:rsidR="00B53110" w:rsidRPr="00B53110">
        <w:t xml:space="preserve"> </w:t>
      </w:r>
      <w:r w:rsidR="009E7965">
        <w:t>and his family</w:t>
      </w:r>
      <w:r>
        <w:t>’</w:t>
      </w:r>
      <w:r w:rsidR="00E15E36">
        <w:t xml:space="preserve"> </w:t>
      </w:r>
      <w:r w:rsidR="00E15E36" w:rsidRPr="003B2B85">
        <w:rPr>
          <w:rStyle w:val="ExampleSource"/>
        </w:rPr>
        <w:t>[080922-001a-CvPh.0602]</w:t>
      </w:r>
    </w:p>
    <w:tbl>
      <w:tblPr>
        <w:tblW w:w="0" w:type="auto"/>
        <w:tblCellMar>
          <w:left w:w="42" w:type="dxa"/>
          <w:right w:w="42" w:type="dxa"/>
        </w:tblCellMar>
        <w:tblLook w:val="01E0" w:firstRow="1" w:lastRow="1" w:firstColumn="1" w:lastColumn="1" w:noHBand="0" w:noVBand="0"/>
      </w:tblPr>
      <w:tblGrid>
        <w:gridCol w:w="709"/>
        <w:gridCol w:w="458"/>
        <w:gridCol w:w="775"/>
        <w:gridCol w:w="614"/>
        <w:gridCol w:w="1366"/>
      </w:tblGrid>
      <w:tr w:rsidR="00AC23C4" w:rsidRPr="00D14F8A" w14:paraId="1309ECDE" w14:textId="77777777" w:rsidTr="00AC23C4">
        <w:tc>
          <w:tcPr>
            <w:tcW w:w="709" w:type="dxa"/>
            <w:shd w:val="clear" w:color="auto" w:fill="auto"/>
          </w:tcPr>
          <w:p w14:paraId="353E942D" w14:textId="32B75B6E" w:rsidR="00E15E36" w:rsidRPr="008A3EB0" w:rsidRDefault="00E15E36" w:rsidP="00990853">
            <w:pPr>
              <w:pStyle w:val="O0Nwnext"/>
            </w:pPr>
            <w:bookmarkStart w:id="1717" w:name="_Ref359864173"/>
            <w:bookmarkStart w:id="1718" w:name="_Ref436750017"/>
            <w:r w:rsidRPr="007A0BC8">
              <w:t>(</w:t>
            </w:r>
            <w:fldSimple w:instr=" SEQ ( \* ARABIC \s 1 ">
              <w:r w:rsidR="00154D81">
                <w:rPr>
                  <w:noProof/>
                </w:rPr>
                <w:t>17</w:t>
              </w:r>
            </w:fldSimple>
            <w:r w:rsidRPr="007A0BC8">
              <w:t>)</w:t>
            </w:r>
            <w:bookmarkEnd w:id="1717"/>
            <w:bookmarkEnd w:id="1718"/>
          </w:p>
        </w:tc>
        <w:tc>
          <w:tcPr>
            <w:tcW w:w="458" w:type="dxa"/>
            <w:shd w:val="clear" w:color="auto" w:fill="auto"/>
          </w:tcPr>
          <w:p w14:paraId="3CC74509" w14:textId="77777777" w:rsidR="00E15E36" w:rsidRPr="00787AC3" w:rsidRDefault="00E15E36" w:rsidP="00E15E36">
            <w:pPr>
              <w:pStyle w:val="Text"/>
            </w:pPr>
            <w:r>
              <w:t>dia</w:t>
            </w:r>
          </w:p>
        </w:tc>
        <w:tc>
          <w:tcPr>
            <w:tcW w:w="775" w:type="dxa"/>
            <w:shd w:val="clear" w:color="auto" w:fill="auto"/>
          </w:tcPr>
          <w:p w14:paraId="43B03712" w14:textId="77777777" w:rsidR="00E15E36" w:rsidRPr="00787AC3" w:rsidRDefault="00E15E36" w:rsidP="00E15E36">
            <w:pPr>
              <w:pStyle w:val="Text"/>
            </w:pPr>
            <w:r w:rsidRPr="00787AC3">
              <w:t>lewat</w:t>
            </w:r>
          </w:p>
        </w:tc>
        <w:tc>
          <w:tcPr>
            <w:tcW w:w="614" w:type="dxa"/>
            <w:shd w:val="clear" w:color="auto" w:fill="auto"/>
          </w:tcPr>
          <w:p w14:paraId="5A3D8E58" w14:textId="77777777" w:rsidR="00E15E36" w:rsidRPr="00787AC3" w:rsidRDefault="00E15E36" w:rsidP="00E15E36">
            <w:pPr>
              <w:pStyle w:val="Text"/>
            </w:pPr>
            <w:r w:rsidRPr="00787AC3">
              <w:t>pante</w:t>
            </w:r>
          </w:p>
        </w:tc>
        <w:tc>
          <w:tcPr>
            <w:tcW w:w="1366" w:type="dxa"/>
            <w:shd w:val="clear" w:color="auto" w:fill="auto"/>
          </w:tcPr>
          <w:p w14:paraId="068AB9E3" w14:textId="77777777" w:rsidR="00E15E36" w:rsidRPr="00712789" w:rsidRDefault="00E15E36" w:rsidP="00E15E36">
            <w:pPr>
              <w:pStyle w:val="Text"/>
              <w:rPr>
                <w:rStyle w:val="ChBlueBold"/>
              </w:rPr>
            </w:pPr>
            <w:r w:rsidRPr="00712789">
              <w:rPr>
                <w:rStyle w:val="ChBlueBold"/>
              </w:rPr>
              <w:t>malam~malam</w:t>
            </w:r>
          </w:p>
        </w:tc>
      </w:tr>
      <w:tr w:rsidR="00AC23C4" w:rsidRPr="00AC23C4" w14:paraId="426F3BA0" w14:textId="77777777" w:rsidTr="00AC23C4">
        <w:tc>
          <w:tcPr>
            <w:tcW w:w="709" w:type="dxa"/>
            <w:shd w:val="clear" w:color="auto" w:fill="auto"/>
          </w:tcPr>
          <w:p w14:paraId="7ED0CB59" w14:textId="0FE6E62E" w:rsidR="00E15E36" w:rsidRPr="00787AC3" w:rsidRDefault="00E15E36" w:rsidP="00E15E36">
            <w:pPr>
              <w:pStyle w:val="GlossEng"/>
            </w:pPr>
          </w:p>
        </w:tc>
        <w:tc>
          <w:tcPr>
            <w:tcW w:w="458" w:type="dxa"/>
            <w:shd w:val="clear" w:color="auto" w:fill="auto"/>
          </w:tcPr>
          <w:p w14:paraId="2B161935" w14:textId="77777777" w:rsidR="00E15E36" w:rsidRPr="0099608C" w:rsidRDefault="00E15E36" w:rsidP="00E15E36">
            <w:pPr>
              <w:pStyle w:val="GlossEng"/>
              <w:rPr>
                <w:rStyle w:val="ChSmallCaps"/>
              </w:rPr>
            </w:pPr>
            <w:r w:rsidRPr="0099608C">
              <w:rPr>
                <w:rStyle w:val="ChSmallCaps"/>
              </w:rPr>
              <w:t>3sg</w:t>
            </w:r>
          </w:p>
        </w:tc>
        <w:tc>
          <w:tcPr>
            <w:tcW w:w="775" w:type="dxa"/>
            <w:shd w:val="clear" w:color="auto" w:fill="auto"/>
          </w:tcPr>
          <w:p w14:paraId="09D1D41C" w14:textId="77777777" w:rsidR="00E15E36" w:rsidRPr="00787AC3" w:rsidRDefault="00E15E36" w:rsidP="00E15E36">
            <w:pPr>
              <w:pStyle w:val="GlossEng"/>
            </w:pPr>
            <w:r w:rsidRPr="00787AC3">
              <w:t>pass.by</w:t>
            </w:r>
          </w:p>
        </w:tc>
        <w:tc>
          <w:tcPr>
            <w:tcW w:w="614" w:type="dxa"/>
            <w:shd w:val="clear" w:color="auto" w:fill="auto"/>
          </w:tcPr>
          <w:p w14:paraId="51C2DF15" w14:textId="77777777" w:rsidR="00E15E36" w:rsidRPr="00787AC3" w:rsidRDefault="00E15E36" w:rsidP="00E15E36">
            <w:pPr>
              <w:pStyle w:val="GlossEng"/>
            </w:pPr>
            <w:r w:rsidRPr="00787AC3">
              <w:t>coast</w:t>
            </w:r>
          </w:p>
        </w:tc>
        <w:tc>
          <w:tcPr>
            <w:tcW w:w="1366" w:type="dxa"/>
            <w:shd w:val="clear" w:color="auto" w:fill="auto"/>
          </w:tcPr>
          <w:p w14:paraId="3BF50936" w14:textId="77777777" w:rsidR="00E15E36" w:rsidRPr="00787AC3" w:rsidRDefault="00E15E36" w:rsidP="00E15E36">
            <w:pPr>
              <w:pStyle w:val="GlossEng"/>
            </w:pPr>
            <w:r w:rsidRPr="0099608C">
              <w:rPr>
                <w:rStyle w:val="ChSmallCaps"/>
              </w:rPr>
              <w:t>rdp</w:t>
            </w:r>
            <w:r w:rsidRPr="00787AC3">
              <w:t>~night</w:t>
            </w:r>
          </w:p>
        </w:tc>
      </w:tr>
    </w:tbl>
    <w:p w14:paraId="404F4F41" w14:textId="5FB64436" w:rsidR="00E15E36" w:rsidRPr="000957E6" w:rsidRDefault="00B7093A" w:rsidP="00E15E36">
      <w:pPr>
        <w:pStyle w:val="FreeTranslEng15pt"/>
      </w:pPr>
      <w:r>
        <w:t>‘</w:t>
      </w:r>
      <w:r w:rsidR="00E15E36">
        <w:t xml:space="preserve">he drove along the beach </w:t>
      </w:r>
      <w:r w:rsidR="00E15E36" w:rsidRPr="00712789">
        <w:rPr>
          <w:rStyle w:val="ChBlueBold"/>
        </w:rPr>
        <w:t xml:space="preserve">at some </w:t>
      </w:r>
      <w:r w:rsidR="000C668E">
        <w:rPr>
          <w:rStyle w:val="ChBlueBold"/>
        </w:rPr>
        <w:t>(</w:t>
      </w:r>
      <w:r w:rsidR="00E15E36" w:rsidRPr="00712789">
        <w:rPr>
          <w:rStyle w:val="ChBlueBold"/>
        </w:rPr>
        <w:t>point in</w:t>
      </w:r>
      <w:r w:rsidR="000C668E">
        <w:rPr>
          <w:rStyle w:val="ChBlueBold"/>
        </w:rPr>
        <w:t>)</w:t>
      </w:r>
      <w:r w:rsidR="00E15E36" w:rsidRPr="00712789">
        <w:rPr>
          <w:rStyle w:val="ChBlueBold"/>
        </w:rPr>
        <w:t xml:space="preserve"> the evening</w:t>
      </w:r>
      <w:r>
        <w:t>’</w:t>
      </w:r>
      <w:r w:rsidR="00E15E36">
        <w:t xml:space="preserve"> </w:t>
      </w:r>
      <w:r w:rsidR="00E15E36" w:rsidRPr="00712789">
        <w:rPr>
          <w:rStyle w:val="ExampleSource"/>
        </w:rPr>
        <w:t>[081006-020-Cv.0016]</w:t>
      </w:r>
    </w:p>
    <w:p w14:paraId="3DA03A31" w14:textId="77777777" w:rsidR="00E15E36" w:rsidRPr="00AB7FEE" w:rsidRDefault="00E15E36" w:rsidP="00E15E36">
      <w:pPr>
        <w:pStyle w:val="Heading4"/>
      </w:pPr>
      <w:bookmarkStart w:id="1719" w:name="_Ref368577236"/>
      <w:r>
        <w:t>Interpretational shift</w:t>
      </w:r>
      <w:bookmarkEnd w:id="1719"/>
    </w:p>
    <w:p w14:paraId="46E551E0" w14:textId="2958AB28" w:rsidR="00E15E36" w:rsidRDefault="0012768E" w:rsidP="0012768E">
      <w:pPr>
        <w:pStyle w:val="Body0000after"/>
      </w:pPr>
      <w:r>
        <w:t>R</w:t>
      </w:r>
      <w:r w:rsidRPr="009D4500">
        <w:t xml:space="preserve">eduplicated </w:t>
      </w:r>
      <w:r w:rsidR="00E15E36" w:rsidRPr="009D4500">
        <w:t>nouns can also undergo</w:t>
      </w:r>
      <w:r w:rsidR="004D1649">
        <w:t xml:space="preserve">, what </w:t>
      </w:r>
      <w:r>
        <w:t xml:space="preserve">generally-speaking </w:t>
      </w:r>
      <w:r w:rsidR="004D1649">
        <w:fldChar w:fldCharType="begin"/>
      </w:r>
      <w:r w:rsidR="004D1649">
        <w:instrText>ADDIN CITAVI.PLACEHOLDER 669d6814-5176-4548-b8b7-e52bdba06e9a 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94Zm9yZCBUZXh0Ym9va3MgaW4gTGluZ3Vpc3RpY3M8L05hbWU+DQogICAgICAgIDwvU2VyaWVzVGl0bGU+DQogICAgICAgIDxTaG9ydFRpdGxlPkJvb2lqIDIwMDcg4oCTIFRoZSBncmFtbWFyIG9mIHdvcmRzPC9TaG9ydFRpdGxlPg0KICAgICAgICA8VGl0bGU+VGhlIGdyYW1tYXIgb2Ygd29yZHM6IEFuIGludHJvZHVjdGlvbiB0byBsaW5ndWlzdGljIG1vcnBob2xvZ3k8L1RpdGxlPg0KICAgICAgICA8WWVhcj4yMDA3PC9ZZWFyPg0KICAgICAgPC9SZWZlcmVuY2U+DQogICAgPC9FbnRyeT4NCiAgPC9FbnRyaWVzPg0KICA8VGV4dD5Cb29pa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29pajwvVGV4dD4NCiAgICA8L1RleHRVbml0Pg0KICA8L1RleHRVbml0cz4NCjwvUGxhY2Vob2xkZXI+</w:instrText>
      </w:r>
      <w:r w:rsidR="004D1649">
        <w:fldChar w:fldCharType="separate"/>
      </w:r>
      <w:bookmarkStart w:id="1720" w:name="_CTVP001669d681451764548b8b7e52bdba06e9a"/>
      <w:r w:rsidR="0092006B">
        <w:t>Booij</w:t>
      </w:r>
      <w:bookmarkEnd w:id="1720"/>
      <w:r w:rsidR="004D1649">
        <w:fldChar w:fldCharType="end"/>
      </w:r>
      <w:r w:rsidR="004D1649">
        <w:t xml:space="preserve"> </w:t>
      </w:r>
      <w:r w:rsidR="004D1649">
        <w:fldChar w:fldCharType="begin"/>
      </w:r>
      <w:r w:rsidR="004D1649">
        <w:instrText>ADDIN CITAVI.PLACEHOLDER ea6b9934-8b5f-40a9-8d71-57b193cc2bf7 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IxMik8L1RleHQ+DQogICAgPC9UZXh0VW5pdD4NCiAgPC9UZXh0VW5pdHM+DQo8L1BsYWNlaG9sZGVyPg==</w:instrText>
      </w:r>
      <w:r w:rsidR="004D1649">
        <w:fldChar w:fldCharType="separate"/>
      </w:r>
      <w:bookmarkStart w:id="1721" w:name="_CTVP001ea6b99348b5f40a98d7157b193cc2bf7"/>
      <w:r w:rsidR="0092006B">
        <w:t>(2007: 212)</w:t>
      </w:r>
      <w:bookmarkEnd w:id="1721"/>
      <w:r w:rsidR="004D1649">
        <w:fldChar w:fldCharType="end"/>
      </w:r>
      <w:r w:rsidR="00E15E36" w:rsidRPr="009D4500">
        <w:t xml:space="preserve"> </w:t>
      </w:r>
      <w:r w:rsidR="004D1649">
        <w:t xml:space="preserve">calls, </w:t>
      </w:r>
      <w:r w:rsidR="00E15E36" w:rsidRPr="009D4500">
        <w:t xml:space="preserve">an </w:t>
      </w:r>
      <w:r w:rsidR="00B7093A">
        <w:t>“</w:t>
      </w:r>
      <w:r w:rsidR="00E15E36" w:rsidRPr="009D4500">
        <w:t>interpretational shift</w:t>
      </w:r>
      <w:r w:rsidR="00B7093A">
        <w:t>”</w:t>
      </w:r>
      <w:r w:rsidR="00E15E36" w:rsidRPr="009D4500">
        <w:t xml:space="preserve"> or </w:t>
      </w:r>
      <w:r w:rsidR="00B7093A">
        <w:t>“</w:t>
      </w:r>
      <w:r w:rsidR="00E15E36" w:rsidRPr="009D4500">
        <w:t>type coercion</w:t>
      </w:r>
      <w:r w:rsidR="00B7093A">
        <w:t>”</w:t>
      </w:r>
      <w:r w:rsidR="00E15E36" w:rsidRPr="00113DB6">
        <w:t>.</w:t>
      </w:r>
      <w:r w:rsidR="00E15E36">
        <w:t xml:space="preserve"> </w:t>
      </w:r>
      <w:r>
        <w:t xml:space="preserve">In Papuan Malay, </w:t>
      </w:r>
      <w:r w:rsidR="00E15E36">
        <w:t xml:space="preserve">such a shift can result in a stative verbal reading of reduplicated nouns as in </w:t>
      </w:r>
      <w:r w:rsidR="00E15E36">
        <w:fldChar w:fldCharType="begin"/>
      </w:r>
      <w:r w:rsidR="00E15E36">
        <w:instrText xml:space="preserve"> REF _Ref359854153 \h </w:instrText>
      </w:r>
      <w:r w:rsidR="00E15E36">
        <w:fldChar w:fldCharType="separate"/>
      </w:r>
      <w:r w:rsidR="00154D81" w:rsidRPr="007A0BC8">
        <w:t>(</w:t>
      </w:r>
      <w:r w:rsidR="00154D81">
        <w:rPr>
          <w:noProof/>
        </w:rPr>
        <w:t>18</w:t>
      </w:r>
      <w:r w:rsidR="00154D81" w:rsidRPr="007A0BC8">
        <w:t>)</w:t>
      </w:r>
      <w:r w:rsidR="00E15E36">
        <w:fldChar w:fldCharType="end"/>
      </w:r>
      <w:r w:rsidR="00E15E36">
        <w:t xml:space="preserve"> to </w:t>
      </w:r>
      <w:r w:rsidR="00E15E36">
        <w:fldChar w:fldCharType="begin"/>
      </w:r>
      <w:r w:rsidR="00E15E36">
        <w:instrText xml:space="preserve"> REF _Ref359854151 \h </w:instrText>
      </w:r>
      <w:r w:rsidR="00E15E36">
        <w:fldChar w:fldCharType="separate"/>
      </w:r>
      <w:r w:rsidR="00154D81" w:rsidRPr="007A0BC8">
        <w:t>(</w:t>
      </w:r>
      <w:r w:rsidR="00154D81">
        <w:rPr>
          <w:noProof/>
        </w:rPr>
        <w:t>20</w:t>
      </w:r>
      <w:r w:rsidR="00154D81" w:rsidRPr="007A0BC8">
        <w:t>)</w:t>
      </w:r>
      <w:r w:rsidR="00E15E36">
        <w:fldChar w:fldCharType="end"/>
      </w:r>
      <w:r w:rsidR="00E15E36">
        <w:t xml:space="preserve">, or in an adverbial reading as in </w:t>
      </w:r>
      <w:r w:rsidR="00E15E36">
        <w:fldChar w:fldCharType="begin"/>
      </w:r>
      <w:r w:rsidR="00E15E36">
        <w:instrText xml:space="preserve"> REF _Ref359859962 \h </w:instrText>
      </w:r>
      <w:r w:rsidR="00E15E36">
        <w:fldChar w:fldCharType="separate"/>
      </w:r>
      <w:r w:rsidR="00154D81" w:rsidRPr="007A0BC8">
        <w:t>(</w:t>
      </w:r>
      <w:r w:rsidR="00154D81">
        <w:rPr>
          <w:noProof/>
        </w:rPr>
        <w:t>21</w:t>
      </w:r>
      <w:r w:rsidR="00154D81" w:rsidRPr="007A0BC8">
        <w:t>)</w:t>
      </w:r>
      <w:r w:rsidR="00E15E36">
        <w:fldChar w:fldCharType="end"/>
      </w:r>
      <w:r w:rsidR="00E15E36">
        <w:t xml:space="preserve"> to </w:t>
      </w:r>
      <w:r w:rsidR="00E15E36">
        <w:fldChar w:fldCharType="begin"/>
      </w:r>
      <w:r w:rsidR="00E15E36">
        <w:instrText xml:space="preserve"> REF _Ref359854155 \h </w:instrText>
      </w:r>
      <w:r w:rsidR="00E15E36">
        <w:fldChar w:fldCharType="separate"/>
      </w:r>
      <w:r w:rsidR="00154D81" w:rsidRPr="007A0BC8">
        <w:t>(</w:t>
      </w:r>
      <w:r w:rsidR="00154D81">
        <w:rPr>
          <w:noProof/>
        </w:rPr>
        <w:t>24</w:t>
      </w:r>
      <w:r w:rsidR="00154D81" w:rsidRPr="007A0BC8">
        <w:t>)</w:t>
      </w:r>
      <w:r w:rsidR="00E15E36">
        <w:fldChar w:fldCharType="end"/>
      </w:r>
      <w:r>
        <w:t>, depending on the larger linguistic context</w:t>
      </w:r>
      <w:r w:rsidR="00E15E36">
        <w:t>.</w:t>
      </w:r>
    </w:p>
    <w:p w14:paraId="6682E3AD" w14:textId="676042D3" w:rsidR="00E15E36" w:rsidRDefault="00E15E36" w:rsidP="006842E7">
      <w:pPr>
        <w:pStyle w:val="Body0505after"/>
      </w:pPr>
      <w:r>
        <w:t xml:space="preserve">Interpretational shift resulting in a stative verbal reading of reduplicated nouns usually applies to reduplicated kinship terms, taking the predicate slot in nonverbal clauses. This is illustrated with </w:t>
      </w:r>
      <w:r w:rsidRPr="006A7256">
        <w:rPr>
          <w:rStyle w:val="ChItalBold"/>
        </w:rPr>
        <w:t>ana</w:t>
      </w:r>
      <w:r>
        <w:t xml:space="preserve"> </w:t>
      </w:r>
      <w:r w:rsidR="00B7093A">
        <w:t>‘</w:t>
      </w:r>
      <w:r>
        <w:t>child</w:t>
      </w:r>
      <w:r w:rsidR="00B7093A">
        <w:t>’</w:t>
      </w:r>
      <w:r>
        <w:t xml:space="preserve"> in </w:t>
      </w:r>
      <w:r>
        <w:fldChar w:fldCharType="begin"/>
      </w:r>
      <w:r>
        <w:instrText xml:space="preserve"> REF _Ref359854153 \h </w:instrText>
      </w:r>
      <w:r>
        <w:fldChar w:fldCharType="separate"/>
      </w:r>
      <w:r w:rsidR="00154D81" w:rsidRPr="007A0BC8">
        <w:t>(</w:t>
      </w:r>
      <w:r w:rsidR="00154D81">
        <w:rPr>
          <w:noProof/>
        </w:rPr>
        <w:t>18</w:t>
      </w:r>
      <w:r w:rsidR="00154D81" w:rsidRPr="007A0BC8">
        <w:t>)</w:t>
      </w:r>
      <w:r>
        <w:fldChar w:fldCharType="end"/>
      </w:r>
      <w:r>
        <w:t xml:space="preserve"> and </w:t>
      </w:r>
      <w:r>
        <w:rPr>
          <w:rStyle w:val="ChItalBold"/>
        </w:rPr>
        <w:t>tete</w:t>
      </w:r>
      <w:r>
        <w:t xml:space="preserve"> </w:t>
      </w:r>
      <w:r w:rsidR="00B7093A">
        <w:t>‘</w:t>
      </w:r>
      <w:r>
        <w:t>grandfather</w:t>
      </w:r>
      <w:r w:rsidR="00B7093A">
        <w:t>’</w:t>
      </w:r>
      <w:r>
        <w:t xml:space="preserve"> in </w:t>
      </w:r>
      <w:r w:rsidR="0012768E">
        <w:t xml:space="preserve">the elicited example in </w:t>
      </w:r>
      <w:r>
        <w:fldChar w:fldCharType="begin"/>
      </w:r>
      <w:r>
        <w:instrText xml:space="preserve"> REF _Ref365892143 \h </w:instrText>
      </w:r>
      <w:r>
        <w:fldChar w:fldCharType="separate"/>
      </w:r>
      <w:r w:rsidR="00154D81" w:rsidRPr="007A0BC8">
        <w:t>(</w:t>
      </w:r>
      <w:r w:rsidR="00154D81">
        <w:rPr>
          <w:noProof/>
        </w:rPr>
        <w:t>19</w:t>
      </w:r>
      <w:r w:rsidR="00154D81" w:rsidRPr="007A0BC8">
        <w:t>)</w:t>
      </w:r>
      <w:r>
        <w:fldChar w:fldCharType="end"/>
      </w:r>
      <w:r>
        <w:t xml:space="preserve">. In this context, the reduplicated nouns receive a stative verbal rather than a nominal reading. That is, referring to specific age groups, </w:t>
      </w:r>
      <w:r>
        <w:rPr>
          <w:szCs w:val="19"/>
        </w:rPr>
        <w:t xml:space="preserve">they designate pertinent attributes of their base words, as in </w:t>
      </w:r>
      <w:r>
        <w:rPr>
          <w:rStyle w:val="ChItalBold"/>
        </w:rPr>
        <w:t>ana~ana</w:t>
      </w:r>
      <w:r>
        <w:t xml:space="preserve"> </w:t>
      </w:r>
      <w:r w:rsidR="00B7093A">
        <w:t>‘</w:t>
      </w:r>
      <w:r>
        <w:t>be quite small</w:t>
      </w:r>
      <w:r w:rsidR="00B7093A">
        <w:t>’</w:t>
      </w:r>
      <w:r w:rsidR="00E37DEC">
        <w:t xml:space="preserve"> (</w:t>
      </w:r>
      <w:r>
        <w:t xml:space="preserve">literally </w:t>
      </w:r>
      <w:r w:rsidR="00B7093A">
        <w:t>‘</w:t>
      </w:r>
      <w:r w:rsidRPr="0099608C">
        <w:rPr>
          <w:rStyle w:val="ChSmallCaps"/>
        </w:rPr>
        <w:t>rdp</w:t>
      </w:r>
      <w:r>
        <w:t>~child</w:t>
      </w:r>
      <w:r w:rsidR="00B7093A">
        <w:t>’</w:t>
      </w:r>
      <w:r w:rsidR="00E37DEC">
        <w:t>)</w:t>
      </w:r>
      <w:r>
        <w:t xml:space="preserve"> in </w:t>
      </w:r>
      <w:r>
        <w:fldChar w:fldCharType="begin"/>
      </w:r>
      <w:r>
        <w:instrText xml:space="preserve"> REF _Ref359854153 \h </w:instrText>
      </w:r>
      <w:r>
        <w:fldChar w:fldCharType="separate"/>
      </w:r>
      <w:r w:rsidR="00154D81" w:rsidRPr="007A0BC8">
        <w:t>(</w:t>
      </w:r>
      <w:r w:rsidR="00154D81">
        <w:rPr>
          <w:noProof/>
        </w:rPr>
        <w:t>18</w:t>
      </w:r>
      <w:r w:rsidR="00154D81" w:rsidRPr="007A0BC8">
        <w:t>)</w:t>
      </w:r>
      <w:r>
        <w:fldChar w:fldCharType="end"/>
      </w:r>
      <w:r>
        <w:t xml:space="preserve">, or </w:t>
      </w:r>
      <w:r w:rsidRPr="00D03C21">
        <w:rPr>
          <w:rStyle w:val="ChItalBold"/>
        </w:rPr>
        <w:t>tete</w:t>
      </w:r>
      <w:r>
        <w:rPr>
          <w:rStyle w:val="ChItalBold"/>
        </w:rPr>
        <w:t>~tete</w:t>
      </w:r>
      <w:r>
        <w:t xml:space="preserve"> </w:t>
      </w:r>
      <w:r w:rsidR="00B7093A">
        <w:t>‘</w:t>
      </w:r>
      <w:r>
        <w:t>be quite old</w:t>
      </w:r>
      <w:r w:rsidR="00B7093A">
        <w:t>’</w:t>
      </w:r>
      <w:r>
        <w:t xml:space="preserve"> </w:t>
      </w:r>
      <w:r w:rsidR="00E37DEC">
        <w:t>(</w:t>
      </w:r>
      <w:r>
        <w:t xml:space="preserve">literally </w:t>
      </w:r>
      <w:r w:rsidR="00B7093A">
        <w:t>‘</w:t>
      </w:r>
      <w:r w:rsidRPr="0099608C">
        <w:rPr>
          <w:rStyle w:val="ChSmallCaps"/>
        </w:rPr>
        <w:t>rdp</w:t>
      </w:r>
      <w:r>
        <w:t>~grandfather</w:t>
      </w:r>
      <w:r w:rsidR="00B7093A">
        <w:t>’</w:t>
      </w:r>
      <w:r w:rsidR="00E37DEC">
        <w:t>)</w:t>
      </w:r>
      <w:r>
        <w:t xml:space="preserve"> in </w:t>
      </w:r>
      <w:r>
        <w:fldChar w:fldCharType="begin"/>
      </w:r>
      <w:r>
        <w:instrText xml:space="preserve"> REF _Ref365892143 \h </w:instrText>
      </w:r>
      <w:r>
        <w:fldChar w:fldCharType="separate"/>
      </w:r>
      <w:r w:rsidR="00154D81" w:rsidRPr="007A0BC8">
        <w:t>(</w:t>
      </w:r>
      <w:r w:rsidR="00154D81">
        <w:rPr>
          <w:noProof/>
        </w:rPr>
        <w:t>19</w:t>
      </w:r>
      <w:r w:rsidR="00154D81" w:rsidRPr="007A0BC8">
        <w:t>)</w:t>
      </w:r>
      <w:r>
        <w:fldChar w:fldCharType="end"/>
      </w:r>
      <w:r>
        <w:t xml:space="preserve">. In addition, the corpus contains one example in which a non-kinship term, namely the common noun </w:t>
      </w:r>
      <w:r w:rsidRPr="00217E82">
        <w:rPr>
          <w:rStyle w:val="ChItalBold"/>
        </w:rPr>
        <w:t>rawa</w:t>
      </w:r>
      <w:r>
        <w:t xml:space="preserve"> </w:t>
      </w:r>
      <w:r w:rsidR="00B7093A">
        <w:t>‘</w:t>
      </w:r>
      <w:r>
        <w:t>swamp</w:t>
      </w:r>
      <w:r w:rsidR="00B7093A">
        <w:t>’</w:t>
      </w:r>
      <w:r>
        <w:t xml:space="preserve">, undergoes a similar interpretational shift, receiving </w:t>
      </w:r>
      <w:r w:rsidR="006842E7">
        <w:t xml:space="preserve">the </w:t>
      </w:r>
      <w:r>
        <w:t xml:space="preserve">stative verbal reading in </w:t>
      </w:r>
      <w:r>
        <w:rPr>
          <w:rStyle w:val="ChItalBold"/>
        </w:rPr>
        <w:t>rawa</w:t>
      </w:r>
      <w:r w:rsidRPr="000416FA">
        <w:rPr>
          <w:rStyle w:val="ChItalBold"/>
        </w:rPr>
        <w:t>~rawa</w:t>
      </w:r>
      <w:r>
        <w:t xml:space="preserve"> </w:t>
      </w:r>
      <w:r w:rsidR="00B7093A">
        <w:t>‘</w:t>
      </w:r>
      <w:r>
        <w:t>be swampy</w:t>
      </w:r>
      <w:r w:rsidR="00B7093A">
        <w:t>’</w:t>
      </w:r>
      <w:r w:rsidR="006842E7">
        <w:t>, as shown</w:t>
      </w:r>
      <w:r>
        <w:t xml:space="preserve"> in </w:t>
      </w:r>
      <w:r>
        <w:fldChar w:fldCharType="begin"/>
      </w:r>
      <w:r>
        <w:instrText xml:space="preserve"> REF _Ref359854151 \h </w:instrText>
      </w:r>
      <w:r>
        <w:fldChar w:fldCharType="separate"/>
      </w:r>
      <w:r w:rsidR="00154D81" w:rsidRPr="007A0BC8">
        <w:t>(</w:t>
      </w:r>
      <w:r w:rsidR="00154D81">
        <w:rPr>
          <w:noProof/>
        </w:rPr>
        <w:t>20</w:t>
      </w:r>
      <w:r w:rsidR="00154D81" w:rsidRPr="007A0BC8">
        <w:t>)</w:t>
      </w:r>
      <w:r>
        <w:fldChar w:fldCharType="end"/>
      </w:r>
      <w:r>
        <w:t>.</w:t>
      </w:r>
    </w:p>
    <w:p w14:paraId="466553DE" w14:textId="77777777" w:rsidR="00E15E36" w:rsidRPr="005202F6" w:rsidRDefault="00E15E36" w:rsidP="00E15E36">
      <w:pPr>
        <w:pStyle w:val="ExampleTitle"/>
      </w:pPr>
      <w:r>
        <w:t>Reduplicated nouns: Stative verbal reading</w:t>
      </w:r>
    </w:p>
    <w:tbl>
      <w:tblPr>
        <w:tblW w:w="4143" w:type="dxa"/>
        <w:tblCellMar>
          <w:left w:w="42" w:type="dxa"/>
          <w:right w:w="42" w:type="dxa"/>
        </w:tblCellMar>
        <w:tblLook w:val="01E0" w:firstRow="1" w:lastRow="1" w:firstColumn="1" w:lastColumn="1" w:noHBand="0" w:noVBand="0"/>
      </w:tblPr>
      <w:tblGrid>
        <w:gridCol w:w="709"/>
        <w:gridCol w:w="673"/>
        <w:gridCol w:w="706"/>
        <w:gridCol w:w="489"/>
        <w:gridCol w:w="562"/>
        <w:gridCol w:w="1004"/>
      </w:tblGrid>
      <w:tr w:rsidR="00AC23C4" w:rsidRPr="00D14F8A" w14:paraId="30677E15" w14:textId="77777777" w:rsidTr="00AC23C4">
        <w:tc>
          <w:tcPr>
            <w:tcW w:w="709" w:type="dxa"/>
            <w:shd w:val="clear" w:color="auto" w:fill="auto"/>
          </w:tcPr>
          <w:p w14:paraId="384F3454" w14:textId="77777777" w:rsidR="00E15E36" w:rsidRPr="008A3EB0" w:rsidRDefault="00E15E36" w:rsidP="00E15E36">
            <w:pPr>
              <w:pStyle w:val="O0Nwnext"/>
            </w:pPr>
            <w:bookmarkStart w:id="1722" w:name="_Ref359854153"/>
            <w:r w:rsidRPr="007A0BC8">
              <w:t>(</w:t>
            </w:r>
            <w:fldSimple w:instr=" SEQ ( \* ARABIC \s 1 ">
              <w:r w:rsidR="00154D81">
                <w:rPr>
                  <w:noProof/>
                </w:rPr>
                <w:t>18</w:t>
              </w:r>
            </w:fldSimple>
            <w:r w:rsidRPr="007A0BC8">
              <w:t>)</w:t>
            </w:r>
            <w:bookmarkEnd w:id="1722"/>
          </w:p>
        </w:tc>
        <w:tc>
          <w:tcPr>
            <w:tcW w:w="673" w:type="dxa"/>
            <w:shd w:val="clear" w:color="auto" w:fill="auto"/>
          </w:tcPr>
          <w:p w14:paraId="51975BB2" w14:textId="77777777" w:rsidR="00E15E36" w:rsidRPr="000633BA" w:rsidRDefault="00E15E36" w:rsidP="00E15E36">
            <w:pPr>
              <w:pStyle w:val="Text"/>
            </w:pPr>
            <w:r w:rsidRPr="000633BA">
              <w:t>waktu</w:t>
            </w:r>
          </w:p>
        </w:tc>
        <w:tc>
          <w:tcPr>
            <w:tcW w:w="706" w:type="dxa"/>
            <w:shd w:val="clear" w:color="auto" w:fill="auto"/>
          </w:tcPr>
          <w:p w14:paraId="36A5AC0F" w14:textId="77777777" w:rsidR="00E15E36" w:rsidRPr="000633BA" w:rsidRDefault="00E15E36" w:rsidP="00E15E36">
            <w:pPr>
              <w:pStyle w:val="Text"/>
            </w:pPr>
            <w:r w:rsidRPr="000633BA">
              <w:t>itu</w:t>
            </w:r>
          </w:p>
        </w:tc>
        <w:tc>
          <w:tcPr>
            <w:tcW w:w="489" w:type="dxa"/>
            <w:shd w:val="clear" w:color="auto" w:fill="auto"/>
          </w:tcPr>
          <w:p w14:paraId="0CC6809D" w14:textId="77777777" w:rsidR="00E15E36" w:rsidRPr="000633BA" w:rsidRDefault="00E15E36" w:rsidP="00E15E36">
            <w:pPr>
              <w:pStyle w:val="Text"/>
            </w:pPr>
            <w:r w:rsidRPr="000633BA">
              <w:t>sa</w:t>
            </w:r>
          </w:p>
        </w:tc>
        <w:tc>
          <w:tcPr>
            <w:tcW w:w="562" w:type="dxa"/>
            <w:shd w:val="clear" w:color="auto" w:fill="auto"/>
          </w:tcPr>
          <w:p w14:paraId="3640AD40" w14:textId="77777777" w:rsidR="00E15E36" w:rsidRPr="000633BA" w:rsidRDefault="00E15E36" w:rsidP="00E15E36">
            <w:pPr>
              <w:pStyle w:val="Text"/>
            </w:pPr>
            <w:r w:rsidRPr="000633BA">
              <w:t>masi</w:t>
            </w:r>
          </w:p>
        </w:tc>
        <w:tc>
          <w:tcPr>
            <w:tcW w:w="1004" w:type="dxa"/>
            <w:shd w:val="clear" w:color="auto" w:fill="auto"/>
          </w:tcPr>
          <w:p w14:paraId="6A433C26" w14:textId="77777777" w:rsidR="00E15E36" w:rsidRPr="001C5750" w:rsidRDefault="00E15E36" w:rsidP="00E15E36">
            <w:pPr>
              <w:pStyle w:val="Text"/>
              <w:rPr>
                <w:rStyle w:val="ChBlueBold"/>
              </w:rPr>
            </w:pPr>
            <w:r>
              <w:rPr>
                <w:rStyle w:val="ChBlueBold"/>
              </w:rPr>
              <w:t>ana~ana</w:t>
            </w:r>
          </w:p>
        </w:tc>
      </w:tr>
      <w:tr w:rsidR="00AC23C4" w:rsidRPr="00AC23C4" w14:paraId="605FCE7E" w14:textId="77777777" w:rsidTr="00AC23C4">
        <w:tc>
          <w:tcPr>
            <w:tcW w:w="709" w:type="dxa"/>
            <w:shd w:val="clear" w:color="auto" w:fill="auto"/>
          </w:tcPr>
          <w:p w14:paraId="0D5CC446" w14:textId="77777777" w:rsidR="00E15E36" w:rsidRPr="000633BA" w:rsidRDefault="00E15E36" w:rsidP="00E15E36">
            <w:pPr>
              <w:pStyle w:val="GlossEng"/>
            </w:pPr>
          </w:p>
        </w:tc>
        <w:tc>
          <w:tcPr>
            <w:tcW w:w="673" w:type="dxa"/>
            <w:shd w:val="clear" w:color="auto" w:fill="auto"/>
          </w:tcPr>
          <w:p w14:paraId="3AE26056" w14:textId="77777777" w:rsidR="00E15E36" w:rsidRPr="000633BA" w:rsidRDefault="00E15E36" w:rsidP="00E15E36">
            <w:pPr>
              <w:pStyle w:val="GlossEng"/>
            </w:pPr>
            <w:r w:rsidRPr="000633BA">
              <w:t>time</w:t>
            </w:r>
          </w:p>
        </w:tc>
        <w:tc>
          <w:tcPr>
            <w:tcW w:w="706" w:type="dxa"/>
            <w:shd w:val="clear" w:color="auto" w:fill="auto"/>
          </w:tcPr>
          <w:p w14:paraId="199691D8" w14:textId="77777777" w:rsidR="00E15E36" w:rsidRPr="0099608C" w:rsidRDefault="00E15E36" w:rsidP="00E15E36">
            <w:pPr>
              <w:pStyle w:val="GlossEng"/>
              <w:rPr>
                <w:rStyle w:val="ChSmallCaps"/>
              </w:rPr>
            </w:pPr>
            <w:r w:rsidRPr="0099608C">
              <w:rPr>
                <w:rStyle w:val="ChSmallCaps"/>
              </w:rPr>
              <w:t>d.dist</w:t>
            </w:r>
          </w:p>
        </w:tc>
        <w:tc>
          <w:tcPr>
            <w:tcW w:w="489" w:type="dxa"/>
            <w:shd w:val="clear" w:color="auto" w:fill="auto"/>
          </w:tcPr>
          <w:p w14:paraId="4065D3B3" w14:textId="77777777" w:rsidR="00E15E36" w:rsidRPr="0099608C" w:rsidRDefault="00E15E36" w:rsidP="00E15E36">
            <w:pPr>
              <w:pStyle w:val="GlossEng"/>
              <w:rPr>
                <w:rStyle w:val="ChSmallCaps"/>
              </w:rPr>
            </w:pPr>
            <w:r w:rsidRPr="0099608C">
              <w:rPr>
                <w:rStyle w:val="ChSmallCaps"/>
              </w:rPr>
              <w:t>1sg</w:t>
            </w:r>
          </w:p>
        </w:tc>
        <w:tc>
          <w:tcPr>
            <w:tcW w:w="562" w:type="dxa"/>
            <w:shd w:val="clear" w:color="auto" w:fill="auto"/>
          </w:tcPr>
          <w:p w14:paraId="1D7757C4" w14:textId="77777777" w:rsidR="00E15E36" w:rsidRPr="000633BA" w:rsidRDefault="00E15E36" w:rsidP="00E15E36">
            <w:pPr>
              <w:pStyle w:val="GlossEng"/>
            </w:pPr>
            <w:r w:rsidRPr="000633BA">
              <w:t>still</w:t>
            </w:r>
          </w:p>
        </w:tc>
        <w:tc>
          <w:tcPr>
            <w:tcW w:w="1004" w:type="dxa"/>
            <w:shd w:val="clear" w:color="auto" w:fill="auto"/>
          </w:tcPr>
          <w:p w14:paraId="066EB699" w14:textId="77777777" w:rsidR="00E15E36" w:rsidRPr="00D12CF0" w:rsidRDefault="00E15E36" w:rsidP="00E15E36">
            <w:pPr>
              <w:pStyle w:val="GlossEng"/>
            </w:pPr>
            <w:r w:rsidRPr="0099608C">
              <w:rPr>
                <w:rStyle w:val="ChSmallCaps"/>
              </w:rPr>
              <w:t>rdp</w:t>
            </w:r>
            <w:r w:rsidRPr="000633BA">
              <w:t>~child</w:t>
            </w:r>
          </w:p>
        </w:tc>
      </w:tr>
    </w:tbl>
    <w:p w14:paraId="5681997B" w14:textId="5682B5B4" w:rsidR="00E15E36" w:rsidRPr="000957E6" w:rsidRDefault="00B7093A" w:rsidP="00E15E36">
      <w:pPr>
        <w:pStyle w:val="FreeTranslEng"/>
      </w:pPr>
      <w:r>
        <w:t>‘</w:t>
      </w:r>
      <w:r w:rsidR="00E15E36">
        <w:t xml:space="preserve">at that time I was still </w:t>
      </w:r>
      <w:r w:rsidR="00E15E36" w:rsidRPr="00D12CF0">
        <w:rPr>
          <w:rStyle w:val="ChBlueBold"/>
        </w:rPr>
        <w:t>quite small</w:t>
      </w:r>
      <w:r>
        <w:t>’</w:t>
      </w:r>
      <w:r w:rsidR="00E15E36">
        <w:t xml:space="preserve"> </w:t>
      </w:r>
      <w:r w:rsidR="00E15E36" w:rsidRPr="001C5750">
        <w:rPr>
          <w:rStyle w:val="ExampleSource"/>
        </w:rPr>
        <w:t>[080922-008-CvNP.0004]</w:t>
      </w:r>
    </w:p>
    <w:tbl>
      <w:tblPr>
        <w:tblW w:w="5871" w:type="dxa"/>
        <w:tblCellMar>
          <w:left w:w="42" w:type="dxa"/>
          <w:right w:w="42" w:type="dxa"/>
        </w:tblCellMar>
        <w:tblLook w:val="01E0" w:firstRow="1" w:lastRow="1" w:firstColumn="1" w:lastColumn="1" w:noHBand="0" w:noVBand="0"/>
      </w:tblPr>
      <w:tblGrid>
        <w:gridCol w:w="709"/>
        <w:gridCol w:w="551"/>
        <w:gridCol w:w="133"/>
        <w:gridCol w:w="573"/>
        <w:gridCol w:w="71"/>
        <w:gridCol w:w="489"/>
        <w:gridCol w:w="444"/>
        <w:gridCol w:w="329"/>
        <w:gridCol w:w="594"/>
        <w:gridCol w:w="932"/>
        <w:gridCol w:w="484"/>
        <w:gridCol w:w="562"/>
      </w:tblGrid>
      <w:tr w:rsidR="00AC23C4" w:rsidRPr="00D14F8A" w14:paraId="7B7D8440" w14:textId="77777777" w:rsidTr="00AC23C4">
        <w:tc>
          <w:tcPr>
            <w:tcW w:w="709" w:type="dxa"/>
            <w:shd w:val="clear" w:color="auto" w:fill="auto"/>
          </w:tcPr>
          <w:p w14:paraId="44E9D821" w14:textId="77777777" w:rsidR="00E15E36" w:rsidRPr="008A3EB0" w:rsidRDefault="00E15E36" w:rsidP="00E15E36">
            <w:pPr>
              <w:pStyle w:val="O0Nwnext"/>
            </w:pPr>
            <w:bookmarkStart w:id="1723" w:name="_Ref365892143"/>
            <w:r w:rsidRPr="007A0BC8">
              <w:t>(</w:t>
            </w:r>
            <w:fldSimple w:instr=" SEQ ( \* ARABIC \s 1 ">
              <w:r w:rsidR="00154D81">
                <w:rPr>
                  <w:noProof/>
                </w:rPr>
                <w:t>19</w:t>
              </w:r>
            </w:fldSimple>
            <w:r w:rsidRPr="007A0BC8">
              <w:t>)</w:t>
            </w:r>
            <w:bookmarkEnd w:id="1723"/>
          </w:p>
        </w:tc>
        <w:tc>
          <w:tcPr>
            <w:tcW w:w="551" w:type="dxa"/>
            <w:shd w:val="clear" w:color="auto" w:fill="auto"/>
          </w:tcPr>
          <w:p w14:paraId="5A1538A9" w14:textId="77777777" w:rsidR="00E15E36" w:rsidRPr="000633BA" w:rsidRDefault="00E15E36" w:rsidP="00E15E36">
            <w:pPr>
              <w:pStyle w:val="Text"/>
            </w:pPr>
            <w:r>
              <w:t>pace</w:t>
            </w:r>
          </w:p>
        </w:tc>
        <w:tc>
          <w:tcPr>
            <w:tcW w:w="777" w:type="dxa"/>
            <w:gridSpan w:val="3"/>
            <w:shd w:val="clear" w:color="auto" w:fill="auto"/>
          </w:tcPr>
          <w:p w14:paraId="7B2BA0F4" w14:textId="77777777" w:rsidR="00E15E36" w:rsidRPr="000633BA" w:rsidRDefault="00E15E36" w:rsidP="00E15E36">
            <w:pPr>
              <w:pStyle w:val="Text"/>
            </w:pPr>
            <w:r>
              <w:t>ni</w:t>
            </w:r>
          </w:p>
        </w:tc>
        <w:tc>
          <w:tcPr>
            <w:tcW w:w="489" w:type="dxa"/>
            <w:shd w:val="clear" w:color="auto" w:fill="auto"/>
          </w:tcPr>
          <w:p w14:paraId="53CAB09E" w14:textId="77777777" w:rsidR="00E15E36" w:rsidRPr="000633BA" w:rsidRDefault="00E15E36" w:rsidP="00E15E36">
            <w:pPr>
              <w:pStyle w:val="Text"/>
            </w:pPr>
            <w:r>
              <w:t>de</w:t>
            </w:r>
          </w:p>
        </w:tc>
        <w:tc>
          <w:tcPr>
            <w:tcW w:w="773" w:type="dxa"/>
            <w:gridSpan w:val="2"/>
            <w:shd w:val="clear" w:color="auto" w:fill="auto"/>
          </w:tcPr>
          <w:p w14:paraId="21E68088" w14:textId="77777777" w:rsidR="00E15E36" w:rsidRPr="000633BA" w:rsidRDefault="00E15E36" w:rsidP="00E15E36">
            <w:pPr>
              <w:pStyle w:val="Text"/>
            </w:pPr>
            <w:r>
              <w:t>su</w:t>
            </w:r>
          </w:p>
        </w:tc>
        <w:tc>
          <w:tcPr>
            <w:tcW w:w="1526" w:type="dxa"/>
            <w:gridSpan w:val="2"/>
            <w:shd w:val="clear" w:color="auto" w:fill="auto"/>
          </w:tcPr>
          <w:p w14:paraId="22DDA0CC" w14:textId="77777777" w:rsidR="00E15E36" w:rsidRPr="0025494A" w:rsidRDefault="00E15E36" w:rsidP="00E15E36">
            <w:pPr>
              <w:pStyle w:val="Text"/>
              <w:rPr>
                <w:rStyle w:val="ChBlueBold"/>
              </w:rPr>
            </w:pPr>
            <w:r w:rsidRPr="0025494A">
              <w:rPr>
                <w:rStyle w:val="ChBlueBold"/>
              </w:rPr>
              <w:t>tete~tete</w:t>
            </w:r>
          </w:p>
        </w:tc>
        <w:tc>
          <w:tcPr>
            <w:tcW w:w="484" w:type="dxa"/>
            <w:shd w:val="clear" w:color="auto" w:fill="auto"/>
          </w:tcPr>
          <w:p w14:paraId="2B6E7F36" w14:textId="77777777" w:rsidR="00E15E36" w:rsidRPr="000633BA" w:rsidRDefault="00E15E36" w:rsidP="00E15E36">
            <w:pPr>
              <w:pStyle w:val="Text"/>
            </w:pPr>
            <w:r>
              <w:t>tapi</w:t>
            </w:r>
          </w:p>
        </w:tc>
        <w:tc>
          <w:tcPr>
            <w:tcW w:w="562" w:type="dxa"/>
            <w:shd w:val="clear" w:color="auto" w:fill="auto"/>
          </w:tcPr>
          <w:p w14:paraId="491310EF" w14:textId="77777777" w:rsidR="00E15E36" w:rsidRPr="000633BA" w:rsidRDefault="00E15E36" w:rsidP="00E15E36">
            <w:pPr>
              <w:pStyle w:val="Text"/>
            </w:pPr>
            <w:r>
              <w:t>masi</w:t>
            </w:r>
          </w:p>
        </w:tc>
      </w:tr>
      <w:tr w:rsidR="00AC23C4" w:rsidRPr="00AC23C4" w14:paraId="24AF77A0" w14:textId="77777777" w:rsidTr="00AC23C4">
        <w:tc>
          <w:tcPr>
            <w:tcW w:w="709" w:type="dxa"/>
            <w:shd w:val="clear" w:color="auto" w:fill="auto"/>
          </w:tcPr>
          <w:p w14:paraId="19478CE1" w14:textId="77777777" w:rsidR="00E15E36" w:rsidRPr="000633BA" w:rsidRDefault="00E15E36" w:rsidP="00E15E36">
            <w:pPr>
              <w:pStyle w:val="GlossEng2ptafter"/>
            </w:pPr>
          </w:p>
        </w:tc>
        <w:tc>
          <w:tcPr>
            <w:tcW w:w="551" w:type="dxa"/>
            <w:shd w:val="clear" w:color="auto" w:fill="auto"/>
          </w:tcPr>
          <w:p w14:paraId="68F45081" w14:textId="77777777" w:rsidR="00E15E36" w:rsidRPr="000633BA" w:rsidRDefault="00E15E36" w:rsidP="00E15E36">
            <w:pPr>
              <w:pStyle w:val="GlossEng2ptafter"/>
            </w:pPr>
            <w:r>
              <w:t>man</w:t>
            </w:r>
          </w:p>
        </w:tc>
        <w:tc>
          <w:tcPr>
            <w:tcW w:w="777" w:type="dxa"/>
            <w:gridSpan w:val="3"/>
            <w:shd w:val="clear" w:color="auto" w:fill="auto"/>
          </w:tcPr>
          <w:p w14:paraId="7FC14A9D" w14:textId="77777777" w:rsidR="00E15E36" w:rsidRPr="0099608C" w:rsidRDefault="00E15E36" w:rsidP="00E15E36">
            <w:pPr>
              <w:pStyle w:val="GlossEng2ptafter"/>
              <w:rPr>
                <w:rStyle w:val="ChSmallCaps"/>
              </w:rPr>
            </w:pPr>
            <w:r w:rsidRPr="0099608C">
              <w:rPr>
                <w:rStyle w:val="ChSmallCaps"/>
              </w:rPr>
              <w:t>d.prox</w:t>
            </w:r>
          </w:p>
        </w:tc>
        <w:tc>
          <w:tcPr>
            <w:tcW w:w="489" w:type="dxa"/>
            <w:shd w:val="clear" w:color="auto" w:fill="auto"/>
          </w:tcPr>
          <w:p w14:paraId="35585C80" w14:textId="77777777" w:rsidR="00E15E36" w:rsidRPr="0099608C" w:rsidRDefault="00E15E36" w:rsidP="00E15E36">
            <w:pPr>
              <w:pStyle w:val="GlossEng2ptafter"/>
              <w:rPr>
                <w:rStyle w:val="ChSmallCaps"/>
              </w:rPr>
            </w:pPr>
            <w:r w:rsidRPr="0099608C">
              <w:rPr>
                <w:rStyle w:val="ChSmallCaps"/>
              </w:rPr>
              <w:t>3sg</w:t>
            </w:r>
          </w:p>
        </w:tc>
        <w:tc>
          <w:tcPr>
            <w:tcW w:w="773" w:type="dxa"/>
            <w:gridSpan w:val="2"/>
            <w:shd w:val="clear" w:color="auto" w:fill="auto"/>
          </w:tcPr>
          <w:p w14:paraId="19E170E5" w14:textId="77777777" w:rsidR="00E15E36" w:rsidRPr="0025494A" w:rsidRDefault="00E15E36" w:rsidP="00E15E36">
            <w:pPr>
              <w:pStyle w:val="GlossEng2ptafter"/>
            </w:pPr>
            <w:r>
              <w:t>already</w:t>
            </w:r>
          </w:p>
        </w:tc>
        <w:tc>
          <w:tcPr>
            <w:tcW w:w="1526" w:type="dxa"/>
            <w:gridSpan w:val="2"/>
            <w:shd w:val="clear" w:color="auto" w:fill="auto"/>
          </w:tcPr>
          <w:p w14:paraId="78B4C539" w14:textId="77777777" w:rsidR="00E15E36" w:rsidRPr="0025494A" w:rsidRDefault="00E15E36" w:rsidP="00E15E36">
            <w:pPr>
              <w:pStyle w:val="GlossEng2ptafter"/>
            </w:pPr>
            <w:r w:rsidRPr="0099608C">
              <w:rPr>
                <w:rStyle w:val="ChSmallCaps"/>
              </w:rPr>
              <w:t>rdp</w:t>
            </w:r>
            <w:r>
              <w:t>~grandfather</w:t>
            </w:r>
          </w:p>
        </w:tc>
        <w:tc>
          <w:tcPr>
            <w:tcW w:w="484" w:type="dxa"/>
            <w:shd w:val="clear" w:color="auto" w:fill="auto"/>
          </w:tcPr>
          <w:p w14:paraId="49FF1936" w14:textId="77777777" w:rsidR="00E15E36" w:rsidRPr="0025494A" w:rsidRDefault="00E15E36" w:rsidP="00E15E36">
            <w:pPr>
              <w:pStyle w:val="GlossEng2ptafter"/>
            </w:pPr>
            <w:r>
              <w:t>but</w:t>
            </w:r>
          </w:p>
        </w:tc>
        <w:tc>
          <w:tcPr>
            <w:tcW w:w="562" w:type="dxa"/>
            <w:shd w:val="clear" w:color="auto" w:fill="auto"/>
          </w:tcPr>
          <w:p w14:paraId="5A77100C" w14:textId="77777777" w:rsidR="00E15E36" w:rsidRPr="0025494A" w:rsidRDefault="00E15E36" w:rsidP="00E15E36">
            <w:pPr>
              <w:pStyle w:val="GlossEng2ptafter"/>
            </w:pPr>
            <w:r>
              <w:t>still</w:t>
            </w:r>
          </w:p>
        </w:tc>
      </w:tr>
      <w:tr w:rsidR="00AC23C4" w:rsidRPr="0025494A" w14:paraId="0008462A" w14:textId="77777777" w:rsidTr="00AC23C4">
        <w:trPr>
          <w:gridAfter w:val="3"/>
          <w:wAfter w:w="1978" w:type="dxa"/>
        </w:trPr>
        <w:tc>
          <w:tcPr>
            <w:tcW w:w="709" w:type="dxa"/>
            <w:shd w:val="clear" w:color="auto" w:fill="auto"/>
          </w:tcPr>
          <w:p w14:paraId="7A8CF1BD" w14:textId="77777777" w:rsidR="00E15E36" w:rsidRPr="0025494A" w:rsidRDefault="00E15E36" w:rsidP="00E15E36">
            <w:pPr>
              <w:pStyle w:val="O0Nwnext"/>
            </w:pPr>
          </w:p>
        </w:tc>
        <w:tc>
          <w:tcPr>
            <w:tcW w:w="684" w:type="dxa"/>
            <w:gridSpan w:val="2"/>
            <w:shd w:val="clear" w:color="auto" w:fill="auto"/>
          </w:tcPr>
          <w:p w14:paraId="0C22DDD8" w14:textId="77777777" w:rsidR="00E15E36" w:rsidRPr="000633BA" w:rsidRDefault="00E15E36" w:rsidP="00E15E36">
            <w:pPr>
              <w:pStyle w:val="Text"/>
            </w:pPr>
            <w:r>
              <w:t>main</w:t>
            </w:r>
            <w:r w:rsidR="003E3C0C">
              <w:t>g</w:t>
            </w:r>
          </w:p>
        </w:tc>
        <w:tc>
          <w:tcPr>
            <w:tcW w:w="573" w:type="dxa"/>
            <w:shd w:val="clear" w:color="auto" w:fill="auto"/>
          </w:tcPr>
          <w:p w14:paraId="30A55673" w14:textId="77777777" w:rsidR="00E15E36" w:rsidRPr="000633BA" w:rsidRDefault="00E15E36" w:rsidP="00E15E36">
            <w:pPr>
              <w:pStyle w:val="Text"/>
            </w:pPr>
            <w:r>
              <w:t>deng</w:t>
            </w:r>
          </w:p>
        </w:tc>
        <w:tc>
          <w:tcPr>
            <w:tcW w:w="1004" w:type="dxa"/>
            <w:gridSpan w:val="3"/>
            <w:shd w:val="clear" w:color="auto" w:fill="auto"/>
          </w:tcPr>
          <w:p w14:paraId="51F24F58" w14:textId="77777777" w:rsidR="00E15E36" w:rsidRPr="0025494A" w:rsidRDefault="00E15E36" w:rsidP="00E15E36">
            <w:pPr>
              <w:pStyle w:val="Text"/>
            </w:pPr>
            <w:r>
              <w:t>ana~ana</w:t>
            </w:r>
          </w:p>
        </w:tc>
        <w:tc>
          <w:tcPr>
            <w:tcW w:w="923" w:type="dxa"/>
            <w:gridSpan w:val="2"/>
            <w:shd w:val="clear" w:color="auto" w:fill="auto"/>
          </w:tcPr>
          <w:p w14:paraId="57DACD71" w14:textId="77777777" w:rsidR="00E15E36" w:rsidRPr="0025494A" w:rsidRDefault="00E15E36" w:rsidP="00E15E36">
            <w:pPr>
              <w:pStyle w:val="Text"/>
            </w:pPr>
            <w:r>
              <w:t>muda</w:t>
            </w:r>
          </w:p>
        </w:tc>
      </w:tr>
      <w:tr w:rsidR="00AC23C4" w:rsidRPr="0025494A" w14:paraId="0D7E8539" w14:textId="77777777" w:rsidTr="00AC23C4">
        <w:trPr>
          <w:gridAfter w:val="3"/>
          <w:wAfter w:w="1978" w:type="dxa"/>
        </w:trPr>
        <w:tc>
          <w:tcPr>
            <w:tcW w:w="709" w:type="dxa"/>
            <w:shd w:val="clear" w:color="auto" w:fill="auto"/>
          </w:tcPr>
          <w:p w14:paraId="58787221" w14:textId="77777777" w:rsidR="00E15E36" w:rsidRPr="0025494A" w:rsidRDefault="00E15E36" w:rsidP="00E15E36">
            <w:pPr>
              <w:pStyle w:val="GlossEng"/>
            </w:pPr>
          </w:p>
        </w:tc>
        <w:tc>
          <w:tcPr>
            <w:tcW w:w="684" w:type="dxa"/>
            <w:gridSpan w:val="2"/>
            <w:shd w:val="clear" w:color="auto" w:fill="auto"/>
          </w:tcPr>
          <w:p w14:paraId="1FBF30A9" w14:textId="77777777" w:rsidR="00E15E36" w:rsidRPr="0025494A" w:rsidRDefault="00E15E36" w:rsidP="00E15E36">
            <w:pPr>
              <w:pStyle w:val="GlossEng"/>
            </w:pPr>
            <w:r>
              <w:t>play</w:t>
            </w:r>
          </w:p>
        </w:tc>
        <w:tc>
          <w:tcPr>
            <w:tcW w:w="573" w:type="dxa"/>
            <w:shd w:val="clear" w:color="auto" w:fill="auto"/>
          </w:tcPr>
          <w:p w14:paraId="04BA8E40" w14:textId="77777777" w:rsidR="00E15E36" w:rsidRPr="0025494A" w:rsidRDefault="00E15E36" w:rsidP="00E15E36">
            <w:pPr>
              <w:pStyle w:val="GlossEng"/>
            </w:pPr>
            <w:r>
              <w:t>with</w:t>
            </w:r>
          </w:p>
        </w:tc>
        <w:tc>
          <w:tcPr>
            <w:tcW w:w="1004" w:type="dxa"/>
            <w:gridSpan w:val="3"/>
            <w:shd w:val="clear" w:color="auto" w:fill="auto"/>
          </w:tcPr>
          <w:p w14:paraId="03EFF256" w14:textId="77777777" w:rsidR="00E15E36" w:rsidRPr="0025494A" w:rsidRDefault="00E15E36" w:rsidP="00E15E36">
            <w:pPr>
              <w:pStyle w:val="GlossEng"/>
            </w:pPr>
            <w:r w:rsidRPr="0099608C">
              <w:rPr>
                <w:rStyle w:val="ChSmallCaps"/>
              </w:rPr>
              <w:t>rdp</w:t>
            </w:r>
            <w:r>
              <w:t>~child</w:t>
            </w:r>
          </w:p>
        </w:tc>
        <w:tc>
          <w:tcPr>
            <w:tcW w:w="923" w:type="dxa"/>
            <w:gridSpan w:val="2"/>
            <w:shd w:val="clear" w:color="auto" w:fill="auto"/>
          </w:tcPr>
          <w:p w14:paraId="273092DA" w14:textId="77777777" w:rsidR="00E15E36" w:rsidRPr="0025494A" w:rsidRDefault="00E15E36" w:rsidP="00E15E36">
            <w:pPr>
              <w:pStyle w:val="GlossEng"/>
            </w:pPr>
            <w:r>
              <w:t>be.young</w:t>
            </w:r>
          </w:p>
        </w:tc>
      </w:tr>
    </w:tbl>
    <w:p w14:paraId="49C98EE2" w14:textId="3CED373E" w:rsidR="00E15E36" w:rsidRDefault="00B7093A" w:rsidP="00E15E36">
      <w:pPr>
        <w:pStyle w:val="FreeTranslEng"/>
      </w:pPr>
      <w:r>
        <w:t>‘</w:t>
      </w:r>
      <w:r w:rsidR="00E15E36">
        <w:t>this guy, he</w:t>
      </w:r>
      <w:r>
        <w:t>’</w:t>
      </w:r>
      <w:r w:rsidR="00E15E36">
        <w:t xml:space="preserve">s already </w:t>
      </w:r>
      <w:r w:rsidR="00E15E36" w:rsidRPr="00477CA4">
        <w:rPr>
          <w:rStyle w:val="ChBlueBold"/>
        </w:rPr>
        <w:t>quite old</w:t>
      </w:r>
      <w:r w:rsidR="00E15E36">
        <w:t xml:space="preserve"> but he still hangs out with the young people</w:t>
      </w:r>
      <w:r>
        <w:t>’</w:t>
      </w:r>
      <w:r w:rsidR="00E15E36">
        <w:t xml:space="preserve"> </w:t>
      </w:r>
      <w:r w:rsidR="00E15E36" w:rsidRPr="004D1B1E">
        <w:rPr>
          <w:rStyle w:val="ExampleSource"/>
        </w:rPr>
        <w:t>[Elicited BR120813.003]</w:t>
      </w:r>
    </w:p>
    <w:tbl>
      <w:tblPr>
        <w:tblW w:w="0" w:type="auto"/>
        <w:tblCellMar>
          <w:left w:w="42" w:type="dxa"/>
          <w:right w:w="42" w:type="dxa"/>
        </w:tblCellMar>
        <w:tblLook w:val="01E0" w:firstRow="1" w:lastRow="1" w:firstColumn="1" w:lastColumn="1" w:noHBand="0" w:noVBand="0"/>
      </w:tblPr>
      <w:tblGrid>
        <w:gridCol w:w="709"/>
        <w:gridCol w:w="562"/>
        <w:gridCol w:w="1170"/>
      </w:tblGrid>
      <w:tr w:rsidR="00E15E36" w:rsidRPr="00D14F8A" w14:paraId="415ABF98" w14:textId="77777777" w:rsidTr="00AC23C4">
        <w:tc>
          <w:tcPr>
            <w:tcW w:w="709" w:type="dxa"/>
            <w:shd w:val="clear" w:color="auto" w:fill="auto"/>
          </w:tcPr>
          <w:p w14:paraId="547B5043" w14:textId="77777777" w:rsidR="00E15E36" w:rsidRPr="008A3EB0" w:rsidRDefault="00E15E36" w:rsidP="00E15E36">
            <w:pPr>
              <w:pStyle w:val="O0Nwnext"/>
            </w:pPr>
            <w:bookmarkStart w:id="1724" w:name="_Ref359854151"/>
            <w:r w:rsidRPr="007A0BC8">
              <w:lastRenderedPageBreak/>
              <w:t>(</w:t>
            </w:r>
            <w:fldSimple w:instr=" SEQ ( \* ARABIC \s 1 ">
              <w:r w:rsidR="00154D81">
                <w:rPr>
                  <w:noProof/>
                </w:rPr>
                <w:t>20</w:t>
              </w:r>
            </w:fldSimple>
            <w:r w:rsidRPr="007A0BC8">
              <w:t>)</w:t>
            </w:r>
            <w:bookmarkEnd w:id="1724"/>
          </w:p>
        </w:tc>
        <w:tc>
          <w:tcPr>
            <w:tcW w:w="562" w:type="dxa"/>
            <w:shd w:val="clear" w:color="auto" w:fill="auto"/>
          </w:tcPr>
          <w:p w14:paraId="19C30437" w14:textId="77777777" w:rsidR="00E15E36" w:rsidRPr="00A6117A" w:rsidRDefault="00E15E36" w:rsidP="00E15E36">
            <w:pPr>
              <w:pStyle w:val="Text"/>
            </w:pPr>
            <w:r w:rsidRPr="00A6117A">
              <w:t>masi</w:t>
            </w:r>
          </w:p>
        </w:tc>
        <w:tc>
          <w:tcPr>
            <w:tcW w:w="1170" w:type="dxa"/>
            <w:shd w:val="clear" w:color="auto" w:fill="auto"/>
          </w:tcPr>
          <w:p w14:paraId="69857EB4" w14:textId="77777777" w:rsidR="00E15E36" w:rsidRPr="00854DCA" w:rsidRDefault="00E15E36" w:rsidP="00E15E36">
            <w:pPr>
              <w:pStyle w:val="Text"/>
              <w:rPr>
                <w:rStyle w:val="ChBlueBold"/>
              </w:rPr>
            </w:pPr>
            <w:r w:rsidRPr="00854DCA">
              <w:rPr>
                <w:rStyle w:val="ChBlueBold"/>
              </w:rPr>
              <w:t>rawa~rawa</w:t>
            </w:r>
          </w:p>
        </w:tc>
      </w:tr>
      <w:tr w:rsidR="00E15E36" w:rsidRPr="00AC23C4" w14:paraId="7D80E1CA" w14:textId="77777777" w:rsidTr="00AC23C4">
        <w:tc>
          <w:tcPr>
            <w:tcW w:w="709" w:type="dxa"/>
            <w:shd w:val="clear" w:color="auto" w:fill="auto"/>
          </w:tcPr>
          <w:p w14:paraId="5174FBE4" w14:textId="77777777" w:rsidR="00E15E36" w:rsidRPr="00A6117A" w:rsidRDefault="00E15E36" w:rsidP="00E15E36">
            <w:pPr>
              <w:pStyle w:val="GlossEng"/>
            </w:pPr>
          </w:p>
        </w:tc>
        <w:tc>
          <w:tcPr>
            <w:tcW w:w="562" w:type="dxa"/>
            <w:shd w:val="clear" w:color="auto" w:fill="auto"/>
          </w:tcPr>
          <w:p w14:paraId="0FF03339" w14:textId="77777777" w:rsidR="00E15E36" w:rsidRPr="00A6117A" w:rsidRDefault="00E15E36" w:rsidP="00E15E36">
            <w:pPr>
              <w:pStyle w:val="GlossEng"/>
            </w:pPr>
            <w:r w:rsidRPr="00A6117A">
              <w:t>still</w:t>
            </w:r>
          </w:p>
        </w:tc>
        <w:tc>
          <w:tcPr>
            <w:tcW w:w="1170" w:type="dxa"/>
            <w:shd w:val="clear" w:color="auto" w:fill="auto"/>
          </w:tcPr>
          <w:p w14:paraId="0CE9B993" w14:textId="77777777" w:rsidR="00E15E36" w:rsidRPr="00A43082" w:rsidRDefault="00E15E36" w:rsidP="00E15E36">
            <w:pPr>
              <w:pStyle w:val="GlossEng"/>
            </w:pPr>
            <w:r w:rsidRPr="0099608C">
              <w:rPr>
                <w:rStyle w:val="ChSmallCaps"/>
              </w:rPr>
              <w:t>rdp</w:t>
            </w:r>
            <w:r w:rsidRPr="00A6117A">
              <w:t>~swamp</w:t>
            </w:r>
          </w:p>
        </w:tc>
      </w:tr>
    </w:tbl>
    <w:p w14:paraId="5462F4B9" w14:textId="3E54BB4B" w:rsidR="00E15E36" w:rsidRDefault="00E15E36" w:rsidP="00E15E36">
      <w:pPr>
        <w:pStyle w:val="FreeTranslEng"/>
      </w:pPr>
      <w:r>
        <w:t xml:space="preserve">[About a road building project:] </w:t>
      </w:r>
      <w:r w:rsidR="00B7093A">
        <w:t>‘</w:t>
      </w:r>
      <w:r>
        <w:t xml:space="preserve">(the area is) still </w:t>
      </w:r>
      <w:r w:rsidRPr="008E45E1">
        <w:rPr>
          <w:rStyle w:val="ChBlueBold"/>
        </w:rPr>
        <w:t>swampy</w:t>
      </w:r>
      <w:r w:rsidR="00B7093A">
        <w:t>’</w:t>
      </w:r>
      <w:r>
        <w:t xml:space="preserve"> </w:t>
      </w:r>
      <w:r w:rsidRPr="008E45E1">
        <w:rPr>
          <w:rStyle w:val="ExampleSource"/>
        </w:rPr>
        <w:t>[081006-033-Cv.0027]</w:t>
      </w:r>
    </w:p>
    <w:p w14:paraId="73533E3D" w14:textId="6D9D1054" w:rsidR="001A1A22" w:rsidRDefault="00E15E36" w:rsidP="00344115">
      <w:pPr>
        <w:pStyle w:val="Body0005after"/>
      </w:pPr>
      <w:r>
        <w:t xml:space="preserve">Interpretational shift can also affect reduplicated location nouns or nouns denoting periods of the day, with the reduplicated nouns receiving an intensified or emphatic adverbial reading. This is illustrated with the location nouns </w:t>
      </w:r>
      <w:r w:rsidR="003E7954" w:rsidRPr="00C35D19">
        <w:rPr>
          <w:rStyle w:val="ChItalBold"/>
        </w:rPr>
        <w:t>depang</w:t>
      </w:r>
      <w:r>
        <w:t xml:space="preserve"> </w:t>
      </w:r>
      <w:r w:rsidR="00B7093A">
        <w:t>‘</w:t>
      </w:r>
      <w:r>
        <w:t>front</w:t>
      </w:r>
      <w:r w:rsidR="00B7093A">
        <w:t>’</w:t>
      </w:r>
      <w:r>
        <w:t xml:space="preserve"> in </w:t>
      </w:r>
      <w:r>
        <w:fldChar w:fldCharType="begin"/>
      </w:r>
      <w:r>
        <w:instrText xml:space="preserve"> REF _Ref359859962 \h </w:instrText>
      </w:r>
      <w:r>
        <w:fldChar w:fldCharType="separate"/>
      </w:r>
      <w:r w:rsidR="00154D81" w:rsidRPr="007A0BC8">
        <w:t>(</w:t>
      </w:r>
      <w:r w:rsidR="00154D81">
        <w:rPr>
          <w:noProof/>
        </w:rPr>
        <w:t>21</w:t>
      </w:r>
      <w:r w:rsidR="00154D81" w:rsidRPr="007A0BC8">
        <w:t>)</w:t>
      </w:r>
      <w:r>
        <w:fldChar w:fldCharType="end"/>
      </w:r>
      <w:r>
        <w:t xml:space="preserve"> and </w:t>
      </w:r>
      <w:r w:rsidRPr="00C35D19">
        <w:rPr>
          <w:rStyle w:val="ChItalBold"/>
        </w:rPr>
        <w:t>samping</w:t>
      </w:r>
      <w:r>
        <w:t xml:space="preserve"> </w:t>
      </w:r>
      <w:r w:rsidR="00B7093A">
        <w:t>‘</w:t>
      </w:r>
      <w:r>
        <w:t>side</w:t>
      </w:r>
      <w:r w:rsidR="00B7093A">
        <w:t>’</w:t>
      </w:r>
      <w:r>
        <w:t xml:space="preserve"> in </w:t>
      </w:r>
      <w:r>
        <w:fldChar w:fldCharType="begin"/>
      </w:r>
      <w:r>
        <w:instrText xml:space="preserve"> REF _Ref359859963 \h </w:instrText>
      </w:r>
      <w:r>
        <w:fldChar w:fldCharType="separate"/>
      </w:r>
      <w:r w:rsidR="00154D81" w:rsidRPr="007A0BC8">
        <w:t>(</w:t>
      </w:r>
      <w:r w:rsidR="00154D81">
        <w:rPr>
          <w:noProof/>
        </w:rPr>
        <w:t>22</w:t>
      </w:r>
      <w:r w:rsidR="00154D81" w:rsidRPr="007A0BC8">
        <w:t>)</w:t>
      </w:r>
      <w:r>
        <w:fldChar w:fldCharType="end"/>
      </w:r>
      <w:r>
        <w:t xml:space="preserve">, and the temporal nouns </w:t>
      </w:r>
      <w:r w:rsidRPr="00C35D19">
        <w:rPr>
          <w:rStyle w:val="ChItalBold"/>
        </w:rPr>
        <w:t>pagi</w:t>
      </w:r>
      <w:r>
        <w:t xml:space="preserve"> </w:t>
      </w:r>
      <w:r w:rsidR="00B7093A">
        <w:t>‘</w:t>
      </w:r>
      <w:r>
        <w:t>morning</w:t>
      </w:r>
      <w:r w:rsidR="00B7093A">
        <w:t>’</w:t>
      </w:r>
      <w:r>
        <w:t xml:space="preserve"> in </w:t>
      </w:r>
      <w:r>
        <w:fldChar w:fldCharType="begin"/>
      </w:r>
      <w:r>
        <w:instrText xml:space="preserve"> REF _Ref359854154 \h </w:instrText>
      </w:r>
      <w:r>
        <w:fldChar w:fldCharType="separate"/>
      </w:r>
      <w:r w:rsidR="00154D81" w:rsidRPr="007A0BC8">
        <w:t>(</w:t>
      </w:r>
      <w:r w:rsidR="00154D81">
        <w:rPr>
          <w:noProof/>
        </w:rPr>
        <w:t>23</w:t>
      </w:r>
      <w:r w:rsidR="00154D81" w:rsidRPr="007A0BC8">
        <w:t>)</w:t>
      </w:r>
      <w:r>
        <w:fldChar w:fldCharType="end"/>
      </w:r>
      <w:r>
        <w:t xml:space="preserve"> and </w:t>
      </w:r>
      <w:r w:rsidRPr="00C35D19">
        <w:rPr>
          <w:rStyle w:val="ChItalBold"/>
        </w:rPr>
        <w:t>malam</w:t>
      </w:r>
      <w:r>
        <w:t xml:space="preserve"> </w:t>
      </w:r>
      <w:r w:rsidR="00B7093A">
        <w:t>‘</w:t>
      </w:r>
      <w:r>
        <w:t>night</w:t>
      </w:r>
      <w:r w:rsidR="00B7093A">
        <w:t>’</w:t>
      </w:r>
      <w:r>
        <w:t xml:space="preserve"> in </w:t>
      </w:r>
      <w:r>
        <w:fldChar w:fldCharType="begin"/>
      </w:r>
      <w:r>
        <w:instrText xml:space="preserve"> REF _Ref359854155 \h </w:instrText>
      </w:r>
      <w:r>
        <w:fldChar w:fldCharType="separate"/>
      </w:r>
      <w:r w:rsidR="00154D81" w:rsidRPr="007A0BC8">
        <w:t>(</w:t>
      </w:r>
      <w:r w:rsidR="00154D81">
        <w:rPr>
          <w:noProof/>
        </w:rPr>
        <w:t>24</w:t>
      </w:r>
      <w:r w:rsidR="00154D81" w:rsidRPr="007A0BC8">
        <w:t>)</w:t>
      </w:r>
      <w:r>
        <w:fldChar w:fldCharType="end"/>
      </w:r>
      <w:r>
        <w:t xml:space="preserve">. </w:t>
      </w:r>
      <w:r w:rsidRPr="000571A9">
        <w:t>(For alternative readings of reduplicated nouns designating time divisions</w:t>
      </w:r>
      <w:r>
        <w:t>,</w:t>
      </w:r>
      <w:r w:rsidRPr="000571A9">
        <w:t xml:space="preserve"> see </w:t>
      </w:r>
      <w:r w:rsidR="001A1A22" w:rsidRPr="000571A9">
        <w:fldChar w:fldCharType="begin"/>
      </w:r>
      <w:r w:rsidR="001A1A22" w:rsidRPr="000571A9">
        <w:instrText xml:space="preserve"> REF _Ref359865737 \h  \* MERGEFORMAT </w:instrText>
      </w:r>
      <w:r w:rsidR="001A1A22" w:rsidRPr="000571A9">
        <w:fldChar w:fldCharType="separate"/>
      </w:r>
      <w:r w:rsidR="00154D81" w:rsidRPr="007A0BC8">
        <w:t>(</w:t>
      </w:r>
      <w:r w:rsidR="00154D81">
        <w:t>14</w:t>
      </w:r>
      <w:r w:rsidR="00154D81" w:rsidRPr="007A0BC8">
        <w:t>)</w:t>
      </w:r>
      <w:r w:rsidR="001A1A22" w:rsidRPr="000571A9">
        <w:fldChar w:fldCharType="end"/>
      </w:r>
      <w:r w:rsidR="001A1A22" w:rsidRPr="000571A9">
        <w:t xml:space="preserve"> </w:t>
      </w:r>
      <w:r w:rsidR="001A1A22">
        <w:t xml:space="preserve">and </w:t>
      </w:r>
      <w:r w:rsidR="001A1A22">
        <w:fldChar w:fldCharType="begin"/>
      </w:r>
      <w:r w:rsidR="001A1A22">
        <w:instrText xml:space="preserve"> REF _Ref360104154 \h </w:instrText>
      </w:r>
      <w:r w:rsidR="001A1A22">
        <w:fldChar w:fldCharType="separate"/>
      </w:r>
      <w:r w:rsidR="00154D81" w:rsidRPr="007A0BC8">
        <w:t>(</w:t>
      </w:r>
      <w:r w:rsidR="00154D81">
        <w:rPr>
          <w:noProof/>
        </w:rPr>
        <w:t>15</w:t>
      </w:r>
      <w:r w:rsidR="00154D81" w:rsidRPr="007A0BC8">
        <w:t>)</w:t>
      </w:r>
      <w:r w:rsidR="001A1A22">
        <w:fldChar w:fldCharType="end"/>
      </w:r>
      <w:r w:rsidR="001A1A22">
        <w:t xml:space="preserve"> </w:t>
      </w:r>
      <w:r w:rsidR="001A1A22" w:rsidRPr="000571A9">
        <w:t>in §</w:t>
      </w:r>
      <w:r w:rsidR="001A1A22">
        <w:fldChar w:fldCharType="begin"/>
      </w:r>
      <w:r w:rsidR="001A1A22">
        <w:instrText xml:space="preserve"> REF _Ref360203431 \w \h </w:instrText>
      </w:r>
      <w:r w:rsidR="001A1A22">
        <w:fldChar w:fldCharType="separate"/>
      </w:r>
      <w:r w:rsidR="00154D81">
        <w:rPr>
          <w:cs/>
        </w:rPr>
        <w:t>‎</w:t>
      </w:r>
      <w:r w:rsidR="00154D81">
        <w:t>4.2.1.2</w:t>
      </w:r>
      <w:r w:rsidR="001A1A22">
        <w:fldChar w:fldCharType="end"/>
      </w:r>
      <w:r w:rsidR="00990853">
        <w:t xml:space="preserve">, p. </w:t>
      </w:r>
      <w:r w:rsidR="00990853">
        <w:fldChar w:fldCharType="begin"/>
      </w:r>
      <w:r w:rsidR="00990853">
        <w:instrText xml:space="preserve"> PAGEREF _Ref436750219 \h </w:instrText>
      </w:r>
      <w:r w:rsidR="00990853">
        <w:fldChar w:fldCharType="separate"/>
      </w:r>
      <w:r w:rsidR="00154D81">
        <w:rPr>
          <w:noProof/>
        </w:rPr>
        <w:t>185</w:t>
      </w:r>
      <w:r w:rsidR="00990853">
        <w:fldChar w:fldCharType="end"/>
      </w:r>
      <w:r w:rsidR="001A1A22">
        <w:t xml:space="preserve">, and </w:t>
      </w:r>
      <w:r w:rsidR="001A1A22">
        <w:fldChar w:fldCharType="begin"/>
      </w:r>
      <w:r w:rsidR="001A1A22">
        <w:instrText xml:space="preserve"> REF _Ref359864173 \h </w:instrText>
      </w:r>
      <w:r w:rsidR="001A1A22">
        <w:fldChar w:fldCharType="separate"/>
      </w:r>
      <w:r w:rsidR="00154D81" w:rsidRPr="007A0BC8">
        <w:t>(</w:t>
      </w:r>
      <w:r w:rsidR="00154D81">
        <w:rPr>
          <w:noProof/>
        </w:rPr>
        <w:t>17</w:t>
      </w:r>
      <w:r w:rsidR="00154D81" w:rsidRPr="007A0BC8">
        <w:t>)</w:t>
      </w:r>
      <w:r w:rsidR="001A1A22">
        <w:fldChar w:fldCharType="end"/>
      </w:r>
      <w:r w:rsidR="001A1A22">
        <w:t xml:space="preserve"> in §</w:t>
      </w:r>
      <w:r w:rsidR="001A1A22">
        <w:fldChar w:fldCharType="begin"/>
      </w:r>
      <w:r w:rsidR="001A1A22">
        <w:instrText xml:space="preserve"> REF _Ref360104409 \w \h </w:instrText>
      </w:r>
      <w:r w:rsidR="001A1A22">
        <w:fldChar w:fldCharType="separate"/>
      </w:r>
      <w:r w:rsidR="00154D81">
        <w:rPr>
          <w:cs/>
        </w:rPr>
        <w:t>‎</w:t>
      </w:r>
      <w:r w:rsidR="00154D81">
        <w:t>4.2.1.3</w:t>
      </w:r>
      <w:r w:rsidR="001A1A22">
        <w:fldChar w:fldCharType="end"/>
      </w:r>
      <w:r w:rsidR="00990853">
        <w:t xml:space="preserve">, p. </w:t>
      </w:r>
      <w:r w:rsidR="00990853">
        <w:fldChar w:fldCharType="begin"/>
      </w:r>
      <w:r w:rsidR="00990853">
        <w:instrText xml:space="preserve"> PAGEREF _Ref436750017 \h </w:instrText>
      </w:r>
      <w:r w:rsidR="00990853">
        <w:fldChar w:fldCharType="separate"/>
      </w:r>
      <w:r w:rsidR="00154D81">
        <w:rPr>
          <w:noProof/>
        </w:rPr>
        <w:t>186</w:t>
      </w:r>
      <w:r w:rsidR="00990853">
        <w:fldChar w:fldCharType="end"/>
      </w:r>
      <w:r w:rsidR="001A1A22">
        <w:rPr>
          <w:lang w:eastAsia="en-US"/>
        </w:rPr>
        <w:t>.)</w:t>
      </w:r>
    </w:p>
    <w:p w14:paraId="5B878C9D" w14:textId="77777777" w:rsidR="00E15E36" w:rsidRDefault="00E15E36" w:rsidP="00E15E36">
      <w:pPr>
        <w:pStyle w:val="ExampleTitle"/>
      </w:pPr>
      <w:r>
        <w:t>Reduplicated nouns: Adverbial reading</w:t>
      </w:r>
    </w:p>
    <w:tbl>
      <w:tblPr>
        <w:tblW w:w="6426" w:type="dxa"/>
        <w:tblCellMar>
          <w:left w:w="42" w:type="dxa"/>
          <w:right w:w="42" w:type="dxa"/>
        </w:tblCellMar>
        <w:tblLook w:val="01E0" w:firstRow="1" w:lastRow="1" w:firstColumn="1" w:lastColumn="1" w:noHBand="0" w:noVBand="0"/>
      </w:tblPr>
      <w:tblGrid>
        <w:gridCol w:w="709"/>
        <w:gridCol w:w="489"/>
        <w:gridCol w:w="696"/>
        <w:gridCol w:w="1533"/>
        <w:gridCol w:w="629"/>
        <w:gridCol w:w="640"/>
        <w:gridCol w:w="640"/>
        <w:gridCol w:w="1090"/>
      </w:tblGrid>
      <w:tr w:rsidR="00AC23C4" w:rsidRPr="00D14F8A" w14:paraId="4449EF41" w14:textId="77777777" w:rsidTr="00AC23C4">
        <w:tc>
          <w:tcPr>
            <w:tcW w:w="709" w:type="dxa"/>
            <w:shd w:val="clear" w:color="auto" w:fill="auto"/>
          </w:tcPr>
          <w:p w14:paraId="7A2A56F2" w14:textId="77777777" w:rsidR="00E15E36" w:rsidRPr="008A3EB0" w:rsidRDefault="00E15E36" w:rsidP="00E15E36">
            <w:pPr>
              <w:pStyle w:val="O0Nwnext"/>
            </w:pPr>
            <w:bookmarkStart w:id="1725" w:name="_Ref359859962"/>
            <w:r w:rsidRPr="007A0BC8">
              <w:t>(</w:t>
            </w:r>
            <w:fldSimple w:instr=" SEQ ( \* ARABIC \s 1 ">
              <w:r w:rsidR="00154D81">
                <w:rPr>
                  <w:noProof/>
                </w:rPr>
                <w:t>21</w:t>
              </w:r>
            </w:fldSimple>
            <w:r w:rsidRPr="007A0BC8">
              <w:t>)</w:t>
            </w:r>
            <w:bookmarkEnd w:id="1725"/>
          </w:p>
        </w:tc>
        <w:tc>
          <w:tcPr>
            <w:tcW w:w="489" w:type="dxa"/>
            <w:shd w:val="clear" w:color="auto" w:fill="auto"/>
          </w:tcPr>
          <w:p w14:paraId="4556820B" w14:textId="77777777" w:rsidR="00E15E36" w:rsidRPr="002D5606" w:rsidRDefault="00E15E36" w:rsidP="00E15E36">
            <w:pPr>
              <w:pStyle w:val="Text"/>
            </w:pPr>
            <w:r w:rsidRPr="002D5606">
              <w:t>sa</w:t>
            </w:r>
          </w:p>
        </w:tc>
        <w:tc>
          <w:tcPr>
            <w:tcW w:w="696" w:type="dxa"/>
            <w:shd w:val="clear" w:color="auto" w:fill="auto"/>
          </w:tcPr>
          <w:p w14:paraId="22C7AADA" w14:textId="77777777" w:rsidR="00E15E36" w:rsidRPr="002D5606" w:rsidRDefault="00E15E36" w:rsidP="00E15E36">
            <w:pPr>
              <w:pStyle w:val="Text"/>
            </w:pPr>
            <w:r w:rsidRPr="002D5606">
              <w:t>tunjuk</w:t>
            </w:r>
          </w:p>
        </w:tc>
        <w:tc>
          <w:tcPr>
            <w:tcW w:w="1533" w:type="dxa"/>
            <w:shd w:val="clear" w:color="auto" w:fill="auto"/>
          </w:tcPr>
          <w:p w14:paraId="60F23247" w14:textId="77777777" w:rsidR="00E15E36" w:rsidRPr="008422BA" w:rsidRDefault="00E15E36" w:rsidP="00E15E36">
            <w:pPr>
              <w:pStyle w:val="Text"/>
              <w:rPr>
                <w:rStyle w:val="ChBlueBold"/>
              </w:rPr>
            </w:pPr>
            <w:r w:rsidRPr="008422BA">
              <w:rPr>
                <w:rStyle w:val="ChBlueBold"/>
              </w:rPr>
              <w:t>depan</w:t>
            </w:r>
            <w:r w:rsidR="003E7954">
              <w:rPr>
                <w:rStyle w:val="ChBlueBold"/>
              </w:rPr>
              <w:t>g</w:t>
            </w:r>
            <w:r w:rsidRPr="008422BA">
              <w:rPr>
                <w:rStyle w:val="ChBlueBold"/>
              </w:rPr>
              <w:t>~depan</w:t>
            </w:r>
            <w:r w:rsidR="003E7954">
              <w:rPr>
                <w:rStyle w:val="ChBlueBold"/>
              </w:rPr>
              <w:t>g</w:t>
            </w:r>
          </w:p>
        </w:tc>
        <w:tc>
          <w:tcPr>
            <w:tcW w:w="629" w:type="dxa"/>
            <w:shd w:val="clear" w:color="auto" w:fill="auto"/>
          </w:tcPr>
          <w:p w14:paraId="467FB9C4" w14:textId="77777777" w:rsidR="00E15E36" w:rsidRPr="002D5606" w:rsidRDefault="00E15E36" w:rsidP="00E15E36">
            <w:pPr>
              <w:pStyle w:val="Text"/>
            </w:pPr>
            <w:r w:rsidRPr="002D5606">
              <w:t>muka</w:t>
            </w:r>
            <w:r w:rsidR="005D1019">
              <w:t>,</w:t>
            </w:r>
          </w:p>
        </w:tc>
        <w:tc>
          <w:tcPr>
            <w:tcW w:w="640" w:type="dxa"/>
            <w:shd w:val="clear" w:color="auto" w:fill="auto"/>
          </w:tcPr>
          <w:p w14:paraId="2D06643A" w14:textId="77777777" w:rsidR="00E15E36" w:rsidRPr="002D5606" w:rsidRDefault="00E15E36" w:rsidP="00E15E36">
            <w:pPr>
              <w:pStyle w:val="Text"/>
            </w:pPr>
            <w:r>
              <w:t>b</w:t>
            </w:r>
            <w:r w:rsidRPr="002D5606">
              <w:t>lajar</w:t>
            </w:r>
          </w:p>
        </w:tc>
        <w:tc>
          <w:tcPr>
            <w:tcW w:w="640" w:type="dxa"/>
            <w:shd w:val="clear" w:color="auto" w:fill="auto"/>
          </w:tcPr>
          <w:p w14:paraId="693FDE9C" w14:textId="77777777" w:rsidR="00E15E36" w:rsidRPr="002D5606" w:rsidRDefault="00E15E36" w:rsidP="00E15E36">
            <w:pPr>
              <w:pStyle w:val="Text"/>
            </w:pPr>
            <w:r w:rsidRPr="002D5606">
              <w:t>untuk</w:t>
            </w:r>
          </w:p>
        </w:tc>
        <w:tc>
          <w:tcPr>
            <w:tcW w:w="1090" w:type="dxa"/>
            <w:shd w:val="clear" w:color="auto" w:fill="auto"/>
          </w:tcPr>
          <w:p w14:paraId="524BE2D5" w14:textId="77777777" w:rsidR="00E15E36" w:rsidRPr="002D5606" w:rsidRDefault="00E15E36" w:rsidP="00E15E36">
            <w:pPr>
              <w:pStyle w:val="Text"/>
            </w:pPr>
            <w:r w:rsidRPr="002D5606">
              <w:t>mandiri</w:t>
            </w:r>
          </w:p>
        </w:tc>
      </w:tr>
      <w:tr w:rsidR="00AC23C4" w:rsidRPr="00AC23C4" w14:paraId="55DE80C2" w14:textId="77777777" w:rsidTr="00AC23C4">
        <w:tc>
          <w:tcPr>
            <w:tcW w:w="709" w:type="dxa"/>
            <w:shd w:val="clear" w:color="auto" w:fill="auto"/>
          </w:tcPr>
          <w:p w14:paraId="636C5D57" w14:textId="77777777" w:rsidR="00E15E36" w:rsidRPr="002D5606" w:rsidRDefault="00E15E36" w:rsidP="00E15E36">
            <w:pPr>
              <w:pStyle w:val="GlossEng"/>
            </w:pPr>
          </w:p>
        </w:tc>
        <w:tc>
          <w:tcPr>
            <w:tcW w:w="489" w:type="dxa"/>
            <w:shd w:val="clear" w:color="auto" w:fill="auto"/>
          </w:tcPr>
          <w:p w14:paraId="4F45AC72" w14:textId="77777777" w:rsidR="00E15E36" w:rsidRPr="0099608C" w:rsidRDefault="00E15E36" w:rsidP="00E15E36">
            <w:pPr>
              <w:pStyle w:val="GlossEng"/>
              <w:rPr>
                <w:rStyle w:val="ChSmallCaps"/>
              </w:rPr>
            </w:pPr>
            <w:r w:rsidRPr="0099608C">
              <w:rPr>
                <w:rStyle w:val="ChSmallCaps"/>
              </w:rPr>
              <w:t>1sg</w:t>
            </w:r>
          </w:p>
        </w:tc>
        <w:tc>
          <w:tcPr>
            <w:tcW w:w="696" w:type="dxa"/>
            <w:shd w:val="clear" w:color="auto" w:fill="auto"/>
          </w:tcPr>
          <w:p w14:paraId="3EF56316" w14:textId="77777777" w:rsidR="00E15E36" w:rsidRPr="002D5606" w:rsidRDefault="00E15E36" w:rsidP="00E15E36">
            <w:pPr>
              <w:pStyle w:val="GlossEng"/>
            </w:pPr>
            <w:r w:rsidRPr="002D5606">
              <w:t>show</w:t>
            </w:r>
          </w:p>
        </w:tc>
        <w:tc>
          <w:tcPr>
            <w:tcW w:w="1533" w:type="dxa"/>
            <w:shd w:val="clear" w:color="auto" w:fill="auto"/>
          </w:tcPr>
          <w:p w14:paraId="66E71C61" w14:textId="77777777" w:rsidR="00E15E36" w:rsidRPr="002D5606" w:rsidRDefault="00E15E36" w:rsidP="00E15E36">
            <w:pPr>
              <w:pStyle w:val="GlossEng"/>
            </w:pPr>
            <w:r w:rsidRPr="0099608C">
              <w:rPr>
                <w:rStyle w:val="ChSmallCaps"/>
              </w:rPr>
              <w:t>rdp</w:t>
            </w:r>
            <w:r w:rsidRPr="002D5606">
              <w:t>~front</w:t>
            </w:r>
          </w:p>
        </w:tc>
        <w:tc>
          <w:tcPr>
            <w:tcW w:w="629" w:type="dxa"/>
            <w:shd w:val="clear" w:color="auto" w:fill="auto"/>
          </w:tcPr>
          <w:p w14:paraId="4B38A9D4" w14:textId="77777777" w:rsidR="00E15E36" w:rsidRPr="002D5606" w:rsidRDefault="00E15E36" w:rsidP="00E15E36">
            <w:pPr>
              <w:pStyle w:val="GlossEng"/>
            </w:pPr>
            <w:r w:rsidRPr="002D5606">
              <w:t>front</w:t>
            </w:r>
          </w:p>
        </w:tc>
        <w:tc>
          <w:tcPr>
            <w:tcW w:w="640" w:type="dxa"/>
            <w:shd w:val="clear" w:color="auto" w:fill="auto"/>
          </w:tcPr>
          <w:p w14:paraId="57D7F5C4" w14:textId="77777777" w:rsidR="00E15E36" w:rsidRPr="002D5606" w:rsidRDefault="00E15E36" w:rsidP="00E15E36">
            <w:pPr>
              <w:pStyle w:val="GlossEng"/>
            </w:pPr>
            <w:r>
              <w:t>study</w:t>
            </w:r>
          </w:p>
        </w:tc>
        <w:tc>
          <w:tcPr>
            <w:tcW w:w="640" w:type="dxa"/>
            <w:shd w:val="clear" w:color="auto" w:fill="auto"/>
          </w:tcPr>
          <w:p w14:paraId="12FC528C" w14:textId="77777777" w:rsidR="00E15E36" w:rsidRPr="002D5606" w:rsidRDefault="00E15E36" w:rsidP="00E15E36">
            <w:pPr>
              <w:pStyle w:val="GlossEng"/>
            </w:pPr>
            <w:r w:rsidRPr="002D5606">
              <w:t>for</w:t>
            </w:r>
          </w:p>
        </w:tc>
        <w:tc>
          <w:tcPr>
            <w:tcW w:w="1090" w:type="dxa"/>
            <w:shd w:val="clear" w:color="auto" w:fill="auto"/>
          </w:tcPr>
          <w:p w14:paraId="74F77F60" w14:textId="77777777" w:rsidR="00E15E36" w:rsidRPr="002D5606" w:rsidRDefault="00E15E36" w:rsidP="00E15E36">
            <w:pPr>
              <w:pStyle w:val="GlossEng"/>
            </w:pPr>
            <w:r w:rsidRPr="002D5606">
              <w:t>stand.alone</w:t>
            </w:r>
          </w:p>
        </w:tc>
      </w:tr>
    </w:tbl>
    <w:p w14:paraId="53FE681E" w14:textId="5F14C88C" w:rsidR="00E15E36" w:rsidRDefault="00B7093A" w:rsidP="00E15E36">
      <w:pPr>
        <w:pStyle w:val="FreeTranslEng"/>
      </w:pPr>
      <w:r>
        <w:t>‘</w:t>
      </w:r>
      <w:r w:rsidR="00E15E36">
        <w:t xml:space="preserve">I point </w:t>
      </w:r>
      <w:r w:rsidR="00E15E36" w:rsidRPr="003C4C07">
        <w:rPr>
          <w:rStyle w:val="ChBlueBold"/>
        </w:rPr>
        <w:t>right into</w:t>
      </w:r>
      <w:r w:rsidR="00E15E36">
        <w:t xml:space="preserve"> (their) faces (and tell them), </w:t>
      </w:r>
      <w:r>
        <w:t>‘</w:t>
      </w:r>
      <w:r w:rsidR="00E15E36">
        <w:t>study to become independent</w:t>
      </w:r>
      <w:r>
        <w:t>’’</w:t>
      </w:r>
      <w:r w:rsidR="00E15E36">
        <w:t xml:space="preserve"> </w:t>
      </w:r>
      <w:r w:rsidR="00E15E36" w:rsidRPr="006A2716">
        <w:rPr>
          <w:rStyle w:val="ExampleSource"/>
        </w:rPr>
        <w:t>[081115-001a-Cv.0054]</w:t>
      </w:r>
    </w:p>
    <w:tbl>
      <w:tblPr>
        <w:tblW w:w="0" w:type="auto"/>
        <w:tblCellMar>
          <w:left w:w="42" w:type="dxa"/>
          <w:right w:w="42" w:type="dxa"/>
        </w:tblCellMar>
        <w:tblLook w:val="01E0" w:firstRow="1" w:lastRow="1" w:firstColumn="1" w:lastColumn="1" w:noHBand="0" w:noVBand="0"/>
      </w:tblPr>
      <w:tblGrid>
        <w:gridCol w:w="709"/>
        <w:gridCol w:w="673"/>
        <w:gridCol w:w="360"/>
        <w:gridCol w:w="1733"/>
        <w:gridCol w:w="706"/>
        <w:gridCol w:w="629"/>
        <w:gridCol w:w="706"/>
      </w:tblGrid>
      <w:tr w:rsidR="00AC23C4" w:rsidRPr="00D14F8A" w14:paraId="0F47F6B1" w14:textId="77777777" w:rsidTr="00AC23C4">
        <w:tc>
          <w:tcPr>
            <w:tcW w:w="709" w:type="dxa"/>
            <w:shd w:val="clear" w:color="auto" w:fill="auto"/>
          </w:tcPr>
          <w:p w14:paraId="61ED3857" w14:textId="77777777" w:rsidR="00E15E36" w:rsidRPr="008A3EB0" w:rsidRDefault="00E15E36" w:rsidP="00E15E36">
            <w:pPr>
              <w:pStyle w:val="O0Nwnext"/>
            </w:pPr>
            <w:bookmarkStart w:id="1726" w:name="_Ref359859963"/>
            <w:r w:rsidRPr="007A0BC8">
              <w:t>(</w:t>
            </w:r>
            <w:fldSimple w:instr=" SEQ ( \* ARABIC \s 1 ">
              <w:r w:rsidR="00154D81">
                <w:rPr>
                  <w:noProof/>
                </w:rPr>
                <w:t>22</w:t>
              </w:r>
            </w:fldSimple>
            <w:r w:rsidRPr="007A0BC8">
              <w:t>)</w:t>
            </w:r>
            <w:bookmarkEnd w:id="1726"/>
          </w:p>
        </w:tc>
        <w:tc>
          <w:tcPr>
            <w:tcW w:w="673" w:type="dxa"/>
            <w:shd w:val="clear" w:color="auto" w:fill="auto"/>
          </w:tcPr>
          <w:p w14:paraId="64973B98" w14:textId="77777777" w:rsidR="00E15E36" w:rsidRPr="002D5606" w:rsidRDefault="00E15E36" w:rsidP="00E15E36">
            <w:pPr>
              <w:pStyle w:val="Text"/>
            </w:pPr>
            <w:r w:rsidRPr="002D5606">
              <w:t>jalan</w:t>
            </w:r>
            <w:r w:rsidR="00781149">
              <w:t>g</w:t>
            </w:r>
          </w:p>
        </w:tc>
        <w:tc>
          <w:tcPr>
            <w:tcW w:w="360" w:type="dxa"/>
            <w:shd w:val="clear" w:color="auto" w:fill="auto"/>
          </w:tcPr>
          <w:p w14:paraId="18D615D4" w14:textId="77777777" w:rsidR="00E15E36" w:rsidRPr="002D5606" w:rsidRDefault="00E15E36" w:rsidP="00E15E36">
            <w:pPr>
              <w:pStyle w:val="Text"/>
            </w:pPr>
            <w:r w:rsidRPr="002D5606">
              <w:t>di</w:t>
            </w:r>
          </w:p>
        </w:tc>
        <w:tc>
          <w:tcPr>
            <w:tcW w:w="1733" w:type="dxa"/>
            <w:shd w:val="clear" w:color="auto" w:fill="auto"/>
          </w:tcPr>
          <w:p w14:paraId="68103729" w14:textId="77777777" w:rsidR="00E15E36" w:rsidRPr="008422BA" w:rsidRDefault="00E15E36" w:rsidP="00E15E36">
            <w:pPr>
              <w:pStyle w:val="Text"/>
              <w:rPr>
                <w:rStyle w:val="ChBlueBold"/>
              </w:rPr>
            </w:pPr>
            <w:r w:rsidRPr="008422BA">
              <w:rPr>
                <w:rStyle w:val="ChBlueBold"/>
              </w:rPr>
              <w:t>samping~samping</w:t>
            </w:r>
          </w:p>
        </w:tc>
        <w:tc>
          <w:tcPr>
            <w:tcW w:w="706" w:type="dxa"/>
            <w:shd w:val="clear" w:color="auto" w:fill="auto"/>
          </w:tcPr>
          <w:p w14:paraId="5121153B" w14:textId="77777777" w:rsidR="00E15E36" w:rsidRPr="002D5606" w:rsidRDefault="00E15E36" w:rsidP="00E15E36">
            <w:pPr>
              <w:pStyle w:val="Text"/>
            </w:pPr>
            <w:r>
              <w:t>itu</w:t>
            </w:r>
          </w:p>
        </w:tc>
        <w:tc>
          <w:tcPr>
            <w:tcW w:w="629" w:type="dxa"/>
            <w:shd w:val="clear" w:color="auto" w:fill="auto"/>
          </w:tcPr>
          <w:p w14:paraId="7D386381" w14:textId="77777777" w:rsidR="00E15E36" w:rsidRPr="002D5606" w:rsidRDefault="00E15E36" w:rsidP="00E15E36">
            <w:pPr>
              <w:pStyle w:val="Text"/>
            </w:pPr>
            <w:r w:rsidRPr="002D5606">
              <w:t>pagar</w:t>
            </w:r>
          </w:p>
        </w:tc>
        <w:tc>
          <w:tcPr>
            <w:tcW w:w="706" w:type="dxa"/>
            <w:shd w:val="clear" w:color="auto" w:fill="auto"/>
          </w:tcPr>
          <w:p w14:paraId="774E3B5B" w14:textId="77777777" w:rsidR="00E15E36" w:rsidRPr="002D5606" w:rsidRDefault="00E15E36" w:rsidP="00E15E36">
            <w:pPr>
              <w:pStyle w:val="Text"/>
            </w:pPr>
            <w:r w:rsidRPr="002D5606">
              <w:t>itu</w:t>
            </w:r>
          </w:p>
        </w:tc>
      </w:tr>
      <w:tr w:rsidR="00AC23C4" w:rsidRPr="00AC23C4" w14:paraId="1C37F741" w14:textId="77777777" w:rsidTr="00AC23C4">
        <w:tc>
          <w:tcPr>
            <w:tcW w:w="709" w:type="dxa"/>
            <w:shd w:val="clear" w:color="auto" w:fill="auto"/>
          </w:tcPr>
          <w:p w14:paraId="56CF95AD" w14:textId="77777777" w:rsidR="00E15E36" w:rsidRPr="002D5606" w:rsidRDefault="00E15E36" w:rsidP="00E15E36">
            <w:pPr>
              <w:pStyle w:val="GlossEng"/>
            </w:pPr>
          </w:p>
        </w:tc>
        <w:tc>
          <w:tcPr>
            <w:tcW w:w="673" w:type="dxa"/>
            <w:shd w:val="clear" w:color="auto" w:fill="auto"/>
          </w:tcPr>
          <w:p w14:paraId="74AE0295" w14:textId="77777777" w:rsidR="00E15E36" w:rsidRPr="002D5606" w:rsidRDefault="00E15E36" w:rsidP="00E15E36">
            <w:pPr>
              <w:pStyle w:val="GlossEng"/>
            </w:pPr>
            <w:r w:rsidRPr="002D5606">
              <w:t>walk</w:t>
            </w:r>
          </w:p>
        </w:tc>
        <w:tc>
          <w:tcPr>
            <w:tcW w:w="360" w:type="dxa"/>
            <w:shd w:val="clear" w:color="auto" w:fill="auto"/>
          </w:tcPr>
          <w:p w14:paraId="52A60E2E" w14:textId="77777777" w:rsidR="00E15E36" w:rsidRPr="002D5606" w:rsidRDefault="00E15E36" w:rsidP="00E15E36">
            <w:pPr>
              <w:pStyle w:val="GlossEng"/>
            </w:pPr>
            <w:r w:rsidRPr="002D5606">
              <w:t>at</w:t>
            </w:r>
          </w:p>
        </w:tc>
        <w:tc>
          <w:tcPr>
            <w:tcW w:w="1733" w:type="dxa"/>
            <w:shd w:val="clear" w:color="auto" w:fill="auto"/>
          </w:tcPr>
          <w:p w14:paraId="477AE4E2" w14:textId="77777777" w:rsidR="00E15E36" w:rsidRPr="002D5606" w:rsidRDefault="00E15E36" w:rsidP="00E15E36">
            <w:pPr>
              <w:pStyle w:val="GlossEng"/>
            </w:pPr>
            <w:r w:rsidRPr="0099608C">
              <w:rPr>
                <w:rStyle w:val="ChSmallCaps"/>
              </w:rPr>
              <w:t>rdp</w:t>
            </w:r>
            <w:r w:rsidRPr="002D5606">
              <w:t>~side</w:t>
            </w:r>
          </w:p>
        </w:tc>
        <w:tc>
          <w:tcPr>
            <w:tcW w:w="706" w:type="dxa"/>
            <w:shd w:val="clear" w:color="auto" w:fill="auto"/>
          </w:tcPr>
          <w:p w14:paraId="50AB9AB3" w14:textId="77777777" w:rsidR="00E15E36" w:rsidRPr="0099608C" w:rsidRDefault="00E15E36" w:rsidP="00E15E36">
            <w:pPr>
              <w:pStyle w:val="GlossEng"/>
              <w:rPr>
                <w:rStyle w:val="ChSmallCaps"/>
              </w:rPr>
            </w:pPr>
            <w:r w:rsidRPr="0099608C">
              <w:rPr>
                <w:rStyle w:val="ChSmallCaps"/>
              </w:rPr>
              <w:t>d.dist</w:t>
            </w:r>
          </w:p>
        </w:tc>
        <w:tc>
          <w:tcPr>
            <w:tcW w:w="629" w:type="dxa"/>
            <w:shd w:val="clear" w:color="auto" w:fill="auto"/>
          </w:tcPr>
          <w:p w14:paraId="625AB4BE" w14:textId="77777777" w:rsidR="00E15E36" w:rsidRPr="002D5606" w:rsidRDefault="00E15E36" w:rsidP="00E15E36">
            <w:pPr>
              <w:pStyle w:val="GlossEng"/>
            </w:pPr>
            <w:r w:rsidRPr="002D5606">
              <w:t>fence</w:t>
            </w:r>
          </w:p>
        </w:tc>
        <w:tc>
          <w:tcPr>
            <w:tcW w:w="706" w:type="dxa"/>
            <w:shd w:val="clear" w:color="auto" w:fill="auto"/>
          </w:tcPr>
          <w:p w14:paraId="4CD4D68F" w14:textId="77777777" w:rsidR="00E15E36" w:rsidRPr="0099608C" w:rsidRDefault="00E15E36" w:rsidP="00E15E36">
            <w:pPr>
              <w:pStyle w:val="GlossEng"/>
              <w:rPr>
                <w:rStyle w:val="ChSmallCaps"/>
              </w:rPr>
            </w:pPr>
            <w:r w:rsidRPr="0099608C">
              <w:rPr>
                <w:rStyle w:val="ChSmallCaps"/>
              </w:rPr>
              <w:t>d.dist</w:t>
            </w:r>
          </w:p>
        </w:tc>
      </w:tr>
    </w:tbl>
    <w:p w14:paraId="2A154125" w14:textId="7B3B3D7E" w:rsidR="00E15E36" w:rsidRDefault="00B7093A" w:rsidP="00E15E36">
      <w:pPr>
        <w:pStyle w:val="FreeTranslEng"/>
      </w:pPr>
      <w:r>
        <w:t>‘</w:t>
      </w:r>
      <w:r w:rsidR="00E15E36">
        <w:t>(</w:t>
      </w:r>
      <w:r w:rsidR="00D70200">
        <w:t>h</w:t>
      </w:r>
      <w:r w:rsidR="00D70200" w:rsidRPr="0047331A">
        <w:t>e</w:t>
      </w:r>
      <w:r w:rsidR="00D70200">
        <w:t>/she</w:t>
      </w:r>
      <w:r w:rsidR="00E15E36">
        <w:t xml:space="preserve">) walked </w:t>
      </w:r>
      <w:r w:rsidR="00E15E36" w:rsidRPr="003C4C07">
        <w:rPr>
          <w:rStyle w:val="ChBlueBold"/>
        </w:rPr>
        <w:t>right next to</w:t>
      </w:r>
      <w:r w:rsidR="00E15E36">
        <w:t>, what</w:t>
      </w:r>
      <w:r>
        <w:t>’</w:t>
      </w:r>
      <w:r w:rsidR="00E15E36">
        <w:t>s-its-name, that fence</w:t>
      </w:r>
      <w:r>
        <w:t>’</w:t>
      </w:r>
      <w:r w:rsidR="00E15E36">
        <w:t xml:space="preserve"> </w:t>
      </w:r>
      <w:r w:rsidR="00E15E36" w:rsidRPr="006A2716">
        <w:rPr>
          <w:rStyle w:val="ExampleSource"/>
        </w:rPr>
        <w:t>[081025-006-Cv.0094]</w:t>
      </w:r>
    </w:p>
    <w:tbl>
      <w:tblPr>
        <w:tblW w:w="6736" w:type="dxa"/>
        <w:tblCellMar>
          <w:left w:w="42" w:type="dxa"/>
          <w:right w:w="42" w:type="dxa"/>
        </w:tblCellMar>
        <w:tblLook w:val="01E0" w:firstRow="1" w:lastRow="1" w:firstColumn="1" w:lastColumn="1" w:noHBand="0" w:noVBand="0"/>
      </w:tblPr>
      <w:tblGrid>
        <w:gridCol w:w="709"/>
        <w:gridCol w:w="284"/>
        <w:gridCol w:w="1812"/>
        <w:gridCol w:w="454"/>
        <w:gridCol w:w="540"/>
        <w:gridCol w:w="489"/>
        <w:gridCol w:w="773"/>
        <w:gridCol w:w="707"/>
        <w:gridCol w:w="284"/>
        <w:gridCol w:w="684"/>
      </w:tblGrid>
      <w:tr w:rsidR="00AC23C4" w:rsidRPr="00D14F8A" w14:paraId="4BEDA6A0" w14:textId="77777777" w:rsidTr="00AC23C4">
        <w:tc>
          <w:tcPr>
            <w:tcW w:w="709" w:type="dxa"/>
            <w:shd w:val="clear" w:color="auto" w:fill="auto"/>
          </w:tcPr>
          <w:p w14:paraId="0C70FBB1" w14:textId="57C6B9EC" w:rsidR="00E15E36" w:rsidRPr="008A3EB0" w:rsidRDefault="00E15E36" w:rsidP="00E15E36">
            <w:pPr>
              <w:pStyle w:val="O0Nwnext"/>
            </w:pPr>
            <w:bookmarkStart w:id="1727" w:name="_Ref359854154"/>
            <w:bookmarkStart w:id="1728" w:name="_Ref436750344"/>
            <w:r w:rsidRPr="007A0BC8">
              <w:t>(</w:t>
            </w:r>
            <w:fldSimple w:instr=" SEQ ( \* ARABIC \s 1 ">
              <w:r w:rsidR="00154D81">
                <w:rPr>
                  <w:noProof/>
                </w:rPr>
                <w:t>23</w:t>
              </w:r>
            </w:fldSimple>
            <w:r w:rsidRPr="007A0BC8">
              <w:t>)</w:t>
            </w:r>
            <w:bookmarkEnd w:id="1727"/>
            <w:bookmarkEnd w:id="1728"/>
          </w:p>
        </w:tc>
        <w:tc>
          <w:tcPr>
            <w:tcW w:w="284" w:type="dxa"/>
            <w:shd w:val="clear" w:color="auto" w:fill="auto"/>
          </w:tcPr>
          <w:p w14:paraId="65746135" w14:textId="77777777" w:rsidR="00E15E36" w:rsidRPr="00AA7A5D" w:rsidRDefault="00E15E36" w:rsidP="00E15E36">
            <w:pPr>
              <w:pStyle w:val="Text"/>
            </w:pPr>
            <w:r>
              <w:t>…</w:t>
            </w:r>
          </w:p>
        </w:tc>
        <w:tc>
          <w:tcPr>
            <w:tcW w:w="1812" w:type="dxa"/>
            <w:shd w:val="clear" w:color="auto" w:fill="auto"/>
          </w:tcPr>
          <w:p w14:paraId="3CC21907" w14:textId="77777777" w:rsidR="00E15E36" w:rsidRPr="00F81CBE" w:rsidRDefault="00E15E36" w:rsidP="00E15E36">
            <w:pPr>
              <w:pStyle w:val="Text"/>
              <w:rPr>
                <w:rStyle w:val="ChBlueBold"/>
              </w:rPr>
            </w:pPr>
            <w:r w:rsidRPr="00F81CBE">
              <w:rPr>
                <w:rStyle w:val="ChBlueBold"/>
              </w:rPr>
              <w:t>pagi~pagi</w:t>
            </w:r>
          </w:p>
        </w:tc>
        <w:tc>
          <w:tcPr>
            <w:tcW w:w="454" w:type="dxa"/>
            <w:shd w:val="clear" w:color="auto" w:fill="auto"/>
          </w:tcPr>
          <w:p w14:paraId="7D46F529" w14:textId="77777777" w:rsidR="00E15E36" w:rsidRPr="00AA7A5D" w:rsidRDefault="00E15E36" w:rsidP="00E15E36">
            <w:pPr>
              <w:pStyle w:val="Text"/>
            </w:pPr>
            <w:r w:rsidRPr="00AA7A5D">
              <w:t>jam</w:t>
            </w:r>
          </w:p>
        </w:tc>
        <w:tc>
          <w:tcPr>
            <w:tcW w:w="540" w:type="dxa"/>
            <w:shd w:val="clear" w:color="auto" w:fill="auto"/>
          </w:tcPr>
          <w:p w14:paraId="26381B02" w14:textId="77777777" w:rsidR="00E15E36" w:rsidRPr="00AA7A5D" w:rsidRDefault="00E15E36" w:rsidP="00E15E36">
            <w:pPr>
              <w:pStyle w:val="Text"/>
            </w:pPr>
            <w:r w:rsidRPr="00AA7A5D">
              <w:t>lima</w:t>
            </w:r>
          </w:p>
        </w:tc>
        <w:tc>
          <w:tcPr>
            <w:tcW w:w="489" w:type="dxa"/>
            <w:shd w:val="clear" w:color="auto" w:fill="auto"/>
          </w:tcPr>
          <w:p w14:paraId="5170F1F8" w14:textId="77777777" w:rsidR="00E15E36" w:rsidRPr="00AA7A5D" w:rsidRDefault="00E15E36" w:rsidP="00E15E36">
            <w:pPr>
              <w:pStyle w:val="Text"/>
            </w:pPr>
            <w:r w:rsidRPr="00AA7A5D">
              <w:t>sa</w:t>
            </w:r>
          </w:p>
        </w:tc>
        <w:tc>
          <w:tcPr>
            <w:tcW w:w="773" w:type="dxa"/>
            <w:shd w:val="clear" w:color="auto" w:fill="auto"/>
          </w:tcPr>
          <w:p w14:paraId="74FF938D" w14:textId="77777777" w:rsidR="00E15E36" w:rsidRPr="00AA7A5D" w:rsidRDefault="00E15E36" w:rsidP="00E15E36">
            <w:pPr>
              <w:pStyle w:val="Text"/>
            </w:pPr>
            <w:r w:rsidRPr="00AA7A5D">
              <w:t>s</w:t>
            </w:r>
            <w:r>
              <w:t>u</w:t>
            </w:r>
          </w:p>
        </w:tc>
        <w:tc>
          <w:tcPr>
            <w:tcW w:w="707" w:type="dxa"/>
            <w:shd w:val="clear" w:color="auto" w:fill="auto"/>
          </w:tcPr>
          <w:p w14:paraId="0BCC8DF9" w14:textId="77777777" w:rsidR="00E15E36" w:rsidRPr="00AA7A5D" w:rsidRDefault="00E15E36" w:rsidP="00E15E36">
            <w:pPr>
              <w:pStyle w:val="Text"/>
            </w:pPr>
            <w:r w:rsidRPr="00AA7A5D">
              <w:t>mas</w:t>
            </w:r>
            <w:r>
              <w:t>uk</w:t>
            </w:r>
          </w:p>
        </w:tc>
        <w:tc>
          <w:tcPr>
            <w:tcW w:w="284" w:type="dxa"/>
            <w:shd w:val="clear" w:color="auto" w:fill="auto"/>
          </w:tcPr>
          <w:p w14:paraId="416F45C6" w14:textId="77777777" w:rsidR="00E15E36" w:rsidRPr="00AA7A5D" w:rsidRDefault="00E15E36" w:rsidP="00E15E36">
            <w:pPr>
              <w:pStyle w:val="Text"/>
            </w:pPr>
            <w:r w:rsidRPr="00AA7A5D">
              <w:t>di</w:t>
            </w:r>
          </w:p>
        </w:tc>
        <w:tc>
          <w:tcPr>
            <w:tcW w:w="684" w:type="dxa"/>
            <w:shd w:val="clear" w:color="auto" w:fill="auto"/>
          </w:tcPr>
          <w:p w14:paraId="64D49F3C" w14:textId="77777777" w:rsidR="00E15E36" w:rsidRPr="00AA7A5D" w:rsidRDefault="00E15E36" w:rsidP="00E15E36">
            <w:pPr>
              <w:pStyle w:val="Text"/>
            </w:pPr>
            <w:r w:rsidRPr="00AA7A5D">
              <w:t>kamar</w:t>
            </w:r>
          </w:p>
        </w:tc>
      </w:tr>
      <w:tr w:rsidR="00AC23C4" w:rsidRPr="00AC23C4" w14:paraId="5BCFCE78" w14:textId="77777777" w:rsidTr="00AC23C4">
        <w:tc>
          <w:tcPr>
            <w:tcW w:w="709" w:type="dxa"/>
            <w:shd w:val="clear" w:color="auto" w:fill="auto"/>
          </w:tcPr>
          <w:p w14:paraId="771E1C31" w14:textId="5C421CAE" w:rsidR="00E15E36" w:rsidRPr="00AA7A5D" w:rsidRDefault="00E15E36" w:rsidP="00E15E36">
            <w:pPr>
              <w:pStyle w:val="GlossEng"/>
            </w:pPr>
          </w:p>
        </w:tc>
        <w:tc>
          <w:tcPr>
            <w:tcW w:w="284" w:type="dxa"/>
            <w:shd w:val="clear" w:color="auto" w:fill="auto"/>
          </w:tcPr>
          <w:p w14:paraId="592C7C5C" w14:textId="77777777" w:rsidR="00E15E36" w:rsidRPr="00B94C3B" w:rsidRDefault="00E15E36" w:rsidP="00E15E36">
            <w:pPr>
              <w:pStyle w:val="GlossEng"/>
              <w:rPr>
                <w:rStyle w:val="ChSmallCaps"/>
              </w:rPr>
            </w:pPr>
          </w:p>
        </w:tc>
        <w:tc>
          <w:tcPr>
            <w:tcW w:w="1812" w:type="dxa"/>
            <w:shd w:val="clear" w:color="auto" w:fill="auto"/>
          </w:tcPr>
          <w:p w14:paraId="1AABB94E" w14:textId="77777777" w:rsidR="00E15E36" w:rsidRPr="00447E51" w:rsidRDefault="00E15E36" w:rsidP="00E15E36">
            <w:pPr>
              <w:pStyle w:val="GlossEng"/>
            </w:pPr>
            <w:r w:rsidRPr="0099608C">
              <w:rPr>
                <w:rStyle w:val="ChSmallCaps"/>
              </w:rPr>
              <w:t>rdp</w:t>
            </w:r>
            <w:r w:rsidRPr="00AA7A5D">
              <w:t>~morning</w:t>
            </w:r>
          </w:p>
        </w:tc>
        <w:tc>
          <w:tcPr>
            <w:tcW w:w="454" w:type="dxa"/>
            <w:shd w:val="clear" w:color="auto" w:fill="auto"/>
          </w:tcPr>
          <w:p w14:paraId="48F09DAF" w14:textId="77777777" w:rsidR="00E15E36" w:rsidRPr="00AA7A5D" w:rsidRDefault="00E15E36" w:rsidP="00E15E36">
            <w:pPr>
              <w:pStyle w:val="GlossEng"/>
            </w:pPr>
            <w:r w:rsidRPr="00AA7A5D">
              <w:t>hour</w:t>
            </w:r>
          </w:p>
        </w:tc>
        <w:tc>
          <w:tcPr>
            <w:tcW w:w="540" w:type="dxa"/>
            <w:shd w:val="clear" w:color="auto" w:fill="auto"/>
          </w:tcPr>
          <w:p w14:paraId="51DE0CD4" w14:textId="77777777" w:rsidR="00E15E36" w:rsidRPr="00AA7A5D" w:rsidRDefault="00E15E36" w:rsidP="00E15E36">
            <w:pPr>
              <w:pStyle w:val="GlossEng"/>
            </w:pPr>
            <w:r w:rsidRPr="00AA7A5D">
              <w:t>five</w:t>
            </w:r>
          </w:p>
        </w:tc>
        <w:tc>
          <w:tcPr>
            <w:tcW w:w="489" w:type="dxa"/>
            <w:shd w:val="clear" w:color="auto" w:fill="auto"/>
          </w:tcPr>
          <w:p w14:paraId="4E9EFB14" w14:textId="77777777" w:rsidR="00E15E36" w:rsidRPr="0099608C" w:rsidRDefault="00E15E36" w:rsidP="00E15E36">
            <w:pPr>
              <w:pStyle w:val="GlossEng"/>
              <w:rPr>
                <w:rStyle w:val="ChSmallCaps"/>
              </w:rPr>
            </w:pPr>
            <w:r w:rsidRPr="0099608C">
              <w:rPr>
                <w:rStyle w:val="ChSmallCaps"/>
              </w:rPr>
              <w:t>1sg</w:t>
            </w:r>
          </w:p>
        </w:tc>
        <w:tc>
          <w:tcPr>
            <w:tcW w:w="773" w:type="dxa"/>
            <w:shd w:val="clear" w:color="auto" w:fill="auto"/>
          </w:tcPr>
          <w:p w14:paraId="441314D8" w14:textId="77777777" w:rsidR="00E15E36" w:rsidRPr="00AA7A5D" w:rsidRDefault="00E15E36" w:rsidP="00E15E36">
            <w:pPr>
              <w:pStyle w:val="GlossEng"/>
            </w:pPr>
            <w:r w:rsidRPr="00AA7A5D">
              <w:t>already</w:t>
            </w:r>
          </w:p>
        </w:tc>
        <w:tc>
          <w:tcPr>
            <w:tcW w:w="707" w:type="dxa"/>
            <w:shd w:val="clear" w:color="auto" w:fill="auto"/>
          </w:tcPr>
          <w:p w14:paraId="2B136F7F" w14:textId="77777777" w:rsidR="00E15E36" w:rsidRPr="00AA7A5D" w:rsidRDefault="00E15E36" w:rsidP="00E15E36">
            <w:pPr>
              <w:pStyle w:val="GlossEng"/>
            </w:pPr>
            <w:r w:rsidRPr="00AA7A5D">
              <w:t>enter</w:t>
            </w:r>
          </w:p>
        </w:tc>
        <w:tc>
          <w:tcPr>
            <w:tcW w:w="284" w:type="dxa"/>
            <w:shd w:val="clear" w:color="auto" w:fill="auto"/>
          </w:tcPr>
          <w:p w14:paraId="23A92A7D" w14:textId="77777777" w:rsidR="00E15E36" w:rsidRPr="00AA7A5D" w:rsidRDefault="00E15E36" w:rsidP="00E15E36">
            <w:pPr>
              <w:pStyle w:val="GlossEng"/>
            </w:pPr>
            <w:r w:rsidRPr="00AA7A5D">
              <w:t>at</w:t>
            </w:r>
          </w:p>
        </w:tc>
        <w:tc>
          <w:tcPr>
            <w:tcW w:w="684" w:type="dxa"/>
            <w:shd w:val="clear" w:color="auto" w:fill="auto"/>
          </w:tcPr>
          <w:p w14:paraId="2BCFBE99" w14:textId="77777777" w:rsidR="00E15E36" w:rsidRPr="00AA7A5D" w:rsidRDefault="00E15E36" w:rsidP="00E15E36">
            <w:pPr>
              <w:pStyle w:val="GlossEng"/>
            </w:pPr>
            <w:r w:rsidRPr="00AA7A5D">
              <w:t>room</w:t>
            </w:r>
          </w:p>
        </w:tc>
      </w:tr>
    </w:tbl>
    <w:p w14:paraId="4E30B818" w14:textId="2C09122A" w:rsidR="00E15E36" w:rsidRDefault="00E15E36" w:rsidP="00E15E36">
      <w:pPr>
        <w:pStyle w:val="FreeTranslEng"/>
      </w:pPr>
      <w:r>
        <w:t xml:space="preserve">[About disciplining ill-behaved teenagers:] </w:t>
      </w:r>
      <w:r w:rsidR="00B7093A">
        <w:t>‘</w:t>
      </w:r>
      <w:r>
        <w:t>[tonight I</w:t>
      </w:r>
      <w:r w:rsidR="00B7093A">
        <w:t>’</w:t>
      </w:r>
      <w:r>
        <w:t xml:space="preserve">ll still sleep,] (but tomorrow) </w:t>
      </w:r>
      <w:r w:rsidRPr="00F81CBE">
        <w:rPr>
          <w:rStyle w:val="ChBlueBold"/>
        </w:rPr>
        <w:t>early in the morning</w:t>
      </w:r>
      <w:r>
        <w:t xml:space="preserve"> at five o</w:t>
      </w:r>
      <w:r w:rsidR="00B7093A">
        <w:t>’</w:t>
      </w:r>
      <w:r>
        <w:t>clock I will already have gone into (their) room</w:t>
      </w:r>
      <w:r w:rsidR="00B7093A">
        <w:t>’</w:t>
      </w:r>
      <w:r>
        <w:t xml:space="preserve"> </w:t>
      </w:r>
      <w:r w:rsidRPr="00661048">
        <w:rPr>
          <w:rStyle w:val="ExampleSource"/>
        </w:rPr>
        <w:t>[081115-001a-Cv.0325]</w:t>
      </w:r>
    </w:p>
    <w:tbl>
      <w:tblPr>
        <w:tblW w:w="6309" w:type="dxa"/>
        <w:tblCellMar>
          <w:left w:w="42" w:type="dxa"/>
          <w:right w:w="42" w:type="dxa"/>
        </w:tblCellMar>
        <w:tblLook w:val="01E0" w:firstRow="1" w:lastRow="1" w:firstColumn="1" w:lastColumn="1" w:noHBand="0" w:noVBand="0"/>
      </w:tblPr>
      <w:tblGrid>
        <w:gridCol w:w="709"/>
        <w:gridCol w:w="489"/>
        <w:gridCol w:w="673"/>
        <w:gridCol w:w="304"/>
        <w:gridCol w:w="418"/>
        <w:gridCol w:w="29"/>
        <w:gridCol w:w="578"/>
        <w:gridCol w:w="879"/>
        <w:gridCol w:w="489"/>
        <w:gridCol w:w="384"/>
        <w:gridCol w:w="595"/>
        <w:gridCol w:w="762"/>
      </w:tblGrid>
      <w:tr w:rsidR="00AC23C4" w:rsidRPr="00D14F8A" w14:paraId="2F0EE1FA" w14:textId="77777777" w:rsidTr="00AC23C4">
        <w:tc>
          <w:tcPr>
            <w:tcW w:w="709" w:type="dxa"/>
            <w:shd w:val="clear" w:color="auto" w:fill="auto"/>
          </w:tcPr>
          <w:p w14:paraId="3E135D24" w14:textId="77777777" w:rsidR="00E15E36" w:rsidRPr="008A3EB0" w:rsidRDefault="00E15E36" w:rsidP="00E15E36">
            <w:pPr>
              <w:pStyle w:val="O0Nwnext"/>
            </w:pPr>
            <w:bookmarkStart w:id="1729" w:name="_Ref359854155"/>
            <w:r w:rsidRPr="007A0BC8">
              <w:t>(</w:t>
            </w:r>
            <w:fldSimple w:instr=" SEQ ( \* ARABIC \s 1 ">
              <w:r w:rsidR="00154D81">
                <w:rPr>
                  <w:noProof/>
                </w:rPr>
                <w:t>24</w:t>
              </w:r>
            </w:fldSimple>
            <w:r w:rsidRPr="007A0BC8">
              <w:t>)</w:t>
            </w:r>
            <w:bookmarkEnd w:id="1729"/>
          </w:p>
        </w:tc>
        <w:tc>
          <w:tcPr>
            <w:tcW w:w="1466" w:type="dxa"/>
            <w:gridSpan w:val="3"/>
            <w:shd w:val="clear" w:color="auto" w:fill="auto"/>
          </w:tcPr>
          <w:p w14:paraId="07E9018D" w14:textId="77777777" w:rsidR="00E15E36" w:rsidRPr="007C0D02" w:rsidRDefault="00E15E36" w:rsidP="00E15E36">
            <w:pPr>
              <w:pStyle w:val="Text"/>
              <w:rPr>
                <w:rStyle w:val="ChBlueBold"/>
              </w:rPr>
            </w:pPr>
            <w:r w:rsidRPr="007C0D02">
              <w:rPr>
                <w:rStyle w:val="ChBlueBold"/>
              </w:rPr>
              <w:t>malam~malam</w:t>
            </w:r>
          </w:p>
        </w:tc>
        <w:tc>
          <w:tcPr>
            <w:tcW w:w="418" w:type="dxa"/>
            <w:shd w:val="clear" w:color="auto" w:fill="auto"/>
          </w:tcPr>
          <w:p w14:paraId="10ED3F0A" w14:textId="77777777" w:rsidR="00E15E36" w:rsidRPr="00AA7A5D" w:rsidRDefault="00A430D9" w:rsidP="00E15E36">
            <w:pPr>
              <w:pStyle w:val="Text"/>
            </w:pPr>
            <w:r>
              <w:t>Ise</w:t>
            </w:r>
          </w:p>
        </w:tc>
        <w:tc>
          <w:tcPr>
            <w:tcW w:w="607" w:type="dxa"/>
            <w:gridSpan w:val="2"/>
            <w:shd w:val="clear" w:color="auto" w:fill="auto"/>
          </w:tcPr>
          <w:p w14:paraId="78981AAD" w14:textId="77777777" w:rsidR="00E15E36" w:rsidRPr="00AA7A5D" w:rsidRDefault="00E15E36" w:rsidP="00E15E36">
            <w:pPr>
              <w:pStyle w:val="Text"/>
            </w:pPr>
            <w:r w:rsidRPr="00AA7A5D">
              <w:t>bawa</w:t>
            </w:r>
          </w:p>
        </w:tc>
        <w:tc>
          <w:tcPr>
            <w:tcW w:w="879" w:type="dxa"/>
            <w:shd w:val="clear" w:color="auto" w:fill="auto"/>
          </w:tcPr>
          <w:p w14:paraId="7E4459F4" w14:textId="77777777" w:rsidR="00E15E36" w:rsidRPr="00AA7A5D" w:rsidRDefault="00E15E36" w:rsidP="00E15E36">
            <w:pPr>
              <w:pStyle w:val="Text"/>
            </w:pPr>
            <w:r w:rsidRPr="00AA7A5D">
              <w:t>pulan</w:t>
            </w:r>
            <w:r>
              <w:t>g</w:t>
            </w:r>
          </w:p>
        </w:tc>
        <w:tc>
          <w:tcPr>
            <w:tcW w:w="489" w:type="dxa"/>
            <w:shd w:val="clear" w:color="auto" w:fill="auto"/>
          </w:tcPr>
          <w:p w14:paraId="1F3BD044" w14:textId="77777777" w:rsidR="00E15E36" w:rsidRPr="00AA7A5D" w:rsidRDefault="00E15E36" w:rsidP="00E15E36">
            <w:pPr>
              <w:pStyle w:val="Text"/>
            </w:pPr>
            <w:r w:rsidRPr="00AA7A5D">
              <w:t>dia</w:t>
            </w:r>
          </w:p>
        </w:tc>
        <w:tc>
          <w:tcPr>
            <w:tcW w:w="384" w:type="dxa"/>
            <w:shd w:val="clear" w:color="auto" w:fill="auto"/>
          </w:tcPr>
          <w:p w14:paraId="54B18676" w14:textId="77777777" w:rsidR="00E15E36" w:rsidRPr="00AA7A5D" w:rsidRDefault="00E15E36" w:rsidP="00E15E36">
            <w:pPr>
              <w:pStyle w:val="Text"/>
            </w:pPr>
            <w:r w:rsidRPr="00AA7A5D">
              <w:t>pi</w:t>
            </w:r>
          </w:p>
        </w:tc>
        <w:tc>
          <w:tcPr>
            <w:tcW w:w="595" w:type="dxa"/>
            <w:shd w:val="clear" w:color="auto" w:fill="auto"/>
          </w:tcPr>
          <w:p w14:paraId="39803AD4" w14:textId="77777777" w:rsidR="00E15E36" w:rsidRPr="00AA7A5D" w:rsidRDefault="00E15E36" w:rsidP="00E15E36">
            <w:pPr>
              <w:pStyle w:val="Text"/>
            </w:pPr>
            <w:r w:rsidRPr="00AA7A5D">
              <w:t>tidor</w:t>
            </w:r>
          </w:p>
        </w:tc>
        <w:tc>
          <w:tcPr>
            <w:tcW w:w="762" w:type="dxa"/>
            <w:shd w:val="clear" w:color="auto" w:fill="auto"/>
          </w:tcPr>
          <w:p w14:paraId="075DA851" w14:textId="77777777" w:rsidR="00E15E36" w:rsidRPr="00AA7A5D" w:rsidRDefault="00E15E36" w:rsidP="00E15E36">
            <w:pPr>
              <w:pStyle w:val="Text"/>
            </w:pPr>
            <w:r w:rsidRPr="00AA7A5D">
              <w:t>dengan</w:t>
            </w:r>
            <w:r w:rsidR="00781149">
              <w:t>g</w:t>
            </w:r>
          </w:p>
        </w:tc>
      </w:tr>
      <w:tr w:rsidR="00AC23C4" w:rsidRPr="00AC23C4" w14:paraId="76F9A7B9" w14:textId="77777777" w:rsidTr="00AC23C4">
        <w:tc>
          <w:tcPr>
            <w:tcW w:w="709" w:type="dxa"/>
            <w:shd w:val="clear" w:color="auto" w:fill="auto"/>
          </w:tcPr>
          <w:p w14:paraId="68FFF049" w14:textId="77777777" w:rsidR="00E15E36" w:rsidRPr="007C0D02" w:rsidRDefault="00E15E36" w:rsidP="00E15E36">
            <w:pPr>
              <w:pStyle w:val="GlossEng2ptafter"/>
            </w:pPr>
          </w:p>
        </w:tc>
        <w:tc>
          <w:tcPr>
            <w:tcW w:w="1466" w:type="dxa"/>
            <w:gridSpan w:val="3"/>
            <w:shd w:val="clear" w:color="auto" w:fill="auto"/>
          </w:tcPr>
          <w:p w14:paraId="3DB210C3" w14:textId="77777777" w:rsidR="00E15E36" w:rsidRPr="00447E51" w:rsidRDefault="00E15E36" w:rsidP="00E15E36">
            <w:pPr>
              <w:pStyle w:val="GlossEng2ptafter"/>
            </w:pPr>
            <w:r w:rsidRPr="0099608C">
              <w:rPr>
                <w:rStyle w:val="ChSmallCaps"/>
              </w:rPr>
              <w:t>rdp</w:t>
            </w:r>
            <w:r w:rsidRPr="00AA7A5D">
              <w:t>~night</w:t>
            </w:r>
          </w:p>
        </w:tc>
        <w:tc>
          <w:tcPr>
            <w:tcW w:w="418" w:type="dxa"/>
            <w:shd w:val="clear" w:color="auto" w:fill="auto"/>
          </w:tcPr>
          <w:p w14:paraId="7339E66C" w14:textId="77777777" w:rsidR="00E15E36" w:rsidRPr="00AA7A5D" w:rsidRDefault="00A430D9" w:rsidP="00E15E36">
            <w:pPr>
              <w:pStyle w:val="GlossEng2ptafter"/>
            </w:pPr>
            <w:r>
              <w:t>Ise</w:t>
            </w:r>
          </w:p>
        </w:tc>
        <w:tc>
          <w:tcPr>
            <w:tcW w:w="607" w:type="dxa"/>
            <w:gridSpan w:val="2"/>
            <w:shd w:val="clear" w:color="auto" w:fill="auto"/>
          </w:tcPr>
          <w:p w14:paraId="0F49B86B" w14:textId="77777777" w:rsidR="00E15E36" w:rsidRPr="00AA7A5D" w:rsidRDefault="00E15E36" w:rsidP="00E15E36">
            <w:pPr>
              <w:pStyle w:val="GlossEng2ptafter"/>
            </w:pPr>
            <w:r w:rsidRPr="00AA7A5D">
              <w:t>bring</w:t>
            </w:r>
          </w:p>
        </w:tc>
        <w:tc>
          <w:tcPr>
            <w:tcW w:w="879" w:type="dxa"/>
            <w:shd w:val="clear" w:color="auto" w:fill="auto"/>
          </w:tcPr>
          <w:p w14:paraId="1A34AC07" w14:textId="77777777" w:rsidR="00E15E36" w:rsidRPr="00AA7A5D" w:rsidRDefault="00E15E36" w:rsidP="00E15E36">
            <w:pPr>
              <w:pStyle w:val="GlossEng2ptafter"/>
            </w:pPr>
            <w:r w:rsidRPr="00AA7A5D">
              <w:t>go.home</w:t>
            </w:r>
          </w:p>
        </w:tc>
        <w:tc>
          <w:tcPr>
            <w:tcW w:w="489" w:type="dxa"/>
            <w:shd w:val="clear" w:color="auto" w:fill="auto"/>
          </w:tcPr>
          <w:p w14:paraId="71B84322" w14:textId="77777777" w:rsidR="00E15E36" w:rsidRPr="0099608C" w:rsidRDefault="00E15E36" w:rsidP="00E15E36">
            <w:pPr>
              <w:pStyle w:val="GlossEng2ptafter"/>
              <w:rPr>
                <w:rStyle w:val="ChSmallCaps"/>
              </w:rPr>
            </w:pPr>
            <w:r w:rsidRPr="0099608C">
              <w:rPr>
                <w:rStyle w:val="ChSmallCaps"/>
              </w:rPr>
              <w:t>3sg</w:t>
            </w:r>
          </w:p>
        </w:tc>
        <w:tc>
          <w:tcPr>
            <w:tcW w:w="384" w:type="dxa"/>
            <w:shd w:val="clear" w:color="auto" w:fill="auto"/>
          </w:tcPr>
          <w:p w14:paraId="44F47134" w14:textId="77777777" w:rsidR="00E15E36" w:rsidRPr="00AA7A5D" w:rsidRDefault="00E15E36" w:rsidP="00E15E36">
            <w:pPr>
              <w:pStyle w:val="GlossEng2ptafter"/>
            </w:pPr>
            <w:r w:rsidRPr="00AA7A5D">
              <w:t>go</w:t>
            </w:r>
          </w:p>
        </w:tc>
        <w:tc>
          <w:tcPr>
            <w:tcW w:w="595" w:type="dxa"/>
            <w:shd w:val="clear" w:color="auto" w:fill="auto"/>
          </w:tcPr>
          <w:p w14:paraId="70A7A97C" w14:textId="77777777" w:rsidR="00E15E36" w:rsidRPr="00AA7A5D" w:rsidRDefault="00E15E36" w:rsidP="00E15E36">
            <w:pPr>
              <w:pStyle w:val="GlossEng2ptafter"/>
            </w:pPr>
            <w:r w:rsidRPr="00AA7A5D">
              <w:t>sleep</w:t>
            </w:r>
          </w:p>
        </w:tc>
        <w:tc>
          <w:tcPr>
            <w:tcW w:w="762" w:type="dxa"/>
            <w:shd w:val="clear" w:color="auto" w:fill="auto"/>
          </w:tcPr>
          <w:p w14:paraId="6B1DF2D4" w14:textId="77777777" w:rsidR="00E15E36" w:rsidRPr="00AA7A5D" w:rsidRDefault="00E15E36" w:rsidP="00E15E36">
            <w:pPr>
              <w:pStyle w:val="GlossEng2ptafter"/>
            </w:pPr>
            <w:r w:rsidRPr="00AA7A5D">
              <w:t>with</w:t>
            </w:r>
          </w:p>
        </w:tc>
      </w:tr>
      <w:tr w:rsidR="00E15E36" w:rsidRPr="00AA7A5D" w14:paraId="713B50C6" w14:textId="77777777" w:rsidTr="00AC23C4">
        <w:trPr>
          <w:gridAfter w:val="6"/>
          <w:wAfter w:w="3687" w:type="dxa"/>
        </w:trPr>
        <w:tc>
          <w:tcPr>
            <w:tcW w:w="709" w:type="dxa"/>
            <w:shd w:val="clear" w:color="auto" w:fill="auto"/>
          </w:tcPr>
          <w:p w14:paraId="62A45605" w14:textId="77777777" w:rsidR="00E15E36" w:rsidRPr="0049039D" w:rsidRDefault="00E15E36" w:rsidP="00E15E36">
            <w:pPr>
              <w:pStyle w:val="O0Nwnext"/>
            </w:pPr>
          </w:p>
        </w:tc>
        <w:tc>
          <w:tcPr>
            <w:tcW w:w="489" w:type="dxa"/>
            <w:shd w:val="clear" w:color="auto" w:fill="auto"/>
          </w:tcPr>
          <w:p w14:paraId="5584FAB9" w14:textId="77777777" w:rsidR="00E15E36" w:rsidRPr="00AA7A5D" w:rsidRDefault="00E15E36" w:rsidP="00E15E36">
            <w:pPr>
              <w:pStyle w:val="Text"/>
            </w:pPr>
            <w:r w:rsidRPr="00AA7A5D">
              <w:t>de</w:t>
            </w:r>
          </w:p>
        </w:tc>
        <w:tc>
          <w:tcPr>
            <w:tcW w:w="673" w:type="dxa"/>
            <w:shd w:val="clear" w:color="auto" w:fill="auto"/>
          </w:tcPr>
          <w:p w14:paraId="69935D2D" w14:textId="77777777" w:rsidR="00E15E36" w:rsidRPr="00AA7A5D" w:rsidRDefault="00E15E36" w:rsidP="00E15E36">
            <w:pPr>
              <w:pStyle w:val="Text"/>
            </w:pPr>
            <w:r w:rsidRPr="00AA7A5D">
              <w:t>punya</w:t>
            </w:r>
          </w:p>
        </w:tc>
        <w:tc>
          <w:tcPr>
            <w:tcW w:w="751" w:type="dxa"/>
            <w:gridSpan w:val="3"/>
            <w:shd w:val="clear" w:color="auto" w:fill="auto"/>
          </w:tcPr>
          <w:p w14:paraId="556A7C9C" w14:textId="77777777" w:rsidR="00E15E36" w:rsidRPr="00AA7A5D" w:rsidRDefault="00E15E36" w:rsidP="00E15E36">
            <w:pPr>
              <w:pStyle w:val="Text"/>
            </w:pPr>
            <w:r w:rsidRPr="00AA7A5D">
              <w:t>mama</w:t>
            </w:r>
          </w:p>
        </w:tc>
      </w:tr>
      <w:tr w:rsidR="00E15E36" w:rsidRPr="00AA7A5D" w14:paraId="2B148EAB" w14:textId="77777777" w:rsidTr="00AC23C4">
        <w:trPr>
          <w:gridAfter w:val="6"/>
          <w:wAfter w:w="3687" w:type="dxa"/>
        </w:trPr>
        <w:tc>
          <w:tcPr>
            <w:tcW w:w="709" w:type="dxa"/>
            <w:shd w:val="clear" w:color="auto" w:fill="auto"/>
          </w:tcPr>
          <w:p w14:paraId="0B96AF8C" w14:textId="77777777" w:rsidR="00E15E36" w:rsidRPr="0049039D" w:rsidRDefault="00E15E36" w:rsidP="00E15E36">
            <w:pPr>
              <w:pStyle w:val="GlossEng"/>
            </w:pPr>
          </w:p>
        </w:tc>
        <w:tc>
          <w:tcPr>
            <w:tcW w:w="489" w:type="dxa"/>
            <w:shd w:val="clear" w:color="auto" w:fill="auto"/>
          </w:tcPr>
          <w:p w14:paraId="2ED94BD4" w14:textId="77777777" w:rsidR="00E15E36" w:rsidRPr="0099608C" w:rsidRDefault="00E15E36" w:rsidP="00E15E36">
            <w:pPr>
              <w:pStyle w:val="GlossEng"/>
              <w:rPr>
                <w:rStyle w:val="ChSmallCaps"/>
              </w:rPr>
            </w:pPr>
            <w:r w:rsidRPr="0099608C">
              <w:rPr>
                <w:rStyle w:val="ChSmallCaps"/>
              </w:rPr>
              <w:t>3sg</w:t>
            </w:r>
          </w:p>
        </w:tc>
        <w:tc>
          <w:tcPr>
            <w:tcW w:w="673" w:type="dxa"/>
            <w:shd w:val="clear" w:color="auto" w:fill="auto"/>
          </w:tcPr>
          <w:p w14:paraId="613EBFCF" w14:textId="77777777" w:rsidR="00E15E36" w:rsidRPr="0099608C" w:rsidRDefault="00E15E36" w:rsidP="00E15E36">
            <w:pPr>
              <w:pStyle w:val="GlossEng"/>
              <w:rPr>
                <w:rStyle w:val="ChSmallCaps"/>
              </w:rPr>
            </w:pPr>
            <w:r w:rsidRPr="0099608C">
              <w:rPr>
                <w:rStyle w:val="ChSmallCaps"/>
              </w:rPr>
              <w:t>poss</w:t>
            </w:r>
          </w:p>
        </w:tc>
        <w:tc>
          <w:tcPr>
            <w:tcW w:w="751" w:type="dxa"/>
            <w:gridSpan w:val="3"/>
            <w:shd w:val="clear" w:color="auto" w:fill="auto"/>
          </w:tcPr>
          <w:p w14:paraId="3F514017" w14:textId="77777777" w:rsidR="00E15E36" w:rsidRPr="00AA7A5D" w:rsidRDefault="00E15E36" w:rsidP="00E15E36">
            <w:pPr>
              <w:pStyle w:val="GlossEng"/>
            </w:pPr>
            <w:r w:rsidRPr="00AA7A5D">
              <w:t>mother</w:t>
            </w:r>
          </w:p>
        </w:tc>
      </w:tr>
    </w:tbl>
    <w:p w14:paraId="4EB20791" w14:textId="14CE59D2" w:rsidR="00E15E36" w:rsidRDefault="00E15E36" w:rsidP="00E15E36">
      <w:pPr>
        <w:pStyle w:val="FreeTranslEng15pt"/>
      </w:pPr>
      <w:r>
        <w:t xml:space="preserve">[About a crying child:] </w:t>
      </w:r>
      <w:r w:rsidR="00B7093A">
        <w:t>‘</w:t>
      </w:r>
      <w:r w:rsidRPr="007C0D02">
        <w:rPr>
          <w:rStyle w:val="ChBlueBold"/>
        </w:rPr>
        <w:t>late at night</w:t>
      </w:r>
      <w:r>
        <w:t xml:space="preserve"> </w:t>
      </w:r>
      <w:r w:rsidR="00A430D9">
        <w:t>Ise</w:t>
      </w:r>
      <w:r>
        <w:t xml:space="preserve"> brought (her) home so that she (would) go and sleep with her mother</w:t>
      </w:r>
      <w:r w:rsidR="00B7093A">
        <w:t>’</w:t>
      </w:r>
      <w:r>
        <w:t xml:space="preserve"> </w:t>
      </w:r>
      <w:r w:rsidRPr="007C0D02">
        <w:rPr>
          <w:rStyle w:val="ExampleSource"/>
        </w:rPr>
        <w:t>[081006-025-CvEx.0007]</w:t>
      </w:r>
    </w:p>
    <w:p w14:paraId="1ED93087" w14:textId="77777777" w:rsidR="00E15E36" w:rsidRDefault="00E15E36" w:rsidP="00E15E36">
      <w:pPr>
        <w:pStyle w:val="Heading3"/>
      </w:pPr>
      <w:bookmarkStart w:id="1730" w:name="_Toc227070468"/>
      <w:bookmarkStart w:id="1731" w:name="_Toc332968461"/>
      <w:bookmarkStart w:id="1732" w:name="_Ref362004280"/>
      <w:bookmarkStart w:id="1733" w:name="_Toc365356382"/>
      <w:bookmarkStart w:id="1734" w:name="_Toc367531065"/>
      <w:bookmarkStart w:id="1735" w:name="_Ref374451130"/>
      <w:bookmarkStart w:id="1736" w:name="_Toc440455558"/>
      <w:r>
        <w:t>Reduplication of verbs</w:t>
      </w:r>
      <w:bookmarkEnd w:id="1730"/>
      <w:bookmarkEnd w:id="1731"/>
      <w:bookmarkEnd w:id="1732"/>
      <w:bookmarkEnd w:id="1733"/>
      <w:bookmarkEnd w:id="1734"/>
      <w:bookmarkEnd w:id="1735"/>
      <w:bookmarkEnd w:id="1736"/>
    </w:p>
    <w:p w14:paraId="0D275F45" w14:textId="5F4B8BAE" w:rsidR="00E15E36" w:rsidRDefault="00E15E36" w:rsidP="00207372">
      <w:pPr>
        <w:pStyle w:val="Body0015after"/>
      </w:pPr>
      <w:r>
        <w:t xml:space="preserve">Cross-linguistically, reduplication of verbs tends to encode meaning aspects such as </w:t>
      </w:r>
      <w:r w:rsidR="00B7093A">
        <w:t>“</w:t>
      </w:r>
      <w:r w:rsidRPr="00CA6E8F">
        <w:t>distribution of an argument, tense, aspect (continued or repeated occurrence; completion;</w:t>
      </w:r>
      <w:r>
        <w:t xml:space="preserve"> </w:t>
      </w:r>
      <w:r w:rsidRPr="00CA6E8F">
        <w:t>inchoativity), attenuation, intensity, transitivity (valence, object defocusing), or reciprocity</w:t>
      </w:r>
      <w:r w:rsidR="00B7093A">
        <w:t>”</w:t>
      </w:r>
      <w:r>
        <w:t xml:space="preserve"> (</w:t>
      </w:r>
      <w:r w:rsidR="0006737B" w:rsidRPr="0006737B">
        <w:rPr>
          <w:rStyle w:val="Citation"/>
        </w:rPr>
        <w:fldChar w:fldCharType="begin"/>
      </w:r>
      <w:r w:rsidR="003A5B20">
        <w:rPr>
          <w:rStyle w:val="Citation"/>
        </w:rPr>
        <w:instrText>ADDIN CITAVI.PLACEHOLDER eaf31ad8-c2b0-4763-aeb1-5268b4b212a5 PFBsYWNlaG9sZGVyPg0KICA8QWRkSW5WZXJzaW9uPjUuMi4wLjg8L0FkZEluVmVyc2lvbj4NCiAgPElkPmVhZjMxYWQ4LWMyYjAtNDc2My1hZWIxLTUyNjhiNGIyMTJhNTwvSWQ+DQogIDxFbnRyaWVzPg0KICAgIDxFbnRyeT4NCiAgICAgIDxJZD42MTdjYWZhZC1hMzA3LTQyMDctYjMwNy0yYTU2NGFkNjZkMmU8L0lkPg0KICAgICAgPE5vUGFyPnRydWU8L05vUGFyPg0KICAgICAgPFJlZmVyZW5jZUlkPmUzZTc1OTQ5LWRlZjMtNGZhMS04ZjdhLTI1ODNlM2ZjMjA1MDwvUmVmZXJlbmNlSWQ+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SdWJpbm8gMjAxMSDigJMgUmVkdXBsaWNhdGlvbjwvU2hvcnRUaXRsZT4NCiAgICAgICAgPFRpdGxlPlJlZHVwbGljYXRpb248L1RpdGxlPg0KICAgICAgPC9SZWZlcmVuY2U+DQogICAgPC9FbnRyeT4NCiAgPC9FbnRyaWVzPg0KICA8VGV4dD5SdWJpbm8gMj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dWJpbm8gMjAxMTwvVGV4dD4NCiAgICA8L1RleHRVbml0Pg0KICA8L1RleHRVbml0cz4NCjwvUGxhY2Vob2xkZXI+</w:instrText>
      </w:r>
      <w:r w:rsidR="0006737B" w:rsidRPr="0006737B">
        <w:rPr>
          <w:rStyle w:val="Citation"/>
        </w:rPr>
        <w:fldChar w:fldCharType="separate"/>
      </w:r>
      <w:bookmarkStart w:id="1737" w:name="_CTVP001eaf31ad8c2b04763aeb15268b4b212a5"/>
      <w:r w:rsidR="0092006B">
        <w:rPr>
          <w:rStyle w:val="Citation"/>
        </w:rPr>
        <w:t>Rubino 2011</w:t>
      </w:r>
      <w:bookmarkEnd w:id="1737"/>
      <w:r w:rsidR="0006737B" w:rsidRPr="0006737B">
        <w:rPr>
          <w:rStyle w:val="Citation"/>
        </w:rPr>
        <w:fldChar w:fldCharType="end"/>
      </w:r>
      <w:r w:rsidR="00021CA4">
        <w:t>; see also</w:t>
      </w:r>
      <w:r>
        <w:t xml:space="preserve"> </w:t>
      </w:r>
      <w:r w:rsidR="00BA6215">
        <w:rPr>
          <w:rStyle w:val="Citation"/>
        </w:rPr>
        <w:fldChar w:fldCharType="begin"/>
      </w:r>
      <w:r w:rsidR="00395F4B">
        <w:rPr>
          <w:rStyle w:val="Citation"/>
        </w:rPr>
        <w:instrText>ADDIN CITAVI.PLACEHOLDER 181eca17-e0ca-4fae-885c-2a5262b5df21 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x0c2hpcmUgYW5kIE1hcmFudHogMTk3ODogNTYxPC9UZXh0Pg0KICAgIDwvVGV4dFVuaXQ+DQogIDwvVGV4dFVuaXRzPg0KPC9QbGFjZWhvbGRlcj4=</w:instrText>
      </w:r>
      <w:r w:rsidR="00BA6215">
        <w:rPr>
          <w:rStyle w:val="Citation"/>
        </w:rPr>
        <w:fldChar w:fldCharType="separate"/>
      </w:r>
      <w:bookmarkStart w:id="1738" w:name="_CTVP001181eca17e0ca4fae885c2a5262b5df21"/>
      <w:r w:rsidR="0092006B">
        <w:rPr>
          <w:rStyle w:val="Citation"/>
        </w:rPr>
        <w:t>Wiltshire and Marantz 1978: 561</w:t>
      </w:r>
      <w:bookmarkEnd w:id="1738"/>
      <w:r w:rsidR="00BA6215">
        <w:rPr>
          <w:rStyle w:val="Citation"/>
        </w:rPr>
        <w:fldChar w:fldCharType="end"/>
      </w:r>
      <w:r w:rsidRPr="00DA62C6">
        <w:t>)</w:t>
      </w:r>
      <w:r>
        <w:t>. In Papuan Malay, the following meaning aspects are attested: continuation, repetition, and habit (§</w:t>
      </w:r>
      <w:r>
        <w:fldChar w:fldCharType="begin"/>
      </w:r>
      <w:r>
        <w:instrText xml:space="preserve"> REF _Ref360089613 \w \h </w:instrText>
      </w:r>
      <w:r>
        <w:fldChar w:fldCharType="separate"/>
      </w:r>
      <w:r w:rsidR="00154D81">
        <w:rPr>
          <w:cs/>
        </w:rPr>
        <w:t>‎</w:t>
      </w:r>
      <w:r w:rsidR="00154D81">
        <w:t>4.2.2.1</w:t>
      </w:r>
      <w:r>
        <w:fldChar w:fldCharType="end"/>
      </w:r>
      <w:r>
        <w:t xml:space="preserve">), </w:t>
      </w:r>
      <w:r w:rsidR="003061D0">
        <w:t xml:space="preserve">collectivity </w:t>
      </w:r>
      <w:r>
        <w:t>and diversity (§</w:t>
      </w:r>
      <w:r>
        <w:fldChar w:fldCharType="begin"/>
      </w:r>
      <w:r>
        <w:instrText xml:space="preserve"> REF _Ref360089617 \w \h </w:instrText>
      </w:r>
      <w:r>
        <w:fldChar w:fldCharType="separate"/>
      </w:r>
      <w:r w:rsidR="00154D81">
        <w:rPr>
          <w:cs/>
        </w:rPr>
        <w:t>‎</w:t>
      </w:r>
      <w:r w:rsidR="00154D81">
        <w:t>4.2.2.2</w:t>
      </w:r>
      <w:r>
        <w:fldChar w:fldCharType="end"/>
      </w:r>
      <w:r>
        <w:t xml:space="preserve">), </w:t>
      </w:r>
      <w:r w:rsidRPr="00CA6E8F">
        <w:t>intensity</w:t>
      </w:r>
      <w:r>
        <w:t xml:space="preserve"> (§</w:t>
      </w:r>
      <w:r>
        <w:fldChar w:fldCharType="begin"/>
      </w:r>
      <w:r>
        <w:instrText xml:space="preserve"> REF _Ref372540011 \w \h </w:instrText>
      </w:r>
      <w:r>
        <w:fldChar w:fldCharType="separate"/>
      </w:r>
      <w:r w:rsidR="00154D81">
        <w:rPr>
          <w:cs/>
        </w:rPr>
        <w:t>‎</w:t>
      </w:r>
      <w:r w:rsidR="00154D81">
        <w:t>4.2.2.3</w:t>
      </w:r>
      <w:r>
        <w:fldChar w:fldCharType="end"/>
      </w:r>
      <w:r>
        <w:t>), immediacy (§</w:t>
      </w:r>
      <w:r>
        <w:fldChar w:fldCharType="begin"/>
      </w:r>
      <w:r>
        <w:instrText xml:space="preserve"> REF _Ref360089619 \w \h </w:instrText>
      </w:r>
      <w:r>
        <w:fldChar w:fldCharType="separate"/>
      </w:r>
      <w:r w:rsidR="00154D81">
        <w:rPr>
          <w:cs/>
        </w:rPr>
        <w:t>‎</w:t>
      </w:r>
      <w:r w:rsidR="00154D81">
        <w:t>4.2.2.4</w:t>
      </w:r>
      <w:r>
        <w:fldChar w:fldCharType="end"/>
      </w:r>
      <w:r>
        <w:t>), aimlessness (§</w:t>
      </w:r>
      <w:r>
        <w:fldChar w:fldCharType="begin"/>
      </w:r>
      <w:r>
        <w:instrText xml:space="preserve"> REF _Ref372539784 \w \h </w:instrText>
      </w:r>
      <w:r>
        <w:fldChar w:fldCharType="separate"/>
      </w:r>
      <w:r w:rsidR="00154D81">
        <w:rPr>
          <w:cs/>
        </w:rPr>
        <w:t>‎</w:t>
      </w:r>
      <w:r w:rsidR="00154D81">
        <w:t>4.2.2.5</w:t>
      </w:r>
      <w:r>
        <w:fldChar w:fldCharType="end"/>
      </w:r>
      <w:r>
        <w:t>), attenuation (</w:t>
      </w:r>
      <w:r w:rsidR="00207372">
        <w:fldChar w:fldCharType="begin"/>
      </w:r>
      <w:r w:rsidR="00207372">
        <w:instrText xml:space="preserve"> REF _Ref438306105 \w \h </w:instrText>
      </w:r>
      <w:r w:rsidR="00207372">
        <w:fldChar w:fldCharType="separate"/>
      </w:r>
      <w:r w:rsidR="00154D81">
        <w:rPr>
          <w:cs/>
        </w:rPr>
        <w:t>‎</w:t>
      </w:r>
      <w:r w:rsidR="00154D81">
        <w:t>4.2.2.6</w:t>
      </w:r>
      <w:r w:rsidR="00207372">
        <w:fldChar w:fldCharType="end"/>
      </w:r>
      <w:r>
        <w:t>), and imitation (§</w:t>
      </w:r>
      <w:r>
        <w:fldChar w:fldCharType="begin"/>
      </w:r>
      <w:r>
        <w:instrText xml:space="preserve"> REF _Ref372564434 \w \h </w:instrText>
      </w:r>
      <w:r>
        <w:fldChar w:fldCharType="separate"/>
      </w:r>
      <w:r w:rsidR="00154D81">
        <w:rPr>
          <w:cs/>
        </w:rPr>
        <w:t>‎</w:t>
      </w:r>
      <w:r w:rsidR="00154D81">
        <w:t>4.2.2.7</w:t>
      </w:r>
      <w:r>
        <w:fldChar w:fldCharType="end"/>
      </w:r>
      <w:r>
        <w:t>). Reduplicated verbs can also undergo interpretational shift</w:t>
      </w:r>
      <w:r w:rsidR="002428DA">
        <w:t>,</w:t>
      </w:r>
      <w:r>
        <w:t xml:space="preserve"> in that </w:t>
      </w:r>
      <w:r w:rsidR="002428DA">
        <w:t xml:space="preserve">they </w:t>
      </w:r>
      <w:r>
        <w:t xml:space="preserve">can receive a </w:t>
      </w:r>
      <w:r w:rsidR="009E7965">
        <w:t xml:space="preserve">nominal or </w:t>
      </w:r>
      <w:r>
        <w:t>adverbial reading (§</w:t>
      </w:r>
      <w:r>
        <w:rPr>
          <w:lang w:eastAsia="en-US"/>
        </w:rPr>
        <w:fldChar w:fldCharType="begin"/>
      </w:r>
      <w:r>
        <w:rPr>
          <w:lang w:eastAsia="en-US"/>
        </w:rPr>
        <w:instrText xml:space="preserve"> REF _Ref368577283 \w \h </w:instrText>
      </w:r>
      <w:r>
        <w:rPr>
          <w:lang w:eastAsia="en-US"/>
        </w:rPr>
      </w:r>
      <w:r>
        <w:rPr>
          <w:lang w:eastAsia="en-US"/>
        </w:rPr>
        <w:fldChar w:fldCharType="separate"/>
      </w:r>
      <w:r w:rsidR="00154D81">
        <w:rPr>
          <w:cs/>
          <w:lang w:eastAsia="en-US"/>
        </w:rPr>
        <w:t>‎</w:t>
      </w:r>
      <w:r w:rsidR="00154D81">
        <w:rPr>
          <w:lang w:eastAsia="en-US"/>
        </w:rPr>
        <w:t>4.2.2.8</w:t>
      </w:r>
      <w:r>
        <w:rPr>
          <w:lang w:eastAsia="en-US"/>
        </w:rPr>
        <w:fldChar w:fldCharType="end"/>
      </w:r>
      <w:r>
        <w:t>).</w:t>
      </w:r>
    </w:p>
    <w:p w14:paraId="3A7EA4B2" w14:textId="77777777" w:rsidR="00E15E36" w:rsidRDefault="00E15E36" w:rsidP="00E15E36">
      <w:pPr>
        <w:pStyle w:val="Heading4"/>
      </w:pPr>
      <w:bookmarkStart w:id="1739" w:name="_Toc332968462"/>
      <w:bookmarkStart w:id="1740" w:name="_Ref360089613"/>
      <w:r>
        <w:lastRenderedPageBreak/>
        <w:t>Continuation, repetition</w:t>
      </w:r>
      <w:bookmarkEnd w:id="1739"/>
      <w:r>
        <w:t>, and habit</w:t>
      </w:r>
      <w:bookmarkEnd w:id="1740"/>
    </w:p>
    <w:p w14:paraId="1E641E3A" w14:textId="7CF4D9ED" w:rsidR="00E15E36" w:rsidRDefault="00E15E36" w:rsidP="00A33A5E">
      <w:pPr>
        <w:pStyle w:val="Body0005after"/>
      </w:pPr>
      <w:r>
        <w:t>A major function of verb reduplication is to indicate continuation, repetition, or habit.</w:t>
      </w:r>
      <w:r w:rsidR="00A33A5E">
        <w:t xml:space="preserve"> </w:t>
      </w:r>
      <w:r>
        <w:t xml:space="preserve">The function of signaling continuation is demonstrated with a dynamic verb in </w:t>
      </w:r>
      <w:r>
        <w:fldChar w:fldCharType="begin"/>
      </w:r>
      <w:r>
        <w:instrText xml:space="preserve"> REF _Ref360030250 \h </w:instrText>
      </w:r>
      <w:r>
        <w:fldChar w:fldCharType="separate"/>
      </w:r>
      <w:r w:rsidR="00154D81" w:rsidRPr="007A0BC8">
        <w:t>(</w:t>
      </w:r>
      <w:r w:rsidR="00154D81">
        <w:rPr>
          <w:noProof/>
        </w:rPr>
        <w:t>25</w:t>
      </w:r>
      <w:r w:rsidR="00154D81" w:rsidRPr="007A0BC8">
        <w:t>)</w:t>
      </w:r>
      <w:r>
        <w:fldChar w:fldCharType="end"/>
      </w:r>
      <w:r>
        <w:t xml:space="preserve"> and a stative verb in </w:t>
      </w:r>
      <w:r w:rsidR="00A33A5E">
        <w:t xml:space="preserve">the elicited example in </w:t>
      </w:r>
      <w:r>
        <w:fldChar w:fldCharType="begin"/>
      </w:r>
      <w:r>
        <w:instrText xml:space="preserve"> REF _Ref360030252 \h </w:instrText>
      </w:r>
      <w:r>
        <w:fldChar w:fldCharType="separate"/>
      </w:r>
      <w:r w:rsidR="00154D81" w:rsidRPr="007A0BC8">
        <w:t>(</w:t>
      </w:r>
      <w:r w:rsidR="00154D81">
        <w:rPr>
          <w:noProof/>
        </w:rPr>
        <w:t>26</w:t>
      </w:r>
      <w:r w:rsidR="00154D81" w:rsidRPr="007A0BC8">
        <w:t>)</w:t>
      </w:r>
      <w:r>
        <w:fldChar w:fldCharType="end"/>
      </w:r>
      <w:r>
        <w:t xml:space="preserve">. The function of signaling repetition of an action is shown in </w:t>
      </w:r>
      <w:r>
        <w:fldChar w:fldCharType="begin"/>
      </w:r>
      <w:r>
        <w:instrText xml:space="preserve"> REF _Ref360030254 \h </w:instrText>
      </w:r>
      <w:r>
        <w:fldChar w:fldCharType="separate"/>
      </w:r>
      <w:r w:rsidR="00154D81" w:rsidRPr="007A0BC8">
        <w:t>(</w:t>
      </w:r>
      <w:r w:rsidR="00154D81">
        <w:rPr>
          <w:noProof/>
        </w:rPr>
        <w:t>27</w:t>
      </w:r>
      <w:r w:rsidR="00154D81" w:rsidRPr="007A0BC8">
        <w:t>)</w:t>
      </w:r>
      <w:r>
        <w:fldChar w:fldCharType="end"/>
      </w:r>
      <w:r>
        <w:t>.</w:t>
      </w:r>
    </w:p>
    <w:p w14:paraId="01E865F9" w14:textId="77777777" w:rsidR="00E15E36" w:rsidRDefault="00E15E36" w:rsidP="00E15E36">
      <w:pPr>
        <w:pStyle w:val="ExampleTitle"/>
      </w:pPr>
      <w:r>
        <w:t>Reduplicated verbs: Continuation and repetition</w:t>
      </w:r>
    </w:p>
    <w:tbl>
      <w:tblPr>
        <w:tblW w:w="5603" w:type="dxa"/>
        <w:tblCellMar>
          <w:left w:w="42" w:type="dxa"/>
          <w:right w:w="42" w:type="dxa"/>
        </w:tblCellMar>
        <w:tblLook w:val="01E0" w:firstRow="1" w:lastRow="1" w:firstColumn="1" w:lastColumn="1" w:noHBand="0" w:noVBand="0"/>
      </w:tblPr>
      <w:tblGrid>
        <w:gridCol w:w="709"/>
        <w:gridCol w:w="284"/>
        <w:gridCol w:w="562"/>
        <w:gridCol w:w="946"/>
        <w:gridCol w:w="718"/>
        <w:gridCol w:w="1533"/>
        <w:gridCol w:w="851"/>
      </w:tblGrid>
      <w:tr w:rsidR="00AC23C4" w:rsidRPr="00D14F8A" w14:paraId="26268CC1" w14:textId="77777777" w:rsidTr="00AC23C4">
        <w:tc>
          <w:tcPr>
            <w:tcW w:w="709" w:type="dxa"/>
            <w:shd w:val="clear" w:color="auto" w:fill="auto"/>
          </w:tcPr>
          <w:p w14:paraId="4B9CBF33" w14:textId="77777777" w:rsidR="00E15E36" w:rsidRPr="008A3EB0" w:rsidRDefault="00E15E36" w:rsidP="00E15E36">
            <w:pPr>
              <w:pStyle w:val="O0Nwnext"/>
            </w:pPr>
            <w:bookmarkStart w:id="1741" w:name="_Ref360030250"/>
            <w:r w:rsidRPr="007A0BC8">
              <w:t>(</w:t>
            </w:r>
            <w:fldSimple w:instr=" SEQ ( \* ARABIC \s 1 ">
              <w:r w:rsidR="00154D81">
                <w:rPr>
                  <w:noProof/>
                </w:rPr>
                <w:t>25</w:t>
              </w:r>
            </w:fldSimple>
            <w:r w:rsidRPr="007A0BC8">
              <w:t>)</w:t>
            </w:r>
            <w:bookmarkEnd w:id="1741"/>
          </w:p>
        </w:tc>
        <w:tc>
          <w:tcPr>
            <w:tcW w:w="284" w:type="dxa"/>
            <w:shd w:val="clear" w:color="auto" w:fill="auto"/>
          </w:tcPr>
          <w:p w14:paraId="575FD4C8" w14:textId="77777777" w:rsidR="00E15E36" w:rsidRPr="003C2F1B" w:rsidRDefault="00E15E36" w:rsidP="00E15E36">
            <w:pPr>
              <w:pStyle w:val="Text"/>
            </w:pPr>
            <w:r>
              <w:t>…</w:t>
            </w:r>
          </w:p>
        </w:tc>
        <w:tc>
          <w:tcPr>
            <w:tcW w:w="562" w:type="dxa"/>
            <w:shd w:val="clear" w:color="auto" w:fill="auto"/>
          </w:tcPr>
          <w:p w14:paraId="1272D18E" w14:textId="77777777" w:rsidR="00E15E36" w:rsidRPr="003C2F1B" w:rsidRDefault="00E15E36" w:rsidP="00E15E36">
            <w:pPr>
              <w:pStyle w:val="Text"/>
            </w:pPr>
            <w:r w:rsidRPr="003C2F1B">
              <w:t>ada</w:t>
            </w:r>
          </w:p>
        </w:tc>
        <w:tc>
          <w:tcPr>
            <w:tcW w:w="946" w:type="dxa"/>
            <w:shd w:val="clear" w:color="auto" w:fill="auto"/>
          </w:tcPr>
          <w:p w14:paraId="59DDE058" w14:textId="294E3465" w:rsidR="00E15E36" w:rsidRPr="003C2F1B" w:rsidRDefault="00E15E36" w:rsidP="00E15E36">
            <w:pPr>
              <w:pStyle w:val="Text"/>
            </w:pPr>
            <w:r w:rsidRPr="003C2F1B">
              <w:t>setan</w:t>
            </w:r>
            <w:r w:rsidR="001C753E">
              <w:t>g</w:t>
            </w:r>
          </w:p>
        </w:tc>
        <w:tc>
          <w:tcPr>
            <w:tcW w:w="718" w:type="dxa"/>
            <w:shd w:val="clear" w:color="auto" w:fill="auto"/>
          </w:tcPr>
          <w:p w14:paraId="2FF46CCE" w14:textId="77777777" w:rsidR="00E15E36" w:rsidRPr="003C2F1B" w:rsidRDefault="00E15E36" w:rsidP="00E15E36">
            <w:pPr>
              <w:pStyle w:val="Text"/>
            </w:pPr>
            <w:r w:rsidRPr="003C2F1B">
              <w:t>datan</w:t>
            </w:r>
            <w:r>
              <w:t>g</w:t>
            </w:r>
          </w:p>
        </w:tc>
        <w:tc>
          <w:tcPr>
            <w:tcW w:w="1533" w:type="dxa"/>
            <w:shd w:val="clear" w:color="auto" w:fill="auto"/>
          </w:tcPr>
          <w:p w14:paraId="4EFEF6B3" w14:textId="77777777" w:rsidR="00E15E36" w:rsidRPr="00062DF2" w:rsidRDefault="00E15E36" w:rsidP="00E15E36">
            <w:pPr>
              <w:pStyle w:val="Text"/>
              <w:rPr>
                <w:rStyle w:val="ChBlueBold"/>
              </w:rPr>
            </w:pPr>
            <w:r>
              <w:rPr>
                <w:rStyle w:val="ChBlueBold"/>
              </w:rPr>
              <w:t>ganggu~ganggu</w:t>
            </w:r>
          </w:p>
        </w:tc>
        <w:tc>
          <w:tcPr>
            <w:tcW w:w="851" w:type="dxa"/>
            <w:shd w:val="clear" w:color="auto" w:fill="auto"/>
          </w:tcPr>
          <w:p w14:paraId="264AFF08" w14:textId="77777777" w:rsidR="00E15E36" w:rsidRPr="003C2F1B" w:rsidRDefault="00E15E36" w:rsidP="00E15E36">
            <w:pPr>
              <w:pStyle w:val="Text"/>
            </w:pPr>
            <w:r w:rsidRPr="003C2F1B">
              <w:t>kitorang</w:t>
            </w:r>
          </w:p>
        </w:tc>
      </w:tr>
      <w:tr w:rsidR="00AC23C4" w:rsidRPr="00AC23C4" w14:paraId="47E189B8" w14:textId="77777777" w:rsidTr="00AC23C4">
        <w:tc>
          <w:tcPr>
            <w:tcW w:w="709" w:type="dxa"/>
            <w:shd w:val="clear" w:color="auto" w:fill="auto"/>
          </w:tcPr>
          <w:p w14:paraId="2FF2A074" w14:textId="77777777" w:rsidR="00E15E36" w:rsidRPr="00062DF2" w:rsidRDefault="00E15E36" w:rsidP="00E15E36">
            <w:pPr>
              <w:pStyle w:val="GlossEng"/>
            </w:pPr>
          </w:p>
        </w:tc>
        <w:tc>
          <w:tcPr>
            <w:tcW w:w="284" w:type="dxa"/>
            <w:shd w:val="clear" w:color="auto" w:fill="auto"/>
          </w:tcPr>
          <w:p w14:paraId="0A0261E7" w14:textId="77777777" w:rsidR="00E15E36" w:rsidRPr="003C2F1B" w:rsidRDefault="00E15E36" w:rsidP="00E15E36">
            <w:pPr>
              <w:pStyle w:val="GlossEng"/>
            </w:pPr>
          </w:p>
        </w:tc>
        <w:tc>
          <w:tcPr>
            <w:tcW w:w="562" w:type="dxa"/>
            <w:shd w:val="clear" w:color="auto" w:fill="auto"/>
          </w:tcPr>
          <w:p w14:paraId="187293A4" w14:textId="77777777" w:rsidR="00E15E36" w:rsidRPr="003C2F1B" w:rsidRDefault="00E15E36" w:rsidP="00E15E36">
            <w:pPr>
              <w:pStyle w:val="GlossEng"/>
            </w:pPr>
            <w:r w:rsidRPr="003C2F1B">
              <w:t>exist</w:t>
            </w:r>
          </w:p>
        </w:tc>
        <w:tc>
          <w:tcPr>
            <w:tcW w:w="946" w:type="dxa"/>
            <w:shd w:val="clear" w:color="auto" w:fill="auto"/>
          </w:tcPr>
          <w:p w14:paraId="7E96C14F" w14:textId="77777777" w:rsidR="00E15E36" w:rsidRPr="003C2F1B" w:rsidRDefault="00E15E36" w:rsidP="00E15E36">
            <w:pPr>
              <w:pStyle w:val="GlossEng"/>
            </w:pPr>
            <w:r w:rsidRPr="003C2F1B">
              <w:t>evil.spirit</w:t>
            </w:r>
          </w:p>
        </w:tc>
        <w:tc>
          <w:tcPr>
            <w:tcW w:w="718" w:type="dxa"/>
            <w:shd w:val="clear" w:color="auto" w:fill="auto"/>
          </w:tcPr>
          <w:p w14:paraId="7882DF85" w14:textId="77777777" w:rsidR="00E15E36" w:rsidRPr="003C2F1B" w:rsidRDefault="00E15E36" w:rsidP="00E15E36">
            <w:pPr>
              <w:pStyle w:val="GlossEng"/>
            </w:pPr>
            <w:r w:rsidRPr="003C2F1B">
              <w:t>come</w:t>
            </w:r>
          </w:p>
        </w:tc>
        <w:tc>
          <w:tcPr>
            <w:tcW w:w="1533" w:type="dxa"/>
            <w:shd w:val="clear" w:color="auto" w:fill="auto"/>
          </w:tcPr>
          <w:p w14:paraId="4FC5D9D7" w14:textId="77777777" w:rsidR="00E15E36" w:rsidRPr="003C2F1B" w:rsidRDefault="00E15E36" w:rsidP="00E15E36">
            <w:pPr>
              <w:pStyle w:val="GlossEng"/>
            </w:pPr>
            <w:r w:rsidRPr="0099608C">
              <w:rPr>
                <w:rStyle w:val="ChSmallCaps"/>
              </w:rPr>
              <w:t>rdp</w:t>
            </w:r>
            <w:r w:rsidRPr="003C2F1B">
              <w:t>~disturb</w:t>
            </w:r>
          </w:p>
        </w:tc>
        <w:tc>
          <w:tcPr>
            <w:tcW w:w="851" w:type="dxa"/>
            <w:shd w:val="clear" w:color="auto" w:fill="auto"/>
          </w:tcPr>
          <w:p w14:paraId="7442F5ED" w14:textId="77777777" w:rsidR="00E15E36" w:rsidRPr="0099608C" w:rsidRDefault="00E15E36" w:rsidP="00E15E36">
            <w:pPr>
              <w:pStyle w:val="GlossEng"/>
              <w:rPr>
                <w:rStyle w:val="ChSmallCaps"/>
              </w:rPr>
            </w:pPr>
            <w:r w:rsidRPr="0099608C">
              <w:rPr>
                <w:rStyle w:val="ChSmallCaps"/>
              </w:rPr>
              <w:t>1pl</w:t>
            </w:r>
          </w:p>
        </w:tc>
      </w:tr>
    </w:tbl>
    <w:p w14:paraId="326D452A" w14:textId="3C685EA3" w:rsidR="00E15E36" w:rsidRDefault="00B7093A" w:rsidP="00E15E36">
      <w:pPr>
        <w:pStyle w:val="FreeTranslEng"/>
      </w:pPr>
      <w:r>
        <w:t>‘</w:t>
      </w:r>
      <w:r w:rsidR="00E15E36">
        <w:t xml:space="preserve">[when (we) sleep at night,] there is an evil spirit (who) comes and </w:t>
      </w:r>
      <w:r w:rsidR="00E15E36" w:rsidRPr="00062DF2">
        <w:rPr>
          <w:rStyle w:val="ChBlueBold"/>
        </w:rPr>
        <w:t>continuously bothers</w:t>
      </w:r>
      <w:r w:rsidR="00E15E36">
        <w:t xml:space="preserve"> (us)</w:t>
      </w:r>
      <w:r>
        <w:t>’</w:t>
      </w:r>
      <w:r w:rsidR="00E15E36">
        <w:t xml:space="preserve"> </w:t>
      </w:r>
      <w:r w:rsidR="00E15E36" w:rsidRPr="00062DF2">
        <w:rPr>
          <w:rStyle w:val="ExampleSource"/>
        </w:rPr>
        <w:t>[081006-022-CvEx.0168]</w:t>
      </w:r>
    </w:p>
    <w:tbl>
      <w:tblPr>
        <w:tblW w:w="5481" w:type="dxa"/>
        <w:tblCellMar>
          <w:left w:w="42" w:type="dxa"/>
          <w:right w:w="42" w:type="dxa"/>
        </w:tblCellMar>
        <w:tblLook w:val="01E0" w:firstRow="1" w:lastRow="1" w:firstColumn="1" w:lastColumn="1" w:noHBand="0" w:noVBand="0"/>
      </w:tblPr>
      <w:tblGrid>
        <w:gridCol w:w="709"/>
        <w:gridCol w:w="489"/>
        <w:gridCol w:w="567"/>
        <w:gridCol w:w="773"/>
        <w:gridCol w:w="489"/>
        <w:gridCol w:w="1165"/>
        <w:gridCol w:w="360"/>
        <w:gridCol w:w="929"/>
      </w:tblGrid>
      <w:tr w:rsidR="00AC23C4" w:rsidRPr="00D14F8A" w14:paraId="5FCF3507" w14:textId="77777777" w:rsidTr="00AC23C4">
        <w:tc>
          <w:tcPr>
            <w:tcW w:w="709" w:type="dxa"/>
            <w:shd w:val="clear" w:color="auto" w:fill="auto"/>
          </w:tcPr>
          <w:p w14:paraId="250336A0" w14:textId="77777777" w:rsidR="00E15E36" w:rsidRPr="008A3EB0" w:rsidRDefault="00E15E36" w:rsidP="00E15E36">
            <w:pPr>
              <w:pStyle w:val="O0Nwnext"/>
            </w:pPr>
            <w:bookmarkStart w:id="1742" w:name="_Ref360030252"/>
            <w:r w:rsidRPr="007A0BC8">
              <w:t>(</w:t>
            </w:r>
            <w:fldSimple w:instr=" SEQ ( \* ARABIC \s 1 ">
              <w:r w:rsidR="00154D81">
                <w:rPr>
                  <w:noProof/>
                </w:rPr>
                <w:t>26</w:t>
              </w:r>
            </w:fldSimple>
            <w:r w:rsidRPr="007A0BC8">
              <w:t>)</w:t>
            </w:r>
            <w:bookmarkEnd w:id="1742"/>
          </w:p>
        </w:tc>
        <w:tc>
          <w:tcPr>
            <w:tcW w:w="489" w:type="dxa"/>
            <w:shd w:val="clear" w:color="auto" w:fill="auto"/>
          </w:tcPr>
          <w:p w14:paraId="07534DDA" w14:textId="77777777" w:rsidR="00E15E36" w:rsidRPr="00801056" w:rsidRDefault="00E15E36" w:rsidP="00E15E36">
            <w:pPr>
              <w:pStyle w:val="Text"/>
            </w:pPr>
            <w:r w:rsidRPr="00801056">
              <w:t>sa</w:t>
            </w:r>
          </w:p>
        </w:tc>
        <w:tc>
          <w:tcPr>
            <w:tcW w:w="567" w:type="dxa"/>
            <w:shd w:val="clear" w:color="auto" w:fill="auto"/>
          </w:tcPr>
          <w:p w14:paraId="21DE60BD" w14:textId="77777777" w:rsidR="00E15E36" w:rsidRPr="00801056" w:rsidRDefault="00E15E36" w:rsidP="00E15E36">
            <w:pPr>
              <w:pStyle w:val="Text"/>
            </w:pPr>
            <w:r w:rsidRPr="00801056">
              <w:t>pu</w:t>
            </w:r>
          </w:p>
        </w:tc>
        <w:tc>
          <w:tcPr>
            <w:tcW w:w="773" w:type="dxa"/>
            <w:shd w:val="clear" w:color="auto" w:fill="auto"/>
          </w:tcPr>
          <w:p w14:paraId="6B320381" w14:textId="77777777" w:rsidR="00E15E36" w:rsidRPr="00801056" w:rsidRDefault="00E15E36" w:rsidP="00E15E36">
            <w:pPr>
              <w:pStyle w:val="Text"/>
            </w:pPr>
            <w:r w:rsidRPr="00801056">
              <w:t>teman</w:t>
            </w:r>
            <w:r w:rsidR="00781149">
              <w:t>g</w:t>
            </w:r>
          </w:p>
        </w:tc>
        <w:tc>
          <w:tcPr>
            <w:tcW w:w="489" w:type="dxa"/>
            <w:shd w:val="clear" w:color="auto" w:fill="auto"/>
          </w:tcPr>
          <w:p w14:paraId="78BD6BB0" w14:textId="77777777" w:rsidR="00E15E36" w:rsidRPr="00801056" w:rsidRDefault="00E15E36" w:rsidP="00E15E36">
            <w:pPr>
              <w:pStyle w:val="Text"/>
            </w:pPr>
            <w:r w:rsidRPr="00801056">
              <w:t>de</w:t>
            </w:r>
          </w:p>
        </w:tc>
        <w:tc>
          <w:tcPr>
            <w:tcW w:w="1165" w:type="dxa"/>
            <w:shd w:val="clear" w:color="auto" w:fill="auto"/>
          </w:tcPr>
          <w:p w14:paraId="15D93AA6" w14:textId="77777777" w:rsidR="00E15E36" w:rsidRPr="002E231C" w:rsidRDefault="00E15E36" w:rsidP="00E15E36">
            <w:pPr>
              <w:pStyle w:val="Text"/>
              <w:rPr>
                <w:rStyle w:val="ChBlueBold"/>
              </w:rPr>
            </w:pPr>
            <w:r w:rsidRPr="002E231C">
              <w:rPr>
                <w:rStyle w:val="ChBlueBold"/>
              </w:rPr>
              <w:t>sakit~sakit</w:t>
            </w:r>
          </w:p>
        </w:tc>
        <w:tc>
          <w:tcPr>
            <w:tcW w:w="360" w:type="dxa"/>
            <w:shd w:val="clear" w:color="auto" w:fill="auto"/>
          </w:tcPr>
          <w:p w14:paraId="49ABA196" w14:textId="77777777" w:rsidR="00E15E36" w:rsidRPr="00801056" w:rsidRDefault="00E15E36" w:rsidP="00E15E36">
            <w:pPr>
              <w:pStyle w:val="Text"/>
            </w:pPr>
            <w:r w:rsidRPr="00801056">
              <w:t>di</w:t>
            </w:r>
          </w:p>
        </w:tc>
        <w:tc>
          <w:tcPr>
            <w:tcW w:w="929" w:type="dxa"/>
            <w:shd w:val="clear" w:color="auto" w:fill="auto"/>
          </w:tcPr>
          <w:p w14:paraId="5862C292" w14:textId="77777777" w:rsidR="00E15E36" w:rsidRPr="00801056" w:rsidRDefault="00E15E36" w:rsidP="00E15E36">
            <w:pPr>
              <w:pStyle w:val="Text"/>
            </w:pPr>
            <w:r w:rsidRPr="00801056">
              <w:t>Dok-Dua</w:t>
            </w:r>
          </w:p>
        </w:tc>
      </w:tr>
      <w:tr w:rsidR="00AC23C4" w:rsidRPr="00AC23C4" w14:paraId="4CD3577D" w14:textId="77777777" w:rsidTr="00AC23C4">
        <w:tc>
          <w:tcPr>
            <w:tcW w:w="709" w:type="dxa"/>
            <w:shd w:val="clear" w:color="auto" w:fill="auto"/>
          </w:tcPr>
          <w:p w14:paraId="2B322D27" w14:textId="77777777" w:rsidR="00E15E36" w:rsidRPr="002E231C" w:rsidRDefault="00E15E36" w:rsidP="00E15E36">
            <w:pPr>
              <w:pStyle w:val="GlossEng"/>
            </w:pPr>
          </w:p>
        </w:tc>
        <w:tc>
          <w:tcPr>
            <w:tcW w:w="489" w:type="dxa"/>
            <w:shd w:val="clear" w:color="auto" w:fill="auto"/>
          </w:tcPr>
          <w:p w14:paraId="3EFB0251" w14:textId="77777777" w:rsidR="00E15E36" w:rsidRPr="0099608C" w:rsidRDefault="00E15E36" w:rsidP="00E15E36">
            <w:pPr>
              <w:pStyle w:val="GlossEng"/>
              <w:rPr>
                <w:rStyle w:val="ChSmallCaps"/>
              </w:rPr>
            </w:pPr>
            <w:r w:rsidRPr="0099608C">
              <w:rPr>
                <w:rStyle w:val="ChSmallCaps"/>
              </w:rPr>
              <w:t>1sg</w:t>
            </w:r>
          </w:p>
        </w:tc>
        <w:tc>
          <w:tcPr>
            <w:tcW w:w="567" w:type="dxa"/>
            <w:shd w:val="clear" w:color="auto" w:fill="auto"/>
          </w:tcPr>
          <w:p w14:paraId="3E94AC67" w14:textId="77777777" w:rsidR="00E15E36" w:rsidRPr="0099608C" w:rsidRDefault="00E15E36" w:rsidP="00E15E36">
            <w:pPr>
              <w:pStyle w:val="GlossEng"/>
              <w:rPr>
                <w:rStyle w:val="ChSmallCaps"/>
              </w:rPr>
            </w:pPr>
            <w:r w:rsidRPr="0099608C">
              <w:rPr>
                <w:rStyle w:val="ChSmallCaps"/>
              </w:rPr>
              <w:t>poss</w:t>
            </w:r>
          </w:p>
        </w:tc>
        <w:tc>
          <w:tcPr>
            <w:tcW w:w="773" w:type="dxa"/>
            <w:shd w:val="clear" w:color="auto" w:fill="auto"/>
          </w:tcPr>
          <w:p w14:paraId="68A6B020" w14:textId="77777777" w:rsidR="00E15E36" w:rsidRPr="00801056" w:rsidRDefault="00E15E36" w:rsidP="00E15E36">
            <w:pPr>
              <w:pStyle w:val="GlossEng"/>
            </w:pPr>
            <w:r w:rsidRPr="00801056">
              <w:t>friend</w:t>
            </w:r>
          </w:p>
        </w:tc>
        <w:tc>
          <w:tcPr>
            <w:tcW w:w="489" w:type="dxa"/>
            <w:shd w:val="clear" w:color="auto" w:fill="auto"/>
          </w:tcPr>
          <w:p w14:paraId="5DBFAB1E" w14:textId="77777777" w:rsidR="00E15E36" w:rsidRPr="0099608C" w:rsidRDefault="00E15E36" w:rsidP="00E15E36">
            <w:pPr>
              <w:pStyle w:val="GlossEng"/>
              <w:rPr>
                <w:rStyle w:val="ChSmallCaps"/>
              </w:rPr>
            </w:pPr>
            <w:r w:rsidRPr="0099608C">
              <w:rPr>
                <w:rStyle w:val="ChSmallCaps"/>
              </w:rPr>
              <w:t>3sg</w:t>
            </w:r>
          </w:p>
        </w:tc>
        <w:tc>
          <w:tcPr>
            <w:tcW w:w="1165" w:type="dxa"/>
            <w:shd w:val="clear" w:color="auto" w:fill="auto"/>
          </w:tcPr>
          <w:p w14:paraId="1D148288" w14:textId="77777777" w:rsidR="00E15E36" w:rsidRPr="00801056" w:rsidRDefault="00E15E36" w:rsidP="00E15E36">
            <w:pPr>
              <w:pStyle w:val="GlossEng"/>
            </w:pPr>
            <w:r w:rsidRPr="0099608C">
              <w:rPr>
                <w:rStyle w:val="ChSmallCaps"/>
              </w:rPr>
              <w:t>rdp</w:t>
            </w:r>
            <w:r>
              <w:t>~be.</w:t>
            </w:r>
            <w:r w:rsidRPr="00801056">
              <w:t>sick</w:t>
            </w:r>
          </w:p>
        </w:tc>
        <w:tc>
          <w:tcPr>
            <w:tcW w:w="360" w:type="dxa"/>
            <w:shd w:val="clear" w:color="auto" w:fill="auto"/>
          </w:tcPr>
          <w:p w14:paraId="36E04CB6" w14:textId="77777777" w:rsidR="00E15E36" w:rsidRPr="00801056" w:rsidRDefault="00E15E36" w:rsidP="00E15E36">
            <w:pPr>
              <w:pStyle w:val="GlossEng"/>
            </w:pPr>
            <w:r w:rsidRPr="00801056">
              <w:t>at</w:t>
            </w:r>
          </w:p>
        </w:tc>
        <w:tc>
          <w:tcPr>
            <w:tcW w:w="929" w:type="dxa"/>
            <w:shd w:val="clear" w:color="auto" w:fill="auto"/>
          </w:tcPr>
          <w:p w14:paraId="55EBA986" w14:textId="77777777" w:rsidR="00E15E36" w:rsidRPr="00801056" w:rsidRDefault="00E15E36" w:rsidP="00E15E36">
            <w:pPr>
              <w:pStyle w:val="GlossEng"/>
            </w:pPr>
            <w:r w:rsidRPr="00801056">
              <w:t>Dok-Dua</w:t>
            </w:r>
          </w:p>
        </w:tc>
      </w:tr>
    </w:tbl>
    <w:p w14:paraId="62D04022" w14:textId="1B86E2B8" w:rsidR="00E15E36" w:rsidRDefault="00B7093A" w:rsidP="00E15E36">
      <w:pPr>
        <w:pStyle w:val="FreeTranslEng"/>
      </w:pPr>
      <w:r>
        <w:t>‘</w:t>
      </w:r>
      <w:r w:rsidR="00E15E36">
        <w:t xml:space="preserve">my friend is being </w:t>
      </w:r>
      <w:r w:rsidR="00E15E36" w:rsidRPr="002E231C">
        <w:rPr>
          <w:rStyle w:val="ChBlueBold"/>
        </w:rPr>
        <w:t>sick continuously</w:t>
      </w:r>
      <w:r w:rsidR="00E15E36">
        <w:t xml:space="preserve"> in the Dok-Dua (hospital)</w:t>
      </w:r>
      <w:r>
        <w:t>’</w:t>
      </w:r>
      <w:r w:rsidR="00E15E36">
        <w:t xml:space="preserve"> </w:t>
      </w:r>
      <w:r w:rsidR="00E15E36" w:rsidRPr="002E231C">
        <w:rPr>
          <w:rStyle w:val="ExampleSource"/>
        </w:rPr>
        <w:t>[Elicited BR120813.036]</w:t>
      </w:r>
    </w:p>
    <w:tbl>
      <w:tblPr>
        <w:tblW w:w="5139" w:type="dxa"/>
        <w:tblCellMar>
          <w:left w:w="42" w:type="dxa"/>
          <w:right w:w="42" w:type="dxa"/>
        </w:tblCellMar>
        <w:tblLook w:val="01E0" w:firstRow="1" w:lastRow="1" w:firstColumn="1" w:lastColumn="1" w:noHBand="0" w:noVBand="0"/>
      </w:tblPr>
      <w:tblGrid>
        <w:gridCol w:w="709"/>
        <w:gridCol w:w="868"/>
        <w:gridCol w:w="489"/>
        <w:gridCol w:w="384"/>
        <w:gridCol w:w="1377"/>
        <w:gridCol w:w="489"/>
        <w:gridCol w:w="823"/>
      </w:tblGrid>
      <w:tr w:rsidR="00AC23C4" w:rsidRPr="00D14F8A" w14:paraId="6EDD69D0" w14:textId="77777777" w:rsidTr="00AC23C4">
        <w:tc>
          <w:tcPr>
            <w:tcW w:w="709" w:type="dxa"/>
            <w:shd w:val="clear" w:color="auto" w:fill="auto"/>
          </w:tcPr>
          <w:p w14:paraId="6A393D81" w14:textId="77777777" w:rsidR="00E15E36" w:rsidRPr="008A3EB0" w:rsidRDefault="00E15E36" w:rsidP="00E15E36">
            <w:pPr>
              <w:pStyle w:val="O0Nwnext"/>
            </w:pPr>
            <w:bookmarkStart w:id="1743" w:name="_Ref360030254"/>
            <w:r w:rsidRPr="007A0BC8">
              <w:t>(</w:t>
            </w:r>
            <w:fldSimple w:instr=" SEQ ( \* ARABIC \s 1 ">
              <w:r w:rsidR="00154D81">
                <w:rPr>
                  <w:noProof/>
                </w:rPr>
                <w:t>27</w:t>
              </w:r>
            </w:fldSimple>
            <w:r w:rsidRPr="007A0BC8">
              <w:t>)</w:t>
            </w:r>
            <w:bookmarkEnd w:id="1743"/>
          </w:p>
        </w:tc>
        <w:tc>
          <w:tcPr>
            <w:tcW w:w="868" w:type="dxa"/>
            <w:shd w:val="clear" w:color="auto" w:fill="auto"/>
          </w:tcPr>
          <w:p w14:paraId="30F95FF2" w14:textId="77777777" w:rsidR="00E15E36" w:rsidRPr="007527D3" w:rsidRDefault="00E15E36" w:rsidP="00E15E36">
            <w:pPr>
              <w:pStyle w:val="Text"/>
            </w:pPr>
            <w:r w:rsidRPr="007527D3">
              <w:t>baru</w:t>
            </w:r>
          </w:p>
        </w:tc>
        <w:tc>
          <w:tcPr>
            <w:tcW w:w="489" w:type="dxa"/>
            <w:shd w:val="clear" w:color="auto" w:fill="auto"/>
          </w:tcPr>
          <w:p w14:paraId="69E297D6" w14:textId="77777777" w:rsidR="00E15E36" w:rsidRPr="007527D3" w:rsidRDefault="00E15E36" w:rsidP="00E15E36">
            <w:pPr>
              <w:pStyle w:val="Text"/>
            </w:pPr>
            <w:r>
              <w:t>de</w:t>
            </w:r>
          </w:p>
        </w:tc>
        <w:tc>
          <w:tcPr>
            <w:tcW w:w="384" w:type="dxa"/>
            <w:shd w:val="clear" w:color="auto" w:fill="auto"/>
          </w:tcPr>
          <w:p w14:paraId="34E7CD2D" w14:textId="77777777" w:rsidR="00E15E36" w:rsidRPr="007527D3" w:rsidRDefault="00E15E36" w:rsidP="00E15E36">
            <w:pPr>
              <w:pStyle w:val="Text"/>
            </w:pPr>
            <w:r w:rsidRPr="007527D3">
              <w:t>pi</w:t>
            </w:r>
          </w:p>
        </w:tc>
        <w:tc>
          <w:tcPr>
            <w:tcW w:w="1377" w:type="dxa"/>
            <w:shd w:val="clear" w:color="auto" w:fill="auto"/>
          </w:tcPr>
          <w:p w14:paraId="3BB7086C" w14:textId="77777777" w:rsidR="00E15E36" w:rsidRPr="005D330E" w:rsidRDefault="00E15E36" w:rsidP="00E15E36">
            <w:pPr>
              <w:pStyle w:val="Text"/>
              <w:rPr>
                <w:rStyle w:val="ChBlueBold"/>
              </w:rPr>
            </w:pPr>
            <w:r w:rsidRPr="005D330E">
              <w:rPr>
                <w:rStyle w:val="ChBlueBold"/>
              </w:rPr>
              <w:t>bicara~bicara</w:t>
            </w:r>
          </w:p>
        </w:tc>
        <w:tc>
          <w:tcPr>
            <w:tcW w:w="489" w:type="dxa"/>
            <w:shd w:val="clear" w:color="auto" w:fill="auto"/>
          </w:tcPr>
          <w:p w14:paraId="77CADF3D" w14:textId="77777777" w:rsidR="00E15E36" w:rsidRPr="007527D3" w:rsidRDefault="00E15E36" w:rsidP="00E15E36">
            <w:pPr>
              <w:pStyle w:val="Text"/>
            </w:pPr>
            <w:r w:rsidRPr="007527D3">
              <w:t>sa</w:t>
            </w:r>
          </w:p>
        </w:tc>
        <w:tc>
          <w:tcPr>
            <w:tcW w:w="823" w:type="dxa"/>
            <w:shd w:val="clear" w:color="auto" w:fill="auto"/>
          </w:tcPr>
          <w:p w14:paraId="3CE3165B" w14:textId="77777777" w:rsidR="00E15E36" w:rsidRPr="007527D3" w:rsidRDefault="00E15E36" w:rsidP="00E15E36">
            <w:pPr>
              <w:pStyle w:val="Text"/>
            </w:pPr>
            <w:r>
              <w:t>begini</w:t>
            </w:r>
          </w:p>
        </w:tc>
      </w:tr>
      <w:tr w:rsidR="00AC23C4" w:rsidRPr="00AC23C4" w14:paraId="5E69F57A" w14:textId="77777777" w:rsidTr="00AC23C4">
        <w:tc>
          <w:tcPr>
            <w:tcW w:w="709" w:type="dxa"/>
            <w:shd w:val="clear" w:color="auto" w:fill="auto"/>
          </w:tcPr>
          <w:p w14:paraId="3F3138B7" w14:textId="77777777" w:rsidR="006936F6" w:rsidRPr="007527D3" w:rsidRDefault="006936F6" w:rsidP="00E15E36">
            <w:pPr>
              <w:pStyle w:val="GlossEng"/>
            </w:pPr>
          </w:p>
        </w:tc>
        <w:tc>
          <w:tcPr>
            <w:tcW w:w="868" w:type="dxa"/>
            <w:shd w:val="clear" w:color="auto" w:fill="auto"/>
          </w:tcPr>
          <w:p w14:paraId="5E598A89" w14:textId="77777777" w:rsidR="006936F6" w:rsidRPr="0014512C" w:rsidRDefault="006936F6" w:rsidP="002C79BF">
            <w:pPr>
              <w:pStyle w:val="GlossEng"/>
            </w:pPr>
            <w:r>
              <w:t>and.then</w:t>
            </w:r>
          </w:p>
        </w:tc>
        <w:tc>
          <w:tcPr>
            <w:tcW w:w="489" w:type="dxa"/>
            <w:shd w:val="clear" w:color="auto" w:fill="auto"/>
          </w:tcPr>
          <w:p w14:paraId="2C24A39B" w14:textId="77777777" w:rsidR="006936F6" w:rsidRPr="0099608C" w:rsidRDefault="006936F6" w:rsidP="00E15E36">
            <w:pPr>
              <w:pStyle w:val="GlossEng"/>
              <w:rPr>
                <w:rStyle w:val="ChSmallCaps"/>
              </w:rPr>
            </w:pPr>
            <w:r w:rsidRPr="0099608C">
              <w:rPr>
                <w:rStyle w:val="ChSmallCaps"/>
              </w:rPr>
              <w:t>3sg</w:t>
            </w:r>
          </w:p>
        </w:tc>
        <w:tc>
          <w:tcPr>
            <w:tcW w:w="384" w:type="dxa"/>
            <w:shd w:val="clear" w:color="auto" w:fill="auto"/>
          </w:tcPr>
          <w:p w14:paraId="14A53220" w14:textId="77777777" w:rsidR="006936F6" w:rsidRPr="007527D3" w:rsidRDefault="006936F6" w:rsidP="00E15E36">
            <w:pPr>
              <w:pStyle w:val="GlossEng"/>
            </w:pPr>
            <w:r w:rsidRPr="007527D3">
              <w:t>go</w:t>
            </w:r>
          </w:p>
        </w:tc>
        <w:tc>
          <w:tcPr>
            <w:tcW w:w="1377" w:type="dxa"/>
            <w:shd w:val="clear" w:color="auto" w:fill="auto"/>
          </w:tcPr>
          <w:p w14:paraId="2080ADAC" w14:textId="77777777" w:rsidR="006936F6" w:rsidRPr="007527D3" w:rsidRDefault="006936F6" w:rsidP="00E15E36">
            <w:pPr>
              <w:pStyle w:val="GlossEng"/>
            </w:pPr>
            <w:r w:rsidRPr="0099608C">
              <w:rPr>
                <w:rStyle w:val="ChSmallCaps"/>
              </w:rPr>
              <w:t>rdp</w:t>
            </w:r>
            <w:r w:rsidRPr="007527D3">
              <w:t>~speak</w:t>
            </w:r>
          </w:p>
        </w:tc>
        <w:tc>
          <w:tcPr>
            <w:tcW w:w="489" w:type="dxa"/>
            <w:shd w:val="clear" w:color="auto" w:fill="auto"/>
          </w:tcPr>
          <w:p w14:paraId="0393743B" w14:textId="77777777" w:rsidR="006936F6" w:rsidRPr="0099608C" w:rsidRDefault="006936F6" w:rsidP="00E15E36">
            <w:pPr>
              <w:pStyle w:val="GlossEng"/>
              <w:rPr>
                <w:rStyle w:val="ChSmallCaps"/>
              </w:rPr>
            </w:pPr>
            <w:r w:rsidRPr="0099608C">
              <w:rPr>
                <w:rStyle w:val="ChSmallCaps"/>
              </w:rPr>
              <w:t>1sg</w:t>
            </w:r>
          </w:p>
        </w:tc>
        <w:tc>
          <w:tcPr>
            <w:tcW w:w="823" w:type="dxa"/>
            <w:shd w:val="clear" w:color="auto" w:fill="auto"/>
          </w:tcPr>
          <w:p w14:paraId="4ADEBF9E" w14:textId="77777777" w:rsidR="006936F6" w:rsidRPr="007527D3" w:rsidRDefault="006936F6" w:rsidP="00E15E36">
            <w:pPr>
              <w:pStyle w:val="GlossEng"/>
            </w:pPr>
            <w:r w:rsidRPr="007527D3">
              <w:t>like.this</w:t>
            </w:r>
          </w:p>
        </w:tc>
      </w:tr>
    </w:tbl>
    <w:p w14:paraId="21FB246F" w14:textId="41F94E79" w:rsidR="00E15E36" w:rsidRDefault="00B7093A" w:rsidP="00E15E36">
      <w:pPr>
        <w:pStyle w:val="FreeTranslEng"/>
      </w:pPr>
      <w:r>
        <w:t>‘</w:t>
      </w:r>
      <w:r w:rsidR="00E15E36">
        <w:t xml:space="preserve">but then he went to </w:t>
      </w:r>
      <w:r w:rsidR="00E15E36" w:rsidRPr="005D330E">
        <w:rPr>
          <w:rStyle w:val="ChBlueBold"/>
        </w:rPr>
        <w:t>talk</w:t>
      </w:r>
      <w:r w:rsidR="00E15E36">
        <w:t xml:space="preserve"> about me like this </w:t>
      </w:r>
      <w:r w:rsidR="00E15E36" w:rsidRPr="005D330E">
        <w:rPr>
          <w:rStyle w:val="ChBlueBold"/>
        </w:rPr>
        <w:t>again and again</w:t>
      </w:r>
      <w:r>
        <w:t>’</w:t>
      </w:r>
      <w:r w:rsidR="00E15E36">
        <w:t xml:space="preserve"> </w:t>
      </w:r>
      <w:r w:rsidR="00E15E36" w:rsidRPr="00827378">
        <w:rPr>
          <w:rStyle w:val="ExampleSource"/>
        </w:rPr>
        <w:t>[081025-009b-Cv.0006]</w:t>
      </w:r>
    </w:p>
    <w:p w14:paraId="3AB18B5E" w14:textId="77777777" w:rsidR="00E15E36" w:rsidRDefault="00E15E36" w:rsidP="0071676D">
      <w:pPr>
        <w:pStyle w:val="Body0005after"/>
      </w:pPr>
      <w:r>
        <w:t xml:space="preserve">As an extension of marking continuation or repetition, reduplicated verbs may also signal habit, as shown in </w:t>
      </w:r>
      <w:r>
        <w:fldChar w:fldCharType="begin"/>
      </w:r>
      <w:r>
        <w:instrText xml:space="preserve"> REF _Ref360027781 \h </w:instrText>
      </w:r>
      <w:r>
        <w:fldChar w:fldCharType="separate"/>
      </w:r>
      <w:r w:rsidR="00154D81" w:rsidRPr="007A0BC8">
        <w:t>(</w:t>
      </w:r>
      <w:r w:rsidR="00154D81">
        <w:rPr>
          <w:noProof/>
        </w:rPr>
        <w:t>28</w:t>
      </w:r>
      <w:r w:rsidR="00154D81" w:rsidRPr="007A0BC8">
        <w:t>)</w:t>
      </w:r>
      <w:r>
        <w:fldChar w:fldCharType="end"/>
      </w:r>
      <w:r>
        <w:t>.</w:t>
      </w:r>
    </w:p>
    <w:p w14:paraId="483C7535" w14:textId="77777777" w:rsidR="00E15E36" w:rsidRDefault="00E15E36" w:rsidP="00E15E36">
      <w:pPr>
        <w:pStyle w:val="ExampleTitle"/>
      </w:pPr>
      <w:r>
        <w:t xml:space="preserve">Reduplicated verbs: </w:t>
      </w:r>
      <w:r>
        <w:rPr>
          <w:lang w:eastAsia="en-US"/>
        </w:rPr>
        <w:t>Habit</w:t>
      </w:r>
    </w:p>
    <w:tbl>
      <w:tblPr>
        <w:tblW w:w="6734" w:type="dxa"/>
        <w:tblCellMar>
          <w:left w:w="42" w:type="dxa"/>
          <w:right w:w="42" w:type="dxa"/>
        </w:tblCellMar>
        <w:tblLook w:val="01E0" w:firstRow="1" w:lastRow="1" w:firstColumn="1" w:lastColumn="1" w:noHBand="0" w:noVBand="0"/>
      </w:tblPr>
      <w:tblGrid>
        <w:gridCol w:w="709"/>
        <w:gridCol w:w="834"/>
        <w:gridCol w:w="489"/>
        <w:gridCol w:w="679"/>
        <w:gridCol w:w="868"/>
        <w:gridCol w:w="489"/>
        <w:gridCol w:w="1843"/>
        <w:gridCol w:w="823"/>
      </w:tblGrid>
      <w:tr w:rsidR="00AC23C4" w:rsidRPr="00D14F8A" w14:paraId="4D691522" w14:textId="77777777" w:rsidTr="00AC23C4">
        <w:tc>
          <w:tcPr>
            <w:tcW w:w="709" w:type="dxa"/>
            <w:shd w:val="clear" w:color="auto" w:fill="auto"/>
          </w:tcPr>
          <w:p w14:paraId="526946D9" w14:textId="77777777" w:rsidR="00E15E36" w:rsidRPr="008A3EB0" w:rsidRDefault="00E15E36" w:rsidP="00E15E36">
            <w:pPr>
              <w:pStyle w:val="O0Nwnext"/>
            </w:pPr>
            <w:bookmarkStart w:id="1744" w:name="_Ref360027781"/>
            <w:r w:rsidRPr="007A0BC8">
              <w:t>(</w:t>
            </w:r>
            <w:fldSimple w:instr=" SEQ ( \* ARABIC \s 1 ">
              <w:r w:rsidR="00154D81">
                <w:rPr>
                  <w:noProof/>
                </w:rPr>
                <w:t>28</w:t>
              </w:r>
            </w:fldSimple>
            <w:r w:rsidRPr="007A0BC8">
              <w:t>)</w:t>
            </w:r>
            <w:bookmarkEnd w:id="1744"/>
          </w:p>
        </w:tc>
        <w:tc>
          <w:tcPr>
            <w:tcW w:w="834" w:type="dxa"/>
            <w:shd w:val="clear" w:color="auto" w:fill="auto"/>
          </w:tcPr>
          <w:p w14:paraId="2BCFCF72" w14:textId="77777777" w:rsidR="00E15E36" w:rsidRPr="00486CBB" w:rsidRDefault="00E15E36" w:rsidP="00E15E36">
            <w:pPr>
              <w:pStyle w:val="Text"/>
            </w:pPr>
            <w:r w:rsidRPr="00486CBB">
              <w:t>begitu</w:t>
            </w:r>
          </w:p>
        </w:tc>
        <w:tc>
          <w:tcPr>
            <w:tcW w:w="489" w:type="dxa"/>
            <w:shd w:val="clear" w:color="auto" w:fill="auto"/>
          </w:tcPr>
          <w:p w14:paraId="5E560F5F" w14:textId="77777777" w:rsidR="00E15E36" w:rsidRPr="00486CBB" w:rsidRDefault="00E15E36" w:rsidP="00E15E36">
            <w:pPr>
              <w:pStyle w:val="Text"/>
            </w:pPr>
            <w:r w:rsidRPr="00486CBB">
              <w:t>de</w:t>
            </w:r>
          </w:p>
        </w:tc>
        <w:tc>
          <w:tcPr>
            <w:tcW w:w="679" w:type="dxa"/>
            <w:shd w:val="clear" w:color="auto" w:fill="auto"/>
          </w:tcPr>
          <w:p w14:paraId="269889E1" w14:textId="77777777" w:rsidR="00E15E36" w:rsidRPr="00486CBB" w:rsidRDefault="00E15E36" w:rsidP="00E15E36">
            <w:pPr>
              <w:pStyle w:val="Text"/>
            </w:pPr>
            <w:r w:rsidRPr="00486CBB">
              <w:t>besar</w:t>
            </w:r>
          </w:p>
        </w:tc>
        <w:tc>
          <w:tcPr>
            <w:tcW w:w="868" w:type="dxa"/>
            <w:shd w:val="clear" w:color="auto" w:fill="auto"/>
          </w:tcPr>
          <w:p w14:paraId="44EE3276" w14:textId="77777777" w:rsidR="00E15E36" w:rsidRPr="00486CBB" w:rsidRDefault="00E15E36" w:rsidP="00E15E36">
            <w:pPr>
              <w:pStyle w:val="Text"/>
            </w:pPr>
            <w:r>
              <w:t>baru</w:t>
            </w:r>
          </w:p>
        </w:tc>
        <w:tc>
          <w:tcPr>
            <w:tcW w:w="489" w:type="dxa"/>
            <w:shd w:val="clear" w:color="auto" w:fill="auto"/>
          </w:tcPr>
          <w:p w14:paraId="0112BBC7" w14:textId="77777777" w:rsidR="00E15E36" w:rsidRPr="00486CBB" w:rsidRDefault="00E15E36" w:rsidP="00E15E36">
            <w:pPr>
              <w:pStyle w:val="Text"/>
            </w:pPr>
            <w:r w:rsidRPr="00486CBB">
              <w:t>de</w:t>
            </w:r>
          </w:p>
        </w:tc>
        <w:tc>
          <w:tcPr>
            <w:tcW w:w="1843" w:type="dxa"/>
            <w:shd w:val="clear" w:color="auto" w:fill="auto"/>
          </w:tcPr>
          <w:p w14:paraId="46BA6BC7" w14:textId="77777777" w:rsidR="00E15E36" w:rsidRPr="004E6B51" w:rsidRDefault="00E15E36" w:rsidP="00E15E36">
            <w:pPr>
              <w:pStyle w:val="Text"/>
              <w:rPr>
                <w:rStyle w:val="ChBlueBold"/>
              </w:rPr>
            </w:pPr>
            <w:r w:rsidRPr="004E6B51">
              <w:rPr>
                <w:rStyle w:val="ChBlueBold"/>
              </w:rPr>
              <w:t>nakal~nakal</w:t>
            </w:r>
          </w:p>
        </w:tc>
        <w:tc>
          <w:tcPr>
            <w:tcW w:w="823" w:type="dxa"/>
            <w:shd w:val="clear" w:color="auto" w:fill="auto"/>
          </w:tcPr>
          <w:p w14:paraId="78C58AC1" w14:textId="77777777" w:rsidR="00E15E36" w:rsidRPr="00486CBB" w:rsidRDefault="00E15E36" w:rsidP="00E15E36">
            <w:pPr>
              <w:pStyle w:val="Text"/>
            </w:pPr>
            <w:r w:rsidRPr="00486CBB">
              <w:t>begini</w:t>
            </w:r>
          </w:p>
        </w:tc>
      </w:tr>
      <w:tr w:rsidR="00AC23C4" w:rsidRPr="00AC23C4" w14:paraId="2E00E516" w14:textId="77777777" w:rsidTr="00AC23C4">
        <w:tc>
          <w:tcPr>
            <w:tcW w:w="709" w:type="dxa"/>
            <w:shd w:val="clear" w:color="auto" w:fill="auto"/>
          </w:tcPr>
          <w:p w14:paraId="535C9F7A" w14:textId="77777777" w:rsidR="006936F6" w:rsidRPr="004E6B51" w:rsidRDefault="006936F6" w:rsidP="00E15E36">
            <w:pPr>
              <w:pStyle w:val="GlossEng"/>
            </w:pPr>
          </w:p>
        </w:tc>
        <w:tc>
          <w:tcPr>
            <w:tcW w:w="834" w:type="dxa"/>
            <w:shd w:val="clear" w:color="auto" w:fill="auto"/>
          </w:tcPr>
          <w:p w14:paraId="235EFB44" w14:textId="77777777" w:rsidR="006936F6" w:rsidRPr="00486CBB" w:rsidRDefault="006936F6" w:rsidP="00E15E36">
            <w:pPr>
              <w:pStyle w:val="GlossEng"/>
            </w:pPr>
            <w:r w:rsidRPr="00486CBB">
              <w:t>like.that</w:t>
            </w:r>
          </w:p>
        </w:tc>
        <w:tc>
          <w:tcPr>
            <w:tcW w:w="489" w:type="dxa"/>
            <w:shd w:val="clear" w:color="auto" w:fill="auto"/>
          </w:tcPr>
          <w:p w14:paraId="0DDA216B" w14:textId="77777777" w:rsidR="006936F6" w:rsidRPr="0099608C" w:rsidRDefault="006936F6" w:rsidP="00E15E36">
            <w:pPr>
              <w:pStyle w:val="GlossEng"/>
              <w:rPr>
                <w:rStyle w:val="ChSmallCaps"/>
              </w:rPr>
            </w:pPr>
            <w:r w:rsidRPr="0099608C">
              <w:rPr>
                <w:rStyle w:val="ChSmallCaps"/>
              </w:rPr>
              <w:t>3sg</w:t>
            </w:r>
          </w:p>
        </w:tc>
        <w:tc>
          <w:tcPr>
            <w:tcW w:w="679" w:type="dxa"/>
            <w:shd w:val="clear" w:color="auto" w:fill="auto"/>
          </w:tcPr>
          <w:p w14:paraId="0440C4D1" w14:textId="77777777" w:rsidR="006936F6" w:rsidRPr="004E6B51" w:rsidRDefault="006936F6" w:rsidP="00E15E36">
            <w:pPr>
              <w:pStyle w:val="GlossEng"/>
            </w:pPr>
            <w:r>
              <w:t>be.</w:t>
            </w:r>
            <w:r w:rsidRPr="004E6B51">
              <w:t>big</w:t>
            </w:r>
          </w:p>
        </w:tc>
        <w:tc>
          <w:tcPr>
            <w:tcW w:w="868" w:type="dxa"/>
            <w:shd w:val="clear" w:color="auto" w:fill="auto"/>
          </w:tcPr>
          <w:p w14:paraId="43CB2938" w14:textId="77777777" w:rsidR="006936F6" w:rsidRPr="0014512C" w:rsidRDefault="006936F6" w:rsidP="002C79BF">
            <w:pPr>
              <w:pStyle w:val="GlossEng"/>
            </w:pPr>
            <w:r>
              <w:t>and.then</w:t>
            </w:r>
          </w:p>
        </w:tc>
        <w:tc>
          <w:tcPr>
            <w:tcW w:w="489" w:type="dxa"/>
            <w:shd w:val="clear" w:color="auto" w:fill="auto"/>
          </w:tcPr>
          <w:p w14:paraId="63F91206" w14:textId="77777777" w:rsidR="006936F6" w:rsidRPr="0099608C" w:rsidRDefault="006936F6" w:rsidP="00E15E36">
            <w:pPr>
              <w:pStyle w:val="GlossEng"/>
              <w:rPr>
                <w:rStyle w:val="ChSmallCaps"/>
              </w:rPr>
            </w:pPr>
            <w:r w:rsidRPr="0099608C">
              <w:rPr>
                <w:rStyle w:val="ChSmallCaps"/>
              </w:rPr>
              <w:t>3sg</w:t>
            </w:r>
          </w:p>
        </w:tc>
        <w:tc>
          <w:tcPr>
            <w:tcW w:w="1843" w:type="dxa"/>
            <w:shd w:val="clear" w:color="auto" w:fill="auto"/>
          </w:tcPr>
          <w:p w14:paraId="6535515C" w14:textId="77777777" w:rsidR="006936F6" w:rsidRPr="00486CBB" w:rsidRDefault="006936F6" w:rsidP="00E15E36">
            <w:pPr>
              <w:pStyle w:val="GlossEng"/>
            </w:pPr>
            <w:r w:rsidRPr="0099608C">
              <w:rPr>
                <w:rStyle w:val="ChSmallCaps"/>
              </w:rPr>
              <w:t>rdp</w:t>
            </w:r>
            <w:r w:rsidRPr="00486CBB">
              <w:t>~</w:t>
            </w:r>
            <w:r>
              <w:t>be.</w:t>
            </w:r>
            <w:r w:rsidRPr="00486CBB">
              <w:t>mischievous</w:t>
            </w:r>
          </w:p>
        </w:tc>
        <w:tc>
          <w:tcPr>
            <w:tcW w:w="823" w:type="dxa"/>
            <w:shd w:val="clear" w:color="auto" w:fill="auto"/>
          </w:tcPr>
          <w:p w14:paraId="497F26D0" w14:textId="77777777" w:rsidR="006936F6" w:rsidRPr="00486CBB" w:rsidRDefault="006936F6" w:rsidP="00E15E36">
            <w:pPr>
              <w:pStyle w:val="GlossEng"/>
            </w:pPr>
            <w:r w:rsidRPr="00486CBB">
              <w:t>like.this</w:t>
            </w:r>
          </w:p>
        </w:tc>
      </w:tr>
    </w:tbl>
    <w:p w14:paraId="73614991" w14:textId="6C0B243D" w:rsidR="00E15E36" w:rsidRDefault="00B7093A" w:rsidP="00E15E36">
      <w:pPr>
        <w:pStyle w:val="FreeTranslEng15pt"/>
      </w:pPr>
      <w:r>
        <w:t>‘</w:t>
      </w:r>
      <w:r w:rsidR="00E15E36">
        <w:t>he grew up like that, and now he</w:t>
      </w:r>
      <w:r>
        <w:t>’</w:t>
      </w:r>
      <w:r w:rsidR="00E15E36">
        <w:t xml:space="preserve">s </w:t>
      </w:r>
      <w:r w:rsidR="00E15E36" w:rsidRPr="004E6B51">
        <w:rPr>
          <w:rStyle w:val="ChBlueBold"/>
        </w:rPr>
        <w:t>mischievous</w:t>
      </w:r>
      <w:r w:rsidR="00E15E36" w:rsidRPr="004E6B51">
        <w:t xml:space="preserve"> like this </w:t>
      </w:r>
      <w:r w:rsidR="00E15E36" w:rsidRPr="004E6B51">
        <w:rPr>
          <w:rStyle w:val="ChBlueBold"/>
        </w:rPr>
        <w:t>all the time</w:t>
      </w:r>
      <w:r>
        <w:t>’</w:t>
      </w:r>
      <w:r w:rsidR="00E15E36">
        <w:t xml:space="preserve"> </w:t>
      </w:r>
      <w:r w:rsidR="00E15E36" w:rsidRPr="004E6B51">
        <w:rPr>
          <w:rStyle w:val="ExampleSource"/>
        </w:rPr>
        <w:t>[080917-010-CvEx.0044]</w:t>
      </w:r>
    </w:p>
    <w:p w14:paraId="765031F0" w14:textId="48DA83F8" w:rsidR="00E15E36" w:rsidRDefault="00200D6B" w:rsidP="00E15E36">
      <w:pPr>
        <w:pStyle w:val="Heading4"/>
      </w:pPr>
      <w:bookmarkStart w:id="1745" w:name="_Toc227070479"/>
      <w:bookmarkStart w:id="1746" w:name="_Ref227237680"/>
      <w:bookmarkStart w:id="1747" w:name="_Toc332968469"/>
      <w:bookmarkStart w:id="1748" w:name="_Ref360089617"/>
      <w:bookmarkStart w:id="1749" w:name="_Toc227070477"/>
      <w:bookmarkStart w:id="1750" w:name="_Ref360089615"/>
      <w:bookmarkStart w:id="1751" w:name="_Toc227070469"/>
      <w:r>
        <w:t>Collectivity</w:t>
      </w:r>
      <w:bookmarkEnd w:id="1745"/>
      <w:r>
        <w:t xml:space="preserve"> </w:t>
      </w:r>
      <w:r w:rsidR="00E15E36">
        <w:t xml:space="preserve">and </w:t>
      </w:r>
      <w:bookmarkEnd w:id="1746"/>
      <w:bookmarkEnd w:id="1747"/>
      <w:r w:rsidR="00E15E36">
        <w:t>diversity</w:t>
      </w:r>
      <w:bookmarkEnd w:id="1748"/>
    </w:p>
    <w:p w14:paraId="7D98C489" w14:textId="5DB58563" w:rsidR="00E15E36" w:rsidRPr="007527D3" w:rsidRDefault="00E15E36" w:rsidP="00E15E36">
      <w:pPr>
        <w:pStyle w:val="Body0010after"/>
      </w:pPr>
      <w:r>
        <w:t xml:space="preserve">Verb reduplication may also indicate </w:t>
      </w:r>
      <w:r w:rsidR="00200D6B">
        <w:t>collectivity</w:t>
      </w:r>
      <w:r>
        <w:t xml:space="preserve"> or diversity of the clausal subject. </w:t>
      </w:r>
      <w:r>
        <w:rPr>
          <w:lang w:eastAsia="en-US"/>
        </w:rPr>
        <w:t xml:space="preserve">The function of signaling </w:t>
      </w:r>
      <w:r w:rsidR="00200D6B">
        <w:t>collectivity</w:t>
      </w:r>
      <w:r>
        <w:rPr>
          <w:lang w:eastAsia="en-US"/>
        </w:rPr>
        <w:t xml:space="preserve"> is illustrated with the examples in </w:t>
      </w:r>
      <w:r>
        <w:rPr>
          <w:lang w:eastAsia="en-US"/>
        </w:rPr>
        <w:fldChar w:fldCharType="begin"/>
      </w:r>
      <w:r>
        <w:rPr>
          <w:lang w:eastAsia="en-US"/>
        </w:rPr>
        <w:instrText xml:space="preserve"> REF _Ref360031981 \h </w:instrText>
      </w:r>
      <w:r>
        <w:rPr>
          <w:lang w:eastAsia="en-US"/>
        </w:rPr>
      </w:r>
      <w:r>
        <w:rPr>
          <w:lang w:eastAsia="en-US"/>
        </w:rPr>
        <w:fldChar w:fldCharType="separate"/>
      </w:r>
      <w:r w:rsidR="00154D81" w:rsidRPr="007A0BC8">
        <w:t>(</w:t>
      </w:r>
      <w:r w:rsidR="00154D81">
        <w:rPr>
          <w:noProof/>
        </w:rPr>
        <w:t>29</w:t>
      </w:r>
      <w:r w:rsidR="00154D81" w:rsidRPr="007A0BC8">
        <w:t>)</w:t>
      </w:r>
      <w:r>
        <w:rPr>
          <w:lang w:eastAsia="en-US"/>
        </w:rPr>
        <w:fldChar w:fldCharType="end"/>
      </w:r>
      <w:r>
        <w:rPr>
          <w:lang w:eastAsia="en-US"/>
        </w:rPr>
        <w:t xml:space="preserve"> and </w:t>
      </w:r>
      <w:r>
        <w:rPr>
          <w:lang w:eastAsia="en-US"/>
        </w:rPr>
        <w:fldChar w:fldCharType="begin"/>
      </w:r>
      <w:r>
        <w:rPr>
          <w:lang w:eastAsia="en-US"/>
        </w:rPr>
        <w:instrText xml:space="preserve"> REF _Ref360031982 \h </w:instrText>
      </w:r>
      <w:r>
        <w:rPr>
          <w:lang w:eastAsia="en-US"/>
        </w:rPr>
      </w:r>
      <w:r>
        <w:rPr>
          <w:lang w:eastAsia="en-US"/>
        </w:rPr>
        <w:fldChar w:fldCharType="separate"/>
      </w:r>
      <w:r w:rsidR="00154D81" w:rsidRPr="007A0BC8">
        <w:t>(</w:t>
      </w:r>
      <w:r w:rsidR="00154D81">
        <w:rPr>
          <w:noProof/>
        </w:rPr>
        <w:t>30</w:t>
      </w:r>
      <w:r w:rsidR="00154D81" w:rsidRPr="007A0BC8">
        <w:t>)</w:t>
      </w:r>
      <w:r>
        <w:rPr>
          <w:lang w:eastAsia="en-US"/>
        </w:rPr>
        <w:fldChar w:fldCharType="end"/>
      </w:r>
      <w:r>
        <w:rPr>
          <w:lang w:eastAsia="en-US"/>
        </w:rPr>
        <w:t xml:space="preserve">, while the diversity-marking function of reduplicated verbs is shown in </w:t>
      </w:r>
      <w:r w:rsidR="00A33A5E">
        <w:t xml:space="preserve">the elicited examples in </w:t>
      </w:r>
      <w:r>
        <w:rPr>
          <w:lang w:eastAsia="en-US"/>
        </w:rPr>
        <w:fldChar w:fldCharType="begin"/>
      </w:r>
      <w:r>
        <w:rPr>
          <w:lang w:eastAsia="en-US"/>
        </w:rPr>
        <w:instrText xml:space="preserve"> REF _Ref360031983 \h </w:instrText>
      </w:r>
      <w:r>
        <w:rPr>
          <w:lang w:eastAsia="en-US"/>
        </w:rPr>
      </w:r>
      <w:r>
        <w:rPr>
          <w:lang w:eastAsia="en-US"/>
        </w:rPr>
        <w:fldChar w:fldCharType="separate"/>
      </w:r>
      <w:r w:rsidR="00154D81" w:rsidRPr="007A0BC8">
        <w:t>(</w:t>
      </w:r>
      <w:r w:rsidR="00154D81">
        <w:rPr>
          <w:noProof/>
        </w:rPr>
        <w:t>31</w:t>
      </w:r>
      <w:r w:rsidR="00154D81" w:rsidRPr="007A0BC8">
        <w:t>)</w:t>
      </w:r>
      <w:r>
        <w:rPr>
          <w:lang w:eastAsia="en-US"/>
        </w:rPr>
        <w:fldChar w:fldCharType="end"/>
      </w:r>
      <w:r>
        <w:rPr>
          <w:lang w:eastAsia="en-US"/>
        </w:rPr>
        <w:t xml:space="preserve"> and </w:t>
      </w:r>
      <w:r>
        <w:rPr>
          <w:lang w:eastAsia="en-US"/>
        </w:rPr>
        <w:fldChar w:fldCharType="begin"/>
      </w:r>
      <w:r>
        <w:rPr>
          <w:lang w:eastAsia="en-US"/>
        </w:rPr>
        <w:instrText xml:space="preserve"> REF _Ref360031985 \h </w:instrText>
      </w:r>
      <w:r>
        <w:rPr>
          <w:lang w:eastAsia="en-US"/>
        </w:rPr>
      </w:r>
      <w:r>
        <w:rPr>
          <w:lang w:eastAsia="en-US"/>
        </w:rPr>
        <w:fldChar w:fldCharType="separate"/>
      </w:r>
      <w:r w:rsidR="00154D81" w:rsidRPr="007A0BC8">
        <w:t>(</w:t>
      </w:r>
      <w:r w:rsidR="00154D81">
        <w:rPr>
          <w:noProof/>
        </w:rPr>
        <w:t>32</w:t>
      </w:r>
      <w:r w:rsidR="00154D81" w:rsidRPr="007A0BC8">
        <w:t>)</w:t>
      </w:r>
      <w:r>
        <w:rPr>
          <w:lang w:eastAsia="en-US"/>
        </w:rPr>
        <w:fldChar w:fldCharType="end"/>
      </w:r>
      <w:r>
        <w:rPr>
          <w:lang w:eastAsia="en-US"/>
        </w:rPr>
        <w:t>.</w:t>
      </w:r>
    </w:p>
    <w:tbl>
      <w:tblPr>
        <w:tblW w:w="6786" w:type="dxa"/>
        <w:tblCellMar>
          <w:left w:w="42" w:type="dxa"/>
          <w:right w:w="42" w:type="dxa"/>
        </w:tblCellMar>
        <w:tblLook w:val="01E0" w:firstRow="1" w:lastRow="1" w:firstColumn="1" w:lastColumn="1" w:noHBand="0" w:noVBand="0"/>
      </w:tblPr>
      <w:tblGrid>
        <w:gridCol w:w="709"/>
        <w:gridCol w:w="510"/>
        <w:gridCol w:w="454"/>
        <w:gridCol w:w="1248"/>
        <w:gridCol w:w="723"/>
        <w:gridCol w:w="573"/>
        <w:gridCol w:w="707"/>
        <w:gridCol w:w="573"/>
        <w:gridCol w:w="1289"/>
      </w:tblGrid>
      <w:tr w:rsidR="00AC23C4" w:rsidRPr="00D14F8A" w14:paraId="04B62824" w14:textId="77777777" w:rsidTr="00AC23C4">
        <w:tc>
          <w:tcPr>
            <w:tcW w:w="709" w:type="dxa"/>
            <w:shd w:val="clear" w:color="auto" w:fill="auto"/>
          </w:tcPr>
          <w:p w14:paraId="68B8C1D0" w14:textId="77777777" w:rsidR="00E15E36" w:rsidRPr="008A3EB0" w:rsidRDefault="00E15E36" w:rsidP="00E15E36">
            <w:pPr>
              <w:pStyle w:val="O0Nwnext"/>
            </w:pPr>
            <w:bookmarkStart w:id="1752" w:name="_Ref360031981"/>
            <w:r w:rsidRPr="007A0BC8">
              <w:t>(</w:t>
            </w:r>
            <w:fldSimple w:instr=" SEQ ( \* ARABIC \s 1 ">
              <w:r w:rsidR="00154D81">
                <w:rPr>
                  <w:noProof/>
                </w:rPr>
                <w:t>29</w:t>
              </w:r>
            </w:fldSimple>
            <w:r w:rsidRPr="007A0BC8">
              <w:t>)</w:t>
            </w:r>
            <w:bookmarkEnd w:id="1752"/>
          </w:p>
        </w:tc>
        <w:tc>
          <w:tcPr>
            <w:tcW w:w="510" w:type="dxa"/>
            <w:shd w:val="clear" w:color="auto" w:fill="auto"/>
          </w:tcPr>
          <w:p w14:paraId="12F0471F" w14:textId="77777777" w:rsidR="00E15E36" w:rsidRPr="00390EAA" w:rsidRDefault="00E15E36" w:rsidP="00E15E36">
            <w:pPr>
              <w:pStyle w:val="Text"/>
            </w:pPr>
            <w:r w:rsidRPr="00390EAA">
              <w:t>don</w:t>
            </w:r>
            <w:r>
              <w:t>g</w:t>
            </w:r>
          </w:p>
        </w:tc>
        <w:tc>
          <w:tcPr>
            <w:tcW w:w="454" w:type="dxa"/>
            <w:shd w:val="clear" w:color="auto" w:fill="auto"/>
          </w:tcPr>
          <w:p w14:paraId="26E51BB9" w14:textId="77777777" w:rsidR="00E15E36" w:rsidRPr="00390EAA" w:rsidRDefault="00E15E36" w:rsidP="00E15E36">
            <w:pPr>
              <w:pStyle w:val="Text"/>
            </w:pPr>
            <w:r>
              <w:t>taru</w:t>
            </w:r>
          </w:p>
        </w:tc>
        <w:tc>
          <w:tcPr>
            <w:tcW w:w="1248" w:type="dxa"/>
            <w:shd w:val="clear" w:color="auto" w:fill="auto"/>
          </w:tcPr>
          <w:p w14:paraId="3E65492C" w14:textId="77777777" w:rsidR="00E15E36" w:rsidRPr="00390EAA" w:rsidRDefault="00E15E36" w:rsidP="00E15E36">
            <w:pPr>
              <w:pStyle w:val="Text"/>
            </w:pPr>
            <w:r>
              <w:t>piring~</w:t>
            </w:r>
            <w:r w:rsidRPr="00390EAA">
              <w:t>piring</w:t>
            </w:r>
          </w:p>
        </w:tc>
        <w:tc>
          <w:tcPr>
            <w:tcW w:w="723" w:type="dxa"/>
            <w:shd w:val="clear" w:color="auto" w:fill="auto"/>
          </w:tcPr>
          <w:p w14:paraId="4EB4E2F8" w14:textId="77777777" w:rsidR="00E15E36" w:rsidRPr="00390EAA" w:rsidRDefault="00E15E36" w:rsidP="00E15E36">
            <w:pPr>
              <w:pStyle w:val="Text"/>
            </w:pPr>
            <w:r w:rsidRPr="00390EAA">
              <w:t>kaleng</w:t>
            </w:r>
          </w:p>
        </w:tc>
        <w:tc>
          <w:tcPr>
            <w:tcW w:w="573" w:type="dxa"/>
            <w:shd w:val="clear" w:color="auto" w:fill="auto"/>
          </w:tcPr>
          <w:p w14:paraId="0C741099" w14:textId="77777777" w:rsidR="00E15E36" w:rsidRPr="00390EAA" w:rsidRDefault="00E15E36" w:rsidP="00E15E36">
            <w:pPr>
              <w:pStyle w:val="Text"/>
            </w:pPr>
            <w:r w:rsidRPr="00390EAA">
              <w:t>yang</w:t>
            </w:r>
          </w:p>
        </w:tc>
        <w:tc>
          <w:tcPr>
            <w:tcW w:w="707" w:type="dxa"/>
            <w:shd w:val="clear" w:color="auto" w:fill="auto"/>
          </w:tcPr>
          <w:p w14:paraId="5BAD8284" w14:textId="77777777" w:rsidR="00E15E36" w:rsidRPr="00402A05" w:rsidRDefault="00E15E36" w:rsidP="00E15E36">
            <w:pPr>
              <w:pStyle w:val="Text"/>
              <w:rPr>
                <w:rStyle w:val="ChBlueBold"/>
              </w:rPr>
            </w:pPr>
            <w:r w:rsidRPr="00402A05">
              <w:rPr>
                <w:rStyle w:val="ChBlueBold"/>
              </w:rPr>
              <w:t>piring</w:t>
            </w:r>
          </w:p>
        </w:tc>
        <w:tc>
          <w:tcPr>
            <w:tcW w:w="573" w:type="dxa"/>
            <w:shd w:val="clear" w:color="auto" w:fill="auto"/>
          </w:tcPr>
          <w:p w14:paraId="2A74DFFD" w14:textId="77777777" w:rsidR="00E15E36" w:rsidRPr="00390EAA" w:rsidRDefault="00E15E36" w:rsidP="00E15E36">
            <w:pPr>
              <w:pStyle w:val="Text"/>
            </w:pPr>
            <w:r w:rsidRPr="00390EAA">
              <w:t>yang</w:t>
            </w:r>
          </w:p>
        </w:tc>
        <w:tc>
          <w:tcPr>
            <w:tcW w:w="1289" w:type="dxa"/>
            <w:shd w:val="clear" w:color="auto" w:fill="auto"/>
          </w:tcPr>
          <w:p w14:paraId="60C1C52D" w14:textId="77777777" w:rsidR="00E15E36" w:rsidRPr="00527D27" w:rsidRDefault="00E15E36" w:rsidP="00E15E36">
            <w:pPr>
              <w:pStyle w:val="Text"/>
            </w:pPr>
            <w:r w:rsidRPr="00527D27">
              <w:rPr>
                <w:rStyle w:val="ChBlueBold"/>
              </w:rPr>
              <w:t>bagus~bagus</w:t>
            </w:r>
          </w:p>
        </w:tc>
      </w:tr>
      <w:tr w:rsidR="00AC23C4" w:rsidRPr="00527D27" w14:paraId="5423E170" w14:textId="77777777" w:rsidTr="00AC23C4">
        <w:tc>
          <w:tcPr>
            <w:tcW w:w="709" w:type="dxa"/>
            <w:shd w:val="clear" w:color="auto" w:fill="auto"/>
          </w:tcPr>
          <w:p w14:paraId="5B2EA9EB" w14:textId="77777777" w:rsidR="00E15E36" w:rsidRPr="00527D27" w:rsidRDefault="00E15E36" w:rsidP="00E15E36">
            <w:pPr>
              <w:pStyle w:val="GlossEng"/>
            </w:pPr>
          </w:p>
        </w:tc>
        <w:tc>
          <w:tcPr>
            <w:tcW w:w="510" w:type="dxa"/>
            <w:shd w:val="clear" w:color="auto" w:fill="auto"/>
          </w:tcPr>
          <w:p w14:paraId="28398918" w14:textId="77777777" w:rsidR="00E15E36" w:rsidRPr="0099608C" w:rsidRDefault="00E15E36" w:rsidP="00E15E36">
            <w:pPr>
              <w:pStyle w:val="GlossEng"/>
              <w:rPr>
                <w:rStyle w:val="ChSmallCaps"/>
              </w:rPr>
            </w:pPr>
            <w:r w:rsidRPr="0099608C">
              <w:rPr>
                <w:rStyle w:val="ChSmallCaps"/>
              </w:rPr>
              <w:t>3pl</w:t>
            </w:r>
          </w:p>
        </w:tc>
        <w:tc>
          <w:tcPr>
            <w:tcW w:w="454" w:type="dxa"/>
            <w:shd w:val="clear" w:color="auto" w:fill="auto"/>
          </w:tcPr>
          <w:p w14:paraId="424D26B3" w14:textId="77777777" w:rsidR="00E15E36" w:rsidRPr="00527D27" w:rsidRDefault="00E15E36" w:rsidP="00E15E36">
            <w:pPr>
              <w:pStyle w:val="GlossEng"/>
            </w:pPr>
            <w:r w:rsidRPr="00527D27">
              <w:t>put</w:t>
            </w:r>
          </w:p>
        </w:tc>
        <w:tc>
          <w:tcPr>
            <w:tcW w:w="1248" w:type="dxa"/>
            <w:shd w:val="clear" w:color="auto" w:fill="auto"/>
          </w:tcPr>
          <w:p w14:paraId="24D277B9" w14:textId="77777777" w:rsidR="00E15E36" w:rsidRPr="00527D27" w:rsidRDefault="00E15E36" w:rsidP="00E15E36">
            <w:pPr>
              <w:pStyle w:val="GlossEng"/>
            </w:pPr>
            <w:r w:rsidRPr="0099608C">
              <w:rPr>
                <w:rStyle w:val="ChSmallCaps"/>
              </w:rPr>
              <w:t>rdp</w:t>
            </w:r>
            <w:r w:rsidRPr="00527D27">
              <w:t>~plate</w:t>
            </w:r>
          </w:p>
        </w:tc>
        <w:tc>
          <w:tcPr>
            <w:tcW w:w="723" w:type="dxa"/>
            <w:shd w:val="clear" w:color="auto" w:fill="auto"/>
          </w:tcPr>
          <w:p w14:paraId="3947ADC1" w14:textId="77777777" w:rsidR="00E15E36" w:rsidRPr="00527D27" w:rsidRDefault="00E15E36" w:rsidP="00E15E36">
            <w:pPr>
              <w:pStyle w:val="GlossEng"/>
            </w:pPr>
            <w:r w:rsidRPr="00527D27">
              <w:t>tin.can</w:t>
            </w:r>
          </w:p>
        </w:tc>
        <w:tc>
          <w:tcPr>
            <w:tcW w:w="573" w:type="dxa"/>
            <w:shd w:val="clear" w:color="auto" w:fill="auto"/>
          </w:tcPr>
          <w:p w14:paraId="0DE18BC6" w14:textId="77777777" w:rsidR="00E15E36" w:rsidRPr="0099608C" w:rsidRDefault="00E15E36" w:rsidP="00E15E36">
            <w:pPr>
              <w:pStyle w:val="GlossEng"/>
              <w:rPr>
                <w:rStyle w:val="ChSmallCaps"/>
              </w:rPr>
            </w:pPr>
            <w:r w:rsidRPr="0099608C">
              <w:rPr>
                <w:rStyle w:val="ChSmallCaps"/>
              </w:rPr>
              <w:t>rel</w:t>
            </w:r>
          </w:p>
        </w:tc>
        <w:tc>
          <w:tcPr>
            <w:tcW w:w="707" w:type="dxa"/>
            <w:shd w:val="clear" w:color="auto" w:fill="auto"/>
          </w:tcPr>
          <w:p w14:paraId="20BBE96C" w14:textId="77777777" w:rsidR="00E15E36" w:rsidRPr="00527D27" w:rsidRDefault="00E15E36" w:rsidP="00E15E36">
            <w:pPr>
              <w:pStyle w:val="GlossEng"/>
            </w:pPr>
            <w:r w:rsidRPr="00527D27">
              <w:t>plate</w:t>
            </w:r>
          </w:p>
        </w:tc>
        <w:tc>
          <w:tcPr>
            <w:tcW w:w="573" w:type="dxa"/>
            <w:shd w:val="clear" w:color="auto" w:fill="auto"/>
          </w:tcPr>
          <w:p w14:paraId="63F69A71" w14:textId="77777777" w:rsidR="00E15E36" w:rsidRPr="0099608C" w:rsidRDefault="00E15E36" w:rsidP="00E15E36">
            <w:pPr>
              <w:pStyle w:val="GlossEng"/>
              <w:rPr>
                <w:rStyle w:val="ChSmallCaps"/>
              </w:rPr>
            </w:pPr>
            <w:r w:rsidRPr="0099608C">
              <w:rPr>
                <w:rStyle w:val="ChSmallCaps"/>
              </w:rPr>
              <w:t>rel</w:t>
            </w:r>
          </w:p>
        </w:tc>
        <w:tc>
          <w:tcPr>
            <w:tcW w:w="1289" w:type="dxa"/>
            <w:shd w:val="clear" w:color="auto" w:fill="auto"/>
          </w:tcPr>
          <w:p w14:paraId="068FC276" w14:textId="77777777" w:rsidR="00E15E36" w:rsidRPr="00527D27" w:rsidRDefault="00E15E36" w:rsidP="00E15E36">
            <w:pPr>
              <w:pStyle w:val="GlossEng"/>
            </w:pPr>
            <w:r w:rsidRPr="0099608C">
              <w:rPr>
                <w:rStyle w:val="ChSmallCaps"/>
              </w:rPr>
              <w:t>rdp</w:t>
            </w:r>
            <w:r w:rsidRPr="00527D27">
              <w:t>~be.good</w:t>
            </w:r>
          </w:p>
        </w:tc>
      </w:tr>
    </w:tbl>
    <w:p w14:paraId="7F8C64D8" w14:textId="1F221D8C" w:rsidR="00E15E36" w:rsidRDefault="00E15E36" w:rsidP="00E15E36">
      <w:pPr>
        <w:pStyle w:val="FreeTranslEng"/>
      </w:pPr>
      <w:r>
        <w:t xml:space="preserve">[About honoring guests:] </w:t>
      </w:r>
      <w:r w:rsidR="00B7093A">
        <w:t>‘</w:t>
      </w:r>
      <w:r>
        <w:t>they place tin pla</w:t>
      </w:r>
      <w:r w:rsidR="002428DA">
        <w:t>tes (in front of them) that are</w:t>
      </w:r>
      <w:r>
        <w:t xml:space="preserve"> </w:t>
      </w:r>
      <w:r w:rsidRPr="004B7E72">
        <w:rPr>
          <w:rStyle w:val="ChBlueBold"/>
        </w:rPr>
        <w:t>plates</w:t>
      </w:r>
      <w:r w:rsidR="00F555E0" w:rsidRPr="00F555E0">
        <w:t xml:space="preserve"> </w:t>
      </w:r>
      <w:r w:rsidR="00B57236">
        <w:t xml:space="preserve">that are </w:t>
      </w:r>
      <w:r w:rsidR="00B57236" w:rsidRPr="00B57236">
        <w:rPr>
          <w:rStyle w:val="ChBlueBold"/>
        </w:rPr>
        <w:t xml:space="preserve">all </w:t>
      </w:r>
      <w:r w:rsidRPr="00B57236">
        <w:rPr>
          <w:rStyle w:val="ChBlueBold"/>
        </w:rPr>
        <w:t>good</w:t>
      </w:r>
      <w:r w:rsidR="00B7093A">
        <w:t>’</w:t>
      </w:r>
      <w:r>
        <w:t xml:space="preserve"> </w:t>
      </w:r>
      <w:r w:rsidRPr="001364D7">
        <w:rPr>
          <w:rStyle w:val="ExampleSource"/>
        </w:rPr>
        <w:t>[081014-010-CvEx.0015]</w:t>
      </w:r>
    </w:p>
    <w:tbl>
      <w:tblPr>
        <w:tblW w:w="5985" w:type="dxa"/>
        <w:tblCellMar>
          <w:left w:w="42" w:type="dxa"/>
          <w:right w:w="42" w:type="dxa"/>
        </w:tblCellMar>
        <w:tblLook w:val="01E0" w:firstRow="1" w:lastRow="1" w:firstColumn="1" w:lastColumn="1" w:noHBand="0" w:noVBand="0"/>
      </w:tblPr>
      <w:tblGrid>
        <w:gridCol w:w="709"/>
        <w:gridCol w:w="751"/>
        <w:gridCol w:w="796"/>
        <w:gridCol w:w="688"/>
        <w:gridCol w:w="706"/>
        <w:gridCol w:w="451"/>
        <w:gridCol w:w="1222"/>
        <w:gridCol w:w="662"/>
      </w:tblGrid>
      <w:tr w:rsidR="00AC23C4" w:rsidRPr="00D14F8A" w14:paraId="61145BA3" w14:textId="77777777" w:rsidTr="00AC23C4">
        <w:tc>
          <w:tcPr>
            <w:tcW w:w="709" w:type="dxa"/>
            <w:shd w:val="clear" w:color="auto" w:fill="auto"/>
          </w:tcPr>
          <w:p w14:paraId="4805A688" w14:textId="77777777" w:rsidR="00E15E36" w:rsidRPr="008A3EB0" w:rsidRDefault="00E15E36" w:rsidP="00E15E36">
            <w:pPr>
              <w:pStyle w:val="O0Nwnext"/>
            </w:pPr>
            <w:bookmarkStart w:id="1753" w:name="_Ref360031982"/>
            <w:r w:rsidRPr="007A0BC8">
              <w:t>(</w:t>
            </w:r>
            <w:fldSimple w:instr=" SEQ ( \* ARABIC \s 1 ">
              <w:r w:rsidR="00154D81">
                <w:rPr>
                  <w:noProof/>
                </w:rPr>
                <w:t>30</w:t>
              </w:r>
            </w:fldSimple>
            <w:r w:rsidRPr="007A0BC8">
              <w:t>)</w:t>
            </w:r>
            <w:bookmarkEnd w:id="1753"/>
          </w:p>
        </w:tc>
        <w:tc>
          <w:tcPr>
            <w:tcW w:w="751" w:type="dxa"/>
            <w:shd w:val="clear" w:color="auto" w:fill="auto"/>
          </w:tcPr>
          <w:p w14:paraId="1BD2972F" w14:textId="77777777" w:rsidR="00E15E36" w:rsidRPr="00277D1F" w:rsidRDefault="00E15E36" w:rsidP="00E15E36">
            <w:pPr>
              <w:pStyle w:val="Text"/>
              <w:rPr>
                <w:rStyle w:val="ChBlueBold"/>
              </w:rPr>
            </w:pPr>
            <w:r w:rsidRPr="00277D1F">
              <w:rPr>
                <w:rStyle w:val="ChBlueBold"/>
              </w:rPr>
              <w:t>pisang</w:t>
            </w:r>
          </w:p>
        </w:tc>
        <w:tc>
          <w:tcPr>
            <w:tcW w:w="796" w:type="dxa"/>
            <w:shd w:val="clear" w:color="auto" w:fill="auto"/>
          </w:tcPr>
          <w:p w14:paraId="78FEAF80" w14:textId="77777777" w:rsidR="00E15E36" w:rsidRPr="00277D1F" w:rsidRDefault="00E15E36" w:rsidP="00E15E36">
            <w:pPr>
              <w:pStyle w:val="Text"/>
              <w:rPr>
                <w:rStyle w:val="ChBlueBold"/>
              </w:rPr>
            </w:pPr>
            <w:r w:rsidRPr="00277D1F">
              <w:rPr>
                <w:rStyle w:val="ChBlueBold"/>
              </w:rPr>
              <w:t>Sorong</w:t>
            </w:r>
          </w:p>
        </w:tc>
        <w:tc>
          <w:tcPr>
            <w:tcW w:w="688" w:type="dxa"/>
            <w:shd w:val="clear" w:color="auto" w:fill="auto"/>
          </w:tcPr>
          <w:p w14:paraId="5D9FC200" w14:textId="77777777" w:rsidR="00E15E36" w:rsidRPr="00390EAA" w:rsidRDefault="00E15E36" w:rsidP="00E15E36">
            <w:pPr>
              <w:pStyle w:val="Text"/>
            </w:pPr>
            <w:r w:rsidRPr="00390EAA">
              <w:t>sana</w:t>
            </w:r>
          </w:p>
        </w:tc>
        <w:tc>
          <w:tcPr>
            <w:tcW w:w="706" w:type="dxa"/>
            <w:shd w:val="clear" w:color="auto" w:fill="auto"/>
          </w:tcPr>
          <w:p w14:paraId="54E2679E" w14:textId="77777777" w:rsidR="00E15E36" w:rsidRPr="00390EAA" w:rsidRDefault="00E15E36" w:rsidP="00E15E36">
            <w:pPr>
              <w:pStyle w:val="Text"/>
            </w:pPr>
            <w:r w:rsidRPr="00390EAA">
              <w:t>tu</w:t>
            </w:r>
            <w:r w:rsidR="009F7505">
              <w:t>,</w:t>
            </w:r>
          </w:p>
        </w:tc>
        <w:tc>
          <w:tcPr>
            <w:tcW w:w="451" w:type="dxa"/>
            <w:shd w:val="clear" w:color="auto" w:fill="auto"/>
          </w:tcPr>
          <w:p w14:paraId="0CAE0EA4" w14:textId="77777777" w:rsidR="00E15E36" w:rsidRPr="00390EAA" w:rsidRDefault="00325BCE" w:rsidP="00E15E36">
            <w:pPr>
              <w:pStyle w:val="Text"/>
            </w:pPr>
            <w:r>
              <w:t>iii,</w:t>
            </w:r>
          </w:p>
        </w:tc>
        <w:tc>
          <w:tcPr>
            <w:tcW w:w="1222" w:type="dxa"/>
            <w:shd w:val="clear" w:color="auto" w:fill="auto"/>
          </w:tcPr>
          <w:p w14:paraId="0C744ED2" w14:textId="77777777" w:rsidR="00E15E36" w:rsidRPr="00277D1F" w:rsidRDefault="00E15E36" w:rsidP="00E15E36">
            <w:pPr>
              <w:pStyle w:val="Text"/>
              <w:rPr>
                <w:rStyle w:val="ChBlueBold"/>
              </w:rPr>
            </w:pPr>
            <w:r w:rsidRPr="00277D1F">
              <w:rPr>
                <w:rStyle w:val="ChBlueBold"/>
              </w:rPr>
              <w:t>besar~besar</w:t>
            </w:r>
          </w:p>
        </w:tc>
        <w:tc>
          <w:tcPr>
            <w:tcW w:w="662" w:type="dxa"/>
            <w:shd w:val="clear" w:color="auto" w:fill="auto"/>
          </w:tcPr>
          <w:p w14:paraId="65008C54" w14:textId="77777777" w:rsidR="00E15E36" w:rsidRPr="00390EAA" w:rsidRDefault="00E15E36" w:rsidP="00E15E36">
            <w:pPr>
              <w:pStyle w:val="Text"/>
            </w:pPr>
            <w:r w:rsidRPr="00390EAA">
              <w:t>manis</w:t>
            </w:r>
          </w:p>
        </w:tc>
      </w:tr>
      <w:tr w:rsidR="00AC23C4" w:rsidRPr="00AC23C4" w14:paraId="0B4E6D77" w14:textId="77777777" w:rsidTr="00AC23C4">
        <w:tc>
          <w:tcPr>
            <w:tcW w:w="709" w:type="dxa"/>
            <w:shd w:val="clear" w:color="auto" w:fill="auto"/>
          </w:tcPr>
          <w:p w14:paraId="650C7659" w14:textId="77777777" w:rsidR="00E15E36" w:rsidRPr="00390EAA" w:rsidRDefault="00E15E36" w:rsidP="00E15E36">
            <w:pPr>
              <w:pStyle w:val="GlossEng"/>
            </w:pPr>
          </w:p>
        </w:tc>
        <w:tc>
          <w:tcPr>
            <w:tcW w:w="751" w:type="dxa"/>
            <w:shd w:val="clear" w:color="auto" w:fill="auto"/>
          </w:tcPr>
          <w:p w14:paraId="2A251105" w14:textId="77777777" w:rsidR="00E15E36" w:rsidRPr="00390EAA" w:rsidRDefault="00E15E36" w:rsidP="00E15E36">
            <w:pPr>
              <w:pStyle w:val="GlossEng"/>
            </w:pPr>
            <w:r w:rsidRPr="00390EAA">
              <w:t>banana</w:t>
            </w:r>
          </w:p>
        </w:tc>
        <w:tc>
          <w:tcPr>
            <w:tcW w:w="796" w:type="dxa"/>
            <w:shd w:val="clear" w:color="auto" w:fill="auto"/>
          </w:tcPr>
          <w:p w14:paraId="6B0ABABD" w14:textId="77777777" w:rsidR="00E15E36" w:rsidRPr="00390EAA" w:rsidRDefault="00E15E36" w:rsidP="00E15E36">
            <w:pPr>
              <w:pStyle w:val="GlossEng"/>
            </w:pPr>
            <w:r w:rsidRPr="00390EAA">
              <w:t>Sorong</w:t>
            </w:r>
          </w:p>
        </w:tc>
        <w:tc>
          <w:tcPr>
            <w:tcW w:w="688" w:type="dxa"/>
            <w:shd w:val="clear" w:color="auto" w:fill="auto"/>
          </w:tcPr>
          <w:p w14:paraId="15AAE145" w14:textId="77777777" w:rsidR="00E15E36" w:rsidRPr="0099608C" w:rsidRDefault="00E15E36" w:rsidP="00E15E36">
            <w:pPr>
              <w:pStyle w:val="GlossEng"/>
              <w:rPr>
                <w:rStyle w:val="ChSmallCaps"/>
              </w:rPr>
            </w:pPr>
            <w:r w:rsidRPr="0099608C">
              <w:rPr>
                <w:rStyle w:val="ChSmallCaps"/>
              </w:rPr>
              <w:t>l.dist</w:t>
            </w:r>
          </w:p>
        </w:tc>
        <w:tc>
          <w:tcPr>
            <w:tcW w:w="706" w:type="dxa"/>
            <w:shd w:val="clear" w:color="auto" w:fill="auto"/>
          </w:tcPr>
          <w:p w14:paraId="5790CA3D" w14:textId="77777777" w:rsidR="00E15E36" w:rsidRPr="0099608C" w:rsidRDefault="00E15E36" w:rsidP="00E15E36">
            <w:pPr>
              <w:pStyle w:val="GlossEng"/>
              <w:rPr>
                <w:rStyle w:val="ChSmallCaps"/>
              </w:rPr>
            </w:pPr>
            <w:r w:rsidRPr="0099608C">
              <w:rPr>
                <w:rStyle w:val="ChSmallCaps"/>
              </w:rPr>
              <w:t>d.dist</w:t>
            </w:r>
          </w:p>
        </w:tc>
        <w:tc>
          <w:tcPr>
            <w:tcW w:w="451" w:type="dxa"/>
            <w:shd w:val="clear" w:color="auto" w:fill="auto"/>
          </w:tcPr>
          <w:p w14:paraId="68AB6C83" w14:textId="77777777" w:rsidR="00E15E36" w:rsidRPr="00390EAA" w:rsidRDefault="00E15E36" w:rsidP="00E15E36">
            <w:pPr>
              <w:pStyle w:val="GlossEng"/>
            </w:pPr>
            <w:r w:rsidRPr="00390EAA">
              <w:t>oh!</w:t>
            </w:r>
          </w:p>
        </w:tc>
        <w:tc>
          <w:tcPr>
            <w:tcW w:w="1222" w:type="dxa"/>
            <w:shd w:val="clear" w:color="auto" w:fill="auto"/>
          </w:tcPr>
          <w:p w14:paraId="136EBC14" w14:textId="77777777" w:rsidR="00E15E36" w:rsidRPr="00390EAA" w:rsidRDefault="00E15E36" w:rsidP="00E15E36">
            <w:pPr>
              <w:pStyle w:val="GlossEng"/>
            </w:pPr>
            <w:r w:rsidRPr="0099608C">
              <w:rPr>
                <w:rStyle w:val="ChSmallCaps"/>
              </w:rPr>
              <w:t>rdp</w:t>
            </w:r>
            <w:r w:rsidRPr="00390EAA">
              <w:t>~</w:t>
            </w:r>
            <w:r>
              <w:t>be.</w:t>
            </w:r>
            <w:r w:rsidRPr="00390EAA">
              <w:t>big</w:t>
            </w:r>
          </w:p>
        </w:tc>
        <w:tc>
          <w:tcPr>
            <w:tcW w:w="662" w:type="dxa"/>
            <w:shd w:val="clear" w:color="auto" w:fill="auto"/>
          </w:tcPr>
          <w:p w14:paraId="1A32009E" w14:textId="77777777" w:rsidR="00E15E36" w:rsidRPr="00390EAA" w:rsidRDefault="00E15E36" w:rsidP="00E15E36">
            <w:pPr>
              <w:pStyle w:val="GlossEng"/>
            </w:pPr>
            <w:r w:rsidRPr="00390EAA">
              <w:t>sweet</w:t>
            </w:r>
          </w:p>
        </w:tc>
      </w:tr>
    </w:tbl>
    <w:p w14:paraId="5ACA2D52" w14:textId="65FBD4E2" w:rsidR="00E15E36" w:rsidRPr="00072AF1" w:rsidRDefault="00B7093A" w:rsidP="00E15E36">
      <w:pPr>
        <w:pStyle w:val="FreeTranslEng"/>
      </w:pPr>
      <w:r>
        <w:t>‘</w:t>
      </w:r>
      <w:r w:rsidR="00E15E36">
        <w:t xml:space="preserve">those </w:t>
      </w:r>
      <w:r w:rsidR="00E15E36" w:rsidRPr="00844418">
        <w:rPr>
          <w:rStyle w:val="ChBlueBold"/>
        </w:rPr>
        <w:t xml:space="preserve">bananas </w:t>
      </w:r>
      <w:r w:rsidR="00844418" w:rsidRPr="00844418">
        <w:rPr>
          <w:rStyle w:val="ChBlueBold"/>
        </w:rPr>
        <w:t>(from) Sorong</w:t>
      </w:r>
      <w:r w:rsidR="00844418">
        <w:t xml:space="preserve"> </w:t>
      </w:r>
      <w:r w:rsidR="00E15E36">
        <w:t>over there, o</w:t>
      </w:r>
      <w:r w:rsidR="008A7885">
        <w:t>oo</w:t>
      </w:r>
      <w:r w:rsidR="00E15E36">
        <w:t xml:space="preserve">h, (they) are </w:t>
      </w:r>
      <w:r w:rsidR="00844418" w:rsidRPr="00844418">
        <w:rPr>
          <w:rStyle w:val="ChBlueBold"/>
        </w:rPr>
        <w:t xml:space="preserve">all </w:t>
      </w:r>
      <w:r w:rsidR="00E15E36" w:rsidRPr="00844418">
        <w:rPr>
          <w:rStyle w:val="ChBlueBold"/>
        </w:rPr>
        <w:t>big</w:t>
      </w:r>
      <w:r w:rsidR="00E15E36">
        <w:t xml:space="preserve"> (and) sweet</w:t>
      </w:r>
      <w:r>
        <w:t>’</w:t>
      </w:r>
      <w:r w:rsidR="00844418">
        <w:t xml:space="preserve"> </w:t>
      </w:r>
      <w:r w:rsidR="00E15E36" w:rsidRPr="001364D7">
        <w:rPr>
          <w:rStyle w:val="ExampleSource"/>
        </w:rPr>
        <w:t>[081011-003-Cv.0017]</w:t>
      </w:r>
    </w:p>
    <w:tbl>
      <w:tblPr>
        <w:tblW w:w="0" w:type="auto"/>
        <w:tblCellMar>
          <w:left w:w="42" w:type="dxa"/>
          <w:right w:w="42" w:type="dxa"/>
        </w:tblCellMar>
        <w:tblLook w:val="01E0" w:firstRow="1" w:lastRow="1" w:firstColumn="1" w:lastColumn="1" w:noHBand="0" w:noVBand="0"/>
      </w:tblPr>
      <w:tblGrid>
        <w:gridCol w:w="709"/>
        <w:gridCol w:w="489"/>
        <w:gridCol w:w="567"/>
        <w:gridCol w:w="551"/>
        <w:gridCol w:w="1276"/>
      </w:tblGrid>
      <w:tr w:rsidR="00AC23C4" w:rsidRPr="00D14F8A" w14:paraId="098CBADE" w14:textId="77777777" w:rsidTr="00AC23C4">
        <w:tc>
          <w:tcPr>
            <w:tcW w:w="709" w:type="dxa"/>
            <w:shd w:val="clear" w:color="auto" w:fill="auto"/>
          </w:tcPr>
          <w:p w14:paraId="19397A62" w14:textId="77777777" w:rsidR="00E15E36" w:rsidRPr="008A3EB0" w:rsidRDefault="00E15E36" w:rsidP="00E15E36">
            <w:pPr>
              <w:pStyle w:val="O0Nwnext"/>
            </w:pPr>
            <w:bookmarkStart w:id="1754" w:name="_Ref360031983"/>
            <w:r w:rsidRPr="007A0BC8">
              <w:lastRenderedPageBreak/>
              <w:t>(</w:t>
            </w:r>
            <w:fldSimple w:instr=" SEQ ( \* ARABIC \s 1 ">
              <w:r w:rsidR="00154D81">
                <w:rPr>
                  <w:noProof/>
                </w:rPr>
                <w:t>31</w:t>
              </w:r>
            </w:fldSimple>
            <w:r w:rsidRPr="007A0BC8">
              <w:t>)</w:t>
            </w:r>
            <w:bookmarkEnd w:id="1754"/>
          </w:p>
        </w:tc>
        <w:tc>
          <w:tcPr>
            <w:tcW w:w="489" w:type="dxa"/>
            <w:shd w:val="clear" w:color="auto" w:fill="auto"/>
          </w:tcPr>
          <w:p w14:paraId="4D18C20A" w14:textId="77777777" w:rsidR="00E15E36" w:rsidRPr="00801056" w:rsidRDefault="00E15E36" w:rsidP="00E15E36">
            <w:pPr>
              <w:pStyle w:val="Text"/>
            </w:pPr>
            <w:r w:rsidRPr="00801056">
              <w:t>ko</w:t>
            </w:r>
          </w:p>
        </w:tc>
        <w:tc>
          <w:tcPr>
            <w:tcW w:w="567" w:type="dxa"/>
            <w:shd w:val="clear" w:color="auto" w:fill="auto"/>
          </w:tcPr>
          <w:p w14:paraId="49D8DB90" w14:textId="77777777" w:rsidR="00E15E36" w:rsidRPr="00801056" w:rsidRDefault="00E15E36" w:rsidP="00E15E36">
            <w:pPr>
              <w:pStyle w:val="Text"/>
            </w:pPr>
            <w:r w:rsidRPr="00801056">
              <w:t>pu</w:t>
            </w:r>
          </w:p>
        </w:tc>
        <w:tc>
          <w:tcPr>
            <w:tcW w:w="551" w:type="dxa"/>
            <w:shd w:val="clear" w:color="auto" w:fill="auto"/>
          </w:tcPr>
          <w:p w14:paraId="1F6C0CAA" w14:textId="77777777" w:rsidR="00E15E36" w:rsidRPr="00E2082F" w:rsidRDefault="00E15E36" w:rsidP="00E15E36">
            <w:pPr>
              <w:pStyle w:val="Text"/>
              <w:rPr>
                <w:rStyle w:val="ChBlueBold"/>
              </w:rPr>
            </w:pPr>
            <w:r w:rsidRPr="00E2082F">
              <w:rPr>
                <w:rStyle w:val="ChBlueBold"/>
              </w:rPr>
              <w:t>kwe</w:t>
            </w:r>
          </w:p>
        </w:tc>
        <w:tc>
          <w:tcPr>
            <w:tcW w:w="1276" w:type="dxa"/>
            <w:shd w:val="clear" w:color="auto" w:fill="auto"/>
          </w:tcPr>
          <w:p w14:paraId="0F2E9813" w14:textId="77777777" w:rsidR="00E15E36" w:rsidRPr="00E2082F" w:rsidRDefault="00E15E36" w:rsidP="00E15E36">
            <w:pPr>
              <w:pStyle w:val="Text"/>
              <w:rPr>
                <w:rStyle w:val="ChBlueBold"/>
              </w:rPr>
            </w:pPr>
            <w:r w:rsidRPr="00E2082F">
              <w:rPr>
                <w:rStyle w:val="ChBlueBold"/>
              </w:rPr>
              <w:t>kras~kras</w:t>
            </w:r>
          </w:p>
        </w:tc>
      </w:tr>
      <w:tr w:rsidR="00AC23C4" w:rsidRPr="00AC23C4" w14:paraId="3219BC66" w14:textId="77777777" w:rsidTr="00AC23C4">
        <w:tc>
          <w:tcPr>
            <w:tcW w:w="709" w:type="dxa"/>
            <w:shd w:val="clear" w:color="auto" w:fill="auto"/>
          </w:tcPr>
          <w:p w14:paraId="76E97F55" w14:textId="77777777" w:rsidR="00E15E36" w:rsidRPr="001364D7" w:rsidRDefault="00E15E36" w:rsidP="00E15E36">
            <w:pPr>
              <w:pStyle w:val="GlossEng"/>
            </w:pPr>
          </w:p>
        </w:tc>
        <w:tc>
          <w:tcPr>
            <w:tcW w:w="489" w:type="dxa"/>
            <w:shd w:val="clear" w:color="auto" w:fill="auto"/>
          </w:tcPr>
          <w:p w14:paraId="76C6D1EB" w14:textId="77777777" w:rsidR="00E15E36" w:rsidRPr="0099608C" w:rsidRDefault="00E15E36" w:rsidP="00E15E36">
            <w:pPr>
              <w:pStyle w:val="GlossEng"/>
              <w:rPr>
                <w:rStyle w:val="ChSmallCaps"/>
              </w:rPr>
            </w:pPr>
            <w:r w:rsidRPr="0099608C">
              <w:rPr>
                <w:rStyle w:val="ChSmallCaps"/>
              </w:rPr>
              <w:t>2sg</w:t>
            </w:r>
          </w:p>
        </w:tc>
        <w:tc>
          <w:tcPr>
            <w:tcW w:w="567" w:type="dxa"/>
            <w:shd w:val="clear" w:color="auto" w:fill="auto"/>
          </w:tcPr>
          <w:p w14:paraId="44700FE5" w14:textId="77777777" w:rsidR="00E15E36" w:rsidRPr="0099608C" w:rsidRDefault="00E15E36" w:rsidP="00E15E36">
            <w:pPr>
              <w:pStyle w:val="GlossEng"/>
              <w:rPr>
                <w:rStyle w:val="ChSmallCaps"/>
              </w:rPr>
            </w:pPr>
            <w:r w:rsidRPr="0099608C">
              <w:rPr>
                <w:rStyle w:val="ChSmallCaps"/>
              </w:rPr>
              <w:t>poss</w:t>
            </w:r>
          </w:p>
        </w:tc>
        <w:tc>
          <w:tcPr>
            <w:tcW w:w="551" w:type="dxa"/>
            <w:shd w:val="clear" w:color="auto" w:fill="auto"/>
          </w:tcPr>
          <w:p w14:paraId="1A1E90D8" w14:textId="77777777" w:rsidR="00E15E36" w:rsidRPr="00801056" w:rsidRDefault="00E15E36" w:rsidP="00E15E36">
            <w:pPr>
              <w:pStyle w:val="GlossEng"/>
            </w:pPr>
            <w:r w:rsidRPr="00801056">
              <w:t>cake</w:t>
            </w:r>
          </w:p>
        </w:tc>
        <w:tc>
          <w:tcPr>
            <w:tcW w:w="1276" w:type="dxa"/>
            <w:shd w:val="clear" w:color="auto" w:fill="auto"/>
          </w:tcPr>
          <w:p w14:paraId="21A78157" w14:textId="77777777" w:rsidR="00E15E36" w:rsidRPr="00801056" w:rsidRDefault="00E15E36" w:rsidP="00E15E36">
            <w:pPr>
              <w:pStyle w:val="GlossEng"/>
            </w:pPr>
            <w:r w:rsidRPr="0099608C">
              <w:rPr>
                <w:rStyle w:val="ChSmallCaps"/>
              </w:rPr>
              <w:t>rdp</w:t>
            </w:r>
            <w:r>
              <w:t>~be.</w:t>
            </w:r>
            <w:r w:rsidRPr="00801056">
              <w:t>harsh</w:t>
            </w:r>
          </w:p>
        </w:tc>
      </w:tr>
    </w:tbl>
    <w:p w14:paraId="205D6E12" w14:textId="770C8D41" w:rsidR="00E15E36" w:rsidRDefault="00B7093A" w:rsidP="00E15E36">
      <w:pPr>
        <w:pStyle w:val="FreeTranslEng"/>
      </w:pPr>
      <w:r>
        <w:t>‘</w:t>
      </w:r>
      <w:r w:rsidR="00E15E36" w:rsidRPr="004B56D6">
        <w:t xml:space="preserve">your </w:t>
      </w:r>
      <w:r w:rsidR="00E15E36" w:rsidRPr="004B56D6">
        <w:rPr>
          <w:rStyle w:val="ChBlueBold"/>
        </w:rPr>
        <w:t>various cakes</w:t>
      </w:r>
      <w:r w:rsidR="00E15E36" w:rsidRPr="004B56D6">
        <w:t xml:space="preserve"> are </w:t>
      </w:r>
      <w:r w:rsidR="00E15E36" w:rsidRPr="004B56D6">
        <w:rPr>
          <w:rStyle w:val="ChBlueBold"/>
        </w:rPr>
        <w:t>hard</w:t>
      </w:r>
      <w:r>
        <w:t>’</w:t>
      </w:r>
      <w:r w:rsidR="00E15E36" w:rsidRPr="004B56D6">
        <w:t xml:space="preserve"> </w:t>
      </w:r>
      <w:r w:rsidR="00E15E36" w:rsidRPr="004B56D6">
        <w:rPr>
          <w:rStyle w:val="ExampleSource"/>
        </w:rPr>
        <w:t>[Elicited BR120813.034]</w:t>
      </w:r>
    </w:p>
    <w:tbl>
      <w:tblPr>
        <w:tblW w:w="5582" w:type="dxa"/>
        <w:tblCellMar>
          <w:left w:w="42" w:type="dxa"/>
          <w:right w:w="42" w:type="dxa"/>
        </w:tblCellMar>
        <w:tblLook w:val="01E0" w:firstRow="1" w:lastRow="1" w:firstColumn="1" w:lastColumn="1" w:noHBand="0" w:noVBand="0"/>
      </w:tblPr>
      <w:tblGrid>
        <w:gridCol w:w="709"/>
        <w:gridCol w:w="651"/>
        <w:gridCol w:w="360"/>
        <w:gridCol w:w="618"/>
        <w:gridCol w:w="1565"/>
        <w:gridCol w:w="817"/>
        <w:gridCol w:w="862"/>
      </w:tblGrid>
      <w:tr w:rsidR="00AC23C4" w:rsidRPr="00D14F8A" w14:paraId="5AFDDAAB" w14:textId="77777777" w:rsidTr="00AC23C4">
        <w:tc>
          <w:tcPr>
            <w:tcW w:w="709" w:type="dxa"/>
            <w:shd w:val="clear" w:color="auto" w:fill="auto"/>
          </w:tcPr>
          <w:p w14:paraId="3B547A49" w14:textId="77777777" w:rsidR="00E15E36" w:rsidRPr="008A3EB0" w:rsidRDefault="00E15E36" w:rsidP="00E15E36">
            <w:pPr>
              <w:pStyle w:val="O0Nwnext"/>
            </w:pPr>
            <w:bookmarkStart w:id="1755" w:name="_Ref360031985"/>
            <w:r w:rsidRPr="007A0BC8">
              <w:t>(</w:t>
            </w:r>
            <w:fldSimple w:instr=" SEQ ( \* ARABIC \s 1 ">
              <w:r w:rsidR="00154D81">
                <w:rPr>
                  <w:noProof/>
                </w:rPr>
                <w:t>32</w:t>
              </w:r>
            </w:fldSimple>
            <w:r w:rsidRPr="007A0BC8">
              <w:t>)</w:t>
            </w:r>
            <w:bookmarkEnd w:id="1755"/>
          </w:p>
        </w:tc>
        <w:tc>
          <w:tcPr>
            <w:tcW w:w="651" w:type="dxa"/>
            <w:shd w:val="clear" w:color="auto" w:fill="auto"/>
          </w:tcPr>
          <w:p w14:paraId="32E422E1" w14:textId="77777777" w:rsidR="00E15E36" w:rsidRPr="00E2082F" w:rsidRDefault="00E15E36" w:rsidP="00E15E36">
            <w:pPr>
              <w:pStyle w:val="Text"/>
              <w:rPr>
                <w:rStyle w:val="ChBlueBold"/>
              </w:rPr>
            </w:pPr>
            <w:r w:rsidRPr="00E2082F">
              <w:rPr>
                <w:rStyle w:val="ChBlueBold"/>
              </w:rPr>
              <w:t>mobil</w:t>
            </w:r>
          </w:p>
        </w:tc>
        <w:tc>
          <w:tcPr>
            <w:tcW w:w="360" w:type="dxa"/>
            <w:shd w:val="clear" w:color="auto" w:fill="auto"/>
          </w:tcPr>
          <w:p w14:paraId="751ADBD7" w14:textId="77777777" w:rsidR="00E15E36" w:rsidRPr="00801056" w:rsidRDefault="00E15E36" w:rsidP="00E15E36">
            <w:pPr>
              <w:pStyle w:val="Text"/>
            </w:pPr>
            <w:r w:rsidRPr="00801056">
              <w:t>di</w:t>
            </w:r>
          </w:p>
        </w:tc>
        <w:tc>
          <w:tcPr>
            <w:tcW w:w="618" w:type="dxa"/>
            <w:shd w:val="clear" w:color="auto" w:fill="auto"/>
          </w:tcPr>
          <w:p w14:paraId="2270B999" w14:textId="77777777" w:rsidR="00E15E36" w:rsidRPr="00801056" w:rsidRDefault="00E15E36" w:rsidP="00E15E36">
            <w:pPr>
              <w:pStyle w:val="Text"/>
            </w:pPr>
            <w:r w:rsidRPr="00801056">
              <w:t>jalan</w:t>
            </w:r>
            <w:r w:rsidR="00781149">
              <w:t>g</w:t>
            </w:r>
          </w:p>
        </w:tc>
        <w:tc>
          <w:tcPr>
            <w:tcW w:w="1565" w:type="dxa"/>
            <w:shd w:val="clear" w:color="auto" w:fill="auto"/>
          </w:tcPr>
          <w:p w14:paraId="598CEB09" w14:textId="77777777" w:rsidR="00E15E36" w:rsidRPr="00E2082F" w:rsidRDefault="00E15E36" w:rsidP="00E15E36">
            <w:pPr>
              <w:pStyle w:val="Text"/>
              <w:rPr>
                <w:rStyle w:val="ChBlueBold"/>
              </w:rPr>
            </w:pPr>
            <w:r w:rsidRPr="00E2082F">
              <w:rPr>
                <w:rStyle w:val="ChBlueBold"/>
              </w:rPr>
              <w:t>rusak~rusak</w:t>
            </w:r>
          </w:p>
        </w:tc>
        <w:tc>
          <w:tcPr>
            <w:tcW w:w="817" w:type="dxa"/>
            <w:shd w:val="clear" w:color="auto" w:fill="auto"/>
          </w:tcPr>
          <w:p w14:paraId="0E21AAEA" w14:textId="77777777" w:rsidR="00E15E36" w:rsidRPr="00801056" w:rsidRDefault="00E15E36" w:rsidP="00E15E36">
            <w:pPr>
              <w:pStyle w:val="Text"/>
            </w:pPr>
            <w:r w:rsidRPr="00801056">
              <w:t>karna</w:t>
            </w:r>
          </w:p>
        </w:tc>
        <w:tc>
          <w:tcPr>
            <w:tcW w:w="862" w:type="dxa"/>
            <w:shd w:val="clear" w:color="auto" w:fill="auto"/>
          </w:tcPr>
          <w:p w14:paraId="3CA6830A" w14:textId="77777777" w:rsidR="00E15E36" w:rsidRPr="00801056" w:rsidRDefault="00E15E36" w:rsidP="00E15E36">
            <w:pPr>
              <w:pStyle w:val="Text"/>
            </w:pPr>
            <w:r w:rsidRPr="00801056">
              <w:t>banjir</w:t>
            </w:r>
          </w:p>
        </w:tc>
      </w:tr>
      <w:tr w:rsidR="00AC23C4" w:rsidRPr="00AC23C4" w14:paraId="7A22A118" w14:textId="77777777" w:rsidTr="00AC23C4">
        <w:tc>
          <w:tcPr>
            <w:tcW w:w="709" w:type="dxa"/>
            <w:shd w:val="clear" w:color="auto" w:fill="auto"/>
          </w:tcPr>
          <w:p w14:paraId="57BAA943" w14:textId="77777777" w:rsidR="00E15E36" w:rsidRPr="001364D7" w:rsidRDefault="00E15E36" w:rsidP="00E15E36">
            <w:pPr>
              <w:pStyle w:val="GlossEng"/>
            </w:pPr>
          </w:p>
        </w:tc>
        <w:tc>
          <w:tcPr>
            <w:tcW w:w="651" w:type="dxa"/>
            <w:shd w:val="clear" w:color="auto" w:fill="auto"/>
          </w:tcPr>
          <w:p w14:paraId="2EFC52B2" w14:textId="77777777" w:rsidR="00E15E36" w:rsidRPr="00801056" w:rsidRDefault="00E15E36" w:rsidP="00E15E36">
            <w:pPr>
              <w:pStyle w:val="GlossEng"/>
            </w:pPr>
            <w:r w:rsidRPr="00801056">
              <w:t>car</w:t>
            </w:r>
          </w:p>
        </w:tc>
        <w:tc>
          <w:tcPr>
            <w:tcW w:w="360" w:type="dxa"/>
            <w:shd w:val="clear" w:color="auto" w:fill="auto"/>
          </w:tcPr>
          <w:p w14:paraId="20FD4AF6" w14:textId="77777777" w:rsidR="00E15E36" w:rsidRPr="00801056" w:rsidRDefault="00E15E36" w:rsidP="00E15E36">
            <w:pPr>
              <w:pStyle w:val="GlossEng"/>
            </w:pPr>
            <w:r w:rsidRPr="00801056">
              <w:t>at</w:t>
            </w:r>
          </w:p>
        </w:tc>
        <w:tc>
          <w:tcPr>
            <w:tcW w:w="618" w:type="dxa"/>
            <w:shd w:val="clear" w:color="auto" w:fill="auto"/>
          </w:tcPr>
          <w:p w14:paraId="3031801B" w14:textId="77777777" w:rsidR="00E15E36" w:rsidRPr="00801056" w:rsidRDefault="00E15E36" w:rsidP="00E15E36">
            <w:pPr>
              <w:pStyle w:val="GlossEng"/>
            </w:pPr>
            <w:r w:rsidRPr="00801056">
              <w:t>street</w:t>
            </w:r>
          </w:p>
        </w:tc>
        <w:tc>
          <w:tcPr>
            <w:tcW w:w="1565" w:type="dxa"/>
            <w:shd w:val="clear" w:color="auto" w:fill="auto"/>
          </w:tcPr>
          <w:p w14:paraId="760C633F" w14:textId="77777777" w:rsidR="00E15E36" w:rsidRPr="00801056" w:rsidRDefault="00E15E36" w:rsidP="00E15E36">
            <w:pPr>
              <w:pStyle w:val="GlossEng"/>
            </w:pPr>
            <w:r w:rsidRPr="0099608C">
              <w:rPr>
                <w:rStyle w:val="ChSmallCaps"/>
              </w:rPr>
              <w:t>rdp</w:t>
            </w:r>
            <w:r>
              <w:t>~be.</w:t>
            </w:r>
            <w:r w:rsidRPr="00801056">
              <w:t>damaged</w:t>
            </w:r>
          </w:p>
        </w:tc>
        <w:tc>
          <w:tcPr>
            <w:tcW w:w="817" w:type="dxa"/>
            <w:shd w:val="clear" w:color="auto" w:fill="auto"/>
          </w:tcPr>
          <w:p w14:paraId="5448671D" w14:textId="77777777" w:rsidR="00E15E36" w:rsidRPr="00801056" w:rsidRDefault="00E15E36" w:rsidP="00E15E36">
            <w:pPr>
              <w:pStyle w:val="GlossEng"/>
            </w:pPr>
            <w:r w:rsidRPr="00801056">
              <w:t>because</w:t>
            </w:r>
          </w:p>
        </w:tc>
        <w:tc>
          <w:tcPr>
            <w:tcW w:w="862" w:type="dxa"/>
            <w:shd w:val="clear" w:color="auto" w:fill="auto"/>
          </w:tcPr>
          <w:p w14:paraId="78A8ADDB" w14:textId="77777777" w:rsidR="00E15E36" w:rsidRPr="00801056" w:rsidRDefault="00E15E36" w:rsidP="00E15E36">
            <w:pPr>
              <w:pStyle w:val="GlossEng"/>
            </w:pPr>
            <w:r w:rsidRPr="00801056">
              <w:t>flooding</w:t>
            </w:r>
          </w:p>
        </w:tc>
      </w:tr>
    </w:tbl>
    <w:p w14:paraId="1D8AFD59" w14:textId="72101BEC" w:rsidR="00E15E36" w:rsidRPr="00690E2C" w:rsidRDefault="00B7093A" w:rsidP="00E15E36">
      <w:pPr>
        <w:pStyle w:val="FreeTranslEng15pt"/>
      </w:pPr>
      <w:r>
        <w:t>‘</w:t>
      </w:r>
      <w:r w:rsidR="00E15E36">
        <w:t xml:space="preserve">the </w:t>
      </w:r>
      <w:r w:rsidR="00E15E36" w:rsidRPr="00E2082F">
        <w:rPr>
          <w:rStyle w:val="ChBlueBold"/>
        </w:rPr>
        <w:t>various cars</w:t>
      </w:r>
      <w:r w:rsidR="00E15E36">
        <w:t xml:space="preserve"> in the street were </w:t>
      </w:r>
      <w:r w:rsidR="00E15E36" w:rsidRPr="00E2082F">
        <w:rPr>
          <w:rStyle w:val="ChBlueBold"/>
        </w:rPr>
        <w:t>broken</w:t>
      </w:r>
      <w:r w:rsidR="00E15E36">
        <w:t xml:space="preserve"> because of the flooding</w:t>
      </w:r>
      <w:r>
        <w:t>’</w:t>
      </w:r>
      <w:r w:rsidR="00E15E36">
        <w:t xml:space="preserve"> </w:t>
      </w:r>
      <w:r w:rsidR="00E15E36" w:rsidRPr="001364D7">
        <w:rPr>
          <w:rStyle w:val="ExampleSource"/>
        </w:rPr>
        <w:t>[Elicited BR120813.035]</w:t>
      </w:r>
    </w:p>
    <w:p w14:paraId="7825FAE6" w14:textId="77777777" w:rsidR="00E15E36" w:rsidRDefault="00E15E36" w:rsidP="00E15E36">
      <w:pPr>
        <w:pStyle w:val="Heading4"/>
      </w:pPr>
      <w:bookmarkStart w:id="1756" w:name="_Ref372540011"/>
      <w:bookmarkEnd w:id="1749"/>
      <w:r>
        <w:rPr>
          <w:lang w:eastAsia="en-US"/>
        </w:rPr>
        <w:t>Intensity</w:t>
      </w:r>
      <w:bookmarkEnd w:id="1750"/>
      <w:bookmarkEnd w:id="1756"/>
    </w:p>
    <w:p w14:paraId="641732E7" w14:textId="0542D713" w:rsidR="00E15E36" w:rsidRDefault="00E15E36" w:rsidP="0071676D">
      <w:pPr>
        <w:pStyle w:val="Body0005after"/>
      </w:pPr>
      <w:r>
        <w:t>Also</w:t>
      </w:r>
      <w:r w:rsidR="002428DA">
        <w:t>, quite commonly</w:t>
      </w:r>
      <w:r>
        <w:t xml:space="preserve"> reduplicated verbs signal </w:t>
      </w:r>
      <w:r>
        <w:rPr>
          <w:lang w:eastAsia="en-US"/>
        </w:rPr>
        <w:t>intensity</w:t>
      </w:r>
      <w:r>
        <w:t xml:space="preserve">. In </w:t>
      </w:r>
      <w:r w:rsidR="002428DA">
        <w:t xml:space="preserve">such </w:t>
      </w:r>
      <w:r>
        <w:t>case</w:t>
      </w:r>
      <w:r w:rsidR="002428DA">
        <w:t>s</w:t>
      </w:r>
      <w:r>
        <w:t xml:space="preserve">, reduplicated dynamic verbs receive the reading </w:t>
      </w:r>
      <w:r w:rsidR="00B7093A">
        <w:t>‘</w:t>
      </w:r>
      <w:r w:rsidRPr="0099608C">
        <w:rPr>
          <w:rStyle w:val="ChSmallCaps"/>
        </w:rPr>
        <w:t>base</w:t>
      </w:r>
      <w:r>
        <w:t xml:space="preserve"> intensely</w:t>
      </w:r>
      <w:r w:rsidR="00B7093A">
        <w:t>’</w:t>
      </w:r>
      <w:r>
        <w:t xml:space="preserve">, as in </w:t>
      </w:r>
      <w:r>
        <w:fldChar w:fldCharType="begin"/>
      </w:r>
      <w:r>
        <w:instrText xml:space="preserve"> REF _Ref360026851 \h </w:instrText>
      </w:r>
      <w:r>
        <w:fldChar w:fldCharType="separate"/>
      </w:r>
      <w:r w:rsidR="00154D81" w:rsidRPr="007A0BC8">
        <w:t>(</w:t>
      </w:r>
      <w:r w:rsidR="00154D81">
        <w:rPr>
          <w:noProof/>
        </w:rPr>
        <w:t>33</w:t>
      </w:r>
      <w:r w:rsidR="00154D81" w:rsidRPr="007A0BC8">
        <w:t>)</w:t>
      </w:r>
      <w:r>
        <w:fldChar w:fldCharType="end"/>
      </w:r>
      <w:r>
        <w:t xml:space="preserve"> and </w:t>
      </w:r>
      <w:r>
        <w:fldChar w:fldCharType="begin"/>
      </w:r>
      <w:r>
        <w:instrText xml:space="preserve"> REF _Ref360026852 \h </w:instrText>
      </w:r>
      <w:r>
        <w:fldChar w:fldCharType="separate"/>
      </w:r>
      <w:r w:rsidR="00154D81" w:rsidRPr="007A0BC8">
        <w:t>(</w:t>
      </w:r>
      <w:r w:rsidR="00154D81">
        <w:rPr>
          <w:noProof/>
        </w:rPr>
        <w:t>34</w:t>
      </w:r>
      <w:r w:rsidR="00154D81" w:rsidRPr="007A0BC8">
        <w:t>)</w:t>
      </w:r>
      <w:r>
        <w:fldChar w:fldCharType="end"/>
      </w:r>
      <w:r>
        <w:t xml:space="preserve">, while reduplication of stative verbs translates with </w:t>
      </w:r>
      <w:r w:rsidR="00B7093A">
        <w:t>‘</w:t>
      </w:r>
      <w:r>
        <w:t xml:space="preserve">very </w:t>
      </w:r>
      <w:r w:rsidRPr="0099608C">
        <w:rPr>
          <w:rStyle w:val="ChSmallCaps"/>
        </w:rPr>
        <w:t>base</w:t>
      </w:r>
      <w:r w:rsidR="00B7093A">
        <w:t>’</w:t>
      </w:r>
      <w:r>
        <w:t xml:space="preserve">, as in </w:t>
      </w:r>
      <w:r>
        <w:fldChar w:fldCharType="begin"/>
      </w:r>
      <w:r>
        <w:instrText xml:space="preserve"> REF _Ref360026853 \h </w:instrText>
      </w:r>
      <w:r>
        <w:fldChar w:fldCharType="separate"/>
      </w:r>
      <w:r w:rsidR="00154D81" w:rsidRPr="007A0BC8">
        <w:t>(</w:t>
      </w:r>
      <w:r w:rsidR="00154D81">
        <w:rPr>
          <w:noProof/>
        </w:rPr>
        <w:t>35</w:t>
      </w:r>
      <w:r w:rsidR="00154D81" w:rsidRPr="007A0BC8">
        <w:t>)</w:t>
      </w:r>
      <w:r>
        <w:fldChar w:fldCharType="end"/>
      </w:r>
      <w:r>
        <w:t xml:space="preserve"> and </w:t>
      </w:r>
      <w:r>
        <w:fldChar w:fldCharType="begin"/>
      </w:r>
      <w:r>
        <w:instrText xml:space="preserve"> REF _Ref360026854 \h </w:instrText>
      </w:r>
      <w:r>
        <w:fldChar w:fldCharType="separate"/>
      </w:r>
      <w:r w:rsidR="00154D81" w:rsidRPr="007A0BC8">
        <w:t>(</w:t>
      </w:r>
      <w:r w:rsidR="00154D81">
        <w:rPr>
          <w:noProof/>
        </w:rPr>
        <w:t>36</w:t>
      </w:r>
      <w:r w:rsidR="00154D81" w:rsidRPr="007A0BC8">
        <w:t>)</w:t>
      </w:r>
      <w:r>
        <w:fldChar w:fldCharType="end"/>
      </w:r>
      <w:r>
        <w:t>.</w:t>
      </w:r>
    </w:p>
    <w:p w14:paraId="6908B0BE" w14:textId="77777777" w:rsidR="00E15E36" w:rsidRDefault="00E15E36" w:rsidP="00E15E36">
      <w:pPr>
        <w:pStyle w:val="ExampleTitle"/>
      </w:pPr>
      <w:r>
        <w:t xml:space="preserve">Reduplicated verbs: </w:t>
      </w:r>
      <w:r>
        <w:rPr>
          <w:lang w:eastAsia="en-US"/>
        </w:rPr>
        <w:t>Intensity</w:t>
      </w:r>
    </w:p>
    <w:tbl>
      <w:tblPr>
        <w:tblW w:w="4927" w:type="dxa"/>
        <w:tblCellMar>
          <w:left w:w="42" w:type="dxa"/>
          <w:right w:w="42" w:type="dxa"/>
        </w:tblCellMar>
        <w:tblLook w:val="01E0" w:firstRow="1" w:lastRow="1" w:firstColumn="1" w:lastColumn="1" w:noHBand="0" w:noVBand="0"/>
      </w:tblPr>
      <w:tblGrid>
        <w:gridCol w:w="709"/>
        <w:gridCol w:w="868"/>
        <w:gridCol w:w="489"/>
        <w:gridCol w:w="773"/>
        <w:gridCol w:w="489"/>
        <w:gridCol w:w="1599"/>
      </w:tblGrid>
      <w:tr w:rsidR="00AC23C4" w:rsidRPr="00947873" w14:paraId="38CF68F1" w14:textId="77777777" w:rsidTr="00AC23C4">
        <w:tc>
          <w:tcPr>
            <w:tcW w:w="709" w:type="dxa"/>
            <w:shd w:val="clear" w:color="auto" w:fill="auto"/>
          </w:tcPr>
          <w:p w14:paraId="0D714749" w14:textId="77777777" w:rsidR="00E15E36" w:rsidRPr="008A3EB0" w:rsidRDefault="006936F6" w:rsidP="00E15E36">
            <w:pPr>
              <w:pStyle w:val="O0Nwnext"/>
            </w:pPr>
            <w:bookmarkStart w:id="1757" w:name="_Ref360026851"/>
            <w:r w:rsidRPr="007A0BC8">
              <w:t>(</w:t>
            </w:r>
            <w:fldSimple w:instr=" SEQ ( \* ARABIC \s 1 ">
              <w:r w:rsidR="00154D81">
                <w:rPr>
                  <w:noProof/>
                </w:rPr>
                <w:t>33</w:t>
              </w:r>
            </w:fldSimple>
            <w:r w:rsidR="00E15E36" w:rsidRPr="007A0BC8">
              <w:t>)</w:t>
            </w:r>
            <w:bookmarkEnd w:id="1757"/>
          </w:p>
        </w:tc>
        <w:tc>
          <w:tcPr>
            <w:tcW w:w="868" w:type="dxa"/>
            <w:shd w:val="clear" w:color="auto" w:fill="auto"/>
          </w:tcPr>
          <w:p w14:paraId="4DC88254" w14:textId="77777777" w:rsidR="00E15E36" w:rsidRPr="00947873" w:rsidRDefault="00E15E36" w:rsidP="00E15E36">
            <w:pPr>
              <w:pStyle w:val="Text"/>
            </w:pPr>
            <w:r>
              <w:t>baru</w:t>
            </w:r>
          </w:p>
        </w:tc>
        <w:tc>
          <w:tcPr>
            <w:tcW w:w="489" w:type="dxa"/>
            <w:shd w:val="clear" w:color="auto" w:fill="auto"/>
          </w:tcPr>
          <w:p w14:paraId="203C9CF2" w14:textId="77777777" w:rsidR="00E15E36" w:rsidRPr="00947873" w:rsidRDefault="00E15E36" w:rsidP="00E15E36">
            <w:pPr>
              <w:pStyle w:val="Text"/>
            </w:pPr>
            <w:r w:rsidRPr="00947873">
              <w:t>dia</w:t>
            </w:r>
          </w:p>
        </w:tc>
        <w:tc>
          <w:tcPr>
            <w:tcW w:w="773" w:type="dxa"/>
            <w:shd w:val="clear" w:color="auto" w:fill="auto"/>
          </w:tcPr>
          <w:p w14:paraId="505DADE1" w14:textId="77777777" w:rsidR="00E15E36" w:rsidRPr="00947873" w:rsidRDefault="00E15E36" w:rsidP="00E15E36">
            <w:pPr>
              <w:pStyle w:val="Text"/>
            </w:pPr>
            <w:r w:rsidRPr="00947873">
              <w:t>tertawa</w:t>
            </w:r>
            <w:r w:rsidR="005D1019">
              <w:t>,</w:t>
            </w:r>
          </w:p>
        </w:tc>
        <w:tc>
          <w:tcPr>
            <w:tcW w:w="489" w:type="dxa"/>
            <w:shd w:val="clear" w:color="auto" w:fill="auto"/>
          </w:tcPr>
          <w:p w14:paraId="34E472E5" w14:textId="77777777" w:rsidR="00E15E36" w:rsidRPr="00947873" w:rsidRDefault="00E15E36" w:rsidP="00E15E36">
            <w:pPr>
              <w:pStyle w:val="Text"/>
            </w:pPr>
            <w:r w:rsidRPr="00947873">
              <w:t>de</w:t>
            </w:r>
          </w:p>
        </w:tc>
        <w:tc>
          <w:tcPr>
            <w:tcW w:w="1599" w:type="dxa"/>
            <w:shd w:val="clear" w:color="auto" w:fill="auto"/>
          </w:tcPr>
          <w:p w14:paraId="3B189315" w14:textId="77777777" w:rsidR="00E15E36" w:rsidRPr="00FF2DA6" w:rsidRDefault="00E15E36" w:rsidP="00E15E36">
            <w:pPr>
              <w:pStyle w:val="Text"/>
              <w:rPr>
                <w:rStyle w:val="ChBlueBold"/>
              </w:rPr>
            </w:pPr>
            <w:r>
              <w:rPr>
                <w:rStyle w:val="ChBlueBold"/>
              </w:rPr>
              <w:t>tertawa~</w:t>
            </w:r>
            <w:r w:rsidRPr="00FF2DA6">
              <w:rPr>
                <w:rStyle w:val="ChBlueBold"/>
              </w:rPr>
              <w:t>tertawa</w:t>
            </w:r>
          </w:p>
        </w:tc>
      </w:tr>
      <w:tr w:rsidR="00AC23C4" w:rsidRPr="00947873" w14:paraId="2497E7B7" w14:textId="77777777" w:rsidTr="00AC23C4">
        <w:tc>
          <w:tcPr>
            <w:tcW w:w="709" w:type="dxa"/>
            <w:shd w:val="clear" w:color="auto" w:fill="auto"/>
          </w:tcPr>
          <w:p w14:paraId="07F9B700" w14:textId="77777777" w:rsidR="006936F6" w:rsidRPr="00947873" w:rsidRDefault="006936F6" w:rsidP="00E15E36">
            <w:pPr>
              <w:pStyle w:val="GlossEng"/>
            </w:pPr>
          </w:p>
        </w:tc>
        <w:tc>
          <w:tcPr>
            <w:tcW w:w="868" w:type="dxa"/>
            <w:shd w:val="clear" w:color="auto" w:fill="auto"/>
          </w:tcPr>
          <w:p w14:paraId="11EE3F7D" w14:textId="77777777" w:rsidR="006936F6" w:rsidRPr="0014512C" w:rsidRDefault="006936F6" w:rsidP="002C79BF">
            <w:pPr>
              <w:pStyle w:val="GlossEng"/>
            </w:pPr>
            <w:r>
              <w:t>and.then</w:t>
            </w:r>
          </w:p>
        </w:tc>
        <w:tc>
          <w:tcPr>
            <w:tcW w:w="489" w:type="dxa"/>
            <w:shd w:val="clear" w:color="auto" w:fill="auto"/>
          </w:tcPr>
          <w:p w14:paraId="7C0652A2" w14:textId="77777777" w:rsidR="006936F6" w:rsidRPr="0099608C" w:rsidRDefault="006936F6" w:rsidP="00E15E36">
            <w:pPr>
              <w:pStyle w:val="GlossEng"/>
              <w:rPr>
                <w:rStyle w:val="ChSmallCaps"/>
              </w:rPr>
            </w:pPr>
            <w:r w:rsidRPr="0099608C">
              <w:rPr>
                <w:rStyle w:val="ChSmallCaps"/>
              </w:rPr>
              <w:t>3sg</w:t>
            </w:r>
          </w:p>
        </w:tc>
        <w:tc>
          <w:tcPr>
            <w:tcW w:w="773" w:type="dxa"/>
            <w:shd w:val="clear" w:color="auto" w:fill="auto"/>
          </w:tcPr>
          <w:p w14:paraId="199D01D9" w14:textId="77777777" w:rsidR="006936F6" w:rsidRPr="00947873" w:rsidRDefault="006936F6" w:rsidP="00E15E36">
            <w:pPr>
              <w:pStyle w:val="GlossEng"/>
            </w:pPr>
            <w:r>
              <w:t>laugh</w:t>
            </w:r>
          </w:p>
        </w:tc>
        <w:tc>
          <w:tcPr>
            <w:tcW w:w="489" w:type="dxa"/>
            <w:shd w:val="clear" w:color="auto" w:fill="auto"/>
          </w:tcPr>
          <w:p w14:paraId="375C9203" w14:textId="77777777" w:rsidR="006936F6" w:rsidRPr="0099608C" w:rsidRDefault="006936F6" w:rsidP="00E15E36">
            <w:pPr>
              <w:pStyle w:val="GlossEng"/>
              <w:rPr>
                <w:rStyle w:val="ChSmallCaps"/>
              </w:rPr>
            </w:pPr>
            <w:r w:rsidRPr="0099608C">
              <w:rPr>
                <w:rStyle w:val="ChSmallCaps"/>
              </w:rPr>
              <w:t>3sg</w:t>
            </w:r>
          </w:p>
        </w:tc>
        <w:tc>
          <w:tcPr>
            <w:tcW w:w="1599" w:type="dxa"/>
            <w:shd w:val="clear" w:color="auto" w:fill="auto"/>
          </w:tcPr>
          <w:p w14:paraId="755A4F0F" w14:textId="77777777" w:rsidR="006936F6" w:rsidRPr="00947873" w:rsidRDefault="006936F6" w:rsidP="00E15E36">
            <w:pPr>
              <w:pStyle w:val="GlossEng"/>
            </w:pPr>
            <w:r w:rsidRPr="0099608C">
              <w:rPr>
                <w:rStyle w:val="ChSmallCaps"/>
              </w:rPr>
              <w:t>rdp</w:t>
            </w:r>
            <w:r>
              <w:t>~laugh</w:t>
            </w:r>
          </w:p>
        </w:tc>
      </w:tr>
    </w:tbl>
    <w:p w14:paraId="72A1154B" w14:textId="0D74B4FF" w:rsidR="00E15E36" w:rsidRPr="00947873" w:rsidRDefault="00B7093A" w:rsidP="00E15E36">
      <w:pPr>
        <w:pStyle w:val="FreeTranslEng"/>
      </w:pPr>
      <w:r>
        <w:t>‘</w:t>
      </w:r>
      <w:r w:rsidR="00E15E36">
        <w:t xml:space="preserve">but then he laughed, </w:t>
      </w:r>
      <w:r w:rsidR="00E15E36" w:rsidRPr="00947873">
        <w:t xml:space="preserve">he </w:t>
      </w:r>
      <w:r w:rsidR="00E15E36" w:rsidRPr="0016075D">
        <w:rPr>
          <w:rStyle w:val="ChBlueBold"/>
        </w:rPr>
        <w:t>laughed intensely</w:t>
      </w:r>
      <w:r>
        <w:t>’</w:t>
      </w:r>
      <w:r w:rsidR="00E15E36">
        <w:t xml:space="preserve"> </w:t>
      </w:r>
      <w:r w:rsidR="00E15E36" w:rsidRPr="00947873">
        <w:rPr>
          <w:rStyle w:val="ExampleSource"/>
        </w:rPr>
        <w:t>[080916-001-CvNP.0004]</w:t>
      </w:r>
    </w:p>
    <w:tbl>
      <w:tblPr>
        <w:tblW w:w="3555" w:type="dxa"/>
        <w:tblCellMar>
          <w:left w:w="42" w:type="dxa"/>
          <w:right w:w="42" w:type="dxa"/>
        </w:tblCellMar>
        <w:tblLook w:val="01E0" w:firstRow="1" w:lastRow="1" w:firstColumn="1" w:lastColumn="1" w:noHBand="0" w:noVBand="0"/>
      </w:tblPr>
      <w:tblGrid>
        <w:gridCol w:w="709"/>
        <w:gridCol w:w="718"/>
        <w:gridCol w:w="1422"/>
        <w:gridCol w:w="706"/>
      </w:tblGrid>
      <w:tr w:rsidR="00E15E36" w:rsidRPr="00947873" w14:paraId="6F2516E8" w14:textId="77777777" w:rsidTr="00AC23C4">
        <w:tc>
          <w:tcPr>
            <w:tcW w:w="709" w:type="dxa"/>
            <w:shd w:val="clear" w:color="auto" w:fill="auto"/>
          </w:tcPr>
          <w:p w14:paraId="28BAD8D5" w14:textId="77777777" w:rsidR="00E15E36" w:rsidRPr="008A3EB0" w:rsidRDefault="00E15E36" w:rsidP="00E15E36">
            <w:pPr>
              <w:pStyle w:val="O0Nwnext"/>
            </w:pPr>
            <w:bookmarkStart w:id="1758" w:name="_Ref360026852"/>
            <w:r w:rsidRPr="007A0BC8">
              <w:t>(</w:t>
            </w:r>
            <w:fldSimple w:instr=" SEQ ( \* ARABIC \s 1 ">
              <w:r w:rsidR="00154D81">
                <w:rPr>
                  <w:noProof/>
                </w:rPr>
                <w:t>34</w:t>
              </w:r>
            </w:fldSimple>
            <w:r w:rsidRPr="007A0BC8">
              <w:t>)</w:t>
            </w:r>
            <w:bookmarkEnd w:id="1758"/>
          </w:p>
        </w:tc>
        <w:tc>
          <w:tcPr>
            <w:tcW w:w="718" w:type="dxa"/>
            <w:shd w:val="clear" w:color="auto" w:fill="auto"/>
          </w:tcPr>
          <w:p w14:paraId="231D1D27" w14:textId="77777777" w:rsidR="00E15E36" w:rsidRPr="00947873" w:rsidRDefault="00E15E36" w:rsidP="00E15E36">
            <w:pPr>
              <w:pStyle w:val="Text"/>
            </w:pPr>
            <w:r>
              <w:t>orang</w:t>
            </w:r>
          </w:p>
        </w:tc>
        <w:tc>
          <w:tcPr>
            <w:tcW w:w="1422" w:type="dxa"/>
            <w:shd w:val="clear" w:color="auto" w:fill="auto"/>
          </w:tcPr>
          <w:p w14:paraId="2EF4165E" w14:textId="77777777" w:rsidR="00E15E36" w:rsidRPr="00FF2DA6" w:rsidRDefault="00E15E36" w:rsidP="00E15E36">
            <w:pPr>
              <w:pStyle w:val="Text"/>
              <w:rPr>
                <w:rStyle w:val="ChBlueBold"/>
              </w:rPr>
            </w:pPr>
            <w:r>
              <w:rPr>
                <w:rStyle w:val="ChBlueBold"/>
              </w:rPr>
              <w:t>bertriak~t</w:t>
            </w:r>
            <w:r w:rsidRPr="00FF2DA6">
              <w:rPr>
                <w:rStyle w:val="ChBlueBold"/>
              </w:rPr>
              <w:t>riak</w:t>
            </w:r>
          </w:p>
        </w:tc>
        <w:tc>
          <w:tcPr>
            <w:tcW w:w="706" w:type="dxa"/>
            <w:shd w:val="clear" w:color="auto" w:fill="auto"/>
          </w:tcPr>
          <w:p w14:paraId="650AECA3" w14:textId="77777777" w:rsidR="00E15E36" w:rsidRPr="00947873" w:rsidRDefault="00E15E36" w:rsidP="00E15E36">
            <w:pPr>
              <w:pStyle w:val="Text"/>
            </w:pPr>
            <w:r>
              <w:t>tu</w:t>
            </w:r>
          </w:p>
        </w:tc>
      </w:tr>
      <w:tr w:rsidR="00E15E36" w:rsidRPr="00947873" w14:paraId="75D00D44" w14:textId="77777777" w:rsidTr="00AC23C4">
        <w:tc>
          <w:tcPr>
            <w:tcW w:w="709" w:type="dxa"/>
            <w:shd w:val="clear" w:color="auto" w:fill="auto"/>
          </w:tcPr>
          <w:p w14:paraId="7CECBF7C" w14:textId="77777777" w:rsidR="00E15E36" w:rsidRPr="00947873" w:rsidRDefault="00E15E36" w:rsidP="00E15E36">
            <w:pPr>
              <w:pStyle w:val="GlossEng"/>
            </w:pPr>
          </w:p>
        </w:tc>
        <w:tc>
          <w:tcPr>
            <w:tcW w:w="718" w:type="dxa"/>
            <w:shd w:val="clear" w:color="auto" w:fill="auto"/>
          </w:tcPr>
          <w:p w14:paraId="217AE5F8" w14:textId="77777777" w:rsidR="00E15E36" w:rsidRPr="00947873" w:rsidRDefault="00E15E36" w:rsidP="00E15E36">
            <w:pPr>
              <w:pStyle w:val="GlossEng"/>
            </w:pPr>
            <w:r w:rsidRPr="00947873">
              <w:t>person</w:t>
            </w:r>
          </w:p>
        </w:tc>
        <w:tc>
          <w:tcPr>
            <w:tcW w:w="1422" w:type="dxa"/>
            <w:shd w:val="clear" w:color="auto" w:fill="auto"/>
          </w:tcPr>
          <w:p w14:paraId="02D5208E" w14:textId="77777777" w:rsidR="00E15E36" w:rsidRPr="00947873" w:rsidRDefault="00E15E36" w:rsidP="00E15E36">
            <w:pPr>
              <w:pStyle w:val="GlossEng"/>
            </w:pPr>
            <w:r w:rsidRPr="0099608C">
              <w:rPr>
                <w:rStyle w:val="ChSmallCaps"/>
              </w:rPr>
              <w:t>rdp</w:t>
            </w:r>
            <w:r w:rsidRPr="00947873">
              <w:t>~scream</w:t>
            </w:r>
          </w:p>
        </w:tc>
        <w:tc>
          <w:tcPr>
            <w:tcW w:w="706" w:type="dxa"/>
            <w:shd w:val="clear" w:color="auto" w:fill="auto"/>
          </w:tcPr>
          <w:p w14:paraId="454EA9AC" w14:textId="77777777" w:rsidR="00E15E36" w:rsidRPr="0099608C" w:rsidRDefault="00E15E36" w:rsidP="00E15E36">
            <w:pPr>
              <w:pStyle w:val="GlossEng"/>
              <w:rPr>
                <w:rStyle w:val="ChSmallCaps"/>
              </w:rPr>
            </w:pPr>
            <w:r w:rsidRPr="0099608C">
              <w:rPr>
                <w:rStyle w:val="ChSmallCaps"/>
              </w:rPr>
              <w:t>d.dist</w:t>
            </w:r>
          </w:p>
        </w:tc>
      </w:tr>
    </w:tbl>
    <w:p w14:paraId="4999DC1E" w14:textId="11EC44E6" w:rsidR="00E15E36" w:rsidRPr="00690E2C" w:rsidRDefault="00B7093A" w:rsidP="00E15E36">
      <w:pPr>
        <w:pStyle w:val="FreeTranslEng"/>
      </w:pPr>
      <w:r>
        <w:t>‘</w:t>
      </w:r>
      <w:r w:rsidR="00E15E36" w:rsidRPr="00947873">
        <w:t xml:space="preserve">the people were </w:t>
      </w:r>
      <w:r w:rsidR="00E15E36">
        <w:t xml:space="preserve">really </w:t>
      </w:r>
      <w:r w:rsidR="00E15E36" w:rsidRPr="00235EDC">
        <w:rPr>
          <w:rStyle w:val="ChBlueBold"/>
        </w:rPr>
        <w:t>screaming</w:t>
      </w:r>
      <w:r w:rsidR="00E15E36" w:rsidRPr="00235EDC">
        <w:t xml:space="preserve"> </w:t>
      </w:r>
      <w:r w:rsidR="00E15E36" w:rsidRPr="00235EDC">
        <w:rPr>
          <w:rStyle w:val="ChBlueBold"/>
        </w:rPr>
        <w:t>intensely</w:t>
      </w:r>
      <w:r>
        <w:t>’</w:t>
      </w:r>
      <w:r w:rsidR="00E15E36">
        <w:t xml:space="preserve"> </w:t>
      </w:r>
      <w:r w:rsidR="00E15E36" w:rsidRPr="00407094">
        <w:rPr>
          <w:rStyle w:val="ExampleSource"/>
        </w:rPr>
        <w:t>[081006-022-CvEx.0007]</w:t>
      </w:r>
    </w:p>
    <w:tbl>
      <w:tblPr>
        <w:tblW w:w="5470" w:type="dxa"/>
        <w:tblCellMar>
          <w:left w:w="42" w:type="dxa"/>
          <w:right w:w="42" w:type="dxa"/>
        </w:tblCellMar>
        <w:tblLook w:val="01E0" w:firstRow="1" w:lastRow="1" w:firstColumn="1" w:lastColumn="1" w:noHBand="0" w:noVBand="0"/>
      </w:tblPr>
      <w:tblGrid>
        <w:gridCol w:w="709"/>
        <w:gridCol w:w="489"/>
        <w:gridCol w:w="673"/>
        <w:gridCol w:w="695"/>
        <w:gridCol w:w="489"/>
        <w:gridCol w:w="773"/>
        <w:gridCol w:w="1642"/>
      </w:tblGrid>
      <w:tr w:rsidR="00AC23C4" w:rsidRPr="00947873" w14:paraId="47252174" w14:textId="77777777" w:rsidTr="00AC23C4">
        <w:tc>
          <w:tcPr>
            <w:tcW w:w="709" w:type="dxa"/>
            <w:shd w:val="clear" w:color="auto" w:fill="auto"/>
          </w:tcPr>
          <w:p w14:paraId="2E9E52D3" w14:textId="77777777" w:rsidR="00E15E36" w:rsidRPr="008A3EB0" w:rsidRDefault="00E15E36" w:rsidP="00E15E36">
            <w:pPr>
              <w:pStyle w:val="O0Nwnext"/>
            </w:pPr>
            <w:bookmarkStart w:id="1759" w:name="_Ref360026853"/>
            <w:r w:rsidRPr="007A0BC8">
              <w:t>(</w:t>
            </w:r>
            <w:fldSimple w:instr=" SEQ ( \* ARABIC \s 1 ">
              <w:r w:rsidR="00154D81">
                <w:rPr>
                  <w:noProof/>
                </w:rPr>
                <w:t>35</w:t>
              </w:r>
            </w:fldSimple>
            <w:r w:rsidRPr="007A0BC8">
              <w:t>)</w:t>
            </w:r>
            <w:bookmarkEnd w:id="1759"/>
          </w:p>
        </w:tc>
        <w:tc>
          <w:tcPr>
            <w:tcW w:w="489" w:type="dxa"/>
            <w:shd w:val="clear" w:color="auto" w:fill="auto"/>
          </w:tcPr>
          <w:p w14:paraId="0ADC4006" w14:textId="77777777" w:rsidR="00E15E36" w:rsidRPr="00947873" w:rsidRDefault="00E15E36" w:rsidP="00E15E36">
            <w:pPr>
              <w:pStyle w:val="Text"/>
            </w:pPr>
            <w:r w:rsidRPr="00947873">
              <w:t>sa</w:t>
            </w:r>
          </w:p>
        </w:tc>
        <w:tc>
          <w:tcPr>
            <w:tcW w:w="673" w:type="dxa"/>
            <w:shd w:val="clear" w:color="auto" w:fill="auto"/>
          </w:tcPr>
          <w:p w14:paraId="3E90D1B7" w14:textId="77777777" w:rsidR="00E15E36" w:rsidRPr="00947873" w:rsidRDefault="00E15E36" w:rsidP="00E15E36">
            <w:pPr>
              <w:pStyle w:val="Text"/>
            </w:pPr>
            <w:r w:rsidRPr="00947873">
              <w:t>jalan</w:t>
            </w:r>
            <w:r w:rsidR="00781149">
              <w:t>g</w:t>
            </w:r>
          </w:p>
        </w:tc>
        <w:tc>
          <w:tcPr>
            <w:tcW w:w="695" w:type="dxa"/>
            <w:shd w:val="clear" w:color="auto" w:fill="auto"/>
          </w:tcPr>
          <w:p w14:paraId="54CA2169" w14:textId="77777777" w:rsidR="00E15E36" w:rsidRPr="00947873" w:rsidRDefault="00E15E36" w:rsidP="00E15E36">
            <w:pPr>
              <w:pStyle w:val="Text"/>
            </w:pPr>
            <w:r w:rsidRPr="00947873">
              <w:t>sampe</w:t>
            </w:r>
          </w:p>
        </w:tc>
        <w:tc>
          <w:tcPr>
            <w:tcW w:w="489" w:type="dxa"/>
            <w:shd w:val="clear" w:color="auto" w:fill="auto"/>
          </w:tcPr>
          <w:p w14:paraId="6970A15E" w14:textId="77777777" w:rsidR="00E15E36" w:rsidRPr="00947873" w:rsidRDefault="00E15E36" w:rsidP="00E15E36">
            <w:pPr>
              <w:pStyle w:val="Text"/>
            </w:pPr>
            <w:r w:rsidRPr="00947873">
              <w:t>sa</w:t>
            </w:r>
          </w:p>
        </w:tc>
        <w:tc>
          <w:tcPr>
            <w:tcW w:w="773" w:type="dxa"/>
            <w:shd w:val="clear" w:color="auto" w:fill="auto"/>
          </w:tcPr>
          <w:p w14:paraId="20EB8664" w14:textId="77777777" w:rsidR="00E15E36" w:rsidRPr="00947873" w:rsidRDefault="00E15E36" w:rsidP="00E15E36">
            <w:pPr>
              <w:pStyle w:val="Text"/>
            </w:pPr>
            <w:r w:rsidRPr="00947873">
              <w:t>su</w:t>
            </w:r>
          </w:p>
        </w:tc>
        <w:tc>
          <w:tcPr>
            <w:tcW w:w="1642" w:type="dxa"/>
            <w:shd w:val="clear" w:color="auto" w:fill="auto"/>
          </w:tcPr>
          <w:p w14:paraId="068F6BBF" w14:textId="77777777" w:rsidR="00E15E36" w:rsidRPr="005000F5" w:rsidRDefault="00E15E36" w:rsidP="00E15E36">
            <w:pPr>
              <w:pStyle w:val="Text"/>
              <w:rPr>
                <w:rStyle w:val="ChBlueBold"/>
              </w:rPr>
            </w:pPr>
            <w:r>
              <w:rPr>
                <w:rStyle w:val="ChBlueBold"/>
              </w:rPr>
              <w:t>swak~</w:t>
            </w:r>
            <w:r w:rsidRPr="005000F5">
              <w:rPr>
                <w:rStyle w:val="ChBlueBold"/>
              </w:rPr>
              <w:t>swak</w:t>
            </w:r>
          </w:p>
        </w:tc>
      </w:tr>
      <w:tr w:rsidR="00AC23C4" w:rsidRPr="00947873" w14:paraId="6748E8A5" w14:textId="77777777" w:rsidTr="00AC23C4">
        <w:tc>
          <w:tcPr>
            <w:tcW w:w="709" w:type="dxa"/>
            <w:shd w:val="clear" w:color="auto" w:fill="auto"/>
          </w:tcPr>
          <w:p w14:paraId="76813947" w14:textId="77777777" w:rsidR="00E15E36" w:rsidRPr="00947873" w:rsidRDefault="00E15E36" w:rsidP="00E15E36">
            <w:pPr>
              <w:pStyle w:val="GlossEng"/>
            </w:pPr>
          </w:p>
        </w:tc>
        <w:tc>
          <w:tcPr>
            <w:tcW w:w="489" w:type="dxa"/>
            <w:shd w:val="clear" w:color="auto" w:fill="auto"/>
          </w:tcPr>
          <w:p w14:paraId="567F4656" w14:textId="77777777" w:rsidR="00E15E36" w:rsidRPr="0099608C" w:rsidRDefault="00E15E36" w:rsidP="00E15E36">
            <w:pPr>
              <w:pStyle w:val="GlossEng"/>
              <w:rPr>
                <w:rStyle w:val="ChSmallCaps"/>
              </w:rPr>
            </w:pPr>
            <w:r w:rsidRPr="0099608C">
              <w:rPr>
                <w:rStyle w:val="ChSmallCaps"/>
              </w:rPr>
              <w:t>1sg</w:t>
            </w:r>
          </w:p>
        </w:tc>
        <w:tc>
          <w:tcPr>
            <w:tcW w:w="673" w:type="dxa"/>
            <w:shd w:val="clear" w:color="auto" w:fill="auto"/>
          </w:tcPr>
          <w:p w14:paraId="6BBA40A9" w14:textId="77777777" w:rsidR="00E15E36" w:rsidRPr="00947873" w:rsidRDefault="00E15E36" w:rsidP="00E15E36">
            <w:pPr>
              <w:pStyle w:val="GlossEng"/>
            </w:pPr>
            <w:r w:rsidRPr="00947873">
              <w:t>walk</w:t>
            </w:r>
          </w:p>
        </w:tc>
        <w:tc>
          <w:tcPr>
            <w:tcW w:w="695" w:type="dxa"/>
            <w:shd w:val="clear" w:color="auto" w:fill="auto"/>
          </w:tcPr>
          <w:p w14:paraId="634F710E" w14:textId="77777777" w:rsidR="00E15E36" w:rsidRPr="00947873" w:rsidRDefault="00E15E36" w:rsidP="00E15E36">
            <w:pPr>
              <w:pStyle w:val="GlossEng"/>
            </w:pPr>
            <w:r>
              <w:t>until</w:t>
            </w:r>
          </w:p>
        </w:tc>
        <w:tc>
          <w:tcPr>
            <w:tcW w:w="489" w:type="dxa"/>
            <w:shd w:val="clear" w:color="auto" w:fill="auto"/>
          </w:tcPr>
          <w:p w14:paraId="79B10205" w14:textId="77777777" w:rsidR="00E15E36" w:rsidRPr="0099608C" w:rsidRDefault="00E15E36" w:rsidP="00E15E36">
            <w:pPr>
              <w:pStyle w:val="GlossEng"/>
              <w:rPr>
                <w:rStyle w:val="ChSmallCaps"/>
              </w:rPr>
            </w:pPr>
            <w:r w:rsidRPr="0099608C">
              <w:rPr>
                <w:rStyle w:val="ChSmallCaps"/>
              </w:rPr>
              <w:t>1sg</w:t>
            </w:r>
          </w:p>
        </w:tc>
        <w:tc>
          <w:tcPr>
            <w:tcW w:w="773" w:type="dxa"/>
            <w:shd w:val="clear" w:color="auto" w:fill="auto"/>
          </w:tcPr>
          <w:p w14:paraId="16A77527" w14:textId="77777777" w:rsidR="00E15E36" w:rsidRPr="00947873" w:rsidRDefault="00E15E36" w:rsidP="00E15E36">
            <w:pPr>
              <w:pStyle w:val="GlossEng"/>
            </w:pPr>
            <w:r w:rsidRPr="00947873">
              <w:t>already</w:t>
            </w:r>
          </w:p>
        </w:tc>
        <w:tc>
          <w:tcPr>
            <w:tcW w:w="1642" w:type="dxa"/>
            <w:shd w:val="clear" w:color="auto" w:fill="auto"/>
          </w:tcPr>
          <w:p w14:paraId="31460C0C" w14:textId="77777777" w:rsidR="00E15E36" w:rsidRPr="00947873" w:rsidRDefault="00E15E36" w:rsidP="00E15E36">
            <w:pPr>
              <w:pStyle w:val="GlossEng"/>
            </w:pPr>
            <w:r w:rsidRPr="0099608C">
              <w:rPr>
                <w:rStyle w:val="ChSmallCaps"/>
              </w:rPr>
              <w:t>rdp</w:t>
            </w:r>
            <w:r w:rsidRPr="00947873">
              <w:t>~</w:t>
            </w:r>
            <w:r>
              <w:t>be.</w:t>
            </w:r>
            <w:r w:rsidRPr="00947873">
              <w:t>exhausted</w:t>
            </w:r>
          </w:p>
        </w:tc>
      </w:tr>
    </w:tbl>
    <w:p w14:paraId="7311FC4C" w14:textId="6189F8C8" w:rsidR="00E15E36" w:rsidRPr="00947873" w:rsidRDefault="00B7093A" w:rsidP="00E15E36">
      <w:pPr>
        <w:pStyle w:val="FreeTranslEng"/>
      </w:pPr>
      <w:r>
        <w:t>‘</w:t>
      </w:r>
      <w:r w:rsidR="00E15E36" w:rsidRPr="00947873">
        <w:t xml:space="preserve">I walked until I was already </w:t>
      </w:r>
      <w:r w:rsidR="00E15E36" w:rsidRPr="005000F5">
        <w:rPr>
          <w:rStyle w:val="ChBlueBold"/>
        </w:rPr>
        <w:t>very exhausted</w:t>
      </w:r>
      <w:r>
        <w:t>’</w:t>
      </w:r>
      <w:r w:rsidR="00E15E36">
        <w:t xml:space="preserve"> </w:t>
      </w:r>
      <w:r w:rsidR="00E15E36" w:rsidRPr="00407094">
        <w:rPr>
          <w:rStyle w:val="ExampleSource"/>
        </w:rPr>
        <w:t>[081025-008-Cv.0038]</w:t>
      </w:r>
    </w:p>
    <w:tbl>
      <w:tblPr>
        <w:tblW w:w="3638" w:type="dxa"/>
        <w:tblCellMar>
          <w:left w:w="42" w:type="dxa"/>
          <w:right w:w="42" w:type="dxa"/>
        </w:tblCellMar>
        <w:tblLook w:val="01E0" w:firstRow="1" w:lastRow="1" w:firstColumn="1" w:lastColumn="1" w:noHBand="0" w:noVBand="0"/>
      </w:tblPr>
      <w:tblGrid>
        <w:gridCol w:w="709"/>
        <w:gridCol w:w="284"/>
        <w:gridCol w:w="584"/>
        <w:gridCol w:w="706"/>
        <w:gridCol w:w="1355"/>
      </w:tblGrid>
      <w:tr w:rsidR="00AC23C4" w:rsidRPr="00947873" w14:paraId="2339C1D0" w14:textId="77777777" w:rsidTr="00AC23C4">
        <w:tc>
          <w:tcPr>
            <w:tcW w:w="709" w:type="dxa"/>
            <w:shd w:val="clear" w:color="auto" w:fill="auto"/>
          </w:tcPr>
          <w:p w14:paraId="1408E134" w14:textId="77777777" w:rsidR="00E15E36" w:rsidRPr="008A3EB0" w:rsidRDefault="00E15E36" w:rsidP="00E15E36">
            <w:pPr>
              <w:pStyle w:val="O0Nwnext"/>
            </w:pPr>
            <w:bookmarkStart w:id="1760" w:name="_Ref360026854"/>
            <w:r w:rsidRPr="007A0BC8">
              <w:t>(</w:t>
            </w:r>
            <w:fldSimple w:instr=" SEQ ( \* ARABIC \s 1 ">
              <w:r w:rsidR="00154D81">
                <w:rPr>
                  <w:noProof/>
                </w:rPr>
                <w:t>36</w:t>
              </w:r>
            </w:fldSimple>
            <w:r w:rsidRPr="007A0BC8">
              <w:t>)</w:t>
            </w:r>
            <w:bookmarkEnd w:id="1760"/>
          </w:p>
        </w:tc>
        <w:tc>
          <w:tcPr>
            <w:tcW w:w="284" w:type="dxa"/>
            <w:shd w:val="clear" w:color="auto" w:fill="auto"/>
          </w:tcPr>
          <w:p w14:paraId="33B44974" w14:textId="77777777" w:rsidR="00E15E36" w:rsidRPr="00947873" w:rsidRDefault="00E15E36" w:rsidP="00E15E36">
            <w:pPr>
              <w:pStyle w:val="Text"/>
            </w:pPr>
            <w:r>
              <w:t>…</w:t>
            </w:r>
          </w:p>
        </w:tc>
        <w:tc>
          <w:tcPr>
            <w:tcW w:w="584" w:type="dxa"/>
            <w:shd w:val="clear" w:color="auto" w:fill="auto"/>
          </w:tcPr>
          <w:p w14:paraId="2672BE82" w14:textId="77777777" w:rsidR="00E15E36" w:rsidRPr="00947873" w:rsidRDefault="00E15E36" w:rsidP="00E15E36">
            <w:pPr>
              <w:pStyle w:val="Text"/>
            </w:pPr>
            <w:r w:rsidRPr="00947873">
              <w:t>don</w:t>
            </w:r>
            <w:r>
              <w:t>g</w:t>
            </w:r>
          </w:p>
        </w:tc>
        <w:tc>
          <w:tcPr>
            <w:tcW w:w="706" w:type="dxa"/>
            <w:shd w:val="clear" w:color="auto" w:fill="auto"/>
          </w:tcPr>
          <w:p w14:paraId="1B035320" w14:textId="77777777" w:rsidR="00E15E36" w:rsidRPr="00947873" w:rsidRDefault="00E15E36" w:rsidP="00E15E36">
            <w:pPr>
              <w:pStyle w:val="Text"/>
            </w:pPr>
            <w:r w:rsidRPr="00947873">
              <w:t>tu</w:t>
            </w:r>
          </w:p>
        </w:tc>
        <w:tc>
          <w:tcPr>
            <w:tcW w:w="1355" w:type="dxa"/>
            <w:shd w:val="clear" w:color="auto" w:fill="auto"/>
          </w:tcPr>
          <w:p w14:paraId="6998BA8E" w14:textId="77777777" w:rsidR="00E15E36" w:rsidRPr="00720543" w:rsidRDefault="00E15E36" w:rsidP="00E15E36">
            <w:pPr>
              <w:pStyle w:val="Text"/>
              <w:rPr>
                <w:rStyle w:val="ChBlueBold"/>
              </w:rPr>
            </w:pPr>
            <w:r w:rsidRPr="00720543">
              <w:rPr>
                <w:rStyle w:val="ChBlueBold"/>
              </w:rPr>
              <w:t>pintar~pintar</w:t>
            </w:r>
          </w:p>
        </w:tc>
      </w:tr>
      <w:tr w:rsidR="00AC23C4" w:rsidRPr="00947873" w14:paraId="64BB8BD2" w14:textId="77777777" w:rsidTr="00AC23C4">
        <w:tc>
          <w:tcPr>
            <w:tcW w:w="709" w:type="dxa"/>
            <w:shd w:val="clear" w:color="auto" w:fill="auto"/>
          </w:tcPr>
          <w:p w14:paraId="79CD1570" w14:textId="77777777" w:rsidR="00E15E36" w:rsidRPr="00470A1D" w:rsidRDefault="00E15E36" w:rsidP="00E15E36">
            <w:pPr>
              <w:pStyle w:val="GlossEng"/>
            </w:pPr>
          </w:p>
        </w:tc>
        <w:tc>
          <w:tcPr>
            <w:tcW w:w="284" w:type="dxa"/>
            <w:shd w:val="clear" w:color="auto" w:fill="auto"/>
          </w:tcPr>
          <w:p w14:paraId="4BBC5176" w14:textId="77777777" w:rsidR="00E15E36" w:rsidRPr="00947873" w:rsidRDefault="00E15E36" w:rsidP="00E15E36">
            <w:pPr>
              <w:pStyle w:val="GlossEng"/>
            </w:pPr>
          </w:p>
        </w:tc>
        <w:tc>
          <w:tcPr>
            <w:tcW w:w="584" w:type="dxa"/>
            <w:shd w:val="clear" w:color="auto" w:fill="auto"/>
          </w:tcPr>
          <w:p w14:paraId="128E0BBD" w14:textId="77777777" w:rsidR="00E15E36" w:rsidRPr="0099608C" w:rsidRDefault="00E15E36" w:rsidP="00E15E36">
            <w:pPr>
              <w:pStyle w:val="GlossEng"/>
              <w:rPr>
                <w:rStyle w:val="ChSmallCaps"/>
              </w:rPr>
            </w:pPr>
            <w:r w:rsidRPr="0099608C">
              <w:rPr>
                <w:rStyle w:val="ChSmallCaps"/>
              </w:rPr>
              <w:t>3pl</w:t>
            </w:r>
          </w:p>
        </w:tc>
        <w:tc>
          <w:tcPr>
            <w:tcW w:w="706" w:type="dxa"/>
            <w:shd w:val="clear" w:color="auto" w:fill="auto"/>
          </w:tcPr>
          <w:p w14:paraId="6E650C67" w14:textId="77777777" w:rsidR="00E15E36" w:rsidRPr="0099608C" w:rsidRDefault="00E15E36" w:rsidP="00E15E36">
            <w:pPr>
              <w:pStyle w:val="GlossEng"/>
              <w:rPr>
                <w:rStyle w:val="ChSmallCaps"/>
              </w:rPr>
            </w:pPr>
            <w:r w:rsidRPr="0099608C">
              <w:rPr>
                <w:rStyle w:val="ChSmallCaps"/>
              </w:rPr>
              <w:t>d.dist</w:t>
            </w:r>
          </w:p>
        </w:tc>
        <w:tc>
          <w:tcPr>
            <w:tcW w:w="1355" w:type="dxa"/>
            <w:shd w:val="clear" w:color="auto" w:fill="auto"/>
          </w:tcPr>
          <w:p w14:paraId="3599B4D8" w14:textId="77777777" w:rsidR="00E15E36" w:rsidRPr="00947873" w:rsidRDefault="00E15E36" w:rsidP="00E15E36">
            <w:pPr>
              <w:pStyle w:val="GlossEng"/>
            </w:pPr>
            <w:r w:rsidRPr="0099608C">
              <w:rPr>
                <w:rStyle w:val="ChSmallCaps"/>
              </w:rPr>
              <w:t>rdp</w:t>
            </w:r>
            <w:r w:rsidRPr="00947873">
              <w:t>~</w:t>
            </w:r>
            <w:r>
              <w:t>be.</w:t>
            </w:r>
            <w:r w:rsidR="00976711">
              <w:t>clever</w:t>
            </w:r>
          </w:p>
        </w:tc>
      </w:tr>
    </w:tbl>
    <w:p w14:paraId="09EFF0D4" w14:textId="20A9B24C" w:rsidR="00E15E36" w:rsidRPr="00690E2C" w:rsidRDefault="00B7093A" w:rsidP="00E15E36">
      <w:pPr>
        <w:pStyle w:val="FreeTranslEng"/>
      </w:pPr>
      <w:r>
        <w:t>‘</w:t>
      </w:r>
      <w:r w:rsidR="00E15E36">
        <w:t>they</w:t>
      </w:r>
      <w:r w:rsidR="005978C9">
        <w:t xml:space="preserve"> </w:t>
      </w:r>
      <w:r w:rsidR="00E15E36">
        <w:t>(</w:t>
      </w:r>
      <w:r w:rsidR="00E15E36" w:rsidRPr="0099608C">
        <w:rPr>
          <w:rStyle w:val="ChSmallCaps"/>
        </w:rPr>
        <w:t>emph</w:t>
      </w:r>
      <w:r w:rsidR="00E15E36">
        <w:t xml:space="preserve">) are </w:t>
      </w:r>
      <w:r w:rsidR="00E15E36">
        <w:rPr>
          <w:rStyle w:val="ChBlueBold"/>
        </w:rPr>
        <w:t>very</w:t>
      </w:r>
      <w:r w:rsidR="00E15E36" w:rsidRPr="00720543">
        <w:rPr>
          <w:rStyle w:val="ChBlueBold"/>
        </w:rPr>
        <w:t xml:space="preserve"> clever</w:t>
      </w:r>
      <w:r>
        <w:t>’</w:t>
      </w:r>
      <w:r w:rsidR="00E15E36">
        <w:t xml:space="preserve"> </w:t>
      </w:r>
      <w:r w:rsidR="00E15E36" w:rsidRPr="00470A1D">
        <w:rPr>
          <w:rStyle w:val="ExampleSource"/>
        </w:rPr>
        <w:t>[081109-001-Cv.0117]</w:t>
      </w:r>
    </w:p>
    <w:p w14:paraId="54F699F4" w14:textId="1D12B1B8" w:rsidR="00E15E36" w:rsidRDefault="00E15E36" w:rsidP="0071676D">
      <w:pPr>
        <w:pStyle w:val="Body0005after"/>
      </w:pPr>
      <w:r>
        <w:t xml:space="preserve">When reduplicated verbs are negated with </w:t>
      </w:r>
      <w:r w:rsidRPr="0032064D">
        <w:rPr>
          <w:rStyle w:val="ChItalBold"/>
        </w:rPr>
        <w:t>tra</w:t>
      </w:r>
      <w:r>
        <w:t xml:space="preserve"> </w:t>
      </w:r>
      <w:r w:rsidR="00B7093A">
        <w:t>‘</w:t>
      </w:r>
      <w:r w:rsidRPr="0099608C">
        <w:rPr>
          <w:rStyle w:val="ChSmallCaps"/>
        </w:rPr>
        <w:t>neg</w:t>
      </w:r>
      <w:r w:rsidR="00B7093A">
        <w:t>’</w:t>
      </w:r>
      <w:r>
        <w:t xml:space="preserve"> or </w:t>
      </w:r>
      <w:r w:rsidR="00FD5962" w:rsidRPr="0032064D">
        <w:rPr>
          <w:rStyle w:val="ChItalBold"/>
        </w:rPr>
        <w:t>jangang</w:t>
      </w:r>
      <w:r>
        <w:t xml:space="preserve"> </w:t>
      </w:r>
      <w:r w:rsidR="00B7093A">
        <w:t>‘</w:t>
      </w:r>
      <w:r>
        <w:t>don</w:t>
      </w:r>
      <w:r w:rsidR="00B7093A">
        <w:t>’</w:t>
      </w:r>
      <w:r>
        <w:t>t</w:t>
      </w:r>
      <w:r w:rsidR="00B7093A">
        <w:t>’</w:t>
      </w:r>
      <w:r>
        <w:t xml:space="preserve">, they express an intensified negative in the sense of </w:t>
      </w:r>
      <w:r w:rsidR="00B7093A">
        <w:t>‘</w:t>
      </w:r>
      <w:r>
        <w:t xml:space="preserve">not </w:t>
      </w:r>
      <w:r w:rsidRPr="0099608C">
        <w:rPr>
          <w:rStyle w:val="ChSmallCaps"/>
        </w:rPr>
        <w:t>base</w:t>
      </w:r>
      <w:r>
        <w:t xml:space="preserve"> at all</w:t>
      </w:r>
      <w:r w:rsidR="00B7093A">
        <w:t>’</w:t>
      </w:r>
      <w:r>
        <w:t xml:space="preserve">, as shown in </w:t>
      </w:r>
      <w:r>
        <w:fldChar w:fldCharType="begin"/>
      </w:r>
      <w:r>
        <w:instrText xml:space="preserve"> REF _Ref359953404 \h </w:instrText>
      </w:r>
      <w:r>
        <w:fldChar w:fldCharType="separate"/>
      </w:r>
      <w:r w:rsidR="00154D81" w:rsidRPr="007A0BC8">
        <w:t>(</w:t>
      </w:r>
      <w:r w:rsidR="00154D81">
        <w:rPr>
          <w:noProof/>
        </w:rPr>
        <w:t>37</w:t>
      </w:r>
      <w:r w:rsidR="00154D81" w:rsidRPr="007A0BC8">
        <w:t>)</w:t>
      </w:r>
      <w:r>
        <w:fldChar w:fldCharType="end"/>
      </w:r>
      <w:r>
        <w:t xml:space="preserve"> and </w:t>
      </w:r>
      <w:r>
        <w:fldChar w:fldCharType="begin"/>
      </w:r>
      <w:r>
        <w:instrText xml:space="preserve"> REF _Ref359953405 \h </w:instrText>
      </w:r>
      <w:r>
        <w:fldChar w:fldCharType="separate"/>
      </w:r>
      <w:r w:rsidR="00154D81" w:rsidRPr="007A0BC8">
        <w:t>(</w:t>
      </w:r>
      <w:r w:rsidR="00154D81">
        <w:rPr>
          <w:noProof/>
        </w:rPr>
        <w:t>38</w:t>
      </w:r>
      <w:r w:rsidR="00154D81" w:rsidRPr="007A0BC8">
        <w:t>)</w:t>
      </w:r>
      <w:r>
        <w:fldChar w:fldCharType="end"/>
      </w:r>
      <w:r>
        <w:t>.</w:t>
      </w:r>
    </w:p>
    <w:p w14:paraId="137D148A" w14:textId="77777777" w:rsidR="00E15E36" w:rsidRDefault="00E15E36" w:rsidP="00E15E36">
      <w:pPr>
        <w:pStyle w:val="ExampleTitle"/>
      </w:pPr>
      <w:r>
        <w:t>Negation of reduplicated verbs</w:t>
      </w:r>
    </w:p>
    <w:tbl>
      <w:tblPr>
        <w:tblW w:w="4638" w:type="dxa"/>
        <w:tblCellMar>
          <w:left w:w="42" w:type="dxa"/>
          <w:right w:w="42" w:type="dxa"/>
        </w:tblCellMar>
        <w:tblLook w:val="01E0" w:firstRow="1" w:lastRow="1" w:firstColumn="1" w:lastColumn="1" w:noHBand="0" w:noVBand="0"/>
      </w:tblPr>
      <w:tblGrid>
        <w:gridCol w:w="709"/>
        <w:gridCol w:w="489"/>
        <w:gridCol w:w="513"/>
        <w:gridCol w:w="1770"/>
        <w:gridCol w:w="595"/>
        <w:gridCol w:w="562"/>
      </w:tblGrid>
      <w:tr w:rsidR="00AC23C4" w:rsidRPr="00D14F8A" w14:paraId="5E093717" w14:textId="77777777" w:rsidTr="00AC23C4">
        <w:tc>
          <w:tcPr>
            <w:tcW w:w="709" w:type="dxa"/>
            <w:shd w:val="clear" w:color="auto" w:fill="auto"/>
          </w:tcPr>
          <w:p w14:paraId="40899F04" w14:textId="77777777" w:rsidR="00E15E36" w:rsidRPr="008A3EB0" w:rsidRDefault="00E15E36" w:rsidP="00E15E36">
            <w:pPr>
              <w:pStyle w:val="O0Nwnext"/>
            </w:pPr>
            <w:bookmarkStart w:id="1761" w:name="_Ref359953404"/>
            <w:r w:rsidRPr="007A0BC8">
              <w:t>(</w:t>
            </w:r>
            <w:fldSimple w:instr=" SEQ ( \* ARABIC \s 1 ">
              <w:r w:rsidR="00154D81">
                <w:rPr>
                  <w:noProof/>
                </w:rPr>
                <w:t>37</w:t>
              </w:r>
            </w:fldSimple>
            <w:r w:rsidRPr="007A0BC8">
              <w:t>)</w:t>
            </w:r>
            <w:bookmarkEnd w:id="1761"/>
          </w:p>
        </w:tc>
        <w:tc>
          <w:tcPr>
            <w:tcW w:w="489" w:type="dxa"/>
            <w:shd w:val="clear" w:color="auto" w:fill="auto"/>
          </w:tcPr>
          <w:p w14:paraId="7AA62EB9" w14:textId="77777777" w:rsidR="00E15E36" w:rsidRPr="00197BE5" w:rsidRDefault="00E15E36" w:rsidP="00E15E36">
            <w:pPr>
              <w:pStyle w:val="Text"/>
            </w:pPr>
            <w:r w:rsidRPr="00197BE5">
              <w:t>sa</w:t>
            </w:r>
          </w:p>
        </w:tc>
        <w:tc>
          <w:tcPr>
            <w:tcW w:w="513" w:type="dxa"/>
            <w:shd w:val="clear" w:color="auto" w:fill="auto"/>
          </w:tcPr>
          <w:p w14:paraId="545B59FB" w14:textId="77777777" w:rsidR="00E15E36" w:rsidRPr="00B327DA" w:rsidRDefault="00E15E36" w:rsidP="00E15E36">
            <w:pPr>
              <w:pStyle w:val="Text"/>
              <w:rPr>
                <w:rStyle w:val="ChBlueBold"/>
              </w:rPr>
            </w:pPr>
            <w:r w:rsidRPr="00B327DA">
              <w:rPr>
                <w:rStyle w:val="ChBlueBold"/>
              </w:rPr>
              <w:t>tra</w:t>
            </w:r>
          </w:p>
        </w:tc>
        <w:tc>
          <w:tcPr>
            <w:tcW w:w="1770" w:type="dxa"/>
            <w:shd w:val="clear" w:color="auto" w:fill="auto"/>
          </w:tcPr>
          <w:p w14:paraId="4F97C5E1" w14:textId="77777777" w:rsidR="00E15E36" w:rsidRPr="00B327DA" w:rsidRDefault="00E15E36" w:rsidP="00E15E36">
            <w:pPr>
              <w:pStyle w:val="Text"/>
              <w:rPr>
                <w:rStyle w:val="ChBlueBold"/>
              </w:rPr>
            </w:pPr>
            <w:r w:rsidRPr="00B327DA">
              <w:rPr>
                <w:rStyle w:val="ChBlueBold"/>
              </w:rPr>
              <w:t>takut~takut</w:t>
            </w:r>
          </w:p>
        </w:tc>
        <w:tc>
          <w:tcPr>
            <w:tcW w:w="595" w:type="dxa"/>
            <w:shd w:val="clear" w:color="auto" w:fill="auto"/>
          </w:tcPr>
          <w:p w14:paraId="0C8F1E76" w14:textId="77777777" w:rsidR="00E15E36" w:rsidRPr="00197BE5" w:rsidRDefault="00E15E36" w:rsidP="00E15E36">
            <w:pPr>
              <w:pStyle w:val="Text"/>
            </w:pPr>
            <w:r w:rsidRPr="00197BE5">
              <w:t>s</w:t>
            </w:r>
            <w:r>
              <w:t>i</w:t>
            </w:r>
            <w:r w:rsidRPr="00197BE5">
              <w:t>apa</w:t>
            </w:r>
          </w:p>
        </w:tc>
        <w:tc>
          <w:tcPr>
            <w:tcW w:w="562" w:type="dxa"/>
            <w:shd w:val="clear" w:color="auto" w:fill="auto"/>
          </w:tcPr>
          <w:p w14:paraId="6990408C" w14:textId="77777777" w:rsidR="00E15E36" w:rsidRPr="00197BE5" w:rsidRDefault="00E15E36" w:rsidP="00E15E36">
            <w:pPr>
              <w:pStyle w:val="Text"/>
            </w:pPr>
            <w:r w:rsidRPr="00197BE5">
              <w:t>pun</w:t>
            </w:r>
          </w:p>
        </w:tc>
      </w:tr>
      <w:tr w:rsidR="00AC23C4" w:rsidRPr="00AC23C4" w14:paraId="77AD28CA" w14:textId="77777777" w:rsidTr="00AC23C4">
        <w:tc>
          <w:tcPr>
            <w:tcW w:w="709" w:type="dxa"/>
            <w:shd w:val="clear" w:color="auto" w:fill="auto"/>
          </w:tcPr>
          <w:p w14:paraId="22934D57" w14:textId="77777777" w:rsidR="00E15E36" w:rsidRPr="00197BE5" w:rsidRDefault="00E15E36" w:rsidP="00E15E36">
            <w:pPr>
              <w:pStyle w:val="GlossEng"/>
            </w:pPr>
          </w:p>
        </w:tc>
        <w:tc>
          <w:tcPr>
            <w:tcW w:w="489" w:type="dxa"/>
            <w:shd w:val="clear" w:color="auto" w:fill="auto"/>
          </w:tcPr>
          <w:p w14:paraId="080AD03C" w14:textId="77777777" w:rsidR="00E15E36" w:rsidRPr="0099608C" w:rsidRDefault="00E15E36" w:rsidP="00E15E36">
            <w:pPr>
              <w:pStyle w:val="GlossEng"/>
              <w:rPr>
                <w:rStyle w:val="ChSmallCaps"/>
              </w:rPr>
            </w:pPr>
            <w:r w:rsidRPr="0099608C">
              <w:rPr>
                <w:rStyle w:val="ChSmallCaps"/>
              </w:rPr>
              <w:t>1sg</w:t>
            </w:r>
          </w:p>
        </w:tc>
        <w:tc>
          <w:tcPr>
            <w:tcW w:w="513" w:type="dxa"/>
            <w:shd w:val="clear" w:color="auto" w:fill="auto"/>
          </w:tcPr>
          <w:p w14:paraId="21E3482B" w14:textId="77777777" w:rsidR="00E15E36" w:rsidRPr="0099608C" w:rsidRDefault="00E15E36" w:rsidP="00E15E36">
            <w:pPr>
              <w:pStyle w:val="GlossEng"/>
              <w:rPr>
                <w:rStyle w:val="ChSmallCaps"/>
              </w:rPr>
            </w:pPr>
            <w:r w:rsidRPr="0099608C">
              <w:rPr>
                <w:rStyle w:val="ChSmallCaps"/>
              </w:rPr>
              <w:t>neg</w:t>
            </w:r>
          </w:p>
        </w:tc>
        <w:tc>
          <w:tcPr>
            <w:tcW w:w="1770" w:type="dxa"/>
            <w:shd w:val="clear" w:color="auto" w:fill="auto"/>
          </w:tcPr>
          <w:p w14:paraId="27546035" w14:textId="77777777" w:rsidR="00E15E36" w:rsidRPr="00197BE5" w:rsidRDefault="00E15E36" w:rsidP="00E15E36">
            <w:pPr>
              <w:pStyle w:val="GlossEng"/>
            </w:pPr>
            <w:r w:rsidRPr="0099608C">
              <w:rPr>
                <w:rStyle w:val="ChSmallCaps"/>
              </w:rPr>
              <w:t>rdp</w:t>
            </w:r>
            <w:r w:rsidRPr="00197BE5">
              <w:t>~feel.afraid(.of)</w:t>
            </w:r>
          </w:p>
        </w:tc>
        <w:tc>
          <w:tcPr>
            <w:tcW w:w="595" w:type="dxa"/>
            <w:shd w:val="clear" w:color="auto" w:fill="auto"/>
          </w:tcPr>
          <w:p w14:paraId="6AFB88C6" w14:textId="77777777" w:rsidR="00E15E36" w:rsidRPr="00197BE5" w:rsidRDefault="00E15E36" w:rsidP="00E15E36">
            <w:pPr>
              <w:pStyle w:val="GlossEng"/>
            </w:pPr>
            <w:r w:rsidRPr="00197BE5">
              <w:t>who</w:t>
            </w:r>
          </w:p>
        </w:tc>
        <w:tc>
          <w:tcPr>
            <w:tcW w:w="562" w:type="dxa"/>
            <w:shd w:val="clear" w:color="auto" w:fill="auto"/>
          </w:tcPr>
          <w:p w14:paraId="4EBB049F" w14:textId="77777777" w:rsidR="00E15E36" w:rsidRPr="00197BE5" w:rsidRDefault="00AC1B5B" w:rsidP="00E15E36">
            <w:pPr>
              <w:pStyle w:val="GlossEng"/>
            </w:pPr>
            <w:r>
              <w:t>even</w:t>
            </w:r>
          </w:p>
        </w:tc>
      </w:tr>
    </w:tbl>
    <w:p w14:paraId="4902D634" w14:textId="03DB39D1" w:rsidR="00E15E36" w:rsidRDefault="00B7093A" w:rsidP="00E15E36">
      <w:pPr>
        <w:pStyle w:val="FreeTranslEng"/>
      </w:pPr>
      <w:r>
        <w:t>‘</w:t>
      </w:r>
      <w:r w:rsidR="00E15E36">
        <w:t>I</w:t>
      </w:r>
      <w:r>
        <w:t>’</w:t>
      </w:r>
      <w:r w:rsidR="00E15E36">
        <w:t xml:space="preserve">m </w:t>
      </w:r>
      <w:r w:rsidR="00E15E36" w:rsidRPr="006442EC">
        <w:rPr>
          <w:rStyle w:val="ChBlueBold"/>
        </w:rPr>
        <w:t>not afraid at all</w:t>
      </w:r>
      <w:r w:rsidR="00E15E36">
        <w:t xml:space="preserve"> of anybody</w:t>
      </w:r>
      <w:r>
        <w:t>’</w:t>
      </w:r>
      <w:r w:rsidR="00E15E36">
        <w:t xml:space="preserve"> </w:t>
      </w:r>
      <w:r w:rsidR="00E15E36" w:rsidRPr="005A1F59">
        <w:rPr>
          <w:rStyle w:val="ExampleSource"/>
        </w:rPr>
        <w:t>[081006-034-CvEx.0026]</w:t>
      </w:r>
    </w:p>
    <w:tbl>
      <w:tblPr>
        <w:tblW w:w="5897" w:type="dxa"/>
        <w:tblCellMar>
          <w:left w:w="42" w:type="dxa"/>
          <w:right w:w="42" w:type="dxa"/>
        </w:tblCellMar>
        <w:tblLook w:val="01E0" w:firstRow="1" w:lastRow="1" w:firstColumn="1" w:lastColumn="1" w:noHBand="0" w:noVBand="0"/>
      </w:tblPr>
      <w:tblGrid>
        <w:gridCol w:w="709"/>
        <w:gridCol w:w="848"/>
        <w:gridCol w:w="904"/>
        <w:gridCol w:w="398"/>
        <w:gridCol w:w="759"/>
        <w:gridCol w:w="777"/>
        <w:gridCol w:w="773"/>
        <w:gridCol w:w="729"/>
      </w:tblGrid>
      <w:tr w:rsidR="00AC23C4" w:rsidRPr="00D14F8A" w14:paraId="3A42BD64" w14:textId="77777777" w:rsidTr="00AC23C4">
        <w:tc>
          <w:tcPr>
            <w:tcW w:w="709" w:type="dxa"/>
            <w:shd w:val="clear" w:color="auto" w:fill="auto"/>
          </w:tcPr>
          <w:p w14:paraId="0CE05672" w14:textId="77777777" w:rsidR="00E15E36" w:rsidRPr="008A3EB0" w:rsidRDefault="00E15E36" w:rsidP="00E15E36">
            <w:pPr>
              <w:pStyle w:val="O0Nwnext"/>
            </w:pPr>
            <w:bookmarkStart w:id="1762" w:name="_Ref359953405"/>
            <w:r w:rsidRPr="007A0BC8">
              <w:t>(</w:t>
            </w:r>
            <w:fldSimple w:instr=" SEQ ( \* ARABIC \s 1 ">
              <w:r w:rsidR="00154D81">
                <w:rPr>
                  <w:noProof/>
                </w:rPr>
                <w:t>38</w:t>
              </w:r>
            </w:fldSimple>
            <w:r w:rsidRPr="007A0BC8">
              <w:t>)</w:t>
            </w:r>
            <w:bookmarkEnd w:id="1762"/>
          </w:p>
        </w:tc>
        <w:tc>
          <w:tcPr>
            <w:tcW w:w="848" w:type="dxa"/>
            <w:shd w:val="clear" w:color="auto" w:fill="auto"/>
          </w:tcPr>
          <w:p w14:paraId="156106D1" w14:textId="77777777" w:rsidR="00E15E36" w:rsidRPr="005A1F59" w:rsidRDefault="00E15E36" w:rsidP="00E15E36">
            <w:pPr>
              <w:pStyle w:val="Text"/>
              <w:rPr>
                <w:rStyle w:val="ChBlueBold"/>
              </w:rPr>
            </w:pPr>
            <w:r w:rsidRPr="005A1F59">
              <w:rPr>
                <w:rStyle w:val="ChBlueBold"/>
              </w:rPr>
              <w:t>jangan</w:t>
            </w:r>
            <w:r w:rsidR="00FD5962">
              <w:rPr>
                <w:rStyle w:val="ChBlueBold"/>
              </w:rPr>
              <w:t>g</w:t>
            </w:r>
          </w:p>
        </w:tc>
        <w:tc>
          <w:tcPr>
            <w:tcW w:w="904" w:type="dxa"/>
            <w:shd w:val="clear" w:color="auto" w:fill="auto"/>
          </w:tcPr>
          <w:p w14:paraId="464F4AA1" w14:textId="77777777" w:rsidR="00E15E36" w:rsidRPr="005A1F59" w:rsidRDefault="00E15E36" w:rsidP="00E15E36">
            <w:pPr>
              <w:pStyle w:val="Text"/>
              <w:rPr>
                <w:rStyle w:val="ChBlueBold"/>
              </w:rPr>
            </w:pPr>
            <w:r w:rsidRPr="005A1F59">
              <w:rPr>
                <w:rStyle w:val="ChBlueBold"/>
              </w:rPr>
              <w:t>bli~bli</w:t>
            </w:r>
          </w:p>
        </w:tc>
        <w:tc>
          <w:tcPr>
            <w:tcW w:w="398" w:type="dxa"/>
            <w:shd w:val="clear" w:color="auto" w:fill="auto"/>
          </w:tcPr>
          <w:p w14:paraId="6AEEDFFF" w14:textId="77777777" w:rsidR="00E15E36" w:rsidRPr="00197BE5" w:rsidRDefault="00E15E36" w:rsidP="00E15E36">
            <w:pPr>
              <w:pStyle w:val="Text"/>
            </w:pPr>
            <w:r w:rsidRPr="00197BE5">
              <w:t>di</w:t>
            </w:r>
          </w:p>
        </w:tc>
        <w:tc>
          <w:tcPr>
            <w:tcW w:w="759" w:type="dxa"/>
            <w:shd w:val="clear" w:color="auto" w:fill="auto"/>
          </w:tcPr>
          <w:p w14:paraId="69142DD9" w14:textId="6FEF3BB5" w:rsidR="00E15E36" w:rsidRPr="00197BE5" w:rsidRDefault="00E15E36" w:rsidP="00E15E36">
            <w:pPr>
              <w:pStyle w:val="Text"/>
            </w:pPr>
            <w:r w:rsidRPr="00197BE5">
              <w:t>sini</w:t>
            </w:r>
            <w:r w:rsidR="002F7CF4">
              <w:t>,</w:t>
            </w:r>
          </w:p>
        </w:tc>
        <w:tc>
          <w:tcPr>
            <w:tcW w:w="777" w:type="dxa"/>
            <w:shd w:val="clear" w:color="auto" w:fill="auto"/>
          </w:tcPr>
          <w:p w14:paraId="462FD38B" w14:textId="77777777" w:rsidR="00E15E36" w:rsidRPr="00197BE5" w:rsidRDefault="00E15E36" w:rsidP="00E15E36">
            <w:pPr>
              <w:pStyle w:val="Text"/>
            </w:pPr>
            <w:r w:rsidRPr="00197BE5">
              <w:t>ini</w:t>
            </w:r>
          </w:p>
        </w:tc>
        <w:tc>
          <w:tcPr>
            <w:tcW w:w="773" w:type="dxa"/>
            <w:shd w:val="clear" w:color="auto" w:fill="auto"/>
          </w:tcPr>
          <w:p w14:paraId="33D3630C" w14:textId="77777777" w:rsidR="00E15E36" w:rsidRPr="00197BE5" w:rsidRDefault="00E15E36" w:rsidP="00E15E36">
            <w:pPr>
              <w:pStyle w:val="Text"/>
            </w:pPr>
            <w:r w:rsidRPr="00197BE5">
              <w:t>su</w:t>
            </w:r>
          </w:p>
        </w:tc>
        <w:tc>
          <w:tcPr>
            <w:tcW w:w="729" w:type="dxa"/>
            <w:shd w:val="clear" w:color="auto" w:fill="auto"/>
          </w:tcPr>
          <w:p w14:paraId="4F8B9E3F" w14:textId="77777777" w:rsidR="00E15E36" w:rsidRPr="00197BE5" w:rsidRDefault="00E15E36" w:rsidP="00E15E36">
            <w:pPr>
              <w:pStyle w:val="Text"/>
            </w:pPr>
            <w:r w:rsidRPr="00197BE5">
              <w:t>malam</w:t>
            </w:r>
          </w:p>
        </w:tc>
      </w:tr>
      <w:tr w:rsidR="00AC23C4" w:rsidRPr="00AC23C4" w14:paraId="4FC1DF9F" w14:textId="77777777" w:rsidTr="00AC23C4">
        <w:tc>
          <w:tcPr>
            <w:tcW w:w="709" w:type="dxa"/>
            <w:shd w:val="clear" w:color="auto" w:fill="auto"/>
          </w:tcPr>
          <w:p w14:paraId="2D686B63" w14:textId="77777777" w:rsidR="00E15E36" w:rsidRPr="00197BE5" w:rsidRDefault="00E15E36" w:rsidP="00E15E36">
            <w:pPr>
              <w:pStyle w:val="GlossEng"/>
            </w:pPr>
          </w:p>
        </w:tc>
        <w:tc>
          <w:tcPr>
            <w:tcW w:w="848" w:type="dxa"/>
            <w:shd w:val="clear" w:color="auto" w:fill="auto"/>
          </w:tcPr>
          <w:p w14:paraId="19EC8870" w14:textId="77777777" w:rsidR="00E15E36" w:rsidRPr="0099608C" w:rsidRDefault="00ED3D65" w:rsidP="00E15E36">
            <w:pPr>
              <w:pStyle w:val="GlossEng"/>
              <w:rPr>
                <w:rStyle w:val="ChSmallCaps"/>
              </w:rPr>
            </w:pPr>
            <w:r w:rsidRPr="0099608C">
              <w:rPr>
                <w:rStyle w:val="ChSmallCaps"/>
              </w:rPr>
              <w:t>neg</w:t>
            </w:r>
            <w:r>
              <w:rPr>
                <w:rStyle w:val="ChSmallCaps"/>
              </w:rPr>
              <w:t>.imp</w:t>
            </w:r>
          </w:p>
        </w:tc>
        <w:tc>
          <w:tcPr>
            <w:tcW w:w="904" w:type="dxa"/>
            <w:shd w:val="clear" w:color="auto" w:fill="auto"/>
          </w:tcPr>
          <w:p w14:paraId="223AF181" w14:textId="77777777" w:rsidR="00E15E36" w:rsidRPr="00197BE5" w:rsidRDefault="00E15E36" w:rsidP="00E15E36">
            <w:pPr>
              <w:pStyle w:val="GlossEng"/>
            </w:pPr>
            <w:r w:rsidRPr="0099608C">
              <w:rPr>
                <w:rStyle w:val="ChSmallCaps"/>
              </w:rPr>
              <w:t>rdp</w:t>
            </w:r>
            <w:r w:rsidRPr="00197BE5">
              <w:t>~buy</w:t>
            </w:r>
          </w:p>
        </w:tc>
        <w:tc>
          <w:tcPr>
            <w:tcW w:w="398" w:type="dxa"/>
            <w:shd w:val="clear" w:color="auto" w:fill="auto"/>
          </w:tcPr>
          <w:p w14:paraId="4A4F99E9" w14:textId="77777777" w:rsidR="00E15E36" w:rsidRPr="00203F2E" w:rsidRDefault="00E15E36" w:rsidP="00E15E36">
            <w:pPr>
              <w:pStyle w:val="GlossEng"/>
            </w:pPr>
            <w:r w:rsidRPr="00203F2E">
              <w:t>at</w:t>
            </w:r>
          </w:p>
        </w:tc>
        <w:tc>
          <w:tcPr>
            <w:tcW w:w="759" w:type="dxa"/>
            <w:shd w:val="clear" w:color="auto" w:fill="auto"/>
          </w:tcPr>
          <w:p w14:paraId="6AD05463" w14:textId="77777777" w:rsidR="00E15E36" w:rsidRPr="0099608C" w:rsidRDefault="00E15E36" w:rsidP="00E15E36">
            <w:pPr>
              <w:pStyle w:val="GlossEng"/>
              <w:rPr>
                <w:rStyle w:val="ChSmallCaps"/>
              </w:rPr>
            </w:pPr>
            <w:r w:rsidRPr="0099608C">
              <w:rPr>
                <w:rStyle w:val="ChSmallCaps"/>
              </w:rPr>
              <w:t>l.prox</w:t>
            </w:r>
          </w:p>
        </w:tc>
        <w:tc>
          <w:tcPr>
            <w:tcW w:w="777" w:type="dxa"/>
            <w:shd w:val="clear" w:color="auto" w:fill="auto"/>
          </w:tcPr>
          <w:p w14:paraId="55424483" w14:textId="77777777" w:rsidR="00E15E36" w:rsidRPr="0099608C" w:rsidRDefault="00E15E36" w:rsidP="00E15E36">
            <w:pPr>
              <w:pStyle w:val="GlossEng"/>
              <w:rPr>
                <w:rStyle w:val="ChSmallCaps"/>
              </w:rPr>
            </w:pPr>
            <w:r w:rsidRPr="0099608C">
              <w:rPr>
                <w:rStyle w:val="ChSmallCaps"/>
              </w:rPr>
              <w:t>d.prox</w:t>
            </w:r>
          </w:p>
        </w:tc>
        <w:tc>
          <w:tcPr>
            <w:tcW w:w="773" w:type="dxa"/>
            <w:shd w:val="clear" w:color="auto" w:fill="auto"/>
          </w:tcPr>
          <w:p w14:paraId="6A4B3AD1" w14:textId="77777777" w:rsidR="00E15E36" w:rsidRPr="00197BE5" w:rsidRDefault="00E15E36" w:rsidP="00E15E36">
            <w:pPr>
              <w:pStyle w:val="GlossEng"/>
            </w:pPr>
            <w:r w:rsidRPr="00197BE5">
              <w:t>already</w:t>
            </w:r>
          </w:p>
        </w:tc>
        <w:tc>
          <w:tcPr>
            <w:tcW w:w="729" w:type="dxa"/>
            <w:shd w:val="clear" w:color="auto" w:fill="auto"/>
          </w:tcPr>
          <w:p w14:paraId="631C4CF9" w14:textId="77777777" w:rsidR="00E15E36" w:rsidRPr="00197BE5" w:rsidRDefault="00E15E36" w:rsidP="00E15E36">
            <w:pPr>
              <w:pStyle w:val="GlossEng"/>
            </w:pPr>
            <w:r w:rsidRPr="00197BE5">
              <w:t>night</w:t>
            </w:r>
          </w:p>
        </w:tc>
      </w:tr>
    </w:tbl>
    <w:p w14:paraId="5BACB791" w14:textId="4FA64E43" w:rsidR="00E15E36" w:rsidRDefault="00B7093A" w:rsidP="00E15E36">
      <w:pPr>
        <w:pStyle w:val="FreeTranslEng15pt"/>
      </w:pPr>
      <w:r>
        <w:t>‘</w:t>
      </w:r>
      <w:r w:rsidR="00E15E36">
        <w:t xml:space="preserve">(you) </w:t>
      </w:r>
      <w:r w:rsidR="00E15E36" w:rsidRPr="005A1F59">
        <w:rPr>
          <w:rStyle w:val="ChBlueBold"/>
        </w:rPr>
        <w:t>shouldn</w:t>
      </w:r>
      <w:r>
        <w:rPr>
          <w:rStyle w:val="ChBlueBold"/>
        </w:rPr>
        <w:t>’</w:t>
      </w:r>
      <w:r w:rsidR="00E15E36" w:rsidRPr="005A1F59">
        <w:rPr>
          <w:rStyle w:val="ChBlueBold"/>
        </w:rPr>
        <w:t>t buy</w:t>
      </w:r>
      <w:r w:rsidR="00E15E36">
        <w:t xml:space="preserve"> (your sweets at the kiosk) here </w:t>
      </w:r>
      <w:r w:rsidR="00E15E36" w:rsidRPr="005A1F59">
        <w:rPr>
          <w:rStyle w:val="ChBlueBold"/>
        </w:rPr>
        <w:t>at all</w:t>
      </w:r>
      <w:r w:rsidR="00E15E36">
        <w:t xml:space="preserve"> (because) it is already night</w:t>
      </w:r>
      <w:r>
        <w:t>’</w:t>
      </w:r>
      <w:r w:rsidR="00E15E36">
        <w:t xml:space="preserve"> </w:t>
      </w:r>
      <w:r w:rsidR="00E15E36" w:rsidRPr="005A1F59">
        <w:rPr>
          <w:rStyle w:val="ExampleSource"/>
        </w:rPr>
        <w:t>[080917-008-NP.0061]</w:t>
      </w:r>
    </w:p>
    <w:p w14:paraId="0C0B2998" w14:textId="77777777" w:rsidR="00E15E36" w:rsidRDefault="00E15E36" w:rsidP="00E15E36">
      <w:pPr>
        <w:pStyle w:val="Heading4"/>
      </w:pPr>
      <w:bookmarkStart w:id="1763" w:name="_Toc226449454"/>
      <w:bookmarkStart w:id="1764" w:name="_Toc227070473"/>
      <w:bookmarkStart w:id="1765" w:name="_Toc332968466"/>
      <w:bookmarkStart w:id="1766" w:name="_Ref360089619"/>
      <w:bookmarkStart w:id="1767" w:name="_Ref368585044"/>
      <w:r>
        <w:lastRenderedPageBreak/>
        <w:t>Immediacy</w:t>
      </w:r>
      <w:bookmarkEnd w:id="1763"/>
      <w:bookmarkEnd w:id="1764"/>
      <w:bookmarkEnd w:id="1765"/>
      <w:bookmarkEnd w:id="1766"/>
    </w:p>
    <w:p w14:paraId="23475F9F" w14:textId="7497D52D" w:rsidR="00E15E36" w:rsidRDefault="00E15E36" w:rsidP="00E15E36">
      <w:pPr>
        <w:pStyle w:val="Body0010after"/>
        <w:rPr>
          <w:lang w:eastAsia="en-US"/>
        </w:rPr>
      </w:pPr>
      <w:r>
        <w:t xml:space="preserve">Reduplicated verbs can indicate immediacy in the sense of </w:t>
      </w:r>
      <w:r w:rsidR="00B7093A">
        <w:rPr>
          <w:lang w:eastAsia="en-US"/>
        </w:rPr>
        <w:t>‘</w:t>
      </w:r>
      <w:r>
        <w:rPr>
          <w:lang w:eastAsia="en-US"/>
        </w:rPr>
        <w:t xml:space="preserve">as soon as </w:t>
      </w:r>
      <w:r w:rsidRPr="0099608C">
        <w:rPr>
          <w:rStyle w:val="ChSmallCaps"/>
        </w:rPr>
        <w:t>base</w:t>
      </w:r>
      <w:r w:rsidR="00B7093A">
        <w:rPr>
          <w:lang w:eastAsia="en-US"/>
        </w:rPr>
        <w:t>’</w:t>
      </w:r>
      <w:r>
        <w:rPr>
          <w:lang w:eastAsia="en-US"/>
        </w:rPr>
        <w:t xml:space="preserve">. This is illustrated with the reduplicated dynamic verbs in </w:t>
      </w:r>
      <w:r w:rsidR="002F7CF4">
        <w:t xml:space="preserve">the elicited examples in </w:t>
      </w:r>
      <w:r>
        <w:rPr>
          <w:lang w:eastAsia="en-US"/>
        </w:rPr>
        <w:fldChar w:fldCharType="begin"/>
      </w:r>
      <w:r>
        <w:rPr>
          <w:lang w:eastAsia="en-US"/>
        </w:rPr>
        <w:instrText xml:space="preserve"> REF _Ref359950154 \h </w:instrText>
      </w:r>
      <w:r>
        <w:rPr>
          <w:lang w:eastAsia="en-US"/>
        </w:rPr>
      </w:r>
      <w:r>
        <w:rPr>
          <w:lang w:eastAsia="en-US"/>
        </w:rPr>
        <w:fldChar w:fldCharType="separate"/>
      </w:r>
      <w:r w:rsidR="00154D81" w:rsidRPr="007A0BC8">
        <w:t>(</w:t>
      </w:r>
      <w:r w:rsidR="00154D81">
        <w:rPr>
          <w:noProof/>
        </w:rPr>
        <w:t>39</w:t>
      </w:r>
      <w:r w:rsidR="00154D81" w:rsidRPr="007A0BC8">
        <w:t>)</w:t>
      </w:r>
      <w:r>
        <w:rPr>
          <w:lang w:eastAsia="en-US"/>
        </w:rPr>
        <w:fldChar w:fldCharType="end"/>
      </w:r>
      <w:r>
        <w:rPr>
          <w:lang w:eastAsia="en-US"/>
        </w:rPr>
        <w:t xml:space="preserve"> and </w:t>
      </w:r>
      <w:r>
        <w:rPr>
          <w:lang w:eastAsia="en-US"/>
        </w:rPr>
        <w:fldChar w:fldCharType="begin"/>
      </w:r>
      <w:r>
        <w:rPr>
          <w:lang w:eastAsia="en-US"/>
        </w:rPr>
        <w:instrText xml:space="preserve"> REF _Ref359950156 \h </w:instrText>
      </w:r>
      <w:r>
        <w:rPr>
          <w:lang w:eastAsia="en-US"/>
        </w:rPr>
      </w:r>
      <w:r>
        <w:rPr>
          <w:lang w:eastAsia="en-US"/>
        </w:rPr>
        <w:fldChar w:fldCharType="separate"/>
      </w:r>
      <w:r w:rsidR="00154D81" w:rsidRPr="007A0BC8">
        <w:t>(</w:t>
      </w:r>
      <w:r w:rsidR="00154D81">
        <w:rPr>
          <w:noProof/>
        </w:rPr>
        <w:t>40</w:t>
      </w:r>
      <w:r w:rsidR="00154D81" w:rsidRPr="007A0BC8">
        <w:t>)</w:t>
      </w:r>
      <w:r>
        <w:rPr>
          <w:lang w:eastAsia="en-US"/>
        </w:rPr>
        <w:fldChar w:fldCharType="end"/>
      </w:r>
      <w:r>
        <w:rPr>
          <w:lang w:eastAsia="en-US"/>
        </w:rPr>
        <w:t>.</w:t>
      </w:r>
    </w:p>
    <w:tbl>
      <w:tblPr>
        <w:tblW w:w="5079" w:type="dxa"/>
        <w:tblCellMar>
          <w:left w:w="42" w:type="dxa"/>
          <w:right w:w="42" w:type="dxa"/>
        </w:tblCellMar>
        <w:tblLook w:val="01E0" w:firstRow="1" w:lastRow="1" w:firstColumn="1" w:lastColumn="1" w:noHBand="0" w:noVBand="0"/>
      </w:tblPr>
      <w:tblGrid>
        <w:gridCol w:w="709"/>
        <w:gridCol w:w="1467"/>
        <w:gridCol w:w="573"/>
        <w:gridCol w:w="695"/>
        <w:gridCol w:w="551"/>
        <w:gridCol w:w="489"/>
        <w:gridCol w:w="595"/>
      </w:tblGrid>
      <w:tr w:rsidR="00AC23C4" w:rsidRPr="00D14F8A" w14:paraId="17C9DDFB" w14:textId="77777777" w:rsidTr="00AC23C4">
        <w:tc>
          <w:tcPr>
            <w:tcW w:w="709" w:type="dxa"/>
            <w:shd w:val="clear" w:color="auto" w:fill="auto"/>
          </w:tcPr>
          <w:p w14:paraId="042C2178" w14:textId="77777777" w:rsidR="00E15E36" w:rsidRPr="008A3EB0" w:rsidRDefault="00E15E36" w:rsidP="00E15E36">
            <w:pPr>
              <w:pStyle w:val="O0Nwnext"/>
            </w:pPr>
            <w:bookmarkStart w:id="1768" w:name="_Ref359950154"/>
            <w:r w:rsidRPr="007A0BC8">
              <w:t>(</w:t>
            </w:r>
            <w:fldSimple w:instr=" SEQ ( \* ARABIC \s 1 ">
              <w:r w:rsidR="00154D81">
                <w:rPr>
                  <w:noProof/>
                </w:rPr>
                <w:t>39</w:t>
              </w:r>
            </w:fldSimple>
            <w:r w:rsidRPr="007A0BC8">
              <w:t>)</w:t>
            </w:r>
            <w:bookmarkEnd w:id="1768"/>
          </w:p>
        </w:tc>
        <w:tc>
          <w:tcPr>
            <w:tcW w:w="1467" w:type="dxa"/>
            <w:shd w:val="clear" w:color="auto" w:fill="auto"/>
          </w:tcPr>
          <w:p w14:paraId="2C0CAFBE" w14:textId="77777777" w:rsidR="00E15E36" w:rsidRPr="00591D86" w:rsidRDefault="00E15E36" w:rsidP="00E15E36">
            <w:pPr>
              <w:pStyle w:val="Text"/>
              <w:rPr>
                <w:rStyle w:val="ChBlueBold"/>
              </w:rPr>
            </w:pPr>
            <w:r w:rsidRPr="00591D86">
              <w:rPr>
                <w:rStyle w:val="ChBlueBold"/>
              </w:rPr>
              <w:t>pulang~pulang</w:t>
            </w:r>
          </w:p>
        </w:tc>
        <w:tc>
          <w:tcPr>
            <w:tcW w:w="573" w:type="dxa"/>
            <w:shd w:val="clear" w:color="auto" w:fill="auto"/>
          </w:tcPr>
          <w:p w14:paraId="7DBED9DF" w14:textId="77777777" w:rsidR="00E15E36" w:rsidRPr="00801056" w:rsidRDefault="00E15E36" w:rsidP="00E15E36">
            <w:pPr>
              <w:pStyle w:val="Text"/>
            </w:pPr>
            <w:r w:rsidRPr="00801056">
              <w:t>dari</w:t>
            </w:r>
          </w:p>
        </w:tc>
        <w:tc>
          <w:tcPr>
            <w:tcW w:w="695" w:type="dxa"/>
            <w:shd w:val="clear" w:color="auto" w:fill="auto"/>
          </w:tcPr>
          <w:p w14:paraId="1DB935A7" w14:textId="77777777" w:rsidR="00E15E36" w:rsidRPr="00801056" w:rsidRDefault="00E15E36" w:rsidP="00E15E36">
            <w:pPr>
              <w:pStyle w:val="Text"/>
            </w:pPr>
            <w:r w:rsidRPr="00801056">
              <w:t>kantor</w:t>
            </w:r>
          </w:p>
        </w:tc>
        <w:tc>
          <w:tcPr>
            <w:tcW w:w="551" w:type="dxa"/>
            <w:shd w:val="clear" w:color="auto" w:fill="auto"/>
          </w:tcPr>
          <w:p w14:paraId="654C0209" w14:textId="77777777" w:rsidR="00E15E36" w:rsidRPr="00801056" w:rsidRDefault="00E15E36" w:rsidP="00E15E36">
            <w:pPr>
              <w:pStyle w:val="Text"/>
            </w:pPr>
            <w:r w:rsidRPr="00801056">
              <w:t>pace</w:t>
            </w:r>
          </w:p>
        </w:tc>
        <w:tc>
          <w:tcPr>
            <w:tcW w:w="489" w:type="dxa"/>
            <w:shd w:val="clear" w:color="auto" w:fill="auto"/>
          </w:tcPr>
          <w:p w14:paraId="2FF70037" w14:textId="77777777" w:rsidR="00E15E36" w:rsidRPr="00801056" w:rsidRDefault="00E15E36" w:rsidP="00E15E36">
            <w:pPr>
              <w:pStyle w:val="Text"/>
            </w:pPr>
            <w:r w:rsidRPr="00801056">
              <w:t>de</w:t>
            </w:r>
          </w:p>
        </w:tc>
        <w:tc>
          <w:tcPr>
            <w:tcW w:w="595" w:type="dxa"/>
            <w:shd w:val="clear" w:color="auto" w:fill="auto"/>
          </w:tcPr>
          <w:p w14:paraId="31D01BDE" w14:textId="77777777" w:rsidR="00E15E36" w:rsidRPr="00801056" w:rsidRDefault="00E15E36" w:rsidP="00E15E36">
            <w:pPr>
              <w:pStyle w:val="Text"/>
            </w:pPr>
            <w:r>
              <w:t>tido</w:t>
            </w:r>
            <w:r w:rsidRPr="00801056">
              <w:t>r</w:t>
            </w:r>
          </w:p>
        </w:tc>
      </w:tr>
      <w:tr w:rsidR="00AC23C4" w:rsidRPr="00AC23C4" w14:paraId="44C1C7E3" w14:textId="77777777" w:rsidTr="00AC23C4">
        <w:tc>
          <w:tcPr>
            <w:tcW w:w="709" w:type="dxa"/>
            <w:shd w:val="clear" w:color="auto" w:fill="auto"/>
          </w:tcPr>
          <w:p w14:paraId="3655A0DA" w14:textId="77777777" w:rsidR="00E15E36" w:rsidRPr="00591D86" w:rsidRDefault="00E15E36" w:rsidP="00E15E36">
            <w:pPr>
              <w:pStyle w:val="GlossEng"/>
            </w:pPr>
          </w:p>
        </w:tc>
        <w:tc>
          <w:tcPr>
            <w:tcW w:w="1467" w:type="dxa"/>
            <w:shd w:val="clear" w:color="auto" w:fill="auto"/>
          </w:tcPr>
          <w:p w14:paraId="0E08ADA8" w14:textId="77777777" w:rsidR="00E15E36" w:rsidRPr="00801056" w:rsidRDefault="00E15E36" w:rsidP="00E15E36">
            <w:pPr>
              <w:pStyle w:val="GlossEng"/>
            </w:pPr>
            <w:r w:rsidRPr="0099608C">
              <w:rPr>
                <w:rStyle w:val="ChSmallCaps"/>
              </w:rPr>
              <w:t>rdp</w:t>
            </w:r>
            <w:r>
              <w:t>~</w:t>
            </w:r>
            <w:r w:rsidRPr="00801056">
              <w:t>go.home</w:t>
            </w:r>
          </w:p>
        </w:tc>
        <w:tc>
          <w:tcPr>
            <w:tcW w:w="573" w:type="dxa"/>
            <w:shd w:val="clear" w:color="auto" w:fill="auto"/>
          </w:tcPr>
          <w:p w14:paraId="7DFAAD11" w14:textId="77777777" w:rsidR="00E15E36" w:rsidRPr="00801056" w:rsidRDefault="00E15E36" w:rsidP="00E15E36">
            <w:pPr>
              <w:pStyle w:val="GlossEng"/>
            </w:pPr>
            <w:r w:rsidRPr="00801056">
              <w:t>from</w:t>
            </w:r>
          </w:p>
        </w:tc>
        <w:tc>
          <w:tcPr>
            <w:tcW w:w="695" w:type="dxa"/>
            <w:shd w:val="clear" w:color="auto" w:fill="auto"/>
          </w:tcPr>
          <w:p w14:paraId="14CE575F" w14:textId="77777777" w:rsidR="00E15E36" w:rsidRPr="00801056" w:rsidRDefault="00E15E36" w:rsidP="00E15E36">
            <w:pPr>
              <w:pStyle w:val="GlossEng"/>
            </w:pPr>
            <w:r w:rsidRPr="00801056">
              <w:t>office</w:t>
            </w:r>
          </w:p>
        </w:tc>
        <w:tc>
          <w:tcPr>
            <w:tcW w:w="551" w:type="dxa"/>
            <w:shd w:val="clear" w:color="auto" w:fill="auto"/>
          </w:tcPr>
          <w:p w14:paraId="4AFA8418" w14:textId="77777777" w:rsidR="00E15E36" w:rsidRPr="00801056" w:rsidRDefault="00E15E36" w:rsidP="00E15E36">
            <w:pPr>
              <w:pStyle w:val="GlossEng"/>
            </w:pPr>
            <w:r w:rsidRPr="00801056">
              <w:t>man</w:t>
            </w:r>
          </w:p>
        </w:tc>
        <w:tc>
          <w:tcPr>
            <w:tcW w:w="489" w:type="dxa"/>
            <w:shd w:val="clear" w:color="auto" w:fill="auto"/>
          </w:tcPr>
          <w:p w14:paraId="07AA697C" w14:textId="77777777" w:rsidR="00E15E36" w:rsidRPr="0099608C" w:rsidRDefault="00E15E36" w:rsidP="00E15E36">
            <w:pPr>
              <w:pStyle w:val="GlossEng"/>
              <w:rPr>
                <w:rStyle w:val="ChSmallCaps"/>
              </w:rPr>
            </w:pPr>
            <w:r w:rsidRPr="0099608C">
              <w:rPr>
                <w:rStyle w:val="ChSmallCaps"/>
              </w:rPr>
              <w:t>3sg</w:t>
            </w:r>
          </w:p>
        </w:tc>
        <w:tc>
          <w:tcPr>
            <w:tcW w:w="595" w:type="dxa"/>
            <w:shd w:val="clear" w:color="auto" w:fill="auto"/>
          </w:tcPr>
          <w:p w14:paraId="2F9D6894" w14:textId="77777777" w:rsidR="00E15E36" w:rsidRPr="00801056" w:rsidRDefault="00E15E36" w:rsidP="00E15E36">
            <w:pPr>
              <w:pStyle w:val="GlossEng"/>
            </w:pPr>
            <w:r w:rsidRPr="00801056">
              <w:t>sleep</w:t>
            </w:r>
          </w:p>
        </w:tc>
      </w:tr>
    </w:tbl>
    <w:p w14:paraId="591E2C4D" w14:textId="6AA01F83" w:rsidR="00E15E36" w:rsidRDefault="00B7093A" w:rsidP="00E15E36">
      <w:pPr>
        <w:pStyle w:val="FreeTranslEng"/>
      </w:pPr>
      <w:r>
        <w:t>‘</w:t>
      </w:r>
      <w:r w:rsidR="00E15E36" w:rsidRPr="00591D86">
        <w:rPr>
          <w:rStyle w:val="ChBlueBold"/>
        </w:rPr>
        <w:t>as soon as</w:t>
      </w:r>
      <w:r w:rsidR="00E15E36">
        <w:t xml:space="preserve"> (he) </w:t>
      </w:r>
      <w:r w:rsidR="00E15E36" w:rsidRPr="00591D86">
        <w:rPr>
          <w:rStyle w:val="ChBlueBold"/>
        </w:rPr>
        <w:t>came home</w:t>
      </w:r>
      <w:r w:rsidR="00E15E36">
        <w:t xml:space="preserve"> from the office, the man slept</w:t>
      </w:r>
      <w:r>
        <w:t>’</w:t>
      </w:r>
      <w:r w:rsidR="00E15E36">
        <w:t xml:space="preserve"> </w:t>
      </w:r>
      <w:r w:rsidR="00E15E36" w:rsidRPr="00591D86">
        <w:rPr>
          <w:rStyle w:val="ExampleSource"/>
        </w:rPr>
        <w:t>[Elicited BR120813.007]</w:t>
      </w:r>
    </w:p>
    <w:tbl>
      <w:tblPr>
        <w:tblW w:w="5461" w:type="dxa"/>
        <w:tblCellMar>
          <w:left w:w="42" w:type="dxa"/>
          <w:right w:w="42" w:type="dxa"/>
        </w:tblCellMar>
        <w:tblLook w:val="01E0" w:firstRow="1" w:lastRow="1" w:firstColumn="1" w:lastColumn="1" w:noHBand="0" w:noVBand="0"/>
      </w:tblPr>
      <w:tblGrid>
        <w:gridCol w:w="709"/>
        <w:gridCol w:w="773"/>
        <w:gridCol w:w="777"/>
        <w:gridCol w:w="1466"/>
        <w:gridCol w:w="529"/>
        <w:gridCol w:w="489"/>
        <w:gridCol w:w="718"/>
      </w:tblGrid>
      <w:tr w:rsidR="00AC23C4" w:rsidRPr="00D14F8A" w14:paraId="51E4B94C" w14:textId="77777777" w:rsidTr="00AC23C4">
        <w:tc>
          <w:tcPr>
            <w:tcW w:w="709" w:type="dxa"/>
            <w:shd w:val="clear" w:color="auto" w:fill="auto"/>
          </w:tcPr>
          <w:p w14:paraId="759661D5" w14:textId="77777777" w:rsidR="00E15E36" w:rsidRPr="008A3EB0" w:rsidRDefault="00E15E36" w:rsidP="00E15E36">
            <w:pPr>
              <w:pStyle w:val="O0Nwnext"/>
            </w:pPr>
            <w:bookmarkStart w:id="1769" w:name="_Ref359950156"/>
            <w:r w:rsidRPr="007A0BC8">
              <w:t>(</w:t>
            </w:r>
            <w:fldSimple w:instr=" SEQ ( \* ARABIC \s 1 ">
              <w:r w:rsidR="00154D81">
                <w:rPr>
                  <w:noProof/>
                </w:rPr>
                <w:t>40</w:t>
              </w:r>
            </w:fldSimple>
            <w:r w:rsidRPr="007A0BC8">
              <w:t>)</w:t>
            </w:r>
            <w:bookmarkEnd w:id="1769"/>
          </w:p>
        </w:tc>
        <w:tc>
          <w:tcPr>
            <w:tcW w:w="773" w:type="dxa"/>
            <w:shd w:val="clear" w:color="auto" w:fill="auto"/>
          </w:tcPr>
          <w:p w14:paraId="25341CBF" w14:textId="77777777" w:rsidR="00E15E36" w:rsidRPr="00801056" w:rsidRDefault="00E15E36" w:rsidP="00E15E36">
            <w:pPr>
              <w:pStyle w:val="Text"/>
            </w:pPr>
            <w:r w:rsidRPr="00801056">
              <w:t>mace</w:t>
            </w:r>
          </w:p>
        </w:tc>
        <w:tc>
          <w:tcPr>
            <w:tcW w:w="777" w:type="dxa"/>
            <w:shd w:val="clear" w:color="auto" w:fill="auto"/>
          </w:tcPr>
          <w:p w14:paraId="5B3F824F" w14:textId="77777777" w:rsidR="00E15E36" w:rsidRPr="00801056" w:rsidRDefault="00E15E36" w:rsidP="00E15E36">
            <w:pPr>
              <w:pStyle w:val="Text"/>
            </w:pPr>
            <w:r w:rsidRPr="00801056">
              <w:t>ni</w:t>
            </w:r>
          </w:p>
        </w:tc>
        <w:tc>
          <w:tcPr>
            <w:tcW w:w="1466" w:type="dxa"/>
            <w:shd w:val="clear" w:color="auto" w:fill="auto"/>
          </w:tcPr>
          <w:p w14:paraId="2E76F002" w14:textId="77777777" w:rsidR="00E15E36" w:rsidRPr="00C05161" w:rsidRDefault="00E15E36" w:rsidP="00E15E36">
            <w:pPr>
              <w:pStyle w:val="Text"/>
              <w:rPr>
                <w:rStyle w:val="ChBlueBold"/>
              </w:rPr>
            </w:pPr>
            <w:r w:rsidRPr="00C05161">
              <w:rPr>
                <w:rStyle w:val="ChBlueBold"/>
              </w:rPr>
              <w:t>datang~datang</w:t>
            </w:r>
          </w:p>
        </w:tc>
        <w:tc>
          <w:tcPr>
            <w:tcW w:w="529" w:type="dxa"/>
            <w:shd w:val="clear" w:color="auto" w:fill="auto"/>
          </w:tcPr>
          <w:p w14:paraId="23E2585E" w14:textId="77777777" w:rsidR="00E15E36" w:rsidRPr="00801056" w:rsidRDefault="00E15E36" w:rsidP="00E15E36">
            <w:pPr>
              <w:pStyle w:val="Text"/>
            </w:pPr>
            <w:r w:rsidRPr="00801056">
              <w:t>trus</w:t>
            </w:r>
          </w:p>
        </w:tc>
        <w:tc>
          <w:tcPr>
            <w:tcW w:w="489" w:type="dxa"/>
            <w:shd w:val="clear" w:color="auto" w:fill="auto"/>
          </w:tcPr>
          <w:p w14:paraId="3D64C73F" w14:textId="77777777" w:rsidR="00E15E36" w:rsidRPr="00801056" w:rsidRDefault="00E15E36" w:rsidP="00E15E36">
            <w:pPr>
              <w:pStyle w:val="Text"/>
            </w:pPr>
            <w:r w:rsidRPr="00801056">
              <w:t>de</w:t>
            </w:r>
          </w:p>
        </w:tc>
        <w:tc>
          <w:tcPr>
            <w:tcW w:w="718" w:type="dxa"/>
            <w:shd w:val="clear" w:color="auto" w:fill="auto"/>
          </w:tcPr>
          <w:p w14:paraId="5E3C7F19" w14:textId="77777777" w:rsidR="00E15E36" w:rsidRPr="00801056" w:rsidRDefault="00E15E36" w:rsidP="00E15E36">
            <w:pPr>
              <w:pStyle w:val="Text"/>
            </w:pPr>
            <w:r w:rsidRPr="00801056">
              <w:t>makan</w:t>
            </w:r>
            <w:r w:rsidR="00FD5962">
              <w:t>g</w:t>
            </w:r>
          </w:p>
        </w:tc>
      </w:tr>
      <w:tr w:rsidR="00AC23C4" w:rsidRPr="00AC23C4" w14:paraId="01CCA8ED" w14:textId="77777777" w:rsidTr="00AC23C4">
        <w:tc>
          <w:tcPr>
            <w:tcW w:w="709" w:type="dxa"/>
            <w:shd w:val="clear" w:color="auto" w:fill="auto"/>
          </w:tcPr>
          <w:p w14:paraId="4EA582EF" w14:textId="77777777" w:rsidR="00E15E36" w:rsidRPr="00591D86" w:rsidRDefault="00E15E36" w:rsidP="00E15E36">
            <w:pPr>
              <w:pStyle w:val="GlossEng"/>
            </w:pPr>
          </w:p>
        </w:tc>
        <w:tc>
          <w:tcPr>
            <w:tcW w:w="773" w:type="dxa"/>
            <w:shd w:val="clear" w:color="auto" w:fill="auto"/>
          </w:tcPr>
          <w:p w14:paraId="3E9CDAFF" w14:textId="77777777" w:rsidR="00E15E36" w:rsidRPr="00801056" w:rsidRDefault="00E15E36" w:rsidP="00E15E36">
            <w:pPr>
              <w:pStyle w:val="GlossEng"/>
            </w:pPr>
            <w:r w:rsidRPr="00801056">
              <w:t>woman</w:t>
            </w:r>
          </w:p>
        </w:tc>
        <w:tc>
          <w:tcPr>
            <w:tcW w:w="777" w:type="dxa"/>
            <w:shd w:val="clear" w:color="auto" w:fill="auto"/>
          </w:tcPr>
          <w:p w14:paraId="228A501D" w14:textId="77777777" w:rsidR="00E15E36" w:rsidRPr="0099608C" w:rsidRDefault="00E15E36" w:rsidP="00E15E36">
            <w:pPr>
              <w:pStyle w:val="GlossEng"/>
              <w:rPr>
                <w:rStyle w:val="ChSmallCaps"/>
              </w:rPr>
            </w:pPr>
            <w:r w:rsidRPr="0099608C">
              <w:rPr>
                <w:rStyle w:val="ChSmallCaps"/>
              </w:rPr>
              <w:t>d.prox</w:t>
            </w:r>
          </w:p>
        </w:tc>
        <w:tc>
          <w:tcPr>
            <w:tcW w:w="1466" w:type="dxa"/>
            <w:shd w:val="clear" w:color="auto" w:fill="auto"/>
          </w:tcPr>
          <w:p w14:paraId="2F303C75" w14:textId="77777777" w:rsidR="00E15E36" w:rsidRPr="00801056" w:rsidRDefault="00E15E36" w:rsidP="00E15E36">
            <w:pPr>
              <w:pStyle w:val="GlossEng"/>
            </w:pPr>
            <w:r w:rsidRPr="0099608C">
              <w:rPr>
                <w:rStyle w:val="ChSmallCaps"/>
              </w:rPr>
              <w:t>rdp</w:t>
            </w:r>
            <w:r>
              <w:t>~</w:t>
            </w:r>
            <w:r w:rsidRPr="00801056">
              <w:t>come</w:t>
            </w:r>
          </w:p>
        </w:tc>
        <w:tc>
          <w:tcPr>
            <w:tcW w:w="529" w:type="dxa"/>
            <w:shd w:val="clear" w:color="auto" w:fill="auto"/>
          </w:tcPr>
          <w:p w14:paraId="688C18C3" w14:textId="77777777" w:rsidR="00E15E36" w:rsidRPr="00801056" w:rsidRDefault="00E15E36" w:rsidP="00E15E36">
            <w:pPr>
              <w:pStyle w:val="GlossEng"/>
            </w:pPr>
            <w:r w:rsidRPr="00801056">
              <w:t>next</w:t>
            </w:r>
          </w:p>
        </w:tc>
        <w:tc>
          <w:tcPr>
            <w:tcW w:w="489" w:type="dxa"/>
            <w:shd w:val="clear" w:color="auto" w:fill="auto"/>
          </w:tcPr>
          <w:p w14:paraId="619EDCE2" w14:textId="77777777" w:rsidR="00E15E36" w:rsidRPr="0099608C" w:rsidRDefault="00E15E36" w:rsidP="00E15E36">
            <w:pPr>
              <w:pStyle w:val="GlossEng"/>
              <w:rPr>
                <w:rStyle w:val="ChSmallCaps"/>
              </w:rPr>
            </w:pPr>
            <w:r w:rsidRPr="0099608C">
              <w:rPr>
                <w:rStyle w:val="ChSmallCaps"/>
              </w:rPr>
              <w:t>3sg</w:t>
            </w:r>
          </w:p>
        </w:tc>
        <w:tc>
          <w:tcPr>
            <w:tcW w:w="718" w:type="dxa"/>
            <w:shd w:val="clear" w:color="auto" w:fill="auto"/>
          </w:tcPr>
          <w:p w14:paraId="268CC775" w14:textId="77777777" w:rsidR="00E15E36" w:rsidRPr="00801056" w:rsidRDefault="00E15E36" w:rsidP="00E15E36">
            <w:pPr>
              <w:pStyle w:val="GlossEng"/>
            </w:pPr>
            <w:r w:rsidRPr="00801056">
              <w:t>eat</w:t>
            </w:r>
          </w:p>
        </w:tc>
      </w:tr>
    </w:tbl>
    <w:p w14:paraId="23794246" w14:textId="55B08F9F" w:rsidR="00E15E36" w:rsidRDefault="00B7093A" w:rsidP="00E15E36">
      <w:pPr>
        <w:pStyle w:val="FreeTranslEng15pt"/>
      </w:pPr>
      <w:r>
        <w:t>‘</w:t>
      </w:r>
      <w:r w:rsidR="00E15E36" w:rsidRPr="00931A44">
        <w:rPr>
          <w:rStyle w:val="ChBlueBold"/>
        </w:rPr>
        <w:t>as soon as</w:t>
      </w:r>
      <w:r w:rsidR="00E15E36">
        <w:t xml:space="preserve"> this woman </w:t>
      </w:r>
      <w:r w:rsidR="00E15E36">
        <w:rPr>
          <w:rStyle w:val="ChBlueBold"/>
        </w:rPr>
        <w:t>arrived</w:t>
      </w:r>
      <w:r w:rsidR="00E15E36" w:rsidRPr="00864F16">
        <w:t>,</w:t>
      </w:r>
      <w:r w:rsidR="00E15E36">
        <w:t xml:space="preserve"> she ate</w:t>
      </w:r>
      <w:r>
        <w:t>’</w:t>
      </w:r>
      <w:r w:rsidR="00E15E36">
        <w:t xml:space="preserve"> </w:t>
      </w:r>
      <w:r w:rsidR="00E15E36" w:rsidRPr="00591D86">
        <w:rPr>
          <w:rStyle w:val="ExampleSource"/>
        </w:rPr>
        <w:t>[Elicited BR120813.008]</w:t>
      </w:r>
    </w:p>
    <w:p w14:paraId="7DF0376B" w14:textId="77777777" w:rsidR="00E15E36" w:rsidRDefault="00E15E36" w:rsidP="00E15E36">
      <w:pPr>
        <w:pStyle w:val="Heading4"/>
      </w:pPr>
      <w:bookmarkStart w:id="1770" w:name="_Ref372539784"/>
      <w:r>
        <w:t>Aimlessness</w:t>
      </w:r>
      <w:bookmarkEnd w:id="1770"/>
    </w:p>
    <w:p w14:paraId="038AF95D" w14:textId="7FDA2803" w:rsidR="00E15E36" w:rsidRDefault="00E15E36" w:rsidP="00E15E36">
      <w:pPr>
        <w:pStyle w:val="Body0010after"/>
        <w:rPr>
          <w:lang w:eastAsia="en-US"/>
        </w:rPr>
      </w:pPr>
      <w:r>
        <w:t xml:space="preserve">Quite often, reduplication adds the </w:t>
      </w:r>
      <w:r>
        <w:rPr>
          <w:lang w:eastAsia="en-US"/>
        </w:rPr>
        <w:t xml:space="preserve">connotation of </w:t>
      </w:r>
      <w:r>
        <w:t xml:space="preserve">aimlessness or </w:t>
      </w:r>
      <w:r>
        <w:rPr>
          <w:lang w:eastAsia="en-US"/>
        </w:rPr>
        <w:t xml:space="preserve">casualness. That is, </w:t>
      </w:r>
      <w:r w:rsidR="002F7CF4">
        <w:rPr>
          <w:lang w:eastAsia="en-US"/>
        </w:rPr>
        <w:t xml:space="preserve">the </w:t>
      </w:r>
      <w:r>
        <w:rPr>
          <w:lang w:eastAsia="en-US"/>
        </w:rPr>
        <w:t xml:space="preserve">reduplicated verb may signal that an activity is done repeatedly without a specific goal, as in </w:t>
      </w:r>
      <w:r>
        <w:rPr>
          <w:lang w:eastAsia="en-US"/>
        </w:rPr>
        <w:fldChar w:fldCharType="begin"/>
      </w:r>
      <w:r>
        <w:rPr>
          <w:lang w:eastAsia="en-US"/>
        </w:rPr>
        <w:instrText xml:space="preserve"> REF _Ref360276479 \h </w:instrText>
      </w:r>
      <w:r>
        <w:rPr>
          <w:lang w:eastAsia="en-US"/>
        </w:rPr>
      </w:r>
      <w:r>
        <w:rPr>
          <w:lang w:eastAsia="en-US"/>
        </w:rPr>
        <w:fldChar w:fldCharType="separate"/>
      </w:r>
      <w:r w:rsidR="00154D81" w:rsidRPr="007A0BC8">
        <w:t>(</w:t>
      </w:r>
      <w:r w:rsidR="00154D81">
        <w:rPr>
          <w:noProof/>
        </w:rPr>
        <w:t>41</w:t>
      </w:r>
      <w:r w:rsidR="00154D81" w:rsidRPr="007A0BC8">
        <w:t>)</w:t>
      </w:r>
      <w:r>
        <w:rPr>
          <w:lang w:eastAsia="en-US"/>
        </w:rPr>
        <w:fldChar w:fldCharType="end"/>
      </w:r>
      <w:r>
        <w:rPr>
          <w:lang w:eastAsia="en-US"/>
        </w:rPr>
        <w:t xml:space="preserve"> and </w:t>
      </w:r>
      <w:r>
        <w:rPr>
          <w:lang w:eastAsia="en-US"/>
        </w:rPr>
        <w:fldChar w:fldCharType="begin"/>
      </w:r>
      <w:r>
        <w:rPr>
          <w:lang w:eastAsia="en-US"/>
        </w:rPr>
        <w:instrText xml:space="preserve"> REF _Ref360276481 \h </w:instrText>
      </w:r>
      <w:r>
        <w:rPr>
          <w:lang w:eastAsia="en-US"/>
        </w:rPr>
      </w:r>
      <w:r>
        <w:rPr>
          <w:lang w:eastAsia="en-US"/>
        </w:rPr>
        <w:fldChar w:fldCharType="separate"/>
      </w:r>
      <w:r w:rsidR="00154D81" w:rsidRPr="007A0BC8">
        <w:t>(</w:t>
      </w:r>
      <w:r w:rsidR="00154D81">
        <w:rPr>
          <w:noProof/>
        </w:rPr>
        <w:t>42</w:t>
      </w:r>
      <w:r w:rsidR="00154D81" w:rsidRPr="007A0BC8">
        <w:t>)</w:t>
      </w:r>
      <w:r>
        <w:rPr>
          <w:lang w:eastAsia="en-US"/>
        </w:rPr>
        <w:fldChar w:fldCharType="end"/>
      </w:r>
      <w:r>
        <w:rPr>
          <w:lang w:eastAsia="en-US"/>
        </w:rPr>
        <w:t>.</w:t>
      </w:r>
    </w:p>
    <w:tbl>
      <w:tblPr>
        <w:tblW w:w="6368" w:type="dxa"/>
        <w:tblCellMar>
          <w:left w:w="42" w:type="dxa"/>
          <w:right w:w="42" w:type="dxa"/>
        </w:tblCellMar>
        <w:tblLook w:val="01E0" w:firstRow="1" w:lastRow="1" w:firstColumn="1" w:lastColumn="1" w:noHBand="0" w:noVBand="0"/>
      </w:tblPr>
      <w:tblGrid>
        <w:gridCol w:w="709"/>
        <w:gridCol w:w="489"/>
        <w:gridCol w:w="706"/>
        <w:gridCol w:w="489"/>
        <w:gridCol w:w="762"/>
        <w:gridCol w:w="551"/>
        <w:gridCol w:w="489"/>
        <w:gridCol w:w="818"/>
        <w:gridCol w:w="1355"/>
      </w:tblGrid>
      <w:tr w:rsidR="00AC23C4" w:rsidRPr="00D14F8A" w14:paraId="4E65B1A4" w14:textId="77777777" w:rsidTr="00AC23C4">
        <w:tc>
          <w:tcPr>
            <w:tcW w:w="709" w:type="dxa"/>
            <w:shd w:val="clear" w:color="auto" w:fill="auto"/>
          </w:tcPr>
          <w:p w14:paraId="058D1112" w14:textId="77777777" w:rsidR="00E15E36" w:rsidRPr="008A3EB0" w:rsidRDefault="00E15E36" w:rsidP="00E15E36">
            <w:pPr>
              <w:pStyle w:val="O0Nwnext"/>
            </w:pPr>
            <w:bookmarkStart w:id="1771" w:name="_Ref360276479"/>
            <w:r w:rsidRPr="007A0BC8">
              <w:t>(</w:t>
            </w:r>
            <w:fldSimple w:instr=" SEQ ( \* ARABIC \s 1 ">
              <w:r w:rsidR="00154D81">
                <w:rPr>
                  <w:noProof/>
                </w:rPr>
                <w:t>41</w:t>
              </w:r>
            </w:fldSimple>
            <w:r w:rsidRPr="007A0BC8">
              <w:t>)</w:t>
            </w:r>
            <w:bookmarkEnd w:id="1771"/>
          </w:p>
        </w:tc>
        <w:tc>
          <w:tcPr>
            <w:tcW w:w="489" w:type="dxa"/>
            <w:shd w:val="clear" w:color="auto" w:fill="auto"/>
          </w:tcPr>
          <w:p w14:paraId="0FD4A06E" w14:textId="77777777" w:rsidR="00E15E36" w:rsidRPr="00627A9D" w:rsidRDefault="00E15E36" w:rsidP="00E15E36">
            <w:pPr>
              <w:pStyle w:val="Text"/>
            </w:pPr>
            <w:r w:rsidRPr="00627A9D">
              <w:t>sa</w:t>
            </w:r>
          </w:p>
        </w:tc>
        <w:tc>
          <w:tcPr>
            <w:tcW w:w="706" w:type="dxa"/>
            <w:shd w:val="clear" w:color="auto" w:fill="auto"/>
          </w:tcPr>
          <w:p w14:paraId="6B1B5AF9" w14:textId="77777777" w:rsidR="00E15E36" w:rsidRPr="00627A9D" w:rsidRDefault="00E15E36" w:rsidP="00E15E36">
            <w:pPr>
              <w:pStyle w:val="Text"/>
            </w:pPr>
            <w:r w:rsidRPr="00627A9D">
              <w:t>itu</w:t>
            </w:r>
          </w:p>
        </w:tc>
        <w:tc>
          <w:tcPr>
            <w:tcW w:w="489" w:type="dxa"/>
            <w:shd w:val="clear" w:color="auto" w:fill="auto"/>
          </w:tcPr>
          <w:p w14:paraId="137DF972" w14:textId="77777777" w:rsidR="00E15E36" w:rsidRPr="00627A9D" w:rsidRDefault="00E15E36" w:rsidP="00E15E36">
            <w:pPr>
              <w:pStyle w:val="Text"/>
            </w:pPr>
            <w:r w:rsidRPr="00627A9D">
              <w:t>sa</w:t>
            </w:r>
          </w:p>
        </w:tc>
        <w:tc>
          <w:tcPr>
            <w:tcW w:w="762" w:type="dxa"/>
            <w:shd w:val="clear" w:color="auto" w:fill="auto"/>
          </w:tcPr>
          <w:p w14:paraId="62D74EF9" w14:textId="77777777" w:rsidR="00E15E36" w:rsidRPr="00627A9D" w:rsidRDefault="00E15E36" w:rsidP="00E15E36">
            <w:pPr>
              <w:pStyle w:val="Text"/>
            </w:pPr>
            <w:r w:rsidRPr="00627A9D">
              <w:t>pegan</w:t>
            </w:r>
            <w:r>
              <w:t>g</w:t>
            </w:r>
          </w:p>
        </w:tc>
        <w:tc>
          <w:tcPr>
            <w:tcW w:w="551" w:type="dxa"/>
            <w:shd w:val="clear" w:color="auto" w:fill="auto"/>
          </w:tcPr>
          <w:p w14:paraId="78FD8803" w14:textId="77777777" w:rsidR="00E15E36" w:rsidRPr="00627A9D" w:rsidRDefault="00E15E36" w:rsidP="00E15E36">
            <w:pPr>
              <w:pStyle w:val="Text"/>
            </w:pPr>
            <w:r>
              <w:t>sagu</w:t>
            </w:r>
          </w:p>
        </w:tc>
        <w:tc>
          <w:tcPr>
            <w:tcW w:w="489" w:type="dxa"/>
            <w:shd w:val="clear" w:color="auto" w:fill="auto"/>
          </w:tcPr>
          <w:p w14:paraId="3157C7F6" w14:textId="77777777" w:rsidR="00E15E36" w:rsidRPr="00627A9D" w:rsidRDefault="00E15E36" w:rsidP="00E15E36">
            <w:pPr>
              <w:pStyle w:val="Text"/>
            </w:pPr>
            <w:r w:rsidRPr="00627A9D">
              <w:t>sa</w:t>
            </w:r>
          </w:p>
        </w:tc>
        <w:tc>
          <w:tcPr>
            <w:tcW w:w="818" w:type="dxa"/>
            <w:shd w:val="clear" w:color="auto" w:fill="auto"/>
          </w:tcPr>
          <w:p w14:paraId="0F9EFF5D" w14:textId="77777777" w:rsidR="00E15E36" w:rsidRPr="00627A9D" w:rsidRDefault="00E15E36" w:rsidP="00E15E36">
            <w:pPr>
              <w:pStyle w:val="Text"/>
            </w:pPr>
            <w:r w:rsidRPr="00627A9D">
              <w:t>makan</w:t>
            </w:r>
            <w:r w:rsidR="00FD5962">
              <w:t>g</w:t>
            </w:r>
          </w:p>
        </w:tc>
        <w:tc>
          <w:tcPr>
            <w:tcW w:w="1355" w:type="dxa"/>
            <w:shd w:val="clear" w:color="auto" w:fill="auto"/>
          </w:tcPr>
          <w:p w14:paraId="61B741D7" w14:textId="77777777" w:rsidR="00E15E36" w:rsidRPr="007E4FB4" w:rsidRDefault="00E15E36" w:rsidP="00E15E36">
            <w:pPr>
              <w:pStyle w:val="Text"/>
              <w:rPr>
                <w:rStyle w:val="ChBlueBold"/>
              </w:rPr>
            </w:pPr>
            <w:r w:rsidRPr="007E4FB4">
              <w:rPr>
                <w:rStyle w:val="ChBlueBold"/>
              </w:rPr>
              <w:t>jalan</w:t>
            </w:r>
            <w:r w:rsidR="00FD5962">
              <w:rPr>
                <w:rStyle w:val="ChBlueBold"/>
              </w:rPr>
              <w:t>g</w:t>
            </w:r>
            <w:r w:rsidRPr="007E4FB4">
              <w:rPr>
                <w:rStyle w:val="ChBlueBold"/>
              </w:rPr>
              <w:t>~jalan</w:t>
            </w:r>
            <w:r w:rsidR="00FD5962">
              <w:rPr>
                <w:rStyle w:val="ChBlueBold"/>
              </w:rPr>
              <w:t>g</w:t>
            </w:r>
          </w:p>
        </w:tc>
      </w:tr>
      <w:tr w:rsidR="00AC23C4" w:rsidRPr="00AC23C4" w14:paraId="5BB87241" w14:textId="77777777" w:rsidTr="00AC23C4">
        <w:tc>
          <w:tcPr>
            <w:tcW w:w="709" w:type="dxa"/>
            <w:shd w:val="clear" w:color="auto" w:fill="auto"/>
          </w:tcPr>
          <w:p w14:paraId="2E5CC6EE" w14:textId="77777777" w:rsidR="00E15E36" w:rsidRPr="00627A9D" w:rsidRDefault="00E15E36" w:rsidP="00E15E36">
            <w:pPr>
              <w:pStyle w:val="GlossEng"/>
            </w:pPr>
          </w:p>
        </w:tc>
        <w:tc>
          <w:tcPr>
            <w:tcW w:w="489" w:type="dxa"/>
            <w:shd w:val="clear" w:color="auto" w:fill="auto"/>
          </w:tcPr>
          <w:p w14:paraId="384876F2" w14:textId="77777777" w:rsidR="00E15E36" w:rsidRPr="0099608C" w:rsidRDefault="00E15E36" w:rsidP="00E15E36">
            <w:pPr>
              <w:pStyle w:val="GlossEng"/>
              <w:rPr>
                <w:rStyle w:val="ChSmallCaps"/>
              </w:rPr>
            </w:pPr>
            <w:r w:rsidRPr="0099608C">
              <w:rPr>
                <w:rStyle w:val="ChSmallCaps"/>
              </w:rPr>
              <w:t>1sg</w:t>
            </w:r>
          </w:p>
        </w:tc>
        <w:tc>
          <w:tcPr>
            <w:tcW w:w="706" w:type="dxa"/>
            <w:shd w:val="clear" w:color="auto" w:fill="auto"/>
          </w:tcPr>
          <w:p w14:paraId="4F07FDA0" w14:textId="77777777" w:rsidR="00E15E36" w:rsidRPr="0099608C" w:rsidRDefault="00E15E36" w:rsidP="00E15E36">
            <w:pPr>
              <w:pStyle w:val="GlossEng"/>
              <w:rPr>
                <w:rStyle w:val="ChSmallCaps"/>
              </w:rPr>
            </w:pPr>
            <w:r w:rsidRPr="0099608C">
              <w:rPr>
                <w:rStyle w:val="ChSmallCaps"/>
              </w:rPr>
              <w:t>d.dist</w:t>
            </w:r>
          </w:p>
        </w:tc>
        <w:tc>
          <w:tcPr>
            <w:tcW w:w="489" w:type="dxa"/>
            <w:shd w:val="clear" w:color="auto" w:fill="auto"/>
          </w:tcPr>
          <w:p w14:paraId="0099C98E" w14:textId="77777777" w:rsidR="00E15E36" w:rsidRPr="0099608C" w:rsidRDefault="00E15E36" w:rsidP="00E15E36">
            <w:pPr>
              <w:pStyle w:val="GlossEng"/>
              <w:rPr>
                <w:rStyle w:val="ChSmallCaps"/>
              </w:rPr>
            </w:pPr>
            <w:r w:rsidRPr="0099608C">
              <w:rPr>
                <w:rStyle w:val="ChSmallCaps"/>
              </w:rPr>
              <w:t>1sg</w:t>
            </w:r>
          </w:p>
        </w:tc>
        <w:tc>
          <w:tcPr>
            <w:tcW w:w="762" w:type="dxa"/>
            <w:shd w:val="clear" w:color="auto" w:fill="auto"/>
          </w:tcPr>
          <w:p w14:paraId="26D60BAD" w14:textId="77777777" w:rsidR="00E15E36" w:rsidRPr="00627A9D" w:rsidRDefault="00E15E36" w:rsidP="00E15E36">
            <w:pPr>
              <w:pStyle w:val="GlossEng"/>
            </w:pPr>
            <w:r w:rsidRPr="00627A9D">
              <w:t>hold</w:t>
            </w:r>
          </w:p>
        </w:tc>
        <w:tc>
          <w:tcPr>
            <w:tcW w:w="551" w:type="dxa"/>
            <w:shd w:val="clear" w:color="auto" w:fill="auto"/>
          </w:tcPr>
          <w:p w14:paraId="7C8AC370" w14:textId="77777777" w:rsidR="00E15E36" w:rsidRPr="00627A9D" w:rsidRDefault="00E15E36" w:rsidP="00E15E36">
            <w:pPr>
              <w:pStyle w:val="GlossEng"/>
            </w:pPr>
            <w:r w:rsidRPr="00627A9D">
              <w:t>sago</w:t>
            </w:r>
          </w:p>
        </w:tc>
        <w:tc>
          <w:tcPr>
            <w:tcW w:w="489" w:type="dxa"/>
            <w:shd w:val="clear" w:color="auto" w:fill="auto"/>
          </w:tcPr>
          <w:p w14:paraId="727891FD" w14:textId="77777777" w:rsidR="00E15E36" w:rsidRPr="0099608C" w:rsidRDefault="00E15E36" w:rsidP="00E15E36">
            <w:pPr>
              <w:pStyle w:val="GlossEng"/>
              <w:rPr>
                <w:rStyle w:val="ChSmallCaps"/>
              </w:rPr>
            </w:pPr>
            <w:r w:rsidRPr="0099608C">
              <w:rPr>
                <w:rStyle w:val="ChSmallCaps"/>
              </w:rPr>
              <w:t>1sg</w:t>
            </w:r>
          </w:p>
        </w:tc>
        <w:tc>
          <w:tcPr>
            <w:tcW w:w="818" w:type="dxa"/>
            <w:shd w:val="clear" w:color="auto" w:fill="auto"/>
          </w:tcPr>
          <w:p w14:paraId="16858788" w14:textId="77777777" w:rsidR="00E15E36" w:rsidRPr="00627A9D" w:rsidRDefault="00E15E36" w:rsidP="00E15E36">
            <w:pPr>
              <w:pStyle w:val="GlossEng"/>
            </w:pPr>
            <w:r w:rsidRPr="00627A9D">
              <w:t>eat</w:t>
            </w:r>
          </w:p>
        </w:tc>
        <w:tc>
          <w:tcPr>
            <w:tcW w:w="1355" w:type="dxa"/>
            <w:shd w:val="clear" w:color="auto" w:fill="auto"/>
          </w:tcPr>
          <w:p w14:paraId="1BAD202F" w14:textId="77777777" w:rsidR="00E15E36" w:rsidRPr="00627A9D" w:rsidRDefault="00E15E36" w:rsidP="00E15E36">
            <w:pPr>
              <w:pStyle w:val="GlossEng"/>
            </w:pPr>
            <w:r w:rsidRPr="0099608C">
              <w:rPr>
                <w:rStyle w:val="ChSmallCaps"/>
              </w:rPr>
              <w:t>rdp</w:t>
            </w:r>
            <w:r w:rsidRPr="00627A9D">
              <w:t>~walk</w:t>
            </w:r>
          </w:p>
        </w:tc>
      </w:tr>
    </w:tbl>
    <w:p w14:paraId="4E0416E2" w14:textId="5B25D943" w:rsidR="00E15E36" w:rsidRDefault="00B7093A" w:rsidP="00E15E36">
      <w:pPr>
        <w:pStyle w:val="FreeTranslEng"/>
      </w:pPr>
      <w:r>
        <w:t>‘</w:t>
      </w:r>
      <w:r w:rsidR="00E15E36">
        <w:t xml:space="preserve">as for me, I was holding (some) sago, I ate (it) while </w:t>
      </w:r>
      <w:r w:rsidR="00E15E36" w:rsidRPr="007E4FB4">
        <w:rPr>
          <w:rStyle w:val="ChBlueBold"/>
        </w:rPr>
        <w:t>strolling around</w:t>
      </w:r>
      <w:r>
        <w:t>’</w:t>
      </w:r>
      <w:r w:rsidR="00E15E36">
        <w:t xml:space="preserve"> </w:t>
      </w:r>
      <w:r w:rsidR="00E15E36" w:rsidRPr="007E4FB4">
        <w:rPr>
          <w:rStyle w:val="ExampleSource"/>
        </w:rPr>
        <w:t>[081025-009a-Cv.0073]</w:t>
      </w:r>
    </w:p>
    <w:tbl>
      <w:tblPr>
        <w:tblW w:w="6185" w:type="dxa"/>
        <w:tblCellMar>
          <w:left w:w="42" w:type="dxa"/>
          <w:right w:w="42" w:type="dxa"/>
        </w:tblCellMar>
        <w:tblLook w:val="01E0" w:firstRow="1" w:lastRow="1" w:firstColumn="1" w:lastColumn="1" w:noHBand="0" w:noVBand="0"/>
      </w:tblPr>
      <w:tblGrid>
        <w:gridCol w:w="709"/>
        <w:gridCol w:w="729"/>
        <w:gridCol w:w="696"/>
        <w:gridCol w:w="1400"/>
        <w:gridCol w:w="696"/>
        <w:gridCol w:w="1955"/>
      </w:tblGrid>
      <w:tr w:rsidR="00AC23C4" w:rsidRPr="00D14F8A" w14:paraId="263A47EE" w14:textId="77777777" w:rsidTr="00AC23C4">
        <w:tc>
          <w:tcPr>
            <w:tcW w:w="709" w:type="dxa"/>
            <w:shd w:val="clear" w:color="auto" w:fill="auto"/>
          </w:tcPr>
          <w:p w14:paraId="0DEEABD4" w14:textId="77777777" w:rsidR="00E15E36" w:rsidRPr="008A3EB0" w:rsidRDefault="00E15E36" w:rsidP="00E15E36">
            <w:pPr>
              <w:pStyle w:val="O0Nwnext"/>
            </w:pPr>
            <w:bookmarkStart w:id="1772" w:name="_Ref360276481"/>
            <w:r w:rsidRPr="007A0BC8">
              <w:t>(</w:t>
            </w:r>
            <w:fldSimple w:instr=" SEQ ( \* ARABIC \s 1 ">
              <w:r w:rsidR="00154D81">
                <w:rPr>
                  <w:noProof/>
                </w:rPr>
                <w:t>42</w:t>
              </w:r>
            </w:fldSimple>
            <w:r w:rsidRPr="007A0BC8">
              <w:t>)</w:t>
            </w:r>
            <w:bookmarkEnd w:id="1772"/>
          </w:p>
        </w:tc>
        <w:tc>
          <w:tcPr>
            <w:tcW w:w="729" w:type="dxa"/>
            <w:shd w:val="clear" w:color="auto" w:fill="auto"/>
          </w:tcPr>
          <w:p w14:paraId="1842A1AF" w14:textId="77777777" w:rsidR="00E15E36" w:rsidRPr="00627A9D" w:rsidRDefault="00E15E36" w:rsidP="00E15E36">
            <w:pPr>
              <w:pStyle w:val="Text"/>
            </w:pPr>
            <w:r w:rsidRPr="00627A9D">
              <w:t>malam</w:t>
            </w:r>
          </w:p>
        </w:tc>
        <w:tc>
          <w:tcPr>
            <w:tcW w:w="696" w:type="dxa"/>
            <w:shd w:val="clear" w:color="auto" w:fill="auto"/>
          </w:tcPr>
          <w:p w14:paraId="4F417CDB" w14:textId="77777777" w:rsidR="00E15E36" w:rsidRPr="00627A9D" w:rsidRDefault="00E15E36" w:rsidP="00E15E36">
            <w:pPr>
              <w:pStyle w:val="Text"/>
            </w:pPr>
            <w:r w:rsidRPr="00627A9D">
              <w:t>kiton</w:t>
            </w:r>
            <w:r>
              <w:t>g</w:t>
            </w:r>
          </w:p>
        </w:tc>
        <w:tc>
          <w:tcPr>
            <w:tcW w:w="1400" w:type="dxa"/>
            <w:shd w:val="clear" w:color="auto" w:fill="auto"/>
          </w:tcPr>
          <w:p w14:paraId="1E5FC5F0" w14:textId="77777777" w:rsidR="00E15E36" w:rsidRPr="008D0880" w:rsidRDefault="00E15E36" w:rsidP="00E15E36">
            <w:pPr>
              <w:pStyle w:val="Text"/>
              <w:rPr>
                <w:rStyle w:val="ChBlueBold"/>
              </w:rPr>
            </w:pPr>
            <w:r w:rsidRPr="008D0880">
              <w:rPr>
                <w:rStyle w:val="ChBlueBold"/>
              </w:rPr>
              <w:t>duduk~duduk</w:t>
            </w:r>
          </w:p>
        </w:tc>
        <w:tc>
          <w:tcPr>
            <w:tcW w:w="696" w:type="dxa"/>
            <w:shd w:val="clear" w:color="auto" w:fill="auto"/>
          </w:tcPr>
          <w:p w14:paraId="5B393CA3" w14:textId="77777777" w:rsidR="00E15E36" w:rsidRPr="00627A9D" w:rsidRDefault="00E15E36" w:rsidP="00E15E36">
            <w:pPr>
              <w:pStyle w:val="Text"/>
            </w:pPr>
            <w:r w:rsidRPr="00627A9D">
              <w:t>kito</w:t>
            </w:r>
            <w:r>
              <w:t>ng</w:t>
            </w:r>
          </w:p>
        </w:tc>
        <w:tc>
          <w:tcPr>
            <w:tcW w:w="1955" w:type="dxa"/>
            <w:shd w:val="clear" w:color="auto" w:fill="auto"/>
          </w:tcPr>
          <w:p w14:paraId="3DD818C0" w14:textId="77777777" w:rsidR="00E15E36" w:rsidRPr="008D0880" w:rsidRDefault="00E15E36" w:rsidP="00E15E36">
            <w:pPr>
              <w:pStyle w:val="Text"/>
              <w:rPr>
                <w:rStyle w:val="ChBlueBold"/>
              </w:rPr>
            </w:pPr>
            <w:r w:rsidRPr="008D0880">
              <w:rPr>
                <w:rStyle w:val="ChBlueBold"/>
              </w:rPr>
              <w:t>menyanyi~menyanyi</w:t>
            </w:r>
          </w:p>
        </w:tc>
      </w:tr>
      <w:tr w:rsidR="00AC23C4" w:rsidRPr="00AC23C4" w14:paraId="3074C8DD" w14:textId="77777777" w:rsidTr="00AC23C4">
        <w:tc>
          <w:tcPr>
            <w:tcW w:w="709" w:type="dxa"/>
            <w:shd w:val="clear" w:color="auto" w:fill="auto"/>
          </w:tcPr>
          <w:p w14:paraId="24E6488F" w14:textId="77777777" w:rsidR="00E15E36" w:rsidRPr="00627A9D" w:rsidRDefault="00E15E36" w:rsidP="00E15E36">
            <w:pPr>
              <w:pStyle w:val="GlossEng"/>
            </w:pPr>
          </w:p>
        </w:tc>
        <w:tc>
          <w:tcPr>
            <w:tcW w:w="729" w:type="dxa"/>
            <w:shd w:val="clear" w:color="auto" w:fill="auto"/>
          </w:tcPr>
          <w:p w14:paraId="317A5A49" w14:textId="77777777" w:rsidR="00E15E36" w:rsidRPr="00627A9D" w:rsidRDefault="00E15E36" w:rsidP="00E15E36">
            <w:pPr>
              <w:pStyle w:val="GlossEng"/>
            </w:pPr>
            <w:r w:rsidRPr="00627A9D">
              <w:t>night</w:t>
            </w:r>
          </w:p>
        </w:tc>
        <w:tc>
          <w:tcPr>
            <w:tcW w:w="696" w:type="dxa"/>
            <w:shd w:val="clear" w:color="auto" w:fill="auto"/>
          </w:tcPr>
          <w:p w14:paraId="3DE66F2C" w14:textId="77777777" w:rsidR="00E15E36" w:rsidRPr="0099608C" w:rsidRDefault="00E15E36" w:rsidP="00E15E36">
            <w:pPr>
              <w:pStyle w:val="GlossEng"/>
              <w:rPr>
                <w:rStyle w:val="ChSmallCaps"/>
              </w:rPr>
            </w:pPr>
            <w:r w:rsidRPr="0099608C">
              <w:rPr>
                <w:rStyle w:val="ChSmallCaps"/>
              </w:rPr>
              <w:t>1pl</w:t>
            </w:r>
          </w:p>
        </w:tc>
        <w:tc>
          <w:tcPr>
            <w:tcW w:w="1400" w:type="dxa"/>
            <w:shd w:val="clear" w:color="auto" w:fill="auto"/>
          </w:tcPr>
          <w:p w14:paraId="4C43BDDB" w14:textId="77777777" w:rsidR="00E15E36" w:rsidRPr="00627A9D" w:rsidRDefault="00E15E36" w:rsidP="00E15E36">
            <w:pPr>
              <w:pStyle w:val="GlossEng"/>
            </w:pPr>
            <w:r w:rsidRPr="0099608C">
              <w:rPr>
                <w:rStyle w:val="ChSmallCaps"/>
              </w:rPr>
              <w:t>rdp</w:t>
            </w:r>
            <w:r w:rsidRPr="00627A9D">
              <w:t>~sit</w:t>
            </w:r>
          </w:p>
        </w:tc>
        <w:tc>
          <w:tcPr>
            <w:tcW w:w="696" w:type="dxa"/>
            <w:shd w:val="clear" w:color="auto" w:fill="auto"/>
          </w:tcPr>
          <w:p w14:paraId="5DD7505A" w14:textId="77777777" w:rsidR="00E15E36" w:rsidRPr="0099608C" w:rsidRDefault="00E15E36" w:rsidP="00E15E36">
            <w:pPr>
              <w:pStyle w:val="GlossEng"/>
              <w:rPr>
                <w:rStyle w:val="ChSmallCaps"/>
              </w:rPr>
            </w:pPr>
            <w:r w:rsidRPr="0099608C">
              <w:rPr>
                <w:rStyle w:val="ChSmallCaps"/>
              </w:rPr>
              <w:t>1pl</w:t>
            </w:r>
          </w:p>
        </w:tc>
        <w:tc>
          <w:tcPr>
            <w:tcW w:w="1955" w:type="dxa"/>
            <w:shd w:val="clear" w:color="auto" w:fill="auto"/>
          </w:tcPr>
          <w:p w14:paraId="283265B6" w14:textId="77777777" w:rsidR="00E15E36" w:rsidRPr="00627A9D" w:rsidRDefault="00E15E36" w:rsidP="00E15E36">
            <w:pPr>
              <w:pStyle w:val="GlossEng"/>
            </w:pPr>
            <w:r w:rsidRPr="0099608C">
              <w:rPr>
                <w:rStyle w:val="ChSmallCaps"/>
              </w:rPr>
              <w:t>rdp</w:t>
            </w:r>
            <w:r w:rsidRPr="00627A9D">
              <w:t>~sing</w:t>
            </w:r>
          </w:p>
        </w:tc>
      </w:tr>
    </w:tbl>
    <w:p w14:paraId="0B4AA6A5" w14:textId="093DC642" w:rsidR="00E15E36" w:rsidRDefault="00B7093A" w:rsidP="00E15E36">
      <w:pPr>
        <w:pStyle w:val="FreeTranslEng15pt"/>
      </w:pPr>
      <w:r>
        <w:t>‘</w:t>
      </w:r>
      <w:r w:rsidR="00E15E36">
        <w:t xml:space="preserve">in the evening we were </w:t>
      </w:r>
      <w:r w:rsidR="00E15E36" w:rsidRPr="008D0880">
        <w:rPr>
          <w:rStyle w:val="ChBlueBold"/>
        </w:rPr>
        <w:t>sitting around</w:t>
      </w:r>
      <w:r w:rsidR="00E15E36">
        <w:t xml:space="preserve">, we were </w:t>
      </w:r>
      <w:r w:rsidR="00E15E36" w:rsidRPr="008D0880">
        <w:rPr>
          <w:rStyle w:val="ChBlueBold"/>
        </w:rPr>
        <w:t>singing casually</w:t>
      </w:r>
      <w:r>
        <w:t>’</w:t>
      </w:r>
      <w:r w:rsidR="00E15E36">
        <w:t xml:space="preserve"> </w:t>
      </w:r>
      <w:r w:rsidR="00E15E36" w:rsidRPr="007E4FB4">
        <w:rPr>
          <w:rStyle w:val="ExampleSource"/>
        </w:rPr>
        <w:t>[081025-009a-Cv.0001]</w:t>
      </w:r>
    </w:p>
    <w:p w14:paraId="49E7D20C" w14:textId="77777777" w:rsidR="00E15E36" w:rsidRDefault="00E15E36" w:rsidP="00E15E36">
      <w:pPr>
        <w:pStyle w:val="Heading4"/>
      </w:pPr>
      <w:bookmarkStart w:id="1773" w:name="_Ref438306105"/>
      <w:r>
        <w:t>A</w:t>
      </w:r>
      <w:r w:rsidRPr="00CA6E8F">
        <w:t>ttenuation</w:t>
      </w:r>
      <w:bookmarkEnd w:id="1767"/>
      <w:bookmarkEnd w:id="1773"/>
    </w:p>
    <w:p w14:paraId="5D71E27C" w14:textId="1A25C16A" w:rsidR="00E15E36" w:rsidRDefault="00E15E36" w:rsidP="00E15E36">
      <w:pPr>
        <w:pStyle w:val="Body0010after"/>
      </w:pPr>
      <w:r>
        <w:t xml:space="preserve">Depending on the context, reduplicated stative verbs may signal </w:t>
      </w:r>
      <w:r w:rsidRPr="00CA6E8F">
        <w:t>attenuation</w:t>
      </w:r>
      <w:r>
        <w:t xml:space="preserve"> in the sense of </w:t>
      </w:r>
      <w:r w:rsidR="00B7093A">
        <w:t>‘</w:t>
      </w:r>
      <w:r>
        <w:t xml:space="preserve">rather </w:t>
      </w:r>
      <w:r w:rsidRPr="0099608C">
        <w:rPr>
          <w:rStyle w:val="ChSmallCaps"/>
        </w:rPr>
        <w:t>base</w:t>
      </w:r>
      <w:r w:rsidR="00B7093A">
        <w:t>’</w:t>
      </w:r>
      <w:r>
        <w:t xml:space="preserve">, as demonstrated in </w:t>
      </w:r>
      <w:r>
        <w:fldChar w:fldCharType="begin"/>
      </w:r>
      <w:r>
        <w:instrText xml:space="preserve"> REF _Ref359951694 \h </w:instrText>
      </w:r>
      <w:r>
        <w:fldChar w:fldCharType="separate"/>
      </w:r>
      <w:r w:rsidR="00154D81" w:rsidRPr="007A0BC8">
        <w:t>(</w:t>
      </w:r>
      <w:r w:rsidR="00154D81">
        <w:rPr>
          <w:noProof/>
        </w:rPr>
        <w:t>43</w:t>
      </w:r>
      <w:r w:rsidR="00154D81" w:rsidRPr="007A0BC8">
        <w:t>)</w:t>
      </w:r>
      <w:r>
        <w:fldChar w:fldCharType="end"/>
      </w:r>
      <w:r>
        <w:t xml:space="preserve"> and </w:t>
      </w:r>
      <w:r>
        <w:fldChar w:fldCharType="begin"/>
      </w:r>
      <w:r>
        <w:instrText xml:space="preserve"> REF _Ref359951696 \h </w:instrText>
      </w:r>
      <w:r>
        <w:fldChar w:fldCharType="separate"/>
      </w:r>
      <w:r w:rsidR="00154D81" w:rsidRPr="007A0BC8">
        <w:t>(</w:t>
      </w:r>
      <w:r w:rsidR="00154D81">
        <w:rPr>
          <w:noProof/>
        </w:rPr>
        <w:t>44</w:t>
      </w:r>
      <w:r w:rsidR="00154D81" w:rsidRPr="007A0BC8">
        <w:t>)</w:t>
      </w:r>
      <w:r>
        <w:fldChar w:fldCharType="end"/>
      </w:r>
      <w:r>
        <w:t>.</w:t>
      </w:r>
    </w:p>
    <w:tbl>
      <w:tblPr>
        <w:tblW w:w="5882" w:type="dxa"/>
        <w:tblCellMar>
          <w:left w:w="42" w:type="dxa"/>
          <w:right w:w="42" w:type="dxa"/>
        </w:tblCellMar>
        <w:tblLook w:val="01E0" w:firstRow="1" w:lastRow="1" w:firstColumn="1" w:lastColumn="1" w:noHBand="0" w:noVBand="0"/>
      </w:tblPr>
      <w:tblGrid>
        <w:gridCol w:w="709"/>
        <w:gridCol w:w="284"/>
        <w:gridCol w:w="512"/>
        <w:gridCol w:w="106"/>
        <w:gridCol w:w="467"/>
        <w:gridCol w:w="295"/>
        <w:gridCol w:w="529"/>
        <w:gridCol w:w="441"/>
        <w:gridCol w:w="126"/>
        <w:gridCol w:w="580"/>
        <w:gridCol w:w="315"/>
        <w:gridCol w:w="567"/>
        <w:gridCol w:w="951"/>
      </w:tblGrid>
      <w:tr w:rsidR="00AC23C4" w:rsidRPr="00D14F8A" w14:paraId="01B2C9DA" w14:textId="77777777" w:rsidTr="00AC23C4">
        <w:tc>
          <w:tcPr>
            <w:tcW w:w="709" w:type="dxa"/>
            <w:shd w:val="clear" w:color="auto" w:fill="auto"/>
          </w:tcPr>
          <w:p w14:paraId="750A9DDD" w14:textId="77777777" w:rsidR="00E15E36" w:rsidRPr="008A3EB0" w:rsidRDefault="00E15E36" w:rsidP="00E15E36">
            <w:pPr>
              <w:pStyle w:val="O0Nwnext"/>
            </w:pPr>
            <w:bookmarkStart w:id="1774" w:name="_Ref359951694"/>
            <w:r w:rsidRPr="007A0BC8">
              <w:t>(</w:t>
            </w:r>
            <w:fldSimple w:instr=" SEQ ( \* ARABIC \s 1 ">
              <w:r w:rsidR="00154D81">
                <w:rPr>
                  <w:noProof/>
                </w:rPr>
                <w:t>43</w:t>
              </w:r>
            </w:fldSimple>
            <w:r w:rsidRPr="007A0BC8">
              <w:t>)</w:t>
            </w:r>
            <w:bookmarkEnd w:id="1774"/>
          </w:p>
        </w:tc>
        <w:tc>
          <w:tcPr>
            <w:tcW w:w="284" w:type="dxa"/>
            <w:shd w:val="clear" w:color="auto" w:fill="auto"/>
          </w:tcPr>
          <w:p w14:paraId="335719ED" w14:textId="77777777" w:rsidR="00E15E36" w:rsidRPr="00E42A52" w:rsidRDefault="00E15E36" w:rsidP="00E15E36">
            <w:pPr>
              <w:pStyle w:val="Text"/>
            </w:pPr>
            <w:r>
              <w:t>…</w:t>
            </w:r>
          </w:p>
        </w:tc>
        <w:tc>
          <w:tcPr>
            <w:tcW w:w="618" w:type="dxa"/>
            <w:gridSpan w:val="2"/>
            <w:shd w:val="clear" w:color="auto" w:fill="auto"/>
          </w:tcPr>
          <w:p w14:paraId="2F8A6FA4" w14:textId="77777777" w:rsidR="00E15E36" w:rsidRPr="00E42A52" w:rsidRDefault="00FD5962" w:rsidP="00E15E36">
            <w:pPr>
              <w:pStyle w:val="Text"/>
            </w:pPr>
            <w:r>
              <w:t>biking</w:t>
            </w:r>
          </w:p>
        </w:tc>
        <w:tc>
          <w:tcPr>
            <w:tcW w:w="762" w:type="dxa"/>
            <w:gridSpan w:val="2"/>
            <w:shd w:val="clear" w:color="auto" w:fill="auto"/>
          </w:tcPr>
          <w:p w14:paraId="6CE9B88C" w14:textId="77777777" w:rsidR="00E15E36" w:rsidRPr="00E42A52" w:rsidRDefault="00E15E36" w:rsidP="00E15E36">
            <w:pPr>
              <w:pStyle w:val="Text"/>
            </w:pPr>
            <w:r w:rsidRPr="00E42A52">
              <w:t>m</w:t>
            </w:r>
            <w:r w:rsidR="00FD5962">
              <w:t>acang</w:t>
            </w:r>
          </w:p>
        </w:tc>
        <w:tc>
          <w:tcPr>
            <w:tcW w:w="529" w:type="dxa"/>
            <w:shd w:val="clear" w:color="auto" w:fill="auto"/>
          </w:tcPr>
          <w:p w14:paraId="5D59C81F" w14:textId="77777777" w:rsidR="00E15E36" w:rsidRPr="00E42A52" w:rsidRDefault="00E15E36" w:rsidP="00E15E36">
            <w:pPr>
              <w:pStyle w:val="Text"/>
            </w:pPr>
            <w:r w:rsidRPr="00E42A52">
              <w:t>kam</w:t>
            </w:r>
          </w:p>
        </w:tc>
        <w:tc>
          <w:tcPr>
            <w:tcW w:w="567" w:type="dxa"/>
            <w:gridSpan w:val="2"/>
            <w:shd w:val="clear" w:color="auto" w:fill="auto"/>
          </w:tcPr>
          <w:p w14:paraId="585F3171" w14:textId="77777777" w:rsidR="00E15E36" w:rsidRPr="00E42A52" w:rsidRDefault="00E15E36" w:rsidP="00E15E36">
            <w:pPr>
              <w:pStyle w:val="Text"/>
            </w:pPr>
            <w:r w:rsidRPr="00E42A52">
              <w:t>pu</w:t>
            </w:r>
          </w:p>
        </w:tc>
        <w:tc>
          <w:tcPr>
            <w:tcW w:w="895" w:type="dxa"/>
            <w:gridSpan w:val="2"/>
            <w:shd w:val="clear" w:color="auto" w:fill="auto"/>
          </w:tcPr>
          <w:p w14:paraId="56F89045" w14:textId="77777777" w:rsidR="00E15E36" w:rsidRPr="00E42A52" w:rsidRDefault="00E15E36" w:rsidP="00E15E36">
            <w:pPr>
              <w:pStyle w:val="Text"/>
            </w:pPr>
            <w:r w:rsidRPr="00E42A52">
              <w:t>Jayapura</w:t>
            </w:r>
          </w:p>
        </w:tc>
        <w:tc>
          <w:tcPr>
            <w:tcW w:w="567" w:type="dxa"/>
            <w:shd w:val="clear" w:color="auto" w:fill="auto"/>
          </w:tcPr>
          <w:p w14:paraId="18C38734" w14:textId="77777777" w:rsidR="00E15E36" w:rsidRPr="00E42A52" w:rsidRDefault="00E15E36" w:rsidP="00E15E36">
            <w:pPr>
              <w:pStyle w:val="Text"/>
            </w:pPr>
            <w:r w:rsidRPr="00E42A52">
              <w:t>pu</w:t>
            </w:r>
          </w:p>
        </w:tc>
        <w:tc>
          <w:tcPr>
            <w:tcW w:w="951" w:type="dxa"/>
            <w:shd w:val="clear" w:color="auto" w:fill="auto"/>
          </w:tcPr>
          <w:p w14:paraId="20268B18" w14:textId="77777777" w:rsidR="00E15E36" w:rsidRPr="00E42A52" w:rsidRDefault="00E15E36" w:rsidP="00E15E36">
            <w:pPr>
              <w:pStyle w:val="Text"/>
            </w:pPr>
            <w:r w:rsidRPr="00E42A52">
              <w:t>sayur</w:t>
            </w:r>
          </w:p>
        </w:tc>
      </w:tr>
      <w:tr w:rsidR="00AC23C4" w:rsidRPr="00AC23C4" w14:paraId="66D0D5A6" w14:textId="77777777" w:rsidTr="00AC23C4">
        <w:tc>
          <w:tcPr>
            <w:tcW w:w="709" w:type="dxa"/>
            <w:shd w:val="clear" w:color="auto" w:fill="auto"/>
          </w:tcPr>
          <w:p w14:paraId="42F6512A" w14:textId="77777777" w:rsidR="00E15E36" w:rsidRPr="00322E9A" w:rsidRDefault="00E15E36" w:rsidP="00E15E36">
            <w:pPr>
              <w:pStyle w:val="GlossEng2ptafter"/>
            </w:pPr>
          </w:p>
        </w:tc>
        <w:tc>
          <w:tcPr>
            <w:tcW w:w="284" w:type="dxa"/>
            <w:shd w:val="clear" w:color="auto" w:fill="auto"/>
          </w:tcPr>
          <w:p w14:paraId="7E948F19" w14:textId="77777777" w:rsidR="00E15E36" w:rsidRPr="00E42A52" w:rsidRDefault="00E15E36" w:rsidP="00E15E36">
            <w:pPr>
              <w:pStyle w:val="GlossEng2ptafter"/>
            </w:pPr>
          </w:p>
        </w:tc>
        <w:tc>
          <w:tcPr>
            <w:tcW w:w="618" w:type="dxa"/>
            <w:gridSpan w:val="2"/>
            <w:shd w:val="clear" w:color="auto" w:fill="auto"/>
          </w:tcPr>
          <w:p w14:paraId="2442B6EF" w14:textId="77777777" w:rsidR="00E15E36" w:rsidRPr="00E42A52" w:rsidRDefault="00E15E36" w:rsidP="00E15E36">
            <w:pPr>
              <w:pStyle w:val="GlossEng2ptafter"/>
            </w:pPr>
            <w:r w:rsidRPr="00E42A52">
              <w:t>make</w:t>
            </w:r>
          </w:p>
        </w:tc>
        <w:tc>
          <w:tcPr>
            <w:tcW w:w="762" w:type="dxa"/>
            <w:gridSpan w:val="2"/>
            <w:shd w:val="clear" w:color="auto" w:fill="auto"/>
          </w:tcPr>
          <w:p w14:paraId="2E70A440" w14:textId="77777777" w:rsidR="00E15E36" w:rsidRPr="00E42A52" w:rsidRDefault="00E15E36" w:rsidP="00E15E36">
            <w:pPr>
              <w:pStyle w:val="GlossEng2ptafter"/>
            </w:pPr>
            <w:r w:rsidRPr="00E42A52">
              <w:t>variety</w:t>
            </w:r>
          </w:p>
        </w:tc>
        <w:tc>
          <w:tcPr>
            <w:tcW w:w="529" w:type="dxa"/>
            <w:shd w:val="clear" w:color="auto" w:fill="auto"/>
          </w:tcPr>
          <w:p w14:paraId="3259F248" w14:textId="77777777" w:rsidR="00E15E36" w:rsidRPr="0099608C" w:rsidRDefault="00E15E36" w:rsidP="00E15E36">
            <w:pPr>
              <w:pStyle w:val="GlossEng2ptafter"/>
              <w:rPr>
                <w:rStyle w:val="ChSmallCaps"/>
              </w:rPr>
            </w:pPr>
            <w:r w:rsidRPr="0099608C">
              <w:rPr>
                <w:rStyle w:val="ChSmallCaps"/>
              </w:rPr>
              <w:t>2pl</w:t>
            </w:r>
          </w:p>
        </w:tc>
        <w:tc>
          <w:tcPr>
            <w:tcW w:w="567" w:type="dxa"/>
            <w:gridSpan w:val="2"/>
            <w:shd w:val="clear" w:color="auto" w:fill="auto"/>
          </w:tcPr>
          <w:p w14:paraId="3FB0957D" w14:textId="77777777" w:rsidR="00E15E36" w:rsidRPr="0099608C" w:rsidRDefault="00E15E36" w:rsidP="00E15E36">
            <w:pPr>
              <w:pStyle w:val="GlossEng2ptafter"/>
              <w:rPr>
                <w:rStyle w:val="ChSmallCaps"/>
              </w:rPr>
            </w:pPr>
            <w:r w:rsidRPr="0099608C">
              <w:rPr>
                <w:rStyle w:val="ChSmallCaps"/>
              </w:rPr>
              <w:t>poss</w:t>
            </w:r>
          </w:p>
        </w:tc>
        <w:tc>
          <w:tcPr>
            <w:tcW w:w="895" w:type="dxa"/>
            <w:gridSpan w:val="2"/>
            <w:shd w:val="clear" w:color="auto" w:fill="auto"/>
          </w:tcPr>
          <w:p w14:paraId="7463B460" w14:textId="77777777" w:rsidR="00E15E36" w:rsidRPr="00E42A52" w:rsidRDefault="00E15E36" w:rsidP="00E15E36">
            <w:pPr>
              <w:pStyle w:val="GlossEng2ptafter"/>
            </w:pPr>
            <w:r w:rsidRPr="00E42A52">
              <w:t>Jayapura</w:t>
            </w:r>
          </w:p>
        </w:tc>
        <w:tc>
          <w:tcPr>
            <w:tcW w:w="567" w:type="dxa"/>
            <w:shd w:val="clear" w:color="auto" w:fill="auto"/>
          </w:tcPr>
          <w:p w14:paraId="300BAA28" w14:textId="77777777" w:rsidR="00E15E36" w:rsidRPr="0099608C" w:rsidRDefault="00E15E36" w:rsidP="00E15E36">
            <w:pPr>
              <w:pStyle w:val="GlossEng2ptafter"/>
              <w:rPr>
                <w:rStyle w:val="ChSmallCaps"/>
              </w:rPr>
            </w:pPr>
            <w:r w:rsidRPr="0099608C">
              <w:rPr>
                <w:rStyle w:val="ChSmallCaps"/>
              </w:rPr>
              <w:t>poss</w:t>
            </w:r>
          </w:p>
        </w:tc>
        <w:tc>
          <w:tcPr>
            <w:tcW w:w="951" w:type="dxa"/>
            <w:shd w:val="clear" w:color="auto" w:fill="auto"/>
          </w:tcPr>
          <w:p w14:paraId="4A8B8DEF" w14:textId="77777777" w:rsidR="00E15E36" w:rsidRPr="00E42A52" w:rsidRDefault="00E15E36" w:rsidP="00E15E36">
            <w:pPr>
              <w:pStyle w:val="GlossEng2ptafter"/>
            </w:pPr>
            <w:r w:rsidRPr="00E42A52">
              <w:t>vegetable</w:t>
            </w:r>
          </w:p>
        </w:tc>
      </w:tr>
      <w:tr w:rsidR="00AC23C4" w:rsidRPr="00D14F8A" w14:paraId="4CF5A772" w14:textId="77777777" w:rsidTr="00AC23C4">
        <w:trPr>
          <w:gridAfter w:val="3"/>
          <w:wAfter w:w="1833" w:type="dxa"/>
        </w:trPr>
        <w:tc>
          <w:tcPr>
            <w:tcW w:w="709" w:type="dxa"/>
            <w:shd w:val="clear" w:color="auto" w:fill="auto"/>
          </w:tcPr>
          <w:p w14:paraId="74A13A9C" w14:textId="77777777" w:rsidR="00E15E36" w:rsidRPr="00322E9A" w:rsidRDefault="00E15E36" w:rsidP="00E15E36">
            <w:pPr>
              <w:pStyle w:val="O0Nwnext"/>
            </w:pPr>
          </w:p>
        </w:tc>
        <w:tc>
          <w:tcPr>
            <w:tcW w:w="796" w:type="dxa"/>
            <w:gridSpan w:val="2"/>
            <w:shd w:val="clear" w:color="auto" w:fill="auto"/>
          </w:tcPr>
          <w:p w14:paraId="685275CB" w14:textId="77777777" w:rsidR="00E15E36" w:rsidRPr="00E42A52" w:rsidRDefault="00E15E36" w:rsidP="00E15E36">
            <w:pPr>
              <w:pStyle w:val="Text"/>
            </w:pPr>
            <w:r>
              <w:t>g</w:t>
            </w:r>
            <w:r w:rsidRPr="00E42A52">
              <w:t>nemo</w:t>
            </w:r>
          </w:p>
        </w:tc>
        <w:tc>
          <w:tcPr>
            <w:tcW w:w="573" w:type="dxa"/>
            <w:gridSpan w:val="2"/>
            <w:shd w:val="clear" w:color="auto" w:fill="auto"/>
          </w:tcPr>
          <w:p w14:paraId="3E7DE827" w14:textId="77777777" w:rsidR="00E15E36" w:rsidRPr="00E42A52" w:rsidRDefault="00E15E36" w:rsidP="00E15E36">
            <w:pPr>
              <w:pStyle w:val="Text"/>
            </w:pPr>
            <w:r w:rsidRPr="00E42A52">
              <w:t>yang</w:t>
            </w:r>
          </w:p>
        </w:tc>
        <w:tc>
          <w:tcPr>
            <w:tcW w:w="1265" w:type="dxa"/>
            <w:gridSpan w:val="3"/>
            <w:shd w:val="clear" w:color="auto" w:fill="auto"/>
          </w:tcPr>
          <w:p w14:paraId="7F400039" w14:textId="77777777" w:rsidR="00E15E36" w:rsidRPr="0022430C" w:rsidRDefault="00E15E36" w:rsidP="00E15E36">
            <w:pPr>
              <w:pStyle w:val="Text"/>
              <w:rPr>
                <w:rStyle w:val="ChBlueBold"/>
              </w:rPr>
            </w:pPr>
            <w:r w:rsidRPr="0022430C">
              <w:rPr>
                <w:rStyle w:val="ChBlueBold"/>
              </w:rPr>
              <w:t>pahit~pahit</w:t>
            </w:r>
          </w:p>
        </w:tc>
        <w:tc>
          <w:tcPr>
            <w:tcW w:w="706" w:type="dxa"/>
            <w:gridSpan w:val="2"/>
            <w:shd w:val="clear" w:color="auto" w:fill="auto"/>
          </w:tcPr>
          <w:p w14:paraId="555585AA" w14:textId="77777777" w:rsidR="00E15E36" w:rsidRPr="00E42A52" w:rsidRDefault="00E15E36" w:rsidP="00E15E36">
            <w:pPr>
              <w:pStyle w:val="Text"/>
            </w:pPr>
            <w:r w:rsidRPr="00E42A52">
              <w:t>itu</w:t>
            </w:r>
          </w:p>
        </w:tc>
      </w:tr>
      <w:tr w:rsidR="00AC23C4" w:rsidRPr="00AC23C4" w14:paraId="7A1DF10E" w14:textId="77777777" w:rsidTr="00AC23C4">
        <w:trPr>
          <w:gridAfter w:val="3"/>
          <w:wAfter w:w="1833" w:type="dxa"/>
        </w:trPr>
        <w:tc>
          <w:tcPr>
            <w:tcW w:w="709" w:type="dxa"/>
            <w:shd w:val="clear" w:color="auto" w:fill="auto"/>
          </w:tcPr>
          <w:p w14:paraId="07258E58" w14:textId="77777777" w:rsidR="00E15E36" w:rsidRPr="00322E9A" w:rsidRDefault="00E15E36" w:rsidP="00E15E36">
            <w:pPr>
              <w:pStyle w:val="GlossEng"/>
            </w:pPr>
          </w:p>
        </w:tc>
        <w:tc>
          <w:tcPr>
            <w:tcW w:w="796" w:type="dxa"/>
            <w:gridSpan w:val="2"/>
            <w:shd w:val="clear" w:color="auto" w:fill="auto"/>
          </w:tcPr>
          <w:p w14:paraId="46D275D9" w14:textId="77777777" w:rsidR="00E15E36" w:rsidRPr="00E42A52" w:rsidRDefault="00E15E36" w:rsidP="00E15E36">
            <w:pPr>
              <w:pStyle w:val="GlossEng"/>
            </w:pPr>
            <w:r w:rsidRPr="00E42A52">
              <w:t>melinjo</w:t>
            </w:r>
          </w:p>
        </w:tc>
        <w:tc>
          <w:tcPr>
            <w:tcW w:w="573" w:type="dxa"/>
            <w:gridSpan w:val="2"/>
            <w:shd w:val="clear" w:color="auto" w:fill="auto"/>
          </w:tcPr>
          <w:p w14:paraId="12FFE24C" w14:textId="77777777" w:rsidR="00E15E36" w:rsidRPr="0099608C" w:rsidRDefault="00E15E36" w:rsidP="00E15E36">
            <w:pPr>
              <w:pStyle w:val="GlossEng"/>
              <w:rPr>
                <w:rStyle w:val="ChSmallCaps"/>
              </w:rPr>
            </w:pPr>
            <w:r w:rsidRPr="0099608C">
              <w:rPr>
                <w:rStyle w:val="ChSmallCaps"/>
              </w:rPr>
              <w:t>rel</w:t>
            </w:r>
          </w:p>
        </w:tc>
        <w:tc>
          <w:tcPr>
            <w:tcW w:w="1265" w:type="dxa"/>
            <w:gridSpan w:val="3"/>
            <w:shd w:val="clear" w:color="auto" w:fill="auto"/>
          </w:tcPr>
          <w:p w14:paraId="7D9936A0" w14:textId="77777777" w:rsidR="00E15E36" w:rsidRPr="00E42A52" w:rsidRDefault="00E15E36" w:rsidP="00E15E36">
            <w:pPr>
              <w:pStyle w:val="GlossEng"/>
            </w:pPr>
            <w:r w:rsidRPr="0099608C">
              <w:rPr>
                <w:rStyle w:val="ChSmallCaps"/>
              </w:rPr>
              <w:t>rdp</w:t>
            </w:r>
            <w:r w:rsidRPr="00E42A52">
              <w:t>~</w:t>
            </w:r>
            <w:r>
              <w:t>be.</w:t>
            </w:r>
            <w:r w:rsidRPr="00E42A52">
              <w:t>bitter</w:t>
            </w:r>
          </w:p>
        </w:tc>
        <w:tc>
          <w:tcPr>
            <w:tcW w:w="706" w:type="dxa"/>
            <w:gridSpan w:val="2"/>
            <w:shd w:val="clear" w:color="auto" w:fill="auto"/>
          </w:tcPr>
          <w:p w14:paraId="79D1A117" w14:textId="77777777" w:rsidR="00E15E36" w:rsidRPr="0099608C" w:rsidRDefault="00E15E36" w:rsidP="00E15E36">
            <w:pPr>
              <w:pStyle w:val="GlossEng"/>
              <w:rPr>
                <w:rStyle w:val="ChSmallCaps"/>
              </w:rPr>
            </w:pPr>
            <w:r w:rsidRPr="0099608C">
              <w:rPr>
                <w:rStyle w:val="ChSmallCaps"/>
              </w:rPr>
              <w:t>d.dist</w:t>
            </w:r>
          </w:p>
        </w:tc>
      </w:tr>
    </w:tbl>
    <w:p w14:paraId="69B5901B" w14:textId="6411C6EE" w:rsidR="00E15E36" w:rsidRDefault="00B7093A" w:rsidP="00E15E36">
      <w:pPr>
        <w:pStyle w:val="FreeTranslEng"/>
      </w:pPr>
      <w:r>
        <w:t>‘</w:t>
      </w:r>
      <w:r w:rsidR="00E15E36">
        <w:t xml:space="preserve">[then she asked, </w:t>
      </w:r>
      <w:r>
        <w:t>‘</w:t>
      </w:r>
      <w:r w:rsidR="00E15E36">
        <w:t>you don</w:t>
      </w:r>
      <w:r>
        <w:t>’</w:t>
      </w:r>
      <w:r w:rsidR="00E15E36">
        <w:t xml:space="preserve">t fear the bitter (taste of melinjos)?, then mama </w:t>
      </w:r>
      <w:r w:rsidR="00081D60">
        <w:t xml:space="preserve">Pawla </w:t>
      </w:r>
      <w:r w:rsidR="00E15E36">
        <w:t xml:space="preserve">said,] </w:t>
      </w:r>
      <w:r>
        <w:t>‘</w:t>
      </w:r>
      <w:r w:rsidR="00E15E36">
        <w:t xml:space="preserve">do you think this (melinjo) is like your Jayapura melinjo vegetable which is </w:t>
      </w:r>
      <w:r w:rsidR="00E15E36" w:rsidRPr="0022430C">
        <w:rPr>
          <w:rStyle w:val="ChBlueBold"/>
        </w:rPr>
        <w:t>somewhat bitter</w:t>
      </w:r>
      <w:r w:rsidR="00E15E36">
        <w:t>?</w:t>
      </w:r>
      <w:r>
        <w:t>’’</w:t>
      </w:r>
      <w:r w:rsidR="00E15E36">
        <w:t xml:space="preserve"> </w:t>
      </w:r>
      <w:r w:rsidR="00E15E36" w:rsidRPr="00322E9A">
        <w:rPr>
          <w:rStyle w:val="ExampleSource"/>
        </w:rPr>
        <w:t>[080923-004-Cv.0016]</w:t>
      </w:r>
    </w:p>
    <w:tbl>
      <w:tblPr>
        <w:tblW w:w="6067" w:type="dxa"/>
        <w:tblCellMar>
          <w:left w:w="42" w:type="dxa"/>
          <w:right w:w="42" w:type="dxa"/>
        </w:tblCellMar>
        <w:tblLook w:val="01E0" w:firstRow="1" w:lastRow="1" w:firstColumn="1" w:lastColumn="1" w:noHBand="0" w:noVBand="0"/>
      </w:tblPr>
      <w:tblGrid>
        <w:gridCol w:w="709"/>
        <w:gridCol w:w="662"/>
        <w:gridCol w:w="239"/>
        <w:gridCol w:w="777"/>
        <w:gridCol w:w="273"/>
        <w:gridCol w:w="751"/>
        <w:gridCol w:w="665"/>
        <w:gridCol w:w="112"/>
        <w:gridCol w:w="417"/>
        <w:gridCol w:w="406"/>
        <w:gridCol w:w="489"/>
        <w:gridCol w:w="394"/>
        <w:gridCol w:w="173"/>
      </w:tblGrid>
      <w:tr w:rsidR="00AC23C4" w:rsidRPr="00D14F8A" w14:paraId="64A38A78" w14:textId="77777777" w:rsidTr="00AC23C4">
        <w:tc>
          <w:tcPr>
            <w:tcW w:w="709" w:type="dxa"/>
            <w:shd w:val="clear" w:color="auto" w:fill="auto"/>
          </w:tcPr>
          <w:p w14:paraId="75665CE8" w14:textId="77777777" w:rsidR="00E15E36" w:rsidRPr="008A3EB0" w:rsidRDefault="00E15E36" w:rsidP="00E15E36">
            <w:pPr>
              <w:pStyle w:val="O0Nwnext"/>
            </w:pPr>
            <w:bookmarkStart w:id="1775" w:name="_Ref359951696"/>
            <w:r w:rsidRPr="007A0BC8">
              <w:t>(</w:t>
            </w:r>
            <w:fldSimple w:instr=" SEQ ( \* ARABIC \s 1 ">
              <w:r w:rsidR="00154D81">
                <w:rPr>
                  <w:noProof/>
                </w:rPr>
                <w:t>44</w:t>
              </w:r>
            </w:fldSimple>
            <w:r w:rsidRPr="007A0BC8">
              <w:t>)</w:t>
            </w:r>
            <w:bookmarkEnd w:id="1775"/>
          </w:p>
        </w:tc>
        <w:tc>
          <w:tcPr>
            <w:tcW w:w="662" w:type="dxa"/>
            <w:shd w:val="clear" w:color="auto" w:fill="auto"/>
          </w:tcPr>
          <w:p w14:paraId="73072F35" w14:textId="530C4CA9" w:rsidR="00E15E36" w:rsidRPr="00E42A52" w:rsidRDefault="00E15E36" w:rsidP="00E15E36">
            <w:pPr>
              <w:pStyle w:val="Text"/>
            </w:pPr>
            <w:r w:rsidRPr="00E42A52">
              <w:t>badan</w:t>
            </w:r>
            <w:r w:rsidR="00E50368">
              <w:t>g</w:t>
            </w:r>
          </w:p>
        </w:tc>
        <w:tc>
          <w:tcPr>
            <w:tcW w:w="1289" w:type="dxa"/>
            <w:gridSpan w:val="3"/>
            <w:shd w:val="clear" w:color="auto" w:fill="auto"/>
          </w:tcPr>
          <w:p w14:paraId="75AAF910" w14:textId="77777777" w:rsidR="00E15E36" w:rsidRPr="005D1019" w:rsidRDefault="00E15E36" w:rsidP="00E15E36">
            <w:pPr>
              <w:pStyle w:val="Text"/>
            </w:pPr>
            <w:r w:rsidRPr="005D1019">
              <w:rPr>
                <w:rStyle w:val="ChBlueBold"/>
              </w:rPr>
              <w:t>kurus~kurus</w:t>
            </w:r>
            <w:r w:rsidR="005D1019">
              <w:t>,</w:t>
            </w:r>
          </w:p>
        </w:tc>
        <w:tc>
          <w:tcPr>
            <w:tcW w:w="751" w:type="dxa"/>
            <w:shd w:val="clear" w:color="auto" w:fill="auto"/>
          </w:tcPr>
          <w:p w14:paraId="3B21E1E9" w14:textId="77777777" w:rsidR="00E15E36" w:rsidRPr="00E42A52" w:rsidRDefault="00E15E36" w:rsidP="00E15E36">
            <w:pPr>
              <w:pStyle w:val="Text"/>
            </w:pPr>
            <w:r w:rsidRPr="00E42A52">
              <w:t>rambut</w:t>
            </w:r>
          </w:p>
        </w:tc>
        <w:tc>
          <w:tcPr>
            <w:tcW w:w="777" w:type="dxa"/>
            <w:gridSpan w:val="2"/>
            <w:shd w:val="clear" w:color="auto" w:fill="auto"/>
          </w:tcPr>
          <w:p w14:paraId="1DE46E4E" w14:textId="77777777" w:rsidR="00E15E36" w:rsidRPr="00E42A52" w:rsidRDefault="00E15E36" w:rsidP="00E15E36">
            <w:pPr>
              <w:pStyle w:val="Text"/>
            </w:pPr>
            <w:r w:rsidRPr="00E42A52">
              <w:t>ini</w:t>
            </w:r>
          </w:p>
        </w:tc>
        <w:tc>
          <w:tcPr>
            <w:tcW w:w="823" w:type="dxa"/>
            <w:gridSpan w:val="2"/>
            <w:shd w:val="clear" w:color="auto" w:fill="auto"/>
          </w:tcPr>
          <w:p w14:paraId="5F6864D3" w14:textId="77777777" w:rsidR="00E15E36" w:rsidRPr="00E42A52" w:rsidRDefault="00E15E36" w:rsidP="00E15E36">
            <w:pPr>
              <w:pStyle w:val="Text"/>
            </w:pPr>
            <w:r w:rsidRPr="00E42A52">
              <w:t>tebal</w:t>
            </w:r>
            <w:r w:rsidR="005D1019">
              <w:t>,</w:t>
            </w:r>
          </w:p>
        </w:tc>
        <w:tc>
          <w:tcPr>
            <w:tcW w:w="489" w:type="dxa"/>
            <w:shd w:val="clear" w:color="auto" w:fill="auto"/>
          </w:tcPr>
          <w:p w14:paraId="42F0DF39" w14:textId="77777777" w:rsidR="00E15E36" w:rsidRPr="00E42A52" w:rsidRDefault="00E15E36" w:rsidP="00E15E36">
            <w:pPr>
              <w:pStyle w:val="Text"/>
            </w:pPr>
            <w:r w:rsidRPr="00E42A52">
              <w:t>de</w:t>
            </w:r>
          </w:p>
        </w:tc>
        <w:tc>
          <w:tcPr>
            <w:tcW w:w="567" w:type="dxa"/>
            <w:gridSpan w:val="2"/>
            <w:shd w:val="clear" w:color="auto" w:fill="auto"/>
          </w:tcPr>
          <w:p w14:paraId="2DB06F1E" w14:textId="77777777" w:rsidR="00E15E36" w:rsidRPr="00E42A52" w:rsidRDefault="00E15E36" w:rsidP="00E15E36">
            <w:pPr>
              <w:pStyle w:val="Text"/>
            </w:pPr>
            <w:r w:rsidRPr="00E42A52">
              <w:t>pu</w:t>
            </w:r>
          </w:p>
        </w:tc>
      </w:tr>
      <w:tr w:rsidR="00AC23C4" w:rsidRPr="00AC23C4" w14:paraId="0DBE8509" w14:textId="77777777" w:rsidTr="00AC23C4">
        <w:tc>
          <w:tcPr>
            <w:tcW w:w="709" w:type="dxa"/>
            <w:shd w:val="clear" w:color="auto" w:fill="auto"/>
          </w:tcPr>
          <w:p w14:paraId="7103FCC0" w14:textId="77777777" w:rsidR="00E15E36" w:rsidRPr="001B3D0D" w:rsidRDefault="00E15E36" w:rsidP="00E15E36">
            <w:pPr>
              <w:pStyle w:val="GlossEng2ptafter"/>
            </w:pPr>
          </w:p>
        </w:tc>
        <w:tc>
          <w:tcPr>
            <w:tcW w:w="662" w:type="dxa"/>
            <w:shd w:val="clear" w:color="auto" w:fill="auto"/>
          </w:tcPr>
          <w:p w14:paraId="410445D0" w14:textId="77777777" w:rsidR="00E15E36" w:rsidRPr="00E42A52" w:rsidRDefault="00E15E36" w:rsidP="00E15E36">
            <w:pPr>
              <w:pStyle w:val="GlossEng2ptafter"/>
            </w:pPr>
            <w:r w:rsidRPr="00E42A52">
              <w:t>body</w:t>
            </w:r>
          </w:p>
        </w:tc>
        <w:tc>
          <w:tcPr>
            <w:tcW w:w="1289" w:type="dxa"/>
            <w:gridSpan w:val="3"/>
            <w:shd w:val="clear" w:color="auto" w:fill="auto"/>
          </w:tcPr>
          <w:p w14:paraId="5BF72456" w14:textId="77777777" w:rsidR="00E15E36" w:rsidRPr="00E42A52" w:rsidRDefault="00E15E36" w:rsidP="00E15E36">
            <w:pPr>
              <w:pStyle w:val="GlossEng2ptafter"/>
            </w:pPr>
            <w:r w:rsidRPr="0099608C">
              <w:rPr>
                <w:rStyle w:val="ChSmallCaps"/>
              </w:rPr>
              <w:t>rdp</w:t>
            </w:r>
            <w:r w:rsidRPr="00E42A52">
              <w:t>~</w:t>
            </w:r>
            <w:r>
              <w:t>be.</w:t>
            </w:r>
            <w:r w:rsidRPr="00E42A52">
              <w:t>thin</w:t>
            </w:r>
          </w:p>
        </w:tc>
        <w:tc>
          <w:tcPr>
            <w:tcW w:w="751" w:type="dxa"/>
            <w:shd w:val="clear" w:color="auto" w:fill="auto"/>
          </w:tcPr>
          <w:p w14:paraId="3339E709" w14:textId="77777777" w:rsidR="00E15E36" w:rsidRPr="00E42A52" w:rsidRDefault="00E15E36" w:rsidP="00E15E36">
            <w:pPr>
              <w:pStyle w:val="GlossEng2ptafter"/>
            </w:pPr>
            <w:r w:rsidRPr="00E42A52">
              <w:t>hair</w:t>
            </w:r>
          </w:p>
        </w:tc>
        <w:tc>
          <w:tcPr>
            <w:tcW w:w="777" w:type="dxa"/>
            <w:gridSpan w:val="2"/>
            <w:shd w:val="clear" w:color="auto" w:fill="auto"/>
          </w:tcPr>
          <w:p w14:paraId="4F611E68" w14:textId="77777777" w:rsidR="00E15E36" w:rsidRPr="0099608C" w:rsidRDefault="00E15E36" w:rsidP="00E15E36">
            <w:pPr>
              <w:pStyle w:val="GlossEng2ptafter"/>
              <w:rPr>
                <w:rStyle w:val="ChSmallCaps"/>
              </w:rPr>
            </w:pPr>
            <w:r w:rsidRPr="0099608C">
              <w:rPr>
                <w:rStyle w:val="ChSmallCaps"/>
              </w:rPr>
              <w:t>d.prox</w:t>
            </w:r>
          </w:p>
        </w:tc>
        <w:tc>
          <w:tcPr>
            <w:tcW w:w="823" w:type="dxa"/>
            <w:gridSpan w:val="2"/>
            <w:shd w:val="clear" w:color="auto" w:fill="auto"/>
          </w:tcPr>
          <w:p w14:paraId="5BD86953" w14:textId="77777777" w:rsidR="00E15E36" w:rsidRPr="00E42A52" w:rsidRDefault="00E15E36" w:rsidP="00E15E36">
            <w:pPr>
              <w:pStyle w:val="GlossEng2ptafter"/>
            </w:pPr>
            <w:r>
              <w:t>be.</w:t>
            </w:r>
            <w:r w:rsidRPr="00E42A52">
              <w:t>thick</w:t>
            </w:r>
          </w:p>
        </w:tc>
        <w:tc>
          <w:tcPr>
            <w:tcW w:w="489" w:type="dxa"/>
            <w:shd w:val="clear" w:color="auto" w:fill="auto"/>
          </w:tcPr>
          <w:p w14:paraId="184D846C" w14:textId="77777777" w:rsidR="00E15E36" w:rsidRPr="0099608C" w:rsidRDefault="00E15E36" w:rsidP="00E15E36">
            <w:pPr>
              <w:pStyle w:val="GlossEng2ptafter"/>
              <w:rPr>
                <w:rStyle w:val="ChSmallCaps"/>
              </w:rPr>
            </w:pPr>
            <w:r w:rsidRPr="0099608C">
              <w:rPr>
                <w:rStyle w:val="ChSmallCaps"/>
              </w:rPr>
              <w:t>3sg</w:t>
            </w:r>
          </w:p>
        </w:tc>
        <w:tc>
          <w:tcPr>
            <w:tcW w:w="567" w:type="dxa"/>
            <w:gridSpan w:val="2"/>
            <w:shd w:val="clear" w:color="auto" w:fill="auto"/>
          </w:tcPr>
          <w:p w14:paraId="70DDF2F5" w14:textId="77777777" w:rsidR="00E15E36" w:rsidRPr="0099608C" w:rsidRDefault="00E15E36" w:rsidP="00E15E36">
            <w:pPr>
              <w:pStyle w:val="GlossEng2ptafter"/>
              <w:rPr>
                <w:rStyle w:val="ChSmallCaps"/>
              </w:rPr>
            </w:pPr>
            <w:r w:rsidRPr="0099608C">
              <w:rPr>
                <w:rStyle w:val="ChSmallCaps"/>
              </w:rPr>
              <w:t>poss</w:t>
            </w:r>
          </w:p>
        </w:tc>
      </w:tr>
      <w:tr w:rsidR="00AC23C4" w:rsidRPr="00E42A52" w14:paraId="21E186D3" w14:textId="77777777" w:rsidTr="00AC23C4">
        <w:trPr>
          <w:gridAfter w:val="1"/>
          <w:wAfter w:w="173" w:type="dxa"/>
        </w:trPr>
        <w:tc>
          <w:tcPr>
            <w:tcW w:w="709" w:type="dxa"/>
            <w:shd w:val="clear" w:color="auto" w:fill="auto"/>
          </w:tcPr>
          <w:p w14:paraId="610270A0" w14:textId="77777777" w:rsidR="00E15E36" w:rsidRPr="00C30DB2" w:rsidRDefault="00E15E36" w:rsidP="00E15E36">
            <w:pPr>
              <w:pStyle w:val="O0Nwnext"/>
            </w:pPr>
          </w:p>
        </w:tc>
        <w:tc>
          <w:tcPr>
            <w:tcW w:w="901" w:type="dxa"/>
            <w:gridSpan w:val="2"/>
            <w:shd w:val="clear" w:color="auto" w:fill="auto"/>
          </w:tcPr>
          <w:p w14:paraId="35A79978" w14:textId="77777777" w:rsidR="00E15E36" w:rsidRPr="00E42A52" w:rsidRDefault="00E15E36" w:rsidP="00E15E36">
            <w:pPr>
              <w:pStyle w:val="Text"/>
            </w:pPr>
            <w:r w:rsidRPr="00E42A52">
              <w:t>kuku</w:t>
            </w:r>
          </w:p>
        </w:tc>
        <w:tc>
          <w:tcPr>
            <w:tcW w:w="777" w:type="dxa"/>
            <w:shd w:val="clear" w:color="auto" w:fill="auto"/>
          </w:tcPr>
          <w:p w14:paraId="79B76748" w14:textId="77777777" w:rsidR="00E15E36" w:rsidRPr="00E42A52" w:rsidRDefault="00E15E36" w:rsidP="00E15E36">
            <w:pPr>
              <w:pStyle w:val="Text"/>
            </w:pPr>
            <w:r w:rsidRPr="00E42A52">
              <w:t>ini</w:t>
            </w:r>
          </w:p>
        </w:tc>
        <w:tc>
          <w:tcPr>
            <w:tcW w:w="1689" w:type="dxa"/>
            <w:gridSpan w:val="3"/>
            <w:shd w:val="clear" w:color="auto" w:fill="auto"/>
          </w:tcPr>
          <w:p w14:paraId="0C023B6E" w14:textId="77777777" w:rsidR="00E15E36" w:rsidRPr="005D1019" w:rsidRDefault="00E15E36" w:rsidP="00E15E36">
            <w:pPr>
              <w:pStyle w:val="Text"/>
            </w:pPr>
            <w:r w:rsidRPr="005D1019">
              <w:rPr>
                <w:rStyle w:val="ChBlueBold"/>
              </w:rPr>
              <w:t>panjang~panjang</w:t>
            </w:r>
            <w:r w:rsidR="005D1019">
              <w:t>,</w:t>
            </w:r>
          </w:p>
        </w:tc>
        <w:tc>
          <w:tcPr>
            <w:tcW w:w="529" w:type="dxa"/>
            <w:gridSpan w:val="2"/>
            <w:shd w:val="clear" w:color="auto" w:fill="auto"/>
          </w:tcPr>
          <w:p w14:paraId="4CAEB19E" w14:textId="77777777" w:rsidR="00E15E36" w:rsidRPr="00E42A52" w:rsidRDefault="00E15E36" w:rsidP="00E15E36">
            <w:pPr>
              <w:pStyle w:val="Text"/>
            </w:pPr>
            <w:r w:rsidRPr="00E42A52">
              <w:t>kaki</w:t>
            </w:r>
          </w:p>
        </w:tc>
        <w:tc>
          <w:tcPr>
            <w:tcW w:w="1289" w:type="dxa"/>
            <w:gridSpan w:val="3"/>
            <w:shd w:val="clear" w:color="auto" w:fill="auto"/>
          </w:tcPr>
          <w:p w14:paraId="64E0DF40" w14:textId="77777777" w:rsidR="00E15E36" w:rsidRPr="004B5D79" w:rsidRDefault="00E15E36" w:rsidP="00E15E36">
            <w:pPr>
              <w:pStyle w:val="Text"/>
              <w:rPr>
                <w:rStyle w:val="ChBlueBold"/>
              </w:rPr>
            </w:pPr>
            <w:r w:rsidRPr="004B5D79">
              <w:rPr>
                <w:rStyle w:val="ChBlueBold"/>
              </w:rPr>
              <w:t>kurus~kurus</w:t>
            </w:r>
          </w:p>
        </w:tc>
      </w:tr>
      <w:tr w:rsidR="00AC23C4" w:rsidRPr="00E42A52" w14:paraId="3C10AB12" w14:textId="77777777" w:rsidTr="00AC23C4">
        <w:trPr>
          <w:gridAfter w:val="1"/>
          <w:wAfter w:w="173" w:type="dxa"/>
        </w:trPr>
        <w:tc>
          <w:tcPr>
            <w:tcW w:w="709" w:type="dxa"/>
            <w:shd w:val="clear" w:color="auto" w:fill="auto"/>
          </w:tcPr>
          <w:p w14:paraId="63FE07B2" w14:textId="77777777" w:rsidR="00E15E36" w:rsidRPr="00C30DB2" w:rsidRDefault="00E15E36" w:rsidP="00E15E36">
            <w:pPr>
              <w:pStyle w:val="GlossEng"/>
            </w:pPr>
          </w:p>
        </w:tc>
        <w:tc>
          <w:tcPr>
            <w:tcW w:w="901" w:type="dxa"/>
            <w:gridSpan w:val="2"/>
            <w:shd w:val="clear" w:color="auto" w:fill="auto"/>
          </w:tcPr>
          <w:p w14:paraId="237A169A" w14:textId="77777777" w:rsidR="00E15E36" w:rsidRPr="00E42A52" w:rsidRDefault="00E15E36" w:rsidP="00E15E36">
            <w:pPr>
              <w:pStyle w:val="GlossEng"/>
            </w:pPr>
            <w:r w:rsidRPr="00E42A52">
              <w:t>digit.nail</w:t>
            </w:r>
          </w:p>
        </w:tc>
        <w:tc>
          <w:tcPr>
            <w:tcW w:w="777" w:type="dxa"/>
            <w:shd w:val="clear" w:color="auto" w:fill="auto"/>
          </w:tcPr>
          <w:p w14:paraId="1DC1CABE" w14:textId="77777777" w:rsidR="00E15E36" w:rsidRPr="0099608C" w:rsidRDefault="00E15E36" w:rsidP="00E15E36">
            <w:pPr>
              <w:pStyle w:val="GlossEng"/>
              <w:rPr>
                <w:rStyle w:val="ChSmallCaps"/>
              </w:rPr>
            </w:pPr>
            <w:r w:rsidRPr="0099608C">
              <w:rPr>
                <w:rStyle w:val="ChSmallCaps"/>
              </w:rPr>
              <w:t>d.prox</w:t>
            </w:r>
          </w:p>
        </w:tc>
        <w:tc>
          <w:tcPr>
            <w:tcW w:w="1689" w:type="dxa"/>
            <w:gridSpan w:val="3"/>
            <w:shd w:val="clear" w:color="auto" w:fill="auto"/>
          </w:tcPr>
          <w:p w14:paraId="2E8BA8BA" w14:textId="77777777" w:rsidR="00E15E36" w:rsidRPr="00E42A52" w:rsidRDefault="00E15E36" w:rsidP="00E15E36">
            <w:pPr>
              <w:pStyle w:val="GlossEng"/>
            </w:pPr>
            <w:r w:rsidRPr="0099608C">
              <w:rPr>
                <w:rStyle w:val="ChSmallCaps"/>
              </w:rPr>
              <w:t>rdp</w:t>
            </w:r>
            <w:r w:rsidRPr="00E42A52">
              <w:t>~</w:t>
            </w:r>
            <w:r>
              <w:t>be.</w:t>
            </w:r>
            <w:r w:rsidRPr="00E42A52">
              <w:t>long</w:t>
            </w:r>
          </w:p>
        </w:tc>
        <w:tc>
          <w:tcPr>
            <w:tcW w:w="529" w:type="dxa"/>
            <w:gridSpan w:val="2"/>
            <w:shd w:val="clear" w:color="auto" w:fill="auto"/>
          </w:tcPr>
          <w:p w14:paraId="3ED4A8E8" w14:textId="77777777" w:rsidR="00E15E36" w:rsidRPr="00E42A52" w:rsidRDefault="00E15E36" w:rsidP="00E15E36">
            <w:pPr>
              <w:pStyle w:val="GlossEng"/>
            </w:pPr>
            <w:r w:rsidRPr="00E42A52">
              <w:t>foot</w:t>
            </w:r>
          </w:p>
        </w:tc>
        <w:tc>
          <w:tcPr>
            <w:tcW w:w="1289" w:type="dxa"/>
            <w:gridSpan w:val="3"/>
            <w:shd w:val="clear" w:color="auto" w:fill="auto"/>
          </w:tcPr>
          <w:p w14:paraId="7F60B51A" w14:textId="77777777" w:rsidR="00E15E36" w:rsidRPr="00E42A52" w:rsidRDefault="00E15E36" w:rsidP="00E15E36">
            <w:pPr>
              <w:pStyle w:val="GlossEng"/>
            </w:pPr>
            <w:r w:rsidRPr="0099608C">
              <w:rPr>
                <w:rStyle w:val="ChSmallCaps"/>
              </w:rPr>
              <w:t>rdp</w:t>
            </w:r>
            <w:r w:rsidRPr="00E42A52">
              <w:t>~</w:t>
            </w:r>
            <w:r>
              <w:t>be.</w:t>
            </w:r>
            <w:r w:rsidRPr="00E42A52">
              <w:t>thin</w:t>
            </w:r>
          </w:p>
        </w:tc>
      </w:tr>
    </w:tbl>
    <w:p w14:paraId="667F987E" w14:textId="31A21F02" w:rsidR="00E15E36" w:rsidRPr="00690E2C" w:rsidRDefault="00B7093A" w:rsidP="00E15E36">
      <w:pPr>
        <w:pStyle w:val="FreeTranslEng15pt"/>
      </w:pPr>
      <w:r>
        <w:t>‘</w:t>
      </w:r>
      <w:r w:rsidR="00E15E36">
        <w:t xml:space="preserve">(his) body was </w:t>
      </w:r>
      <w:r w:rsidR="00E15E36" w:rsidRPr="004B5D79">
        <w:rPr>
          <w:rStyle w:val="ChBlueBold"/>
        </w:rPr>
        <w:t>somewhat thin</w:t>
      </w:r>
      <w:r w:rsidR="00E15E36">
        <w:t xml:space="preserve">, (his) hair was </w:t>
      </w:r>
      <w:r w:rsidR="00E15E36" w:rsidRPr="004B5D79">
        <w:t>thick</w:t>
      </w:r>
      <w:r w:rsidR="00E15E36">
        <w:t xml:space="preserve">, his fingernails were </w:t>
      </w:r>
      <w:r w:rsidR="00E15E36" w:rsidRPr="005D1019">
        <w:rPr>
          <w:rStyle w:val="ChBlueBold"/>
        </w:rPr>
        <w:t>rather long</w:t>
      </w:r>
      <w:r w:rsidR="00E15E36">
        <w:t xml:space="preserve">, (and his) legs were </w:t>
      </w:r>
      <w:r w:rsidR="00E15E36" w:rsidRPr="004B5D79">
        <w:rPr>
          <w:rStyle w:val="ChBlueBold"/>
        </w:rPr>
        <w:t>rather thin</w:t>
      </w:r>
      <w:r>
        <w:t>’</w:t>
      </w:r>
      <w:r w:rsidR="00E15E36">
        <w:t xml:space="preserve"> </w:t>
      </w:r>
      <w:r w:rsidR="00E15E36" w:rsidRPr="00322E9A">
        <w:rPr>
          <w:rStyle w:val="ExampleSource"/>
        </w:rPr>
        <w:t>[081006-035-CvEx.0077]</w:t>
      </w:r>
    </w:p>
    <w:p w14:paraId="480A1A80" w14:textId="77777777" w:rsidR="00E15E36" w:rsidRDefault="00E15E36" w:rsidP="00E15E36">
      <w:pPr>
        <w:pStyle w:val="Heading4"/>
        <w:rPr>
          <w:lang w:eastAsia="en-US"/>
        </w:rPr>
      </w:pPr>
      <w:bookmarkStart w:id="1776" w:name="_Ref372564434"/>
      <w:bookmarkEnd w:id="1751"/>
      <w:r>
        <w:rPr>
          <w:lang w:eastAsia="en-US"/>
        </w:rPr>
        <w:t>Imitation</w:t>
      </w:r>
      <w:bookmarkEnd w:id="1776"/>
    </w:p>
    <w:p w14:paraId="46A77C96" w14:textId="4FFF4836" w:rsidR="00E15E36" w:rsidRDefault="00E15E36" w:rsidP="00E15E36">
      <w:pPr>
        <w:pStyle w:val="Body0010after"/>
      </w:pPr>
      <w:r>
        <w:t xml:space="preserve">Reduplicated verbs may </w:t>
      </w:r>
      <w:r w:rsidR="002F7CF4">
        <w:t xml:space="preserve">also </w:t>
      </w:r>
      <w:r>
        <w:t>mark imitation</w:t>
      </w:r>
      <w:r w:rsidR="00741F07">
        <w:t xml:space="preserve"> in the sense of </w:t>
      </w:r>
      <w:r w:rsidR="00B7093A">
        <w:t>‘</w:t>
      </w:r>
      <w:r w:rsidR="00741F07" w:rsidRPr="00645962">
        <w:t>something is an imitation of X</w:t>
      </w:r>
      <w:r w:rsidR="00B7093A">
        <w:t>’</w:t>
      </w:r>
      <w:r w:rsidR="00741F07" w:rsidRPr="00645962">
        <w:t xml:space="preserve"> or </w:t>
      </w:r>
      <w:r w:rsidR="00B7093A">
        <w:t>‘</w:t>
      </w:r>
      <w:r w:rsidR="00741F07" w:rsidRPr="00645962">
        <w:t>something is similar to X</w:t>
      </w:r>
      <w:r w:rsidR="00B7093A">
        <w:t>’</w:t>
      </w:r>
      <w:r w:rsidR="00741F07">
        <w:t xml:space="preserve">. This is </w:t>
      </w:r>
      <w:r>
        <w:t xml:space="preserve">illustrated with the dynamic verbs in </w:t>
      </w:r>
      <w:r>
        <w:fldChar w:fldCharType="begin"/>
      </w:r>
      <w:r>
        <w:instrText xml:space="preserve"> REF _Ref359942058 \h </w:instrText>
      </w:r>
      <w:r>
        <w:fldChar w:fldCharType="separate"/>
      </w:r>
      <w:r w:rsidR="00154D81" w:rsidRPr="007A0BC8">
        <w:t>(</w:t>
      </w:r>
      <w:r w:rsidR="00154D81">
        <w:rPr>
          <w:noProof/>
        </w:rPr>
        <w:t>45</w:t>
      </w:r>
      <w:r w:rsidR="00154D81" w:rsidRPr="007A0BC8">
        <w:t>)</w:t>
      </w:r>
      <w:r>
        <w:fldChar w:fldCharType="end"/>
      </w:r>
      <w:r>
        <w:t xml:space="preserve"> and </w:t>
      </w:r>
      <w:r>
        <w:fldChar w:fldCharType="begin"/>
      </w:r>
      <w:r>
        <w:instrText xml:space="preserve"> REF _Ref359942060 \h </w:instrText>
      </w:r>
      <w:r>
        <w:fldChar w:fldCharType="separate"/>
      </w:r>
      <w:r w:rsidR="00154D81" w:rsidRPr="007A0BC8">
        <w:t>(</w:t>
      </w:r>
      <w:r w:rsidR="00154D81">
        <w:rPr>
          <w:noProof/>
        </w:rPr>
        <w:t>46</w:t>
      </w:r>
      <w:r w:rsidR="00154D81" w:rsidRPr="007A0BC8">
        <w:t>)</w:t>
      </w:r>
      <w:r>
        <w:fldChar w:fldCharType="end"/>
      </w:r>
      <w:r>
        <w:t xml:space="preserve">, and the stative verbs in </w:t>
      </w:r>
      <w:r w:rsidR="002F7CF4">
        <w:t xml:space="preserve">the elicited examples in </w:t>
      </w:r>
      <w:r>
        <w:fldChar w:fldCharType="begin"/>
      </w:r>
      <w:r>
        <w:instrText xml:space="preserve"> REF _Ref359942061 \h </w:instrText>
      </w:r>
      <w:r>
        <w:fldChar w:fldCharType="separate"/>
      </w:r>
      <w:r w:rsidR="00154D81" w:rsidRPr="007A0BC8">
        <w:t>(</w:t>
      </w:r>
      <w:r w:rsidR="00154D81">
        <w:rPr>
          <w:noProof/>
        </w:rPr>
        <w:t>47</w:t>
      </w:r>
      <w:r w:rsidR="00154D81" w:rsidRPr="007A0BC8">
        <w:t>)</w:t>
      </w:r>
      <w:r>
        <w:fldChar w:fldCharType="end"/>
      </w:r>
      <w:r>
        <w:t xml:space="preserve"> and </w:t>
      </w:r>
      <w:r>
        <w:fldChar w:fldCharType="begin"/>
      </w:r>
      <w:r>
        <w:instrText xml:space="preserve"> REF _Ref359942795 \h </w:instrText>
      </w:r>
      <w:r>
        <w:fldChar w:fldCharType="separate"/>
      </w:r>
      <w:r w:rsidR="00154D81" w:rsidRPr="007A0BC8">
        <w:t>(</w:t>
      </w:r>
      <w:r w:rsidR="00154D81">
        <w:rPr>
          <w:noProof/>
        </w:rPr>
        <w:t>48</w:t>
      </w:r>
      <w:r w:rsidR="00154D81" w:rsidRPr="007A0BC8">
        <w:t>)</w:t>
      </w:r>
      <w:r>
        <w:fldChar w:fldCharType="end"/>
      </w:r>
      <w:r>
        <w:t>.</w:t>
      </w:r>
    </w:p>
    <w:tbl>
      <w:tblPr>
        <w:tblW w:w="6028" w:type="dxa"/>
        <w:tblCellMar>
          <w:left w:w="42" w:type="dxa"/>
          <w:right w:w="42" w:type="dxa"/>
        </w:tblCellMar>
        <w:tblLook w:val="01E0" w:firstRow="1" w:lastRow="1" w:firstColumn="1" w:lastColumn="1" w:noHBand="0" w:noVBand="0"/>
      </w:tblPr>
      <w:tblGrid>
        <w:gridCol w:w="709"/>
        <w:gridCol w:w="489"/>
        <w:gridCol w:w="818"/>
        <w:gridCol w:w="489"/>
        <w:gridCol w:w="360"/>
        <w:gridCol w:w="529"/>
        <w:gridCol w:w="695"/>
        <w:gridCol w:w="489"/>
        <w:gridCol w:w="888"/>
        <w:gridCol w:w="562"/>
      </w:tblGrid>
      <w:tr w:rsidR="00AC23C4" w:rsidRPr="00D14F8A" w14:paraId="5280B604" w14:textId="77777777" w:rsidTr="00AC23C4">
        <w:tc>
          <w:tcPr>
            <w:tcW w:w="709" w:type="dxa"/>
            <w:shd w:val="clear" w:color="auto" w:fill="auto"/>
          </w:tcPr>
          <w:p w14:paraId="22636966" w14:textId="77777777" w:rsidR="00E15E36" w:rsidRPr="008A3EB0" w:rsidRDefault="00E15E36" w:rsidP="00E15E36">
            <w:pPr>
              <w:pStyle w:val="O0Nwnext"/>
            </w:pPr>
            <w:bookmarkStart w:id="1777" w:name="_Ref359942058"/>
            <w:r w:rsidRPr="007A0BC8">
              <w:t>(</w:t>
            </w:r>
            <w:fldSimple w:instr=" SEQ ( \* ARABIC \s 1 ">
              <w:r w:rsidR="00154D81">
                <w:rPr>
                  <w:noProof/>
                </w:rPr>
                <w:t>45</w:t>
              </w:r>
            </w:fldSimple>
            <w:r w:rsidRPr="007A0BC8">
              <w:t>)</w:t>
            </w:r>
            <w:bookmarkEnd w:id="1777"/>
          </w:p>
        </w:tc>
        <w:tc>
          <w:tcPr>
            <w:tcW w:w="489" w:type="dxa"/>
            <w:shd w:val="clear" w:color="auto" w:fill="auto"/>
          </w:tcPr>
          <w:p w14:paraId="5ACF3EE7" w14:textId="77777777" w:rsidR="00E15E36" w:rsidRPr="00801056" w:rsidRDefault="00E15E36" w:rsidP="00E15E36">
            <w:pPr>
              <w:pStyle w:val="Text"/>
            </w:pPr>
            <w:r w:rsidRPr="00801056">
              <w:t>sa</w:t>
            </w:r>
          </w:p>
        </w:tc>
        <w:tc>
          <w:tcPr>
            <w:tcW w:w="818" w:type="dxa"/>
            <w:shd w:val="clear" w:color="auto" w:fill="auto"/>
          </w:tcPr>
          <w:p w14:paraId="5BACFD62" w14:textId="77777777" w:rsidR="00E15E36" w:rsidRPr="00801056" w:rsidRDefault="00E15E36" w:rsidP="00E15E36">
            <w:pPr>
              <w:pStyle w:val="Text"/>
            </w:pPr>
            <w:r w:rsidRPr="00801056">
              <w:t>tendang</w:t>
            </w:r>
          </w:p>
        </w:tc>
        <w:tc>
          <w:tcPr>
            <w:tcW w:w="489" w:type="dxa"/>
            <w:shd w:val="clear" w:color="auto" w:fill="auto"/>
          </w:tcPr>
          <w:p w14:paraId="16816DCC" w14:textId="77777777" w:rsidR="00E15E36" w:rsidRPr="00801056" w:rsidRDefault="00E15E36" w:rsidP="00E15E36">
            <w:pPr>
              <w:pStyle w:val="Text"/>
            </w:pPr>
            <w:r w:rsidRPr="00801056">
              <w:t>dia</w:t>
            </w:r>
          </w:p>
        </w:tc>
        <w:tc>
          <w:tcPr>
            <w:tcW w:w="360" w:type="dxa"/>
            <w:shd w:val="clear" w:color="auto" w:fill="auto"/>
          </w:tcPr>
          <w:p w14:paraId="7E5DF2BD" w14:textId="77777777" w:rsidR="00E15E36" w:rsidRPr="00801056" w:rsidRDefault="00E15E36" w:rsidP="00E15E36">
            <w:pPr>
              <w:pStyle w:val="Text"/>
            </w:pPr>
            <w:r w:rsidRPr="00801056">
              <w:t>di</w:t>
            </w:r>
          </w:p>
        </w:tc>
        <w:tc>
          <w:tcPr>
            <w:tcW w:w="529" w:type="dxa"/>
            <w:shd w:val="clear" w:color="auto" w:fill="auto"/>
          </w:tcPr>
          <w:p w14:paraId="75362F5F" w14:textId="77777777" w:rsidR="00E15E36" w:rsidRPr="00801056" w:rsidRDefault="00E15E36" w:rsidP="00E15E36">
            <w:pPr>
              <w:pStyle w:val="Text"/>
            </w:pPr>
            <w:r>
              <w:t>kaki</w:t>
            </w:r>
          </w:p>
        </w:tc>
        <w:tc>
          <w:tcPr>
            <w:tcW w:w="695" w:type="dxa"/>
            <w:shd w:val="clear" w:color="auto" w:fill="auto"/>
          </w:tcPr>
          <w:p w14:paraId="3AC45350" w14:textId="77777777" w:rsidR="00E15E36" w:rsidRPr="00801056" w:rsidRDefault="00E15E36" w:rsidP="00E15E36">
            <w:pPr>
              <w:pStyle w:val="Text"/>
            </w:pPr>
            <w:r w:rsidRPr="00801056">
              <w:t>sampe</w:t>
            </w:r>
          </w:p>
        </w:tc>
        <w:tc>
          <w:tcPr>
            <w:tcW w:w="489" w:type="dxa"/>
            <w:shd w:val="clear" w:color="auto" w:fill="auto"/>
          </w:tcPr>
          <w:p w14:paraId="18BCEB06" w14:textId="77777777" w:rsidR="00E15E36" w:rsidRPr="00801056" w:rsidRDefault="00E15E36" w:rsidP="00E15E36">
            <w:pPr>
              <w:pStyle w:val="Text"/>
            </w:pPr>
            <w:r w:rsidRPr="00801056">
              <w:t>de</w:t>
            </w:r>
          </w:p>
        </w:tc>
        <w:tc>
          <w:tcPr>
            <w:tcW w:w="888" w:type="dxa"/>
            <w:shd w:val="clear" w:color="auto" w:fill="auto"/>
          </w:tcPr>
          <w:p w14:paraId="2290F92F" w14:textId="77777777" w:rsidR="00E15E36" w:rsidRPr="00C818FF" w:rsidRDefault="00E15E36" w:rsidP="00E15E36">
            <w:pPr>
              <w:pStyle w:val="Text"/>
              <w:rPr>
                <w:rStyle w:val="ChBlueBold"/>
              </w:rPr>
            </w:pPr>
            <w:r w:rsidRPr="00C818FF">
              <w:rPr>
                <w:rStyle w:val="ChBlueBold"/>
              </w:rPr>
              <w:t>lari~lari</w:t>
            </w:r>
          </w:p>
        </w:tc>
        <w:tc>
          <w:tcPr>
            <w:tcW w:w="562" w:type="dxa"/>
            <w:shd w:val="clear" w:color="auto" w:fill="auto"/>
          </w:tcPr>
          <w:p w14:paraId="2EB435CD" w14:textId="77777777" w:rsidR="00E15E36" w:rsidRPr="00C818FF" w:rsidRDefault="00E15E36" w:rsidP="00E15E36">
            <w:pPr>
              <w:pStyle w:val="Text"/>
              <w:rPr>
                <w:rStyle w:val="ChBlueBold"/>
              </w:rPr>
            </w:pPr>
            <w:r w:rsidRPr="00C818FF">
              <w:rPr>
                <w:rStyle w:val="ChBlueBold"/>
              </w:rPr>
              <w:t>babi</w:t>
            </w:r>
          </w:p>
        </w:tc>
      </w:tr>
      <w:tr w:rsidR="00AC23C4" w:rsidRPr="00AC23C4" w14:paraId="6916AB10" w14:textId="77777777" w:rsidTr="00AC23C4">
        <w:tc>
          <w:tcPr>
            <w:tcW w:w="709" w:type="dxa"/>
            <w:shd w:val="clear" w:color="auto" w:fill="auto"/>
          </w:tcPr>
          <w:p w14:paraId="2ED3884D" w14:textId="77777777" w:rsidR="00E15E36" w:rsidRPr="00620680" w:rsidRDefault="00E15E36" w:rsidP="00E15E36">
            <w:pPr>
              <w:pStyle w:val="GlossEng"/>
            </w:pPr>
          </w:p>
        </w:tc>
        <w:tc>
          <w:tcPr>
            <w:tcW w:w="489" w:type="dxa"/>
            <w:shd w:val="clear" w:color="auto" w:fill="auto"/>
          </w:tcPr>
          <w:p w14:paraId="0420CB71" w14:textId="77777777" w:rsidR="00E15E36" w:rsidRPr="0099608C" w:rsidRDefault="00E15E36" w:rsidP="00E15E36">
            <w:pPr>
              <w:pStyle w:val="GlossEng"/>
              <w:rPr>
                <w:rStyle w:val="ChSmallCaps"/>
              </w:rPr>
            </w:pPr>
            <w:r w:rsidRPr="0099608C">
              <w:rPr>
                <w:rStyle w:val="ChSmallCaps"/>
              </w:rPr>
              <w:t>1sg</w:t>
            </w:r>
          </w:p>
        </w:tc>
        <w:tc>
          <w:tcPr>
            <w:tcW w:w="818" w:type="dxa"/>
            <w:shd w:val="clear" w:color="auto" w:fill="auto"/>
          </w:tcPr>
          <w:p w14:paraId="79295CE1" w14:textId="77777777" w:rsidR="00E15E36" w:rsidRPr="00801056" w:rsidRDefault="00E15E36" w:rsidP="00E15E36">
            <w:pPr>
              <w:pStyle w:val="GlossEng"/>
            </w:pPr>
            <w:r w:rsidRPr="00801056">
              <w:t>kick</w:t>
            </w:r>
          </w:p>
        </w:tc>
        <w:tc>
          <w:tcPr>
            <w:tcW w:w="489" w:type="dxa"/>
            <w:shd w:val="clear" w:color="auto" w:fill="auto"/>
          </w:tcPr>
          <w:p w14:paraId="42DD11BC" w14:textId="77777777" w:rsidR="00E15E36" w:rsidRPr="0099608C" w:rsidRDefault="00E15E36" w:rsidP="00E15E36">
            <w:pPr>
              <w:pStyle w:val="GlossEng"/>
              <w:rPr>
                <w:rStyle w:val="ChSmallCaps"/>
              </w:rPr>
            </w:pPr>
            <w:r w:rsidRPr="0099608C">
              <w:rPr>
                <w:rStyle w:val="ChSmallCaps"/>
              </w:rPr>
              <w:t>3sg</w:t>
            </w:r>
          </w:p>
        </w:tc>
        <w:tc>
          <w:tcPr>
            <w:tcW w:w="360" w:type="dxa"/>
            <w:shd w:val="clear" w:color="auto" w:fill="auto"/>
          </w:tcPr>
          <w:p w14:paraId="35FE25A6" w14:textId="77777777" w:rsidR="00E15E36" w:rsidRPr="00801056" w:rsidRDefault="00E15E36" w:rsidP="00E15E36">
            <w:pPr>
              <w:pStyle w:val="GlossEng"/>
            </w:pPr>
            <w:r w:rsidRPr="00801056">
              <w:t>at</w:t>
            </w:r>
          </w:p>
        </w:tc>
        <w:tc>
          <w:tcPr>
            <w:tcW w:w="529" w:type="dxa"/>
            <w:shd w:val="clear" w:color="auto" w:fill="auto"/>
          </w:tcPr>
          <w:p w14:paraId="71F72EAA" w14:textId="77777777" w:rsidR="00E15E36" w:rsidRPr="00801056" w:rsidRDefault="00E15E36" w:rsidP="00E15E36">
            <w:pPr>
              <w:pStyle w:val="GlossEng"/>
            </w:pPr>
            <w:r>
              <w:t>leg</w:t>
            </w:r>
          </w:p>
        </w:tc>
        <w:tc>
          <w:tcPr>
            <w:tcW w:w="695" w:type="dxa"/>
            <w:shd w:val="clear" w:color="auto" w:fill="auto"/>
          </w:tcPr>
          <w:p w14:paraId="32C61609" w14:textId="2A7883D0" w:rsidR="00E15E36" w:rsidRPr="00801056" w:rsidRDefault="006C2C0C" w:rsidP="00E15E36">
            <w:pPr>
              <w:pStyle w:val="GlossEng"/>
            </w:pPr>
            <w:r>
              <w:t>until</w:t>
            </w:r>
          </w:p>
        </w:tc>
        <w:tc>
          <w:tcPr>
            <w:tcW w:w="489" w:type="dxa"/>
            <w:shd w:val="clear" w:color="auto" w:fill="auto"/>
          </w:tcPr>
          <w:p w14:paraId="74482EDC" w14:textId="77777777" w:rsidR="00E15E36" w:rsidRPr="0099608C" w:rsidRDefault="00E15E36" w:rsidP="00E15E36">
            <w:pPr>
              <w:pStyle w:val="GlossEng"/>
              <w:rPr>
                <w:rStyle w:val="ChSmallCaps"/>
              </w:rPr>
            </w:pPr>
            <w:r w:rsidRPr="0099608C">
              <w:rPr>
                <w:rStyle w:val="ChSmallCaps"/>
              </w:rPr>
              <w:t>3sg</w:t>
            </w:r>
          </w:p>
        </w:tc>
        <w:tc>
          <w:tcPr>
            <w:tcW w:w="888" w:type="dxa"/>
            <w:shd w:val="clear" w:color="auto" w:fill="auto"/>
          </w:tcPr>
          <w:p w14:paraId="103A94BA" w14:textId="77777777" w:rsidR="00E15E36" w:rsidRPr="00801056" w:rsidRDefault="00E15E36" w:rsidP="00E15E36">
            <w:pPr>
              <w:pStyle w:val="GlossEng"/>
            </w:pPr>
            <w:r w:rsidRPr="0099608C">
              <w:rPr>
                <w:rStyle w:val="ChSmallCaps"/>
              </w:rPr>
              <w:t>rdp</w:t>
            </w:r>
            <w:r>
              <w:t>~</w:t>
            </w:r>
            <w:r w:rsidRPr="00801056">
              <w:t>run</w:t>
            </w:r>
          </w:p>
        </w:tc>
        <w:tc>
          <w:tcPr>
            <w:tcW w:w="562" w:type="dxa"/>
            <w:shd w:val="clear" w:color="auto" w:fill="auto"/>
          </w:tcPr>
          <w:p w14:paraId="32685F24" w14:textId="77777777" w:rsidR="00E15E36" w:rsidRPr="00801056" w:rsidRDefault="00E15E36" w:rsidP="00E15E36">
            <w:pPr>
              <w:pStyle w:val="GlossEng"/>
            </w:pPr>
            <w:r w:rsidRPr="00801056">
              <w:t>pig</w:t>
            </w:r>
          </w:p>
        </w:tc>
      </w:tr>
    </w:tbl>
    <w:p w14:paraId="25AD6D7D" w14:textId="4717B474" w:rsidR="00E15E36" w:rsidRDefault="00B7093A" w:rsidP="00E15E36">
      <w:pPr>
        <w:pStyle w:val="FreeTranslEng"/>
      </w:pPr>
      <w:r>
        <w:t>‘</w:t>
      </w:r>
      <w:r w:rsidR="00E15E36">
        <w:t xml:space="preserve">I kicked him against (his) lower leg with the result that he </w:t>
      </w:r>
      <w:r w:rsidR="00E15E36" w:rsidRPr="00C818FF">
        <w:rPr>
          <w:rStyle w:val="ChBlueBold"/>
        </w:rPr>
        <w:t>staggered</w:t>
      </w:r>
      <w:r>
        <w:t>’</w:t>
      </w:r>
      <w:r w:rsidR="00E15E36">
        <w:t xml:space="preserve"> (Lit. </w:t>
      </w:r>
      <w:r>
        <w:t>‘</w:t>
      </w:r>
      <w:r w:rsidR="00E15E36">
        <w:t xml:space="preserve">he </w:t>
      </w:r>
      <w:r w:rsidR="00E15E36" w:rsidRPr="00B15187">
        <w:rPr>
          <w:rStyle w:val="ChBlueBold"/>
        </w:rPr>
        <w:t>ran~ran</w:t>
      </w:r>
      <w:r w:rsidR="00E15E36" w:rsidRPr="00B15187">
        <w:t xml:space="preserve"> (like) </w:t>
      </w:r>
      <w:r w:rsidR="00E15E36" w:rsidRPr="00C818FF">
        <w:rPr>
          <w:rStyle w:val="ChBlueBold"/>
        </w:rPr>
        <w:t>a pig</w:t>
      </w:r>
      <w:r w:rsidR="00E15E36" w:rsidRPr="00FC012D">
        <w:t xml:space="preserve"> </w:t>
      </w:r>
      <w:r w:rsidR="00E15E36">
        <w:t>(</w:t>
      </w:r>
      <w:r w:rsidR="00E15E36" w:rsidRPr="00FC012D">
        <w:t>which has been shot</w:t>
      </w:r>
      <w:r w:rsidR="00E15E36">
        <w:t>)</w:t>
      </w:r>
      <w:r>
        <w:t>’</w:t>
      </w:r>
      <w:r w:rsidR="00E15E36">
        <w:t xml:space="preserve">) </w:t>
      </w:r>
      <w:r w:rsidR="00E15E36" w:rsidRPr="00620680">
        <w:rPr>
          <w:rStyle w:val="ExampleSource"/>
        </w:rPr>
        <w:t>[Elicited BR120813.004]</w:t>
      </w:r>
    </w:p>
    <w:tbl>
      <w:tblPr>
        <w:tblW w:w="0" w:type="auto"/>
        <w:tblCellMar>
          <w:left w:w="42" w:type="dxa"/>
          <w:right w:w="42" w:type="dxa"/>
        </w:tblCellMar>
        <w:tblLook w:val="01E0" w:firstRow="1" w:lastRow="1" w:firstColumn="1" w:lastColumn="1" w:noHBand="0" w:noVBand="0"/>
      </w:tblPr>
      <w:tblGrid>
        <w:gridCol w:w="709"/>
        <w:gridCol w:w="489"/>
        <w:gridCol w:w="1066"/>
        <w:gridCol w:w="806"/>
      </w:tblGrid>
      <w:tr w:rsidR="00E15E36" w:rsidRPr="00D14F8A" w14:paraId="4BF8F916" w14:textId="77777777" w:rsidTr="00AC23C4">
        <w:tc>
          <w:tcPr>
            <w:tcW w:w="709" w:type="dxa"/>
            <w:shd w:val="clear" w:color="auto" w:fill="auto"/>
          </w:tcPr>
          <w:p w14:paraId="094E24BD" w14:textId="77777777" w:rsidR="00E15E36" w:rsidRPr="008A3EB0" w:rsidRDefault="00E15E36" w:rsidP="00E15E36">
            <w:pPr>
              <w:pStyle w:val="O0Nwnext"/>
            </w:pPr>
            <w:bookmarkStart w:id="1778" w:name="_Ref359942060"/>
            <w:r w:rsidRPr="007A0BC8">
              <w:t>(</w:t>
            </w:r>
            <w:fldSimple w:instr=" SEQ ( \* ARABIC \s 1 ">
              <w:r w:rsidR="00154D81">
                <w:rPr>
                  <w:noProof/>
                </w:rPr>
                <w:t>46</w:t>
              </w:r>
            </w:fldSimple>
            <w:r w:rsidRPr="007A0BC8">
              <w:t>)</w:t>
            </w:r>
            <w:bookmarkEnd w:id="1778"/>
          </w:p>
        </w:tc>
        <w:tc>
          <w:tcPr>
            <w:tcW w:w="489" w:type="dxa"/>
            <w:shd w:val="clear" w:color="auto" w:fill="auto"/>
          </w:tcPr>
          <w:p w14:paraId="15E40F59" w14:textId="77777777" w:rsidR="00E15E36" w:rsidRPr="00801056" w:rsidRDefault="00E15E36" w:rsidP="00E15E36">
            <w:pPr>
              <w:pStyle w:val="Text"/>
            </w:pPr>
            <w:r w:rsidRPr="00801056">
              <w:t>dia</w:t>
            </w:r>
          </w:p>
        </w:tc>
        <w:tc>
          <w:tcPr>
            <w:tcW w:w="1066" w:type="dxa"/>
            <w:shd w:val="clear" w:color="auto" w:fill="auto"/>
          </w:tcPr>
          <w:p w14:paraId="692D9502" w14:textId="77777777" w:rsidR="00E15E36" w:rsidRPr="007B74E3" w:rsidRDefault="00E15E36" w:rsidP="00E15E36">
            <w:pPr>
              <w:pStyle w:val="Text"/>
              <w:rPr>
                <w:rStyle w:val="ChBlueBold"/>
              </w:rPr>
            </w:pPr>
            <w:r w:rsidRPr="007B74E3">
              <w:rPr>
                <w:rStyle w:val="ChBlueBold"/>
              </w:rPr>
              <w:t>mati~mati</w:t>
            </w:r>
          </w:p>
        </w:tc>
        <w:tc>
          <w:tcPr>
            <w:tcW w:w="806" w:type="dxa"/>
            <w:shd w:val="clear" w:color="auto" w:fill="auto"/>
          </w:tcPr>
          <w:p w14:paraId="14BA591A" w14:textId="77777777" w:rsidR="00E15E36" w:rsidRPr="007B74E3" w:rsidRDefault="00E15E36" w:rsidP="00E15E36">
            <w:pPr>
              <w:pStyle w:val="Text"/>
              <w:rPr>
                <w:rStyle w:val="ChBlueBold"/>
              </w:rPr>
            </w:pPr>
            <w:r w:rsidRPr="007B74E3">
              <w:rPr>
                <w:rStyle w:val="ChBlueBold"/>
              </w:rPr>
              <w:t>ayam</w:t>
            </w:r>
          </w:p>
        </w:tc>
      </w:tr>
      <w:tr w:rsidR="00E15E36" w:rsidRPr="00AC23C4" w14:paraId="4776798C" w14:textId="77777777" w:rsidTr="00AC23C4">
        <w:tc>
          <w:tcPr>
            <w:tcW w:w="709" w:type="dxa"/>
            <w:shd w:val="clear" w:color="auto" w:fill="auto"/>
          </w:tcPr>
          <w:p w14:paraId="29789523" w14:textId="77777777" w:rsidR="00E15E36" w:rsidRPr="00620680" w:rsidRDefault="00E15E36" w:rsidP="00E15E36">
            <w:pPr>
              <w:pStyle w:val="GlossEng"/>
            </w:pPr>
          </w:p>
        </w:tc>
        <w:tc>
          <w:tcPr>
            <w:tcW w:w="489" w:type="dxa"/>
            <w:shd w:val="clear" w:color="auto" w:fill="auto"/>
          </w:tcPr>
          <w:p w14:paraId="11FE38E2" w14:textId="77777777" w:rsidR="00E15E36" w:rsidRPr="0099608C" w:rsidRDefault="00E15E36" w:rsidP="00E15E36">
            <w:pPr>
              <w:pStyle w:val="GlossEng"/>
              <w:rPr>
                <w:rStyle w:val="ChSmallCaps"/>
              </w:rPr>
            </w:pPr>
            <w:r w:rsidRPr="0099608C">
              <w:rPr>
                <w:rStyle w:val="ChSmallCaps"/>
              </w:rPr>
              <w:t>3sg</w:t>
            </w:r>
          </w:p>
        </w:tc>
        <w:tc>
          <w:tcPr>
            <w:tcW w:w="1066" w:type="dxa"/>
            <w:shd w:val="clear" w:color="auto" w:fill="auto"/>
          </w:tcPr>
          <w:p w14:paraId="60D8EF6C" w14:textId="77777777" w:rsidR="00E15E36" w:rsidRPr="00801056" w:rsidRDefault="00E15E36" w:rsidP="00E15E36">
            <w:pPr>
              <w:pStyle w:val="GlossEng"/>
            </w:pPr>
            <w:r w:rsidRPr="0099608C">
              <w:rPr>
                <w:rStyle w:val="ChSmallCaps"/>
              </w:rPr>
              <w:t>rdp</w:t>
            </w:r>
            <w:r>
              <w:t>~die</w:t>
            </w:r>
          </w:p>
        </w:tc>
        <w:tc>
          <w:tcPr>
            <w:tcW w:w="806" w:type="dxa"/>
            <w:shd w:val="clear" w:color="auto" w:fill="auto"/>
          </w:tcPr>
          <w:p w14:paraId="7D65DA59" w14:textId="77777777" w:rsidR="00E15E36" w:rsidRPr="00801056" w:rsidRDefault="00E15E36" w:rsidP="00E15E36">
            <w:pPr>
              <w:pStyle w:val="GlossEng"/>
            </w:pPr>
            <w:r w:rsidRPr="00801056">
              <w:t>chicken</w:t>
            </w:r>
          </w:p>
        </w:tc>
      </w:tr>
    </w:tbl>
    <w:p w14:paraId="2721DB62" w14:textId="4A07142F" w:rsidR="00E15E36" w:rsidRDefault="00B7093A" w:rsidP="00E15E36">
      <w:pPr>
        <w:pStyle w:val="FreeTranslEng"/>
      </w:pPr>
      <w:r>
        <w:t>‘</w:t>
      </w:r>
      <w:r w:rsidR="00E15E36">
        <w:t xml:space="preserve">he had an </w:t>
      </w:r>
      <w:r w:rsidR="00E15E36" w:rsidRPr="007B74E3">
        <w:rPr>
          <w:rStyle w:val="ChBlueBold"/>
        </w:rPr>
        <w:t>epileptic seizure</w:t>
      </w:r>
      <w:r>
        <w:t>’</w:t>
      </w:r>
      <w:r w:rsidR="00E15E36">
        <w:t xml:space="preserve"> (Lit. </w:t>
      </w:r>
      <w:r>
        <w:t>‘</w:t>
      </w:r>
      <w:r w:rsidR="00E15E36">
        <w:t xml:space="preserve">he </w:t>
      </w:r>
      <w:r w:rsidR="00E15E36" w:rsidRPr="007B74E3">
        <w:rPr>
          <w:rStyle w:val="ChBlueBold"/>
        </w:rPr>
        <w:t>died</w:t>
      </w:r>
      <w:r w:rsidR="00E15E36">
        <w:rPr>
          <w:rStyle w:val="ChBlueBold"/>
        </w:rPr>
        <w:t>~died</w:t>
      </w:r>
      <w:r w:rsidR="00E15E36" w:rsidRPr="00B15187">
        <w:t xml:space="preserve"> (like) </w:t>
      </w:r>
      <w:r w:rsidR="00E15E36" w:rsidRPr="007B74E3">
        <w:rPr>
          <w:rStyle w:val="ChBlueBold"/>
        </w:rPr>
        <w:t>a chicken</w:t>
      </w:r>
      <w:r>
        <w:t>’</w:t>
      </w:r>
      <w:r w:rsidR="00E15E36">
        <w:t xml:space="preserve">; that is, he was shaking like a chicken with its head cut off) </w:t>
      </w:r>
      <w:r w:rsidR="00E15E36" w:rsidRPr="00620680">
        <w:rPr>
          <w:rStyle w:val="ExampleSource"/>
        </w:rPr>
        <w:t>[Elicited BR120813.006]</w:t>
      </w:r>
    </w:p>
    <w:tbl>
      <w:tblPr>
        <w:tblW w:w="6378" w:type="dxa"/>
        <w:tblCellMar>
          <w:left w:w="42" w:type="dxa"/>
          <w:right w:w="42" w:type="dxa"/>
        </w:tblCellMar>
        <w:tblLook w:val="01E0" w:firstRow="1" w:lastRow="1" w:firstColumn="1" w:lastColumn="1" w:noHBand="0" w:noVBand="0"/>
      </w:tblPr>
      <w:tblGrid>
        <w:gridCol w:w="709"/>
        <w:gridCol w:w="551"/>
        <w:gridCol w:w="144"/>
        <w:gridCol w:w="633"/>
        <w:gridCol w:w="451"/>
        <w:gridCol w:w="38"/>
        <w:gridCol w:w="773"/>
        <w:gridCol w:w="112"/>
        <w:gridCol w:w="986"/>
        <w:gridCol w:w="868"/>
        <w:gridCol w:w="484"/>
        <w:gridCol w:w="629"/>
      </w:tblGrid>
      <w:tr w:rsidR="00AC23C4" w:rsidRPr="00D14F8A" w14:paraId="5691FBB4" w14:textId="77777777" w:rsidTr="00AC23C4">
        <w:tc>
          <w:tcPr>
            <w:tcW w:w="709" w:type="dxa"/>
            <w:shd w:val="clear" w:color="auto" w:fill="auto"/>
          </w:tcPr>
          <w:p w14:paraId="58EA0B2D" w14:textId="77777777" w:rsidR="00E15E36" w:rsidRPr="008A3EB0" w:rsidRDefault="00E15E36" w:rsidP="00E15E36">
            <w:pPr>
              <w:pStyle w:val="O0Nwnext"/>
            </w:pPr>
            <w:bookmarkStart w:id="1779" w:name="_Ref359942061"/>
            <w:r w:rsidRPr="007A0BC8">
              <w:t>(</w:t>
            </w:r>
            <w:fldSimple w:instr=" SEQ ( \* ARABIC \s 1 ">
              <w:r w:rsidR="00154D81">
                <w:rPr>
                  <w:noProof/>
                </w:rPr>
                <w:t>47</w:t>
              </w:r>
            </w:fldSimple>
            <w:r w:rsidRPr="007A0BC8">
              <w:t>)</w:t>
            </w:r>
            <w:bookmarkEnd w:id="1779"/>
          </w:p>
        </w:tc>
        <w:tc>
          <w:tcPr>
            <w:tcW w:w="551" w:type="dxa"/>
            <w:shd w:val="clear" w:color="auto" w:fill="auto"/>
          </w:tcPr>
          <w:p w14:paraId="25BBAF9D" w14:textId="77777777" w:rsidR="00E15E36" w:rsidRPr="00801056" w:rsidRDefault="00E15E36" w:rsidP="00E15E36">
            <w:pPr>
              <w:pStyle w:val="Text"/>
            </w:pPr>
            <w:r w:rsidRPr="00801056">
              <w:t>pace</w:t>
            </w:r>
          </w:p>
        </w:tc>
        <w:tc>
          <w:tcPr>
            <w:tcW w:w="777" w:type="dxa"/>
            <w:gridSpan w:val="2"/>
            <w:shd w:val="clear" w:color="auto" w:fill="auto"/>
          </w:tcPr>
          <w:p w14:paraId="2C4CF3F3" w14:textId="77777777" w:rsidR="00E15E36" w:rsidRPr="00801056" w:rsidRDefault="00E15E36" w:rsidP="00E15E36">
            <w:pPr>
              <w:pStyle w:val="Text"/>
            </w:pPr>
            <w:r w:rsidRPr="00801056">
              <w:t>ni</w:t>
            </w:r>
          </w:p>
        </w:tc>
        <w:tc>
          <w:tcPr>
            <w:tcW w:w="489" w:type="dxa"/>
            <w:gridSpan w:val="2"/>
            <w:shd w:val="clear" w:color="auto" w:fill="auto"/>
          </w:tcPr>
          <w:p w14:paraId="1F3789EB" w14:textId="77777777" w:rsidR="00E15E36" w:rsidRPr="00801056" w:rsidRDefault="00E15E36" w:rsidP="00E15E36">
            <w:pPr>
              <w:pStyle w:val="Text"/>
            </w:pPr>
            <w:r w:rsidRPr="00801056">
              <w:t>de</w:t>
            </w:r>
          </w:p>
        </w:tc>
        <w:tc>
          <w:tcPr>
            <w:tcW w:w="773" w:type="dxa"/>
            <w:shd w:val="clear" w:color="auto" w:fill="auto"/>
          </w:tcPr>
          <w:p w14:paraId="30B2D1A4" w14:textId="77777777" w:rsidR="00E15E36" w:rsidRPr="00801056" w:rsidRDefault="00E15E36" w:rsidP="00E15E36">
            <w:pPr>
              <w:pStyle w:val="Text"/>
            </w:pPr>
            <w:r w:rsidRPr="00801056">
              <w:t>s</w:t>
            </w:r>
            <w:r>
              <w:t>u</w:t>
            </w:r>
          </w:p>
        </w:tc>
        <w:tc>
          <w:tcPr>
            <w:tcW w:w="1098" w:type="dxa"/>
            <w:gridSpan w:val="2"/>
            <w:shd w:val="clear" w:color="auto" w:fill="auto"/>
          </w:tcPr>
          <w:p w14:paraId="57214F2D" w14:textId="77777777" w:rsidR="00E15E36" w:rsidRPr="00F81DFC" w:rsidRDefault="00E15E36" w:rsidP="00E15E36">
            <w:pPr>
              <w:pStyle w:val="Text"/>
              <w:rPr>
                <w:rStyle w:val="ChBlueBold"/>
              </w:rPr>
            </w:pPr>
            <w:r w:rsidRPr="00F81DFC">
              <w:rPr>
                <w:rStyle w:val="ChBlueBold"/>
              </w:rPr>
              <w:t>tua~tua</w:t>
            </w:r>
          </w:p>
        </w:tc>
        <w:tc>
          <w:tcPr>
            <w:tcW w:w="868" w:type="dxa"/>
            <w:shd w:val="clear" w:color="auto" w:fill="auto"/>
          </w:tcPr>
          <w:p w14:paraId="33E75FF1" w14:textId="77777777" w:rsidR="00E15E36" w:rsidRPr="00F81DFC" w:rsidRDefault="00E15E36" w:rsidP="00E15E36">
            <w:pPr>
              <w:pStyle w:val="Text"/>
              <w:rPr>
                <w:rStyle w:val="ChBlueBold"/>
              </w:rPr>
            </w:pPr>
            <w:r w:rsidRPr="00F81DFC">
              <w:rPr>
                <w:rStyle w:val="ChBlueBold"/>
              </w:rPr>
              <w:t>kladi</w:t>
            </w:r>
          </w:p>
        </w:tc>
        <w:tc>
          <w:tcPr>
            <w:tcW w:w="484" w:type="dxa"/>
            <w:shd w:val="clear" w:color="auto" w:fill="auto"/>
          </w:tcPr>
          <w:p w14:paraId="4E587E49" w14:textId="77777777" w:rsidR="00E15E36" w:rsidRPr="00801056" w:rsidRDefault="00E15E36" w:rsidP="00E15E36">
            <w:pPr>
              <w:pStyle w:val="Text"/>
            </w:pPr>
            <w:r w:rsidRPr="00801056">
              <w:t>tapi</w:t>
            </w:r>
          </w:p>
        </w:tc>
        <w:tc>
          <w:tcPr>
            <w:tcW w:w="629" w:type="dxa"/>
            <w:shd w:val="clear" w:color="auto" w:fill="auto"/>
          </w:tcPr>
          <w:p w14:paraId="33F19947" w14:textId="77777777" w:rsidR="00E15E36" w:rsidRPr="00801056" w:rsidRDefault="00E15E36" w:rsidP="00E15E36">
            <w:pPr>
              <w:pStyle w:val="Text"/>
            </w:pPr>
            <w:r w:rsidRPr="00801056">
              <w:t>suka</w:t>
            </w:r>
          </w:p>
        </w:tc>
      </w:tr>
      <w:tr w:rsidR="00AC23C4" w:rsidRPr="00AC23C4" w14:paraId="6599252F" w14:textId="77777777" w:rsidTr="00AC23C4">
        <w:tc>
          <w:tcPr>
            <w:tcW w:w="709" w:type="dxa"/>
            <w:shd w:val="clear" w:color="auto" w:fill="auto"/>
          </w:tcPr>
          <w:p w14:paraId="39720A19" w14:textId="77777777" w:rsidR="00E15E36" w:rsidRPr="008C2C2A" w:rsidRDefault="00E15E36" w:rsidP="00E15E36">
            <w:pPr>
              <w:pStyle w:val="GlossEng2ptafter"/>
            </w:pPr>
          </w:p>
        </w:tc>
        <w:tc>
          <w:tcPr>
            <w:tcW w:w="551" w:type="dxa"/>
            <w:shd w:val="clear" w:color="auto" w:fill="auto"/>
          </w:tcPr>
          <w:p w14:paraId="66FA3586" w14:textId="77777777" w:rsidR="00E15E36" w:rsidRPr="00801056" w:rsidRDefault="00E15E36" w:rsidP="00E15E36">
            <w:pPr>
              <w:pStyle w:val="GlossEng2ptafter"/>
            </w:pPr>
            <w:r w:rsidRPr="00801056">
              <w:t>man</w:t>
            </w:r>
          </w:p>
        </w:tc>
        <w:tc>
          <w:tcPr>
            <w:tcW w:w="777" w:type="dxa"/>
            <w:gridSpan w:val="2"/>
            <w:shd w:val="clear" w:color="auto" w:fill="auto"/>
          </w:tcPr>
          <w:p w14:paraId="27E44AB8" w14:textId="77777777" w:rsidR="00E15E36" w:rsidRPr="0099608C" w:rsidRDefault="00E15E36" w:rsidP="00E15E36">
            <w:pPr>
              <w:pStyle w:val="GlossEng2ptafter"/>
              <w:rPr>
                <w:rStyle w:val="ChSmallCaps"/>
              </w:rPr>
            </w:pPr>
            <w:r w:rsidRPr="0099608C">
              <w:rPr>
                <w:rStyle w:val="ChSmallCaps"/>
              </w:rPr>
              <w:t>d.prox</w:t>
            </w:r>
          </w:p>
        </w:tc>
        <w:tc>
          <w:tcPr>
            <w:tcW w:w="489" w:type="dxa"/>
            <w:gridSpan w:val="2"/>
            <w:shd w:val="clear" w:color="auto" w:fill="auto"/>
          </w:tcPr>
          <w:p w14:paraId="7C13440A" w14:textId="77777777" w:rsidR="00E15E36" w:rsidRPr="0099608C" w:rsidRDefault="00E15E36" w:rsidP="00E15E36">
            <w:pPr>
              <w:pStyle w:val="GlossEng2ptafter"/>
              <w:rPr>
                <w:rStyle w:val="ChSmallCaps"/>
              </w:rPr>
            </w:pPr>
            <w:r w:rsidRPr="0099608C">
              <w:rPr>
                <w:rStyle w:val="ChSmallCaps"/>
              </w:rPr>
              <w:t>3sg</w:t>
            </w:r>
          </w:p>
        </w:tc>
        <w:tc>
          <w:tcPr>
            <w:tcW w:w="773" w:type="dxa"/>
            <w:shd w:val="clear" w:color="auto" w:fill="auto"/>
          </w:tcPr>
          <w:p w14:paraId="0A26339D" w14:textId="77777777" w:rsidR="00E15E36" w:rsidRPr="00801056" w:rsidRDefault="00E15E36" w:rsidP="00E15E36">
            <w:pPr>
              <w:pStyle w:val="GlossEng2ptafter"/>
            </w:pPr>
            <w:r w:rsidRPr="00801056">
              <w:t>already</w:t>
            </w:r>
          </w:p>
        </w:tc>
        <w:tc>
          <w:tcPr>
            <w:tcW w:w="1098" w:type="dxa"/>
            <w:gridSpan w:val="2"/>
            <w:shd w:val="clear" w:color="auto" w:fill="auto"/>
          </w:tcPr>
          <w:p w14:paraId="7696CACD" w14:textId="77777777" w:rsidR="00E15E36" w:rsidRPr="00801056" w:rsidRDefault="00E15E36" w:rsidP="00E15E36">
            <w:pPr>
              <w:pStyle w:val="GlossEng2ptafter"/>
            </w:pPr>
            <w:r w:rsidRPr="0099608C">
              <w:rPr>
                <w:rStyle w:val="ChSmallCaps"/>
              </w:rPr>
              <w:t>rdp</w:t>
            </w:r>
            <w:r>
              <w:t>~be.</w:t>
            </w:r>
            <w:r w:rsidRPr="00801056">
              <w:t>old</w:t>
            </w:r>
          </w:p>
        </w:tc>
        <w:tc>
          <w:tcPr>
            <w:tcW w:w="868" w:type="dxa"/>
            <w:shd w:val="clear" w:color="auto" w:fill="auto"/>
          </w:tcPr>
          <w:p w14:paraId="11EF003A" w14:textId="77777777" w:rsidR="00E15E36" w:rsidRPr="00801056" w:rsidRDefault="00E15E36" w:rsidP="00E15E36">
            <w:pPr>
              <w:pStyle w:val="GlossEng2ptafter"/>
            </w:pPr>
            <w:r w:rsidRPr="00801056">
              <w:t>taro.root</w:t>
            </w:r>
          </w:p>
        </w:tc>
        <w:tc>
          <w:tcPr>
            <w:tcW w:w="484" w:type="dxa"/>
            <w:shd w:val="clear" w:color="auto" w:fill="auto"/>
          </w:tcPr>
          <w:p w14:paraId="18E87E53" w14:textId="77777777" w:rsidR="00E15E36" w:rsidRPr="00801056" w:rsidRDefault="00E15E36" w:rsidP="00E15E36">
            <w:pPr>
              <w:pStyle w:val="GlossEng2ptafter"/>
            </w:pPr>
            <w:r w:rsidRPr="00801056">
              <w:t>but</w:t>
            </w:r>
          </w:p>
        </w:tc>
        <w:tc>
          <w:tcPr>
            <w:tcW w:w="629" w:type="dxa"/>
            <w:shd w:val="clear" w:color="auto" w:fill="auto"/>
          </w:tcPr>
          <w:p w14:paraId="2A42F40B" w14:textId="77777777" w:rsidR="00E15E36" w:rsidRPr="00801056" w:rsidRDefault="00E15E36" w:rsidP="00E15E36">
            <w:pPr>
              <w:pStyle w:val="GlossEng2ptafter"/>
            </w:pPr>
            <w:r w:rsidRPr="00801056">
              <w:t>enjoy</w:t>
            </w:r>
          </w:p>
        </w:tc>
      </w:tr>
      <w:tr w:rsidR="00E15E36" w:rsidRPr="00801056" w14:paraId="2B17FE70" w14:textId="77777777" w:rsidTr="00AC23C4">
        <w:trPr>
          <w:gridAfter w:val="4"/>
          <w:wAfter w:w="2967" w:type="dxa"/>
        </w:trPr>
        <w:tc>
          <w:tcPr>
            <w:tcW w:w="709" w:type="dxa"/>
            <w:shd w:val="clear" w:color="auto" w:fill="auto"/>
          </w:tcPr>
          <w:p w14:paraId="3F345816" w14:textId="77777777" w:rsidR="00E15E36" w:rsidRPr="008C2C2A" w:rsidRDefault="00E15E36" w:rsidP="00FD5962">
            <w:pPr>
              <w:pStyle w:val="O0Nwnext"/>
            </w:pPr>
          </w:p>
        </w:tc>
        <w:tc>
          <w:tcPr>
            <w:tcW w:w="695" w:type="dxa"/>
            <w:gridSpan w:val="2"/>
            <w:shd w:val="clear" w:color="auto" w:fill="auto"/>
          </w:tcPr>
          <w:p w14:paraId="56241FEE" w14:textId="77777777" w:rsidR="00E15E36" w:rsidRPr="00801056" w:rsidRDefault="00E15E36" w:rsidP="00E15E36">
            <w:pPr>
              <w:pStyle w:val="Text"/>
            </w:pPr>
            <w:r w:rsidRPr="00801056">
              <w:t>cari</w:t>
            </w:r>
          </w:p>
        </w:tc>
        <w:tc>
          <w:tcPr>
            <w:tcW w:w="1084" w:type="dxa"/>
            <w:gridSpan w:val="2"/>
            <w:shd w:val="clear" w:color="auto" w:fill="auto"/>
          </w:tcPr>
          <w:p w14:paraId="42E9C26E" w14:textId="77777777" w:rsidR="00E15E36" w:rsidRPr="00801056" w:rsidRDefault="00E15E36" w:rsidP="00E15E36">
            <w:pPr>
              <w:pStyle w:val="Text"/>
            </w:pPr>
            <w:r w:rsidRPr="00801056">
              <w:t>prempuan</w:t>
            </w:r>
            <w:r w:rsidR="00FD5962">
              <w:t>g</w:t>
            </w:r>
          </w:p>
        </w:tc>
        <w:tc>
          <w:tcPr>
            <w:tcW w:w="923" w:type="dxa"/>
            <w:gridSpan w:val="3"/>
            <w:shd w:val="clear" w:color="auto" w:fill="auto"/>
          </w:tcPr>
          <w:p w14:paraId="1CD4CF0E" w14:textId="77777777" w:rsidR="00E15E36" w:rsidRPr="00801056" w:rsidRDefault="00E15E36" w:rsidP="00E15E36">
            <w:pPr>
              <w:pStyle w:val="Text"/>
            </w:pPr>
            <w:r w:rsidRPr="00801056">
              <w:t>muda</w:t>
            </w:r>
          </w:p>
        </w:tc>
      </w:tr>
      <w:tr w:rsidR="00E15E36" w:rsidRPr="00801056" w14:paraId="682361B8" w14:textId="77777777" w:rsidTr="00AC23C4">
        <w:trPr>
          <w:gridAfter w:val="4"/>
          <w:wAfter w:w="2967" w:type="dxa"/>
        </w:trPr>
        <w:tc>
          <w:tcPr>
            <w:tcW w:w="709" w:type="dxa"/>
            <w:shd w:val="clear" w:color="auto" w:fill="auto"/>
          </w:tcPr>
          <w:p w14:paraId="5288EAEC" w14:textId="77777777" w:rsidR="00E15E36" w:rsidRPr="008C2C2A" w:rsidRDefault="00E15E36" w:rsidP="00E15E36">
            <w:pPr>
              <w:pStyle w:val="GlossEng"/>
            </w:pPr>
          </w:p>
        </w:tc>
        <w:tc>
          <w:tcPr>
            <w:tcW w:w="695" w:type="dxa"/>
            <w:gridSpan w:val="2"/>
            <w:shd w:val="clear" w:color="auto" w:fill="auto"/>
          </w:tcPr>
          <w:p w14:paraId="69A95093" w14:textId="77777777" w:rsidR="00E15E36" w:rsidRPr="00801056" w:rsidRDefault="00E15E36" w:rsidP="00E15E36">
            <w:pPr>
              <w:pStyle w:val="GlossEng"/>
            </w:pPr>
            <w:r w:rsidRPr="00801056">
              <w:t>search</w:t>
            </w:r>
          </w:p>
        </w:tc>
        <w:tc>
          <w:tcPr>
            <w:tcW w:w="1084" w:type="dxa"/>
            <w:gridSpan w:val="2"/>
            <w:shd w:val="clear" w:color="auto" w:fill="auto"/>
          </w:tcPr>
          <w:p w14:paraId="1F850660" w14:textId="77777777" w:rsidR="00E15E36" w:rsidRPr="00801056" w:rsidRDefault="00E15E36" w:rsidP="00E15E36">
            <w:pPr>
              <w:pStyle w:val="GlossEng"/>
            </w:pPr>
            <w:r w:rsidRPr="00801056">
              <w:t>woman</w:t>
            </w:r>
          </w:p>
        </w:tc>
        <w:tc>
          <w:tcPr>
            <w:tcW w:w="923" w:type="dxa"/>
            <w:gridSpan w:val="3"/>
            <w:shd w:val="clear" w:color="auto" w:fill="auto"/>
          </w:tcPr>
          <w:p w14:paraId="4D5244BA" w14:textId="77777777" w:rsidR="00E15E36" w:rsidRPr="00801056" w:rsidRDefault="00E15E36" w:rsidP="00E15E36">
            <w:pPr>
              <w:pStyle w:val="GlossEng"/>
            </w:pPr>
            <w:r>
              <w:t>be.</w:t>
            </w:r>
            <w:r w:rsidRPr="00801056">
              <w:t>young</w:t>
            </w:r>
          </w:p>
        </w:tc>
      </w:tr>
    </w:tbl>
    <w:p w14:paraId="3068BAFE" w14:textId="4FAF8058" w:rsidR="00E15E36" w:rsidRDefault="00B7093A" w:rsidP="00E15E36">
      <w:pPr>
        <w:pStyle w:val="FreeTranslEng"/>
      </w:pPr>
      <w:r>
        <w:t>‘</w:t>
      </w:r>
      <w:r w:rsidR="00E15E36">
        <w:t>this guy, he</w:t>
      </w:r>
      <w:r>
        <w:t>’</w:t>
      </w:r>
      <w:r w:rsidR="00E15E36">
        <w:t xml:space="preserve">s already </w:t>
      </w:r>
      <w:r w:rsidR="00E15E36" w:rsidRPr="00F81DFC">
        <w:rPr>
          <w:rStyle w:val="ChBlueBold"/>
        </w:rPr>
        <w:t>very old</w:t>
      </w:r>
      <w:r w:rsidR="00E15E36">
        <w:t xml:space="preserve"> but (he) likes to have young women</w:t>
      </w:r>
      <w:r>
        <w:t>’</w:t>
      </w:r>
      <w:r w:rsidR="00E15E36">
        <w:t xml:space="preserve"> (Lit. </w:t>
      </w:r>
      <w:r>
        <w:t>‘</w:t>
      </w:r>
      <w:r w:rsidR="00E15E36">
        <w:t>he</w:t>
      </w:r>
      <w:r>
        <w:t>’</w:t>
      </w:r>
      <w:r w:rsidR="00E15E36">
        <w:t xml:space="preserve">s </w:t>
      </w:r>
      <w:r w:rsidR="00E15E36" w:rsidRPr="00F81DFC">
        <w:rPr>
          <w:rStyle w:val="ChBlueBold"/>
        </w:rPr>
        <w:t>old</w:t>
      </w:r>
      <w:r w:rsidR="00E15E36">
        <w:rPr>
          <w:rStyle w:val="ChBlueBold"/>
        </w:rPr>
        <w:t>~old</w:t>
      </w:r>
      <w:r w:rsidR="00E15E36" w:rsidRPr="00B15187">
        <w:t xml:space="preserve"> (like) </w:t>
      </w:r>
      <w:r w:rsidR="00E15E36" w:rsidRPr="00F81DFC">
        <w:rPr>
          <w:rStyle w:val="ChBlueBold"/>
        </w:rPr>
        <w:t>a taro root</w:t>
      </w:r>
      <w:r w:rsidR="00E15E36">
        <w:t>)</w:t>
      </w:r>
      <w:r>
        <w:t>’</w:t>
      </w:r>
      <w:r w:rsidR="00E15E36">
        <w:t xml:space="preserve"> </w:t>
      </w:r>
      <w:r w:rsidR="00E15E36" w:rsidRPr="008C2C2A">
        <w:rPr>
          <w:rStyle w:val="ExampleSource"/>
        </w:rPr>
        <w:t>[Elicited BR120813.038]</w:t>
      </w:r>
    </w:p>
    <w:tbl>
      <w:tblPr>
        <w:tblW w:w="6771" w:type="dxa"/>
        <w:tblCellMar>
          <w:left w:w="42" w:type="dxa"/>
          <w:right w:w="42" w:type="dxa"/>
        </w:tblCellMar>
        <w:tblLook w:val="01E0" w:firstRow="1" w:lastRow="1" w:firstColumn="1" w:lastColumn="1" w:noHBand="0" w:noVBand="0"/>
      </w:tblPr>
      <w:tblGrid>
        <w:gridCol w:w="709"/>
        <w:gridCol w:w="984"/>
        <w:gridCol w:w="632"/>
        <w:gridCol w:w="397"/>
        <w:gridCol w:w="467"/>
        <w:gridCol w:w="510"/>
        <w:gridCol w:w="1286"/>
        <w:gridCol w:w="709"/>
        <w:gridCol w:w="1077"/>
      </w:tblGrid>
      <w:tr w:rsidR="00AC23C4" w:rsidRPr="00D14F8A" w14:paraId="48DF5108" w14:textId="77777777" w:rsidTr="00AC23C4">
        <w:tc>
          <w:tcPr>
            <w:tcW w:w="709" w:type="dxa"/>
            <w:shd w:val="clear" w:color="auto" w:fill="auto"/>
          </w:tcPr>
          <w:p w14:paraId="3CDA725F" w14:textId="77777777" w:rsidR="00E15E36" w:rsidRPr="008A3EB0" w:rsidRDefault="00E15E36" w:rsidP="00E15E36">
            <w:pPr>
              <w:pStyle w:val="O0Nwnext"/>
            </w:pPr>
            <w:bookmarkStart w:id="1780" w:name="_Ref359942795"/>
            <w:r w:rsidRPr="007A0BC8">
              <w:t>(</w:t>
            </w:r>
            <w:fldSimple w:instr=" SEQ ( \* ARABIC \s 1 ">
              <w:r w:rsidR="00154D81">
                <w:rPr>
                  <w:noProof/>
                </w:rPr>
                <w:t>48</w:t>
              </w:r>
            </w:fldSimple>
            <w:r w:rsidRPr="007A0BC8">
              <w:t>)</w:t>
            </w:r>
            <w:bookmarkEnd w:id="1780"/>
          </w:p>
        </w:tc>
        <w:tc>
          <w:tcPr>
            <w:tcW w:w="984" w:type="dxa"/>
            <w:shd w:val="clear" w:color="auto" w:fill="auto"/>
          </w:tcPr>
          <w:p w14:paraId="23628705" w14:textId="77777777" w:rsidR="00E15E36" w:rsidRPr="009A5DF7" w:rsidRDefault="00E15E36" w:rsidP="00E15E36">
            <w:pPr>
              <w:pStyle w:val="Text"/>
            </w:pPr>
            <w:r>
              <w:t>prempuan</w:t>
            </w:r>
            <w:r w:rsidR="00D32A03">
              <w:t>g</w:t>
            </w:r>
          </w:p>
        </w:tc>
        <w:tc>
          <w:tcPr>
            <w:tcW w:w="632" w:type="dxa"/>
            <w:shd w:val="clear" w:color="auto" w:fill="auto"/>
          </w:tcPr>
          <w:p w14:paraId="15E2A2DC" w14:textId="77777777" w:rsidR="00E15E36" w:rsidRPr="009A5DF7" w:rsidRDefault="00E15E36" w:rsidP="00E15E36">
            <w:pPr>
              <w:pStyle w:val="Text"/>
            </w:pPr>
            <w:r>
              <w:t>itu</w:t>
            </w:r>
          </w:p>
        </w:tc>
        <w:tc>
          <w:tcPr>
            <w:tcW w:w="397" w:type="dxa"/>
            <w:shd w:val="clear" w:color="auto" w:fill="auto"/>
          </w:tcPr>
          <w:p w14:paraId="328E95CF" w14:textId="77777777" w:rsidR="00E15E36" w:rsidRPr="009A5DF7" w:rsidRDefault="00E15E36" w:rsidP="00E15E36">
            <w:pPr>
              <w:pStyle w:val="Text"/>
            </w:pPr>
            <w:r>
              <w:t>de</w:t>
            </w:r>
          </w:p>
        </w:tc>
        <w:tc>
          <w:tcPr>
            <w:tcW w:w="467" w:type="dxa"/>
            <w:shd w:val="clear" w:color="auto" w:fill="auto"/>
          </w:tcPr>
          <w:p w14:paraId="2315EF68" w14:textId="77777777" w:rsidR="00E15E36" w:rsidRPr="009A5DF7" w:rsidRDefault="00E15E36" w:rsidP="00E15E36">
            <w:pPr>
              <w:pStyle w:val="Text"/>
            </w:pPr>
            <w:r>
              <w:t>pu</w:t>
            </w:r>
          </w:p>
        </w:tc>
        <w:tc>
          <w:tcPr>
            <w:tcW w:w="510" w:type="dxa"/>
            <w:shd w:val="clear" w:color="auto" w:fill="auto"/>
          </w:tcPr>
          <w:p w14:paraId="1B8E2E04" w14:textId="77777777" w:rsidR="00E15E36" w:rsidRPr="009A5DF7" w:rsidRDefault="00E15E36" w:rsidP="00E15E36">
            <w:pPr>
              <w:pStyle w:val="Text"/>
            </w:pPr>
            <w:r>
              <w:t>kulit</w:t>
            </w:r>
          </w:p>
        </w:tc>
        <w:tc>
          <w:tcPr>
            <w:tcW w:w="1286" w:type="dxa"/>
            <w:shd w:val="clear" w:color="auto" w:fill="auto"/>
          </w:tcPr>
          <w:p w14:paraId="38882300" w14:textId="77777777" w:rsidR="00E15E36" w:rsidRPr="00B15187" w:rsidRDefault="00E15E36" w:rsidP="00E15E36">
            <w:pPr>
              <w:pStyle w:val="Text"/>
              <w:rPr>
                <w:rStyle w:val="ChBlueBold"/>
              </w:rPr>
            </w:pPr>
            <w:r w:rsidRPr="00B15187">
              <w:rPr>
                <w:rStyle w:val="ChBlueBold"/>
              </w:rPr>
              <w:t>hitam~hitam</w:t>
            </w:r>
          </w:p>
        </w:tc>
        <w:tc>
          <w:tcPr>
            <w:tcW w:w="709" w:type="dxa"/>
            <w:shd w:val="clear" w:color="auto" w:fill="auto"/>
          </w:tcPr>
          <w:p w14:paraId="59B37EC8" w14:textId="77777777" w:rsidR="00E15E36" w:rsidRPr="009E7965" w:rsidRDefault="00E15E36" w:rsidP="00E15E36">
            <w:pPr>
              <w:pStyle w:val="Text"/>
              <w:rPr>
                <w:rStyle w:val="ChBlueBold"/>
              </w:rPr>
            </w:pPr>
            <w:r w:rsidRPr="009E7965">
              <w:rPr>
                <w:rStyle w:val="ChBlueBold"/>
              </w:rPr>
              <w:t>panta</w:t>
            </w:r>
          </w:p>
        </w:tc>
        <w:tc>
          <w:tcPr>
            <w:tcW w:w="1077" w:type="dxa"/>
            <w:shd w:val="clear" w:color="auto" w:fill="auto"/>
          </w:tcPr>
          <w:p w14:paraId="561398F2" w14:textId="77777777" w:rsidR="00E15E36" w:rsidRPr="009E7965" w:rsidRDefault="00E15E36" w:rsidP="00E15E36">
            <w:pPr>
              <w:pStyle w:val="Text"/>
              <w:rPr>
                <w:rStyle w:val="ChBlueBold"/>
              </w:rPr>
            </w:pPr>
            <w:r w:rsidRPr="009E7965">
              <w:rPr>
                <w:rStyle w:val="ChBlueBold"/>
              </w:rPr>
              <w:t>blanga</w:t>
            </w:r>
          </w:p>
        </w:tc>
      </w:tr>
      <w:tr w:rsidR="00AC23C4" w:rsidRPr="00AC23C4" w14:paraId="7A98C29B" w14:textId="77777777" w:rsidTr="00AC23C4">
        <w:tc>
          <w:tcPr>
            <w:tcW w:w="709" w:type="dxa"/>
            <w:shd w:val="clear" w:color="auto" w:fill="auto"/>
          </w:tcPr>
          <w:p w14:paraId="3A3486EF" w14:textId="77777777" w:rsidR="00E15E36" w:rsidRPr="00464A18" w:rsidRDefault="00E15E36" w:rsidP="00E15E36">
            <w:pPr>
              <w:pStyle w:val="GlossEng"/>
            </w:pPr>
          </w:p>
        </w:tc>
        <w:tc>
          <w:tcPr>
            <w:tcW w:w="984" w:type="dxa"/>
            <w:shd w:val="clear" w:color="auto" w:fill="auto"/>
          </w:tcPr>
          <w:p w14:paraId="0C294F4D" w14:textId="77777777" w:rsidR="00E15E36" w:rsidRPr="00051402" w:rsidRDefault="00E15E36" w:rsidP="00E15E36">
            <w:pPr>
              <w:pStyle w:val="GlossEng"/>
            </w:pPr>
            <w:r w:rsidRPr="00051402">
              <w:t>woman</w:t>
            </w:r>
          </w:p>
        </w:tc>
        <w:tc>
          <w:tcPr>
            <w:tcW w:w="632" w:type="dxa"/>
            <w:shd w:val="clear" w:color="auto" w:fill="auto"/>
          </w:tcPr>
          <w:p w14:paraId="27D3F399" w14:textId="77777777" w:rsidR="00E15E36" w:rsidRPr="0099608C" w:rsidRDefault="00E15E36" w:rsidP="00E15E36">
            <w:pPr>
              <w:pStyle w:val="GlossEng"/>
              <w:rPr>
                <w:rStyle w:val="ChSmallCaps"/>
              </w:rPr>
            </w:pPr>
            <w:r w:rsidRPr="0099608C">
              <w:rPr>
                <w:rStyle w:val="ChSmallCaps"/>
              </w:rPr>
              <w:t>d.dist</w:t>
            </w:r>
          </w:p>
        </w:tc>
        <w:tc>
          <w:tcPr>
            <w:tcW w:w="397" w:type="dxa"/>
            <w:shd w:val="clear" w:color="auto" w:fill="auto"/>
          </w:tcPr>
          <w:p w14:paraId="0934F805" w14:textId="77777777" w:rsidR="00E15E36" w:rsidRPr="0099608C" w:rsidRDefault="00E15E36" w:rsidP="00E15E36">
            <w:pPr>
              <w:pStyle w:val="GlossEng"/>
              <w:rPr>
                <w:rStyle w:val="ChSmallCaps"/>
              </w:rPr>
            </w:pPr>
            <w:r w:rsidRPr="0099608C">
              <w:rPr>
                <w:rStyle w:val="ChSmallCaps"/>
              </w:rPr>
              <w:t>3sg</w:t>
            </w:r>
          </w:p>
        </w:tc>
        <w:tc>
          <w:tcPr>
            <w:tcW w:w="467" w:type="dxa"/>
            <w:shd w:val="clear" w:color="auto" w:fill="auto"/>
          </w:tcPr>
          <w:p w14:paraId="501B9D93" w14:textId="77777777" w:rsidR="00E15E36" w:rsidRPr="0099608C" w:rsidRDefault="00E15E36" w:rsidP="00E15E36">
            <w:pPr>
              <w:pStyle w:val="GlossEng"/>
              <w:rPr>
                <w:rStyle w:val="ChSmallCaps"/>
              </w:rPr>
            </w:pPr>
            <w:r w:rsidRPr="0099608C">
              <w:rPr>
                <w:rStyle w:val="ChSmallCaps"/>
              </w:rPr>
              <w:t>poss</w:t>
            </w:r>
          </w:p>
        </w:tc>
        <w:tc>
          <w:tcPr>
            <w:tcW w:w="510" w:type="dxa"/>
            <w:shd w:val="clear" w:color="auto" w:fill="auto"/>
          </w:tcPr>
          <w:p w14:paraId="4E78EE5D" w14:textId="77777777" w:rsidR="00E15E36" w:rsidRPr="00051402" w:rsidRDefault="00E15E36" w:rsidP="00E15E36">
            <w:pPr>
              <w:pStyle w:val="GlossEng"/>
            </w:pPr>
            <w:r>
              <w:t>skin</w:t>
            </w:r>
          </w:p>
        </w:tc>
        <w:tc>
          <w:tcPr>
            <w:tcW w:w="1286" w:type="dxa"/>
            <w:shd w:val="clear" w:color="auto" w:fill="auto"/>
          </w:tcPr>
          <w:p w14:paraId="105D3716" w14:textId="77777777" w:rsidR="00E15E36" w:rsidRPr="00051402" w:rsidRDefault="00E15E36" w:rsidP="00E15E36">
            <w:pPr>
              <w:pStyle w:val="GlossEng"/>
            </w:pPr>
            <w:r w:rsidRPr="0099608C">
              <w:rPr>
                <w:rStyle w:val="ChSmallCaps"/>
              </w:rPr>
              <w:t>rdp</w:t>
            </w:r>
            <w:r>
              <w:t>~be.black</w:t>
            </w:r>
          </w:p>
        </w:tc>
        <w:tc>
          <w:tcPr>
            <w:tcW w:w="709" w:type="dxa"/>
            <w:shd w:val="clear" w:color="auto" w:fill="auto"/>
          </w:tcPr>
          <w:p w14:paraId="6316FD8A" w14:textId="77777777" w:rsidR="00E15E36" w:rsidRPr="00051402" w:rsidRDefault="00E15E36" w:rsidP="00E15E36">
            <w:pPr>
              <w:pStyle w:val="GlossEng"/>
            </w:pPr>
            <w:r>
              <w:t>buttock</w:t>
            </w:r>
          </w:p>
        </w:tc>
        <w:tc>
          <w:tcPr>
            <w:tcW w:w="1077" w:type="dxa"/>
            <w:shd w:val="clear" w:color="auto" w:fill="auto"/>
          </w:tcPr>
          <w:p w14:paraId="040979F8" w14:textId="77777777" w:rsidR="00E15E36" w:rsidRPr="00051402" w:rsidRDefault="00E15E36" w:rsidP="00E15E36">
            <w:pPr>
              <w:pStyle w:val="GlossEng"/>
            </w:pPr>
            <w:r>
              <w:t>cooking.pot</w:t>
            </w:r>
          </w:p>
        </w:tc>
      </w:tr>
    </w:tbl>
    <w:p w14:paraId="516EB842" w14:textId="2EF411ED" w:rsidR="00E15E36" w:rsidRPr="000957E6" w:rsidRDefault="00B7093A" w:rsidP="00E15E36">
      <w:pPr>
        <w:pStyle w:val="FreeTranslEng15pt"/>
      </w:pPr>
      <w:r>
        <w:t>‘</w:t>
      </w:r>
      <w:r w:rsidR="00E15E36">
        <w:t xml:space="preserve">that woman, her skin is </w:t>
      </w:r>
      <w:r w:rsidR="00E15E36" w:rsidRPr="00303C09">
        <w:rPr>
          <w:rStyle w:val="ChBlueBold"/>
        </w:rPr>
        <w:t>black</w:t>
      </w:r>
      <w:r w:rsidR="00E15E36" w:rsidRPr="00303C09">
        <w:t xml:space="preserve"> </w:t>
      </w:r>
      <w:r w:rsidR="00E15E36">
        <w:t>(</w:t>
      </w:r>
      <w:r w:rsidR="00E15E36" w:rsidRPr="00303C09">
        <w:t>like</w:t>
      </w:r>
      <w:r w:rsidR="00E15E36">
        <w:t>)</w:t>
      </w:r>
      <w:r w:rsidR="00E15E36" w:rsidRPr="00303C09">
        <w:t xml:space="preserve"> the</w:t>
      </w:r>
      <w:r w:rsidR="00E15E36">
        <w:t xml:space="preserve"> bottom of a frying pan</w:t>
      </w:r>
      <w:r>
        <w:t>’</w:t>
      </w:r>
      <w:r w:rsidR="00E15E36">
        <w:t xml:space="preserve"> (Lit. </w:t>
      </w:r>
      <w:r>
        <w:t>‘</w:t>
      </w:r>
      <w:r w:rsidR="00E15E36">
        <w:t xml:space="preserve">her skin is </w:t>
      </w:r>
      <w:r w:rsidR="00E15E36" w:rsidRPr="00B15187">
        <w:rPr>
          <w:rStyle w:val="ChBlueBold"/>
        </w:rPr>
        <w:t>black~black</w:t>
      </w:r>
      <w:r w:rsidR="00E15E36">
        <w:t xml:space="preserve"> (like) </w:t>
      </w:r>
      <w:r w:rsidR="00E15E36" w:rsidRPr="00E23E54">
        <w:rPr>
          <w:rStyle w:val="ChBlueBold"/>
        </w:rPr>
        <w:t>the bottom</w:t>
      </w:r>
      <w:r w:rsidR="00E15E36">
        <w:t xml:space="preserve"> …</w:t>
      </w:r>
      <w:r>
        <w:t>’</w:t>
      </w:r>
      <w:r w:rsidR="00E15E36">
        <w:t xml:space="preserve">) </w:t>
      </w:r>
      <w:r w:rsidR="00E15E36" w:rsidRPr="00464A18">
        <w:rPr>
          <w:rStyle w:val="ExampleSource"/>
        </w:rPr>
        <w:t>[Elicited</w:t>
      </w:r>
      <w:r w:rsidR="00E15E36">
        <w:rPr>
          <w:rStyle w:val="ExampleSource"/>
        </w:rPr>
        <w:t xml:space="preserve"> </w:t>
      </w:r>
      <w:r w:rsidR="00E15E36" w:rsidRPr="00051402">
        <w:rPr>
          <w:rStyle w:val="ExampleSource"/>
        </w:rPr>
        <w:t>BR120813.046</w:t>
      </w:r>
      <w:r w:rsidR="00E15E36" w:rsidRPr="00464A18">
        <w:rPr>
          <w:rStyle w:val="ExampleSource"/>
        </w:rPr>
        <w:t>]</w:t>
      </w:r>
    </w:p>
    <w:p w14:paraId="1F9F90DF" w14:textId="77777777" w:rsidR="00E15E36" w:rsidRPr="007F31BB" w:rsidRDefault="00E15E36" w:rsidP="00E15E36">
      <w:pPr>
        <w:pStyle w:val="Heading4"/>
      </w:pPr>
      <w:bookmarkStart w:id="1781" w:name="_Toc226449468"/>
      <w:bookmarkStart w:id="1782" w:name="_Ref368577283"/>
      <w:bookmarkEnd w:id="1781"/>
      <w:r>
        <w:t>Interpretational shift</w:t>
      </w:r>
      <w:bookmarkEnd w:id="1782"/>
    </w:p>
    <w:p w14:paraId="47858D22" w14:textId="370A0BA6" w:rsidR="00E15E36" w:rsidRDefault="00E15E36" w:rsidP="00ED759B">
      <w:pPr>
        <w:pStyle w:val="Body0000after"/>
      </w:pPr>
      <w:r>
        <w:t xml:space="preserve">Reduplicated verbs can also undergo an interpretational shift. Such a shift can result in a nominal reading of reduplicated verbs, as in </w:t>
      </w:r>
      <w:r w:rsidR="00ED759B">
        <w:t xml:space="preserve">the elicited examples in </w:t>
      </w:r>
      <w:r>
        <w:fldChar w:fldCharType="begin"/>
      </w:r>
      <w:r>
        <w:instrText xml:space="preserve"> REF _Ref359941328 \h </w:instrText>
      </w:r>
      <w:r>
        <w:fldChar w:fldCharType="separate"/>
      </w:r>
      <w:r w:rsidR="00154D81" w:rsidRPr="007A0BC8">
        <w:t>(</w:t>
      </w:r>
      <w:r w:rsidR="00154D81">
        <w:rPr>
          <w:noProof/>
        </w:rPr>
        <w:t>49</w:t>
      </w:r>
      <w:r w:rsidR="00154D81" w:rsidRPr="007A0BC8">
        <w:t>)</w:t>
      </w:r>
      <w:r>
        <w:fldChar w:fldCharType="end"/>
      </w:r>
      <w:r>
        <w:t xml:space="preserve"> and </w:t>
      </w:r>
      <w:r>
        <w:fldChar w:fldCharType="begin"/>
      </w:r>
      <w:r>
        <w:instrText xml:space="preserve"> REF _Ref359941330 \h </w:instrText>
      </w:r>
      <w:r>
        <w:fldChar w:fldCharType="separate"/>
      </w:r>
      <w:r w:rsidR="00154D81" w:rsidRPr="007A0BC8">
        <w:t>(</w:t>
      </w:r>
      <w:r w:rsidR="00154D81">
        <w:rPr>
          <w:noProof/>
        </w:rPr>
        <w:t>50</w:t>
      </w:r>
      <w:r w:rsidR="00154D81" w:rsidRPr="007A0BC8">
        <w:t>)</w:t>
      </w:r>
      <w:r>
        <w:fldChar w:fldCharType="end"/>
      </w:r>
      <w:r>
        <w:t xml:space="preserve">, or an adverbial reading, as in </w:t>
      </w:r>
      <w:r>
        <w:fldChar w:fldCharType="begin"/>
      </w:r>
      <w:r>
        <w:instrText xml:space="preserve"> REF _Ref360086611 \h </w:instrText>
      </w:r>
      <w:r>
        <w:fldChar w:fldCharType="separate"/>
      </w:r>
      <w:r w:rsidR="00154D81" w:rsidRPr="007A0BC8">
        <w:t>(</w:t>
      </w:r>
      <w:r w:rsidR="00154D81">
        <w:rPr>
          <w:noProof/>
        </w:rPr>
        <w:t>51</w:t>
      </w:r>
      <w:r w:rsidR="00154D81" w:rsidRPr="007A0BC8">
        <w:t>)</w:t>
      </w:r>
      <w:r>
        <w:fldChar w:fldCharType="end"/>
      </w:r>
      <w:r>
        <w:t xml:space="preserve"> to </w:t>
      </w:r>
      <w:r>
        <w:fldChar w:fldCharType="begin"/>
      </w:r>
      <w:r>
        <w:instrText xml:space="preserve"> REF _Ref360088411 \h </w:instrText>
      </w:r>
      <w:r>
        <w:fldChar w:fldCharType="separate"/>
      </w:r>
      <w:r w:rsidR="00154D81" w:rsidRPr="007A0BC8">
        <w:t>(</w:t>
      </w:r>
      <w:r w:rsidR="00154D81">
        <w:rPr>
          <w:noProof/>
        </w:rPr>
        <w:t>53</w:t>
      </w:r>
      <w:r w:rsidR="00154D81" w:rsidRPr="007A0BC8">
        <w:t>)</w:t>
      </w:r>
      <w:r>
        <w:fldChar w:fldCharType="end"/>
      </w:r>
      <w:r>
        <w:t>.</w:t>
      </w:r>
    </w:p>
    <w:p w14:paraId="69842E2F" w14:textId="59751D65" w:rsidR="00E15E36" w:rsidRDefault="00E15E36" w:rsidP="0071676D">
      <w:pPr>
        <w:pStyle w:val="Body0505after"/>
      </w:pPr>
      <w:r>
        <w:t xml:space="preserve">Reduplicated verbs with a nominal reading typically denote the instrument of the action specified by the verbal base, such as </w:t>
      </w:r>
      <w:r w:rsidRPr="00A026C4">
        <w:rPr>
          <w:rStyle w:val="ChItalBold"/>
        </w:rPr>
        <w:t>garo~garo</w:t>
      </w:r>
      <w:r>
        <w:t xml:space="preserve"> </w:t>
      </w:r>
      <w:r w:rsidR="00B7093A">
        <w:t>‘</w:t>
      </w:r>
      <w:r>
        <w:t>rake</w:t>
      </w:r>
      <w:r w:rsidR="00B7093A">
        <w:t>’</w:t>
      </w:r>
      <w:r w:rsidR="00E37DEC">
        <w:t xml:space="preserve"> (</w:t>
      </w:r>
      <w:r>
        <w:t xml:space="preserve">literally </w:t>
      </w:r>
      <w:r w:rsidR="00B7093A">
        <w:t>‘</w:t>
      </w:r>
      <w:r w:rsidRPr="0099608C">
        <w:rPr>
          <w:rStyle w:val="ChSmallCaps"/>
        </w:rPr>
        <w:t>rdp</w:t>
      </w:r>
      <w:r w:rsidRPr="002D3354">
        <w:t>~</w:t>
      </w:r>
      <w:r>
        <w:t>scratch</w:t>
      </w:r>
      <w:r w:rsidR="00B7093A">
        <w:t>’</w:t>
      </w:r>
      <w:r w:rsidR="00E37DEC">
        <w:t>)</w:t>
      </w:r>
      <w:r>
        <w:t xml:space="preserve"> in </w:t>
      </w:r>
      <w:r>
        <w:fldChar w:fldCharType="begin"/>
      </w:r>
      <w:r>
        <w:instrText xml:space="preserve"> REF _Ref359941328 \h </w:instrText>
      </w:r>
      <w:r>
        <w:fldChar w:fldCharType="separate"/>
      </w:r>
      <w:r w:rsidR="00154D81" w:rsidRPr="007A0BC8">
        <w:t>(</w:t>
      </w:r>
      <w:r w:rsidR="00154D81">
        <w:rPr>
          <w:noProof/>
        </w:rPr>
        <w:t>49</w:t>
      </w:r>
      <w:r w:rsidR="00154D81" w:rsidRPr="007A0BC8">
        <w:t>)</w:t>
      </w:r>
      <w:r>
        <w:fldChar w:fldCharType="end"/>
      </w:r>
      <w:r>
        <w:t xml:space="preserve"> or </w:t>
      </w:r>
      <w:r w:rsidRPr="00A026C4">
        <w:rPr>
          <w:rStyle w:val="ChItalBold"/>
        </w:rPr>
        <w:t>gait~gait</w:t>
      </w:r>
      <w:r>
        <w:t xml:space="preserve"> </w:t>
      </w:r>
      <w:r w:rsidR="00B7093A">
        <w:t>‘</w:t>
      </w:r>
      <w:r>
        <w:t>pole</w:t>
      </w:r>
      <w:r w:rsidR="00B7093A">
        <w:t>’</w:t>
      </w:r>
      <w:r w:rsidR="00E37DEC">
        <w:t xml:space="preserve"> (</w:t>
      </w:r>
      <w:r>
        <w:t xml:space="preserve">literally </w:t>
      </w:r>
      <w:r w:rsidR="00B7093A">
        <w:t>‘</w:t>
      </w:r>
      <w:r w:rsidRPr="0099608C">
        <w:rPr>
          <w:rStyle w:val="ChSmallCaps"/>
        </w:rPr>
        <w:t>rdp</w:t>
      </w:r>
      <w:r>
        <w:t>~hook</w:t>
      </w:r>
      <w:r w:rsidR="00B7093A">
        <w:t>’</w:t>
      </w:r>
      <w:r w:rsidR="00E37DEC">
        <w:t>)</w:t>
      </w:r>
      <w:r>
        <w:t xml:space="preserve"> in </w:t>
      </w:r>
      <w:r>
        <w:fldChar w:fldCharType="begin"/>
      </w:r>
      <w:r>
        <w:instrText xml:space="preserve"> REF _Ref359941330 \h </w:instrText>
      </w:r>
      <w:r>
        <w:fldChar w:fldCharType="separate"/>
      </w:r>
      <w:r w:rsidR="00154D81" w:rsidRPr="007A0BC8">
        <w:t>(</w:t>
      </w:r>
      <w:r w:rsidR="00154D81">
        <w:rPr>
          <w:noProof/>
        </w:rPr>
        <w:t>50</w:t>
      </w:r>
      <w:r w:rsidR="00154D81" w:rsidRPr="007A0BC8">
        <w:t>)</w:t>
      </w:r>
      <w:r>
        <w:fldChar w:fldCharType="end"/>
      </w:r>
      <w:r>
        <w:t>.</w:t>
      </w:r>
    </w:p>
    <w:p w14:paraId="0EECC34E" w14:textId="77777777" w:rsidR="00E15E36" w:rsidRPr="005202F6" w:rsidRDefault="00E15E36" w:rsidP="00E15E36">
      <w:pPr>
        <w:pStyle w:val="ExampleTitle"/>
      </w:pPr>
      <w:r>
        <w:t>Reduplicated verbs: Nominal reading</w:t>
      </w:r>
    </w:p>
    <w:tbl>
      <w:tblPr>
        <w:tblW w:w="5667" w:type="dxa"/>
        <w:tblCellMar>
          <w:left w:w="42" w:type="dxa"/>
          <w:right w:w="42" w:type="dxa"/>
        </w:tblCellMar>
        <w:tblLook w:val="01E0" w:firstRow="1" w:lastRow="1" w:firstColumn="1" w:lastColumn="1" w:noHBand="0" w:noVBand="0"/>
      </w:tblPr>
      <w:tblGrid>
        <w:gridCol w:w="709"/>
        <w:gridCol w:w="695"/>
        <w:gridCol w:w="489"/>
        <w:gridCol w:w="562"/>
        <w:gridCol w:w="1170"/>
        <w:gridCol w:w="529"/>
        <w:gridCol w:w="751"/>
        <w:gridCol w:w="762"/>
      </w:tblGrid>
      <w:tr w:rsidR="00AC23C4" w:rsidRPr="00D14F8A" w14:paraId="64F94D0C" w14:textId="77777777" w:rsidTr="00AC23C4">
        <w:tc>
          <w:tcPr>
            <w:tcW w:w="709" w:type="dxa"/>
            <w:shd w:val="clear" w:color="auto" w:fill="auto"/>
          </w:tcPr>
          <w:p w14:paraId="2C0D2EF9" w14:textId="77777777" w:rsidR="00E15E36" w:rsidRPr="008A3EB0" w:rsidRDefault="00E15E36" w:rsidP="00E15E36">
            <w:pPr>
              <w:pStyle w:val="O0Nwnext"/>
            </w:pPr>
            <w:bookmarkStart w:id="1783" w:name="_Ref359941328"/>
            <w:r w:rsidRPr="007A0BC8">
              <w:t>(</w:t>
            </w:r>
            <w:fldSimple w:instr=" SEQ ( \* ARABIC \s 1 ">
              <w:r w:rsidR="00154D81">
                <w:rPr>
                  <w:noProof/>
                </w:rPr>
                <w:t>49</w:t>
              </w:r>
            </w:fldSimple>
            <w:r w:rsidRPr="007A0BC8">
              <w:t>)</w:t>
            </w:r>
            <w:bookmarkEnd w:id="1783"/>
          </w:p>
        </w:tc>
        <w:tc>
          <w:tcPr>
            <w:tcW w:w="695" w:type="dxa"/>
            <w:shd w:val="clear" w:color="auto" w:fill="auto"/>
          </w:tcPr>
          <w:p w14:paraId="10CFE3AC" w14:textId="77777777" w:rsidR="00E15E36" w:rsidRPr="00801056" w:rsidRDefault="00E15E36" w:rsidP="00E15E36">
            <w:pPr>
              <w:pStyle w:val="Text"/>
            </w:pPr>
            <w:r w:rsidRPr="00801056">
              <w:t>tadi</w:t>
            </w:r>
          </w:p>
        </w:tc>
        <w:tc>
          <w:tcPr>
            <w:tcW w:w="489" w:type="dxa"/>
            <w:shd w:val="clear" w:color="auto" w:fill="auto"/>
          </w:tcPr>
          <w:p w14:paraId="125DEF77" w14:textId="77777777" w:rsidR="00E15E36" w:rsidRPr="00801056" w:rsidRDefault="00E15E36" w:rsidP="00E15E36">
            <w:pPr>
              <w:pStyle w:val="Text"/>
            </w:pPr>
            <w:r w:rsidRPr="00801056">
              <w:t>de</w:t>
            </w:r>
          </w:p>
        </w:tc>
        <w:tc>
          <w:tcPr>
            <w:tcW w:w="562" w:type="dxa"/>
            <w:shd w:val="clear" w:color="auto" w:fill="auto"/>
          </w:tcPr>
          <w:p w14:paraId="38B861A0" w14:textId="77777777" w:rsidR="00E15E36" w:rsidRPr="00801056" w:rsidRDefault="00E15E36" w:rsidP="00E15E36">
            <w:pPr>
              <w:pStyle w:val="Text"/>
            </w:pPr>
            <w:r w:rsidRPr="00801056">
              <w:t>pake</w:t>
            </w:r>
          </w:p>
        </w:tc>
        <w:tc>
          <w:tcPr>
            <w:tcW w:w="1170" w:type="dxa"/>
            <w:shd w:val="clear" w:color="auto" w:fill="auto"/>
          </w:tcPr>
          <w:p w14:paraId="14861636" w14:textId="77777777" w:rsidR="00E15E36" w:rsidRPr="006A3ACE" w:rsidRDefault="00E15E36" w:rsidP="00E15E36">
            <w:pPr>
              <w:pStyle w:val="Text"/>
              <w:rPr>
                <w:rStyle w:val="ChBlueBold"/>
              </w:rPr>
            </w:pPr>
            <w:r w:rsidRPr="006A3ACE">
              <w:rPr>
                <w:rStyle w:val="ChBlueBold"/>
              </w:rPr>
              <w:t>garo~garo</w:t>
            </w:r>
          </w:p>
        </w:tc>
        <w:tc>
          <w:tcPr>
            <w:tcW w:w="529" w:type="dxa"/>
            <w:shd w:val="clear" w:color="auto" w:fill="auto"/>
          </w:tcPr>
          <w:p w14:paraId="770EDC59" w14:textId="77777777" w:rsidR="00E15E36" w:rsidRPr="00801056" w:rsidRDefault="00E15E36" w:rsidP="00E15E36">
            <w:pPr>
              <w:pStyle w:val="Text"/>
            </w:pPr>
            <w:r w:rsidRPr="00801056">
              <w:t>buat</w:t>
            </w:r>
          </w:p>
        </w:tc>
        <w:tc>
          <w:tcPr>
            <w:tcW w:w="751" w:type="dxa"/>
            <w:shd w:val="clear" w:color="auto" w:fill="auto"/>
          </w:tcPr>
          <w:p w14:paraId="10282E28" w14:textId="77777777" w:rsidR="00E15E36" w:rsidRPr="00801056" w:rsidRDefault="00E15E36" w:rsidP="00E15E36">
            <w:pPr>
              <w:pStyle w:val="Text"/>
            </w:pPr>
            <w:r w:rsidRPr="00801056">
              <w:t>garo</w:t>
            </w:r>
          </w:p>
        </w:tc>
        <w:tc>
          <w:tcPr>
            <w:tcW w:w="762" w:type="dxa"/>
            <w:shd w:val="clear" w:color="auto" w:fill="auto"/>
          </w:tcPr>
          <w:p w14:paraId="707F76B1" w14:textId="77777777" w:rsidR="00E15E36" w:rsidRPr="00801056" w:rsidRDefault="00E15E36" w:rsidP="00E15E36">
            <w:pPr>
              <w:pStyle w:val="Text"/>
            </w:pPr>
            <w:r w:rsidRPr="00801056">
              <w:t>rumput</w:t>
            </w:r>
          </w:p>
        </w:tc>
      </w:tr>
      <w:tr w:rsidR="00AC23C4" w:rsidRPr="00AC23C4" w14:paraId="53D8CA75" w14:textId="77777777" w:rsidTr="00AC23C4">
        <w:tc>
          <w:tcPr>
            <w:tcW w:w="709" w:type="dxa"/>
            <w:shd w:val="clear" w:color="auto" w:fill="auto"/>
          </w:tcPr>
          <w:p w14:paraId="4B0DC32A" w14:textId="77777777" w:rsidR="00E15E36" w:rsidRPr="006A3ACE" w:rsidRDefault="00E15E36" w:rsidP="00E15E36">
            <w:pPr>
              <w:pStyle w:val="GlossEng"/>
            </w:pPr>
          </w:p>
        </w:tc>
        <w:tc>
          <w:tcPr>
            <w:tcW w:w="695" w:type="dxa"/>
            <w:shd w:val="clear" w:color="auto" w:fill="auto"/>
          </w:tcPr>
          <w:p w14:paraId="6A04FB1F" w14:textId="77777777" w:rsidR="00E15E36" w:rsidRPr="00801056" w:rsidRDefault="00E15E36" w:rsidP="00E15E36">
            <w:pPr>
              <w:pStyle w:val="GlossEng"/>
            </w:pPr>
            <w:r w:rsidRPr="00801056">
              <w:t>earlier</w:t>
            </w:r>
          </w:p>
        </w:tc>
        <w:tc>
          <w:tcPr>
            <w:tcW w:w="489" w:type="dxa"/>
            <w:shd w:val="clear" w:color="auto" w:fill="auto"/>
          </w:tcPr>
          <w:p w14:paraId="5C22BE6F" w14:textId="77777777" w:rsidR="00E15E36" w:rsidRPr="0099608C" w:rsidRDefault="00E15E36" w:rsidP="00E15E36">
            <w:pPr>
              <w:pStyle w:val="GlossEng"/>
              <w:rPr>
                <w:rStyle w:val="ChSmallCaps"/>
              </w:rPr>
            </w:pPr>
            <w:r w:rsidRPr="0099608C">
              <w:rPr>
                <w:rStyle w:val="ChSmallCaps"/>
              </w:rPr>
              <w:t>3sg</w:t>
            </w:r>
          </w:p>
        </w:tc>
        <w:tc>
          <w:tcPr>
            <w:tcW w:w="562" w:type="dxa"/>
            <w:shd w:val="clear" w:color="auto" w:fill="auto"/>
          </w:tcPr>
          <w:p w14:paraId="3BF090ED" w14:textId="77777777" w:rsidR="00E15E36" w:rsidRPr="00801056" w:rsidRDefault="00E15E36" w:rsidP="00E15E36">
            <w:pPr>
              <w:pStyle w:val="GlossEng"/>
            </w:pPr>
            <w:r w:rsidRPr="00801056">
              <w:t>use</w:t>
            </w:r>
          </w:p>
        </w:tc>
        <w:tc>
          <w:tcPr>
            <w:tcW w:w="1170" w:type="dxa"/>
            <w:shd w:val="clear" w:color="auto" w:fill="auto"/>
          </w:tcPr>
          <w:p w14:paraId="16F49D75" w14:textId="77777777" w:rsidR="00E15E36" w:rsidRPr="00801056" w:rsidRDefault="00E15E36" w:rsidP="00E15E36">
            <w:pPr>
              <w:pStyle w:val="GlossEng"/>
            </w:pPr>
            <w:r w:rsidRPr="0099608C">
              <w:rPr>
                <w:rStyle w:val="ChSmallCaps"/>
              </w:rPr>
              <w:t>rdp</w:t>
            </w:r>
            <w:r>
              <w:t>~scratch</w:t>
            </w:r>
          </w:p>
        </w:tc>
        <w:tc>
          <w:tcPr>
            <w:tcW w:w="529" w:type="dxa"/>
            <w:shd w:val="clear" w:color="auto" w:fill="auto"/>
          </w:tcPr>
          <w:p w14:paraId="41493E50" w14:textId="77777777" w:rsidR="00E15E36" w:rsidRPr="00801056" w:rsidRDefault="00E15E36" w:rsidP="00E15E36">
            <w:pPr>
              <w:pStyle w:val="GlossEng"/>
            </w:pPr>
            <w:r w:rsidRPr="00801056">
              <w:t>for</w:t>
            </w:r>
          </w:p>
        </w:tc>
        <w:tc>
          <w:tcPr>
            <w:tcW w:w="751" w:type="dxa"/>
            <w:shd w:val="clear" w:color="auto" w:fill="auto"/>
          </w:tcPr>
          <w:p w14:paraId="31E84E5E" w14:textId="77777777" w:rsidR="00E15E36" w:rsidRPr="00801056" w:rsidRDefault="00E15E36" w:rsidP="00E15E36">
            <w:pPr>
              <w:pStyle w:val="GlossEng"/>
            </w:pPr>
            <w:r w:rsidRPr="00801056">
              <w:t>scratch</w:t>
            </w:r>
          </w:p>
        </w:tc>
        <w:tc>
          <w:tcPr>
            <w:tcW w:w="762" w:type="dxa"/>
            <w:shd w:val="clear" w:color="auto" w:fill="auto"/>
          </w:tcPr>
          <w:p w14:paraId="381334AE" w14:textId="77777777" w:rsidR="00E15E36" w:rsidRPr="00801056" w:rsidRDefault="00E15E36" w:rsidP="00E15E36">
            <w:pPr>
              <w:pStyle w:val="GlossEng"/>
            </w:pPr>
            <w:r w:rsidRPr="00801056">
              <w:t>grass</w:t>
            </w:r>
          </w:p>
        </w:tc>
      </w:tr>
    </w:tbl>
    <w:p w14:paraId="3EDBBCC7" w14:textId="74F49CD2" w:rsidR="00E15E36" w:rsidRDefault="00B7093A" w:rsidP="00E15E36">
      <w:pPr>
        <w:pStyle w:val="FreeTranslEng"/>
      </w:pPr>
      <w:r>
        <w:t>‘</w:t>
      </w:r>
      <w:r w:rsidR="00E15E36">
        <w:t xml:space="preserve">earlier he took a </w:t>
      </w:r>
      <w:r w:rsidR="00E15E36" w:rsidRPr="007B1A3A">
        <w:rPr>
          <w:rStyle w:val="ChBlueBold"/>
        </w:rPr>
        <w:t>rake</w:t>
      </w:r>
      <w:r w:rsidR="00E15E36">
        <w:t xml:space="preserve"> to rake the grass</w:t>
      </w:r>
      <w:r>
        <w:t>’</w:t>
      </w:r>
      <w:r w:rsidR="00E15E36">
        <w:t xml:space="preserve"> </w:t>
      </w:r>
      <w:r w:rsidR="00E15E36" w:rsidRPr="006A3ACE">
        <w:rPr>
          <w:rStyle w:val="ExampleSource"/>
        </w:rPr>
        <w:t>[Elicited BR120813.010]</w:t>
      </w:r>
    </w:p>
    <w:tbl>
      <w:tblPr>
        <w:tblW w:w="0" w:type="auto"/>
        <w:tblCellMar>
          <w:left w:w="42" w:type="dxa"/>
          <w:right w:w="42" w:type="dxa"/>
        </w:tblCellMar>
        <w:tblLook w:val="01E0" w:firstRow="1" w:lastRow="1" w:firstColumn="1" w:lastColumn="1" w:noHBand="0" w:noVBand="0"/>
      </w:tblPr>
      <w:tblGrid>
        <w:gridCol w:w="709"/>
        <w:gridCol w:w="489"/>
        <w:gridCol w:w="584"/>
        <w:gridCol w:w="818"/>
        <w:gridCol w:w="573"/>
        <w:gridCol w:w="1004"/>
      </w:tblGrid>
      <w:tr w:rsidR="00AC23C4" w:rsidRPr="00D14F8A" w14:paraId="7A5F3763" w14:textId="77777777" w:rsidTr="00AC23C4">
        <w:tc>
          <w:tcPr>
            <w:tcW w:w="709" w:type="dxa"/>
            <w:shd w:val="clear" w:color="auto" w:fill="auto"/>
          </w:tcPr>
          <w:p w14:paraId="0EE5E2B5" w14:textId="77777777" w:rsidR="00E15E36" w:rsidRPr="008A3EB0" w:rsidRDefault="00E15E36" w:rsidP="00E15E36">
            <w:pPr>
              <w:pStyle w:val="O0Nwnext"/>
            </w:pPr>
            <w:bookmarkStart w:id="1784" w:name="_Ref359941330"/>
            <w:r w:rsidRPr="007A0BC8">
              <w:lastRenderedPageBreak/>
              <w:t>(</w:t>
            </w:r>
            <w:fldSimple w:instr=" SEQ ( \* ARABIC \s 1 ">
              <w:r w:rsidR="00154D81">
                <w:rPr>
                  <w:noProof/>
                </w:rPr>
                <w:t>50</w:t>
              </w:r>
            </w:fldSimple>
            <w:r w:rsidRPr="007A0BC8">
              <w:t>)</w:t>
            </w:r>
            <w:bookmarkEnd w:id="1784"/>
          </w:p>
        </w:tc>
        <w:tc>
          <w:tcPr>
            <w:tcW w:w="489" w:type="dxa"/>
            <w:shd w:val="clear" w:color="auto" w:fill="auto"/>
          </w:tcPr>
          <w:p w14:paraId="2436E703" w14:textId="77777777" w:rsidR="00E15E36" w:rsidRPr="00801056" w:rsidRDefault="00E15E36" w:rsidP="00E15E36">
            <w:pPr>
              <w:pStyle w:val="Text"/>
            </w:pPr>
            <w:r w:rsidRPr="00801056">
              <w:t>sa</w:t>
            </w:r>
          </w:p>
        </w:tc>
        <w:tc>
          <w:tcPr>
            <w:tcW w:w="584" w:type="dxa"/>
            <w:shd w:val="clear" w:color="auto" w:fill="auto"/>
          </w:tcPr>
          <w:p w14:paraId="69492CD6" w14:textId="77777777" w:rsidR="00E15E36" w:rsidRPr="00801056" w:rsidRDefault="00E15E36" w:rsidP="00E15E36">
            <w:pPr>
              <w:pStyle w:val="Text"/>
            </w:pPr>
            <w:r w:rsidRPr="00801056">
              <w:t>gait</w:t>
            </w:r>
          </w:p>
        </w:tc>
        <w:tc>
          <w:tcPr>
            <w:tcW w:w="818" w:type="dxa"/>
            <w:shd w:val="clear" w:color="auto" w:fill="auto"/>
          </w:tcPr>
          <w:p w14:paraId="374A0A46" w14:textId="77777777" w:rsidR="00E15E36" w:rsidRPr="00801056" w:rsidRDefault="00E15E36" w:rsidP="00E15E36">
            <w:pPr>
              <w:pStyle w:val="Text"/>
            </w:pPr>
            <w:r w:rsidRPr="00801056">
              <w:t>mangga</w:t>
            </w:r>
          </w:p>
        </w:tc>
        <w:tc>
          <w:tcPr>
            <w:tcW w:w="573" w:type="dxa"/>
            <w:shd w:val="clear" w:color="auto" w:fill="auto"/>
          </w:tcPr>
          <w:p w14:paraId="2E78F4ED" w14:textId="77777777" w:rsidR="00E15E36" w:rsidRPr="00801056" w:rsidRDefault="00E15E36" w:rsidP="00E15E36">
            <w:pPr>
              <w:pStyle w:val="Text"/>
            </w:pPr>
            <w:r w:rsidRPr="00801056">
              <w:t>deng</w:t>
            </w:r>
          </w:p>
        </w:tc>
        <w:tc>
          <w:tcPr>
            <w:tcW w:w="1004" w:type="dxa"/>
            <w:shd w:val="clear" w:color="auto" w:fill="auto"/>
          </w:tcPr>
          <w:p w14:paraId="7158E53D" w14:textId="77777777" w:rsidR="00E15E36" w:rsidRPr="007B1A3A" w:rsidRDefault="00E15E36" w:rsidP="00E15E36">
            <w:pPr>
              <w:pStyle w:val="Text"/>
              <w:rPr>
                <w:rStyle w:val="ChBlueBold"/>
              </w:rPr>
            </w:pPr>
            <w:r w:rsidRPr="007B1A3A">
              <w:rPr>
                <w:rStyle w:val="ChBlueBold"/>
              </w:rPr>
              <w:t>gait~gait</w:t>
            </w:r>
          </w:p>
        </w:tc>
      </w:tr>
      <w:tr w:rsidR="00AC23C4" w:rsidRPr="00AC23C4" w14:paraId="43A5FAF5" w14:textId="77777777" w:rsidTr="00AC23C4">
        <w:tc>
          <w:tcPr>
            <w:tcW w:w="709" w:type="dxa"/>
            <w:shd w:val="clear" w:color="auto" w:fill="auto"/>
          </w:tcPr>
          <w:p w14:paraId="31DCD643" w14:textId="77777777" w:rsidR="00E15E36" w:rsidRPr="006A3ACE" w:rsidRDefault="00E15E36" w:rsidP="00E15E36">
            <w:pPr>
              <w:pStyle w:val="GlossEng"/>
            </w:pPr>
          </w:p>
        </w:tc>
        <w:tc>
          <w:tcPr>
            <w:tcW w:w="489" w:type="dxa"/>
            <w:shd w:val="clear" w:color="auto" w:fill="auto"/>
          </w:tcPr>
          <w:p w14:paraId="0014A794" w14:textId="77777777" w:rsidR="00E15E36" w:rsidRPr="0099608C" w:rsidRDefault="00E15E36" w:rsidP="00E15E36">
            <w:pPr>
              <w:pStyle w:val="GlossEng"/>
              <w:rPr>
                <w:rStyle w:val="ChSmallCaps"/>
              </w:rPr>
            </w:pPr>
            <w:r w:rsidRPr="0099608C">
              <w:rPr>
                <w:rStyle w:val="ChSmallCaps"/>
              </w:rPr>
              <w:t>1sg</w:t>
            </w:r>
          </w:p>
        </w:tc>
        <w:tc>
          <w:tcPr>
            <w:tcW w:w="584" w:type="dxa"/>
            <w:shd w:val="clear" w:color="auto" w:fill="auto"/>
          </w:tcPr>
          <w:p w14:paraId="336D8713" w14:textId="77777777" w:rsidR="00E15E36" w:rsidRPr="00801056" w:rsidRDefault="00E15E36" w:rsidP="00E15E36">
            <w:pPr>
              <w:pStyle w:val="GlossEng"/>
            </w:pPr>
            <w:r w:rsidRPr="00801056">
              <w:t>hook</w:t>
            </w:r>
          </w:p>
        </w:tc>
        <w:tc>
          <w:tcPr>
            <w:tcW w:w="818" w:type="dxa"/>
            <w:shd w:val="clear" w:color="auto" w:fill="auto"/>
          </w:tcPr>
          <w:p w14:paraId="0BE3A120" w14:textId="77777777" w:rsidR="00E15E36" w:rsidRPr="00801056" w:rsidRDefault="00E15E36" w:rsidP="00E15E36">
            <w:pPr>
              <w:pStyle w:val="GlossEng"/>
            </w:pPr>
            <w:r w:rsidRPr="00801056">
              <w:t>mango</w:t>
            </w:r>
          </w:p>
        </w:tc>
        <w:tc>
          <w:tcPr>
            <w:tcW w:w="573" w:type="dxa"/>
            <w:shd w:val="clear" w:color="auto" w:fill="auto"/>
          </w:tcPr>
          <w:p w14:paraId="36A8F2BC" w14:textId="77777777" w:rsidR="00E15E36" w:rsidRPr="00801056" w:rsidRDefault="00E15E36" w:rsidP="00E15E36">
            <w:pPr>
              <w:pStyle w:val="GlossEng"/>
            </w:pPr>
            <w:r w:rsidRPr="00801056">
              <w:t>with</w:t>
            </w:r>
          </w:p>
        </w:tc>
        <w:tc>
          <w:tcPr>
            <w:tcW w:w="1004" w:type="dxa"/>
            <w:shd w:val="clear" w:color="auto" w:fill="auto"/>
          </w:tcPr>
          <w:p w14:paraId="0A74F349" w14:textId="77777777" w:rsidR="00E15E36" w:rsidRPr="002275A5" w:rsidRDefault="00E15E36" w:rsidP="00E15E36">
            <w:pPr>
              <w:pStyle w:val="GlossEng"/>
            </w:pPr>
            <w:r w:rsidRPr="0099608C">
              <w:rPr>
                <w:rStyle w:val="ChSmallCaps"/>
              </w:rPr>
              <w:t>rdp</w:t>
            </w:r>
            <w:r>
              <w:t>~</w:t>
            </w:r>
            <w:r w:rsidRPr="00801056">
              <w:t>hook</w:t>
            </w:r>
          </w:p>
        </w:tc>
      </w:tr>
    </w:tbl>
    <w:p w14:paraId="51994EC3" w14:textId="3B53A813" w:rsidR="00E15E36" w:rsidRDefault="00B7093A" w:rsidP="00E15E36">
      <w:pPr>
        <w:pStyle w:val="FreeTranslEng"/>
      </w:pPr>
      <w:r>
        <w:t>‘</w:t>
      </w:r>
      <w:r w:rsidR="00E15E36">
        <w:t xml:space="preserve">I plucked mangoes </w:t>
      </w:r>
      <w:r w:rsidR="00E15E36" w:rsidRPr="008E44E4">
        <w:t xml:space="preserve">with a </w:t>
      </w:r>
      <w:r w:rsidR="00E15E36" w:rsidRPr="007B1A3A">
        <w:rPr>
          <w:rStyle w:val="ChBlueBold"/>
        </w:rPr>
        <w:t>pole</w:t>
      </w:r>
      <w:r>
        <w:t>’</w:t>
      </w:r>
      <w:r w:rsidR="00E15E36">
        <w:t xml:space="preserve"> </w:t>
      </w:r>
      <w:r w:rsidR="00E15E36" w:rsidRPr="006A3ACE">
        <w:rPr>
          <w:rStyle w:val="ExampleSource"/>
        </w:rPr>
        <w:t>[Elicited BR120813.033]</w:t>
      </w:r>
    </w:p>
    <w:p w14:paraId="016F6CCE" w14:textId="1DEECEDB" w:rsidR="00E15E36" w:rsidRDefault="00E15E36" w:rsidP="0071676D">
      <w:pPr>
        <w:pStyle w:val="Body0005after"/>
      </w:pPr>
      <w:r>
        <w:t xml:space="preserve">Reduplicated verbs can also receive an adverbial reading, as in </w:t>
      </w:r>
      <w:r>
        <w:fldChar w:fldCharType="begin"/>
      </w:r>
      <w:r>
        <w:instrText xml:space="preserve"> REF _Ref360086611 \h </w:instrText>
      </w:r>
      <w:r>
        <w:fldChar w:fldCharType="separate"/>
      </w:r>
      <w:r w:rsidR="00154D81" w:rsidRPr="007A0BC8">
        <w:t>(</w:t>
      </w:r>
      <w:r w:rsidR="00154D81">
        <w:rPr>
          <w:noProof/>
        </w:rPr>
        <w:t>51</w:t>
      </w:r>
      <w:r w:rsidR="00154D81" w:rsidRPr="007A0BC8">
        <w:t>)</w:t>
      </w:r>
      <w:r>
        <w:fldChar w:fldCharType="end"/>
      </w:r>
      <w:r>
        <w:t xml:space="preserve"> to </w:t>
      </w:r>
      <w:r>
        <w:fldChar w:fldCharType="begin"/>
      </w:r>
      <w:r>
        <w:instrText xml:space="preserve"> REF _Ref360088411 \h </w:instrText>
      </w:r>
      <w:r>
        <w:fldChar w:fldCharType="separate"/>
      </w:r>
      <w:r w:rsidR="00154D81" w:rsidRPr="007A0BC8">
        <w:t>(</w:t>
      </w:r>
      <w:r w:rsidR="00154D81">
        <w:rPr>
          <w:noProof/>
        </w:rPr>
        <w:t>53</w:t>
      </w:r>
      <w:r w:rsidR="00154D81" w:rsidRPr="007A0BC8">
        <w:t>)</w:t>
      </w:r>
      <w:r>
        <w:fldChar w:fldCharType="end"/>
      </w:r>
      <w:r>
        <w:t xml:space="preserve">. Certain reduplicated dynamic verbs may take on the function as modal adverbs, such as </w:t>
      </w:r>
      <w:r>
        <w:rPr>
          <w:rStyle w:val="ChItalBold"/>
        </w:rPr>
        <w:t>taw~taw</w:t>
      </w:r>
      <w:r>
        <w:t xml:space="preserve"> </w:t>
      </w:r>
      <w:r w:rsidR="00B7093A">
        <w:t>‘</w:t>
      </w:r>
      <w:r>
        <w:t>suddenly</w:t>
      </w:r>
      <w:r w:rsidR="00B7093A">
        <w:t>’</w:t>
      </w:r>
      <w:r w:rsidR="00E37DEC">
        <w:t xml:space="preserve"> (</w:t>
      </w:r>
      <w:r>
        <w:t xml:space="preserve">literally </w:t>
      </w:r>
      <w:r w:rsidR="00B7093A">
        <w:t>‘</w:t>
      </w:r>
      <w:r w:rsidRPr="0099608C">
        <w:rPr>
          <w:rStyle w:val="ChSmallCaps"/>
        </w:rPr>
        <w:t>rdp</w:t>
      </w:r>
      <w:r>
        <w:t>~know</w:t>
      </w:r>
      <w:r w:rsidR="00B7093A">
        <w:t>’</w:t>
      </w:r>
      <w:r w:rsidR="00E37DEC">
        <w:t>)</w:t>
      </w:r>
      <w:r>
        <w:t xml:space="preserve"> in </w:t>
      </w:r>
      <w:r>
        <w:fldChar w:fldCharType="begin"/>
      </w:r>
      <w:r>
        <w:instrText xml:space="preserve"> REF _Ref360086611 \h </w:instrText>
      </w:r>
      <w:r>
        <w:fldChar w:fldCharType="separate"/>
      </w:r>
      <w:r w:rsidR="00154D81" w:rsidRPr="007A0BC8">
        <w:t>(</w:t>
      </w:r>
      <w:r w:rsidR="00154D81">
        <w:rPr>
          <w:noProof/>
        </w:rPr>
        <w:t>51</w:t>
      </w:r>
      <w:r w:rsidR="00154D81" w:rsidRPr="007A0BC8">
        <w:t>)</w:t>
      </w:r>
      <w:r>
        <w:fldChar w:fldCharType="end"/>
      </w:r>
      <w:r>
        <w:t xml:space="preserve">. Some reduplicated stative verbs are used as temporal adverbs such as </w:t>
      </w:r>
      <w:r w:rsidRPr="00EA756A">
        <w:rPr>
          <w:rStyle w:val="ChItalBold"/>
        </w:rPr>
        <w:t>lama~lama</w:t>
      </w:r>
      <w:r>
        <w:t xml:space="preserve"> </w:t>
      </w:r>
      <w:r w:rsidR="00B7093A">
        <w:t>‘</w:t>
      </w:r>
      <w:r>
        <w:t>gradually</w:t>
      </w:r>
      <w:r w:rsidR="00B7093A">
        <w:t>’</w:t>
      </w:r>
      <w:r w:rsidR="00E37DEC">
        <w:t xml:space="preserve"> (</w:t>
      </w:r>
      <w:r>
        <w:t xml:space="preserve">literally </w:t>
      </w:r>
      <w:r w:rsidR="00B7093A">
        <w:t>‘</w:t>
      </w:r>
      <w:r w:rsidRPr="0099608C">
        <w:rPr>
          <w:rStyle w:val="ChSmallCaps"/>
        </w:rPr>
        <w:t>rdp</w:t>
      </w:r>
      <w:r w:rsidR="00D145E8">
        <w:t>~be.long (of.</w:t>
      </w:r>
      <w:r>
        <w:t>duration)</w:t>
      </w:r>
      <w:r w:rsidR="00B7093A">
        <w:t>’</w:t>
      </w:r>
      <w:r w:rsidR="00E37DEC">
        <w:t>)</w:t>
      </w:r>
      <w:r>
        <w:t xml:space="preserve"> in </w:t>
      </w:r>
      <w:r>
        <w:fldChar w:fldCharType="begin"/>
      </w:r>
      <w:r>
        <w:instrText xml:space="preserve"> REF _Ref360088408 \h </w:instrText>
      </w:r>
      <w:r>
        <w:fldChar w:fldCharType="separate"/>
      </w:r>
      <w:r w:rsidR="00154D81" w:rsidRPr="007A0BC8">
        <w:t>(</w:t>
      </w:r>
      <w:r w:rsidR="00154D81">
        <w:rPr>
          <w:noProof/>
        </w:rPr>
        <w:t>52</w:t>
      </w:r>
      <w:r w:rsidR="00154D81" w:rsidRPr="007A0BC8">
        <w:t>)</w:t>
      </w:r>
      <w:r>
        <w:fldChar w:fldCharType="end"/>
      </w:r>
      <w:r>
        <w:t xml:space="preserve">, while others are used as manner adverbs, such as </w:t>
      </w:r>
      <w:r w:rsidRPr="00EA756A">
        <w:rPr>
          <w:rStyle w:val="ChItalBold"/>
        </w:rPr>
        <w:t>cepat~cepat</w:t>
      </w:r>
      <w:r>
        <w:t xml:space="preserve"> </w:t>
      </w:r>
      <w:r w:rsidR="00B7093A">
        <w:t>‘</w:t>
      </w:r>
      <w:r>
        <w:t>quickly</w:t>
      </w:r>
      <w:r w:rsidR="00B7093A">
        <w:t>’</w:t>
      </w:r>
      <w:r w:rsidR="00E37DEC">
        <w:t xml:space="preserve"> (</w:t>
      </w:r>
      <w:r>
        <w:t xml:space="preserve">literally </w:t>
      </w:r>
      <w:r w:rsidR="00B7093A">
        <w:t>‘</w:t>
      </w:r>
      <w:r w:rsidRPr="0099608C">
        <w:rPr>
          <w:rStyle w:val="ChSmallCaps"/>
        </w:rPr>
        <w:t>rdp</w:t>
      </w:r>
      <w:r>
        <w:t>~be.fast</w:t>
      </w:r>
      <w:r w:rsidR="00B7093A">
        <w:t>’</w:t>
      </w:r>
      <w:r w:rsidR="00E37DEC">
        <w:t>)</w:t>
      </w:r>
      <w:r>
        <w:t xml:space="preserve"> in </w:t>
      </w:r>
      <w:r>
        <w:fldChar w:fldCharType="begin"/>
      </w:r>
      <w:r>
        <w:instrText xml:space="preserve"> REF _Ref360088411 \h </w:instrText>
      </w:r>
      <w:r>
        <w:fldChar w:fldCharType="separate"/>
      </w:r>
      <w:r w:rsidR="00154D81" w:rsidRPr="007A0BC8">
        <w:t>(</w:t>
      </w:r>
      <w:r w:rsidR="00154D81">
        <w:rPr>
          <w:noProof/>
        </w:rPr>
        <w:t>53</w:t>
      </w:r>
      <w:r w:rsidR="00154D81" w:rsidRPr="007A0BC8">
        <w:t>)</w:t>
      </w:r>
      <w:r>
        <w:fldChar w:fldCharType="end"/>
      </w:r>
      <w:r>
        <w:t>.</w:t>
      </w:r>
    </w:p>
    <w:p w14:paraId="2AADC5C5" w14:textId="77777777" w:rsidR="00E15E36" w:rsidRPr="005202F6" w:rsidRDefault="00E15E36" w:rsidP="00E15E36">
      <w:pPr>
        <w:pStyle w:val="ExampleTitle"/>
      </w:pPr>
      <w:r>
        <w:t>Reduplicated verbs: Adverbial reading</w:t>
      </w:r>
    </w:p>
    <w:tbl>
      <w:tblPr>
        <w:tblW w:w="4618" w:type="dxa"/>
        <w:tblCellMar>
          <w:left w:w="42" w:type="dxa"/>
          <w:right w:w="42" w:type="dxa"/>
        </w:tblCellMar>
        <w:tblLook w:val="01E0" w:firstRow="1" w:lastRow="1" w:firstColumn="1" w:lastColumn="1" w:noHBand="0" w:noVBand="0"/>
      </w:tblPr>
      <w:tblGrid>
        <w:gridCol w:w="709"/>
        <w:gridCol w:w="1015"/>
        <w:gridCol w:w="718"/>
        <w:gridCol w:w="706"/>
        <w:gridCol w:w="513"/>
        <w:gridCol w:w="957"/>
      </w:tblGrid>
      <w:tr w:rsidR="00AC23C4" w:rsidRPr="00D14F8A" w14:paraId="7483528E" w14:textId="77777777" w:rsidTr="00AC23C4">
        <w:tc>
          <w:tcPr>
            <w:tcW w:w="709" w:type="dxa"/>
            <w:shd w:val="clear" w:color="auto" w:fill="auto"/>
          </w:tcPr>
          <w:p w14:paraId="6788F37A" w14:textId="77777777" w:rsidR="00E15E36" w:rsidRPr="008A3EB0" w:rsidRDefault="00E15E36" w:rsidP="00E15E36">
            <w:pPr>
              <w:pStyle w:val="O0Nwnext"/>
            </w:pPr>
            <w:bookmarkStart w:id="1785" w:name="_Ref360086611"/>
            <w:r w:rsidRPr="007A0BC8">
              <w:t>(</w:t>
            </w:r>
            <w:fldSimple w:instr=" SEQ ( \* ARABIC \s 1 ">
              <w:r w:rsidR="00154D81">
                <w:rPr>
                  <w:noProof/>
                </w:rPr>
                <w:t>51</w:t>
              </w:r>
            </w:fldSimple>
            <w:r w:rsidRPr="007A0BC8">
              <w:t>)</w:t>
            </w:r>
            <w:bookmarkEnd w:id="1785"/>
          </w:p>
        </w:tc>
        <w:tc>
          <w:tcPr>
            <w:tcW w:w="1015" w:type="dxa"/>
            <w:shd w:val="clear" w:color="auto" w:fill="auto"/>
          </w:tcPr>
          <w:p w14:paraId="0BF17DA8" w14:textId="77777777" w:rsidR="00E15E36" w:rsidRPr="00C44158" w:rsidRDefault="00E15E36" w:rsidP="00E15E36">
            <w:pPr>
              <w:pStyle w:val="Text"/>
              <w:rPr>
                <w:rStyle w:val="ChBlueBold"/>
              </w:rPr>
            </w:pPr>
            <w:r>
              <w:rPr>
                <w:rStyle w:val="ChBlueBold"/>
              </w:rPr>
              <w:t>taw~taw</w:t>
            </w:r>
          </w:p>
        </w:tc>
        <w:tc>
          <w:tcPr>
            <w:tcW w:w="718" w:type="dxa"/>
            <w:shd w:val="clear" w:color="auto" w:fill="auto"/>
          </w:tcPr>
          <w:p w14:paraId="4A6E483C" w14:textId="77777777" w:rsidR="00E15E36" w:rsidRPr="00BB7A55" w:rsidRDefault="00E15E36" w:rsidP="00E15E36">
            <w:pPr>
              <w:pStyle w:val="Text"/>
            </w:pPr>
            <w:r>
              <w:t>orang</w:t>
            </w:r>
          </w:p>
        </w:tc>
        <w:tc>
          <w:tcPr>
            <w:tcW w:w="706" w:type="dxa"/>
            <w:shd w:val="clear" w:color="auto" w:fill="auto"/>
          </w:tcPr>
          <w:p w14:paraId="03D5F41A" w14:textId="77777777" w:rsidR="00E15E36" w:rsidRPr="00BB7A55" w:rsidRDefault="00E15E36" w:rsidP="00E15E36">
            <w:pPr>
              <w:pStyle w:val="Text"/>
            </w:pPr>
            <w:r>
              <w:t>itu</w:t>
            </w:r>
          </w:p>
        </w:tc>
        <w:tc>
          <w:tcPr>
            <w:tcW w:w="513" w:type="dxa"/>
            <w:shd w:val="clear" w:color="auto" w:fill="auto"/>
          </w:tcPr>
          <w:p w14:paraId="420235CE" w14:textId="77777777" w:rsidR="00E15E36" w:rsidRPr="00BB7A55" w:rsidRDefault="004E6833" w:rsidP="00E15E36">
            <w:pPr>
              <w:pStyle w:val="Text"/>
            </w:pPr>
            <w:r>
              <w:t>tida</w:t>
            </w:r>
          </w:p>
        </w:tc>
        <w:tc>
          <w:tcPr>
            <w:tcW w:w="957" w:type="dxa"/>
            <w:shd w:val="clear" w:color="auto" w:fill="auto"/>
          </w:tcPr>
          <w:p w14:paraId="69D6E7B1" w14:textId="77777777" w:rsidR="00E15E36" w:rsidRPr="00BB7A55" w:rsidRDefault="00E15E36" w:rsidP="00E15E36">
            <w:pPr>
              <w:pStyle w:val="Text"/>
            </w:pPr>
            <w:r>
              <w:t>keliatan</w:t>
            </w:r>
            <w:r w:rsidR="00F92323">
              <w:t>g</w:t>
            </w:r>
          </w:p>
        </w:tc>
      </w:tr>
      <w:tr w:rsidR="00AC23C4" w:rsidRPr="00BB7A55" w14:paraId="18FC6D06" w14:textId="77777777" w:rsidTr="00AC23C4">
        <w:tc>
          <w:tcPr>
            <w:tcW w:w="709" w:type="dxa"/>
            <w:shd w:val="clear" w:color="auto" w:fill="auto"/>
          </w:tcPr>
          <w:p w14:paraId="6D0308F2" w14:textId="77777777" w:rsidR="00E15E36" w:rsidRPr="00BB7A55" w:rsidRDefault="00E15E36" w:rsidP="00E15E36">
            <w:pPr>
              <w:pStyle w:val="GlossEng"/>
            </w:pPr>
          </w:p>
        </w:tc>
        <w:tc>
          <w:tcPr>
            <w:tcW w:w="1015" w:type="dxa"/>
            <w:shd w:val="clear" w:color="auto" w:fill="auto"/>
          </w:tcPr>
          <w:p w14:paraId="287B1364" w14:textId="77777777" w:rsidR="00E15E36" w:rsidRPr="00ED07E4" w:rsidRDefault="00E15E36" w:rsidP="00E15E36">
            <w:pPr>
              <w:pStyle w:val="GlossEng"/>
            </w:pPr>
            <w:r w:rsidRPr="0099608C">
              <w:rPr>
                <w:rStyle w:val="ChSmallCaps"/>
              </w:rPr>
              <w:t>rdp</w:t>
            </w:r>
            <w:r w:rsidRPr="00BB7A55">
              <w:t>~think</w:t>
            </w:r>
          </w:p>
        </w:tc>
        <w:tc>
          <w:tcPr>
            <w:tcW w:w="718" w:type="dxa"/>
            <w:shd w:val="clear" w:color="auto" w:fill="auto"/>
          </w:tcPr>
          <w:p w14:paraId="14A3B753" w14:textId="77777777" w:rsidR="00E15E36" w:rsidRPr="00BB7A55" w:rsidRDefault="00E15E36" w:rsidP="00E15E36">
            <w:pPr>
              <w:pStyle w:val="GlossEng"/>
            </w:pPr>
            <w:r>
              <w:t>person</w:t>
            </w:r>
          </w:p>
        </w:tc>
        <w:tc>
          <w:tcPr>
            <w:tcW w:w="706" w:type="dxa"/>
            <w:shd w:val="clear" w:color="auto" w:fill="auto"/>
          </w:tcPr>
          <w:p w14:paraId="67BCB661" w14:textId="77777777" w:rsidR="00E15E36" w:rsidRPr="0099608C" w:rsidRDefault="00E15E36" w:rsidP="00E15E36">
            <w:pPr>
              <w:pStyle w:val="GlossEng"/>
              <w:rPr>
                <w:rStyle w:val="ChSmallCaps"/>
              </w:rPr>
            </w:pPr>
            <w:r w:rsidRPr="0099608C">
              <w:rPr>
                <w:rStyle w:val="ChSmallCaps"/>
              </w:rPr>
              <w:t>d.dist</w:t>
            </w:r>
          </w:p>
        </w:tc>
        <w:tc>
          <w:tcPr>
            <w:tcW w:w="513" w:type="dxa"/>
            <w:shd w:val="clear" w:color="auto" w:fill="auto"/>
          </w:tcPr>
          <w:p w14:paraId="4DAD8F2A" w14:textId="77777777" w:rsidR="00E15E36" w:rsidRPr="0099608C" w:rsidRDefault="00E15E36" w:rsidP="00E15E36">
            <w:pPr>
              <w:pStyle w:val="GlossEng"/>
              <w:rPr>
                <w:rStyle w:val="ChSmallCaps"/>
              </w:rPr>
            </w:pPr>
            <w:r w:rsidRPr="0099608C">
              <w:rPr>
                <w:rStyle w:val="ChSmallCaps"/>
              </w:rPr>
              <w:t>neg</w:t>
            </w:r>
          </w:p>
        </w:tc>
        <w:tc>
          <w:tcPr>
            <w:tcW w:w="957" w:type="dxa"/>
            <w:shd w:val="clear" w:color="auto" w:fill="auto"/>
          </w:tcPr>
          <w:p w14:paraId="165A15A1" w14:textId="77777777" w:rsidR="00E15E36" w:rsidRPr="00BB7A55" w:rsidRDefault="00E15E36" w:rsidP="00E15E36">
            <w:pPr>
              <w:pStyle w:val="GlossEng"/>
            </w:pPr>
            <w:r>
              <w:t>be.visible</w:t>
            </w:r>
          </w:p>
        </w:tc>
      </w:tr>
    </w:tbl>
    <w:p w14:paraId="26EF471D" w14:textId="4A665BA7" w:rsidR="00E15E36" w:rsidRPr="000957E6" w:rsidRDefault="00B7093A" w:rsidP="00E15E36">
      <w:pPr>
        <w:pStyle w:val="FreeTranslEng"/>
      </w:pPr>
      <w:r>
        <w:t>‘</w:t>
      </w:r>
      <w:r w:rsidR="00E15E36" w:rsidRPr="00DE0003">
        <w:rPr>
          <w:rStyle w:val="ChBlueBold"/>
        </w:rPr>
        <w:t>suddenly</w:t>
      </w:r>
      <w:r w:rsidR="00E15E36">
        <w:t>, that person wasn</w:t>
      </w:r>
      <w:r>
        <w:t>’</w:t>
      </w:r>
      <w:r w:rsidR="00E15E36">
        <w:t>t visible (any longer)</w:t>
      </w:r>
      <w:r>
        <w:t>’</w:t>
      </w:r>
      <w:r w:rsidR="00E15E36">
        <w:t xml:space="preserve"> </w:t>
      </w:r>
      <w:r w:rsidR="00E15E36" w:rsidRPr="0081786D">
        <w:rPr>
          <w:rStyle w:val="ExampleSource"/>
        </w:rPr>
        <w:t>[</w:t>
      </w:r>
      <w:r w:rsidR="00E15E36" w:rsidRPr="00C54164">
        <w:rPr>
          <w:rStyle w:val="ExampleSource"/>
        </w:rPr>
        <w:t>080922-002-Cv.0123</w:t>
      </w:r>
      <w:r w:rsidR="00E15E36" w:rsidRPr="0081786D">
        <w:rPr>
          <w:rStyle w:val="ExampleSource"/>
        </w:rPr>
        <w:t>]</w:t>
      </w:r>
    </w:p>
    <w:tbl>
      <w:tblPr>
        <w:tblW w:w="5427" w:type="dxa"/>
        <w:tblCellMar>
          <w:left w:w="42" w:type="dxa"/>
          <w:right w:w="42" w:type="dxa"/>
        </w:tblCellMar>
        <w:tblLook w:val="01E0" w:firstRow="1" w:lastRow="1" w:firstColumn="1" w:lastColumn="1" w:noHBand="0" w:noVBand="0"/>
      </w:tblPr>
      <w:tblGrid>
        <w:gridCol w:w="709"/>
        <w:gridCol w:w="1198"/>
        <w:gridCol w:w="489"/>
        <w:gridCol w:w="812"/>
        <w:gridCol w:w="706"/>
        <w:gridCol w:w="762"/>
        <w:gridCol w:w="751"/>
      </w:tblGrid>
      <w:tr w:rsidR="00AC23C4" w:rsidRPr="00B466CF" w14:paraId="2CB06EE4" w14:textId="77777777" w:rsidTr="00D145E8">
        <w:tc>
          <w:tcPr>
            <w:tcW w:w="709" w:type="dxa"/>
            <w:shd w:val="clear" w:color="auto" w:fill="auto"/>
          </w:tcPr>
          <w:p w14:paraId="4487E566" w14:textId="77777777" w:rsidR="00E15E36" w:rsidRPr="008A3EB0" w:rsidRDefault="00E15E36" w:rsidP="00E15E36">
            <w:pPr>
              <w:pStyle w:val="O0Nwnext"/>
            </w:pPr>
            <w:bookmarkStart w:id="1786" w:name="_Ref360088408"/>
            <w:r w:rsidRPr="007A0BC8">
              <w:t>(</w:t>
            </w:r>
            <w:fldSimple w:instr=" SEQ ( \* ARABIC \s 1 ">
              <w:r w:rsidR="00154D81">
                <w:rPr>
                  <w:noProof/>
                </w:rPr>
                <w:t>52</w:t>
              </w:r>
            </w:fldSimple>
            <w:r w:rsidRPr="007A0BC8">
              <w:t>)</w:t>
            </w:r>
            <w:bookmarkEnd w:id="1786"/>
          </w:p>
        </w:tc>
        <w:tc>
          <w:tcPr>
            <w:tcW w:w="1198" w:type="dxa"/>
            <w:shd w:val="clear" w:color="auto" w:fill="auto"/>
          </w:tcPr>
          <w:p w14:paraId="2C7846EF" w14:textId="77777777" w:rsidR="00E15E36" w:rsidRPr="00141B55" w:rsidRDefault="00E15E36" w:rsidP="00E15E36">
            <w:pPr>
              <w:pStyle w:val="Text"/>
              <w:rPr>
                <w:rStyle w:val="ChBlueBold"/>
              </w:rPr>
            </w:pPr>
            <w:r w:rsidRPr="00141B55">
              <w:rPr>
                <w:rStyle w:val="ChBlueBold"/>
              </w:rPr>
              <w:t>lama~lama</w:t>
            </w:r>
          </w:p>
        </w:tc>
        <w:tc>
          <w:tcPr>
            <w:tcW w:w="489" w:type="dxa"/>
            <w:shd w:val="clear" w:color="auto" w:fill="auto"/>
          </w:tcPr>
          <w:p w14:paraId="1D46003D" w14:textId="77777777" w:rsidR="00E15E36" w:rsidRPr="00B466CF" w:rsidRDefault="00E15E36" w:rsidP="00E15E36">
            <w:pPr>
              <w:pStyle w:val="Text"/>
            </w:pPr>
            <w:r>
              <w:t>d</w:t>
            </w:r>
            <w:r w:rsidRPr="00B466CF">
              <w:t>e</w:t>
            </w:r>
          </w:p>
        </w:tc>
        <w:tc>
          <w:tcPr>
            <w:tcW w:w="812" w:type="dxa"/>
            <w:shd w:val="clear" w:color="auto" w:fill="auto"/>
          </w:tcPr>
          <w:p w14:paraId="2183ED98" w14:textId="77777777" w:rsidR="00E15E36" w:rsidRPr="00B466CF" w:rsidRDefault="00E15E36" w:rsidP="00E15E36">
            <w:pPr>
              <w:pStyle w:val="Text"/>
            </w:pPr>
            <w:r w:rsidRPr="00B466CF">
              <w:t>padat</w:t>
            </w:r>
          </w:p>
        </w:tc>
        <w:tc>
          <w:tcPr>
            <w:tcW w:w="706" w:type="dxa"/>
            <w:shd w:val="clear" w:color="auto" w:fill="auto"/>
          </w:tcPr>
          <w:p w14:paraId="5D3E93FE" w14:textId="77777777" w:rsidR="00E15E36" w:rsidRPr="00B466CF" w:rsidRDefault="00E15E36" w:rsidP="00E15E36">
            <w:pPr>
              <w:pStyle w:val="Text"/>
            </w:pPr>
            <w:r w:rsidRPr="00B466CF">
              <w:t>itu</w:t>
            </w:r>
          </w:p>
        </w:tc>
        <w:tc>
          <w:tcPr>
            <w:tcW w:w="762" w:type="dxa"/>
            <w:shd w:val="clear" w:color="auto" w:fill="auto"/>
          </w:tcPr>
          <w:p w14:paraId="44C064D2" w14:textId="77777777" w:rsidR="00E15E36" w:rsidRPr="00B466CF" w:rsidRDefault="00F92323" w:rsidP="00E15E36">
            <w:pPr>
              <w:pStyle w:val="Text"/>
            </w:pPr>
            <w:r>
              <w:t>macang</w:t>
            </w:r>
          </w:p>
        </w:tc>
        <w:tc>
          <w:tcPr>
            <w:tcW w:w="751" w:type="dxa"/>
            <w:shd w:val="clear" w:color="auto" w:fill="auto"/>
          </w:tcPr>
          <w:p w14:paraId="23E89532" w14:textId="77777777" w:rsidR="00E15E36" w:rsidRPr="00B466CF" w:rsidRDefault="00E15E36" w:rsidP="00E15E36">
            <w:pPr>
              <w:pStyle w:val="Text"/>
            </w:pPr>
            <w:r w:rsidRPr="00B466CF">
              <w:t>aspal</w:t>
            </w:r>
          </w:p>
        </w:tc>
      </w:tr>
      <w:tr w:rsidR="00AC23C4" w:rsidRPr="00B466CF" w14:paraId="467B8759" w14:textId="77777777" w:rsidTr="00D145E8">
        <w:tc>
          <w:tcPr>
            <w:tcW w:w="709" w:type="dxa"/>
            <w:shd w:val="clear" w:color="auto" w:fill="auto"/>
          </w:tcPr>
          <w:p w14:paraId="079ADE7F" w14:textId="77777777" w:rsidR="00E15E36" w:rsidRPr="00B466CF" w:rsidRDefault="00E15E36" w:rsidP="00E15E36">
            <w:pPr>
              <w:pStyle w:val="GlossEng"/>
            </w:pPr>
          </w:p>
        </w:tc>
        <w:tc>
          <w:tcPr>
            <w:tcW w:w="1198" w:type="dxa"/>
            <w:shd w:val="clear" w:color="auto" w:fill="auto"/>
          </w:tcPr>
          <w:p w14:paraId="5B56746B" w14:textId="7F85B8DB" w:rsidR="00E15E36" w:rsidRPr="004E6E89" w:rsidRDefault="00E15E36" w:rsidP="00D145E8">
            <w:pPr>
              <w:pStyle w:val="GlossEng"/>
            </w:pPr>
            <w:r w:rsidRPr="0099608C">
              <w:rPr>
                <w:rStyle w:val="ChSmallCaps"/>
              </w:rPr>
              <w:t>rdp</w:t>
            </w:r>
            <w:r w:rsidRPr="00B466CF">
              <w:t>~</w:t>
            </w:r>
            <w:r>
              <w:t>be.</w:t>
            </w:r>
            <w:r w:rsidRPr="00B466CF">
              <w:t>long</w:t>
            </w:r>
          </w:p>
        </w:tc>
        <w:tc>
          <w:tcPr>
            <w:tcW w:w="489" w:type="dxa"/>
            <w:shd w:val="clear" w:color="auto" w:fill="auto"/>
          </w:tcPr>
          <w:p w14:paraId="1EBD1540" w14:textId="77777777" w:rsidR="00E15E36" w:rsidRPr="0099608C" w:rsidRDefault="00E15E36" w:rsidP="00E15E36">
            <w:pPr>
              <w:pStyle w:val="GlossEng"/>
              <w:rPr>
                <w:rStyle w:val="ChSmallCaps"/>
              </w:rPr>
            </w:pPr>
            <w:r w:rsidRPr="0099608C">
              <w:rPr>
                <w:rStyle w:val="ChSmallCaps"/>
              </w:rPr>
              <w:t>3sg</w:t>
            </w:r>
          </w:p>
        </w:tc>
        <w:tc>
          <w:tcPr>
            <w:tcW w:w="812" w:type="dxa"/>
            <w:shd w:val="clear" w:color="auto" w:fill="auto"/>
          </w:tcPr>
          <w:p w14:paraId="56E4ECB3" w14:textId="77777777" w:rsidR="00E15E36" w:rsidRPr="00B466CF" w:rsidRDefault="00E15E36" w:rsidP="00E15E36">
            <w:pPr>
              <w:pStyle w:val="GlossEng"/>
            </w:pPr>
            <w:r>
              <w:t>be.</w:t>
            </w:r>
            <w:r w:rsidRPr="00B466CF">
              <w:t>solid</w:t>
            </w:r>
          </w:p>
        </w:tc>
        <w:tc>
          <w:tcPr>
            <w:tcW w:w="706" w:type="dxa"/>
            <w:shd w:val="clear" w:color="auto" w:fill="auto"/>
          </w:tcPr>
          <w:p w14:paraId="27596E90" w14:textId="77777777" w:rsidR="00E15E36" w:rsidRPr="0099608C" w:rsidRDefault="00E15E36" w:rsidP="00E15E36">
            <w:pPr>
              <w:pStyle w:val="GlossEng"/>
              <w:rPr>
                <w:rStyle w:val="ChSmallCaps"/>
              </w:rPr>
            </w:pPr>
            <w:r w:rsidRPr="0099608C">
              <w:rPr>
                <w:rStyle w:val="ChSmallCaps"/>
              </w:rPr>
              <w:t>d.dist</w:t>
            </w:r>
          </w:p>
        </w:tc>
        <w:tc>
          <w:tcPr>
            <w:tcW w:w="762" w:type="dxa"/>
            <w:shd w:val="clear" w:color="auto" w:fill="auto"/>
          </w:tcPr>
          <w:p w14:paraId="2CF3547E" w14:textId="77777777" w:rsidR="00E15E36" w:rsidRPr="00B466CF" w:rsidRDefault="00E15E36" w:rsidP="00E15E36">
            <w:pPr>
              <w:pStyle w:val="GlossEng"/>
            </w:pPr>
            <w:r w:rsidRPr="00B466CF">
              <w:t>variety</w:t>
            </w:r>
          </w:p>
        </w:tc>
        <w:tc>
          <w:tcPr>
            <w:tcW w:w="751" w:type="dxa"/>
            <w:shd w:val="clear" w:color="auto" w:fill="auto"/>
          </w:tcPr>
          <w:p w14:paraId="0DFD38DF" w14:textId="77777777" w:rsidR="00E15E36" w:rsidRPr="00B466CF" w:rsidRDefault="00E15E36" w:rsidP="00E15E36">
            <w:pPr>
              <w:pStyle w:val="GlossEng"/>
            </w:pPr>
            <w:r w:rsidRPr="00B466CF">
              <w:t>asphalt</w:t>
            </w:r>
          </w:p>
        </w:tc>
      </w:tr>
    </w:tbl>
    <w:p w14:paraId="0C042DFD" w14:textId="656EE9DC" w:rsidR="00E15E36" w:rsidRPr="00B466CF" w:rsidRDefault="00B7093A" w:rsidP="00E15E36">
      <w:pPr>
        <w:pStyle w:val="FreeTranslEng"/>
      </w:pPr>
      <w:r>
        <w:t>‘</w:t>
      </w:r>
      <w:r w:rsidR="00E15E36" w:rsidRPr="00141B55">
        <w:rPr>
          <w:rStyle w:val="ChBlueBold"/>
        </w:rPr>
        <w:t>gradually</w:t>
      </w:r>
      <w:r w:rsidR="00E15E36" w:rsidRPr="00B466CF">
        <w:t xml:space="preserve">, </w:t>
      </w:r>
      <w:r w:rsidR="00DE0003">
        <w:t>it (</w:t>
      </w:r>
      <w:r w:rsidR="00E15E36" w:rsidRPr="00B466CF">
        <w:t>the lime stone</w:t>
      </w:r>
      <w:r w:rsidR="00DE0003">
        <w:t>)</w:t>
      </w:r>
      <w:r w:rsidR="00E15E36" w:rsidRPr="00B466CF">
        <w:t xml:space="preserve"> becomes solid like asphalt</w:t>
      </w:r>
      <w:r>
        <w:t>’</w:t>
      </w:r>
      <w:r w:rsidR="00E15E36">
        <w:t xml:space="preserve"> </w:t>
      </w:r>
      <w:r w:rsidR="00E15E36" w:rsidRPr="00D83C39">
        <w:rPr>
          <w:rStyle w:val="ExampleSource"/>
        </w:rPr>
        <w:t>[081011-001-Cv.0304]</w:t>
      </w:r>
    </w:p>
    <w:tbl>
      <w:tblPr>
        <w:tblW w:w="6484" w:type="dxa"/>
        <w:tblCellMar>
          <w:left w:w="42" w:type="dxa"/>
          <w:right w:w="42" w:type="dxa"/>
        </w:tblCellMar>
        <w:tblLook w:val="01E0" w:firstRow="1" w:lastRow="1" w:firstColumn="1" w:lastColumn="1" w:noHBand="0" w:noVBand="0"/>
      </w:tblPr>
      <w:tblGrid>
        <w:gridCol w:w="709"/>
        <w:gridCol w:w="451"/>
        <w:gridCol w:w="651"/>
        <w:gridCol w:w="840"/>
        <w:gridCol w:w="777"/>
        <w:gridCol w:w="489"/>
        <w:gridCol w:w="684"/>
        <w:gridCol w:w="684"/>
        <w:gridCol w:w="1199"/>
      </w:tblGrid>
      <w:tr w:rsidR="00AC23C4" w:rsidRPr="00B466CF" w14:paraId="2809CF9A" w14:textId="77777777" w:rsidTr="00AC23C4">
        <w:tc>
          <w:tcPr>
            <w:tcW w:w="709" w:type="dxa"/>
            <w:shd w:val="clear" w:color="auto" w:fill="auto"/>
          </w:tcPr>
          <w:p w14:paraId="1764EF6C" w14:textId="77777777" w:rsidR="00E15E36" w:rsidRPr="008A3EB0" w:rsidRDefault="00E15E36" w:rsidP="00E15E36">
            <w:pPr>
              <w:pStyle w:val="O0Nwnext"/>
            </w:pPr>
            <w:bookmarkStart w:id="1787" w:name="_Ref360088411"/>
            <w:r w:rsidRPr="007A0BC8">
              <w:t>(</w:t>
            </w:r>
            <w:fldSimple w:instr=" SEQ ( \* ARABIC \s 1 ">
              <w:r w:rsidR="00154D81">
                <w:rPr>
                  <w:noProof/>
                </w:rPr>
                <w:t>53</w:t>
              </w:r>
            </w:fldSimple>
            <w:r w:rsidRPr="007A0BC8">
              <w:t>)</w:t>
            </w:r>
            <w:bookmarkEnd w:id="1787"/>
          </w:p>
        </w:tc>
        <w:tc>
          <w:tcPr>
            <w:tcW w:w="451" w:type="dxa"/>
            <w:shd w:val="clear" w:color="auto" w:fill="auto"/>
          </w:tcPr>
          <w:p w14:paraId="1641B1AB" w14:textId="77777777" w:rsidR="00E15E36" w:rsidRPr="00B466CF" w:rsidRDefault="00E15E36" w:rsidP="00E15E36">
            <w:pPr>
              <w:pStyle w:val="Text"/>
            </w:pPr>
            <w:r w:rsidRPr="00B466CF">
              <w:t>yo</w:t>
            </w:r>
            <w:r w:rsidR="00F92323">
              <w:t>,</w:t>
            </w:r>
          </w:p>
        </w:tc>
        <w:tc>
          <w:tcPr>
            <w:tcW w:w="651" w:type="dxa"/>
            <w:shd w:val="clear" w:color="auto" w:fill="auto"/>
          </w:tcPr>
          <w:p w14:paraId="71499FC5" w14:textId="77777777" w:rsidR="00E15E36" w:rsidRPr="00B466CF" w:rsidRDefault="00E15E36" w:rsidP="00E15E36">
            <w:pPr>
              <w:pStyle w:val="Text"/>
            </w:pPr>
            <w:r w:rsidRPr="00B466CF">
              <w:t>pak</w:t>
            </w:r>
          </w:p>
        </w:tc>
        <w:tc>
          <w:tcPr>
            <w:tcW w:w="840" w:type="dxa"/>
            <w:shd w:val="clear" w:color="auto" w:fill="auto"/>
          </w:tcPr>
          <w:p w14:paraId="308340AD" w14:textId="77777777" w:rsidR="00E15E36" w:rsidRPr="00B466CF" w:rsidRDefault="00C5706A" w:rsidP="00E15E36">
            <w:pPr>
              <w:pStyle w:val="Text"/>
            </w:pPr>
            <w:r>
              <w:t>Hendrik</w:t>
            </w:r>
          </w:p>
        </w:tc>
        <w:tc>
          <w:tcPr>
            <w:tcW w:w="777" w:type="dxa"/>
            <w:shd w:val="clear" w:color="auto" w:fill="auto"/>
          </w:tcPr>
          <w:p w14:paraId="36550D48" w14:textId="77777777" w:rsidR="00E15E36" w:rsidRPr="00B466CF" w:rsidRDefault="00E15E36" w:rsidP="00E15E36">
            <w:pPr>
              <w:pStyle w:val="Text"/>
            </w:pPr>
            <w:r w:rsidRPr="00B466CF">
              <w:t>ini</w:t>
            </w:r>
          </w:p>
        </w:tc>
        <w:tc>
          <w:tcPr>
            <w:tcW w:w="489" w:type="dxa"/>
            <w:shd w:val="clear" w:color="auto" w:fill="auto"/>
          </w:tcPr>
          <w:p w14:paraId="77EB543A" w14:textId="77777777" w:rsidR="00E15E36" w:rsidRPr="00B466CF" w:rsidRDefault="00E15E36" w:rsidP="00E15E36">
            <w:pPr>
              <w:pStyle w:val="Text"/>
            </w:pPr>
            <w:r w:rsidRPr="00B466CF">
              <w:t>de</w:t>
            </w:r>
          </w:p>
        </w:tc>
        <w:tc>
          <w:tcPr>
            <w:tcW w:w="684" w:type="dxa"/>
            <w:shd w:val="clear" w:color="auto" w:fill="auto"/>
          </w:tcPr>
          <w:p w14:paraId="1A0B2371" w14:textId="77777777" w:rsidR="00E15E36" w:rsidRPr="00B466CF" w:rsidRDefault="00E15E36" w:rsidP="00E15E36">
            <w:pPr>
              <w:pStyle w:val="Text"/>
            </w:pPr>
            <w:r w:rsidRPr="00B466CF">
              <w:t>bilang</w:t>
            </w:r>
            <w:r w:rsidR="00DE0003">
              <w:t>,</w:t>
            </w:r>
          </w:p>
        </w:tc>
        <w:tc>
          <w:tcPr>
            <w:tcW w:w="684" w:type="dxa"/>
            <w:shd w:val="clear" w:color="auto" w:fill="auto"/>
          </w:tcPr>
          <w:p w14:paraId="385B6EF5" w14:textId="77777777" w:rsidR="00E15E36" w:rsidRPr="00B466CF" w:rsidRDefault="00E15E36" w:rsidP="00E15E36">
            <w:pPr>
              <w:pStyle w:val="Text"/>
            </w:pPr>
            <w:r w:rsidRPr="00B466CF">
              <w:t>mandi</w:t>
            </w:r>
          </w:p>
        </w:tc>
        <w:tc>
          <w:tcPr>
            <w:tcW w:w="1199" w:type="dxa"/>
            <w:shd w:val="clear" w:color="auto" w:fill="auto"/>
          </w:tcPr>
          <w:p w14:paraId="26BC7CBB" w14:textId="77777777" w:rsidR="00E15E36" w:rsidRPr="00141B55" w:rsidRDefault="00E15E36" w:rsidP="00E15E36">
            <w:pPr>
              <w:pStyle w:val="Text"/>
              <w:rPr>
                <w:rStyle w:val="ChBlueBold"/>
              </w:rPr>
            </w:pPr>
            <w:r>
              <w:rPr>
                <w:rStyle w:val="ChBlueBold"/>
              </w:rPr>
              <w:t>cepat~cepat</w:t>
            </w:r>
          </w:p>
        </w:tc>
      </w:tr>
      <w:tr w:rsidR="00AC23C4" w:rsidRPr="00B466CF" w14:paraId="34E8E57A" w14:textId="77777777" w:rsidTr="00AC23C4">
        <w:tc>
          <w:tcPr>
            <w:tcW w:w="709" w:type="dxa"/>
            <w:shd w:val="clear" w:color="auto" w:fill="auto"/>
          </w:tcPr>
          <w:p w14:paraId="1B6E0D3B" w14:textId="77777777" w:rsidR="00E15E36" w:rsidRPr="00B466CF" w:rsidRDefault="00E15E36" w:rsidP="00E15E36">
            <w:pPr>
              <w:pStyle w:val="GlossEng"/>
            </w:pPr>
          </w:p>
        </w:tc>
        <w:tc>
          <w:tcPr>
            <w:tcW w:w="451" w:type="dxa"/>
            <w:shd w:val="clear" w:color="auto" w:fill="auto"/>
          </w:tcPr>
          <w:p w14:paraId="67FE5271" w14:textId="77777777" w:rsidR="00E15E36" w:rsidRPr="00B466CF" w:rsidRDefault="00E15E36" w:rsidP="00E15E36">
            <w:pPr>
              <w:pStyle w:val="GlossEng"/>
            </w:pPr>
            <w:r w:rsidRPr="00B466CF">
              <w:t>yes</w:t>
            </w:r>
          </w:p>
        </w:tc>
        <w:tc>
          <w:tcPr>
            <w:tcW w:w="651" w:type="dxa"/>
            <w:shd w:val="clear" w:color="auto" w:fill="auto"/>
          </w:tcPr>
          <w:p w14:paraId="22ADBA3B" w14:textId="77777777" w:rsidR="00E15E36" w:rsidRPr="00B466CF" w:rsidRDefault="00E15E36" w:rsidP="00E15E36">
            <w:pPr>
              <w:pStyle w:val="GlossEng"/>
            </w:pPr>
            <w:r w:rsidRPr="00B466CF">
              <w:t>father</w:t>
            </w:r>
          </w:p>
        </w:tc>
        <w:tc>
          <w:tcPr>
            <w:tcW w:w="840" w:type="dxa"/>
            <w:shd w:val="clear" w:color="auto" w:fill="auto"/>
          </w:tcPr>
          <w:p w14:paraId="7DCE229A" w14:textId="77777777" w:rsidR="00E15E36" w:rsidRPr="00B466CF" w:rsidRDefault="00C5706A" w:rsidP="00E15E36">
            <w:pPr>
              <w:pStyle w:val="GlossEng"/>
            </w:pPr>
            <w:r>
              <w:t>Hendrik</w:t>
            </w:r>
          </w:p>
        </w:tc>
        <w:tc>
          <w:tcPr>
            <w:tcW w:w="777" w:type="dxa"/>
            <w:shd w:val="clear" w:color="auto" w:fill="auto"/>
          </w:tcPr>
          <w:p w14:paraId="68125E7C" w14:textId="77777777" w:rsidR="00E15E36" w:rsidRPr="0099608C" w:rsidRDefault="00E15E36" w:rsidP="00E15E36">
            <w:pPr>
              <w:pStyle w:val="GlossEng"/>
              <w:rPr>
                <w:rStyle w:val="ChSmallCaps"/>
              </w:rPr>
            </w:pPr>
            <w:r w:rsidRPr="0099608C">
              <w:rPr>
                <w:rStyle w:val="ChSmallCaps"/>
              </w:rPr>
              <w:t>d.prox</w:t>
            </w:r>
          </w:p>
        </w:tc>
        <w:tc>
          <w:tcPr>
            <w:tcW w:w="489" w:type="dxa"/>
            <w:shd w:val="clear" w:color="auto" w:fill="auto"/>
          </w:tcPr>
          <w:p w14:paraId="23BFB4A8" w14:textId="77777777" w:rsidR="00E15E36" w:rsidRPr="0099608C" w:rsidRDefault="00E15E36" w:rsidP="00E15E36">
            <w:pPr>
              <w:pStyle w:val="GlossEng"/>
              <w:rPr>
                <w:rStyle w:val="ChSmallCaps"/>
              </w:rPr>
            </w:pPr>
            <w:r w:rsidRPr="0099608C">
              <w:rPr>
                <w:rStyle w:val="ChSmallCaps"/>
              </w:rPr>
              <w:t>3sg</w:t>
            </w:r>
          </w:p>
        </w:tc>
        <w:tc>
          <w:tcPr>
            <w:tcW w:w="684" w:type="dxa"/>
            <w:shd w:val="clear" w:color="auto" w:fill="auto"/>
          </w:tcPr>
          <w:p w14:paraId="0C82634E" w14:textId="77777777" w:rsidR="00E15E36" w:rsidRPr="00B466CF" w:rsidRDefault="00E15E36" w:rsidP="00E15E36">
            <w:pPr>
              <w:pStyle w:val="GlossEng"/>
            </w:pPr>
            <w:r w:rsidRPr="00B466CF">
              <w:t>say</w:t>
            </w:r>
          </w:p>
        </w:tc>
        <w:tc>
          <w:tcPr>
            <w:tcW w:w="684" w:type="dxa"/>
            <w:shd w:val="clear" w:color="auto" w:fill="auto"/>
          </w:tcPr>
          <w:p w14:paraId="01286BC0" w14:textId="77777777" w:rsidR="00E15E36" w:rsidRPr="00B466CF" w:rsidRDefault="00E15E36" w:rsidP="00E15E36">
            <w:pPr>
              <w:pStyle w:val="GlossEng"/>
            </w:pPr>
            <w:r w:rsidRPr="00B466CF">
              <w:t>bathe</w:t>
            </w:r>
          </w:p>
        </w:tc>
        <w:tc>
          <w:tcPr>
            <w:tcW w:w="1199" w:type="dxa"/>
            <w:shd w:val="clear" w:color="auto" w:fill="auto"/>
          </w:tcPr>
          <w:p w14:paraId="06BA5203" w14:textId="77777777" w:rsidR="00E15E36" w:rsidRPr="00B466CF" w:rsidRDefault="00E15E36" w:rsidP="00E15E36">
            <w:pPr>
              <w:pStyle w:val="GlossEng"/>
            </w:pPr>
            <w:r w:rsidRPr="0099608C">
              <w:rPr>
                <w:rStyle w:val="ChSmallCaps"/>
              </w:rPr>
              <w:t>rdp</w:t>
            </w:r>
            <w:r w:rsidRPr="00B466CF">
              <w:t>~</w:t>
            </w:r>
            <w:r>
              <w:t>be.</w:t>
            </w:r>
            <w:r w:rsidRPr="00B466CF">
              <w:t>fast</w:t>
            </w:r>
          </w:p>
        </w:tc>
      </w:tr>
    </w:tbl>
    <w:p w14:paraId="65B85AFD" w14:textId="35B70977" w:rsidR="00E15E36" w:rsidRPr="00690E2C" w:rsidRDefault="00B7093A" w:rsidP="00E15E36">
      <w:pPr>
        <w:pStyle w:val="FreeTranslEng15pt"/>
      </w:pPr>
      <w:r>
        <w:t>‘</w:t>
      </w:r>
      <w:r w:rsidR="00E15E36" w:rsidRPr="00B466CF">
        <w:t xml:space="preserve">yes, Mr. </w:t>
      </w:r>
      <w:r w:rsidR="00C5706A">
        <w:t>Hendrik</w:t>
      </w:r>
      <w:r w:rsidR="00E15E36">
        <w:t xml:space="preserve"> here</w:t>
      </w:r>
      <w:r w:rsidR="00E15E36" w:rsidRPr="00B466CF">
        <w:t xml:space="preserve">, he said, </w:t>
      </w:r>
      <w:r>
        <w:t>‘</w:t>
      </w:r>
      <w:r w:rsidR="00E15E36" w:rsidRPr="00B466CF">
        <w:t xml:space="preserve">bathe </w:t>
      </w:r>
      <w:r w:rsidR="00E15E36" w:rsidRPr="00763177">
        <w:rPr>
          <w:rStyle w:val="ChBlueBold"/>
        </w:rPr>
        <w:t>quickly</w:t>
      </w:r>
      <w:r>
        <w:t>’’</w:t>
      </w:r>
      <w:r w:rsidR="00E15E36">
        <w:t xml:space="preserve"> </w:t>
      </w:r>
      <w:r w:rsidR="00E15E36" w:rsidRPr="00D83C39">
        <w:rPr>
          <w:rStyle w:val="ExampleSource"/>
        </w:rPr>
        <w:t>[080917-008-NP.0133]</w:t>
      </w:r>
    </w:p>
    <w:p w14:paraId="6C87800D" w14:textId="77777777" w:rsidR="00E15E36" w:rsidRDefault="00E15E36" w:rsidP="00E15E36">
      <w:pPr>
        <w:pStyle w:val="Heading3"/>
      </w:pPr>
      <w:bookmarkStart w:id="1788" w:name="_Toc226449412"/>
      <w:bookmarkStart w:id="1789" w:name="_Toc227070484"/>
      <w:bookmarkStart w:id="1790" w:name="_Toc332968476"/>
      <w:bookmarkStart w:id="1791" w:name="_Toc365356383"/>
      <w:bookmarkStart w:id="1792" w:name="_Toc367531066"/>
      <w:bookmarkStart w:id="1793" w:name="_Toc440455559"/>
      <w:r>
        <w:t>Reduplication</w:t>
      </w:r>
      <w:bookmarkEnd w:id="1788"/>
      <w:r>
        <w:t xml:space="preserve"> of adverbs</w:t>
      </w:r>
      <w:bookmarkEnd w:id="1789"/>
      <w:bookmarkEnd w:id="1790"/>
      <w:bookmarkEnd w:id="1791"/>
      <w:bookmarkEnd w:id="1792"/>
      <w:bookmarkEnd w:id="1793"/>
    </w:p>
    <w:p w14:paraId="254856AE" w14:textId="06D0FE4A" w:rsidR="00E15E36" w:rsidRDefault="00E15E36" w:rsidP="00245645">
      <w:pPr>
        <w:pStyle w:val="Body0010after"/>
      </w:pPr>
      <w:r w:rsidRPr="00283CB6">
        <w:t xml:space="preserve">Reduplication of adverbs typically signals </w:t>
      </w:r>
      <w:r w:rsidRPr="00283CB6">
        <w:rPr>
          <w:lang w:eastAsia="en-US"/>
        </w:rPr>
        <w:t>intensity</w:t>
      </w:r>
      <w:r w:rsidR="009A5F13">
        <w:rPr>
          <w:lang w:eastAsia="en-US"/>
        </w:rPr>
        <w:t xml:space="preserve">, </w:t>
      </w:r>
      <w:r w:rsidRPr="00283CB6">
        <w:t>similar to the reduplication of verbs, discussed in §</w:t>
      </w:r>
      <w:r w:rsidRPr="00283CB6">
        <w:fldChar w:fldCharType="begin"/>
      </w:r>
      <w:r w:rsidRPr="00283CB6">
        <w:instrText xml:space="preserve"> REF _Ref362004280 \w \h </w:instrText>
      </w:r>
      <w:r>
        <w:instrText xml:space="preserve"> \* MERGEFORMAT </w:instrText>
      </w:r>
      <w:r w:rsidRPr="00283CB6">
        <w:fldChar w:fldCharType="separate"/>
      </w:r>
      <w:r w:rsidR="00154D81">
        <w:rPr>
          <w:cs/>
        </w:rPr>
        <w:t>‎</w:t>
      </w:r>
      <w:r w:rsidR="00154D81">
        <w:t>4.2.2</w:t>
      </w:r>
      <w:r w:rsidRPr="00283CB6">
        <w:fldChar w:fldCharType="end"/>
      </w:r>
      <w:r w:rsidRPr="00283CB6">
        <w:t xml:space="preserve"> (concerning </w:t>
      </w:r>
      <w:r>
        <w:t xml:space="preserve">the </w:t>
      </w:r>
      <w:r w:rsidRPr="00283CB6">
        <w:t>similarities between adverbs and verbs</w:t>
      </w:r>
      <w:r w:rsidR="003C607D">
        <w:t xml:space="preserve">, </w:t>
      </w:r>
      <w:r w:rsidR="00021CA4">
        <w:t>see also</w:t>
      </w:r>
      <w:r w:rsidRPr="00283CB6">
        <w:t xml:space="preserve"> §</w:t>
      </w:r>
      <w:r w:rsidR="00D607A8">
        <w:fldChar w:fldCharType="begin"/>
      </w:r>
      <w:r w:rsidR="00D607A8">
        <w:instrText xml:space="preserve"> REF _Ref358367282 \w \h </w:instrText>
      </w:r>
      <w:r w:rsidR="00D607A8">
        <w:fldChar w:fldCharType="separate"/>
      </w:r>
      <w:r w:rsidR="00154D81">
        <w:rPr>
          <w:cs/>
        </w:rPr>
        <w:t>‎</w:t>
      </w:r>
      <w:r w:rsidR="00154D81">
        <w:t>5.4</w:t>
      </w:r>
      <w:r w:rsidR="00D607A8">
        <w:fldChar w:fldCharType="end"/>
      </w:r>
      <w:r w:rsidRPr="00283CB6">
        <w:t>).</w:t>
      </w:r>
      <w:r w:rsidR="00FE1E94">
        <w:t xml:space="preserve"> This is illustrated with </w:t>
      </w:r>
      <w:r w:rsidR="009A63B7">
        <w:t xml:space="preserve">grading adverb </w:t>
      </w:r>
      <w:r w:rsidR="009A63B7" w:rsidRPr="009A63B7">
        <w:rPr>
          <w:rStyle w:val="ChItalBold"/>
        </w:rPr>
        <w:t>paling</w:t>
      </w:r>
      <w:r w:rsidR="00D53612">
        <w:t xml:space="preserve"> ‘most’, the temporal </w:t>
      </w:r>
      <w:r w:rsidR="009A63B7">
        <w:t xml:space="preserve">adverb </w:t>
      </w:r>
      <w:r w:rsidR="009A63B7" w:rsidRPr="009A63B7">
        <w:rPr>
          <w:rStyle w:val="ChItalBold"/>
        </w:rPr>
        <w:t>skarang</w:t>
      </w:r>
      <w:r w:rsidR="009A63B7">
        <w:t xml:space="preserve"> ‘now’, and the frequency adverb </w:t>
      </w:r>
      <w:r w:rsidR="009A63B7" w:rsidRPr="009A63B7">
        <w:rPr>
          <w:rStyle w:val="ChItalBold"/>
        </w:rPr>
        <w:t>sring</w:t>
      </w:r>
      <w:r w:rsidR="009A63B7">
        <w:t xml:space="preserve"> ‘often’ in </w:t>
      </w:r>
      <w:r w:rsidR="00FE1E94">
        <w:t xml:space="preserve">the three </w:t>
      </w:r>
      <w:r w:rsidR="00ED759B">
        <w:t xml:space="preserve">elicited </w:t>
      </w:r>
      <w:r w:rsidR="00FE1E94">
        <w:t xml:space="preserve">examples in </w:t>
      </w:r>
      <w:r w:rsidR="00FE1E94">
        <w:fldChar w:fldCharType="begin"/>
      </w:r>
      <w:r w:rsidR="00FE1E94">
        <w:instrText xml:space="preserve"> REF _Ref359680610 \h </w:instrText>
      </w:r>
      <w:r w:rsidR="00FE1E94">
        <w:fldChar w:fldCharType="separate"/>
      </w:r>
      <w:r w:rsidR="00154D81" w:rsidRPr="007A0BC8">
        <w:t>(</w:t>
      </w:r>
      <w:r w:rsidR="00154D81">
        <w:rPr>
          <w:noProof/>
        </w:rPr>
        <w:t>54</w:t>
      </w:r>
      <w:r w:rsidR="00154D81" w:rsidRPr="007A0BC8">
        <w:t>)</w:t>
      </w:r>
      <w:r w:rsidR="00FE1E94">
        <w:fldChar w:fldCharType="end"/>
      </w:r>
      <w:r w:rsidR="00FE1E94">
        <w:t xml:space="preserve"> to </w:t>
      </w:r>
      <w:r w:rsidR="00FE1E94">
        <w:fldChar w:fldCharType="begin"/>
      </w:r>
      <w:r w:rsidR="00FE1E94">
        <w:instrText xml:space="preserve"> REF _Ref359673859 \h </w:instrText>
      </w:r>
      <w:r w:rsidR="00FE1E94">
        <w:fldChar w:fldCharType="separate"/>
      </w:r>
      <w:r w:rsidR="00154D81" w:rsidRPr="007A0BC8">
        <w:t>(</w:t>
      </w:r>
      <w:r w:rsidR="00154D81">
        <w:rPr>
          <w:noProof/>
        </w:rPr>
        <w:t>56</w:t>
      </w:r>
      <w:r w:rsidR="00154D81" w:rsidRPr="007A0BC8">
        <w:t>)</w:t>
      </w:r>
      <w:r w:rsidR="00FE1E94">
        <w:fldChar w:fldCharType="end"/>
      </w:r>
      <w:r w:rsidR="00FE1E94">
        <w:t>.</w:t>
      </w:r>
    </w:p>
    <w:tbl>
      <w:tblPr>
        <w:tblW w:w="6463" w:type="dxa"/>
        <w:tblCellMar>
          <w:left w:w="42" w:type="dxa"/>
          <w:right w:w="42" w:type="dxa"/>
        </w:tblCellMar>
        <w:tblLook w:val="01E0" w:firstRow="1" w:lastRow="1" w:firstColumn="1" w:lastColumn="1" w:noHBand="0" w:noVBand="0"/>
      </w:tblPr>
      <w:tblGrid>
        <w:gridCol w:w="709"/>
        <w:gridCol w:w="489"/>
        <w:gridCol w:w="684"/>
        <w:gridCol w:w="489"/>
        <w:gridCol w:w="573"/>
        <w:gridCol w:w="595"/>
        <w:gridCol w:w="484"/>
        <w:gridCol w:w="1356"/>
        <w:gridCol w:w="489"/>
        <w:gridCol w:w="595"/>
      </w:tblGrid>
      <w:tr w:rsidR="00AC23C4" w:rsidRPr="00D14F8A" w14:paraId="2611C524" w14:textId="77777777" w:rsidTr="00AC23C4">
        <w:tc>
          <w:tcPr>
            <w:tcW w:w="709" w:type="dxa"/>
            <w:shd w:val="clear" w:color="auto" w:fill="auto"/>
          </w:tcPr>
          <w:p w14:paraId="633210AC" w14:textId="77777777" w:rsidR="00E15E36" w:rsidRPr="008A3EB0" w:rsidRDefault="00E15E36" w:rsidP="00E15E36">
            <w:pPr>
              <w:pStyle w:val="O0Nwnext"/>
            </w:pPr>
            <w:bookmarkStart w:id="1794" w:name="_Ref359680610"/>
            <w:r w:rsidRPr="007A0BC8">
              <w:t>(</w:t>
            </w:r>
            <w:fldSimple w:instr=" SEQ ( \* ARABIC \s 1 ">
              <w:r w:rsidR="00154D81">
                <w:rPr>
                  <w:noProof/>
                </w:rPr>
                <w:t>54</w:t>
              </w:r>
            </w:fldSimple>
            <w:r w:rsidRPr="007A0BC8">
              <w:t>)</w:t>
            </w:r>
            <w:bookmarkEnd w:id="1794"/>
          </w:p>
        </w:tc>
        <w:tc>
          <w:tcPr>
            <w:tcW w:w="489" w:type="dxa"/>
            <w:shd w:val="clear" w:color="auto" w:fill="auto"/>
          </w:tcPr>
          <w:p w14:paraId="12B690EC" w14:textId="77777777" w:rsidR="00E15E36" w:rsidRPr="00801056" w:rsidRDefault="00E15E36" w:rsidP="00E15E36">
            <w:pPr>
              <w:pStyle w:val="Text"/>
            </w:pPr>
            <w:r w:rsidRPr="00801056">
              <w:t>de</w:t>
            </w:r>
          </w:p>
        </w:tc>
        <w:tc>
          <w:tcPr>
            <w:tcW w:w="684" w:type="dxa"/>
            <w:shd w:val="clear" w:color="auto" w:fill="auto"/>
          </w:tcPr>
          <w:p w14:paraId="00E25992" w14:textId="77777777" w:rsidR="00E15E36" w:rsidRPr="00801056" w:rsidRDefault="00E15E36" w:rsidP="00E15E36">
            <w:pPr>
              <w:pStyle w:val="Text"/>
            </w:pPr>
            <w:r w:rsidRPr="00801056">
              <w:t>bilang</w:t>
            </w:r>
          </w:p>
        </w:tc>
        <w:tc>
          <w:tcPr>
            <w:tcW w:w="489" w:type="dxa"/>
            <w:shd w:val="clear" w:color="auto" w:fill="auto"/>
          </w:tcPr>
          <w:p w14:paraId="0692F37C" w14:textId="77777777" w:rsidR="00E15E36" w:rsidRPr="00801056" w:rsidRDefault="00E15E36" w:rsidP="00E15E36">
            <w:pPr>
              <w:pStyle w:val="Text"/>
            </w:pPr>
            <w:r w:rsidRPr="00801056">
              <w:t>de</w:t>
            </w:r>
          </w:p>
        </w:tc>
        <w:tc>
          <w:tcPr>
            <w:tcW w:w="573" w:type="dxa"/>
            <w:shd w:val="clear" w:color="auto" w:fill="auto"/>
          </w:tcPr>
          <w:p w14:paraId="4E938D6D" w14:textId="77777777" w:rsidR="00E15E36" w:rsidRPr="00801056" w:rsidRDefault="00E15E36" w:rsidP="00E15E36">
            <w:pPr>
              <w:pStyle w:val="Text"/>
            </w:pPr>
            <w:r w:rsidRPr="00801056">
              <w:t>mo</w:t>
            </w:r>
          </w:p>
        </w:tc>
        <w:tc>
          <w:tcPr>
            <w:tcW w:w="595" w:type="dxa"/>
            <w:shd w:val="clear" w:color="auto" w:fill="auto"/>
          </w:tcPr>
          <w:p w14:paraId="0DA56879" w14:textId="77777777" w:rsidR="00E15E36" w:rsidRPr="00801056" w:rsidRDefault="00E15E36" w:rsidP="00E15E36">
            <w:pPr>
              <w:pStyle w:val="Text"/>
            </w:pPr>
            <w:r w:rsidRPr="00801056">
              <w:t>kerja</w:t>
            </w:r>
          </w:p>
        </w:tc>
        <w:tc>
          <w:tcPr>
            <w:tcW w:w="484" w:type="dxa"/>
            <w:shd w:val="clear" w:color="auto" w:fill="auto"/>
          </w:tcPr>
          <w:p w14:paraId="1DA5A454" w14:textId="77777777" w:rsidR="00E15E36" w:rsidRPr="00801056" w:rsidRDefault="00E15E36" w:rsidP="00E15E36">
            <w:pPr>
              <w:pStyle w:val="Text"/>
            </w:pPr>
            <w:r w:rsidRPr="00801056">
              <w:t>tapi</w:t>
            </w:r>
          </w:p>
        </w:tc>
        <w:tc>
          <w:tcPr>
            <w:tcW w:w="1356" w:type="dxa"/>
            <w:shd w:val="clear" w:color="auto" w:fill="auto"/>
          </w:tcPr>
          <w:p w14:paraId="769DF118" w14:textId="77777777" w:rsidR="00E15E36" w:rsidRPr="00AD5230" w:rsidRDefault="00E15E36" w:rsidP="00E15E36">
            <w:pPr>
              <w:pStyle w:val="Text"/>
              <w:rPr>
                <w:rStyle w:val="ChBlueBold"/>
              </w:rPr>
            </w:pPr>
            <w:r w:rsidRPr="00AD5230">
              <w:rPr>
                <w:rStyle w:val="ChBlueBold"/>
              </w:rPr>
              <w:t>paling</w:t>
            </w:r>
            <w:r>
              <w:rPr>
                <w:rStyle w:val="ChBlueBold"/>
              </w:rPr>
              <w:t>~</w:t>
            </w:r>
            <w:r w:rsidRPr="00AD5230">
              <w:rPr>
                <w:rStyle w:val="ChBlueBold"/>
              </w:rPr>
              <w:t>paling</w:t>
            </w:r>
          </w:p>
        </w:tc>
        <w:tc>
          <w:tcPr>
            <w:tcW w:w="489" w:type="dxa"/>
            <w:shd w:val="clear" w:color="auto" w:fill="auto"/>
          </w:tcPr>
          <w:p w14:paraId="243729F8" w14:textId="77777777" w:rsidR="00E15E36" w:rsidRPr="00801056" w:rsidRDefault="00E15E36" w:rsidP="00E15E36">
            <w:pPr>
              <w:pStyle w:val="Text"/>
            </w:pPr>
            <w:r w:rsidRPr="00801056">
              <w:t>de</w:t>
            </w:r>
          </w:p>
        </w:tc>
        <w:tc>
          <w:tcPr>
            <w:tcW w:w="595" w:type="dxa"/>
            <w:shd w:val="clear" w:color="auto" w:fill="auto"/>
          </w:tcPr>
          <w:p w14:paraId="7351D97F" w14:textId="77777777" w:rsidR="00E15E36" w:rsidRPr="00801056" w:rsidRDefault="00E15E36" w:rsidP="00E15E36">
            <w:pPr>
              <w:pStyle w:val="Text"/>
            </w:pPr>
            <w:r>
              <w:t>tido</w:t>
            </w:r>
            <w:r w:rsidRPr="00801056">
              <w:t>r</w:t>
            </w:r>
          </w:p>
        </w:tc>
      </w:tr>
      <w:tr w:rsidR="00AC23C4" w:rsidRPr="00AC23C4" w14:paraId="1DE3CCA7" w14:textId="77777777" w:rsidTr="00AC23C4">
        <w:tc>
          <w:tcPr>
            <w:tcW w:w="709" w:type="dxa"/>
            <w:shd w:val="clear" w:color="auto" w:fill="auto"/>
          </w:tcPr>
          <w:p w14:paraId="12C4AE0D" w14:textId="77777777" w:rsidR="00E15E36" w:rsidRPr="005E1A94" w:rsidRDefault="00E15E36" w:rsidP="00E15E36">
            <w:pPr>
              <w:pStyle w:val="GlossEng"/>
            </w:pPr>
          </w:p>
        </w:tc>
        <w:tc>
          <w:tcPr>
            <w:tcW w:w="489" w:type="dxa"/>
            <w:shd w:val="clear" w:color="auto" w:fill="auto"/>
          </w:tcPr>
          <w:p w14:paraId="1E55F680" w14:textId="77777777" w:rsidR="00E15E36" w:rsidRPr="0099608C" w:rsidRDefault="00E15E36" w:rsidP="00E15E36">
            <w:pPr>
              <w:pStyle w:val="GlossEng"/>
              <w:rPr>
                <w:rStyle w:val="ChSmallCaps"/>
              </w:rPr>
            </w:pPr>
            <w:r w:rsidRPr="0099608C">
              <w:rPr>
                <w:rStyle w:val="ChSmallCaps"/>
              </w:rPr>
              <w:t>3sg</w:t>
            </w:r>
          </w:p>
        </w:tc>
        <w:tc>
          <w:tcPr>
            <w:tcW w:w="684" w:type="dxa"/>
            <w:shd w:val="clear" w:color="auto" w:fill="auto"/>
          </w:tcPr>
          <w:p w14:paraId="62DE54CE" w14:textId="77777777" w:rsidR="00E15E36" w:rsidRPr="00801056" w:rsidRDefault="00E15E36" w:rsidP="00E15E36">
            <w:pPr>
              <w:pStyle w:val="GlossEng"/>
            </w:pPr>
            <w:r w:rsidRPr="00801056">
              <w:t>say</w:t>
            </w:r>
          </w:p>
        </w:tc>
        <w:tc>
          <w:tcPr>
            <w:tcW w:w="489" w:type="dxa"/>
            <w:shd w:val="clear" w:color="auto" w:fill="auto"/>
          </w:tcPr>
          <w:p w14:paraId="0668478B" w14:textId="77777777" w:rsidR="00E15E36" w:rsidRPr="0099608C" w:rsidRDefault="00E15E36" w:rsidP="00E15E36">
            <w:pPr>
              <w:pStyle w:val="GlossEng"/>
              <w:rPr>
                <w:rStyle w:val="ChSmallCaps"/>
              </w:rPr>
            </w:pPr>
            <w:r w:rsidRPr="0099608C">
              <w:rPr>
                <w:rStyle w:val="ChSmallCaps"/>
              </w:rPr>
              <w:t>3sg</w:t>
            </w:r>
          </w:p>
        </w:tc>
        <w:tc>
          <w:tcPr>
            <w:tcW w:w="573" w:type="dxa"/>
            <w:shd w:val="clear" w:color="auto" w:fill="auto"/>
          </w:tcPr>
          <w:p w14:paraId="698D57C4" w14:textId="77777777" w:rsidR="00E15E36" w:rsidRPr="00801056" w:rsidRDefault="00E15E36" w:rsidP="00E15E36">
            <w:pPr>
              <w:pStyle w:val="GlossEng"/>
            </w:pPr>
            <w:r w:rsidRPr="00801056">
              <w:t>want</w:t>
            </w:r>
          </w:p>
        </w:tc>
        <w:tc>
          <w:tcPr>
            <w:tcW w:w="595" w:type="dxa"/>
            <w:shd w:val="clear" w:color="auto" w:fill="auto"/>
          </w:tcPr>
          <w:p w14:paraId="6E6CE3D9" w14:textId="77777777" w:rsidR="00E15E36" w:rsidRPr="00801056" w:rsidRDefault="00E15E36" w:rsidP="00E15E36">
            <w:pPr>
              <w:pStyle w:val="GlossEng"/>
            </w:pPr>
            <w:r w:rsidRPr="00801056">
              <w:t>work</w:t>
            </w:r>
          </w:p>
        </w:tc>
        <w:tc>
          <w:tcPr>
            <w:tcW w:w="484" w:type="dxa"/>
            <w:shd w:val="clear" w:color="auto" w:fill="auto"/>
          </w:tcPr>
          <w:p w14:paraId="626E0061" w14:textId="77777777" w:rsidR="00E15E36" w:rsidRPr="00801056" w:rsidRDefault="00E15E36" w:rsidP="00E15E36">
            <w:pPr>
              <w:pStyle w:val="GlossEng"/>
            </w:pPr>
            <w:r w:rsidRPr="00801056">
              <w:t>but</w:t>
            </w:r>
          </w:p>
        </w:tc>
        <w:tc>
          <w:tcPr>
            <w:tcW w:w="1356" w:type="dxa"/>
            <w:shd w:val="clear" w:color="auto" w:fill="auto"/>
          </w:tcPr>
          <w:p w14:paraId="31116F84" w14:textId="77777777" w:rsidR="00E15E36" w:rsidRPr="00AD5230" w:rsidRDefault="00E15E36" w:rsidP="00E15E36">
            <w:pPr>
              <w:pStyle w:val="GlossEng"/>
              <w:rPr>
                <w:rStyle w:val="ChSmallCaps"/>
              </w:rPr>
            </w:pPr>
            <w:r w:rsidRPr="0099608C">
              <w:rPr>
                <w:rStyle w:val="ChSmallCaps"/>
              </w:rPr>
              <w:t>rdp</w:t>
            </w:r>
            <w:r w:rsidRPr="005E364A">
              <w:t>~</w:t>
            </w:r>
            <w:r w:rsidR="005E364A" w:rsidRPr="005E364A">
              <w:t>most</w:t>
            </w:r>
          </w:p>
        </w:tc>
        <w:tc>
          <w:tcPr>
            <w:tcW w:w="489" w:type="dxa"/>
            <w:shd w:val="clear" w:color="auto" w:fill="auto"/>
          </w:tcPr>
          <w:p w14:paraId="04EFF279" w14:textId="77777777" w:rsidR="00E15E36" w:rsidRPr="0099608C" w:rsidRDefault="00E15E36" w:rsidP="00E15E36">
            <w:pPr>
              <w:pStyle w:val="GlossEng"/>
              <w:rPr>
                <w:rStyle w:val="ChSmallCaps"/>
              </w:rPr>
            </w:pPr>
            <w:r w:rsidRPr="0099608C">
              <w:rPr>
                <w:rStyle w:val="ChSmallCaps"/>
              </w:rPr>
              <w:t>3sg</w:t>
            </w:r>
          </w:p>
        </w:tc>
        <w:tc>
          <w:tcPr>
            <w:tcW w:w="595" w:type="dxa"/>
            <w:shd w:val="clear" w:color="auto" w:fill="auto"/>
          </w:tcPr>
          <w:p w14:paraId="0435C56E" w14:textId="77777777" w:rsidR="00E15E36" w:rsidRPr="00801056" w:rsidRDefault="00E15E36" w:rsidP="00E15E36">
            <w:pPr>
              <w:pStyle w:val="GlossEng"/>
            </w:pPr>
            <w:r w:rsidRPr="00801056">
              <w:t>sleep</w:t>
            </w:r>
          </w:p>
        </w:tc>
      </w:tr>
    </w:tbl>
    <w:p w14:paraId="472EE547" w14:textId="6986B8CD" w:rsidR="00E15E36" w:rsidRPr="00072AF1" w:rsidRDefault="00B7093A" w:rsidP="00E15E36">
      <w:pPr>
        <w:pStyle w:val="FreeTranslEng"/>
      </w:pPr>
      <w:r>
        <w:t>‘</w:t>
      </w:r>
      <w:r w:rsidR="00E15E36">
        <w:t xml:space="preserve">he says, he wants to work but </w:t>
      </w:r>
      <w:r w:rsidR="00E15E36" w:rsidRPr="00AD5230">
        <w:rPr>
          <w:rStyle w:val="ChBlueBold"/>
        </w:rPr>
        <w:t>most likely</w:t>
      </w:r>
      <w:r w:rsidR="00E15E36">
        <w:t xml:space="preserve"> he</w:t>
      </w:r>
      <w:r>
        <w:t>’</w:t>
      </w:r>
      <w:r w:rsidR="00E15E36">
        <w:t>ll sleep</w:t>
      </w:r>
      <w:r>
        <w:t>’</w:t>
      </w:r>
      <w:r w:rsidR="00E15E36">
        <w:t xml:space="preserve"> </w:t>
      </w:r>
      <w:r w:rsidR="00E15E36" w:rsidRPr="005E1A94">
        <w:rPr>
          <w:rStyle w:val="ExampleSource"/>
        </w:rPr>
        <w:t>[</w:t>
      </w:r>
      <w:r w:rsidR="00E15E36">
        <w:rPr>
          <w:rStyle w:val="ExampleSource"/>
        </w:rPr>
        <w:t xml:space="preserve">Elicited </w:t>
      </w:r>
      <w:r w:rsidR="00E15E36" w:rsidRPr="005E1A94">
        <w:rPr>
          <w:rStyle w:val="ExampleSource"/>
        </w:rPr>
        <w:t>BR120813.015]</w:t>
      </w:r>
    </w:p>
    <w:tbl>
      <w:tblPr>
        <w:tblW w:w="4459" w:type="dxa"/>
        <w:tblCellMar>
          <w:left w:w="42" w:type="dxa"/>
          <w:right w:w="42" w:type="dxa"/>
        </w:tblCellMar>
        <w:tblLook w:val="01E0" w:firstRow="1" w:lastRow="1" w:firstColumn="1" w:lastColumn="1" w:noHBand="0" w:noVBand="0"/>
      </w:tblPr>
      <w:tblGrid>
        <w:gridCol w:w="709"/>
        <w:gridCol w:w="1666"/>
        <w:gridCol w:w="489"/>
        <w:gridCol w:w="562"/>
        <w:gridCol w:w="360"/>
        <w:gridCol w:w="673"/>
      </w:tblGrid>
      <w:tr w:rsidR="00F3392C" w:rsidRPr="00D14F8A" w14:paraId="655C7346" w14:textId="77777777" w:rsidTr="00F3392C">
        <w:tc>
          <w:tcPr>
            <w:tcW w:w="709" w:type="dxa"/>
            <w:shd w:val="clear" w:color="auto" w:fill="auto"/>
          </w:tcPr>
          <w:p w14:paraId="6D1EC0FD" w14:textId="477848DC" w:rsidR="00F3392C" w:rsidRPr="008A3EB0" w:rsidRDefault="00F3392C" w:rsidP="00E82543">
            <w:pPr>
              <w:pStyle w:val="O0Nwnext"/>
            </w:pPr>
            <w:bookmarkStart w:id="1795" w:name="_Ref359680609"/>
            <w:bookmarkStart w:id="1796" w:name="_Ref439175840"/>
            <w:r w:rsidRPr="007A0BC8">
              <w:t>(</w:t>
            </w:r>
            <w:fldSimple w:instr=" SEQ ( \* ARABIC \s 1 ">
              <w:r w:rsidR="00154D81">
                <w:rPr>
                  <w:noProof/>
                </w:rPr>
                <w:t>55</w:t>
              </w:r>
            </w:fldSimple>
            <w:r w:rsidRPr="007A0BC8">
              <w:t>)</w:t>
            </w:r>
            <w:bookmarkEnd w:id="1795"/>
            <w:bookmarkEnd w:id="1796"/>
          </w:p>
        </w:tc>
        <w:tc>
          <w:tcPr>
            <w:tcW w:w="1666" w:type="dxa"/>
            <w:shd w:val="clear" w:color="auto" w:fill="auto"/>
          </w:tcPr>
          <w:p w14:paraId="4FDE8ED7" w14:textId="740ABDC3" w:rsidR="00F3392C" w:rsidRPr="008C4388" w:rsidRDefault="00F3392C" w:rsidP="00E82543">
            <w:pPr>
              <w:pStyle w:val="Text"/>
              <w:rPr>
                <w:rStyle w:val="ChBlueBold"/>
              </w:rPr>
            </w:pPr>
            <w:r>
              <w:rPr>
                <w:rStyle w:val="ChBlueBold"/>
              </w:rPr>
              <w:t>skarang~skarang</w:t>
            </w:r>
          </w:p>
        </w:tc>
        <w:tc>
          <w:tcPr>
            <w:tcW w:w="489" w:type="dxa"/>
            <w:shd w:val="clear" w:color="auto" w:fill="auto"/>
          </w:tcPr>
          <w:p w14:paraId="281A9B5C" w14:textId="77777777" w:rsidR="00F3392C" w:rsidRPr="006E0CD1" w:rsidRDefault="00F3392C" w:rsidP="00E82543">
            <w:pPr>
              <w:pStyle w:val="Text"/>
            </w:pPr>
            <w:r>
              <w:t>de</w:t>
            </w:r>
          </w:p>
        </w:tc>
        <w:tc>
          <w:tcPr>
            <w:tcW w:w="562" w:type="dxa"/>
            <w:shd w:val="clear" w:color="auto" w:fill="auto"/>
          </w:tcPr>
          <w:p w14:paraId="1FC6D651" w14:textId="77777777" w:rsidR="00F3392C" w:rsidRPr="006E0CD1" w:rsidRDefault="00F3392C" w:rsidP="00E82543">
            <w:pPr>
              <w:pStyle w:val="Text"/>
            </w:pPr>
            <w:r>
              <w:t>ada</w:t>
            </w:r>
          </w:p>
        </w:tc>
        <w:tc>
          <w:tcPr>
            <w:tcW w:w="360" w:type="dxa"/>
            <w:shd w:val="clear" w:color="auto" w:fill="auto"/>
          </w:tcPr>
          <w:p w14:paraId="2A189640" w14:textId="77777777" w:rsidR="00F3392C" w:rsidRPr="006E0CD1" w:rsidRDefault="00F3392C" w:rsidP="00E82543">
            <w:pPr>
              <w:pStyle w:val="Text"/>
            </w:pPr>
            <w:r>
              <w:t>di</w:t>
            </w:r>
          </w:p>
        </w:tc>
        <w:tc>
          <w:tcPr>
            <w:tcW w:w="673" w:type="dxa"/>
            <w:shd w:val="clear" w:color="auto" w:fill="auto"/>
          </w:tcPr>
          <w:p w14:paraId="0C48F144" w14:textId="77777777" w:rsidR="00F3392C" w:rsidRPr="006E0CD1" w:rsidRDefault="00F3392C" w:rsidP="00E82543">
            <w:pPr>
              <w:pStyle w:val="Text"/>
            </w:pPr>
            <w:r>
              <w:t>polisi</w:t>
            </w:r>
          </w:p>
        </w:tc>
      </w:tr>
      <w:tr w:rsidR="00F3392C" w:rsidRPr="006E0CD1" w14:paraId="5C299206" w14:textId="77777777" w:rsidTr="00F3392C">
        <w:tc>
          <w:tcPr>
            <w:tcW w:w="709" w:type="dxa"/>
            <w:shd w:val="clear" w:color="auto" w:fill="auto"/>
          </w:tcPr>
          <w:p w14:paraId="26BF3FC3" w14:textId="77777777" w:rsidR="00F3392C" w:rsidRPr="006E0CD1" w:rsidRDefault="00F3392C" w:rsidP="00E82543">
            <w:pPr>
              <w:pStyle w:val="GlossEng"/>
            </w:pPr>
          </w:p>
        </w:tc>
        <w:tc>
          <w:tcPr>
            <w:tcW w:w="1666" w:type="dxa"/>
            <w:shd w:val="clear" w:color="auto" w:fill="auto"/>
          </w:tcPr>
          <w:p w14:paraId="11FDF4EF" w14:textId="2A131853" w:rsidR="00F3392C" w:rsidRPr="006E0CD1" w:rsidRDefault="00F3392C" w:rsidP="00245645">
            <w:pPr>
              <w:pStyle w:val="GlossEng"/>
            </w:pPr>
            <w:r w:rsidRPr="00FE1E94">
              <w:rPr>
                <w:rStyle w:val="ChSmallCaps"/>
              </w:rPr>
              <w:t>rdp</w:t>
            </w:r>
            <w:r w:rsidR="009A63B7">
              <w:t>~</w:t>
            </w:r>
            <w:r w:rsidR="00245645">
              <w:t>now</w:t>
            </w:r>
          </w:p>
        </w:tc>
        <w:tc>
          <w:tcPr>
            <w:tcW w:w="489" w:type="dxa"/>
            <w:shd w:val="clear" w:color="auto" w:fill="auto"/>
          </w:tcPr>
          <w:p w14:paraId="56AA272D" w14:textId="77777777" w:rsidR="00F3392C" w:rsidRPr="0099608C" w:rsidRDefault="00F3392C" w:rsidP="00E82543">
            <w:pPr>
              <w:pStyle w:val="GlossEng"/>
              <w:rPr>
                <w:rStyle w:val="ChSmallCaps"/>
              </w:rPr>
            </w:pPr>
            <w:r>
              <w:rPr>
                <w:rStyle w:val="ChSmallCaps"/>
              </w:rPr>
              <w:t>3sg</w:t>
            </w:r>
          </w:p>
        </w:tc>
        <w:tc>
          <w:tcPr>
            <w:tcW w:w="562" w:type="dxa"/>
            <w:shd w:val="clear" w:color="auto" w:fill="auto"/>
          </w:tcPr>
          <w:p w14:paraId="58ADC595" w14:textId="77777777" w:rsidR="00F3392C" w:rsidRPr="0077651B" w:rsidRDefault="00F3392C" w:rsidP="00E82543">
            <w:pPr>
              <w:pStyle w:val="GlossEng"/>
            </w:pPr>
            <w:r w:rsidRPr="0077651B">
              <w:t>exist</w:t>
            </w:r>
          </w:p>
        </w:tc>
        <w:tc>
          <w:tcPr>
            <w:tcW w:w="360" w:type="dxa"/>
            <w:shd w:val="clear" w:color="auto" w:fill="auto"/>
          </w:tcPr>
          <w:p w14:paraId="1D81D5F9" w14:textId="77777777" w:rsidR="00F3392C" w:rsidRPr="006E0CD1" w:rsidRDefault="00F3392C" w:rsidP="00E82543">
            <w:pPr>
              <w:pStyle w:val="GlossEng"/>
            </w:pPr>
            <w:r>
              <w:t>at</w:t>
            </w:r>
          </w:p>
        </w:tc>
        <w:tc>
          <w:tcPr>
            <w:tcW w:w="673" w:type="dxa"/>
            <w:shd w:val="clear" w:color="auto" w:fill="auto"/>
          </w:tcPr>
          <w:p w14:paraId="18FA7A11" w14:textId="77777777" w:rsidR="00F3392C" w:rsidRPr="0077651B" w:rsidRDefault="00F3392C" w:rsidP="00E82543">
            <w:pPr>
              <w:pStyle w:val="GlossEng"/>
            </w:pPr>
            <w:r w:rsidRPr="0077651B">
              <w:t>police</w:t>
            </w:r>
          </w:p>
        </w:tc>
      </w:tr>
    </w:tbl>
    <w:p w14:paraId="41D3E4B2" w14:textId="5F95BA2F" w:rsidR="0077651B" w:rsidRDefault="00B7093A" w:rsidP="0077651B">
      <w:pPr>
        <w:pStyle w:val="FreeTranslEng"/>
        <w:rPr>
          <w:rStyle w:val="ExampleSource"/>
        </w:rPr>
      </w:pPr>
      <w:r>
        <w:t>‘</w:t>
      </w:r>
      <w:r w:rsidR="0077651B">
        <w:rPr>
          <w:rStyle w:val="ChBlueBold"/>
        </w:rPr>
        <w:t>right now</w:t>
      </w:r>
      <w:r w:rsidR="0077651B" w:rsidRPr="0077651B">
        <w:t xml:space="preserve"> </w:t>
      </w:r>
      <w:r w:rsidR="00D70200">
        <w:t>h</w:t>
      </w:r>
      <w:r w:rsidR="00D70200" w:rsidRPr="0047331A">
        <w:t>e</w:t>
      </w:r>
      <w:r w:rsidR="00D70200">
        <w:t>/she</w:t>
      </w:r>
      <w:r w:rsidR="0077651B">
        <w:t xml:space="preserve"> is at the police (station)</w:t>
      </w:r>
      <w:r>
        <w:t>’</w:t>
      </w:r>
      <w:r w:rsidR="0077651B">
        <w:t xml:space="preserve"> </w:t>
      </w:r>
      <w:r w:rsidR="0077651B" w:rsidRPr="00F44FD9">
        <w:rPr>
          <w:rStyle w:val="ExampleSource"/>
        </w:rPr>
        <w:t>[</w:t>
      </w:r>
      <w:r w:rsidR="003235A2">
        <w:rPr>
          <w:rStyle w:val="ExampleSource"/>
        </w:rPr>
        <w:t xml:space="preserve">Elicited </w:t>
      </w:r>
      <w:r w:rsidR="0077651B" w:rsidRPr="0077651B">
        <w:rPr>
          <w:rStyle w:val="ExampleSource"/>
        </w:rPr>
        <w:t>BR131231.002</w:t>
      </w:r>
      <w:r w:rsidR="0077651B" w:rsidRPr="00F44FD9">
        <w:rPr>
          <w:rStyle w:val="ExampleSource"/>
        </w:rPr>
        <w:t>]</w:t>
      </w:r>
    </w:p>
    <w:tbl>
      <w:tblPr>
        <w:tblW w:w="4750" w:type="dxa"/>
        <w:tblCellMar>
          <w:left w:w="42" w:type="dxa"/>
          <w:right w:w="42" w:type="dxa"/>
        </w:tblCellMar>
        <w:tblLook w:val="01E0" w:firstRow="1" w:lastRow="1" w:firstColumn="1" w:lastColumn="1" w:noHBand="0" w:noVBand="0"/>
      </w:tblPr>
      <w:tblGrid>
        <w:gridCol w:w="709"/>
        <w:gridCol w:w="489"/>
        <w:gridCol w:w="567"/>
        <w:gridCol w:w="562"/>
        <w:gridCol w:w="1155"/>
        <w:gridCol w:w="373"/>
        <w:gridCol w:w="895"/>
      </w:tblGrid>
      <w:tr w:rsidR="00AC23C4" w:rsidRPr="00833FA5" w14:paraId="0703DC82" w14:textId="77777777" w:rsidTr="00AC23C4">
        <w:tc>
          <w:tcPr>
            <w:tcW w:w="709" w:type="dxa"/>
            <w:shd w:val="clear" w:color="auto" w:fill="auto"/>
          </w:tcPr>
          <w:p w14:paraId="78F94572" w14:textId="419982FD" w:rsidR="00FE1E94" w:rsidRPr="008A3EB0" w:rsidRDefault="00FE1E94" w:rsidP="00E15E36">
            <w:pPr>
              <w:pStyle w:val="O0Nwnext"/>
            </w:pPr>
            <w:bookmarkStart w:id="1797" w:name="_Ref359673859"/>
            <w:r w:rsidRPr="007A0BC8">
              <w:t>(</w:t>
            </w:r>
            <w:fldSimple w:instr=" SEQ ( \* ARABIC \s 1 ">
              <w:r w:rsidR="00154D81">
                <w:rPr>
                  <w:noProof/>
                </w:rPr>
                <w:t>56</w:t>
              </w:r>
            </w:fldSimple>
            <w:r w:rsidRPr="007A0BC8">
              <w:t>)</w:t>
            </w:r>
            <w:bookmarkEnd w:id="1797"/>
          </w:p>
        </w:tc>
        <w:tc>
          <w:tcPr>
            <w:tcW w:w="489" w:type="dxa"/>
            <w:shd w:val="clear" w:color="auto" w:fill="auto"/>
          </w:tcPr>
          <w:p w14:paraId="0DEA1CE1" w14:textId="77777777" w:rsidR="00FE1E94" w:rsidRPr="005F763D" w:rsidRDefault="00FE1E94" w:rsidP="00E15E36">
            <w:pPr>
              <w:pStyle w:val="Text"/>
            </w:pPr>
            <w:r>
              <w:t>sa</w:t>
            </w:r>
          </w:p>
        </w:tc>
        <w:tc>
          <w:tcPr>
            <w:tcW w:w="567" w:type="dxa"/>
            <w:shd w:val="clear" w:color="auto" w:fill="auto"/>
          </w:tcPr>
          <w:p w14:paraId="69629DF5" w14:textId="77777777" w:rsidR="00FE1E94" w:rsidRPr="005F763D" w:rsidRDefault="00FE1E94" w:rsidP="00E15E36">
            <w:pPr>
              <w:pStyle w:val="Text"/>
            </w:pPr>
            <w:r>
              <w:t>pu</w:t>
            </w:r>
          </w:p>
        </w:tc>
        <w:tc>
          <w:tcPr>
            <w:tcW w:w="562" w:type="dxa"/>
            <w:shd w:val="clear" w:color="auto" w:fill="auto"/>
          </w:tcPr>
          <w:p w14:paraId="07529F04" w14:textId="77777777" w:rsidR="00FE1E94" w:rsidRPr="005F763D" w:rsidRDefault="00FE1E94" w:rsidP="00E15E36">
            <w:pPr>
              <w:pStyle w:val="Text"/>
            </w:pPr>
            <w:r>
              <w:t>kaka</w:t>
            </w:r>
          </w:p>
        </w:tc>
        <w:tc>
          <w:tcPr>
            <w:tcW w:w="1155" w:type="dxa"/>
            <w:shd w:val="clear" w:color="auto" w:fill="auto"/>
          </w:tcPr>
          <w:p w14:paraId="07AB1C39" w14:textId="77777777" w:rsidR="00FE1E94" w:rsidRPr="00FE1E94" w:rsidRDefault="00FE1E94" w:rsidP="00E15E36">
            <w:pPr>
              <w:pStyle w:val="Text"/>
              <w:rPr>
                <w:rStyle w:val="ChBlueBold"/>
              </w:rPr>
            </w:pPr>
            <w:r w:rsidRPr="00FE1E94">
              <w:rPr>
                <w:rStyle w:val="ChBlueBold"/>
              </w:rPr>
              <w:t>sring~sring</w:t>
            </w:r>
          </w:p>
        </w:tc>
        <w:tc>
          <w:tcPr>
            <w:tcW w:w="373" w:type="dxa"/>
            <w:shd w:val="clear" w:color="auto" w:fill="auto"/>
          </w:tcPr>
          <w:p w14:paraId="4A6659EC" w14:textId="77777777" w:rsidR="00FE1E94" w:rsidRPr="00FE1E94" w:rsidRDefault="00FE1E94" w:rsidP="00E15E36">
            <w:pPr>
              <w:pStyle w:val="Text"/>
            </w:pPr>
            <w:r w:rsidRPr="00FE1E94">
              <w:t>ke</w:t>
            </w:r>
          </w:p>
        </w:tc>
        <w:tc>
          <w:tcPr>
            <w:tcW w:w="895" w:type="dxa"/>
            <w:shd w:val="clear" w:color="auto" w:fill="auto"/>
          </w:tcPr>
          <w:p w14:paraId="53949ACF" w14:textId="77777777" w:rsidR="00FE1E94" w:rsidRPr="005F763D" w:rsidRDefault="00FE1E94" w:rsidP="00E15E36">
            <w:pPr>
              <w:pStyle w:val="Text"/>
            </w:pPr>
            <w:r>
              <w:t>Jayapura</w:t>
            </w:r>
          </w:p>
        </w:tc>
      </w:tr>
      <w:tr w:rsidR="00AC23C4" w:rsidRPr="00AC23C4" w14:paraId="70176CAB" w14:textId="77777777" w:rsidTr="00AC23C4">
        <w:tc>
          <w:tcPr>
            <w:tcW w:w="709" w:type="dxa"/>
            <w:shd w:val="clear" w:color="auto" w:fill="auto"/>
          </w:tcPr>
          <w:p w14:paraId="3A2F0A85" w14:textId="77777777" w:rsidR="00FE1E94" w:rsidRPr="003B2564" w:rsidRDefault="00FE1E94" w:rsidP="00E15E36">
            <w:pPr>
              <w:pStyle w:val="GlossEng"/>
            </w:pPr>
          </w:p>
        </w:tc>
        <w:tc>
          <w:tcPr>
            <w:tcW w:w="489" w:type="dxa"/>
            <w:shd w:val="clear" w:color="auto" w:fill="auto"/>
          </w:tcPr>
          <w:p w14:paraId="39B358FF" w14:textId="77777777" w:rsidR="00FE1E94" w:rsidRPr="00FE1E94" w:rsidRDefault="00FE1E94" w:rsidP="00E15E36">
            <w:pPr>
              <w:pStyle w:val="GlossEng"/>
              <w:rPr>
                <w:rStyle w:val="ChSmallCaps"/>
              </w:rPr>
            </w:pPr>
            <w:r w:rsidRPr="00FE1E94">
              <w:rPr>
                <w:rStyle w:val="ChSmallCaps"/>
              </w:rPr>
              <w:t>1sg</w:t>
            </w:r>
          </w:p>
        </w:tc>
        <w:tc>
          <w:tcPr>
            <w:tcW w:w="567" w:type="dxa"/>
            <w:shd w:val="clear" w:color="auto" w:fill="auto"/>
          </w:tcPr>
          <w:p w14:paraId="306A0FD2" w14:textId="77777777" w:rsidR="00FE1E94" w:rsidRPr="00FE1E94" w:rsidRDefault="00FE1E94" w:rsidP="00E15E36">
            <w:pPr>
              <w:pStyle w:val="GlossEng"/>
              <w:rPr>
                <w:rStyle w:val="ChSmallCaps"/>
              </w:rPr>
            </w:pPr>
            <w:r w:rsidRPr="00FE1E94">
              <w:rPr>
                <w:rStyle w:val="ChSmallCaps"/>
              </w:rPr>
              <w:t>poss</w:t>
            </w:r>
          </w:p>
        </w:tc>
        <w:tc>
          <w:tcPr>
            <w:tcW w:w="562" w:type="dxa"/>
            <w:shd w:val="clear" w:color="auto" w:fill="auto"/>
          </w:tcPr>
          <w:p w14:paraId="6FEDB551" w14:textId="77777777" w:rsidR="00FE1E94" w:rsidRPr="005F763D" w:rsidRDefault="00FE1E94" w:rsidP="00E15E36">
            <w:pPr>
              <w:pStyle w:val="GlossEng"/>
            </w:pPr>
            <w:r>
              <w:t>oSb</w:t>
            </w:r>
          </w:p>
        </w:tc>
        <w:tc>
          <w:tcPr>
            <w:tcW w:w="1155" w:type="dxa"/>
            <w:shd w:val="clear" w:color="auto" w:fill="auto"/>
          </w:tcPr>
          <w:p w14:paraId="0D51CFF4" w14:textId="77777777" w:rsidR="00FE1E94" w:rsidRPr="005F763D" w:rsidRDefault="00FE1E94" w:rsidP="00E15E36">
            <w:pPr>
              <w:pStyle w:val="GlossEng"/>
            </w:pPr>
            <w:r w:rsidRPr="00FE1E94">
              <w:rPr>
                <w:rStyle w:val="ChSmallCaps"/>
              </w:rPr>
              <w:t>rdp</w:t>
            </w:r>
            <w:r>
              <w:t>~often</w:t>
            </w:r>
          </w:p>
        </w:tc>
        <w:tc>
          <w:tcPr>
            <w:tcW w:w="373" w:type="dxa"/>
            <w:shd w:val="clear" w:color="auto" w:fill="auto"/>
          </w:tcPr>
          <w:p w14:paraId="16A369EF" w14:textId="77777777" w:rsidR="00FE1E94" w:rsidRPr="00FE1E94" w:rsidRDefault="00FE1E94" w:rsidP="00E15E36">
            <w:pPr>
              <w:pStyle w:val="GlossEng"/>
            </w:pPr>
            <w:r w:rsidRPr="00FE1E94">
              <w:t>to</w:t>
            </w:r>
          </w:p>
        </w:tc>
        <w:tc>
          <w:tcPr>
            <w:tcW w:w="895" w:type="dxa"/>
            <w:shd w:val="clear" w:color="auto" w:fill="auto"/>
          </w:tcPr>
          <w:p w14:paraId="1623A256" w14:textId="77777777" w:rsidR="00FE1E94" w:rsidRPr="005F763D" w:rsidRDefault="00FE1E94" w:rsidP="00E15E36">
            <w:pPr>
              <w:pStyle w:val="GlossEng"/>
            </w:pPr>
            <w:r>
              <w:t>Jayapura</w:t>
            </w:r>
          </w:p>
        </w:tc>
      </w:tr>
    </w:tbl>
    <w:p w14:paraId="4DB0DB80" w14:textId="7C4B8383" w:rsidR="00E15E36" w:rsidRPr="00690E2C" w:rsidRDefault="00B7093A" w:rsidP="009A5F13">
      <w:pPr>
        <w:pStyle w:val="FreeTranslEng15pt"/>
      </w:pPr>
      <w:r>
        <w:t>‘</w:t>
      </w:r>
      <w:r w:rsidR="00FE1E94" w:rsidRPr="00FE1E94">
        <w:t xml:space="preserve">my older sibling (travels) to Jayapura </w:t>
      </w:r>
      <w:r w:rsidR="00FE1E94" w:rsidRPr="00DE0003">
        <w:rPr>
          <w:rStyle w:val="ChBlueBold"/>
        </w:rPr>
        <w:t>very often</w:t>
      </w:r>
      <w:r>
        <w:t>’</w:t>
      </w:r>
      <w:r w:rsidR="00E15E36">
        <w:t xml:space="preserve"> </w:t>
      </w:r>
      <w:r w:rsidR="00E15E36" w:rsidRPr="003B2564">
        <w:rPr>
          <w:rStyle w:val="ExampleSource"/>
        </w:rPr>
        <w:t>[</w:t>
      </w:r>
      <w:r w:rsidR="003C70AC">
        <w:rPr>
          <w:rStyle w:val="ExampleSource"/>
        </w:rPr>
        <w:t xml:space="preserve">Elicited </w:t>
      </w:r>
      <w:r w:rsidR="00FE1E94">
        <w:rPr>
          <w:rStyle w:val="ExampleSource"/>
        </w:rPr>
        <w:t>BR131231.001</w:t>
      </w:r>
      <w:r w:rsidR="00E15E36" w:rsidRPr="003B2564">
        <w:rPr>
          <w:rStyle w:val="ExampleSource"/>
        </w:rPr>
        <w:t>]</w:t>
      </w:r>
    </w:p>
    <w:p w14:paraId="14E18F40" w14:textId="77777777" w:rsidR="00E15E36" w:rsidRDefault="00E15E36" w:rsidP="00E15E36">
      <w:pPr>
        <w:pStyle w:val="Heading3"/>
      </w:pPr>
      <w:bookmarkStart w:id="1798" w:name="_Toc226449411"/>
      <w:bookmarkStart w:id="1799" w:name="_Toc227070485"/>
      <w:bookmarkStart w:id="1800" w:name="_Ref227393111"/>
      <w:bookmarkStart w:id="1801" w:name="_Toc332968477"/>
      <w:bookmarkStart w:id="1802" w:name="_Toc365356384"/>
      <w:bookmarkStart w:id="1803" w:name="_Toc367531067"/>
      <w:bookmarkStart w:id="1804" w:name="_Ref374454591"/>
      <w:bookmarkStart w:id="1805" w:name="_Ref374454714"/>
      <w:bookmarkStart w:id="1806" w:name="_Toc440455560"/>
      <w:r>
        <w:lastRenderedPageBreak/>
        <w:t>Reduplication</w:t>
      </w:r>
      <w:bookmarkEnd w:id="1798"/>
      <w:r>
        <w:t xml:space="preserve"> of </w:t>
      </w:r>
      <w:bookmarkEnd w:id="1799"/>
      <w:r>
        <w:t>numerals</w:t>
      </w:r>
      <w:bookmarkEnd w:id="1800"/>
      <w:bookmarkEnd w:id="1801"/>
      <w:r>
        <w:t xml:space="preserve"> and quantifiers</w:t>
      </w:r>
      <w:bookmarkEnd w:id="1802"/>
      <w:bookmarkEnd w:id="1803"/>
      <w:bookmarkEnd w:id="1804"/>
      <w:bookmarkEnd w:id="1805"/>
      <w:bookmarkEnd w:id="1806"/>
    </w:p>
    <w:p w14:paraId="2C41443F" w14:textId="0EB444DA" w:rsidR="00E15E36" w:rsidRDefault="00E15E36" w:rsidP="0071676D">
      <w:pPr>
        <w:pStyle w:val="Body0000after"/>
        <w:rPr>
          <w:lang w:eastAsia="en-US"/>
        </w:rPr>
      </w:pPr>
      <w:r>
        <w:rPr>
          <w:rStyle w:val="t1"/>
        </w:rPr>
        <w:t xml:space="preserve">Across languages, reduplication of numerals </w:t>
      </w:r>
      <w:r w:rsidR="00B7093A">
        <w:rPr>
          <w:rStyle w:val="t1"/>
        </w:rPr>
        <w:t>“</w:t>
      </w:r>
      <w:r>
        <w:rPr>
          <w:rStyle w:val="t1"/>
        </w:rPr>
        <w:t>has been found to express various categories including collectives, distributives, multiplicatives, and limitatives</w:t>
      </w:r>
      <w:r w:rsidR="00B7093A">
        <w:rPr>
          <w:rStyle w:val="t1"/>
        </w:rPr>
        <w:t>”</w:t>
      </w:r>
      <w:r>
        <w:rPr>
          <w:rStyle w:val="t1"/>
        </w:rPr>
        <w:t xml:space="preserve"> </w:t>
      </w:r>
      <w:r w:rsidR="00BA6215">
        <w:rPr>
          <w:rStyle w:val="Citation"/>
          <w:szCs w:val="19"/>
        </w:rPr>
        <w:fldChar w:fldCharType="begin"/>
      </w:r>
      <w:r w:rsidR="003A5B20">
        <w:rPr>
          <w:rStyle w:val="Citation"/>
          <w:szCs w:val="19"/>
        </w:rPr>
        <w:instrText>ADDIN CITAVI.PLACEHOLDER 076b3ae2-10e1-4505-a679-2ad2d91c8810 PFBsYWNlaG9sZGVyPg0KICA8QWRkSW5WZXJzaW9uPjUuMi4wLjg8L0FkZEluVmVyc2lvbj4NCiAgPElkPjA3NmIzYWUyLTEwZTEtNDUwNS1hNjc5LTJhZDJkOTFjODgxMDwvSWQ+DQogIDxFbnRyaWVzPg0KICAgIDxFbnRyeT4NCiAgICAgIDxJZD4zZDg3MDM2Zi03MzZjLTRiYTctODI5YS04YWFkMDVhMjMxYmQ8L0lkPg0KICAgICAgPFJlZmVyZW5jZUlkPmUzZTc1OTQ5LWRlZjMtNGZhMS04ZjdhLTI1ODNlM2ZjMjA1MD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SdWJpbm8gMjAxMSDigJMgUmVkdXBsaWNhdGlvbjwvU2hvcnRUaXRsZT4NCiAgICAgICAgPFRpdGxlPlJlZHVwbGljYXRpb248L1RpdGxlPg0KICAgICAgPC9SZWZlcmVuY2U+DQogICAgPC9FbnRyeT4NCiAgPC9FbnRyaWVzPg0KICA8VGV4dD4oUnViaW5v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WJpbm8gMjAxMSk8L1RleHQ+DQogICAgPC9UZXh0VW5pdD4NCiAgPC9UZXh0VW5pdHM+DQo8L1BsYWNlaG9sZGVyPg==</w:instrText>
      </w:r>
      <w:r w:rsidR="00BA6215">
        <w:rPr>
          <w:rStyle w:val="Citation"/>
          <w:szCs w:val="19"/>
        </w:rPr>
        <w:fldChar w:fldCharType="separate"/>
      </w:r>
      <w:bookmarkStart w:id="1807" w:name="_CTVP001076b3ae210e14505a6792ad2d91c8810"/>
      <w:r w:rsidR="0092006B">
        <w:rPr>
          <w:rStyle w:val="Citation"/>
          <w:szCs w:val="19"/>
        </w:rPr>
        <w:t>(Rubino 2011)</w:t>
      </w:r>
      <w:bookmarkEnd w:id="1807"/>
      <w:r w:rsidR="00BA6215">
        <w:rPr>
          <w:rStyle w:val="Citation"/>
          <w:szCs w:val="19"/>
        </w:rPr>
        <w:fldChar w:fldCharType="end"/>
      </w:r>
      <w:r>
        <w:rPr>
          <w:rStyle w:val="t1"/>
        </w:rPr>
        <w:t xml:space="preserve">. In Papuan Malay, </w:t>
      </w:r>
      <w:r>
        <w:rPr>
          <w:lang w:eastAsia="en-US"/>
        </w:rPr>
        <w:t xml:space="preserve">reduplicated numerals typically express collectivity or distributiveness, </w:t>
      </w:r>
      <w:r>
        <w:t>while quantifiers signal distributiveness</w:t>
      </w:r>
      <w:r>
        <w:rPr>
          <w:lang w:eastAsia="en-US"/>
        </w:rPr>
        <w:t>.</w:t>
      </w:r>
    </w:p>
    <w:p w14:paraId="5EE3EEFD" w14:textId="67984FC9" w:rsidR="00E15E36" w:rsidRDefault="00E15E36" w:rsidP="0071676D">
      <w:pPr>
        <w:pStyle w:val="Body0505after"/>
      </w:pPr>
      <w:r>
        <w:t xml:space="preserve">Reduplicated numerals have two meaning aspects. They may express collectivity in the sense of </w:t>
      </w:r>
      <w:r w:rsidR="00B7093A">
        <w:t>‘</w:t>
      </w:r>
      <w:r>
        <w:t xml:space="preserve">all </w:t>
      </w:r>
      <w:r w:rsidRPr="0099608C">
        <w:rPr>
          <w:rStyle w:val="ChSmallCaps"/>
        </w:rPr>
        <w:t>base</w:t>
      </w:r>
      <w:r w:rsidR="00B7093A">
        <w:t>’</w:t>
      </w:r>
      <w:r>
        <w:t xml:space="preserve"> as in </w:t>
      </w:r>
      <w:r>
        <w:fldChar w:fldCharType="begin"/>
      </w:r>
      <w:r>
        <w:instrText xml:space="preserve"> REF _Ref360091962 \h </w:instrText>
      </w:r>
      <w:r>
        <w:fldChar w:fldCharType="separate"/>
      </w:r>
      <w:r w:rsidR="00154D81" w:rsidRPr="007A0BC8">
        <w:t>(</w:t>
      </w:r>
      <w:r w:rsidR="00154D81">
        <w:rPr>
          <w:noProof/>
        </w:rPr>
        <w:t>57</w:t>
      </w:r>
      <w:r w:rsidR="00154D81" w:rsidRPr="007A0BC8">
        <w:t>)</w:t>
      </w:r>
      <w:r>
        <w:fldChar w:fldCharType="end"/>
      </w:r>
      <w:r>
        <w:t xml:space="preserve"> and </w:t>
      </w:r>
      <w:r w:rsidR="00ED759B">
        <w:t xml:space="preserve">the elicited example in </w:t>
      </w:r>
      <w:r>
        <w:fldChar w:fldCharType="begin"/>
      </w:r>
      <w:r>
        <w:instrText xml:space="preserve"> REF _Ref360091963 \h </w:instrText>
      </w:r>
      <w:r>
        <w:fldChar w:fldCharType="separate"/>
      </w:r>
      <w:r w:rsidR="00154D81" w:rsidRPr="007A0BC8">
        <w:t>(</w:t>
      </w:r>
      <w:r w:rsidR="00154D81">
        <w:rPr>
          <w:noProof/>
        </w:rPr>
        <w:t>58</w:t>
      </w:r>
      <w:r w:rsidR="00154D81" w:rsidRPr="007A0BC8">
        <w:t>)</w:t>
      </w:r>
      <w:r>
        <w:fldChar w:fldCharType="end"/>
      </w:r>
      <w:r>
        <w:t xml:space="preserve">, or signal distributiveness in the sense of </w:t>
      </w:r>
      <w:r w:rsidR="00B7093A">
        <w:t>‘</w:t>
      </w:r>
      <w:r w:rsidRPr="0099608C">
        <w:rPr>
          <w:rStyle w:val="ChSmallCaps"/>
        </w:rPr>
        <w:t>base</w:t>
      </w:r>
      <w:r>
        <w:t xml:space="preserve"> by </w:t>
      </w:r>
      <w:r w:rsidRPr="0099608C">
        <w:rPr>
          <w:rStyle w:val="ChSmallCaps"/>
        </w:rPr>
        <w:t>base</w:t>
      </w:r>
      <w:r w:rsidR="00B7093A">
        <w:t>’</w:t>
      </w:r>
      <w:r>
        <w:t xml:space="preserve"> as in </w:t>
      </w:r>
      <w:r>
        <w:fldChar w:fldCharType="begin"/>
      </w:r>
      <w:r>
        <w:instrText xml:space="preserve"> REF _Ref360091964 \h </w:instrText>
      </w:r>
      <w:r>
        <w:fldChar w:fldCharType="separate"/>
      </w:r>
      <w:r w:rsidR="00154D81" w:rsidRPr="007A0BC8">
        <w:t>(</w:t>
      </w:r>
      <w:r w:rsidR="00154D81">
        <w:rPr>
          <w:noProof/>
        </w:rPr>
        <w:t>59</w:t>
      </w:r>
      <w:r w:rsidR="00154D81" w:rsidRPr="007A0BC8">
        <w:t>)</w:t>
      </w:r>
      <w:r>
        <w:fldChar w:fldCharType="end"/>
      </w:r>
      <w:r>
        <w:t xml:space="preserve"> and </w:t>
      </w:r>
      <w:r>
        <w:fldChar w:fldCharType="begin"/>
      </w:r>
      <w:r>
        <w:instrText xml:space="preserve"> REF _Ref360091965 \h </w:instrText>
      </w:r>
      <w:r>
        <w:fldChar w:fldCharType="separate"/>
      </w:r>
      <w:r w:rsidR="00154D81" w:rsidRPr="007A0BC8">
        <w:t>(</w:t>
      </w:r>
      <w:r w:rsidR="00154D81">
        <w:rPr>
          <w:noProof/>
        </w:rPr>
        <w:t>60</w:t>
      </w:r>
      <w:r w:rsidR="00154D81" w:rsidRPr="007A0BC8">
        <w:t>)</w:t>
      </w:r>
      <w:r>
        <w:fldChar w:fldCharType="end"/>
      </w:r>
      <w:r>
        <w:t>.</w:t>
      </w:r>
    </w:p>
    <w:p w14:paraId="69545266" w14:textId="77777777" w:rsidR="00E15E36" w:rsidRDefault="00E15E36" w:rsidP="00E15E36">
      <w:pPr>
        <w:pStyle w:val="ExampleTitle"/>
      </w:pPr>
      <w:r>
        <w:t xml:space="preserve">Reduplication of numerals: </w:t>
      </w:r>
      <w:r>
        <w:rPr>
          <w:lang w:eastAsia="en-US"/>
        </w:rPr>
        <w:t>Collectivity and distributiveness</w:t>
      </w:r>
    </w:p>
    <w:tbl>
      <w:tblPr>
        <w:tblW w:w="0" w:type="auto"/>
        <w:tblCellMar>
          <w:left w:w="42" w:type="dxa"/>
          <w:right w:w="42" w:type="dxa"/>
        </w:tblCellMar>
        <w:tblLook w:val="01E0" w:firstRow="1" w:lastRow="1" w:firstColumn="1" w:lastColumn="1" w:noHBand="0" w:noVBand="0"/>
      </w:tblPr>
      <w:tblGrid>
        <w:gridCol w:w="709"/>
        <w:gridCol w:w="451"/>
        <w:gridCol w:w="510"/>
        <w:gridCol w:w="740"/>
        <w:gridCol w:w="933"/>
      </w:tblGrid>
      <w:tr w:rsidR="00AC23C4" w:rsidRPr="00833FA5" w14:paraId="12639ED1" w14:textId="77777777" w:rsidTr="00AC23C4">
        <w:tc>
          <w:tcPr>
            <w:tcW w:w="709" w:type="dxa"/>
            <w:shd w:val="clear" w:color="auto" w:fill="auto"/>
          </w:tcPr>
          <w:p w14:paraId="62EA01DF" w14:textId="77777777" w:rsidR="00E15E36" w:rsidRPr="008A3EB0" w:rsidRDefault="00E15E36" w:rsidP="00E15E36">
            <w:pPr>
              <w:pStyle w:val="O0Nwnext"/>
            </w:pPr>
            <w:bookmarkStart w:id="1808" w:name="_Ref360091962"/>
            <w:r w:rsidRPr="007A0BC8">
              <w:t>(</w:t>
            </w:r>
            <w:fldSimple w:instr=" SEQ ( \* ARABIC \s 1 ">
              <w:r w:rsidR="00154D81">
                <w:rPr>
                  <w:noProof/>
                </w:rPr>
                <w:t>57</w:t>
              </w:r>
            </w:fldSimple>
            <w:r w:rsidRPr="007A0BC8">
              <w:t>)</w:t>
            </w:r>
            <w:bookmarkEnd w:id="1808"/>
          </w:p>
        </w:tc>
        <w:tc>
          <w:tcPr>
            <w:tcW w:w="451" w:type="dxa"/>
            <w:shd w:val="clear" w:color="auto" w:fill="auto"/>
          </w:tcPr>
          <w:p w14:paraId="4656BAA7" w14:textId="77777777" w:rsidR="00E15E36" w:rsidRPr="001A1B4C" w:rsidRDefault="00E15E36" w:rsidP="00E15E36">
            <w:pPr>
              <w:pStyle w:val="Text"/>
            </w:pPr>
            <w:r w:rsidRPr="001A1B4C">
              <w:t>yo</w:t>
            </w:r>
            <w:r w:rsidR="009F7505">
              <w:t>,</w:t>
            </w:r>
          </w:p>
        </w:tc>
        <w:tc>
          <w:tcPr>
            <w:tcW w:w="510" w:type="dxa"/>
            <w:shd w:val="clear" w:color="auto" w:fill="auto"/>
          </w:tcPr>
          <w:p w14:paraId="08436F10" w14:textId="77777777" w:rsidR="00E15E36" w:rsidRPr="001A1B4C" w:rsidRDefault="00E15E36" w:rsidP="00E15E36">
            <w:pPr>
              <w:pStyle w:val="Text"/>
            </w:pPr>
            <w:r w:rsidRPr="001A1B4C">
              <w:t>kas</w:t>
            </w:r>
          </w:p>
        </w:tc>
        <w:tc>
          <w:tcPr>
            <w:tcW w:w="740" w:type="dxa"/>
            <w:shd w:val="clear" w:color="auto" w:fill="auto"/>
          </w:tcPr>
          <w:p w14:paraId="1E087CDA" w14:textId="77777777" w:rsidR="00E15E36" w:rsidRPr="001A1B4C" w:rsidRDefault="00E15E36" w:rsidP="00E15E36">
            <w:pPr>
              <w:pStyle w:val="Text"/>
            </w:pPr>
            <w:r w:rsidRPr="001A1B4C">
              <w:t>tinggal</w:t>
            </w:r>
          </w:p>
        </w:tc>
        <w:tc>
          <w:tcPr>
            <w:tcW w:w="933" w:type="dxa"/>
            <w:shd w:val="clear" w:color="auto" w:fill="auto"/>
          </w:tcPr>
          <w:p w14:paraId="46AA67F9" w14:textId="77777777" w:rsidR="00E15E36" w:rsidRPr="001A1B4C" w:rsidRDefault="00E15E36" w:rsidP="00E15E36">
            <w:pPr>
              <w:pStyle w:val="Text"/>
            </w:pPr>
            <w:r w:rsidRPr="001A1B4C">
              <w:rPr>
                <w:rStyle w:val="ChBlueBold"/>
              </w:rPr>
              <w:t>dua</w:t>
            </w:r>
            <w:r>
              <w:rPr>
                <w:rStyle w:val="ChBlueBold"/>
              </w:rPr>
              <w:t>~</w:t>
            </w:r>
            <w:r w:rsidRPr="001A1B4C">
              <w:rPr>
                <w:rStyle w:val="ChBlueBold"/>
              </w:rPr>
              <w:t>dua</w:t>
            </w:r>
          </w:p>
        </w:tc>
      </w:tr>
      <w:tr w:rsidR="00AC23C4" w:rsidRPr="00AC23C4" w14:paraId="10A1B05D" w14:textId="77777777" w:rsidTr="00AC23C4">
        <w:tc>
          <w:tcPr>
            <w:tcW w:w="709" w:type="dxa"/>
            <w:shd w:val="clear" w:color="auto" w:fill="auto"/>
          </w:tcPr>
          <w:p w14:paraId="12D065DC" w14:textId="77777777" w:rsidR="00E15E36" w:rsidRPr="001A1B4C" w:rsidRDefault="00E15E36" w:rsidP="00E15E36">
            <w:pPr>
              <w:pStyle w:val="GlossEng"/>
            </w:pPr>
          </w:p>
        </w:tc>
        <w:tc>
          <w:tcPr>
            <w:tcW w:w="451" w:type="dxa"/>
            <w:shd w:val="clear" w:color="auto" w:fill="auto"/>
          </w:tcPr>
          <w:p w14:paraId="5FE069A9" w14:textId="77777777" w:rsidR="00E15E36" w:rsidRPr="001A1B4C" w:rsidRDefault="00E15E36" w:rsidP="00E15E36">
            <w:pPr>
              <w:pStyle w:val="GlossEng"/>
            </w:pPr>
            <w:r w:rsidRPr="001A1B4C">
              <w:t>yes</w:t>
            </w:r>
          </w:p>
        </w:tc>
        <w:tc>
          <w:tcPr>
            <w:tcW w:w="510" w:type="dxa"/>
            <w:shd w:val="clear" w:color="auto" w:fill="auto"/>
          </w:tcPr>
          <w:p w14:paraId="3F424FD6" w14:textId="77777777" w:rsidR="00E15E36" w:rsidRPr="00837E4F" w:rsidRDefault="00837E4F" w:rsidP="00E15E36">
            <w:pPr>
              <w:pStyle w:val="GlossEng"/>
            </w:pPr>
            <w:r w:rsidRPr="00837E4F">
              <w:t>give</w:t>
            </w:r>
          </w:p>
        </w:tc>
        <w:tc>
          <w:tcPr>
            <w:tcW w:w="740" w:type="dxa"/>
            <w:shd w:val="clear" w:color="auto" w:fill="auto"/>
          </w:tcPr>
          <w:p w14:paraId="6DFD9D9B" w14:textId="77777777" w:rsidR="00E15E36" w:rsidRPr="001A1B4C" w:rsidRDefault="00E15E36" w:rsidP="00E15E36">
            <w:pPr>
              <w:pStyle w:val="GlossEng"/>
            </w:pPr>
            <w:r w:rsidRPr="001A1B4C">
              <w:t>stay</w:t>
            </w:r>
          </w:p>
        </w:tc>
        <w:tc>
          <w:tcPr>
            <w:tcW w:w="933" w:type="dxa"/>
            <w:shd w:val="clear" w:color="auto" w:fill="auto"/>
          </w:tcPr>
          <w:p w14:paraId="35942D7C" w14:textId="77777777" w:rsidR="00E15E36" w:rsidRPr="001A1B4C" w:rsidRDefault="00E15E36" w:rsidP="00E15E36">
            <w:pPr>
              <w:pStyle w:val="GlossEng"/>
            </w:pPr>
            <w:r w:rsidRPr="0099608C">
              <w:rPr>
                <w:rStyle w:val="ChSmallCaps"/>
              </w:rPr>
              <w:t>rdp</w:t>
            </w:r>
            <w:r w:rsidRPr="001A1B4C">
              <w:t>~two</w:t>
            </w:r>
          </w:p>
        </w:tc>
      </w:tr>
    </w:tbl>
    <w:p w14:paraId="25F789BF" w14:textId="42339009" w:rsidR="00E15E36" w:rsidRPr="00690E2C" w:rsidRDefault="00B7093A" w:rsidP="00E15E36">
      <w:pPr>
        <w:pStyle w:val="FreeTranslEng"/>
      </w:pPr>
      <w:r>
        <w:t>‘</w:t>
      </w:r>
      <w:r w:rsidR="00E15E36">
        <w:t xml:space="preserve">yes, let </w:t>
      </w:r>
      <w:r w:rsidR="00E15E36" w:rsidRPr="004A70BF">
        <w:rPr>
          <w:rStyle w:val="ChBlueBold"/>
        </w:rPr>
        <w:t>both of them</w:t>
      </w:r>
      <w:r w:rsidR="00E15E36">
        <w:t xml:space="preserve"> stay</w:t>
      </w:r>
      <w:r>
        <w:t>’</w:t>
      </w:r>
      <w:r w:rsidR="00E15E36">
        <w:t xml:space="preserve"> </w:t>
      </w:r>
      <w:r w:rsidR="00E15E36" w:rsidRPr="004A70BF">
        <w:rPr>
          <w:rStyle w:val="ExampleSource"/>
        </w:rPr>
        <w:t>[080919-006-CvNP.0018]</w:t>
      </w:r>
    </w:p>
    <w:tbl>
      <w:tblPr>
        <w:tblW w:w="6427" w:type="dxa"/>
        <w:tblCellMar>
          <w:left w:w="42" w:type="dxa"/>
          <w:right w:w="42" w:type="dxa"/>
        </w:tblCellMar>
        <w:tblLook w:val="01E0" w:firstRow="1" w:lastRow="1" w:firstColumn="1" w:lastColumn="1" w:noHBand="0" w:noVBand="0"/>
      </w:tblPr>
      <w:tblGrid>
        <w:gridCol w:w="709"/>
        <w:gridCol w:w="284"/>
        <w:gridCol w:w="817"/>
        <w:gridCol w:w="595"/>
        <w:gridCol w:w="706"/>
        <w:gridCol w:w="489"/>
        <w:gridCol w:w="773"/>
        <w:gridCol w:w="510"/>
        <w:gridCol w:w="540"/>
        <w:gridCol w:w="1004"/>
      </w:tblGrid>
      <w:tr w:rsidR="00AC23C4" w:rsidRPr="00833FA5" w14:paraId="67AAAD9C" w14:textId="77777777" w:rsidTr="00AC23C4">
        <w:tc>
          <w:tcPr>
            <w:tcW w:w="709" w:type="dxa"/>
            <w:shd w:val="clear" w:color="auto" w:fill="auto"/>
          </w:tcPr>
          <w:p w14:paraId="246C3370" w14:textId="77777777" w:rsidR="00E15E36" w:rsidRPr="008A3EB0" w:rsidRDefault="00E15E36" w:rsidP="00E15E36">
            <w:pPr>
              <w:pStyle w:val="O0Nwnext"/>
            </w:pPr>
            <w:bookmarkStart w:id="1809" w:name="_Ref360091963"/>
            <w:r w:rsidRPr="007A0BC8">
              <w:t>(</w:t>
            </w:r>
            <w:fldSimple w:instr=" SEQ ( \* ARABIC \s 1 ">
              <w:r w:rsidR="00154D81">
                <w:rPr>
                  <w:noProof/>
                </w:rPr>
                <w:t>58</w:t>
              </w:r>
            </w:fldSimple>
            <w:r w:rsidRPr="007A0BC8">
              <w:t>)</w:t>
            </w:r>
            <w:bookmarkEnd w:id="1809"/>
          </w:p>
        </w:tc>
        <w:tc>
          <w:tcPr>
            <w:tcW w:w="284" w:type="dxa"/>
            <w:shd w:val="clear" w:color="auto" w:fill="auto"/>
          </w:tcPr>
          <w:p w14:paraId="65FE1B5D" w14:textId="77777777" w:rsidR="00E15E36" w:rsidRPr="001A1B4C" w:rsidRDefault="00E15E36" w:rsidP="00E15E36">
            <w:pPr>
              <w:pStyle w:val="Text"/>
            </w:pPr>
            <w:r>
              <w:t>…</w:t>
            </w:r>
          </w:p>
        </w:tc>
        <w:tc>
          <w:tcPr>
            <w:tcW w:w="817" w:type="dxa"/>
            <w:shd w:val="clear" w:color="auto" w:fill="auto"/>
          </w:tcPr>
          <w:p w14:paraId="606CAA28" w14:textId="77777777" w:rsidR="00E15E36" w:rsidRPr="001A1B4C" w:rsidRDefault="00E15E36" w:rsidP="00E15E36">
            <w:pPr>
              <w:pStyle w:val="Text"/>
            </w:pPr>
            <w:r>
              <w:t>karna</w:t>
            </w:r>
          </w:p>
        </w:tc>
        <w:tc>
          <w:tcPr>
            <w:tcW w:w="595" w:type="dxa"/>
            <w:shd w:val="clear" w:color="auto" w:fill="auto"/>
          </w:tcPr>
          <w:p w14:paraId="43C8A589" w14:textId="77777777" w:rsidR="00E15E36" w:rsidRPr="001A1B4C" w:rsidRDefault="00E15E36" w:rsidP="00E15E36">
            <w:pPr>
              <w:pStyle w:val="Text"/>
            </w:pPr>
            <w:r>
              <w:t>pesta</w:t>
            </w:r>
          </w:p>
        </w:tc>
        <w:tc>
          <w:tcPr>
            <w:tcW w:w="706" w:type="dxa"/>
            <w:shd w:val="clear" w:color="auto" w:fill="auto"/>
          </w:tcPr>
          <w:p w14:paraId="03834CEB" w14:textId="77777777" w:rsidR="00E15E36" w:rsidRPr="001A1B4C" w:rsidRDefault="00E15E36" w:rsidP="00E15E36">
            <w:pPr>
              <w:pStyle w:val="Text"/>
            </w:pPr>
            <w:r>
              <w:t>tu</w:t>
            </w:r>
          </w:p>
        </w:tc>
        <w:tc>
          <w:tcPr>
            <w:tcW w:w="489" w:type="dxa"/>
            <w:shd w:val="clear" w:color="auto" w:fill="auto"/>
          </w:tcPr>
          <w:p w14:paraId="5F2A862C" w14:textId="77777777" w:rsidR="00E15E36" w:rsidRPr="001A1B4C" w:rsidRDefault="00E15E36" w:rsidP="00E15E36">
            <w:pPr>
              <w:pStyle w:val="Text"/>
            </w:pPr>
            <w:r>
              <w:t>de</w:t>
            </w:r>
          </w:p>
        </w:tc>
        <w:tc>
          <w:tcPr>
            <w:tcW w:w="773" w:type="dxa"/>
            <w:shd w:val="clear" w:color="auto" w:fill="auto"/>
          </w:tcPr>
          <w:p w14:paraId="7D6A25AA" w14:textId="77777777" w:rsidR="00E15E36" w:rsidRPr="001A1B4C" w:rsidRDefault="00E15E36" w:rsidP="00E15E36">
            <w:pPr>
              <w:pStyle w:val="Text"/>
            </w:pPr>
            <w:r>
              <w:t>su</w:t>
            </w:r>
          </w:p>
        </w:tc>
        <w:tc>
          <w:tcPr>
            <w:tcW w:w="510" w:type="dxa"/>
            <w:shd w:val="clear" w:color="auto" w:fill="auto"/>
          </w:tcPr>
          <w:p w14:paraId="6C33E93C" w14:textId="77777777" w:rsidR="00E15E36" w:rsidRPr="001A1B4C" w:rsidRDefault="00E15E36" w:rsidP="00E15E36">
            <w:pPr>
              <w:pStyle w:val="Text"/>
            </w:pPr>
            <w:r>
              <w:t>kasi</w:t>
            </w:r>
          </w:p>
        </w:tc>
        <w:tc>
          <w:tcPr>
            <w:tcW w:w="540" w:type="dxa"/>
            <w:shd w:val="clear" w:color="auto" w:fill="auto"/>
          </w:tcPr>
          <w:p w14:paraId="1E879404" w14:textId="77777777" w:rsidR="00E15E36" w:rsidRPr="001A1B4C" w:rsidRDefault="00E15E36" w:rsidP="00E15E36">
            <w:pPr>
              <w:pStyle w:val="Text"/>
            </w:pPr>
            <w:r>
              <w:t>mati</w:t>
            </w:r>
          </w:p>
        </w:tc>
        <w:tc>
          <w:tcPr>
            <w:tcW w:w="1004" w:type="dxa"/>
            <w:shd w:val="clear" w:color="auto" w:fill="auto"/>
          </w:tcPr>
          <w:p w14:paraId="5246229C" w14:textId="77777777" w:rsidR="00E15E36" w:rsidRPr="00392CB0" w:rsidRDefault="00E15E36" w:rsidP="00E15E36">
            <w:pPr>
              <w:pStyle w:val="Text"/>
              <w:rPr>
                <w:rStyle w:val="ChBlueBold"/>
              </w:rPr>
            </w:pPr>
            <w:r w:rsidRPr="00392CB0">
              <w:rPr>
                <w:rStyle w:val="ChBlueBold"/>
              </w:rPr>
              <w:t>tiga~tiga</w:t>
            </w:r>
          </w:p>
        </w:tc>
      </w:tr>
      <w:tr w:rsidR="00AC23C4" w:rsidRPr="00AC23C4" w14:paraId="20E2C7D5" w14:textId="77777777" w:rsidTr="00AC23C4">
        <w:tc>
          <w:tcPr>
            <w:tcW w:w="709" w:type="dxa"/>
            <w:shd w:val="clear" w:color="auto" w:fill="auto"/>
          </w:tcPr>
          <w:p w14:paraId="19D32BF1" w14:textId="77777777" w:rsidR="00E15E36" w:rsidRPr="001A1B4C" w:rsidRDefault="00E15E36" w:rsidP="00E15E36">
            <w:pPr>
              <w:pStyle w:val="GlossEng"/>
            </w:pPr>
          </w:p>
        </w:tc>
        <w:tc>
          <w:tcPr>
            <w:tcW w:w="284" w:type="dxa"/>
            <w:shd w:val="clear" w:color="auto" w:fill="auto"/>
          </w:tcPr>
          <w:p w14:paraId="5549701A" w14:textId="77777777" w:rsidR="00E15E36" w:rsidRPr="001844DB" w:rsidRDefault="00E15E36" w:rsidP="00E15E36">
            <w:pPr>
              <w:pStyle w:val="GlossEng"/>
              <w:rPr>
                <w:rStyle w:val="ChSmallCaps"/>
              </w:rPr>
            </w:pPr>
          </w:p>
        </w:tc>
        <w:tc>
          <w:tcPr>
            <w:tcW w:w="817" w:type="dxa"/>
            <w:shd w:val="clear" w:color="auto" w:fill="auto"/>
          </w:tcPr>
          <w:p w14:paraId="7D5E6E15" w14:textId="77777777" w:rsidR="00E15E36" w:rsidRPr="001A1B4C" w:rsidRDefault="00E15E36" w:rsidP="00E15E36">
            <w:pPr>
              <w:pStyle w:val="GlossEng"/>
            </w:pPr>
            <w:r>
              <w:t>because</w:t>
            </w:r>
          </w:p>
        </w:tc>
        <w:tc>
          <w:tcPr>
            <w:tcW w:w="595" w:type="dxa"/>
            <w:shd w:val="clear" w:color="auto" w:fill="auto"/>
          </w:tcPr>
          <w:p w14:paraId="2AB21743" w14:textId="77777777" w:rsidR="00E15E36" w:rsidRPr="001A1B4C" w:rsidRDefault="00E15E36" w:rsidP="00E15E36">
            <w:pPr>
              <w:pStyle w:val="GlossEng"/>
            </w:pPr>
            <w:r>
              <w:t>party</w:t>
            </w:r>
          </w:p>
        </w:tc>
        <w:tc>
          <w:tcPr>
            <w:tcW w:w="706" w:type="dxa"/>
            <w:shd w:val="clear" w:color="auto" w:fill="auto"/>
          </w:tcPr>
          <w:p w14:paraId="0D333418" w14:textId="77777777" w:rsidR="00E15E36" w:rsidRPr="0099608C" w:rsidRDefault="00E15E36" w:rsidP="00E15E36">
            <w:pPr>
              <w:pStyle w:val="GlossEng"/>
              <w:rPr>
                <w:rStyle w:val="ChSmallCaps"/>
              </w:rPr>
            </w:pPr>
            <w:r w:rsidRPr="0099608C">
              <w:rPr>
                <w:rStyle w:val="ChSmallCaps"/>
              </w:rPr>
              <w:t>d.dist</w:t>
            </w:r>
          </w:p>
        </w:tc>
        <w:tc>
          <w:tcPr>
            <w:tcW w:w="489" w:type="dxa"/>
            <w:shd w:val="clear" w:color="auto" w:fill="auto"/>
          </w:tcPr>
          <w:p w14:paraId="00622C87" w14:textId="77777777" w:rsidR="00E15E36" w:rsidRPr="0099608C" w:rsidRDefault="00E15E36" w:rsidP="00E15E36">
            <w:pPr>
              <w:pStyle w:val="GlossEng"/>
              <w:rPr>
                <w:rStyle w:val="ChSmallCaps"/>
              </w:rPr>
            </w:pPr>
            <w:r w:rsidRPr="0099608C">
              <w:rPr>
                <w:rStyle w:val="ChSmallCaps"/>
              </w:rPr>
              <w:t>3sg</w:t>
            </w:r>
          </w:p>
        </w:tc>
        <w:tc>
          <w:tcPr>
            <w:tcW w:w="773" w:type="dxa"/>
            <w:shd w:val="clear" w:color="auto" w:fill="auto"/>
          </w:tcPr>
          <w:p w14:paraId="5152E62C" w14:textId="77777777" w:rsidR="00E15E36" w:rsidRPr="001A1B4C" w:rsidRDefault="00E15E36" w:rsidP="00E15E36">
            <w:pPr>
              <w:pStyle w:val="GlossEng"/>
            </w:pPr>
            <w:r>
              <w:t>already</w:t>
            </w:r>
          </w:p>
        </w:tc>
        <w:tc>
          <w:tcPr>
            <w:tcW w:w="510" w:type="dxa"/>
            <w:shd w:val="clear" w:color="auto" w:fill="auto"/>
          </w:tcPr>
          <w:p w14:paraId="7455097D" w14:textId="77777777" w:rsidR="00E15E36" w:rsidRPr="00AB0DCF" w:rsidRDefault="00AB0DCF" w:rsidP="00E15E36">
            <w:pPr>
              <w:pStyle w:val="GlossEng"/>
            </w:pPr>
            <w:r w:rsidRPr="00AB0DCF">
              <w:t>give</w:t>
            </w:r>
          </w:p>
        </w:tc>
        <w:tc>
          <w:tcPr>
            <w:tcW w:w="540" w:type="dxa"/>
            <w:shd w:val="clear" w:color="auto" w:fill="auto"/>
          </w:tcPr>
          <w:p w14:paraId="7D59F106" w14:textId="77777777" w:rsidR="00E15E36" w:rsidRPr="001A1B4C" w:rsidRDefault="00E15E36" w:rsidP="00E15E36">
            <w:pPr>
              <w:pStyle w:val="GlossEng"/>
            </w:pPr>
            <w:r>
              <w:t>die</w:t>
            </w:r>
          </w:p>
        </w:tc>
        <w:tc>
          <w:tcPr>
            <w:tcW w:w="1004" w:type="dxa"/>
            <w:shd w:val="clear" w:color="auto" w:fill="auto"/>
          </w:tcPr>
          <w:p w14:paraId="7E8073AE" w14:textId="77777777" w:rsidR="00E15E36" w:rsidRPr="001A1B4C" w:rsidRDefault="00E15E36" w:rsidP="00E15E36">
            <w:pPr>
              <w:pStyle w:val="GlossEng"/>
            </w:pPr>
            <w:r w:rsidRPr="0099608C">
              <w:rPr>
                <w:rStyle w:val="ChSmallCaps"/>
              </w:rPr>
              <w:t>rdp</w:t>
            </w:r>
            <w:r>
              <w:t>~three</w:t>
            </w:r>
          </w:p>
        </w:tc>
      </w:tr>
    </w:tbl>
    <w:p w14:paraId="37190654" w14:textId="01DD4911" w:rsidR="00E15E36" w:rsidRPr="00BB56C0" w:rsidRDefault="00B7093A" w:rsidP="00E15E36">
      <w:pPr>
        <w:pStyle w:val="FreeTranslEng"/>
      </w:pPr>
      <w:r>
        <w:t>‘</w:t>
      </w:r>
      <w:r w:rsidR="00E15E36">
        <w:t>[</w:t>
      </w:r>
      <w:r w:rsidR="00D70200">
        <w:t>h</w:t>
      </w:r>
      <w:r w:rsidR="00D70200" w:rsidRPr="0047331A">
        <w:t>e</w:t>
      </w:r>
      <w:r w:rsidR="00D70200">
        <w:t>/she</w:t>
      </w:r>
      <w:r w:rsidR="00E15E36" w:rsidRPr="00392CB0">
        <w:t xml:space="preserve"> has three pigs (but)</w:t>
      </w:r>
      <w:r w:rsidR="00E15E36">
        <w:t>]</w:t>
      </w:r>
      <w:r w:rsidR="00E15E36" w:rsidRPr="00392CB0">
        <w:t xml:space="preserve"> because of that festivity </w:t>
      </w:r>
      <w:r w:rsidR="00D70200">
        <w:t>h</w:t>
      </w:r>
      <w:r w:rsidR="00D70200" w:rsidRPr="0047331A">
        <w:t>e</w:t>
      </w:r>
      <w:r w:rsidR="00D70200">
        <w:t>/she</w:t>
      </w:r>
      <w:r w:rsidR="00E15E36" w:rsidRPr="00392CB0">
        <w:t xml:space="preserve"> already killed </w:t>
      </w:r>
      <w:r w:rsidR="00E15E36" w:rsidRPr="00392CB0">
        <w:rPr>
          <w:rStyle w:val="ChBlueBold"/>
        </w:rPr>
        <w:t>all three of them</w:t>
      </w:r>
      <w:r>
        <w:t>’</w:t>
      </w:r>
      <w:r w:rsidR="00E15E36">
        <w:t xml:space="preserve"> </w:t>
      </w:r>
      <w:r w:rsidR="00E15E36" w:rsidRPr="001844DB">
        <w:rPr>
          <w:rStyle w:val="ExampleSource"/>
        </w:rPr>
        <w:t>[</w:t>
      </w:r>
      <w:r w:rsidR="00E15E36">
        <w:rPr>
          <w:rStyle w:val="ExampleSource"/>
        </w:rPr>
        <w:t xml:space="preserve">Elicited </w:t>
      </w:r>
      <w:r w:rsidR="00E15E36" w:rsidRPr="001844DB">
        <w:rPr>
          <w:rStyle w:val="ExampleSource"/>
        </w:rPr>
        <w:t>BR120813.043]</w:t>
      </w:r>
    </w:p>
    <w:tbl>
      <w:tblPr>
        <w:tblW w:w="5221" w:type="dxa"/>
        <w:tblCellMar>
          <w:left w:w="42" w:type="dxa"/>
          <w:right w:w="42" w:type="dxa"/>
        </w:tblCellMar>
        <w:tblLook w:val="01E0" w:firstRow="1" w:lastRow="1" w:firstColumn="1" w:lastColumn="1" w:noHBand="0" w:noVBand="0"/>
      </w:tblPr>
      <w:tblGrid>
        <w:gridCol w:w="709"/>
        <w:gridCol w:w="284"/>
        <w:gridCol w:w="484"/>
        <w:gridCol w:w="1067"/>
        <w:gridCol w:w="562"/>
        <w:gridCol w:w="1115"/>
        <w:gridCol w:w="1000"/>
      </w:tblGrid>
      <w:tr w:rsidR="00AC23C4" w:rsidRPr="00833FA5" w14:paraId="160EBA55" w14:textId="77777777" w:rsidTr="00AC23C4">
        <w:tc>
          <w:tcPr>
            <w:tcW w:w="709" w:type="dxa"/>
            <w:shd w:val="clear" w:color="auto" w:fill="auto"/>
          </w:tcPr>
          <w:p w14:paraId="56149716" w14:textId="77777777" w:rsidR="00E15E36" w:rsidRPr="008A3EB0" w:rsidRDefault="00E15E36" w:rsidP="00E15E36">
            <w:pPr>
              <w:pStyle w:val="O0Nwnext"/>
            </w:pPr>
            <w:bookmarkStart w:id="1810" w:name="_Ref360091964"/>
            <w:r w:rsidRPr="007A0BC8">
              <w:t>(</w:t>
            </w:r>
            <w:fldSimple w:instr=" SEQ ( \* ARABIC \s 1 ">
              <w:r w:rsidR="00154D81">
                <w:rPr>
                  <w:noProof/>
                </w:rPr>
                <w:t>59</w:t>
              </w:r>
            </w:fldSimple>
            <w:r w:rsidRPr="007A0BC8">
              <w:t>)</w:t>
            </w:r>
            <w:bookmarkEnd w:id="1810"/>
          </w:p>
        </w:tc>
        <w:tc>
          <w:tcPr>
            <w:tcW w:w="284" w:type="dxa"/>
            <w:shd w:val="clear" w:color="auto" w:fill="auto"/>
          </w:tcPr>
          <w:p w14:paraId="6EF50746" w14:textId="77777777" w:rsidR="00E15E36" w:rsidRPr="001A1B4C" w:rsidRDefault="00E15E36" w:rsidP="00E15E36">
            <w:pPr>
              <w:pStyle w:val="Text"/>
            </w:pPr>
            <w:r>
              <w:t>…</w:t>
            </w:r>
          </w:p>
        </w:tc>
        <w:tc>
          <w:tcPr>
            <w:tcW w:w="484" w:type="dxa"/>
            <w:shd w:val="clear" w:color="auto" w:fill="auto"/>
          </w:tcPr>
          <w:p w14:paraId="4924F1EE" w14:textId="77777777" w:rsidR="00E15E36" w:rsidRPr="001A1B4C" w:rsidRDefault="00E15E36" w:rsidP="00E15E36">
            <w:pPr>
              <w:pStyle w:val="Text"/>
            </w:pPr>
            <w:r w:rsidRPr="001A1B4C">
              <w:t>jadi</w:t>
            </w:r>
          </w:p>
        </w:tc>
        <w:tc>
          <w:tcPr>
            <w:tcW w:w="1067" w:type="dxa"/>
            <w:shd w:val="clear" w:color="auto" w:fill="auto"/>
          </w:tcPr>
          <w:p w14:paraId="296207B6" w14:textId="77777777" w:rsidR="00E15E36" w:rsidRPr="001A1B4C" w:rsidRDefault="00E15E36" w:rsidP="00E15E36">
            <w:pPr>
              <w:pStyle w:val="Text"/>
            </w:pPr>
            <w:r w:rsidRPr="001A1B4C">
              <w:t>lega</w:t>
            </w:r>
          </w:p>
        </w:tc>
        <w:tc>
          <w:tcPr>
            <w:tcW w:w="562" w:type="dxa"/>
            <w:shd w:val="clear" w:color="auto" w:fill="auto"/>
          </w:tcPr>
          <w:p w14:paraId="30CE9933" w14:textId="77777777" w:rsidR="00E15E36" w:rsidRPr="001A1B4C" w:rsidRDefault="00E15E36" w:rsidP="00E15E36">
            <w:pPr>
              <w:pStyle w:val="Text"/>
            </w:pPr>
            <w:r w:rsidRPr="001A1B4C">
              <w:t>ada</w:t>
            </w:r>
          </w:p>
        </w:tc>
        <w:tc>
          <w:tcPr>
            <w:tcW w:w="1115" w:type="dxa"/>
            <w:shd w:val="clear" w:color="auto" w:fill="auto"/>
          </w:tcPr>
          <w:p w14:paraId="00D80955" w14:textId="77777777" w:rsidR="00E15E36" w:rsidRPr="001A1B4C" w:rsidRDefault="00E15E36" w:rsidP="00E15E36">
            <w:pPr>
              <w:pStyle w:val="Text"/>
            </w:pPr>
            <w:r w:rsidRPr="001A1B4C">
              <w:t>lepas</w:t>
            </w:r>
            <w:r>
              <w:t>~</w:t>
            </w:r>
            <w:r w:rsidRPr="001A1B4C">
              <w:t>lepas</w:t>
            </w:r>
          </w:p>
        </w:tc>
        <w:tc>
          <w:tcPr>
            <w:tcW w:w="1000" w:type="dxa"/>
            <w:shd w:val="clear" w:color="auto" w:fill="auto"/>
          </w:tcPr>
          <w:p w14:paraId="7AEAA026" w14:textId="77777777" w:rsidR="00E15E36" w:rsidRPr="001A1B4C" w:rsidRDefault="00E15E36" w:rsidP="00E15E36">
            <w:pPr>
              <w:pStyle w:val="Text"/>
            </w:pPr>
            <w:r w:rsidRPr="001A1B4C">
              <w:rPr>
                <w:rStyle w:val="ChBlueBold"/>
              </w:rPr>
              <w:t>satu</w:t>
            </w:r>
            <w:r>
              <w:rPr>
                <w:rStyle w:val="ChBlueBold"/>
              </w:rPr>
              <w:t>~</w:t>
            </w:r>
            <w:r w:rsidRPr="001A1B4C">
              <w:rPr>
                <w:rStyle w:val="ChBlueBold"/>
              </w:rPr>
              <w:t>satu</w:t>
            </w:r>
          </w:p>
        </w:tc>
      </w:tr>
      <w:tr w:rsidR="00AC23C4" w14:paraId="6F1292B9" w14:textId="77777777" w:rsidTr="00AC23C4">
        <w:tc>
          <w:tcPr>
            <w:tcW w:w="709" w:type="dxa"/>
            <w:shd w:val="clear" w:color="auto" w:fill="auto"/>
          </w:tcPr>
          <w:p w14:paraId="4E0F1CE1" w14:textId="77777777" w:rsidR="00E15E36" w:rsidRPr="001A1B4C" w:rsidRDefault="00E15E36" w:rsidP="00E15E36">
            <w:pPr>
              <w:pStyle w:val="GlossEng"/>
            </w:pPr>
          </w:p>
        </w:tc>
        <w:tc>
          <w:tcPr>
            <w:tcW w:w="284" w:type="dxa"/>
            <w:shd w:val="clear" w:color="auto" w:fill="auto"/>
          </w:tcPr>
          <w:p w14:paraId="34D3C0F3" w14:textId="77777777" w:rsidR="00E15E36" w:rsidRPr="001A1B4C" w:rsidRDefault="00E15E36" w:rsidP="00E15E36">
            <w:pPr>
              <w:pStyle w:val="GlossEng"/>
            </w:pPr>
          </w:p>
        </w:tc>
        <w:tc>
          <w:tcPr>
            <w:tcW w:w="484" w:type="dxa"/>
            <w:shd w:val="clear" w:color="auto" w:fill="auto"/>
          </w:tcPr>
          <w:p w14:paraId="3A9E029E" w14:textId="77777777" w:rsidR="00E15E36" w:rsidRPr="001A1B4C" w:rsidRDefault="00E15E36" w:rsidP="00E15E36">
            <w:pPr>
              <w:pStyle w:val="GlossEng"/>
            </w:pPr>
            <w:r w:rsidRPr="001A1B4C">
              <w:t>so</w:t>
            </w:r>
          </w:p>
        </w:tc>
        <w:tc>
          <w:tcPr>
            <w:tcW w:w="1067" w:type="dxa"/>
            <w:shd w:val="clear" w:color="auto" w:fill="auto"/>
          </w:tcPr>
          <w:p w14:paraId="5AD74728" w14:textId="77777777" w:rsidR="00E15E36" w:rsidRPr="001A1B4C" w:rsidRDefault="00E15E36" w:rsidP="00E15E36">
            <w:pPr>
              <w:pStyle w:val="GlossEng"/>
            </w:pPr>
            <w:r>
              <w:t>be.</w:t>
            </w:r>
            <w:r w:rsidRPr="001A1B4C">
              <w:t>relieved</w:t>
            </w:r>
          </w:p>
        </w:tc>
        <w:tc>
          <w:tcPr>
            <w:tcW w:w="562" w:type="dxa"/>
            <w:shd w:val="clear" w:color="auto" w:fill="auto"/>
          </w:tcPr>
          <w:p w14:paraId="0FD1A89E" w14:textId="77777777" w:rsidR="00E15E36" w:rsidRPr="001A1B4C" w:rsidRDefault="00E15E36" w:rsidP="00E15E36">
            <w:pPr>
              <w:pStyle w:val="GlossEng"/>
            </w:pPr>
            <w:r w:rsidRPr="001A1B4C">
              <w:t>exist</w:t>
            </w:r>
          </w:p>
        </w:tc>
        <w:tc>
          <w:tcPr>
            <w:tcW w:w="1115" w:type="dxa"/>
            <w:shd w:val="clear" w:color="auto" w:fill="auto"/>
          </w:tcPr>
          <w:p w14:paraId="793E7C21" w14:textId="77777777" w:rsidR="00E15E36" w:rsidRPr="001A1B4C" w:rsidRDefault="00E15E36" w:rsidP="00E15E36">
            <w:pPr>
              <w:pStyle w:val="GlossEng"/>
            </w:pPr>
            <w:r w:rsidRPr="0099608C">
              <w:rPr>
                <w:rStyle w:val="ChSmallCaps"/>
              </w:rPr>
              <w:t>rdp</w:t>
            </w:r>
            <w:r w:rsidRPr="001A1B4C">
              <w:t>~free</w:t>
            </w:r>
          </w:p>
        </w:tc>
        <w:tc>
          <w:tcPr>
            <w:tcW w:w="1000" w:type="dxa"/>
            <w:shd w:val="clear" w:color="auto" w:fill="auto"/>
          </w:tcPr>
          <w:p w14:paraId="6D2CE9CF" w14:textId="77777777" w:rsidR="00E15E36" w:rsidRPr="001A1B4C" w:rsidRDefault="00E15E36" w:rsidP="00E15E36">
            <w:pPr>
              <w:pStyle w:val="GlossEng"/>
            </w:pPr>
            <w:r w:rsidRPr="0099608C">
              <w:rPr>
                <w:rStyle w:val="ChSmallCaps"/>
              </w:rPr>
              <w:t>rdp</w:t>
            </w:r>
            <w:r w:rsidRPr="001A1B4C">
              <w:t>~one</w:t>
            </w:r>
          </w:p>
        </w:tc>
      </w:tr>
    </w:tbl>
    <w:p w14:paraId="3693AC08" w14:textId="492032FE" w:rsidR="00E15E36" w:rsidRPr="00690E2C" w:rsidRDefault="00B7093A" w:rsidP="00E15E36">
      <w:pPr>
        <w:pStyle w:val="FreeTranslEng"/>
      </w:pPr>
      <w:r>
        <w:t>‘</w:t>
      </w:r>
      <w:r w:rsidR="00E15E36">
        <w:t>[fortunately, (the people) over there have already received Jesus,] so (you can feel</w:t>
      </w:r>
      <w:r w:rsidR="00DE0003">
        <w:t>)</w:t>
      </w:r>
      <w:r w:rsidR="00E15E36">
        <w:t xml:space="preserve"> relieved, they were freed </w:t>
      </w:r>
      <w:r w:rsidR="00E15E36" w:rsidRPr="00420E4B">
        <w:rPr>
          <w:rStyle w:val="ChBlueBold"/>
        </w:rPr>
        <w:t>one-by-one</w:t>
      </w:r>
      <w:r>
        <w:t>’</w:t>
      </w:r>
      <w:r w:rsidR="00E15E36">
        <w:t xml:space="preserve"> </w:t>
      </w:r>
      <w:r w:rsidR="00E15E36" w:rsidRPr="00420E4B">
        <w:rPr>
          <w:rStyle w:val="ExampleSource"/>
        </w:rPr>
        <w:t>[081025-007-Cv.0017]</w:t>
      </w:r>
    </w:p>
    <w:tbl>
      <w:tblPr>
        <w:tblW w:w="3895" w:type="dxa"/>
        <w:tblCellMar>
          <w:left w:w="42" w:type="dxa"/>
          <w:right w:w="42" w:type="dxa"/>
        </w:tblCellMar>
        <w:tblLook w:val="01E0" w:firstRow="1" w:lastRow="1" w:firstColumn="1" w:lastColumn="1" w:noHBand="0" w:noVBand="0"/>
      </w:tblPr>
      <w:tblGrid>
        <w:gridCol w:w="709"/>
        <w:gridCol w:w="462"/>
        <w:gridCol w:w="751"/>
        <w:gridCol w:w="1044"/>
        <w:gridCol w:w="929"/>
      </w:tblGrid>
      <w:tr w:rsidR="00AC23C4" w:rsidRPr="00833FA5" w14:paraId="07AF8038" w14:textId="77777777" w:rsidTr="00AC23C4">
        <w:tc>
          <w:tcPr>
            <w:tcW w:w="709" w:type="dxa"/>
            <w:shd w:val="clear" w:color="auto" w:fill="auto"/>
          </w:tcPr>
          <w:p w14:paraId="5A3B8D3D" w14:textId="77777777" w:rsidR="00E15E36" w:rsidRPr="008A3EB0" w:rsidRDefault="00E15E36" w:rsidP="00E15E36">
            <w:pPr>
              <w:pStyle w:val="O0Nwnext"/>
            </w:pPr>
            <w:bookmarkStart w:id="1811" w:name="_Ref360091965"/>
            <w:r w:rsidRPr="007A0BC8">
              <w:t>(</w:t>
            </w:r>
            <w:fldSimple w:instr=" SEQ ( \* ARABIC \s 1 ">
              <w:r w:rsidR="00154D81">
                <w:rPr>
                  <w:noProof/>
                </w:rPr>
                <w:t>60</w:t>
              </w:r>
            </w:fldSimple>
            <w:r w:rsidRPr="007A0BC8">
              <w:t>)</w:t>
            </w:r>
            <w:bookmarkEnd w:id="1811"/>
          </w:p>
        </w:tc>
        <w:tc>
          <w:tcPr>
            <w:tcW w:w="462" w:type="dxa"/>
            <w:shd w:val="clear" w:color="auto" w:fill="auto"/>
          </w:tcPr>
          <w:p w14:paraId="39A6514D" w14:textId="77777777" w:rsidR="00E15E36" w:rsidRPr="00501990" w:rsidRDefault="00E15E36" w:rsidP="00E15E36">
            <w:pPr>
              <w:pStyle w:val="Text"/>
            </w:pPr>
            <w:r>
              <w:t>s</w:t>
            </w:r>
            <w:r w:rsidRPr="00501990">
              <w:t>a</w:t>
            </w:r>
          </w:p>
        </w:tc>
        <w:tc>
          <w:tcPr>
            <w:tcW w:w="751" w:type="dxa"/>
            <w:shd w:val="clear" w:color="auto" w:fill="auto"/>
          </w:tcPr>
          <w:p w14:paraId="3C89BF47" w14:textId="77777777" w:rsidR="00E15E36" w:rsidRPr="00501990" w:rsidRDefault="00E15E36" w:rsidP="00E15E36">
            <w:pPr>
              <w:pStyle w:val="Text"/>
            </w:pPr>
            <w:r w:rsidRPr="00501990">
              <w:t>minum</w:t>
            </w:r>
          </w:p>
        </w:tc>
        <w:tc>
          <w:tcPr>
            <w:tcW w:w="1044" w:type="dxa"/>
            <w:shd w:val="clear" w:color="auto" w:fill="auto"/>
          </w:tcPr>
          <w:p w14:paraId="0B7BEB80" w14:textId="77777777" w:rsidR="00E15E36" w:rsidRPr="008D6A3B" w:rsidRDefault="00E15E36" w:rsidP="00E15E36">
            <w:pPr>
              <w:pStyle w:val="Text"/>
              <w:rPr>
                <w:rStyle w:val="ChBlueBold"/>
              </w:rPr>
            </w:pPr>
            <w:r w:rsidRPr="008D6A3B">
              <w:rPr>
                <w:rStyle w:val="ChBlueBold"/>
              </w:rPr>
              <w:t>lima~lima</w:t>
            </w:r>
          </w:p>
        </w:tc>
        <w:tc>
          <w:tcPr>
            <w:tcW w:w="929" w:type="dxa"/>
            <w:shd w:val="clear" w:color="auto" w:fill="auto"/>
          </w:tcPr>
          <w:p w14:paraId="2C0645C6" w14:textId="77777777" w:rsidR="00E15E36" w:rsidRPr="00501990" w:rsidRDefault="00E15E36" w:rsidP="00E15E36">
            <w:pPr>
              <w:pStyle w:val="Text"/>
            </w:pPr>
            <w:r w:rsidRPr="00501990">
              <w:t>mangk</w:t>
            </w:r>
            <w:r>
              <w:t>ok</w:t>
            </w:r>
          </w:p>
        </w:tc>
      </w:tr>
      <w:tr w:rsidR="00AC23C4" w:rsidRPr="00AC23C4" w14:paraId="2F6BE312" w14:textId="77777777" w:rsidTr="00AC23C4">
        <w:tc>
          <w:tcPr>
            <w:tcW w:w="709" w:type="dxa"/>
            <w:shd w:val="clear" w:color="auto" w:fill="auto"/>
          </w:tcPr>
          <w:p w14:paraId="72D69C2A" w14:textId="77777777" w:rsidR="00E15E36" w:rsidRPr="00501990" w:rsidRDefault="00E15E36" w:rsidP="00E15E36">
            <w:pPr>
              <w:pStyle w:val="GlossEng"/>
            </w:pPr>
          </w:p>
        </w:tc>
        <w:tc>
          <w:tcPr>
            <w:tcW w:w="462" w:type="dxa"/>
            <w:shd w:val="clear" w:color="auto" w:fill="auto"/>
          </w:tcPr>
          <w:p w14:paraId="2E31DD76" w14:textId="77777777" w:rsidR="00E15E36" w:rsidRPr="009F7505" w:rsidRDefault="00E15E36" w:rsidP="00E15E36">
            <w:pPr>
              <w:pStyle w:val="GlossEng"/>
              <w:rPr>
                <w:rStyle w:val="ChSmallCaps"/>
              </w:rPr>
            </w:pPr>
            <w:r w:rsidRPr="009F7505">
              <w:rPr>
                <w:rStyle w:val="ChSmallCaps"/>
              </w:rPr>
              <w:t>1sg</w:t>
            </w:r>
          </w:p>
        </w:tc>
        <w:tc>
          <w:tcPr>
            <w:tcW w:w="751" w:type="dxa"/>
            <w:shd w:val="clear" w:color="auto" w:fill="auto"/>
          </w:tcPr>
          <w:p w14:paraId="4A09C86A" w14:textId="77777777" w:rsidR="00E15E36" w:rsidRPr="00501990" w:rsidRDefault="00E15E36" w:rsidP="00E15E36">
            <w:pPr>
              <w:pStyle w:val="GlossEng"/>
            </w:pPr>
            <w:r w:rsidRPr="00501990">
              <w:t>drink</w:t>
            </w:r>
          </w:p>
        </w:tc>
        <w:tc>
          <w:tcPr>
            <w:tcW w:w="1044" w:type="dxa"/>
            <w:shd w:val="clear" w:color="auto" w:fill="auto"/>
          </w:tcPr>
          <w:p w14:paraId="745A6E76" w14:textId="77777777" w:rsidR="00E15E36" w:rsidRPr="00501990" w:rsidRDefault="00E15E36" w:rsidP="00E15E36">
            <w:pPr>
              <w:pStyle w:val="GlossEng"/>
            </w:pPr>
            <w:r w:rsidRPr="0099608C">
              <w:rPr>
                <w:rStyle w:val="ChSmallCaps"/>
              </w:rPr>
              <w:t>rdp</w:t>
            </w:r>
            <w:r w:rsidRPr="00501990">
              <w:t>~five</w:t>
            </w:r>
          </w:p>
        </w:tc>
        <w:tc>
          <w:tcPr>
            <w:tcW w:w="929" w:type="dxa"/>
            <w:shd w:val="clear" w:color="auto" w:fill="auto"/>
          </w:tcPr>
          <w:p w14:paraId="4C4C8A8B" w14:textId="77777777" w:rsidR="00E15E36" w:rsidRPr="00501990" w:rsidRDefault="00E15E36" w:rsidP="00E15E36">
            <w:pPr>
              <w:pStyle w:val="GlossEng"/>
            </w:pPr>
            <w:r w:rsidRPr="00501990">
              <w:t>cup</w:t>
            </w:r>
          </w:p>
        </w:tc>
      </w:tr>
    </w:tbl>
    <w:p w14:paraId="58F2E495" w14:textId="76EE8F47" w:rsidR="00E15E36" w:rsidRDefault="00E15E36" w:rsidP="00E15E36">
      <w:pPr>
        <w:pStyle w:val="FreeTranslEng"/>
      </w:pPr>
      <w:r>
        <w:t xml:space="preserve">[About the lack of water during a retreat:] </w:t>
      </w:r>
      <w:r w:rsidR="00B7093A">
        <w:t>‘</w:t>
      </w:r>
      <w:r>
        <w:t xml:space="preserve">I drank </w:t>
      </w:r>
      <w:r w:rsidRPr="008D6A3B">
        <w:rPr>
          <w:rStyle w:val="ChBlueBold"/>
        </w:rPr>
        <w:t>five</w:t>
      </w:r>
      <w:r>
        <w:t xml:space="preserve"> cups (</w:t>
      </w:r>
      <w:r w:rsidRPr="00566AA7">
        <w:rPr>
          <w:rStyle w:val="ChBlueBold"/>
        </w:rPr>
        <w:t>every morning</w:t>
      </w:r>
      <w:r>
        <w:t>)</w:t>
      </w:r>
      <w:r w:rsidR="00B7093A">
        <w:t>’</w:t>
      </w:r>
      <w:r>
        <w:t xml:space="preserve"> (Lit. </w:t>
      </w:r>
      <w:r w:rsidR="00B7093A">
        <w:t>‘</w:t>
      </w:r>
      <w:r w:rsidRPr="008D6A3B">
        <w:rPr>
          <w:rStyle w:val="ChBlueBold"/>
        </w:rPr>
        <w:t>five-by-five</w:t>
      </w:r>
      <w:r>
        <w:t xml:space="preserve"> cups</w:t>
      </w:r>
      <w:r w:rsidR="00B7093A">
        <w:t>’</w:t>
      </w:r>
      <w:r>
        <w:t xml:space="preserve">) </w:t>
      </w:r>
      <w:r w:rsidRPr="002C00F6">
        <w:rPr>
          <w:rStyle w:val="ExampleSource"/>
        </w:rPr>
        <w:t>[081025-009a-Cv.0070]</w:t>
      </w:r>
    </w:p>
    <w:p w14:paraId="7938070F" w14:textId="77777777" w:rsidR="00E15E36" w:rsidRPr="007A0BC8" w:rsidRDefault="00E15E36" w:rsidP="0071676D">
      <w:pPr>
        <w:pStyle w:val="Body0005after"/>
        <w:rPr>
          <w:lang w:eastAsia="en-US"/>
        </w:rPr>
      </w:pPr>
      <w:r>
        <w:t xml:space="preserve">Reduplicated quantifiers signal distributiveness, as in </w:t>
      </w:r>
      <w:r>
        <w:fldChar w:fldCharType="begin"/>
      </w:r>
      <w:r>
        <w:instrText xml:space="preserve"> REF _Ref363111436 \h </w:instrText>
      </w:r>
      <w:r>
        <w:fldChar w:fldCharType="separate"/>
      </w:r>
      <w:r w:rsidR="00154D81" w:rsidRPr="00864E79">
        <w:t>(</w:t>
      </w:r>
      <w:r w:rsidR="00154D81">
        <w:rPr>
          <w:noProof/>
        </w:rPr>
        <w:t>61</w:t>
      </w:r>
      <w:r w:rsidR="00154D81" w:rsidRPr="00864E79">
        <w:t>)</w:t>
      </w:r>
      <w:r>
        <w:fldChar w:fldCharType="end"/>
      </w:r>
      <w:r>
        <w:t xml:space="preserve"> and </w:t>
      </w:r>
      <w:r>
        <w:fldChar w:fldCharType="begin"/>
      </w:r>
      <w:r>
        <w:instrText xml:space="preserve"> REF _Ref363111437 \h </w:instrText>
      </w:r>
      <w:r>
        <w:fldChar w:fldCharType="separate"/>
      </w:r>
      <w:r w:rsidR="00154D81" w:rsidRPr="00864E79">
        <w:t>(</w:t>
      </w:r>
      <w:r w:rsidR="00154D81">
        <w:rPr>
          <w:noProof/>
        </w:rPr>
        <w:t>62</w:t>
      </w:r>
      <w:r w:rsidR="00154D81" w:rsidRPr="00864E79">
        <w:t>)</w:t>
      </w:r>
      <w:r>
        <w:fldChar w:fldCharType="end"/>
      </w:r>
      <w:r w:rsidRPr="007A0BC8">
        <w:t>.</w:t>
      </w:r>
    </w:p>
    <w:p w14:paraId="7573CFF8" w14:textId="77777777" w:rsidR="00E15E36" w:rsidRDefault="00E15E36" w:rsidP="00E15E36">
      <w:pPr>
        <w:pStyle w:val="ExampleTitle"/>
        <w:rPr>
          <w:lang w:eastAsia="en-US"/>
        </w:rPr>
      </w:pPr>
      <w:r>
        <w:t xml:space="preserve">Reduplication of quantifiers: </w:t>
      </w:r>
      <w:r w:rsidR="00D84098">
        <w:rPr>
          <w:lang w:eastAsia="en-US"/>
        </w:rPr>
        <w:t>Distributiveness</w:t>
      </w:r>
    </w:p>
    <w:tbl>
      <w:tblPr>
        <w:tblW w:w="6777" w:type="dxa"/>
        <w:tblCellMar>
          <w:left w:w="42" w:type="dxa"/>
          <w:right w:w="42" w:type="dxa"/>
        </w:tblCellMar>
        <w:tblLook w:val="01E0" w:firstRow="1" w:lastRow="1" w:firstColumn="1" w:lastColumn="1" w:noHBand="0" w:noVBand="0"/>
      </w:tblPr>
      <w:tblGrid>
        <w:gridCol w:w="709"/>
        <w:gridCol w:w="284"/>
        <w:gridCol w:w="940"/>
        <w:gridCol w:w="562"/>
        <w:gridCol w:w="1504"/>
        <w:gridCol w:w="562"/>
        <w:gridCol w:w="729"/>
        <w:gridCol w:w="807"/>
        <w:gridCol w:w="680"/>
      </w:tblGrid>
      <w:tr w:rsidR="00AC23C4" w:rsidRPr="00833FA5" w14:paraId="3107C971" w14:textId="77777777" w:rsidTr="00AC23C4">
        <w:tc>
          <w:tcPr>
            <w:tcW w:w="709" w:type="dxa"/>
            <w:shd w:val="clear" w:color="auto" w:fill="auto"/>
          </w:tcPr>
          <w:p w14:paraId="76FE514E" w14:textId="77777777" w:rsidR="00E15E36" w:rsidRPr="00864E79" w:rsidRDefault="00E15E36" w:rsidP="00E15E36">
            <w:pPr>
              <w:pStyle w:val="Text"/>
            </w:pPr>
            <w:bookmarkStart w:id="1812" w:name="_Ref363111436"/>
            <w:r w:rsidRPr="00864E79">
              <w:t>(</w:t>
            </w:r>
            <w:fldSimple w:instr=" SEQ ( \* ARABIC \s 1 ">
              <w:r w:rsidR="00154D81">
                <w:rPr>
                  <w:noProof/>
                </w:rPr>
                <w:t>61</w:t>
              </w:r>
            </w:fldSimple>
            <w:r w:rsidRPr="00864E79">
              <w:t>)</w:t>
            </w:r>
            <w:bookmarkEnd w:id="1812"/>
          </w:p>
        </w:tc>
        <w:tc>
          <w:tcPr>
            <w:tcW w:w="284" w:type="dxa"/>
            <w:shd w:val="clear" w:color="auto" w:fill="auto"/>
          </w:tcPr>
          <w:p w14:paraId="1582130D" w14:textId="77777777" w:rsidR="00E15E36" w:rsidRPr="006E2308" w:rsidRDefault="00E15E36" w:rsidP="00E15E36">
            <w:pPr>
              <w:pStyle w:val="Text"/>
            </w:pPr>
            <w:r>
              <w:t>…</w:t>
            </w:r>
          </w:p>
        </w:tc>
        <w:tc>
          <w:tcPr>
            <w:tcW w:w="940" w:type="dxa"/>
            <w:shd w:val="clear" w:color="auto" w:fill="auto"/>
          </w:tcPr>
          <w:p w14:paraId="3A219AFC" w14:textId="5939ADF5" w:rsidR="00E15E36" w:rsidRPr="006E2308" w:rsidRDefault="00E15E36" w:rsidP="00E15E36">
            <w:pPr>
              <w:pStyle w:val="Text"/>
            </w:pPr>
            <w:r w:rsidRPr="006E2308">
              <w:t>kariawan</w:t>
            </w:r>
            <w:r w:rsidR="00ED759B">
              <w:t>g</w:t>
            </w:r>
          </w:p>
        </w:tc>
        <w:tc>
          <w:tcPr>
            <w:tcW w:w="562" w:type="dxa"/>
            <w:shd w:val="clear" w:color="auto" w:fill="auto"/>
          </w:tcPr>
          <w:p w14:paraId="36439767" w14:textId="77777777" w:rsidR="00E15E36" w:rsidRPr="006E2308" w:rsidRDefault="00E15E36" w:rsidP="00E15E36">
            <w:pPr>
              <w:pStyle w:val="Text"/>
            </w:pPr>
            <w:r w:rsidRPr="006E2308">
              <w:t>dong</w:t>
            </w:r>
          </w:p>
        </w:tc>
        <w:tc>
          <w:tcPr>
            <w:tcW w:w="1504" w:type="dxa"/>
            <w:shd w:val="clear" w:color="auto" w:fill="auto"/>
          </w:tcPr>
          <w:p w14:paraId="5A142CCC" w14:textId="77777777" w:rsidR="00E15E36" w:rsidRPr="00A02AF4" w:rsidRDefault="00E15E36" w:rsidP="00E15E36">
            <w:pPr>
              <w:pStyle w:val="Text"/>
              <w:rPr>
                <w:rStyle w:val="ChBlueBold"/>
              </w:rPr>
            </w:pPr>
            <w:r w:rsidRPr="00A02AF4">
              <w:rPr>
                <w:rStyle w:val="ChBlueBold"/>
              </w:rPr>
              <w:t>banyak</w:t>
            </w:r>
            <w:r>
              <w:rPr>
                <w:rStyle w:val="ChBlueBold"/>
              </w:rPr>
              <w:t>~</w:t>
            </w:r>
            <w:r w:rsidRPr="00A02AF4">
              <w:rPr>
                <w:rStyle w:val="ChBlueBold"/>
              </w:rPr>
              <w:t>banyak</w:t>
            </w:r>
          </w:p>
        </w:tc>
        <w:tc>
          <w:tcPr>
            <w:tcW w:w="562" w:type="dxa"/>
            <w:shd w:val="clear" w:color="auto" w:fill="auto"/>
          </w:tcPr>
          <w:p w14:paraId="53077AE8" w14:textId="77777777" w:rsidR="00E15E36" w:rsidRPr="006E2308" w:rsidRDefault="00E15E36" w:rsidP="00E15E36">
            <w:pPr>
              <w:pStyle w:val="Text"/>
            </w:pPr>
            <w:r w:rsidRPr="006E2308">
              <w:t>dong</w:t>
            </w:r>
          </w:p>
        </w:tc>
        <w:tc>
          <w:tcPr>
            <w:tcW w:w="729" w:type="dxa"/>
            <w:shd w:val="clear" w:color="auto" w:fill="auto"/>
          </w:tcPr>
          <w:p w14:paraId="6102E63A" w14:textId="77777777" w:rsidR="00E15E36" w:rsidRPr="006E2308" w:rsidRDefault="00E15E36" w:rsidP="00E15E36">
            <w:pPr>
              <w:pStyle w:val="Text"/>
            </w:pPr>
            <w:r w:rsidRPr="006E2308">
              <w:t>bar</w:t>
            </w:r>
            <w:r>
              <w:t>u</w:t>
            </w:r>
          </w:p>
        </w:tc>
        <w:tc>
          <w:tcPr>
            <w:tcW w:w="807" w:type="dxa"/>
            <w:shd w:val="clear" w:color="auto" w:fill="auto"/>
          </w:tcPr>
          <w:p w14:paraId="47473801" w14:textId="77777777" w:rsidR="00E15E36" w:rsidRPr="006E2308" w:rsidRDefault="00F92323" w:rsidP="00E15E36">
            <w:pPr>
              <w:pStyle w:val="Text"/>
            </w:pPr>
            <w:r w:rsidRPr="006E2308">
              <w:t>turung</w:t>
            </w:r>
          </w:p>
        </w:tc>
        <w:tc>
          <w:tcPr>
            <w:tcW w:w="680" w:type="dxa"/>
            <w:shd w:val="clear" w:color="auto" w:fill="auto"/>
          </w:tcPr>
          <w:p w14:paraId="123C5EA6" w14:textId="77777777" w:rsidR="00E15E36" w:rsidRPr="006E2308" w:rsidRDefault="00E15E36" w:rsidP="00E15E36">
            <w:pPr>
              <w:pStyle w:val="Text"/>
            </w:pPr>
            <w:r w:rsidRPr="006E2308">
              <w:t>ini</w:t>
            </w:r>
          </w:p>
        </w:tc>
      </w:tr>
      <w:tr w:rsidR="00AC23C4" w:rsidRPr="00AC23C4" w14:paraId="15D3003B" w14:textId="77777777" w:rsidTr="00AC23C4">
        <w:tc>
          <w:tcPr>
            <w:tcW w:w="709" w:type="dxa"/>
            <w:shd w:val="clear" w:color="auto" w:fill="auto"/>
          </w:tcPr>
          <w:p w14:paraId="12C7C44D" w14:textId="77777777" w:rsidR="00E15E36" w:rsidRPr="006E2308" w:rsidRDefault="00E15E36" w:rsidP="00E15E36">
            <w:pPr>
              <w:pStyle w:val="GlossEng"/>
            </w:pPr>
          </w:p>
        </w:tc>
        <w:tc>
          <w:tcPr>
            <w:tcW w:w="284" w:type="dxa"/>
            <w:shd w:val="clear" w:color="auto" w:fill="auto"/>
          </w:tcPr>
          <w:p w14:paraId="14C2860E" w14:textId="77777777" w:rsidR="00E15E36" w:rsidRPr="006E2308" w:rsidRDefault="00E15E36" w:rsidP="00E15E36">
            <w:pPr>
              <w:pStyle w:val="GlossEng"/>
            </w:pPr>
          </w:p>
        </w:tc>
        <w:tc>
          <w:tcPr>
            <w:tcW w:w="940" w:type="dxa"/>
            <w:shd w:val="clear" w:color="auto" w:fill="auto"/>
          </w:tcPr>
          <w:p w14:paraId="059D96E3" w14:textId="77777777" w:rsidR="00E15E36" w:rsidRPr="006E2308" w:rsidRDefault="00E15E36" w:rsidP="00E15E36">
            <w:pPr>
              <w:pStyle w:val="GlossEng"/>
            </w:pPr>
            <w:r w:rsidRPr="006E2308">
              <w:t>employee</w:t>
            </w:r>
          </w:p>
        </w:tc>
        <w:tc>
          <w:tcPr>
            <w:tcW w:w="562" w:type="dxa"/>
            <w:shd w:val="clear" w:color="auto" w:fill="auto"/>
          </w:tcPr>
          <w:p w14:paraId="09B2471A" w14:textId="77777777" w:rsidR="00E15E36" w:rsidRPr="0099608C" w:rsidRDefault="00E15E36" w:rsidP="00E15E36">
            <w:pPr>
              <w:pStyle w:val="GlossEng"/>
              <w:rPr>
                <w:rStyle w:val="ChSmallCaps"/>
              </w:rPr>
            </w:pPr>
            <w:r w:rsidRPr="0099608C">
              <w:rPr>
                <w:rStyle w:val="ChSmallCaps"/>
              </w:rPr>
              <w:t>3pl</w:t>
            </w:r>
          </w:p>
        </w:tc>
        <w:tc>
          <w:tcPr>
            <w:tcW w:w="1504" w:type="dxa"/>
            <w:shd w:val="clear" w:color="auto" w:fill="auto"/>
          </w:tcPr>
          <w:p w14:paraId="175E729C" w14:textId="77777777" w:rsidR="00E15E36" w:rsidRPr="006E2308" w:rsidRDefault="00E15E36" w:rsidP="00E15E36">
            <w:pPr>
              <w:pStyle w:val="GlossEng"/>
            </w:pPr>
            <w:r w:rsidRPr="0099608C">
              <w:rPr>
                <w:rStyle w:val="ChSmallCaps"/>
              </w:rPr>
              <w:t>rdp</w:t>
            </w:r>
            <w:r w:rsidRPr="006E2308">
              <w:t>~many</w:t>
            </w:r>
          </w:p>
        </w:tc>
        <w:tc>
          <w:tcPr>
            <w:tcW w:w="562" w:type="dxa"/>
            <w:shd w:val="clear" w:color="auto" w:fill="auto"/>
          </w:tcPr>
          <w:p w14:paraId="1D5F8D10" w14:textId="77777777" w:rsidR="00E15E36" w:rsidRPr="0099608C" w:rsidRDefault="00E15E36" w:rsidP="00E15E36">
            <w:pPr>
              <w:pStyle w:val="GlossEng"/>
              <w:rPr>
                <w:rStyle w:val="ChSmallCaps"/>
              </w:rPr>
            </w:pPr>
            <w:r w:rsidRPr="0099608C">
              <w:rPr>
                <w:rStyle w:val="ChSmallCaps"/>
              </w:rPr>
              <w:t>3pl</w:t>
            </w:r>
          </w:p>
        </w:tc>
        <w:tc>
          <w:tcPr>
            <w:tcW w:w="729" w:type="dxa"/>
            <w:shd w:val="clear" w:color="auto" w:fill="auto"/>
          </w:tcPr>
          <w:p w14:paraId="75B34FBD" w14:textId="4FA2B59C" w:rsidR="00E15E36" w:rsidRPr="006E2308" w:rsidRDefault="00CD063A" w:rsidP="00E15E36">
            <w:pPr>
              <w:pStyle w:val="GlossEng"/>
            </w:pPr>
            <w:r>
              <w:t>recently</w:t>
            </w:r>
          </w:p>
        </w:tc>
        <w:tc>
          <w:tcPr>
            <w:tcW w:w="807" w:type="dxa"/>
            <w:shd w:val="clear" w:color="auto" w:fill="auto"/>
          </w:tcPr>
          <w:p w14:paraId="7B06F6F3" w14:textId="77777777" w:rsidR="00E15E36" w:rsidRPr="006E2308" w:rsidRDefault="00E15E36" w:rsidP="00E15E36">
            <w:pPr>
              <w:pStyle w:val="GlossEng"/>
            </w:pPr>
            <w:r w:rsidRPr="006E2308">
              <w:t>descend</w:t>
            </w:r>
          </w:p>
        </w:tc>
        <w:tc>
          <w:tcPr>
            <w:tcW w:w="680" w:type="dxa"/>
            <w:shd w:val="clear" w:color="auto" w:fill="auto"/>
          </w:tcPr>
          <w:p w14:paraId="553CBAB1" w14:textId="77777777" w:rsidR="00E15E36" w:rsidRPr="0099608C" w:rsidRDefault="00E15E36" w:rsidP="00E15E36">
            <w:pPr>
              <w:pStyle w:val="GlossEng"/>
              <w:rPr>
                <w:rStyle w:val="ChSmallCaps"/>
              </w:rPr>
            </w:pPr>
            <w:r w:rsidRPr="0099608C">
              <w:rPr>
                <w:rStyle w:val="ChSmallCaps"/>
              </w:rPr>
              <w:t>d.prox</w:t>
            </w:r>
          </w:p>
        </w:tc>
      </w:tr>
    </w:tbl>
    <w:p w14:paraId="5ABC886F" w14:textId="617CFEB4" w:rsidR="00E15E36" w:rsidRPr="00991A2C" w:rsidRDefault="00E15E36" w:rsidP="00E15E36">
      <w:pPr>
        <w:pStyle w:val="FreeTranslEng"/>
      </w:pPr>
      <w:r>
        <w:t xml:space="preserve">[Waiting for other boat passengers:] </w:t>
      </w:r>
      <w:r w:rsidR="00B7093A">
        <w:t>‘</w:t>
      </w:r>
      <w:r>
        <w:t xml:space="preserve">the employees came </w:t>
      </w:r>
      <w:r w:rsidR="004B01AD">
        <w:t xml:space="preserve">recently </w:t>
      </w:r>
      <w:r>
        <w:t xml:space="preserve">down(stream) </w:t>
      </w:r>
      <w:r w:rsidRPr="009607C1">
        <w:rPr>
          <w:rStyle w:val="ChBlueBold"/>
        </w:rPr>
        <w:t xml:space="preserve">in groups of </w:t>
      </w:r>
      <w:r>
        <w:rPr>
          <w:rStyle w:val="ChBlueBold"/>
        </w:rPr>
        <w:t>numerous</w:t>
      </w:r>
      <w:r w:rsidRPr="009607C1">
        <w:rPr>
          <w:rStyle w:val="ChBlueBold"/>
        </w:rPr>
        <w:t xml:space="preserve"> people</w:t>
      </w:r>
      <w:r w:rsidR="00B7093A">
        <w:t>’</w:t>
      </w:r>
      <w:r>
        <w:t xml:space="preserve"> (Lit. </w:t>
      </w:r>
      <w:r w:rsidR="00B7093A">
        <w:t>‘</w:t>
      </w:r>
      <w:r w:rsidRPr="00D20017">
        <w:rPr>
          <w:rStyle w:val="ChBlueBold"/>
        </w:rPr>
        <w:t>many-by-many</w:t>
      </w:r>
      <w:r w:rsidR="00B7093A">
        <w:t>’</w:t>
      </w:r>
      <w:r>
        <w:t xml:space="preserve">) </w:t>
      </w:r>
      <w:r w:rsidRPr="00024863">
        <w:rPr>
          <w:rStyle w:val="ExampleSource"/>
        </w:rPr>
        <w:t>[080922-001a-CvPh.0812]</w:t>
      </w:r>
    </w:p>
    <w:tbl>
      <w:tblPr>
        <w:tblW w:w="6293" w:type="dxa"/>
        <w:tblCellMar>
          <w:left w:w="42" w:type="dxa"/>
          <w:right w:w="42" w:type="dxa"/>
        </w:tblCellMar>
        <w:tblLook w:val="01E0" w:firstRow="1" w:lastRow="1" w:firstColumn="1" w:lastColumn="1" w:noHBand="0" w:noVBand="0"/>
      </w:tblPr>
      <w:tblGrid>
        <w:gridCol w:w="709"/>
        <w:gridCol w:w="584"/>
        <w:gridCol w:w="734"/>
        <w:gridCol w:w="418"/>
        <w:gridCol w:w="773"/>
        <w:gridCol w:w="584"/>
        <w:gridCol w:w="418"/>
        <w:gridCol w:w="1422"/>
        <w:gridCol w:w="651"/>
      </w:tblGrid>
      <w:tr w:rsidR="00AC23C4" w:rsidRPr="00864E79" w14:paraId="078CF647" w14:textId="77777777" w:rsidTr="00AC23C4">
        <w:tc>
          <w:tcPr>
            <w:tcW w:w="709" w:type="dxa"/>
            <w:shd w:val="clear" w:color="auto" w:fill="auto"/>
          </w:tcPr>
          <w:p w14:paraId="0DCB0296" w14:textId="77777777" w:rsidR="00E15E36" w:rsidRPr="00864E79" w:rsidRDefault="00E15E36" w:rsidP="00E15E36">
            <w:pPr>
              <w:pStyle w:val="Text"/>
            </w:pPr>
            <w:bookmarkStart w:id="1813" w:name="_Ref363111437"/>
            <w:r w:rsidRPr="00864E79">
              <w:t>(</w:t>
            </w:r>
            <w:fldSimple w:instr=" SEQ ( \* ARABIC \s 1 ">
              <w:r w:rsidR="00154D81">
                <w:rPr>
                  <w:noProof/>
                </w:rPr>
                <w:t>62</w:t>
              </w:r>
            </w:fldSimple>
            <w:r w:rsidRPr="00864E79">
              <w:t>)</w:t>
            </w:r>
            <w:bookmarkEnd w:id="1813"/>
          </w:p>
        </w:tc>
        <w:tc>
          <w:tcPr>
            <w:tcW w:w="584" w:type="dxa"/>
            <w:shd w:val="clear" w:color="auto" w:fill="auto"/>
          </w:tcPr>
          <w:p w14:paraId="402EFC6C" w14:textId="77777777" w:rsidR="00E15E36" w:rsidRPr="00864E79" w:rsidRDefault="00E15E36" w:rsidP="00E15E36">
            <w:pPr>
              <w:pStyle w:val="Text"/>
            </w:pPr>
            <w:r w:rsidRPr="00864E79">
              <w:t>dong</w:t>
            </w:r>
          </w:p>
        </w:tc>
        <w:tc>
          <w:tcPr>
            <w:tcW w:w="734" w:type="dxa"/>
            <w:shd w:val="clear" w:color="auto" w:fill="auto"/>
          </w:tcPr>
          <w:p w14:paraId="6596A375" w14:textId="77777777" w:rsidR="00E15E36" w:rsidRPr="00864E79" w:rsidRDefault="00E15E36" w:rsidP="00E15E36">
            <w:pPr>
              <w:pStyle w:val="Text"/>
            </w:pPr>
            <w:r w:rsidRPr="00864E79">
              <w:t>blum</w:t>
            </w:r>
          </w:p>
        </w:tc>
        <w:tc>
          <w:tcPr>
            <w:tcW w:w="418" w:type="dxa"/>
            <w:shd w:val="clear" w:color="auto" w:fill="auto"/>
          </w:tcPr>
          <w:p w14:paraId="5F09B2BE" w14:textId="77777777" w:rsidR="00E15E36" w:rsidRPr="00864E79" w:rsidRDefault="00E15E36" w:rsidP="00E15E36">
            <w:pPr>
              <w:pStyle w:val="Text"/>
            </w:pPr>
            <w:r w:rsidRPr="00864E79">
              <w:t>isi</w:t>
            </w:r>
            <w:r w:rsidR="00DE0003">
              <w:t>,</w:t>
            </w:r>
          </w:p>
        </w:tc>
        <w:tc>
          <w:tcPr>
            <w:tcW w:w="773" w:type="dxa"/>
            <w:shd w:val="clear" w:color="auto" w:fill="auto"/>
          </w:tcPr>
          <w:p w14:paraId="121B0ACD" w14:textId="77777777" w:rsidR="00E15E36" w:rsidRPr="00864E79" w:rsidRDefault="00E15E36" w:rsidP="00E15E36">
            <w:pPr>
              <w:pStyle w:val="Text"/>
            </w:pPr>
            <w:r w:rsidRPr="00864E79">
              <w:t>selain</w:t>
            </w:r>
            <w:r w:rsidR="00F92323">
              <w:t>g</w:t>
            </w:r>
          </w:p>
        </w:tc>
        <w:tc>
          <w:tcPr>
            <w:tcW w:w="584" w:type="dxa"/>
            <w:shd w:val="clear" w:color="auto" w:fill="auto"/>
          </w:tcPr>
          <w:p w14:paraId="327A23E7" w14:textId="77777777" w:rsidR="00E15E36" w:rsidRPr="00864E79" w:rsidRDefault="00E15E36" w:rsidP="00E15E36">
            <w:pPr>
              <w:pStyle w:val="Text"/>
            </w:pPr>
            <w:r w:rsidRPr="00864E79">
              <w:t>dong</w:t>
            </w:r>
          </w:p>
        </w:tc>
        <w:tc>
          <w:tcPr>
            <w:tcW w:w="418" w:type="dxa"/>
            <w:shd w:val="clear" w:color="auto" w:fill="auto"/>
          </w:tcPr>
          <w:p w14:paraId="12C02F0F" w14:textId="77777777" w:rsidR="00E15E36" w:rsidRPr="00864E79" w:rsidRDefault="00E15E36" w:rsidP="00E15E36">
            <w:pPr>
              <w:pStyle w:val="Text"/>
            </w:pPr>
            <w:r w:rsidRPr="00864E79">
              <w:t>isi</w:t>
            </w:r>
          </w:p>
        </w:tc>
        <w:tc>
          <w:tcPr>
            <w:tcW w:w="1422" w:type="dxa"/>
            <w:shd w:val="clear" w:color="auto" w:fill="auto"/>
          </w:tcPr>
          <w:p w14:paraId="71DA19A1" w14:textId="77777777" w:rsidR="00E15E36" w:rsidRPr="00864E79" w:rsidRDefault="00E15E36" w:rsidP="00E15E36">
            <w:pPr>
              <w:pStyle w:val="Text"/>
              <w:rPr>
                <w:rStyle w:val="ChBlueBold"/>
              </w:rPr>
            </w:pPr>
            <w:r w:rsidRPr="00864E79">
              <w:rPr>
                <w:rStyle w:val="ChBlueBold"/>
              </w:rPr>
              <w:t>sedikit~sedikit</w:t>
            </w:r>
          </w:p>
        </w:tc>
        <w:tc>
          <w:tcPr>
            <w:tcW w:w="651" w:type="dxa"/>
            <w:shd w:val="clear" w:color="auto" w:fill="auto"/>
          </w:tcPr>
          <w:p w14:paraId="571624C1" w14:textId="77777777" w:rsidR="00E15E36" w:rsidRPr="00864E79" w:rsidRDefault="00E15E36" w:rsidP="00E15E36">
            <w:pPr>
              <w:pStyle w:val="Text"/>
            </w:pPr>
            <w:r w:rsidRPr="00864E79">
              <w:t>to</w:t>
            </w:r>
            <w:r>
              <w:t>?</w:t>
            </w:r>
          </w:p>
        </w:tc>
      </w:tr>
      <w:tr w:rsidR="00AC23C4" w:rsidRPr="00864E79" w14:paraId="1D8C7B74" w14:textId="77777777" w:rsidTr="00AC23C4">
        <w:tc>
          <w:tcPr>
            <w:tcW w:w="709" w:type="dxa"/>
            <w:shd w:val="clear" w:color="auto" w:fill="auto"/>
          </w:tcPr>
          <w:p w14:paraId="45D0C66D" w14:textId="77777777" w:rsidR="00E15E36" w:rsidRPr="00864E79" w:rsidRDefault="00E15E36" w:rsidP="00E15E36">
            <w:pPr>
              <w:pStyle w:val="GlossEng"/>
            </w:pPr>
          </w:p>
        </w:tc>
        <w:tc>
          <w:tcPr>
            <w:tcW w:w="584" w:type="dxa"/>
            <w:shd w:val="clear" w:color="auto" w:fill="auto"/>
          </w:tcPr>
          <w:p w14:paraId="75592C1F" w14:textId="77777777" w:rsidR="00E15E36" w:rsidRPr="0099608C" w:rsidRDefault="00E15E36" w:rsidP="00E15E36">
            <w:pPr>
              <w:pStyle w:val="GlossEng"/>
              <w:rPr>
                <w:rStyle w:val="ChSmallCaps"/>
              </w:rPr>
            </w:pPr>
            <w:r w:rsidRPr="0099608C">
              <w:rPr>
                <w:rStyle w:val="ChSmallCaps"/>
              </w:rPr>
              <w:t>3pl</w:t>
            </w:r>
          </w:p>
        </w:tc>
        <w:tc>
          <w:tcPr>
            <w:tcW w:w="734" w:type="dxa"/>
            <w:shd w:val="clear" w:color="auto" w:fill="auto"/>
          </w:tcPr>
          <w:p w14:paraId="78FE8A02" w14:textId="77777777" w:rsidR="00E15E36" w:rsidRPr="00864E79" w:rsidRDefault="00E15E36" w:rsidP="00E15E36">
            <w:pPr>
              <w:pStyle w:val="GlossEng"/>
            </w:pPr>
            <w:r w:rsidRPr="00864E79">
              <w:t>not.yet</w:t>
            </w:r>
          </w:p>
        </w:tc>
        <w:tc>
          <w:tcPr>
            <w:tcW w:w="418" w:type="dxa"/>
            <w:shd w:val="clear" w:color="auto" w:fill="auto"/>
          </w:tcPr>
          <w:p w14:paraId="58016C88" w14:textId="77777777" w:rsidR="00E15E36" w:rsidRPr="00864E79" w:rsidRDefault="00E15E36" w:rsidP="00E15E36">
            <w:pPr>
              <w:pStyle w:val="GlossEng"/>
            </w:pPr>
            <w:r w:rsidRPr="00864E79">
              <w:t>fill</w:t>
            </w:r>
          </w:p>
        </w:tc>
        <w:tc>
          <w:tcPr>
            <w:tcW w:w="773" w:type="dxa"/>
            <w:shd w:val="clear" w:color="auto" w:fill="auto"/>
          </w:tcPr>
          <w:p w14:paraId="49AD7659" w14:textId="77777777" w:rsidR="00E15E36" w:rsidRPr="00864E79" w:rsidRDefault="00E15E36" w:rsidP="00E15E36">
            <w:pPr>
              <w:pStyle w:val="GlossEng"/>
            </w:pPr>
            <w:r w:rsidRPr="00864E79">
              <w:t>besides</w:t>
            </w:r>
          </w:p>
        </w:tc>
        <w:tc>
          <w:tcPr>
            <w:tcW w:w="584" w:type="dxa"/>
            <w:shd w:val="clear" w:color="auto" w:fill="auto"/>
          </w:tcPr>
          <w:p w14:paraId="1EA1FF1D" w14:textId="77777777" w:rsidR="00E15E36" w:rsidRPr="0099608C" w:rsidRDefault="00E15E36" w:rsidP="00E15E36">
            <w:pPr>
              <w:pStyle w:val="GlossEng"/>
              <w:rPr>
                <w:rStyle w:val="ChSmallCaps"/>
              </w:rPr>
            </w:pPr>
            <w:r w:rsidRPr="0099608C">
              <w:rPr>
                <w:rStyle w:val="ChSmallCaps"/>
              </w:rPr>
              <w:t>3pl</w:t>
            </w:r>
          </w:p>
        </w:tc>
        <w:tc>
          <w:tcPr>
            <w:tcW w:w="418" w:type="dxa"/>
            <w:shd w:val="clear" w:color="auto" w:fill="auto"/>
          </w:tcPr>
          <w:p w14:paraId="47C4B9A7" w14:textId="77777777" w:rsidR="00E15E36" w:rsidRPr="00864E79" w:rsidRDefault="00E15E36" w:rsidP="00E15E36">
            <w:pPr>
              <w:pStyle w:val="GlossEng"/>
            </w:pPr>
            <w:r w:rsidRPr="00864E79">
              <w:t>fill</w:t>
            </w:r>
          </w:p>
        </w:tc>
        <w:tc>
          <w:tcPr>
            <w:tcW w:w="1422" w:type="dxa"/>
            <w:shd w:val="clear" w:color="auto" w:fill="auto"/>
          </w:tcPr>
          <w:p w14:paraId="61130565" w14:textId="77777777" w:rsidR="00E15E36" w:rsidRPr="00864E79" w:rsidRDefault="00E15E36" w:rsidP="00E15E36">
            <w:pPr>
              <w:pStyle w:val="GlossEng"/>
            </w:pPr>
            <w:r w:rsidRPr="0099608C">
              <w:rPr>
                <w:rStyle w:val="ChSmallCaps"/>
              </w:rPr>
              <w:t>rdp</w:t>
            </w:r>
            <w:r w:rsidRPr="00864E79">
              <w:t>~few</w:t>
            </w:r>
          </w:p>
        </w:tc>
        <w:tc>
          <w:tcPr>
            <w:tcW w:w="651" w:type="dxa"/>
            <w:shd w:val="clear" w:color="auto" w:fill="auto"/>
          </w:tcPr>
          <w:p w14:paraId="31C2E9B4" w14:textId="77777777" w:rsidR="00E15E36" w:rsidRPr="00864E79" w:rsidRDefault="00E15E36" w:rsidP="00E15E36">
            <w:pPr>
              <w:pStyle w:val="GlossEng"/>
            </w:pPr>
            <w:r w:rsidRPr="00864E79">
              <w:t>right?</w:t>
            </w:r>
          </w:p>
        </w:tc>
      </w:tr>
    </w:tbl>
    <w:p w14:paraId="3168DB8C" w14:textId="66100C2E" w:rsidR="00E15E36" w:rsidRDefault="00E15E36" w:rsidP="00E15E36">
      <w:pPr>
        <w:pStyle w:val="FreeTranslEng15pt"/>
      </w:pPr>
      <w:r>
        <w:t xml:space="preserve">[About how best to distribute food during a retreat:] </w:t>
      </w:r>
      <w:r w:rsidR="00B7093A">
        <w:t>‘</w:t>
      </w:r>
      <w:r w:rsidRPr="007A0BC8">
        <w:t>they haven</w:t>
      </w:r>
      <w:r w:rsidR="00B7093A">
        <w:t>’</w:t>
      </w:r>
      <w:r w:rsidRPr="007A0BC8">
        <w:t xml:space="preserve">t </w:t>
      </w:r>
      <w:r>
        <w:t xml:space="preserve">yet </w:t>
      </w:r>
      <w:r w:rsidRPr="007A0BC8">
        <w:t>filled (their plates)</w:t>
      </w:r>
      <w:r w:rsidRPr="007A0BC8">
        <w:rPr>
          <w:lang w:eastAsia="en-US"/>
        </w:rPr>
        <w:t xml:space="preserve">, </w:t>
      </w:r>
      <w:r>
        <w:rPr>
          <w:lang w:eastAsia="en-US"/>
        </w:rPr>
        <w:t xml:space="preserve">moreover </w:t>
      </w:r>
      <w:r w:rsidRPr="00F87796">
        <w:rPr>
          <w:rStyle w:val="ChBlueBold"/>
        </w:rPr>
        <w:t>each one of them</w:t>
      </w:r>
      <w:r>
        <w:rPr>
          <w:lang w:eastAsia="en-US"/>
        </w:rPr>
        <w:t xml:space="preserve"> (should) </w:t>
      </w:r>
      <w:r w:rsidRPr="007A0BC8">
        <w:rPr>
          <w:lang w:eastAsia="en-US"/>
        </w:rPr>
        <w:t>fill (their plates with</w:t>
      </w:r>
      <w:r>
        <w:rPr>
          <w:lang w:eastAsia="en-US"/>
        </w:rPr>
        <w:t>)</w:t>
      </w:r>
      <w:r w:rsidRPr="007A0BC8">
        <w:rPr>
          <w:lang w:eastAsia="en-US"/>
        </w:rPr>
        <w:t xml:space="preserve"> </w:t>
      </w:r>
      <w:r w:rsidRPr="007A0BC8">
        <w:rPr>
          <w:rStyle w:val="ChBlueBold"/>
        </w:rPr>
        <w:t>little</w:t>
      </w:r>
      <w:r w:rsidRPr="007A0BC8">
        <w:rPr>
          <w:lang w:eastAsia="en-US"/>
        </w:rPr>
        <w:t xml:space="preserve"> (food), right?</w:t>
      </w:r>
      <w:r w:rsidR="00B7093A">
        <w:rPr>
          <w:lang w:eastAsia="en-US"/>
        </w:rPr>
        <w:t>’</w:t>
      </w:r>
      <w:r w:rsidRPr="007A0BC8">
        <w:rPr>
          <w:lang w:eastAsia="en-US"/>
        </w:rPr>
        <w:t xml:space="preserve"> (Lit. </w:t>
      </w:r>
      <w:r w:rsidR="00B7093A">
        <w:rPr>
          <w:lang w:eastAsia="en-US"/>
        </w:rPr>
        <w:t>‘</w:t>
      </w:r>
      <w:r w:rsidRPr="007A0BC8">
        <w:rPr>
          <w:rStyle w:val="ChBlueBold"/>
        </w:rPr>
        <w:t>little by littl</w:t>
      </w:r>
      <w:r>
        <w:rPr>
          <w:rStyle w:val="ChBlueBold"/>
        </w:rPr>
        <w:t>e</w:t>
      </w:r>
      <w:r w:rsidR="00B7093A">
        <w:rPr>
          <w:lang w:eastAsia="en-US"/>
        </w:rPr>
        <w:t>’</w:t>
      </w:r>
      <w:r w:rsidRPr="007A0BC8">
        <w:rPr>
          <w:lang w:eastAsia="en-US"/>
        </w:rPr>
        <w:t>)</w:t>
      </w:r>
      <w:r w:rsidRPr="007A0BC8">
        <w:t xml:space="preserve"> </w:t>
      </w:r>
      <w:r w:rsidRPr="00DC46C1">
        <w:rPr>
          <w:rStyle w:val="ExampleSource"/>
        </w:rPr>
        <w:t>[081025-009a-Cv.0081]</w:t>
      </w:r>
    </w:p>
    <w:p w14:paraId="1EBB4B80" w14:textId="77777777" w:rsidR="00E15E36" w:rsidRDefault="00E15E36" w:rsidP="00E15E36">
      <w:pPr>
        <w:pStyle w:val="Heading3"/>
      </w:pPr>
      <w:bookmarkStart w:id="1814" w:name="_Toc227070486"/>
      <w:bookmarkStart w:id="1815" w:name="_Ref227393114"/>
      <w:bookmarkStart w:id="1816" w:name="_Toc332968480"/>
      <w:bookmarkStart w:id="1817" w:name="_Toc365356385"/>
      <w:bookmarkStart w:id="1818" w:name="_Toc367531068"/>
      <w:bookmarkStart w:id="1819" w:name="_Toc440455561"/>
      <w:r>
        <w:t>Reduplication of function words</w:t>
      </w:r>
      <w:bookmarkEnd w:id="1814"/>
      <w:bookmarkEnd w:id="1815"/>
      <w:bookmarkEnd w:id="1816"/>
      <w:bookmarkEnd w:id="1817"/>
      <w:bookmarkEnd w:id="1818"/>
      <w:bookmarkEnd w:id="1819"/>
    </w:p>
    <w:p w14:paraId="124C2579" w14:textId="010A00C8" w:rsidR="00E15E36" w:rsidRDefault="00E15E36" w:rsidP="00E15E36">
      <w:pPr>
        <w:pStyle w:val="Body0015after"/>
        <w:rPr>
          <w:lang w:eastAsia="en-US"/>
        </w:rPr>
      </w:pPr>
      <w:r>
        <w:rPr>
          <w:lang w:eastAsia="en-US"/>
        </w:rPr>
        <w:t xml:space="preserve">Reduplication of function words occurs considerably less often than that of content words. This section describes reduplication of the following function words: </w:t>
      </w:r>
      <w:r>
        <w:rPr>
          <w:lang w:eastAsia="en-US"/>
        </w:rPr>
        <w:lastRenderedPageBreak/>
        <w:t xml:space="preserve">personal </w:t>
      </w:r>
      <w:r w:rsidRPr="0090507A">
        <w:rPr>
          <w:lang w:eastAsia="en-US"/>
        </w:rPr>
        <w:t>pronoun</w:t>
      </w:r>
      <w:r>
        <w:rPr>
          <w:lang w:eastAsia="en-US"/>
        </w:rPr>
        <w:t>s (§</w:t>
      </w:r>
      <w:r>
        <w:rPr>
          <w:lang w:eastAsia="en-US"/>
        </w:rPr>
        <w:fldChar w:fldCharType="begin"/>
      </w:r>
      <w:r>
        <w:rPr>
          <w:lang w:eastAsia="en-US"/>
        </w:rPr>
        <w:instrText xml:space="preserve"> REF _Ref359675945 \w \h </w:instrText>
      </w:r>
      <w:r>
        <w:rPr>
          <w:lang w:eastAsia="en-US"/>
        </w:rPr>
      </w:r>
      <w:r>
        <w:rPr>
          <w:lang w:eastAsia="en-US"/>
        </w:rPr>
        <w:fldChar w:fldCharType="separate"/>
      </w:r>
      <w:r w:rsidR="00154D81">
        <w:rPr>
          <w:cs/>
          <w:lang w:eastAsia="en-US"/>
        </w:rPr>
        <w:t>‎</w:t>
      </w:r>
      <w:r w:rsidR="00154D81">
        <w:rPr>
          <w:lang w:eastAsia="en-US"/>
        </w:rPr>
        <w:t>4.2.5.1</w:t>
      </w:r>
      <w:r>
        <w:rPr>
          <w:lang w:eastAsia="en-US"/>
        </w:rPr>
        <w:fldChar w:fldCharType="end"/>
      </w:r>
      <w:r>
        <w:rPr>
          <w:lang w:eastAsia="en-US"/>
        </w:rPr>
        <w:t>), demonstratives and locatives (§</w:t>
      </w:r>
      <w:r>
        <w:rPr>
          <w:lang w:eastAsia="en-US"/>
        </w:rPr>
        <w:fldChar w:fldCharType="begin"/>
      </w:r>
      <w:r>
        <w:rPr>
          <w:lang w:eastAsia="en-US"/>
        </w:rPr>
        <w:instrText xml:space="preserve"> REF _Ref359675946 \w \h </w:instrText>
      </w:r>
      <w:r>
        <w:rPr>
          <w:lang w:eastAsia="en-US"/>
        </w:rPr>
      </w:r>
      <w:r>
        <w:rPr>
          <w:lang w:eastAsia="en-US"/>
        </w:rPr>
        <w:fldChar w:fldCharType="separate"/>
      </w:r>
      <w:r w:rsidR="00154D81">
        <w:rPr>
          <w:cs/>
          <w:lang w:eastAsia="en-US"/>
        </w:rPr>
        <w:t>‎</w:t>
      </w:r>
      <w:r w:rsidR="00154D81">
        <w:rPr>
          <w:lang w:eastAsia="en-US"/>
        </w:rPr>
        <w:t>4.2.5.2</w:t>
      </w:r>
      <w:r>
        <w:rPr>
          <w:lang w:eastAsia="en-US"/>
        </w:rPr>
        <w:fldChar w:fldCharType="end"/>
      </w:r>
      <w:r>
        <w:rPr>
          <w:lang w:eastAsia="en-US"/>
        </w:rPr>
        <w:t>), interrogatives (§</w:t>
      </w:r>
      <w:r>
        <w:rPr>
          <w:lang w:eastAsia="en-US"/>
        </w:rPr>
        <w:fldChar w:fldCharType="begin"/>
      </w:r>
      <w:r>
        <w:rPr>
          <w:lang w:eastAsia="en-US"/>
        </w:rPr>
        <w:instrText xml:space="preserve"> REF _Ref359675947 \w \h </w:instrText>
      </w:r>
      <w:r>
        <w:rPr>
          <w:lang w:eastAsia="en-US"/>
        </w:rPr>
      </w:r>
      <w:r>
        <w:rPr>
          <w:lang w:eastAsia="en-US"/>
        </w:rPr>
        <w:fldChar w:fldCharType="separate"/>
      </w:r>
      <w:r w:rsidR="00154D81">
        <w:rPr>
          <w:cs/>
          <w:lang w:eastAsia="en-US"/>
        </w:rPr>
        <w:t>‎</w:t>
      </w:r>
      <w:r w:rsidR="00154D81">
        <w:rPr>
          <w:lang w:eastAsia="en-US"/>
        </w:rPr>
        <w:t>4.2.5.3</w:t>
      </w:r>
      <w:r>
        <w:rPr>
          <w:lang w:eastAsia="en-US"/>
        </w:rPr>
        <w:fldChar w:fldCharType="end"/>
      </w:r>
      <w:r>
        <w:rPr>
          <w:lang w:eastAsia="en-US"/>
        </w:rPr>
        <w:t xml:space="preserve">), and </w:t>
      </w:r>
      <w:r w:rsidR="00711783">
        <w:rPr>
          <w:lang w:eastAsia="en-US"/>
        </w:rPr>
        <w:t xml:space="preserve">the </w:t>
      </w:r>
      <w:r>
        <w:t xml:space="preserve">causative verb </w:t>
      </w:r>
      <w:r w:rsidRPr="00285850">
        <w:rPr>
          <w:rStyle w:val="ChItalBold"/>
        </w:rPr>
        <w:t>kas</w:t>
      </w:r>
      <w:r>
        <w:rPr>
          <w:rStyle w:val="ChItalBold"/>
        </w:rPr>
        <w:t>i</w:t>
      </w:r>
      <w:r>
        <w:t xml:space="preserve"> </w:t>
      </w:r>
      <w:r w:rsidR="00B7093A">
        <w:t>‘</w:t>
      </w:r>
      <w:r w:rsidRPr="00C47994">
        <w:t>give</w:t>
      </w:r>
      <w:r w:rsidR="00B7093A">
        <w:t>’</w:t>
      </w:r>
      <w:r>
        <w:t xml:space="preserve"> and </w:t>
      </w:r>
      <w:r w:rsidR="00711783">
        <w:t xml:space="preserve">the </w:t>
      </w:r>
      <w:r>
        <w:t xml:space="preserve">reciprocity marker </w:t>
      </w:r>
      <w:r w:rsidRPr="00285850">
        <w:rPr>
          <w:rStyle w:val="ChItalBold"/>
        </w:rPr>
        <w:t>baku</w:t>
      </w:r>
      <w:r>
        <w:t xml:space="preserve"> </w:t>
      </w:r>
      <w:r w:rsidR="00B7093A">
        <w:t>‘</w:t>
      </w:r>
      <w:r w:rsidRPr="0099608C">
        <w:rPr>
          <w:rStyle w:val="ChSmallCaps"/>
        </w:rPr>
        <w:t>recp</w:t>
      </w:r>
      <w:r w:rsidR="00B7093A">
        <w:t>’</w:t>
      </w:r>
      <w:r>
        <w:t xml:space="preserve"> (</w:t>
      </w:r>
      <w:r>
        <w:rPr>
          <w:lang w:eastAsia="en-US"/>
        </w:rPr>
        <w:t>§</w:t>
      </w:r>
      <w:r>
        <w:rPr>
          <w:lang w:eastAsia="en-US"/>
        </w:rPr>
        <w:fldChar w:fldCharType="begin"/>
      </w:r>
      <w:r>
        <w:rPr>
          <w:lang w:eastAsia="en-US"/>
        </w:rPr>
        <w:instrText xml:space="preserve"> REF _Ref360095881 \w \h </w:instrText>
      </w:r>
      <w:r>
        <w:rPr>
          <w:lang w:eastAsia="en-US"/>
        </w:rPr>
      </w:r>
      <w:r>
        <w:rPr>
          <w:lang w:eastAsia="en-US"/>
        </w:rPr>
        <w:fldChar w:fldCharType="separate"/>
      </w:r>
      <w:r w:rsidR="00154D81">
        <w:rPr>
          <w:cs/>
          <w:lang w:eastAsia="en-US"/>
        </w:rPr>
        <w:t>‎</w:t>
      </w:r>
      <w:r w:rsidR="00154D81">
        <w:rPr>
          <w:lang w:eastAsia="en-US"/>
        </w:rPr>
        <w:t>4.2.5.4</w:t>
      </w:r>
      <w:r>
        <w:rPr>
          <w:lang w:eastAsia="en-US"/>
        </w:rPr>
        <w:fldChar w:fldCharType="end"/>
      </w:r>
      <w:r>
        <w:rPr>
          <w:lang w:eastAsia="en-US"/>
        </w:rPr>
        <w:t>).</w:t>
      </w:r>
    </w:p>
    <w:p w14:paraId="0E4660BC" w14:textId="77777777" w:rsidR="00E15E36" w:rsidRDefault="00E15E36" w:rsidP="00E15E36">
      <w:pPr>
        <w:pStyle w:val="Heading4"/>
      </w:pPr>
      <w:bookmarkStart w:id="1820" w:name="_Toc227070487"/>
      <w:bookmarkStart w:id="1821" w:name="_Toc332968481"/>
      <w:bookmarkStart w:id="1822" w:name="_Ref359675945"/>
      <w:r w:rsidRPr="005912D9">
        <w:t>P</w:t>
      </w:r>
      <w:r>
        <w:t>ersonal pron</w:t>
      </w:r>
      <w:r w:rsidRPr="005912D9">
        <w:t>oun</w:t>
      </w:r>
      <w:r>
        <w:t>s</w:t>
      </w:r>
      <w:bookmarkEnd w:id="1820"/>
      <w:bookmarkEnd w:id="1821"/>
      <w:bookmarkEnd w:id="1822"/>
    </w:p>
    <w:p w14:paraId="1601136B" w14:textId="302383F8" w:rsidR="001318C1" w:rsidRDefault="001318C1" w:rsidP="001318C1">
      <w:pPr>
        <w:pStyle w:val="Body0010after"/>
        <w:rPr>
          <w:lang w:eastAsia="en-US"/>
        </w:rPr>
      </w:pPr>
      <w:r>
        <w:rPr>
          <w:lang w:eastAsia="en-US"/>
        </w:rPr>
        <w:t>Personal pronouns can be reduplicated when use pronominally (for details on their different uses, see §</w:t>
      </w:r>
      <w:r>
        <w:rPr>
          <w:lang w:eastAsia="en-US"/>
        </w:rPr>
        <w:fldChar w:fldCharType="begin"/>
      </w:r>
      <w:r>
        <w:rPr>
          <w:lang w:eastAsia="en-US"/>
        </w:rPr>
        <w:instrText xml:space="preserve"> REF _Ref351641095 \w \h </w:instrText>
      </w:r>
      <w:r>
        <w:rPr>
          <w:lang w:eastAsia="en-US"/>
        </w:rPr>
      </w:r>
      <w:r>
        <w:rPr>
          <w:lang w:eastAsia="en-US"/>
        </w:rPr>
        <w:fldChar w:fldCharType="separate"/>
      </w:r>
      <w:r w:rsidR="00154D81">
        <w:rPr>
          <w:cs/>
          <w:lang w:eastAsia="en-US"/>
        </w:rPr>
        <w:t>‎</w:t>
      </w:r>
      <w:r w:rsidR="00154D81">
        <w:rPr>
          <w:lang w:eastAsia="en-US"/>
        </w:rPr>
        <w:t>5.5</w:t>
      </w:r>
      <w:r>
        <w:rPr>
          <w:lang w:eastAsia="en-US"/>
        </w:rPr>
        <w:fldChar w:fldCharType="end"/>
      </w:r>
      <w:r>
        <w:rPr>
          <w:lang w:eastAsia="en-US"/>
        </w:rPr>
        <w:t xml:space="preserve"> and §</w:t>
      </w:r>
      <w:r>
        <w:rPr>
          <w:lang w:eastAsia="en-US"/>
        </w:rPr>
        <w:fldChar w:fldCharType="begin"/>
      </w:r>
      <w:r>
        <w:rPr>
          <w:lang w:eastAsia="en-US"/>
        </w:rPr>
        <w:instrText xml:space="preserve"> REF _Ref352678462 \w \h </w:instrText>
      </w:r>
      <w:r>
        <w:rPr>
          <w:lang w:eastAsia="en-US"/>
        </w:rPr>
      </w:r>
      <w:r>
        <w:rPr>
          <w:lang w:eastAsia="en-US"/>
        </w:rPr>
        <w:fldChar w:fldCharType="separate"/>
      </w:r>
      <w:r w:rsidR="00154D81">
        <w:rPr>
          <w:cs/>
          <w:lang w:eastAsia="en-US"/>
        </w:rPr>
        <w:t>‎</w:t>
      </w:r>
      <w:r w:rsidR="00154D81">
        <w:rPr>
          <w:lang w:eastAsia="en-US"/>
        </w:rPr>
        <w:t>6.1</w:t>
      </w:r>
      <w:r>
        <w:rPr>
          <w:lang w:eastAsia="en-US"/>
        </w:rPr>
        <w:fldChar w:fldCharType="end"/>
      </w:r>
      <w:r>
        <w:rPr>
          <w:lang w:eastAsia="en-US"/>
        </w:rPr>
        <w:t>). Reduplicated personal pronouns have three meaning aspects. Depending on the context, they signal collectivity</w:t>
      </w:r>
      <w:r>
        <w:t>, disparagement</w:t>
      </w:r>
      <w:r>
        <w:rPr>
          <w:lang w:eastAsia="en-US"/>
        </w:rPr>
        <w:t xml:space="preserve">, or </w:t>
      </w:r>
      <w:r>
        <w:t>imitation,</w:t>
      </w:r>
      <w:r>
        <w:rPr>
          <w:rStyle w:val="FootnoteReference"/>
        </w:rPr>
        <w:footnoteReference w:id="138"/>
      </w:r>
      <w:r>
        <w:t xml:space="preserve"> </w:t>
      </w:r>
      <w:r>
        <w:rPr>
          <w:lang w:eastAsia="en-US"/>
        </w:rPr>
        <w:t xml:space="preserve">as </w:t>
      </w:r>
      <w:r>
        <w:fldChar w:fldCharType="begin"/>
      </w:r>
      <w:r>
        <w:instrText xml:space="preserve"> REF _Ref359674869 \h </w:instrText>
      </w:r>
      <w:r>
        <w:fldChar w:fldCharType="separate"/>
      </w:r>
      <w:r w:rsidR="00154D81" w:rsidRPr="007A0BC8">
        <w:t>(</w:t>
      </w:r>
      <w:r w:rsidR="00154D81">
        <w:rPr>
          <w:noProof/>
        </w:rPr>
        <w:t>63</w:t>
      </w:r>
      <w:r w:rsidR="00154D81" w:rsidRPr="007A0BC8">
        <w:t>)</w:t>
      </w:r>
      <w:r>
        <w:fldChar w:fldCharType="end"/>
      </w:r>
      <w:r>
        <w:t xml:space="preserve"> and </w:t>
      </w:r>
      <w:r>
        <w:rPr>
          <w:lang w:eastAsia="en-US"/>
        </w:rPr>
        <w:t xml:space="preserve">in </w:t>
      </w:r>
      <w:r>
        <w:t xml:space="preserve">the elicited examples in </w:t>
      </w:r>
      <w:r>
        <w:rPr>
          <w:lang w:eastAsia="en-US"/>
        </w:rPr>
        <w:fldChar w:fldCharType="begin"/>
      </w:r>
      <w:r>
        <w:rPr>
          <w:lang w:eastAsia="en-US"/>
        </w:rPr>
        <w:instrText xml:space="preserve"> REF _Ref359674700 \h </w:instrText>
      </w:r>
      <w:r>
        <w:rPr>
          <w:lang w:eastAsia="en-US"/>
        </w:rPr>
      </w:r>
      <w:r>
        <w:rPr>
          <w:lang w:eastAsia="en-US"/>
        </w:rPr>
        <w:fldChar w:fldCharType="separate"/>
      </w:r>
      <w:r w:rsidR="00154D81" w:rsidRPr="007A0BC8">
        <w:t>(</w:t>
      </w:r>
      <w:r w:rsidR="00154D81">
        <w:rPr>
          <w:noProof/>
        </w:rPr>
        <w:t>64</w:t>
      </w:r>
      <w:r w:rsidR="00154D81" w:rsidRPr="007A0BC8">
        <w:t>)</w:t>
      </w:r>
      <w:r>
        <w:rPr>
          <w:lang w:eastAsia="en-US"/>
        </w:rPr>
        <w:fldChar w:fldCharType="end"/>
      </w:r>
      <w:r>
        <w:rPr>
          <w:lang w:eastAsia="en-US"/>
        </w:rPr>
        <w:t xml:space="preserve"> and </w:t>
      </w:r>
      <w:r>
        <w:rPr>
          <w:lang w:eastAsia="en-US"/>
        </w:rPr>
        <w:fldChar w:fldCharType="begin"/>
      </w:r>
      <w:r>
        <w:rPr>
          <w:lang w:eastAsia="en-US"/>
        </w:rPr>
        <w:instrText xml:space="preserve"> REF _Ref359675204 \h </w:instrText>
      </w:r>
      <w:r>
        <w:rPr>
          <w:lang w:eastAsia="en-US"/>
        </w:rPr>
      </w:r>
      <w:r>
        <w:rPr>
          <w:lang w:eastAsia="en-US"/>
        </w:rPr>
        <w:fldChar w:fldCharType="separate"/>
      </w:r>
      <w:r w:rsidR="00154D81" w:rsidRPr="007A0BC8">
        <w:t>(</w:t>
      </w:r>
      <w:r w:rsidR="00154D81">
        <w:rPr>
          <w:noProof/>
        </w:rPr>
        <w:t>65</w:t>
      </w:r>
      <w:r w:rsidR="00154D81" w:rsidRPr="007A0BC8">
        <w:t>)</w:t>
      </w:r>
      <w:r>
        <w:rPr>
          <w:lang w:eastAsia="en-US"/>
        </w:rPr>
        <w:fldChar w:fldCharType="end"/>
      </w:r>
      <w:r>
        <w:rPr>
          <w:lang w:eastAsia="en-US"/>
        </w:rPr>
        <w:t>, respectively.</w:t>
      </w:r>
    </w:p>
    <w:tbl>
      <w:tblPr>
        <w:tblW w:w="6176" w:type="dxa"/>
        <w:tblCellMar>
          <w:left w:w="42" w:type="dxa"/>
          <w:right w:w="42" w:type="dxa"/>
        </w:tblCellMar>
        <w:tblLook w:val="01E0" w:firstRow="1" w:lastRow="1" w:firstColumn="1" w:lastColumn="1" w:noHBand="0" w:noVBand="0"/>
      </w:tblPr>
      <w:tblGrid>
        <w:gridCol w:w="709"/>
        <w:gridCol w:w="1266"/>
        <w:gridCol w:w="777"/>
        <w:gridCol w:w="856"/>
        <w:gridCol w:w="856"/>
        <w:gridCol w:w="856"/>
        <w:gridCol w:w="856"/>
      </w:tblGrid>
      <w:tr w:rsidR="00AC23C4" w:rsidRPr="00833FA5" w14:paraId="1F15740B" w14:textId="77777777" w:rsidTr="00AC23C4">
        <w:tc>
          <w:tcPr>
            <w:tcW w:w="709" w:type="dxa"/>
            <w:shd w:val="clear" w:color="auto" w:fill="auto"/>
          </w:tcPr>
          <w:p w14:paraId="575DFCA6" w14:textId="77777777" w:rsidR="00E15E36" w:rsidRPr="008A3EB0" w:rsidRDefault="00E15E36" w:rsidP="00E15E36">
            <w:pPr>
              <w:pStyle w:val="O0Nwnext"/>
            </w:pPr>
            <w:bookmarkStart w:id="1823" w:name="_Ref359674869"/>
            <w:r w:rsidRPr="007A0BC8">
              <w:t>(</w:t>
            </w:r>
            <w:fldSimple w:instr=" SEQ ( \* ARABIC \s 1 ">
              <w:r w:rsidR="00154D81">
                <w:rPr>
                  <w:noProof/>
                </w:rPr>
                <w:t>63</w:t>
              </w:r>
            </w:fldSimple>
            <w:r w:rsidRPr="007A0BC8">
              <w:t>)</w:t>
            </w:r>
            <w:bookmarkEnd w:id="1823"/>
          </w:p>
        </w:tc>
        <w:tc>
          <w:tcPr>
            <w:tcW w:w="1266" w:type="dxa"/>
            <w:shd w:val="clear" w:color="auto" w:fill="auto"/>
          </w:tcPr>
          <w:p w14:paraId="4BB24AF0" w14:textId="77777777" w:rsidR="00E15E36" w:rsidRPr="0055414C" w:rsidRDefault="00E15E36" w:rsidP="00E15E36">
            <w:pPr>
              <w:pStyle w:val="Text"/>
              <w:rPr>
                <w:rStyle w:val="ChBlueBold"/>
              </w:rPr>
            </w:pPr>
            <w:r w:rsidRPr="0055414C">
              <w:rPr>
                <w:rStyle w:val="ChBlueBold"/>
              </w:rPr>
              <w:t>kamu~kamu</w:t>
            </w:r>
          </w:p>
        </w:tc>
        <w:tc>
          <w:tcPr>
            <w:tcW w:w="777" w:type="dxa"/>
            <w:shd w:val="clear" w:color="auto" w:fill="auto"/>
          </w:tcPr>
          <w:p w14:paraId="11F1C2D7" w14:textId="77777777" w:rsidR="00E15E36" w:rsidRPr="00A859E0" w:rsidRDefault="00E15E36" w:rsidP="00E15E36">
            <w:pPr>
              <w:pStyle w:val="Text"/>
            </w:pPr>
            <w:r w:rsidRPr="00A859E0">
              <w:t>ini</w:t>
            </w:r>
          </w:p>
        </w:tc>
        <w:tc>
          <w:tcPr>
            <w:tcW w:w="856" w:type="dxa"/>
            <w:shd w:val="clear" w:color="auto" w:fill="auto"/>
          </w:tcPr>
          <w:p w14:paraId="02CC69EE" w14:textId="77777777" w:rsidR="00E15E36" w:rsidRPr="00A859E0" w:rsidRDefault="00E15E36" w:rsidP="00E15E36">
            <w:pPr>
              <w:pStyle w:val="Text"/>
            </w:pPr>
            <w:r w:rsidRPr="00A859E0">
              <w:t>bangun</w:t>
            </w:r>
            <w:r w:rsidR="00F92323">
              <w:t>g</w:t>
            </w:r>
          </w:p>
        </w:tc>
        <w:tc>
          <w:tcPr>
            <w:tcW w:w="856" w:type="dxa"/>
            <w:shd w:val="clear" w:color="auto" w:fill="auto"/>
          </w:tcPr>
          <w:p w14:paraId="77088F4C" w14:textId="77777777" w:rsidR="00E15E36" w:rsidRPr="00A859E0" w:rsidRDefault="00E15E36" w:rsidP="00E15E36">
            <w:pPr>
              <w:pStyle w:val="Text"/>
            </w:pPr>
            <w:r>
              <w:t>bangun</w:t>
            </w:r>
            <w:r w:rsidR="00F92323">
              <w:t>g</w:t>
            </w:r>
          </w:p>
        </w:tc>
        <w:tc>
          <w:tcPr>
            <w:tcW w:w="856" w:type="dxa"/>
            <w:shd w:val="clear" w:color="auto" w:fill="auto"/>
          </w:tcPr>
          <w:p w14:paraId="1E6E4D86" w14:textId="77777777" w:rsidR="00E15E36" w:rsidRPr="00A859E0" w:rsidRDefault="00E15E36" w:rsidP="00E15E36">
            <w:pPr>
              <w:pStyle w:val="Text"/>
            </w:pPr>
            <w:r>
              <w:t>bangun</w:t>
            </w:r>
            <w:r w:rsidR="00F92323">
              <w:t>g</w:t>
            </w:r>
          </w:p>
        </w:tc>
        <w:tc>
          <w:tcPr>
            <w:tcW w:w="856" w:type="dxa"/>
            <w:shd w:val="clear" w:color="auto" w:fill="auto"/>
          </w:tcPr>
          <w:p w14:paraId="08A0E247" w14:textId="77777777" w:rsidR="00E15E36" w:rsidRPr="00A859E0" w:rsidRDefault="00E15E36" w:rsidP="00E15E36">
            <w:pPr>
              <w:pStyle w:val="Text"/>
            </w:pPr>
            <w:r>
              <w:t>bangun</w:t>
            </w:r>
            <w:r w:rsidR="00F92323">
              <w:t>g</w:t>
            </w:r>
          </w:p>
        </w:tc>
      </w:tr>
      <w:tr w:rsidR="00AC23C4" w:rsidRPr="00AC23C4" w14:paraId="53836F56" w14:textId="77777777" w:rsidTr="00AC23C4">
        <w:tc>
          <w:tcPr>
            <w:tcW w:w="709" w:type="dxa"/>
            <w:shd w:val="clear" w:color="auto" w:fill="auto"/>
          </w:tcPr>
          <w:p w14:paraId="151190F5" w14:textId="77777777" w:rsidR="00E15E36" w:rsidRPr="00A859E0" w:rsidRDefault="00E15E36" w:rsidP="00E15E36">
            <w:pPr>
              <w:pStyle w:val="GlossEng"/>
            </w:pPr>
          </w:p>
        </w:tc>
        <w:tc>
          <w:tcPr>
            <w:tcW w:w="1266" w:type="dxa"/>
            <w:shd w:val="clear" w:color="auto" w:fill="auto"/>
          </w:tcPr>
          <w:p w14:paraId="5DF2BB01"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2pl</w:t>
            </w:r>
          </w:p>
        </w:tc>
        <w:tc>
          <w:tcPr>
            <w:tcW w:w="777" w:type="dxa"/>
            <w:shd w:val="clear" w:color="auto" w:fill="auto"/>
          </w:tcPr>
          <w:p w14:paraId="43FCF173" w14:textId="77777777" w:rsidR="00E15E36" w:rsidRPr="0099608C" w:rsidRDefault="00E15E36" w:rsidP="00E15E36">
            <w:pPr>
              <w:pStyle w:val="GlossEng"/>
              <w:rPr>
                <w:rStyle w:val="ChSmallCaps"/>
              </w:rPr>
            </w:pPr>
            <w:r w:rsidRPr="0099608C">
              <w:rPr>
                <w:rStyle w:val="ChSmallCaps"/>
              </w:rPr>
              <w:t>d.prox</w:t>
            </w:r>
          </w:p>
        </w:tc>
        <w:tc>
          <w:tcPr>
            <w:tcW w:w="856" w:type="dxa"/>
            <w:shd w:val="clear" w:color="auto" w:fill="auto"/>
          </w:tcPr>
          <w:p w14:paraId="59C7ABAE" w14:textId="77777777" w:rsidR="00E15E36" w:rsidRPr="00A859E0" w:rsidRDefault="00E15E36" w:rsidP="00E15E36">
            <w:pPr>
              <w:pStyle w:val="GlossEng"/>
            </w:pPr>
            <w:r w:rsidRPr="00A859E0">
              <w:t>wake.up</w:t>
            </w:r>
          </w:p>
        </w:tc>
        <w:tc>
          <w:tcPr>
            <w:tcW w:w="856" w:type="dxa"/>
            <w:shd w:val="clear" w:color="auto" w:fill="auto"/>
          </w:tcPr>
          <w:p w14:paraId="5C12296C" w14:textId="77777777" w:rsidR="00E15E36" w:rsidRPr="00A859E0" w:rsidRDefault="00E15E36" w:rsidP="00E15E36">
            <w:pPr>
              <w:pStyle w:val="GlossEng"/>
            </w:pPr>
            <w:r w:rsidRPr="00A859E0">
              <w:t>wake.up</w:t>
            </w:r>
          </w:p>
        </w:tc>
        <w:tc>
          <w:tcPr>
            <w:tcW w:w="856" w:type="dxa"/>
            <w:shd w:val="clear" w:color="auto" w:fill="auto"/>
          </w:tcPr>
          <w:p w14:paraId="3FCBEDB3" w14:textId="77777777" w:rsidR="00E15E36" w:rsidRPr="00A859E0" w:rsidRDefault="00E15E36" w:rsidP="00E15E36">
            <w:pPr>
              <w:pStyle w:val="GlossEng"/>
            </w:pPr>
            <w:r w:rsidRPr="00A859E0">
              <w:t>wake.up</w:t>
            </w:r>
          </w:p>
        </w:tc>
        <w:tc>
          <w:tcPr>
            <w:tcW w:w="856" w:type="dxa"/>
            <w:shd w:val="clear" w:color="auto" w:fill="auto"/>
          </w:tcPr>
          <w:p w14:paraId="0D6AC139" w14:textId="77777777" w:rsidR="00E15E36" w:rsidRPr="00A859E0" w:rsidRDefault="00E15E36" w:rsidP="00E15E36">
            <w:pPr>
              <w:pStyle w:val="GlossEng"/>
            </w:pPr>
            <w:r w:rsidRPr="00A859E0">
              <w:t>wake.up</w:t>
            </w:r>
          </w:p>
        </w:tc>
      </w:tr>
    </w:tbl>
    <w:p w14:paraId="745328F4" w14:textId="6A73D940" w:rsidR="00E15E36" w:rsidRPr="00690E2C" w:rsidRDefault="00B7093A" w:rsidP="00E15E36">
      <w:pPr>
        <w:pStyle w:val="FreeTranslEng"/>
      </w:pPr>
      <w:r>
        <w:t>‘</w:t>
      </w:r>
      <w:r w:rsidR="00E15E36" w:rsidRPr="0055414C">
        <w:rPr>
          <w:rStyle w:val="ChBlueBold"/>
        </w:rPr>
        <w:t>all of you</w:t>
      </w:r>
      <w:r w:rsidR="00E15E36">
        <w:t xml:space="preserve"> here wake-up, wake-up, wake-up, wake-up</w:t>
      </w:r>
      <w:r>
        <w:t>’</w:t>
      </w:r>
      <w:r w:rsidR="00E15E36">
        <w:t xml:space="preserve"> </w:t>
      </w:r>
      <w:r w:rsidR="00E15E36" w:rsidRPr="0055414C">
        <w:rPr>
          <w:rStyle w:val="ExampleSource"/>
        </w:rPr>
        <w:t>[081115-001a-Cv.0329]</w:t>
      </w:r>
    </w:p>
    <w:tbl>
      <w:tblPr>
        <w:tblW w:w="5270" w:type="dxa"/>
        <w:tblCellMar>
          <w:left w:w="42" w:type="dxa"/>
          <w:right w:w="42" w:type="dxa"/>
        </w:tblCellMar>
        <w:tblLook w:val="01E0" w:firstRow="1" w:lastRow="1" w:firstColumn="1" w:lastColumn="1" w:noHBand="0" w:noVBand="0"/>
      </w:tblPr>
      <w:tblGrid>
        <w:gridCol w:w="709"/>
        <w:gridCol w:w="662"/>
        <w:gridCol w:w="1044"/>
        <w:gridCol w:w="495"/>
        <w:gridCol w:w="573"/>
        <w:gridCol w:w="651"/>
        <w:gridCol w:w="529"/>
        <w:gridCol w:w="607"/>
      </w:tblGrid>
      <w:tr w:rsidR="00AC23C4" w:rsidRPr="00833FA5" w14:paraId="510D2E9D" w14:textId="77777777" w:rsidTr="00AC23C4">
        <w:tc>
          <w:tcPr>
            <w:tcW w:w="709" w:type="dxa"/>
            <w:shd w:val="clear" w:color="auto" w:fill="auto"/>
          </w:tcPr>
          <w:p w14:paraId="35571C5E" w14:textId="77777777" w:rsidR="00E15E36" w:rsidRPr="008A3EB0" w:rsidRDefault="00E15E36" w:rsidP="00E15E36">
            <w:pPr>
              <w:pStyle w:val="O0Nwnext"/>
            </w:pPr>
            <w:bookmarkStart w:id="1824" w:name="_Ref359674700"/>
            <w:r w:rsidRPr="007A0BC8">
              <w:t>(</w:t>
            </w:r>
            <w:fldSimple w:instr=" SEQ ( \* ARABIC \s 1 ">
              <w:r w:rsidR="00154D81">
                <w:rPr>
                  <w:noProof/>
                </w:rPr>
                <w:t>64</w:t>
              </w:r>
            </w:fldSimple>
            <w:r w:rsidRPr="007A0BC8">
              <w:t>)</w:t>
            </w:r>
            <w:bookmarkEnd w:id="1824"/>
          </w:p>
        </w:tc>
        <w:tc>
          <w:tcPr>
            <w:tcW w:w="662" w:type="dxa"/>
            <w:shd w:val="clear" w:color="auto" w:fill="auto"/>
          </w:tcPr>
          <w:p w14:paraId="69E80236" w14:textId="77777777" w:rsidR="00E15E36" w:rsidRPr="00801056" w:rsidRDefault="00E15E36" w:rsidP="00E15E36">
            <w:pPr>
              <w:pStyle w:val="Text"/>
            </w:pPr>
            <w:r w:rsidRPr="00801056">
              <w:t>knapa</w:t>
            </w:r>
          </w:p>
        </w:tc>
        <w:tc>
          <w:tcPr>
            <w:tcW w:w="1044" w:type="dxa"/>
            <w:shd w:val="clear" w:color="auto" w:fill="auto"/>
          </w:tcPr>
          <w:p w14:paraId="04A9B713" w14:textId="77777777" w:rsidR="00E15E36" w:rsidRPr="00EC6279" w:rsidRDefault="00E15E36" w:rsidP="00E15E36">
            <w:pPr>
              <w:pStyle w:val="Text"/>
              <w:rPr>
                <w:rStyle w:val="ChBlueBold"/>
              </w:rPr>
            </w:pPr>
            <w:r w:rsidRPr="00EC6279">
              <w:rPr>
                <w:rStyle w:val="ChBlueBold"/>
              </w:rPr>
              <w:t>saya~saya</w:t>
            </w:r>
          </w:p>
        </w:tc>
        <w:tc>
          <w:tcPr>
            <w:tcW w:w="495" w:type="dxa"/>
            <w:shd w:val="clear" w:color="auto" w:fill="auto"/>
          </w:tcPr>
          <w:p w14:paraId="7DE10520" w14:textId="77777777" w:rsidR="00E15E36" w:rsidRPr="00801056" w:rsidRDefault="00E15E36" w:rsidP="00E15E36">
            <w:pPr>
              <w:pStyle w:val="Text"/>
            </w:pPr>
            <w:r w:rsidRPr="00801056">
              <w:t>saja</w:t>
            </w:r>
          </w:p>
        </w:tc>
        <w:tc>
          <w:tcPr>
            <w:tcW w:w="573" w:type="dxa"/>
            <w:shd w:val="clear" w:color="auto" w:fill="auto"/>
          </w:tcPr>
          <w:p w14:paraId="3C8EA9CA" w14:textId="77777777" w:rsidR="00E15E36" w:rsidRPr="00801056" w:rsidRDefault="00E15E36" w:rsidP="00E15E36">
            <w:pPr>
              <w:pStyle w:val="Text"/>
            </w:pPr>
            <w:r w:rsidRPr="00801056">
              <w:t>yang</w:t>
            </w:r>
          </w:p>
        </w:tc>
        <w:tc>
          <w:tcPr>
            <w:tcW w:w="651" w:type="dxa"/>
            <w:shd w:val="clear" w:color="auto" w:fill="auto"/>
          </w:tcPr>
          <w:p w14:paraId="48148C50" w14:textId="77777777" w:rsidR="00E15E36" w:rsidRPr="00801056" w:rsidRDefault="00E15E36" w:rsidP="00E15E36">
            <w:pPr>
              <w:pStyle w:val="Text"/>
            </w:pPr>
            <w:r w:rsidRPr="00801056">
              <w:t>bapa</w:t>
            </w:r>
          </w:p>
        </w:tc>
        <w:tc>
          <w:tcPr>
            <w:tcW w:w="529" w:type="dxa"/>
            <w:shd w:val="clear" w:color="auto" w:fill="auto"/>
          </w:tcPr>
          <w:p w14:paraId="5757C269" w14:textId="77777777" w:rsidR="00E15E36" w:rsidRPr="00801056" w:rsidRDefault="00E15E36" w:rsidP="00E15E36">
            <w:pPr>
              <w:pStyle w:val="Text"/>
            </w:pPr>
            <w:r w:rsidRPr="00801056">
              <w:t>kasi</w:t>
            </w:r>
          </w:p>
        </w:tc>
        <w:tc>
          <w:tcPr>
            <w:tcW w:w="607" w:type="dxa"/>
            <w:shd w:val="clear" w:color="auto" w:fill="auto"/>
          </w:tcPr>
          <w:p w14:paraId="5CCA1ED1" w14:textId="77777777" w:rsidR="00E15E36" w:rsidRPr="00801056" w:rsidRDefault="00E15E36" w:rsidP="00E15E36">
            <w:pPr>
              <w:pStyle w:val="Text"/>
            </w:pPr>
            <w:r w:rsidRPr="00801056">
              <w:t>tugas</w:t>
            </w:r>
          </w:p>
        </w:tc>
      </w:tr>
      <w:tr w:rsidR="00AC23C4" w:rsidRPr="00AC23C4" w14:paraId="21D62835" w14:textId="77777777" w:rsidTr="00AC23C4">
        <w:tc>
          <w:tcPr>
            <w:tcW w:w="709" w:type="dxa"/>
            <w:shd w:val="clear" w:color="auto" w:fill="auto"/>
          </w:tcPr>
          <w:p w14:paraId="01C20C17" w14:textId="77777777" w:rsidR="00E15E36" w:rsidRPr="00B14620" w:rsidRDefault="00E15E36" w:rsidP="00E15E36">
            <w:pPr>
              <w:pStyle w:val="GlossEng"/>
            </w:pPr>
          </w:p>
        </w:tc>
        <w:tc>
          <w:tcPr>
            <w:tcW w:w="662" w:type="dxa"/>
            <w:shd w:val="clear" w:color="auto" w:fill="auto"/>
          </w:tcPr>
          <w:p w14:paraId="0C5673AC" w14:textId="77777777" w:rsidR="00E15E36" w:rsidRPr="00801056" w:rsidRDefault="00E15E36" w:rsidP="00E15E36">
            <w:pPr>
              <w:pStyle w:val="GlossEng"/>
            </w:pPr>
            <w:r w:rsidRPr="00801056">
              <w:t>why</w:t>
            </w:r>
          </w:p>
        </w:tc>
        <w:tc>
          <w:tcPr>
            <w:tcW w:w="1044" w:type="dxa"/>
            <w:shd w:val="clear" w:color="auto" w:fill="auto"/>
          </w:tcPr>
          <w:p w14:paraId="6BA0527E"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1sg</w:t>
            </w:r>
          </w:p>
        </w:tc>
        <w:tc>
          <w:tcPr>
            <w:tcW w:w="495" w:type="dxa"/>
            <w:shd w:val="clear" w:color="auto" w:fill="auto"/>
          </w:tcPr>
          <w:p w14:paraId="0089A7C6" w14:textId="77777777" w:rsidR="00E15E36" w:rsidRPr="00801056" w:rsidRDefault="00E15E36" w:rsidP="00E15E36">
            <w:pPr>
              <w:pStyle w:val="GlossEng"/>
            </w:pPr>
            <w:r w:rsidRPr="00801056">
              <w:t>just</w:t>
            </w:r>
          </w:p>
        </w:tc>
        <w:tc>
          <w:tcPr>
            <w:tcW w:w="573" w:type="dxa"/>
            <w:shd w:val="clear" w:color="auto" w:fill="auto"/>
          </w:tcPr>
          <w:p w14:paraId="3BF612CC" w14:textId="77777777" w:rsidR="00E15E36" w:rsidRPr="0099608C" w:rsidRDefault="00E15E36" w:rsidP="00E15E36">
            <w:pPr>
              <w:pStyle w:val="GlossEng"/>
              <w:rPr>
                <w:rStyle w:val="ChSmallCaps"/>
              </w:rPr>
            </w:pPr>
            <w:r w:rsidRPr="0099608C">
              <w:rPr>
                <w:rStyle w:val="ChSmallCaps"/>
              </w:rPr>
              <w:t>rel</w:t>
            </w:r>
          </w:p>
        </w:tc>
        <w:tc>
          <w:tcPr>
            <w:tcW w:w="651" w:type="dxa"/>
            <w:shd w:val="clear" w:color="auto" w:fill="auto"/>
          </w:tcPr>
          <w:p w14:paraId="6A3BFAF8" w14:textId="77777777" w:rsidR="00E15E36" w:rsidRPr="00801056" w:rsidRDefault="00E15E36" w:rsidP="00E15E36">
            <w:pPr>
              <w:pStyle w:val="GlossEng"/>
            </w:pPr>
            <w:r w:rsidRPr="00801056">
              <w:t>father</w:t>
            </w:r>
          </w:p>
        </w:tc>
        <w:tc>
          <w:tcPr>
            <w:tcW w:w="529" w:type="dxa"/>
            <w:shd w:val="clear" w:color="auto" w:fill="auto"/>
          </w:tcPr>
          <w:p w14:paraId="1A17DFC0" w14:textId="77777777" w:rsidR="00E15E36" w:rsidRPr="00801056" w:rsidRDefault="00E15E36" w:rsidP="00E15E36">
            <w:pPr>
              <w:pStyle w:val="GlossEng"/>
            </w:pPr>
            <w:r w:rsidRPr="00801056">
              <w:t>give</w:t>
            </w:r>
          </w:p>
        </w:tc>
        <w:tc>
          <w:tcPr>
            <w:tcW w:w="607" w:type="dxa"/>
            <w:shd w:val="clear" w:color="auto" w:fill="auto"/>
          </w:tcPr>
          <w:p w14:paraId="20EF928E" w14:textId="77777777" w:rsidR="00E15E36" w:rsidRPr="00801056" w:rsidRDefault="00E15E36" w:rsidP="00E15E36">
            <w:pPr>
              <w:pStyle w:val="GlossEng"/>
            </w:pPr>
            <w:r w:rsidRPr="00801056">
              <w:t>duty</w:t>
            </w:r>
          </w:p>
        </w:tc>
      </w:tr>
    </w:tbl>
    <w:p w14:paraId="2FD12BD5" w14:textId="7FFF2B01" w:rsidR="00E15E36" w:rsidRPr="000957E6" w:rsidRDefault="00B7093A" w:rsidP="00E15E36">
      <w:pPr>
        <w:pStyle w:val="FreeTranslEng"/>
      </w:pPr>
      <w:r>
        <w:t>‘</w:t>
      </w:r>
      <w:r w:rsidR="00E15E36">
        <w:t xml:space="preserve">why is it (always) </w:t>
      </w:r>
      <w:r w:rsidR="00E15E36" w:rsidRPr="0073562B">
        <w:rPr>
          <w:rStyle w:val="ChBlueBold"/>
        </w:rPr>
        <w:t>poor me</w:t>
      </w:r>
      <w:r w:rsidR="00F9350F">
        <w:t xml:space="preserve"> whom father gives cho</w:t>
      </w:r>
      <w:r w:rsidR="00E15E36">
        <w:t>r</w:t>
      </w:r>
      <w:r w:rsidR="00F9350F">
        <w:t>e</w:t>
      </w:r>
      <w:r w:rsidR="00E15E36">
        <w:t>s</w:t>
      </w:r>
      <w:r>
        <w:t>’</w:t>
      </w:r>
      <w:r w:rsidR="00E15E36">
        <w:t xml:space="preserve"> </w:t>
      </w:r>
      <w:r w:rsidR="00E15E36" w:rsidRPr="00B14620">
        <w:rPr>
          <w:rStyle w:val="ExampleSource"/>
        </w:rPr>
        <w:t>[</w:t>
      </w:r>
      <w:r w:rsidR="00E15E36" w:rsidRPr="003A1EC6">
        <w:rPr>
          <w:rStyle w:val="ExampleSource"/>
        </w:rPr>
        <w:t xml:space="preserve">Elicited </w:t>
      </w:r>
      <w:r w:rsidR="00E15E36" w:rsidRPr="00B14620">
        <w:rPr>
          <w:rStyle w:val="ExampleSource"/>
        </w:rPr>
        <w:t>BR120813.025]</w:t>
      </w:r>
    </w:p>
    <w:tbl>
      <w:tblPr>
        <w:tblW w:w="5698" w:type="dxa"/>
        <w:tblCellMar>
          <w:left w:w="42" w:type="dxa"/>
          <w:right w:w="42" w:type="dxa"/>
        </w:tblCellMar>
        <w:tblLook w:val="01E0" w:firstRow="1" w:lastRow="1" w:firstColumn="1" w:lastColumn="1" w:noHBand="0" w:noVBand="0"/>
      </w:tblPr>
      <w:tblGrid>
        <w:gridCol w:w="709"/>
        <w:gridCol w:w="1511"/>
        <w:gridCol w:w="513"/>
        <w:gridCol w:w="629"/>
        <w:gridCol w:w="529"/>
        <w:gridCol w:w="845"/>
        <w:gridCol w:w="962"/>
      </w:tblGrid>
      <w:tr w:rsidR="00AC23C4" w:rsidRPr="00833FA5" w14:paraId="0DB5B4AC" w14:textId="77777777" w:rsidTr="00AC23C4">
        <w:tc>
          <w:tcPr>
            <w:tcW w:w="709" w:type="dxa"/>
            <w:shd w:val="clear" w:color="auto" w:fill="auto"/>
          </w:tcPr>
          <w:p w14:paraId="068B5529" w14:textId="77777777" w:rsidR="00E15E36" w:rsidRPr="008A3EB0" w:rsidRDefault="00E15E36" w:rsidP="00E15E36">
            <w:pPr>
              <w:pStyle w:val="O0Nwnext"/>
            </w:pPr>
            <w:bookmarkStart w:id="1825" w:name="_Ref359675204"/>
            <w:r w:rsidRPr="007A0BC8">
              <w:t>(</w:t>
            </w:r>
            <w:fldSimple w:instr=" SEQ ( \* ARABIC \s 1 ">
              <w:r w:rsidR="00154D81">
                <w:rPr>
                  <w:noProof/>
                </w:rPr>
                <w:t>65</w:t>
              </w:r>
            </w:fldSimple>
            <w:r w:rsidRPr="007A0BC8">
              <w:t>)</w:t>
            </w:r>
            <w:bookmarkEnd w:id="1825"/>
          </w:p>
        </w:tc>
        <w:tc>
          <w:tcPr>
            <w:tcW w:w="1511" w:type="dxa"/>
            <w:shd w:val="clear" w:color="auto" w:fill="auto"/>
          </w:tcPr>
          <w:p w14:paraId="2A4EC403" w14:textId="77777777" w:rsidR="00E15E36" w:rsidRPr="00652D84" w:rsidRDefault="00E15E36" w:rsidP="00E15E36">
            <w:pPr>
              <w:pStyle w:val="Text"/>
              <w:rPr>
                <w:rStyle w:val="ChBlueBold"/>
              </w:rPr>
            </w:pPr>
            <w:r w:rsidRPr="00652D84">
              <w:rPr>
                <w:rStyle w:val="ChBlueBold"/>
              </w:rPr>
              <w:t>dorang~dorang</w:t>
            </w:r>
          </w:p>
        </w:tc>
        <w:tc>
          <w:tcPr>
            <w:tcW w:w="513" w:type="dxa"/>
            <w:shd w:val="clear" w:color="auto" w:fill="auto"/>
          </w:tcPr>
          <w:p w14:paraId="2AC270D2" w14:textId="77777777" w:rsidR="00E15E36" w:rsidRPr="00801056" w:rsidRDefault="00E15E36" w:rsidP="00E15E36">
            <w:pPr>
              <w:pStyle w:val="Text"/>
            </w:pPr>
            <w:r w:rsidRPr="00801056">
              <w:t>tra</w:t>
            </w:r>
          </w:p>
        </w:tc>
        <w:tc>
          <w:tcPr>
            <w:tcW w:w="629" w:type="dxa"/>
            <w:shd w:val="clear" w:color="auto" w:fill="auto"/>
          </w:tcPr>
          <w:p w14:paraId="006EF7F1" w14:textId="77777777" w:rsidR="00E15E36" w:rsidRPr="00801056" w:rsidRDefault="00E15E36" w:rsidP="00E15E36">
            <w:pPr>
              <w:pStyle w:val="Text"/>
            </w:pPr>
            <w:r w:rsidRPr="00801056">
              <w:t>perna</w:t>
            </w:r>
          </w:p>
        </w:tc>
        <w:tc>
          <w:tcPr>
            <w:tcW w:w="529" w:type="dxa"/>
            <w:shd w:val="clear" w:color="auto" w:fill="auto"/>
          </w:tcPr>
          <w:p w14:paraId="3C2A8F40" w14:textId="77777777" w:rsidR="00E15E36" w:rsidRPr="00801056" w:rsidRDefault="00E15E36" w:rsidP="00E15E36">
            <w:pPr>
              <w:pStyle w:val="Text"/>
            </w:pPr>
            <w:r w:rsidRPr="00801056">
              <w:t>kasi</w:t>
            </w:r>
          </w:p>
        </w:tc>
        <w:tc>
          <w:tcPr>
            <w:tcW w:w="845" w:type="dxa"/>
            <w:shd w:val="clear" w:color="auto" w:fill="auto"/>
          </w:tcPr>
          <w:p w14:paraId="47C654A8" w14:textId="77777777" w:rsidR="00E15E36" w:rsidRPr="00801056" w:rsidRDefault="00E15E36" w:rsidP="00E15E36">
            <w:pPr>
              <w:pStyle w:val="Text"/>
            </w:pPr>
            <w:r w:rsidRPr="00801056">
              <w:t>bersi</w:t>
            </w:r>
          </w:p>
        </w:tc>
        <w:tc>
          <w:tcPr>
            <w:tcW w:w="962" w:type="dxa"/>
            <w:shd w:val="clear" w:color="auto" w:fill="auto"/>
          </w:tcPr>
          <w:p w14:paraId="1EAA7E23" w14:textId="77777777" w:rsidR="00E15E36" w:rsidRPr="00801056" w:rsidRDefault="00E15E36" w:rsidP="00E15E36">
            <w:pPr>
              <w:pStyle w:val="Text"/>
            </w:pPr>
            <w:r w:rsidRPr="00801056">
              <w:t>halaman</w:t>
            </w:r>
            <w:r w:rsidR="00F92323">
              <w:t>g</w:t>
            </w:r>
          </w:p>
        </w:tc>
      </w:tr>
      <w:tr w:rsidR="00AC23C4" w:rsidRPr="00AC23C4" w14:paraId="4DFE2CA2" w14:textId="77777777" w:rsidTr="00AC23C4">
        <w:tc>
          <w:tcPr>
            <w:tcW w:w="709" w:type="dxa"/>
            <w:shd w:val="clear" w:color="auto" w:fill="auto"/>
          </w:tcPr>
          <w:p w14:paraId="0EE0E78E" w14:textId="77777777" w:rsidR="00E15E36" w:rsidRPr="00652D84" w:rsidRDefault="00E15E36" w:rsidP="00E15E36">
            <w:pPr>
              <w:pStyle w:val="GlossEng"/>
            </w:pPr>
          </w:p>
        </w:tc>
        <w:tc>
          <w:tcPr>
            <w:tcW w:w="1511" w:type="dxa"/>
            <w:shd w:val="clear" w:color="auto" w:fill="auto"/>
          </w:tcPr>
          <w:p w14:paraId="651FE77C"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3pl</w:t>
            </w:r>
          </w:p>
        </w:tc>
        <w:tc>
          <w:tcPr>
            <w:tcW w:w="513" w:type="dxa"/>
            <w:shd w:val="clear" w:color="auto" w:fill="auto"/>
          </w:tcPr>
          <w:p w14:paraId="14006308" w14:textId="77777777" w:rsidR="00E15E36" w:rsidRPr="0099608C" w:rsidRDefault="00E15E36" w:rsidP="00E15E36">
            <w:pPr>
              <w:pStyle w:val="GlossEng"/>
              <w:rPr>
                <w:rStyle w:val="ChSmallCaps"/>
              </w:rPr>
            </w:pPr>
            <w:r w:rsidRPr="0099608C">
              <w:rPr>
                <w:rStyle w:val="ChSmallCaps"/>
              </w:rPr>
              <w:t>neg</w:t>
            </w:r>
          </w:p>
        </w:tc>
        <w:tc>
          <w:tcPr>
            <w:tcW w:w="629" w:type="dxa"/>
            <w:shd w:val="clear" w:color="auto" w:fill="auto"/>
          </w:tcPr>
          <w:p w14:paraId="6DE3DB5B" w14:textId="77777777" w:rsidR="00E15E36" w:rsidRPr="00801056" w:rsidRDefault="00E15E36" w:rsidP="00E15E36">
            <w:pPr>
              <w:pStyle w:val="GlossEng"/>
            </w:pPr>
            <w:r w:rsidRPr="00801056">
              <w:t>ever</w:t>
            </w:r>
          </w:p>
        </w:tc>
        <w:tc>
          <w:tcPr>
            <w:tcW w:w="529" w:type="dxa"/>
            <w:shd w:val="clear" w:color="auto" w:fill="auto"/>
          </w:tcPr>
          <w:p w14:paraId="59632DC4" w14:textId="77777777" w:rsidR="00E15E36" w:rsidRPr="00AB0DCF" w:rsidRDefault="00AB0DCF" w:rsidP="00E15E36">
            <w:pPr>
              <w:pStyle w:val="GlossEng"/>
            </w:pPr>
            <w:r w:rsidRPr="00AB0DCF">
              <w:t>give</w:t>
            </w:r>
          </w:p>
        </w:tc>
        <w:tc>
          <w:tcPr>
            <w:tcW w:w="845" w:type="dxa"/>
            <w:shd w:val="clear" w:color="auto" w:fill="auto"/>
          </w:tcPr>
          <w:p w14:paraId="4CDF8DD9" w14:textId="77777777" w:rsidR="00E15E36" w:rsidRPr="00801056" w:rsidRDefault="00E15E36" w:rsidP="00E15E36">
            <w:pPr>
              <w:pStyle w:val="GlossEng"/>
            </w:pPr>
            <w:r>
              <w:t>be.</w:t>
            </w:r>
            <w:r w:rsidRPr="00801056">
              <w:t>clean</w:t>
            </w:r>
          </w:p>
        </w:tc>
        <w:tc>
          <w:tcPr>
            <w:tcW w:w="962" w:type="dxa"/>
            <w:shd w:val="clear" w:color="auto" w:fill="auto"/>
          </w:tcPr>
          <w:p w14:paraId="375188E9" w14:textId="77777777" w:rsidR="00E15E36" w:rsidRPr="00801056" w:rsidRDefault="00E15E36" w:rsidP="00E15E36">
            <w:pPr>
              <w:pStyle w:val="GlossEng"/>
            </w:pPr>
            <w:r w:rsidRPr="00801056">
              <w:t>yard</w:t>
            </w:r>
          </w:p>
        </w:tc>
      </w:tr>
    </w:tbl>
    <w:p w14:paraId="2B032276" w14:textId="65C0AC70" w:rsidR="00E15E36" w:rsidRDefault="00B7093A" w:rsidP="00E15E36">
      <w:pPr>
        <w:pStyle w:val="FreeTranslEng15pt"/>
      </w:pPr>
      <w:r>
        <w:t>‘</w:t>
      </w:r>
      <w:r w:rsidR="00E15E36" w:rsidRPr="00ED4B6A">
        <w:rPr>
          <w:rStyle w:val="ChBlueBold"/>
        </w:rPr>
        <w:t>people like them</w:t>
      </w:r>
      <w:r w:rsidR="00E15E36">
        <w:t xml:space="preserve"> never clean (their) yard</w:t>
      </w:r>
      <w:r>
        <w:t>’</w:t>
      </w:r>
      <w:r w:rsidR="00E15E36">
        <w:t xml:space="preserve"> </w:t>
      </w:r>
      <w:r w:rsidR="00E15E36" w:rsidRPr="00652D84">
        <w:rPr>
          <w:rStyle w:val="ExampleSource"/>
        </w:rPr>
        <w:t>[</w:t>
      </w:r>
      <w:r w:rsidR="00E15E36" w:rsidRPr="003A1EC6">
        <w:rPr>
          <w:rStyle w:val="ExampleSource"/>
        </w:rPr>
        <w:t xml:space="preserve">Elicited </w:t>
      </w:r>
      <w:r w:rsidR="00E15E36" w:rsidRPr="00652D84">
        <w:rPr>
          <w:rStyle w:val="ExampleSource"/>
        </w:rPr>
        <w:t>BR120813.024]</w:t>
      </w:r>
    </w:p>
    <w:p w14:paraId="324DDA04" w14:textId="77777777" w:rsidR="00E15E36" w:rsidRDefault="00E15E36" w:rsidP="00E15E36">
      <w:pPr>
        <w:pStyle w:val="Heading4"/>
      </w:pPr>
      <w:bookmarkStart w:id="1826" w:name="_Toc226449409"/>
      <w:bookmarkStart w:id="1827" w:name="_Toc227070490"/>
      <w:bookmarkStart w:id="1828" w:name="_Ref359675946"/>
      <w:r>
        <w:t>Demonstrative</w:t>
      </w:r>
      <w:bookmarkEnd w:id="1826"/>
      <w:r>
        <w:t xml:space="preserve">s </w:t>
      </w:r>
      <w:bookmarkEnd w:id="1827"/>
      <w:r>
        <w:t>and locatives</w:t>
      </w:r>
      <w:bookmarkEnd w:id="1828"/>
    </w:p>
    <w:p w14:paraId="6FB19A6D" w14:textId="57D9427B" w:rsidR="00E15E36" w:rsidRDefault="005C5F11" w:rsidP="00E15E36">
      <w:pPr>
        <w:pStyle w:val="Body0010after"/>
      </w:pPr>
      <w:r w:rsidRPr="00C80484">
        <w:t xml:space="preserve">Demonstratives and locatives can </w:t>
      </w:r>
      <w:r w:rsidR="00C80484" w:rsidRPr="00C80484">
        <w:t xml:space="preserve">also </w:t>
      </w:r>
      <w:r w:rsidRPr="00C80484">
        <w:t>be redu</w:t>
      </w:r>
      <w:r w:rsidR="00C80484" w:rsidRPr="00C80484">
        <w:t>plicated when used pronominally</w:t>
      </w:r>
      <w:r>
        <w:t xml:space="preserve"> </w:t>
      </w:r>
      <w:r w:rsidR="00C80484">
        <w:rPr>
          <w:lang w:eastAsia="en-US"/>
        </w:rPr>
        <w:t>(for details on their different uses, see §</w:t>
      </w:r>
      <w:r w:rsidR="00C80484">
        <w:rPr>
          <w:lang w:eastAsia="en-US"/>
        </w:rPr>
        <w:fldChar w:fldCharType="begin"/>
      </w:r>
      <w:r w:rsidR="00C80484">
        <w:rPr>
          <w:lang w:eastAsia="en-US"/>
        </w:rPr>
        <w:instrText xml:space="preserve"> REF _Ref350501736 \w \h </w:instrText>
      </w:r>
      <w:r w:rsidR="00C80484">
        <w:rPr>
          <w:lang w:eastAsia="en-US"/>
        </w:rPr>
      </w:r>
      <w:r w:rsidR="00C80484">
        <w:rPr>
          <w:lang w:eastAsia="en-US"/>
        </w:rPr>
        <w:fldChar w:fldCharType="separate"/>
      </w:r>
      <w:r w:rsidR="00154D81">
        <w:rPr>
          <w:cs/>
          <w:lang w:eastAsia="en-US"/>
        </w:rPr>
        <w:t>‎</w:t>
      </w:r>
      <w:r w:rsidR="00154D81">
        <w:rPr>
          <w:lang w:eastAsia="en-US"/>
        </w:rPr>
        <w:t>5.6</w:t>
      </w:r>
      <w:r w:rsidR="00C80484">
        <w:rPr>
          <w:lang w:eastAsia="en-US"/>
        </w:rPr>
        <w:fldChar w:fldCharType="end"/>
      </w:r>
      <w:r w:rsidR="00C80484">
        <w:rPr>
          <w:lang w:eastAsia="en-US"/>
        </w:rPr>
        <w:t xml:space="preserve"> and §</w:t>
      </w:r>
      <w:r w:rsidR="00C80484">
        <w:rPr>
          <w:lang w:eastAsia="en-US"/>
        </w:rPr>
        <w:fldChar w:fldCharType="begin"/>
      </w:r>
      <w:r w:rsidR="00C80484">
        <w:rPr>
          <w:lang w:eastAsia="en-US"/>
        </w:rPr>
        <w:instrText xml:space="preserve"> REF _Ref350501176 \w \h </w:instrText>
      </w:r>
      <w:r w:rsidR="00C80484">
        <w:rPr>
          <w:lang w:eastAsia="en-US"/>
        </w:rPr>
      </w:r>
      <w:r w:rsidR="00C80484">
        <w:rPr>
          <w:lang w:eastAsia="en-US"/>
        </w:rPr>
        <w:fldChar w:fldCharType="separate"/>
      </w:r>
      <w:r w:rsidR="00154D81">
        <w:rPr>
          <w:cs/>
          <w:lang w:eastAsia="en-US"/>
        </w:rPr>
        <w:t>‎</w:t>
      </w:r>
      <w:r w:rsidR="00154D81">
        <w:rPr>
          <w:lang w:eastAsia="en-US"/>
        </w:rPr>
        <w:t>5.7</w:t>
      </w:r>
      <w:r w:rsidR="00C80484">
        <w:rPr>
          <w:lang w:eastAsia="en-US"/>
        </w:rPr>
        <w:fldChar w:fldCharType="end"/>
      </w:r>
      <w:r w:rsidR="00C80484">
        <w:rPr>
          <w:lang w:eastAsia="en-US"/>
        </w:rPr>
        <w:t xml:space="preserve">, respectively). </w:t>
      </w:r>
      <w:r w:rsidR="00E15E36">
        <w:t xml:space="preserve">Reduplicated demonstratives express diversity as in </w:t>
      </w:r>
      <w:r w:rsidR="00E15E36">
        <w:fldChar w:fldCharType="begin"/>
      </w:r>
      <w:r w:rsidR="00E15E36">
        <w:instrText xml:space="preserve"> REF _Ref359671772 \h </w:instrText>
      </w:r>
      <w:r w:rsidR="00E15E36">
        <w:fldChar w:fldCharType="separate"/>
      </w:r>
      <w:r w:rsidR="00154D81" w:rsidRPr="007A0BC8">
        <w:t>(</w:t>
      </w:r>
      <w:r w:rsidR="00154D81">
        <w:rPr>
          <w:noProof/>
        </w:rPr>
        <w:t>66</w:t>
      </w:r>
      <w:r w:rsidR="00154D81" w:rsidRPr="007A0BC8">
        <w:t>)</w:t>
      </w:r>
      <w:r w:rsidR="00E15E36">
        <w:fldChar w:fldCharType="end"/>
      </w:r>
      <w:r w:rsidR="00E15E36">
        <w:t xml:space="preserve"> and </w:t>
      </w:r>
      <w:r w:rsidR="00E15E36">
        <w:fldChar w:fldCharType="begin"/>
      </w:r>
      <w:r w:rsidR="00E15E36">
        <w:instrText xml:space="preserve"> REF _Ref360113564 \h </w:instrText>
      </w:r>
      <w:r w:rsidR="00E15E36">
        <w:fldChar w:fldCharType="separate"/>
      </w:r>
      <w:r w:rsidR="00154D81" w:rsidRPr="007A0BC8">
        <w:t>(</w:t>
      </w:r>
      <w:r w:rsidR="00154D81">
        <w:rPr>
          <w:noProof/>
        </w:rPr>
        <w:t>67</w:t>
      </w:r>
      <w:r w:rsidR="00154D81" w:rsidRPr="007A0BC8">
        <w:t>)</w:t>
      </w:r>
      <w:r w:rsidR="00E15E36">
        <w:fldChar w:fldCharType="end"/>
      </w:r>
      <w:r w:rsidR="00E15E36">
        <w:t>.</w:t>
      </w:r>
      <w:bookmarkStart w:id="1829" w:name="_Ref360442991"/>
      <w:r w:rsidR="00E15E36">
        <w:rPr>
          <w:rStyle w:val="FootnoteReference"/>
          <w:lang w:eastAsia="en-US"/>
        </w:rPr>
        <w:footnoteReference w:id="139"/>
      </w:r>
      <w:bookmarkEnd w:id="1829"/>
      <w:r w:rsidR="00E15E36">
        <w:t xml:space="preserve"> Depending on the context, </w:t>
      </w:r>
      <w:r w:rsidR="00633B05">
        <w:t xml:space="preserve">reduplicated </w:t>
      </w:r>
      <w:r w:rsidR="00E15E36">
        <w:t xml:space="preserve">locatives </w:t>
      </w:r>
      <w:r w:rsidR="0044020B">
        <w:t xml:space="preserve">may </w:t>
      </w:r>
      <w:r w:rsidR="00E15E36">
        <w:t xml:space="preserve">signal diversity as in </w:t>
      </w:r>
      <w:r w:rsidR="00E15E36">
        <w:fldChar w:fldCharType="begin"/>
      </w:r>
      <w:r w:rsidR="00E15E36">
        <w:instrText xml:space="preserve"> REF _Ref359671774 \h </w:instrText>
      </w:r>
      <w:r w:rsidR="00E15E36">
        <w:fldChar w:fldCharType="separate"/>
      </w:r>
      <w:r w:rsidR="00154D81" w:rsidRPr="007A0BC8">
        <w:t>(</w:t>
      </w:r>
      <w:r w:rsidR="00154D81">
        <w:rPr>
          <w:noProof/>
        </w:rPr>
        <w:t>68</w:t>
      </w:r>
      <w:r w:rsidR="00154D81" w:rsidRPr="007A0BC8">
        <w:t>)</w:t>
      </w:r>
      <w:r w:rsidR="00E15E36">
        <w:fldChar w:fldCharType="end"/>
      </w:r>
      <w:r w:rsidR="00E15E36">
        <w:t xml:space="preserve">, or </w:t>
      </w:r>
      <w:r w:rsidR="00150175">
        <w:t>emphasize the core meaning</w:t>
      </w:r>
      <w:r w:rsidR="00633B05">
        <w:t xml:space="preserve"> of the </w:t>
      </w:r>
      <w:r w:rsidR="002F10B3">
        <w:t xml:space="preserve">respective </w:t>
      </w:r>
      <w:r w:rsidR="00633B05">
        <w:t>locative</w:t>
      </w:r>
      <w:r w:rsidR="00E15E36">
        <w:t xml:space="preserve">, as in </w:t>
      </w:r>
      <w:r w:rsidR="00E15E36">
        <w:fldChar w:fldCharType="begin"/>
      </w:r>
      <w:r w:rsidR="00E15E36">
        <w:instrText xml:space="preserve"> REF _Ref359671773 \h </w:instrText>
      </w:r>
      <w:r w:rsidR="00E15E36">
        <w:fldChar w:fldCharType="separate"/>
      </w:r>
      <w:r w:rsidR="00154D81" w:rsidRPr="007A0BC8">
        <w:t>(</w:t>
      </w:r>
      <w:r w:rsidR="00154D81">
        <w:rPr>
          <w:noProof/>
        </w:rPr>
        <w:t>69</w:t>
      </w:r>
      <w:r w:rsidR="00154D81" w:rsidRPr="007A0BC8">
        <w:t>)</w:t>
      </w:r>
      <w:r w:rsidR="00E15E36">
        <w:fldChar w:fldCharType="end"/>
      </w:r>
      <w:r w:rsidR="00E15E36">
        <w:t>.</w:t>
      </w:r>
    </w:p>
    <w:tbl>
      <w:tblPr>
        <w:tblW w:w="4837" w:type="dxa"/>
        <w:tblInd w:w="42" w:type="dxa"/>
        <w:tblCellMar>
          <w:left w:w="42" w:type="dxa"/>
          <w:right w:w="42" w:type="dxa"/>
        </w:tblCellMar>
        <w:tblLook w:val="01E0" w:firstRow="1" w:lastRow="1" w:firstColumn="1" w:lastColumn="1" w:noHBand="0" w:noVBand="0"/>
      </w:tblPr>
      <w:tblGrid>
        <w:gridCol w:w="709"/>
        <w:gridCol w:w="640"/>
        <w:gridCol w:w="706"/>
        <w:gridCol w:w="968"/>
        <w:gridCol w:w="618"/>
        <w:gridCol w:w="1196"/>
      </w:tblGrid>
      <w:tr w:rsidR="00AC23C4" w:rsidRPr="00833FA5" w14:paraId="428A329D" w14:textId="77777777" w:rsidTr="00C80484">
        <w:tc>
          <w:tcPr>
            <w:tcW w:w="709" w:type="dxa"/>
            <w:shd w:val="clear" w:color="auto" w:fill="auto"/>
          </w:tcPr>
          <w:p w14:paraId="0B7E32AC" w14:textId="77777777" w:rsidR="00E15E36" w:rsidRPr="008A3EB0" w:rsidRDefault="00E15E36" w:rsidP="00E15E36">
            <w:pPr>
              <w:pStyle w:val="O0Nwnext"/>
            </w:pPr>
            <w:bookmarkStart w:id="1830" w:name="_Ref359671772"/>
            <w:r w:rsidRPr="007A0BC8">
              <w:t>(</w:t>
            </w:r>
            <w:fldSimple w:instr=" SEQ ( \* ARABIC \s 1 ">
              <w:r w:rsidR="00154D81">
                <w:rPr>
                  <w:noProof/>
                </w:rPr>
                <w:t>66</w:t>
              </w:r>
            </w:fldSimple>
            <w:r w:rsidRPr="007A0BC8">
              <w:t>)</w:t>
            </w:r>
            <w:bookmarkEnd w:id="1830"/>
          </w:p>
        </w:tc>
        <w:tc>
          <w:tcPr>
            <w:tcW w:w="640" w:type="dxa"/>
            <w:shd w:val="clear" w:color="auto" w:fill="auto"/>
          </w:tcPr>
          <w:p w14:paraId="036AB9B1" w14:textId="77777777" w:rsidR="00E15E36" w:rsidRPr="0066229A" w:rsidRDefault="00E15E36" w:rsidP="00E15E36">
            <w:pPr>
              <w:pStyle w:val="Text"/>
            </w:pPr>
            <w:r w:rsidRPr="0066229A">
              <w:t>setela</w:t>
            </w:r>
          </w:p>
        </w:tc>
        <w:tc>
          <w:tcPr>
            <w:tcW w:w="706" w:type="dxa"/>
            <w:shd w:val="clear" w:color="auto" w:fill="auto"/>
          </w:tcPr>
          <w:p w14:paraId="30628089" w14:textId="77777777" w:rsidR="00E15E36" w:rsidRPr="0066229A" w:rsidRDefault="00E15E36" w:rsidP="00E15E36">
            <w:pPr>
              <w:pStyle w:val="Text"/>
            </w:pPr>
            <w:r>
              <w:t>itu</w:t>
            </w:r>
          </w:p>
        </w:tc>
        <w:tc>
          <w:tcPr>
            <w:tcW w:w="968" w:type="dxa"/>
            <w:shd w:val="clear" w:color="auto" w:fill="auto"/>
          </w:tcPr>
          <w:p w14:paraId="4DE9DB50" w14:textId="77777777" w:rsidR="00E15E36" w:rsidRPr="0066229A" w:rsidRDefault="00E15E36" w:rsidP="00E15E36">
            <w:pPr>
              <w:pStyle w:val="Text"/>
            </w:pPr>
            <w:r w:rsidRPr="0066229A">
              <w:t>nanti</w:t>
            </w:r>
          </w:p>
        </w:tc>
        <w:tc>
          <w:tcPr>
            <w:tcW w:w="618" w:type="dxa"/>
            <w:shd w:val="clear" w:color="auto" w:fill="auto"/>
          </w:tcPr>
          <w:p w14:paraId="1F8F7A36" w14:textId="77777777" w:rsidR="00E15E36" w:rsidRPr="0066229A" w:rsidRDefault="00E15E36" w:rsidP="00E15E36">
            <w:pPr>
              <w:pStyle w:val="Text"/>
            </w:pPr>
            <w:r w:rsidRPr="0066229A">
              <w:t>buat</w:t>
            </w:r>
          </w:p>
        </w:tc>
        <w:tc>
          <w:tcPr>
            <w:tcW w:w="1196" w:type="dxa"/>
            <w:shd w:val="clear" w:color="auto" w:fill="auto"/>
          </w:tcPr>
          <w:p w14:paraId="5E501D8A" w14:textId="77777777" w:rsidR="00E15E36" w:rsidRPr="00C52DD9" w:rsidRDefault="00E15E36" w:rsidP="00E15E36">
            <w:pPr>
              <w:pStyle w:val="Text"/>
              <w:rPr>
                <w:rStyle w:val="ChBlueBold"/>
              </w:rPr>
            </w:pPr>
            <w:r w:rsidRPr="00C52DD9">
              <w:rPr>
                <w:rStyle w:val="ChBlueBold"/>
              </w:rPr>
              <w:t>ini</w:t>
            </w:r>
            <w:r>
              <w:rPr>
                <w:rStyle w:val="ChBlueBold"/>
              </w:rPr>
              <w:t>~</w:t>
            </w:r>
            <w:r w:rsidRPr="00C52DD9">
              <w:rPr>
                <w:rStyle w:val="ChBlueBold"/>
              </w:rPr>
              <w:t>ini</w:t>
            </w:r>
          </w:p>
        </w:tc>
      </w:tr>
      <w:tr w:rsidR="00AC23C4" w:rsidRPr="00AC23C4" w14:paraId="60116D66" w14:textId="77777777" w:rsidTr="00C80484">
        <w:tc>
          <w:tcPr>
            <w:tcW w:w="709" w:type="dxa"/>
            <w:shd w:val="clear" w:color="auto" w:fill="auto"/>
          </w:tcPr>
          <w:p w14:paraId="4AC49810" w14:textId="77777777" w:rsidR="00E15E36" w:rsidRPr="0066229A" w:rsidRDefault="00E15E36" w:rsidP="00E15E36">
            <w:pPr>
              <w:pStyle w:val="GlossEng"/>
            </w:pPr>
          </w:p>
        </w:tc>
        <w:tc>
          <w:tcPr>
            <w:tcW w:w="640" w:type="dxa"/>
            <w:shd w:val="clear" w:color="auto" w:fill="auto"/>
          </w:tcPr>
          <w:p w14:paraId="730A6E48" w14:textId="77777777" w:rsidR="00E15E36" w:rsidRPr="0066229A" w:rsidRDefault="00E15E36" w:rsidP="00E15E36">
            <w:pPr>
              <w:pStyle w:val="GlossEng"/>
            </w:pPr>
            <w:r>
              <w:t>after</w:t>
            </w:r>
          </w:p>
        </w:tc>
        <w:tc>
          <w:tcPr>
            <w:tcW w:w="706" w:type="dxa"/>
            <w:shd w:val="clear" w:color="auto" w:fill="auto"/>
          </w:tcPr>
          <w:p w14:paraId="7235C381" w14:textId="77777777" w:rsidR="00E15E36" w:rsidRPr="0099608C" w:rsidRDefault="00E15E36" w:rsidP="00E15E36">
            <w:pPr>
              <w:pStyle w:val="GlossEng"/>
              <w:rPr>
                <w:rStyle w:val="ChSmallCaps"/>
              </w:rPr>
            </w:pPr>
            <w:r w:rsidRPr="0099608C">
              <w:rPr>
                <w:rStyle w:val="ChSmallCaps"/>
              </w:rPr>
              <w:t>d.dist</w:t>
            </w:r>
          </w:p>
        </w:tc>
        <w:tc>
          <w:tcPr>
            <w:tcW w:w="968" w:type="dxa"/>
            <w:shd w:val="clear" w:color="auto" w:fill="auto"/>
          </w:tcPr>
          <w:p w14:paraId="139A15BD" w14:textId="77777777" w:rsidR="00E15E36" w:rsidRPr="0066229A" w:rsidRDefault="00E15E36" w:rsidP="00E15E36">
            <w:pPr>
              <w:pStyle w:val="GlossEng"/>
            </w:pPr>
            <w:r>
              <w:t>very.soon</w:t>
            </w:r>
          </w:p>
        </w:tc>
        <w:tc>
          <w:tcPr>
            <w:tcW w:w="618" w:type="dxa"/>
            <w:shd w:val="clear" w:color="auto" w:fill="auto"/>
          </w:tcPr>
          <w:p w14:paraId="1940C077" w14:textId="77777777" w:rsidR="00E15E36" w:rsidRPr="0066229A" w:rsidRDefault="00E15E36" w:rsidP="00E15E36">
            <w:pPr>
              <w:pStyle w:val="GlossEng"/>
            </w:pPr>
            <w:r w:rsidRPr="0066229A">
              <w:t>make</w:t>
            </w:r>
          </w:p>
        </w:tc>
        <w:tc>
          <w:tcPr>
            <w:tcW w:w="1196" w:type="dxa"/>
            <w:shd w:val="clear" w:color="auto" w:fill="auto"/>
          </w:tcPr>
          <w:p w14:paraId="64244FAC"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d.prox</w:t>
            </w:r>
          </w:p>
        </w:tc>
      </w:tr>
    </w:tbl>
    <w:p w14:paraId="179EBBD2" w14:textId="55A2F321" w:rsidR="00E15E36" w:rsidRPr="00690E2C" w:rsidRDefault="00B7093A" w:rsidP="00E15E36">
      <w:pPr>
        <w:pStyle w:val="FreeTranslEng"/>
      </w:pPr>
      <w:r>
        <w:t>‘</w:t>
      </w:r>
      <w:r w:rsidR="00E15E36">
        <w:t xml:space="preserve">soon after that (they) did </w:t>
      </w:r>
      <w:r w:rsidR="00E15E36">
        <w:rPr>
          <w:rStyle w:val="ChBlueBold"/>
        </w:rPr>
        <w:t>these various</w:t>
      </w:r>
      <w:r w:rsidR="00E15E36" w:rsidRPr="00D9718C">
        <w:t xml:space="preserve"> (things)</w:t>
      </w:r>
      <w:r>
        <w:t>’</w:t>
      </w:r>
      <w:r w:rsidR="00E15E36">
        <w:t xml:space="preserve"> </w:t>
      </w:r>
      <w:r w:rsidR="00E15E36" w:rsidRPr="00C52DD9">
        <w:rPr>
          <w:rStyle w:val="ExampleSource"/>
        </w:rPr>
        <w:t>[080923-013-CvEx.0030]</w:t>
      </w:r>
    </w:p>
    <w:tbl>
      <w:tblPr>
        <w:tblW w:w="6301" w:type="dxa"/>
        <w:tblCellMar>
          <w:left w:w="42" w:type="dxa"/>
          <w:right w:w="42" w:type="dxa"/>
        </w:tblCellMar>
        <w:tblLook w:val="01E0" w:firstRow="1" w:lastRow="1" w:firstColumn="1" w:lastColumn="1" w:noHBand="0" w:noVBand="0"/>
      </w:tblPr>
      <w:tblGrid>
        <w:gridCol w:w="709"/>
        <w:gridCol w:w="284"/>
        <w:gridCol w:w="573"/>
        <w:gridCol w:w="1112"/>
        <w:gridCol w:w="1165"/>
        <w:gridCol w:w="1145"/>
        <w:gridCol w:w="607"/>
        <w:gridCol w:w="706"/>
      </w:tblGrid>
      <w:tr w:rsidR="00AC23C4" w:rsidRPr="00833FA5" w14:paraId="4DEB3F04" w14:textId="77777777" w:rsidTr="00AC23C4">
        <w:tc>
          <w:tcPr>
            <w:tcW w:w="709" w:type="dxa"/>
            <w:shd w:val="clear" w:color="auto" w:fill="auto"/>
          </w:tcPr>
          <w:p w14:paraId="3F9831FE" w14:textId="77777777" w:rsidR="00E15E36" w:rsidRPr="008A3EB0" w:rsidRDefault="00E15E36" w:rsidP="00E15E36">
            <w:pPr>
              <w:pStyle w:val="O0Nwnext"/>
            </w:pPr>
            <w:bookmarkStart w:id="1831" w:name="_Ref360113564"/>
            <w:r w:rsidRPr="007A0BC8">
              <w:lastRenderedPageBreak/>
              <w:t>(</w:t>
            </w:r>
            <w:fldSimple w:instr=" SEQ ( \* ARABIC \s 1 ">
              <w:r w:rsidR="00154D81">
                <w:rPr>
                  <w:noProof/>
                </w:rPr>
                <w:t>67</w:t>
              </w:r>
            </w:fldSimple>
            <w:r w:rsidRPr="007A0BC8">
              <w:t>)</w:t>
            </w:r>
            <w:bookmarkEnd w:id="1831"/>
          </w:p>
        </w:tc>
        <w:tc>
          <w:tcPr>
            <w:tcW w:w="284" w:type="dxa"/>
            <w:shd w:val="clear" w:color="auto" w:fill="auto"/>
          </w:tcPr>
          <w:p w14:paraId="4CC2BAC9" w14:textId="77777777" w:rsidR="00E15E36" w:rsidRPr="003E03DC" w:rsidRDefault="00E15E36" w:rsidP="00E15E36">
            <w:pPr>
              <w:pStyle w:val="Text"/>
            </w:pPr>
            <w:r>
              <w:t>…</w:t>
            </w:r>
          </w:p>
        </w:tc>
        <w:tc>
          <w:tcPr>
            <w:tcW w:w="573" w:type="dxa"/>
            <w:shd w:val="clear" w:color="auto" w:fill="auto"/>
          </w:tcPr>
          <w:p w14:paraId="65847EDE" w14:textId="77777777" w:rsidR="00E15E36" w:rsidRPr="003E03DC" w:rsidRDefault="00E15E36" w:rsidP="00E15E36">
            <w:pPr>
              <w:pStyle w:val="Text"/>
            </w:pPr>
            <w:r w:rsidRPr="003E03DC">
              <w:t>yang</w:t>
            </w:r>
          </w:p>
        </w:tc>
        <w:tc>
          <w:tcPr>
            <w:tcW w:w="1112" w:type="dxa"/>
            <w:shd w:val="clear" w:color="auto" w:fill="auto"/>
          </w:tcPr>
          <w:p w14:paraId="2704004A" w14:textId="77777777" w:rsidR="00E15E36" w:rsidRPr="003E03DC" w:rsidRDefault="00E15E36" w:rsidP="00E15E36">
            <w:pPr>
              <w:pStyle w:val="Text"/>
            </w:pPr>
            <w:r w:rsidRPr="003E03DC">
              <w:t>lain</w:t>
            </w:r>
            <w:r w:rsidR="00F92323">
              <w:t>g</w:t>
            </w:r>
          </w:p>
        </w:tc>
        <w:tc>
          <w:tcPr>
            <w:tcW w:w="1165" w:type="dxa"/>
            <w:shd w:val="clear" w:color="auto" w:fill="auto"/>
          </w:tcPr>
          <w:p w14:paraId="5F8BD11A" w14:textId="77777777" w:rsidR="00E15E36" w:rsidRPr="00191CDB" w:rsidRDefault="00E15E36" w:rsidP="00E15E36">
            <w:pPr>
              <w:pStyle w:val="Text"/>
              <w:rPr>
                <w:rStyle w:val="ChBlueBold"/>
              </w:rPr>
            </w:pPr>
            <w:r w:rsidRPr="00191CDB">
              <w:rPr>
                <w:rStyle w:val="ChBlueBold"/>
              </w:rPr>
              <w:t>itu~itu</w:t>
            </w:r>
          </w:p>
        </w:tc>
        <w:tc>
          <w:tcPr>
            <w:tcW w:w="1145" w:type="dxa"/>
            <w:shd w:val="clear" w:color="auto" w:fill="auto"/>
          </w:tcPr>
          <w:p w14:paraId="11E1B175" w14:textId="77777777" w:rsidR="00E15E36" w:rsidRPr="003E03DC" w:rsidRDefault="00E15E36" w:rsidP="00E15E36">
            <w:pPr>
              <w:pStyle w:val="Text"/>
            </w:pPr>
            <w:r w:rsidRPr="003E03DC">
              <w:t>honorer</w:t>
            </w:r>
          </w:p>
        </w:tc>
        <w:tc>
          <w:tcPr>
            <w:tcW w:w="607" w:type="dxa"/>
            <w:shd w:val="clear" w:color="auto" w:fill="auto"/>
          </w:tcPr>
          <w:p w14:paraId="1A619545" w14:textId="77777777" w:rsidR="00E15E36" w:rsidRPr="003E03DC" w:rsidRDefault="00E15E36" w:rsidP="00E15E36">
            <w:pPr>
              <w:pStyle w:val="Text"/>
            </w:pPr>
            <w:r>
              <w:t>s</w:t>
            </w:r>
            <w:r w:rsidRPr="003E03DC">
              <w:t>mua</w:t>
            </w:r>
          </w:p>
        </w:tc>
        <w:tc>
          <w:tcPr>
            <w:tcW w:w="706" w:type="dxa"/>
            <w:shd w:val="clear" w:color="auto" w:fill="auto"/>
          </w:tcPr>
          <w:p w14:paraId="2CA841A6" w14:textId="77777777" w:rsidR="00E15E36" w:rsidRPr="003E03DC" w:rsidRDefault="00E15E36" w:rsidP="00E15E36">
            <w:pPr>
              <w:pStyle w:val="Text"/>
            </w:pPr>
            <w:r w:rsidRPr="003E03DC">
              <w:t>itu</w:t>
            </w:r>
          </w:p>
        </w:tc>
      </w:tr>
      <w:tr w:rsidR="00AC23C4" w:rsidRPr="00AC23C4" w14:paraId="32AB687A" w14:textId="77777777" w:rsidTr="00AC23C4">
        <w:tc>
          <w:tcPr>
            <w:tcW w:w="709" w:type="dxa"/>
            <w:shd w:val="clear" w:color="auto" w:fill="auto"/>
          </w:tcPr>
          <w:p w14:paraId="54DD61C1" w14:textId="77777777" w:rsidR="00E15E36" w:rsidRPr="003E03DC" w:rsidRDefault="00E15E36" w:rsidP="00E15E36">
            <w:pPr>
              <w:pStyle w:val="GlossEng"/>
            </w:pPr>
          </w:p>
        </w:tc>
        <w:tc>
          <w:tcPr>
            <w:tcW w:w="284" w:type="dxa"/>
            <w:shd w:val="clear" w:color="auto" w:fill="auto"/>
          </w:tcPr>
          <w:p w14:paraId="4BFC1921" w14:textId="77777777" w:rsidR="00E15E36" w:rsidRPr="003E03DC" w:rsidRDefault="00E15E36" w:rsidP="00E15E36">
            <w:pPr>
              <w:pStyle w:val="GlossEng"/>
            </w:pPr>
          </w:p>
        </w:tc>
        <w:tc>
          <w:tcPr>
            <w:tcW w:w="573" w:type="dxa"/>
            <w:shd w:val="clear" w:color="auto" w:fill="auto"/>
          </w:tcPr>
          <w:p w14:paraId="215CF609" w14:textId="77777777" w:rsidR="00E15E36" w:rsidRPr="0099608C" w:rsidRDefault="00E15E36" w:rsidP="00E15E36">
            <w:pPr>
              <w:pStyle w:val="GlossEng"/>
              <w:rPr>
                <w:rStyle w:val="ChSmallCaps"/>
              </w:rPr>
            </w:pPr>
            <w:r w:rsidRPr="0099608C">
              <w:rPr>
                <w:rStyle w:val="ChSmallCaps"/>
              </w:rPr>
              <w:t>rel</w:t>
            </w:r>
          </w:p>
        </w:tc>
        <w:tc>
          <w:tcPr>
            <w:tcW w:w="1112" w:type="dxa"/>
            <w:shd w:val="clear" w:color="auto" w:fill="auto"/>
          </w:tcPr>
          <w:p w14:paraId="06577218" w14:textId="77777777" w:rsidR="00E15E36" w:rsidRPr="003E03DC" w:rsidRDefault="00E15E36" w:rsidP="00E15E36">
            <w:pPr>
              <w:pStyle w:val="GlossEng"/>
            </w:pPr>
            <w:r>
              <w:t>be.</w:t>
            </w:r>
            <w:r w:rsidRPr="003E03DC">
              <w:t>different</w:t>
            </w:r>
          </w:p>
        </w:tc>
        <w:tc>
          <w:tcPr>
            <w:tcW w:w="1165" w:type="dxa"/>
            <w:shd w:val="clear" w:color="auto" w:fill="auto"/>
          </w:tcPr>
          <w:p w14:paraId="63C0A662"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d.dist</w:t>
            </w:r>
          </w:p>
        </w:tc>
        <w:tc>
          <w:tcPr>
            <w:tcW w:w="1145" w:type="dxa"/>
            <w:shd w:val="clear" w:color="auto" w:fill="auto"/>
          </w:tcPr>
          <w:p w14:paraId="70BBE91F" w14:textId="77777777" w:rsidR="00E15E36" w:rsidRPr="003E03DC" w:rsidRDefault="00E15E36" w:rsidP="00E15E36">
            <w:pPr>
              <w:pStyle w:val="GlossEng"/>
            </w:pPr>
            <w:r>
              <w:t>be.</w:t>
            </w:r>
            <w:r w:rsidRPr="003E03DC">
              <w:t>honorary</w:t>
            </w:r>
          </w:p>
        </w:tc>
        <w:tc>
          <w:tcPr>
            <w:tcW w:w="607" w:type="dxa"/>
            <w:shd w:val="clear" w:color="auto" w:fill="auto"/>
          </w:tcPr>
          <w:p w14:paraId="73EB3D33" w14:textId="77777777" w:rsidR="00E15E36" w:rsidRPr="003E03DC" w:rsidRDefault="00E15E36" w:rsidP="00E15E36">
            <w:pPr>
              <w:pStyle w:val="GlossEng"/>
            </w:pPr>
            <w:r w:rsidRPr="003E03DC">
              <w:t>all</w:t>
            </w:r>
          </w:p>
        </w:tc>
        <w:tc>
          <w:tcPr>
            <w:tcW w:w="706" w:type="dxa"/>
            <w:shd w:val="clear" w:color="auto" w:fill="auto"/>
          </w:tcPr>
          <w:p w14:paraId="2297BFF2" w14:textId="77777777" w:rsidR="00E15E36" w:rsidRPr="0099608C" w:rsidRDefault="00E15E36" w:rsidP="00E15E36">
            <w:pPr>
              <w:pStyle w:val="GlossEng"/>
              <w:rPr>
                <w:rStyle w:val="ChSmallCaps"/>
              </w:rPr>
            </w:pPr>
            <w:r w:rsidRPr="0099608C">
              <w:rPr>
                <w:rStyle w:val="ChSmallCaps"/>
              </w:rPr>
              <w:t>d.dist</w:t>
            </w:r>
          </w:p>
        </w:tc>
      </w:tr>
    </w:tbl>
    <w:p w14:paraId="74D3E7AF" w14:textId="6E674EF0" w:rsidR="00E15E36" w:rsidRDefault="00B7093A" w:rsidP="00E15E36">
      <w:pPr>
        <w:pStyle w:val="FreeTranslEng"/>
      </w:pPr>
      <w:r>
        <w:t>‘</w:t>
      </w:r>
      <w:r w:rsidR="00E15E36">
        <w:t xml:space="preserve">[there are no school teachers, only him and </w:t>
      </w:r>
      <w:r w:rsidR="00386A82">
        <w:t>Markus</w:t>
      </w:r>
      <w:r w:rsidR="00E15E36">
        <w:t xml:space="preserve">,] (as for) the others, </w:t>
      </w:r>
      <w:r w:rsidR="00E15E36" w:rsidRPr="00DB58B2">
        <w:rPr>
          <w:rStyle w:val="ChBlueBold"/>
        </w:rPr>
        <w:t>those various</w:t>
      </w:r>
      <w:r w:rsidR="00E15E36">
        <w:t xml:space="preserve"> (teachers) are all honorary (teachers)</w:t>
      </w:r>
      <w:r>
        <w:t>’</w:t>
      </w:r>
      <w:r w:rsidR="00E15E36">
        <w:t xml:space="preserve"> </w:t>
      </w:r>
      <w:r w:rsidR="00E15E36" w:rsidRPr="00DD2D88">
        <w:rPr>
          <w:rStyle w:val="ExampleSource"/>
        </w:rPr>
        <w:t>[081011-024-Cv.0054]</w:t>
      </w:r>
    </w:p>
    <w:tbl>
      <w:tblPr>
        <w:tblW w:w="5448" w:type="dxa"/>
        <w:tblCellMar>
          <w:left w:w="42" w:type="dxa"/>
          <w:right w:w="42" w:type="dxa"/>
        </w:tblCellMar>
        <w:tblLook w:val="01E0" w:firstRow="1" w:lastRow="1" w:firstColumn="1" w:lastColumn="1" w:noHBand="0" w:noVBand="0"/>
      </w:tblPr>
      <w:tblGrid>
        <w:gridCol w:w="709"/>
        <w:gridCol w:w="484"/>
        <w:gridCol w:w="489"/>
        <w:gridCol w:w="651"/>
        <w:gridCol w:w="373"/>
        <w:gridCol w:w="895"/>
        <w:gridCol w:w="740"/>
        <w:gridCol w:w="1107"/>
      </w:tblGrid>
      <w:tr w:rsidR="00AC23C4" w:rsidRPr="00833FA5" w14:paraId="4CFB509D" w14:textId="77777777" w:rsidTr="00AC23C4">
        <w:tc>
          <w:tcPr>
            <w:tcW w:w="709" w:type="dxa"/>
            <w:shd w:val="clear" w:color="auto" w:fill="auto"/>
          </w:tcPr>
          <w:p w14:paraId="006C1CD7" w14:textId="77777777" w:rsidR="00E15E36" w:rsidRPr="008A3EB0" w:rsidRDefault="00E15E36" w:rsidP="00E15E36">
            <w:pPr>
              <w:pStyle w:val="O0Nwnext"/>
            </w:pPr>
            <w:bookmarkStart w:id="1832" w:name="_Ref359671774"/>
            <w:r w:rsidRPr="007A0BC8">
              <w:t>(</w:t>
            </w:r>
            <w:fldSimple w:instr=" SEQ ( \* ARABIC \s 1 ">
              <w:r w:rsidR="00154D81">
                <w:rPr>
                  <w:noProof/>
                </w:rPr>
                <w:t>68</w:t>
              </w:r>
            </w:fldSimple>
            <w:r w:rsidRPr="007A0BC8">
              <w:t>)</w:t>
            </w:r>
            <w:bookmarkEnd w:id="1832"/>
          </w:p>
        </w:tc>
        <w:tc>
          <w:tcPr>
            <w:tcW w:w="484" w:type="dxa"/>
            <w:shd w:val="clear" w:color="auto" w:fill="auto"/>
          </w:tcPr>
          <w:p w14:paraId="4E9B05BF" w14:textId="77777777" w:rsidR="00E15E36" w:rsidRPr="0066229A" w:rsidRDefault="00E15E36" w:rsidP="00E15E36">
            <w:pPr>
              <w:pStyle w:val="Text"/>
            </w:pPr>
            <w:r w:rsidRPr="0066229A">
              <w:t>jadi</w:t>
            </w:r>
          </w:p>
        </w:tc>
        <w:tc>
          <w:tcPr>
            <w:tcW w:w="489" w:type="dxa"/>
            <w:shd w:val="clear" w:color="auto" w:fill="auto"/>
          </w:tcPr>
          <w:p w14:paraId="2C385F95" w14:textId="77777777" w:rsidR="00E15E36" w:rsidRPr="0066229A" w:rsidRDefault="00E15E36" w:rsidP="00E15E36">
            <w:pPr>
              <w:pStyle w:val="Text"/>
            </w:pPr>
            <w:r w:rsidRPr="0066229A">
              <w:t>de</w:t>
            </w:r>
          </w:p>
        </w:tc>
        <w:tc>
          <w:tcPr>
            <w:tcW w:w="651" w:type="dxa"/>
            <w:shd w:val="clear" w:color="auto" w:fill="auto"/>
          </w:tcPr>
          <w:p w14:paraId="09B7AB5A" w14:textId="77777777" w:rsidR="00E15E36" w:rsidRPr="0066229A" w:rsidRDefault="00E15E36" w:rsidP="00E15E36">
            <w:pPr>
              <w:pStyle w:val="Text"/>
            </w:pPr>
            <w:r w:rsidRPr="0066229A">
              <w:t>bapa</w:t>
            </w:r>
          </w:p>
        </w:tc>
        <w:tc>
          <w:tcPr>
            <w:tcW w:w="373" w:type="dxa"/>
            <w:shd w:val="clear" w:color="auto" w:fill="auto"/>
          </w:tcPr>
          <w:p w14:paraId="66355577" w14:textId="77777777" w:rsidR="00E15E36" w:rsidRPr="0066229A" w:rsidRDefault="00E15E36" w:rsidP="00E15E36">
            <w:pPr>
              <w:pStyle w:val="Text"/>
            </w:pPr>
            <w:r w:rsidRPr="0066229A">
              <w:t>ke</w:t>
            </w:r>
          </w:p>
        </w:tc>
        <w:tc>
          <w:tcPr>
            <w:tcW w:w="895" w:type="dxa"/>
            <w:shd w:val="clear" w:color="auto" w:fill="auto"/>
          </w:tcPr>
          <w:p w14:paraId="271C91CB" w14:textId="77777777" w:rsidR="00E15E36" w:rsidRPr="0066229A" w:rsidRDefault="00E15E36" w:rsidP="00E15E36">
            <w:pPr>
              <w:pStyle w:val="Text"/>
            </w:pPr>
            <w:r w:rsidRPr="0066229A">
              <w:t>Jayapura</w:t>
            </w:r>
          </w:p>
        </w:tc>
        <w:tc>
          <w:tcPr>
            <w:tcW w:w="740" w:type="dxa"/>
            <w:shd w:val="clear" w:color="auto" w:fill="auto"/>
          </w:tcPr>
          <w:p w14:paraId="0E11F13D" w14:textId="77777777" w:rsidR="00E15E36" w:rsidRPr="0066229A" w:rsidRDefault="00E15E36" w:rsidP="00E15E36">
            <w:pPr>
              <w:pStyle w:val="Text"/>
            </w:pPr>
            <w:r w:rsidRPr="0066229A">
              <w:t>tinggal</w:t>
            </w:r>
          </w:p>
        </w:tc>
        <w:tc>
          <w:tcPr>
            <w:tcW w:w="1107" w:type="dxa"/>
            <w:shd w:val="clear" w:color="auto" w:fill="auto"/>
          </w:tcPr>
          <w:p w14:paraId="6160787D" w14:textId="77777777" w:rsidR="00E15E36" w:rsidRPr="00283F23" w:rsidRDefault="00E15E36" w:rsidP="00E15E36">
            <w:pPr>
              <w:pStyle w:val="Text"/>
              <w:rPr>
                <w:rStyle w:val="ChBlueBold"/>
              </w:rPr>
            </w:pPr>
            <w:r w:rsidRPr="00283F23">
              <w:rPr>
                <w:rStyle w:val="ChBlueBold"/>
              </w:rPr>
              <w:t>situ</w:t>
            </w:r>
            <w:r>
              <w:rPr>
                <w:rStyle w:val="ChBlueBold"/>
              </w:rPr>
              <w:t>~</w:t>
            </w:r>
            <w:r w:rsidRPr="00283F23">
              <w:rPr>
                <w:rStyle w:val="ChBlueBold"/>
              </w:rPr>
              <w:t>situ</w:t>
            </w:r>
          </w:p>
        </w:tc>
      </w:tr>
      <w:tr w:rsidR="00AC23C4" w:rsidRPr="00AC23C4" w14:paraId="2D4344B1" w14:textId="77777777" w:rsidTr="00AC23C4">
        <w:tc>
          <w:tcPr>
            <w:tcW w:w="709" w:type="dxa"/>
            <w:shd w:val="clear" w:color="auto" w:fill="auto"/>
          </w:tcPr>
          <w:p w14:paraId="605084E1" w14:textId="77777777" w:rsidR="00E15E36" w:rsidRPr="00283F23" w:rsidRDefault="00E15E36" w:rsidP="00E15E36">
            <w:pPr>
              <w:pStyle w:val="GlossEng"/>
            </w:pPr>
          </w:p>
        </w:tc>
        <w:tc>
          <w:tcPr>
            <w:tcW w:w="484" w:type="dxa"/>
            <w:shd w:val="clear" w:color="auto" w:fill="auto"/>
          </w:tcPr>
          <w:p w14:paraId="0C069085" w14:textId="77777777" w:rsidR="00E15E36" w:rsidRPr="0066229A" w:rsidRDefault="00E15E36" w:rsidP="00E15E36">
            <w:pPr>
              <w:pStyle w:val="GlossEng"/>
            </w:pPr>
            <w:r w:rsidRPr="0066229A">
              <w:t>so</w:t>
            </w:r>
          </w:p>
        </w:tc>
        <w:tc>
          <w:tcPr>
            <w:tcW w:w="489" w:type="dxa"/>
            <w:shd w:val="clear" w:color="auto" w:fill="auto"/>
          </w:tcPr>
          <w:p w14:paraId="72E2FD8E" w14:textId="77777777" w:rsidR="00E15E36" w:rsidRPr="0099608C" w:rsidRDefault="00E15E36" w:rsidP="00E15E36">
            <w:pPr>
              <w:pStyle w:val="GlossEng"/>
              <w:rPr>
                <w:rStyle w:val="ChSmallCaps"/>
              </w:rPr>
            </w:pPr>
            <w:r w:rsidRPr="0099608C">
              <w:rPr>
                <w:rStyle w:val="ChSmallCaps"/>
              </w:rPr>
              <w:t>3sg</w:t>
            </w:r>
          </w:p>
        </w:tc>
        <w:tc>
          <w:tcPr>
            <w:tcW w:w="651" w:type="dxa"/>
            <w:shd w:val="clear" w:color="auto" w:fill="auto"/>
          </w:tcPr>
          <w:p w14:paraId="0926161E" w14:textId="77777777" w:rsidR="00E15E36" w:rsidRPr="0066229A" w:rsidRDefault="00E15E36" w:rsidP="00E15E36">
            <w:pPr>
              <w:pStyle w:val="GlossEng"/>
            </w:pPr>
            <w:r w:rsidRPr="0066229A">
              <w:t>father</w:t>
            </w:r>
          </w:p>
        </w:tc>
        <w:tc>
          <w:tcPr>
            <w:tcW w:w="373" w:type="dxa"/>
            <w:shd w:val="clear" w:color="auto" w:fill="auto"/>
          </w:tcPr>
          <w:p w14:paraId="152B352C" w14:textId="77777777" w:rsidR="00E15E36" w:rsidRPr="0066229A" w:rsidRDefault="00E15E36" w:rsidP="00E15E36">
            <w:pPr>
              <w:pStyle w:val="GlossEng"/>
            </w:pPr>
            <w:r w:rsidRPr="0066229A">
              <w:t>to</w:t>
            </w:r>
          </w:p>
        </w:tc>
        <w:tc>
          <w:tcPr>
            <w:tcW w:w="895" w:type="dxa"/>
            <w:shd w:val="clear" w:color="auto" w:fill="auto"/>
          </w:tcPr>
          <w:p w14:paraId="35A39C45" w14:textId="77777777" w:rsidR="00E15E36" w:rsidRPr="0066229A" w:rsidRDefault="00E15E36" w:rsidP="00E15E36">
            <w:pPr>
              <w:pStyle w:val="GlossEng"/>
            </w:pPr>
            <w:r w:rsidRPr="0066229A">
              <w:t>Jayapura</w:t>
            </w:r>
          </w:p>
        </w:tc>
        <w:tc>
          <w:tcPr>
            <w:tcW w:w="740" w:type="dxa"/>
            <w:shd w:val="clear" w:color="auto" w:fill="auto"/>
          </w:tcPr>
          <w:p w14:paraId="60AEE140" w14:textId="77777777" w:rsidR="00E15E36" w:rsidRPr="0066229A" w:rsidRDefault="00E15E36" w:rsidP="00E15E36">
            <w:pPr>
              <w:pStyle w:val="GlossEng"/>
            </w:pPr>
            <w:r w:rsidRPr="0066229A">
              <w:t>stay</w:t>
            </w:r>
          </w:p>
        </w:tc>
        <w:tc>
          <w:tcPr>
            <w:tcW w:w="1107" w:type="dxa"/>
            <w:shd w:val="clear" w:color="auto" w:fill="auto"/>
          </w:tcPr>
          <w:p w14:paraId="30043A74"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l.med</w:t>
            </w:r>
          </w:p>
        </w:tc>
      </w:tr>
    </w:tbl>
    <w:p w14:paraId="08AEF7E5" w14:textId="7707C9CC" w:rsidR="00E15E36" w:rsidRDefault="00B7093A" w:rsidP="00E15E36">
      <w:pPr>
        <w:pStyle w:val="FreeTranslEng"/>
      </w:pPr>
      <w:r>
        <w:t>‘</w:t>
      </w:r>
      <w:r w:rsidR="00E15E36">
        <w:t xml:space="preserve">so her father (went) to Jayapura and lived </w:t>
      </w:r>
      <w:r w:rsidR="00E15E36" w:rsidRPr="00633B05">
        <w:rPr>
          <w:rStyle w:val="ChBlueBold"/>
        </w:rPr>
        <w:t>there in a number of different places</w:t>
      </w:r>
      <w:r>
        <w:t>’</w:t>
      </w:r>
      <w:r w:rsidR="00E15E36">
        <w:t xml:space="preserve"> </w:t>
      </w:r>
      <w:r w:rsidR="00E15E36" w:rsidRPr="00283F23">
        <w:rPr>
          <w:rStyle w:val="ExampleSource"/>
        </w:rPr>
        <w:t>[081011-023-Cv.0163]</w:t>
      </w:r>
    </w:p>
    <w:tbl>
      <w:tblPr>
        <w:tblW w:w="5132" w:type="dxa"/>
        <w:tblCellMar>
          <w:left w:w="42" w:type="dxa"/>
          <w:right w:w="42" w:type="dxa"/>
        </w:tblCellMar>
        <w:tblLook w:val="01E0" w:firstRow="1" w:lastRow="1" w:firstColumn="1" w:lastColumn="1" w:noHBand="0" w:noVBand="0"/>
      </w:tblPr>
      <w:tblGrid>
        <w:gridCol w:w="709"/>
        <w:gridCol w:w="284"/>
        <w:gridCol w:w="360"/>
        <w:gridCol w:w="759"/>
        <w:gridCol w:w="562"/>
        <w:gridCol w:w="629"/>
        <w:gridCol w:w="651"/>
        <w:gridCol w:w="1178"/>
      </w:tblGrid>
      <w:tr w:rsidR="00AC23C4" w:rsidRPr="00833FA5" w14:paraId="0D6C6B07" w14:textId="77777777" w:rsidTr="00AC23C4">
        <w:tc>
          <w:tcPr>
            <w:tcW w:w="709" w:type="dxa"/>
            <w:shd w:val="clear" w:color="auto" w:fill="auto"/>
          </w:tcPr>
          <w:p w14:paraId="3B68CB82" w14:textId="77777777" w:rsidR="00E15E36" w:rsidRPr="008A3EB0" w:rsidRDefault="00E15E36" w:rsidP="00E15E36">
            <w:pPr>
              <w:pStyle w:val="O0Nwnext"/>
            </w:pPr>
            <w:bookmarkStart w:id="1833" w:name="_Ref359671773"/>
            <w:r w:rsidRPr="007A0BC8">
              <w:t>(</w:t>
            </w:r>
            <w:fldSimple w:instr=" SEQ ( \* ARABIC \s 1 ">
              <w:r w:rsidR="00154D81">
                <w:rPr>
                  <w:noProof/>
                </w:rPr>
                <w:t>69</w:t>
              </w:r>
            </w:fldSimple>
            <w:r w:rsidRPr="007A0BC8">
              <w:t>)</w:t>
            </w:r>
            <w:bookmarkEnd w:id="1833"/>
          </w:p>
        </w:tc>
        <w:tc>
          <w:tcPr>
            <w:tcW w:w="284" w:type="dxa"/>
            <w:shd w:val="clear" w:color="auto" w:fill="auto"/>
          </w:tcPr>
          <w:p w14:paraId="3E54005C" w14:textId="77777777" w:rsidR="00E15E36" w:rsidRPr="005C5A34" w:rsidRDefault="00E15E36" w:rsidP="00E15E36">
            <w:pPr>
              <w:pStyle w:val="Text"/>
            </w:pPr>
            <w:r>
              <w:t>…</w:t>
            </w:r>
          </w:p>
        </w:tc>
        <w:tc>
          <w:tcPr>
            <w:tcW w:w="360" w:type="dxa"/>
            <w:shd w:val="clear" w:color="auto" w:fill="auto"/>
          </w:tcPr>
          <w:p w14:paraId="379EA3DC" w14:textId="77777777" w:rsidR="00E15E36" w:rsidRPr="005C5A34" w:rsidRDefault="00E15E36" w:rsidP="00E15E36">
            <w:pPr>
              <w:pStyle w:val="Text"/>
            </w:pPr>
            <w:r w:rsidRPr="005C5A34">
              <w:t>di</w:t>
            </w:r>
          </w:p>
        </w:tc>
        <w:tc>
          <w:tcPr>
            <w:tcW w:w="759" w:type="dxa"/>
            <w:shd w:val="clear" w:color="auto" w:fill="auto"/>
          </w:tcPr>
          <w:p w14:paraId="5C0111FA" w14:textId="77777777" w:rsidR="00E15E36" w:rsidRPr="005C5A34" w:rsidRDefault="00E15E36" w:rsidP="00E15E36">
            <w:pPr>
              <w:pStyle w:val="Text"/>
            </w:pPr>
            <w:r w:rsidRPr="005C5A34">
              <w:t>sini</w:t>
            </w:r>
          </w:p>
        </w:tc>
        <w:tc>
          <w:tcPr>
            <w:tcW w:w="562" w:type="dxa"/>
            <w:shd w:val="clear" w:color="auto" w:fill="auto"/>
          </w:tcPr>
          <w:p w14:paraId="301B829B" w14:textId="77777777" w:rsidR="00E15E36" w:rsidRPr="005C5A34" w:rsidRDefault="00E15E36" w:rsidP="00E15E36">
            <w:pPr>
              <w:pStyle w:val="Text"/>
            </w:pPr>
            <w:r w:rsidRPr="005C5A34">
              <w:t>ada</w:t>
            </w:r>
          </w:p>
        </w:tc>
        <w:tc>
          <w:tcPr>
            <w:tcW w:w="629" w:type="dxa"/>
            <w:shd w:val="clear" w:color="auto" w:fill="auto"/>
          </w:tcPr>
          <w:p w14:paraId="2A6E4588" w14:textId="77777777" w:rsidR="00E15E36" w:rsidRPr="005C5A34" w:rsidRDefault="00E15E36" w:rsidP="00E15E36">
            <w:pPr>
              <w:pStyle w:val="Text"/>
            </w:pPr>
            <w:r w:rsidRPr="005C5A34">
              <w:t>air</w:t>
            </w:r>
            <w:r w:rsidR="00DE0003">
              <w:t>,</w:t>
            </w:r>
          </w:p>
        </w:tc>
        <w:tc>
          <w:tcPr>
            <w:tcW w:w="651" w:type="dxa"/>
            <w:shd w:val="clear" w:color="auto" w:fill="auto"/>
          </w:tcPr>
          <w:p w14:paraId="636E4859" w14:textId="77777777" w:rsidR="00E15E36" w:rsidRPr="005C5A34" w:rsidRDefault="00E15E36" w:rsidP="00E15E36">
            <w:pPr>
              <w:pStyle w:val="Text"/>
            </w:pPr>
            <w:r w:rsidRPr="005C5A34">
              <w:t>mari</w:t>
            </w:r>
          </w:p>
        </w:tc>
        <w:tc>
          <w:tcPr>
            <w:tcW w:w="1178" w:type="dxa"/>
            <w:shd w:val="clear" w:color="auto" w:fill="auto"/>
          </w:tcPr>
          <w:p w14:paraId="18DA6549" w14:textId="77777777" w:rsidR="00E15E36" w:rsidRPr="00A4230B" w:rsidRDefault="00E15E36" w:rsidP="00E15E36">
            <w:pPr>
              <w:pStyle w:val="Text"/>
              <w:rPr>
                <w:rStyle w:val="ChBlueBold"/>
              </w:rPr>
            </w:pPr>
            <w:r w:rsidRPr="00A4230B">
              <w:rPr>
                <w:rStyle w:val="ChBlueBold"/>
              </w:rPr>
              <w:t>sini</w:t>
            </w:r>
            <w:r>
              <w:rPr>
                <w:rStyle w:val="ChBlueBold"/>
              </w:rPr>
              <w:t>~</w:t>
            </w:r>
            <w:r w:rsidRPr="00A4230B">
              <w:rPr>
                <w:rStyle w:val="ChBlueBold"/>
              </w:rPr>
              <w:t>sini</w:t>
            </w:r>
          </w:p>
        </w:tc>
      </w:tr>
      <w:tr w:rsidR="00AC23C4" w:rsidRPr="00AC23C4" w14:paraId="6D8F8941" w14:textId="77777777" w:rsidTr="00AC23C4">
        <w:tc>
          <w:tcPr>
            <w:tcW w:w="709" w:type="dxa"/>
            <w:shd w:val="clear" w:color="auto" w:fill="auto"/>
          </w:tcPr>
          <w:p w14:paraId="1352A64A" w14:textId="77777777" w:rsidR="00E15E36" w:rsidRPr="005C5A34" w:rsidRDefault="00E15E36" w:rsidP="00E15E36">
            <w:pPr>
              <w:pStyle w:val="GlossEng"/>
            </w:pPr>
          </w:p>
        </w:tc>
        <w:tc>
          <w:tcPr>
            <w:tcW w:w="284" w:type="dxa"/>
            <w:shd w:val="clear" w:color="auto" w:fill="auto"/>
          </w:tcPr>
          <w:p w14:paraId="64C227F1" w14:textId="77777777" w:rsidR="00E15E36" w:rsidRPr="005C5A34" w:rsidRDefault="00E15E36" w:rsidP="00E15E36">
            <w:pPr>
              <w:pStyle w:val="GlossEng"/>
            </w:pPr>
          </w:p>
        </w:tc>
        <w:tc>
          <w:tcPr>
            <w:tcW w:w="360" w:type="dxa"/>
            <w:shd w:val="clear" w:color="auto" w:fill="auto"/>
          </w:tcPr>
          <w:p w14:paraId="07833833" w14:textId="77777777" w:rsidR="00E15E36" w:rsidRPr="005C5A34" w:rsidRDefault="00E15E36" w:rsidP="00E15E36">
            <w:pPr>
              <w:pStyle w:val="GlossEng"/>
            </w:pPr>
            <w:r w:rsidRPr="005C5A34">
              <w:t>at</w:t>
            </w:r>
          </w:p>
        </w:tc>
        <w:tc>
          <w:tcPr>
            <w:tcW w:w="759" w:type="dxa"/>
            <w:shd w:val="clear" w:color="auto" w:fill="auto"/>
          </w:tcPr>
          <w:p w14:paraId="500FA25E" w14:textId="77777777" w:rsidR="00E15E36" w:rsidRPr="0099608C" w:rsidRDefault="00E15E36" w:rsidP="00E15E36">
            <w:pPr>
              <w:pStyle w:val="GlossEng"/>
              <w:rPr>
                <w:rStyle w:val="ChSmallCaps"/>
              </w:rPr>
            </w:pPr>
            <w:r w:rsidRPr="0099608C">
              <w:rPr>
                <w:rStyle w:val="ChSmallCaps"/>
              </w:rPr>
              <w:t>l.prox</w:t>
            </w:r>
          </w:p>
        </w:tc>
        <w:tc>
          <w:tcPr>
            <w:tcW w:w="562" w:type="dxa"/>
            <w:shd w:val="clear" w:color="auto" w:fill="auto"/>
          </w:tcPr>
          <w:p w14:paraId="02D4BF94" w14:textId="77777777" w:rsidR="00E15E36" w:rsidRPr="005C5A34" w:rsidRDefault="00E15E36" w:rsidP="00E15E36">
            <w:pPr>
              <w:pStyle w:val="GlossEng"/>
            </w:pPr>
            <w:r w:rsidRPr="005C5A34">
              <w:t>exist</w:t>
            </w:r>
          </w:p>
        </w:tc>
        <w:tc>
          <w:tcPr>
            <w:tcW w:w="629" w:type="dxa"/>
            <w:shd w:val="clear" w:color="auto" w:fill="auto"/>
          </w:tcPr>
          <w:p w14:paraId="36C6328F" w14:textId="77777777" w:rsidR="00E15E36" w:rsidRPr="005C5A34" w:rsidRDefault="00E15E36" w:rsidP="00E15E36">
            <w:pPr>
              <w:pStyle w:val="GlossEng"/>
            </w:pPr>
            <w:r w:rsidRPr="005C5A34">
              <w:t>water</w:t>
            </w:r>
          </w:p>
        </w:tc>
        <w:tc>
          <w:tcPr>
            <w:tcW w:w="651" w:type="dxa"/>
            <w:shd w:val="clear" w:color="auto" w:fill="auto"/>
          </w:tcPr>
          <w:p w14:paraId="6C8E6EB7" w14:textId="77777777" w:rsidR="00E15E36" w:rsidRPr="005C5A34" w:rsidRDefault="00E15E36" w:rsidP="00E15E36">
            <w:pPr>
              <w:pStyle w:val="GlossEng"/>
            </w:pPr>
            <w:r>
              <w:t>hither</w:t>
            </w:r>
          </w:p>
        </w:tc>
        <w:tc>
          <w:tcPr>
            <w:tcW w:w="1178" w:type="dxa"/>
            <w:shd w:val="clear" w:color="auto" w:fill="auto"/>
          </w:tcPr>
          <w:p w14:paraId="2F3A605D"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l.prox</w:t>
            </w:r>
          </w:p>
        </w:tc>
      </w:tr>
    </w:tbl>
    <w:p w14:paraId="369168AB" w14:textId="19D532BA" w:rsidR="00E15E36" w:rsidRDefault="00B7093A" w:rsidP="00E15E36">
      <w:pPr>
        <w:pStyle w:val="FreeTranslEng15pt"/>
      </w:pPr>
      <w:r>
        <w:t>‘</w:t>
      </w:r>
      <w:r w:rsidR="00E15E36">
        <w:t xml:space="preserve">[(you) may fish from up here,] here is water, (come) here, </w:t>
      </w:r>
      <w:r w:rsidR="00E15E36" w:rsidRPr="00A4230B">
        <w:rPr>
          <w:rStyle w:val="ChBlueBold"/>
        </w:rPr>
        <w:t>right here</w:t>
      </w:r>
      <w:r>
        <w:t>’</w:t>
      </w:r>
      <w:r w:rsidR="00E15E36">
        <w:t xml:space="preserve"> </w:t>
      </w:r>
      <w:r w:rsidR="00E15E36" w:rsidRPr="00951C16">
        <w:rPr>
          <w:rStyle w:val="ExampleSource"/>
        </w:rPr>
        <w:t>[081025-003-Cv.0093]</w:t>
      </w:r>
    </w:p>
    <w:p w14:paraId="03692AE3" w14:textId="77777777" w:rsidR="00E15E36" w:rsidRDefault="00E15E36" w:rsidP="00E15E36">
      <w:pPr>
        <w:pStyle w:val="Heading4"/>
        <w:rPr>
          <w:lang w:eastAsia="en-US"/>
        </w:rPr>
      </w:pPr>
      <w:bookmarkStart w:id="1834" w:name="_Toc227070489"/>
      <w:bookmarkStart w:id="1835" w:name="_Ref359675947"/>
      <w:r>
        <w:rPr>
          <w:lang w:eastAsia="en-US"/>
        </w:rPr>
        <w:t>Interrogatives</w:t>
      </w:r>
      <w:bookmarkEnd w:id="1834"/>
      <w:bookmarkEnd w:id="1835"/>
    </w:p>
    <w:p w14:paraId="749EF3DE" w14:textId="6EE63097" w:rsidR="00E15E36" w:rsidRDefault="00C80484" w:rsidP="00EF6EEE">
      <w:pPr>
        <w:pStyle w:val="Body0010after"/>
        <w:rPr>
          <w:lang w:eastAsia="en-US"/>
        </w:rPr>
      </w:pPr>
      <w:r>
        <w:t xml:space="preserve">Likewise, interrogatives </w:t>
      </w:r>
      <w:r w:rsidRPr="00C80484">
        <w:t>can be reduplicated when used pronominally</w:t>
      </w:r>
      <w:r>
        <w:t xml:space="preserve"> </w:t>
      </w:r>
      <w:r>
        <w:rPr>
          <w:lang w:eastAsia="en-US"/>
        </w:rPr>
        <w:t>(for details on their different uses, see §</w:t>
      </w:r>
      <w:r w:rsidR="007A3BE1">
        <w:rPr>
          <w:lang w:eastAsia="en-US"/>
        </w:rPr>
        <w:fldChar w:fldCharType="begin"/>
      </w:r>
      <w:r w:rsidR="007A3BE1">
        <w:rPr>
          <w:lang w:eastAsia="en-US"/>
        </w:rPr>
        <w:instrText xml:space="preserve"> REF _Ref358367283 \w \h </w:instrText>
      </w:r>
      <w:r w:rsidR="007A3BE1">
        <w:rPr>
          <w:lang w:eastAsia="en-US"/>
        </w:rPr>
      </w:r>
      <w:r w:rsidR="007A3BE1">
        <w:rPr>
          <w:lang w:eastAsia="en-US"/>
        </w:rPr>
        <w:fldChar w:fldCharType="separate"/>
      </w:r>
      <w:r w:rsidR="00154D81">
        <w:rPr>
          <w:cs/>
          <w:lang w:eastAsia="en-US"/>
        </w:rPr>
        <w:t>‎</w:t>
      </w:r>
      <w:r w:rsidR="00154D81">
        <w:rPr>
          <w:lang w:eastAsia="en-US"/>
        </w:rPr>
        <w:t>5.8</w:t>
      </w:r>
      <w:r w:rsidR="007A3BE1">
        <w:rPr>
          <w:lang w:eastAsia="en-US"/>
        </w:rPr>
        <w:fldChar w:fldCharType="end"/>
      </w:r>
      <w:r>
        <w:rPr>
          <w:lang w:eastAsia="en-US"/>
        </w:rPr>
        <w:t>).</w:t>
      </w:r>
      <w:r w:rsidR="007A3BE1">
        <w:rPr>
          <w:lang w:eastAsia="en-US"/>
        </w:rPr>
        <w:t xml:space="preserve"> </w:t>
      </w:r>
      <w:r w:rsidR="007A3BE1">
        <w:t>Reduplicated</w:t>
      </w:r>
      <w:r w:rsidR="00E15E36">
        <w:t xml:space="preserve"> </w:t>
      </w:r>
      <w:r w:rsidR="007A3BE1">
        <w:t>interrogatives signal</w:t>
      </w:r>
      <w:r w:rsidR="00E15E36">
        <w:t xml:space="preserve"> </w:t>
      </w:r>
      <w:r w:rsidR="004C48B0">
        <w:t>indefiniteness by referring to an unspecified group member, in the sense of ‘any’ or ‘</w:t>
      </w:r>
      <w:r w:rsidR="004C48B0" w:rsidRPr="004C48B0">
        <w:t>W</w:t>
      </w:r>
      <w:r w:rsidR="004C48B0">
        <w:t>h</w:t>
      </w:r>
      <w:r w:rsidR="004C48B0" w:rsidRPr="004C48B0">
        <w:t>-ever</w:t>
      </w:r>
      <w:r w:rsidR="004C48B0">
        <w:t xml:space="preserve">’. This is illustrated with the examples in </w:t>
      </w:r>
      <w:r w:rsidR="00E15E36">
        <w:fldChar w:fldCharType="begin"/>
      </w:r>
      <w:r w:rsidR="00E15E36">
        <w:instrText xml:space="preserve"> REF _Ref359673501 \h </w:instrText>
      </w:r>
      <w:r w:rsidR="00E15E36">
        <w:fldChar w:fldCharType="separate"/>
      </w:r>
      <w:r w:rsidR="00154D81" w:rsidRPr="007A0BC8">
        <w:t>(</w:t>
      </w:r>
      <w:r w:rsidR="00154D81">
        <w:rPr>
          <w:noProof/>
        </w:rPr>
        <w:t>70</w:t>
      </w:r>
      <w:r w:rsidR="00154D81" w:rsidRPr="007A0BC8">
        <w:t>)</w:t>
      </w:r>
      <w:r w:rsidR="00E15E36">
        <w:fldChar w:fldCharType="end"/>
      </w:r>
      <w:r w:rsidR="00E15E36">
        <w:t xml:space="preserve"> to</w:t>
      </w:r>
      <w:r w:rsidR="00DE5C1E">
        <w:t xml:space="preserve"> </w:t>
      </w:r>
      <w:r w:rsidR="00EF6EEE">
        <w:fldChar w:fldCharType="begin"/>
      </w:r>
      <w:r w:rsidR="00EF6EEE">
        <w:instrText xml:space="preserve"> REF _Ref438977437 \h </w:instrText>
      </w:r>
      <w:r w:rsidR="00EF6EEE">
        <w:fldChar w:fldCharType="separate"/>
      </w:r>
      <w:r w:rsidR="00154D81" w:rsidRPr="007A0BC8">
        <w:t>(</w:t>
      </w:r>
      <w:r w:rsidR="00154D81">
        <w:rPr>
          <w:noProof/>
        </w:rPr>
        <w:t>73</w:t>
      </w:r>
      <w:r w:rsidR="00154D81" w:rsidRPr="007A0BC8">
        <w:t>)</w:t>
      </w:r>
      <w:r w:rsidR="00EF6EEE">
        <w:fldChar w:fldCharType="end"/>
      </w:r>
      <w:r w:rsidR="004C48B0">
        <w:t xml:space="preserve">; the example in </w:t>
      </w:r>
      <w:r w:rsidR="004C48B0">
        <w:fldChar w:fldCharType="begin"/>
      </w:r>
      <w:r w:rsidR="004C48B0">
        <w:instrText xml:space="preserve"> REF _Ref359673504 \h </w:instrText>
      </w:r>
      <w:r w:rsidR="004C48B0">
        <w:fldChar w:fldCharType="separate"/>
      </w:r>
      <w:r w:rsidR="00154D81" w:rsidRPr="007A0BC8">
        <w:t>(</w:t>
      </w:r>
      <w:r w:rsidR="00154D81">
        <w:rPr>
          <w:noProof/>
        </w:rPr>
        <w:t>72</w:t>
      </w:r>
      <w:r w:rsidR="00154D81" w:rsidRPr="007A0BC8">
        <w:t>)</w:t>
      </w:r>
      <w:r w:rsidR="004C48B0">
        <w:fldChar w:fldCharType="end"/>
      </w:r>
      <w:r w:rsidR="004C48B0">
        <w:t xml:space="preserve"> is elicited</w:t>
      </w:r>
      <w:r w:rsidR="00E15E36">
        <w:t>.</w:t>
      </w:r>
    </w:p>
    <w:tbl>
      <w:tblPr>
        <w:tblW w:w="4519" w:type="dxa"/>
        <w:tblCellMar>
          <w:left w:w="42" w:type="dxa"/>
          <w:right w:w="42" w:type="dxa"/>
        </w:tblCellMar>
        <w:tblLook w:val="01E0" w:firstRow="1" w:lastRow="1" w:firstColumn="1" w:lastColumn="1" w:noHBand="0" w:noVBand="0"/>
      </w:tblPr>
      <w:tblGrid>
        <w:gridCol w:w="709"/>
        <w:gridCol w:w="451"/>
        <w:gridCol w:w="513"/>
        <w:gridCol w:w="529"/>
        <w:gridCol w:w="510"/>
        <w:gridCol w:w="629"/>
        <w:gridCol w:w="1178"/>
      </w:tblGrid>
      <w:tr w:rsidR="00AC23C4" w:rsidRPr="00833FA5" w14:paraId="1EEF2B4E" w14:textId="77777777" w:rsidTr="00AC23C4">
        <w:tc>
          <w:tcPr>
            <w:tcW w:w="709" w:type="dxa"/>
            <w:shd w:val="clear" w:color="auto" w:fill="auto"/>
          </w:tcPr>
          <w:p w14:paraId="10FE8EB4" w14:textId="77777777" w:rsidR="00E15E36" w:rsidRPr="008A3EB0" w:rsidRDefault="00E15E36" w:rsidP="00E15E36">
            <w:pPr>
              <w:pStyle w:val="O0Nwnext"/>
            </w:pPr>
            <w:bookmarkStart w:id="1836" w:name="_Ref359673501"/>
            <w:r w:rsidRPr="007A0BC8">
              <w:t>(</w:t>
            </w:r>
            <w:fldSimple w:instr=" SEQ ( \* ARABIC \s 1 ">
              <w:r w:rsidR="00154D81">
                <w:rPr>
                  <w:noProof/>
                </w:rPr>
                <w:t>70</w:t>
              </w:r>
            </w:fldSimple>
            <w:r w:rsidRPr="007A0BC8">
              <w:t>)</w:t>
            </w:r>
            <w:bookmarkEnd w:id="1836"/>
          </w:p>
        </w:tc>
        <w:tc>
          <w:tcPr>
            <w:tcW w:w="451" w:type="dxa"/>
            <w:shd w:val="clear" w:color="auto" w:fill="auto"/>
          </w:tcPr>
          <w:p w14:paraId="10B53708" w14:textId="77777777" w:rsidR="00E15E36" w:rsidRPr="00AD10C8" w:rsidRDefault="00E15E36" w:rsidP="00E15E36">
            <w:pPr>
              <w:pStyle w:val="Text"/>
            </w:pPr>
            <w:r w:rsidRPr="00AD10C8">
              <w:t>yo</w:t>
            </w:r>
            <w:r w:rsidR="00977974">
              <w:t>,</w:t>
            </w:r>
          </w:p>
        </w:tc>
        <w:tc>
          <w:tcPr>
            <w:tcW w:w="513" w:type="dxa"/>
            <w:shd w:val="clear" w:color="auto" w:fill="auto"/>
          </w:tcPr>
          <w:p w14:paraId="130CE4C2" w14:textId="77777777" w:rsidR="00E15E36" w:rsidRPr="00AD10C8" w:rsidRDefault="00E15E36" w:rsidP="00E15E36">
            <w:pPr>
              <w:pStyle w:val="Text"/>
            </w:pPr>
            <w:r w:rsidRPr="00AD10C8">
              <w:t>tida</w:t>
            </w:r>
          </w:p>
        </w:tc>
        <w:tc>
          <w:tcPr>
            <w:tcW w:w="529" w:type="dxa"/>
            <w:shd w:val="clear" w:color="auto" w:fill="auto"/>
          </w:tcPr>
          <w:p w14:paraId="70B09873" w14:textId="77777777" w:rsidR="00E15E36" w:rsidRPr="00AD10C8" w:rsidRDefault="00E15E36" w:rsidP="00E15E36">
            <w:pPr>
              <w:pStyle w:val="Text"/>
            </w:pPr>
            <w:r w:rsidRPr="00AD10C8">
              <w:t>bole</w:t>
            </w:r>
          </w:p>
        </w:tc>
        <w:tc>
          <w:tcPr>
            <w:tcW w:w="510" w:type="dxa"/>
            <w:shd w:val="clear" w:color="auto" w:fill="auto"/>
          </w:tcPr>
          <w:p w14:paraId="41D579E6" w14:textId="77777777" w:rsidR="00E15E36" w:rsidRPr="00AD10C8" w:rsidRDefault="00E15E36" w:rsidP="00E15E36">
            <w:pPr>
              <w:pStyle w:val="Text"/>
            </w:pPr>
            <w:r w:rsidRPr="00AD10C8">
              <w:t>kas</w:t>
            </w:r>
          </w:p>
        </w:tc>
        <w:tc>
          <w:tcPr>
            <w:tcW w:w="629" w:type="dxa"/>
            <w:shd w:val="clear" w:color="auto" w:fill="auto"/>
          </w:tcPr>
          <w:p w14:paraId="35B24BCA" w14:textId="77777777" w:rsidR="00E15E36" w:rsidRPr="00AD10C8" w:rsidRDefault="00E15E36" w:rsidP="00E15E36">
            <w:pPr>
              <w:pStyle w:val="Text"/>
            </w:pPr>
            <w:r w:rsidRPr="00AD10C8">
              <w:t>taw</w:t>
            </w:r>
          </w:p>
        </w:tc>
        <w:tc>
          <w:tcPr>
            <w:tcW w:w="1178" w:type="dxa"/>
            <w:shd w:val="clear" w:color="auto" w:fill="auto"/>
          </w:tcPr>
          <w:p w14:paraId="1412590E" w14:textId="77777777" w:rsidR="00E15E36" w:rsidRPr="00A6277D" w:rsidRDefault="00E15E36" w:rsidP="00E15E36">
            <w:pPr>
              <w:pStyle w:val="Text"/>
              <w:rPr>
                <w:rStyle w:val="ChBlueBold"/>
              </w:rPr>
            </w:pPr>
            <w:r w:rsidRPr="00A6277D">
              <w:rPr>
                <w:rStyle w:val="ChBlueBold"/>
              </w:rPr>
              <w:t>siapa~siapa</w:t>
            </w:r>
          </w:p>
        </w:tc>
      </w:tr>
      <w:tr w:rsidR="00AC23C4" w:rsidRPr="00AC23C4" w14:paraId="20FD11B5" w14:textId="77777777" w:rsidTr="00AC23C4">
        <w:tc>
          <w:tcPr>
            <w:tcW w:w="709" w:type="dxa"/>
            <w:shd w:val="clear" w:color="auto" w:fill="auto"/>
          </w:tcPr>
          <w:p w14:paraId="585D122C" w14:textId="77777777" w:rsidR="00E15E36" w:rsidRPr="00AD10C8" w:rsidRDefault="00E15E36" w:rsidP="00E15E36">
            <w:pPr>
              <w:pStyle w:val="GlossEng"/>
            </w:pPr>
          </w:p>
        </w:tc>
        <w:tc>
          <w:tcPr>
            <w:tcW w:w="451" w:type="dxa"/>
            <w:shd w:val="clear" w:color="auto" w:fill="auto"/>
          </w:tcPr>
          <w:p w14:paraId="058EFCBA" w14:textId="77777777" w:rsidR="00E15E36" w:rsidRPr="00AD10C8" w:rsidRDefault="00E15E36" w:rsidP="00E15E36">
            <w:pPr>
              <w:pStyle w:val="GlossEng"/>
            </w:pPr>
            <w:r w:rsidRPr="00AD10C8">
              <w:t>yes</w:t>
            </w:r>
          </w:p>
        </w:tc>
        <w:tc>
          <w:tcPr>
            <w:tcW w:w="513" w:type="dxa"/>
            <w:shd w:val="clear" w:color="auto" w:fill="auto"/>
          </w:tcPr>
          <w:p w14:paraId="59821DC5" w14:textId="77777777" w:rsidR="00E15E36" w:rsidRPr="0099608C" w:rsidRDefault="00E15E36" w:rsidP="00E15E36">
            <w:pPr>
              <w:pStyle w:val="GlossEng"/>
              <w:rPr>
                <w:rStyle w:val="ChSmallCaps"/>
              </w:rPr>
            </w:pPr>
            <w:r w:rsidRPr="0099608C">
              <w:rPr>
                <w:rStyle w:val="ChSmallCaps"/>
              </w:rPr>
              <w:t>neg</w:t>
            </w:r>
          </w:p>
        </w:tc>
        <w:tc>
          <w:tcPr>
            <w:tcW w:w="529" w:type="dxa"/>
            <w:shd w:val="clear" w:color="auto" w:fill="auto"/>
          </w:tcPr>
          <w:p w14:paraId="6FBD033A" w14:textId="77777777" w:rsidR="00E15E36" w:rsidRPr="00AD10C8" w:rsidRDefault="00E15E36" w:rsidP="00E15E36">
            <w:pPr>
              <w:pStyle w:val="GlossEng"/>
            </w:pPr>
            <w:r w:rsidRPr="00AD10C8">
              <w:t>may</w:t>
            </w:r>
          </w:p>
        </w:tc>
        <w:tc>
          <w:tcPr>
            <w:tcW w:w="510" w:type="dxa"/>
            <w:shd w:val="clear" w:color="auto" w:fill="auto"/>
          </w:tcPr>
          <w:p w14:paraId="4131C128" w14:textId="77777777" w:rsidR="00E15E36" w:rsidRPr="00AB0DCF" w:rsidRDefault="00AB0DCF" w:rsidP="00E15E36">
            <w:pPr>
              <w:pStyle w:val="GlossEng"/>
            </w:pPr>
            <w:r w:rsidRPr="00AB0DCF">
              <w:t>give</w:t>
            </w:r>
          </w:p>
        </w:tc>
        <w:tc>
          <w:tcPr>
            <w:tcW w:w="629" w:type="dxa"/>
            <w:shd w:val="clear" w:color="auto" w:fill="auto"/>
          </w:tcPr>
          <w:p w14:paraId="2CCBE364" w14:textId="77777777" w:rsidR="00E15E36" w:rsidRPr="00AD10C8" w:rsidRDefault="00E15E36" w:rsidP="00E15E36">
            <w:pPr>
              <w:pStyle w:val="GlossEng"/>
            </w:pPr>
            <w:r w:rsidRPr="00AD10C8">
              <w:t>know</w:t>
            </w:r>
          </w:p>
        </w:tc>
        <w:tc>
          <w:tcPr>
            <w:tcW w:w="1178" w:type="dxa"/>
            <w:shd w:val="clear" w:color="auto" w:fill="auto"/>
          </w:tcPr>
          <w:p w14:paraId="24DF2E39" w14:textId="77777777" w:rsidR="00E15E36" w:rsidRPr="00AD10C8" w:rsidRDefault="00E15E36" w:rsidP="00E15E36">
            <w:pPr>
              <w:pStyle w:val="GlossEng"/>
            </w:pPr>
            <w:r w:rsidRPr="0099608C">
              <w:rPr>
                <w:rStyle w:val="ChSmallCaps"/>
              </w:rPr>
              <w:t>rdp</w:t>
            </w:r>
            <w:r w:rsidRPr="00AD10C8">
              <w:t>~who</w:t>
            </w:r>
          </w:p>
        </w:tc>
      </w:tr>
    </w:tbl>
    <w:p w14:paraId="279D0DCB" w14:textId="72CA1322" w:rsidR="00E15E36" w:rsidRDefault="00B7093A" w:rsidP="00E15E36">
      <w:pPr>
        <w:pStyle w:val="FreeTranslEng"/>
      </w:pPr>
      <w:r>
        <w:t>‘</w:t>
      </w:r>
      <w:r w:rsidR="00E15E36">
        <w:t xml:space="preserve">yes, (you) must not tell </w:t>
      </w:r>
      <w:r w:rsidR="00E15E36" w:rsidRPr="00690C6B">
        <w:rPr>
          <w:rStyle w:val="ChBlueBold"/>
        </w:rPr>
        <w:t>anybody</w:t>
      </w:r>
      <w:r>
        <w:t>’</w:t>
      </w:r>
      <w:r w:rsidR="00E15E36">
        <w:t xml:space="preserve"> </w:t>
      </w:r>
      <w:r w:rsidR="00E15E36" w:rsidRPr="00A6277D">
        <w:rPr>
          <w:rStyle w:val="ExampleSource"/>
        </w:rPr>
        <w:t>[080922-001a-CvPh.0288]</w:t>
      </w:r>
    </w:p>
    <w:tbl>
      <w:tblPr>
        <w:tblW w:w="6110" w:type="dxa"/>
        <w:tblCellMar>
          <w:left w:w="42" w:type="dxa"/>
          <w:right w:w="42" w:type="dxa"/>
        </w:tblCellMar>
        <w:tblLook w:val="01E0" w:firstRow="1" w:lastRow="1" w:firstColumn="1" w:lastColumn="1" w:noHBand="0" w:noVBand="0"/>
      </w:tblPr>
      <w:tblGrid>
        <w:gridCol w:w="709"/>
        <w:gridCol w:w="540"/>
        <w:gridCol w:w="513"/>
        <w:gridCol w:w="696"/>
        <w:gridCol w:w="993"/>
        <w:gridCol w:w="817"/>
        <w:gridCol w:w="529"/>
        <w:gridCol w:w="773"/>
        <w:gridCol w:w="540"/>
      </w:tblGrid>
      <w:tr w:rsidR="00AC23C4" w:rsidRPr="00833FA5" w14:paraId="31372985" w14:textId="77777777" w:rsidTr="00AC23C4">
        <w:tc>
          <w:tcPr>
            <w:tcW w:w="709" w:type="dxa"/>
            <w:shd w:val="clear" w:color="auto" w:fill="auto"/>
          </w:tcPr>
          <w:p w14:paraId="4F26F1B2" w14:textId="5C21FEFD" w:rsidR="00E15E36" w:rsidRPr="008A3EB0" w:rsidRDefault="00E15E36" w:rsidP="00E15E36">
            <w:pPr>
              <w:pStyle w:val="O0Nwnext"/>
            </w:pPr>
            <w:bookmarkStart w:id="1837" w:name="_Ref359673502"/>
            <w:r w:rsidRPr="007A0BC8">
              <w:t>(</w:t>
            </w:r>
            <w:fldSimple w:instr=" SEQ ( \* ARABIC \s 1 ">
              <w:r w:rsidR="00154D81">
                <w:rPr>
                  <w:noProof/>
                </w:rPr>
                <w:t>71</w:t>
              </w:r>
            </w:fldSimple>
            <w:r w:rsidRPr="007A0BC8">
              <w:t>)</w:t>
            </w:r>
            <w:bookmarkEnd w:id="1837"/>
          </w:p>
        </w:tc>
        <w:tc>
          <w:tcPr>
            <w:tcW w:w="540" w:type="dxa"/>
            <w:shd w:val="clear" w:color="auto" w:fill="auto"/>
          </w:tcPr>
          <w:p w14:paraId="24132869" w14:textId="77777777" w:rsidR="00E15E36" w:rsidRPr="00E61D88" w:rsidRDefault="00E15E36" w:rsidP="00E15E36">
            <w:pPr>
              <w:pStyle w:val="Text"/>
            </w:pPr>
            <w:r w:rsidRPr="00E61D88">
              <w:t>saya</w:t>
            </w:r>
          </w:p>
        </w:tc>
        <w:tc>
          <w:tcPr>
            <w:tcW w:w="513" w:type="dxa"/>
            <w:shd w:val="clear" w:color="auto" w:fill="auto"/>
          </w:tcPr>
          <w:p w14:paraId="0E020975" w14:textId="77777777" w:rsidR="00E15E36" w:rsidRPr="00E61D88" w:rsidRDefault="004E6833" w:rsidP="00E15E36">
            <w:pPr>
              <w:pStyle w:val="Text"/>
            </w:pPr>
            <w:r>
              <w:t>tida</w:t>
            </w:r>
          </w:p>
        </w:tc>
        <w:tc>
          <w:tcPr>
            <w:tcW w:w="696" w:type="dxa"/>
            <w:shd w:val="clear" w:color="auto" w:fill="auto"/>
          </w:tcPr>
          <w:p w14:paraId="7F3181A7" w14:textId="77777777" w:rsidR="00E15E36" w:rsidRPr="00E61D88" w:rsidRDefault="00E15E36" w:rsidP="00E15E36">
            <w:pPr>
              <w:pStyle w:val="Text"/>
            </w:pPr>
            <w:r w:rsidRPr="00E61D88">
              <w:t>bikin</w:t>
            </w:r>
            <w:r w:rsidR="004F1373">
              <w:t>g</w:t>
            </w:r>
          </w:p>
        </w:tc>
        <w:tc>
          <w:tcPr>
            <w:tcW w:w="993" w:type="dxa"/>
            <w:shd w:val="clear" w:color="auto" w:fill="auto"/>
          </w:tcPr>
          <w:p w14:paraId="2947CDB1" w14:textId="77777777" w:rsidR="00E15E36" w:rsidRPr="00D1324A" w:rsidRDefault="00E15E36" w:rsidP="00E15E36">
            <w:pPr>
              <w:pStyle w:val="Text"/>
              <w:rPr>
                <w:rStyle w:val="ChBlueBold"/>
              </w:rPr>
            </w:pPr>
            <w:r w:rsidRPr="00D1324A">
              <w:rPr>
                <w:rStyle w:val="ChBlueBold"/>
              </w:rPr>
              <w:t>apa~apa</w:t>
            </w:r>
          </w:p>
        </w:tc>
        <w:tc>
          <w:tcPr>
            <w:tcW w:w="817" w:type="dxa"/>
            <w:shd w:val="clear" w:color="auto" w:fill="auto"/>
          </w:tcPr>
          <w:p w14:paraId="42AADA0A" w14:textId="77777777" w:rsidR="00E15E36" w:rsidRPr="00E61D88" w:rsidRDefault="00E15E36" w:rsidP="00E15E36">
            <w:pPr>
              <w:pStyle w:val="Text"/>
            </w:pPr>
            <w:r w:rsidRPr="00E61D88">
              <w:t>karna</w:t>
            </w:r>
          </w:p>
        </w:tc>
        <w:tc>
          <w:tcPr>
            <w:tcW w:w="529" w:type="dxa"/>
            <w:shd w:val="clear" w:color="auto" w:fill="auto"/>
          </w:tcPr>
          <w:p w14:paraId="2F7B8A33" w14:textId="77777777" w:rsidR="00E15E36" w:rsidRPr="00E61D88" w:rsidRDefault="00E15E36" w:rsidP="00E15E36">
            <w:pPr>
              <w:pStyle w:val="Text"/>
            </w:pPr>
            <w:r w:rsidRPr="00E61D88">
              <w:t>babi</w:t>
            </w:r>
          </w:p>
        </w:tc>
        <w:tc>
          <w:tcPr>
            <w:tcW w:w="773" w:type="dxa"/>
            <w:shd w:val="clear" w:color="auto" w:fill="auto"/>
          </w:tcPr>
          <w:p w14:paraId="317194D4" w14:textId="77777777" w:rsidR="00E15E36" w:rsidRPr="00E61D88" w:rsidRDefault="00E15E36" w:rsidP="00E15E36">
            <w:pPr>
              <w:pStyle w:val="Text"/>
            </w:pPr>
            <w:r w:rsidRPr="00E61D88">
              <w:t>suda</w:t>
            </w:r>
          </w:p>
        </w:tc>
        <w:tc>
          <w:tcPr>
            <w:tcW w:w="540" w:type="dxa"/>
            <w:shd w:val="clear" w:color="auto" w:fill="auto"/>
          </w:tcPr>
          <w:p w14:paraId="6D675BBC" w14:textId="77777777" w:rsidR="00E15E36" w:rsidRPr="00E61D88" w:rsidRDefault="00E15E36" w:rsidP="00E15E36">
            <w:pPr>
              <w:pStyle w:val="Text"/>
            </w:pPr>
            <w:r w:rsidRPr="00E61D88">
              <w:t>mati</w:t>
            </w:r>
          </w:p>
        </w:tc>
      </w:tr>
      <w:tr w:rsidR="00AC23C4" w:rsidRPr="00AC23C4" w14:paraId="317D8D57" w14:textId="77777777" w:rsidTr="00AC23C4">
        <w:tc>
          <w:tcPr>
            <w:tcW w:w="709" w:type="dxa"/>
            <w:shd w:val="clear" w:color="auto" w:fill="auto"/>
          </w:tcPr>
          <w:p w14:paraId="2C408E49" w14:textId="77777777" w:rsidR="00E15E36" w:rsidRPr="00AC5480" w:rsidRDefault="00E15E36" w:rsidP="00E15E36">
            <w:pPr>
              <w:pStyle w:val="GlossEng"/>
            </w:pPr>
          </w:p>
        </w:tc>
        <w:tc>
          <w:tcPr>
            <w:tcW w:w="540" w:type="dxa"/>
            <w:shd w:val="clear" w:color="auto" w:fill="auto"/>
          </w:tcPr>
          <w:p w14:paraId="439F5E7C" w14:textId="77777777" w:rsidR="00E15E36" w:rsidRPr="0099608C" w:rsidRDefault="00E15E36" w:rsidP="00E15E36">
            <w:pPr>
              <w:pStyle w:val="GlossEng"/>
              <w:rPr>
                <w:rStyle w:val="ChSmallCaps"/>
              </w:rPr>
            </w:pPr>
            <w:r w:rsidRPr="0099608C">
              <w:rPr>
                <w:rStyle w:val="ChSmallCaps"/>
              </w:rPr>
              <w:t>1sg</w:t>
            </w:r>
          </w:p>
        </w:tc>
        <w:tc>
          <w:tcPr>
            <w:tcW w:w="513" w:type="dxa"/>
            <w:shd w:val="clear" w:color="auto" w:fill="auto"/>
          </w:tcPr>
          <w:p w14:paraId="53F89E53" w14:textId="77777777" w:rsidR="00E15E36" w:rsidRPr="0099608C" w:rsidRDefault="00E15E36" w:rsidP="00E15E36">
            <w:pPr>
              <w:pStyle w:val="GlossEng"/>
              <w:rPr>
                <w:rStyle w:val="ChSmallCaps"/>
              </w:rPr>
            </w:pPr>
            <w:r w:rsidRPr="0099608C">
              <w:rPr>
                <w:rStyle w:val="ChSmallCaps"/>
              </w:rPr>
              <w:t>neg</w:t>
            </w:r>
          </w:p>
        </w:tc>
        <w:tc>
          <w:tcPr>
            <w:tcW w:w="696" w:type="dxa"/>
            <w:shd w:val="clear" w:color="auto" w:fill="auto"/>
          </w:tcPr>
          <w:p w14:paraId="03DEC9D8" w14:textId="77777777" w:rsidR="00E15E36" w:rsidRPr="00E61D88" w:rsidRDefault="00E15E36" w:rsidP="00E15E36">
            <w:pPr>
              <w:pStyle w:val="GlossEng"/>
            </w:pPr>
            <w:r w:rsidRPr="00E61D88">
              <w:t>make</w:t>
            </w:r>
          </w:p>
        </w:tc>
        <w:tc>
          <w:tcPr>
            <w:tcW w:w="993" w:type="dxa"/>
            <w:shd w:val="clear" w:color="auto" w:fill="auto"/>
          </w:tcPr>
          <w:p w14:paraId="14F22855" w14:textId="77777777" w:rsidR="00E15E36" w:rsidRPr="00E61D88" w:rsidRDefault="00E15E36" w:rsidP="00E15E36">
            <w:pPr>
              <w:pStyle w:val="GlossEng"/>
            </w:pPr>
            <w:r w:rsidRPr="0099608C">
              <w:rPr>
                <w:rStyle w:val="ChSmallCaps"/>
              </w:rPr>
              <w:t>rdp</w:t>
            </w:r>
            <w:r w:rsidRPr="00E61D88">
              <w:t>~what</w:t>
            </w:r>
          </w:p>
        </w:tc>
        <w:tc>
          <w:tcPr>
            <w:tcW w:w="817" w:type="dxa"/>
            <w:shd w:val="clear" w:color="auto" w:fill="auto"/>
          </w:tcPr>
          <w:p w14:paraId="2901F596" w14:textId="77777777" w:rsidR="00E15E36" w:rsidRPr="00E61D88" w:rsidRDefault="00E15E36" w:rsidP="00E15E36">
            <w:pPr>
              <w:pStyle w:val="GlossEng"/>
            </w:pPr>
            <w:r w:rsidRPr="00E61D88">
              <w:t>because</w:t>
            </w:r>
          </w:p>
        </w:tc>
        <w:tc>
          <w:tcPr>
            <w:tcW w:w="529" w:type="dxa"/>
            <w:shd w:val="clear" w:color="auto" w:fill="auto"/>
          </w:tcPr>
          <w:p w14:paraId="4B373184" w14:textId="77777777" w:rsidR="00E15E36" w:rsidRPr="00E61D88" w:rsidRDefault="00E15E36" w:rsidP="00E15E36">
            <w:pPr>
              <w:pStyle w:val="GlossEng"/>
            </w:pPr>
            <w:r w:rsidRPr="00E61D88">
              <w:t>pig</w:t>
            </w:r>
          </w:p>
        </w:tc>
        <w:tc>
          <w:tcPr>
            <w:tcW w:w="773" w:type="dxa"/>
            <w:shd w:val="clear" w:color="auto" w:fill="auto"/>
          </w:tcPr>
          <w:p w14:paraId="1F736D5F" w14:textId="77777777" w:rsidR="00E15E36" w:rsidRPr="00E61D88" w:rsidRDefault="00E15E36" w:rsidP="00E15E36">
            <w:pPr>
              <w:pStyle w:val="GlossEng"/>
            </w:pPr>
            <w:r w:rsidRPr="00E61D88">
              <w:t>already</w:t>
            </w:r>
          </w:p>
        </w:tc>
        <w:tc>
          <w:tcPr>
            <w:tcW w:w="540" w:type="dxa"/>
            <w:shd w:val="clear" w:color="auto" w:fill="auto"/>
          </w:tcPr>
          <w:p w14:paraId="2A3795E0" w14:textId="77777777" w:rsidR="00E15E36" w:rsidRPr="00E61D88" w:rsidRDefault="00E15E36" w:rsidP="00E15E36">
            <w:pPr>
              <w:pStyle w:val="GlossEng"/>
            </w:pPr>
            <w:r w:rsidRPr="00E61D88">
              <w:t>die</w:t>
            </w:r>
          </w:p>
        </w:tc>
      </w:tr>
    </w:tbl>
    <w:p w14:paraId="38A409B7" w14:textId="71E7E24A" w:rsidR="00E15E36" w:rsidRDefault="00E15E36" w:rsidP="00E15E36">
      <w:pPr>
        <w:pStyle w:val="FreeTranslEng"/>
      </w:pPr>
      <w:r>
        <w:t xml:space="preserve">[About hunting a wild pig:] </w:t>
      </w:r>
      <w:r w:rsidR="00B7093A">
        <w:t>‘</w:t>
      </w:r>
      <w:r>
        <w:t>I didn</w:t>
      </w:r>
      <w:r w:rsidR="00B7093A">
        <w:t>’</w:t>
      </w:r>
      <w:r>
        <w:t xml:space="preserve">t do </w:t>
      </w:r>
      <w:r w:rsidRPr="00690C6B">
        <w:rPr>
          <w:rStyle w:val="ChBlueBold"/>
        </w:rPr>
        <w:t>anything</w:t>
      </w:r>
      <w:r>
        <w:t xml:space="preserve"> because the pig was already dead</w:t>
      </w:r>
      <w:r w:rsidR="00B7093A">
        <w:t>’</w:t>
      </w:r>
      <w:r>
        <w:t xml:space="preserve"> </w:t>
      </w:r>
      <w:r w:rsidRPr="00AC5480">
        <w:rPr>
          <w:rStyle w:val="ExampleSource"/>
        </w:rPr>
        <w:t>[080919-004-NP.0023]</w:t>
      </w:r>
    </w:p>
    <w:tbl>
      <w:tblPr>
        <w:tblW w:w="6389" w:type="dxa"/>
        <w:tblCellMar>
          <w:left w:w="42" w:type="dxa"/>
          <w:right w:w="42" w:type="dxa"/>
        </w:tblCellMar>
        <w:tblLook w:val="01E0" w:firstRow="1" w:lastRow="1" w:firstColumn="1" w:lastColumn="1" w:noHBand="0" w:noVBand="0"/>
      </w:tblPr>
      <w:tblGrid>
        <w:gridCol w:w="709"/>
        <w:gridCol w:w="968"/>
        <w:gridCol w:w="1556"/>
        <w:gridCol w:w="373"/>
        <w:gridCol w:w="489"/>
        <w:gridCol w:w="1270"/>
        <w:gridCol w:w="373"/>
        <w:gridCol w:w="651"/>
      </w:tblGrid>
      <w:tr w:rsidR="00AC23C4" w:rsidRPr="00833FA5" w14:paraId="23299790" w14:textId="77777777" w:rsidTr="00AC23C4">
        <w:tc>
          <w:tcPr>
            <w:tcW w:w="709" w:type="dxa"/>
            <w:shd w:val="clear" w:color="auto" w:fill="auto"/>
          </w:tcPr>
          <w:p w14:paraId="66606BED" w14:textId="2E992DC0" w:rsidR="00E15E36" w:rsidRPr="008A3EB0" w:rsidRDefault="00E15E36" w:rsidP="00E15E36">
            <w:pPr>
              <w:pStyle w:val="O0Nwnext"/>
            </w:pPr>
            <w:bookmarkStart w:id="1838" w:name="_Ref359673504"/>
            <w:r w:rsidRPr="007A0BC8">
              <w:t>(</w:t>
            </w:r>
            <w:fldSimple w:instr=" SEQ ( \* ARABIC \s 1 ">
              <w:r w:rsidR="00154D81">
                <w:rPr>
                  <w:noProof/>
                </w:rPr>
                <w:t>72</w:t>
              </w:r>
            </w:fldSimple>
            <w:r w:rsidRPr="007A0BC8">
              <w:t>)</w:t>
            </w:r>
            <w:bookmarkEnd w:id="1838"/>
          </w:p>
        </w:tc>
        <w:tc>
          <w:tcPr>
            <w:tcW w:w="968" w:type="dxa"/>
            <w:shd w:val="clear" w:color="auto" w:fill="auto"/>
          </w:tcPr>
          <w:p w14:paraId="1C1950F2" w14:textId="77777777" w:rsidR="00E15E36" w:rsidRPr="00801056" w:rsidRDefault="00E15E36" w:rsidP="00E15E36">
            <w:pPr>
              <w:pStyle w:val="Text"/>
            </w:pPr>
            <w:r w:rsidRPr="00801056">
              <w:t>nanti</w:t>
            </w:r>
          </w:p>
        </w:tc>
        <w:tc>
          <w:tcPr>
            <w:tcW w:w="1556" w:type="dxa"/>
            <w:shd w:val="clear" w:color="auto" w:fill="auto"/>
          </w:tcPr>
          <w:p w14:paraId="12431255" w14:textId="77777777" w:rsidR="00E15E36" w:rsidRPr="001A0B39" w:rsidRDefault="00E15E36" w:rsidP="00E15E36">
            <w:pPr>
              <w:pStyle w:val="Text"/>
              <w:rPr>
                <w:rStyle w:val="ChBlueBold"/>
              </w:rPr>
            </w:pPr>
            <w:r w:rsidRPr="001A0B39">
              <w:rPr>
                <w:rStyle w:val="ChBlueBold"/>
              </w:rPr>
              <w:t>kapan</w:t>
            </w:r>
            <w:r w:rsidR="004F1373">
              <w:rPr>
                <w:rStyle w:val="ChBlueBold"/>
              </w:rPr>
              <w:t>g</w:t>
            </w:r>
            <w:r>
              <w:rPr>
                <w:rStyle w:val="ChBlueBold"/>
              </w:rPr>
              <w:t>~</w:t>
            </w:r>
            <w:r w:rsidRPr="001A0B39">
              <w:rPr>
                <w:rStyle w:val="ChBlueBold"/>
              </w:rPr>
              <w:t>kapan</w:t>
            </w:r>
            <w:r w:rsidR="004F1373">
              <w:rPr>
                <w:rStyle w:val="ChBlueBold"/>
              </w:rPr>
              <w:t>g</w:t>
            </w:r>
          </w:p>
        </w:tc>
        <w:tc>
          <w:tcPr>
            <w:tcW w:w="373" w:type="dxa"/>
            <w:shd w:val="clear" w:color="auto" w:fill="auto"/>
          </w:tcPr>
          <w:p w14:paraId="3223061F" w14:textId="77777777" w:rsidR="00E15E36" w:rsidRPr="00801056" w:rsidRDefault="00E15E36" w:rsidP="00E15E36">
            <w:pPr>
              <w:pStyle w:val="Text"/>
            </w:pPr>
            <w:r w:rsidRPr="00801056">
              <w:t>ka</w:t>
            </w:r>
          </w:p>
        </w:tc>
        <w:tc>
          <w:tcPr>
            <w:tcW w:w="489" w:type="dxa"/>
            <w:shd w:val="clear" w:color="auto" w:fill="auto"/>
          </w:tcPr>
          <w:p w14:paraId="04AE926E" w14:textId="77777777" w:rsidR="00E15E36" w:rsidRPr="00801056" w:rsidRDefault="00E15E36" w:rsidP="00E15E36">
            <w:pPr>
              <w:pStyle w:val="Text"/>
            </w:pPr>
            <w:r w:rsidRPr="00801056">
              <w:t>ko</w:t>
            </w:r>
          </w:p>
        </w:tc>
        <w:tc>
          <w:tcPr>
            <w:tcW w:w="1270" w:type="dxa"/>
            <w:shd w:val="clear" w:color="auto" w:fill="auto"/>
          </w:tcPr>
          <w:p w14:paraId="38343E28" w14:textId="77777777" w:rsidR="00E15E36" w:rsidRPr="00801056" w:rsidRDefault="00E15E36" w:rsidP="00E15E36">
            <w:pPr>
              <w:pStyle w:val="Text"/>
            </w:pPr>
            <w:r w:rsidRPr="00801056">
              <w:t>jalan</w:t>
            </w:r>
            <w:r w:rsidR="004F1373">
              <w:t>g</w:t>
            </w:r>
            <w:r>
              <w:t>~</w:t>
            </w:r>
            <w:r w:rsidRPr="00801056">
              <w:t>jalan</w:t>
            </w:r>
            <w:r w:rsidR="004F1373">
              <w:t>g</w:t>
            </w:r>
          </w:p>
        </w:tc>
        <w:tc>
          <w:tcPr>
            <w:tcW w:w="373" w:type="dxa"/>
            <w:shd w:val="clear" w:color="auto" w:fill="auto"/>
          </w:tcPr>
          <w:p w14:paraId="47416736" w14:textId="77777777" w:rsidR="00E15E36" w:rsidRPr="00801056" w:rsidRDefault="00E15E36" w:rsidP="00E15E36">
            <w:pPr>
              <w:pStyle w:val="Text"/>
            </w:pPr>
            <w:r>
              <w:t>ke</w:t>
            </w:r>
          </w:p>
        </w:tc>
        <w:tc>
          <w:tcPr>
            <w:tcW w:w="651" w:type="dxa"/>
            <w:shd w:val="clear" w:color="auto" w:fill="auto"/>
          </w:tcPr>
          <w:p w14:paraId="332164ED" w14:textId="77777777" w:rsidR="00E15E36" w:rsidRPr="00801056" w:rsidRDefault="00E15E36" w:rsidP="00E15E36">
            <w:pPr>
              <w:pStyle w:val="Text"/>
            </w:pPr>
            <w:r w:rsidRPr="00801056">
              <w:t>mari</w:t>
            </w:r>
          </w:p>
        </w:tc>
      </w:tr>
      <w:tr w:rsidR="00AC23C4" w:rsidRPr="00AC23C4" w14:paraId="5CDB46C2" w14:textId="77777777" w:rsidTr="00AC23C4">
        <w:tc>
          <w:tcPr>
            <w:tcW w:w="709" w:type="dxa"/>
            <w:shd w:val="clear" w:color="auto" w:fill="auto"/>
          </w:tcPr>
          <w:p w14:paraId="0DA84363" w14:textId="77777777" w:rsidR="00E15E36" w:rsidRPr="003A1EC6" w:rsidRDefault="00E15E36" w:rsidP="00E15E36">
            <w:pPr>
              <w:pStyle w:val="GlossEng"/>
            </w:pPr>
          </w:p>
        </w:tc>
        <w:tc>
          <w:tcPr>
            <w:tcW w:w="968" w:type="dxa"/>
            <w:shd w:val="clear" w:color="auto" w:fill="auto"/>
          </w:tcPr>
          <w:p w14:paraId="0B2DD8CD" w14:textId="77777777" w:rsidR="00E15E36" w:rsidRPr="00801056" w:rsidRDefault="00E15E36" w:rsidP="00E15E36">
            <w:pPr>
              <w:pStyle w:val="GlossEng"/>
            </w:pPr>
            <w:r w:rsidRPr="00801056">
              <w:t>very.soon</w:t>
            </w:r>
          </w:p>
        </w:tc>
        <w:tc>
          <w:tcPr>
            <w:tcW w:w="1556" w:type="dxa"/>
            <w:shd w:val="clear" w:color="auto" w:fill="auto"/>
          </w:tcPr>
          <w:p w14:paraId="78E2EDE9" w14:textId="77777777" w:rsidR="00E15E36" w:rsidRPr="00801056" w:rsidRDefault="00E15E36" w:rsidP="00E15E36">
            <w:pPr>
              <w:pStyle w:val="GlossEng"/>
            </w:pPr>
            <w:r w:rsidRPr="0099608C">
              <w:rPr>
                <w:rStyle w:val="ChSmallCaps"/>
              </w:rPr>
              <w:t>rdp</w:t>
            </w:r>
            <w:r>
              <w:t>~</w:t>
            </w:r>
            <w:r w:rsidRPr="00801056">
              <w:t>when</w:t>
            </w:r>
          </w:p>
        </w:tc>
        <w:tc>
          <w:tcPr>
            <w:tcW w:w="373" w:type="dxa"/>
            <w:shd w:val="clear" w:color="auto" w:fill="auto"/>
          </w:tcPr>
          <w:p w14:paraId="34CE01C0" w14:textId="77777777" w:rsidR="00E15E36" w:rsidRPr="00801056" w:rsidRDefault="00E15E36" w:rsidP="00E15E36">
            <w:pPr>
              <w:pStyle w:val="GlossEng"/>
            </w:pPr>
            <w:r w:rsidRPr="00801056">
              <w:t>or</w:t>
            </w:r>
          </w:p>
        </w:tc>
        <w:tc>
          <w:tcPr>
            <w:tcW w:w="489" w:type="dxa"/>
            <w:shd w:val="clear" w:color="auto" w:fill="auto"/>
          </w:tcPr>
          <w:p w14:paraId="5E25F133" w14:textId="77777777" w:rsidR="00E15E36" w:rsidRPr="0099608C" w:rsidRDefault="00E15E36" w:rsidP="00E15E36">
            <w:pPr>
              <w:pStyle w:val="GlossEng"/>
              <w:rPr>
                <w:rStyle w:val="ChSmallCaps"/>
              </w:rPr>
            </w:pPr>
            <w:r w:rsidRPr="0099608C">
              <w:rPr>
                <w:rStyle w:val="ChSmallCaps"/>
              </w:rPr>
              <w:t>2sg</w:t>
            </w:r>
          </w:p>
        </w:tc>
        <w:tc>
          <w:tcPr>
            <w:tcW w:w="1270" w:type="dxa"/>
            <w:shd w:val="clear" w:color="auto" w:fill="auto"/>
          </w:tcPr>
          <w:p w14:paraId="70A3122F" w14:textId="77777777" w:rsidR="00E15E36" w:rsidRPr="00801056" w:rsidRDefault="00E15E36" w:rsidP="00E15E36">
            <w:pPr>
              <w:pStyle w:val="GlossEng"/>
            </w:pPr>
            <w:r w:rsidRPr="0099608C">
              <w:rPr>
                <w:rStyle w:val="ChSmallCaps"/>
              </w:rPr>
              <w:t>rdp</w:t>
            </w:r>
            <w:r>
              <w:t>~</w:t>
            </w:r>
            <w:r w:rsidRPr="00801056">
              <w:t>walk</w:t>
            </w:r>
          </w:p>
        </w:tc>
        <w:tc>
          <w:tcPr>
            <w:tcW w:w="373" w:type="dxa"/>
            <w:shd w:val="clear" w:color="auto" w:fill="auto"/>
          </w:tcPr>
          <w:p w14:paraId="3AFD7B0D" w14:textId="77777777" w:rsidR="00E15E36" w:rsidRPr="00801056" w:rsidRDefault="00E15E36" w:rsidP="00E15E36">
            <w:pPr>
              <w:pStyle w:val="GlossEng"/>
            </w:pPr>
            <w:r>
              <w:t>to</w:t>
            </w:r>
          </w:p>
        </w:tc>
        <w:tc>
          <w:tcPr>
            <w:tcW w:w="651" w:type="dxa"/>
            <w:shd w:val="clear" w:color="auto" w:fill="auto"/>
          </w:tcPr>
          <w:p w14:paraId="296683CE" w14:textId="77777777" w:rsidR="00E15E36" w:rsidRPr="00801056" w:rsidRDefault="00E15E36" w:rsidP="00E15E36">
            <w:pPr>
              <w:pStyle w:val="GlossEng"/>
            </w:pPr>
            <w:r>
              <w:t>hither</w:t>
            </w:r>
          </w:p>
        </w:tc>
      </w:tr>
    </w:tbl>
    <w:p w14:paraId="633660E8" w14:textId="4B898C25" w:rsidR="00E15E36" w:rsidRDefault="00B7093A" w:rsidP="00E15E36">
      <w:pPr>
        <w:pStyle w:val="FreeTranslEng"/>
      </w:pPr>
      <w:r>
        <w:t>‘</w:t>
      </w:r>
      <w:r w:rsidR="00E15E36">
        <w:t xml:space="preserve">later </w:t>
      </w:r>
      <w:r w:rsidR="00E15E36" w:rsidRPr="00BF354C">
        <w:rPr>
          <w:rStyle w:val="ChBlueBold"/>
        </w:rPr>
        <w:t>whenever</w:t>
      </w:r>
      <w:r w:rsidR="00E15E36">
        <w:t xml:space="preserve"> (you have time) you come here</w:t>
      </w:r>
      <w:r>
        <w:t>’</w:t>
      </w:r>
      <w:r w:rsidR="00E15E36">
        <w:t xml:space="preserve"> </w:t>
      </w:r>
      <w:r w:rsidR="00E15E36" w:rsidRPr="003A1EC6">
        <w:rPr>
          <w:rStyle w:val="ExampleSource"/>
        </w:rPr>
        <w:t>[Elicited BR120813.029]</w:t>
      </w:r>
    </w:p>
    <w:tbl>
      <w:tblPr>
        <w:tblW w:w="6484" w:type="dxa"/>
        <w:tblCellMar>
          <w:left w:w="42" w:type="dxa"/>
          <w:right w:w="42" w:type="dxa"/>
        </w:tblCellMar>
        <w:tblLook w:val="01E0" w:firstRow="1" w:lastRow="1" w:firstColumn="1" w:lastColumn="1" w:noHBand="0" w:noVBand="0"/>
      </w:tblPr>
      <w:tblGrid>
        <w:gridCol w:w="709"/>
        <w:gridCol w:w="360"/>
        <w:gridCol w:w="1207"/>
        <w:gridCol w:w="607"/>
        <w:gridCol w:w="562"/>
        <w:gridCol w:w="777"/>
        <w:gridCol w:w="856"/>
        <w:gridCol w:w="629"/>
        <w:gridCol w:w="777"/>
      </w:tblGrid>
      <w:tr w:rsidR="00DE5C1E" w:rsidRPr="00833FA5" w14:paraId="2D6C071B" w14:textId="77777777" w:rsidTr="00DE5C1E">
        <w:tc>
          <w:tcPr>
            <w:tcW w:w="709" w:type="dxa"/>
            <w:shd w:val="clear" w:color="auto" w:fill="auto"/>
          </w:tcPr>
          <w:p w14:paraId="359CD16D" w14:textId="7D8B9529" w:rsidR="00DE5C1E" w:rsidRPr="008A3EB0" w:rsidRDefault="00DE5C1E" w:rsidP="00DE5C1E">
            <w:pPr>
              <w:pStyle w:val="O0Nwnext"/>
            </w:pPr>
            <w:bookmarkStart w:id="1839" w:name="_Ref359673503"/>
            <w:bookmarkStart w:id="1840" w:name="_Ref438977437"/>
            <w:r w:rsidRPr="007A0BC8">
              <w:t>(</w:t>
            </w:r>
            <w:fldSimple w:instr=" SEQ ( \* ARABIC \s 1 ">
              <w:r w:rsidR="00154D81">
                <w:rPr>
                  <w:noProof/>
                </w:rPr>
                <w:t>73</w:t>
              </w:r>
            </w:fldSimple>
            <w:r w:rsidRPr="007A0BC8">
              <w:t>)</w:t>
            </w:r>
            <w:bookmarkEnd w:id="1839"/>
            <w:bookmarkEnd w:id="1840"/>
          </w:p>
        </w:tc>
        <w:tc>
          <w:tcPr>
            <w:tcW w:w="360" w:type="dxa"/>
            <w:shd w:val="clear" w:color="auto" w:fill="auto"/>
          </w:tcPr>
          <w:p w14:paraId="5C1B23A1" w14:textId="77777777" w:rsidR="00DE5C1E" w:rsidRPr="00AD10C8" w:rsidRDefault="00DE5C1E" w:rsidP="00DE5C1E">
            <w:pPr>
              <w:pStyle w:val="Text"/>
            </w:pPr>
            <w:r w:rsidRPr="00AD10C8">
              <w:t>di</w:t>
            </w:r>
          </w:p>
        </w:tc>
        <w:tc>
          <w:tcPr>
            <w:tcW w:w="1207" w:type="dxa"/>
            <w:shd w:val="clear" w:color="auto" w:fill="auto"/>
          </w:tcPr>
          <w:p w14:paraId="1832B9F2" w14:textId="77777777" w:rsidR="00DE5C1E" w:rsidRPr="00BD1989" w:rsidRDefault="00DE5C1E" w:rsidP="00DE5C1E">
            <w:pPr>
              <w:pStyle w:val="Text"/>
              <w:rPr>
                <w:rStyle w:val="ChBlueBold"/>
              </w:rPr>
            </w:pPr>
            <w:r w:rsidRPr="00BD1989">
              <w:rPr>
                <w:rStyle w:val="ChBlueBold"/>
              </w:rPr>
              <w:t>mana</w:t>
            </w:r>
            <w:r>
              <w:rPr>
                <w:rStyle w:val="ChBlueBold"/>
              </w:rPr>
              <w:t>~</w:t>
            </w:r>
            <w:r w:rsidRPr="00BD1989">
              <w:rPr>
                <w:rStyle w:val="ChBlueBold"/>
              </w:rPr>
              <w:t>mana</w:t>
            </w:r>
          </w:p>
        </w:tc>
        <w:tc>
          <w:tcPr>
            <w:tcW w:w="607" w:type="dxa"/>
            <w:shd w:val="clear" w:color="auto" w:fill="auto"/>
          </w:tcPr>
          <w:p w14:paraId="6D144650" w14:textId="77777777" w:rsidR="00DE5C1E" w:rsidRPr="00AD10C8" w:rsidRDefault="00DE5C1E" w:rsidP="00DE5C1E">
            <w:pPr>
              <w:pStyle w:val="Text"/>
            </w:pPr>
            <w:r>
              <w:t>s</w:t>
            </w:r>
            <w:r w:rsidRPr="00AD10C8">
              <w:t>mua</w:t>
            </w:r>
          </w:p>
        </w:tc>
        <w:tc>
          <w:tcPr>
            <w:tcW w:w="562" w:type="dxa"/>
            <w:shd w:val="clear" w:color="auto" w:fill="auto"/>
          </w:tcPr>
          <w:p w14:paraId="3DDA5D41" w14:textId="77777777" w:rsidR="00DE5C1E" w:rsidRPr="00AD10C8" w:rsidRDefault="00DE5C1E" w:rsidP="00DE5C1E">
            <w:pPr>
              <w:pStyle w:val="Text"/>
            </w:pPr>
            <w:r w:rsidRPr="00AD10C8">
              <w:t>pake</w:t>
            </w:r>
          </w:p>
        </w:tc>
        <w:tc>
          <w:tcPr>
            <w:tcW w:w="777" w:type="dxa"/>
            <w:shd w:val="clear" w:color="auto" w:fill="auto"/>
          </w:tcPr>
          <w:p w14:paraId="7D38598E" w14:textId="77777777" w:rsidR="00DE5C1E" w:rsidRPr="00AD10C8" w:rsidRDefault="00DE5C1E" w:rsidP="00DE5C1E">
            <w:pPr>
              <w:pStyle w:val="Text"/>
            </w:pPr>
            <w:r w:rsidRPr="00AD10C8">
              <w:t>ini</w:t>
            </w:r>
            <w:r>
              <w:t>,</w:t>
            </w:r>
          </w:p>
        </w:tc>
        <w:tc>
          <w:tcPr>
            <w:tcW w:w="856" w:type="dxa"/>
            <w:shd w:val="clear" w:color="auto" w:fill="auto"/>
          </w:tcPr>
          <w:p w14:paraId="75D09FB5" w14:textId="77777777" w:rsidR="00DE5C1E" w:rsidRPr="00AD10C8" w:rsidRDefault="00DE5C1E" w:rsidP="00DE5C1E">
            <w:pPr>
              <w:pStyle w:val="Text"/>
            </w:pPr>
            <w:r w:rsidRPr="00AD10C8">
              <w:t>tajam</w:t>
            </w:r>
          </w:p>
        </w:tc>
        <w:tc>
          <w:tcPr>
            <w:tcW w:w="629" w:type="dxa"/>
            <w:shd w:val="clear" w:color="auto" w:fill="auto"/>
          </w:tcPr>
          <w:p w14:paraId="5F8BDE29" w14:textId="77777777" w:rsidR="00DE5C1E" w:rsidRPr="00AD10C8" w:rsidRDefault="00DE5C1E" w:rsidP="00DE5C1E">
            <w:pPr>
              <w:pStyle w:val="Text"/>
            </w:pPr>
            <w:r w:rsidRPr="00AD10C8">
              <w:t>besi</w:t>
            </w:r>
          </w:p>
        </w:tc>
        <w:tc>
          <w:tcPr>
            <w:tcW w:w="777" w:type="dxa"/>
            <w:shd w:val="clear" w:color="auto" w:fill="auto"/>
          </w:tcPr>
          <w:p w14:paraId="13D6AB08" w14:textId="77777777" w:rsidR="00DE5C1E" w:rsidRPr="00AD10C8" w:rsidRDefault="00DE5C1E" w:rsidP="00DE5C1E">
            <w:pPr>
              <w:pStyle w:val="Text"/>
            </w:pPr>
            <w:r>
              <w:t>ini</w:t>
            </w:r>
          </w:p>
        </w:tc>
      </w:tr>
      <w:tr w:rsidR="00DE5C1E" w:rsidRPr="00AC23C4" w14:paraId="5DA70AFC" w14:textId="77777777" w:rsidTr="00DE5C1E">
        <w:tc>
          <w:tcPr>
            <w:tcW w:w="709" w:type="dxa"/>
            <w:shd w:val="clear" w:color="auto" w:fill="auto"/>
          </w:tcPr>
          <w:p w14:paraId="24596F4D" w14:textId="77777777" w:rsidR="00DE5C1E" w:rsidRPr="00AD10C8" w:rsidRDefault="00DE5C1E" w:rsidP="00DE5C1E">
            <w:pPr>
              <w:pStyle w:val="GlossEng"/>
            </w:pPr>
          </w:p>
        </w:tc>
        <w:tc>
          <w:tcPr>
            <w:tcW w:w="360" w:type="dxa"/>
            <w:shd w:val="clear" w:color="auto" w:fill="auto"/>
          </w:tcPr>
          <w:p w14:paraId="160FA44F" w14:textId="77777777" w:rsidR="00DE5C1E" w:rsidRPr="00AD10C8" w:rsidRDefault="00DE5C1E" w:rsidP="00DE5C1E">
            <w:pPr>
              <w:pStyle w:val="GlossEng"/>
            </w:pPr>
            <w:r w:rsidRPr="00AD10C8">
              <w:t>at</w:t>
            </w:r>
          </w:p>
        </w:tc>
        <w:tc>
          <w:tcPr>
            <w:tcW w:w="1207" w:type="dxa"/>
            <w:shd w:val="clear" w:color="auto" w:fill="auto"/>
          </w:tcPr>
          <w:p w14:paraId="711F1B2D" w14:textId="77777777" w:rsidR="00DE5C1E" w:rsidRPr="00AD10C8" w:rsidRDefault="00DE5C1E" w:rsidP="00DE5C1E">
            <w:pPr>
              <w:pStyle w:val="GlossEng"/>
            </w:pPr>
            <w:r w:rsidRPr="0099608C">
              <w:rPr>
                <w:rStyle w:val="ChSmallCaps"/>
              </w:rPr>
              <w:t>rdp</w:t>
            </w:r>
            <w:r w:rsidRPr="00AD10C8">
              <w:t>~where</w:t>
            </w:r>
          </w:p>
        </w:tc>
        <w:tc>
          <w:tcPr>
            <w:tcW w:w="607" w:type="dxa"/>
            <w:shd w:val="clear" w:color="auto" w:fill="auto"/>
          </w:tcPr>
          <w:p w14:paraId="51627B31" w14:textId="77777777" w:rsidR="00DE5C1E" w:rsidRPr="00AD10C8" w:rsidRDefault="00DE5C1E" w:rsidP="00DE5C1E">
            <w:pPr>
              <w:pStyle w:val="GlossEng"/>
            </w:pPr>
            <w:r w:rsidRPr="00AD10C8">
              <w:t>all</w:t>
            </w:r>
          </w:p>
        </w:tc>
        <w:tc>
          <w:tcPr>
            <w:tcW w:w="562" w:type="dxa"/>
            <w:shd w:val="clear" w:color="auto" w:fill="auto"/>
          </w:tcPr>
          <w:p w14:paraId="4A1CEBBB" w14:textId="77777777" w:rsidR="00DE5C1E" w:rsidRPr="00AD10C8" w:rsidRDefault="00DE5C1E" w:rsidP="00DE5C1E">
            <w:pPr>
              <w:pStyle w:val="GlossEng"/>
            </w:pPr>
            <w:r w:rsidRPr="00AD10C8">
              <w:t>use</w:t>
            </w:r>
          </w:p>
        </w:tc>
        <w:tc>
          <w:tcPr>
            <w:tcW w:w="777" w:type="dxa"/>
            <w:shd w:val="clear" w:color="auto" w:fill="auto"/>
          </w:tcPr>
          <w:p w14:paraId="528C321C" w14:textId="77777777" w:rsidR="00DE5C1E" w:rsidRPr="0099608C" w:rsidRDefault="00DE5C1E" w:rsidP="00DE5C1E">
            <w:pPr>
              <w:pStyle w:val="GlossEng"/>
              <w:rPr>
                <w:rStyle w:val="ChSmallCaps"/>
              </w:rPr>
            </w:pPr>
            <w:r w:rsidRPr="0099608C">
              <w:rPr>
                <w:rStyle w:val="ChSmallCaps"/>
              </w:rPr>
              <w:t>d.prox</w:t>
            </w:r>
          </w:p>
        </w:tc>
        <w:tc>
          <w:tcPr>
            <w:tcW w:w="856" w:type="dxa"/>
            <w:shd w:val="clear" w:color="auto" w:fill="auto"/>
          </w:tcPr>
          <w:p w14:paraId="676B3975" w14:textId="77777777" w:rsidR="00DE5C1E" w:rsidRPr="00AD10C8" w:rsidRDefault="00DE5C1E" w:rsidP="00DE5C1E">
            <w:pPr>
              <w:pStyle w:val="GlossEng"/>
            </w:pPr>
            <w:r>
              <w:t>be.</w:t>
            </w:r>
            <w:r w:rsidRPr="00AD10C8">
              <w:t>sharp</w:t>
            </w:r>
          </w:p>
        </w:tc>
        <w:tc>
          <w:tcPr>
            <w:tcW w:w="629" w:type="dxa"/>
            <w:shd w:val="clear" w:color="auto" w:fill="auto"/>
          </w:tcPr>
          <w:p w14:paraId="17881CD1" w14:textId="77777777" w:rsidR="00DE5C1E" w:rsidRPr="00AD10C8" w:rsidRDefault="00DE5C1E" w:rsidP="00DE5C1E">
            <w:pPr>
              <w:pStyle w:val="GlossEng"/>
            </w:pPr>
            <w:r w:rsidRPr="00AD10C8">
              <w:t>metal</w:t>
            </w:r>
          </w:p>
        </w:tc>
        <w:tc>
          <w:tcPr>
            <w:tcW w:w="777" w:type="dxa"/>
            <w:shd w:val="clear" w:color="auto" w:fill="auto"/>
          </w:tcPr>
          <w:p w14:paraId="5BC63333" w14:textId="77777777" w:rsidR="00DE5C1E" w:rsidRPr="0099608C" w:rsidRDefault="00DE5C1E" w:rsidP="00DE5C1E">
            <w:pPr>
              <w:pStyle w:val="GlossEng"/>
              <w:rPr>
                <w:rStyle w:val="ChSmallCaps"/>
              </w:rPr>
            </w:pPr>
            <w:r w:rsidRPr="0099608C">
              <w:rPr>
                <w:rStyle w:val="ChSmallCaps"/>
              </w:rPr>
              <w:t>d.prox</w:t>
            </w:r>
          </w:p>
        </w:tc>
      </w:tr>
    </w:tbl>
    <w:p w14:paraId="457CF212" w14:textId="2567B18E" w:rsidR="00DE5C1E" w:rsidRDefault="00DE5C1E" w:rsidP="00DE5C1E">
      <w:pPr>
        <w:pStyle w:val="FreeTranslEng"/>
      </w:pPr>
      <w:r>
        <w:t>[About sagu production:] ‘</w:t>
      </w:r>
      <w:r>
        <w:rPr>
          <w:rStyle w:val="ChBlueBold"/>
        </w:rPr>
        <w:t>wherever</w:t>
      </w:r>
      <w:r>
        <w:t xml:space="preserve"> everybody uses it, this sharp metal’ </w:t>
      </w:r>
      <w:r w:rsidRPr="00BD1989">
        <w:rPr>
          <w:rStyle w:val="ExampleSource"/>
        </w:rPr>
        <w:t>[081014-006-</w:t>
      </w:r>
      <w:r>
        <w:rPr>
          <w:rStyle w:val="ExampleSource"/>
        </w:rPr>
        <w:t>Cv</w:t>
      </w:r>
      <w:r w:rsidRPr="00BD1989">
        <w:rPr>
          <w:rStyle w:val="ExampleSource"/>
        </w:rPr>
        <w:t>Pr.0059]</w:t>
      </w:r>
    </w:p>
    <w:p w14:paraId="38309BB8" w14:textId="6C5D4F1E" w:rsidR="00E15E36" w:rsidRDefault="00E15E36" w:rsidP="00E15E36">
      <w:pPr>
        <w:pStyle w:val="Body0015after"/>
      </w:pPr>
      <w:r>
        <w:rPr>
          <w:lang w:eastAsia="en-US"/>
        </w:rPr>
        <w:t xml:space="preserve">Alternatively, speakers may use the </w:t>
      </w:r>
      <w:r>
        <w:t xml:space="preserve">bare interrogative followed by the </w:t>
      </w:r>
      <w:r w:rsidRPr="00856563">
        <w:t xml:space="preserve">focus adverb </w:t>
      </w:r>
      <w:r w:rsidRPr="00856563">
        <w:rPr>
          <w:rStyle w:val="ChItalBold"/>
        </w:rPr>
        <w:t>saja</w:t>
      </w:r>
      <w:r w:rsidRPr="00856563">
        <w:t xml:space="preserve"> </w:t>
      </w:r>
      <w:r w:rsidR="00B7093A">
        <w:t>‘</w:t>
      </w:r>
      <w:r w:rsidRPr="00856563">
        <w:t>just</w:t>
      </w:r>
      <w:r w:rsidR="00B7093A">
        <w:t>’</w:t>
      </w:r>
      <w:r>
        <w:t xml:space="preserve"> to encode indefinite referents, as discussed in §</w:t>
      </w:r>
      <w:r w:rsidR="0070505B">
        <w:fldChar w:fldCharType="begin"/>
      </w:r>
      <w:r w:rsidR="0070505B">
        <w:instrText xml:space="preserve"> REF _Ref358363777 \w \h </w:instrText>
      </w:r>
      <w:r w:rsidR="0070505B">
        <w:fldChar w:fldCharType="separate"/>
      </w:r>
      <w:r w:rsidR="00154D81">
        <w:rPr>
          <w:cs/>
        </w:rPr>
        <w:t>‎</w:t>
      </w:r>
      <w:r w:rsidR="00154D81">
        <w:t>5.8.8</w:t>
      </w:r>
      <w:r w:rsidR="0070505B">
        <w:fldChar w:fldCharType="end"/>
      </w:r>
      <w:r>
        <w:t>.</w:t>
      </w:r>
    </w:p>
    <w:p w14:paraId="3BD2A9DA" w14:textId="76950F5B" w:rsidR="00E15E36" w:rsidRDefault="00E15E36" w:rsidP="00E15E36">
      <w:pPr>
        <w:pStyle w:val="Heading4"/>
      </w:pPr>
      <w:bookmarkStart w:id="1841" w:name="_Ref360095881"/>
      <w:bookmarkStart w:id="1842" w:name="_Toc332968483"/>
      <w:r>
        <w:t xml:space="preserve">Causative verb </w:t>
      </w:r>
      <w:r w:rsidRPr="00285850">
        <w:rPr>
          <w:rStyle w:val="ChItalBold"/>
        </w:rPr>
        <w:t>kas</w:t>
      </w:r>
      <w:r>
        <w:rPr>
          <w:rStyle w:val="ChItalBold"/>
        </w:rPr>
        <w:t>i</w:t>
      </w:r>
      <w:r>
        <w:t xml:space="preserve"> </w:t>
      </w:r>
      <w:r w:rsidR="00B7093A">
        <w:t>‘</w:t>
      </w:r>
      <w:r w:rsidRPr="0080470D">
        <w:t>give</w:t>
      </w:r>
      <w:r w:rsidR="00B7093A">
        <w:t>’</w:t>
      </w:r>
      <w:r>
        <w:t xml:space="preserve"> and reciprocity marker </w:t>
      </w:r>
      <w:r w:rsidRPr="00285850">
        <w:rPr>
          <w:rStyle w:val="ChItalBold"/>
        </w:rPr>
        <w:t>baku</w:t>
      </w:r>
      <w:r>
        <w:t xml:space="preserve"> </w:t>
      </w:r>
      <w:r w:rsidR="00B7093A">
        <w:t>‘</w:t>
      </w:r>
      <w:r w:rsidRPr="0099608C">
        <w:rPr>
          <w:rStyle w:val="ChSmallCaps"/>
        </w:rPr>
        <w:t>recp</w:t>
      </w:r>
      <w:r w:rsidR="00B7093A">
        <w:t>’</w:t>
      </w:r>
      <w:bookmarkEnd w:id="1841"/>
    </w:p>
    <w:p w14:paraId="1BCAD907" w14:textId="32110C4A" w:rsidR="00E15E36" w:rsidRDefault="00E15E36" w:rsidP="00E15E36">
      <w:pPr>
        <w:pStyle w:val="Body0010after"/>
      </w:pPr>
      <w:r>
        <w:t xml:space="preserve">Reduplication of the causative verb </w:t>
      </w:r>
      <w:r w:rsidRPr="00285850">
        <w:rPr>
          <w:rStyle w:val="ChItalBold"/>
        </w:rPr>
        <w:t>kas</w:t>
      </w:r>
      <w:r>
        <w:rPr>
          <w:rStyle w:val="ChItalBold"/>
        </w:rPr>
        <w:t>i</w:t>
      </w:r>
      <w:r>
        <w:t xml:space="preserve"> </w:t>
      </w:r>
      <w:r w:rsidR="00B7093A">
        <w:t>‘</w:t>
      </w:r>
      <w:r w:rsidRPr="00C47994">
        <w:t>give</w:t>
      </w:r>
      <w:r w:rsidR="00B7093A">
        <w:t>’</w:t>
      </w:r>
      <w:r>
        <w:t xml:space="preserve"> and reciprocity marker </w:t>
      </w:r>
      <w:r w:rsidRPr="00285850">
        <w:rPr>
          <w:rStyle w:val="ChItalBold"/>
        </w:rPr>
        <w:t>baku</w:t>
      </w:r>
      <w:r>
        <w:t xml:space="preserve"> </w:t>
      </w:r>
      <w:r w:rsidR="00B7093A">
        <w:t>‘</w:t>
      </w:r>
      <w:r w:rsidRPr="0099608C">
        <w:rPr>
          <w:rStyle w:val="ChSmallCaps"/>
        </w:rPr>
        <w:t>recp</w:t>
      </w:r>
      <w:r w:rsidR="00B7093A">
        <w:t>’</w:t>
      </w:r>
      <w:r>
        <w:t xml:space="preserve">, as in </w:t>
      </w:r>
      <w:r>
        <w:fldChar w:fldCharType="begin"/>
      </w:r>
      <w:r>
        <w:instrText xml:space="preserve"> REF _Ref359673860 \h </w:instrText>
      </w:r>
      <w:r>
        <w:fldChar w:fldCharType="separate"/>
      </w:r>
      <w:r w:rsidR="00154D81" w:rsidRPr="007A0BC8">
        <w:t>(</w:t>
      </w:r>
      <w:r w:rsidR="00154D81">
        <w:rPr>
          <w:noProof/>
        </w:rPr>
        <w:t>74</w:t>
      </w:r>
      <w:r w:rsidR="00154D81" w:rsidRPr="007A0BC8">
        <w:t>)</w:t>
      </w:r>
      <w:r>
        <w:fldChar w:fldCharType="end"/>
      </w:r>
      <w:r>
        <w:t xml:space="preserve"> and </w:t>
      </w:r>
      <w:r>
        <w:fldChar w:fldCharType="begin"/>
      </w:r>
      <w:r>
        <w:instrText xml:space="preserve"> REF _Ref359673861 \h </w:instrText>
      </w:r>
      <w:r>
        <w:fldChar w:fldCharType="separate"/>
      </w:r>
      <w:r w:rsidR="00154D81" w:rsidRPr="007A0BC8">
        <w:t>(</w:t>
      </w:r>
      <w:r w:rsidR="00154D81">
        <w:rPr>
          <w:noProof/>
        </w:rPr>
        <w:t>75</w:t>
      </w:r>
      <w:r w:rsidR="00154D81" w:rsidRPr="007A0BC8">
        <w:t>)</w:t>
      </w:r>
      <w:r>
        <w:fldChar w:fldCharType="end"/>
      </w:r>
      <w:r>
        <w:t xml:space="preserve"> respectively, signals repetition or continuation. (For more details on causative and reciprocal constructions, see §</w:t>
      </w:r>
      <w:r w:rsidR="00C22868">
        <w:fldChar w:fldCharType="begin"/>
      </w:r>
      <w:r w:rsidR="00C22868">
        <w:instrText xml:space="preserve"> REF _Ref367459479 \w \h </w:instrText>
      </w:r>
      <w:r w:rsidR="00C22868">
        <w:fldChar w:fldCharType="separate"/>
      </w:r>
      <w:r w:rsidR="00154D81">
        <w:rPr>
          <w:cs/>
        </w:rPr>
        <w:t>‎</w:t>
      </w:r>
      <w:r w:rsidR="00154D81">
        <w:t>11.2</w:t>
      </w:r>
      <w:r w:rsidR="00C22868">
        <w:fldChar w:fldCharType="end"/>
      </w:r>
      <w:r>
        <w:t xml:space="preserve"> and §</w:t>
      </w:r>
      <w:r w:rsidR="00C22868">
        <w:fldChar w:fldCharType="begin"/>
      </w:r>
      <w:r w:rsidR="00C22868">
        <w:instrText xml:space="preserve"> REF _Ref367459483 \w \h </w:instrText>
      </w:r>
      <w:r w:rsidR="00C22868">
        <w:fldChar w:fldCharType="separate"/>
      </w:r>
      <w:r w:rsidR="00154D81">
        <w:rPr>
          <w:cs/>
        </w:rPr>
        <w:t>‎</w:t>
      </w:r>
      <w:r w:rsidR="00154D81">
        <w:t>11.3</w:t>
      </w:r>
      <w:r w:rsidR="00C22868">
        <w:fldChar w:fldCharType="end"/>
      </w:r>
      <w:r>
        <w:t>, respectively.)</w:t>
      </w:r>
    </w:p>
    <w:tbl>
      <w:tblPr>
        <w:tblW w:w="6412" w:type="dxa"/>
        <w:tblCellMar>
          <w:left w:w="42" w:type="dxa"/>
          <w:right w:w="42" w:type="dxa"/>
        </w:tblCellMar>
        <w:tblLook w:val="01E0" w:firstRow="1" w:lastRow="1" w:firstColumn="1" w:lastColumn="1" w:noHBand="0" w:noVBand="0"/>
      </w:tblPr>
      <w:tblGrid>
        <w:gridCol w:w="709"/>
        <w:gridCol w:w="662"/>
        <w:gridCol w:w="529"/>
        <w:gridCol w:w="948"/>
        <w:gridCol w:w="856"/>
        <w:gridCol w:w="489"/>
        <w:gridCol w:w="489"/>
        <w:gridCol w:w="562"/>
        <w:gridCol w:w="573"/>
        <w:gridCol w:w="595"/>
      </w:tblGrid>
      <w:tr w:rsidR="00AC23C4" w:rsidRPr="00833FA5" w14:paraId="2766938E" w14:textId="77777777" w:rsidTr="00AC23C4">
        <w:tc>
          <w:tcPr>
            <w:tcW w:w="709" w:type="dxa"/>
            <w:shd w:val="clear" w:color="auto" w:fill="auto"/>
          </w:tcPr>
          <w:p w14:paraId="4FF4AA4C" w14:textId="77777777" w:rsidR="00E15E36" w:rsidRPr="008A3EB0" w:rsidRDefault="00E15E36" w:rsidP="00E15E36">
            <w:pPr>
              <w:pStyle w:val="O0Nwnext"/>
            </w:pPr>
            <w:bookmarkStart w:id="1843" w:name="_Ref359673860"/>
            <w:bookmarkEnd w:id="1842"/>
            <w:r w:rsidRPr="007A0BC8">
              <w:lastRenderedPageBreak/>
              <w:t>(</w:t>
            </w:r>
            <w:fldSimple w:instr=" SEQ ( \* ARABIC \s 1 ">
              <w:r w:rsidR="00154D81">
                <w:rPr>
                  <w:noProof/>
                </w:rPr>
                <w:t>74</w:t>
              </w:r>
            </w:fldSimple>
            <w:r w:rsidRPr="007A0BC8">
              <w:t>)</w:t>
            </w:r>
            <w:bookmarkEnd w:id="1843"/>
          </w:p>
        </w:tc>
        <w:tc>
          <w:tcPr>
            <w:tcW w:w="662" w:type="dxa"/>
            <w:shd w:val="clear" w:color="auto" w:fill="auto"/>
          </w:tcPr>
          <w:p w14:paraId="78360DC2" w14:textId="77777777" w:rsidR="00E15E36" w:rsidRPr="00CB1002" w:rsidRDefault="00E15E36" w:rsidP="00E15E36">
            <w:pPr>
              <w:pStyle w:val="Text"/>
            </w:pPr>
            <w:r>
              <w:t>k</w:t>
            </w:r>
            <w:r w:rsidRPr="00CB1002">
              <w:t>napa</w:t>
            </w:r>
          </w:p>
        </w:tc>
        <w:tc>
          <w:tcPr>
            <w:tcW w:w="529" w:type="dxa"/>
            <w:shd w:val="clear" w:color="auto" w:fill="auto"/>
          </w:tcPr>
          <w:p w14:paraId="4CBAB7BF" w14:textId="77777777" w:rsidR="00E15E36" w:rsidRPr="00CB1002" w:rsidRDefault="00E15E36" w:rsidP="00E15E36">
            <w:pPr>
              <w:pStyle w:val="Text"/>
            </w:pPr>
            <w:r w:rsidRPr="00CB1002">
              <w:t>kam</w:t>
            </w:r>
          </w:p>
        </w:tc>
        <w:tc>
          <w:tcPr>
            <w:tcW w:w="948" w:type="dxa"/>
            <w:shd w:val="clear" w:color="auto" w:fill="auto"/>
          </w:tcPr>
          <w:p w14:paraId="3228065C" w14:textId="77777777" w:rsidR="00E15E36" w:rsidRPr="00070C3B" w:rsidRDefault="00E15E36" w:rsidP="00E15E36">
            <w:pPr>
              <w:pStyle w:val="Text"/>
              <w:rPr>
                <w:rStyle w:val="ChBlueBold"/>
              </w:rPr>
            </w:pPr>
            <w:r w:rsidRPr="00070C3B">
              <w:rPr>
                <w:rStyle w:val="ChBlueBold"/>
              </w:rPr>
              <w:t>kas~kas</w:t>
            </w:r>
          </w:p>
        </w:tc>
        <w:tc>
          <w:tcPr>
            <w:tcW w:w="856" w:type="dxa"/>
            <w:shd w:val="clear" w:color="auto" w:fill="auto"/>
          </w:tcPr>
          <w:p w14:paraId="4488C772" w14:textId="77777777" w:rsidR="00E15E36" w:rsidRPr="00CB1002" w:rsidRDefault="004F1373" w:rsidP="00E15E36">
            <w:pPr>
              <w:pStyle w:val="Text"/>
            </w:pPr>
            <w:r w:rsidRPr="00CB1002">
              <w:t>bangung</w:t>
            </w:r>
          </w:p>
        </w:tc>
        <w:tc>
          <w:tcPr>
            <w:tcW w:w="489" w:type="dxa"/>
            <w:shd w:val="clear" w:color="auto" w:fill="auto"/>
          </w:tcPr>
          <w:p w14:paraId="4E5839F4" w14:textId="77777777" w:rsidR="00E15E36" w:rsidRPr="00CB1002" w:rsidRDefault="00E15E36" w:rsidP="00E15E36">
            <w:pPr>
              <w:pStyle w:val="Text"/>
            </w:pPr>
            <w:r w:rsidRPr="00CB1002">
              <w:t>dia</w:t>
            </w:r>
            <w:r w:rsidR="00DE0003">
              <w:t>,</w:t>
            </w:r>
          </w:p>
        </w:tc>
        <w:tc>
          <w:tcPr>
            <w:tcW w:w="489" w:type="dxa"/>
            <w:shd w:val="clear" w:color="auto" w:fill="auto"/>
          </w:tcPr>
          <w:p w14:paraId="29B421CE" w14:textId="77777777" w:rsidR="00E15E36" w:rsidRPr="00CB1002" w:rsidRDefault="00E15E36" w:rsidP="00E15E36">
            <w:pPr>
              <w:pStyle w:val="Text"/>
            </w:pPr>
            <w:r w:rsidRPr="00CB1002">
              <w:t>de</w:t>
            </w:r>
          </w:p>
        </w:tc>
        <w:tc>
          <w:tcPr>
            <w:tcW w:w="562" w:type="dxa"/>
            <w:shd w:val="clear" w:color="auto" w:fill="auto"/>
          </w:tcPr>
          <w:p w14:paraId="7E819F58" w14:textId="77777777" w:rsidR="00E15E36" w:rsidRPr="00CB1002" w:rsidRDefault="00E15E36" w:rsidP="00E15E36">
            <w:pPr>
              <w:pStyle w:val="Text"/>
            </w:pPr>
            <w:r w:rsidRPr="00CB1002">
              <w:t>masi</w:t>
            </w:r>
          </w:p>
        </w:tc>
        <w:tc>
          <w:tcPr>
            <w:tcW w:w="573" w:type="dxa"/>
            <w:shd w:val="clear" w:color="auto" w:fill="auto"/>
          </w:tcPr>
          <w:p w14:paraId="4DCAE60F" w14:textId="77777777" w:rsidR="00E15E36" w:rsidRPr="00CB1002" w:rsidRDefault="00E15E36" w:rsidP="00E15E36">
            <w:pPr>
              <w:pStyle w:val="Text"/>
            </w:pPr>
            <w:r w:rsidRPr="00CB1002">
              <w:t>mo</w:t>
            </w:r>
          </w:p>
        </w:tc>
        <w:tc>
          <w:tcPr>
            <w:tcW w:w="595" w:type="dxa"/>
            <w:shd w:val="clear" w:color="auto" w:fill="auto"/>
          </w:tcPr>
          <w:p w14:paraId="7BE8A749" w14:textId="77777777" w:rsidR="00E15E36" w:rsidRPr="00CB1002" w:rsidRDefault="00E15E36" w:rsidP="00E15E36">
            <w:pPr>
              <w:pStyle w:val="Text"/>
            </w:pPr>
            <w:r w:rsidRPr="00CB1002">
              <w:t>tidor</w:t>
            </w:r>
          </w:p>
        </w:tc>
      </w:tr>
      <w:tr w:rsidR="00AC23C4" w:rsidRPr="00AC23C4" w14:paraId="6E3A957F" w14:textId="77777777" w:rsidTr="00AC23C4">
        <w:tc>
          <w:tcPr>
            <w:tcW w:w="709" w:type="dxa"/>
            <w:shd w:val="clear" w:color="auto" w:fill="auto"/>
          </w:tcPr>
          <w:p w14:paraId="25378821" w14:textId="77777777" w:rsidR="00E15E36" w:rsidRPr="00070C3B" w:rsidRDefault="00E15E36" w:rsidP="00E15E36">
            <w:pPr>
              <w:pStyle w:val="GlossEng"/>
            </w:pPr>
          </w:p>
        </w:tc>
        <w:tc>
          <w:tcPr>
            <w:tcW w:w="662" w:type="dxa"/>
            <w:shd w:val="clear" w:color="auto" w:fill="auto"/>
          </w:tcPr>
          <w:p w14:paraId="5E6E0FC9" w14:textId="77777777" w:rsidR="00E15E36" w:rsidRPr="00CB1002" w:rsidRDefault="00E15E36" w:rsidP="00E15E36">
            <w:pPr>
              <w:pStyle w:val="GlossEng"/>
            </w:pPr>
            <w:r w:rsidRPr="00CB1002">
              <w:t>why</w:t>
            </w:r>
          </w:p>
        </w:tc>
        <w:tc>
          <w:tcPr>
            <w:tcW w:w="529" w:type="dxa"/>
            <w:shd w:val="clear" w:color="auto" w:fill="auto"/>
          </w:tcPr>
          <w:p w14:paraId="3F607BE5" w14:textId="77777777" w:rsidR="00E15E36" w:rsidRPr="0099608C" w:rsidRDefault="00E15E36" w:rsidP="00E15E36">
            <w:pPr>
              <w:pStyle w:val="GlossEng"/>
              <w:rPr>
                <w:rStyle w:val="ChSmallCaps"/>
              </w:rPr>
            </w:pPr>
            <w:r w:rsidRPr="0099608C">
              <w:rPr>
                <w:rStyle w:val="ChSmallCaps"/>
              </w:rPr>
              <w:t>2pl</w:t>
            </w:r>
          </w:p>
        </w:tc>
        <w:tc>
          <w:tcPr>
            <w:tcW w:w="948" w:type="dxa"/>
            <w:shd w:val="clear" w:color="auto" w:fill="auto"/>
          </w:tcPr>
          <w:p w14:paraId="737DCCEA" w14:textId="77777777" w:rsidR="00E15E36" w:rsidRPr="00070C3B" w:rsidRDefault="00E15E36" w:rsidP="00E15E36">
            <w:pPr>
              <w:pStyle w:val="GlossEng"/>
              <w:rPr>
                <w:rStyle w:val="ChSmallCaps"/>
              </w:rPr>
            </w:pPr>
            <w:r w:rsidRPr="0099608C">
              <w:rPr>
                <w:rStyle w:val="ChSmallCaps"/>
              </w:rPr>
              <w:t>rdp</w:t>
            </w:r>
            <w:r w:rsidRPr="002D3354">
              <w:t>~</w:t>
            </w:r>
            <w:r w:rsidRPr="00005D64">
              <w:t>give</w:t>
            </w:r>
          </w:p>
        </w:tc>
        <w:tc>
          <w:tcPr>
            <w:tcW w:w="856" w:type="dxa"/>
            <w:shd w:val="clear" w:color="auto" w:fill="auto"/>
          </w:tcPr>
          <w:p w14:paraId="3C2B2D36" w14:textId="77777777" w:rsidR="00E15E36" w:rsidRPr="00CB1002" w:rsidRDefault="00E15E36" w:rsidP="00E15E36">
            <w:pPr>
              <w:pStyle w:val="GlossEng"/>
            </w:pPr>
            <w:r w:rsidRPr="00CB1002">
              <w:t>wake.up</w:t>
            </w:r>
          </w:p>
        </w:tc>
        <w:tc>
          <w:tcPr>
            <w:tcW w:w="489" w:type="dxa"/>
            <w:shd w:val="clear" w:color="auto" w:fill="auto"/>
          </w:tcPr>
          <w:p w14:paraId="5F72425D" w14:textId="77777777" w:rsidR="00E15E36" w:rsidRPr="0099608C" w:rsidRDefault="00E15E36" w:rsidP="00E15E36">
            <w:pPr>
              <w:pStyle w:val="GlossEng"/>
              <w:rPr>
                <w:rStyle w:val="ChSmallCaps"/>
              </w:rPr>
            </w:pPr>
            <w:r w:rsidRPr="0099608C">
              <w:rPr>
                <w:rStyle w:val="ChSmallCaps"/>
              </w:rPr>
              <w:t>3sg</w:t>
            </w:r>
          </w:p>
        </w:tc>
        <w:tc>
          <w:tcPr>
            <w:tcW w:w="489" w:type="dxa"/>
            <w:shd w:val="clear" w:color="auto" w:fill="auto"/>
          </w:tcPr>
          <w:p w14:paraId="3D68CA25" w14:textId="77777777" w:rsidR="00E15E36" w:rsidRPr="0099608C" w:rsidRDefault="00E15E36" w:rsidP="00E15E36">
            <w:pPr>
              <w:pStyle w:val="GlossEng"/>
              <w:rPr>
                <w:rStyle w:val="ChSmallCaps"/>
              </w:rPr>
            </w:pPr>
            <w:r w:rsidRPr="0099608C">
              <w:rPr>
                <w:rStyle w:val="ChSmallCaps"/>
              </w:rPr>
              <w:t>3sg</w:t>
            </w:r>
          </w:p>
        </w:tc>
        <w:tc>
          <w:tcPr>
            <w:tcW w:w="562" w:type="dxa"/>
            <w:shd w:val="clear" w:color="auto" w:fill="auto"/>
          </w:tcPr>
          <w:p w14:paraId="781FB78B" w14:textId="77777777" w:rsidR="00E15E36" w:rsidRPr="00CB1002" w:rsidRDefault="00E15E36" w:rsidP="00E15E36">
            <w:pPr>
              <w:pStyle w:val="GlossEng"/>
            </w:pPr>
            <w:r w:rsidRPr="00CB1002">
              <w:t>still</w:t>
            </w:r>
          </w:p>
        </w:tc>
        <w:tc>
          <w:tcPr>
            <w:tcW w:w="573" w:type="dxa"/>
            <w:shd w:val="clear" w:color="auto" w:fill="auto"/>
          </w:tcPr>
          <w:p w14:paraId="73D141FC" w14:textId="77777777" w:rsidR="00E15E36" w:rsidRPr="00CB1002" w:rsidRDefault="00E15E36" w:rsidP="00E15E36">
            <w:pPr>
              <w:pStyle w:val="GlossEng"/>
            </w:pPr>
            <w:r w:rsidRPr="00CB1002">
              <w:t>want</w:t>
            </w:r>
          </w:p>
        </w:tc>
        <w:tc>
          <w:tcPr>
            <w:tcW w:w="595" w:type="dxa"/>
            <w:shd w:val="clear" w:color="auto" w:fill="auto"/>
          </w:tcPr>
          <w:p w14:paraId="3DDD4F5E" w14:textId="77777777" w:rsidR="00E15E36" w:rsidRPr="00CB1002" w:rsidRDefault="00E15E36" w:rsidP="00E15E36">
            <w:pPr>
              <w:pStyle w:val="GlossEng"/>
            </w:pPr>
            <w:r w:rsidRPr="00CB1002">
              <w:t>sleep</w:t>
            </w:r>
          </w:p>
        </w:tc>
      </w:tr>
    </w:tbl>
    <w:p w14:paraId="58862CDC" w14:textId="118D8E5A" w:rsidR="00E15E36" w:rsidRDefault="00B7093A" w:rsidP="00E15E36">
      <w:pPr>
        <w:pStyle w:val="FreeTranslEng"/>
      </w:pPr>
      <w:r>
        <w:t>‘</w:t>
      </w:r>
      <w:r w:rsidR="00E15E36">
        <w:t xml:space="preserve">why do you </w:t>
      </w:r>
      <w:r w:rsidR="00E15E36" w:rsidRPr="00070C3B">
        <w:rPr>
          <w:rStyle w:val="ChBlueBold"/>
        </w:rPr>
        <w:t xml:space="preserve">keep </w:t>
      </w:r>
      <w:r w:rsidR="00E15E36">
        <w:t>waking him up?, he still wants to sleep</w:t>
      </w:r>
      <w:r>
        <w:t>’</w:t>
      </w:r>
      <w:r w:rsidR="00E15E36">
        <w:t xml:space="preserve"> (Lit. </w:t>
      </w:r>
      <w:r>
        <w:t>‘</w:t>
      </w:r>
      <w:r w:rsidR="00E15E36">
        <w:rPr>
          <w:rStyle w:val="ChBlueBold"/>
        </w:rPr>
        <w:t>give~give</w:t>
      </w:r>
      <w:r w:rsidR="00E15E36" w:rsidRPr="00616054">
        <w:t xml:space="preserve"> </w:t>
      </w:r>
      <w:r w:rsidR="00E15E36">
        <w:t>to wake up</w:t>
      </w:r>
      <w:r>
        <w:t>’</w:t>
      </w:r>
      <w:r w:rsidR="00E15E36">
        <w:t xml:space="preserve">) </w:t>
      </w:r>
      <w:r w:rsidR="00E15E36" w:rsidRPr="00070C3B">
        <w:rPr>
          <w:rStyle w:val="ExampleSource"/>
        </w:rPr>
        <w:t>[080918-001-CvNP.0039]</w:t>
      </w:r>
    </w:p>
    <w:tbl>
      <w:tblPr>
        <w:tblW w:w="6475" w:type="dxa"/>
        <w:tblCellMar>
          <w:left w:w="42" w:type="dxa"/>
          <w:right w:w="42" w:type="dxa"/>
        </w:tblCellMar>
        <w:tblLook w:val="01E0" w:firstRow="1" w:lastRow="1" w:firstColumn="1" w:lastColumn="1" w:noHBand="0" w:noVBand="0"/>
      </w:tblPr>
      <w:tblGrid>
        <w:gridCol w:w="703"/>
        <w:gridCol w:w="663"/>
        <w:gridCol w:w="692"/>
        <w:gridCol w:w="538"/>
        <w:gridCol w:w="1154"/>
        <w:gridCol w:w="684"/>
        <w:gridCol w:w="775"/>
        <w:gridCol w:w="571"/>
        <w:gridCol w:w="695"/>
      </w:tblGrid>
      <w:tr w:rsidR="00AC23C4" w:rsidRPr="00833FA5" w14:paraId="3BB4C4C3" w14:textId="77777777" w:rsidTr="00AC23C4">
        <w:tc>
          <w:tcPr>
            <w:tcW w:w="703" w:type="dxa"/>
            <w:shd w:val="clear" w:color="auto" w:fill="auto"/>
          </w:tcPr>
          <w:p w14:paraId="2E73DA5A" w14:textId="77777777" w:rsidR="00E15E36" w:rsidRPr="008A3EB0" w:rsidRDefault="00E15E36" w:rsidP="00E15E36">
            <w:pPr>
              <w:pStyle w:val="O0Nwnext"/>
            </w:pPr>
            <w:bookmarkStart w:id="1844" w:name="_Ref359673861"/>
            <w:r w:rsidRPr="007A0BC8">
              <w:t>(</w:t>
            </w:r>
            <w:fldSimple w:instr=" SEQ ( \* ARABIC \s 1 ">
              <w:r w:rsidR="00154D81">
                <w:rPr>
                  <w:noProof/>
                </w:rPr>
                <w:t>75</w:t>
              </w:r>
            </w:fldSimple>
            <w:r w:rsidRPr="007A0BC8">
              <w:t>)</w:t>
            </w:r>
            <w:bookmarkEnd w:id="1844"/>
          </w:p>
        </w:tc>
        <w:tc>
          <w:tcPr>
            <w:tcW w:w="663" w:type="dxa"/>
            <w:shd w:val="clear" w:color="auto" w:fill="auto"/>
          </w:tcPr>
          <w:p w14:paraId="2D8C6DC9" w14:textId="77777777" w:rsidR="00E15E36" w:rsidRPr="00A00ED1" w:rsidRDefault="00E15E36" w:rsidP="00E15E36">
            <w:pPr>
              <w:pStyle w:val="Text"/>
            </w:pPr>
            <w:r w:rsidRPr="00A00ED1">
              <w:t>itu</w:t>
            </w:r>
          </w:p>
        </w:tc>
        <w:tc>
          <w:tcPr>
            <w:tcW w:w="692" w:type="dxa"/>
            <w:shd w:val="clear" w:color="auto" w:fill="auto"/>
          </w:tcPr>
          <w:p w14:paraId="7F5C8F9B" w14:textId="77777777" w:rsidR="00E15E36" w:rsidRPr="00A00ED1" w:rsidRDefault="00E15E36" w:rsidP="00E15E36">
            <w:pPr>
              <w:pStyle w:val="Text"/>
            </w:pPr>
            <w:r w:rsidRPr="00A00ED1">
              <w:t>sampe</w:t>
            </w:r>
          </w:p>
        </w:tc>
        <w:tc>
          <w:tcPr>
            <w:tcW w:w="538" w:type="dxa"/>
            <w:shd w:val="clear" w:color="auto" w:fill="auto"/>
          </w:tcPr>
          <w:p w14:paraId="1CFE3A7A" w14:textId="77777777" w:rsidR="00E15E36" w:rsidRPr="00A00ED1" w:rsidRDefault="00E15E36" w:rsidP="00E15E36">
            <w:pPr>
              <w:pStyle w:val="Text"/>
            </w:pPr>
            <w:r w:rsidRPr="00A00ED1">
              <w:t>tong</w:t>
            </w:r>
          </w:p>
        </w:tc>
        <w:tc>
          <w:tcPr>
            <w:tcW w:w="1154" w:type="dxa"/>
            <w:shd w:val="clear" w:color="auto" w:fill="auto"/>
          </w:tcPr>
          <w:p w14:paraId="601615E3" w14:textId="77777777" w:rsidR="00E15E36" w:rsidRPr="0077168E" w:rsidRDefault="00E15E36" w:rsidP="00E15E36">
            <w:pPr>
              <w:pStyle w:val="Text"/>
              <w:rPr>
                <w:rStyle w:val="ChBlueBold"/>
              </w:rPr>
            </w:pPr>
            <w:r>
              <w:rPr>
                <w:rStyle w:val="ChBlueBold"/>
              </w:rPr>
              <w:t>baku~</w:t>
            </w:r>
            <w:r w:rsidRPr="0077168E">
              <w:rPr>
                <w:rStyle w:val="ChBlueBold"/>
              </w:rPr>
              <w:t>baku</w:t>
            </w:r>
          </w:p>
        </w:tc>
        <w:tc>
          <w:tcPr>
            <w:tcW w:w="684" w:type="dxa"/>
            <w:shd w:val="clear" w:color="auto" w:fill="auto"/>
          </w:tcPr>
          <w:p w14:paraId="4A528ED0" w14:textId="77777777" w:rsidR="00E15E36" w:rsidRPr="00A00ED1" w:rsidRDefault="00E15E36" w:rsidP="00E15E36">
            <w:pPr>
              <w:pStyle w:val="Text"/>
            </w:pPr>
            <w:r w:rsidRPr="00A00ED1">
              <w:t>tawar</w:t>
            </w:r>
          </w:p>
        </w:tc>
        <w:tc>
          <w:tcPr>
            <w:tcW w:w="775" w:type="dxa"/>
            <w:shd w:val="clear" w:color="auto" w:fill="auto"/>
          </w:tcPr>
          <w:p w14:paraId="5C3DAA3C" w14:textId="77777777" w:rsidR="00E15E36" w:rsidRPr="00A00ED1" w:rsidRDefault="00E15E36" w:rsidP="00E15E36">
            <w:pPr>
              <w:pStyle w:val="Text"/>
            </w:pPr>
            <w:r w:rsidRPr="00A00ED1">
              <w:t>ini</w:t>
            </w:r>
          </w:p>
        </w:tc>
        <w:tc>
          <w:tcPr>
            <w:tcW w:w="571" w:type="dxa"/>
            <w:shd w:val="clear" w:color="auto" w:fill="auto"/>
          </w:tcPr>
          <w:p w14:paraId="44B8B67C" w14:textId="77777777" w:rsidR="00E15E36" w:rsidRPr="00A00ED1" w:rsidRDefault="00E15E36" w:rsidP="00E15E36">
            <w:pPr>
              <w:pStyle w:val="Text"/>
            </w:pPr>
            <w:r w:rsidRPr="00A00ED1">
              <w:t>deng</w:t>
            </w:r>
          </w:p>
        </w:tc>
        <w:tc>
          <w:tcPr>
            <w:tcW w:w="695" w:type="dxa"/>
            <w:shd w:val="clear" w:color="auto" w:fill="auto"/>
          </w:tcPr>
          <w:p w14:paraId="7D3D8218" w14:textId="0EE775BC" w:rsidR="00E15E36" w:rsidRPr="00A00ED1" w:rsidRDefault="00E15E36" w:rsidP="00E15E36">
            <w:pPr>
              <w:pStyle w:val="Text"/>
            </w:pPr>
            <w:r w:rsidRPr="00A00ED1">
              <w:t>dosen</w:t>
            </w:r>
            <w:r w:rsidR="0050678E">
              <w:t>g</w:t>
            </w:r>
          </w:p>
        </w:tc>
      </w:tr>
      <w:tr w:rsidR="00AC23C4" w:rsidRPr="00AC23C4" w14:paraId="44F2B46C" w14:textId="77777777" w:rsidTr="00AC23C4">
        <w:tc>
          <w:tcPr>
            <w:tcW w:w="703" w:type="dxa"/>
            <w:shd w:val="clear" w:color="auto" w:fill="auto"/>
          </w:tcPr>
          <w:p w14:paraId="20ED3200" w14:textId="77777777" w:rsidR="00E15E36" w:rsidRPr="00A00ED1" w:rsidRDefault="00E15E36" w:rsidP="00E15E36">
            <w:pPr>
              <w:pStyle w:val="GlossEng"/>
            </w:pPr>
          </w:p>
        </w:tc>
        <w:tc>
          <w:tcPr>
            <w:tcW w:w="663" w:type="dxa"/>
            <w:shd w:val="clear" w:color="auto" w:fill="auto"/>
          </w:tcPr>
          <w:p w14:paraId="46A3F694" w14:textId="77777777" w:rsidR="00E15E36" w:rsidRPr="0099608C" w:rsidRDefault="00E15E36" w:rsidP="00E15E36">
            <w:pPr>
              <w:pStyle w:val="GlossEng"/>
              <w:rPr>
                <w:rStyle w:val="ChSmallCaps"/>
              </w:rPr>
            </w:pPr>
            <w:r w:rsidRPr="0099608C">
              <w:rPr>
                <w:rStyle w:val="ChSmallCaps"/>
              </w:rPr>
              <w:t>d.dist</w:t>
            </w:r>
          </w:p>
        </w:tc>
        <w:tc>
          <w:tcPr>
            <w:tcW w:w="692" w:type="dxa"/>
            <w:shd w:val="clear" w:color="auto" w:fill="auto"/>
          </w:tcPr>
          <w:p w14:paraId="1B3757AC" w14:textId="7B4F1A81" w:rsidR="00E15E36" w:rsidRPr="00A00ED1" w:rsidRDefault="006C2C0C" w:rsidP="00E15E36">
            <w:pPr>
              <w:pStyle w:val="GlossEng"/>
            </w:pPr>
            <w:r>
              <w:t>until</w:t>
            </w:r>
          </w:p>
        </w:tc>
        <w:tc>
          <w:tcPr>
            <w:tcW w:w="538" w:type="dxa"/>
            <w:shd w:val="clear" w:color="auto" w:fill="auto"/>
          </w:tcPr>
          <w:p w14:paraId="352B1509" w14:textId="77777777" w:rsidR="00E15E36" w:rsidRPr="0099608C" w:rsidRDefault="00E15E36" w:rsidP="00E15E36">
            <w:pPr>
              <w:pStyle w:val="GlossEng"/>
              <w:rPr>
                <w:rStyle w:val="ChSmallCaps"/>
              </w:rPr>
            </w:pPr>
            <w:r w:rsidRPr="0099608C">
              <w:rPr>
                <w:rStyle w:val="ChSmallCaps"/>
              </w:rPr>
              <w:t>1pl</w:t>
            </w:r>
          </w:p>
        </w:tc>
        <w:tc>
          <w:tcPr>
            <w:tcW w:w="1154" w:type="dxa"/>
            <w:shd w:val="clear" w:color="auto" w:fill="auto"/>
          </w:tcPr>
          <w:p w14:paraId="50D2D2E9" w14:textId="77777777" w:rsidR="00E15E36" w:rsidRPr="0099608C" w:rsidRDefault="00E15E36" w:rsidP="00E15E36">
            <w:pPr>
              <w:pStyle w:val="GlossEng"/>
              <w:rPr>
                <w:rStyle w:val="ChSmallCaps"/>
              </w:rPr>
            </w:pPr>
            <w:r w:rsidRPr="0099608C">
              <w:rPr>
                <w:rStyle w:val="ChSmallCaps"/>
              </w:rPr>
              <w:t>rdp</w:t>
            </w:r>
            <w:r w:rsidRPr="002D3354">
              <w:t>~</w:t>
            </w:r>
            <w:r w:rsidRPr="0099608C">
              <w:rPr>
                <w:rStyle w:val="ChSmallCaps"/>
              </w:rPr>
              <w:t>recp</w:t>
            </w:r>
          </w:p>
        </w:tc>
        <w:tc>
          <w:tcPr>
            <w:tcW w:w="684" w:type="dxa"/>
            <w:shd w:val="clear" w:color="auto" w:fill="auto"/>
          </w:tcPr>
          <w:p w14:paraId="42F209EA" w14:textId="77777777" w:rsidR="00E15E36" w:rsidRPr="00A00ED1" w:rsidRDefault="00E15E36" w:rsidP="00E15E36">
            <w:pPr>
              <w:pStyle w:val="GlossEng"/>
            </w:pPr>
            <w:r w:rsidRPr="00A00ED1">
              <w:t>bargain</w:t>
            </w:r>
          </w:p>
        </w:tc>
        <w:tc>
          <w:tcPr>
            <w:tcW w:w="775" w:type="dxa"/>
            <w:shd w:val="clear" w:color="auto" w:fill="auto"/>
          </w:tcPr>
          <w:p w14:paraId="5A73249B" w14:textId="77777777" w:rsidR="00E15E36" w:rsidRPr="0099608C" w:rsidRDefault="00E15E36" w:rsidP="00E15E36">
            <w:pPr>
              <w:pStyle w:val="GlossEng"/>
              <w:rPr>
                <w:rStyle w:val="ChSmallCaps"/>
              </w:rPr>
            </w:pPr>
            <w:r w:rsidRPr="0099608C">
              <w:rPr>
                <w:rStyle w:val="ChSmallCaps"/>
              </w:rPr>
              <w:t>d.prox</w:t>
            </w:r>
          </w:p>
        </w:tc>
        <w:tc>
          <w:tcPr>
            <w:tcW w:w="571" w:type="dxa"/>
            <w:shd w:val="clear" w:color="auto" w:fill="auto"/>
          </w:tcPr>
          <w:p w14:paraId="0E503CE8" w14:textId="77777777" w:rsidR="00E15E36" w:rsidRPr="00A00ED1" w:rsidRDefault="00E15E36" w:rsidP="00E15E36">
            <w:pPr>
              <w:pStyle w:val="GlossEng"/>
            </w:pPr>
            <w:r w:rsidRPr="00A00ED1">
              <w:t>with</w:t>
            </w:r>
          </w:p>
        </w:tc>
        <w:tc>
          <w:tcPr>
            <w:tcW w:w="695" w:type="dxa"/>
            <w:shd w:val="clear" w:color="auto" w:fill="auto"/>
          </w:tcPr>
          <w:p w14:paraId="373D47A7" w14:textId="77777777" w:rsidR="00E15E36" w:rsidRPr="00A00ED1" w:rsidRDefault="00E15E36" w:rsidP="00E15E36">
            <w:pPr>
              <w:pStyle w:val="GlossEng"/>
            </w:pPr>
            <w:r w:rsidRPr="00A00ED1">
              <w:t>lecturer</w:t>
            </w:r>
          </w:p>
        </w:tc>
      </w:tr>
    </w:tbl>
    <w:p w14:paraId="2E007C83" w14:textId="68D85EEB" w:rsidR="00E15E36" w:rsidRPr="00690E2C" w:rsidRDefault="00B7093A" w:rsidP="00E15E36">
      <w:pPr>
        <w:pStyle w:val="FreeTranslEng15pt"/>
      </w:pPr>
      <w:r>
        <w:t>‘</w:t>
      </w:r>
      <w:r w:rsidR="00E15E36">
        <w:t xml:space="preserve">it got to the point that we and the lecturer were arguing </w:t>
      </w:r>
      <w:r w:rsidR="00E15E36" w:rsidRPr="00FF6326">
        <w:rPr>
          <w:rStyle w:val="ChBlueBold"/>
        </w:rPr>
        <w:t>constantly with each other</w:t>
      </w:r>
      <w:r>
        <w:t>’</w:t>
      </w:r>
      <w:r w:rsidR="00E15E36">
        <w:t xml:space="preserve"> </w:t>
      </w:r>
      <w:r w:rsidR="00E15E36" w:rsidRPr="0077168E">
        <w:rPr>
          <w:rStyle w:val="ExampleSource"/>
        </w:rPr>
        <w:t>[080917-010-CvEx.0177]</w:t>
      </w:r>
    </w:p>
    <w:p w14:paraId="63B568EE" w14:textId="77777777" w:rsidR="00E15E36" w:rsidRDefault="00E15E36" w:rsidP="00E15E36">
      <w:pPr>
        <w:pStyle w:val="Heading3"/>
      </w:pPr>
      <w:bookmarkStart w:id="1845" w:name="_Ref360284130"/>
      <w:bookmarkStart w:id="1846" w:name="_Toc365356386"/>
      <w:bookmarkStart w:id="1847" w:name="_Toc367531069"/>
      <w:bookmarkStart w:id="1848" w:name="_Toc440455562"/>
      <w:bookmarkStart w:id="1849" w:name="_Ref360096575"/>
      <w:r>
        <w:t>Gesamtbedeutung of reduplication</w:t>
      </w:r>
      <w:bookmarkEnd w:id="1845"/>
      <w:bookmarkEnd w:id="1846"/>
      <w:bookmarkEnd w:id="1847"/>
      <w:bookmarkEnd w:id="1848"/>
    </w:p>
    <w:bookmarkEnd w:id="1849"/>
    <w:p w14:paraId="41876D45" w14:textId="7B0C3480" w:rsidR="00E15E36" w:rsidRDefault="00E15E36" w:rsidP="0087164C">
      <w:pPr>
        <w:pStyle w:val="Body0000after"/>
      </w:pPr>
      <w:r>
        <w:t xml:space="preserve">Reduplication in Papuan Malay conveys a number of different meaning aspects ranging from </w:t>
      </w:r>
      <w:r w:rsidR="004D4A14">
        <w:t>continuation</w:t>
      </w:r>
      <w:r w:rsidR="00DC1F37">
        <w:t xml:space="preserve"> </w:t>
      </w:r>
      <w:r>
        <w:t xml:space="preserve">and diversity to disparagement and imitation. This variety in meaning raises two questions: first, does reduplication have a </w:t>
      </w:r>
      <w:r w:rsidR="0087164C">
        <w:t xml:space="preserve">general meaning or </w:t>
      </w:r>
      <w:r w:rsidRPr="005A5B29">
        <w:t>gesamtbedeutung</w:t>
      </w:r>
      <w:r>
        <w:t xml:space="preserve">, and second, </w:t>
      </w:r>
      <w:r w:rsidRPr="005A5B29">
        <w:t xml:space="preserve">is there a specific relation between the </w:t>
      </w:r>
      <w:r w:rsidRPr="00F243FA">
        <w:t>meaning and the syntactic class of the base word</w:t>
      </w:r>
      <w:r>
        <w:t>.</w:t>
      </w:r>
    </w:p>
    <w:p w14:paraId="0377BEBF" w14:textId="77777777" w:rsidR="00E15E36" w:rsidRPr="00556ED7" w:rsidRDefault="00E15E36" w:rsidP="0071676D">
      <w:pPr>
        <w:pStyle w:val="Body0505after"/>
      </w:pPr>
      <w:r>
        <w:fldChar w:fldCharType="begin"/>
      </w:r>
      <w:r>
        <w:instrText xml:space="preserve"> REF _Ref360116475 \h </w:instrText>
      </w:r>
      <w: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6</w:t>
      </w:r>
      <w:r>
        <w:fldChar w:fldCharType="end"/>
      </w:r>
      <w:r>
        <w:t xml:space="preserve"> lists the Papuan Malay word classes which attract reduplication and the meaning aspects they convey.</w:t>
      </w:r>
    </w:p>
    <w:p w14:paraId="23DD4E3A" w14:textId="77777777" w:rsidR="00E15E36" w:rsidRDefault="00E15E36" w:rsidP="00E15E36">
      <w:pPr>
        <w:pStyle w:val="Caption"/>
        <w:rPr>
          <w:szCs w:val="19"/>
        </w:rPr>
      </w:pPr>
      <w:bookmarkStart w:id="1850" w:name="_Ref360116475"/>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6</w:t>
      </w:r>
      <w:r w:rsidR="00F207A1">
        <w:rPr>
          <w:szCs w:val="19"/>
        </w:rPr>
        <w:fldChar w:fldCharType="end"/>
      </w:r>
      <w:bookmarkEnd w:id="1850"/>
      <w:r w:rsidRPr="0090507A">
        <w:rPr>
          <w:szCs w:val="19"/>
        </w:rPr>
        <w:t>:</w:t>
      </w:r>
      <w:r w:rsidRPr="0090507A">
        <w:rPr>
          <w:szCs w:val="19"/>
        </w:rPr>
        <w:tab/>
      </w:r>
      <w:r>
        <w:rPr>
          <w:szCs w:val="19"/>
        </w:rPr>
        <w:t>Word classes and meaning aspects in reduplication</w:t>
      </w:r>
    </w:p>
    <w:tbl>
      <w:tblPr>
        <w:tblW w:w="6068"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567"/>
        <w:gridCol w:w="1021"/>
        <w:gridCol w:w="2552"/>
        <w:gridCol w:w="1928"/>
      </w:tblGrid>
      <w:tr w:rsidR="00AC23C4" w:rsidRPr="00AC23C4" w14:paraId="0BB62F9A" w14:textId="77777777" w:rsidTr="00CE0AEB">
        <w:trPr>
          <w:tblHeader/>
        </w:trPr>
        <w:tc>
          <w:tcPr>
            <w:tcW w:w="1588" w:type="dxa"/>
            <w:gridSpan w:val="2"/>
            <w:tcBorders>
              <w:top w:val="single" w:sz="4" w:space="0" w:color="auto"/>
              <w:left w:val="nil"/>
              <w:bottom w:val="single" w:sz="4" w:space="0" w:color="auto"/>
              <w:right w:val="nil"/>
            </w:tcBorders>
            <w:shd w:val="clear" w:color="auto" w:fill="auto"/>
          </w:tcPr>
          <w:p w14:paraId="7C0EBA51" w14:textId="77777777" w:rsidR="00E15E36" w:rsidRDefault="00E15E36" w:rsidP="00E15E36">
            <w:pPr>
              <w:pStyle w:val="TableHd"/>
            </w:pPr>
            <w:r>
              <w:t>Dimension</w:t>
            </w:r>
          </w:p>
        </w:tc>
        <w:tc>
          <w:tcPr>
            <w:tcW w:w="2552" w:type="dxa"/>
            <w:tcBorders>
              <w:top w:val="single" w:sz="4" w:space="0" w:color="auto"/>
              <w:left w:val="nil"/>
              <w:bottom w:val="single" w:sz="4" w:space="0" w:color="auto"/>
              <w:right w:val="nil"/>
            </w:tcBorders>
            <w:shd w:val="clear" w:color="auto" w:fill="auto"/>
          </w:tcPr>
          <w:p w14:paraId="5C0EBEEB" w14:textId="77777777" w:rsidR="00E15E36" w:rsidRPr="00492880" w:rsidRDefault="00E15E36" w:rsidP="00E15E36">
            <w:pPr>
              <w:pStyle w:val="TableHd"/>
            </w:pPr>
            <w:r w:rsidRPr="00456A9E">
              <w:t>Meaning aspects</w:t>
            </w:r>
          </w:p>
        </w:tc>
        <w:tc>
          <w:tcPr>
            <w:tcW w:w="1928" w:type="dxa"/>
            <w:tcBorders>
              <w:top w:val="single" w:sz="4" w:space="0" w:color="auto"/>
              <w:left w:val="nil"/>
              <w:bottom w:val="single" w:sz="4" w:space="0" w:color="auto"/>
              <w:right w:val="nil"/>
            </w:tcBorders>
            <w:shd w:val="clear" w:color="auto" w:fill="auto"/>
          </w:tcPr>
          <w:p w14:paraId="3CBF2333" w14:textId="77777777" w:rsidR="00E15E36" w:rsidRPr="00A77175" w:rsidRDefault="00E15E36" w:rsidP="00E15E36">
            <w:pPr>
              <w:pStyle w:val="TableHd"/>
              <w:rPr>
                <w:rStyle w:val="ChSmallCaps"/>
              </w:rPr>
            </w:pPr>
            <w:r>
              <w:t>Word class of base</w:t>
            </w:r>
          </w:p>
        </w:tc>
      </w:tr>
      <w:tr w:rsidR="0087164C" w:rsidRPr="00DA47D5" w14:paraId="615E453B" w14:textId="77777777" w:rsidTr="003643D9">
        <w:trPr>
          <w:cantSplit/>
        </w:trPr>
        <w:tc>
          <w:tcPr>
            <w:tcW w:w="567" w:type="dxa"/>
            <w:tcBorders>
              <w:top w:val="single" w:sz="4" w:space="0" w:color="auto"/>
              <w:left w:val="nil"/>
              <w:right w:val="nil"/>
            </w:tcBorders>
            <w:shd w:val="clear" w:color="auto" w:fill="auto"/>
          </w:tcPr>
          <w:p w14:paraId="674CD2C7" w14:textId="07A88BEB" w:rsidR="0087164C" w:rsidRPr="0087164C" w:rsidRDefault="0087164C" w:rsidP="0087164C">
            <w:pPr>
              <w:pStyle w:val="TableCell2-0"/>
              <w:rPr>
                <w:rStyle w:val="ChSmallCaps"/>
              </w:rPr>
            </w:pPr>
            <w:r w:rsidRPr="0087164C">
              <w:rPr>
                <w:rStyle w:val="ChSmallCaps"/>
              </w:rPr>
              <w:t>aug</w:t>
            </w:r>
          </w:p>
        </w:tc>
        <w:tc>
          <w:tcPr>
            <w:tcW w:w="1021" w:type="dxa"/>
            <w:tcBorders>
              <w:top w:val="single" w:sz="4" w:space="0" w:color="auto"/>
              <w:left w:val="nil"/>
              <w:right w:val="nil"/>
            </w:tcBorders>
            <w:shd w:val="clear" w:color="auto" w:fill="auto"/>
          </w:tcPr>
          <w:p w14:paraId="093F001A" w14:textId="417EA1E6" w:rsidR="0087164C" w:rsidRPr="0087164C" w:rsidRDefault="0087164C" w:rsidP="0087164C">
            <w:pPr>
              <w:pStyle w:val="TableCell2-0"/>
              <w:rPr>
                <w:rStyle w:val="ChSmallCaps"/>
              </w:rPr>
            </w:pPr>
            <w:r w:rsidRPr="0087164C">
              <w:rPr>
                <w:rStyle w:val="ChSmallCaps"/>
              </w:rPr>
              <w:t>quant</w:t>
            </w:r>
          </w:p>
        </w:tc>
        <w:tc>
          <w:tcPr>
            <w:tcW w:w="2552" w:type="dxa"/>
            <w:tcBorders>
              <w:top w:val="single" w:sz="4" w:space="0" w:color="auto"/>
              <w:left w:val="nil"/>
              <w:right w:val="nil"/>
            </w:tcBorders>
            <w:shd w:val="clear" w:color="auto" w:fill="auto"/>
          </w:tcPr>
          <w:p w14:paraId="50F396D3" w14:textId="77777777" w:rsidR="0087164C" w:rsidRPr="00492880" w:rsidRDefault="0087164C" w:rsidP="0087164C">
            <w:pPr>
              <w:pStyle w:val="TableCell2-0"/>
            </w:pPr>
            <w:r w:rsidRPr="00492880">
              <w:t>Continuation/</w:t>
            </w:r>
            <w:r>
              <w:t>repetition/habit</w:t>
            </w:r>
          </w:p>
        </w:tc>
        <w:tc>
          <w:tcPr>
            <w:tcW w:w="1928" w:type="dxa"/>
            <w:tcBorders>
              <w:top w:val="single" w:sz="4" w:space="0" w:color="auto"/>
              <w:left w:val="nil"/>
              <w:right w:val="nil"/>
            </w:tcBorders>
            <w:shd w:val="clear" w:color="auto" w:fill="auto"/>
          </w:tcPr>
          <w:p w14:paraId="2BEDEB07" w14:textId="77777777" w:rsidR="0087164C" w:rsidRPr="00A77175" w:rsidRDefault="0087164C" w:rsidP="0087164C">
            <w:pPr>
              <w:pStyle w:val="TableCell2-0"/>
              <w:rPr>
                <w:rStyle w:val="ChSmallCaps"/>
              </w:rPr>
            </w:pPr>
            <w:r w:rsidRPr="0099608C">
              <w:rPr>
                <w:rStyle w:val="ChSmallCaps"/>
              </w:rPr>
              <w:t>n</w:t>
            </w:r>
            <w:r w:rsidRPr="00A77175">
              <w:t>,</w:t>
            </w:r>
            <w:r w:rsidRPr="00D32413">
              <w:t xml:space="preserve"> </w:t>
            </w:r>
            <w:r w:rsidRPr="0099608C">
              <w:rPr>
                <w:rStyle w:val="ChSmallCaps"/>
              </w:rPr>
              <w:t>v</w:t>
            </w:r>
            <w:r w:rsidRPr="00A77175">
              <w:t>,</w:t>
            </w:r>
            <w:r w:rsidRPr="00D32413">
              <w:t xml:space="preserve"> </w:t>
            </w:r>
            <w:r w:rsidRPr="0099608C">
              <w:rPr>
                <w:rStyle w:val="ChSmallCaps"/>
              </w:rPr>
              <w:t>caus</w:t>
            </w:r>
            <w:r w:rsidRPr="00A77175">
              <w:t>,</w:t>
            </w:r>
            <w:r w:rsidRPr="00D32413">
              <w:t xml:space="preserve"> </w:t>
            </w:r>
            <w:r w:rsidRPr="0099608C">
              <w:rPr>
                <w:rStyle w:val="ChSmallCaps"/>
              </w:rPr>
              <w:t>r</w:t>
            </w:r>
            <w:r>
              <w:rPr>
                <w:rStyle w:val="ChSmallCaps"/>
              </w:rPr>
              <w:t>e</w:t>
            </w:r>
            <w:r w:rsidRPr="0099608C">
              <w:rPr>
                <w:rStyle w:val="ChSmallCaps"/>
              </w:rPr>
              <w:t>cp</w:t>
            </w:r>
          </w:p>
        </w:tc>
      </w:tr>
      <w:tr w:rsidR="0087164C" w:rsidRPr="00DA47D5" w14:paraId="24AC0CD0" w14:textId="77777777" w:rsidTr="003643D9">
        <w:trPr>
          <w:cantSplit/>
        </w:trPr>
        <w:tc>
          <w:tcPr>
            <w:tcW w:w="567" w:type="dxa"/>
            <w:tcBorders>
              <w:left w:val="nil"/>
              <w:right w:val="nil"/>
            </w:tcBorders>
            <w:shd w:val="clear" w:color="auto" w:fill="auto"/>
          </w:tcPr>
          <w:p w14:paraId="7892D287" w14:textId="77777777" w:rsidR="0087164C" w:rsidRPr="0087164C" w:rsidRDefault="0087164C" w:rsidP="0087164C">
            <w:pPr>
              <w:pStyle w:val="TableCell2-0"/>
              <w:rPr>
                <w:rStyle w:val="ChSmallCaps"/>
              </w:rPr>
            </w:pPr>
          </w:p>
        </w:tc>
        <w:tc>
          <w:tcPr>
            <w:tcW w:w="1021" w:type="dxa"/>
            <w:tcBorders>
              <w:left w:val="nil"/>
              <w:right w:val="nil"/>
            </w:tcBorders>
            <w:shd w:val="clear" w:color="auto" w:fill="auto"/>
          </w:tcPr>
          <w:p w14:paraId="33A38D0A" w14:textId="07FDDCFD" w:rsidR="0087164C" w:rsidRPr="0087164C" w:rsidRDefault="0087164C" w:rsidP="0087164C">
            <w:pPr>
              <w:pStyle w:val="TableCell2-0"/>
              <w:rPr>
                <w:rStyle w:val="ChSmallCaps"/>
              </w:rPr>
            </w:pPr>
            <w:r w:rsidRPr="0087164C">
              <w:rPr>
                <w:rStyle w:val="ChSmallCaps"/>
              </w:rPr>
              <w:t>quant</w:t>
            </w:r>
          </w:p>
        </w:tc>
        <w:tc>
          <w:tcPr>
            <w:tcW w:w="2552" w:type="dxa"/>
            <w:tcBorders>
              <w:left w:val="nil"/>
              <w:right w:val="nil"/>
            </w:tcBorders>
            <w:shd w:val="clear" w:color="auto" w:fill="auto"/>
          </w:tcPr>
          <w:p w14:paraId="24668630" w14:textId="752B852D" w:rsidR="0087164C" w:rsidRPr="0087164C" w:rsidRDefault="0087164C" w:rsidP="0087164C">
            <w:pPr>
              <w:pStyle w:val="TableCell2-0"/>
            </w:pPr>
            <w:r w:rsidRPr="00492880">
              <w:t>Collectivity</w:t>
            </w:r>
          </w:p>
        </w:tc>
        <w:tc>
          <w:tcPr>
            <w:tcW w:w="1928" w:type="dxa"/>
            <w:tcBorders>
              <w:left w:val="nil"/>
              <w:right w:val="nil"/>
            </w:tcBorders>
            <w:shd w:val="clear" w:color="auto" w:fill="auto"/>
          </w:tcPr>
          <w:p w14:paraId="0C3692D8" w14:textId="4D602FE5" w:rsidR="0087164C" w:rsidRPr="00A77175" w:rsidRDefault="0087164C" w:rsidP="0087164C">
            <w:pPr>
              <w:pStyle w:val="TableCell2-0"/>
              <w:rPr>
                <w:rStyle w:val="ChSmallCaps"/>
              </w:rPr>
            </w:pPr>
            <w:r w:rsidRPr="0099608C">
              <w:rPr>
                <w:rStyle w:val="ChSmallCaps"/>
              </w:rPr>
              <w:t>n</w:t>
            </w:r>
            <w:r w:rsidRPr="00A77175">
              <w:t>,</w:t>
            </w:r>
            <w:r>
              <w:t xml:space="preserve"> </w:t>
            </w:r>
            <w:r w:rsidRPr="0099608C">
              <w:rPr>
                <w:rStyle w:val="ChSmallCaps"/>
              </w:rPr>
              <w:t>v</w:t>
            </w:r>
            <w:r w:rsidRPr="00A77175">
              <w:t xml:space="preserve">, </w:t>
            </w:r>
            <w:r>
              <w:rPr>
                <w:rStyle w:val="ChSmallCaps"/>
              </w:rPr>
              <w:t>num</w:t>
            </w:r>
            <w:r w:rsidRPr="00A77175">
              <w:t xml:space="preserve">, </w:t>
            </w:r>
            <w:r>
              <w:rPr>
                <w:rStyle w:val="ChSmallCaps"/>
              </w:rPr>
              <w:t>pro</w:t>
            </w:r>
          </w:p>
        </w:tc>
      </w:tr>
      <w:tr w:rsidR="0087164C" w:rsidRPr="00DA47D5" w14:paraId="73492AD5" w14:textId="77777777" w:rsidTr="003643D9">
        <w:trPr>
          <w:cantSplit/>
        </w:trPr>
        <w:tc>
          <w:tcPr>
            <w:tcW w:w="567" w:type="dxa"/>
            <w:tcBorders>
              <w:left w:val="nil"/>
              <w:right w:val="nil"/>
            </w:tcBorders>
            <w:shd w:val="clear" w:color="auto" w:fill="auto"/>
          </w:tcPr>
          <w:p w14:paraId="77743EB5" w14:textId="77777777" w:rsidR="0087164C" w:rsidRPr="0087164C" w:rsidRDefault="0087164C" w:rsidP="0087164C">
            <w:pPr>
              <w:pStyle w:val="TableCell2-0"/>
              <w:rPr>
                <w:rStyle w:val="ChSmallCaps"/>
              </w:rPr>
            </w:pPr>
          </w:p>
        </w:tc>
        <w:tc>
          <w:tcPr>
            <w:tcW w:w="1021" w:type="dxa"/>
            <w:tcBorders>
              <w:left w:val="nil"/>
              <w:right w:val="nil"/>
            </w:tcBorders>
            <w:shd w:val="clear" w:color="auto" w:fill="auto"/>
          </w:tcPr>
          <w:p w14:paraId="419699F8" w14:textId="582B0E60" w:rsidR="0087164C" w:rsidRPr="0087164C" w:rsidRDefault="0087164C" w:rsidP="0087164C">
            <w:pPr>
              <w:pStyle w:val="TableCell2-0"/>
              <w:rPr>
                <w:rStyle w:val="ChSmallCaps"/>
              </w:rPr>
            </w:pPr>
            <w:r w:rsidRPr="0087164C">
              <w:rPr>
                <w:rStyle w:val="ChSmallCaps"/>
              </w:rPr>
              <w:t>quant</w:t>
            </w:r>
          </w:p>
        </w:tc>
        <w:tc>
          <w:tcPr>
            <w:tcW w:w="2552" w:type="dxa"/>
            <w:tcBorders>
              <w:left w:val="nil"/>
              <w:right w:val="nil"/>
            </w:tcBorders>
            <w:shd w:val="clear" w:color="auto" w:fill="auto"/>
          </w:tcPr>
          <w:p w14:paraId="499D8E71" w14:textId="7E1A3735" w:rsidR="0087164C" w:rsidRPr="00492880" w:rsidRDefault="0087164C" w:rsidP="0087164C">
            <w:pPr>
              <w:pStyle w:val="TableCell2-0"/>
            </w:pPr>
            <w:r w:rsidRPr="00492880">
              <w:t>Diversity</w:t>
            </w:r>
          </w:p>
        </w:tc>
        <w:tc>
          <w:tcPr>
            <w:tcW w:w="1928" w:type="dxa"/>
            <w:tcBorders>
              <w:left w:val="nil"/>
              <w:right w:val="nil"/>
            </w:tcBorders>
            <w:shd w:val="clear" w:color="auto" w:fill="auto"/>
          </w:tcPr>
          <w:p w14:paraId="3C6E6C9A" w14:textId="0BBEF420" w:rsidR="0087164C" w:rsidRPr="00A77175" w:rsidRDefault="0087164C" w:rsidP="0087164C">
            <w:pPr>
              <w:pStyle w:val="TableCell2-0"/>
              <w:rPr>
                <w:rStyle w:val="ChSmallCaps"/>
              </w:rPr>
            </w:pPr>
            <w:r>
              <w:rPr>
                <w:rStyle w:val="ChSmallCaps"/>
              </w:rPr>
              <w:t>n</w:t>
            </w:r>
            <w:r w:rsidRPr="00577AE1">
              <w:t xml:space="preserve">, </w:t>
            </w:r>
            <w:r>
              <w:rPr>
                <w:rStyle w:val="ChSmallCaps"/>
              </w:rPr>
              <w:t>v</w:t>
            </w:r>
            <w:r w:rsidRPr="00577AE1">
              <w:t xml:space="preserve">, </w:t>
            </w:r>
            <w:r>
              <w:rPr>
                <w:rStyle w:val="ChSmallCaps"/>
              </w:rPr>
              <w:t>dem</w:t>
            </w:r>
            <w:r w:rsidRPr="00577AE1">
              <w:t xml:space="preserve">, </w:t>
            </w:r>
            <w:r>
              <w:rPr>
                <w:rStyle w:val="ChSmallCaps"/>
              </w:rPr>
              <w:t>loc</w:t>
            </w:r>
          </w:p>
        </w:tc>
      </w:tr>
      <w:tr w:rsidR="0087164C" w:rsidRPr="00DA47D5" w14:paraId="3802A885" w14:textId="77777777" w:rsidTr="003643D9">
        <w:trPr>
          <w:cantSplit/>
        </w:trPr>
        <w:tc>
          <w:tcPr>
            <w:tcW w:w="567" w:type="dxa"/>
            <w:tcBorders>
              <w:left w:val="nil"/>
              <w:right w:val="nil"/>
            </w:tcBorders>
            <w:shd w:val="clear" w:color="auto" w:fill="auto"/>
          </w:tcPr>
          <w:p w14:paraId="58FD13E1" w14:textId="77777777" w:rsidR="0087164C" w:rsidRPr="0087164C" w:rsidRDefault="0087164C" w:rsidP="0087164C">
            <w:pPr>
              <w:pStyle w:val="TableCell2-0"/>
              <w:rPr>
                <w:rStyle w:val="ChSmallCaps"/>
              </w:rPr>
            </w:pPr>
          </w:p>
        </w:tc>
        <w:tc>
          <w:tcPr>
            <w:tcW w:w="1021" w:type="dxa"/>
            <w:tcBorders>
              <w:left w:val="nil"/>
              <w:right w:val="nil"/>
            </w:tcBorders>
            <w:shd w:val="clear" w:color="auto" w:fill="auto"/>
          </w:tcPr>
          <w:p w14:paraId="7FF08B28" w14:textId="733E91FA" w:rsidR="0087164C" w:rsidRPr="0087164C" w:rsidRDefault="0087164C" w:rsidP="0087164C">
            <w:pPr>
              <w:pStyle w:val="TableCell2-0"/>
              <w:rPr>
                <w:rStyle w:val="ChSmallCaps"/>
              </w:rPr>
            </w:pPr>
            <w:r w:rsidRPr="0087164C">
              <w:rPr>
                <w:rStyle w:val="ChSmallCaps"/>
              </w:rPr>
              <w:t>quant</w:t>
            </w:r>
          </w:p>
        </w:tc>
        <w:tc>
          <w:tcPr>
            <w:tcW w:w="2552" w:type="dxa"/>
            <w:tcBorders>
              <w:left w:val="nil"/>
              <w:right w:val="nil"/>
            </w:tcBorders>
            <w:shd w:val="clear" w:color="auto" w:fill="auto"/>
          </w:tcPr>
          <w:p w14:paraId="4A17775D" w14:textId="77777777" w:rsidR="0087164C" w:rsidRPr="00492880" w:rsidRDefault="0087164C" w:rsidP="0087164C">
            <w:pPr>
              <w:pStyle w:val="TableCell2-0"/>
            </w:pPr>
            <w:r>
              <w:rPr>
                <w:lang w:eastAsia="en-US"/>
              </w:rPr>
              <w:t>Distributiveness</w:t>
            </w:r>
          </w:p>
        </w:tc>
        <w:tc>
          <w:tcPr>
            <w:tcW w:w="1928" w:type="dxa"/>
            <w:tcBorders>
              <w:left w:val="nil"/>
              <w:right w:val="nil"/>
            </w:tcBorders>
            <w:shd w:val="clear" w:color="auto" w:fill="auto"/>
          </w:tcPr>
          <w:p w14:paraId="014B121E" w14:textId="77777777" w:rsidR="0087164C" w:rsidRPr="00A77175" w:rsidRDefault="0087164C" w:rsidP="0087164C">
            <w:pPr>
              <w:pStyle w:val="TableCell2-0"/>
              <w:rPr>
                <w:rStyle w:val="ChSmallCaps"/>
              </w:rPr>
            </w:pPr>
            <w:r w:rsidRPr="0099608C">
              <w:rPr>
                <w:rStyle w:val="ChSmallCaps"/>
              </w:rPr>
              <w:t>num</w:t>
            </w:r>
            <w:r w:rsidRPr="002A2FDB">
              <w:t xml:space="preserve">, </w:t>
            </w:r>
            <w:r w:rsidRPr="0099608C">
              <w:rPr>
                <w:rStyle w:val="ChSmallCaps"/>
              </w:rPr>
              <w:t>qt</w:t>
            </w:r>
          </w:p>
        </w:tc>
      </w:tr>
      <w:tr w:rsidR="0087164C" w:rsidRPr="00DA47D5" w14:paraId="2A3B86C6" w14:textId="77777777" w:rsidTr="003643D9">
        <w:trPr>
          <w:cantSplit/>
        </w:trPr>
        <w:tc>
          <w:tcPr>
            <w:tcW w:w="567" w:type="dxa"/>
            <w:tcBorders>
              <w:left w:val="nil"/>
              <w:right w:val="nil"/>
            </w:tcBorders>
            <w:shd w:val="clear" w:color="auto" w:fill="auto"/>
          </w:tcPr>
          <w:p w14:paraId="5907C2D1" w14:textId="77777777" w:rsidR="0087164C" w:rsidRPr="0087164C" w:rsidRDefault="0087164C" w:rsidP="0087164C">
            <w:pPr>
              <w:pStyle w:val="TableCell2-0"/>
              <w:rPr>
                <w:rStyle w:val="ChSmallCaps"/>
              </w:rPr>
            </w:pPr>
          </w:p>
        </w:tc>
        <w:tc>
          <w:tcPr>
            <w:tcW w:w="1021" w:type="dxa"/>
            <w:tcBorders>
              <w:left w:val="nil"/>
              <w:right w:val="nil"/>
            </w:tcBorders>
            <w:shd w:val="clear" w:color="auto" w:fill="auto"/>
          </w:tcPr>
          <w:p w14:paraId="19C9C2B1" w14:textId="571A01D7" w:rsidR="0087164C" w:rsidRPr="0087164C" w:rsidRDefault="0087164C" w:rsidP="0087164C">
            <w:pPr>
              <w:pStyle w:val="TableCell2-0"/>
              <w:rPr>
                <w:rStyle w:val="ChSmallCaps"/>
              </w:rPr>
            </w:pPr>
            <w:r w:rsidRPr="0087164C">
              <w:rPr>
                <w:rStyle w:val="ChSmallCaps"/>
              </w:rPr>
              <w:t>intens</w:t>
            </w:r>
          </w:p>
        </w:tc>
        <w:tc>
          <w:tcPr>
            <w:tcW w:w="2552" w:type="dxa"/>
            <w:tcBorders>
              <w:left w:val="nil"/>
              <w:right w:val="nil"/>
            </w:tcBorders>
            <w:shd w:val="clear" w:color="auto" w:fill="auto"/>
          </w:tcPr>
          <w:p w14:paraId="6C3EAFF4" w14:textId="77777777" w:rsidR="0087164C" w:rsidRPr="00492880" w:rsidRDefault="0087164C" w:rsidP="0087164C">
            <w:pPr>
              <w:pStyle w:val="TableCell2-0"/>
            </w:pPr>
            <w:r w:rsidRPr="00492880">
              <w:t>Intensity</w:t>
            </w:r>
          </w:p>
        </w:tc>
        <w:tc>
          <w:tcPr>
            <w:tcW w:w="1928" w:type="dxa"/>
            <w:tcBorders>
              <w:left w:val="nil"/>
              <w:right w:val="nil"/>
            </w:tcBorders>
            <w:shd w:val="clear" w:color="auto" w:fill="auto"/>
          </w:tcPr>
          <w:p w14:paraId="3BF11190" w14:textId="77777777" w:rsidR="0087164C" w:rsidRPr="00A77175" w:rsidRDefault="0087164C" w:rsidP="0087164C">
            <w:pPr>
              <w:pStyle w:val="TableCell2-0"/>
              <w:rPr>
                <w:rStyle w:val="ChSmallCaps"/>
              </w:rPr>
            </w:pPr>
            <w:r w:rsidRPr="0099608C">
              <w:rPr>
                <w:rStyle w:val="ChSmallCaps"/>
              </w:rPr>
              <w:t>v</w:t>
            </w:r>
            <w:r w:rsidRPr="002A2FDB">
              <w:t>,</w:t>
            </w:r>
            <w:r w:rsidRPr="00A77175">
              <w:t xml:space="preserve"> </w:t>
            </w:r>
            <w:r w:rsidRPr="0099608C">
              <w:rPr>
                <w:rStyle w:val="ChSmallCaps"/>
              </w:rPr>
              <w:t>adv</w:t>
            </w:r>
            <w:r w:rsidRPr="002A2FDB">
              <w:t>,</w:t>
            </w:r>
            <w:r w:rsidRPr="00D32413">
              <w:t xml:space="preserve"> </w:t>
            </w:r>
            <w:r w:rsidRPr="0099608C">
              <w:rPr>
                <w:rStyle w:val="ChSmallCaps"/>
              </w:rPr>
              <w:t>loc</w:t>
            </w:r>
          </w:p>
        </w:tc>
      </w:tr>
      <w:tr w:rsidR="0087164C" w:rsidRPr="00DA47D5" w14:paraId="2B5625A2" w14:textId="77777777" w:rsidTr="003643D9">
        <w:trPr>
          <w:cantSplit/>
        </w:trPr>
        <w:tc>
          <w:tcPr>
            <w:tcW w:w="567" w:type="dxa"/>
            <w:tcBorders>
              <w:left w:val="nil"/>
              <w:bottom w:val="single" w:sz="4" w:space="0" w:color="auto"/>
              <w:right w:val="nil"/>
            </w:tcBorders>
            <w:shd w:val="clear" w:color="auto" w:fill="auto"/>
          </w:tcPr>
          <w:p w14:paraId="48AE1C04" w14:textId="77777777" w:rsidR="0087164C" w:rsidRPr="0087164C" w:rsidRDefault="0087164C" w:rsidP="0087164C">
            <w:pPr>
              <w:pStyle w:val="TableCell2-0Break"/>
              <w:rPr>
                <w:rStyle w:val="ChSmallCaps"/>
              </w:rPr>
            </w:pPr>
          </w:p>
        </w:tc>
        <w:tc>
          <w:tcPr>
            <w:tcW w:w="1021" w:type="dxa"/>
            <w:tcBorders>
              <w:left w:val="nil"/>
              <w:bottom w:val="single" w:sz="4" w:space="0" w:color="auto"/>
              <w:right w:val="nil"/>
            </w:tcBorders>
            <w:shd w:val="clear" w:color="auto" w:fill="auto"/>
          </w:tcPr>
          <w:p w14:paraId="5A75A73C" w14:textId="7F0A796C" w:rsidR="0087164C" w:rsidRPr="0087164C" w:rsidRDefault="0087164C" w:rsidP="0087164C">
            <w:pPr>
              <w:pStyle w:val="TableCell2-0Break"/>
              <w:rPr>
                <w:rStyle w:val="ChSmallCaps"/>
              </w:rPr>
            </w:pPr>
            <w:r w:rsidRPr="0087164C">
              <w:rPr>
                <w:rStyle w:val="ChSmallCaps"/>
              </w:rPr>
              <w:t>intens</w:t>
            </w:r>
          </w:p>
        </w:tc>
        <w:tc>
          <w:tcPr>
            <w:tcW w:w="2552" w:type="dxa"/>
            <w:tcBorders>
              <w:left w:val="nil"/>
              <w:bottom w:val="single" w:sz="4" w:space="0" w:color="auto"/>
              <w:right w:val="nil"/>
            </w:tcBorders>
            <w:shd w:val="clear" w:color="auto" w:fill="auto"/>
          </w:tcPr>
          <w:p w14:paraId="6E9D8435" w14:textId="77777777" w:rsidR="0087164C" w:rsidRPr="00492880" w:rsidRDefault="0087164C" w:rsidP="0087164C">
            <w:pPr>
              <w:pStyle w:val="TableCell2-0Break"/>
            </w:pPr>
            <w:r w:rsidRPr="00492880">
              <w:t>Immediacy</w:t>
            </w:r>
          </w:p>
        </w:tc>
        <w:tc>
          <w:tcPr>
            <w:tcW w:w="1928" w:type="dxa"/>
            <w:tcBorders>
              <w:left w:val="nil"/>
              <w:bottom w:val="single" w:sz="4" w:space="0" w:color="auto"/>
              <w:right w:val="nil"/>
            </w:tcBorders>
            <w:shd w:val="clear" w:color="auto" w:fill="auto"/>
          </w:tcPr>
          <w:p w14:paraId="2BE5D62C" w14:textId="77777777" w:rsidR="0087164C" w:rsidRPr="0099608C" w:rsidRDefault="0087164C" w:rsidP="0087164C">
            <w:pPr>
              <w:pStyle w:val="TableCell2-0Break"/>
              <w:rPr>
                <w:rStyle w:val="ChSmallCaps"/>
              </w:rPr>
            </w:pPr>
            <w:r w:rsidRPr="0099608C">
              <w:rPr>
                <w:rStyle w:val="ChSmallCaps"/>
              </w:rPr>
              <w:t>v</w:t>
            </w:r>
          </w:p>
        </w:tc>
      </w:tr>
      <w:tr w:rsidR="0087164C" w:rsidRPr="00DA47D5" w14:paraId="655BA411" w14:textId="77777777" w:rsidTr="003643D9">
        <w:trPr>
          <w:cantSplit/>
        </w:trPr>
        <w:tc>
          <w:tcPr>
            <w:tcW w:w="567" w:type="dxa"/>
            <w:tcBorders>
              <w:top w:val="single" w:sz="4" w:space="0" w:color="auto"/>
              <w:left w:val="nil"/>
              <w:right w:val="nil"/>
            </w:tcBorders>
            <w:shd w:val="clear" w:color="auto" w:fill="auto"/>
          </w:tcPr>
          <w:p w14:paraId="22EE94EA" w14:textId="0845F0C9" w:rsidR="0087164C" w:rsidRPr="0087164C" w:rsidRDefault="0087164C" w:rsidP="0087164C">
            <w:pPr>
              <w:pStyle w:val="TableCell2-0"/>
              <w:rPr>
                <w:rStyle w:val="ChSmallCaps"/>
              </w:rPr>
            </w:pPr>
            <w:r w:rsidRPr="0087164C">
              <w:rPr>
                <w:rStyle w:val="ChSmallCaps"/>
              </w:rPr>
              <w:t>dim</w:t>
            </w:r>
          </w:p>
        </w:tc>
        <w:tc>
          <w:tcPr>
            <w:tcW w:w="1021" w:type="dxa"/>
            <w:tcBorders>
              <w:top w:val="single" w:sz="4" w:space="0" w:color="auto"/>
              <w:left w:val="nil"/>
              <w:right w:val="nil"/>
            </w:tcBorders>
            <w:shd w:val="clear" w:color="auto" w:fill="auto"/>
          </w:tcPr>
          <w:p w14:paraId="35D39F6A" w14:textId="77777777" w:rsidR="0087164C" w:rsidRPr="0087164C" w:rsidRDefault="0087164C" w:rsidP="0087164C">
            <w:pPr>
              <w:pStyle w:val="TableCell2-0"/>
              <w:rPr>
                <w:rStyle w:val="ChSmallCaps"/>
              </w:rPr>
            </w:pPr>
          </w:p>
        </w:tc>
        <w:tc>
          <w:tcPr>
            <w:tcW w:w="2552" w:type="dxa"/>
            <w:tcBorders>
              <w:top w:val="single" w:sz="4" w:space="0" w:color="auto"/>
              <w:left w:val="nil"/>
              <w:right w:val="nil"/>
            </w:tcBorders>
            <w:shd w:val="clear" w:color="auto" w:fill="auto"/>
          </w:tcPr>
          <w:p w14:paraId="12976726" w14:textId="77777777" w:rsidR="0087164C" w:rsidRPr="00492880" w:rsidRDefault="0087164C" w:rsidP="0087164C">
            <w:pPr>
              <w:pStyle w:val="TableCell2-0"/>
              <w:rPr>
                <w:rStyle w:val="ChBold"/>
              </w:rPr>
            </w:pPr>
            <w:r>
              <w:t>Disparagement</w:t>
            </w:r>
          </w:p>
        </w:tc>
        <w:tc>
          <w:tcPr>
            <w:tcW w:w="1928" w:type="dxa"/>
            <w:tcBorders>
              <w:top w:val="single" w:sz="4" w:space="0" w:color="auto"/>
              <w:left w:val="nil"/>
              <w:right w:val="nil"/>
            </w:tcBorders>
            <w:shd w:val="clear" w:color="auto" w:fill="auto"/>
          </w:tcPr>
          <w:p w14:paraId="555CD4C6" w14:textId="77777777" w:rsidR="0087164C" w:rsidRPr="0099608C" w:rsidRDefault="0087164C" w:rsidP="0087164C">
            <w:pPr>
              <w:pStyle w:val="TableCell2-0"/>
              <w:rPr>
                <w:rStyle w:val="ChSmallCaps"/>
              </w:rPr>
            </w:pPr>
            <w:r w:rsidRPr="0099608C">
              <w:rPr>
                <w:rStyle w:val="ChSmallCaps"/>
              </w:rPr>
              <w:t>pro</w:t>
            </w:r>
          </w:p>
        </w:tc>
      </w:tr>
      <w:tr w:rsidR="0087164C" w:rsidRPr="00DA47D5" w14:paraId="5962E88B" w14:textId="77777777" w:rsidTr="003643D9">
        <w:trPr>
          <w:cantSplit/>
        </w:trPr>
        <w:tc>
          <w:tcPr>
            <w:tcW w:w="567" w:type="dxa"/>
            <w:tcBorders>
              <w:left w:val="nil"/>
              <w:right w:val="nil"/>
            </w:tcBorders>
            <w:shd w:val="clear" w:color="auto" w:fill="auto"/>
          </w:tcPr>
          <w:p w14:paraId="07B20ED9" w14:textId="77777777" w:rsidR="0087164C" w:rsidRPr="00681A03" w:rsidRDefault="0087164C" w:rsidP="0087164C">
            <w:pPr>
              <w:pStyle w:val="TableCell2-0"/>
              <w:rPr>
                <w:rStyle w:val="ChSmallCaps"/>
              </w:rPr>
            </w:pPr>
          </w:p>
        </w:tc>
        <w:tc>
          <w:tcPr>
            <w:tcW w:w="1021" w:type="dxa"/>
            <w:tcBorders>
              <w:left w:val="nil"/>
              <w:right w:val="nil"/>
            </w:tcBorders>
            <w:shd w:val="clear" w:color="auto" w:fill="auto"/>
          </w:tcPr>
          <w:p w14:paraId="54F0592C" w14:textId="77777777" w:rsidR="0087164C" w:rsidRPr="00492880" w:rsidRDefault="0087164C" w:rsidP="0087164C">
            <w:pPr>
              <w:pStyle w:val="TableCell2-0"/>
            </w:pPr>
          </w:p>
        </w:tc>
        <w:tc>
          <w:tcPr>
            <w:tcW w:w="2552" w:type="dxa"/>
            <w:tcBorders>
              <w:left w:val="nil"/>
              <w:right w:val="nil"/>
            </w:tcBorders>
            <w:shd w:val="clear" w:color="auto" w:fill="auto"/>
          </w:tcPr>
          <w:p w14:paraId="2399CB9F" w14:textId="77777777" w:rsidR="0087164C" w:rsidRDefault="0087164C" w:rsidP="0087164C">
            <w:pPr>
              <w:pStyle w:val="TableCell2-0"/>
            </w:pPr>
            <w:r>
              <w:rPr>
                <w:lang w:eastAsia="en-US"/>
              </w:rPr>
              <w:t>Indefiniteness</w:t>
            </w:r>
          </w:p>
        </w:tc>
        <w:tc>
          <w:tcPr>
            <w:tcW w:w="1928" w:type="dxa"/>
            <w:tcBorders>
              <w:left w:val="nil"/>
              <w:right w:val="nil"/>
            </w:tcBorders>
            <w:shd w:val="clear" w:color="auto" w:fill="auto"/>
          </w:tcPr>
          <w:p w14:paraId="5E25560C" w14:textId="77777777" w:rsidR="0087164C" w:rsidRPr="00A77175" w:rsidRDefault="0087164C" w:rsidP="0087164C">
            <w:pPr>
              <w:pStyle w:val="TableCell2-0"/>
              <w:rPr>
                <w:rStyle w:val="ChSmallCaps"/>
              </w:rPr>
            </w:pPr>
            <w:r w:rsidRPr="0099608C">
              <w:rPr>
                <w:rStyle w:val="ChSmallCaps"/>
              </w:rPr>
              <w:t>n</w:t>
            </w:r>
            <w:r w:rsidRPr="002A2FDB">
              <w:t>,</w:t>
            </w:r>
            <w:r w:rsidRPr="00A77175">
              <w:t xml:space="preserve"> </w:t>
            </w:r>
            <w:r w:rsidRPr="0099608C">
              <w:rPr>
                <w:rStyle w:val="ChSmallCaps"/>
              </w:rPr>
              <w:t>int</w:t>
            </w:r>
          </w:p>
        </w:tc>
      </w:tr>
      <w:tr w:rsidR="0087164C" w:rsidRPr="00DA47D5" w14:paraId="3253D4CB" w14:textId="77777777" w:rsidTr="003643D9">
        <w:trPr>
          <w:cantSplit/>
        </w:trPr>
        <w:tc>
          <w:tcPr>
            <w:tcW w:w="567" w:type="dxa"/>
            <w:tcBorders>
              <w:left w:val="nil"/>
              <w:right w:val="nil"/>
            </w:tcBorders>
            <w:shd w:val="clear" w:color="auto" w:fill="auto"/>
          </w:tcPr>
          <w:p w14:paraId="428002B3" w14:textId="77777777" w:rsidR="0087164C" w:rsidRPr="00681A03" w:rsidRDefault="0087164C" w:rsidP="0087164C">
            <w:pPr>
              <w:pStyle w:val="TableCell2-0"/>
              <w:rPr>
                <w:rStyle w:val="ChSmallCaps"/>
              </w:rPr>
            </w:pPr>
          </w:p>
        </w:tc>
        <w:tc>
          <w:tcPr>
            <w:tcW w:w="1021" w:type="dxa"/>
            <w:tcBorders>
              <w:left w:val="nil"/>
              <w:right w:val="nil"/>
            </w:tcBorders>
            <w:shd w:val="clear" w:color="auto" w:fill="auto"/>
          </w:tcPr>
          <w:p w14:paraId="43F45D93" w14:textId="77777777" w:rsidR="0087164C" w:rsidRPr="00492880" w:rsidRDefault="0087164C" w:rsidP="0087164C">
            <w:pPr>
              <w:pStyle w:val="TableCell2-0"/>
            </w:pPr>
          </w:p>
        </w:tc>
        <w:tc>
          <w:tcPr>
            <w:tcW w:w="2552" w:type="dxa"/>
            <w:tcBorders>
              <w:left w:val="nil"/>
              <w:right w:val="nil"/>
            </w:tcBorders>
            <w:shd w:val="clear" w:color="auto" w:fill="auto"/>
          </w:tcPr>
          <w:p w14:paraId="10B6B45C" w14:textId="77777777" w:rsidR="0087164C" w:rsidRPr="00492880" w:rsidRDefault="0087164C" w:rsidP="0087164C">
            <w:pPr>
              <w:pStyle w:val="TableCell2-0"/>
            </w:pPr>
            <w:r>
              <w:t>Aimlessness</w:t>
            </w:r>
          </w:p>
        </w:tc>
        <w:tc>
          <w:tcPr>
            <w:tcW w:w="1928" w:type="dxa"/>
            <w:tcBorders>
              <w:left w:val="nil"/>
              <w:right w:val="nil"/>
            </w:tcBorders>
            <w:shd w:val="clear" w:color="auto" w:fill="auto"/>
          </w:tcPr>
          <w:p w14:paraId="4C31ECBC" w14:textId="77777777" w:rsidR="0087164C" w:rsidRPr="0099608C" w:rsidRDefault="0087164C" w:rsidP="0087164C">
            <w:pPr>
              <w:pStyle w:val="TableCell2-0"/>
              <w:rPr>
                <w:rStyle w:val="ChSmallCaps"/>
              </w:rPr>
            </w:pPr>
            <w:r w:rsidRPr="0099608C">
              <w:rPr>
                <w:rStyle w:val="ChSmallCaps"/>
              </w:rPr>
              <w:t>v</w:t>
            </w:r>
          </w:p>
        </w:tc>
      </w:tr>
      <w:tr w:rsidR="0087164C" w:rsidRPr="00DA47D5" w14:paraId="39BC56FB" w14:textId="77777777" w:rsidTr="003643D9">
        <w:trPr>
          <w:cantSplit/>
        </w:trPr>
        <w:tc>
          <w:tcPr>
            <w:tcW w:w="567" w:type="dxa"/>
            <w:tcBorders>
              <w:left w:val="nil"/>
              <w:right w:val="nil"/>
            </w:tcBorders>
            <w:shd w:val="clear" w:color="auto" w:fill="auto"/>
          </w:tcPr>
          <w:p w14:paraId="55174A2F" w14:textId="77777777" w:rsidR="0087164C" w:rsidRPr="00681A03" w:rsidRDefault="0087164C" w:rsidP="0087164C">
            <w:pPr>
              <w:pStyle w:val="TableCell2-0"/>
              <w:rPr>
                <w:rStyle w:val="ChSmallCaps"/>
              </w:rPr>
            </w:pPr>
          </w:p>
        </w:tc>
        <w:tc>
          <w:tcPr>
            <w:tcW w:w="1021" w:type="dxa"/>
            <w:tcBorders>
              <w:left w:val="nil"/>
              <w:right w:val="nil"/>
            </w:tcBorders>
            <w:shd w:val="clear" w:color="auto" w:fill="auto"/>
          </w:tcPr>
          <w:p w14:paraId="7985D020" w14:textId="77777777" w:rsidR="0087164C" w:rsidRPr="00492880" w:rsidRDefault="0087164C" w:rsidP="0087164C">
            <w:pPr>
              <w:pStyle w:val="TableCell2-0"/>
            </w:pPr>
          </w:p>
        </w:tc>
        <w:tc>
          <w:tcPr>
            <w:tcW w:w="2552" w:type="dxa"/>
            <w:tcBorders>
              <w:left w:val="nil"/>
              <w:right w:val="nil"/>
            </w:tcBorders>
            <w:shd w:val="clear" w:color="auto" w:fill="auto"/>
          </w:tcPr>
          <w:p w14:paraId="1D8E60C6" w14:textId="77777777" w:rsidR="0087164C" w:rsidRPr="00492880" w:rsidRDefault="0087164C" w:rsidP="0087164C">
            <w:pPr>
              <w:pStyle w:val="TableCell2-0"/>
            </w:pPr>
            <w:r w:rsidRPr="00CA6E8F">
              <w:t>Attenuation</w:t>
            </w:r>
          </w:p>
        </w:tc>
        <w:tc>
          <w:tcPr>
            <w:tcW w:w="1928" w:type="dxa"/>
            <w:tcBorders>
              <w:left w:val="nil"/>
              <w:right w:val="nil"/>
            </w:tcBorders>
            <w:shd w:val="clear" w:color="auto" w:fill="auto"/>
          </w:tcPr>
          <w:p w14:paraId="7A235D39" w14:textId="77777777" w:rsidR="0087164C" w:rsidRPr="0099608C" w:rsidRDefault="0087164C" w:rsidP="0087164C">
            <w:pPr>
              <w:pStyle w:val="TableCell2-0"/>
              <w:rPr>
                <w:rStyle w:val="ChSmallCaps"/>
              </w:rPr>
            </w:pPr>
            <w:r w:rsidRPr="0099608C">
              <w:rPr>
                <w:rStyle w:val="ChSmallCaps"/>
              </w:rPr>
              <w:t>v</w:t>
            </w:r>
          </w:p>
        </w:tc>
      </w:tr>
      <w:tr w:rsidR="0087164C" w:rsidRPr="00DA47D5" w14:paraId="681376E0" w14:textId="77777777" w:rsidTr="003643D9">
        <w:trPr>
          <w:cantSplit/>
        </w:trPr>
        <w:tc>
          <w:tcPr>
            <w:tcW w:w="567" w:type="dxa"/>
            <w:tcBorders>
              <w:left w:val="nil"/>
              <w:bottom w:val="single" w:sz="4" w:space="0" w:color="auto"/>
              <w:right w:val="nil"/>
            </w:tcBorders>
            <w:shd w:val="clear" w:color="auto" w:fill="auto"/>
          </w:tcPr>
          <w:p w14:paraId="0961BE05" w14:textId="77777777" w:rsidR="0087164C" w:rsidRPr="00681A03" w:rsidRDefault="0087164C" w:rsidP="0087164C">
            <w:pPr>
              <w:pStyle w:val="TableCell2-0Break"/>
              <w:rPr>
                <w:rStyle w:val="ChSmallCaps"/>
              </w:rPr>
            </w:pPr>
          </w:p>
        </w:tc>
        <w:tc>
          <w:tcPr>
            <w:tcW w:w="1021" w:type="dxa"/>
            <w:tcBorders>
              <w:left w:val="nil"/>
              <w:bottom w:val="single" w:sz="4" w:space="0" w:color="auto"/>
              <w:right w:val="nil"/>
            </w:tcBorders>
            <w:shd w:val="clear" w:color="auto" w:fill="auto"/>
          </w:tcPr>
          <w:p w14:paraId="05C36956" w14:textId="77777777" w:rsidR="0087164C" w:rsidRPr="00492880" w:rsidRDefault="0087164C" w:rsidP="0087164C">
            <w:pPr>
              <w:pStyle w:val="TableCell2-0Break"/>
            </w:pPr>
          </w:p>
        </w:tc>
        <w:tc>
          <w:tcPr>
            <w:tcW w:w="2552" w:type="dxa"/>
            <w:tcBorders>
              <w:left w:val="nil"/>
              <w:bottom w:val="single" w:sz="4" w:space="0" w:color="auto"/>
              <w:right w:val="nil"/>
            </w:tcBorders>
            <w:shd w:val="clear" w:color="auto" w:fill="auto"/>
          </w:tcPr>
          <w:p w14:paraId="34ACBF77" w14:textId="77777777" w:rsidR="0087164C" w:rsidRPr="00492880" w:rsidRDefault="0087164C" w:rsidP="0087164C">
            <w:pPr>
              <w:pStyle w:val="TableCell2-0Break"/>
            </w:pPr>
            <w:r>
              <w:t>Imitation</w:t>
            </w:r>
          </w:p>
        </w:tc>
        <w:tc>
          <w:tcPr>
            <w:tcW w:w="1928" w:type="dxa"/>
            <w:tcBorders>
              <w:left w:val="nil"/>
              <w:bottom w:val="single" w:sz="4" w:space="0" w:color="auto"/>
              <w:right w:val="nil"/>
            </w:tcBorders>
            <w:shd w:val="clear" w:color="auto" w:fill="auto"/>
          </w:tcPr>
          <w:p w14:paraId="623A0D0C" w14:textId="77777777" w:rsidR="0087164C" w:rsidRPr="00A77175" w:rsidRDefault="0087164C" w:rsidP="0087164C">
            <w:pPr>
              <w:pStyle w:val="TableCell2-0Break"/>
              <w:rPr>
                <w:rStyle w:val="ChSmallCaps"/>
              </w:rPr>
            </w:pPr>
            <w:r w:rsidRPr="0099608C">
              <w:rPr>
                <w:rStyle w:val="ChSmallCaps"/>
              </w:rPr>
              <w:t>v</w:t>
            </w:r>
            <w:r w:rsidRPr="002A2FDB">
              <w:t xml:space="preserve">, </w:t>
            </w:r>
            <w:r w:rsidRPr="0099608C">
              <w:rPr>
                <w:rStyle w:val="ChSmallCaps"/>
              </w:rPr>
              <w:t>pro</w:t>
            </w:r>
          </w:p>
        </w:tc>
      </w:tr>
    </w:tbl>
    <w:p w14:paraId="4DC45055" w14:textId="40704257" w:rsidR="00E15E36" w:rsidRPr="00F5434A" w:rsidRDefault="00E15E36" w:rsidP="00DA2A66">
      <w:pPr>
        <w:pStyle w:val="Body0000after05before"/>
      </w:pPr>
      <w:r w:rsidRPr="00FA0379">
        <w:rPr>
          <w:szCs w:val="20"/>
        </w:rPr>
        <w:t>Some of the meaning aspects which reduplication in Papuan Malay conveys include</w:t>
      </w:r>
      <w:r w:rsidR="003643D9">
        <w:rPr>
          <w:szCs w:val="20"/>
        </w:rPr>
        <w:t>,</w:t>
      </w:r>
      <w:r w:rsidRPr="00FA0379">
        <w:rPr>
          <w:szCs w:val="20"/>
        </w:rPr>
        <w:t xml:space="preserve"> </w:t>
      </w:r>
      <w:r w:rsidR="003643D9">
        <w:rPr>
          <w:szCs w:val="20"/>
        </w:rPr>
        <w:t xml:space="preserve">what </w:t>
      </w:r>
      <w:r w:rsidR="00DA2A66">
        <w:rPr>
          <w:szCs w:val="20"/>
        </w:rPr>
        <w:t xml:space="preserve">cross-linguistically </w:t>
      </w:r>
      <w:r w:rsidR="00DA2A66" w:rsidRPr="00DA2A66">
        <w:rPr>
          <w:rStyle w:val="Citation"/>
        </w:rPr>
        <w:fldChar w:fldCharType="begin"/>
      </w:r>
      <w:r w:rsidR="00DA2A66" w:rsidRPr="00DA2A66">
        <w:rPr>
          <w:rStyle w:val="Citation"/>
        </w:rPr>
        <w:instrText>ADDIN CITAVI.PLACEHOLDER cd8f0e42-c749-4fae-9db7-cf80087428f1 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vcmF2Y3NpazwvVGV4dD4NCiAgICA8L1RleHRVbml0Pg0KICA8L1RleHRVbml0cz4NCjwvUGxhY2Vob2xkZXI+</w:instrText>
      </w:r>
      <w:r w:rsidR="00DA2A66" w:rsidRPr="00DA2A66">
        <w:rPr>
          <w:rStyle w:val="Citation"/>
        </w:rPr>
        <w:fldChar w:fldCharType="separate"/>
      </w:r>
      <w:bookmarkStart w:id="1851" w:name="_CTVP001cd8f0e42c7494fae9db7cf80087428f1"/>
      <w:r w:rsidR="0092006B">
        <w:rPr>
          <w:rStyle w:val="Citation"/>
        </w:rPr>
        <w:t>Moravcsik</w:t>
      </w:r>
      <w:bookmarkEnd w:id="1851"/>
      <w:r w:rsidR="00DA2A66" w:rsidRPr="00DA2A66">
        <w:rPr>
          <w:rStyle w:val="Citation"/>
        </w:rPr>
        <w:fldChar w:fldCharType="end"/>
      </w:r>
      <w:r w:rsidR="00DA2A66" w:rsidRPr="00DA2A66">
        <w:rPr>
          <w:rStyle w:val="Citation"/>
        </w:rPr>
        <w:t xml:space="preserve"> </w:t>
      </w:r>
      <w:r w:rsidR="00DA2A66" w:rsidRPr="00DA2A66">
        <w:rPr>
          <w:rStyle w:val="Citation"/>
        </w:rPr>
        <w:fldChar w:fldCharType="begin"/>
      </w:r>
      <w:r w:rsidR="00DA2A66" w:rsidRPr="00DA2A66">
        <w:rPr>
          <w:rStyle w:val="Citation"/>
        </w:rPr>
        <w:instrText>ADDIN CITAVI.PLACEHOLDER 1bf661b9-7c1b-4678-96c9-6c6f4c1e95b9 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EludHJvZHVjdGlvbnMgdG8gTGFuZ3VhZ2UgYW5kIExpbmd1aXN0aWNzPC9OYW1lPg0KICAgICAgICA8L1Nlcmllc1RpdGxlPg0KICAgICAgICA8U2hvcnRUaXRsZT5Nb3JhdmNzaWsgMjAxMyDigJMgSW50cm9kdWNpbmcgbGFuZ3VhZ2UgdHlwb2xvZ3k8L1Nob3J0VGl0bGU+DQogICAgICAgIDxUaXRsZT5JbnRyb2R1Y2luZyBsYW5ndWFnZSB0eXBvbG9neTwvVGl0bGU+DQogICAgICAgIDxZZWFyPjIwMTM8L1llYXI+DQogICAgICA8L1JlZmVyZW5jZT4NCiAgICA8L0VudHJ5Pg0KICA8L0VudHJpZXM+DQogIDxUZXh0PigyMDEzOiAx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OiAxMzApPC9UZXh0Pg0KICAgIDwvVGV4dFVuaXQ+DQogIDwvVGV4dFVuaXRzPg0KPC9QbGFjZWhvbGRlcj4=</w:instrText>
      </w:r>
      <w:r w:rsidR="00DA2A66" w:rsidRPr="00DA2A66">
        <w:rPr>
          <w:rStyle w:val="Citation"/>
        </w:rPr>
        <w:fldChar w:fldCharType="separate"/>
      </w:r>
      <w:bookmarkStart w:id="1852" w:name="_CTVP0011bf661b97c1b467896c96c6f4c1e95b9"/>
      <w:r w:rsidR="0092006B">
        <w:rPr>
          <w:rStyle w:val="Citation"/>
        </w:rPr>
        <w:t>(2013: 130)</w:t>
      </w:r>
      <w:bookmarkEnd w:id="1852"/>
      <w:r w:rsidR="00DA2A66" w:rsidRPr="00DA2A66">
        <w:rPr>
          <w:rStyle w:val="Citation"/>
        </w:rPr>
        <w:fldChar w:fldCharType="end"/>
      </w:r>
      <w:r w:rsidR="00DA2A66">
        <w:rPr>
          <w:szCs w:val="20"/>
        </w:rPr>
        <w:t xml:space="preserve"> refers to as </w:t>
      </w:r>
      <w:r w:rsidR="00B7093A">
        <w:rPr>
          <w:szCs w:val="20"/>
        </w:rPr>
        <w:t>“</w:t>
      </w:r>
      <w:r w:rsidRPr="00FA0379">
        <w:rPr>
          <w:szCs w:val="20"/>
        </w:rPr>
        <w:t>contradictory senses</w:t>
      </w:r>
      <w:r w:rsidR="00B7093A">
        <w:rPr>
          <w:szCs w:val="20"/>
        </w:rPr>
        <w:t>”</w:t>
      </w:r>
      <w:r w:rsidRPr="00FA0379">
        <w:rPr>
          <w:szCs w:val="20"/>
        </w:rPr>
        <w:t xml:space="preserve">. The </w:t>
      </w:r>
      <w:r w:rsidR="00A929C2">
        <w:rPr>
          <w:szCs w:val="20"/>
        </w:rPr>
        <w:t xml:space="preserve">aspect </w:t>
      </w:r>
      <w:r w:rsidR="00DA2A66">
        <w:rPr>
          <w:szCs w:val="20"/>
        </w:rPr>
        <w:t>‘</w:t>
      </w:r>
      <w:r w:rsidR="00A929C2" w:rsidRPr="00DA2A66">
        <w:t>immediacy</w:t>
      </w:r>
      <w:r w:rsidR="00DA2A66">
        <w:t>’</w:t>
      </w:r>
      <w:r w:rsidRPr="00FA0379">
        <w:rPr>
          <w:szCs w:val="20"/>
        </w:rPr>
        <w:t xml:space="preserve">, for instance, represents an increase in intensity, while the aspect </w:t>
      </w:r>
      <w:r w:rsidR="00DA2A66">
        <w:rPr>
          <w:szCs w:val="20"/>
        </w:rPr>
        <w:t>‘</w:t>
      </w:r>
      <w:r w:rsidRPr="00DA2A66">
        <w:t>aimlessness</w:t>
      </w:r>
      <w:r w:rsidR="00DA2A66" w:rsidRPr="00DA2A66">
        <w:t>’</w:t>
      </w:r>
      <w:r w:rsidRPr="00FA0379">
        <w:rPr>
          <w:szCs w:val="20"/>
        </w:rPr>
        <w:t xml:space="preserve"> refers to a decrease in intensity. This phenomenon that reduplication brings together a variety of meanings, some of which are opposite, is quite common cross-linguistically </w:t>
      </w:r>
      <w:r w:rsidRPr="00FA0379">
        <w:rPr>
          <w:szCs w:val="20"/>
          <w:lang w:eastAsia="en-US"/>
        </w:rPr>
        <w:t xml:space="preserve">(see, for instance, </w:t>
      </w:r>
      <w:r w:rsidR="0006737B" w:rsidRPr="0006737B">
        <w:rPr>
          <w:rStyle w:val="Citation"/>
        </w:rPr>
        <w:fldChar w:fldCharType="begin"/>
      </w:r>
      <w:r w:rsidR="003A5B20">
        <w:rPr>
          <w:rStyle w:val="Citation"/>
        </w:rPr>
        <w:instrText>ADDIN CITAVI.PLACEHOLDER 0ba54135-10e1-45e9-9505-ada4e8a5beb9 PFBsYWNlaG9sZGVyPg0KICA8QWRkSW5WZXJzaW9uPjUuMi4wLjg8L0FkZEluVmVyc2lvbj4NCiAgPElkPjBiYTU0MTM1LTEwZTEtNDVlOS05NTA1LWFkYTRlOGE1YmViOTwvSWQ+DQogIDxFbnRyaWVzPg0KICAgIDxFbnRyeT4NCiAgICAgIDxJZD40MTk3OTk4My1kZWNmLTRmNjctODJiYS1kMmY3ZDdjYjBiZDc8L0lkPg0KICAgICAgPE5vUGFyPnRydWU8L05vUGFyPg0KICAgICAgPFJlZmVyZW5jZUlkPjE2OTFmZGYxLWE4ZjctNDI4Yi05YzA1LTI5YTY4Y2IwNGNmND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UZXJyeTwvRmlyc3ROYW1lPg0KICAgICAgICAgICAgPExhc3ROYW1lPlJlZ2llc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lZ2llciAxOTk0PC9UZXh0Pg0KICAgIDwvVGV4dFVuaXQ+DQogIDwvVGV4dFVuaXRzPg0KPC9QbGFjZWhvbGRlcj4=</w:instrText>
      </w:r>
      <w:r w:rsidR="0006737B" w:rsidRPr="0006737B">
        <w:rPr>
          <w:rStyle w:val="Citation"/>
        </w:rPr>
        <w:fldChar w:fldCharType="separate"/>
      </w:r>
      <w:bookmarkStart w:id="1853" w:name="_CTVP0010ba5413510e145e99505ada4e8a5beb9"/>
      <w:r w:rsidR="0092006B">
        <w:rPr>
          <w:rStyle w:val="Citation"/>
        </w:rPr>
        <w:t>Regier 1994</w:t>
      </w:r>
      <w:bookmarkEnd w:id="1853"/>
      <w:r w:rsidR="0006737B" w:rsidRPr="0006737B">
        <w:rPr>
          <w:rStyle w:val="Citation"/>
        </w:rPr>
        <w:fldChar w:fldCharType="end"/>
      </w:r>
      <w:r w:rsidR="0006737B" w:rsidRPr="0006737B">
        <w:rPr>
          <w:rStyle w:val="Citation"/>
        </w:rPr>
        <w:t>;</w:t>
      </w:r>
      <w:r w:rsidR="00513C8C" w:rsidRPr="00513C8C">
        <w:rPr>
          <w:rStyle w:val="Citation"/>
        </w:rPr>
        <w:t xml:space="preserve"> </w:t>
      </w:r>
      <w:r w:rsidR="0006737B" w:rsidRPr="0006737B">
        <w:rPr>
          <w:rStyle w:val="Citation"/>
        </w:rPr>
        <w:fldChar w:fldCharType="begin"/>
      </w:r>
      <w:r w:rsidR="003A5B20">
        <w:rPr>
          <w:rStyle w:val="Citation"/>
        </w:rPr>
        <w:instrText>ADDIN CITAVI.PLACEHOLDER b96b37fd-d664-4732-9a28-d0030bcf1c98 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R0ZXMgMjAwNzogMTI04oCTMTI1PC9UZXh0Pg0KICAgIDwvVGV4dFVuaXQ+DQogIDwvVGV4dFVuaXRzPg0KPC9QbGFjZWhvbGRlcj4=</w:instrText>
      </w:r>
      <w:r w:rsidR="0006737B" w:rsidRPr="0006737B">
        <w:rPr>
          <w:rStyle w:val="Citation"/>
        </w:rPr>
        <w:fldChar w:fldCharType="separate"/>
      </w:r>
      <w:bookmarkStart w:id="1854" w:name="_CTVP001b96b37fdd66447329a28d0030bcf1c98"/>
      <w:r w:rsidR="0092006B">
        <w:rPr>
          <w:rStyle w:val="Citation"/>
        </w:rPr>
        <w:t>Mattes 2007: 124–125</w:t>
      </w:r>
      <w:bookmarkEnd w:id="1854"/>
      <w:r w:rsidR="0006737B" w:rsidRPr="0006737B">
        <w:rPr>
          <w:rStyle w:val="Citation"/>
        </w:rPr>
        <w:fldChar w:fldCharType="end"/>
      </w:r>
      <w:r w:rsidR="0006737B" w:rsidRPr="0006737B">
        <w:rPr>
          <w:rStyle w:val="Citation"/>
        </w:rPr>
        <w:t>;</w:t>
      </w:r>
      <w:r w:rsidR="00513C8C" w:rsidRPr="00513C8C">
        <w:rPr>
          <w:rStyle w:val="Citation"/>
        </w:rPr>
        <w:t xml:space="preserve"> </w:t>
      </w:r>
      <w:r w:rsidR="0006737B" w:rsidRPr="0006737B">
        <w:rPr>
          <w:rStyle w:val="Citation"/>
        </w:rPr>
        <w:fldChar w:fldCharType="begin"/>
      </w:r>
      <w:r w:rsidR="003A5B20">
        <w:rPr>
          <w:rStyle w:val="Citation"/>
        </w:rPr>
        <w:instrText>ADDIN CITAVI.PLACEHOLDER 2d1966bf-f868-4911-a44c-e2ad3a10054e 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XlvbWkgMjAwOTogMTE1MTwvVGV4dD4NCiAgICA8L1RleHRVbml0Pg0KICA8L1RleHRVbml0cz4NCjwvUGxhY2Vob2xkZXI+</w:instrText>
      </w:r>
      <w:r w:rsidR="0006737B" w:rsidRPr="0006737B">
        <w:rPr>
          <w:rStyle w:val="Citation"/>
        </w:rPr>
        <w:fldChar w:fldCharType="separate"/>
      </w:r>
      <w:bookmarkStart w:id="1855" w:name="_CTVP0012d1966bff8684911a44ce2ad3a10054e"/>
      <w:r w:rsidR="0092006B">
        <w:rPr>
          <w:rStyle w:val="Citation"/>
        </w:rPr>
        <w:t>Kiyomi 2009: 1151</w:t>
      </w:r>
      <w:bookmarkEnd w:id="1855"/>
      <w:r w:rsidR="0006737B" w:rsidRPr="0006737B">
        <w:rPr>
          <w:rStyle w:val="Citation"/>
        </w:rPr>
        <w:fldChar w:fldCharType="end"/>
      </w:r>
      <w:r w:rsidR="009C1E18" w:rsidRPr="0006737B">
        <w:rPr>
          <w:rStyle w:val="Citation"/>
        </w:rPr>
        <w:t>;</w:t>
      </w:r>
      <w:r w:rsidR="00513C8C" w:rsidRPr="00513C8C">
        <w:rPr>
          <w:rStyle w:val="Citation"/>
        </w:rPr>
        <w:t xml:space="preserve"> </w:t>
      </w:r>
      <w:r w:rsidR="00BA6215" w:rsidRPr="0006737B">
        <w:rPr>
          <w:rStyle w:val="Citation"/>
        </w:rPr>
        <w:fldChar w:fldCharType="begin"/>
      </w:r>
      <w:r w:rsidR="0092451D" w:rsidRPr="0006737B">
        <w:rPr>
          <w:rStyle w:val="Citation"/>
        </w:rPr>
        <w:instrText>ADDIN CITAVI.PLACEHOLDER cf9f6f69-f7a9-455d-96d9-67d42da4d74d 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JbnRyb2R1Y3Rpb25zIHRvIExhbmd1YWdlIGFuZCBMaW5ndWlzdGljczwvTmFtZT4NCiAgICAgICAgPC9TZXJpZXNUaXRsZT4NCiAgICAgICAgPFNob3J0VGl0bGU+TW9yYXZjc2lrIDIwMTMg4oCTIEludHJvZHVjaW5nIGxhbmd1YWdlIHR5cG9sb2d5PC9TaG9ydFRpdGxlPg0KICAgICAgICA8VGl0bGU+SW50cm9kdWNpbmcgbGFuZ3VhZ2UgdHlwb2xvZ3k8L1RpdGxlPg0KICAgICAgICA8WWVhcj4yMDEzPC9ZZWFyPg0KICAgICAgPC9SZWZlcmVuY2U+DQogICAgPC9FbnRyeT4NCiAgPC9FbnRyaWVzPg0KICA8VGV4dD5Nb3JhdmNzaWsgMjAxMzogMTI54oCTMTM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vcmF2Y3NpayAyMDEzOiAxMjnigJMxMzM8L1RleHQ+DQogICAgPC9UZXh0VW5pdD4NCiAgPC9UZXh0VW5pdHM+DQo8L1BsYWNlaG9sZGVyPg==</w:instrText>
      </w:r>
      <w:r w:rsidR="00BA6215" w:rsidRPr="0006737B">
        <w:rPr>
          <w:rStyle w:val="Citation"/>
        </w:rPr>
        <w:fldChar w:fldCharType="separate"/>
      </w:r>
      <w:bookmarkStart w:id="1856" w:name="_CTVP001cf9f6f69f7a9455d96d967d42da4d74d"/>
      <w:r w:rsidR="0092006B">
        <w:rPr>
          <w:rStyle w:val="Citation"/>
        </w:rPr>
        <w:t>Moravcsik 2013: 129–133</w:t>
      </w:r>
      <w:bookmarkEnd w:id="1856"/>
      <w:r w:rsidR="00BA6215" w:rsidRPr="0006737B">
        <w:rPr>
          <w:rStyle w:val="Citation"/>
        </w:rPr>
        <w:fldChar w:fldCharType="end"/>
      </w:r>
      <w:r w:rsidRPr="00F5434A">
        <w:t>).</w:t>
      </w:r>
    </w:p>
    <w:p w14:paraId="7F4AA85D" w14:textId="2A935AC6" w:rsidR="00E15E36" w:rsidRPr="00FA0379" w:rsidRDefault="00E15E36" w:rsidP="0071676D">
      <w:pPr>
        <w:pStyle w:val="Body0505after"/>
      </w:pPr>
      <w:r w:rsidRPr="00FA0379">
        <w:t xml:space="preserve">Examining the </w:t>
      </w:r>
      <w:r w:rsidR="00B7093A">
        <w:t>“</w:t>
      </w:r>
      <w:r w:rsidRPr="00FA0379">
        <w:t>crosslinguistically recurrent semantic properties of reduplication</w:t>
      </w:r>
      <w:r w:rsidR="00B7093A">
        <w:t>”</w:t>
      </w:r>
      <w:r w:rsidRPr="00FA0379">
        <w:t xml:space="preserve">, </w:t>
      </w:r>
      <w:r w:rsidR="00BA6215">
        <w:rPr>
          <w:rStyle w:val="Citation"/>
        </w:rPr>
        <w:fldChar w:fldCharType="begin"/>
      </w:r>
      <w:r w:rsidR="0092451D">
        <w:rPr>
          <w:rStyle w:val="Citation"/>
        </w:rPr>
        <w:instrText>ADDIN CITAVI.PLACEHOLDER b1fc6530-ba80-4c23-9a79-13d1058ed22c PFBsYWNlaG9sZGVyPg0KICA8QWRkSW5WZXJzaW9uPjUuMi4wLjg8L0FkZEluVmVyc2lvbj4NCiAgPElkPmIxZmM2NTMwLWJhODAtNGMyMy05YTc5LTEzZDEwNThlZDIyYzwvSWQ+DQogIDxFbnRyaWVzPg0KICAgIDxFbnRyeT4NCiAgICAgIDxJZD5hMTE1MjdlMC04NDVlLTQ4YmQtOGE2MC04MzlmNTk4MjhhYjU8L0lkPg0KICAgICAgPE5vUGFyPnRydWU8L05vUGFyPg0KICAgICAgPFBlcnNvbk9ubHk+dHJ1ZTwvUGVyc29uT25seT4NCiAgICAgIDxSZWZlcmVuY2VJZD45MTFhYjNlOS1mNWVmLTQyYmItYTc4Zi0zNGIzNjcxMDdmOWQ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JbnRyb2R1Y3Rpb25zIHRvIExhbmd1YWdlIGFuZCBMaW5ndWlzdGljczwvTmFtZT4NCiAgICAgICAgPC9TZXJpZXNUaXRsZT4NCiAgICAgICAgPFNob3J0VGl0bGU+TW9yYXZjc2lrIDIwMTMg4oCTIEludHJvZHVjaW5nIGxhbmd1YWdlIHR5cG9sb2d5PC9TaG9ydFRpdGxlPg0KICAgICAgICA8VGl0bGU+SW50cm9kdWNpbmcgbGFuZ3VhZ2UgdHlwb2xvZ3k8L1RpdGxlPg0KICAgICAgICA8WWVhcj4yMDEzPC9ZZWFyPg0KICAgICAgPC9SZWZlcmVuY2U+DQogICAgPC9FbnRyeT4NCiAgPC9FbnRyaWVzPg0KICA8VGV4dD5Nb3JhdmNzaW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9yYXZjc2lrPC9UZXh0Pg0KICAgIDwvVGV4dFVuaXQ+DQogIDwvVGV4dFVuaXRzPg0KPC9QbGFjZWhvbGRlcj4=</w:instrText>
      </w:r>
      <w:r w:rsidR="00BA6215">
        <w:rPr>
          <w:rStyle w:val="Citation"/>
        </w:rPr>
        <w:fldChar w:fldCharType="separate"/>
      </w:r>
      <w:bookmarkStart w:id="1857" w:name="_CTVP001b1fc6530ba804c239a7913d1058ed22c"/>
      <w:r w:rsidR="0092006B">
        <w:rPr>
          <w:rStyle w:val="Citation"/>
        </w:rPr>
        <w:t>Moravcsik</w:t>
      </w:r>
      <w:bookmarkEnd w:id="1857"/>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a884c03c-d22e-455a-b76c-b0d8018cd65b 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6IDEzMSk8L1RleHQ+DQogICAgPC9UZXh0VW5pdD4NCiAgPC9UZXh0VW5pdHM+DQo8L1BsYWNlaG9sZGVyPg==</w:instrText>
      </w:r>
      <w:r w:rsidR="00BA6215">
        <w:rPr>
          <w:rStyle w:val="Citation"/>
        </w:rPr>
        <w:fldChar w:fldCharType="separate"/>
      </w:r>
      <w:bookmarkStart w:id="1858" w:name="_CTVP001a884c03cd22e455ab76cb0d8018cd65b"/>
      <w:r w:rsidR="0092006B">
        <w:rPr>
          <w:rStyle w:val="Citation"/>
        </w:rPr>
        <w:t>(2013: 131)</w:t>
      </w:r>
      <w:bookmarkEnd w:id="1858"/>
      <w:r w:rsidR="00BA6215">
        <w:rPr>
          <w:rStyle w:val="Citation"/>
        </w:rPr>
        <w:fldChar w:fldCharType="end"/>
      </w:r>
      <w:r w:rsidRPr="00FA0379">
        <w:t xml:space="preserve"> comes to the conclusion that</w:t>
      </w:r>
    </w:p>
    <w:p w14:paraId="6E29EFAB" w14:textId="0FAFC916" w:rsidR="00E15E36" w:rsidRPr="00FA0379" w:rsidRDefault="00E15E36" w:rsidP="00E15E36">
      <w:pPr>
        <w:pStyle w:val="I05I"/>
        <w:rPr>
          <w:szCs w:val="20"/>
        </w:rPr>
      </w:pPr>
      <w:r w:rsidRPr="00FA0379">
        <w:rPr>
          <w:szCs w:val="20"/>
          <w:lang w:eastAsia="en-US"/>
        </w:rPr>
        <w:lastRenderedPageBreak/>
        <w:t xml:space="preserve">reduplication may be viewed as a marking device to indicate that the word is to be understood in an out-of-the-ordinary sense: the meaning deviates from the normal sense of the base either by being </w:t>
      </w:r>
      <w:r w:rsidR="00B7093A">
        <w:rPr>
          <w:szCs w:val="20"/>
          <w:lang w:eastAsia="en-US"/>
        </w:rPr>
        <w:t>“</w:t>
      </w:r>
      <w:r w:rsidRPr="00FA0379">
        <w:rPr>
          <w:szCs w:val="20"/>
          <w:lang w:eastAsia="en-US"/>
        </w:rPr>
        <w:t>more</w:t>
      </w:r>
      <w:r w:rsidR="00B7093A">
        <w:rPr>
          <w:szCs w:val="20"/>
          <w:lang w:eastAsia="en-US"/>
        </w:rPr>
        <w:t>”</w:t>
      </w:r>
      <w:r w:rsidRPr="00FA0379">
        <w:rPr>
          <w:szCs w:val="20"/>
          <w:lang w:eastAsia="en-US"/>
        </w:rPr>
        <w:t xml:space="preserve"> or by being </w:t>
      </w:r>
      <w:r w:rsidR="00B7093A">
        <w:rPr>
          <w:szCs w:val="20"/>
          <w:lang w:eastAsia="en-US"/>
        </w:rPr>
        <w:t>“</w:t>
      </w:r>
      <w:r w:rsidRPr="00FA0379">
        <w:rPr>
          <w:szCs w:val="20"/>
          <w:lang w:eastAsia="en-US"/>
        </w:rPr>
        <w:t>less</w:t>
      </w:r>
      <w:r w:rsidR="00B7093A">
        <w:rPr>
          <w:lang w:eastAsia="en-US"/>
        </w:rPr>
        <w:t>”</w:t>
      </w:r>
      <w:r w:rsidR="00AF1707">
        <w:rPr>
          <w:lang w:eastAsia="en-US"/>
        </w:rPr>
        <w:t>.</w:t>
      </w:r>
    </w:p>
    <w:p w14:paraId="59DC64F0" w14:textId="52D7116A" w:rsidR="00E15E36" w:rsidRPr="00FA0379" w:rsidRDefault="00E15E36" w:rsidP="0071676D">
      <w:pPr>
        <w:pStyle w:val="Body0005after"/>
      </w:pPr>
      <w:r w:rsidRPr="00FA0379">
        <w:t xml:space="preserve">These contradictory meaning aspects of augmentation and diminution have also been noted for Malayo-Polynesian languages. In her study on reduplication in 30 of these languages, </w:t>
      </w:r>
      <w:r w:rsidR="00BA6215">
        <w:rPr>
          <w:rStyle w:val="Citation"/>
        </w:rPr>
        <w:fldChar w:fldCharType="begin"/>
      </w:r>
      <w:r w:rsidR="003A5B20">
        <w:rPr>
          <w:rStyle w:val="Citation"/>
        </w:rPr>
        <w:instrText>ADDIN CITAVI.PLACEHOLDER 698aa4a0-2bef-4d62-8595-974840011f9b PFBsYWNlaG9sZGVyPg0KICA8QWRkSW5WZXJzaW9uPjUuMi4wLjg8L0FkZEluVmVyc2lvbj4NCiAgPElkPjY5OGFhNGEwLTJiZWYtNGQ2Mi04NTk1LTk3NDg0MDAxMWY5YjwvSWQ+DQogIDxFbnRyaWVzPg0KICAgIDxFbnRyeT4NCiAgICAgIDxJZD5kOWJiM2EyZS05Mjc4LTQwMGEtODI2NS1iZWY4NGY1ZDg0Y2U8L0lkPg0KICAgICAgPE5vUGFyPnRydWU8L05vUGFyPg0KICAgICAgPFBlcnNvbk9ubHk+dHJ1ZTwvUGVyc29uT25seT4NCiAgICAgIDxSZWZlcmVuY2VJZD40MmJlMWY1MC05ODQ2LTQzNzgtYjViYS0yY2M5NmQ1MjMyNTY8L1JlZmVyZW5jZUlk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5b21pPC9UZXh0Pg0KICAgIDwvVGV4dFVuaXQ+DQogIDwvVGV4dFVuaXRzPg0KPC9QbGFjZWhvbGRlcj4=</w:instrText>
      </w:r>
      <w:r w:rsidR="00BA6215">
        <w:rPr>
          <w:rStyle w:val="Citation"/>
        </w:rPr>
        <w:fldChar w:fldCharType="separate"/>
      </w:r>
      <w:bookmarkStart w:id="1859" w:name="_CTVP001698aa4a02bef4d628595974840011f9b"/>
      <w:r w:rsidR="0092006B">
        <w:rPr>
          <w:rStyle w:val="Citation"/>
        </w:rPr>
        <w:t>Kiyomi</w:t>
      </w:r>
      <w:bookmarkEnd w:id="1859"/>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bf35a9cc-b4f0-40b8-aa49-e2b74000716b 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6IDExNTEpPC9UZXh0Pg0KICAgIDwvVGV4dFVuaXQ+DQogIDwvVGV4dFVuaXRzPg0KPC9QbGFjZWhvbGRlcj4=</w:instrText>
      </w:r>
      <w:r w:rsidR="00BA6215">
        <w:rPr>
          <w:rStyle w:val="Citation"/>
        </w:rPr>
        <w:fldChar w:fldCharType="separate"/>
      </w:r>
      <w:bookmarkStart w:id="1860" w:name="_CTVP001bf35a9ccb4f040b8aa49e2b74000716b"/>
      <w:r w:rsidR="0092006B">
        <w:rPr>
          <w:rStyle w:val="Citation"/>
        </w:rPr>
        <w:t>(2009: 1151)</w:t>
      </w:r>
      <w:bookmarkEnd w:id="1860"/>
      <w:r w:rsidR="00BA6215">
        <w:rPr>
          <w:rStyle w:val="Citation"/>
        </w:rPr>
        <w:fldChar w:fldCharType="end"/>
      </w:r>
      <w:r w:rsidRPr="00FA0379">
        <w:t xml:space="preserve"> considers these two meanings of reduplication to be</w:t>
      </w:r>
    </w:p>
    <w:p w14:paraId="771921BA" w14:textId="69CE78C3" w:rsidR="00E15E36" w:rsidRPr="00FA0379" w:rsidRDefault="00E15E36" w:rsidP="00E15E36">
      <w:pPr>
        <w:pStyle w:val="I05I"/>
        <w:rPr>
          <w:szCs w:val="20"/>
          <w:lang w:eastAsia="en-US"/>
        </w:rPr>
      </w:pPr>
      <w:r w:rsidRPr="00FA0379">
        <w:rPr>
          <w:szCs w:val="20"/>
          <w:lang w:eastAsia="en-US"/>
        </w:rPr>
        <w:t xml:space="preserve">two manifestations of the same semantic principle of </w:t>
      </w:r>
      <w:r w:rsidR="00B7093A">
        <w:rPr>
          <w:szCs w:val="20"/>
          <w:lang w:eastAsia="en-US"/>
        </w:rPr>
        <w:t>‘</w:t>
      </w:r>
      <w:r w:rsidRPr="00FA0379">
        <w:rPr>
          <w:szCs w:val="20"/>
          <w:lang w:eastAsia="en-US"/>
        </w:rPr>
        <w:t>a …er degree of …</w:t>
      </w:r>
      <w:r w:rsidR="00B7093A">
        <w:rPr>
          <w:szCs w:val="20"/>
          <w:lang w:eastAsia="en-US"/>
        </w:rPr>
        <w:t>’</w:t>
      </w:r>
      <w:r w:rsidRPr="00FA0379">
        <w:rPr>
          <w:szCs w:val="20"/>
          <w:lang w:eastAsia="en-US"/>
        </w:rPr>
        <w:t xml:space="preserve">, which is projected in the opposite directions. Then one can postulate that the prototypical meanings of reduplication represent the semantic principle </w:t>
      </w:r>
      <w:r w:rsidR="00B7093A">
        <w:rPr>
          <w:szCs w:val="20"/>
          <w:lang w:eastAsia="en-US"/>
        </w:rPr>
        <w:t>‘</w:t>
      </w:r>
      <w:r w:rsidRPr="0099608C">
        <w:rPr>
          <w:rStyle w:val="ChSmallCaps"/>
        </w:rPr>
        <w:t>a</w:t>
      </w:r>
      <w:r w:rsidRPr="00D32413">
        <w:t xml:space="preserve"> </w:t>
      </w:r>
      <w:r w:rsidRPr="0099608C">
        <w:rPr>
          <w:rStyle w:val="ChSmallCaps"/>
        </w:rPr>
        <w:t>higher</w:t>
      </w:r>
      <w:r w:rsidRPr="00424429">
        <w:t>/</w:t>
      </w:r>
      <w:r w:rsidRPr="0099608C">
        <w:rPr>
          <w:rStyle w:val="ChSmallCaps"/>
        </w:rPr>
        <w:t>lower</w:t>
      </w:r>
      <w:r w:rsidRPr="00D32413">
        <w:t xml:space="preserve"> </w:t>
      </w:r>
      <w:r w:rsidRPr="0099608C">
        <w:rPr>
          <w:rStyle w:val="ChSmallCaps"/>
        </w:rPr>
        <w:t>degree</w:t>
      </w:r>
      <w:r w:rsidRPr="00D32413">
        <w:t xml:space="preserve"> </w:t>
      </w:r>
      <w:r w:rsidRPr="0099608C">
        <w:rPr>
          <w:rStyle w:val="ChSmallCaps"/>
        </w:rPr>
        <w:t>of</w:t>
      </w:r>
      <w:r w:rsidRPr="00FA0379">
        <w:rPr>
          <w:szCs w:val="20"/>
          <w:lang w:eastAsia="en-US"/>
        </w:rPr>
        <w:t xml:space="preserve"> …</w:t>
      </w:r>
      <w:r w:rsidR="00B7093A">
        <w:rPr>
          <w:szCs w:val="20"/>
          <w:lang w:eastAsia="en-US"/>
        </w:rPr>
        <w:t>’</w:t>
      </w:r>
    </w:p>
    <w:p w14:paraId="1A2FD4E8" w14:textId="20C7C029" w:rsidR="00E15E36" w:rsidRPr="00FA0379" w:rsidRDefault="00E15E36" w:rsidP="0071676D">
      <w:pPr>
        <w:pStyle w:val="Body0000after"/>
        <w:rPr>
          <w:lang w:eastAsia="en-US"/>
        </w:rPr>
      </w:pPr>
      <w:r w:rsidRPr="00FA0379">
        <w:t xml:space="preserve">The overview presented in </w:t>
      </w:r>
      <w:r w:rsidRPr="00FA0379">
        <w:fldChar w:fldCharType="begin"/>
      </w:r>
      <w:r w:rsidRPr="00FA0379">
        <w:instrText xml:space="preserve"> REF _Ref360116475 \h </w:instrText>
      </w:r>
      <w:r>
        <w:instrText xml:space="preserve"> \* MERGEFORMAT </w:instrText>
      </w:r>
      <w:r w:rsidRPr="00FA0379">
        <w:fldChar w:fldCharType="separate"/>
      </w:r>
      <w:r w:rsidR="00154D81" w:rsidRPr="00154D81">
        <w:t xml:space="preserve">Table </w:t>
      </w:r>
      <w:r w:rsidR="00154D81" w:rsidRPr="00154D81">
        <w:rPr>
          <w:noProof/>
          <w:cs/>
        </w:rPr>
        <w:t>‎</w:t>
      </w:r>
      <w:r w:rsidR="00154D81">
        <w:rPr>
          <w:noProof/>
          <w:szCs w:val="19"/>
        </w:rPr>
        <w:t>4.6</w:t>
      </w:r>
      <w:r w:rsidRPr="00FA0379">
        <w:fldChar w:fldCharType="end"/>
      </w:r>
      <w:r w:rsidRPr="00FA0379">
        <w:t xml:space="preserve"> indicates that this semantic principle of </w:t>
      </w:r>
      <w:r w:rsidR="00B7093A">
        <w:rPr>
          <w:lang w:eastAsia="en-US"/>
        </w:rPr>
        <w:t>“</w:t>
      </w:r>
      <w:r w:rsidRPr="00FA0379">
        <w:rPr>
          <w:lang w:eastAsia="en-US"/>
        </w:rPr>
        <w:t>a …er degree of …</w:t>
      </w:r>
      <w:r w:rsidR="00B7093A">
        <w:rPr>
          <w:lang w:eastAsia="en-US"/>
        </w:rPr>
        <w:t>”</w:t>
      </w:r>
      <w:r w:rsidRPr="00FA0379">
        <w:rPr>
          <w:lang w:eastAsia="en-US"/>
        </w:rPr>
        <w:t xml:space="preserve"> in terms of augmentation or diminution also accounts for the different meaning aspects of reduplication in Papuan Malay.</w:t>
      </w:r>
    </w:p>
    <w:p w14:paraId="38079755" w14:textId="135B72C9" w:rsidR="00E15E36" w:rsidRPr="00FA0379" w:rsidRDefault="00E15E36" w:rsidP="00E15E36">
      <w:pPr>
        <w:pStyle w:val="Body0500after"/>
        <w:rPr>
          <w:szCs w:val="20"/>
        </w:rPr>
      </w:pPr>
      <w:r w:rsidRPr="00FA0379">
        <w:rPr>
          <w:szCs w:val="20"/>
        </w:rPr>
        <w:t xml:space="preserve">In Papuan Malay, the notion of </w:t>
      </w:r>
      <w:r w:rsidR="00B7093A">
        <w:rPr>
          <w:szCs w:val="20"/>
        </w:rPr>
        <w:t>‘</w:t>
      </w:r>
      <w:r w:rsidRPr="00FA0379">
        <w:rPr>
          <w:szCs w:val="20"/>
        </w:rPr>
        <w:t>higher degree of …</w:t>
      </w:r>
      <w:r w:rsidR="00B7093A">
        <w:rPr>
          <w:szCs w:val="20"/>
        </w:rPr>
        <w:t>’</w:t>
      </w:r>
      <w:r w:rsidRPr="00FA0379">
        <w:rPr>
          <w:szCs w:val="20"/>
        </w:rPr>
        <w:t xml:space="preserve"> involves augmentation in terms of quantity or intensity.</w:t>
      </w:r>
      <w:r w:rsidR="00112E1B">
        <w:rPr>
          <w:szCs w:val="20"/>
        </w:rPr>
        <w:t xml:space="preserve"> Cross-linguistically,</w:t>
      </w:r>
      <w:r w:rsidRPr="00FA0379">
        <w:rPr>
          <w:szCs w:val="20"/>
        </w:rPr>
        <w:t xml:space="preserve"> </w:t>
      </w:r>
      <w:r w:rsidR="00BA6215">
        <w:rPr>
          <w:rStyle w:val="Citation"/>
        </w:rPr>
        <w:fldChar w:fldCharType="begin"/>
      </w:r>
      <w:r w:rsidR="0092451D">
        <w:rPr>
          <w:rStyle w:val="Citation"/>
        </w:rPr>
        <w:instrText>ADDIN CITAVI.PLACEHOLDER 1fee78b9-a22e-45f6-806c-25170eeac263 PFBsYWNlaG9sZGVyPg0KICA8QWRkSW5WZXJzaW9uPjUuMi4wLjg8L0FkZEluVmVyc2lvbj4NCiAgPElkPjFmZWU3OGI5LWEyMmUtNDVmNi04MDZjLTI1MTcwZWVhYzI2MzwvSWQ+DQogIDxFbnRyaWVzPg0KICAgIDxFbnRyeT4NCiAgICAgIDxJZD42OWYxM2I2YS01N2JjLTQ0MzAtYjUwYi0yYjA5YWUzZTNlZDU8L0lkPg0KICAgICAgPE5vUGFyPnRydWU8L05vUGFyPg0KICAgICAgPFBlcnNvbk9ubHk+dHJ1ZTwvUGVyc29uT25seT4NCiAgICAgIDxSZWZlcmVuY2VJZD42NTk2ZTM5Mi1mYTc5LTRiNzYtYTM2ZC00MDdhYWVkMjQ5YjM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9yYXZjc2lrPC9UZXh0Pg0KICAgIDwvVGV4dFVuaXQ+DQogIDwvVGV4dFVuaXRzPg0KPC9QbGFjZWhvbGRlcj4=</w:instrText>
      </w:r>
      <w:r w:rsidR="00BA6215">
        <w:rPr>
          <w:rStyle w:val="Citation"/>
        </w:rPr>
        <w:fldChar w:fldCharType="separate"/>
      </w:r>
      <w:bookmarkStart w:id="1861" w:name="_CTVP0011fee78b9a22e45f6806c25170eeac263"/>
      <w:r w:rsidR="0092006B">
        <w:rPr>
          <w:rStyle w:val="Citation"/>
        </w:rPr>
        <w:t>Moravcsik</w:t>
      </w:r>
      <w:bookmarkEnd w:id="1861"/>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7643ee03-ee70-4217-a792-57c443067fbf 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3ODogMzE3LCAzMjEpPC9UZXh0Pg0KICAgIDwvVGV4dFVuaXQ+DQogIDwvVGV4dFVuaXRzPg0KPC9QbGFjZWhvbGRlcj4=</w:instrText>
      </w:r>
      <w:r w:rsidR="00BA6215">
        <w:rPr>
          <w:rStyle w:val="Citation"/>
        </w:rPr>
        <w:fldChar w:fldCharType="separate"/>
      </w:r>
      <w:bookmarkStart w:id="1862" w:name="_CTVP0017643ee03ee704217a79257c443067fbf"/>
      <w:r w:rsidR="0092006B">
        <w:rPr>
          <w:rStyle w:val="Citation"/>
        </w:rPr>
        <w:t>(1978: 317, 321)</w:t>
      </w:r>
      <w:bookmarkEnd w:id="1862"/>
      <w:r w:rsidR="00BA6215">
        <w:rPr>
          <w:rStyle w:val="Citation"/>
        </w:rPr>
        <w:fldChar w:fldCharType="end"/>
      </w:r>
      <w:r w:rsidRPr="00FA0379">
        <w:rPr>
          <w:szCs w:val="20"/>
        </w:rPr>
        <w:t xml:space="preserve"> specifies that in the context of reduplication quantity can </w:t>
      </w:r>
      <w:r w:rsidRPr="00FA0379">
        <w:rPr>
          <w:szCs w:val="20"/>
          <w:lang w:eastAsia="en-US"/>
        </w:rPr>
        <w:t xml:space="preserve">refer to the </w:t>
      </w:r>
      <w:r w:rsidR="00B7093A">
        <w:rPr>
          <w:szCs w:val="20"/>
          <w:lang w:eastAsia="en-US"/>
        </w:rPr>
        <w:t>“</w:t>
      </w:r>
      <w:r w:rsidRPr="00FA0379">
        <w:rPr>
          <w:szCs w:val="20"/>
          <w:lang w:eastAsia="en-US"/>
        </w:rPr>
        <w:t>participants of [an] event or the events themselves</w:t>
      </w:r>
      <w:r w:rsidR="00B7093A">
        <w:rPr>
          <w:szCs w:val="20"/>
          <w:lang w:eastAsia="en-US"/>
        </w:rPr>
        <w:t>”</w:t>
      </w:r>
      <w:r w:rsidRPr="00FA0379">
        <w:rPr>
          <w:szCs w:val="20"/>
          <w:lang w:eastAsia="en-US"/>
        </w:rPr>
        <w:t xml:space="preserve">, while intensity refers to the </w:t>
      </w:r>
      <w:r w:rsidRPr="00FA0379">
        <w:rPr>
          <w:szCs w:val="20"/>
        </w:rPr>
        <w:t xml:space="preserve">amount of </w:t>
      </w:r>
      <w:r w:rsidR="00B7093A">
        <w:rPr>
          <w:szCs w:val="20"/>
        </w:rPr>
        <w:t>“</w:t>
      </w:r>
      <w:r w:rsidRPr="00FA0379">
        <w:rPr>
          <w:szCs w:val="20"/>
        </w:rPr>
        <w:t>energy investment or size of effect</w:t>
      </w:r>
      <w:r w:rsidR="00B7093A">
        <w:rPr>
          <w:szCs w:val="20"/>
        </w:rPr>
        <w:t>”</w:t>
      </w:r>
      <w:r w:rsidRPr="00FA0379">
        <w:rPr>
          <w:szCs w:val="20"/>
        </w:rPr>
        <w:t xml:space="preserve">. In Papuan Malay, </w:t>
      </w:r>
      <w:r w:rsidR="00112E1B">
        <w:rPr>
          <w:szCs w:val="20"/>
        </w:rPr>
        <w:t xml:space="preserve">the </w:t>
      </w:r>
      <w:r w:rsidRPr="00FA0379">
        <w:rPr>
          <w:szCs w:val="20"/>
        </w:rPr>
        <w:t xml:space="preserve">augmentation of quantity includes meaning aspects such as </w:t>
      </w:r>
      <w:r w:rsidR="00E41024">
        <w:rPr>
          <w:szCs w:val="20"/>
        </w:rPr>
        <w:t>collectivity</w:t>
      </w:r>
      <w:r w:rsidRPr="00FA0379">
        <w:rPr>
          <w:szCs w:val="20"/>
        </w:rPr>
        <w:t xml:space="preserve"> or repetition, while </w:t>
      </w:r>
      <w:r w:rsidR="00112E1B">
        <w:rPr>
          <w:szCs w:val="20"/>
        </w:rPr>
        <w:t xml:space="preserve">the </w:t>
      </w:r>
      <w:r w:rsidRPr="00FA0379">
        <w:rPr>
          <w:szCs w:val="20"/>
        </w:rPr>
        <w:t xml:space="preserve">increase in intensity includes the meaning aspects of </w:t>
      </w:r>
      <w:r w:rsidR="00A929C2" w:rsidRPr="00FA0379">
        <w:rPr>
          <w:szCs w:val="20"/>
        </w:rPr>
        <w:t>intensity</w:t>
      </w:r>
      <w:r w:rsidRPr="00FA0379">
        <w:rPr>
          <w:szCs w:val="20"/>
        </w:rPr>
        <w:t xml:space="preserve"> and immediacy, as listed in </w:t>
      </w:r>
      <w:r w:rsidRPr="00FA0379">
        <w:rPr>
          <w:szCs w:val="20"/>
        </w:rPr>
        <w:fldChar w:fldCharType="begin"/>
      </w:r>
      <w:r w:rsidRPr="00FA0379">
        <w:rPr>
          <w:szCs w:val="20"/>
        </w:rPr>
        <w:instrText xml:space="preserve"> REF _Ref360116475 \h </w:instrText>
      </w:r>
      <w:r>
        <w:rPr>
          <w:szCs w:val="20"/>
        </w:rPr>
        <w:instrText xml:space="preserve"> \* MERGEFORMAT </w:instrText>
      </w:r>
      <w:r w:rsidRPr="00FA0379">
        <w:rPr>
          <w:szCs w:val="20"/>
        </w:rPr>
      </w:r>
      <w:r w:rsidRPr="00FA0379">
        <w:rPr>
          <w:szCs w:val="20"/>
        </w:rPr>
        <w:fldChar w:fldCharType="separate"/>
      </w:r>
      <w:r w:rsidR="00154D81" w:rsidRPr="00154D81">
        <w:rPr>
          <w:szCs w:val="20"/>
        </w:rPr>
        <w:t xml:space="preserve">Table </w:t>
      </w:r>
      <w:r w:rsidR="00154D81" w:rsidRPr="00154D81">
        <w:rPr>
          <w:noProof/>
          <w:szCs w:val="20"/>
          <w:cs/>
        </w:rPr>
        <w:t>‎</w:t>
      </w:r>
      <w:r w:rsidR="00154D81">
        <w:rPr>
          <w:noProof/>
          <w:szCs w:val="19"/>
        </w:rPr>
        <w:t>4.6</w:t>
      </w:r>
      <w:r w:rsidRPr="00FA0379">
        <w:rPr>
          <w:szCs w:val="20"/>
        </w:rPr>
        <w:fldChar w:fldCharType="end"/>
      </w:r>
      <w:r w:rsidRPr="00FA0379">
        <w:rPr>
          <w:szCs w:val="20"/>
        </w:rPr>
        <w:t>.</w:t>
      </w:r>
    </w:p>
    <w:p w14:paraId="1645638F" w14:textId="4746E933" w:rsidR="00E15E36" w:rsidRPr="00FA0379" w:rsidRDefault="00E15E36" w:rsidP="00E15E36">
      <w:pPr>
        <w:pStyle w:val="Body0500after"/>
        <w:rPr>
          <w:szCs w:val="20"/>
        </w:rPr>
      </w:pPr>
      <w:r w:rsidRPr="00FA0379">
        <w:rPr>
          <w:szCs w:val="20"/>
        </w:rPr>
        <w:t xml:space="preserve">The notion of </w:t>
      </w:r>
      <w:r w:rsidR="00B7093A">
        <w:rPr>
          <w:szCs w:val="20"/>
        </w:rPr>
        <w:t>‘</w:t>
      </w:r>
      <w:r w:rsidRPr="00FA0379">
        <w:rPr>
          <w:szCs w:val="20"/>
        </w:rPr>
        <w:t>lesser degree of …</w:t>
      </w:r>
      <w:r w:rsidR="00B7093A">
        <w:rPr>
          <w:szCs w:val="20"/>
        </w:rPr>
        <w:t>’</w:t>
      </w:r>
      <w:r w:rsidRPr="00FA0379">
        <w:rPr>
          <w:szCs w:val="20"/>
        </w:rPr>
        <w:t xml:space="preserve"> involves</w:t>
      </w:r>
      <w:r w:rsidR="00112E1B">
        <w:rPr>
          <w:szCs w:val="20"/>
        </w:rPr>
        <w:t>, generally speaking,</w:t>
      </w:r>
      <w:r w:rsidRPr="00FA0379">
        <w:rPr>
          <w:szCs w:val="20"/>
        </w:rPr>
        <w:t xml:space="preserve"> diminution which typically </w:t>
      </w:r>
      <w:r w:rsidR="00B7093A">
        <w:rPr>
          <w:szCs w:val="20"/>
        </w:rPr>
        <w:t>“</w:t>
      </w:r>
      <w:r w:rsidRPr="00FA0379">
        <w:rPr>
          <w:szCs w:val="20"/>
        </w:rPr>
        <w:t>adds the</w:t>
      </w:r>
      <w:r w:rsidRPr="00FA0379">
        <w:rPr>
          <w:szCs w:val="20"/>
          <w:lang w:eastAsia="en-US"/>
        </w:rPr>
        <w:t xml:space="preserve"> meaning of smallness to the stem meaning</w:t>
      </w:r>
      <w:r w:rsidR="00B7093A">
        <w:rPr>
          <w:szCs w:val="20"/>
          <w:lang w:eastAsia="en-US"/>
        </w:rPr>
        <w:t>”</w:t>
      </w:r>
      <w:r w:rsidRPr="00FA0379">
        <w:rPr>
          <w:szCs w:val="20"/>
          <w:lang w:eastAsia="en-US"/>
        </w:rPr>
        <w:t xml:space="preserve"> </w:t>
      </w:r>
      <w:r w:rsidR="00BA6215">
        <w:rPr>
          <w:rStyle w:val="Citation"/>
        </w:rPr>
        <w:fldChar w:fldCharType="begin"/>
      </w:r>
      <w:r w:rsidR="003A5B20">
        <w:rPr>
          <w:rStyle w:val="Citation"/>
        </w:rPr>
        <w:instrText>ADDIN CITAVI.PLACEHOLDER b80bae38-affb-4260-bce0-55f3494f81e6 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XlvbWkgMjAwOTogMTE1Myk8L1RleHQ+DQogICAgPC9UZXh0VW5pdD4NCiAgPC9UZXh0VW5pdHM+DQo8L1BsYWNlaG9sZGVyPg==</w:instrText>
      </w:r>
      <w:r w:rsidR="00BA6215">
        <w:rPr>
          <w:rStyle w:val="Citation"/>
        </w:rPr>
        <w:fldChar w:fldCharType="separate"/>
      </w:r>
      <w:bookmarkStart w:id="1863" w:name="_CTVP001b80bae38affb4260bce055f3494f81e6"/>
      <w:r w:rsidR="0092006B">
        <w:rPr>
          <w:rStyle w:val="Citation"/>
        </w:rPr>
        <w:t>(Kiyomi 2009: 1153)</w:t>
      </w:r>
      <w:bookmarkEnd w:id="1863"/>
      <w:r w:rsidR="00BA6215">
        <w:rPr>
          <w:rStyle w:val="Citation"/>
        </w:rPr>
        <w:fldChar w:fldCharType="end"/>
      </w:r>
      <w:r w:rsidRPr="00FA0379">
        <w:rPr>
          <w:szCs w:val="20"/>
        </w:rPr>
        <w:t xml:space="preserve">. As </w:t>
      </w:r>
      <w:r w:rsidR="00BA6215">
        <w:rPr>
          <w:rStyle w:val="Citation"/>
        </w:rPr>
        <w:fldChar w:fldCharType="begin"/>
      </w:r>
      <w:r w:rsidR="003A5B20">
        <w:rPr>
          <w:rStyle w:val="Citation"/>
        </w:rPr>
        <w:instrText>ADDIN CITAVI.PLACEHOLDER 0da8d7b0-577d-44f0-9dbd-375426bc1d50 PFBsYWNlaG9sZGVyPg0KICA8QWRkSW5WZXJzaW9uPjUuMi4wLjg8L0FkZEluVmVyc2lvbj4NCiAgPElkPjBkYThkN2IwLTU3N2QtNDRmMC05ZGJkLTM3NTQyNmJjMWQ1MDwvSWQ+DQogIDxFbnRyaWVzPg0KICAgIDxFbnRyeT4NCiAgICAgIDxJZD4zMTkxZDc5OS02ZmFjLTQ5NTUtODYwOS0wY2Y2NDJjNTE0ZDM8L0lkPg0KICAgICAgPE5vUGFyPnRydWU8L05vUGFyPg0KICAgICAgPFBlcnNvbk9ubHk+dHJ1ZTwvUGVyc29uT25seT4NCiAgICAgIDxSZWZlcmVuY2VJZD5lY2Q4YmY1My1mZTUxLTRjZDgtODY5Ni05N2ZjMjFmZGZjMTY8L1JlZmVyZW5jZUlk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kRhbjwvRmlyc3ROYW1lPg0KICAgICAgICAgICAgPExhc3ROYW1lPkp1cmFmc2t5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dXJhZnNreTwvVGV4dD4NCiAgICA8L1RleHRVbml0Pg0KICA8L1RleHRVbml0cz4NCjwvUGxhY2Vob2xkZXI+</w:instrText>
      </w:r>
      <w:r w:rsidR="00BA6215">
        <w:rPr>
          <w:rStyle w:val="Citation"/>
        </w:rPr>
        <w:fldChar w:fldCharType="separate"/>
      </w:r>
      <w:bookmarkStart w:id="1864" w:name="_CTVP0010da8d7b0577d44f09dbd375426bc1d50"/>
      <w:r w:rsidR="0092006B">
        <w:rPr>
          <w:rStyle w:val="Citation"/>
        </w:rPr>
        <w:t>Jurafsky</w:t>
      </w:r>
      <w:bookmarkEnd w:id="1864"/>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b3bd3018-a694-4534-9407-359859063053 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EYW48L0ZpcnN0TmFtZT4NCiAgICAgICAgICAgIDxMYXN0TmFtZT5KdXJhZnNreT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M6IDQyNCk8L1RleHQ+DQogICAgPC9UZXh0VW5pdD4NCiAgPC9UZXh0VW5pdHM+DQo8L1BsYWNlaG9sZGVyPg==</w:instrText>
      </w:r>
      <w:r w:rsidR="00BA6215">
        <w:rPr>
          <w:rStyle w:val="Citation"/>
        </w:rPr>
        <w:fldChar w:fldCharType="separate"/>
      </w:r>
      <w:bookmarkStart w:id="1865" w:name="_CTVP001b3bd3018a69445349407359859063053"/>
      <w:r w:rsidR="0092006B">
        <w:rPr>
          <w:rStyle w:val="Citation"/>
        </w:rPr>
        <w:t>(1993: 424)</w:t>
      </w:r>
      <w:bookmarkEnd w:id="1865"/>
      <w:r w:rsidR="00BA6215">
        <w:rPr>
          <w:rStyle w:val="Citation"/>
        </w:rPr>
        <w:fldChar w:fldCharType="end"/>
      </w:r>
      <w:r w:rsidRPr="00FA0379">
        <w:rPr>
          <w:szCs w:val="20"/>
        </w:rPr>
        <w:t xml:space="preserve"> points out, however, </w:t>
      </w:r>
      <w:r w:rsidRPr="00FA0379">
        <w:rPr>
          <w:rFonts w:eastAsia="Times New Roman"/>
          <w:szCs w:val="20"/>
          <w:lang w:eastAsia="en-US"/>
        </w:rPr>
        <w:t xml:space="preserve">the diminutive exhibits a variety of </w:t>
      </w:r>
      <w:r w:rsidR="00B7093A">
        <w:rPr>
          <w:rFonts w:eastAsia="Times New Roman"/>
          <w:szCs w:val="20"/>
          <w:lang w:eastAsia="en-US"/>
        </w:rPr>
        <w:t>“</w:t>
      </w:r>
      <w:r w:rsidRPr="00FA0379">
        <w:rPr>
          <w:rFonts w:eastAsia="Times New Roman"/>
          <w:szCs w:val="20"/>
          <w:lang w:eastAsia="en-US"/>
        </w:rPr>
        <w:t>metaphorical extensions</w:t>
      </w:r>
      <w:r w:rsidR="00B7093A">
        <w:rPr>
          <w:rFonts w:eastAsia="Times New Roman"/>
          <w:szCs w:val="20"/>
          <w:lang w:eastAsia="en-US"/>
        </w:rPr>
        <w:t>”</w:t>
      </w:r>
      <w:r w:rsidRPr="00FA0379">
        <w:rPr>
          <w:rFonts w:eastAsia="Times New Roman"/>
          <w:szCs w:val="20"/>
          <w:lang w:eastAsia="en-US"/>
        </w:rPr>
        <w:t xml:space="preserve"> which involve </w:t>
      </w:r>
      <w:r w:rsidR="00B7093A">
        <w:rPr>
          <w:rFonts w:eastAsia="Times New Roman"/>
          <w:szCs w:val="20"/>
          <w:lang w:eastAsia="en-US"/>
        </w:rPr>
        <w:t>“</w:t>
      </w:r>
      <w:r w:rsidRPr="00FA0379">
        <w:rPr>
          <w:rFonts w:eastAsia="Times New Roman"/>
          <w:szCs w:val="20"/>
          <w:lang w:eastAsia="en-US"/>
        </w:rPr>
        <w:t>meaning shifts from the physical world to the social domain, and from the physical world to the conceptual or category domain</w:t>
      </w:r>
      <w:r w:rsidR="00B7093A">
        <w:rPr>
          <w:rFonts w:eastAsia="Times New Roman"/>
          <w:szCs w:val="20"/>
          <w:lang w:eastAsia="en-US"/>
        </w:rPr>
        <w:t>”</w:t>
      </w:r>
      <w:r w:rsidRPr="00FA0379">
        <w:rPr>
          <w:rFonts w:eastAsia="Times New Roman"/>
          <w:szCs w:val="20"/>
          <w:lang w:eastAsia="en-US"/>
        </w:rPr>
        <w:t xml:space="preserve">. Such semantic extensions of the diminutive are also found in Papuan Malay, in that the semantic effect of </w:t>
      </w:r>
      <w:r w:rsidRPr="00FA0379">
        <w:rPr>
          <w:szCs w:val="20"/>
        </w:rPr>
        <w:t>diminution brings together the meaning aspects of disparagement, indefiniteness, aimlessness, attenuation, and imitation.</w:t>
      </w:r>
    </w:p>
    <w:p w14:paraId="77AA3D56" w14:textId="3C0C9758" w:rsidR="004B786D" w:rsidRDefault="00E15E36" w:rsidP="004B786D">
      <w:pPr>
        <w:pStyle w:val="Body0500after"/>
      </w:pPr>
      <w:r w:rsidRPr="00DA2A66">
        <w:t xml:space="preserve">The </w:t>
      </w:r>
      <w:r w:rsidR="00DA2A66" w:rsidRPr="00DA2A66">
        <w:t>‘</w:t>
      </w:r>
      <w:r w:rsidRPr="00DA2A66">
        <w:t>disparagement</w:t>
      </w:r>
      <w:r w:rsidR="00DA2A66" w:rsidRPr="00DA2A66">
        <w:t>’</w:t>
      </w:r>
      <w:r w:rsidRPr="00DA2A66">
        <w:t xml:space="preserve"> sense </w:t>
      </w:r>
      <w:r w:rsidR="00250D32" w:rsidRPr="00DA2A66">
        <w:t xml:space="preserve">is linked to the notion of diminution metaphorically in that it has to do with </w:t>
      </w:r>
      <w:r w:rsidRPr="00DA2A66">
        <w:t xml:space="preserve">social importance or power. The </w:t>
      </w:r>
      <w:r w:rsidR="00DA2A66" w:rsidRPr="00DA2A66">
        <w:t>‘</w:t>
      </w:r>
      <w:r w:rsidRPr="00DA2A66">
        <w:t>indefiniteness</w:t>
      </w:r>
      <w:r w:rsidR="00DA2A66" w:rsidRPr="00DA2A66">
        <w:t>’</w:t>
      </w:r>
      <w:r w:rsidRPr="00DA2A66">
        <w:t xml:space="preserve"> sense is also a metaphorical extension in that it conveys toned-down reference. Likewise, the </w:t>
      </w:r>
      <w:r w:rsidR="00DA2A66" w:rsidRPr="00DA2A66">
        <w:t>‘</w:t>
      </w:r>
      <w:r w:rsidRPr="00DA2A66">
        <w:t>aimlessness</w:t>
      </w:r>
      <w:r w:rsidR="00DA2A66" w:rsidRPr="00DA2A66">
        <w:t>’</w:t>
      </w:r>
      <w:r w:rsidRPr="00DA2A66">
        <w:t xml:space="preserve"> sense is linked to the notion of diminution in that it denotes actions which are done with</w:t>
      </w:r>
      <w:r w:rsidR="00963E2D" w:rsidRPr="00DA2A66">
        <w:t xml:space="preserve"> less intensity</w:t>
      </w:r>
      <w:r w:rsidRPr="00DA2A66">
        <w:t xml:space="preserve">. The </w:t>
      </w:r>
      <w:r w:rsidR="00DA2A66" w:rsidRPr="00DA2A66">
        <w:t>‘</w:t>
      </w:r>
      <w:r w:rsidRPr="00DA2A66">
        <w:t>attenuation</w:t>
      </w:r>
      <w:r w:rsidR="00DA2A66" w:rsidRPr="00DA2A66">
        <w:t>’</w:t>
      </w:r>
      <w:r w:rsidRPr="00DA2A66">
        <w:t xml:space="preserve"> sense is a metaphorical extension of the core sense </w:t>
      </w:r>
      <w:r w:rsidR="00DA2A66" w:rsidRPr="00DA2A66">
        <w:t>‘</w:t>
      </w:r>
      <w:r w:rsidRPr="00DA2A66">
        <w:t>size</w:t>
      </w:r>
      <w:r w:rsidR="00DA2A66" w:rsidRPr="00DA2A66">
        <w:t>’</w:t>
      </w:r>
      <w:r w:rsidRPr="00DA2A66">
        <w:t xml:space="preserve"> in that it denotes properties which are weaker</w:t>
      </w:r>
      <w:r w:rsidR="00241EA3" w:rsidRPr="00DA2A66">
        <w:t>,</w:t>
      </w:r>
      <w:r w:rsidR="003D49D2" w:rsidRPr="00DA2A66">
        <w:t xml:space="preserve"> </w:t>
      </w:r>
      <w:r w:rsidR="00C97E37" w:rsidRPr="00DA2A66">
        <w:t>or ac</w:t>
      </w:r>
      <w:r w:rsidR="00963E2D" w:rsidRPr="00DA2A66">
        <w:t xml:space="preserve">tivities which are carried out </w:t>
      </w:r>
      <w:r w:rsidR="00C97E37" w:rsidRPr="00DA2A66">
        <w:t>less intensely</w:t>
      </w:r>
      <w:r w:rsidR="00963E2D" w:rsidRPr="00DA2A66">
        <w:t xml:space="preserve">. </w:t>
      </w:r>
      <w:bookmarkStart w:id="1866" w:name="_Ref372622121"/>
      <w:r w:rsidR="006A69C0" w:rsidRPr="00DA2A66">
        <w:t xml:space="preserve">The </w:t>
      </w:r>
      <w:r w:rsidR="00DA2A66" w:rsidRPr="00DA2A66">
        <w:t>‘</w:t>
      </w:r>
      <w:r w:rsidR="006A69C0" w:rsidRPr="00DA2A66">
        <w:t>imitation</w:t>
      </w:r>
      <w:r w:rsidR="00DA2A66" w:rsidRPr="00DA2A66">
        <w:t>’</w:t>
      </w:r>
      <w:r w:rsidR="006A69C0" w:rsidRPr="00DA2A66">
        <w:t xml:space="preserve"> sense refers to objects or activities which copy or imitate </w:t>
      </w:r>
      <w:r w:rsidR="003B7F92" w:rsidRPr="00DA2A66">
        <w:t xml:space="preserve">what the base </w:t>
      </w:r>
      <w:bookmarkEnd w:id="1866"/>
      <w:r w:rsidR="004B786D">
        <w:t xml:space="preserve">denotes. This </w:t>
      </w:r>
      <w:r w:rsidR="004B786D" w:rsidRPr="00DA2A66">
        <w:t xml:space="preserve">sense is linked to the core sense of diminution in that the objects and activities are not identical with their models but merely resemble them a little </w:t>
      </w:r>
      <w:r w:rsidR="004B786D">
        <w:t xml:space="preserve">bit. (See </w:t>
      </w:r>
      <w:r w:rsidR="004B786D" w:rsidRPr="00924AAA">
        <w:rPr>
          <w:rStyle w:val="Citation"/>
        </w:rPr>
        <w:fldChar w:fldCharType="begin"/>
      </w:r>
      <w:r w:rsidR="004B786D" w:rsidRPr="00924AAA">
        <w:rPr>
          <w:rStyle w:val="Citation"/>
        </w:rPr>
        <w:instrText>ADDIN CITAVI.PLACEHOLDER b220114d-dbaa-466c-b19b-459dba245e1c 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nVyYWZza3kgMTk5MzogNDI2LCA0MzA8L1RleHQ+DQogICAgPC9UZXh0VW5pdD4NCiAgPC9UZXh0VW5pdHM+DQo8L1BsYWNlaG9sZGVyPg==</w:instrText>
      </w:r>
      <w:r w:rsidR="004B786D" w:rsidRPr="00924AAA">
        <w:rPr>
          <w:rStyle w:val="Citation"/>
        </w:rPr>
        <w:fldChar w:fldCharType="separate"/>
      </w:r>
      <w:bookmarkStart w:id="1867" w:name="_CTVP001b220114ddbaa466cb19b459dba245e1c"/>
      <w:r w:rsidR="0092006B">
        <w:rPr>
          <w:rStyle w:val="Citation"/>
        </w:rPr>
        <w:t>Jurafsky 1993: 426, 430</w:t>
      </w:r>
      <w:bookmarkEnd w:id="1867"/>
      <w:r w:rsidR="004B786D" w:rsidRPr="00924AAA">
        <w:rPr>
          <w:rStyle w:val="Citation"/>
        </w:rPr>
        <w:fldChar w:fldCharType="end"/>
      </w:r>
      <w:r w:rsidR="004B786D" w:rsidRPr="00924AAA">
        <w:rPr>
          <w:rStyle w:val="Citation"/>
        </w:rPr>
        <w:t xml:space="preserve">; </w:t>
      </w:r>
      <w:r w:rsidR="004B786D" w:rsidRPr="00924AAA">
        <w:rPr>
          <w:rStyle w:val="Citation"/>
        </w:rPr>
        <w:fldChar w:fldCharType="begin"/>
      </w:r>
      <w:r w:rsidR="004B786D" w:rsidRPr="00924AAA">
        <w:rPr>
          <w:rStyle w:val="Citation"/>
        </w:rPr>
        <w:instrText>ADDIN CITAVI.PLACEHOLDER 61a1b37e-2a44-45cf-befb-2741fc4fae26 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VzIDIwMDc6IDEyNTwvVGV4dD4NCiAgICA8L1RleHRVbml0Pg0KICA8L1RleHRVbml0cz4NCjwvUGxhY2Vob2xkZXI+</w:instrText>
      </w:r>
      <w:r w:rsidR="004B786D" w:rsidRPr="00924AAA">
        <w:rPr>
          <w:rStyle w:val="Citation"/>
        </w:rPr>
        <w:fldChar w:fldCharType="separate"/>
      </w:r>
      <w:bookmarkStart w:id="1868" w:name="_CTVP00161a1b37e2a4445cfbefb2741fc4fae26"/>
      <w:r w:rsidR="0092006B">
        <w:rPr>
          <w:rStyle w:val="Citation"/>
        </w:rPr>
        <w:t>Mattes 2007: 125</w:t>
      </w:r>
      <w:bookmarkEnd w:id="1868"/>
      <w:r w:rsidR="004B786D" w:rsidRPr="00924AAA">
        <w:rPr>
          <w:rStyle w:val="Citation"/>
        </w:rPr>
        <w:fldChar w:fldCharType="end"/>
      </w:r>
      <w:r w:rsidR="004B786D" w:rsidRPr="00924AAA">
        <w:rPr>
          <w:rStyle w:val="Citation"/>
        </w:rPr>
        <w:t xml:space="preserve">; </w:t>
      </w:r>
      <w:r w:rsidR="004B786D" w:rsidRPr="00924AAA">
        <w:rPr>
          <w:rStyle w:val="Citation"/>
        </w:rPr>
        <w:fldChar w:fldCharType="begin"/>
      </w:r>
      <w:r w:rsidR="004B786D" w:rsidRPr="00924AAA">
        <w:rPr>
          <w:rStyle w:val="Citation"/>
        </w:rPr>
        <w:instrText>ADDIN CITAVI.PLACEHOLDER 09f228c2-fb61-4f97-a0f9-1b6ba710bd1b 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k1hdHRlcyAyNyBOb3ZlbWJlciAyMDEzIOKAkyBSZWR1cGxpY2F0aW9uIGluIFBhcHVhbiBNYWxheTwvU2hvcnRUaXRsZT4NCiAgICAgICAgPFN0b3JhZ2VNZWRpdW0+RS1NYWlsPC9TdG9yYWdlTWVkaXVtPg0KICAgICAgICA8VGl0bGU+UmVkdXBsaWNhdGlvbiBpbiBQYXB1YW4gTWFsYXk6IEdlc2FtdGJlZGV1dHVuZzwvVGl0bGU+DQogICAgICAgIDxUaXRsZVN1cHBsZW1lbnQ+cC5jLjwvVGl0bGVTdXBwbGVtZW50Pg0KICAgICAgPC9SZWZlcmVuY2U+DQogICAgPC9FbnRyeT4NCiAgPC9FbnRyaWVzPg0KICA8VGV4dD5WLiBNYXR0ZXMsIHAuYy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LiBNYXR0ZXMsIHAuYy4gMjAxMzwvVGV4dD4NCiAgICA8L1RleHRVbml0Pg0KICA8L1RleHRVbml0cz4NCjwvUGxhY2Vob2xkZXI+</w:instrText>
      </w:r>
      <w:r w:rsidR="004B786D" w:rsidRPr="00924AAA">
        <w:rPr>
          <w:rStyle w:val="Citation"/>
        </w:rPr>
        <w:fldChar w:fldCharType="separate"/>
      </w:r>
      <w:bookmarkStart w:id="1869" w:name="_CTVP00109f228c2fb614f97a0f91b6ba710bd1b"/>
      <w:r w:rsidR="0092006B">
        <w:rPr>
          <w:rStyle w:val="Citation"/>
        </w:rPr>
        <w:t>V. Mattes, p.c. 2013</w:t>
      </w:r>
      <w:bookmarkEnd w:id="1869"/>
      <w:r w:rsidR="004B786D" w:rsidRPr="00924AAA">
        <w:rPr>
          <w:rStyle w:val="Citation"/>
        </w:rPr>
        <w:fldChar w:fldCharType="end"/>
      </w:r>
      <w:r w:rsidR="004B786D" w:rsidRPr="00924AAA">
        <w:rPr>
          <w:rStyle w:val="Citation"/>
        </w:rPr>
        <w:t xml:space="preserve">; </w:t>
      </w:r>
      <w:r w:rsidR="004B786D" w:rsidRPr="00924AAA">
        <w:rPr>
          <w:rStyle w:val="Citation"/>
        </w:rPr>
        <w:fldChar w:fldCharType="begin"/>
      </w:r>
      <w:r w:rsidR="004B786D" w:rsidRPr="00924AAA">
        <w:rPr>
          <w:rStyle w:val="Citation"/>
        </w:rPr>
        <w:instrText>ADDIN CITAVI.PLACEHOLDER a31da941-ccca-47ba-acec-702fdbda351a 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JbnRyb2R1Y3Rpb25zIHRvIExhbmd1YWdlIGFuZCBMaW5ndWlzdGljczwvTmFtZT4NCiAgICAgICAgPC9TZXJpZXNUaXRsZT4NCiAgICAgICAgPFNob3J0VGl0bGU+TW9yYXZjc2lrIDIwMTMg4oCTIEludHJvZHVjaW5nIGxhbmd1YWdlIHR5cG9sb2d5PC9TaG9ydFRpdGxlPg0KICAgICAgICA8VGl0bGU+SW50cm9kdWNpbmcgbGFuZ3VhZ2UgdHlwb2xvZ3k8L1RpdGxlPg0KICAgICAgICA8WWVhcj4yMDEzPC9ZZWFyPg0KICAgICAgPC9SZWZlcmVuY2U+DQogICAgPC9FbnRyeT4NCiAgPC9FbnRyaWVzPg0KICA8VGV4dD5Nb3JhdmNzaWsgMjAxMzogMTI54oCTMTM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vcmF2Y3NpayAyMDEzOiAxMjnigJMxMzA8L1RleHQ+DQogICAgPC9UZXh0VW5pdD4NCiAgPC9UZXh0VW5pdHM+DQo8L1BsYWNlaG9sZGVyPg==</w:instrText>
      </w:r>
      <w:r w:rsidR="004B786D" w:rsidRPr="00924AAA">
        <w:rPr>
          <w:rStyle w:val="Citation"/>
        </w:rPr>
        <w:fldChar w:fldCharType="separate"/>
      </w:r>
      <w:bookmarkStart w:id="1870" w:name="_CTVP001a31da941ccca47baacec702fdbda351a"/>
      <w:r w:rsidR="0092006B">
        <w:rPr>
          <w:rStyle w:val="Citation"/>
        </w:rPr>
        <w:t>Moravcsik 2013: 129–130</w:t>
      </w:r>
      <w:bookmarkEnd w:id="1870"/>
      <w:r w:rsidR="004B786D" w:rsidRPr="00924AAA">
        <w:rPr>
          <w:rStyle w:val="Citation"/>
        </w:rPr>
        <w:fldChar w:fldCharType="end"/>
      </w:r>
      <w:r w:rsidR="004B786D">
        <w:t>.)</w:t>
      </w:r>
    </w:p>
    <w:p w14:paraId="1D9B8102" w14:textId="26ABAE31" w:rsidR="00E15E36" w:rsidRPr="00FA0379" w:rsidRDefault="00E15E36" w:rsidP="0071676D">
      <w:pPr>
        <w:pStyle w:val="Body0505after"/>
      </w:pPr>
      <w:r w:rsidRPr="00FA0379">
        <w:t xml:space="preserve">In summarizing the above and in applying </w:t>
      </w:r>
      <w:r w:rsidR="00BA6215">
        <w:rPr>
          <w:rStyle w:val="Citation"/>
        </w:rPr>
        <w:fldChar w:fldCharType="begin"/>
      </w:r>
      <w:r w:rsidR="003A5B20">
        <w:rPr>
          <w:rStyle w:val="Citation"/>
        </w:rPr>
        <w:instrText>ADDIN CITAVI.PLACEHOLDER fa3ce4c5-239c-423a-9e26-f1446a2c952f PFBsYWNlaG9sZGVyPg0KICA8QWRkSW5WZXJzaW9uPjUuMi4wLjg8L0FkZEluVmVyc2lvbj4NCiAgPElkPmZhM2NlNGM1LTIzOWMtNDIzYS05ZTI2LWYxNDQ2YTJjOTUyZjwvSWQ+DQogIDxFbnRyaWVzPg0KICAgIDxFbnRyeT4NCiAgICAgIDxJZD42ZGQ3MjlhZS01N2UyLTRhODQtYWQ1Ny1kMmRmMDM3MzhjYmQ8L0lkPg0KICAgICAgPE5vUGFyPnRydWU8L05vUGFyPg0KICAgICAgPFBlcnNvbk9ubHk+dHJ1ZTwvUGVyc29uT25seT4NCiAgICAgIDxSZWZlcmVuY2VJZD40MmJlMWY1MC05ODQ2LTQzNzgtYjViYS0yY2M5NmQ1MjMyNTY8L1JlZmVyZW5jZUlk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5b21pPC9UZXh0Pg0KICAgIDwvVGV4dFVuaXQ+DQogIDwvVGV4dFVuaXRzPg0KPC9QbGFjZWhvbGRlcj4=</w:instrText>
      </w:r>
      <w:r w:rsidR="00BA6215">
        <w:rPr>
          <w:rStyle w:val="Citation"/>
        </w:rPr>
        <w:fldChar w:fldCharType="separate"/>
      </w:r>
      <w:bookmarkStart w:id="1871" w:name="_CTVP001fa3ce4c5239c423a9e26f1446a2c952f"/>
      <w:r w:rsidR="0092006B">
        <w:rPr>
          <w:rStyle w:val="Citation"/>
        </w:rPr>
        <w:t>Kiyomi</w:t>
      </w:r>
      <w:bookmarkEnd w:id="1871"/>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965e2320-24c8-4bc2-85b0-cd6845ce1b66 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6IDExNTEpPC9UZXh0Pg0KICAgIDwvVGV4dFVuaXQ+DQogIDwvVGV4dFVuaXRzPg0KPC9QbGFjZWhvbGRlcj4=</w:instrText>
      </w:r>
      <w:r w:rsidR="00BA6215">
        <w:rPr>
          <w:rStyle w:val="Citation"/>
        </w:rPr>
        <w:fldChar w:fldCharType="separate"/>
      </w:r>
      <w:bookmarkStart w:id="1872" w:name="_CTVP001965e232024c84bc285b0cd6845ce1b66"/>
      <w:r w:rsidR="0092006B">
        <w:rPr>
          <w:rStyle w:val="Citation"/>
        </w:rPr>
        <w:t>(2009: 1151)</w:t>
      </w:r>
      <w:bookmarkEnd w:id="1872"/>
      <w:r w:rsidR="00BA6215">
        <w:rPr>
          <w:rStyle w:val="Citation"/>
        </w:rPr>
        <w:fldChar w:fldCharType="end"/>
      </w:r>
      <w:r w:rsidRPr="00FA0379">
        <w:t xml:space="preserve"> terminology, it is concluded that in Papuan Malay</w:t>
      </w:r>
      <w:r w:rsidR="00F9350F">
        <w:t>,</w:t>
      </w:r>
      <w:r w:rsidRPr="00FA0379">
        <w:t xml:space="preserve"> the gesamtbedeutung of reduplication is </w:t>
      </w:r>
      <w:r w:rsidR="00B7093A">
        <w:rPr>
          <w:lang w:eastAsia="en-US"/>
        </w:rPr>
        <w:t>‘</w:t>
      </w:r>
      <w:r w:rsidRPr="00FA0379">
        <w:t>a</w:t>
      </w:r>
      <w:r w:rsidRPr="00D32413">
        <w:t xml:space="preserve"> </w:t>
      </w:r>
      <w:r w:rsidRPr="0099608C">
        <w:rPr>
          <w:rStyle w:val="ChSmallCaps"/>
        </w:rPr>
        <w:t>higher</w:t>
      </w:r>
      <w:r w:rsidRPr="00424429">
        <w:t>/</w:t>
      </w:r>
      <w:r w:rsidRPr="0099608C">
        <w:rPr>
          <w:rStyle w:val="ChSmallCaps"/>
        </w:rPr>
        <w:t>lower</w:t>
      </w:r>
      <w:r w:rsidRPr="00D32413">
        <w:t xml:space="preserve"> </w:t>
      </w:r>
      <w:r w:rsidRPr="0099608C">
        <w:rPr>
          <w:rStyle w:val="ChSmallCaps"/>
        </w:rPr>
        <w:t>degree</w:t>
      </w:r>
      <w:r w:rsidRPr="00D32413">
        <w:t xml:space="preserve"> </w:t>
      </w:r>
      <w:r w:rsidRPr="0099608C">
        <w:rPr>
          <w:rStyle w:val="ChSmallCaps"/>
        </w:rPr>
        <w:t>of</w:t>
      </w:r>
      <w:r w:rsidRPr="00FA0379">
        <w:t xml:space="preserve"> …</w:t>
      </w:r>
      <w:r w:rsidR="00B7093A">
        <w:rPr>
          <w:lang w:eastAsia="en-US"/>
        </w:rPr>
        <w:t>’</w:t>
      </w:r>
      <w:r>
        <w:rPr>
          <w:lang w:eastAsia="en-US"/>
        </w:rPr>
        <w:t xml:space="preserve">. </w:t>
      </w:r>
      <w:r w:rsidRPr="00FA0379">
        <w:fldChar w:fldCharType="begin"/>
      </w:r>
      <w:r w:rsidRPr="00FA0379">
        <w:instrText xml:space="preserve"> REF _Ref360116476 \h  \* MERGEFORMAT </w:instrText>
      </w:r>
      <w:r w:rsidRPr="00FA0379">
        <w:fldChar w:fldCharType="separate"/>
      </w:r>
      <w:r w:rsidR="00154D81" w:rsidRPr="00154D81">
        <w:t xml:space="preserve">Table </w:t>
      </w:r>
      <w:r w:rsidR="00154D81" w:rsidRPr="00154D81">
        <w:rPr>
          <w:noProof/>
          <w:cs/>
        </w:rPr>
        <w:t>‎</w:t>
      </w:r>
      <w:r w:rsidR="00154D81">
        <w:rPr>
          <w:noProof/>
          <w:szCs w:val="19"/>
        </w:rPr>
        <w:t>4.7</w:t>
      </w:r>
      <w:r w:rsidRPr="00FA0379">
        <w:fldChar w:fldCharType="end"/>
      </w:r>
      <w:r w:rsidRPr="00FA0379">
        <w:t xml:space="preserve"> </w:t>
      </w:r>
      <w:r>
        <w:t xml:space="preserve">gives </w:t>
      </w:r>
      <w:r w:rsidRPr="00FA0379">
        <w:t xml:space="preserve">examples for the two dimensions of </w:t>
      </w:r>
      <w:r>
        <w:t xml:space="preserve">augmentation and diminution </w:t>
      </w:r>
      <w:r w:rsidRPr="00FA0379">
        <w:t>conveyed by reduplication.</w:t>
      </w:r>
    </w:p>
    <w:p w14:paraId="71B0FDDE" w14:textId="77777777" w:rsidR="00E15E36" w:rsidRDefault="00E15E36" w:rsidP="00E15E36">
      <w:pPr>
        <w:pStyle w:val="Caption"/>
        <w:rPr>
          <w:szCs w:val="19"/>
        </w:rPr>
      </w:pPr>
      <w:bookmarkStart w:id="1873" w:name="_Ref360116476"/>
      <w:r w:rsidRPr="0090507A">
        <w:rPr>
          <w:szCs w:val="19"/>
        </w:rPr>
        <w:lastRenderedPageBreak/>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7</w:t>
      </w:r>
      <w:r w:rsidR="00F207A1">
        <w:rPr>
          <w:szCs w:val="19"/>
        </w:rPr>
        <w:fldChar w:fldCharType="end"/>
      </w:r>
      <w:bookmarkEnd w:id="1873"/>
      <w:r w:rsidRPr="0090507A">
        <w:rPr>
          <w:szCs w:val="19"/>
        </w:rPr>
        <w:t>:</w:t>
      </w:r>
      <w:r w:rsidRPr="0090507A">
        <w:rPr>
          <w:szCs w:val="19"/>
        </w:rPr>
        <w:tab/>
      </w:r>
      <w:r>
        <w:rPr>
          <w:szCs w:val="19"/>
        </w:rPr>
        <w:t>Gesamtbedeutung of reduplication</w:t>
      </w:r>
    </w:p>
    <w:tbl>
      <w:tblPr>
        <w:tblW w:w="6720" w:type="dxa"/>
        <w:tblInd w:w="170" w:type="dxa"/>
        <w:tblBorders>
          <w:bottom w:val="single" w:sz="4" w:space="0" w:color="auto"/>
        </w:tblBorders>
        <w:tblLayout w:type="fixed"/>
        <w:tblLook w:val="01E0" w:firstRow="1" w:lastRow="1" w:firstColumn="1" w:lastColumn="1" w:noHBand="0" w:noVBand="0"/>
      </w:tblPr>
      <w:tblGrid>
        <w:gridCol w:w="1361"/>
        <w:gridCol w:w="1191"/>
        <w:gridCol w:w="1361"/>
        <w:gridCol w:w="1389"/>
        <w:gridCol w:w="1418"/>
      </w:tblGrid>
      <w:tr w:rsidR="00AC23C4" w:rsidRPr="00AC23C4" w14:paraId="61B472D0" w14:textId="77777777" w:rsidTr="00CE0AEB">
        <w:trPr>
          <w:tblHeader/>
        </w:trPr>
        <w:tc>
          <w:tcPr>
            <w:tcW w:w="2552" w:type="dxa"/>
            <w:gridSpan w:val="2"/>
            <w:tcBorders>
              <w:top w:val="single" w:sz="4" w:space="0" w:color="auto"/>
              <w:bottom w:val="single" w:sz="4" w:space="0" w:color="auto"/>
            </w:tcBorders>
            <w:shd w:val="clear" w:color="auto" w:fill="auto"/>
          </w:tcPr>
          <w:p w14:paraId="2E082D2E" w14:textId="77777777" w:rsidR="00E15E36" w:rsidRDefault="00E15E36" w:rsidP="00E15E36">
            <w:pPr>
              <w:pStyle w:val="TableHd"/>
            </w:pPr>
            <w:r>
              <w:t>Dimensions</w:t>
            </w:r>
          </w:p>
        </w:tc>
        <w:tc>
          <w:tcPr>
            <w:tcW w:w="1361" w:type="dxa"/>
            <w:tcBorders>
              <w:top w:val="single" w:sz="4" w:space="0" w:color="auto"/>
              <w:bottom w:val="single" w:sz="4" w:space="0" w:color="auto"/>
            </w:tcBorders>
            <w:shd w:val="clear" w:color="auto" w:fill="auto"/>
          </w:tcPr>
          <w:p w14:paraId="0AB9F72F" w14:textId="77777777" w:rsidR="00E15E36" w:rsidRDefault="00E15E36" w:rsidP="00E15E36">
            <w:pPr>
              <w:pStyle w:val="TableHd"/>
            </w:pPr>
            <w:r>
              <w:t>Item</w:t>
            </w:r>
          </w:p>
        </w:tc>
        <w:tc>
          <w:tcPr>
            <w:tcW w:w="2807" w:type="dxa"/>
            <w:gridSpan w:val="2"/>
            <w:tcBorders>
              <w:top w:val="single" w:sz="4" w:space="0" w:color="auto"/>
              <w:bottom w:val="single" w:sz="4" w:space="0" w:color="auto"/>
            </w:tcBorders>
            <w:shd w:val="clear" w:color="auto" w:fill="auto"/>
          </w:tcPr>
          <w:p w14:paraId="1B4C85C4" w14:textId="77777777" w:rsidR="00E15E36" w:rsidRDefault="00E15E36" w:rsidP="00E15E36">
            <w:pPr>
              <w:pStyle w:val="TableHd"/>
            </w:pPr>
            <w:r>
              <w:t>Gloss</w:t>
            </w:r>
          </w:p>
        </w:tc>
      </w:tr>
      <w:tr w:rsidR="00AC23C4" w:rsidRPr="00FD2144" w14:paraId="5AA63BBC" w14:textId="77777777" w:rsidTr="00CE0AEB">
        <w:tc>
          <w:tcPr>
            <w:tcW w:w="1361" w:type="dxa"/>
            <w:tcBorders>
              <w:top w:val="single" w:sz="4" w:space="0" w:color="auto"/>
            </w:tcBorders>
            <w:shd w:val="clear" w:color="auto" w:fill="auto"/>
          </w:tcPr>
          <w:p w14:paraId="62A581C2" w14:textId="77777777" w:rsidR="00E15E36" w:rsidRPr="00FD2144" w:rsidRDefault="00E15E36" w:rsidP="006B03B8">
            <w:pPr>
              <w:pStyle w:val="TableCell2-0"/>
            </w:pPr>
            <w:r>
              <w:t>Augmentation</w:t>
            </w:r>
          </w:p>
        </w:tc>
        <w:tc>
          <w:tcPr>
            <w:tcW w:w="1191" w:type="dxa"/>
            <w:tcBorders>
              <w:top w:val="single" w:sz="4" w:space="0" w:color="auto"/>
            </w:tcBorders>
            <w:shd w:val="clear" w:color="auto" w:fill="auto"/>
          </w:tcPr>
          <w:p w14:paraId="026FD469" w14:textId="77777777" w:rsidR="00E15E36" w:rsidRPr="00FD2144" w:rsidRDefault="00E15E36" w:rsidP="006B03B8">
            <w:pPr>
              <w:pStyle w:val="TableCell2-0"/>
            </w:pPr>
            <w:r>
              <w:t>Quantity</w:t>
            </w:r>
          </w:p>
        </w:tc>
        <w:tc>
          <w:tcPr>
            <w:tcW w:w="1361" w:type="dxa"/>
            <w:tcBorders>
              <w:top w:val="single" w:sz="4" w:space="0" w:color="auto"/>
            </w:tcBorders>
            <w:shd w:val="clear" w:color="auto" w:fill="auto"/>
            <w:vAlign w:val="center"/>
          </w:tcPr>
          <w:p w14:paraId="173466F6" w14:textId="77777777" w:rsidR="00E15E36" w:rsidRPr="004E53C1" w:rsidRDefault="00E15E36" w:rsidP="006B03B8">
            <w:pPr>
              <w:pStyle w:val="TableCell2-0"/>
              <w:rPr>
                <w:rStyle w:val="ChItalBold"/>
              </w:rPr>
            </w:pPr>
            <w:r>
              <w:rPr>
                <w:rStyle w:val="ChItalBold"/>
              </w:rPr>
              <w:t>ana~ana</w:t>
            </w:r>
          </w:p>
        </w:tc>
        <w:tc>
          <w:tcPr>
            <w:tcW w:w="1389" w:type="dxa"/>
            <w:tcBorders>
              <w:top w:val="single" w:sz="4" w:space="0" w:color="auto"/>
            </w:tcBorders>
            <w:shd w:val="clear" w:color="auto" w:fill="auto"/>
            <w:vAlign w:val="center"/>
          </w:tcPr>
          <w:p w14:paraId="505EA24B" w14:textId="77777777" w:rsidR="00E15E36" w:rsidRPr="00140388" w:rsidRDefault="00E15E36" w:rsidP="006B03B8">
            <w:pPr>
              <w:pStyle w:val="TableCell2-0"/>
            </w:pPr>
            <w:r w:rsidRPr="0099608C">
              <w:rPr>
                <w:rStyle w:val="ChSmallCaps"/>
              </w:rPr>
              <w:t>rdp</w:t>
            </w:r>
            <w:r w:rsidRPr="00140388">
              <w:t>~child</w:t>
            </w:r>
          </w:p>
        </w:tc>
        <w:tc>
          <w:tcPr>
            <w:tcW w:w="1418" w:type="dxa"/>
            <w:tcBorders>
              <w:top w:val="single" w:sz="4" w:space="0" w:color="auto"/>
            </w:tcBorders>
            <w:shd w:val="clear" w:color="auto" w:fill="auto"/>
            <w:vAlign w:val="center"/>
          </w:tcPr>
          <w:p w14:paraId="5984E731" w14:textId="7ADE7B8A" w:rsidR="00E15E36" w:rsidRPr="003559F0" w:rsidRDefault="00B7093A" w:rsidP="006B03B8">
            <w:pPr>
              <w:pStyle w:val="TableCell2-0"/>
            </w:pPr>
            <w:r>
              <w:t>‘</w:t>
            </w:r>
            <w:r w:rsidR="00E15E36">
              <w:t>children</w:t>
            </w:r>
            <w:r>
              <w:t>’</w:t>
            </w:r>
          </w:p>
        </w:tc>
      </w:tr>
      <w:tr w:rsidR="00AC23C4" w:rsidRPr="00FD2144" w14:paraId="036EFE68" w14:textId="77777777" w:rsidTr="00CE0AEB">
        <w:tc>
          <w:tcPr>
            <w:tcW w:w="1361" w:type="dxa"/>
            <w:shd w:val="clear" w:color="auto" w:fill="auto"/>
          </w:tcPr>
          <w:p w14:paraId="364E7B95" w14:textId="77777777" w:rsidR="00E15E36" w:rsidRDefault="00E15E36" w:rsidP="006B03B8">
            <w:pPr>
              <w:pStyle w:val="TableCell2-0Break"/>
            </w:pPr>
          </w:p>
        </w:tc>
        <w:tc>
          <w:tcPr>
            <w:tcW w:w="1191" w:type="dxa"/>
            <w:shd w:val="clear" w:color="auto" w:fill="auto"/>
          </w:tcPr>
          <w:p w14:paraId="7BE7C643" w14:textId="77777777" w:rsidR="00E15E36" w:rsidRDefault="00E15E36" w:rsidP="006B03B8">
            <w:pPr>
              <w:pStyle w:val="TableCell2-0Break"/>
            </w:pPr>
            <w:r>
              <w:t>Intensity</w:t>
            </w:r>
          </w:p>
        </w:tc>
        <w:tc>
          <w:tcPr>
            <w:tcW w:w="1361" w:type="dxa"/>
            <w:shd w:val="clear" w:color="auto" w:fill="auto"/>
          </w:tcPr>
          <w:p w14:paraId="05ADEEF5" w14:textId="77777777" w:rsidR="00E15E36" w:rsidRPr="004E53C1" w:rsidRDefault="00E15E36" w:rsidP="006B03B8">
            <w:pPr>
              <w:pStyle w:val="TableCell2-0Break"/>
              <w:rPr>
                <w:rStyle w:val="ChItalBold"/>
              </w:rPr>
            </w:pPr>
            <w:r>
              <w:rPr>
                <w:rStyle w:val="ChItalBold"/>
              </w:rPr>
              <w:t>pintar</w:t>
            </w:r>
            <w:r w:rsidRPr="004E53C1">
              <w:rPr>
                <w:rStyle w:val="ChItalBold"/>
              </w:rPr>
              <w:t>~</w:t>
            </w:r>
            <w:r>
              <w:rPr>
                <w:rStyle w:val="ChItalBold"/>
              </w:rPr>
              <w:t>pintar</w:t>
            </w:r>
          </w:p>
        </w:tc>
        <w:tc>
          <w:tcPr>
            <w:tcW w:w="1389" w:type="dxa"/>
            <w:shd w:val="clear" w:color="auto" w:fill="auto"/>
          </w:tcPr>
          <w:p w14:paraId="7CB4CECB" w14:textId="77777777" w:rsidR="00E15E36" w:rsidRPr="00FA6480" w:rsidRDefault="00E15E36" w:rsidP="006B03B8">
            <w:pPr>
              <w:pStyle w:val="TableCell2-0Break"/>
            </w:pPr>
            <w:r w:rsidRPr="0099608C">
              <w:rPr>
                <w:rStyle w:val="ChSmallCaps"/>
              </w:rPr>
              <w:t>rdp</w:t>
            </w:r>
            <w:r>
              <w:t>~be.</w:t>
            </w:r>
            <w:r w:rsidR="00976711">
              <w:t>clever</w:t>
            </w:r>
          </w:p>
        </w:tc>
        <w:tc>
          <w:tcPr>
            <w:tcW w:w="1418" w:type="dxa"/>
            <w:shd w:val="clear" w:color="auto" w:fill="auto"/>
          </w:tcPr>
          <w:p w14:paraId="3F6E3EE0" w14:textId="723D79B7" w:rsidR="00E15E36" w:rsidRPr="00FA6480" w:rsidRDefault="00B7093A" w:rsidP="006B03B8">
            <w:pPr>
              <w:pStyle w:val="TableCell2-0Break"/>
            </w:pPr>
            <w:r>
              <w:t>‘</w:t>
            </w:r>
            <w:r w:rsidR="00E15E36">
              <w:t xml:space="preserve">be </w:t>
            </w:r>
            <w:r w:rsidR="00E15E36" w:rsidRPr="00FA6480">
              <w:t>very</w:t>
            </w:r>
            <w:r w:rsidR="00E15E36">
              <w:t xml:space="preserve"> </w:t>
            </w:r>
            <w:r w:rsidR="00976711">
              <w:t>clever</w:t>
            </w:r>
          </w:p>
        </w:tc>
      </w:tr>
      <w:tr w:rsidR="00AC23C4" w:rsidRPr="00FD2144" w14:paraId="697C61CD" w14:textId="77777777" w:rsidTr="00CE0AEB">
        <w:tc>
          <w:tcPr>
            <w:tcW w:w="1361" w:type="dxa"/>
            <w:shd w:val="clear" w:color="auto" w:fill="auto"/>
          </w:tcPr>
          <w:p w14:paraId="542285E4" w14:textId="77777777" w:rsidR="00E15E36" w:rsidRDefault="00E15E36" w:rsidP="006B03B8">
            <w:pPr>
              <w:pStyle w:val="TableCell2-0"/>
            </w:pPr>
            <w:r>
              <w:t>Diminution</w:t>
            </w:r>
          </w:p>
        </w:tc>
        <w:tc>
          <w:tcPr>
            <w:tcW w:w="1191" w:type="dxa"/>
            <w:shd w:val="clear" w:color="auto" w:fill="auto"/>
          </w:tcPr>
          <w:p w14:paraId="4B7758D0" w14:textId="77777777" w:rsidR="00E15E36" w:rsidRDefault="00E15E36" w:rsidP="006B03B8">
            <w:pPr>
              <w:pStyle w:val="TableCell2-0"/>
            </w:pPr>
            <w:r w:rsidRPr="00CA6E8F">
              <w:t>Attenuation</w:t>
            </w:r>
          </w:p>
        </w:tc>
        <w:tc>
          <w:tcPr>
            <w:tcW w:w="1361" w:type="dxa"/>
            <w:shd w:val="clear" w:color="auto" w:fill="auto"/>
            <w:vAlign w:val="center"/>
          </w:tcPr>
          <w:p w14:paraId="3C970D5D" w14:textId="77777777" w:rsidR="00E15E36" w:rsidRPr="004E53C1" w:rsidRDefault="00E15E36" w:rsidP="006B03B8">
            <w:pPr>
              <w:pStyle w:val="TableCell2-0"/>
              <w:rPr>
                <w:rStyle w:val="ChItalBold"/>
              </w:rPr>
            </w:pPr>
            <w:r>
              <w:rPr>
                <w:rStyle w:val="ChItalBold"/>
              </w:rPr>
              <w:t>kurus~kurus</w:t>
            </w:r>
          </w:p>
        </w:tc>
        <w:tc>
          <w:tcPr>
            <w:tcW w:w="1389" w:type="dxa"/>
            <w:shd w:val="clear" w:color="auto" w:fill="auto"/>
            <w:vAlign w:val="center"/>
          </w:tcPr>
          <w:p w14:paraId="09E86E8C" w14:textId="77777777" w:rsidR="00E15E36" w:rsidRDefault="00E15E36" w:rsidP="006B03B8">
            <w:pPr>
              <w:pStyle w:val="TableCell2-0"/>
            </w:pPr>
            <w:r w:rsidRPr="0099608C">
              <w:rPr>
                <w:rStyle w:val="ChSmallCaps"/>
              </w:rPr>
              <w:t>rdp</w:t>
            </w:r>
            <w:r>
              <w:t>~be.thin</w:t>
            </w:r>
          </w:p>
        </w:tc>
        <w:tc>
          <w:tcPr>
            <w:tcW w:w="1418" w:type="dxa"/>
            <w:shd w:val="clear" w:color="auto" w:fill="auto"/>
            <w:vAlign w:val="center"/>
          </w:tcPr>
          <w:p w14:paraId="34E5A875" w14:textId="60980704" w:rsidR="00E15E36" w:rsidRDefault="00B7093A" w:rsidP="006B03B8">
            <w:pPr>
              <w:pStyle w:val="TableCell2-0"/>
            </w:pPr>
            <w:r>
              <w:t>‘</w:t>
            </w:r>
            <w:r w:rsidR="006B03B8">
              <w:t xml:space="preserve">be </w:t>
            </w:r>
            <w:r w:rsidR="00E15E36">
              <w:t>rather thin</w:t>
            </w:r>
            <w:r>
              <w:t>’</w:t>
            </w:r>
          </w:p>
        </w:tc>
      </w:tr>
      <w:tr w:rsidR="00AC23C4" w:rsidRPr="00FD2144" w14:paraId="7C682D02" w14:textId="77777777" w:rsidTr="00CE0AEB">
        <w:tc>
          <w:tcPr>
            <w:tcW w:w="1361" w:type="dxa"/>
            <w:shd w:val="clear" w:color="auto" w:fill="auto"/>
          </w:tcPr>
          <w:p w14:paraId="63C0D262" w14:textId="77777777" w:rsidR="00E15E36" w:rsidRDefault="00E15E36" w:rsidP="00E15E36">
            <w:pPr>
              <w:pStyle w:val="TableCell0-2Break"/>
            </w:pPr>
          </w:p>
        </w:tc>
        <w:tc>
          <w:tcPr>
            <w:tcW w:w="1191" w:type="dxa"/>
            <w:shd w:val="clear" w:color="auto" w:fill="auto"/>
          </w:tcPr>
          <w:p w14:paraId="7753DC6E" w14:textId="77777777" w:rsidR="00E15E36" w:rsidRDefault="00E15E36" w:rsidP="00E15E36">
            <w:pPr>
              <w:pStyle w:val="TableCell0-2Break"/>
            </w:pPr>
            <w:r>
              <w:t>Imitation</w:t>
            </w:r>
          </w:p>
        </w:tc>
        <w:tc>
          <w:tcPr>
            <w:tcW w:w="1361" w:type="dxa"/>
            <w:shd w:val="clear" w:color="auto" w:fill="auto"/>
            <w:vAlign w:val="center"/>
          </w:tcPr>
          <w:p w14:paraId="673C5834" w14:textId="77777777" w:rsidR="00E15E36" w:rsidRPr="004E53C1" w:rsidRDefault="00E15E36" w:rsidP="00E15E36">
            <w:pPr>
              <w:pStyle w:val="TableCell0-2Break"/>
              <w:rPr>
                <w:rStyle w:val="ChItalBold"/>
              </w:rPr>
            </w:pPr>
            <w:r w:rsidRPr="004E53C1">
              <w:rPr>
                <w:rStyle w:val="ChItalBold"/>
              </w:rPr>
              <w:t>mati~mati</w:t>
            </w:r>
          </w:p>
        </w:tc>
        <w:tc>
          <w:tcPr>
            <w:tcW w:w="1389" w:type="dxa"/>
            <w:shd w:val="clear" w:color="auto" w:fill="auto"/>
            <w:vAlign w:val="center"/>
          </w:tcPr>
          <w:p w14:paraId="1110A0A1" w14:textId="77777777" w:rsidR="00E15E36" w:rsidRPr="007F12AE" w:rsidRDefault="00E15E36" w:rsidP="00E15E36">
            <w:pPr>
              <w:pStyle w:val="TableCell0-2Break"/>
              <w:rPr>
                <w:rStyle w:val="ChSmallCaps"/>
              </w:rPr>
            </w:pPr>
            <w:r w:rsidRPr="0099608C">
              <w:rPr>
                <w:rStyle w:val="ChSmallCaps"/>
              </w:rPr>
              <w:t>rdp</w:t>
            </w:r>
            <w:r>
              <w:t>~die</w:t>
            </w:r>
          </w:p>
        </w:tc>
        <w:tc>
          <w:tcPr>
            <w:tcW w:w="1418" w:type="dxa"/>
            <w:shd w:val="clear" w:color="auto" w:fill="auto"/>
            <w:vAlign w:val="center"/>
          </w:tcPr>
          <w:p w14:paraId="45EEFCE1" w14:textId="45D7BDC3" w:rsidR="00E15E36" w:rsidRDefault="00B7093A" w:rsidP="00E15E36">
            <w:pPr>
              <w:pStyle w:val="TableCell0-2Break"/>
            </w:pPr>
            <w:r>
              <w:t>‘</w:t>
            </w:r>
            <w:r w:rsidR="00E15E36">
              <w:t>die like …</w:t>
            </w:r>
            <w:r>
              <w:t>’</w:t>
            </w:r>
          </w:p>
        </w:tc>
      </w:tr>
    </w:tbl>
    <w:p w14:paraId="4393ADCC" w14:textId="0A3B537D" w:rsidR="00E15E36" w:rsidRDefault="00E15E36" w:rsidP="00E15E36">
      <w:pPr>
        <w:pStyle w:val="Body0000after05before"/>
        <w:rPr>
          <w:lang w:eastAsia="en-US"/>
        </w:rPr>
      </w:pPr>
      <w:r>
        <w:t xml:space="preserve">With respect to the </w:t>
      </w:r>
      <w:r w:rsidRPr="00F243FA">
        <w:t>relation between the meaning and the syntactic class of the base word</w:t>
      </w:r>
      <w:r>
        <w:t xml:space="preserve">, two </w:t>
      </w:r>
      <w:r w:rsidRPr="004442C6">
        <w:t xml:space="preserve">major observations </w:t>
      </w:r>
      <w:r>
        <w:t xml:space="preserve">are </w:t>
      </w:r>
      <w:r w:rsidRPr="004442C6">
        <w:t>made</w:t>
      </w:r>
      <w:r>
        <w:t xml:space="preserve">. </w:t>
      </w:r>
      <w:r w:rsidRPr="004442C6">
        <w:t>First, across wor</w:t>
      </w:r>
      <w:r>
        <w:rPr>
          <w:lang w:eastAsia="en-US"/>
        </w:rPr>
        <w:t>d classes, reduplicated lexemes differ in terms of the meaning aspects which they convey. Second, meaning aspects differ as regards the range of word classes they attract for reduplication.</w:t>
      </w:r>
      <w:r w:rsidR="000C5118">
        <w:rPr>
          <w:lang w:eastAsia="en-US"/>
        </w:rPr>
        <w:t xml:space="preserve"> (See </w:t>
      </w:r>
      <w:r w:rsidR="000C5118" w:rsidRPr="00FA0379">
        <w:rPr>
          <w:szCs w:val="20"/>
        </w:rPr>
        <w:fldChar w:fldCharType="begin"/>
      </w:r>
      <w:r w:rsidR="000C5118" w:rsidRPr="00FA0379">
        <w:rPr>
          <w:szCs w:val="20"/>
        </w:rPr>
        <w:instrText xml:space="preserve"> REF _Ref360116475 \h </w:instrText>
      </w:r>
      <w:r w:rsidR="000C5118">
        <w:rPr>
          <w:szCs w:val="20"/>
        </w:rPr>
        <w:instrText xml:space="preserve"> \* MERGEFORMAT </w:instrText>
      </w:r>
      <w:r w:rsidR="000C5118" w:rsidRPr="00FA0379">
        <w:rPr>
          <w:szCs w:val="20"/>
        </w:rPr>
      </w:r>
      <w:r w:rsidR="000C5118" w:rsidRPr="00FA0379">
        <w:rPr>
          <w:szCs w:val="20"/>
        </w:rPr>
        <w:fldChar w:fldCharType="separate"/>
      </w:r>
      <w:r w:rsidR="00154D81" w:rsidRPr="00154D81">
        <w:rPr>
          <w:szCs w:val="20"/>
        </w:rPr>
        <w:t xml:space="preserve">Table </w:t>
      </w:r>
      <w:r w:rsidR="00154D81" w:rsidRPr="00154D81">
        <w:rPr>
          <w:noProof/>
          <w:szCs w:val="20"/>
          <w:cs/>
        </w:rPr>
        <w:t>‎</w:t>
      </w:r>
      <w:r w:rsidR="00154D81">
        <w:rPr>
          <w:noProof/>
          <w:szCs w:val="19"/>
        </w:rPr>
        <w:t>4.6</w:t>
      </w:r>
      <w:r w:rsidR="000C5118" w:rsidRPr="00FA0379">
        <w:rPr>
          <w:szCs w:val="20"/>
        </w:rPr>
        <w:fldChar w:fldCharType="end"/>
      </w:r>
      <w:r w:rsidR="000C5118">
        <w:rPr>
          <w:szCs w:val="20"/>
        </w:rPr>
        <w:t>.)</w:t>
      </w:r>
    </w:p>
    <w:p w14:paraId="137F3F8E" w14:textId="6BF67FAE" w:rsidR="00E15E36" w:rsidRDefault="00E15E36" w:rsidP="00112E1B">
      <w:pPr>
        <w:pStyle w:val="Body0500after"/>
        <w:rPr>
          <w:rFonts w:eastAsia="Arial Unicode MS" w:cs="Arial Unicode MS"/>
        </w:rPr>
      </w:pPr>
      <w:r>
        <w:rPr>
          <w:lang w:eastAsia="en-US"/>
        </w:rPr>
        <w:t xml:space="preserve">First, concerning the reduplicated lexemes and the meaning aspects they convey, the </w:t>
      </w:r>
      <w:r w:rsidR="00F9350F">
        <w:rPr>
          <w:lang w:eastAsia="en-US"/>
        </w:rPr>
        <w:t xml:space="preserve">gathered </w:t>
      </w:r>
      <w:r>
        <w:rPr>
          <w:lang w:eastAsia="en-US"/>
        </w:rPr>
        <w:t>data indicate</w:t>
      </w:r>
      <w:r w:rsidR="00F9350F">
        <w:rPr>
          <w:lang w:eastAsia="en-US"/>
        </w:rPr>
        <w:t>s</w:t>
      </w:r>
      <w:r>
        <w:rPr>
          <w:lang w:eastAsia="en-US"/>
        </w:rPr>
        <w:t xml:space="preserve"> that within certain word classes reduplication tends to convey more than one specific meaning. </w:t>
      </w:r>
      <w:r w:rsidR="00F9350F">
        <w:rPr>
          <w:lang w:eastAsia="en-US"/>
        </w:rPr>
        <w:t xml:space="preserve">Reduplication </w:t>
      </w:r>
      <w:r w:rsidR="004B56D6">
        <w:rPr>
          <w:lang w:eastAsia="en-US"/>
        </w:rPr>
        <w:t xml:space="preserve">in certain </w:t>
      </w:r>
      <w:r w:rsidRPr="00003843">
        <w:rPr>
          <w:lang w:eastAsia="en-US"/>
        </w:rPr>
        <w:t>verbs, for example</w:t>
      </w:r>
      <w:r>
        <w:rPr>
          <w:lang w:eastAsia="en-US"/>
        </w:rPr>
        <w:t xml:space="preserve">, can </w:t>
      </w:r>
      <w:r w:rsidRPr="00811E94">
        <w:rPr>
          <w:lang w:eastAsia="en-US"/>
        </w:rPr>
        <w:t xml:space="preserve">express </w:t>
      </w:r>
      <w:r w:rsidR="00A929C2">
        <w:rPr>
          <w:lang w:eastAsia="en-US"/>
        </w:rPr>
        <w:t>immediacy</w:t>
      </w:r>
      <w:r>
        <w:rPr>
          <w:lang w:eastAsia="en-US"/>
        </w:rPr>
        <w:t xml:space="preserve"> while </w:t>
      </w:r>
      <w:r w:rsidR="004B56D6">
        <w:rPr>
          <w:lang w:eastAsia="en-US"/>
        </w:rPr>
        <w:t xml:space="preserve">in </w:t>
      </w:r>
      <w:r>
        <w:rPr>
          <w:lang w:eastAsia="en-US"/>
        </w:rPr>
        <w:t>other</w:t>
      </w:r>
      <w:r w:rsidRPr="00811E94">
        <w:rPr>
          <w:lang w:eastAsia="en-US"/>
        </w:rPr>
        <w:t xml:space="preserve"> </w:t>
      </w:r>
      <w:r>
        <w:rPr>
          <w:lang w:eastAsia="en-US"/>
        </w:rPr>
        <w:t xml:space="preserve">verbs </w:t>
      </w:r>
      <w:r w:rsidR="004B56D6">
        <w:rPr>
          <w:lang w:eastAsia="en-US"/>
        </w:rPr>
        <w:t xml:space="preserve">it </w:t>
      </w:r>
      <w:r>
        <w:rPr>
          <w:lang w:eastAsia="en-US"/>
        </w:rPr>
        <w:t>signal</w:t>
      </w:r>
      <w:r w:rsidR="004B56D6">
        <w:rPr>
          <w:lang w:eastAsia="en-US"/>
        </w:rPr>
        <w:t>s</w:t>
      </w:r>
      <w:r>
        <w:rPr>
          <w:lang w:eastAsia="en-US"/>
        </w:rPr>
        <w:t xml:space="preserve"> </w:t>
      </w:r>
      <w:r w:rsidRPr="00811E94">
        <w:rPr>
          <w:lang w:eastAsia="en-US"/>
        </w:rPr>
        <w:t>continuation</w:t>
      </w:r>
      <w:r>
        <w:rPr>
          <w:lang w:eastAsia="en-US"/>
        </w:rPr>
        <w:t xml:space="preserve"> or repetition. It is notably content words which carry this variety of different meanings, that is, nouns, verbs, </w:t>
      </w:r>
      <w:r w:rsidR="00E327D8">
        <w:rPr>
          <w:lang w:eastAsia="en-US"/>
        </w:rPr>
        <w:t xml:space="preserve">and </w:t>
      </w:r>
      <w:r>
        <w:rPr>
          <w:lang w:eastAsia="en-US"/>
        </w:rPr>
        <w:t xml:space="preserve">numerals. In addition, reduplication within two classes of function words also conveys more than one meaning aspect, namely in the classes of personal </w:t>
      </w:r>
      <w:r w:rsidRPr="0090507A">
        <w:rPr>
          <w:lang w:eastAsia="en-US"/>
        </w:rPr>
        <w:t>pronoun</w:t>
      </w:r>
      <w:r>
        <w:rPr>
          <w:lang w:eastAsia="en-US"/>
        </w:rPr>
        <w:t>s and locatives. Reduplication within the other three classes of function words, by contrast, tends to carry specific meanings: reduplicated demonstratives express diversity,</w:t>
      </w:r>
      <w:r w:rsidR="005F65E2">
        <w:rPr>
          <w:lang w:eastAsia="en-US"/>
        </w:rPr>
        <w:t xml:space="preserve"> </w:t>
      </w:r>
      <w:r>
        <w:rPr>
          <w:lang w:eastAsia="en-US"/>
        </w:rPr>
        <w:t xml:space="preserve">interrogatives indicate indefiniteness, and the causative and </w:t>
      </w:r>
      <w:r w:rsidR="00FA16BF">
        <w:t>reciprocity</w:t>
      </w:r>
      <w:r>
        <w:rPr>
          <w:lang w:eastAsia="en-US"/>
        </w:rPr>
        <w:t xml:space="preserve"> markers signal </w:t>
      </w:r>
      <w:r w:rsidRPr="00811E94">
        <w:rPr>
          <w:lang w:eastAsia="en-US"/>
        </w:rPr>
        <w:t>continuation</w:t>
      </w:r>
      <w:r>
        <w:rPr>
          <w:lang w:eastAsia="en-US"/>
        </w:rPr>
        <w:t xml:space="preserve"> or repetition. </w:t>
      </w:r>
      <w:r w:rsidRPr="0058199E">
        <w:rPr>
          <w:lang w:eastAsia="en-US"/>
        </w:rPr>
        <w:t xml:space="preserve">In relating </w:t>
      </w:r>
      <w:r>
        <w:rPr>
          <w:lang w:eastAsia="en-US"/>
        </w:rPr>
        <w:t>th</w:t>
      </w:r>
      <w:r w:rsidR="00F9350F">
        <w:rPr>
          <w:lang w:eastAsia="en-US"/>
        </w:rPr>
        <w:t xml:space="preserve">e </w:t>
      </w:r>
      <w:r w:rsidRPr="0058199E">
        <w:rPr>
          <w:lang w:eastAsia="en-US"/>
        </w:rPr>
        <w:t xml:space="preserve">word classes </w:t>
      </w:r>
      <w:r>
        <w:rPr>
          <w:lang w:eastAsia="en-US"/>
        </w:rPr>
        <w:t xml:space="preserve">which </w:t>
      </w:r>
      <w:r w:rsidRPr="0058199E">
        <w:rPr>
          <w:lang w:eastAsia="en-US"/>
        </w:rPr>
        <w:t>attract reduplica</w:t>
      </w:r>
      <w:r w:rsidR="00112E1B">
        <w:rPr>
          <w:lang w:eastAsia="en-US"/>
        </w:rPr>
        <w:t>tion to certain meaning aspects</w:t>
      </w:r>
      <w:r w:rsidRPr="0058199E">
        <w:rPr>
          <w:lang w:eastAsia="en-US"/>
        </w:rPr>
        <w:t xml:space="preserve"> it is noted, however, that the </w:t>
      </w:r>
      <w:r w:rsidRPr="0058199E">
        <w:t xml:space="preserve">meaning of </w:t>
      </w:r>
      <w:r>
        <w:t xml:space="preserve">a given </w:t>
      </w:r>
      <w:r w:rsidRPr="0058199E">
        <w:t>reduplic</w:t>
      </w:r>
      <w:r>
        <w:t>ated form</w:t>
      </w:r>
      <w:r w:rsidRPr="0058199E">
        <w:t xml:space="preserve"> is more than the meaning of its constituents. </w:t>
      </w:r>
      <w:r w:rsidR="00F9350F">
        <w:t>The fact</w:t>
      </w:r>
      <w:r>
        <w:t xml:space="preserve"> that </w:t>
      </w:r>
      <w:r w:rsidRPr="0058199E">
        <w:t xml:space="preserve">the </w:t>
      </w:r>
      <w:r>
        <w:t xml:space="preserve">entire reduplicated </w:t>
      </w:r>
      <w:r w:rsidRPr="0058199E">
        <w:t xml:space="preserve">form </w:t>
      </w:r>
      <w:r>
        <w:t xml:space="preserve">and not its individual </w:t>
      </w:r>
      <w:r w:rsidRPr="0058199E">
        <w:t xml:space="preserve">constituents </w:t>
      </w:r>
      <w:r>
        <w:t xml:space="preserve">carry this </w:t>
      </w:r>
      <w:r w:rsidRPr="0058199E">
        <w:t>meaning</w:t>
      </w:r>
      <w:r w:rsidR="00112E1B">
        <w:t xml:space="preserve">, indicates, what </w:t>
      </w:r>
      <w:r w:rsidR="00112E1B" w:rsidRPr="00112E1B">
        <w:rPr>
          <w:rStyle w:val="Citation"/>
        </w:rPr>
        <w:fldChar w:fldCharType="begin"/>
      </w:r>
      <w:r w:rsidR="003A5B20">
        <w:rPr>
          <w:rStyle w:val="Citation"/>
        </w:rPr>
        <w:instrText>ADDIN CITAVI.PLACEHOLDER 56b3a7cd-b5da-436b-bd24-1c24f40af887 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9vaWo8L1RleHQ+DQogICAgPC9UZXh0VW5pdD4NCiAgPC9UZXh0VW5pdHM+DQo8L1BsYWNlaG9sZGVyPg==</w:instrText>
      </w:r>
      <w:r w:rsidR="00112E1B" w:rsidRPr="00112E1B">
        <w:rPr>
          <w:rStyle w:val="Citation"/>
        </w:rPr>
        <w:fldChar w:fldCharType="separate"/>
      </w:r>
      <w:bookmarkStart w:id="1874" w:name="_CTVP00156b3a7cdb5da436bbd241c24f40af887"/>
      <w:r w:rsidR="0092006B">
        <w:rPr>
          <w:rStyle w:val="Citation"/>
        </w:rPr>
        <w:t>Booij</w:t>
      </w:r>
      <w:bookmarkEnd w:id="1874"/>
      <w:r w:rsidR="00112E1B" w:rsidRPr="00112E1B">
        <w:rPr>
          <w:rStyle w:val="Citation"/>
        </w:rPr>
        <w:fldChar w:fldCharType="end"/>
      </w:r>
      <w:r w:rsidR="00112E1B" w:rsidRPr="00112E1B">
        <w:rPr>
          <w:rStyle w:val="Citation"/>
        </w:rPr>
        <w:t xml:space="preserve"> </w:t>
      </w:r>
      <w:r w:rsidR="00112E1B" w:rsidRPr="00112E1B">
        <w:rPr>
          <w:rStyle w:val="Citation"/>
        </w:rPr>
        <w:fldChar w:fldCharType="begin"/>
      </w:r>
      <w:r w:rsidR="003A5B20">
        <w:rPr>
          <w:rStyle w:val="Citation"/>
        </w:rPr>
        <w:instrText>ADDIN CITAVI.PLACEHOLDER b541aa34-fa4c-443c-b502-1b02f7dee981 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6IDI2MOKAkzI2MSk8L1RleHQ+DQogICAgPC9UZXh0VW5pdD4NCiAgPC9UZXh0VW5pdHM+DQo8L1BsYWNlaG9sZGVyPg==</w:instrText>
      </w:r>
      <w:r w:rsidR="00112E1B" w:rsidRPr="00112E1B">
        <w:rPr>
          <w:rStyle w:val="Citation"/>
        </w:rPr>
        <w:fldChar w:fldCharType="separate"/>
      </w:r>
      <w:bookmarkStart w:id="1875" w:name="_CTVP001b541aa34fa4c443cb5021b02f7dee981"/>
      <w:r w:rsidR="0092006B">
        <w:rPr>
          <w:rStyle w:val="Citation"/>
        </w:rPr>
        <w:t>(2013: 260–261)</w:t>
      </w:r>
      <w:bookmarkEnd w:id="1875"/>
      <w:r w:rsidR="00112E1B" w:rsidRPr="00112E1B">
        <w:rPr>
          <w:rStyle w:val="Citation"/>
        </w:rPr>
        <w:fldChar w:fldCharType="end"/>
      </w:r>
      <w:r w:rsidR="00112E1B">
        <w:t xml:space="preserve"> calls, a</w:t>
      </w:r>
      <w:r w:rsidRPr="0058199E">
        <w:t xml:space="preserve"> </w:t>
      </w:r>
      <w:r w:rsidR="00B7093A">
        <w:t>“</w:t>
      </w:r>
      <w:r w:rsidRPr="0058199E">
        <w:t>holistic</w:t>
      </w:r>
      <w:r w:rsidR="00B7093A">
        <w:t>”</w:t>
      </w:r>
      <w:r w:rsidRPr="0058199E">
        <w:t xml:space="preserve"> or constructional meaning of </w:t>
      </w:r>
      <w:r>
        <w:t>the reduplicated forms</w:t>
      </w:r>
      <w:r w:rsidR="00112E1B">
        <w:t>, applying</w:t>
      </w:r>
      <w:r>
        <w:t>.</w:t>
      </w:r>
    </w:p>
    <w:p w14:paraId="78F7929A" w14:textId="6809923F" w:rsidR="008C2D2B" w:rsidRDefault="00E15E36" w:rsidP="00B24B07">
      <w:pPr>
        <w:pStyle w:val="Body0515after"/>
      </w:pPr>
      <w:r>
        <w:rPr>
          <w:lang w:eastAsia="en-US"/>
        </w:rPr>
        <w:t xml:space="preserve">Second, regarding the meaning aspects and the range of word classes they attract for reduplication, </w:t>
      </w:r>
      <w:r w:rsidR="000A2CAB">
        <w:rPr>
          <w:lang w:eastAsia="en-US"/>
        </w:rPr>
        <w:t xml:space="preserve">three meaning aspects bring together the largest number of different word classes, namely four each. The continuation/repetition/habit meaning aspect brings together nouns, verbs, and the causative and </w:t>
      </w:r>
      <w:r w:rsidR="000A2CAB">
        <w:t>reciprocity</w:t>
      </w:r>
      <w:r w:rsidR="000A2CAB">
        <w:rPr>
          <w:lang w:eastAsia="en-US"/>
        </w:rPr>
        <w:t xml:space="preserve"> markers. The collectivity meaning aspect brings together nouns, verbs, numerals, and </w:t>
      </w:r>
      <w:r w:rsidR="00214A3F">
        <w:t xml:space="preserve">personal </w:t>
      </w:r>
      <w:r w:rsidR="000A2CAB">
        <w:rPr>
          <w:lang w:eastAsia="en-US"/>
        </w:rPr>
        <w:t xml:space="preserve">pronouns. And the diversity meaning aspect brings together nouns, verbs, demonstratives, and locatives. </w:t>
      </w:r>
      <w:r w:rsidR="00E327D8">
        <w:rPr>
          <w:lang w:eastAsia="en-US"/>
        </w:rPr>
        <w:t>Another pertinent meaning aspect</w:t>
      </w:r>
      <w:r>
        <w:rPr>
          <w:lang w:eastAsia="en-US"/>
        </w:rPr>
        <w:t xml:space="preserve"> </w:t>
      </w:r>
      <w:r w:rsidR="00E327D8">
        <w:rPr>
          <w:lang w:eastAsia="en-US"/>
        </w:rPr>
        <w:t xml:space="preserve">is </w:t>
      </w:r>
      <w:r>
        <w:rPr>
          <w:lang w:eastAsia="en-US"/>
        </w:rPr>
        <w:t>intensity</w:t>
      </w:r>
      <w:r w:rsidR="00F9350F">
        <w:rPr>
          <w:lang w:eastAsia="en-US"/>
        </w:rPr>
        <w:t>,</w:t>
      </w:r>
      <w:r w:rsidR="00E327D8">
        <w:rPr>
          <w:lang w:eastAsia="en-US"/>
        </w:rPr>
        <w:t xml:space="preserve"> </w:t>
      </w:r>
      <w:r>
        <w:rPr>
          <w:lang w:eastAsia="en-US"/>
        </w:rPr>
        <w:t>which attract</w:t>
      </w:r>
      <w:r w:rsidR="00E327D8">
        <w:rPr>
          <w:lang w:eastAsia="en-US"/>
        </w:rPr>
        <w:t>s</w:t>
      </w:r>
      <w:r>
        <w:rPr>
          <w:lang w:eastAsia="en-US"/>
        </w:rPr>
        <w:t xml:space="preserve"> three different word classes for reduplication</w:t>
      </w:r>
      <w:r w:rsidR="000D776D">
        <w:rPr>
          <w:lang w:eastAsia="en-US"/>
        </w:rPr>
        <w:t>, namely verbs, adverbs, and locatives</w:t>
      </w:r>
      <w:r>
        <w:rPr>
          <w:lang w:eastAsia="en-US"/>
        </w:rPr>
        <w:t xml:space="preserve">. </w:t>
      </w:r>
      <w:r w:rsidR="000A2CAB">
        <w:rPr>
          <w:lang w:eastAsia="en-US"/>
        </w:rPr>
        <w:t>Three</w:t>
      </w:r>
      <w:r w:rsidR="00E327D8">
        <w:rPr>
          <w:lang w:eastAsia="en-US"/>
        </w:rPr>
        <w:t xml:space="preserve"> </w:t>
      </w:r>
      <w:r>
        <w:rPr>
          <w:lang w:eastAsia="en-US"/>
        </w:rPr>
        <w:t>more meaning aspects</w:t>
      </w:r>
      <w:r w:rsidR="00F9350F">
        <w:rPr>
          <w:lang w:eastAsia="en-US"/>
        </w:rPr>
        <w:t>,</w:t>
      </w:r>
      <w:r>
        <w:rPr>
          <w:lang w:eastAsia="en-US"/>
        </w:rPr>
        <w:t xml:space="preserve"> which </w:t>
      </w:r>
      <w:r w:rsidR="00E327D8">
        <w:rPr>
          <w:lang w:eastAsia="en-US"/>
        </w:rPr>
        <w:t>attract</w:t>
      </w:r>
      <w:r>
        <w:rPr>
          <w:lang w:eastAsia="en-US"/>
        </w:rPr>
        <w:t xml:space="preserve"> two word classes each for reduplication</w:t>
      </w:r>
      <w:r w:rsidR="00F9350F">
        <w:rPr>
          <w:lang w:eastAsia="en-US"/>
        </w:rPr>
        <w:t>,</w:t>
      </w:r>
      <w:r w:rsidR="00E327D8">
        <w:rPr>
          <w:lang w:eastAsia="en-US"/>
        </w:rPr>
        <w:t xml:space="preserve"> are distributiveness, indefiniteness, and imitation</w:t>
      </w:r>
      <w:r>
        <w:rPr>
          <w:lang w:eastAsia="en-US"/>
        </w:rPr>
        <w:t xml:space="preserve">. The remaining meaning aspects attract only one word class each for reduplication, that is, verbs for immediacy, </w:t>
      </w:r>
      <w:r w:rsidR="000D776D">
        <w:rPr>
          <w:lang w:eastAsia="en-US"/>
        </w:rPr>
        <w:t xml:space="preserve">aimlessness, </w:t>
      </w:r>
      <w:r>
        <w:rPr>
          <w:lang w:eastAsia="en-US"/>
        </w:rPr>
        <w:t xml:space="preserve">and </w:t>
      </w:r>
      <w:r w:rsidRPr="00CA6E8F">
        <w:t>attenuation</w:t>
      </w:r>
      <w:r>
        <w:rPr>
          <w:lang w:eastAsia="en-US"/>
        </w:rPr>
        <w:t xml:space="preserve">, and personal </w:t>
      </w:r>
      <w:r w:rsidRPr="0090507A">
        <w:rPr>
          <w:lang w:eastAsia="en-US"/>
        </w:rPr>
        <w:t>pronoun</w:t>
      </w:r>
      <w:r>
        <w:rPr>
          <w:lang w:eastAsia="en-US"/>
        </w:rPr>
        <w:t xml:space="preserve">s for disparagement. These observations suggest that there is not a specific, one-to-one </w:t>
      </w:r>
      <w:r w:rsidRPr="005A5B29">
        <w:t xml:space="preserve">relation between the </w:t>
      </w:r>
      <w:r w:rsidRPr="00F243FA">
        <w:t xml:space="preserve">meaning and the syntactic class of the </w:t>
      </w:r>
      <w:r w:rsidR="008C2D2B">
        <w:t>base word.</w:t>
      </w:r>
    </w:p>
    <w:p w14:paraId="47284E8A" w14:textId="77777777" w:rsidR="00E15E36" w:rsidRDefault="00E15E36" w:rsidP="00E15E36">
      <w:pPr>
        <w:pStyle w:val="Heading2"/>
      </w:pPr>
      <w:bookmarkStart w:id="1876" w:name="_Ref360287459"/>
      <w:bookmarkStart w:id="1877" w:name="_Toc365356387"/>
      <w:bookmarkStart w:id="1878" w:name="_Toc367531070"/>
      <w:bookmarkStart w:id="1879" w:name="_Toc440455563"/>
      <w:r>
        <w:lastRenderedPageBreak/>
        <w:t>Reduplication across eastern Malay varieties</w:t>
      </w:r>
      <w:bookmarkEnd w:id="1876"/>
      <w:bookmarkEnd w:id="1877"/>
      <w:bookmarkEnd w:id="1878"/>
      <w:bookmarkEnd w:id="1879"/>
    </w:p>
    <w:p w14:paraId="7059DDBF" w14:textId="27B32EC3" w:rsidR="00E15E36" w:rsidRDefault="00E15E36" w:rsidP="000C5118">
      <w:pPr>
        <w:pStyle w:val="Body0015after"/>
      </w:pPr>
      <w:r>
        <w:t xml:space="preserve">Reduplication is also very common in other eastern Malay varieties, such </w:t>
      </w:r>
      <w:r w:rsidRPr="00B73C3A">
        <w:t>as Ambon</w:t>
      </w:r>
      <w:r>
        <w:t xml:space="preserve"> Malay (AM) </w:t>
      </w:r>
      <w:r w:rsidR="00BA6215">
        <w:rPr>
          <w:rStyle w:val="Citation"/>
        </w:rPr>
        <w:fldChar w:fldCharType="begin"/>
      </w:r>
      <w:r w:rsidR="0092451D">
        <w:rPr>
          <w:rStyle w:val="Citation"/>
        </w:rPr>
        <w:instrText>ADDIN CITAVI.PLACEHOLDER 88341954-8354-4728-9ddf-ab3d56d76f28 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nZhbiBNaW5kZSAxOTk3IOKAkyBNYWxheXUgQW1ib25nPC9TaG9ydFRpdGxlPg0KICAgICAgICA8VGl0bGU+TWFsYXl1IEFtYm9uZzogUGhvbm9sb2d5LCBtb3JwaG9sb2d5LCBzeW50YXg8L1RpdGxlPg0KICAgICAgICA8WWVhcj4xOTk3PC9ZZWFyPg0KICAgICAgPC9SZWZlcmVuY2U+DQogICAgPC9FbnRyeT4NCiAgPC9FbnRyaWVzPg0KICA8VGV4dD4odmFuIE1pbmRlIDE5OTc6IDExMuKAkzE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NaW5kZSAxOTk3OiAxMTLigJMxNDApPC9UZXh0Pg0KICAgIDwvVGV4dFVuaXQ+DQogIDwvVGV4dFVuaXRzPg0KPC9QbGFjZWhvbGRlcj4=</w:instrText>
      </w:r>
      <w:r w:rsidR="00BA6215">
        <w:rPr>
          <w:rStyle w:val="Citation"/>
        </w:rPr>
        <w:fldChar w:fldCharType="separate"/>
      </w:r>
      <w:bookmarkStart w:id="1880" w:name="_CTVP00188341954835447289ddfab3d56d76f28"/>
      <w:r w:rsidR="0092006B">
        <w:rPr>
          <w:rStyle w:val="Citation"/>
        </w:rPr>
        <w:t>(van Minde 1997: 112–140)</w:t>
      </w:r>
      <w:bookmarkEnd w:id="1880"/>
      <w:r w:rsidR="00BA6215">
        <w:rPr>
          <w:rStyle w:val="Citation"/>
        </w:rPr>
        <w:fldChar w:fldCharType="end"/>
      </w:r>
      <w:r>
        <w:t xml:space="preserve">, Banda Malay (BM) </w:t>
      </w:r>
      <w:r w:rsidR="00BA6215">
        <w:rPr>
          <w:rStyle w:val="Citation"/>
        </w:rPr>
        <w:fldChar w:fldCharType="begin"/>
      </w:r>
      <w:r w:rsidR="0092451D">
        <w:rPr>
          <w:rStyle w:val="Citation"/>
        </w:rPr>
        <w:instrText>ADDIN CITAVI.PLACEHOLDER 677d6c6c-d56e-481a-a6de-eab44b9b2b75 PFBsYWNlaG9sZGVyPg0KICA8QWRkSW5WZXJzaW9uPjUuMi4wLjg8L0FkZEluVmVyc2lvbj4NCiAgPElkPjY3N2Q2YzZjLWQ1NmUtNDgxYS1hNmRlLWVhYjQ0YjliMmI3NTwvSWQ+DQogIDxFbnRyaWVzPg0KICAgIDxFbnRyeT4NCiAgICAgIDxJZD4wZTg3ZmM4Yy05ZWUxLTQ3ZTItOTI3MS1kODhlOGFmYmEwM2Y8L0lkPg0KICAgICAgPFBhZ2VSYW5nZT48IVtDREFUQVs8c3A+DQogIDxuPjE2MDwvbj4NCiAgPG9zPjE2MCwgMjA2PC9vcz4NCiAgPHBzPjE2MCwgMjA2PC9wcz4NCjwvc3A+DQo8b3M+MTYwLCAyMDY8L29zPl1dPjwvUGFnZVJhbmdlPg0KICAgICAgPFN0YXJ0UGFnZT4xNjAsIDIwNj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jI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xNjAsIDI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YXV3IDIwMDk6IDE2MCwgMjA2KTwvVGV4dD4NCiAgICA8L1RleHRVbml0Pg0KICA8L1RleHRVbml0cz4NCjwvUGxhY2Vob2xkZXI+</w:instrText>
      </w:r>
      <w:r w:rsidR="00BA6215">
        <w:rPr>
          <w:rStyle w:val="Citation"/>
        </w:rPr>
        <w:fldChar w:fldCharType="separate"/>
      </w:r>
      <w:bookmarkStart w:id="1881" w:name="_CTVP001677d6c6cd56e481aa6deeab44b9b2b75"/>
      <w:r w:rsidR="0092006B">
        <w:rPr>
          <w:rStyle w:val="Citation"/>
        </w:rPr>
        <w:t>(Paauw 2009: 160, 206)</w:t>
      </w:r>
      <w:bookmarkEnd w:id="1881"/>
      <w:r w:rsidR="00BA6215">
        <w:rPr>
          <w:rStyle w:val="Citation"/>
        </w:rPr>
        <w:fldChar w:fldCharType="end"/>
      </w:r>
      <w:r>
        <w:t xml:space="preserve">, Kupang Malay (KM) </w:t>
      </w:r>
      <w:r w:rsidR="00BA6215">
        <w:rPr>
          <w:rStyle w:val="Citation"/>
        </w:rPr>
        <w:fldChar w:fldCharType="begin"/>
      </w:r>
      <w:r w:rsidR="0092451D">
        <w:rPr>
          <w:rStyle w:val="Citation"/>
        </w:rPr>
        <w:instrText>ADDIN CITAVI.PLACEHOLDER 6417afe0-70b8-45ae-84f4-f9d5247db456 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KFBhYXV3IDIwMDk6IDE2MCwgMTcx4oCTMTczLCAyMDYsIDI1MuKAkzI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YXV3IDIwMDk6IDE2MCwgMTcx4oCTMTczLCAyMDYsIDI1MuKAkzI1Myk8L1RleHQ+DQogICAgPC9UZXh0VW5pdD4NCiAgPC9UZXh0VW5pdHM+DQo8L1BsYWNlaG9sZGVyPg==</w:instrText>
      </w:r>
      <w:r w:rsidR="00BA6215">
        <w:rPr>
          <w:rStyle w:val="Citation"/>
        </w:rPr>
        <w:fldChar w:fldCharType="separate"/>
      </w:r>
      <w:bookmarkStart w:id="1882" w:name="_CTVP0016417afe070b845ae84f4f9d5247db456"/>
      <w:r w:rsidR="0092006B">
        <w:rPr>
          <w:rStyle w:val="Citation"/>
        </w:rPr>
        <w:t>(Paauw 2009: 160, 171–173, 206, 252–253)</w:t>
      </w:r>
      <w:bookmarkEnd w:id="1882"/>
      <w:r w:rsidR="00BA6215">
        <w:rPr>
          <w:rStyle w:val="Citation"/>
        </w:rPr>
        <w:fldChar w:fldCharType="end"/>
      </w:r>
      <w:r>
        <w:t xml:space="preserve">, Larantuka Malay (LM) </w:t>
      </w:r>
      <w:r w:rsidR="00BA6215">
        <w:rPr>
          <w:rStyle w:val="Citation"/>
        </w:rPr>
        <w:fldChar w:fldCharType="begin"/>
      </w:r>
      <w:r w:rsidR="0092451D">
        <w:rPr>
          <w:rStyle w:val="Citation"/>
        </w:rPr>
        <w:instrText>ADDIN CITAVI.PLACEHOLDER c48707da-0c8b-45a4-9896-d39ed5ee03b9 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KFBhYXV3IDIwMDk6IDE2MSwgMTcx4oCTMTczLCAyMDYsIDI1NuKAkzI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YXV3IDIwMDk6IDE2MSwgMTcx4oCTMTczLCAyMDYsIDI1NuKAkzI1OCk8L1RleHQ+DQogICAgPC9UZXh0VW5pdD4NCiAgPC9UZXh0VW5pdHM+DQo8L1BsYWNlaG9sZGVyPg==</w:instrText>
      </w:r>
      <w:r w:rsidR="00BA6215">
        <w:rPr>
          <w:rStyle w:val="Citation"/>
        </w:rPr>
        <w:fldChar w:fldCharType="separate"/>
      </w:r>
      <w:bookmarkStart w:id="1883" w:name="_CTVP001c48707da0c8b45a49896d39ed5ee03b9"/>
      <w:r w:rsidR="0092006B">
        <w:rPr>
          <w:rStyle w:val="Citation"/>
        </w:rPr>
        <w:t>(Paauw 2009: 161, 171–173, 206, 256–258)</w:t>
      </w:r>
      <w:bookmarkEnd w:id="1883"/>
      <w:r w:rsidR="00BA6215">
        <w:rPr>
          <w:rStyle w:val="Citation"/>
        </w:rPr>
        <w:fldChar w:fldCharType="end"/>
      </w:r>
      <w:r>
        <w:t xml:space="preserve">, </w:t>
      </w:r>
      <w:r w:rsidRPr="00B73C3A">
        <w:t>Manado</w:t>
      </w:r>
      <w:r>
        <w:t xml:space="preserve"> Malay (MM) </w:t>
      </w:r>
      <w:r w:rsidR="00BA6215">
        <w:rPr>
          <w:rStyle w:val="Citation"/>
        </w:rPr>
        <w:fldChar w:fldCharType="begin"/>
      </w:r>
      <w:r w:rsidR="0092451D">
        <w:rPr>
          <w:rStyle w:val="Citation"/>
        </w:rPr>
        <w:instrText>ADDIN CITAVI.PLACEHOLDER 916d3352-abb4-4353-8492-74d4c2e49d47 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lN0b2VsIDIwMDUg4oCTIEZvY3VzIGluIE1hbmFkbyBNYWxheTwvU2hvcnRUaXRsZT4NCiAgICAgICAgPFRpdGxlPkZvY3VzIGluIE1hbmFkbyBNYWxheTogR3JhbW1hciwgcGFydGljbGVzLCBhbmQgaW50b25hdGlvbjwvVGl0bGU+DQogICAgICAgIDxZZWFyPjIwMDU8L1llYXI+DQogICAgICA8L1JlZmVyZW5jZT4NCiAgICA8L0VudHJ5Pg0KICA8L0VudHJpZXM+DQogIDxUZXh0PihTdG9lbCAyMDA1OiAyNeKAkzI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vZWwgMjAwNTogMjXigJMyOCk8L1RleHQ+DQogICAgPC9UZXh0VW5pdD4NCiAgPC9UZXh0VW5pdHM+DQo8L1BsYWNlaG9sZGVyPg==</w:instrText>
      </w:r>
      <w:r w:rsidR="00BA6215">
        <w:rPr>
          <w:rStyle w:val="Citation"/>
        </w:rPr>
        <w:fldChar w:fldCharType="separate"/>
      </w:r>
      <w:bookmarkStart w:id="1884" w:name="_CTVP001916d3352abb44353849274d4c2e49d47"/>
      <w:r w:rsidR="0092006B">
        <w:rPr>
          <w:rStyle w:val="Citation"/>
        </w:rPr>
        <w:t>(Stoel 2005: 25–28)</w:t>
      </w:r>
      <w:bookmarkEnd w:id="1884"/>
      <w:r w:rsidR="00BA6215">
        <w:rPr>
          <w:rStyle w:val="Citation"/>
        </w:rPr>
        <w:fldChar w:fldCharType="end"/>
      </w:r>
      <w:r>
        <w:t xml:space="preserve">, </w:t>
      </w:r>
      <w:r w:rsidR="000C5118">
        <w:t>and</w:t>
      </w:r>
      <w:r>
        <w:t xml:space="preserve"> Ternate </w:t>
      </w:r>
      <w:r w:rsidRPr="00B73C3A">
        <w:t>Malay</w:t>
      </w:r>
      <w:r>
        <w:t xml:space="preserve"> (TM) </w:t>
      </w:r>
      <w:r w:rsidR="00BA6215">
        <w:rPr>
          <w:rStyle w:val="Citation"/>
        </w:rPr>
        <w:fldChar w:fldCharType="begin"/>
      </w:r>
      <w:r w:rsidR="003A5B20">
        <w:rPr>
          <w:rStyle w:val="Citation"/>
        </w:rPr>
        <w:instrText>ADDIN CITAVI.PLACEHOLDER 7df31fdd-54f1-4c63-8906-855b840d65e8 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0YW1haHVwdXR0eSAyMDEyOiAxMzbigJMxMzkpPC9UZXh0Pg0KICAgIDwvVGV4dFVuaXQ+DQogIDwvVGV4dFVuaXRzPg0KPC9QbGFjZWhvbGRlcj4=</w:instrText>
      </w:r>
      <w:r w:rsidR="00BA6215">
        <w:rPr>
          <w:rStyle w:val="Citation"/>
        </w:rPr>
        <w:fldChar w:fldCharType="separate"/>
      </w:r>
      <w:bookmarkStart w:id="1885" w:name="_CTVP0017df31fdd54f14c638906855b840d65e8"/>
      <w:r w:rsidR="0092006B">
        <w:rPr>
          <w:rStyle w:val="Citation"/>
        </w:rPr>
        <w:t>(Litamahuputty 2012: 136–139)</w:t>
      </w:r>
      <w:bookmarkEnd w:id="1885"/>
      <w:r w:rsidR="00BA6215">
        <w:rPr>
          <w:rStyle w:val="Citation"/>
        </w:rPr>
        <w:fldChar w:fldCharType="end"/>
      </w:r>
      <w:r>
        <w:t>. This section compares reduplication across these Malay varieties in terms of lexeme formation (§</w:t>
      </w:r>
      <w:r>
        <w:fldChar w:fldCharType="begin"/>
      </w:r>
      <w:r>
        <w:instrText xml:space="preserve"> REF _Ref360284484 \w \h </w:instrText>
      </w:r>
      <w:r>
        <w:fldChar w:fldCharType="separate"/>
      </w:r>
      <w:r w:rsidR="00154D81">
        <w:rPr>
          <w:cs/>
        </w:rPr>
        <w:t>‎</w:t>
      </w:r>
      <w:r w:rsidR="00154D81">
        <w:t>4.3.1</w:t>
      </w:r>
      <w:r>
        <w:fldChar w:fldCharType="end"/>
      </w:r>
      <w:r>
        <w:t>), lexeme interpretation (§</w:t>
      </w:r>
      <w:r>
        <w:fldChar w:fldCharType="begin"/>
      </w:r>
      <w:r>
        <w:instrText xml:space="preserve"> REF _Ref360284485 \w \h </w:instrText>
      </w:r>
      <w:r>
        <w:fldChar w:fldCharType="separate"/>
      </w:r>
      <w:r w:rsidR="00154D81">
        <w:rPr>
          <w:cs/>
        </w:rPr>
        <w:t>‎</w:t>
      </w:r>
      <w:r w:rsidR="00154D81">
        <w:t>4.3.2</w:t>
      </w:r>
      <w:r>
        <w:fldChar w:fldCharType="end"/>
      </w:r>
      <w:r>
        <w:t xml:space="preserve">), and </w:t>
      </w:r>
      <w:r w:rsidRPr="001825EA">
        <w:t>interpretational shift</w:t>
      </w:r>
      <w:r>
        <w:t xml:space="preserve"> (§</w:t>
      </w:r>
      <w:r>
        <w:fldChar w:fldCharType="begin"/>
      </w:r>
      <w:r>
        <w:instrText xml:space="preserve"> REF _Ref365986734 \w \h </w:instrText>
      </w:r>
      <w:r>
        <w:fldChar w:fldCharType="separate"/>
      </w:r>
      <w:r w:rsidR="00154D81">
        <w:rPr>
          <w:cs/>
        </w:rPr>
        <w:t>‎</w:t>
      </w:r>
      <w:r w:rsidR="00154D81">
        <w:t>4.3.3</w:t>
      </w:r>
      <w:r>
        <w:fldChar w:fldCharType="end"/>
      </w:r>
      <w:r>
        <w:t xml:space="preserve">), as far as mentioned in the literature. For comparison, reduplication in Papuan Malay </w:t>
      </w:r>
      <w:r w:rsidR="000C5118">
        <w:t xml:space="preserve">(PM) </w:t>
      </w:r>
      <w:r>
        <w:t xml:space="preserve">is also included. Also included for comparison is Standard Indonesian (SI) </w:t>
      </w:r>
      <w:r>
        <w:rPr>
          <w:lang w:eastAsia="en-US"/>
        </w:rPr>
        <w:t>(</w:t>
      </w:r>
      <w:r w:rsidR="00FE2C6A" w:rsidRPr="00FE2C6A">
        <w:rPr>
          <w:rStyle w:val="Citation"/>
        </w:rPr>
        <w:fldChar w:fldCharType="begin"/>
      </w:r>
      <w:r w:rsidR="003F3C2C">
        <w:rPr>
          <w:rStyle w:val="Citation"/>
        </w:rPr>
        <w:instrText>ADDIN CITAVI.PLACEHOLDER a3705adb-eb97-4f6b-917b-b5cf3725d4bf PFBsYWNlaG9sZGVyPg0KICA8QWRkSW5WZXJzaW9uPjUuMi4wLjg8L0FkZEluVmVyc2lvbj4NCiAgPElkPmEzNzA1YWRiLWViOTctNGY2Yi05MTdiLWI1Y2YzNzI1ZDRiZjwvSWQ+DQogIDxFbnRyaWVzPg0KICAgIDxFbnRyeT4NCiAgICAgIDxJZD44OTAxMWY3MS05ZmY0LTRhZWEtOWY3Ni1hNWU5Njg4ZGM1YTU8L0lkPg0KICAgICAgPE5vUGFyPnRydWU8L05vUGFyPg0KICAgICAgPFJlZmVyZW5jZUlkPjc1ODc2NzVmLTZkZWYtNGRjOC05OTEwLWFhNzU3ZGNmNzQxM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NEb25hbGQgMTk3NjwvVGV4dD4NCiAgICA8L1RleHRVbml0Pg0KICA8L1RleHRVbml0cz4NCjwvUGxhY2Vob2xkZXI+</w:instrText>
      </w:r>
      <w:r w:rsidR="00FE2C6A" w:rsidRPr="00FE2C6A">
        <w:rPr>
          <w:rStyle w:val="Citation"/>
        </w:rPr>
        <w:fldChar w:fldCharType="separate"/>
      </w:r>
      <w:bookmarkStart w:id="1886" w:name="_CTVP001a3705adbeb974f6b917bb5cf3725d4bf"/>
      <w:r w:rsidR="0092006B">
        <w:rPr>
          <w:rStyle w:val="Citation"/>
        </w:rPr>
        <w:t>MacDonald 1976</w:t>
      </w:r>
      <w:bookmarkEnd w:id="1886"/>
      <w:r w:rsidR="00FE2C6A" w:rsidRPr="00FE2C6A">
        <w:rPr>
          <w:rStyle w:val="Citation"/>
        </w:rPr>
        <w:fldChar w:fldCharType="end"/>
      </w:r>
      <w:r w:rsidR="00FE2C6A" w:rsidRPr="00FE2C6A">
        <w:rPr>
          <w:rStyle w:val="Citation"/>
        </w:rPr>
        <w:t>;</w:t>
      </w:r>
      <w:r w:rsidR="00513C8C" w:rsidRPr="00513C8C">
        <w:rPr>
          <w:rStyle w:val="Citation"/>
        </w:rPr>
        <w:t xml:space="preserve"> </w:t>
      </w:r>
      <w:r w:rsidR="00FE2C6A" w:rsidRPr="00FE2C6A">
        <w:rPr>
          <w:rStyle w:val="Citation"/>
        </w:rPr>
        <w:fldChar w:fldCharType="begin"/>
      </w:r>
      <w:r w:rsidR="00FE2C6A" w:rsidRPr="00FE2C6A">
        <w:rPr>
          <w:rStyle w:val="Citation"/>
        </w:rPr>
        <w:instrText>ADDIN CITAVI.PLACEHOLDER 219febd1-cb9a-44ca-ac0b-fce3333a0adc PFBsYWNlaG9sZGVyPg0KICA8QWRkSW5WZXJzaW9uPjUuMi4wLjg8L0FkZEluVmVyc2lvbj4NCiAgPElkPjIxOWZlYmQxLWNiOWEtNDRjYS1hYzBiLWZjZTMzMzNhMGFkYzwvSWQ+DQogIDxFbnRyaWVzPg0KICAgIDxFbnRyeT4NCiAgICAgIDxJZD45ZDU4NGRlZC0wMWUyLTQ2YzYtYmZmMC01MjVhNWRmYjAzZjU8L0lkPg0KICAgICAgPE5vUGFyPnRydWU8L05vUGFyPg0KICAgICAgPFJlZmVyZW5jZUlkPjY5YjY5MTA4LTdkMDMtNDVmNi04OGNlLTIwNDJmYTdmNmY2Mz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aW50eiAyMDAyPC9UZXh0Pg0KICAgIDwvVGV4dFVuaXQ+DQogIDwvVGV4dFVuaXRzPg0KPC9QbGFjZWhvbGRlcj4=</w:instrText>
      </w:r>
      <w:r w:rsidR="00FE2C6A" w:rsidRPr="00FE2C6A">
        <w:rPr>
          <w:rStyle w:val="Citation"/>
        </w:rPr>
        <w:fldChar w:fldCharType="separate"/>
      </w:r>
      <w:bookmarkStart w:id="1887" w:name="_CTVP001219febd1cb9a44caac0bfce3333a0adc"/>
      <w:r w:rsidR="0092006B">
        <w:rPr>
          <w:rStyle w:val="Citation"/>
        </w:rPr>
        <w:t>Mintz 2002</w:t>
      </w:r>
      <w:bookmarkEnd w:id="1887"/>
      <w:r w:rsidR="00FE2C6A" w:rsidRPr="00FE2C6A">
        <w:rPr>
          <w:rStyle w:val="Citation"/>
        </w:rPr>
        <w:fldChar w:fldCharType="end"/>
      </w:r>
      <w:r w:rsidR="009C1E18" w:rsidRPr="00FE2C6A">
        <w:rPr>
          <w:rStyle w:val="Citation"/>
        </w:rPr>
        <w:t>;</w:t>
      </w:r>
      <w:r w:rsidR="00513C8C" w:rsidRPr="00513C8C">
        <w:rPr>
          <w:rStyle w:val="Citation"/>
        </w:rPr>
        <w:t xml:space="preserve"> </w:t>
      </w:r>
      <w:r w:rsidR="00BA6215" w:rsidRPr="00FE2C6A">
        <w:rPr>
          <w:rStyle w:val="Citation"/>
        </w:rPr>
        <w:fldChar w:fldCharType="begin"/>
      </w:r>
      <w:r w:rsidR="0092451D" w:rsidRPr="00FE2C6A">
        <w:rPr>
          <w:rStyle w:val="Citation"/>
        </w:rPr>
        <w:instrText>ADDIN CITAVI.PLACEHOLDER 60ec9557-7a43-4502-b571-df5a70f8530f PFBsYWNlaG9sZGVyPg0KICA8QWRkSW5WZXJzaW9uPjUuMi4wLjg8L0FkZEluVmVyc2lvbj4NCiAgPElkPjYwZWM5NTU3LTdhNDMtNDUwMi1iNTcxLWRmNWE3MGY4NTMwZjwvSWQ+DQogIDxFbnRyaWVzPg0KICAgIDxFbnRyeT4NCiAgICAgIDxJZD5hMTdkMmJkMy05ZGE5LTQ4NDUtYTQ0Ny1lZjdkOGJkYWJmZWI8L0lkPg0KICAgICAgPE5vUGFyPnRydWU8L05vUGFyPg0KICAgICAgPFJlZmVyZW5jZUlkPjk0NWQzZTIyLWM1NzQtNDUxZi04NGNmLWUyMGUzNWE5MmJmM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5lZGRvbiAyMDEwPC9UZXh0Pg0KICAgIDwvVGV4dFVuaXQ+DQogIDwvVGV4dFVuaXRzPg0KPC9QbGFjZWhvbGRlcj4=</w:instrText>
      </w:r>
      <w:r w:rsidR="00BA6215" w:rsidRPr="00FE2C6A">
        <w:rPr>
          <w:rStyle w:val="Citation"/>
        </w:rPr>
        <w:fldChar w:fldCharType="separate"/>
      </w:r>
      <w:bookmarkStart w:id="1888" w:name="_CTVP00160ec95577a434502b571df5a70f8530f"/>
      <w:r w:rsidR="0092006B">
        <w:rPr>
          <w:rStyle w:val="Citation"/>
        </w:rPr>
        <w:t>Sneddon 2010</w:t>
      </w:r>
      <w:bookmarkEnd w:id="1888"/>
      <w:r w:rsidR="00BA6215" w:rsidRPr="00FE2C6A">
        <w:rPr>
          <w:rStyle w:val="Citation"/>
        </w:rPr>
        <w:fldChar w:fldCharType="end"/>
      </w:r>
      <w:r>
        <w:rPr>
          <w:lang w:eastAsia="en-US"/>
        </w:rPr>
        <w:t>).</w:t>
      </w:r>
    </w:p>
    <w:p w14:paraId="429CCB84" w14:textId="77777777" w:rsidR="00E15E36" w:rsidRDefault="00E15E36" w:rsidP="00E15E36">
      <w:pPr>
        <w:pStyle w:val="Heading3"/>
        <w:rPr>
          <w:lang w:eastAsia="en-US"/>
        </w:rPr>
      </w:pPr>
      <w:bookmarkStart w:id="1889" w:name="_Ref360284484"/>
      <w:bookmarkStart w:id="1890" w:name="_Toc365356388"/>
      <w:bookmarkStart w:id="1891" w:name="_Toc367531071"/>
      <w:bookmarkStart w:id="1892" w:name="_Toc440455564"/>
      <w:r>
        <w:rPr>
          <w:lang w:eastAsia="en-US"/>
        </w:rPr>
        <w:t>Lexeme formation</w:t>
      </w:r>
      <w:bookmarkEnd w:id="1889"/>
      <w:bookmarkEnd w:id="1890"/>
      <w:bookmarkEnd w:id="1891"/>
      <w:bookmarkEnd w:id="1892"/>
    </w:p>
    <w:p w14:paraId="14386CC9" w14:textId="1E3CF8B4" w:rsidR="00E15E36" w:rsidRDefault="00E15E36" w:rsidP="000C5118">
      <w:pPr>
        <w:pStyle w:val="Body0005after"/>
      </w:pPr>
      <w:r>
        <w:t xml:space="preserve">Similar to Papuan Malay, the above-mentioned six Malay varieties also </w:t>
      </w:r>
      <w:r>
        <w:rPr>
          <w:lang w:eastAsia="en-US"/>
        </w:rPr>
        <w:t xml:space="preserve">employ full reduplication, as shown in </w:t>
      </w:r>
      <w:r>
        <w:rPr>
          <w:lang w:eastAsia="en-US"/>
        </w:rPr>
        <w:fldChar w:fldCharType="begin"/>
      </w:r>
      <w:r>
        <w:rPr>
          <w:lang w:eastAsia="en-US"/>
        </w:rPr>
        <w:instrText xml:space="preserve"> REF _Ref360204525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8</w:t>
      </w:r>
      <w:r>
        <w:rPr>
          <w:lang w:eastAsia="en-US"/>
        </w:rPr>
        <w:fldChar w:fldCharType="end"/>
      </w:r>
      <w:r>
        <w:rPr>
          <w:lang w:eastAsia="en-US"/>
        </w:rPr>
        <w:t xml:space="preserve">. Typically, reduplication affects content words, while reduplication of function words </w:t>
      </w:r>
      <w:r w:rsidR="008D5AE2">
        <w:rPr>
          <w:lang w:eastAsia="en-US"/>
        </w:rPr>
        <w:t xml:space="preserve">is </w:t>
      </w:r>
      <w:r w:rsidR="000C5118">
        <w:rPr>
          <w:lang w:eastAsia="en-US"/>
        </w:rPr>
        <w:t>rarer</w:t>
      </w:r>
      <w:r>
        <w:rPr>
          <w:lang w:eastAsia="en-US"/>
        </w:rPr>
        <w:t xml:space="preserve">. Manado and Ternate Malay also employ reduplication of bound morphemes. The data in </w:t>
      </w:r>
      <w:r>
        <w:rPr>
          <w:lang w:eastAsia="en-US"/>
        </w:rPr>
        <w:fldChar w:fldCharType="begin"/>
      </w:r>
      <w:r>
        <w:rPr>
          <w:lang w:eastAsia="en-US"/>
        </w:rPr>
        <w:instrText xml:space="preserve"> REF _Ref360204525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8</w:t>
      </w:r>
      <w:r>
        <w:rPr>
          <w:lang w:eastAsia="en-US"/>
        </w:rPr>
        <w:fldChar w:fldCharType="end"/>
      </w:r>
      <w:r>
        <w:rPr>
          <w:lang w:eastAsia="en-US"/>
        </w:rPr>
        <w:t xml:space="preserve"> also show</w:t>
      </w:r>
      <w:r w:rsidR="00F9350F">
        <w:rPr>
          <w:lang w:eastAsia="en-US"/>
        </w:rPr>
        <w:t>s</w:t>
      </w:r>
      <w:r>
        <w:rPr>
          <w:lang w:eastAsia="en-US"/>
        </w:rPr>
        <w:t xml:space="preserve"> which varieties use a combination of reduplication and affixation, and in which varieties reduplicated forms without corresponding base words are found. </w:t>
      </w:r>
      <w:r>
        <w:t>Besides Papuan Malay, only two of the six ot</w:t>
      </w:r>
      <w:r w:rsidR="00CA2596">
        <w:t>her eastern Malay varieties use</w:t>
      </w:r>
      <w:r>
        <w:t xml:space="preserve"> partial and imitative reduplication, namely Ambon and Larantuka Malay.</w:t>
      </w:r>
    </w:p>
    <w:p w14:paraId="53B208BA" w14:textId="77777777" w:rsidR="00E15E36" w:rsidRDefault="00E15E36" w:rsidP="00E15E36">
      <w:pPr>
        <w:pStyle w:val="Caption"/>
        <w:rPr>
          <w:szCs w:val="19"/>
        </w:rPr>
      </w:pPr>
      <w:bookmarkStart w:id="1893" w:name="_Ref360204525"/>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8</w:t>
      </w:r>
      <w:r w:rsidR="00F207A1">
        <w:rPr>
          <w:szCs w:val="19"/>
        </w:rPr>
        <w:fldChar w:fldCharType="end"/>
      </w:r>
      <w:bookmarkEnd w:id="1893"/>
      <w:r w:rsidRPr="0090507A">
        <w:rPr>
          <w:szCs w:val="19"/>
        </w:rPr>
        <w:t>:</w:t>
      </w:r>
      <w:r w:rsidRPr="0090507A">
        <w:rPr>
          <w:szCs w:val="19"/>
        </w:rPr>
        <w:tab/>
      </w:r>
      <w:r>
        <w:rPr>
          <w:szCs w:val="19"/>
        </w:rPr>
        <w:t>Lexeme formation across eastern Malay varieties and Standard Indonesian</w:t>
      </w:r>
    </w:p>
    <w:tbl>
      <w:tblPr>
        <w:tblW w:w="6719"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730"/>
        <w:gridCol w:w="1332"/>
        <w:gridCol w:w="142"/>
        <w:gridCol w:w="453"/>
        <w:gridCol w:w="57"/>
        <w:gridCol w:w="539"/>
        <w:gridCol w:w="595"/>
        <w:gridCol w:w="595"/>
        <w:gridCol w:w="595"/>
        <w:gridCol w:w="595"/>
        <w:gridCol w:w="539"/>
        <w:gridCol w:w="541"/>
        <w:gridCol w:w="6"/>
      </w:tblGrid>
      <w:tr w:rsidR="00E15E36" w:rsidRPr="00ED584C" w14:paraId="21E8D803" w14:textId="77777777" w:rsidTr="00CE0AEB">
        <w:tc>
          <w:tcPr>
            <w:tcW w:w="6719" w:type="dxa"/>
            <w:gridSpan w:val="13"/>
            <w:tcBorders>
              <w:top w:val="single" w:sz="4" w:space="0" w:color="auto"/>
              <w:left w:val="nil"/>
              <w:bottom w:val="single" w:sz="4" w:space="0" w:color="auto"/>
              <w:right w:val="nil"/>
            </w:tcBorders>
            <w:shd w:val="clear" w:color="auto" w:fill="auto"/>
          </w:tcPr>
          <w:p w14:paraId="700599C4" w14:textId="77777777" w:rsidR="00E15E36" w:rsidRPr="00D579B0" w:rsidRDefault="00E15E36" w:rsidP="002A1DBD">
            <w:pPr>
              <w:pStyle w:val="TableCell2-2"/>
              <w:numPr>
                <w:ilvl w:val="0"/>
                <w:numId w:val="40"/>
              </w:numPr>
            </w:pPr>
            <w:r w:rsidRPr="00D579B0">
              <w:t>Full reduplication</w:t>
            </w:r>
          </w:p>
        </w:tc>
      </w:tr>
      <w:tr w:rsidR="00E15E36" w:rsidRPr="00672170" w14:paraId="118675F9" w14:textId="77777777" w:rsidTr="00CE0AEB">
        <w:tc>
          <w:tcPr>
            <w:tcW w:w="6719" w:type="dxa"/>
            <w:gridSpan w:val="13"/>
            <w:tcBorders>
              <w:top w:val="single" w:sz="4" w:space="0" w:color="auto"/>
              <w:left w:val="nil"/>
              <w:bottom w:val="single" w:sz="4" w:space="0" w:color="auto"/>
              <w:right w:val="nil"/>
            </w:tcBorders>
            <w:shd w:val="clear" w:color="auto" w:fill="auto"/>
          </w:tcPr>
          <w:p w14:paraId="7CB39C77" w14:textId="77777777" w:rsidR="00E15E36" w:rsidRPr="00672170" w:rsidRDefault="00E15E36" w:rsidP="002A1DBD">
            <w:pPr>
              <w:pStyle w:val="TableCell2-2"/>
              <w:numPr>
                <w:ilvl w:val="1"/>
                <w:numId w:val="40"/>
              </w:numPr>
            </w:pPr>
            <w:r w:rsidRPr="00ED584C">
              <w:t>Content words</w:t>
            </w:r>
            <w:r>
              <w:t xml:space="preserve"> (</w:t>
            </w:r>
            <w:r w:rsidRPr="00672170">
              <w:t>product</w:t>
            </w:r>
            <w:r>
              <w:t>ive)</w:t>
            </w:r>
          </w:p>
        </w:tc>
      </w:tr>
      <w:tr w:rsidR="00AC23C4" w:rsidRPr="00ED584C" w14:paraId="09FF2643" w14:textId="77777777" w:rsidTr="00CE0AEB">
        <w:trPr>
          <w:gridAfter w:val="1"/>
          <w:wAfter w:w="6" w:type="dxa"/>
        </w:trPr>
        <w:tc>
          <w:tcPr>
            <w:tcW w:w="730" w:type="dxa"/>
            <w:tcBorders>
              <w:top w:val="single" w:sz="4" w:space="0" w:color="auto"/>
              <w:left w:val="nil"/>
            </w:tcBorders>
            <w:shd w:val="clear" w:color="auto" w:fill="auto"/>
          </w:tcPr>
          <w:p w14:paraId="6E6884EE" w14:textId="77777777" w:rsidR="00E15E36" w:rsidRPr="00ED584C" w:rsidRDefault="00E15E36" w:rsidP="00E15E36">
            <w:pPr>
              <w:pStyle w:val="TableCell2-0"/>
            </w:pPr>
          </w:p>
        </w:tc>
        <w:tc>
          <w:tcPr>
            <w:tcW w:w="1332" w:type="dxa"/>
            <w:tcBorders>
              <w:top w:val="single" w:sz="4" w:space="0" w:color="auto"/>
              <w:bottom w:val="nil"/>
              <w:right w:val="nil"/>
            </w:tcBorders>
            <w:shd w:val="clear" w:color="auto" w:fill="auto"/>
          </w:tcPr>
          <w:p w14:paraId="3AC0967F" w14:textId="77777777" w:rsidR="00E15E36" w:rsidRPr="0099608C" w:rsidRDefault="00E15E36" w:rsidP="00E15E36">
            <w:pPr>
              <w:pStyle w:val="TableCell2-0"/>
              <w:rPr>
                <w:rStyle w:val="ChSmallCaps"/>
              </w:rPr>
            </w:pPr>
            <w:r w:rsidRPr="0099608C">
              <w:rPr>
                <w:rStyle w:val="ChSmallCaps"/>
              </w:rPr>
              <w:t>n</w:t>
            </w:r>
          </w:p>
        </w:tc>
        <w:tc>
          <w:tcPr>
            <w:tcW w:w="595" w:type="dxa"/>
            <w:gridSpan w:val="2"/>
            <w:tcBorders>
              <w:top w:val="single" w:sz="4" w:space="0" w:color="auto"/>
              <w:left w:val="nil"/>
              <w:bottom w:val="nil"/>
            </w:tcBorders>
            <w:shd w:val="clear" w:color="auto" w:fill="auto"/>
          </w:tcPr>
          <w:p w14:paraId="095A5FAE" w14:textId="77777777" w:rsidR="00E15E36" w:rsidRPr="00ED584C" w:rsidRDefault="00E15E36" w:rsidP="00E15E36">
            <w:pPr>
              <w:pStyle w:val="TableCell2-0"/>
            </w:pPr>
            <w:r>
              <w:t>PM</w:t>
            </w:r>
          </w:p>
        </w:tc>
        <w:tc>
          <w:tcPr>
            <w:tcW w:w="596" w:type="dxa"/>
            <w:gridSpan w:val="2"/>
            <w:tcBorders>
              <w:top w:val="single" w:sz="4" w:space="0" w:color="auto"/>
            </w:tcBorders>
            <w:shd w:val="clear" w:color="auto" w:fill="auto"/>
          </w:tcPr>
          <w:p w14:paraId="6B154C02" w14:textId="77777777" w:rsidR="00E15E36" w:rsidRPr="00ED584C" w:rsidRDefault="00E15E36" w:rsidP="00E15E36">
            <w:pPr>
              <w:pStyle w:val="TableCell2-0"/>
            </w:pPr>
            <w:r w:rsidRPr="00ED584C">
              <w:t>AM</w:t>
            </w:r>
          </w:p>
        </w:tc>
        <w:tc>
          <w:tcPr>
            <w:tcW w:w="595" w:type="dxa"/>
            <w:tcBorders>
              <w:top w:val="single" w:sz="4" w:space="0" w:color="auto"/>
            </w:tcBorders>
            <w:shd w:val="clear" w:color="auto" w:fill="auto"/>
          </w:tcPr>
          <w:p w14:paraId="2B11D29A" w14:textId="77777777" w:rsidR="00E15E36" w:rsidRPr="00ED584C" w:rsidRDefault="00E15E36" w:rsidP="00E15E36">
            <w:pPr>
              <w:pStyle w:val="TableCell2-0"/>
            </w:pPr>
            <w:r>
              <w:t>BM</w:t>
            </w:r>
          </w:p>
        </w:tc>
        <w:tc>
          <w:tcPr>
            <w:tcW w:w="595" w:type="dxa"/>
            <w:tcBorders>
              <w:top w:val="single" w:sz="4" w:space="0" w:color="auto"/>
            </w:tcBorders>
            <w:shd w:val="clear" w:color="auto" w:fill="auto"/>
          </w:tcPr>
          <w:p w14:paraId="65C92ABF" w14:textId="77777777" w:rsidR="00E15E36" w:rsidRPr="00ED584C" w:rsidRDefault="00E15E36" w:rsidP="00E15E36">
            <w:pPr>
              <w:pStyle w:val="TableCell2-0"/>
            </w:pPr>
            <w:r>
              <w:t>KM</w:t>
            </w:r>
          </w:p>
        </w:tc>
        <w:tc>
          <w:tcPr>
            <w:tcW w:w="595" w:type="dxa"/>
            <w:tcBorders>
              <w:top w:val="single" w:sz="4" w:space="0" w:color="auto"/>
            </w:tcBorders>
            <w:shd w:val="clear" w:color="auto" w:fill="auto"/>
          </w:tcPr>
          <w:p w14:paraId="7179C231" w14:textId="77777777" w:rsidR="00E15E36" w:rsidRPr="00ED584C" w:rsidRDefault="00E15E36" w:rsidP="00E15E36">
            <w:pPr>
              <w:pStyle w:val="TableCell2-0"/>
            </w:pPr>
            <w:r>
              <w:t>LM</w:t>
            </w:r>
          </w:p>
        </w:tc>
        <w:tc>
          <w:tcPr>
            <w:tcW w:w="595" w:type="dxa"/>
            <w:tcBorders>
              <w:top w:val="single" w:sz="4" w:space="0" w:color="auto"/>
            </w:tcBorders>
            <w:shd w:val="clear" w:color="auto" w:fill="auto"/>
          </w:tcPr>
          <w:p w14:paraId="671BC5B6" w14:textId="77777777" w:rsidR="00E15E36" w:rsidRPr="00ED584C" w:rsidRDefault="00E15E36" w:rsidP="00E15E36">
            <w:pPr>
              <w:pStyle w:val="TableCell2-0"/>
            </w:pPr>
            <w:r w:rsidRPr="00ED584C">
              <w:t>MM</w:t>
            </w:r>
          </w:p>
        </w:tc>
        <w:tc>
          <w:tcPr>
            <w:tcW w:w="539" w:type="dxa"/>
            <w:tcBorders>
              <w:top w:val="single" w:sz="4" w:space="0" w:color="auto"/>
            </w:tcBorders>
            <w:shd w:val="clear" w:color="auto" w:fill="auto"/>
          </w:tcPr>
          <w:p w14:paraId="2F7CD752" w14:textId="77777777" w:rsidR="00E15E36" w:rsidRDefault="00E15E36" w:rsidP="00E15E36">
            <w:pPr>
              <w:pStyle w:val="TableCell2-0"/>
            </w:pPr>
            <w:r>
              <w:t>TM</w:t>
            </w:r>
          </w:p>
        </w:tc>
        <w:tc>
          <w:tcPr>
            <w:tcW w:w="541" w:type="dxa"/>
            <w:tcBorders>
              <w:top w:val="single" w:sz="4" w:space="0" w:color="auto"/>
              <w:right w:val="nil"/>
            </w:tcBorders>
            <w:shd w:val="clear" w:color="auto" w:fill="auto"/>
          </w:tcPr>
          <w:p w14:paraId="635D3676" w14:textId="77777777" w:rsidR="00E15E36" w:rsidRPr="00ED584C" w:rsidRDefault="00E15E36" w:rsidP="00E15E36">
            <w:pPr>
              <w:pStyle w:val="TableCell2-0"/>
            </w:pPr>
            <w:r>
              <w:t>SI</w:t>
            </w:r>
          </w:p>
        </w:tc>
      </w:tr>
      <w:tr w:rsidR="00AC23C4" w:rsidRPr="00ED584C" w14:paraId="37BE8C80" w14:textId="77777777" w:rsidTr="00CE0AEB">
        <w:trPr>
          <w:gridAfter w:val="1"/>
          <w:wAfter w:w="6" w:type="dxa"/>
        </w:trPr>
        <w:tc>
          <w:tcPr>
            <w:tcW w:w="730" w:type="dxa"/>
            <w:tcBorders>
              <w:left w:val="nil"/>
            </w:tcBorders>
            <w:shd w:val="clear" w:color="auto" w:fill="auto"/>
          </w:tcPr>
          <w:p w14:paraId="1C6B8034" w14:textId="77777777" w:rsidR="00E15E36" w:rsidRPr="00ED584C" w:rsidRDefault="00E15E36" w:rsidP="00E15E36">
            <w:pPr>
              <w:pStyle w:val="O0Nwnext"/>
            </w:pPr>
          </w:p>
        </w:tc>
        <w:tc>
          <w:tcPr>
            <w:tcW w:w="1332" w:type="dxa"/>
            <w:tcBorders>
              <w:top w:val="nil"/>
              <w:bottom w:val="nil"/>
              <w:right w:val="nil"/>
            </w:tcBorders>
            <w:shd w:val="clear" w:color="auto" w:fill="auto"/>
          </w:tcPr>
          <w:p w14:paraId="632216A4" w14:textId="77777777" w:rsidR="00E15E36" w:rsidRPr="0099608C" w:rsidRDefault="00E15E36" w:rsidP="00E15E36">
            <w:pPr>
              <w:pStyle w:val="O0Nwnext"/>
              <w:rPr>
                <w:rStyle w:val="ChSmallCaps"/>
              </w:rPr>
            </w:pPr>
            <w:r w:rsidRPr="0099608C">
              <w:rPr>
                <w:rStyle w:val="ChSmallCaps"/>
              </w:rPr>
              <w:t>v</w:t>
            </w:r>
          </w:p>
        </w:tc>
        <w:tc>
          <w:tcPr>
            <w:tcW w:w="595" w:type="dxa"/>
            <w:gridSpan w:val="2"/>
            <w:tcBorders>
              <w:top w:val="nil"/>
              <w:left w:val="nil"/>
              <w:bottom w:val="nil"/>
            </w:tcBorders>
            <w:shd w:val="clear" w:color="auto" w:fill="auto"/>
          </w:tcPr>
          <w:p w14:paraId="2DCB83EC" w14:textId="77777777" w:rsidR="00E15E36" w:rsidRPr="00ED584C" w:rsidRDefault="00E15E36" w:rsidP="00E15E36">
            <w:pPr>
              <w:pStyle w:val="O0Nwnext"/>
            </w:pPr>
            <w:r>
              <w:t>PM</w:t>
            </w:r>
          </w:p>
        </w:tc>
        <w:tc>
          <w:tcPr>
            <w:tcW w:w="596" w:type="dxa"/>
            <w:gridSpan w:val="2"/>
            <w:shd w:val="clear" w:color="auto" w:fill="auto"/>
          </w:tcPr>
          <w:p w14:paraId="7390AF40" w14:textId="77777777" w:rsidR="00E15E36" w:rsidRPr="00ED584C" w:rsidRDefault="00E15E36" w:rsidP="00E15E36">
            <w:pPr>
              <w:pStyle w:val="O0Nwnext"/>
            </w:pPr>
            <w:r w:rsidRPr="00ED584C">
              <w:t>AM</w:t>
            </w:r>
          </w:p>
        </w:tc>
        <w:tc>
          <w:tcPr>
            <w:tcW w:w="595" w:type="dxa"/>
            <w:shd w:val="clear" w:color="auto" w:fill="auto"/>
          </w:tcPr>
          <w:p w14:paraId="10A02523" w14:textId="77777777" w:rsidR="00E15E36" w:rsidRPr="00ED584C" w:rsidRDefault="00E15E36" w:rsidP="00E15E36">
            <w:pPr>
              <w:pStyle w:val="O0Nwnext"/>
            </w:pPr>
          </w:p>
        </w:tc>
        <w:tc>
          <w:tcPr>
            <w:tcW w:w="595" w:type="dxa"/>
            <w:shd w:val="clear" w:color="auto" w:fill="auto"/>
          </w:tcPr>
          <w:p w14:paraId="6ABD5EFE" w14:textId="77777777" w:rsidR="00E15E36" w:rsidRPr="00ED584C" w:rsidRDefault="00E15E36" w:rsidP="00E15E36">
            <w:pPr>
              <w:pStyle w:val="O0Nwnext"/>
            </w:pPr>
            <w:r>
              <w:t>KM</w:t>
            </w:r>
          </w:p>
        </w:tc>
        <w:tc>
          <w:tcPr>
            <w:tcW w:w="595" w:type="dxa"/>
            <w:shd w:val="clear" w:color="auto" w:fill="auto"/>
          </w:tcPr>
          <w:p w14:paraId="7DF227B6" w14:textId="77777777" w:rsidR="00E15E36" w:rsidRPr="00ED584C" w:rsidRDefault="00E15E36" w:rsidP="00E15E36">
            <w:pPr>
              <w:pStyle w:val="O0Nwnext"/>
            </w:pPr>
            <w:r>
              <w:t>LM</w:t>
            </w:r>
          </w:p>
        </w:tc>
        <w:tc>
          <w:tcPr>
            <w:tcW w:w="595" w:type="dxa"/>
            <w:shd w:val="clear" w:color="auto" w:fill="auto"/>
          </w:tcPr>
          <w:p w14:paraId="4DEA7178" w14:textId="77777777" w:rsidR="00E15E36" w:rsidRPr="00ED584C" w:rsidRDefault="00E15E36" w:rsidP="00E15E36">
            <w:pPr>
              <w:pStyle w:val="O0Nwnext"/>
            </w:pPr>
            <w:r w:rsidRPr="00ED584C">
              <w:t>MM</w:t>
            </w:r>
          </w:p>
        </w:tc>
        <w:tc>
          <w:tcPr>
            <w:tcW w:w="539" w:type="dxa"/>
            <w:shd w:val="clear" w:color="auto" w:fill="auto"/>
          </w:tcPr>
          <w:p w14:paraId="360FE847" w14:textId="77777777" w:rsidR="00E15E36" w:rsidRDefault="00E15E36" w:rsidP="00E15E36">
            <w:pPr>
              <w:pStyle w:val="O0Nwnext"/>
            </w:pPr>
            <w:r>
              <w:t>TM</w:t>
            </w:r>
          </w:p>
        </w:tc>
        <w:tc>
          <w:tcPr>
            <w:tcW w:w="541" w:type="dxa"/>
            <w:tcBorders>
              <w:right w:val="nil"/>
            </w:tcBorders>
            <w:shd w:val="clear" w:color="auto" w:fill="auto"/>
          </w:tcPr>
          <w:p w14:paraId="1B4EC3E9" w14:textId="77777777" w:rsidR="00E15E36" w:rsidRPr="00ED584C" w:rsidRDefault="00E15E36" w:rsidP="00E15E36">
            <w:pPr>
              <w:pStyle w:val="O0Nwnext"/>
            </w:pPr>
            <w:r>
              <w:t>SI</w:t>
            </w:r>
          </w:p>
        </w:tc>
      </w:tr>
      <w:tr w:rsidR="00AC23C4" w:rsidRPr="00ED584C" w14:paraId="585D5F1C" w14:textId="77777777" w:rsidTr="00CE0AEB">
        <w:trPr>
          <w:gridAfter w:val="1"/>
          <w:wAfter w:w="6" w:type="dxa"/>
        </w:trPr>
        <w:tc>
          <w:tcPr>
            <w:tcW w:w="730" w:type="dxa"/>
            <w:tcBorders>
              <w:left w:val="nil"/>
            </w:tcBorders>
            <w:shd w:val="clear" w:color="auto" w:fill="auto"/>
          </w:tcPr>
          <w:p w14:paraId="2420CF96" w14:textId="77777777" w:rsidR="00E15E36" w:rsidRPr="00ED584C" w:rsidRDefault="00E15E36" w:rsidP="00E15E36">
            <w:pPr>
              <w:pStyle w:val="O0Nwnext"/>
            </w:pPr>
          </w:p>
        </w:tc>
        <w:tc>
          <w:tcPr>
            <w:tcW w:w="1332" w:type="dxa"/>
            <w:tcBorders>
              <w:top w:val="nil"/>
              <w:bottom w:val="nil"/>
              <w:right w:val="nil"/>
            </w:tcBorders>
            <w:shd w:val="clear" w:color="auto" w:fill="auto"/>
          </w:tcPr>
          <w:p w14:paraId="19C8731A" w14:textId="77777777" w:rsidR="00E15E36" w:rsidRPr="0099608C" w:rsidRDefault="00E15E36" w:rsidP="00E15E36">
            <w:pPr>
              <w:pStyle w:val="O0Nwnext"/>
              <w:rPr>
                <w:rStyle w:val="ChSmallCaps"/>
              </w:rPr>
            </w:pPr>
            <w:r w:rsidRPr="0099608C">
              <w:rPr>
                <w:rStyle w:val="ChSmallCaps"/>
              </w:rPr>
              <w:t>adv</w:t>
            </w:r>
          </w:p>
        </w:tc>
        <w:tc>
          <w:tcPr>
            <w:tcW w:w="595" w:type="dxa"/>
            <w:gridSpan w:val="2"/>
            <w:tcBorders>
              <w:top w:val="nil"/>
              <w:left w:val="nil"/>
              <w:bottom w:val="nil"/>
            </w:tcBorders>
            <w:shd w:val="clear" w:color="auto" w:fill="auto"/>
          </w:tcPr>
          <w:p w14:paraId="39F47C78" w14:textId="77777777" w:rsidR="00E15E36" w:rsidRPr="00ED584C" w:rsidRDefault="00E15E36" w:rsidP="00E15E36">
            <w:pPr>
              <w:pStyle w:val="O0Nwnext"/>
            </w:pPr>
            <w:r>
              <w:t>PM</w:t>
            </w:r>
          </w:p>
        </w:tc>
        <w:tc>
          <w:tcPr>
            <w:tcW w:w="596" w:type="dxa"/>
            <w:gridSpan w:val="2"/>
            <w:shd w:val="clear" w:color="auto" w:fill="auto"/>
          </w:tcPr>
          <w:p w14:paraId="7357E121" w14:textId="77777777" w:rsidR="00E15E36" w:rsidRPr="00ED584C" w:rsidRDefault="00E15E36" w:rsidP="00E15E36">
            <w:pPr>
              <w:pStyle w:val="O0Nwnext"/>
            </w:pPr>
            <w:r w:rsidRPr="00ED584C">
              <w:t>AM</w:t>
            </w:r>
          </w:p>
        </w:tc>
        <w:tc>
          <w:tcPr>
            <w:tcW w:w="595" w:type="dxa"/>
            <w:shd w:val="clear" w:color="auto" w:fill="auto"/>
          </w:tcPr>
          <w:p w14:paraId="0D64B184" w14:textId="77777777" w:rsidR="00E15E36" w:rsidRPr="00ED584C" w:rsidRDefault="00E15E36" w:rsidP="00E15E36">
            <w:pPr>
              <w:pStyle w:val="O0Nwnext"/>
            </w:pPr>
          </w:p>
        </w:tc>
        <w:tc>
          <w:tcPr>
            <w:tcW w:w="595" w:type="dxa"/>
            <w:shd w:val="clear" w:color="auto" w:fill="auto"/>
          </w:tcPr>
          <w:p w14:paraId="6AFAD89C" w14:textId="77777777" w:rsidR="00E15E36" w:rsidRPr="00ED584C" w:rsidRDefault="00E15E36" w:rsidP="00E15E36">
            <w:pPr>
              <w:pStyle w:val="O0Nwnext"/>
            </w:pPr>
          </w:p>
        </w:tc>
        <w:tc>
          <w:tcPr>
            <w:tcW w:w="595" w:type="dxa"/>
            <w:shd w:val="clear" w:color="auto" w:fill="auto"/>
          </w:tcPr>
          <w:p w14:paraId="3454D9B3" w14:textId="77777777" w:rsidR="00E15E36" w:rsidRPr="00ED584C" w:rsidRDefault="00E15E36" w:rsidP="00E15E36">
            <w:pPr>
              <w:pStyle w:val="O0Nwnext"/>
            </w:pPr>
          </w:p>
        </w:tc>
        <w:tc>
          <w:tcPr>
            <w:tcW w:w="595" w:type="dxa"/>
            <w:shd w:val="clear" w:color="auto" w:fill="auto"/>
          </w:tcPr>
          <w:p w14:paraId="363079C6" w14:textId="77777777" w:rsidR="00E15E36" w:rsidRPr="00ED584C" w:rsidRDefault="00E15E36" w:rsidP="00E15E36">
            <w:pPr>
              <w:pStyle w:val="O0Nwnext"/>
            </w:pPr>
            <w:r w:rsidRPr="00ED584C">
              <w:t>MM</w:t>
            </w:r>
          </w:p>
        </w:tc>
        <w:tc>
          <w:tcPr>
            <w:tcW w:w="539" w:type="dxa"/>
            <w:shd w:val="clear" w:color="auto" w:fill="auto"/>
          </w:tcPr>
          <w:p w14:paraId="7CBC8149" w14:textId="77777777" w:rsidR="00E15E36" w:rsidRPr="00ED584C" w:rsidRDefault="00E15E36" w:rsidP="00E15E36">
            <w:pPr>
              <w:pStyle w:val="O0Nwnext"/>
            </w:pPr>
          </w:p>
        </w:tc>
        <w:tc>
          <w:tcPr>
            <w:tcW w:w="541" w:type="dxa"/>
            <w:tcBorders>
              <w:right w:val="nil"/>
            </w:tcBorders>
            <w:shd w:val="clear" w:color="auto" w:fill="auto"/>
          </w:tcPr>
          <w:p w14:paraId="66B8BDFC" w14:textId="77777777" w:rsidR="00E15E36" w:rsidRPr="00ED584C" w:rsidRDefault="00E15E36" w:rsidP="00E15E36">
            <w:pPr>
              <w:pStyle w:val="O0Nwnext"/>
            </w:pPr>
            <w:r>
              <w:t>SI</w:t>
            </w:r>
          </w:p>
        </w:tc>
      </w:tr>
      <w:tr w:rsidR="00AC23C4" w:rsidRPr="00ED584C" w14:paraId="7BDD52B9" w14:textId="77777777" w:rsidTr="00CE0AEB">
        <w:trPr>
          <w:gridAfter w:val="1"/>
          <w:wAfter w:w="6" w:type="dxa"/>
        </w:trPr>
        <w:tc>
          <w:tcPr>
            <w:tcW w:w="730" w:type="dxa"/>
            <w:tcBorders>
              <w:left w:val="nil"/>
            </w:tcBorders>
            <w:shd w:val="clear" w:color="auto" w:fill="auto"/>
          </w:tcPr>
          <w:p w14:paraId="1116AAF6" w14:textId="77777777" w:rsidR="00E15E36" w:rsidRPr="00ED584C" w:rsidRDefault="00E15E36" w:rsidP="00E15E36">
            <w:pPr>
              <w:pStyle w:val="O0Nwnext"/>
            </w:pPr>
          </w:p>
        </w:tc>
        <w:tc>
          <w:tcPr>
            <w:tcW w:w="1332" w:type="dxa"/>
            <w:tcBorders>
              <w:top w:val="nil"/>
              <w:bottom w:val="nil"/>
              <w:right w:val="nil"/>
            </w:tcBorders>
            <w:shd w:val="clear" w:color="auto" w:fill="auto"/>
          </w:tcPr>
          <w:p w14:paraId="2DA96786" w14:textId="77777777" w:rsidR="00E15E36" w:rsidRPr="0099608C" w:rsidRDefault="00E15E36" w:rsidP="00E15E36">
            <w:pPr>
              <w:pStyle w:val="O0Nwnext"/>
              <w:rPr>
                <w:rStyle w:val="ChSmallCaps"/>
              </w:rPr>
            </w:pPr>
            <w:r w:rsidRPr="0099608C">
              <w:rPr>
                <w:rStyle w:val="ChSmallCaps"/>
              </w:rPr>
              <w:t>num</w:t>
            </w:r>
          </w:p>
        </w:tc>
        <w:tc>
          <w:tcPr>
            <w:tcW w:w="595" w:type="dxa"/>
            <w:gridSpan w:val="2"/>
            <w:tcBorders>
              <w:top w:val="nil"/>
              <w:left w:val="nil"/>
              <w:bottom w:val="nil"/>
            </w:tcBorders>
            <w:shd w:val="clear" w:color="auto" w:fill="auto"/>
          </w:tcPr>
          <w:p w14:paraId="56F55672" w14:textId="77777777" w:rsidR="00E15E36" w:rsidRPr="00ED584C" w:rsidRDefault="00E15E36" w:rsidP="00E15E36">
            <w:pPr>
              <w:pStyle w:val="O0Nwnext"/>
            </w:pPr>
            <w:r>
              <w:t>PM</w:t>
            </w:r>
          </w:p>
        </w:tc>
        <w:tc>
          <w:tcPr>
            <w:tcW w:w="596" w:type="dxa"/>
            <w:gridSpan w:val="2"/>
            <w:shd w:val="clear" w:color="auto" w:fill="auto"/>
          </w:tcPr>
          <w:p w14:paraId="1D023A4B" w14:textId="77777777" w:rsidR="00E15E36" w:rsidRPr="00ED584C" w:rsidRDefault="00E15E36" w:rsidP="00E15E36">
            <w:pPr>
              <w:pStyle w:val="O0Nwnext"/>
            </w:pPr>
            <w:r w:rsidRPr="00ED584C">
              <w:t>AM</w:t>
            </w:r>
          </w:p>
        </w:tc>
        <w:tc>
          <w:tcPr>
            <w:tcW w:w="595" w:type="dxa"/>
            <w:shd w:val="clear" w:color="auto" w:fill="auto"/>
          </w:tcPr>
          <w:p w14:paraId="798311C7" w14:textId="77777777" w:rsidR="00E15E36" w:rsidRPr="00ED584C" w:rsidRDefault="00E15E36" w:rsidP="00E15E36">
            <w:pPr>
              <w:pStyle w:val="O0Nwnext"/>
            </w:pPr>
          </w:p>
        </w:tc>
        <w:tc>
          <w:tcPr>
            <w:tcW w:w="595" w:type="dxa"/>
            <w:shd w:val="clear" w:color="auto" w:fill="auto"/>
          </w:tcPr>
          <w:p w14:paraId="344E0AE3" w14:textId="77777777" w:rsidR="00E15E36" w:rsidRPr="00ED584C" w:rsidRDefault="00E15E36" w:rsidP="00E15E36">
            <w:pPr>
              <w:pStyle w:val="O0Nwnext"/>
            </w:pPr>
            <w:r>
              <w:t>KM</w:t>
            </w:r>
          </w:p>
        </w:tc>
        <w:tc>
          <w:tcPr>
            <w:tcW w:w="595" w:type="dxa"/>
            <w:shd w:val="clear" w:color="auto" w:fill="auto"/>
          </w:tcPr>
          <w:p w14:paraId="3104693A" w14:textId="77777777" w:rsidR="00E15E36" w:rsidRPr="00ED584C" w:rsidRDefault="00E15E36" w:rsidP="00E15E36">
            <w:pPr>
              <w:pStyle w:val="O0Nwnext"/>
            </w:pPr>
          </w:p>
        </w:tc>
        <w:tc>
          <w:tcPr>
            <w:tcW w:w="595" w:type="dxa"/>
            <w:shd w:val="clear" w:color="auto" w:fill="auto"/>
          </w:tcPr>
          <w:p w14:paraId="1145A9D8" w14:textId="77777777" w:rsidR="00E15E36" w:rsidRPr="00ED584C" w:rsidRDefault="00E15E36" w:rsidP="00E15E36">
            <w:pPr>
              <w:pStyle w:val="O0Nwnext"/>
            </w:pPr>
            <w:r w:rsidRPr="00ED584C">
              <w:t>MM</w:t>
            </w:r>
          </w:p>
        </w:tc>
        <w:tc>
          <w:tcPr>
            <w:tcW w:w="539" w:type="dxa"/>
            <w:shd w:val="clear" w:color="auto" w:fill="auto"/>
          </w:tcPr>
          <w:p w14:paraId="389179CB" w14:textId="77777777" w:rsidR="00E15E36" w:rsidRPr="00ED584C" w:rsidRDefault="00E15E36" w:rsidP="00E15E36">
            <w:pPr>
              <w:pStyle w:val="O0Nwnext"/>
            </w:pPr>
          </w:p>
        </w:tc>
        <w:tc>
          <w:tcPr>
            <w:tcW w:w="541" w:type="dxa"/>
            <w:tcBorders>
              <w:right w:val="nil"/>
            </w:tcBorders>
            <w:shd w:val="clear" w:color="auto" w:fill="auto"/>
          </w:tcPr>
          <w:p w14:paraId="3FFA2EAC" w14:textId="77777777" w:rsidR="00E15E36" w:rsidRPr="00ED584C" w:rsidRDefault="00E15E36" w:rsidP="00E15E36">
            <w:pPr>
              <w:pStyle w:val="O0Nwnext"/>
            </w:pPr>
            <w:r>
              <w:t>SI</w:t>
            </w:r>
          </w:p>
        </w:tc>
      </w:tr>
      <w:tr w:rsidR="00AC23C4" w:rsidRPr="00ED584C" w14:paraId="0CBA85DF" w14:textId="77777777" w:rsidTr="00CE0AEB">
        <w:trPr>
          <w:gridAfter w:val="1"/>
          <w:wAfter w:w="6" w:type="dxa"/>
        </w:trPr>
        <w:tc>
          <w:tcPr>
            <w:tcW w:w="730" w:type="dxa"/>
            <w:tcBorders>
              <w:left w:val="nil"/>
              <w:bottom w:val="single" w:sz="4" w:space="0" w:color="auto"/>
            </w:tcBorders>
            <w:shd w:val="clear" w:color="auto" w:fill="auto"/>
          </w:tcPr>
          <w:p w14:paraId="74BB8607" w14:textId="77777777" w:rsidR="00E15E36" w:rsidRPr="00ED584C" w:rsidRDefault="00E15E36" w:rsidP="00E15E36">
            <w:pPr>
              <w:pStyle w:val="TableCell0-2Break"/>
            </w:pPr>
          </w:p>
        </w:tc>
        <w:tc>
          <w:tcPr>
            <w:tcW w:w="1332" w:type="dxa"/>
            <w:tcBorders>
              <w:top w:val="nil"/>
              <w:bottom w:val="single" w:sz="4" w:space="0" w:color="auto"/>
              <w:right w:val="nil"/>
            </w:tcBorders>
            <w:shd w:val="clear" w:color="auto" w:fill="auto"/>
          </w:tcPr>
          <w:p w14:paraId="5911C070" w14:textId="77777777" w:rsidR="00E15E36" w:rsidRPr="0099608C" w:rsidRDefault="00E15E36" w:rsidP="00E15E36">
            <w:pPr>
              <w:pStyle w:val="TableCell0-2Break"/>
              <w:rPr>
                <w:rStyle w:val="ChSmallCaps"/>
              </w:rPr>
            </w:pPr>
            <w:r w:rsidRPr="0099608C">
              <w:rPr>
                <w:rStyle w:val="ChSmallCaps"/>
              </w:rPr>
              <w:t>qt</w:t>
            </w:r>
          </w:p>
        </w:tc>
        <w:tc>
          <w:tcPr>
            <w:tcW w:w="595" w:type="dxa"/>
            <w:gridSpan w:val="2"/>
            <w:tcBorders>
              <w:top w:val="nil"/>
              <w:left w:val="nil"/>
              <w:bottom w:val="single" w:sz="4" w:space="0" w:color="auto"/>
            </w:tcBorders>
            <w:shd w:val="clear" w:color="auto" w:fill="auto"/>
          </w:tcPr>
          <w:p w14:paraId="1910794F" w14:textId="77777777" w:rsidR="00E15E36" w:rsidRPr="00ED584C" w:rsidRDefault="00E15E36" w:rsidP="00E15E36">
            <w:pPr>
              <w:pStyle w:val="TableCell0-2Break"/>
            </w:pPr>
            <w:r>
              <w:t>PM</w:t>
            </w:r>
          </w:p>
        </w:tc>
        <w:tc>
          <w:tcPr>
            <w:tcW w:w="596" w:type="dxa"/>
            <w:gridSpan w:val="2"/>
            <w:tcBorders>
              <w:bottom w:val="single" w:sz="4" w:space="0" w:color="auto"/>
            </w:tcBorders>
            <w:shd w:val="clear" w:color="auto" w:fill="auto"/>
          </w:tcPr>
          <w:p w14:paraId="280A7F67"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35C652A2"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145CDDE1"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49B8D016" w14:textId="77777777" w:rsidR="00E15E36" w:rsidRPr="00ED584C" w:rsidRDefault="00E15E36" w:rsidP="00E15E36">
            <w:pPr>
              <w:pStyle w:val="TableCell0-2Break"/>
            </w:pPr>
            <w:r>
              <w:t>LM</w:t>
            </w:r>
          </w:p>
        </w:tc>
        <w:tc>
          <w:tcPr>
            <w:tcW w:w="595" w:type="dxa"/>
            <w:tcBorders>
              <w:bottom w:val="single" w:sz="4" w:space="0" w:color="auto"/>
            </w:tcBorders>
            <w:shd w:val="clear" w:color="auto" w:fill="auto"/>
          </w:tcPr>
          <w:p w14:paraId="5213C38B" w14:textId="77777777" w:rsidR="00E15E36" w:rsidRPr="00ED584C" w:rsidRDefault="00E15E36" w:rsidP="00E15E36">
            <w:pPr>
              <w:pStyle w:val="TableCell0-2Break"/>
            </w:pPr>
          </w:p>
        </w:tc>
        <w:tc>
          <w:tcPr>
            <w:tcW w:w="539" w:type="dxa"/>
            <w:tcBorders>
              <w:bottom w:val="single" w:sz="4" w:space="0" w:color="auto"/>
            </w:tcBorders>
            <w:shd w:val="clear" w:color="auto" w:fill="auto"/>
          </w:tcPr>
          <w:p w14:paraId="5B418662" w14:textId="77777777" w:rsidR="00E15E36" w:rsidRPr="00ED584C" w:rsidRDefault="00E15E36" w:rsidP="00E15E36">
            <w:pPr>
              <w:pStyle w:val="TableCell0-2Break"/>
            </w:pPr>
          </w:p>
        </w:tc>
        <w:tc>
          <w:tcPr>
            <w:tcW w:w="541" w:type="dxa"/>
            <w:tcBorders>
              <w:bottom w:val="single" w:sz="4" w:space="0" w:color="auto"/>
              <w:right w:val="nil"/>
            </w:tcBorders>
            <w:shd w:val="clear" w:color="auto" w:fill="auto"/>
          </w:tcPr>
          <w:p w14:paraId="7BCD441A" w14:textId="77777777" w:rsidR="00E15E36" w:rsidRPr="00ED584C" w:rsidRDefault="00E15E36" w:rsidP="00E15E36">
            <w:pPr>
              <w:pStyle w:val="TableCell0-2Break"/>
            </w:pPr>
          </w:p>
        </w:tc>
      </w:tr>
      <w:tr w:rsidR="00E15E36" w:rsidRPr="00672170" w14:paraId="40066AF2" w14:textId="77777777" w:rsidTr="00CE0AEB">
        <w:tc>
          <w:tcPr>
            <w:tcW w:w="6719" w:type="dxa"/>
            <w:gridSpan w:val="13"/>
            <w:tcBorders>
              <w:top w:val="single" w:sz="4" w:space="0" w:color="auto"/>
              <w:left w:val="nil"/>
              <w:bottom w:val="single" w:sz="4" w:space="0" w:color="auto"/>
              <w:right w:val="nil"/>
            </w:tcBorders>
            <w:shd w:val="clear" w:color="auto" w:fill="auto"/>
          </w:tcPr>
          <w:p w14:paraId="6AAE6931" w14:textId="77777777" w:rsidR="00E15E36" w:rsidRPr="00672170" w:rsidRDefault="00E15E36" w:rsidP="002A1DBD">
            <w:pPr>
              <w:pStyle w:val="TableCell2-2"/>
              <w:numPr>
                <w:ilvl w:val="1"/>
                <w:numId w:val="40"/>
              </w:numPr>
            </w:pPr>
            <w:r w:rsidRPr="00ED584C">
              <w:t>Function words</w:t>
            </w:r>
            <w:r>
              <w:t xml:space="preserve"> (un</w:t>
            </w:r>
            <w:r w:rsidRPr="00672170">
              <w:t>produc</w:t>
            </w:r>
            <w:r>
              <w:t>tive)</w:t>
            </w:r>
          </w:p>
        </w:tc>
      </w:tr>
      <w:tr w:rsidR="00AC23C4" w:rsidRPr="00ED584C" w14:paraId="07053450" w14:textId="77777777" w:rsidTr="00CE0AEB">
        <w:trPr>
          <w:gridAfter w:val="1"/>
          <w:wAfter w:w="6" w:type="dxa"/>
        </w:trPr>
        <w:tc>
          <w:tcPr>
            <w:tcW w:w="730" w:type="dxa"/>
            <w:tcBorders>
              <w:top w:val="single" w:sz="4" w:space="0" w:color="auto"/>
              <w:left w:val="nil"/>
            </w:tcBorders>
            <w:shd w:val="clear" w:color="auto" w:fill="auto"/>
          </w:tcPr>
          <w:p w14:paraId="5141A034" w14:textId="77777777" w:rsidR="00E15E36" w:rsidRPr="00ED584C" w:rsidRDefault="00E15E36" w:rsidP="00E15E36">
            <w:pPr>
              <w:pStyle w:val="TableCell2-0"/>
            </w:pPr>
          </w:p>
        </w:tc>
        <w:tc>
          <w:tcPr>
            <w:tcW w:w="1332" w:type="dxa"/>
            <w:tcBorders>
              <w:top w:val="single" w:sz="4" w:space="0" w:color="auto"/>
              <w:bottom w:val="nil"/>
              <w:right w:val="nil"/>
            </w:tcBorders>
            <w:shd w:val="clear" w:color="auto" w:fill="auto"/>
          </w:tcPr>
          <w:p w14:paraId="5DABC002" w14:textId="77777777" w:rsidR="00E15E36" w:rsidRPr="0099608C" w:rsidRDefault="00E15E36" w:rsidP="00E15E36">
            <w:pPr>
              <w:pStyle w:val="TableCell2-0"/>
              <w:rPr>
                <w:rStyle w:val="ChSmallCaps"/>
              </w:rPr>
            </w:pPr>
            <w:r w:rsidRPr="0099608C">
              <w:rPr>
                <w:rStyle w:val="ChSmallCaps"/>
              </w:rPr>
              <w:t>pro</w:t>
            </w:r>
          </w:p>
        </w:tc>
        <w:tc>
          <w:tcPr>
            <w:tcW w:w="595" w:type="dxa"/>
            <w:gridSpan w:val="2"/>
            <w:tcBorders>
              <w:top w:val="single" w:sz="4" w:space="0" w:color="auto"/>
              <w:left w:val="nil"/>
              <w:bottom w:val="nil"/>
            </w:tcBorders>
            <w:shd w:val="clear" w:color="auto" w:fill="auto"/>
          </w:tcPr>
          <w:p w14:paraId="20F1F3C1" w14:textId="77777777" w:rsidR="00E15E36" w:rsidRPr="00ED584C" w:rsidRDefault="00E15E36" w:rsidP="00E15E36">
            <w:pPr>
              <w:pStyle w:val="TableCell2-0"/>
            </w:pPr>
            <w:r>
              <w:t>PM</w:t>
            </w:r>
          </w:p>
        </w:tc>
        <w:tc>
          <w:tcPr>
            <w:tcW w:w="596" w:type="dxa"/>
            <w:gridSpan w:val="2"/>
            <w:tcBorders>
              <w:top w:val="single" w:sz="4" w:space="0" w:color="auto"/>
            </w:tcBorders>
            <w:shd w:val="clear" w:color="auto" w:fill="auto"/>
          </w:tcPr>
          <w:p w14:paraId="7D210395" w14:textId="77777777" w:rsidR="00E15E36" w:rsidRPr="00ED584C" w:rsidRDefault="00E15E36" w:rsidP="00E15E36">
            <w:pPr>
              <w:pStyle w:val="TableCell2-0"/>
            </w:pPr>
            <w:r w:rsidRPr="00ED584C">
              <w:t>AM</w:t>
            </w:r>
          </w:p>
        </w:tc>
        <w:tc>
          <w:tcPr>
            <w:tcW w:w="595" w:type="dxa"/>
            <w:tcBorders>
              <w:top w:val="single" w:sz="4" w:space="0" w:color="auto"/>
            </w:tcBorders>
            <w:shd w:val="clear" w:color="auto" w:fill="auto"/>
          </w:tcPr>
          <w:p w14:paraId="76936E7A" w14:textId="77777777" w:rsidR="00E15E36" w:rsidRPr="00ED584C" w:rsidRDefault="00E15E36" w:rsidP="00E15E36">
            <w:pPr>
              <w:pStyle w:val="TableCell2-0"/>
            </w:pPr>
          </w:p>
        </w:tc>
        <w:tc>
          <w:tcPr>
            <w:tcW w:w="595" w:type="dxa"/>
            <w:tcBorders>
              <w:top w:val="single" w:sz="4" w:space="0" w:color="auto"/>
            </w:tcBorders>
            <w:shd w:val="clear" w:color="auto" w:fill="auto"/>
          </w:tcPr>
          <w:p w14:paraId="11022832" w14:textId="77777777" w:rsidR="00E15E36" w:rsidRPr="00ED584C" w:rsidRDefault="00E15E36" w:rsidP="00E15E36">
            <w:pPr>
              <w:pStyle w:val="TableCell2-0"/>
            </w:pPr>
            <w:r>
              <w:t>KM</w:t>
            </w:r>
          </w:p>
        </w:tc>
        <w:tc>
          <w:tcPr>
            <w:tcW w:w="595" w:type="dxa"/>
            <w:tcBorders>
              <w:top w:val="single" w:sz="4" w:space="0" w:color="auto"/>
            </w:tcBorders>
            <w:shd w:val="clear" w:color="auto" w:fill="auto"/>
          </w:tcPr>
          <w:p w14:paraId="1ACCD2F8" w14:textId="77777777" w:rsidR="00E15E36" w:rsidRPr="00ED584C" w:rsidRDefault="00E15E36" w:rsidP="00E15E36">
            <w:pPr>
              <w:pStyle w:val="TableCell2-0"/>
            </w:pPr>
            <w:r>
              <w:t>LM</w:t>
            </w:r>
          </w:p>
        </w:tc>
        <w:tc>
          <w:tcPr>
            <w:tcW w:w="595" w:type="dxa"/>
            <w:tcBorders>
              <w:top w:val="single" w:sz="4" w:space="0" w:color="auto"/>
            </w:tcBorders>
            <w:shd w:val="clear" w:color="auto" w:fill="auto"/>
          </w:tcPr>
          <w:p w14:paraId="3EC62E8A" w14:textId="77777777" w:rsidR="00E15E36" w:rsidRPr="00ED584C" w:rsidRDefault="00E15E36" w:rsidP="00E15E36">
            <w:pPr>
              <w:pStyle w:val="TableCell2-0"/>
            </w:pPr>
            <w:r w:rsidRPr="00ED584C">
              <w:t>MM</w:t>
            </w:r>
          </w:p>
        </w:tc>
        <w:tc>
          <w:tcPr>
            <w:tcW w:w="539" w:type="dxa"/>
            <w:tcBorders>
              <w:top w:val="single" w:sz="4" w:space="0" w:color="auto"/>
            </w:tcBorders>
            <w:shd w:val="clear" w:color="auto" w:fill="auto"/>
          </w:tcPr>
          <w:p w14:paraId="53F431AF" w14:textId="77777777" w:rsidR="00E15E36" w:rsidRPr="00ED584C" w:rsidRDefault="00E15E36" w:rsidP="00E15E36">
            <w:pPr>
              <w:pStyle w:val="TableCell2-0"/>
            </w:pPr>
          </w:p>
        </w:tc>
        <w:tc>
          <w:tcPr>
            <w:tcW w:w="541" w:type="dxa"/>
            <w:tcBorders>
              <w:top w:val="single" w:sz="4" w:space="0" w:color="auto"/>
              <w:right w:val="nil"/>
            </w:tcBorders>
            <w:shd w:val="clear" w:color="auto" w:fill="auto"/>
          </w:tcPr>
          <w:p w14:paraId="5A22E056" w14:textId="77777777" w:rsidR="00E15E36" w:rsidRPr="00ED584C" w:rsidRDefault="00E15E36" w:rsidP="00E15E36">
            <w:pPr>
              <w:pStyle w:val="TableCell2-0"/>
            </w:pPr>
            <w:r>
              <w:t>SI</w:t>
            </w:r>
          </w:p>
        </w:tc>
      </w:tr>
      <w:tr w:rsidR="00AC23C4" w:rsidRPr="00ED584C" w14:paraId="35D4248A" w14:textId="77777777" w:rsidTr="00CE0AEB">
        <w:trPr>
          <w:gridAfter w:val="1"/>
          <w:wAfter w:w="6" w:type="dxa"/>
        </w:trPr>
        <w:tc>
          <w:tcPr>
            <w:tcW w:w="730" w:type="dxa"/>
            <w:tcBorders>
              <w:left w:val="nil"/>
            </w:tcBorders>
            <w:shd w:val="clear" w:color="auto" w:fill="auto"/>
          </w:tcPr>
          <w:p w14:paraId="6DB49835" w14:textId="77777777" w:rsidR="00E15E36" w:rsidRPr="00ED584C" w:rsidRDefault="00E15E36" w:rsidP="00E15E36">
            <w:pPr>
              <w:pStyle w:val="O0Nwnext"/>
            </w:pPr>
          </w:p>
        </w:tc>
        <w:tc>
          <w:tcPr>
            <w:tcW w:w="1332" w:type="dxa"/>
            <w:tcBorders>
              <w:top w:val="nil"/>
              <w:bottom w:val="nil"/>
              <w:right w:val="nil"/>
            </w:tcBorders>
            <w:shd w:val="clear" w:color="auto" w:fill="auto"/>
          </w:tcPr>
          <w:p w14:paraId="44401D78" w14:textId="77777777" w:rsidR="00E15E36" w:rsidRPr="0099608C" w:rsidRDefault="00E15E36" w:rsidP="00E15E36">
            <w:pPr>
              <w:pStyle w:val="O0Nwnext"/>
              <w:rPr>
                <w:rStyle w:val="ChSmallCaps"/>
              </w:rPr>
            </w:pPr>
            <w:r w:rsidRPr="0099608C">
              <w:rPr>
                <w:rStyle w:val="ChSmallCaps"/>
              </w:rPr>
              <w:t>dem</w:t>
            </w:r>
          </w:p>
        </w:tc>
        <w:tc>
          <w:tcPr>
            <w:tcW w:w="595" w:type="dxa"/>
            <w:gridSpan w:val="2"/>
            <w:tcBorders>
              <w:top w:val="nil"/>
              <w:left w:val="nil"/>
              <w:bottom w:val="nil"/>
            </w:tcBorders>
            <w:shd w:val="clear" w:color="auto" w:fill="auto"/>
          </w:tcPr>
          <w:p w14:paraId="6AB753F1" w14:textId="77777777" w:rsidR="00E15E36" w:rsidRPr="00ED584C" w:rsidRDefault="00E15E36" w:rsidP="00E15E36">
            <w:pPr>
              <w:pStyle w:val="O0Nwnext"/>
            </w:pPr>
            <w:r>
              <w:t>PM</w:t>
            </w:r>
          </w:p>
        </w:tc>
        <w:tc>
          <w:tcPr>
            <w:tcW w:w="596" w:type="dxa"/>
            <w:gridSpan w:val="2"/>
            <w:shd w:val="clear" w:color="auto" w:fill="auto"/>
          </w:tcPr>
          <w:p w14:paraId="161C2C1B" w14:textId="77777777" w:rsidR="00E15E36" w:rsidRPr="00ED584C" w:rsidRDefault="00E15E36" w:rsidP="00E15E36">
            <w:pPr>
              <w:pStyle w:val="O0Nwnext"/>
            </w:pPr>
            <w:r>
              <w:t>AM</w:t>
            </w:r>
          </w:p>
        </w:tc>
        <w:tc>
          <w:tcPr>
            <w:tcW w:w="595" w:type="dxa"/>
            <w:shd w:val="clear" w:color="auto" w:fill="auto"/>
          </w:tcPr>
          <w:p w14:paraId="51D4BC55" w14:textId="77777777" w:rsidR="00E15E36" w:rsidRPr="00ED584C" w:rsidRDefault="00E15E36" w:rsidP="00E15E36">
            <w:pPr>
              <w:pStyle w:val="O0Nwnext"/>
            </w:pPr>
          </w:p>
        </w:tc>
        <w:tc>
          <w:tcPr>
            <w:tcW w:w="595" w:type="dxa"/>
            <w:shd w:val="clear" w:color="auto" w:fill="auto"/>
          </w:tcPr>
          <w:p w14:paraId="6949EF61" w14:textId="77777777" w:rsidR="00E15E36" w:rsidRPr="00ED584C" w:rsidRDefault="00E15E36" w:rsidP="00E15E36">
            <w:pPr>
              <w:pStyle w:val="O0Nwnext"/>
            </w:pPr>
          </w:p>
        </w:tc>
        <w:tc>
          <w:tcPr>
            <w:tcW w:w="595" w:type="dxa"/>
            <w:shd w:val="clear" w:color="auto" w:fill="auto"/>
          </w:tcPr>
          <w:p w14:paraId="547148A9" w14:textId="77777777" w:rsidR="00E15E36" w:rsidRPr="00ED584C" w:rsidRDefault="00E15E36" w:rsidP="00E15E36">
            <w:pPr>
              <w:pStyle w:val="O0Nwnext"/>
            </w:pPr>
          </w:p>
        </w:tc>
        <w:tc>
          <w:tcPr>
            <w:tcW w:w="595" w:type="dxa"/>
            <w:shd w:val="clear" w:color="auto" w:fill="auto"/>
          </w:tcPr>
          <w:p w14:paraId="18FD4EDE" w14:textId="77777777" w:rsidR="00E15E36" w:rsidRPr="00ED584C" w:rsidRDefault="00E15E36" w:rsidP="00E15E36">
            <w:pPr>
              <w:pStyle w:val="O0Nwnext"/>
            </w:pPr>
          </w:p>
        </w:tc>
        <w:tc>
          <w:tcPr>
            <w:tcW w:w="539" w:type="dxa"/>
            <w:shd w:val="clear" w:color="auto" w:fill="auto"/>
          </w:tcPr>
          <w:p w14:paraId="48C75B76" w14:textId="77777777" w:rsidR="00E15E36" w:rsidRPr="00ED584C" w:rsidRDefault="00E15E36" w:rsidP="00E15E36">
            <w:pPr>
              <w:pStyle w:val="O0Nwnext"/>
            </w:pPr>
          </w:p>
        </w:tc>
        <w:tc>
          <w:tcPr>
            <w:tcW w:w="541" w:type="dxa"/>
            <w:tcBorders>
              <w:right w:val="nil"/>
            </w:tcBorders>
            <w:shd w:val="clear" w:color="auto" w:fill="auto"/>
          </w:tcPr>
          <w:p w14:paraId="230C9C47" w14:textId="77777777" w:rsidR="00E15E36" w:rsidRPr="00ED584C" w:rsidRDefault="00E15E36" w:rsidP="00E15E36">
            <w:pPr>
              <w:pStyle w:val="O0Nwnext"/>
            </w:pPr>
          </w:p>
        </w:tc>
      </w:tr>
      <w:tr w:rsidR="00AC23C4" w:rsidRPr="00ED584C" w14:paraId="176B2445" w14:textId="77777777" w:rsidTr="00CE0AEB">
        <w:trPr>
          <w:gridAfter w:val="1"/>
          <w:wAfter w:w="6" w:type="dxa"/>
        </w:trPr>
        <w:tc>
          <w:tcPr>
            <w:tcW w:w="730" w:type="dxa"/>
            <w:tcBorders>
              <w:left w:val="nil"/>
            </w:tcBorders>
            <w:shd w:val="clear" w:color="auto" w:fill="auto"/>
          </w:tcPr>
          <w:p w14:paraId="268A8652" w14:textId="77777777" w:rsidR="00E15E36" w:rsidRPr="00ED584C" w:rsidRDefault="00E15E36" w:rsidP="00E15E36">
            <w:pPr>
              <w:pStyle w:val="O0Nwnext"/>
            </w:pPr>
          </w:p>
        </w:tc>
        <w:tc>
          <w:tcPr>
            <w:tcW w:w="1332" w:type="dxa"/>
            <w:tcBorders>
              <w:top w:val="nil"/>
              <w:bottom w:val="nil"/>
              <w:right w:val="nil"/>
            </w:tcBorders>
            <w:shd w:val="clear" w:color="auto" w:fill="auto"/>
          </w:tcPr>
          <w:p w14:paraId="2B4FB681" w14:textId="77777777" w:rsidR="00E15E36" w:rsidRPr="0099608C" w:rsidRDefault="00E15E36" w:rsidP="00E15E36">
            <w:pPr>
              <w:pStyle w:val="O0Nwnext"/>
              <w:rPr>
                <w:rStyle w:val="ChSmallCaps"/>
              </w:rPr>
            </w:pPr>
            <w:r w:rsidRPr="0099608C">
              <w:rPr>
                <w:rStyle w:val="ChSmallCaps"/>
              </w:rPr>
              <w:t>loc</w:t>
            </w:r>
          </w:p>
        </w:tc>
        <w:tc>
          <w:tcPr>
            <w:tcW w:w="595" w:type="dxa"/>
            <w:gridSpan w:val="2"/>
            <w:tcBorders>
              <w:top w:val="nil"/>
              <w:left w:val="nil"/>
              <w:bottom w:val="nil"/>
            </w:tcBorders>
            <w:shd w:val="clear" w:color="auto" w:fill="auto"/>
          </w:tcPr>
          <w:p w14:paraId="2C194DFA" w14:textId="77777777" w:rsidR="00E15E36" w:rsidRPr="00ED584C" w:rsidRDefault="00E15E36" w:rsidP="00E15E36">
            <w:pPr>
              <w:pStyle w:val="O0Nwnext"/>
            </w:pPr>
            <w:r>
              <w:t>PM</w:t>
            </w:r>
          </w:p>
        </w:tc>
        <w:tc>
          <w:tcPr>
            <w:tcW w:w="596" w:type="dxa"/>
            <w:gridSpan w:val="2"/>
            <w:shd w:val="clear" w:color="auto" w:fill="auto"/>
          </w:tcPr>
          <w:p w14:paraId="61D144DD" w14:textId="77777777" w:rsidR="00E15E36" w:rsidRPr="00ED584C" w:rsidRDefault="00E15E36" w:rsidP="00E15E36">
            <w:pPr>
              <w:pStyle w:val="O0Nwnext"/>
            </w:pPr>
            <w:r>
              <w:t>AM</w:t>
            </w:r>
          </w:p>
        </w:tc>
        <w:tc>
          <w:tcPr>
            <w:tcW w:w="595" w:type="dxa"/>
            <w:shd w:val="clear" w:color="auto" w:fill="auto"/>
          </w:tcPr>
          <w:p w14:paraId="344BB258" w14:textId="77777777" w:rsidR="00E15E36" w:rsidRPr="00ED584C" w:rsidRDefault="00E15E36" w:rsidP="00E15E36">
            <w:pPr>
              <w:pStyle w:val="O0Nwnext"/>
            </w:pPr>
          </w:p>
        </w:tc>
        <w:tc>
          <w:tcPr>
            <w:tcW w:w="595" w:type="dxa"/>
            <w:shd w:val="clear" w:color="auto" w:fill="auto"/>
          </w:tcPr>
          <w:p w14:paraId="5705AE90" w14:textId="77777777" w:rsidR="00E15E36" w:rsidRPr="00ED584C" w:rsidRDefault="00E15E36" w:rsidP="00E15E36">
            <w:pPr>
              <w:pStyle w:val="O0Nwnext"/>
            </w:pPr>
          </w:p>
        </w:tc>
        <w:tc>
          <w:tcPr>
            <w:tcW w:w="595" w:type="dxa"/>
            <w:shd w:val="clear" w:color="auto" w:fill="auto"/>
          </w:tcPr>
          <w:p w14:paraId="1006A6ED" w14:textId="77777777" w:rsidR="00E15E36" w:rsidRPr="00ED584C" w:rsidRDefault="00E15E36" w:rsidP="00E15E36">
            <w:pPr>
              <w:pStyle w:val="O0Nwnext"/>
            </w:pPr>
          </w:p>
        </w:tc>
        <w:tc>
          <w:tcPr>
            <w:tcW w:w="595" w:type="dxa"/>
            <w:shd w:val="clear" w:color="auto" w:fill="auto"/>
          </w:tcPr>
          <w:p w14:paraId="6A3E990D" w14:textId="77777777" w:rsidR="00E15E36" w:rsidRPr="00ED584C" w:rsidRDefault="00E15E36" w:rsidP="00E15E36">
            <w:pPr>
              <w:pStyle w:val="O0Nwnext"/>
            </w:pPr>
          </w:p>
        </w:tc>
        <w:tc>
          <w:tcPr>
            <w:tcW w:w="539" w:type="dxa"/>
            <w:shd w:val="clear" w:color="auto" w:fill="auto"/>
          </w:tcPr>
          <w:p w14:paraId="7E828872" w14:textId="77777777" w:rsidR="00E15E36" w:rsidRPr="00ED584C" w:rsidRDefault="00E15E36" w:rsidP="00E15E36">
            <w:pPr>
              <w:pStyle w:val="O0Nwnext"/>
            </w:pPr>
          </w:p>
        </w:tc>
        <w:tc>
          <w:tcPr>
            <w:tcW w:w="541" w:type="dxa"/>
            <w:tcBorders>
              <w:right w:val="nil"/>
            </w:tcBorders>
            <w:shd w:val="clear" w:color="auto" w:fill="auto"/>
          </w:tcPr>
          <w:p w14:paraId="70B97FDD" w14:textId="77777777" w:rsidR="00E15E36" w:rsidRPr="00ED584C" w:rsidRDefault="00E15E36" w:rsidP="00E15E36">
            <w:pPr>
              <w:pStyle w:val="O0Nwnext"/>
            </w:pPr>
          </w:p>
        </w:tc>
      </w:tr>
      <w:tr w:rsidR="00AC23C4" w:rsidRPr="00ED584C" w14:paraId="2F28F808" w14:textId="77777777" w:rsidTr="00CE0AEB">
        <w:trPr>
          <w:gridAfter w:val="1"/>
          <w:wAfter w:w="6" w:type="dxa"/>
        </w:trPr>
        <w:tc>
          <w:tcPr>
            <w:tcW w:w="730" w:type="dxa"/>
            <w:tcBorders>
              <w:left w:val="nil"/>
            </w:tcBorders>
            <w:shd w:val="clear" w:color="auto" w:fill="auto"/>
          </w:tcPr>
          <w:p w14:paraId="045B1C99" w14:textId="77777777" w:rsidR="00E15E36" w:rsidRPr="00ED584C" w:rsidRDefault="00E15E36" w:rsidP="00E15E36">
            <w:pPr>
              <w:pStyle w:val="O0Nwnext"/>
            </w:pPr>
          </w:p>
        </w:tc>
        <w:tc>
          <w:tcPr>
            <w:tcW w:w="1332" w:type="dxa"/>
            <w:tcBorders>
              <w:top w:val="nil"/>
              <w:bottom w:val="nil"/>
              <w:right w:val="nil"/>
            </w:tcBorders>
            <w:shd w:val="clear" w:color="auto" w:fill="auto"/>
          </w:tcPr>
          <w:p w14:paraId="3664CF88" w14:textId="77777777" w:rsidR="00E15E36" w:rsidRPr="0099608C" w:rsidRDefault="00E15E36" w:rsidP="00E15E36">
            <w:pPr>
              <w:pStyle w:val="O0Nwnext"/>
              <w:rPr>
                <w:rStyle w:val="ChSmallCaps"/>
              </w:rPr>
            </w:pPr>
            <w:r w:rsidRPr="0099608C">
              <w:rPr>
                <w:rStyle w:val="ChSmallCaps"/>
              </w:rPr>
              <w:t>int</w:t>
            </w:r>
          </w:p>
        </w:tc>
        <w:tc>
          <w:tcPr>
            <w:tcW w:w="595" w:type="dxa"/>
            <w:gridSpan w:val="2"/>
            <w:tcBorders>
              <w:top w:val="nil"/>
              <w:left w:val="nil"/>
              <w:bottom w:val="nil"/>
            </w:tcBorders>
            <w:shd w:val="clear" w:color="auto" w:fill="auto"/>
          </w:tcPr>
          <w:p w14:paraId="547A65DA" w14:textId="77777777" w:rsidR="00E15E36" w:rsidRPr="00ED584C" w:rsidRDefault="00E15E36" w:rsidP="00E15E36">
            <w:pPr>
              <w:pStyle w:val="O0Nwnext"/>
            </w:pPr>
            <w:r>
              <w:t>PM</w:t>
            </w:r>
          </w:p>
        </w:tc>
        <w:tc>
          <w:tcPr>
            <w:tcW w:w="596" w:type="dxa"/>
            <w:gridSpan w:val="2"/>
            <w:shd w:val="clear" w:color="auto" w:fill="auto"/>
          </w:tcPr>
          <w:p w14:paraId="76A2470A" w14:textId="77777777" w:rsidR="00E15E36" w:rsidRPr="00ED584C" w:rsidRDefault="00E15E36" w:rsidP="00E15E36">
            <w:pPr>
              <w:pStyle w:val="O0Nwnext"/>
            </w:pPr>
            <w:r>
              <w:t>AM</w:t>
            </w:r>
          </w:p>
        </w:tc>
        <w:tc>
          <w:tcPr>
            <w:tcW w:w="595" w:type="dxa"/>
            <w:shd w:val="clear" w:color="auto" w:fill="auto"/>
          </w:tcPr>
          <w:p w14:paraId="4A8C4B96" w14:textId="77777777" w:rsidR="00E15E36" w:rsidRPr="00ED584C" w:rsidRDefault="00E15E36" w:rsidP="00E15E36">
            <w:pPr>
              <w:pStyle w:val="O0Nwnext"/>
            </w:pPr>
          </w:p>
        </w:tc>
        <w:tc>
          <w:tcPr>
            <w:tcW w:w="595" w:type="dxa"/>
            <w:shd w:val="clear" w:color="auto" w:fill="auto"/>
          </w:tcPr>
          <w:p w14:paraId="033C8433" w14:textId="77777777" w:rsidR="00E15E36" w:rsidRPr="00ED584C" w:rsidRDefault="00E15E36" w:rsidP="00E15E36">
            <w:pPr>
              <w:pStyle w:val="O0Nwnext"/>
            </w:pPr>
            <w:r>
              <w:t>KM</w:t>
            </w:r>
          </w:p>
        </w:tc>
        <w:tc>
          <w:tcPr>
            <w:tcW w:w="595" w:type="dxa"/>
            <w:shd w:val="clear" w:color="auto" w:fill="auto"/>
          </w:tcPr>
          <w:p w14:paraId="43A84FAD" w14:textId="77777777" w:rsidR="00E15E36" w:rsidRPr="00ED584C" w:rsidRDefault="00E15E36" w:rsidP="00E15E36">
            <w:pPr>
              <w:pStyle w:val="O0Nwnext"/>
            </w:pPr>
            <w:r>
              <w:t>LM</w:t>
            </w:r>
          </w:p>
        </w:tc>
        <w:tc>
          <w:tcPr>
            <w:tcW w:w="595" w:type="dxa"/>
            <w:shd w:val="clear" w:color="auto" w:fill="auto"/>
          </w:tcPr>
          <w:p w14:paraId="2B056DB4" w14:textId="77777777" w:rsidR="00E15E36" w:rsidRPr="00ED584C" w:rsidRDefault="00E15E36" w:rsidP="00E15E36">
            <w:pPr>
              <w:pStyle w:val="O0Nwnext"/>
            </w:pPr>
          </w:p>
        </w:tc>
        <w:tc>
          <w:tcPr>
            <w:tcW w:w="539" w:type="dxa"/>
            <w:shd w:val="clear" w:color="auto" w:fill="auto"/>
          </w:tcPr>
          <w:p w14:paraId="0A4E524F" w14:textId="77777777" w:rsidR="00E15E36" w:rsidRPr="00ED584C" w:rsidRDefault="00E15E36" w:rsidP="00E15E36">
            <w:pPr>
              <w:pStyle w:val="O0Nwnext"/>
            </w:pPr>
          </w:p>
        </w:tc>
        <w:tc>
          <w:tcPr>
            <w:tcW w:w="541" w:type="dxa"/>
            <w:tcBorders>
              <w:right w:val="nil"/>
            </w:tcBorders>
            <w:shd w:val="clear" w:color="auto" w:fill="auto"/>
          </w:tcPr>
          <w:p w14:paraId="79B851D9" w14:textId="77777777" w:rsidR="00E15E36" w:rsidRPr="00ED584C" w:rsidRDefault="00E15E36" w:rsidP="00E15E36">
            <w:pPr>
              <w:pStyle w:val="O0Nwnext"/>
            </w:pPr>
          </w:p>
        </w:tc>
      </w:tr>
      <w:tr w:rsidR="00AC23C4" w:rsidRPr="00ED584C" w14:paraId="57EEAC0A" w14:textId="77777777" w:rsidTr="00CE0AEB">
        <w:trPr>
          <w:gridAfter w:val="1"/>
          <w:wAfter w:w="6" w:type="dxa"/>
        </w:trPr>
        <w:tc>
          <w:tcPr>
            <w:tcW w:w="730" w:type="dxa"/>
            <w:tcBorders>
              <w:left w:val="nil"/>
            </w:tcBorders>
            <w:shd w:val="clear" w:color="auto" w:fill="auto"/>
          </w:tcPr>
          <w:p w14:paraId="51C00AAB" w14:textId="77777777" w:rsidR="00E15E36" w:rsidRPr="00ED584C" w:rsidRDefault="00E15E36" w:rsidP="00E15E36">
            <w:pPr>
              <w:pStyle w:val="O0Nwnext"/>
            </w:pPr>
          </w:p>
        </w:tc>
        <w:tc>
          <w:tcPr>
            <w:tcW w:w="1332" w:type="dxa"/>
            <w:tcBorders>
              <w:top w:val="nil"/>
              <w:bottom w:val="nil"/>
              <w:right w:val="nil"/>
            </w:tcBorders>
            <w:shd w:val="clear" w:color="auto" w:fill="auto"/>
          </w:tcPr>
          <w:p w14:paraId="4F663210" w14:textId="77777777" w:rsidR="00E15E36" w:rsidRPr="0099608C" w:rsidRDefault="00E15E36" w:rsidP="00E15E36">
            <w:pPr>
              <w:pStyle w:val="O0Nwnext"/>
              <w:rPr>
                <w:rStyle w:val="ChSmallCaps"/>
              </w:rPr>
            </w:pPr>
            <w:r w:rsidRPr="0099608C">
              <w:rPr>
                <w:rStyle w:val="ChSmallCaps"/>
              </w:rPr>
              <w:t>caus</w:t>
            </w:r>
          </w:p>
        </w:tc>
        <w:tc>
          <w:tcPr>
            <w:tcW w:w="595" w:type="dxa"/>
            <w:gridSpan w:val="2"/>
            <w:tcBorders>
              <w:top w:val="nil"/>
              <w:left w:val="nil"/>
              <w:bottom w:val="nil"/>
            </w:tcBorders>
            <w:shd w:val="clear" w:color="auto" w:fill="auto"/>
          </w:tcPr>
          <w:p w14:paraId="1E9B77E4" w14:textId="77777777" w:rsidR="00E15E36" w:rsidRPr="00ED584C" w:rsidRDefault="00E15E36" w:rsidP="00E15E36">
            <w:pPr>
              <w:pStyle w:val="O0Nwnext"/>
            </w:pPr>
            <w:r>
              <w:t>PM</w:t>
            </w:r>
          </w:p>
        </w:tc>
        <w:tc>
          <w:tcPr>
            <w:tcW w:w="596" w:type="dxa"/>
            <w:gridSpan w:val="2"/>
            <w:shd w:val="clear" w:color="auto" w:fill="auto"/>
          </w:tcPr>
          <w:p w14:paraId="4D5324C4" w14:textId="77777777" w:rsidR="00E15E36" w:rsidRPr="00ED584C" w:rsidRDefault="00E15E36" w:rsidP="00E15E36">
            <w:pPr>
              <w:pStyle w:val="O0Nwnext"/>
            </w:pPr>
          </w:p>
        </w:tc>
        <w:tc>
          <w:tcPr>
            <w:tcW w:w="595" w:type="dxa"/>
            <w:shd w:val="clear" w:color="auto" w:fill="auto"/>
          </w:tcPr>
          <w:p w14:paraId="09B66339" w14:textId="77777777" w:rsidR="00E15E36" w:rsidRPr="00ED584C" w:rsidRDefault="00E15E36" w:rsidP="00E15E36">
            <w:pPr>
              <w:pStyle w:val="O0Nwnext"/>
            </w:pPr>
          </w:p>
        </w:tc>
        <w:tc>
          <w:tcPr>
            <w:tcW w:w="595" w:type="dxa"/>
            <w:shd w:val="clear" w:color="auto" w:fill="auto"/>
          </w:tcPr>
          <w:p w14:paraId="35094A63" w14:textId="77777777" w:rsidR="00E15E36" w:rsidRPr="00ED584C" w:rsidRDefault="00E15E36" w:rsidP="00E15E36">
            <w:pPr>
              <w:pStyle w:val="O0Nwnext"/>
            </w:pPr>
          </w:p>
        </w:tc>
        <w:tc>
          <w:tcPr>
            <w:tcW w:w="595" w:type="dxa"/>
            <w:shd w:val="clear" w:color="auto" w:fill="auto"/>
          </w:tcPr>
          <w:p w14:paraId="40779926" w14:textId="77777777" w:rsidR="00E15E36" w:rsidRPr="00ED584C" w:rsidRDefault="00E15E36" w:rsidP="00E15E36">
            <w:pPr>
              <w:pStyle w:val="O0Nwnext"/>
            </w:pPr>
          </w:p>
        </w:tc>
        <w:tc>
          <w:tcPr>
            <w:tcW w:w="595" w:type="dxa"/>
            <w:shd w:val="clear" w:color="auto" w:fill="auto"/>
          </w:tcPr>
          <w:p w14:paraId="473B10D5" w14:textId="77777777" w:rsidR="00E15E36" w:rsidRPr="00ED584C" w:rsidRDefault="00E15E36" w:rsidP="00E15E36">
            <w:pPr>
              <w:pStyle w:val="O0Nwnext"/>
            </w:pPr>
          </w:p>
        </w:tc>
        <w:tc>
          <w:tcPr>
            <w:tcW w:w="539" w:type="dxa"/>
            <w:shd w:val="clear" w:color="auto" w:fill="auto"/>
          </w:tcPr>
          <w:p w14:paraId="4001A6E7" w14:textId="77777777" w:rsidR="00E15E36" w:rsidRPr="00ED584C" w:rsidRDefault="00E15E36" w:rsidP="00E15E36">
            <w:pPr>
              <w:pStyle w:val="O0Nwnext"/>
            </w:pPr>
          </w:p>
        </w:tc>
        <w:tc>
          <w:tcPr>
            <w:tcW w:w="541" w:type="dxa"/>
            <w:tcBorders>
              <w:right w:val="nil"/>
            </w:tcBorders>
            <w:shd w:val="clear" w:color="auto" w:fill="auto"/>
          </w:tcPr>
          <w:p w14:paraId="1A6CB87F" w14:textId="77777777" w:rsidR="00E15E36" w:rsidRPr="00ED584C" w:rsidRDefault="00E15E36" w:rsidP="00E15E36">
            <w:pPr>
              <w:pStyle w:val="O0Nwnext"/>
            </w:pPr>
          </w:p>
        </w:tc>
      </w:tr>
      <w:tr w:rsidR="00AC23C4" w:rsidRPr="00ED584C" w14:paraId="0C5EF346" w14:textId="77777777" w:rsidTr="00CE0AEB">
        <w:trPr>
          <w:gridAfter w:val="1"/>
          <w:wAfter w:w="6" w:type="dxa"/>
        </w:trPr>
        <w:tc>
          <w:tcPr>
            <w:tcW w:w="730" w:type="dxa"/>
            <w:tcBorders>
              <w:left w:val="nil"/>
              <w:bottom w:val="single" w:sz="4" w:space="0" w:color="auto"/>
            </w:tcBorders>
            <w:shd w:val="clear" w:color="auto" w:fill="auto"/>
          </w:tcPr>
          <w:p w14:paraId="7A4AD58B" w14:textId="77777777" w:rsidR="00E15E36" w:rsidRPr="00ED584C" w:rsidRDefault="00E15E36" w:rsidP="00E15E36">
            <w:pPr>
              <w:pStyle w:val="TableCell0-2Break"/>
            </w:pPr>
          </w:p>
        </w:tc>
        <w:tc>
          <w:tcPr>
            <w:tcW w:w="1332" w:type="dxa"/>
            <w:tcBorders>
              <w:top w:val="nil"/>
              <w:bottom w:val="single" w:sz="4" w:space="0" w:color="auto"/>
              <w:right w:val="nil"/>
            </w:tcBorders>
            <w:shd w:val="clear" w:color="auto" w:fill="auto"/>
          </w:tcPr>
          <w:p w14:paraId="23EF3480" w14:textId="77777777" w:rsidR="00E15E36" w:rsidRPr="0099608C" w:rsidRDefault="00E15E36" w:rsidP="00E15E36">
            <w:pPr>
              <w:pStyle w:val="TableCell0-2Break"/>
              <w:rPr>
                <w:rStyle w:val="ChSmallCaps"/>
              </w:rPr>
            </w:pPr>
            <w:r w:rsidRPr="0099608C">
              <w:rPr>
                <w:rStyle w:val="ChSmallCaps"/>
              </w:rPr>
              <w:t>r</w:t>
            </w:r>
            <w:r w:rsidR="00777399">
              <w:rPr>
                <w:rStyle w:val="ChSmallCaps"/>
              </w:rPr>
              <w:t>e</w:t>
            </w:r>
            <w:r w:rsidRPr="0099608C">
              <w:rPr>
                <w:rStyle w:val="ChSmallCaps"/>
              </w:rPr>
              <w:t>cp</w:t>
            </w:r>
          </w:p>
        </w:tc>
        <w:tc>
          <w:tcPr>
            <w:tcW w:w="595" w:type="dxa"/>
            <w:gridSpan w:val="2"/>
            <w:tcBorders>
              <w:top w:val="nil"/>
              <w:left w:val="nil"/>
              <w:bottom w:val="single" w:sz="4" w:space="0" w:color="auto"/>
            </w:tcBorders>
            <w:shd w:val="clear" w:color="auto" w:fill="auto"/>
          </w:tcPr>
          <w:p w14:paraId="2ABDE7D8" w14:textId="77777777" w:rsidR="00E15E36" w:rsidRPr="00ED584C" w:rsidRDefault="00E15E36" w:rsidP="00E15E36">
            <w:pPr>
              <w:pStyle w:val="TableCell0-2Break"/>
            </w:pPr>
            <w:r>
              <w:t>PM</w:t>
            </w:r>
          </w:p>
        </w:tc>
        <w:tc>
          <w:tcPr>
            <w:tcW w:w="596" w:type="dxa"/>
            <w:gridSpan w:val="2"/>
            <w:tcBorders>
              <w:bottom w:val="single" w:sz="4" w:space="0" w:color="auto"/>
            </w:tcBorders>
            <w:shd w:val="clear" w:color="auto" w:fill="auto"/>
          </w:tcPr>
          <w:p w14:paraId="52741F09"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4BD786BE" w14:textId="77777777" w:rsidR="00E15E36" w:rsidRDefault="00E15E36" w:rsidP="00E15E36">
            <w:pPr>
              <w:pStyle w:val="TableCell0-2Break"/>
            </w:pPr>
          </w:p>
        </w:tc>
        <w:tc>
          <w:tcPr>
            <w:tcW w:w="595" w:type="dxa"/>
            <w:tcBorders>
              <w:bottom w:val="single" w:sz="4" w:space="0" w:color="auto"/>
            </w:tcBorders>
            <w:shd w:val="clear" w:color="auto" w:fill="auto"/>
          </w:tcPr>
          <w:p w14:paraId="26590523" w14:textId="77777777" w:rsidR="00E15E36" w:rsidRDefault="00E15E36" w:rsidP="00E15E36">
            <w:pPr>
              <w:pStyle w:val="TableCell0-2Break"/>
            </w:pPr>
          </w:p>
        </w:tc>
        <w:tc>
          <w:tcPr>
            <w:tcW w:w="595" w:type="dxa"/>
            <w:tcBorders>
              <w:bottom w:val="single" w:sz="4" w:space="0" w:color="auto"/>
            </w:tcBorders>
            <w:shd w:val="clear" w:color="auto" w:fill="auto"/>
          </w:tcPr>
          <w:p w14:paraId="4026C896" w14:textId="77777777" w:rsidR="00E15E36" w:rsidRDefault="00E15E36" w:rsidP="00E15E36">
            <w:pPr>
              <w:pStyle w:val="TableCell0-2Break"/>
            </w:pPr>
          </w:p>
        </w:tc>
        <w:tc>
          <w:tcPr>
            <w:tcW w:w="595" w:type="dxa"/>
            <w:tcBorders>
              <w:bottom w:val="single" w:sz="4" w:space="0" w:color="auto"/>
            </w:tcBorders>
            <w:shd w:val="clear" w:color="auto" w:fill="auto"/>
          </w:tcPr>
          <w:p w14:paraId="2AE9F72A" w14:textId="77777777" w:rsidR="00E15E36" w:rsidRPr="00ED584C" w:rsidRDefault="00E15E36" w:rsidP="00E15E36">
            <w:pPr>
              <w:pStyle w:val="TableCell0-2Break"/>
            </w:pPr>
            <w:r>
              <w:t>MM</w:t>
            </w:r>
          </w:p>
        </w:tc>
        <w:tc>
          <w:tcPr>
            <w:tcW w:w="539" w:type="dxa"/>
            <w:tcBorders>
              <w:bottom w:val="single" w:sz="4" w:space="0" w:color="auto"/>
            </w:tcBorders>
            <w:shd w:val="clear" w:color="auto" w:fill="auto"/>
          </w:tcPr>
          <w:p w14:paraId="6CBBC379" w14:textId="77777777" w:rsidR="00E15E36" w:rsidRDefault="00E15E36" w:rsidP="00E15E36">
            <w:pPr>
              <w:pStyle w:val="TableCell0-2Break"/>
            </w:pPr>
            <w:r>
              <w:t>TM</w:t>
            </w:r>
          </w:p>
        </w:tc>
        <w:tc>
          <w:tcPr>
            <w:tcW w:w="541" w:type="dxa"/>
            <w:tcBorders>
              <w:bottom w:val="single" w:sz="4" w:space="0" w:color="auto"/>
              <w:right w:val="nil"/>
            </w:tcBorders>
            <w:shd w:val="clear" w:color="auto" w:fill="auto"/>
          </w:tcPr>
          <w:p w14:paraId="7A46E227" w14:textId="77777777" w:rsidR="00E15E36" w:rsidRPr="00ED584C" w:rsidRDefault="00E15E36" w:rsidP="00E15E36">
            <w:pPr>
              <w:pStyle w:val="TableCell0-2Break"/>
            </w:pPr>
          </w:p>
        </w:tc>
      </w:tr>
      <w:tr w:rsidR="00E15E36" w:rsidRPr="00ED584C" w14:paraId="0081D307" w14:textId="77777777" w:rsidTr="00CE0AEB">
        <w:tc>
          <w:tcPr>
            <w:tcW w:w="6719" w:type="dxa"/>
            <w:gridSpan w:val="13"/>
            <w:tcBorders>
              <w:top w:val="single" w:sz="4" w:space="0" w:color="auto"/>
              <w:left w:val="nil"/>
              <w:bottom w:val="single" w:sz="4" w:space="0" w:color="auto"/>
              <w:right w:val="nil"/>
            </w:tcBorders>
            <w:shd w:val="clear" w:color="auto" w:fill="auto"/>
          </w:tcPr>
          <w:p w14:paraId="31A776B5" w14:textId="77777777" w:rsidR="00E15E36" w:rsidRPr="00ED584C" w:rsidRDefault="00E15E36" w:rsidP="002A1DBD">
            <w:pPr>
              <w:pStyle w:val="TableCell2-2"/>
              <w:numPr>
                <w:ilvl w:val="1"/>
                <w:numId w:val="40"/>
              </w:numPr>
            </w:pPr>
            <w:r w:rsidRPr="00ED584C">
              <w:t>Bound morphemes</w:t>
            </w:r>
            <w:r>
              <w:t xml:space="preserve"> (un</w:t>
            </w:r>
            <w:r w:rsidRPr="00672170">
              <w:t>produc</w:t>
            </w:r>
            <w:r>
              <w:t>tive)</w:t>
            </w:r>
          </w:p>
        </w:tc>
      </w:tr>
      <w:tr w:rsidR="00AC23C4" w:rsidRPr="00ED584C" w14:paraId="3B1A0EC0" w14:textId="77777777" w:rsidTr="00CE0AEB">
        <w:trPr>
          <w:gridAfter w:val="1"/>
          <w:wAfter w:w="6" w:type="dxa"/>
        </w:trPr>
        <w:tc>
          <w:tcPr>
            <w:tcW w:w="730" w:type="dxa"/>
            <w:tcBorders>
              <w:top w:val="single" w:sz="4" w:space="0" w:color="auto"/>
              <w:left w:val="nil"/>
              <w:bottom w:val="single" w:sz="4" w:space="0" w:color="auto"/>
            </w:tcBorders>
            <w:shd w:val="clear" w:color="auto" w:fill="auto"/>
          </w:tcPr>
          <w:p w14:paraId="0F895BC8" w14:textId="77777777" w:rsidR="00E15E36" w:rsidRPr="00ED584C" w:rsidRDefault="00E15E36" w:rsidP="00E15E36">
            <w:pPr>
              <w:pStyle w:val="TableCell2-2Break"/>
            </w:pPr>
          </w:p>
        </w:tc>
        <w:tc>
          <w:tcPr>
            <w:tcW w:w="1332" w:type="dxa"/>
            <w:tcBorders>
              <w:top w:val="single" w:sz="4" w:space="0" w:color="auto"/>
              <w:bottom w:val="single" w:sz="4" w:space="0" w:color="auto"/>
              <w:right w:val="nil"/>
            </w:tcBorders>
            <w:shd w:val="clear" w:color="auto" w:fill="auto"/>
          </w:tcPr>
          <w:p w14:paraId="2392CFE4" w14:textId="77777777" w:rsidR="00E15E36" w:rsidRPr="0099608C" w:rsidRDefault="00E15E36" w:rsidP="00E15E36">
            <w:pPr>
              <w:pStyle w:val="TableCell2-2Break"/>
              <w:rPr>
                <w:rStyle w:val="ChSmallCaps"/>
              </w:rPr>
            </w:pPr>
            <w:r w:rsidRPr="0099608C">
              <w:rPr>
                <w:rStyle w:val="ChSmallCaps"/>
              </w:rPr>
              <w:t>pfx</w:t>
            </w:r>
          </w:p>
        </w:tc>
        <w:tc>
          <w:tcPr>
            <w:tcW w:w="595" w:type="dxa"/>
            <w:gridSpan w:val="2"/>
            <w:tcBorders>
              <w:top w:val="single" w:sz="4" w:space="0" w:color="auto"/>
              <w:left w:val="nil"/>
              <w:bottom w:val="single" w:sz="4" w:space="0" w:color="auto"/>
            </w:tcBorders>
            <w:shd w:val="clear" w:color="auto" w:fill="auto"/>
          </w:tcPr>
          <w:p w14:paraId="523E20B3" w14:textId="77777777" w:rsidR="00E15E36" w:rsidRPr="00ED584C" w:rsidRDefault="00E15E36" w:rsidP="00E15E36">
            <w:pPr>
              <w:pStyle w:val="TableCell2-2Break"/>
            </w:pPr>
          </w:p>
        </w:tc>
        <w:tc>
          <w:tcPr>
            <w:tcW w:w="596" w:type="dxa"/>
            <w:gridSpan w:val="2"/>
            <w:tcBorders>
              <w:top w:val="single" w:sz="4" w:space="0" w:color="auto"/>
              <w:bottom w:val="single" w:sz="4" w:space="0" w:color="auto"/>
            </w:tcBorders>
            <w:shd w:val="clear" w:color="auto" w:fill="auto"/>
          </w:tcPr>
          <w:p w14:paraId="3479646F" w14:textId="77777777" w:rsidR="00E15E36" w:rsidRPr="00ED584C" w:rsidRDefault="00E15E36" w:rsidP="00E15E36">
            <w:pPr>
              <w:pStyle w:val="TableCell2-2Break"/>
            </w:pPr>
          </w:p>
        </w:tc>
        <w:tc>
          <w:tcPr>
            <w:tcW w:w="595" w:type="dxa"/>
            <w:tcBorders>
              <w:top w:val="single" w:sz="4" w:space="0" w:color="auto"/>
              <w:bottom w:val="single" w:sz="4" w:space="0" w:color="auto"/>
            </w:tcBorders>
            <w:shd w:val="clear" w:color="auto" w:fill="auto"/>
          </w:tcPr>
          <w:p w14:paraId="300EB99C" w14:textId="77777777" w:rsidR="00E15E36" w:rsidRPr="00ED584C" w:rsidRDefault="00E15E36" w:rsidP="00E15E36">
            <w:pPr>
              <w:pStyle w:val="TableCell2-2Break"/>
            </w:pPr>
          </w:p>
        </w:tc>
        <w:tc>
          <w:tcPr>
            <w:tcW w:w="595" w:type="dxa"/>
            <w:tcBorders>
              <w:top w:val="single" w:sz="4" w:space="0" w:color="auto"/>
              <w:bottom w:val="single" w:sz="4" w:space="0" w:color="auto"/>
            </w:tcBorders>
            <w:shd w:val="clear" w:color="auto" w:fill="auto"/>
          </w:tcPr>
          <w:p w14:paraId="3FF373DB" w14:textId="77777777" w:rsidR="00E15E36" w:rsidRPr="00ED584C" w:rsidRDefault="00E15E36" w:rsidP="00E15E36">
            <w:pPr>
              <w:pStyle w:val="TableCell2-2Break"/>
            </w:pPr>
          </w:p>
        </w:tc>
        <w:tc>
          <w:tcPr>
            <w:tcW w:w="595" w:type="dxa"/>
            <w:tcBorders>
              <w:top w:val="single" w:sz="4" w:space="0" w:color="auto"/>
              <w:bottom w:val="single" w:sz="4" w:space="0" w:color="auto"/>
            </w:tcBorders>
            <w:shd w:val="clear" w:color="auto" w:fill="auto"/>
          </w:tcPr>
          <w:p w14:paraId="79B07EC2" w14:textId="77777777" w:rsidR="00E15E36" w:rsidRPr="00ED584C" w:rsidRDefault="00E15E36" w:rsidP="00E15E36">
            <w:pPr>
              <w:pStyle w:val="TableCell2-2Break"/>
            </w:pPr>
          </w:p>
        </w:tc>
        <w:tc>
          <w:tcPr>
            <w:tcW w:w="595" w:type="dxa"/>
            <w:tcBorders>
              <w:top w:val="single" w:sz="4" w:space="0" w:color="auto"/>
              <w:bottom w:val="single" w:sz="4" w:space="0" w:color="auto"/>
            </w:tcBorders>
            <w:shd w:val="clear" w:color="auto" w:fill="auto"/>
          </w:tcPr>
          <w:p w14:paraId="02FBCF64" w14:textId="77777777" w:rsidR="00E15E36" w:rsidRPr="00ED584C" w:rsidRDefault="00E15E36" w:rsidP="00E15E36">
            <w:pPr>
              <w:pStyle w:val="TableCell2-2Break"/>
            </w:pPr>
            <w:r>
              <w:t>MM</w:t>
            </w:r>
          </w:p>
        </w:tc>
        <w:tc>
          <w:tcPr>
            <w:tcW w:w="539" w:type="dxa"/>
            <w:tcBorders>
              <w:top w:val="single" w:sz="4" w:space="0" w:color="auto"/>
              <w:bottom w:val="single" w:sz="4" w:space="0" w:color="auto"/>
            </w:tcBorders>
            <w:shd w:val="clear" w:color="auto" w:fill="auto"/>
          </w:tcPr>
          <w:p w14:paraId="114FECFF" w14:textId="77777777" w:rsidR="00E15E36" w:rsidRDefault="00E15E36" w:rsidP="00E15E36">
            <w:pPr>
              <w:pStyle w:val="TableCell2-2Break"/>
            </w:pPr>
            <w:r>
              <w:t>TM</w:t>
            </w:r>
          </w:p>
        </w:tc>
        <w:tc>
          <w:tcPr>
            <w:tcW w:w="541" w:type="dxa"/>
            <w:tcBorders>
              <w:top w:val="single" w:sz="4" w:space="0" w:color="auto"/>
              <w:bottom w:val="single" w:sz="4" w:space="0" w:color="auto"/>
              <w:right w:val="nil"/>
            </w:tcBorders>
            <w:shd w:val="clear" w:color="auto" w:fill="auto"/>
          </w:tcPr>
          <w:p w14:paraId="4243B8EC" w14:textId="77777777" w:rsidR="00E15E36" w:rsidRPr="00ED584C" w:rsidRDefault="00E15E36" w:rsidP="00E15E36">
            <w:pPr>
              <w:pStyle w:val="TableCell2-2Break"/>
            </w:pPr>
          </w:p>
        </w:tc>
      </w:tr>
      <w:tr w:rsidR="00E15E36" w:rsidRPr="00ED584C" w14:paraId="3B70C17F" w14:textId="77777777" w:rsidTr="00CE0AEB">
        <w:tc>
          <w:tcPr>
            <w:tcW w:w="6719" w:type="dxa"/>
            <w:gridSpan w:val="13"/>
            <w:tcBorders>
              <w:top w:val="single" w:sz="4" w:space="0" w:color="auto"/>
              <w:left w:val="nil"/>
              <w:bottom w:val="single" w:sz="4" w:space="0" w:color="auto"/>
              <w:right w:val="nil"/>
            </w:tcBorders>
            <w:shd w:val="clear" w:color="auto" w:fill="auto"/>
          </w:tcPr>
          <w:p w14:paraId="71B4AD7E" w14:textId="77777777" w:rsidR="00E15E36" w:rsidRPr="00ED584C" w:rsidRDefault="00E15E36" w:rsidP="002A1DBD">
            <w:pPr>
              <w:pStyle w:val="TableCell2-2"/>
              <w:numPr>
                <w:ilvl w:val="1"/>
                <w:numId w:val="40"/>
              </w:numPr>
            </w:pPr>
            <w:r w:rsidRPr="00D579B0">
              <w:lastRenderedPageBreak/>
              <w:t>Reduplication and</w:t>
            </w:r>
            <w:r w:rsidRPr="00ED584C">
              <w:t xml:space="preserve"> affixation</w:t>
            </w:r>
            <w:r>
              <w:t xml:space="preserve"> (</w:t>
            </w:r>
            <w:r w:rsidRPr="00672170">
              <w:t>product</w:t>
            </w:r>
            <w:r>
              <w:t>ive)</w:t>
            </w:r>
          </w:p>
        </w:tc>
      </w:tr>
      <w:tr w:rsidR="00AC23C4" w:rsidRPr="00ED584C" w14:paraId="1537A7B2" w14:textId="77777777" w:rsidTr="00CE0AEB">
        <w:trPr>
          <w:gridAfter w:val="1"/>
          <w:wAfter w:w="6" w:type="dxa"/>
        </w:trPr>
        <w:tc>
          <w:tcPr>
            <w:tcW w:w="730" w:type="dxa"/>
            <w:tcBorders>
              <w:top w:val="single" w:sz="4" w:space="0" w:color="auto"/>
              <w:left w:val="nil"/>
            </w:tcBorders>
            <w:shd w:val="clear" w:color="auto" w:fill="auto"/>
          </w:tcPr>
          <w:p w14:paraId="6FBBEF63" w14:textId="77777777" w:rsidR="00E15E36" w:rsidRPr="00ED584C" w:rsidRDefault="00E15E36" w:rsidP="00E15E36">
            <w:pPr>
              <w:pStyle w:val="TableCell2-0115pt"/>
              <w:rPr>
                <w:lang w:eastAsia="en-US"/>
              </w:rPr>
            </w:pPr>
          </w:p>
        </w:tc>
        <w:tc>
          <w:tcPr>
            <w:tcW w:w="1474" w:type="dxa"/>
            <w:gridSpan w:val="2"/>
            <w:tcBorders>
              <w:top w:val="single" w:sz="4" w:space="0" w:color="auto"/>
              <w:bottom w:val="nil"/>
              <w:right w:val="nil"/>
            </w:tcBorders>
            <w:shd w:val="clear" w:color="auto" w:fill="auto"/>
          </w:tcPr>
          <w:p w14:paraId="17DBA965" w14:textId="77777777" w:rsidR="00E15E36" w:rsidRPr="00ED584C" w:rsidRDefault="00E15E36" w:rsidP="00E15E36">
            <w:pPr>
              <w:pStyle w:val="TableCell2-0115pt"/>
              <w:rPr>
                <w:lang w:eastAsia="en-US"/>
              </w:rPr>
            </w:pPr>
            <w:r w:rsidRPr="0099608C">
              <w:rPr>
                <w:rStyle w:val="ChSmallCaps"/>
              </w:rPr>
              <w:t>rdp</w:t>
            </w:r>
            <w:r>
              <w:rPr>
                <w:lang w:eastAsia="en-US"/>
              </w:rPr>
              <w:t xml:space="preserve"> </w:t>
            </w:r>
            <w:r w:rsidR="00544E24">
              <w:rPr>
                <w:lang w:eastAsia="en-US"/>
              </w:rPr>
              <w:t>prec</w:t>
            </w:r>
            <w:r w:rsidR="001B24CC">
              <w:rPr>
                <w:lang w:eastAsia="en-US"/>
              </w:rPr>
              <w:t>.</w:t>
            </w:r>
            <w:r>
              <w:rPr>
                <w:lang w:eastAsia="en-US"/>
              </w:rPr>
              <w:t xml:space="preserve"> </w:t>
            </w:r>
            <w:r w:rsidRPr="0099608C">
              <w:rPr>
                <w:rStyle w:val="ChSmallCaps"/>
              </w:rPr>
              <w:t>aff</w:t>
            </w:r>
            <w:r w:rsidR="009D5963">
              <w:rPr>
                <w:rStyle w:val="ChSmallCaps"/>
              </w:rPr>
              <w:t>x</w:t>
            </w:r>
          </w:p>
        </w:tc>
        <w:tc>
          <w:tcPr>
            <w:tcW w:w="510" w:type="dxa"/>
            <w:gridSpan w:val="2"/>
            <w:tcBorders>
              <w:top w:val="single" w:sz="4" w:space="0" w:color="auto"/>
              <w:left w:val="nil"/>
              <w:bottom w:val="nil"/>
            </w:tcBorders>
            <w:shd w:val="clear" w:color="auto" w:fill="auto"/>
          </w:tcPr>
          <w:p w14:paraId="60FE480E" w14:textId="77777777" w:rsidR="00E15E36" w:rsidRPr="00ED584C" w:rsidRDefault="0072021F" w:rsidP="00E15E36">
            <w:pPr>
              <w:pStyle w:val="TableCell2-0115pt"/>
              <w:rPr>
                <w:lang w:eastAsia="en-US"/>
              </w:rPr>
            </w:pPr>
            <w:r>
              <w:rPr>
                <w:lang w:eastAsia="en-US"/>
              </w:rPr>
              <w:t>PM</w:t>
            </w:r>
          </w:p>
        </w:tc>
        <w:tc>
          <w:tcPr>
            <w:tcW w:w="539" w:type="dxa"/>
            <w:tcBorders>
              <w:top w:val="single" w:sz="4" w:space="0" w:color="auto"/>
            </w:tcBorders>
            <w:shd w:val="clear" w:color="auto" w:fill="auto"/>
          </w:tcPr>
          <w:p w14:paraId="161F1C0D" w14:textId="77777777" w:rsidR="00E15E36" w:rsidRPr="00ED584C" w:rsidRDefault="00E15E36" w:rsidP="00E15E36">
            <w:pPr>
              <w:pStyle w:val="TableCell2-0115pt"/>
              <w:rPr>
                <w:lang w:eastAsia="en-US"/>
              </w:rPr>
            </w:pPr>
            <w:r w:rsidRPr="00ED584C">
              <w:rPr>
                <w:lang w:eastAsia="en-US"/>
              </w:rPr>
              <w:t>AM</w:t>
            </w:r>
          </w:p>
        </w:tc>
        <w:tc>
          <w:tcPr>
            <w:tcW w:w="595" w:type="dxa"/>
            <w:tcBorders>
              <w:top w:val="single" w:sz="4" w:space="0" w:color="auto"/>
            </w:tcBorders>
            <w:shd w:val="clear" w:color="auto" w:fill="auto"/>
          </w:tcPr>
          <w:p w14:paraId="4283E5D4" w14:textId="77777777" w:rsidR="00E15E36" w:rsidRPr="00ED584C" w:rsidRDefault="00E15E36" w:rsidP="00E15E36">
            <w:pPr>
              <w:pStyle w:val="TableCell2-0115pt"/>
            </w:pPr>
          </w:p>
        </w:tc>
        <w:tc>
          <w:tcPr>
            <w:tcW w:w="595" w:type="dxa"/>
            <w:tcBorders>
              <w:top w:val="single" w:sz="4" w:space="0" w:color="auto"/>
            </w:tcBorders>
            <w:shd w:val="clear" w:color="auto" w:fill="auto"/>
          </w:tcPr>
          <w:p w14:paraId="5914DE51" w14:textId="77777777" w:rsidR="00E15E36" w:rsidRPr="00ED584C" w:rsidRDefault="00E15E36" w:rsidP="00E15E36">
            <w:pPr>
              <w:pStyle w:val="TableCell2-0115pt"/>
            </w:pPr>
          </w:p>
        </w:tc>
        <w:tc>
          <w:tcPr>
            <w:tcW w:w="595" w:type="dxa"/>
            <w:tcBorders>
              <w:top w:val="single" w:sz="4" w:space="0" w:color="auto"/>
            </w:tcBorders>
            <w:shd w:val="clear" w:color="auto" w:fill="auto"/>
          </w:tcPr>
          <w:p w14:paraId="10A19D46" w14:textId="77777777" w:rsidR="00E15E36" w:rsidRPr="00ED584C" w:rsidRDefault="00E15E36" w:rsidP="00E15E36">
            <w:pPr>
              <w:pStyle w:val="TableCell2-0115pt"/>
            </w:pPr>
            <w:r>
              <w:t>LM</w:t>
            </w:r>
          </w:p>
        </w:tc>
        <w:tc>
          <w:tcPr>
            <w:tcW w:w="595" w:type="dxa"/>
            <w:tcBorders>
              <w:top w:val="single" w:sz="4" w:space="0" w:color="auto"/>
            </w:tcBorders>
            <w:shd w:val="clear" w:color="auto" w:fill="auto"/>
          </w:tcPr>
          <w:p w14:paraId="231B43B9" w14:textId="77777777" w:rsidR="00E15E36" w:rsidRPr="00ED584C" w:rsidRDefault="00E15E36" w:rsidP="00E15E36">
            <w:pPr>
              <w:pStyle w:val="TableCell2-0115pt"/>
              <w:rPr>
                <w:lang w:eastAsia="en-US"/>
              </w:rPr>
            </w:pPr>
            <w:r w:rsidRPr="00ED584C">
              <w:rPr>
                <w:lang w:eastAsia="en-US"/>
              </w:rPr>
              <w:t>MM</w:t>
            </w:r>
          </w:p>
        </w:tc>
        <w:tc>
          <w:tcPr>
            <w:tcW w:w="539" w:type="dxa"/>
            <w:tcBorders>
              <w:top w:val="single" w:sz="4" w:space="0" w:color="auto"/>
            </w:tcBorders>
            <w:shd w:val="clear" w:color="auto" w:fill="auto"/>
          </w:tcPr>
          <w:p w14:paraId="6801DA02" w14:textId="77777777" w:rsidR="00E15E36" w:rsidRPr="00ED584C" w:rsidRDefault="00E15E36" w:rsidP="00E15E36">
            <w:pPr>
              <w:pStyle w:val="TableCell2-0115pt"/>
            </w:pPr>
          </w:p>
        </w:tc>
        <w:tc>
          <w:tcPr>
            <w:tcW w:w="541" w:type="dxa"/>
            <w:tcBorders>
              <w:top w:val="single" w:sz="4" w:space="0" w:color="auto"/>
              <w:right w:val="nil"/>
            </w:tcBorders>
            <w:shd w:val="clear" w:color="auto" w:fill="auto"/>
          </w:tcPr>
          <w:p w14:paraId="2A157BB5" w14:textId="77777777" w:rsidR="00E15E36" w:rsidRPr="00ED584C" w:rsidRDefault="00E15E36" w:rsidP="00E15E36">
            <w:pPr>
              <w:pStyle w:val="TableCell2-0115pt"/>
            </w:pPr>
            <w:r>
              <w:t>SI</w:t>
            </w:r>
          </w:p>
        </w:tc>
      </w:tr>
      <w:tr w:rsidR="00AC23C4" w:rsidRPr="00ED584C" w14:paraId="26CD2997" w14:textId="77777777" w:rsidTr="00CE0AEB">
        <w:trPr>
          <w:gridAfter w:val="1"/>
          <w:wAfter w:w="6" w:type="dxa"/>
        </w:trPr>
        <w:tc>
          <w:tcPr>
            <w:tcW w:w="730" w:type="dxa"/>
            <w:tcBorders>
              <w:left w:val="nil"/>
              <w:bottom w:val="single" w:sz="4" w:space="0" w:color="auto"/>
            </w:tcBorders>
            <w:shd w:val="clear" w:color="auto" w:fill="auto"/>
          </w:tcPr>
          <w:p w14:paraId="13292272" w14:textId="77777777" w:rsidR="00E15E36" w:rsidRPr="00ED584C" w:rsidRDefault="00E15E36" w:rsidP="00E15E36">
            <w:pPr>
              <w:pStyle w:val="TableCell0-2115ptBreak"/>
              <w:rPr>
                <w:lang w:eastAsia="en-US"/>
              </w:rPr>
            </w:pPr>
          </w:p>
        </w:tc>
        <w:tc>
          <w:tcPr>
            <w:tcW w:w="1474" w:type="dxa"/>
            <w:gridSpan w:val="2"/>
            <w:tcBorders>
              <w:top w:val="nil"/>
              <w:bottom w:val="single" w:sz="4" w:space="0" w:color="auto"/>
              <w:right w:val="nil"/>
            </w:tcBorders>
            <w:shd w:val="clear" w:color="auto" w:fill="auto"/>
          </w:tcPr>
          <w:p w14:paraId="2C1B2D88" w14:textId="77777777" w:rsidR="00E15E36" w:rsidRPr="00ED584C" w:rsidRDefault="00E15E36" w:rsidP="00E15E36">
            <w:pPr>
              <w:pStyle w:val="TableCell0-2115ptBreak"/>
              <w:rPr>
                <w:lang w:eastAsia="en-US"/>
              </w:rPr>
            </w:pPr>
            <w:r w:rsidRPr="0099608C">
              <w:rPr>
                <w:rStyle w:val="ChSmallCaps"/>
              </w:rPr>
              <w:t>aff</w:t>
            </w:r>
            <w:r w:rsidR="009D5963">
              <w:rPr>
                <w:rStyle w:val="ChSmallCaps"/>
              </w:rPr>
              <w:t>x</w:t>
            </w:r>
            <w:r>
              <w:rPr>
                <w:lang w:eastAsia="en-US"/>
              </w:rPr>
              <w:t xml:space="preserve"> </w:t>
            </w:r>
            <w:r w:rsidR="001B24CC" w:rsidRPr="00AC23C4">
              <w:rPr>
                <w:szCs w:val="20"/>
                <w:lang w:eastAsia="en-US"/>
              </w:rPr>
              <w:t xml:space="preserve">prec. </w:t>
            </w:r>
            <w:r w:rsidRPr="0099608C">
              <w:rPr>
                <w:rStyle w:val="ChSmallCaps"/>
              </w:rPr>
              <w:t>rdp</w:t>
            </w:r>
          </w:p>
        </w:tc>
        <w:tc>
          <w:tcPr>
            <w:tcW w:w="510" w:type="dxa"/>
            <w:gridSpan w:val="2"/>
            <w:tcBorders>
              <w:top w:val="nil"/>
              <w:left w:val="nil"/>
              <w:bottom w:val="single" w:sz="4" w:space="0" w:color="auto"/>
            </w:tcBorders>
            <w:shd w:val="clear" w:color="auto" w:fill="auto"/>
          </w:tcPr>
          <w:p w14:paraId="29AE8423" w14:textId="77777777" w:rsidR="00E15E36" w:rsidRPr="00430FC2" w:rsidRDefault="00E15E36" w:rsidP="00E15E36">
            <w:pPr>
              <w:pStyle w:val="TableCell0-2115ptBreak"/>
            </w:pPr>
            <w:r w:rsidRPr="00430FC2">
              <w:t>PM</w:t>
            </w:r>
          </w:p>
        </w:tc>
        <w:tc>
          <w:tcPr>
            <w:tcW w:w="539" w:type="dxa"/>
            <w:tcBorders>
              <w:bottom w:val="single" w:sz="4" w:space="0" w:color="auto"/>
            </w:tcBorders>
            <w:shd w:val="clear" w:color="auto" w:fill="auto"/>
          </w:tcPr>
          <w:p w14:paraId="2710025E" w14:textId="77777777" w:rsidR="00E15E36" w:rsidRPr="00ED584C" w:rsidRDefault="00E15E36" w:rsidP="00E15E36">
            <w:pPr>
              <w:pStyle w:val="TableCell0-2115ptBreak"/>
              <w:rPr>
                <w:lang w:eastAsia="en-US"/>
              </w:rPr>
            </w:pPr>
            <w:r w:rsidRPr="00ED584C">
              <w:rPr>
                <w:lang w:eastAsia="en-US"/>
              </w:rPr>
              <w:t>AM</w:t>
            </w:r>
          </w:p>
        </w:tc>
        <w:tc>
          <w:tcPr>
            <w:tcW w:w="595" w:type="dxa"/>
            <w:tcBorders>
              <w:bottom w:val="single" w:sz="4" w:space="0" w:color="auto"/>
            </w:tcBorders>
            <w:shd w:val="clear" w:color="auto" w:fill="auto"/>
          </w:tcPr>
          <w:p w14:paraId="2C3786D9" w14:textId="77777777" w:rsidR="00E15E36" w:rsidRPr="00ED584C" w:rsidRDefault="00E15E36" w:rsidP="00E15E36">
            <w:pPr>
              <w:pStyle w:val="TableCell0-2115ptBreak"/>
            </w:pPr>
          </w:p>
        </w:tc>
        <w:tc>
          <w:tcPr>
            <w:tcW w:w="595" w:type="dxa"/>
            <w:tcBorders>
              <w:bottom w:val="single" w:sz="4" w:space="0" w:color="auto"/>
            </w:tcBorders>
            <w:shd w:val="clear" w:color="auto" w:fill="auto"/>
          </w:tcPr>
          <w:p w14:paraId="693CFD3C" w14:textId="77777777" w:rsidR="00E15E36" w:rsidRPr="00ED584C" w:rsidRDefault="00E15E36" w:rsidP="00E15E36">
            <w:pPr>
              <w:pStyle w:val="TableCell0-2115ptBreak"/>
            </w:pPr>
            <w:r>
              <w:t>KM</w:t>
            </w:r>
          </w:p>
        </w:tc>
        <w:tc>
          <w:tcPr>
            <w:tcW w:w="595" w:type="dxa"/>
            <w:tcBorders>
              <w:bottom w:val="single" w:sz="4" w:space="0" w:color="auto"/>
            </w:tcBorders>
            <w:shd w:val="clear" w:color="auto" w:fill="auto"/>
          </w:tcPr>
          <w:p w14:paraId="63CBCECC" w14:textId="77777777" w:rsidR="00E15E36" w:rsidRPr="00ED584C" w:rsidRDefault="00E15E36" w:rsidP="00E15E36">
            <w:pPr>
              <w:pStyle w:val="TableCell0-2115ptBreak"/>
            </w:pPr>
          </w:p>
        </w:tc>
        <w:tc>
          <w:tcPr>
            <w:tcW w:w="595" w:type="dxa"/>
            <w:tcBorders>
              <w:bottom w:val="single" w:sz="4" w:space="0" w:color="auto"/>
            </w:tcBorders>
            <w:shd w:val="clear" w:color="auto" w:fill="auto"/>
          </w:tcPr>
          <w:p w14:paraId="1CC94672" w14:textId="77777777" w:rsidR="00E15E36" w:rsidRPr="00ED584C" w:rsidRDefault="00E15E36" w:rsidP="00E15E36">
            <w:pPr>
              <w:pStyle w:val="TableCell0-2115ptBreak"/>
            </w:pPr>
          </w:p>
        </w:tc>
        <w:tc>
          <w:tcPr>
            <w:tcW w:w="539" w:type="dxa"/>
            <w:tcBorders>
              <w:bottom w:val="single" w:sz="4" w:space="0" w:color="auto"/>
            </w:tcBorders>
            <w:shd w:val="clear" w:color="auto" w:fill="auto"/>
          </w:tcPr>
          <w:p w14:paraId="70A05130" w14:textId="77777777" w:rsidR="00E15E36" w:rsidRPr="00ED584C" w:rsidRDefault="00E15E36" w:rsidP="00E15E36">
            <w:pPr>
              <w:pStyle w:val="TableCell0-2115ptBreak"/>
            </w:pPr>
          </w:p>
        </w:tc>
        <w:tc>
          <w:tcPr>
            <w:tcW w:w="541" w:type="dxa"/>
            <w:tcBorders>
              <w:bottom w:val="single" w:sz="4" w:space="0" w:color="auto"/>
              <w:right w:val="nil"/>
            </w:tcBorders>
            <w:shd w:val="clear" w:color="auto" w:fill="auto"/>
          </w:tcPr>
          <w:p w14:paraId="51578D1B" w14:textId="77777777" w:rsidR="00E15E36" w:rsidRPr="00ED584C" w:rsidRDefault="00E15E36" w:rsidP="00E15E36">
            <w:pPr>
              <w:pStyle w:val="TableCell0-2115ptBreak"/>
            </w:pPr>
            <w:r>
              <w:t>SI</w:t>
            </w:r>
          </w:p>
        </w:tc>
      </w:tr>
      <w:tr w:rsidR="00E15E36" w:rsidRPr="00672170" w14:paraId="3C848F3F" w14:textId="77777777" w:rsidTr="00CE0AEB">
        <w:tc>
          <w:tcPr>
            <w:tcW w:w="6719" w:type="dxa"/>
            <w:gridSpan w:val="13"/>
            <w:tcBorders>
              <w:top w:val="single" w:sz="4" w:space="0" w:color="auto"/>
              <w:left w:val="nil"/>
              <w:bottom w:val="single" w:sz="4" w:space="0" w:color="auto"/>
              <w:right w:val="nil"/>
            </w:tcBorders>
            <w:shd w:val="clear" w:color="auto" w:fill="auto"/>
          </w:tcPr>
          <w:p w14:paraId="27C14519" w14:textId="77777777" w:rsidR="00E15E36" w:rsidRPr="00672170" w:rsidRDefault="00E15E36" w:rsidP="002A1DBD">
            <w:pPr>
              <w:pStyle w:val="TableCell2-2"/>
              <w:numPr>
                <w:ilvl w:val="1"/>
                <w:numId w:val="40"/>
              </w:numPr>
            </w:pPr>
            <w:r>
              <w:t xml:space="preserve">No </w:t>
            </w:r>
            <w:r w:rsidRPr="00ED584C">
              <w:t>corresponding base</w:t>
            </w:r>
            <w:r>
              <w:t xml:space="preserve"> words (un</w:t>
            </w:r>
            <w:r w:rsidRPr="00672170">
              <w:t>produc</w:t>
            </w:r>
            <w:r>
              <w:t>tive)</w:t>
            </w:r>
          </w:p>
        </w:tc>
      </w:tr>
      <w:tr w:rsidR="00AC23C4" w:rsidRPr="00ED584C" w14:paraId="569F1196" w14:textId="77777777" w:rsidTr="00CE0AEB">
        <w:trPr>
          <w:gridAfter w:val="1"/>
          <w:wAfter w:w="6" w:type="dxa"/>
        </w:trPr>
        <w:tc>
          <w:tcPr>
            <w:tcW w:w="730" w:type="dxa"/>
            <w:tcBorders>
              <w:top w:val="single" w:sz="4" w:space="0" w:color="auto"/>
              <w:left w:val="nil"/>
            </w:tcBorders>
            <w:shd w:val="clear" w:color="auto" w:fill="auto"/>
          </w:tcPr>
          <w:p w14:paraId="44784272" w14:textId="77777777" w:rsidR="00E15E36" w:rsidRPr="00ED584C" w:rsidRDefault="00E15E36" w:rsidP="00E15E36">
            <w:pPr>
              <w:pStyle w:val="TableCell2-0"/>
            </w:pPr>
          </w:p>
        </w:tc>
        <w:tc>
          <w:tcPr>
            <w:tcW w:w="1332" w:type="dxa"/>
            <w:tcBorders>
              <w:top w:val="single" w:sz="4" w:space="0" w:color="auto"/>
              <w:bottom w:val="nil"/>
              <w:right w:val="nil"/>
            </w:tcBorders>
            <w:shd w:val="clear" w:color="auto" w:fill="auto"/>
          </w:tcPr>
          <w:p w14:paraId="5499F218" w14:textId="77777777" w:rsidR="00E15E36" w:rsidRPr="0099608C" w:rsidRDefault="00E15E36" w:rsidP="00E15E36">
            <w:pPr>
              <w:pStyle w:val="TableCell2-0"/>
              <w:rPr>
                <w:rStyle w:val="ChSmallCaps"/>
              </w:rPr>
            </w:pPr>
            <w:r w:rsidRPr="0099608C">
              <w:rPr>
                <w:rStyle w:val="ChSmallCaps"/>
              </w:rPr>
              <w:t>n</w:t>
            </w:r>
          </w:p>
        </w:tc>
        <w:tc>
          <w:tcPr>
            <w:tcW w:w="595" w:type="dxa"/>
            <w:gridSpan w:val="2"/>
            <w:tcBorders>
              <w:top w:val="single" w:sz="4" w:space="0" w:color="auto"/>
              <w:left w:val="nil"/>
              <w:bottom w:val="nil"/>
            </w:tcBorders>
            <w:shd w:val="clear" w:color="auto" w:fill="auto"/>
          </w:tcPr>
          <w:p w14:paraId="30E96507" w14:textId="77777777" w:rsidR="00E15E36" w:rsidRPr="00ED584C" w:rsidRDefault="00E15E36" w:rsidP="00E15E36">
            <w:pPr>
              <w:pStyle w:val="TableCell2-0"/>
            </w:pPr>
            <w:r>
              <w:t>PM</w:t>
            </w:r>
          </w:p>
        </w:tc>
        <w:tc>
          <w:tcPr>
            <w:tcW w:w="596" w:type="dxa"/>
            <w:gridSpan w:val="2"/>
            <w:tcBorders>
              <w:top w:val="single" w:sz="4" w:space="0" w:color="auto"/>
            </w:tcBorders>
            <w:shd w:val="clear" w:color="auto" w:fill="auto"/>
          </w:tcPr>
          <w:p w14:paraId="04D57D03" w14:textId="77777777" w:rsidR="00E15E36" w:rsidRPr="00ED584C" w:rsidRDefault="00E15E36" w:rsidP="00E15E36">
            <w:pPr>
              <w:pStyle w:val="TableCell2-0"/>
            </w:pPr>
            <w:r w:rsidRPr="00ED584C">
              <w:t>AM</w:t>
            </w:r>
          </w:p>
        </w:tc>
        <w:tc>
          <w:tcPr>
            <w:tcW w:w="595" w:type="dxa"/>
            <w:tcBorders>
              <w:top w:val="single" w:sz="4" w:space="0" w:color="auto"/>
            </w:tcBorders>
            <w:shd w:val="clear" w:color="auto" w:fill="auto"/>
          </w:tcPr>
          <w:p w14:paraId="0D2989CD" w14:textId="77777777" w:rsidR="00E15E36" w:rsidRPr="00ED584C" w:rsidRDefault="00E15E36" w:rsidP="00E15E36">
            <w:pPr>
              <w:pStyle w:val="TableCell2-0"/>
            </w:pPr>
          </w:p>
        </w:tc>
        <w:tc>
          <w:tcPr>
            <w:tcW w:w="595" w:type="dxa"/>
            <w:tcBorders>
              <w:top w:val="single" w:sz="4" w:space="0" w:color="auto"/>
            </w:tcBorders>
            <w:shd w:val="clear" w:color="auto" w:fill="auto"/>
          </w:tcPr>
          <w:p w14:paraId="0D98294F" w14:textId="77777777" w:rsidR="00E15E36" w:rsidRPr="00ED584C" w:rsidRDefault="00E15E36" w:rsidP="00E15E36">
            <w:pPr>
              <w:pStyle w:val="TableCell2-0"/>
            </w:pPr>
          </w:p>
        </w:tc>
        <w:tc>
          <w:tcPr>
            <w:tcW w:w="595" w:type="dxa"/>
            <w:tcBorders>
              <w:top w:val="single" w:sz="4" w:space="0" w:color="auto"/>
            </w:tcBorders>
            <w:shd w:val="clear" w:color="auto" w:fill="auto"/>
          </w:tcPr>
          <w:p w14:paraId="21757925" w14:textId="77777777" w:rsidR="00E15E36" w:rsidRPr="00ED584C" w:rsidRDefault="00E15E36" w:rsidP="00E15E36">
            <w:pPr>
              <w:pStyle w:val="TableCell2-0"/>
            </w:pPr>
          </w:p>
        </w:tc>
        <w:tc>
          <w:tcPr>
            <w:tcW w:w="595" w:type="dxa"/>
            <w:tcBorders>
              <w:top w:val="single" w:sz="4" w:space="0" w:color="auto"/>
            </w:tcBorders>
            <w:shd w:val="clear" w:color="auto" w:fill="auto"/>
          </w:tcPr>
          <w:p w14:paraId="32B531D2" w14:textId="77777777" w:rsidR="00E15E36" w:rsidRPr="00ED584C" w:rsidRDefault="00E15E36" w:rsidP="00E15E36">
            <w:pPr>
              <w:pStyle w:val="TableCell2-0"/>
            </w:pPr>
          </w:p>
        </w:tc>
        <w:tc>
          <w:tcPr>
            <w:tcW w:w="539" w:type="dxa"/>
            <w:tcBorders>
              <w:top w:val="single" w:sz="4" w:space="0" w:color="auto"/>
            </w:tcBorders>
            <w:shd w:val="clear" w:color="auto" w:fill="auto"/>
          </w:tcPr>
          <w:p w14:paraId="6C4513A9" w14:textId="77777777" w:rsidR="00E15E36" w:rsidRPr="00ED584C" w:rsidRDefault="00E15E36" w:rsidP="00E15E36">
            <w:pPr>
              <w:pStyle w:val="TableCell2-0"/>
            </w:pPr>
          </w:p>
        </w:tc>
        <w:tc>
          <w:tcPr>
            <w:tcW w:w="541" w:type="dxa"/>
            <w:tcBorders>
              <w:top w:val="single" w:sz="4" w:space="0" w:color="auto"/>
              <w:right w:val="nil"/>
            </w:tcBorders>
            <w:shd w:val="clear" w:color="auto" w:fill="auto"/>
          </w:tcPr>
          <w:p w14:paraId="31103A73" w14:textId="77777777" w:rsidR="00E15E36" w:rsidRPr="00ED584C" w:rsidRDefault="00E15E36" w:rsidP="00E15E36">
            <w:pPr>
              <w:pStyle w:val="TableCell2-0"/>
            </w:pPr>
            <w:r>
              <w:t>SI</w:t>
            </w:r>
          </w:p>
        </w:tc>
      </w:tr>
      <w:tr w:rsidR="00AC23C4" w:rsidRPr="00ED584C" w14:paraId="299FEDCD" w14:textId="77777777" w:rsidTr="00CE0AEB">
        <w:trPr>
          <w:gridAfter w:val="1"/>
          <w:wAfter w:w="6" w:type="dxa"/>
        </w:trPr>
        <w:tc>
          <w:tcPr>
            <w:tcW w:w="730" w:type="dxa"/>
            <w:tcBorders>
              <w:left w:val="nil"/>
            </w:tcBorders>
            <w:shd w:val="clear" w:color="auto" w:fill="auto"/>
          </w:tcPr>
          <w:p w14:paraId="2F729018" w14:textId="77777777" w:rsidR="00E15E36" w:rsidRPr="00ED584C" w:rsidRDefault="00E15E36" w:rsidP="00E15E36">
            <w:pPr>
              <w:pStyle w:val="O0Nwnext"/>
            </w:pPr>
          </w:p>
        </w:tc>
        <w:tc>
          <w:tcPr>
            <w:tcW w:w="1332" w:type="dxa"/>
            <w:tcBorders>
              <w:top w:val="nil"/>
              <w:bottom w:val="nil"/>
              <w:right w:val="nil"/>
            </w:tcBorders>
            <w:shd w:val="clear" w:color="auto" w:fill="auto"/>
          </w:tcPr>
          <w:p w14:paraId="590EB213" w14:textId="77777777" w:rsidR="00E15E36" w:rsidRPr="0099608C" w:rsidRDefault="00E15E36" w:rsidP="00E15E36">
            <w:pPr>
              <w:pStyle w:val="O0Nwnext"/>
              <w:rPr>
                <w:rStyle w:val="ChSmallCaps"/>
              </w:rPr>
            </w:pPr>
            <w:r w:rsidRPr="0099608C">
              <w:rPr>
                <w:rStyle w:val="ChSmallCaps"/>
              </w:rPr>
              <w:t>v</w:t>
            </w:r>
          </w:p>
        </w:tc>
        <w:tc>
          <w:tcPr>
            <w:tcW w:w="595" w:type="dxa"/>
            <w:gridSpan w:val="2"/>
            <w:tcBorders>
              <w:top w:val="nil"/>
              <w:left w:val="nil"/>
              <w:bottom w:val="nil"/>
            </w:tcBorders>
            <w:shd w:val="clear" w:color="auto" w:fill="auto"/>
          </w:tcPr>
          <w:p w14:paraId="23D25613" w14:textId="77777777" w:rsidR="00E15E36" w:rsidRPr="00ED584C" w:rsidRDefault="00E15E36" w:rsidP="00E15E36">
            <w:pPr>
              <w:pStyle w:val="O0Nwnext"/>
            </w:pPr>
            <w:r>
              <w:t>PM</w:t>
            </w:r>
          </w:p>
        </w:tc>
        <w:tc>
          <w:tcPr>
            <w:tcW w:w="596" w:type="dxa"/>
            <w:gridSpan w:val="2"/>
            <w:shd w:val="clear" w:color="auto" w:fill="auto"/>
          </w:tcPr>
          <w:p w14:paraId="573CE234" w14:textId="77777777" w:rsidR="00E15E36" w:rsidRPr="00ED584C" w:rsidRDefault="00E15E36" w:rsidP="00E15E36">
            <w:pPr>
              <w:pStyle w:val="O0Nwnext"/>
            </w:pPr>
            <w:r w:rsidRPr="00ED584C">
              <w:t>AM</w:t>
            </w:r>
          </w:p>
        </w:tc>
        <w:tc>
          <w:tcPr>
            <w:tcW w:w="595" w:type="dxa"/>
            <w:shd w:val="clear" w:color="auto" w:fill="auto"/>
          </w:tcPr>
          <w:p w14:paraId="55BED3C9" w14:textId="77777777" w:rsidR="00E15E36" w:rsidRPr="00ED584C" w:rsidRDefault="00E15E36" w:rsidP="00E15E36">
            <w:pPr>
              <w:pStyle w:val="O0Nwnext"/>
            </w:pPr>
          </w:p>
        </w:tc>
        <w:tc>
          <w:tcPr>
            <w:tcW w:w="595" w:type="dxa"/>
            <w:shd w:val="clear" w:color="auto" w:fill="auto"/>
          </w:tcPr>
          <w:p w14:paraId="14CF9945" w14:textId="77777777" w:rsidR="00E15E36" w:rsidRPr="00ED584C" w:rsidRDefault="00E15E36" w:rsidP="00E15E36">
            <w:pPr>
              <w:pStyle w:val="O0Nwnext"/>
            </w:pPr>
          </w:p>
        </w:tc>
        <w:tc>
          <w:tcPr>
            <w:tcW w:w="595" w:type="dxa"/>
            <w:shd w:val="clear" w:color="auto" w:fill="auto"/>
          </w:tcPr>
          <w:p w14:paraId="7B3797F9" w14:textId="77777777" w:rsidR="00E15E36" w:rsidRPr="00ED584C" w:rsidRDefault="00E15E36" w:rsidP="00E15E36">
            <w:pPr>
              <w:pStyle w:val="O0Nwnext"/>
            </w:pPr>
          </w:p>
        </w:tc>
        <w:tc>
          <w:tcPr>
            <w:tcW w:w="595" w:type="dxa"/>
            <w:shd w:val="clear" w:color="auto" w:fill="auto"/>
          </w:tcPr>
          <w:p w14:paraId="1ECE163B" w14:textId="77777777" w:rsidR="00E15E36" w:rsidRPr="00ED584C" w:rsidRDefault="00E15E36" w:rsidP="00E15E36">
            <w:pPr>
              <w:pStyle w:val="O0Nwnext"/>
            </w:pPr>
          </w:p>
        </w:tc>
        <w:tc>
          <w:tcPr>
            <w:tcW w:w="539" w:type="dxa"/>
            <w:shd w:val="clear" w:color="auto" w:fill="auto"/>
          </w:tcPr>
          <w:p w14:paraId="6337A920" w14:textId="77777777" w:rsidR="00E15E36" w:rsidRPr="00ED584C" w:rsidRDefault="00E15E36" w:rsidP="00E15E36">
            <w:pPr>
              <w:pStyle w:val="O0Nwnext"/>
            </w:pPr>
          </w:p>
        </w:tc>
        <w:tc>
          <w:tcPr>
            <w:tcW w:w="541" w:type="dxa"/>
            <w:tcBorders>
              <w:right w:val="nil"/>
            </w:tcBorders>
            <w:shd w:val="clear" w:color="auto" w:fill="auto"/>
          </w:tcPr>
          <w:p w14:paraId="69602CB4" w14:textId="77777777" w:rsidR="00E15E36" w:rsidRPr="00ED584C" w:rsidRDefault="00E15E36" w:rsidP="00E15E36">
            <w:pPr>
              <w:pStyle w:val="O0Nwnext"/>
            </w:pPr>
            <w:r>
              <w:t>SI</w:t>
            </w:r>
          </w:p>
        </w:tc>
      </w:tr>
      <w:tr w:rsidR="00AC23C4" w:rsidRPr="00ED584C" w14:paraId="18D04767" w14:textId="77777777" w:rsidTr="00CE0AEB">
        <w:trPr>
          <w:gridAfter w:val="1"/>
          <w:wAfter w:w="6" w:type="dxa"/>
        </w:trPr>
        <w:tc>
          <w:tcPr>
            <w:tcW w:w="730" w:type="dxa"/>
            <w:tcBorders>
              <w:left w:val="nil"/>
            </w:tcBorders>
            <w:shd w:val="clear" w:color="auto" w:fill="auto"/>
          </w:tcPr>
          <w:p w14:paraId="7772A756" w14:textId="77777777" w:rsidR="00E15E36" w:rsidRPr="00ED584C" w:rsidRDefault="00E15E36" w:rsidP="00E15E36">
            <w:pPr>
              <w:pStyle w:val="O0Nwnext"/>
            </w:pPr>
          </w:p>
        </w:tc>
        <w:tc>
          <w:tcPr>
            <w:tcW w:w="1332" w:type="dxa"/>
            <w:tcBorders>
              <w:top w:val="nil"/>
              <w:bottom w:val="nil"/>
              <w:right w:val="nil"/>
            </w:tcBorders>
            <w:shd w:val="clear" w:color="auto" w:fill="auto"/>
          </w:tcPr>
          <w:p w14:paraId="048A9498" w14:textId="77777777" w:rsidR="00E15E36" w:rsidRPr="0099608C" w:rsidRDefault="00E15E36" w:rsidP="00E15E36">
            <w:pPr>
              <w:pStyle w:val="O0Nwnext"/>
              <w:rPr>
                <w:rStyle w:val="ChSmallCaps"/>
              </w:rPr>
            </w:pPr>
            <w:r w:rsidRPr="0099608C">
              <w:rPr>
                <w:rStyle w:val="ChSmallCaps"/>
              </w:rPr>
              <w:t>qt</w:t>
            </w:r>
          </w:p>
        </w:tc>
        <w:tc>
          <w:tcPr>
            <w:tcW w:w="595" w:type="dxa"/>
            <w:gridSpan w:val="2"/>
            <w:tcBorders>
              <w:top w:val="nil"/>
              <w:left w:val="nil"/>
              <w:bottom w:val="nil"/>
            </w:tcBorders>
            <w:shd w:val="clear" w:color="auto" w:fill="auto"/>
          </w:tcPr>
          <w:p w14:paraId="5373328E" w14:textId="77777777" w:rsidR="00E15E36" w:rsidRPr="00ED584C" w:rsidRDefault="00E15E36" w:rsidP="00E15E36">
            <w:pPr>
              <w:pStyle w:val="O0Nwnext"/>
            </w:pPr>
            <w:r>
              <w:t>PM</w:t>
            </w:r>
          </w:p>
        </w:tc>
        <w:tc>
          <w:tcPr>
            <w:tcW w:w="596" w:type="dxa"/>
            <w:gridSpan w:val="2"/>
            <w:shd w:val="clear" w:color="auto" w:fill="auto"/>
          </w:tcPr>
          <w:p w14:paraId="0567594A" w14:textId="77777777" w:rsidR="00E15E36" w:rsidRPr="00ED584C" w:rsidRDefault="00E15E36" w:rsidP="00E15E36">
            <w:pPr>
              <w:pStyle w:val="O0Nwnext"/>
            </w:pPr>
          </w:p>
        </w:tc>
        <w:tc>
          <w:tcPr>
            <w:tcW w:w="595" w:type="dxa"/>
            <w:shd w:val="clear" w:color="auto" w:fill="auto"/>
          </w:tcPr>
          <w:p w14:paraId="68D92E58" w14:textId="77777777" w:rsidR="00E15E36" w:rsidRPr="00ED584C" w:rsidRDefault="00E15E36" w:rsidP="00E15E36">
            <w:pPr>
              <w:pStyle w:val="O0Nwnext"/>
            </w:pPr>
          </w:p>
        </w:tc>
        <w:tc>
          <w:tcPr>
            <w:tcW w:w="595" w:type="dxa"/>
            <w:shd w:val="clear" w:color="auto" w:fill="auto"/>
          </w:tcPr>
          <w:p w14:paraId="6ED3C43A" w14:textId="77777777" w:rsidR="00E15E36" w:rsidRPr="00ED584C" w:rsidRDefault="00E15E36" w:rsidP="00E15E36">
            <w:pPr>
              <w:pStyle w:val="O0Nwnext"/>
            </w:pPr>
          </w:p>
        </w:tc>
        <w:tc>
          <w:tcPr>
            <w:tcW w:w="595" w:type="dxa"/>
            <w:shd w:val="clear" w:color="auto" w:fill="auto"/>
          </w:tcPr>
          <w:p w14:paraId="4D1BD23E" w14:textId="77777777" w:rsidR="00E15E36" w:rsidRPr="00ED584C" w:rsidRDefault="00E15E36" w:rsidP="00E15E36">
            <w:pPr>
              <w:pStyle w:val="O0Nwnext"/>
            </w:pPr>
          </w:p>
        </w:tc>
        <w:tc>
          <w:tcPr>
            <w:tcW w:w="595" w:type="dxa"/>
            <w:shd w:val="clear" w:color="auto" w:fill="auto"/>
          </w:tcPr>
          <w:p w14:paraId="3F5D6107" w14:textId="77777777" w:rsidR="00E15E36" w:rsidRPr="00ED584C" w:rsidRDefault="00E15E36" w:rsidP="00E15E36">
            <w:pPr>
              <w:pStyle w:val="O0Nwnext"/>
            </w:pPr>
          </w:p>
        </w:tc>
        <w:tc>
          <w:tcPr>
            <w:tcW w:w="539" w:type="dxa"/>
            <w:shd w:val="clear" w:color="auto" w:fill="auto"/>
          </w:tcPr>
          <w:p w14:paraId="7C600E79" w14:textId="77777777" w:rsidR="00E15E36" w:rsidRPr="00ED584C" w:rsidRDefault="00E15E36" w:rsidP="00E15E36">
            <w:pPr>
              <w:pStyle w:val="O0Nwnext"/>
            </w:pPr>
          </w:p>
        </w:tc>
        <w:tc>
          <w:tcPr>
            <w:tcW w:w="541" w:type="dxa"/>
            <w:tcBorders>
              <w:right w:val="nil"/>
            </w:tcBorders>
            <w:shd w:val="clear" w:color="auto" w:fill="auto"/>
          </w:tcPr>
          <w:p w14:paraId="0C183C5C" w14:textId="77777777" w:rsidR="00E15E36" w:rsidRPr="00ED584C" w:rsidRDefault="00E15E36" w:rsidP="00E15E36">
            <w:pPr>
              <w:pStyle w:val="O0Nwnext"/>
            </w:pPr>
          </w:p>
        </w:tc>
      </w:tr>
      <w:tr w:rsidR="00AC23C4" w:rsidRPr="00ED584C" w14:paraId="190CB440" w14:textId="77777777" w:rsidTr="00CE0AEB">
        <w:trPr>
          <w:gridAfter w:val="1"/>
          <w:wAfter w:w="6" w:type="dxa"/>
        </w:trPr>
        <w:tc>
          <w:tcPr>
            <w:tcW w:w="730" w:type="dxa"/>
            <w:tcBorders>
              <w:left w:val="nil"/>
            </w:tcBorders>
            <w:shd w:val="clear" w:color="auto" w:fill="auto"/>
          </w:tcPr>
          <w:p w14:paraId="094FF3D1" w14:textId="77777777" w:rsidR="00E15E36" w:rsidRPr="00ED584C" w:rsidRDefault="00E15E36" w:rsidP="00E15E36">
            <w:pPr>
              <w:pStyle w:val="O0Nwnext"/>
            </w:pPr>
          </w:p>
        </w:tc>
        <w:tc>
          <w:tcPr>
            <w:tcW w:w="1332" w:type="dxa"/>
            <w:tcBorders>
              <w:top w:val="nil"/>
              <w:bottom w:val="nil"/>
              <w:right w:val="nil"/>
            </w:tcBorders>
            <w:shd w:val="clear" w:color="auto" w:fill="auto"/>
          </w:tcPr>
          <w:p w14:paraId="5B4951A5" w14:textId="77777777" w:rsidR="00E15E36" w:rsidRPr="0099608C" w:rsidRDefault="00E15E36" w:rsidP="00E15E36">
            <w:pPr>
              <w:pStyle w:val="O0Nwnext"/>
              <w:rPr>
                <w:rStyle w:val="ChSmallCaps"/>
              </w:rPr>
            </w:pPr>
            <w:r w:rsidRPr="0099608C">
              <w:rPr>
                <w:rStyle w:val="ChSmallCaps"/>
              </w:rPr>
              <w:t>adv</w:t>
            </w:r>
          </w:p>
        </w:tc>
        <w:tc>
          <w:tcPr>
            <w:tcW w:w="595" w:type="dxa"/>
            <w:gridSpan w:val="2"/>
            <w:tcBorders>
              <w:top w:val="nil"/>
              <w:left w:val="nil"/>
              <w:bottom w:val="nil"/>
            </w:tcBorders>
            <w:shd w:val="clear" w:color="auto" w:fill="auto"/>
          </w:tcPr>
          <w:p w14:paraId="26CE140A" w14:textId="77777777" w:rsidR="00E15E36" w:rsidRPr="00ED584C" w:rsidRDefault="00E15E36" w:rsidP="00E15E36">
            <w:pPr>
              <w:pStyle w:val="O0Nwnext"/>
            </w:pPr>
          </w:p>
        </w:tc>
        <w:tc>
          <w:tcPr>
            <w:tcW w:w="596" w:type="dxa"/>
            <w:gridSpan w:val="2"/>
            <w:shd w:val="clear" w:color="auto" w:fill="auto"/>
          </w:tcPr>
          <w:p w14:paraId="4AE38917" w14:textId="77777777" w:rsidR="00E15E36" w:rsidRPr="00ED584C" w:rsidRDefault="00E15E36" w:rsidP="00E15E36">
            <w:pPr>
              <w:pStyle w:val="O0Nwnext"/>
            </w:pPr>
            <w:r w:rsidRPr="00ED584C">
              <w:t>AM</w:t>
            </w:r>
          </w:p>
        </w:tc>
        <w:tc>
          <w:tcPr>
            <w:tcW w:w="595" w:type="dxa"/>
            <w:shd w:val="clear" w:color="auto" w:fill="auto"/>
          </w:tcPr>
          <w:p w14:paraId="160F1FCF" w14:textId="77777777" w:rsidR="00E15E36" w:rsidRPr="00ED584C" w:rsidRDefault="00E15E36" w:rsidP="00E15E36">
            <w:pPr>
              <w:pStyle w:val="O0Nwnext"/>
            </w:pPr>
          </w:p>
        </w:tc>
        <w:tc>
          <w:tcPr>
            <w:tcW w:w="595" w:type="dxa"/>
            <w:shd w:val="clear" w:color="auto" w:fill="auto"/>
          </w:tcPr>
          <w:p w14:paraId="5D44039E" w14:textId="77777777" w:rsidR="00E15E36" w:rsidRPr="00ED584C" w:rsidRDefault="00E15E36" w:rsidP="00E15E36">
            <w:pPr>
              <w:pStyle w:val="O0Nwnext"/>
            </w:pPr>
          </w:p>
        </w:tc>
        <w:tc>
          <w:tcPr>
            <w:tcW w:w="595" w:type="dxa"/>
            <w:shd w:val="clear" w:color="auto" w:fill="auto"/>
          </w:tcPr>
          <w:p w14:paraId="154B9FD0" w14:textId="77777777" w:rsidR="00E15E36" w:rsidRPr="00ED584C" w:rsidRDefault="00E15E36" w:rsidP="00E15E36">
            <w:pPr>
              <w:pStyle w:val="O0Nwnext"/>
            </w:pPr>
          </w:p>
        </w:tc>
        <w:tc>
          <w:tcPr>
            <w:tcW w:w="595" w:type="dxa"/>
            <w:shd w:val="clear" w:color="auto" w:fill="auto"/>
          </w:tcPr>
          <w:p w14:paraId="113EB91F" w14:textId="77777777" w:rsidR="00E15E36" w:rsidRPr="00ED584C" w:rsidRDefault="00E15E36" w:rsidP="00E15E36">
            <w:pPr>
              <w:pStyle w:val="O0Nwnext"/>
            </w:pPr>
          </w:p>
        </w:tc>
        <w:tc>
          <w:tcPr>
            <w:tcW w:w="539" w:type="dxa"/>
            <w:shd w:val="clear" w:color="auto" w:fill="auto"/>
          </w:tcPr>
          <w:p w14:paraId="2E508379" w14:textId="77777777" w:rsidR="00E15E36" w:rsidRPr="00ED584C" w:rsidRDefault="00E15E36" w:rsidP="00E15E36">
            <w:pPr>
              <w:pStyle w:val="O0Nwnext"/>
            </w:pPr>
          </w:p>
        </w:tc>
        <w:tc>
          <w:tcPr>
            <w:tcW w:w="541" w:type="dxa"/>
            <w:tcBorders>
              <w:right w:val="nil"/>
            </w:tcBorders>
            <w:shd w:val="clear" w:color="auto" w:fill="auto"/>
          </w:tcPr>
          <w:p w14:paraId="61D08F0C" w14:textId="77777777" w:rsidR="00E15E36" w:rsidRPr="00ED584C" w:rsidRDefault="00E15E36" w:rsidP="00E15E36">
            <w:pPr>
              <w:pStyle w:val="O0Nwnext"/>
            </w:pPr>
            <w:r>
              <w:t>SI</w:t>
            </w:r>
          </w:p>
        </w:tc>
      </w:tr>
      <w:tr w:rsidR="00AC23C4" w:rsidRPr="00ED584C" w14:paraId="1D422AFF" w14:textId="77777777" w:rsidTr="00CE0AEB">
        <w:trPr>
          <w:gridAfter w:val="1"/>
          <w:wAfter w:w="6" w:type="dxa"/>
        </w:trPr>
        <w:tc>
          <w:tcPr>
            <w:tcW w:w="730" w:type="dxa"/>
            <w:tcBorders>
              <w:left w:val="nil"/>
              <w:bottom w:val="single" w:sz="4" w:space="0" w:color="auto"/>
            </w:tcBorders>
            <w:shd w:val="clear" w:color="auto" w:fill="auto"/>
          </w:tcPr>
          <w:p w14:paraId="176BBC84" w14:textId="77777777" w:rsidR="00E15E36" w:rsidRPr="00ED584C" w:rsidRDefault="00E15E36" w:rsidP="00E15E36">
            <w:pPr>
              <w:pStyle w:val="TableCell0-2Break"/>
            </w:pPr>
          </w:p>
        </w:tc>
        <w:tc>
          <w:tcPr>
            <w:tcW w:w="1332" w:type="dxa"/>
            <w:tcBorders>
              <w:top w:val="nil"/>
              <w:bottom w:val="single" w:sz="4" w:space="0" w:color="auto"/>
              <w:right w:val="nil"/>
            </w:tcBorders>
            <w:shd w:val="clear" w:color="auto" w:fill="auto"/>
          </w:tcPr>
          <w:p w14:paraId="1B2BCF73" w14:textId="77777777" w:rsidR="00E15E36" w:rsidRPr="0099608C" w:rsidRDefault="00203F2E" w:rsidP="00E15E36">
            <w:pPr>
              <w:pStyle w:val="TableCell0-2Break"/>
              <w:rPr>
                <w:rStyle w:val="ChSmallCaps"/>
              </w:rPr>
            </w:pPr>
            <w:r>
              <w:rPr>
                <w:rStyle w:val="ChSmallCaps"/>
              </w:rPr>
              <w:t>c</w:t>
            </w:r>
            <w:r w:rsidR="00E15E36" w:rsidRPr="0099608C">
              <w:rPr>
                <w:rStyle w:val="ChSmallCaps"/>
              </w:rPr>
              <w:t>nj</w:t>
            </w:r>
          </w:p>
        </w:tc>
        <w:tc>
          <w:tcPr>
            <w:tcW w:w="595" w:type="dxa"/>
            <w:gridSpan w:val="2"/>
            <w:tcBorders>
              <w:top w:val="nil"/>
              <w:left w:val="nil"/>
              <w:bottom w:val="single" w:sz="4" w:space="0" w:color="auto"/>
            </w:tcBorders>
            <w:shd w:val="clear" w:color="auto" w:fill="auto"/>
          </w:tcPr>
          <w:p w14:paraId="7AC22ACB" w14:textId="77777777" w:rsidR="00E15E36" w:rsidRPr="00ED584C" w:rsidRDefault="00E15E36" w:rsidP="00E15E36">
            <w:pPr>
              <w:pStyle w:val="TableCell0-2Break"/>
            </w:pPr>
            <w:r>
              <w:t>PM</w:t>
            </w:r>
          </w:p>
        </w:tc>
        <w:tc>
          <w:tcPr>
            <w:tcW w:w="596" w:type="dxa"/>
            <w:gridSpan w:val="2"/>
            <w:tcBorders>
              <w:bottom w:val="single" w:sz="4" w:space="0" w:color="auto"/>
            </w:tcBorders>
            <w:shd w:val="clear" w:color="auto" w:fill="auto"/>
          </w:tcPr>
          <w:p w14:paraId="05F09A8C" w14:textId="77777777" w:rsidR="00E15E36" w:rsidRPr="00ED584C" w:rsidRDefault="00E15E36" w:rsidP="00E15E36">
            <w:pPr>
              <w:pStyle w:val="TableCell0-2Break"/>
            </w:pPr>
            <w:r w:rsidRPr="00ED584C">
              <w:t>AM</w:t>
            </w:r>
          </w:p>
        </w:tc>
        <w:tc>
          <w:tcPr>
            <w:tcW w:w="595" w:type="dxa"/>
            <w:tcBorders>
              <w:bottom w:val="single" w:sz="4" w:space="0" w:color="auto"/>
            </w:tcBorders>
            <w:shd w:val="clear" w:color="auto" w:fill="auto"/>
          </w:tcPr>
          <w:p w14:paraId="7A659671"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264965FD"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68DA54FA"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1AFAF242" w14:textId="77777777" w:rsidR="00E15E36" w:rsidRPr="00ED584C" w:rsidRDefault="00E15E36" w:rsidP="00E15E36">
            <w:pPr>
              <w:pStyle w:val="TableCell0-2Break"/>
            </w:pPr>
          </w:p>
        </w:tc>
        <w:tc>
          <w:tcPr>
            <w:tcW w:w="539" w:type="dxa"/>
            <w:tcBorders>
              <w:bottom w:val="single" w:sz="4" w:space="0" w:color="auto"/>
            </w:tcBorders>
            <w:shd w:val="clear" w:color="auto" w:fill="auto"/>
          </w:tcPr>
          <w:p w14:paraId="282C95FC" w14:textId="77777777" w:rsidR="00E15E36" w:rsidRPr="00ED584C" w:rsidRDefault="00E15E36" w:rsidP="00E15E36">
            <w:pPr>
              <w:pStyle w:val="TableCell0-2Break"/>
            </w:pPr>
          </w:p>
        </w:tc>
        <w:tc>
          <w:tcPr>
            <w:tcW w:w="541" w:type="dxa"/>
            <w:tcBorders>
              <w:bottom w:val="single" w:sz="4" w:space="0" w:color="auto"/>
              <w:right w:val="nil"/>
            </w:tcBorders>
            <w:shd w:val="clear" w:color="auto" w:fill="auto"/>
          </w:tcPr>
          <w:p w14:paraId="5182AD60" w14:textId="77777777" w:rsidR="00E15E36" w:rsidRPr="00ED584C" w:rsidRDefault="00E15E36" w:rsidP="00E15E36">
            <w:pPr>
              <w:pStyle w:val="TableCell0-2Break"/>
            </w:pPr>
            <w:r>
              <w:t>SI</w:t>
            </w:r>
          </w:p>
        </w:tc>
      </w:tr>
      <w:tr w:rsidR="00E15E36" w:rsidRPr="00ED584C" w14:paraId="35662D82" w14:textId="77777777" w:rsidTr="00CE0AEB">
        <w:tc>
          <w:tcPr>
            <w:tcW w:w="6719" w:type="dxa"/>
            <w:gridSpan w:val="13"/>
            <w:tcBorders>
              <w:top w:val="single" w:sz="4" w:space="0" w:color="auto"/>
              <w:left w:val="nil"/>
              <w:bottom w:val="single" w:sz="4" w:space="0" w:color="auto"/>
              <w:right w:val="nil"/>
            </w:tcBorders>
            <w:shd w:val="clear" w:color="auto" w:fill="auto"/>
          </w:tcPr>
          <w:p w14:paraId="0E783A6D" w14:textId="77777777" w:rsidR="00E15E36" w:rsidRPr="00ED584C" w:rsidRDefault="00E15E36" w:rsidP="002A1DBD">
            <w:pPr>
              <w:pStyle w:val="TableCell2-2"/>
              <w:numPr>
                <w:ilvl w:val="0"/>
                <w:numId w:val="40"/>
              </w:numPr>
              <w:rPr>
                <w:lang w:eastAsia="en-US"/>
              </w:rPr>
            </w:pPr>
            <w:r>
              <w:t>Partial reduplication</w:t>
            </w:r>
          </w:p>
        </w:tc>
      </w:tr>
      <w:tr w:rsidR="00AC23C4" w:rsidRPr="00ED584C" w14:paraId="79F40408" w14:textId="77777777" w:rsidTr="00CE0AEB">
        <w:trPr>
          <w:gridAfter w:val="1"/>
          <w:wAfter w:w="6" w:type="dxa"/>
        </w:trPr>
        <w:tc>
          <w:tcPr>
            <w:tcW w:w="730" w:type="dxa"/>
            <w:tcBorders>
              <w:top w:val="single" w:sz="4" w:space="0" w:color="auto"/>
              <w:left w:val="nil"/>
            </w:tcBorders>
            <w:shd w:val="clear" w:color="auto" w:fill="auto"/>
          </w:tcPr>
          <w:p w14:paraId="2BEC99C3" w14:textId="77777777" w:rsidR="00E15E36" w:rsidRPr="00ED584C" w:rsidRDefault="00E15E36" w:rsidP="00E15E36">
            <w:pPr>
              <w:pStyle w:val="TableCell2-0"/>
              <w:rPr>
                <w:lang w:eastAsia="en-US"/>
              </w:rPr>
            </w:pPr>
          </w:p>
        </w:tc>
        <w:tc>
          <w:tcPr>
            <w:tcW w:w="1332" w:type="dxa"/>
            <w:tcBorders>
              <w:top w:val="single" w:sz="4" w:space="0" w:color="auto"/>
              <w:bottom w:val="nil"/>
              <w:right w:val="nil"/>
            </w:tcBorders>
            <w:shd w:val="clear" w:color="auto" w:fill="auto"/>
          </w:tcPr>
          <w:p w14:paraId="2ED396E5" w14:textId="77777777" w:rsidR="00E15E36" w:rsidRPr="00ED584C" w:rsidRDefault="00CA2596" w:rsidP="00E15E36">
            <w:pPr>
              <w:pStyle w:val="TableCell2-0"/>
              <w:rPr>
                <w:lang w:eastAsia="en-US"/>
              </w:rPr>
            </w:pPr>
            <w:r>
              <w:rPr>
                <w:lang w:eastAsia="en-US"/>
              </w:rPr>
              <w:t>productive</w:t>
            </w:r>
          </w:p>
        </w:tc>
        <w:tc>
          <w:tcPr>
            <w:tcW w:w="595" w:type="dxa"/>
            <w:gridSpan w:val="2"/>
            <w:tcBorders>
              <w:top w:val="single" w:sz="4" w:space="0" w:color="auto"/>
              <w:left w:val="nil"/>
              <w:bottom w:val="nil"/>
            </w:tcBorders>
            <w:shd w:val="clear" w:color="auto" w:fill="auto"/>
          </w:tcPr>
          <w:p w14:paraId="0650ACDB" w14:textId="77777777" w:rsidR="00E15E36" w:rsidRPr="00ED584C" w:rsidRDefault="00E15E36" w:rsidP="00E15E36">
            <w:pPr>
              <w:pStyle w:val="TableCell2-0"/>
              <w:rPr>
                <w:lang w:eastAsia="en-US"/>
              </w:rPr>
            </w:pPr>
            <w:r>
              <w:rPr>
                <w:lang w:eastAsia="en-US"/>
              </w:rPr>
              <w:t>PM</w:t>
            </w:r>
          </w:p>
        </w:tc>
        <w:tc>
          <w:tcPr>
            <w:tcW w:w="596" w:type="dxa"/>
            <w:gridSpan w:val="2"/>
            <w:tcBorders>
              <w:top w:val="single" w:sz="4" w:space="0" w:color="auto"/>
            </w:tcBorders>
            <w:shd w:val="clear" w:color="auto" w:fill="auto"/>
          </w:tcPr>
          <w:p w14:paraId="600402FB" w14:textId="77777777" w:rsidR="00E15E36" w:rsidRPr="00ED584C" w:rsidRDefault="00E15E36" w:rsidP="00E15E36">
            <w:pPr>
              <w:pStyle w:val="TableCell2-0"/>
              <w:rPr>
                <w:lang w:eastAsia="en-US"/>
              </w:rPr>
            </w:pPr>
            <w:r>
              <w:rPr>
                <w:lang w:eastAsia="en-US"/>
              </w:rPr>
              <w:t>AM</w:t>
            </w:r>
          </w:p>
        </w:tc>
        <w:tc>
          <w:tcPr>
            <w:tcW w:w="595" w:type="dxa"/>
            <w:tcBorders>
              <w:top w:val="single" w:sz="4" w:space="0" w:color="auto"/>
            </w:tcBorders>
            <w:shd w:val="clear" w:color="auto" w:fill="auto"/>
          </w:tcPr>
          <w:p w14:paraId="14F34495" w14:textId="77777777" w:rsidR="00E15E36" w:rsidRPr="00ED584C" w:rsidRDefault="00E15E36" w:rsidP="00E15E36">
            <w:pPr>
              <w:pStyle w:val="TableCell2-0"/>
            </w:pPr>
          </w:p>
        </w:tc>
        <w:tc>
          <w:tcPr>
            <w:tcW w:w="595" w:type="dxa"/>
            <w:tcBorders>
              <w:top w:val="single" w:sz="4" w:space="0" w:color="auto"/>
            </w:tcBorders>
            <w:shd w:val="clear" w:color="auto" w:fill="auto"/>
          </w:tcPr>
          <w:p w14:paraId="539AC319" w14:textId="77777777" w:rsidR="00E15E36" w:rsidRPr="00ED584C" w:rsidRDefault="00E15E36" w:rsidP="00E15E36">
            <w:pPr>
              <w:pStyle w:val="TableCell2-0"/>
            </w:pPr>
          </w:p>
        </w:tc>
        <w:tc>
          <w:tcPr>
            <w:tcW w:w="595" w:type="dxa"/>
            <w:tcBorders>
              <w:top w:val="single" w:sz="4" w:space="0" w:color="auto"/>
            </w:tcBorders>
            <w:shd w:val="clear" w:color="auto" w:fill="auto"/>
          </w:tcPr>
          <w:p w14:paraId="733B6E0C" w14:textId="77777777" w:rsidR="00E15E36" w:rsidRPr="00ED584C" w:rsidRDefault="00E15E36" w:rsidP="00E15E36">
            <w:pPr>
              <w:pStyle w:val="TableCell2-0"/>
            </w:pPr>
            <w:r>
              <w:t>LM</w:t>
            </w:r>
          </w:p>
        </w:tc>
        <w:tc>
          <w:tcPr>
            <w:tcW w:w="595" w:type="dxa"/>
            <w:tcBorders>
              <w:top w:val="single" w:sz="4" w:space="0" w:color="auto"/>
            </w:tcBorders>
            <w:shd w:val="clear" w:color="auto" w:fill="auto"/>
          </w:tcPr>
          <w:p w14:paraId="49F9A5A4" w14:textId="77777777" w:rsidR="00E15E36" w:rsidRPr="00ED584C" w:rsidRDefault="00E15E36" w:rsidP="00E15E36">
            <w:pPr>
              <w:pStyle w:val="TableCell2-0"/>
              <w:rPr>
                <w:lang w:eastAsia="en-US"/>
              </w:rPr>
            </w:pPr>
          </w:p>
        </w:tc>
        <w:tc>
          <w:tcPr>
            <w:tcW w:w="539" w:type="dxa"/>
            <w:tcBorders>
              <w:top w:val="single" w:sz="4" w:space="0" w:color="auto"/>
            </w:tcBorders>
            <w:shd w:val="clear" w:color="auto" w:fill="auto"/>
          </w:tcPr>
          <w:p w14:paraId="095451FC" w14:textId="77777777" w:rsidR="00E15E36" w:rsidRPr="00ED584C" w:rsidRDefault="00E15E36" w:rsidP="00E15E36">
            <w:pPr>
              <w:pStyle w:val="TableCell2-0"/>
            </w:pPr>
          </w:p>
        </w:tc>
        <w:tc>
          <w:tcPr>
            <w:tcW w:w="541" w:type="dxa"/>
            <w:tcBorders>
              <w:top w:val="single" w:sz="4" w:space="0" w:color="auto"/>
              <w:right w:val="nil"/>
            </w:tcBorders>
            <w:shd w:val="clear" w:color="auto" w:fill="auto"/>
          </w:tcPr>
          <w:p w14:paraId="02D9D604" w14:textId="77777777" w:rsidR="00E15E36" w:rsidRPr="00ED584C" w:rsidRDefault="00E15E36" w:rsidP="00E15E36">
            <w:pPr>
              <w:pStyle w:val="TableCell2-0"/>
            </w:pPr>
          </w:p>
        </w:tc>
      </w:tr>
      <w:tr w:rsidR="00AC23C4" w:rsidRPr="00ED584C" w14:paraId="2E34BABB" w14:textId="77777777" w:rsidTr="00CE0AEB">
        <w:trPr>
          <w:gridAfter w:val="1"/>
          <w:wAfter w:w="6" w:type="dxa"/>
        </w:trPr>
        <w:tc>
          <w:tcPr>
            <w:tcW w:w="730" w:type="dxa"/>
            <w:tcBorders>
              <w:left w:val="nil"/>
              <w:bottom w:val="single" w:sz="4" w:space="0" w:color="auto"/>
            </w:tcBorders>
            <w:shd w:val="clear" w:color="auto" w:fill="auto"/>
          </w:tcPr>
          <w:p w14:paraId="214BAA09" w14:textId="77777777" w:rsidR="00E15E36" w:rsidRPr="00ED584C" w:rsidRDefault="00E15E36" w:rsidP="00E15E36">
            <w:pPr>
              <w:pStyle w:val="TableCell0-2Break"/>
              <w:rPr>
                <w:lang w:eastAsia="en-US"/>
              </w:rPr>
            </w:pPr>
          </w:p>
        </w:tc>
        <w:tc>
          <w:tcPr>
            <w:tcW w:w="1332" w:type="dxa"/>
            <w:tcBorders>
              <w:top w:val="nil"/>
              <w:bottom w:val="single" w:sz="4" w:space="0" w:color="auto"/>
              <w:right w:val="nil"/>
            </w:tcBorders>
            <w:shd w:val="clear" w:color="auto" w:fill="auto"/>
          </w:tcPr>
          <w:p w14:paraId="6EC6E0E0" w14:textId="77777777" w:rsidR="00E15E36" w:rsidRPr="00ED584C" w:rsidRDefault="00CA2596" w:rsidP="00E15E36">
            <w:pPr>
              <w:pStyle w:val="TableCell0-2Break"/>
              <w:rPr>
                <w:lang w:eastAsia="en-US"/>
              </w:rPr>
            </w:pPr>
            <w:r>
              <w:rPr>
                <w:lang w:eastAsia="en-US"/>
              </w:rPr>
              <w:t>unproductive</w:t>
            </w:r>
          </w:p>
        </w:tc>
        <w:tc>
          <w:tcPr>
            <w:tcW w:w="595" w:type="dxa"/>
            <w:gridSpan w:val="2"/>
            <w:tcBorders>
              <w:top w:val="nil"/>
              <w:left w:val="nil"/>
              <w:bottom w:val="single" w:sz="4" w:space="0" w:color="auto"/>
            </w:tcBorders>
            <w:shd w:val="clear" w:color="auto" w:fill="auto"/>
          </w:tcPr>
          <w:p w14:paraId="5EADE7C3" w14:textId="77777777" w:rsidR="00E15E36" w:rsidRPr="00430FC2" w:rsidRDefault="00E15E36" w:rsidP="00E15E36">
            <w:pPr>
              <w:pStyle w:val="TableCell0-2Break"/>
            </w:pPr>
          </w:p>
        </w:tc>
        <w:tc>
          <w:tcPr>
            <w:tcW w:w="596" w:type="dxa"/>
            <w:gridSpan w:val="2"/>
            <w:tcBorders>
              <w:bottom w:val="single" w:sz="4" w:space="0" w:color="auto"/>
            </w:tcBorders>
            <w:shd w:val="clear" w:color="auto" w:fill="auto"/>
          </w:tcPr>
          <w:p w14:paraId="50A0FD61" w14:textId="77777777" w:rsidR="00E15E36" w:rsidRPr="00ED584C" w:rsidRDefault="00E15E36" w:rsidP="00E15E36">
            <w:pPr>
              <w:pStyle w:val="TableCell0-2Break"/>
              <w:rPr>
                <w:lang w:eastAsia="en-US"/>
              </w:rPr>
            </w:pPr>
          </w:p>
        </w:tc>
        <w:tc>
          <w:tcPr>
            <w:tcW w:w="595" w:type="dxa"/>
            <w:tcBorders>
              <w:bottom w:val="single" w:sz="4" w:space="0" w:color="auto"/>
            </w:tcBorders>
            <w:shd w:val="clear" w:color="auto" w:fill="auto"/>
          </w:tcPr>
          <w:p w14:paraId="4B254E66"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713D88ED"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60BADF30" w14:textId="77777777" w:rsidR="00E15E36" w:rsidRPr="00ED584C" w:rsidRDefault="00E15E36" w:rsidP="00E15E36">
            <w:pPr>
              <w:pStyle w:val="TableCell0-2Break"/>
            </w:pPr>
          </w:p>
        </w:tc>
        <w:tc>
          <w:tcPr>
            <w:tcW w:w="595" w:type="dxa"/>
            <w:tcBorders>
              <w:bottom w:val="single" w:sz="4" w:space="0" w:color="auto"/>
            </w:tcBorders>
            <w:shd w:val="clear" w:color="auto" w:fill="auto"/>
          </w:tcPr>
          <w:p w14:paraId="7C110E46" w14:textId="77777777" w:rsidR="00E15E36" w:rsidRPr="00ED584C" w:rsidRDefault="00E15E36" w:rsidP="00E15E36">
            <w:pPr>
              <w:pStyle w:val="TableCell0-2Break"/>
            </w:pPr>
          </w:p>
        </w:tc>
        <w:tc>
          <w:tcPr>
            <w:tcW w:w="539" w:type="dxa"/>
            <w:tcBorders>
              <w:bottom w:val="single" w:sz="4" w:space="0" w:color="auto"/>
            </w:tcBorders>
            <w:shd w:val="clear" w:color="auto" w:fill="auto"/>
          </w:tcPr>
          <w:p w14:paraId="355D8B77" w14:textId="77777777" w:rsidR="00E15E36" w:rsidRPr="00ED584C" w:rsidRDefault="00E15E36" w:rsidP="00E15E36">
            <w:pPr>
              <w:pStyle w:val="TableCell0-2Break"/>
            </w:pPr>
          </w:p>
        </w:tc>
        <w:tc>
          <w:tcPr>
            <w:tcW w:w="541" w:type="dxa"/>
            <w:tcBorders>
              <w:bottom w:val="single" w:sz="4" w:space="0" w:color="auto"/>
              <w:right w:val="nil"/>
            </w:tcBorders>
            <w:shd w:val="clear" w:color="auto" w:fill="auto"/>
          </w:tcPr>
          <w:p w14:paraId="60BC2DC5" w14:textId="77777777" w:rsidR="00E15E36" w:rsidRPr="00ED584C" w:rsidRDefault="00E15E36" w:rsidP="00E15E36">
            <w:pPr>
              <w:pStyle w:val="TableCell0-2Break"/>
            </w:pPr>
            <w:r>
              <w:t>SI</w:t>
            </w:r>
          </w:p>
        </w:tc>
      </w:tr>
      <w:tr w:rsidR="00E15E36" w:rsidRPr="00ED584C" w14:paraId="017CF125" w14:textId="77777777" w:rsidTr="00CE0AEB">
        <w:tc>
          <w:tcPr>
            <w:tcW w:w="6719" w:type="dxa"/>
            <w:gridSpan w:val="13"/>
            <w:tcBorders>
              <w:top w:val="single" w:sz="4" w:space="0" w:color="auto"/>
              <w:left w:val="nil"/>
              <w:bottom w:val="single" w:sz="4" w:space="0" w:color="auto"/>
              <w:right w:val="nil"/>
            </w:tcBorders>
            <w:shd w:val="clear" w:color="auto" w:fill="auto"/>
          </w:tcPr>
          <w:p w14:paraId="37EC5B72" w14:textId="77777777" w:rsidR="00E15E36" w:rsidRPr="00ED584C" w:rsidRDefault="00E15E36" w:rsidP="002A1DBD">
            <w:pPr>
              <w:pStyle w:val="TableCell2-2"/>
              <w:numPr>
                <w:ilvl w:val="0"/>
                <w:numId w:val="40"/>
              </w:numPr>
              <w:rPr>
                <w:lang w:eastAsia="en-US"/>
              </w:rPr>
            </w:pPr>
            <w:r w:rsidRPr="00BC3F85">
              <w:t>Imitative</w:t>
            </w:r>
            <w:r>
              <w:t xml:space="preserve"> </w:t>
            </w:r>
            <w:r w:rsidRPr="00D579B0">
              <w:t>reduplication (unproductive)</w:t>
            </w:r>
          </w:p>
        </w:tc>
      </w:tr>
      <w:tr w:rsidR="00AC23C4" w:rsidRPr="00ED584C" w14:paraId="71771A9A" w14:textId="77777777" w:rsidTr="00CE0AEB">
        <w:trPr>
          <w:gridAfter w:val="1"/>
          <w:wAfter w:w="6" w:type="dxa"/>
        </w:trPr>
        <w:tc>
          <w:tcPr>
            <w:tcW w:w="730" w:type="dxa"/>
            <w:tcBorders>
              <w:top w:val="single" w:sz="4" w:space="0" w:color="auto"/>
              <w:left w:val="nil"/>
              <w:bottom w:val="single" w:sz="4" w:space="0" w:color="auto"/>
            </w:tcBorders>
            <w:shd w:val="clear" w:color="auto" w:fill="auto"/>
          </w:tcPr>
          <w:p w14:paraId="313BCBEB" w14:textId="77777777" w:rsidR="00E15E36" w:rsidRPr="00ED584C" w:rsidRDefault="00E15E36" w:rsidP="00E15E36">
            <w:pPr>
              <w:pStyle w:val="TableCell2-2Break"/>
            </w:pPr>
          </w:p>
        </w:tc>
        <w:tc>
          <w:tcPr>
            <w:tcW w:w="1332" w:type="dxa"/>
            <w:tcBorders>
              <w:top w:val="single" w:sz="4" w:space="0" w:color="auto"/>
              <w:bottom w:val="single" w:sz="4" w:space="0" w:color="auto"/>
              <w:right w:val="nil"/>
            </w:tcBorders>
            <w:shd w:val="clear" w:color="auto" w:fill="auto"/>
          </w:tcPr>
          <w:p w14:paraId="5E0AC80B" w14:textId="77777777" w:rsidR="00E15E36" w:rsidRPr="00672170" w:rsidRDefault="00E15E36" w:rsidP="00E15E36">
            <w:pPr>
              <w:pStyle w:val="TableCell2-2Break"/>
            </w:pPr>
          </w:p>
        </w:tc>
        <w:tc>
          <w:tcPr>
            <w:tcW w:w="595" w:type="dxa"/>
            <w:gridSpan w:val="2"/>
            <w:tcBorders>
              <w:top w:val="single" w:sz="4" w:space="0" w:color="auto"/>
              <w:left w:val="nil"/>
              <w:bottom w:val="single" w:sz="4" w:space="0" w:color="auto"/>
            </w:tcBorders>
            <w:shd w:val="clear" w:color="auto" w:fill="auto"/>
          </w:tcPr>
          <w:p w14:paraId="5EA932E3" w14:textId="77777777" w:rsidR="00E15E36" w:rsidRPr="00ED584C" w:rsidRDefault="00E15E36" w:rsidP="00E15E36">
            <w:pPr>
              <w:pStyle w:val="TableCell2-2Break"/>
            </w:pPr>
            <w:r>
              <w:t>PM</w:t>
            </w:r>
          </w:p>
        </w:tc>
        <w:tc>
          <w:tcPr>
            <w:tcW w:w="596" w:type="dxa"/>
            <w:gridSpan w:val="2"/>
            <w:tcBorders>
              <w:top w:val="single" w:sz="4" w:space="0" w:color="auto"/>
              <w:bottom w:val="single" w:sz="4" w:space="0" w:color="auto"/>
            </w:tcBorders>
            <w:shd w:val="clear" w:color="auto" w:fill="auto"/>
          </w:tcPr>
          <w:p w14:paraId="1C120B61" w14:textId="77777777" w:rsidR="00E15E36" w:rsidRPr="00ED584C" w:rsidRDefault="00E15E36" w:rsidP="00E15E36">
            <w:pPr>
              <w:pStyle w:val="TableCell2-2Break"/>
            </w:pPr>
            <w:r>
              <w:t>AM</w:t>
            </w:r>
          </w:p>
        </w:tc>
        <w:tc>
          <w:tcPr>
            <w:tcW w:w="595" w:type="dxa"/>
            <w:tcBorders>
              <w:top w:val="single" w:sz="4" w:space="0" w:color="auto"/>
              <w:bottom w:val="single" w:sz="4" w:space="0" w:color="auto"/>
            </w:tcBorders>
            <w:shd w:val="clear" w:color="auto" w:fill="auto"/>
          </w:tcPr>
          <w:p w14:paraId="7B4B44B4" w14:textId="77777777" w:rsidR="00E15E36" w:rsidRPr="00ED584C" w:rsidRDefault="00E15E36" w:rsidP="00E15E36">
            <w:pPr>
              <w:pStyle w:val="TableCell2-2Break"/>
            </w:pPr>
          </w:p>
        </w:tc>
        <w:tc>
          <w:tcPr>
            <w:tcW w:w="595" w:type="dxa"/>
            <w:tcBorders>
              <w:top w:val="single" w:sz="4" w:space="0" w:color="auto"/>
              <w:bottom w:val="single" w:sz="4" w:space="0" w:color="auto"/>
            </w:tcBorders>
            <w:shd w:val="clear" w:color="auto" w:fill="auto"/>
          </w:tcPr>
          <w:p w14:paraId="11979DA3" w14:textId="77777777" w:rsidR="00E15E36" w:rsidRPr="00ED584C" w:rsidRDefault="00E15E36" w:rsidP="00E15E36">
            <w:pPr>
              <w:pStyle w:val="TableCell2-2Break"/>
            </w:pPr>
          </w:p>
        </w:tc>
        <w:tc>
          <w:tcPr>
            <w:tcW w:w="595" w:type="dxa"/>
            <w:tcBorders>
              <w:top w:val="single" w:sz="4" w:space="0" w:color="auto"/>
              <w:bottom w:val="single" w:sz="4" w:space="0" w:color="auto"/>
            </w:tcBorders>
            <w:shd w:val="clear" w:color="auto" w:fill="auto"/>
          </w:tcPr>
          <w:p w14:paraId="00872D97" w14:textId="77777777" w:rsidR="00E15E36" w:rsidRPr="00ED584C" w:rsidRDefault="00E15E36" w:rsidP="00E15E36">
            <w:pPr>
              <w:pStyle w:val="TableCell2-2Break"/>
            </w:pPr>
            <w:r>
              <w:t>LM</w:t>
            </w:r>
          </w:p>
        </w:tc>
        <w:tc>
          <w:tcPr>
            <w:tcW w:w="595" w:type="dxa"/>
            <w:tcBorders>
              <w:top w:val="single" w:sz="4" w:space="0" w:color="auto"/>
              <w:bottom w:val="single" w:sz="4" w:space="0" w:color="auto"/>
            </w:tcBorders>
            <w:shd w:val="clear" w:color="auto" w:fill="auto"/>
          </w:tcPr>
          <w:p w14:paraId="5CECB63F" w14:textId="77777777" w:rsidR="00E15E36" w:rsidRPr="00ED584C" w:rsidRDefault="00E15E36" w:rsidP="00E15E36">
            <w:pPr>
              <w:pStyle w:val="TableCell2-2Break"/>
            </w:pPr>
          </w:p>
        </w:tc>
        <w:tc>
          <w:tcPr>
            <w:tcW w:w="539" w:type="dxa"/>
            <w:tcBorders>
              <w:top w:val="single" w:sz="4" w:space="0" w:color="auto"/>
              <w:bottom w:val="single" w:sz="4" w:space="0" w:color="auto"/>
            </w:tcBorders>
            <w:shd w:val="clear" w:color="auto" w:fill="auto"/>
          </w:tcPr>
          <w:p w14:paraId="0018782B" w14:textId="77777777" w:rsidR="00E15E36" w:rsidRPr="00ED584C" w:rsidRDefault="00E15E36" w:rsidP="00E15E36">
            <w:pPr>
              <w:pStyle w:val="TableCell2-2Break"/>
            </w:pPr>
          </w:p>
        </w:tc>
        <w:tc>
          <w:tcPr>
            <w:tcW w:w="541" w:type="dxa"/>
            <w:tcBorders>
              <w:top w:val="single" w:sz="4" w:space="0" w:color="auto"/>
              <w:bottom w:val="single" w:sz="4" w:space="0" w:color="auto"/>
              <w:right w:val="nil"/>
            </w:tcBorders>
            <w:shd w:val="clear" w:color="auto" w:fill="auto"/>
          </w:tcPr>
          <w:p w14:paraId="45C6AA11" w14:textId="77777777" w:rsidR="00E15E36" w:rsidRPr="00ED584C" w:rsidRDefault="00E15E36" w:rsidP="00E15E36">
            <w:pPr>
              <w:pStyle w:val="TableCell2-2Break"/>
            </w:pPr>
            <w:r>
              <w:t>SI</w:t>
            </w:r>
          </w:p>
        </w:tc>
      </w:tr>
    </w:tbl>
    <w:p w14:paraId="014477EA" w14:textId="77777777" w:rsidR="00E15E36" w:rsidRDefault="00E15E36" w:rsidP="00E15E36">
      <w:pPr>
        <w:pStyle w:val="Body0000after05before"/>
        <w:rPr>
          <w:lang w:eastAsia="en-US"/>
        </w:rPr>
      </w:pPr>
      <w:r>
        <w:t xml:space="preserve">The data given in </w:t>
      </w:r>
      <w:r>
        <w:rPr>
          <w:lang w:eastAsia="en-US"/>
        </w:rPr>
        <w:fldChar w:fldCharType="begin"/>
      </w:r>
      <w:r>
        <w:rPr>
          <w:lang w:eastAsia="en-US"/>
        </w:rPr>
        <w:instrText xml:space="preserve"> REF _Ref360204525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8</w:t>
      </w:r>
      <w:r>
        <w:rPr>
          <w:lang w:eastAsia="en-US"/>
        </w:rPr>
        <w:fldChar w:fldCharType="end"/>
      </w:r>
      <w:r>
        <w:rPr>
          <w:lang w:eastAsia="en-US"/>
        </w:rPr>
        <w:t xml:space="preserve"> show</w:t>
      </w:r>
      <w:r w:rsidR="00F9350F">
        <w:rPr>
          <w:lang w:eastAsia="en-US"/>
        </w:rPr>
        <w:t>s</w:t>
      </w:r>
      <w:r>
        <w:rPr>
          <w:lang w:eastAsia="en-US"/>
        </w:rPr>
        <w:t xml:space="preserve"> that reduplication in Ambon Malay is about as pervasive as in Papuan Malay, with both varieties sharing many features. This applies to the attested reduplication types (full, partial, and imitative), as well as to the attested morpheme types which can be reduplicated. For the five other eastern Malay varieties and Standard Indonesian, reduplication seems to play a much lesser role, as shown by the gaps in </w:t>
      </w:r>
      <w:r>
        <w:rPr>
          <w:lang w:eastAsia="en-US"/>
        </w:rPr>
        <w:fldChar w:fldCharType="begin"/>
      </w:r>
      <w:r>
        <w:rPr>
          <w:lang w:eastAsia="en-US"/>
        </w:rPr>
        <w:instrText xml:space="preserve"> REF _Ref360204525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8</w:t>
      </w:r>
      <w:r>
        <w:rPr>
          <w:lang w:eastAsia="en-US"/>
        </w:rPr>
        <w:fldChar w:fldCharType="end"/>
      </w:r>
      <w:r>
        <w:rPr>
          <w:lang w:eastAsia="en-US"/>
        </w:rPr>
        <w:t xml:space="preserve">. For the eastern Malay varieties, this applies especially to the reduplication of function words; </w:t>
      </w:r>
      <w:r w:rsidR="00F9350F">
        <w:rPr>
          <w:lang w:eastAsia="en-US"/>
        </w:rPr>
        <w:t>furthermore</w:t>
      </w:r>
      <w:r>
        <w:rPr>
          <w:lang w:eastAsia="en-US"/>
        </w:rPr>
        <w:t xml:space="preserve">, </w:t>
      </w:r>
      <w:r>
        <w:rPr>
          <w:szCs w:val="19"/>
          <w:lang w:eastAsia="en-US"/>
        </w:rPr>
        <w:t xml:space="preserve">these varieties appear not to have </w:t>
      </w:r>
      <w:r w:rsidRPr="0090507A">
        <w:rPr>
          <w:szCs w:val="19"/>
          <w:lang w:eastAsia="en-US"/>
        </w:rPr>
        <w:t xml:space="preserve">reduplicated forms </w:t>
      </w:r>
      <w:r>
        <w:rPr>
          <w:szCs w:val="19"/>
          <w:lang w:eastAsia="en-US"/>
        </w:rPr>
        <w:t xml:space="preserve">which lack a corresponding </w:t>
      </w:r>
      <w:r w:rsidRPr="0090507A">
        <w:rPr>
          <w:szCs w:val="19"/>
        </w:rPr>
        <w:t>unreduplicated base</w:t>
      </w:r>
      <w:r>
        <w:rPr>
          <w:szCs w:val="19"/>
        </w:rPr>
        <w:t>.</w:t>
      </w:r>
    </w:p>
    <w:p w14:paraId="3AB90A20" w14:textId="6CD3244F" w:rsidR="00E15E36" w:rsidRDefault="00E15E36" w:rsidP="00FA57CA">
      <w:pPr>
        <w:pStyle w:val="Body0515after"/>
        <w:rPr>
          <w:lang w:eastAsia="en-US"/>
        </w:rPr>
      </w:pPr>
      <w:r>
        <w:rPr>
          <w:lang w:eastAsia="en-US"/>
        </w:rPr>
        <w:t xml:space="preserve">Two explanations present themselves for these observations. One explanation is that the commonalities between Papuan Malay </w:t>
      </w:r>
      <w:r w:rsidR="00F9350F">
        <w:rPr>
          <w:lang w:eastAsia="en-US"/>
        </w:rPr>
        <w:t xml:space="preserve">and </w:t>
      </w:r>
      <w:r>
        <w:rPr>
          <w:lang w:eastAsia="en-US"/>
        </w:rPr>
        <w:t xml:space="preserve">Ambon Malay, together with the lack of overlap with the five other eastern Malay varieties, are due to </w:t>
      </w:r>
      <w:r w:rsidR="00F9350F">
        <w:rPr>
          <w:lang w:eastAsia="en-US"/>
        </w:rPr>
        <w:t>the</w:t>
      </w:r>
      <w:r>
        <w:rPr>
          <w:lang w:eastAsia="en-US"/>
        </w:rPr>
        <w:t xml:space="preserve"> distinct history of Papuan Malay</w:t>
      </w:r>
      <w:r w:rsidR="00F9350F">
        <w:rPr>
          <w:lang w:eastAsia="en-US"/>
        </w:rPr>
        <w:t>, argued for in §</w:t>
      </w:r>
      <w:r w:rsidR="00BD7CBB">
        <w:rPr>
          <w:szCs w:val="18"/>
        </w:rPr>
        <w:fldChar w:fldCharType="begin"/>
      </w:r>
      <w:r w:rsidR="00BD7CBB">
        <w:rPr>
          <w:szCs w:val="18"/>
        </w:rPr>
        <w:instrText xml:space="preserve"> REF _Ref438030300 \w \h </w:instrText>
      </w:r>
      <w:r w:rsidR="00BD7CBB">
        <w:rPr>
          <w:szCs w:val="18"/>
        </w:rPr>
      </w:r>
      <w:r w:rsidR="00BD7CBB">
        <w:rPr>
          <w:szCs w:val="18"/>
        </w:rPr>
        <w:fldChar w:fldCharType="separate"/>
      </w:r>
      <w:r w:rsidR="00154D81">
        <w:rPr>
          <w:szCs w:val="18"/>
          <w:cs/>
        </w:rPr>
        <w:t>‎</w:t>
      </w:r>
      <w:r w:rsidR="00154D81">
        <w:rPr>
          <w:szCs w:val="18"/>
        </w:rPr>
        <w:t>1.8</w:t>
      </w:r>
      <w:r w:rsidR="00BD7CBB">
        <w:rPr>
          <w:szCs w:val="18"/>
        </w:rPr>
        <w:fldChar w:fldCharType="end"/>
      </w:r>
      <w:r>
        <w:rPr>
          <w:lang w:eastAsia="en-US"/>
        </w:rPr>
        <w:t xml:space="preserve">. An alternative explanation is that the differences among the eastern Malay varieties are due to differing degrees of depth with which the different authors describe reduplication in the Malay varieties presented in </w:t>
      </w:r>
      <w:r>
        <w:rPr>
          <w:lang w:eastAsia="en-US"/>
        </w:rPr>
        <w:fldChar w:fldCharType="begin"/>
      </w:r>
      <w:r>
        <w:rPr>
          <w:lang w:eastAsia="en-US"/>
        </w:rPr>
        <w:instrText xml:space="preserve"> REF _Ref360204525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8</w:t>
      </w:r>
      <w:r>
        <w:rPr>
          <w:lang w:eastAsia="en-US"/>
        </w:rPr>
        <w:fldChar w:fldCharType="end"/>
      </w:r>
      <w:r>
        <w:rPr>
          <w:lang w:eastAsia="en-US"/>
        </w:rPr>
        <w:t>. This grammar on Papuan Malay, as well as that of Ambon Malay, and also those of Standard Indonesian</w:t>
      </w:r>
      <w:r w:rsidRPr="00660439">
        <w:t xml:space="preserve">, </w:t>
      </w:r>
      <w:r>
        <w:t xml:space="preserve">describe </w:t>
      </w:r>
      <w:r>
        <w:rPr>
          <w:lang w:eastAsia="en-US"/>
        </w:rPr>
        <w:t xml:space="preserve">reduplication as a word-formation process rather thoroughly, </w:t>
      </w:r>
      <w:r>
        <w:t xml:space="preserve">while the descriptions of the </w:t>
      </w:r>
      <w:r>
        <w:rPr>
          <w:lang w:eastAsia="en-US"/>
        </w:rPr>
        <w:t xml:space="preserve">five other </w:t>
      </w:r>
      <w:r>
        <w:t xml:space="preserve">eastern Malay varieties mention only the most salient features of reduplication in these varieties; hence, the rather large number of gaps in </w:t>
      </w:r>
      <w:r>
        <w:rPr>
          <w:lang w:eastAsia="en-US"/>
        </w:rPr>
        <w:fldChar w:fldCharType="begin"/>
      </w:r>
      <w:r>
        <w:rPr>
          <w:lang w:eastAsia="en-US"/>
        </w:rPr>
        <w:instrText xml:space="preserve"> REF _Ref360204525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8</w:t>
      </w:r>
      <w:r>
        <w:rPr>
          <w:lang w:eastAsia="en-US"/>
        </w:rPr>
        <w:fldChar w:fldCharType="end"/>
      </w:r>
      <w:r>
        <w:rPr>
          <w:lang w:eastAsia="en-US"/>
        </w:rPr>
        <w:t>.</w:t>
      </w:r>
    </w:p>
    <w:p w14:paraId="67C6375A" w14:textId="77777777" w:rsidR="00E15E36" w:rsidRDefault="00E15E36" w:rsidP="00E15E36">
      <w:pPr>
        <w:pStyle w:val="Heading3"/>
      </w:pPr>
      <w:bookmarkStart w:id="1894" w:name="_Ref360284485"/>
      <w:bookmarkStart w:id="1895" w:name="_Toc365356389"/>
      <w:bookmarkStart w:id="1896" w:name="_Toc367531072"/>
      <w:bookmarkStart w:id="1897" w:name="_Toc440455565"/>
      <w:r>
        <w:t>Lexeme interpretation</w:t>
      </w:r>
      <w:bookmarkEnd w:id="1894"/>
      <w:bookmarkEnd w:id="1895"/>
      <w:bookmarkEnd w:id="1896"/>
      <w:bookmarkEnd w:id="1897"/>
    </w:p>
    <w:p w14:paraId="3A46792C" w14:textId="7E9924C2" w:rsidR="00E15E36" w:rsidRDefault="00E15E36" w:rsidP="00287917">
      <w:pPr>
        <w:pStyle w:val="Body0005after"/>
      </w:pPr>
      <w:r>
        <w:t xml:space="preserve">As in Papuan Malay, </w:t>
      </w:r>
      <w:r>
        <w:rPr>
          <w:lang w:eastAsia="en-US"/>
        </w:rPr>
        <w:t xml:space="preserve">the </w:t>
      </w:r>
      <w:r w:rsidRPr="00E17C2B">
        <w:t>gesamtbedeutung</w:t>
      </w:r>
      <w:r w:rsidRPr="005A5B29">
        <w:t xml:space="preserve"> of </w:t>
      </w:r>
      <w:r>
        <w:t xml:space="preserve">reduplication in the six other eastern Malay varieties is </w:t>
      </w:r>
      <w:r w:rsidR="00B7093A">
        <w:rPr>
          <w:szCs w:val="20"/>
          <w:lang w:eastAsia="en-US"/>
        </w:rPr>
        <w:t>‘</w:t>
      </w:r>
      <w:r w:rsidRPr="00FA0379">
        <w:rPr>
          <w:szCs w:val="20"/>
        </w:rPr>
        <w:t>a</w:t>
      </w:r>
      <w:r w:rsidRPr="00D32413">
        <w:t xml:space="preserve"> </w:t>
      </w:r>
      <w:r w:rsidRPr="0099608C">
        <w:rPr>
          <w:rStyle w:val="ChSmallCaps"/>
        </w:rPr>
        <w:t>higher</w:t>
      </w:r>
      <w:r w:rsidRPr="00424429">
        <w:t>/</w:t>
      </w:r>
      <w:r w:rsidRPr="0099608C">
        <w:rPr>
          <w:rStyle w:val="ChSmallCaps"/>
        </w:rPr>
        <w:t>lower</w:t>
      </w:r>
      <w:r w:rsidRPr="00D32413">
        <w:t xml:space="preserve"> </w:t>
      </w:r>
      <w:r w:rsidRPr="0099608C">
        <w:rPr>
          <w:rStyle w:val="ChSmallCaps"/>
        </w:rPr>
        <w:t>degree</w:t>
      </w:r>
      <w:r w:rsidRPr="00D32413">
        <w:t xml:space="preserve"> </w:t>
      </w:r>
      <w:r w:rsidRPr="0099608C">
        <w:rPr>
          <w:rStyle w:val="ChSmallCaps"/>
        </w:rPr>
        <w:t>of</w:t>
      </w:r>
      <w:r w:rsidRPr="00FA0379">
        <w:rPr>
          <w:szCs w:val="20"/>
        </w:rPr>
        <w:t xml:space="preserve"> …</w:t>
      </w:r>
      <w:r w:rsidR="00B7093A">
        <w:rPr>
          <w:szCs w:val="20"/>
          <w:lang w:eastAsia="en-US"/>
        </w:rPr>
        <w:t>’</w:t>
      </w:r>
      <w:r w:rsidRPr="00E17C2B">
        <w:t xml:space="preserve">. </w:t>
      </w:r>
      <w:r w:rsidRPr="00E17C2B">
        <w:fldChar w:fldCharType="begin"/>
      </w:r>
      <w:r w:rsidRPr="00E17C2B">
        <w:instrText xml:space="preserve"> REF _Ref360284730 \h </w:instrText>
      </w:r>
      <w:r>
        <w:instrText xml:space="preserve"> \* MERGEFORMAT </w:instrText>
      </w:r>
      <w:r w:rsidRPr="00E17C2B">
        <w:fldChar w:fldCharType="separate"/>
      </w:r>
      <w:r w:rsidR="00154D81" w:rsidRPr="0090507A">
        <w:rPr>
          <w:szCs w:val="19"/>
        </w:rPr>
        <w:t xml:space="preserve">Table </w:t>
      </w:r>
      <w:r w:rsidR="00154D81">
        <w:rPr>
          <w:noProof/>
          <w:szCs w:val="19"/>
          <w:cs/>
        </w:rPr>
        <w:t>‎</w:t>
      </w:r>
      <w:r w:rsidR="00154D81">
        <w:rPr>
          <w:noProof/>
          <w:szCs w:val="19"/>
        </w:rPr>
        <w:t>4.9</w:t>
      </w:r>
      <w:r w:rsidRPr="00E17C2B">
        <w:fldChar w:fldCharType="end"/>
      </w:r>
      <w:r w:rsidRPr="00E17C2B">
        <w:t xml:space="preserve"> gives examples for this gesamtbedeutung across the seven</w:t>
      </w:r>
      <w:r>
        <w:t xml:space="preserve"> Malay varieties.</w:t>
      </w:r>
    </w:p>
    <w:p w14:paraId="3CA36207" w14:textId="77777777" w:rsidR="00E15E36" w:rsidRDefault="00E15E36" w:rsidP="00E15E36">
      <w:pPr>
        <w:pStyle w:val="Caption"/>
      </w:pPr>
      <w:bookmarkStart w:id="1898" w:name="_Ref360284730"/>
      <w:r w:rsidRPr="0090507A">
        <w:rPr>
          <w:szCs w:val="19"/>
        </w:rPr>
        <w:lastRenderedPageBreak/>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9</w:t>
      </w:r>
      <w:r w:rsidR="00F207A1">
        <w:rPr>
          <w:szCs w:val="19"/>
        </w:rPr>
        <w:fldChar w:fldCharType="end"/>
      </w:r>
      <w:bookmarkEnd w:id="1898"/>
      <w:r w:rsidRPr="0090507A">
        <w:rPr>
          <w:szCs w:val="19"/>
        </w:rPr>
        <w:t>:</w:t>
      </w:r>
      <w:r w:rsidRPr="0090507A">
        <w:rPr>
          <w:szCs w:val="19"/>
        </w:rPr>
        <w:tab/>
      </w:r>
      <w:r>
        <w:rPr>
          <w:szCs w:val="19"/>
        </w:rPr>
        <w:t xml:space="preserve">Gesamtbedeutung of reduplication across </w:t>
      </w:r>
      <w:r>
        <w:t>eastern Malay varieties</w:t>
      </w:r>
    </w:p>
    <w:tbl>
      <w:tblPr>
        <w:tblW w:w="6635"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418"/>
        <w:gridCol w:w="737"/>
        <w:gridCol w:w="1361"/>
        <w:gridCol w:w="1644"/>
        <w:gridCol w:w="1475"/>
      </w:tblGrid>
      <w:tr w:rsidR="00AC23C4" w:rsidRPr="00FD2144" w14:paraId="5CFE6068" w14:textId="77777777" w:rsidTr="00CE0AEB">
        <w:trPr>
          <w:tblHeader/>
        </w:trPr>
        <w:tc>
          <w:tcPr>
            <w:tcW w:w="1418" w:type="dxa"/>
            <w:tcBorders>
              <w:top w:val="single" w:sz="4" w:space="0" w:color="auto"/>
              <w:left w:val="nil"/>
              <w:bottom w:val="single" w:sz="4" w:space="0" w:color="auto"/>
              <w:right w:val="nil"/>
            </w:tcBorders>
            <w:shd w:val="clear" w:color="auto" w:fill="auto"/>
          </w:tcPr>
          <w:p w14:paraId="62F48699" w14:textId="77777777" w:rsidR="00E15E36" w:rsidRDefault="00E15E36" w:rsidP="00E15E36">
            <w:pPr>
              <w:pStyle w:val="TableHd"/>
            </w:pPr>
            <w:r>
              <w:t>Dimensions</w:t>
            </w:r>
          </w:p>
        </w:tc>
        <w:tc>
          <w:tcPr>
            <w:tcW w:w="737" w:type="dxa"/>
            <w:tcBorders>
              <w:top w:val="single" w:sz="4" w:space="0" w:color="auto"/>
              <w:left w:val="nil"/>
              <w:bottom w:val="single" w:sz="4" w:space="0" w:color="auto"/>
              <w:right w:val="nil"/>
            </w:tcBorders>
            <w:shd w:val="clear" w:color="auto" w:fill="auto"/>
          </w:tcPr>
          <w:p w14:paraId="59DC968A" w14:textId="77777777" w:rsidR="00E15E36" w:rsidRDefault="00E15E36" w:rsidP="00E15E36">
            <w:pPr>
              <w:pStyle w:val="TableHd"/>
            </w:pPr>
            <w:r>
              <w:t>Malay</w:t>
            </w:r>
          </w:p>
        </w:tc>
        <w:tc>
          <w:tcPr>
            <w:tcW w:w="1361" w:type="dxa"/>
            <w:tcBorders>
              <w:top w:val="single" w:sz="4" w:space="0" w:color="auto"/>
              <w:left w:val="nil"/>
              <w:bottom w:val="single" w:sz="4" w:space="0" w:color="auto"/>
              <w:right w:val="nil"/>
            </w:tcBorders>
            <w:shd w:val="clear" w:color="auto" w:fill="auto"/>
          </w:tcPr>
          <w:p w14:paraId="7E8808BE" w14:textId="77777777" w:rsidR="00E15E36" w:rsidRDefault="00E15E36" w:rsidP="00E15E36">
            <w:pPr>
              <w:pStyle w:val="TableHd"/>
            </w:pPr>
            <w:r>
              <w:t>Item</w:t>
            </w:r>
          </w:p>
        </w:tc>
        <w:tc>
          <w:tcPr>
            <w:tcW w:w="3119" w:type="dxa"/>
            <w:gridSpan w:val="2"/>
            <w:tcBorders>
              <w:top w:val="single" w:sz="4" w:space="0" w:color="auto"/>
              <w:left w:val="nil"/>
              <w:bottom w:val="single" w:sz="4" w:space="0" w:color="auto"/>
              <w:right w:val="nil"/>
            </w:tcBorders>
            <w:shd w:val="clear" w:color="auto" w:fill="auto"/>
          </w:tcPr>
          <w:p w14:paraId="43C44E58" w14:textId="77777777" w:rsidR="00E15E36" w:rsidRDefault="00E15E36" w:rsidP="00E15E36">
            <w:pPr>
              <w:pStyle w:val="TableHd"/>
            </w:pPr>
            <w:r>
              <w:t>Gloss</w:t>
            </w:r>
          </w:p>
        </w:tc>
      </w:tr>
      <w:tr w:rsidR="00AC23C4" w:rsidRPr="00FD2144" w14:paraId="01B394B3" w14:textId="77777777" w:rsidTr="00CE0AEB">
        <w:tc>
          <w:tcPr>
            <w:tcW w:w="1418" w:type="dxa"/>
            <w:tcBorders>
              <w:top w:val="single" w:sz="4" w:space="0" w:color="auto"/>
              <w:left w:val="nil"/>
              <w:right w:val="nil"/>
            </w:tcBorders>
            <w:shd w:val="clear" w:color="auto" w:fill="auto"/>
          </w:tcPr>
          <w:p w14:paraId="25C558D7" w14:textId="77777777" w:rsidR="00E15E36" w:rsidRPr="0099608C" w:rsidRDefault="00E15E36" w:rsidP="00E15E36">
            <w:pPr>
              <w:pStyle w:val="TableCell2-0Break"/>
              <w:rPr>
                <w:rStyle w:val="ChSmallCaps"/>
              </w:rPr>
            </w:pPr>
            <w:r w:rsidRPr="0099608C">
              <w:rPr>
                <w:rStyle w:val="ChSmallCaps"/>
              </w:rPr>
              <w:t>aug.quant</w:t>
            </w:r>
          </w:p>
        </w:tc>
        <w:tc>
          <w:tcPr>
            <w:tcW w:w="737" w:type="dxa"/>
            <w:tcBorders>
              <w:top w:val="single" w:sz="4" w:space="0" w:color="auto"/>
              <w:left w:val="nil"/>
              <w:right w:val="nil"/>
            </w:tcBorders>
            <w:shd w:val="clear" w:color="auto" w:fill="auto"/>
          </w:tcPr>
          <w:p w14:paraId="1EEDE887" w14:textId="77777777" w:rsidR="00E15E36" w:rsidRPr="00FD2144" w:rsidRDefault="00E15E36" w:rsidP="00E15E36">
            <w:pPr>
              <w:pStyle w:val="TableCell2-0Break"/>
            </w:pPr>
            <w:r>
              <w:t>PM</w:t>
            </w:r>
          </w:p>
        </w:tc>
        <w:tc>
          <w:tcPr>
            <w:tcW w:w="1361" w:type="dxa"/>
            <w:tcBorders>
              <w:top w:val="single" w:sz="4" w:space="0" w:color="auto"/>
              <w:left w:val="nil"/>
              <w:right w:val="nil"/>
            </w:tcBorders>
            <w:shd w:val="clear" w:color="auto" w:fill="auto"/>
          </w:tcPr>
          <w:p w14:paraId="27FE5444" w14:textId="77777777" w:rsidR="00E15E36" w:rsidRPr="004E53C1" w:rsidRDefault="00E15E36" w:rsidP="00E15E36">
            <w:pPr>
              <w:pStyle w:val="TableCell2-0Break"/>
              <w:rPr>
                <w:rStyle w:val="ChItalBold"/>
              </w:rPr>
            </w:pPr>
            <w:r>
              <w:rPr>
                <w:rStyle w:val="ChItalBold"/>
              </w:rPr>
              <w:t>bua~bua</w:t>
            </w:r>
          </w:p>
        </w:tc>
        <w:tc>
          <w:tcPr>
            <w:tcW w:w="1644" w:type="dxa"/>
            <w:tcBorders>
              <w:top w:val="single" w:sz="4" w:space="0" w:color="auto"/>
              <w:left w:val="nil"/>
              <w:right w:val="nil"/>
            </w:tcBorders>
            <w:shd w:val="clear" w:color="auto" w:fill="auto"/>
          </w:tcPr>
          <w:p w14:paraId="62F38AA5" w14:textId="77777777" w:rsidR="00E15E36" w:rsidRPr="00140388" w:rsidRDefault="00E15E36" w:rsidP="00E15E36">
            <w:pPr>
              <w:pStyle w:val="TableCell2-0Break"/>
            </w:pPr>
            <w:r w:rsidRPr="0099608C">
              <w:rPr>
                <w:rStyle w:val="ChSmallCaps"/>
              </w:rPr>
              <w:t>rdp</w:t>
            </w:r>
            <w:r w:rsidRPr="00140388">
              <w:t>~</w:t>
            </w:r>
            <w:r>
              <w:t>fruit</w:t>
            </w:r>
          </w:p>
        </w:tc>
        <w:tc>
          <w:tcPr>
            <w:tcW w:w="1475" w:type="dxa"/>
            <w:tcBorders>
              <w:top w:val="single" w:sz="4" w:space="0" w:color="auto"/>
              <w:left w:val="nil"/>
              <w:right w:val="nil"/>
            </w:tcBorders>
            <w:shd w:val="clear" w:color="auto" w:fill="auto"/>
          </w:tcPr>
          <w:p w14:paraId="341AC2E5" w14:textId="01324B93" w:rsidR="00E15E36" w:rsidRPr="003559F0" w:rsidRDefault="00B7093A" w:rsidP="00E15E36">
            <w:pPr>
              <w:pStyle w:val="TableCell2-0Break"/>
            </w:pPr>
            <w:r>
              <w:t>‘</w:t>
            </w:r>
            <w:r w:rsidR="00E15E36">
              <w:t>various fruits</w:t>
            </w:r>
            <w:r>
              <w:t>’</w:t>
            </w:r>
          </w:p>
        </w:tc>
      </w:tr>
      <w:tr w:rsidR="00AC23C4" w:rsidRPr="00FD2144" w14:paraId="0E75329C" w14:textId="77777777" w:rsidTr="00CE0AEB">
        <w:tc>
          <w:tcPr>
            <w:tcW w:w="1418" w:type="dxa"/>
            <w:tcBorders>
              <w:left w:val="nil"/>
              <w:right w:val="nil"/>
            </w:tcBorders>
            <w:shd w:val="clear" w:color="auto" w:fill="auto"/>
          </w:tcPr>
          <w:p w14:paraId="615C51C5" w14:textId="77777777" w:rsidR="00E15E36" w:rsidRDefault="00E15E36" w:rsidP="00E15E36"/>
        </w:tc>
        <w:tc>
          <w:tcPr>
            <w:tcW w:w="737" w:type="dxa"/>
            <w:tcBorders>
              <w:left w:val="nil"/>
              <w:right w:val="nil"/>
            </w:tcBorders>
            <w:shd w:val="clear" w:color="auto" w:fill="auto"/>
          </w:tcPr>
          <w:p w14:paraId="2DB9DBFF" w14:textId="77777777" w:rsidR="00E15E36" w:rsidRDefault="00E15E36" w:rsidP="00E15E36">
            <w:r>
              <w:t>AM</w:t>
            </w:r>
          </w:p>
        </w:tc>
        <w:tc>
          <w:tcPr>
            <w:tcW w:w="1361" w:type="dxa"/>
            <w:tcBorders>
              <w:left w:val="nil"/>
              <w:right w:val="nil"/>
            </w:tcBorders>
            <w:shd w:val="clear" w:color="auto" w:fill="auto"/>
          </w:tcPr>
          <w:p w14:paraId="4E397F8E" w14:textId="77777777" w:rsidR="00E15E36" w:rsidRPr="00976557" w:rsidRDefault="00E15E36" w:rsidP="00E15E36">
            <w:pPr>
              <w:rPr>
                <w:rStyle w:val="ChItalBold"/>
              </w:rPr>
            </w:pPr>
            <w:r w:rsidRPr="00976557">
              <w:rPr>
                <w:rStyle w:val="ChItalBold"/>
              </w:rPr>
              <w:t>kata~kata</w:t>
            </w:r>
          </w:p>
        </w:tc>
        <w:tc>
          <w:tcPr>
            <w:tcW w:w="1644" w:type="dxa"/>
            <w:tcBorders>
              <w:left w:val="nil"/>
              <w:right w:val="nil"/>
            </w:tcBorders>
            <w:shd w:val="clear" w:color="auto" w:fill="auto"/>
          </w:tcPr>
          <w:p w14:paraId="0EDF5417" w14:textId="77777777" w:rsidR="00E15E36" w:rsidRPr="007F12AE" w:rsidRDefault="00E15E36" w:rsidP="00E15E36">
            <w:pPr>
              <w:rPr>
                <w:rStyle w:val="ChSmallCaps"/>
              </w:rPr>
            </w:pPr>
            <w:r w:rsidRPr="0099608C">
              <w:rPr>
                <w:rStyle w:val="ChSmallCaps"/>
              </w:rPr>
              <w:t>rdp</w:t>
            </w:r>
            <w:r w:rsidRPr="002D3354">
              <w:t>~</w:t>
            </w:r>
            <w:r w:rsidRPr="00976557">
              <w:t>word</w:t>
            </w:r>
          </w:p>
        </w:tc>
        <w:tc>
          <w:tcPr>
            <w:tcW w:w="1475" w:type="dxa"/>
            <w:tcBorders>
              <w:left w:val="nil"/>
              <w:right w:val="nil"/>
            </w:tcBorders>
            <w:shd w:val="clear" w:color="auto" w:fill="auto"/>
          </w:tcPr>
          <w:p w14:paraId="28A9A03E" w14:textId="02E3D724" w:rsidR="00E15E36" w:rsidRDefault="00B7093A" w:rsidP="00E15E36">
            <w:r>
              <w:t>‘</w:t>
            </w:r>
            <w:r w:rsidR="00E15E36">
              <w:t>words</w:t>
            </w:r>
            <w:r>
              <w:t>’</w:t>
            </w:r>
          </w:p>
        </w:tc>
      </w:tr>
      <w:tr w:rsidR="00AC23C4" w:rsidRPr="00FD2144" w14:paraId="7933CAC2" w14:textId="77777777" w:rsidTr="00CE0AEB">
        <w:tc>
          <w:tcPr>
            <w:tcW w:w="1418" w:type="dxa"/>
            <w:tcBorders>
              <w:left w:val="nil"/>
              <w:right w:val="nil"/>
            </w:tcBorders>
            <w:shd w:val="clear" w:color="auto" w:fill="auto"/>
          </w:tcPr>
          <w:p w14:paraId="4123341C" w14:textId="77777777" w:rsidR="00E15E36" w:rsidRDefault="00E15E36" w:rsidP="00E15E36"/>
        </w:tc>
        <w:tc>
          <w:tcPr>
            <w:tcW w:w="737" w:type="dxa"/>
            <w:tcBorders>
              <w:left w:val="nil"/>
              <w:right w:val="nil"/>
            </w:tcBorders>
            <w:shd w:val="clear" w:color="auto" w:fill="auto"/>
          </w:tcPr>
          <w:p w14:paraId="7E92DACD" w14:textId="77777777" w:rsidR="00E15E36" w:rsidRDefault="00E15E36" w:rsidP="00E15E36">
            <w:r>
              <w:t>BM</w:t>
            </w:r>
          </w:p>
        </w:tc>
        <w:tc>
          <w:tcPr>
            <w:tcW w:w="1361" w:type="dxa"/>
            <w:tcBorders>
              <w:left w:val="nil"/>
              <w:right w:val="nil"/>
            </w:tcBorders>
            <w:shd w:val="clear" w:color="auto" w:fill="auto"/>
          </w:tcPr>
          <w:p w14:paraId="62E0F95C" w14:textId="77777777" w:rsidR="00E15E36" w:rsidRDefault="00E15E36" w:rsidP="00E15E36">
            <w:pPr>
              <w:rPr>
                <w:rStyle w:val="ChItalBold"/>
              </w:rPr>
            </w:pPr>
            <w:r>
              <w:rPr>
                <w:rStyle w:val="ChItalBold"/>
              </w:rPr>
              <w:t>orang~orang</w:t>
            </w:r>
          </w:p>
        </w:tc>
        <w:tc>
          <w:tcPr>
            <w:tcW w:w="1644" w:type="dxa"/>
            <w:tcBorders>
              <w:left w:val="nil"/>
              <w:right w:val="nil"/>
            </w:tcBorders>
            <w:shd w:val="clear" w:color="auto" w:fill="auto"/>
          </w:tcPr>
          <w:p w14:paraId="6BCB273F" w14:textId="77777777" w:rsidR="00E15E36" w:rsidRDefault="00E15E36" w:rsidP="00E15E36">
            <w:pPr>
              <w:rPr>
                <w:rStyle w:val="ChSmallCaps"/>
              </w:rPr>
            </w:pPr>
            <w:r w:rsidRPr="0099608C">
              <w:rPr>
                <w:rStyle w:val="ChSmallCaps"/>
              </w:rPr>
              <w:t>rdp</w:t>
            </w:r>
            <w:r w:rsidRPr="00140388">
              <w:t>~</w:t>
            </w:r>
            <w:r>
              <w:t>person</w:t>
            </w:r>
          </w:p>
        </w:tc>
        <w:tc>
          <w:tcPr>
            <w:tcW w:w="1475" w:type="dxa"/>
            <w:tcBorders>
              <w:left w:val="nil"/>
              <w:right w:val="nil"/>
            </w:tcBorders>
            <w:shd w:val="clear" w:color="auto" w:fill="auto"/>
          </w:tcPr>
          <w:p w14:paraId="6BAD7A25" w14:textId="2DDADBEC" w:rsidR="00E15E36" w:rsidRDefault="00B7093A" w:rsidP="00E15E36">
            <w:r>
              <w:t>‘</w:t>
            </w:r>
            <w:r w:rsidR="00E15E36">
              <w:t>people</w:t>
            </w:r>
            <w:r>
              <w:t>’</w:t>
            </w:r>
          </w:p>
        </w:tc>
      </w:tr>
      <w:tr w:rsidR="00AC23C4" w:rsidRPr="00FD2144" w14:paraId="6F4CB0B5" w14:textId="77777777" w:rsidTr="00CE0AEB">
        <w:tc>
          <w:tcPr>
            <w:tcW w:w="1418" w:type="dxa"/>
            <w:tcBorders>
              <w:left w:val="nil"/>
              <w:right w:val="nil"/>
            </w:tcBorders>
            <w:shd w:val="clear" w:color="auto" w:fill="auto"/>
          </w:tcPr>
          <w:p w14:paraId="52F67547" w14:textId="77777777" w:rsidR="00E15E36" w:rsidRDefault="00E15E36" w:rsidP="00E15E36"/>
        </w:tc>
        <w:tc>
          <w:tcPr>
            <w:tcW w:w="737" w:type="dxa"/>
            <w:tcBorders>
              <w:left w:val="nil"/>
              <w:right w:val="nil"/>
            </w:tcBorders>
            <w:shd w:val="clear" w:color="auto" w:fill="auto"/>
          </w:tcPr>
          <w:p w14:paraId="53FE07EC" w14:textId="77777777" w:rsidR="00E15E36" w:rsidRDefault="00E15E36" w:rsidP="00E15E36">
            <w:r>
              <w:t>KM</w:t>
            </w:r>
          </w:p>
        </w:tc>
        <w:tc>
          <w:tcPr>
            <w:tcW w:w="1361" w:type="dxa"/>
            <w:tcBorders>
              <w:left w:val="nil"/>
              <w:right w:val="nil"/>
            </w:tcBorders>
            <w:shd w:val="clear" w:color="auto" w:fill="auto"/>
          </w:tcPr>
          <w:p w14:paraId="5382CE7C" w14:textId="77777777" w:rsidR="00E15E36" w:rsidRDefault="00E15E36" w:rsidP="00E15E36">
            <w:pPr>
              <w:rPr>
                <w:rStyle w:val="ChItalBold"/>
              </w:rPr>
            </w:pPr>
            <w:r>
              <w:rPr>
                <w:rStyle w:val="ChItalBold"/>
              </w:rPr>
              <w:t>buku~buku</w:t>
            </w:r>
          </w:p>
        </w:tc>
        <w:tc>
          <w:tcPr>
            <w:tcW w:w="1644" w:type="dxa"/>
            <w:tcBorders>
              <w:left w:val="nil"/>
              <w:right w:val="nil"/>
            </w:tcBorders>
            <w:shd w:val="clear" w:color="auto" w:fill="auto"/>
          </w:tcPr>
          <w:p w14:paraId="5C385E83" w14:textId="77777777" w:rsidR="00E15E36" w:rsidRDefault="00E15E36" w:rsidP="00E15E36">
            <w:pPr>
              <w:rPr>
                <w:rStyle w:val="ChSmallCaps"/>
              </w:rPr>
            </w:pPr>
            <w:r w:rsidRPr="0099608C">
              <w:rPr>
                <w:rStyle w:val="ChSmallCaps"/>
              </w:rPr>
              <w:t>rdp</w:t>
            </w:r>
            <w:r w:rsidRPr="002D3354">
              <w:t>~</w:t>
            </w:r>
            <w:r w:rsidRPr="004569DA">
              <w:t>book</w:t>
            </w:r>
          </w:p>
        </w:tc>
        <w:tc>
          <w:tcPr>
            <w:tcW w:w="1475" w:type="dxa"/>
            <w:tcBorders>
              <w:left w:val="nil"/>
              <w:right w:val="nil"/>
            </w:tcBorders>
            <w:shd w:val="clear" w:color="auto" w:fill="auto"/>
          </w:tcPr>
          <w:p w14:paraId="798E9DE7" w14:textId="0511DB5A" w:rsidR="00E15E36" w:rsidRDefault="00B7093A" w:rsidP="00E15E36">
            <w:r>
              <w:t>‘</w:t>
            </w:r>
            <w:r w:rsidR="00E15E36">
              <w:t>books</w:t>
            </w:r>
            <w:r>
              <w:t>’</w:t>
            </w:r>
          </w:p>
        </w:tc>
      </w:tr>
      <w:tr w:rsidR="00AC23C4" w:rsidRPr="00FD2144" w14:paraId="35E70899" w14:textId="77777777" w:rsidTr="00CE0AEB">
        <w:tc>
          <w:tcPr>
            <w:tcW w:w="1418" w:type="dxa"/>
            <w:tcBorders>
              <w:left w:val="nil"/>
              <w:right w:val="nil"/>
            </w:tcBorders>
            <w:shd w:val="clear" w:color="auto" w:fill="auto"/>
          </w:tcPr>
          <w:p w14:paraId="6C241174" w14:textId="77777777" w:rsidR="00E15E36" w:rsidRDefault="00E15E36" w:rsidP="00E15E36"/>
        </w:tc>
        <w:tc>
          <w:tcPr>
            <w:tcW w:w="737" w:type="dxa"/>
            <w:tcBorders>
              <w:left w:val="nil"/>
              <w:right w:val="nil"/>
            </w:tcBorders>
            <w:shd w:val="clear" w:color="auto" w:fill="auto"/>
          </w:tcPr>
          <w:p w14:paraId="3EBE792A" w14:textId="77777777" w:rsidR="00E15E36" w:rsidRDefault="00E15E36" w:rsidP="00E15E36">
            <w:r>
              <w:t>LM</w:t>
            </w:r>
          </w:p>
        </w:tc>
        <w:tc>
          <w:tcPr>
            <w:tcW w:w="1361" w:type="dxa"/>
            <w:tcBorders>
              <w:left w:val="nil"/>
              <w:right w:val="nil"/>
            </w:tcBorders>
            <w:shd w:val="clear" w:color="auto" w:fill="auto"/>
          </w:tcPr>
          <w:p w14:paraId="2C3B1AFF" w14:textId="77777777" w:rsidR="00E15E36" w:rsidRDefault="00E15E36" w:rsidP="00E15E36">
            <w:pPr>
              <w:rPr>
                <w:rStyle w:val="ChItalBold"/>
              </w:rPr>
            </w:pPr>
            <w:r>
              <w:rPr>
                <w:rStyle w:val="ChItalBold"/>
              </w:rPr>
              <w:t>ana~ana</w:t>
            </w:r>
          </w:p>
        </w:tc>
        <w:tc>
          <w:tcPr>
            <w:tcW w:w="1644" w:type="dxa"/>
            <w:tcBorders>
              <w:left w:val="nil"/>
              <w:right w:val="nil"/>
            </w:tcBorders>
            <w:shd w:val="clear" w:color="auto" w:fill="auto"/>
          </w:tcPr>
          <w:p w14:paraId="72878133" w14:textId="77777777" w:rsidR="00E15E36" w:rsidRDefault="00E15E36" w:rsidP="00E15E36">
            <w:pPr>
              <w:rPr>
                <w:rStyle w:val="ChSmallCaps"/>
              </w:rPr>
            </w:pPr>
            <w:r w:rsidRPr="0099608C">
              <w:rPr>
                <w:rStyle w:val="ChSmallCaps"/>
              </w:rPr>
              <w:t>rdp</w:t>
            </w:r>
            <w:r w:rsidRPr="002D3354">
              <w:t>~</w:t>
            </w:r>
            <w:r w:rsidRPr="004569DA">
              <w:t>child</w:t>
            </w:r>
          </w:p>
        </w:tc>
        <w:tc>
          <w:tcPr>
            <w:tcW w:w="1475" w:type="dxa"/>
            <w:tcBorders>
              <w:left w:val="nil"/>
              <w:right w:val="nil"/>
            </w:tcBorders>
            <w:shd w:val="clear" w:color="auto" w:fill="auto"/>
          </w:tcPr>
          <w:p w14:paraId="53747631" w14:textId="3B356EED" w:rsidR="00E15E36" w:rsidRDefault="00B7093A" w:rsidP="00E15E36">
            <w:r>
              <w:t>‘</w:t>
            </w:r>
            <w:r w:rsidR="00E15E36">
              <w:t>children</w:t>
            </w:r>
            <w:r>
              <w:t>’</w:t>
            </w:r>
          </w:p>
        </w:tc>
      </w:tr>
      <w:tr w:rsidR="00AC23C4" w:rsidRPr="00FD2144" w14:paraId="4DFA90F2" w14:textId="77777777" w:rsidTr="00CE0AEB">
        <w:tc>
          <w:tcPr>
            <w:tcW w:w="1418" w:type="dxa"/>
            <w:tcBorders>
              <w:left w:val="nil"/>
              <w:right w:val="nil"/>
            </w:tcBorders>
            <w:shd w:val="clear" w:color="auto" w:fill="auto"/>
          </w:tcPr>
          <w:p w14:paraId="7B41A467" w14:textId="77777777" w:rsidR="00E15E36" w:rsidRDefault="00E15E36" w:rsidP="00E15E36"/>
        </w:tc>
        <w:tc>
          <w:tcPr>
            <w:tcW w:w="737" w:type="dxa"/>
            <w:tcBorders>
              <w:left w:val="nil"/>
              <w:right w:val="nil"/>
            </w:tcBorders>
            <w:shd w:val="clear" w:color="auto" w:fill="auto"/>
          </w:tcPr>
          <w:p w14:paraId="204D06EB" w14:textId="77777777" w:rsidR="00E15E36" w:rsidRDefault="00E15E36" w:rsidP="00E15E36">
            <w:r>
              <w:t>MM</w:t>
            </w:r>
          </w:p>
        </w:tc>
        <w:tc>
          <w:tcPr>
            <w:tcW w:w="1361" w:type="dxa"/>
            <w:tcBorders>
              <w:left w:val="nil"/>
              <w:right w:val="nil"/>
            </w:tcBorders>
            <w:shd w:val="clear" w:color="auto" w:fill="auto"/>
          </w:tcPr>
          <w:p w14:paraId="460F36D1" w14:textId="77777777" w:rsidR="00E15E36" w:rsidRPr="004A1B06" w:rsidRDefault="00E15E36" w:rsidP="00E15E36">
            <w:pPr>
              <w:rPr>
                <w:rStyle w:val="ChItalBold"/>
              </w:rPr>
            </w:pPr>
            <w:r>
              <w:rPr>
                <w:rStyle w:val="ChItalBold"/>
              </w:rPr>
              <w:t>dua~dua</w:t>
            </w:r>
          </w:p>
        </w:tc>
        <w:tc>
          <w:tcPr>
            <w:tcW w:w="1644" w:type="dxa"/>
            <w:tcBorders>
              <w:left w:val="nil"/>
              <w:right w:val="nil"/>
            </w:tcBorders>
            <w:shd w:val="clear" w:color="auto" w:fill="auto"/>
          </w:tcPr>
          <w:p w14:paraId="50B6DAC6" w14:textId="77777777" w:rsidR="00E15E36" w:rsidRPr="007F12AE" w:rsidRDefault="00E15E36" w:rsidP="00E15E36">
            <w:pPr>
              <w:rPr>
                <w:rStyle w:val="ChSmallCaps"/>
              </w:rPr>
            </w:pPr>
            <w:r w:rsidRPr="0099608C">
              <w:rPr>
                <w:rStyle w:val="ChSmallCaps"/>
              </w:rPr>
              <w:t>rdp</w:t>
            </w:r>
            <w:r w:rsidRPr="002D3354">
              <w:t>~</w:t>
            </w:r>
            <w:r>
              <w:t>two</w:t>
            </w:r>
          </w:p>
        </w:tc>
        <w:tc>
          <w:tcPr>
            <w:tcW w:w="1475" w:type="dxa"/>
            <w:tcBorders>
              <w:left w:val="nil"/>
              <w:right w:val="nil"/>
            </w:tcBorders>
            <w:shd w:val="clear" w:color="auto" w:fill="auto"/>
          </w:tcPr>
          <w:p w14:paraId="11F3B885" w14:textId="338DB452" w:rsidR="00E15E36" w:rsidRDefault="00B7093A" w:rsidP="00E15E36">
            <w:r>
              <w:t>‘</w:t>
            </w:r>
            <w:r w:rsidR="00E15E36">
              <w:t>all two, both</w:t>
            </w:r>
            <w:r>
              <w:t>’</w:t>
            </w:r>
          </w:p>
        </w:tc>
      </w:tr>
      <w:tr w:rsidR="00AC23C4" w:rsidRPr="00FD2144" w14:paraId="550A168F" w14:textId="77777777" w:rsidTr="00CE0AEB">
        <w:tc>
          <w:tcPr>
            <w:tcW w:w="1418" w:type="dxa"/>
            <w:tcBorders>
              <w:left w:val="nil"/>
              <w:right w:val="nil"/>
            </w:tcBorders>
            <w:shd w:val="clear" w:color="auto" w:fill="auto"/>
          </w:tcPr>
          <w:p w14:paraId="20976A75" w14:textId="77777777" w:rsidR="00E15E36" w:rsidRDefault="00E15E36" w:rsidP="00E15E36">
            <w:pPr>
              <w:pStyle w:val="TableCell0-2Break"/>
            </w:pPr>
          </w:p>
        </w:tc>
        <w:tc>
          <w:tcPr>
            <w:tcW w:w="737" w:type="dxa"/>
            <w:tcBorders>
              <w:left w:val="nil"/>
              <w:right w:val="nil"/>
            </w:tcBorders>
            <w:shd w:val="clear" w:color="auto" w:fill="auto"/>
          </w:tcPr>
          <w:p w14:paraId="6BDBDC79" w14:textId="77777777" w:rsidR="00E15E36" w:rsidRDefault="00E15E36" w:rsidP="00E15E36">
            <w:pPr>
              <w:pStyle w:val="TableCell0-2Break"/>
            </w:pPr>
            <w:r>
              <w:t>TM</w:t>
            </w:r>
          </w:p>
        </w:tc>
        <w:tc>
          <w:tcPr>
            <w:tcW w:w="1361" w:type="dxa"/>
            <w:tcBorders>
              <w:left w:val="nil"/>
              <w:right w:val="nil"/>
            </w:tcBorders>
            <w:shd w:val="clear" w:color="auto" w:fill="auto"/>
          </w:tcPr>
          <w:p w14:paraId="6CA60338" w14:textId="77777777" w:rsidR="00E15E36" w:rsidRDefault="00E15E36" w:rsidP="00E15E36">
            <w:pPr>
              <w:pStyle w:val="TableCell0-2Break"/>
              <w:rPr>
                <w:rStyle w:val="ChItalBold"/>
              </w:rPr>
            </w:pPr>
            <w:r>
              <w:rPr>
                <w:rStyle w:val="ChItalBold"/>
              </w:rPr>
              <w:t>ular~ular</w:t>
            </w:r>
          </w:p>
        </w:tc>
        <w:tc>
          <w:tcPr>
            <w:tcW w:w="1644" w:type="dxa"/>
            <w:tcBorders>
              <w:left w:val="nil"/>
              <w:right w:val="nil"/>
            </w:tcBorders>
            <w:shd w:val="clear" w:color="auto" w:fill="auto"/>
          </w:tcPr>
          <w:p w14:paraId="37D65F86" w14:textId="77777777" w:rsidR="00E15E36" w:rsidRPr="007F12AE" w:rsidRDefault="00E15E36" w:rsidP="00E15E36">
            <w:pPr>
              <w:pStyle w:val="TableCell0-2Break"/>
              <w:rPr>
                <w:rStyle w:val="ChSmallCaps"/>
              </w:rPr>
            </w:pPr>
            <w:r w:rsidRPr="0099608C">
              <w:rPr>
                <w:rStyle w:val="ChSmallCaps"/>
              </w:rPr>
              <w:t>rdp</w:t>
            </w:r>
            <w:r w:rsidRPr="002D3354">
              <w:t>~</w:t>
            </w:r>
            <w:r w:rsidRPr="00645E58">
              <w:t>snake</w:t>
            </w:r>
          </w:p>
        </w:tc>
        <w:tc>
          <w:tcPr>
            <w:tcW w:w="1475" w:type="dxa"/>
            <w:tcBorders>
              <w:left w:val="nil"/>
              <w:right w:val="nil"/>
            </w:tcBorders>
            <w:shd w:val="clear" w:color="auto" w:fill="auto"/>
          </w:tcPr>
          <w:p w14:paraId="361B6BFA" w14:textId="7D769985" w:rsidR="00E15E36" w:rsidRDefault="00B7093A" w:rsidP="00E15E36">
            <w:pPr>
              <w:pStyle w:val="TableCell0-2Break"/>
            </w:pPr>
            <w:r>
              <w:t>‘</w:t>
            </w:r>
            <w:r w:rsidR="00E15E36">
              <w:t>snakes</w:t>
            </w:r>
            <w:r>
              <w:t>’</w:t>
            </w:r>
          </w:p>
        </w:tc>
      </w:tr>
      <w:tr w:rsidR="00AC23C4" w:rsidRPr="00FD2144" w14:paraId="25C92C6A" w14:textId="77777777" w:rsidTr="00CE0AEB">
        <w:tc>
          <w:tcPr>
            <w:tcW w:w="1418" w:type="dxa"/>
            <w:tcBorders>
              <w:left w:val="nil"/>
              <w:right w:val="nil"/>
            </w:tcBorders>
            <w:shd w:val="clear" w:color="auto" w:fill="auto"/>
          </w:tcPr>
          <w:p w14:paraId="7F104363" w14:textId="77777777" w:rsidR="00E15E36" w:rsidRPr="0099608C" w:rsidRDefault="00E15E36" w:rsidP="00E15E36">
            <w:pPr>
              <w:pStyle w:val="TableCell2-0Break"/>
              <w:rPr>
                <w:rStyle w:val="ChSmallCaps"/>
              </w:rPr>
            </w:pPr>
            <w:r w:rsidRPr="0099608C">
              <w:rPr>
                <w:rStyle w:val="ChSmallCaps"/>
              </w:rPr>
              <w:t>aug.intens</w:t>
            </w:r>
          </w:p>
        </w:tc>
        <w:tc>
          <w:tcPr>
            <w:tcW w:w="737" w:type="dxa"/>
            <w:tcBorders>
              <w:left w:val="nil"/>
              <w:right w:val="nil"/>
            </w:tcBorders>
            <w:shd w:val="clear" w:color="auto" w:fill="auto"/>
          </w:tcPr>
          <w:p w14:paraId="2DF62C32" w14:textId="77777777" w:rsidR="00E15E36" w:rsidRPr="00FD2144" w:rsidRDefault="00E15E36" w:rsidP="00E15E36">
            <w:pPr>
              <w:pStyle w:val="TableCell2-0Break"/>
            </w:pPr>
            <w:r>
              <w:t>PM</w:t>
            </w:r>
          </w:p>
        </w:tc>
        <w:tc>
          <w:tcPr>
            <w:tcW w:w="1361" w:type="dxa"/>
            <w:tcBorders>
              <w:left w:val="nil"/>
              <w:right w:val="nil"/>
            </w:tcBorders>
            <w:shd w:val="clear" w:color="auto" w:fill="auto"/>
          </w:tcPr>
          <w:p w14:paraId="580A3E1F" w14:textId="77777777" w:rsidR="00E15E36" w:rsidRPr="004E53C1" w:rsidRDefault="00E15E36" w:rsidP="00E15E36">
            <w:pPr>
              <w:pStyle w:val="TableCell2-0Break"/>
              <w:rPr>
                <w:rStyle w:val="ChItalBold"/>
              </w:rPr>
            </w:pPr>
            <w:r>
              <w:rPr>
                <w:rStyle w:val="ChItalBold"/>
              </w:rPr>
              <w:t>pintar</w:t>
            </w:r>
            <w:r w:rsidRPr="004E53C1">
              <w:rPr>
                <w:rStyle w:val="ChItalBold"/>
              </w:rPr>
              <w:t>~</w:t>
            </w:r>
            <w:r>
              <w:rPr>
                <w:rStyle w:val="ChItalBold"/>
              </w:rPr>
              <w:t>pintar</w:t>
            </w:r>
          </w:p>
        </w:tc>
        <w:tc>
          <w:tcPr>
            <w:tcW w:w="1644" w:type="dxa"/>
            <w:tcBorders>
              <w:left w:val="nil"/>
              <w:right w:val="nil"/>
            </w:tcBorders>
            <w:shd w:val="clear" w:color="auto" w:fill="auto"/>
          </w:tcPr>
          <w:p w14:paraId="1BFE21CD" w14:textId="77777777" w:rsidR="00E15E36" w:rsidRPr="00FA6480" w:rsidRDefault="00E15E36" w:rsidP="00E15E36">
            <w:pPr>
              <w:pStyle w:val="TableCell2-0Break"/>
            </w:pPr>
            <w:r w:rsidRPr="0099608C">
              <w:rPr>
                <w:rStyle w:val="ChSmallCaps"/>
              </w:rPr>
              <w:t>rdp</w:t>
            </w:r>
            <w:r>
              <w:t>~be.</w:t>
            </w:r>
            <w:r w:rsidR="00976711">
              <w:t>clever</w:t>
            </w:r>
          </w:p>
        </w:tc>
        <w:tc>
          <w:tcPr>
            <w:tcW w:w="1475" w:type="dxa"/>
            <w:tcBorders>
              <w:left w:val="nil"/>
              <w:right w:val="nil"/>
            </w:tcBorders>
            <w:shd w:val="clear" w:color="auto" w:fill="auto"/>
          </w:tcPr>
          <w:p w14:paraId="7F637695" w14:textId="115BEF8C" w:rsidR="00E15E36" w:rsidRPr="00FA6480" w:rsidRDefault="00B7093A" w:rsidP="00E15E36">
            <w:pPr>
              <w:pStyle w:val="TableCell2-0Break"/>
            </w:pPr>
            <w:r>
              <w:t>‘</w:t>
            </w:r>
            <w:r w:rsidR="00E15E36">
              <w:t xml:space="preserve">be </w:t>
            </w:r>
            <w:r w:rsidR="00E15E36" w:rsidRPr="00FA6480">
              <w:t>very</w:t>
            </w:r>
            <w:r w:rsidR="00E15E36">
              <w:t xml:space="preserve"> </w:t>
            </w:r>
            <w:r w:rsidR="00976711">
              <w:t>clever</w:t>
            </w:r>
          </w:p>
        </w:tc>
      </w:tr>
      <w:tr w:rsidR="00AC23C4" w:rsidRPr="00FD2144" w14:paraId="3C1FB658" w14:textId="77777777" w:rsidTr="00CE0AEB">
        <w:tc>
          <w:tcPr>
            <w:tcW w:w="1418" w:type="dxa"/>
            <w:tcBorders>
              <w:left w:val="nil"/>
              <w:right w:val="nil"/>
            </w:tcBorders>
            <w:shd w:val="clear" w:color="auto" w:fill="auto"/>
          </w:tcPr>
          <w:p w14:paraId="31B9A2C5" w14:textId="77777777" w:rsidR="00E15E36" w:rsidRDefault="00E15E36" w:rsidP="00E15E36"/>
        </w:tc>
        <w:tc>
          <w:tcPr>
            <w:tcW w:w="737" w:type="dxa"/>
            <w:tcBorders>
              <w:left w:val="nil"/>
              <w:right w:val="nil"/>
            </w:tcBorders>
            <w:shd w:val="clear" w:color="auto" w:fill="auto"/>
          </w:tcPr>
          <w:p w14:paraId="39A62540" w14:textId="77777777" w:rsidR="00E15E36" w:rsidRDefault="00E15E36" w:rsidP="00E15E36">
            <w:r>
              <w:t>AM</w:t>
            </w:r>
          </w:p>
        </w:tc>
        <w:tc>
          <w:tcPr>
            <w:tcW w:w="1361" w:type="dxa"/>
            <w:tcBorders>
              <w:left w:val="nil"/>
              <w:right w:val="nil"/>
            </w:tcBorders>
            <w:shd w:val="clear" w:color="auto" w:fill="auto"/>
          </w:tcPr>
          <w:p w14:paraId="35EFDF3E" w14:textId="77777777" w:rsidR="00E15E36" w:rsidRPr="004E53C1" w:rsidRDefault="00E15E36" w:rsidP="00E15E36">
            <w:pPr>
              <w:rPr>
                <w:rStyle w:val="ChItalBold"/>
              </w:rPr>
            </w:pPr>
            <w:r>
              <w:rPr>
                <w:rStyle w:val="ChItalBold"/>
              </w:rPr>
              <w:t>biru~biru</w:t>
            </w:r>
          </w:p>
        </w:tc>
        <w:tc>
          <w:tcPr>
            <w:tcW w:w="1644" w:type="dxa"/>
            <w:tcBorders>
              <w:left w:val="nil"/>
              <w:right w:val="nil"/>
            </w:tcBorders>
            <w:shd w:val="clear" w:color="auto" w:fill="auto"/>
          </w:tcPr>
          <w:p w14:paraId="4E5422F1" w14:textId="40398DD6" w:rsidR="00E15E36" w:rsidRPr="007F12AE" w:rsidRDefault="00E15E36" w:rsidP="00E15E36">
            <w:pPr>
              <w:rPr>
                <w:rStyle w:val="ChSmallCaps"/>
              </w:rPr>
            </w:pPr>
            <w:r w:rsidRPr="0099608C">
              <w:rPr>
                <w:rStyle w:val="ChSmallCaps"/>
              </w:rPr>
              <w:t>rdp</w:t>
            </w:r>
            <w:r w:rsidRPr="002D3354">
              <w:t>~</w:t>
            </w:r>
            <w:r w:rsidRPr="00A53639">
              <w:t>green</w:t>
            </w:r>
          </w:p>
        </w:tc>
        <w:tc>
          <w:tcPr>
            <w:tcW w:w="1475" w:type="dxa"/>
            <w:tcBorders>
              <w:left w:val="nil"/>
              <w:right w:val="nil"/>
            </w:tcBorders>
            <w:shd w:val="clear" w:color="auto" w:fill="auto"/>
          </w:tcPr>
          <w:p w14:paraId="0CCD5417" w14:textId="3564868A" w:rsidR="00E15E36" w:rsidRDefault="00B7093A" w:rsidP="00E15E36">
            <w:r>
              <w:t>‘</w:t>
            </w:r>
            <w:r w:rsidR="00E15E36">
              <w:t>be very green</w:t>
            </w:r>
            <w:r>
              <w:t>’</w:t>
            </w:r>
          </w:p>
        </w:tc>
      </w:tr>
      <w:tr w:rsidR="00AC23C4" w:rsidRPr="00FD2144" w14:paraId="071A07D8" w14:textId="77777777" w:rsidTr="00CE0AEB">
        <w:tc>
          <w:tcPr>
            <w:tcW w:w="1418" w:type="dxa"/>
            <w:tcBorders>
              <w:left w:val="nil"/>
              <w:right w:val="nil"/>
            </w:tcBorders>
            <w:shd w:val="clear" w:color="auto" w:fill="auto"/>
          </w:tcPr>
          <w:p w14:paraId="27A32C75" w14:textId="77777777" w:rsidR="00E15E36" w:rsidRDefault="00E15E36" w:rsidP="00E15E36"/>
        </w:tc>
        <w:tc>
          <w:tcPr>
            <w:tcW w:w="737" w:type="dxa"/>
            <w:tcBorders>
              <w:left w:val="nil"/>
              <w:right w:val="nil"/>
            </w:tcBorders>
            <w:shd w:val="clear" w:color="auto" w:fill="auto"/>
          </w:tcPr>
          <w:p w14:paraId="39ED39DB" w14:textId="77777777" w:rsidR="00E15E36" w:rsidRDefault="00E15E36" w:rsidP="00E15E36">
            <w:r>
              <w:t>LM</w:t>
            </w:r>
          </w:p>
        </w:tc>
        <w:tc>
          <w:tcPr>
            <w:tcW w:w="1361" w:type="dxa"/>
            <w:tcBorders>
              <w:left w:val="nil"/>
              <w:right w:val="nil"/>
            </w:tcBorders>
            <w:shd w:val="clear" w:color="auto" w:fill="auto"/>
          </w:tcPr>
          <w:p w14:paraId="5CD1469F" w14:textId="77777777" w:rsidR="00E15E36" w:rsidRDefault="00E15E36" w:rsidP="00E15E36">
            <w:pPr>
              <w:rPr>
                <w:rStyle w:val="ChItalBold"/>
              </w:rPr>
            </w:pPr>
            <w:r>
              <w:rPr>
                <w:rStyle w:val="ChItalBold"/>
              </w:rPr>
              <w:t>uma~ame</w:t>
            </w:r>
          </w:p>
        </w:tc>
        <w:tc>
          <w:tcPr>
            <w:tcW w:w="1644" w:type="dxa"/>
            <w:tcBorders>
              <w:left w:val="nil"/>
              <w:right w:val="nil"/>
            </w:tcBorders>
            <w:shd w:val="clear" w:color="auto" w:fill="auto"/>
          </w:tcPr>
          <w:p w14:paraId="638F2736" w14:textId="77777777" w:rsidR="00E15E36" w:rsidRDefault="00E15E36" w:rsidP="00E15E36">
            <w:pPr>
              <w:rPr>
                <w:rStyle w:val="ChSmallCaps"/>
              </w:rPr>
            </w:pPr>
            <w:r w:rsidRPr="0099608C">
              <w:rPr>
                <w:rStyle w:val="ChSmallCaps"/>
              </w:rPr>
              <w:t>rdp</w:t>
            </w:r>
            <w:r w:rsidRPr="00140388">
              <w:t>~</w:t>
            </w:r>
            <w:r>
              <w:t>chew</w:t>
            </w:r>
          </w:p>
        </w:tc>
        <w:tc>
          <w:tcPr>
            <w:tcW w:w="1475" w:type="dxa"/>
            <w:tcBorders>
              <w:left w:val="nil"/>
              <w:right w:val="nil"/>
            </w:tcBorders>
            <w:shd w:val="clear" w:color="auto" w:fill="auto"/>
          </w:tcPr>
          <w:p w14:paraId="05E04093" w14:textId="288ED30D" w:rsidR="00E15E36" w:rsidRDefault="00B7093A" w:rsidP="00E15E36">
            <w:r>
              <w:t>‘</w:t>
            </w:r>
            <w:r w:rsidR="00E15E36">
              <w:t>chew wildly</w:t>
            </w:r>
            <w:r>
              <w:t>’</w:t>
            </w:r>
          </w:p>
        </w:tc>
      </w:tr>
      <w:tr w:rsidR="00AC23C4" w:rsidRPr="00FD2144" w14:paraId="491E32F0" w14:textId="77777777" w:rsidTr="00CE0AEB">
        <w:tc>
          <w:tcPr>
            <w:tcW w:w="1418" w:type="dxa"/>
            <w:tcBorders>
              <w:left w:val="nil"/>
              <w:right w:val="nil"/>
            </w:tcBorders>
            <w:shd w:val="clear" w:color="auto" w:fill="auto"/>
          </w:tcPr>
          <w:p w14:paraId="0CABA50A" w14:textId="77777777" w:rsidR="00E15E36" w:rsidRDefault="00E15E36" w:rsidP="00E15E36"/>
        </w:tc>
        <w:tc>
          <w:tcPr>
            <w:tcW w:w="737" w:type="dxa"/>
            <w:tcBorders>
              <w:left w:val="nil"/>
              <w:right w:val="nil"/>
            </w:tcBorders>
            <w:shd w:val="clear" w:color="auto" w:fill="auto"/>
          </w:tcPr>
          <w:p w14:paraId="2FE7339F" w14:textId="77777777" w:rsidR="00E15E36" w:rsidRDefault="00E15E36" w:rsidP="00E15E36">
            <w:r>
              <w:t>MM</w:t>
            </w:r>
          </w:p>
        </w:tc>
        <w:tc>
          <w:tcPr>
            <w:tcW w:w="1361" w:type="dxa"/>
            <w:tcBorders>
              <w:left w:val="nil"/>
              <w:right w:val="nil"/>
            </w:tcBorders>
            <w:shd w:val="clear" w:color="auto" w:fill="auto"/>
          </w:tcPr>
          <w:p w14:paraId="53B41D13" w14:textId="77777777" w:rsidR="00E15E36" w:rsidRPr="004E53C1" w:rsidRDefault="00E15E36" w:rsidP="00E15E36">
            <w:pPr>
              <w:rPr>
                <w:rStyle w:val="ChItalBold"/>
              </w:rPr>
            </w:pPr>
            <w:r>
              <w:rPr>
                <w:rStyle w:val="ChItalBold"/>
              </w:rPr>
              <w:t>kita~kita</w:t>
            </w:r>
          </w:p>
        </w:tc>
        <w:tc>
          <w:tcPr>
            <w:tcW w:w="1644" w:type="dxa"/>
            <w:tcBorders>
              <w:left w:val="nil"/>
              <w:right w:val="nil"/>
            </w:tcBorders>
            <w:shd w:val="clear" w:color="auto" w:fill="auto"/>
          </w:tcPr>
          <w:p w14:paraId="3FCC323A" w14:textId="77777777" w:rsidR="00E15E36" w:rsidRPr="0099608C" w:rsidRDefault="00E15E36" w:rsidP="00E15E36">
            <w:pPr>
              <w:rPr>
                <w:rStyle w:val="ChSmallCaps"/>
              </w:rPr>
            </w:pPr>
            <w:r w:rsidRPr="0099608C">
              <w:rPr>
                <w:rStyle w:val="ChSmallCaps"/>
              </w:rPr>
              <w:t>rdp</w:t>
            </w:r>
            <w:r w:rsidRPr="002D3354">
              <w:t>~</w:t>
            </w:r>
            <w:r w:rsidRPr="0099608C">
              <w:rPr>
                <w:rStyle w:val="ChSmallCaps"/>
              </w:rPr>
              <w:t>1sg</w:t>
            </w:r>
          </w:p>
        </w:tc>
        <w:tc>
          <w:tcPr>
            <w:tcW w:w="1475" w:type="dxa"/>
            <w:tcBorders>
              <w:left w:val="nil"/>
              <w:right w:val="nil"/>
            </w:tcBorders>
            <w:shd w:val="clear" w:color="auto" w:fill="auto"/>
          </w:tcPr>
          <w:p w14:paraId="17AFAA1F" w14:textId="4A3F1F5E" w:rsidR="00E15E36" w:rsidRDefault="00B7093A" w:rsidP="00E15E36">
            <w:r>
              <w:t>‘</w:t>
            </w:r>
            <w:r w:rsidR="00E15E36">
              <w:t>constantly me</w:t>
            </w:r>
            <w:r>
              <w:t>’</w:t>
            </w:r>
          </w:p>
        </w:tc>
      </w:tr>
      <w:tr w:rsidR="00AC23C4" w:rsidRPr="00FD2144" w14:paraId="10DCA698" w14:textId="77777777" w:rsidTr="00CE0AEB">
        <w:tc>
          <w:tcPr>
            <w:tcW w:w="1418" w:type="dxa"/>
            <w:tcBorders>
              <w:left w:val="nil"/>
              <w:bottom w:val="single" w:sz="4" w:space="0" w:color="auto"/>
              <w:right w:val="nil"/>
            </w:tcBorders>
            <w:shd w:val="clear" w:color="auto" w:fill="auto"/>
          </w:tcPr>
          <w:p w14:paraId="26950C90" w14:textId="77777777" w:rsidR="00E15E36" w:rsidRDefault="00E15E36" w:rsidP="00E15E36">
            <w:pPr>
              <w:pStyle w:val="TableCell0-2Break"/>
            </w:pPr>
          </w:p>
        </w:tc>
        <w:tc>
          <w:tcPr>
            <w:tcW w:w="737" w:type="dxa"/>
            <w:tcBorders>
              <w:left w:val="nil"/>
              <w:bottom w:val="single" w:sz="4" w:space="0" w:color="auto"/>
              <w:right w:val="nil"/>
            </w:tcBorders>
            <w:shd w:val="clear" w:color="auto" w:fill="auto"/>
          </w:tcPr>
          <w:p w14:paraId="3F0FAEF4" w14:textId="77777777" w:rsidR="00E15E36" w:rsidRPr="00682ADE" w:rsidRDefault="00E15E36" w:rsidP="00E15E36">
            <w:pPr>
              <w:pStyle w:val="TableCell0-2Break"/>
            </w:pPr>
            <w:r w:rsidRPr="00682ADE">
              <w:t>TM</w:t>
            </w:r>
          </w:p>
        </w:tc>
        <w:tc>
          <w:tcPr>
            <w:tcW w:w="1361" w:type="dxa"/>
            <w:tcBorders>
              <w:left w:val="nil"/>
              <w:bottom w:val="single" w:sz="4" w:space="0" w:color="auto"/>
              <w:right w:val="nil"/>
            </w:tcBorders>
            <w:shd w:val="clear" w:color="auto" w:fill="auto"/>
          </w:tcPr>
          <w:p w14:paraId="57B79AC9" w14:textId="77777777" w:rsidR="00E15E36" w:rsidRPr="00682ADE" w:rsidRDefault="00E15E36" w:rsidP="00E15E36">
            <w:pPr>
              <w:pStyle w:val="TableCell0-2Break"/>
              <w:rPr>
                <w:rStyle w:val="ChItalBold"/>
              </w:rPr>
            </w:pPr>
            <w:r w:rsidRPr="00682ADE">
              <w:rPr>
                <w:rStyle w:val="ChItalBold"/>
              </w:rPr>
              <w:t>ba~ba</w:t>
            </w:r>
            <w:r w:rsidRPr="00682ADE">
              <w:t>–</w:t>
            </w:r>
            <w:r w:rsidRPr="00682ADE">
              <w:rPr>
                <w:rStyle w:val="ChItalBold"/>
              </w:rPr>
              <w:t>diang</w:t>
            </w:r>
          </w:p>
        </w:tc>
        <w:tc>
          <w:tcPr>
            <w:tcW w:w="1644" w:type="dxa"/>
            <w:tcBorders>
              <w:left w:val="nil"/>
              <w:bottom w:val="single" w:sz="4" w:space="0" w:color="auto"/>
              <w:right w:val="nil"/>
            </w:tcBorders>
            <w:shd w:val="clear" w:color="auto" w:fill="auto"/>
          </w:tcPr>
          <w:p w14:paraId="39B9EA2F" w14:textId="77777777" w:rsidR="00E15E36" w:rsidRPr="00682ADE" w:rsidRDefault="00E15E36" w:rsidP="00E15E36">
            <w:pPr>
              <w:pStyle w:val="TableCell0-2Break"/>
              <w:rPr>
                <w:rStyle w:val="ChSmallCaps"/>
              </w:rPr>
            </w:pPr>
            <w:r w:rsidRPr="00682ADE">
              <w:rPr>
                <w:rStyle w:val="ChSmallCaps"/>
              </w:rPr>
              <w:t>rdp</w:t>
            </w:r>
            <w:r w:rsidRPr="00682ADE">
              <w:t>~</w:t>
            </w:r>
            <w:r w:rsidRPr="00682ADE">
              <w:rPr>
                <w:rStyle w:val="ChSmallCaps"/>
              </w:rPr>
              <w:t>int</w:t>
            </w:r>
            <w:r w:rsidRPr="00682ADE">
              <w:t>–</w:t>
            </w:r>
            <w:r w:rsidR="002D3354" w:rsidRPr="00682ADE">
              <w:t>be.</w:t>
            </w:r>
            <w:r w:rsidRPr="00682ADE">
              <w:t>quiet</w:t>
            </w:r>
          </w:p>
        </w:tc>
        <w:tc>
          <w:tcPr>
            <w:tcW w:w="1475" w:type="dxa"/>
            <w:tcBorders>
              <w:left w:val="nil"/>
              <w:bottom w:val="single" w:sz="4" w:space="0" w:color="auto"/>
              <w:right w:val="nil"/>
            </w:tcBorders>
            <w:shd w:val="clear" w:color="auto" w:fill="auto"/>
          </w:tcPr>
          <w:p w14:paraId="2C59ECC2" w14:textId="216565D3" w:rsidR="00E15E36" w:rsidRDefault="00B7093A" w:rsidP="00E15E36">
            <w:pPr>
              <w:pStyle w:val="TableCell0-2Break"/>
            </w:pPr>
            <w:r>
              <w:t>‘</w:t>
            </w:r>
            <w:r w:rsidR="00E15E36" w:rsidRPr="00682ADE">
              <w:t>be very quiet</w:t>
            </w:r>
            <w:r>
              <w:t>’</w:t>
            </w:r>
          </w:p>
        </w:tc>
      </w:tr>
      <w:tr w:rsidR="00AC23C4" w:rsidRPr="00FD2144" w14:paraId="0FF1A503" w14:textId="77777777" w:rsidTr="00CE0AEB">
        <w:tc>
          <w:tcPr>
            <w:tcW w:w="1418" w:type="dxa"/>
            <w:tcBorders>
              <w:top w:val="single" w:sz="4" w:space="0" w:color="auto"/>
              <w:left w:val="nil"/>
              <w:right w:val="nil"/>
            </w:tcBorders>
            <w:shd w:val="clear" w:color="auto" w:fill="auto"/>
          </w:tcPr>
          <w:p w14:paraId="7BEFE012" w14:textId="77777777" w:rsidR="00E15E36" w:rsidRPr="0099608C" w:rsidRDefault="00E15E36" w:rsidP="00E15E36">
            <w:pPr>
              <w:pStyle w:val="TableCell2-0Break"/>
              <w:rPr>
                <w:rStyle w:val="ChSmallCaps"/>
              </w:rPr>
            </w:pPr>
            <w:r w:rsidRPr="0099608C">
              <w:rPr>
                <w:rStyle w:val="ChSmallCaps"/>
              </w:rPr>
              <w:t>dim</w:t>
            </w:r>
          </w:p>
        </w:tc>
        <w:tc>
          <w:tcPr>
            <w:tcW w:w="737" w:type="dxa"/>
            <w:tcBorders>
              <w:top w:val="single" w:sz="4" w:space="0" w:color="auto"/>
              <w:left w:val="nil"/>
              <w:right w:val="nil"/>
            </w:tcBorders>
            <w:shd w:val="clear" w:color="auto" w:fill="auto"/>
          </w:tcPr>
          <w:p w14:paraId="3C73FDFD" w14:textId="77777777" w:rsidR="00E15E36" w:rsidRPr="00FD2144" w:rsidRDefault="00E15E36" w:rsidP="00E15E36">
            <w:pPr>
              <w:pStyle w:val="TableCell2-0Break"/>
            </w:pPr>
            <w:r>
              <w:t>PM</w:t>
            </w:r>
          </w:p>
        </w:tc>
        <w:tc>
          <w:tcPr>
            <w:tcW w:w="1361" w:type="dxa"/>
            <w:tcBorders>
              <w:top w:val="single" w:sz="4" w:space="0" w:color="auto"/>
              <w:left w:val="nil"/>
              <w:right w:val="nil"/>
            </w:tcBorders>
            <w:shd w:val="clear" w:color="auto" w:fill="auto"/>
          </w:tcPr>
          <w:p w14:paraId="48E398AB" w14:textId="77777777" w:rsidR="00E15E36" w:rsidRPr="004E53C1" w:rsidRDefault="00E15E36" w:rsidP="00E15E36">
            <w:pPr>
              <w:pStyle w:val="TableCell2-0Break"/>
              <w:rPr>
                <w:rStyle w:val="ChItalBold"/>
              </w:rPr>
            </w:pPr>
            <w:r>
              <w:rPr>
                <w:rStyle w:val="ChItalBold"/>
              </w:rPr>
              <w:t>kurus~kurus</w:t>
            </w:r>
          </w:p>
        </w:tc>
        <w:tc>
          <w:tcPr>
            <w:tcW w:w="1644" w:type="dxa"/>
            <w:tcBorders>
              <w:top w:val="single" w:sz="4" w:space="0" w:color="auto"/>
              <w:left w:val="nil"/>
              <w:right w:val="nil"/>
            </w:tcBorders>
            <w:shd w:val="clear" w:color="auto" w:fill="auto"/>
          </w:tcPr>
          <w:p w14:paraId="5E64B614" w14:textId="77777777" w:rsidR="00E15E36" w:rsidRDefault="00E15E36" w:rsidP="00E15E36">
            <w:pPr>
              <w:pStyle w:val="TableCell2-0Break"/>
            </w:pPr>
            <w:r w:rsidRPr="0099608C">
              <w:rPr>
                <w:rStyle w:val="ChSmallCaps"/>
              </w:rPr>
              <w:t>rdp</w:t>
            </w:r>
            <w:r>
              <w:t>~be.thin</w:t>
            </w:r>
          </w:p>
        </w:tc>
        <w:tc>
          <w:tcPr>
            <w:tcW w:w="1475" w:type="dxa"/>
            <w:tcBorders>
              <w:top w:val="single" w:sz="4" w:space="0" w:color="auto"/>
              <w:left w:val="nil"/>
              <w:right w:val="nil"/>
            </w:tcBorders>
            <w:shd w:val="clear" w:color="auto" w:fill="auto"/>
          </w:tcPr>
          <w:p w14:paraId="58AA14ED" w14:textId="057E5B74" w:rsidR="00E15E36" w:rsidRDefault="00B7093A" w:rsidP="00E15E36">
            <w:pPr>
              <w:pStyle w:val="TableCell2-0Break"/>
            </w:pPr>
            <w:r>
              <w:t>‘</w:t>
            </w:r>
            <w:r w:rsidR="00E15E36">
              <w:t>rather thin</w:t>
            </w:r>
            <w:r>
              <w:t>’</w:t>
            </w:r>
          </w:p>
        </w:tc>
      </w:tr>
      <w:tr w:rsidR="00AC23C4" w:rsidRPr="00FD2144" w14:paraId="26019F05" w14:textId="77777777" w:rsidTr="00CE0AEB">
        <w:tc>
          <w:tcPr>
            <w:tcW w:w="1418" w:type="dxa"/>
            <w:tcBorders>
              <w:left w:val="nil"/>
              <w:right w:val="nil"/>
            </w:tcBorders>
            <w:shd w:val="clear" w:color="auto" w:fill="auto"/>
          </w:tcPr>
          <w:p w14:paraId="4454208F" w14:textId="77777777" w:rsidR="00E15E36" w:rsidRDefault="00E15E36" w:rsidP="00E15E36"/>
        </w:tc>
        <w:tc>
          <w:tcPr>
            <w:tcW w:w="737" w:type="dxa"/>
            <w:tcBorders>
              <w:left w:val="nil"/>
              <w:right w:val="nil"/>
            </w:tcBorders>
            <w:shd w:val="clear" w:color="auto" w:fill="auto"/>
          </w:tcPr>
          <w:p w14:paraId="6A71D7D4" w14:textId="77777777" w:rsidR="00E15E36" w:rsidRDefault="00E15E36" w:rsidP="00E15E36">
            <w:r>
              <w:t>AM</w:t>
            </w:r>
          </w:p>
        </w:tc>
        <w:tc>
          <w:tcPr>
            <w:tcW w:w="1361" w:type="dxa"/>
            <w:tcBorders>
              <w:left w:val="nil"/>
              <w:right w:val="nil"/>
            </w:tcBorders>
            <w:shd w:val="clear" w:color="auto" w:fill="auto"/>
          </w:tcPr>
          <w:p w14:paraId="2C71BD9A" w14:textId="77777777" w:rsidR="00E15E36" w:rsidRPr="00A53639" w:rsidRDefault="00E15E36" w:rsidP="00E15E36">
            <w:pPr>
              <w:rPr>
                <w:rStyle w:val="ChItalBold"/>
              </w:rPr>
            </w:pPr>
            <w:r w:rsidRPr="00A53639">
              <w:rPr>
                <w:rStyle w:val="ChItalBold"/>
              </w:rPr>
              <w:t>malu</w:t>
            </w:r>
            <w:r>
              <w:rPr>
                <w:rStyle w:val="ChItalBold"/>
              </w:rPr>
              <w:t>~</w:t>
            </w:r>
            <w:r w:rsidRPr="00A53639">
              <w:rPr>
                <w:rStyle w:val="ChItalBold"/>
              </w:rPr>
              <w:t>malu</w:t>
            </w:r>
          </w:p>
        </w:tc>
        <w:tc>
          <w:tcPr>
            <w:tcW w:w="1644" w:type="dxa"/>
            <w:tcBorders>
              <w:left w:val="nil"/>
              <w:right w:val="nil"/>
            </w:tcBorders>
            <w:shd w:val="clear" w:color="auto" w:fill="auto"/>
          </w:tcPr>
          <w:p w14:paraId="228391C4" w14:textId="28895A9B" w:rsidR="00E15E36" w:rsidRDefault="00E15E36" w:rsidP="00E15E36">
            <w:r w:rsidRPr="0099608C">
              <w:rPr>
                <w:rStyle w:val="ChSmallCaps"/>
              </w:rPr>
              <w:t>rdp</w:t>
            </w:r>
            <w:r w:rsidR="000E6829">
              <w:t>~</w:t>
            </w:r>
            <w:r>
              <w:t>ashamed</w:t>
            </w:r>
          </w:p>
        </w:tc>
        <w:tc>
          <w:tcPr>
            <w:tcW w:w="1475" w:type="dxa"/>
            <w:tcBorders>
              <w:left w:val="nil"/>
              <w:right w:val="nil"/>
            </w:tcBorders>
            <w:shd w:val="clear" w:color="auto" w:fill="auto"/>
          </w:tcPr>
          <w:p w14:paraId="2C7BD75C" w14:textId="468EA1FD" w:rsidR="00E15E36" w:rsidRDefault="00B7093A" w:rsidP="00E15E36">
            <w:r>
              <w:t>‘</w:t>
            </w:r>
            <w:r w:rsidR="00E15E36">
              <w:t>shy as</w:t>
            </w:r>
            <w:r>
              <w:t>’</w:t>
            </w:r>
          </w:p>
        </w:tc>
      </w:tr>
      <w:tr w:rsidR="00AC23C4" w:rsidRPr="00FD2144" w14:paraId="0C970C62" w14:textId="77777777" w:rsidTr="00CE0AEB">
        <w:tc>
          <w:tcPr>
            <w:tcW w:w="1418" w:type="dxa"/>
            <w:tcBorders>
              <w:left w:val="nil"/>
              <w:right w:val="nil"/>
            </w:tcBorders>
            <w:shd w:val="clear" w:color="auto" w:fill="auto"/>
          </w:tcPr>
          <w:p w14:paraId="273E37F1" w14:textId="77777777" w:rsidR="00E15E36" w:rsidRDefault="00E15E36" w:rsidP="00E15E36"/>
        </w:tc>
        <w:tc>
          <w:tcPr>
            <w:tcW w:w="737" w:type="dxa"/>
            <w:tcBorders>
              <w:left w:val="nil"/>
              <w:right w:val="nil"/>
            </w:tcBorders>
            <w:shd w:val="clear" w:color="auto" w:fill="auto"/>
          </w:tcPr>
          <w:p w14:paraId="18F4EA13" w14:textId="77777777" w:rsidR="00E15E36" w:rsidRDefault="00E15E36" w:rsidP="00E15E36">
            <w:r>
              <w:t>KM</w:t>
            </w:r>
          </w:p>
        </w:tc>
        <w:tc>
          <w:tcPr>
            <w:tcW w:w="1361" w:type="dxa"/>
            <w:tcBorders>
              <w:left w:val="nil"/>
              <w:right w:val="nil"/>
            </w:tcBorders>
            <w:shd w:val="clear" w:color="auto" w:fill="auto"/>
          </w:tcPr>
          <w:p w14:paraId="06C4A65C" w14:textId="77777777" w:rsidR="00E15E36" w:rsidRDefault="00E15E36" w:rsidP="00E15E36">
            <w:pPr>
              <w:rPr>
                <w:rStyle w:val="ChItalBold"/>
              </w:rPr>
            </w:pPr>
            <w:r>
              <w:rPr>
                <w:rStyle w:val="ChItalBold"/>
              </w:rPr>
              <w:t>apa~apa</w:t>
            </w:r>
          </w:p>
        </w:tc>
        <w:tc>
          <w:tcPr>
            <w:tcW w:w="1644" w:type="dxa"/>
            <w:tcBorders>
              <w:left w:val="nil"/>
              <w:right w:val="nil"/>
            </w:tcBorders>
            <w:shd w:val="clear" w:color="auto" w:fill="auto"/>
          </w:tcPr>
          <w:p w14:paraId="412EC787" w14:textId="77777777" w:rsidR="00E15E36" w:rsidRDefault="00E15E36" w:rsidP="00E15E36">
            <w:pPr>
              <w:rPr>
                <w:rStyle w:val="ChSmallCaps"/>
              </w:rPr>
            </w:pPr>
            <w:r w:rsidRPr="0099608C">
              <w:rPr>
                <w:rStyle w:val="ChSmallCaps"/>
              </w:rPr>
              <w:t>rdp</w:t>
            </w:r>
            <w:r w:rsidRPr="00140388">
              <w:t>~</w:t>
            </w:r>
            <w:r>
              <w:t>what</w:t>
            </w:r>
          </w:p>
        </w:tc>
        <w:tc>
          <w:tcPr>
            <w:tcW w:w="1475" w:type="dxa"/>
            <w:tcBorders>
              <w:left w:val="nil"/>
              <w:right w:val="nil"/>
            </w:tcBorders>
            <w:shd w:val="clear" w:color="auto" w:fill="auto"/>
          </w:tcPr>
          <w:p w14:paraId="3AA9510C" w14:textId="5B61CDE4" w:rsidR="00E15E36" w:rsidRDefault="00B7093A" w:rsidP="00E15E36">
            <w:r>
              <w:t>‘</w:t>
            </w:r>
            <w:r w:rsidR="00E15E36">
              <w:t>anything</w:t>
            </w:r>
            <w:r>
              <w:t>’</w:t>
            </w:r>
          </w:p>
        </w:tc>
      </w:tr>
      <w:tr w:rsidR="00AC23C4" w:rsidRPr="00FD2144" w14:paraId="034C0A2D" w14:textId="77777777" w:rsidTr="00CE0AEB">
        <w:tc>
          <w:tcPr>
            <w:tcW w:w="1418" w:type="dxa"/>
            <w:tcBorders>
              <w:left w:val="nil"/>
              <w:right w:val="nil"/>
            </w:tcBorders>
            <w:shd w:val="clear" w:color="auto" w:fill="auto"/>
          </w:tcPr>
          <w:p w14:paraId="19C2C8F8" w14:textId="77777777" w:rsidR="00E15E36" w:rsidRDefault="00E15E36" w:rsidP="00E15E36"/>
        </w:tc>
        <w:tc>
          <w:tcPr>
            <w:tcW w:w="737" w:type="dxa"/>
            <w:tcBorders>
              <w:left w:val="nil"/>
              <w:right w:val="nil"/>
            </w:tcBorders>
            <w:shd w:val="clear" w:color="auto" w:fill="auto"/>
          </w:tcPr>
          <w:p w14:paraId="60A4A2DD" w14:textId="77777777" w:rsidR="00E15E36" w:rsidRDefault="00E15E36" w:rsidP="00E15E36">
            <w:r>
              <w:t>LM</w:t>
            </w:r>
          </w:p>
        </w:tc>
        <w:tc>
          <w:tcPr>
            <w:tcW w:w="1361" w:type="dxa"/>
            <w:tcBorders>
              <w:left w:val="nil"/>
              <w:right w:val="nil"/>
            </w:tcBorders>
            <w:shd w:val="clear" w:color="auto" w:fill="auto"/>
          </w:tcPr>
          <w:p w14:paraId="2708F125" w14:textId="77777777" w:rsidR="00E15E36" w:rsidRDefault="00E15E36" w:rsidP="00E15E36">
            <w:pPr>
              <w:rPr>
                <w:rStyle w:val="ChItalBold"/>
              </w:rPr>
            </w:pPr>
            <w:r>
              <w:rPr>
                <w:rStyle w:val="ChItalBold"/>
              </w:rPr>
              <w:t>apa~apa</w:t>
            </w:r>
          </w:p>
        </w:tc>
        <w:tc>
          <w:tcPr>
            <w:tcW w:w="1644" w:type="dxa"/>
            <w:tcBorders>
              <w:left w:val="nil"/>
              <w:right w:val="nil"/>
            </w:tcBorders>
            <w:shd w:val="clear" w:color="auto" w:fill="auto"/>
          </w:tcPr>
          <w:p w14:paraId="1D17F1C2" w14:textId="77777777" w:rsidR="00E15E36" w:rsidRDefault="00E15E36" w:rsidP="00E15E36">
            <w:pPr>
              <w:rPr>
                <w:rStyle w:val="ChSmallCaps"/>
              </w:rPr>
            </w:pPr>
            <w:r w:rsidRPr="0099608C">
              <w:rPr>
                <w:rStyle w:val="ChSmallCaps"/>
              </w:rPr>
              <w:t>rdp</w:t>
            </w:r>
            <w:r w:rsidRPr="00140388">
              <w:t>~</w:t>
            </w:r>
            <w:r>
              <w:t>what</w:t>
            </w:r>
          </w:p>
        </w:tc>
        <w:tc>
          <w:tcPr>
            <w:tcW w:w="1475" w:type="dxa"/>
            <w:tcBorders>
              <w:left w:val="nil"/>
              <w:right w:val="nil"/>
            </w:tcBorders>
            <w:shd w:val="clear" w:color="auto" w:fill="auto"/>
          </w:tcPr>
          <w:p w14:paraId="3AA266BC" w14:textId="2EF348D8" w:rsidR="00E15E36" w:rsidRDefault="00B7093A" w:rsidP="00E15E36">
            <w:r>
              <w:t>‘</w:t>
            </w:r>
            <w:r w:rsidR="00E15E36">
              <w:t>anything</w:t>
            </w:r>
            <w:r>
              <w:t>’</w:t>
            </w:r>
          </w:p>
        </w:tc>
      </w:tr>
      <w:tr w:rsidR="00AC23C4" w:rsidRPr="00FD2144" w14:paraId="2EFB41AB" w14:textId="77777777" w:rsidTr="00CE0AEB">
        <w:tc>
          <w:tcPr>
            <w:tcW w:w="1418" w:type="dxa"/>
            <w:tcBorders>
              <w:left w:val="nil"/>
              <w:bottom w:val="single" w:sz="4" w:space="0" w:color="auto"/>
              <w:right w:val="nil"/>
            </w:tcBorders>
            <w:shd w:val="clear" w:color="auto" w:fill="auto"/>
          </w:tcPr>
          <w:p w14:paraId="172F0597" w14:textId="77777777" w:rsidR="00E15E36" w:rsidRDefault="00E15E36" w:rsidP="00E15E36">
            <w:pPr>
              <w:pStyle w:val="TableCell0-2Break"/>
            </w:pPr>
          </w:p>
        </w:tc>
        <w:tc>
          <w:tcPr>
            <w:tcW w:w="737" w:type="dxa"/>
            <w:tcBorders>
              <w:left w:val="nil"/>
              <w:bottom w:val="single" w:sz="4" w:space="0" w:color="auto"/>
              <w:right w:val="nil"/>
            </w:tcBorders>
            <w:shd w:val="clear" w:color="auto" w:fill="auto"/>
          </w:tcPr>
          <w:p w14:paraId="01F62FE7" w14:textId="77777777" w:rsidR="00E15E36" w:rsidRDefault="00E15E36" w:rsidP="00E15E36">
            <w:pPr>
              <w:pStyle w:val="TableCell0-2Break"/>
            </w:pPr>
            <w:r>
              <w:t>MM</w:t>
            </w:r>
          </w:p>
        </w:tc>
        <w:tc>
          <w:tcPr>
            <w:tcW w:w="1361" w:type="dxa"/>
            <w:tcBorders>
              <w:left w:val="nil"/>
              <w:bottom w:val="single" w:sz="4" w:space="0" w:color="auto"/>
              <w:right w:val="nil"/>
            </w:tcBorders>
            <w:shd w:val="clear" w:color="auto" w:fill="auto"/>
          </w:tcPr>
          <w:p w14:paraId="5C986451" w14:textId="77777777" w:rsidR="00E15E36" w:rsidRPr="004E53C1" w:rsidRDefault="00E15E36" w:rsidP="00E15E36">
            <w:pPr>
              <w:pStyle w:val="TableCell0-2Break"/>
              <w:rPr>
                <w:rStyle w:val="ChItalBold"/>
              </w:rPr>
            </w:pPr>
            <w:r>
              <w:rPr>
                <w:rStyle w:val="ChItalBold"/>
              </w:rPr>
              <w:t>saki~saki</w:t>
            </w:r>
          </w:p>
        </w:tc>
        <w:tc>
          <w:tcPr>
            <w:tcW w:w="1644" w:type="dxa"/>
            <w:tcBorders>
              <w:left w:val="nil"/>
              <w:bottom w:val="single" w:sz="4" w:space="0" w:color="auto"/>
              <w:right w:val="nil"/>
            </w:tcBorders>
            <w:shd w:val="clear" w:color="auto" w:fill="auto"/>
          </w:tcPr>
          <w:p w14:paraId="5D4D687E" w14:textId="77777777" w:rsidR="00E15E36" w:rsidRPr="007F12AE" w:rsidRDefault="00E15E36" w:rsidP="00E15E36">
            <w:pPr>
              <w:pStyle w:val="TableCell0-2Break"/>
              <w:rPr>
                <w:rStyle w:val="ChSmallCaps"/>
              </w:rPr>
            </w:pPr>
            <w:r w:rsidRPr="0099608C">
              <w:rPr>
                <w:rStyle w:val="ChSmallCaps"/>
              </w:rPr>
              <w:t>rdp</w:t>
            </w:r>
            <w:r w:rsidRPr="002D3354">
              <w:t>~</w:t>
            </w:r>
            <w:r w:rsidR="00682ADE">
              <w:t>be.sick</w:t>
            </w:r>
          </w:p>
        </w:tc>
        <w:tc>
          <w:tcPr>
            <w:tcW w:w="1475" w:type="dxa"/>
            <w:tcBorders>
              <w:left w:val="nil"/>
              <w:bottom w:val="single" w:sz="4" w:space="0" w:color="auto"/>
              <w:right w:val="nil"/>
            </w:tcBorders>
            <w:shd w:val="clear" w:color="auto" w:fill="auto"/>
          </w:tcPr>
          <w:p w14:paraId="7DAE9E49" w14:textId="0FA4C5C1" w:rsidR="00E15E36" w:rsidRDefault="00B7093A" w:rsidP="00E15E36">
            <w:pPr>
              <w:pStyle w:val="TableCell0-2Break"/>
            </w:pPr>
            <w:r>
              <w:t>‘</w:t>
            </w:r>
            <w:r w:rsidR="00E15E36">
              <w:t>sickly</w:t>
            </w:r>
            <w:r>
              <w:t>’</w:t>
            </w:r>
          </w:p>
        </w:tc>
      </w:tr>
    </w:tbl>
    <w:p w14:paraId="78130D5E" w14:textId="77777777" w:rsidR="00E15E36" w:rsidRDefault="00E15E36" w:rsidP="00E15E36">
      <w:pPr>
        <w:pStyle w:val="Body0000after05before"/>
      </w:pPr>
      <w:r>
        <w:fldChar w:fldCharType="begin"/>
      </w:r>
      <w:r>
        <w:instrText xml:space="preserve"> REF _Ref360274824 \h </w:instrText>
      </w:r>
      <w: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10</w:t>
      </w:r>
      <w:r>
        <w:fldChar w:fldCharType="end"/>
      </w:r>
      <w:r>
        <w:t xml:space="preserve"> demonstrates in more detail which word classes attract reduplication and which meaning aspects they convey in all seven Malay varieties.</w:t>
      </w:r>
    </w:p>
    <w:p w14:paraId="0DF4BD99" w14:textId="77777777" w:rsidR="00E15E36" w:rsidRDefault="00E15E36" w:rsidP="00E15E36">
      <w:pPr>
        <w:pStyle w:val="Body0500after"/>
        <w:rPr>
          <w:lang w:eastAsia="en-US"/>
        </w:rPr>
      </w:pPr>
      <w:r>
        <w:rPr>
          <w:lang w:eastAsia="en-US"/>
        </w:rPr>
        <w:t xml:space="preserve">First, the data in </w:t>
      </w:r>
      <w:r>
        <w:fldChar w:fldCharType="begin"/>
      </w:r>
      <w:r>
        <w:instrText xml:space="preserve"> REF _Ref360274824 \h </w:instrText>
      </w:r>
      <w: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10</w:t>
      </w:r>
      <w:r>
        <w:fldChar w:fldCharType="end"/>
      </w:r>
      <w:r>
        <w:t xml:space="preserve"> show</w:t>
      </w:r>
      <w:r w:rsidR="003F68F0">
        <w:t>s</w:t>
      </w:r>
      <w:r>
        <w:t xml:space="preserve"> that across the seven Malay varieties, </w:t>
      </w:r>
      <w:r>
        <w:rPr>
          <w:lang w:eastAsia="en-US"/>
        </w:rPr>
        <w:t>reduplication of content words tends to convey more than one meaning aspect, while reduplicated function words tend to carry specific meaning aspects, such as indefiniteness for interrogatives. The exception is Manado Malay</w:t>
      </w:r>
      <w:r w:rsidR="003F68F0">
        <w:rPr>
          <w:lang w:eastAsia="en-US"/>
        </w:rPr>
        <w:t>,</w:t>
      </w:r>
      <w:r>
        <w:rPr>
          <w:lang w:eastAsia="en-US"/>
        </w:rPr>
        <w:t xml:space="preserve"> where reduplication of content words tends to carry a specific meaning, such as plurality for nouns.</w:t>
      </w:r>
    </w:p>
    <w:p w14:paraId="011A402C" w14:textId="77777777" w:rsidR="00E15E36" w:rsidRDefault="00E15E36" w:rsidP="00E15E36">
      <w:pPr>
        <w:pStyle w:val="Body0500after"/>
        <w:rPr>
          <w:lang w:eastAsia="en-US"/>
        </w:rPr>
      </w:pPr>
      <w:r>
        <w:rPr>
          <w:lang w:eastAsia="en-US"/>
        </w:rPr>
        <w:t xml:space="preserve">Second, the data in </w:t>
      </w:r>
      <w:r>
        <w:fldChar w:fldCharType="begin"/>
      </w:r>
      <w:r>
        <w:instrText xml:space="preserve"> REF _Ref360274824 \h </w:instrText>
      </w:r>
      <w:r>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10</w:t>
      </w:r>
      <w:r>
        <w:fldChar w:fldCharType="end"/>
      </w:r>
      <w:r>
        <w:t xml:space="preserve"> illustrate</w:t>
      </w:r>
      <w:r w:rsidR="003F68F0">
        <w:t>s</w:t>
      </w:r>
      <w:r>
        <w:t xml:space="preserve"> that in the other eastern Malay varieties </w:t>
      </w:r>
      <w:r>
        <w:rPr>
          <w:lang w:eastAsia="en-US"/>
        </w:rPr>
        <w:t>some meaning aspects also attract a wider range of word classes for reduplication than other meaning aspects. This applies to the plurality/diversity, the intensity</w:t>
      </w:r>
      <w:r w:rsidR="003F68F0">
        <w:rPr>
          <w:lang w:eastAsia="en-US"/>
        </w:rPr>
        <w:t>,</w:t>
      </w:r>
      <w:r>
        <w:rPr>
          <w:lang w:eastAsia="en-US"/>
        </w:rPr>
        <w:t xml:space="preserve"> the continuation/repetition/habit, and the indefiniteness meaning aspects.</w:t>
      </w:r>
    </w:p>
    <w:p w14:paraId="671C8431" w14:textId="76FC0F23" w:rsidR="00E15E36" w:rsidRDefault="003F68F0" w:rsidP="00287917">
      <w:pPr>
        <w:pStyle w:val="Body0505after"/>
        <w:rPr>
          <w:lang w:eastAsia="en-US"/>
        </w:rPr>
      </w:pPr>
      <w:r>
        <w:rPr>
          <w:lang w:eastAsia="en-US"/>
        </w:rPr>
        <w:t xml:space="preserve">Of all the </w:t>
      </w:r>
      <w:r w:rsidR="00E15E36">
        <w:rPr>
          <w:lang w:eastAsia="en-US"/>
        </w:rPr>
        <w:t xml:space="preserve">eastern Malay varieties, the different meaning aspects attested in Papuan </w:t>
      </w:r>
      <w:r w:rsidR="009E7965">
        <w:rPr>
          <w:lang w:eastAsia="en-US"/>
        </w:rPr>
        <w:t xml:space="preserve">Malay </w:t>
      </w:r>
      <w:r w:rsidR="00E15E36">
        <w:rPr>
          <w:lang w:eastAsia="en-US"/>
        </w:rPr>
        <w:t xml:space="preserve">attract the widest range of different word classes. For Ambon Malay, the range of attracted word classes is also rather large. In the other eastern Malay varieties, however, the attracted range of word classes is much smaller. At this point, it remains unclear, though, whether these smaller ranges are due to inherent properties of these varieties or due to </w:t>
      </w:r>
      <w:r w:rsidR="00FA57CA">
        <w:rPr>
          <w:lang w:eastAsia="en-US"/>
        </w:rPr>
        <w:t xml:space="preserve">an </w:t>
      </w:r>
      <w:r w:rsidR="00E15E36">
        <w:rPr>
          <w:lang w:eastAsia="en-US"/>
        </w:rPr>
        <w:t>incomplete documentation in the respective literature.</w:t>
      </w:r>
    </w:p>
    <w:p w14:paraId="4C082C16" w14:textId="77777777" w:rsidR="00E15E36" w:rsidRDefault="00E15E36" w:rsidP="00E15E36">
      <w:pPr>
        <w:pStyle w:val="Caption"/>
        <w:rPr>
          <w:szCs w:val="19"/>
        </w:rPr>
      </w:pPr>
      <w:bookmarkStart w:id="1899" w:name="_Ref360274824"/>
      <w:r w:rsidRPr="0090507A">
        <w:rPr>
          <w:szCs w:val="19"/>
        </w:rPr>
        <w:lastRenderedPageBreak/>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0</w:t>
      </w:r>
      <w:r w:rsidR="00F207A1">
        <w:rPr>
          <w:szCs w:val="19"/>
        </w:rPr>
        <w:fldChar w:fldCharType="end"/>
      </w:r>
      <w:bookmarkEnd w:id="1899"/>
      <w:r w:rsidRPr="0090507A">
        <w:rPr>
          <w:szCs w:val="19"/>
        </w:rPr>
        <w:t>:</w:t>
      </w:r>
      <w:r w:rsidRPr="0090507A">
        <w:rPr>
          <w:szCs w:val="19"/>
        </w:rPr>
        <w:tab/>
      </w:r>
      <w:r>
        <w:rPr>
          <w:szCs w:val="19"/>
        </w:rPr>
        <w:t>Word classes and meaning aspects in reduplication across eastern Malay varieties</w:t>
      </w:r>
      <w:bookmarkStart w:id="1900" w:name="_Ref360262224"/>
      <w:r w:rsidRPr="00C767FD">
        <w:rPr>
          <w:rStyle w:val="ChSmallCaps"/>
          <w:vertAlign w:val="superscript"/>
        </w:rPr>
        <w:footnoteReference w:id="140"/>
      </w:r>
      <w:bookmarkEnd w:id="1900"/>
    </w:p>
    <w:tbl>
      <w:tblPr>
        <w:tblW w:w="669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729"/>
        <w:gridCol w:w="1162"/>
        <w:gridCol w:w="794"/>
        <w:gridCol w:w="567"/>
        <w:gridCol w:w="595"/>
        <w:gridCol w:w="595"/>
        <w:gridCol w:w="624"/>
        <w:gridCol w:w="625"/>
      </w:tblGrid>
      <w:tr w:rsidR="00AC23C4" w:rsidRPr="00A821E0" w14:paraId="1CDA1DDC" w14:textId="77777777" w:rsidTr="00CE0AEB">
        <w:trPr>
          <w:tblHeader/>
        </w:trPr>
        <w:tc>
          <w:tcPr>
            <w:tcW w:w="1729" w:type="dxa"/>
            <w:tcBorders>
              <w:top w:val="single" w:sz="4" w:space="0" w:color="auto"/>
              <w:left w:val="nil"/>
              <w:bottom w:val="single" w:sz="4" w:space="0" w:color="auto"/>
              <w:right w:val="nil"/>
            </w:tcBorders>
            <w:shd w:val="clear" w:color="auto" w:fill="auto"/>
          </w:tcPr>
          <w:p w14:paraId="70901697" w14:textId="77777777" w:rsidR="00E15E36" w:rsidRPr="00A821E0" w:rsidRDefault="00E15E36" w:rsidP="00E15E36">
            <w:pPr>
              <w:pStyle w:val="TableHdLeft"/>
            </w:pPr>
          </w:p>
        </w:tc>
        <w:tc>
          <w:tcPr>
            <w:tcW w:w="1162" w:type="dxa"/>
            <w:tcBorders>
              <w:top w:val="single" w:sz="4" w:space="0" w:color="auto"/>
              <w:left w:val="nil"/>
              <w:bottom w:val="single" w:sz="4" w:space="0" w:color="auto"/>
              <w:right w:val="nil"/>
            </w:tcBorders>
            <w:shd w:val="clear" w:color="auto" w:fill="auto"/>
          </w:tcPr>
          <w:p w14:paraId="62BF8D73" w14:textId="77777777" w:rsidR="00E15E36" w:rsidRPr="00A821E0" w:rsidRDefault="00E15E36" w:rsidP="00E15E36">
            <w:pPr>
              <w:pStyle w:val="TableHd"/>
            </w:pPr>
            <w:r w:rsidRPr="00A821E0">
              <w:t>PM</w:t>
            </w:r>
          </w:p>
        </w:tc>
        <w:tc>
          <w:tcPr>
            <w:tcW w:w="794" w:type="dxa"/>
            <w:tcBorders>
              <w:top w:val="single" w:sz="4" w:space="0" w:color="auto"/>
              <w:left w:val="nil"/>
              <w:bottom w:val="single" w:sz="4" w:space="0" w:color="auto"/>
              <w:right w:val="nil"/>
            </w:tcBorders>
            <w:shd w:val="clear" w:color="auto" w:fill="auto"/>
          </w:tcPr>
          <w:p w14:paraId="69A25283" w14:textId="77777777" w:rsidR="00E15E36" w:rsidRPr="00A821E0" w:rsidRDefault="00E15E36" w:rsidP="00E15E36">
            <w:pPr>
              <w:pStyle w:val="TableHd"/>
            </w:pPr>
            <w:r w:rsidRPr="00A821E0">
              <w:t>AM</w:t>
            </w:r>
          </w:p>
        </w:tc>
        <w:tc>
          <w:tcPr>
            <w:tcW w:w="567" w:type="dxa"/>
            <w:tcBorders>
              <w:top w:val="single" w:sz="4" w:space="0" w:color="auto"/>
              <w:left w:val="nil"/>
              <w:bottom w:val="single" w:sz="4" w:space="0" w:color="auto"/>
              <w:right w:val="nil"/>
            </w:tcBorders>
            <w:shd w:val="clear" w:color="auto" w:fill="auto"/>
          </w:tcPr>
          <w:p w14:paraId="13444E59" w14:textId="77777777" w:rsidR="00E15E36" w:rsidRPr="00A821E0" w:rsidRDefault="00E15E36" w:rsidP="00E15E36">
            <w:pPr>
              <w:pStyle w:val="TableHd"/>
            </w:pPr>
            <w:r w:rsidRPr="00A821E0">
              <w:t>BM</w:t>
            </w:r>
          </w:p>
        </w:tc>
        <w:tc>
          <w:tcPr>
            <w:tcW w:w="595" w:type="dxa"/>
            <w:tcBorders>
              <w:top w:val="single" w:sz="4" w:space="0" w:color="auto"/>
              <w:left w:val="nil"/>
              <w:bottom w:val="single" w:sz="4" w:space="0" w:color="auto"/>
              <w:right w:val="nil"/>
            </w:tcBorders>
            <w:shd w:val="clear" w:color="auto" w:fill="auto"/>
          </w:tcPr>
          <w:p w14:paraId="3E7E6F3E" w14:textId="77777777" w:rsidR="00E15E36" w:rsidRPr="00A821E0" w:rsidRDefault="00E15E36" w:rsidP="00E15E36">
            <w:pPr>
              <w:pStyle w:val="TableHd"/>
            </w:pPr>
            <w:r w:rsidRPr="00A821E0">
              <w:t>KM</w:t>
            </w:r>
          </w:p>
        </w:tc>
        <w:tc>
          <w:tcPr>
            <w:tcW w:w="595" w:type="dxa"/>
            <w:tcBorders>
              <w:top w:val="single" w:sz="4" w:space="0" w:color="auto"/>
              <w:left w:val="nil"/>
              <w:bottom w:val="single" w:sz="4" w:space="0" w:color="auto"/>
              <w:right w:val="nil"/>
            </w:tcBorders>
            <w:shd w:val="clear" w:color="auto" w:fill="auto"/>
          </w:tcPr>
          <w:p w14:paraId="137E7F3C" w14:textId="77777777" w:rsidR="00E15E36" w:rsidRPr="00A821E0" w:rsidRDefault="00E15E36" w:rsidP="00E15E36">
            <w:pPr>
              <w:pStyle w:val="TableHd"/>
            </w:pPr>
            <w:r w:rsidRPr="00A821E0">
              <w:t>LM</w:t>
            </w:r>
          </w:p>
        </w:tc>
        <w:tc>
          <w:tcPr>
            <w:tcW w:w="624" w:type="dxa"/>
            <w:tcBorders>
              <w:top w:val="single" w:sz="4" w:space="0" w:color="auto"/>
              <w:left w:val="nil"/>
              <w:bottom w:val="single" w:sz="4" w:space="0" w:color="auto"/>
              <w:right w:val="nil"/>
            </w:tcBorders>
            <w:shd w:val="clear" w:color="auto" w:fill="auto"/>
          </w:tcPr>
          <w:p w14:paraId="76E3CEE0" w14:textId="77777777" w:rsidR="00E15E36" w:rsidRPr="00A821E0" w:rsidRDefault="00E15E36" w:rsidP="00E15E36">
            <w:pPr>
              <w:pStyle w:val="TableHd"/>
            </w:pPr>
            <w:r w:rsidRPr="00A821E0">
              <w:t>MM</w:t>
            </w:r>
          </w:p>
        </w:tc>
        <w:tc>
          <w:tcPr>
            <w:tcW w:w="625" w:type="dxa"/>
            <w:tcBorders>
              <w:top w:val="single" w:sz="4" w:space="0" w:color="auto"/>
              <w:left w:val="nil"/>
              <w:bottom w:val="single" w:sz="4" w:space="0" w:color="auto"/>
              <w:right w:val="nil"/>
            </w:tcBorders>
            <w:shd w:val="clear" w:color="auto" w:fill="auto"/>
          </w:tcPr>
          <w:p w14:paraId="1C845C6A" w14:textId="77777777" w:rsidR="00E15E36" w:rsidRPr="00A821E0" w:rsidRDefault="00E15E36" w:rsidP="00E15E36">
            <w:pPr>
              <w:pStyle w:val="TableHd"/>
            </w:pPr>
            <w:r w:rsidRPr="00A821E0">
              <w:t>TM</w:t>
            </w:r>
          </w:p>
        </w:tc>
      </w:tr>
      <w:tr w:rsidR="00E15E36" w:rsidRPr="00F62DC2" w14:paraId="15CD0710" w14:textId="77777777" w:rsidTr="00CE0AEB">
        <w:tc>
          <w:tcPr>
            <w:tcW w:w="6691" w:type="dxa"/>
            <w:gridSpan w:val="8"/>
            <w:tcBorders>
              <w:top w:val="single" w:sz="4" w:space="0" w:color="auto"/>
              <w:left w:val="nil"/>
              <w:bottom w:val="single" w:sz="4" w:space="0" w:color="auto"/>
              <w:right w:val="nil"/>
            </w:tcBorders>
            <w:shd w:val="clear" w:color="auto" w:fill="auto"/>
          </w:tcPr>
          <w:p w14:paraId="76B8421B" w14:textId="77777777" w:rsidR="00E15E36" w:rsidRPr="00F62DC2" w:rsidRDefault="00E15E36" w:rsidP="00E15E36">
            <w:pPr>
              <w:pStyle w:val="TableCell2-2"/>
              <w:rPr>
                <w:rStyle w:val="ChSmallCaps"/>
              </w:rPr>
            </w:pPr>
            <w:r>
              <w:t>Augmentation (quantity)</w:t>
            </w:r>
          </w:p>
        </w:tc>
      </w:tr>
      <w:tr w:rsidR="00AC23C4" w:rsidRPr="00F62DC2" w14:paraId="0C8F20BF" w14:textId="77777777" w:rsidTr="00CE0AEB">
        <w:tc>
          <w:tcPr>
            <w:tcW w:w="1729" w:type="dxa"/>
            <w:tcBorders>
              <w:top w:val="single" w:sz="4" w:space="0" w:color="auto"/>
              <w:left w:val="nil"/>
              <w:right w:val="nil"/>
            </w:tcBorders>
            <w:shd w:val="clear" w:color="auto" w:fill="auto"/>
          </w:tcPr>
          <w:p w14:paraId="7594B106" w14:textId="77777777" w:rsidR="00E15E36" w:rsidRPr="00F62DC2" w:rsidRDefault="00E15E36" w:rsidP="00AC23C4">
            <w:pPr>
              <w:pStyle w:val="TableCell2-0Break"/>
              <w:ind w:left="284" w:hanging="142"/>
            </w:pPr>
            <w:r w:rsidRPr="00F62DC2">
              <w:t>Continuation/ repetition/habit</w:t>
            </w:r>
          </w:p>
        </w:tc>
        <w:tc>
          <w:tcPr>
            <w:tcW w:w="1162" w:type="dxa"/>
            <w:tcBorders>
              <w:top w:val="single" w:sz="4" w:space="0" w:color="auto"/>
              <w:left w:val="nil"/>
              <w:right w:val="nil"/>
            </w:tcBorders>
            <w:shd w:val="clear" w:color="auto" w:fill="auto"/>
            <w:tcMar>
              <w:left w:w="57" w:type="dxa"/>
              <w:right w:w="57" w:type="dxa"/>
            </w:tcMar>
          </w:tcPr>
          <w:p w14:paraId="64582691" w14:textId="77777777" w:rsidR="00E15E36" w:rsidRPr="00F62DC2" w:rsidRDefault="00E15E36" w:rsidP="00AC23C4">
            <w:pPr>
              <w:pStyle w:val="TableCell2-0Break"/>
              <w:ind w:left="57" w:hanging="57"/>
              <w:rPr>
                <w:rStyle w:val="ChSmallCaps"/>
              </w:rPr>
            </w:pPr>
            <w:r w:rsidRPr="0099608C">
              <w:rPr>
                <w:rStyle w:val="ChSmallCaps"/>
              </w:rPr>
              <w:t>n</w:t>
            </w:r>
            <w:r w:rsidRPr="00F62DC2">
              <w:t>,</w:t>
            </w:r>
            <w:r w:rsidRPr="00D32413">
              <w:t xml:space="preserve"> </w:t>
            </w:r>
            <w:r w:rsidRPr="0099608C">
              <w:rPr>
                <w:rStyle w:val="ChSmallCaps"/>
              </w:rPr>
              <w:t>v</w:t>
            </w:r>
            <w:r w:rsidRPr="00F62DC2">
              <w:t>,</w:t>
            </w:r>
            <w:r w:rsidRPr="00D32413">
              <w:t xml:space="preserve"> </w:t>
            </w:r>
            <w:r w:rsidRPr="0099608C">
              <w:rPr>
                <w:rStyle w:val="ChSmallCaps"/>
              </w:rPr>
              <w:t>adv</w:t>
            </w:r>
            <w:r w:rsidRPr="00F62DC2">
              <w:t>,</w:t>
            </w:r>
            <w:r w:rsidRPr="00D32413">
              <w:t xml:space="preserve"> </w:t>
            </w:r>
            <w:r w:rsidRPr="0099608C">
              <w:rPr>
                <w:rStyle w:val="ChSmallCaps"/>
              </w:rPr>
              <w:t>r</w:t>
            </w:r>
            <w:r w:rsidR="00777399">
              <w:rPr>
                <w:rStyle w:val="ChSmallCaps"/>
              </w:rPr>
              <w:t>e</w:t>
            </w:r>
            <w:r w:rsidRPr="0099608C">
              <w:rPr>
                <w:rStyle w:val="ChSmallCaps"/>
              </w:rPr>
              <w:t>cp</w:t>
            </w:r>
            <w:r w:rsidRPr="00064C9A">
              <w:t>,</w:t>
            </w:r>
            <w:r w:rsidRPr="00D32413">
              <w:t xml:space="preserve"> </w:t>
            </w:r>
            <w:r w:rsidRPr="0099608C">
              <w:rPr>
                <w:rStyle w:val="ChSmallCaps"/>
              </w:rPr>
              <w:t>caus</w:t>
            </w:r>
          </w:p>
        </w:tc>
        <w:tc>
          <w:tcPr>
            <w:tcW w:w="794" w:type="dxa"/>
            <w:tcBorders>
              <w:top w:val="single" w:sz="4" w:space="0" w:color="auto"/>
              <w:left w:val="nil"/>
              <w:right w:val="nil"/>
            </w:tcBorders>
            <w:shd w:val="clear" w:color="auto" w:fill="auto"/>
            <w:tcMar>
              <w:left w:w="57" w:type="dxa"/>
              <w:right w:w="57" w:type="dxa"/>
            </w:tcMar>
          </w:tcPr>
          <w:p w14:paraId="24CC7E64" w14:textId="77777777" w:rsidR="00E15E36" w:rsidRPr="0099608C" w:rsidRDefault="00E15E36" w:rsidP="00E15E36">
            <w:pPr>
              <w:pStyle w:val="TableCell2-0Break"/>
              <w:rPr>
                <w:rStyle w:val="ChSmallCaps"/>
              </w:rPr>
            </w:pPr>
            <w:r w:rsidRPr="0099608C">
              <w:rPr>
                <w:rStyle w:val="ChSmallCaps"/>
              </w:rPr>
              <w:t>v</w:t>
            </w:r>
          </w:p>
        </w:tc>
        <w:tc>
          <w:tcPr>
            <w:tcW w:w="567" w:type="dxa"/>
            <w:tcBorders>
              <w:top w:val="single" w:sz="4" w:space="0" w:color="auto"/>
              <w:left w:val="nil"/>
              <w:right w:val="nil"/>
            </w:tcBorders>
            <w:shd w:val="clear" w:color="auto" w:fill="auto"/>
            <w:tcMar>
              <w:left w:w="57" w:type="dxa"/>
              <w:right w:w="57" w:type="dxa"/>
            </w:tcMar>
          </w:tcPr>
          <w:p w14:paraId="54198384" w14:textId="77777777" w:rsidR="00E15E36" w:rsidRPr="00F62DC2" w:rsidRDefault="00E15E36" w:rsidP="00E15E36">
            <w:pPr>
              <w:pStyle w:val="TableCell2-0Break"/>
              <w:rPr>
                <w:rStyle w:val="ChSmallCaps"/>
              </w:rPr>
            </w:pPr>
          </w:p>
        </w:tc>
        <w:tc>
          <w:tcPr>
            <w:tcW w:w="595" w:type="dxa"/>
            <w:tcBorders>
              <w:top w:val="single" w:sz="4" w:space="0" w:color="auto"/>
              <w:left w:val="nil"/>
              <w:right w:val="nil"/>
            </w:tcBorders>
            <w:shd w:val="clear" w:color="auto" w:fill="auto"/>
            <w:tcMar>
              <w:left w:w="57" w:type="dxa"/>
              <w:right w:w="57" w:type="dxa"/>
            </w:tcMar>
          </w:tcPr>
          <w:p w14:paraId="71D739D7" w14:textId="77777777" w:rsidR="00E15E36" w:rsidRPr="0099608C" w:rsidRDefault="00E15E36" w:rsidP="00E15E36">
            <w:pPr>
              <w:pStyle w:val="TableCell2-0Break"/>
              <w:rPr>
                <w:rStyle w:val="ChSmallCaps"/>
              </w:rPr>
            </w:pPr>
            <w:r w:rsidRPr="0099608C">
              <w:rPr>
                <w:rStyle w:val="ChSmallCaps"/>
              </w:rPr>
              <w:t>v</w:t>
            </w:r>
          </w:p>
        </w:tc>
        <w:tc>
          <w:tcPr>
            <w:tcW w:w="595" w:type="dxa"/>
            <w:tcBorders>
              <w:top w:val="single" w:sz="4" w:space="0" w:color="auto"/>
              <w:left w:val="nil"/>
              <w:right w:val="nil"/>
            </w:tcBorders>
            <w:shd w:val="clear" w:color="auto" w:fill="auto"/>
            <w:tcMar>
              <w:left w:w="57" w:type="dxa"/>
              <w:right w:w="57" w:type="dxa"/>
            </w:tcMar>
          </w:tcPr>
          <w:p w14:paraId="68D2D39B" w14:textId="77777777" w:rsidR="00E15E36" w:rsidRPr="0099608C" w:rsidRDefault="00E15E36" w:rsidP="00E15E36">
            <w:pPr>
              <w:pStyle w:val="TableCell2-0Break"/>
              <w:rPr>
                <w:rStyle w:val="ChSmallCaps"/>
              </w:rPr>
            </w:pPr>
            <w:r w:rsidRPr="0099608C">
              <w:rPr>
                <w:rStyle w:val="ChSmallCaps"/>
              </w:rPr>
              <w:t>v</w:t>
            </w:r>
          </w:p>
        </w:tc>
        <w:tc>
          <w:tcPr>
            <w:tcW w:w="624" w:type="dxa"/>
            <w:tcBorders>
              <w:top w:val="single" w:sz="4" w:space="0" w:color="auto"/>
              <w:left w:val="nil"/>
              <w:right w:val="nil"/>
            </w:tcBorders>
            <w:shd w:val="clear" w:color="auto" w:fill="auto"/>
            <w:tcMar>
              <w:left w:w="57" w:type="dxa"/>
              <w:right w:w="57" w:type="dxa"/>
            </w:tcMar>
          </w:tcPr>
          <w:p w14:paraId="7B0CCDBA" w14:textId="77777777" w:rsidR="00E15E36" w:rsidRPr="00F62DC2" w:rsidRDefault="00E15E36" w:rsidP="00E15E36">
            <w:pPr>
              <w:pStyle w:val="TableCell2-0Break"/>
              <w:rPr>
                <w:rStyle w:val="ChSmallCaps"/>
              </w:rPr>
            </w:pPr>
            <w:r w:rsidRPr="0099608C">
              <w:rPr>
                <w:rStyle w:val="ChSmallCaps"/>
              </w:rPr>
              <w:t>v</w:t>
            </w:r>
            <w:r w:rsidRPr="00064C9A">
              <w:t>,</w:t>
            </w:r>
            <w:r w:rsidRPr="00D32413">
              <w:t xml:space="preserve"> </w:t>
            </w:r>
            <w:r w:rsidRPr="0099608C">
              <w:rPr>
                <w:rStyle w:val="ChSmallCaps"/>
              </w:rPr>
              <w:t>pfx</w:t>
            </w:r>
          </w:p>
        </w:tc>
        <w:tc>
          <w:tcPr>
            <w:tcW w:w="625" w:type="dxa"/>
            <w:tcBorders>
              <w:top w:val="single" w:sz="4" w:space="0" w:color="auto"/>
              <w:left w:val="nil"/>
              <w:right w:val="nil"/>
            </w:tcBorders>
            <w:shd w:val="clear" w:color="auto" w:fill="auto"/>
            <w:tcMar>
              <w:left w:w="57" w:type="dxa"/>
              <w:right w:w="57" w:type="dxa"/>
            </w:tcMar>
          </w:tcPr>
          <w:p w14:paraId="353D5268" w14:textId="77777777" w:rsidR="00E15E36" w:rsidRPr="00F62DC2" w:rsidRDefault="00E15E36" w:rsidP="00E15E36">
            <w:pPr>
              <w:pStyle w:val="TableCell2-0Break"/>
              <w:rPr>
                <w:rStyle w:val="ChSmallCaps"/>
              </w:rPr>
            </w:pPr>
            <w:r w:rsidRPr="0099608C">
              <w:rPr>
                <w:rStyle w:val="ChSmallCaps"/>
              </w:rPr>
              <w:t>v</w:t>
            </w:r>
            <w:r w:rsidRPr="00064C9A">
              <w:t>,</w:t>
            </w:r>
            <w:r w:rsidRPr="00D32413">
              <w:t xml:space="preserve"> </w:t>
            </w:r>
            <w:r w:rsidRPr="0099608C">
              <w:rPr>
                <w:rStyle w:val="ChSmallCaps"/>
              </w:rPr>
              <w:t>pfx</w:t>
            </w:r>
          </w:p>
        </w:tc>
      </w:tr>
      <w:tr w:rsidR="00AC23C4" w:rsidRPr="00F62DC2" w14:paraId="714BB17A" w14:textId="77777777" w:rsidTr="00CE0AEB">
        <w:tc>
          <w:tcPr>
            <w:tcW w:w="1729" w:type="dxa"/>
            <w:tcBorders>
              <w:left w:val="nil"/>
              <w:right w:val="nil"/>
            </w:tcBorders>
            <w:shd w:val="clear" w:color="auto" w:fill="auto"/>
          </w:tcPr>
          <w:p w14:paraId="69E8055E" w14:textId="77777777" w:rsidR="00E15E36" w:rsidRPr="00F62DC2" w:rsidRDefault="00E15E36" w:rsidP="00AC23C4">
            <w:pPr>
              <w:ind w:left="284" w:hanging="142"/>
            </w:pPr>
            <w:r w:rsidRPr="00F62DC2">
              <w:t>Plurality/ diversity</w:t>
            </w:r>
          </w:p>
        </w:tc>
        <w:tc>
          <w:tcPr>
            <w:tcW w:w="1162" w:type="dxa"/>
            <w:tcBorders>
              <w:left w:val="nil"/>
              <w:right w:val="nil"/>
            </w:tcBorders>
            <w:shd w:val="clear" w:color="auto" w:fill="auto"/>
            <w:tcMar>
              <w:left w:w="57" w:type="dxa"/>
              <w:right w:w="57" w:type="dxa"/>
            </w:tcMar>
          </w:tcPr>
          <w:p w14:paraId="0522DA04" w14:textId="77777777" w:rsidR="00E15E36" w:rsidRPr="00F62DC2" w:rsidRDefault="00E15E36" w:rsidP="00AC23C4">
            <w:pPr>
              <w:ind w:left="57" w:hanging="57"/>
              <w:rPr>
                <w:rStyle w:val="ChSmallCaps"/>
              </w:rPr>
            </w:pPr>
            <w:r w:rsidRPr="0099608C">
              <w:rPr>
                <w:rStyle w:val="ChSmallCaps"/>
              </w:rPr>
              <w:t>n</w:t>
            </w:r>
            <w:r w:rsidRPr="00F62DC2">
              <w:t xml:space="preserve">, </w:t>
            </w:r>
            <w:r w:rsidRPr="0099608C">
              <w:rPr>
                <w:rStyle w:val="ChSmallCaps"/>
              </w:rPr>
              <w:t>v</w:t>
            </w:r>
            <w:r w:rsidRPr="00F62DC2">
              <w:t xml:space="preserve">, </w:t>
            </w:r>
            <w:r w:rsidRPr="0099608C">
              <w:rPr>
                <w:rStyle w:val="ChSmallCaps"/>
              </w:rPr>
              <w:t>dem</w:t>
            </w:r>
            <w:r w:rsidRPr="00F62DC2">
              <w:t xml:space="preserve">, </w:t>
            </w:r>
            <w:r w:rsidRPr="0099608C">
              <w:rPr>
                <w:rStyle w:val="ChSmallCaps"/>
              </w:rPr>
              <w:t>loc</w:t>
            </w:r>
          </w:p>
        </w:tc>
        <w:tc>
          <w:tcPr>
            <w:tcW w:w="794" w:type="dxa"/>
            <w:tcBorders>
              <w:left w:val="nil"/>
              <w:right w:val="nil"/>
            </w:tcBorders>
            <w:shd w:val="clear" w:color="auto" w:fill="auto"/>
            <w:tcMar>
              <w:left w:w="57" w:type="dxa"/>
              <w:right w:w="57" w:type="dxa"/>
            </w:tcMar>
          </w:tcPr>
          <w:p w14:paraId="25129064" w14:textId="77777777" w:rsidR="00E15E36" w:rsidRPr="00F62DC2" w:rsidRDefault="00E15E36" w:rsidP="00E15E36">
            <w:pPr>
              <w:rPr>
                <w:rStyle w:val="ChSmallCaps"/>
              </w:rPr>
            </w:pPr>
            <w:r w:rsidRPr="0099608C">
              <w:rPr>
                <w:rStyle w:val="ChSmallCaps"/>
              </w:rPr>
              <w:t>n</w:t>
            </w:r>
            <w:r w:rsidRPr="00064C9A">
              <w:t>,</w:t>
            </w:r>
            <w:r w:rsidRPr="00D32413">
              <w:t xml:space="preserve"> </w:t>
            </w:r>
            <w:r w:rsidRPr="0099608C">
              <w:rPr>
                <w:rStyle w:val="ChSmallCaps"/>
              </w:rPr>
              <w:t>v</w:t>
            </w:r>
          </w:p>
        </w:tc>
        <w:tc>
          <w:tcPr>
            <w:tcW w:w="567" w:type="dxa"/>
            <w:tcBorders>
              <w:left w:val="nil"/>
              <w:right w:val="nil"/>
            </w:tcBorders>
            <w:shd w:val="clear" w:color="auto" w:fill="auto"/>
            <w:tcMar>
              <w:left w:w="57" w:type="dxa"/>
              <w:right w:w="57" w:type="dxa"/>
            </w:tcMar>
          </w:tcPr>
          <w:p w14:paraId="543A0400" w14:textId="77777777" w:rsidR="00E15E36" w:rsidRPr="0099608C" w:rsidRDefault="00E15E36" w:rsidP="00E15E36">
            <w:pPr>
              <w:rPr>
                <w:rStyle w:val="ChSmallCaps"/>
              </w:rPr>
            </w:pPr>
            <w:r w:rsidRPr="0099608C">
              <w:rPr>
                <w:rStyle w:val="ChSmallCaps"/>
              </w:rPr>
              <w:t>n</w:t>
            </w:r>
          </w:p>
        </w:tc>
        <w:tc>
          <w:tcPr>
            <w:tcW w:w="595" w:type="dxa"/>
            <w:tcBorders>
              <w:left w:val="nil"/>
              <w:right w:val="nil"/>
            </w:tcBorders>
            <w:shd w:val="clear" w:color="auto" w:fill="auto"/>
            <w:tcMar>
              <w:left w:w="57" w:type="dxa"/>
              <w:right w:w="57" w:type="dxa"/>
            </w:tcMar>
          </w:tcPr>
          <w:p w14:paraId="50B84C44" w14:textId="77777777" w:rsidR="00E15E36" w:rsidRPr="0099608C" w:rsidRDefault="00E15E36" w:rsidP="00E15E36">
            <w:pPr>
              <w:rPr>
                <w:rStyle w:val="ChSmallCaps"/>
              </w:rPr>
            </w:pPr>
            <w:r w:rsidRPr="0099608C">
              <w:rPr>
                <w:rStyle w:val="ChSmallCaps"/>
              </w:rPr>
              <w:t>n</w:t>
            </w:r>
          </w:p>
        </w:tc>
        <w:tc>
          <w:tcPr>
            <w:tcW w:w="595" w:type="dxa"/>
            <w:tcBorders>
              <w:left w:val="nil"/>
              <w:right w:val="nil"/>
            </w:tcBorders>
            <w:shd w:val="clear" w:color="auto" w:fill="auto"/>
            <w:tcMar>
              <w:left w:w="57" w:type="dxa"/>
              <w:right w:w="57" w:type="dxa"/>
            </w:tcMar>
          </w:tcPr>
          <w:p w14:paraId="4952A57E" w14:textId="77777777" w:rsidR="00E15E36" w:rsidRPr="0099608C" w:rsidRDefault="00E15E36" w:rsidP="00E15E36">
            <w:pPr>
              <w:rPr>
                <w:rStyle w:val="ChSmallCaps"/>
              </w:rPr>
            </w:pPr>
            <w:r w:rsidRPr="0099608C">
              <w:rPr>
                <w:rStyle w:val="ChSmallCaps"/>
              </w:rPr>
              <w:t>n</w:t>
            </w:r>
          </w:p>
        </w:tc>
        <w:tc>
          <w:tcPr>
            <w:tcW w:w="624" w:type="dxa"/>
            <w:tcBorders>
              <w:left w:val="nil"/>
              <w:right w:val="nil"/>
            </w:tcBorders>
            <w:shd w:val="clear" w:color="auto" w:fill="auto"/>
            <w:tcMar>
              <w:left w:w="57" w:type="dxa"/>
              <w:right w:w="57" w:type="dxa"/>
            </w:tcMar>
          </w:tcPr>
          <w:p w14:paraId="02A3B5FC" w14:textId="77777777" w:rsidR="00E15E36" w:rsidRPr="0099608C" w:rsidRDefault="00E15E36" w:rsidP="00E15E36">
            <w:pPr>
              <w:rPr>
                <w:rStyle w:val="ChSmallCaps"/>
              </w:rPr>
            </w:pPr>
            <w:r w:rsidRPr="0099608C">
              <w:rPr>
                <w:rStyle w:val="ChSmallCaps"/>
              </w:rPr>
              <w:t>n</w:t>
            </w:r>
          </w:p>
        </w:tc>
        <w:tc>
          <w:tcPr>
            <w:tcW w:w="625" w:type="dxa"/>
            <w:tcBorders>
              <w:left w:val="nil"/>
              <w:right w:val="nil"/>
            </w:tcBorders>
            <w:shd w:val="clear" w:color="auto" w:fill="auto"/>
            <w:tcMar>
              <w:left w:w="57" w:type="dxa"/>
              <w:right w:w="57" w:type="dxa"/>
            </w:tcMar>
          </w:tcPr>
          <w:p w14:paraId="5D89248A" w14:textId="77777777" w:rsidR="00E15E36" w:rsidRPr="00F62DC2" w:rsidRDefault="00E15E36" w:rsidP="00E15E36">
            <w:pPr>
              <w:rPr>
                <w:rStyle w:val="ChSmallCaps"/>
              </w:rPr>
            </w:pPr>
            <w:r w:rsidRPr="0099608C">
              <w:rPr>
                <w:rStyle w:val="ChSmallCaps"/>
              </w:rPr>
              <w:t>n</w:t>
            </w:r>
            <w:r w:rsidRPr="00064C9A">
              <w:t>,</w:t>
            </w:r>
            <w:r w:rsidRPr="00D32413">
              <w:t xml:space="preserve"> </w:t>
            </w:r>
            <w:r w:rsidRPr="0099608C">
              <w:rPr>
                <w:rStyle w:val="ChSmallCaps"/>
              </w:rPr>
              <w:t>v</w:t>
            </w:r>
          </w:p>
        </w:tc>
      </w:tr>
      <w:tr w:rsidR="00AC23C4" w:rsidRPr="00F62DC2" w14:paraId="326528B2" w14:textId="77777777" w:rsidTr="00CE0AEB">
        <w:tc>
          <w:tcPr>
            <w:tcW w:w="1729" w:type="dxa"/>
            <w:tcBorders>
              <w:left w:val="nil"/>
              <w:right w:val="nil"/>
            </w:tcBorders>
            <w:shd w:val="clear" w:color="auto" w:fill="auto"/>
          </w:tcPr>
          <w:p w14:paraId="7FE48303" w14:textId="77777777" w:rsidR="00E15E36" w:rsidRPr="00F62DC2" w:rsidRDefault="00E15E36" w:rsidP="00AC23C4">
            <w:pPr>
              <w:ind w:left="142"/>
            </w:pPr>
            <w:r w:rsidRPr="00F62DC2">
              <w:t>Collectivity</w:t>
            </w:r>
          </w:p>
        </w:tc>
        <w:tc>
          <w:tcPr>
            <w:tcW w:w="1162" w:type="dxa"/>
            <w:tcBorders>
              <w:left w:val="nil"/>
              <w:right w:val="nil"/>
            </w:tcBorders>
            <w:shd w:val="clear" w:color="auto" w:fill="auto"/>
            <w:tcMar>
              <w:left w:w="57" w:type="dxa"/>
              <w:right w:w="57" w:type="dxa"/>
            </w:tcMar>
          </w:tcPr>
          <w:p w14:paraId="7C83074B" w14:textId="77777777" w:rsidR="00E15E36" w:rsidRPr="00F62DC2" w:rsidRDefault="00E15E36" w:rsidP="00AC23C4">
            <w:pPr>
              <w:ind w:left="57" w:hanging="57"/>
              <w:rPr>
                <w:rStyle w:val="ChSmallCaps"/>
              </w:rPr>
            </w:pPr>
            <w:r w:rsidRPr="0099608C">
              <w:rPr>
                <w:rStyle w:val="ChSmallCaps"/>
              </w:rPr>
              <w:t>num</w:t>
            </w:r>
            <w:r w:rsidRPr="00F62DC2">
              <w:t>,</w:t>
            </w:r>
            <w:r w:rsidRPr="00D32413">
              <w:t xml:space="preserve"> </w:t>
            </w:r>
            <w:r w:rsidRPr="0099608C">
              <w:rPr>
                <w:rStyle w:val="ChSmallCaps"/>
              </w:rPr>
              <w:t>pro</w:t>
            </w:r>
          </w:p>
        </w:tc>
        <w:tc>
          <w:tcPr>
            <w:tcW w:w="794" w:type="dxa"/>
            <w:tcBorders>
              <w:left w:val="nil"/>
              <w:right w:val="nil"/>
            </w:tcBorders>
            <w:shd w:val="clear" w:color="auto" w:fill="auto"/>
            <w:tcMar>
              <w:left w:w="57" w:type="dxa"/>
              <w:right w:w="57" w:type="dxa"/>
            </w:tcMar>
          </w:tcPr>
          <w:p w14:paraId="49BBB62A" w14:textId="77777777" w:rsidR="00E15E36" w:rsidRPr="0099608C" w:rsidRDefault="00E15E36" w:rsidP="00E15E36">
            <w:pPr>
              <w:rPr>
                <w:rStyle w:val="ChSmallCaps"/>
              </w:rPr>
            </w:pPr>
            <w:r w:rsidRPr="0099608C">
              <w:rPr>
                <w:rStyle w:val="ChSmallCaps"/>
              </w:rPr>
              <w:t>num</w:t>
            </w:r>
          </w:p>
        </w:tc>
        <w:tc>
          <w:tcPr>
            <w:tcW w:w="567" w:type="dxa"/>
            <w:tcBorders>
              <w:left w:val="nil"/>
              <w:right w:val="nil"/>
            </w:tcBorders>
            <w:shd w:val="clear" w:color="auto" w:fill="auto"/>
            <w:tcMar>
              <w:left w:w="57" w:type="dxa"/>
              <w:right w:w="57" w:type="dxa"/>
            </w:tcMar>
          </w:tcPr>
          <w:p w14:paraId="41485514"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0EF4C8B8"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5FC4F643" w14:textId="77777777" w:rsidR="00E15E36" w:rsidRPr="00F62DC2" w:rsidRDefault="00E15E36" w:rsidP="00E15E36">
            <w:pPr>
              <w:rPr>
                <w:rStyle w:val="ChSmallCaps"/>
              </w:rPr>
            </w:pPr>
          </w:p>
        </w:tc>
        <w:tc>
          <w:tcPr>
            <w:tcW w:w="624" w:type="dxa"/>
            <w:tcBorders>
              <w:left w:val="nil"/>
              <w:right w:val="nil"/>
            </w:tcBorders>
            <w:shd w:val="clear" w:color="auto" w:fill="auto"/>
            <w:tcMar>
              <w:left w:w="57" w:type="dxa"/>
              <w:right w:w="57" w:type="dxa"/>
            </w:tcMar>
          </w:tcPr>
          <w:p w14:paraId="222843C1" w14:textId="77777777" w:rsidR="00E15E36" w:rsidRPr="0099608C" w:rsidRDefault="00E15E36" w:rsidP="00E15E36">
            <w:pPr>
              <w:rPr>
                <w:rStyle w:val="ChSmallCaps"/>
              </w:rPr>
            </w:pPr>
            <w:r w:rsidRPr="0099608C">
              <w:rPr>
                <w:rStyle w:val="ChSmallCaps"/>
              </w:rPr>
              <w:t>num</w:t>
            </w:r>
          </w:p>
        </w:tc>
        <w:tc>
          <w:tcPr>
            <w:tcW w:w="625" w:type="dxa"/>
            <w:tcBorders>
              <w:left w:val="nil"/>
              <w:right w:val="nil"/>
            </w:tcBorders>
            <w:shd w:val="clear" w:color="auto" w:fill="auto"/>
            <w:tcMar>
              <w:left w:w="57" w:type="dxa"/>
              <w:right w:w="57" w:type="dxa"/>
            </w:tcMar>
          </w:tcPr>
          <w:p w14:paraId="7DBC0DAA" w14:textId="77777777" w:rsidR="00E15E36" w:rsidRPr="00F62DC2" w:rsidRDefault="00E15E36" w:rsidP="00E15E36">
            <w:pPr>
              <w:rPr>
                <w:rStyle w:val="ChSmallCaps"/>
              </w:rPr>
            </w:pPr>
          </w:p>
        </w:tc>
      </w:tr>
      <w:tr w:rsidR="00AC23C4" w:rsidRPr="00F62DC2" w14:paraId="4D85688C" w14:textId="77777777" w:rsidTr="00CE0AEB">
        <w:tc>
          <w:tcPr>
            <w:tcW w:w="1729" w:type="dxa"/>
            <w:tcBorders>
              <w:left w:val="nil"/>
              <w:right w:val="nil"/>
            </w:tcBorders>
            <w:shd w:val="clear" w:color="auto" w:fill="auto"/>
          </w:tcPr>
          <w:p w14:paraId="6DD70AE7" w14:textId="77777777" w:rsidR="00E15E36" w:rsidRPr="00F62DC2" w:rsidRDefault="00E15E36" w:rsidP="00AC23C4">
            <w:pPr>
              <w:ind w:left="142"/>
            </w:pPr>
            <w:r w:rsidRPr="00F62DC2">
              <w:rPr>
                <w:lang w:eastAsia="en-US"/>
              </w:rPr>
              <w:t>Distributiveness</w:t>
            </w:r>
          </w:p>
        </w:tc>
        <w:tc>
          <w:tcPr>
            <w:tcW w:w="1162" w:type="dxa"/>
            <w:tcBorders>
              <w:left w:val="nil"/>
              <w:right w:val="nil"/>
            </w:tcBorders>
            <w:shd w:val="clear" w:color="auto" w:fill="auto"/>
            <w:tcMar>
              <w:left w:w="57" w:type="dxa"/>
              <w:right w:w="57" w:type="dxa"/>
            </w:tcMar>
          </w:tcPr>
          <w:p w14:paraId="6DCA42BE" w14:textId="77777777" w:rsidR="00E15E36" w:rsidRPr="00F62DC2" w:rsidRDefault="00E15E36" w:rsidP="00E15E36">
            <w:pPr>
              <w:rPr>
                <w:rStyle w:val="ChSmallCaps"/>
              </w:rPr>
            </w:pPr>
            <w:r w:rsidRPr="0099608C">
              <w:rPr>
                <w:rStyle w:val="ChSmallCaps"/>
              </w:rPr>
              <w:t>num</w:t>
            </w:r>
            <w:r w:rsidRPr="00F62DC2">
              <w:t>,</w:t>
            </w:r>
            <w:r w:rsidRPr="00D32413">
              <w:t xml:space="preserve"> </w:t>
            </w:r>
            <w:r w:rsidRPr="0099608C">
              <w:rPr>
                <w:rStyle w:val="ChSmallCaps"/>
              </w:rPr>
              <w:t>qt</w:t>
            </w:r>
          </w:p>
        </w:tc>
        <w:tc>
          <w:tcPr>
            <w:tcW w:w="794" w:type="dxa"/>
            <w:tcBorders>
              <w:left w:val="nil"/>
              <w:right w:val="nil"/>
            </w:tcBorders>
            <w:shd w:val="clear" w:color="auto" w:fill="auto"/>
            <w:tcMar>
              <w:left w:w="57" w:type="dxa"/>
              <w:right w:w="57" w:type="dxa"/>
            </w:tcMar>
          </w:tcPr>
          <w:p w14:paraId="036F5290" w14:textId="77777777" w:rsidR="00E15E36" w:rsidRPr="00F62DC2" w:rsidRDefault="00E15E36" w:rsidP="00E15E36">
            <w:pPr>
              <w:rPr>
                <w:rStyle w:val="ChSmallCaps"/>
              </w:rPr>
            </w:pPr>
          </w:p>
        </w:tc>
        <w:tc>
          <w:tcPr>
            <w:tcW w:w="567" w:type="dxa"/>
            <w:tcBorders>
              <w:left w:val="nil"/>
              <w:right w:val="nil"/>
            </w:tcBorders>
            <w:shd w:val="clear" w:color="auto" w:fill="auto"/>
            <w:tcMar>
              <w:left w:w="57" w:type="dxa"/>
              <w:right w:w="57" w:type="dxa"/>
            </w:tcMar>
          </w:tcPr>
          <w:p w14:paraId="60BF0234"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1AC45EF5"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7A7B9D37" w14:textId="77777777" w:rsidR="00E15E36" w:rsidRPr="00F62DC2" w:rsidRDefault="00E15E36" w:rsidP="00E15E36">
            <w:pPr>
              <w:rPr>
                <w:rStyle w:val="ChSmallCaps"/>
              </w:rPr>
            </w:pPr>
          </w:p>
        </w:tc>
        <w:tc>
          <w:tcPr>
            <w:tcW w:w="624" w:type="dxa"/>
            <w:tcBorders>
              <w:left w:val="nil"/>
              <w:right w:val="nil"/>
            </w:tcBorders>
            <w:shd w:val="clear" w:color="auto" w:fill="auto"/>
            <w:tcMar>
              <w:left w:w="57" w:type="dxa"/>
              <w:right w:w="57" w:type="dxa"/>
            </w:tcMar>
          </w:tcPr>
          <w:p w14:paraId="734B3A5E" w14:textId="77777777" w:rsidR="00E15E36" w:rsidRPr="00F62DC2" w:rsidRDefault="00E15E36" w:rsidP="00E15E36">
            <w:pPr>
              <w:rPr>
                <w:rStyle w:val="ChSmallCaps"/>
              </w:rPr>
            </w:pPr>
          </w:p>
        </w:tc>
        <w:tc>
          <w:tcPr>
            <w:tcW w:w="625" w:type="dxa"/>
            <w:tcBorders>
              <w:left w:val="nil"/>
              <w:right w:val="nil"/>
            </w:tcBorders>
            <w:shd w:val="clear" w:color="auto" w:fill="auto"/>
            <w:tcMar>
              <w:left w:w="57" w:type="dxa"/>
              <w:right w:w="57" w:type="dxa"/>
            </w:tcMar>
          </w:tcPr>
          <w:p w14:paraId="280B1DDD" w14:textId="77777777" w:rsidR="00E15E36" w:rsidRPr="00F62DC2" w:rsidRDefault="00E15E36" w:rsidP="00E15E36">
            <w:pPr>
              <w:rPr>
                <w:rStyle w:val="ChSmallCaps"/>
              </w:rPr>
            </w:pPr>
          </w:p>
        </w:tc>
      </w:tr>
      <w:tr w:rsidR="00AC23C4" w:rsidRPr="00F62DC2" w14:paraId="5FBB6571" w14:textId="77777777" w:rsidTr="00CE0AEB">
        <w:tc>
          <w:tcPr>
            <w:tcW w:w="1729" w:type="dxa"/>
            <w:tcBorders>
              <w:left w:val="nil"/>
              <w:right w:val="nil"/>
            </w:tcBorders>
            <w:shd w:val="clear" w:color="auto" w:fill="auto"/>
          </w:tcPr>
          <w:p w14:paraId="1208A4B8" w14:textId="77777777" w:rsidR="00E15E36" w:rsidRPr="00F62DC2" w:rsidRDefault="00E15E36" w:rsidP="00AC23C4">
            <w:pPr>
              <w:ind w:left="142"/>
              <w:rPr>
                <w:lang w:eastAsia="en-US"/>
              </w:rPr>
            </w:pPr>
            <w:r>
              <w:rPr>
                <w:lang w:eastAsia="en-US"/>
              </w:rPr>
              <w:t>Involvement</w:t>
            </w:r>
          </w:p>
        </w:tc>
        <w:tc>
          <w:tcPr>
            <w:tcW w:w="1162" w:type="dxa"/>
            <w:tcBorders>
              <w:left w:val="nil"/>
              <w:right w:val="nil"/>
            </w:tcBorders>
            <w:shd w:val="clear" w:color="auto" w:fill="auto"/>
            <w:tcMar>
              <w:left w:w="57" w:type="dxa"/>
              <w:right w:w="57" w:type="dxa"/>
            </w:tcMar>
          </w:tcPr>
          <w:p w14:paraId="70A3E2DC" w14:textId="77777777" w:rsidR="00E15E36" w:rsidRPr="00F62DC2" w:rsidRDefault="00E15E36" w:rsidP="00E15E36">
            <w:pPr>
              <w:rPr>
                <w:rStyle w:val="ChSmallCaps"/>
              </w:rPr>
            </w:pPr>
          </w:p>
        </w:tc>
        <w:tc>
          <w:tcPr>
            <w:tcW w:w="794" w:type="dxa"/>
            <w:tcBorders>
              <w:left w:val="nil"/>
              <w:right w:val="nil"/>
            </w:tcBorders>
            <w:shd w:val="clear" w:color="auto" w:fill="auto"/>
            <w:tcMar>
              <w:left w:w="57" w:type="dxa"/>
              <w:right w:w="57" w:type="dxa"/>
            </w:tcMar>
          </w:tcPr>
          <w:p w14:paraId="5A42FEB7" w14:textId="77777777" w:rsidR="00E15E36" w:rsidRPr="00F62DC2" w:rsidRDefault="00E15E36" w:rsidP="00E15E36">
            <w:pPr>
              <w:rPr>
                <w:rStyle w:val="ChSmallCaps"/>
              </w:rPr>
            </w:pPr>
          </w:p>
        </w:tc>
        <w:tc>
          <w:tcPr>
            <w:tcW w:w="567" w:type="dxa"/>
            <w:tcBorders>
              <w:left w:val="nil"/>
              <w:right w:val="nil"/>
            </w:tcBorders>
            <w:shd w:val="clear" w:color="auto" w:fill="auto"/>
            <w:tcMar>
              <w:left w:w="57" w:type="dxa"/>
              <w:right w:w="57" w:type="dxa"/>
            </w:tcMar>
          </w:tcPr>
          <w:p w14:paraId="5732A8CB"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4D824651"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19D071B6" w14:textId="77777777" w:rsidR="00E15E36" w:rsidRPr="00F62DC2" w:rsidRDefault="00E15E36" w:rsidP="00E15E36">
            <w:pPr>
              <w:rPr>
                <w:rStyle w:val="ChSmallCaps"/>
              </w:rPr>
            </w:pPr>
          </w:p>
        </w:tc>
        <w:tc>
          <w:tcPr>
            <w:tcW w:w="624" w:type="dxa"/>
            <w:tcBorders>
              <w:left w:val="nil"/>
              <w:right w:val="nil"/>
            </w:tcBorders>
            <w:shd w:val="clear" w:color="auto" w:fill="auto"/>
            <w:tcMar>
              <w:left w:w="57" w:type="dxa"/>
              <w:right w:w="57" w:type="dxa"/>
            </w:tcMar>
          </w:tcPr>
          <w:p w14:paraId="6CA71640" w14:textId="77777777" w:rsidR="00E15E36" w:rsidRPr="0099608C" w:rsidRDefault="00E15E36" w:rsidP="00E15E36">
            <w:pPr>
              <w:rPr>
                <w:rStyle w:val="ChSmallCaps"/>
              </w:rPr>
            </w:pPr>
            <w:r w:rsidRPr="0099608C">
              <w:rPr>
                <w:rStyle w:val="ChSmallCaps"/>
              </w:rPr>
              <w:t>pro</w:t>
            </w:r>
          </w:p>
        </w:tc>
        <w:tc>
          <w:tcPr>
            <w:tcW w:w="625" w:type="dxa"/>
            <w:tcBorders>
              <w:left w:val="nil"/>
              <w:right w:val="nil"/>
            </w:tcBorders>
            <w:shd w:val="clear" w:color="auto" w:fill="auto"/>
            <w:tcMar>
              <w:left w:w="57" w:type="dxa"/>
              <w:right w:w="57" w:type="dxa"/>
            </w:tcMar>
          </w:tcPr>
          <w:p w14:paraId="610D8BDC" w14:textId="77777777" w:rsidR="00E15E36" w:rsidRPr="00F62DC2" w:rsidRDefault="00E15E36" w:rsidP="00E15E36">
            <w:pPr>
              <w:rPr>
                <w:rStyle w:val="ChSmallCaps"/>
              </w:rPr>
            </w:pPr>
          </w:p>
        </w:tc>
      </w:tr>
      <w:tr w:rsidR="00AC23C4" w:rsidRPr="00F62DC2" w14:paraId="46947767" w14:textId="77777777" w:rsidTr="00CE0AEB">
        <w:tc>
          <w:tcPr>
            <w:tcW w:w="1729" w:type="dxa"/>
            <w:tcBorders>
              <w:left w:val="nil"/>
              <w:right w:val="nil"/>
            </w:tcBorders>
            <w:shd w:val="clear" w:color="auto" w:fill="auto"/>
          </w:tcPr>
          <w:p w14:paraId="332F76D2" w14:textId="77777777" w:rsidR="00E15E36" w:rsidRPr="00F62DC2" w:rsidRDefault="00E15E36" w:rsidP="00AC23C4">
            <w:pPr>
              <w:ind w:left="142"/>
            </w:pPr>
            <w:r w:rsidRPr="00F62DC2">
              <w:rPr>
                <w:lang w:eastAsia="en-US"/>
              </w:rPr>
              <w:t>Totality</w:t>
            </w:r>
          </w:p>
        </w:tc>
        <w:tc>
          <w:tcPr>
            <w:tcW w:w="1162" w:type="dxa"/>
            <w:tcBorders>
              <w:left w:val="nil"/>
              <w:right w:val="nil"/>
            </w:tcBorders>
            <w:shd w:val="clear" w:color="auto" w:fill="auto"/>
            <w:tcMar>
              <w:left w:w="57" w:type="dxa"/>
              <w:right w:w="57" w:type="dxa"/>
            </w:tcMar>
          </w:tcPr>
          <w:p w14:paraId="3EEE16CD" w14:textId="77777777" w:rsidR="00E15E36" w:rsidRPr="00F62DC2" w:rsidRDefault="00E15E36" w:rsidP="00E15E36">
            <w:pPr>
              <w:rPr>
                <w:rStyle w:val="ChSmallCaps"/>
              </w:rPr>
            </w:pPr>
          </w:p>
        </w:tc>
        <w:tc>
          <w:tcPr>
            <w:tcW w:w="794" w:type="dxa"/>
            <w:tcBorders>
              <w:left w:val="nil"/>
              <w:right w:val="nil"/>
            </w:tcBorders>
            <w:shd w:val="clear" w:color="auto" w:fill="auto"/>
            <w:tcMar>
              <w:left w:w="57" w:type="dxa"/>
              <w:right w:w="57" w:type="dxa"/>
            </w:tcMar>
          </w:tcPr>
          <w:p w14:paraId="4EED9F5F" w14:textId="77777777" w:rsidR="00E15E36" w:rsidRPr="0099608C" w:rsidRDefault="00E15E36" w:rsidP="00E15E36">
            <w:pPr>
              <w:rPr>
                <w:rStyle w:val="ChSmallCaps"/>
              </w:rPr>
            </w:pPr>
            <w:r w:rsidRPr="0099608C">
              <w:rPr>
                <w:rStyle w:val="ChSmallCaps"/>
              </w:rPr>
              <w:t>n</w:t>
            </w:r>
          </w:p>
        </w:tc>
        <w:tc>
          <w:tcPr>
            <w:tcW w:w="567" w:type="dxa"/>
            <w:tcBorders>
              <w:left w:val="nil"/>
              <w:right w:val="nil"/>
            </w:tcBorders>
            <w:shd w:val="clear" w:color="auto" w:fill="auto"/>
            <w:tcMar>
              <w:left w:w="57" w:type="dxa"/>
              <w:right w:w="57" w:type="dxa"/>
            </w:tcMar>
          </w:tcPr>
          <w:p w14:paraId="0D07E4BE" w14:textId="77777777" w:rsidR="00E15E36" w:rsidRPr="0099608C" w:rsidRDefault="00E15E36" w:rsidP="00E15E36">
            <w:pPr>
              <w:rPr>
                <w:rStyle w:val="ChSmallCaps"/>
              </w:rPr>
            </w:pPr>
            <w:r w:rsidRPr="0099608C">
              <w:rPr>
                <w:rStyle w:val="ChSmallCaps"/>
              </w:rPr>
              <w:t>n</w:t>
            </w:r>
          </w:p>
        </w:tc>
        <w:tc>
          <w:tcPr>
            <w:tcW w:w="595" w:type="dxa"/>
            <w:tcBorders>
              <w:left w:val="nil"/>
              <w:right w:val="nil"/>
            </w:tcBorders>
            <w:shd w:val="clear" w:color="auto" w:fill="auto"/>
            <w:tcMar>
              <w:left w:w="57" w:type="dxa"/>
              <w:right w:w="57" w:type="dxa"/>
            </w:tcMar>
          </w:tcPr>
          <w:p w14:paraId="02DF0FB7"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426A85EB" w14:textId="77777777" w:rsidR="00E15E36" w:rsidRPr="00F62DC2" w:rsidRDefault="00E15E36" w:rsidP="00E15E36">
            <w:pPr>
              <w:rPr>
                <w:rStyle w:val="ChSmallCaps"/>
              </w:rPr>
            </w:pPr>
          </w:p>
        </w:tc>
        <w:tc>
          <w:tcPr>
            <w:tcW w:w="624" w:type="dxa"/>
            <w:tcBorders>
              <w:left w:val="nil"/>
              <w:right w:val="nil"/>
            </w:tcBorders>
            <w:shd w:val="clear" w:color="auto" w:fill="auto"/>
            <w:tcMar>
              <w:left w:w="57" w:type="dxa"/>
              <w:right w:w="57" w:type="dxa"/>
            </w:tcMar>
          </w:tcPr>
          <w:p w14:paraId="0BA0692F" w14:textId="77777777" w:rsidR="00E15E36" w:rsidRPr="00F62DC2" w:rsidRDefault="00E15E36" w:rsidP="00E15E36">
            <w:pPr>
              <w:rPr>
                <w:rStyle w:val="ChSmallCaps"/>
              </w:rPr>
            </w:pPr>
          </w:p>
        </w:tc>
        <w:tc>
          <w:tcPr>
            <w:tcW w:w="625" w:type="dxa"/>
            <w:tcBorders>
              <w:left w:val="nil"/>
              <w:right w:val="nil"/>
            </w:tcBorders>
            <w:shd w:val="clear" w:color="auto" w:fill="auto"/>
            <w:tcMar>
              <w:left w:w="57" w:type="dxa"/>
              <w:right w:w="57" w:type="dxa"/>
            </w:tcMar>
          </w:tcPr>
          <w:p w14:paraId="23EFEE44" w14:textId="77777777" w:rsidR="00E15E36" w:rsidRPr="00F62DC2" w:rsidRDefault="00E15E36" w:rsidP="00E15E36">
            <w:pPr>
              <w:rPr>
                <w:rStyle w:val="ChSmallCaps"/>
              </w:rPr>
            </w:pPr>
          </w:p>
        </w:tc>
      </w:tr>
      <w:tr w:rsidR="00AC23C4" w:rsidRPr="00F62DC2" w14:paraId="1A82FE20" w14:textId="77777777" w:rsidTr="00CE0AEB">
        <w:tc>
          <w:tcPr>
            <w:tcW w:w="1729" w:type="dxa"/>
            <w:tcBorders>
              <w:left w:val="nil"/>
              <w:right w:val="nil"/>
            </w:tcBorders>
            <w:shd w:val="clear" w:color="auto" w:fill="auto"/>
          </w:tcPr>
          <w:p w14:paraId="48B575F2" w14:textId="4D3F561D" w:rsidR="00E15E36" w:rsidRPr="00F62DC2" w:rsidRDefault="000D776D" w:rsidP="00AC23C4">
            <w:pPr>
              <w:pStyle w:val="TableCell0-2Break"/>
              <w:ind w:left="142"/>
            </w:pPr>
            <w:r>
              <w:t>Aimlessness</w:t>
            </w:r>
          </w:p>
        </w:tc>
        <w:tc>
          <w:tcPr>
            <w:tcW w:w="1162" w:type="dxa"/>
            <w:tcBorders>
              <w:left w:val="nil"/>
              <w:right w:val="nil"/>
            </w:tcBorders>
            <w:shd w:val="clear" w:color="auto" w:fill="auto"/>
            <w:tcMar>
              <w:left w:w="57" w:type="dxa"/>
              <w:right w:w="57" w:type="dxa"/>
            </w:tcMar>
          </w:tcPr>
          <w:p w14:paraId="747AA259" w14:textId="77777777" w:rsidR="00E15E36" w:rsidRPr="0099608C" w:rsidRDefault="00E15E36" w:rsidP="00E15E36">
            <w:pPr>
              <w:pStyle w:val="TableCell0-2Break"/>
              <w:rPr>
                <w:rStyle w:val="ChSmallCaps"/>
              </w:rPr>
            </w:pPr>
            <w:r w:rsidRPr="0099608C">
              <w:rPr>
                <w:rStyle w:val="ChSmallCaps"/>
              </w:rPr>
              <w:t>v</w:t>
            </w:r>
          </w:p>
        </w:tc>
        <w:tc>
          <w:tcPr>
            <w:tcW w:w="794" w:type="dxa"/>
            <w:tcBorders>
              <w:left w:val="nil"/>
              <w:right w:val="nil"/>
            </w:tcBorders>
            <w:shd w:val="clear" w:color="auto" w:fill="auto"/>
            <w:tcMar>
              <w:left w:w="57" w:type="dxa"/>
              <w:right w:w="57" w:type="dxa"/>
            </w:tcMar>
          </w:tcPr>
          <w:p w14:paraId="1FB31D94" w14:textId="77777777" w:rsidR="00E15E36" w:rsidRPr="00F62DC2" w:rsidRDefault="00E15E36" w:rsidP="00E15E36">
            <w:pPr>
              <w:pStyle w:val="TableCell0-2Break"/>
              <w:rPr>
                <w:rStyle w:val="ChSmallCaps"/>
              </w:rPr>
            </w:pPr>
          </w:p>
        </w:tc>
        <w:tc>
          <w:tcPr>
            <w:tcW w:w="567" w:type="dxa"/>
            <w:tcBorders>
              <w:left w:val="nil"/>
              <w:right w:val="nil"/>
            </w:tcBorders>
            <w:shd w:val="clear" w:color="auto" w:fill="auto"/>
            <w:tcMar>
              <w:left w:w="57" w:type="dxa"/>
              <w:right w:w="57" w:type="dxa"/>
            </w:tcMar>
          </w:tcPr>
          <w:p w14:paraId="35828A50" w14:textId="77777777" w:rsidR="00E15E36" w:rsidRPr="00F62DC2" w:rsidRDefault="00E15E36" w:rsidP="00E15E36">
            <w:pPr>
              <w:pStyle w:val="TableCell0-2Break"/>
              <w:rPr>
                <w:rStyle w:val="ChSmallCaps"/>
              </w:rPr>
            </w:pPr>
          </w:p>
        </w:tc>
        <w:tc>
          <w:tcPr>
            <w:tcW w:w="595" w:type="dxa"/>
            <w:tcBorders>
              <w:left w:val="nil"/>
              <w:right w:val="nil"/>
            </w:tcBorders>
            <w:shd w:val="clear" w:color="auto" w:fill="auto"/>
            <w:tcMar>
              <w:left w:w="57" w:type="dxa"/>
              <w:right w:w="57" w:type="dxa"/>
            </w:tcMar>
          </w:tcPr>
          <w:p w14:paraId="6C00E6D7" w14:textId="77777777" w:rsidR="00E15E36" w:rsidRPr="00F62DC2" w:rsidRDefault="00E15E36" w:rsidP="00E15E36">
            <w:pPr>
              <w:pStyle w:val="TableCell0-2Break"/>
              <w:rPr>
                <w:rStyle w:val="ChSmallCaps"/>
              </w:rPr>
            </w:pPr>
          </w:p>
        </w:tc>
        <w:tc>
          <w:tcPr>
            <w:tcW w:w="595" w:type="dxa"/>
            <w:tcBorders>
              <w:left w:val="nil"/>
              <w:right w:val="nil"/>
            </w:tcBorders>
            <w:shd w:val="clear" w:color="auto" w:fill="auto"/>
            <w:tcMar>
              <w:left w:w="57" w:type="dxa"/>
              <w:right w:w="57" w:type="dxa"/>
            </w:tcMar>
          </w:tcPr>
          <w:p w14:paraId="79A4C6C1" w14:textId="77777777" w:rsidR="00E15E36" w:rsidRPr="0099608C" w:rsidRDefault="00E15E36" w:rsidP="00E15E36">
            <w:pPr>
              <w:pStyle w:val="TableCell0-2Break"/>
              <w:rPr>
                <w:rStyle w:val="ChSmallCaps"/>
              </w:rPr>
            </w:pPr>
            <w:r w:rsidRPr="0099608C">
              <w:rPr>
                <w:rStyle w:val="ChSmallCaps"/>
              </w:rPr>
              <w:t>v</w:t>
            </w:r>
          </w:p>
        </w:tc>
        <w:tc>
          <w:tcPr>
            <w:tcW w:w="624" w:type="dxa"/>
            <w:tcBorders>
              <w:left w:val="nil"/>
              <w:right w:val="nil"/>
            </w:tcBorders>
            <w:shd w:val="clear" w:color="auto" w:fill="auto"/>
            <w:tcMar>
              <w:left w:w="57" w:type="dxa"/>
              <w:right w:w="57" w:type="dxa"/>
            </w:tcMar>
          </w:tcPr>
          <w:p w14:paraId="4169D5AC" w14:textId="77777777" w:rsidR="00E15E36" w:rsidRPr="00F62DC2" w:rsidRDefault="00E15E36" w:rsidP="00E15E36">
            <w:pPr>
              <w:pStyle w:val="TableCell0-2Break"/>
              <w:rPr>
                <w:rStyle w:val="ChSmallCaps"/>
              </w:rPr>
            </w:pPr>
          </w:p>
        </w:tc>
        <w:tc>
          <w:tcPr>
            <w:tcW w:w="625" w:type="dxa"/>
            <w:tcBorders>
              <w:left w:val="nil"/>
              <w:right w:val="nil"/>
            </w:tcBorders>
            <w:shd w:val="clear" w:color="auto" w:fill="auto"/>
            <w:tcMar>
              <w:left w:w="57" w:type="dxa"/>
              <w:right w:w="57" w:type="dxa"/>
            </w:tcMar>
          </w:tcPr>
          <w:p w14:paraId="1436EF32" w14:textId="77777777" w:rsidR="00E15E36" w:rsidRPr="0099608C" w:rsidRDefault="00E15E36" w:rsidP="00E15E36">
            <w:pPr>
              <w:pStyle w:val="TableCell0-2Break"/>
              <w:rPr>
                <w:rStyle w:val="ChSmallCaps"/>
              </w:rPr>
            </w:pPr>
            <w:r w:rsidRPr="0099608C">
              <w:rPr>
                <w:rStyle w:val="ChSmallCaps"/>
              </w:rPr>
              <w:t>v</w:t>
            </w:r>
          </w:p>
        </w:tc>
      </w:tr>
      <w:tr w:rsidR="00E15E36" w:rsidRPr="00F62DC2" w14:paraId="118E4928" w14:textId="77777777" w:rsidTr="00CE0AEB">
        <w:tblPrEx>
          <w:tblBorders>
            <w:insideH w:val="single" w:sz="4" w:space="0" w:color="auto"/>
            <w:insideV w:val="single" w:sz="4" w:space="0" w:color="auto"/>
          </w:tblBorders>
        </w:tblPrEx>
        <w:tc>
          <w:tcPr>
            <w:tcW w:w="6691" w:type="dxa"/>
            <w:gridSpan w:val="8"/>
            <w:tcBorders>
              <w:left w:val="nil"/>
              <w:right w:val="nil"/>
            </w:tcBorders>
            <w:shd w:val="clear" w:color="auto" w:fill="auto"/>
          </w:tcPr>
          <w:p w14:paraId="2E5BC481" w14:textId="77777777" w:rsidR="00E15E36" w:rsidRPr="00F62DC2" w:rsidRDefault="00E15E36" w:rsidP="00E15E36">
            <w:pPr>
              <w:pStyle w:val="TableCell2-2"/>
              <w:rPr>
                <w:rStyle w:val="ChSmallCaps"/>
              </w:rPr>
            </w:pPr>
            <w:r>
              <w:t>Augmentation (intensity)</w:t>
            </w:r>
          </w:p>
        </w:tc>
      </w:tr>
      <w:tr w:rsidR="00AC23C4" w:rsidRPr="00F62DC2" w14:paraId="53164EBB" w14:textId="77777777" w:rsidTr="00CE0AEB">
        <w:tc>
          <w:tcPr>
            <w:tcW w:w="1729" w:type="dxa"/>
            <w:tcBorders>
              <w:left w:val="nil"/>
              <w:right w:val="nil"/>
            </w:tcBorders>
            <w:shd w:val="clear" w:color="auto" w:fill="auto"/>
          </w:tcPr>
          <w:p w14:paraId="1A99312A" w14:textId="77777777" w:rsidR="00E15E36" w:rsidRPr="00F62DC2" w:rsidRDefault="00E15E36" w:rsidP="00AC23C4">
            <w:pPr>
              <w:pStyle w:val="TableCell2-0Break"/>
              <w:ind w:left="142"/>
            </w:pPr>
            <w:r w:rsidRPr="00F62DC2">
              <w:t>Intensity</w:t>
            </w:r>
          </w:p>
        </w:tc>
        <w:tc>
          <w:tcPr>
            <w:tcW w:w="1162" w:type="dxa"/>
            <w:tcBorders>
              <w:left w:val="nil"/>
              <w:right w:val="nil"/>
            </w:tcBorders>
            <w:shd w:val="clear" w:color="auto" w:fill="auto"/>
            <w:tcMar>
              <w:left w:w="57" w:type="dxa"/>
              <w:right w:w="57" w:type="dxa"/>
            </w:tcMar>
          </w:tcPr>
          <w:p w14:paraId="01FFE37D" w14:textId="77777777" w:rsidR="00E15E36" w:rsidRPr="00F62DC2" w:rsidRDefault="00E15E36" w:rsidP="00AC23C4">
            <w:pPr>
              <w:pStyle w:val="TableCell2-0Break"/>
              <w:ind w:left="113" w:hanging="113"/>
              <w:rPr>
                <w:rStyle w:val="ChSmallCaps"/>
              </w:rPr>
            </w:pPr>
            <w:r w:rsidRPr="0099608C">
              <w:rPr>
                <w:rStyle w:val="ChSmallCaps"/>
              </w:rPr>
              <w:t>v</w:t>
            </w:r>
            <w:r w:rsidRPr="00F62DC2">
              <w:t xml:space="preserve">, </w:t>
            </w:r>
            <w:r w:rsidRPr="0099608C">
              <w:rPr>
                <w:rStyle w:val="ChSmallCaps"/>
              </w:rPr>
              <w:t>adv</w:t>
            </w:r>
            <w:r w:rsidRPr="00F62DC2">
              <w:t>,</w:t>
            </w:r>
            <w:r w:rsidRPr="00D32413">
              <w:t xml:space="preserve"> </w:t>
            </w:r>
            <w:r w:rsidRPr="0099608C">
              <w:rPr>
                <w:rStyle w:val="ChSmallCaps"/>
              </w:rPr>
              <w:t>loc</w:t>
            </w:r>
          </w:p>
        </w:tc>
        <w:tc>
          <w:tcPr>
            <w:tcW w:w="794" w:type="dxa"/>
            <w:tcBorders>
              <w:left w:val="nil"/>
              <w:right w:val="nil"/>
            </w:tcBorders>
            <w:shd w:val="clear" w:color="auto" w:fill="auto"/>
            <w:tcMar>
              <w:left w:w="57" w:type="dxa"/>
              <w:right w:w="57" w:type="dxa"/>
            </w:tcMar>
          </w:tcPr>
          <w:p w14:paraId="50C6F3F9" w14:textId="77777777" w:rsidR="00E15E36" w:rsidRPr="00F62DC2" w:rsidRDefault="00E15E36" w:rsidP="00E15E36">
            <w:pPr>
              <w:pStyle w:val="TableCell2-0Break"/>
              <w:rPr>
                <w:rStyle w:val="ChSmallCaps"/>
              </w:rPr>
            </w:pPr>
            <w:r w:rsidRPr="0099608C">
              <w:rPr>
                <w:rStyle w:val="ChSmallCaps"/>
              </w:rPr>
              <w:t>v</w:t>
            </w:r>
            <w:r w:rsidRPr="00064C9A">
              <w:t>,</w:t>
            </w:r>
            <w:r w:rsidRPr="00D32413">
              <w:t xml:space="preserve"> </w:t>
            </w:r>
            <w:r w:rsidRPr="0099608C">
              <w:rPr>
                <w:rStyle w:val="ChSmallCaps"/>
              </w:rPr>
              <w:t>adv</w:t>
            </w:r>
          </w:p>
        </w:tc>
        <w:tc>
          <w:tcPr>
            <w:tcW w:w="567" w:type="dxa"/>
            <w:tcBorders>
              <w:left w:val="nil"/>
              <w:right w:val="nil"/>
            </w:tcBorders>
            <w:shd w:val="clear" w:color="auto" w:fill="auto"/>
            <w:tcMar>
              <w:left w:w="57" w:type="dxa"/>
              <w:right w:w="57" w:type="dxa"/>
            </w:tcMar>
          </w:tcPr>
          <w:p w14:paraId="7B8A6ED3" w14:textId="77777777" w:rsidR="00E15E36" w:rsidRPr="00F62DC2" w:rsidRDefault="00E15E36" w:rsidP="00E15E36">
            <w:pPr>
              <w:pStyle w:val="TableCell2-0Break"/>
              <w:rPr>
                <w:rStyle w:val="ChSmallCaps"/>
              </w:rPr>
            </w:pPr>
          </w:p>
        </w:tc>
        <w:tc>
          <w:tcPr>
            <w:tcW w:w="595" w:type="dxa"/>
            <w:tcBorders>
              <w:left w:val="nil"/>
              <w:right w:val="nil"/>
            </w:tcBorders>
            <w:shd w:val="clear" w:color="auto" w:fill="auto"/>
            <w:tcMar>
              <w:left w:w="57" w:type="dxa"/>
              <w:right w:w="57" w:type="dxa"/>
            </w:tcMar>
          </w:tcPr>
          <w:p w14:paraId="08CA7D8E" w14:textId="77777777" w:rsidR="00E15E36" w:rsidRPr="00F62DC2" w:rsidRDefault="00E15E36" w:rsidP="00E15E36">
            <w:pPr>
              <w:pStyle w:val="TableCell2-0Break"/>
              <w:rPr>
                <w:rStyle w:val="ChSmallCaps"/>
              </w:rPr>
            </w:pPr>
          </w:p>
        </w:tc>
        <w:tc>
          <w:tcPr>
            <w:tcW w:w="595" w:type="dxa"/>
            <w:tcBorders>
              <w:left w:val="nil"/>
              <w:right w:val="nil"/>
            </w:tcBorders>
            <w:shd w:val="clear" w:color="auto" w:fill="auto"/>
            <w:tcMar>
              <w:left w:w="57" w:type="dxa"/>
              <w:right w:w="57" w:type="dxa"/>
            </w:tcMar>
          </w:tcPr>
          <w:p w14:paraId="5B3F6F73" w14:textId="77777777" w:rsidR="00E15E36" w:rsidRPr="0099608C" w:rsidRDefault="00E15E36" w:rsidP="00E15E36">
            <w:pPr>
              <w:pStyle w:val="TableCell2-0Break"/>
              <w:rPr>
                <w:rStyle w:val="ChSmallCaps"/>
              </w:rPr>
            </w:pPr>
            <w:r w:rsidRPr="0099608C">
              <w:rPr>
                <w:rStyle w:val="ChSmallCaps"/>
              </w:rPr>
              <w:t>v</w:t>
            </w:r>
          </w:p>
        </w:tc>
        <w:tc>
          <w:tcPr>
            <w:tcW w:w="624" w:type="dxa"/>
            <w:tcBorders>
              <w:left w:val="nil"/>
              <w:right w:val="nil"/>
            </w:tcBorders>
            <w:shd w:val="clear" w:color="auto" w:fill="auto"/>
            <w:tcMar>
              <w:left w:w="57" w:type="dxa"/>
              <w:right w:w="57" w:type="dxa"/>
            </w:tcMar>
          </w:tcPr>
          <w:p w14:paraId="2BA377D4" w14:textId="77777777" w:rsidR="00E15E36" w:rsidRPr="0099608C" w:rsidRDefault="00E15E36" w:rsidP="00E15E36">
            <w:pPr>
              <w:pStyle w:val="TableCell2-0Break"/>
              <w:rPr>
                <w:rStyle w:val="ChSmallCaps"/>
              </w:rPr>
            </w:pPr>
            <w:r w:rsidRPr="0099608C">
              <w:rPr>
                <w:rStyle w:val="ChSmallCaps"/>
              </w:rPr>
              <w:t>adv</w:t>
            </w:r>
          </w:p>
        </w:tc>
        <w:tc>
          <w:tcPr>
            <w:tcW w:w="625" w:type="dxa"/>
            <w:tcBorders>
              <w:left w:val="nil"/>
              <w:right w:val="nil"/>
            </w:tcBorders>
            <w:shd w:val="clear" w:color="auto" w:fill="auto"/>
            <w:tcMar>
              <w:left w:w="57" w:type="dxa"/>
              <w:right w:w="57" w:type="dxa"/>
            </w:tcMar>
          </w:tcPr>
          <w:p w14:paraId="3938CCD1" w14:textId="77777777" w:rsidR="00E15E36" w:rsidRPr="00F62DC2" w:rsidRDefault="00E15E36" w:rsidP="00E15E36">
            <w:pPr>
              <w:pStyle w:val="TableCell2-0Break"/>
              <w:rPr>
                <w:rStyle w:val="ChSmallCaps"/>
              </w:rPr>
            </w:pPr>
            <w:r w:rsidRPr="0099608C">
              <w:rPr>
                <w:rStyle w:val="ChSmallCaps"/>
              </w:rPr>
              <w:t>v</w:t>
            </w:r>
            <w:r w:rsidRPr="00064C9A">
              <w:t>,</w:t>
            </w:r>
            <w:r w:rsidRPr="00D32413">
              <w:t xml:space="preserve"> </w:t>
            </w:r>
            <w:r w:rsidRPr="0099608C">
              <w:rPr>
                <w:rStyle w:val="ChSmallCaps"/>
              </w:rPr>
              <w:t>pfx</w:t>
            </w:r>
          </w:p>
        </w:tc>
      </w:tr>
      <w:tr w:rsidR="00AC23C4" w:rsidRPr="00F62DC2" w14:paraId="448DBFE4" w14:textId="77777777" w:rsidTr="00CE0AEB">
        <w:tc>
          <w:tcPr>
            <w:tcW w:w="1729" w:type="dxa"/>
            <w:tcBorders>
              <w:left w:val="nil"/>
              <w:bottom w:val="single" w:sz="4" w:space="0" w:color="auto"/>
              <w:right w:val="nil"/>
            </w:tcBorders>
            <w:shd w:val="clear" w:color="auto" w:fill="auto"/>
          </w:tcPr>
          <w:p w14:paraId="19D74FDA" w14:textId="77777777" w:rsidR="00E15E36" w:rsidRPr="00F62DC2" w:rsidRDefault="00E15E36" w:rsidP="00AC23C4">
            <w:pPr>
              <w:pStyle w:val="TableCell0-2Break"/>
              <w:ind w:left="142"/>
            </w:pPr>
            <w:r w:rsidRPr="00F62DC2">
              <w:t>Immediacy</w:t>
            </w:r>
          </w:p>
        </w:tc>
        <w:tc>
          <w:tcPr>
            <w:tcW w:w="1162" w:type="dxa"/>
            <w:tcBorders>
              <w:left w:val="nil"/>
              <w:bottom w:val="single" w:sz="4" w:space="0" w:color="auto"/>
              <w:right w:val="nil"/>
            </w:tcBorders>
            <w:shd w:val="clear" w:color="auto" w:fill="auto"/>
            <w:tcMar>
              <w:left w:w="57" w:type="dxa"/>
              <w:right w:w="57" w:type="dxa"/>
            </w:tcMar>
          </w:tcPr>
          <w:p w14:paraId="741F1198" w14:textId="77777777" w:rsidR="00E15E36" w:rsidRPr="0099608C" w:rsidRDefault="00E15E36" w:rsidP="00E15E36">
            <w:pPr>
              <w:pStyle w:val="TableCell0-2Break"/>
              <w:rPr>
                <w:rStyle w:val="ChSmallCaps"/>
              </w:rPr>
            </w:pPr>
            <w:r w:rsidRPr="0099608C">
              <w:rPr>
                <w:rStyle w:val="ChSmallCaps"/>
              </w:rPr>
              <w:t>v</w:t>
            </w:r>
          </w:p>
        </w:tc>
        <w:tc>
          <w:tcPr>
            <w:tcW w:w="794" w:type="dxa"/>
            <w:tcBorders>
              <w:left w:val="nil"/>
              <w:bottom w:val="single" w:sz="4" w:space="0" w:color="auto"/>
              <w:right w:val="nil"/>
            </w:tcBorders>
            <w:shd w:val="clear" w:color="auto" w:fill="auto"/>
            <w:tcMar>
              <w:left w:w="57" w:type="dxa"/>
              <w:right w:w="57" w:type="dxa"/>
            </w:tcMar>
          </w:tcPr>
          <w:p w14:paraId="66F2E549" w14:textId="77777777" w:rsidR="00E15E36" w:rsidRPr="00F62DC2" w:rsidRDefault="00E15E36" w:rsidP="00E15E36">
            <w:pPr>
              <w:pStyle w:val="TableCell0-2Break"/>
              <w:rPr>
                <w:rStyle w:val="ChSmallCaps"/>
              </w:rPr>
            </w:pPr>
          </w:p>
        </w:tc>
        <w:tc>
          <w:tcPr>
            <w:tcW w:w="567" w:type="dxa"/>
            <w:tcBorders>
              <w:left w:val="nil"/>
              <w:bottom w:val="single" w:sz="4" w:space="0" w:color="auto"/>
              <w:right w:val="nil"/>
            </w:tcBorders>
            <w:shd w:val="clear" w:color="auto" w:fill="auto"/>
            <w:tcMar>
              <w:left w:w="57" w:type="dxa"/>
              <w:right w:w="57" w:type="dxa"/>
            </w:tcMar>
          </w:tcPr>
          <w:p w14:paraId="0F52FF1C" w14:textId="77777777" w:rsidR="00E15E36" w:rsidRPr="00F62DC2" w:rsidRDefault="00E15E36" w:rsidP="00E15E36">
            <w:pPr>
              <w:pStyle w:val="TableCell0-2Break"/>
              <w:rPr>
                <w:rStyle w:val="ChSmallCaps"/>
              </w:rPr>
            </w:pPr>
          </w:p>
        </w:tc>
        <w:tc>
          <w:tcPr>
            <w:tcW w:w="595" w:type="dxa"/>
            <w:tcBorders>
              <w:left w:val="nil"/>
              <w:bottom w:val="single" w:sz="4" w:space="0" w:color="auto"/>
              <w:right w:val="nil"/>
            </w:tcBorders>
            <w:shd w:val="clear" w:color="auto" w:fill="auto"/>
            <w:tcMar>
              <w:left w:w="57" w:type="dxa"/>
              <w:right w:w="57" w:type="dxa"/>
            </w:tcMar>
          </w:tcPr>
          <w:p w14:paraId="7E1183A0" w14:textId="77777777" w:rsidR="00E15E36" w:rsidRPr="00F62DC2" w:rsidRDefault="00E15E36" w:rsidP="00E15E36">
            <w:pPr>
              <w:pStyle w:val="TableCell0-2Break"/>
              <w:rPr>
                <w:rStyle w:val="ChSmallCaps"/>
              </w:rPr>
            </w:pPr>
          </w:p>
        </w:tc>
        <w:tc>
          <w:tcPr>
            <w:tcW w:w="595" w:type="dxa"/>
            <w:tcBorders>
              <w:left w:val="nil"/>
              <w:bottom w:val="single" w:sz="4" w:space="0" w:color="auto"/>
              <w:right w:val="nil"/>
            </w:tcBorders>
            <w:shd w:val="clear" w:color="auto" w:fill="auto"/>
            <w:tcMar>
              <w:left w:w="57" w:type="dxa"/>
              <w:right w:w="57" w:type="dxa"/>
            </w:tcMar>
          </w:tcPr>
          <w:p w14:paraId="00F382A5" w14:textId="77777777" w:rsidR="00E15E36" w:rsidRPr="00F62DC2" w:rsidRDefault="00E15E36" w:rsidP="00E15E36">
            <w:pPr>
              <w:pStyle w:val="TableCell0-2Break"/>
              <w:rPr>
                <w:rStyle w:val="ChSmallCaps"/>
              </w:rPr>
            </w:pPr>
          </w:p>
        </w:tc>
        <w:tc>
          <w:tcPr>
            <w:tcW w:w="624" w:type="dxa"/>
            <w:tcBorders>
              <w:left w:val="nil"/>
              <w:bottom w:val="single" w:sz="4" w:space="0" w:color="auto"/>
              <w:right w:val="nil"/>
            </w:tcBorders>
            <w:shd w:val="clear" w:color="auto" w:fill="auto"/>
            <w:tcMar>
              <w:left w:w="57" w:type="dxa"/>
              <w:right w:w="57" w:type="dxa"/>
            </w:tcMar>
          </w:tcPr>
          <w:p w14:paraId="18E7AE9D" w14:textId="77777777" w:rsidR="00E15E36" w:rsidRPr="00F62DC2" w:rsidRDefault="00E15E36" w:rsidP="00E15E36">
            <w:pPr>
              <w:pStyle w:val="TableCell0-2Break"/>
              <w:rPr>
                <w:rStyle w:val="ChSmallCaps"/>
              </w:rPr>
            </w:pPr>
          </w:p>
        </w:tc>
        <w:tc>
          <w:tcPr>
            <w:tcW w:w="625" w:type="dxa"/>
            <w:tcBorders>
              <w:left w:val="nil"/>
              <w:bottom w:val="single" w:sz="4" w:space="0" w:color="auto"/>
              <w:right w:val="nil"/>
            </w:tcBorders>
            <w:shd w:val="clear" w:color="auto" w:fill="auto"/>
            <w:tcMar>
              <w:left w:w="57" w:type="dxa"/>
              <w:right w:w="57" w:type="dxa"/>
            </w:tcMar>
          </w:tcPr>
          <w:p w14:paraId="0B227922" w14:textId="77777777" w:rsidR="00E15E36" w:rsidRPr="00F62DC2" w:rsidRDefault="00E15E36" w:rsidP="00E15E36">
            <w:pPr>
              <w:pStyle w:val="TableCell0-2Break"/>
              <w:rPr>
                <w:rStyle w:val="ChSmallCaps"/>
              </w:rPr>
            </w:pPr>
          </w:p>
        </w:tc>
      </w:tr>
      <w:tr w:rsidR="00E15E36" w:rsidRPr="00F62DC2" w14:paraId="70394BA7" w14:textId="77777777" w:rsidTr="00CE0AEB">
        <w:tblPrEx>
          <w:tblBorders>
            <w:insideH w:val="single" w:sz="4" w:space="0" w:color="auto"/>
            <w:insideV w:val="single" w:sz="4" w:space="0" w:color="auto"/>
          </w:tblBorders>
        </w:tblPrEx>
        <w:tc>
          <w:tcPr>
            <w:tcW w:w="6691" w:type="dxa"/>
            <w:gridSpan w:val="8"/>
            <w:tcBorders>
              <w:left w:val="nil"/>
              <w:right w:val="nil"/>
            </w:tcBorders>
            <w:shd w:val="clear" w:color="auto" w:fill="auto"/>
          </w:tcPr>
          <w:p w14:paraId="0D07684F" w14:textId="77777777" w:rsidR="00E15E36" w:rsidRPr="00F62DC2" w:rsidRDefault="00E15E36" w:rsidP="00E15E36">
            <w:pPr>
              <w:pStyle w:val="TableCell2-2"/>
              <w:rPr>
                <w:rStyle w:val="ChSmallCaps"/>
              </w:rPr>
            </w:pPr>
            <w:r>
              <w:t>Diminution</w:t>
            </w:r>
          </w:p>
        </w:tc>
      </w:tr>
      <w:tr w:rsidR="00AC23C4" w:rsidRPr="00F62DC2" w14:paraId="5DBEE206" w14:textId="77777777" w:rsidTr="00CE0AEB">
        <w:tc>
          <w:tcPr>
            <w:tcW w:w="1729" w:type="dxa"/>
            <w:tcBorders>
              <w:top w:val="single" w:sz="4" w:space="0" w:color="auto"/>
              <w:left w:val="nil"/>
              <w:right w:val="nil"/>
            </w:tcBorders>
            <w:shd w:val="clear" w:color="auto" w:fill="auto"/>
          </w:tcPr>
          <w:p w14:paraId="61184545" w14:textId="77777777" w:rsidR="00E15E36" w:rsidRPr="00F62DC2" w:rsidRDefault="00E15E36" w:rsidP="00AC23C4">
            <w:pPr>
              <w:pStyle w:val="TableCell2-0Break"/>
              <w:ind w:left="142"/>
              <w:rPr>
                <w:rStyle w:val="ChBold"/>
              </w:rPr>
            </w:pPr>
            <w:r w:rsidRPr="00F62DC2">
              <w:t>Disparagement</w:t>
            </w:r>
          </w:p>
        </w:tc>
        <w:tc>
          <w:tcPr>
            <w:tcW w:w="1162" w:type="dxa"/>
            <w:tcBorders>
              <w:top w:val="single" w:sz="4" w:space="0" w:color="auto"/>
              <w:left w:val="nil"/>
              <w:right w:val="nil"/>
            </w:tcBorders>
            <w:shd w:val="clear" w:color="auto" w:fill="auto"/>
            <w:tcMar>
              <w:left w:w="57" w:type="dxa"/>
              <w:right w:w="57" w:type="dxa"/>
            </w:tcMar>
          </w:tcPr>
          <w:p w14:paraId="7B264ECA" w14:textId="77777777" w:rsidR="00E15E36" w:rsidRPr="0099608C" w:rsidRDefault="00E15E36" w:rsidP="00E15E36">
            <w:pPr>
              <w:pStyle w:val="TableCell2-0Break"/>
              <w:rPr>
                <w:rStyle w:val="ChSmallCaps"/>
              </w:rPr>
            </w:pPr>
            <w:r w:rsidRPr="0099608C">
              <w:rPr>
                <w:rStyle w:val="ChSmallCaps"/>
              </w:rPr>
              <w:t>pro</w:t>
            </w:r>
          </w:p>
        </w:tc>
        <w:tc>
          <w:tcPr>
            <w:tcW w:w="794" w:type="dxa"/>
            <w:tcBorders>
              <w:top w:val="single" w:sz="4" w:space="0" w:color="auto"/>
              <w:left w:val="nil"/>
              <w:right w:val="nil"/>
            </w:tcBorders>
            <w:shd w:val="clear" w:color="auto" w:fill="auto"/>
            <w:tcMar>
              <w:left w:w="57" w:type="dxa"/>
              <w:right w:w="57" w:type="dxa"/>
            </w:tcMar>
          </w:tcPr>
          <w:p w14:paraId="07A99CB6" w14:textId="77777777" w:rsidR="00E15E36" w:rsidRPr="00F62DC2" w:rsidRDefault="00E15E36" w:rsidP="00AC23C4">
            <w:pPr>
              <w:pStyle w:val="TableCell2-0Break"/>
              <w:ind w:left="113" w:hanging="113"/>
              <w:rPr>
                <w:rStyle w:val="ChSmallCaps"/>
              </w:rPr>
            </w:pPr>
          </w:p>
        </w:tc>
        <w:tc>
          <w:tcPr>
            <w:tcW w:w="567" w:type="dxa"/>
            <w:tcBorders>
              <w:top w:val="single" w:sz="4" w:space="0" w:color="auto"/>
              <w:left w:val="nil"/>
              <w:right w:val="nil"/>
            </w:tcBorders>
            <w:shd w:val="clear" w:color="auto" w:fill="auto"/>
            <w:tcMar>
              <w:left w:w="57" w:type="dxa"/>
              <w:right w:w="57" w:type="dxa"/>
            </w:tcMar>
          </w:tcPr>
          <w:p w14:paraId="10EDB961" w14:textId="77777777" w:rsidR="00E15E36" w:rsidRPr="00F62DC2" w:rsidRDefault="00E15E36" w:rsidP="00E15E36">
            <w:pPr>
              <w:pStyle w:val="TableCell2-0Break"/>
              <w:rPr>
                <w:rStyle w:val="ChSmallCaps"/>
              </w:rPr>
            </w:pPr>
          </w:p>
        </w:tc>
        <w:tc>
          <w:tcPr>
            <w:tcW w:w="595" w:type="dxa"/>
            <w:tcBorders>
              <w:top w:val="single" w:sz="4" w:space="0" w:color="auto"/>
              <w:left w:val="nil"/>
              <w:right w:val="nil"/>
            </w:tcBorders>
            <w:shd w:val="clear" w:color="auto" w:fill="auto"/>
            <w:tcMar>
              <w:left w:w="57" w:type="dxa"/>
              <w:right w:w="57" w:type="dxa"/>
            </w:tcMar>
          </w:tcPr>
          <w:p w14:paraId="0AED67C1" w14:textId="77777777" w:rsidR="00E15E36" w:rsidRPr="00F62DC2" w:rsidRDefault="00E15E36" w:rsidP="00AC23C4">
            <w:pPr>
              <w:pStyle w:val="TableCell2-0Break"/>
              <w:ind w:left="113" w:hanging="113"/>
              <w:rPr>
                <w:rStyle w:val="ChSmallCaps"/>
              </w:rPr>
            </w:pPr>
          </w:p>
        </w:tc>
        <w:tc>
          <w:tcPr>
            <w:tcW w:w="595" w:type="dxa"/>
            <w:tcBorders>
              <w:top w:val="single" w:sz="4" w:space="0" w:color="auto"/>
              <w:left w:val="nil"/>
              <w:right w:val="nil"/>
            </w:tcBorders>
            <w:shd w:val="clear" w:color="auto" w:fill="auto"/>
            <w:tcMar>
              <w:left w:w="57" w:type="dxa"/>
              <w:right w:w="57" w:type="dxa"/>
            </w:tcMar>
          </w:tcPr>
          <w:p w14:paraId="50B1FC5A" w14:textId="77777777" w:rsidR="00E15E36" w:rsidRPr="00F62DC2" w:rsidRDefault="00E15E36" w:rsidP="00AC23C4">
            <w:pPr>
              <w:pStyle w:val="TableCell2-0Break"/>
              <w:ind w:left="113" w:hanging="113"/>
              <w:rPr>
                <w:rStyle w:val="ChSmallCaps"/>
              </w:rPr>
            </w:pPr>
          </w:p>
        </w:tc>
        <w:tc>
          <w:tcPr>
            <w:tcW w:w="624" w:type="dxa"/>
            <w:tcBorders>
              <w:top w:val="single" w:sz="4" w:space="0" w:color="auto"/>
              <w:left w:val="nil"/>
              <w:right w:val="nil"/>
            </w:tcBorders>
            <w:shd w:val="clear" w:color="auto" w:fill="auto"/>
            <w:tcMar>
              <w:left w:w="57" w:type="dxa"/>
              <w:right w:w="57" w:type="dxa"/>
            </w:tcMar>
          </w:tcPr>
          <w:p w14:paraId="572AED19" w14:textId="77777777" w:rsidR="00E15E36" w:rsidRPr="00F62DC2" w:rsidRDefault="00E15E36" w:rsidP="00E15E36">
            <w:pPr>
              <w:pStyle w:val="TableCell2-0Break"/>
              <w:rPr>
                <w:rStyle w:val="ChSmallCaps"/>
              </w:rPr>
            </w:pPr>
          </w:p>
        </w:tc>
        <w:tc>
          <w:tcPr>
            <w:tcW w:w="625" w:type="dxa"/>
            <w:tcBorders>
              <w:top w:val="single" w:sz="4" w:space="0" w:color="auto"/>
              <w:left w:val="nil"/>
              <w:right w:val="nil"/>
            </w:tcBorders>
            <w:shd w:val="clear" w:color="auto" w:fill="auto"/>
            <w:tcMar>
              <w:left w:w="57" w:type="dxa"/>
              <w:right w:w="57" w:type="dxa"/>
            </w:tcMar>
          </w:tcPr>
          <w:p w14:paraId="24D6C135" w14:textId="77777777" w:rsidR="00E15E36" w:rsidRPr="00F62DC2" w:rsidRDefault="00E15E36" w:rsidP="00E15E36">
            <w:pPr>
              <w:pStyle w:val="TableCell2-0Break"/>
              <w:rPr>
                <w:rStyle w:val="ChSmallCaps"/>
              </w:rPr>
            </w:pPr>
          </w:p>
        </w:tc>
      </w:tr>
      <w:tr w:rsidR="00AC23C4" w:rsidRPr="00F62DC2" w14:paraId="58A035E3" w14:textId="77777777" w:rsidTr="00CE0AEB">
        <w:tc>
          <w:tcPr>
            <w:tcW w:w="1729" w:type="dxa"/>
            <w:tcBorders>
              <w:left w:val="nil"/>
              <w:right w:val="nil"/>
            </w:tcBorders>
            <w:shd w:val="clear" w:color="auto" w:fill="auto"/>
          </w:tcPr>
          <w:p w14:paraId="7EF1DCDD" w14:textId="77777777" w:rsidR="00E15E36" w:rsidRPr="00F62DC2" w:rsidRDefault="00E15E36" w:rsidP="00AC23C4">
            <w:pPr>
              <w:ind w:left="142"/>
            </w:pPr>
            <w:r w:rsidRPr="00F62DC2">
              <w:rPr>
                <w:lang w:eastAsia="en-US"/>
              </w:rPr>
              <w:t>Indefiniteness</w:t>
            </w:r>
          </w:p>
        </w:tc>
        <w:tc>
          <w:tcPr>
            <w:tcW w:w="1162" w:type="dxa"/>
            <w:tcBorders>
              <w:left w:val="nil"/>
              <w:right w:val="nil"/>
            </w:tcBorders>
            <w:shd w:val="clear" w:color="auto" w:fill="auto"/>
            <w:tcMar>
              <w:left w:w="57" w:type="dxa"/>
              <w:right w:w="57" w:type="dxa"/>
            </w:tcMar>
          </w:tcPr>
          <w:p w14:paraId="1FB2FE93" w14:textId="77777777" w:rsidR="00E15E36" w:rsidRPr="00F62DC2" w:rsidRDefault="00E15E36" w:rsidP="00E15E36">
            <w:pPr>
              <w:rPr>
                <w:rStyle w:val="ChSmallCaps"/>
              </w:rPr>
            </w:pPr>
            <w:r w:rsidRPr="0099608C">
              <w:rPr>
                <w:rStyle w:val="ChSmallCaps"/>
              </w:rPr>
              <w:t>n</w:t>
            </w:r>
            <w:r w:rsidRPr="00064C9A">
              <w:t>,</w:t>
            </w:r>
            <w:r w:rsidRPr="00D32413">
              <w:t xml:space="preserve"> </w:t>
            </w:r>
            <w:r w:rsidRPr="0099608C">
              <w:rPr>
                <w:rStyle w:val="ChSmallCaps"/>
              </w:rPr>
              <w:t>int</w:t>
            </w:r>
          </w:p>
        </w:tc>
        <w:tc>
          <w:tcPr>
            <w:tcW w:w="794" w:type="dxa"/>
            <w:tcBorders>
              <w:left w:val="nil"/>
              <w:right w:val="nil"/>
            </w:tcBorders>
            <w:shd w:val="clear" w:color="auto" w:fill="auto"/>
            <w:tcMar>
              <w:left w:w="57" w:type="dxa"/>
              <w:right w:w="57" w:type="dxa"/>
            </w:tcMar>
          </w:tcPr>
          <w:p w14:paraId="30DD23A5" w14:textId="77777777" w:rsidR="00E15E36" w:rsidRPr="00F62DC2" w:rsidRDefault="00E15E36" w:rsidP="00AC23C4">
            <w:pPr>
              <w:ind w:left="57" w:hanging="57"/>
              <w:rPr>
                <w:rStyle w:val="ChSmallCaps"/>
              </w:rPr>
            </w:pPr>
            <w:r w:rsidRPr="0099608C">
              <w:rPr>
                <w:rStyle w:val="ChSmallCaps"/>
              </w:rPr>
              <w:t>dem</w:t>
            </w:r>
            <w:r w:rsidRPr="00064C9A">
              <w:t>,</w:t>
            </w:r>
            <w:r w:rsidRPr="00D32413">
              <w:t xml:space="preserve"> </w:t>
            </w:r>
            <w:r w:rsidRPr="0099608C">
              <w:rPr>
                <w:rStyle w:val="ChSmallCaps"/>
              </w:rPr>
              <w:t>int</w:t>
            </w:r>
          </w:p>
        </w:tc>
        <w:tc>
          <w:tcPr>
            <w:tcW w:w="567" w:type="dxa"/>
            <w:tcBorders>
              <w:left w:val="nil"/>
              <w:right w:val="nil"/>
            </w:tcBorders>
            <w:shd w:val="clear" w:color="auto" w:fill="auto"/>
            <w:tcMar>
              <w:left w:w="57" w:type="dxa"/>
              <w:right w:w="57" w:type="dxa"/>
            </w:tcMar>
          </w:tcPr>
          <w:p w14:paraId="2EAD4D68"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497F47CD" w14:textId="77777777" w:rsidR="00E15E36" w:rsidRPr="00F62DC2" w:rsidRDefault="00E15E36" w:rsidP="00AC23C4">
            <w:pPr>
              <w:ind w:left="57" w:hanging="57"/>
              <w:rPr>
                <w:rStyle w:val="ChSmallCaps"/>
              </w:rPr>
            </w:pPr>
            <w:r w:rsidRPr="0099608C">
              <w:rPr>
                <w:rStyle w:val="ChSmallCaps"/>
              </w:rPr>
              <w:t>p</w:t>
            </w:r>
            <w:r w:rsidR="00263411">
              <w:rPr>
                <w:rStyle w:val="ChSmallCaps"/>
              </w:rPr>
              <w:t>r</w:t>
            </w:r>
            <w:r w:rsidRPr="0099608C">
              <w:rPr>
                <w:rStyle w:val="ChSmallCaps"/>
              </w:rPr>
              <w:t>o</w:t>
            </w:r>
            <w:r w:rsidRPr="00064C9A">
              <w:t>,</w:t>
            </w:r>
            <w:r w:rsidRPr="00D32413">
              <w:t xml:space="preserve"> </w:t>
            </w:r>
            <w:r w:rsidRPr="0099608C">
              <w:rPr>
                <w:rStyle w:val="ChSmallCaps"/>
              </w:rPr>
              <w:t>int</w:t>
            </w:r>
          </w:p>
        </w:tc>
        <w:tc>
          <w:tcPr>
            <w:tcW w:w="595" w:type="dxa"/>
            <w:tcBorders>
              <w:left w:val="nil"/>
              <w:right w:val="nil"/>
            </w:tcBorders>
            <w:shd w:val="clear" w:color="auto" w:fill="auto"/>
            <w:tcMar>
              <w:left w:w="57" w:type="dxa"/>
              <w:right w:w="57" w:type="dxa"/>
            </w:tcMar>
          </w:tcPr>
          <w:p w14:paraId="32F26614" w14:textId="77777777" w:rsidR="00E15E36" w:rsidRPr="00F62DC2" w:rsidRDefault="00E15E36" w:rsidP="00AC23C4">
            <w:pPr>
              <w:ind w:left="57" w:hanging="57"/>
              <w:rPr>
                <w:rStyle w:val="ChSmallCaps"/>
              </w:rPr>
            </w:pPr>
            <w:r w:rsidRPr="0099608C">
              <w:rPr>
                <w:rStyle w:val="ChSmallCaps"/>
              </w:rPr>
              <w:t>p</w:t>
            </w:r>
            <w:r w:rsidR="00263411">
              <w:rPr>
                <w:rStyle w:val="ChSmallCaps"/>
              </w:rPr>
              <w:t>r</w:t>
            </w:r>
            <w:r w:rsidRPr="0099608C">
              <w:rPr>
                <w:rStyle w:val="ChSmallCaps"/>
              </w:rPr>
              <w:t>o</w:t>
            </w:r>
            <w:r w:rsidRPr="00064C9A">
              <w:t>,</w:t>
            </w:r>
            <w:r w:rsidRPr="00D32413">
              <w:t xml:space="preserve"> </w:t>
            </w:r>
            <w:r w:rsidRPr="0099608C">
              <w:rPr>
                <w:rStyle w:val="ChSmallCaps"/>
              </w:rPr>
              <w:t>int</w:t>
            </w:r>
          </w:p>
        </w:tc>
        <w:tc>
          <w:tcPr>
            <w:tcW w:w="624" w:type="dxa"/>
            <w:tcBorders>
              <w:left w:val="nil"/>
              <w:right w:val="nil"/>
            </w:tcBorders>
            <w:shd w:val="clear" w:color="auto" w:fill="auto"/>
            <w:tcMar>
              <w:left w:w="57" w:type="dxa"/>
              <w:right w:w="57" w:type="dxa"/>
            </w:tcMar>
          </w:tcPr>
          <w:p w14:paraId="1842E89B" w14:textId="77777777" w:rsidR="00E15E36" w:rsidRPr="00F62DC2" w:rsidRDefault="00E15E36" w:rsidP="00E15E36">
            <w:pPr>
              <w:rPr>
                <w:rStyle w:val="ChSmallCaps"/>
              </w:rPr>
            </w:pPr>
          </w:p>
        </w:tc>
        <w:tc>
          <w:tcPr>
            <w:tcW w:w="625" w:type="dxa"/>
            <w:tcBorders>
              <w:left w:val="nil"/>
              <w:right w:val="nil"/>
            </w:tcBorders>
            <w:shd w:val="clear" w:color="auto" w:fill="auto"/>
            <w:tcMar>
              <w:left w:w="57" w:type="dxa"/>
              <w:right w:w="57" w:type="dxa"/>
            </w:tcMar>
          </w:tcPr>
          <w:p w14:paraId="59E245E5" w14:textId="77777777" w:rsidR="00E15E36" w:rsidRPr="00F62DC2" w:rsidRDefault="00E15E36" w:rsidP="00E15E36">
            <w:pPr>
              <w:rPr>
                <w:rStyle w:val="ChSmallCaps"/>
              </w:rPr>
            </w:pPr>
          </w:p>
        </w:tc>
      </w:tr>
      <w:tr w:rsidR="00AC23C4" w:rsidRPr="00F62DC2" w14:paraId="7DF0E598" w14:textId="77777777" w:rsidTr="00CE0AEB">
        <w:tc>
          <w:tcPr>
            <w:tcW w:w="1729" w:type="dxa"/>
            <w:tcBorders>
              <w:left w:val="nil"/>
              <w:right w:val="nil"/>
            </w:tcBorders>
            <w:shd w:val="clear" w:color="auto" w:fill="auto"/>
          </w:tcPr>
          <w:p w14:paraId="15401B30" w14:textId="77777777" w:rsidR="00E15E36" w:rsidRPr="00F62DC2" w:rsidRDefault="00E15E36" w:rsidP="00AC23C4">
            <w:pPr>
              <w:ind w:left="142"/>
            </w:pPr>
            <w:r w:rsidRPr="00F62DC2">
              <w:t>Attenuation</w:t>
            </w:r>
          </w:p>
        </w:tc>
        <w:tc>
          <w:tcPr>
            <w:tcW w:w="1162" w:type="dxa"/>
            <w:tcBorders>
              <w:left w:val="nil"/>
              <w:right w:val="nil"/>
            </w:tcBorders>
            <w:shd w:val="clear" w:color="auto" w:fill="auto"/>
            <w:tcMar>
              <w:left w:w="57" w:type="dxa"/>
              <w:right w:w="57" w:type="dxa"/>
            </w:tcMar>
          </w:tcPr>
          <w:p w14:paraId="575FAC1F" w14:textId="77777777" w:rsidR="00E15E36" w:rsidRPr="0099608C" w:rsidRDefault="00E15E36" w:rsidP="00E15E36">
            <w:pPr>
              <w:rPr>
                <w:rStyle w:val="ChSmallCaps"/>
              </w:rPr>
            </w:pPr>
            <w:r w:rsidRPr="0099608C">
              <w:rPr>
                <w:rStyle w:val="ChSmallCaps"/>
              </w:rPr>
              <w:t>v</w:t>
            </w:r>
          </w:p>
        </w:tc>
        <w:tc>
          <w:tcPr>
            <w:tcW w:w="794" w:type="dxa"/>
            <w:tcBorders>
              <w:left w:val="nil"/>
              <w:right w:val="nil"/>
            </w:tcBorders>
            <w:shd w:val="clear" w:color="auto" w:fill="auto"/>
            <w:tcMar>
              <w:left w:w="57" w:type="dxa"/>
              <w:right w:w="57" w:type="dxa"/>
            </w:tcMar>
          </w:tcPr>
          <w:p w14:paraId="0C5AF722" w14:textId="77777777" w:rsidR="00E15E36" w:rsidRPr="0099608C" w:rsidRDefault="00E15E36" w:rsidP="00E15E36">
            <w:pPr>
              <w:rPr>
                <w:rStyle w:val="ChSmallCaps"/>
              </w:rPr>
            </w:pPr>
            <w:r w:rsidRPr="0099608C">
              <w:rPr>
                <w:rStyle w:val="ChSmallCaps"/>
              </w:rPr>
              <w:t>v</w:t>
            </w:r>
          </w:p>
        </w:tc>
        <w:tc>
          <w:tcPr>
            <w:tcW w:w="567" w:type="dxa"/>
            <w:tcBorders>
              <w:left w:val="nil"/>
              <w:right w:val="nil"/>
            </w:tcBorders>
            <w:shd w:val="clear" w:color="auto" w:fill="auto"/>
            <w:tcMar>
              <w:left w:w="57" w:type="dxa"/>
              <w:right w:w="57" w:type="dxa"/>
            </w:tcMar>
          </w:tcPr>
          <w:p w14:paraId="18C78CF9"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3A77FA15"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27C1D85D" w14:textId="77777777" w:rsidR="00E15E36" w:rsidRPr="00F62DC2" w:rsidRDefault="00E15E36" w:rsidP="00E15E36">
            <w:pPr>
              <w:rPr>
                <w:rStyle w:val="ChSmallCaps"/>
              </w:rPr>
            </w:pPr>
          </w:p>
        </w:tc>
        <w:tc>
          <w:tcPr>
            <w:tcW w:w="624" w:type="dxa"/>
            <w:tcBorders>
              <w:left w:val="nil"/>
              <w:right w:val="nil"/>
            </w:tcBorders>
            <w:shd w:val="clear" w:color="auto" w:fill="auto"/>
            <w:tcMar>
              <w:left w:w="57" w:type="dxa"/>
              <w:right w:w="57" w:type="dxa"/>
            </w:tcMar>
          </w:tcPr>
          <w:p w14:paraId="52962E5E" w14:textId="77777777" w:rsidR="00E15E36" w:rsidRPr="00F62DC2" w:rsidRDefault="00E15E36" w:rsidP="00E15E36">
            <w:pPr>
              <w:rPr>
                <w:rStyle w:val="ChSmallCaps"/>
              </w:rPr>
            </w:pPr>
          </w:p>
        </w:tc>
        <w:tc>
          <w:tcPr>
            <w:tcW w:w="625" w:type="dxa"/>
            <w:tcBorders>
              <w:left w:val="nil"/>
              <w:right w:val="nil"/>
            </w:tcBorders>
            <w:shd w:val="clear" w:color="auto" w:fill="auto"/>
            <w:tcMar>
              <w:left w:w="57" w:type="dxa"/>
              <w:right w:w="57" w:type="dxa"/>
            </w:tcMar>
          </w:tcPr>
          <w:p w14:paraId="667DAA08" w14:textId="77777777" w:rsidR="00E15E36" w:rsidRPr="00F62DC2" w:rsidRDefault="00E15E36" w:rsidP="00E15E36">
            <w:pPr>
              <w:rPr>
                <w:rStyle w:val="ChSmallCaps"/>
              </w:rPr>
            </w:pPr>
          </w:p>
        </w:tc>
      </w:tr>
      <w:tr w:rsidR="00AC23C4" w:rsidRPr="00F62DC2" w14:paraId="23D7F9DD" w14:textId="77777777" w:rsidTr="00CE0AEB">
        <w:tc>
          <w:tcPr>
            <w:tcW w:w="1729" w:type="dxa"/>
            <w:tcBorders>
              <w:left w:val="nil"/>
              <w:right w:val="nil"/>
            </w:tcBorders>
            <w:shd w:val="clear" w:color="auto" w:fill="auto"/>
          </w:tcPr>
          <w:p w14:paraId="1DA4FF9E" w14:textId="77777777" w:rsidR="00E15E36" w:rsidRPr="00F62DC2" w:rsidRDefault="00E15E36" w:rsidP="00AC23C4">
            <w:pPr>
              <w:ind w:left="142"/>
            </w:pPr>
            <w:r w:rsidRPr="00F62DC2">
              <w:t>Vagueness</w:t>
            </w:r>
          </w:p>
        </w:tc>
        <w:tc>
          <w:tcPr>
            <w:tcW w:w="1162" w:type="dxa"/>
            <w:tcBorders>
              <w:left w:val="nil"/>
              <w:right w:val="nil"/>
            </w:tcBorders>
            <w:shd w:val="clear" w:color="auto" w:fill="auto"/>
            <w:tcMar>
              <w:left w:w="57" w:type="dxa"/>
              <w:right w:w="57" w:type="dxa"/>
            </w:tcMar>
          </w:tcPr>
          <w:p w14:paraId="5DEF0C90" w14:textId="77777777" w:rsidR="00E15E36" w:rsidRPr="00F62DC2" w:rsidRDefault="00E15E36" w:rsidP="00E15E36">
            <w:pPr>
              <w:rPr>
                <w:rStyle w:val="ChSmallCaps"/>
              </w:rPr>
            </w:pPr>
          </w:p>
        </w:tc>
        <w:tc>
          <w:tcPr>
            <w:tcW w:w="794" w:type="dxa"/>
            <w:tcBorders>
              <w:left w:val="nil"/>
              <w:right w:val="nil"/>
            </w:tcBorders>
            <w:shd w:val="clear" w:color="auto" w:fill="auto"/>
            <w:tcMar>
              <w:left w:w="57" w:type="dxa"/>
              <w:right w:w="57" w:type="dxa"/>
            </w:tcMar>
          </w:tcPr>
          <w:p w14:paraId="36C1EB0C" w14:textId="77777777" w:rsidR="00E15E36" w:rsidRPr="0099608C" w:rsidRDefault="00E15E36" w:rsidP="00E15E36">
            <w:pPr>
              <w:rPr>
                <w:rStyle w:val="ChSmallCaps"/>
              </w:rPr>
            </w:pPr>
            <w:r w:rsidRPr="0099608C">
              <w:rPr>
                <w:rStyle w:val="ChSmallCaps"/>
              </w:rPr>
              <w:t>adv</w:t>
            </w:r>
          </w:p>
        </w:tc>
        <w:tc>
          <w:tcPr>
            <w:tcW w:w="567" w:type="dxa"/>
            <w:tcBorders>
              <w:left w:val="nil"/>
              <w:right w:val="nil"/>
            </w:tcBorders>
            <w:shd w:val="clear" w:color="auto" w:fill="auto"/>
            <w:tcMar>
              <w:left w:w="57" w:type="dxa"/>
              <w:right w:w="57" w:type="dxa"/>
            </w:tcMar>
          </w:tcPr>
          <w:p w14:paraId="4862F311"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1713A680" w14:textId="77777777" w:rsidR="00E15E36" w:rsidRPr="00F62DC2" w:rsidRDefault="00E15E36" w:rsidP="00E15E36">
            <w:pPr>
              <w:rPr>
                <w:rStyle w:val="ChSmallCaps"/>
              </w:rPr>
            </w:pPr>
          </w:p>
        </w:tc>
        <w:tc>
          <w:tcPr>
            <w:tcW w:w="595" w:type="dxa"/>
            <w:tcBorders>
              <w:left w:val="nil"/>
              <w:right w:val="nil"/>
            </w:tcBorders>
            <w:shd w:val="clear" w:color="auto" w:fill="auto"/>
            <w:tcMar>
              <w:left w:w="57" w:type="dxa"/>
              <w:right w:w="57" w:type="dxa"/>
            </w:tcMar>
          </w:tcPr>
          <w:p w14:paraId="67E72F60" w14:textId="77777777" w:rsidR="00E15E36" w:rsidRPr="00F62DC2" w:rsidRDefault="00E15E36" w:rsidP="00E15E36">
            <w:pPr>
              <w:rPr>
                <w:rStyle w:val="ChSmallCaps"/>
              </w:rPr>
            </w:pPr>
          </w:p>
        </w:tc>
        <w:tc>
          <w:tcPr>
            <w:tcW w:w="624" w:type="dxa"/>
            <w:tcBorders>
              <w:left w:val="nil"/>
              <w:right w:val="nil"/>
            </w:tcBorders>
            <w:shd w:val="clear" w:color="auto" w:fill="auto"/>
            <w:tcMar>
              <w:left w:w="57" w:type="dxa"/>
              <w:right w:w="57" w:type="dxa"/>
            </w:tcMar>
          </w:tcPr>
          <w:p w14:paraId="2B115C87" w14:textId="77777777" w:rsidR="00E15E36" w:rsidRPr="00F62DC2" w:rsidRDefault="00E15E36" w:rsidP="00E15E36">
            <w:pPr>
              <w:rPr>
                <w:rStyle w:val="ChSmallCaps"/>
              </w:rPr>
            </w:pPr>
          </w:p>
        </w:tc>
        <w:tc>
          <w:tcPr>
            <w:tcW w:w="625" w:type="dxa"/>
            <w:tcBorders>
              <w:left w:val="nil"/>
              <w:right w:val="nil"/>
            </w:tcBorders>
            <w:shd w:val="clear" w:color="auto" w:fill="auto"/>
            <w:tcMar>
              <w:left w:w="57" w:type="dxa"/>
              <w:right w:w="57" w:type="dxa"/>
            </w:tcMar>
          </w:tcPr>
          <w:p w14:paraId="54177B09" w14:textId="77777777" w:rsidR="00E15E36" w:rsidRPr="00F62DC2" w:rsidRDefault="00E15E36" w:rsidP="00E15E36">
            <w:pPr>
              <w:rPr>
                <w:rStyle w:val="ChSmallCaps"/>
              </w:rPr>
            </w:pPr>
          </w:p>
        </w:tc>
      </w:tr>
      <w:tr w:rsidR="00AC23C4" w:rsidRPr="00DA47D5" w14:paraId="4C288F0D" w14:textId="77777777" w:rsidTr="00CE0AEB">
        <w:tc>
          <w:tcPr>
            <w:tcW w:w="1729" w:type="dxa"/>
            <w:tcBorders>
              <w:left w:val="nil"/>
              <w:bottom w:val="single" w:sz="4" w:space="0" w:color="auto"/>
              <w:right w:val="nil"/>
            </w:tcBorders>
            <w:shd w:val="clear" w:color="auto" w:fill="auto"/>
          </w:tcPr>
          <w:p w14:paraId="2F9954D9" w14:textId="77777777" w:rsidR="00E15E36" w:rsidRPr="00F62DC2" w:rsidRDefault="00E15E36" w:rsidP="00AC23C4">
            <w:pPr>
              <w:pStyle w:val="TableCell0-2Break"/>
              <w:ind w:left="142"/>
            </w:pPr>
            <w:r>
              <w:t>Imitation</w:t>
            </w:r>
          </w:p>
        </w:tc>
        <w:tc>
          <w:tcPr>
            <w:tcW w:w="1162" w:type="dxa"/>
            <w:tcBorders>
              <w:left w:val="nil"/>
              <w:bottom w:val="single" w:sz="4" w:space="0" w:color="auto"/>
              <w:right w:val="nil"/>
            </w:tcBorders>
            <w:shd w:val="clear" w:color="auto" w:fill="auto"/>
            <w:tcMar>
              <w:left w:w="57" w:type="dxa"/>
              <w:right w:w="57" w:type="dxa"/>
            </w:tcMar>
          </w:tcPr>
          <w:p w14:paraId="2858E033" w14:textId="77777777" w:rsidR="00E15E36" w:rsidRPr="00A77175" w:rsidRDefault="00E15E36" w:rsidP="00E15E36">
            <w:pPr>
              <w:pStyle w:val="TableCell0-2Break"/>
              <w:rPr>
                <w:rStyle w:val="ChSmallCaps"/>
              </w:rPr>
            </w:pPr>
            <w:r w:rsidRPr="0099608C">
              <w:rPr>
                <w:rStyle w:val="ChSmallCaps"/>
              </w:rPr>
              <w:t>v</w:t>
            </w:r>
            <w:r w:rsidRPr="00064C9A">
              <w:t>,</w:t>
            </w:r>
            <w:r w:rsidRPr="00D32413">
              <w:t xml:space="preserve"> </w:t>
            </w:r>
            <w:r w:rsidRPr="0099608C">
              <w:rPr>
                <w:rStyle w:val="ChSmallCaps"/>
              </w:rPr>
              <w:t>pro</w:t>
            </w:r>
          </w:p>
        </w:tc>
        <w:tc>
          <w:tcPr>
            <w:tcW w:w="794" w:type="dxa"/>
            <w:tcBorders>
              <w:left w:val="nil"/>
              <w:bottom w:val="single" w:sz="4" w:space="0" w:color="auto"/>
              <w:right w:val="nil"/>
            </w:tcBorders>
            <w:shd w:val="clear" w:color="auto" w:fill="auto"/>
            <w:tcMar>
              <w:left w:w="57" w:type="dxa"/>
              <w:right w:w="57" w:type="dxa"/>
            </w:tcMar>
          </w:tcPr>
          <w:p w14:paraId="749DD66C" w14:textId="77777777" w:rsidR="00E15E36" w:rsidRPr="007512B4" w:rsidRDefault="00E15E36" w:rsidP="00E15E36">
            <w:pPr>
              <w:pStyle w:val="TableCell0-2Break"/>
              <w:rPr>
                <w:rStyle w:val="ChSmallCaps"/>
              </w:rPr>
            </w:pPr>
            <w:r w:rsidRPr="0099608C">
              <w:rPr>
                <w:rStyle w:val="ChSmallCaps"/>
              </w:rPr>
              <w:t>v</w:t>
            </w:r>
            <w:r w:rsidRPr="00064C9A">
              <w:t>,</w:t>
            </w:r>
            <w:r w:rsidRPr="00D32413">
              <w:t xml:space="preserve"> </w:t>
            </w:r>
            <w:r w:rsidRPr="0099608C">
              <w:rPr>
                <w:rStyle w:val="ChSmallCaps"/>
              </w:rPr>
              <w:t>pro</w:t>
            </w:r>
          </w:p>
        </w:tc>
        <w:tc>
          <w:tcPr>
            <w:tcW w:w="567" w:type="dxa"/>
            <w:tcBorders>
              <w:left w:val="nil"/>
              <w:bottom w:val="single" w:sz="4" w:space="0" w:color="auto"/>
              <w:right w:val="nil"/>
            </w:tcBorders>
            <w:shd w:val="clear" w:color="auto" w:fill="auto"/>
            <w:tcMar>
              <w:left w:w="57" w:type="dxa"/>
              <w:right w:w="57" w:type="dxa"/>
            </w:tcMar>
          </w:tcPr>
          <w:p w14:paraId="6637DB87" w14:textId="77777777" w:rsidR="00E15E36" w:rsidRPr="007512B4" w:rsidRDefault="00E15E36" w:rsidP="00E15E36">
            <w:pPr>
              <w:pStyle w:val="TableCell0-2Break"/>
              <w:rPr>
                <w:rStyle w:val="ChSmallCaps"/>
              </w:rPr>
            </w:pPr>
          </w:p>
        </w:tc>
        <w:tc>
          <w:tcPr>
            <w:tcW w:w="595" w:type="dxa"/>
            <w:tcBorders>
              <w:left w:val="nil"/>
              <w:bottom w:val="single" w:sz="4" w:space="0" w:color="auto"/>
              <w:right w:val="nil"/>
            </w:tcBorders>
            <w:shd w:val="clear" w:color="auto" w:fill="auto"/>
            <w:tcMar>
              <w:left w:w="57" w:type="dxa"/>
              <w:right w:w="57" w:type="dxa"/>
            </w:tcMar>
          </w:tcPr>
          <w:p w14:paraId="07EDB246" w14:textId="77777777" w:rsidR="00E15E36" w:rsidRPr="007512B4" w:rsidRDefault="00E15E36" w:rsidP="00E15E36">
            <w:pPr>
              <w:pStyle w:val="TableCell0-2Break"/>
              <w:rPr>
                <w:rStyle w:val="ChSmallCaps"/>
              </w:rPr>
            </w:pPr>
          </w:p>
        </w:tc>
        <w:tc>
          <w:tcPr>
            <w:tcW w:w="595" w:type="dxa"/>
            <w:tcBorders>
              <w:left w:val="nil"/>
              <w:bottom w:val="single" w:sz="4" w:space="0" w:color="auto"/>
              <w:right w:val="nil"/>
            </w:tcBorders>
            <w:shd w:val="clear" w:color="auto" w:fill="auto"/>
            <w:tcMar>
              <w:left w:w="57" w:type="dxa"/>
              <w:right w:w="57" w:type="dxa"/>
            </w:tcMar>
          </w:tcPr>
          <w:p w14:paraId="44DCCDF1" w14:textId="77777777" w:rsidR="00E15E36" w:rsidRPr="007512B4" w:rsidRDefault="00E15E36" w:rsidP="00E15E36">
            <w:pPr>
              <w:pStyle w:val="TableCell0-2Break"/>
              <w:rPr>
                <w:rStyle w:val="ChSmallCaps"/>
              </w:rPr>
            </w:pPr>
          </w:p>
        </w:tc>
        <w:tc>
          <w:tcPr>
            <w:tcW w:w="624" w:type="dxa"/>
            <w:tcBorders>
              <w:left w:val="nil"/>
              <w:bottom w:val="single" w:sz="4" w:space="0" w:color="auto"/>
              <w:right w:val="nil"/>
            </w:tcBorders>
            <w:shd w:val="clear" w:color="auto" w:fill="auto"/>
            <w:tcMar>
              <w:left w:w="57" w:type="dxa"/>
              <w:right w:w="57" w:type="dxa"/>
            </w:tcMar>
          </w:tcPr>
          <w:p w14:paraId="65D57E53" w14:textId="77777777" w:rsidR="00E15E36" w:rsidRPr="007512B4" w:rsidRDefault="00E15E36" w:rsidP="00E15E36">
            <w:pPr>
              <w:pStyle w:val="TableCell0-2Break"/>
              <w:rPr>
                <w:rStyle w:val="ChSmallCaps"/>
              </w:rPr>
            </w:pPr>
          </w:p>
        </w:tc>
        <w:tc>
          <w:tcPr>
            <w:tcW w:w="625" w:type="dxa"/>
            <w:tcBorders>
              <w:left w:val="nil"/>
              <w:bottom w:val="single" w:sz="4" w:space="0" w:color="auto"/>
              <w:right w:val="nil"/>
            </w:tcBorders>
            <w:shd w:val="clear" w:color="auto" w:fill="auto"/>
            <w:tcMar>
              <w:left w:w="57" w:type="dxa"/>
              <w:right w:w="57" w:type="dxa"/>
            </w:tcMar>
          </w:tcPr>
          <w:p w14:paraId="4A5C25F2" w14:textId="77777777" w:rsidR="00E15E36" w:rsidRPr="007512B4" w:rsidRDefault="00E15E36" w:rsidP="00E15E36">
            <w:pPr>
              <w:pStyle w:val="TableCell0-2Break"/>
              <w:rPr>
                <w:rStyle w:val="ChSmallCaps"/>
              </w:rPr>
            </w:pPr>
          </w:p>
        </w:tc>
      </w:tr>
    </w:tbl>
    <w:p w14:paraId="4B04D344" w14:textId="77777777" w:rsidR="00E15E36" w:rsidRDefault="00E15E36" w:rsidP="00287917">
      <w:pPr>
        <w:pStyle w:val="Body0015after05before"/>
      </w:pPr>
      <w:r>
        <w:t xml:space="preserve">Overall, there is not a specific, one-to-one </w:t>
      </w:r>
      <w:r w:rsidRPr="005A5B29">
        <w:t xml:space="preserve">relation between the </w:t>
      </w:r>
      <w:r w:rsidRPr="00F243FA">
        <w:t xml:space="preserve">meaning </w:t>
      </w:r>
      <w:r>
        <w:t xml:space="preserve">aspects of the reduplicated lexemes </w:t>
      </w:r>
      <w:r w:rsidRPr="00F243FA">
        <w:t xml:space="preserve">and the syntactic class of the </w:t>
      </w:r>
      <w:r>
        <w:t xml:space="preserve">corresponding </w:t>
      </w:r>
      <w:r w:rsidRPr="00F243FA">
        <w:t>base word</w:t>
      </w:r>
      <w:r>
        <w:t>s</w:t>
      </w:r>
      <w:r w:rsidR="005C2116">
        <w:t xml:space="preserve"> in any of the Malay varieties discussed here</w:t>
      </w:r>
      <w:r>
        <w:t>.</w:t>
      </w:r>
    </w:p>
    <w:p w14:paraId="1329C6FA" w14:textId="77777777" w:rsidR="00E15E36" w:rsidRPr="004823E9" w:rsidRDefault="00E15E36" w:rsidP="00E15E36">
      <w:pPr>
        <w:pStyle w:val="Heading3"/>
        <w:rPr>
          <w:lang w:eastAsia="en-US"/>
        </w:rPr>
      </w:pPr>
      <w:bookmarkStart w:id="1904" w:name="_Ref365986734"/>
      <w:bookmarkStart w:id="1905" w:name="_Toc367531073"/>
      <w:bookmarkStart w:id="1906" w:name="_Ref374440478"/>
      <w:bookmarkStart w:id="1907" w:name="_Toc440455566"/>
      <w:r>
        <w:t xml:space="preserve">Interpretational </w:t>
      </w:r>
      <w:bookmarkEnd w:id="1904"/>
      <w:bookmarkEnd w:id="1905"/>
      <w:r>
        <w:t>shift</w:t>
      </w:r>
      <w:bookmarkEnd w:id="1906"/>
      <w:bookmarkEnd w:id="1907"/>
    </w:p>
    <w:p w14:paraId="44C30E2E" w14:textId="3377A7FB" w:rsidR="00E15E36" w:rsidRPr="004823E9" w:rsidRDefault="00E15E36" w:rsidP="00287917">
      <w:pPr>
        <w:pStyle w:val="Body0000after"/>
        <w:rPr>
          <w:lang w:eastAsia="en-US"/>
        </w:rPr>
      </w:pPr>
      <w:r w:rsidRPr="004823E9">
        <w:rPr>
          <w:lang w:eastAsia="en-US"/>
        </w:rPr>
        <w:t>Interpretational shift of reduplicated lexemes, as described for Papuan Malay (see §</w:t>
      </w:r>
      <w:r>
        <w:rPr>
          <w:lang w:eastAsia="en-US"/>
        </w:rPr>
        <w:fldChar w:fldCharType="begin"/>
      </w:r>
      <w:r>
        <w:rPr>
          <w:lang w:eastAsia="en-US"/>
        </w:rPr>
        <w:instrText xml:space="preserve"> REF _Ref368577236 \w \h </w:instrText>
      </w:r>
      <w:r>
        <w:rPr>
          <w:lang w:eastAsia="en-US"/>
        </w:rPr>
      </w:r>
      <w:r>
        <w:rPr>
          <w:lang w:eastAsia="en-US"/>
        </w:rPr>
        <w:fldChar w:fldCharType="separate"/>
      </w:r>
      <w:r w:rsidR="00154D81">
        <w:rPr>
          <w:cs/>
          <w:lang w:eastAsia="en-US"/>
        </w:rPr>
        <w:t>‎</w:t>
      </w:r>
      <w:r w:rsidR="00154D81">
        <w:rPr>
          <w:lang w:eastAsia="en-US"/>
        </w:rPr>
        <w:t>4.2.1.4</w:t>
      </w:r>
      <w:r>
        <w:rPr>
          <w:lang w:eastAsia="en-US"/>
        </w:rPr>
        <w:fldChar w:fldCharType="end"/>
      </w:r>
      <w:r>
        <w:rPr>
          <w:lang w:eastAsia="en-US"/>
        </w:rPr>
        <w:t xml:space="preserve"> and </w:t>
      </w:r>
      <w:r w:rsidRPr="004823E9">
        <w:rPr>
          <w:lang w:eastAsia="en-US"/>
        </w:rPr>
        <w:t>§</w:t>
      </w:r>
      <w:r>
        <w:rPr>
          <w:lang w:eastAsia="en-US"/>
        </w:rPr>
        <w:fldChar w:fldCharType="begin"/>
      </w:r>
      <w:r>
        <w:rPr>
          <w:lang w:eastAsia="en-US"/>
        </w:rPr>
        <w:instrText xml:space="preserve"> REF _Ref368577283 \w \h </w:instrText>
      </w:r>
      <w:r>
        <w:rPr>
          <w:lang w:eastAsia="en-US"/>
        </w:rPr>
      </w:r>
      <w:r>
        <w:rPr>
          <w:lang w:eastAsia="en-US"/>
        </w:rPr>
        <w:fldChar w:fldCharType="separate"/>
      </w:r>
      <w:r w:rsidR="00154D81">
        <w:rPr>
          <w:cs/>
          <w:lang w:eastAsia="en-US"/>
        </w:rPr>
        <w:t>‎</w:t>
      </w:r>
      <w:r w:rsidR="00154D81">
        <w:rPr>
          <w:lang w:eastAsia="en-US"/>
        </w:rPr>
        <w:t>4.2.2.8</w:t>
      </w:r>
      <w:r>
        <w:rPr>
          <w:lang w:eastAsia="en-US"/>
        </w:rPr>
        <w:fldChar w:fldCharType="end"/>
      </w:r>
      <w:r w:rsidRPr="004823E9">
        <w:rPr>
          <w:lang w:eastAsia="en-US"/>
        </w:rPr>
        <w:t xml:space="preserve">), is also </w:t>
      </w:r>
      <w:r>
        <w:rPr>
          <w:lang w:eastAsia="en-US"/>
        </w:rPr>
        <w:t xml:space="preserve">attested </w:t>
      </w:r>
      <w:r w:rsidRPr="004823E9">
        <w:rPr>
          <w:lang w:eastAsia="en-US"/>
        </w:rPr>
        <w:t xml:space="preserve">for </w:t>
      </w:r>
      <w:r w:rsidRPr="004823E9">
        <w:t xml:space="preserve">Ambon Malay </w:t>
      </w:r>
      <w:r w:rsidR="00BA6215">
        <w:rPr>
          <w:rStyle w:val="Citation"/>
        </w:rPr>
        <w:fldChar w:fldCharType="begin"/>
      </w:r>
      <w:r w:rsidR="0092451D">
        <w:rPr>
          <w:rStyle w:val="Citation"/>
        </w:rPr>
        <w:instrText>ADDIN CITAVI.PLACEHOLDER 8f48064d-5dc6-40e2-b3b8-fc727c0cca86 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KHZhbiBNaW5kZSAxOTk3OiAxMTgsIDEyMywgMTI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ExOCwgMTIzLCAxMjUpPC9UZXh0Pg0KICAgIDwvVGV4dFVuaXQ+DQogIDwvVGV4dFVuaXRzPg0KPC9QbGFjZWhvbGRlcj4=</w:instrText>
      </w:r>
      <w:r w:rsidR="00BA6215">
        <w:rPr>
          <w:rStyle w:val="Citation"/>
        </w:rPr>
        <w:fldChar w:fldCharType="separate"/>
      </w:r>
      <w:bookmarkStart w:id="1908" w:name="_CTVP0018f48064d5dc640e2b3b8fc727c0cca86"/>
      <w:r w:rsidR="0092006B">
        <w:rPr>
          <w:rStyle w:val="Citation"/>
        </w:rPr>
        <w:t>(van Minde 1997: 118, 123, 125)</w:t>
      </w:r>
      <w:bookmarkEnd w:id="1908"/>
      <w:r w:rsidR="00BA6215">
        <w:rPr>
          <w:rStyle w:val="Citation"/>
        </w:rPr>
        <w:fldChar w:fldCharType="end"/>
      </w:r>
      <w:r w:rsidRPr="004823E9">
        <w:t xml:space="preserve">, Larantuka Malay </w:t>
      </w:r>
      <w:r w:rsidR="00BA6215">
        <w:rPr>
          <w:rStyle w:val="Citation"/>
        </w:rPr>
        <w:fldChar w:fldCharType="begin"/>
      </w:r>
      <w:r w:rsidR="0092451D">
        <w:rPr>
          <w:rStyle w:val="Citation"/>
        </w:rPr>
        <w:instrText>ADDIN CITAVI.PLACEHOLDER 184c8c65-bb1b-4a60-9fde-d7bdb997632d PFBsYWNlaG9sZGVyPg0KICA8QWRkSW5WZXJzaW9uPjUuMi4wLjg8L0FkZEluVmVyc2lvbj4NCiAgPElkPjE4NGM4YzY1LWJiMWItNGE2MC05ZmRlLWQ3YmRiOTk3NjMyZDwvSWQ+DQogIDxFbnRyaWVzPg0KICAgIDxFbnRyeT4NCiAgICAgIDxJZD45ZDA2NTFmZi01Zjg0LTQ1MzgtOTAyNS1iMTc3NDk2MTllMTQ8L0lkPg0KICAgICAgPFBhZ2VSYW5nZT48IVtDREFUQVs8c3A+DQogIDxuPjEyNjwvbj4NCiAgPG9zPjEyNiwgMjcwPC9vcz4NCiAgPHBzPjEyNiwgMjcwPC9wcz4NCjwvc3A+DQo8b3M+MTI2LCAyNzA8L29zPl1dPjwvUGFnZVJhbmdlPg0KICAgICAgPFN0YXJ0UGFnZT4xMjYsIDI3MD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jI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xMjYsIDI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YXV3IDIwMDk6IDEyNiwgMjcwKTwvVGV4dD4NCiAgICA8L1RleHRVbml0Pg0KICA8L1RleHRVbml0cz4NCjwvUGxhY2Vob2xkZXI+</w:instrText>
      </w:r>
      <w:r w:rsidR="00BA6215">
        <w:rPr>
          <w:rStyle w:val="Citation"/>
        </w:rPr>
        <w:fldChar w:fldCharType="separate"/>
      </w:r>
      <w:bookmarkStart w:id="1909" w:name="_CTVP001184c8c65bb1b4a609fded7bdb997632d"/>
      <w:r w:rsidR="0092006B">
        <w:rPr>
          <w:rStyle w:val="Citation"/>
        </w:rPr>
        <w:t>(Paauw 2009: 126, 270)</w:t>
      </w:r>
      <w:bookmarkEnd w:id="1909"/>
      <w:r w:rsidR="00BA6215">
        <w:rPr>
          <w:rStyle w:val="Citation"/>
        </w:rPr>
        <w:fldChar w:fldCharType="end"/>
      </w:r>
      <w:r w:rsidRPr="004823E9">
        <w:t xml:space="preserve">, Manado Malay </w:t>
      </w:r>
      <w:r w:rsidR="00BA6215">
        <w:rPr>
          <w:rStyle w:val="Citation"/>
        </w:rPr>
        <w:fldChar w:fldCharType="begin"/>
      </w:r>
      <w:r w:rsidR="0092451D">
        <w:rPr>
          <w:rStyle w:val="Citation"/>
        </w:rPr>
        <w:instrText>ADDIN CITAVI.PLACEHOLDER 8f942025-71da-430b-9638-d5a5934bbaf9 PFBsYWNlaG9sZGVyPg0KICA8QWRkSW5WZXJzaW9uPjUuMi4wLjg8L0FkZEluVmVyc2lvbj4NCiAgPElkPjhmOTQyMDI1LTcxZGEtNDMwYi05NjM4LWQ1YTU5MzRiYmFmOTwvSWQ+DQogIDxFbnRyaWVzPg0KICAgIDxFbnRyeT4NCiAgICAgIDxJZD5iNWQ5MDg4Mi1mZDVlLTRjYjYtYWUzMy00NGU0ZjIxNGEyMGQ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yNik8L1RleHQ+DQogICAgPC9UZXh0VW5pdD4NCiAgPC9UZXh0VW5pdHM+DQo8L1BsYWNlaG9sZGVyPg==</w:instrText>
      </w:r>
      <w:r w:rsidR="00BA6215">
        <w:rPr>
          <w:rStyle w:val="Citation"/>
        </w:rPr>
        <w:fldChar w:fldCharType="separate"/>
      </w:r>
      <w:bookmarkStart w:id="1910" w:name="_CTVP0018f94202571da430b9638d5a5934bbaf9"/>
      <w:r w:rsidR="0092006B">
        <w:rPr>
          <w:rStyle w:val="Citation"/>
        </w:rPr>
        <w:t>(Stoel 2005: 26)</w:t>
      </w:r>
      <w:bookmarkEnd w:id="1910"/>
      <w:r w:rsidR="00BA6215">
        <w:rPr>
          <w:rStyle w:val="Citation"/>
        </w:rPr>
        <w:fldChar w:fldCharType="end"/>
      </w:r>
      <w:r w:rsidRPr="004823E9">
        <w:t xml:space="preserve">, and Ternate Malay </w:t>
      </w:r>
      <w:r w:rsidR="00BA6215">
        <w:rPr>
          <w:rStyle w:val="Citation"/>
        </w:rPr>
        <w:fldChar w:fldCharType="begin"/>
      </w:r>
      <w:r w:rsidR="003A5B20">
        <w:rPr>
          <w:rStyle w:val="Citation"/>
        </w:rPr>
        <w:instrText>ADDIN CITAVI.PLACEHOLDER b09566a4-ea33-431c-a9de-81fee0000699 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4oTGl0YW1haHVwdXR0eSAyMDEyOiAy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RhbWFodXB1dHR5IDIwMTI6IDIyMCk8L1RleHQ+DQogICAgPC9UZXh0VW5pdD4NCiAgPC9UZXh0VW5pdHM+DQo8L1BsYWNlaG9sZGVyPg==</w:instrText>
      </w:r>
      <w:r w:rsidR="00BA6215">
        <w:rPr>
          <w:rStyle w:val="Citation"/>
        </w:rPr>
        <w:fldChar w:fldCharType="separate"/>
      </w:r>
      <w:bookmarkStart w:id="1911" w:name="_CTVP001b09566a4ea33431ca9de81fee0000699"/>
      <w:r w:rsidR="0092006B">
        <w:rPr>
          <w:rStyle w:val="Citation"/>
        </w:rPr>
        <w:t>(Litamahuputty 2012: 220)</w:t>
      </w:r>
      <w:bookmarkEnd w:id="1911"/>
      <w:r w:rsidR="00BA6215">
        <w:rPr>
          <w:rStyle w:val="Citation"/>
        </w:rPr>
        <w:fldChar w:fldCharType="end"/>
      </w:r>
      <w:r w:rsidRPr="004823E9">
        <w:t>.</w:t>
      </w:r>
    </w:p>
    <w:p w14:paraId="0A03DEBE" w14:textId="791E3223" w:rsidR="00E15E36" w:rsidRPr="004823E9" w:rsidRDefault="00E15E36" w:rsidP="00287917">
      <w:pPr>
        <w:pStyle w:val="Body0505after"/>
        <w:rPr>
          <w:lang w:eastAsia="en-US"/>
        </w:rPr>
      </w:pPr>
      <w:r>
        <w:rPr>
          <w:lang w:eastAsia="en-US"/>
        </w:rPr>
        <w:t xml:space="preserve">With respect to </w:t>
      </w:r>
      <w:r w:rsidRPr="004823E9">
        <w:rPr>
          <w:lang w:eastAsia="en-US"/>
        </w:rPr>
        <w:t>the patterns of interpretational s</w:t>
      </w:r>
      <w:r w:rsidR="00FA57CA">
        <w:rPr>
          <w:lang w:eastAsia="en-US"/>
        </w:rPr>
        <w:t>hift, two observations are made</w:t>
      </w:r>
      <w:r w:rsidRPr="004823E9">
        <w:rPr>
          <w:lang w:eastAsia="en-US"/>
        </w:rPr>
        <w:t xml:space="preserve"> </w:t>
      </w:r>
      <w:r w:rsidR="00FA57CA">
        <w:rPr>
          <w:lang w:eastAsia="en-US"/>
        </w:rPr>
        <w:t xml:space="preserve">which are </w:t>
      </w:r>
      <w:r w:rsidRPr="004823E9">
        <w:rPr>
          <w:lang w:eastAsia="en-US"/>
        </w:rPr>
        <w:t xml:space="preserve">summarized in </w:t>
      </w:r>
      <w:r w:rsidRPr="004823E9">
        <w:rPr>
          <w:lang w:eastAsia="en-US"/>
        </w:rPr>
        <w:fldChar w:fldCharType="begin"/>
      </w:r>
      <w:r w:rsidRPr="004823E9">
        <w:rPr>
          <w:lang w:eastAsia="en-US"/>
        </w:rPr>
        <w:instrText xml:space="preserve"> REF _Ref360200738 \h </w:instrText>
      </w:r>
      <w:r>
        <w:rPr>
          <w:lang w:eastAsia="en-US"/>
        </w:rPr>
        <w:instrText xml:space="preserve"> \* MERGEFORMAT </w:instrText>
      </w:r>
      <w:r w:rsidRPr="004823E9">
        <w:rPr>
          <w:lang w:eastAsia="en-US"/>
        </w:rPr>
      </w:r>
      <w:r w:rsidRPr="004823E9">
        <w:rPr>
          <w:lang w:eastAsia="en-US"/>
        </w:rPr>
        <w:fldChar w:fldCharType="separate"/>
      </w:r>
      <w:r w:rsidR="00154D81" w:rsidRPr="004823E9">
        <w:rPr>
          <w:szCs w:val="19"/>
        </w:rPr>
        <w:t xml:space="preserve">Table </w:t>
      </w:r>
      <w:r w:rsidR="00154D81">
        <w:rPr>
          <w:noProof/>
          <w:szCs w:val="19"/>
          <w:cs/>
        </w:rPr>
        <w:t>‎</w:t>
      </w:r>
      <w:r w:rsidR="00154D81">
        <w:rPr>
          <w:noProof/>
          <w:szCs w:val="19"/>
        </w:rPr>
        <w:t>4.11</w:t>
      </w:r>
      <w:r w:rsidRPr="004823E9">
        <w:rPr>
          <w:lang w:eastAsia="en-US"/>
        </w:rPr>
        <w:fldChar w:fldCharType="end"/>
      </w:r>
      <w:r w:rsidRPr="004823E9">
        <w:rPr>
          <w:lang w:eastAsia="en-US"/>
        </w:rPr>
        <w:t xml:space="preserve">. First, in each of the varieties for which interpretational shift is mentioned, it is content words that may undergo </w:t>
      </w:r>
      <w:r>
        <w:rPr>
          <w:lang w:eastAsia="en-US"/>
        </w:rPr>
        <w:t xml:space="preserve">such a </w:t>
      </w:r>
      <w:r w:rsidRPr="004823E9">
        <w:rPr>
          <w:lang w:eastAsia="en-US"/>
        </w:rPr>
        <w:t xml:space="preserve">shift. Second, the Malay varieties differ in terms of the </w:t>
      </w:r>
      <w:r>
        <w:rPr>
          <w:lang w:eastAsia="en-US"/>
        </w:rPr>
        <w:t xml:space="preserve">syntactic </w:t>
      </w:r>
      <w:r w:rsidRPr="004823E9">
        <w:rPr>
          <w:lang w:eastAsia="en-US"/>
        </w:rPr>
        <w:t xml:space="preserve">categories </w:t>
      </w:r>
      <w:r>
        <w:rPr>
          <w:lang w:eastAsia="en-US"/>
        </w:rPr>
        <w:t xml:space="preserve">of the base </w:t>
      </w:r>
      <w:r w:rsidRPr="004823E9">
        <w:rPr>
          <w:lang w:eastAsia="en-US"/>
        </w:rPr>
        <w:t xml:space="preserve">and </w:t>
      </w:r>
      <w:r>
        <w:rPr>
          <w:lang w:eastAsia="en-US"/>
        </w:rPr>
        <w:t xml:space="preserve">the readings </w:t>
      </w:r>
      <w:r w:rsidRPr="004823E9">
        <w:rPr>
          <w:lang w:eastAsia="en-US"/>
        </w:rPr>
        <w:t xml:space="preserve">which the reduplicated forms </w:t>
      </w:r>
      <w:r>
        <w:rPr>
          <w:lang w:eastAsia="en-US"/>
        </w:rPr>
        <w:t>can receive</w:t>
      </w:r>
      <w:r w:rsidRPr="004823E9">
        <w:rPr>
          <w:lang w:eastAsia="en-US"/>
        </w:rPr>
        <w:t xml:space="preserve">. In Papuan and Ambon </w:t>
      </w:r>
      <w:r w:rsidRPr="004823E9">
        <w:rPr>
          <w:lang w:eastAsia="en-US"/>
        </w:rPr>
        <w:lastRenderedPageBreak/>
        <w:t xml:space="preserve">Malay, nouns and verbs can undergo </w:t>
      </w:r>
      <w:r>
        <w:rPr>
          <w:lang w:eastAsia="en-US"/>
        </w:rPr>
        <w:t>interpretational shift</w:t>
      </w:r>
      <w:r w:rsidRPr="004823E9">
        <w:rPr>
          <w:lang w:eastAsia="en-US"/>
        </w:rPr>
        <w:t xml:space="preserve">, while in Manado Malay only nouns and in Larantuka and Ternate Malay </w:t>
      </w:r>
      <w:r w:rsidR="005C2116">
        <w:rPr>
          <w:lang w:eastAsia="en-US"/>
        </w:rPr>
        <w:t xml:space="preserve">only </w:t>
      </w:r>
      <w:r w:rsidRPr="004823E9">
        <w:rPr>
          <w:lang w:eastAsia="en-US"/>
        </w:rPr>
        <w:t>verbs</w:t>
      </w:r>
      <w:r w:rsidR="005C2116">
        <w:rPr>
          <w:lang w:eastAsia="en-US"/>
        </w:rPr>
        <w:t xml:space="preserve"> are affected</w:t>
      </w:r>
      <w:r w:rsidRPr="004823E9">
        <w:rPr>
          <w:lang w:eastAsia="en-US"/>
        </w:rPr>
        <w:t xml:space="preserve">. Most often, </w:t>
      </w:r>
      <w:r>
        <w:rPr>
          <w:lang w:eastAsia="en-US"/>
        </w:rPr>
        <w:t>such shift</w:t>
      </w:r>
      <w:r w:rsidR="008A371F">
        <w:rPr>
          <w:lang w:eastAsia="en-US"/>
        </w:rPr>
        <w:t>s</w:t>
      </w:r>
      <w:r>
        <w:rPr>
          <w:lang w:eastAsia="en-US"/>
        </w:rPr>
        <w:t xml:space="preserve"> </w:t>
      </w:r>
      <w:r w:rsidRPr="004823E9">
        <w:rPr>
          <w:lang w:eastAsia="en-US"/>
        </w:rPr>
        <w:t xml:space="preserve">result in </w:t>
      </w:r>
      <w:r>
        <w:rPr>
          <w:lang w:eastAsia="en-US"/>
        </w:rPr>
        <w:t>the reduplicated form</w:t>
      </w:r>
      <w:r w:rsidRPr="004823E9">
        <w:rPr>
          <w:lang w:eastAsia="en-US"/>
        </w:rPr>
        <w:t xml:space="preserve"> </w:t>
      </w:r>
      <w:r>
        <w:rPr>
          <w:lang w:eastAsia="en-US"/>
        </w:rPr>
        <w:t xml:space="preserve">receiving an </w:t>
      </w:r>
      <w:r w:rsidRPr="004823E9">
        <w:rPr>
          <w:lang w:eastAsia="en-US"/>
        </w:rPr>
        <w:t xml:space="preserve">adverbial </w:t>
      </w:r>
      <w:r>
        <w:rPr>
          <w:lang w:eastAsia="en-US"/>
        </w:rPr>
        <w:t>reading</w:t>
      </w:r>
      <w:r w:rsidRPr="004823E9">
        <w:rPr>
          <w:lang w:eastAsia="en-US"/>
        </w:rPr>
        <w:t xml:space="preserve">. Such is the case in Papuan, Ambon, Larantuka, and Ternate Malay; the exception is Manado Malay. Considerably less often the </w:t>
      </w:r>
      <w:r>
        <w:rPr>
          <w:lang w:eastAsia="en-US"/>
        </w:rPr>
        <w:t xml:space="preserve">shift results in a nominal reading </w:t>
      </w:r>
      <w:r w:rsidRPr="004823E9">
        <w:rPr>
          <w:lang w:eastAsia="en-US"/>
        </w:rPr>
        <w:t xml:space="preserve">(Papuan and Ambon Malay) or </w:t>
      </w:r>
      <w:r w:rsidR="00FA57CA">
        <w:rPr>
          <w:lang w:eastAsia="en-US"/>
        </w:rPr>
        <w:t xml:space="preserve">a </w:t>
      </w:r>
      <w:r w:rsidRPr="004823E9">
        <w:rPr>
          <w:lang w:eastAsia="en-US"/>
        </w:rPr>
        <w:t xml:space="preserve">verbal </w:t>
      </w:r>
      <w:r>
        <w:rPr>
          <w:lang w:eastAsia="en-US"/>
        </w:rPr>
        <w:t>reading (Papuan Malay) of reduplicated lexemes.</w:t>
      </w:r>
    </w:p>
    <w:p w14:paraId="5184E54E" w14:textId="77777777" w:rsidR="00E15E36" w:rsidRDefault="00E15E36" w:rsidP="00E15E36">
      <w:pPr>
        <w:pStyle w:val="Caption"/>
      </w:pPr>
      <w:bookmarkStart w:id="1912" w:name="_Ref360200738"/>
      <w:r w:rsidRPr="004823E9">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4</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1</w:t>
      </w:r>
      <w:r w:rsidR="00F207A1">
        <w:rPr>
          <w:szCs w:val="19"/>
        </w:rPr>
        <w:fldChar w:fldCharType="end"/>
      </w:r>
      <w:bookmarkEnd w:id="1912"/>
      <w:r w:rsidRPr="004823E9">
        <w:rPr>
          <w:szCs w:val="19"/>
        </w:rPr>
        <w:t>:</w:t>
      </w:r>
      <w:r w:rsidRPr="004823E9">
        <w:rPr>
          <w:szCs w:val="19"/>
        </w:rPr>
        <w:tab/>
      </w:r>
      <w:r w:rsidRPr="004823E9">
        <w:t xml:space="preserve">Patterning of </w:t>
      </w:r>
      <w:r>
        <w:t xml:space="preserve">interpretational shift </w:t>
      </w:r>
      <w:r w:rsidRPr="004823E9">
        <w:t>across eastern Malay varieties</w:t>
      </w:r>
    </w:p>
    <w:tbl>
      <w:tblPr>
        <w:tblW w:w="669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77"/>
        <w:gridCol w:w="624"/>
        <w:gridCol w:w="1701"/>
        <w:gridCol w:w="1673"/>
        <w:gridCol w:w="1616"/>
      </w:tblGrid>
      <w:tr w:rsidR="00AC23C4" w:rsidRPr="004823E9" w14:paraId="2E28D2D1" w14:textId="77777777" w:rsidTr="00CE0AEB">
        <w:trPr>
          <w:tblHeader/>
        </w:trPr>
        <w:tc>
          <w:tcPr>
            <w:tcW w:w="1701" w:type="dxa"/>
            <w:gridSpan w:val="2"/>
            <w:tcBorders>
              <w:top w:val="single" w:sz="4" w:space="0" w:color="auto"/>
              <w:left w:val="nil"/>
              <w:bottom w:val="single" w:sz="4" w:space="0" w:color="auto"/>
              <w:right w:val="nil"/>
            </w:tcBorders>
            <w:shd w:val="clear" w:color="auto" w:fill="auto"/>
          </w:tcPr>
          <w:p w14:paraId="725DC9B5" w14:textId="77777777" w:rsidR="00E15E36" w:rsidRPr="004823E9" w:rsidRDefault="00E15E36" w:rsidP="00E15E36">
            <w:pPr>
              <w:pStyle w:val="TableHd"/>
            </w:pPr>
            <w:r>
              <w:t xml:space="preserve">Syntactic </w:t>
            </w:r>
            <w:r w:rsidRPr="004823E9">
              <w:t>category</w:t>
            </w:r>
          </w:p>
        </w:tc>
        <w:tc>
          <w:tcPr>
            <w:tcW w:w="3374" w:type="dxa"/>
            <w:gridSpan w:val="2"/>
            <w:tcBorders>
              <w:top w:val="single" w:sz="4" w:space="0" w:color="auto"/>
              <w:left w:val="nil"/>
              <w:bottom w:val="single" w:sz="4" w:space="0" w:color="auto"/>
              <w:right w:val="nil"/>
            </w:tcBorders>
            <w:shd w:val="clear" w:color="auto" w:fill="auto"/>
          </w:tcPr>
          <w:p w14:paraId="131025EF" w14:textId="77777777" w:rsidR="00E15E36" w:rsidRPr="004823E9" w:rsidRDefault="00E15E36" w:rsidP="00E15E36">
            <w:pPr>
              <w:pStyle w:val="TableHd"/>
            </w:pPr>
            <w:r w:rsidRPr="004823E9">
              <w:t>Reduplicated forms and their meanings</w:t>
            </w:r>
          </w:p>
        </w:tc>
        <w:tc>
          <w:tcPr>
            <w:tcW w:w="1616" w:type="dxa"/>
            <w:tcBorders>
              <w:top w:val="single" w:sz="4" w:space="0" w:color="auto"/>
              <w:left w:val="nil"/>
              <w:bottom w:val="single" w:sz="4" w:space="0" w:color="auto"/>
              <w:right w:val="nil"/>
            </w:tcBorders>
            <w:shd w:val="clear" w:color="auto" w:fill="auto"/>
          </w:tcPr>
          <w:p w14:paraId="6D8BFAFE" w14:textId="77777777" w:rsidR="00E15E36" w:rsidRPr="004823E9" w:rsidRDefault="00E15E36" w:rsidP="00E15E36">
            <w:pPr>
              <w:pStyle w:val="TableHd"/>
            </w:pPr>
            <w:r>
              <w:t>Received reading</w:t>
            </w:r>
          </w:p>
        </w:tc>
      </w:tr>
      <w:tr w:rsidR="00AC23C4" w:rsidRPr="004823E9" w14:paraId="62AA8C18" w14:textId="77777777" w:rsidTr="00CE0AEB">
        <w:tc>
          <w:tcPr>
            <w:tcW w:w="1077" w:type="dxa"/>
            <w:tcBorders>
              <w:top w:val="single" w:sz="4" w:space="0" w:color="auto"/>
              <w:left w:val="nil"/>
              <w:right w:val="nil"/>
            </w:tcBorders>
            <w:shd w:val="clear" w:color="auto" w:fill="auto"/>
          </w:tcPr>
          <w:p w14:paraId="6F2C6F2B" w14:textId="77777777" w:rsidR="00E15E36" w:rsidRPr="004823E9" w:rsidRDefault="00E15E36" w:rsidP="00E15E36">
            <w:pPr>
              <w:pStyle w:val="TableCell2-0"/>
            </w:pPr>
            <w:r w:rsidRPr="004823E9">
              <w:t>Nouns</w:t>
            </w:r>
          </w:p>
        </w:tc>
        <w:tc>
          <w:tcPr>
            <w:tcW w:w="624" w:type="dxa"/>
            <w:tcBorders>
              <w:top w:val="single" w:sz="4" w:space="0" w:color="auto"/>
              <w:left w:val="nil"/>
              <w:right w:val="nil"/>
            </w:tcBorders>
            <w:shd w:val="clear" w:color="auto" w:fill="auto"/>
          </w:tcPr>
          <w:p w14:paraId="16B1BD42" w14:textId="77777777" w:rsidR="00E15E36" w:rsidRPr="004823E9" w:rsidRDefault="00E15E36" w:rsidP="00E15E36">
            <w:pPr>
              <w:pStyle w:val="TableCell2-0"/>
            </w:pPr>
            <w:r w:rsidRPr="004823E9">
              <w:t>PM</w:t>
            </w:r>
          </w:p>
        </w:tc>
        <w:tc>
          <w:tcPr>
            <w:tcW w:w="1701" w:type="dxa"/>
            <w:tcBorders>
              <w:top w:val="single" w:sz="4" w:space="0" w:color="auto"/>
              <w:left w:val="nil"/>
              <w:right w:val="nil"/>
            </w:tcBorders>
            <w:shd w:val="clear" w:color="auto" w:fill="auto"/>
          </w:tcPr>
          <w:p w14:paraId="3BB65189" w14:textId="77777777" w:rsidR="00E15E36" w:rsidRPr="004823E9" w:rsidRDefault="00E15E36" w:rsidP="00E15E36">
            <w:pPr>
              <w:pStyle w:val="TableCell2-0"/>
              <w:rPr>
                <w:rStyle w:val="ChItalBold"/>
              </w:rPr>
            </w:pPr>
            <w:r w:rsidRPr="004823E9">
              <w:rPr>
                <w:rStyle w:val="ChItalBold"/>
              </w:rPr>
              <w:t>rawa~rawa</w:t>
            </w:r>
          </w:p>
        </w:tc>
        <w:tc>
          <w:tcPr>
            <w:tcW w:w="1673" w:type="dxa"/>
            <w:tcBorders>
              <w:top w:val="single" w:sz="4" w:space="0" w:color="auto"/>
              <w:left w:val="nil"/>
              <w:right w:val="nil"/>
            </w:tcBorders>
            <w:shd w:val="clear" w:color="auto" w:fill="auto"/>
          </w:tcPr>
          <w:p w14:paraId="5C62D653" w14:textId="0C757BA9" w:rsidR="00E15E36" w:rsidRPr="004823E9" w:rsidRDefault="00B7093A" w:rsidP="00E15E36">
            <w:pPr>
              <w:pStyle w:val="TableCell2-0"/>
            </w:pPr>
            <w:r>
              <w:t>‘</w:t>
            </w:r>
            <w:r w:rsidR="00E15E36" w:rsidRPr="004823E9">
              <w:t>be swampy</w:t>
            </w:r>
            <w:r>
              <w:t>’</w:t>
            </w:r>
          </w:p>
        </w:tc>
        <w:tc>
          <w:tcPr>
            <w:tcW w:w="1616" w:type="dxa"/>
            <w:tcBorders>
              <w:top w:val="single" w:sz="4" w:space="0" w:color="auto"/>
              <w:left w:val="nil"/>
              <w:right w:val="nil"/>
            </w:tcBorders>
            <w:shd w:val="clear" w:color="auto" w:fill="auto"/>
          </w:tcPr>
          <w:p w14:paraId="56C51B06" w14:textId="77777777" w:rsidR="00E15E36" w:rsidRPr="004823E9" w:rsidRDefault="00E15E36" w:rsidP="00E15E36">
            <w:pPr>
              <w:pStyle w:val="TableCell2-0"/>
            </w:pPr>
            <w:r w:rsidRPr="004823E9">
              <w:t>verbal</w:t>
            </w:r>
          </w:p>
        </w:tc>
      </w:tr>
      <w:tr w:rsidR="00AC23C4" w:rsidRPr="004823E9" w14:paraId="6C1EC9B5" w14:textId="77777777" w:rsidTr="00CE0AEB">
        <w:tc>
          <w:tcPr>
            <w:tcW w:w="1077" w:type="dxa"/>
            <w:tcBorders>
              <w:left w:val="nil"/>
              <w:right w:val="nil"/>
            </w:tcBorders>
            <w:shd w:val="clear" w:color="auto" w:fill="auto"/>
          </w:tcPr>
          <w:p w14:paraId="43CD6988" w14:textId="77777777" w:rsidR="00E15E36" w:rsidRPr="004823E9" w:rsidRDefault="00E15E36" w:rsidP="00E15E36">
            <w:pPr>
              <w:pStyle w:val="TableCell0-2Break"/>
            </w:pPr>
          </w:p>
        </w:tc>
        <w:tc>
          <w:tcPr>
            <w:tcW w:w="624" w:type="dxa"/>
            <w:tcBorders>
              <w:left w:val="nil"/>
              <w:right w:val="nil"/>
            </w:tcBorders>
            <w:shd w:val="clear" w:color="auto" w:fill="auto"/>
          </w:tcPr>
          <w:p w14:paraId="3A566710" w14:textId="77777777" w:rsidR="00E15E36" w:rsidRPr="004823E9" w:rsidRDefault="00E15E36" w:rsidP="00E15E36">
            <w:pPr>
              <w:pStyle w:val="TableCell0-2Break"/>
            </w:pPr>
          </w:p>
        </w:tc>
        <w:tc>
          <w:tcPr>
            <w:tcW w:w="1701" w:type="dxa"/>
            <w:tcBorders>
              <w:left w:val="nil"/>
              <w:right w:val="nil"/>
            </w:tcBorders>
            <w:shd w:val="clear" w:color="auto" w:fill="auto"/>
          </w:tcPr>
          <w:p w14:paraId="1FBCB6CB" w14:textId="77777777" w:rsidR="00E15E36" w:rsidRPr="004823E9" w:rsidRDefault="00E15E36" w:rsidP="00E15E36">
            <w:pPr>
              <w:pStyle w:val="TableCell0-2Break"/>
            </w:pPr>
            <w:r w:rsidRPr="0099608C">
              <w:rPr>
                <w:rStyle w:val="ChSmallCaps"/>
              </w:rPr>
              <w:t>rdp</w:t>
            </w:r>
            <w:r w:rsidRPr="004823E9">
              <w:t>~swamp</w:t>
            </w:r>
          </w:p>
        </w:tc>
        <w:tc>
          <w:tcPr>
            <w:tcW w:w="1673" w:type="dxa"/>
            <w:tcBorders>
              <w:left w:val="nil"/>
              <w:right w:val="nil"/>
            </w:tcBorders>
            <w:shd w:val="clear" w:color="auto" w:fill="auto"/>
          </w:tcPr>
          <w:p w14:paraId="25BD4564" w14:textId="77777777" w:rsidR="00E15E36" w:rsidRPr="004823E9" w:rsidRDefault="00E15E36" w:rsidP="00E15E36">
            <w:pPr>
              <w:pStyle w:val="TableCell0-2Break"/>
            </w:pPr>
          </w:p>
        </w:tc>
        <w:tc>
          <w:tcPr>
            <w:tcW w:w="1616" w:type="dxa"/>
            <w:tcBorders>
              <w:left w:val="nil"/>
              <w:right w:val="nil"/>
            </w:tcBorders>
            <w:shd w:val="clear" w:color="auto" w:fill="auto"/>
          </w:tcPr>
          <w:p w14:paraId="691BD748" w14:textId="77777777" w:rsidR="00E15E36" w:rsidRPr="004823E9" w:rsidRDefault="00E15E36" w:rsidP="00E15E36">
            <w:pPr>
              <w:pStyle w:val="TableCell0-2Break"/>
            </w:pPr>
          </w:p>
        </w:tc>
      </w:tr>
      <w:tr w:rsidR="00AC23C4" w:rsidRPr="004823E9" w14:paraId="70BB98F4" w14:textId="77777777" w:rsidTr="00CE0AEB">
        <w:tc>
          <w:tcPr>
            <w:tcW w:w="1077" w:type="dxa"/>
            <w:tcBorders>
              <w:left w:val="nil"/>
              <w:right w:val="nil"/>
            </w:tcBorders>
            <w:shd w:val="clear" w:color="auto" w:fill="auto"/>
          </w:tcPr>
          <w:p w14:paraId="742D1BD0" w14:textId="77777777" w:rsidR="00E15E36" w:rsidRPr="004823E9" w:rsidRDefault="00E15E36" w:rsidP="00E15E36">
            <w:pPr>
              <w:pStyle w:val="TableCell2-0"/>
            </w:pPr>
          </w:p>
        </w:tc>
        <w:tc>
          <w:tcPr>
            <w:tcW w:w="624" w:type="dxa"/>
            <w:tcBorders>
              <w:left w:val="nil"/>
              <w:right w:val="nil"/>
            </w:tcBorders>
            <w:shd w:val="clear" w:color="auto" w:fill="auto"/>
          </w:tcPr>
          <w:p w14:paraId="0190EC88" w14:textId="77777777" w:rsidR="00E15E36" w:rsidRPr="004823E9" w:rsidRDefault="00E15E36" w:rsidP="00E15E36">
            <w:pPr>
              <w:pStyle w:val="TableCell2-0"/>
            </w:pPr>
          </w:p>
        </w:tc>
        <w:tc>
          <w:tcPr>
            <w:tcW w:w="1701" w:type="dxa"/>
            <w:tcBorders>
              <w:left w:val="nil"/>
              <w:right w:val="nil"/>
            </w:tcBorders>
            <w:shd w:val="clear" w:color="auto" w:fill="auto"/>
          </w:tcPr>
          <w:p w14:paraId="2FCEDB86" w14:textId="77777777" w:rsidR="00E15E36" w:rsidRPr="004823E9" w:rsidRDefault="00E15E36" w:rsidP="00E15E36">
            <w:pPr>
              <w:pStyle w:val="TableCell2-0"/>
              <w:rPr>
                <w:rStyle w:val="ChItalBold"/>
              </w:rPr>
            </w:pPr>
            <w:r w:rsidRPr="004823E9">
              <w:rPr>
                <w:rStyle w:val="ChItalBold"/>
              </w:rPr>
              <w:t>malam~malam</w:t>
            </w:r>
          </w:p>
        </w:tc>
        <w:tc>
          <w:tcPr>
            <w:tcW w:w="1673" w:type="dxa"/>
            <w:tcBorders>
              <w:left w:val="nil"/>
              <w:right w:val="nil"/>
            </w:tcBorders>
            <w:shd w:val="clear" w:color="auto" w:fill="auto"/>
          </w:tcPr>
          <w:p w14:paraId="2DC86D69" w14:textId="69265FB8" w:rsidR="00E15E36" w:rsidRPr="004823E9" w:rsidRDefault="00B7093A" w:rsidP="00E15E36">
            <w:pPr>
              <w:pStyle w:val="TableCell2-0"/>
            </w:pPr>
            <w:r>
              <w:t>‘</w:t>
            </w:r>
            <w:r w:rsidR="00E15E36" w:rsidRPr="004823E9">
              <w:t>late at night</w:t>
            </w:r>
            <w:r>
              <w:t>’</w:t>
            </w:r>
          </w:p>
        </w:tc>
        <w:tc>
          <w:tcPr>
            <w:tcW w:w="1616" w:type="dxa"/>
            <w:tcBorders>
              <w:left w:val="nil"/>
              <w:right w:val="nil"/>
            </w:tcBorders>
            <w:shd w:val="clear" w:color="auto" w:fill="auto"/>
          </w:tcPr>
          <w:p w14:paraId="7D1A304B" w14:textId="77777777" w:rsidR="00E15E36" w:rsidRPr="004823E9" w:rsidRDefault="00E15E36" w:rsidP="00E15E36">
            <w:pPr>
              <w:pStyle w:val="TableCell2-0"/>
            </w:pPr>
            <w:r w:rsidRPr="004823E9">
              <w:t>adverbial</w:t>
            </w:r>
          </w:p>
        </w:tc>
      </w:tr>
      <w:tr w:rsidR="00AC23C4" w:rsidRPr="004823E9" w14:paraId="17FEF701" w14:textId="77777777" w:rsidTr="00CE0AEB">
        <w:tc>
          <w:tcPr>
            <w:tcW w:w="1077" w:type="dxa"/>
            <w:tcBorders>
              <w:left w:val="nil"/>
              <w:right w:val="nil"/>
            </w:tcBorders>
            <w:shd w:val="clear" w:color="auto" w:fill="auto"/>
          </w:tcPr>
          <w:p w14:paraId="67E7B9DB" w14:textId="77777777" w:rsidR="00E15E36" w:rsidRPr="004823E9" w:rsidRDefault="00E15E36" w:rsidP="00E15E36">
            <w:pPr>
              <w:pStyle w:val="TableCell0-2Break"/>
            </w:pPr>
          </w:p>
        </w:tc>
        <w:tc>
          <w:tcPr>
            <w:tcW w:w="624" w:type="dxa"/>
            <w:tcBorders>
              <w:left w:val="nil"/>
              <w:right w:val="nil"/>
            </w:tcBorders>
            <w:shd w:val="clear" w:color="auto" w:fill="auto"/>
          </w:tcPr>
          <w:p w14:paraId="3FD1F215" w14:textId="77777777" w:rsidR="00E15E36" w:rsidRPr="004823E9" w:rsidRDefault="00E15E36" w:rsidP="00E15E36">
            <w:pPr>
              <w:pStyle w:val="TableCell0-2Break"/>
            </w:pPr>
          </w:p>
        </w:tc>
        <w:tc>
          <w:tcPr>
            <w:tcW w:w="1701" w:type="dxa"/>
            <w:tcBorders>
              <w:left w:val="nil"/>
              <w:right w:val="nil"/>
            </w:tcBorders>
            <w:shd w:val="clear" w:color="auto" w:fill="auto"/>
          </w:tcPr>
          <w:p w14:paraId="7440DC34" w14:textId="77777777" w:rsidR="00E15E36" w:rsidRPr="004823E9" w:rsidRDefault="00E15E36" w:rsidP="00E15E36">
            <w:pPr>
              <w:pStyle w:val="TableCell0-2Break"/>
            </w:pPr>
            <w:r w:rsidRPr="0099608C">
              <w:rPr>
                <w:rStyle w:val="ChSmallCaps"/>
              </w:rPr>
              <w:t>rdp</w:t>
            </w:r>
            <w:r w:rsidRPr="004823E9">
              <w:t>~night</w:t>
            </w:r>
          </w:p>
        </w:tc>
        <w:tc>
          <w:tcPr>
            <w:tcW w:w="1673" w:type="dxa"/>
            <w:tcBorders>
              <w:left w:val="nil"/>
              <w:right w:val="nil"/>
            </w:tcBorders>
            <w:shd w:val="clear" w:color="auto" w:fill="auto"/>
          </w:tcPr>
          <w:p w14:paraId="774CA927" w14:textId="77777777" w:rsidR="00E15E36" w:rsidRPr="004823E9" w:rsidRDefault="00E15E36" w:rsidP="00E15E36">
            <w:pPr>
              <w:pStyle w:val="TableCell0-2Break"/>
            </w:pPr>
          </w:p>
        </w:tc>
        <w:tc>
          <w:tcPr>
            <w:tcW w:w="1616" w:type="dxa"/>
            <w:tcBorders>
              <w:left w:val="nil"/>
              <w:right w:val="nil"/>
            </w:tcBorders>
            <w:shd w:val="clear" w:color="auto" w:fill="auto"/>
          </w:tcPr>
          <w:p w14:paraId="53023D85" w14:textId="77777777" w:rsidR="00E15E36" w:rsidRPr="004823E9" w:rsidRDefault="00E15E36" w:rsidP="00E15E36">
            <w:pPr>
              <w:pStyle w:val="TableCell0-2Break"/>
            </w:pPr>
          </w:p>
        </w:tc>
      </w:tr>
      <w:tr w:rsidR="00AC23C4" w:rsidRPr="004823E9" w14:paraId="51C3A133" w14:textId="77777777" w:rsidTr="00CE0AEB">
        <w:tc>
          <w:tcPr>
            <w:tcW w:w="1077" w:type="dxa"/>
            <w:tcBorders>
              <w:left w:val="nil"/>
              <w:right w:val="nil"/>
            </w:tcBorders>
            <w:shd w:val="clear" w:color="auto" w:fill="auto"/>
          </w:tcPr>
          <w:p w14:paraId="2B56931E" w14:textId="77777777" w:rsidR="00E15E36" w:rsidRPr="004823E9" w:rsidRDefault="00E15E36" w:rsidP="00E15E36">
            <w:pPr>
              <w:pStyle w:val="TableCell2-0"/>
            </w:pPr>
          </w:p>
        </w:tc>
        <w:tc>
          <w:tcPr>
            <w:tcW w:w="624" w:type="dxa"/>
            <w:tcBorders>
              <w:left w:val="nil"/>
              <w:right w:val="nil"/>
            </w:tcBorders>
            <w:shd w:val="clear" w:color="auto" w:fill="auto"/>
          </w:tcPr>
          <w:p w14:paraId="3356B0C1" w14:textId="77777777" w:rsidR="00E15E36" w:rsidRPr="004823E9" w:rsidRDefault="00E15E36" w:rsidP="00E15E36">
            <w:pPr>
              <w:pStyle w:val="TableCell2-0"/>
            </w:pPr>
            <w:r w:rsidRPr="004823E9">
              <w:t>AM</w:t>
            </w:r>
          </w:p>
        </w:tc>
        <w:tc>
          <w:tcPr>
            <w:tcW w:w="1701" w:type="dxa"/>
            <w:tcBorders>
              <w:left w:val="nil"/>
              <w:right w:val="nil"/>
            </w:tcBorders>
            <w:shd w:val="clear" w:color="auto" w:fill="auto"/>
          </w:tcPr>
          <w:p w14:paraId="1FC7A133" w14:textId="77777777" w:rsidR="00E15E36" w:rsidRPr="004823E9" w:rsidRDefault="00E15E36" w:rsidP="00E15E36">
            <w:pPr>
              <w:pStyle w:val="TableCell2-0"/>
              <w:rPr>
                <w:rStyle w:val="ChItalBold"/>
              </w:rPr>
            </w:pPr>
            <w:r w:rsidRPr="004823E9">
              <w:rPr>
                <w:rStyle w:val="ChItalBold"/>
              </w:rPr>
              <w:t>malang~malang</w:t>
            </w:r>
          </w:p>
        </w:tc>
        <w:tc>
          <w:tcPr>
            <w:tcW w:w="1673" w:type="dxa"/>
            <w:tcBorders>
              <w:left w:val="nil"/>
              <w:right w:val="nil"/>
            </w:tcBorders>
            <w:shd w:val="clear" w:color="auto" w:fill="auto"/>
          </w:tcPr>
          <w:p w14:paraId="487FE723" w14:textId="466FDDD3" w:rsidR="00E15E36" w:rsidRPr="004823E9" w:rsidRDefault="00B7093A" w:rsidP="00E15E36">
            <w:pPr>
              <w:pStyle w:val="TableCell2-0"/>
            </w:pPr>
            <w:r>
              <w:t>‘</w:t>
            </w:r>
            <w:r w:rsidR="00E15E36" w:rsidRPr="004823E9">
              <w:t>during the night</w:t>
            </w:r>
            <w:r>
              <w:t>’</w:t>
            </w:r>
          </w:p>
        </w:tc>
        <w:tc>
          <w:tcPr>
            <w:tcW w:w="1616" w:type="dxa"/>
            <w:tcBorders>
              <w:left w:val="nil"/>
              <w:right w:val="nil"/>
            </w:tcBorders>
            <w:shd w:val="clear" w:color="auto" w:fill="auto"/>
          </w:tcPr>
          <w:p w14:paraId="6DD2F9BC" w14:textId="77777777" w:rsidR="00E15E36" w:rsidRPr="004823E9" w:rsidRDefault="00E15E36" w:rsidP="00E15E36">
            <w:pPr>
              <w:pStyle w:val="TableCell2-0"/>
            </w:pPr>
            <w:r w:rsidRPr="004823E9">
              <w:t>adverbial</w:t>
            </w:r>
          </w:p>
        </w:tc>
      </w:tr>
      <w:tr w:rsidR="00AC23C4" w:rsidRPr="004823E9" w14:paraId="5EB9101C" w14:textId="77777777" w:rsidTr="00CE0AEB">
        <w:tc>
          <w:tcPr>
            <w:tcW w:w="1077" w:type="dxa"/>
            <w:tcBorders>
              <w:left w:val="nil"/>
              <w:right w:val="nil"/>
            </w:tcBorders>
            <w:shd w:val="clear" w:color="auto" w:fill="auto"/>
          </w:tcPr>
          <w:p w14:paraId="590BFDC3" w14:textId="77777777" w:rsidR="00E15E36" w:rsidRPr="004823E9" w:rsidRDefault="00E15E36" w:rsidP="00E15E36">
            <w:pPr>
              <w:pStyle w:val="TableCell0-2Break"/>
              <w:rPr>
                <w:lang w:eastAsia="en-US"/>
              </w:rPr>
            </w:pPr>
          </w:p>
        </w:tc>
        <w:tc>
          <w:tcPr>
            <w:tcW w:w="624" w:type="dxa"/>
            <w:tcBorders>
              <w:left w:val="nil"/>
              <w:right w:val="nil"/>
            </w:tcBorders>
            <w:shd w:val="clear" w:color="auto" w:fill="auto"/>
          </w:tcPr>
          <w:p w14:paraId="3C1312AF" w14:textId="77777777" w:rsidR="00E15E36" w:rsidRPr="004823E9" w:rsidRDefault="00E15E36" w:rsidP="00E15E36">
            <w:pPr>
              <w:pStyle w:val="TableCell0-2Break"/>
            </w:pPr>
          </w:p>
        </w:tc>
        <w:tc>
          <w:tcPr>
            <w:tcW w:w="1701" w:type="dxa"/>
            <w:tcBorders>
              <w:left w:val="nil"/>
              <w:right w:val="nil"/>
            </w:tcBorders>
            <w:shd w:val="clear" w:color="auto" w:fill="auto"/>
          </w:tcPr>
          <w:p w14:paraId="42C08C2E" w14:textId="77777777" w:rsidR="00E15E36" w:rsidRPr="004823E9" w:rsidRDefault="00E15E36" w:rsidP="00E15E36">
            <w:pPr>
              <w:pStyle w:val="TableCell0-2Break"/>
            </w:pPr>
            <w:r w:rsidRPr="0099608C">
              <w:rPr>
                <w:rStyle w:val="ChSmallCaps"/>
              </w:rPr>
              <w:t>rdp</w:t>
            </w:r>
            <w:r w:rsidRPr="004823E9">
              <w:t>~night</w:t>
            </w:r>
          </w:p>
        </w:tc>
        <w:tc>
          <w:tcPr>
            <w:tcW w:w="1673" w:type="dxa"/>
            <w:tcBorders>
              <w:left w:val="nil"/>
              <w:right w:val="nil"/>
            </w:tcBorders>
            <w:shd w:val="clear" w:color="auto" w:fill="auto"/>
          </w:tcPr>
          <w:p w14:paraId="6FCE9AEC" w14:textId="77777777" w:rsidR="00E15E36" w:rsidRPr="004823E9" w:rsidRDefault="00E15E36" w:rsidP="00E15E36">
            <w:pPr>
              <w:pStyle w:val="TableCell0-2Break"/>
            </w:pPr>
          </w:p>
        </w:tc>
        <w:tc>
          <w:tcPr>
            <w:tcW w:w="1616" w:type="dxa"/>
            <w:tcBorders>
              <w:left w:val="nil"/>
              <w:right w:val="nil"/>
            </w:tcBorders>
            <w:shd w:val="clear" w:color="auto" w:fill="auto"/>
          </w:tcPr>
          <w:p w14:paraId="641A443F" w14:textId="77777777" w:rsidR="00E15E36" w:rsidRPr="004823E9" w:rsidRDefault="00E15E36" w:rsidP="00E15E36">
            <w:pPr>
              <w:pStyle w:val="TableCell0-2Break"/>
            </w:pPr>
          </w:p>
        </w:tc>
      </w:tr>
      <w:tr w:rsidR="00AC23C4" w:rsidRPr="004823E9" w14:paraId="57977C72" w14:textId="77777777" w:rsidTr="00CE0AEB">
        <w:tc>
          <w:tcPr>
            <w:tcW w:w="1077" w:type="dxa"/>
            <w:tcBorders>
              <w:left w:val="nil"/>
              <w:right w:val="nil"/>
            </w:tcBorders>
            <w:shd w:val="clear" w:color="auto" w:fill="auto"/>
          </w:tcPr>
          <w:p w14:paraId="7CABD93C" w14:textId="77777777" w:rsidR="00E15E36" w:rsidRPr="004823E9" w:rsidRDefault="00E15E36" w:rsidP="00E15E36">
            <w:pPr>
              <w:pStyle w:val="TableCell2-0"/>
              <w:rPr>
                <w:lang w:eastAsia="en-US"/>
              </w:rPr>
            </w:pPr>
          </w:p>
        </w:tc>
        <w:tc>
          <w:tcPr>
            <w:tcW w:w="624" w:type="dxa"/>
            <w:tcBorders>
              <w:left w:val="nil"/>
              <w:right w:val="nil"/>
            </w:tcBorders>
            <w:shd w:val="clear" w:color="auto" w:fill="auto"/>
          </w:tcPr>
          <w:p w14:paraId="67B9D58B" w14:textId="77777777" w:rsidR="00E15E36" w:rsidRPr="004823E9" w:rsidRDefault="00E15E36" w:rsidP="00E15E36">
            <w:pPr>
              <w:pStyle w:val="TableCell2-0"/>
            </w:pPr>
            <w:r w:rsidRPr="004823E9">
              <w:t>MM</w:t>
            </w:r>
          </w:p>
        </w:tc>
        <w:tc>
          <w:tcPr>
            <w:tcW w:w="1701" w:type="dxa"/>
            <w:tcBorders>
              <w:left w:val="nil"/>
              <w:right w:val="nil"/>
            </w:tcBorders>
            <w:shd w:val="clear" w:color="auto" w:fill="auto"/>
          </w:tcPr>
          <w:p w14:paraId="5F423459" w14:textId="77777777" w:rsidR="00E15E36" w:rsidRPr="004823E9" w:rsidRDefault="00E15E36" w:rsidP="00E15E36">
            <w:pPr>
              <w:pStyle w:val="TableCell2-0"/>
              <w:rPr>
                <w:rStyle w:val="ChItalBold"/>
              </w:rPr>
            </w:pPr>
            <w:r w:rsidRPr="004823E9">
              <w:rPr>
                <w:rStyle w:val="ChItalBold"/>
              </w:rPr>
              <w:t>opa~opa</w:t>
            </w:r>
          </w:p>
        </w:tc>
        <w:tc>
          <w:tcPr>
            <w:tcW w:w="1673" w:type="dxa"/>
            <w:tcBorders>
              <w:left w:val="nil"/>
              <w:right w:val="nil"/>
            </w:tcBorders>
            <w:shd w:val="clear" w:color="auto" w:fill="auto"/>
          </w:tcPr>
          <w:p w14:paraId="09DF2808" w14:textId="1AEDAD63" w:rsidR="00E15E36" w:rsidRPr="004823E9" w:rsidRDefault="00B7093A" w:rsidP="00E15E36">
            <w:pPr>
              <w:pStyle w:val="TableCell2-0"/>
            </w:pPr>
            <w:r>
              <w:t>‘</w:t>
            </w:r>
            <w:r w:rsidR="00E15E36" w:rsidRPr="004823E9">
              <w:t>quite old</w:t>
            </w:r>
            <w:r>
              <w:t>’</w:t>
            </w:r>
          </w:p>
        </w:tc>
        <w:tc>
          <w:tcPr>
            <w:tcW w:w="1616" w:type="dxa"/>
            <w:tcBorders>
              <w:left w:val="nil"/>
              <w:right w:val="nil"/>
            </w:tcBorders>
            <w:shd w:val="clear" w:color="auto" w:fill="auto"/>
          </w:tcPr>
          <w:p w14:paraId="510F6B62" w14:textId="77777777" w:rsidR="00E15E36" w:rsidRPr="004823E9" w:rsidRDefault="00E15E36" w:rsidP="00E15E36">
            <w:pPr>
              <w:pStyle w:val="TableCell2-0"/>
            </w:pPr>
            <w:r w:rsidRPr="004823E9">
              <w:t>verbal</w:t>
            </w:r>
          </w:p>
        </w:tc>
      </w:tr>
      <w:tr w:rsidR="00AC23C4" w:rsidRPr="004823E9" w14:paraId="6BD17485" w14:textId="77777777" w:rsidTr="00CE0AEB">
        <w:tc>
          <w:tcPr>
            <w:tcW w:w="1077" w:type="dxa"/>
            <w:tcBorders>
              <w:left w:val="nil"/>
              <w:bottom w:val="single" w:sz="4" w:space="0" w:color="auto"/>
              <w:right w:val="nil"/>
            </w:tcBorders>
            <w:shd w:val="clear" w:color="auto" w:fill="auto"/>
          </w:tcPr>
          <w:p w14:paraId="698E0631" w14:textId="77777777" w:rsidR="00E15E36" w:rsidRPr="004823E9" w:rsidRDefault="00E15E36" w:rsidP="00E15E36">
            <w:pPr>
              <w:pStyle w:val="TableCell0-2Break"/>
            </w:pPr>
          </w:p>
        </w:tc>
        <w:tc>
          <w:tcPr>
            <w:tcW w:w="624" w:type="dxa"/>
            <w:tcBorders>
              <w:left w:val="nil"/>
              <w:bottom w:val="single" w:sz="4" w:space="0" w:color="auto"/>
              <w:right w:val="nil"/>
            </w:tcBorders>
            <w:shd w:val="clear" w:color="auto" w:fill="auto"/>
          </w:tcPr>
          <w:p w14:paraId="08906B68" w14:textId="77777777" w:rsidR="00E15E36" w:rsidRPr="004823E9" w:rsidRDefault="00E15E36" w:rsidP="00E15E36">
            <w:pPr>
              <w:pStyle w:val="TableCell0-2Break"/>
            </w:pPr>
          </w:p>
        </w:tc>
        <w:tc>
          <w:tcPr>
            <w:tcW w:w="1701" w:type="dxa"/>
            <w:tcBorders>
              <w:left w:val="nil"/>
              <w:bottom w:val="single" w:sz="4" w:space="0" w:color="auto"/>
              <w:right w:val="nil"/>
            </w:tcBorders>
            <w:shd w:val="clear" w:color="auto" w:fill="auto"/>
          </w:tcPr>
          <w:p w14:paraId="277533F3" w14:textId="77777777" w:rsidR="00E15E36" w:rsidRPr="004823E9" w:rsidRDefault="00E15E36" w:rsidP="00E15E36">
            <w:pPr>
              <w:pStyle w:val="TableCell0-2Break"/>
            </w:pPr>
            <w:r w:rsidRPr="0099608C">
              <w:rPr>
                <w:rStyle w:val="ChSmallCaps"/>
              </w:rPr>
              <w:t>rdp</w:t>
            </w:r>
            <w:r w:rsidRPr="004823E9">
              <w:t>~grandfather</w:t>
            </w:r>
          </w:p>
        </w:tc>
        <w:tc>
          <w:tcPr>
            <w:tcW w:w="1673" w:type="dxa"/>
            <w:tcBorders>
              <w:left w:val="nil"/>
              <w:bottom w:val="single" w:sz="4" w:space="0" w:color="auto"/>
              <w:right w:val="nil"/>
            </w:tcBorders>
            <w:shd w:val="clear" w:color="auto" w:fill="auto"/>
          </w:tcPr>
          <w:p w14:paraId="5656A979" w14:textId="77777777" w:rsidR="00E15E36" w:rsidRPr="004823E9" w:rsidRDefault="00E15E36" w:rsidP="00E15E36">
            <w:pPr>
              <w:pStyle w:val="TableCell0-2Break"/>
              <w:rPr>
                <w:lang w:eastAsia="en-US"/>
              </w:rPr>
            </w:pPr>
          </w:p>
        </w:tc>
        <w:tc>
          <w:tcPr>
            <w:tcW w:w="1616" w:type="dxa"/>
            <w:tcBorders>
              <w:left w:val="nil"/>
              <w:bottom w:val="single" w:sz="4" w:space="0" w:color="auto"/>
              <w:right w:val="nil"/>
            </w:tcBorders>
            <w:shd w:val="clear" w:color="auto" w:fill="auto"/>
          </w:tcPr>
          <w:p w14:paraId="55B069A3" w14:textId="77777777" w:rsidR="00E15E36" w:rsidRPr="004823E9" w:rsidRDefault="00E15E36" w:rsidP="00E15E36">
            <w:pPr>
              <w:pStyle w:val="TableCell0-2Break"/>
            </w:pPr>
          </w:p>
        </w:tc>
      </w:tr>
      <w:tr w:rsidR="00AC23C4" w:rsidRPr="004823E9" w14:paraId="01219E71" w14:textId="77777777" w:rsidTr="00CE0AEB">
        <w:tc>
          <w:tcPr>
            <w:tcW w:w="1077" w:type="dxa"/>
            <w:tcBorders>
              <w:top w:val="single" w:sz="4" w:space="0" w:color="auto"/>
              <w:left w:val="nil"/>
              <w:right w:val="nil"/>
            </w:tcBorders>
            <w:shd w:val="clear" w:color="auto" w:fill="auto"/>
          </w:tcPr>
          <w:p w14:paraId="5D6FF824" w14:textId="77777777" w:rsidR="00E15E36" w:rsidRPr="004823E9" w:rsidRDefault="00E15E36" w:rsidP="00E15E36">
            <w:pPr>
              <w:pStyle w:val="TableCell2-0"/>
            </w:pPr>
            <w:r w:rsidRPr="004823E9">
              <w:t>Verbs</w:t>
            </w:r>
            <w:r w:rsidRPr="004823E9">
              <w:rPr>
                <w:rStyle w:val="FootnoteReference"/>
              </w:rPr>
              <w:footnoteReference w:id="141"/>
            </w:r>
          </w:p>
        </w:tc>
        <w:tc>
          <w:tcPr>
            <w:tcW w:w="624" w:type="dxa"/>
            <w:tcBorders>
              <w:top w:val="single" w:sz="4" w:space="0" w:color="auto"/>
              <w:left w:val="nil"/>
              <w:right w:val="nil"/>
            </w:tcBorders>
            <w:shd w:val="clear" w:color="auto" w:fill="auto"/>
          </w:tcPr>
          <w:p w14:paraId="2B8F7796" w14:textId="77777777" w:rsidR="00E15E36" w:rsidRPr="004823E9" w:rsidRDefault="00E15E36" w:rsidP="00E15E36">
            <w:pPr>
              <w:pStyle w:val="TableCell2-0"/>
            </w:pPr>
            <w:r>
              <w:t>PM</w:t>
            </w:r>
          </w:p>
        </w:tc>
        <w:tc>
          <w:tcPr>
            <w:tcW w:w="1701" w:type="dxa"/>
            <w:tcBorders>
              <w:top w:val="single" w:sz="4" w:space="0" w:color="auto"/>
              <w:left w:val="nil"/>
              <w:right w:val="nil"/>
            </w:tcBorders>
            <w:shd w:val="clear" w:color="auto" w:fill="auto"/>
          </w:tcPr>
          <w:p w14:paraId="39EB8EA8" w14:textId="77777777" w:rsidR="00E15E36" w:rsidRPr="004823E9" w:rsidRDefault="00E15E36" w:rsidP="00E15E36">
            <w:pPr>
              <w:pStyle w:val="TableCell2-0"/>
              <w:rPr>
                <w:rStyle w:val="ChItalBold"/>
              </w:rPr>
            </w:pPr>
            <w:r w:rsidRPr="004823E9">
              <w:rPr>
                <w:rStyle w:val="ChItalBold"/>
              </w:rPr>
              <w:t>gait~gait</w:t>
            </w:r>
          </w:p>
        </w:tc>
        <w:tc>
          <w:tcPr>
            <w:tcW w:w="1673" w:type="dxa"/>
            <w:tcBorders>
              <w:top w:val="single" w:sz="4" w:space="0" w:color="auto"/>
              <w:left w:val="nil"/>
              <w:right w:val="nil"/>
            </w:tcBorders>
            <w:shd w:val="clear" w:color="auto" w:fill="auto"/>
          </w:tcPr>
          <w:p w14:paraId="1CCCA2B8" w14:textId="08E004E6" w:rsidR="00E15E36" w:rsidRPr="004823E9" w:rsidRDefault="00B7093A" w:rsidP="00E15E36">
            <w:pPr>
              <w:pStyle w:val="TableCell2-0"/>
            </w:pPr>
            <w:r>
              <w:t>‘</w:t>
            </w:r>
            <w:r w:rsidR="00E15E36" w:rsidRPr="004823E9">
              <w:t>pole</w:t>
            </w:r>
            <w:r>
              <w:t>’</w:t>
            </w:r>
          </w:p>
        </w:tc>
        <w:tc>
          <w:tcPr>
            <w:tcW w:w="1616" w:type="dxa"/>
            <w:tcBorders>
              <w:top w:val="single" w:sz="4" w:space="0" w:color="auto"/>
              <w:left w:val="nil"/>
              <w:right w:val="nil"/>
            </w:tcBorders>
            <w:shd w:val="clear" w:color="auto" w:fill="auto"/>
          </w:tcPr>
          <w:p w14:paraId="718B1E98" w14:textId="77777777" w:rsidR="00E15E36" w:rsidRPr="004823E9" w:rsidRDefault="009E7965" w:rsidP="00E15E36">
            <w:pPr>
              <w:pStyle w:val="TableCell2-0"/>
            </w:pPr>
            <w:r>
              <w:t>nominal</w:t>
            </w:r>
          </w:p>
        </w:tc>
      </w:tr>
      <w:tr w:rsidR="00AC23C4" w:rsidRPr="004823E9" w14:paraId="21452B72" w14:textId="77777777" w:rsidTr="00CE0AEB">
        <w:tc>
          <w:tcPr>
            <w:tcW w:w="1077" w:type="dxa"/>
            <w:tcBorders>
              <w:left w:val="nil"/>
              <w:right w:val="nil"/>
            </w:tcBorders>
            <w:shd w:val="clear" w:color="auto" w:fill="auto"/>
          </w:tcPr>
          <w:p w14:paraId="01C7F3DA" w14:textId="77777777" w:rsidR="00E15E36" w:rsidRPr="004823E9" w:rsidRDefault="00E15E36" w:rsidP="00E15E36">
            <w:pPr>
              <w:pStyle w:val="TableCell0-2Break"/>
            </w:pPr>
          </w:p>
        </w:tc>
        <w:tc>
          <w:tcPr>
            <w:tcW w:w="624" w:type="dxa"/>
            <w:tcBorders>
              <w:left w:val="nil"/>
              <w:right w:val="nil"/>
            </w:tcBorders>
            <w:shd w:val="clear" w:color="auto" w:fill="auto"/>
          </w:tcPr>
          <w:p w14:paraId="6EE29868" w14:textId="77777777" w:rsidR="00E15E36" w:rsidRPr="004823E9" w:rsidRDefault="00E15E36" w:rsidP="00E15E36">
            <w:pPr>
              <w:pStyle w:val="TableCell0-2Break"/>
            </w:pPr>
          </w:p>
        </w:tc>
        <w:tc>
          <w:tcPr>
            <w:tcW w:w="1701" w:type="dxa"/>
            <w:tcBorders>
              <w:left w:val="nil"/>
              <w:right w:val="nil"/>
            </w:tcBorders>
            <w:shd w:val="clear" w:color="auto" w:fill="auto"/>
          </w:tcPr>
          <w:p w14:paraId="05FDCB8D" w14:textId="77777777" w:rsidR="00E15E36" w:rsidRPr="004823E9" w:rsidRDefault="00E15E36" w:rsidP="00E15E36">
            <w:pPr>
              <w:pStyle w:val="TableCell0-2Break"/>
            </w:pPr>
            <w:r w:rsidRPr="0099608C">
              <w:rPr>
                <w:rStyle w:val="ChSmallCaps"/>
              </w:rPr>
              <w:t>rdp</w:t>
            </w:r>
            <w:r w:rsidRPr="004823E9">
              <w:t>~hook</w:t>
            </w:r>
          </w:p>
        </w:tc>
        <w:tc>
          <w:tcPr>
            <w:tcW w:w="1673" w:type="dxa"/>
            <w:tcBorders>
              <w:left w:val="nil"/>
              <w:right w:val="nil"/>
            </w:tcBorders>
            <w:shd w:val="clear" w:color="auto" w:fill="auto"/>
          </w:tcPr>
          <w:p w14:paraId="74768B74" w14:textId="77777777" w:rsidR="00E15E36" w:rsidRPr="004823E9" w:rsidRDefault="00E15E36" w:rsidP="00E15E36">
            <w:pPr>
              <w:pStyle w:val="TableCell0-2Break"/>
            </w:pPr>
          </w:p>
        </w:tc>
        <w:tc>
          <w:tcPr>
            <w:tcW w:w="1616" w:type="dxa"/>
            <w:tcBorders>
              <w:left w:val="nil"/>
              <w:right w:val="nil"/>
            </w:tcBorders>
            <w:shd w:val="clear" w:color="auto" w:fill="auto"/>
          </w:tcPr>
          <w:p w14:paraId="02D0D9EE" w14:textId="77777777" w:rsidR="00E15E36" w:rsidRPr="004823E9" w:rsidRDefault="00E15E36" w:rsidP="00E15E36">
            <w:pPr>
              <w:pStyle w:val="TableCell0-2Break"/>
            </w:pPr>
          </w:p>
        </w:tc>
      </w:tr>
      <w:tr w:rsidR="00AC23C4" w:rsidRPr="004823E9" w14:paraId="3A6F4F86" w14:textId="77777777" w:rsidTr="00CE0AEB">
        <w:tc>
          <w:tcPr>
            <w:tcW w:w="1077" w:type="dxa"/>
            <w:tcBorders>
              <w:left w:val="nil"/>
              <w:right w:val="nil"/>
            </w:tcBorders>
            <w:shd w:val="clear" w:color="auto" w:fill="auto"/>
          </w:tcPr>
          <w:p w14:paraId="75A07FCB" w14:textId="77777777" w:rsidR="00E15E36" w:rsidRPr="004823E9" w:rsidRDefault="00E15E36" w:rsidP="00E15E36">
            <w:pPr>
              <w:pStyle w:val="TableCell2-0"/>
            </w:pPr>
          </w:p>
        </w:tc>
        <w:tc>
          <w:tcPr>
            <w:tcW w:w="624" w:type="dxa"/>
            <w:tcBorders>
              <w:left w:val="nil"/>
              <w:right w:val="nil"/>
            </w:tcBorders>
            <w:shd w:val="clear" w:color="auto" w:fill="auto"/>
          </w:tcPr>
          <w:p w14:paraId="29537540" w14:textId="77777777" w:rsidR="00E15E36" w:rsidRPr="004823E9" w:rsidRDefault="00E15E36" w:rsidP="00E15E36">
            <w:pPr>
              <w:pStyle w:val="TableCell2-0"/>
            </w:pPr>
          </w:p>
        </w:tc>
        <w:tc>
          <w:tcPr>
            <w:tcW w:w="1701" w:type="dxa"/>
            <w:tcBorders>
              <w:left w:val="nil"/>
              <w:right w:val="nil"/>
            </w:tcBorders>
            <w:shd w:val="clear" w:color="auto" w:fill="auto"/>
          </w:tcPr>
          <w:p w14:paraId="01C5DE50" w14:textId="44F76AF4" w:rsidR="00E15E36" w:rsidRPr="004823E9" w:rsidRDefault="007656CB" w:rsidP="00E15E36">
            <w:pPr>
              <w:pStyle w:val="TableCell2-0"/>
              <w:rPr>
                <w:rStyle w:val="ChItalBold"/>
              </w:rPr>
            </w:pPr>
            <w:r>
              <w:rPr>
                <w:rStyle w:val="ChItalBold"/>
              </w:rPr>
              <w:t>baru~baru</w:t>
            </w:r>
          </w:p>
        </w:tc>
        <w:tc>
          <w:tcPr>
            <w:tcW w:w="1673" w:type="dxa"/>
            <w:tcBorders>
              <w:left w:val="nil"/>
              <w:right w:val="nil"/>
            </w:tcBorders>
            <w:shd w:val="clear" w:color="auto" w:fill="auto"/>
          </w:tcPr>
          <w:p w14:paraId="1EEE502C" w14:textId="00EC5FAF" w:rsidR="00E15E36" w:rsidRPr="004823E9" w:rsidRDefault="00B7093A" w:rsidP="00E15E36">
            <w:pPr>
              <w:pStyle w:val="TableCell2-0"/>
            </w:pPr>
            <w:r>
              <w:t>‘</w:t>
            </w:r>
            <w:r w:rsidR="008E448A">
              <w:t>just now</w:t>
            </w:r>
            <w:r>
              <w:t>’</w:t>
            </w:r>
          </w:p>
        </w:tc>
        <w:tc>
          <w:tcPr>
            <w:tcW w:w="1616" w:type="dxa"/>
            <w:tcBorders>
              <w:left w:val="nil"/>
              <w:right w:val="nil"/>
            </w:tcBorders>
            <w:shd w:val="clear" w:color="auto" w:fill="auto"/>
          </w:tcPr>
          <w:p w14:paraId="378668CD" w14:textId="77777777" w:rsidR="00E15E36" w:rsidRPr="004823E9" w:rsidRDefault="00E15E36" w:rsidP="00E15E36">
            <w:pPr>
              <w:pStyle w:val="TableCell2-0"/>
            </w:pPr>
            <w:r w:rsidRPr="004823E9">
              <w:t>adverbial</w:t>
            </w:r>
          </w:p>
        </w:tc>
      </w:tr>
      <w:tr w:rsidR="00AC23C4" w:rsidRPr="004823E9" w14:paraId="49F7C3D1" w14:textId="77777777" w:rsidTr="00CE0AEB">
        <w:tc>
          <w:tcPr>
            <w:tcW w:w="1077" w:type="dxa"/>
            <w:tcBorders>
              <w:left w:val="nil"/>
              <w:right w:val="nil"/>
            </w:tcBorders>
            <w:shd w:val="clear" w:color="auto" w:fill="auto"/>
          </w:tcPr>
          <w:p w14:paraId="5B4A935B" w14:textId="77777777" w:rsidR="00E15E36" w:rsidRPr="004823E9" w:rsidRDefault="00E15E36" w:rsidP="00E15E36">
            <w:pPr>
              <w:pStyle w:val="TableCell0-2Break"/>
            </w:pPr>
          </w:p>
        </w:tc>
        <w:tc>
          <w:tcPr>
            <w:tcW w:w="624" w:type="dxa"/>
            <w:tcBorders>
              <w:left w:val="nil"/>
              <w:right w:val="nil"/>
            </w:tcBorders>
            <w:shd w:val="clear" w:color="auto" w:fill="auto"/>
          </w:tcPr>
          <w:p w14:paraId="5703F56E" w14:textId="77777777" w:rsidR="00E15E36" w:rsidRPr="004823E9" w:rsidRDefault="00E15E36" w:rsidP="00E15E36">
            <w:pPr>
              <w:pStyle w:val="TableCell0-2Break"/>
            </w:pPr>
          </w:p>
        </w:tc>
        <w:tc>
          <w:tcPr>
            <w:tcW w:w="1701" w:type="dxa"/>
            <w:tcBorders>
              <w:left w:val="nil"/>
              <w:right w:val="nil"/>
            </w:tcBorders>
            <w:shd w:val="clear" w:color="auto" w:fill="auto"/>
          </w:tcPr>
          <w:p w14:paraId="4DEB61F7" w14:textId="77777777" w:rsidR="00E15E36" w:rsidRPr="004823E9" w:rsidRDefault="00E15E36" w:rsidP="00E15E36">
            <w:pPr>
              <w:pStyle w:val="TableCell0-2Break"/>
            </w:pPr>
            <w:r w:rsidRPr="0099608C">
              <w:rPr>
                <w:rStyle w:val="ChSmallCaps"/>
              </w:rPr>
              <w:t>rdp</w:t>
            </w:r>
            <w:r w:rsidRPr="004823E9">
              <w:t>~be.new</w:t>
            </w:r>
          </w:p>
        </w:tc>
        <w:tc>
          <w:tcPr>
            <w:tcW w:w="1673" w:type="dxa"/>
            <w:tcBorders>
              <w:left w:val="nil"/>
              <w:right w:val="nil"/>
            </w:tcBorders>
            <w:shd w:val="clear" w:color="auto" w:fill="auto"/>
          </w:tcPr>
          <w:p w14:paraId="5A1A14E0" w14:textId="77777777" w:rsidR="00E15E36" w:rsidRPr="004823E9" w:rsidRDefault="00E15E36" w:rsidP="00E15E36">
            <w:pPr>
              <w:pStyle w:val="TableCell0-2Break"/>
              <w:rPr>
                <w:lang w:eastAsia="en-US"/>
              </w:rPr>
            </w:pPr>
          </w:p>
        </w:tc>
        <w:tc>
          <w:tcPr>
            <w:tcW w:w="1616" w:type="dxa"/>
            <w:tcBorders>
              <w:left w:val="nil"/>
              <w:right w:val="nil"/>
            </w:tcBorders>
            <w:shd w:val="clear" w:color="auto" w:fill="auto"/>
          </w:tcPr>
          <w:p w14:paraId="359FAE8A" w14:textId="77777777" w:rsidR="00E15E36" w:rsidRPr="004823E9" w:rsidRDefault="00E15E36" w:rsidP="00E15E36">
            <w:pPr>
              <w:pStyle w:val="TableCell0-2Break"/>
            </w:pPr>
          </w:p>
        </w:tc>
      </w:tr>
      <w:tr w:rsidR="00AC23C4" w:rsidRPr="004823E9" w14:paraId="4E0E719C" w14:textId="77777777" w:rsidTr="00CE0AEB">
        <w:tc>
          <w:tcPr>
            <w:tcW w:w="1077" w:type="dxa"/>
            <w:tcBorders>
              <w:left w:val="nil"/>
              <w:right w:val="nil"/>
            </w:tcBorders>
            <w:shd w:val="clear" w:color="auto" w:fill="auto"/>
          </w:tcPr>
          <w:p w14:paraId="4120010B" w14:textId="77777777" w:rsidR="00E15E36" w:rsidRPr="004823E9" w:rsidRDefault="00E15E36" w:rsidP="00E15E36">
            <w:pPr>
              <w:pStyle w:val="TableCell2-0"/>
            </w:pPr>
          </w:p>
        </w:tc>
        <w:tc>
          <w:tcPr>
            <w:tcW w:w="624" w:type="dxa"/>
            <w:tcBorders>
              <w:left w:val="nil"/>
              <w:right w:val="nil"/>
            </w:tcBorders>
            <w:shd w:val="clear" w:color="auto" w:fill="auto"/>
          </w:tcPr>
          <w:p w14:paraId="03D4CDDA" w14:textId="77777777" w:rsidR="00E15E36" w:rsidRPr="004823E9" w:rsidRDefault="00E15E36" w:rsidP="00E15E36">
            <w:pPr>
              <w:pStyle w:val="TableCell2-0"/>
            </w:pPr>
            <w:r w:rsidRPr="004823E9">
              <w:t>AM</w:t>
            </w:r>
          </w:p>
        </w:tc>
        <w:tc>
          <w:tcPr>
            <w:tcW w:w="1701" w:type="dxa"/>
            <w:tcBorders>
              <w:left w:val="nil"/>
              <w:right w:val="nil"/>
            </w:tcBorders>
            <w:shd w:val="clear" w:color="auto" w:fill="auto"/>
          </w:tcPr>
          <w:p w14:paraId="15E9E948" w14:textId="77777777" w:rsidR="00E15E36" w:rsidRPr="004823E9" w:rsidRDefault="00E15E36" w:rsidP="00E15E36">
            <w:pPr>
              <w:pStyle w:val="TableCell2-0"/>
              <w:rPr>
                <w:rStyle w:val="ChItalBold"/>
              </w:rPr>
            </w:pPr>
            <w:r w:rsidRPr="004823E9">
              <w:rPr>
                <w:rStyle w:val="ChItalBold"/>
              </w:rPr>
              <w:t>gai~gai</w:t>
            </w:r>
          </w:p>
        </w:tc>
        <w:tc>
          <w:tcPr>
            <w:tcW w:w="1673" w:type="dxa"/>
            <w:tcBorders>
              <w:left w:val="nil"/>
              <w:right w:val="nil"/>
            </w:tcBorders>
            <w:shd w:val="clear" w:color="auto" w:fill="auto"/>
          </w:tcPr>
          <w:p w14:paraId="49A734C4" w14:textId="53C3A5DD" w:rsidR="00E15E36" w:rsidRPr="004823E9" w:rsidRDefault="00B7093A" w:rsidP="00E15E36">
            <w:pPr>
              <w:pStyle w:val="TableCell2-0"/>
            </w:pPr>
            <w:r>
              <w:t>‘</w:t>
            </w:r>
            <w:r w:rsidR="00E15E36" w:rsidRPr="004823E9">
              <w:t>pole</w:t>
            </w:r>
            <w:r>
              <w:t>’</w:t>
            </w:r>
          </w:p>
        </w:tc>
        <w:tc>
          <w:tcPr>
            <w:tcW w:w="1616" w:type="dxa"/>
            <w:tcBorders>
              <w:left w:val="nil"/>
              <w:right w:val="nil"/>
            </w:tcBorders>
            <w:shd w:val="clear" w:color="auto" w:fill="auto"/>
          </w:tcPr>
          <w:p w14:paraId="2EA0133A" w14:textId="77777777" w:rsidR="00E15E36" w:rsidRPr="004823E9" w:rsidRDefault="00E15E36" w:rsidP="00E15E36">
            <w:pPr>
              <w:pStyle w:val="TableCell2-0"/>
            </w:pPr>
            <w:r w:rsidRPr="004823E9">
              <w:t>nominal</w:t>
            </w:r>
          </w:p>
        </w:tc>
      </w:tr>
      <w:tr w:rsidR="00AC23C4" w:rsidRPr="004823E9" w14:paraId="75837761" w14:textId="77777777" w:rsidTr="00CE0AEB">
        <w:tc>
          <w:tcPr>
            <w:tcW w:w="1077" w:type="dxa"/>
            <w:tcBorders>
              <w:left w:val="nil"/>
              <w:right w:val="nil"/>
            </w:tcBorders>
            <w:shd w:val="clear" w:color="auto" w:fill="auto"/>
          </w:tcPr>
          <w:p w14:paraId="1B2949D6" w14:textId="77777777" w:rsidR="00E15E36" w:rsidRPr="004823E9" w:rsidRDefault="00E15E36" w:rsidP="00E15E36">
            <w:pPr>
              <w:pStyle w:val="TableCell0-2Break"/>
            </w:pPr>
          </w:p>
        </w:tc>
        <w:tc>
          <w:tcPr>
            <w:tcW w:w="624" w:type="dxa"/>
            <w:tcBorders>
              <w:left w:val="nil"/>
              <w:right w:val="nil"/>
            </w:tcBorders>
            <w:shd w:val="clear" w:color="auto" w:fill="auto"/>
          </w:tcPr>
          <w:p w14:paraId="1A025A41" w14:textId="77777777" w:rsidR="00E15E36" w:rsidRPr="004823E9" w:rsidRDefault="00E15E36" w:rsidP="00E15E36">
            <w:pPr>
              <w:pStyle w:val="TableCell0-2Break"/>
            </w:pPr>
          </w:p>
        </w:tc>
        <w:tc>
          <w:tcPr>
            <w:tcW w:w="1701" w:type="dxa"/>
            <w:tcBorders>
              <w:left w:val="nil"/>
              <w:right w:val="nil"/>
            </w:tcBorders>
            <w:shd w:val="clear" w:color="auto" w:fill="auto"/>
          </w:tcPr>
          <w:p w14:paraId="674D3C56" w14:textId="77777777" w:rsidR="00E15E36" w:rsidRPr="004823E9" w:rsidRDefault="00E15E36" w:rsidP="00E15E36">
            <w:pPr>
              <w:pStyle w:val="TableCell0-2Break"/>
            </w:pPr>
            <w:r w:rsidRPr="0099608C">
              <w:rPr>
                <w:rStyle w:val="ChSmallCaps"/>
              </w:rPr>
              <w:t>rdp</w:t>
            </w:r>
            <w:r w:rsidRPr="004823E9">
              <w:t>~hook</w:t>
            </w:r>
          </w:p>
        </w:tc>
        <w:tc>
          <w:tcPr>
            <w:tcW w:w="1673" w:type="dxa"/>
            <w:tcBorders>
              <w:left w:val="nil"/>
              <w:right w:val="nil"/>
            </w:tcBorders>
            <w:shd w:val="clear" w:color="auto" w:fill="auto"/>
          </w:tcPr>
          <w:p w14:paraId="1910AF72" w14:textId="77777777" w:rsidR="00E15E36" w:rsidRPr="004823E9" w:rsidRDefault="00E15E36" w:rsidP="00E15E36">
            <w:pPr>
              <w:pStyle w:val="TableCell0-2Break"/>
              <w:rPr>
                <w:lang w:eastAsia="en-US"/>
              </w:rPr>
            </w:pPr>
          </w:p>
        </w:tc>
        <w:tc>
          <w:tcPr>
            <w:tcW w:w="1616" w:type="dxa"/>
            <w:tcBorders>
              <w:left w:val="nil"/>
              <w:right w:val="nil"/>
            </w:tcBorders>
            <w:shd w:val="clear" w:color="auto" w:fill="auto"/>
          </w:tcPr>
          <w:p w14:paraId="30277A16" w14:textId="77777777" w:rsidR="00E15E36" w:rsidRPr="004823E9" w:rsidRDefault="00E15E36" w:rsidP="00E15E36">
            <w:pPr>
              <w:pStyle w:val="TableCell0-2Break"/>
            </w:pPr>
          </w:p>
        </w:tc>
      </w:tr>
      <w:tr w:rsidR="00AC23C4" w:rsidRPr="004823E9" w14:paraId="12334B1F" w14:textId="77777777" w:rsidTr="00CE0AEB">
        <w:tc>
          <w:tcPr>
            <w:tcW w:w="1077" w:type="dxa"/>
            <w:tcBorders>
              <w:left w:val="nil"/>
              <w:right w:val="nil"/>
            </w:tcBorders>
            <w:shd w:val="clear" w:color="auto" w:fill="auto"/>
          </w:tcPr>
          <w:p w14:paraId="4F87B8D3" w14:textId="77777777" w:rsidR="00E15E36" w:rsidRPr="004823E9" w:rsidRDefault="00E15E36" w:rsidP="00E15E36">
            <w:pPr>
              <w:pStyle w:val="TableCell2-0"/>
            </w:pPr>
          </w:p>
        </w:tc>
        <w:tc>
          <w:tcPr>
            <w:tcW w:w="624" w:type="dxa"/>
            <w:tcBorders>
              <w:left w:val="nil"/>
              <w:right w:val="nil"/>
            </w:tcBorders>
            <w:shd w:val="clear" w:color="auto" w:fill="auto"/>
          </w:tcPr>
          <w:p w14:paraId="24CA68C5" w14:textId="77777777" w:rsidR="00E15E36" w:rsidRPr="004823E9" w:rsidRDefault="00E15E36" w:rsidP="00E15E36">
            <w:pPr>
              <w:pStyle w:val="TableCell2-0"/>
            </w:pPr>
          </w:p>
        </w:tc>
        <w:tc>
          <w:tcPr>
            <w:tcW w:w="1701" w:type="dxa"/>
            <w:tcBorders>
              <w:left w:val="nil"/>
              <w:right w:val="nil"/>
            </w:tcBorders>
            <w:shd w:val="clear" w:color="auto" w:fill="auto"/>
          </w:tcPr>
          <w:p w14:paraId="0422198C" w14:textId="77777777" w:rsidR="00E15E36" w:rsidRPr="004823E9" w:rsidRDefault="00E15E36" w:rsidP="00E15E36">
            <w:pPr>
              <w:pStyle w:val="TableCell2-0"/>
              <w:rPr>
                <w:rStyle w:val="ChItalBold"/>
              </w:rPr>
            </w:pPr>
            <w:r w:rsidRPr="004823E9">
              <w:rPr>
                <w:rStyle w:val="ChItalBold"/>
              </w:rPr>
              <w:t>kamuka~kamuka</w:t>
            </w:r>
          </w:p>
        </w:tc>
        <w:tc>
          <w:tcPr>
            <w:tcW w:w="1673" w:type="dxa"/>
            <w:tcBorders>
              <w:left w:val="nil"/>
              <w:right w:val="nil"/>
            </w:tcBorders>
            <w:shd w:val="clear" w:color="auto" w:fill="auto"/>
          </w:tcPr>
          <w:p w14:paraId="2B3ACA61" w14:textId="2E7D6B4B" w:rsidR="00E15E36" w:rsidRPr="004823E9" w:rsidRDefault="00B7093A" w:rsidP="00E15E36">
            <w:pPr>
              <w:pStyle w:val="TableCell2-0"/>
            </w:pPr>
            <w:r>
              <w:t>‘</w:t>
            </w:r>
            <w:r w:rsidR="00E15E36" w:rsidRPr="004823E9">
              <w:t>formerly, earlier</w:t>
            </w:r>
            <w:r>
              <w:t>’</w:t>
            </w:r>
          </w:p>
        </w:tc>
        <w:tc>
          <w:tcPr>
            <w:tcW w:w="1616" w:type="dxa"/>
            <w:tcBorders>
              <w:left w:val="nil"/>
              <w:right w:val="nil"/>
            </w:tcBorders>
            <w:shd w:val="clear" w:color="auto" w:fill="auto"/>
          </w:tcPr>
          <w:p w14:paraId="0972BFC3" w14:textId="77777777" w:rsidR="00E15E36" w:rsidRPr="004823E9" w:rsidRDefault="00E15E36" w:rsidP="00E15E36">
            <w:pPr>
              <w:pStyle w:val="TableCell2-0"/>
            </w:pPr>
            <w:r w:rsidRPr="004823E9">
              <w:t>adverbial</w:t>
            </w:r>
          </w:p>
        </w:tc>
      </w:tr>
      <w:tr w:rsidR="00AC23C4" w:rsidRPr="004823E9" w14:paraId="77D28E81" w14:textId="77777777" w:rsidTr="00CE0AEB">
        <w:tc>
          <w:tcPr>
            <w:tcW w:w="1077" w:type="dxa"/>
            <w:tcBorders>
              <w:left w:val="nil"/>
              <w:right w:val="nil"/>
            </w:tcBorders>
            <w:shd w:val="clear" w:color="auto" w:fill="auto"/>
          </w:tcPr>
          <w:p w14:paraId="54D5AF57" w14:textId="77777777" w:rsidR="00E15E36" w:rsidRPr="004823E9" w:rsidRDefault="00E15E36" w:rsidP="00E15E36">
            <w:pPr>
              <w:pStyle w:val="TableCell0-2Break"/>
            </w:pPr>
          </w:p>
        </w:tc>
        <w:tc>
          <w:tcPr>
            <w:tcW w:w="624" w:type="dxa"/>
            <w:tcBorders>
              <w:left w:val="nil"/>
              <w:right w:val="nil"/>
            </w:tcBorders>
            <w:shd w:val="clear" w:color="auto" w:fill="auto"/>
          </w:tcPr>
          <w:p w14:paraId="24B47699" w14:textId="77777777" w:rsidR="00E15E36" w:rsidRPr="004823E9" w:rsidRDefault="00E15E36" w:rsidP="00E15E36">
            <w:pPr>
              <w:pStyle w:val="TableCell0-2Break"/>
            </w:pPr>
          </w:p>
        </w:tc>
        <w:tc>
          <w:tcPr>
            <w:tcW w:w="1701" w:type="dxa"/>
            <w:tcBorders>
              <w:left w:val="nil"/>
              <w:right w:val="nil"/>
            </w:tcBorders>
            <w:shd w:val="clear" w:color="auto" w:fill="auto"/>
          </w:tcPr>
          <w:p w14:paraId="3A3684D4" w14:textId="77777777" w:rsidR="00E15E36" w:rsidRPr="004823E9" w:rsidRDefault="00E15E36" w:rsidP="00E15E36">
            <w:pPr>
              <w:pStyle w:val="TableCell0-2Break"/>
            </w:pPr>
            <w:r w:rsidRPr="0099608C">
              <w:rPr>
                <w:rStyle w:val="ChSmallCaps"/>
              </w:rPr>
              <w:t>rdp</w:t>
            </w:r>
            <w:r w:rsidRPr="004823E9">
              <w:t>~go.first</w:t>
            </w:r>
          </w:p>
        </w:tc>
        <w:tc>
          <w:tcPr>
            <w:tcW w:w="1673" w:type="dxa"/>
            <w:tcBorders>
              <w:left w:val="nil"/>
              <w:right w:val="nil"/>
            </w:tcBorders>
            <w:shd w:val="clear" w:color="auto" w:fill="auto"/>
          </w:tcPr>
          <w:p w14:paraId="58928A29" w14:textId="77777777" w:rsidR="00E15E36" w:rsidRPr="004823E9" w:rsidRDefault="00E15E36" w:rsidP="00E15E36">
            <w:pPr>
              <w:pStyle w:val="TableCell0-2Break"/>
              <w:rPr>
                <w:lang w:eastAsia="en-US"/>
              </w:rPr>
            </w:pPr>
          </w:p>
        </w:tc>
        <w:tc>
          <w:tcPr>
            <w:tcW w:w="1616" w:type="dxa"/>
            <w:tcBorders>
              <w:left w:val="nil"/>
              <w:right w:val="nil"/>
            </w:tcBorders>
            <w:shd w:val="clear" w:color="auto" w:fill="auto"/>
          </w:tcPr>
          <w:p w14:paraId="08CB3C3C" w14:textId="77777777" w:rsidR="00E15E36" w:rsidRPr="004823E9" w:rsidRDefault="00E15E36" w:rsidP="00E15E36">
            <w:pPr>
              <w:pStyle w:val="TableCell0-2Break"/>
            </w:pPr>
          </w:p>
        </w:tc>
      </w:tr>
      <w:tr w:rsidR="00AC23C4" w:rsidRPr="004823E9" w14:paraId="572CC79B" w14:textId="77777777" w:rsidTr="00CE0AEB">
        <w:tc>
          <w:tcPr>
            <w:tcW w:w="1077" w:type="dxa"/>
            <w:tcBorders>
              <w:left w:val="nil"/>
              <w:right w:val="nil"/>
            </w:tcBorders>
            <w:shd w:val="clear" w:color="auto" w:fill="auto"/>
          </w:tcPr>
          <w:p w14:paraId="63B1DA5B" w14:textId="77777777" w:rsidR="00E15E36" w:rsidRPr="004823E9" w:rsidRDefault="00E15E36" w:rsidP="00E15E36">
            <w:pPr>
              <w:pStyle w:val="TableCell2-0"/>
            </w:pPr>
          </w:p>
        </w:tc>
        <w:tc>
          <w:tcPr>
            <w:tcW w:w="624" w:type="dxa"/>
            <w:tcBorders>
              <w:left w:val="nil"/>
              <w:right w:val="nil"/>
            </w:tcBorders>
            <w:shd w:val="clear" w:color="auto" w:fill="auto"/>
          </w:tcPr>
          <w:p w14:paraId="3912B9B0" w14:textId="77777777" w:rsidR="00E15E36" w:rsidRPr="004823E9" w:rsidRDefault="00E15E36" w:rsidP="00E15E36">
            <w:pPr>
              <w:pStyle w:val="TableCell2-0"/>
            </w:pPr>
            <w:r w:rsidRPr="004823E9">
              <w:t>LM</w:t>
            </w:r>
          </w:p>
        </w:tc>
        <w:tc>
          <w:tcPr>
            <w:tcW w:w="1701" w:type="dxa"/>
            <w:tcBorders>
              <w:left w:val="nil"/>
              <w:right w:val="nil"/>
            </w:tcBorders>
            <w:shd w:val="clear" w:color="auto" w:fill="auto"/>
          </w:tcPr>
          <w:p w14:paraId="1E6A6C9B" w14:textId="77777777" w:rsidR="00E15E36" w:rsidRPr="004823E9" w:rsidRDefault="00E15E36" w:rsidP="00E15E36">
            <w:pPr>
              <w:pStyle w:val="TableCell2-0"/>
              <w:rPr>
                <w:rStyle w:val="ChItalBold"/>
              </w:rPr>
            </w:pPr>
            <w:r w:rsidRPr="004823E9">
              <w:rPr>
                <w:rStyle w:val="ChItalBold"/>
              </w:rPr>
              <w:t>tiba~tiba</w:t>
            </w:r>
          </w:p>
        </w:tc>
        <w:tc>
          <w:tcPr>
            <w:tcW w:w="1673" w:type="dxa"/>
            <w:tcBorders>
              <w:left w:val="nil"/>
              <w:right w:val="nil"/>
            </w:tcBorders>
            <w:shd w:val="clear" w:color="auto" w:fill="auto"/>
          </w:tcPr>
          <w:p w14:paraId="73D53DB6" w14:textId="54D3A830" w:rsidR="00E15E36" w:rsidRPr="004823E9" w:rsidRDefault="00B7093A" w:rsidP="00E15E36">
            <w:pPr>
              <w:pStyle w:val="TableCell2-0"/>
            </w:pPr>
            <w:r>
              <w:t>‘</w:t>
            </w:r>
            <w:r w:rsidR="00E15E36" w:rsidRPr="004823E9">
              <w:t>suddenly</w:t>
            </w:r>
            <w:r>
              <w:t>’</w:t>
            </w:r>
          </w:p>
        </w:tc>
        <w:tc>
          <w:tcPr>
            <w:tcW w:w="1616" w:type="dxa"/>
            <w:tcBorders>
              <w:left w:val="nil"/>
              <w:right w:val="nil"/>
            </w:tcBorders>
            <w:shd w:val="clear" w:color="auto" w:fill="auto"/>
          </w:tcPr>
          <w:p w14:paraId="56AD734A" w14:textId="77777777" w:rsidR="00E15E36" w:rsidRPr="004823E9" w:rsidRDefault="00E15E36" w:rsidP="00E15E36">
            <w:pPr>
              <w:pStyle w:val="TableCell2-0"/>
            </w:pPr>
            <w:r w:rsidRPr="004823E9">
              <w:t>adverbial</w:t>
            </w:r>
          </w:p>
        </w:tc>
      </w:tr>
      <w:tr w:rsidR="00AC23C4" w:rsidRPr="004823E9" w14:paraId="540FBA55" w14:textId="77777777" w:rsidTr="00CE0AEB">
        <w:tc>
          <w:tcPr>
            <w:tcW w:w="1077" w:type="dxa"/>
            <w:tcBorders>
              <w:left w:val="nil"/>
              <w:right w:val="nil"/>
            </w:tcBorders>
            <w:shd w:val="clear" w:color="auto" w:fill="auto"/>
          </w:tcPr>
          <w:p w14:paraId="6BF26A76" w14:textId="77777777" w:rsidR="00E15E36" w:rsidRPr="004823E9" w:rsidRDefault="00E15E36" w:rsidP="00E15E36">
            <w:pPr>
              <w:pStyle w:val="TableCell0-2Break"/>
            </w:pPr>
          </w:p>
        </w:tc>
        <w:tc>
          <w:tcPr>
            <w:tcW w:w="624" w:type="dxa"/>
            <w:tcBorders>
              <w:left w:val="nil"/>
              <w:right w:val="nil"/>
            </w:tcBorders>
            <w:shd w:val="clear" w:color="auto" w:fill="auto"/>
          </w:tcPr>
          <w:p w14:paraId="4DEB12F3" w14:textId="77777777" w:rsidR="00E15E36" w:rsidRPr="004823E9" w:rsidRDefault="00E15E36" w:rsidP="00E15E36">
            <w:pPr>
              <w:pStyle w:val="TableCell0-2Break"/>
            </w:pPr>
          </w:p>
        </w:tc>
        <w:tc>
          <w:tcPr>
            <w:tcW w:w="1701" w:type="dxa"/>
            <w:tcBorders>
              <w:left w:val="nil"/>
              <w:right w:val="nil"/>
            </w:tcBorders>
            <w:shd w:val="clear" w:color="auto" w:fill="auto"/>
          </w:tcPr>
          <w:p w14:paraId="4E42C546" w14:textId="77777777" w:rsidR="00E15E36" w:rsidRPr="004823E9" w:rsidRDefault="00E15E36" w:rsidP="00E15E36">
            <w:pPr>
              <w:pStyle w:val="TableCell0-2Break"/>
            </w:pPr>
            <w:r w:rsidRPr="0099608C">
              <w:rPr>
                <w:rStyle w:val="ChSmallCaps"/>
              </w:rPr>
              <w:t>rdp</w:t>
            </w:r>
            <w:r w:rsidRPr="004823E9">
              <w:t>~arrive</w:t>
            </w:r>
          </w:p>
        </w:tc>
        <w:tc>
          <w:tcPr>
            <w:tcW w:w="1673" w:type="dxa"/>
            <w:tcBorders>
              <w:left w:val="nil"/>
              <w:right w:val="nil"/>
            </w:tcBorders>
            <w:shd w:val="clear" w:color="auto" w:fill="auto"/>
          </w:tcPr>
          <w:p w14:paraId="7296F5D4" w14:textId="77777777" w:rsidR="00E15E36" w:rsidRPr="004823E9" w:rsidRDefault="00E15E36" w:rsidP="00E15E36">
            <w:pPr>
              <w:pStyle w:val="TableCell0-2Break"/>
              <w:rPr>
                <w:lang w:eastAsia="en-US"/>
              </w:rPr>
            </w:pPr>
          </w:p>
        </w:tc>
        <w:tc>
          <w:tcPr>
            <w:tcW w:w="1616" w:type="dxa"/>
            <w:tcBorders>
              <w:left w:val="nil"/>
              <w:right w:val="nil"/>
            </w:tcBorders>
            <w:shd w:val="clear" w:color="auto" w:fill="auto"/>
          </w:tcPr>
          <w:p w14:paraId="2461B955" w14:textId="77777777" w:rsidR="00E15E36" w:rsidRPr="004823E9" w:rsidRDefault="00E15E36" w:rsidP="00E15E36">
            <w:pPr>
              <w:pStyle w:val="TableCell0-2Break"/>
            </w:pPr>
          </w:p>
        </w:tc>
      </w:tr>
      <w:tr w:rsidR="00AC23C4" w:rsidRPr="004823E9" w14:paraId="25F99996" w14:textId="77777777" w:rsidTr="00CE0AEB">
        <w:tc>
          <w:tcPr>
            <w:tcW w:w="1077" w:type="dxa"/>
            <w:tcBorders>
              <w:left w:val="nil"/>
              <w:right w:val="nil"/>
            </w:tcBorders>
            <w:shd w:val="clear" w:color="auto" w:fill="auto"/>
          </w:tcPr>
          <w:p w14:paraId="7A6C4184" w14:textId="77777777" w:rsidR="00E15E36" w:rsidRPr="004823E9" w:rsidRDefault="00E15E36" w:rsidP="00E15E36">
            <w:pPr>
              <w:pStyle w:val="TableCell2-0"/>
            </w:pPr>
          </w:p>
        </w:tc>
        <w:tc>
          <w:tcPr>
            <w:tcW w:w="624" w:type="dxa"/>
            <w:tcBorders>
              <w:left w:val="nil"/>
              <w:right w:val="nil"/>
            </w:tcBorders>
            <w:shd w:val="clear" w:color="auto" w:fill="auto"/>
          </w:tcPr>
          <w:p w14:paraId="261A61B6" w14:textId="77777777" w:rsidR="00E15E36" w:rsidRPr="004823E9" w:rsidRDefault="00E15E36" w:rsidP="00E15E36">
            <w:pPr>
              <w:pStyle w:val="TableCell2-0"/>
            </w:pPr>
            <w:r w:rsidRPr="004823E9">
              <w:t>TM</w:t>
            </w:r>
          </w:p>
        </w:tc>
        <w:tc>
          <w:tcPr>
            <w:tcW w:w="1701" w:type="dxa"/>
            <w:tcBorders>
              <w:left w:val="nil"/>
              <w:right w:val="nil"/>
            </w:tcBorders>
            <w:shd w:val="clear" w:color="auto" w:fill="auto"/>
          </w:tcPr>
          <w:p w14:paraId="5D23473A" w14:textId="77777777" w:rsidR="00E15E36" w:rsidRPr="004823E9" w:rsidRDefault="00E15E36" w:rsidP="00E15E36">
            <w:pPr>
              <w:pStyle w:val="TableCell2-0"/>
              <w:rPr>
                <w:rStyle w:val="ChItalBold"/>
              </w:rPr>
            </w:pPr>
            <w:r w:rsidRPr="004823E9">
              <w:rPr>
                <w:rStyle w:val="ChItalBold"/>
              </w:rPr>
              <w:t>asik~asik</w:t>
            </w:r>
          </w:p>
        </w:tc>
        <w:tc>
          <w:tcPr>
            <w:tcW w:w="1673" w:type="dxa"/>
            <w:tcBorders>
              <w:left w:val="nil"/>
              <w:right w:val="nil"/>
            </w:tcBorders>
            <w:shd w:val="clear" w:color="auto" w:fill="auto"/>
          </w:tcPr>
          <w:p w14:paraId="2D705A2F" w14:textId="671619A5" w:rsidR="00E15E36" w:rsidRPr="004823E9" w:rsidRDefault="00B7093A" w:rsidP="00E15E36">
            <w:pPr>
              <w:pStyle w:val="TableCell2-0"/>
              <w:rPr>
                <w:lang w:eastAsia="en-US"/>
              </w:rPr>
            </w:pPr>
            <w:r>
              <w:rPr>
                <w:lang w:eastAsia="en-US"/>
              </w:rPr>
              <w:t>‘</w:t>
            </w:r>
            <w:r w:rsidR="00E15E36" w:rsidRPr="004823E9">
              <w:rPr>
                <w:lang w:eastAsia="en-US"/>
              </w:rPr>
              <w:t>busily</w:t>
            </w:r>
            <w:r>
              <w:rPr>
                <w:lang w:eastAsia="en-US"/>
              </w:rPr>
              <w:t>’</w:t>
            </w:r>
          </w:p>
        </w:tc>
        <w:tc>
          <w:tcPr>
            <w:tcW w:w="1616" w:type="dxa"/>
            <w:tcBorders>
              <w:left w:val="nil"/>
              <w:right w:val="nil"/>
            </w:tcBorders>
            <w:shd w:val="clear" w:color="auto" w:fill="auto"/>
          </w:tcPr>
          <w:p w14:paraId="4A4075F2" w14:textId="77777777" w:rsidR="00E15E36" w:rsidRPr="004823E9" w:rsidRDefault="00E15E36" w:rsidP="00E15E36">
            <w:pPr>
              <w:pStyle w:val="TableCell2-0"/>
            </w:pPr>
            <w:r w:rsidRPr="004823E9">
              <w:t>adverbial</w:t>
            </w:r>
          </w:p>
        </w:tc>
      </w:tr>
      <w:tr w:rsidR="00AC23C4" w:rsidRPr="004823E9" w14:paraId="3A23F854" w14:textId="77777777" w:rsidTr="00CE0AEB">
        <w:tc>
          <w:tcPr>
            <w:tcW w:w="1077" w:type="dxa"/>
            <w:tcBorders>
              <w:left w:val="nil"/>
              <w:bottom w:val="single" w:sz="4" w:space="0" w:color="auto"/>
              <w:right w:val="nil"/>
            </w:tcBorders>
            <w:shd w:val="clear" w:color="auto" w:fill="auto"/>
          </w:tcPr>
          <w:p w14:paraId="7385CCB5" w14:textId="77777777" w:rsidR="00E15E36" w:rsidRPr="004823E9" w:rsidRDefault="00E15E36" w:rsidP="00E15E36">
            <w:pPr>
              <w:pStyle w:val="TableCell0-2Break"/>
            </w:pPr>
          </w:p>
        </w:tc>
        <w:tc>
          <w:tcPr>
            <w:tcW w:w="624" w:type="dxa"/>
            <w:tcBorders>
              <w:left w:val="nil"/>
              <w:bottom w:val="single" w:sz="4" w:space="0" w:color="auto"/>
              <w:right w:val="nil"/>
            </w:tcBorders>
            <w:shd w:val="clear" w:color="auto" w:fill="auto"/>
          </w:tcPr>
          <w:p w14:paraId="6F0B24F3" w14:textId="77777777" w:rsidR="00E15E36" w:rsidRPr="004823E9" w:rsidRDefault="00E15E36" w:rsidP="00E15E36">
            <w:pPr>
              <w:pStyle w:val="TableCell0-2Break"/>
            </w:pPr>
          </w:p>
        </w:tc>
        <w:tc>
          <w:tcPr>
            <w:tcW w:w="1701" w:type="dxa"/>
            <w:tcBorders>
              <w:left w:val="nil"/>
              <w:bottom w:val="single" w:sz="4" w:space="0" w:color="auto"/>
              <w:right w:val="nil"/>
            </w:tcBorders>
            <w:shd w:val="clear" w:color="auto" w:fill="auto"/>
          </w:tcPr>
          <w:p w14:paraId="19957F62" w14:textId="3A382CDC" w:rsidR="00E15E36" w:rsidRPr="004823E9" w:rsidRDefault="00E15E36" w:rsidP="00E15E36">
            <w:pPr>
              <w:pStyle w:val="TableCell0-2Break"/>
            </w:pPr>
            <w:r w:rsidRPr="0099608C">
              <w:rPr>
                <w:rStyle w:val="ChSmallCaps"/>
              </w:rPr>
              <w:t>rdp</w:t>
            </w:r>
            <w:r w:rsidRPr="004823E9">
              <w:t>~busy</w:t>
            </w:r>
          </w:p>
        </w:tc>
        <w:tc>
          <w:tcPr>
            <w:tcW w:w="1673" w:type="dxa"/>
            <w:tcBorders>
              <w:left w:val="nil"/>
              <w:bottom w:val="single" w:sz="4" w:space="0" w:color="auto"/>
              <w:right w:val="nil"/>
            </w:tcBorders>
            <w:shd w:val="clear" w:color="auto" w:fill="auto"/>
          </w:tcPr>
          <w:p w14:paraId="174484E2" w14:textId="77777777" w:rsidR="00E15E36" w:rsidRPr="004823E9" w:rsidRDefault="00E15E36" w:rsidP="00E15E36">
            <w:pPr>
              <w:pStyle w:val="TableCell0-2Break"/>
              <w:rPr>
                <w:lang w:eastAsia="en-US"/>
              </w:rPr>
            </w:pPr>
          </w:p>
        </w:tc>
        <w:tc>
          <w:tcPr>
            <w:tcW w:w="1616" w:type="dxa"/>
            <w:tcBorders>
              <w:left w:val="nil"/>
              <w:bottom w:val="single" w:sz="4" w:space="0" w:color="auto"/>
              <w:right w:val="nil"/>
            </w:tcBorders>
            <w:shd w:val="clear" w:color="auto" w:fill="auto"/>
          </w:tcPr>
          <w:p w14:paraId="3AAA8102" w14:textId="77777777" w:rsidR="00E15E36" w:rsidRPr="004823E9" w:rsidRDefault="00E15E36" w:rsidP="00E15E36">
            <w:pPr>
              <w:pStyle w:val="TableCell0-2Break"/>
            </w:pPr>
          </w:p>
        </w:tc>
      </w:tr>
    </w:tbl>
    <w:p w14:paraId="10FA76C0" w14:textId="274D384E" w:rsidR="00E15E36" w:rsidRDefault="00E15E36" w:rsidP="00E15E36">
      <w:pPr>
        <w:pStyle w:val="Body0000after05before"/>
      </w:pPr>
      <w:r>
        <w:t xml:space="preserve">The ability of reduplicated lexemes to undergo interpretational shift seems to be best </w:t>
      </w:r>
      <w:r w:rsidRPr="004823E9">
        <w:t xml:space="preserve">explained in terms of a slot filling-function of reduplication. Cross-linguistically, temporal noun phrases, for instance, are prone to fill adverbial slots; an example is the English sentence </w:t>
      </w:r>
      <w:r w:rsidR="00B7093A">
        <w:t>‘</w:t>
      </w:r>
      <w:r w:rsidRPr="004823E9">
        <w:t>she came home late at night</w:t>
      </w:r>
      <w:r w:rsidR="00B7093A">
        <w:t>’</w:t>
      </w:r>
      <w:r w:rsidRPr="004823E9">
        <w:t>.</w:t>
      </w:r>
    </w:p>
    <w:p w14:paraId="73AA5B1F" w14:textId="62CEF073" w:rsidR="00E15E36" w:rsidRDefault="00E15E36" w:rsidP="00E15E36">
      <w:pPr>
        <w:pStyle w:val="Body0500after"/>
      </w:pPr>
      <w:r>
        <w:t xml:space="preserve">Hence, in this grammar of Papuan Malay, the interpretational shifts </w:t>
      </w:r>
      <w:r w:rsidRPr="004823E9">
        <w:t xml:space="preserve">described in </w:t>
      </w:r>
      <w:r w:rsidRPr="004823E9">
        <w:rPr>
          <w:lang w:eastAsia="en-US"/>
        </w:rPr>
        <w:t>§</w:t>
      </w:r>
      <w:r>
        <w:rPr>
          <w:lang w:eastAsia="en-US"/>
        </w:rPr>
        <w:fldChar w:fldCharType="begin"/>
      </w:r>
      <w:r>
        <w:rPr>
          <w:lang w:eastAsia="en-US"/>
        </w:rPr>
        <w:instrText xml:space="preserve"> REF _Ref368577236 \w \h </w:instrText>
      </w:r>
      <w:r>
        <w:rPr>
          <w:lang w:eastAsia="en-US"/>
        </w:rPr>
      </w:r>
      <w:r>
        <w:rPr>
          <w:lang w:eastAsia="en-US"/>
        </w:rPr>
        <w:fldChar w:fldCharType="separate"/>
      </w:r>
      <w:r w:rsidR="00154D81">
        <w:rPr>
          <w:cs/>
          <w:lang w:eastAsia="en-US"/>
        </w:rPr>
        <w:t>‎</w:t>
      </w:r>
      <w:r w:rsidR="00154D81">
        <w:rPr>
          <w:lang w:eastAsia="en-US"/>
        </w:rPr>
        <w:t>4.2.1.4</w:t>
      </w:r>
      <w:r>
        <w:rPr>
          <w:lang w:eastAsia="en-US"/>
        </w:rPr>
        <w:fldChar w:fldCharType="end"/>
      </w:r>
      <w:r>
        <w:rPr>
          <w:lang w:eastAsia="en-US"/>
        </w:rPr>
        <w:t xml:space="preserve"> and </w:t>
      </w:r>
      <w:r w:rsidRPr="004823E9">
        <w:rPr>
          <w:lang w:eastAsia="en-US"/>
        </w:rPr>
        <w:t>§</w:t>
      </w:r>
      <w:r>
        <w:rPr>
          <w:lang w:eastAsia="en-US"/>
        </w:rPr>
        <w:fldChar w:fldCharType="begin"/>
      </w:r>
      <w:r>
        <w:rPr>
          <w:lang w:eastAsia="en-US"/>
        </w:rPr>
        <w:instrText xml:space="preserve"> REF _Ref368577283 \w \h </w:instrText>
      </w:r>
      <w:r>
        <w:rPr>
          <w:lang w:eastAsia="en-US"/>
        </w:rPr>
      </w:r>
      <w:r>
        <w:rPr>
          <w:lang w:eastAsia="en-US"/>
        </w:rPr>
        <w:fldChar w:fldCharType="separate"/>
      </w:r>
      <w:r w:rsidR="00154D81">
        <w:rPr>
          <w:cs/>
          <w:lang w:eastAsia="en-US"/>
        </w:rPr>
        <w:t>‎</w:t>
      </w:r>
      <w:r w:rsidR="00154D81">
        <w:rPr>
          <w:lang w:eastAsia="en-US"/>
        </w:rPr>
        <w:t>4.2.2.8</w:t>
      </w:r>
      <w:r>
        <w:rPr>
          <w:lang w:eastAsia="en-US"/>
        </w:rPr>
        <w:fldChar w:fldCharType="end"/>
      </w:r>
      <w:r w:rsidRPr="004823E9">
        <w:rPr>
          <w:lang w:eastAsia="en-US"/>
        </w:rPr>
        <w:t xml:space="preserve"> are taken to result from </w:t>
      </w:r>
      <w:r w:rsidRPr="004823E9">
        <w:t xml:space="preserve">a slot filling-function of reduplication. That is, reduplication enables base words to fill different syntactic slots, such as an adverbial or </w:t>
      </w:r>
      <w:r w:rsidR="007656CB">
        <w:t xml:space="preserve">a </w:t>
      </w:r>
      <w:r w:rsidRPr="004823E9">
        <w:t>nominal slot.</w:t>
      </w:r>
    </w:p>
    <w:p w14:paraId="69769704" w14:textId="5D3743CF" w:rsidR="00E15E36" w:rsidRPr="004823E9" w:rsidRDefault="00E15E36" w:rsidP="00287917">
      <w:pPr>
        <w:pStyle w:val="Body0515after"/>
      </w:pPr>
      <w:r>
        <w:t xml:space="preserve">In </w:t>
      </w:r>
      <w:r w:rsidRPr="004823E9">
        <w:t xml:space="preserve">Ternate Malay, </w:t>
      </w:r>
      <w:r>
        <w:t>interpretational shifts also seem to be the results of a slot-f</w:t>
      </w:r>
      <w:r w:rsidR="007656CB">
        <w:t>illing function of reduplication</w:t>
      </w:r>
      <w:r w:rsidR="005C2116">
        <w:t>,</w:t>
      </w:r>
      <w:r>
        <w:t xml:space="preserve"> with </w:t>
      </w:r>
      <w:r w:rsidR="00BA6215">
        <w:rPr>
          <w:rStyle w:val="Citation"/>
        </w:rPr>
        <w:fldChar w:fldCharType="begin"/>
      </w:r>
      <w:r w:rsidR="003A5B20">
        <w:rPr>
          <w:rStyle w:val="Citation"/>
        </w:rPr>
        <w:instrText>ADDIN CITAVI.PLACEHOLDER f0fbff60-713e-4467-88d2-d4cd59092dbe PFBsYWNlaG9sZGVyPg0KICA8QWRkSW5WZXJzaW9uPjUuMi4wLjg8L0FkZEluVmVyc2lvbj4NCiAgPElkPmYwZmJmZjYwLTcxM2UtNDQ2Ny04OGQyLWQ0Y2Q1OTA5MmRiZTwvSWQ+DQogIDxFbnRyaWVzPg0KICAgIDxFbnRyeT4NCiAgICAgIDxJZD41NWI2YTI1Yy03ZjU1LTQ4NWQtYjQ4Yi0xMzdlYWViYjgyODE8L0lkPg0KICAgICAgPE5vUGFyPnRydWU8L05vUGFyPg0KICAgICAgPFBlcnNvbk9ubHk+dHJ1ZTwvUGVyc29uT25seT4NCiAgICAgIDxSZWZlcmVuY2VJZD5hMzczNTgwOS0zNTlhLTQwODItOWI0Yy0wNmFjMWRkNTM4YjU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5MaXRhbWFodXB1dHR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dGFtYWh1cHV0dHk8L1RleHQ+DQogICAgPC9UZXh0VW5pdD4NCiAgPC9UZXh0VW5pdHM+DQo8L1BsYWNlaG9sZGVyPg==</w:instrText>
      </w:r>
      <w:r w:rsidR="00BA6215">
        <w:rPr>
          <w:rStyle w:val="Citation"/>
        </w:rPr>
        <w:fldChar w:fldCharType="separate"/>
      </w:r>
      <w:bookmarkStart w:id="1914" w:name="_CTVP001f0fbff60713e446788d2d4cd59092dbe"/>
      <w:r w:rsidR="0092006B">
        <w:rPr>
          <w:rStyle w:val="Citation"/>
        </w:rPr>
        <w:t>Litamahuputty</w:t>
      </w:r>
      <w:bookmarkEnd w:id="1914"/>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0c044257-ece8-4b85-9288-dd835a650f1f 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4oMjAxMjogMj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jogMjIwKTwvVGV4dD4NCiAgICA8L1RleHRVbml0Pg0KICA8L1RleHRVbml0cz4NCjwvUGxhY2Vob2xkZXI+</w:instrText>
      </w:r>
      <w:r w:rsidR="00BA6215">
        <w:rPr>
          <w:rStyle w:val="Citation"/>
        </w:rPr>
        <w:fldChar w:fldCharType="separate"/>
      </w:r>
      <w:bookmarkStart w:id="1915" w:name="_CTVP0010c044257ece84b859288dd835a650f1f"/>
      <w:r w:rsidR="0092006B">
        <w:rPr>
          <w:rStyle w:val="Citation"/>
        </w:rPr>
        <w:t>(2012: 220)</w:t>
      </w:r>
      <w:bookmarkEnd w:id="1915"/>
      <w:r w:rsidR="00BA6215">
        <w:rPr>
          <w:rStyle w:val="Citation"/>
        </w:rPr>
        <w:fldChar w:fldCharType="end"/>
      </w:r>
      <w:r w:rsidR="00513C8C" w:rsidRPr="00513C8C">
        <w:rPr>
          <w:rStyle w:val="Citation"/>
        </w:rPr>
        <w:t xml:space="preserve"> </w:t>
      </w:r>
      <w:r w:rsidRPr="004823E9">
        <w:t xml:space="preserve">noting that </w:t>
      </w:r>
      <w:r w:rsidR="00B7093A">
        <w:rPr>
          <w:lang w:eastAsia="en-US"/>
        </w:rPr>
        <w:t>“</w:t>
      </w:r>
      <w:r w:rsidRPr="004823E9">
        <w:rPr>
          <w:lang w:eastAsia="en-US"/>
        </w:rPr>
        <w:t xml:space="preserve">both </w:t>
      </w:r>
      <w:r w:rsidRPr="004823E9">
        <w:rPr>
          <w:lang w:eastAsia="en-US"/>
        </w:rPr>
        <w:lastRenderedPageBreak/>
        <w:t>reduplicated quality words and activity words may serve to express manner when they immediately follow an activity</w:t>
      </w:r>
      <w:r w:rsidR="00B7093A">
        <w:rPr>
          <w:lang w:eastAsia="en-US"/>
        </w:rPr>
        <w:t>”</w:t>
      </w:r>
      <w:r w:rsidRPr="004823E9">
        <w:rPr>
          <w:lang w:eastAsia="en-US"/>
        </w:rPr>
        <w:t xml:space="preserve">. </w:t>
      </w:r>
      <w:r w:rsidRPr="004823E9">
        <w:t xml:space="preserve">For Ambon Malay, by contrast, </w:t>
      </w:r>
      <w:r w:rsidR="00BA6215">
        <w:rPr>
          <w:rStyle w:val="Citation"/>
        </w:rPr>
        <w:fldChar w:fldCharType="begin"/>
      </w:r>
      <w:r w:rsidR="0092451D">
        <w:rPr>
          <w:rStyle w:val="Citation"/>
        </w:rPr>
        <w:instrText>ADDIN CITAVI.PLACEHOLDER 9a22d27b-2994-47e0-b583-a463acd9f611 PFBsYWNlaG9sZGVyPg0KICA8QWRkSW5WZXJzaW9uPjUuMi4wLjg8L0FkZEluVmVyc2lvbj4NCiAgPElkPjlhMjJkMjdiLTI5OTQtNDdlMC1iNTgzLWE0NjNhY2Q5ZjYxMTwvSWQ+DQogIDxFbnRyaWVzPg0KICAgIDxFbnRyeT4NCiAgICAgIDxJZD5mMWY0MTY2Zi01NGRhLTRlMzctYjlmMi0yYWJmMTIxYTdiYzg8L0lkPg0KICAgICAgPE5vUGFyPnRydWU8L05vUGFyPg0KICAgICAgPFBlcnNvbk9ubHk+dHJ1ZTwvUGVyc29uT25seT4NCiAgICAgIDxSZWZlcmVuY2VJZD43YTQ1ZTI4MS1iMGIzLTRiMGItYWY1NC1iZDE4ZDg3YWM1MzA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dmFuIE1pbmR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ZhbiBNaW5kZTwvVGV4dD4NCiAgICA8L1RleHRVbml0Pg0KICA8L1RleHRVbml0cz4NCjwvUGxhY2Vob2xkZXI+</w:instrText>
      </w:r>
      <w:r w:rsidR="00BA6215">
        <w:rPr>
          <w:rStyle w:val="Citation"/>
        </w:rPr>
        <w:fldChar w:fldCharType="separate"/>
      </w:r>
      <w:bookmarkStart w:id="1916" w:name="_CTVP0019a22d27b299447e0b583a463acd9f611"/>
      <w:r w:rsidR="0092006B">
        <w:rPr>
          <w:rStyle w:val="Citation"/>
        </w:rPr>
        <w:t>van Minde</w:t>
      </w:r>
      <w:bookmarkEnd w:id="1916"/>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afcf08cd-ca07-4c30-bf4e-eabb1dcfa195 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KDE5OTc6IDExOCwgMTIzLCAxM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OiAxMTgsIDEyMywgMTI1KTwvVGV4dD4NCiAgICA8L1RleHRVbml0Pg0KICA8L1RleHRVbml0cz4NCjwvUGxhY2Vob2xkZXI+</w:instrText>
      </w:r>
      <w:r w:rsidR="00BA6215">
        <w:rPr>
          <w:rStyle w:val="Citation"/>
        </w:rPr>
        <w:fldChar w:fldCharType="separate"/>
      </w:r>
      <w:bookmarkStart w:id="1917" w:name="_CTVP001afcf08cdca074c30bf4eeabb1dcfa195"/>
      <w:r w:rsidR="0092006B">
        <w:rPr>
          <w:rStyle w:val="Citation"/>
        </w:rPr>
        <w:t>(1997: 118, 123, 125)</w:t>
      </w:r>
      <w:bookmarkEnd w:id="1917"/>
      <w:r w:rsidR="00BA6215">
        <w:rPr>
          <w:rStyle w:val="Citation"/>
        </w:rPr>
        <w:fldChar w:fldCharType="end"/>
      </w:r>
      <w:r w:rsidRPr="004823E9">
        <w:t xml:space="preserve"> considers the observed </w:t>
      </w:r>
      <w:r>
        <w:t>interpretational shifts</w:t>
      </w:r>
      <w:r w:rsidRPr="004823E9">
        <w:t xml:space="preserve"> as </w:t>
      </w:r>
      <w:r w:rsidR="00B7093A">
        <w:t>“</w:t>
      </w:r>
      <w:r w:rsidRPr="004823E9">
        <w:t>transpositions</w:t>
      </w:r>
      <w:r w:rsidR="00B7093A">
        <w:t>”</w:t>
      </w:r>
      <w:r w:rsidRPr="004823E9">
        <w:t xml:space="preserve"> which </w:t>
      </w:r>
      <w:r>
        <w:t xml:space="preserve">result from </w:t>
      </w:r>
      <w:r w:rsidR="00B7093A">
        <w:t>“</w:t>
      </w:r>
      <w:r w:rsidRPr="004823E9">
        <w:t>derivational</w:t>
      </w:r>
      <w:r w:rsidR="00B7093A">
        <w:t>”</w:t>
      </w:r>
      <w:r w:rsidRPr="004823E9">
        <w:t xml:space="preserve"> processes. </w:t>
      </w:r>
      <w:r>
        <w:t xml:space="preserve">For </w:t>
      </w:r>
      <w:r w:rsidRPr="004823E9">
        <w:t xml:space="preserve">Manado Malay, </w:t>
      </w:r>
      <w:r w:rsidR="00BA6215">
        <w:rPr>
          <w:rStyle w:val="Citation"/>
        </w:rPr>
        <w:fldChar w:fldCharType="begin"/>
      </w:r>
      <w:r w:rsidR="0092451D">
        <w:rPr>
          <w:rStyle w:val="Citation"/>
        </w:rPr>
        <w:instrText>ADDIN CITAVI.PLACEHOLDER 80260134-09fb-4738-963f-e14d19278729 PFBsYWNlaG9sZGVyPg0KICA8QWRkSW5WZXJzaW9uPjUuMi4wLjg8L0FkZEluVmVyc2lvbj4NCiAgPElkPjgwMjYwMTM0LTA5ZmItNDczOC05NjNmLWUxNGQxOTI3ODcyOTwvSWQ+DQogIDxFbnRyaWVzPg0KICAgIDxFbnRyeT4NCiAgICAgIDxJZD45OWMyODY3Yi1jMzJhLTQ5NTUtYTA5Zi03ZjI1OWFiMDAxZjY8L0lkPg0KICAgICAgPE5vUGFyPnRydWU8L05vUGFyPg0KICAgICAgPFBlcnNvbk9ubHk+dHJ1ZTwvUGVyc29uT25seT4NCiAgICAgIDxSZWZlcmVuY2VJZD43ZDI4NjQ5Ni1kNjgyLTQ1Y2ItOTkzNy1hOGQ5NjczYTI4NTY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U3RvZWwgMjAwNSDigJMgRm9jdXMgaW4gTWFuYWRvIE1hbGF5PC9TaG9ydFRpdGxlPg0KICAgICAgICA8VGl0bGU+Rm9jdXMgaW4gTWFuYWRvIE1hbGF5OiBHcmFtbWFyLCBwYXJ0aWNsZXMsIGFuZCBpbnRvbmF0aW9uPC9UaXRsZT4NCiAgICAgICAgPFllYXI+MjAwNTwvWWVhcj4NCiAgICAgIDwvUmVmZXJlbmNlPg0KICAgIDwvRW50cnk+DQogIDwvRW50cmllcz4NCiAgPFRleHQ+U3RvZ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vZWw8L1RleHQ+DQogICAgPC9UZXh0VW5pdD4NCiAgPC9UZXh0VW5pdHM+DQo8L1BsYWNlaG9sZGVyPg==</w:instrText>
      </w:r>
      <w:r w:rsidR="00BA6215">
        <w:rPr>
          <w:rStyle w:val="Citation"/>
        </w:rPr>
        <w:fldChar w:fldCharType="separate"/>
      </w:r>
      <w:bookmarkStart w:id="1918" w:name="_CTVP0018026013409fb4738963fe14d19278729"/>
      <w:r w:rsidR="0092006B">
        <w:rPr>
          <w:rStyle w:val="Citation"/>
        </w:rPr>
        <w:t>Stoel</w:t>
      </w:r>
      <w:bookmarkEnd w:id="1918"/>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753650c6-4c70-46f1-a9eb-5df9a56b6752 PFBsYWNlaG9sZGVyPg0KICA8QWRkSW5WZXJzaW9uPjUuMi4wLjg8L0FkZEluVmVyc2lvbj4NCiAgPElkPjc1MzY1MGM2LTRjNzAtNDZmMS1hOWViLTVkZjlhNTZiNjc1MjwvSWQ+DQogIDxFbnRyaWVzPg0KICAgIDxFbnRyeT4NCiAgICAgIDxJZD5hMjgyMmVjZi05MmY4LTQyZmMtOTIzYS1hNzUxZjIxNzc3NjU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N2QyODY0OTYtZDY4Mi00NWNiLTk5MzctYThkOTY3M2EyODU2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MjAwNTo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OiAyNik8L1RleHQ+DQogICAgPC9UZXh0VW5pdD4NCiAgPC9UZXh0VW5pdHM+DQo8L1BsYWNlaG9sZGVyPg==</w:instrText>
      </w:r>
      <w:r w:rsidR="00BA6215">
        <w:rPr>
          <w:rStyle w:val="Citation"/>
        </w:rPr>
        <w:fldChar w:fldCharType="separate"/>
      </w:r>
      <w:bookmarkStart w:id="1919" w:name="_CTVP001753650c64c7046f1a9eb5df9a56b6752"/>
      <w:r w:rsidR="0092006B">
        <w:rPr>
          <w:rStyle w:val="Citation"/>
        </w:rPr>
        <w:t>(2005: 26)</w:t>
      </w:r>
      <w:bookmarkEnd w:id="1919"/>
      <w:r w:rsidR="00BA6215">
        <w:rPr>
          <w:rStyle w:val="Citation"/>
        </w:rPr>
        <w:fldChar w:fldCharType="end"/>
      </w:r>
      <w:r w:rsidRPr="006A753D">
        <w:t xml:space="preserve"> notes that</w:t>
      </w:r>
      <w:r w:rsidRPr="004823E9">
        <w:t xml:space="preserve"> </w:t>
      </w:r>
      <w:r>
        <w:t xml:space="preserve">when </w:t>
      </w:r>
      <w:r w:rsidRPr="004823E9">
        <w:t xml:space="preserve">kinship terms or similar words </w:t>
      </w:r>
      <w:r>
        <w:t xml:space="preserve">are reduplicated </w:t>
      </w:r>
      <w:r w:rsidR="00B7093A">
        <w:t>“</w:t>
      </w:r>
      <w:r>
        <w:t>then</w:t>
      </w:r>
      <w:r w:rsidRPr="00170A22">
        <w:t xml:space="preserve"> the reduplicated form is an adjective referring to a certain age group</w:t>
      </w:r>
      <w:r w:rsidR="00B7093A">
        <w:t>”</w:t>
      </w:r>
      <w:r>
        <w:t xml:space="preserve">. </w:t>
      </w:r>
      <w:r w:rsidRPr="004823E9">
        <w:t xml:space="preserve">This statement suggests that </w:t>
      </w:r>
      <w:r w:rsidR="00BA6215">
        <w:rPr>
          <w:rStyle w:val="Citation"/>
        </w:rPr>
        <w:fldChar w:fldCharType="begin"/>
      </w:r>
      <w:r w:rsidR="0092451D">
        <w:rPr>
          <w:rStyle w:val="Citation"/>
        </w:rPr>
        <w:instrText>ADDIN CITAVI.PLACEHOLDER e25271c0-9638-43d1-b6c7-b488c69647f2 PFBsYWNlaG9sZGVyPg0KICA8QWRkSW5WZXJzaW9uPjUuMi4wLjg8L0FkZEluVmVyc2lvbj4NCiAgPElkPmUyNTI3MWMwLTk2MzgtNDNkMS1iNmM3LWI0ODhjNjk2NDdmMjwvSWQ+DQogIDxFbnRyaWVzPg0KICAgIDxFbnRyeT4NCiAgICAgIDxJZD4zODdiYzQwNC01ZTY3LTRlN2ItOTRiYy0yMmJkY2UzYzZkYmE8L0lkPg0KICAgICAgPE5vUGFyPnRydWU8L05vUGFyPg0KICAgICAgPFBlcnNvbk9ubHk+dHJ1ZTwvUGVyc29uT25seT4NCiAgICAgIDxSZWZlcmVuY2VJZD43ZDI4NjQ5Ni1kNjgyLTQ1Y2ItOTkzNy1hOGQ5NjczYTI4NTY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U3RvZWwgMjAwNSDigJMgRm9jdXMgaW4gTWFuYWRvIE1hbGF5PC9TaG9ydFRpdGxlPg0KICAgICAgICA8VGl0bGU+Rm9jdXMgaW4gTWFuYWRvIE1hbGF5OiBHcmFtbWFyLCBwYXJ0aWNsZXMsIGFuZCBpbnRvbmF0aW9uPC9UaXRsZT4NCiAgICAgICAgPFllYXI+MjAwNTwvWWVhcj4NCiAgICAgIDwvUmVmZXJlbmNlPg0KICAgIDwvRW50cnk+DQogIDwvRW50cmllcz4NCiAgPFRleHQ+U3RvZ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vZWw8L1RleHQ+DQogICAgPC9UZXh0VW5pdD4NCiAgPC9UZXh0VW5pdHM+DQo8L1BsYWNlaG9sZGVyPg==</w:instrText>
      </w:r>
      <w:r w:rsidR="00BA6215">
        <w:rPr>
          <w:rStyle w:val="Citation"/>
        </w:rPr>
        <w:fldChar w:fldCharType="separate"/>
      </w:r>
      <w:bookmarkStart w:id="1920" w:name="_CTVP001e25271c0963843d1b6c7b488c69647f2"/>
      <w:r w:rsidR="0092006B">
        <w:rPr>
          <w:rStyle w:val="Citation"/>
        </w:rPr>
        <w:t>Stoel</w:t>
      </w:r>
      <w:bookmarkEnd w:id="1920"/>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6f467841-45d9-4f0d-9ed9-b17e925c237e PFBsYWNlaG9sZGVyPg0KICA8QWRkSW5WZXJzaW9uPjUuMi4wLjg8L0FkZEluVmVyc2lvbj4NCiAgPElkPjZmNDY3ODQxLTQ1ZDktNGYwZC05ZWQ5LWIxN2U5MjVjMjM3ZTwvSWQ+DQogIDxFbnRyaWVzPg0KICAgIDxFbnRyeT4NCiAgICAgIDxJZD5kNTJhZmZlMC00MGI1LTQyNGYtYWQzZS0xZWMxMGQ1NGE2NzE8L0lkPg0KICAgICAgPFJlZmVyZW5jZUlkPjdkMjg2NDk2LWQ2ODItNDVjYi05OTM3LWE4ZDk2NzNhMjg1Nj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UpPC9UZXh0Pg0KICAgIDwvVGV4dFVuaXQ+DQogIDwvVGV4dFVuaXRzPg0KPC9QbGFjZWhvbGRlcj4=</w:instrText>
      </w:r>
      <w:r w:rsidR="00BA6215">
        <w:rPr>
          <w:rStyle w:val="Citation"/>
        </w:rPr>
        <w:fldChar w:fldCharType="separate"/>
      </w:r>
      <w:bookmarkStart w:id="1921" w:name="_CTVP0016f46784145d94f0d9ed9b17e925c237e"/>
      <w:r w:rsidR="0092006B">
        <w:rPr>
          <w:rStyle w:val="Citation"/>
        </w:rPr>
        <w:t>(2005)</w:t>
      </w:r>
      <w:bookmarkEnd w:id="1921"/>
      <w:r w:rsidR="00BA6215">
        <w:rPr>
          <w:rStyle w:val="Citation"/>
        </w:rPr>
        <w:fldChar w:fldCharType="end"/>
      </w:r>
      <w:r w:rsidRPr="004823E9">
        <w:t xml:space="preserve"> </w:t>
      </w:r>
      <w:r>
        <w:t xml:space="preserve">considers interpretational shifts to result from a category-changing function </w:t>
      </w:r>
      <w:r w:rsidRPr="004823E9">
        <w:t>of reduplication.</w:t>
      </w:r>
      <w:r>
        <w:t xml:space="preserve"> </w:t>
      </w:r>
      <w:r w:rsidRPr="004823E9">
        <w:t xml:space="preserve">For Larantuka Malay, </w:t>
      </w:r>
      <w:r w:rsidR="00BA6215">
        <w:rPr>
          <w:rStyle w:val="Citation"/>
        </w:rPr>
        <w:fldChar w:fldCharType="begin"/>
      </w:r>
      <w:r w:rsidR="0092451D">
        <w:rPr>
          <w:rStyle w:val="Citation"/>
        </w:rPr>
        <w:instrText>ADDIN CITAVI.PLACEHOLDER 4f3d22c4-68f9-4c05-930d-f2f930f03347 PFBsYWNlaG9sZGVyPg0KICA8QWRkSW5WZXJzaW9uPjUuMi4wLjg8L0FkZEluVmVyc2lvbj4NCiAgPElkPjRmM2QyMmM0LTY4ZjktNGMwNS05MzBkLWYyZjkzMGYwMzM0NzwvSWQ+DQogIDxFbnRyaWVzPg0KICAgIDxFbnRyeT4NCiAgICAgIDxJZD5hMzk5ODEzZS04ZDFjLTQ1M2UtOTc4Mi1iMTc2ZGUxYmZhN2U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sidR="00BA6215">
        <w:rPr>
          <w:rStyle w:val="Citation"/>
        </w:rPr>
        <w:fldChar w:fldCharType="separate"/>
      </w:r>
      <w:bookmarkStart w:id="1922" w:name="_CTVP0014f3d22c468f94c05930df2f930f03347"/>
      <w:r w:rsidR="0092006B">
        <w:rPr>
          <w:rStyle w:val="Citation"/>
        </w:rPr>
        <w:t>Paauw</w:t>
      </w:r>
      <w:bookmarkEnd w:id="1922"/>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a1ddc944-bf73-4ef2-ac93-ff3416eca409 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gyMDA5OiAxMjYsIDI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6IDEyNiwgMjcwKTwvVGV4dD4NCiAgICA8L1RleHRVbml0Pg0KICA8L1RleHRVbml0cz4NCjwvUGxhY2Vob2xkZXI+</w:instrText>
      </w:r>
      <w:r w:rsidR="00BA6215">
        <w:rPr>
          <w:rStyle w:val="Citation"/>
        </w:rPr>
        <w:fldChar w:fldCharType="separate"/>
      </w:r>
      <w:bookmarkStart w:id="1923" w:name="_CTVP001a1ddc944bf734ef2ac93ff3416eca409"/>
      <w:r w:rsidR="0092006B">
        <w:rPr>
          <w:rStyle w:val="Citation"/>
        </w:rPr>
        <w:t>(2009: 126, 270)</w:t>
      </w:r>
      <w:bookmarkEnd w:id="1923"/>
      <w:r w:rsidR="00BA6215">
        <w:rPr>
          <w:rStyle w:val="Citation"/>
        </w:rPr>
        <w:fldChar w:fldCharType="end"/>
      </w:r>
      <w:r w:rsidRPr="004823E9">
        <w:t xml:space="preserve"> does not discuss the attested </w:t>
      </w:r>
      <w:r>
        <w:t>interpretational shifts</w:t>
      </w:r>
      <w:r w:rsidRPr="004823E9">
        <w:t>.</w:t>
      </w:r>
    </w:p>
    <w:p w14:paraId="058C5DE2" w14:textId="77777777" w:rsidR="00E15E36" w:rsidRPr="004823E9" w:rsidRDefault="00E15E36" w:rsidP="00E15E36">
      <w:pPr>
        <w:pStyle w:val="Heading2"/>
      </w:pPr>
      <w:bookmarkStart w:id="1924" w:name="_Ref363111369"/>
      <w:bookmarkStart w:id="1925" w:name="_Toc365356391"/>
      <w:bookmarkStart w:id="1926" w:name="_Toc367531074"/>
      <w:bookmarkStart w:id="1927" w:name="_Toc440455567"/>
      <w:r w:rsidRPr="004823E9">
        <w:t>Summary</w:t>
      </w:r>
      <w:bookmarkEnd w:id="1924"/>
      <w:bookmarkEnd w:id="1925"/>
      <w:bookmarkEnd w:id="1926"/>
      <w:bookmarkEnd w:id="1927"/>
    </w:p>
    <w:p w14:paraId="74FA4A04" w14:textId="26F8E20A" w:rsidR="00E15E36" w:rsidRDefault="00E15E36" w:rsidP="007656CB">
      <w:pPr>
        <w:pStyle w:val="Body0000after"/>
      </w:pPr>
      <w:r w:rsidRPr="004823E9">
        <w:t xml:space="preserve">Reduplication in Papuan Malay is a very productive morphological device </w:t>
      </w:r>
      <w:r w:rsidR="00A52959">
        <w:t>for deriving</w:t>
      </w:r>
      <w:r w:rsidRPr="004823E9">
        <w:t xml:space="preserve"> new words. In terms of lexeme formation, three different types of reduplication are attested: full, partial, and imitative reduplication. The most common type is full reduplication</w:t>
      </w:r>
      <w:r w:rsidR="00A52959">
        <w:t>,</w:t>
      </w:r>
      <w:r w:rsidRPr="004823E9">
        <w:t xml:space="preserve"> which involves the repetition of an entire root, stem, or word; bound morphemes are not reduplicated. Full reduplication </w:t>
      </w:r>
      <w:r>
        <w:t xml:space="preserve">usually </w:t>
      </w:r>
      <w:r w:rsidRPr="004823E9">
        <w:t xml:space="preserve">applies to content words, although some function words can also be reduplicated. Partial and imitative </w:t>
      </w:r>
      <w:r w:rsidRPr="00C53B26">
        <w:t xml:space="preserve">reduplication are rare. The gesamtbedeutung of reduplication is </w:t>
      </w:r>
      <w:r w:rsidR="00B7093A">
        <w:rPr>
          <w:szCs w:val="20"/>
          <w:lang w:eastAsia="en-US"/>
        </w:rPr>
        <w:t>“</w:t>
      </w:r>
      <w:r w:rsidRPr="00896A3E">
        <w:rPr>
          <w:szCs w:val="20"/>
        </w:rPr>
        <w:t>a</w:t>
      </w:r>
      <w:r w:rsidRPr="00D32413">
        <w:t xml:space="preserve"> </w:t>
      </w:r>
      <w:r w:rsidRPr="0099608C">
        <w:rPr>
          <w:rStyle w:val="ChSmallCaps"/>
        </w:rPr>
        <w:t>higher</w:t>
      </w:r>
      <w:r w:rsidRPr="00424429">
        <w:t>/</w:t>
      </w:r>
      <w:r w:rsidRPr="0099608C">
        <w:rPr>
          <w:rStyle w:val="ChSmallCaps"/>
        </w:rPr>
        <w:t>lower</w:t>
      </w:r>
      <w:r w:rsidRPr="00D32413">
        <w:t xml:space="preserve"> </w:t>
      </w:r>
      <w:r w:rsidRPr="0099608C">
        <w:rPr>
          <w:rStyle w:val="ChSmallCaps"/>
        </w:rPr>
        <w:t>degree</w:t>
      </w:r>
      <w:r w:rsidRPr="00D32413">
        <w:t xml:space="preserve"> </w:t>
      </w:r>
      <w:r w:rsidRPr="0099608C">
        <w:rPr>
          <w:rStyle w:val="ChSmallCaps"/>
        </w:rPr>
        <w:t>of</w:t>
      </w:r>
      <w:r w:rsidRPr="00896A3E">
        <w:rPr>
          <w:szCs w:val="20"/>
        </w:rPr>
        <w:t xml:space="preserve"> …</w:t>
      </w:r>
      <w:r w:rsidR="00B7093A">
        <w:rPr>
          <w:szCs w:val="20"/>
          <w:lang w:eastAsia="en-US"/>
        </w:rPr>
        <w:t>”</w:t>
      </w:r>
      <w:r w:rsidRPr="00896A3E">
        <w:rPr>
          <w:szCs w:val="20"/>
          <w:lang w:eastAsia="en-US"/>
        </w:rPr>
        <w:t xml:space="preserve"> </w:t>
      </w:r>
      <w:r w:rsidRPr="00896A3E">
        <w:t>in the sense of augmentation and</w:t>
      </w:r>
      <w:r w:rsidRPr="00C53B26">
        <w:t xml:space="preserve"> diminution</w:t>
      </w:r>
      <w:r w:rsidR="007656CB">
        <w:t xml:space="preserve">, applying </w:t>
      </w:r>
      <w:r w:rsidR="007656CB" w:rsidRPr="007656CB">
        <w:rPr>
          <w:rStyle w:val="Citation"/>
        </w:rPr>
        <w:fldChar w:fldCharType="begin"/>
      </w:r>
      <w:r w:rsidR="003A5B20">
        <w:rPr>
          <w:rStyle w:val="Citation"/>
        </w:rPr>
        <w:instrText>ADDIN CITAVI.PLACEHOLDER 208762b1-b23d-4067-81a7-7352540df50f 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peW9taTwvVGV4dD4NCiAgICA8L1RleHRVbml0Pg0KICA8L1RleHRVbml0cz4NCjwvUGxhY2Vob2xkZXI+</w:instrText>
      </w:r>
      <w:r w:rsidR="007656CB" w:rsidRPr="007656CB">
        <w:rPr>
          <w:rStyle w:val="Citation"/>
        </w:rPr>
        <w:fldChar w:fldCharType="separate"/>
      </w:r>
      <w:bookmarkStart w:id="1928" w:name="_CTVP001208762b1b23d406781a77352540df50f"/>
      <w:r w:rsidR="0092006B">
        <w:rPr>
          <w:rStyle w:val="Citation"/>
        </w:rPr>
        <w:t>Kiyomi</w:t>
      </w:r>
      <w:bookmarkEnd w:id="1928"/>
      <w:r w:rsidR="007656CB" w:rsidRPr="007656CB">
        <w:rPr>
          <w:rStyle w:val="Citation"/>
        </w:rPr>
        <w:fldChar w:fldCharType="end"/>
      </w:r>
      <w:r w:rsidR="007656CB" w:rsidRPr="007656CB">
        <w:rPr>
          <w:rStyle w:val="Citation"/>
        </w:rPr>
        <w:t xml:space="preserve">’s </w:t>
      </w:r>
      <w:r w:rsidR="007656CB" w:rsidRPr="007656CB">
        <w:rPr>
          <w:rStyle w:val="Citation"/>
        </w:rPr>
        <w:fldChar w:fldCharType="begin"/>
      </w:r>
      <w:r w:rsidR="003A5B20">
        <w:rPr>
          <w:rStyle w:val="Citation"/>
        </w:rPr>
        <w:instrText>ADDIN CITAVI.PLACEHOLDER 38734773-9dde-4cbc-b9d7-a2e2f2312a8f 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xMTUxKTwvVGV4dD4NCiAgICA8L1RleHRVbml0Pg0KICA8L1RleHRVbml0cz4NCjwvUGxhY2Vob2xkZXI+</w:instrText>
      </w:r>
      <w:r w:rsidR="007656CB" w:rsidRPr="007656CB">
        <w:rPr>
          <w:rStyle w:val="Citation"/>
        </w:rPr>
        <w:fldChar w:fldCharType="separate"/>
      </w:r>
      <w:bookmarkStart w:id="1929" w:name="_CTVP001387347739dde4cbcb9d7a2e2f2312a8f"/>
      <w:r w:rsidR="0092006B">
        <w:rPr>
          <w:rStyle w:val="Citation"/>
        </w:rPr>
        <w:t>(2009: 1151)</w:t>
      </w:r>
      <w:bookmarkEnd w:id="1929"/>
      <w:r w:rsidR="007656CB" w:rsidRPr="007656CB">
        <w:rPr>
          <w:rStyle w:val="Citation"/>
        </w:rPr>
        <w:fldChar w:fldCharType="end"/>
      </w:r>
      <w:r w:rsidR="007656CB">
        <w:t xml:space="preserve"> terminology</w:t>
      </w:r>
      <w:r w:rsidRPr="004841CF">
        <w:t>.</w:t>
      </w:r>
      <w:r>
        <w:t xml:space="preserve"> T</w:t>
      </w:r>
      <w:r w:rsidRPr="00C53B26">
        <w:t xml:space="preserve">here is, however, </w:t>
      </w:r>
      <w:r w:rsidRPr="00C53B26">
        <w:rPr>
          <w:lang w:eastAsia="en-US"/>
        </w:rPr>
        <w:t>no</w:t>
      </w:r>
      <w:r w:rsidRPr="004823E9">
        <w:rPr>
          <w:lang w:eastAsia="en-US"/>
        </w:rPr>
        <w:t xml:space="preserve"> specific, one-to-one </w:t>
      </w:r>
      <w:r w:rsidRPr="004823E9">
        <w:t>relation between the meaning aspects of the reduplicated lexemes and the syntactic class of the correspond</w:t>
      </w:r>
      <w:r>
        <w:t xml:space="preserve">ing </w:t>
      </w:r>
      <w:r w:rsidRPr="00F243FA">
        <w:t>base word</w:t>
      </w:r>
      <w:r>
        <w:t>s.</w:t>
      </w:r>
    </w:p>
    <w:p w14:paraId="40F66E05" w14:textId="4FFBACC5" w:rsidR="00E9473A" w:rsidRDefault="00E15E36" w:rsidP="00BD7CBB">
      <w:pPr>
        <w:pStyle w:val="Body0500after"/>
      </w:pPr>
      <w:r>
        <w:t xml:space="preserve">A comparison of reduplication in Papuan Malay and five other eastern Malay varieties shows that Papuan Malay shares many features with Ambon Malay. In both varieties, reduplication plays an important role. In Banda, Manado, Larantuka, and Ternate Malay, by contrast, reduplication seems to be much less pervasive. These commonalities and differences may well point to the </w:t>
      </w:r>
      <w:r>
        <w:rPr>
          <w:lang w:eastAsia="en-US"/>
        </w:rPr>
        <w:t>particular history of Papuan Malay, argued for in §</w:t>
      </w:r>
      <w:r w:rsidR="00BD7CBB">
        <w:rPr>
          <w:szCs w:val="18"/>
        </w:rPr>
        <w:fldChar w:fldCharType="begin"/>
      </w:r>
      <w:r w:rsidR="00BD7CBB">
        <w:rPr>
          <w:szCs w:val="18"/>
        </w:rPr>
        <w:instrText xml:space="preserve"> REF _Ref438030300 \w \h </w:instrText>
      </w:r>
      <w:r w:rsidR="00BD7CBB">
        <w:rPr>
          <w:szCs w:val="18"/>
        </w:rPr>
      </w:r>
      <w:r w:rsidR="00BD7CBB">
        <w:rPr>
          <w:szCs w:val="18"/>
        </w:rPr>
        <w:fldChar w:fldCharType="separate"/>
      </w:r>
      <w:r w:rsidR="00154D81">
        <w:rPr>
          <w:szCs w:val="18"/>
          <w:cs/>
        </w:rPr>
        <w:t>‎</w:t>
      </w:r>
      <w:r w:rsidR="00154D81">
        <w:rPr>
          <w:szCs w:val="18"/>
        </w:rPr>
        <w:t>1.8</w:t>
      </w:r>
      <w:r w:rsidR="00BD7CBB">
        <w:rPr>
          <w:szCs w:val="18"/>
        </w:rPr>
        <w:fldChar w:fldCharType="end"/>
      </w:r>
      <w:r>
        <w:rPr>
          <w:lang w:eastAsia="en-US"/>
        </w:rPr>
        <w:t xml:space="preserve">. The observed differences could, however, also result from </w:t>
      </w:r>
      <w:r>
        <w:t>gaps in the descriptions of Banda, Manado, Larantuka, and Ternate Malay.</w:t>
      </w:r>
    </w:p>
    <w:p w14:paraId="48E78551" w14:textId="77777777" w:rsidR="000931D0" w:rsidRDefault="000931D0" w:rsidP="000931D0">
      <w:pPr>
        <w:sectPr w:rsidR="000931D0" w:rsidSect="00D707BC">
          <w:type w:val="oddPage"/>
          <w:pgSz w:w="11907" w:h="16840" w:code="9"/>
          <w:pgMar w:top="3289" w:right="2552" w:bottom="2722" w:left="2552" w:header="2722" w:footer="1134" w:gutter="0"/>
          <w:cols w:space="720"/>
          <w:titlePg/>
        </w:sectPr>
      </w:pPr>
    </w:p>
    <w:p w14:paraId="74F2438C" w14:textId="77777777" w:rsidR="00130064" w:rsidRDefault="00130064" w:rsidP="00130064">
      <w:pPr>
        <w:pStyle w:val="Heading1"/>
      </w:pPr>
      <w:bookmarkStart w:id="1930" w:name="_Ref361997822"/>
      <w:bookmarkStart w:id="1931" w:name="_Ref361997828"/>
      <w:bookmarkStart w:id="1932" w:name="_Toc367530998"/>
      <w:bookmarkStart w:id="1933" w:name="_Toc367531075"/>
      <w:bookmarkStart w:id="1934" w:name="_Toc440455461"/>
      <w:bookmarkStart w:id="1935" w:name="_Toc440455568"/>
      <w:bookmarkEnd w:id="1583"/>
      <w:bookmarkEnd w:id="1584"/>
      <w:bookmarkEnd w:id="1585"/>
      <w:bookmarkEnd w:id="1586"/>
      <w:r w:rsidRPr="007A0BC8">
        <w:lastRenderedPageBreak/>
        <w:t>Word classes</w:t>
      </w:r>
      <w:bookmarkEnd w:id="1930"/>
      <w:bookmarkEnd w:id="1931"/>
      <w:bookmarkEnd w:id="1932"/>
      <w:bookmarkEnd w:id="1933"/>
      <w:bookmarkEnd w:id="1934"/>
      <w:bookmarkEnd w:id="1935"/>
    </w:p>
    <w:p w14:paraId="0D164ADF" w14:textId="77777777" w:rsidR="00130064" w:rsidRDefault="00130064" w:rsidP="00130064">
      <w:pPr>
        <w:pStyle w:val="Heading2"/>
        <w:rPr>
          <w:lang w:eastAsia="en-US"/>
        </w:rPr>
      </w:pPr>
      <w:bookmarkStart w:id="1936" w:name="_Ref351641484"/>
      <w:bookmarkStart w:id="1937" w:name="_Ref351641572"/>
      <w:bookmarkStart w:id="1938" w:name="_Toc353454780"/>
      <w:bookmarkStart w:id="1939" w:name="_Toc367531076"/>
      <w:bookmarkStart w:id="1940" w:name="_Toc440455569"/>
      <w:bookmarkStart w:id="1941" w:name="_Toc342590046"/>
      <w:r>
        <w:rPr>
          <w:lang w:eastAsia="en-US"/>
        </w:rPr>
        <w:t>Introduction</w:t>
      </w:r>
      <w:bookmarkEnd w:id="1936"/>
      <w:bookmarkEnd w:id="1937"/>
      <w:bookmarkEnd w:id="1938"/>
      <w:bookmarkEnd w:id="1939"/>
      <w:bookmarkEnd w:id="1940"/>
    </w:p>
    <w:p w14:paraId="2B430DFA" w14:textId="77777777" w:rsidR="00130064" w:rsidRDefault="00130064" w:rsidP="00405E13">
      <w:pPr>
        <w:pStyle w:val="Body0000after"/>
        <w:rPr>
          <w:lang w:eastAsia="en-US"/>
        </w:rPr>
      </w:pPr>
      <w:r>
        <w:rPr>
          <w:lang w:eastAsia="en-US"/>
        </w:rPr>
        <w:t>This chapter discusses the Papuan Malay word classes, or parts of speech. Some of the word classes are examined in more detail in separate chapters.</w:t>
      </w:r>
    </w:p>
    <w:p w14:paraId="467BF5CE" w14:textId="0FA5E1A2" w:rsidR="00130064" w:rsidRPr="00907CA4" w:rsidRDefault="00130064" w:rsidP="00130064">
      <w:pPr>
        <w:pStyle w:val="Body0500after"/>
        <w:rPr>
          <w:lang w:eastAsia="en-US"/>
        </w:rPr>
      </w:pPr>
      <w:r w:rsidRPr="00907CA4">
        <w:rPr>
          <w:lang w:eastAsia="en-US"/>
        </w:rPr>
        <w:t xml:space="preserve">The notion of </w:t>
      </w:r>
      <w:r w:rsidR="00B7093A">
        <w:rPr>
          <w:lang w:eastAsia="en-US"/>
        </w:rPr>
        <w:t>“</w:t>
      </w:r>
      <w:r w:rsidRPr="00907CA4">
        <w:rPr>
          <w:lang w:eastAsia="en-US"/>
        </w:rPr>
        <w:t>word class</w:t>
      </w:r>
      <w:r w:rsidR="00B7093A">
        <w:rPr>
          <w:lang w:eastAsia="en-US"/>
        </w:rPr>
        <w:t>”</w:t>
      </w:r>
      <w:r w:rsidRPr="00907CA4">
        <w:rPr>
          <w:lang w:eastAsia="en-US"/>
        </w:rPr>
        <w:t xml:space="preserve"> is defined as a class of </w:t>
      </w:r>
      <w:r w:rsidR="00B7093A">
        <w:rPr>
          <w:lang w:eastAsia="en-US"/>
        </w:rPr>
        <w:t>“</w:t>
      </w:r>
      <w:r w:rsidRPr="00907CA4">
        <w:t>words that share morphological or syntactic properties</w:t>
      </w:r>
      <w:r w:rsidR="00B7093A">
        <w:t>”</w:t>
      </w:r>
      <w:r w:rsidRPr="00907CA4">
        <w:t xml:space="preserve"> </w:t>
      </w:r>
      <w:r w:rsidR="00BA6215">
        <w:rPr>
          <w:rStyle w:val="Citation"/>
        </w:rPr>
        <w:fldChar w:fldCharType="begin"/>
      </w:r>
      <w:r w:rsidR="0092451D">
        <w:rPr>
          <w:rStyle w:val="Citation"/>
        </w:rPr>
        <w:instrText>ADDIN CITAVI.PLACEHOLDER c2507858-1e60-4af9-9648-84050b6cbb03 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NoZXIgMTk5NDogNTE4OCk8L1RleHQ+DQogICAgPC9UZXh0VW5pdD4NCiAgPC9UZXh0VW5pdHM+DQo8L1BsYWNlaG9sZGVyPg==</w:instrText>
      </w:r>
      <w:r w:rsidR="00BA6215">
        <w:rPr>
          <w:rStyle w:val="Citation"/>
        </w:rPr>
        <w:fldChar w:fldCharType="separate"/>
      </w:r>
      <w:bookmarkStart w:id="1942" w:name="_CTVP001c25078581e604af9964884050b6cbb03"/>
      <w:r w:rsidR="0092006B">
        <w:rPr>
          <w:rStyle w:val="Citation"/>
        </w:rPr>
        <w:t>(Asher 1994: 5188)</w:t>
      </w:r>
      <w:bookmarkEnd w:id="1942"/>
      <w:r w:rsidR="00BA6215">
        <w:rPr>
          <w:rStyle w:val="Citation"/>
        </w:rPr>
        <w:fldChar w:fldCharType="end"/>
      </w:r>
      <w:r w:rsidRPr="00907CA4">
        <w:t xml:space="preserve">. </w:t>
      </w:r>
      <w:r w:rsidRPr="00907CA4">
        <w:rPr>
          <w:lang w:eastAsia="en-US"/>
        </w:rPr>
        <w:t xml:space="preserve">In general, pertinent criteria for establishing class membership are a </w:t>
      </w:r>
      <w:r w:rsidR="00B7093A">
        <w:rPr>
          <w:lang w:eastAsia="en-US"/>
        </w:rPr>
        <w:t>“</w:t>
      </w:r>
      <w:r w:rsidRPr="00907CA4">
        <w:rPr>
          <w:lang w:eastAsia="en-US"/>
        </w:rPr>
        <w:t>word</w:t>
      </w:r>
      <w:r w:rsidR="00B7093A">
        <w:rPr>
          <w:lang w:eastAsia="en-US"/>
        </w:rPr>
        <w:t>’</w:t>
      </w:r>
      <w:r w:rsidRPr="00907CA4">
        <w:rPr>
          <w:lang w:eastAsia="en-US"/>
        </w:rPr>
        <w:t xml:space="preserve">s distribution, its range of syntactic functions, and the </w:t>
      </w:r>
      <w:r w:rsidRPr="00907CA4">
        <w:rPr>
          <w:rFonts w:eastAsia="Times New Roman"/>
          <w:szCs w:val="20"/>
          <w:lang w:eastAsia="en-US"/>
        </w:rPr>
        <w:t>morphological or syntactic categories for which it is specifiable</w:t>
      </w:r>
      <w:r w:rsidR="00B7093A">
        <w:rPr>
          <w:rFonts w:eastAsia="Times New Roman"/>
          <w:szCs w:val="20"/>
          <w:lang w:eastAsia="en-US"/>
        </w:rPr>
        <w:t>”</w:t>
      </w:r>
      <w:r w:rsidRPr="00907CA4">
        <w:rPr>
          <w:rFonts w:eastAsia="Times New Roman"/>
          <w:szCs w:val="20"/>
          <w:lang w:eastAsia="en-US"/>
        </w:rPr>
        <w:t xml:space="preserve"> </w:t>
      </w:r>
      <w:r w:rsidR="00BA6215">
        <w:rPr>
          <w:rStyle w:val="Citation"/>
        </w:rPr>
        <w:fldChar w:fldCharType="begin"/>
      </w:r>
      <w:r w:rsidR="0092451D">
        <w:rPr>
          <w:rStyle w:val="Citation"/>
        </w:rPr>
        <w:instrText>ADDIN CITAVI.PLACEHOLDER ea4ac1a9-05f6-4b13-aedf-f566ed058b4c 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A8L24+DQogIDxpbj50cnVlPC9pbj4NCiAgPG9zPjYwPC9vcz4NCiAgPHBzPjYwPC9wcz4NCjwvZXA+DQo8b3M+MS02MDwvb3M+XV0+PC9QYWdlUmFuZ2U+DQogICAgICAgIDxFbmRQYWdlPjYwPC9FbmRQYWdlPg0KICAgICAgICA8U3RhcnRQYWdlPjE8L1N0YXJ0UGFnZT4NCiAgICAgICAgPFBhZ2VDb3VudEM1PjwhW0NEQVRBWzxjPjYwPC9jPg0KPG9zPjYwIHAuPC9vcz4NCjxwcz42MCBwLjwvcHM+XV0+PC9QYWdlQ291bnRDNT4NCiAgICAgICAgPFBhZ2VDb3VudD42MCBwLj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NGYzZmNkNDQtZDgxNy00ZWUzLTk4NjctYzUwZGIyNDY0YjM1PC9JZD48SXNibj4wNTIxNTgxNTY3LCA5NzgwNTIxNTgxNTYxLCAwNTIxNTg4NTdYLCA5NzgwNTIxNTg4NTc3PC9Jc2JuPjxMYW5ndWFnZT5FbmdsaXNoPC9MYW5ndWFnZT48TGFuZ3VhZ2VDb2RlPmVuPC9MYW5ndWFnZUNvZGU+PExvY2F0aW9ucz48TG9jYXRpb24+PEFkZHJlc3M+RDpcUmVzb3VyY2VzXEVsZWN0cm9uaWMgbWF0ZXJpYWxzXEFydGljbGVzIHVucmVhZFxTaG9wZW5fVF8yMDA3X0xhbmd1YWdlIHR5cG9sb2d5IGFuZCBzeW50YWN0aWMgZGVzY3JpcHRpb25fVm9sIDFfQ2xhdXNlIHN0cnVjdHVyZS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xOiBDbGF1c2Ugc3RydWN0dXJlPC9UaXRsZT48WWVhcj4yMDA3PC9ZZWFyPjwvUmVmZXJlbmNlPjwvUGFyZW50UmVmZXJlbmNlPg0KICAgICAgICA8U2hvcnRUaXRsZT5TY2hhY2h0ZXIsIFNob3BlbiAyMDA3IOKAkyBQYXJ0cy1vZi1zcGVlY2ggc3lzdGVtczwvU2hvcnRUaXRsZT4NCiAgICAgICAgPFRpdGxlPlBhcnRzLW9mLXNwZWVjaCBzeXN0ZW1zPC9UaXRsZT4NCiAgICAgIDwvUmVmZXJlbmNlPg0KICAgIDwvRW50cnk+DQogIDwvRW50cmllcz4NCiAgPFRleHQ+KFNjaGFjaHRlciBhbmQgU2hvcGVuIDIwMDc6IDHig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YWNodGVyIGFuZCBTaG9wZW4gMjAwNzogMeKAkzIpPC9UZXh0Pg0KICAgIDwvVGV4dFVuaXQ+DQogIDwvVGV4dFVuaXRzPg0KPC9QbGFjZWhvbGRlcj4=</w:instrText>
      </w:r>
      <w:r w:rsidR="00BA6215">
        <w:rPr>
          <w:rStyle w:val="Citation"/>
        </w:rPr>
        <w:fldChar w:fldCharType="separate"/>
      </w:r>
      <w:bookmarkStart w:id="1943" w:name="_CTVP001ea4ac1a905f64b13aedff566ed058b4c"/>
      <w:r w:rsidR="0092006B">
        <w:rPr>
          <w:rStyle w:val="Citation"/>
        </w:rPr>
        <w:t>(Schachter and Shopen 2007: 1–2)</w:t>
      </w:r>
      <w:bookmarkEnd w:id="1943"/>
      <w:r w:rsidR="00BA6215">
        <w:rPr>
          <w:rStyle w:val="Citation"/>
        </w:rPr>
        <w:fldChar w:fldCharType="end"/>
      </w:r>
      <w:r w:rsidRPr="00907CA4">
        <w:t xml:space="preserve">. </w:t>
      </w:r>
      <w:r>
        <w:t xml:space="preserve">In Papuan Malay, </w:t>
      </w:r>
      <w:r w:rsidRPr="00907CA4">
        <w:rPr>
          <w:lang w:eastAsia="en-US"/>
        </w:rPr>
        <w:t>morphological criteria</w:t>
      </w:r>
      <w:r>
        <w:rPr>
          <w:lang w:eastAsia="en-US"/>
        </w:rPr>
        <w:t xml:space="preserve"> </w:t>
      </w:r>
      <w:r w:rsidRPr="00907CA4">
        <w:rPr>
          <w:lang w:eastAsia="en-US"/>
        </w:rPr>
        <w:t xml:space="preserve">do not play a major role </w:t>
      </w:r>
      <w:r w:rsidRPr="00907CA4">
        <w:t xml:space="preserve">in distinguishing different word classes, </w:t>
      </w:r>
      <w:r w:rsidRPr="00907CA4">
        <w:rPr>
          <w:lang w:eastAsia="en-US"/>
        </w:rPr>
        <w:t xml:space="preserve">given the lack of inflectional morphology and </w:t>
      </w:r>
      <w:r>
        <w:rPr>
          <w:lang w:eastAsia="en-US"/>
        </w:rPr>
        <w:t xml:space="preserve">the </w:t>
      </w:r>
      <w:r w:rsidRPr="00907CA4">
        <w:rPr>
          <w:lang w:eastAsia="en-US"/>
        </w:rPr>
        <w:t xml:space="preserve">rather limited productivity of derivational </w:t>
      </w:r>
      <w:r>
        <w:rPr>
          <w:lang w:eastAsia="en-US"/>
        </w:rPr>
        <w:t xml:space="preserve">patterns </w:t>
      </w:r>
      <w:r w:rsidRPr="00907CA4">
        <w:rPr>
          <w:lang w:eastAsia="en-US"/>
        </w:rPr>
        <w:t>(</w:t>
      </w:r>
      <w:r>
        <w:rPr>
          <w:lang w:eastAsia="en-US"/>
        </w:rPr>
        <w:t xml:space="preserve">see </w:t>
      </w:r>
      <w:r w:rsidRPr="00907CA4">
        <w:rPr>
          <w:lang w:eastAsia="en-US"/>
        </w:rPr>
        <w:t>§</w:t>
      </w:r>
      <w:r w:rsidR="007D6DAF">
        <w:rPr>
          <w:lang w:eastAsia="en-US"/>
        </w:rPr>
        <w:fldChar w:fldCharType="begin"/>
      </w:r>
      <w:r w:rsidR="007D6DAF">
        <w:rPr>
          <w:lang w:eastAsia="en-US"/>
        </w:rPr>
        <w:instrText xml:space="preserve"> REF _Ref374450009 \w \h </w:instrText>
      </w:r>
      <w:r w:rsidR="007D6DAF">
        <w:rPr>
          <w:lang w:eastAsia="en-US"/>
        </w:rPr>
      </w:r>
      <w:r w:rsidR="007D6DAF">
        <w:rPr>
          <w:lang w:eastAsia="en-US"/>
        </w:rPr>
        <w:fldChar w:fldCharType="separate"/>
      </w:r>
      <w:r w:rsidR="00154D81">
        <w:rPr>
          <w:cs/>
          <w:lang w:eastAsia="en-US"/>
        </w:rPr>
        <w:t>‎</w:t>
      </w:r>
      <w:r w:rsidR="00154D81">
        <w:rPr>
          <w:lang w:eastAsia="en-US"/>
        </w:rPr>
        <w:t>3.1</w:t>
      </w:r>
      <w:r w:rsidR="007D6DAF">
        <w:rPr>
          <w:lang w:eastAsia="en-US"/>
        </w:rPr>
        <w:fldChar w:fldCharType="end"/>
      </w:r>
      <w:r w:rsidRPr="00907CA4">
        <w:rPr>
          <w:lang w:eastAsia="en-US"/>
        </w:rPr>
        <w:t>). Instead the main criteria for defining distinct word classes are their syntactic properties.</w:t>
      </w:r>
    </w:p>
    <w:p w14:paraId="1C91AC57" w14:textId="75246F9A" w:rsidR="00130064" w:rsidRDefault="00130064" w:rsidP="00130064">
      <w:pPr>
        <w:pStyle w:val="Body0500after"/>
      </w:pPr>
      <w:r w:rsidRPr="008910A5">
        <w:rPr>
          <w:lang w:eastAsia="en-US"/>
        </w:rPr>
        <w:t>Based on their syntactic properties, three open and several closed lexical classes are</w:t>
      </w:r>
      <w:r>
        <w:rPr>
          <w:lang w:eastAsia="en-US"/>
        </w:rPr>
        <w:t xml:space="preserve"> distinguished. It is acknowledged, however, that </w:t>
      </w:r>
      <w:r>
        <w:t xml:space="preserve">Papuan Malay has membership </w:t>
      </w:r>
      <w:r>
        <w:rPr>
          <w:lang w:eastAsia="en-US"/>
        </w:rPr>
        <w:t xml:space="preserve">overlap between a number of categories (see </w:t>
      </w:r>
      <w:r>
        <w:t>§</w:t>
      </w:r>
      <w:r>
        <w:fldChar w:fldCharType="begin"/>
      </w:r>
      <w:r>
        <w:instrText xml:space="preserve"> REF _Ref351641485 \w \h </w:instrText>
      </w:r>
      <w:r>
        <w:fldChar w:fldCharType="separate"/>
      </w:r>
      <w:r w:rsidR="00154D81">
        <w:rPr>
          <w:cs/>
        </w:rPr>
        <w:t>‎</w:t>
      </w:r>
      <w:r w:rsidR="00154D81">
        <w:t>5.14</w:t>
      </w:r>
      <w:r>
        <w:fldChar w:fldCharType="end"/>
      </w:r>
      <w:r>
        <w:t xml:space="preserve">). </w:t>
      </w:r>
      <w:r>
        <w:rPr>
          <w:lang w:eastAsia="en-US"/>
        </w:rPr>
        <w:t>Most of this variation involves verbs, including overlap between verbs and nouns</w:t>
      </w:r>
      <w:r w:rsidR="005C2116">
        <w:rPr>
          <w:lang w:eastAsia="en-US"/>
        </w:rPr>
        <w:t>,</w:t>
      </w:r>
      <w:r>
        <w:rPr>
          <w:lang w:eastAsia="en-US"/>
        </w:rPr>
        <w:t xml:space="preserve"> which is</w:t>
      </w:r>
      <w:r w:rsidRPr="00D13DFE">
        <w:t xml:space="preserve"> typical of Malay varieties and </w:t>
      </w:r>
      <w:r>
        <w:rPr>
          <w:lang w:eastAsia="en-US"/>
        </w:rPr>
        <w:t>other western Austronesian languages</w:t>
      </w:r>
      <w:r w:rsidRPr="007D40F8">
        <w:t xml:space="preserve">. </w:t>
      </w:r>
      <w:r>
        <w:t>In discussing lexical and syntactic categories in western Austronesian languages,</w:t>
      </w:r>
      <w:r>
        <w:rPr>
          <w:rStyle w:val="FootnoteReference"/>
        </w:rPr>
        <w:footnoteReference w:id="142"/>
      </w:r>
      <w:r>
        <w:t xml:space="preserve"> </w:t>
      </w:r>
      <w:r w:rsidR="00BA6215">
        <w:rPr>
          <w:rStyle w:val="Citation"/>
        </w:rPr>
        <w:fldChar w:fldCharType="begin"/>
      </w:r>
      <w:r w:rsidR="00CD0131">
        <w:rPr>
          <w:rStyle w:val="Citation"/>
        </w:rPr>
        <w:instrText>ADDIN CITAVI.PLACEHOLDER 56ed1287-57e6-4a29-b62b-91e8e2413c19 PFBsYWNlaG9sZGVyPg0KICA8QWRkSW5WZXJzaW9uPjUuMi4wLjg8L0FkZEluVmVyc2lvbj4NCiAgPElkPjU2ZWQxMjg3LTU3ZTYtNGEyOS1iNjJiLTkxZThlMjQxM2MxOTwvSWQ+DQogIDxFbnRyaWVzPg0KICAgIDxFbnRyeT4NCiAgICAgIDxJZD42ZGU2Yjk5Yy1jMDZiLTQ0NTctYWZiNy1kYzBjMzY4ZWJkNGU8L0lkPg0KICAgICAgPE5vUGFyPnRydWU8L05vUGFyPg0KICAgICAgPFBlcnNvbk9ubHk+dHJ1ZTwvUGVyc29uT25seT4NCiAgICAgIDxSZWZlcmVuY2VJZD40ZDE1NTQ3Yi02MDMwLTQ0MzktODRjZC03NzgwNGQ1MTQ5Yz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khpbW1lbG1hbm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ltbWVsbWFubjwvVGV4dD4NCiAgICA8L1RleHRVbml0Pg0KICA8L1RleHRVbml0cz4NCjwvUGxhY2Vob2xkZXI+</w:instrText>
      </w:r>
      <w:r w:rsidR="00BA6215">
        <w:rPr>
          <w:rStyle w:val="Citation"/>
        </w:rPr>
        <w:fldChar w:fldCharType="separate"/>
      </w:r>
      <w:bookmarkStart w:id="1945" w:name="_CTVP00156ed128757e64a29b62b91e8e2413c19"/>
      <w:r w:rsidR="0092006B">
        <w:rPr>
          <w:rStyle w:val="Citation"/>
        </w:rPr>
        <w:t>Himmelmann</w:t>
      </w:r>
      <w:bookmarkEnd w:id="1945"/>
      <w:r w:rsidR="00BA6215">
        <w:rPr>
          <w:rStyle w:val="Citation"/>
        </w:rPr>
        <w:fldChar w:fldCharType="end"/>
      </w:r>
      <w:r w:rsidR="00513C8C" w:rsidRPr="00513C8C">
        <w:rPr>
          <w:rStyle w:val="Citation"/>
        </w:rPr>
        <w:t xml:space="preserve"> </w:t>
      </w:r>
      <w:r w:rsidR="00BA6215">
        <w:rPr>
          <w:rStyle w:val="Citation"/>
        </w:rPr>
        <w:fldChar w:fldCharType="begin"/>
      </w:r>
      <w:r w:rsidR="00CD0131">
        <w:rPr>
          <w:rStyle w:val="Citation"/>
        </w:rPr>
        <w:instrText>ADDIN CITAVI.PLACEHOLDER 01f32414-5de9-48a2-9563-9c90898bfde0 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igyMDA1OiAxMj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OiAxMjcpPC9UZXh0Pg0KICAgIDwvVGV4dFVuaXQ+DQogIDwvVGV4dFVuaXRzPg0KPC9QbGFjZWhvbGRlcj4=</w:instrText>
      </w:r>
      <w:r w:rsidR="00BA6215">
        <w:rPr>
          <w:rStyle w:val="Citation"/>
        </w:rPr>
        <w:fldChar w:fldCharType="separate"/>
      </w:r>
      <w:bookmarkStart w:id="1946" w:name="_CTVP00101f324145de948a295639c90898bfde0"/>
      <w:r w:rsidR="0092006B">
        <w:rPr>
          <w:rStyle w:val="Citation"/>
        </w:rPr>
        <w:t>(2005: 127)</w:t>
      </w:r>
      <w:bookmarkEnd w:id="1946"/>
      <w:r w:rsidR="00BA6215">
        <w:rPr>
          <w:rStyle w:val="Citation"/>
        </w:rPr>
        <w:fldChar w:fldCharType="end"/>
      </w:r>
      <w:r w:rsidRPr="00390F2C">
        <w:rPr>
          <w:lang w:eastAsia="en-US"/>
        </w:rPr>
        <w:t xml:space="preserve"> </w:t>
      </w:r>
      <w:r>
        <w:rPr>
          <w:lang w:eastAsia="en-US"/>
        </w:rPr>
        <w:t xml:space="preserve">points out, that </w:t>
      </w:r>
      <w:r w:rsidR="00B7093A">
        <w:t>“</w:t>
      </w:r>
      <w:r w:rsidRPr="00CD70CB">
        <w:t>the syntactic distinction</w:t>
      </w:r>
      <w:r>
        <w:t xml:space="preserve"> </w:t>
      </w:r>
      <w:r w:rsidRPr="00CD70CB">
        <w:t>between nouns and verbs is often somewhat less clearly delineated in that word-forms</w:t>
      </w:r>
      <w:r>
        <w:t xml:space="preserve"> </w:t>
      </w:r>
      <w:r w:rsidRPr="00CD70CB">
        <w:t>which semantically appear to be verbs easily and without further morphological modification</w:t>
      </w:r>
      <w:r>
        <w:t xml:space="preserve"> </w:t>
      </w:r>
      <w:r w:rsidRPr="00CD70CB">
        <w:t>occur in nominal functions and vice versa</w:t>
      </w:r>
      <w:r w:rsidR="00B7093A">
        <w:rPr>
          <w:lang w:eastAsia="en-US"/>
        </w:rPr>
        <w:t>”</w:t>
      </w:r>
      <w:r w:rsidR="00AF1707">
        <w:rPr>
          <w:lang w:eastAsia="en-US"/>
        </w:rPr>
        <w:t>.</w:t>
      </w:r>
      <w:r>
        <w:t xml:space="preserve"> This applies especially to </w:t>
      </w:r>
      <w:r>
        <w:rPr>
          <w:lang w:eastAsia="en-US"/>
        </w:rPr>
        <w:t xml:space="preserve">languages with </w:t>
      </w:r>
      <w:r w:rsidR="00B7093A">
        <w:rPr>
          <w:lang w:eastAsia="en-US"/>
        </w:rPr>
        <w:t>“</w:t>
      </w:r>
      <w:r w:rsidRPr="00441837">
        <w:t xml:space="preserve">multifunctional lexical bases, </w:t>
      </w:r>
      <w:r>
        <w:t xml:space="preserve">that is, </w:t>
      </w:r>
      <w:r w:rsidR="00B7093A">
        <w:t>“</w:t>
      </w:r>
      <w:r w:rsidRPr="00441837">
        <w:t>lexical bases which occur without further affixation in a variety of syntactic functions</w:t>
      </w:r>
      <w:r w:rsidR="00B7093A">
        <w:t>”</w:t>
      </w:r>
      <w:r>
        <w:t xml:space="preserve"> </w:t>
      </w:r>
      <w:r w:rsidR="00BA6215">
        <w:rPr>
          <w:rStyle w:val="Citation"/>
        </w:rPr>
        <w:fldChar w:fldCharType="begin"/>
      </w:r>
      <w:r w:rsidR="00CD0131">
        <w:rPr>
          <w:rStyle w:val="Citation"/>
        </w:rPr>
        <w:instrText>ADDIN CITAVI.PLACEHOLDER aec1e2f1-757f-42e7-83fb-b4097c9d1314 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igyMDA1OiAxMj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OiAxMjkpPC9UZXh0Pg0KICAgIDwvVGV4dFVuaXQ+DQogIDwvVGV4dFVuaXRzPg0KPC9QbGFjZWhvbGRlcj4=</w:instrText>
      </w:r>
      <w:r w:rsidR="00BA6215">
        <w:rPr>
          <w:rStyle w:val="Citation"/>
        </w:rPr>
        <w:fldChar w:fldCharType="separate"/>
      </w:r>
      <w:bookmarkStart w:id="1947" w:name="_CTVP001aec1e2f1757f42e783fbb4097c9d1314"/>
      <w:r w:rsidR="0092006B">
        <w:rPr>
          <w:rStyle w:val="Citation"/>
        </w:rPr>
        <w:t>(2005: 129)</w:t>
      </w:r>
      <w:bookmarkEnd w:id="1947"/>
      <w:r w:rsidR="00BA6215">
        <w:rPr>
          <w:rStyle w:val="Citation"/>
        </w:rPr>
        <w:fldChar w:fldCharType="end"/>
      </w:r>
      <w:r w:rsidRPr="00E034EB">
        <w:t>.</w:t>
      </w:r>
    </w:p>
    <w:p w14:paraId="1B8D4A8B" w14:textId="3D078E67" w:rsidR="00130064" w:rsidRDefault="00130064" w:rsidP="00DC668E">
      <w:pPr>
        <w:pStyle w:val="Body0500after"/>
      </w:pPr>
      <w:r>
        <w:rPr>
          <w:lang w:eastAsia="en-US"/>
        </w:rPr>
        <w:t xml:space="preserve">Regarding the analytical consequences of such overlap, </w:t>
      </w:r>
      <w:r w:rsidR="00BA6215">
        <w:rPr>
          <w:rStyle w:val="Citation"/>
        </w:rPr>
        <w:fldChar w:fldCharType="begin"/>
      </w:r>
      <w:r w:rsidR="00CD0131">
        <w:rPr>
          <w:rStyle w:val="Citation"/>
        </w:rPr>
        <w:instrText>ADDIN CITAVI.PLACEHOLDER db4945c4-60d1-4300-8fe8-6fc0ef0e0bf6 PFBsYWNlaG9sZGVyPg0KICA8QWRkSW5WZXJzaW9uPjUuMi4wLjg8L0FkZEluVmVyc2lvbj4NCiAgPElkPmRiNDk0NWM0LTYwZDEtNDMwMC04ZmU4LTZmYzBlZjBlMGJmNjwvSWQ+DQogIDxFbnRyaWVzPg0KICAgIDxFbnRyeT4NCiAgICAgIDxJZD5kZTYxNmRkMS03YTFiLTQ3OGItOTdjNC0zN2I5OTlhNTM5MTU8L0lkPg0KICAgICAgPE5vUGFyPnRydWU8L05vUGFyPg0KICAgICAgPFBlcnNvbk9ubHk+dHJ1ZTwvUGVyc29uT25seT4NCiAgICAgIDxSZWZlcmVuY2VJZD40ZDE1NTQ3Yi02MDMwLTQ0MzktODRjZC03NzgwNGQ1MTQ5Yz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khpbW1lbG1hbm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ltbWVsbWFubjwvVGV4dD4NCiAgICA8L1RleHRVbml0Pg0KICA8L1RleHRVbml0cz4NCjwvUGxhY2Vob2xkZXI+</w:instrText>
      </w:r>
      <w:r w:rsidR="00BA6215">
        <w:rPr>
          <w:rStyle w:val="Citation"/>
        </w:rPr>
        <w:fldChar w:fldCharType="separate"/>
      </w:r>
      <w:bookmarkStart w:id="1948" w:name="_CTVP001db4945c460d143008fe86fc0ef0e0bf6"/>
      <w:r w:rsidR="0092006B">
        <w:rPr>
          <w:rStyle w:val="Citation"/>
        </w:rPr>
        <w:t>Himmelmann</w:t>
      </w:r>
      <w:bookmarkEnd w:id="1948"/>
      <w:r w:rsidR="00BA6215">
        <w:rPr>
          <w:rStyle w:val="Citation"/>
        </w:rPr>
        <w:fldChar w:fldCharType="end"/>
      </w:r>
      <w:r w:rsidR="00513C8C" w:rsidRPr="00513C8C">
        <w:rPr>
          <w:rStyle w:val="Citation"/>
        </w:rPr>
        <w:t xml:space="preserve"> </w:t>
      </w:r>
      <w:r w:rsidR="00BA6215">
        <w:rPr>
          <w:rStyle w:val="Citation"/>
        </w:rPr>
        <w:fldChar w:fldCharType="begin"/>
      </w:r>
      <w:r w:rsidR="00CD0131">
        <w:rPr>
          <w:rStyle w:val="Citation"/>
        </w:rPr>
        <w:instrText>ADDIN CITAVI.PLACEHOLDER 8af44793-b1f6-4296-bf34-db2dea18535f 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igyMDA1OiAxMj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OiAxMjgpPC9UZXh0Pg0KICAgIDwvVGV4dFVuaXQ+DQogIDwvVGV4dFVuaXRzPg0KPC9QbGFjZWhvbGRlcj4=</w:instrText>
      </w:r>
      <w:r w:rsidR="00BA6215">
        <w:rPr>
          <w:rStyle w:val="Citation"/>
        </w:rPr>
        <w:fldChar w:fldCharType="separate"/>
      </w:r>
      <w:bookmarkStart w:id="1949" w:name="_CTVP0018af44793b1f64296bf34db2dea18535f"/>
      <w:r w:rsidR="0092006B">
        <w:rPr>
          <w:rStyle w:val="Citation"/>
        </w:rPr>
        <w:t>(2005: 128)</w:t>
      </w:r>
      <w:bookmarkEnd w:id="1949"/>
      <w:r w:rsidR="00BA6215">
        <w:rPr>
          <w:rStyle w:val="Citation"/>
        </w:rPr>
        <w:fldChar w:fldCharType="end"/>
      </w:r>
      <w:r w:rsidRPr="00D13DFE">
        <w:t xml:space="preserve"> notes that most authors </w:t>
      </w:r>
      <w:r w:rsidR="00B7093A">
        <w:t>“</w:t>
      </w:r>
      <w:r>
        <w:rPr>
          <w:lang w:eastAsia="en-US"/>
        </w:rPr>
        <w:t>assume underlying syntactic differences based on the semantics of the forms</w:t>
      </w:r>
      <w:r w:rsidR="00B7093A">
        <w:rPr>
          <w:lang w:eastAsia="en-US"/>
        </w:rPr>
        <w:t>”</w:t>
      </w:r>
      <w:r>
        <w:rPr>
          <w:lang w:eastAsia="en-US"/>
        </w:rPr>
        <w:t xml:space="preserve">, analyzing such instances of variation </w:t>
      </w:r>
      <w:r w:rsidR="00B7093A">
        <w:rPr>
          <w:lang w:eastAsia="en-US"/>
        </w:rPr>
        <w:t>“</w:t>
      </w:r>
      <w:r>
        <w:rPr>
          <w:lang w:eastAsia="en-US"/>
        </w:rPr>
        <w:t>as involving zero conversion</w:t>
      </w:r>
      <w:r w:rsidR="00B7093A">
        <w:rPr>
          <w:lang w:eastAsia="en-US"/>
        </w:rPr>
        <w:t>”</w:t>
      </w:r>
      <w:r>
        <w:rPr>
          <w:lang w:eastAsia="en-US"/>
        </w:rPr>
        <w:t xml:space="preserve">. As far as the description of regional Malay varieties is concerned, this approach is </w:t>
      </w:r>
      <w:r w:rsidR="00DC668E">
        <w:rPr>
          <w:lang w:eastAsia="en-US"/>
        </w:rPr>
        <w:t>accepted</w:t>
      </w:r>
      <w:r>
        <w:rPr>
          <w:lang w:eastAsia="en-US"/>
        </w:rPr>
        <w:t xml:space="preserve">, for example, </w:t>
      </w:r>
      <w:r w:rsidR="00DC668E">
        <w:rPr>
          <w:lang w:eastAsia="en-US"/>
        </w:rPr>
        <w:t xml:space="preserve">by </w:t>
      </w:r>
      <w:r w:rsidR="00BA6215">
        <w:rPr>
          <w:rStyle w:val="Citation"/>
        </w:rPr>
        <w:fldChar w:fldCharType="begin"/>
      </w:r>
      <w:r w:rsidR="0092451D">
        <w:rPr>
          <w:rStyle w:val="Citation"/>
        </w:rPr>
        <w:instrText>ADDIN CITAVI.PLACEHOLDER 25ce16d9-f269-498f-a15b-82e9293295ae PFBsYWNlaG9sZGVyPg0KICA8QWRkSW5WZXJzaW9uPjUuMi4wLjg8L0FkZEluVmVyc2lvbj4NCiAgPElkPjI1Y2UxNmQ5LWYyNjktNDk4Zi1hMTViLTgyZTkyOTMyOTVhZTwvSWQ+DQogIDxFbnRyaWVzPg0KICAgIDxFbnRyeT4NCiAgICAgIDxJZD45OGI5NzE1NC05MjkxLTRhNDItYTRmMC1lOTk5OGE1MjQ5YTA8L0lkPg0KICAgICAgPE5vUGFyPnRydWU8L05vUGFyPg0KICAgICAgPFBlcnNvbk9ubHk+dHJ1ZTwvUGVyc29uT25seT4NCiAgICAgIDxSZWZlcmVuY2VJZD43YTQ1ZTI4MS1iMGIzLTRiMGItYWY1NC1iZDE4ZDg3YWM1MzA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dmFuIE1pbmR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ZhbiBNaW5kZTwvVGV4dD4NCiAgICA8L1RleHRVbml0Pg0KICA8L1RleHRVbml0cz4NCjwvUGxhY2Vob2xkZXI+</w:instrText>
      </w:r>
      <w:r w:rsidR="00BA6215">
        <w:rPr>
          <w:rStyle w:val="Citation"/>
        </w:rPr>
        <w:fldChar w:fldCharType="separate"/>
      </w:r>
      <w:bookmarkStart w:id="1950" w:name="_CTVP00125ce16d9f269498fa15b82e9293295ae"/>
      <w:r w:rsidR="0092006B">
        <w:rPr>
          <w:rStyle w:val="Citation"/>
        </w:rPr>
        <w:t>van Minde</w:t>
      </w:r>
      <w:bookmarkEnd w:id="1950"/>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c005195b-903c-4d6c-8c70-0ed227becdf0 PFBsYWNlaG9sZGVyPg0KICA8QWRkSW5WZXJzaW9uPjUuMi4wLjg8L0FkZEluVmVyc2lvbj4NCiAgPElkPmMwMDUxOTViLTkwM2MtNGQ2Yy04YzcwLTBlZDIyN2JlY2RmMDwvSWQ+DQogIDxFbnRyaWVzPg0KICAgIDxFbnRyeT4NCiAgICAgIDxJZD5iNzU2ZGI1OS1hNDY4LTQ5ZTQtYWJlZS0xNmNmMmE0YjU1N2I8L0lkPg0KICAgICAgPFJlZmVyZW5jZUlkPjdhNDVlMjgxLWIwYjMtNGIwYi1hZjU0LWJkMThkODdhYzUzMD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nZhbiBNaW5kZSAxOTk3IOKAkyBNYWxheXUgQW1ib25nPC9TaG9ydFRpdGxlPg0KICAgICAgICA8VGl0bGU+TWFsYXl1IEFtYm9uZzogUGhvbm9sb2d5LCBtb3JwaG9sb2d5LCBzeW50YXg8L1RpdGxlPg0KICAgICAgICA8WWVhcj4xOTk3PC9ZZWFyPg0KICAgICAgPC9SZWZlcmVuY2U+DQogICAgPC9FbnRyeT4NCiAgPC9FbnRyaWVzPg0KICA8VGV4dD4o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cpPC9UZXh0Pg0KICAgIDwvVGV4dFVuaXQ+DQogIDwvVGV4dFVuaXRzPg0KPC9QbGFjZWhvbGRlcj4=</w:instrText>
      </w:r>
      <w:r w:rsidR="00BA6215">
        <w:rPr>
          <w:rStyle w:val="Citation"/>
        </w:rPr>
        <w:fldChar w:fldCharType="separate"/>
      </w:r>
      <w:bookmarkStart w:id="1951" w:name="_CTVP001c005195b903c4d6c8c700ed227becdf0"/>
      <w:r w:rsidR="0092006B">
        <w:rPr>
          <w:rStyle w:val="Citation"/>
        </w:rPr>
        <w:t>(1997)</w:t>
      </w:r>
      <w:bookmarkEnd w:id="1951"/>
      <w:r w:rsidR="00BA6215">
        <w:rPr>
          <w:rStyle w:val="Citation"/>
        </w:rPr>
        <w:fldChar w:fldCharType="end"/>
      </w:r>
      <w:r>
        <w:rPr>
          <w:lang w:eastAsia="en-US"/>
        </w:rPr>
        <w:t xml:space="preserve"> in his grammar of Ambon Malay, </w:t>
      </w:r>
      <w:r w:rsidR="00BA6215">
        <w:rPr>
          <w:rStyle w:val="Citation"/>
        </w:rPr>
        <w:fldChar w:fldCharType="begin"/>
      </w:r>
      <w:r w:rsidR="0092451D">
        <w:rPr>
          <w:rStyle w:val="Citation"/>
        </w:rPr>
        <w:instrText>ADDIN CITAVI.PLACEHOLDER 9b397063-8366-409d-9e9b-3d7ebc1309a5 PFBsYWNlaG9sZGVyPg0KICA8QWRkSW5WZXJzaW9uPjUuMi4wLjg8L0FkZEluVmVyc2lvbj4NCiAgPElkPjliMzk3MDYzLTgzNjYtNDA5ZC05ZTliLTNkN2ViYzEzMDlhNTwvSWQ+DQogIDxFbnRyaWVzPg0KICAgIDxFbnRyeT4NCiAgICAgIDxJZD4zZmUyZGNjZi04YzRiLTRlMzYtYTMxNi00N2VlNzczYmMyMGI8L0lkPg0KICAgICAgPE5vUGFyPnRydWU8L05vUGFyPg0KICAgICAgPFBlcnNvbk9ubHk+dHJ1ZTwvUGVyc29uT25seT4NCiAgICAgIDxSZWZlcmVuY2VJZD43ZDI4NjQ5Ni1kNjgyLTQ1Y2ItOTkzNy1hOGQ5NjczYTI4NTY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U3RvZWwgMjAwNSDigJMgRm9jdXMgaW4gTWFuYWRvIE1hbGF5PC9TaG9ydFRpdGxlPg0KICAgICAgICA8VGl0bGU+Rm9jdXMgaW4gTWFuYWRvIE1hbGF5OiBHcmFtbWFyLCBwYXJ0aWNsZXMsIGFuZCBpbnRvbmF0aW9uPC9UaXRsZT4NCiAgICAgICAgPFllYXI+MjAwNTwvWWVhcj4NCiAgICAgIDwvUmVmZXJlbmNlPg0KICAgIDwvRW50cnk+DQogIDwvRW50cmllcz4NCiAgPFRleHQ+U3RvZ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vZWw8L1RleHQ+DQogICAgPC9UZXh0VW5pdD4NCiAgPC9UZXh0VW5pdHM+DQo8L1BsYWNlaG9sZGVyPg==</w:instrText>
      </w:r>
      <w:r w:rsidR="00BA6215">
        <w:rPr>
          <w:rStyle w:val="Citation"/>
        </w:rPr>
        <w:fldChar w:fldCharType="separate"/>
      </w:r>
      <w:bookmarkStart w:id="1952" w:name="_CTVP0019b3970638366409d9e9b3d7ebc1309a5"/>
      <w:r w:rsidR="0092006B">
        <w:rPr>
          <w:rStyle w:val="Citation"/>
        </w:rPr>
        <w:t>Stoel</w:t>
      </w:r>
      <w:bookmarkEnd w:id="1952"/>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fd19a83-e885-47c5-846f-b46b4bf361de PFBsYWNlaG9sZGVyPg0KICA8QWRkSW5WZXJzaW9uPjUuMi4wLjg8L0FkZEluVmVyc2lvbj4NCiAgPElkPmRmZDE5YTgzLWU4ODUtNDdjNS04NDZmLWI0NmI0YmYzNjFkZTwvSWQ+DQogIDxFbnRyaWVzPg0KICAgIDxFbnRyeT4NCiAgICAgIDxJZD5mNWIzZTc0Yi1hNjM1LTRmODktODRjNS01YzcxMTVjZjQ0NjQ8L0lkPg0KICAgICAgPFJlZmVyZW5jZUlkPjdkMjg2NDk2LWQ2ODItNDVjYi05OTM3LWE4ZDk2NzNhMjg1Nj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UpPC9UZXh0Pg0KICAgIDwvVGV4dFVuaXQ+DQogIDwvVGV4dFVuaXRzPg0KPC9QbGFjZWhvbGRlcj4=</w:instrText>
      </w:r>
      <w:r w:rsidR="00BA6215">
        <w:rPr>
          <w:rStyle w:val="Citation"/>
        </w:rPr>
        <w:fldChar w:fldCharType="separate"/>
      </w:r>
      <w:bookmarkStart w:id="1953" w:name="_CTVP001dfd19a83e88547c5846fb46b4bf361de"/>
      <w:r w:rsidR="0092006B">
        <w:rPr>
          <w:rStyle w:val="Citation"/>
        </w:rPr>
        <w:t>(2005)</w:t>
      </w:r>
      <w:bookmarkEnd w:id="1953"/>
      <w:r w:rsidR="00BA6215">
        <w:rPr>
          <w:rStyle w:val="Citation"/>
        </w:rPr>
        <w:fldChar w:fldCharType="end"/>
      </w:r>
      <w:r>
        <w:rPr>
          <w:lang w:eastAsia="en-US"/>
        </w:rPr>
        <w:t xml:space="preserve"> in his description of Manado Malay, and </w:t>
      </w:r>
      <w:r w:rsidR="00BA6215">
        <w:rPr>
          <w:rStyle w:val="Citation"/>
        </w:rPr>
        <w:fldChar w:fldCharType="begin"/>
      </w:r>
      <w:r w:rsidR="0092451D">
        <w:rPr>
          <w:rStyle w:val="Citation"/>
        </w:rPr>
        <w:instrText>ADDIN CITAVI.PLACEHOLDER 79791160-ee2e-44b7-9293-bb7afdf9422d PFBsYWNlaG9sZGVyPg0KICA8QWRkSW5WZXJzaW9uPjUuMi4wLjg8L0FkZEluVmVyc2lvbj4NCiAgPElkPjc5NzkxMTYwLWVlMmUtNDRiNy05MjkzLWJiN2FmZGY5NDIyZDwvSWQ+DQogIDxFbnRyaWVzPg0KICAgIDxFbnRyeT4NCiAgICAgIDxJZD41YWQ0MDViZC1mMjg3LTQyZWUtOWQ5OS04ZmZlODE3MjYzZWM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sidR="00BA6215">
        <w:rPr>
          <w:rStyle w:val="Citation"/>
        </w:rPr>
        <w:fldChar w:fldCharType="separate"/>
      </w:r>
      <w:bookmarkStart w:id="1954" w:name="_CTVP00179791160ee2e44b79293bb7afdf9422d"/>
      <w:r w:rsidR="0092006B">
        <w:rPr>
          <w:rStyle w:val="Citation"/>
        </w:rPr>
        <w:t>Paauw</w:t>
      </w:r>
      <w:bookmarkEnd w:id="1954"/>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915d3e36-c55c-4d7a-8425-e689077c96d3 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gyMDA5OiAy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yNTApPC9UZXh0Pg0KICAgIDwvVGV4dFVuaXQ+DQogIDwvVGV4dFVuaXRzPg0KPC9QbGFjZWhvbGRlcj4=</w:instrText>
      </w:r>
      <w:r w:rsidR="00BA6215">
        <w:rPr>
          <w:rStyle w:val="Citation"/>
        </w:rPr>
        <w:fldChar w:fldCharType="separate"/>
      </w:r>
      <w:bookmarkStart w:id="1955" w:name="_CTVP001915d3e36c55c4d7a8425e689077c96d3"/>
      <w:r w:rsidR="0092006B">
        <w:rPr>
          <w:rStyle w:val="Citation"/>
        </w:rPr>
        <w:t>(2009: 250)</w:t>
      </w:r>
      <w:bookmarkEnd w:id="1955"/>
      <w:r w:rsidR="00BA6215">
        <w:rPr>
          <w:rStyle w:val="Citation"/>
        </w:rPr>
        <w:fldChar w:fldCharType="end"/>
      </w:r>
      <w:r w:rsidRPr="00D13DFE">
        <w:t xml:space="preserve"> in his discussion of regional Malay varieties such as </w:t>
      </w:r>
      <w:r>
        <w:t>Banda Malay</w:t>
      </w:r>
      <w:r w:rsidRPr="006611C9">
        <w:t>,</w:t>
      </w:r>
      <w:r w:rsidRPr="000E3010">
        <w:t xml:space="preserve"> </w:t>
      </w:r>
      <w:r w:rsidRPr="0090507A">
        <w:t xml:space="preserve">Kupang Malay, </w:t>
      </w:r>
      <w:r>
        <w:t xml:space="preserve">or Larantuka Malay. Some authors, however, </w:t>
      </w:r>
      <w:r w:rsidR="00B7093A">
        <w:t>“</w:t>
      </w:r>
      <w:r w:rsidRPr="00F64B36">
        <w:t>argue for a basic lack of a morphosyntactic</w:t>
      </w:r>
      <w:r>
        <w:t xml:space="preserve"> n</w:t>
      </w:r>
      <w:r w:rsidRPr="00F64B36">
        <w:t>oun/verb distinction</w:t>
      </w:r>
      <w:r w:rsidR="00B7093A">
        <w:t>”</w:t>
      </w:r>
      <w:r w:rsidR="00AF1707" w:rsidRPr="00C109EA">
        <w:t>,</w:t>
      </w:r>
      <w:r>
        <w:t xml:space="preserve"> as </w:t>
      </w:r>
      <w:r w:rsidR="00BA6215">
        <w:rPr>
          <w:rStyle w:val="Citation"/>
        </w:rPr>
        <w:fldChar w:fldCharType="begin"/>
      </w:r>
      <w:r w:rsidR="00CD0131">
        <w:rPr>
          <w:rStyle w:val="Citation"/>
        </w:rPr>
        <w:instrText>ADDIN CITAVI.PLACEHOLDER aafd4a62-05cd-4f9f-b9bc-222895c5c200 PFBsYWNlaG9sZGVyPg0KICA8QWRkSW5WZXJzaW9uPjUuMi4wLjg8L0FkZEluVmVyc2lvbj4NCiAgPElkPmFhZmQ0YTYyLTA1Y2QtNGY5Zi1iOWJjLTIyMjg5NWM1YzIwMDwvSWQ+DQogIDxFbnRyaWVzPg0KICAgIDxFbnRyeT4NCiAgICAgIDxJZD5mYjg2MzRlZC04MWEyLTQ4YjgtYTI3ZC1jZWM5M2U4ZTdlYjQ8L0lkPg0KICAgICAgPE5vUGFyPnRydWU8L05vUGFyPg0KICAgICAgPFBlcnNvbk9ubHk+dHJ1ZTwvUGVyc29uT25seT4NCiAgICAgIDxSZWZlcmVuY2VJZD40ZDE1NTQ3Yi02MDMwLTQ0MzktODRjZC03NzgwNGQ1MTQ5Yz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khpbW1lbG1hbm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ltbWVsbWFubjwvVGV4dD4NCiAgICA8L1RleHRVbml0Pg0KICA8L1RleHRVbml0cz4NCjwvUGxhY2Vob2xkZXI+</w:instrText>
      </w:r>
      <w:r w:rsidR="00BA6215">
        <w:rPr>
          <w:rStyle w:val="Citation"/>
        </w:rPr>
        <w:fldChar w:fldCharType="separate"/>
      </w:r>
      <w:bookmarkStart w:id="1956" w:name="_CTVP001aafd4a6205cd4f9fb9bc222895c5c200"/>
      <w:r w:rsidR="0092006B">
        <w:rPr>
          <w:rStyle w:val="Citation"/>
        </w:rPr>
        <w:t>Himmelmann</w:t>
      </w:r>
      <w:bookmarkEnd w:id="1956"/>
      <w:r w:rsidR="00BA6215">
        <w:rPr>
          <w:rStyle w:val="Citation"/>
        </w:rPr>
        <w:fldChar w:fldCharType="end"/>
      </w:r>
      <w:r w:rsidR="00513C8C" w:rsidRPr="00513C8C">
        <w:rPr>
          <w:rStyle w:val="Citation"/>
        </w:rPr>
        <w:t xml:space="preserve"> </w:t>
      </w:r>
      <w:r w:rsidR="00BA6215">
        <w:rPr>
          <w:rStyle w:val="Citation"/>
        </w:rPr>
        <w:fldChar w:fldCharType="begin"/>
      </w:r>
      <w:r w:rsidR="00CD0131">
        <w:rPr>
          <w:rStyle w:val="Citation"/>
        </w:rPr>
        <w:instrText>ADDIN CITAVI.PLACEHOLDER 25021937-a1fd-4123-a2a2-c24a33470bc8 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igyMDA1OiAxMj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OiAxMjgpPC9UZXh0Pg0KICAgIDwvVGV4dFVuaXQ+DQogIDwvVGV4dFVuaXRzPg0KPC9QbGFjZWhvbGRlcj4=</w:instrText>
      </w:r>
      <w:r w:rsidR="00BA6215">
        <w:rPr>
          <w:rStyle w:val="Citation"/>
        </w:rPr>
        <w:fldChar w:fldCharType="separate"/>
      </w:r>
      <w:bookmarkStart w:id="1957" w:name="_CTVP00125021937a1fd4123a2a2c24a33470bc8"/>
      <w:r w:rsidR="0092006B">
        <w:rPr>
          <w:rStyle w:val="Citation"/>
        </w:rPr>
        <w:t>(2005: 128)</w:t>
      </w:r>
      <w:bookmarkEnd w:id="1957"/>
      <w:r w:rsidR="00BA6215">
        <w:rPr>
          <w:rStyle w:val="Citation"/>
        </w:rPr>
        <w:fldChar w:fldCharType="end"/>
      </w:r>
      <w:r>
        <w:t xml:space="preserve"> points out. Examples for this alternative approach are </w:t>
      </w:r>
      <w:r w:rsidR="00BA6215" w:rsidRPr="00FB551D">
        <w:rPr>
          <w:rStyle w:val="Citation"/>
        </w:rPr>
        <w:fldChar w:fldCharType="begin"/>
      </w:r>
      <w:r w:rsidR="0092451D" w:rsidRPr="00FB551D">
        <w:rPr>
          <w:rStyle w:val="Citation"/>
        </w:rPr>
        <w:instrText>ADDIN CITAVI.PLACEHOLDER f4a9e625-2951-4ed4-9909-67af4205cbb4 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lsPC9UZXh0Pg0KICAgIDwvVGV4dFVuaXQ+DQogIDwvVGV4dFVuaXRzPg0KPC9QbGFjZWhvbGRlcj4=</w:instrText>
      </w:r>
      <w:r w:rsidR="00BA6215" w:rsidRPr="00FB551D">
        <w:rPr>
          <w:rStyle w:val="Citation"/>
        </w:rPr>
        <w:fldChar w:fldCharType="separate"/>
      </w:r>
      <w:bookmarkStart w:id="1958" w:name="_CTVP001f4a9e62529514ed4990967af4205cbb4"/>
      <w:r w:rsidR="0092006B">
        <w:rPr>
          <w:rStyle w:val="Citation"/>
        </w:rPr>
        <w:t>Gil</w:t>
      </w:r>
      <w:bookmarkEnd w:id="1958"/>
      <w:r w:rsidR="00BA6215" w:rsidRPr="00FB551D">
        <w:rPr>
          <w:rStyle w:val="Citation"/>
        </w:rPr>
        <w:fldChar w:fldCharType="end"/>
      </w:r>
      <w:r w:rsidR="00FB237B" w:rsidRPr="00FB237B">
        <w:rPr>
          <w:rStyle w:val="Citation"/>
        </w:rPr>
        <w:t>’s</w:t>
      </w:r>
      <w:r w:rsidR="00513C8C" w:rsidRPr="00513C8C">
        <w:rPr>
          <w:rStyle w:val="Citation"/>
        </w:rPr>
        <w:t xml:space="preserve"> </w:t>
      </w:r>
      <w:r w:rsidR="00BA6215" w:rsidRPr="00FB551D">
        <w:rPr>
          <w:rStyle w:val="Citation"/>
        </w:rPr>
        <w:fldChar w:fldCharType="begin"/>
      </w:r>
      <w:r w:rsidR="0092451D" w:rsidRPr="00FB551D">
        <w:rPr>
          <w:rStyle w:val="Citation"/>
        </w:rPr>
        <w:instrText>ADDIN CITAVI.PLACEHOLDER f4f8f3bb-80da-45ed-8d1f-c9d0d34e9687 PFBsYWNlaG9sZGVyPg0KICA8QWRkSW5WZXJzaW9uPjUuMi4wLjg8L0FkZEluVmVyc2lvbj4NCiAgPElkPmY0ZjhmM2JiLTgwZGEtNDVlZC04ZDFmLWM5ZDBkMzRlOTY4NzwvSWQ+DQogIDxFbnRyaWVzPg0KICAgIDxFbnRyeT4NCiAgICAgIDxJZD42Y2MzYzJiOC0wMGJmLTQyZTctYjg4Zi0yZDhjN2QyM2M5NmM8L0lkPg0KICAgICAgPFJlZmVyZW5jZUlkPjM5NDVlMmZiLWU2MDctNDZhZC04MTc2LTQ4NzcyODY5YzkyN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00BA6215" w:rsidRPr="00FB551D">
        <w:rPr>
          <w:rStyle w:val="Citation"/>
        </w:rPr>
        <w:fldChar w:fldCharType="separate"/>
      </w:r>
      <w:bookmarkStart w:id="1959" w:name="_CTVP001f4f8f3bb80da45ed8d1fc9d0d34e9687"/>
      <w:r w:rsidR="0092006B">
        <w:rPr>
          <w:rStyle w:val="Citation"/>
        </w:rPr>
        <w:t>(2013)</w:t>
      </w:r>
      <w:bookmarkEnd w:id="1959"/>
      <w:r w:rsidR="00BA6215" w:rsidRPr="00FB551D">
        <w:rPr>
          <w:rStyle w:val="Citation"/>
        </w:rPr>
        <w:fldChar w:fldCharType="end"/>
      </w:r>
      <w:r>
        <w:t xml:space="preserve"> description of Riau Indonesian (see also </w:t>
      </w:r>
      <w:r w:rsidR="00BA6215">
        <w:rPr>
          <w:rStyle w:val="Citation"/>
        </w:rPr>
        <w:fldChar w:fldCharType="begin"/>
      </w:r>
      <w:r w:rsidR="00E7434E">
        <w:rPr>
          <w:rStyle w:val="Citation"/>
        </w:rPr>
        <w:instrText>ADDIN CITAVI.PLACEHOLDER fafdd89c-4d0a-42fe-8ba9-a92455ab04fb PFBsYWNlaG9sZGVyPg0KICA8QWRkSW5WZXJzaW9uPjUuMi4wLjg8L0FkZEluVmVyc2lvbj4NCiAgPElkPmZhZmRkODljLTRkMGEtNDJmZS04YmE5LWE5MjQ1NWFiMDRmYjwvSWQ+DQogIDxFbnRyaWVzPg0KICAgIDxFbnRyeT4NCiAgICAgIDxJZD41MjQ0NWI4My00NGRhLTQwNjAtYjg1NS0zMTY4NzVjOTc4NjI8L0lkPg0KICAgICAgPE5vUGFyPnRydWU8L05vUGFyPg0KICAgICAgPFJlZmVyZW5jZUlkPjY2ZGE4OWZjLWZkODctNGY1My05ZWQ5LWEzNjA5ZTM4MTU1ND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pbCAxOTk0PC9UZXh0Pg0KICAgIDwvVGV4dFVuaXQ+DQogIDwvVGV4dFVuaXRzPg0KPC9QbGFjZWhvbGRlcj4=</w:instrText>
      </w:r>
      <w:r w:rsidR="00BA6215">
        <w:rPr>
          <w:rStyle w:val="Citation"/>
        </w:rPr>
        <w:fldChar w:fldCharType="separate"/>
      </w:r>
      <w:bookmarkStart w:id="1960" w:name="_CTVP001fafdd89c4d0a42fe8ba9a92455ab04fb"/>
      <w:r w:rsidR="0092006B">
        <w:rPr>
          <w:rStyle w:val="Citation"/>
        </w:rPr>
        <w:t>Gil 1994</w:t>
      </w:r>
      <w:bookmarkEnd w:id="1960"/>
      <w:r w:rsidR="00BA6215">
        <w:rPr>
          <w:rStyle w:val="Citation"/>
        </w:rPr>
        <w:fldChar w:fldCharType="end"/>
      </w:r>
      <w:r>
        <w:t xml:space="preserve">), </w:t>
      </w:r>
      <w:r w:rsidR="00BA6215">
        <w:rPr>
          <w:rStyle w:val="Citation"/>
        </w:rPr>
        <w:fldChar w:fldCharType="begin"/>
      </w:r>
      <w:r w:rsidR="003A5B20">
        <w:rPr>
          <w:rStyle w:val="Citation"/>
        </w:rPr>
        <w:instrText>ADDIN CITAVI.PLACEHOLDER 07c5f56a-1207-4d58-b092-57eff395a52e PFBsYWNlaG9sZGVyPg0KICA8QWRkSW5WZXJzaW9uPjUuMi4wLjg8L0FkZEluVmVyc2lvbj4NCiAgPElkPjA3YzVmNTZhLTEyMDctNGQ1OC1iMDkyLTU3ZWZmMzk1YTUyZTwvSWQ+DQogIDxFbnRyaWVzPg0KICAgIDxFbnRyeT4NCiAgICAgIDxJZD5lMGU3N2EzOS05NmM0LTRmZjktOTU3Zi0wNDMwMzIyNDUwYTA8L0lkPg0KICAgICAgPE5vUGFyPnRydWU8L05vUGFyPg0KICAgICAgPFBlcnNvbk9ubHk+dHJ1ZTwvUGVyc29uT25seT4NCiAgICAgIDxSZWZlcmVuY2VJZD4yMjk5NGJkYy03MTUyLTQwMzItYTEyNi1jYjNmNWY4NjQwMTA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pbW1lbG1hbm48L1RleHQ+DQogICAgPC9UZXh0VW5pdD4NCiAgPC9UZXh0VW5pdHM+DQo8L1BsYWNlaG9sZGVyPg==</w:instrText>
      </w:r>
      <w:r w:rsidR="00BA6215">
        <w:rPr>
          <w:rStyle w:val="Citation"/>
        </w:rPr>
        <w:fldChar w:fldCharType="separate"/>
      </w:r>
      <w:bookmarkStart w:id="1961" w:name="_CTVP00107c5f56a12074d58b09257eff395a52e"/>
      <w:r w:rsidR="0092006B">
        <w:rPr>
          <w:rStyle w:val="Citation"/>
        </w:rPr>
        <w:t>Himmelmann</w:t>
      </w:r>
      <w:bookmarkEnd w:id="1961"/>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2b93333e-1339-49f0-a0a9-a8a3a1f699dd PFBsYWNlaG9sZGVyPg0KICA8QWRkSW5WZXJzaW9uPjUuMi4wLjg8L0FkZEluVmVyc2lvbj4NCiAgPElkPjJiOTMzMzNlLTEzMzktNDlmMC1hMGE5LWE4YTNhMWY2OTlkZDwvSWQ+DQogIDxFbnRyaWVzPg0KICAgIDxFbnRyeT4NCiAgICAgIDxJZD5mNDM3NDUxNi1kZTZjLTRhYzItYWEwOC0wNjk5OWZmMDRjMTI8L0lkPg0KICAgICAgPFJlZmVyZW5jZUlkPjIyOTk0YmRjLTcxNTItNDAzMi1hMTI2LWNiM2Y1Zjg2NDAxM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mlrb2xhdXM8L0ZpcnN0TmFtZT4NCiAgICAgICAgICAgIDxMYXN0TmFtZT5IaW1tZWxtYW5uPC9MYXN0TmFtZT4NCiAgICAgICAgICAgIDxNaWRkbGVOYW1lPlA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4KTwvVGV4dD4NCiAgICA8L1RleHRVbml0Pg0KICA8L1RleHRVbml0cz4NCjwvUGxhY2Vob2xkZXI+</w:instrText>
      </w:r>
      <w:r w:rsidR="00BA6215">
        <w:rPr>
          <w:rStyle w:val="Citation"/>
        </w:rPr>
        <w:fldChar w:fldCharType="separate"/>
      </w:r>
      <w:bookmarkStart w:id="1962" w:name="_CTVP0012b93333e133949f0a0a9a8a3a1f699dd"/>
      <w:r w:rsidR="0092006B">
        <w:rPr>
          <w:rStyle w:val="Citation"/>
        </w:rPr>
        <w:t>(2008)</w:t>
      </w:r>
      <w:bookmarkEnd w:id="1962"/>
      <w:r w:rsidR="00BA6215">
        <w:rPr>
          <w:rStyle w:val="Citation"/>
        </w:rPr>
        <w:fldChar w:fldCharType="end"/>
      </w:r>
      <w:r>
        <w:t xml:space="preserve"> analysis of Tagalog (see also </w:t>
      </w:r>
      <w:r w:rsidR="00BA6215">
        <w:rPr>
          <w:rStyle w:val="Citation"/>
        </w:rPr>
        <w:fldChar w:fldCharType="begin"/>
      </w:r>
      <w:r w:rsidR="003A5B20">
        <w:rPr>
          <w:rStyle w:val="Citation"/>
        </w:rPr>
        <w:instrText>ADDIN CITAVI.PLACEHOLDER 674bb44b-f3fc-4704-a6ce-f960ba099d8b PFBsYWNlaG9sZGVyPg0KICA8QWRkSW5WZXJzaW9uPjUuMi4wLjg8L0FkZEluVmVyc2lvbj4NCiAgPElkPjY3NGJiNDRiLWYzZmMtNDcwNC1hNmNlLWY5NjBiYTA5OWQ4YjwvSWQ+DQogIDxFbnRyaWVzPg0KICAgIDxFbnRyeT4NCiAgICAgIDxJZD4xOTRiOTc3Ny00MjMxLTQzZWMtOThlNC0yM2NjNDg3OGM5ODk8L0lkPg0KICAgICAgPE5vUGFyPnRydWU8L05vUGFyPg0KICAgICAgPFJlZmVyZW5jZUlkPjFmNjc1N2MzLTIwMzgtNGFiOC05ZTRiLWRlMTA0NWJjZTg0OT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ltbWVsbWFubiAxOTkxPC9UZXh0Pg0KICAgIDwvVGV4dFVuaXQ+DQogIDwvVGV4dFVuaXRzPg0KPC9QbGFjZWhvbGRlcj4=</w:instrText>
      </w:r>
      <w:r w:rsidR="00BA6215">
        <w:rPr>
          <w:rStyle w:val="Citation"/>
        </w:rPr>
        <w:fldChar w:fldCharType="separate"/>
      </w:r>
      <w:bookmarkStart w:id="1963" w:name="_CTVP001674bb44bf3fc4704a6cef960ba099d8b"/>
      <w:r w:rsidR="0092006B">
        <w:rPr>
          <w:rStyle w:val="Citation"/>
        </w:rPr>
        <w:t>Himmelmann 1991</w:t>
      </w:r>
      <w:bookmarkEnd w:id="1963"/>
      <w:r w:rsidR="00BA6215">
        <w:rPr>
          <w:rStyle w:val="Citation"/>
        </w:rPr>
        <w:fldChar w:fldCharType="end"/>
      </w:r>
      <w:r>
        <w:t xml:space="preserve">), and </w:t>
      </w:r>
      <w:r w:rsidR="00BA6215">
        <w:rPr>
          <w:rStyle w:val="Citation"/>
        </w:rPr>
        <w:fldChar w:fldCharType="begin"/>
      </w:r>
      <w:r w:rsidR="003A5B20">
        <w:rPr>
          <w:rStyle w:val="Citation"/>
        </w:rPr>
        <w:instrText>ADDIN CITAVI.PLACEHOLDER 4dc212b5-af8e-4025-ba01-39f4ec4b93f2 PFBsYWNlaG9sZGVyPg0KICA8QWRkSW5WZXJzaW9uPjUuMi4wLjg8L0FkZEluVmVyc2lvbj4NCiAgPElkPjRkYzIxMmI1LWFmOGUtNDAyNS1iYTAxLTM5ZjRlYzRiOTNmMjwvSWQ+DQogIDxFbnRyaWVzPg0KICAgIDxFbnRyeT4NCiAgICAgIDxJZD40OWMxOTk5Mi0yNjZhLTQ2ODMtODJkNC0zNDY0YTAzMjg3ZjI8L0lkPg0KICAgICAgPE5vUGFyPnRydWU8L05vUGFyPg0KICAgICAgPFBlcnNvbk9ubHk+dHJ1ZTwvUGVyc29uT25seT4NCiAgICAgIDxSZWZlcmVuY2VJZD5hMzczNTgwOS0zNTlhLTQwODItOWI0Yy0wNmFjMWRkNTM4YjU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5MaXRhbWFodXB1dHR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dGFtYWh1cHV0dHk8L1RleHQ+DQogICAgPC9UZXh0VW5pdD4NCiAgPC9UZXh0VW5pdHM+DQo8L1BsYWNlaG9sZGVyPg==</w:instrText>
      </w:r>
      <w:r w:rsidR="00BA6215">
        <w:rPr>
          <w:rStyle w:val="Citation"/>
        </w:rPr>
        <w:fldChar w:fldCharType="separate"/>
      </w:r>
      <w:bookmarkStart w:id="1964" w:name="_CTVP0014dc212b5af8e4025ba0139f4ec4b93f2"/>
      <w:r w:rsidR="0092006B">
        <w:rPr>
          <w:rStyle w:val="Citation"/>
        </w:rPr>
        <w:t>Litamahuputty</w:t>
      </w:r>
      <w:bookmarkEnd w:id="1964"/>
      <w:r w:rsidR="00BA6215">
        <w:rPr>
          <w:rStyle w:val="Citation"/>
        </w:rPr>
        <w:fldChar w:fldCharType="end"/>
      </w:r>
      <w:r w:rsidR="00FB237B"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d57d8144-0028-4b82-a5a8-97565b169502 PFBsYWNlaG9sZGVyPg0KICA8QWRkSW5WZXJzaW9uPjUuMi4wLjg8L0FkZEluVmVyc2lvbj4NCiAgPElkPmQ1N2Q4MTQ0LTAwMjgtNGI4Mi1hNWE4LTk3NTY1YjE2OTUwMjwvSWQ+DQogIDxFbnRyaWVzPg0KICAgIDxFbnRyeT4NCiAgICAgIDxJZD4wNTEyOTA0Ny1jYzJlLTQxYzYtYTA1Yi0xMzNiODE0NTEyNDg8L0lkPg0KICAgICAgPFJlZmVyZW5jZUlkPmEzNzM1ODA5LTM1OWEtNDA4Mi05YjRjLTA2YWMxZGQ1MzhiNT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BA6215">
        <w:rPr>
          <w:rStyle w:val="Citation"/>
        </w:rPr>
        <w:fldChar w:fldCharType="separate"/>
      </w:r>
      <w:bookmarkStart w:id="1965" w:name="_CTVP001d57d814400284b82a5a897565b169502"/>
      <w:r w:rsidR="0092006B">
        <w:rPr>
          <w:rStyle w:val="Citation"/>
        </w:rPr>
        <w:t>(2012)</w:t>
      </w:r>
      <w:bookmarkEnd w:id="1965"/>
      <w:r w:rsidR="00BA6215">
        <w:rPr>
          <w:rStyle w:val="Citation"/>
        </w:rPr>
        <w:fldChar w:fldCharType="end"/>
      </w:r>
      <w:r>
        <w:t xml:space="preserve"> grammar of Ternate Malay.</w:t>
      </w:r>
    </w:p>
    <w:p w14:paraId="16716E2C" w14:textId="77777777" w:rsidR="00130064" w:rsidRDefault="00130064" w:rsidP="00130064">
      <w:pPr>
        <w:pStyle w:val="Body0500after"/>
        <w:rPr>
          <w:lang w:eastAsia="en-US"/>
        </w:rPr>
      </w:pPr>
      <w:r>
        <w:t xml:space="preserve">In discussing Papuan Malay lexical and syntactic categories in this grammar, nouns and verbs are analyzed as belonging to distinct word classes, in spite of the attested variation in membership, discussed </w:t>
      </w:r>
      <w:r w:rsidRPr="001106AD">
        <w:t>in §</w:t>
      </w:r>
      <w:r w:rsidRPr="001106AD">
        <w:fldChar w:fldCharType="begin"/>
      </w:r>
      <w:r w:rsidRPr="001106AD">
        <w:instrText xml:space="preserve"> REF _Ref351641485 \w \h </w:instrText>
      </w:r>
      <w:r>
        <w:instrText xml:space="preserve"> \* MERGEFORMAT </w:instrText>
      </w:r>
      <w:r w:rsidRPr="001106AD">
        <w:fldChar w:fldCharType="separate"/>
      </w:r>
      <w:r w:rsidR="00154D81">
        <w:rPr>
          <w:cs/>
        </w:rPr>
        <w:t>‎</w:t>
      </w:r>
      <w:r w:rsidR="00154D81">
        <w:t>5.14</w:t>
      </w:r>
      <w:r w:rsidRPr="001106AD">
        <w:fldChar w:fldCharType="end"/>
      </w:r>
      <w:r>
        <w:t xml:space="preserve">. This approach is chosen </w:t>
      </w:r>
      <w:r>
        <w:rPr>
          <w:lang w:eastAsia="en-US"/>
        </w:rPr>
        <w:t xml:space="preserve">because of the </w:t>
      </w:r>
      <w:r>
        <w:t xml:space="preserve">distinct syntactic properties of the categories under discussion, as </w:t>
      </w:r>
      <w:r>
        <w:lastRenderedPageBreak/>
        <w:t xml:space="preserve">shown in more detail throughout this chapter. In cases of variation, the </w:t>
      </w:r>
      <w:r>
        <w:rPr>
          <w:lang w:eastAsia="en-US"/>
        </w:rPr>
        <w:t>category membership of a given lexeme can usually be deduced from the context in which an utterance occurs. Rather than proposing additional special word classes for lexical items with dual distribution, the lexemes in question are analyzed as having dual class membership and the variation as involving zero conversion.</w:t>
      </w:r>
    </w:p>
    <w:p w14:paraId="189C3FE4" w14:textId="27139EC6" w:rsidR="00130064" w:rsidRDefault="00130064" w:rsidP="00DC668E">
      <w:pPr>
        <w:pStyle w:val="Body0515after"/>
      </w:pPr>
      <w:r>
        <w:t xml:space="preserve">In the next two sections, </w:t>
      </w:r>
      <w:r>
        <w:rPr>
          <w:lang w:eastAsia="en-US"/>
        </w:rPr>
        <w:t>the two major open lexical classes of nouns and verbs are discussed. The class of nouns, described in §</w:t>
      </w:r>
      <w:r>
        <w:rPr>
          <w:lang w:eastAsia="en-US"/>
        </w:rPr>
        <w:fldChar w:fldCharType="begin"/>
      </w:r>
      <w:r>
        <w:rPr>
          <w:lang w:eastAsia="en-US"/>
        </w:rPr>
        <w:instrText xml:space="preserve"> REF _Ref351643101 \w \h </w:instrText>
      </w:r>
      <w:r>
        <w:rPr>
          <w:lang w:eastAsia="en-US"/>
        </w:rPr>
      </w:r>
      <w:r>
        <w:rPr>
          <w:lang w:eastAsia="en-US"/>
        </w:rPr>
        <w:fldChar w:fldCharType="separate"/>
      </w:r>
      <w:r w:rsidR="00154D81">
        <w:rPr>
          <w:cs/>
          <w:lang w:eastAsia="en-US"/>
        </w:rPr>
        <w:t>‎</w:t>
      </w:r>
      <w:r w:rsidR="00154D81">
        <w:rPr>
          <w:lang w:eastAsia="en-US"/>
        </w:rPr>
        <w:t>5.2</w:t>
      </w:r>
      <w:r>
        <w:rPr>
          <w:lang w:eastAsia="en-US"/>
        </w:rPr>
        <w:fldChar w:fldCharType="end"/>
      </w:r>
      <w:r>
        <w:rPr>
          <w:lang w:eastAsia="en-US"/>
        </w:rPr>
        <w:t>, includes common nouns, proper nouns, location</w:t>
      </w:r>
      <w:r w:rsidR="00DC668E">
        <w:rPr>
          <w:lang w:eastAsia="en-US"/>
        </w:rPr>
        <w:t>, and direction</w:t>
      </w:r>
      <w:r>
        <w:rPr>
          <w:lang w:eastAsia="en-US"/>
        </w:rPr>
        <w:t xml:space="preserve"> nouns. Verbs, discussed in §</w:t>
      </w:r>
      <w:r w:rsidR="00DC261D">
        <w:fldChar w:fldCharType="begin"/>
      </w:r>
      <w:r w:rsidR="00DC261D">
        <w:instrText xml:space="preserve"> REF _Ref435775768 \w \h </w:instrText>
      </w:r>
      <w:r w:rsidR="00DC261D">
        <w:fldChar w:fldCharType="separate"/>
      </w:r>
      <w:r w:rsidR="00154D81">
        <w:rPr>
          <w:cs/>
        </w:rPr>
        <w:t>‎</w:t>
      </w:r>
      <w:r w:rsidR="00154D81">
        <w:t>5.3</w:t>
      </w:r>
      <w:r w:rsidR="00DC261D">
        <w:fldChar w:fldCharType="end"/>
      </w:r>
      <w:r>
        <w:rPr>
          <w:lang w:eastAsia="en-US"/>
        </w:rPr>
        <w:t xml:space="preserve">, are divided into </w:t>
      </w:r>
      <w:r>
        <w:t>trivalent, bivalent, and monovalent verbs, with the class of monovalent verbs including dynamic and stative verbs. Adverbs, discussed in §</w:t>
      </w:r>
      <w:r>
        <w:fldChar w:fldCharType="begin"/>
      </w:r>
      <w:r>
        <w:instrText xml:space="preserve"> REF _Ref358367282 \w \h </w:instrText>
      </w:r>
      <w:r>
        <w:fldChar w:fldCharType="separate"/>
      </w:r>
      <w:r w:rsidR="00154D81">
        <w:rPr>
          <w:cs/>
        </w:rPr>
        <w:t>‎</w:t>
      </w:r>
      <w:r w:rsidR="00154D81">
        <w:t>5.4</w:t>
      </w:r>
      <w:r>
        <w:fldChar w:fldCharType="end"/>
      </w:r>
      <w:r>
        <w:t xml:space="preserve">, constitute the third open word class. </w:t>
      </w:r>
      <w:r w:rsidR="005C2116">
        <w:t xml:space="preserve">The </w:t>
      </w:r>
      <w:r>
        <w:t xml:space="preserve">closed word classes are </w:t>
      </w:r>
      <w:r w:rsidR="005C2116">
        <w:t xml:space="preserve">then </w:t>
      </w:r>
      <w:r>
        <w:t>described, that is, personal pronouns in §</w:t>
      </w:r>
      <w:r>
        <w:rPr>
          <w:lang w:eastAsia="en-US"/>
        </w:rPr>
        <w:fldChar w:fldCharType="begin"/>
      </w:r>
      <w:r>
        <w:rPr>
          <w:lang w:eastAsia="en-US"/>
        </w:rPr>
        <w:instrText xml:space="preserve"> REF _Ref351641095 \w \h </w:instrText>
      </w:r>
      <w:r>
        <w:rPr>
          <w:lang w:eastAsia="en-US"/>
        </w:rPr>
      </w:r>
      <w:r>
        <w:rPr>
          <w:lang w:eastAsia="en-US"/>
        </w:rPr>
        <w:fldChar w:fldCharType="separate"/>
      </w:r>
      <w:r w:rsidR="00154D81">
        <w:rPr>
          <w:cs/>
          <w:lang w:eastAsia="en-US"/>
        </w:rPr>
        <w:t>‎</w:t>
      </w:r>
      <w:r w:rsidR="00154D81">
        <w:rPr>
          <w:lang w:eastAsia="en-US"/>
        </w:rPr>
        <w:t>5.5</w:t>
      </w:r>
      <w:r>
        <w:rPr>
          <w:lang w:eastAsia="en-US"/>
        </w:rPr>
        <w:fldChar w:fldCharType="end"/>
      </w:r>
      <w:r>
        <w:t>, demonstratives in §</w:t>
      </w:r>
      <w:r>
        <w:rPr>
          <w:lang w:eastAsia="en-US"/>
        </w:rPr>
        <w:fldChar w:fldCharType="begin"/>
      </w:r>
      <w:r>
        <w:rPr>
          <w:lang w:eastAsia="en-US"/>
        </w:rPr>
        <w:instrText xml:space="preserve"> REF _Ref350501736 \w \h </w:instrText>
      </w:r>
      <w:r>
        <w:rPr>
          <w:lang w:eastAsia="en-US"/>
        </w:rPr>
      </w:r>
      <w:r>
        <w:rPr>
          <w:lang w:eastAsia="en-US"/>
        </w:rPr>
        <w:fldChar w:fldCharType="separate"/>
      </w:r>
      <w:r w:rsidR="00154D81">
        <w:rPr>
          <w:cs/>
          <w:lang w:eastAsia="en-US"/>
        </w:rPr>
        <w:t>‎</w:t>
      </w:r>
      <w:r w:rsidR="00154D81">
        <w:rPr>
          <w:lang w:eastAsia="en-US"/>
        </w:rPr>
        <w:t>5.6</w:t>
      </w:r>
      <w:r>
        <w:rPr>
          <w:lang w:eastAsia="en-US"/>
        </w:rPr>
        <w:fldChar w:fldCharType="end"/>
      </w:r>
      <w:r>
        <w:t>, locatives in §</w:t>
      </w:r>
      <w:r>
        <w:rPr>
          <w:lang w:eastAsia="en-US"/>
        </w:rPr>
        <w:fldChar w:fldCharType="begin"/>
      </w:r>
      <w:r>
        <w:rPr>
          <w:lang w:eastAsia="en-US"/>
        </w:rPr>
        <w:instrText xml:space="preserve"> REF _Ref350501176 \w \h </w:instrText>
      </w:r>
      <w:r>
        <w:rPr>
          <w:lang w:eastAsia="en-US"/>
        </w:rPr>
      </w:r>
      <w:r>
        <w:rPr>
          <w:lang w:eastAsia="en-US"/>
        </w:rPr>
        <w:fldChar w:fldCharType="separate"/>
      </w:r>
      <w:r w:rsidR="00154D81">
        <w:rPr>
          <w:cs/>
          <w:lang w:eastAsia="en-US"/>
        </w:rPr>
        <w:t>‎</w:t>
      </w:r>
      <w:r w:rsidR="00154D81">
        <w:rPr>
          <w:lang w:eastAsia="en-US"/>
        </w:rPr>
        <w:t>5.7</w:t>
      </w:r>
      <w:r>
        <w:rPr>
          <w:lang w:eastAsia="en-US"/>
        </w:rPr>
        <w:fldChar w:fldCharType="end"/>
      </w:r>
      <w:r>
        <w:t>, interrogatives in §</w:t>
      </w:r>
      <w:r>
        <w:fldChar w:fldCharType="begin"/>
      </w:r>
      <w:r>
        <w:instrText xml:space="preserve"> REF _Ref358367283 \w \h </w:instrText>
      </w:r>
      <w:r>
        <w:fldChar w:fldCharType="separate"/>
      </w:r>
      <w:r w:rsidR="00154D81">
        <w:rPr>
          <w:cs/>
        </w:rPr>
        <w:t>‎</w:t>
      </w:r>
      <w:r w:rsidR="00154D81">
        <w:t>5.8</w:t>
      </w:r>
      <w:r>
        <w:fldChar w:fldCharType="end"/>
      </w:r>
      <w:r>
        <w:t>, numerals in §</w:t>
      </w:r>
      <w:r>
        <w:rPr>
          <w:lang w:eastAsia="en-US"/>
        </w:rPr>
        <w:fldChar w:fldCharType="begin"/>
      </w:r>
      <w:r>
        <w:rPr>
          <w:lang w:eastAsia="en-US"/>
        </w:rPr>
        <w:instrText xml:space="preserve"> REF _Ref351641490 \w \h </w:instrText>
      </w:r>
      <w:r>
        <w:rPr>
          <w:lang w:eastAsia="en-US"/>
        </w:rPr>
      </w:r>
      <w:r>
        <w:rPr>
          <w:lang w:eastAsia="en-US"/>
        </w:rPr>
        <w:fldChar w:fldCharType="separate"/>
      </w:r>
      <w:r w:rsidR="00154D81">
        <w:rPr>
          <w:cs/>
          <w:lang w:eastAsia="en-US"/>
        </w:rPr>
        <w:t>‎</w:t>
      </w:r>
      <w:r w:rsidR="00154D81">
        <w:rPr>
          <w:lang w:eastAsia="en-US"/>
        </w:rPr>
        <w:t>5.9</w:t>
      </w:r>
      <w:r>
        <w:rPr>
          <w:lang w:eastAsia="en-US"/>
        </w:rPr>
        <w:fldChar w:fldCharType="end"/>
      </w:r>
      <w:r>
        <w:t>, quantifiers in §</w:t>
      </w:r>
      <w:r>
        <w:rPr>
          <w:lang w:eastAsia="en-US"/>
        </w:rPr>
        <w:fldChar w:fldCharType="begin"/>
      </w:r>
      <w:r>
        <w:rPr>
          <w:lang w:eastAsia="en-US"/>
        </w:rPr>
        <w:instrText xml:space="preserve"> REF _Ref351641491 \w \h </w:instrText>
      </w:r>
      <w:r>
        <w:rPr>
          <w:lang w:eastAsia="en-US"/>
        </w:rPr>
      </w:r>
      <w:r>
        <w:rPr>
          <w:lang w:eastAsia="en-US"/>
        </w:rPr>
        <w:fldChar w:fldCharType="separate"/>
      </w:r>
      <w:r w:rsidR="00154D81">
        <w:rPr>
          <w:cs/>
          <w:lang w:eastAsia="en-US"/>
        </w:rPr>
        <w:t>‎</w:t>
      </w:r>
      <w:r w:rsidR="00154D81">
        <w:rPr>
          <w:lang w:eastAsia="en-US"/>
        </w:rPr>
        <w:t>5.10</w:t>
      </w:r>
      <w:r>
        <w:rPr>
          <w:lang w:eastAsia="en-US"/>
        </w:rPr>
        <w:fldChar w:fldCharType="end"/>
      </w:r>
      <w:r>
        <w:t>, prepositions in §</w:t>
      </w:r>
      <w:r>
        <w:rPr>
          <w:lang w:eastAsia="en-US"/>
        </w:rPr>
        <w:fldChar w:fldCharType="begin"/>
      </w:r>
      <w:r>
        <w:rPr>
          <w:lang w:eastAsia="en-US"/>
        </w:rPr>
        <w:instrText xml:space="preserve"> REF _Ref351641493 \w \h </w:instrText>
      </w:r>
      <w:r>
        <w:rPr>
          <w:lang w:eastAsia="en-US"/>
        </w:rPr>
      </w:r>
      <w:r>
        <w:rPr>
          <w:lang w:eastAsia="en-US"/>
        </w:rPr>
        <w:fldChar w:fldCharType="separate"/>
      </w:r>
      <w:r w:rsidR="00154D81">
        <w:rPr>
          <w:cs/>
          <w:lang w:eastAsia="en-US"/>
        </w:rPr>
        <w:t>‎</w:t>
      </w:r>
      <w:r w:rsidR="00154D81">
        <w:rPr>
          <w:lang w:eastAsia="en-US"/>
        </w:rPr>
        <w:t>5.11</w:t>
      </w:r>
      <w:r>
        <w:rPr>
          <w:lang w:eastAsia="en-US"/>
        </w:rPr>
        <w:fldChar w:fldCharType="end"/>
      </w:r>
      <w:r>
        <w:t>, and conjunctions in §</w:t>
      </w:r>
      <w:r>
        <w:rPr>
          <w:lang w:eastAsia="en-US"/>
        </w:rPr>
        <w:fldChar w:fldCharType="begin"/>
      </w:r>
      <w:r>
        <w:rPr>
          <w:lang w:eastAsia="en-US"/>
        </w:rPr>
        <w:instrText xml:space="preserve"> REF _Ref351641494 \w \h </w:instrText>
      </w:r>
      <w:r>
        <w:rPr>
          <w:lang w:eastAsia="en-US"/>
        </w:rPr>
      </w:r>
      <w:r>
        <w:rPr>
          <w:lang w:eastAsia="en-US"/>
        </w:rPr>
        <w:fldChar w:fldCharType="separate"/>
      </w:r>
      <w:r w:rsidR="00154D81">
        <w:rPr>
          <w:cs/>
          <w:lang w:eastAsia="en-US"/>
        </w:rPr>
        <w:t>‎</w:t>
      </w:r>
      <w:r w:rsidR="00154D81">
        <w:rPr>
          <w:lang w:eastAsia="en-US"/>
        </w:rPr>
        <w:t>5.12</w:t>
      </w:r>
      <w:r>
        <w:rPr>
          <w:lang w:eastAsia="en-US"/>
        </w:rPr>
        <w:fldChar w:fldCharType="end"/>
      </w:r>
      <w:r>
        <w:t xml:space="preserve">. </w:t>
      </w:r>
      <w:r w:rsidR="00C15467">
        <w:t>Tags</w:t>
      </w:r>
      <w:r>
        <w:t>, placeholder and hesitatio</w:t>
      </w:r>
      <w:r w:rsidR="004F1373">
        <w:t>n makers, interjections, and idi</w:t>
      </w:r>
      <w:r>
        <w:t>op</w:t>
      </w:r>
      <w:r w:rsidR="006D4E61">
        <w:t xml:space="preserve">hones </w:t>
      </w:r>
      <w:r w:rsidR="00C15467">
        <w:t xml:space="preserve">are presented in </w:t>
      </w:r>
      <w:r>
        <w:t>§</w:t>
      </w:r>
      <w:r>
        <w:fldChar w:fldCharType="begin"/>
      </w:r>
      <w:r>
        <w:instrText xml:space="preserve"> REF _Ref358716377 \w \h </w:instrText>
      </w:r>
      <w:r>
        <w:fldChar w:fldCharType="separate"/>
      </w:r>
      <w:r w:rsidR="00154D81">
        <w:rPr>
          <w:cs/>
        </w:rPr>
        <w:t>‎</w:t>
      </w:r>
      <w:r w:rsidR="00154D81">
        <w:t>5.13</w:t>
      </w:r>
      <w:r>
        <w:fldChar w:fldCharType="end"/>
      </w:r>
      <w:r>
        <w:t>. The final section of this chapter (</w:t>
      </w:r>
      <w:r>
        <w:rPr>
          <w:lang w:eastAsia="en-US"/>
        </w:rPr>
        <w:t>§</w:t>
      </w:r>
      <w:r>
        <w:rPr>
          <w:lang w:eastAsia="en-US"/>
        </w:rPr>
        <w:fldChar w:fldCharType="begin"/>
      </w:r>
      <w:r>
        <w:rPr>
          <w:lang w:eastAsia="en-US"/>
        </w:rPr>
        <w:instrText xml:space="preserve"> REF _Ref351641485 \w \h </w:instrText>
      </w:r>
      <w:r>
        <w:rPr>
          <w:lang w:eastAsia="en-US"/>
        </w:rPr>
      </w:r>
      <w:r>
        <w:rPr>
          <w:lang w:eastAsia="en-US"/>
        </w:rPr>
        <w:fldChar w:fldCharType="separate"/>
      </w:r>
      <w:r w:rsidR="00154D81">
        <w:rPr>
          <w:cs/>
          <w:lang w:eastAsia="en-US"/>
        </w:rPr>
        <w:t>‎</w:t>
      </w:r>
      <w:r w:rsidR="00154D81">
        <w:rPr>
          <w:lang w:eastAsia="en-US"/>
        </w:rPr>
        <w:t>5.14</w:t>
      </w:r>
      <w:r>
        <w:rPr>
          <w:lang w:eastAsia="en-US"/>
        </w:rPr>
        <w:fldChar w:fldCharType="end"/>
      </w:r>
      <w:r>
        <w:rPr>
          <w:lang w:eastAsia="en-US"/>
        </w:rPr>
        <w:t xml:space="preserve">) discusses the </w:t>
      </w:r>
      <w:r>
        <w:t>categories with variation in word class membership.</w:t>
      </w:r>
    </w:p>
    <w:p w14:paraId="3D4BC041" w14:textId="77777777" w:rsidR="00130064" w:rsidRDefault="00130064" w:rsidP="00130064">
      <w:pPr>
        <w:pStyle w:val="Heading2"/>
      </w:pPr>
      <w:bookmarkStart w:id="1966" w:name="_Toc342590047"/>
      <w:bookmarkStart w:id="1967" w:name="_Toc350360852"/>
      <w:bookmarkStart w:id="1968" w:name="_Ref351641486"/>
      <w:bookmarkStart w:id="1969" w:name="_Ref351641574"/>
      <w:bookmarkStart w:id="1970" w:name="_Ref351643101"/>
      <w:bookmarkStart w:id="1971" w:name="_Ref351643962"/>
      <w:bookmarkStart w:id="1972" w:name="_Ref353282651"/>
      <w:bookmarkStart w:id="1973" w:name="_Toc353454781"/>
      <w:bookmarkStart w:id="1974" w:name="_Ref362423409"/>
      <w:bookmarkStart w:id="1975" w:name="_Toc367531077"/>
      <w:bookmarkStart w:id="1976" w:name="_Ref374433347"/>
      <w:bookmarkStart w:id="1977" w:name="_Ref374448552"/>
      <w:bookmarkStart w:id="1978" w:name="_Toc440455570"/>
      <w:r>
        <w:t>Nouns</w:t>
      </w:r>
      <w:bookmarkEnd w:id="1966"/>
      <w:bookmarkEnd w:id="1967"/>
      <w:bookmarkEnd w:id="1968"/>
      <w:bookmarkEnd w:id="1969"/>
      <w:bookmarkEnd w:id="1970"/>
      <w:bookmarkEnd w:id="1971"/>
      <w:bookmarkEnd w:id="1972"/>
      <w:bookmarkEnd w:id="1973"/>
      <w:bookmarkEnd w:id="1974"/>
      <w:bookmarkEnd w:id="1975"/>
      <w:bookmarkEnd w:id="1976"/>
      <w:bookmarkEnd w:id="1977"/>
      <w:bookmarkEnd w:id="1978"/>
    </w:p>
    <w:p w14:paraId="3720D7B0" w14:textId="203CB0C1" w:rsidR="00D67598" w:rsidRDefault="00B241F3" w:rsidP="007E15AC">
      <w:pPr>
        <w:pStyle w:val="Body0000after"/>
      </w:pPr>
      <w:r>
        <w:t>Papuan M</w:t>
      </w:r>
      <w:r w:rsidRPr="00BE2CC4">
        <w:t xml:space="preserve">alay has a large open class of nouns </w:t>
      </w:r>
      <w:r>
        <w:t xml:space="preserve">which refer to persons, things, and places, as well as abstract concepts and ideas. </w:t>
      </w:r>
      <w:r w:rsidR="001D10B8">
        <w:t xml:space="preserve">Typically, </w:t>
      </w:r>
      <w:r w:rsidR="00DC261D">
        <w:t xml:space="preserve">nouns </w:t>
      </w:r>
      <w:r w:rsidR="001D10B8">
        <w:t>have head-function in noun phrases and argument function in verbal clauses.</w:t>
      </w:r>
    </w:p>
    <w:p w14:paraId="145E4670" w14:textId="77777777" w:rsidR="000B3F36" w:rsidRDefault="000B3F36" w:rsidP="000B3F36">
      <w:pPr>
        <w:pStyle w:val="Body0500after"/>
      </w:pPr>
      <w:r>
        <w:t>Based on their syntactic properties, the nouns are divided into common nouns (</w:t>
      </w:r>
      <w:r w:rsidRPr="00674BB1">
        <w:t>§</w:t>
      </w:r>
      <w:r>
        <w:fldChar w:fldCharType="begin"/>
      </w:r>
      <w:r>
        <w:instrText xml:space="preserve"> REF _Ref342375954 \w \h </w:instrText>
      </w:r>
      <w:r>
        <w:fldChar w:fldCharType="separate"/>
      </w:r>
      <w:r w:rsidR="00154D81">
        <w:rPr>
          <w:cs/>
        </w:rPr>
        <w:t>‎</w:t>
      </w:r>
      <w:r w:rsidR="00154D81">
        <w:t>5.2.1</w:t>
      </w:r>
      <w:r>
        <w:fldChar w:fldCharType="end"/>
      </w:r>
      <w:r>
        <w:t>), proper nouns (</w:t>
      </w:r>
      <w:r w:rsidRPr="00674BB1">
        <w:t>§</w:t>
      </w:r>
      <w:r>
        <w:fldChar w:fldCharType="begin"/>
      </w:r>
      <w:r>
        <w:instrText xml:space="preserve"> REF _Ref342375955 \w \h </w:instrText>
      </w:r>
      <w:r>
        <w:fldChar w:fldCharType="separate"/>
      </w:r>
      <w:r w:rsidR="00154D81">
        <w:rPr>
          <w:cs/>
        </w:rPr>
        <w:t>‎</w:t>
      </w:r>
      <w:r w:rsidR="00154D81">
        <w:t>5.2.2</w:t>
      </w:r>
      <w:r>
        <w:fldChar w:fldCharType="end"/>
      </w:r>
      <w:r>
        <w:t>), location nouns (</w:t>
      </w:r>
      <w:r w:rsidRPr="00674BB1">
        <w:t>§</w:t>
      </w:r>
      <w:r>
        <w:fldChar w:fldCharType="begin"/>
      </w:r>
      <w:r>
        <w:instrText xml:space="preserve"> REF _Ref322531172 \w \h </w:instrText>
      </w:r>
      <w:r>
        <w:fldChar w:fldCharType="separate"/>
      </w:r>
      <w:r w:rsidR="00154D81">
        <w:rPr>
          <w:cs/>
        </w:rPr>
        <w:t>‎</w:t>
      </w:r>
      <w:r w:rsidR="00154D81">
        <w:t>5.2.3</w:t>
      </w:r>
      <w:r>
        <w:fldChar w:fldCharType="end"/>
      </w:r>
      <w:r>
        <w:t>), and direction nouns (§</w:t>
      </w:r>
      <w:r>
        <w:fldChar w:fldCharType="begin"/>
      </w:r>
      <w:r>
        <w:instrText xml:space="preserve"> REF _Ref373936913 \w \h </w:instrText>
      </w:r>
      <w:r>
        <w:fldChar w:fldCharType="separate"/>
      </w:r>
      <w:r w:rsidR="00154D81">
        <w:rPr>
          <w:cs/>
        </w:rPr>
        <w:t>‎</w:t>
      </w:r>
      <w:r w:rsidR="00154D81">
        <w:t>5.2.4</w:t>
      </w:r>
      <w:r>
        <w:fldChar w:fldCharType="end"/>
      </w:r>
      <w:r>
        <w:t>). Their defining syntactic and functional properties are discussed in more detail in the respective sections.</w:t>
      </w:r>
    </w:p>
    <w:p w14:paraId="19B201A2" w14:textId="6A0F41F9" w:rsidR="00D67598" w:rsidRDefault="00D67598" w:rsidP="000B3F36">
      <w:pPr>
        <w:pStyle w:val="Body0500after"/>
      </w:pPr>
      <w:r>
        <w:t xml:space="preserve">Morphological properties do not play a major role in defining nouns as a distinct word class. This is due to the lack of inflectional morphology and the limited role of derivational </w:t>
      </w:r>
      <w:r w:rsidRPr="000B3F36">
        <w:t>processes</w:t>
      </w:r>
      <w:r>
        <w:t xml:space="preserve">. The latter include reduplication, and, to a limited extent, </w:t>
      </w:r>
      <w:r>
        <w:rPr>
          <w:rFonts w:eastAsia="Arial Unicode MS"/>
        </w:rPr>
        <w:t xml:space="preserve">affixation with suffix </w:t>
      </w:r>
      <w:r w:rsidRPr="00E7066B">
        <w:t>­</w:t>
      </w:r>
      <w:r w:rsidRPr="006B0ADB">
        <w:rPr>
          <w:rStyle w:val="ChItalBold"/>
        </w:rPr>
        <w:t>an</w:t>
      </w:r>
      <w:r>
        <w:rPr>
          <w:rStyle w:val="ChItalBold"/>
        </w:rPr>
        <w:t>g</w:t>
      </w:r>
      <w:r>
        <w:t xml:space="preserve"> or </w:t>
      </w:r>
      <w:r>
        <w:rPr>
          <w:rFonts w:eastAsia="Arial Unicode MS"/>
        </w:rPr>
        <w:t xml:space="preserve">prefix </w:t>
      </w:r>
      <w:r w:rsidRPr="00D208B5">
        <w:rPr>
          <w:rStyle w:val="ChSmallCapsItalBold"/>
        </w:rPr>
        <w:t>pe(n)­</w:t>
      </w:r>
      <w:r>
        <w:rPr>
          <w:rFonts w:eastAsia="Arial Unicode MS"/>
        </w:rPr>
        <w:t xml:space="preserve"> </w:t>
      </w:r>
      <w:r>
        <w:t xml:space="preserve">(for details see </w:t>
      </w:r>
      <w:r w:rsidRPr="00674BB1">
        <w:t>§</w:t>
      </w:r>
      <w:r>
        <w:fldChar w:fldCharType="begin"/>
      </w:r>
      <w:r>
        <w:instrText xml:space="preserve"> REF _Ref374450294 \w \h </w:instrText>
      </w:r>
      <w:r>
        <w:fldChar w:fldCharType="separate"/>
      </w:r>
      <w:r w:rsidR="00154D81">
        <w:rPr>
          <w:cs/>
        </w:rPr>
        <w:t>‎</w:t>
      </w:r>
      <w:r w:rsidR="00154D81">
        <w:t>3.1.3</w:t>
      </w:r>
      <w:r>
        <w:fldChar w:fldCharType="end"/>
      </w:r>
      <w:r>
        <w:t xml:space="preserve"> and </w:t>
      </w:r>
      <w:r w:rsidRPr="00674BB1">
        <w:t>§</w:t>
      </w:r>
      <w:r>
        <w:fldChar w:fldCharType="begin"/>
      </w:r>
      <w:r>
        <w:instrText xml:space="preserve"> REF _Ref354834872 \w \h </w:instrText>
      </w:r>
      <w:r>
        <w:fldChar w:fldCharType="separate"/>
      </w:r>
      <w:r w:rsidR="00154D81">
        <w:rPr>
          <w:cs/>
        </w:rPr>
        <w:t>‎</w:t>
      </w:r>
      <w:r w:rsidR="00154D81">
        <w:t>3.1.4</w:t>
      </w:r>
      <w:r>
        <w:fldChar w:fldCharType="end"/>
      </w:r>
      <w:r w:rsidR="00D674D9">
        <w:t>, respectively</w:t>
      </w:r>
      <w:r>
        <w:t>).</w:t>
      </w:r>
    </w:p>
    <w:p w14:paraId="7A3D20E0" w14:textId="53F76840" w:rsidR="00D67598" w:rsidRDefault="00AF5391" w:rsidP="000B3F36">
      <w:pPr>
        <w:pStyle w:val="Body0505after"/>
      </w:pPr>
      <w:r>
        <w:t xml:space="preserve">Nouns </w:t>
      </w:r>
      <w:r w:rsidR="00D67598">
        <w:t>are distinct from other</w:t>
      </w:r>
      <w:r w:rsidR="00D67598" w:rsidRPr="00674BB1">
        <w:t xml:space="preserve"> word classes such as </w:t>
      </w:r>
      <w:r w:rsidR="00D67598">
        <w:t>verbs (</w:t>
      </w:r>
      <w:r w:rsidR="00D67598" w:rsidRPr="00674BB1">
        <w:t>§</w:t>
      </w:r>
      <w:r w:rsidR="00D67598">
        <w:fldChar w:fldCharType="begin"/>
      </w:r>
      <w:r w:rsidR="00D67598">
        <w:instrText xml:space="preserve"> REF _Ref435775367 \w \h </w:instrText>
      </w:r>
      <w:r w:rsidR="00D67598">
        <w:fldChar w:fldCharType="separate"/>
      </w:r>
      <w:r w:rsidR="00154D81">
        <w:rPr>
          <w:cs/>
        </w:rPr>
        <w:t>‎</w:t>
      </w:r>
      <w:r w:rsidR="00154D81">
        <w:t>5.3</w:t>
      </w:r>
      <w:r w:rsidR="00D67598">
        <w:fldChar w:fldCharType="end"/>
      </w:r>
      <w:r w:rsidR="00D67598">
        <w:t>), adverbs (</w:t>
      </w:r>
      <w:r w:rsidR="00D67598" w:rsidRPr="00674BB1">
        <w:t>§</w:t>
      </w:r>
      <w:r w:rsidR="00D67598">
        <w:fldChar w:fldCharType="begin"/>
      </w:r>
      <w:r w:rsidR="00D67598">
        <w:instrText xml:space="preserve"> REF _Ref358367282 \w \h </w:instrText>
      </w:r>
      <w:r w:rsidR="00D67598">
        <w:fldChar w:fldCharType="separate"/>
      </w:r>
      <w:r w:rsidR="00154D81">
        <w:rPr>
          <w:cs/>
        </w:rPr>
        <w:t>‎</w:t>
      </w:r>
      <w:r w:rsidR="00154D81">
        <w:t>5.4</w:t>
      </w:r>
      <w:r w:rsidR="00D67598">
        <w:fldChar w:fldCharType="end"/>
      </w:r>
      <w:r w:rsidR="00D67598">
        <w:t>), personal pronoun</w:t>
      </w:r>
      <w:r w:rsidR="00D67598">
        <w:rPr>
          <w:rFonts w:eastAsia="Arial Unicode MS"/>
        </w:rPr>
        <w:t>s</w:t>
      </w:r>
      <w:r w:rsidR="00D67598" w:rsidRPr="00674BB1">
        <w:t xml:space="preserve"> (§</w:t>
      </w:r>
      <w:r w:rsidR="00D67598">
        <w:fldChar w:fldCharType="begin"/>
      </w:r>
      <w:r w:rsidR="00D67598">
        <w:instrText xml:space="preserve"> REF _Ref351641095 \w \h </w:instrText>
      </w:r>
      <w:r w:rsidR="00D67598">
        <w:fldChar w:fldCharType="separate"/>
      </w:r>
      <w:r w:rsidR="00154D81">
        <w:rPr>
          <w:cs/>
        </w:rPr>
        <w:t>‎</w:t>
      </w:r>
      <w:r w:rsidR="00154D81">
        <w:t>5.5</w:t>
      </w:r>
      <w:r w:rsidR="00D67598">
        <w:fldChar w:fldCharType="end"/>
      </w:r>
      <w:r w:rsidR="00D67598" w:rsidRPr="00674BB1">
        <w:t>)</w:t>
      </w:r>
      <w:r w:rsidR="00D67598">
        <w:t xml:space="preserve">, and </w:t>
      </w:r>
      <w:r w:rsidR="00D67598" w:rsidRPr="00674BB1">
        <w:t>demonstratives (§</w:t>
      </w:r>
      <w:r w:rsidR="00D67598">
        <w:fldChar w:fldCharType="begin"/>
      </w:r>
      <w:r w:rsidR="00D67598">
        <w:instrText xml:space="preserve"> REF _Ref350501736 \w \h </w:instrText>
      </w:r>
      <w:r w:rsidR="00D67598">
        <w:fldChar w:fldCharType="separate"/>
      </w:r>
      <w:r w:rsidR="00154D81">
        <w:rPr>
          <w:cs/>
        </w:rPr>
        <w:t>‎</w:t>
      </w:r>
      <w:r w:rsidR="00154D81">
        <w:t>5.6</w:t>
      </w:r>
      <w:r w:rsidR="00D67598">
        <w:fldChar w:fldCharType="end"/>
      </w:r>
      <w:r w:rsidR="00D67598" w:rsidRPr="00674BB1">
        <w:t>)</w:t>
      </w:r>
      <w:r w:rsidR="00D67598">
        <w:t xml:space="preserve"> in terms of the following distributional properties. Some of these properties, however, do not apply to all four noun types</w:t>
      </w:r>
      <w:r w:rsidR="000B3F36">
        <w:t xml:space="preserve">. The exceptions are </w:t>
      </w:r>
      <w:r w:rsidR="00D67598">
        <w:t>mentioned below</w:t>
      </w:r>
      <w:r w:rsidR="000B3F36">
        <w:t xml:space="preserve"> and discussed in more detail in the respective sections on the different noun types</w:t>
      </w:r>
      <w:r w:rsidR="00D67598">
        <w:t>.</w:t>
      </w:r>
    </w:p>
    <w:p w14:paraId="3A6096C6" w14:textId="17808FBB" w:rsidR="00D67598" w:rsidRDefault="00D67598" w:rsidP="006D26B6">
      <w:pPr>
        <w:pStyle w:val="I0Indented"/>
        <w:numPr>
          <w:ilvl w:val="0"/>
          <w:numId w:val="80"/>
        </w:numPr>
      </w:pPr>
      <w:r>
        <w:t>Nouns are distinct from verbs (a) in terms of their predominant functions as heads in noun phrases and as arguments in verbal clauses, (b) in that they can be quantified with numerals and quantifiers (</w:t>
      </w:r>
      <w:r>
        <w:rPr>
          <w:rFonts w:eastAsia="Arial Unicode MS"/>
        </w:rPr>
        <w:t xml:space="preserve">this </w:t>
      </w:r>
      <w:r w:rsidR="00141B90">
        <w:rPr>
          <w:rFonts w:eastAsia="Arial Unicode MS"/>
        </w:rPr>
        <w:t xml:space="preserve">only </w:t>
      </w:r>
      <w:r>
        <w:rPr>
          <w:rFonts w:eastAsia="Arial Unicode MS"/>
        </w:rPr>
        <w:t xml:space="preserve">applies to common </w:t>
      </w:r>
      <w:r w:rsidR="00141B90">
        <w:rPr>
          <w:rFonts w:eastAsia="Arial Unicode MS"/>
        </w:rPr>
        <w:t xml:space="preserve">and proper </w:t>
      </w:r>
      <w:r>
        <w:rPr>
          <w:rFonts w:eastAsia="Arial Unicode MS"/>
        </w:rPr>
        <w:t>nouns</w:t>
      </w:r>
      <w:r>
        <w:t xml:space="preserve">), and (c) in that they are only negated with </w:t>
      </w:r>
      <w:r w:rsidRPr="00A351AA">
        <w:rPr>
          <w:rStyle w:val="ChItalBold"/>
        </w:rPr>
        <w:t>bukang</w:t>
      </w:r>
      <w:r>
        <w:t xml:space="preserve"> </w:t>
      </w:r>
      <w:r w:rsidR="00B7093A">
        <w:t>‘</w:t>
      </w:r>
      <w:r w:rsidRPr="0099608C">
        <w:rPr>
          <w:rStyle w:val="ChSmallCaps"/>
        </w:rPr>
        <w:t>neg</w:t>
      </w:r>
      <w:r w:rsidR="00B7093A">
        <w:t>’</w:t>
      </w:r>
      <w:r>
        <w:t>.</w:t>
      </w:r>
    </w:p>
    <w:p w14:paraId="2684FDED" w14:textId="4DDDD353" w:rsidR="00D67598" w:rsidRPr="00193771" w:rsidRDefault="00D67598" w:rsidP="006D26B6">
      <w:pPr>
        <w:pStyle w:val="I0Indented"/>
        <w:numPr>
          <w:ilvl w:val="0"/>
          <w:numId w:val="80"/>
        </w:numPr>
      </w:pPr>
      <w:r>
        <w:t>Unlike adverbs, nouns (a) have predicative uses, and (b) can modify other nouns.</w:t>
      </w:r>
    </w:p>
    <w:p w14:paraId="570E3853" w14:textId="5D6BAE5B" w:rsidR="00D67598" w:rsidRDefault="00D67598" w:rsidP="006D26B6">
      <w:pPr>
        <w:pStyle w:val="I0Indented"/>
        <w:numPr>
          <w:ilvl w:val="0"/>
          <w:numId w:val="80"/>
        </w:numPr>
      </w:pPr>
      <w:r>
        <w:t xml:space="preserve">Nouns are distinct from personal pronouns, in that nouns (a) can be modified with personal pronouns, while personal pronouns are not modified with nouns, (b) can be modified with numerals/quantifiers in </w:t>
      </w:r>
      <w:r>
        <w:lastRenderedPageBreak/>
        <w:t xml:space="preserve">pre- or post-head position, while </w:t>
      </w:r>
      <w:r w:rsidR="00214A3F">
        <w:t xml:space="preserve">personal </w:t>
      </w:r>
      <w:r>
        <w:t xml:space="preserve">pronouns are only modified with numerals/quantifiers in post-head position, and (c) can express the possessum in </w:t>
      </w:r>
      <w:r w:rsidRPr="007F7CF5">
        <w:rPr>
          <w:rFonts w:eastAsia="Arial Unicode MS"/>
        </w:rPr>
        <w:t xml:space="preserve">adnominal possessive constructions, while </w:t>
      </w:r>
      <w:r>
        <w:t>personal pronoun</w:t>
      </w:r>
      <w:r w:rsidRPr="007F7CF5">
        <w:rPr>
          <w:rFonts w:eastAsia="Arial Unicode MS"/>
        </w:rPr>
        <w:t>s do not take this slot.</w:t>
      </w:r>
      <w:r w:rsidR="000B3F36">
        <w:rPr>
          <w:rFonts w:eastAsia="Arial Unicode MS"/>
        </w:rPr>
        <w:t xml:space="preserve"> (Most of these properties only apply to common and (to a lesser extent to) proper nouns but not to locative and direction nouns.)</w:t>
      </w:r>
    </w:p>
    <w:p w14:paraId="5793B014" w14:textId="02BBE1EA" w:rsidR="00D67598" w:rsidRDefault="00D67598" w:rsidP="006D26B6">
      <w:pPr>
        <w:pStyle w:val="I05I"/>
        <w:numPr>
          <w:ilvl w:val="0"/>
          <w:numId w:val="80"/>
        </w:numPr>
      </w:pPr>
      <w:r>
        <w:t>Nouns can be modified with demonstratives, whereas demonstratives cannot be modified with nouns.</w:t>
      </w:r>
    </w:p>
    <w:p w14:paraId="39AD9EC9" w14:textId="4AC4283C" w:rsidR="00130064" w:rsidRDefault="00F02B0F" w:rsidP="00F02B0F">
      <w:pPr>
        <w:pStyle w:val="Body0015after"/>
      </w:pPr>
      <w:r>
        <w:t xml:space="preserve">The following sections describe the </w:t>
      </w:r>
      <w:r w:rsidR="00015E41">
        <w:t xml:space="preserve">four </w:t>
      </w:r>
      <w:r>
        <w:t xml:space="preserve">noun types in more detail: </w:t>
      </w:r>
      <w:r w:rsidR="00130064">
        <w:t xml:space="preserve">common nouns </w:t>
      </w:r>
      <w:r>
        <w:t xml:space="preserve">are </w:t>
      </w:r>
      <w:r w:rsidR="004E5BAE">
        <w:t xml:space="preserve">discussed </w:t>
      </w:r>
      <w:r>
        <w:t xml:space="preserve">in </w:t>
      </w:r>
      <w:r w:rsidR="00130064" w:rsidRPr="00674BB1">
        <w:t>§</w:t>
      </w:r>
      <w:r w:rsidR="00130064">
        <w:fldChar w:fldCharType="begin"/>
      </w:r>
      <w:r w:rsidR="00130064">
        <w:instrText xml:space="preserve"> REF _Ref342375954 \w \h </w:instrText>
      </w:r>
      <w:r w:rsidR="00130064">
        <w:fldChar w:fldCharType="separate"/>
      </w:r>
      <w:r w:rsidR="00154D81">
        <w:rPr>
          <w:cs/>
        </w:rPr>
        <w:t>‎</w:t>
      </w:r>
      <w:r w:rsidR="00154D81">
        <w:t>5.2.1</w:t>
      </w:r>
      <w:r w:rsidR="00130064">
        <w:fldChar w:fldCharType="end"/>
      </w:r>
      <w:r w:rsidR="00130064">
        <w:t xml:space="preserve">, proper nouns </w:t>
      </w:r>
      <w:r>
        <w:t xml:space="preserve">in </w:t>
      </w:r>
      <w:r w:rsidR="00130064" w:rsidRPr="00674BB1">
        <w:t>§</w:t>
      </w:r>
      <w:r w:rsidR="00130064">
        <w:fldChar w:fldCharType="begin"/>
      </w:r>
      <w:r w:rsidR="00130064">
        <w:instrText xml:space="preserve"> REF _Ref342375955 \w \h </w:instrText>
      </w:r>
      <w:r w:rsidR="00130064">
        <w:fldChar w:fldCharType="separate"/>
      </w:r>
      <w:r w:rsidR="00154D81">
        <w:rPr>
          <w:cs/>
        </w:rPr>
        <w:t>‎</w:t>
      </w:r>
      <w:r w:rsidR="00154D81">
        <w:t>5.2.2</w:t>
      </w:r>
      <w:r w:rsidR="00130064">
        <w:fldChar w:fldCharType="end"/>
      </w:r>
      <w:r w:rsidR="004F1373">
        <w:t>, location</w:t>
      </w:r>
      <w:r w:rsidR="00130064">
        <w:t xml:space="preserve"> nouns </w:t>
      </w:r>
      <w:r>
        <w:t xml:space="preserve">in </w:t>
      </w:r>
      <w:r w:rsidR="00130064" w:rsidRPr="00674BB1">
        <w:t>§</w:t>
      </w:r>
      <w:r w:rsidR="00130064">
        <w:fldChar w:fldCharType="begin"/>
      </w:r>
      <w:r w:rsidR="00130064">
        <w:instrText xml:space="preserve"> REF _Ref322531172 \w \h </w:instrText>
      </w:r>
      <w:r w:rsidR="00130064">
        <w:fldChar w:fldCharType="separate"/>
      </w:r>
      <w:r w:rsidR="00154D81">
        <w:rPr>
          <w:cs/>
        </w:rPr>
        <w:t>‎</w:t>
      </w:r>
      <w:r w:rsidR="00154D81">
        <w:t>5.2.3</w:t>
      </w:r>
      <w:r w:rsidR="00130064">
        <w:fldChar w:fldCharType="end"/>
      </w:r>
      <w:r w:rsidR="00130064">
        <w:t>, and dir</w:t>
      </w:r>
      <w:r>
        <w:t xml:space="preserve">ection nouns in </w:t>
      </w:r>
      <w:r w:rsidR="00130064">
        <w:t>§</w:t>
      </w:r>
      <w:r w:rsidR="00130064">
        <w:fldChar w:fldCharType="begin"/>
      </w:r>
      <w:r w:rsidR="00130064">
        <w:instrText xml:space="preserve"> REF _Ref373936913 \w \h </w:instrText>
      </w:r>
      <w:r w:rsidR="00130064">
        <w:fldChar w:fldCharType="separate"/>
      </w:r>
      <w:r w:rsidR="00154D81">
        <w:rPr>
          <w:cs/>
        </w:rPr>
        <w:t>‎</w:t>
      </w:r>
      <w:r w:rsidR="00154D81">
        <w:t>5.2.4</w:t>
      </w:r>
      <w:r w:rsidR="00130064">
        <w:fldChar w:fldCharType="end"/>
      </w:r>
      <w:r w:rsidR="00130064">
        <w:t xml:space="preserve">. Also included </w:t>
      </w:r>
      <w:r w:rsidR="001E0247">
        <w:t xml:space="preserve">are brief descriptions of </w:t>
      </w:r>
      <w:r w:rsidR="00130064">
        <w:t xml:space="preserve">time-denoting nouns </w:t>
      </w:r>
      <w:r>
        <w:t xml:space="preserve">in </w:t>
      </w:r>
      <w:r w:rsidR="00130064" w:rsidRPr="00674BB1">
        <w:t>§</w:t>
      </w:r>
      <w:r w:rsidR="00130064">
        <w:fldChar w:fldCharType="begin"/>
      </w:r>
      <w:r w:rsidR="00130064">
        <w:instrText xml:space="preserve"> REF _Ref351641496 \w \h </w:instrText>
      </w:r>
      <w:r w:rsidR="00130064">
        <w:fldChar w:fldCharType="separate"/>
      </w:r>
      <w:r w:rsidR="00154D81">
        <w:rPr>
          <w:cs/>
        </w:rPr>
        <w:t>‎</w:t>
      </w:r>
      <w:r w:rsidR="00154D81">
        <w:t>5.2.5</w:t>
      </w:r>
      <w:r w:rsidR="00130064">
        <w:fldChar w:fldCharType="end"/>
      </w:r>
      <w:r w:rsidR="00495275">
        <w:t>, classifying</w:t>
      </w:r>
      <w:r>
        <w:t xml:space="preserve"> nouns in </w:t>
      </w:r>
      <w:r w:rsidR="001E0247">
        <w:t>§</w:t>
      </w:r>
      <w:r w:rsidR="001E0247">
        <w:rPr>
          <w:lang w:eastAsia="en-US"/>
        </w:rPr>
        <w:fldChar w:fldCharType="begin"/>
      </w:r>
      <w:r w:rsidR="001E0247">
        <w:rPr>
          <w:lang w:eastAsia="en-US"/>
        </w:rPr>
        <w:instrText xml:space="preserve"> REF _Ref351641492 \w \h </w:instrText>
      </w:r>
      <w:r w:rsidR="001E0247">
        <w:rPr>
          <w:lang w:eastAsia="en-US"/>
        </w:rPr>
      </w:r>
      <w:r w:rsidR="001E0247">
        <w:rPr>
          <w:lang w:eastAsia="en-US"/>
        </w:rPr>
        <w:fldChar w:fldCharType="separate"/>
      </w:r>
      <w:r w:rsidR="00154D81">
        <w:rPr>
          <w:cs/>
          <w:lang w:eastAsia="en-US"/>
        </w:rPr>
        <w:t>‎</w:t>
      </w:r>
      <w:r w:rsidR="00154D81">
        <w:rPr>
          <w:lang w:eastAsia="en-US"/>
        </w:rPr>
        <w:t>5.2.6</w:t>
      </w:r>
      <w:r w:rsidR="001E0247">
        <w:rPr>
          <w:lang w:eastAsia="en-US"/>
        </w:rPr>
        <w:fldChar w:fldCharType="end"/>
      </w:r>
      <w:r w:rsidR="001E0247">
        <w:t xml:space="preserve">, </w:t>
      </w:r>
      <w:r>
        <w:t xml:space="preserve">and kinship terms in </w:t>
      </w:r>
      <w:r w:rsidR="002A66D3">
        <w:t>§</w:t>
      </w:r>
      <w:r w:rsidR="001E0247">
        <w:fldChar w:fldCharType="begin"/>
      </w:r>
      <w:r w:rsidR="001E0247">
        <w:instrText xml:space="preserve"> REF _Ref435630031 \w \h </w:instrText>
      </w:r>
      <w:r w:rsidR="001E0247">
        <w:fldChar w:fldCharType="separate"/>
      </w:r>
      <w:r w:rsidR="00154D81">
        <w:rPr>
          <w:cs/>
        </w:rPr>
        <w:t>‎</w:t>
      </w:r>
      <w:r w:rsidR="00154D81">
        <w:t>5.2.7</w:t>
      </w:r>
      <w:r w:rsidR="001E0247">
        <w:fldChar w:fldCharType="end"/>
      </w:r>
      <w:r w:rsidR="002A66D3">
        <w:t>.</w:t>
      </w:r>
    </w:p>
    <w:p w14:paraId="54B15C3C" w14:textId="77777777" w:rsidR="00130064" w:rsidRDefault="00130064" w:rsidP="00130064">
      <w:pPr>
        <w:pStyle w:val="Heading3"/>
      </w:pPr>
      <w:bookmarkStart w:id="1979" w:name="_Ref342375954"/>
      <w:bookmarkStart w:id="1980" w:name="_Toc342590048"/>
      <w:bookmarkStart w:id="1981" w:name="_Toc350360853"/>
      <w:bookmarkStart w:id="1982" w:name="_Toc367531078"/>
      <w:bookmarkStart w:id="1983" w:name="_Toc440455571"/>
      <w:r>
        <w:t>Common nouns</w:t>
      </w:r>
      <w:bookmarkEnd w:id="1979"/>
      <w:bookmarkEnd w:id="1980"/>
      <w:bookmarkEnd w:id="1981"/>
      <w:bookmarkEnd w:id="1982"/>
      <w:bookmarkEnd w:id="1983"/>
    </w:p>
    <w:p w14:paraId="0DE499CC" w14:textId="17A17C88" w:rsidR="007E15AC" w:rsidRDefault="00130064" w:rsidP="007E15AC">
      <w:pPr>
        <w:pStyle w:val="Body0005after"/>
      </w:pPr>
      <w:r w:rsidRPr="00D13DFE">
        <w:t>Common nouns have general reference</w:t>
      </w:r>
      <w:r w:rsidR="005C2116">
        <w:t>,</w:t>
      </w:r>
      <w:r w:rsidRPr="00D13DFE">
        <w:t xml:space="preserve"> in that they </w:t>
      </w:r>
      <w:r w:rsidR="00B7093A">
        <w:t>“</w:t>
      </w:r>
      <w:r w:rsidRPr="00D13DFE">
        <w:t xml:space="preserve">do not refer to </w:t>
      </w:r>
      <w:r w:rsidRPr="003A6CE3">
        <w:t>individual entities</w:t>
      </w:r>
      <w:r>
        <w:t xml:space="preserve"> (</w:t>
      </w:r>
      <w:r w:rsidR="00B7093A">
        <w:t>‘</w:t>
      </w:r>
      <w:r>
        <w:t>tokens</w:t>
      </w:r>
      <w:r w:rsidR="00B7093A">
        <w:t>’</w:t>
      </w:r>
      <w:r>
        <w:t>) but only connote classes (</w:t>
      </w:r>
      <w:r w:rsidR="00B7093A">
        <w:t>‘</w:t>
      </w:r>
      <w:r>
        <w:t>types) of entities</w:t>
      </w:r>
      <w:r w:rsidR="00B7093A">
        <w:t>”</w:t>
      </w:r>
      <w:r>
        <w:t xml:space="preserve"> </w:t>
      </w:r>
      <w:r w:rsidR="00BA6215">
        <w:rPr>
          <w:rStyle w:val="Citation"/>
        </w:rPr>
        <w:fldChar w:fldCharType="begin"/>
      </w:r>
      <w:r w:rsidR="0092451D">
        <w:rPr>
          <w:rStyle w:val="Citation"/>
        </w:rPr>
        <w:instrText>ADDIN CITAVI.PLACEHOLDER 367d68f9-b0e6-4314-afff-0526c7733ae0 PFBsYWNlaG9sZGVyPg0KICA8QWRkSW5WZXJzaW9uPjUuMi4wLjg8L0FkZEluVmVyc2lvbj4NCiAgPElkPjM2N2Q2OGY5LWIwZTYtNDMxNC1hZmZmLTA1MjZjNzczM2FlMDwvSWQ+DQogIDxFbnRyaWVzPg0KICAgIDxFbnRyeT4NCiAgICAgIDxJZD5kZjFjM2JmOS0zM2QwLTRjZDktOTMzYi0wMmI2YWY3NTJjNmM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mVmZXJlbmNlSWQ+NWQ4MTQxNjYtYjg3Mi00MTc0LWEwZWItZjQ2NzZmYmI4Zjgw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dsOzbiAyMDAxOiA1OCk8L1RleHQ+DQogICAgPC9UZXh0VW5pdD4NCiAgPC9UZXh0VW5pdHM+DQo8L1BsYWNlaG9sZGVyPg==</w:instrText>
      </w:r>
      <w:r w:rsidR="00BA6215">
        <w:rPr>
          <w:rStyle w:val="Citation"/>
        </w:rPr>
        <w:fldChar w:fldCharType="separate"/>
      </w:r>
      <w:bookmarkStart w:id="1984" w:name="_CTVP001367d68f9b0e64314afff0526c7733ae0"/>
      <w:r w:rsidR="0092006B">
        <w:rPr>
          <w:rStyle w:val="Citation"/>
        </w:rPr>
        <w:t>(Givón 2001: 58)</w:t>
      </w:r>
      <w:bookmarkEnd w:id="1984"/>
      <w:r w:rsidR="00BA6215">
        <w:rPr>
          <w:rStyle w:val="Citation"/>
        </w:rPr>
        <w:fldChar w:fldCharType="end"/>
      </w:r>
      <w:r w:rsidRPr="00D13DFE">
        <w:t>.</w:t>
      </w:r>
      <w:r>
        <w:t xml:space="preserve"> </w:t>
      </w:r>
      <w:r w:rsidR="007E15AC">
        <w:t>They have the following defining syntactic and functional properties:</w:t>
      </w:r>
    </w:p>
    <w:p w14:paraId="15ECD08C" w14:textId="5634A370" w:rsidR="007E15AC" w:rsidRPr="0037252F" w:rsidRDefault="007E15AC" w:rsidP="006D26B6">
      <w:pPr>
        <w:pStyle w:val="I0Indented"/>
        <w:numPr>
          <w:ilvl w:val="0"/>
          <w:numId w:val="60"/>
        </w:numPr>
        <w:tabs>
          <w:tab w:val="clear" w:pos="1134"/>
          <w:tab w:val="num" w:pos="992"/>
        </w:tabs>
        <w:ind w:left="992" w:hanging="425"/>
      </w:pPr>
      <w:r>
        <w:rPr>
          <w:rFonts w:eastAsia="Arial Unicode MS"/>
        </w:rPr>
        <w:t>Head function in noun phrases is predominant (</w:t>
      </w:r>
      <w:r>
        <w:t xml:space="preserve">Chapter </w:t>
      </w:r>
      <w:r>
        <w:fldChar w:fldCharType="begin"/>
      </w:r>
      <w:r>
        <w:instrText xml:space="preserve"> REF _Ref361998469 \w \h </w:instrText>
      </w:r>
      <w:r>
        <w:fldChar w:fldCharType="separate"/>
      </w:r>
      <w:r w:rsidR="00154D81">
        <w:rPr>
          <w:cs/>
        </w:rPr>
        <w:t>‎</w:t>
      </w:r>
      <w:r w:rsidR="00154D81">
        <w:t>8</w:t>
      </w:r>
      <w:r>
        <w:fldChar w:fldCharType="end"/>
      </w:r>
      <w:r>
        <w:rPr>
          <w:rFonts w:eastAsia="Arial Unicode MS"/>
        </w:rPr>
        <w:t>); in addition, they also have predicative function in non-verbal clauses (</w:t>
      </w:r>
      <w:r>
        <w:t xml:space="preserve">Chapter </w:t>
      </w:r>
      <w:r>
        <w:fldChar w:fldCharType="begin"/>
      </w:r>
      <w:r>
        <w:instrText xml:space="preserve"> REF _Ref293423883 \w \h </w:instrText>
      </w:r>
      <w:r>
        <w:fldChar w:fldCharType="separate"/>
      </w:r>
      <w:r w:rsidR="00154D81">
        <w:rPr>
          <w:cs/>
        </w:rPr>
        <w:t>‎</w:t>
      </w:r>
      <w:r w:rsidR="00154D81">
        <w:t>12</w:t>
      </w:r>
      <w:r>
        <w:fldChar w:fldCharType="end"/>
      </w:r>
      <w:r>
        <w:rPr>
          <w:rFonts w:eastAsia="Arial Unicode MS"/>
        </w:rPr>
        <w:t>).</w:t>
      </w:r>
    </w:p>
    <w:p w14:paraId="39094F7F" w14:textId="750B8D41" w:rsidR="007E15AC" w:rsidRPr="00FA4C7E" w:rsidRDefault="00AF5391" w:rsidP="006D26B6">
      <w:pPr>
        <w:pStyle w:val="I0Indented"/>
        <w:numPr>
          <w:ilvl w:val="0"/>
          <w:numId w:val="60"/>
        </w:numPr>
        <w:tabs>
          <w:tab w:val="clear" w:pos="1134"/>
          <w:tab w:val="num" w:pos="992"/>
        </w:tabs>
        <w:ind w:left="992" w:hanging="425"/>
      </w:pPr>
      <w:r>
        <w:rPr>
          <w:rFonts w:eastAsia="Arial Unicode MS"/>
        </w:rPr>
        <w:t>Argument function (subject</w:t>
      </w:r>
      <w:r w:rsidR="007E15AC">
        <w:rPr>
          <w:rFonts w:eastAsia="Arial Unicode MS"/>
        </w:rPr>
        <w:t xml:space="preserve"> or object) in verbal clauses is predominant (</w:t>
      </w:r>
      <w:r w:rsidR="007E15AC">
        <w:t xml:space="preserve">Chapter </w:t>
      </w:r>
      <w:r w:rsidR="007E15AC">
        <w:fldChar w:fldCharType="begin"/>
      </w:r>
      <w:r w:rsidR="007E15AC">
        <w:instrText xml:space="preserve"> REF _Ref289539095 \w \h </w:instrText>
      </w:r>
      <w:r w:rsidR="007E15AC">
        <w:fldChar w:fldCharType="separate"/>
      </w:r>
      <w:r w:rsidR="00154D81">
        <w:rPr>
          <w:cs/>
        </w:rPr>
        <w:t>‎</w:t>
      </w:r>
      <w:r w:rsidR="00154D81">
        <w:t>11</w:t>
      </w:r>
      <w:r w:rsidR="007E15AC">
        <w:fldChar w:fldCharType="end"/>
      </w:r>
      <w:r w:rsidR="007E15AC">
        <w:rPr>
          <w:rFonts w:eastAsia="Arial Unicode MS"/>
        </w:rPr>
        <w:t>).</w:t>
      </w:r>
      <w:r w:rsidR="007E15AC">
        <w:rPr>
          <w:rStyle w:val="FootnoteReference"/>
          <w:rFonts w:eastAsia="Arial Unicode MS"/>
        </w:rPr>
        <w:footnoteReference w:id="143"/>
      </w:r>
    </w:p>
    <w:p w14:paraId="353B7D4D" w14:textId="77777777" w:rsidR="007E15AC" w:rsidRDefault="007E15AC" w:rsidP="006D26B6">
      <w:pPr>
        <w:pStyle w:val="I0Indented"/>
        <w:numPr>
          <w:ilvl w:val="0"/>
          <w:numId w:val="60"/>
        </w:numPr>
        <w:tabs>
          <w:tab w:val="clear" w:pos="1134"/>
          <w:tab w:val="num" w:pos="992"/>
        </w:tabs>
        <w:ind w:left="992" w:hanging="425"/>
      </w:pPr>
      <w:r>
        <w:rPr>
          <w:rFonts w:eastAsia="Arial Unicode MS"/>
        </w:rPr>
        <w:t xml:space="preserve">Quantification (with numerals and quantifiers) and modification with adnominal constituents (including other nouns, verbs, </w:t>
      </w:r>
      <w:r>
        <w:t>personal pronoun</w:t>
      </w:r>
      <w:r>
        <w:rPr>
          <w:rFonts w:eastAsia="Arial Unicode MS"/>
        </w:rPr>
        <w:t>s, demonstratives, locatives, interrogatives, noun phrases, prepositional phrases, and/or relative clauses) (</w:t>
      </w:r>
      <w:r>
        <w:t xml:space="preserve">Chapter </w:t>
      </w:r>
      <w:r>
        <w:fldChar w:fldCharType="begin"/>
      </w:r>
      <w:r>
        <w:instrText xml:space="preserve"> REF _Ref361998469 \w \h </w:instrText>
      </w:r>
      <w:r>
        <w:fldChar w:fldCharType="separate"/>
      </w:r>
      <w:r w:rsidR="00154D81">
        <w:rPr>
          <w:cs/>
        </w:rPr>
        <w:t>‎</w:t>
      </w:r>
      <w:r w:rsidR="00154D81">
        <w:t>8</w:t>
      </w:r>
      <w:r>
        <w:fldChar w:fldCharType="end"/>
      </w:r>
      <w:r>
        <w:rPr>
          <w:rFonts w:eastAsia="Arial Unicode MS"/>
        </w:rPr>
        <w:t>).</w:t>
      </w:r>
    </w:p>
    <w:p w14:paraId="4642B55C" w14:textId="41B851A4" w:rsidR="007E15AC" w:rsidRPr="00193771" w:rsidRDefault="007E15AC" w:rsidP="00BD7CBB">
      <w:pPr>
        <w:pStyle w:val="I0Indented"/>
        <w:numPr>
          <w:ilvl w:val="0"/>
          <w:numId w:val="60"/>
        </w:numPr>
        <w:tabs>
          <w:tab w:val="clear" w:pos="1134"/>
          <w:tab w:val="num" w:pos="992"/>
        </w:tabs>
        <w:ind w:left="992" w:hanging="425"/>
      </w:pPr>
      <w:r>
        <w:rPr>
          <w:rFonts w:eastAsia="Arial Unicode MS"/>
        </w:rPr>
        <w:t xml:space="preserve">Negation only with </w:t>
      </w:r>
      <w:r w:rsidRPr="00A95247">
        <w:rPr>
          <w:rStyle w:val="ChItalBold"/>
          <w:rFonts w:eastAsia="Arial Unicode MS"/>
        </w:rPr>
        <w:t>bukang</w:t>
      </w:r>
      <w:r>
        <w:rPr>
          <w:rFonts w:eastAsia="Arial Unicode MS"/>
        </w:rPr>
        <w:t xml:space="preserve"> </w:t>
      </w:r>
      <w:r w:rsidR="00B7093A">
        <w:rPr>
          <w:rFonts w:eastAsia="Arial Unicode MS"/>
        </w:rPr>
        <w:t>‘</w:t>
      </w:r>
      <w:r w:rsidRPr="0099608C">
        <w:rPr>
          <w:rStyle w:val="ChSmallCaps"/>
        </w:rPr>
        <w:t>neg</w:t>
      </w:r>
      <w:r w:rsidR="00B7093A">
        <w:rPr>
          <w:rFonts w:eastAsia="Arial Unicode MS"/>
        </w:rPr>
        <w:t>’</w:t>
      </w:r>
      <w:r>
        <w:rPr>
          <w:rFonts w:eastAsia="Arial Unicode MS"/>
        </w:rPr>
        <w:t xml:space="preserve"> (</w:t>
      </w:r>
      <w:r w:rsidRPr="00674BB1">
        <w:t>§</w:t>
      </w:r>
      <w:r w:rsidR="00BD7CBB">
        <w:rPr>
          <w:rFonts w:eastAsia="Arial Unicode MS"/>
        </w:rPr>
        <w:fldChar w:fldCharType="begin"/>
      </w:r>
      <w:r w:rsidR="00BD7CBB">
        <w:instrText xml:space="preserve"> REF _Ref363560297 \w \h </w:instrText>
      </w:r>
      <w:r w:rsidR="00BD7CBB">
        <w:rPr>
          <w:rFonts w:eastAsia="Arial Unicode MS"/>
        </w:rPr>
      </w:r>
      <w:r w:rsidR="00BD7CBB">
        <w:rPr>
          <w:rFonts w:eastAsia="Arial Unicode MS"/>
        </w:rPr>
        <w:fldChar w:fldCharType="separate"/>
      </w:r>
      <w:r w:rsidR="00154D81">
        <w:rPr>
          <w:cs/>
        </w:rPr>
        <w:t>‎</w:t>
      </w:r>
      <w:r w:rsidR="00154D81">
        <w:t>13.1.2</w:t>
      </w:r>
      <w:r w:rsidR="00BD7CBB">
        <w:rPr>
          <w:rFonts w:eastAsia="Arial Unicode MS"/>
        </w:rPr>
        <w:fldChar w:fldCharType="end"/>
      </w:r>
      <w:r>
        <w:rPr>
          <w:rFonts w:eastAsia="Arial Unicode MS"/>
        </w:rPr>
        <w:t>).</w:t>
      </w:r>
    </w:p>
    <w:p w14:paraId="083461B8" w14:textId="3C6EF2EE" w:rsidR="007E15AC" w:rsidRDefault="007E15AC" w:rsidP="006D26B6">
      <w:pPr>
        <w:pStyle w:val="I05I"/>
        <w:numPr>
          <w:ilvl w:val="0"/>
          <w:numId w:val="60"/>
        </w:numPr>
        <w:tabs>
          <w:tab w:val="clear" w:pos="1134"/>
          <w:tab w:val="num" w:pos="992"/>
        </w:tabs>
        <w:ind w:left="992" w:hanging="425"/>
      </w:pPr>
      <w:r>
        <w:rPr>
          <w:rFonts w:eastAsia="Arial Unicode MS"/>
        </w:rPr>
        <w:t>In adnominal possessive constructions, common nouns can express the possessor and/or the possessum (</w:t>
      </w:r>
      <w:r>
        <w:t xml:space="preserve">Chapter </w:t>
      </w:r>
      <w:r>
        <w:fldChar w:fldCharType="begin"/>
      </w:r>
      <w:r>
        <w:instrText xml:space="preserve"> REF _Ref358725848 \w \h </w:instrText>
      </w:r>
      <w:r>
        <w:fldChar w:fldCharType="separate"/>
      </w:r>
      <w:r w:rsidR="00154D81">
        <w:rPr>
          <w:cs/>
        </w:rPr>
        <w:t>‎</w:t>
      </w:r>
      <w:r w:rsidR="00154D81">
        <w:t>9</w:t>
      </w:r>
      <w:r>
        <w:fldChar w:fldCharType="end"/>
      </w:r>
      <w:r>
        <w:rPr>
          <w:rFonts w:eastAsia="Arial Unicode MS"/>
        </w:rPr>
        <w:t>).</w:t>
      </w:r>
    </w:p>
    <w:p w14:paraId="332C541F" w14:textId="2C5545EA" w:rsidR="00130064" w:rsidRPr="00D13DFE" w:rsidRDefault="00AF5391" w:rsidP="00AF5391">
      <w:pPr>
        <w:pStyle w:val="Body0005after"/>
      </w:pPr>
      <w:r>
        <w:t>Cross-linguistically</w:t>
      </w:r>
      <w:r w:rsidR="00130064" w:rsidRPr="00D13DFE">
        <w:t xml:space="preserve">, two types of common nouns can be distinguished, count </w:t>
      </w:r>
      <w:r w:rsidR="00130064" w:rsidRPr="006E220E">
        <w:t xml:space="preserve">nouns and mass nouns. </w:t>
      </w:r>
      <w:r>
        <w:t xml:space="preserve">While a count noun </w:t>
      </w:r>
      <w:r w:rsidR="00130064" w:rsidRPr="006E220E">
        <w:t xml:space="preserve">designates </w:t>
      </w:r>
      <w:r w:rsidR="00B7093A">
        <w:t>“</w:t>
      </w:r>
      <w:r w:rsidR="00130064" w:rsidRPr="006E220E">
        <w:t>a separate, one of a number of such entities which can</w:t>
      </w:r>
      <w:r w:rsidR="00130064">
        <w:t xml:space="preserve"> be counted</w:t>
      </w:r>
      <w:r w:rsidR="00B7093A">
        <w:t>”</w:t>
      </w:r>
      <w:r w:rsidR="00AF1707" w:rsidRPr="00C109EA">
        <w:t>,</w:t>
      </w:r>
      <w:r w:rsidR="00130064" w:rsidRPr="006E220E">
        <w:t xml:space="preserve"> a mass noun </w:t>
      </w:r>
      <w:r w:rsidR="00B7093A">
        <w:t>“</w:t>
      </w:r>
      <w:r w:rsidR="00130064" w:rsidRPr="00C36350">
        <w:t xml:space="preserve">denotes a quantity or </w:t>
      </w:r>
      <w:r w:rsidR="00130064">
        <w:t>mass of unindividuated material</w:t>
      </w:r>
      <w:r w:rsidR="00B7093A">
        <w:t>”</w:t>
      </w:r>
      <w:r w:rsidR="00130064">
        <w:t xml:space="preserve"> </w:t>
      </w:r>
      <w:r w:rsidR="00BA6215">
        <w:rPr>
          <w:rStyle w:val="Citation"/>
        </w:rPr>
        <w:fldChar w:fldCharType="begin"/>
      </w:r>
      <w:r w:rsidR="0092451D">
        <w:rPr>
          <w:rStyle w:val="Citation"/>
        </w:rPr>
        <w:instrText>ADDIN CITAVI.PLACEHOLDER 95fc26be-1494-4295-a44d-2110587f99d4 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zaGVyIDE5OTQ6IDUxMDgsIDUxNDQpPC9UZXh0Pg0KICAgIDwvVGV4dFVuaXQ+DQogIDwvVGV4dFVuaXRzPg0KPC9QbGFjZWhvbGRlcj4=</w:instrText>
      </w:r>
      <w:r w:rsidR="00BA6215">
        <w:rPr>
          <w:rStyle w:val="Citation"/>
        </w:rPr>
        <w:fldChar w:fldCharType="separate"/>
      </w:r>
      <w:bookmarkStart w:id="1986" w:name="_CTVP00195fc26be14944295a44d2110587f99d4"/>
      <w:r w:rsidR="0092006B">
        <w:rPr>
          <w:rStyle w:val="Citation"/>
        </w:rPr>
        <w:t>(Asher 1994: 5108, 5144)</w:t>
      </w:r>
      <w:bookmarkEnd w:id="1986"/>
      <w:r w:rsidR="00BA6215">
        <w:rPr>
          <w:rStyle w:val="Citation"/>
        </w:rPr>
        <w:fldChar w:fldCharType="end"/>
      </w:r>
      <w:r w:rsidR="00130064" w:rsidRPr="00D13DFE">
        <w:t xml:space="preserve">. Examples of </w:t>
      </w:r>
      <w:r>
        <w:t xml:space="preserve">Papuan Malay </w:t>
      </w:r>
      <w:r w:rsidR="00130064" w:rsidRPr="00D13DFE">
        <w:t xml:space="preserve">count and mass nouns, both concrete and abstract, are presented in </w:t>
      </w:r>
      <w:r w:rsidR="00130064">
        <w:rPr>
          <w:rStyle w:val="Citation"/>
        </w:rPr>
        <w:fldChar w:fldCharType="begin"/>
      </w:r>
      <w:r w:rsidR="00130064">
        <w:rPr>
          <w:rStyle w:val="Citation"/>
        </w:rPr>
        <w:instrText xml:space="preserve"> REF _Ref350435184 \h </w:instrText>
      </w:r>
      <w:r w:rsidR="00130064">
        <w:rPr>
          <w:rStyle w:val="Citation"/>
        </w:rPr>
      </w:r>
      <w:r w:rsidR="00130064">
        <w:rPr>
          <w:rStyle w:val="Citation"/>
        </w:rPr>
        <w:fldChar w:fldCharType="separate"/>
      </w:r>
      <w:r w:rsidR="00154D81" w:rsidRPr="007A0BC8">
        <w:t xml:space="preserve">Table </w:t>
      </w:r>
      <w:r w:rsidR="00154D81">
        <w:rPr>
          <w:noProof/>
          <w:cs/>
        </w:rPr>
        <w:t>‎</w:t>
      </w:r>
      <w:r w:rsidR="00154D81">
        <w:rPr>
          <w:noProof/>
        </w:rPr>
        <w:t>5</w:t>
      </w:r>
      <w:r w:rsidR="00154D81">
        <w:t>.</w:t>
      </w:r>
      <w:r w:rsidR="00154D81">
        <w:rPr>
          <w:noProof/>
        </w:rPr>
        <w:t>1</w:t>
      </w:r>
      <w:r w:rsidR="00130064">
        <w:rPr>
          <w:rStyle w:val="Citation"/>
        </w:rPr>
        <w:fldChar w:fldCharType="end"/>
      </w:r>
      <w:r w:rsidR="00130064" w:rsidRPr="00D13DFE">
        <w:t>.</w:t>
      </w:r>
    </w:p>
    <w:p w14:paraId="46A3F96F" w14:textId="77777777" w:rsidR="00130064" w:rsidRDefault="00130064" w:rsidP="00130064">
      <w:pPr>
        <w:pStyle w:val="Caption"/>
      </w:pPr>
      <w:bookmarkStart w:id="1987" w:name="_Ref350435184"/>
      <w:r w:rsidRPr="007A0BC8">
        <w:lastRenderedPageBreak/>
        <w:t xml:space="preserve">Table </w:t>
      </w:r>
      <w:fldSimple w:instr=" STYLEREF 1 \s ">
        <w:r w:rsidR="00154D81">
          <w:rPr>
            <w:noProof/>
            <w:cs/>
          </w:rPr>
          <w:t>‎</w:t>
        </w:r>
        <w:r w:rsidR="00154D81">
          <w:rPr>
            <w:noProof/>
          </w:rPr>
          <w:t>5</w:t>
        </w:r>
      </w:fldSimple>
      <w:r w:rsidR="00F207A1">
        <w:t>.</w:t>
      </w:r>
      <w:fldSimple w:instr=" SEQ Table \* ARABIC \s 1 ">
        <w:r w:rsidR="00154D81">
          <w:rPr>
            <w:noProof/>
          </w:rPr>
          <w:t>1</w:t>
        </w:r>
      </w:fldSimple>
      <w:bookmarkEnd w:id="1987"/>
      <w:r w:rsidRPr="007A0BC8">
        <w:t>:</w:t>
      </w:r>
      <w:r w:rsidRPr="007A0BC8">
        <w:tab/>
      </w:r>
      <w:r>
        <w:t>Count and mass nouns</w:t>
      </w:r>
    </w:p>
    <w:tbl>
      <w:tblPr>
        <w:tblW w:w="0" w:type="auto"/>
        <w:tblInd w:w="170" w:type="dxa"/>
        <w:tblBorders>
          <w:bottom w:val="single" w:sz="4" w:space="0" w:color="auto"/>
        </w:tblBorders>
        <w:tblLook w:val="01E0" w:firstRow="1" w:lastRow="1" w:firstColumn="1" w:lastColumn="1" w:noHBand="0" w:noVBand="0"/>
      </w:tblPr>
      <w:tblGrid>
        <w:gridCol w:w="1134"/>
        <w:gridCol w:w="1304"/>
        <w:gridCol w:w="1021"/>
        <w:gridCol w:w="1134"/>
      </w:tblGrid>
      <w:tr w:rsidR="00130064" w:rsidRPr="00AC23C4" w14:paraId="76C730F3" w14:textId="77777777" w:rsidTr="006D7A30">
        <w:tc>
          <w:tcPr>
            <w:tcW w:w="2438" w:type="dxa"/>
            <w:gridSpan w:val="2"/>
            <w:tcBorders>
              <w:top w:val="single" w:sz="4" w:space="0" w:color="auto"/>
              <w:bottom w:val="single" w:sz="4" w:space="0" w:color="auto"/>
              <w:right w:val="single" w:sz="4" w:space="0" w:color="auto"/>
            </w:tcBorders>
            <w:shd w:val="clear" w:color="auto" w:fill="auto"/>
          </w:tcPr>
          <w:p w14:paraId="1BA4FECD" w14:textId="77777777" w:rsidR="00130064" w:rsidRPr="0062025B" w:rsidRDefault="00130064" w:rsidP="00130064">
            <w:pPr>
              <w:pStyle w:val="TableHd"/>
            </w:pPr>
            <w:r>
              <w:t>Concrete count nouns</w:t>
            </w:r>
          </w:p>
        </w:tc>
        <w:tc>
          <w:tcPr>
            <w:tcW w:w="2155" w:type="dxa"/>
            <w:gridSpan w:val="2"/>
            <w:tcBorders>
              <w:top w:val="single" w:sz="4" w:space="0" w:color="auto"/>
              <w:left w:val="single" w:sz="4" w:space="0" w:color="auto"/>
              <w:bottom w:val="single" w:sz="4" w:space="0" w:color="auto"/>
            </w:tcBorders>
            <w:shd w:val="clear" w:color="auto" w:fill="auto"/>
          </w:tcPr>
          <w:p w14:paraId="23CFD265" w14:textId="77777777" w:rsidR="00130064" w:rsidRPr="0062025B" w:rsidRDefault="00130064" w:rsidP="00130064">
            <w:pPr>
              <w:pStyle w:val="TableHd"/>
            </w:pPr>
            <w:r>
              <w:t>Abstract count nouns</w:t>
            </w:r>
          </w:p>
        </w:tc>
      </w:tr>
      <w:tr w:rsidR="00AC23C4" w:rsidRPr="00386FD6" w14:paraId="37A73C01" w14:textId="77777777" w:rsidTr="006D7A30">
        <w:tc>
          <w:tcPr>
            <w:tcW w:w="1134" w:type="dxa"/>
            <w:tcBorders>
              <w:top w:val="single" w:sz="4" w:space="0" w:color="auto"/>
            </w:tcBorders>
            <w:shd w:val="clear" w:color="auto" w:fill="auto"/>
          </w:tcPr>
          <w:p w14:paraId="52ADC653" w14:textId="77777777" w:rsidR="00130064" w:rsidRPr="0062025B" w:rsidRDefault="00DC49D5" w:rsidP="00130064">
            <w:pPr>
              <w:pStyle w:val="TableCell2-0"/>
              <w:rPr>
                <w:rStyle w:val="ChItalBold"/>
              </w:rPr>
            </w:pPr>
            <w:r>
              <w:rPr>
                <w:rStyle w:val="ChItalBold"/>
              </w:rPr>
              <w:t>ana</w:t>
            </w:r>
          </w:p>
        </w:tc>
        <w:tc>
          <w:tcPr>
            <w:tcW w:w="1304" w:type="dxa"/>
            <w:tcBorders>
              <w:top w:val="single" w:sz="4" w:space="0" w:color="auto"/>
              <w:right w:val="single" w:sz="4" w:space="0" w:color="auto"/>
            </w:tcBorders>
            <w:shd w:val="clear" w:color="auto" w:fill="auto"/>
          </w:tcPr>
          <w:p w14:paraId="6F9E354B" w14:textId="181B01F9" w:rsidR="00130064" w:rsidRPr="00402C91" w:rsidRDefault="00B7093A" w:rsidP="00130064">
            <w:pPr>
              <w:pStyle w:val="TableCell2-0"/>
            </w:pPr>
            <w:r>
              <w:t>‘</w:t>
            </w:r>
            <w:r w:rsidR="00130064">
              <w:t>child</w:t>
            </w:r>
            <w:r>
              <w:t>’</w:t>
            </w:r>
          </w:p>
        </w:tc>
        <w:tc>
          <w:tcPr>
            <w:tcW w:w="1021" w:type="dxa"/>
            <w:tcBorders>
              <w:top w:val="single" w:sz="4" w:space="0" w:color="auto"/>
              <w:left w:val="single" w:sz="4" w:space="0" w:color="auto"/>
            </w:tcBorders>
            <w:shd w:val="clear" w:color="auto" w:fill="auto"/>
          </w:tcPr>
          <w:p w14:paraId="236F619A" w14:textId="77777777" w:rsidR="00130064" w:rsidRPr="0062025B" w:rsidRDefault="00130064" w:rsidP="00130064">
            <w:pPr>
              <w:pStyle w:val="TableCell2-0"/>
              <w:rPr>
                <w:rStyle w:val="ChItalBold"/>
              </w:rPr>
            </w:pPr>
            <w:r>
              <w:rPr>
                <w:rStyle w:val="ChItalBold"/>
              </w:rPr>
              <w:t>adat</w:t>
            </w:r>
          </w:p>
        </w:tc>
        <w:tc>
          <w:tcPr>
            <w:tcW w:w="1134" w:type="dxa"/>
            <w:tcBorders>
              <w:top w:val="single" w:sz="4" w:space="0" w:color="auto"/>
            </w:tcBorders>
            <w:shd w:val="clear" w:color="auto" w:fill="auto"/>
          </w:tcPr>
          <w:p w14:paraId="03002565" w14:textId="46BB2BB7" w:rsidR="00130064" w:rsidRPr="00386FD6" w:rsidRDefault="00B7093A" w:rsidP="00130064">
            <w:pPr>
              <w:pStyle w:val="TableCell2-0"/>
            </w:pPr>
            <w:r>
              <w:t>‘</w:t>
            </w:r>
            <w:r w:rsidR="00130064" w:rsidRPr="00386FD6">
              <w:t>tradition</w:t>
            </w:r>
            <w:r>
              <w:t>’</w:t>
            </w:r>
          </w:p>
        </w:tc>
      </w:tr>
      <w:tr w:rsidR="00AC23C4" w:rsidRPr="00386FD6" w14:paraId="56B5A900" w14:textId="77777777" w:rsidTr="006D7A30">
        <w:tc>
          <w:tcPr>
            <w:tcW w:w="1134" w:type="dxa"/>
            <w:shd w:val="clear" w:color="auto" w:fill="auto"/>
          </w:tcPr>
          <w:p w14:paraId="25B5C191" w14:textId="77777777" w:rsidR="00130064" w:rsidRPr="0062025B" w:rsidRDefault="00130064" w:rsidP="00130064">
            <w:pPr>
              <w:pStyle w:val="O0Nwnext"/>
              <w:rPr>
                <w:rStyle w:val="ChItalBold"/>
              </w:rPr>
            </w:pPr>
            <w:r>
              <w:rPr>
                <w:rStyle w:val="ChItalBold"/>
              </w:rPr>
              <w:t>bawang</w:t>
            </w:r>
          </w:p>
        </w:tc>
        <w:tc>
          <w:tcPr>
            <w:tcW w:w="1304" w:type="dxa"/>
            <w:tcBorders>
              <w:right w:val="single" w:sz="4" w:space="0" w:color="auto"/>
            </w:tcBorders>
            <w:shd w:val="clear" w:color="auto" w:fill="auto"/>
          </w:tcPr>
          <w:p w14:paraId="48CFA1EE" w14:textId="0CEBADE9" w:rsidR="00130064" w:rsidRPr="00402C91" w:rsidRDefault="00B7093A" w:rsidP="00130064">
            <w:pPr>
              <w:pStyle w:val="O0Nwnext"/>
            </w:pPr>
            <w:r>
              <w:t>‘</w:t>
            </w:r>
            <w:r w:rsidR="00130064">
              <w:t>onion</w:t>
            </w:r>
            <w:r>
              <w:t>’</w:t>
            </w:r>
          </w:p>
        </w:tc>
        <w:tc>
          <w:tcPr>
            <w:tcW w:w="1021" w:type="dxa"/>
            <w:tcBorders>
              <w:left w:val="single" w:sz="4" w:space="0" w:color="auto"/>
            </w:tcBorders>
            <w:shd w:val="clear" w:color="auto" w:fill="auto"/>
          </w:tcPr>
          <w:p w14:paraId="60840186" w14:textId="77777777" w:rsidR="00130064" w:rsidRPr="0062025B" w:rsidRDefault="00130064" w:rsidP="00130064">
            <w:pPr>
              <w:pStyle w:val="O0Nwnext"/>
              <w:rPr>
                <w:rStyle w:val="ChItalBold"/>
              </w:rPr>
            </w:pPr>
            <w:r>
              <w:rPr>
                <w:rStyle w:val="ChItalBold"/>
              </w:rPr>
              <w:t>berkat</w:t>
            </w:r>
          </w:p>
        </w:tc>
        <w:tc>
          <w:tcPr>
            <w:tcW w:w="1134" w:type="dxa"/>
            <w:shd w:val="clear" w:color="auto" w:fill="auto"/>
          </w:tcPr>
          <w:p w14:paraId="433B5842" w14:textId="4C42F636" w:rsidR="00130064" w:rsidRPr="00386FD6" w:rsidRDefault="00B7093A" w:rsidP="00130064">
            <w:pPr>
              <w:pStyle w:val="O0Nwnext"/>
            </w:pPr>
            <w:r>
              <w:t>‘</w:t>
            </w:r>
            <w:r w:rsidR="00130064" w:rsidRPr="00386FD6">
              <w:t>blessing</w:t>
            </w:r>
            <w:r>
              <w:t>’</w:t>
            </w:r>
          </w:p>
        </w:tc>
      </w:tr>
      <w:tr w:rsidR="00AC23C4" w:rsidRPr="00386FD6" w14:paraId="5DDA127D" w14:textId="77777777" w:rsidTr="006D7A30">
        <w:tc>
          <w:tcPr>
            <w:tcW w:w="1134" w:type="dxa"/>
            <w:shd w:val="clear" w:color="auto" w:fill="auto"/>
          </w:tcPr>
          <w:p w14:paraId="12215AB7" w14:textId="77777777" w:rsidR="00130064" w:rsidRPr="0062025B" w:rsidRDefault="00130064" w:rsidP="00130064">
            <w:pPr>
              <w:pStyle w:val="O0Nwnext"/>
              <w:rPr>
                <w:rStyle w:val="ChItalBold"/>
              </w:rPr>
            </w:pPr>
            <w:r>
              <w:rPr>
                <w:rStyle w:val="ChItalBold"/>
              </w:rPr>
              <w:t>celana</w:t>
            </w:r>
          </w:p>
        </w:tc>
        <w:tc>
          <w:tcPr>
            <w:tcW w:w="1304" w:type="dxa"/>
            <w:tcBorders>
              <w:right w:val="single" w:sz="4" w:space="0" w:color="auto"/>
            </w:tcBorders>
            <w:shd w:val="clear" w:color="auto" w:fill="auto"/>
          </w:tcPr>
          <w:p w14:paraId="24A1DFAC" w14:textId="1EDB8043" w:rsidR="00130064" w:rsidRPr="00402C91" w:rsidRDefault="00B7093A" w:rsidP="00130064">
            <w:pPr>
              <w:pStyle w:val="O0Nwnext"/>
            </w:pPr>
            <w:r>
              <w:t>‘</w:t>
            </w:r>
            <w:r w:rsidR="00130064">
              <w:t>trouser</w:t>
            </w:r>
            <w:r>
              <w:t>’</w:t>
            </w:r>
          </w:p>
        </w:tc>
        <w:tc>
          <w:tcPr>
            <w:tcW w:w="1021" w:type="dxa"/>
            <w:tcBorders>
              <w:left w:val="single" w:sz="4" w:space="0" w:color="auto"/>
            </w:tcBorders>
            <w:shd w:val="clear" w:color="auto" w:fill="auto"/>
          </w:tcPr>
          <w:p w14:paraId="710E7E02" w14:textId="77777777" w:rsidR="00130064" w:rsidRPr="0062025B" w:rsidRDefault="00130064" w:rsidP="00130064">
            <w:pPr>
              <w:pStyle w:val="O0Nwnext"/>
              <w:rPr>
                <w:rStyle w:val="ChItalBold"/>
              </w:rPr>
            </w:pPr>
            <w:r>
              <w:rPr>
                <w:rStyle w:val="ChItalBold"/>
              </w:rPr>
              <w:t>dosa</w:t>
            </w:r>
          </w:p>
        </w:tc>
        <w:tc>
          <w:tcPr>
            <w:tcW w:w="1134" w:type="dxa"/>
            <w:shd w:val="clear" w:color="auto" w:fill="auto"/>
          </w:tcPr>
          <w:p w14:paraId="5404F93A" w14:textId="7152694E" w:rsidR="00130064" w:rsidRPr="00386FD6" w:rsidRDefault="00B7093A" w:rsidP="00130064">
            <w:pPr>
              <w:pStyle w:val="O0Nwnext"/>
            </w:pPr>
            <w:r>
              <w:t>‘</w:t>
            </w:r>
            <w:r w:rsidR="00130064">
              <w:t>sin</w:t>
            </w:r>
            <w:r>
              <w:t>’</w:t>
            </w:r>
          </w:p>
        </w:tc>
      </w:tr>
      <w:tr w:rsidR="00AC23C4" w:rsidRPr="00386FD6" w14:paraId="148BCC83" w14:textId="77777777" w:rsidTr="006D7A30">
        <w:tc>
          <w:tcPr>
            <w:tcW w:w="1134" w:type="dxa"/>
            <w:shd w:val="clear" w:color="auto" w:fill="auto"/>
          </w:tcPr>
          <w:p w14:paraId="12043F3F" w14:textId="77777777" w:rsidR="00130064" w:rsidRPr="0062025B" w:rsidRDefault="00130064" w:rsidP="00130064">
            <w:pPr>
              <w:pStyle w:val="O0Nwnext"/>
              <w:rPr>
                <w:rStyle w:val="ChItalBold"/>
              </w:rPr>
            </w:pPr>
            <w:r>
              <w:rPr>
                <w:rStyle w:val="ChItalBold"/>
              </w:rPr>
              <w:t>daun</w:t>
            </w:r>
            <w:r w:rsidR="00CA6471">
              <w:rPr>
                <w:rStyle w:val="ChItalBold"/>
              </w:rPr>
              <w:t>g</w:t>
            </w:r>
          </w:p>
        </w:tc>
        <w:tc>
          <w:tcPr>
            <w:tcW w:w="1304" w:type="dxa"/>
            <w:tcBorders>
              <w:right w:val="single" w:sz="4" w:space="0" w:color="auto"/>
            </w:tcBorders>
            <w:shd w:val="clear" w:color="auto" w:fill="auto"/>
          </w:tcPr>
          <w:p w14:paraId="47FB14B3" w14:textId="64944AC2" w:rsidR="00130064" w:rsidRPr="00402C91" w:rsidRDefault="00B7093A" w:rsidP="00130064">
            <w:pPr>
              <w:pStyle w:val="O0Nwnext"/>
            </w:pPr>
            <w:r>
              <w:t>‘</w:t>
            </w:r>
            <w:r w:rsidR="00130064">
              <w:t>leaf</w:t>
            </w:r>
            <w:r>
              <w:t>’</w:t>
            </w:r>
          </w:p>
        </w:tc>
        <w:tc>
          <w:tcPr>
            <w:tcW w:w="1021" w:type="dxa"/>
            <w:tcBorders>
              <w:left w:val="single" w:sz="4" w:space="0" w:color="auto"/>
            </w:tcBorders>
            <w:shd w:val="clear" w:color="auto" w:fill="auto"/>
          </w:tcPr>
          <w:p w14:paraId="0655F571" w14:textId="77777777" w:rsidR="00130064" w:rsidRPr="0062025B" w:rsidRDefault="00130064" w:rsidP="00130064">
            <w:pPr>
              <w:pStyle w:val="O0Nwnext"/>
              <w:rPr>
                <w:rStyle w:val="ChItalBold"/>
              </w:rPr>
            </w:pPr>
            <w:r>
              <w:rPr>
                <w:rStyle w:val="ChItalBold"/>
              </w:rPr>
              <w:t>jatwal</w:t>
            </w:r>
          </w:p>
        </w:tc>
        <w:tc>
          <w:tcPr>
            <w:tcW w:w="1134" w:type="dxa"/>
            <w:shd w:val="clear" w:color="auto" w:fill="auto"/>
          </w:tcPr>
          <w:p w14:paraId="2AB59E6F" w14:textId="2FDCD0F9" w:rsidR="00130064" w:rsidRPr="00386FD6" w:rsidRDefault="00B7093A" w:rsidP="00130064">
            <w:pPr>
              <w:pStyle w:val="O0Nwnext"/>
            </w:pPr>
            <w:r>
              <w:t>‘</w:t>
            </w:r>
            <w:r w:rsidR="00130064" w:rsidRPr="00386FD6">
              <w:t>schedule</w:t>
            </w:r>
            <w:r>
              <w:t>’</w:t>
            </w:r>
          </w:p>
        </w:tc>
      </w:tr>
      <w:tr w:rsidR="00AC23C4" w:rsidRPr="00386FD6" w14:paraId="440DA5ED" w14:textId="77777777" w:rsidTr="006D7A30">
        <w:tc>
          <w:tcPr>
            <w:tcW w:w="1134" w:type="dxa"/>
            <w:shd w:val="clear" w:color="auto" w:fill="auto"/>
          </w:tcPr>
          <w:p w14:paraId="52317C4E" w14:textId="77777777" w:rsidR="00130064" w:rsidRPr="0062025B" w:rsidRDefault="004F1373" w:rsidP="00130064">
            <w:pPr>
              <w:pStyle w:val="O0Nwnext"/>
              <w:rPr>
                <w:rStyle w:val="ChItalBold"/>
              </w:rPr>
            </w:pPr>
            <w:r>
              <w:rPr>
                <w:rStyle w:val="ChItalBold"/>
              </w:rPr>
              <w:t>hutang</w:t>
            </w:r>
          </w:p>
        </w:tc>
        <w:tc>
          <w:tcPr>
            <w:tcW w:w="1304" w:type="dxa"/>
            <w:tcBorders>
              <w:right w:val="single" w:sz="4" w:space="0" w:color="auto"/>
            </w:tcBorders>
            <w:shd w:val="clear" w:color="auto" w:fill="auto"/>
          </w:tcPr>
          <w:p w14:paraId="4F7A9773" w14:textId="703D3072" w:rsidR="00130064" w:rsidRPr="00402C91" w:rsidRDefault="00B7093A" w:rsidP="00130064">
            <w:pPr>
              <w:pStyle w:val="O0Nwnext"/>
            </w:pPr>
            <w:r>
              <w:t>‘</w:t>
            </w:r>
            <w:r w:rsidR="00130064">
              <w:t>forest</w:t>
            </w:r>
            <w:r>
              <w:t>’</w:t>
            </w:r>
          </w:p>
        </w:tc>
        <w:tc>
          <w:tcPr>
            <w:tcW w:w="1021" w:type="dxa"/>
            <w:tcBorders>
              <w:left w:val="single" w:sz="4" w:space="0" w:color="auto"/>
            </w:tcBorders>
            <w:shd w:val="clear" w:color="auto" w:fill="auto"/>
          </w:tcPr>
          <w:p w14:paraId="2D10EBD3" w14:textId="77777777" w:rsidR="00130064" w:rsidRPr="004B0220" w:rsidRDefault="00130064" w:rsidP="00130064">
            <w:pPr>
              <w:pStyle w:val="O0Nwnext"/>
              <w:rPr>
                <w:rStyle w:val="ChItalBold"/>
              </w:rPr>
            </w:pPr>
            <w:r w:rsidRPr="004B0220">
              <w:rPr>
                <w:rStyle w:val="ChItalBold"/>
              </w:rPr>
              <w:t>kwasa</w:t>
            </w:r>
          </w:p>
        </w:tc>
        <w:tc>
          <w:tcPr>
            <w:tcW w:w="1134" w:type="dxa"/>
            <w:shd w:val="clear" w:color="auto" w:fill="auto"/>
          </w:tcPr>
          <w:p w14:paraId="7D33B758" w14:textId="19ADD717" w:rsidR="00130064" w:rsidRPr="00386FD6" w:rsidRDefault="00B7093A" w:rsidP="00130064">
            <w:pPr>
              <w:pStyle w:val="O0Nwnext"/>
            </w:pPr>
            <w:r>
              <w:t>‘</w:t>
            </w:r>
            <w:r w:rsidR="00130064" w:rsidRPr="00386FD6">
              <w:t>power</w:t>
            </w:r>
            <w:r>
              <w:t>’</w:t>
            </w:r>
          </w:p>
        </w:tc>
      </w:tr>
      <w:tr w:rsidR="00AC23C4" w:rsidRPr="00386FD6" w14:paraId="264A48A9" w14:textId="77777777" w:rsidTr="006D7A30">
        <w:tc>
          <w:tcPr>
            <w:tcW w:w="1134" w:type="dxa"/>
            <w:shd w:val="clear" w:color="auto" w:fill="auto"/>
          </w:tcPr>
          <w:p w14:paraId="5AA351C8" w14:textId="77777777" w:rsidR="00130064" w:rsidRPr="0062025B" w:rsidRDefault="00130064" w:rsidP="00130064">
            <w:pPr>
              <w:pStyle w:val="O0Nwnext"/>
              <w:rPr>
                <w:rStyle w:val="ChItalBold"/>
              </w:rPr>
            </w:pPr>
            <w:r>
              <w:rPr>
                <w:rStyle w:val="ChItalBold"/>
              </w:rPr>
              <w:t>jaring</w:t>
            </w:r>
          </w:p>
        </w:tc>
        <w:tc>
          <w:tcPr>
            <w:tcW w:w="1304" w:type="dxa"/>
            <w:tcBorders>
              <w:right w:val="single" w:sz="4" w:space="0" w:color="auto"/>
            </w:tcBorders>
            <w:shd w:val="clear" w:color="auto" w:fill="auto"/>
          </w:tcPr>
          <w:p w14:paraId="468559F2" w14:textId="0594186E" w:rsidR="00130064" w:rsidRPr="00402C91" w:rsidRDefault="00B7093A" w:rsidP="00130064">
            <w:pPr>
              <w:pStyle w:val="O0Nwnext"/>
            </w:pPr>
            <w:r>
              <w:t>‘</w:t>
            </w:r>
            <w:r w:rsidR="00130064">
              <w:t>net</w:t>
            </w:r>
            <w:r>
              <w:t>’</w:t>
            </w:r>
          </w:p>
        </w:tc>
        <w:tc>
          <w:tcPr>
            <w:tcW w:w="1021" w:type="dxa"/>
            <w:tcBorders>
              <w:left w:val="single" w:sz="4" w:space="0" w:color="auto"/>
            </w:tcBorders>
            <w:shd w:val="clear" w:color="auto" w:fill="auto"/>
          </w:tcPr>
          <w:p w14:paraId="04D86F29" w14:textId="77777777" w:rsidR="00130064" w:rsidRPr="004B0220" w:rsidRDefault="00130064" w:rsidP="00130064">
            <w:pPr>
              <w:pStyle w:val="O0Nwnext"/>
              <w:rPr>
                <w:rStyle w:val="ChItalBold"/>
              </w:rPr>
            </w:pPr>
            <w:r>
              <w:rPr>
                <w:rStyle w:val="ChItalBold"/>
              </w:rPr>
              <w:t>pamali</w:t>
            </w:r>
          </w:p>
        </w:tc>
        <w:tc>
          <w:tcPr>
            <w:tcW w:w="1134" w:type="dxa"/>
            <w:shd w:val="clear" w:color="auto" w:fill="auto"/>
          </w:tcPr>
          <w:p w14:paraId="7E2D2DFD" w14:textId="06DE576D" w:rsidR="00130064" w:rsidRPr="00386FD6" w:rsidRDefault="00B7093A" w:rsidP="00130064">
            <w:pPr>
              <w:pStyle w:val="O0Nwnext"/>
            </w:pPr>
            <w:r>
              <w:t>‘</w:t>
            </w:r>
            <w:r w:rsidR="00130064" w:rsidRPr="00386FD6">
              <w:t>taboo</w:t>
            </w:r>
            <w:r>
              <w:t>’</w:t>
            </w:r>
          </w:p>
        </w:tc>
      </w:tr>
      <w:tr w:rsidR="00AC23C4" w:rsidRPr="00386FD6" w14:paraId="484B914C" w14:textId="77777777" w:rsidTr="006D7A30">
        <w:tc>
          <w:tcPr>
            <w:tcW w:w="1134" w:type="dxa"/>
            <w:shd w:val="clear" w:color="auto" w:fill="auto"/>
          </w:tcPr>
          <w:p w14:paraId="0AD237B7" w14:textId="77777777" w:rsidR="00130064" w:rsidRPr="0062025B" w:rsidRDefault="00130064" w:rsidP="00130064">
            <w:pPr>
              <w:pStyle w:val="O0Nwnext"/>
              <w:rPr>
                <w:rStyle w:val="ChItalBold"/>
              </w:rPr>
            </w:pPr>
            <w:r>
              <w:rPr>
                <w:rStyle w:val="ChItalBold"/>
              </w:rPr>
              <w:t>sumur</w:t>
            </w:r>
          </w:p>
        </w:tc>
        <w:tc>
          <w:tcPr>
            <w:tcW w:w="1304" w:type="dxa"/>
            <w:tcBorders>
              <w:right w:val="single" w:sz="4" w:space="0" w:color="auto"/>
            </w:tcBorders>
            <w:shd w:val="clear" w:color="auto" w:fill="auto"/>
          </w:tcPr>
          <w:p w14:paraId="3DB0236C" w14:textId="3ADDED48" w:rsidR="00130064" w:rsidRPr="00402C91" w:rsidRDefault="00B7093A" w:rsidP="00130064">
            <w:pPr>
              <w:pStyle w:val="O0Nwnext"/>
            </w:pPr>
            <w:r>
              <w:t>‘</w:t>
            </w:r>
            <w:r w:rsidR="00130064">
              <w:t>well</w:t>
            </w:r>
            <w:r>
              <w:t>’</w:t>
            </w:r>
          </w:p>
        </w:tc>
        <w:tc>
          <w:tcPr>
            <w:tcW w:w="1021" w:type="dxa"/>
            <w:tcBorders>
              <w:left w:val="single" w:sz="4" w:space="0" w:color="auto"/>
            </w:tcBorders>
            <w:shd w:val="clear" w:color="auto" w:fill="auto"/>
          </w:tcPr>
          <w:p w14:paraId="294BCC10" w14:textId="77777777" w:rsidR="00130064" w:rsidRPr="0062025B" w:rsidRDefault="00130064" w:rsidP="00130064">
            <w:pPr>
              <w:pStyle w:val="O0Nwnext"/>
              <w:rPr>
                <w:rStyle w:val="ChItalBold"/>
              </w:rPr>
            </w:pPr>
            <w:r>
              <w:rPr>
                <w:rStyle w:val="ChItalBold"/>
              </w:rPr>
              <w:t>tanggal</w:t>
            </w:r>
          </w:p>
        </w:tc>
        <w:tc>
          <w:tcPr>
            <w:tcW w:w="1134" w:type="dxa"/>
            <w:shd w:val="clear" w:color="auto" w:fill="auto"/>
          </w:tcPr>
          <w:p w14:paraId="5BE055E1" w14:textId="2337F2F6" w:rsidR="00130064" w:rsidRPr="00386FD6" w:rsidRDefault="00B7093A" w:rsidP="00130064">
            <w:pPr>
              <w:pStyle w:val="O0Nwnext"/>
            </w:pPr>
            <w:r>
              <w:t>‘</w:t>
            </w:r>
            <w:r w:rsidR="00130064" w:rsidRPr="00386FD6">
              <w:t>date</w:t>
            </w:r>
            <w:r>
              <w:t>’</w:t>
            </w:r>
          </w:p>
        </w:tc>
      </w:tr>
      <w:tr w:rsidR="00AC23C4" w:rsidRPr="00386FD6" w14:paraId="1BB8DFAA" w14:textId="77777777" w:rsidTr="006D7A30">
        <w:tc>
          <w:tcPr>
            <w:tcW w:w="1134" w:type="dxa"/>
            <w:tcBorders>
              <w:bottom w:val="single" w:sz="4" w:space="0" w:color="auto"/>
            </w:tcBorders>
            <w:shd w:val="clear" w:color="auto" w:fill="auto"/>
          </w:tcPr>
          <w:p w14:paraId="1611F46B" w14:textId="77777777" w:rsidR="00130064" w:rsidRPr="002C5706" w:rsidRDefault="00130064" w:rsidP="00130064">
            <w:pPr>
              <w:pStyle w:val="TableCell0-2Break"/>
              <w:rPr>
                <w:rStyle w:val="ChItalBold"/>
              </w:rPr>
            </w:pPr>
            <w:r>
              <w:rPr>
                <w:rStyle w:val="ChItalBold"/>
              </w:rPr>
              <w:t>tikus</w:t>
            </w:r>
          </w:p>
        </w:tc>
        <w:tc>
          <w:tcPr>
            <w:tcW w:w="1304" w:type="dxa"/>
            <w:tcBorders>
              <w:bottom w:val="single" w:sz="4" w:space="0" w:color="auto"/>
              <w:right w:val="single" w:sz="4" w:space="0" w:color="auto"/>
            </w:tcBorders>
            <w:shd w:val="clear" w:color="auto" w:fill="auto"/>
          </w:tcPr>
          <w:p w14:paraId="49DA5E40" w14:textId="033E5004" w:rsidR="00130064" w:rsidRPr="00402C91" w:rsidRDefault="00B7093A" w:rsidP="00130064">
            <w:pPr>
              <w:pStyle w:val="TableCell0-2Break"/>
            </w:pPr>
            <w:r>
              <w:t>‘</w:t>
            </w:r>
            <w:r w:rsidR="00130064">
              <w:t>rat</w:t>
            </w:r>
            <w:r>
              <w:t>’</w:t>
            </w:r>
          </w:p>
        </w:tc>
        <w:tc>
          <w:tcPr>
            <w:tcW w:w="1021" w:type="dxa"/>
            <w:tcBorders>
              <w:left w:val="single" w:sz="4" w:space="0" w:color="auto"/>
              <w:bottom w:val="single" w:sz="4" w:space="0" w:color="auto"/>
            </w:tcBorders>
            <w:shd w:val="clear" w:color="auto" w:fill="auto"/>
          </w:tcPr>
          <w:p w14:paraId="595E8BA0" w14:textId="77777777" w:rsidR="00130064" w:rsidRPr="002C5706" w:rsidRDefault="004F1373" w:rsidP="00130064">
            <w:pPr>
              <w:pStyle w:val="TableCell0-2Break"/>
              <w:rPr>
                <w:rStyle w:val="ChItalBold"/>
              </w:rPr>
            </w:pPr>
            <w:r>
              <w:rPr>
                <w:rStyle w:val="ChItalBold"/>
              </w:rPr>
              <w:t>tuju</w:t>
            </w:r>
          </w:p>
        </w:tc>
        <w:tc>
          <w:tcPr>
            <w:tcW w:w="1134" w:type="dxa"/>
            <w:tcBorders>
              <w:bottom w:val="single" w:sz="4" w:space="0" w:color="auto"/>
            </w:tcBorders>
            <w:shd w:val="clear" w:color="auto" w:fill="auto"/>
          </w:tcPr>
          <w:p w14:paraId="1B1F52D1" w14:textId="6ACE4E10" w:rsidR="00130064" w:rsidRPr="00386FD6" w:rsidRDefault="00B7093A" w:rsidP="00130064">
            <w:pPr>
              <w:pStyle w:val="TableCell0-2Break"/>
            </w:pPr>
            <w:r>
              <w:t>‘</w:t>
            </w:r>
            <w:r w:rsidR="00130064" w:rsidRPr="00386FD6">
              <w:t>goal</w:t>
            </w:r>
            <w:r>
              <w:t>’</w:t>
            </w:r>
          </w:p>
        </w:tc>
      </w:tr>
      <w:tr w:rsidR="00130064" w:rsidRPr="00386FD6" w14:paraId="5466BC9C" w14:textId="77777777" w:rsidTr="006D7A30">
        <w:tc>
          <w:tcPr>
            <w:tcW w:w="2438" w:type="dxa"/>
            <w:gridSpan w:val="2"/>
            <w:tcBorders>
              <w:top w:val="single" w:sz="4" w:space="0" w:color="auto"/>
              <w:bottom w:val="single" w:sz="4" w:space="0" w:color="auto"/>
              <w:right w:val="single" w:sz="4" w:space="0" w:color="auto"/>
            </w:tcBorders>
            <w:shd w:val="clear" w:color="auto" w:fill="auto"/>
          </w:tcPr>
          <w:p w14:paraId="1E693807" w14:textId="77777777" w:rsidR="00130064" w:rsidRPr="00402C91" w:rsidRDefault="00130064" w:rsidP="00130064">
            <w:pPr>
              <w:pStyle w:val="TableHd"/>
            </w:pPr>
            <w:r w:rsidRPr="00402C91">
              <w:t>Concrete mass nouns</w:t>
            </w:r>
          </w:p>
        </w:tc>
        <w:tc>
          <w:tcPr>
            <w:tcW w:w="2155" w:type="dxa"/>
            <w:gridSpan w:val="2"/>
            <w:tcBorders>
              <w:top w:val="single" w:sz="4" w:space="0" w:color="auto"/>
              <w:left w:val="single" w:sz="4" w:space="0" w:color="auto"/>
              <w:bottom w:val="single" w:sz="4" w:space="0" w:color="auto"/>
            </w:tcBorders>
            <w:shd w:val="clear" w:color="auto" w:fill="auto"/>
          </w:tcPr>
          <w:p w14:paraId="45973205" w14:textId="77777777" w:rsidR="00130064" w:rsidRPr="00386FD6" w:rsidRDefault="00130064" w:rsidP="00130064">
            <w:pPr>
              <w:pStyle w:val="TableHd"/>
            </w:pPr>
            <w:r w:rsidRPr="00386FD6">
              <w:t>Abstract mass nouns</w:t>
            </w:r>
          </w:p>
        </w:tc>
      </w:tr>
      <w:tr w:rsidR="00AC23C4" w:rsidRPr="00386FD6" w14:paraId="06D1E656" w14:textId="77777777" w:rsidTr="006D7A30">
        <w:tc>
          <w:tcPr>
            <w:tcW w:w="1134" w:type="dxa"/>
            <w:tcBorders>
              <w:top w:val="single" w:sz="4" w:space="0" w:color="auto"/>
            </w:tcBorders>
            <w:shd w:val="clear" w:color="auto" w:fill="auto"/>
          </w:tcPr>
          <w:p w14:paraId="045EA1DD" w14:textId="77777777" w:rsidR="00130064" w:rsidRPr="0062025B" w:rsidRDefault="00130064" w:rsidP="00130064">
            <w:pPr>
              <w:pStyle w:val="TableCell2-0"/>
              <w:rPr>
                <w:rStyle w:val="ChItalBold"/>
              </w:rPr>
            </w:pPr>
            <w:r>
              <w:rPr>
                <w:rStyle w:val="ChItalBold"/>
              </w:rPr>
              <w:t>ampas</w:t>
            </w:r>
          </w:p>
        </w:tc>
        <w:tc>
          <w:tcPr>
            <w:tcW w:w="1304" w:type="dxa"/>
            <w:tcBorders>
              <w:top w:val="single" w:sz="4" w:space="0" w:color="auto"/>
              <w:right w:val="single" w:sz="4" w:space="0" w:color="auto"/>
            </w:tcBorders>
            <w:shd w:val="clear" w:color="auto" w:fill="auto"/>
          </w:tcPr>
          <w:p w14:paraId="3D74520F" w14:textId="6943134B" w:rsidR="00130064" w:rsidRPr="00402C91" w:rsidRDefault="00B7093A" w:rsidP="00130064">
            <w:pPr>
              <w:pStyle w:val="TableCell2-0"/>
            </w:pPr>
            <w:r>
              <w:t>‘</w:t>
            </w:r>
            <w:r w:rsidR="00130064">
              <w:t>waste</w:t>
            </w:r>
            <w:r>
              <w:t>’</w:t>
            </w:r>
          </w:p>
        </w:tc>
        <w:tc>
          <w:tcPr>
            <w:tcW w:w="1021" w:type="dxa"/>
            <w:tcBorders>
              <w:top w:val="single" w:sz="4" w:space="0" w:color="auto"/>
              <w:left w:val="single" w:sz="4" w:space="0" w:color="auto"/>
            </w:tcBorders>
            <w:shd w:val="clear" w:color="auto" w:fill="auto"/>
          </w:tcPr>
          <w:p w14:paraId="327CDAD3" w14:textId="77777777" w:rsidR="00130064" w:rsidRPr="0062025B" w:rsidRDefault="00130064" w:rsidP="00130064">
            <w:pPr>
              <w:pStyle w:val="TableCell2-0"/>
              <w:rPr>
                <w:rStyle w:val="ChItalBold"/>
              </w:rPr>
            </w:pPr>
            <w:r>
              <w:rPr>
                <w:rStyle w:val="ChItalBold"/>
              </w:rPr>
              <w:t>cinta</w:t>
            </w:r>
          </w:p>
        </w:tc>
        <w:tc>
          <w:tcPr>
            <w:tcW w:w="1134" w:type="dxa"/>
            <w:tcBorders>
              <w:top w:val="single" w:sz="4" w:space="0" w:color="auto"/>
            </w:tcBorders>
            <w:shd w:val="clear" w:color="auto" w:fill="auto"/>
          </w:tcPr>
          <w:p w14:paraId="7AE38E2A" w14:textId="12713A59" w:rsidR="00130064" w:rsidRPr="00386FD6" w:rsidRDefault="00B7093A" w:rsidP="00130064">
            <w:pPr>
              <w:pStyle w:val="TableCell2-0"/>
            </w:pPr>
            <w:r>
              <w:t>‘</w:t>
            </w:r>
            <w:r w:rsidR="00130064">
              <w:t>love</w:t>
            </w:r>
            <w:r>
              <w:t>’</w:t>
            </w:r>
          </w:p>
        </w:tc>
      </w:tr>
      <w:tr w:rsidR="00AC23C4" w:rsidRPr="00386FD6" w14:paraId="6567542A" w14:textId="77777777" w:rsidTr="006D7A30">
        <w:tc>
          <w:tcPr>
            <w:tcW w:w="1134" w:type="dxa"/>
            <w:shd w:val="clear" w:color="auto" w:fill="auto"/>
          </w:tcPr>
          <w:p w14:paraId="3D7E1522" w14:textId="77777777" w:rsidR="00130064" w:rsidRPr="0062025B" w:rsidRDefault="00130064" w:rsidP="00130064">
            <w:pPr>
              <w:pStyle w:val="O0Nwnext"/>
              <w:rPr>
                <w:rStyle w:val="ChItalBold"/>
              </w:rPr>
            </w:pPr>
            <w:r>
              <w:rPr>
                <w:rStyle w:val="ChItalBold"/>
              </w:rPr>
              <w:t>busa</w:t>
            </w:r>
          </w:p>
        </w:tc>
        <w:tc>
          <w:tcPr>
            <w:tcW w:w="1304" w:type="dxa"/>
            <w:tcBorders>
              <w:right w:val="single" w:sz="4" w:space="0" w:color="auto"/>
            </w:tcBorders>
            <w:shd w:val="clear" w:color="auto" w:fill="auto"/>
          </w:tcPr>
          <w:p w14:paraId="28FD936B" w14:textId="7EC3810E" w:rsidR="00130064" w:rsidRPr="00402C91" w:rsidRDefault="00B7093A" w:rsidP="00130064">
            <w:pPr>
              <w:pStyle w:val="O0Nwnext"/>
            </w:pPr>
            <w:r>
              <w:t>‘</w:t>
            </w:r>
            <w:r w:rsidR="00130064">
              <w:t>foam</w:t>
            </w:r>
            <w:r>
              <w:t>’</w:t>
            </w:r>
          </w:p>
        </w:tc>
        <w:tc>
          <w:tcPr>
            <w:tcW w:w="1021" w:type="dxa"/>
            <w:tcBorders>
              <w:left w:val="single" w:sz="4" w:space="0" w:color="auto"/>
            </w:tcBorders>
            <w:shd w:val="clear" w:color="auto" w:fill="auto"/>
          </w:tcPr>
          <w:p w14:paraId="230D3016" w14:textId="77777777" w:rsidR="00130064" w:rsidRPr="0062025B" w:rsidRDefault="00A217F1" w:rsidP="00130064">
            <w:pPr>
              <w:pStyle w:val="O0Nwnext"/>
              <w:rPr>
                <w:rStyle w:val="ChItalBold"/>
              </w:rPr>
            </w:pPr>
            <w:r>
              <w:rPr>
                <w:rStyle w:val="ChItalBold"/>
              </w:rPr>
              <w:t>baw</w:t>
            </w:r>
          </w:p>
        </w:tc>
        <w:tc>
          <w:tcPr>
            <w:tcW w:w="1134" w:type="dxa"/>
            <w:shd w:val="clear" w:color="auto" w:fill="auto"/>
          </w:tcPr>
          <w:p w14:paraId="4BFA8905" w14:textId="4337CEA2" w:rsidR="00130064" w:rsidRPr="00386FD6" w:rsidRDefault="00B7093A" w:rsidP="00130064">
            <w:pPr>
              <w:pStyle w:val="O0Nwnext"/>
            </w:pPr>
            <w:r>
              <w:t>‘</w:t>
            </w:r>
            <w:r w:rsidR="00130064">
              <w:t>smell</w:t>
            </w:r>
            <w:r>
              <w:t>’</w:t>
            </w:r>
          </w:p>
        </w:tc>
      </w:tr>
      <w:tr w:rsidR="00AC23C4" w:rsidRPr="00386FD6" w14:paraId="0DD55FA3" w14:textId="77777777" w:rsidTr="006D7A30">
        <w:tc>
          <w:tcPr>
            <w:tcW w:w="1134" w:type="dxa"/>
            <w:shd w:val="clear" w:color="auto" w:fill="auto"/>
          </w:tcPr>
          <w:p w14:paraId="4814B6CF" w14:textId="77777777" w:rsidR="00130064" w:rsidRPr="0062025B" w:rsidRDefault="00130064" w:rsidP="00130064">
            <w:pPr>
              <w:pStyle w:val="O0Nwnext"/>
              <w:rPr>
                <w:rStyle w:val="ChItalBold"/>
              </w:rPr>
            </w:pPr>
            <w:r>
              <w:rPr>
                <w:rStyle w:val="ChItalBold"/>
              </w:rPr>
              <w:t>dara</w:t>
            </w:r>
          </w:p>
        </w:tc>
        <w:tc>
          <w:tcPr>
            <w:tcW w:w="1304" w:type="dxa"/>
            <w:tcBorders>
              <w:right w:val="single" w:sz="4" w:space="0" w:color="auto"/>
            </w:tcBorders>
            <w:shd w:val="clear" w:color="auto" w:fill="auto"/>
          </w:tcPr>
          <w:p w14:paraId="5DB5FE16" w14:textId="7B1FAA16" w:rsidR="00130064" w:rsidRPr="00402C91" w:rsidRDefault="00B7093A" w:rsidP="00130064">
            <w:pPr>
              <w:pStyle w:val="O0Nwnext"/>
            </w:pPr>
            <w:r>
              <w:t>‘</w:t>
            </w:r>
            <w:r w:rsidR="00130064">
              <w:t>blood</w:t>
            </w:r>
            <w:r>
              <w:t>’</w:t>
            </w:r>
          </w:p>
        </w:tc>
        <w:tc>
          <w:tcPr>
            <w:tcW w:w="1021" w:type="dxa"/>
            <w:tcBorders>
              <w:left w:val="single" w:sz="4" w:space="0" w:color="auto"/>
            </w:tcBorders>
            <w:shd w:val="clear" w:color="auto" w:fill="auto"/>
          </w:tcPr>
          <w:p w14:paraId="29E1787F" w14:textId="77777777" w:rsidR="00130064" w:rsidRPr="0062025B" w:rsidRDefault="00130064" w:rsidP="00130064">
            <w:pPr>
              <w:pStyle w:val="O0Nwnext"/>
              <w:rPr>
                <w:rStyle w:val="ChItalBold"/>
              </w:rPr>
            </w:pPr>
            <w:r>
              <w:rPr>
                <w:rStyle w:val="ChItalBold"/>
              </w:rPr>
              <w:t>dana</w:t>
            </w:r>
          </w:p>
        </w:tc>
        <w:tc>
          <w:tcPr>
            <w:tcW w:w="1134" w:type="dxa"/>
            <w:shd w:val="clear" w:color="auto" w:fill="auto"/>
          </w:tcPr>
          <w:p w14:paraId="49D86632" w14:textId="11E305F0" w:rsidR="00130064" w:rsidRPr="00386FD6" w:rsidRDefault="00B7093A" w:rsidP="00130064">
            <w:pPr>
              <w:pStyle w:val="O0Nwnext"/>
            </w:pPr>
            <w:r>
              <w:t>‘</w:t>
            </w:r>
            <w:r w:rsidR="00130064">
              <w:t>funds</w:t>
            </w:r>
            <w:r>
              <w:t>’</w:t>
            </w:r>
          </w:p>
        </w:tc>
      </w:tr>
      <w:tr w:rsidR="00AC23C4" w:rsidRPr="00386FD6" w14:paraId="6E8DE8E1" w14:textId="77777777" w:rsidTr="006D7A30">
        <w:tc>
          <w:tcPr>
            <w:tcW w:w="1134" w:type="dxa"/>
            <w:shd w:val="clear" w:color="auto" w:fill="auto"/>
          </w:tcPr>
          <w:p w14:paraId="4DC2B107" w14:textId="77777777" w:rsidR="00130064" w:rsidRPr="0062025B" w:rsidRDefault="00130064" w:rsidP="00130064">
            <w:pPr>
              <w:pStyle w:val="O0Nwnext"/>
              <w:rPr>
                <w:rStyle w:val="ChItalBold"/>
              </w:rPr>
            </w:pPr>
            <w:r>
              <w:rPr>
                <w:rStyle w:val="ChItalBold"/>
              </w:rPr>
              <w:t>garam</w:t>
            </w:r>
          </w:p>
        </w:tc>
        <w:tc>
          <w:tcPr>
            <w:tcW w:w="1304" w:type="dxa"/>
            <w:tcBorders>
              <w:right w:val="single" w:sz="4" w:space="0" w:color="auto"/>
            </w:tcBorders>
            <w:shd w:val="clear" w:color="auto" w:fill="auto"/>
          </w:tcPr>
          <w:p w14:paraId="410E37F4" w14:textId="2B578F0C" w:rsidR="00130064" w:rsidRPr="00402C91" w:rsidRDefault="00B7093A" w:rsidP="00130064">
            <w:pPr>
              <w:pStyle w:val="O0Nwnext"/>
            </w:pPr>
            <w:r>
              <w:t>‘</w:t>
            </w:r>
            <w:r w:rsidR="00130064">
              <w:t>salt</w:t>
            </w:r>
            <w:r>
              <w:t>’</w:t>
            </w:r>
          </w:p>
        </w:tc>
        <w:tc>
          <w:tcPr>
            <w:tcW w:w="1021" w:type="dxa"/>
            <w:tcBorders>
              <w:left w:val="single" w:sz="4" w:space="0" w:color="auto"/>
            </w:tcBorders>
            <w:shd w:val="clear" w:color="auto" w:fill="auto"/>
          </w:tcPr>
          <w:p w14:paraId="59856062" w14:textId="77777777" w:rsidR="00130064" w:rsidRPr="0062025B" w:rsidRDefault="00130064" w:rsidP="00130064">
            <w:pPr>
              <w:pStyle w:val="O0Nwnext"/>
              <w:rPr>
                <w:rStyle w:val="ChItalBold"/>
              </w:rPr>
            </w:pPr>
            <w:r>
              <w:rPr>
                <w:rStyle w:val="ChItalBold"/>
              </w:rPr>
              <w:t>duka</w:t>
            </w:r>
          </w:p>
        </w:tc>
        <w:tc>
          <w:tcPr>
            <w:tcW w:w="1134" w:type="dxa"/>
            <w:shd w:val="clear" w:color="auto" w:fill="auto"/>
          </w:tcPr>
          <w:p w14:paraId="6CCF7A26" w14:textId="66A47E2B" w:rsidR="00130064" w:rsidRPr="00386FD6" w:rsidRDefault="00B7093A" w:rsidP="00130064">
            <w:pPr>
              <w:pStyle w:val="O0Nwnext"/>
            </w:pPr>
            <w:r>
              <w:t>‘</w:t>
            </w:r>
            <w:r w:rsidR="00130064">
              <w:t>grief</w:t>
            </w:r>
            <w:r>
              <w:t>’</w:t>
            </w:r>
          </w:p>
        </w:tc>
      </w:tr>
      <w:tr w:rsidR="00AC23C4" w:rsidRPr="00386FD6" w14:paraId="6675AE4B" w14:textId="77777777" w:rsidTr="006D7A30">
        <w:tc>
          <w:tcPr>
            <w:tcW w:w="1134" w:type="dxa"/>
            <w:shd w:val="clear" w:color="auto" w:fill="auto"/>
          </w:tcPr>
          <w:p w14:paraId="552C014A" w14:textId="77777777" w:rsidR="00130064" w:rsidRPr="0062025B" w:rsidRDefault="00130064" w:rsidP="00130064">
            <w:pPr>
              <w:pStyle w:val="O0Nwnext"/>
              <w:rPr>
                <w:rStyle w:val="ChItalBold"/>
              </w:rPr>
            </w:pPr>
            <w:r>
              <w:rPr>
                <w:rStyle w:val="ChItalBold"/>
              </w:rPr>
              <w:t>minyak</w:t>
            </w:r>
          </w:p>
        </w:tc>
        <w:tc>
          <w:tcPr>
            <w:tcW w:w="1304" w:type="dxa"/>
            <w:tcBorders>
              <w:right w:val="single" w:sz="4" w:space="0" w:color="auto"/>
            </w:tcBorders>
            <w:shd w:val="clear" w:color="auto" w:fill="auto"/>
          </w:tcPr>
          <w:p w14:paraId="143A4FF9" w14:textId="42B9C07E" w:rsidR="00130064" w:rsidRPr="00402C91" w:rsidRDefault="00B7093A" w:rsidP="00130064">
            <w:pPr>
              <w:pStyle w:val="O0Nwnext"/>
            </w:pPr>
            <w:r>
              <w:t>‘</w:t>
            </w:r>
            <w:r w:rsidR="00130064">
              <w:t>oil</w:t>
            </w:r>
            <w:r>
              <w:t>’</w:t>
            </w:r>
          </w:p>
        </w:tc>
        <w:tc>
          <w:tcPr>
            <w:tcW w:w="1021" w:type="dxa"/>
            <w:tcBorders>
              <w:left w:val="single" w:sz="4" w:space="0" w:color="auto"/>
            </w:tcBorders>
            <w:shd w:val="clear" w:color="auto" w:fill="auto"/>
          </w:tcPr>
          <w:p w14:paraId="1C1AC000" w14:textId="77777777" w:rsidR="00130064" w:rsidRPr="0062025B" w:rsidRDefault="00130064" w:rsidP="00130064">
            <w:pPr>
              <w:pStyle w:val="O0Nwnext"/>
              <w:rPr>
                <w:rStyle w:val="ChItalBold"/>
              </w:rPr>
            </w:pPr>
            <w:r>
              <w:rPr>
                <w:rStyle w:val="ChItalBold"/>
              </w:rPr>
              <w:t>hikmat</w:t>
            </w:r>
          </w:p>
        </w:tc>
        <w:tc>
          <w:tcPr>
            <w:tcW w:w="1134" w:type="dxa"/>
            <w:shd w:val="clear" w:color="auto" w:fill="auto"/>
          </w:tcPr>
          <w:p w14:paraId="494490D9" w14:textId="72AF27E0" w:rsidR="00130064" w:rsidRPr="00386FD6" w:rsidRDefault="00B7093A" w:rsidP="00130064">
            <w:pPr>
              <w:pStyle w:val="O0Nwnext"/>
            </w:pPr>
            <w:r>
              <w:t>‘</w:t>
            </w:r>
            <w:r w:rsidR="00130064">
              <w:t>wisdom</w:t>
            </w:r>
            <w:r>
              <w:t>’</w:t>
            </w:r>
          </w:p>
        </w:tc>
      </w:tr>
      <w:tr w:rsidR="00AC23C4" w:rsidRPr="00386FD6" w14:paraId="1F7DABB6" w14:textId="77777777" w:rsidTr="006D7A30">
        <w:tc>
          <w:tcPr>
            <w:tcW w:w="1134" w:type="dxa"/>
            <w:shd w:val="clear" w:color="auto" w:fill="auto"/>
          </w:tcPr>
          <w:p w14:paraId="4BAC6ECD" w14:textId="77777777" w:rsidR="00130064" w:rsidRPr="0062025B" w:rsidRDefault="00130064" w:rsidP="00130064">
            <w:pPr>
              <w:pStyle w:val="O0Nwnext"/>
              <w:rPr>
                <w:rStyle w:val="ChItalBold"/>
              </w:rPr>
            </w:pPr>
            <w:r>
              <w:rPr>
                <w:rStyle w:val="ChItalBold"/>
              </w:rPr>
              <w:t>nasi</w:t>
            </w:r>
          </w:p>
        </w:tc>
        <w:tc>
          <w:tcPr>
            <w:tcW w:w="1304" w:type="dxa"/>
            <w:tcBorders>
              <w:right w:val="single" w:sz="4" w:space="0" w:color="auto"/>
            </w:tcBorders>
            <w:shd w:val="clear" w:color="auto" w:fill="auto"/>
          </w:tcPr>
          <w:p w14:paraId="31239C78" w14:textId="5E8EDDF0" w:rsidR="00130064" w:rsidRPr="00402C91" w:rsidRDefault="00B7093A" w:rsidP="00130064">
            <w:pPr>
              <w:pStyle w:val="O0Nwnext"/>
            </w:pPr>
            <w:r>
              <w:t>‘</w:t>
            </w:r>
            <w:r w:rsidR="00130064">
              <w:t>cooked rice</w:t>
            </w:r>
            <w:r>
              <w:t>’</w:t>
            </w:r>
          </w:p>
        </w:tc>
        <w:tc>
          <w:tcPr>
            <w:tcW w:w="1021" w:type="dxa"/>
            <w:tcBorders>
              <w:left w:val="single" w:sz="4" w:space="0" w:color="auto"/>
            </w:tcBorders>
            <w:shd w:val="clear" w:color="auto" w:fill="auto"/>
          </w:tcPr>
          <w:p w14:paraId="3E3673F2" w14:textId="77777777" w:rsidR="00130064" w:rsidRPr="0062025B" w:rsidRDefault="00130064" w:rsidP="00130064">
            <w:pPr>
              <w:pStyle w:val="O0Nwnext"/>
              <w:rPr>
                <w:rStyle w:val="ChItalBold"/>
              </w:rPr>
            </w:pPr>
            <w:r>
              <w:rPr>
                <w:rStyle w:val="ChItalBold"/>
              </w:rPr>
              <w:t>iman</w:t>
            </w:r>
          </w:p>
        </w:tc>
        <w:tc>
          <w:tcPr>
            <w:tcW w:w="1134" w:type="dxa"/>
            <w:shd w:val="clear" w:color="auto" w:fill="auto"/>
          </w:tcPr>
          <w:p w14:paraId="4A0AE846" w14:textId="65C8CD3D" w:rsidR="00130064" w:rsidRPr="00386FD6" w:rsidRDefault="00B7093A" w:rsidP="00130064">
            <w:pPr>
              <w:pStyle w:val="O0Nwnext"/>
            </w:pPr>
            <w:r>
              <w:t>‘</w:t>
            </w:r>
            <w:r w:rsidR="00130064">
              <w:t>faith</w:t>
            </w:r>
            <w:r>
              <w:t>’</w:t>
            </w:r>
          </w:p>
        </w:tc>
      </w:tr>
      <w:tr w:rsidR="00AC23C4" w:rsidRPr="00386FD6" w14:paraId="7DDA3617" w14:textId="77777777" w:rsidTr="006D7A30">
        <w:tc>
          <w:tcPr>
            <w:tcW w:w="1134" w:type="dxa"/>
            <w:shd w:val="clear" w:color="auto" w:fill="auto"/>
          </w:tcPr>
          <w:p w14:paraId="33311645" w14:textId="77777777" w:rsidR="00130064" w:rsidRPr="0062025B" w:rsidRDefault="00130064" w:rsidP="00130064">
            <w:pPr>
              <w:pStyle w:val="O0Nwnext"/>
              <w:rPr>
                <w:rStyle w:val="ChItalBold"/>
              </w:rPr>
            </w:pPr>
            <w:r>
              <w:rPr>
                <w:rStyle w:val="ChItalBold"/>
              </w:rPr>
              <w:t>susu</w:t>
            </w:r>
          </w:p>
        </w:tc>
        <w:tc>
          <w:tcPr>
            <w:tcW w:w="1304" w:type="dxa"/>
            <w:tcBorders>
              <w:right w:val="single" w:sz="4" w:space="0" w:color="auto"/>
            </w:tcBorders>
            <w:shd w:val="clear" w:color="auto" w:fill="auto"/>
          </w:tcPr>
          <w:p w14:paraId="7D3034E5" w14:textId="78877722" w:rsidR="00130064" w:rsidRPr="00402C91" w:rsidRDefault="00B7093A" w:rsidP="00130064">
            <w:pPr>
              <w:pStyle w:val="O0Nwnext"/>
            </w:pPr>
            <w:r>
              <w:t>‘</w:t>
            </w:r>
            <w:r w:rsidR="00130064">
              <w:t>milk</w:t>
            </w:r>
            <w:r>
              <w:t>’</w:t>
            </w:r>
          </w:p>
        </w:tc>
        <w:tc>
          <w:tcPr>
            <w:tcW w:w="1021" w:type="dxa"/>
            <w:tcBorders>
              <w:left w:val="single" w:sz="4" w:space="0" w:color="auto"/>
            </w:tcBorders>
            <w:shd w:val="clear" w:color="auto" w:fill="auto"/>
          </w:tcPr>
          <w:p w14:paraId="3D6A419C" w14:textId="77777777" w:rsidR="00130064" w:rsidRPr="0062025B" w:rsidRDefault="00130064" w:rsidP="00130064">
            <w:pPr>
              <w:pStyle w:val="O0Nwnext"/>
              <w:rPr>
                <w:rStyle w:val="ChItalBold"/>
              </w:rPr>
            </w:pPr>
            <w:r>
              <w:rPr>
                <w:rStyle w:val="ChItalBold"/>
              </w:rPr>
              <w:t>ongkos</w:t>
            </w:r>
          </w:p>
        </w:tc>
        <w:tc>
          <w:tcPr>
            <w:tcW w:w="1134" w:type="dxa"/>
            <w:shd w:val="clear" w:color="auto" w:fill="auto"/>
          </w:tcPr>
          <w:p w14:paraId="3063C06F" w14:textId="0BCC8BFA" w:rsidR="00130064" w:rsidRPr="00386FD6" w:rsidRDefault="00B7093A" w:rsidP="00130064">
            <w:pPr>
              <w:pStyle w:val="O0Nwnext"/>
            </w:pPr>
            <w:r>
              <w:t>‘</w:t>
            </w:r>
            <w:r w:rsidR="00130064">
              <w:t>expenses</w:t>
            </w:r>
            <w:r>
              <w:t>’</w:t>
            </w:r>
          </w:p>
        </w:tc>
      </w:tr>
      <w:tr w:rsidR="00AC23C4" w:rsidRPr="00386FD6" w14:paraId="4E11A4AB" w14:textId="77777777" w:rsidTr="006D7A30">
        <w:tc>
          <w:tcPr>
            <w:tcW w:w="1134" w:type="dxa"/>
            <w:shd w:val="clear" w:color="auto" w:fill="auto"/>
          </w:tcPr>
          <w:p w14:paraId="375A1368" w14:textId="77777777" w:rsidR="00130064" w:rsidRPr="002C5706" w:rsidRDefault="00130064" w:rsidP="00130064">
            <w:pPr>
              <w:pStyle w:val="TableCell0-2Break"/>
              <w:rPr>
                <w:rStyle w:val="ChItalBold"/>
              </w:rPr>
            </w:pPr>
            <w:r>
              <w:rPr>
                <w:rStyle w:val="ChItalBold"/>
              </w:rPr>
              <w:t>te</w:t>
            </w:r>
          </w:p>
        </w:tc>
        <w:tc>
          <w:tcPr>
            <w:tcW w:w="1304" w:type="dxa"/>
            <w:tcBorders>
              <w:bottom w:val="single" w:sz="4" w:space="0" w:color="auto"/>
              <w:right w:val="single" w:sz="4" w:space="0" w:color="auto"/>
            </w:tcBorders>
            <w:shd w:val="clear" w:color="auto" w:fill="auto"/>
          </w:tcPr>
          <w:p w14:paraId="15A74AC9" w14:textId="2E1EF8A6" w:rsidR="00130064" w:rsidRPr="00402C91" w:rsidRDefault="00B7093A" w:rsidP="00130064">
            <w:pPr>
              <w:pStyle w:val="TableCell0-2Break"/>
            </w:pPr>
            <w:r>
              <w:t>‘</w:t>
            </w:r>
            <w:r w:rsidR="00130064">
              <w:t>tea</w:t>
            </w:r>
            <w:r>
              <w:t>’</w:t>
            </w:r>
          </w:p>
        </w:tc>
        <w:tc>
          <w:tcPr>
            <w:tcW w:w="1021" w:type="dxa"/>
            <w:tcBorders>
              <w:left w:val="single" w:sz="4" w:space="0" w:color="auto"/>
              <w:bottom w:val="single" w:sz="4" w:space="0" w:color="auto"/>
            </w:tcBorders>
            <w:shd w:val="clear" w:color="auto" w:fill="auto"/>
          </w:tcPr>
          <w:p w14:paraId="4DECB7DE" w14:textId="77777777" w:rsidR="00130064" w:rsidRPr="002C5706" w:rsidRDefault="00130064" w:rsidP="00130064">
            <w:pPr>
              <w:pStyle w:val="TableCell0-2Break"/>
              <w:rPr>
                <w:rStyle w:val="ChItalBold"/>
              </w:rPr>
            </w:pPr>
            <w:r>
              <w:rPr>
                <w:rStyle w:val="ChItalBold"/>
              </w:rPr>
              <w:t>umur</w:t>
            </w:r>
          </w:p>
        </w:tc>
        <w:tc>
          <w:tcPr>
            <w:tcW w:w="1134" w:type="dxa"/>
            <w:shd w:val="clear" w:color="auto" w:fill="auto"/>
          </w:tcPr>
          <w:p w14:paraId="0D5697FE" w14:textId="7EC26D40" w:rsidR="00130064" w:rsidRPr="00386FD6" w:rsidRDefault="00B7093A" w:rsidP="00130064">
            <w:pPr>
              <w:pStyle w:val="TableCell0-2Break"/>
            </w:pPr>
            <w:r>
              <w:t>‘</w:t>
            </w:r>
            <w:r w:rsidR="00130064">
              <w:t>age</w:t>
            </w:r>
            <w:r>
              <w:t>’</w:t>
            </w:r>
          </w:p>
        </w:tc>
      </w:tr>
    </w:tbl>
    <w:p w14:paraId="15E71335" w14:textId="26C823DC" w:rsidR="00130064" w:rsidRDefault="00130064" w:rsidP="00A278B1">
      <w:pPr>
        <w:pStyle w:val="Body0005after05before"/>
        <w:rPr>
          <w:lang w:eastAsia="en-US"/>
        </w:rPr>
      </w:pPr>
      <w:r w:rsidRPr="00D13DFE">
        <w:t xml:space="preserve">Count nouns can be modified with numerals as in </w:t>
      </w:r>
      <w:r>
        <w:fldChar w:fldCharType="begin"/>
      </w:r>
      <w:r>
        <w:instrText xml:space="preserve"> REF _Ref353627613 \h </w:instrText>
      </w:r>
      <w:r>
        <w:fldChar w:fldCharType="separate"/>
      </w:r>
      <w:r w:rsidR="00154D81" w:rsidRPr="007A0BC8">
        <w:t>(</w:t>
      </w:r>
      <w:r w:rsidR="00154D81">
        <w:rPr>
          <w:noProof/>
        </w:rPr>
        <w:t>1</w:t>
      </w:r>
      <w:r w:rsidR="00154D81" w:rsidRPr="007A0BC8">
        <w:t>)</w:t>
      </w:r>
      <w:r>
        <w:fldChar w:fldCharType="end"/>
      </w:r>
      <w:r>
        <w:t xml:space="preserve"> and </w:t>
      </w:r>
      <w:r>
        <w:fldChar w:fldCharType="begin"/>
      </w:r>
      <w:r>
        <w:instrText xml:space="preserve"> REF _Ref353627623 \h </w:instrText>
      </w:r>
      <w:r>
        <w:fldChar w:fldCharType="separate"/>
      </w:r>
      <w:r w:rsidR="00154D81" w:rsidRPr="007A0BC8">
        <w:t>(</w:t>
      </w:r>
      <w:r w:rsidR="00154D81">
        <w:rPr>
          <w:noProof/>
        </w:rPr>
        <w:t>2</w:t>
      </w:r>
      <w:r w:rsidR="00154D81" w:rsidRPr="007A0BC8">
        <w:t>)</w:t>
      </w:r>
      <w:r>
        <w:fldChar w:fldCharType="end"/>
      </w:r>
      <w:r w:rsidR="00A278B1">
        <w:t>,</w:t>
      </w:r>
      <w:r w:rsidRPr="00D13DFE">
        <w:t xml:space="preserve"> </w:t>
      </w:r>
      <w:r w:rsidR="00A278B1">
        <w:t xml:space="preserve">or </w:t>
      </w:r>
      <w:r w:rsidRPr="00D13DFE">
        <w:t xml:space="preserve">with quantifiers as in </w:t>
      </w:r>
      <w:r>
        <w:fldChar w:fldCharType="begin"/>
      </w:r>
      <w:r>
        <w:instrText xml:space="preserve"> REF _Ref353627625 \h </w:instrText>
      </w:r>
      <w:r>
        <w:fldChar w:fldCharType="separate"/>
      </w:r>
      <w:r w:rsidR="00154D81" w:rsidRPr="007A0BC8">
        <w:t>(</w:t>
      </w:r>
      <w:r w:rsidR="00154D81">
        <w:rPr>
          <w:noProof/>
        </w:rPr>
        <w:t>3</w:t>
      </w:r>
      <w:r w:rsidR="00154D81" w:rsidRPr="007A0BC8">
        <w:t>)</w:t>
      </w:r>
      <w:r>
        <w:fldChar w:fldCharType="end"/>
      </w:r>
      <w:r>
        <w:t xml:space="preserve"> to </w:t>
      </w:r>
      <w:r>
        <w:fldChar w:fldCharType="begin"/>
      </w:r>
      <w:r>
        <w:instrText xml:space="preserve"> REF _Ref353627628 \h </w:instrText>
      </w:r>
      <w:r>
        <w:fldChar w:fldCharType="separate"/>
      </w:r>
      <w:r w:rsidR="00154D81" w:rsidRPr="007A0BC8">
        <w:t>(</w:t>
      </w:r>
      <w:r w:rsidR="00154D81">
        <w:rPr>
          <w:noProof/>
        </w:rPr>
        <w:t>6</w:t>
      </w:r>
      <w:r w:rsidR="00154D81" w:rsidRPr="007A0BC8">
        <w:t>)</w:t>
      </w:r>
      <w:r>
        <w:fldChar w:fldCharType="end"/>
      </w:r>
      <w:r w:rsidRPr="00D13DFE">
        <w:t xml:space="preserve">. </w:t>
      </w:r>
      <w:r>
        <w:t xml:space="preserve">The numerals and quantifiers can occur in prehead position, as in </w:t>
      </w:r>
      <w:r>
        <w:fldChar w:fldCharType="begin"/>
      </w:r>
      <w:r>
        <w:instrText xml:space="preserve"> REF _Ref353627613 \h </w:instrText>
      </w:r>
      <w:r>
        <w:fldChar w:fldCharType="separate"/>
      </w:r>
      <w:r w:rsidR="00154D81" w:rsidRPr="007A0BC8">
        <w:t>(</w:t>
      </w:r>
      <w:r w:rsidR="00154D81">
        <w:rPr>
          <w:noProof/>
        </w:rPr>
        <w:t>1</w:t>
      </w:r>
      <w:r w:rsidR="00154D81" w:rsidRPr="007A0BC8">
        <w:t>)</w:t>
      </w:r>
      <w:r>
        <w:fldChar w:fldCharType="end"/>
      </w:r>
      <w:r>
        <w:t xml:space="preserve">, </w:t>
      </w:r>
      <w:r>
        <w:fldChar w:fldCharType="begin"/>
      </w:r>
      <w:r>
        <w:instrText xml:space="preserve"> REF _Ref353627625 \h </w:instrText>
      </w:r>
      <w:r>
        <w:fldChar w:fldCharType="separate"/>
      </w:r>
      <w:r w:rsidR="00154D81" w:rsidRPr="007A0BC8">
        <w:t>(</w:t>
      </w:r>
      <w:r w:rsidR="00154D81">
        <w:rPr>
          <w:noProof/>
        </w:rPr>
        <w:t>3</w:t>
      </w:r>
      <w:r w:rsidR="00154D81" w:rsidRPr="007A0BC8">
        <w:t>)</w:t>
      </w:r>
      <w:r>
        <w:fldChar w:fldCharType="end"/>
      </w:r>
      <w:r>
        <w:t xml:space="preserve">, or </w:t>
      </w:r>
      <w:r>
        <w:fldChar w:fldCharType="begin"/>
      </w:r>
      <w:r>
        <w:instrText xml:space="preserve"> REF _Ref353627627 \h </w:instrText>
      </w:r>
      <w:r>
        <w:fldChar w:fldCharType="separate"/>
      </w:r>
      <w:r w:rsidR="00154D81" w:rsidRPr="007A0BC8">
        <w:t>(</w:t>
      </w:r>
      <w:r w:rsidR="00154D81">
        <w:rPr>
          <w:noProof/>
        </w:rPr>
        <w:t>5</w:t>
      </w:r>
      <w:r w:rsidR="00154D81" w:rsidRPr="007A0BC8">
        <w:t>)</w:t>
      </w:r>
      <w:r>
        <w:fldChar w:fldCharType="end"/>
      </w:r>
      <w:r>
        <w:t xml:space="preserve">, or in post-head position as in </w:t>
      </w:r>
      <w:r>
        <w:fldChar w:fldCharType="begin"/>
      </w:r>
      <w:r>
        <w:instrText xml:space="preserve"> REF _Ref353627623 \h </w:instrText>
      </w:r>
      <w:r>
        <w:fldChar w:fldCharType="separate"/>
      </w:r>
      <w:r w:rsidR="00154D81" w:rsidRPr="007A0BC8">
        <w:t>(</w:t>
      </w:r>
      <w:r w:rsidR="00154D81">
        <w:rPr>
          <w:noProof/>
        </w:rPr>
        <w:t>2</w:t>
      </w:r>
      <w:r w:rsidR="00154D81" w:rsidRPr="007A0BC8">
        <w:t>)</w:t>
      </w:r>
      <w:r>
        <w:fldChar w:fldCharType="end"/>
      </w:r>
      <w:r>
        <w:t xml:space="preserve">, </w:t>
      </w:r>
      <w:r>
        <w:fldChar w:fldCharType="begin"/>
      </w:r>
      <w:r>
        <w:instrText xml:space="preserve"> REF _Ref353627626 \h </w:instrText>
      </w:r>
      <w:r>
        <w:fldChar w:fldCharType="separate"/>
      </w:r>
      <w:r w:rsidR="00154D81" w:rsidRPr="007A0BC8">
        <w:t>(</w:t>
      </w:r>
      <w:r w:rsidR="00154D81">
        <w:rPr>
          <w:noProof/>
        </w:rPr>
        <w:t>4</w:t>
      </w:r>
      <w:r w:rsidR="00154D81" w:rsidRPr="007A0BC8">
        <w:t>)</w:t>
      </w:r>
      <w:r>
        <w:fldChar w:fldCharType="end"/>
      </w:r>
      <w:r>
        <w:t xml:space="preserve">, or </w:t>
      </w:r>
      <w:r>
        <w:fldChar w:fldCharType="begin"/>
      </w:r>
      <w:r>
        <w:instrText xml:space="preserve"> REF _Ref353627628 \h </w:instrText>
      </w:r>
      <w:r>
        <w:fldChar w:fldCharType="separate"/>
      </w:r>
      <w:r w:rsidR="00154D81" w:rsidRPr="007A0BC8">
        <w:t>(</w:t>
      </w:r>
      <w:r w:rsidR="00154D81">
        <w:rPr>
          <w:noProof/>
        </w:rPr>
        <w:t>6</w:t>
      </w:r>
      <w:r w:rsidR="00154D81" w:rsidRPr="007A0BC8">
        <w:t>)</w:t>
      </w:r>
      <w:r>
        <w:fldChar w:fldCharType="end"/>
      </w:r>
      <w:r>
        <w:t xml:space="preserve">. </w:t>
      </w:r>
      <w:r w:rsidRPr="00D13DFE">
        <w:t xml:space="preserve">(Concerning the </w:t>
      </w:r>
      <w:r>
        <w:rPr>
          <w:lang w:eastAsia="en-US"/>
        </w:rPr>
        <w:t>position of adnominal numerals vis-à-vis their head nominal and the</w:t>
      </w:r>
      <w:r w:rsidR="00A278B1">
        <w:rPr>
          <w:lang w:eastAsia="en-US"/>
        </w:rPr>
        <w:t>ir</w:t>
      </w:r>
      <w:r>
        <w:rPr>
          <w:lang w:eastAsia="en-US"/>
        </w:rPr>
        <w:t xml:space="preserve"> semantics, see </w:t>
      </w:r>
      <w:r w:rsidRPr="00D13DFE">
        <w:t>§</w:t>
      </w:r>
      <w:r>
        <w:fldChar w:fldCharType="begin"/>
      </w:r>
      <w:r>
        <w:instrText xml:space="preserve"> REF _Ref351641490 \w \h </w:instrText>
      </w:r>
      <w:r>
        <w:fldChar w:fldCharType="separate"/>
      </w:r>
      <w:r w:rsidR="00154D81">
        <w:rPr>
          <w:cs/>
        </w:rPr>
        <w:t>‎</w:t>
      </w:r>
      <w:r w:rsidR="00154D81">
        <w:t>5.9</w:t>
      </w:r>
      <w:r>
        <w:fldChar w:fldCharType="end"/>
      </w:r>
      <w:r>
        <w:t xml:space="preserve"> and </w:t>
      </w:r>
      <w:r w:rsidRPr="00D13DFE">
        <w:t>§</w:t>
      </w:r>
      <w:r w:rsidR="002A553F">
        <w:fldChar w:fldCharType="begin"/>
      </w:r>
      <w:r w:rsidR="002A553F">
        <w:instrText xml:space="preserve"> REF _Ref374450333 \w \h </w:instrText>
      </w:r>
      <w:r w:rsidR="002A553F">
        <w:fldChar w:fldCharType="separate"/>
      </w:r>
      <w:r w:rsidR="00154D81">
        <w:rPr>
          <w:cs/>
        </w:rPr>
        <w:t>‎</w:t>
      </w:r>
      <w:r w:rsidR="00154D81">
        <w:t>8.3.1</w:t>
      </w:r>
      <w:r w:rsidR="002A553F">
        <w:fldChar w:fldCharType="end"/>
      </w:r>
      <w:r w:rsidRPr="00D13DFE">
        <w:t>.</w:t>
      </w:r>
      <w:r>
        <w:rPr>
          <w:lang w:eastAsia="en-US"/>
        </w:rPr>
        <w:t>)</w:t>
      </w:r>
    </w:p>
    <w:p w14:paraId="5CD89EFC" w14:textId="77777777" w:rsidR="00130064" w:rsidRDefault="00130064" w:rsidP="00130064">
      <w:pPr>
        <w:pStyle w:val="ExampleTitle"/>
        <w:ind w:right="-1"/>
      </w:pPr>
      <w:r>
        <w:t>Count nouns</w:t>
      </w:r>
      <w:r w:rsidRPr="007A0BC8">
        <w:rPr>
          <w:rStyle w:val="FootnoteReference"/>
        </w:rPr>
        <w:footnoteReference w:id="144"/>
      </w:r>
    </w:p>
    <w:tbl>
      <w:tblPr>
        <w:tblW w:w="3203" w:type="dxa"/>
        <w:tblCellMar>
          <w:left w:w="42" w:type="dxa"/>
          <w:right w:w="42" w:type="dxa"/>
        </w:tblCellMar>
        <w:tblLook w:val="01E0" w:firstRow="1" w:lastRow="1" w:firstColumn="1" w:lastColumn="1" w:noHBand="0" w:noVBand="0"/>
      </w:tblPr>
      <w:tblGrid>
        <w:gridCol w:w="709"/>
        <w:gridCol w:w="1247"/>
        <w:gridCol w:w="1247"/>
      </w:tblGrid>
      <w:tr w:rsidR="00130064" w14:paraId="11B494F1" w14:textId="77777777" w:rsidTr="00AC23C4">
        <w:tc>
          <w:tcPr>
            <w:tcW w:w="709" w:type="dxa"/>
            <w:shd w:val="clear" w:color="auto" w:fill="auto"/>
          </w:tcPr>
          <w:p w14:paraId="7D58155E" w14:textId="77777777" w:rsidR="00130064" w:rsidRPr="00FA38A0" w:rsidRDefault="00130064" w:rsidP="00130064">
            <w:pPr>
              <w:pStyle w:val="O0Nwnext"/>
            </w:pPr>
            <w:bookmarkStart w:id="1988" w:name="_Ref353627613"/>
            <w:r w:rsidRPr="007A0BC8">
              <w:t>(</w:t>
            </w:r>
            <w:fldSimple w:instr=" SEQ ( \* ARABIC \s 1 ">
              <w:r w:rsidR="00154D81">
                <w:rPr>
                  <w:noProof/>
                </w:rPr>
                <w:t>1</w:t>
              </w:r>
            </w:fldSimple>
            <w:r w:rsidRPr="007A0BC8">
              <w:t>)</w:t>
            </w:r>
            <w:bookmarkEnd w:id="1988"/>
          </w:p>
        </w:tc>
        <w:tc>
          <w:tcPr>
            <w:tcW w:w="1247" w:type="dxa"/>
            <w:shd w:val="clear" w:color="auto" w:fill="auto"/>
          </w:tcPr>
          <w:p w14:paraId="37389F99" w14:textId="77777777" w:rsidR="00130064" w:rsidRPr="005945F9" w:rsidRDefault="00130064" w:rsidP="00130064">
            <w:pPr>
              <w:pStyle w:val="TableCell2-0"/>
              <w:rPr>
                <w:rStyle w:val="ChItalBold"/>
              </w:rPr>
            </w:pPr>
            <w:r>
              <w:rPr>
                <w:rStyle w:val="ChItalBold"/>
              </w:rPr>
              <w:t>dua orang</w:t>
            </w:r>
          </w:p>
        </w:tc>
        <w:tc>
          <w:tcPr>
            <w:tcW w:w="1247" w:type="dxa"/>
            <w:vMerge w:val="restart"/>
            <w:shd w:val="clear" w:color="auto" w:fill="auto"/>
          </w:tcPr>
          <w:p w14:paraId="124F9284" w14:textId="0C28C7F2" w:rsidR="00130064" w:rsidRDefault="00B7093A" w:rsidP="00130064">
            <w:pPr>
              <w:pStyle w:val="TableCell2-0"/>
              <w:rPr>
                <w:lang w:eastAsia="en-US"/>
              </w:rPr>
            </w:pPr>
            <w:r>
              <w:rPr>
                <w:lang w:eastAsia="en-US"/>
              </w:rPr>
              <w:t>‘</w:t>
            </w:r>
            <w:r w:rsidR="00130064">
              <w:rPr>
                <w:lang w:eastAsia="en-US"/>
              </w:rPr>
              <w:t>two people</w:t>
            </w:r>
            <w:r>
              <w:rPr>
                <w:lang w:eastAsia="en-US"/>
              </w:rPr>
              <w:t>’</w:t>
            </w:r>
          </w:p>
        </w:tc>
      </w:tr>
      <w:tr w:rsidR="00130064" w14:paraId="4732A4E2" w14:textId="77777777" w:rsidTr="00AC23C4">
        <w:tc>
          <w:tcPr>
            <w:tcW w:w="709" w:type="dxa"/>
            <w:shd w:val="clear" w:color="auto" w:fill="auto"/>
          </w:tcPr>
          <w:p w14:paraId="57C2A3DC" w14:textId="77777777" w:rsidR="00130064" w:rsidRPr="00363FFF" w:rsidRDefault="00130064" w:rsidP="00130064">
            <w:pPr>
              <w:pStyle w:val="TableCell0-2Break"/>
              <w:rPr>
                <w:lang w:eastAsia="en-US"/>
              </w:rPr>
            </w:pPr>
          </w:p>
        </w:tc>
        <w:tc>
          <w:tcPr>
            <w:tcW w:w="1247" w:type="dxa"/>
            <w:shd w:val="clear" w:color="auto" w:fill="auto"/>
          </w:tcPr>
          <w:p w14:paraId="6115259B" w14:textId="77777777" w:rsidR="00130064" w:rsidRDefault="00130064" w:rsidP="00130064">
            <w:pPr>
              <w:pStyle w:val="TableCell0-2Break"/>
              <w:rPr>
                <w:lang w:eastAsia="en-US"/>
              </w:rPr>
            </w:pPr>
            <w:r>
              <w:rPr>
                <w:lang w:eastAsia="en-US"/>
              </w:rPr>
              <w:t>two person</w:t>
            </w:r>
          </w:p>
        </w:tc>
        <w:tc>
          <w:tcPr>
            <w:tcW w:w="1247" w:type="dxa"/>
            <w:vMerge/>
            <w:shd w:val="clear" w:color="auto" w:fill="auto"/>
          </w:tcPr>
          <w:p w14:paraId="0350A0BA" w14:textId="77777777" w:rsidR="00130064" w:rsidRDefault="00130064" w:rsidP="00130064">
            <w:pPr>
              <w:pStyle w:val="TableCell0-2Break"/>
              <w:rPr>
                <w:lang w:eastAsia="en-US"/>
              </w:rPr>
            </w:pPr>
          </w:p>
        </w:tc>
      </w:tr>
      <w:tr w:rsidR="00130064" w14:paraId="07F72B10" w14:textId="77777777" w:rsidTr="00AC23C4">
        <w:tc>
          <w:tcPr>
            <w:tcW w:w="709" w:type="dxa"/>
            <w:shd w:val="clear" w:color="auto" w:fill="auto"/>
          </w:tcPr>
          <w:p w14:paraId="7CEC5D79" w14:textId="77777777" w:rsidR="00130064" w:rsidRPr="00FA38A0" w:rsidRDefault="00130064" w:rsidP="00130064">
            <w:pPr>
              <w:pStyle w:val="O0Nwnext"/>
            </w:pPr>
            <w:bookmarkStart w:id="1989" w:name="_Ref353627623"/>
            <w:r w:rsidRPr="007A0BC8">
              <w:t>(</w:t>
            </w:r>
            <w:fldSimple w:instr=" SEQ ( \* ARABIC \s 1 ">
              <w:r w:rsidR="00154D81">
                <w:rPr>
                  <w:noProof/>
                </w:rPr>
                <w:t>2</w:t>
              </w:r>
            </w:fldSimple>
            <w:r w:rsidRPr="007A0BC8">
              <w:t>)</w:t>
            </w:r>
            <w:bookmarkEnd w:id="1989"/>
          </w:p>
        </w:tc>
        <w:tc>
          <w:tcPr>
            <w:tcW w:w="1247" w:type="dxa"/>
            <w:shd w:val="clear" w:color="auto" w:fill="auto"/>
          </w:tcPr>
          <w:p w14:paraId="12CAE6F7" w14:textId="77777777" w:rsidR="00130064" w:rsidRPr="00395641" w:rsidRDefault="00130064" w:rsidP="00130064">
            <w:pPr>
              <w:pStyle w:val="TableCell2-0"/>
              <w:rPr>
                <w:rStyle w:val="ChItalBold"/>
              </w:rPr>
            </w:pPr>
            <w:r>
              <w:rPr>
                <w:rStyle w:val="ChItalBold"/>
              </w:rPr>
              <w:t>orang dua</w:t>
            </w:r>
          </w:p>
        </w:tc>
        <w:tc>
          <w:tcPr>
            <w:tcW w:w="1247" w:type="dxa"/>
            <w:vMerge w:val="restart"/>
            <w:shd w:val="clear" w:color="auto" w:fill="auto"/>
          </w:tcPr>
          <w:p w14:paraId="0D0B5CE3" w14:textId="1F140314" w:rsidR="00130064" w:rsidRDefault="00B7093A" w:rsidP="00130064">
            <w:pPr>
              <w:pStyle w:val="TableCell2-0"/>
              <w:rPr>
                <w:lang w:eastAsia="en-US"/>
              </w:rPr>
            </w:pPr>
            <w:r>
              <w:rPr>
                <w:lang w:eastAsia="en-US"/>
              </w:rPr>
              <w:t>‘</w:t>
            </w:r>
            <w:r w:rsidR="00130064">
              <w:rPr>
                <w:lang w:eastAsia="en-US"/>
              </w:rPr>
              <w:t>both people</w:t>
            </w:r>
            <w:r>
              <w:rPr>
                <w:lang w:eastAsia="en-US"/>
              </w:rPr>
              <w:t>’</w:t>
            </w:r>
          </w:p>
        </w:tc>
      </w:tr>
      <w:tr w:rsidR="00130064" w14:paraId="14DE8996" w14:textId="77777777" w:rsidTr="00AC23C4">
        <w:tc>
          <w:tcPr>
            <w:tcW w:w="709" w:type="dxa"/>
            <w:shd w:val="clear" w:color="auto" w:fill="auto"/>
          </w:tcPr>
          <w:p w14:paraId="303BB9F0" w14:textId="77777777" w:rsidR="00130064" w:rsidRPr="00363FFF" w:rsidRDefault="00130064" w:rsidP="00130064">
            <w:pPr>
              <w:pStyle w:val="TableCell0-2Break"/>
              <w:rPr>
                <w:lang w:eastAsia="en-US"/>
              </w:rPr>
            </w:pPr>
          </w:p>
        </w:tc>
        <w:tc>
          <w:tcPr>
            <w:tcW w:w="1247" w:type="dxa"/>
            <w:shd w:val="clear" w:color="auto" w:fill="auto"/>
          </w:tcPr>
          <w:p w14:paraId="7E58FDB5" w14:textId="77777777" w:rsidR="00130064" w:rsidRDefault="00130064" w:rsidP="00130064">
            <w:pPr>
              <w:pStyle w:val="TableCell0-2Break"/>
              <w:rPr>
                <w:lang w:eastAsia="en-US"/>
              </w:rPr>
            </w:pPr>
            <w:r>
              <w:rPr>
                <w:lang w:eastAsia="en-US"/>
              </w:rPr>
              <w:t>person two</w:t>
            </w:r>
          </w:p>
        </w:tc>
        <w:tc>
          <w:tcPr>
            <w:tcW w:w="1247" w:type="dxa"/>
            <w:vMerge/>
            <w:shd w:val="clear" w:color="auto" w:fill="auto"/>
          </w:tcPr>
          <w:p w14:paraId="3709FA92" w14:textId="77777777" w:rsidR="00130064" w:rsidRDefault="00130064" w:rsidP="00130064">
            <w:pPr>
              <w:pStyle w:val="TableCell0-2Break"/>
              <w:rPr>
                <w:lang w:eastAsia="en-US"/>
              </w:rPr>
            </w:pPr>
          </w:p>
        </w:tc>
      </w:tr>
      <w:tr w:rsidR="00130064" w14:paraId="35AED528" w14:textId="77777777" w:rsidTr="00AC23C4">
        <w:tc>
          <w:tcPr>
            <w:tcW w:w="709" w:type="dxa"/>
            <w:shd w:val="clear" w:color="auto" w:fill="auto"/>
          </w:tcPr>
          <w:p w14:paraId="3850EB1A" w14:textId="77777777" w:rsidR="00130064" w:rsidRPr="00FA38A0" w:rsidRDefault="00130064" w:rsidP="00130064">
            <w:pPr>
              <w:pStyle w:val="O0Nwnext"/>
            </w:pPr>
            <w:bookmarkStart w:id="1990" w:name="_Ref353627625"/>
            <w:r w:rsidRPr="007A0BC8">
              <w:t>(</w:t>
            </w:r>
            <w:fldSimple w:instr=" SEQ ( \* ARABIC \s 1 ">
              <w:r w:rsidR="00154D81">
                <w:rPr>
                  <w:noProof/>
                </w:rPr>
                <w:t>3</w:t>
              </w:r>
            </w:fldSimple>
            <w:r w:rsidRPr="007A0BC8">
              <w:t>)</w:t>
            </w:r>
            <w:bookmarkEnd w:id="1990"/>
          </w:p>
        </w:tc>
        <w:tc>
          <w:tcPr>
            <w:tcW w:w="1247" w:type="dxa"/>
            <w:shd w:val="clear" w:color="auto" w:fill="auto"/>
          </w:tcPr>
          <w:p w14:paraId="13581359" w14:textId="77777777" w:rsidR="00130064" w:rsidRPr="00395641" w:rsidRDefault="00130064" w:rsidP="00130064">
            <w:pPr>
              <w:pStyle w:val="TableCell2-0"/>
              <w:rPr>
                <w:rStyle w:val="ChItalBold"/>
              </w:rPr>
            </w:pPr>
            <w:r>
              <w:rPr>
                <w:rStyle w:val="ChItalBold"/>
              </w:rPr>
              <w:t>banyak orang</w:t>
            </w:r>
          </w:p>
        </w:tc>
        <w:tc>
          <w:tcPr>
            <w:tcW w:w="1247" w:type="dxa"/>
            <w:vMerge w:val="restart"/>
            <w:shd w:val="clear" w:color="auto" w:fill="auto"/>
          </w:tcPr>
          <w:p w14:paraId="34EAFB13" w14:textId="09F69295" w:rsidR="00130064" w:rsidRDefault="00B7093A" w:rsidP="00130064">
            <w:pPr>
              <w:pStyle w:val="TableCell2-0"/>
              <w:rPr>
                <w:lang w:eastAsia="en-US"/>
              </w:rPr>
            </w:pPr>
            <w:r>
              <w:rPr>
                <w:lang w:eastAsia="en-US"/>
              </w:rPr>
              <w:t>‘</w:t>
            </w:r>
            <w:r w:rsidR="00130064">
              <w:rPr>
                <w:lang w:eastAsia="en-US"/>
              </w:rPr>
              <w:t>many people</w:t>
            </w:r>
            <w:r>
              <w:rPr>
                <w:lang w:eastAsia="en-US"/>
              </w:rPr>
              <w:t>’</w:t>
            </w:r>
          </w:p>
        </w:tc>
      </w:tr>
      <w:tr w:rsidR="00130064" w14:paraId="5E20B6D2" w14:textId="77777777" w:rsidTr="00AC23C4">
        <w:tc>
          <w:tcPr>
            <w:tcW w:w="709" w:type="dxa"/>
            <w:shd w:val="clear" w:color="auto" w:fill="auto"/>
          </w:tcPr>
          <w:p w14:paraId="0F341D6D" w14:textId="77777777" w:rsidR="00130064" w:rsidRPr="00363FFF" w:rsidRDefault="00130064" w:rsidP="00130064">
            <w:pPr>
              <w:pStyle w:val="TableCell0-2Break"/>
              <w:rPr>
                <w:lang w:eastAsia="en-US"/>
              </w:rPr>
            </w:pPr>
          </w:p>
        </w:tc>
        <w:tc>
          <w:tcPr>
            <w:tcW w:w="1247" w:type="dxa"/>
            <w:shd w:val="clear" w:color="auto" w:fill="auto"/>
          </w:tcPr>
          <w:p w14:paraId="5D59936C" w14:textId="77777777" w:rsidR="00130064" w:rsidRDefault="00130064" w:rsidP="00130064">
            <w:pPr>
              <w:pStyle w:val="TableCell0-2Break"/>
              <w:rPr>
                <w:lang w:eastAsia="en-US"/>
              </w:rPr>
            </w:pPr>
            <w:r>
              <w:rPr>
                <w:lang w:eastAsia="en-US"/>
              </w:rPr>
              <w:t>many person</w:t>
            </w:r>
          </w:p>
        </w:tc>
        <w:tc>
          <w:tcPr>
            <w:tcW w:w="1247" w:type="dxa"/>
            <w:vMerge/>
            <w:shd w:val="clear" w:color="auto" w:fill="auto"/>
          </w:tcPr>
          <w:p w14:paraId="5079723F" w14:textId="77777777" w:rsidR="00130064" w:rsidRDefault="00130064" w:rsidP="00130064">
            <w:pPr>
              <w:pStyle w:val="TableCell0-2Break"/>
              <w:rPr>
                <w:lang w:eastAsia="en-US"/>
              </w:rPr>
            </w:pPr>
          </w:p>
        </w:tc>
      </w:tr>
      <w:tr w:rsidR="00130064" w14:paraId="3F963EE2" w14:textId="77777777" w:rsidTr="00AC23C4">
        <w:tc>
          <w:tcPr>
            <w:tcW w:w="709" w:type="dxa"/>
            <w:shd w:val="clear" w:color="auto" w:fill="auto"/>
          </w:tcPr>
          <w:p w14:paraId="2812919F" w14:textId="77777777" w:rsidR="00130064" w:rsidRPr="00FA38A0" w:rsidRDefault="00130064" w:rsidP="00130064">
            <w:pPr>
              <w:pStyle w:val="O0Nwnext"/>
            </w:pPr>
            <w:bookmarkStart w:id="1991" w:name="_Ref353627626"/>
            <w:r w:rsidRPr="007A0BC8">
              <w:t>(</w:t>
            </w:r>
            <w:fldSimple w:instr=" SEQ ( \* ARABIC \s 1 ">
              <w:r w:rsidR="00154D81">
                <w:rPr>
                  <w:noProof/>
                </w:rPr>
                <w:t>4</w:t>
              </w:r>
            </w:fldSimple>
            <w:r w:rsidRPr="007A0BC8">
              <w:t>)</w:t>
            </w:r>
            <w:bookmarkEnd w:id="1991"/>
          </w:p>
        </w:tc>
        <w:tc>
          <w:tcPr>
            <w:tcW w:w="1247" w:type="dxa"/>
            <w:shd w:val="clear" w:color="auto" w:fill="auto"/>
          </w:tcPr>
          <w:p w14:paraId="6B6959D9" w14:textId="77777777" w:rsidR="00130064" w:rsidRPr="00395641" w:rsidRDefault="00130064" w:rsidP="00130064">
            <w:pPr>
              <w:pStyle w:val="TableCell2-0"/>
              <w:rPr>
                <w:rStyle w:val="ChItalBold"/>
              </w:rPr>
            </w:pPr>
            <w:r>
              <w:rPr>
                <w:rStyle w:val="ChItalBold"/>
              </w:rPr>
              <w:t>orang banyak</w:t>
            </w:r>
          </w:p>
        </w:tc>
        <w:tc>
          <w:tcPr>
            <w:tcW w:w="1247" w:type="dxa"/>
            <w:vMerge w:val="restart"/>
            <w:shd w:val="clear" w:color="auto" w:fill="auto"/>
          </w:tcPr>
          <w:p w14:paraId="43A8D8E9" w14:textId="1D8FEFC3" w:rsidR="00130064" w:rsidRDefault="00B7093A" w:rsidP="00130064">
            <w:pPr>
              <w:pStyle w:val="TableCell2-0"/>
              <w:rPr>
                <w:lang w:eastAsia="en-US"/>
              </w:rPr>
            </w:pPr>
            <w:r>
              <w:rPr>
                <w:lang w:eastAsia="en-US"/>
              </w:rPr>
              <w:t>‘</w:t>
            </w:r>
            <w:r w:rsidR="00130064">
              <w:rPr>
                <w:lang w:eastAsia="en-US"/>
              </w:rPr>
              <w:t>many people</w:t>
            </w:r>
            <w:r>
              <w:rPr>
                <w:lang w:eastAsia="en-US"/>
              </w:rPr>
              <w:t>’</w:t>
            </w:r>
          </w:p>
        </w:tc>
      </w:tr>
      <w:tr w:rsidR="00130064" w14:paraId="3DEC96BD" w14:textId="77777777" w:rsidTr="00AC23C4">
        <w:tc>
          <w:tcPr>
            <w:tcW w:w="709" w:type="dxa"/>
            <w:shd w:val="clear" w:color="auto" w:fill="auto"/>
          </w:tcPr>
          <w:p w14:paraId="01F72E96" w14:textId="77777777" w:rsidR="00130064" w:rsidRPr="00363FFF" w:rsidRDefault="00130064" w:rsidP="00130064">
            <w:pPr>
              <w:pStyle w:val="TableCell0-2Break"/>
              <w:rPr>
                <w:lang w:eastAsia="en-US"/>
              </w:rPr>
            </w:pPr>
          </w:p>
        </w:tc>
        <w:tc>
          <w:tcPr>
            <w:tcW w:w="1247" w:type="dxa"/>
            <w:shd w:val="clear" w:color="auto" w:fill="auto"/>
          </w:tcPr>
          <w:p w14:paraId="02C2D2BD" w14:textId="77777777" w:rsidR="00130064" w:rsidRDefault="00130064" w:rsidP="00130064">
            <w:pPr>
              <w:pStyle w:val="TableCell0-2Break"/>
              <w:rPr>
                <w:lang w:eastAsia="en-US"/>
              </w:rPr>
            </w:pPr>
            <w:r>
              <w:rPr>
                <w:lang w:eastAsia="en-US"/>
              </w:rPr>
              <w:t>person many</w:t>
            </w:r>
          </w:p>
        </w:tc>
        <w:tc>
          <w:tcPr>
            <w:tcW w:w="1247" w:type="dxa"/>
            <w:vMerge/>
            <w:shd w:val="clear" w:color="auto" w:fill="auto"/>
          </w:tcPr>
          <w:p w14:paraId="071B5084" w14:textId="77777777" w:rsidR="00130064" w:rsidRDefault="00130064" w:rsidP="00130064">
            <w:pPr>
              <w:pStyle w:val="TableCell0-2Break"/>
              <w:rPr>
                <w:lang w:eastAsia="en-US"/>
              </w:rPr>
            </w:pPr>
          </w:p>
        </w:tc>
      </w:tr>
      <w:tr w:rsidR="00130064" w14:paraId="54638B4D" w14:textId="77777777" w:rsidTr="00AC23C4">
        <w:tc>
          <w:tcPr>
            <w:tcW w:w="709" w:type="dxa"/>
            <w:shd w:val="clear" w:color="auto" w:fill="auto"/>
          </w:tcPr>
          <w:p w14:paraId="385FAB1E" w14:textId="77777777" w:rsidR="00130064" w:rsidRPr="00FA38A0" w:rsidRDefault="00130064" w:rsidP="00130064">
            <w:pPr>
              <w:pStyle w:val="O0Nwnext"/>
            </w:pPr>
            <w:bookmarkStart w:id="1992" w:name="_Ref353627627"/>
            <w:r w:rsidRPr="007A0BC8">
              <w:t>(</w:t>
            </w:r>
            <w:fldSimple w:instr=" SEQ ( \* ARABIC \s 1 ">
              <w:r w:rsidR="00154D81">
                <w:rPr>
                  <w:noProof/>
                </w:rPr>
                <w:t>5</w:t>
              </w:r>
            </w:fldSimple>
            <w:r w:rsidRPr="007A0BC8">
              <w:t>)</w:t>
            </w:r>
            <w:bookmarkEnd w:id="1992"/>
          </w:p>
        </w:tc>
        <w:tc>
          <w:tcPr>
            <w:tcW w:w="1247" w:type="dxa"/>
            <w:shd w:val="clear" w:color="auto" w:fill="auto"/>
          </w:tcPr>
          <w:p w14:paraId="49347916" w14:textId="77777777" w:rsidR="00130064" w:rsidRPr="00395641" w:rsidRDefault="00130064" w:rsidP="00130064">
            <w:pPr>
              <w:pStyle w:val="TableCell2-0"/>
              <w:rPr>
                <w:rStyle w:val="ChItalBold"/>
              </w:rPr>
            </w:pPr>
            <w:r>
              <w:rPr>
                <w:rStyle w:val="ChItalBold"/>
              </w:rPr>
              <w:t>sedikit orang</w:t>
            </w:r>
          </w:p>
        </w:tc>
        <w:tc>
          <w:tcPr>
            <w:tcW w:w="1247" w:type="dxa"/>
            <w:vMerge w:val="restart"/>
            <w:shd w:val="clear" w:color="auto" w:fill="auto"/>
          </w:tcPr>
          <w:p w14:paraId="7D161D00" w14:textId="7C111E3A" w:rsidR="00130064" w:rsidRDefault="00B7093A" w:rsidP="00130064">
            <w:pPr>
              <w:pStyle w:val="TableCell2-0"/>
              <w:rPr>
                <w:lang w:eastAsia="en-US"/>
              </w:rPr>
            </w:pPr>
            <w:r>
              <w:rPr>
                <w:lang w:eastAsia="en-US"/>
              </w:rPr>
              <w:t>‘</w:t>
            </w:r>
            <w:r w:rsidR="00130064">
              <w:rPr>
                <w:lang w:eastAsia="en-US"/>
              </w:rPr>
              <w:t>few people</w:t>
            </w:r>
            <w:r>
              <w:rPr>
                <w:lang w:eastAsia="en-US"/>
              </w:rPr>
              <w:t>’</w:t>
            </w:r>
          </w:p>
        </w:tc>
      </w:tr>
      <w:tr w:rsidR="00130064" w14:paraId="6F2F1CAF" w14:textId="77777777" w:rsidTr="00AC23C4">
        <w:tc>
          <w:tcPr>
            <w:tcW w:w="709" w:type="dxa"/>
            <w:shd w:val="clear" w:color="auto" w:fill="auto"/>
          </w:tcPr>
          <w:p w14:paraId="09E3DE05" w14:textId="77777777" w:rsidR="00130064" w:rsidRPr="00363FFF" w:rsidRDefault="00130064" w:rsidP="00130064">
            <w:pPr>
              <w:pStyle w:val="TableCell0-2Break"/>
              <w:rPr>
                <w:lang w:eastAsia="en-US"/>
              </w:rPr>
            </w:pPr>
          </w:p>
        </w:tc>
        <w:tc>
          <w:tcPr>
            <w:tcW w:w="1247" w:type="dxa"/>
            <w:shd w:val="clear" w:color="auto" w:fill="auto"/>
          </w:tcPr>
          <w:p w14:paraId="05C91F84" w14:textId="77777777" w:rsidR="00130064" w:rsidRDefault="00130064" w:rsidP="00130064">
            <w:pPr>
              <w:pStyle w:val="TableCell0-2Break"/>
              <w:rPr>
                <w:lang w:eastAsia="en-US"/>
              </w:rPr>
            </w:pPr>
            <w:r>
              <w:rPr>
                <w:lang w:eastAsia="en-US"/>
              </w:rPr>
              <w:t>few person</w:t>
            </w:r>
          </w:p>
        </w:tc>
        <w:tc>
          <w:tcPr>
            <w:tcW w:w="1247" w:type="dxa"/>
            <w:vMerge/>
            <w:shd w:val="clear" w:color="auto" w:fill="auto"/>
          </w:tcPr>
          <w:p w14:paraId="0FCAB930" w14:textId="77777777" w:rsidR="00130064" w:rsidRDefault="00130064" w:rsidP="00130064">
            <w:pPr>
              <w:pStyle w:val="TableCell0-2Break"/>
              <w:rPr>
                <w:lang w:eastAsia="en-US"/>
              </w:rPr>
            </w:pPr>
          </w:p>
        </w:tc>
      </w:tr>
      <w:tr w:rsidR="00130064" w14:paraId="5EFE0726" w14:textId="77777777" w:rsidTr="00AC23C4">
        <w:tc>
          <w:tcPr>
            <w:tcW w:w="709" w:type="dxa"/>
            <w:shd w:val="clear" w:color="auto" w:fill="auto"/>
          </w:tcPr>
          <w:p w14:paraId="7D6C52E4" w14:textId="77777777" w:rsidR="00130064" w:rsidRPr="00FA38A0" w:rsidRDefault="00130064" w:rsidP="00130064">
            <w:pPr>
              <w:pStyle w:val="O0Nwnext"/>
            </w:pPr>
            <w:bookmarkStart w:id="1993" w:name="_Ref353627628"/>
            <w:r w:rsidRPr="007A0BC8">
              <w:t>(</w:t>
            </w:r>
            <w:fldSimple w:instr=" SEQ ( \* ARABIC \s 1 ">
              <w:r w:rsidR="00154D81">
                <w:rPr>
                  <w:noProof/>
                </w:rPr>
                <w:t>6</w:t>
              </w:r>
            </w:fldSimple>
            <w:r w:rsidRPr="007A0BC8">
              <w:t>)</w:t>
            </w:r>
            <w:bookmarkEnd w:id="1993"/>
          </w:p>
        </w:tc>
        <w:tc>
          <w:tcPr>
            <w:tcW w:w="1247" w:type="dxa"/>
            <w:shd w:val="clear" w:color="auto" w:fill="auto"/>
          </w:tcPr>
          <w:p w14:paraId="3FB4F5A1" w14:textId="77777777" w:rsidR="00130064" w:rsidRPr="00395641" w:rsidRDefault="00130064" w:rsidP="00130064">
            <w:pPr>
              <w:pStyle w:val="TableCell2-0"/>
              <w:rPr>
                <w:rStyle w:val="ChItalBold"/>
              </w:rPr>
            </w:pPr>
            <w:r>
              <w:rPr>
                <w:rStyle w:val="ChItalBold"/>
              </w:rPr>
              <w:t>orang sedikit</w:t>
            </w:r>
          </w:p>
        </w:tc>
        <w:tc>
          <w:tcPr>
            <w:tcW w:w="1247" w:type="dxa"/>
            <w:vMerge w:val="restart"/>
            <w:shd w:val="clear" w:color="auto" w:fill="auto"/>
          </w:tcPr>
          <w:p w14:paraId="1C40049F" w14:textId="3A8BC7F8" w:rsidR="00130064" w:rsidRDefault="00B7093A" w:rsidP="00130064">
            <w:pPr>
              <w:pStyle w:val="TableCell2-0"/>
              <w:rPr>
                <w:lang w:eastAsia="en-US"/>
              </w:rPr>
            </w:pPr>
            <w:r>
              <w:rPr>
                <w:lang w:eastAsia="en-US"/>
              </w:rPr>
              <w:t>‘</w:t>
            </w:r>
            <w:r w:rsidR="00130064">
              <w:rPr>
                <w:lang w:eastAsia="en-US"/>
              </w:rPr>
              <w:t>few people</w:t>
            </w:r>
            <w:r>
              <w:rPr>
                <w:lang w:eastAsia="en-US"/>
              </w:rPr>
              <w:t>’</w:t>
            </w:r>
          </w:p>
        </w:tc>
      </w:tr>
      <w:tr w:rsidR="00130064" w14:paraId="39C9BA2B" w14:textId="77777777" w:rsidTr="00AC23C4">
        <w:tc>
          <w:tcPr>
            <w:tcW w:w="709" w:type="dxa"/>
            <w:shd w:val="clear" w:color="auto" w:fill="auto"/>
          </w:tcPr>
          <w:p w14:paraId="52653045" w14:textId="77777777" w:rsidR="00130064" w:rsidRPr="00363FFF" w:rsidRDefault="00130064" w:rsidP="00130064">
            <w:pPr>
              <w:pStyle w:val="TableCell0-2Break"/>
              <w:rPr>
                <w:lang w:eastAsia="en-US"/>
              </w:rPr>
            </w:pPr>
          </w:p>
        </w:tc>
        <w:tc>
          <w:tcPr>
            <w:tcW w:w="1247" w:type="dxa"/>
            <w:shd w:val="clear" w:color="auto" w:fill="auto"/>
          </w:tcPr>
          <w:p w14:paraId="0EF99D63" w14:textId="77777777" w:rsidR="00130064" w:rsidRDefault="00130064" w:rsidP="00130064">
            <w:pPr>
              <w:pStyle w:val="TableCell0-2Break"/>
              <w:rPr>
                <w:lang w:eastAsia="en-US"/>
              </w:rPr>
            </w:pPr>
            <w:r>
              <w:rPr>
                <w:lang w:eastAsia="en-US"/>
              </w:rPr>
              <w:t>person few</w:t>
            </w:r>
          </w:p>
        </w:tc>
        <w:tc>
          <w:tcPr>
            <w:tcW w:w="1247" w:type="dxa"/>
            <w:vMerge/>
            <w:shd w:val="clear" w:color="auto" w:fill="auto"/>
          </w:tcPr>
          <w:p w14:paraId="19179C09" w14:textId="77777777" w:rsidR="00130064" w:rsidRDefault="00130064" w:rsidP="00130064">
            <w:pPr>
              <w:pStyle w:val="TableCell0-2Break"/>
              <w:rPr>
                <w:lang w:eastAsia="en-US"/>
              </w:rPr>
            </w:pPr>
          </w:p>
        </w:tc>
      </w:tr>
    </w:tbl>
    <w:p w14:paraId="0AF7E69B" w14:textId="23CE6E0F" w:rsidR="00130064" w:rsidRDefault="00130064" w:rsidP="00405E13">
      <w:pPr>
        <w:pStyle w:val="Body0005after05before"/>
      </w:pPr>
      <w:r>
        <w:lastRenderedPageBreak/>
        <w:t xml:space="preserve">Mass nouns can </w:t>
      </w:r>
      <w:r w:rsidRPr="00D13DFE">
        <w:t xml:space="preserve">be modified with quantifiers, which </w:t>
      </w:r>
      <w:r>
        <w:t xml:space="preserve">always </w:t>
      </w:r>
      <w:r w:rsidRPr="00D13DFE">
        <w:t xml:space="preserve">occur in post-head position, as in </w:t>
      </w:r>
      <w:r>
        <w:fldChar w:fldCharType="begin"/>
      </w:r>
      <w:r>
        <w:instrText xml:space="preserve"> REF _Ref353628102 \h </w:instrText>
      </w:r>
      <w:r>
        <w:fldChar w:fldCharType="separate"/>
      </w:r>
      <w:r w:rsidR="00154D81" w:rsidRPr="007A0BC8">
        <w:t>(</w:t>
      </w:r>
      <w:r w:rsidR="00154D81">
        <w:rPr>
          <w:noProof/>
        </w:rPr>
        <w:t>7</w:t>
      </w:r>
      <w:r w:rsidR="00154D81" w:rsidRPr="007A0BC8">
        <w:t>)</w:t>
      </w:r>
      <w:r>
        <w:fldChar w:fldCharType="end"/>
      </w:r>
      <w:r>
        <w:t xml:space="preserve"> and </w:t>
      </w:r>
      <w:r>
        <w:fldChar w:fldCharType="begin"/>
      </w:r>
      <w:r>
        <w:instrText xml:space="preserve"> REF _Ref353628103 \h </w:instrText>
      </w:r>
      <w:r>
        <w:fldChar w:fldCharType="separate"/>
      </w:r>
      <w:r w:rsidR="00154D81" w:rsidRPr="007A0BC8">
        <w:t>(</w:t>
      </w:r>
      <w:r w:rsidR="00154D81">
        <w:rPr>
          <w:noProof/>
        </w:rPr>
        <w:t>8</w:t>
      </w:r>
      <w:r w:rsidR="00154D81" w:rsidRPr="007A0BC8">
        <w:t>)</w:t>
      </w:r>
      <w:r>
        <w:fldChar w:fldCharType="end"/>
      </w:r>
      <w:r>
        <w:t>. That is, the quantifiers cannot occur in p</w:t>
      </w:r>
      <w:r w:rsidR="00B62373">
        <w:t>re</w:t>
      </w:r>
      <w:r>
        <w:t xml:space="preserve">-head position, as shown with the </w:t>
      </w:r>
      <w:r w:rsidR="008D5AE2">
        <w:t xml:space="preserve">elicited </w:t>
      </w:r>
      <w:r>
        <w:t xml:space="preserve">ungrammatical constructions in </w:t>
      </w:r>
      <w:r>
        <w:fldChar w:fldCharType="begin"/>
      </w:r>
      <w:r>
        <w:instrText xml:space="preserve"> REF _Ref353628104 \h </w:instrText>
      </w:r>
      <w:r>
        <w:fldChar w:fldCharType="separate"/>
      </w:r>
      <w:r w:rsidR="00154D81" w:rsidRPr="007A0BC8">
        <w:t>(</w:t>
      </w:r>
      <w:r w:rsidR="00154D81">
        <w:rPr>
          <w:noProof/>
        </w:rPr>
        <w:t>9</w:t>
      </w:r>
      <w:r w:rsidR="00154D81" w:rsidRPr="007A0BC8">
        <w:t>)</w:t>
      </w:r>
      <w:r>
        <w:fldChar w:fldCharType="end"/>
      </w:r>
      <w:r>
        <w:t xml:space="preserve"> and </w:t>
      </w:r>
      <w:r>
        <w:fldChar w:fldCharType="begin"/>
      </w:r>
      <w:r>
        <w:instrText xml:space="preserve"> REF _Ref353628105 \h </w:instrText>
      </w:r>
      <w:r>
        <w:fldChar w:fldCharType="separate"/>
      </w:r>
      <w:r w:rsidR="00154D81" w:rsidRPr="007A0BC8">
        <w:t>(</w:t>
      </w:r>
      <w:r w:rsidR="00154D81">
        <w:rPr>
          <w:noProof/>
        </w:rPr>
        <w:t>10</w:t>
      </w:r>
      <w:r w:rsidR="00154D81" w:rsidRPr="007A0BC8">
        <w:t>)</w:t>
      </w:r>
      <w:r>
        <w:fldChar w:fldCharType="end"/>
      </w:r>
      <w:r>
        <w:t xml:space="preserve">. Also, mass nouns cannot co-occur with numerals, neither in pre- nor in post-head position, as shown </w:t>
      </w:r>
      <w:r w:rsidR="0090611C">
        <w:t xml:space="preserve">with the elicited ungrammatical examples </w:t>
      </w:r>
      <w:r>
        <w:t xml:space="preserve">in </w:t>
      </w:r>
      <w:r>
        <w:fldChar w:fldCharType="begin"/>
      </w:r>
      <w:r>
        <w:instrText xml:space="preserve"> REF _Ref353628106 \h </w:instrText>
      </w:r>
      <w:r>
        <w:fldChar w:fldCharType="separate"/>
      </w:r>
      <w:r w:rsidR="00154D81" w:rsidRPr="007A0BC8">
        <w:t>(</w:t>
      </w:r>
      <w:r w:rsidR="00154D81">
        <w:rPr>
          <w:noProof/>
        </w:rPr>
        <w:t>11</w:t>
      </w:r>
      <w:r w:rsidR="00154D81" w:rsidRPr="007A0BC8">
        <w:t>)</w:t>
      </w:r>
      <w:r>
        <w:fldChar w:fldCharType="end"/>
      </w:r>
      <w:r>
        <w:t xml:space="preserve"> and </w:t>
      </w:r>
      <w:r>
        <w:fldChar w:fldCharType="begin"/>
      </w:r>
      <w:r>
        <w:instrText xml:space="preserve"> REF _Ref353628107 \h </w:instrText>
      </w:r>
      <w:r>
        <w:fldChar w:fldCharType="separate"/>
      </w:r>
      <w:r w:rsidR="00154D81" w:rsidRPr="007A0BC8">
        <w:t>(</w:t>
      </w:r>
      <w:r w:rsidR="00154D81">
        <w:rPr>
          <w:noProof/>
        </w:rPr>
        <w:t>12</w:t>
      </w:r>
      <w:r w:rsidR="00154D81" w:rsidRPr="007A0BC8">
        <w:t>)</w:t>
      </w:r>
      <w:r>
        <w:fldChar w:fldCharType="end"/>
      </w:r>
      <w:r>
        <w:t xml:space="preserve">. </w:t>
      </w:r>
      <w:r w:rsidRPr="00D13DFE">
        <w:t xml:space="preserve">(As for the </w:t>
      </w:r>
      <w:r>
        <w:rPr>
          <w:lang w:eastAsia="en-US"/>
        </w:rPr>
        <w:t xml:space="preserve">position of adnominal quantifiers vis-à-vis their head nominal and the semantics involved, see </w:t>
      </w:r>
      <w:r w:rsidRPr="00D13DFE">
        <w:t>§</w:t>
      </w:r>
      <w:r>
        <w:fldChar w:fldCharType="begin"/>
      </w:r>
      <w:r>
        <w:instrText xml:space="preserve"> REF _Ref351641491 \w \h </w:instrText>
      </w:r>
      <w:r>
        <w:fldChar w:fldCharType="separate"/>
      </w:r>
      <w:r w:rsidR="00154D81">
        <w:rPr>
          <w:cs/>
        </w:rPr>
        <w:t>‎</w:t>
      </w:r>
      <w:r w:rsidR="00154D81">
        <w:t>5.10</w:t>
      </w:r>
      <w:r>
        <w:fldChar w:fldCharType="end"/>
      </w:r>
      <w:r>
        <w:t xml:space="preserve"> and </w:t>
      </w:r>
      <w:r w:rsidRPr="00D13DFE">
        <w:t>§</w:t>
      </w:r>
      <w:r w:rsidR="002A553F">
        <w:fldChar w:fldCharType="begin"/>
      </w:r>
      <w:r w:rsidR="002A553F">
        <w:instrText xml:space="preserve"> REF _Ref293904993 \w \h </w:instrText>
      </w:r>
      <w:r w:rsidR="002A553F">
        <w:fldChar w:fldCharType="separate"/>
      </w:r>
      <w:r w:rsidR="00154D81">
        <w:rPr>
          <w:cs/>
        </w:rPr>
        <w:t>‎</w:t>
      </w:r>
      <w:r w:rsidR="00154D81">
        <w:t>8.3.2</w:t>
      </w:r>
      <w:r w:rsidR="002A553F">
        <w:fldChar w:fldCharType="end"/>
      </w:r>
      <w:r w:rsidRPr="00D13DFE">
        <w:t>.</w:t>
      </w:r>
      <w:r>
        <w:rPr>
          <w:lang w:eastAsia="en-US"/>
        </w:rPr>
        <w:t>)</w:t>
      </w:r>
    </w:p>
    <w:p w14:paraId="635679C2" w14:textId="77777777" w:rsidR="00130064" w:rsidRDefault="00130064" w:rsidP="00130064">
      <w:pPr>
        <w:pStyle w:val="ExampleTitle"/>
        <w:ind w:right="-1"/>
      </w:pPr>
      <w:r>
        <w:t>Mass nouns</w:t>
      </w:r>
      <w:r w:rsidRPr="007A0BC8">
        <w:rPr>
          <w:rStyle w:val="FootnoteReference"/>
        </w:rPr>
        <w:footnoteReference w:id="145"/>
      </w:r>
    </w:p>
    <w:tbl>
      <w:tblPr>
        <w:tblW w:w="4791" w:type="dxa"/>
        <w:tblCellMar>
          <w:left w:w="42" w:type="dxa"/>
          <w:right w:w="42" w:type="dxa"/>
        </w:tblCellMar>
        <w:tblLook w:val="01E0" w:firstRow="1" w:lastRow="1" w:firstColumn="1" w:lastColumn="1" w:noHBand="0" w:noVBand="0"/>
      </w:tblPr>
      <w:tblGrid>
        <w:gridCol w:w="709"/>
        <w:gridCol w:w="1247"/>
        <w:gridCol w:w="2835"/>
      </w:tblGrid>
      <w:tr w:rsidR="00130064" w14:paraId="086685D6" w14:textId="77777777" w:rsidTr="00AC23C4">
        <w:tc>
          <w:tcPr>
            <w:tcW w:w="709" w:type="dxa"/>
            <w:shd w:val="clear" w:color="auto" w:fill="auto"/>
          </w:tcPr>
          <w:p w14:paraId="078A0330" w14:textId="77777777" w:rsidR="00130064" w:rsidRPr="00FA38A0" w:rsidRDefault="00130064" w:rsidP="00130064">
            <w:pPr>
              <w:pStyle w:val="O0Nwnext"/>
            </w:pPr>
            <w:bookmarkStart w:id="1994" w:name="_Ref353628102"/>
            <w:r w:rsidRPr="007A0BC8">
              <w:t>(</w:t>
            </w:r>
            <w:fldSimple w:instr=" SEQ ( \* ARABIC \s 1 ">
              <w:r w:rsidR="00154D81">
                <w:rPr>
                  <w:noProof/>
                </w:rPr>
                <w:t>7</w:t>
              </w:r>
            </w:fldSimple>
            <w:r w:rsidRPr="007A0BC8">
              <w:t>)</w:t>
            </w:r>
            <w:bookmarkEnd w:id="1994"/>
          </w:p>
        </w:tc>
        <w:tc>
          <w:tcPr>
            <w:tcW w:w="1247" w:type="dxa"/>
            <w:shd w:val="clear" w:color="auto" w:fill="auto"/>
          </w:tcPr>
          <w:p w14:paraId="54A8F7A4" w14:textId="77777777" w:rsidR="00130064" w:rsidRPr="005945F9" w:rsidRDefault="00130064" w:rsidP="00130064">
            <w:pPr>
              <w:pStyle w:val="TableCell2-0"/>
              <w:rPr>
                <w:rStyle w:val="ChItalBold"/>
              </w:rPr>
            </w:pPr>
            <w:r>
              <w:rPr>
                <w:rStyle w:val="ChItalBold"/>
              </w:rPr>
              <w:t>sagu banyak</w:t>
            </w:r>
          </w:p>
        </w:tc>
        <w:tc>
          <w:tcPr>
            <w:tcW w:w="2835" w:type="dxa"/>
            <w:vMerge w:val="restart"/>
            <w:shd w:val="clear" w:color="auto" w:fill="auto"/>
          </w:tcPr>
          <w:p w14:paraId="7131390C" w14:textId="4E4625FE" w:rsidR="00130064" w:rsidRDefault="00B7093A" w:rsidP="00130064">
            <w:pPr>
              <w:pStyle w:val="TableCell2-0"/>
              <w:rPr>
                <w:lang w:eastAsia="en-US"/>
              </w:rPr>
            </w:pPr>
            <w:r>
              <w:rPr>
                <w:lang w:eastAsia="en-US"/>
              </w:rPr>
              <w:t>‘</w:t>
            </w:r>
            <w:r w:rsidR="00130064">
              <w:rPr>
                <w:lang w:eastAsia="en-US"/>
              </w:rPr>
              <w:t>lots of sago</w:t>
            </w:r>
            <w:r>
              <w:rPr>
                <w:lang w:eastAsia="en-US"/>
              </w:rPr>
              <w:t>’</w:t>
            </w:r>
          </w:p>
        </w:tc>
      </w:tr>
      <w:tr w:rsidR="00130064" w14:paraId="2DF4F94B" w14:textId="77777777" w:rsidTr="00AC23C4">
        <w:tc>
          <w:tcPr>
            <w:tcW w:w="709" w:type="dxa"/>
            <w:shd w:val="clear" w:color="auto" w:fill="auto"/>
          </w:tcPr>
          <w:p w14:paraId="60291B9C" w14:textId="77777777" w:rsidR="00130064" w:rsidRPr="00363FFF" w:rsidRDefault="00130064" w:rsidP="00130064">
            <w:pPr>
              <w:pStyle w:val="TableCell0-2Break"/>
              <w:rPr>
                <w:lang w:eastAsia="en-US"/>
              </w:rPr>
            </w:pPr>
          </w:p>
        </w:tc>
        <w:tc>
          <w:tcPr>
            <w:tcW w:w="1247" w:type="dxa"/>
            <w:shd w:val="clear" w:color="auto" w:fill="auto"/>
          </w:tcPr>
          <w:p w14:paraId="24152AB5" w14:textId="77777777" w:rsidR="00130064" w:rsidRDefault="00130064" w:rsidP="00130064">
            <w:pPr>
              <w:pStyle w:val="TableCell0-2Break"/>
              <w:rPr>
                <w:lang w:eastAsia="en-US"/>
              </w:rPr>
            </w:pPr>
            <w:r>
              <w:rPr>
                <w:lang w:eastAsia="en-US"/>
              </w:rPr>
              <w:t>sago many</w:t>
            </w:r>
          </w:p>
        </w:tc>
        <w:tc>
          <w:tcPr>
            <w:tcW w:w="2835" w:type="dxa"/>
            <w:vMerge/>
            <w:shd w:val="clear" w:color="auto" w:fill="auto"/>
          </w:tcPr>
          <w:p w14:paraId="5B141EF8" w14:textId="77777777" w:rsidR="00130064" w:rsidRDefault="00130064" w:rsidP="00130064">
            <w:pPr>
              <w:pStyle w:val="TableCell0-2Break"/>
              <w:rPr>
                <w:lang w:eastAsia="en-US"/>
              </w:rPr>
            </w:pPr>
          </w:p>
        </w:tc>
      </w:tr>
      <w:tr w:rsidR="00130064" w14:paraId="1B92EA77" w14:textId="77777777" w:rsidTr="00AC23C4">
        <w:tc>
          <w:tcPr>
            <w:tcW w:w="709" w:type="dxa"/>
            <w:shd w:val="clear" w:color="auto" w:fill="auto"/>
          </w:tcPr>
          <w:p w14:paraId="2A0C8CFC" w14:textId="77777777" w:rsidR="00130064" w:rsidRPr="00FA38A0" w:rsidRDefault="00130064" w:rsidP="00130064">
            <w:pPr>
              <w:pStyle w:val="O0Nwnext"/>
            </w:pPr>
            <w:bookmarkStart w:id="1995" w:name="_Ref353628103"/>
            <w:r w:rsidRPr="007A0BC8">
              <w:t>(</w:t>
            </w:r>
            <w:fldSimple w:instr=" SEQ ( \* ARABIC \s 1 ">
              <w:r w:rsidR="00154D81">
                <w:rPr>
                  <w:noProof/>
                </w:rPr>
                <w:t>8</w:t>
              </w:r>
            </w:fldSimple>
            <w:r w:rsidRPr="007A0BC8">
              <w:t>)</w:t>
            </w:r>
            <w:bookmarkEnd w:id="1995"/>
          </w:p>
        </w:tc>
        <w:tc>
          <w:tcPr>
            <w:tcW w:w="1247" w:type="dxa"/>
            <w:shd w:val="clear" w:color="auto" w:fill="auto"/>
          </w:tcPr>
          <w:p w14:paraId="3E89781D" w14:textId="77777777" w:rsidR="00130064" w:rsidRPr="005945F9" w:rsidRDefault="00130064" w:rsidP="00130064">
            <w:pPr>
              <w:pStyle w:val="TableCell2-0"/>
              <w:rPr>
                <w:rStyle w:val="ChItalBold"/>
              </w:rPr>
            </w:pPr>
            <w:r>
              <w:rPr>
                <w:rStyle w:val="ChItalBold"/>
              </w:rPr>
              <w:t>sagu sedikit</w:t>
            </w:r>
          </w:p>
        </w:tc>
        <w:tc>
          <w:tcPr>
            <w:tcW w:w="2835" w:type="dxa"/>
            <w:vMerge w:val="restart"/>
            <w:shd w:val="clear" w:color="auto" w:fill="auto"/>
          </w:tcPr>
          <w:p w14:paraId="3AD1BED6" w14:textId="0507C039" w:rsidR="00130064" w:rsidRDefault="00B7093A" w:rsidP="00130064">
            <w:pPr>
              <w:pStyle w:val="TableCell2-0"/>
              <w:rPr>
                <w:lang w:eastAsia="en-US"/>
              </w:rPr>
            </w:pPr>
            <w:r>
              <w:rPr>
                <w:lang w:eastAsia="en-US"/>
              </w:rPr>
              <w:t>‘</w:t>
            </w:r>
            <w:r w:rsidR="00130064">
              <w:rPr>
                <w:lang w:eastAsia="en-US"/>
              </w:rPr>
              <w:t>little sago</w:t>
            </w:r>
            <w:r>
              <w:rPr>
                <w:lang w:eastAsia="en-US"/>
              </w:rPr>
              <w:t>’</w:t>
            </w:r>
          </w:p>
        </w:tc>
      </w:tr>
      <w:tr w:rsidR="00130064" w14:paraId="41F45008" w14:textId="77777777" w:rsidTr="00AC23C4">
        <w:tc>
          <w:tcPr>
            <w:tcW w:w="709" w:type="dxa"/>
            <w:shd w:val="clear" w:color="auto" w:fill="auto"/>
          </w:tcPr>
          <w:p w14:paraId="6E399F16" w14:textId="77777777" w:rsidR="00130064" w:rsidRPr="00363FFF" w:rsidRDefault="00130064" w:rsidP="00130064">
            <w:pPr>
              <w:pStyle w:val="TableCell0-2Break"/>
              <w:rPr>
                <w:lang w:eastAsia="en-US"/>
              </w:rPr>
            </w:pPr>
          </w:p>
        </w:tc>
        <w:tc>
          <w:tcPr>
            <w:tcW w:w="1247" w:type="dxa"/>
            <w:shd w:val="clear" w:color="auto" w:fill="auto"/>
          </w:tcPr>
          <w:p w14:paraId="3398F040" w14:textId="77777777" w:rsidR="00130064" w:rsidRDefault="00130064" w:rsidP="00130064">
            <w:pPr>
              <w:pStyle w:val="TableCell0-2Break"/>
              <w:rPr>
                <w:lang w:eastAsia="en-US"/>
              </w:rPr>
            </w:pPr>
            <w:r>
              <w:rPr>
                <w:lang w:eastAsia="en-US"/>
              </w:rPr>
              <w:t>sago few</w:t>
            </w:r>
          </w:p>
        </w:tc>
        <w:tc>
          <w:tcPr>
            <w:tcW w:w="2835" w:type="dxa"/>
            <w:vMerge/>
            <w:shd w:val="clear" w:color="auto" w:fill="auto"/>
          </w:tcPr>
          <w:p w14:paraId="0D459867" w14:textId="77777777" w:rsidR="00130064" w:rsidRDefault="00130064" w:rsidP="00130064">
            <w:pPr>
              <w:pStyle w:val="TableCell0-2Break"/>
              <w:rPr>
                <w:lang w:eastAsia="en-US"/>
              </w:rPr>
            </w:pPr>
          </w:p>
        </w:tc>
      </w:tr>
      <w:tr w:rsidR="00130064" w14:paraId="4F6AAA26" w14:textId="77777777" w:rsidTr="00AC23C4">
        <w:tc>
          <w:tcPr>
            <w:tcW w:w="709" w:type="dxa"/>
            <w:shd w:val="clear" w:color="auto" w:fill="auto"/>
          </w:tcPr>
          <w:p w14:paraId="54AF079D" w14:textId="77777777" w:rsidR="00130064" w:rsidRPr="00FA38A0" w:rsidRDefault="00130064" w:rsidP="00130064">
            <w:pPr>
              <w:pStyle w:val="O0Nwnext"/>
            </w:pPr>
            <w:bookmarkStart w:id="1996" w:name="_Ref353628104"/>
            <w:r w:rsidRPr="007A0BC8">
              <w:t>(</w:t>
            </w:r>
            <w:fldSimple w:instr=" SEQ ( \* ARABIC \s 1 ">
              <w:r w:rsidR="00154D81">
                <w:rPr>
                  <w:noProof/>
                </w:rPr>
                <w:t>9</w:t>
              </w:r>
            </w:fldSimple>
            <w:r w:rsidRPr="007A0BC8">
              <w:t>)</w:t>
            </w:r>
            <w:bookmarkEnd w:id="1996"/>
          </w:p>
        </w:tc>
        <w:tc>
          <w:tcPr>
            <w:tcW w:w="1247" w:type="dxa"/>
            <w:shd w:val="clear" w:color="auto" w:fill="auto"/>
          </w:tcPr>
          <w:p w14:paraId="59C40187" w14:textId="77777777" w:rsidR="00130064" w:rsidRPr="00395641" w:rsidRDefault="00130064" w:rsidP="00130064">
            <w:pPr>
              <w:pStyle w:val="TableCell2-0"/>
              <w:rPr>
                <w:rStyle w:val="ChItalBold"/>
              </w:rPr>
            </w:pPr>
            <w:r>
              <w:rPr>
                <w:rStyle w:val="ChItalBold"/>
              </w:rPr>
              <w:t>*banyak sagu</w:t>
            </w:r>
          </w:p>
        </w:tc>
        <w:tc>
          <w:tcPr>
            <w:tcW w:w="2835" w:type="dxa"/>
            <w:vMerge w:val="restart"/>
            <w:shd w:val="clear" w:color="auto" w:fill="auto"/>
          </w:tcPr>
          <w:p w14:paraId="4F7B7CAC" w14:textId="6FE31FF0" w:rsidR="00130064" w:rsidRDefault="00B226BA" w:rsidP="00130064">
            <w:pPr>
              <w:pStyle w:val="TableCell2-0"/>
              <w:rPr>
                <w:lang w:eastAsia="en-US"/>
              </w:rPr>
            </w:pPr>
            <w:r>
              <w:rPr>
                <w:lang w:eastAsia="en-US"/>
              </w:rPr>
              <w:t xml:space="preserve">Intended reading: </w:t>
            </w:r>
            <w:r w:rsidR="00B7093A">
              <w:rPr>
                <w:lang w:eastAsia="en-US"/>
              </w:rPr>
              <w:t>‘</w:t>
            </w:r>
            <w:r w:rsidR="00130064">
              <w:rPr>
                <w:lang w:eastAsia="en-US"/>
              </w:rPr>
              <w:t>lots of sago</w:t>
            </w:r>
            <w:r w:rsidR="00B7093A">
              <w:rPr>
                <w:lang w:eastAsia="en-US"/>
              </w:rPr>
              <w:t>’</w:t>
            </w:r>
          </w:p>
        </w:tc>
      </w:tr>
      <w:tr w:rsidR="00130064" w14:paraId="1D67FDC3" w14:textId="77777777" w:rsidTr="00AC23C4">
        <w:tc>
          <w:tcPr>
            <w:tcW w:w="709" w:type="dxa"/>
            <w:shd w:val="clear" w:color="auto" w:fill="auto"/>
          </w:tcPr>
          <w:p w14:paraId="4A0E6193" w14:textId="77777777" w:rsidR="00130064" w:rsidRPr="00363FFF" w:rsidRDefault="00130064" w:rsidP="00130064">
            <w:pPr>
              <w:pStyle w:val="TableCell0-2Break"/>
              <w:rPr>
                <w:lang w:eastAsia="en-US"/>
              </w:rPr>
            </w:pPr>
          </w:p>
        </w:tc>
        <w:tc>
          <w:tcPr>
            <w:tcW w:w="1247" w:type="dxa"/>
            <w:shd w:val="clear" w:color="auto" w:fill="auto"/>
          </w:tcPr>
          <w:p w14:paraId="24C22237" w14:textId="77777777" w:rsidR="00130064" w:rsidRDefault="009309BB" w:rsidP="00AC23C4">
            <w:pPr>
              <w:pStyle w:val="TableCell0-2Break"/>
              <w:ind w:left="113"/>
              <w:rPr>
                <w:lang w:eastAsia="en-US"/>
              </w:rPr>
            </w:pPr>
            <w:r>
              <w:rPr>
                <w:lang w:eastAsia="en-US"/>
              </w:rPr>
              <w:t>many sago</w:t>
            </w:r>
          </w:p>
        </w:tc>
        <w:tc>
          <w:tcPr>
            <w:tcW w:w="2835" w:type="dxa"/>
            <w:vMerge/>
            <w:shd w:val="clear" w:color="auto" w:fill="auto"/>
          </w:tcPr>
          <w:p w14:paraId="46A75B57" w14:textId="77777777" w:rsidR="00130064" w:rsidRDefault="00130064" w:rsidP="00130064">
            <w:pPr>
              <w:pStyle w:val="TableCell0-2Break"/>
              <w:rPr>
                <w:lang w:eastAsia="en-US"/>
              </w:rPr>
            </w:pPr>
          </w:p>
        </w:tc>
      </w:tr>
      <w:tr w:rsidR="00130064" w14:paraId="14DC247D" w14:textId="77777777" w:rsidTr="00AC23C4">
        <w:tc>
          <w:tcPr>
            <w:tcW w:w="709" w:type="dxa"/>
            <w:shd w:val="clear" w:color="auto" w:fill="auto"/>
          </w:tcPr>
          <w:p w14:paraId="397EDD8F" w14:textId="77777777" w:rsidR="00130064" w:rsidRPr="00FA38A0" w:rsidRDefault="00130064" w:rsidP="00130064">
            <w:pPr>
              <w:pStyle w:val="O0Nwnext"/>
            </w:pPr>
            <w:bookmarkStart w:id="1997" w:name="_Ref353628105"/>
            <w:r w:rsidRPr="007A0BC8">
              <w:t>(</w:t>
            </w:r>
            <w:fldSimple w:instr=" SEQ ( \* ARABIC \s 1 ">
              <w:r w:rsidR="00154D81">
                <w:rPr>
                  <w:noProof/>
                </w:rPr>
                <w:t>10</w:t>
              </w:r>
            </w:fldSimple>
            <w:r w:rsidRPr="007A0BC8">
              <w:t>)</w:t>
            </w:r>
            <w:bookmarkEnd w:id="1997"/>
          </w:p>
        </w:tc>
        <w:tc>
          <w:tcPr>
            <w:tcW w:w="1247" w:type="dxa"/>
            <w:shd w:val="clear" w:color="auto" w:fill="auto"/>
          </w:tcPr>
          <w:p w14:paraId="530687DF" w14:textId="77777777" w:rsidR="00130064" w:rsidRPr="00395641" w:rsidRDefault="00130064" w:rsidP="00130064">
            <w:pPr>
              <w:pStyle w:val="TableCell2-0"/>
              <w:rPr>
                <w:rStyle w:val="ChItalBold"/>
              </w:rPr>
            </w:pPr>
            <w:r>
              <w:rPr>
                <w:rStyle w:val="ChItalBold"/>
              </w:rPr>
              <w:t>*sedikit sagu</w:t>
            </w:r>
          </w:p>
        </w:tc>
        <w:tc>
          <w:tcPr>
            <w:tcW w:w="2835" w:type="dxa"/>
            <w:vMerge w:val="restart"/>
            <w:shd w:val="clear" w:color="auto" w:fill="auto"/>
          </w:tcPr>
          <w:p w14:paraId="3C975672" w14:textId="77B29E93" w:rsidR="00130064" w:rsidRDefault="00B226BA" w:rsidP="00130064">
            <w:pPr>
              <w:pStyle w:val="TableCell2-0"/>
              <w:rPr>
                <w:lang w:eastAsia="en-US"/>
              </w:rPr>
            </w:pPr>
            <w:r>
              <w:rPr>
                <w:lang w:eastAsia="en-US"/>
              </w:rPr>
              <w:t xml:space="preserve">Intended reading: </w:t>
            </w:r>
            <w:r w:rsidR="00B7093A">
              <w:rPr>
                <w:lang w:eastAsia="en-US"/>
              </w:rPr>
              <w:t>‘</w:t>
            </w:r>
            <w:r w:rsidR="00130064">
              <w:rPr>
                <w:lang w:eastAsia="en-US"/>
              </w:rPr>
              <w:t>little sago</w:t>
            </w:r>
            <w:r w:rsidR="00B7093A">
              <w:rPr>
                <w:lang w:eastAsia="en-US"/>
              </w:rPr>
              <w:t>’</w:t>
            </w:r>
          </w:p>
        </w:tc>
      </w:tr>
      <w:tr w:rsidR="00130064" w14:paraId="1767F998" w14:textId="77777777" w:rsidTr="00AC23C4">
        <w:tc>
          <w:tcPr>
            <w:tcW w:w="709" w:type="dxa"/>
            <w:shd w:val="clear" w:color="auto" w:fill="auto"/>
          </w:tcPr>
          <w:p w14:paraId="5C70976A" w14:textId="77777777" w:rsidR="00130064" w:rsidRPr="00363FFF" w:rsidRDefault="00130064" w:rsidP="00130064">
            <w:pPr>
              <w:pStyle w:val="TableCell0-2Break"/>
              <w:rPr>
                <w:lang w:eastAsia="en-US"/>
              </w:rPr>
            </w:pPr>
          </w:p>
        </w:tc>
        <w:tc>
          <w:tcPr>
            <w:tcW w:w="1247" w:type="dxa"/>
            <w:shd w:val="clear" w:color="auto" w:fill="auto"/>
          </w:tcPr>
          <w:p w14:paraId="666DACB3" w14:textId="77777777" w:rsidR="00130064" w:rsidRDefault="00130064" w:rsidP="00AC23C4">
            <w:pPr>
              <w:pStyle w:val="TableCell0-2Break"/>
              <w:ind w:left="113"/>
              <w:rPr>
                <w:lang w:eastAsia="en-US"/>
              </w:rPr>
            </w:pPr>
            <w:r>
              <w:rPr>
                <w:lang w:eastAsia="en-US"/>
              </w:rPr>
              <w:t>few sago</w:t>
            </w:r>
          </w:p>
        </w:tc>
        <w:tc>
          <w:tcPr>
            <w:tcW w:w="2835" w:type="dxa"/>
            <w:vMerge/>
            <w:shd w:val="clear" w:color="auto" w:fill="auto"/>
          </w:tcPr>
          <w:p w14:paraId="18873E26" w14:textId="77777777" w:rsidR="00130064" w:rsidRDefault="00130064" w:rsidP="00130064">
            <w:pPr>
              <w:pStyle w:val="TableCell0-2Break"/>
              <w:rPr>
                <w:lang w:eastAsia="en-US"/>
              </w:rPr>
            </w:pPr>
          </w:p>
        </w:tc>
      </w:tr>
      <w:tr w:rsidR="00130064" w14:paraId="4AD60BF5" w14:textId="77777777" w:rsidTr="00AC23C4">
        <w:tc>
          <w:tcPr>
            <w:tcW w:w="709" w:type="dxa"/>
            <w:shd w:val="clear" w:color="auto" w:fill="auto"/>
          </w:tcPr>
          <w:p w14:paraId="0ADF0221" w14:textId="77777777" w:rsidR="00130064" w:rsidRPr="00FA38A0" w:rsidRDefault="00130064" w:rsidP="00130064">
            <w:pPr>
              <w:pStyle w:val="O0Nwnext"/>
            </w:pPr>
            <w:bookmarkStart w:id="1998" w:name="_Ref353628106"/>
            <w:r w:rsidRPr="007A0BC8">
              <w:t>(</w:t>
            </w:r>
            <w:fldSimple w:instr=" SEQ ( \* ARABIC \s 1 ">
              <w:r w:rsidR="00154D81">
                <w:rPr>
                  <w:noProof/>
                </w:rPr>
                <w:t>11</w:t>
              </w:r>
            </w:fldSimple>
            <w:r w:rsidRPr="007A0BC8">
              <w:t>)</w:t>
            </w:r>
            <w:bookmarkEnd w:id="1998"/>
          </w:p>
        </w:tc>
        <w:tc>
          <w:tcPr>
            <w:tcW w:w="1247" w:type="dxa"/>
            <w:shd w:val="clear" w:color="auto" w:fill="auto"/>
          </w:tcPr>
          <w:p w14:paraId="28617186" w14:textId="77777777" w:rsidR="00130064" w:rsidRPr="00395641" w:rsidRDefault="00130064" w:rsidP="00130064">
            <w:pPr>
              <w:pStyle w:val="TableCell2-0"/>
              <w:rPr>
                <w:rStyle w:val="ChItalBold"/>
              </w:rPr>
            </w:pPr>
            <w:r>
              <w:rPr>
                <w:rStyle w:val="ChItalBold"/>
              </w:rPr>
              <w:t>*dua sagu</w:t>
            </w:r>
          </w:p>
        </w:tc>
        <w:tc>
          <w:tcPr>
            <w:tcW w:w="2835" w:type="dxa"/>
            <w:vMerge w:val="restart"/>
            <w:shd w:val="clear" w:color="auto" w:fill="auto"/>
          </w:tcPr>
          <w:p w14:paraId="3D4CEABC" w14:textId="5B38B757" w:rsidR="00130064" w:rsidRDefault="00CD56C8" w:rsidP="00130064">
            <w:pPr>
              <w:pStyle w:val="TableCell2-0"/>
              <w:rPr>
                <w:lang w:eastAsia="en-US"/>
              </w:rPr>
            </w:pPr>
            <w:r>
              <w:rPr>
                <w:lang w:eastAsia="en-US"/>
              </w:rPr>
              <w:t>(</w:t>
            </w:r>
            <w:r w:rsidR="00B7093A">
              <w:rPr>
                <w:lang w:eastAsia="en-US"/>
              </w:rPr>
              <w:t>‘</w:t>
            </w:r>
            <w:r w:rsidR="00130064">
              <w:rPr>
                <w:lang w:eastAsia="en-US"/>
              </w:rPr>
              <w:t>two sago</w:t>
            </w:r>
            <w:r w:rsidR="00B7093A">
              <w:rPr>
                <w:lang w:eastAsia="en-US"/>
              </w:rPr>
              <w:t>’</w:t>
            </w:r>
            <w:r>
              <w:rPr>
                <w:lang w:eastAsia="en-US"/>
              </w:rPr>
              <w:t>)</w:t>
            </w:r>
          </w:p>
        </w:tc>
      </w:tr>
      <w:tr w:rsidR="00130064" w14:paraId="0641F018" w14:textId="77777777" w:rsidTr="00AC23C4">
        <w:tc>
          <w:tcPr>
            <w:tcW w:w="709" w:type="dxa"/>
            <w:shd w:val="clear" w:color="auto" w:fill="auto"/>
          </w:tcPr>
          <w:p w14:paraId="109591CB" w14:textId="77777777" w:rsidR="00130064" w:rsidRPr="00363FFF" w:rsidRDefault="00130064" w:rsidP="00130064">
            <w:pPr>
              <w:pStyle w:val="TableCell0-2Break"/>
              <w:rPr>
                <w:lang w:eastAsia="en-US"/>
              </w:rPr>
            </w:pPr>
          </w:p>
        </w:tc>
        <w:tc>
          <w:tcPr>
            <w:tcW w:w="1247" w:type="dxa"/>
            <w:shd w:val="clear" w:color="auto" w:fill="auto"/>
          </w:tcPr>
          <w:p w14:paraId="5506DFC7" w14:textId="77777777" w:rsidR="00130064" w:rsidRDefault="00130064" w:rsidP="00AC23C4">
            <w:pPr>
              <w:pStyle w:val="TableCell0-2Break"/>
              <w:ind w:left="113"/>
              <w:rPr>
                <w:lang w:eastAsia="en-US"/>
              </w:rPr>
            </w:pPr>
            <w:r>
              <w:rPr>
                <w:lang w:eastAsia="en-US"/>
              </w:rPr>
              <w:t>two sago</w:t>
            </w:r>
          </w:p>
        </w:tc>
        <w:tc>
          <w:tcPr>
            <w:tcW w:w="2835" w:type="dxa"/>
            <w:vMerge/>
            <w:shd w:val="clear" w:color="auto" w:fill="auto"/>
          </w:tcPr>
          <w:p w14:paraId="03C3B6A1" w14:textId="77777777" w:rsidR="00130064" w:rsidRDefault="00130064" w:rsidP="00130064">
            <w:pPr>
              <w:pStyle w:val="TableCell0-2Break"/>
              <w:rPr>
                <w:lang w:eastAsia="en-US"/>
              </w:rPr>
            </w:pPr>
          </w:p>
        </w:tc>
      </w:tr>
      <w:tr w:rsidR="00130064" w14:paraId="01303221" w14:textId="77777777" w:rsidTr="00AC23C4">
        <w:tc>
          <w:tcPr>
            <w:tcW w:w="709" w:type="dxa"/>
            <w:shd w:val="clear" w:color="auto" w:fill="auto"/>
          </w:tcPr>
          <w:p w14:paraId="2AA485A3" w14:textId="77777777" w:rsidR="00130064" w:rsidRPr="00FA38A0" w:rsidRDefault="00130064" w:rsidP="00130064">
            <w:pPr>
              <w:pStyle w:val="O0Nwnext"/>
            </w:pPr>
            <w:bookmarkStart w:id="1999" w:name="_Ref353628107"/>
            <w:r w:rsidRPr="007A0BC8">
              <w:t>(</w:t>
            </w:r>
            <w:fldSimple w:instr=" SEQ ( \* ARABIC \s 1 ">
              <w:r w:rsidR="00154D81">
                <w:rPr>
                  <w:noProof/>
                </w:rPr>
                <w:t>12</w:t>
              </w:r>
            </w:fldSimple>
            <w:r w:rsidRPr="007A0BC8">
              <w:t>)</w:t>
            </w:r>
            <w:bookmarkEnd w:id="1999"/>
          </w:p>
        </w:tc>
        <w:tc>
          <w:tcPr>
            <w:tcW w:w="1247" w:type="dxa"/>
            <w:shd w:val="clear" w:color="auto" w:fill="auto"/>
          </w:tcPr>
          <w:p w14:paraId="04A78B8B" w14:textId="77777777" w:rsidR="00130064" w:rsidRPr="00395641" w:rsidRDefault="00130064" w:rsidP="00130064">
            <w:pPr>
              <w:pStyle w:val="TableCell2-0"/>
              <w:rPr>
                <w:rStyle w:val="ChItalBold"/>
              </w:rPr>
            </w:pPr>
            <w:r>
              <w:rPr>
                <w:rStyle w:val="ChItalBold"/>
              </w:rPr>
              <w:t>*sagu dua</w:t>
            </w:r>
          </w:p>
        </w:tc>
        <w:tc>
          <w:tcPr>
            <w:tcW w:w="2835" w:type="dxa"/>
            <w:vMerge w:val="restart"/>
            <w:shd w:val="clear" w:color="auto" w:fill="auto"/>
          </w:tcPr>
          <w:p w14:paraId="2AA1185B" w14:textId="6CA64044" w:rsidR="00130064" w:rsidRDefault="00CD56C8" w:rsidP="00130064">
            <w:pPr>
              <w:pStyle w:val="TableCell2-0"/>
              <w:rPr>
                <w:lang w:eastAsia="en-US"/>
              </w:rPr>
            </w:pPr>
            <w:r>
              <w:rPr>
                <w:lang w:eastAsia="en-US"/>
              </w:rPr>
              <w:t>(</w:t>
            </w:r>
            <w:r w:rsidR="00B7093A">
              <w:rPr>
                <w:lang w:eastAsia="en-US"/>
              </w:rPr>
              <w:t>‘</w:t>
            </w:r>
            <w:r w:rsidR="00130064">
              <w:rPr>
                <w:lang w:eastAsia="en-US"/>
              </w:rPr>
              <w:t>two sago</w:t>
            </w:r>
            <w:r w:rsidR="00B7093A">
              <w:rPr>
                <w:lang w:eastAsia="en-US"/>
              </w:rPr>
              <w:t>’</w:t>
            </w:r>
            <w:r>
              <w:rPr>
                <w:lang w:eastAsia="en-US"/>
              </w:rPr>
              <w:t>)</w:t>
            </w:r>
          </w:p>
        </w:tc>
      </w:tr>
      <w:tr w:rsidR="00130064" w14:paraId="2A322402" w14:textId="77777777" w:rsidTr="00AC23C4">
        <w:tc>
          <w:tcPr>
            <w:tcW w:w="709" w:type="dxa"/>
            <w:shd w:val="clear" w:color="auto" w:fill="auto"/>
          </w:tcPr>
          <w:p w14:paraId="30FFD203" w14:textId="77777777" w:rsidR="00130064" w:rsidRPr="00363FFF" w:rsidRDefault="00130064" w:rsidP="00130064">
            <w:pPr>
              <w:pStyle w:val="TableCell0-2Break"/>
              <w:rPr>
                <w:lang w:eastAsia="en-US"/>
              </w:rPr>
            </w:pPr>
          </w:p>
        </w:tc>
        <w:tc>
          <w:tcPr>
            <w:tcW w:w="1247" w:type="dxa"/>
            <w:shd w:val="clear" w:color="auto" w:fill="auto"/>
          </w:tcPr>
          <w:p w14:paraId="61289581" w14:textId="77777777" w:rsidR="00130064" w:rsidRDefault="00130064" w:rsidP="00AC23C4">
            <w:pPr>
              <w:pStyle w:val="TableCell0-2Break"/>
              <w:ind w:left="113"/>
              <w:rPr>
                <w:lang w:eastAsia="en-US"/>
              </w:rPr>
            </w:pPr>
            <w:r>
              <w:rPr>
                <w:lang w:eastAsia="en-US"/>
              </w:rPr>
              <w:t>sago two</w:t>
            </w:r>
          </w:p>
        </w:tc>
        <w:tc>
          <w:tcPr>
            <w:tcW w:w="2835" w:type="dxa"/>
            <w:vMerge/>
            <w:shd w:val="clear" w:color="auto" w:fill="auto"/>
          </w:tcPr>
          <w:p w14:paraId="6CFC6817" w14:textId="77777777" w:rsidR="00130064" w:rsidRDefault="00130064" w:rsidP="00130064">
            <w:pPr>
              <w:pStyle w:val="TableCell0-2Break"/>
              <w:rPr>
                <w:lang w:eastAsia="en-US"/>
              </w:rPr>
            </w:pPr>
          </w:p>
        </w:tc>
      </w:tr>
    </w:tbl>
    <w:p w14:paraId="609C18B2" w14:textId="77777777" w:rsidR="00130064" w:rsidRDefault="00130064" w:rsidP="00130064">
      <w:pPr>
        <w:pStyle w:val="Body0010after"/>
      </w:pPr>
    </w:p>
    <w:p w14:paraId="5F6C58CD" w14:textId="77777777" w:rsidR="00130064" w:rsidRDefault="00130064" w:rsidP="00130064">
      <w:pPr>
        <w:pStyle w:val="Heading3"/>
      </w:pPr>
      <w:bookmarkStart w:id="2000" w:name="_Ref342375955"/>
      <w:bookmarkStart w:id="2001" w:name="_Toc342590049"/>
      <w:bookmarkStart w:id="2002" w:name="_Toc350360854"/>
      <w:bookmarkStart w:id="2003" w:name="_Toc367531079"/>
      <w:bookmarkStart w:id="2004" w:name="_Toc440455572"/>
      <w:r>
        <w:t>Proper nouns</w:t>
      </w:r>
      <w:bookmarkEnd w:id="2000"/>
      <w:bookmarkEnd w:id="2001"/>
      <w:bookmarkEnd w:id="2002"/>
      <w:bookmarkEnd w:id="2003"/>
      <w:bookmarkEnd w:id="2004"/>
    </w:p>
    <w:p w14:paraId="5A979F24" w14:textId="54979820" w:rsidR="00130064" w:rsidRDefault="00130064" w:rsidP="00405E13">
      <w:pPr>
        <w:pStyle w:val="Body0005after"/>
      </w:pPr>
      <w:r>
        <w:t xml:space="preserve">Proper nouns have specific reference in that they </w:t>
      </w:r>
      <w:r w:rsidR="00B7093A">
        <w:t>“</w:t>
      </w:r>
      <w:r w:rsidRPr="003A6CE3">
        <w:t>refer to individual entities (or specific groups)</w:t>
      </w:r>
      <w:r w:rsidR="00B7093A">
        <w:t>”</w:t>
      </w:r>
      <w:r>
        <w:t xml:space="preserve"> </w:t>
      </w:r>
      <w:r w:rsidR="00BA6215">
        <w:rPr>
          <w:rStyle w:val="Citation"/>
        </w:rPr>
        <w:fldChar w:fldCharType="begin"/>
      </w:r>
      <w:r w:rsidR="0092451D">
        <w:rPr>
          <w:rStyle w:val="Citation"/>
        </w:rPr>
        <w:instrText>ADDIN CITAVI.PLACEHOLDER d065426a-3c35-4449-9723-09607cdfe4e1 PFBsYWNlaG9sZGVyPg0KICA8QWRkSW5WZXJzaW9uPjUuMi4wLjg8L0FkZEluVmVyc2lvbj4NCiAgPElkPmQwNjU0MjZhLTNjMzUtNDQ0OS05NzIzLTA5NjA3Y2RmZTRlMTwvSWQ+DQogIDxFbnRyaWVzPg0KICAgIDxFbnRyeT4NCiAgICAgIDxJZD41NWQyYjk4Ny0xZThjLTQ2M2UtYWUwYy1kYjdhY2ExMWQyNm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mVmZXJlbmNlSWQ+NWQ4MTQxNjYtYjg3Mi00MTc0LWEwZWItZjQ2NzZmYmI4Zjgw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dsOzbiAyMDAxOiA1OCk8L1RleHQ+DQogICAgPC9UZXh0VW5pdD4NCiAgPC9UZXh0VW5pdHM+DQo8L1BsYWNlaG9sZGVyPg==</w:instrText>
      </w:r>
      <w:r w:rsidR="00BA6215">
        <w:rPr>
          <w:rStyle w:val="Citation"/>
        </w:rPr>
        <w:fldChar w:fldCharType="separate"/>
      </w:r>
      <w:bookmarkStart w:id="2005" w:name="_CTVP001d065426a3c354449972309607cdfe4e1"/>
      <w:r w:rsidR="0092006B">
        <w:rPr>
          <w:rStyle w:val="Citation"/>
        </w:rPr>
        <w:t>(Givón 2001: 58)</w:t>
      </w:r>
      <w:bookmarkEnd w:id="2005"/>
      <w:r w:rsidR="00BA6215">
        <w:rPr>
          <w:rStyle w:val="Citation"/>
        </w:rPr>
        <w:fldChar w:fldCharType="end"/>
      </w:r>
      <w:r w:rsidRPr="00D13DFE">
        <w:t>. Hence, proper nouns are distinct from common nouns</w:t>
      </w:r>
      <w:r w:rsidR="005C2116">
        <w:t>,</w:t>
      </w:r>
      <w:r w:rsidRPr="00D13DFE">
        <w:t xml:space="preserve"> which have general reference. </w:t>
      </w:r>
      <w:r>
        <w:t>More specifically, proper nouns express the names of specific people and geographical places. In Papuan Malay proper nouns are distinct from common nouns in terms of the following properties:</w:t>
      </w:r>
    </w:p>
    <w:p w14:paraId="05C10CC9" w14:textId="77777777" w:rsidR="00130064" w:rsidRDefault="00130064" w:rsidP="006D26B6">
      <w:pPr>
        <w:pStyle w:val="I0Indented"/>
        <w:numPr>
          <w:ilvl w:val="0"/>
          <w:numId w:val="81"/>
        </w:numPr>
        <w:ind w:left="1134" w:hanging="567"/>
      </w:pPr>
      <w:r>
        <w:t xml:space="preserve">Proper nouns can be modified with the following constituents: monovalent stative verbs, </w:t>
      </w:r>
      <w:r>
        <w:rPr>
          <w:rFonts w:eastAsia="Arial Unicode MS"/>
        </w:rPr>
        <w:t>personal pronouns</w:t>
      </w:r>
      <w:r>
        <w:t xml:space="preserve">, demonstratives, locatives, interrogatives, </w:t>
      </w:r>
      <w:r>
        <w:rPr>
          <w:rFonts w:eastAsia="Arial Unicode MS"/>
        </w:rPr>
        <w:t>numerals, quantifiers,</w:t>
      </w:r>
      <w:r w:rsidRPr="006019AA">
        <w:rPr>
          <w:rFonts w:eastAsia="Arial Unicode MS"/>
        </w:rPr>
        <w:t xml:space="preserve"> </w:t>
      </w:r>
      <w:r>
        <w:t xml:space="preserve">or </w:t>
      </w:r>
      <w:r>
        <w:rPr>
          <w:rFonts w:eastAsia="Arial Unicode MS"/>
        </w:rPr>
        <w:t>relative clauses (</w:t>
      </w:r>
      <w:r>
        <w:t xml:space="preserve">Chapter </w:t>
      </w:r>
      <w:r w:rsidR="00982A70">
        <w:fldChar w:fldCharType="begin"/>
      </w:r>
      <w:r w:rsidR="00982A70">
        <w:instrText xml:space="preserve"> REF _Ref361998469 \w \h </w:instrText>
      </w:r>
      <w:r w:rsidR="00982A70">
        <w:fldChar w:fldCharType="separate"/>
      </w:r>
      <w:r w:rsidR="00154D81">
        <w:rPr>
          <w:cs/>
        </w:rPr>
        <w:t>‎</w:t>
      </w:r>
      <w:r w:rsidR="00154D81">
        <w:t>8</w:t>
      </w:r>
      <w:r w:rsidR="00982A70">
        <w:fldChar w:fldCharType="end"/>
      </w:r>
      <w:r>
        <w:rPr>
          <w:rFonts w:eastAsia="Arial Unicode MS"/>
        </w:rPr>
        <w:t xml:space="preserve">). Unlike common nouns, they are not readily modified with </w:t>
      </w:r>
      <w:r>
        <w:t xml:space="preserve">other nouns, </w:t>
      </w:r>
      <w:r>
        <w:rPr>
          <w:rFonts w:eastAsia="Arial Unicode MS"/>
        </w:rPr>
        <w:t>noun phrases, or prepositional phrases.</w:t>
      </w:r>
    </w:p>
    <w:p w14:paraId="5A14334A" w14:textId="6359A0A3" w:rsidR="00130064" w:rsidRPr="00C004A5" w:rsidRDefault="00130064" w:rsidP="006F48B2">
      <w:pPr>
        <w:pStyle w:val="I0Indented"/>
        <w:numPr>
          <w:ilvl w:val="0"/>
          <w:numId w:val="81"/>
        </w:numPr>
        <w:ind w:left="1134" w:hanging="567"/>
      </w:pPr>
      <w:r>
        <w:t xml:space="preserve">Proper nouns always occur as bare nouns; </w:t>
      </w:r>
      <w:r>
        <w:rPr>
          <w:rFonts w:eastAsia="Arial Unicode MS"/>
        </w:rPr>
        <w:t xml:space="preserve">reduplicated </w:t>
      </w:r>
      <w:r w:rsidR="006F48B2">
        <w:rPr>
          <w:rFonts w:eastAsia="Arial Unicode MS"/>
        </w:rPr>
        <w:t xml:space="preserve">proper nouns are unattested </w:t>
      </w:r>
      <w:r>
        <w:rPr>
          <w:rFonts w:eastAsia="Arial Unicode MS"/>
        </w:rPr>
        <w:t>(</w:t>
      </w:r>
      <w:r w:rsidR="00CE7A06" w:rsidRPr="00D13DFE">
        <w:t>§</w:t>
      </w:r>
      <w:r w:rsidR="00982A70">
        <w:rPr>
          <w:rFonts w:eastAsia="Arial Unicode MS"/>
        </w:rPr>
        <w:fldChar w:fldCharType="begin"/>
      </w:r>
      <w:r w:rsidR="00982A70">
        <w:rPr>
          <w:rFonts w:eastAsia="Arial Unicode MS"/>
        </w:rPr>
        <w:instrText xml:space="preserve"> REF _Ref339284930 \w \h </w:instrText>
      </w:r>
      <w:r w:rsidR="00982A70">
        <w:rPr>
          <w:rFonts w:eastAsia="Arial Unicode MS"/>
        </w:rPr>
      </w:r>
      <w:r w:rsidR="00982A70">
        <w:rPr>
          <w:rFonts w:eastAsia="Arial Unicode MS"/>
        </w:rPr>
        <w:fldChar w:fldCharType="separate"/>
      </w:r>
      <w:r w:rsidR="00154D81">
        <w:rPr>
          <w:rFonts w:eastAsia="Arial Unicode MS"/>
          <w:cs/>
        </w:rPr>
        <w:t>‎</w:t>
      </w:r>
      <w:r w:rsidR="00154D81">
        <w:rPr>
          <w:rFonts w:eastAsia="Arial Unicode MS"/>
        </w:rPr>
        <w:t>4.1.1.1</w:t>
      </w:r>
      <w:r w:rsidR="00982A70">
        <w:rPr>
          <w:rFonts w:eastAsia="Arial Unicode MS"/>
        </w:rPr>
        <w:fldChar w:fldCharType="end"/>
      </w:r>
      <w:r>
        <w:t>).</w:t>
      </w:r>
    </w:p>
    <w:p w14:paraId="54008788" w14:textId="77777777" w:rsidR="00130064" w:rsidRDefault="00B44D17" w:rsidP="006D26B6">
      <w:pPr>
        <w:pStyle w:val="I05I"/>
        <w:numPr>
          <w:ilvl w:val="0"/>
          <w:numId w:val="81"/>
        </w:numPr>
        <w:ind w:left="1134" w:hanging="567"/>
      </w:pPr>
      <w:r>
        <w:t xml:space="preserve">Proper nouns typically express the possessor but not the possessum in </w:t>
      </w:r>
      <w:r>
        <w:rPr>
          <w:rFonts w:eastAsia="Arial Unicode MS"/>
        </w:rPr>
        <w:t xml:space="preserve">adnominal possessive constructions (Chapter </w:t>
      </w:r>
      <w:r>
        <w:rPr>
          <w:rFonts w:eastAsia="Arial Unicode MS"/>
        </w:rPr>
        <w:fldChar w:fldCharType="begin"/>
      </w:r>
      <w:r>
        <w:rPr>
          <w:rFonts w:eastAsia="Arial Unicode MS"/>
        </w:rPr>
        <w:instrText xml:space="preserve"> REF _Ref358725848 \w \h </w:instrText>
      </w:r>
      <w:r>
        <w:rPr>
          <w:rFonts w:eastAsia="Arial Unicode MS"/>
        </w:rPr>
      </w:r>
      <w:r>
        <w:rPr>
          <w:rFonts w:eastAsia="Arial Unicode MS"/>
        </w:rPr>
        <w:fldChar w:fldCharType="separate"/>
      </w:r>
      <w:r w:rsidR="00154D81">
        <w:rPr>
          <w:rFonts w:eastAsia="Arial Unicode MS"/>
          <w:cs/>
        </w:rPr>
        <w:t>‎</w:t>
      </w:r>
      <w:r w:rsidR="00154D81">
        <w:rPr>
          <w:rFonts w:eastAsia="Arial Unicode MS"/>
        </w:rPr>
        <w:t>9</w:t>
      </w:r>
      <w:r>
        <w:rPr>
          <w:rFonts w:eastAsia="Arial Unicode MS"/>
        </w:rPr>
        <w:fldChar w:fldCharType="end"/>
      </w:r>
      <w:r>
        <w:rPr>
          <w:rFonts w:eastAsia="Arial Unicode MS"/>
        </w:rPr>
        <w:t>).</w:t>
      </w:r>
    </w:p>
    <w:p w14:paraId="335C4A98" w14:textId="085D3A53" w:rsidR="00130064" w:rsidRDefault="00130064" w:rsidP="00405E13">
      <w:pPr>
        <w:pStyle w:val="Body0005after"/>
        <w:rPr>
          <w:lang w:eastAsia="en-US"/>
        </w:rPr>
      </w:pPr>
      <w:r>
        <w:t xml:space="preserve">Some examples of person and place names attested in the corpus are presented in </w:t>
      </w:r>
      <w:r>
        <w:fldChar w:fldCharType="begin"/>
      </w:r>
      <w:r>
        <w:instrText xml:space="preserve"> REF _Ref339707430 \h </w:instrText>
      </w:r>
      <w:r>
        <w:fldChar w:fldCharType="separate"/>
      </w:r>
      <w:r w:rsidR="00154D81" w:rsidRPr="007A0BC8">
        <w:t xml:space="preserve">Table </w:t>
      </w:r>
      <w:r w:rsidR="00154D81">
        <w:rPr>
          <w:noProof/>
          <w:cs/>
        </w:rPr>
        <w:t>‎</w:t>
      </w:r>
      <w:r w:rsidR="00154D81">
        <w:rPr>
          <w:noProof/>
        </w:rPr>
        <w:t>5</w:t>
      </w:r>
      <w:r w:rsidR="00154D81">
        <w:t>.</w:t>
      </w:r>
      <w:r w:rsidR="00154D81">
        <w:rPr>
          <w:noProof/>
        </w:rPr>
        <w:t>2</w:t>
      </w:r>
      <w:r>
        <w:fldChar w:fldCharType="end"/>
      </w:r>
      <w:r>
        <w:t xml:space="preserve">. Original Papuan Malay names, however, </w:t>
      </w:r>
      <w:r>
        <w:rPr>
          <w:lang w:eastAsia="en-US"/>
        </w:rPr>
        <w:t xml:space="preserve">do not exist as such. The person names are very commonly taken from the Bible or originate from European </w:t>
      </w:r>
      <w:r>
        <w:rPr>
          <w:lang w:eastAsia="en-US"/>
        </w:rPr>
        <w:lastRenderedPageBreak/>
        <w:t xml:space="preserve">languages. Family or clan names and place names originate from local languages, such as </w:t>
      </w:r>
      <w:r w:rsidR="00982A70">
        <w:rPr>
          <w:lang w:eastAsia="en-US"/>
        </w:rPr>
        <w:t xml:space="preserve">the </w:t>
      </w:r>
      <w:r>
        <w:rPr>
          <w:lang w:eastAsia="en-US"/>
        </w:rPr>
        <w:t xml:space="preserve">Papuan </w:t>
      </w:r>
      <w:r w:rsidR="00982A70">
        <w:rPr>
          <w:lang w:eastAsia="en-US"/>
        </w:rPr>
        <w:t xml:space="preserve">language </w:t>
      </w:r>
      <w:r>
        <w:rPr>
          <w:lang w:eastAsia="en-US"/>
        </w:rPr>
        <w:t xml:space="preserve">Isirawa (see </w:t>
      </w:r>
      <w:r w:rsidR="00982A70">
        <w:rPr>
          <w:lang w:eastAsia="en-US"/>
        </w:rPr>
        <w:t xml:space="preserve">also </w:t>
      </w:r>
      <w:r>
        <w:rPr>
          <w:lang w:eastAsia="en-US"/>
        </w:rPr>
        <w:t>§</w:t>
      </w:r>
      <w:r w:rsidR="00982A70">
        <w:rPr>
          <w:lang w:eastAsia="en-US"/>
        </w:rPr>
        <w:fldChar w:fldCharType="begin"/>
      </w:r>
      <w:r w:rsidR="00982A70">
        <w:rPr>
          <w:lang w:eastAsia="en-US"/>
        </w:rPr>
        <w:instrText xml:space="preserve"> REF _Ref370323228 \w \h </w:instrText>
      </w:r>
      <w:r w:rsidR="00982A70">
        <w:rPr>
          <w:lang w:eastAsia="en-US"/>
        </w:rPr>
      </w:r>
      <w:r w:rsidR="00982A70">
        <w:rPr>
          <w:lang w:eastAsia="en-US"/>
        </w:rPr>
        <w:fldChar w:fldCharType="separate"/>
      </w:r>
      <w:r w:rsidR="00154D81">
        <w:rPr>
          <w:cs/>
          <w:lang w:eastAsia="en-US"/>
        </w:rPr>
        <w:t>‎</w:t>
      </w:r>
      <w:r w:rsidR="00154D81">
        <w:rPr>
          <w:lang w:eastAsia="en-US"/>
        </w:rPr>
        <w:t>1.4</w:t>
      </w:r>
      <w:r w:rsidR="00982A70">
        <w:rPr>
          <w:lang w:eastAsia="en-US"/>
        </w:rPr>
        <w:fldChar w:fldCharType="end"/>
      </w:r>
      <w:r>
        <w:rPr>
          <w:lang w:eastAsia="en-US"/>
        </w:rPr>
        <w:t>)</w:t>
      </w:r>
      <w:r>
        <w:t xml:space="preserve">. The examples in </w:t>
      </w:r>
      <w:r>
        <w:fldChar w:fldCharType="begin"/>
      </w:r>
      <w:r>
        <w:instrText xml:space="preserve"> REF _Ref339707430 \h </w:instrText>
      </w:r>
      <w:r>
        <w:fldChar w:fldCharType="separate"/>
      </w:r>
      <w:r w:rsidR="00154D81" w:rsidRPr="007A0BC8">
        <w:t xml:space="preserve">Table </w:t>
      </w:r>
      <w:r w:rsidR="00154D81">
        <w:rPr>
          <w:noProof/>
          <w:cs/>
        </w:rPr>
        <w:t>‎</w:t>
      </w:r>
      <w:r w:rsidR="00154D81">
        <w:rPr>
          <w:noProof/>
        </w:rPr>
        <w:t>5</w:t>
      </w:r>
      <w:r w:rsidR="00154D81">
        <w:t>.</w:t>
      </w:r>
      <w:r w:rsidR="00154D81">
        <w:rPr>
          <w:noProof/>
        </w:rPr>
        <w:t>2</w:t>
      </w:r>
      <w:r>
        <w:fldChar w:fldCharType="end"/>
      </w:r>
      <w:r>
        <w:t xml:space="preserve"> also illustrate that </w:t>
      </w:r>
      <w:r>
        <w:rPr>
          <w:lang w:eastAsia="en-US"/>
        </w:rPr>
        <w:t>person names with more than two syllables are most commonly shortened to two-syllable names.</w:t>
      </w:r>
    </w:p>
    <w:p w14:paraId="76A6690E" w14:textId="77777777" w:rsidR="00130064" w:rsidRDefault="00130064" w:rsidP="00130064">
      <w:pPr>
        <w:pStyle w:val="Caption"/>
      </w:pPr>
      <w:bookmarkStart w:id="2006" w:name="_Ref339707430"/>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2</w:t>
        </w:r>
      </w:fldSimple>
      <w:bookmarkEnd w:id="2006"/>
      <w:r w:rsidRPr="007A0BC8">
        <w:t>:</w:t>
      </w:r>
      <w:r w:rsidRPr="007A0BC8">
        <w:tab/>
      </w:r>
      <w:r>
        <w:t>Proper nouns: Person and place names</w:t>
      </w:r>
    </w:p>
    <w:tbl>
      <w:tblPr>
        <w:tblW w:w="0" w:type="auto"/>
        <w:tblInd w:w="170" w:type="dxa"/>
        <w:tblBorders>
          <w:bottom w:val="single" w:sz="4" w:space="0" w:color="auto"/>
        </w:tblBorders>
        <w:tblLook w:val="01E0" w:firstRow="1" w:lastRow="1" w:firstColumn="1" w:lastColumn="1" w:noHBand="0" w:noVBand="0"/>
      </w:tblPr>
      <w:tblGrid>
        <w:gridCol w:w="1172"/>
        <w:gridCol w:w="1139"/>
        <w:gridCol w:w="1150"/>
        <w:gridCol w:w="1134"/>
      </w:tblGrid>
      <w:tr w:rsidR="00130064" w:rsidRPr="00AC23C4" w14:paraId="7EC0AC66" w14:textId="77777777" w:rsidTr="00F72982">
        <w:trPr>
          <w:tblHeader/>
        </w:trPr>
        <w:tc>
          <w:tcPr>
            <w:tcW w:w="2311" w:type="dxa"/>
            <w:gridSpan w:val="2"/>
            <w:tcBorders>
              <w:top w:val="single" w:sz="4" w:space="0" w:color="auto"/>
              <w:bottom w:val="single" w:sz="4" w:space="0" w:color="auto"/>
              <w:right w:val="single" w:sz="4" w:space="0" w:color="auto"/>
            </w:tcBorders>
            <w:shd w:val="clear" w:color="auto" w:fill="auto"/>
          </w:tcPr>
          <w:p w14:paraId="691934FF" w14:textId="77777777" w:rsidR="00130064" w:rsidRPr="0062025B" w:rsidRDefault="00130064" w:rsidP="00130064">
            <w:pPr>
              <w:pStyle w:val="TableHd"/>
            </w:pPr>
            <w:r w:rsidRPr="0062025B">
              <w:t>Male person names</w:t>
            </w:r>
          </w:p>
        </w:tc>
        <w:tc>
          <w:tcPr>
            <w:tcW w:w="2284" w:type="dxa"/>
            <w:gridSpan w:val="2"/>
            <w:tcBorders>
              <w:top w:val="single" w:sz="4" w:space="0" w:color="auto"/>
              <w:left w:val="single" w:sz="4" w:space="0" w:color="auto"/>
              <w:bottom w:val="single" w:sz="4" w:space="0" w:color="auto"/>
            </w:tcBorders>
            <w:shd w:val="clear" w:color="auto" w:fill="auto"/>
          </w:tcPr>
          <w:p w14:paraId="0712FEAB" w14:textId="77777777" w:rsidR="00130064" w:rsidRPr="0062025B" w:rsidRDefault="00130064" w:rsidP="00130064">
            <w:pPr>
              <w:pStyle w:val="TableHd"/>
            </w:pPr>
            <w:r w:rsidRPr="0062025B">
              <w:t>Female person names</w:t>
            </w:r>
          </w:p>
        </w:tc>
      </w:tr>
      <w:tr w:rsidR="00AC23C4" w:rsidRPr="00621623" w14:paraId="65046D5E" w14:textId="77777777" w:rsidTr="00F72982">
        <w:trPr>
          <w:tblHeader/>
        </w:trPr>
        <w:tc>
          <w:tcPr>
            <w:tcW w:w="1172" w:type="dxa"/>
            <w:tcBorders>
              <w:top w:val="single" w:sz="4" w:space="0" w:color="auto"/>
            </w:tcBorders>
            <w:shd w:val="clear" w:color="auto" w:fill="auto"/>
          </w:tcPr>
          <w:p w14:paraId="40A2D3CB" w14:textId="77777777" w:rsidR="00130064" w:rsidRPr="00621623" w:rsidRDefault="00130064" w:rsidP="00DB259A">
            <w:pPr>
              <w:pStyle w:val="TableCell2-2Center"/>
            </w:pPr>
            <w:r w:rsidRPr="00621623">
              <w:t>Long form</w:t>
            </w:r>
          </w:p>
        </w:tc>
        <w:tc>
          <w:tcPr>
            <w:tcW w:w="1139" w:type="dxa"/>
            <w:tcBorders>
              <w:top w:val="single" w:sz="4" w:space="0" w:color="auto"/>
              <w:right w:val="single" w:sz="4" w:space="0" w:color="auto"/>
            </w:tcBorders>
            <w:shd w:val="clear" w:color="auto" w:fill="auto"/>
          </w:tcPr>
          <w:p w14:paraId="41A3EDA2" w14:textId="77777777" w:rsidR="00130064" w:rsidRPr="00621623" w:rsidRDefault="00130064" w:rsidP="00DB259A">
            <w:pPr>
              <w:pStyle w:val="TableCell2-2Center"/>
            </w:pPr>
            <w:r w:rsidRPr="00621623">
              <w:t>Short form</w:t>
            </w:r>
          </w:p>
        </w:tc>
        <w:tc>
          <w:tcPr>
            <w:tcW w:w="1150" w:type="dxa"/>
            <w:tcBorders>
              <w:top w:val="single" w:sz="4" w:space="0" w:color="auto"/>
              <w:left w:val="single" w:sz="4" w:space="0" w:color="auto"/>
            </w:tcBorders>
            <w:shd w:val="clear" w:color="auto" w:fill="auto"/>
          </w:tcPr>
          <w:p w14:paraId="48E0465A" w14:textId="77777777" w:rsidR="00130064" w:rsidRPr="00621623" w:rsidRDefault="00130064" w:rsidP="00DB259A">
            <w:pPr>
              <w:pStyle w:val="TableCell2-2Center"/>
            </w:pPr>
            <w:r w:rsidRPr="00621623">
              <w:t>Long form</w:t>
            </w:r>
          </w:p>
        </w:tc>
        <w:tc>
          <w:tcPr>
            <w:tcW w:w="1134" w:type="dxa"/>
            <w:tcBorders>
              <w:top w:val="single" w:sz="4" w:space="0" w:color="auto"/>
            </w:tcBorders>
            <w:shd w:val="clear" w:color="auto" w:fill="auto"/>
          </w:tcPr>
          <w:p w14:paraId="5EF7D71D" w14:textId="77777777" w:rsidR="00130064" w:rsidRPr="00621623" w:rsidRDefault="00130064" w:rsidP="00DB259A">
            <w:pPr>
              <w:pStyle w:val="TableCell2-2Center"/>
            </w:pPr>
            <w:r w:rsidRPr="00621623">
              <w:t>Short form</w:t>
            </w:r>
          </w:p>
        </w:tc>
      </w:tr>
      <w:tr w:rsidR="00AC23C4" w:rsidRPr="007C1F89" w14:paraId="44FBB014" w14:textId="77777777" w:rsidTr="00F72982">
        <w:tc>
          <w:tcPr>
            <w:tcW w:w="1172" w:type="dxa"/>
            <w:shd w:val="clear" w:color="auto" w:fill="auto"/>
          </w:tcPr>
          <w:p w14:paraId="75E49652" w14:textId="77777777" w:rsidR="00130064" w:rsidRPr="007C1F89" w:rsidRDefault="00130064" w:rsidP="00130064">
            <w:pPr>
              <w:pStyle w:val="TableCell2-0Break"/>
              <w:rPr>
                <w:rStyle w:val="ChItalBold"/>
              </w:rPr>
            </w:pPr>
            <w:r w:rsidRPr="007C1F89">
              <w:rPr>
                <w:rStyle w:val="ChItalBold"/>
              </w:rPr>
              <w:t>Abimelek</w:t>
            </w:r>
          </w:p>
        </w:tc>
        <w:tc>
          <w:tcPr>
            <w:tcW w:w="1139" w:type="dxa"/>
            <w:tcBorders>
              <w:right w:val="single" w:sz="4" w:space="0" w:color="auto"/>
            </w:tcBorders>
            <w:shd w:val="clear" w:color="auto" w:fill="auto"/>
          </w:tcPr>
          <w:p w14:paraId="5D67CC8F" w14:textId="77777777" w:rsidR="00130064" w:rsidRPr="007C1F89" w:rsidRDefault="00130064" w:rsidP="00130064">
            <w:pPr>
              <w:pStyle w:val="TableCell2-0Break"/>
              <w:rPr>
                <w:rStyle w:val="ChItalBold"/>
              </w:rPr>
            </w:pPr>
            <w:r w:rsidRPr="007C1F89">
              <w:rPr>
                <w:rStyle w:val="ChItalBold"/>
              </w:rPr>
              <w:t>Abi</w:t>
            </w:r>
          </w:p>
        </w:tc>
        <w:tc>
          <w:tcPr>
            <w:tcW w:w="1150" w:type="dxa"/>
            <w:tcBorders>
              <w:left w:val="single" w:sz="4" w:space="0" w:color="auto"/>
            </w:tcBorders>
            <w:shd w:val="clear" w:color="auto" w:fill="auto"/>
          </w:tcPr>
          <w:p w14:paraId="721F850E" w14:textId="77777777" w:rsidR="00130064" w:rsidRPr="007C1F89" w:rsidRDefault="00130064" w:rsidP="00130064">
            <w:pPr>
              <w:pStyle w:val="TableCell2-0Break"/>
              <w:rPr>
                <w:rStyle w:val="ChItalBold"/>
              </w:rPr>
            </w:pPr>
            <w:r w:rsidRPr="007C1F89">
              <w:rPr>
                <w:rStyle w:val="ChItalBold"/>
              </w:rPr>
              <w:t>Antonia</w:t>
            </w:r>
          </w:p>
        </w:tc>
        <w:tc>
          <w:tcPr>
            <w:tcW w:w="1134" w:type="dxa"/>
            <w:shd w:val="clear" w:color="auto" w:fill="auto"/>
          </w:tcPr>
          <w:p w14:paraId="3E4054A2" w14:textId="77777777" w:rsidR="00130064" w:rsidRPr="007C1F89" w:rsidRDefault="00130064" w:rsidP="00130064">
            <w:pPr>
              <w:pStyle w:val="TableCell2-0Break"/>
              <w:rPr>
                <w:rStyle w:val="ChItalBold"/>
              </w:rPr>
            </w:pPr>
            <w:r w:rsidRPr="007C1F89">
              <w:rPr>
                <w:rStyle w:val="ChItalBold"/>
              </w:rPr>
              <w:t>Anto</w:t>
            </w:r>
          </w:p>
        </w:tc>
      </w:tr>
      <w:tr w:rsidR="00AC23C4" w:rsidRPr="00860FC6" w14:paraId="654B22A5" w14:textId="77777777" w:rsidTr="00F72982">
        <w:tc>
          <w:tcPr>
            <w:tcW w:w="1172" w:type="dxa"/>
            <w:shd w:val="clear" w:color="auto" w:fill="auto"/>
          </w:tcPr>
          <w:p w14:paraId="069ED852" w14:textId="77777777" w:rsidR="00130064" w:rsidRPr="0062025B" w:rsidRDefault="00130064" w:rsidP="00130064">
            <w:pPr>
              <w:rPr>
                <w:rStyle w:val="ChItalBold"/>
              </w:rPr>
            </w:pPr>
            <w:r w:rsidRPr="0062025B">
              <w:rPr>
                <w:rStyle w:val="ChItalBold"/>
              </w:rPr>
              <w:t>Benyamin</w:t>
            </w:r>
          </w:p>
        </w:tc>
        <w:tc>
          <w:tcPr>
            <w:tcW w:w="1139" w:type="dxa"/>
            <w:tcBorders>
              <w:right w:val="single" w:sz="4" w:space="0" w:color="auto"/>
            </w:tcBorders>
            <w:shd w:val="clear" w:color="auto" w:fill="auto"/>
          </w:tcPr>
          <w:p w14:paraId="16DD683B" w14:textId="77777777" w:rsidR="00130064" w:rsidRPr="0062025B" w:rsidRDefault="00130064" w:rsidP="00130064">
            <w:pPr>
              <w:rPr>
                <w:rStyle w:val="ChItalBold"/>
              </w:rPr>
            </w:pPr>
            <w:r w:rsidRPr="0062025B">
              <w:rPr>
                <w:rStyle w:val="ChItalBold"/>
              </w:rPr>
              <w:t>Beni</w:t>
            </w:r>
          </w:p>
        </w:tc>
        <w:tc>
          <w:tcPr>
            <w:tcW w:w="1150" w:type="dxa"/>
            <w:tcBorders>
              <w:left w:val="single" w:sz="4" w:space="0" w:color="auto"/>
            </w:tcBorders>
            <w:shd w:val="clear" w:color="auto" w:fill="auto"/>
          </w:tcPr>
          <w:p w14:paraId="46F459E1" w14:textId="77777777" w:rsidR="00130064" w:rsidRPr="0062025B" w:rsidRDefault="00130064" w:rsidP="00130064">
            <w:pPr>
              <w:rPr>
                <w:rStyle w:val="ChItalBold"/>
              </w:rPr>
            </w:pPr>
            <w:r w:rsidRPr="0062025B">
              <w:rPr>
                <w:rStyle w:val="ChItalBold"/>
              </w:rPr>
              <w:t>Fransiska</w:t>
            </w:r>
          </w:p>
        </w:tc>
        <w:tc>
          <w:tcPr>
            <w:tcW w:w="1134" w:type="dxa"/>
            <w:shd w:val="clear" w:color="auto" w:fill="auto"/>
          </w:tcPr>
          <w:p w14:paraId="2728DA4A" w14:textId="77777777" w:rsidR="00130064" w:rsidRPr="0062025B" w:rsidRDefault="00130064" w:rsidP="00130064">
            <w:pPr>
              <w:rPr>
                <w:rStyle w:val="ChItalBold"/>
              </w:rPr>
            </w:pPr>
            <w:r w:rsidRPr="0062025B">
              <w:rPr>
                <w:rStyle w:val="ChItalBold"/>
              </w:rPr>
              <w:t>Siska</w:t>
            </w:r>
          </w:p>
        </w:tc>
      </w:tr>
      <w:tr w:rsidR="00AC23C4" w:rsidRPr="0062025B" w14:paraId="1BC5933E" w14:textId="77777777" w:rsidTr="00F72982">
        <w:tc>
          <w:tcPr>
            <w:tcW w:w="1172" w:type="dxa"/>
            <w:shd w:val="clear" w:color="auto" w:fill="auto"/>
          </w:tcPr>
          <w:p w14:paraId="0E7D0503" w14:textId="77777777" w:rsidR="00130064" w:rsidRPr="0062025B" w:rsidRDefault="00130064" w:rsidP="00130064">
            <w:pPr>
              <w:rPr>
                <w:rStyle w:val="ChItalBold"/>
              </w:rPr>
            </w:pPr>
            <w:r w:rsidRPr="0062025B">
              <w:rPr>
                <w:rStyle w:val="ChItalBold"/>
              </w:rPr>
              <w:t>Dominggus</w:t>
            </w:r>
          </w:p>
        </w:tc>
        <w:tc>
          <w:tcPr>
            <w:tcW w:w="1139" w:type="dxa"/>
            <w:tcBorders>
              <w:right w:val="single" w:sz="4" w:space="0" w:color="auto"/>
            </w:tcBorders>
            <w:shd w:val="clear" w:color="auto" w:fill="auto"/>
          </w:tcPr>
          <w:p w14:paraId="6D35FB3C" w14:textId="77777777" w:rsidR="00130064" w:rsidRPr="0062025B" w:rsidRDefault="00130064" w:rsidP="00130064">
            <w:pPr>
              <w:rPr>
                <w:rStyle w:val="ChItalBold"/>
              </w:rPr>
            </w:pPr>
            <w:r w:rsidRPr="0062025B">
              <w:rPr>
                <w:rStyle w:val="ChItalBold"/>
              </w:rPr>
              <w:t>Domi</w:t>
            </w:r>
          </w:p>
        </w:tc>
        <w:tc>
          <w:tcPr>
            <w:tcW w:w="1150" w:type="dxa"/>
            <w:tcBorders>
              <w:left w:val="single" w:sz="4" w:space="0" w:color="auto"/>
            </w:tcBorders>
            <w:shd w:val="clear" w:color="auto" w:fill="auto"/>
          </w:tcPr>
          <w:p w14:paraId="4AF42103" w14:textId="77777777" w:rsidR="00130064" w:rsidRPr="0062025B" w:rsidRDefault="00130064" w:rsidP="00130064">
            <w:pPr>
              <w:rPr>
                <w:rStyle w:val="ChItalBold"/>
              </w:rPr>
            </w:pPr>
            <w:r w:rsidRPr="0062025B">
              <w:rPr>
                <w:rStyle w:val="ChItalBold"/>
              </w:rPr>
              <w:t>Gerice</w:t>
            </w:r>
          </w:p>
        </w:tc>
        <w:tc>
          <w:tcPr>
            <w:tcW w:w="1134" w:type="dxa"/>
            <w:shd w:val="clear" w:color="auto" w:fill="auto"/>
          </w:tcPr>
          <w:p w14:paraId="12A33F71" w14:textId="77777777" w:rsidR="00130064" w:rsidRPr="0062025B" w:rsidRDefault="00130064" w:rsidP="00130064">
            <w:pPr>
              <w:rPr>
                <w:rStyle w:val="ChItalBold"/>
              </w:rPr>
            </w:pPr>
            <w:r w:rsidRPr="0062025B">
              <w:rPr>
                <w:rStyle w:val="ChItalBold"/>
              </w:rPr>
              <w:t>Ice</w:t>
            </w:r>
          </w:p>
        </w:tc>
      </w:tr>
      <w:tr w:rsidR="00AC23C4" w:rsidRPr="0062025B" w14:paraId="6B238B03" w14:textId="77777777" w:rsidTr="00F72982">
        <w:tc>
          <w:tcPr>
            <w:tcW w:w="1172" w:type="dxa"/>
            <w:shd w:val="clear" w:color="auto" w:fill="auto"/>
          </w:tcPr>
          <w:p w14:paraId="05AE660D" w14:textId="77777777" w:rsidR="00130064" w:rsidRPr="0062025B" w:rsidRDefault="00601B3B" w:rsidP="00130064">
            <w:pPr>
              <w:rPr>
                <w:rStyle w:val="ChItalBold"/>
              </w:rPr>
            </w:pPr>
            <w:r>
              <w:rPr>
                <w:rStyle w:val="ChItalBold"/>
              </w:rPr>
              <w:t>Edwart</w:t>
            </w:r>
          </w:p>
        </w:tc>
        <w:tc>
          <w:tcPr>
            <w:tcW w:w="1139" w:type="dxa"/>
            <w:tcBorders>
              <w:right w:val="single" w:sz="4" w:space="0" w:color="auto"/>
            </w:tcBorders>
            <w:shd w:val="clear" w:color="auto" w:fill="auto"/>
          </w:tcPr>
          <w:p w14:paraId="0E8DC0DD" w14:textId="77777777" w:rsidR="00130064" w:rsidRPr="0062025B" w:rsidRDefault="00130064" w:rsidP="00130064">
            <w:pPr>
              <w:rPr>
                <w:rStyle w:val="ChItalBold"/>
              </w:rPr>
            </w:pPr>
            <w:r w:rsidRPr="0062025B">
              <w:rPr>
                <w:rStyle w:val="ChItalBold"/>
              </w:rPr>
              <w:t>Edo</w:t>
            </w:r>
          </w:p>
        </w:tc>
        <w:tc>
          <w:tcPr>
            <w:tcW w:w="1150" w:type="dxa"/>
            <w:tcBorders>
              <w:left w:val="single" w:sz="4" w:space="0" w:color="auto"/>
            </w:tcBorders>
            <w:shd w:val="clear" w:color="auto" w:fill="auto"/>
          </w:tcPr>
          <w:p w14:paraId="6F2CA457" w14:textId="77777777" w:rsidR="00130064" w:rsidRPr="0062025B" w:rsidRDefault="00130064" w:rsidP="00130064">
            <w:pPr>
              <w:rPr>
                <w:rStyle w:val="ChItalBold"/>
              </w:rPr>
            </w:pPr>
            <w:r w:rsidRPr="0062025B">
              <w:rPr>
                <w:rStyle w:val="ChItalBold"/>
              </w:rPr>
              <w:t>Hendrika</w:t>
            </w:r>
          </w:p>
        </w:tc>
        <w:tc>
          <w:tcPr>
            <w:tcW w:w="1134" w:type="dxa"/>
            <w:shd w:val="clear" w:color="auto" w:fill="auto"/>
          </w:tcPr>
          <w:p w14:paraId="1EA99771" w14:textId="77777777" w:rsidR="00130064" w:rsidRPr="0062025B" w:rsidRDefault="00130064" w:rsidP="00130064">
            <w:pPr>
              <w:rPr>
                <w:rStyle w:val="ChItalBold"/>
              </w:rPr>
            </w:pPr>
            <w:r w:rsidRPr="0062025B">
              <w:rPr>
                <w:rStyle w:val="ChItalBold"/>
              </w:rPr>
              <w:t>Ika</w:t>
            </w:r>
          </w:p>
        </w:tc>
      </w:tr>
      <w:tr w:rsidR="00AC23C4" w:rsidRPr="0062025B" w14:paraId="24ADBA4B" w14:textId="77777777" w:rsidTr="00F72982">
        <w:tc>
          <w:tcPr>
            <w:tcW w:w="1172" w:type="dxa"/>
            <w:shd w:val="clear" w:color="auto" w:fill="auto"/>
          </w:tcPr>
          <w:p w14:paraId="4D98DE70" w14:textId="77777777" w:rsidR="00130064" w:rsidRPr="0062025B" w:rsidRDefault="00130064" w:rsidP="00130064">
            <w:pPr>
              <w:rPr>
                <w:rStyle w:val="ChItalBold"/>
              </w:rPr>
            </w:pPr>
            <w:r w:rsidRPr="0062025B">
              <w:rPr>
                <w:rStyle w:val="ChItalBold"/>
              </w:rPr>
              <w:t>Hermanus</w:t>
            </w:r>
          </w:p>
        </w:tc>
        <w:tc>
          <w:tcPr>
            <w:tcW w:w="1139" w:type="dxa"/>
            <w:tcBorders>
              <w:right w:val="single" w:sz="4" w:space="0" w:color="auto"/>
            </w:tcBorders>
            <w:shd w:val="clear" w:color="auto" w:fill="auto"/>
          </w:tcPr>
          <w:p w14:paraId="7C9A3B56" w14:textId="77777777" w:rsidR="00130064" w:rsidRPr="0062025B" w:rsidRDefault="00130064" w:rsidP="00130064">
            <w:pPr>
              <w:rPr>
                <w:rStyle w:val="ChItalBold"/>
              </w:rPr>
            </w:pPr>
            <w:r w:rsidRPr="0062025B">
              <w:rPr>
                <w:rStyle w:val="ChItalBold"/>
              </w:rPr>
              <w:t>Herman</w:t>
            </w:r>
          </w:p>
        </w:tc>
        <w:tc>
          <w:tcPr>
            <w:tcW w:w="1150" w:type="dxa"/>
            <w:tcBorders>
              <w:left w:val="single" w:sz="4" w:space="0" w:color="auto"/>
            </w:tcBorders>
            <w:shd w:val="clear" w:color="auto" w:fill="auto"/>
          </w:tcPr>
          <w:p w14:paraId="43E34B7A" w14:textId="77777777" w:rsidR="00130064" w:rsidRPr="0062025B" w:rsidRDefault="00130064" w:rsidP="00130064">
            <w:pPr>
              <w:rPr>
                <w:rStyle w:val="ChItalBold"/>
              </w:rPr>
            </w:pPr>
            <w:r w:rsidRPr="0062025B">
              <w:rPr>
                <w:rStyle w:val="ChItalBold"/>
              </w:rPr>
              <w:t>Isabela</w:t>
            </w:r>
          </w:p>
        </w:tc>
        <w:tc>
          <w:tcPr>
            <w:tcW w:w="1134" w:type="dxa"/>
            <w:shd w:val="clear" w:color="auto" w:fill="auto"/>
          </w:tcPr>
          <w:p w14:paraId="01D35D44" w14:textId="77777777" w:rsidR="00130064" w:rsidRPr="0062025B" w:rsidRDefault="00130064" w:rsidP="00130064">
            <w:pPr>
              <w:rPr>
                <w:rStyle w:val="ChItalBold"/>
              </w:rPr>
            </w:pPr>
            <w:r w:rsidRPr="0062025B">
              <w:rPr>
                <w:rStyle w:val="ChItalBold"/>
              </w:rPr>
              <w:t>Ise</w:t>
            </w:r>
          </w:p>
        </w:tc>
      </w:tr>
      <w:tr w:rsidR="00AC23C4" w:rsidRPr="0062025B" w14:paraId="3302FB78" w14:textId="77777777" w:rsidTr="00F72982">
        <w:tc>
          <w:tcPr>
            <w:tcW w:w="1172" w:type="dxa"/>
            <w:shd w:val="clear" w:color="auto" w:fill="auto"/>
          </w:tcPr>
          <w:p w14:paraId="37D098C1" w14:textId="77777777" w:rsidR="00130064" w:rsidRPr="0062025B" w:rsidRDefault="00130064" w:rsidP="00130064">
            <w:pPr>
              <w:rPr>
                <w:rStyle w:val="ChItalBold"/>
              </w:rPr>
            </w:pPr>
            <w:r w:rsidRPr="0062025B">
              <w:rPr>
                <w:rStyle w:val="ChItalBold"/>
              </w:rPr>
              <w:t>Kornelius</w:t>
            </w:r>
          </w:p>
        </w:tc>
        <w:tc>
          <w:tcPr>
            <w:tcW w:w="1139" w:type="dxa"/>
            <w:tcBorders>
              <w:right w:val="single" w:sz="4" w:space="0" w:color="auto"/>
            </w:tcBorders>
            <w:shd w:val="clear" w:color="auto" w:fill="auto"/>
          </w:tcPr>
          <w:p w14:paraId="5880F5DC" w14:textId="77777777" w:rsidR="00130064" w:rsidRPr="0062025B" w:rsidRDefault="00130064" w:rsidP="00130064">
            <w:pPr>
              <w:rPr>
                <w:rStyle w:val="ChItalBold"/>
              </w:rPr>
            </w:pPr>
            <w:r w:rsidRPr="0062025B">
              <w:rPr>
                <w:rStyle w:val="ChItalBold"/>
              </w:rPr>
              <w:t>Kori</w:t>
            </w:r>
          </w:p>
        </w:tc>
        <w:tc>
          <w:tcPr>
            <w:tcW w:w="1150" w:type="dxa"/>
            <w:tcBorders>
              <w:left w:val="single" w:sz="4" w:space="0" w:color="auto"/>
            </w:tcBorders>
            <w:shd w:val="clear" w:color="auto" w:fill="auto"/>
          </w:tcPr>
          <w:p w14:paraId="6664D947" w14:textId="77777777" w:rsidR="00130064" w:rsidRPr="0062025B" w:rsidRDefault="00130064" w:rsidP="00130064">
            <w:pPr>
              <w:rPr>
                <w:rStyle w:val="ChItalBold"/>
              </w:rPr>
            </w:pPr>
            <w:r w:rsidRPr="0062025B">
              <w:rPr>
                <w:rStyle w:val="ChItalBold"/>
              </w:rPr>
              <w:t>Magdalena</w:t>
            </w:r>
          </w:p>
        </w:tc>
        <w:tc>
          <w:tcPr>
            <w:tcW w:w="1134" w:type="dxa"/>
            <w:shd w:val="clear" w:color="auto" w:fill="auto"/>
          </w:tcPr>
          <w:p w14:paraId="45F06943" w14:textId="77777777" w:rsidR="00130064" w:rsidRPr="0062025B" w:rsidRDefault="00130064" w:rsidP="00130064">
            <w:pPr>
              <w:rPr>
                <w:rStyle w:val="ChItalBold"/>
              </w:rPr>
            </w:pPr>
            <w:r w:rsidRPr="0062025B">
              <w:rPr>
                <w:rStyle w:val="ChItalBold"/>
              </w:rPr>
              <w:t>Magda</w:t>
            </w:r>
          </w:p>
        </w:tc>
      </w:tr>
      <w:tr w:rsidR="00AC23C4" w:rsidRPr="0062025B" w14:paraId="7C1368B5" w14:textId="77777777" w:rsidTr="00F72982">
        <w:tc>
          <w:tcPr>
            <w:tcW w:w="1172" w:type="dxa"/>
            <w:shd w:val="clear" w:color="auto" w:fill="auto"/>
          </w:tcPr>
          <w:p w14:paraId="1475F30D" w14:textId="77777777" w:rsidR="00130064" w:rsidRPr="0062025B" w:rsidRDefault="00130064" w:rsidP="00130064">
            <w:pPr>
              <w:rPr>
                <w:rStyle w:val="ChItalBold"/>
              </w:rPr>
            </w:pPr>
            <w:r w:rsidRPr="0062025B">
              <w:rPr>
                <w:rStyle w:val="ChItalBold"/>
              </w:rPr>
              <w:t>Lodowik</w:t>
            </w:r>
          </w:p>
        </w:tc>
        <w:tc>
          <w:tcPr>
            <w:tcW w:w="1139" w:type="dxa"/>
            <w:tcBorders>
              <w:right w:val="single" w:sz="4" w:space="0" w:color="auto"/>
            </w:tcBorders>
            <w:shd w:val="clear" w:color="auto" w:fill="auto"/>
          </w:tcPr>
          <w:p w14:paraId="0BFA0601" w14:textId="77777777" w:rsidR="00130064" w:rsidRPr="0062025B" w:rsidRDefault="00130064" w:rsidP="00130064">
            <w:pPr>
              <w:rPr>
                <w:rStyle w:val="ChItalBold"/>
              </w:rPr>
            </w:pPr>
            <w:r w:rsidRPr="0062025B">
              <w:rPr>
                <w:rStyle w:val="ChItalBold"/>
              </w:rPr>
              <w:t>Lodo</w:t>
            </w:r>
          </w:p>
        </w:tc>
        <w:tc>
          <w:tcPr>
            <w:tcW w:w="1150" w:type="dxa"/>
            <w:tcBorders>
              <w:left w:val="single" w:sz="4" w:space="0" w:color="auto"/>
            </w:tcBorders>
            <w:shd w:val="clear" w:color="auto" w:fill="auto"/>
          </w:tcPr>
          <w:p w14:paraId="11C50465" w14:textId="77777777" w:rsidR="00130064" w:rsidRPr="0062025B" w:rsidRDefault="00A217F1" w:rsidP="00130064">
            <w:pPr>
              <w:rPr>
                <w:rStyle w:val="ChItalBold"/>
              </w:rPr>
            </w:pPr>
            <w:r>
              <w:rPr>
                <w:rStyle w:val="ChItalBold"/>
              </w:rPr>
              <w:t>Paw</w:t>
            </w:r>
            <w:r w:rsidR="00130064" w:rsidRPr="0062025B">
              <w:rPr>
                <w:rStyle w:val="ChItalBold"/>
              </w:rPr>
              <w:t>lina</w:t>
            </w:r>
          </w:p>
        </w:tc>
        <w:tc>
          <w:tcPr>
            <w:tcW w:w="1134" w:type="dxa"/>
            <w:shd w:val="clear" w:color="auto" w:fill="auto"/>
          </w:tcPr>
          <w:p w14:paraId="4E465ABA" w14:textId="77777777" w:rsidR="00130064" w:rsidRPr="0062025B" w:rsidRDefault="00A217F1" w:rsidP="00130064">
            <w:pPr>
              <w:rPr>
                <w:rStyle w:val="ChItalBold"/>
              </w:rPr>
            </w:pPr>
            <w:r>
              <w:rPr>
                <w:rStyle w:val="ChItalBold"/>
              </w:rPr>
              <w:t>Paw</w:t>
            </w:r>
            <w:r w:rsidR="00130064" w:rsidRPr="0062025B">
              <w:rPr>
                <w:rStyle w:val="ChItalBold"/>
              </w:rPr>
              <w:t>la</w:t>
            </w:r>
          </w:p>
        </w:tc>
      </w:tr>
      <w:tr w:rsidR="00AC23C4" w:rsidRPr="0062025B" w14:paraId="00CCB910" w14:textId="77777777" w:rsidTr="00F72982">
        <w:tc>
          <w:tcPr>
            <w:tcW w:w="1172" w:type="dxa"/>
            <w:shd w:val="clear" w:color="auto" w:fill="auto"/>
          </w:tcPr>
          <w:p w14:paraId="0FA4F17A" w14:textId="77777777" w:rsidR="00130064" w:rsidRPr="0062025B" w:rsidRDefault="00130064" w:rsidP="00130064">
            <w:pPr>
              <w:rPr>
                <w:rStyle w:val="ChItalBold"/>
              </w:rPr>
            </w:pPr>
            <w:r w:rsidRPr="0062025B">
              <w:rPr>
                <w:rStyle w:val="ChItalBold"/>
              </w:rPr>
              <w:t>Martinus</w:t>
            </w:r>
          </w:p>
        </w:tc>
        <w:tc>
          <w:tcPr>
            <w:tcW w:w="1139" w:type="dxa"/>
            <w:tcBorders>
              <w:right w:val="single" w:sz="4" w:space="0" w:color="auto"/>
            </w:tcBorders>
            <w:shd w:val="clear" w:color="auto" w:fill="auto"/>
          </w:tcPr>
          <w:p w14:paraId="45D08367" w14:textId="77777777" w:rsidR="00130064" w:rsidRPr="0062025B" w:rsidRDefault="00130064" w:rsidP="00130064">
            <w:pPr>
              <w:rPr>
                <w:rStyle w:val="ChItalBold"/>
              </w:rPr>
            </w:pPr>
            <w:r w:rsidRPr="0062025B">
              <w:rPr>
                <w:rStyle w:val="ChItalBold"/>
              </w:rPr>
              <w:t>Tinus</w:t>
            </w:r>
          </w:p>
        </w:tc>
        <w:tc>
          <w:tcPr>
            <w:tcW w:w="1150" w:type="dxa"/>
            <w:tcBorders>
              <w:left w:val="single" w:sz="4" w:space="0" w:color="auto"/>
            </w:tcBorders>
            <w:shd w:val="clear" w:color="auto" w:fill="auto"/>
          </w:tcPr>
          <w:p w14:paraId="6B4DD517" w14:textId="77777777" w:rsidR="00130064" w:rsidRPr="0062025B" w:rsidRDefault="00130064" w:rsidP="00130064">
            <w:pPr>
              <w:rPr>
                <w:rStyle w:val="ChItalBold"/>
              </w:rPr>
            </w:pPr>
            <w:r w:rsidRPr="0062025B">
              <w:rPr>
                <w:rStyle w:val="ChItalBold"/>
              </w:rPr>
              <w:t>Samalina</w:t>
            </w:r>
          </w:p>
        </w:tc>
        <w:tc>
          <w:tcPr>
            <w:tcW w:w="1134" w:type="dxa"/>
            <w:shd w:val="clear" w:color="auto" w:fill="auto"/>
          </w:tcPr>
          <w:p w14:paraId="23F4C8EC" w14:textId="77777777" w:rsidR="00130064" w:rsidRPr="0062025B" w:rsidRDefault="00130064" w:rsidP="00130064">
            <w:pPr>
              <w:rPr>
                <w:rStyle w:val="ChItalBold"/>
              </w:rPr>
            </w:pPr>
            <w:r w:rsidRPr="0062025B">
              <w:rPr>
                <w:rStyle w:val="ChItalBold"/>
              </w:rPr>
              <w:t>Lina</w:t>
            </w:r>
          </w:p>
        </w:tc>
      </w:tr>
      <w:tr w:rsidR="00AC23C4" w:rsidRPr="0062025B" w14:paraId="62E6B766" w14:textId="77777777" w:rsidTr="00F72982">
        <w:tc>
          <w:tcPr>
            <w:tcW w:w="1172" w:type="dxa"/>
            <w:shd w:val="clear" w:color="auto" w:fill="auto"/>
          </w:tcPr>
          <w:p w14:paraId="48E45E8C" w14:textId="77777777" w:rsidR="00130064" w:rsidRPr="0062025B" w:rsidRDefault="00130064" w:rsidP="00130064">
            <w:pPr>
              <w:rPr>
                <w:rStyle w:val="ChItalBold"/>
              </w:rPr>
            </w:pPr>
            <w:r w:rsidRPr="0062025B">
              <w:rPr>
                <w:rStyle w:val="ChItalBold"/>
              </w:rPr>
              <w:t>Pontius</w:t>
            </w:r>
          </w:p>
        </w:tc>
        <w:tc>
          <w:tcPr>
            <w:tcW w:w="1139" w:type="dxa"/>
            <w:tcBorders>
              <w:right w:val="single" w:sz="4" w:space="0" w:color="auto"/>
            </w:tcBorders>
            <w:shd w:val="clear" w:color="auto" w:fill="auto"/>
          </w:tcPr>
          <w:p w14:paraId="7C0C027D" w14:textId="77777777" w:rsidR="00130064" w:rsidRPr="0062025B" w:rsidRDefault="00130064" w:rsidP="00130064">
            <w:pPr>
              <w:rPr>
                <w:rStyle w:val="ChItalBold"/>
              </w:rPr>
            </w:pPr>
            <w:r w:rsidRPr="0062025B">
              <w:rPr>
                <w:rStyle w:val="ChItalBold"/>
              </w:rPr>
              <w:t>Ponti</w:t>
            </w:r>
          </w:p>
        </w:tc>
        <w:tc>
          <w:tcPr>
            <w:tcW w:w="1150" w:type="dxa"/>
            <w:tcBorders>
              <w:left w:val="single" w:sz="4" w:space="0" w:color="auto"/>
            </w:tcBorders>
            <w:shd w:val="clear" w:color="auto" w:fill="auto"/>
          </w:tcPr>
          <w:p w14:paraId="73C874B6" w14:textId="77777777" w:rsidR="00130064" w:rsidRPr="0062025B" w:rsidRDefault="00130064" w:rsidP="00130064">
            <w:pPr>
              <w:rPr>
                <w:rStyle w:val="ChItalBold"/>
              </w:rPr>
            </w:pPr>
            <w:r w:rsidRPr="0062025B">
              <w:rPr>
                <w:rStyle w:val="ChItalBold"/>
              </w:rPr>
              <w:t>Sarlota</w:t>
            </w:r>
          </w:p>
        </w:tc>
        <w:tc>
          <w:tcPr>
            <w:tcW w:w="1134" w:type="dxa"/>
            <w:shd w:val="clear" w:color="auto" w:fill="auto"/>
          </w:tcPr>
          <w:p w14:paraId="6C325B55" w14:textId="77777777" w:rsidR="00130064" w:rsidRPr="0062025B" w:rsidRDefault="00130064" w:rsidP="00130064">
            <w:pPr>
              <w:rPr>
                <w:rStyle w:val="ChItalBold"/>
              </w:rPr>
            </w:pPr>
            <w:r w:rsidRPr="0062025B">
              <w:rPr>
                <w:rStyle w:val="ChItalBold"/>
              </w:rPr>
              <w:t>Ota</w:t>
            </w:r>
          </w:p>
        </w:tc>
      </w:tr>
      <w:tr w:rsidR="00AC23C4" w:rsidRPr="0062025B" w14:paraId="6E8D05A3" w14:textId="77777777" w:rsidTr="00F72982">
        <w:tc>
          <w:tcPr>
            <w:tcW w:w="1172" w:type="dxa"/>
            <w:tcBorders>
              <w:bottom w:val="single" w:sz="4" w:space="0" w:color="auto"/>
            </w:tcBorders>
            <w:shd w:val="clear" w:color="auto" w:fill="auto"/>
          </w:tcPr>
          <w:p w14:paraId="4816B712" w14:textId="77777777" w:rsidR="00130064" w:rsidRPr="002C5706" w:rsidRDefault="00130064" w:rsidP="00130064">
            <w:pPr>
              <w:pStyle w:val="TableCell0-2Break"/>
              <w:rPr>
                <w:rStyle w:val="ChItalBold"/>
              </w:rPr>
            </w:pPr>
            <w:r w:rsidRPr="002C5706">
              <w:rPr>
                <w:rStyle w:val="ChItalBold"/>
              </w:rPr>
              <w:t>Sokarates</w:t>
            </w:r>
          </w:p>
        </w:tc>
        <w:tc>
          <w:tcPr>
            <w:tcW w:w="1139" w:type="dxa"/>
            <w:tcBorders>
              <w:bottom w:val="single" w:sz="4" w:space="0" w:color="auto"/>
              <w:right w:val="single" w:sz="4" w:space="0" w:color="auto"/>
            </w:tcBorders>
            <w:shd w:val="clear" w:color="auto" w:fill="auto"/>
          </w:tcPr>
          <w:p w14:paraId="2A7A0069" w14:textId="77777777" w:rsidR="00130064" w:rsidRPr="002C5706" w:rsidRDefault="00130064" w:rsidP="00130064">
            <w:pPr>
              <w:pStyle w:val="TableCell0-2Break"/>
              <w:rPr>
                <w:rStyle w:val="ChItalBold"/>
              </w:rPr>
            </w:pPr>
            <w:r w:rsidRPr="002C5706">
              <w:rPr>
                <w:rStyle w:val="ChItalBold"/>
              </w:rPr>
              <w:t>Ates</w:t>
            </w:r>
          </w:p>
        </w:tc>
        <w:tc>
          <w:tcPr>
            <w:tcW w:w="1150" w:type="dxa"/>
            <w:tcBorders>
              <w:left w:val="single" w:sz="4" w:space="0" w:color="auto"/>
              <w:bottom w:val="single" w:sz="4" w:space="0" w:color="auto"/>
            </w:tcBorders>
            <w:shd w:val="clear" w:color="auto" w:fill="auto"/>
          </w:tcPr>
          <w:p w14:paraId="256E91F0" w14:textId="77777777" w:rsidR="00130064" w:rsidRPr="002C5706" w:rsidRDefault="00130064" w:rsidP="00130064">
            <w:pPr>
              <w:pStyle w:val="TableCell0-2Break"/>
              <w:rPr>
                <w:rStyle w:val="ChItalBold"/>
              </w:rPr>
            </w:pPr>
            <w:r w:rsidRPr="002C5706">
              <w:rPr>
                <w:rStyle w:val="ChItalBold"/>
              </w:rPr>
              <w:t>Yohana</w:t>
            </w:r>
          </w:p>
        </w:tc>
        <w:tc>
          <w:tcPr>
            <w:tcW w:w="1134" w:type="dxa"/>
            <w:tcBorders>
              <w:bottom w:val="single" w:sz="4" w:space="0" w:color="auto"/>
            </w:tcBorders>
            <w:shd w:val="clear" w:color="auto" w:fill="auto"/>
          </w:tcPr>
          <w:p w14:paraId="1DE17D34" w14:textId="77777777" w:rsidR="00130064" w:rsidRPr="002C5706" w:rsidRDefault="00C3445B" w:rsidP="00130064">
            <w:pPr>
              <w:pStyle w:val="TableCell0-2Break"/>
              <w:rPr>
                <w:rStyle w:val="ChItalBold"/>
              </w:rPr>
            </w:pPr>
            <w:r>
              <w:rPr>
                <w:rStyle w:val="ChItalBold"/>
              </w:rPr>
              <w:t>Hana</w:t>
            </w:r>
          </w:p>
        </w:tc>
      </w:tr>
      <w:tr w:rsidR="00130064" w:rsidRPr="00AC23C4" w14:paraId="629D8218" w14:textId="77777777" w:rsidTr="00F72982">
        <w:tc>
          <w:tcPr>
            <w:tcW w:w="2311" w:type="dxa"/>
            <w:gridSpan w:val="2"/>
            <w:tcBorders>
              <w:top w:val="single" w:sz="4" w:space="0" w:color="auto"/>
              <w:bottom w:val="single" w:sz="4" w:space="0" w:color="auto"/>
              <w:right w:val="single" w:sz="4" w:space="0" w:color="auto"/>
            </w:tcBorders>
            <w:shd w:val="clear" w:color="auto" w:fill="auto"/>
          </w:tcPr>
          <w:p w14:paraId="331E1E93" w14:textId="77777777" w:rsidR="00130064" w:rsidRPr="0062025B" w:rsidRDefault="00130064" w:rsidP="00130064">
            <w:pPr>
              <w:pStyle w:val="TableHd"/>
            </w:pPr>
            <w:r w:rsidRPr="0062025B">
              <w:t>Clan and family names</w:t>
            </w:r>
          </w:p>
        </w:tc>
        <w:tc>
          <w:tcPr>
            <w:tcW w:w="2284" w:type="dxa"/>
            <w:gridSpan w:val="2"/>
            <w:tcBorders>
              <w:top w:val="single" w:sz="4" w:space="0" w:color="auto"/>
              <w:left w:val="single" w:sz="4" w:space="0" w:color="auto"/>
              <w:bottom w:val="single" w:sz="4" w:space="0" w:color="auto"/>
            </w:tcBorders>
            <w:shd w:val="clear" w:color="auto" w:fill="auto"/>
          </w:tcPr>
          <w:p w14:paraId="2587B7A9" w14:textId="77777777" w:rsidR="00130064" w:rsidRPr="0062025B" w:rsidRDefault="00130064" w:rsidP="00130064">
            <w:pPr>
              <w:pStyle w:val="TableHd"/>
            </w:pPr>
            <w:r w:rsidRPr="0062025B">
              <w:t>Place names</w:t>
            </w:r>
          </w:p>
        </w:tc>
      </w:tr>
      <w:tr w:rsidR="00AC23C4" w:rsidRPr="0062025B" w14:paraId="1251BD2D" w14:textId="77777777" w:rsidTr="00F72982">
        <w:tc>
          <w:tcPr>
            <w:tcW w:w="1172" w:type="dxa"/>
            <w:tcBorders>
              <w:top w:val="single" w:sz="4" w:space="0" w:color="auto"/>
            </w:tcBorders>
            <w:shd w:val="clear" w:color="auto" w:fill="auto"/>
          </w:tcPr>
          <w:p w14:paraId="4F94B94C" w14:textId="77777777" w:rsidR="00130064" w:rsidRPr="0062025B" w:rsidRDefault="00130064" w:rsidP="00130064">
            <w:pPr>
              <w:pStyle w:val="TableCell2-0Break"/>
              <w:rPr>
                <w:rStyle w:val="ChItalBold"/>
              </w:rPr>
            </w:pPr>
            <w:r w:rsidRPr="0062025B">
              <w:rPr>
                <w:rStyle w:val="ChItalBold"/>
              </w:rPr>
              <w:t>Aweta</w:t>
            </w:r>
          </w:p>
        </w:tc>
        <w:tc>
          <w:tcPr>
            <w:tcW w:w="1139" w:type="dxa"/>
            <w:tcBorders>
              <w:top w:val="single" w:sz="4" w:space="0" w:color="auto"/>
              <w:right w:val="single" w:sz="4" w:space="0" w:color="auto"/>
            </w:tcBorders>
            <w:shd w:val="clear" w:color="auto" w:fill="auto"/>
          </w:tcPr>
          <w:p w14:paraId="179565A3" w14:textId="77777777" w:rsidR="00130064" w:rsidRPr="0062025B" w:rsidRDefault="00130064" w:rsidP="00130064">
            <w:pPr>
              <w:pStyle w:val="TableCell2-0Break"/>
              <w:rPr>
                <w:rStyle w:val="ChItalBold"/>
              </w:rPr>
            </w:pPr>
            <w:r w:rsidRPr="0062025B">
              <w:rPr>
                <w:rStyle w:val="ChItalBold"/>
              </w:rPr>
              <w:t>Manierong</w:t>
            </w:r>
          </w:p>
        </w:tc>
        <w:tc>
          <w:tcPr>
            <w:tcW w:w="1150" w:type="dxa"/>
            <w:tcBorders>
              <w:top w:val="single" w:sz="4" w:space="0" w:color="auto"/>
              <w:left w:val="single" w:sz="4" w:space="0" w:color="auto"/>
            </w:tcBorders>
            <w:shd w:val="clear" w:color="auto" w:fill="auto"/>
          </w:tcPr>
          <w:p w14:paraId="5968ED90" w14:textId="77777777" w:rsidR="00130064" w:rsidRPr="0062025B" w:rsidRDefault="00130064" w:rsidP="00130064">
            <w:pPr>
              <w:pStyle w:val="TableCell2-0Break"/>
              <w:rPr>
                <w:rStyle w:val="ChItalBold"/>
              </w:rPr>
            </w:pPr>
            <w:r w:rsidRPr="0062025B">
              <w:rPr>
                <w:rStyle w:val="ChItalBold"/>
              </w:rPr>
              <w:t>Arbais</w:t>
            </w:r>
          </w:p>
        </w:tc>
        <w:tc>
          <w:tcPr>
            <w:tcW w:w="1134" w:type="dxa"/>
            <w:tcBorders>
              <w:top w:val="single" w:sz="4" w:space="0" w:color="auto"/>
            </w:tcBorders>
            <w:shd w:val="clear" w:color="auto" w:fill="auto"/>
          </w:tcPr>
          <w:p w14:paraId="296E94DD" w14:textId="77777777" w:rsidR="00130064" w:rsidRPr="0062025B" w:rsidRDefault="00130064" w:rsidP="00130064">
            <w:pPr>
              <w:pStyle w:val="TableCell2-0Break"/>
              <w:rPr>
                <w:rStyle w:val="ChItalBold"/>
              </w:rPr>
            </w:pPr>
            <w:r w:rsidRPr="0062025B">
              <w:rPr>
                <w:rStyle w:val="ChItalBold"/>
              </w:rPr>
              <w:t>Mararena</w:t>
            </w:r>
          </w:p>
        </w:tc>
      </w:tr>
      <w:tr w:rsidR="00AC23C4" w:rsidRPr="0062025B" w14:paraId="4C864752" w14:textId="77777777" w:rsidTr="00F72982">
        <w:tc>
          <w:tcPr>
            <w:tcW w:w="1172" w:type="dxa"/>
            <w:shd w:val="clear" w:color="auto" w:fill="auto"/>
          </w:tcPr>
          <w:p w14:paraId="64D3277C" w14:textId="77777777" w:rsidR="00130064" w:rsidRPr="0062025B" w:rsidRDefault="00130064" w:rsidP="00130064">
            <w:pPr>
              <w:rPr>
                <w:rStyle w:val="ChItalBold"/>
              </w:rPr>
            </w:pPr>
            <w:r w:rsidRPr="0062025B">
              <w:rPr>
                <w:rStyle w:val="ChItalBold"/>
              </w:rPr>
              <w:t>Cawem</w:t>
            </w:r>
          </w:p>
        </w:tc>
        <w:tc>
          <w:tcPr>
            <w:tcW w:w="1139" w:type="dxa"/>
            <w:tcBorders>
              <w:right w:val="single" w:sz="4" w:space="0" w:color="auto"/>
            </w:tcBorders>
            <w:shd w:val="clear" w:color="auto" w:fill="auto"/>
          </w:tcPr>
          <w:p w14:paraId="139EAC79" w14:textId="77777777" w:rsidR="00130064" w:rsidRPr="0062025B" w:rsidRDefault="00130064" w:rsidP="00130064">
            <w:pPr>
              <w:rPr>
                <w:rStyle w:val="ChItalBold"/>
              </w:rPr>
            </w:pPr>
            <w:r w:rsidRPr="0062025B">
              <w:rPr>
                <w:rStyle w:val="ChItalBold"/>
              </w:rPr>
              <w:t>Merne</w:t>
            </w:r>
          </w:p>
        </w:tc>
        <w:tc>
          <w:tcPr>
            <w:tcW w:w="1150" w:type="dxa"/>
            <w:tcBorders>
              <w:left w:val="single" w:sz="4" w:space="0" w:color="auto"/>
            </w:tcBorders>
            <w:shd w:val="clear" w:color="auto" w:fill="auto"/>
          </w:tcPr>
          <w:p w14:paraId="494B4B10" w14:textId="77777777" w:rsidR="00130064" w:rsidRPr="0062025B" w:rsidRDefault="00130064" w:rsidP="00130064">
            <w:pPr>
              <w:rPr>
                <w:rStyle w:val="ChItalBold"/>
              </w:rPr>
            </w:pPr>
            <w:r w:rsidRPr="0062025B">
              <w:rPr>
                <w:rStyle w:val="ChItalBold"/>
              </w:rPr>
              <w:t>Betaf</w:t>
            </w:r>
          </w:p>
        </w:tc>
        <w:tc>
          <w:tcPr>
            <w:tcW w:w="1134" w:type="dxa"/>
            <w:shd w:val="clear" w:color="auto" w:fill="auto"/>
          </w:tcPr>
          <w:p w14:paraId="688B8BFD" w14:textId="77777777" w:rsidR="00130064" w:rsidRPr="0062025B" w:rsidRDefault="00130064" w:rsidP="00130064">
            <w:pPr>
              <w:rPr>
                <w:rStyle w:val="ChItalBold"/>
              </w:rPr>
            </w:pPr>
            <w:r w:rsidRPr="0062025B">
              <w:rPr>
                <w:rStyle w:val="ChItalBold"/>
              </w:rPr>
              <w:t>Rotea</w:t>
            </w:r>
          </w:p>
        </w:tc>
      </w:tr>
      <w:tr w:rsidR="00AC23C4" w:rsidRPr="0062025B" w14:paraId="2D8AB20D" w14:textId="77777777" w:rsidTr="00F72982">
        <w:tc>
          <w:tcPr>
            <w:tcW w:w="1172" w:type="dxa"/>
            <w:shd w:val="clear" w:color="auto" w:fill="auto"/>
          </w:tcPr>
          <w:p w14:paraId="566AE988" w14:textId="77777777" w:rsidR="00130064" w:rsidRPr="0062025B" w:rsidRDefault="00130064" w:rsidP="00130064">
            <w:pPr>
              <w:rPr>
                <w:rStyle w:val="ChItalBold"/>
              </w:rPr>
            </w:pPr>
            <w:r>
              <w:rPr>
                <w:rStyle w:val="ChItalBold"/>
              </w:rPr>
              <w:t>Cat</w:t>
            </w:r>
            <w:r w:rsidRPr="0062025B">
              <w:rPr>
                <w:rStyle w:val="ChItalBold"/>
              </w:rPr>
              <w:t>we</w:t>
            </w:r>
          </w:p>
        </w:tc>
        <w:tc>
          <w:tcPr>
            <w:tcW w:w="1139" w:type="dxa"/>
            <w:tcBorders>
              <w:right w:val="single" w:sz="4" w:space="0" w:color="auto"/>
            </w:tcBorders>
            <w:shd w:val="clear" w:color="auto" w:fill="auto"/>
          </w:tcPr>
          <w:p w14:paraId="5E8DF0F4" w14:textId="77777777" w:rsidR="00130064" w:rsidRPr="0062025B" w:rsidRDefault="00130064" w:rsidP="00130064">
            <w:pPr>
              <w:rPr>
                <w:rStyle w:val="ChItalBold"/>
              </w:rPr>
            </w:pPr>
            <w:r w:rsidRPr="0062025B">
              <w:rPr>
                <w:rStyle w:val="ChItalBold"/>
              </w:rPr>
              <w:t>Sefanya</w:t>
            </w:r>
          </w:p>
        </w:tc>
        <w:tc>
          <w:tcPr>
            <w:tcW w:w="1150" w:type="dxa"/>
            <w:tcBorders>
              <w:left w:val="single" w:sz="4" w:space="0" w:color="auto"/>
            </w:tcBorders>
            <w:shd w:val="clear" w:color="auto" w:fill="auto"/>
          </w:tcPr>
          <w:p w14:paraId="0661A5B9" w14:textId="77777777" w:rsidR="00130064" w:rsidRPr="0062025B" w:rsidRDefault="00130064" w:rsidP="00130064">
            <w:pPr>
              <w:rPr>
                <w:rStyle w:val="ChItalBold"/>
              </w:rPr>
            </w:pPr>
            <w:r w:rsidRPr="0062025B">
              <w:rPr>
                <w:rStyle w:val="ChItalBold"/>
              </w:rPr>
              <w:t>Dabe</w:t>
            </w:r>
          </w:p>
        </w:tc>
        <w:tc>
          <w:tcPr>
            <w:tcW w:w="1134" w:type="dxa"/>
            <w:shd w:val="clear" w:color="auto" w:fill="auto"/>
          </w:tcPr>
          <w:p w14:paraId="6B1F5EF4" w14:textId="77777777" w:rsidR="00130064" w:rsidRPr="0062025B" w:rsidRDefault="00130064" w:rsidP="00130064">
            <w:pPr>
              <w:rPr>
                <w:rStyle w:val="ChItalBold"/>
              </w:rPr>
            </w:pPr>
            <w:r w:rsidRPr="0062025B">
              <w:rPr>
                <w:rStyle w:val="ChItalBold"/>
              </w:rPr>
              <w:t>Sarmi</w:t>
            </w:r>
          </w:p>
        </w:tc>
      </w:tr>
      <w:tr w:rsidR="00AC23C4" w:rsidRPr="0062025B" w14:paraId="70EDF854" w14:textId="77777777" w:rsidTr="00F72982">
        <w:tc>
          <w:tcPr>
            <w:tcW w:w="1172" w:type="dxa"/>
            <w:shd w:val="clear" w:color="auto" w:fill="auto"/>
          </w:tcPr>
          <w:p w14:paraId="3CDD567E" w14:textId="77777777" w:rsidR="00130064" w:rsidRPr="0062025B" w:rsidRDefault="00130064" w:rsidP="00130064">
            <w:pPr>
              <w:rPr>
                <w:rStyle w:val="ChItalBold"/>
              </w:rPr>
            </w:pPr>
            <w:r w:rsidRPr="0062025B">
              <w:rPr>
                <w:rStyle w:val="ChItalBold"/>
              </w:rPr>
              <w:t>Domanser</w:t>
            </w:r>
          </w:p>
        </w:tc>
        <w:tc>
          <w:tcPr>
            <w:tcW w:w="1139" w:type="dxa"/>
            <w:tcBorders>
              <w:right w:val="single" w:sz="4" w:space="0" w:color="auto"/>
            </w:tcBorders>
            <w:shd w:val="clear" w:color="auto" w:fill="auto"/>
          </w:tcPr>
          <w:p w14:paraId="124BFB57" w14:textId="77777777" w:rsidR="00130064" w:rsidRPr="0062025B" w:rsidRDefault="00130064" w:rsidP="00130064">
            <w:pPr>
              <w:rPr>
                <w:rStyle w:val="ChItalBold"/>
              </w:rPr>
            </w:pPr>
            <w:r w:rsidRPr="0062025B">
              <w:rPr>
                <w:rStyle w:val="ChItalBold"/>
              </w:rPr>
              <w:t>Sope</w:t>
            </w:r>
          </w:p>
        </w:tc>
        <w:tc>
          <w:tcPr>
            <w:tcW w:w="1150" w:type="dxa"/>
            <w:tcBorders>
              <w:left w:val="single" w:sz="4" w:space="0" w:color="auto"/>
            </w:tcBorders>
            <w:shd w:val="clear" w:color="auto" w:fill="auto"/>
          </w:tcPr>
          <w:p w14:paraId="07F5EABC" w14:textId="77777777" w:rsidR="00130064" w:rsidRPr="0062025B" w:rsidRDefault="00130064" w:rsidP="00130064">
            <w:pPr>
              <w:rPr>
                <w:rStyle w:val="ChItalBold"/>
              </w:rPr>
            </w:pPr>
            <w:r w:rsidRPr="0062025B">
              <w:rPr>
                <w:rStyle w:val="ChItalBold"/>
              </w:rPr>
              <w:t>Karfasia</w:t>
            </w:r>
          </w:p>
        </w:tc>
        <w:tc>
          <w:tcPr>
            <w:tcW w:w="1134" w:type="dxa"/>
            <w:shd w:val="clear" w:color="auto" w:fill="auto"/>
          </w:tcPr>
          <w:p w14:paraId="003AF5A2" w14:textId="77777777" w:rsidR="00130064" w:rsidRPr="0062025B" w:rsidRDefault="00130064" w:rsidP="00130064">
            <w:pPr>
              <w:rPr>
                <w:rStyle w:val="ChItalBold"/>
              </w:rPr>
            </w:pPr>
            <w:r w:rsidRPr="0062025B">
              <w:rPr>
                <w:rStyle w:val="ChItalBold"/>
              </w:rPr>
              <w:t>Takar</w:t>
            </w:r>
          </w:p>
        </w:tc>
      </w:tr>
      <w:tr w:rsidR="00AC23C4" w:rsidRPr="0062025B" w14:paraId="6CDF6E55" w14:textId="77777777" w:rsidTr="00F72982">
        <w:tc>
          <w:tcPr>
            <w:tcW w:w="1172" w:type="dxa"/>
            <w:shd w:val="clear" w:color="auto" w:fill="auto"/>
          </w:tcPr>
          <w:p w14:paraId="745C9C5C" w14:textId="77777777" w:rsidR="00130064" w:rsidRPr="0062025B" w:rsidRDefault="003C27BB" w:rsidP="00130064">
            <w:pPr>
              <w:pStyle w:val="TableCell0-2Break"/>
              <w:rPr>
                <w:rStyle w:val="ChItalBold"/>
              </w:rPr>
            </w:pPr>
            <w:r>
              <w:rPr>
                <w:rStyle w:val="ChItalBold"/>
              </w:rPr>
              <w:t>Kay</w:t>
            </w:r>
            <w:r w:rsidR="00130064" w:rsidRPr="0062025B">
              <w:rPr>
                <w:rStyle w:val="ChItalBold"/>
              </w:rPr>
              <w:t>wor</w:t>
            </w:r>
          </w:p>
        </w:tc>
        <w:tc>
          <w:tcPr>
            <w:tcW w:w="1139" w:type="dxa"/>
            <w:tcBorders>
              <w:bottom w:val="single" w:sz="4" w:space="0" w:color="auto"/>
              <w:right w:val="single" w:sz="4" w:space="0" w:color="auto"/>
            </w:tcBorders>
            <w:shd w:val="clear" w:color="auto" w:fill="auto"/>
          </w:tcPr>
          <w:p w14:paraId="1FE76897" w14:textId="77777777" w:rsidR="00130064" w:rsidRPr="0062025B" w:rsidRDefault="00130064" w:rsidP="00130064">
            <w:pPr>
              <w:pStyle w:val="TableCell0-2Break"/>
              <w:rPr>
                <w:rStyle w:val="ChItalBold"/>
              </w:rPr>
            </w:pPr>
            <w:r w:rsidRPr="0062025B">
              <w:rPr>
                <w:rStyle w:val="ChItalBold"/>
              </w:rPr>
              <w:t>Yapo</w:t>
            </w:r>
          </w:p>
        </w:tc>
        <w:tc>
          <w:tcPr>
            <w:tcW w:w="1150" w:type="dxa"/>
            <w:tcBorders>
              <w:left w:val="single" w:sz="4" w:space="0" w:color="auto"/>
              <w:bottom w:val="single" w:sz="4" w:space="0" w:color="auto"/>
            </w:tcBorders>
            <w:shd w:val="clear" w:color="auto" w:fill="auto"/>
          </w:tcPr>
          <w:p w14:paraId="0BA42361" w14:textId="77777777" w:rsidR="00130064" w:rsidRPr="0062025B" w:rsidRDefault="00130064" w:rsidP="00130064">
            <w:pPr>
              <w:pStyle w:val="TableCell0-2Break"/>
              <w:rPr>
                <w:rStyle w:val="ChItalBold"/>
              </w:rPr>
            </w:pPr>
            <w:r w:rsidRPr="0062025B">
              <w:rPr>
                <w:rStyle w:val="ChItalBold"/>
              </w:rPr>
              <w:t>Liki</w:t>
            </w:r>
          </w:p>
        </w:tc>
        <w:tc>
          <w:tcPr>
            <w:tcW w:w="1134" w:type="dxa"/>
            <w:shd w:val="clear" w:color="auto" w:fill="auto"/>
          </w:tcPr>
          <w:p w14:paraId="32EDEE65" w14:textId="77777777" w:rsidR="00130064" w:rsidRPr="0062025B" w:rsidRDefault="00130064" w:rsidP="00130064">
            <w:pPr>
              <w:pStyle w:val="TableCell0-2Break"/>
              <w:rPr>
                <w:rStyle w:val="ChItalBold"/>
              </w:rPr>
            </w:pPr>
            <w:r w:rsidRPr="0062025B">
              <w:rPr>
                <w:rStyle w:val="ChItalBold"/>
              </w:rPr>
              <w:t>Webro</w:t>
            </w:r>
          </w:p>
        </w:tc>
      </w:tr>
    </w:tbl>
    <w:p w14:paraId="5298A452" w14:textId="77777777" w:rsidR="00130064" w:rsidRDefault="00130064" w:rsidP="00130064">
      <w:pPr>
        <w:pStyle w:val="Body0010after05before"/>
      </w:pPr>
      <w:r>
        <w:t xml:space="preserve">Modification of proper nouns with monovalent stative verbs, </w:t>
      </w:r>
      <w:r>
        <w:rPr>
          <w:rFonts w:eastAsia="Arial Unicode MS"/>
        </w:rPr>
        <w:t>personal pronouns</w:t>
      </w:r>
      <w:r>
        <w:t xml:space="preserve">, demonstratives, locatives, interrogatives, </w:t>
      </w:r>
      <w:r>
        <w:rPr>
          <w:rFonts w:eastAsia="Arial Unicode MS"/>
        </w:rPr>
        <w:t>numerals, quantifiers,</w:t>
      </w:r>
      <w:r w:rsidRPr="006019AA">
        <w:rPr>
          <w:rFonts w:eastAsia="Arial Unicode MS"/>
        </w:rPr>
        <w:t xml:space="preserve"> </w:t>
      </w:r>
      <w:r>
        <w:t xml:space="preserve">and </w:t>
      </w:r>
      <w:r>
        <w:rPr>
          <w:rFonts w:eastAsia="Arial Unicode MS"/>
        </w:rPr>
        <w:t xml:space="preserve">relative clauses is illustrated in </w:t>
      </w:r>
      <w:r>
        <w:fldChar w:fldCharType="begin"/>
      </w:r>
      <w:r>
        <w:instrText xml:space="preserve"> REF _Ref350414638 \h </w:instrText>
      </w:r>
      <w:r>
        <w:fldChar w:fldCharType="separate"/>
      </w:r>
      <w:r w:rsidR="00154D81" w:rsidRPr="007A0BC8">
        <w:t>(</w:t>
      </w:r>
      <w:r w:rsidR="00154D81">
        <w:rPr>
          <w:noProof/>
        </w:rPr>
        <w:t>13</w:t>
      </w:r>
      <w:r w:rsidR="00154D81" w:rsidRPr="007A0BC8">
        <w:t>)</w:t>
      </w:r>
      <w:r>
        <w:fldChar w:fldCharType="end"/>
      </w:r>
      <w:r>
        <w:t xml:space="preserve"> to </w:t>
      </w:r>
      <w:r>
        <w:fldChar w:fldCharType="begin"/>
      </w:r>
      <w:r>
        <w:instrText xml:space="preserve"> REF _Ref350414641 \h </w:instrText>
      </w:r>
      <w:r>
        <w:fldChar w:fldCharType="separate"/>
      </w:r>
      <w:r w:rsidR="00154D81" w:rsidRPr="007A0BC8">
        <w:t>(</w:t>
      </w:r>
      <w:r w:rsidR="00154D81">
        <w:rPr>
          <w:noProof/>
        </w:rPr>
        <w:t>20</w:t>
      </w:r>
      <w:r w:rsidR="00154D81" w:rsidRPr="007A0BC8">
        <w:t>)</w:t>
      </w:r>
      <w:r>
        <w:fldChar w:fldCharType="end"/>
      </w:r>
      <w:r>
        <w:t>, respectively.</w:t>
      </w:r>
      <w:r w:rsidRPr="007A0BC8">
        <w:rPr>
          <w:rStyle w:val="FootnoteReference"/>
        </w:rPr>
        <w:footnoteReference w:id="146"/>
      </w:r>
    </w:p>
    <w:tbl>
      <w:tblPr>
        <w:tblW w:w="6549" w:type="dxa"/>
        <w:tblCellMar>
          <w:left w:w="42" w:type="dxa"/>
          <w:right w:w="42" w:type="dxa"/>
        </w:tblCellMar>
        <w:tblLook w:val="01E0" w:firstRow="1" w:lastRow="1" w:firstColumn="1" w:lastColumn="1" w:noHBand="0" w:noVBand="0"/>
      </w:tblPr>
      <w:tblGrid>
        <w:gridCol w:w="709"/>
        <w:gridCol w:w="2041"/>
        <w:gridCol w:w="3799"/>
      </w:tblGrid>
      <w:tr w:rsidR="00130064" w14:paraId="50FEDA8E" w14:textId="77777777" w:rsidTr="00A278B1">
        <w:tc>
          <w:tcPr>
            <w:tcW w:w="709" w:type="dxa"/>
            <w:shd w:val="clear" w:color="auto" w:fill="auto"/>
          </w:tcPr>
          <w:p w14:paraId="44E4B7EE" w14:textId="77777777" w:rsidR="00130064" w:rsidRPr="00FA38A0" w:rsidRDefault="00130064" w:rsidP="00130064">
            <w:pPr>
              <w:pStyle w:val="O0Nwnext"/>
            </w:pPr>
            <w:bookmarkStart w:id="2007" w:name="_Ref350414638"/>
            <w:r w:rsidRPr="007A0BC8">
              <w:t>(</w:t>
            </w:r>
            <w:fldSimple w:instr=" SEQ ( \* ARABIC \s 1 ">
              <w:r w:rsidR="00154D81">
                <w:rPr>
                  <w:noProof/>
                </w:rPr>
                <w:t>13</w:t>
              </w:r>
            </w:fldSimple>
            <w:r w:rsidRPr="007A0BC8">
              <w:t>)</w:t>
            </w:r>
            <w:bookmarkEnd w:id="2007"/>
          </w:p>
        </w:tc>
        <w:tc>
          <w:tcPr>
            <w:tcW w:w="2041" w:type="dxa"/>
            <w:shd w:val="clear" w:color="auto" w:fill="auto"/>
          </w:tcPr>
          <w:p w14:paraId="1570ECA5" w14:textId="77777777" w:rsidR="00130064" w:rsidRPr="005945F9" w:rsidRDefault="00130064" w:rsidP="00130064">
            <w:pPr>
              <w:pStyle w:val="TableCell2-0"/>
              <w:rPr>
                <w:rStyle w:val="ChItalBold"/>
              </w:rPr>
            </w:pPr>
            <w:r>
              <w:rPr>
                <w:rStyle w:val="ChItalBold"/>
              </w:rPr>
              <w:t>Jayapura besar itu</w:t>
            </w:r>
          </w:p>
        </w:tc>
        <w:tc>
          <w:tcPr>
            <w:tcW w:w="3799" w:type="dxa"/>
            <w:shd w:val="clear" w:color="auto" w:fill="auto"/>
          </w:tcPr>
          <w:p w14:paraId="28333ED9" w14:textId="5EFB7CDC" w:rsidR="00130064" w:rsidRDefault="00B7093A" w:rsidP="00130064">
            <w:pPr>
              <w:pStyle w:val="TableCell2-0"/>
              <w:rPr>
                <w:lang w:eastAsia="en-US"/>
              </w:rPr>
            </w:pPr>
            <w:r>
              <w:rPr>
                <w:lang w:eastAsia="en-US"/>
              </w:rPr>
              <w:t>‘</w:t>
            </w:r>
            <w:r w:rsidR="00130064">
              <w:rPr>
                <w:lang w:eastAsia="en-US"/>
              </w:rPr>
              <w:t>that big (city of) Jayapura</w:t>
            </w:r>
            <w:r>
              <w:rPr>
                <w:lang w:eastAsia="en-US"/>
              </w:rPr>
              <w:t>’</w:t>
            </w:r>
          </w:p>
        </w:tc>
      </w:tr>
      <w:tr w:rsidR="00130064" w14:paraId="5B1CA061" w14:textId="77777777" w:rsidTr="00A278B1">
        <w:tc>
          <w:tcPr>
            <w:tcW w:w="709" w:type="dxa"/>
            <w:shd w:val="clear" w:color="auto" w:fill="auto"/>
          </w:tcPr>
          <w:p w14:paraId="5C135D9D" w14:textId="77777777" w:rsidR="00130064" w:rsidRPr="00363FFF" w:rsidRDefault="00130064" w:rsidP="00130064">
            <w:pPr>
              <w:pStyle w:val="TableCell0-2Break"/>
              <w:rPr>
                <w:lang w:eastAsia="en-US"/>
              </w:rPr>
            </w:pPr>
          </w:p>
        </w:tc>
        <w:tc>
          <w:tcPr>
            <w:tcW w:w="2041" w:type="dxa"/>
            <w:shd w:val="clear" w:color="auto" w:fill="auto"/>
          </w:tcPr>
          <w:p w14:paraId="6DFB3CAE" w14:textId="77777777" w:rsidR="00130064" w:rsidRDefault="00130064" w:rsidP="00130064">
            <w:pPr>
              <w:pStyle w:val="TableCell0-2Break"/>
              <w:rPr>
                <w:lang w:eastAsia="en-US"/>
              </w:rPr>
            </w:pPr>
            <w:r>
              <w:rPr>
                <w:lang w:eastAsia="en-US"/>
              </w:rPr>
              <w:t xml:space="preserve">Jayapura be.big. </w:t>
            </w:r>
            <w:r w:rsidRPr="0099608C">
              <w:rPr>
                <w:rStyle w:val="ChSmallCaps"/>
              </w:rPr>
              <w:t>d.dist</w:t>
            </w:r>
          </w:p>
        </w:tc>
        <w:tc>
          <w:tcPr>
            <w:tcW w:w="3799" w:type="dxa"/>
            <w:shd w:val="clear" w:color="auto" w:fill="auto"/>
          </w:tcPr>
          <w:p w14:paraId="5A53C796" w14:textId="77777777" w:rsidR="00130064" w:rsidRDefault="00130064" w:rsidP="00130064">
            <w:pPr>
              <w:pStyle w:val="TableCell0-2Break"/>
              <w:rPr>
                <w:lang w:eastAsia="en-US"/>
              </w:rPr>
            </w:pPr>
          </w:p>
        </w:tc>
      </w:tr>
      <w:tr w:rsidR="00130064" w14:paraId="70BC3D20" w14:textId="77777777" w:rsidTr="00A278B1">
        <w:tc>
          <w:tcPr>
            <w:tcW w:w="709" w:type="dxa"/>
            <w:shd w:val="clear" w:color="auto" w:fill="auto"/>
          </w:tcPr>
          <w:p w14:paraId="74418FBD" w14:textId="77777777" w:rsidR="00130064" w:rsidRPr="00FA38A0" w:rsidRDefault="00130064" w:rsidP="00130064">
            <w:pPr>
              <w:pStyle w:val="O0Nwnext"/>
            </w:pPr>
            <w:r w:rsidRPr="007A0BC8">
              <w:t>(</w:t>
            </w:r>
            <w:fldSimple w:instr=" SEQ ( \* ARABIC \s 1 ">
              <w:r w:rsidR="00154D81">
                <w:rPr>
                  <w:noProof/>
                </w:rPr>
                <w:t>14</w:t>
              </w:r>
            </w:fldSimple>
            <w:r w:rsidRPr="007A0BC8">
              <w:t>)</w:t>
            </w:r>
          </w:p>
        </w:tc>
        <w:tc>
          <w:tcPr>
            <w:tcW w:w="2041" w:type="dxa"/>
            <w:shd w:val="clear" w:color="auto" w:fill="auto"/>
          </w:tcPr>
          <w:p w14:paraId="12343216" w14:textId="77777777" w:rsidR="00130064" w:rsidRPr="00395641" w:rsidRDefault="004A6C97" w:rsidP="00130064">
            <w:pPr>
              <w:pStyle w:val="TableCell2-0"/>
              <w:rPr>
                <w:rStyle w:val="ChItalBold"/>
              </w:rPr>
            </w:pPr>
            <w:r>
              <w:rPr>
                <w:rStyle w:val="ChItalBold"/>
              </w:rPr>
              <w:t>Iskia</w:t>
            </w:r>
            <w:r w:rsidR="00130064">
              <w:rPr>
                <w:rStyle w:val="ChItalBold"/>
              </w:rPr>
              <w:t xml:space="preserve"> de</w:t>
            </w:r>
          </w:p>
        </w:tc>
        <w:tc>
          <w:tcPr>
            <w:tcW w:w="3799" w:type="dxa"/>
            <w:shd w:val="clear" w:color="auto" w:fill="auto"/>
          </w:tcPr>
          <w:p w14:paraId="7772232C" w14:textId="4E516B3C" w:rsidR="00130064" w:rsidRDefault="00B7093A" w:rsidP="00130064">
            <w:pPr>
              <w:pStyle w:val="TableCell2-0"/>
              <w:rPr>
                <w:lang w:eastAsia="en-US"/>
              </w:rPr>
            </w:pPr>
            <w:r>
              <w:rPr>
                <w:lang w:eastAsia="en-US"/>
              </w:rPr>
              <w:t>‘</w:t>
            </w:r>
            <w:r w:rsidR="004A6C97">
              <w:rPr>
                <w:lang w:eastAsia="en-US"/>
              </w:rPr>
              <w:t>Iskia</w:t>
            </w:r>
            <w:r>
              <w:rPr>
                <w:lang w:eastAsia="en-US"/>
              </w:rPr>
              <w:t>’</w:t>
            </w:r>
            <w:r w:rsidR="00130064">
              <w:rPr>
                <w:lang w:eastAsia="en-US"/>
              </w:rPr>
              <w:t xml:space="preserve"> (Lit. </w:t>
            </w:r>
            <w:r>
              <w:rPr>
                <w:lang w:eastAsia="en-US"/>
              </w:rPr>
              <w:t>‘</w:t>
            </w:r>
            <w:r w:rsidR="00130064">
              <w:rPr>
                <w:lang w:eastAsia="en-US"/>
              </w:rPr>
              <w:t xml:space="preserve">he </w:t>
            </w:r>
            <w:r w:rsidR="004A6C97">
              <w:rPr>
                <w:lang w:eastAsia="en-US"/>
              </w:rPr>
              <w:t>Iskia</w:t>
            </w:r>
            <w:r>
              <w:rPr>
                <w:lang w:eastAsia="en-US"/>
              </w:rPr>
              <w:t>’</w:t>
            </w:r>
            <w:r w:rsidR="00130064">
              <w:rPr>
                <w:lang w:eastAsia="en-US"/>
              </w:rPr>
              <w:t>)</w:t>
            </w:r>
          </w:p>
        </w:tc>
      </w:tr>
      <w:tr w:rsidR="00130064" w14:paraId="23619AC2" w14:textId="77777777" w:rsidTr="00A278B1">
        <w:tc>
          <w:tcPr>
            <w:tcW w:w="709" w:type="dxa"/>
            <w:shd w:val="clear" w:color="auto" w:fill="auto"/>
          </w:tcPr>
          <w:p w14:paraId="0081F56E" w14:textId="77777777" w:rsidR="00130064" w:rsidRPr="00363FFF" w:rsidRDefault="00130064" w:rsidP="00130064">
            <w:pPr>
              <w:pStyle w:val="TableCell0-2Break"/>
              <w:rPr>
                <w:lang w:eastAsia="en-US"/>
              </w:rPr>
            </w:pPr>
          </w:p>
        </w:tc>
        <w:tc>
          <w:tcPr>
            <w:tcW w:w="2041" w:type="dxa"/>
            <w:shd w:val="clear" w:color="auto" w:fill="auto"/>
          </w:tcPr>
          <w:p w14:paraId="14B139BB" w14:textId="77777777" w:rsidR="00130064" w:rsidRDefault="00130064" w:rsidP="00130064">
            <w:pPr>
              <w:pStyle w:val="TableCell0-2Break"/>
              <w:rPr>
                <w:lang w:eastAsia="en-US"/>
              </w:rPr>
            </w:pPr>
            <w:r w:rsidRPr="0099608C">
              <w:rPr>
                <w:rStyle w:val="ChSmallCaps"/>
              </w:rPr>
              <w:t>3sg</w:t>
            </w:r>
          </w:p>
        </w:tc>
        <w:tc>
          <w:tcPr>
            <w:tcW w:w="3799" w:type="dxa"/>
            <w:shd w:val="clear" w:color="auto" w:fill="auto"/>
          </w:tcPr>
          <w:p w14:paraId="6E007A52" w14:textId="77777777" w:rsidR="00130064" w:rsidRDefault="00130064" w:rsidP="00130064">
            <w:pPr>
              <w:pStyle w:val="TableCell0-2Break"/>
              <w:rPr>
                <w:lang w:eastAsia="en-US"/>
              </w:rPr>
            </w:pPr>
          </w:p>
        </w:tc>
      </w:tr>
      <w:tr w:rsidR="00130064" w14:paraId="6F1C71C7" w14:textId="77777777" w:rsidTr="00A278B1">
        <w:tc>
          <w:tcPr>
            <w:tcW w:w="709" w:type="dxa"/>
            <w:shd w:val="clear" w:color="auto" w:fill="auto"/>
          </w:tcPr>
          <w:p w14:paraId="727AC330" w14:textId="77777777" w:rsidR="00130064" w:rsidRPr="00FA38A0" w:rsidRDefault="00130064" w:rsidP="00130064">
            <w:pPr>
              <w:pStyle w:val="O0Nwnext"/>
            </w:pPr>
            <w:r w:rsidRPr="007A0BC8">
              <w:t>(</w:t>
            </w:r>
            <w:fldSimple w:instr=" SEQ ( \* ARABIC \s 1 ">
              <w:r w:rsidR="00154D81">
                <w:rPr>
                  <w:noProof/>
                </w:rPr>
                <w:t>15</w:t>
              </w:r>
            </w:fldSimple>
            <w:r w:rsidRPr="007A0BC8">
              <w:t>)</w:t>
            </w:r>
          </w:p>
        </w:tc>
        <w:tc>
          <w:tcPr>
            <w:tcW w:w="2041" w:type="dxa"/>
            <w:shd w:val="clear" w:color="auto" w:fill="auto"/>
          </w:tcPr>
          <w:p w14:paraId="6A9F09E9" w14:textId="77777777" w:rsidR="00130064" w:rsidRPr="00395641" w:rsidRDefault="00130064" w:rsidP="00130064">
            <w:pPr>
              <w:pStyle w:val="TableCell2-0"/>
              <w:rPr>
                <w:rStyle w:val="ChItalBold"/>
              </w:rPr>
            </w:pPr>
            <w:r>
              <w:rPr>
                <w:rStyle w:val="ChItalBold"/>
              </w:rPr>
              <w:t>Sarmi itu</w:t>
            </w:r>
          </w:p>
        </w:tc>
        <w:tc>
          <w:tcPr>
            <w:tcW w:w="3799" w:type="dxa"/>
            <w:shd w:val="clear" w:color="auto" w:fill="auto"/>
          </w:tcPr>
          <w:p w14:paraId="724C2B0C" w14:textId="11DDD713" w:rsidR="00130064" w:rsidRDefault="00B7093A" w:rsidP="00130064">
            <w:pPr>
              <w:pStyle w:val="TableCell2-0"/>
              <w:rPr>
                <w:lang w:eastAsia="en-US"/>
              </w:rPr>
            </w:pPr>
            <w:r>
              <w:rPr>
                <w:lang w:eastAsia="en-US"/>
              </w:rPr>
              <w:t>‘</w:t>
            </w:r>
            <w:r w:rsidR="00130064">
              <w:rPr>
                <w:lang w:eastAsia="en-US"/>
              </w:rPr>
              <w:t>that (city of) Sarmi</w:t>
            </w:r>
            <w:r>
              <w:rPr>
                <w:lang w:eastAsia="en-US"/>
              </w:rPr>
              <w:t>’</w:t>
            </w:r>
          </w:p>
        </w:tc>
      </w:tr>
      <w:tr w:rsidR="00130064" w14:paraId="1AD3ED30" w14:textId="77777777" w:rsidTr="00A278B1">
        <w:tc>
          <w:tcPr>
            <w:tcW w:w="709" w:type="dxa"/>
            <w:shd w:val="clear" w:color="auto" w:fill="auto"/>
          </w:tcPr>
          <w:p w14:paraId="3145DA67" w14:textId="77777777" w:rsidR="00130064" w:rsidRPr="00363FFF" w:rsidRDefault="00130064" w:rsidP="00130064">
            <w:pPr>
              <w:pStyle w:val="TableCell0-2Break"/>
              <w:rPr>
                <w:lang w:eastAsia="en-US"/>
              </w:rPr>
            </w:pPr>
          </w:p>
        </w:tc>
        <w:tc>
          <w:tcPr>
            <w:tcW w:w="2041" w:type="dxa"/>
            <w:shd w:val="clear" w:color="auto" w:fill="auto"/>
          </w:tcPr>
          <w:p w14:paraId="5FD865AD" w14:textId="77777777" w:rsidR="00130064" w:rsidRDefault="00130064" w:rsidP="00130064">
            <w:pPr>
              <w:pStyle w:val="TableCell0-2Break"/>
              <w:rPr>
                <w:lang w:eastAsia="en-US"/>
              </w:rPr>
            </w:pPr>
            <w:r>
              <w:rPr>
                <w:lang w:eastAsia="en-US"/>
              </w:rPr>
              <w:t xml:space="preserve">Sarmi </w:t>
            </w:r>
            <w:r w:rsidRPr="0099608C">
              <w:rPr>
                <w:rStyle w:val="ChSmallCaps"/>
              </w:rPr>
              <w:t>d.dist</w:t>
            </w:r>
          </w:p>
        </w:tc>
        <w:tc>
          <w:tcPr>
            <w:tcW w:w="3799" w:type="dxa"/>
            <w:shd w:val="clear" w:color="auto" w:fill="auto"/>
          </w:tcPr>
          <w:p w14:paraId="0BC189E6" w14:textId="77777777" w:rsidR="00130064" w:rsidRDefault="00130064" w:rsidP="00130064">
            <w:pPr>
              <w:pStyle w:val="TableCell0-2Break"/>
              <w:rPr>
                <w:lang w:eastAsia="en-US"/>
              </w:rPr>
            </w:pPr>
          </w:p>
        </w:tc>
      </w:tr>
      <w:tr w:rsidR="00130064" w14:paraId="160E8536" w14:textId="77777777" w:rsidTr="00A278B1">
        <w:tc>
          <w:tcPr>
            <w:tcW w:w="709" w:type="dxa"/>
            <w:shd w:val="clear" w:color="auto" w:fill="auto"/>
          </w:tcPr>
          <w:p w14:paraId="4F3EF97E" w14:textId="77777777" w:rsidR="00130064" w:rsidRPr="00FA38A0" w:rsidRDefault="00130064" w:rsidP="00130064">
            <w:pPr>
              <w:pStyle w:val="O0Nwnext"/>
            </w:pPr>
            <w:r w:rsidRPr="007A0BC8">
              <w:t>(</w:t>
            </w:r>
            <w:fldSimple w:instr=" SEQ ( \* ARABIC \s 1 ">
              <w:r w:rsidR="00154D81">
                <w:rPr>
                  <w:noProof/>
                </w:rPr>
                <w:t>16</w:t>
              </w:r>
            </w:fldSimple>
            <w:r w:rsidRPr="007A0BC8">
              <w:t>)</w:t>
            </w:r>
          </w:p>
        </w:tc>
        <w:tc>
          <w:tcPr>
            <w:tcW w:w="2041" w:type="dxa"/>
            <w:shd w:val="clear" w:color="auto" w:fill="auto"/>
          </w:tcPr>
          <w:p w14:paraId="3DF6334F" w14:textId="77777777" w:rsidR="00130064" w:rsidRPr="00395641" w:rsidRDefault="0095085F" w:rsidP="00130064">
            <w:pPr>
              <w:pStyle w:val="TableCell2-0"/>
              <w:rPr>
                <w:rStyle w:val="ChItalBold"/>
              </w:rPr>
            </w:pPr>
            <w:r>
              <w:rPr>
                <w:rStyle w:val="ChItalBold"/>
              </w:rPr>
              <w:t>Pay</w:t>
            </w:r>
            <w:r w:rsidR="00130064">
              <w:rPr>
                <w:rStyle w:val="ChItalBold"/>
              </w:rPr>
              <w:t>nete situ</w:t>
            </w:r>
          </w:p>
        </w:tc>
        <w:tc>
          <w:tcPr>
            <w:tcW w:w="3799" w:type="dxa"/>
            <w:shd w:val="clear" w:color="auto" w:fill="auto"/>
          </w:tcPr>
          <w:p w14:paraId="291B440E" w14:textId="1A71FAC9" w:rsidR="00130064" w:rsidRDefault="00B7093A" w:rsidP="00130064">
            <w:pPr>
              <w:pStyle w:val="TableCell2-0"/>
              <w:rPr>
                <w:lang w:eastAsia="en-US"/>
              </w:rPr>
            </w:pPr>
            <w:r>
              <w:rPr>
                <w:lang w:eastAsia="en-US"/>
              </w:rPr>
              <w:t>‘</w:t>
            </w:r>
            <w:r w:rsidR="0095085F">
              <w:rPr>
                <w:lang w:eastAsia="en-US"/>
              </w:rPr>
              <w:t>Pay</w:t>
            </w:r>
            <w:r w:rsidR="00130064">
              <w:rPr>
                <w:lang w:eastAsia="en-US"/>
              </w:rPr>
              <w:t>nete there</w:t>
            </w:r>
            <w:r>
              <w:rPr>
                <w:lang w:eastAsia="en-US"/>
              </w:rPr>
              <w:t>’</w:t>
            </w:r>
          </w:p>
        </w:tc>
      </w:tr>
      <w:tr w:rsidR="00130064" w14:paraId="6CD95D23" w14:textId="77777777" w:rsidTr="00A278B1">
        <w:tc>
          <w:tcPr>
            <w:tcW w:w="709" w:type="dxa"/>
            <w:shd w:val="clear" w:color="auto" w:fill="auto"/>
          </w:tcPr>
          <w:p w14:paraId="46191DF7" w14:textId="77777777" w:rsidR="00130064" w:rsidRPr="00363FFF" w:rsidRDefault="00130064" w:rsidP="00130064">
            <w:pPr>
              <w:pStyle w:val="TableCell0-2Break"/>
              <w:rPr>
                <w:lang w:eastAsia="en-US"/>
              </w:rPr>
            </w:pPr>
          </w:p>
        </w:tc>
        <w:tc>
          <w:tcPr>
            <w:tcW w:w="2041" w:type="dxa"/>
            <w:shd w:val="clear" w:color="auto" w:fill="auto"/>
          </w:tcPr>
          <w:p w14:paraId="4C9F7328" w14:textId="77777777" w:rsidR="00130064" w:rsidRDefault="0095085F" w:rsidP="00130064">
            <w:pPr>
              <w:pStyle w:val="TableCell0-2Break"/>
              <w:rPr>
                <w:lang w:eastAsia="en-US"/>
              </w:rPr>
            </w:pPr>
            <w:r>
              <w:rPr>
                <w:lang w:eastAsia="en-US"/>
              </w:rPr>
              <w:t>Pay</w:t>
            </w:r>
            <w:r w:rsidR="00130064">
              <w:rPr>
                <w:lang w:eastAsia="en-US"/>
              </w:rPr>
              <w:t xml:space="preserve">nete </w:t>
            </w:r>
            <w:r w:rsidR="00130064" w:rsidRPr="0099608C">
              <w:rPr>
                <w:rStyle w:val="ChSmallCaps"/>
              </w:rPr>
              <w:t>l.med</w:t>
            </w:r>
          </w:p>
        </w:tc>
        <w:tc>
          <w:tcPr>
            <w:tcW w:w="3799" w:type="dxa"/>
            <w:shd w:val="clear" w:color="auto" w:fill="auto"/>
          </w:tcPr>
          <w:p w14:paraId="1C11AAFD" w14:textId="77777777" w:rsidR="00130064" w:rsidRDefault="00130064" w:rsidP="00130064">
            <w:pPr>
              <w:pStyle w:val="TableCell0-2Break"/>
              <w:rPr>
                <w:lang w:eastAsia="en-US"/>
              </w:rPr>
            </w:pPr>
          </w:p>
        </w:tc>
      </w:tr>
      <w:tr w:rsidR="00130064" w14:paraId="1232C69B" w14:textId="77777777" w:rsidTr="00A278B1">
        <w:tc>
          <w:tcPr>
            <w:tcW w:w="709" w:type="dxa"/>
            <w:shd w:val="clear" w:color="auto" w:fill="auto"/>
          </w:tcPr>
          <w:p w14:paraId="69D6EE84" w14:textId="77777777" w:rsidR="00130064" w:rsidRPr="00FA38A0" w:rsidRDefault="00130064" w:rsidP="00130064">
            <w:pPr>
              <w:pStyle w:val="O0Nwnext"/>
            </w:pPr>
            <w:r w:rsidRPr="007A0BC8">
              <w:t>(</w:t>
            </w:r>
            <w:fldSimple w:instr=" SEQ ( \* ARABIC \s 1 ">
              <w:r w:rsidR="00154D81">
                <w:rPr>
                  <w:noProof/>
                </w:rPr>
                <w:t>17</w:t>
              </w:r>
            </w:fldSimple>
            <w:r w:rsidRPr="007A0BC8">
              <w:t>)</w:t>
            </w:r>
          </w:p>
        </w:tc>
        <w:tc>
          <w:tcPr>
            <w:tcW w:w="2041" w:type="dxa"/>
            <w:shd w:val="clear" w:color="auto" w:fill="auto"/>
          </w:tcPr>
          <w:p w14:paraId="75891FE2" w14:textId="77777777" w:rsidR="00130064" w:rsidRPr="00395641" w:rsidRDefault="0095085F" w:rsidP="00130064">
            <w:pPr>
              <w:pStyle w:val="TableCell2-0"/>
              <w:rPr>
                <w:rStyle w:val="ChItalBold"/>
              </w:rPr>
            </w:pPr>
            <w:r>
              <w:rPr>
                <w:rStyle w:val="ChItalBold"/>
              </w:rPr>
              <w:t>Muay</w:t>
            </w:r>
            <w:r w:rsidR="00130064">
              <w:rPr>
                <w:rStyle w:val="ChItalBold"/>
              </w:rPr>
              <w:t xml:space="preserve"> mana?</w:t>
            </w:r>
          </w:p>
        </w:tc>
        <w:tc>
          <w:tcPr>
            <w:tcW w:w="3799" w:type="dxa"/>
            <w:shd w:val="clear" w:color="auto" w:fill="auto"/>
          </w:tcPr>
          <w:p w14:paraId="28990A74" w14:textId="576BBFF6" w:rsidR="00130064" w:rsidRDefault="00B7093A" w:rsidP="00130064">
            <w:pPr>
              <w:pStyle w:val="TableCell2-0"/>
              <w:rPr>
                <w:lang w:eastAsia="en-US"/>
              </w:rPr>
            </w:pPr>
            <w:r>
              <w:rPr>
                <w:lang w:eastAsia="en-US"/>
              </w:rPr>
              <w:t>‘</w:t>
            </w:r>
            <w:r w:rsidR="0095085F">
              <w:rPr>
                <w:lang w:eastAsia="en-US"/>
              </w:rPr>
              <w:t>which Muay</w:t>
            </w:r>
            <w:r w:rsidR="00130064">
              <w:rPr>
                <w:lang w:eastAsia="en-US"/>
              </w:rPr>
              <w:t>?</w:t>
            </w:r>
            <w:r>
              <w:rPr>
                <w:lang w:eastAsia="en-US"/>
              </w:rPr>
              <w:t>’</w:t>
            </w:r>
          </w:p>
        </w:tc>
      </w:tr>
      <w:tr w:rsidR="00130064" w14:paraId="24050A7E" w14:textId="77777777" w:rsidTr="00A278B1">
        <w:tc>
          <w:tcPr>
            <w:tcW w:w="709" w:type="dxa"/>
            <w:shd w:val="clear" w:color="auto" w:fill="auto"/>
          </w:tcPr>
          <w:p w14:paraId="40F9E035" w14:textId="77777777" w:rsidR="00130064" w:rsidRPr="00363FFF" w:rsidRDefault="00130064" w:rsidP="00130064">
            <w:pPr>
              <w:pStyle w:val="TableCell0-2Break"/>
              <w:rPr>
                <w:lang w:eastAsia="en-US"/>
              </w:rPr>
            </w:pPr>
          </w:p>
        </w:tc>
        <w:tc>
          <w:tcPr>
            <w:tcW w:w="2041" w:type="dxa"/>
            <w:shd w:val="clear" w:color="auto" w:fill="auto"/>
          </w:tcPr>
          <w:p w14:paraId="4D1B1810" w14:textId="77777777" w:rsidR="00130064" w:rsidRDefault="0095085F" w:rsidP="00130064">
            <w:pPr>
              <w:pStyle w:val="TableCell0-2Break"/>
              <w:rPr>
                <w:lang w:eastAsia="en-US"/>
              </w:rPr>
            </w:pPr>
            <w:r>
              <w:rPr>
                <w:lang w:eastAsia="en-US"/>
              </w:rPr>
              <w:t>Muay</w:t>
            </w:r>
            <w:r w:rsidR="00130064">
              <w:rPr>
                <w:lang w:eastAsia="en-US"/>
              </w:rPr>
              <w:t xml:space="preserve"> </w:t>
            </w:r>
            <w:r w:rsidR="00130064">
              <w:t>where</w:t>
            </w:r>
            <w:r w:rsidR="00130064">
              <w:rPr>
                <w:lang w:eastAsia="en-US"/>
              </w:rPr>
              <w:t>?</w:t>
            </w:r>
          </w:p>
        </w:tc>
        <w:tc>
          <w:tcPr>
            <w:tcW w:w="3799" w:type="dxa"/>
            <w:shd w:val="clear" w:color="auto" w:fill="auto"/>
          </w:tcPr>
          <w:p w14:paraId="2376EA3E" w14:textId="77777777" w:rsidR="00130064" w:rsidRDefault="00130064" w:rsidP="00130064">
            <w:pPr>
              <w:pStyle w:val="TableCell0-2Break"/>
              <w:rPr>
                <w:lang w:eastAsia="en-US"/>
              </w:rPr>
            </w:pPr>
          </w:p>
        </w:tc>
      </w:tr>
      <w:tr w:rsidR="00130064" w14:paraId="2B61F63B" w14:textId="77777777" w:rsidTr="00A278B1">
        <w:tblPrEx>
          <w:tblCellMar>
            <w:left w:w="108" w:type="dxa"/>
            <w:right w:w="108" w:type="dxa"/>
          </w:tblCellMar>
        </w:tblPrEx>
        <w:tc>
          <w:tcPr>
            <w:tcW w:w="709" w:type="dxa"/>
            <w:shd w:val="clear" w:color="auto" w:fill="auto"/>
          </w:tcPr>
          <w:p w14:paraId="70703F90" w14:textId="77777777" w:rsidR="00130064" w:rsidRPr="00FA38A0" w:rsidRDefault="00130064" w:rsidP="00130064">
            <w:pPr>
              <w:pStyle w:val="O0Nwnext"/>
            </w:pPr>
            <w:r w:rsidRPr="007A0BC8">
              <w:lastRenderedPageBreak/>
              <w:t>(</w:t>
            </w:r>
            <w:fldSimple w:instr=" SEQ ( \* ARABIC \s 1 ">
              <w:r w:rsidR="00154D81">
                <w:rPr>
                  <w:noProof/>
                </w:rPr>
                <w:t>18</w:t>
              </w:r>
            </w:fldSimple>
            <w:r w:rsidRPr="007A0BC8">
              <w:t>)</w:t>
            </w:r>
          </w:p>
        </w:tc>
        <w:tc>
          <w:tcPr>
            <w:tcW w:w="2041" w:type="dxa"/>
            <w:shd w:val="clear" w:color="auto" w:fill="auto"/>
          </w:tcPr>
          <w:p w14:paraId="1D437592" w14:textId="77777777" w:rsidR="00130064" w:rsidRPr="00395641" w:rsidRDefault="00130064" w:rsidP="00130064">
            <w:pPr>
              <w:pStyle w:val="TableCell2-0"/>
              <w:rPr>
                <w:rStyle w:val="ChItalBold"/>
              </w:rPr>
            </w:pPr>
            <w:r>
              <w:rPr>
                <w:rStyle w:val="ChItalBold"/>
              </w:rPr>
              <w:t>Suebu satu ni</w:t>
            </w:r>
          </w:p>
        </w:tc>
        <w:tc>
          <w:tcPr>
            <w:tcW w:w="3799" w:type="dxa"/>
            <w:shd w:val="clear" w:color="auto" w:fill="auto"/>
          </w:tcPr>
          <w:p w14:paraId="40021810" w14:textId="0DC1F6BD" w:rsidR="00130064" w:rsidRDefault="00B7093A" w:rsidP="00AC23C4">
            <w:pPr>
              <w:pStyle w:val="TableCell2-0"/>
              <w:ind w:left="57" w:hanging="57"/>
              <w:rPr>
                <w:lang w:eastAsia="en-US"/>
              </w:rPr>
            </w:pPr>
            <w:r>
              <w:rPr>
                <w:lang w:eastAsia="en-US"/>
              </w:rPr>
              <w:t>‘</w:t>
            </w:r>
            <w:r w:rsidR="00130064">
              <w:rPr>
                <w:lang w:eastAsia="en-US"/>
              </w:rPr>
              <w:t>this certain (member of the) Suebu (family)</w:t>
            </w:r>
          </w:p>
        </w:tc>
      </w:tr>
      <w:tr w:rsidR="00130064" w14:paraId="6863B306" w14:textId="77777777" w:rsidTr="00A278B1">
        <w:tblPrEx>
          <w:tblCellMar>
            <w:left w:w="108" w:type="dxa"/>
            <w:right w:w="108" w:type="dxa"/>
          </w:tblCellMar>
        </w:tblPrEx>
        <w:tc>
          <w:tcPr>
            <w:tcW w:w="709" w:type="dxa"/>
            <w:shd w:val="clear" w:color="auto" w:fill="auto"/>
          </w:tcPr>
          <w:p w14:paraId="682FF5CB" w14:textId="77777777" w:rsidR="00130064" w:rsidRPr="00363FFF" w:rsidRDefault="00130064" w:rsidP="00130064">
            <w:pPr>
              <w:pStyle w:val="TableCell0-2Break"/>
              <w:rPr>
                <w:lang w:eastAsia="en-US"/>
              </w:rPr>
            </w:pPr>
          </w:p>
        </w:tc>
        <w:tc>
          <w:tcPr>
            <w:tcW w:w="2041" w:type="dxa"/>
            <w:shd w:val="clear" w:color="auto" w:fill="auto"/>
          </w:tcPr>
          <w:p w14:paraId="12F56E13" w14:textId="77777777" w:rsidR="00130064" w:rsidRDefault="00130064" w:rsidP="00130064">
            <w:pPr>
              <w:pStyle w:val="TableCell0-2Break"/>
              <w:rPr>
                <w:lang w:eastAsia="en-US"/>
              </w:rPr>
            </w:pPr>
            <w:r>
              <w:rPr>
                <w:lang w:eastAsia="en-US"/>
              </w:rPr>
              <w:t xml:space="preserve">Suebu one </w:t>
            </w:r>
            <w:r w:rsidRPr="0099608C">
              <w:rPr>
                <w:rStyle w:val="ChSmallCaps"/>
              </w:rPr>
              <w:t>d.prox</w:t>
            </w:r>
          </w:p>
        </w:tc>
        <w:tc>
          <w:tcPr>
            <w:tcW w:w="3799" w:type="dxa"/>
            <w:shd w:val="clear" w:color="auto" w:fill="auto"/>
          </w:tcPr>
          <w:p w14:paraId="6C8C9602" w14:textId="77777777" w:rsidR="00130064" w:rsidRDefault="00130064" w:rsidP="00130064">
            <w:pPr>
              <w:pStyle w:val="TableCell0-2Break"/>
              <w:rPr>
                <w:lang w:eastAsia="en-US"/>
              </w:rPr>
            </w:pPr>
          </w:p>
        </w:tc>
      </w:tr>
      <w:tr w:rsidR="00130064" w14:paraId="62C65E4B" w14:textId="77777777" w:rsidTr="00A278B1">
        <w:tblPrEx>
          <w:tblCellMar>
            <w:left w:w="108" w:type="dxa"/>
            <w:right w:w="108" w:type="dxa"/>
          </w:tblCellMar>
        </w:tblPrEx>
        <w:tc>
          <w:tcPr>
            <w:tcW w:w="709" w:type="dxa"/>
            <w:shd w:val="clear" w:color="auto" w:fill="auto"/>
          </w:tcPr>
          <w:p w14:paraId="53D7E763" w14:textId="77777777" w:rsidR="00130064" w:rsidRPr="00FA38A0" w:rsidRDefault="00130064" w:rsidP="00130064">
            <w:pPr>
              <w:pStyle w:val="O0Nwnext"/>
            </w:pPr>
            <w:r w:rsidRPr="007A0BC8">
              <w:t>(</w:t>
            </w:r>
            <w:fldSimple w:instr=" SEQ ( \* ARABIC \s 1 ">
              <w:r w:rsidR="00154D81">
                <w:rPr>
                  <w:noProof/>
                </w:rPr>
                <w:t>19</w:t>
              </w:r>
            </w:fldSimple>
            <w:r w:rsidRPr="007A0BC8">
              <w:t>)</w:t>
            </w:r>
          </w:p>
        </w:tc>
        <w:tc>
          <w:tcPr>
            <w:tcW w:w="2041" w:type="dxa"/>
            <w:shd w:val="clear" w:color="auto" w:fill="auto"/>
          </w:tcPr>
          <w:p w14:paraId="1CD4A49F" w14:textId="77777777" w:rsidR="00130064" w:rsidRPr="00395641" w:rsidRDefault="00130064" w:rsidP="00130064">
            <w:pPr>
              <w:pStyle w:val="TableCell2-0"/>
              <w:rPr>
                <w:rStyle w:val="ChItalBold"/>
              </w:rPr>
            </w:pPr>
            <w:r>
              <w:rPr>
                <w:rStyle w:val="ChItalBold"/>
              </w:rPr>
              <w:t>Sope banyak</w:t>
            </w:r>
          </w:p>
        </w:tc>
        <w:tc>
          <w:tcPr>
            <w:tcW w:w="3799" w:type="dxa"/>
            <w:shd w:val="clear" w:color="auto" w:fill="auto"/>
          </w:tcPr>
          <w:p w14:paraId="24BC3191" w14:textId="62117B61" w:rsidR="00130064" w:rsidRDefault="00B7093A" w:rsidP="00130064">
            <w:pPr>
              <w:pStyle w:val="TableCell2-0"/>
              <w:rPr>
                <w:lang w:eastAsia="en-US"/>
              </w:rPr>
            </w:pPr>
            <w:r>
              <w:rPr>
                <w:lang w:eastAsia="en-US"/>
              </w:rPr>
              <w:t>‘</w:t>
            </w:r>
            <w:r w:rsidR="000A3A4F">
              <w:rPr>
                <w:lang w:eastAsia="en-US"/>
              </w:rPr>
              <w:t>many Sope (family members</w:t>
            </w:r>
            <w:r w:rsidR="00130064">
              <w:rPr>
                <w:lang w:eastAsia="en-US"/>
              </w:rPr>
              <w:t>)</w:t>
            </w:r>
            <w:r>
              <w:rPr>
                <w:lang w:eastAsia="en-US"/>
              </w:rPr>
              <w:t>’</w:t>
            </w:r>
          </w:p>
        </w:tc>
      </w:tr>
      <w:tr w:rsidR="00130064" w14:paraId="4B079A56" w14:textId="77777777" w:rsidTr="00A278B1">
        <w:tblPrEx>
          <w:tblCellMar>
            <w:left w:w="108" w:type="dxa"/>
            <w:right w:w="108" w:type="dxa"/>
          </w:tblCellMar>
        </w:tblPrEx>
        <w:tc>
          <w:tcPr>
            <w:tcW w:w="709" w:type="dxa"/>
            <w:shd w:val="clear" w:color="auto" w:fill="auto"/>
          </w:tcPr>
          <w:p w14:paraId="6F1C3C2F" w14:textId="77777777" w:rsidR="00130064" w:rsidRPr="00363FFF" w:rsidRDefault="00130064" w:rsidP="00130064">
            <w:pPr>
              <w:pStyle w:val="TableCell0-2Break"/>
              <w:rPr>
                <w:lang w:eastAsia="en-US"/>
              </w:rPr>
            </w:pPr>
          </w:p>
        </w:tc>
        <w:tc>
          <w:tcPr>
            <w:tcW w:w="2041" w:type="dxa"/>
            <w:shd w:val="clear" w:color="auto" w:fill="auto"/>
          </w:tcPr>
          <w:p w14:paraId="293DC838" w14:textId="77777777" w:rsidR="00130064" w:rsidRDefault="00130064" w:rsidP="00130064">
            <w:pPr>
              <w:pStyle w:val="TableCell0-2Break"/>
              <w:rPr>
                <w:lang w:eastAsia="en-US"/>
              </w:rPr>
            </w:pPr>
            <w:r>
              <w:rPr>
                <w:lang w:eastAsia="en-US"/>
              </w:rPr>
              <w:t>Sope many</w:t>
            </w:r>
          </w:p>
        </w:tc>
        <w:tc>
          <w:tcPr>
            <w:tcW w:w="3799" w:type="dxa"/>
            <w:shd w:val="clear" w:color="auto" w:fill="auto"/>
          </w:tcPr>
          <w:p w14:paraId="4236CA9C" w14:textId="77777777" w:rsidR="00130064" w:rsidRDefault="00130064" w:rsidP="00130064">
            <w:pPr>
              <w:pStyle w:val="TableCell0-2Break"/>
              <w:rPr>
                <w:lang w:eastAsia="en-US"/>
              </w:rPr>
            </w:pPr>
          </w:p>
        </w:tc>
      </w:tr>
      <w:tr w:rsidR="00130064" w14:paraId="4B2B64F2" w14:textId="77777777" w:rsidTr="00A278B1">
        <w:tblPrEx>
          <w:tblCellMar>
            <w:left w:w="108" w:type="dxa"/>
            <w:right w:w="108" w:type="dxa"/>
          </w:tblCellMar>
        </w:tblPrEx>
        <w:tc>
          <w:tcPr>
            <w:tcW w:w="709" w:type="dxa"/>
            <w:shd w:val="clear" w:color="auto" w:fill="auto"/>
          </w:tcPr>
          <w:p w14:paraId="7DB8C302" w14:textId="77777777" w:rsidR="00130064" w:rsidRPr="00FA38A0" w:rsidRDefault="00130064" w:rsidP="00130064">
            <w:pPr>
              <w:pStyle w:val="O0Nwnext"/>
            </w:pPr>
            <w:bookmarkStart w:id="2008" w:name="_Ref350414641"/>
            <w:r w:rsidRPr="007A0BC8">
              <w:t>(</w:t>
            </w:r>
            <w:fldSimple w:instr=" SEQ ( \* ARABIC \s 1 ">
              <w:r w:rsidR="00154D81">
                <w:rPr>
                  <w:noProof/>
                </w:rPr>
                <w:t>20</w:t>
              </w:r>
            </w:fldSimple>
            <w:r w:rsidRPr="007A0BC8">
              <w:t>)</w:t>
            </w:r>
            <w:bookmarkEnd w:id="2008"/>
          </w:p>
        </w:tc>
        <w:tc>
          <w:tcPr>
            <w:tcW w:w="2041" w:type="dxa"/>
            <w:shd w:val="clear" w:color="auto" w:fill="auto"/>
          </w:tcPr>
          <w:p w14:paraId="341E27E7" w14:textId="77777777" w:rsidR="00130064" w:rsidRPr="00395641" w:rsidRDefault="00491DED" w:rsidP="00130064">
            <w:pPr>
              <w:pStyle w:val="TableCell2-0"/>
              <w:rPr>
                <w:rStyle w:val="ChItalBold"/>
              </w:rPr>
            </w:pPr>
            <w:r>
              <w:rPr>
                <w:rStyle w:val="ChItalBold"/>
              </w:rPr>
              <w:t>Wili</w:t>
            </w:r>
            <w:r w:rsidR="00130064">
              <w:rPr>
                <w:rStyle w:val="ChItalBold"/>
              </w:rPr>
              <w:t xml:space="preserve"> yang tinggal</w:t>
            </w:r>
          </w:p>
        </w:tc>
        <w:tc>
          <w:tcPr>
            <w:tcW w:w="3799" w:type="dxa"/>
            <w:shd w:val="clear" w:color="auto" w:fill="auto"/>
          </w:tcPr>
          <w:p w14:paraId="03ED8C48" w14:textId="12F94992" w:rsidR="00130064" w:rsidRDefault="00B7093A" w:rsidP="00130064">
            <w:pPr>
              <w:pStyle w:val="TableCell2-0"/>
              <w:rPr>
                <w:lang w:eastAsia="en-US"/>
              </w:rPr>
            </w:pPr>
            <w:r>
              <w:rPr>
                <w:lang w:eastAsia="en-US"/>
              </w:rPr>
              <w:t>‘</w:t>
            </w:r>
            <w:r w:rsidR="00491DED">
              <w:rPr>
                <w:lang w:eastAsia="en-US"/>
              </w:rPr>
              <w:t xml:space="preserve">Wili </w:t>
            </w:r>
            <w:r w:rsidR="00130064">
              <w:rPr>
                <w:lang w:eastAsia="en-US"/>
              </w:rPr>
              <w:t>who</w:t>
            </w:r>
            <w:r>
              <w:rPr>
                <w:lang w:eastAsia="en-US"/>
              </w:rPr>
              <w:t>’</w:t>
            </w:r>
            <w:r w:rsidR="00130064">
              <w:rPr>
                <w:lang w:eastAsia="en-US"/>
              </w:rPr>
              <w:t>ll stay</w:t>
            </w:r>
            <w:r>
              <w:rPr>
                <w:lang w:eastAsia="en-US"/>
              </w:rPr>
              <w:t>’</w:t>
            </w:r>
          </w:p>
        </w:tc>
      </w:tr>
      <w:tr w:rsidR="00130064" w14:paraId="0DE7B2C1" w14:textId="77777777" w:rsidTr="00A278B1">
        <w:tblPrEx>
          <w:tblCellMar>
            <w:left w:w="108" w:type="dxa"/>
            <w:right w:w="108" w:type="dxa"/>
          </w:tblCellMar>
        </w:tblPrEx>
        <w:tc>
          <w:tcPr>
            <w:tcW w:w="709" w:type="dxa"/>
            <w:shd w:val="clear" w:color="auto" w:fill="auto"/>
          </w:tcPr>
          <w:p w14:paraId="5ACC79FE" w14:textId="77777777" w:rsidR="00130064" w:rsidRPr="00363FFF" w:rsidRDefault="00130064" w:rsidP="00130064">
            <w:pPr>
              <w:pStyle w:val="TableCell0-2Break"/>
              <w:rPr>
                <w:lang w:eastAsia="en-US"/>
              </w:rPr>
            </w:pPr>
          </w:p>
        </w:tc>
        <w:tc>
          <w:tcPr>
            <w:tcW w:w="2041" w:type="dxa"/>
            <w:shd w:val="clear" w:color="auto" w:fill="auto"/>
          </w:tcPr>
          <w:p w14:paraId="7170FC8E" w14:textId="77777777" w:rsidR="00130064" w:rsidRDefault="00491DED" w:rsidP="00130064">
            <w:pPr>
              <w:pStyle w:val="TableCell0-2Break"/>
              <w:rPr>
                <w:lang w:eastAsia="en-US"/>
              </w:rPr>
            </w:pPr>
            <w:r>
              <w:rPr>
                <w:lang w:eastAsia="en-US"/>
              </w:rPr>
              <w:t>Wili</w:t>
            </w:r>
            <w:r w:rsidR="00130064">
              <w:rPr>
                <w:lang w:eastAsia="en-US"/>
              </w:rPr>
              <w:t xml:space="preserve"> </w:t>
            </w:r>
            <w:r w:rsidR="00130064" w:rsidRPr="0099608C">
              <w:rPr>
                <w:rStyle w:val="ChSmallCaps"/>
              </w:rPr>
              <w:t>rel</w:t>
            </w:r>
            <w:r w:rsidR="00130064">
              <w:rPr>
                <w:lang w:eastAsia="en-US"/>
              </w:rPr>
              <w:t xml:space="preserve"> stay</w:t>
            </w:r>
          </w:p>
        </w:tc>
        <w:tc>
          <w:tcPr>
            <w:tcW w:w="3799" w:type="dxa"/>
            <w:shd w:val="clear" w:color="auto" w:fill="auto"/>
          </w:tcPr>
          <w:p w14:paraId="1695DA63" w14:textId="77777777" w:rsidR="00130064" w:rsidRDefault="00130064" w:rsidP="00130064">
            <w:pPr>
              <w:pStyle w:val="TableCell0-2Break"/>
              <w:rPr>
                <w:lang w:eastAsia="en-US"/>
              </w:rPr>
            </w:pPr>
          </w:p>
        </w:tc>
      </w:tr>
    </w:tbl>
    <w:p w14:paraId="0CC13EBA" w14:textId="77777777" w:rsidR="00130064" w:rsidRDefault="00130064" w:rsidP="00405E13">
      <w:pPr>
        <w:pStyle w:val="Body0005after05before"/>
      </w:pPr>
      <w:r>
        <w:t xml:space="preserve">When addressing interlocutors or talking about others, speakers very commonly introduce person names with common nouns that indicate kinship relations or are used as honorifics, as shown in </w:t>
      </w:r>
      <w:r>
        <w:fldChar w:fldCharType="begin"/>
      </w:r>
      <w:r>
        <w:instrText xml:space="preserve"> REF _Ref339707474 \h </w:instrText>
      </w:r>
      <w:r>
        <w:fldChar w:fldCharType="separate"/>
      </w:r>
      <w:r w:rsidR="00154D81" w:rsidRPr="007A0BC8">
        <w:t xml:space="preserve">Table </w:t>
      </w:r>
      <w:r w:rsidR="00154D81">
        <w:rPr>
          <w:noProof/>
          <w:cs/>
        </w:rPr>
        <w:t>‎</w:t>
      </w:r>
      <w:r w:rsidR="00154D81">
        <w:rPr>
          <w:noProof/>
        </w:rPr>
        <w:t>5</w:t>
      </w:r>
      <w:r w:rsidR="00154D81">
        <w:t>.</w:t>
      </w:r>
      <w:r w:rsidR="00154D81">
        <w:rPr>
          <w:noProof/>
        </w:rPr>
        <w:t>3</w:t>
      </w:r>
      <w:r>
        <w:fldChar w:fldCharType="end"/>
      </w:r>
      <w:r>
        <w:t xml:space="preserve">. Likewise, place names are often preceded by common nouns denoting </w:t>
      </w:r>
      <w:r>
        <w:rPr>
          <w:lang w:eastAsia="en-US"/>
        </w:rPr>
        <w:t>geographical entities</w:t>
      </w:r>
      <w:r>
        <w:t>.</w:t>
      </w:r>
    </w:p>
    <w:p w14:paraId="6C902A47" w14:textId="77777777" w:rsidR="00130064" w:rsidRPr="007A0BC8" w:rsidRDefault="00130064" w:rsidP="00130064">
      <w:pPr>
        <w:pStyle w:val="Caption"/>
      </w:pPr>
      <w:bookmarkStart w:id="2009" w:name="_Ref339707474"/>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3</w:t>
        </w:r>
      </w:fldSimple>
      <w:bookmarkEnd w:id="2009"/>
      <w:r w:rsidRPr="007A0BC8">
        <w:t>:</w:t>
      </w:r>
      <w:r w:rsidRPr="007A0BC8">
        <w:tab/>
      </w:r>
      <w:r>
        <w:t>Introduced person and place names</w:t>
      </w:r>
      <w:r>
        <w:rPr>
          <w:rStyle w:val="FootnoteReference"/>
        </w:rPr>
        <w:footnoteReference w:id="147"/>
      </w:r>
    </w:p>
    <w:tbl>
      <w:tblPr>
        <w:tblW w:w="0" w:type="auto"/>
        <w:tblInd w:w="170" w:type="dxa"/>
        <w:tblBorders>
          <w:bottom w:val="single" w:sz="4" w:space="0" w:color="auto"/>
        </w:tblBorders>
        <w:tblLook w:val="01E0" w:firstRow="1" w:lastRow="1" w:firstColumn="1" w:lastColumn="1" w:noHBand="0" w:noVBand="0"/>
      </w:tblPr>
      <w:tblGrid>
        <w:gridCol w:w="1928"/>
        <w:gridCol w:w="2041"/>
      </w:tblGrid>
      <w:tr w:rsidR="00130064" w:rsidRPr="009775B5" w14:paraId="74AD3625" w14:textId="77777777" w:rsidTr="00F72982">
        <w:tc>
          <w:tcPr>
            <w:tcW w:w="3969" w:type="dxa"/>
            <w:gridSpan w:val="2"/>
            <w:tcBorders>
              <w:top w:val="single" w:sz="4" w:space="0" w:color="auto"/>
              <w:bottom w:val="single" w:sz="4" w:space="0" w:color="auto"/>
            </w:tcBorders>
            <w:shd w:val="clear" w:color="auto" w:fill="auto"/>
          </w:tcPr>
          <w:p w14:paraId="71B2D549" w14:textId="77777777" w:rsidR="00130064" w:rsidRPr="009775B5" w:rsidRDefault="00130064" w:rsidP="00130064">
            <w:pPr>
              <w:pStyle w:val="TableHd"/>
            </w:pPr>
            <w:r w:rsidRPr="009775B5">
              <w:t>Introduced person names</w:t>
            </w:r>
          </w:p>
        </w:tc>
      </w:tr>
      <w:tr w:rsidR="00130064" w:rsidRPr="009775B5" w14:paraId="3D795B5B" w14:textId="77777777" w:rsidTr="00F72982">
        <w:tc>
          <w:tcPr>
            <w:tcW w:w="1928" w:type="dxa"/>
            <w:tcBorders>
              <w:top w:val="single" w:sz="4" w:space="0" w:color="auto"/>
            </w:tcBorders>
            <w:shd w:val="clear" w:color="auto" w:fill="auto"/>
          </w:tcPr>
          <w:p w14:paraId="3403278C" w14:textId="77777777" w:rsidR="00130064" w:rsidRPr="009775B5" w:rsidRDefault="00130064" w:rsidP="00130064">
            <w:pPr>
              <w:pStyle w:val="TableCell2-0"/>
              <w:rPr>
                <w:rStyle w:val="ChItalBold"/>
              </w:rPr>
            </w:pPr>
            <w:r w:rsidRPr="009775B5">
              <w:rPr>
                <w:rStyle w:val="ChItalBold"/>
              </w:rPr>
              <w:t xml:space="preserve">ade </w:t>
            </w:r>
            <w:r w:rsidR="00C3445B">
              <w:rPr>
                <w:rStyle w:val="ChItalBold"/>
              </w:rPr>
              <w:t>Aris</w:t>
            </w:r>
          </w:p>
        </w:tc>
        <w:tc>
          <w:tcPr>
            <w:tcW w:w="2041" w:type="dxa"/>
            <w:tcBorders>
              <w:top w:val="single" w:sz="4" w:space="0" w:color="auto"/>
            </w:tcBorders>
            <w:shd w:val="clear" w:color="auto" w:fill="auto"/>
          </w:tcPr>
          <w:p w14:paraId="7810F44E" w14:textId="6D7F2E0C" w:rsidR="00130064" w:rsidRPr="009775B5" w:rsidRDefault="00B7093A" w:rsidP="00130064">
            <w:pPr>
              <w:pStyle w:val="TableCell2-0"/>
            </w:pPr>
            <w:r>
              <w:rPr>
                <w:lang w:eastAsia="en-US"/>
              </w:rPr>
              <w:t>‘</w:t>
            </w:r>
            <w:r w:rsidR="00130064" w:rsidRPr="009775B5">
              <w:t xml:space="preserve">younger </w:t>
            </w:r>
            <w:r w:rsidR="00130064">
              <w:t>sibling</w:t>
            </w:r>
            <w:r w:rsidR="00130064" w:rsidRPr="009775B5">
              <w:t xml:space="preserve"> </w:t>
            </w:r>
            <w:r w:rsidR="00C3445B">
              <w:t>Aris</w:t>
            </w:r>
            <w:r>
              <w:t>’</w:t>
            </w:r>
          </w:p>
        </w:tc>
      </w:tr>
      <w:tr w:rsidR="00130064" w:rsidRPr="009775B5" w14:paraId="020308AF" w14:textId="77777777" w:rsidTr="00F72982">
        <w:tc>
          <w:tcPr>
            <w:tcW w:w="1928" w:type="dxa"/>
            <w:shd w:val="clear" w:color="auto" w:fill="auto"/>
          </w:tcPr>
          <w:p w14:paraId="73B2982F" w14:textId="77777777" w:rsidR="00130064" w:rsidRPr="009775B5" w:rsidRDefault="00130064" w:rsidP="00130064">
            <w:pPr>
              <w:pStyle w:val="O0Nwnext"/>
              <w:rPr>
                <w:rStyle w:val="ChItalBold"/>
              </w:rPr>
            </w:pPr>
            <w:r w:rsidRPr="009775B5">
              <w:rPr>
                <w:rStyle w:val="ChItalBold"/>
              </w:rPr>
              <w:t>mama Sance</w:t>
            </w:r>
          </w:p>
        </w:tc>
        <w:tc>
          <w:tcPr>
            <w:tcW w:w="2041" w:type="dxa"/>
            <w:shd w:val="clear" w:color="auto" w:fill="auto"/>
          </w:tcPr>
          <w:p w14:paraId="25853305" w14:textId="40DD1ECD" w:rsidR="00130064" w:rsidRPr="009775B5" w:rsidRDefault="00B7093A" w:rsidP="00130064">
            <w:pPr>
              <w:pStyle w:val="O0Nwnext"/>
            </w:pPr>
            <w:r>
              <w:rPr>
                <w:lang w:eastAsia="en-US"/>
              </w:rPr>
              <w:t>‘</w:t>
            </w:r>
            <w:r w:rsidR="00130064" w:rsidRPr="009775B5">
              <w:t>mama Sance</w:t>
            </w:r>
            <w:r>
              <w:t>’</w:t>
            </w:r>
          </w:p>
        </w:tc>
      </w:tr>
      <w:tr w:rsidR="00130064" w:rsidRPr="009775B5" w14:paraId="7CD3F4FF" w14:textId="77777777" w:rsidTr="00F72982">
        <w:tc>
          <w:tcPr>
            <w:tcW w:w="1928" w:type="dxa"/>
            <w:shd w:val="clear" w:color="auto" w:fill="auto"/>
          </w:tcPr>
          <w:p w14:paraId="4970C816" w14:textId="77777777" w:rsidR="00130064" w:rsidRPr="00A8765D" w:rsidRDefault="00130064" w:rsidP="00130064">
            <w:pPr>
              <w:pStyle w:val="O0Nwnext"/>
              <w:rPr>
                <w:rStyle w:val="ChItalBold"/>
              </w:rPr>
            </w:pPr>
            <w:r w:rsidRPr="00A8765D">
              <w:rPr>
                <w:rStyle w:val="ChItalBold"/>
              </w:rPr>
              <w:t xml:space="preserve">bapa-tua </w:t>
            </w:r>
            <w:r w:rsidR="00A8765D" w:rsidRPr="00A8765D">
              <w:rPr>
                <w:rStyle w:val="ChItalBold"/>
              </w:rPr>
              <w:t>Fredi</w:t>
            </w:r>
          </w:p>
        </w:tc>
        <w:tc>
          <w:tcPr>
            <w:tcW w:w="2041" w:type="dxa"/>
            <w:shd w:val="clear" w:color="auto" w:fill="auto"/>
          </w:tcPr>
          <w:p w14:paraId="06B8DBC6" w14:textId="29EC90DA" w:rsidR="00130064" w:rsidRPr="009775B5" w:rsidRDefault="00B7093A" w:rsidP="00130064">
            <w:pPr>
              <w:pStyle w:val="O0Nwnext"/>
            </w:pPr>
            <w:r>
              <w:rPr>
                <w:lang w:eastAsia="en-US"/>
              </w:rPr>
              <w:t>‘</w:t>
            </w:r>
            <w:r w:rsidR="00130064" w:rsidRPr="009775B5">
              <w:t xml:space="preserve">uncle </w:t>
            </w:r>
            <w:r w:rsidR="00A8765D">
              <w:t>Fredi</w:t>
            </w:r>
            <w:r>
              <w:t>’</w:t>
            </w:r>
          </w:p>
        </w:tc>
      </w:tr>
      <w:tr w:rsidR="00130064" w:rsidRPr="009775B5" w14:paraId="5A8B7537" w14:textId="77777777" w:rsidTr="00F72982">
        <w:tc>
          <w:tcPr>
            <w:tcW w:w="1928" w:type="dxa"/>
            <w:shd w:val="clear" w:color="auto" w:fill="auto"/>
          </w:tcPr>
          <w:p w14:paraId="6A6AD212" w14:textId="77777777" w:rsidR="00130064" w:rsidRPr="009775B5" w:rsidRDefault="00130064" w:rsidP="00130064">
            <w:pPr>
              <w:pStyle w:val="O0Nwnext"/>
              <w:rPr>
                <w:rStyle w:val="ChItalBold"/>
              </w:rPr>
            </w:pPr>
            <w:r w:rsidRPr="009775B5">
              <w:rPr>
                <w:rStyle w:val="ChItalBold"/>
              </w:rPr>
              <w:t>tete Daut</w:t>
            </w:r>
          </w:p>
        </w:tc>
        <w:tc>
          <w:tcPr>
            <w:tcW w:w="2041" w:type="dxa"/>
            <w:shd w:val="clear" w:color="auto" w:fill="auto"/>
          </w:tcPr>
          <w:p w14:paraId="1F09EB10" w14:textId="75D8E63F" w:rsidR="00130064" w:rsidRPr="009775B5" w:rsidRDefault="00B7093A" w:rsidP="00130064">
            <w:pPr>
              <w:pStyle w:val="O0Nwnext"/>
            </w:pPr>
            <w:r>
              <w:rPr>
                <w:lang w:eastAsia="en-US"/>
              </w:rPr>
              <w:t>‘</w:t>
            </w:r>
            <w:r w:rsidR="00130064" w:rsidRPr="009775B5">
              <w:rPr>
                <w:lang w:eastAsia="en-US"/>
              </w:rPr>
              <w:t>grandfather Daut</w:t>
            </w:r>
            <w:r>
              <w:t>’</w:t>
            </w:r>
          </w:p>
        </w:tc>
      </w:tr>
      <w:tr w:rsidR="00130064" w:rsidRPr="009775B5" w14:paraId="26A58CBC" w14:textId="77777777" w:rsidTr="00F72982">
        <w:tc>
          <w:tcPr>
            <w:tcW w:w="1928" w:type="dxa"/>
            <w:shd w:val="clear" w:color="auto" w:fill="auto"/>
          </w:tcPr>
          <w:p w14:paraId="331CA5DC" w14:textId="77777777" w:rsidR="00130064" w:rsidRPr="009775B5" w:rsidRDefault="00130064" w:rsidP="00130064">
            <w:pPr>
              <w:pStyle w:val="O0Nwnext"/>
              <w:rPr>
                <w:rStyle w:val="ChItalBold"/>
              </w:rPr>
            </w:pPr>
            <w:r>
              <w:rPr>
                <w:rStyle w:val="ChItalBold"/>
              </w:rPr>
              <w:t>mace Agustina</w:t>
            </w:r>
          </w:p>
        </w:tc>
        <w:tc>
          <w:tcPr>
            <w:tcW w:w="2041" w:type="dxa"/>
            <w:shd w:val="clear" w:color="auto" w:fill="auto"/>
          </w:tcPr>
          <w:p w14:paraId="6D13AB75" w14:textId="562480A5" w:rsidR="00130064" w:rsidRPr="009775B5" w:rsidRDefault="00B7093A" w:rsidP="00130064">
            <w:pPr>
              <w:pStyle w:val="O0Nwnext"/>
            </w:pPr>
            <w:r>
              <w:rPr>
                <w:lang w:eastAsia="en-US"/>
              </w:rPr>
              <w:t>‘</w:t>
            </w:r>
            <w:r w:rsidR="00130064">
              <w:rPr>
                <w:lang w:eastAsia="en-US"/>
              </w:rPr>
              <w:t>Ms. Agustina</w:t>
            </w:r>
            <w:r>
              <w:t>’</w:t>
            </w:r>
          </w:p>
        </w:tc>
      </w:tr>
      <w:tr w:rsidR="00130064" w:rsidRPr="009775B5" w14:paraId="03938B09" w14:textId="77777777" w:rsidTr="00F72982">
        <w:tc>
          <w:tcPr>
            <w:tcW w:w="1928" w:type="dxa"/>
            <w:tcBorders>
              <w:bottom w:val="single" w:sz="4" w:space="0" w:color="auto"/>
            </w:tcBorders>
            <w:shd w:val="clear" w:color="auto" w:fill="auto"/>
          </w:tcPr>
          <w:p w14:paraId="3814CB0F" w14:textId="77777777" w:rsidR="00130064" w:rsidRPr="009775B5" w:rsidRDefault="00130064" w:rsidP="00130064">
            <w:pPr>
              <w:pStyle w:val="TableCell0-2Break"/>
              <w:rPr>
                <w:rStyle w:val="ChItalBold"/>
              </w:rPr>
            </w:pPr>
            <w:r>
              <w:rPr>
                <w:rStyle w:val="ChItalBold"/>
              </w:rPr>
              <w:t>pace Alpeus</w:t>
            </w:r>
          </w:p>
        </w:tc>
        <w:tc>
          <w:tcPr>
            <w:tcW w:w="2041" w:type="dxa"/>
            <w:tcBorders>
              <w:bottom w:val="single" w:sz="4" w:space="0" w:color="auto"/>
            </w:tcBorders>
            <w:shd w:val="clear" w:color="auto" w:fill="auto"/>
          </w:tcPr>
          <w:p w14:paraId="10BED239" w14:textId="6F0E9E86" w:rsidR="00130064" w:rsidRPr="009775B5" w:rsidRDefault="00B7093A" w:rsidP="00130064">
            <w:pPr>
              <w:pStyle w:val="TableCell0-2Break"/>
            </w:pPr>
            <w:r>
              <w:rPr>
                <w:lang w:eastAsia="en-US"/>
              </w:rPr>
              <w:t>‘</w:t>
            </w:r>
            <w:r w:rsidR="00130064">
              <w:rPr>
                <w:lang w:eastAsia="en-US"/>
              </w:rPr>
              <w:t>Mr. Alpeus</w:t>
            </w:r>
            <w:r>
              <w:rPr>
                <w:lang w:eastAsia="en-US"/>
              </w:rPr>
              <w:t>’</w:t>
            </w:r>
          </w:p>
        </w:tc>
      </w:tr>
      <w:tr w:rsidR="00130064" w:rsidRPr="009775B5" w14:paraId="74B9E49E" w14:textId="77777777" w:rsidTr="00F72982">
        <w:tc>
          <w:tcPr>
            <w:tcW w:w="3969" w:type="dxa"/>
            <w:gridSpan w:val="2"/>
            <w:tcBorders>
              <w:top w:val="single" w:sz="4" w:space="0" w:color="auto"/>
              <w:bottom w:val="single" w:sz="4" w:space="0" w:color="auto"/>
            </w:tcBorders>
            <w:shd w:val="clear" w:color="auto" w:fill="auto"/>
          </w:tcPr>
          <w:p w14:paraId="4E497FD5" w14:textId="77777777" w:rsidR="00130064" w:rsidRPr="009775B5" w:rsidRDefault="00130064" w:rsidP="00130064">
            <w:pPr>
              <w:pStyle w:val="TableHd"/>
            </w:pPr>
            <w:bookmarkStart w:id="2010" w:name="_Ref322004372"/>
            <w:r w:rsidRPr="009775B5">
              <w:t>Introduced places names</w:t>
            </w:r>
          </w:p>
        </w:tc>
      </w:tr>
      <w:bookmarkEnd w:id="2010"/>
      <w:tr w:rsidR="00130064" w:rsidRPr="009775B5" w14:paraId="43193AB4" w14:textId="77777777" w:rsidTr="00F72982">
        <w:tc>
          <w:tcPr>
            <w:tcW w:w="1928" w:type="dxa"/>
            <w:tcBorders>
              <w:top w:val="single" w:sz="4" w:space="0" w:color="auto"/>
            </w:tcBorders>
            <w:shd w:val="clear" w:color="auto" w:fill="auto"/>
          </w:tcPr>
          <w:p w14:paraId="1A84843A" w14:textId="77777777" w:rsidR="00130064" w:rsidRPr="00C17CD1" w:rsidRDefault="00130064" w:rsidP="00130064">
            <w:pPr>
              <w:pStyle w:val="TableCell2-0"/>
              <w:rPr>
                <w:rStyle w:val="ChItalBold"/>
              </w:rPr>
            </w:pPr>
            <w:r w:rsidRPr="00C17CD1">
              <w:rPr>
                <w:rStyle w:val="ChItalBold"/>
              </w:rPr>
              <w:t>kampung Harapan</w:t>
            </w:r>
            <w:r w:rsidR="004F1373">
              <w:rPr>
                <w:rStyle w:val="ChItalBold"/>
              </w:rPr>
              <w:t>g</w:t>
            </w:r>
          </w:p>
        </w:tc>
        <w:tc>
          <w:tcPr>
            <w:tcW w:w="2041" w:type="dxa"/>
            <w:tcBorders>
              <w:top w:val="single" w:sz="4" w:space="0" w:color="auto"/>
            </w:tcBorders>
            <w:shd w:val="clear" w:color="auto" w:fill="auto"/>
          </w:tcPr>
          <w:p w14:paraId="68D15E3D" w14:textId="2A372C34" w:rsidR="00130064" w:rsidRPr="009775B5" w:rsidRDefault="00B7093A" w:rsidP="00A278B1">
            <w:pPr>
              <w:pStyle w:val="TableCell2-0"/>
            </w:pPr>
            <w:r>
              <w:t>‘</w:t>
            </w:r>
            <w:r w:rsidR="00130064" w:rsidRPr="009775B5">
              <w:t>Harapan</w:t>
            </w:r>
            <w:r w:rsidR="004F1373">
              <w:t>g</w:t>
            </w:r>
            <w:r w:rsidR="00A278B1">
              <w:t xml:space="preserve"> village’</w:t>
            </w:r>
          </w:p>
        </w:tc>
      </w:tr>
      <w:tr w:rsidR="00130064" w:rsidRPr="009775B5" w14:paraId="5D1DDD09" w14:textId="77777777" w:rsidTr="00F72982">
        <w:tc>
          <w:tcPr>
            <w:tcW w:w="1928" w:type="dxa"/>
            <w:shd w:val="clear" w:color="auto" w:fill="auto"/>
          </w:tcPr>
          <w:p w14:paraId="39EDDE7D" w14:textId="77777777" w:rsidR="00130064" w:rsidRPr="009775B5" w:rsidRDefault="00130064" w:rsidP="00130064">
            <w:pPr>
              <w:pStyle w:val="O0Nwnext"/>
              <w:rPr>
                <w:rStyle w:val="ChItalBold"/>
              </w:rPr>
            </w:pPr>
            <w:r w:rsidRPr="009775B5">
              <w:rPr>
                <w:rStyle w:val="ChItalBold"/>
              </w:rPr>
              <w:t>kota Sarmi</w:t>
            </w:r>
          </w:p>
        </w:tc>
        <w:tc>
          <w:tcPr>
            <w:tcW w:w="2041" w:type="dxa"/>
            <w:shd w:val="clear" w:color="auto" w:fill="auto"/>
          </w:tcPr>
          <w:p w14:paraId="757D25BE" w14:textId="36387E55" w:rsidR="00130064" w:rsidRPr="009775B5" w:rsidRDefault="00B7093A" w:rsidP="00A278B1">
            <w:pPr>
              <w:pStyle w:val="O0Nwnext"/>
            </w:pPr>
            <w:r>
              <w:rPr>
                <w:lang w:eastAsia="en-US"/>
              </w:rPr>
              <w:t>‘</w:t>
            </w:r>
            <w:r w:rsidR="00130064" w:rsidRPr="009775B5">
              <w:rPr>
                <w:lang w:eastAsia="en-US"/>
              </w:rPr>
              <w:t>Sarmi</w:t>
            </w:r>
            <w:r>
              <w:t>’</w:t>
            </w:r>
            <w:r w:rsidR="00A278B1">
              <w:t xml:space="preserve"> city</w:t>
            </w:r>
          </w:p>
        </w:tc>
      </w:tr>
      <w:tr w:rsidR="00130064" w:rsidRPr="009775B5" w14:paraId="765D64EF" w14:textId="77777777" w:rsidTr="00F72982">
        <w:tc>
          <w:tcPr>
            <w:tcW w:w="1928" w:type="dxa"/>
            <w:shd w:val="clear" w:color="auto" w:fill="auto"/>
          </w:tcPr>
          <w:p w14:paraId="5DB59B94" w14:textId="77777777" w:rsidR="00130064" w:rsidRPr="009775B5" w:rsidRDefault="00130064" w:rsidP="00130064">
            <w:pPr>
              <w:pStyle w:val="O0Nwnext"/>
              <w:rPr>
                <w:rStyle w:val="ChItalBold"/>
              </w:rPr>
            </w:pPr>
            <w:r w:rsidRPr="009775B5">
              <w:rPr>
                <w:rStyle w:val="ChItalBold"/>
              </w:rPr>
              <w:t>kali Biri</w:t>
            </w:r>
          </w:p>
        </w:tc>
        <w:tc>
          <w:tcPr>
            <w:tcW w:w="2041" w:type="dxa"/>
            <w:shd w:val="clear" w:color="auto" w:fill="auto"/>
          </w:tcPr>
          <w:p w14:paraId="1B1E5988" w14:textId="06A62CB6" w:rsidR="00130064" w:rsidRPr="009775B5" w:rsidRDefault="00B7093A" w:rsidP="00A278B1">
            <w:pPr>
              <w:pStyle w:val="O0Nwnext"/>
            </w:pPr>
            <w:r>
              <w:rPr>
                <w:lang w:eastAsia="en-US"/>
              </w:rPr>
              <w:t>‘</w:t>
            </w:r>
            <w:r w:rsidR="00130064" w:rsidRPr="009775B5">
              <w:rPr>
                <w:lang w:eastAsia="en-US"/>
              </w:rPr>
              <w:t>Biri</w:t>
            </w:r>
            <w:r>
              <w:t>’</w:t>
            </w:r>
            <w:r w:rsidR="00A278B1">
              <w:t xml:space="preserve"> river</w:t>
            </w:r>
          </w:p>
        </w:tc>
      </w:tr>
      <w:tr w:rsidR="00130064" w:rsidRPr="009775B5" w14:paraId="24522FB5" w14:textId="77777777" w:rsidTr="00F72982">
        <w:tc>
          <w:tcPr>
            <w:tcW w:w="1928" w:type="dxa"/>
            <w:shd w:val="clear" w:color="auto" w:fill="auto"/>
          </w:tcPr>
          <w:p w14:paraId="77F61D4E" w14:textId="77777777" w:rsidR="00130064" w:rsidRPr="009775B5" w:rsidRDefault="00130064" w:rsidP="00130064">
            <w:pPr>
              <w:pStyle w:val="TableCell0-2Break"/>
              <w:rPr>
                <w:rStyle w:val="ChItalBold"/>
              </w:rPr>
            </w:pPr>
            <w:r w:rsidRPr="009775B5">
              <w:rPr>
                <w:rStyle w:val="ChItalBold"/>
              </w:rPr>
              <w:t>pulo</w:t>
            </w:r>
            <w:r w:rsidR="008061E7">
              <w:rPr>
                <w:rStyle w:val="ChItalBold"/>
              </w:rPr>
              <w:t>w</w:t>
            </w:r>
            <w:r w:rsidRPr="009775B5">
              <w:rPr>
                <w:rStyle w:val="ChItalBold"/>
              </w:rPr>
              <w:t xml:space="preserve"> Sarmi</w:t>
            </w:r>
          </w:p>
        </w:tc>
        <w:tc>
          <w:tcPr>
            <w:tcW w:w="2041" w:type="dxa"/>
            <w:shd w:val="clear" w:color="auto" w:fill="auto"/>
          </w:tcPr>
          <w:p w14:paraId="37CF3C89" w14:textId="1B38F48C" w:rsidR="00130064" w:rsidRPr="009775B5" w:rsidRDefault="00B7093A" w:rsidP="00A278B1">
            <w:pPr>
              <w:pStyle w:val="TableCell0-2Break"/>
            </w:pPr>
            <w:r>
              <w:rPr>
                <w:lang w:eastAsia="en-US"/>
              </w:rPr>
              <w:t>‘</w:t>
            </w:r>
            <w:r w:rsidR="00130064" w:rsidRPr="009775B5">
              <w:rPr>
                <w:lang w:eastAsia="en-US"/>
              </w:rPr>
              <w:t>Sarmi</w:t>
            </w:r>
            <w:r w:rsidR="00A278B1">
              <w:t xml:space="preserve"> island’</w:t>
            </w:r>
          </w:p>
        </w:tc>
      </w:tr>
    </w:tbl>
    <w:p w14:paraId="7FFD07B8" w14:textId="77777777" w:rsidR="00130064" w:rsidRDefault="00130064" w:rsidP="00130064">
      <w:pPr>
        <w:pStyle w:val="Body0010after"/>
        <w:rPr>
          <w:lang w:eastAsia="en-US"/>
        </w:rPr>
      </w:pPr>
    </w:p>
    <w:p w14:paraId="291E1D4C" w14:textId="77777777" w:rsidR="00130064" w:rsidRDefault="00130064" w:rsidP="00130064">
      <w:pPr>
        <w:pStyle w:val="Heading3"/>
      </w:pPr>
      <w:bookmarkStart w:id="2011" w:name="_Ref322531172"/>
      <w:bookmarkStart w:id="2012" w:name="_Toc342590051"/>
      <w:bookmarkStart w:id="2013" w:name="_Toc350360856"/>
      <w:bookmarkStart w:id="2014" w:name="_Toc367531080"/>
      <w:bookmarkStart w:id="2015" w:name="_Toc440455573"/>
      <w:r>
        <w:t>Location nouns</w:t>
      </w:r>
      <w:bookmarkEnd w:id="2011"/>
      <w:bookmarkEnd w:id="2012"/>
      <w:bookmarkEnd w:id="2013"/>
      <w:bookmarkEnd w:id="2014"/>
      <w:bookmarkEnd w:id="2015"/>
    </w:p>
    <w:p w14:paraId="0356C567" w14:textId="66B95C60" w:rsidR="00130064" w:rsidRDefault="00130064" w:rsidP="00405E13">
      <w:pPr>
        <w:pStyle w:val="Body0005after"/>
        <w:rPr>
          <w:lang w:eastAsia="en-US"/>
        </w:rPr>
      </w:pPr>
      <w:r>
        <w:t xml:space="preserve">Location nouns, or locative nouns, designate locations rather than physical objects. </w:t>
      </w:r>
      <w:r>
        <w:rPr>
          <w:lang w:eastAsia="en-US"/>
        </w:rPr>
        <w:t xml:space="preserve">The Papuan Malay location nouns are given in </w:t>
      </w:r>
      <w:r>
        <w:rPr>
          <w:lang w:eastAsia="en-US"/>
        </w:rPr>
        <w:fldChar w:fldCharType="begin"/>
      </w:r>
      <w:r>
        <w:rPr>
          <w:lang w:eastAsia="en-US"/>
        </w:rPr>
        <w:instrText xml:space="preserve"> REF _Ref322624897 \h </w:instrText>
      </w:r>
      <w:r>
        <w:rPr>
          <w:lang w:eastAsia="en-US"/>
        </w:rPr>
      </w:r>
      <w:r>
        <w:rPr>
          <w:lang w:eastAsia="en-US"/>
        </w:rPr>
        <w:fldChar w:fldCharType="separate"/>
      </w:r>
      <w:r w:rsidR="00154D81" w:rsidRPr="007A0BC8">
        <w:t xml:space="preserve">Table </w:t>
      </w:r>
      <w:r w:rsidR="00154D81">
        <w:rPr>
          <w:noProof/>
          <w:cs/>
        </w:rPr>
        <w:t>‎</w:t>
      </w:r>
      <w:r w:rsidR="00154D81">
        <w:rPr>
          <w:noProof/>
        </w:rPr>
        <w:t>5</w:t>
      </w:r>
      <w:r w:rsidR="00154D81">
        <w:t>.</w:t>
      </w:r>
      <w:r w:rsidR="00154D81">
        <w:rPr>
          <w:noProof/>
        </w:rPr>
        <w:t>4</w:t>
      </w:r>
      <w:r>
        <w:rPr>
          <w:lang w:eastAsia="en-US"/>
        </w:rPr>
        <w:fldChar w:fldCharType="end"/>
      </w:r>
      <w:r>
        <w:rPr>
          <w:lang w:eastAsia="en-US"/>
        </w:rPr>
        <w:t>, together with their token frequencies in the corpus.</w:t>
      </w:r>
    </w:p>
    <w:p w14:paraId="32DFBD43" w14:textId="77777777" w:rsidR="00130064" w:rsidRPr="007A0BC8" w:rsidRDefault="00130064" w:rsidP="00130064">
      <w:pPr>
        <w:pStyle w:val="Caption"/>
      </w:pPr>
      <w:bookmarkStart w:id="2016" w:name="_Ref322624897"/>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4</w:t>
        </w:r>
      </w:fldSimple>
      <w:bookmarkEnd w:id="2016"/>
      <w:r w:rsidRPr="007A0BC8">
        <w:t>:</w:t>
      </w:r>
      <w:r w:rsidRPr="007A0BC8">
        <w:tab/>
        <w:t xml:space="preserve">Papuan Malay </w:t>
      </w:r>
      <w:r>
        <w:t>location nouns</w:t>
      </w:r>
    </w:p>
    <w:tbl>
      <w:tblPr>
        <w:tblW w:w="0" w:type="auto"/>
        <w:tblInd w:w="170" w:type="dxa"/>
        <w:tblBorders>
          <w:bottom w:val="single" w:sz="4" w:space="0" w:color="auto"/>
        </w:tblBorders>
        <w:tblLook w:val="01E0" w:firstRow="1" w:lastRow="1" w:firstColumn="1" w:lastColumn="1" w:noHBand="0" w:noVBand="0"/>
      </w:tblPr>
      <w:tblGrid>
        <w:gridCol w:w="964"/>
        <w:gridCol w:w="1077"/>
        <w:gridCol w:w="1021"/>
      </w:tblGrid>
      <w:tr w:rsidR="00130064" w:rsidRPr="00D738FB" w14:paraId="4E0078DB" w14:textId="77777777" w:rsidTr="00F72982">
        <w:trPr>
          <w:tblHeader/>
        </w:trPr>
        <w:tc>
          <w:tcPr>
            <w:tcW w:w="964" w:type="dxa"/>
            <w:tcBorders>
              <w:top w:val="single" w:sz="4" w:space="0" w:color="auto"/>
              <w:bottom w:val="single" w:sz="4" w:space="0" w:color="auto"/>
            </w:tcBorders>
            <w:shd w:val="clear" w:color="auto" w:fill="auto"/>
          </w:tcPr>
          <w:p w14:paraId="4C6C79B2" w14:textId="77777777" w:rsidR="00130064" w:rsidRPr="00D738FB" w:rsidRDefault="00130064" w:rsidP="00130064">
            <w:pPr>
              <w:pStyle w:val="TableHd"/>
            </w:pPr>
            <w:r w:rsidRPr="00D738FB">
              <w:t>Item</w:t>
            </w:r>
          </w:p>
        </w:tc>
        <w:tc>
          <w:tcPr>
            <w:tcW w:w="1077" w:type="dxa"/>
            <w:tcBorders>
              <w:top w:val="single" w:sz="4" w:space="0" w:color="auto"/>
              <w:bottom w:val="single" w:sz="4" w:space="0" w:color="auto"/>
            </w:tcBorders>
            <w:shd w:val="clear" w:color="auto" w:fill="auto"/>
          </w:tcPr>
          <w:p w14:paraId="78859101" w14:textId="77777777" w:rsidR="00130064" w:rsidRPr="00D738FB" w:rsidRDefault="00130064" w:rsidP="00130064">
            <w:pPr>
              <w:pStyle w:val="TableHd"/>
            </w:pPr>
            <w:r w:rsidRPr="00D738FB">
              <w:t>Gloss</w:t>
            </w:r>
          </w:p>
        </w:tc>
        <w:tc>
          <w:tcPr>
            <w:tcW w:w="1021" w:type="dxa"/>
            <w:tcBorders>
              <w:top w:val="single" w:sz="4" w:space="0" w:color="auto"/>
              <w:bottom w:val="single" w:sz="4" w:space="0" w:color="auto"/>
            </w:tcBorders>
            <w:shd w:val="clear" w:color="auto" w:fill="auto"/>
          </w:tcPr>
          <w:p w14:paraId="3718D06B" w14:textId="77777777" w:rsidR="00130064" w:rsidRPr="00D738FB" w:rsidRDefault="00130064" w:rsidP="00130064">
            <w:pPr>
              <w:pStyle w:val="TableHd"/>
            </w:pPr>
            <w:r w:rsidRPr="00D738FB">
              <w:t># tokens</w:t>
            </w:r>
          </w:p>
        </w:tc>
      </w:tr>
      <w:tr w:rsidR="00130064" w:rsidRPr="00D738FB" w14:paraId="5E1E428B" w14:textId="77777777" w:rsidTr="00F72982">
        <w:tc>
          <w:tcPr>
            <w:tcW w:w="964" w:type="dxa"/>
            <w:tcBorders>
              <w:top w:val="single" w:sz="4" w:space="0" w:color="auto"/>
            </w:tcBorders>
            <w:shd w:val="clear" w:color="auto" w:fill="auto"/>
          </w:tcPr>
          <w:p w14:paraId="03293730" w14:textId="77777777" w:rsidR="00130064" w:rsidRPr="00D738FB" w:rsidRDefault="00130064" w:rsidP="00130064">
            <w:pPr>
              <w:pStyle w:val="TableCell2-0"/>
              <w:rPr>
                <w:rStyle w:val="ChItalBold"/>
              </w:rPr>
            </w:pPr>
            <w:bookmarkStart w:id="2017" w:name="_Hlk322624976"/>
            <w:r w:rsidRPr="00D738FB">
              <w:rPr>
                <w:rStyle w:val="ChItalBold"/>
              </w:rPr>
              <w:t>atas</w:t>
            </w:r>
          </w:p>
        </w:tc>
        <w:tc>
          <w:tcPr>
            <w:tcW w:w="1077" w:type="dxa"/>
            <w:tcBorders>
              <w:top w:val="single" w:sz="4" w:space="0" w:color="auto"/>
            </w:tcBorders>
            <w:shd w:val="clear" w:color="auto" w:fill="auto"/>
          </w:tcPr>
          <w:p w14:paraId="5F36E6CE" w14:textId="2A857857" w:rsidR="00130064" w:rsidRPr="00D738FB" w:rsidRDefault="00B7093A" w:rsidP="00130064">
            <w:pPr>
              <w:pStyle w:val="TableCell2-0"/>
            </w:pPr>
            <w:r>
              <w:t>‘</w:t>
            </w:r>
            <w:r w:rsidR="00130064" w:rsidRPr="00D738FB">
              <w:t>top</w:t>
            </w:r>
            <w:r>
              <w:t>’</w:t>
            </w:r>
          </w:p>
        </w:tc>
        <w:tc>
          <w:tcPr>
            <w:tcW w:w="1021" w:type="dxa"/>
            <w:tcBorders>
              <w:top w:val="single" w:sz="4" w:space="0" w:color="auto"/>
            </w:tcBorders>
            <w:shd w:val="clear" w:color="auto" w:fill="auto"/>
          </w:tcPr>
          <w:p w14:paraId="584159C8" w14:textId="77777777" w:rsidR="00130064" w:rsidRPr="00D738FB" w:rsidRDefault="00130064" w:rsidP="00AC23C4">
            <w:pPr>
              <w:pStyle w:val="TableCell2-0"/>
              <w:ind w:right="170"/>
              <w:jc w:val="right"/>
            </w:pPr>
            <w:r w:rsidRPr="00D738FB">
              <w:t>146</w:t>
            </w:r>
          </w:p>
        </w:tc>
      </w:tr>
      <w:tr w:rsidR="00130064" w:rsidRPr="00D738FB" w14:paraId="09065AAB" w14:textId="77777777" w:rsidTr="00F72982">
        <w:tc>
          <w:tcPr>
            <w:tcW w:w="964" w:type="dxa"/>
            <w:shd w:val="clear" w:color="auto" w:fill="auto"/>
          </w:tcPr>
          <w:p w14:paraId="49EBB61F" w14:textId="77777777" w:rsidR="00130064" w:rsidRPr="00D738FB" w:rsidRDefault="00130064" w:rsidP="00130064">
            <w:pPr>
              <w:rPr>
                <w:rStyle w:val="ChItalBold"/>
              </w:rPr>
            </w:pPr>
            <w:r w:rsidRPr="00D738FB">
              <w:rPr>
                <w:rStyle w:val="ChItalBold"/>
              </w:rPr>
              <w:t>bawa</w:t>
            </w:r>
          </w:p>
        </w:tc>
        <w:tc>
          <w:tcPr>
            <w:tcW w:w="1077" w:type="dxa"/>
            <w:shd w:val="clear" w:color="auto" w:fill="auto"/>
          </w:tcPr>
          <w:p w14:paraId="72B6A51E" w14:textId="77B37803" w:rsidR="00130064" w:rsidRPr="00D738FB" w:rsidRDefault="00B7093A" w:rsidP="00130064">
            <w:r>
              <w:t>‘</w:t>
            </w:r>
            <w:r w:rsidR="00130064" w:rsidRPr="00D738FB">
              <w:t>bottom</w:t>
            </w:r>
            <w:r>
              <w:t>’</w:t>
            </w:r>
          </w:p>
        </w:tc>
        <w:tc>
          <w:tcPr>
            <w:tcW w:w="1021" w:type="dxa"/>
            <w:shd w:val="clear" w:color="auto" w:fill="auto"/>
          </w:tcPr>
          <w:p w14:paraId="63E95247" w14:textId="77777777" w:rsidR="00130064" w:rsidRPr="00D738FB" w:rsidRDefault="00130064" w:rsidP="00AC23C4">
            <w:pPr>
              <w:ind w:right="170"/>
              <w:jc w:val="right"/>
            </w:pPr>
            <w:r w:rsidRPr="00D738FB">
              <w:t>116</w:t>
            </w:r>
          </w:p>
        </w:tc>
      </w:tr>
      <w:tr w:rsidR="00130064" w:rsidRPr="00D738FB" w14:paraId="0E1CA7AF" w14:textId="77777777" w:rsidTr="00F72982">
        <w:tc>
          <w:tcPr>
            <w:tcW w:w="964" w:type="dxa"/>
            <w:shd w:val="clear" w:color="auto" w:fill="auto"/>
          </w:tcPr>
          <w:p w14:paraId="53D102AC" w14:textId="77777777" w:rsidR="00130064" w:rsidRPr="00D738FB" w:rsidRDefault="00130064" w:rsidP="00130064">
            <w:pPr>
              <w:rPr>
                <w:rStyle w:val="ChItalBold"/>
              </w:rPr>
            </w:pPr>
            <w:r w:rsidRPr="00D738FB">
              <w:rPr>
                <w:rStyle w:val="ChItalBold"/>
              </w:rPr>
              <w:t>blakang</w:t>
            </w:r>
          </w:p>
        </w:tc>
        <w:tc>
          <w:tcPr>
            <w:tcW w:w="1077" w:type="dxa"/>
            <w:shd w:val="clear" w:color="auto" w:fill="auto"/>
          </w:tcPr>
          <w:p w14:paraId="1460754D" w14:textId="437AEDFF" w:rsidR="00130064" w:rsidRPr="00D738FB" w:rsidRDefault="00B7093A" w:rsidP="00130064">
            <w:r>
              <w:t>‘</w:t>
            </w:r>
            <w:r w:rsidR="00130064" w:rsidRPr="00D738FB">
              <w:t>backside</w:t>
            </w:r>
            <w:r>
              <w:t>’</w:t>
            </w:r>
          </w:p>
        </w:tc>
        <w:tc>
          <w:tcPr>
            <w:tcW w:w="1021" w:type="dxa"/>
            <w:shd w:val="clear" w:color="auto" w:fill="auto"/>
          </w:tcPr>
          <w:p w14:paraId="5380C544" w14:textId="77777777" w:rsidR="00130064" w:rsidRPr="00D738FB" w:rsidRDefault="00130064" w:rsidP="00AC23C4">
            <w:pPr>
              <w:ind w:right="170"/>
              <w:jc w:val="right"/>
            </w:pPr>
            <w:r w:rsidRPr="00D738FB">
              <w:t>92</w:t>
            </w:r>
          </w:p>
        </w:tc>
      </w:tr>
      <w:tr w:rsidR="00130064" w:rsidRPr="00D738FB" w14:paraId="18EF61D4" w14:textId="77777777" w:rsidTr="00F72982">
        <w:tc>
          <w:tcPr>
            <w:tcW w:w="964" w:type="dxa"/>
            <w:shd w:val="clear" w:color="auto" w:fill="auto"/>
          </w:tcPr>
          <w:p w14:paraId="7C59A037" w14:textId="77777777" w:rsidR="00130064" w:rsidRPr="00D738FB" w:rsidRDefault="00130064" w:rsidP="00130064">
            <w:pPr>
              <w:rPr>
                <w:rStyle w:val="ChItalBold"/>
              </w:rPr>
            </w:pPr>
            <w:r w:rsidRPr="00D738FB">
              <w:rPr>
                <w:rStyle w:val="ChItalBold"/>
              </w:rPr>
              <w:t>dalam</w:t>
            </w:r>
          </w:p>
        </w:tc>
        <w:tc>
          <w:tcPr>
            <w:tcW w:w="1077" w:type="dxa"/>
            <w:shd w:val="clear" w:color="auto" w:fill="auto"/>
          </w:tcPr>
          <w:p w14:paraId="15644E4D" w14:textId="1C20A987" w:rsidR="00130064" w:rsidRPr="00D738FB" w:rsidRDefault="00B7093A" w:rsidP="00130064">
            <w:r>
              <w:t>‘</w:t>
            </w:r>
            <w:r w:rsidR="00130064" w:rsidRPr="00D738FB">
              <w:t>inside</w:t>
            </w:r>
            <w:r>
              <w:t>’</w:t>
            </w:r>
          </w:p>
        </w:tc>
        <w:tc>
          <w:tcPr>
            <w:tcW w:w="1021" w:type="dxa"/>
            <w:shd w:val="clear" w:color="auto" w:fill="auto"/>
          </w:tcPr>
          <w:p w14:paraId="441C9E3D" w14:textId="77777777" w:rsidR="00130064" w:rsidRPr="00D738FB" w:rsidRDefault="00130064" w:rsidP="00AC23C4">
            <w:pPr>
              <w:ind w:right="170"/>
              <w:jc w:val="right"/>
            </w:pPr>
            <w:r w:rsidRPr="00D738FB">
              <w:t>230</w:t>
            </w:r>
          </w:p>
        </w:tc>
      </w:tr>
      <w:tr w:rsidR="00130064" w:rsidRPr="00D738FB" w14:paraId="0CC88D00" w14:textId="77777777" w:rsidTr="00F72982">
        <w:tc>
          <w:tcPr>
            <w:tcW w:w="964" w:type="dxa"/>
            <w:shd w:val="clear" w:color="auto" w:fill="auto"/>
          </w:tcPr>
          <w:p w14:paraId="3288C96C" w14:textId="77777777" w:rsidR="00130064" w:rsidRPr="00D738FB" w:rsidRDefault="004F1373" w:rsidP="00130064">
            <w:pPr>
              <w:rPr>
                <w:rStyle w:val="ChItalBold"/>
              </w:rPr>
            </w:pPr>
            <w:r w:rsidRPr="00D738FB">
              <w:rPr>
                <w:rStyle w:val="ChItalBold"/>
              </w:rPr>
              <w:t>depang</w:t>
            </w:r>
          </w:p>
        </w:tc>
        <w:tc>
          <w:tcPr>
            <w:tcW w:w="1077" w:type="dxa"/>
            <w:shd w:val="clear" w:color="auto" w:fill="auto"/>
          </w:tcPr>
          <w:p w14:paraId="44A4120B" w14:textId="4A62C61A" w:rsidR="00130064" w:rsidRPr="00D738FB" w:rsidRDefault="00B7093A" w:rsidP="00130064">
            <w:r>
              <w:t>‘</w:t>
            </w:r>
            <w:r w:rsidR="00130064" w:rsidRPr="00D738FB">
              <w:t>front</w:t>
            </w:r>
            <w:r>
              <w:t>’</w:t>
            </w:r>
          </w:p>
        </w:tc>
        <w:tc>
          <w:tcPr>
            <w:tcW w:w="1021" w:type="dxa"/>
            <w:shd w:val="clear" w:color="auto" w:fill="auto"/>
          </w:tcPr>
          <w:p w14:paraId="655519B8" w14:textId="77777777" w:rsidR="00130064" w:rsidRPr="00D738FB" w:rsidRDefault="00130064" w:rsidP="00AC23C4">
            <w:pPr>
              <w:ind w:right="170"/>
              <w:jc w:val="right"/>
            </w:pPr>
            <w:r w:rsidRPr="00D738FB">
              <w:t>102</w:t>
            </w:r>
          </w:p>
        </w:tc>
      </w:tr>
      <w:tr w:rsidR="00130064" w:rsidRPr="00D738FB" w14:paraId="1A72A04A" w14:textId="77777777" w:rsidTr="00F72982">
        <w:tc>
          <w:tcPr>
            <w:tcW w:w="964" w:type="dxa"/>
            <w:shd w:val="clear" w:color="auto" w:fill="auto"/>
          </w:tcPr>
          <w:p w14:paraId="04D5F4B9" w14:textId="77777777" w:rsidR="00130064" w:rsidRPr="00D738FB" w:rsidRDefault="00130064" w:rsidP="00130064">
            <w:pPr>
              <w:rPr>
                <w:rStyle w:val="ChItalBold"/>
              </w:rPr>
            </w:pPr>
            <w:r w:rsidRPr="00D738FB">
              <w:rPr>
                <w:rStyle w:val="ChItalBold"/>
              </w:rPr>
              <w:lastRenderedPageBreak/>
              <w:t>luar</w:t>
            </w:r>
          </w:p>
        </w:tc>
        <w:tc>
          <w:tcPr>
            <w:tcW w:w="1077" w:type="dxa"/>
            <w:shd w:val="clear" w:color="auto" w:fill="auto"/>
          </w:tcPr>
          <w:p w14:paraId="1F1A07C5" w14:textId="4A4F96A2" w:rsidR="00130064" w:rsidRPr="00D738FB" w:rsidRDefault="00B7093A" w:rsidP="00130064">
            <w:r>
              <w:t>‘</w:t>
            </w:r>
            <w:r w:rsidR="00130064" w:rsidRPr="00D738FB">
              <w:t>outside</w:t>
            </w:r>
            <w:r>
              <w:t>’</w:t>
            </w:r>
          </w:p>
        </w:tc>
        <w:tc>
          <w:tcPr>
            <w:tcW w:w="1021" w:type="dxa"/>
            <w:shd w:val="clear" w:color="auto" w:fill="auto"/>
          </w:tcPr>
          <w:p w14:paraId="44A8CAA3" w14:textId="77777777" w:rsidR="00130064" w:rsidRPr="00D738FB" w:rsidRDefault="00130064" w:rsidP="00AC23C4">
            <w:pPr>
              <w:ind w:right="170"/>
              <w:jc w:val="right"/>
            </w:pPr>
            <w:r w:rsidRPr="00D738FB">
              <w:t>79</w:t>
            </w:r>
          </w:p>
        </w:tc>
      </w:tr>
      <w:tr w:rsidR="00130064" w:rsidRPr="00D738FB" w14:paraId="4B3286F4" w14:textId="77777777" w:rsidTr="00F72982">
        <w:tc>
          <w:tcPr>
            <w:tcW w:w="964" w:type="dxa"/>
            <w:shd w:val="clear" w:color="auto" w:fill="auto"/>
          </w:tcPr>
          <w:p w14:paraId="3A7BFEE4" w14:textId="77777777" w:rsidR="00130064" w:rsidRPr="00D738FB" w:rsidRDefault="00130064" w:rsidP="00130064">
            <w:pPr>
              <w:rPr>
                <w:rStyle w:val="ChItalBold"/>
              </w:rPr>
            </w:pPr>
            <w:r w:rsidRPr="00D738FB">
              <w:rPr>
                <w:rStyle w:val="ChItalBold"/>
              </w:rPr>
              <w:t>pinggir</w:t>
            </w:r>
          </w:p>
        </w:tc>
        <w:tc>
          <w:tcPr>
            <w:tcW w:w="1077" w:type="dxa"/>
            <w:shd w:val="clear" w:color="auto" w:fill="auto"/>
          </w:tcPr>
          <w:p w14:paraId="41EE39A9" w14:textId="6934F22A" w:rsidR="00130064" w:rsidRPr="00D738FB" w:rsidRDefault="00B7093A" w:rsidP="00130064">
            <w:r>
              <w:t>‘</w:t>
            </w:r>
            <w:r w:rsidR="00130064">
              <w:t>border</w:t>
            </w:r>
            <w:r>
              <w:t>’</w:t>
            </w:r>
          </w:p>
        </w:tc>
        <w:tc>
          <w:tcPr>
            <w:tcW w:w="1021" w:type="dxa"/>
            <w:shd w:val="clear" w:color="auto" w:fill="auto"/>
          </w:tcPr>
          <w:p w14:paraId="6B26D126" w14:textId="77777777" w:rsidR="00130064" w:rsidRPr="00D738FB" w:rsidRDefault="00130064" w:rsidP="00AC23C4">
            <w:pPr>
              <w:ind w:right="170"/>
              <w:jc w:val="right"/>
            </w:pPr>
            <w:r w:rsidRPr="00D738FB">
              <w:t>23</w:t>
            </w:r>
          </w:p>
        </w:tc>
      </w:tr>
      <w:tr w:rsidR="00130064" w:rsidRPr="00D738FB" w14:paraId="2AD24008" w14:textId="77777777" w:rsidTr="00F72982">
        <w:tc>
          <w:tcPr>
            <w:tcW w:w="964" w:type="dxa"/>
            <w:shd w:val="clear" w:color="auto" w:fill="auto"/>
          </w:tcPr>
          <w:p w14:paraId="6C702B0F" w14:textId="77777777" w:rsidR="00130064" w:rsidRPr="00D738FB" w:rsidRDefault="00130064" w:rsidP="00130064">
            <w:pPr>
              <w:rPr>
                <w:rStyle w:val="ChItalBold"/>
              </w:rPr>
            </w:pPr>
            <w:r w:rsidRPr="00D738FB">
              <w:rPr>
                <w:rStyle w:val="ChItalBold"/>
              </w:rPr>
              <w:t>samping</w:t>
            </w:r>
          </w:p>
        </w:tc>
        <w:tc>
          <w:tcPr>
            <w:tcW w:w="1077" w:type="dxa"/>
            <w:shd w:val="clear" w:color="auto" w:fill="auto"/>
          </w:tcPr>
          <w:p w14:paraId="2630D849" w14:textId="6A98FD48" w:rsidR="00130064" w:rsidRPr="00D738FB" w:rsidRDefault="00B7093A" w:rsidP="00130064">
            <w:r>
              <w:t>‘</w:t>
            </w:r>
            <w:r w:rsidR="00130064" w:rsidRPr="00D738FB">
              <w:t>side</w:t>
            </w:r>
            <w:r>
              <w:t>’</w:t>
            </w:r>
          </w:p>
        </w:tc>
        <w:tc>
          <w:tcPr>
            <w:tcW w:w="1021" w:type="dxa"/>
            <w:shd w:val="clear" w:color="auto" w:fill="auto"/>
          </w:tcPr>
          <w:p w14:paraId="3AE6297C" w14:textId="77777777" w:rsidR="00130064" w:rsidRPr="00D738FB" w:rsidRDefault="00130064" w:rsidP="00AC23C4">
            <w:pPr>
              <w:ind w:right="170"/>
              <w:jc w:val="right"/>
            </w:pPr>
            <w:r w:rsidRPr="00D738FB">
              <w:t>24</w:t>
            </w:r>
          </w:p>
        </w:tc>
      </w:tr>
      <w:tr w:rsidR="00130064" w:rsidRPr="00D738FB" w14:paraId="0F2C2F3E" w14:textId="77777777" w:rsidTr="00F72982">
        <w:tc>
          <w:tcPr>
            <w:tcW w:w="964" w:type="dxa"/>
            <w:shd w:val="clear" w:color="auto" w:fill="auto"/>
          </w:tcPr>
          <w:p w14:paraId="5EEF3F68" w14:textId="77777777" w:rsidR="00130064" w:rsidRPr="00D738FB" w:rsidRDefault="00130064" w:rsidP="00130064">
            <w:pPr>
              <w:rPr>
                <w:rStyle w:val="ChItalBold"/>
              </w:rPr>
            </w:pPr>
            <w:r w:rsidRPr="00D738FB">
              <w:rPr>
                <w:rStyle w:val="ChItalBold"/>
              </w:rPr>
              <w:t>sebla</w:t>
            </w:r>
          </w:p>
        </w:tc>
        <w:tc>
          <w:tcPr>
            <w:tcW w:w="1077" w:type="dxa"/>
            <w:shd w:val="clear" w:color="auto" w:fill="auto"/>
          </w:tcPr>
          <w:p w14:paraId="1B606415" w14:textId="0DD30A7C" w:rsidR="00130064" w:rsidRPr="00D738FB" w:rsidRDefault="00B7093A" w:rsidP="00130064">
            <w:r>
              <w:t>‘</w:t>
            </w:r>
            <w:r w:rsidR="00130064" w:rsidRPr="00D738FB">
              <w:t>side</w:t>
            </w:r>
            <w:r>
              <w:t>’</w:t>
            </w:r>
          </w:p>
        </w:tc>
        <w:tc>
          <w:tcPr>
            <w:tcW w:w="1021" w:type="dxa"/>
            <w:shd w:val="clear" w:color="auto" w:fill="auto"/>
          </w:tcPr>
          <w:p w14:paraId="5BEC314D" w14:textId="77777777" w:rsidR="00130064" w:rsidRPr="00D738FB" w:rsidRDefault="00130064" w:rsidP="00AC23C4">
            <w:pPr>
              <w:ind w:right="170"/>
              <w:jc w:val="right"/>
            </w:pPr>
            <w:r w:rsidRPr="00D738FB">
              <w:t>110</w:t>
            </w:r>
          </w:p>
        </w:tc>
      </w:tr>
      <w:tr w:rsidR="00130064" w:rsidRPr="00D738FB" w14:paraId="41DA2DC3" w14:textId="77777777" w:rsidTr="00F72982">
        <w:tc>
          <w:tcPr>
            <w:tcW w:w="964" w:type="dxa"/>
            <w:shd w:val="clear" w:color="auto" w:fill="auto"/>
          </w:tcPr>
          <w:p w14:paraId="2D1D0FF4" w14:textId="77777777" w:rsidR="00130064" w:rsidRPr="00D738FB" w:rsidRDefault="00130064" w:rsidP="00130064">
            <w:pPr>
              <w:rPr>
                <w:rStyle w:val="ChItalBold"/>
              </w:rPr>
            </w:pPr>
            <w:r>
              <w:rPr>
                <w:rStyle w:val="ChItalBold"/>
              </w:rPr>
              <w:t>sekitar</w:t>
            </w:r>
          </w:p>
        </w:tc>
        <w:tc>
          <w:tcPr>
            <w:tcW w:w="1077" w:type="dxa"/>
            <w:shd w:val="clear" w:color="auto" w:fill="auto"/>
          </w:tcPr>
          <w:p w14:paraId="4EF9C07B" w14:textId="744E22C2" w:rsidR="00130064" w:rsidRDefault="00B7093A" w:rsidP="00130064">
            <w:r>
              <w:t>‘</w:t>
            </w:r>
            <w:r w:rsidR="00130064">
              <w:t>vicinity</w:t>
            </w:r>
            <w:r>
              <w:t>’</w:t>
            </w:r>
          </w:p>
        </w:tc>
        <w:tc>
          <w:tcPr>
            <w:tcW w:w="1021" w:type="dxa"/>
            <w:shd w:val="clear" w:color="auto" w:fill="auto"/>
          </w:tcPr>
          <w:p w14:paraId="5E5A1B67" w14:textId="77777777" w:rsidR="00130064" w:rsidRPr="00D738FB" w:rsidRDefault="00130064" w:rsidP="00AC23C4">
            <w:pPr>
              <w:ind w:right="170"/>
              <w:jc w:val="right"/>
            </w:pPr>
            <w:r>
              <w:t>17</w:t>
            </w:r>
          </w:p>
        </w:tc>
      </w:tr>
      <w:tr w:rsidR="00130064" w:rsidRPr="00D738FB" w14:paraId="6AB61D7B" w14:textId="77777777" w:rsidTr="00F72982">
        <w:tc>
          <w:tcPr>
            <w:tcW w:w="964" w:type="dxa"/>
            <w:shd w:val="clear" w:color="auto" w:fill="auto"/>
          </w:tcPr>
          <w:p w14:paraId="6A1A6888" w14:textId="77777777" w:rsidR="00130064" w:rsidRPr="00D738FB" w:rsidRDefault="00130064" w:rsidP="00130064">
            <w:pPr>
              <w:pStyle w:val="TableCell0-2Break"/>
              <w:rPr>
                <w:rStyle w:val="ChItalBold"/>
              </w:rPr>
            </w:pPr>
            <w:r w:rsidRPr="00D738FB">
              <w:rPr>
                <w:rStyle w:val="ChItalBold"/>
              </w:rPr>
              <w:t>tenga</w:t>
            </w:r>
          </w:p>
        </w:tc>
        <w:tc>
          <w:tcPr>
            <w:tcW w:w="1077" w:type="dxa"/>
            <w:shd w:val="clear" w:color="auto" w:fill="auto"/>
          </w:tcPr>
          <w:p w14:paraId="12290951" w14:textId="76504F0B" w:rsidR="00130064" w:rsidRPr="00D738FB" w:rsidRDefault="00B7093A" w:rsidP="00130064">
            <w:pPr>
              <w:pStyle w:val="TableCell0-2Break"/>
            </w:pPr>
            <w:r>
              <w:t>‘</w:t>
            </w:r>
            <w:r w:rsidR="00130064">
              <w:t>middle</w:t>
            </w:r>
            <w:r>
              <w:t>’</w:t>
            </w:r>
          </w:p>
        </w:tc>
        <w:tc>
          <w:tcPr>
            <w:tcW w:w="1021" w:type="dxa"/>
            <w:shd w:val="clear" w:color="auto" w:fill="auto"/>
          </w:tcPr>
          <w:p w14:paraId="4B572F15" w14:textId="77777777" w:rsidR="00130064" w:rsidRPr="00D738FB" w:rsidRDefault="00130064" w:rsidP="00AC23C4">
            <w:pPr>
              <w:pStyle w:val="TableCell0-2Break"/>
              <w:ind w:right="170"/>
              <w:jc w:val="right"/>
            </w:pPr>
            <w:r>
              <w:t>42</w:t>
            </w:r>
          </w:p>
        </w:tc>
      </w:tr>
    </w:tbl>
    <w:bookmarkEnd w:id="2017"/>
    <w:p w14:paraId="6795E441" w14:textId="77777777" w:rsidR="00130064" w:rsidRDefault="00130064" w:rsidP="00405E13">
      <w:pPr>
        <w:pStyle w:val="Body0005after05before"/>
      </w:pPr>
      <w:r>
        <w:t>Location nouns are distinct from common nouns (§</w:t>
      </w:r>
      <w:r>
        <w:fldChar w:fldCharType="begin"/>
      </w:r>
      <w:r>
        <w:instrText xml:space="preserve"> REF _Ref342375954 \w \h </w:instrText>
      </w:r>
      <w:r>
        <w:fldChar w:fldCharType="separate"/>
      </w:r>
      <w:r w:rsidR="00154D81">
        <w:rPr>
          <w:cs/>
        </w:rPr>
        <w:t>‎</w:t>
      </w:r>
      <w:r w:rsidR="00154D81">
        <w:t>5.2.1</w:t>
      </w:r>
      <w:r>
        <w:fldChar w:fldCharType="end"/>
      </w:r>
      <w:r>
        <w:t>) in terms of the following properties:</w:t>
      </w:r>
    </w:p>
    <w:p w14:paraId="7C627304" w14:textId="77777777" w:rsidR="00130064" w:rsidRDefault="00130064" w:rsidP="006D26B6">
      <w:pPr>
        <w:pStyle w:val="I0Indented"/>
        <w:numPr>
          <w:ilvl w:val="0"/>
          <w:numId w:val="64"/>
        </w:numPr>
      </w:pPr>
      <w:r>
        <w:t xml:space="preserve">In their nominal uses, location nouns (a) only occur in </w:t>
      </w:r>
      <w:r>
        <w:rPr>
          <w:lang w:eastAsia="en-US"/>
        </w:rPr>
        <w:t xml:space="preserve">prepositional phrases, (b) </w:t>
      </w:r>
      <w:r>
        <w:t xml:space="preserve">can be modified with nouns, demonstratives, or locatives, but with no other constituents, and (c) do not take the </w:t>
      </w:r>
      <w:r w:rsidRPr="00674BB1">
        <w:t xml:space="preserve">possessor </w:t>
      </w:r>
      <w:r>
        <w:t xml:space="preserve">or </w:t>
      </w:r>
      <w:r w:rsidRPr="00674BB1">
        <w:t>possessum</w:t>
      </w:r>
      <w:r>
        <w:t xml:space="preserve"> slots in </w:t>
      </w:r>
      <w:r w:rsidRPr="00674BB1">
        <w:t>adnominal possessive constructions</w:t>
      </w:r>
      <w:r>
        <w:t>.</w:t>
      </w:r>
      <w:r>
        <w:rPr>
          <w:rStyle w:val="FootnoteReference"/>
        </w:rPr>
        <w:footnoteReference w:id="148"/>
      </w:r>
    </w:p>
    <w:p w14:paraId="67E365C0" w14:textId="77777777" w:rsidR="00130064" w:rsidRDefault="00130064" w:rsidP="006D26B6">
      <w:pPr>
        <w:pStyle w:val="I05I"/>
        <w:numPr>
          <w:ilvl w:val="0"/>
          <w:numId w:val="64"/>
        </w:numPr>
      </w:pPr>
      <w:r>
        <w:t xml:space="preserve">In their adnominal uses, location nouns are </w:t>
      </w:r>
      <w:r>
        <w:rPr>
          <w:lang w:eastAsia="en-US"/>
        </w:rPr>
        <w:t>juxtaposed to common nouns only; that is, unlike common nouns</w:t>
      </w:r>
      <w:r w:rsidR="005C2116">
        <w:rPr>
          <w:lang w:eastAsia="en-US"/>
        </w:rPr>
        <w:t>,</w:t>
      </w:r>
      <w:r>
        <w:rPr>
          <w:lang w:eastAsia="en-US"/>
        </w:rPr>
        <w:t xml:space="preserve"> they cannot be stacked.</w:t>
      </w:r>
    </w:p>
    <w:p w14:paraId="19C355FD" w14:textId="77777777" w:rsidR="00130064" w:rsidRDefault="00130064" w:rsidP="00405E13">
      <w:pPr>
        <w:pStyle w:val="Body0000after"/>
      </w:pPr>
      <w:r>
        <w:t>Location nouns are distinct from direction nouns (§</w:t>
      </w:r>
      <w:r>
        <w:fldChar w:fldCharType="begin"/>
      </w:r>
      <w:r>
        <w:instrText xml:space="preserve"> REF _Ref373936913 \w \h </w:instrText>
      </w:r>
      <w:r>
        <w:fldChar w:fldCharType="separate"/>
      </w:r>
      <w:r w:rsidR="00154D81">
        <w:rPr>
          <w:cs/>
        </w:rPr>
        <w:t>‎</w:t>
      </w:r>
      <w:r w:rsidR="00154D81">
        <w:t>5.2.4</w:t>
      </w:r>
      <w:r>
        <w:fldChar w:fldCharType="end"/>
      </w:r>
      <w:r>
        <w:t xml:space="preserve">) in that they can be modified with juxtaposed </w:t>
      </w:r>
      <w:r>
        <w:rPr>
          <w:lang w:eastAsia="en-US"/>
        </w:rPr>
        <w:t>adnominal nouns, while direction nouns cannot be modified in this way.</w:t>
      </w:r>
    </w:p>
    <w:p w14:paraId="75C67936" w14:textId="7019C63C" w:rsidR="00130064" w:rsidRDefault="00130064" w:rsidP="00405E13">
      <w:pPr>
        <w:pStyle w:val="Body0515after"/>
        <w:rPr>
          <w:lang w:eastAsia="en-US"/>
        </w:rPr>
      </w:pPr>
      <w:r>
        <w:rPr>
          <w:lang w:eastAsia="en-US"/>
        </w:rPr>
        <w:t>The nominal uses of the location nouns are discussed in §</w:t>
      </w:r>
      <w:r>
        <w:rPr>
          <w:lang w:eastAsia="en-US"/>
        </w:rPr>
        <w:fldChar w:fldCharType="begin"/>
      </w:r>
      <w:r>
        <w:rPr>
          <w:lang w:eastAsia="en-US"/>
        </w:rPr>
        <w:instrText xml:space="preserve"> REF _Ref322520426 \w \h </w:instrText>
      </w:r>
      <w:r>
        <w:rPr>
          <w:lang w:eastAsia="en-US"/>
        </w:rPr>
      </w:r>
      <w:r>
        <w:rPr>
          <w:lang w:eastAsia="en-US"/>
        </w:rPr>
        <w:fldChar w:fldCharType="separate"/>
      </w:r>
      <w:r w:rsidR="00154D81">
        <w:rPr>
          <w:cs/>
          <w:lang w:eastAsia="en-US"/>
        </w:rPr>
        <w:t>‎</w:t>
      </w:r>
      <w:r w:rsidR="00154D81">
        <w:rPr>
          <w:lang w:eastAsia="en-US"/>
        </w:rPr>
        <w:t>5.2.3.1</w:t>
      </w:r>
      <w:r>
        <w:rPr>
          <w:lang w:eastAsia="en-US"/>
        </w:rPr>
        <w:fldChar w:fldCharType="end"/>
      </w:r>
      <w:r>
        <w:rPr>
          <w:lang w:eastAsia="en-US"/>
        </w:rPr>
        <w:t xml:space="preserve"> and their adnominal uses in §</w:t>
      </w:r>
      <w:r>
        <w:rPr>
          <w:lang w:eastAsia="en-US"/>
        </w:rPr>
        <w:fldChar w:fldCharType="begin"/>
      </w:r>
      <w:r>
        <w:rPr>
          <w:lang w:eastAsia="en-US"/>
        </w:rPr>
        <w:instrText xml:space="preserve"> REF _Ref322520428 \w \h </w:instrText>
      </w:r>
      <w:r>
        <w:rPr>
          <w:lang w:eastAsia="en-US"/>
        </w:rPr>
      </w:r>
      <w:r>
        <w:rPr>
          <w:lang w:eastAsia="en-US"/>
        </w:rPr>
        <w:fldChar w:fldCharType="separate"/>
      </w:r>
      <w:r w:rsidR="00154D81">
        <w:rPr>
          <w:cs/>
          <w:lang w:eastAsia="en-US"/>
        </w:rPr>
        <w:t>‎</w:t>
      </w:r>
      <w:r w:rsidR="00154D81">
        <w:rPr>
          <w:lang w:eastAsia="en-US"/>
        </w:rPr>
        <w:t>5.2.3.2</w:t>
      </w:r>
      <w:r>
        <w:rPr>
          <w:lang w:eastAsia="en-US"/>
        </w:rPr>
        <w:fldChar w:fldCharType="end"/>
      </w:r>
      <w:r>
        <w:rPr>
          <w:lang w:eastAsia="en-US"/>
        </w:rPr>
        <w:t>.</w:t>
      </w:r>
    </w:p>
    <w:p w14:paraId="5A25168F" w14:textId="77777777" w:rsidR="00130064" w:rsidRDefault="00130064" w:rsidP="00130064">
      <w:pPr>
        <w:pStyle w:val="Heading4"/>
        <w:rPr>
          <w:lang w:eastAsia="en-US"/>
        </w:rPr>
      </w:pPr>
      <w:bookmarkStart w:id="2018" w:name="_Ref322520426"/>
      <w:r>
        <w:rPr>
          <w:lang w:eastAsia="en-US"/>
        </w:rPr>
        <w:t>Nominal uses</w:t>
      </w:r>
      <w:bookmarkEnd w:id="2018"/>
    </w:p>
    <w:p w14:paraId="5BDF5539" w14:textId="278EA574" w:rsidR="00130064" w:rsidRDefault="00130064" w:rsidP="00502041">
      <w:pPr>
        <w:pStyle w:val="Body0000after"/>
        <w:rPr>
          <w:lang w:eastAsia="en-US"/>
        </w:rPr>
      </w:pPr>
      <w:r w:rsidRPr="000B4802">
        <w:rPr>
          <w:lang w:eastAsia="en-US"/>
        </w:rPr>
        <w:t>In their nominal uses,</w:t>
      </w:r>
      <w:r>
        <w:rPr>
          <w:lang w:eastAsia="en-US"/>
        </w:rPr>
        <w:t xml:space="preserve"> the nouns always occur inside prepositional phrases and are typically modified with a juxtaposed adnominal noun </w:t>
      </w:r>
      <w:r>
        <w:t xml:space="preserve">such that </w:t>
      </w:r>
      <w:r w:rsidR="00B7093A">
        <w:t>‘</w:t>
      </w:r>
      <w:r w:rsidRPr="0099608C">
        <w:rPr>
          <w:rStyle w:val="ChSmallCaps"/>
        </w:rPr>
        <w:t>prep</w:t>
      </w:r>
      <w:r w:rsidRPr="00D32413">
        <w:t xml:space="preserve"> </w:t>
      </w:r>
      <w:r w:rsidRPr="0099608C">
        <w:rPr>
          <w:rStyle w:val="ChSmallCaps"/>
        </w:rPr>
        <w:t>n.loc</w:t>
      </w:r>
      <w:r w:rsidRPr="00D32413">
        <w:t xml:space="preserve"> </w:t>
      </w:r>
      <w:r w:rsidRPr="0099608C">
        <w:rPr>
          <w:rStyle w:val="ChSmallCaps"/>
        </w:rPr>
        <w:t>n</w:t>
      </w:r>
      <w:r w:rsidR="00B7093A">
        <w:t>’</w:t>
      </w:r>
      <w:r>
        <w:rPr>
          <w:lang w:eastAsia="en-US"/>
        </w:rPr>
        <w:t xml:space="preserve">. Semantically, </w:t>
      </w:r>
      <w:r w:rsidRPr="0099608C">
        <w:rPr>
          <w:rStyle w:val="ChSmallCaps"/>
        </w:rPr>
        <w:t>n.loc</w:t>
      </w:r>
      <w:r w:rsidRPr="00D32413">
        <w:t xml:space="preserve"> </w:t>
      </w:r>
      <w:r w:rsidRPr="0099608C">
        <w:rPr>
          <w:rStyle w:val="ChSmallCaps"/>
        </w:rPr>
        <w:t>n</w:t>
      </w:r>
      <w:r>
        <w:rPr>
          <w:lang w:eastAsia="en-US"/>
        </w:rPr>
        <w:t xml:space="preserve"> noun phrases are </w:t>
      </w:r>
      <w:r w:rsidRPr="00856563">
        <w:t xml:space="preserve">characterized by the subordination of the </w:t>
      </w:r>
      <w:r>
        <w:t xml:space="preserve">adnominal noun in </w:t>
      </w:r>
      <w:r w:rsidRPr="00E33C26">
        <w:rPr>
          <w:rStyle w:val="ChSmallCaps"/>
        </w:rPr>
        <w:t>N2</w:t>
      </w:r>
      <w:r w:rsidRPr="00856563">
        <w:t xml:space="preserve"> </w:t>
      </w:r>
      <w:r>
        <w:t xml:space="preserve">position </w:t>
      </w:r>
      <w:r w:rsidRPr="00856563">
        <w:t xml:space="preserve">under the head nominal </w:t>
      </w:r>
      <w:r>
        <w:t>location noun in N1 position (see also §</w:t>
      </w:r>
      <w:r w:rsidR="00982A70">
        <w:fldChar w:fldCharType="begin"/>
      </w:r>
      <w:r w:rsidR="00982A70">
        <w:instrText xml:space="preserve"> REF _Ref374450559 \w \h </w:instrText>
      </w:r>
      <w:r w:rsidR="00982A70">
        <w:fldChar w:fldCharType="separate"/>
      </w:r>
      <w:r w:rsidR="00154D81">
        <w:rPr>
          <w:cs/>
        </w:rPr>
        <w:t>‎</w:t>
      </w:r>
      <w:r w:rsidR="00154D81">
        <w:t>8.2.2</w:t>
      </w:r>
      <w:r w:rsidR="00982A70">
        <w:fldChar w:fldCharType="end"/>
      </w:r>
      <w:r>
        <w:t>)</w:t>
      </w:r>
      <w:r w:rsidRPr="00856563">
        <w:t>.</w:t>
      </w:r>
    </w:p>
    <w:p w14:paraId="21D54D6A" w14:textId="27EDEF1F" w:rsidR="00130064" w:rsidRDefault="001904B6" w:rsidP="001904B6">
      <w:pPr>
        <w:pStyle w:val="Body0505after"/>
        <w:rPr>
          <w:rFonts w:eastAsia="Times New Roman"/>
        </w:rPr>
      </w:pPr>
      <w:r>
        <w:rPr>
          <w:lang w:eastAsia="en-US"/>
        </w:rPr>
        <w:t xml:space="preserve">Generally speaking, the </w:t>
      </w:r>
      <w:r w:rsidR="00130064">
        <w:rPr>
          <w:lang w:eastAsia="en-US"/>
        </w:rPr>
        <w:t xml:space="preserve">main function of location nouns is to </w:t>
      </w:r>
      <w:r w:rsidR="00130064">
        <w:t xml:space="preserve">specify the spatial relationship between a figure and the ground </w:t>
      </w:r>
      <w:r w:rsidR="00BA6215">
        <w:rPr>
          <w:rStyle w:val="Citation"/>
        </w:rPr>
        <w:fldChar w:fldCharType="begin"/>
      </w:r>
      <w:r w:rsidR="0092006B">
        <w:rPr>
          <w:rStyle w:val="Citation"/>
        </w:rPr>
        <w:instrText>ADDIN CITAVI.PLACEHOLDER 6d91e27f-7fd1-43ff-b79b-ebedf01e716c PFBsYWNlaG9sZGVyPg0KICA8QWRkSW5WZXJzaW9uPjUuMi4wLjg8L0FkZEluVmVyc2lvbj4NCiAgPElkPjZkOTFlMjdmLTdmZDEtNDNmZi1iNzliLWViZWRmMDFlNzE2YzwvSWQ+DQogIDxFbnRyaWVzPg0KICAgIDxFbnRyeT4NCiAgICAgIDxJZD5jZTM5NzY1ZC0zNmY2LTRmZDItYjIwMi00MDFiMWNmMTAxNjQ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XZpbnNvbiBhbmQgV2lsa2lucyAyMDA2OiAzKTwvVGV4dD4NCiAgICA8L1RleHRVbml0Pg0KICA8L1RleHRVbml0cz4NCjwvUGxhY2Vob2xkZXI+</w:instrText>
      </w:r>
      <w:r w:rsidR="00BA6215">
        <w:rPr>
          <w:rStyle w:val="Citation"/>
        </w:rPr>
        <w:fldChar w:fldCharType="separate"/>
      </w:r>
      <w:bookmarkStart w:id="2019" w:name="_CTVP0016d91e27f7fd143ffb79bebedf01e716c"/>
      <w:r w:rsidR="0092006B">
        <w:rPr>
          <w:rStyle w:val="Citation"/>
        </w:rPr>
        <w:t>(Levinson and Wilkins 2006: 3)</w:t>
      </w:r>
      <w:bookmarkEnd w:id="2019"/>
      <w:r w:rsidR="00BA6215">
        <w:rPr>
          <w:rStyle w:val="Citation"/>
        </w:rPr>
        <w:fldChar w:fldCharType="end"/>
      </w:r>
      <w:r w:rsidR="00130064" w:rsidRPr="00C2103D">
        <w:t>,</w:t>
      </w:r>
      <w:r w:rsidR="00130064" w:rsidRPr="00132BEC">
        <w:t xml:space="preserve"> with the ground being </w:t>
      </w:r>
      <w:r w:rsidR="00130064" w:rsidRPr="00856563">
        <w:t xml:space="preserve">encoded </w:t>
      </w:r>
      <w:r w:rsidR="00130064">
        <w:t>by the juxtaposed adnominal noun.</w:t>
      </w:r>
      <w:r w:rsidR="00130064" w:rsidRPr="00CA1CC0">
        <w:rPr>
          <w:lang w:eastAsia="en-US"/>
        </w:rPr>
        <w:t xml:space="preserve"> </w:t>
      </w:r>
      <w:r>
        <w:rPr>
          <w:lang w:eastAsia="en-US"/>
        </w:rPr>
        <w:t xml:space="preserve">The same applies to the Papuan Malay location nouns, in that they </w:t>
      </w:r>
      <w:r w:rsidR="00130064">
        <w:rPr>
          <w:lang w:eastAsia="en-US"/>
        </w:rPr>
        <w:t>more fully specify the spatial relationship between figure and ground</w:t>
      </w:r>
      <w:r w:rsidR="00130064" w:rsidRPr="007C7250">
        <w:rPr>
          <w:rFonts w:eastAsia="Times New Roman"/>
        </w:rPr>
        <w:t xml:space="preserve"> </w:t>
      </w:r>
      <w:r w:rsidR="00130064">
        <w:rPr>
          <w:rFonts w:eastAsia="Times New Roman"/>
        </w:rPr>
        <w:t xml:space="preserve">than is achieved by a bare preposition that introduces the ground. This is illustrated with the contrastive examples in </w:t>
      </w:r>
      <w:r w:rsidR="00130064">
        <w:rPr>
          <w:rFonts w:eastAsia="Times New Roman"/>
        </w:rPr>
        <w:fldChar w:fldCharType="begin"/>
      </w:r>
      <w:r w:rsidR="00130064">
        <w:rPr>
          <w:rFonts w:eastAsia="Times New Roman"/>
        </w:rPr>
        <w:instrText xml:space="preserve"> REF _Ref368127620 \h </w:instrText>
      </w:r>
      <w:r w:rsidR="00130064">
        <w:rPr>
          <w:rFonts w:eastAsia="Times New Roman"/>
        </w:rPr>
      </w:r>
      <w:r w:rsidR="00130064">
        <w:rPr>
          <w:rFonts w:eastAsia="Times New Roman"/>
        </w:rPr>
        <w:fldChar w:fldCharType="separate"/>
      </w:r>
      <w:r w:rsidR="00154D81" w:rsidRPr="007A0BC8">
        <w:t>(</w:t>
      </w:r>
      <w:r w:rsidR="00154D81">
        <w:rPr>
          <w:noProof/>
        </w:rPr>
        <w:t>21</w:t>
      </w:r>
      <w:r w:rsidR="00154D81" w:rsidRPr="007A0BC8">
        <w:t>)</w:t>
      </w:r>
      <w:r w:rsidR="00130064">
        <w:rPr>
          <w:rFonts w:eastAsia="Times New Roman"/>
        </w:rPr>
        <w:fldChar w:fldCharType="end"/>
      </w:r>
      <w:r w:rsidR="00130064">
        <w:rPr>
          <w:rFonts w:eastAsia="Times New Roman"/>
        </w:rPr>
        <w:t xml:space="preserve"> to </w:t>
      </w:r>
      <w:r w:rsidR="00130064">
        <w:rPr>
          <w:rFonts w:eastAsia="Times New Roman"/>
        </w:rPr>
        <w:fldChar w:fldCharType="begin"/>
      </w:r>
      <w:r w:rsidR="00130064">
        <w:rPr>
          <w:rFonts w:eastAsia="Times New Roman"/>
        </w:rPr>
        <w:instrText xml:space="preserve"> REF _Ref368127622 \h </w:instrText>
      </w:r>
      <w:r w:rsidR="00130064">
        <w:rPr>
          <w:rFonts w:eastAsia="Times New Roman"/>
        </w:rPr>
      </w:r>
      <w:r w:rsidR="00130064">
        <w:rPr>
          <w:rFonts w:eastAsia="Times New Roman"/>
        </w:rPr>
        <w:fldChar w:fldCharType="separate"/>
      </w:r>
      <w:r w:rsidR="00154D81" w:rsidRPr="007A0BC8">
        <w:t>(</w:t>
      </w:r>
      <w:r w:rsidR="00154D81">
        <w:rPr>
          <w:noProof/>
        </w:rPr>
        <w:t>23</w:t>
      </w:r>
      <w:r w:rsidR="00154D81" w:rsidRPr="007A0BC8">
        <w:t>)</w:t>
      </w:r>
      <w:r w:rsidR="00130064">
        <w:rPr>
          <w:rFonts w:eastAsia="Times New Roman"/>
        </w:rPr>
        <w:fldChar w:fldCharType="end"/>
      </w:r>
      <w:r w:rsidR="00130064">
        <w:rPr>
          <w:rFonts w:eastAsia="Times New Roman"/>
        </w:rPr>
        <w:t xml:space="preserve"> and in </w:t>
      </w:r>
      <w:r w:rsidR="00130064">
        <w:rPr>
          <w:rFonts w:eastAsia="Times New Roman"/>
        </w:rPr>
        <w:fldChar w:fldCharType="begin"/>
      </w:r>
      <w:r w:rsidR="00130064">
        <w:rPr>
          <w:rFonts w:eastAsia="Times New Roman"/>
        </w:rPr>
        <w:instrText xml:space="preserve"> REF _Ref368127623 \h </w:instrText>
      </w:r>
      <w:r w:rsidR="00130064">
        <w:rPr>
          <w:rFonts w:eastAsia="Times New Roman"/>
        </w:rPr>
      </w:r>
      <w:r w:rsidR="00130064">
        <w:rPr>
          <w:rFonts w:eastAsia="Times New Roman"/>
        </w:rPr>
        <w:fldChar w:fldCharType="separate"/>
      </w:r>
      <w:r w:rsidR="00154D81" w:rsidRPr="007A0BC8">
        <w:t>(</w:t>
      </w:r>
      <w:r w:rsidR="00154D81">
        <w:rPr>
          <w:noProof/>
        </w:rPr>
        <w:t>24</w:t>
      </w:r>
      <w:r w:rsidR="00154D81" w:rsidRPr="007A0BC8">
        <w:t>)</w:t>
      </w:r>
      <w:r w:rsidR="00130064">
        <w:rPr>
          <w:rFonts w:eastAsia="Times New Roman"/>
        </w:rPr>
        <w:fldChar w:fldCharType="end"/>
      </w:r>
      <w:r w:rsidR="00130064">
        <w:rPr>
          <w:rFonts w:eastAsia="Times New Roman"/>
        </w:rPr>
        <w:t xml:space="preserve"> and </w:t>
      </w:r>
      <w:r w:rsidR="00130064">
        <w:rPr>
          <w:rFonts w:eastAsia="Times New Roman"/>
        </w:rPr>
        <w:fldChar w:fldCharType="begin"/>
      </w:r>
      <w:r w:rsidR="00130064">
        <w:rPr>
          <w:rFonts w:eastAsia="Times New Roman"/>
        </w:rPr>
        <w:instrText xml:space="preserve"> REF _Ref368127624 \h </w:instrText>
      </w:r>
      <w:r w:rsidR="00130064">
        <w:rPr>
          <w:rFonts w:eastAsia="Times New Roman"/>
        </w:rPr>
      </w:r>
      <w:r w:rsidR="00130064">
        <w:rPr>
          <w:rFonts w:eastAsia="Times New Roman"/>
        </w:rPr>
        <w:fldChar w:fldCharType="separate"/>
      </w:r>
      <w:r w:rsidR="00154D81" w:rsidRPr="007A0BC8">
        <w:t>(</w:t>
      </w:r>
      <w:r w:rsidR="00154D81">
        <w:rPr>
          <w:noProof/>
        </w:rPr>
        <w:t>25</w:t>
      </w:r>
      <w:r w:rsidR="00154D81" w:rsidRPr="007A0BC8">
        <w:t>)</w:t>
      </w:r>
      <w:r w:rsidR="00130064">
        <w:rPr>
          <w:rFonts w:eastAsia="Times New Roman"/>
        </w:rPr>
        <w:fldChar w:fldCharType="end"/>
      </w:r>
      <w:r w:rsidR="00130064">
        <w:rPr>
          <w:rFonts w:eastAsia="Times New Roman"/>
        </w:rPr>
        <w:t>.</w:t>
      </w:r>
    </w:p>
    <w:p w14:paraId="0F07AFF5" w14:textId="50F975F3" w:rsidR="00130064" w:rsidRDefault="00B7093A" w:rsidP="00130064">
      <w:pPr>
        <w:pStyle w:val="ExampleTitle"/>
      </w:pPr>
      <w:r>
        <w:t>‘</w:t>
      </w:r>
      <w:r w:rsidR="00130064" w:rsidRPr="0099608C">
        <w:rPr>
          <w:rStyle w:val="ChSmallCaps"/>
        </w:rPr>
        <w:t>prep</w:t>
      </w:r>
      <w:r w:rsidR="00130064" w:rsidRPr="00D32413">
        <w:t xml:space="preserve"> </w:t>
      </w:r>
      <w:r w:rsidR="00130064" w:rsidRPr="0099608C">
        <w:rPr>
          <w:rStyle w:val="ChSmallCaps"/>
        </w:rPr>
        <w:t>n.loc</w:t>
      </w:r>
      <w:r w:rsidR="00130064" w:rsidRPr="00D32413">
        <w:t xml:space="preserve"> </w:t>
      </w:r>
      <w:r w:rsidR="00130064" w:rsidRPr="0099608C">
        <w:rPr>
          <w:rStyle w:val="ChSmallCaps"/>
        </w:rPr>
        <w:t>n</w:t>
      </w:r>
      <w:r>
        <w:t>’</w:t>
      </w:r>
      <w:r w:rsidR="00130064">
        <w:t xml:space="preserve"> versus </w:t>
      </w:r>
      <w:r>
        <w:t>‘</w:t>
      </w:r>
      <w:r w:rsidR="00130064" w:rsidRPr="0099608C">
        <w:rPr>
          <w:rStyle w:val="ChSmallCaps"/>
        </w:rPr>
        <w:t>prep</w:t>
      </w:r>
      <w:r w:rsidR="00130064" w:rsidRPr="00D32413">
        <w:t xml:space="preserve"> </w:t>
      </w:r>
      <w:r w:rsidR="00130064" w:rsidRPr="0099608C">
        <w:rPr>
          <w:rStyle w:val="ChSmallCaps"/>
        </w:rPr>
        <w:t>n</w:t>
      </w:r>
      <w:r>
        <w:t>’</w:t>
      </w:r>
      <w:r w:rsidR="00130064">
        <w:t xml:space="preserve"> prepositional phrases</w:t>
      </w:r>
    </w:p>
    <w:tbl>
      <w:tblPr>
        <w:tblW w:w="6592" w:type="dxa"/>
        <w:tblCellMar>
          <w:left w:w="42" w:type="dxa"/>
          <w:right w:w="42" w:type="dxa"/>
        </w:tblCellMar>
        <w:tblLook w:val="01E0" w:firstRow="1" w:lastRow="1" w:firstColumn="1" w:lastColumn="1" w:noHBand="0" w:noVBand="0"/>
      </w:tblPr>
      <w:tblGrid>
        <w:gridCol w:w="709"/>
        <w:gridCol w:w="360"/>
        <w:gridCol w:w="785"/>
        <w:gridCol w:w="765"/>
        <w:gridCol w:w="1934"/>
        <w:gridCol w:w="2039"/>
      </w:tblGrid>
      <w:tr w:rsidR="00AC23C4" w14:paraId="479FE251" w14:textId="77777777" w:rsidTr="00AC23C4">
        <w:tc>
          <w:tcPr>
            <w:tcW w:w="709" w:type="dxa"/>
            <w:shd w:val="clear" w:color="auto" w:fill="auto"/>
          </w:tcPr>
          <w:p w14:paraId="34F5F251" w14:textId="77777777" w:rsidR="00130064" w:rsidRPr="00FA38A0" w:rsidRDefault="00130064" w:rsidP="00130064">
            <w:pPr>
              <w:pStyle w:val="O0Nwnext"/>
            </w:pPr>
            <w:bookmarkStart w:id="2020" w:name="_Ref368127620"/>
            <w:r w:rsidRPr="007A0BC8">
              <w:t>(</w:t>
            </w:r>
            <w:fldSimple w:instr=" SEQ ( \* ARABIC \s 1 ">
              <w:r w:rsidR="00154D81">
                <w:rPr>
                  <w:noProof/>
                </w:rPr>
                <w:t>21</w:t>
              </w:r>
            </w:fldSimple>
            <w:r w:rsidRPr="007A0BC8">
              <w:t>)</w:t>
            </w:r>
            <w:bookmarkEnd w:id="2020"/>
          </w:p>
        </w:tc>
        <w:tc>
          <w:tcPr>
            <w:tcW w:w="360" w:type="dxa"/>
            <w:shd w:val="clear" w:color="auto" w:fill="auto"/>
          </w:tcPr>
          <w:p w14:paraId="5A5DDCA0" w14:textId="77777777" w:rsidR="00130064" w:rsidRPr="00C07EA8" w:rsidRDefault="00130064" w:rsidP="00130064">
            <w:pPr>
              <w:pStyle w:val="O0Nwnext"/>
              <w:rPr>
                <w:rStyle w:val="ChItalBold"/>
              </w:rPr>
            </w:pPr>
            <w:r w:rsidRPr="00C07EA8">
              <w:rPr>
                <w:rStyle w:val="ChItalBold"/>
              </w:rPr>
              <w:t>di</w:t>
            </w:r>
          </w:p>
        </w:tc>
        <w:tc>
          <w:tcPr>
            <w:tcW w:w="785" w:type="dxa"/>
            <w:shd w:val="clear" w:color="auto" w:fill="auto"/>
          </w:tcPr>
          <w:p w14:paraId="5DE5BFBD" w14:textId="77777777" w:rsidR="00130064" w:rsidRPr="00C07EA8" w:rsidRDefault="00130064" w:rsidP="00130064">
            <w:pPr>
              <w:pStyle w:val="O0Nwnext"/>
              <w:rPr>
                <w:rStyle w:val="ChItalBold"/>
              </w:rPr>
            </w:pPr>
            <w:r w:rsidRPr="00C07EA8">
              <w:rPr>
                <w:rStyle w:val="ChItalBold"/>
              </w:rPr>
              <w:t>atas</w:t>
            </w:r>
          </w:p>
        </w:tc>
        <w:tc>
          <w:tcPr>
            <w:tcW w:w="765" w:type="dxa"/>
            <w:shd w:val="clear" w:color="auto" w:fill="auto"/>
          </w:tcPr>
          <w:p w14:paraId="51F998CA" w14:textId="77777777" w:rsidR="00130064" w:rsidRPr="005945F9" w:rsidRDefault="00130064" w:rsidP="00130064">
            <w:pPr>
              <w:pStyle w:val="O0Nwnext"/>
              <w:rPr>
                <w:rStyle w:val="ChItalBold"/>
              </w:rPr>
            </w:pPr>
            <w:r>
              <w:rPr>
                <w:rStyle w:val="ChItalBold"/>
              </w:rPr>
              <w:t>pohon</w:t>
            </w:r>
            <w:r w:rsidR="004F1373">
              <w:rPr>
                <w:rStyle w:val="ChItalBold"/>
              </w:rPr>
              <w:t>g</w:t>
            </w:r>
          </w:p>
        </w:tc>
        <w:tc>
          <w:tcPr>
            <w:tcW w:w="1934" w:type="dxa"/>
            <w:shd w:val="clear" w:color="auto" w:fill="auto"/>
          </w:tcPr>
          <w:p w14:paraId="6F676322" w14:textId="06F46861" w:rsidR="00130064" w:rsidRPr="00C07EA8" w:rsidRDefault="00B7093A" w:rsidP="00130064">
            <w:pPr>
              <w:pStyle w:val="O0Nwnext"/>
            </w:pPr>
            <w:r>
              <w:t>‘</w:t>
            </w:r>
            <w:r w:rsidR="00130064">
              <w:t>in the top of the tree</w:t>
            </w:r>
            <w:r>
              <w:t>’</w:t>
            </w:r>
          </w:p>
        </w:tc>
        <w:tc>
          <w:tcPr>
            <w:tcW w:w="2039" w:type="dxa"/>
            <w:shd w:val="clear" w:color="auto" w:fill="auto"/>
          </w:tcPr>
          <w:p w14:paraId="6C5302D0" w14:textId="77777777" w:rsidR="00130064" w:rsidRPr="00F01A2A" w:rsidRDefault="00130064" w:rsidP="00130064">
            <w:pPr>
              <w:pStyle w:val="O0Nwnext"/>
              <w:rPr>
                <w:rStyle w:val="ExampleSource"/>
              </w:rPr>
            </w:pPr>
            <w:r w:rsidRPr="00F01A2A">
              <w:rPr>
                <w:rStyle w:val="ExampleSource"/>
              </w:rPr>
              <w:t>[081006-023-CvEx.0061]</w:t>
            </w:r>
          </w:p>
        </w:tc>
      </w:tr>
      <w:tr w:rsidR="00AC23C4" w:rsidRPr="00C07EA8" w14:paraId="5639302D" w14:textId="77777777" w:rsidTr="00AC23C4">
        <w:tc>
          <w:tcPr>
            <w:tcW w:w="709" w:type="dxa"/>
            <w:shd w:val="clear" w:color="auto" w:fill="auto"/>
          </w:tcPr>
          <w:p w14:paraId="5BBA27E6" w14:textId="77777777" w:rsidR="00130064" w:rsidRPr="00C07EA8" w:rsidRDefault="00130064" w:rsidP="00130064">
            <w:pPr>
              <w:pStyle w:val="TableCell0-2Break"/>
            </w:pPr>
          </w:p>
        </w:tc>
        <w:tc>
          <w:tcPr>
            <w:tcW w:w="360" w:type="dxa"/>
            <w:shd w:val="clear" w:color="auto" w:fill="auto"/>
          </w:tcPr>
          <w:p w14:paraId="0F9980AB" w14:textId="77777777" w:rsidR="00130064" w:rsidRPr="00C07EA8" w:rsidRDefault="00130064" w:rsidP="00130064">
            <w:pPr>
              <w:pStyle w:val="TableCell0-2Break"/>
            </w:pPr>
            <w:r w:rsidRPr="00C07EA8">
              <w:t>at</w:t>
            </w:r>
          </w:p>
        </w:tc>
        <w:tc>
          <w:tcPr>
            <w:tcW w:w="785" w:type="dxa"/>
            <w:shd w:val="clear" w:color="auto" w:fill="auto"/>
          </w:tcPr>
          <w:p w14:paraId="0EE9D8FF" w14:textId="77777777" w:rsidR="00130064" w:rsidRPr="00C07EA8" w:rsidRDefault="00130064" w:rsidP="00130064">
            <w:pPr>
              <w:pStyle w:val="TableCell0-2Break"/>
            </w:pPr>
            <w:r w:rsidRPr="00C07EA8">
              <w:t>top</w:t>
            </w:r>
          </w:p>
        </w:tc>
        <w:tc>
          <w:tcPr>
            <w:tcW w:w="765" w:type="dxa"/>
            <w:shd w:val="clear" w:color="auto" w:fill="auto"/>
          </w:tcPr>
          <w:p w14:paraId="3C365CF1" w14:textId="77777777" w:rsidR="00130064" w:rsidRPr="00C07EA8" w:rsidRDefault="00130064" w:rsidP="00130064">
            <w:pPr>
              <w:pStyle w:val="TableCell0-2Break"/>
            </w:pPr>
            <w:r w:rsidRPr="00C07EA8">
              <w:t>tree</w:t>
            </w:r>
          </w:p>
        </w:tc>
        <w:tc>
          <w:tcPr>
            <w:tcW w:w="1934" w:type="dxa"/>
            <w:shd w:val="clear" w:color="auto" w:fill="auto"/>
          </w:tcPr>
          <w:p w14:paraId="0C986D22" w14:textId="77777777" w:rsidR="00130064" w:rsidRPr="00C07EA8" w:rsidRDefault="00130064" w:rsidP="00130064">
            <w:pPr>
              <w:pStyle w:val="TableCell0-2Break"/>
            </w:pPr>
          </w:p>
        </w:tc>
        <w:tc>
          <w:tcPr>
            <w:tcW w:w="2039" w:type="dxa"/>
            <w:shd w:val="clear" w:color="auto" w:fill="auto"/>
          </w:tcPr>
          <w:p w14:paraId="4E9F7430" w14:textId="77777777" w:rsidR="00130064" w:rsidRPr="00C07EA8" w:rsidRDefault="00130064" w:rsidP="00130064">
            <w:pPr>
              <w:pStyle w:val="TableCell0-2Break"/>
            </w:pPr>
          </w:p>
        </w:tc>
      </w:tr>
      <w:tr w:rsidR="00AC23C4" w14:paraId="2014E9AE" w14:textId="77777777" w:rsidTr="00AC23C4">
        <w:tc>
          <w:tcPr>
            <w:tcW w:w="709" w:type="dxa"/>
            <w:shd w:val="clear" w:color="auto" w:fill="auto"/>
          </w:tcPr>
          <w:p w14:paraId="6AFA06E9" w14:textId="77777777" w:rsidR="00130064" w:rsidRPr="00FA38A0" w:rsidRDefault="00130064" w:rsidP="00130064">
            <w:pPr>
              <w:pStyle w:val="TableCell2-0"/>
            </w:pPr>
            <w:bookmarkStart w:id="2021" w:name="_Ref368127621"/>
            <w:r w:rsidRPr="007A0BC8">
              <w:t>(</w:t>
            </w:r>
            <w:fldSimple w:instr=" SEQ ( \* ARABIC \s 1 ">
              <w:r w:rsidR="00154D81">
                <w:rPr>
                  <w:noProof/>
                </w:rPr>
                <w:t>22</w:t>
              </w:r>
            </w:fldSimple>
            <w:r w:rsidRPr="007A0BC8">
              <w:t>)</w:t>
            </w:r>
            <w:bookmarkEnd w:id="2021"/>
          </w:p>
        </w:tc>
        <w:tc>
          <w:tcPr>
            <w:tcW w:w="360" w:type="dxa"/>
            <w:shd w:val="clear" w:color="auto" w:fill="auto"/>
          </w:tcPr>
          <w:p w14:paraId="14E80D50" w14:textId="77777777" w:rsidR="00130064" w:rsidRPr="00C07EA8" w:rsidRDefault="00130064" w:rsidP="00130064">
            <w:pPr>
              <w:pStyle w:val="TableCell2-0"/>
              <w:rPr>
                <w:rStyle w:val="ChItalBold"/>
              </w:rPr>
            </w:pPr>
            <w:r w:rsidRPr="00C07EA8">
              <w:rPr>
                <w:rStyle w:val="ChItalBold"/>
              </w:rPr>
              <w:t>di</w:t>
            </w:r>
          </w:p>
        </w:tc>
        <w:tc>
          <w:tcPr>
            <w:tcW w:w="785" w:type="dxa"/>
            <w:shd w:val="clear" w:color="auto" w:fill="auto"/>
          </w:tcPr>
          <w:p w14:paraId="2553627F" w14:textId="77777777" w:rsidR="00130064" w:rsidRPr="00C07EA8" w:rsidRDefault="00130064" w:rsidP="00130064">
            <w:pPr>
              <w:pStyle w:val="TableCell2-0"/>
              <w:rPr>
                <w:rStyle w:val="ChItalBold"/>
              </w:rPr>
            </w:pPr>
            <w:r w:rsidRPr="00C07EA8">
              <w:rPr>
                <w:rStyle w:val="ChItalBold"/>
              </w:rPr>
              <w:t>bawa</w:t>
            </w:r>
          </w:p>
        </w:tc>
        <w:tc>
          <w:tcPr>
            <w:tcW w:w="765" w:type="dxa"/>
            <w:shd w:val="clear" w:color="auto" w:fill="auto"/>
          </w:tcPr>
          <w:p w14:paraId="0AF670F7" w14:textId="77777777" w:rsidR="00130064" w:rsidRPr="005945F9" w:rsidRDefault="00130064" w:rsidP="00130064">
            <w:pPr>
              <w:pStyle w:val="TableCell2-0"/>
              <w:rPr>
                <w:rStyle w:val="ChItalBold"/>
              </w:rPr>
            </w:pPr>
            <w:r>
              <w:rPr>
                <w:rStyle w:val="ChItalBold"/>
              </w:rPr>
              <w:t>pohon</w:t>
            </w:r>
            <w:r w:rsidR="004F1373">
              <w:rPr>
                <w:rStyle w:val="ChItalBold"/>
              </w:rPr>
              <w:t>g</w:t>
            </w:r>
          </w:p>
        </w:tc>
        <w:tc>
          <w:tcPr>
            <w:tcW w:w="1934" w:type="dxa"/>
            <w:shd w:val="clear" w:color="auto" w:fill="auto"/>
          </w:tcPr>
          <w:p w14:paraId="2B586A81" w14:textId="01777F16" w:rsidR="00130064" w:rsidRPr="00C07EA8" w:rsidRDefault="00B7093A" w:rsidP="00130064">
            <w:pPr>
              <w:pStyle w:val="TableCell2-0"/>
            </w:pPr>
            <w:r>
              <w:t>‘</w:t>
            </w:r>
            <w:r w:rsidR="00130E7E">
              <w:t xml:space="preserve">under </w:t>
            </w:r>
            <w:r w:rsidR="00130064">
              <w:t>the tree</w:t>
            </w:r>
            <w:r>
              <w:t>’</w:t>
            </w:r>
          </w:p>
        </w:tc>
        <w:tc>
          <w:tcPr>
            <w:tcW w:w="2039" w:type="dxa"/>
            <w:shd w:val="clear" w:color="auto" w:fill="auto"/>
          </w:tcPr>
          <w:p w14:paraId="79FAA83B" w14:textId="77777777" w:rsidR="00130064" w:rsidRPr="00F47529" w:rsidRDefault="00130064" w:rsidP="00130064">
            <w:pPr>
              <w:pStyle w:val="TableCell2-0"/>
              <w:rPr>
                <w:rStyle w:val="ExampleSource"/>
              </w:rPr>
            </w:pPr>
            <w:r w:rsidRPr="00F47529">
              <w:rPr>
                <w:rStyle w:val="ExampleSource"/>
              </w:rPr>
              <w:t>[081109-002-JR.0002]</w:t>
            </w:r>
          </w:p>
        </w:tc>
      </w:tr>
      <w:tr w:rsidR="00AC23C4" w14:paraId="1E7316A1" w14:textId="77777777" w:rsidTr="00AC23C4">
        <w:tc>
          <w:tcPr>
            <w:tcW w:w="709" w:type="dxa"/>
            <w:shd w:val="clear" w:color="auto" w:fill="auto"/>
          </w:tcPr>
          <w:p w14:paraId="5D5570A1" w14:textId="77777777" w:rsidR="00130064" w:rsidRPr="00363FFF" w:rsidRDefault="00130064" w:rsidP="00130064">
            <w:pPr>
              <w:pStyle w:val="TableCell0-2Break"/>
              <w:rPr>
                <w:lang w:eastAsia="en-US"/>
              </w:rPr>
            </w:pPr>
          </w:p>
        </w:tc>
        <w:tc>
          <w:tcPr>
            <w:tcW w:w="360" w:type="dxa"/>
            <w:shd w:val="clear" w:color="auto" w:fill="auto"/>
          </w:tcPr>
          <w:p w14:paraId="31CEC813" w14:textId="77777777" w:rsidR="00130064" w:rsidRPr="00C07EA8" w:rsidRDefault="00130064" w:rsidP="00130064">
            <w:pPr>
              <w:pStyle w:val="TableCell0-2Break"/>
            </w:pPr>
            <w:r w:rsidRPr="00C07EA8">
              <w:t>at</w:t>
            </w:r>
          </w:p>
        </w:tc>
        <w:tc>
          <w:tcPr>
            <w:tcW w:w="785" w:type="dxa"/>
            <w:shd w:val="clear" w:color="auto" w:fill="auto"/>
          </w:tcPr>
          <w:p w14:paraId="64DE56D8" w14:textId="77777777" w:rsidR="00130064" w:rsidRDefault="00130064" w:rsidP="00130064">
            <w:pPr>
              <w:pStyle w:val="TableCell0-2Break"/>
              <w:rPr>
                <w:lang w:eastAsia="en-US"/>
              </w:rPr>
            </w:pPr>
            <w:r>
              <w:rPr>
                <w:lang w:eastAsia="en-US"/>
              </w:rPr>
              <w:t>bottom</w:t>
            </w:r>
          </w:p>
        </w:tc>
        <w:tc>
          <w:tcPr>
            <w:tcW w:w="765" w:type="dxa"/>
            <w:shd w:val="clear" w:color="auto" w:fill="auto"/>
          </w:tcPr>
          <w:p w14:paraId="40B6836C" w14:textId="77777777" w:rsidR="00130064" w:rsidRDefault="00130064" w:rsidP="00130064">
            <w:pPr>
              <w:pStyle w:val="TableCell0-2Break"/>
              <w:rPr>
                <w:lang w:eastAsia="en-US"/>
              </w:rPr>
            </w:pPr>
            <w:r>
              <w:rPr>
                <w:lang w:eastAsia="en-US"/>
              </w:rPr>
              <w:t>tree</w:t>
            </w:r>
          </w:p>
        </w:tc>
        <w:tc>
          <w:tcPr>
            <w:tcW w:w="1934" w:type="dxa"/>
            <w:shd w:val="clear" w:color="auto" w:fill="auto"/>
          </w:tcPr>
          <w:p w14:paraId="34DC8FBD" w14:textId="77777777" w:rsidR="00130064" w:rsidRPr="00C07EA8" w:rsidRDefault="00130064" w:rsidP="00130064">
            <w:pPr>
              <w:pStyle w:val="TableCell0-2Break"/>
            </w:pPr>
          </w:p>
        </w:tc>
        <w:tc>
          <w:tcPr>
            <w:tcW w:w="2039" w:type="dxa"/>
            <w:shd w:val="clear" w:color="auto" w:fill="auto"/>
          </w:tcPr>
          <w:p w14:paraId="0C8326C5" w14:textId="77777777" w:rsidR="00130064" w:rsidRPr="00C07EA8" w:rsidRDefault="00130064" w:rsidP="00130064">
            <w:pPr>
              <w:pStyle w:val="TableCell0-2Break"/>
            </w:pPr>
          </w:p>
        </w:tc>
      </w:tr>
      <w:tr w:rsidR="00AC23C4" w14:paraId="1DC8A664" w14:textId="77777777" w:rsidTr="00AC23C4">
        <w:tc>
          <w:tcPr>
            <w:tcW w:w="709" w:type="dxa"/>
            <w:shd w:val="clear" w:color="auto" w:fill="auto"/>
          </w:tcPr>
          <w:p w14:paraId="4037E7C5" w14:textId="77777777" w:rsidR="00130064" w:rsidRPr="00FA38A0" w:rsidRDefault="00130064" w:rsidP="00130064">
            <w:pPr>
              <w:pStyle w:val="TableCell2-0"/>
            </w:pPr>
            <w:bookmarkStart w:id="2022" w:name="_Ref368127622"/>
            <w:r w:rsidRPr="007A0BC8">
              <w:lastRenderedPageBreak/>
              <w:t>(</w:t>
            </w:r>
            <w:fldSimple w:instr=" SEQ ( \* ARABIC \s 1 ">
              <w:r w:rsidR="00154D81">
                <w:rPr>
                  <w:noProof/>
                </w:rPr>
                <w:t>23</w:t>
              </w:r>
            </w:fldSimple>
            <w:r w:rsidRPr="007A0BC8">
              <w:t>)</w:t>
            </w:r>
            <w:bookmarkEnd w:id="2022"/>
          </w:p>
        </w:tc>
        <w:tc>
          <w:tcPr>
            <w:tcW w:w="360" w:type="dxa"/>
            <w:shd w:val="clear" w:color="auto" w:fill="auto"/>
          </w:tcPr>
          <w:p w14:paraId="3BC33CC5" w14:textId="77777777" w:rsidR="00130064" w:rsidRPr="00C07EA8" w:rsidRDefault="00130064" w:rsidP="00130064">
            <w:pPr>
              <w:pStyle w:val="TableCell2-0"/>
              <w:rPr>
                <w:rStyle w:val="ChItalBold"/>
              </w:rPr>
            </w:pPr>
            <w:r w:rsidRPr="00C07EA8">
              <w:rPr>
                <w:rStyle w:val="ChItalBold"/>
              </w:rPr>
              <w:t>di</w:t>
            </w:r>
          </w:p>
        </w:tc>
        <w:tc>
          <w:tcPr>
            <w:tcW w:w="785" w:type="dxa"/>
            <w:shd w:val="clear" w:color="auto" w:fill="auto"/>
          </w:tcPr>
          <w:p w14:paraId="4BFF20FD" w14:textId="77777777" w:rsidR="00130064" w:rsidRPr="00C07EA8" w:rsidRDefault="00130064" w:rsidP="00130064">
            <w:pPr>
              <w:pStyle w:val="TableCell2-0"/>
              <w:rPr>
                <w:rStyle w:val="ChItalBold"/>
              </w:rPr>
            </w:pPr>
          </w:p>
        </w:tc>
        <w:tc>
          <w:tcPr>
            <w:tcW w:w="765" w:type="dxa"/>
            <w:shd w:val="clear" w:color="auto" w:fill="auto"/>
          </w:tcPr>
          <w:p w14:paraId="15A1786F" w14:textId="77777777" w:rsidR="00130064" w:rsidRPr="005945F9" w:rsidRDefault="00130064" w:rsidP="00130064">
            <w:pPr>
              <w:pStyle w:val="TableCell2-0"/>
              <w:rPr>
                <w:rStyle w:val="ChItalBold"/>
              </w:rPr>
            </w:pPr>
            <w:r>
              <w:rPr>
                <w:rStyle w:val="ChItalBold"/>
              </w:rPr>
              <w:t>pohon</w:t>
            </w:r>
            <w:r w:rsidR="004F1373">
              <w:rPr>
                <w:rStyle w:val="ChItalBold"/>
              </w:rPr>
              <w:t>g</w:t>
            </w:r>
          </w:p>
        </w:tc>
        <w:tc>
          <w:tcPr>
            <w:tcW w:w="1934" w:type="dxa"/>
            <w:shd w:val="clear" w:color="auto" w:fill="auto"/>
          </w:tcPr>
          <w:p w14:paraId="6E95EABA" w14:textId="723871ED" w:rsidR="00130064" w:rsidRPr="00C07EA8" w:rsidRDefault="00B7093A" w:rsidP="00130064">
            <w:pPr>
              <w:pStyle w:val="TableCell2-0"/>
            </w:pPr>
            <w:r>
              <w:t>‘</w:t>
            </w:r>
            <w:r w:rsidR="00130064">
              <w:t>in the tree</w:t>
            </w:r>
          </w:p>
        </w:tc>
        <w:tc>
          <w:tcPr>
            <w:tcW w:w="2039" w:type="dxa"/>
            <w:shd w:val="clear" w:color="auto" w:fill="auto"/>
          </w:tcPr>
          <w:p w14:paraId="085AC873" w14:textId="77777777" w:rsidR="00130064" w:rsidRPr="00F47529" w:rsidRDefault="00130064" w:rsidP="00130064">
            <w:pPr>
              <w:pStyle w:val="TableCell2-0"/>
              <w:rPr>
                <w:rStyle w:val="ExampleSource"/>
              </w:rPr>
            </w:pPr>
            <w:r w:rsidRPr="00F47529">
              <w:rPr>
                <w:rStyle w:val="ExampleSource"/>
              </w:rPr>
              <w:t>[081006-023-CvEx.0080]</w:t>
            </w:r>
          </w:p>
        </w:tc>
      </w:tr>
      <w:tr w:rsidR="00AC23C4" w14:paraId="6ACF2D00" w14:textId="77777777" w:rsidTr="00AC23C4">
        <w:tc>
          <w:tcPr>
            <w:tcW w:w="709" w:type="dxa"/>
            <w:shd w:val="clear" w:color="auto" w:fill="auto"/>
          </w:tcPr>
          <w:p w14:paraId="35A4102A" w14:textId="77777777" w:rsidR="00130064" w:rsidRPr="00363FFF" w:rsidRDefault="00130064" w:rsidP="00130064">
            <w:pPr>
              <w:pStyle w:val="TableCell0-2Break"/>
              <w:rPr>
                <w:lang w:eastAsia="en-US"/>
              </w:rPr>
            </w:pPr>
          </w:p>
        </w:tc>
        <w:tc>
          <w:tcPr>
            <w:tcW w:w="360" w:type="dxa"/>
            <w:shd w:val="clear" w:color="auto" w:fill="auto"/>
          </w:tcPr>
          <w:p w14:paraId="720CD9D2" w14:textId="77777777" w:rsidR="00130064" w:rsidRPr="00C07EA8" w:rsidRDefault="00130064" w:rsidP="00130064">
            <w:pPr>
              <w:pStyle w:val="TableCell0-2Break"/>
            </w:pPr>
            <w:r w:rsidRPr="00C07EA8">
              <w:t>at</w:t>
            </w:r>
          </w:p>
        </w:tc>
        <w:tc>
          <w:tcPr>
            <w:tcW w:w="785" w:type="dxa"/>
            <w:shd w:val="clear" w:color="auto" w:fill="auto"/>
          </w:tcPr>
          <w:p w14:paraId="720D40D3" w14:textId="77777777" w:rsidR="00130064" w:rsidRDefault="00130064" w:rsidP="00130064">
            <w:pPr>
              <w:pStyle w:val="TableCell0-2Break"/>
              <w:rPr>
                <w:lang w:eastAsia="en-US"/>
              </w:rPr>
            </w:pPr>
          </w:p>
        </w:tc>
        <w:tc>
          <w:tcPr>
            <w:tcW w:w="765" w:type="dxa"/>
            <w:shd w:val="clear" w:color="auto" w:fill="auto"/>
          </w:tcPr>
          <w:p w14:paraId="017CE275" w14:textId="77777777" w:rsidR="00130064" w:rsidRDefault="00130064" w:rsidP="00130064">
            <w:pPr>
              <w:pStyle w:val="TableCell0-2Break"/>
              <w:rPr>
                <w:lang w:eastAsia="en-US"/>
              </w:rPr>
            </w:pPr>
            <w:r>
              <w:rPr>
                <w:lang w:eastAsia="en-US"/>
              </w:rPr>
              <w:t>tree</w:t>
            </w:r>
          </w:p>
        </w:tc>
        <w:tc>
          <w:tcPr>
            <w:tcW w:w="1934" w:type="dxa"/>
            <w:shd w:val="clear" w:color="auto" w:fill="auto"/>
          </w:tcPr>
          <w:p w14:paraId="2F084319" w14:textId="77777777" w:rsidR="00130064" w:rsidRPr="00C07EA8" w:rsidRDefault="00130064" w:rsidP="00130064">
            <w:pPr>
              <w:pStyle w:val="TableCell0-2Break"/>
            </w:pPr>
          </w:p>
        </w:tc>
        <w:tc>
          <w:tcPr>
            <w:tcW w:w="2039" w:type="dxa"/>
            <w:shd w:val="clear" w:color="auto" w:fill="auto"/>
          </w:tcPr>
          <w:p w14:paraId="6B02F072" w14:textId="77777777" w:rsidR="00130064" w:rsidRPr="00C07EA8" w:rsidRDefault="00130064" w:rsidP="00130064">
            <w:pPr>
              <w:pStyle w:val="TableCell0-2Break"/>
            </w:pPr>
          </w:p>
        </w:tc>
      </w:tr>
      <w:tr w:rsidR="00AC23C4" w14:paraId="1FD4A345" w14:textId="77777777" w:rsidTr="00AC23C4">
        <w:tc>
          <w:tcPr>
            <w:tcW w:w="709" w:type="dxa"/>
            <w:shd w:val="clear" w:color="auto" w:fill="auto"/>
          </w:tcPr>
          <w:p w14:paraId="28FE4AAB" w14:textId="77777777" w:rsidR="00130064" w:rsidRPr="00FA38A0" w:rsidRDefault="00130064" w:rsidP="00130064">
            <w:pPr>
              <w:pStyle w:val="TableCell2-0"/>
            </w:pPr>
            <w:bookmarkStart w:id="2023" w:name="_Ref368127623"/>
            <w:r w:rsidRPr="007A0BC8">
              <w:t>(</w:t>
            </w:r>
            <w:fldSimple w:instr=" SEQ ( \* ARABIC \s 1 ">
              <w:r w:rsidR="00154D81">
                <w:rPr>
                  <w:noProof/>
                </w:rPr>
                <w:t>24</w:t>
              </w:r>
            </w:fldSimple>
            <w:r w:rsidRPr="007A0BC8">
              <w:t>)</w:t>
            </w:r>
            <w:bookmarkEnd w:id="2023"/>
          </w:p>
        </w:tc>
        <w:tc>
          <w:tcPr>
            <w:tcW w:w="360" w:type="dxa"/>
            <w:shd w:val="clear" w:color="auto" w:fill="auto"/>
          </w:tcPr>
          <w:p w14:paraId="3E834ABA" w14:textId="77777777" w:rsidR="00130064" w:rsidRPr="00C07EA8" w:rsidRDefault="00130064" w:rsidP="00130064">
            <w:pPr>
              <w:pStyle w:val="TableCell2-0"/>
              <w:rPr>
                <w:rStyle w:val="ChItalBold"/>
              </w:rPr>
            </w:pPr>
            <w:r w:rsidRPr="00C07EA8">
              <w:rPr>
                <w:rStyle w:val="ChItalBold"/>
              </w:rPr>
              <w:t>di</w:t>
            </w:r>
          </w:p>
        </w:tc>
        <w:tc>
          <w:tcPr>
            <w:tcW w:w="785" w:type="dxa"/>
            <w:shd w:val="clear" w:color="auto" w:fill="auto"/>
          </w:tcPr>
          <w:p w14:paraId="4DD69BC9" w14:textId="77777777" w:rsidR="00130064" w:rsidRPr="00C07EA8" w:rsidRDefault="00130064" w:rsidP="00130064">
            <w:pPr>
              <w:pStyle w:val="TableCell2-0"/>
              <w:rPr>
                <w:rStyle w:val="ChItalBold"/>
              </w:rPr>
            </w:pPr>
            <w:r w:rsidRPr="00C07EA8">
              <w:rPr>
                <w:rStyle w:val="ChItalBold"/>
              </w:rPr>
              <w:t>pinggir</w:t>
            </w:r>
          </w:p>
        </w:tc>
        <w:tc>
          <w:tcPr>
            <w:tcW w:w="765" w:type="dxa"/>
            <w:shd w:val="clear" w:color="auto" w:fill="auto"/>
          </w:tcPr>
          <w:p w14:paraId="3D233C2C" w14:textId="77777777" w:rsidR="00130064" w:rsidRPr="00395641" w:rsidRDefault="00130064" w:rsidP="00130064">
            <w:pPr>
              <w:pStyle w:val="TableCell2-0"/>
              <w:rPr>
                <w:rStyle w:val="ChItalBold"/>
              </w:rPr>
            </w:pPr>
            <w:r>
              <w:rPr>
                <w:rStyle w:val="ChItalBold"/>
              </w:rPr>
              <w:t>kali</w:t>
            </w:r>
          </w:p>
        </w:tc>
        <w:tc>
          <w:tcPr>
            <w:tcW w:w="1934" w:type="dxa"/>
            <w:shd w:val="clear" w:color="auto" w:fill="auto"/>
          </w:tcPr>
          <w:p w14:paraId="0BC828C6" w14:textId="0E015673" w:rsidR="00130064" w:rsidRPr="00C07EA8" w:rsidRDefault="00B7093A" w:rsidP="00130064">
            <w:pPr>
              <w:pStyle w:val="TableCell2-0"/>
            </w:pPr>
            <w:r>
              <w:t>‘</w:t>
            </w:r>
            <w:r w:rsidR="00130064">
              <w:t>alongside the river</w:t>
            </w:r>
            <w:r>
              <w:t>’</w:t>
            </w:r>
          </w:p>
        </w:tc>
        <w:tc>
          <w:tcPr>
            <w:tcW w:w="2039" w:type="dxa"/>
            <w:shd w:val="clear" w:color="auto" w:fill="auto"/>
          </w:tcPr>
          <w:p w14:paraId="18D0DDAB" w14:textId="77777777" w:rsidR="00130064" w:rsidRPr="003060F3" w:rsidRDefault="00130064" w:rsidP="00130064">
            <w:pPr>
              <w:pStyle w:val="TableCell2-0"/>
              <w:rPr>
                <w:rStyle w:val="ExampleSource"/>
              </w:rPr>
            </w:pPr>
            <w:r w:rsidRPr="003060F3">
              <w:rPr>
                <w:rStyle w:val="ExampleSource"/>
              </w:rPr>
              <w:t>[081011-001-Cv.0167]</w:t>
            </w:r>
          </w:p>
        </w:tc>
      </w:tr>
      <w:tr w:rsidR="00AC23C4" w14:paraId="6A3A1534" w14:textId="77777777" w:rsidTr="00AC23C4">
        <w:tc>
          <w:tcPr>
            <w:tcW w:w="709" w:type="dxa"/>
            <w:shd w:val="clear" w:color="auto" w:fill="auto"/>
          </w:tcPr>
          <w:p w14:paraId="3B883FBF" w14:textId="77777777" w:rsidR="00130064" w:rsidRPr="00363FFF" w:rsidRDefault="00130064" w:rsidP="00130064">
            <w:pPr>
              <w:pStyle w:val="TableCell0-2Break"/>
              <w:rPr>
                <w:lang w:eastAsia="en-US"/>
              </w:rPr>
            </w:pPr>
          </w:p>
        </w:tc>
        <w:tc>
          <w:tcPr>
            <w:tcW w:w="360" w:type="dxa"/>
            <w:shd w:val="clear" w:color="auto" w:fill="auto"/>
          </w:tcPr>
          <w:p w14:paraId="75024645" w14:textId="77777777" w:rsidR="00130064" w:rsidRPr="00C07EA8" w:rsidRDefault="00130064" w:rsidP="00130064">
            <w:pPr>
              <w:pStyle w:val="TableCell0-2Break"/>
            </w:pPr>
            <w:r w:rsidRPr="00C07EA8">
              <w:t>at</w:t>
            </w:r>
          </w:p>
        </w:tc>
        <w:tc>
          <w:tcPr>
            <w:tcW w:w="785" w:type="dxa"/>
            <w:shd w:val="clear" w:color="auto" w:fill="auto"/>
          </w:tcPr>
          <w:p w14:paraId="734EB4A2" w14:textId="77777777" w:rsidR="00130064" w:rsidRDefault="00130064" w:rsidP="00130064">
            <w:pPr>
              <w:pStyle w:val="TableCell0-2Break"/>
              <w:rPr>
                <w:lang w:eastAsia="en-US"/>
              </w:rPr>
            </w:pPr>
            <w:r>
              <w:rPr>
                <w:lang w:eastAsia="en-US"/>
              </w:rPr>
              <w:t>border</w:t>
            </w:r>
          </w:p>
        </w:tc>
        <w:tc>
          <w:tcPr>
            <w:tcW w:w="765" w:type="dxa"/>
            <w:shd w:val="clear" w:color="auto" w:fill="auto"/>
          </w:tcPr>
          <w:p w14:paraId="2D749686" w14:textId="77777777" w:rsidR="00130064" w:rsidRDefault="00130064" w:rsidP="00130064">
            <w:pPr>
              <w:pStyle w:val="TableCell0-2Break"/>
              <w:rPr>
                <w:lang w:eastAsia="en-US"/>
              </w:rPr>
            </w:pPr>
            <w:r>
              <w:rPr>
                <w:lang w:eastAsia="en-US"/>
              </w:rPr>
              <w:t>river</w:t>
            </w:r>
          </w:p>
        </w:tc>
        <w:tc>
          <w:tcPr>
            <w:tcW w:w="1934" w:type="dxa"/>
            <w:shd w:val="clear" w:color="auto" w:fill="auto"/>
          </w:tcPr>
          <w:p w14:paraId="6CBF6D44" w14:textId="77777777" w:rsidR="00130064" w:rsidRPr="00C07EA8" w:rsidRDefault="00130064" w:rsidP="00130064">
            <w:pPr>
              <w:pStyle w:val="TableCell0-2Break"/>
            </w:pPr>
          </w:p>
        </w:tc>
        <w:tc>
          <w:tcPr>
            <w:tcW w:w="2039" w:type="dxa"/>
            <w:shd w:val="clear" w:color="auto" w:fill="auto"/>
          </w:tcPr>
          <w:p w14:paraId="06CFBAB3" w14:textId="77777777" w:rsidR="00130064" w:rsidRPr="00C07EA8" w:rsidRDefault="00130064" w:rsidP="00130064">
            <w:pPr>
              <w:pStyle w:val="TableCell0-2Break"/>
            </w:pPr>
          </w:p>
        </w:tc>
      </w:tr>
      <w:tr w:rsidR="00AC23C4" w14:paraId="6F5B9021" w14:textId="77777777" w:rsidTr="00AC23C4">
        <w:tc>
          <w:tcPr>
            <w:tcW w:w="709" w:type="dxa"/>
            <w:shd w:val="clear" w:color="auto" w:fill="auto"/>
          </w:tcPr>
          <w:p w14:paraId="514C643A" w14:textId="77777777" w:rsidR="00130064" w:rsidRPr="00FA38A0" w:rsidRDefault="00130064" w:rsidP="00130064">
            <w:pPr>
              <w:pStyle w:val="TableCell2-0"/>
            </w:pPr>
            <w:bookmarkStart w:id="2024" w:name="_Ref368127624"/>
            <w:r w:rsidRPr="007A0BC8">
              <w:t>(</w:t>
            </w:r>
            <w:fldSimple w:instr=" SEQ ( \* ARABIC \s 1 ">
              <w:r w:rsidR="00154D81">
                <w:rPr>
                  <w:noProof/>
                </w:rPr>
                <w:t>25</w:t>
              </w:r>
            </w:fldSimple>
            <w:r w:rsidRPr="007A0BC8">
              <w:t>)</w:t>
            </w:r>
            <w:bookmarkEnd w:id="2024"/>
          </w:p>
        </w:tc>
        <w:tc>
          <w:tcPr>
            <w:tcW w:w="360" w:type="dxa"/>
            <w:shd w:val="clear" w:color="auto" w:fill="auto"/>
          </w:tcPr>
          <w:p w14:paraId="7AADD3F7" w14:textId="77777777" w:rsidR="00130064" w:rsidRPr="00C07EA8" w:rsidRDefault="00130064" w:rsidP="00130064">
            <w:pPr>
              <w:pStyle w:val="TableCell2-0"/>
              <w:rPr>
                <w:rStyle w:val="ChItalBold"/>
              </w:rPr>
            </w:pPr>
            <w:r w:rsidRPr="00C07EA8">
              <w:rPr>
                <w:rStyle w:val="ChItalBold"/>
              </w:rPr>
              <w:t>di</w:t>
            </w:r>
          </w:p>
        </w:tc>
        <w:tc>
          <w:tcPr>
            <w:tcW w:w="785" w:type="dxa"/>
            <w:shd w:val="clear" w:color="auto" w:fill="auto"/>
          </w:tcPr>
          <w:p w14:paraId="79A9B532" w14:textId="77777777" w:rsidR="00130064" w:rsidRPr="00C07EA8" w:rsidRDefault="00130064" w:rsidP="00130064">
            <w:pPr>
              <w:pStyle w:val="TableCell2-0"/>
              <w:rPr>
                <w:rStyle w:val="ChItalBold"/>
              </w:rPr>
            </w:pPr>
          </w:p>
        </w:tc>
        <w:tc>
          <w:tcPr>
            <w:tcW w:w="765" w:type="dxa"/>
            <w:shd w:val="clear" w:color="auto" w:fill="auto"/>
          </w:tcPr>
          <w:p w14:paraId="7E9932C6" w14:textId="77777777" w:rsidR="00130064" w:rsidRPr="00395641" w:rsidRDefault="00130064" w:rsidP="00130064">
            <w:pPr>
              <w:pStyle w:val="TableCell2-0"/>
              <w:rPr>
                <w:rStyle w:val="ChItalBold"/>
              </w:rPr>
            </w:pPr>
            <w:r>
              <w:rPr>
                <w:rStyle w:val="ChItalBold"/>
              </w:rPr>
              <w:t>kali</w:t>
            </w:r>
          </w:p>
        </w:tc>
        <w:tc>
          <w:tcPr>
            <w:tcW w:w="1934" w:type="dxa"/>
            <w:shd w:val="clear" w:color="auto" w:fill="auto"/>
          </w:tcPr>
          <w:p w14:paraId="563DE09F" w14:textId="5CD99002" w:rsidR="00130064" w:rsidRPr="00C07EA8" w:rsidRDefault="00B7093A" w:rsidP="00130064">
            <w:pPr>
              <w:pStyle w:val="TableCell2-0"/>
            </w:pPr>
            <w:r>
              <w:t>‘</w:t>
            </w:r>
            <w:r w:rsidR="00130064">
              <w:t>in the river</w:t>
            </w:r>
            <w:r>
              <w:t>’</w:t>
            </w:r>
          </w:p>
        </w:tc>
        <w:tc>
          <w:tcPr>
            <w:tcW w:w="2039" w:type="dxa"/>
            <w:shd w:val="clear" w:color="auto" w:fill="auto"/>
          </w:tcPr>
          <w:p w14:paraId="1EDF15FF" w14:textId="77777777" w:rsidR="00130064" w:rsidRPr="00F47529" w:rsidRDefault="00130064" w:rsidP="00130064">
            <w:pPr>
              <w:pStyle w:val="TableCell2-0"/>
              <w:rPr>
                <w:rStyle w:val="ExampleSource"/>
              </w:rPr>
            </w:pPr>
            <w:r w:rsidRPr="00F47529">
              <w:rPr>
                <w:rStyle w:val="ExampleSource"/>
              </w:rPr>
              <w:t>[</w:t>
            </w:r>
            <w:r w:rsidRPr="003060F3">
              <w:rPr>
                <w:rStyle w:val="ExampleSource"/>
              </w:rPr>
              <w:t>080919-004-NP.0030</w:t>
            </w:r>
            <w:r w:rsidRPr="00F47529">
              <w:rPr>
                <w:rStyle w:val="ExampleSource"/>
              </w:rPr>
              <w:t>]</w:t>
            </w:r>
          </w:p>
        </w:tc>
      </w:tr>
      <w:tr w:rsidR="00AC23C4" w:rsidRPr="00E47B15" w14:paraId="5D610E8A" w14:textId="77777777" w:rsidTr="00AC23C4">
        <w:tc>
          <w:tcPr>
            <w:tcW w:w="709" w:type="dxa"/>
            <w:shd w:val="clear" w:color="auto" w:fill="auto"/>
          </w:tcPr>
          <w:p w14:paraId="26B5408B" w14:textId="77777777" w:rsidR="00130064" w:rsidRPr="00E47B15" w:rsidRDefault="00130064" w:rsidP="00130064">
            <w:pPr>
              <w:pStyle w:val="TableCell0-2Break"/>
            </w:pPr>
          </w:p>
        </w:tc>
        <w:tc>
          <w:tcPr>
            <w:tcW w:w="360" w:type="dxa"/>
            <w:shd w:val="clear" w:color="auto" w:fill="auto"/>
          </w:tcPr>
          <w:p w14:paraId="1279E665" w14:textId="77777777" w:rsidR="00130064" w:rsidRPr="00C07EA8" w:rsidRDefault="00130064" w:rsidP="00130064">
            <w:pPr>
              <w:pStyle w:val="TableCell0-2Break"/>
            </w:pPr>
            <w:r w:rsidRPr="00C07EA8">
              <w:t>at</w:t>
            </w:r>
          </w:p>
        </w:tc>
        <w:tc>
          <w:tcPr>
            <w:tcW w:w="785" w:type="dxa"/>
            <w:shd w:val="clear" w:color="auto" w:fill="auto"/>
          </w:tcPr>
          <w:p w14:paraId="6988789F" w14:textId="77777777" w:rsidR="00130064" w:rsidRPr="00E47B15" w:rsidRDefault="00130064" w:rsidP="00130064">
            <w:pPr>
              <w:pStyle w:val="TableCell0-2Break"/>
            </w:pPr>
          </w:p>
        </w:tc>
        <w:tc>
          <w:tcPr>
            <w:tcW w:w="765" w:type="dxa"/>
            <w:shd w:val="clear" w:color="auto" w:fill="auto"/>
          </w:tcPr>
          <w:p w14:paraId="338853FD" w14:textId="77777777" w:rsidR="00130064" w:rsidRPr="00E47B15" w:rsidRDefault="00130064" w:rsidP="00130064">
            <w:pPr>
              <w:pStyle w:val="TableCell0-2Break"/>
            </w:pPr>
            <w:r>
              <w:t>river</w:t>
            </w:r>
          </w:p>
        </w:tc>
        <w:tc>
          <w:tcPr>
            <w:tcW w:w="1934" w:type="dxa"/>
            <w:shd w:val="clear" w:color="auto" w:fill="auto"/>
          </w:tcPr>
          <w:p w14:paraId="100ADDCA" w14:textId="77777777" w:rsidR="00130064" w:rsidRPr="00C07EA8" w:rsidRDefault="00130064" w:rsidP="00130064">
            <w:pPr>
              <w:pStyle w:val="TableCell0-2Break"/>
            </w:pPr>
          </w:p>
        </w:tc>
        <w:tc>
          <w:tcPr>
            <w:tcW w:w="2039" w:type="dxa"/>
            <w:shd w:val="clear" w:color="auto" w:fill="auto"/>
          </w:tcPr>
          <w:p w14:paraId="0BEB4FCC" w14:textId="77777777" w:rsidR="00130064" w:rsidRPr="00C07EA8" w:rsidRDefault="00130064" w:rsidP="00130064">
            <w:pPr>
              <w:pStyle w:val="TableCell0-2Break"/>
            </w:pPr>
          </w:p>
        </w:tc>
      </w:tr>
    </w:tbl>
    <w:p w14:paraId="6F779E45" w14:textId="77777777" w:rsidR="00130064" w:rsidRDefault="00130064" w:rsidP="00DC7DC0">
      <w:pPr>
        <w:pStyle w:val="Body0005after05before"/>
      </w:pPr>
      <w:r>
        <w:t xml:space="preserve">More examples illustrating the nominal uses of locations nouns in prepositional phrases are given in </w:t>
      </w:r>
      <w:r>
        <w:rPr>
          <w:rFonts w:eastAsia="Times New Roman"/>
        </w:rPr>
        <w:fldChar w:fldCharType="begin"/>
      </w:r>
      <w:r>
        <w:rPr>
          <w:rFonts w:eastAsia="Times New Roman"/>
        </w:rPr>
        <w:instrText xml:space="preserve"> REF _Ref339711305 \h </w:instrText>
      </w:r>
      <w:r>
        <w:rPr>
          <w:rFonts w:eastAsia="Times New Roman"/>
        </w:rPr>
      </w:r>
      <w:r>
        <w:rPr>
          <w:rFonts w:eastAsia="Times New Roman"/>
        </w:rPr>
        <w:fldChar w:fldCharType="separate"/>
      </w:r>
      <w:r w:rsidR="00154D81" w:rsidRPr="007A0BC8">
        <w:t>(</w:t>
      </w:r>
      <w:r w:rsidR="00154D81">
        <w:rPr>
          <w:noProof/>
        </w:rPr>
        <w:t>26</w:t>
      </w:r>
      <w:r w:rsidR="00154D81" w:rsidRPr="007A0BC8">
        <w:t>)</w:t>
      </w:r>
      <w:r>
        <w:rPr>
          <w:rFonts w:eastAsia="Times New Roman"/>
        </w:rPr>
        <w:fldChar w:fldCharType="end"/>
      </w:r>
      <w:r>
        <w:rPr>
          <w:rFonts w:eastAsia="Times New Roman"/>
        </w:rPr>
        <w:t xml:space="preserve"> to </w:t>
      </w:r>
      <w:r>
        <w:rPr>
          <w:rFonts w:eastAsia="Times New Roman"/>
        </w:rPr>
        <w:fldChar w:fldCharType="begin"/>
      </w:r>
      <w:r>
        <w:rPr>
          <w:rFonts w:eastAsia="Times New Roman"/>
        </w:rPr>
        <w:instrText xml:space="preserve"> REF _Ref339711308 \h </w:instrText>
      </w:r>
      <w:r>
        <w:rPr>
          <w:rFonts w:eastAsia="Times New Roman"/>
        </w:rPr>
      </w:r>
      <w:r>
        <w:rPr>
          <w:rFonts w:eastAsia="Times New Roman"/>
        </w:rPr>
        <w:fldChar w:fldCharType="separate"/>
      </w:r>
      <w:r w:rsidR="00154D81" w:rsidRPr="007A0BC8">
        <w:t>(</w:t>
      </w:r>
      <w:r w:rsidR="00154D81">
        <w:rPr>
          <w:noProof/>
        </w:rPr>
        <w:t>36</w:t>
      </w:r>
      <w:r w:rsidR="00154D81" w:rsidRPr="007A0BC8">
        <w:t>)</w:t>
      </w:r>
      <w:r>
        <w:rPr>
          <w:rFonts w:eastAsia="Times New Roman"/>
        </w:rPr>
        <w:fldChar w:fldCharType="end"/>
      </w:r>
      <w:r>
        <w:t>.</w:t>
      </w:r>
    </w:p>
    <w:p w14:paraId="5AFFAA9C" w14:textId="77777777" w:rsidR="00130064" w:rsidRDefault="00130064" w:rsidP="00130064">
      <w:pPr>
        <w:pStyle w:val="ExampleTitle"/>
        <w:ind w:right="-1"/>
      </w:pPr>
      <w:r>
        <w:t>Location nouns with nominal modifier</w:t>
      </w:r>
      <w:r w:rsidRPr="007A0BC8">
        <w:rPr>
          <w:rStyle w:val="FootnoteReference"/>
        </w:rPr>
        <w:footnoteReference w:id="149"/>
      </w:r>
    </w:p>
    <w:tbl>
      <w:tblPr>
        <w:tblW w:w="6823" w:type="dxa"/>
        <w:tblCellMar>
          <w:left w:w="42" w:type="dxa"/>
          <w:right w:w="42" w:type="dxa"/>
        </w:tblCellMar>
        <w:tblLook w:val="01E0" w:firstRow="1" w:lastRow="1" w:firstColumn="1" w:lastColumn="1" w:noHBand="0" w:noVBand="0"/>
      </w:tblPr>
      <w:tblGrid>
        <w:gridCol w:w="709"/>
        <w:gridCol w:w="877"/>
        <w:gridCol w:w="1013"/>
        <w:gridCol w:w="2098"/>
        <w:gridCol w:w="2126"/>
      </w:tblGrid>
      <w:tr w:rsidR="00AC23C4" w14:paraId="030B3357" w14:textId="77777777" w:rsidTr="00AC23C4">
        <w:tc>
          <w:tcPr>
            <w:tcW w:w="709" w:type="dxa"/>
            <w:shd w:val="clear" w:color="auto" w:fill="auto"/>
          </w:tcPr>
          <w:p w14:paraId="1D411218" w14:textId="77777777" w:rsidR="00130064" w:rsidRPr="00FA38A0" w:rsidRDefault="00130064" w:rsidP="00130064">
            <w:pPr>
              <w:pStyle w:val="O0Nwnext"/>
            </w:pPr>
            <w:bookmarkStart w:id="2025" w:name="_Ref322615723"/>
            <w:bookmarkStart w:id="2026" w:name="_Ref339711305"/>
            <w:r w:rsidRPr="007A0BC8">
              <w:t>(</w:t>
            </w:r>
            <w:fldSimple w:instr=" SEQ ( \* ARABIC \s 1 ">
              <w:r w:rsidR="00154D81">
                <w:rPr>
                  <w:noProof/>
                </w:rPr>
                <w:t>26</w:t>
              </w:r>
            </w:fldSimple>
            <w:bookmarkEnd w:id="2025"/>
            <w:r w:rsidRPr="007A0BC8">
              <w:t>)</w:t>
            </w:r>
            <w:bookmarkEnd w:id="2026"/>
          </w:p>
        </w:tc>
        <w:tc>
          <w:tcPr>
            <w:tcW w:w="877" w:type="dxa"/>
            <w:shd w:val="clear" w:color="auto" w:fill="auto"/>
          </w:tcPr>
          <w:p w14:paraId="645FDA04" w14:textId="77777777" w:rsidR="00130064" w:rsidRPr="00203D90" w:rsidRDefault="00130064" w:rsidP="00130064">
            <w:pPr>
              <w:pStyle w:val="O0Nwnext"/>
              <w:rPr>
                <w:rStyle w:val="ChItalBold"/>
              </w:rPr>
            </w:pPr>
            <w:r>
              <w:rPr>
                <w:rStyle w:val="ChItalBold"/>
              </w:rPr>
              <w:t>atas</w:t>
            </w:r>
          </w:p>
        </w:tc>
        <w:tc>
          <w:tcPr>
            <w:tcW w:w="1013" w:type="dxa"/>
            <w:shd w:val="clear" w:color="auto" w:fill="auto"/>
          </w:tcPr>
          <w:p w14:paraId="4C3BA73D" w14:textId="5830B8E4" w:rsidR="00130064" w:rsidRPr="00252A51" w:rsidRDefault="00B7093A" w:rsidP="00130064">
            <w:pPr>
              <w:pStyle w:val="O0Nwnext"/>
            </w:pPr>
            <w:r>
              <w:rPr>
                <w:lang w:eastAsia="en-US"/>
              </w:rPr>
              <w:t>‘</w:t>
            </w:r>
            <w:r w:rsidR="00130064">
              <w:rPr>
                <w:lang w:eastAsia="en-US"/>
              </w:rPr>
              <w:t>top</w:t>
            </w:r>
            <w:r>
              <w:rPr>
                <w:lang w:eastAsia="en-US"/>
              </w:rPr>
              <w:t>’</w:t>
            </w:r>
          </w:p>
        </w:tc>
        <w:tc>
          <w:tcPr>
            <w:tcW w:w="2098" w:type="dxa"/>
            <w:shd w:val="clear" w:color="auto" w:fill="auto"/>
          </w:tcPr>
          <w:p w14:paraId="278BBC8F" w14:textId="77777777" w:rsidR="00130064" w:rsidRPr="005945F9" w:rsidRDefault="00130064" w:rsidP="00130064">
            <w:pPr>
              <w:pStyle w:val="O0Nwnext"/>
              <w:rPr>
                <w:rStyle w:val="ChItalBold"/>
              </w:rPr>
            </w:pPr>
            <w:r w:rsidRPr="005945F9">
              <w:rPr>
                <w:rStyle w:val="ChItalBold"/>
              </w:rPr>
              <w:t>d</w:t>
            </w:r>
            <w:r>
              <w:rPr>
                <w:rStyle w:val="ChItalBold"/>
              </w:rPr>
              <w:t>ar</w:t>
            </w:r>
            <w:r w:rsidRPr="005945F9">
              <w:rPr>
                <w:rStyle w:val="ChItalBold"/>
              </w:rPr>
              <w:t xml:space="preserve">i atas </w:t>
            </w:r>
            <w:r>
              <w:rPr>
                <w:rStyle w:val="ChItalBold"/>
              </w:rPr>
              <w:t>kursi</w:t>
            </w:r>
          </w:p>
        </w:tc>
        <w:tc>
          <w:tcPr>
            <w:tcW w:w="2126" w:type="dxa"/>
            <w:vMerge w:val="restart"/>
            <w:shd w:val="clear" w:color="auto" w:fill="auto"/>
          </w:tcPr>
          <w:p w14:paraId="36CD74EB" w14:textId="1C1782B0" w:rsidR="00130064" w:rsidRDefault="00B7093A" w:rsidP="00AC23C4">
            <w:pPr>
              <w:pStyle w:val="O0Nwnext"/>
              <w:ind w:left="57" w:hanging="57"/>
              <w:rPr>
                <w:lang w:eastAsia="en-US"/>
              </w:rPr>
            </w:pPr>
            <w:r>
              <w:rPr>
                <w:lang w:eastAsia="en-US"/>
              </w:rPr>
              <w:t>‘</w:t>
            </w:r>
            <w:r w:rsidR="00130064">
              <w:rPr>
                <w:lang w:eastAsia="en-US"/>
              </w:rPr>
              <w:t>from the top of the chair</w:t>
            </w:r>
            <w:r>
              <w:rPr>
                <w:lang w:eastAsia="en-US"/>
              </w:rPr>
              <w:t>’</w:t>
            </w:r>
          </w:p>
        </w:tc>
      </w:tr>
      <w:tr w:rsidR="00AC23C4" w14:paraId="0C3F58B1" w14:textId="77777777" w:rsidTr="00AC23C4">
        <w:tc>
          <w:tcPr>
            <w:tcW w:w="709" w:type="dxa"/>
            <w:shd w:val="clear" w:color="auto" w:fill="auto"/>
          </w:tcPr>
          <w:p w14:paraId="5FBD4D85" w14:textId="77777777" w:rsidR="00130064" w:rsidRPr="00363FFF" w:rsidRDefault="00130064" w:rsidP="00130064">
            <w:pPr>
              <w:pStyle w:val="TableCell0-2Break"/>
              <w:rPr>
                <w:lang w:eastAsia="en-US"/>
              </w:rPr>
            </w:pPr>
          </w:p>
        </w:tc>
        <w:tc>
          <w:tcPr>
            <w:tcW w:w="877" w:type="dxa"/>
            <w:shd w:val="clear" w:color="auto" w:fill="auto"/>
          </w:tcPr>
          <w:p w14:paraId="7C53DB01" w14:textId="77777777" w:rsidR="00130064" w:rsidRPr="00363FFF" w:rsidRDefault="00130064" w:rsidP="00130064">
            <w:pPr>
              <w:pStyle w:val="TableCell0-2Break"/>
              <w:rPr>
                <w:lang w:eastAsia="en-US"/>
              </w:rPr>
            </w:pPr>
          </w:p>
        </w:tc>
        <w:tc>
          <w:tcPr>
            <w:tcW w:w="1013" w:type="dxa"/>
            <w:shd w:val="clear" w:color="auto" w:fill="auto"/>
          </w:tcPr>
          <w:p w14:paraId="3805B797" w14:textId="77777777" w:rsidR="00130064" w:rsidRDefault="00130064" w:rsidP="00130064">
            <w:pPr>
              <w:pStyle w:val="TableCell0-2Break"/>
              <w:rPr>
                <w:lang w:eastAsia="en-US"/>
              </w:rPr>
            </w:pPr>
          </w:p>
        </w:tc>
        <w:tc>
          <w:tcPr>
            <w:tcW w:w="2098" w:type="dxa"/>
            <w:shd w:val="clear" w:color="auto" w:fill="auto"/>
          </w:tcPr>
          <w:p w14:paraId="4E60EA01" w14:textId="77777777" w:rsidR="00130064" w:rsidRDefault="00130064" w:rsidP="00130064">
            <w:pPr>
              <w:pStyle w:val="TableCell0-2Break"/>
              <w:rPr>
                <w:lang w:eastAsia="en-US"/>
              </w:rPr>
            </w:pPr>
            <w:r>
              <w:rPr>
                <w:lang w:eastAsia="en-US"/>
              </w:rPr>
              <w:t>from top chair</w:t>
            </w:r>
          </w:p>
        </w:tc>
        <w:tc>
          <w:tcPr>
            <w:tcW w:w="2126" w:type="dxa"/>
            <w:vMerge/>
            <w:shd w:val="clear" w:color="auto" w:fill="auto"/>
          </w:tcPr>
          <w:p w14:paraId="76FE1382" w14:textId="77777777" w:rsidR="00130064" w:rsidRDefault="00130064" w:rsidP="00130064">
            <w:pPr>
              <w:pStyle w:val="TableCell0-2Break"/>
              <w:rPr>
                <w:lang w:eastAsia="en-US"/>
              </w:rPr>
            </w:pPr>
          </w:p>
        </w:tc>
      </w:tr>
      <w:tr w:rsidR="00AC23C4" w14:paraId="70FFB3D0" w14:textId="77777777" w:rsidTr="00AC23C4">
        <w:tc>
          <w:tcPr>
            <w:tcW w:w="709" w:type="dxa"/>
            <w:shd w:val="clear" w:color="auto" w:fill="auto"/>
          </w:tcPr>
          <w:p w14:paraId="753A3884" w14:textId="77777777" w:rsidR="00130064" w:rsidRPr="00FA38A0" w:rsidRDefault="00130064" w:rsidP="00130064">
            <w:pPr>
              <w:pStyle w:val="TableCell2-0"/>
            </w:pPr>
            <w:r w:rsidRPr="007A0BC8">
              <w:t>(</w:t>
            </w:r>
            <w:fldSimple w:instr=" SEQ ( \* ARABIC \s 1 ">
              <w:r w:rsidR="00154D81">
                <w:rPr>
                  <w:noProof/>
                </w:rPr>
                <w:t>27</w:t>
              </w:r>
            </w:fldSimple>
            <w:r w:rsidRPr="007A0BC8">
              <w:t>)</w:t>
            </w:r>
          </w:p>
        </w:tc>
        <w:tc>
          <w:tcPr>
            <w:tcW w:w="877" w:type="dxa"/>
            <w:shd w:val="clear" w:color="auto" w:fill="auto"/>
          </w:tcPr>
          <w:p w14:paraId="55972553" w14:textId="77777777" w:rsidR="00130064" w:rsidRPr="00203D90" w:rsidRDefault="00130064" w:rsidP="00130064">
            <w:pPr>
              <w:pStyle w:val="TableCell2-0"/>
              <w:rPr>
                <w:rStyle w:val="ChItalBold"/>
              </w:rPr>
            </w:pPr>
            <w:r w:rsidRPr="00203D90">
              <w:rPr>
                <w:rStyle w:val="ChItalBold"/>
              </w:rPr>
              <w:t>bawa</w:t>
            </w:r>
          </w:p>
        </w:tc>
        <w:tc>
          <w:tcPr>
            <w:tcW w:w="1013" w:type="dxa"/>
            <w:shd w:val="clear" w:color="auto" w:fill="auto"/>
          </w:tcPr>
          <w:p w14:paraId="227FC748" w14:textId="717AFDA7" w:rsidR="00130064" w:rsidRDefault="00B7093A" w:rsidP="00130064">
            <w:pPr>
              <w:pStyle w:val="TableCell2-0"/>
              <w:rPr>
                <w:lang w:eastAsia="en-US"/>
              </w:rPr>
            </w:pPr>
            <w:r>
              <w:rPr>
                <w:lang w:eastAsia="en-US"/>
              </w:rPr>
              <w:t>‘</w:t>
            </w:r>
            <w:r w:rsidR="00130064">
              <w:rPr>
                <w:lang w:eastAsia="en-US"/>
              </w:rPr>
              <w:t>bottom</w:t>
            </w:r>
            <w:r>
              <w:rPr>
                <w:lang w:eastAsia="en-US"/>
              </w:rPr>
              <w:t>’</w:t>
            </w:r>
          </w:p>
        </w:tc>
        <w:tc>
          <w:tcPr>
            <w:tcW w:w="2098" w:type="dxa"/>
            <w:shd w:val="clear" w:color="auto" w:fill="auto"/>
          </w:tcPr>
          <w:p w14:paraId="1B0CDEBD" w14:textId="77777777" w:rsidR="00130064" w:rsidRPr="00395641" w:rsidRDefault="00130064" w:rsidP="00130064">
            <w:pPr>
              <w:pStyle w:val="TableCell2-0"/>
              <w:rPr>
                <w:rStyle w:val="ChItalBold"/>
              </w:rPr>
            </w:pPr>
            <w:r>
              <w:rPr>
                <w:rStyle w:val="ChItalBold"/>
              </w:rPr>
              <w:t>di bawa meja</w:t>
            </w:r>
          </w:p>
        </w:tc>
        <w:tc>
          <w:tcPr>
            <w:tcW w:w="2126" w:type="dxa"/>
            <w:vMerge w:val="restart"/>
            <w:shd w:val="clear" w:color="auto" w:fill="auto"/>
          </w:tcPr>
          <w:p w14:paraId="57C9BA5F" w14:textId="7EDF9693" w:rsidR="00130064" w:rsidRDefault="00B7093A" w:rsidP="00130064">
            <w:pPr>
              <w:pStyle w:val="TableCell2-0"/>
              <w:rPr>
                <w:lang w:eastAsia="en-US"/>
              </w:rPr>
            </w:pPr>
            <w:r>
              <w:rPr>
                <w:lang w:eastAsia="en-US"/>
              </w:rPr>
              <w:t>‘</w:t>
            </w:r>
            <w:r w:rsidR="00130064">
              <w:rPr>
                <w:lang w:eastAsia="en-US"/>
              </w:rPr>
              <w:t>below the table</w:t>
            </w:r>
            <w:r>
              <w:rPr>
                <w:lang w:eastAsia="en-US"/>
              </w:rPr>
              <w:t>’</w:t>
            </w:r>
          </w:p>
        </w:tc>
      </w:tr>
      <w:tr w:rsidR="00AC23C4" w14:paraId="325D4809" w14:textId="77777777" w:rsidTr="00AC23C4">
        <w:tc>
          <w:tcPr>
            <w:tcW w:w="709" w:type="dxa"/>
            <w:shd w:val="clear" w:color="auto" w:fill="auto"/>
          </w:tcPr>
          <w:p w14:paraId="1CA22295" w14:textId="77777777" w:rsidR="00130064" w:rsidRPr="00363FFF" w:rsidRDefault="00130064" w:rsidP="00130064">
            <w:pPr>
              <w:pStyle w:val="TableCell0-2Break"/>
              <w:rPr>
                <w:lang w:eastAsia="en-US"/>
              </w:rPr>
            </w:pPr>
          </w:p>
        </w:tc>
        <w:tc>
          <w:tcPr>
            <w:tcW w:w="877" w:type="dxa"/>
            <w:shd w:val="clear" w:color="auto" w:fill="auto"/>
          </w:tcPr>
          <w:p w14:paraId="131576E3" w14:textId="77777777" w:rsidR="00130064" w:rsidRPr="00363FFF" w:rsidRDefault="00130064" w:rsidP="00130064">
            <w:pPr>
              <w:pStyle w:val="TableCell0-2Break"/>
              <w:rPr>
                <w:lang w:eastAsia="en-US"/>
              </w:rPr>
            </w:pPr>
          </w:p>
        </w:tc>
        <w:tc>
          <w:tcPr>
            <w:tcW w:w="1013" w:type="dxa"/>
            <w:shd w:val="clear" w:color="auto" w:fill="auto"/>
          </w:tcPr>
          <w:p w14:paraId="397EA441" w14:textId="77777777" w:rsidR="00130064" w:rsidRDefault="00130064" w:rsidP="00130064">
            <w:pPr>
              <w:pStyle w:val="TableCell0-2Break"/>
              <w:rPr>
                <w:lang w:eastAsia="en-US"/>
              </w:rPr>
            </w:pPr>
          </w:p>
        </w:tc>
        <w:tc>
          <w:tcPr>
            <w:tcW w:w="2098" w:type="dxa"/>
            <w:shd w:val="clear" w:color="auto" w:fill="auto"/>
          </w:tcPr>
          <w:p w14:paraId="4A701785" w14:textId="77777777" w:rsidR="00130064" w:rsidRDefault="00130064" w:rsidP="00130064">
            <w:pPr>
              <w:pStyle w:val="TableCell0-2Break"/>
              <w:rPr>
                <w:lang w:eastAsia="en-US"/>
              </w:rPr>
            </w:pPr>
            <w:r>
              <w:rPr>
                <w:lang w:eastAsia="en-US"/>
              </w:rPr>
              <w:t>at bottom table</w:t>
            </w:r>
          </w:p>
        </w:tc>
        <w:tc>
          <w:tcPr>
            <w:tcW w:w="2126" w:type="dxa"/>
            <w:vMerge/>
            <w:shd w:val="clear" w:color="auto" w:fill="auto"/>
          </w:tcPr>
          <w:p w14:paraId="49433537" w14:textId="77777777" w:rsidR="00130064" w:rsidRDefault="00130064" w:rsidP="00130064">
            <w:pPr>
              <w:pStyle w:val="TableCell0-2Break"/>
              <w:rPr>
                <w:lang w:eastAsia="en-US"/>
              </w:rPr>
            </w:pPr>
          </w:p>
        </w:tc>
      </w:tr>
      <w:tr w:rsidR="00AC23C4" w14:paraId="3A0D3228" w14:textId="77777777" w:rsidTr="00AC23C4">
        <w:tc>
          <w:tcPr>
            <w:tcW w:w="709" w:type="dxa"/>
            <w:shd w:val="clear" w:color="auto" w:fill="auto"/>
          </w:tcPr>
          <w:p w14:paraId="3FA15EEE" w14:textId="77777777" w:rsidR="00130064" w:rsidRPr="00FA38A0" w:rsidRDefault="00130064" w:rsidP="00130064">
            <w:pPr>
              <w:pStyle w:val="TableCell2-0"/>
            </w:pPr>
            <w:r w:rsidRPr="007A0BC8">
              <w:t>(</w:t>
            </w:r>
            <w:fldSimple w:instr=" SEQ ( \* ARABIC \s 1 ">
              <w:r w:rsidR="00154D81">
                <w:rPr>
                  <w:noProof/>
                </w:rPr>
                <w:t>28</w:t>
              </w:r>
            </w:fldSimple>
            <w:r w:rsidRPr="007A0BC8">
              <w:t>)</w:t>
            </w:r>
          </w:p>
        </w:tc>
        <w:tc>
          <w:tcPr>
            <w:tcW w:w="877" w:type="dxa"/>
            <w:shd w:val="clear" w:color="auto" w:fill="auto"/>
          </w:tcPr>
          <w:p w14:paraId="2CC3AC40" w14:textId="77777777" w:rsidR="00130064" w:rsidRPr="00203D90" w:rsidRDefault="00130064" w:rsidP="00130064">
            <w:pPr>
              <w:pStyle w:val="TableCell2-0"/>
              <w:rPr>
                <w:rStyle w:val="ChItalBold"/>
              </w:rPr>
            </w:pPr>
            <w:r w:rsidRPr="00203D90">
              <w:rPr>
                <w:rStyle w:val="ChItalBold"/>
              </w:rPr>
              <w:t>blakang</w:t>
            </w:r>
          </w:p>
        </w:tc>
        <w:tc>
          <w:tcPr>
            <w:tcW w:w="1013" w:type="dxa"/>
            <w:shd w:val="clear" w:color="auto" w:fill="auto"/>
          </w:tcPr>
          <w:p w14:paraId="69B3DA48" w14:textId="1D83D82A" w:rsidR="00130064" w:rsidRDefault="00B7093A" w:rsidP="00130064">
            <w:pPr>
              <w:pStyle w:val="TableCell2-0"/>
              <w:rPr>
                <w:lang w:eastAsia="en-US"/>
              </w:rPr>
            </w:pPr>
            <w:r>
              <w:rPr>
                <w:lang w:eastAsia="en-US"/>
              </w:rPr>
              <w:t>‘</w:t>
            </w:r>
            <w:r w:rsidR="00130064">
              <w:rPr>
                <w:lang w:eastAsia="en-US"/>
              </w:rPr>
              <w:t>backside</w:t>
            </w:r>
            <w:r>
              <w:rPr>
                <w:lang w:eastAsia="en-US"/>
              </w:rPr>
              <w:t>’</w:t>
            </w:r>
          </w:p>
        </w:tc>
        <w:tc>
          <w:tcPr>
            <w:tcW w:w="2098" w:type="dxa"/>
            <w:shd w:val="clear" w:color="auto" w:fill="auto"/>
          </w:tcPr>
          <w:p w14:paraId="33C9DD7D" w14:textId="77777777" w:rsidR="00130064" w:rsidRPr="00395641" w:rsidRDefault="00130064" w:rsidP="00130064">
            <w:pPr>
              <w:pStyle w:val="TableCell2-0"/>
              <w:rPr>
                <w:rStyle w:val="ChItalBold"/>
              </w:rPr>
            </w:pPr>
            <w:r>
              <w:rPr>
                <w:rStyle w:val="ChItalBold"/>
              </w:rPr>
              <w:t>dengan</w:t>
            </w:r>
            <w:r w:rsidR="004F1373">
              <w:rPr>
                <w:rStyle w:val="ChItalBold"/>
              </w:rPr>
              <w:t>g</w:t>
            </w:r>
            <w:r>
              <w:rPr>
                <w:rStyle w:val="ChItalBold"/>
              </w:rPr>
              <w:t xml:space="preserve"> blakang kapak</w:t>
            </w:r>
          </w:p>
        </w:tc>
        <w:tc>
          <w:tcPr>
            <w:tcW w:w="2126" w:type="dxa"/>
            <w:vMerge w:val="restart"/>
            <w:shd w:val="clear" w:color="auto" w:fill="auto"/>
          </w:tcPr>
          <w:p w14:paraId="6242DC60" w14:textId="153EB3F8" w:rsidR="00130064" w:rsidRDefault="00B7093A" w:rsidP="00AC23C4">
            <w:pPr>
              <w:pStyle w:val="TableCell2-0"/>
              <w:ind w:left="57" w:hanging="57"/>
              <w:rPr>
                <w:lang w:eastAsia="en-US"/>
              </w:rPr>
            </w:pPr>
            <w:r>
              <w:rPr>
                <w:lang w:eastAsia="en-US"/>
              </w:rPr>
              <w:t>‘</w:t>
            </w:r>
            <w:r w:rsidR="00130064">
              <w:rPr>
                <w:lang w:eastAsia="en-US"/>
              </w:rPr>
              <w:t>with the backside of the axe</w:t>
            </w:r>
            <w:r>
              <w:rPr>
                <w:lang w:eastAsia="en-US"/>
              </w:rPr>
              <w:t>’</w:t>
            </w:r>
          </w:p>
        </w:tc>
      </w:tr>
      <w:tr w:rsidR="00AC23C4" w14:paraId="177A5C96" w14:textId="77777777" w:rsidTr="00AC23C4">
        <w:tc>
          <w:tcPr>
            <w:tcW w:w="709" w:type="dxa"/>
            <w:shd w:val="clear" w:color="auto" w:fill="auto"/>
          </w:tcPr>
          <w:p w14:paraId="2749F5DC" w14:textId="77777777" w:rsidR="00130064" w:rsidRPr="00363FFF" w:rsidRDefault="00130064" w:rsidP="00130064">
            <w:pPr>
              <w:pStyle w:val="TableCell0-2Break"/>
              <w:rPr>
                <w:lang w:eastAsia="en-US"/>
              </w:rPr>
            </w:pPr>
          </w:p>
        </w:tc>
        <w:tc>
          <w:tcPr>
            <w:tcW w:w="877" w:type="dxa"/>
            <w:shd w:val="clear" w:color="auto" w:fill="auto"/>
          </w:tcPr>
          <w:p w14:paraId="5B69BDC8" w14:textId="77777777" w:rsidR="00130064" w:rsidRPr="00363FFF" w:rsidRDefault="00130064" w:rsidP="00130064">
            <w:pPr>
              <w:pStyle w:val="TableCell0-2Break"/>
              <w:rPr>
                <w:lang w:eastAsia="en-US"/>
              </w:rPr>
            </w:pPr>
          </w:p>
        </w:tc>
        <w:tc>
          <w:tcPr>
            <w:tcW w:w="1013" w:type="dxa"/>
            <w:shd w:val="clear" w:color="auto" w:fill="auto"/>
          </w:tcPr>
          <w:p w14:paraId="02A278BA" w14:textId="77777777" w:rsidR="00130064" w:rsidRDefault="00130064" w:rsidP="00130064">
            <w:pPr>
              <w:pStyle w:val="TableCell0-2Break"/>
              <w:rPr>
                <w:lang w:eastAsia="en-US"/>
              </w:rPr>
            </w:pPr>
          </w:p>
        </w:tc>
        <w:tc>
          <w:tcPr>
            <w:tcW w:w="2098" w:type="dxa"/>
            <w:shd w:val="clear" w:color="auto" w:fill="auto"/>
          </w:tcPr>
          <w:p w14:paraId="2DFE2D98" w14:textId="77777777" w:rsidR="00130064" w:rsidRDefault="00130064" w:rsidP="00130064">
            <w:pPr>
              <w:pStyle w:val="TableCell0-2Break"/>
              <w:rPr>
                <w:lang w:eastAsia="en-US"/>
              </w:rPr>
            </w:pPr>
            <w:r>
              <w:rPr>
                <w:lang w:eastAsia="en-US"/>
              </w:rPr>
              <w:t>with backside axe</w:t>
            </w:r>
          </w:p>
        </w:tc>
        <w:tc>
          <w:tcPr>
            <w:tcW w:w="2126" w:type="dxa"/>
            <w:vMerge/>
            <w:shd w:val="clear" w:color="auto" w:fill="auto"/>
          </w:tcPr>
          <w:p w14:paraId="0B27F8A4" w14:textId="77777777" w:rsidR="00130064" w:rsidRDefault="00130064" w:rsidP="00130064">
            <w:pPr>
              <w:pStyle w:val="TableCell0-2Break"/>
              <w:rPr>
                <w:lang w:eastAsia="en-US"/>
              </w:rPr>
            </w:pPr>
          </w:p>
        </w:tc>
      </w:tr>
      <w:tr w:rsidR="00AC23C4" w14:paraId="10A0AB43" w14:textId="77777777" w:rsidTr="00AC23C4">
        <w:tc>
          <w:tcPr>
            <w:tcW w:w="709" w:type="dxa"/>
            <w:shd w:val="clear" w:color="auto" w:fill="auto"/>
          </w:tcPr>
          <w:p w14:paraId="4C3E9206" w14:textId="77777777" w:rsidR="00130064" w:rsidRPr="00FA38A0" w:rsidRDefault="00130064" w:rsidP="00130064">
            <w:pPr>
              <w:pStyle w:val="TableCell2-0"/>
            </w:pPr>
            <w:r w:rsidRPr="007A0BC8">
              <w:t>(</w:t>
            </w:r>
            <w:fldSimple w:instr=" SEQ ( \* ARABIC \s 1 ">
              <w:r w:rsidR="00154D81">
                <w:rPr>
                  <w:noProof/>
                </w:rPr>
                <w:t>29</w:t>
              </w:r>
            </w:fldSimple>
            <w:r w:rsidRPr="007A0BC8">
              <w:t>)</w:t>
            </w:r>
          </w:p>
        </w:tc>
        <w:tc>
          <w:tcPr>
            <w:tcW w:w="877" w:type="dxa"/>
            <w:shd w:val="clear" w:color="auto" w:fill="auto"/>
          </w:tcPr>
          <w:p w14:paraId="1774DE7A" w14:textId="77777777" w:rsidR="00130064" w:rsidRPr="00203D90" w:rsidRDefault="00130064" w:rsidP="00130064">
            <w:pPr>
              <w:pStyle w:val="TableCell2-0"/>
              <w:rPr>
                <w:rStyle w:val="ChItalBold"/>
              </w:rPr>
            </w:pPr>
            <w:r w:rsidRPr="00203D90">
              <w:rPr>
                <w:rStyle w:val="ChItalBold"/>
              </w:rPr>
              <w:t>dalam</w:t>
            </w:r>
          </w:p>
        </w:tc>
        <w:tc>
          <w:tcPr>
            <w:tcW w:w="1013" w:type="dxa"/>
            <w:shd w:val="clear" w:color="auto" w:fill="auto"/>
          </w:tcPr>
          <w:p w14:paraId="7987B02E" w14:textId="3C0051E2" w:rsidR="00130064" w:rsidRDefault="00B7093A" w:rsidP="00130064">
            <w:pPr>
              <w:pStyle w:val="TableCell2-0"/>
              <w:rPr>
                <w:lang w:eastAsia="en-US"/>
              </w:rPr>
            </w:pPr>
            <w:r>
              <w:rPr>
                <w:lang w:eastAsia="en-US"/>
              </w:rPr>
              <w:t>‘</w:t>
            </w:r>
            <w:r w:rsidR="00130064">
              <w:rPr>
                <w:lang w:eastAsia="en-US"/>
              </w:rPr>
              <w:t>inside</w:t>
            </w:r>
            <w:r>
              <w:rPr>
                <w:lang w:eastAsia="en-US"/>
              </w:rPr>
              <w:t>’</w:t>
            </w:r>
          </w:p>
        </w:tc>
        <w:tc>
          <w:tcPr>
            <w:tcW w:w="2098" w:type="dxa"/>
            <w:shd w:val="clear" w:color="auto" w:fill="auto"/>
          </w:tcPr>
          <w:p w14:paraId="657EC7F3" w14:textId="77777777" w:rsidR="00130064" w:rsidRPr="00395641" w:rsidRDefault="00130064" w:rsidP="00130064">
            <w:pPr>
              <w:pStyle w:val="TableCell2-0"/>
              <w:rPr>
                <w:rStyle w:val="ChItalBold"/>
              </w:rPr>
            </w:pPr>
            <w:r>
              <w:rPr>
                <w:rStyle w:val="ChItalBold"/>
              </w:rPr>
              <w:t>di dalam kamar</w:t>
            </w:r>
          </w:p>
        </w:tc>
        <w:tc>
          <w:tcPr>
            <w:tcW w:w="2126" w:type="dxa"/>
            <w:vMerge w:val="restart"/>
            <w:shd w:val="clear" w:color="auto" w:fill="auto"/>
          </w:tcPr>
          <w:p w14:paraId="4BC99D34" w14:textId="145E8E56" w:rsidR="00130064" w:rsidRDefault="00B7093A" w:rsidP="00130064">
            <w:pPr>
              <w:pStyle w:val="TableCell2-0"/>
              <w:rPr>
                <w:lang w:eastAsia="en-US"/>
              </w:rPr>
            </w:pPr>
            <w:r>
              <w:rPr>
                <w:lang w:eastAsia="en-US"/>
              </w:rPr>
              <w:t>‘</w:t>
            </w:r>
            <w:r w:rsidR="00130064">
              <w:rPr>
                <w:lang w:eastAsia="en-US"/>
              </w:rPr>
              <w:t>inside the room</w:t>
            </w:r>
            <w:r>
              <w:rPr>
                <w:lang w:eastAsia="en-US"/>
              </w:rPr>
              <w:t>’</w:t>
            </w:r>
          </w:p>
        </w:tc>
      </w:tr>
      <w:tr w:rsidR="00AC23C4" w14:paraId="41262A69" w14:textId="77777777" w:rsidTr="00AC23C4">
        <w:tc>
          <w:tcPr>
            <w:tcW w:w="709" w:type="dxa"/>
            <w:shd w:val="clear" w:color="auto" w:fill="auto"/>
          </w:tcPr>
          <w:p w14:paraId="7ED6D4DF" w14:textId="77777777" w:rsidR="00130064" w:rsidRPr="00363FFF" w:rsidRDefault="00130064" w:rsidP="00130064">
            <w:pPr>
              <w:pStyle w:val="TableCell0-2Break"/>
              <w:rPr>
                <w:lang w:eastAsia="en-US"/>
              </w:rPr>
            </w:pPr>
          </w:p>
        </w:tc>
        <w:tc>
          <w:tcPr>
            <w:tcW w:w="877" w:type="dxa"/>
            <w:shd w:val="clear" w:color="auto" w:fill="auto"/>
          </w:tcPr>
          <w:p w14:paraId="12B15D4F" w14:textId="77777777" w:rsidR="00130064" w:rsidRPr="00363FFF" w:rsidRDefault="00130064" w:rsidP="00130064">
            <w:pPr>
              <w:pStyle w:val="TableCell0-2Break"/>
              <w:rPr>
                <w:lang w:eastAsia="en-US"/>
              </w:rPr>
            </w:pPr>
          </w:p>
        </w:tc>
        <w:tc>
          <w:tcPr>
            <w:tcW w:w="1013" w:type="dxa"/>
            <w:shd w:val="clear" w:color="auto" w:fill="auto"/>
          </w:tcPr>
          <w:p w14:paraId="39556190" w14:textId="77777777" w:rsidR="00130064" w:rsidRDefault="00130064" w:rsidP="00130064">
            <w:pPr>
              <w:pStyle w:val="TableCell0-2Break"/>
              <w:rPr>
                <w:lang w:eastAsia="en-US"/>
              </w:rPr>
            </w:pPr>
          </w:p>
        </w:tc>
        <w:tc>
          <w:tcPr>
            <w:tcW w:w="2098" w:type="dxa"/>
            <w:shd w:val="clear" w:color="auto" w:fill="auto"/>
          </w:tcPr>
          <w:p w14:paraId="1B8C9E31" w14:textId="77777777" w:rsidR="00130064" w:rsidRDefault="00130064" w:rsidP="00130064">
            <w:pPr>
              <w:pStyle w:val="TableCell0-2Break"/>
              <w:rPr>
                <w:lang w:eastAsia="en-US"/>
              </w:rPr>
            </w:pPr>
            <w:r>
              <w:rPr>
                <w:lang w:eastAsia="en-US"/>
              </w:rPr>
              <w:t>at inside room</w:t>
            </w:r>
          </w:p>
        </w:tc>
        <w:tc>
          <w:tcPr>
            <w:tcW w:w="2126" w:type="dxa"/>
            <w:vMerge/>
            <w:shd w:val="clear" w:color="auto" w:fill="auto"/>
          </w:tcPr>
          <w:p w14:paraId="7C9D7F36" w14:textId="77777777" w:rsidR="00130064" w:rsidRDefault="00130064" w:rsidP="00130064">
            <w:pPr>
              <w:pStyle w:val="TableCell0-2Break"/>
              <w:rPr>
                <w:lang w:eastAsia="en-US"/>
              </w:rPr>
            </w:pPr>
          </w:p>
        </w:tc>
      </w:tr>
      <w:tr w:rsidR="00AC23C4" w14:paraId="3B516526" w14:textId="77777777" w:rsidTr="00AC23C4">
        <w:tc>
          <w:tcPr>
            <w:tcW w:w="709" w:type="dxa"/>
            <w:shd w:val="clear" w:color="auto" w:fill="auto"/>
          </w:tcPr>
          <w:p w14:paraId="7035D848" w14:textId="77777777" w:rsidR="00130064" w:rsidRPr="00FA38A0" w:rsidRDefault="00130064" w:rsidP="00130064">
            <w:pPr>
              <w:pStyle w:val="TableCell2-0"/>
            </w:pPr>
            <w:r w:rsidRPr="007A0BC8">
              <w:t>(</w:t>
            </w:r>
            <w:fldSimple w:instr=" SEQ ( \* ARABIC \s 1 ">
              <w:r w:rsidR="00154D81">
                <w:rPr>
                  <w:noProof/>
                </w:rPr>
                <w:t>30</w:t>
              </w:r>
            </w:fldSimple>
            <w:r w:rsidRPr="007A0BC8">
              <w:t>)</w:t>
            </w:r>
          </w:p>
        </w:tc>
        <w:tc>
          <w:tcPr>
            <w:tcW w:w="877" w:type="dxa"/>
            <w:shd w:val="clear" w:color="auto" w:fill="auto"/>
          </w:tcPr>
          <w:p w14:paraId="5CB72FB3" w14:textId="77777777" w:rsidR="00130064" w:rsidRPr="00203D90" w:rsidRDefault="00130064" w:rsidP="00130064">
            <w:pPr>
              <w:pStyle w:val="TableCell2-0"/>
              <w:rPr>
                <w:rStyle w:val="ChItalBold"/>
              </w:rPr>
            </w:pPr>
            <w:r w:rsidRPr="00203D90">
              <w:rPr>
                <w:rStyle w:val="ChItalBold"/>
              </w:rPr>
              <w:t>depan</w:t>
            </w:r>
            <w:r w:rsidR="004F1373">
              <w:rPr>
                <w:rStyle w:val="ChItalBold"/>
              </w:rPr>
              <w:t>g</w:t>
            </w:r>
          </w:p>
        </w:tc>
        <w:tc>
          <w:tcPr>
            <w:tcW w:w="1013" w:type="dxa"/>
            <w:shd w:val="clear" w:color="auto" w:fill="auto"/>
          </w:tcPr>
          <w:p w14:paraId="7AADD571" w14:textId="154CD18A" w:rsidR="00130064" w:rsidRDefault="00B7093A" w:rsidP="00130064">
            <w:pPr>
              <w:pStyle w:val="TableCell2-0"/>
              <w:rPr>
                <w:lang w:eastAsia="en-US"/>
              </w:rPr>
            </w:pPr>
            <w:r>
              <w:rPr>
                <w:lang w:eastAsia="en-US"/>
              </w:rPr>
              <w:t>‘</w:t>
            </w:r>
            <w:r w:rsidR="00130064">
              <w:rPr>
                <w:lang w:eastAsia="en-US"/>
              </w:rPr>
              <w:t>front</w:t>
            </w:r>
            <w:r>
              <w:rPr>
                <w:lang w:eastAsia="en-US"/>
              </w:rPr>
              <w:t>’</w:t>
            </w:r>
          </w:p>
        </w:tc>
        <w:tc>
          <w:tcPr>
            <w:tcW w:w="2098" w:type="dxa"/>
            <w:shd w:val="clear" w:color="auto" w:fill="auto"/>
          </w:tcPr>
          <w:p w14:paraId="79E25412" w14:textId="77777777" w:rsidR="00130064" w:rsidRPr="00395641" w:rsidRDefault="00130064" w:rsidP="00130064">
            <w:pPr>
              <w:pStyle w:val="TableCell2-0"/>
              <w:rPr>
                <w:rStyle w:val="ChItalBold"/>
              </w:rPr>
            </w:pPr>
            <w:r>
              <w:rPr>
                <w:rStyle w:val="ChItalBold"/>
              </w:rPr>
              <w:t>di depan</w:t>
            </w:r>
            <w:r w:rsidR="004F1373">
              <w:rPr>
                <w:rStyle w:val="ChItalBold"/>
              </w:rPr>
              <w:t>g</w:t>
            </w:r>
            <w:r>
              <w:rPr>
                <w:rStyle w:val="ChItalBold"/>
              </w:rPr>
              <w:t xml:space="preserve"> greja tu</w:t>
            </w:r>
          </w:p>
        </w:tc>
        <w:tc>
          <w:tcPr>
            <w:tcW w:w="2126" w:type="dxa"/>
            <w:vMerge w:val="restart"/>
            <w:shd w:val="clear" w:color="auto" w:fill="auto"/>
          </w:tcPr>
          <w:p w14:paraId="7AC038D6" w14:textId="4AC0D624" w:rsidR="00130064" w:rsidRDefault="00B7093A" w:rsidP="00130064">
            <w:pPr>
              <w:pStyle w:val="TableCell2-0"/>
              <w:rPr>
                <w:lang w:eastAsia="en-US"/>
              </w:rPr>
            </w:pPr>
            <w:r>
              <w:rPr>
                <w:lang w:eastAsia="en-US"/>
              </w:rPr>
              <w:t>‘</w:t>
            </w:r>
            <w:r w:rsidR="00130064">
              <w:rPr>
                <w:lang w:eastAsia="en-US"/>
              </w:rPr>
              <w:t>in front of that church</w:t>
            </w:r>
            <w:r>
              <w:rPr>
                <w:lang w:eastAsia="en-US"/>
              </w:rPr>
              <w:t>’</w:t>
            </w:r>
          </w:p>
        </w:tc>
      </w:tr>
      <w:tr w:rsidR="00AC23C4" w:rsidRPr="00E47B15" w14:paraId="02CB39E7" w14:textId="77777777" w:rsidTr="00AC23C4">
        <w:tc>
          <w:tcPr>
            <w:tcW w:w="709" w:type="dxa"/>
            <w:shd w:val="clear" w:color="auto" w:fill="auto"/>
          </w:tcPr>
          <w:p w14:paraId="3CA242F0" w14:textId="77777777" w:rsidR="00130064" w:rsidRPr="00E47B15" w:rsidRDefault="00130064" w:rsidP="00130064">
            <w:pPr>
              <w:pStyle w:val="TableCell0-2Break"/>
            </w:pPr>
          </w:p>
        </w:tc>
        <w:tc>
          <w:tcPr>
            <w:tcW w:w="877" w:type="dxa"/>
            <w:shd w:val="clear" w:color="auto" w:fill="auto"/>
          </w:tcPr>
          <w:p w14:paraId="37EECCC0" w14:textId="77777777" w:rsidR="00130064" w:rsidRPr="00E47B15" w:rsidRDefault="00130064" w:rsidP="00130064">
            <w:pPr>
              <w:pStyle w:val="TableCell0-2Break"/>
            </w:pPr>
          </w:p>
        </w:tc>
        <w:tc>
          <w:tcPr>
            <w:tcW w:w="1013" w:type="dxa"/>
            <w:shd w:val="clear" w:color="auto" w:fill="auto"/>
          </w:tcPr>
          <w:p w14:paraId="5F31BA3D" w14:textId="77777777" w:rsidR="00130064" w:rsidRPr="00E47B15" w:rsidRDefault="00130064" w:rsidP="00130064">
            <w:pPr>
              <w:pStyle w:val="TableCell0-2Break"/>
            </w:pPr>
          </w:p>
        </w:tc>
        <w:tc>
          <w:tcPr>
            <w:tcW w:w="2098" w:type="dxa"/>
            <w:shd w:val="clear" w:color="auto" w:fill="auto"/>
          </w:tcPr>
          <w:p w14:paraId="11C2A3DC" w14:textId="77777777" w:rsidR="00130064" w:rsidRPr="00E47B15" w:rsidRDefault="00130064" w:rsidP="00130064">
            <w:pPr>
              <w:pStyle w:val="TableCell0-2Break"/>
            </w:pPr>
            <w:r w:rsidRPr="00E47B15">
              <w:t>at front church</w:t>
            </w:r>
          </w:p>
        </w:tc>
        <w:tc>
          <w:tcPr>
            <w:tcW w:w="2126" w:type="dxa"/>
            <w:vMerge/>
            <w:shd w:val="clear" w:color="auto" w:fill="auto"/>
          </w:tcPr>
          <w:p w14:paraId="7314DF66" w14:textId="77777777" w:rsidR="00130064" w:rsidRPr="00E47B15" w:rsidRDefault="00130064" w:rsidP="00130064">
            <w:pPr>
              <w:pStyle w:val="TableCell0-2Break"/>
            </w:pPr>
          </w:p>
        </w:tc>
      </w:tr>
      <w:tr w:rsidR="00AC23C4" w14:paraId="1061E8EA" w14:textId="77777777" w:rsidTr="00AC23C4">
        <w:tc>
          <w:tcPr>
            <w:tcW w:w="709" w:type="dxa"/>
            <w:shd w:val="clear" w:color="auto" w:fill="auto"/>
          </w:tcPr>
          <w:p w14:paraId="4979117C" w14:textId="77777777" w:rsidR="00130064" w:rsidRPr="00FA38A0" w:rsidRDefault="00130064" w:rsidP="00130064">
            <w:pPr>
              <w:pStyle w:val="TableCell2-0"/>
            </w:pPr>
            <w:r w:rsidRPr="007A0BC8">
              <w:t>(</w:t>
            </w:r>
            <w:fldSimple w:instr=" SEQ ( \* ARABIC \s 1 ">
              <w:r w:rsidR="00154D81">
                <w:rPr>
                  <w:noProof/>
                </w:rPr>
                <w:t>31</w:t>
              </w:r>
            </w:fldSimple>
            <w:r w:rsidRPr="007A0BC8">
              <w:t>)</w:t>
            </w:r>
          </w:p>
        </w:tc>
        <w:tc>
          <w:tcPr>
            <w:tcW w:w="877" w:type="dxa"/>
            <w:shd w:val="clear" w:color="auto" w:fill="auto"/>
          </w:tcPr>
          <w:p w14:paraId="44A08F3A" w14:textId="77777777" w:rsidR="00130064" w:rsidRPr="00203D90" w:rsidRDefault="00130064" w:rsidP="00130064">
            <w:pPr>
              <w:pStyle w:val="TableCell2-0"/>
              <w:rPr>
                <w:rStyle w:val="ChItalBold"/>
              </w:rPr>
            </w:pPr>
            <w:r w:rsidRPr="00203D90">
              <w:rPr>
                <w:rStyle w:val="ChItalBold"/>
              </w:rPr>
              <w:t>luar</w:t>
            </w:r>
          </w:p>
        </w:tc>
        <w:tc>
          <w:tcPr>
            <w:tcW w:w="1013" w:type="dxa"/>
            <w:shd w:val="clear" w:color="auto" w:fill="auto"/>
          </w:tcPr>
          <w:p w14:paraId="5EA371FF" w14:textId="41874291" w:rsidR="00130064" w:rsidRDefault="00B7093A" w:rsidP="00130064">
            <w:pPr>
              <w:pStyle w:val="TableCell2-0"/>
              <w:rPr>
                <w:lang w:eastAsia="en-US"/>
              </w:rPr>
            </w:pPr>
            <w:r>
              <w:rPr>
                <w:lang w:eastAsia="en-US"/>
              </w:rPr>
              <w:t>‘</w:t>
            </w:r>
            <w:r w:rsidR="00130064">
              <w:rPr>
                <w:lang w:eastAsia="en-US"/>
              </w:rPr>
              <w:t>outside</w:t>
            </w:r>
            <w:r>
              <w:rPr>
                <w:lang w:eastAsia="en-US"/>
              </w:rPr>
              <w:t>’</w:t>
            </w:r>
          </w:p>
        </w:tc>
        <w:tc>
          <w:tcPr>
            <w:tcW w:w="2098" w:type="dxa"/>
            <w:shd w:val="clear" w:color="auto" w:fill="auto"/>
          </w:tcPr>
          <w:p w14:paraId="3F5919E1" w14:textId="77777777" w:rsidR="00130064" w:rsidRPr="00395641" w:rsidRDefault="00130064" w:rsidP="00130064">
            <w:pPr>
              <w:pStyle w:val="TableCell2-0"/>
              <w:rPr>
                <w:rStyle w:val="ChItalBold"/>
              </w:rPr>
            </w:pPr>
            <w:r>
              <w:rPr>
                <w:rStyle w:val="ChItalBold"/>
              </w:rPr>
              <w:t>ke luar negri</w:t>
            </w:r>
          </w:p>
        </w:tc>
        <w:tc>
          <w:tcPr>
            <w:tcW w:w="2126" w:type="dxa"/>
            <w:vMerge w:val="restart"/>
            <w:shd w:val="clear" w:color="auto" w:fill="auto"/>
          </w:tcPr>
          <w:p w14:paraId="5842A933" w14:textId="11B8CA0B" w:rsidR="00130064" w:rsidRDefault="00B7093A" w:rsidP="00130064">
            <w:pPr>
              <w:pStyle w:val="TableCell2-0"/>
              <w:rPr>
                <w:lang w:eastAsia="en-US"/>
              </w:rPr>
            </w:pPr>
            <w:r>
              <w:rPr>
                <w:lang w:eastAsia="en-US"/>
              </w:rPr>
              <w:t>‘</w:t>
            </w:r>
            <w:r w:rsidR="00130064">
              <w:rPr>
                <w:lang w:eastAsia="en-US"/>
              </w:rPr>
              <w:t>abroad</w:t>
            </w:r>
            <w:r>
              <w:rPr>
                <w:lang w:eastAsia="en-US"/>
              </w:rPr>
              <w:t>’</w:t>
            </w:r>
          </w:p>
        </w:tc>
      </w:tr>
      <w:tr w:rsidR="00AC23C4" w14:paraId="69F427DA" w14:textId="77777777" w:rsidTr="00AC23C4">
        <w:tc>
          <w:tcPr>
            <w:tcW w:w="709" w:type="dxa"/>
            <w:shd w:val="clear" w:color="auto" w:fill="auto"/>
          </w:tcPr>
          <w:p w14:paraId="17311541" w14:textId="77777777" w:rsidR="00130064" w:rsidRPr="00FA38A0" w:rsidRDefault="00130064" w:rsidP="00130064">
            <w:pPr>
              <w:pStyle w:val="TableCell0-2Break"/>
            </w:pPr>
          </w:p>
        </w:tc>
        <w:tc>
          <w:tcPr>
            <w:tcW w:w="877" w:type="dxa"/>
            <w:shd w:val="clear" w:color="auto" w:fill="auto"/>
          </w:tcPr>
          <w:p w14:paraId="51091396" w14:textId="77777777" w:rsidR="00130064" w:rsidRPr="00363FFF" w:rsidRDefault="00130064" w:rsidP="00130064">
            <w:pPr>
              <w:pStyle w:val="TableCell0-2Break"/>
              <w:rPr>
                <w:lang w:eastAsia="en-US"/>
              </w:rPr>
            </w:pPr>
          </w:p>
        </w:tc>
        <w:tc>
          <w:tcPr>
            <w:tcW w:w="1013" w:type="dxa"/>
            <w:shd w:val="clear" w:color="auto" w:fill="auto"/>
          </w:tcPr>
          <w:p w14:paraId="64414B70" w14:textId="77777777" w:rsidR="00130064" w:rsidRDefault="00130064" w:rsidP="00130064">
            <w:pPr>
              <w:pStyle w:val="TableCell0-2Break"/>
              <w:rPr>
                <w:lang w:eastAsia="en-US"/>
              </w:rPr>
            </w:pPr>
          </w:p>
        </w:tc>
        <w:tc>
          <w:tcPr>
            <w:tcW w:w="2098" w:type="dxa"/>
            <w:shd w:val="clear" w:color="auto" w:fill="auto"/>
          </w:tcPr>
          <w:p w14:paraId="37F801BF" w14:textId="77777777" w:rsidR="00130064" w:rsidRDefault="00130064" w:rsidP="00130064">
            <w:pPr>
              <w:pStyle w:val="TableCell0-2Break"/>
              <w:rPr>
                <w:lang w:eastAsia="en-US"/>
              </w:rPr>
            </w:pPr>
            <w:r>
              <w:rPr>
                <w:lang w:eastAsia="en-US"/>
              </w:rPr>
              <w:t>to outside country</w:t>
            </w:r>
          </w:p>
        </w:tc>
        <w:tc>
          <w:tcPr>
            <w:tcW w:w="2126" w:type="dxa"/>
            <w:vMerge/>
            <w:shd w:val="clear" w:color="auto" w:fill="auto"/>
          </w:tcPr>
          <w:p w14:paraId="4067D21B" w14:textId="77777777" w:rsidR="00130064" w:rsidRDefault="00130064" w:rsidP="00130064">
            <w:pPr>
              <w:pStyle w:val="TableCell0-2Break"/>
              <w:rPr>
                <w:lang w:eastAsia="en-US"/>
              </w:rPr>
            </w:pPr>
          </w:p>
        </w:tc>
      </w:tr>
      <w:tr w:rsidR="00AC23C4" w14:paraId="74327F64" w14:textId="77777777" w:rsidTr="00AC23C4">
        <w:tc>
          <w:tcPr>
            <w:tcW w:w="709" w:type="dxa"/>
            <w:shd w:val="clear" w:color="auto" w:fill="auto"/>
          </w:tcPr>
          <w:p w14:paraId="56A9D26D" w14:textId="77777777" w:rsidR="00130064" w:rsidRPr="00FA38A0" w:rsidRDefault="00130064" w:rsidP="00130064">
            <w:pPr>
              <w:pStyle w:val="TableCell2-0"/>
            </w:pPr>
            <w:r w:rsidRPr="007A0BC8">
              <w:t>(</w:t>
            </w:r>
            <w:fldSimple w:instr=" SEQ ( \* ARABIC \s 1 ">
              <w:r w:rsidR="00154D81">
                <w:rPr>
                  <w:noProof/>
                </w:rPr>
                <w:t>32</w:t>
              </w:r>
            </w:fldSimple>
            <w:r w:rsidRPr="007A0BC8">
              <w:t>)</w:t>
            </w:r>
          </w:p>
        </w:tc>
        <w:tc>
          <w:tcPr>
            <w:tcW w:w="877" w:type="dxa"/>
            <w:shd w:val="clear" w:color="auto" w:fill="auto"/>
          </w:tcPr>
          <w:p w14:paraId="4BFA7F95" w14:textId="77777777" w:rsidR="00130064" w:rsidRPr="00203D90" w:rsidRDefault="00130064" w:rsidP="00130064">
            <w:pPr>
              <w:pStyle w:val="TableCell2-0"/>
              <w:rPr>
                <w:rStyle w:val="ChItalBold"/>
              </w:rPr>
            </w:pPr>
            <w:r w:rsidRPr="00203D90">
              <w:rPr>
                <w:rStyle w:val="ChItalBold"/>
              </w:rPr>
              <w:t>pinggir</w:t>
            </w:r>
          </w:p>
        </w:tc>
        <w:tc>
          <w:tcPr>
            <w:tcW w:w="1013" w:type="dxa"/>
            <w:shd w:val="clear" w:color="auto" w:fill="auto"/>
          </w:tcPr>
          <w:p w14:paraId="63FD44C1" w14:textId="1DAB1D98" w:rsidR="00130064" w:rsidRDefault="00B7093A" w:rsidP="00130064">
            <w:pPr>
              <w:pStyle w:val="TableCell2-0"/>
              <w:rPr>
                <w:lang w:eastAsia="en-US"/>
              </w:rPr>
            </w:pPr>
            <w:r>
              <w:rPr>
                <w:lang w:eastAsia="en-US"/>
              </w:rPr>
              <w:t>‘</w:t>
            </w:r>
            <w:r w:rsidR="00130064">
              <w:rPr>
                <w:lang w:eastAsia="en-US"/>
              </w:rPr>
              <w:t>border</w:t>
            </w:r>
            <w:r>
              <w:rPr>
                <w:lang w:eastAsia="en-US"/>
              </w:rPr>
              <w:t>’</w:t>
            </w:r>
          </w:p>
        </w:tc>
        <w:tc>
          <w:tcPr>
            <w:tcW w:w="2098" w:type="dxa"/>
            <w:shd w:val="clear" w:color="auto" w:fill="auto"/>
          </w:tcPr>
          <w:p w14:paraId="064380D9" w14:textId="77777777" w:rsidR="00130064" w:rsidRPr="00395641" w:rsidRDefault="00130064" w:rsidP="00130064">
            <w:pPr>
              <w:pStyle w:val="TableCell2-0"/>
              <w:rPr>
                <w:rStyle w:val="ChItalBold"/>
              </w:rPr>
            </w:pPr>
            <w:r>
              <w:rPr>
                <w:rStyle w:val="ChItalBold"/>
              </w:rPr>
              <w:t xml:space="preserve">di pinggir </w:t>
            </w:r>
            <w:r w:rsidR="004F1373">
              <w:rPr>
                <w:rStyle w:val="ChItalBold"/>
              </w:rPr>
              <w:t>jalang</w:t>
            </w:r>
          </w:p>
        </w:tc>
        <w:tc>
          <w:tcPr>
            <w:tcW w:w="2126" w:type="dxa"/>
            <w:vMerge w:val="restart"/>
            <w:shd w:val="clear" w:color="auto" w:fill="auto"/>
          </w:tcPr>
          <w:p w14:paraId="66B2CB6A" w14:textId="71E64919" w:rsidR="00130064" w:rsidRDefault="00B7093A" w:rsidP="00130064">
            <w:pPr>
              <w:pStyle w:val="TableCell2-0"/>
              <w:rPr>
                <w:lang w:eastAsia="en-US"/>
              </w:rPr>
            </w:pPr>
            <w:r>
              <w:rPr>
                <w:lang w:eastAsia="en-US"/>
              </w:rPr>
              <w:t>‘</w:t>
            </w:r>
            <w:r w:rsidR="00130064">
              <w:rPr>
                <w:lang w:eastAsia="en-US"/>
              </w:rPr>
              <w:t>alongside the road</w:t>
            </w:r>
            <w:r>
              <w:rPr>
                <w:lang w:eastAsia="en-US"/>
              </w:rPr>
              <w:t>’</w:t>
            </w:r>
          </w:p>
        </w:tc>
      </w:tr>
      <w:tr w:rsidR="00AC23C4" w14:paraId="0096EC48" w14:textId="77777777" w:rsidTr="00AC23C4">
        <w:tc>
          <w:tcPr>
            <w:tcW w:w="709" w:type="dxa"/>
            <w:shd w:val="clear" w:color="auto" w:fill="auto"/>
          </w:tcPr>
          <w:p w14:paraId="504E1005" w14:textId="77777777" w:rsidR="00130064" w:rsidRPr="00363FFF" w:rsidRDefault="00130064" w:rsidP="00130064">
            <w:pPr>
              <w:pStyle w:val="TableCell0-2Break"/>
              <w:rPr>
                <w:lang w:eastAsia="en-US"/>
              </w:rPr>
            </w:pPr>
          </w:p>
        </w:tc>
        <w:tc>
          <w:tcPr>
            <w:tcW w:w="877" w:type="dxa"/>
            <w:shd w:val="clear" w:color="auto" w:fill="auto"/>
          </w:tcPr>
          <w:p w14:paraId="5DC970D9" w14:textId="77777777" w:rsidR="00130064" w:rsidRPr="00363FFF" w:rsidRDefault="00130064" w:rsidP="00130064">
            <w:pPr>
              <w:pStyle w:val="TableCell0-2Break"/>
              <w:rPr>
                <w:lang w:eastAsia="en-US"/>
              </w:rPr>
            </w:pPr>
          </w:p>
        </w:tc>
        <w:tc>
          <w:tcPr>
            <w:tcW w:w="1013" w:type="dxa"/>
            <w:shd w:val="clear" w:color="auto" w:fill="auto"/>
          </w:tcPr>
          <w:p w14:paraId="13FB174A" w14:textId="77777777" w:rsidR="00130064" w:rsidRDefault="00130064" w:rsidP="00130064">
            <w:pPr>
              <w:pStyle w:val="TableCell0-2Break"/>
              <w:rPr>
                <w:lang w:eastAsia="en-US"/>
              </w:rPr>
            </w:pPr>
          </w:p>
        </w:tc>
        <w:tc>
          <w:tcPr>
            <w:tcW w:w="2098" w:type="dxa"/>
            <w:shd w:val="clear" w:color="auto" w:fill="auto"/>
          </w:tcPr>
          <w:p w14:paraId="22B93F49" w14:textId="77777777" w:rsidR="00130064" w:rsidRDefault="00130064" w:rsidP="00130064">
            <w:pPr>
              <w:pStyle w:val="TableCell0-2Break"/>
              <w:rPr>
                <w:lang w:eastAsia="en-US"/>
              </w:rPr>
            </w:pPr>
            <w:r>
              <w:rPr>
                <w:lang w:eastAsia="en-US"/>
              </w:rPr>
              <w:t>at border road</w:t>
            </w:r>
          </w:p>
        </w:tc>
        <w:tc>
          <w:tcPr>
            <w:tcW w:w="2126" w:type="dxa"/>
            <w:vMerge/>
            <w:shd w:val="clear" w:color="auto" w:fill="auto"/>
          </w:tcPr>
          <w:p w14:paraId="37BD9F59" w14:textId="77777777" w:rsidR="00130064" w:rsidRDefault="00130064" w:rsidP="00130064">
            <w:pPr>
              <w:pStyle w:val="TableCell0-2Break"/>
              <w:rPr>
                <w:lang w:eastAsia="en-US"/>
              </w:rPr>
            </w:pPr>
          </w:p>
        </w:tc>
      </w:tr>
      <w:tr w:rsidR="00AC23C4" w14:paraId="0327685C" w14:textId="77777777" w:rsidTr="00AC23C4">
        <w:tc>
          <w:tcPr>
            <w:tcW w:w="709" w:type="dxa"/>
            <w:shd w:val="clear" w:color="auto" w:fill="auto"/>
          </w:tcPr>
          <w:p w14:paraId="38F33C8E" w14:textId="77777777" w:rsidR="00130064" w:rsidRPr="00FA38A0" w:rsidRDefault="00130064" w:rsidP="00130064">
            <w:pPr>
              <w:pStyle w:val="TableCell2-0"/>
            </w:pPr>
            <w:r w:rsidRPr="007A0BC8">
              <w:t>(</w:t>
            </w:r>
            <w:fldSimple w:instr=" SEQ ( \* ARABIC \s 1 ">
              <w:r w:rsidR="00154D81">
                <w:rPr>
                  <w:noProof/>
                </w:rPr>
                <w:t>33</w:t>
              </w:r>
            </w:fldSimple>
            <w:r w:rsidRPr="007A0BC8">
              <w:t>)</w:t>
            </w:r>
          </w:p>
        </w:tc>
        <w:tc>
          <w:tcPr>
            <w:tcW w:w="877" w:type="dxa"/>
            <w:shd w:val="clear" w:color="auto" w:fill="auto"/>
          </w:tcPr>
          <w:p w14:paraId="6666E87B" w14:textId="77777777" w:rsidR="00130064" w:rsidRPr="00203D90" w:rsidRDefault="00130064" w:rsidP="00130064">
            <w:pPr>
              <w:pStyle w:val="TableCell2-0"/>
              <w:rPr>
                <w:rStyle w:val="ChItalBold"/>
              </w:rPr>
            </w:pPr>
            <w:r w:rsidRPr="00203D90">
              <w:rPr>
                <w:rStyle w:val="ChItalBold"/>
              </w:rPr>
              <w:t>samping</w:t>
            </w:r>
          </w:p>
        </w:tc>
        <w:tc>
          <w:tcPr>
            <w:tcW w:w="1013" w:type="dxa"/>
            <w:shd w:val="clear" w:color="auto" w:fill="auto"/>
          </w:tcPr>
          <w:p w14:paraId="14F19446" w14:textId="38478E02" w:rsidR="00130064" w:rsidRDefault="00B7093A" w:rsidP="00130064">
            <w:pPr>
              <w:pStyle w:val="TableCell2-0"/>
              <w:rPr>
                <w:lang w:eastAsia="en-US"/>
              </w:rPr>
            </w:pPr>
            <w:r>
              <w:rPr>
                <w:lang w:eastAsia="en-US"/>
              </w:rPr>
              <w:t>‘</w:t>
            </w:r>
            <w:r w:rsidR="00130064">
              <w:rPr>
                <w:lang w:eastAsia="en-US"/>
              </w:rPr>
              <w:t>side</w:t>
            </w:r>
            <w:r>
              <w:rPr>
                <w:lang w:eastAsia="en-US"/>
              </w:rPr>
              <w:t>’</w:t>
            </w:r>
          </w:p>
        </w:tc>
        <w:tc>
          <w:tcPr>
            <w:tcW w:w="2098" w:type="dxa"/>
            <w:shd w:val="clear" w:color="auto" w:fill="auto"/>
          </w:tcPr>
          <w:p w14:paraId="12D1EFE3" w14:textId="77777777" w:rsidR="00130064" w:rsidRPr="00395641" w:rsidRDefault="00130064" w:rsidP="00130064">
            <w:pPr>
              <w:pStyle w:val="TableCell2-0"/>
              <w:rPr>
                <w:rStyle w:val="ChItalBold"/>
              </w:rPr>
            </w:pPr>
            <w:r>
              <w:rPr>
                <w:rStyle w:val="ChItalBold"/>
              </w:rPr>
              <w:t>di samping ruma</w:t>
            </w:r>
          </w:p>
        </w:tc>
        <w:tc>
          <w:tcPr>
            <w:tcW w:w="2126" w:type="dxa"/>
            <w:vMerge w:val="restart"/>
            <w:shd w:val="clear" w:color="auto" w:fill="auto"/>
          </w:tcPr>
          <w:p w14:paraId="1AECA29F" w14:textId="7540CF84" w:rsidR="00130064" w:rsidRDefault="00B7093A" w:rsidP="00130064">
            <w:pPr>
              <w:pStyle w:val="TableCell2-0"/>
              <w:rPr>
                <w:lang w:eastAsia="en-US"/>
              </w:rPr>
            </w:pPr>
            <w:r>
              <w:rPr>
                <w:lang w:eastAsia="en-US"/>
              </w:rPr>
              <w:t>‘</w:t>
            </w:r>
            <w:r w:rsidR="00130064">
              <w:rPr>
                <w:lang w:eastAsia="en-US"/>
              </w:rPr>
              <w:t>beside the house</w:t>
            </w:r>
            <w:r>
              <w:rPr>
                <w:lang w:eastAsia="en-US"/>
              </w:rPr>
              <w:t>’</w:t>
            </w:r>
          </w:p>
        </w:tc>
      </w:tr>
      <w:tr w:rsidR="00AC23C4" w14:paraId="3B959421" w14:textId="77777777" w:rsidTr="00AC23C4">
        <w:tc>
          <w:tcPr>
            <w:tcW w:w="709" w:type="dxa"/>
            <w:shd w:val="clear" w:color="auto" w:fill="auto"/>
          </w:tcPr>
          <w:p w14:paraId="19DB468C" w14:textId="77777777" w:rsidR="00130064" w:rsidRPr="00363FFF" w:rsidRDefault="00130064" w:rsidP="00130064">
            <w:pPr>
              <w:pStyle w:val="TableCell0-2Break"/>
              <w:rPr>
                <w:lang w:eastAsia="en-US"/>
              </w:rPr>
            </w:pPr>
          </w:p>
        </w:tc>
        <w:tc>
          <w:tcPr>
            <w:tcW w:w="877" w:type="dxa"/>
            <w:shd w:val="clear" w:color="auto" w:fill="auto"/>
          </w:tcPr>
          <w:p w14:paraId="0C2E3A63" w14:textId="77777777" w:rsidR="00130064" w:rsidRPr="00363FFF" w:rsidRDefault="00130064" w:rsidP="00130064">
            <w:pPr>
              <w:pStyle w:val="TableCell0-2Break"/>
              <w:rPr>
                <w:lang w:eastAsia="en-US"/>
              </w:rPr>
            </w:pPr>
          </w:p>
        </w:tc>
        <w:tc>
          <w:tcPr>
            <w:tcW w:w="1013" w:type="dxa"/>
            <w:shd w:val="clear" w:color="auto" w:fill="auto"/>
          </w:tcPr>
          <w:p w14:paraId="6482A40E" w14:textId="77777777" w:rsidR="00130064" w:rsidRDefault="00130064" w:rsidP="00130064">
            <w:pPr>
              <w:pStyle w:val="TableCell0-2Break"/>
              <w:rPr>
                <w:lang w:eastAsia="en-US"/>
              </w:rPr>
            </w:pPr>
          </w:p>
        </w:tc>
        <w:tc>
          <w:tcPr>
            <w:tcW w:w="2098" w:type="dxa"/>
            <w:shd w:val="clear" w:color="auto" w:fill="auto"/>
          </w:tcPr>
          <w:p w14:paraId="02DCA0DB" w14:textId="77777777" w:rsidR="00130064" w:rsidRDefault="00130064" w:rsidP="00130064">
            <w:pPr>
              <w:pStyle w:val="TableCell0-2Break"/>
              <w:rPr>
                <w:lang w:eastAsia="en-US"/>
              </w:rPr>
            </w:pPr>
            <w:r>
              <w:rPr>
                <w:lang w:eastAsia="en-US"/>
              </w:rPr>
              <w:t>at side house</w:t>
            </w:r>
          </w:p>
        </w:tc>
        <w:tc>
          <w:tcPr>
            <w:tcW w:w="2126" w:type="dxa"/>
            <w:vMerge/>
            <w:shd w:val="clear" w:color="auto" w:fill="auto"/>
          </w:tcPr>
          <w:p w14:paraId="65139705" w14:textId="77777777" w:rsidR="00130064" w:rsidRDefault="00130064" w:rsidP="00130064">
            <w:pPr>
              <w:pStyle w:val="TableCell0-2Break"/>
              <w:rPr>
                <w:lang w:eastAsia="en-US"/>
              </w:rPr>
            </w:pPr>
          </w:p>
        </w:tc>
      </w:tr>
      <w:tr w:rsidR="00AC23C4" w14:paraId="282F298B" w14:textId="77777777" w:rsidTr="00AC23C4">
        <w:tc>
          <w:tcPr>
            <w:tcW w:w="709" w:type="dxa"/>
            <w:shd w:val="clear" w:color="auto" w:fill="auto"/>
          </w:tcPr>
          <w:p w14:paraId="74608363" w14:textId="77777777" w:rsidR="00130064" w:rsidRPr="00FA38A0" w:rsidRDefault="00130064" w:rsidP="00130064">
            <w:pPr>
              <w:pStyle w:val="TableCell2-0"/>
            </w:pPr>
            <w:r w:rsidRPr="007A0BC8">
              <w:t>(</w:t>
            </w:r>
            <w:fldSimple w:instr=" SEQ ( \* ARABIC \s 1 ">
              <w:r w:rsidR="00154D81">
                <w:rPr>
                  <w:noProof/>
                </w:rPr>
                <w:t>34</w:t>
              </w:r>
            </w:fldSimple>
            <w:r w:rsidRPr="007A0BC8">
              <w:t>)</w:t>
            </w:r>
          </w:p>
        </w:tc>
        <w:tc>
          <w:tcPr>
            <w:tcW w:w="877" w:type="dxa"/>
            <w:shd w:val="clear" w:color="auto" w:fill="auto"/>
          </w:tcPr>
          <w:p w14:paraId="359D5F28" w14:textId="77777777" w:rsidR="00130064" w:rsidRPr="00203D90" w:rsidRDefault="00130064" w:rsidP="00130064">
            <w:pPr>
              <w:pStyle w:val="TableCell2-0"/>
              <w:rPr>
                <w:rStyle w:val="ChItalBold"/>
              </w:rPr>
            </w:pPr>
            <w:r w:rsidRPr="00203D90">
              <w:rPr>
                <w:rStyle w:val="ChItalBold"/>
              </w:rPr>
              <w:t>sebla</w:t>
            </w:r>
          </w:p>
        </w:tc>
        <w:tc>
          <w:tcPr>
            <w:tcW w:w="1013" w:type="dxa"/>
            <w:shd w:val="clear" w:color="auto" w:fill="auto"/>
          </w:tcPr>
          <w:p w14:paraId="71585479" w14:textId="714CE590" w:rsidR="00130064" w:rsidRDefault="00B7093A" w:rsidP="00130064">
            <w:pPr>
              <w:pStyle w:val="TableCell2-0"/>
              <w:rPr>
                <w:lang w:eastAsia="en-US"/>
              </w:rPr>
            </w:pPr>
            <w:r>
              <w:rPr>
                <w:lang w:eastAsia="en-US"/>
              </w:rPr>
              <w:t>‘</w:t>
            </w:r>
            <w:r w:rsidR="00130064">
              <w:rPr>
                <w:lang w:eastAsia="en-US"/>
              </w:rPr>
              <w:t>side</w:t>
            </w:r>
            <w:r>
              <w:rPr>
                <w:lang w:eastAsia="en-US"/>
              </w:rPr>
              <w:t>’</w:t>
            </w:r>
          </w:p>
        </w:tc>
        <w:tc>
          <w:tcPr>
            <w:tcW w:w="2098" w:type="dxa"/>
            <w:shd w:val="clear" w:color="auto" w:fill="auto"/>
          </w:tcPr>
          <w:p w14:paraId="64ADA914" w14:textId="77777777" w:rsidR="00130064" w:rsidRPr="00395641" w:rsidRDefault="00130064" w:rsidP="00130064">
            <w:pPr>
              <w:pStyle w:val="TableCell2-0"/>
              <w:rPr>
                <w:rStyle w:val="ChItalBold"/>
              </w:rPr>
            </w:pPr>
            <w:r>
              <w:rPr>
                <w:rStyle w:val="ChItalBold"/>
              </w:rPr>
              <w:t>ke sebla darat</w:t>
            </w:r>
          </w:p>
        </w:tc>
        <w:tc>
          <w:tcPr>
            <w:tcW w:w="2126" w:type="dxa"/>
            <w:vMerge w:val="restart"/>
            <w:shd w:val="clear" w:color="auto" w:fill="auto"/>
          </w:tcPr>
          <w:p w14:paraId="753C5FAB" w14:textId="441D088C" w:rsidR="00130064" w:rsidRDefault="00B7093A" w:rsidP="00130064">
            <w:pPr>
              <w:pStyle w:val="TableCell2-0"/>
              <w:rPr>
                <w:lang w:eastAsia="en-US"/>
              </w:rPr>
            </w:pPr>
            <w:r>
              <w:rPr>
                <w:lang w:eastAsia="en-US"/>
              </w:rPr>
              <w:t>‘</w:t>
            </w:r>
            <w:r w:rsidR="00130064">
              <w:rPr>
                <w:lang w:eastAsia="en-US"/>
              </w:rPr>
              <w:t>landwards</w:t>
            </w:r>
            <w:r>
              <w:rPr>
                <w:lang w:eastAsia="en-US"/>
              </w:rPr>
              <w:t>’</w:t>
            </w:r>
          </w:p>
        </w:tc>
      </w:tr>
      <w:tr w:rsidR="00AC23C4" w14:paraId="5BC6BE0F" w14:textId="77777777" w:rsidTr="00AC23C4">
        <w:tc>
          <w:tcPr>
            <w:tcW w:w="709" w:type="dxa"/>
            <w:shd w:val="clear" w:color="auto" w:fill="auto"/>
          </w:tcPr>
          <w:p w14:paraId="34598E3E" w14:textId="77777777" w:rsidR="00130064" w:rsidRPr="00363FFF" w:rsidRDefault="00130064" w:rsidP="00130064">
            <w:pPr>
              <w:pStyle w:val="TableCell0-2Break"/>
              <w:rPr>
                <w:lang w:eastAsia="en-US"/>
              </w:rPr>
            </w:pPr>
          </w:p>
        </w:tc>
        <w:tc>
          <w:tcPr>
            <w:tcW w:w="877" w:type="dxa"/>
            <w:shd w:val="clear" w:color="auto" w:fill="auto"/>
          </w:tcPr>
          <w:p w14:paraId="6AB2A4B5" w14:textId="77777777" w:rsidR="00130064" w:rsidRPr="00363FFF" w:rsidRDefault="00130064" w:rsidP="00130064">
            <w:pPr>
              <w:pStyle w:val="TableCell0-2Break"/>
              <w:rPr>
                <w:lang w:eastAsia="en-US"/>
              </w:rPr>
            </w:pPr>
          </w:p>
        </w:tc>
        <w:tc>
          <w:tcPr>
            <w:tcW w:w="1013" w:type="dxa"/>
            <w:shd w:val="clear" w:color="auto" w:fill="auto"/>
          </w:tcPr>
          <w:p w14:paraId="626598D5" w14:textId="77777777" w:rsidR="00130064" w:rsidRDefault="00130064" w:rsidP="00130064">
            <w:pPr>
              <w:pStyle w:val="TableCell0-2Break"/>
              <w:rPr>
                <w:lang w:eastAsia="en-US"/>
              </w:rPr>
            </w:pPr>
          </w:p>
        </w:tc>
        <w:tc>
          <w:tcPr>
            <w:tcW w:w="2098" w:type="dxa"/>
            <w:shd w:val="clear" w:color="auto" w:fill="auto"/>
          </w:tcPr>
          <w:p w14:paraId="6EA4FE7D" w14:textId="77777777" w:rsidR="00130064" w:rsidRDefault="00130064" w:rsidP="00130064">
            <w:pPr>
              <w:pStyle w:val="TableCell0-2Break"/>
              <w:rPr>
                <w:lang w:eastAsia="en-US"/>
              </w:rPr>
            </w:pPr>
            <w:r>
              <w:rPr>
                <w:lang w:eastAsia="en-US"/>
              </w:rPr>
              <w:t>to side land</w:t>
            </w:r>
          </w:p>
        </w:tc>
        <w:tc>
          <w:tcPr>
            <w:tcW w:w="2126" w:type="dxa"/>
            <w:vMerge/>
            <w:shd w:val="clear" w:color="auto" w:fill="auto"/>
          </w:tcPr>
          <w:p w14:paraId="4AC3FCD1" w14:textId="77777777" w:rsidR="00130064" w:rsidRDefault="00130064" w:rsidP="00130064">
            <w:pPr>
              <w:pStyle w:val="TableCell0-2Break"/>
              <w:rPr>
                <w:lang w:eastAsia="en-US"/>
              </w:rPr>
            </w:pPr>
          </w:p>
        </w:tc>
      </w:tr>
      <w:tr w:rsidR="00AC23C4" w14:paraId="26799791" w14:textId="77777777" w:rsidTr="00AC23C4">
        <w:tc>
          <w:tcPr>
            <w:tcW w:w="709" w:type="dxa"/>
            <w:shd w:val="clear" w:color="auto" w:fill="auto"/>
          </w:tcPr>
          <w:p w14:paraId="72762102" w14:textId="77777777" w:rsidR="00130064" w:rsidRPr="00FA38A0" w:rsidRDefault="00130064" w:rsidP="00130064">
            <w:pPr>
              <w:pStyle w:val="TableCell2-0"/>
            </w:pPr>
            <w:r w:rsidRPr="007A0BC8">
              <w:t>(</w:t>
            </w:r>
            <w:fldSimple w:instr=" SEQ ( \* ARABIC \s 1 ">
              <w:r w:rsidR="00154D81">
                <w:rPr>
                  <w:noProof/>
                </w:rPr>
                <w:t>35</w:t>
              </w:r>
            </w:fldSimple>
            <w:r w:rsidRPr="007A0BC8">
              <w:t>)</w:t>
            </w:r>
          </w:p>
        </w:tc>
        <w:tc>
          <w:tcPr>
            <w:tcW w:w="877" w:type="dxa"/>
            <w:shd w:val="clear" w:color="auto" w:fill="auto"/>
          </w:tcPr>
          <w:p w14:paraId="38DD4895" w14:textId="77777777" w:rsidR="00130064" w:rsidRPr="00203D90" w:rsidRDefault="00130064" w:rsidP="00130064">
            <w:pPr>
              <w:pStyle w:val="TableCell2-0"/>
              <w:rPr>
                <w:rStyle w:val="ChItalBold"/>
              </w:rPr>
            </w:pPr>
            <w:r>
              <w:rPr>
                <w:rStyle w:val="ChItalBold"/>
              </w:rPr>
              <w:t>sekitar</w:t>
            </w:r>
          </w:p>
        </w:tc>
        <w:tc>
          <w:tcPr>
            <w:tcW w:w="1013" w:type="dxa"/>
            <w:shd w:val="clear" w:color="auto" w:fill="auto"/>
          </w:tcPr>
          <w:p w14:paraId="1C36438A" w14:textId="03BF2F99" w:rsidR="00130064" w:rsidRDefault="00B7093A" w:rsidP="00130064">
            <w:pPr>
              <w:pStyle w:val="TableCell2-0"/>
              <w:rPr>
                <w:lang w:eastAsia="en-US"/>
              </w:rPr>
            </w:pPr>
            <w:r>
              <w:rPr>
                <w:lang w:eastAsia="en-US"/>
              </w:rPr>
              <w:t>‘</w:t>
            </w:r>
            <w:r w:rsidR="00130064">
              <w:rPr>
                <w:lang w:eastAsia="en-US"/>
              </w:rPr>
              <w:t>vicinity</w:t>
            </w:r>
            <w:r>
              <w:rPr>
                <w:lang w:eastAsia="en-US"/>
              </w:rPr>
              <w:t>’</w:t>
            </w:r>
          </w:p>
        </w:tc>
        <w:tc>
          <w:tcPr>
            <w:tcW w:w="2098" w:type="dxa"/>
            <w:shd w:val="clear" w:color="auto" w:fill="auto"/>
          </w:tcPr>
          <w:p w14:paraId="68C9BC94" w14:textId="77777777" w:rsidR="00130064" w:rsidRPr="0026677C" w:rsidRDefault="00130064" w:rsidP="00130064">
            <w:pPr>
              <w:pStyle w:val="TableCell2-0"/>
              <w:rPr>
                <w:rStyle w:val="ChItalBold"/>
              </w:rPr>
            </w:pPr>
            <w:r w:rsidRPr="0026677C">
              <w:rPr>
                <w:rStyle w:val="ChItalBold"/>
              </w:rPr>
              <w:t>di sekitar Pante-Barat</w:t>
            </w:r>
          </w:p>
        </w:tc>
        <w:tc>
          <w:tcPr>
            <w:tcW w:w="2126" w:type="dxa"/>
            <w:vMerge w:val="restart"/>
            <w:shd w:val="clear" w:color="auto" w:fill="auto"/>
          </w:tcPr>
          <w:p w14:paraId="1E54637E" w14:textId="32E6F307" w:rsidR="00130064" w:rsidRDefault="00B7093A" w:rsidP="00AC23C4">
            <w:pPr>
              <w:pStyle w:val="TableCell2-0"/>
              <w:ind w:left="57" w:hanging="57"/>
              <w:rPr>
                <w:lang w:eastAsia="en-US"/>
              </w:rPr>
            </w:pPr>
            <w:r>
              <w:rPr>
                <w:lang w:eastAsia="en-US"/>
              </w:rPr>
              <w:t>‘</w:t>
            </w:r>
            <w:r w:rsidR="00130064">
              <w:rPr>
                <w:lang w:eastAsia="en-US"/>
              </w:rPr>
              <w:t>in the vicinity of Pante-Barat</w:t>
            </w:r>
            <w:r>
              <w:rPr>
                <w:lang w:eastAsia="en-US"/>
              </w:rPr>
              <w:t>’</w:t>
            </w:r>
          </w:p>
        </w:tc>
      </w:tr>
      <w:tr w:rsidR="00AC23C4" w14:paraId="262311D3" w14:textId="77777777" w:rsidTr="00AC23C4">
        <w:tc>
          <w:tcPr>
            <w:tcW w:w="709" w:type="dxa"/>
            <w:shd w:val="clear" w:color="auto" w:fill="auto"/>
          </w:tcPr>
          <w:p w14:paraId="21B85165" w14:textId="77777777" w:rsidR="00130064" w:rsidRPr="00363FFF" w:rsidRDefault="00130064" w:rsidP="00130064">
            <w:pPr>
              <w:pStyle w:val="TableCell0-2Break"/>
              <w:rPr>
                <w:lang w:eastAsia="en-US"/>
              </w:rPr>
            </w:pPr>
          </w:p>
        </w:tc>
        <w:tc>
          <w:tcPr>
            <w:tcW w:w="877" w:type="dxa"/>
            <w:shd w:val="clear" w:color="auto" w:fill="auto"/>
          </w:tcPr>
          <w:p w14:paraId="3717609D" w14:textId="77777777" w:rsidR="00130064" w:rsidRPr="00363FFF" w:rsidRDefault="00130064" w:rsidP="00130064">
            <w:pPr>
              <w:pStyle w:val="TableCell0-2Break"/>
              <w:rPr>
                <w:lang w:eastAsia="en-US"/>
              </w:rPr>
            </w:pPr>
          </w:p>
        </w:tc>
        <w:tc>
          <w:tcPr>
            <w:tcW w:w="1013" w:type="dxa"/>
            <w:shd w:val="clear" w:color="auto" w:fill="auto"/>
          </w:tcPr>
          <w:p w14:paraId="16E24778" w14:textId="77777777" w:rsidR="00130064" w:rsidRDefault="00130064" w:rsidP="00130064">
            <w:pPr>
              <w:pStyle w:val="TableCell0-2Break"/>
              <w:rPr>
                <w:lang w:eastAsia="en-US"/>
              </w:rPr>
            </w:pPr>
          </w:p>
        </w:tc>
        <w:tc>
          <w:tcPr>
            <w:tcW w:w="2098" w:type="dxa"/>
            <w:shd w:val="clear" w:color="auto" w:fill="auto"/>
          </w:tcPr>
          <w:p w14:paraId="01DC97AC" w14:textId="77777777" w:rsidR="00130064" w:rsidRDefault="00130064" w:rsidP="00130064">
            <w:pPr>
              <w:pStyle w:val="TableCell0-2Break"/>
              <w:rPr>
                <w:lang w:eastAsia="en-US"/>
              </w:rPr>
            </w:pPr>
            <w:r>
              <w:rPr>
                <w:lang w:eastAsia="en-US"/>
              </w:rPr>
              <w:t>at vicinity Pante-Barat</w:t>
            </w:r>
          </w:p>
        </w:tc>
        <w:tc>
          <w:tcPr>
            <w:tcW w:w="2126" w:type="dxa"/>
            <w:vMerge/>
            <w:shd w:val="clear" w:color="auto" w:fill="auto"/>
          </w:tcPr>
          <w:p w14:paraId="06B34322" w14:textId="77777777" w:rsidR="00130064" w:rsidRDefault="00130064" w:rsidP="00130064">
            <w:pPr>
              <w:pStyle w:val="TableCell0-2Break"/>
              <w:rPr>
                <w:lang w:eastAsia="en-US"/>
              </w:rPr>
            </w:pPr>
          </w:p>
        </w:tc>
      </w:tr>
      <w:tr w:rsidR="00AC23C4" w14:paraId="60B64AA8" w14:textId="77777777" w:rsidTr="00AC23C4">
        <w:tc>
          <w:tcPr>
            <w:tcW w:w="709" w:type="dxa"/>
            <w:shd w:val="clear" w:color="auto" w:fill="auto"/>
          </w:tcPr>
          <w:p w14:paraId="2A6F850A" w14:textId="77777777" w:rsidR="00130064" w:rsidRPr="00FA38A0" w:rsidRDefault="00130064" w:rsidP="00130064">
            <w:pPr>
              <w:pStyle w:val="TableCell2-0"/>
            </w:pPr>
            <w:bookmarkStart w:id="2027" w:name="_Ref339711308"/>
            <w:r w:rsidRPr="007A0BC8">
              <w:t>(</w:t>
            </w:r>
            <w:fldSimple w:instr=" SEQ ( \* ARABIC \s 1 ">
              <w:r w:rsidR="00154D81">
                <w:rPr>
                  <w:noProof/>
                </w:rPr>
                <w:t>36</w:t>
              </w:r>
            </w:fldSimple>
            <w:r w:rsidRPr="007A0BC8">
              <w:t>)</w:t>
            </w:r>
            <w:bookmarkEnd w:id="2027"/>
          </w:p>
        </w:tc>
        <w:tc>
          <w:tcPr>
            <w:tcW w:w="877" w:type="dxa"/>
            <w:shd w:val="clear" w:color="auto" w:fill="auto"/>
          </w:tcPr>
          <w:p w14:paraId="134FA079" w14:textId="77777777" w:rsidR="00130064" w:rsidRPr="00203D90" w:rsidRDefault="00130064" w:rsidP="00130064">
            <w:pPr>
              <w:pStyle w:val="TableCell2-0"/>
              <w:rPr>
                <w:rStyle w:val="ChItalBold"/>
              </w:rPr>
            </w:pPr>
            <w:r w:rsidRPr="00203D90">
              <w:rPr>
                <w:rStyle w:val="ChItalBold"/>
              </w:rPr>
              <w:t>tenga</w:t>
            </w:r>
          </w:p>
        </w:tc>
        <w:tc>
          <w:tcPr>
            <w:tcW w:w="1013" w:type="dxa"/>
            <w:shd w:val="clear" w:color="auto" w:fill="auto"/>
          </w:tcPr>
          <w:p w14:paraId="70CBF6E4" w14:textId="797C5D7B" w:rsidR="00130064" w:rsidRDefault="00B7093A" w:rsidP="00130064">
            <w:pPr>
              <w:pStyle w:val="TableCell2-0"/>
              <w:rPr>
                <w:lang w:eastAsia="en-US"/>
              </w:rPr>
            </w:pPr>
            <w:r>
              <w:rPr>
                <w:lang w:eastAsia="en-US"/>
              </w:rPr>
              <w:t>‘</w:t>
            </w:r>
            <w:r w:rsidR="00130064">
              <w:rPr>
                <w:lang w:eastAsia="en-US"/>
              </w:rPr>
              <w:t>middle</w:t>
            </w:r>
            <w:r>
              <w:rPr>
                <w:lang w:eastAsia="en-US"/>
              </w:rPr>
              <w:t>’</w:t>
            </w:r>
          </w:p>
        </w:tc>
        <w:tc>
          <w:tcPr>
            <w:tcW w:w="2098" w:type="dxa"/>
            <w:shd w:val="clear" w:color="auto" w:fill="auto"/>
          </w:tcPr>
          <w:p w14:paraId="5BCB8279" w14:textId="77777777" w:rsidR="00130064" w:rsidRPr="00395641" w:rsidRDefault="00130064" w:rsidP="00130064">
            <w:pPr>
              <w:pStyle w:val="TableCell2-0"/>
              <w:rPr>
                <w:rStyle w:val="ChItalBold"/>
              </w:rPr>
            </w:pPr>
            <w:r>
              <w:rPr>
                <w:rStyle w:val="ChItalBold"/>
              </w:rPr>
              <w:t xml:space="preserve">di tenga </w:t>
            </w:r>
            <w:r w:rsidR="004F1373">
              <w:rPr>
                <w:rStyle w:val="ChItalBold"/>
              </w:rPr>
              <w:t>hutang</w:t>
            </w:r>
          </w:p>
        </w:tc>
        <w:tc>
          <w:tcPr>
            <w:tcW w:w="2126" w:type="dxa"/>
            <w:vMerge w:val="restart"/>
            <w:shd w:val="clear" w:color="auto" w:fill="auto"/>
          </w:tcPr>
          <w:p w14:paraId="295944EF" w14:textId="6794D0CB" w:rsidR="00130064" w:rsidRDefault="00B7093A" w:rsidP="00AC23C4">
            <w:pPr>
              <w:pStyle w:val="TableCell2-0"/>
              <w:ind w:left="57" w:hanging="57"/>
              <w:rPr>
                <w:lang w:eastAsia="en-US"/>
              </w:rPr>
            </w:pPr>
            <w:r>
              <w:rPr>
                <w:lang w:eastAsia="en-US"/>
              </w:rPr>
              <w:t>‘</w:t>
            </w:r>
            <w:r w:rsidR="00130064">
              <w:rPr>
                <w:lang w:eastAsia="en-US"/>
              </w:rPr>
              <w:t>in the middle of the forest</w:t>
            </w:r>
            <w:r>
              <w:rPr>
                <w:lang w:eastAsia="en-US"/>
              </w:rPr>
              <w:t>’</w:t>
            </w:r>
          </w:p>
        </w:tc>
      </w:tr>
      <w:tr w:rsidR="00AC23C4" w14:paraId="1239FD9C" w14:textId="77777777" w:rsidTr="00AC23C4">
        <w:tc>
          <w:tcPr>
            <w:tcW w:w="709" w:type="dxa"/>
            <w:shd w:val="clear" w:color="auto" w:fill="auto"/>
          </w:tcPr>
          <w:p w14:paraId="4C5AF3F6" w14:textId="77777777" w:rsidR="00130064" w:rsidRPr="00363FFF" w:rsidRDefault="00130064" w:rsidP="00130064">
            <w:pPr>
              <w:pStyle w:val="TableCell0-2Break"/>
              <w:rPr>
                <w:lang w:eastAsia="en-US"/>
              </w:rPr>
            </w:pPr>
          </w:p>
        </w:tc>
        <w:tc>
          <w:tcPr>
            <w:tcW w:w="877" w:type="dxa"/>
            <w:shd w:val="clear" w:color="auto" w:fill="auto"/>
          </w:tcPr>
          <w:p w14:paraId="584DF18B" w14:textId="77777777" w:rsidR="00130064" w:rsidRPr="00363FFF" w:rsidRDefault="00130064" w:rsidP="00130064">
            <w:pPr>
              <w:pStyle w:val="TableCell0-2Break"/>
              <w:rPr>
                <w:lang w:eastAsia="en-US"/>
              </w:rPr>
            </w:pPr>
          </w:p>
        </w:tc>
        <w:tc>
          <w:tcPr>
            <w:tcW w:w="1013" w:type="dxa"/>
            <w:shd w:val="clear" w:color="auto" w:fill="auto"/>
          </w:tcPr>
          <w:p w14:paraId="41383EC8" w14:textId="77777777" w:rsidR="00130064" w:rsidRDefault="00130064" w:rsidP="00130064">
            <w:pPr>
              <w:pStyle w:val="TableCell0-2Break"/>
              <w:rPr>
                <w:lang w:eastAsia="en-US"/>
              </w:rPr>
            </w:pPr>
          </w:p>
        </w:tc>
        <w:tc>
          <w:tcPr>
            <w:tcW w:w="2098" w:type="dxa"/>
            <w:shd w:val="clear" w:color="auto" w:fill="auto"/>
          </w:tcPr>
          <w:p w14:paraId="25CD5DF8" w14:textId="77777777" w:rsidR="00130064" w:rsidRDefault="00130064" w:rsidP="00130064">
            <w:pPr>
              <w:pStyle w:val="TableCell0-2Break"/>
              <w:rPr>
                <w:lang w:eastAsia="en-US"/>
              </w:rPr>
            </w:pPr>
            <w:r>
              <w:rPr>
                <w:lang w:eastAsia="en-US"/>
              </w:rPr>
              <w:t>at middle forest</w:t>
            </w:r>
          </w:p>
        </w:tc>
        <w:tc>
          <w:tcPr>
            <w:tcW w:w="2126" w:type="dxa"/>
            <w:vMerge/>
            <w:shd w:val="clear" w:color="auto" w:fill="auto"/>
          </w:tcPr>
          <w:p w14:paraId="529AA85E" w14:textId="77777777" w:rsidR="00130064" w:rsidRDefault="00130064" w:rsidP="00130064">
            <w:pPr>
              <w:pStyle w:val="TableCell0-2Break"/>
              <w:rPr>
                <w:lang w:eastAsia="en-US"/>
              </w:rPr>
            </w:pPr>
          </w:p>
        </w:tc>
      </w:tr>
    </w:tbl>
    <w:p w14:paraId="55C30CE2" w14:textId="502934B7" w:rsidR="00130064" w:rsidRDefault="00130064" w:rsidP="00DC7DC0">
      <w:pPr>
        <w:pStyle w:val="Body0005after05before"/>
      </w:pPr>
      <w:r>
        <w:t xml:space="preserve">In the examples in </w:t>
      </w:r>
      <w:r>
        <w:rPr>
          <w:rFonts w:eastAsia="Times New Roman"/>
        </w:rPr>
        <w:fldChar w:fldCharType="begin"/>
      </w:r>
      <w:r>
        <w:rPr>
          <w:rFonts w:eastAsia="Times New Roman"/>
        </w:rPr>
        <w:instrText xml:space="preserve"> REF _Ref339711305 \h </w:instrText>
      </w:r>
      <w:r>
        <w:rPr>
          <w:rFonts w:eastAsia="Times New Roman"/>
        </w:rPr>
      </w:r>
      <w:r>
        <w:rPr>
          <w:rFonts w:eastAsia="Times New Roman"/>
        </w:rPr>
        <w:fldChar w:fldCharType="separate"/>
      </w:r>
      <w:r w:rsidR="00154D81" w:rsidRPr="007A0BC8">
        <w:t>(</w:t>
      </w:r>
      <w:r w:rsidR="00154D81">
        <w:rPr>
          <w:noProof/>
        </w:rPr>
        <w:t>26</w:t>
      </w:r>
      <w:r w:rsidR="00154D81" w:rsidRPr="007A0BC8">
        <w:t>)</w:t>
      </w:r>
      <w:r>
        <w:rPr>
          <w:rFonts w:eastAsia="Times New Roman"/>
        </w:rPr>
        <w:fldChar w:fldCharType="end"/>
      </w:r>
      <w:r>
        <w:rPr>
          <w:rFonts w:eastAsia="Times New Roman"/>
        </w:rPr>
        <w:t xml:space="preserve"> to </w:t>
      </w:r>
      <w:r>
        <w:rPr>
          <w:rFonts w:eastAsia="Times New Roman"/>
        </w:rPr>
        <w:fldChar w:fldCharType="begin"/>
      </w:r>
      <w:r>
        <w:rPr>
          <w:rFonts w:eastAsia="Times New Roman"/>
        </w:rPr>
        <w:instrText xml:space="preserve"> REF _Ref339711308 \h </w:instrText>
      </w:r>
      <w:r>
        <w:rPr>
          <w:rFonts w:eastAsia="Times New Roman"/>
        </w:rPr>
      </w:r>
      <w:r>
        <w:rPr>
          <w:rFonts w:eastAsia="Times New Roman"/>
        </w:rPr>
        <w:fldChar w:fldCharType="separate"/>
      </w:r>
      <w:r w:rsidR="00154D81" w:rsidRPr="007A0BC8">
        <w:t>(</w:t>
      </w:r>
      <w:r w:rsidR="00154D81">
        <w:rPr>
          <w:noProof/>
        </w:rPr>
        <w:t>36</w:t>
      </w:r>
      <w:r w:rsidR="00154D81" w:rsidRPr="007A0BC8">
        <w:t>)</w:t>
      </w:r>
      <w:r>
        <w:rPr>
          <w:rFonts w:eastAsia="Times New Roman"/>
        </w:rPr>
        <w:fldChar w:fldCharType="end"/>
      </w:r>
      <w:r>
        <w:t xml:space="preserve">, the ground, </w:t>
      </w:r>
      <w:r w:rsidRPr="00856563">
        <w:t xml:space="preserve">encoded </w:t>
      </w:r>
      <w:r>
        <w:t xml:space="preserve">by the adnominal noun in </w:t>
      </w:r>
      <w:r w:rsidRPr="00E33C26">
        <w:rPr>
          <w:rStyle w:val="ChSmallCaps"/>
        </w:rPr>
        <w:t>N2</w:t>
      </w:r>
      <w:r>
        <w:t xml:space="preserve"> position, is mentioned overtly. If the ground is understood from the context, though, the adnominal noun denoting it can be omitted </w:t>
      </w:r>
      <w:r>
        <w:rPr>
          <w:lang w:eastAsia="en-US"/>
        </w:rPr>
        <w:t xml:space="preserve">and the location noun is used as an </w:t>
      </w:r>
      <w:r>
        <w:rPr>
          <w:lang w:eastAsia="en-US"/>
        </w:rPr>
        <w:lastRenderedPageBreak/>
        <w:t xml:space="preserve">independent nominal </w:t>
      </w:r>
      <w:r>
        <w:t xml:space="preserve">as in </w:t>
      </w:r>
      <w:r>
        <w:fldChar w:fldCharType="begin"/>
      </w:r>
      <w:r>
        <w:instrText xml:space="preserve"> REF _Ref339637255 \h </w:instrText>
      </w:r>
      <w:r>
        <w:fldChar w:fldCharType="separate"/>
      </w:r>
      <w:r w:rsidR="00154D81" w:rsidRPr="00E5086D">
        <w:t>(</w:t>
      </w:r>
      <w:r w:rsidR="00154D81">
        <w:rPr>
          <w:noProof/>
        </w:rPr>
        <w:t>37</w:t>
      </w:r>
      <w:r w:rsidR="00154D81" w:rsidRPr="00E5086D">
        <w:t>)</w:t>
      </w:r>
      <w:r>
        <w:fldChar w:fldCharType="end"/>
      </w:r>
      <w:r>
        <w:t xml:space="preserve"> to </w:t>
      </w:r>
      <w:r>
        <w:fldChar w:fldCharType="begin"/>
      </w:r>
      <w:r>
        <w:instrText xml:space="preserve"> REF _Ref339637259 \h </w:instrText>
      </w:r>
      <w:r>
        <w:fldChar w:fldCharType="separate"/>
      </w:r>
      <w:r w:rsidR="00154D81" w:rsidRPr="00A66AC6">
        <w:t>(</w:t>
      </w:r>
      <w:r w:rsidR="00154D81">
        <w:rPr>
          <w:noProof/>
        </w:rPr>
        <w:t>40</w:t>
      </w:r>
      <w:r w:rsidR="00154D81" w:rsidRPr="00A66AC6">
        <w:t>)</w:t>
      </w:r>
      <w:r>
        <w:fldChar w:fldCharType="end"/>
      </w:r>
      <w:r>
        <w:t xml:space="preserve">. In </w:t>
      </w:r>
      <w:r>
        <w:fldChar w:fldCharType="begin"/>
      </w:r>
      <w:r>
        <w:instrText xml:space="preserve"> REF _Ref339637255 \h </w:instrText>
      </w:r>
      <w:r>
        <w:fldChar w:fldCharType="separate"/>
      </w:r>
      <w:r w:rsidR="00154D81" w:rsidRPr="00E5086D">
        <w:t>(</w:t>
      </w:r>
      <w:r w:rsidR="00154D81">
        <w:rPr>
          <w:noProof/>
        </w:rPr>
        <w:t>37</w:t>
      </w:r>
      <w:r w:rsidR="00154D81" w:rsidRPr="00E5086D">
        <w:t>)</w:t>
      </w:r>
      <w:r>
        <w:fldChar w:fldCharType="end"/>
      </w:r>
      <w:r>
        <w:t xml:space="preserve"> the ground is understood from the speech situation: it is the house where the speech acts occurs. In </w:t>
      </w:r>
      <w:r>
        <w:fldChar w:fldCharType="begin"/>
      </w:r>
      <w:r>
        <w:instrText xml:space="preserve"> REF _Ref339637257 \h </w:instrText>
      </w:r>
      <w:r>
        <w:fldChar w:fldCharType="separate"/>
      </w:r>
      <w:r w:rsidR="00154D81" w:rsidRPr="00A66AC6">
        <w:t>(</w:t>
      </w:r>
      <w:r w:rsidR="00154D81">
        <w:rPr>
          <w:noProof/>
        </w:rPr>
        <w:t>38</w:t>
      </w:r>
      <w:r w:rsidR="00154D81" w:rsidRPr="00A66AC6">
        <w:t>)</w:t>
      </w:r>
      <w:r>
        <w:fldChar w:fldCharType="end"/>
      </w:r>
      <w:r>
        <w:t xml:space="preserve"> to </w:t>
      </w:r>
      <w:r>
        <w:fldChar w:fldCharType="begin"/>
      </w:r>
      <w:r>
        <w:instrText xml:space="preserve"> REF _Ref339637259 \h </w:instrText>
      </w:r>
      <w:r>
        <w:fldChar w:fldCharType="separate"/>
      </w:r>
      <w:r w:rsidR="00154D81" w:rsidRPr="00A66AC6">
        <w:t>(</w:t>
      </w:r>
      <w:r w:rsidR="00154D81">
        <w:rPr>
          <w:noProof/>
        </w:rPr>
        <w:t>40</w:t>
      </w:r>
      <w:r w:rsidR="00154D81" w:rsidRPr="00A66AC6">
        <w:t>)</w:t>
      </w:r>
      <w:r>
        <w:fldChar w:fldCharType="end"/>
      </w:r>
      <w:r>
        <w:t xml:space="preserve"> the ground is understood from the discourse: it is </w:t>
      </w:r>
      <w:r>
        <w:rPr>
          <w:rStyle w:val="ChItalBold"/>
        </w:rPr>
        <w:t>kitorang tiga</w:t>
      </w:r>
      <w:r w:rsidRPr="003A562C">
        <w:t xml:space="preserve"> </w:t>
      </w:r>
      <w:r w:rsidR="00B7093A">
        <w:t>‘</w:t>
      </w:r>
      <w:r>
        <w:t>we three</w:t>
      </w:r>
      <w:r w:rsidR="00B7093A">
        <w:t>’</w:t>
      </w:r>
      <w:r>
        <w:t xml:space="preserve"> in </w:t>
      </w:r>
      <w:r>
        <w:fldChar w:fldCharType="begin"/>
      </w:r>
      <w:r>
        <w:instrText xml:space="preserve"> REF _Ref339637257 \h </w:instrText>
      </w:r>
      <w:r>
        <w:fldChar w:fldCharType="separate"/>
      </w:r>
      <w:r w:rsidR="00154D81" w:rsidRPr="00A66AC6">
        <w:t>(</w:t>
      </w:r>
      <w:r w:rsidR="00154D81">
        <w:rPr>
          <w:noProof/>
        </w:rPr>
        <w:t>38</w:t>
      </w:r>
      <w:r w:rsidR="00154D81" w:rsidRPr="00A66AC6">
        <w:t>)</w:t>
      </w:r>
      <w:r>
        <w:fldChar w:fldCharType="end"/>
      </w:r>
      <w:r>
        <w:t xml:space="preserve">, </w:t>
      </w:r>
      <w:r w:rsidRPr="005965F4">
        <w:rPr>
          <w:rStyle w:val="ChItalBold"/>
        </w:rPr>
        <w:t>sumur</w:t>
      </w:r>
      <w:r>
        <w:t xml:space="preserve"> </w:t>
      </w:r>
      <w:r w:rsidR="00B7093A">
        <w:t>‘</w:t>
      </w:r>
      <w:r>
        <w:t>well</w:t>
      </w:r>
      <w:r w:rsidR="00B7093A">
        <w:t>’</w:t>
      </w:r>
      <w:r>
        <w:t xml:space="preserve"> in </w:t>
      </w:r>
      <w:r>
        <w:fldChar w:fldCharType="begin"/>
      </w:r>
      <w:r>
        <w:instrText xml:space="preserve"> REF _Ref339637258 \h </w:instrText>
      </w:r>
      <w:r>
        <w:fldChar w:fldCharType="separate"/>
      </w:r>
      <w:r w:rsidR="00154D81" w:rsidRPr="00A66AC6">
        <w:t>(</w:t>
      </w:r>
      <w:r w:rsidR="00154D81">
        <w:rPr>
          <w:noProof/>
        </w:rPr>
        <w:t>39</w:t>
      </w:r>
      <w:r w:rsidR="00154D81" w:rsidRPr="00A66AC6">
        <w:t>)</w:t>
      </w:r>
      <w:r>
        <w:fldChar w:fldCharType="end"/>
      </w:r>
      <w:r>
        <w:t xml:space="preserve">, and </w:t>
      </w:r>
      <w:r w:rsidRPr="00F3147B">
        <w:rPr>
          <w:rStyle w:val="ChItalBold"/>
        </w:rPr>
        <w:t>bandara</w:t>
      </w:r>
      <w:r>
        <w:t xml:space="preserve"> </w:t>
      </w:r>
      <w:r w:rsidR="00B7093A">
        <w:t>‘</w:t>
      </w:r>
      <w:r>
        <w:t>airport</w:t>
      </w:r>
      <w:r w:rsidR="00B7093A">
        <w:t>’</w:t>
      </w:r>
      <w:r>
        <w:t xml:space="preserve"> in </w:t>
      </w:r>
      <w:r>
        <w:fldChar w:fldCharType="begin"/>
      </w:r>
      <w:r>
        <w:instrText xml:space="preserve"> REF _Ref339637259 \h </w:instrText>
      </w:r>
      <w:r>
        <w:fldChar w:fldCharType="separate"/>
      </w:r>
      <w:r w:rsidR="00154D81" w:rsidRPr="00A66AC6">
        <w:t>(</w:t>
      </w:r>
      <w:r w:rsidR="00154D81">
        <w:rPr>
          <w:noProof/>
        </w:rPr>
        <w:t>40</w:t>
      </w:r>
      <w:r w:rsidR="00154D81" w:rsidRPr="00A66AC6">
        <w:t>)</w:t>
      </w:r>
      <w:r>
        <w:fldChar w:fldCharType="end"/>
      </w:r>
      <w:r>
        <w:t>.</w:t>
      </w:r>
    </w:p>
    <w:p w14:paraId="36D21152" w14:textId="77777777" w:rsidR="00130064" w:rsidRDefault="00130064" w:rsidP="00130064">
      <w:pPr>
        <w:pStyle w:val="ExampleTitle"/>
      </w:pPr>
      <w:r>
        <w:t>Location nouns with omitted nominal modifier</w:t>
      </w:r>
    </w:p>
    <w:tbl>
      <w:tblPr>
        <w:tblW w:w="5011" w:type="dxa"/>
        <w:tblCellMar>
          <w:left w:w="42" w:type="dxa"/>
          <w:right w:w="42" w:type="dxa"/>
        </w:tblCellMar>
        <w:tblLook w:val="01E0" w:firstRow="1" w:lastRow="1" w:firstColumn="1" w:lastColumn="1" w:noHBand="0" w:noVBand="0"/>
      </w:tblPr>
      <w:tblGrid>
        <w:gridCol w:w="709"/>
        <w:gridCol w:w="510"/>
        <w:gridCol w:w="74"/>
        <w:gridCol w:w="694"/>
        <w:gridCol w:w="390"/>
        <w:gridCol w:w="239"/>
        <w:gridCol w:w="467"/>
        <w:gridCol w:w="217"/>
        <w:gridCol w:w="360"/>
        <w:gridCol w:w="107"/>
        <w:gridCol w:w="360"/>
        <w:gridCol w:w="340"/>
        <w:gridCol w:w="544"/>
      </w:tblGrid>
      <w:tr w:rsidR="00AC23C4" w:rsidRPr="00E5086D" w14:paraId="78B3136F" w14:textId="77777777" w:rsidTr="00AC23C4">
        <w:trPr>
          <w:gridAfter w:val="1"/>
          <w:wAfter w:w="544" w:type="dxa"/>
        </w:trPr>
        <w:tc>
          <w:tcPr>
            <w:tcW w:w="709" w:type="dxa"/>
            <w:shd w:val="clear" w:color="auto" w:fill="auto"/>
          </w:tcPr>
          <w:p w14:paraId="33EF3AC0" w14:textId="77777777" w:rsidR="00130064" w:rsidRPr="00E5086D" w:rsidRDefault="00130064" w:rsidP="00130064">
            <w:pPr>
              <w:pStyle w:val="Text"/>
            </w:pPr>
            <w:bookmarkStart w:id="2028" w:name="_Ref322615724"/>
            <w:bookmarkStart w:id="2029" w:name="_Ref339637255"/>
            <w:r w:rsidRPr="00E5086D">
              <w:t>(</w:t>
            </w:r>
            <w:fldSimple w:instr=" SEQ ( \* ARABIC \s 1 ">
              <w:r w:rsidR="00154D81">
                <w:rPr>
                  <w:noProof/>
                </w:rPr>
                <w:t>37</w:t>
              </w:r>
            </w:fldSimple>
            <w:bookmarkEnd w:id="2028"/>
            <w:r w:rsidRPr="00E5086D">
              <w:t>)</w:t>
            </w:r>
            <w:bookmarkEnd w:id="2029"/>
          </w:p>
        </w:tc>
        <w:tc>
          <w:tcPr>
            <w:tcW w:w="510" w:type="dxa"/>
            <w:shd w:val="clear" w:color="auto" w:fill="auto"/>
          </w:tcPr>
          <w:p w14:paraId="7BADA7EC" w14:textId="77777777" w:rsidR="00130064" w:rsidRPr="00E5086D" w:rsidRDefault="004E6833" w:rsidP="00130064">
            <w:pPr>
              <w:pStyle w:val="Text"/>
            </w:pPr>
            <w:r>
              <w:t>tida</w:t>
            </w:r>
          </w:p>
        </w:tc>
        <w:tc>
          <w:tcPr>
            <w:tcW w:w="768" w:type="dxa"/>
            <w:gridSpan w:val="2"/>
            <w:shd w:val="clear" w:color="auto" w:fill="auto"/>
          </w:tcPr>
          <w:p w14:paraId="500FF036" w14:textId="77777777" w:rsidR="00130064" w:rsidRPr="00E5086D" w:rsidRDefault="00130064" w:rsidP="00130064">
            <w:pPr>
              <w:pStyle w:val="Text"/>
            </w:pPr>
            <w:r w:rsidRPr="00E5086D">
              <w:t>usa</w:t>
            </w:r>
          </w:p>
        </w:tc>
        <w:tc>
          <w:tcPr>
            <w:tcW w:w="629" w:type="dxa"/>
            <w:gridSpan w:val="2"/>
            <w:shd w:val="clear" w:color="auto" w:fill="auto"/>
          </w:tcPr>
          <w:p w14:paraId="0E7F1B9D" w14:textId="77777777" w:rsidR="00130064" w:rsidRPr="00E5086D" w:rsidRDefault="00130064" w:rsidP="00130064">
            <w:pPr>
              <w:pStyle w:val="Text"/>
            </w:pPr>
            <w:r w:rsidRPr="00E5086D">
              <w:t>kamu</w:t>
            </w:r>
          </w:p>
        </w:tc>
        <w:tc>
          <w:tcPr>
            <w:tcW w:w="684" w:type="dxa"/>
            <w:gridSpan w:val="2"/>
            <w:shd w:val="clear" w:color="auto" w:fill="auto"/>
          </w:tcPr>
          <w:p w14:paraId="3D532143" w14:textId="77777777" w:rsidR="00130064" w:rsidRPr="00E5086D" w:rsidRDefault="00130064" w:rsidP="00130064">
            <w:pPr>
              <w:pStyle w:val="Text"/>
            </w:pPr>
            <w:r w:rsidRPr="00E5086D">
              <w:t>duduk</w:t>
            </w:r>
          </w:p>
        </w:tc>
        <w:tc>
          <w:tcPr>
            <w:tcW w:w="360" w:type="dxa"/>
            <w:shd w:val="clear" w:color="auto" w:fill="auto"/>
          </w:tcPr>
          <w:p w14:paraId="392FEF44" w14:textId="77777777" w:rsidR="00130064" w:rsidRPr="00E5086D" w:rsidRDefault="00130064" w:rsidP="00130064">
            <w:pPr>
              <w:pStyle w:val="Text"/>
              <w:rPr>
                <w:rStyle w:val="ChBlueBold"/>
              </w:rPr>
            </w:pPr>
            <w:r w:rsidRPr="00E5086D">
              <w:rPr>
                <w:rStyle w:val="ChBlueBold"/>
              </w:rPr>
              <w:t>di</w:t>
            </w:r>
          </w:p>
        </w:tc>
        <w:tc>
          <w:tcPr>
            <w:tcW w:w="807" w:type="dxa"/>
            <w:gridSpan w:val="3"/>
            <w:shd w:val="clear" w:color="auto" w:fill="auto"/>
          </w:tcPr>
          <w:p w14:paraId="7EFADB11" w14:textId="10706EB0" w:rsidR="00130064" w:rsidRPr="001904B6" w:rsidRDefault="00130064" w:rsidP="00130064">
            <w:pPr>
              <w:pStyle w:val="Text"/>
            </w:pPr>
            <w:r w:rsidRPr="001904B6">
              <w:rPr>
                <w:rStyle w:val="ChBlueBold"/>
              </w:rPr>
              <w:t>depan</w:t>
            </w:r>
            <w:r w:rsidR="004F1373" w:rsidRPr="001904B6">
              <w:rPr>
                <w:rStyle w:val="ChBlueBold"/>
              </w:rPr>
              <w:t>g</w:t>
            </w:r>
            <w:r w:rsidR="001904B6" w:rsidRPr="001904B6">
              <w:t>,</w:t>
            </w:r>
          </w:p>
        </w:tc>
      </w:tr>
      <w:tr w:rsidR="00AC23C4" w:rsidRPr="00E5086D" w14:paraId="6931FACE" w14:textId="77777777" w:rsidTr="00AC23C4">
        <w:trPr>
          <w:gridAfter w:val="1"/>
          <w:wAfter w:w="544" w:type="dxa"/>
        </w:trPr>
        <w:tc>
          <w:tcPr>
            <w:tcW w:w="709" w:type="dxa"/>
            <w:shd w:val="clear" w:color="auto" w:fill="auto"/>
          </w:tcPr>
          <w:p w14:paraId="08FD77B3" w14:textId="77777777" w:rsidR="00130064" w:rsidRPr="00E5086D" w:rsidRDefault="00130064" w:rsidP="00130064">
            <w:pPr>
              <w:pStyle w:val="GlossEng2ptafter"/>
            </w:pPr>
          </w:p>
        </w:tc>
        <w:tc>
          <w:tcPr>
            <w:tcW w:w="510" w:type="dxa"/>
            <w:shd w:val="clear" w:color="auto" w:fill="auto"/>
          </w:tcPr>
          <w:p w14:paraId="7EE5B091" w14:textId="77777777" w:rsidR="00130064" w:rsidRPr="0099608C" w:rsidRDefault="00130064" w:rsidP="00130064">
            <w:pPr>
              <w:pStyle w:val="GlossEng2ptafter"/>
              <w:rPr>
                <w:rStyle w:val="ChSmallCaps"/>
              </w:rPr>
            </w:pPr>
            <w:r w:rsidRPr="0099608C">
              <w:rPr>
                <w:rStyle w:val="ChSmallCaps"/>
              </w:rPr>
              <w:t>neg</w:t>
            </w:r>
          </w:p>
        </w:tc>
        <w:tc>
          <w:tcPr>
            <w:tcW w:w="768" w:type="dxa"/>
            <w:gridSpan w:val="2"/>
            <w:shd w:val="clear" w:color="auto" w:fill="auto"/>
          </w:tcPr>
          <w:p w14:paraId="4CB3A0C3" w14:textId="77777777" w:rsidR="00130064" w:rsidRPr="00E5086D" w:rsidRDefault="00130064" w:rsidP="00130064">
            <w:pPr>
              <w:pStyle w:val="GlossEng2ptafter"/>
            </w:pPr>
            <w:r w:rsidRPr="00E5086D">
              <w:t>need.to</w:t>
            </w:r>
          </w:p>
        </w:tc>
        <w:tc>
          <w:tcPr>
            <w:tcW w:w="629" w:type="dxa"/>
            <w:gridSpan w:val="2"/>
            <w:shd w:val="clear" w:color="auto" w:fill="auto"/>
          </w:tcPr>
          <w:p w14:paraId="222B3CDF" w14:textId="77777777" w:rsidR="00130064" w:rsidRPr="0099608C" w:rsidRDefault="00130064" w:rsidP="00130064">
            <w:pPr>
              <w:pStyle w:val="GlossEng2ptafter"/>
              <w:rPr>
                <w:rStyle w:val="ChSmallCaps"/>
              </w:rPr>
            </w:pPr>
            <w:r w:rsidRPr="0099608C">
              <w:rPr>
                <w:rStyle w:val="ChSmallCaps"/>
              </w:rPr>
              <w:t>2pl</w:t>
            </w:r>
          </w:p>
        </w:tc>
        <w:tc>
          <w:tcPr>
            <w:tcW w:w="684" w:type="dxa"/>
            <w:gridSpan w:val="2"/>
            <w:shd w:val="clear" w:color="auto" w:fill="auto"/>
          </w:tcPr>
          <w:p w14:paraId="6FCAFD4B" w14:textId="77777777" w:rsidR="00130064" w:rsidRPr="00E5086D" w:rsidRDefault="00130064" w:rsidP="00130064">
            <w:pPr>
              <w:pStyle w:val="GlossEng2ptafter"/>
            </w:pPr>
            <w:r w:rsidRPr="00E5086D">
              <w:t>sit</w:t>
            </w:r>
          </w:p>
        </w:tc>
        <w:tc>
          <w:tcPr>
            <w:tcW w:w="360" w:type="dxa"/>
            <w:shd w:val="clear" w:color="auto" w:fill="auto"/>
          </w:tcPr>
          <w:p w14:paraId="59640E9F" w14:textId="77777777" w:rsidR="00130064" w:rsidRPr="00E5086D" w:rsidRDefault="00130064" w:rsidP="00130064">
            <w:pPr>
              <w:pStyle w:val="GlossEng2ptafter"/>
            </w:pPr>
            <w:r w:rsidRPr="00E5086D">
              <w:t>at</w:t>
            </w:r>
          </w:p>
        </w:tc>
        <w:tc>
          <w:tcPr>
            <w:tcW w:w="807" w:type="dxa"/>
            <w:gridSpan w:val="3"/>
            <w:shd w:val="clear" w:color="auto" w:fill="auto"/>
          </w:tcPr>
          <w:p w14:paraId="6E91C4A6" w14:textId="77777777" w:rsidR="00130064" w:rsidRPr="00E5086D" w:rsidRDefault="00130064" w:rsidP="00130064">
            <w:pPr>
              <w:pStyle w:val="GlossEng2ptafter"/>
            </w:pPr>
            <w:r w:rsidRPr="00E5086D">
              <w:t>front</w:t>
            </w:r>
          </w:p>
        </w:tc>
      </w:tr>
      <w:tr w:rsidR="00AC23C4" w:rsidRPr="00BC1652" w14:paraId="19352CC5" w14:textId="77777777" w:rsidTr="00AC23C4">
        <w:tc>
          <w:tcPr>
            <w:tcW w:w="709" w:type="dxa"/>
            <w:shd w:val="clear" w:color="auto" w:fill="auto"/>
          </w:tcPr>
          <w:p w14:paraId="3D6F9D42" w14:textId="77777777" w:rsidR="00130064" w:rsidRPr="00E5086D" w:rsidRDefault="00130064" w:rsidP="00130064">
            <w:pPr>
              <w:pStyle w:val="O0Nwnext"/>
            </w:pPr>
          </w:p>
        </w:tc>
        <w:tc>
          <w:tcPr>
            <w:tcW w:w="584" w:type="dxa"/>
            <w:gridSpan w:val="2"/>
            <w:shd w:val="clear" w:color="auto" w:fill="auto"/>
          </w:tcPr>
          <w:p w14:paraId="7DF0C071" w14:textId="77777777" w:rsidR="00130064" w:rsidRPr="00E5086D" w:rsidRDefault="00DC49D5" w:rsidP="00130064">
            <w:pPr>
              <w:pStyle w:val="Text"/>
            </w:pPr>
            <w:r>
              <w:t>ana</w:t>
            </w:r>
          </w:p>
        </w:tc>
        <w:tc>
          <w:tcPr>
            <w:tcW w:w="1084" w:type="dxa"/>
            <w:gridSpan w:val="2"/>
            <w:shd w:val="clear" w:color="auto" w:fill="auto"/>
          </w:tcPr>
          <w:p w14:paraId="1813BC98" w14:textId="77777777" w:rsidR="00130064" w:rsidRPr="00E5086D" w:rsidRDefault="00130064" w:rsidP="00130064">
            <w:pPr>
              <w:pStyle w:val="Text"/>
            </w:pPr>
            <w:r w:rsidRPr="00E5086D">
              <w:t>prempuan</w:t>
            </w:r>
            <w:r w:rsidR="004F1373">
              <w:t>g</w:t>
            </w:r>
          </w:p>
        </w:tc>
        <w:tc>
          <w:tcPr>
            <w:tcW w:w="706" w:type="dxa"/>
            <w:gridSpan w:val="2"/>
            <w:shd w:val="clear" w:color="auto" w:fill="auto"/>
          </w:tcPr>
          <w:p w14:paraId="4836CB57" w14:textId="77777777" w:rsidR="00130064" w:rsidRPr="00E5086D" w:rsidRDefault="00130064" w:rsidP="00130064">
            <w:pPr>
              <w:pStyle w:val="Text"/>
            </w:pPr>
            <w:r w:rsidRPr="00E5086D">
              <w:t>itu</w:t>
            </w:r>
          </w:p>
        </w:tc>
        <w:tc>
          <w:tcPr>
            <w:tcW w:w="684" w:type="dxa"/>
            <w:gridSpan w:val="3"/>
            <w:shd w:val="clear" w:color="auto" w:fill="auto"/>
          </w:tcPr>
          <w:p w14:paraId="7923A451" w14:textId="77777777" w:rsidR="00130064" w:rsidRPr="00E5086D" w:rsidRDefault="00130064" w:rsidP="00130064">
            <w:pPr>
              <w:pStyle w:val="Text"/>
            </w:pPr>
            <w:r w:rsidRPr="00E5086D">
              <w:t>duduk</w:t>
            </w:r>
          </w:p>
        </w:tc>
        <w:tc>
          <w:tcPr>
            <w:tcW w:w="360" w:type="dxa"/>
            <w:shd w:val="clear" w:color="auto" w:fill="auto"/>
          </w:tcPr>
          <w:p w14:paraId="67639DDA" w14:textId="77777777" w:rsidR="00130064" w:rsidRPr="00E5086D" w:rsidRDefault="00130064" w:rsidP="00130064">
            <w:pPr>
              <w:pStyle w:val="Text"/>
              <w:rPr>
                <w:rStyle w:val="ChBlueBold"/>
              </w:rPr>
            </w:pPr>
            <w:r w:rsidRPr="00E5086D">
              <w:rPr>
                <w:rStyle w:val="ChBlueBold"/>
              </w:rPr>
              <w:t>di</w:t>
            </w:r>
          </w:p>
        </w:tc>
        <w:tc>
          <w:tcPr>
            <w:tcW w:w="884" w:type="dxa"/>
            <w:gridSpan w:val="2"/>
            <w:shd w:val="clear" w:color="auto" w:fill="auto"/>
          </w:tcPr>
          <w:p w14:paraId="73AB99B8" w14:textId="77777777" w:rsidR="00130064" w:rsidRPr="00E5086D" w:rsidRDefault="00130064" w:rsidP="00130064">
            <w:pPr>
              <w:pStyle w:val="Text"/>
              <w:rPr>
                <w:rStyle w:val="ChBlueBold"/>
              </w:rPr>
            </w:pPr>
            <w:r w:rsidRPr="00E5086D">
              <w:rPr>
                <w:rStyle w:val="ChBlueBold"/>
              </w:rPr>
              <w:t>blakang</w:t>
            </w:r>
          </w:p>
        </w:tc>
      </w:tr>
      <w:tr w:rsidR="00AC23C4" w:rsidRPr="00E5086D" w14:paraId="176AFB15" w14:textId="77777777" w:rsidTr="00AC23C4">
        <w:tc>
          <w:tcPr>
            <w:tcW w:w="709" w:type="dxa"/>
            <w:shd w:val="clear" w:color="auto" w:fill="auto"/>
          </w:tcPr>
          <w:p w14:paraId="28033E09" w14:textId="77777777" w:rsidR="00130064" w:rsidRPr="00E5086D" w:rsidRDefault="00130064" w:rsidP="00130064">
            <w:pPr>
              <w:pStyle w:val="GlossEng"/>
            </w:pPr>
          </w:p>
        </w:tc>
        <w:tc>
          <w:tcPr>
            <w:tcW w:w="584" w:type="dxa"/>
            <w:gridSpan w:val="2"/>
            <w:shd w:val="clear" w:color="auto" w:fill="auto"/>
          </w:tcPr>
          <w:p w14:paraId="1F6FA927" w14:textId="77777777" w:rsidR="00130064" w:rsidRPr="00E5086D" w:rsidRDefault="00130064" w:rsidP="00130064">
            <w:pPr>
              <w:pStyle w:val="GlossEng"/>
            </w:pPr>
            <w:r w:rsidRPr="00E5086D">
              <w:t>child</w:t>
            </w:r>
          </w:p>
        </w:tc>
        <w:tc>
          <w:tcPr>
            <w:tcW w:w="1084" w:type="dxa"/>
            <w:gridSpan w:val="2"/>
            <w:shd w:val="clear" w:color="auto" w:fill="auto"/>
          </w:tcPr>
          <w:p w14:paraId="19B8F465" w14:textId="77777777" w:rsidR="00130064" w:rsidRPr="00E5086D" w:rsidRDefault="00130064" w:rsidP="00130064">
            <w:pPr>
              <w:pStyle w:val="GlossEng"/>
            </w:pPr>
            <w:r w:rsidRPr="00E5086D">
              <w:t>woman</w:t>
            </w:r>
          </w:p>
        </w:tc>
        <w:tc>
          <w:tcPr>
            <w:tcW w:w="706" w:type="dxa"/>
            <w:gridSpan w:val="2"/>
            <w:shd w:val="clear" w:color="auto" w:fill="auto"/>
          </w:tcPr>
          <w:p w14:paraId="67847525" w14:textId="77777777" w:rsidR="00130064" w:rsidRPr="0099608C" w:rsidRDefault="00130064" w:rsidP="00130064">
            <w:pPr>
              <w:pStyle w:val="GlossEng"/>
              <w:rPr>
                <w:rStyle w:val="ChSmallCaps"/>
              </w:rPr>
            </w:pPr>
            <w:r w:rsidRPr="0099608C">
              <w:rPr>
                <w:rStyle w:val="ChSmallCaps"/>
              </w:rPr>
              <w:t>d.dist</w:t>
            </w:r>
          </w:p>
        </w:tc>
        <w:tc>
          <w:tcPr>
            <w:tcW w:w="684" w:type="dxa"/>
            <w:gridSpan w:val="3"/>
            <w:shd w:val="clear" w:color="auto" w:fill="auto"/>
          </w:tcPr>
          <w:p w14:paraId="5F8EFDF5" w14:textId="77777777" w:rsidR="00130064" w:rsidRPr="00E5086D" w:rsidRDefault="00130064" w:rsidP="00130064">
            <w:pPr>
              <w:pStyle w:val="GlossEng"/>
            </w:pPr>
            <w:r w:rsidRPr="00E5086D">
              <w:t>sit</w:t>
            </w:r>
          </w:p>
        </w:tc>
        <w:tc>
          <w:tcPr>
            <w:tcW w:w="360" w:type="dxa"/>
            <w:shd w:val="clear" w:color="auto" w:fill="auto"/>
          </w:tcPr>
          <w:p w14:paraId="0BB180F7" w14:textId="77777777" w:rsidR="00130064" w:rsidRPr="00E5086D" w:rsidRDefault="00130064" w:rsidP="00130064">
            <w:pPr>
              <w:pStyle w:val="GlossEng"/>
            </w:pPr>
            <w:r w:rsidRPr="00E5086D">
              <w:t>at</w:t>
            </w:r>
          </w:p>
        </w:tc>
        <w:tc>
          <w:tcPr>
            <w:tcW w:w="884" w:type="dxa"/>
            <w:gridSpan w:val="2"/>
            <w:shd w:val="clear" w:color="auto" w:fill="auto"/>
          </w:tcPr>
          <w:p w14:paraId="33AD38DB" w14:textId="77777777" w:rsidR="00130064" w:rsidRPr="00E5086D" w:rsidRDefault="00130064" w:rsidP="00130064">
            <w:pPr>
              <w:pStyle w:val="GlossEng"/>
            </w:pPr>
            <w:r w:rsidRPr="00E5086D">
              <w:t>backside</w:t>
            </w:r>
          </w:p>
        </w:tc>
      </w:tr>
    </w:tbl>
    <w:p w14:paraId="7E2F2014" w14:textId="73E19DEB" w:rsidR="00130064" w:rsidRPr="00B04942" w:rsidRDefault="00B7093A" w:rsidP="00130064">
      <w:pPr>
        <w:pStyle w:val="FreeTranslEng"/>
      </w:pPr>
      <w:r>
        <w:t>‘</w:t>
      </w:r>
      <w:r w:rsidR="00130064" w:rsidRPr="00B04942">
        <w:t>it</w:t>
      </w:r>
      <w:r>
        <w:t>’</w:t>
      </w:r>
      <w:r w:rsidR="00130064" w:rsidRPr="00B04942">
        <w:t xml:space="preserve">s not necessary that you sit </w:t>
      </w:r>
      <w:r w:rsidR="00130064" w:rsidRPr="00EB6C8A">
        <w:rPr>
          <w:rStyle w:val="ChBlueBold"/>
        </w:rPr>
        <w:t>in front</w:t>
      </w:r>
      <w:r w:rsidR="00130064" w:rsidRPr="00603449">
        <w:rPr>
          <w:rStyle w:val="ChBlueBold"/>
        </w:rPr>
        <w:t xml:space="preserve"> (of the house)</w:t>
      </w:r>
      <w:r w:rsidR="00130064">
        <w:t xml:space="preserve">, </w:t>
      </w:r>
      <w:r w:rsidR="00130064" w:rsidRPr="00B04942">
        <w:t xml:space="preserve">as </w:t>
      </w:r>
      <w:r w:rsidR="00130064">
        <w:t>for</w:t>
      </w:r>
      <w:r w:rsidR="00130064" w:rsidRPr="00B04942">
        <w:t xml:space="preserve"> girls, (they) sit </w:t>
      </w:r>
      <w:r w:rsidR="00130064" w:rsidRPr="00F650CE">
        <w:rPr>
          <w:rStyle w:val="ChBlueBold"/>
        </w:rPr>
        <w:t>in the</w:t>
      </w:r>
      <w:r w:rsidR="00130064" w:rsidRPr="00EB6C8A">
        <w:rPr>
          <w:rStyle w:val="ChBlueBold"/>
        </w:rPr>
        <w:t xml:space="preserve"> back</w:t>
      </w:r>
      <w:r w:rsidR="00130064" w:rsidRPr="00603449">
        <w:rPr>
          <w:rStyle w:val="ChBlueBold"/>
        </w:rPr>
        <w:t xml:space="preserve"> (of the house)</w:t>
      </w:r>
      <w:r>
        <w:t>’</w:t>
      </w:r>
      <w:r w:rsidR="00130064">
        <w:t xml:space="preserve"> </w:t>
      </w:r>
      <w:r w:rsidR="001904B6">
        <w:rPr>
          <w:rStyle w:val="ExampleSource"/>
        </w:rPr>
        <w:t>[081115-001a-Cv.0316</w:t>
      </w:r>
      <w:r w:rsidR="00130064" w:rsidRPr="00603449">
        <w:rPr>
          <w:rStyle w:val="ExampleSource"/>
        </w:rPr>
        <w:t>]</w:t>
      </w:r>
    </w:p>
    <w:tbl>
      <w:tblPr>
        <w:tblW w:w="6637" w:type="dxa"/>
        <w:tblCellMar>
          <w:left w:w="42" w:type="dxa"/>
          <w:right w:w="42" w:type="dxa"/>
        </w:tblCellMar>
        <w:tblLook w:val="01E0" w:firstRow="1" w:lastRow="1" w:firstColumn="1" w:lastColumn="1" w:noHBand="0" w:noVBand="0"/>
      </w:tblPr>
      <w:tblGrid>
        <w:gridCol w:w="709"/>
        <w:gridCol w:w="851"/>
        <w:gridCol w:w="584"/>
        <w:gridCol w:w="284"/>
        <w:gridCol w:w="729"/>
        <w:gridCol w:w="360"/>
        <w:gridCol w:w="1007"/>
        <w:gridCol w:w="284"/>
        <w:gridCol w:w="729"/>
        <w:gridCol w:w="360"/>
        <w:gridCol w:w="740"/>
      </w:tblGrid>
      <w:tr w:rsidR="00AC23C4" w:rsidRPr="00624B62" w14:paraId="2D073757" w14:textId="77777777" w:rsidTr="00AC23C4">
        <w:tc>
          <w:tcPr>
            <w:tcW w:w="709" w:type="dxa"/>
            <w:shd w:val="clear" w:color="auto" w:fill="auto"/>
          </w:tcPr>
          <w:p w14:paraId="70EE9C18" w14:textId="77777777" w:rsidR="00130064" w:rsidRPr="00A66AC6" w:rsidRDefault="00130064" w:rsidP="00130064">
            <w:pPr>
              <w:pStyle w:val="Text"/>
            </w:pPr>
            <w:bookmarkStart w:id="2030" w:name="_Ref322615725"/>
            <w:bookmarkStart w:id="2031" w:name="_Ref339637257"/>
            <w:r w:rsidRPr="00A66AC6">
              <w:t>(</w:t>
            </w:r>
            <w:fldSimple w:instr=" SEQ ( \* ARABIC \s 1 ">
              <w:r w:rsidR="00154D81">
                <w:rPr>
                  <w:noProof/>
                </w:rPr>
                <w:t>38</w:t>
              </w:r>
            </w:fldSimple>
            <w:bookmarkEnd w:id="2030"/>
            <w:r w:rsidRPr="00A66AC6">
              <w:t>)</w:t>
            </w:r>
            <w:bookmarkEnd w:id="2031"/>
          </w:p>
        </w:tc>
        <w:tc>
          <w:tcPr>
            <w:tcW w:w="851" w:type="dxa"/>
            <w:shd w:val="clear" w:color="auto" w:fill="auto"/>
          </w:tcPr>
          <w:p w14:paraId="0CE7363D" w14:textId="77777777" w:rsidR="00130064" w:rsidRPr="00A66AC6" w:rsidRDefault="00130064" w:rsidP="00130064">
            <w:pPr>
              <w:pStyle w:val="Text"/>
            </w:pPr>
            <w:r w:rsidRPr="00A66AC6">
              <w:t>kitorang</w:t>
            </w:r>
          </w:p>
        </w:tc>
        <w:tc>
          <w:tcPr>
            <w:tcW w:w="584" w:type="dxa"/>
            <w:shd w:val="clear" w:color="auto" w:fill="auto"/>
          </w:tcPr>
          <w:p w14:paraId="1D187CD5" w14:textId="77777777" w:rsidR="00130064" w:rsidRPr="00A66AC6" w:rsidRDefault="00130064" w:rsidP="00130064">
            <w:pPr>
              <w:pStyle w:val="Text"/>
            </w:pPr>
            <w:r w:rsidRPr="00A66AC6">
              <w:t>tiga</w:t>
            </w:r>
          </w:p>
        </w:tc>
        <w:tc>
          <w:tcPr>
            <w:tcW w:w="284" w:type="dxa"/>
            <w:shd w:val="clear" w:color="auto" w:fill="auto"/>
          </w:tcPr>
          <w:p w14:paraId="4F79B379" w14:textId="77777777" w:rsidR="00130064" w:rsidRPr="00A66AC6" w:rsidRDefault="00130064" w:rsidP="00130064">
            <w:pPr>
              <w:pStyle w:val="Text"/>
            </w:pPr>
            <w:r w:rsidRPr="00A66AC6">
              <w:t>…</w:t>
            </w:r>
          </w:p>
        </w:tc>
        <w:tc>
          <w:tcPr>
            <w:tcW w:w="729" w:type="dxa"/>
            <w:shd w:val="clear" w:color="auto" w:fill="auto"/>
          </w:tcPr>
          <w:p w14:paraId="0AE6F65D" w14:textId="77777777" w:rsidR="00130064" w:rsidRPr="00A66AC6" w:rsidRDefault="00130064" w:rsidP="00130064">
            <w:pPr>
              <w:pStyle w:val="Text"/>
            </w:pPr>
            <w:r w:rsidRPr="00A66AC6">
              <w:t>naik</w:t>
            </w:r>
          </w:p>
        </w:tc>
        <w:tc>
          <w:tcPr>
            <w:tcW w:w="360" w:type="dxa"/>
            <w:shd w:val="clear" w:color="auto" w:fill="auto"/>
          </w:tcPr>
          <w:p w14:paraId="5985F340" w14:textId="77777777" w:rsidR="00130064" w:rsidRPr="00A66AC6" w:rsidRDefault="00130064" w:rsidP="00130064">
            <w:pPr>
              <w:pStyle w:val="Text"/>
            </w:pPr>
            <w:r w:rsidRPr="00A66AC6">
              <w:t>di</w:t>
            </w:r>
          </w:p>
        </w:tc>
        <w:tc>
          <w:tcPr>
            <w:tcW w:w="1007" w:type="dxa"/>
            <w:shd w:val="clear" w:color="auto" w:fill="auto"/>
          </w:tcPr>
          <w:p w14:paraId="02D1B133" w14:textId="77777777" w:rsidR="00130064" w:rsidRPr="00A66AC6" w:rsidRDefault="00130064" w:rsidP="00130064">
            <w:pPr>
              <w:pStyle w:val="Text"/>
            </w:pPr>
            <w:r w:rsidRPr="00A66AC6">
              <w:t>motor</w:t>
            </w:r>
          </w:p>
        </w:tc>
        <w:tc>
          <w:tcPr>
            <w:tcW w:w="284" w:type="dxa"/>
            <w:shd w:val="clear" w:color="auto" w:fill="auto"/>
          </w:tcPr>
          <w:p w14:paraId="4187A7ED" w14:textId="77777777" w:rsidR="00130064" w:rsidRPr="00A66AC6" w:rsidRDefault="00130064" w:rsidP="00130064">
            <w:pPr>
              <w:pStyle w:val="Text"/>
            </w:pPr>
            <w:r w:rsidRPr="00A66AC6">
              <w:t>…</w:t>
            </w:r>
          </w:p>
        </w:tc>
        <w:tc>
          <w:tcPr>
            <w:tcW w:w="729" w:type="dxa"/>
            <w:shd w:val="clear" w:color="auto" w:fill="auto"/>
          </w:tcPr>
          <w:p w14:paraId="0C4203FF" w14:textId="77777777" w:rsidR="00130064" w:rsidRPr="00A66AC6" w:rsidRDefault="007E7AA8" w:rsidP="00130064">
            <w:pPr>
              <w:pStyle w:val="Text"/>
            </w:pPr>
            <w:r>
              <w:t>Martina</w:t>
            </w:r>
          </w:p>
        </w:tc>
        <w:tc>
          <w:tcPr>
            <w:tcW w:w="360" w:type="dxa"/>
            <w:shd w:val="clear" w:color="auto" w:fill="auto"/>
          </w:tcPr>
          <w:p w14:paraId="5BA01065" w14:textId="77777777" w:rsidR="00130064" w:rsidRPr="00A66AC6" w:rsidRDefault="00130064" w:rsidP="00130064">
            <w:pPr>
              <w:pStyle w:val="Text"/>
              <w:rPr>
                <w:rStyle w:val="ChBlueBold"/>
              </w:rPr>
            </w:pPr>
            <w:r w:rsidRPr="00A66AC6">
              <w:rPr>
                <w:rStyle w:val="ChBlueBold"/>
              </w:rPr>
              <w:t>di</w:t>
            </w:r>
          </w:p>
        </w:tc>
        <w:tc>
          <w:tcPr>
            <w:tcW w:w="740" w:type="dxa"/>
            <w:shd w:val="clear" w:color="auto" w:fill="auto"/>
          </w:tcPr>
          <w:p w14:paraId="26A1ECD4" w14:textId="77777777" w:rsidR="00130064" w:rsidRPr="00A66AC6" w:rsidRDefault="00130064" w:rsidP="00130064">
            <w:pPr>
              <w:pStyle w:val="Text"/>
              <w:rPr>
                <w:rStyle w:val="ChBlueBold"/>
              </w:rPr>
            </w:pPr>
            <w:r w:rsidRPr="00A66AC6">
              <w:rPr>
                <w:rStyle w:val="ChBlueBold"/>
              </w:rPr>
              <w:t>tenga</w:t>
            </w:r>
          </w:p>
        </w:tc>
      </w:tr>
      <w:tr w:rsidR="00AC23C4" w:rsidRPr="00A66AC6" w14:paraId="46ADCF24" w14:textId="77777777" w:rsidTr="00AC23C4">
        <w:tc>
          <w:tcPr>
            <w:tcW w:w="709" w:type="dxa"/>
            <w:shd w:val="clear" w:color="auto" w:fill="auto"/>
          </w:tcPr>
          <w:p w14:paraId="08E2D289" w14:textId="77777777" w:rsidR="00130064" w:rsidRPr="00A66AC6" w:rsidRDefault="00130064" w:rsidP="00130064">
            <w:pPr>
              <w:pStyle w:val="GlossEng"/>
            </w:pPr>
          </w:p>
        </w:tc>
        <w:tc>
          <w:tcPr>
            <w:tcW w:w="851" w:type="dxa"/>
            <w:shd w:val="clear" w:color="auto" w:fill="auto"/>
          </w:tcPr>
          <w:p w14:paraId="00B381A7" w14:textId="77777777" w:rsidR="00130064" w:rsidRPr="0099608C" w:rsidRDefault="00130064" w:rsidP="00130064">
            <w:pPr>
              <w:pStyle w:val="GlossEng"/>
              <w:rPr>
                <w:rStyle w:val="ChSmallCaps"/>
              </w:rPr>
            </w:pPr>
            <w:r w:rsidRPr="0099608C">
              <w:rPr>
                <w:rStyle w:val="ChSmallCaps"/>
              </w:rPr>
              <w:t>1pl</w:t>
            </w:r>
          </w:p>
        </w:tc>
        <w:tc>
          <w:tcPr>
            <w:tcW w:w="584" w:type="dxa"/>
            <w:shd w:val="clear" w:color="auto" w:fill="auto"/>
          </w:tcPr>
          <w:p w14:paraId="018199C5" w14:textId="77777777" w:rsidR="00130064" w:rsidRPr="00A66AC6" w:rsidRDefault="00130064" w:rsidP="00130064">
            <w:pPr>
              <w:pStyle w:val="GlossEng"/>
            </w:pPr>
            <w:r w:rsidRPr="00A66AC6">
              <w:t>three</w:t>
            </w:r>
          </w:p>
        </w:tc>
        <w:tc>
          <w:tcPr>
            <w:tcW w:w="284" w:type="dxa"/>
            <w:shd w:val="clear" w:color="auto" w:fill="auto"/>
          </w:tcPr>
          <w:p w14:paraId="63F4D396" w14:textId="77777777" w:rsidR="00130064" w:rsidRPr="00A66AC6" w:rsidRDefault="00130064" w:rsidP="00130064">
            <w:pPr>
              <w:pStyle w:val="GlossEng"/>
              <w:rPr>
                <w:rStyle w:val="ChSmallCaps"/>
              </w:rPr>
            </w:pPr>
          </w:p>
        </w:tc>
        <w:tc>
          <w:tcPr>
            <w:tcW w:w="729" w:type="dxa"/>
            <w:shd w:val="clear" w:color="auto" w:fill="auto"/>
          </w:tcPr>
          <w:p w14:paraId="42660F99" w14:textId="77777777" w:rsidR="00130064" w:rsidRPr="00A66AC6" w:rsidRDefault="00130064" w:rsidP="00130064">
            <w:pPr>
              <w:pStyle w:val="GlossEng"/>
            </w:pPr>
            <w:r w:rsidRPr="00A66AC6">
              <w:t>ascend</w:t>
            </w:r>
          </w:p>
        </w:tc>
        <w:tc>
          <w:tcPr>
            <w:tcW w:w="360" w:type="dxa"/>
            <w:shd w:val="clear" w:color="auto" w:fill="auto"/>
          </w:tcPr>
          <w:p w14:paraId="6071339A" w14:textId="77777777" w:rsidR="00130064" w:rsidRPr="00A66AC6" w:rsidRDefault="00130064" w:rsidP="00130064">
            <w:pPr>
              <w:pStyle w:val="GlossEng"/>
            </w:pPr>
            <w:r w:rsidRPr="00A66AC6">
              <w:t>at</w:t>
            </w:r>
          </w:p>
        </w:tc>
        <w:tc>
          <w:tcPr>
            <w:tcW w:w="1007" w:type="dxa"/>
            <w:shd w:val="clear" w:color="auto" w:fill="auto"/>
          </w:tcPr>
          <w:p w14:paraId="71D57EAC" w14:textId="77777777" w:rsidR="00130064" w:rsidRPr="00A66AC6" w:rsidRDefault="00130064" w:rsidP="00130064">
            <w:pPr>
              <w:pStyle w:val="GlossEng"/>
            </w:pPr>
            <w:r w:rsidRPr="00A66AC6">
              <w:t>motorbike</w:t>
            </w:r>
          </w:p>
        </w:tc>
        <w:tc>
          <w:tcPr>
            <w:tcW w:w="284" w:type="dxa"/>
            <w:shd w:val="clear" w:color="auto" w:fill="auto"/>
          </w:tcPr>
          <w:p w14:paraId="2669839F" w14:textId="77777777" w:rsidR="00130064" w:rsidRPr="00A66AC6" w:rsidRDefault="00130064" w:rsidP="00130064">
            <w:pPr>
              <w:pStyle w:val="GlossEng"/>
            </w:pPr>
          </w:p>
        </w:tc>
        <w:tc>
          <w:tcPr>
            <w:tcW w:w="729" w:type="dxa"/>
            <w:shd w:val="clear" w:color="auto" w:fill="auto"/>
          </w:tcPr>
          <w:p w14:paraId="38EB3D69" w14:textId="77777777" w:rsidR="00130064" w:rsidRPr="00A66AC6" w:rsidRDefault="007E7AA8" w:rsidP="00130064">
            <w:pPr>
              <w:pStyle w:val="GlossEng"/>
            </w:pPr>
            <w:r>
              <w:t>Martina</w:t>
            </w:r>
          </w:p>
        </w:tc>
        <w:tc>
          <w:tcPr>
            <w:tcW w:w="360" w:type="dxa"/>
            <w:shd w:val="clear" w:color="auto" w:fill="auto"/>
          </w:tcPr>
          <w:p w14:paraId="339FA609" w14:textId="77777777" w:rsidR="00130064" w:rsidRPr="00A66AC6" w:rsidRDefault="00130064" w:rsidP="00130064">
            <w:pPr>
              <w:pStyle w:val="GlossEng"/>
            </w:pPr>
            <w:r w:rsidRPr="00A66AC6">
              <w:t>at</w:t>
            </w:r>
          </w:p>
        </w:tc>
        <w:tc>
          <w:tcPr>
            <w:tcW w:w="740" w:type="dxa"/>
            <w:shd w:val="clear" w:color="auto" w:fill="auto"/>
          </w:tcPr>
          <w:p w14:paraId="0EB1664A" w14:textId="77777777" w:rsidR="00130064" w:rsidRPr="00A66AC6" w:rsidRDefault="00130064" w:rsidP="00130064">
            <w:pPr>
              <w:pStyle w:val="GlossEng"/>
            </w:pPr>
            <w:r w:rsidRPr="00A66AC6">
              <w:t>middle</w:t>
            </w:r>
          </w:p>
        </w:tc>
      </w:tr>
    </w:tbl>
    <w:p w14:paraId="14F08301" w14:textId="13617A03" w:rsidR="00130064" w:rsidRPr="0021721B" w:rsidRDefault="00B7093A" w:rsidP="00130064">
      <w:pPr>
        <w:pStyle w:val="FreeTranslEng"/>
      </w:pPr>
      <w:r>
        <w:t>‘</w:t>
      </w:r>
      <w:r w:rsidR="00130064" w:rsidRPr="0021721B">
        <w:t>we three</w:t>
      </w:r>
      <w:r w:rsidR="00130064">
        <w:t xml:space="preserve"> … </w:t>
      </w:r>
      <w:r w:rsidR="00130064" w:rsidRPr="0021721B">
        <w:t>got onto the motorbike</w:t>
      </w:r>
      <w:r w:rsidR="00130064">
        <w:t xml:space="preserve"> … </w:t>
      </w:r>
      <w:r w:rsidR="007E7AA8">
        <w:t>Martina</w:t>
      </w:r>
      <w:r w:rsidR="00130064">
        <w:t xml:space="preserve"> was </w:t>
      </w:r>
      <w:r w:rsidR="00130064" w:rsidRPr="00EB6C8A">
        <w:rPr>
          <w:rStyle w:val="ChBlueBold"/>
        </w:rPr>
        <w:t>in the middle</w:t>
      </w:r>
      <w:r>
        <w:t>’</w:t>
      </w:r>
      <w:r w:rsidR="00130064">
        <w:t xml:space="preserve"> </w:t>
      </w:r>
      <w:r w:rsidR="00130064" w:rsidRPr="00205F12">
        <w:rPr>
          <w:rStyle w:val="ExampleSource"/>
        </w:rPr>
        <w:t>[081015-005-NP.0020]</w:t>
      </w:r>
    </w:p>
    <w:tbl>
      <w:tblPr>
        <w:tblW w:w="6593" w:type="dxa"/>
        <w:tblCellMar>
          <w:left w:w="42" w:type="dxa"/>
          <w:right w:w="42" w:type="dxa"/>
        </w:tblCellMar>
        <w:tblLook w:val="01E0" w:firstRow="1" w:lastRow="1" w:firstColumn="1" w:lastColumn="1" w:noHBand="0" w:noVBand="0"/>
      </w:tblPr>
      <w:tblGrid>
        <w:gridCol w:w="709"/>
        <w:gridCol w:w="684"/>
        <w:gridCol w:w="706"/>
        <w:gridCol w:w="562"/>
        <w:gridCol w:w="562"/>
        <w:gridCol w:w="284"/>
        <w:gridCol w:w="360"/>
        <w:gridCol w:w="718"/>
        <w:gridCol w:w="706"/>
        <w:gridCol w:w="562"/>
        <w:gridCol w:w="740"/>
      </w:tblGrid>
      <w:tr w:rsidR="00AC23C4" w:rsidRPr="00A66AC6" w14:paraId="2FA6CC08" w14:textId="77777777" w:rsidTr="00AC23C4">
        <w:tc>
          <w:tcPr>
            <w:tcW w:w="709" w:type="dxa"/>
            <w:shd w:val="clear" w:color="auto" w:fill="auto"/>
          </w:tcPr>
          <w:p w14:paraId="69DE788E" w14:textId="77777777" w:rsidR="00130064" w:rsidRPr="00A66AC6" w:rsidRDefault="00130064" w:rsidP="00130064">
            <w:pPr>
              <w:pStyle w:val="Text"/>
            </w:pPr>
            <w:bookmarkStart w:id="2032" w:name="_Ref339637258"/>
            <w:r w:rsidRPr="00A66AC6">
              <w:t>(</w:t>
            </w:r>
            <w:fldSimple w:instr=" SEQ ( \* ARABIC \s 1 ">
              <w:r w:rsidR="00154D81">
                <w:rPr>
                  <w:noProof/>
                </w:rPr>
                <w:t>39</w:t>
              </w:r>
            </w:fldSimple>
            <w:r w:rsidRPr="00A66AC6">
              <w:t>)</w:t>
            </w:r>
            <w:bookmarkEnd w:id="2032"/>
          </w:p>
        </w:tc>
        <w:tc>
          <w:tcPr>
            <w:tcW w:w="684" w:type="dxa"/>
            <w:shd w:val="clear" w:color="auto" w:fill="auto"/>
          </w:tcPr>
          <w:p w14:paraId="16C3CC76" w14:textId="77777777" w:rsidR="00130064" w:rsidRPr="00A66AC6" w:rsidRDefault="00130064" w:rsidP="00130064">
            <w:pPr>
              <w:pStyle w:val="Text"/>
            </w:pPr>
            <w:r w:rsidRPr="00A66AC6">
              <w:t>sumur</w:t>
            </w:r>
          </w:p>
        </w:tc>
        <w:tc>
          <w:tcPr>
            <w:tcW w:w="706" w:type="dxa"/>
            <w:shd w:val="clear" w:color="auto" w:fill="auto"/>
          </w:tcPr>
          <w:p w14:paraId="70877B6B" w14:textId="77777777" w:rsidR="00130064" w:rsidRPr="00A66AC6" w:rsidRDefault="00130064" w:rsidP="00130064">
            <w:pPr>
              <w:pStyle w:val="Text"/>
            </w:pPr>
            <w:r w:rsidRPr="00A66AC6">
              <w:t>itu</w:t>
            </w:r>
          </w:p>
        </w:tc>
        <w:tc>
          <w:tcPr>
            <w:tcW w:w="562" w:type="dxa"/>
            <w:shd w:val="clear" w:color="auto" w:fill="auto"/>
          </w:tcPr>
          <w:p w14:paraId="1896ACB0" w14:textId="77777777" w:rsidR="00130064" w:rsidRPr="00A66AC6" w:rsidRDefault="00130064" w:rsidP="00130064">
            <w:pPr>
              <w:pStyle w:val="Text"/>
            </w:pPr>
            <w:r w:rsidRPr="00A66AC6">
              <w:t>masi</w:t>
            </w:r>
          </w:p>
        </w:tc>
        <w:tc>
          <w:tcPr>
            <w:tcW w:w="562" w:type="dxa"/>
            <w:shd w:val="clear" w:color="auto" w:fill="auto"/>
          </w:tcPr>
          <w:p w14:paraId="676B964E" w14:textId="77777777" w:rsidR="00130064" w:rsidRPr="00A66AC6" w:rsidRDefault="00130064" w:rsidP="00130064">
            <w:pPr>
              <w:pStyle w:val="Text"/>
            </w:pPr>
            <w:r w:rsidRPr="00A66AC6">
              <w:t>ada</w:t>
            </w:r>
          </w:p>
        </w:tc>
        <w:tc>
          <w:tcPr>
            <w:tcW w:w="284" w:type="dxa"/>
            <w:shd w:val="clear" w:color="auto" w:fill="auto"/>
          </w:tcPr>
          <w:p w14:paraId="25721B49" w14:textId="77777777" w:rsidR="00130064" w:rsidRPr="00A66AC6" w:rsidRDefault="00130064" w:rsidP="00130064">
            <w:pPr>
              <w:pStyle w:val="Text"/>
            </w:pPr>
            <w:r w:rsidRPr="00A66AC6">
              <w:t>…</w:t>
            </w:r>
          </w:p>
        </w:tc>
        <w:tc>
          <w:tcPr>
            <w:tcW w:w="360" w:type="dxa"/>
            <w:shd w:val="clear" w:color="auto" w:fill="auto"/>
          </w:tcPr>
          <w:p w14:paraId="258D770B" w14:textId="77777777" w:rsidR="00130064" w:rsidRPr="00A66AC6" w:rsidRDefault="00130064" w:rsidP="00130064">
            <w:pPr>
              <w:pStyle w:val="Text"/>
              <w:rPr>
                <w:rStyle w:val="ChBlueBold"/>
              </w:rPr>
            </w:pPr>
            <w:r w:rsidRPr="00A66AC6">
              <w:rPr>
                <w:rStyle w:val="ChBlueBold"/>
              </w:rPr>
              <w:t>di</w:t>
            </w:r>
          </w:p>
        </w:tc>
        <w:tc>
          <w:tcPr>
            <w:tcW w:w="718" w:type="dxa"/>
            <w:shd w:val="clear" w:color="auto" w:fill="auto"/>
          </w:tcPr>
          <w:p w14:paraId="3F1CAB53" w14:textId="77777777" w:rsidR="00130064" w:rsidRPr="00A66AC6" w:rsidRDefault="00130064" w:rsidP="00130064">
            <w:pPr>
              <w:pStyle w:val="Text"/>
              <w:rPr>
                <w:rStyle w:val="ChBlueBold"/>
              </w:rPr>
            </w:pPr>
            <w:r w:rsidRPr="00A66AC6">
              <w:rPr>
                <w:rStyle w:val="ChBlueBold"/>
              </w:rPr>
              <w:t>dalam</w:t>
            </w:r>
          </w:p>
        </w:tc>
        <w:tc>
          <w:tcPr>
            <w:tcW w:w="706" w:type="dxa"/>
            <w:shd w:val="clear" w:color="auto" w:fill="auto"/>
          </w:tcPr>
          <w:p w14:paraId="49E5702F" w14:textId="77777777" w:rsidR="00130064" w:rsidRPr="00A66AC6" w:rsidRDefault="00130064" w:rsidP="00130064">
            <w:pPr>
              <w:pStyle w:val="Text"/>
              <w:rPr>
                <w:rStyle w:val="ChBlueBold"/>
              </w:rPr>
            </w:pPr>
            <w:r w:rsidRPr="00A66AC6">
              <w:rPr>
                <w:rStyle w:val="ChBlueBold"/>
              </w:rPr>
              <w:t>tu</w:t>
            </w:r>
          </w:p>
        </w:tc>
        <w:tc>
          <w:tcPr>
            <w:tcW w:w="562" w:type="dxa"/>
            <w:shd w:val="clear" w:color="auto" w:fill="auto"/>
          </w:tcPr>
          <w:p w14:paraId="020D9D89" w14:textId="77777777" w:rsidR="00130064" w:rsidRPr="00A66AC6" w:rsidRDefault="00130064" w:rsidP="00130064">
            <w:pPr>
              <w:pStyle w:val="Text"/>
            </w:pPr>
            <w:r w:rsidRPr="00A66AC6">
              <w:t>ada</w:t>
            </w:r>
          </w:p>
        </w:tc>
        <w:tc>
          <w:tcPr>
            <w:tcW w:w="740" w:type="dxa"/>
            <w:shd w:val="clear" w:color="auto" w:fill="auto"/>
          </w:tcPr>
          <w:p w14:paraId="5F6137CE" w14:textId="77777777" w:rsidR="00130064" w:rsidRPr="00A66AC6" w:rsidRDefault="00130064" w:rsidP="00130064">
            <w:pPr>
              <w:pStyle w:val="Text"/>
            </w:pPr>
            <w:r w:rsidRPr="00A66AC6">
              <w:t>senjata</w:t>
            </w:r>
          </w:p>
        </w:tc>
      </w:tr>
      <w:tr w:rsidR="00AC23C4" w:rsidRPr="00A66AC6" w14:paraId="704ADD09" w14:textId="77777777" w:rsidTr="00AC23C4">
        <w:tc>
          <w:tcPr>
            <w:tcW w:w="709" w:type="dxa"/>
            <w:shd w:val="clear" w:color="auto" w:fill="auto"/>
          </w:tcPr>
          <w:p w14:paraId="2CEE127E" w14:textId="77777777" w:rsidR="00130064" w:rsidRPr="00A66AC6" w:rsidRDefault="00130064" w:rsidP="00130064">
            <w:pPr>
              <w:pStyle w:val="GlossEng"/>
            </w:pPr>
          </w:p>
        </w:tc>
        <w:tc>
          <w:tcPr>
            <w:tcW w:w="684" w:type="dxa"/>
            <w:shd w:val="clear" w:color="auto" w:fill="auto"/>
          </w:tcPr>
          <w:p w14:paraId="44483F78" w14:textId="77777777" w:rsidR="00130064" w:rsidRPr="00A66AC6" w:rsidRDefault="00130064" w:rsidP="00130064">
            <w:pPr>
              <w:pStyle w:val="GlossEng"/>
            </w:pPr>
            <w:r w:rsidRPr="00A66AC6">
              <w:t>well</w:t>
            </w:r>
          </w:p>
        </w:tc>
        <w:tc>
          <w:tcPr>
            <w:tcW w:w="706" w:type="dxa"/>
            <w:shd w:val="clear" w:color="auto" w:fill="auto"/>
          </w:tcPr>
          <w:p w14:paraId="22B7B450" w14:textId="77777777" w:rsidR="00130064" w:rsidRPr="0099608C" w:rsidRDefault="00130064" w:rsidP="00130064">
            <w:pPr>
              <w:pStyle w:val="GlossEng"/>
              <w:rPr>
                <w:rStyle w:val="ChSmallCaps"/>
              </w:rPr>
            </w:pPr>
            <w:r w:rsidRPr="0099608C">
              <w:rPr>
                <w:rStyle w:val="ChSmallCaps"/>
              </w:rPr>
              <w:t>d.dist</w:t>
            </w:r>
          </w:p>
        </w:tc>
        <w:tc>
          <w:tcPr>
            <w:tcW w:w="562" w:type="dxa"/>
            <w:shd w:val="clear" w:color="auto" w:fill="auto"/>
          </w:tcPr>
          <w:p w14:paraId="7C8D331B" w14:textId="77777777" w:rsidR="00130064" w:rsidRPr="00A66AC6" w:rsidRDefault="00130064" w:rsidP="00130064">
            <w:pPr>
              <w:pStyle w:val="GlossEng"/>
            </w:pPr>
            <w:r w:rsidRPr="00A66AC6">
              <w:t>still</w:t>
            </w:r>
          </w:p>
        </w:tc>
        <w:tc>
          <w:tcPr>
            <w:tcW w:w="562" w:type="dxa"/>
            <w:shd w:val="clear" w:color="auto" w:fill="auto"/>
          </w:tcPr>
          <w:p w14:paraId="4FEE8F0A" w14:textId="77777777" w:rsidR="00130064" w:rsidRPr="00A66AC6" w:rsidRDefault="00130064" w:rsidP="00130064">
            <w:pPr>
              <w:pStyle w:val="GlossEng"/>
            </w:pPr>
            <w:r w:rsidRPr="00A66AC6">
              <w:t>exist</w:t>
            </w:r>
          </w:p>
        </w:tc>
        <w:tc>
          <w:tcPr>
            <w:tcW w:w="284" w:type="dxa"/>
            <w:shd w:val="clear" w:color="auto" w:fill="auto"/>
          </w:tcPr>
          <w:p w14:paraId="0DF252C5" w14:textId="77777777" w:rsidR="00130064" w:rsidRPr="00A66AC6" w:rsidRDefault="00130064" w:rsidP="00130064">
            <w:pPr>
              <w:pStyle w:val="GlossEng"/>
            </w:pPr>
          </w:p>
        </w:tc>
        <w:tc>
          <w:tcPr>
            <w:tcW w:w="360" w:type="dxa"/>
            <w:shd w:val="clear" w:color="auto" w:fill="auto"/>
          </w:tcPr>
          <w:p w14:paraId="245E04C4" w14:textId="77777777" w:rsidR="00130064" w:rsidRPr="00A66AC6" w:rsidRDefault="00130064" w:rsidP="00130064">
            <w:pPr>
              <w:pStyle w:val="GlossEng"/>
            </w:pPr>
            <w:r w:rsidRPr="00A66AC6">
              <w:t>at</w:t>
            </w:r>
          </w:p>
        </w:tc>
        <w:tc>
          <w:tcPr>
            <w:tcW w:w="718" w:type="dxa"/>
            <w:shd w:val="clear" w:color="auto" w:fill="auto"/>
          </w:tcPr>
          <w:p w14:paraId="45E9ABB2" w14:textId="77777777" w:rsidR="00130064" w:rsidRPr="00A66AC6" w:rsidRDefault="00130064" w:rsidP="00130064">
            <w:pPr>
              <w:pStyle w:val="GlossEng"/>
            </w:pPr>
            <w:r w:rsidRPr="00A66AC6">
              <w:t>inside</w:t>
            </w:r>
          </w:p>
        </w:tc>
        <w:tc>
          <w:tcPr>
            <w:tcW w:w="706" w:type="dxa"/>
            <w:shd w:val="clear" w:color="auto" w:fill="auto"/>
          </w:tcPr>
          <w:p w14:paraId="306C92FF" w14:textId="77777777" w:rsidR="00130064" w:rsidRPr="0099608C" w:rsidRDefault="00130064" w:rsidP="00130064">
            <w:pPr>
              <w:pStyle w:val="GlossEng"/>
              <w:rPr>
                <w:rStyle w:val="ChSmallCaps"/>
              </w:rPr>
            </w:pPr>
            <w:r w:rsidRPr="0099608C">
              <w:rPr>
                <w:rStyle w:val="ChSmallCaps"/>
              </w:rPr>
              <w:t>d.dist</w:t>
            </w:r>
          </w:p>
        </w:tc>
        <w:tc>
          <w:tcPr>
            <w:tcW w:w="562" w:type="dxa"/>
            <w:shd w:val="clear" w:color="auto" w:fill="auto"/>
          </w:tcPr>
          <w:p w14:paraId="5050177A" w14:textId="77777777" w:rsidR="00130064" w:rsidRPr="00A66AC6" w:rsidRDefault="00130064" w:rsidP="00130064">
            <w:pPr>
              <w:pStyle w:val="GlossEng"/>
            </w:pPr>
            <w:r w:rsidRPr="00A66AC6">
              <w:t>exist</w:t>
            </w:r>
          </w:p>
        </w:tc>
        <w:tc>
          <w:tcPr>
            <w:tcW w:w="740" w:type="dxa"/>
            <w:shd w:val="clear" w:color="auto" w:fill="auto"/>
          </w:tcPr>
          <w:p w14:paraId="2BA1912B" w14:textId="77777777" w:rsidR="00130064" w:rsidRPr="00A66AC6" w:rsidRDefault="00130064" w:rsidP="00130064">
            <w:pPr>
              <w:pStyle w:val="GlossEng"/>
            </w:pPr>
            <w:r w:rsidRPr="00A66AC6">
              <w:t>rifle</w:t>
            </w:r>
          </w:p>
        </w:tc>
      </w:tr>
    </w:tbl>
    <w:p w14:paraId="030E87E0" w14:textId="0DA2CF0B" w:rsidR="00130064" w:rsidRPr="00F844F7" w:rsidRDefault="00B7093A" w:rsidP="00130064">
      <w:pPr>
        <w:pStyle w:val="FreeTranslEng"/>
      </w:pPr>
      <w:r>
        <w:t>‘</w:t>
      </w:r>
      <w:r w:rsidR="00130064">
        <w:t xml:space="preserve">that well still exists … </w:t>
      </w:r>
      <w:r w:rsidR="00130064" w:rsidRPr="007F0741">
        <w:rPr>
          <w:rStyle w:val="ChBlueBold"/>
        </w:rPr>
        <w:t xml:space="preserve">inside </w:t>
      </w:r>
      <w:r w:rsidR="00130064">
        <w:rPr>
          <w:rStyle w:val="ChBlueBold"/>
        </w:rPr>
        <w:t>there</w:t>
      </w:r>
      <w:r w:rsidR="00130064">
        <w:t xml:space="preserve"> are rifles</w:t>
      </w:r>
      <w:r>
        <w:t>’</w:t>
      </w:r>
      <w:r w:rsidR="00130064">
        <w:t xml:space="preserve"> </w:t>
      </w:r>
      <w:r w:rsidR="00130064">
        <w:rPr>
          <w:rStyle w:val="ExampleSource"/>
        </w:rPr>
        <w:t>[080922-010a-</w:t>
      </w:r>
      <w:r w:rsidR="00F00E41">
        <w:rPr>
          <w:rStyle w:val="ExampleSource"/>
        </w:rPr>
        <w:t>Cv</w:t>
      </w:r>
      <w:r w:rsidR="00130064">
        <w:rPr>
          <w:rStyle w:val="ExampleSource"/>
        </w:rPr>
        <w:t>NF.0120</w:t>
      </w:r>
      <w:r w:rsidR="00E34EAC">
        <w:rPr>
          <w:rStyle w:val="ExampleSource"/>
        </w:rPr>
        <w:t>-</w:t>
      </w:r>
      <w:r w:rsidR="00130064">
        <w:rPr>
          <w:rStyle w:val="ExampleSource"/>
        </w:rPr>
        <w:t>0121</w:t>
      </w:r>
      <w:r w:rsidR="00130064" w:rsidRPr="00C756BF">
        <w:rPr>
          <w:rStyle w:val="ExampleSource"/>
        </w:rPr>
        <w:t>]</w:t>
      </w:r>
    </w:p>
    <w:tbl>
      <w:tblPr>
        <w:tblW w:w="6586" w:type="dxa"/>
        <w:tblCellMar>
          <w:left w:w="42" w:type="dxa"/>
          <w:right w:w="42" w:type="dxa"/>
        </w:tblCellMar>
        <w:tblLook w:val="01E0" w:firstRow="1" w:lastRow="1" w:firstColumn="1" w:lastColumn="1" w:noHBand="0" w:noVBand="0"/>
      </w:tblPr>
      <w:tblGrid>
        <w:gridCol w:w="687"/>
        <w:gridCol w:w="22"/>
        <w:gridCol w:w="784"/>
        <w:gridCol w:w="105"/>
        <w:gridCol w:w="705"/>
        <w:gridCol w:w="32"/>
        <w:gridCol w:w="770"/>
        <w:gridCol w:w="36"/>
        <w:gridCol w:w="729"/>
        <w:gridCol w:w="162"/>
        <w:gridCol w:w="581"/>
        <w:gridCol w:w="63"/>
        <w:gridCol w:w="294"/>
        <w:gridCol w:w="95"/>
        <w:gridCol w:w="708"/>
        <w:gridCol w:w="46"/>
        <w:gridCol w:w="640"/>
        <w:gridCol w:w="127"/>
      </w:tblGrid>
      <w:tr w:rsidR="00AC23C4" w:rsidRPr="00A66AC6" w14:paraId="11DF75C6" w14:textId="77777777" w:rsidTr="00FA2186">
        <w:tc>
          <w:tcPr>
            <w:tcW w:w="687" w:type="dxa"/>
            <w:shd w:val="clear" w:color="auto" w:fill="auto"/>
          </w:tcPr>
          <w:p w14:paraId="5F7F5B8A" w14:textId="77777777" w:rsidR="00130064" w:rsidRPr="00A66AC6" w:rsidRDefault="00130064" w:rsidP="00130064">
            <w:pPr>
              <w:pStyle w:val="Text"/>
            </w:pPr>
            <w:bookmarkStart w:id="2033" w:name="_Ref322615727"/>
            <w:bookmarkStart w:id="2034" w:name="_Ref339637259"/>
            <w:r w:rsidRPr="00A66AC6">
              <w:t>(</w:t>
            </w:r>
            <w:fldSimple w:instr=" SEQ ( \* ARABIC \s 1 ">
              <w:r w:rsidR="00154D81">
                <w:rPr>
                  <w:noProof/>
                </w:rPr>
                <w:t>40</w:t>
              </w:r>
            </w:fldSimple>
            <w:bookmarkEnd w:id="2033"/>
            <w:r w:rsidRPr="00A66AC6">
              <w:t>)</w:t>
            </w:r>
            <w:bookmarkEnd w:id="2034"/>
          </w:p>
        </w:tc>
        <w:tc>
          <w:tcPr>
            <w:tcW w:w="806" w:type="dxa"/>
            <w:gridSpan w:val="2"/>
            <w:shd w:val="clear" w:color="auto" w:fill="auto"/>
          </w:tcPr>
          <w:p w14:paraId="33E79BB2" w14:textId="77777777" w:rsidR="00130064" w:rsidRPr="00A66AC6" w:rsidRDefault="00130064" w:rsidP="00130064">
            <w:pPr>
              <w:pStyle w:val="Text"/>
            </w:pPr>
            <w:r w:rsidRPr="00A66AC6">
              <w:t>pas</w:t>
            </w:r>
          </w:p>
        </w:tc>
        <w:tc>
          <w:tcPr>
            <w:tcW w:w="810" w:type="dxa"/>
            <w:gridSpan w:val="2"/>
            <w:shd w:val="clear" w:color="auto" w:fill="auto"/>
          </w:tcPr>
          <w:p w14:paraId="574CCEFC" w14:textId="77777777" w:rsidR="00130064" w:rsidRPr="00A66AC6" w:rsidRDefault="004F1373" w:rsidP="00130064">
            <w:pPr>
              <w:pStyle w:val="Text"/>
            </w:pPr>
            <w:r w:rsidRPr="00A66AC6">
              <w:t>turung</w:t>
            </w:r>
          </w:p>
        </w:tc>
        <w:tc>
          <w:tcPr>
            <w:tcW w:w="802" w:type="dxa"/>
            <w:gridSpan w:val="2"/>
            <w:shd w:val="clear" w:color="auto" w:fill="auto"/>
          </w:tcPr>
          <w:p w14:paraId="38AD72CA" w14:textId="77777777" w:rsidR="00130064" w:rsidRPr="00A66AC6" w:rsidRDefault="00130064" w:rsidP="00130064">
            <w:pPr>
              <w:pStyle w:val="Text"/>
            </w:pPr>
            <w:r w:rsidRPr="00A66AC6">
              <w:t>bandara</w:t>
            </w:r>
          </w:p>
        </w:tc>
        <w:tc>
          <w:tcPr>
            <w:tcW w:w="765" w:type="dxa"/>
            <w:gridSpan w:val="2"/>
            <w:shd w:val="clear" w:color="auto" w:fill="auto"/>
          </w:tcPr>
          <w:p w14:paraId="71196FAB" w14:textId="77777777" w:rsidR="00130064" w:rsidRPr="00A66AC6" w:rsidRDefault="00130064" w:rsidP="00130064">
            <w:pPr>
              <w:pStyle w:val="Text"/>
            </w:pPr>
            <w:r w:rsidRPr="00A66AC6">
              <w:t>Sentani</w:t>
            </w:r>
          </w:p>
        </w:tc>
        <w:tc>
          <w:tcPr>
            <w:tcW w:w="806" w:type="dxa"/>
            <w:gridSpan w:val="3"/>
            <w:shd w:val="clear" w:color="auto" w:fill="auto"/>
          </w:tcPr>
          <w:p w14:paraId="77DDED7A" w14:textId="77777777" w:rsidR="00130064" w:rsidRPr="00A66AC6" w:rsidRDefault="00130064" w:rsidP="00130064">
            <w:pPr>
              <w:pStyle w:val="Text"/>
            </w:pPr>
            <w:r w:rsidRPr="00A66AC6">
              <w:t>pas</w:t>
            </w:r>
          </w:p>
        </w:tc>
        <w:tc>
          <w:tcPr>
            <w:tcW w:w="389" w:type="dxa"/>
            <w:gridSpan w:val="2"/>
            <w:shd w:val="clear" w:color="auto" w:fill="auto"/>
          </w:tcPr>
          <w:p w14:paraId="17EC52FD" w14:textId="77777777" w:rsidR="00130064" w:rsidRPr="00A66AC6" w:rsidRDefault="00130064" w:rsidP="00130064">
            <w:pPr>
              <w:pStyle w:val="Text"/>
            </w:pPr>
            <w:r w:rsidRPr="00A66AC6">
              <w:t>de</w:t>
            </w:r>
          </w:p>
        </w:tc>
        <w:tc>
          <w:tcPr>
            <w:tcW w:w="754" w:type="dxa"/>
            <w:gridSpan w:val="2"/>
            <w:shd w:val="clear" w:color="auto" w:fill="auto"/>
          </w:tcPr>
          <w:p w14:paraId="60387C84" w14:textId="77777777" w:rsidR="00130064" w:rsidRPr="00A66AC6" w:rsidRDefault="00130064" w:rsidP="00130064">
            <w:pPr>
              <w:pStyle w:val="Text"/>
            </w:pPr>
            <w:r w:rsidRPr="00A66AC6">
              <w:t>ketemu</w:t>
            </w:r>
          </w:p>
        </w:tc>
        <w:tc>
          <w:tcPr>
            <w:tcW w:w="767" w:type="dxa"/>
            <w:gridSpan w:val="2"/>
            <w:shd w:val="clear" w:color="auto" w:fill="auto"/>
          </w:tcPr>
          <w:p w14:paraId="720DAE2A" w14:textId="77777777" w:rsidR="00130064" w:rsidRPr="00A66AC6" w:rsidRDefault="00130064" w:rsidP="00130064">
            <w:pPr>
              <w:pStyle w:val="Text"/>
            </w:pPr>
            <w:r w:rsidRPr="00A66AC6">
              <w:t>dengan</w:t>
            </w:r>
            <w:r w:rsidR="004F1373">
              <w:t>g</w:t>
            </w:r>
          </w:p>
        </w:tc>
      </w:tr>
      <w:tr w:rsidR="00AC23C4" w:rsidRPr="00A66AC6" w14:paraId="51D3F5D4" w14:textId="77777777" w:rsidTr="00FA2186">
        <w:tc>
          <w:tcPr>
            <w:tcW w:w="687" w:type="dxa"/>
            <w:shd w:val="clear" w:color="auto" w:fill="auto"/>
          </w:tcPr>
          <w:p w14:paraId="44B5F1CA" w14:textId="77777777" w:rsidR="00130064" w:rsidRPr="00A66AC6" w:rsidRDefault="00130064" w:rsidP="00130064">
            <w:pPr>
              <w:pStyle w:val="GlossEng2ptafter"/>
            </w:pPr>
          </w:p>
        </w:tc>
        <w:tc>
          <w:tcPr>
            <w:tcW w:w="806" w:type="dxa"/>
            <w:gridSpan w:val="2"/>
            <w:shd w:val="clear" w:color="auto" w:fill="auto"/>
          </w:tcPr>
          <w:p w14:paraId="1309A974" w14:textId="55EA0EC5" w:rsidR="00130064" w:rsidRPr="00A66AC6" w:rsidRDefault="00B63D0F" w:rsidP="00130064">
            <w:pPr>
              <w:pStyle w:val="GlossEng2ptafter"/>
            </w:pPr>
            <w:r>
              <w:t>precisely</w:t>
            </w:r>
          </w:p>
        </w:tc>
        <w:tc>
          <w:tcPr>
            <w:tcW w:w="810" w:type="dxa"/>
            <w:gridSpan w:val="2"/>
            <w:shd w:val="clear" w:color="auto" w:fill="auto"/>
          </w:tcPr>
          <w:p w14:paraId="74B67D29" w14:textId="77777777" w:rsidR="00130064" w:rsidRPr="00A66AC6" w:rsidRDefault="00130064" w:rsidP="00130064">
            <w:pPr>
              <w:pStyle w:val="GlossEng2ptafter"/>
            </w:pPr>
            <w:r w:rsidRPr="00A66AC6">
              <w:t>descend</w:t>
            </w:r>
          </w:p>
        </w:tc>
        <w:tc>
          <w:tcPr>
            <w:tcW w:w="802" w:type="dxa"/>
            <w:gridSpan w:val="2"/>
            <w:shd w:val="clear" w:color="auto" w:fill="auto"/>
          </w:tcPr>
          <w:p w14:paraId="17EC8CAD" w14:textId="77777777" w:rsidR="00130064" w:rsidRPr="00A66AC6" w:rsidRDefault="00130064" w:rsidP="00130064">
            <w:pPr>
              <w:pStyle w:val="GlossEng2ptafter"/>
            </w:pPr>
            <w:r w:rsidRPr="00A66AC6">
              <w:t>airport</w:t>
            </w:r>
          </w:p>
        </w:tc>
        <w:tc>
          <w:tcPr>
            <w:tcW w:w="765" w:type="dxa"/>
            <w:gridSpan w:val="2"/>
            <w:shd w:val="clear" w:color="auto" w:fill="auto"/>
          </w:tcPr>
          <w:p w14:paraId="68DD8935" w14:textId="77777777" w:rsidR="00130064" w:rsidRPr="00A66AC6" w:rsidRDefault="00130064" w:rsidP="00130064">
            <w:pPr>
              <w:pStyle w:val="GlossEng2ptafter"/>
            </w:pPr>
            <w:r w:rsidRPr="00A66AC6">
              <w:t>Sentani</w:t>
            </w:r>
          </w:p>
        </w:tc>
        <w:tc>
          <w:tcPr>
            <w:tcW w:w="806" w:type="dxa"/>
            <w:gridSpan w:val="3"/>
            <w:shd w:val="clear" w:color="auto" w:fill="auto"/>
          </w:tcPr>
          <w:p w14:paraId="15E5B795" w14:textId="69FEA4AD" w:rsidR="00130064" w:rsidRPr="00A66AC6" w:rsidRDefault="00B63D0F" w:rsidP="00130064">
            <w:pPr>
              <w:pStyle w:val="GlossEng2ptafter"/>
            </w:pPr>
            <w:r>
              <w:t>precisely</w:t>
            </w:r>
          </w:p>
        </w:tc>
        <w:tc>
          <w:tcPr>
            <w:tcW w:w="389" w:type="dxa"/>
            <w:gridSpan w:val="2"/>
            <w:shd w:val="clear" w:color="auto" w:fill="auto"/>
          </w:tcPr>
          <w:p w14:paraId="28C0963D" w14:textId="77777777" w:rsidR="00130064" w:rsidRPr="0099608C" w:rsidRDefault="00130064" w:rsidP="00130064">
            <w:pPr>
              <w:pStyle w:val="GlossEng2ptafter"/>
              <w:rPr>
                <w:rStyle w:val="ChSmallCaps"/>
              </w:rPr>
            </w:pPr>
            <w:r w:rsidRPr="0099608C">
              <w:rPr>
                <w:rStyle w:val="ChSmallCaps"/>
              </w:rPr>
              <w:t>3sg</w:t>
            </w:r>
          </w:p>
        </w:tc>
        <w:tc>
          <w:tcPr>
            <w:tcW w:w="754" w:type="dxa"/>
            <w:gridSpan w:val="2"/>
            <w:shd w:val="clear" w:color="auto" w:fill="auto"/>
          </w:tcPr>
          <w:p w14:paraId="7F506418" w14:textId="77777777" w:rsidR="00130064" w:rsidRPr="00A66AC6" w:rsidRDefault="00130064" w:rsidP="00130064">
            <w:pPr>
              <w:pStyle w:val="GlossEng2ptafter"/>
            </w:pPr>
            <w:r w:rsidRPr="00A66AC6">
              <w:t>meet</w:t>
            </w:r>
          </w:p>
        </w:tc>
        <w:tc>
          <w:tcPr>
            <w:tcW w:w="767" w:type="dxa"/>
            <w:gridSpan w:val="2"/>
            <w:shd w:val="clear" w:color="auto" w:fill="auto"/>
          </w:tcPr>
          <w:p w14:paraId="4A1CE6ED" w14:textId="77777777" w:rsidR="00130064" w:rsidRPr="00A66AC6" w:rsidRDefault="00130064" w:rsidP="00130064">
            <w:pPr>
              <w:pStyle w:val="GlossEng2ptafter"/>
            </w:pPr>
            <w:r w:rsidRPr="00A66AC6">
              <w:t>with</w:t>
            </w:r>
          </w:p>
        </w:tc>
      </w:tr>
      <w:tr w:rsidR="00AC23C4" w:rsidRPr="00A66AC6" w14:paraId="727DC515" w14:textId="77777777" w:rsidTr="00FA2186">
        <w:trPr>
          <w:gridAfter w:val="1"/>
          <w:wAfter w:w="127" w:type="dxa"/>
        </w:trPr>
        <w:tc>
          <w:tcPr>
            <w:tcW w:w="709" w:type="dxa"/>
            <w:gridSpan w:val="2"/>
            <w:shd w:val="clear" w:color="auto" w:fill="auto"/>
          </w:tcPr>
          <w:p w14:paraId="4B8A96CA" w14:textId="77777777" w:rsidR="00130064" w:rsidRPr="00A66AC6" w:rsidRDefault="00130064" w:rsidP="00130064">
            <w:pPr>
              <w:pStyle w:val="O0Nwnext"/>
            </w:pPr>
          </w:p>
        </w:tc>
        <w:tc>
          <w:tcPr>
            <w:tcW w:w="889" w:type="dxa"/>
            <w:gridSpan w:val="2"/>
            <w:shd w:val="clear" w:color="auto" w:fill="auto"/>
          </w:tcPr>
          <w:p w14:paraId="1EC795E2" w14:textId="77777777" w:rsidR="00130064" w:rsidRPr="00A66AC6" w:rsidRDefault="00130064" w:rsidP="00130064">
            <w:pPr>
              <w:pStyle w:val="Text"/>
            </w:pPr>
            <w:r w:rsidRPr="00A66AC6">
              <w:t>Wamena</w:t>
            </w:r>
          </w:p>
        </w:tc>
        <w:tc>
          <w:tcPr>
            <w:tcW w:w="737" w:type="dxa"/>
            <w:gridSpan w:val="2"/>
            <w:shd w:val="clear" w:color="auto" w:fill="auto"/>
          </w:tcPr>
          <w:p w14:paraId="69CDB20D" w14:textId="77777777" w:rsidR="00130064" w:rsidRPr="00A66AC6" w:rsidRDefault="00130064" w:rsidP="00130064">
            <w:pPr>
              <w:pStyle w:val="Text"/>
            </w:pPr>
            <w:r w:rsidRPr="00A66AC6">
              <w:t>dorang</w:t>
            </w:r>
            <w:r w:rsidR="00977974">
              <w:t>,</w:t>
            </w:r>
          </w:p>
        </w:tc>
        <w:tc>
          <w:tcPr>
            <w:tcW w:w="806" w:type="dxa"/>
            <w:gridSpan w:val="2"/>
            <w:shd w:val="clear" w:color="auto" w:fill="auto"/>
          </w:tcPr>
          <w:p w14:paraId="13348A59" w14:textId="77777777" w:rsidR="00130064" w:rsidRPr="00A66AC6" w:rsidRDefault="00130064" w:rsidP="00130064">
            <w:pPr>
              <w:pStyle w:val="Text"/>
            </w:pPr>
            <w:r w:rsidRPr="00A66AC6">
              <w:t>pas</w:t>
            </w:r>
          </w:p>
        </w:tc>
        <w:tc>
          <w:tcPr>
            <w:tcW w:w="891" w:type="dxa"/>
            <w:gridSpan w:val="2"/>
            <w:shd w:val="clear" w:color="auto" w:fill="auto"/>
          </w:tcPr>
          <w:p w14:paraId="61AC21D7" w14:textId="77777777" w:rsidR="00130064" w:rsidRPr="00A66AC6" w:rsidRDefault="00130064" w:rsidP="00130064">
            <w:pPr>
              <w:pStyle w:val="Text"/>
            </w:pPr>
            <w:r w:rsidRPr="00A66AC6">
              <w:t>Wamena</w:t>
            </w:r>
          </w:p>
        </w:tc>
        <w:tc>
          <w:tcPr>
            <w:tcW w:w="581" w:type="dxa"/>
            <w:shd w:val="clear" w:color="auto" w:fill="auto"/>
          </w:tcPr>
          <w:p w14:paraId="239B2713" w14:textId="77777777" w:rsidR="00130064" w:rsidRPr="00A66AC6" w:rsidRDefault="00130064" w:rsidP="00130064">
            <w:pPr>
              <w:pStyle w:val="Text"/>
            </w:pPr>
            <w:r w:rsidRPr="00A66AC6">
              <w:t>dong</w:t>
            </w:r>
          </w:p>
        </w:tc>
        <w:tc>
          <w:tcPr>
            <w:tcW w:w="357" w:type="dxa"/>
            <w:gridSpan w:val="2"/>
            <w:shd w:val="clear" w:color="auto" w:fill="auto"/>
          </w:tcPr>
          <w:p w14:paraId="1236C1F2" w14:textId="77777777" w:rsidR="00130064" w:rsidRPr="00A66AC6" w:rsidRDefault="00130064" w:rsidP="00130064">
            <w:pPr>
              <w:pStyle w:val="Text"/>
              <w:rPr>
                <w:rStyle w:val="ChBlueBold"/>
              </w:rPr>
            </w:pPr>
            <w:r w:rsidRPr="00A66AC6">
              <w:rPr>
                <w:rStyle w:val="ChBlueBold"/>
              </w:rPr>
              <w:t>di</w:t>
            </w:r>
          </w:p>
        </w:tc>
        <w:tc>
          <w:tcPr>
            <w:tcW w:w="803" w:type="dxa"/>
            <w:gridSpan w:val="2"/>
            <w:shd w:val="clear" w:color="auto" w:fill="auto"/>
          </w:tcPr>
          <w:p w14:paraId="59BB23AD" w14:textId="77777777" w:rsidR="00130064" w:rsidRPr="00A66AC6" w:rsidRDefault="00130064" w:rsidP="00130064">
            <w:pPr>
              <w:pStyle w:val="Text"/>
              <w:rPr>
                <w:rStyle w:val="ChBlueBold"/>
              </w:rPr>
            </w:pPr>
            <w:r w:rsidRPr="00A66AC6">
              <w:rPr>
                <w:rStyle w:val="ChBlueBold"/>
              </w:rPr>
              <w:t>pinggir</w:t>
            </w:r>
          </w:p>
        </w:tc>
        <w:tc>
          <w:tcPr>
            <w:tcW w:w="686" w:type="dxa"/>
            <w:gridSpan w:val="2"/>
            <w:shd w:val="clear" w:color="auto" w:fill="auto"/>
          </w:tcPr>
          <w:p w14:paraId="7B54779D" w14:textId="77777777" w:rsidR="00130064" w:rsidRPr="00A66AC6" w:rsidRDefault="00130064" w:rsidP="00130064">
            <w:pPr>
              <w:pStyle w:val="Text"/>
              <w:rPr>
                <w:rStyle w:val="ChBlueBold"/>
              </w:rPr>
            </w:pPr>
            <w:r w:rsidRPr="00A66AC6">
              <w:rPr>
                <w:rStyle w:val="ChBlueBold"/>
              </w:rPr>
              <w:t>situ</w:t>
            </w:r>
          </w:p>
        </w:tc>
      </w:tr>
      <w:tr w:rsidR="00AC23C4" w:rsidRPr="00A66AC6" w14:paraId="6D18C1CB" w14:textId="77777777" w:rsidTr="00FA2186">
        <w:trPr>
          <w:gridAfter w:val="1"/>
          <w:wAfter w:w="127" w:type="dxa"/>
        </w:trPr>
        <w:tc>
          <w:tcPr>
            <w:tcW w:w="709" w:type="dxa"/>
            <w:gridSpan w:val="2"/>
            <w:shd w:val="clear" w:color="auto" w:fill="auto"/>
          </w:tcPr>
          <w:p w14:paraId="5DFEAAFE" w14:textId="77777777" w:rsidR="00130064" w:rsidRPr="00A66AC6" w:rsidRDefault="00130064" w:rsidP="00130064">
            <w:pPr>
              <w:pStyle w:val="GlossEng"/>
            </w:pPr>
          </w:p>
        </w:tc>
        <w:tc>
          <w:tcPr>
            <w:tcW w:w="889" w:type="dxa"/>
            <w:gridSpan w:val="2"/>
            <w:shd w:val="clear" w:color="auto" w:fill="auto"/>
          </w:tcPr>
          <w:p w14:paraId="0DF2AF90" w14:textId="77777777" w:rsidR="00130064" w:rsidRPr="00A66AC6" w:rsidRDefault="00130064" w:rsidP="00130064">
            <w:pPr>
              <w:pStyle w:val="GlossEng"/>
            </w:pPr>
            <w:r w:rsidRPr="00A66AC6">
              <w:t>Wamena</w:t>
            </w:r>
          </w:p>
        </w:tc>
        <w:tc>
          <w:tcPr>
            <w:tcW w:w="737" w:type="dxa"/>
            <w:gridSpan w:val="2"/>
            <w:shd w:val="clear" w:color="auto" w:fill="auto"/>
          </w:tcPr>
          <w:p w14:paraId="3245E042" w14:textId="77777777" w:rsidR="00130064" w:rsidRPr="0099608C" w:rsidRDefault="00130064" w:rsidP="00130064">
            <w:pPr>
              <w:pStyle w:val="GlossEng"/>
              <w:rPr>
                <w:rStyle w:val="ChSmallCaps"/>
              </w:rPr>
            </w:pPr>
            <w:r w:rsidRPr="0099608C">
              <w:rPr>
                <w:rStyle w:val="ChSmallCaps"/>
              </w:rPr>
              <w:t>3pl</w:t>
            </w:r>
          </w:p>
        </w:tc>
        <w:tc>
          <w:tcPr>
            <w:tcW w:w="806" w:type="dxa"/>
            <w:gridSpan w:val="2"/>
            <w:shd w:val="clear" w:color="auto" w:fill="auto"/>
          </w:tcPr>
          <w:p w14:paraId="3DB91F9D" w14:textId="51DCB2FB" w:rsidR="00130064" w:rsidRPr="00A66AC6" w:rsidRDefault="00B63D0F" w:rsidP="00130064">
            <w:pPr>
              <w:pStyle w:val="GlossEng"/>
            </w:pPr>
            <w:r>
              <w:t>precisely</w:t>
            </w:r>
          </w:p>
        </w:tc>
        <w:tc>
          <w:tcPr>
            <w:tcW w:w="891" w:type="dxa"/>
            <w:gridSpan w:val="2"/>
            <w:shd w:val="clear" w:color="auto" w:fill="auto"/>
          </w:tcPr>
          <w:p w14:paraId="01FEA97F" w14:textId="77777777" w:rsidR="00130064" w:rsidRPr="00A66AC6" w:rsidRDefault="00130064" w:rsidP="00130064">
            <w:pPr>
              <w:pStyle w:val="GlossEng"/>
            </w:pPr>
            <w:r w:rsidRPr="00A66AC6">
              <w:t>Wamena</w:t>
            </w:r>
          </w:p>
        </w:tc>
        <w:tc>
          <w:tcPr>
            <w:tcW w:w="581" w:type="dxa"/>
            <w:shd w:val="clear" w:color="auto" w:fill="auto"/>
          </w:tcPr>
          <w:p w14:paraId="21B93059" w14:textId="77777777" w:rsidR="00130064" w:rsidRPr="0099608C" w:rsidRDefault="00130064" w:rsidP="00130064">
            <w:pPr>
              <w:pStyle w:val="GlossEng"/>
              <w:rPr>
                <w:rStyle w:val="ChSmallCaps"/>
              </w:rPr>
            </w:pPr>
            <w:r w:rsidRPr="0099608C">
              <w:rPr>
                <w:rStyle w:val="ChSmallCaps"/>
              </w:rPr>
              <w:t>3pl</w:t>
            </w:r>
          </w:p>
        </w:tc>
        <w:tc>
          <w:tcPr>
            <w:tcW w:w="357" w:type="dxa"/>
            <w:gridSpan w:val="2"/>
            <w:shd w:val="clear" w:color="auto" w:fill="auto"/>
          </w:tcPr>
          <w:p w14:paraId="58809D8D" w14:textId="77777777" w:rsidR="00130064" w:rsidRPr="00A66AC6" w:rsidRDefault="00130064" w:rsidP="00130064">
            <w:pPr>
              <w:pStyle w:val="GlossEng"/>
            </w:pPr>
            <w:r w:rsidRPr="00A66AC6">
              <w:t>at</w:t>
            </w:r>
          </w:p>
        </w:tc>
        <w:tc>
          <w:tcPr>
            <w:tcW w:w="803" w:type="dxa"/>
            <w:gridSpan w:val="2"/>
            <w:shd w:val="clear" w:color="auto" w:fill="auto"/>
          </w:tcPr>
          <w:p w14:paraId="5929052F" w14:textId="77777777" w:rsidR="00130064" w:rsidRPr="00A66AC6" w:rsidRDefault="00130064" w:rsidP="00130064">
            <w:pPr>
              <w:pStyle w:val="GlossEng"/>
            </w:pPr>
            <w:r>
              <w:t>border</w:t>
            </w:r>
          </w:p>
        </w:tc>
        <w:tc>
          <w:tcPr>
            <w:tcW w:w="686" w:type="dxa"/>
            <w:gridSpan w:val="2"/>
            <w:shd w:val="clear" w:color="auto" w:fill="auto"/>
          </w:tcPr>
          <w:p w14:paraId="15B8C98C" w14:textId="77777777" w:rsidR="00130064" w:rsidRPr="0099608C" w:rsidRDefault="00130064" w:rsidP="00130064">
            <w:pPr>
              <w:pStyle w:val="GlossEng"/>
              <w:rPr>
                <w:rStyle w:val="ChSmallCaps"/>
              </w:rPr>
            </w:pPr>
            <w:r w:rsidRPr="0099608C">
              <w:rPr>
                <w:rStyle w:val="ChSmallCaps"/>
              </w:rPr>
              <w:t>l.med</w:t>
            </w:r>
          </w:p>
        </w:tc>
      </w:tr>
    </w:tbl>
    <w:p w14:paraId="69CF82F4" w14:textId="5CD7D711" w:rsidR="00130064" w:rsidRPr="0021721B" w:rsidRDefault="00B7093A" w:rsidP="00130064">
      <w:pPr>
        <w:pStyle w:val="FreeTranslEng"/>
      </w:pPr>
      <w:r>
        <w:t>‘</w:t>
      </w:r>
      <w:r w:rsidR="00130064" w:rsidRPr="0021721B">
        <w:t xml:space="preserve">the moment (he) </w:t>
      </w:r>
      <w:r w:rsidR="00130064">
        <w:t xml:space="preserve">landed </w:t>
      </w:r>
      <w:r w:rsidR="00130064" w:rsidRPr="0021721B">
        <w:t xml:space="preserve">(at) Sentani airport, </w:t>
      </w:r>
      <w:r w:rsidR="00130064">
        <w:t>he met</w:t>
      </w:r>
      <w:r w:rsidR="00130064" w:rsidRPr="0021721B">
        <w:t xml:space="preserve"> the</w:t>
      </w:r>
      <w:r w:rsidR="00977974">
        <w:t xml:space="preserve"> </w:t>
      </w:r>
      <w:r w:rsidR="00130064" w:rsidRPr="0021721B">
        <w:t xml:space="preserve">Wamena people, right then the Wamena people </w:t>
      </w:r>
      <w:r w:rsidR="00130064">
        <w:t xml:space="preserve">were (sitting) </w:t>
      </w:r>
      <w:r w:rsidR="00130064" w:rsidRPr="000C6BC4">
        <w:rPr>
          <w:rStyle w:val="ChBlueBold"/>
        </w:rPr>
        <w:t>along</w:t>
      </w:r>
      <w:r w:rsidR="00130064">
        <w:rPr>
          <w:rStyle w:val="ChBlueBold"/>
        </w:rPr>
        <w:t>side (</w:t>
      </w:r>
      <w:r w:rsidR="00130064" w:rsidRPr="00AB7390">
        <w:rPr>
          <w:rStyle w:val="ChBlueBold"/>
        </w:rPr>
        <w:t>the airstrip)</w:t>
      </w:r>
      <w:r w:rsidR="00130064">
        <w:t xml:space="preserve"> </w:t>
      </w:r>
      <w:r w:rsidR="00130064" w:rsidRPr="00156F3E">
        <w:rPr>
          <w:rStyle w:val="ChBlueBold"/>
        </w:rPr>
        <w:t>there</w:t>
      </w:r>
      <w:r>
        <w:t>’</w:t>
      </w:r>
      <w:r w:rsidR="00130064">
        <w:t xml:space="preserve"> </w:t>
      </w:r>
      <w:r w:rsidR="00130064" w:rsidRPr="007E2BBD">
        <w:rPr>
          <w:rStyle w:val="ExampleSource"/>
        </w:rPr>
        <w:t>[081109-009-JR.0003]</w:t>
      </w:r>
    </w:p>
    <w:p w14:paraId="58DFAE5E" w14:textId="77777777" w:rsidR="00130064" w:rsidRDefault="00130064" w:rsidP="00DC7DC0">
      <w:pPr>
        <w:pStyle w:val="Body0000after"/>
        <w:rPr>
          <w:lang w:eastAsia="en-US"/>
        </w:rPr>
      </w:pPr>
      <w:r>
        <w:rPr>
          <w:lang w:eastAsia="en-US"/>
        </w:rPr>
        <w:t xml:space="preserve">The examples in </w:t>
      </w:r>
      <w:r>
        <w:fldChar w:fldCharType="begin"/>
      </w:r>
      <w:r>
        <w:instrText xml:space="preserve"> REF _Ref339637258 \h </w:instrText>
      </w:r>
      <w:r>
        <w:fldChar w:fldCharType="separate"/>
      </w:r>
      <w:r w:rsidR="00154D81" w:rsidRPr="00A66AC6">
        <w:t>(</w:t>
      </w:r>
      <w:r w:rsidR="00154D81">
        <w:rPr>
          <w:noProof/>
        </w:rPr>
        <w:t>39</w:t>
      </w:r>
      <w:r w:rsidR="00154D81" w:rsidRPr="00A66AC6">
        <w:t>)</w:t>
      </w:r>
      <w:r>
        <w:fldChar w:fldCharType="end"/>
      </w:r>
      <w:r>
        <w:t xml:space="preserve"> and </w:t>
      </w:r>
      <w:r>
        <w:fldChar w:fldCharType="begin"/>
      </w:r>
      <w:r>
        <w:instrText xml:space="preserve"> REF _Ref339637259 \h </w:instrText>
      </w:r>
      <w:r>
        <w:fldChar w:fldCharType="separate"/>
      </w:r>
      <w:r w:rsidR="00154D81" w:rsidRPr="00A66AC6">
        <w:t>(</w:t>
      </w:r>
      <w:r w:rsidR="00154D81">
        <w:rPr>
          <w:noProof/>
        </w:rPr>
        <w:t>40</w:t>
      </w:r>
      <w:r w:rsidR="00154D81" w:rsidRPr="00A66AC6">
        <w:t>)</w:t>
      </w:r>
      <w:r>
        <w:fldChar w:fldCharType="end"/>
      </w:r>
      <w:r>
        <w:t xml:space="preserve"> also illustrate that an independently used location noun can be modified with a demonstrative or a locative, respectively.</w:t>
      </w:r>
    </w:p>
    <w:p w14:paraId="1831434A" w14:textId="6BFA6CE6" w:rsidR="00130064" w:rsidRDefault="00130064" w:rsidP="00DC7DC0">
      <w:pPr>
        <w:pStyle w:val="Body0505after"/>
      </w:pPr>
      <w:r>
        <w:rPr>
          <w:lang w:eastAsia="en-US"/>
        </w:rPr>
        <w:t>As shown so far, location nouns more fully specify the spatial relationship between a figure and the ground</w:t>
      </w:r>
      <w:r w:rsidRPr="007C7250">
        <w:t xml:space="preserve"> </w:t>
      </w:r>
      <w:r>
        <w:t xml:space="preserve">than is achieved by a bare preposition that introduces the ground. If the specific spatial relationship can be deduced from the context, though, the location noun can be omitted as illustrated with elided </w:t>
      </w:r>
      <w:r w:rsidRPr="00370A4D">
        <w:rPr>
          <w:rStyle w:val="ChItalBold"/>
        </w:rPr>
        <w:t>atas</w:t>
      </w:r>
      <w:r>
        <w:t xml:space="preserve"> </w:t>
      </w:r>
      <w:r w:rsidR="00B7093A">
        <w:t>‘</w:t>
      </w:r>
      <w:r>
        <w:t>top</w:t>
      </w:r>
      <w:r w:rsidR="00B7093A">
        <w:t>’</w:t>
      </w:r>
      <w:r>
        <w:t xml:space="preserve"> in </w:t>
      </w:r>
      <w:r>
        <w:fldChar w:fldCharType="begin"/>
      </w:r>
      <w:r>
        <w:instrText xml:space="preserve"> REF _Ref339637260 \h </w:instrText>
      </w:r>
      <w:r>
        <w:fldChar w:fldCharType="separate"/>
      </w:r>
      <w:r w:rsidR="00154D81" w:rsidRPr="00A66AC6">
        <w:t>(</w:t>
      </w:r>
      <w:r w:rsidR="00154D81">
        <w:rPr>
          <w:noProof/>
        </w:rPr>
        <w:t>41</w:t>
      </w:r>
      <w:r w:rsidR="00154D81" w:rsidRPr="00A66AC6">
        <w:t>)</w:t>
      </w:r>
      <w:r>
        <w:fldChar w:fldCharType="end"/>
      </w:r>
      <w:r>
        <w:t xml:space="preserve"> and </w:t>
      </w:r>
      <w:r w:rsidRPr="00370A4D">
        <w:rPr>
          <w:rStyle w:val="ChItalBold"/>
        </w:rPr>
        <w:t>dalam</w:t>
      </w:r>
      <w:r>
        <w:t xml:space="preserve"> </w:t>
      </w:r>
      <w:r w:rsidR="00B7093A">
        <w:t>‘</w:t>
      </w:r>
      <w:r>
        <w:t>inside</w:t>
      </w:r>
      <w:r w:rsidR="00B7093A">
        <w:t>’</w:t>
      </w:r>
      <w:r>
        <w:t xml:space="preserve"> in </w:t>
      </w:r>
      <w:r>
        <w:fldChar w:fldCharType="begin"/>
      </w:r>
      <w:r>
        <w:instrText xml:space="preserve"> REF _Ref339637262 \h </w:instrText>
      </w:r>
      <w:r>
        <w:fldChar w:fldCharType="separate"/>
      </w:r>
      <w:r w:rsidR="00154D81" w:rsidRPr="00A66AC6">
        <w:t>(</w:t>
      </w:r>
      <w:r w:rsidR="00154D81">
        <w:rPr>
          <w:noProof/>
        </w:rPr>
        <w:t>42</w:t>
      </w:r>
      <w:r w:rsidR="00154D81" w:rsidRPr="00A66AC6">
        <w:t>)</w:t>
      </w:r>
      <w:r>
        <w:fldChar w:fldCharType="end"/>
      </w:r>
      <w:r>
        <w:t>.</w:t>
      </w:r>
    </w:p>
    <w:p w14:paraId="34EF1A04" w14:textId="7771187A" w:rsidR="00130064" w:rsidRPr="00042D89" w:rsidRDefault="00130064" w:rsidP="00130064">
      <w:pPr>
        <w:pStyle w:val="ExampleTitle"/>
      </w:pPr>
      <w:r>
        <w:t>Omitted location nouns</w:t>
      </w:r>
    </w:p>
    <w:tbl>
      <w:tblPr>
        <w:tblW w:w="6299" w:type="dxa"/>
        <w:tblCellMar>
          <w:left w:w="42" w:type="dxa"/>
          <w:right w:w="42" w:type="dxa"/>
        </w:tblCellMar>
        <w:tblLook w:val="01E0" w:firstRow="1" w:lastRow="1" w:firstColumn="1" w:lastColumn="1" w:noHBand="0" w:noVBand="0"/>
      </w:tblPr>
      <w:tblGrid>
        <w:gridCol w:w="709"/>
        <w:gridCol w:w="489"/>
        <w:gridCol w:w="510"/>
        <w:gridCol w:w="829"/>
        <w:gridCol w:w="751"/>
        <w:gridCol w:w="629"/>
        <w:gridCol w:w="573"/>
        <w:gridCol w:w="529"/>
        <w:gridCol w:w="629"/>
        <w:gridCol w:w="651"/>
      </w:tblGrid>
      <w:tr w:rsidR="00AC23C4" w:rsidRPr="00A66AC6" w14:paraId="4095188E" w14:textId="77777777" w:rsidTr="00AC23C4">
        <w:tc>
          <w:tcPr>
            <w:tcW w:w="709" w:type="dxa"/>
            <w:shd w:val="clear" w:color="auto" w:fill="auto"/>
          </w:tcPr>
          <w:p w14:paraId="53C5E4C4" w14:textId="77777777" w:rsidR="00130064" w:rsidRPr="00A66AC6" w:rsidRDefault="00130064" w:rsidP="00130064">
            <w:pPr>
              <w:pStyle w:val="Text"/>
            </w:pPr>
            <w:bookmarkStart w:id="2035" w:name="_Ref322591193"/>
            <w:bookmarkStart w:id="2036" w:name="_Ref339637260"/>
            <w:r w:rsidRPr="00A66AC6">
              <w:t>(</w:t>
            </w:r>
            <w:fldSimple w:instr=" SEQ ( \* ARABIC \s 1 ">
              <w:r w:rsidR="00154D81">
                <w:rPr>
                  <w:noProof/>
                </w:rPr>
                <w:t>41</w:t>
              </w:r>
            </w:fldSimple>
            <w:bookmarkEnd w:id="2035"/>
            <w:r w:rsidRPr="00A66AC6">
              <w:t>)</w:t>
            </w:r>
            <w:bookmarkEnd w:id="2036"/>
          </w:p>
        </w:tc>
        <w:tc>
          <w:tcPr>
            <w:tcW w:w="489" w:type="dxa"/>
            <w:shd w:val="clear" w:color="auto" w:fill="auto"/>
          </w:tcPr>
          <w:p w14:paraId="69E620D2" w14:textId="77777777" w:rsidR="00130064" w:rsidRPr="00A66AC6" w:rsidRDefault="00130064" w:rsidP="00130064">
            <w:pPr>
              <w:pStyle w:val="Text"/>
            </w:pPr>
            <w:r w:rsidRPr="00A66AC6">
              <w:t>de</w:t>
            </w:r>
          </w:p>
        </w:tc>
        <w:tc>
          <w:tcPr>
            <w:tcW w:w="510" w:type="dxa"/>
            <w:shd w:val="clear" w:color="auto" w:fill="auto"/>
          </w:tcPr>
          <w:p w14:paraId="3C860E87" w14:textId="77777777" w:rsidR="00130064" w:rsidRPr="00A66AC6" w:rsidRDefault="00130064" w:rsidP="00130064">
            <w:pPr>
              <w:pStyle w:val="Text"/>
            </w:pPr>
            <w:r w:rsidRPr="00A66AC6">
              <w:t>kas</w:t>
            </w:r>
          </w:p>
        </w:tc>
        <w:tc>
          <w:tcPr>
            <w:tcW w:w="829" w:type="dxa"/>
            <w:shd w:val="clear" w:color="auto" w:fill="auto"/>
          </w:tcPr>
          <w:p w14:paraId="7DE81CA4" w14:textId="77777777" w:rsidR="00130064" w:rsidRPr="00A66AC6" w:rsidRDefault="004F1373" w:rsidP="00130064">
            <w:pPr>
              <w:pStyle w:val="Text"/>
            </w:pPr>
            <w:r w:rsidRPr="00A66AC6">
              <w:t>turung</w:t>
            </w:r>
          </w:p>
        </w:tc>
        <w:tc>
          <w:tcPr>
            <w:tcW w:w="751" w:type="dxa"/>
            <w:shd w:val="clear" w:color="auto" w:fill="auto"/>
          </w:tcPr>
          <w:p w14:paraId="4C9FCA58" w14:textId="77777777" w:rsidR="00130064" w:rsidRPr="00A66AC6" w:rsidRDefault="00130064" w:rsidP="00130064">
            <w:pPr>
              <w:pStyle w:val="Text"/>
            </w:pPr>
            <w:r w:rsidRPr="00A66AC6">
              <w:t>mama</w:t>
            </w:r>
          </w:p>
        </w:tc>
        <w:tc>
          <w:tcPr>
            <w:tcW w:w="629" w:type="dxa"/>
            <w:shd w:val="clear" w:color="auto" w:fill="auto"/>
          </w:tcPr>
          <w:p w14:paraId="29227B18" w14:textId="77777777" w:rsidR="00130064" w:rsidRPr="00A66AC6" w:rsidRDefault="002A6640" w:rsidP="00130064">
            <w:pPr>
              <w:pStyle w:val="Text"/>
            </w:pPr>
            <w:r>
              <w:t>Petrus</w:t>
            </w:r>
          </w:p>
        </w:tc>
        <w:tc>
          <w:tcPr>
            <w:tcW w:w="573" w:type="dxa"/>
            <w:shd w:val="clear" w:color="auto" w:fill="auto"/>
          </w:tcPr>
          <w:p w14:paraId="2AD91B7D" w14:textId="77777777" w:rsidR="00130064" w:rsidRPr="00A66AC6" w:rsidRDefault="00130064" w:rsidP="00130064">
            <w:pPr>
              <w:pStyle w:val="Text"/>
              <w:rPr>
                <w:rStyle w:val="ChBlueBold"/>
              </w:rPr>
            </w:pPr>
            <w:r w:rsidRPr="00A66AC6">
              <w:rPr>
                <w:rStyle w:val="ChBlueBold"/>
              </w:rPr>
              <w:t>dari</w:t>
            </w:r>
          </w:p>
        </w:tc>
        <w:tc>
          <w:tcPr>
            <w:tcW w:w="529" w:type="dxa"/>
            <w:shd w:val="clear" w:color="auto" w:fill="auto"/>
          </w:tcPr>
          <w:p w14:paraId="66006718" w14:textId="77777777" w:rsidR="00130064" w:rsidRPr="00AC23C4" w:rsidRDefault="00130064" w:rsidP="00130064">
            <w:pPr>
              <w:pStyle w:val="Text"/>
              <w:rPr>
                <w:rStyle w:val="ChBlueBold"/>
                <w:strike/>
              </w:rPr>
            </w:pPr>
            <w:r w:rsidRPr="00AC23C4">
              <w:rPr>
                <w:rStyle w:val="ChBlueBold"/>
                <w:strike/>
              </w:rPr>
              <w:t>atas</w:t>
            </w:r>
          </w:p>
        </w:tc>
        <w:tc>
          <w:tcPr>
            <w:tcW w:w="629" w:type="dxa"/>
            <w:shd w:val="clear" w:color="auto" w:fill="auto"/>
          </w:tcPr>
          <w:p w14:paraId="387FF802" w14:textId="77777777" w:rsidR="00130064" w:rsidRPr="00A66AC6" w:rsidRDefault="00130064" w:rsidP="00130064">
            <w:pPr>
              <w:pStyle w:val="Text"/>
              <w:rPr>
                <w:rStyle w:val="ChBlueBold"/>
              </w:rPr>
            </w:pPr>
            <w:r w:rsidRPr="00A66AC6">
              <w:rPr>
                <w:rStyle w:val="ChBlueBold"/>
              </w:rPr>
              <w:t>kursi</w:t>
            </w:r>
          </w:p>
        </w:tc>
        <w:tc>
          <w:tcPr>
            <w:tcW w:w="651" w:type="dxa"/>
            <w:shd w:val="clear" w:color="auto" w:fill="auto"/>
          </w:tcPr>
          <w:p w14:paraId="205A3AF9" w14:textId="77777777" w:rsidR="00130064" w:rsidRPr="00A66AC6" w:rsidRDefault="00130064" w:rsidP="00130064">
            <w:pPr>
              <w:pStyle w:val="Text"/>
            </w:pPr>
            <w:r w:rsidRPr="00864E79">
              <w:t>to</w:t>
            </w:r>
            <w:r>
              <w:t>?</w:t>
            </w:r>
          </w:p>
        </w:tc>
      </w:tr>
      <w:tr w:rsidR="00AC23C4" w:rsidRPr="00A66AC6" w14:paraId="40C1AA00" w14:textId="77777777" w:rsidTr="00AC23C4">
        <w:tc>
          <w:tcPr>
            <w:tcW w:w="709" w:type="dxa"/>
            <w:shd w:val="clear" w:color="auto" w:fill="auto"/>
          </w:tcPr>
          <w:p w14:paraId="32DBDEF9" w14:textId="77777777" w:rsidR="00130064" w:rsidRPr="00A66AC6" w:rsidRDefault="00130064" w:rsidP="00130064">
            <w:pPr>
              <w:pStyle w:val="GlossEng"/>
            </w:pPr>
          </w:p>
        </w:tc>
        <w:tc>
          <w:tcPr>
            <w:tcW w:w="489" w:type="dxa"/>
            <w:shd w:val="clear" w:color="auto" w:fill="auto"/>
          </w:tcPr>
          <w:p w14:paraId="3805B2B3" w14:textId="77777777" w:rsidR="00130064" w:rsidRPr="0099608C" w:rsidRDefault="00130064" w:rsidP="00130064">
            <w:pPr>
              <w:pStyle w:val="GlossEng"/>
              <w:rPr>
                <w:rStyle w:val="ChSmallCaps"/>
              </w:rPr>
            </w:pPr>
            <w:r w:rsidRPr="0099608C">
              <w:rPr>
                <w:rStyle w:val="ChSmallCaps"/>
              </w:rPr>
              <w:t>3sg</w:t>
            </w:r>
          </w:p>
        </w:tc>
        <w:tc>
          <w:tcPr>
            <w:tcW w:w="510" w:type="dxa"/>
            <w:shd w:val="clear" w:color="auto" w:fill="auto"/>
          </w:tcPr>
          <w:p w14:paraId="4DA5585D" w14:textId="77777777" w:rsidR="00130064" w:rsidRPr="00AB0DCF" w:rsidRDefault="00AB0DCF" w:rsidP="00130064">
            <w:pPr>
              <w:pStyle w:val="GlossEng"/>
            </w:pPr>
            <w:r w:rsidRPr="00AB0DCF">
              <w:t>give</w:t>
            </w:r>
          </w:p>
        </w:tc>
        <w:tc>
          <w:tcPr>
            <w:tcW w:w="829" w:type="dxa"/>
            <w:shd w:val="clear" w:color="auto" w:fill="auto"/>
          </w:tcPr>
          <w:p w14:paraId="5B3BD1BC" w14:textId="77777777" w:rsidR="00130064" w:rsidRPr="00A66AC6" w:rsidRDefault="00130064" w:rsidP="00130064">
            <w:pPr>
              <w:pStyle w:val="GlossEng"/>
            </w:pPr>
            <w:r w:rsidRPr="00A66AC6">
              <w:t>descend</w:t>
            </w:r>
          </w:p>
        </w:tc>
        <w:tc>
          <w:tcPr>
            <w:tcW w:w="751" w:type="dxa"/>
            <w:shd w:val="clear" w:color="auto" w:fill="auto"/>
          </w:tcPr>
          <w:p w14:paraId="20E9ECFE" w14:textId="77777777" w:rsidR="00130064" w:rsidRPr="00A66AC6" w:rsidRDefault="00130064" w:rsidP="00130064">
            <w:pPr>
              <w:pStyle w:val="GlossEng"/>
            </w:pPr>
            <w:r w:rsidRPr="00A66AC6">
              <w:t>mother</w:t>
            </w:r>
          </w:p>
        </w:tc>
        <w:tc>
          <w:tcPr>
            <w:tcW w:w="629" w:type="dxa"/>
            <w:shd w:val="clear" w:color="auto" w:fill="auto"/>
          </w:tcPr>
          <w:p w14:paraId="4935A1FE" w14:textId="77777777" w:rsidR="00130064" w:rsidRPr="00A66AC6" w:rsidRDefault="002A6640" w:rsidP="00130064">
            <w:pPr>
              <w:pStyle w:val="GlossEng"/>
            </w:pPr>
            <w:r>
              <w:t>Petrus</w:t>
            </w:r>
          </w:p>
        </w:tc>
        <w:tc>
          <w:tcPr>
            <w:tcW w:w="573" w:type="dxa"/>
            <w:shd w:val="clear" w:color="auto" w:fill="auto"/>
          </w:tcPr>
          <w:p w14:paraId="29945F52" w14:textId="77777777" w:rsidR="00130064" w:rsidRPr="00A66AC6" w:rsidRDefault="00130064" w:rsidP="00130064">
            <w:pPr>
              <w:pStyle w:val="GlossEng"/>
            </w:pPr>
            <w:r w:rsidRPr="00A66AC6">
              <w:t>from</w:t>
            </w:r>
          </w:p>
        </w:tc>
        <w:tc>
          <w:tcPr>
            <w:tcW w:w="529" w:type="dxa"/>
            <w:shd w:val="clear" w:color="auto" w:fill="auto"/>
          </w:tcPr>
          <w:p w14:paraId="3C19A2A8" w14:textId="77777777" w:rsidR="00130064" w:rsidRPr="00AC23C4" w:rsidRDefault="00130064" w:rsidP="00130064">
            <w:pPr>
              <w:pStyle w:val="GlossEng"/>
              <w:rPr>
                <w:strike/>
              </w:rPr>
            </w:pPr>
            <w:r w:rsidRPr="00AC23C4">
              <w:rPr>
                <w:strike/>
              </w:rPr>
              <w:t>top</w:t>
            </w:r>
          </w:p>
        </w:tc>
        <w:tc>
          <w:tcPr>
            <w:tcW w:w="629" w:type="dxa"/>
            <w:shd w:val="clear" w:color="auto" w:fill="auto"/>
          </w:tcPr>
          <w:p w14:paraId="3E81E704" w14:textId="77777777" w:rsidR="00130064" w:rsidRPr="00A66AC6" w:rsidRDefault="00130064" w:rsidP="00130064">
            <w:pPr>
              <w:pStyle w:val="GlossEng"/>
            </w:pPr>
            <w:r w:rsidRPr="00A66AC6">
              <w:t>chair</w:t>
            </w:r>
          </w:p>
        </w:tc>
        <w:tc>
          <w:tcPr>
            <w:tcW w:w="651" w:type="dxa"/>
            <w:shd w:val="clear" w:color="auto" w:fill="auto"/>
          </w:tcPr>
          <w:p w14:paraId="18885215" w14:textId="77777777" w:rsidR="00130064" w:rsidRPr="00A66AC6" w:rsidRDefault="00130064" w:rsidP="00130064">
            <w:pPr>
              <w:pStyle w:val="GlossEng"/>
            </w:pPr>
            <w:r w:rsidRPr="00A66AC6">
              <w:t>right?</w:t>
            </w:r>
          </w:p>
        </w:tc>
      </w:tr>
    </w:tbl>
    <w:p w14:paraId="60A38895" w14:textId="7F20C6A5" w:rsidR="00130064" w:rsidRPr="00042D89" w:rsidRDefault="00B7093A" w:rsidP="00130064">
      <w:pPr>
        <w:pStyle w:val="FreeTranslEng"/>
      </w:pPr>
      <w:r>
        <w:t>‘</w:t>
      </w:r>
      <w:r w:rsidR="00130064" w:rsidRPr="00042D89">
        <w:t xml:space="preserve">he </w:t>
      </w:r>
      <w:r w:rsidR="00130064">
        <w:t xml:space="preserve">(the evil spirit) </w:t>
      </w:r>
      <w:r w:rsidR="00130064" w:rsidRPr="00042D89">
        <w:t xml:space="preserve">threw mother </w:t>
      </w:r>
      <w:r w:rsidR="002A6640">
        <w:t>Petrus</w:t>
      </w:r>
      <w:r w:rsidR="00130064" w:rsidRPr="00042D89">
        <w:t xml:space="preserve"> </w:t>
      </w:r>
      <w:r w:rsidR="00130064" w:rsidRPr="00647478">
        <w:rPr>
          <w:rStyle w:val="ChBlueBold"/>
        </w:rPr>
        <w:t>from (the top of her) chair</w:t>
      </w:r>
      <w:r w:rsidR="00130064">
        <w:t>, right?</w:t>
      </w:r>
      <w:r>
        <w:t>’</w:t>
      </w:r>
      <w:r w:rsidR="00130064">
        <w:t xml:space="preserve"> </w:t>
      </w:r>
      <w:r w:rsidR="00130064" w:rsidRPr="00C92413">
        <w:rPr>
          <w:rStyle w:val="ExampleSource"/>
        </w:rPr>
        <w:t>[081025-008-Cv.0158]</w:t>
      </w:r>
    </w:p>
    <w:tbl>
      <w:tblPr>
        <w:tblW w:w="0" w:type="auto"/>
        <w:tblCellMar>
          <w:left w:w="42" w:type="dxa"/>
          <w:right w:w="42" w:type="dxa"/>
        </w:tblCellMar>
        <w:tblLook w:val="01E0" w:firstRow="1" w:lastRow="1" w:firstColumn="1" w:lastColumn="1" w:noHBand="0" w:noVBand="0"/>
      </w:tblPr>
      <w:tblGrid>
        <w:gridCol w:w="709"/>
        <w:gridCol w:w="584"/>
        <w:gridCol w:w="684"/>
        <w:gridCol w:w="360"/>
        <w:gridCol w:w="718"/>
        <w:gridCol w:w="751"/>
        <w:gridCol w:w="729"/>
        <w:gridCol w:w="688"/>
      </w:tblGrid>
      <w:tr w:rsidR="00AC23C4" w:rsidRPr="00A66AC6" w14:paraId="755DCE79" w14:textId="77777777" w:rsidTr="00AC23C4">
        <w:tc>
          <w:tcPr>
            <w:tcW w:w="709" w:type="dxa"/>
            <w:shd w:val="clear" w:color="auto" w:fill="auto"/>
          </w:tcPr>
          <w:p w14:paraId="7CBB9A03" w14:textId="77777777" w:rsidR="00130064" w:rsidRPr="00A66AC6" w:rsidRDefault="00130064" w:rsidP="00130064">
            <w:pPr>
              <w:pStyle w:val="Text"/>
            </w:pPr>
            <w:bookmarkStart w:id="2037" w:name="_Ref322616984"/>
            <w:bookmarkStart w:id="2038" w:name="_Ref339637262"/>
            <w:r w:rsidRPr="00A66AC6">
              <w:t>(</w:t>
            </w:r>
            <w:fldSimple w:instr=" SEQ ( \* ARABIC \s 1 ">
              <w:r w:rsidR="00154D81">
                <w:rPr>
                  <w:noProof/>
                </w:rPr>
                <w:t>42</w:t>
              </w:r>
            </w:fldSimple>
            <w:bookmarkEnd w:id="2037"/>
            <w:r w:rsidRPr="00A66AC6">
              <w:t>)</w:t>
            </w:r>
            <w:bookmarkEnd w:id="2038"/>
          </w:p>
        </w:tc>
        <w:tc>
          <w:tcPr>
            <w:tcW w:w="584" w:type="dxa"/>
            <w:shd w:val="clear" w:color="auto" w:fill="auto"/>
          </w:tcPr>
          <w:p w14:paraId="441055C8" w14:textId="77777777" w:rsidR="00130064" w:rsidRPr="00A66AC6" w:rsidRDefault="00130064" w:rsidP="00130064">
            <w:pPr>
              <w:pStyle w:val="Text"/>
            </w:pPr>
            <w:r w:rsidRPr="00A66AC6">
              <w:t>dong</w:t>
            </w:r>
          </w:p>
        </w:tc>
        <w:tc>
          <w:tcPr>
            <w:tcW w:w="684" w:type="dxa"/>
            <w:shd w:val="clear" w:color="auto" w:fill="auto"/>
          </w:tcPr>
          <w:p w14:paraId="41B7BAB0" w14:textId="77777777" w:rsidR="00130064" w:rsidRPr="00A66AC6" w:rsidRDefault="00130064" w:rsidP="00130064">
            <w:pPr>
              <w:pStyle w:val="Text"/>
            </w:pPr>
            <w:r w:rsidRPr="00A66AC6">
              <w:t>mandi</w:t>
            </w:r>
          </w:p>
        </w:tc>
        <w:tc>
          <w:tcPr>
            <w:tcW w:w="360" w:type="dxa"/>
            <w:shd w:val="clear" w:color="auto" w:fill="auto"/>
          </w:tcPr>
          <w:p w14:paraId="4081D465" w14:textId="77777777" w:rsidR="00130064" w:rsidRPr="00A66AC6" w:rsidRDefault="00130064" w:rsidP="00130064">
            <w:pPr>
              <w:pStyle w:val="Text"/>
              <w:rPr>
                <w:rStyle w:val="ChBlueBold"/>
              </w:rPr>
            </w:pPr>
            <w:r w:rsidRPr="00A66AC6">
              <w:rPr>
                <w:rStyle w:val="ChBlueBold"/>
              </w:rPr>
              <w:t>di</w:t>
            </w:r>
          </w:p>
        </w:tc>
        <w:tc>
          <w:tcPr>
            <w:tcW w:w="718" w:type="dxa"/>
            <w:shd w:val="clear" w:color="auto" w:fill="auto"/>
          </w:tcPr>
          <w:p w14:paraId="4FBDF417" w14:textId="77777777" w:rsidR="00130064" w:rsidRPr="00AC23C4" w:rsidRDefault="00130064" w:rsidP="00130064">
            <w:pPr>
              <w:pStyle w:val="Text"/>
              <w:rPr>
                <w:rStyle w:val="ChBlueBold"/>
                <w:strike/>
              </w:rPr>
            </w:pPr>
            <w:r w:rsidRPr="00AC23C4">
              <w:rPr>
                <w:rStyle w:val="ChBlueBold"/>
                <w:strike/>
              </w:rPr>
              <w:t>dalam</w:t>
            </w:r>
          </w:p>
        </w:tc>
        <w:tc>
          <w:tcPr>
            <w:tcW w:w="751" w:type="dxa"/>
            <w:shd w:val="clear" w:color="auto" w:fill="auto"/>
          </w:tcPr>
          <w:p w14:paraId="454A088C" w14:textId="77777777" w:rsidR="00130064" w:rsidRPr="00A66AC6" w:rsidRDefault="00130064" w:rsidP="00130064">
            <w:pPr>
              <w:pStyle w:val="Text"/>
              <w:rPr>
                <w:rStyle w:val="ChBlueBold"/>
              </w:rPr>
            </w:pPr>
            <w:r w:rsidRPr="00A66AC6">
              <w:rPr>
                <w:rStyle w:val="ChBlueBold"/>
              </w:rPr>
              <w:t>kamar</w:t>
            </w:r>
          </w:p>
        </w:tc>
        <w:tc>
          <w:tcPr>
            <w:tcW w:w="729" w:type="dxa"/>
            <w:shd w:val="clear" w:color="auto" w:fill="auto"/>
          </w:tcPr>
          <w:p w14:paraId="4436B5CE" w14:textId="77777777" w:rsidR="00130064" w:rsidRPr="00A66AC6" w:rsidRDefault="00130064" w:rsidP="00130064">
            <w:pPr>
              <w:pStyle w:val="Text"/>
              <w:rPr>
                <w:rStyle w:val="ChBlueBold"/>
              </w:rPr>
            </w:pPr>
            <w:r w:rsidRPr="00A66AC6">
              <w:rPr>
                <w:rStyle w:val="ChBlueBold"/>
              </w:rPr>
              <w:t>mandi</w:t>
            </w:r>
          </w:p>
        </w:tc>
        <w:tc>
          <w:tcPr>
            <w:tcW w:w="688" w:type="dxa"/>
            <w:shd w:val="clear" w:color="auto" w:fill="auto"/>
          </w:tcPr>
          <w:p w14:paraId="01E97C9A" w14:textId="77777777" w:rsidR="00130064" w:rsidRPr="00A66AC6" w:rsidRDefault="00130064" w:rsidP="00130064">
            <w:pPr>
              <w:pStyle w:val="Text"/>
              <w:rPr>
                <w:rStyle w:val="ChBlueBold"/>
              </w:rPr>
            </w:pPr>
            <w:r w:rsidRPr="00A66AC6">
              <w:rPr>
                <w:rStyle w:val="ChBlueBold"/>
              </w:rPr>
              <w:t>sana</w:t>
            </w:r>
          </w:p>
        </w:tc>
      </w:tr>
      <w:tr w:rsidR="00AC23C4" w:rsidRPr="00A66AC6" w14:paraId="754C1C59" w14:textId="77777777" w:rsidTr="00AC23C4">
        <w:tc>
          <w:tcPr>
            <w:tcW w:w="709" w:type="dxa"/>
            <w:shd w:val="clear" w:color="auto" w:fill="auto"/>
          </w:tcPr>
          <w:p w14:paraId="2AC6F072" w14:textId="77777777" w:rsidR="00130064" w:rsidRPr="00A66AC6" w:rsidRDefault="00130064" w:rsidP="00130064">
            <w:pPr>
              <w:pStyle w:val="GlossEng"/>
            </w:pPr>
          </w:p>
        </w:tc>
        <w:tc>
          <w:tcPr>
            <w:tcW w:w="584" w:type="dxa"/>
            <w:shd w:val="clear" w:color="auto" w:fill="auto"/>
          </w:tcPr>
          <w:p w14:paraId="2D0312F7" w14:textId="77777777" w:rsidR="00130064" w:rsidRPr="0099608C" w:rsidRDefault="00130064" w:rsidP="00130064">
            <w:pPr>
              <w:pStyle w:val="GlossEng"/>
              <w:rPr>
                <w:rStyle w:val="ChSmallCaps"/>
              </w:rPr>
            </w:pPr>
            <w:r w:rsidRPr="0099608C">
              <w:rPr>
                <w:rStyle w:val="ChSmallCaps"/>
              </w:rPr>
              <w:t>3pl</w:t>
            </w:r>
          </w:p>
        </w:tc>
        <w:tc>
          <w:tcPr>
            <w:tcW w:w="684" w:type="dxa"/>
            <w:shd w:val="clear" w:color="auto" w:fill="auto"/>
          </w:tcPr>
          <w:p w14:paraId="69FB677E" w14:textId="77777777" w:rsidR="00130064" w:rsidRPr="00A66AC6" w:rsidRDefault="00130064" w:rsidP="00130064">
            <w:pPr>
              <w:pStyle w:val="GlossEng"/>
            </w:pPr>
            <w:r w:rsidRPr="00A66AC6">
              <w:t>bathe</w:t>
            </w:r>
          </w:p>
        </w:tc>
        <w:tc>
          <w:tcPr>
            <w:tcW w:w="360" w:type="dxa"/>
            <w:shd w:val="clear" w:color="auto" w:fill="auto"/>
          </w:tcPr>
          <w:p w14:paraId="6CBE3DD6" w14:textId="77777777" w:rsidR="00130064" w:rsidRPr="00A66AC6" w:rsidRDefault="00130064" w:rsidP="00130064">
            <w:pPr>
              <w:pStyle w:val="GlossEng"/>
            </w:pPr>
            <w:r w:rsidRPr="00A66AC6">
              <w:t>at</w:t>
            </w:r>
          </w:p>
        </w:tc>
        <w:tc>
          <w:tcPr>
            <w:tcW w:w="718" w:type="dxa"/>
            <w:shd w:val="clear" w:color="auto" w:fill="auto"/>
          </w:tcPr>
          <w:p w14:paraId="59573E9D" w14:textId="77777777" w:rsidR="00130064" w:rsidRPr="00AC23C4" w:rsidRDefault="00130064" w:rsidP="00130064">
            <w:pPr>
              <w:pStyle w:val="GlossEng"/>
              <w:rPr>
                <w:strike/>
              </w:rPr>
            </w:pPr>
            <w:r w:rsidRPr="00AC23C4">
              <w:rPr>
                <w:strike/>
              </w:rPr>
              <w:t>inside</w:t>
            </w:r>
          </w:p>
        </w:tc>
        <w:tc>
          <w:tcPr>
            <w:tcW w:w="751" w:type="dxa"/>
            <w:shd w:val="clear" w:color="auto" w:fill="auto"/>
          </w:tcPr>
          <w:p w14:paraId="030A0141" w14:textId="77777777" w:rsidR="00130064" w:rsidRPr="00A66AC6" w:rsidRDefault="00130064" w:rsidP="00130064">
            <w:pPr>
              <w:pStyle w:val="GlossEng"/>
            </w:pPr>
            <w:r w:rsidRPr="00A66AC6">
              <w:t>room</w:t>
            </w:r>
          </w:p>
        </w:tc>
        <w:tc>
          <w:tcPr>
            <w:tcW w:w="729" w:type="dxa"/>
            <w:shd w:val="clear" w:color="auto" w:fill="auto"/>
          </w:tcPr>
          <w:p w14:paraId="31DEC386" w14:textId="77777777" w:rsidR="00130064" w:rsidRPr="00A66AC6" w:rsidRDefault="00130064" w:rsidP="00130064">
            <w:pPr>
              <w:pStyle w:val="GlossEng"/>
            </w:pPr>
            <w:r w:rsidRPr="00A66AC6">
              <w:t>bathe</w:t>
            </w:r>
          </w:p>
        </w:tc>
        <w:tc>
          <w:tcPr>
            <w:tcW w:w="688" w:type="dxa"/>
            <w:shd w:val="clear" w:color="auto" w:fill="auto"/>
          </w:tcPr>
          <w:p w14:paraId="49FFCC44" w14:textId="77777777" w:rsidR="00130064" w:rsidRPr="0099608C" w:rsidRDefault="00130064" w:rsidP="00130064">
            <w:pPr>
              <w:pStyle w:val="GlossEng"/>
              <w:rPr>
                <w:rStyle w:val="ChSmallCaps"/>
              </w:rPr>
            </w:pPr>
            <w:r w:rsidRPr="0099608C">
              <w:rPr>
                <w:rStyle w:val="ChSmallCaps"/>
              </w:rPr>
              <w:t>l.dist</w:t>
            </w:r>
          </w:p>
        </w:tc>
      </w:tr>
    </w:tbl>
    <w:p w14:paraId="03E885C3" w14:textId="7EB3A3F6" w:rsidR="00130064" w:rsidRPr="00042D89" w:rsidRDefault="00B7093A" w:rsidP="00130064">
      <w:pPr>
        <w:pStyle w:val="FreeTranslEng15pt"/>
      </w:pPr>
      <w:r>
        <w:t>‘</w:t>
      </w:r>
      <w:r w:rsidR="00130064">
        <w:t xml:space="preserve">they were bathing </w:t>
      </w:r>
      <w:r w:rsidR="00130064" w:rsidRPr="00FD6CC4">
        <w:rPr>
          <w:rStyle w:val="ChBlueBold"/>
        </w:rPr>
        <w:t>in</w:t>
      </w:r>
      <w:r w:rsidR="00130064">
        <w:rPr>
          <w:rStyle w:val="ChBlueBold"/>
        </w:rPr>
        <w:t>(side of)</w:t>
      </w:r>
      <w:r w:rsidR="00130064" w:rsidRPr="00FD6CC4">
        <w:rPr>
          <w:rStyle w:val="ChBlueBold"/>
        </w:rPr>
        <w:t xml:space="preserve"> the bathroom over there</w:t>
      </w:r>
      <w:r>
        <w:t>’</w:t>
      </w:r>
      <w:r w:rsidR="00130064">
        <w:t xml:space="preserve"> </w:t>
      </w:r>
      <w:r w:rsidR="00130064" w:rsidRPr="00481455">
        <w:rPr>
          <w:rStyle w:val="ExampleSource"/>
        </w:rPr>
        <w:t>[081109-001-Cv.0081]</w:t>
      </w:r>
    </w:p>
    <w:p w14:paraId="0A602E09" w14:textId="77777777" w:rsidR="00130064" w:rsidRDefault="00130064" w:rsidP="00130064">
      <w:pPr>
        <w:pStyle w:val="Heading4"/>
        <w:rPr>
          <w:lang w:eastAsia="en-US"/>
        </w:rPr>
      </w:pPr>
      <w:bookmarkStart w:id="2039" w:name="_Ref322520428"/>
      <w:r>
        <w:rPr>
          <w:lang w:eastAsia="en-US"/>
        </w:rPr>
        <w:lastRenderedPageBreak/>
        <w:t>Adnominal uses</w:t>
      </w:r>
      <w:bookmarkEnd w:id="2039"/>
    </w:p>
    <w:p w14:paraId="26D2B87B" w14:textId="48C4EF10" w:rsidR="00130064" w:rsidRDefault="00130064" w:rsidP="00DC7DC0">
      <w:pPr>
        <w:pStyle w:val="Body0000after"/>
        <w:rPr>
          <w:lang w:eastAsia="en-US"/>
        </w:rPr>
      </w:pPr>
      <w:r>
        <w:rPr>
          <w:lang w:eastAsia="en-US"/>
        </w:rPr>
        <w:t>In their adnominal uses, the location nouns are juxtaposed to common nouns or, although much less frequently, to common nouns with juxtaposed adnominal personal pronoun</w:t>
      </w:r>
      <w:r w:rsidR="005C2116">
        <w:rPr>
          <w:lang w:eastAsia="en-US"/>
        </w:rPr>
        <w:t>s</w:t>
      </w:r>
      <w:r>
        <w:rPr>
          <w:lang w:eastAsia="en-US"/>
        </w:rPr>
        <w:t xml:space="preserve">, such that </w:t>
      </w:r>
      <w:r w:rsidR="00B7093A">
        <w:rPr>
          <w:lang w:eastAsia="en-US"/>
        </w:rPr>
        <w:t>‘</w:t>
      </w:r>
      <w:r w:rsidRPr="0099608C">
        <w:rPr>
          <w:rStyle w:val="ChSmallCaps"/>
        </w:rPr>
        <w:t>n</w:t>
      </w:r>
      <w:r w:rsidRPr="00D32413">
        <w:t xml:space="preserve"> </w:t>
      </w:r>
      <w:r w:rsidR="00372706" w:rsidRPr="00372706">
        <w:t>(</w:t>
      </w:r>
      <w:r w:rsidRPr="0099608C">
        <w:rPr>
          <w:rStyle w:val="ChSmallCaps"/>
        </w:rPr>
        <w:t>pro</w:t>
      </w:r>
      <w:r w:rsidRPr="00C92FB5">
        <w:t>)</w:t>
      </w:r>
      <w:r w:rsidRPr="00D32413">
        <w:t xml:space="preserve"> </w:t>
      </w:r>
      <w:r w:rsidRPr="0099608C">
        <w:rPr>
          <w:rStyle w:val="ChSmallCaps"/>
        </w:rPr>
        <w:t>n.loc</w:t>
      </w:r>
      <w:r w:rsidR="00B7093A">
        <w:rPr>
          <w:lang w:eastAsia="en-US"/>
        </w:rPr>
        <w:t>’</w:t>
      </w:r>
      <w:r>
        <w:rPr>
          <w:lang w:eastAsia="en-US"/>
        </w:rPr>
        <w:t xml:space="preserve">. In their adnominal uses, they signal </w:t>
      </w:r>
      <w:r>
        <w:t xml:space="preserve">locational relations. </w:t>
      </w:r>
      <w:r>
        <w:rPr>
          <w:lang w:eastAsia="en-US"/>
        </w:rPr>
        <w:t>Overall, though, the adnominal uses of location nouns are marginal: of a total of 981 tokens, only 35 (4%) have adnominal uses, whereas 946 have nominal uses (96%).</w:t>
      </w:r>
    </w:p>
    <w:p w14:paraId="7CFC1CC6" w14:textId="63D73CC0" w:rsidR="00130064" w:rsidRDefault="00130064" w:rsidP="00502041">
      <w:pPr>
        <w:pStyle w:val="Body0505after"/>
      </w:pPr>
      <w:r>
        <w:t xml:space="preserve">In designating locational relations, the location nouns have restrictive function. That is, they signal that the referent </w:t>
      </w:r>
      <w:r w:rsidRPr="00856563">
        <w:t xml:space="preserve">encoded </w:t>
      </w:r>
      <w:r>
        <w:t>by the head nominal is precisely the one situated in the spatial location designated by the location noun. Thereby, the location noun aids the hearer in the identification of the referent</w:t>
      </w:r>
      <w:r w:rsidR="005C2116">
        <w:t>,</w:t>
      </w:r>
      <w:r>
        <w:t xml:space="preserve"> as in </w:t>
      </w:r>
      <w:r w:rsidR="004F1373" w:rsidRPr="00B8388A">
        <w:rPr>
          <w:rStyle w:val="ChItalBold"/>
        </w:rPr>
        <w:t>jalang</w:t>
      </w:r>
      <w:r w:rsidRPr="00B8388A">
        <w:rPr>
          <w:rStyle w:val="ChItalBold"/>
        </w:rPr>
        <w:t xml:space="preserve"> atas</w:t>
      </w:r>
      <w:r>
        <w:t xml:space="preserve"> </w:t>
      </w:r>
      <w:r w:rsidR="00B7093A">
        <w:t>‘</w:t>
      </w:r>
      <w:r>
        <w:t>upper road</w:t>
      </w:r>
      <w:r w:rsidR="00B7093A">
        <w:t>’</w:t>
      </w:r>
      <w:r>
        <w:t xml:space="preserve"> in </w:t>
      </w:r>
      <w:r>
        <w:fldChar w:fldCharType="begin"/>
      </w:r>
      <w:r>
        <w:instrText xml:space="preserve"> REF _Ref339711499 \h </w:instrText>
      </w:r>
      <w:r>
        <w:fldChar w:fldCharType="separate"/>
      </w:r>
      <w:r w:rsidR="00154D81" w:rsidRPr="007A0BC8">
        <w:t>(</w:t>
      </w:r>
      <w:r w:rsidR="00154D81">
        <w:rPr>
          <w:noProof/>
        </w:rPr>
        <w:t>43</w:t>
      </w:r>
      <w:r w:rsidR="00154D81" w:rsidRPr="007A0BC8">
        <w:t>)</w:t>
      </w:r>
      <w:r>
        <w:fldChar w:fldCharType="end"/>
      </w:r>
      <w:r>
        <w:t xml:space="preserve">, </w:t>
      </w:r>
      <w:r w:rsidRPr="00E4658B">
        <w:rPr>
          <w:rStyle w:val="ChItalBold"/>
        </w:rPr>
        <w:t>rem blakang</w:t>
      </w:r>
      <w:r>
        <w:t xml:space="preserve"> </w:t>
      </w:r>
      <w:r w:rsidR="00B7093A">
        <w:t>‘</w:t>
      </w:r>
      <w:r>
        <w:t>rear brakes</w:t>
      </w:r>
      <w:r w:rsidR="00B7093A">
        <w:t>’</w:t>
      </w:r>
      <w:r>
        <w:t xml:space="preserve"> in </w:t>
      </w:r>
      <w:r>
        <w:fldChar w:fldCharType="begin"/>
      </w:r>
      <w:r>
        <w:instrText xml:space="preserve"> REF _Ref339711501 \h </w:instrText>
      </w:r>
      <w:r>
        <w:fldChar w:fldCharType="separate"/>
      </w:r>
      <w:r w:rsidR="00154D81" w:rsidRPr="007A0BC8">
        <w:t>(</w:t>
      </w:r>
      <w:r w:rsidR="00154D81">
        <w:rPr>
          <w:noProof/>
        </w:rPr>
        <w:t>44</w:t>
      </w:r>
      <w:r w:rsidR="00154D81" w:rsidRPr="007A0BC8">
        <w:t>)</w:t>
      </w:r>
      <w:r>
        <w:fldChar w:fldCharType="end"/>
      </w:r>
      <w:r>
        <w:t xml:space="preserve">, or </w:t>
      </w:r>
      <w:r w:rsidRPr="00694DEA">
        <w:rPr>
          <w:rStyle w:val="ChItalBold"/>
        </w:rPr>
        <w:t>tetangga dong sebla</w:t>
      </w:r>
      <w:r>
        <w:t xml:space="preserve"> </w:t>
      </w:r>
      <w:r w:rsidR="00B7093A">
        <w:t>‘</w:t>
      </w:r>
      <w:r>
        <w:t>the neighbors next door</w:t>
      </w:r>
      <w:r w:rsidR="00B7093A">
        <w:t>’</w:t>
      </w:r>
      <w:r>
        <w:t xml:space="preserve"> in </w:t>
      </w:r>
      <w:r>
        <w:fldChar w:fldCharType="begin"/>
      </w:r>
      <w:r>
        <w:instrText xml:space="preserve"> REF _Ref339711508 \h </w:instrText>
      </w:r>
      <w:r>
        <w:fldChar w:fldCharType="separate"/>
      </w:r>
      <w:r w:rsidR="00154D81" w:rsidRPr="007A0BC8">
        <w:t>(</w:t>
      </w:r>
      <w:r w:rsidR="00154D81">
        <w:rPr>
          <w:noProof/>
        </w:rPr>
        <w:t>49</w:t>
      </w:r>
      <w:r w:rsidR="00154D81" w:rsidRPr="007A0BC8">
        <w:t>)</w:t>
      </w:r>
      <w:r>
        <w:fldChar w:fldCharType="end"/>
      </w:r>
      <w:r>
        <w:t xml:space="preserve">. The locational relation can also be figurative as in </w:t>
      </w:r>
      <w:r w:rsidRPr="00061F7B">
        <w:rPr>
          <w:rStyle w:val="ChItalBold"/>
        </w:rPr>
        <w:t>generasi</w:t>
      </w:r>
      <w:r>
        <w:rPr>
          <w:rStyle w:val="ChItalBold"/>
        </w:rPr>
        <w:t xml:space="preserve"> bawa</w:t>
      </w:r>
      <w:r>
        <w:t xml:space="preserve"> </w:t>
      </w:r>
      <w:r w:rsidR="00B7093A">
        <w:t>‘</w:t>
      </w:r>
      <w:r>
        <w:t>next generation</w:t>
      </w:r>
      <w:r w:rsidR="00B7093A">
        <w:t>’</w:t>
      </w:r>
      <w:r>
        <w:t xml:space="preserve"> in </w:t>
      </w:r>
      <w:r>
        <w:fldChar w:fldCharType="begin"/>
      </w:r>
      <w:r>
        <w:instrText xml:space="preserve"> REF _Ref339711510 \h </w:instrText>
      </w:r>
      <w:r>
        <w:fldChar w:fldCharType="separate"/>
      </w:r>
      <w:r w:rsidR="00154D81" w:rsidRPr="007A0BC8">
        <w:t>(</w:t>
      </w:r>
      <w:r w:rsidR="00154D81">
        <w:rPr>
          <w:noProof/>
        </w:rPr>
        <w:t>51</w:t>
      </w:r>
      <w:r w:rsidR="00154D81" w:rsidRPr="007A0BC8">
        <w:t>)</w:t>
      </w:r>
      <w:r>
        <w:fldChar w:fldCharType="end"/>
      </w:r>
      <w:r w:rsidR="00502041">
        <w:t>,</w:t>
      </w:r>
      <w:r>
        <w:t xml:space="preserve"> or</w:t>
      </w:r>
      <w:r w:rsidR="00502041">
        <w:t xml:space="preserve"> in</w:t>
      </w:r>
      <w:r>
        <w:t xml:space="preserve"> </w:t>
      </w:r>
      <w:r w:rsidRPr="005648A7">
        <w:rPr>
          <w:rStyle w:val="ChItalBold"/>
        </w:rPr>
        <w:t>dunia luar</w:t>
      </w:r>
      <w:r>
        <w:t xml:space="preserve"> </w:t>
      </w:r>
      <w:r w:rsidR="00B7093A">
        <w:t>‘</w:t>
      </w:r>
      <w:r>
        <w:t>outside world</w:t>
      </w:r>
      <w:r w:rsidR="00B7093A">
        <w:t>’</w:t>
      </w:r>
      <w:r>
        <w:t xml:space="preserve"> </w:t>
      </w:r>
      <w:r w:rsidR="00502041">
        <w:t xml:space="preserve">in </w:t>
      </w:r>
      <w:r w:rsidR="00502041">
        <w:fldChar w:fldCharType="begin"/>
      </w:r>
      <w:r w:rsidR="00502041">
        <w:instrText xml:space="preserve"> REF _Ref339711504 \h </w:instrText>
      </w:r>
      <w:r w:rsidR="00502041">
        <w:fldChar w:fldCharType="separate"/>
      </w:r>
      <w:r w:rsidR="00154D81" w:rsidRPr="007A0BC8">
        <w:t>(</w:t>
      </w:r>
      <w:r w:rsidR="00154D81">
        <w:rPr>
          <w:noProof/>
        </w:rPr>
        <w:t>46</w:t>
      </w:r>
      <w:r w:rsidR="00154D81" w:rsidRPr="007A0BC8">
        <w:t>)</w:t>
      </w:r>
      <w:r w:rsidR="00502041">
        <w:fldChar w:fldCharType="end"/>
      </w:r>
      <w:r w:rsidR="00502041">
        <w:t xml:space="preserve">, </w:t>
      </w:r>
      <w:r>
        <w:t xml:space="preserve">or temporal as in </w:t>
      </w:r>
      <w:r w:rsidR="004F1373" w:rsidRPr="00491E57">
        <w:rPr>
          <w:rStyle w:val="ChItalBold"/>
        </w:rPr>
        <w:t>bulang</w:t>
      </w:r>
      <w:r w:rsidRPr="00491E57">
        <w:rPr>
          <w:rStyle w:val="ChItalBold"/>
        </w:rPr>
        <w:t xml:space="preserve"> </w:t>
      </w:r>
      <w:r w:rsidR="004F1373" w:rsidRPr="00491E57">
        <w:rPr>
          <w:rStyle w:val="ChItalBold"/>
        </w:rPr>
        <w:t>depang</w:t>
      </w:r>
      <w:r>
        <w:t xml:space="preserve"> </w:t>
      </w:r>
      <w:r w:rsidR="00B7093A">
        <w:t>‘</w:t>
      </w:r>
      <w:r>
        <w:t>next month</w:t>
      </w:r>
      <w:r w:rsidR="00B7093A">
        <w:t>’</w:t>
      </w:r>
      <w:r>
        <w:t xml:space="preserve"> in </w:t>
      </w:r>
      <w:r>
        <w:fldChar w:fldCharType="begin"/>
      </w:r>
      <w:r>
        <w:instrText xml:space="preserve"> REF _Ref339711511 \h </w:instrText>
      </w:r>
      <w:r>
        <w:fldChar w:fldCharType="separate"/>
      </w:r>
      <w:r w:rsidR="00154D81" w:rsidRPr="007A0BC8">
        <w:t>(</w:t>
      </w:r>
      <w:r w:rsidR="00154D81">
        <w:rPr>
          <w:noProof/>
        </w:rPr>
        <w:t>52</w:t>
      </w:r>
      <w:r w:rsidR="00154D81" w:rsidRPr="007A0BC8">
        <w:t>)</w:t>
      </w:r>
      <w:r>
        <w:fldChar w:fldCharType="end"/>
      </w:r>
      <w:r>
        <w:t xml:space="preserve">. Adnominal uses </w:t>
      </w:r>
      <w:r w:rsidRPr="00AE7BF9">
        <w:t xml:space="preserve">for </w:t>
      </w:r>
      <w:r w:rsidRPr="00AE7BF9">
        <w:rPr>
          <w:rStyle w:val="ChItalBold"/>
        </w:rPr>
        <w:t>sekitar</w:t>
      </w:r>
      <w:r w:rsidRPr="00AE7BF9">
        <w:t xml:space="preserve"> </w:t>
      </w:r>
      <w:r w:rsidR="00B7093A">
        <w:t>‘</w:t>
      </w:r>
      <w:r w:rsidRPr="00AE7BF9">
        <w:t>vicinity</w:t>
      </w:r>
      <w:r w:rsidR="00B7093A">
        <w:t>’</w:t>
      </w:r>
      <w:r>
        <w:t xml:space="preserve"> are unattested in the corpus</w:t>
      </w:r>
      <w:r w:rsidRPr="00AE7BF9">
        <w:t>.</w:t>
      </w:r>
    </w:p>
    <w:p w14:paraId="6EE8CCD1" w14:textId="77777777" w:rsidR="00130064" w:rsidRDefault="00130064" w:rsidP="00130064">
      <w:pPr>
        <w:pStyle w:val="ExampleTitle"/>
      </w:pPr>
      <w:r>
        <w:t>Locational relations: Spatial and figurative</w:t>
      </w:r>
      <w:r w:rsidRPr="007A0BC8">
        <w:rPr>
          <w:rStyle w:val="FootnoteReference"/>
        </w:rPr>
        <w:footnoteReference w:id="150"/>
      </w:r>
    </w:p>
    <w:tbl>
      <w:tblPr>
        <w:tblW w:w="6750" w:type="dxa"/>
        <w:tblCellMar>
          <w:left w:w="40" w:type="dxa"/>
          <w:right w:w="40" w:type="dxa"/>
        </w:tblCellMar>
        <w:tblLook w:val="01E0" w:firstRow="1" w:lastRow="1" w:firstColumn="1" w:lastColumn="1" w:noHBand="0" w:noVBand="0"/>
      </w:tblPr>
      <w:tblGrid>
        <w:gridCol w:w="708"/>
        <w:gridCol w:w="851"/>
        <w:gridCol w:w="913"/>
        <w:gridCol w:w="1812"/>
        <w:gridCol w:w="2466"/>
      </w:tblGrid>
      <w:tr w:rsidR="00AC23C4" w14:paraId="028593D2" w14:textId="77777777" w:rsidTr="00AC23C4">
        <w:tc>
          <w:tcPr>
            <w:tcW w:w="708" w:type="dxa"/>
            <w:shd w:val="clear" w:color="auto" w:fill="auto"/>
          </w:tcPr>
          <w:p w14:paraId="7406558C" w14:textId="49808E13" w:rsidR="00130064" w:rsidRPr="00FA38A0" w:rsidRDefault="00130064" w:rsidP="00502041">
            <w:pPr>
              <w:pStyle w:val="O0Nwnext"/>
            </w:pPr>
            <w:bookmarkStart w:id="2040" w:name="_Ref322530904"/>
            <w:bookmarkStart w:id="2041" w:name="_Ref339711499"/>
            <w:r w:rsidRPr="007A0BC8">
              <w:t>(</w:t>
            </w:r>
            <w:fldSimple w:instr=" SEQ ( \* ARABIC \s 1 ">
              <w:r w:rsidR="00154D81">
                <w:rPr>
                  <w:noProof/>
                </w:rPr>
                <w:t>43</w:t>
              </w:r>
            </w:fldSimple>
            <w:bookmarkEnd w:id="2040"/>
            <w:r w:rsidRPr="007A0BC8">
              <w:t>)</w:t>
            </w:r>
            <w:bookmarkEnd w:id="2041"/>
          </w:p>
        </w:tc>
        <w:tc>
          <w:tcPr>
            <w:tcW w:w="851" w:type="dxa"/>
            <w:shd w:val="clear" w:color="auto" w:fill="auto"/>
          </w:tcPr>
          <w:p w14:paraId="320CE428" w14:textId="77777777" w:rsidR="00130064" w:rsidRPr="00203D90" w:rsidRDefault="00130064" w:rsidP="00130064">
            <w:pPr>
              <w:pStyle w:val="O0Nwnext"/>
              <w:rPr>
                <w:rStyle w:val="ChItalBold"/>
              </w:rPr>
            </w:pPr>
            <w:r>
              <w:rPr>
                <w:rStyle w:val="ChItalBold"/>
              </w:rPr>
              <w:t>atas</w:t>
            </w:r>
          </w:p>
        </w:tc>
        <w:tc>
          <w:tcPr>
            <w:tcW w:w="913" w:type="dxa"/>
            <w:shd w:val="clear" w:color="auto" w:fill="auto"/>
          </w:tcPr>
          <w:p w14:paraId="33999598" w14:textId="1ACA76AE" w:rsidR="00130064" w:rsidRDefault="00B7093A" w:rsidP="00130064">
            <w:pPr>
              <w:pStyle w:val="O0Nwnext"/>
              <w:rPr>
                <w:lang w:eastAsia="en-US"/>
              </w:rPr>
            </w:pPr>
            <w:r>
              <w:rPr>
                <w:lang w:eastAsia="en-US"/>
              </w:rPr>
              <w:t>‘</w:t>
            </w:r>
            <w:r w:rsidR="00130064">
              <w:rPr>
                <w:lang w:eastAsia="en-US"/>
              </w:rPr>
              <w:t>top</w:t>
            </w:r>
            <w:r>
              <w:rPr>
                <w:lang w:eastAsia="en-US"/>
              </w:rPr>
              <w:t>’</w:t>
            </w:r>
          </w:p>
        </w:tc>
        <w:tc>
          <w:tcPr>
            <w:tcW w:w="1812" w:type="dxa"/>
            <w:shd w:val="clear" w:color="auto" w:fill="auto"/>
          </w:tcPr>
          <w:p w14:paraId="260CB180" w14:textId="77777777" w:rsidR="00130064" w:rsidRPr="00AC23C4" w:rsidRDefault="004F1373" w:rsidP="00130064">
            <w:pPr>
              <w:pStyle w:val="O0Nwnext"/>
              <w:rPr>
                <w:b/>
                <w:i/>
              </w:rPr>
            </w:pPr>
            <w:r w:rsidRPr="00AC23C4">
              <w:rPr>
                <w:b/>
                <w:i/>
              </w:rPr>
              <w:t>jalang</w:t>
            </w:r>
            <w:r w:rsidR="00130064" w:rsidRPr="00AC23C4">
              <w:rPr>
                <w:b/>
                <w:i/>
              </w:rPr>
              <w:t xml:space="preserve"> atas</w:t>
            </w:r>
          </w:p>
        </w:tc>
        <w:tc>
          <w:tcPr>
            <w:tcW w:w="2466" w:type="dxa"/>
            <w:vMerge w:val="restart"/>
            <w:shd w:val="clear" w:color="auto" w:fill="auto"/>
          </w:tcPr>
          <w:p w14:paraId="500247B4" w14:textId="4E297600" w:rsidR="00130064" w:rsidRDefault="00B7093A" w:rsidP="00AC23C4">
            <w:pPr>
              <w:ind w:left="57" w:hanging="57"/>
              <w:rPr>
                <w:lang w:eastAsia="en-US"/>
              </w:rPr>
            </w:pPr>
            <w:r>
              <w:rPr>
                <w:lang w:eastAsia="en-US"/>
              </w:rPr>
              <w:t>‘</w:t>
            </w:r>
            <w:r w:rsidR="00130064">
              <w:rPr>
                <w:lang w:eastAsia="en-US"/>
              </w:rPr>
              <w:t>the upper road</w:t>
            </w:r>
            <w:r>
              <w:rPr>
                <w:lang w:eastAsia="en-US"/>
              </w:rPr>
              <w:t>’</w:t>
            </w:r>
            <w:r w:rsidR="00130064">
              <w:rPr>
                <w:lang w:eastAsia="en-US"/>
              </w:rPr>
              <w:t xml:space="preserve"> (Lit. </w:t>
            </w:r>
            <w:r>
              <w:rPr>
                <w:lang w:eastAsia="en-US"/>
              </w:rPr>
              <w:t>‘</w:t>
            </w:r>
            <w:r w:rsidR="00130064">
              <w:rPr>
                <w:lang w:eastAsia="en-US"/>
              </w:rPr>
              <w:t>the road on top</w:t>
            </w:r>
            <w:r>
              <w:rPr>
                <w:lang w:eastAsia="en-US"/>
              </w:rPr>
              <w:t>’</w:t>
            </w:r>
            <w:r w:rsidR="00130064">
              <w:rPr>
                <w:lang w:eastAsia="en-US"/>
              </w:rPr>
              <w:t>)</w:t>
            </w:r>
          </w:p>
        </w:tc>
      </w:tr>
      <w:tr w:rsidR="00AC23C4" w14:paraId="545644C9" w14:textId="77777777" w:rsidTr="00AC23C4">
        <w:tc>
          <w:tcPr>
            <w:tcW w:w="708" w:type="dxa"/>
            <w:shd w:val="clear" w:color="auto" w:fill="auto"/>
          </w:tcPr>
          <w:p w14:paraId="59848115" w14:textId="77777777" w:rsidR="00130064" w:rsidRPr="00363FFF" w:rsidRDefault="00130064" w:rsidP="00130064">
            <w:pPr>
              <w:pStyle w:val="TableCell0-2Break"/>
            </w:pPr>
          </w:p>
        </w:tc>
        <w:tc>
          <w:tcPr>
            <w:tcW w:w="851" w:type="dxa"/>
            <w:shd w:val="clear" w:color="auto" w:fill="auto"/>
          </w:tcPr>
          <w:p w14:paraId="4B58D966" w14:textId="77777777" w:rsidR="00130064" w:rsidRPr="00AC23C4" w:rsidRDefault="00130064" w:rsidP="00130064">
            <w:pPr>
              <w:pStyle w:val="TableCell0-2Break"/>
              <w:rPr>
                <w:b/>
                <w:i/>
              </w:rPr>
            </w:pPr>
          </w:p>
        </w:tc>
        <w:tc>
          <w:tcPr>
            <w:tcW w:w="913" w:type="dxa"/>
            <w:shd w:val="clear" w:color="auto" w:fill="auto"/>
          </w:tcPr>
          <w:p w14:paraId="2A98F593" w14:textId="77777777" w:rsidR="00130064" w:rsidRDefault="00130064" w:rsidP="00130064">
            <w:pPr>
              <w:pStyle w:val="TableCell0-2Break"/>
              <w:rPr>
                <w:lang w:eastAsia="en-US"/>
              </w:rPr>
            </w:pPr>
          </w:p>
        </w:tc>
        <w:tc>
          <w:tcPr>
            <w:tcW w:w="1812" w:type="dxa"/>
            <w:shd w:val="clear" w:color="auto" w:fill="auto"/>
          </w:tcPr>
          <w:p w14:paraId="4911C1DF" w14:textId="77777777" w:rsidR="00130064" w:rsidRPr="00720BFF" w:rsidRDefault="00130064" w:rsidP="00130064">
            <w:pPr>
              <w:pStyle w:val="TableCell0-2Break"/>
            </w:pPr>
            <w:r w:rsidRPr="00720BFF">
              <w:t>road top</w:t>
            </w:r>
          </w:p>
        </w:tc>
        <w:tc>
          <w:tcPr>
            <w:tcW w:w="2466" w:type="dxa"/>
            <w:vMerge/>
            <w:shd w:val="clear" w:color="auto" w:fill="auto"/>
          </w:tcPr>
          <w:p w14:paraId="49476E10" w14:textId="77777777" w:rsidR="00130064" w:rsidRDefault="00130064" w:rsidP="00130064">
            <w:pPr>
              <w:rPr>
                <w:lang w:eastAsia="en-US"/>
              </w:rPr>
            </w:pPr>
          </w:p>
        </w:tc>
      </w:tr>
      <w:tr w:rsidR="00AC23C4" w14:paraId="07B620B6" w14:textId="77777777" w:rsidTr="00AC23C4">
        <w:tc>
          <w:tcPr>
            <w:tcW w:w="708" w:type="dxa"/>
            <w:shd w:val="clear" w:color="auto" w:fill="auto"/>
          </w:tcPr>
          <w:p w14:paraId="0C99BF38" w14:textId="77777777" w:rsidR="00130064" w:rsidRPr="00FA38A0" w:rsidRDefault="00130064" w:rsidP="00130064">
            <w:pPr>
              <w:pStyle w:val="O0Nwnext"/>
            </w:pPr>
            <w:bookmarkStart w:id="2042" w:name="_Ref339711501"/>
            <w:r w:rsidRPr="007A0BC8">
              <w:t>(</w:t>
            </w:r>
            <w:fldSimple w:instr=" SEQ ( \* ARABIC \s 1 ">
              <w:r w:rsidR="00154D81">
                <w:rPr>
                  <w:noProof/>
                </w:rPr>
                <w:t>44</w:t>
              </w:r>
            </w:fldSimple>
            <w:r w:rsidRPr="007A0BC8">
              <w:t>)</w:t>
            </w:r>
            <w:bookmarkEnd w:id="2042"/>
          </w:p>
        </w:tc>
        <w:tc>
          <w:tcPr>
            <w:tcW w:w="851" w:type="dxa"/>
            <w:shd w:val="clear" w:color="auto" w:fill="auto"/>
          </w:tcPr>
          <w:p w14:paraId="014985EA" w14:textId="77777777" w:rsidR="00130064" w:rsidRPr="00203D90" w:rsidRDefault="00130064" w:rsidP="00130064">
            <w:pPr>
              <w:pStyle w:val="O0Nwnext"/>
              <w:rPr>
                <w:rStyle w:val="ChItalBold"/>
              </w:rPr>
            </w:pPr>
            <w:r w:rsidRPr="00203D90">
              <w:rPr>
                <w:rStyle w:val="ChItalBold"/>
              </w:rPr>
              <w:t>blakang</w:t>
            </w:r>
          </w:p>
        </w:tc>
        <w:tc>
          <w:tcPr>
            <w:tcW w:w="913" w:type="dxa"/>
            <w:shd w:val="clear" w:color="auto" w:fill="auto"/>
          </w:tcPr>
          <w:p w14:paraId="7CA308D1" w14:textId="339C5966" w:rsidR="00130064" w:rsidRDefault="00B7093A" w:rsidP="00130064">
            <w:pPr>
              <w:pStyle w:val="O0Nwnext"/>
              <w:rPr>
                <w:lang w:eastAsia="en-US"/>
              </w:rPr>
            </w:pPr>
            <w:r>
              <w:rPr>
                <w:lang w:eastAsia="en-US"/>
              </w:rPr>
              <w:t>‘</w:t>
            </w:r>
            <w:r w:rsidR="00130064">
              <w:rPr>
                <w:lang w:eastAsia="en-US"/>
              </w:rPr>
              <w:t>backside</w:t>
            </w:r>
            <w:r>
              <w:rPr>
                <w:lang w:eastAsia="en-US"/>
              </w:rPr>
              <w:t>’</w:t>
            </w:r>
          </w:p>
        </w:tc>
        <w:tc>
          <w:tcPr>
            <w:tcW w:w="1812" w:type="dxa"/>
            <w:shd w:val="clear" w:color="auto" w:fill="auto"/>
          </w:tcPr>
          <w:p w14:paraId="15963D94" w14:textId="77777777" w:rsidR="00130064" w:rsidRPr="00720BFF" w:rsidRDefault="00130064" w:rsidP="00130064">
            <w:pPr>
              <w:pStyle w:val="O0Nwnext"/>
              <w:rPr>
                <w:rStyle w:val="ChItalBold"/>
              </w:rPr>
            </w:pPr>
            <w:r w:rsidRPr="00720BFF">
              <w:rPr>
                <w:rStyle w:val="ChItalBold"/>
              </w:rPr>
              <w:t>rem blakang</w:t>
            </w:r>
          </w:p>
        </w:tc>
        <w:tc>
          <w:tcPr>
            <w:tcW w:w="2466" w:type="dxa"/>
            <w:vMerge w:val="restart"/>
            <w:shd w:val="clear" w:color="auto" w:fill="auto"/>
          </w:tcPr>
          <w:p w14:paraId="3FC51B53" w14:textId="29C33D95" w:rsidR="00130064" w:rsidRDefault="00B7093A" w:rsidP="00130064">
            <w:pPr>
              <w:rPr>
                <w:lang w:eastAsia="en-US"/>
              </w:rPr>
            </w:pPr>
            <w:r>
              <w:rPr>
                <w:lang w:eastAsia="en-US"/>
              </w:rPr>
              <w:t>‘</w:t>
            </w:r>
            <w:r w:rsidR="00130064">
              <w:rPr>
                <w:lang w:eastAsia="en-US"/>
              </w:rPr>
              <w:t>rear brakes</w:t>
            </w:r>
            <w:r>
              <w:rPr>
                <w:lang w:eastAsia="en-US"/>
              </w:rPr>
              <w:t>’</w:t>
            </w:r>
          </w:p>
        </w:tc>
      </w:tr>
      <w:tr w:rsidR="00AC23C4" w14:paraId="4A3928F6" w14:textId="77777777" w:rsidTr="00AC23C4">
        <w:tc>
          <w:tcPr>
            <w:tcW w:w="708" w:type="dxa"/>
            <w:shd w:val="clear" w:color="auto" w:fill="auto"/>
          </w:tcPr>
          <w:p w14:paraId="7111AC9F" w14:textId="77777777" w:rsidR="00130064" w:rsidRPr="00363FFF" w:rsidRDefault="00130064" w:rsidP="00130064">
            <w:pPr>
              <w:pStyle w:val="TableCell0-2Break"/>
              <w:rPr>
                <w:lang w:eastAsia="en-US"/>
              </w:rPr>
            </w:pPr>
          </w:p>
        </w:tc>
        <w:tc>
          <w:tcPr>
            <w:tcW w:w="851" w:type="dxa"/>
            <w:shd w:val="clear" w:color="auto" w:fill="auto"/>
          </w:tcPr>
          <w:p w14:paraId="4E184D0B" w14:textId="77777777" w:rsidR="00130064" w:rsidRPr="00363FFF" w:rsidRDefault="00130064" w:rsidP="00130064">
            <w:pPr>
              <w:pStyle w:val="TableCell0-2Break"/>
              <w:rPr>
                <w:lang w:eastAsia="en-US"/>
              </w:rPr>
            </w:pPr>
          </w:p>
        </w:tc>
        <w:tc>
          <w:tcPr>
            <w:tcW w:w="913" w:type="dxa"/>
            <w:shd w:val="clear" w:color="auto" w:fill="auto"/>
          </w:tcPr>
          <w:p w14:paraId="15506D73" w14:textId="77777777" w:rsidR="00130064" w:rsidRDefault="00130064" w:rsidP="00130064">
            <w:pPr>
              <w:pStyle w:val="TableCell0-2Break"/>
              <w:rPr>
                <w:lang w:eastAsia="en-US"/>
              </w:rPr>
            </w:pPr>
          </w:p>
        </w:tc>
        <w:tc>
          <w:tcPr>
            <w:tcW w:w="1812" w:type="dxa"/>
            <w:shd w:val="clear" w:color="auto" w:fill="auto"/>
          </w:tcPr>
          <w:p w14:paraId="49838F12" w14:textId="77777777" w:rsidR="00130064" w:rsidRPr="00720BFF" w:rsidRDefault="00130064" w:rsidP="00130064">
            <w:pPr>
              <w:pStyle w:val="TableCell0-2Break"/>
              <w:rPr>
                <w:lang w:eastAsia="en-US"/>
              </w:rPr>
            </w:pPr>
            <w:r w:rsidRPr="00720BFF">
              <w:rPr>
                <w:lang w:eastAsia="en-US"/>
              </w:rPr>
              <w:t>brake backside</w:t>
            </w:r>
          </w:p>
        </w:tc>
        <w:tc>
          <w:tcPr>
            <w:tcW w:w="2466" w:type="dxa"/>
            <w:vMerge/>
            <w:shd w:val="clear" w:color="auto" w:fill="auto"/>
          </w:tcPr>
          <w:p w14:paraId="57148B84" w14:textId="77777777" w:rsidR="00130064" w:rsidRDefault="00130064" w:rsidP="00130064">
            <w:pPr>
              <w:rPr>
                <w:lang w:eastAsia="en-US"/>
              </w:rPr>
            </w:pPr>
          </w:p>
        </w:tc>
      </w:tr>
      <w:tr w:rsidR="00AC23C4" w14:paraId="0B58FCE9" w14:textId="77777777" w:rsidTr="00AC23C4">
        <w:tc>
          <w:tcPr>
            <w:tcW w:w="708" w:type="dxa"/>
            <w:shd w:val="clear" w:color="auto" w:fill="auto"/>
          </w:tcPr>
          <w:p w14:paraId="0DE52F53" w14:textId="77777777" w:rsidR="00130064" w:rsidRPr="00FA38A0" w:rsidRDefault="00130064" w:rsidP="00130064">
            <w:pPr>
              <w:pStyle w:val="O0Nwnext"/>
            </w:pPr>
            <w:bookmarkStart w:id="2043" w:name="_Ref339711502"/>
            <w:r w:rsidRPr="007A0BC8">
              <w:t>(</w:t>
            </w:r>
            <w:fldSimple w:instr=" SEQ ( \* ARABIC \s 1 ">
              <w:r w:rsidR="00154D81">
                <w:rPr>
                  <w:noProof/>
                </w:rPr>
                <w:t>45</w:t>
              </w:r>
            </w:fldSimple>
            <w:r w:rsidRPr="007A0BC8">
              <w:t>)</w:t>
            </w:r>
            <w:bookmarkEnd w:id="2043"/>
          </w:p>
        </w:tc>
        <w:tc>
          <w:tcPr>
            <w:tcW w:w="851" w:type="dxa"/>
            <w:shd w:val="clear" w:color="auto" w:fill="auto"/>
          </w:tcPr>
          <w:p w14:paraId="2C554158" w14:textId="77777777" w:rsidR="00130064" w:rsidRPr="00203D90" w:rsidRDefault="00130064" w:rsidP="00130064">
            <w:pPr>
              <w:pStyle w:val="O0Nwnext"/>
              <w:rPr>
                <w:rStyle w:val="ChItalBold"/>
              </w:rPr>
            </w:pPr>
            <w:r w:rsidRPr="00203D90">
              <w:rPr>
                <w:rStyle w:val="ChItalBold"/>
              </w:rPr>
              <w:t>dalam</w:t>
            </w:r>
          </w:p>
        </w:tc>
        <w:tc>
          <w:tcPr>
            <w:tcW w:w="913" w:type="dxa"/>
            <w:shd w:val="clear" w:color="auto" w:fill="auto"/>
          </w:tcPr>
          <w:p w14:paraId="5DB89DAA" w14:textId="3E4CA0A3" w:rsidR="00130064" w:rsidRDefault="00B7093A" w:rsidP="00130064">
            <w:pPr>
              <w:pStyle w:val="O0Nwnext"/>
              <w:rPr>
                <w:lang w:eastAsia="en-US"/>
              </w:rPr>
            </w:pPr>
            <w:r>
              <w:rPr>
                <w:lang w:eastAsia="en-US"/>
              </w:rPr>
              <w:t>‘</w:t>
            </w:r>
            <w:r w:rsidR="00130064">
              <w:rPr>
                <w:lang w:eastAsia="en-US"/>
              </w:rPr>
              <w:t>inside</w:t>
            </w:r>
            <w:r>
              <w:rPr>
                <w:lang w:eastAsia="en-US"/>
              </w:rPr>
              <w:t>’</w:t>
            </w:r>
          </w:p>
        </w:tc>
        <w:tc>
          <w:tcPr>
            <w:tcW w:w="1812" w:type="dxa"/>
            <w:shd w:val="clear" w:color="auto" w:fill="auto"/>
          </w:tcPr>
          <w:p w14:paraId="0E8574A7" w14:textId="77777777" w:rsidR="00130064" w:rsidRPr="00720BFF" w:rsidRDefault="00130064" w:rsidP="00130064">
            <w:pPr>
              <w:pStyle w:val="O0Nwnext"/>
              <w:rPr>
                <w:rStyle w:val="ChItalBold"/>
              </w:rPr>
            </w:pPr>
            <w:r w:rsidRPr="00720BFF">
              <w:rPr>
                <w:rStyle w:val="ChItalBold"/>
              </w:rPr>
              <w:t>kolor dalam</w:t>
            </w:r>
          </w:p>
        </w:tc>
        <w:tc>
          <w:tcPr>
            <w:tcW w:w="2466" w:type="dxa"/>
            <w:vMerge w:val="restart"/>
            <w:shd w:val="clear" w:color="auto" w:fill="auto"/>
          </w:tcPr>
          <w:p w14:paraId="30D8E1BE" w14:textId="3D438C0E" w:rsidR="00130064" w:rsidRDefault="00B7093A" w:rsidP="00130064">
            <w:pPr>
              <w:rPr>
                <w:lang w:eastAsia="en-US"/>
              </w:rPr>
            </w:pPr>
            <w:r>
              <w:rPr>
                <w:lang w:eastAsia="en-US"/>
              </w:rPr>
              <w:t>‘</w:t>
            </w:r>
            <w:r w:rsidR="00130064">
              <w:rPr>
                <w:lang w:eastAsia="en-US"/>
              </w:rPr>
              <w:t>undershorts</w:t>
            </w:r>
            <w:r>
              <w:rPr>
                <w:lang w:eastAsia="en-US"/>
              </w:rPr>
              <w:t>’</w:t>
            </w:r>
          </w:p>
        </w:tc>
      </w:tr>
      <w:tr w:rsidR="00AC23C4" w14:paraId="5AB83DC0" w14:textId="77777777" w:rsidTr="00AC23C4">
        <w:tc>
          <w:tcPr>
            <w:tcW w:w="708" w:type="dxa"/>
            <w:shd w:val="clear" w:color="auto" w:fill="auto"/>
          </w:tcPr>
          <w:p w14:paraId="6FEB23AD" w14:textId="77777777" w:rsidR="00130064" w:rsidRPr="00363FFF" w:rsidRDefault="00130064" w:rsidP="00130064">
            <w:pPr>
              <w:pStyle w:val="TableCell0-2Break"/>
              <w:rPr>
                <w:lang w:eastAsia="en-US"/>
              </w:rPr>
            </w:pPr>
          </w:p>
        </w:tc>
        <w:tc>
          <w:tcPr>
            <w:tcW w:w="851" w:type="dxa"/>
            <w:shd w:val="clear" w:color="auto" w:fill="auto"/>
          </w:tcPr>
          <w:p w14:paraId="2AC4840F" w14:textId="77777777" w:rsidR="00130064" w:rsidRPr="00363FFF" w:rsidRDefault="00130064" w:rsidP="00130064">
            <w:pPr>
              <w:pStyle w:val="TableCell0-2Break"/>
              <w:rPr>
                <w:lang w:eastAsia="en-US"/>
              </w:rPr>
            </w:pPr>
          </w:p>
        </w:tc>
        <w:tc>
          <w:tcPr>
            <w:tcW w:w="913" w:type="dxa"/>
            <w:shd w:val="clear" w:color="auto" w:fill="auto"/>
          </w:tcPr>
          <w:p w14:paraId="500AEF9E" w14:textId="77777777" w:rsidR="00130064" w:rsidRDefault="00130064" w:rsidP="00130064">
            <w:pPr>
              <w:pStyle w:val="TableCell0-2Break"/>
              <w:rPr>
                <w:lang w:eastAsia="en-US"/>
              </w:rPr>
            </w:pPr>
          </w:p>
        </w:tc>
        <w:tc>
          <w:tcPr>
            <w:tcW w:w="1812" w:type="dxa"/>
            <w:shd w:val="clear" w:color="auto" w:fill="auto"/>
          </w:tcPr>
          <w:p w14:paraId="4E9754C4" w14:textId="77777777" w:rsidR="00130064" w:rsidRPr="00720BFF" w:rsidRDefault="00130064" w:rsidP="00130064">
            <w:pPr>
              <w:pStyle w:val="TableCell0-2Break"/>
              <w:rPr>
                <w:lang w:eastAsia="en-US"/>
              </w:rPr>
            </w:pPr>
            <w:r w:rsidRPr="00720BFF">
              <w:rPr>
                <w:lang w:eastAsia="en-US"/>
              </w:rPr>
              <w:t>shorts inside</w:t>
            </w:r>
          </w:p>
        </w:tc>
        <w:tc>
          <w:tcPr>
            <w:tcW w:w="2466" w:type="dxa"/>
            <w:vMerge/>
            <w:shd w:val="clear" w:color="auto" w:fill="auto"/>
          </w:tcPr>
          <w:p w14:paraId="1E9BD146" w14:textId="77777777" w:rsidR="00130064" w:rsidRDefault="00130064" w:rsidP="00130064">
            <w:pPr>
              <w:rPr>
                <w:lang w:eastAsia="en-US"/>
              </w:rPr>
            </w:pPr>
          </w:p>
        </w:tc>
      </w:tr>
      <w:tr w:rsidR="00AC23C4" w14:paraId="5F15758B" w14:textId="77777777" w:rsidTr="00AC23C4">
        <w:tc>
          <w:tcPr>
            <w:tcW w:w="708" w:type="dxa"/>
            <w:shd w:val="clear" w:color="auto" w:fill="auto"/>
          </w:tcPr>
          <w:p w14:paraId="6925C7FD" w14:textId="77777777" w:rsidR="00130064" w:rsidRPr="00FA38A0" w:rsidRDefault="00130064" w:rsidP="00130064">
            <w:pPr>
              <w:pStyle w:val="O0Nwnext"/>
            </w:pPr>
            <w:bookmarkStart w:id="2044" w:name="_Ref339711504"/>
            <w:r w:rsidRPr="007A0BC8">
              <w:t>(</w:t>
            </w:r>
            <w:fldSimple w:instr=" SEQ ( \* ARABIC \s 1 ">
              <w:r w:rsidR="00154D81">
                <w:rPr>
                  <w:noProof/>
                </w:rPr>
                <w:t>46</w:t>
              </w:r>
            </w:fldSimple>
            <w:r w:rsidRPr="007A0BC8">
              <w:t>)</w:t>
            </w:r>
            <w:bookmarkEnd w:id="2044"/>
          </w:p>
        </w:tc>
        <w:tc>
          <w:tcPr>
            <w:tcW w:w="851" w:type="dxa"/>
            <w:shd w:val="clear" w:color="auto" w:fill="auto"/>
          </w:tcPr>
          <w:p w14:paraId="69761B8F" w14:textId="77777777" w:rsidR="00130064" w:rsidRPr="00203D90" w:rsidRDefault="00130064" w:rsidP="00130064">
            <w:pPr>
              <w:pStyle w:val="O0Nwnext"/>
              <w:rPr>
                <w:rStyle w:val="ChItalBold"/>
              </w:rPr>
            </w:pPr>
            <w:r w:rsidRPr="00203D90">
              <w:rPr>
                <w:rStyle w:val="ChItalBold"/>
              </w:rPr>
              <w:t>luar</w:t>
            </w:r>
          </w:p>
        </w:tc>
        <w:tc>
          <w:tcPr>
            <w:tcW w:w="913" w:type="dxa"/>
            <w:shd w:val="clear" w:color="auto" w:fill="auto"/>
          </w:tcPr>
          <w:p w14:paraId="730C374E" w14:textId="5E17DB8E" w:rsidR="00130064" w:rsidRDefault="00B7093A" w:rsidP="00130064">
            <w:pPr>
              <w:pStyle w:val="O0Nwnext"/>
              <w:rPr>
                <w:lang w:eastAsia="en-US"/>
              </w:rPr>
            </w:pPr>
            <w:r>
              <w:rPr>
                <w:lang w:eastAsia="en-US"/>
              </w:rPr>
              <w:t>‘</w:t>
            </w:r>
            <w:r w:rsidR="00130064">
              <w:rPr>
                <w:lang w:eastAsia="en-US"/>
              </w:rPr>
              <w:t>outside</w:t>
            </w:r>
            <w:r>
              <w:rPr>
                <w:lang w:eastAsia="en-US"/>
              </w:rPr>
              <w:t>’</w:t>
            </w:r>
          </w:p>
        </w:tc>
        <w:tc>
          <w:tcPr>
            <w:tcW w:w="1812" w:type="dxa"/>
            <w:shd w:val="clear" w:color="auto" w:fill="auto"/>
          </w:tcPr>
          <w:p w14:paraId="36B29CEE" w14:textId="77777777" w:rsidR="00130064" w:rsidRPr="00720BFF" w:rsidRDefault="00130064" w:rsidP="00130064">
            <w:pPr>
              <w:pStyle w:val="O0Nwnext"/>
              <w:rPr>
                <w:rStyle w:val="ChItalBold"/>
              </w:rPr>
            </w:pPr>
            <w:r w:rsidRPr="00720BFF">
              <w:rPr>
                <w:rStyle w:val="ChItalBold"/>
              </w:rPr>
              <w:t>dunia luar</w:t>
            </w:r>
          </w:p>
        </w:tc>
        <w:tc>
          <w:tcPr>
            <w:tcW w:w="2466" w:type="dxa"/>
            <w:vMerge w:val="restart"/>
            <w:shd w:val="clear" w:color="auto" w:fill="auto"/>
          </w:tcPr>
          <w:p w14:paraId="7D3B1805" w14:textId="28C3C826" w:rsidR="00130064" w:rsidRDefault="00B7093A" w:rsidP="00130064">
            <w:pPr>
              <w:rPr>
                <w:lang w:eastAsia="en-US"/>
              </w:rPr>
            </w:pPr>
            <w:r>
              <w:rPr>
                <w:lang w:eastAsia="en-US"/>
              </w:rPr>
              <w:t>‘</w:t>
            </w:r>
            <w:r w:rsidR="00130064">
              <w:rPr>
                <w:lang w:eastAsia="en-US"/>
              </w:rPr>
              <w:t>outside world</w:t>
            </w:r>
            <w:r>
              <w:rPr>
                <w:lang w:eastAsia="en-US"/>
              </w:rPr>
              <w:t>’</w:t>
            </w:r>
          </w:p>
        </w:tc>
      </w:tr>
      <w:tr w:rsidR="00AC23C4" w14:paraId="70289172" w14:textId="77777777" w:rsidTr="00AC23C4">
        <w:tc>
          <w:tcPr>
            <w:tcW w:w="708" w:type="dxa"/>
            <w:shd w:val="clear" w:color="auto" w:fill="auto"/>
          </w:tcPr>
          <w:p w14:paraId="554B4DE8" w14:textId="77777777" w:rsidR="00130064" w:rsidRPr="00363FFF" w:rsidRDefault="00130064" w:rsidP="00130064">
            <w:pPr>
              <w:pStyle w:val="TableCell0-2Break"/>
              <w:rPr>
                <w:lang w:eastAsia="en-US"/>
              </w:rPr>
            </w:pPr>
          </w:p>
        </w:tc>
        <w:tc>
          <w:tcPr>
            <w:tcW w:w="851" w:type="dxa"/>
            <w:shd w:val="clear" w:color="auto" w:fill="auto"/>
          </w:tcPr>
          <w:p w14:paraId="44F89326" w14:textId="77777777" w:rsidR="00130064" w:rsidRPr="00363FFF" w:rsidRDefault="00130064" w:rsidP="00130064">
            <w:pPr>
              <w:pStyle w:val="TableCell0-2Break"/>
              <w:rPr>
                <w:lang w:eastAsia="en-US"/>
              </w:rPr>
            </w:pPr>
          </w:p>
        </w:tc>
        <w:tc>
          <w:tcPr>
            <w:tcW w:w="913" w:type="dxa"/>
            <w:shd w:val="clear" w:color="auto" w:fill="auto"/>
          </w:tcPr>
          <w:p w14:paraId="0F31F8CB" w14:textId="77777777" w:rsidR="00130064" w:rsidRDefault="00130064" w:rsidP="00130064">
            <w:pPr>
              <w:pStyle w:val="TableCell0-2Break"/>
              <w:rPr>
                <w:lang w:eastAsia="en-US"/>
              </w:rPr>
            </w:pPr>
          </w:p>
        </w:tc>
        <w:tc>
          <w:tcPr>
            <w:tcW w:w="1812" w:type="dxa"/>
            <w:shd w:val="clear" w:color="auto" w:fill="auto"/>
          </w:tcPr>
          <w:p w14:paraId="0B222B03" w14:textId="77777777" w:rsidR="00130064" w:rsidRPr="00720BFF" w:rsidRDefault="00130064" w:rsidP="00130064">
            <w:pPr>
              <w:pStyle w:val="TableCell0-2Break"/>
              <w:rPr>
                <w:lang w:eastAsia="en-US"/>
              </w:rPr>
            </w:pPr>
            <w:r w:rsidRPr="00720BFF">
              <w:rPr>
                <w:lang w:eastAsia="en-US"/>
              </w:rPr>
              <w:t>world outside</w:t>
            </w:r>
          </w:p>
        </w:tc>
        <w:tc>
          <w:tcPr>
            <w:tcW w:w="2466" w:type="dxa"/>
            <w:vMerge/>
            <w:shd w:val="clear" w:color="auto" w:fill="auto"/>
          </w:tcPr>
          <w:p w14:paraId="38D8CC76" w14:textId="77777777" w:rsidR="00130064" w:rsidRDefault="00130064" w:rsidP="00130064">
            <w:pPr>
              <w:rPr>
                <w:lang w:eastAsia="en-US"/>
              </w:rPr>
            </w:pPr>
          </w:p>
        </w:tc>
      </w:tr>
      <w:tr w:rsidR="00AC23C4" w14:paraId="6A731D98" w14:textId="77777777" w:rsidTr="00AC23C4">
        <w:tc>
          <w:tcPr>
            <w:tcW w:w="708" w:type="dxa"/>
            <w:shd w:val="clear" w:color="auto" w:fill="auto"/>
          </w:tcPr>
          <w:p w14:paraId="5F60C6A9" w14:textId="77777777" w:rsidR="00130064" w:rsidRPr="00FA38A0" w:rsidRDefault="00130064" w:rsidP="00130064">
            <w:pPr>
              <w:pStyle w:val="O0Nwnext"/>
            </w:pPr>
            <w:bookmarkStart w:id="2045" w:name="_Ref339711505"/>
            <w:r w:rsidRPr="007A0BC8">
              <w:t>(</w:t>
            </w:r>
            <w:fldSimple w:instr=" SEQ ( \* ARABIC \s 1 ">
              <w:r w:rsidR="00154D81">
                <w:rPr>
                  <w:noProof/>
                </w:rPr>
                <w:t>47</w:t>
              </w:r>
            </w:fldSimple>
            <w:r w:rsidRPr="007A0BC8">
              <w:t>)</w:t>
            </w:r>
            <w:bookmarkEnd w:id="2045"/>
          </w:p>
        </w:tc>
        <w:tc>
          <w:tcPr>
            <w:tcW w:w="851" w:type="dxa"/>
            <w:shd w:val="clear" w:color="auto" w:fill="auto"/>
          </w:tcPr>
          <w:p w14:paraId="1EB2322A" w14:textId="77777777" w:rsidR="00130064" w:rsidRPr="00203D90" w:rsidRDefault="00130064" w:rsidP="00130064">
            <w:pPr>
              <w:pStyle w:val="O0Nwnext"/>
              <w:rPr>
                <w:rStyle w:val="ChItalBold"/>
              </w:rPr>
            </w:pPr>
            <w:r w:rsidRPr="00203D90">
              <w:rPr>
                <w:rStyle w:val="ChItalBold"/>
              </w:rPr>
              <w:t>pinggir</w:t>
            </w:r>
          </w:p>
        </w:tc>
        <w:tc>
          <w:tcPr>
            <w:tcW w:w="913" w:type="dxa"/>
            <w:shd w:val="clear" w:color="auto" w:fill="auto"/>
          </w:tcPr>
          <w:p w14:paraId="353B36E5" w14:textId="52F40009" w:rsidR="00130064" w:rsidRDefault="00B7093A" w:rsidP="00130064">
            <w:pPr>
              <w:pStyle w:val="O0Nwnext"/>
              <w:rPr>
                <w:lang w:eastAsia="en-US"/>
              </w:rPr>
            </w:pPr>
            <w:r>
              <w:rPr>
                <w:lang w:eastAsia="en-US"/>
              </w:rPr>
              <w:t>‘</w:t>
            </w:r>
            <w:r w:rsidR="00130064">
              <w:rPr>
                <w:lang w:eastAsia="en-US"/>
              </w:rPr>
              <w:t>border</w:t>
            </w:r>
            <w:r>
              <w:rPr>
                <w:lang w:eastAsia="en-US"/>
              </w:rPr>
              <w:t>’</w:t>
            </w:r>
          </w:p>
        </w:tc>
        <w:tc>
          <w:tcPr>
            <w:tcW w:w="1812" w:type="dxa"/>
            <w:shd w:val="clear" w:color="auto" w:fill="auto"/>
          </w:tcPr>
          <w:p w14:paraId="3BB5CD87" w14:textId="77777777" w:rsidR="00130064" w:rsidRPr="00720BFF" w:rsidRDefault="00130064" w:rsidP="00130064">
            <w:pPr>
              <w:pStyle w:val="O0Nwnext"/>
              <w:rPr>
                <w:rStyle w:val="ChItalBold"/>
              </w:rPr>
            </w:pPr>
            <w:r w:rsidRPr="00720BFF">
              <w:rPr>
                <w:rStyle w:val="ChItalBold"/>
              </w:rPr>
              <w:t>tana pinggir</w:t>
            </w:r>
          </w:p>
        </w:tc>
        <w:tc>
          <w:tcPr>
            <w:tcW w:w="2466" w:type="dxa"/>
            <w:vMerge w:val="restart"/>
            <w:shd w:val="clear" w:color="auto" w:fill="auto"/>
          </w:tcPr>
          <w:p w14:paraId="489A81D1" w14:textId="02BE4E78" w:rsidR="00130064" w:rsidRDefault="00B7093A" w:rsidP="00130064">
            <w:pPr>
              <w:rPr>
                <w:lang w:eastAsia="en-US"/>
              </w:rPr>
            </w:pPr>
            <w:r>
              <w:rPr>
                <w:lang w:eastAsia="en-US"/>
              </w:rPr>
              <w:t>‘</w:t>
            </w:r>
            <w:r w:rsidR="00130064">
              <w:rPr>
                <w:lang w:eastAsia="en-US"/>
              </w:rPr>
              <w:t>the ground along the side</w:t>
            </w:r>
            <w:r>
              <w:rPr>
                <w:lang w:eastAsia="en-US"/>
              </w:rPr>
              <w:t>’</w:t>
            </w:r>
          </w:p>
        </w:tc>
      </w:tr>
      <w:tr w:rsidR="00AC23C4" w14:paraId="4B17A21B" w14:textId="77777777" w:rsidTr="00AC23C4">
        <w:tc>
          <w:tcPr>
            <w:tcW w:w="708" w:type="dxa"/>
            <w:shd w:val="clear" w:color="auto" w:fill="auto"/>
          </w:tcPr>
          <w:p w14:paraId="5D4334EC" w14:textId="77777777" w:rsidR="00130064" w:rsidRPr="00363FFF" w:rsidRDefault="00130064" w:rsidP="00130064">
            <w:pPr>
              <w:pStyle w:val="TableCell0-2Break"/>
              <w:rPr>
                <w:lang w:eastAsia="en-US"/>
              </w:rPr>
            </w:pPr>
          </w:p>
        </w:tc>
        <w:tc>
          <w:tcPr>
            <w:tcW w:w="851" w:type="dxa"/>
            <w:shd w:val="clear" w:color="auto" w:fill="auto"/>
          </w:tcPr>
          <w:p w14:paraId="7652205E" w14:textId="77777777" w:rsidR="00130064" w:rsidRPr="00363FFF" w:rsidRDefault="00130064" w:rsidP="00130064">
            <w:pPr>
              <w:pStyle w:val="TableCell0-2Break"/>
              <w:rPr>
                <w:lang w:eastAsia="en-US"/>
              </w:rPr>
            </w:pPr>
          </w:p>
        </w:tc>
        <w:tc>
          <w:tcPr>
            <w:tcW w:w="913" w:type="dxa"/>
            <w:shd w:val="clear" w:color="auto" w:fill="auto"/>
          </w:tcPr>
          <w:p w14:paraId="47B09FCC" w14:textId="77777777" w:rsidR="00130064" w:rsidRDefault="00130064" w:rsidP="00130064">
            <w:pPr>
              <w:pStyle w:val="TableCell0-2Break"/>
              <w:rPr>
                <w:lang w:eastAsia="en-US"/>
              </w:rPr>
            </w:pPr>
          </w:p>
        </w:tc>
        <w:tc>
          <w:tcPr>
            <w:tcW w:w="1812" w:type="dxa"/>
            <w:shd w:val="clear" w:color="auto" w:fill="auto"/>
          </w:tcPr>
          <w:p w14:paraId="5DEF3371" w14:textId="77777777" w:rsidR="00130064" w:rsidRPr="00720BFF" w:rsidRDefault="00130064" w:rsidP="00130064">
            <w:pPr>
              <w:pStyle w:val="TableCell0-2Break"/>
              <w:rPr>
                <w:lang w:eastAsia="en-US"/>
              </w:rPr>
            </w:pPr>
            <w:r w:rsidRPr="00720BFF">
              <w:rPr>
                <w:lang w:eastAsia="en-US"/>
              </w:rPr>
              <w:t xml:space="preserve">ground </w:t>
            </w:r>
            <w:r>
              <w:rPr>
                <w:lang w:eastAsia="en-US"/>
              </w:rPr>
              <w:t>border</w:t>
            </w:r>
          </w:p>
        </w:tc>
        <w:tc>
          <w:tcPr>
            <w:tcW w:w="2466" w:type="dxa"/>
            <w:vMerge/>
            <w:shd w:val="clear" w:color="auto" w:fill="auto"/>
          </w:tcPr>
          <w:p w14:paraId="3C956A31" w14:textId="77777777" w:rsidR="00130064" w:rsidRDefault="00130064" w:rsidP="00130064">
            <w:pPr>
              <w:rPr>
                <w:lang w:eastAsia="en-US"/>
              </w:rPr>
            </w:pPr>
          </w:p>
        </w:tc>
      </w:tr>
      <w:tr w:rsidR="00AC23C4" w14:paraId="46552F1E" w14:textId="77777777" w:rsidTr="00AC23C4">
        <w:tc>
          <w:tcPr>
            <w:tcW w:w="708" w:type="dxa"/>
            <w:shd w:val="clear" w:color="auto" w:fill="auto"/>
          </w:tcPr>
          <w:p w14:paraId="64B2CA83" w14:textId="77777777" w:rsidR="00130064" w:rsidRPr="00FA38A0" w:rsidRDefault="00130064" w:rsidP="00130064">
            <w:pPr>
              <w:pStyle w:val="O0Nwnext"/>
            </w:pPr>
            <w:bookmarkStart w:id="2046" w:name="_Ref339711507"/>
            <w:r w:rsidRPr="007A0BC8">
              <w:t>(</w:t>
            </w:r>
            <w:fldSimple w:instr=" SEQ ( \* ARABIC \s 1 ">
              <w:r w:rsidR="00154D81">
                <w:rPr>
                  <w:noProof/>
                </w:rPr>
                <w:t>48</w:t>
              </w:r>
            </w:fldSimple>
            <w:r w:rsidRPr="007A0BC8">
              <w:t>)</w:t>
            </w:r>
            <w:bookmarkEnd w:id="2046"/>
          </w:p>
        </w:tc>
        <w:tc>
          <w:tcPr>
            <w:tcW w:w="851" w:type="dxa"/>
            <w:shd w:val="clear" w:color="auto" w:fill="auto"/>
          </w:tcPr>
          <w:p w14:paraId="3A0FE23A" w14:textId="77777777" w:rsidR="00130064" w:rsidRPr="00203D90" w:rsidRDefault="00130064" w:rsidP="00130064">
            <w:pPr>
              <w:pStyle w:val="O0Nwnext"/>
              <w:rPr>
                <w:rStyle w:val="ChItalBold"/>
              </w:rPr>
            </w:pPr>
            <w:r w:rsidRPr="00203D90">
              <w:rPr>
                <w:rStyle w:val="ChItalBold"/>
              </w:rPr>
              <w:t>samping</w:t>
            </w:r>
          </w:p>
        </w:tc>
        <w:tc>
          <w:tcPr>
            <w:tcW w:w="913" w:type="dxa"/>
            <w:shd w:val="clear" w:color="auto" w:fill="auto"/>
          </w:tcPr>
          <w:p w14:paraId="0E668E5C" w14:textId="51373999" w:rsidR="00130064" w:rsidRDefault="00B7093A" w:rsidP="00130064">
            <w:pPr>
              <w:pStyle w:val="O0Nwnext"/>
              <w:rPr>
                <w:lang w:eastAsia="en-US"/>
              </w:rPr>
            </w:pPr>
            <w:r>
              <w:rPr>
                <w:lang w:eastAsia="en-US"/>
              </w:rPr>
              <w:t>‘</w:t>
            </w:r>
            <w:r w:rsidR="00130064">
              <w:rPr>
                <w:lang w:eastAsia="en-US"/>
              </w:rPr>
              <w:t>side</w:t>
            </w:r>
            <w:r>
              <w:rPr>
                <w:lang w:eastAsia="en-US"/>
              </w:rPr>
              <w:t>’</w:t>
            </w:r>
          </w:p>
        </w:tc>
        <w:tc>
          <w:tcPr>
            <w:tcW w:w="1812" w:type="dxa"/>
            <w:shd w:val="clear" w:color="auto" w:fill="auto"/>
          </w:tcPr>
          <w:p w14:paraId="0F70173F" w14:textId="77777777" w:rsidR="00130064" w:rsidRPr="00720BFF" w:rsidRDefault="00130064" w:rsidP="00130064">
            <w:pPr>
              <w:pStyle w:val="O0Nwnext"/>
              <w:rPr>
                <w:rStyle w:val="ChItalBold"/>
              </w:rPr>
            </w:pPr>
            <w:r w:rsidRPr="00720BFF">
              <w:rPr>
                <w:rStyle w:val="ChItalBold"/>
              </w:rPr>
              <w:t>sak samping</w:t>
            </w:r>
          </w:p>
        </w:tc>
        <w:tc>
          <w:tcPr>
            <w:tcW w:w="2466" w:type="dxa"/>
            <w:vMerge w:val="restart"/>
            <w:shd w:val="clear" w:color="auto" w:fill="auto"/>
          </w:tcPr>
          <w:p w14:paraId="5A388BB9" w14:textId="58DA589A" w:rsidR="00130064" w:rsidRPr="002F27CD" w:rsidRDefault="00B7093A" w:rsidP="00130064">
            <w:pPr>
              <w:rPr>
                <w:lang w:eastAsia="en-US"/>
              </w:rPr>
            </w:pPr>
            <w:r>
              <w:rPr>
                <w:lang w:eastAsia="en-US"/>
              </w:rPr>
              <w:t>‘</w:t>
            </w:r>
            <w:r w:rsidR="00130064" w:rsidRPr="002F27CD">
              <w:rPr>
                <w:lang w:eastAsia="en-US"/>
              </w:rPr>
              <w:t>side pocket</w:t>
            </w:r>
          </w:p>
        </w:tc>
      </w:tr>
      <w:tr w:rsidR="00AC23C4" w14:paraId="247AC759" w14:textId="77777777" w:rsidTr="00AC23C4">
        <w:tc>
          <w:tcPr>
            <w:tcW w:w="708" w:type="dxa"/>
            <w:shd w:val="clear" w:color="auto" w:fill="auto"/>
          </w:tcPr>
          <w:p w14:paraId="4CFD75DA" w14:textId="77777777" w:rsidR="00130064" w:rsidRPr="00363FFF" w:rsidRDefault="00130064" w:rsidP="00130064">
            <w:pPr>
              <w:pStyle w:val="TableCell0-2Break"/>
              <w:rPr>
                <w:lang w:eastAsia="en-US"/>
              </w:rPr>
            </w:pPr>
          </w:p>
        </w:tc>
        <w:tc>
          <w:tcPr>
            <w:tcW w:w="851" w:type="dxa"/>
            <w:shd w:val="clear" w:color="auto" w:fill="auto"/>
          </w:tcPr>
          <w:p w14:paraId="329F11E0" w14:textId="77777777" w:rsidR="00130064" w:rsidRPr="00363FFF" w:rsidRDefault="00130064" w:rsidP="00130064">
            <w:pPr>
              <w:pStyle w:val="TableCell0-2Break"/>
              <w:rPr>
                <w:lang w:eastAsia="en-US"/>
              </w:rPr>
            </w:pPr>
          </w:p>
        </w:tc>
        <w:tc>
          <w:tcPr>
            <w:tcW w:w="913" w:type="dxa"/>
            <w:shd w:val="clear" w:color="auto" w:fill="auto"/>
          </w:tcPr>
          <w:p w14:paraId="1B7D8483" w14:textId="77777777" w:rsidR="00130064" w:rsidRDefault="00130064" w:rsidP="00130064">
            <w:pPr>
              <w:pStyle w:val="TableCell0-2Break"/>
              <w:rPr>
                <w:lang w:eastAsia="en-US"/>
              </w:rPr>
            </w:pPr>
          </w:p>
        </w:tc>
        <w:tc>
          <w:tcPr>
            <w:tcW w:w="1812" w:type="dxa"/>
            <w:shd w:val="clear" w:color="auto" w:fill="auto"/>
          </w:tcPr>
          <w:p w14:paraId="395149AA" w14:textId="77777777" w:rsidR="00130064" w:rsidRPr="00720BFF" w:rsidRDefault="00130064" w:rsidP="00130064">
            <w:pPr>
              <w:pStyle w:val="TableCell0-2Break"/>
              <w:rPr>
                <w:lang w:eastAsia="en-US"/>
              </w:rPr>
            </w:pPr>
            <w:r w:rsidRPr="00720BFF">
              <w:rPr>
                <w:lang w:eastAsia="en-US"/>
              </w:rPr>
              <w:t>bag side</w:t>
            </w:r>
          </w:p>
        </w:tc>
        <w:tc>
          <w:tcPr>
            <w:tcW w:w="2466" w:type="dxa"/>
            <w:vMerge/>
            <w:shd w:val="clear" w:color="auto" w:fill="auto"/>
          </w:tcPr>
          <w:p w14:paraId="7E83E1CF" w14:textId="77777777" w:rsidR="00130064" w:rsidRDefault="00130064" w:rsidP="00130064">
            <w:pPr>
              <w:rPr>
                <w:lang w:eastAsia="en-US"/>
              </w:rPr>
            </w:pPr>
          </w:p>
        </w:tc>
      </w:tr>
      <w:tr w:rsidR="00AC23C4" w14:paraId="11068168" w14:textId="77777777" w:rsidTr="00AC23C4">
        <w:tc>
          <w:tcPr>
            <w:tcW w:w="708" w:type="dxa"/>
            <w:shd w:val="clear" w:color="auto" w:fill="auto"/>
          </w:tcPr>
          <w:p w14:paraId="153E72A2" w14:textId="77777777" w:rsidR="00130064" w:rsidRPr="00FA38A0" w:rsidRDefault="00130064" w:rsidP="00130064">
            <w:pPr>
              <w:pStyle w:val="O0Nwnext"/>
            </w:pPr>
            <w:bookmarkStart w:id="2047" w:name="_Ref339711508"/>
            <w:r w:rsidRPr="007A0BC8">
              <w:t>(</w:t>
            </w:r>
            <w:fldSimple w:instr=" SEQ ( \* ARABIC \s 1 ">
              <w:r w:rsidR="00154D81">
                <w:rPr>
                  <w:noProof/>
                </w:rPr>
                <w:t>49</w:t>
              </w:r>
            </w:fldSimple>
            <w:r w:rsidRPr="007A0BC8">
              <w:t>)</w:t>
            </w:r>
            <w:bookmarkEnd w:id="2047"/>
          </w:p>
        </w:tc>
        <w:tc>
          <w:tcPr>
            <w:tcW w:w="851" w:type="dxa"/>
            <w:shd w:val="clear" w:color="auto" w:fill="auto"/>
          </w:tcPr>
          <w:p w14:paraId="17C06767" w14:textId="77777777" w:rsidR="00130064" w:rsidRPr="00203D90" w:rsidRDefault="00130064" w:rsidP="00130064">
            <w:pPr>
              <w:pStyle w:val="O0Nwnext"/>
              <w:rPr>
                <w:rStyle w:val="ChItalBold"/>
              </w:rPr>
            </w:pPr>
            <w:r w:rsidRPr="00203D90">
              <w:rPr>
                <w:rStyle w:val="ChItalBold"/>
              </w:rPr>
              <w:t>sebla</w:t>
            </w:r>
          </w:p>
        </w:tc>
        <w:tc>
          <w:tcPr>
            <w:tcW w:w="913" w:type="dxa"/>
            <w:shd w:val="clear" w:color="auto" w:fill="auto"/>
          </w:tcPr>
          <w:p w14:paraId="4B4B96E2" w14:textId="0BC27D4E" w:rsidR="00130064" w:rsidRDefault="00B7093A" w:rsidP="00130064">
            <w:pPr>
              <w:pStyle w:val="O0Nwnext"/>
              <w:rPr>
                <w:lang w:eastAsia="en-US"/>
              </w:rPr>
            </w:pPr>
            <w:r>
              <w:rPr>
                <w:lang w:eastAsia="en-US"/>
              </w:rPr>
              <w:t>‘</w:t>
            </w:r>
            <w:r w:rsidR="00130064">
              <w:rPr>
                <w:lang w:eastAsia="en-US"/>
              </w:rPr>
              <w:t>side</w:t>
            </w:r>
            <w:r>
              <w:rPr>
                <w:lang w:eastAsia="en-US"/>
              </w:rPr>
              <w:t>’</w:t>
            </w:r>
          </w:p>
        </w:tc>
        <w:tc>
          <w:tcPr>
            <w:tcW w:w="1812" w:type="dxa"/>
            <w:shd w:val="clear" w:color="auto" w:fill="auto"/>
          </w:tcPr>
          <w:p w14:paraId="2DE84C58" w14:textId="77777777" w:rsidR="00130064" w:rsidRPr="00720BFF" w:rsidRDefault="00130064" w:rsidP="00130064">
            <w:pPr>
              <w:pStyle w:val="O0Nwnext"/>
              <w:rPr>
                <w:rStyle w:val="ChItalBold"/>
              </w:rPr>
            </w:pPr>
            <w:r w:rsidRPr="00720BFF">
              <w:rPr>
                <w:rStyle w:val="ChItalBold"/>
              </w:rPr>
              <w:t>tetangga dong sebla</w:t>
            </w:r>
          </w:p>
        </w:tc>
        <w:tc>
          <w:tcPr>
            <w:tcW w:w="2466" w:type="dxa"/>
            <w:vMerge w:val="restart"/>
            <w:shd w:val="clear" w:color="auto" w:fill="auto"/>
          </w:tcPr>
          <w:p w14:paraId="43C5A98E" w14:textId="6F7CEC40" w:rsidR="00130064" w:rsidRDefault="00B7093A" w:rsidP="00130064">
            <w:pPr>
              <w:rPr>
                <w:lang w:eastAsia="en-US"/>
              </w:rPr>
            </w:pPr>
            <w:r>
              <w:rPr>
                <w:lang w:eastAsia="en-US"/>
              </w:rPr>
              <w:t>‘</w:t>
            </w:r>
            <w:r w:rsidR="001C1A3A">
              <w:rPr>
                <w:lang w:eastAsia="en-US"/>
              </w:rPr>
              <w:t xml:space="preserve">the </w:t>
            </w:r>
            <w:r w:rsidR="00130064">
              <w:rPr>
                <w:lang w:eastAsia="en-US"/>
              </w:rPr>
              <w:t>neighbors next door</w:t>
            </w:r>
            <w:r>
              <w:rPr>
                <w:lang w:eastAsia="en-US"/>
              </w:rPr>
              <w:t>’</w:t>
            </w:r>
          </w:p>
        </w:tc>
      </w:tr>
      <w:tr w:rsidR="00AC23C4" w14:paraId="1EE16E8B" w14:textId="77777777" w:rsidTr="00AC23C4">
        <w:tc>
          <w:tcPr>
            <w:tcW w:w="708" w:type="dxa"/>
            <w:shd w:val="clear" w:color="auto" w:fill="auto"/>
          </w:tcPr>
          <w:p w14:paraId="419F3DEF" w14:textId="77777777" w:rsidR="00130064" w:rsidRPr="00363FFF" w:rsidRDefault="00130064" w:rsidP="00130064">
            <w:pPr>
              <w:pStyle w:val="TableCell0-2Break"/>
              <w:rPr>
                <w:lang w:eastAsia="en-US"/>
              </w:rPr>
            </w:pPr>
          </w:p>
        </w:tc>
        <w:tc>
          <w:tcPr>
            <w:tcW w:w="851" w:type="dxa"/>
            <w:shd w:val="clear" w:color="auto" w:fill="auto"/>
          </w:tcPr>
          <w:p w14:paraId="1517DAC9" w14:textId="77777777" w:rsidR="00130064" w:rsidRPr="00363FFF" w:rsidRDefault="00130064" w:rsidP="00130064">
            <w:pPr>
              <w:pStyle w:val="TableCell0-2Break"/>
              <w:rPr>
                <w:lang w:eastAsia="en-US"/>
              </w:rPr>
            </w:pPr>
          </w:p>
        </w:tc>
        <w:tc>
          <w:tcPr>
            <w:tcW w:w="913" w:type="dxa"/>
            <w:shd w:val="clear" w:color="auto" w:fill="auto"/>
          </w:tcPr>
          <w:p w14:paraId="4F310625" w14:textId="77777777" w:rsidR="00130064" w:rsidRDefault="00130064" w:rsidP="00130064">
            <w:pPr>
              <w:pStyle w:val="TableCell0-2Break"/>
              <w:rPr>
                <w:lang w:eastAsia="en-US"/>
              </w:rPr>
            </w:pPr>
          </w:p>
        </w:tc>
        <w:tc>
          <w:tcPr>
            <w:tcW w:w="1812" w:type="dxa"/>
            <w:shd w:val="clear" w:color="auto" w:fill="auto"/>
          </w:tcPr>
          <w:p w14:paraId="26C58AF7" w14:textId="77777777" w:rsidR="00130064" w:rsidRPr="00720BFF" w:rsidRDefault="00130064" w:rsidP="00130064">
            <w:pPr>
              <w:pStyle w:val="TableCell0-2Break"/>
              <w:rPr>
                <w:lang w:eastAsia="en-US"/>
              </w:rPr>
            </w:pPr>
            <w:r w:rsidRPr="00720BFF">
              <w:t>neighbor</w:t>
            </w:r>
            <w:r w:rsidRPr="00D32413">
              <w:t xml:space="preserve"> </w:t>
            </w:r>
            <w:r w:rsidRPr="0099608C">
              <w:rPr>
                <w:rStyle w:val="ChSmallCaps"/>
              </w:rPr>
              <w:t>3pl</w:t>
            </w:r>
            <w:r w:rsidRPr="00720BFF">
              <w:rPr>
                <w:lang w:eastAsia="en-US"/>
              </w:rPr>
              <w:t xml:space="preserve"> side</w:t>
            </w:r>
          </w:p>
        </w:tc>
        <w:tc>
          <w:tcPr>
            <w:tcW w:w="2466" w:type="dxa"/>
            <w:vMerge/>
            <w:shd w:val="clear" w:color="auto" w:fill="auto"/>
          </w:tcPr>
          <w:p w14:paraId="0370F130" w14:textId="77777777" w:rsidR="00130064" w:rsidRDefault="00130064" w:rsidP="00130064">
            <w:pPr>
              <w:rPr>
                <w:lang w:eastAsia="en-US"/>
              </w:rPr>
            </w:pPr>
          </w:p>
        </w:tc>
      </w:tr>
      <w:tr w:rsidR="00AC23C4" w14:paraId="60518126" w14:textId="77777777" w:rsidTr="00AC23C4">
        <w:tc>
          <w:tcPr>
            <w:tcW w:w="708" w:type="dxa"/>
            <w:shd w:val="clear" w:color="auto" w:fill="auto"/>
          </w:tcPr>
          <w:p w14:paraId="495A9580" w14:textId="77777777" w:rsidR="00130064" w:rsidRPr="00FA38A0" w:rsidRDefault="00130064" w:rsidP="00130064">
            <w:pPr>
              <w:pStyle w:val="O0Nwnext"/>
            </w:pPr>
            <w:bookmarkStart w:id="2048" w:name="_Ref339711509"/>
            <w:r w:rsidRPr="007A0BC8">
              <w:t>(</w:t>
            </w:r>
            <w:fldSimple w:instr=" SEQ ( \* ARABIC \s 1 ">
              <w:r w:rsidR="00154D81">
                <w:rPr>
                  <w:noProof/>
                </w:rPr>
                <w:t>50</w:t>
              </w:r>
            </w:fldSimple>
            <w:r w:rsidRPr="007A0BC8">
              <w:t>)</w:t>
            </w:r>
            <w:bookmarkEnd w:id="2048"/>
          </w:p>
        </w:tc>
        <w:tc>
          <w:tcPr>
            <w:tcW w:w="851" w:type="dxa"/>
            <w:shd w:val="clear" w:color="auto" w:fill="auto"/>
          </w:tcPr>
          <w:p w14:paraId="33262286" w14:textId="77777777" w:rsidR="00130064" w:rsidRPr="00203D90" w:rsidRDefault="00130064" w:rsidP="00130064">
            <w:pPr>
              <w:pStyle w:val="O0Nwnext"/>
              <w:rPr>
                <w:rStyle w:val="ChItalBold"/>
              </w:rPr>
            </w:pPr>
            <w:r w:rsidRPr="00203D90">
              <w:rPr>
                <w:rStyle w:val="ChItalBold"/>
              </w:rPr>
              <w:t>tenga</w:t>
            </w:r>
          </w:p>
        </w:tc>
        <w:tc>
          <w:tcPr>
            <w:tcW w:w="913" w:type="dxa"/>
            <w:shd w:val="clear" w:color="auto" w:fill="auto"/>
          </w:tcPr>
          <w:p w14:paraId="59072C0B" w14:textId="6B253E33" w:rsidR="00130064" w:rsidRDefault="00B7093A" w:rsidP="00130064">
            <w:pPr>
              <w:pStyle w:val="O0Nwnext"/>
              <w:rPr>
                <w:lang w:eastAsia="en-US"/>
              </w:rPr>
            </w:pPr>
            <w:r>
              <w:rPr>
                <w:lang w:eastAsia="en-US"/>
              </w:rPr>
              <w:t>‘</w:t>
            </w:r>
            <w:r w:rsidR="00130064">
              <w:rPr>
                <w:lang w:eastAsia="en-US"/>
              </w:rPr>
              <w:t>middle</w:t>
            </w:r>
            <w:r>
              <w:rPr>
                <w:lang w:eastAsia="en-US"/>
              </w:rPr>
              <w:t>’</w:t>
            </w:r>
          </w:p>
        </w:tc>
        <w:tc>
          <w:tcPr>
            <w:tcW w:w="1812" w:type="dxa"/>
            <w:shd w:val="clear" w:color="auto" w:fill="auto"/>
          </w:tcPr>
          <w:p w14:paraId="03319923" w14:textId="77777777" w:rsidR="00130064" w:rsidRPr="00720BFF" w:rsidRDefault="00130064" w:rsidP="00130064">
            <w:pPr>
              <w:pStyle w:val="O0Nwnext"/>
              <w:rPr>
                <w:rStyle w:val="ChItalBold"/>
              </w:rPr>
            </w:pPr>
            <w:r w:rsidRPr="00720BFF">
              <w:rPr>
                <w:rStyle w:val="ChItalBold"/>
              </w:rPr>
              <w:t>kolam tenga</w:t>
            </w:r>
          </w:p>
        </w:tc>
        <w:tc>
          <w:tcPr>
            <w:tcW w:w="2466" w:type="dxa"/>
            <w:vMerge w:val="restart"/>
            <w:shd w:val="clear" w:color="auto" w:fill="auto"/>
          </w:tcPr>
          <w:p w14:paraId="20CC7FDA" w14:textId="410D7975" w:rsidR="00130064" w:rsidRDefault="00B7093A" w:rsidP="00130064">
            <w:pPr>
              <w:rPr>
                <w:lang w:eastAsia="en-US"/>
              </w:rPr>
            </w:pPr>
            <w:r>
              <w:rPr>
                <w:lang w:eastAsia="en-US"/>
              </w:rPr>
              <w:t>‘</w:t>
            </w:r>
            <w:r w:rsidR="00130064">
              <w:rPr>
                <w:lang w:eastAsia="en-US"/>
              </w:rPr>
              <w:t>the pond in the middle</w:t>
            </w:r>
            <w:r>
              <w:rPr>
                <w:lang w:eastAsia="en-US"/>
              </w:rPr>
              <w:t>’</w:t>
            </w:r>
          </w:p>
        </w:tc>
      </w:tr>
      <w:tr w:rsidR="00AC23C4" w14:paraId="30944D2F" w14:textId="77777777" w:rsidTr="00AC23C4">
        <w:tc>
          <w:tcPr>
            <w:tcW w:w="708" w:type="dxa"/>
            <w:shd w:val="clear" w:color="auto" w:fill="auto"/>
          </w:tcPr>
          <w:p w14:paraId="31D46D11" w14:textId="77777777" w:rsidR="00130064" w:rsidRPr="00363FFF" w:rsidRDefault="00130064" w:rsidP="00130064">
            <w:pPr>
              <w:pStyle w:val="TableCell0-2Break"/>
              <w:rPr>
                <w:lang w:eastAsia="en-US"/>
              </w:rPr>
            </w:pPr>
          </w:p>
        </w:tc>
        <w:tc>
          <w:tcPr>
            <w:tcW w:w="851" w:type="dxa"/>
            <w:shd w:val="clear" w:color="auto" w:fill="auto"/>
          </w:tcPr>
          <w:p w14:paraId="3D68EBFC" w14:textId="77777777" w:rsidR="00130064" w:rsidRPr="00363FFF" w:rsidRDefault="00130064" w:rsidP="00130064">
            <w:pPr>
              <w:pStyle w:val="TableCell0-2Break"/>
              <w:rPr>
                <w:lang w:eastAsia="en-US"/>
              </w:rPr>
            </w:pPr>
          </w:p>
        </w:tc>
        <w:tc>
          <w:tcPr>
            <w:tcW w:w="913" w:type="dxa"/>
            <w:shd w:val="clear" w:color="auto" w:fill="auto"/>
          </w:tcPr>
          <w:p w14:paraId="7D31EEF8" w14:textId="77777777" w:rsidR="00130064" w:rsidRDefault="00130064" w:rsidP="00130064">
            <w:pPr>
              <w:pStyle w:val="TableCell0-2Break"/>
              <w:rPr>
                <w:lang w:eastAsia="en-US"/>
              </w:rPr>
            </w:pPr>
          </w:p>
        </w:tc>
        <w:tc>
          <w:tcPr>
            <w:tcW w:w="1812" w:type="dxa"/>
            <w:shd w:val="clear" w:color="auto" w:fill="auto"/>
          </w:tcPr>
          <w:p w14:paraId="7FA9AAC8" w14:textId="77777777" w:rsidR="00130064" w:rsidRPr="00720BFF" w:rsidRDefault="00130064" w:rsidP="00130064">
            <w:pPr>
              <w:pStyle w:val="TableCell0-2Break"/>
              <w:rPr>
                <w:lang w:eastAsia="en-US"/>
              </w:rPr>
            </w:pPr>
            <w:r w:rsidRPr="00720BFF">
              <w:rPr>
                <w:lang w:eastAsia="en-US"/>
              </w:rPr>
              <w:t>big.hole middle</w:t>
            </w:r>
          </w:p>
        </w:tc>
        <w:tc>
          <w:tcPr>
            <w:tcW w:w="2466" w:type="dxa"/>
            <w:vMerge/>
            <w:shd w:val="clear" w:color="auto" w:fill="auto"/>
          </w:tcPr>
          <w:p w14:paraId="2B09C341" w14:textId="77777777" w:rsidR="00130064" w:rsidRDefault="00130064" w:rsidP="00130064">
            <w:pPr>
              <w:rPr>
                <w:lang w:eastAsia="en-US"/>
              </w:rPr>
            </w:pPr>
          </w:p>
        </w:tc>
      </w:tr>
      <w:tr w:rsidR="00AC23C4" w14:paraId="5E56D888" w14:textId="77777777" w:rsidTr="00AC23C4">
        <w:tc>
          <w:tcPr>
            <w:tcW w:w="708" w:type="dxa"/>
            <w:shd w:val="clear" w:color="auto" w:fill="auto"/>
          </w:tcPr>
          <w:p w14:paraId="4461E33C" w14:textId="77777777" w:rsidR="00130064" w:rsidRPr="00FA38A0" w:rsidRDefault="00130064" w:rsidP="00130064">
            <w:pPr>
              <w:pStyle w:val="O0Nwnext"/>
            </w:pPr>
            <w:bookmarkStart w:id="2049" w:name="_Ref339711510"/>
            <w:r w:rsidRPr="007A0BC8">
              <w:t>(</w:t>
            </w:r>
            <w:fldSimple w:instr=" SEQ ( \* ARABIC \s 1 ">
              <w:r w:rsidR="00154D81">
                <w:rPr>
                  <w:noProof/>
                </w:rPr>
                <w:t>51</w:t>
              </w:r>
            </w:fldSimple>
            <w:r w:rsidRPr="007A0BC8">
              <w:t>)</w:t>
            </w:r>
            <w:bookmarkEnd w:id="2049"/>
          </w:p>
        </w:tc>
        <w:tc>
          <w:tcPr>
            <w:tcW w:w="851" w:type="dxa"/>
            <w:shd w:val="clear" w:color="auto" w:fill="auto"/>
          </w:tcPr>
          <w:p w14:paraId="7A57427F" w14:textId="77777777" w:rsidR="00130064" w:rsidRPr="00203D90" w:rsidRDefault="00130064" w:rsidP="00130064">
            <w:pPr>
              <w:pStyle w:val="O0Nwnext"/>
              <w:rPr>
                <w:rStyle w:val="ChItalBold"/>
              </w:rPr>
            </w:pPr>
            <w:r w:rsidRPr="00203D90">
              <w:rPr>
                <w:rStyle w:val="ChItalBold"/>
              </w:rPr>
              <w:t>bawa</w:t>
            </w:r>
          </w:p>
        </w:tc>
        <w:tc>
          <w:tcPr>
            <w:tcW w:w="913" w:type="dxa"/>
            <w:shd w:val="clear" w:color="auto" w:fill="auto"/>
          </w:tcPr>
          <w:p w14:paraId="009EE9D7" w14:textId="69C310AB" w:rsidR="00130064" w:rsidRDefault="00B7093A" w:rsidP="00130064">
            <w:pPr>
              <w:pStyle w:val="O0Nwnext"/>
              <w:rPr>
                <w:lang w:eastAsia="en-US"/>
              </w:rPr>
            </w:pPr>
            <w:r>
              <w:rPr>
                <w:lang w:eastAsia="en-US"/>
              </w:rPr>
              <w:t>‘</w:t>
            </w:r>
            <w:r w:rsidR="00130064">
              <w:rPr>
                <w:lang w:eastAsia="en-US"/>
              </w:rPr>
              <w:t>bottom</w:t>
            </w:r>
            <w:r>
              <w:rPr>
                <w:lang w:eastAsia="en-US"/>
              </w:rPr>
              <w:t>’</w:t>
            </w:r>
          </w:p>
        </w:tc>
        <w:tc>
          <w:tcPr>
            <w:tcW w:w="1812" w:type="dxa"/>
            <w:shd w:val="clear" w:color="auto" w:fill="auto"/>
          </w:tcPr>
          <w:p w14:paraId="6B7D9F91" w14:textId="77777777" w:rsidR="00130064" w:rsidRPr="00720BFF" w:rsidRDefault="00130064" w:rsidP="00130064">
            <w:pPr>
              <w:pStyle w:val="O0Nwnext"/>
              <w:rPr>
                <w:rStyle w:val="ChItalBold"/>
              </w:rPr>
            </w:pPr>
            <w:r w:rsidRPr="00720BFF">
              <w:rPr>
                <w:rStyle w:val="ChItalBold"/>
              </w:rPr>
              <w:t>generasi bawa</w:t>
            </w:r>
          </w:p>
        </w:tc>
        <w:tc>
          <w:tcPr>
            <w:tcW w:w="2466" w:type="dxa"/>
            <w:vMerge w:val="restart"/>
            <w:shd w:val="clear" w:color="auto" w:fill="auto"/>
          </w:tcPr>
          <w:p w14:paraId="4D5F5BF0" w14:textId="1265C270" w:rsidR="00130064" w:rsidRDefault="00B7093A" w:rsidP="00AC23C4">
            <w:pPr>
              <w:ind w:left="57" w:hanging="57"/>
              <w:rPr>
                <w:lang w:eastAsia="en-US"/>
              </w:rPr>
            </w:pPr>
            <w:r>
              <w:rPr>
                <w:lang w:eastAsia="en-US"/>
              </w:rPr>
              <w:t>‘</w:t>
            </w:r>
            <w:r w:rsidR="00130064">
              <w:rPr>
                <w:lang w:eastAsia="en-US"/>
              </w:rPr>
              <w:t>next generation</w:t>
            </w:r>
            <w:r>
              <w:rPr>
                <w:lang w:eastAsia="en-US"/>
              </w:rPr>
              <w:t>’</w:t>
            </w:r>
            <w:r w:rsidR="00130064">
              <w:rPr>
                <w:lang w:eastAsia="en-US"/>
              </w:rPr>
              <w:t xml:space="preserve"> (Lit. </w:t>
            </w:r>
            <w:r>
              <w:rPr>
                <w:lang w:eastAsia="en-US"/>
              </w:rPr>
              <w:t>‘</w:t>
            </w:r>
            <w:r w:rsidR="00130064">
              <w:rPr>
                <w:lang w:eastAsia="en-US"/>
              </w:rPr>
              <w:t>gen</w:t>
            </w:r>
            <w:r w:rsidR="00130064" w:rsidRPr="00AC23C4">
              <w:rPr>
                <w:szCs w:val="19"/>
              </w:rPr>
              <w:softHyphen/>
            </w:r>
            <w:r w:rsidR="00130064">
              <w:rPr>
                <w:lang w:eastAsia="en-US"/>
              </w:rPr>
              <w:t>eration at the bottom</w:t>
            </w:r>
            <w:r>
              <w:rPr>
                <w:lang w:eastAsia="en-US"/>
              </w:rPr>
              <w:t>’</w:t>
            </w:r>
            <w:r w:rsidR="00130064">
              <w:rPr>
                <w:lang w:eastAsia="en-US"/>
              </w:rPr>
              <w:t>)</w:t>
            </w:r>
          </w:p>
        </w:tc>
      </w:tr>
      <w:tr w:rsidR="00AC23C4" w14:paraId="5BDC897B" w14:textId="77777777" w:rsidTr="00AC23C4">
        <w:tc>
          <w:tcPr>
            <w:tcW w:w="708" w:type="dxa"/>
            <w:shd w:val="clear" w:color="auto" w:fill="auto"/>
          </w:tcPr>
          <w:p w14:paraId="44BDCB26" w14:textId="77777777" w:rsidR="00130064" w:rsidRPr="00363FFF" w:rsidRDefault="00130064" w:rsidP="00130064">
            <w:pPr>
              <w:pStyle w:val="TableCell0-2Break"/>
              <w:rPr>
                <w:lang w:eastAsia="en-US"/>
              </w:rPr>
            </w:pPr>
          </w:p>
        </w:tc>
        <w:tc>
          <w:tcPr>
            <w:tcW w:w="851" w:type="dxa"/>
            <w:shd w:val="clear" w:color="auto" w:fill="auto"/>
          </w:tcPr>
          <w:p w14:paraId="4027404E" w14:textId="77777777" w:rsidR="00130064" w:rsidRPr="00363FFF" w:rsidRDefault="00130064" w:rsidP="00130064">
            <w:pPr>
              <w:pStyle w:val="TableCell0-2Break"/>
              <w:rPr>
                <w:lang w:eastAsia="en-US"/>
              </w:rPr>
            </w:pPr>
          </w:p>
        </w:tc>
        <w:tc>
          <w:tcPr>
            <w:tcW w:w="913" w:type="dxa"/>
            <w:shd w:val="clear" w:color="auto" w:fill="auto"/>
          </w:tcPr>
          <w:p w14:paraId="3CDABF76" w14:textId="77777777" w:rsidR="00130064" w:rsidRDefault="00130064" w:rsidP="00130064">
            <w:pPr>
              <w:pStyle w:val="TableCell0-2Break"/>
              <w:rPr>
                <w:lang w:eastAsia="en-US"/>
              </w:rPr>
            </w:pPr>
          </w:p>
        </w:tc>
        <w:tc>
          <w:tcPr>
            <w:tcW w:w="1812" w:type="dxa"/>
            <w:shd w:val="clear" w:color="auto" w:fill="auto"/>
          </w:tcPr>
          <w:p w14:paraId="2EEFE484" w14:textId="77777777" w:rsidR="00130064" w:rsidRPr="00720BFF" w:rsidRDefault="00130064" w:rsidP="00130064">
            <w:pPr>
              <w:pStyle w:val="TableCell0-2Break"/>
              <w:rPr>
                <w:lang w:eastAsia="en-US"/>
              </w:rPr>
            </w:pPr>
            <w:r w:rsidRPr="00720BFF">
              <w:rPr>
                <w:lang w:eastAsia="en-US"/>
              </w:rPr>
              <w:t>generation bottom</w:t>
            </w:r>
          </w:p>
        </w:tc>
        <w:tc>
          <w:tcPr>
            <w:tcW w:w="2466" w:type="dxa"/>
            <w:vMerge/>
            <w:shd w:val="clear" w:color="auto" w:fill="auto"/>
          </w:tcPr>
          <w:p w14:paraId="441E5CD7" w14:textId="77777777" w:rsidR="00130064" w:rsidRDefault="00130064" w:rsidP="00AC23C4">
            <w:pPr>
              <w:ind w:left="57" w:hanging="57"/>
              <w:rPr>
                <w:lang w:eastAsia="en-US"/>
              </w:rPr>
            </w:pPr>
          </w:p>
        </w:tc>
      </w:tr>
      <w:tr w:rsidR="00AC23C4" w14:paraId="1BE58CAB" w14:textId="77777777" w:rsidTr="00AC23C4">
        <w:tc>
          <w:tcPr>
            <w:tcW w:w="708" w:type="dxa"/>
            <w:shd w:val="clear" w:color="auto" w:fill="auto"/>
          </w:tcPr>
          <w:p w14:paraId="36932AAC" w14:textId="77777777" w:rsidR="00130064" w:rsidRPr="00FA38A0" w:rsidRDefault="00130064" w:rsidP="00130064">
            <w:pPr>
              <w:pStyle w:val="O0Nwnext"/>
            </w:pPr>
            <w:bookmarkStart w:id="2050" w:name="_Ref339711511"/>
            <w:r w:rsidRPr="007A0BC8">
              <w:t>(</w:t>
            </w:r>
            <w:fldSimple w:instr=" SEQ ( \* ARABIC \s 1 ">
              <w:r w:rsidR="00154D81">
                <w:rPr>
                  <w:noProof/>
                </w:rPr>
                <w:t>52</w:t>
              </w:r>
            </w:fldSimple>
            <w:r w:rsidRPr="007A0BC8">
              <w:t>)</w:t>
            </w:r>
            <w:bookmarkEnd w:id="2050"/>
          </w:p>
        </w:tc>
        <w:tc>
          <w:tcPr>
            <w:tcW w:w="851" w:type="dxa"/>
            <w:shd w:val="clear" w:color="auto" w:fill="auto"/>
          </w:tcPr>
          <w:p w14:paraId="46D8CD0B" w14:textId="77777777" w:rsidR="00130064" w:rsidRPr="00203D90" w:rsidRDefault="004F1373" w:rsidP="00130064">
            <w:pPr>
              <w:pStyle w:val="O0Nwnext"/>
              <w:rPr>
                <w:rStyle w:val="ChItalBold"/>
              </w:rPr>
            </w:pPr>
            <w:r w:rsidRPr="00203D90">
              <w:rPr>
                <w:rStyle w:val="ChItalBold"/>
              </w:rPr>
              <w:t>depang</w:t>
            </w:r>
          </w:p>
        </w:tc>
        <w:tc>
          <w:tcPr>
            <w:tcW w:w="913" w:type="dxa"/>
            <w:shd w:val="clear" w:color="auto" w:fill="auto"/>
          </w:tcPr>
          <w:p w14:paraId="063F008E" w14:textId="637C9189" w:rsidR="00130064" w:rsidRDefault="00B7093A" w:rsidP="00130064">
            <w:pPr>
              <w:pStyle w:val="O0Nwnext"/>
              <w:rPr>
                <w:lang w:eastAsia="en-US"/>
              </w:rPr>
            </w:pPr>
            <w:r>
              <w:rPr>
                <w:lang w:eastAsia="en-US"/>
              </w:rPr>
              <w:t>‘</w:t>
            </w:r>
            <w:r w:rsidR="00130064">
              <w:rPr>
                <w:lang w:eastAsia="en-US"/>
              </w:rPr>
              <w:t>front</w:t>
            </w:r>
            <w:r>
              <w:rPr>
                <w:lang w:eastAsia="en-US"/>
              </w:rPr>
              <w:t>’</w:t>
            </w:r>
          </w:p>
        </w:tc>
        <w:tc>
          <w:tcPr>
            <w:tcW w:w="1812" w:type="dxa"/>
            <w:shd w:val="clear" w:color="auto" w:fill="auto"/>
          </w:tcPr>
          <w:p w14:paraId="3A050E18" w14:textId="77777777" w:rsidR="00130064" w:rsidRPr="00720BFF" w:rsidRDefault="004F1373" w:rsidP="00130064">
            <w:pPr>
              <w:pStyle w:val="O0Nwnext"/>
              <w:rPr>
                <w:rStyle w:val="ChItalBold"/>
              </w:rPr>
            </w:pPr>
            <w:r w:rsidRPr="00720BFF">
              <w:rPr>
                <w:rStyle w:val="ChItalBold"/>
              </w:rPr>
              <w:t>bulang</w:t>
            </w:r>
            <w:r w:rsidR="00130064" w:rsidRPr="00720BFF">
              <w:rPr>
                <w:rStyle w:val="ChItalBold"/>
              </w:rPr>
              <w:t xml:space="preserve"> </w:t>
            </w:r>
            <w:r w:rsidRPr="00720BFF">
              <w:rPr>
                <w:rStyle w:val="ChItalBold"/>
              </w:rPr>
              <w:t>depang</w:t>
            </w:r>
          </w:p>
        </w:tc>
        <w:tc>
          <w:tcPr>
            <w:tcW w:w="2466" w:type="dxa"/>
            <w:vMerge w:val="restart"/>
            <w:shd w:val="clear" w:color="auto" w:fill="auto"/>
          </w:tcPr>
          <w:p w14:paraId="6EFA85A2" w14:textId="7D583BFE" w:rsidR="00130064" w:rsidRDefault="00B7093A" w:rsidP="00AC23C4">
            <w:pPr>
              <w:ind w:left="57" w:hanging="57"/>
              <w:rPr>
                <w:lang w:eastAsia="en-US"/>
              </w:rPr>
            </w:pPr>
            <w:r>
              <w:rPr>
                <w:lang w:eastAsia="en-US"/>
              </w:rPr>
              <w:t>‘</w:t>
            </w:r>
            <w:r w:rsidR="00130064">
              <w:rPr>
                <w:lang w:eastAsia="en-US"/>
              </w:rPr>
              <w:t>next month</w:t>
            </w:r>
            <w:r>
              <w:rPr>
                <w:lang w:eastAsia="en-US"/>
              </w:rPr>
              <w:t>’</w:t>
            </w:r>
            <w:r w:rsidR="00130064">
              <w:rPr>
                <w:lang w:eastAsia="en-US"/>
              </w:rPr>
              <w:t xml:space="preserve"> (Lit. </w:t>
            </w:r>
            <w:r>
              <w:rPr>
                <w:lang w:eastAsia="en-US"/>
              </w:rPr>
              <w:t>‘</w:t>
            </w:r>
            <w:r w:rsidR="00130064">
              <w:rPr>
                <w:lang w:eastAsia="en-US"/>
              </w:rPr>
              <w:t>month in front</w:t>
            </w:r>
            <w:r>
              <w:rPr>
                <w:lang w:eastAsia="en-US"/>
              </w:rPr>
              <w:t>’</w:t>
            </w:r>
            <w:r w:rsidR="00130064">
              <w:rPr>
                <w:lang w:eastAsia="en-US"/>
              </w:rPr>
              <w:t>)</w:t>
            </w:r>
          </w:p>
        </w:tc>
      </w:tr>
      <w:tr w:rsidR="00AC23C4" w14:paraId="3A6AD6EF" w14:textId="77777777" w:rsidTr="00AC23C4">
        <w:tc>
          <w:tcPr>
            <w:tcW w:w="708" w:type="dxa"/>
            <w:shd w:val="clear" w:color="auto" w:fill="auto"/>
          </w:tcPr>
          <w:p w14:paraId="5052367D" w14:textId="77777777" w:rsidR="00130064" w:rsidRPr="00363FFF" w:rsidRDefault="00130064" w:rsidP="00130064">
            <w:pPr>
              <w:pStyle w:val="TableCell0-2Break"/>
              <w:rPr>
                <w:lang w:eastAsia="en-US"/>
              </w:rPr>
            </w:pPr>
          </w:p>
        </w:tc>
        <w:tc>
          <w:tcPr>
            <w:tcW w:w="851" w:type="dxa"/>
            <w:shd w:val="clear" w:color="auto" w:fill="auto"/>
          </w:tcPr>
          <w:p w14:paraId="7D01465A" w14:textId="77777777" w:rsidR="00130064" w:rsidRPr="00363FFF" w:rsidRDefault="00130064" w:rsidP="00130064">
            <w:pPr>
              <w:pStyle w:val="TableCell0-2Break"/>
              <w:rPr>
                <w:lang w:eastAsia="en-US"/>
              </w:rPr>
            </w:pPr>
          </w:p>
        </w:tc>
        <w:tc>
          <w:tcPr>
            <w:tcW w:w="913" w:type="dxa"/>
            <w:shd w:val="clear" w:color="auto" w:fill="auto"/>
          </w:tcPr>
          <w:p w14:paraId="34F4EEF2" w14:textId="77777777" w:rsidR="00130064" w:rsidRDefault="00130064" w:rsidP="00130064">
            <w:pPr>
              <w:pStyle w:val="TableCell0-2Break"/>
              <w:rPr>
                <w:lang w:eastAsia="en-US"/>
              </w:rPr>
            </w:pPr>
          </w:p>
        </w:tc>
        <w:tc>
          <w:tcPr>
            <w:tcW w:w="1812" w:type="dxa"/>
            <w:shd w:val="clear" w:color="auto" w:fill="auto"/>
          </w:tcPr>
          <w:p w14:paraId="337F8452" w14:textId="77777777" w:rsidR="00130064" w:rsidRPr="00720BFF" w:rsidRDefault="00130064" w:rsidP="00130064">
            <w:pPr>
              <w:pStyle w:val="TableCell0-2Break"/>
              <w:rPr>
                <w:lang w:eastAsia="en-US"/>
              </w:rPr>
            </w:pPr>
            <w:r w:rsidRPr="00720BFF">
              <w:rPr>
                <w:lang w:eastAsia="en-US"/>
              </w:rPr>
              <w:t>month front</w:t>
            </w:r>
          </w:p>
        </w:tc>
        <w:tc>
          <w:tcPr>
            <w:tcW w:w="2466" w:type="dxa"/>
            <w:vMerge/>
            <w:shd w:val="clear" w:color="auto" w:fill="auto"/>
          </w:tcPr>
          <w:p w14:paraId="3E03FF6D" w14:textId="77777777" w:rsidR="00130064" w:rsidRDefault="00130064" w:rsidP="00130064">
            <w:pPr>
              <w:rPr>
                <w:lang w:eastAsia="en-US"/>
              </w:rPr>
            </w:pPr>
          </w:p>
        </w:tc>
      </w:tr>
    </w:tbl>
    <w:p w14:paraId="2FC45C9A" w14:textId="77777777" w:rsidR="00130064" w:rsidRDefault="00130064" w:rsidP="00130064">
      <w:pPr>
        <w:pStyle w:val="Body0010after"/>
      </w:pPr>
    </w:p>
    <w:p w14:paraId="1B214841" w14:textId="77777777" w:rsidR="00130064" w:rsidRDefault="00130064" w:rsidP="00130064">
      <w:pPr>
        <w:pStyle w:val="Heading3"/>
      </w:pPr>
      <w:bookmarkStart w:id="2051" w:name="_Ref350512657"/>
      <w:bookmarkStart w:id="2052" w:name="_Ref351641495"/>
      <w:bookmarkStart w:id="2053" w:name="_Ref351641602"/>
      <w:bookmarkStart w:id="2054" w:name="_Toc353454793"/>
      <w:bookmarkStart w:id="2055" w:name="_Toc367531132"/>
      <w:bookmarkStart w:id="2056" w:name="_Ref373936913"/>
      <w:bookmarkStart w:id="2057" w:name="_Toc440455574"/>
      <w:bookmarkStart w:id="2058" w:name="_Ref342375960"/>
      <w:bookmarkStart w:id="2059" w:name="_Toc342590053"/>
      <w:bookmarkStart w:id="2060" w:name="_Toc350360858"/>
      <w:r>
        <w:rPr>
          <w:lang w:eastAsia="en-US"/>
        </w:rPr>
        <w:t xml:space="preserve">Direction </w:t>
      </w:r>
      <w:bookmarkEnd w:id="2051"/>
      <w:bookmarkEnd w:id="2052"/>
      <w:bookmarkEnd w:id="2053"/>
      <w:bookmarkEnd w:id="2054"/>
      <w:bookmarkEnd w:id="2055"/>
      <w:r>
        <w:t>nouns</w:t>
      </w:r>
      <w:bookmarkEnd w:id="2056"/>
      <w:bookmarkEnd w:id="2057"/>
    </w:p>
    <w:p w14:paraId="66DDA3F4" w14:textId="0375709E" w:rsidR="00130064" w:rsidRDefault="00130064" w:rsidP="00DC7DC0">
      <w:pPr>
        <w:pStyle w:val="Body0005after"/>
        <w:rPr>
          <w:lang w:eastAsia="en-US"/>
        </w:rPr>
      </w:pPr>
      <w:r>
        <w:t xml:space="preserve">Direction nouns express cardinal directions and relative directions. The former designate the </w:t>
      </w:r>
      <w:r>
        <w:rPr>
          <w:rStyle w:val="st"/>
        </w:rPr>
        <w:t xml:space="preserve">four principal compass points, while the latter express left-right orientation. </w:t>
      </w:r>
      <w:r>
        <w:rPr>
          <w:lang w:eastAsia="en-US"/>
        </w:rPr>
        <w:t>The Papuan Malay direction nouns are presented in</w:t>
      </w:r>
      <w:r w:rsidR="00D3658E">
        <w:rPr>
          <w:lang w:eastAsia="en-US"/>
        </w:rPr>
        <w:t xml:space="preserve"> </w:t>
      </w:r>
      <w:r w:rsidR="00D3658E">
        <w:rPr>
          <w:lang w:eastAsia="en-US"/>
        </w:rPr>
        <w:fldChar w:fldCharType="begin"/>
      </w:r>
      <w:r w:rsidR="00D3658E">
        <w:rPr>
          <w:lang w:eastAsia="en-US"/>
        </w:rPr>
        <w:instrText xml:space="preserve"> REF _Ref401392176 \h </w:instrText>
      </w:r>
      <w:r w:rsidR="00D3658E">
        <w:rPr>
          <w:lang w:eastAsia="en-US"/>
        </w:rPr>
      </w:r>
      <w:r w:rsidR="00D3658E">
        <w:rPr>
          <w:lang w:eastAsia="en-US"/>
        </w:rPr>
        <w:fldChar w:fldCharType="separate"/>
      </w:r>
      <w:r w:rsidR="00154D81" w:rsidRPr="007A0BC8">
        <w:t xml:space="preserve">Table </w:t>
      </w:r>
      <w:r w:rsidR="00154D81">
        <w:rPr>
          <w:noProof/>
          <w:cs/>
        </w:rPr>
        <w:t>‎</w:t>
      </w:r>
      <w:r w:rsidR="00154D81">
        <w:rPr>
          <w:noProof/>
        </w:rPr>
        <w:t>5</w:t>
      </w:r>
      <w:r w:rsidR="00154D81">
        <w:t>.</w:t>
      </w:r>
      <w:r w:rsidR="00154D81">
        <w:rPr>
          <w:noProof/>
        </w:rPr>
        <w:t>5</w:t>
      </w:r>
      <w:r w:rsidR="00D3658E">
        <w:rPr>
          <w:lang w:eastAsia="en-US"/>
        </w:rPr>
        <w:fldChar w:fldCharType="end"/>
      </w:r>
      <w:r>
        <w:rPr>
          <w:lang w:eastAsia="en-US"/>
        </w:rPr>
        <w:t>, together with their token frequencies in the corpus (given their low token frequencies, most examples in this section are elicited).</w:t>
      </w:r>
    </w:p>
    <w:p w14:paraId="5FE7A646" w14:textId="77777777" w:rsidR="00130064" w:rsidRPr="007A0BC8" w:rsidRDefault="00130064" w:rsidP="00130064">
      <w:pPr>
        <w:pStyle w:val="Caption"/>
      </w:pPr>
      <w:bookmarkStart w:id="2061" w:name="_Ref401392176"/>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5</w:t>
        </w:r>
      </w:fldSimple>
      <w:bookmarkEnd w:id="2061"/>
      <w:r w:rsidRPr="007A0BC8">
        <w:t>:</w:t>
      </w:r>
      <w:r w:rsidRPr="007A0BC8">
        <w:tab/>
        <w:t xml:space="preserve">Papuan Malay </w:t>
      </w:r>
      <w:r>
        <w:t>cardinal and relative directions</w:t>
      </w:r>
    </w:p>
    <w:tbl>
      <w:tblPr>
        <w:tblW w:w="0" w:type="auto"/>
        <w:tblInd w:w="170" w:type="dxa"/>
        <w:tblBorders>
          <w:bottom w:val="single" w:sz="4" w:space="0" w:color="auto"/>
        </w:tblBorders>
        <w:tblLook w:val="01E0" w:firstRow="1" w:lastRow="1" w:firstColumn="1" w:lastColumn="1" w:noHBand="0" w:noVBand="0"/>
      </w:tblPr>
      <w:tblGrid>
        <w:gridCol w:w="964"/>
        <w:gridCol w:w="964"/>
        <w:gridCol w:w="964"/>
      </w:tblGrid>
      <w:tr w:rsidR="00130064" w:rsidRPr="00BF278E" w14:paraId="3B7D78BB" w14:textId="77777777" w:rsidTr="00F72982">
        <w:trPr>
          <w:tblHeader/>
        </w:trPr>
        <w:tc>
          <w:tcPr>
            <w:tcW w:w="964" w:type="dxa"/>
            <w:tcBorders>
              <w:top w:val="single" w:sz="4" w:space="0" w:color="auto"/>
              <w:bottom w:val="single" w:sz="4" w:space="0" w:color="auto"/>
            </w:tcBorders>
            <w:shd w:val="clear" w:color="auto" w:fill="auto"/>
          </w:tcPr>
          <w:p w14:paraId="54E2B514" w14:textId="77777777" w:rsidR="00130064" w:rsidRPr="00BF278E" w:rsidRDefault="00130064" w:rsidP="00130064">
            <w:pPr>
              <w:pStyle w:val="TableHd"/>
            </w:pPr>
            <w:r w:rsidRPr="00BF278E">
              <w:t>Item</w:t>
            </w:r>
          </w:p>
        </w:tc>
        <w:tc>
          <w:tcPr>
            <w:tcW w:w="964" w:type="dxa"/>
            <w:tcBorders>
              <w:top w:val="single" w:sz="4" w:space="0" w:color="auto"/>
              <w:bottom w:val="single" w:sz="4" w:space="0" w:color="auto"/>
            </w:tcBorders>
            <w:shd w:val="clear" w:color="auto" w:fill="auto"/>
          </w:tcPr>
          <w:p w14:paraId="18499E74" w14:textId="77777777" w:rsidR="00130064" w:rsidRPr="00BF278E" w:rsidRDefault="00130064" w:rsidP="00130064">
            <w:pPr>
              <w:pStyle w:val="TableHd"/>
            </w:pPr>
            <w:r w:rsidRPr="00BF278E">
              <w:t>Gloss</w:t>
            </w:r>
          </w:p>
        </w:tc>
        <w:tc>
          <w:tcPr>
            <w:tcW w:w="964" w:type="dxa"/>
            <w:tcBorders>
              <w:top w:val="single" w:sz="4" w:space="0" w:color="auto"/>
              <w:bottom w:val="single" w:sz="4" w:space="0" w:color="auto"/>
            </w:tcBorders>
            <w:shd w:val="clear" w:color="auto" w:fill="auto"/>
          </w:tcPr>
          <w:p w14:paraId="5B5087FA" w14:textId="77777777" w:rsidR="00130064" w:rsidRPr="00D738FB" w:rsidRDefault="00130064" w:rsidP="00130064">
            <w:pPr>
              <w:pStyle w:val="TableHd"/>
            </w:pPr>
            <w:r w:rsidRPr="00D738FB">
              <w:t># tokens</w:t>
            </w:r>
          </w:p>
        </w:tc>
      </w:tr>
      <w:tr w:rsidR="00130064" w:rsidRPr="00BF278E" w14:paraId="4EF38DD7" w14:textId="77777777" w:rsidTr="00F72982">
        <w:tc>
          <w:tcPr>
            <w:tcW w:w="964" w:type="dxa"/>
            <w:tcBorders>
              <w:top w:val="single" w:sz="4" w:space="0" w:color="auto"/>
            </w:tcBorders>
            <w:shd w:val="clear" w:color="auto" w:fill="auto"/>
          </w:tcPr>
          <w:p w14:paraId="578D81E3" w14:textId="77777777" w:rsidR="00130064" w:rsidRPr="00BF278E" w:rsidRDefault="00130064" w:rsidP="00130064">
            <w:pPr>
              <w:pStyle w:val="TableCell2-0"/>
              <w:rPr>
                <w:rStyle w:val="ChItalBold"/>
              </w:rPr>
            </w:pPr>
            <w:r w:rsidRPr="00BF278E">
              <w:rPr>
                <w:rStyle w:val="ChItalBold"/>
              </w:rPr>
              <w:t>utara</w:t>
            </w:r>
          </w:p>
        </w:tc>
        <w:tc>
          <w:tcPr>
            <w:tcW w:w="964" w:type="dxa"/>
            <w:tcBorders>
              <w:top w:val="single" w:sz="4" w:space="0" w:color="auto"/>
            </w:tcBorders>
            <w:shd w:val="clear" w:color="auto" w:fill="auto"/>
          </w:tcPr>
          <w:p w14:paraId="6ABCC724" w14:textId="0C7D58EC" w:rsidR="00130064" w:rsidRPr="00BF278E" w:rsidRDefault="00B7093A" w:rsidP="00130064">
            <w:pPr>
              <w:pStyle w:val="TableCell2-0"/>
            </w:pPr>
            <w:r>
              <w:t>‘</w:t>
            </w:r>
            <w:r w:rsidR="00130064" w:rsidRPr="00BF278E">
              <w:t>north</w:t>
            </w:r>
            <w:r>
              <w:t>’</w:t>
            </w:r>
          </w:p>
        </w:tc>
        <w:tc>
          <w:tcPr>
            <w:tcW w:w="964" w:type="dxa"/>
            <w:tcBorders>
              <w:top w:val="single" w:sz="4" w:space="0" w:color="auto"/>
            </w:tcBorders>
            <w:shd w:val="clear" w:color="auto" w:fill="auto"/>
          </w:tcPr>
          <w:p w14:paraId="67309C92" w14:textId="77777777" w:rsidR="00130064" w:rsidRPr="00D738FB" w:rsidRDefault="00130064" w:rsidP="00AC23C4">
            <w:pPr>
              <w:pStyle w:val="TableCell2-0"/>
              <w:ind w:right="170"/>
              <w:jc w:val="right"/>
            </w:pPr>
            <w:r>
              <w:t>---</w:t>
            </w:r>
          </w:p>
        </w:tc>
      </w:tr>
      <w:tr w:rsidR="00130064" w:rsidRPr="007864B6" w14:paraId="5EC82B23" w14:textId="77777777" w:rsidTr="00F72982">
        <w:tc>
          <w:tcPr>
            <w:tcW w:w="964" w:type="dxa"/>
            <w:shd w:val="clear" w:color="auto" w:fill="auto"/>
          </w:tcPr>
          <w:p w14:paraId="70955428" w14:textId="77777777" w:rsidR="00130064" w:rsidRPr="007864B6" w:rsidRDefault="004F1373" w:rsidP="00130064">
            <w:pPr>
              <w:rPr>
                <w:rStyle w:val="ChItalBold"/>
              </w:rPr>
            </w:pPr>
            <w:r w:rsidRPr="007864B6">
              <w:rPr>
                <w:rStyle w:val="ChItalBold"/>
              </w:rPr>
              <w:t>slatang</w:t>
            </w:r>
          </w:p>
        </w:tc>
        <w:tc>
          <w:tcPr>
            <w:tcW w:w="964" w:type="dxa"/>
            <w:shd w:val="clear" w:color="auto" w:fill="auto"/>
          </w:tcPr>
          <w:p w14:paraId="2BCA87AE" w14:textId="5E05E29D" w:rsidR="00130064" w:rsidRPr="007864B6" w:rsidRDefault="00B7093A" w:rsidP="00130064">
            <w:r>
              <w:t>‘</w:t>
            </w:r>
            <w:r w:rsidR="00130064" w:rsidRPr="007864B6">
              <w:t>south</w:t>
            </w:r>
            <w:r>
              <w:t>’</w:t>
            </w:r>
          </w:p>
        </w:tc>
        <w:tc>
          <w:tcPr>
            <w:tcW w:w="964" w:type="dxa"/>
            <w:shd w:val="clear" w:color="auto" w:fill="auto"/>
          </w:tcPr>
          <w:p w14:paraId="13C3EF83" w14:textId="77777777" w:rsidR="00130064" w:rsidRPr="00D738FB" w:rsidRDefault="00130064" w:rsidP="00AC23C4">
            <w:pPr>
              <w:ind w:right="170"/>
              <w:jc w:val="right"/>
            </w:pPr>
            <w:r>
              <w:t>---</w:t>
            </w:r>
          </w:p>
        </w:tc>
      </w:tr>
      <w:tr w:rsidR="00130064" w:rsidRPr="007864B6" w14:paraId="3C3E59B5" w14:textId="77777777" w:rsidTr="00F72982">
        <w:tc>
          <w:tcPr>
            <w:tcW w:w="964" w:type="dxa"/>
            <w:shd w:val="clear" w:color="auto" w:fill="auto"/>
          </w:tcPr>
          <w:p w14:paraId="402BC08C" w14:textId="77777777" w:rsidR="00130064" w:rsidRPr="007864B6" w:rsidRDefault="00130064" w:rsidP="00130064">
            <w:pPr>
              <w:rPr>
                <w:rStyle w:val="ChItalBold"/>
              </w:rPr>
            </w:pPr>
            <w:r w:rsidRPr="007864B6">
              <w:rPr>
                <w:rStyle w:val="ChItalBold"/>
              </w:rPr>
              <w:t>barat</w:t>
            </w:r>
          </w:p>
        </w:tc>
        <w:tc>
          <w:tcPr>
            <w:tcW w:w="964" w:type="dxa"/>
            <w:shd w:val="clear" w:color="auto" w:fill="auto"/>
          </w:tcPr>
          <w:p w14:paraId="698684BD" w14:textId="1AA40B4E" w:rsidR="00130064" w:rsidRPr="007864B6" w:rsidRDefault="00B7093A" w:rsidP="00130064">
            <w:r>
              <w:t>‘</w:t>
            </w:r>
            <w:r w:rsidR="00130064" w:rsidRPr="007864B6">
              <w:t>west</w:t>
            </w:r>
            <w:r>
              <w:t>’</w:t>
            </w:r>
          </w:p>
        </w:tc>
        <w:tc>
          <w:tcPr>
            <w:tcW w:w="964" w:type="dxa"/>
            <w:shd w:val="clear" w:color="auto" w:fill="auto"/>
          </w:tcPr>
          <w:p w14:paraId="689F243E" w14:textId="77777777" w:rsidR="00130064" w:rsidRPr="00D738FB" w:rsidRDefault="00130064" w:rsidP="00AC23C4">
            <w:pPr>
              <w:ind w:right="170"/>
              <w:jc w:val="right"/>
            </w:pPr>
            <w:r>
              <w:t>10</w:t>
            </w:r>
          </w:p>
        </w:tc>
      </w:tr>
      <w:tr w:rsidR="00130064" w:rsidRPr="007864B6" w14:paraId="4F841CD3" w14:textId="77777777" w:rsidTr="00F72982">
        <w:tc>
          <w:tcPr>
            <w:tcW w:w="964" w:type="dxa"/>
            <w:shd w:val="clear" w:color="auto" w:fill="auto"/>
          </w:tcPr>
          <w:p w14:paraId="3F043FE8" w14:textId="77777777" w:rsidR="00130064" w:rsidRPr="007864B6" w:rsidRDefault="00130064" w:rsidP="00130064">
            <w:pPr>
              <w:rPr>
                <w:rStyle w:val="ChItalBold"/>
              </w:rPr>
            </w:pPr>
            <w:r w:rsidRPr="007864B6">
              <w:rPr>
                <w:rStyle w:val="ChItalBold"/>
              </w:rPr>
              <w:t>timur</w:t>
            </w:r>
          </w:p>
        </w:tc>
        <w:tc>
          <w:tcPr>
            <w:tcW w:w="964" w:type="dxa"/>
            <w:shd w:val="clear" w:color="auto" w:fill="auto"/>
          </w:tcPr>
          <w:p w14:paraId="2114883E" w14:textId="4505743E" w:rsidR="00130064" w:rsidRPr="007864B6" w:rsidRDefault="00B7093A" w:rsidP="00130064">
            <w:r>
              <w:t>‘</w:t>
            </w:r>
            <w:r w:rsidR="00130064" w:rsidRPr="007864B6">
              <w:t>east</w:t>
            </w:r>
            <w:r>
              <w:t>’</w:t>
            </w:r>
          </w:p>
        </w:tc>
        <w:tc>
          <w:tcPr>
            <w:tcW w:w="964" w:type="dxa"/>
            <w:shd w:val="clear" w:color="auto" w:fill="auto"/>
          </w:tcPr>
          <w:p w14:paraId="2BBB67A6" w14:textId="77777777" w:rsidR="00130064" w:rsidRPr="00D738FB" w:rsidRDefault="00130064" w:rsidP="00AC23C4">
            <w:pPr>
              <w:ind w:right="170"/>
              <w:jc w:val="right"/>
            </w:pPr>
            <w:r>
              <w:t>5</w:t>
            </w:r>
          </w:p>
        </w:tc>
      </w:tr>
      <w:tr w:rsidR="00130064" w:rsidRPr="007864B6" w14:paraId="058B2306" w14:textId="77777777" w:rsidTr="00F72982">
        <w:tc>
          <w:tcPr>
            <w:tcW w:w="964" w:type="dxa"/>
            <w:shd w:val="clear" w:color="auto" w:fill="auto"/>
          </w:tcPr>
          <w:p w14:paraId="1A52BC79" w14:textId="77777777" w:rsidR="00130064" w:rsidRPr="007864B6" w:rsidRDefault="00130064" w:rsidP="00130064">
            <w:pPr>
              <w:rPr>
                <w:rStyle w:val="ChItalBold"/>
              </w:rPr>
            </w:pPr>
            <w:r>
              <w:rPr>
                <w:rStyle w:val="ChItalBold"/>
              </w:rPr>
              <w:t>kiri</w:t>
            </w:r>
          </w:p>
        </w:tc>
        <w:tc>
          <w:tcPr>
            <w:tcW w:w="964" w:type="dxa"/>
            <w:shd w:val="clear" w:color="auto" w:fill="auto"/>
          </w:tcPr>
          <w:p w14:paraId="73151E0F" w14:textId="620C5252" w:rsidR="00130064" w:rsidRPr="007864B6" w:rsidRDefault="00B7093A" w:rsidP="00130064">
            <w:r>
              <w:t>‘</w:t>
            </w:r>
            <w:r w:rsidR="00130064">
              <w:t>left</w:t>
            </w:r>
            <w:r>
              <w:t>’</w:t>
            </w:r>
          </w:p>
        </w:tc>
        <w:tc>
          <w:tcPr>
            <w:tcW w:w="964" w:type="dxa"/>
            <w:shd w:val="clear" w:color="auto" w:fill="auto"/>
          </w:tcPr>
          <w:p w14:paraId="0C2F16D2" w14:textId="77777777" w:rsidR="00130064" w:rsidRPr="00D738FB" w:rsidRDefault="00130064" w:rsidP="00AC23C4">
            <w:pPr>
              <w:ind w:right="170"/>
              <w:jc w:val="right"/>
            </w:pPr>
            <w:r>
              <w:t>1</w:t>
            </w:r>
          </w:p>
        </w:tc>
      </w:tr>
      <w:tr w:rsidR="00130064" w:rsidRPr="00BF278E" w14:paraId="4AB38C81" w14:textId="77777777" w:rsidTr="00F72982">
        <w:tc>
          <w:tcPr>
            <w:tcW w:w="964" w:type="dxa"/>
            <w:shd w:val="clear" w:color="auto" w:fill="auto"/>
          </w:tcPr>
          <w:p w14:paraId="45CB6184" w14:textId="77777777" w:rsidR="00130064" w:rsidRPr="007864B6" w:rsidRDefault="004F1373" w:rsidP="00130064">
            <w:pPr>
              <w:pStyle w:val="TableCell0-2Break"/>
              <w:rPr>
                <w:rStyle w:val="ChItalBold"/>
              </w:rPr>
            </w:pPr>
            <w:r>
              <w:rPr>
                <w:rStyle w:val="ChItalBold"/>
              </w:rPr>
              <w:t>kanang</w:t>
            </w:r>
          </w:p>
        </w:tc>
        <w:tc>
          <w:tcPr>
            <w:tcW w:w="964" w:type="dxa"/>
            <w:shd w:val="clear" w:color="auto" w:fill="auto"/>
          </w:tcPr>
          <w:p w14:paraId="2668D19B" w14:textId="71FAF541" w:rsidR="00130064" w:rsidRDefault="00B7093A" w:rsidP="00130064">
            <w:pPr>
              <w:pStyle w:val="TableCell0-2Break"/>
            </w:pPr>
            <w:r>
              <w:t>‘</w:t>
            </w:r>
            <w:r w:rsidR="00130064">
              <w:t>right</w:t>
            </w:r>
          </w:p>
        </w:tc>
        <w:tc>
          <w:tcPr>
            <w:tcW w:w="964" w:type="dxa"/>
            <w:shd w:val="clear" w:color="auto" w:fill="auto"/>
          </w:tcPr>
          <w:p w14:paraId="1E3DFA2F" w14:textId="77777777" w:rsidR="00130064" w:rsidRPr="00D738FB" w:rsidRDefault="00130064" w:rsidP="00AC23C4">
            <w:pPr>
              <w:pStyle w:val="TableCell0-2Break"/>
              <w:ind w:right="170"/>
              <w:jc w:val="right"/>
            </w:pPr>
            <w:r>
              <w:t>2</w:t>
            </w:r>
          </w:p>
        </w:tc>
      </w:tr>
    </w:tbl>
    <w:p w14:paraId="652209E0" w14:textId="77777777" w:rsidR="00130064" w:rsidRDefault="00130064" w:rsidP="00DC7DC0">
      <w:pPr>
        <w:pStyle w:val="Body0005after05before"/>
      </w:pPr>
      <w:r>
        <w:t>Direction nouns have the following distributional properties:</w:t>
      </w:r>
    </w:p>
    <w:p w14:paraId="65E1CE7C" w14:textId="073499EE" w:rsidR="00130064" w:rsidRDefault="00130064" w:rsidP="006D26B6">
      <w:pPr>
        <w:pStyle w:val="I0Indented"/>
        <w:numPr>
          <w:ilvl w:val="0"/>
          <w:numId w:val="82"/>
        </w:numPr>
        <w:ind w:left="1134" w:hanging="567"/>
        <w:rPr>
          <w:lang w:eastAsia="en-US"/>
        </w:rPr>
      </w:pPr>
      <w:r w:rsidRPr="005264C6">
        <w:rPr>
          <w:lang w:eastAsia="en-US"/>
        </w:rPr>
        <w:t xml:space="preserve">Direction nouns occur </w:t>
      </w:r>
      <w:r w:rsidRPr="005264C6">
        <w:t xml:space="preserve">in </w:t>
      </w:r>
      <w:r w:rsidRPr="005264C6">
        <w:rPr>
          <w:lang w:eastAsia="en-US"/>
        </w:rPr>
        <w:t xml:space="preserve">prepositional phrases as </w:t>
      </w:r>
      <w:r w:rsidRPr="005264C6">
        <w:t>independent heads</w:t>
      </w:r>
      <w:r w:rsidR="00927D3C" w:rsidRPr="005264C6">
        <w:t xml:space="preserve"> of the </w:t>
      </w:r>
      <w:r w:rsidR="005264C6" w:rsidRPr="005264C6">
        <w:t xml:space="preserve">noun phrase </w:t>
      </w:r>
      <w:r w:rsidR="006C7E59">
        <w:t xml:space="preserve">within </w:t>
      </w:r>
      <w:r w:rsidR="005264C6" w:rsidRPr="005264C6">
        <w:t xml:space="preserve">the </w:t>
      </w:r>
      <w:r w:rsidR="005264C6" w:rsidRPr="005264C6">
        <w:rPr>
          <w:lang w:eastAsia="en-US"/>
        </w:rPr>
        <w:t>prepositional phrase</w:t>
      </w:r>
      <w:r w:rsidRPr="005264C6">
        <w:t xml:space="preserve">; they </w:t>
      </w:r>
      <w:r w:rsidR="008D5AE2">
        <w:t xml:space="preserve">are </w:t>
      </w:r>
      <w:r w:rsidR="007C6557">
        <w:t>unattested</w:t>
      </w:r>
      <w:r w:rsidR="007C6557" w:rsidRPr="005264C6">
        <w:t xml:space="preserve"> </w:t>
      </w:r>
      <w:r w:rsidRPr="005264C6">
        <w:t>as head nominals in unembedd</w:t>
      </w:r>
      <w:r>
        <w:t>ed noun phrases</w:t>
      </w:r>
      <w:r>
        <w:rPr>
          <w:lang w:eastAsia="en-US"/>
        </w:rPr>
        <w:t>.</w:t>
      </w:r>
    </w:p>
    <w:p w14:paraId="22BB4B68" w14:textId="77777777" w:rsidR="00130064" w:rsidRDefault="00130064" w:rsidP="006D26B6">
      <w:pPr>
        <w:pStyle w:val="I0Indented"/>
        <w:numPr>
          <w:ilvl w:val="0"/>
          <w:numId w:val="82"/>
        </w:numPr>
        <w:ind w:left="1134" w:hanging="567"/>
        <w:rPr>
          <w:lang w:eastAsia="en-US"/>
        </w:rPr>
      </w:pPr>
      <w:r>
        <w:rPr>
          <w:lang w:eastAsia="en-US"/>
        </w:rPr>
        <w:t>Direction nouns have adnominal uses; that is, they occur in noun phrases with a preceding noun as nominal head.</w:t>
      </w:r>
    </w:p>
    <w:p w14:paraId="06489EE4" w14:textId="77777777" w:rsidR="00130064" w:rsidRDefault="00130064" w:rsidP="006D26B6">
      <w:pPr>
        <w:pStyle w:val="I05I"/>
        <w:numPr>
          <w:ilvl w:val="0"/>
          <w:numId w:val="82"/>
        </w:numPr>
        <w:ind w:left="1134" w:hanging="567"/>
        <w:rPr>
          <w:lang w:eastAsia="en-US"/>
        </w:rPr>
      </w:pPr>
      <w:r>
        <w:rPr>
          <w:lang w:eastAsia="en-US"/>
        </w:rPr>
        <w:t xml:space="preserve">Direction nouns can be modified with </w:t>
      </w:r>
      <w:r>
        <w:t>adnominally used demonstratives or locatives.</w:t>
      </w:r>
    </w:p>
    <w:p w14:paraId="2B043698" w14:textId="77777777" w:rsidR="00130064" w:rsidRDefault="00130064" w:rsidP="00DC7DC0">
      <w:pPr>
        <w:pStyle w:val="Body0005after05before"/>
      </w:pPr>
      <w:r>
        <w:t>Direction nouns are distinct from common nouns (§</w:t>
      </w:r>
      <w:r>
        <w:fldChar w:fldCharType="begin"/>
      </w:r>
      <w:r>
        <w:instrText xml:space="preserve"> REF _Ref342375954 \w \h </w:instrText>
      </w:r>
      <w:r>
        <w:fldChar w:fldCharType="separate"/>
      </w:r>
      <w:r w:rsidR="00154D81">
        <w:rPr>
          <w:cs/>
        </w:rPr>
        <w:t>‎</w:t>
      </w:r>
      <w:r w:rsidR="00154D81">
        <w:t>5.2.1</w:t>
      </w:r>
      <w:r>
        <w:fldChar w:fldCharType="end"/>
      </w:r>
      <w:r>
        <w:t>) and location nouns (§</w:t>
      </w:r>
      <w:r>
        <w:fldChar w:fldCharType="begin"/>
      </w:r>
      <w:r>
        <w:instrText xml:space="preserve"> REF _Ref322531172 \w \h </w:instrText>
      </w:r>
      <w:r>
        <w:fldChar w:fldCharType="separate"/>
      </w:r>
      <w:r w:rsidR="00154D81">
        <w:rPr>
          <w:cs/>
        </w:rPr>
        <w:t>‎</w:t>
      </w:r>
      <w:r w:rsidR="00154D81">
        <w:t>5.2.3</w:t>
      </w:r>
      <w:r>
        <w:fldChar w:fldCharType="end"/>
      </w:r>
      <w:r>
        <w:t>) in terms of the following properties:</w:t>
      </w:r>
    </w:p>
    <w:p w14:paraId="5BAF2DAC" w14:textId="27A7C8A1" w:rsidR="00130064" w:rsidRDefault="00130064" w:rsidP="006D26B6">
      <w:pPr>
        <w:pStyle w:val="I0Indented"/>
        <w:numPr>
          <w:ilvl w:val="0"/>
          <w:numId w:val="68"/>
        </w:numPr>
      </w:pPr>
      <w:r>
        <w:t xml:space="preserve">Contrasting with common nouns, direction nouns </w:t>
      </w:r>
      <w:r>
        <w:rPr>
          <w:lang w:eastAsia="en-US"/>
        </w:rPr>
        <w:t xml:space="preserve">(a) </w:t>
      </w:r>
      <w:r w:rsidR="008D5AE2">
        <w:rPr>
          <w:lang w:eastAsia="en-US"/>
        </w:rPr>
        <w:t xml:space="preserve">are </w:t>
      </w:r>
      <w:r w:rsidR="007C6557">
        <w:t>unattested</w:t>
      </w:r>
      <w:r w:rsidR="008D5AE2">
        <w:rPr>
          <w:lang w:eastAsia="en-US"/>
        </w:rPr>
        <w:t xml:space="preserve"> </w:t>
      </w:r>
      <w:r w:rsidR="007C6557">
        <w:rPr>
          <w:lang w:eastAsia="en-US"/>
        </w:rPr>
        <w:t>as</w:t>
      </w:r>
      <w:r w:rsidR="008D5AE2">
        <w:rPr>
          <w:lang w:eastAsia="en-US"/>
        </w:rPr>
        <w:t xml:space="preserve"> </w:t>
      </w:r>
      <w:r>
        <w:rPr>
          <w:lang w:eastAsia="en-US"/>
        </w:rPr>
        <w:t>head</w:t>
      </w:r>
      <w:r w:rsidR="007C6557">
        <w:rPr>
          <w:lang w:eastAsia="en-US"/>
        </w:rPr>
        <w:t>s of</w:t>
      </w:r>
      <w:r>
        <w:rPr>
          <w:lang w:eastAsia="en-US"/>
        </w:rPr>
        <w:t xml:space="preserve"> </w:t>
      </w:r>
      <w:r w:rsidR="00CE7A06">
        <w:rPr>
          <w:lang w:eastAsia="en-US"/>
        </w:rPr>
        <w:t xml:space="preserve">unembedded </w:t>
      </w:r>
      <w:r>
        <w:rPr>
          <w:lang w:eastAsia="en-US"/>
        </w:rPr>
        <w:t xml:space="preserve">noun phrases, (b) </w:t>
      </w:r>
      <w:r>
        <w:t xml:space="preserve">are only modified with demonstratives and locatives, and (c) </w:t>
      </w:r>
      <w:r w:rsidR="008D5AE2">
        <w:rPr>
          <w:lang w:eastAsia="en-US"/>
        </w:rPr>
        <w:t xml:space="preserve">are </w:t>
      </w:r>
      <w:r w:rsidR="007C6557">
        <w:t>unattested</w:t>
      </w:r>
      <w:r w:rsidR="008D5AE2">
        <w:rPr>
          <w:lang w:eastAsia="en-US"/>
        </w:rPr>
        <w:t xml:space="preserve"> </w:t>
      </w:r>
      <w:r w:rsidRPr="00674BB1">
        <w:t>in adnominal possessive constructions</w:t>
      </w:r>
      <w:r>
        <w:t>,</w:t>
      </w:r>
      <w:r w:rsidRPr="00674BB1">
        <w:t xml:space="preserve"> </w:t>
      </w:r>
      <w:r>
        <w:t>n</w:t>
      </w:r>
      <w:r w:rsidRPr="00674BB1">
        <w:t xml:space="preserve">either as the possessor </w:t>
      </w:r>
      <w:r>
        <w:t>n</w:t>
      </w:r>
      <w:r w:rsidRPr="00674BB1">
        <w:t xml:space="preserve">or </w:t>
      </w:r>
      <w:r>
        <w:t xml:space="preserve">as the </w:t>
      </w:r>
      <w:r w:rsidRPr="00674BB1">
        <w:t>possessum</w:t>
      </w:r>
      <w:r>
        <w:t>.</w:t>
      </w:r>
    </w:p>
    <w:p w14:paraId="6A78121F" w14:textId="62ECD23E" w:rsidR="00130064" w:rsidRDefault="00130064" w:rsidP="006D26B6">
      <w:pPr>
        <w:pStyle w:val="I05I"/>
        <w:numPr>
          <w:ilvl w:val="0"/>
          <w:numId w:val="68"/>
        </w:numPr>
      </w:pPr>
      <w:r>
        <w:t xml:space="preserve">Contrasting with location nouns, direction nouns with juxtaposed adnominal nouns </w:t>
      </w:r>
      <w:r w:rsidR="007C6557">
        <w:t xml:space="preserve">are unattested </w:t>
      </w:r>
      <w:r>
        <w:t>when employed as nominals in prepositional phrases.</w:t>
      </w:r>
    </w:p>
    <w:p w14:paraId="1B5C2C05" w14:textId="53428763" w:rsidR="00130064" w:rsidRDefault="00130064" w:rsidP="00DC7DC0">
      <w:pPr>
        <w:pStyle w:val="Body0005after"/>
      </w:pPr>
      <w:r>
        <w:t xml:space="preserve">Direction nouns typically occur as complements in prepositional phrases, as shown with the four cardinal directions in </w:t>
      </w:r>
      <w:r>
        <w:fldChar w:fldCharType="begin"/>
      </w:r>
      <w:r>
        <w:instrText xml:space="preserve"> REF _Ref350444849 \h </w:instrText>
      </w:r>
      <w:r>
        <w:fldChar w:fldCharType="separate"/>
      </w:r>
      <w:r w:rsidR="00154D81" w:rsidRPr="00F129D3">
        <w:t>(</w:t>
      </w:r>
      <w:r w:rsidR="00154D81">
        <w:rPr>
          <w:noProof/>
        </w:rPr>
        <w:t>53</w:t>
      </w:r>
      <w:r w:rsidR="00154D81" w:rsidRPr="00F129D3">
        <w:t>)</w:t>
      </w:r>
      <w:r>
        <w:fldChar w:fldCharType="end"/>
      </w:r>
      <w:r>
        <w:t xml:space="preserve"> to </w:t>
      </w:r>
      <w:r>
        <w:fldChar w:fldCharType="begin"/>
      </w:r>
      <w:r>
        <w:instrText xml:space="preserve"> REF _Ref350441456 \h </w:instrText>
      </w:r>
      <w:r>
        <w:fldChar w:fldCharType="separate"/>
      </w:r>
      <w:r w:rsidR="00154D81" w:rsidRPr="00F129D3">
        <w:t>(</w:t>
      </w:r>
      <w:r w:rsidR="00154D81">
        <w:rPr>
          <w:noProof/>
        </w:rPr>
        <w:t>56</w:t>
      </w:r>
      <w:r w:rsidR="00154D81" w:rsidRPr="00F129D3">
        <w:t>)</w:t>
      </w:r>
      <w:r>
        <w:fldChar w:fldCharType="end"/>
      </w:r>
      <w:r>
        <w:t xml:space="preserve"> and the two relative directions in </w:t>
      </w:r>
      <w:r>
        <w:fldChar w:fldCharType="begin"/>
      </w:r>
      <w:r>
        <w:instrText xml:space="preserve"> REF _Ref350438739 \h </w:instrText>
      </w:r>
      <w:r>
        <w:fldChar w:fldCharType="separate"/>
      </w:r>
      <w:r w:rsidR="00154D81" w:rsidRPr="00F129D3">
        <w:t>(</w:t>
      </w:r>
      <w:r w:rsidR="00154D81">
        <w:rPr>
          <w:noProof/>
        </w:rPr>
        <w:t>57</w:t>
      </w:r>
      <w:r w:rsidR="00154D81" w:rsidRPr="00F129D3">
        <w:t>)</w:t>
      </w:r>
      <w:r>
        <w:fldChar w:fldCharType="end"/>
      </w:r>
      <w:r>
        <w:t xml:space="preserve"> and </w:t>
      </w:r>
      <w:r>
        <w:fldChar w:fldCharType="begin"/>
      </w:r>
      <w:r>
        <w:instrText xml:space="preserve"> REF _Ref350438741 \h </w:instrText>
      </w:r>
      <w:r>
        <w:fldChar w:fldCharType="separate"/>
      </w:r>
      <w:r w:rsidR="00154D81" w:rsidRPr="00F129D3">
        <w:t>(</w:t>
      </w:r>
      <w:r w:rsidR="00154D81">
        <w:rPr>
          <w:noProof/>
        </w:rPr>
        <w:t>58</w:t>
      </w:r>
      <w:r w:rsidR="00154D81" w:rsidRPr="00F129D3">
        <w:t>)</w:t>
      </w:r>
      <w:r>
        <w:fldChar w:fldCharType="end"/>
      </w:r>
      <w:r>
        <w:t xml:space="preserve">. Direction nouns can be modified with demonstratives as in </w:t>
      </w:r>
      <w:r w:rsidRPr="001F1D5A">
        <w:rPr>
          <w:rStyle w:val="ChItalBold"/>
        </w:rPr>
        <w:t>utara ini</w:t>
      </w:r>
      <w:r>
        <w:t xml:space="preserve"> </w:t>
      </w:r>
      <w:r w:rsidR="00B7093A">
        <w:t>‘</w:t>
      </w:r>
      <w:r>
        <w:t>this north</w:t>
      </w:r>
      <w:r w:rsidR="00B7093A">
        <w:t>’</w:t>
      </w:r>
      <w:r>
        <w:t xml:space="preserve"> in </w:t>
      </w:r>
      <w:r>
        <w:fldChar w:fldCharType="begin"/>
      </w:r>
      <w:r>
        <w:instrText xml:space="preserve"> REF _Ref350444849 \h </w:instrText>
      </w:r>
      <w:r>
        <w:fldChar w:fldCharType="separate"/>
      </w:r>
      <w:r w:rsidR="00154D81" w:rsidRPr="00F129D3">
        <w:t>(</w:t>
      </w:r>
      <w:r w:rsidR="00154D81">
        <w:rPr>
          <w:noProof/>
        </w:rPr>
        <w:t>53</w:t>
      </w:r>
      <w:r w:rsidR="00154D81" w:rsidRPr="00F129D3">
        <w:t>)</w:t>
      </w:r>
      <w:r>
        <w:fldChar w:fldCharType="end"/>
      </w:r>
      <w:r>
        <w:t xml:space="preserve"> or </w:t>
      </w:r>
      <w:r w:rsidRPr="001F1D5A">
        <w:rPr>
          <w:rStyle w:val="ChItalBold"/>
        </w:rPr>
        <w:t>kiri ini</w:t>
      </w:r>
      <w:r>
        <w:t xml:space="preserve"> </w:t>
      </w:r>
      <w:r w:rsidR="00B7093A">
        <w:t>‘</w:t>
      </w:r>
      <w:r>
        <w:t>this left</w:t>
      </w:r>
      <w:r w:rsidR="00B7093A">
        <w:t>’</w:t>
      </w:r>
      <w:r>
        <w:t xml:space="preserve"> in </w:t>
      </w:r>
      <w:r>
        <w:fldChar w:fldCharType="begin"/>
      </w:r>
      <w:r>
        <w:instrText xml:space="preserve"> REF _Ref350438739 \h </w:instrText>
      </w:r>
      <w:r>
        <w:fldChar w:fldCharType="separate"/>
      </w:r>
      <w:r w:rsidR="00154D81" w:rsidRPr="00F129D3">
        <w:t>(</w:t>
      </w:r>
      <w:r w:rsidR="00154D81">
        <w:rPr>
          <w:noProof/>
        </w:rPr>
        <w:t>57</w:t>
      </w:r>
      <w:r w:rsidR="00154D81" w:rsidRPr="00F129D3">
        <w:t>)</w:t>
      </w:r>
      <w:r>
        <w:fldChar w:fldCharType="end"/>
      </w:r>
      <w:r>
        <w:t xml:space="preserve">, or with locatives as in </w:t>
      </w:r>
      <w:r w:rsidR="004F1373" w:rsidRPr="001F1D5A">
        <w:rPr>
          <w:rStyle w:val="ChItalBold"/>
        </w:rPr>
        <w:t>slatang</w:t>
      </w:r>
      <w:r w:rsidRPr="001F1D5A">
        <w:rPr>
          <w:rStyle w:val="ChItalBold"/>
        </w:rPr>
        <w:t xml:space="preserve"> sana</w:t>
      </w:r>
      <w:r>
        <w:t xml:space="preserve"> </w:t>
      </w:r>
      <w:r w:rsidR="00B7093A">
        <w:t>‘</w:t>
      </w:r>
      <w:r>
        <w:t>south over there</w:t>
      </w:r>
      <w:r w:rsidR="00B7093A">
        <w:t>’</w:t>
      </w:r>
      <w:r>
        <w:t xml:space="preserve"> in </w:t>
      </w:r>
      <w:r>
        <w:fldChar w:fldCharType="begin"/>
      </w:r>
      <w:r>
        <w:instrText xml:space="preserve"> REF _Ref350441454 \h </w:instrText>
      </w:r>
      <w:r>
        <w:fldChar w:fldCharType="separate"/>
      </w:r>
      <w:r w:rsidR="00154D81" w:rsidRPr="00F129D3">
        <w:t>(</w:t>
      </w:r>
      <w:r w:rsidR="00154D81">
        <w:rPr>
          <w:noProof/>
        </w:rPr>
        <w:t>54</w:t>
      </w:r>
      <w:r w:rsidR="00154D81" w:rsidRPr="00F129D3">
        <w:t>)</w:t>
      </w:r>
      <w:r>
        <w:fldChar w:fldCharType="end"/>
      </w:r>
      <w:r>
        <w:t xml:space="preserve"> or </w:t>
      </w:r>
      <w:r w:rsidRPr="001F1D5A">
        <w:rPr>
          <w:rStyle w:val="ChItalBold"/>
        </w:rPr>
        <w:t>kana</w:t>
      </w:r>
      <w:r w:rsidR="00502041">
        <w:rPr>
          <w:rStyle w:val="ChItalBold"/>
        </w:rPr>
        <w:t>ng</w:t>
      </w:r>
      <w:r w:rsidRPr="001F1D5A">
        <w:rPr>
          <w:rStyle w:val="ChItalBold"/>
        </w:rPr>
        <w:t xml:space="preserve"> sana</w:t>
      </w:r>
      <w:r>
        <w:t xml:space="preserve"> </w:t>
      </w:r>
      <w:r w:rsidR="00B7093A">
        <w:t>‘</w:t>
      </w:r>
      <w:r>
        <w:t>right over there</w:t>
      </w:r>
      <w:r w:rsidR="00B7093A">
        <w:t>’</w:t>
      </w:r>
      <w:r>
        <w:t xml:space="preserve"> in </w:t>
      </w:r>
      <w:r>
        <w:fldChar w:fldCharType="begin"/>
      </w:r>
      <w:r>
        <w:instrText xml:space="preserve"> REF _Ref350438741 \h </w:instrText>
      </w:r>
      <w:r>
        <w:fldChar w:fldCharType="separate"/>
      </w:r>
      <w:r w:rsidR="00154D81" w:rsidRPr="00F129D3">
        <w:t>(</w:t>
      </w:r>
      <w:r w:rsidR="00154D81">
        <w:rPr>
          <w:noProof/>
        </w:rPr>
        <w:t>58</w:t>
      </w:r>
      <w:r w:rsidR="00154D81" w:rsidRPr="00F129D3">
        <w:t>)</w:t>
      </w:r>
      <w:r>
        <w:fldChar w:fldCharType="end"/>
      </w:r>
      <w:r>
        <w:t>.</w:t>
      </w:r>
    </w:p>
    <w:p w14:paraId="3A117FDA" w14:textId="77777777" w:rsidR="00130064" w:rsidRDefault="00130064" w:rsidP="00130064">
      <w:pPr>
        <w:pStyle w:val="ExampleTitle"/>
        <w:rPr>
          <w:lang w:eastAsia="en-US"/>
        </w:rPr>
      </w:pPr>
      <w:r>
        <w:lastRenderedPageBreak/>
        <w:t>Direction nouns as complements in prepositional phrases</w:t>
      </w:r>
    </w:p>
    <w:tbl>
      <w:tblPr>
        <w:tblW w:w="5630" w:type="dxa"/>
        <w:tblCellMar>
          <w:left w:w="42" w:type="dxa"/>
          <w:right w:w="42" w:type="dxa"/>
        </w:tblCellMar>
        <w:tblLook w:val="01E0" w:firstRow="1" w:lastRow="1" w:firstColumn="1" w:lastColumn="1" w:noHBand="0" w:noVBand="0"/>
      </w:tblPr>
      <w:tblGrid>
        <w:gridCol w:w="709"/>
        <w:gridCol w:w="489"/>
        <w:gridCol w:w="567"/>
        <w:gridCol w:w="640"/>
        <w:gridCol w:w="729"/>
        <w:gridCol w:w="695"/>
        <w:gridCol w:w="373"/>
        <w:gridCol w:w="651"/>
        <w:gridCol w:w="777"/>
      </w:tblGrid>
      <w:tr w:rsidR="00AC23C4" w:rsidRPr="00833FA5" w14:paraId="3E61980E" w14:textId="77777777" w:rsidTr="00AC23C4">
        <w:tc>
          <w:tcPr>
            <w:tcW w:w="709" w:type="dxa"/>
            <w:shd w:val="clear" w:color="auto" w:fill="auto"/>
          </w:tcPr>
          <w:p w14:paraId="4C62A556" w14:textId="77777777" w:rsidR="00130064" w:rsidRPr="00F129D3" w:rsidRDefault="00130064" w:rsidP="00130064">
            <w:pPr>
              <w:pStyle w:val="Text"/>
            </w:pPr>
            <w:bookmarkStart w:id="2062" w:name="_Ref350444849"/>
            <w:r w:rsidRPr="00F129D3">
              <w:t>(</w:t>
            </w:r>
            <w:fldSimple w:instr=" SEQ ( \* ARABIC \s 1 ">
              <w:r w:rsidR="00154D81">
                <w:rPr>
                  <w:noProof/>
                </w:rPr>
                <w:t>53</w:t>
              </w:r>
            </w:fldSimple>
            <w:r w:rsidRPr="00F129D3">
              <w:t>)</w:t>
            </w:r>
            <w:bookmarkEnd w:id="2062"/>
          </w:p>
        </w:tc>
        <w:tc>
          <w:tcPr>
            <w:tcW w:w="489" w:type="dxa"/>
            <w:shd w:val="clear" w:color="auto" w:fill="auto"/>
          </w:tcPr>
          <w:p w14:paraId="7F6DB798" w14:textId="77777777" w:rsidR="00130064" w:rsidRPr="00300365" w:rsidRDefault="00130064" w:rsidP="00130064">
            <w:pPr>
              <w:pStyle w:val="Text"/>
            </w:pPr>
            <w:r>
              <w:t>sa</w:t>
            </w:r>
          </w:p>
        </w:tc>
        <w:tc>
          <w:tcPr>
            <w:tcW w:w="567" w:type="dxa"/>
            <w:shd w:val="clear" w:color="auto" w:fill="auto"/>
          </w:tcPr>
          <w:p w14:paraId="2F293CE1" w14:textId="77777777" w:rsidR="00130064" w:rsidRPr="00300365" w:rsidRDefault="00130064" w:rsidP="00130064">
            <w:pPr>
              <w:pStyle w:val="Text"/>
            </w:pPr>
            <w:r>
              <w:t>pu</w:t>
            </w:r>
          </w:p>
        </w:tc>
        <w:tc>
          <w:tcPr>
            <w:tcW w:w="640" w:type="dxa"/>
            <w:shd w:val="clear" w:color="auto" w:fill="auto"/>
          </w:tcPr>
          <w:p w14:paraId="5C11448D" w14:textId="77777777" w:rsidR="00130064" w:rsidRPr="00300365" w:rsidRDefault="00130064" w:rsidP="00130064">
            <w:pPr>
              <w:pStyle w:val="Text"/>
            </w:pPr>
            <w:r>
              <w:t>prahu</w:t>
            </w:r>
          </w:p>
        </w:tc>
        <w:tc>
          <w:tcPr>
            <w:tcW w:w="729" w:type="dxa"/>
            <w:shd w:val="clear" w:color="auto" w:fill="auto"/>
          </w:tcPr>
          <w:p w14:paraId="1D7FB3A2" w14:textId="77777777" w:rsidR="00130064" w:rsidRPr="00300365" w:rsidRDefault="00130064" w:rsidP="00130064">
            <w:pPr>
              <w:pStyle w:val="Text"/>
            </w:pPr>
            <w:r>
              <w:t>hanyut</w:t>
            </w:r>
          </w:p>
        </w:tc>
        <w:tc>
          <w:tcPr>
            <w:tcW w:w="695" w:type="dxa"/>
            <w:shd w:val="clear" w:color="auto" w:fill="auto"/>
          </w:tcPr>
          <w:p w14:paraId="471B2298" w14:textId="77777777" w:rsidR="00130064" w:rsidRPr="00FA3ACC" w:rsidRDefault="00130064" w:rsidP="00130064">
            <w:pPr>
              <w:pStyle w:val="Text"/>
            </w:pPr>
            <w:r>
              <w:t>sampe</w:t>
            </w:r>
          </w:p>
        </w:tc>
        <w:tc>
          <w:tcPr>
            <w:tcW w:w="373" w:type="dxa"/>
            <w:shd w:val="clear" w:color="auto" w:fill="auto"/>
          </w:tcPr>
          <w:p w14:paraId="770B0BC4" w14:textId="77777777" w:rsidR="00130064" w:rsidRPr="00300365" w:rsidRDefault="00130064" w:rsidP="00130064">
            <w:pPr>
              <w:pStyle w:val="Text"/>
            </w:pPr>
            <w:r>
              <w:t>ke</w:t>
            </w:r>
          </w:p>
        </w:tc>
        <w:tc>
          <w:tcPr>
            <w:tcW w:w="651" w:type="dxa"/>
            <w:shd w:val="clear" w:color="auto" w:fill="auto"/>
          </w:tcPr>
          <w:p w14:paraId="7DCF4347" w14:textId="77777777" w:rsidR="00130064" w:rsidRPr="00B62DEE" w:rsidRDefault="00130064" w:rsidP="00130064">
            <w:pPr>
              <w:pStyle w:val="Text"/>
              <w:rPr>
                <w:rStyle w:val="ChBlueBold"/>
              </w:rPr>
            </w:pPr>
            <w:r w:rsidRPr="00B62DEE">
              <w:rPr>
                <w:rStyle w:val="ChBlueBold"/>
              </w:rPr>
              <w:t>utara</w:t>
            </w:r>
          </w:p>
        </w:tc>
        <w:tc>
          <w:tcPr>
            <w:tcW w:w="777" w:type="dxa"/>
            <w:shd w:val="clear" w:color="auto" w:fill="auto"/>
          </w:tcPr>
          <w:p w14:paraId="1354FC59" w14:textId="77777777" w:rsidR="00130064" w:rsidRPr="00B62DEE" w:rsidRDefault="00130064" w:rsidP="00130064">
            <w:pPr>
              <w:pStyle w:val="Text"/>
              <w:rPr>
                <w:rStyle w:val="ChBlueBold"/>
              </w:rPr>
            </w:pPr>
            <w:r w:rsidRPr="00B62DEE">
              <w:rPr>
                <w:rStyle w:val="ChBlueBold"/>
              </w:rPr>
              <w:t>ini</w:t>
            </w:r>
          </w:p>
        </w:tc>
      </w:tr>
      <w:tr w:rsidR="00AC23C4" w:rsidRPr="00AC23C4" w14:paraId="17CC87CC" w14:textId="77777777" w:rsidTr="00AC23C4">
        <w:tc>
          <w:tcPr>
            <w:tcW w:w="709" w:type="dxa"/>
            <w:shd w:val="clear" w:color="auto" w:fill="auto"/>
          </w:tcPr>
          <w:p w14:paraId="411333FE" w14:textId="77777777" w:rsidR="00130064" w:rsidRPr="00300365" w:rsidRDefault="00130064" w:rsidP="00130064">
            <w:pPr>
              <w:pStyle w:val="GlossEng"/>
            </w:pPr>
          </w:p>
        </w:tc>
        <w:tc>
          <w:tcPr>
            <w:tcW w:w="489" w:type="dxa"/>
            <w:shd w:val="clear" w:color="auto" w:fill="auto"/>
          </w:tcPr>
          <w:p w14:paraId="18BE6820" w14:textId="77777777" w:rsidR="00130064" w:rsidRPr="0099608C" w:rsidRDefault="00130064" w:rsidP="00130064">
            <w:pPr>
              <w:pStyle w:val="GlossEng"/>
              <w:rPr>
                <w:rStyle w:val="ChSmallCaps"/>
              </w:rPr>
            </w:pPr>
            <w:r w:rsidRPr="0099608C">
              <w:rPr>
                <w:rStyle w:val="ChSmallCaps"/>
              </w:rPr>
              <w:t>1sg</w:t>
            </w:r>
          </w:p>
        </w:tc>
        <w:tc>
          <w:tcPr>
            <w:tcW w:w="567" w:type="dxa"/>
            <w:shd w:val="clear" w:color="auto" w:fill="auto"/>
          </w:tcPr>
          <w:p w14:paraId="5BAD46BA" w14:textId="77777777" w:rsidR="00130064" w:rsidRPr="0099608C" w:rsidRDefault="00130064" w:rsidP="00130064">
            <w:pPr>
              <w:pStyle w:val="GlossEng"/>
              <w:rPr>
                <w:rStyle w:val="ChSmallCaps"/>
              </w:rPr>
            </w:pPr>
            <w:r w:rsidRPr="0099608C">
              <w:rPr>
                <w:rStyle w:val="ChSmallCaps"/>
              </w:rPr>
              <w:t>poss</w:t>
            </w:r>
          </w:p>
        </w:tc>
        <w:tc>
          <w:tcPr>
            <w:tcW w:w="640" w:type="dxa"/>
            <w:shd w:val="clear" w:color="auto" w:fill="auto"/>
          </w:tcPr>
          <w:p w14:paraId="217F22C4" w14:textId="77777777" w:rsidR="00130064" w:rsidRPr="00300365" w:rsidRDefault="00130064" w:rsidP="00130064">
            <w:pPr>
              <w:pStyle w:val="GlossEng"/>
            </w:pPr>
            <w:r>
              <w:t>boat</w:t>
            </w:r>
          </w:p>
        </w:tc>
        <w:tc>
          <w:tcPr>
            <w:tcW w:w="729" w:type="dxa"/>
            <w:shd w:val="clear" w:color="auto" w:fill="auto"/>
          </w:tcPr>
          <w:p w14:paraId="256580D6" w14:textId="77777777" w:rsidR="00130064" w:rsidRPr="00300365" w:rsidRDefault="00130064" w:rsidP="00130064">
            <w:pPr>
              <w:pStyle w:val="GlossEng"/>
            </w:pPr>
            <w:r>
              <w:t>drift</w:t>
            </w:r>
          </w:p>
        </w:tc>
        <w:tc>
          <w:tcPr>
            <w:tcW w:w="695" w:type="dxa"/>
            <w:shd w:val="clear" w:color="auto" w:fill="auto"/>
          </w:tcPr>
          <w:p w14:paraId="420C5E18" w14:textId="77777777" w:rsidR="00130064" w:rsidRPr="00300365" w:rsidRDefault="00130064" w:rsidP="00130064">
            <w:pPr>
              <w:pStyle w:val="GlossEng"/>
            </w:pPr>
            <w:r>
              <w:t>reach</w:t>
            </w:r>
          </w:p>
        </w:tc>
        <w:tc>
          <w:tcPr>
            <w:tcW w:w="373" w:type="dxa"/>
            <w:shd w:val="clear" w:color="auto" w:fill="auto"/>
          </w:tcPr>
          <w:p w14:paraId="6F829C14" w14:textId="77777777" w:rsidR="00130064" w:rsidRPr="00300365" w:rsidRDefault="00130064" w:rsidP="00130064">
            <w:pPr>
              <w:pStyle w:val="GlossEng"/>
            </w:pPr>
            <w:r>
              <w:t>to</w:t>
            </w:r>
          </w:p>
        </w:tc>
        <w:tc>
          <w:tcPr>
            <w:tcW w:w="651" w:type="dxa"/>
            <w:shd w:val="clear" w:color="auto" w:fill="auto"/>
          </w:tcPr>
          <w:p w14:paraId="00AA918C" w14:textId="77777777" w:rsidR="00130064" w:rsidRPr="00300365" w:rsidRDefault="00130064" w:rsidP="00130064">
            <w:pPr>
              <w:pStyle w:val="GlossEng"/>
            </w:pPr>
            <w:r>
              <w:t>north</w:t>
            </w:r>
          </w:p>
        </w:tc>
        <w:tc>
          <w:tcPr>
            <w:tcW w:w="777" w:type="dxa"/>
            <w:shd w:val="clear" w:color="auto" w:fill="auto"/>
          </w:tcPr>
          <w:p w14:paraId="2A9E5917" w14:textId="77777777" w:rsidR="00130064" w:rsidRPr="0099608C" w:rsidRDefault="00130064" w:rsidP="00130064">
            <w:pPr>
              <w:pStyle w:val="GlossEng"/>
              <w:rPr>
                <w:rStyle w:val="ChSmallCaps"/>
              </w:rPr>
            </w:pPr>
            <w:r w:rsidRPr="0099608C">
              <w:rPr>
                <w:rStyle w:val="ChSmallCaps"/>
              </w:rPr>
              <w:t>d.prox</w:t>
            </w:r>
          </w:p>
        </w:tc>
      </w:tr>
    </w:tbl>
    <w:p w14:paraId="1C82642E" w14:textId="2BF6F686" w:rsidR="00130064" w:rsidRDefault="00B7093A" w:rsidP="00130064">
      <w:pPr>
        <w:pStyle w:val="FreeTranslEng"/>
      </w:pPr>
      <w:r>
        <w:t>‘</w:t>
      </w:r>
      <w:r w:rsidR="00130064">
        <w:t xml:space="preserve">my boat drifted up to the </w:t>
      </w:r>
      <w:r w:rsidR="00130064" w:rsidRPr="00B62DEE">
        <w:rPr>
          <w:rStyle w:val="ChBlueBold"/>
        </w:rPr>
        <w:t>north here</w:t>
      </w:r>
      <w:r>
        <w:t>’</w:t>
      </w:r>
      <w:r w:rsidR="00130064">
        <w:t xml:space="preserve"> </w:t>
      </w:r>
      <w:r w:rsidR="00130064" w:rsidRPr="00FA3ACC">
        <w:rPr>
          <w:rStyle w:val="ExampleSource"/>
        </w:rPr>
        <w:t>[</w:t>
      </w:r>
      <w:r w:rsidR="00130064">
        <w:rPr>
          <w:rStyle w:val="ExampleSource"/>
        </w:rPr>
        <w:t>Elicited BR130103.018</w:t>
      </w:r>
      <w:r w:rsidR="00130064" w:rsidRPr="00FA3ACC">
        <w:rPr>
          <w:rStyle w:val="ExampleSource"/>
        </w:rPr>
        <w:t>]</w:t>
      </w:r>
    </w:p>
    <w:tbl>
      <w:tblPr>
        <w:tblW w:w="6462" w:type="dxa"/>
        <w:tblCellMar>
          <w:left w:w="42" w:type="dxa"/>
          <w:right w:w="42" w:type="dxa"/>
        </w:tblCellMar>
        <w:tblLook w:val="01E0" w:firstRow="1" w:lastRow="1" w:firstColumn="1" w:lastColumn="1" w:noHBand="0" w:noVBand="0"/>
      </w:tblPr>
      <w:tblGrid>
        <w:gridCol w:w="709"/>
        <w:gridCol w:w="784"/>
        <w:gridCol w:w="973"/>
        <w:gridCol w:w="706"/>
        <w:gridCol w:w="684"/>
        <w:gridCol w:w="762"/>
        <w:gridCol w:w="360"/>
        <w:gridCol w:w="796"/>
        <w:gridCol w:w="688"/>
      </w:tblGrid>
      <w:tr w:rsidR="00AC23C4" w:rsidRPr="00833FA5" w14:paraId="476C4C21" w14:textId="77777777" w:rsidTr="00AC23C4">
        <w:tc>
          <w:tcPr>
            <w:tcW w:w="709" w:type="dxa"/>
            <w:shd w:val="clear" w:color="auto" w:fill="auto"/>
          </w:tcPr>
          <w:p w14:paraId="514A0A58" w14:textId="77777777" w:rsidR="00130064" w:rsidRPr="00F129D3" w:rsidRDefault="00130064" w:rsidP="00130064">
            <w:pPr>
              <w:pStyle w:val="Text"/>
            </w:pPr>
            <w:bookmarkStart w:id="2063" w:name="_Ref350441454"/>
            <w:r w:rsidRPr="00F129D3">
              <w:t>(</w:t>
            </w:r>
            <w:fldSimple w:instr=" SEQ ( \* ARABIC \s 1 ">
              <w:r w:rsidR="00154D81">
                <w:rPr>
                  <w:noProof/>
                </w:rPr>
                <w:t>54</w:t>
              </w:r>
            </w:fldSimple>
            <w:r w:rsidRPr="00F129D3">
              <w:t>)</w:t>
            </w:r>
            <w:bookmarkEnd w:id="2063"/>
          </w:p>
        </w:tc>
        <w:tc>
          <w:tcPr>
            <w:tcW w:w="784" w:type="dxa"/>
            <w:shd w:val="clear" w:color="auto" w:fill="auto"/>
          </w:tcPr>
          <w:p w14:paraId="207BBB0F" w14:textId="77777777" w:rsidR="00130064" w:rsidRPr="00300365" w:rsidRDefault="00130064" w:rsidP="00130064">
            <w:pPr>
              <w:pStyle w:val="Text"/>
            </w:pPr>
            <w:r>
              <w:t>pohon</w:t>
            </w:r>
            <w:r w:rsidR="004F1373">
              <w:t>g</w:t>
            </w:r>
          </w:p>
        </w:tc>
        <w:tc>
          <w:tcPr>
            <w:tcW w:w="973" w:type="dxa"/>
            <w:shd w:val="clear" w:color="auto" w:fill="auto"/>
          </w:tcPr>
          <w:p w14:paraId="45C3EB97" w14:textId="77777777" w:rsidR="00130064" w:rsidRPr="00300365" w:rsidRDefault="00130064" w:rsidP="00130064">
            <w:pPr>
              <w:pStyle w:val="Text"/>
            </w:pPr>
            <w:r>
              <w:t>gaharu</w:t>
            </w:r>
          </w:p>
        </w:tc>
        <w:tc>
          <w:tcPr>
            <w:tcW w:w="706" w:type="dxa"/>
            <w:shd w:val="clear" w:color="auto" w:fill="auto"/>
          </w:tcPr>
          <w:p w14:paraId="0831E217" w14:textId="77777777" w:rsidR="00130064" w:rsidRPr="00300365" w:rsidRDefault="00130064" w:rsidP="00130064">
            <w:pPr>
              <w:pStyle w:val="Text"/>
            </w:pPr>
            <w:r>
              <w:t>tu</w:t>
            </w:r>
          </w:p>
        </w:tc>
        <w:tc>
          <w:tcPr>
            <w:tcW w:w="684" w:type="dxa"/>
            <w:shd w:val="clear" w:color="auto" w:fill="auto"/>
          </w:tcPr>
          <w:p w14:paraId="7CBB44D9" w14:textId="77777777" w:rsidR="00130064" w:rsidRPr="00300365" w:rsidRDefault="00130064" w:rsidP="00130064">
            <w:pPr>
              <w:pStyle w:val="Text"/>
            </w:pPr>
            <w:r>
              <w:t>paling</w:t>
            </w:r>
          </w:p>
        </w:tc>
        <w:tc>
          <w:tcPr>
            <w:tcW w:w="762" w:type="dxa"/>
            <w:shd w:val="clear" w:color="auto" w:fill="auto"/>
          </w:tcPr>
          <w:p w14:paraId="374D3763" w14:textId="77777777" w:rsidR="00130064" w:rsidRPr="00FA3ACC" w:rsidRDefault="00130064" w:rsidP="00130064">
            <w:pPr>
              <w:pStyle w:val="Text"/>
            </w:pPr>
            <w:r>
              <w:t>banyak</w:t>
            </w:r>
          </w:p>
        </w:tc>
        <w:tc>
          <w:tcPr>
            <w:tcW w:w="360" w:type="dxa"/>
            <w:shd w:val="clear" w:color="auto" w:fill="auto"/>
          </w:tcPr>
          <w:p w14:paraId="2852A2DD" w14:textId="77777777" w:rsidR="00130064" w:rsidRPr="00300365" w:rsidRDefault="00130064" w:rsidP="00130064">
            <w:pPr>
              <w:pStyle w:val="Text"/>
            </w:pPr>
            <w:r>
              <w:t>di</w:t>
            </w:r>
          </w:p>
        </w:tc>
        <w:tc>
          <w:tcPr>
            <w:tcW w:w="796" w:type="dxa"/>
            <w:shd w:val="clear" w:color="auto" w:fill="auto"/>
          </w:tcPr>
          <w:p w14:paraId="053EC038" w14:textId="77777777" w:rsidR="00130064" w:rsidRPr="00116946" w:rsidRDefault="00130064" w:rsidP="00130064">
            <w:pPr>
              <w:pStyle w:val="Text"/>
              <w:rPr>
                <w:rStyle w:val="ChBlueBold"/>
              </w:rPr>
            </w:pPr>
            <w:r w:rsidRPr="00116946">
              <w:rPr>
                <w:rStyle w:val="ChBlueBold"/>
              </w:rPr>
              <w:t>slatan</w:t>
            </w:r>
            <w:r w:rsidR="00054B03">
              <w:rPr>
                <w:rStyle w:val="ChBlueBold"/>
              </w:rPr>
              <w:t>g</w:t>
            </w:r>
          </w:p>
        </w:tc>
        <w:tc>
          <w:tcPr>
            <w:tcW w:w="688" w:type="dxa"/>
            <w:shd w:val="clear" w:color="auto" w:fill="auto"/>
          </w:tcPr>
          <w:p w14:paraId="5360E634" w14:textId="77777777" w:rsidR="00130064" w:rsidRPr="00116946" w:rsidRDefault="00130064" w:rsidP="00130064">
            <w:pPr>
              <w:pStyle w:val="Text"/>
              <w:rPr>
                <w:rStyle w:val="ChBlueBold"/>
              </w:rPr>
            </w:pPr>
            <w:r w:rsidRPr="00116946">
              <w:rPr>
                <w:rStyle w:val="ChBlueBold"/>
              </w:rPr>
              <w:t>sana</w:t>
            </w:r>
          </w:p>
        </w:tc>
      </w:tr>
      <w:tr w:rsidR="00AC23C4" w:rsidRPr="00AC23C4" w14:paraId="17D34EFD" w14:textId="77777777" w:rsidTr="00AC23C4">
        <w:tc>
          <w:tcPr>
            <w:tcW w:w="709" w:type="dxa"/>
            <w:shd w:val="clear" w:color="auto" w:fill="auto"/>
          </w:tcPr>
          <w:p w14:paraId="20B175C4" w14:textId="77777777" w:rsidR="00130064" w:rsidRPr="00300365" w:rsidRDefault="00130064" w:rsidP="00130064">
            <w:pPr>
              <w:pStyle w:val="GlossEng"/>
            </w:pPr>
          </w:p>
        </w:tc>
        <w:tc>
          <w:tcPr>
            <w:tcW w:w="784" w:type="dxa"/>
            <w:shd w:val="clear" w:color="auto" w:fill="auto"/>
          </w:tcPr>
          <w:p w14:paraId="52FFA9A2" w14:textId="77777777" w:rsidR="00130064" w:rsidRPr="00300365" w:rsidRDefault="00130064" w:rsidP="00130064">
            <w:pPr>
              <w:pStyle w:val="GlossEng"/>
            </w:pPr>
            <w:r>
              <w:t>tree</w:t>
            </w:r>
          </w:p>
        </w:tc>
        <w:tc>
          <w:tcPr>
            <w:tcW w:w="973" w:type="dxa"/>
            <w:shd w:val="clear" w:color="auto" w:fill="auto"/>
          </w:tcPr>
          <w:p w14:paraId="351B85FE" w14:textId="77777777" w:rsidR="00130064" w:rsidRPr="00300365" w:rsidRDefault="00130064" w:rsidP="00130064">
            <w:pPr>
              <w:pStyle w:val="GlossEng"/>
            </w:pPr>
            <w:r>
              <w:t>agarwood</w:t>
            </w:r>
          </w:p>
        </w:tc>
        <w:tc>
          <w:tcPr>
            <w:tcW w:w="706" w:type="dxa"/>
            <w:shd w:val="clear" w:color="auto" w:fill="auto"/>
          </w:tcPr>
          <w:p w14:paraId="7BF02874" w14:textId="77777777" w:rsidR="00130064" w:rsidRPr="0099608C" w:rsidRDefault="00130064" w:rsidP="00130064">
            <w:pPr>
              <w:pStyle w:val="GlossEng"/>
              <w:rPr>
                <w:rStyle w:val="ChSmallCaps"/>
              </w:rPr>
            </w:pPr>
            <w:r w:rsidRPr="0099608C">
              <w:rPr>
                <w:rStyle w:val="ChSmallCaps"/>
              </w:rPr>
              <w:t>d.dist</w:t>
            </w:r>
          </w:p>
        </w:tc>
        <w:tc>
          <w:tcPr>
            <w:tcW w:w="684" w:type="dxa"/>
            <w:shd w:val="clear" w:color="auto" w:fill="auto"/>
          </w:tcPr>
          <w:p w14:paraId="474CD969" w14:textId="77777777" w:rsidR="00130064" w:rsidRPr="00300365" w:rsidRDefault="00130064" w:rsidP="00130064">
            <w:pPr>
              <w:pStyle w:val="GlossEng"/>
            </w:pPr>
            <w:r>
              <w:t>most</w:t>
            </w:r>
          </w:p>
        </w:tc>
        <w:tc>
          <w:tcPr>
            <w:tcW w:w="762" w:type="dxa"/>
            <w:shd w:val="clear" w:color="auto" w:fill="auto"/>
          </w:tcPr>
          <w:p w14:paraId="6A3D60F1" w14:textId="77777777" w:rsidR="00130064" w:rsidRPr="00300365" w:rsidRDefault="00130064" w:rsidP="00130064">
            <w:pPr>
              <w:pStyle w:val="GlossEng"/>
            </w:pPr>
            <w:r>
              <w:t>many</w:t>
            </w:r>
          </w:p>
        </w:tc>
        <w:tc>
          <w:tcPr>
            <w:tcW w:w="360" w:type="dxa"/>
            <w:shd w:val="clear" w:color="auto" w:fill="auto"/>
          </w:tcPr>
          <w:p w14:paraId="4FBCE88C" w14:textId="77777777" w:rsidR="00130064" w:rsidRPr="00300365" w:rsidRDefault="00130064" w:rsidP="00130064">
            <w:pPr>
              <w:pStyle w:val="GlossEng"/>
            </w:pPr>
            <w:r>
              <w:t>at</w:t>
            </w:r>
          </w:p>
        </w:tc>
        <w:tc>
          <w:tcPr>
            <w:tcW w:w="796" w:type="dxa"/>
            <w:shd w:val="clear" w:color="auto" w:fill="auto"/>
          </w:tcPr>
          <w:p w14:paraId="1D322B63" w14:textId="77777777" w:rsidR="00130064" w:rsidRPr="00300365" w:rsidRDefault="00130064" w:rsidP="00130064">
            <w:pPr>
              <w:pStyle w:val="GlossEng"/>
            </w:pPr>
            <w:r>
              <w:t>south</w:t>
            </w:r>
          </w:p>
        </w:tc>
        <w:tc>
          <w:tcPr>
            <w:tcW w:w="688" w:type="dxa"/>
            <w:shd w:val="clear" w:color="auto" w:fill="auto"/>
          </w:tcPr>
          <w:p w14:paraId="28B7375A" w14:textId="77777777" w:rsidR="00130064" w:rsidRPr="0099608C" w:rsidRDefault="00130064" w:rsidP="00130064">
            <w:pPr>
              <w:pStyle w:val="GlossEng"/>
              <w:rPr>
                <w:rStyle w:val="ChSmallCaps"/>
              </w:rPr>
            </w:pPr>
            <w:r w:rsidRPr="0099608C">
              <w:rPr>
                <w:rStyle w:val="ChSmallCaps"/>
              </w:rPr>
              <w:t>l.dist</w:t>
            </w:r>
          </w:p>
        </w:tc>
      </w:tr>
    </w:tbl>
    <w:p w14:paraId="208A0AD7" w14:textId="50530848" w:rsidR="00130064" w:rsidRPr="002F5FFD" w:rsidRDefault="00B7093A" w:rsidP="00130064">
      <w:pPr>
        <w:pStyle w:val="FreeTranslEng"/>
      </w:pPr>
      <w:r>
        <w:t>‘</w:t>
      </w:r>
      <w:r w:rsidR="00130064">
        <w:t xml:space="preserve">agarwood trees are most common in the </w:t>
      </w:r>
      <w:r w:rsidR="00130064" w:rsidRPr="00042E01">
        <w:rPr>
          <w:rStyle w:val="ChBlueBold"/>
        </w:rPr>
        <w:t>south over there</w:t>
      </w:r>
      <w:r>
        <w:t>’</w:t>
      </w:r>
      <w:r w:rsidR="00130064">
        <w:t xml:space="preserve"> </w:t>
      </w:r>
      <w:r w:rsidR="00130064" w:rsidRPr="00FA3ACC">
        <w:rPr>
          <w:rStyle w:val="ExampleSource"/>
        </w:rPr>
        <w:t>[</w:t>
      </w:r>
      <w:r w:rsidR="00130064">
        <w:rPr>
          <w:rStyle w:val="ExampleSource"/>
        </w:rPr>
        <w:t>Elicited BR130103.017</w:t>
      </w:r>
      <w:r w:rsidR="00130064" w:rsidRPr="00FA3ACC">
        <w:rPr>
          <w:rStyle w:val="ExampleSource"/>
        </w:rPr>
        <w:t>]</w:t>
      </w:r>
    </w:p>
    <w:tbl>
      <w:tblPr>
        <w:tblW w:w="4698" w:type="dxa"/>
        <w:tblCellMar>
          <w:left w:w="42" w:type="dxa"/>
          <w:right w:w="42" w:type="dxa"/>
        </w:tblCellMar>
        <w:tblLook w:val="01E0" w:firstRow="1" w:lastRow="1" w:firstColumn="1" w:lastColumn="1" w:noHBand="0" w:noVBand="0"/>
      </w:tblPr>
      <w:tblGrid>
        <w:gridCol w:w="709"/>
        <w:gridCol w:w="489"/>
        <w:gridCol w:w="629"/>
        <w:gridCol w:w="440"/>
        <w:gridCol w:w="489"/>
        <w:gridCol w:w="718"/>
        <w:gridCol w:w="573"/>
        <w:gridCol w:w="651"/>
      </w:tblGrid>
      <w:tr w:rsidR="00AC23C4" w:rsidRPr="00833FA5" w14:paraId="52647547" w14:textId="77777777" w:rsidTr="00AC23C4">
        <w:tc>
          <w:tcPr>
            <w:tcW w:w="709" w:type="dxa"/>
            <w:shd w:val="clear" w:color="auto" w:fill="auto"/>
          </w:tcPr>
          <w:p w14:paraId="6ACEA628" w14:textId="77777777" w:rsidR="00130064" w:rsidRPr="00F129D3" w:rsidRDefault="00130064" w:rsidP="00130064">
            <w:pPr>
              <w:pStyle w:val="Text"/>
            </w:pPr>
            <w:bookmarkStart w:id="2064" w:name="_Ref350441455"/>
            <w:r w:rsidRPr="00F129D3">
              <w:t>(</w:t>
            </w:r>
            <w:fldSimple w:instr=" SEQ ( \* ARABIC \s 1 ">
              <w:r w:rsidR="00154D81">
                <w:rPr>
                  <w:noProof/>
                </w:rPr>
                <w:t>55</w:t>
              </w:r>
            </w:fldSimple>
            <w:r w:rsidRPr="00F129D3">
              <w:t>)</w:t>
            </w:r>
            <w:bookmarkEnd w:id="2064"/>
          </w:p>
        </w:tc>
        <w:tc>
          <w:tcPr>
            <w:tcW w:w="489" w:type="dxa"/>
            <w:shd w:val="clear" w:color="auto" w:fill="auto"/>
          </w:tcPr>
          <w:p w14:paraId="14C93463" w14:textId="77777777" w:rsidR="00130064" w:rsidRPr="003C6EA8" w:rsidRDefault="00130064" w:rsidP="00130064">
            <w:pPr>
              <w:pStyle w:val="Text"/>
            </w:pPr>
            <w:r w:rsidRPr="003C6EA8">
              <w:t>de</w:t>
            </w:r>
          </w:p>
        </w:tc>
        <w:tc>
          <w:tcPr>
            <w:tcW w:w="629" w:type="dxa"/>
            <w:shd w:val="clear" w:color="auto" w:fill="auto"/>
          </w:tcPr>
          <w:p w14:paraId="05EB6427" w14:textId="77777777" w:rsidR="00130064" w:rsidRPr="003C6EA8" w:rsidRDefault="00130064" w:rsidP="00130064">
            <w:pPr>
              <w:pStyle w:val="Text"/>
            </w:pPr>
            <w:r w:rsidRPr="003C6EA8">
              <w:t>blan</w:t>
            </w:r>
            <w:r>
              <w:t>g</w:t>
            </w:r>
            <w:r w:rsidR="00054B03">
              <w:t>,</w:t>
            </w:r>
          </w:p>
        </w:tc>
        <w:tc>
          <w:tcPr>
            <w:tcW w:w="440" w:type="dxa"/>
            <w:shd w:val="clear" w:color="auto" w:fill="auto"/>
          </w:tcPr>
          <w:p w14:paraId="326DE9C3" w14:textId="77777777" w:rsidR="00130064" w:rsidRPr="003C6EA8" w:rsidRDefault="00130064" w:rsidP="00130064">
            <w:pPr>
              <w:pStyle w:val="Text"/>
            </w:pPr>
            <w:r>
              <w:t>a</w:t>
            </w:r>
          </w:p>
        </w:tc>
        <w:tc>
          <w:tcPr>
            <w:tcW w:w="489" w:type="dxa"/>
            <w:shd w:val="clear" w:color="auto" w:fill="auto"/>
          </w:tcPr>
          <w:p w14:paraId="3DAD9D28" w14:textId="77777777" w:rsidR="00130064" w:rsidRPr="003C6EA8" w:rsidRDefault="00130064" w:rsidP="00130064">
            <w:pPr>
              <w:pStyle w:val="Text"/>
            </w:pPr>
            <w:r>
              <w:t>s</w:t>
            </w:r>
            <w:r w:rsidRPr="003C6EA8">
              <w:t>a</w:t>
            </w:r>
          </w:p>
        </w:tc>
        <w:tc>
          <w:tcPr>
            <w:tcW w:w="718" w:type="dxa"/>
            <w:shd w:val="clear" w:color="auto" w:fill="auto"/>
          </w:tcPr>
          <w:p w14:paraId="4872CDAA" w14:textId="77777777" w:rsidR="00130064" w:rsidRPr="003C6EA8" w:rsidRDefault="00130064" w:rsidP="00130064">
            <w:pPr>
              <w:pStyle w:val="Text"/>
            </w:pPr>
            <w:r w:rsidRPr="003C6EA8">
              <w:t>datan</w:t>
            </w:r>
            <w:r>
              <w:t>g</w:t>
            </w:r>
          </w:p>
        </w:tc>
        <w:tc>
          <w:tcPr>
            <w:tcW w:w="573" w:type="dxa"/>
            <w:shd w:val="clear" w:color="auto" w:fill="auto"/>
          </w:tcPr>
          <w:p w14:paraId="7748CD31" w14:textId="77777777" w:rsidR="00130064" w:rsidRPr="003C6EA8" w:rsidRDefault="00130064" w:rsidP="00130064">
            <w:pPr>
              <w:pStyle w:val="Text"/>
            </w:pPr>
            <w:r w:rsidRPr="003C6EA8">
              <w:t>dar</w:t>
            </w:r>
            <w:r>
              <w:t>i</w:t>
            </w:r>
          </w:p>
        </w:tc>
        <w:tc>
          <w:tcPr>
            <w:tcW w:w="651" w:type="dxa"/>
            <w:shd w:val="clear" w:color="auto" w:fill="auto"/>
          </w:tcPr>
          <w:p w14:paraId="3EF4DA38" w14:textId="77777777" w:rsidR="00130064" w:rsidRPr="00C66DD8" w:rsidRDefault="00130064" w:rsidP="00130064">
            <w:pPr>
              <w:pStyle w:val="Text"/>
              <w:rPr>
                <w:rStyle w:val="ChBlueBold"/>
              </w:rPr>
            </w:pPr>
            <w:r w:rsidRPr="00C66DD8">
              <w:rPr>
                <w:rStyle w:val="ChBlueBold"/>
              </w:rPr>
              <w:t>barat</w:t>
            </w:r>
          </w:p>
        </w:tc>
      </w:tr>
      <w:tr w:rsidR="00AC23C4" w:rsidRPr="00AC23C4" w14:paraId="7981141B" w14:textId="77777777" w:rsidTr="00AC23C4">
        <w:tc>
          <w:tcPr>
            <w:tcW w:w="709" w:type="dxa"/>
            <w:shd w:val="clear" w:color="auto" w:fill="auto"/>
          </w:tcPr>
          <w:p w14:paraId="72F403F3" w14:textId="77777777" w:rsidR="00130064" w:rsidRPr="00C66DD8" w:rsidRDefault="00130064" w:rsidP="00130064">
            <w:pPr>
              <w:pStyle w:val="GlossEng"/>
            </w:pPr>
          </w:p>
        </w:tc>
        <w:tc>
          <w:tcPr>
            <w:tcW w:w="489" w:type="dxa"/>
            <w:shd w:val="clear" w:color="auto" w:fill="auto"/>
          </w:tcPr>
          <w:p w14:paraId="16487558" w14:textId="77777777" w:rsidR="00130064" w:rsidRPr="0099608C" w:rsidRDefault="00130064" w:rsidP="00130064">
            <w:pPr>
              <w:pStyle w:val="GlossEng"/>
              <w:rPr>
                <w:rStyle w:val="ChSmallCaps"/>
              </w:rPr>
            </w:pPr>
            <w:r w:rsidRPr="0099608C">
              <w:rPr>
                <w:rStyle w:val="ChSmallCaps"/>
              </w:rPr>
              <w:t>3sg</w:t>
            </w:r>
          </w:p>
        </w:tc>
        <w:tc>
          <w:tcPr>
            <w:tcW w:w="629" w:type="dxa"/>
            <w:shd w:val="clear" w:color="auto" w:fill="auto"/>
          </w:tcPr>
          <w:p w14:paraId="74CA7261" w14:textId="77777777" w:rsidR="00130064" w:rsidRPr="003C6EA8" w:rsidRDefault="00130064" w:rsidP="00130064">
            <w:pPr>
              <w:pStyle w:val="GlossEng"/>
            </w:pPr>
            <w:r w:rsidRPr="003C6EA8">
              <w:t>say</w:t>
            </w:r>
          </w:p>
        </w:tc>
        <w:tc>
          <w:tcPr>
            <w:tcW w:w="440" w:type="dxa"/>
            <w:shd w:val="clear" w:color="auto" w:fill="auto"/>
          </w:tcPr>
          <w:p w14:paraId="1592E309" w14:textId="77777777" w:rsidR="00130064" w:rsidRPr="003C6EA8" w:rsidRDefault="00130064" w:rsidP="00130064">
            <w:pPr>
              <w:pStyle w:val="GlossEng"/>
            </w:pPr>
            <w:r w:rsidRPr="003C6EA8">
              <w:t>ah!</w:t>
            </w:r>
          </w:p>
        </w:tc>
        <w:tc>
          <w:tcPr>
            <w:tcW w:w="489" w:type="dxa"/>
            <w:shd w:val="clear" w:color="auto" w:fill="auto"/>
          </w:tcPr>
          <w:p w14:paraId="3F1C840C" w14:textId="77777777" w:rsidR="00130064" w:rsidRPr="0099608C" w:rsidRDefault="00130064" w:rsidP="00130064">
            <w:pPr>
              <w:pStyle w:val="GlossEng"/>
              <w:rPr>
                <w:rStyle w:val="ChSmallCaps"/>
              </w:rPr>
            </w:pPr>
            <w:r w:rsidRPr="0099608C">
              <w:rPr>
                <w:rStyle w:val="ChSmallCaps"/>
              </w:rPr>
              <w:t>1sg</w:t>
            </w:r>
          </w:p>
        </w:tc>
        <w:tc>
          <w:tcPr>
            <w:tcW w:w="718" w:type="dxa"/>
            <w:shd w:val="clear" w:color="auto" w:fill="auto"/>
          </w:tcPr>
          <w:p w14:paraId="4402878B" w14:textId="77777777" w:rsidR="00130064" w:rsidRPr="003C6EA8" w:rsidRDefault="00130064" w:rsidP="00130064">
            <w:pPr>
              <w:pStyle w:val="GlossEng"/>
            </w:pPr>
            <w:r w:rsidRPr="003C6EA8">
              <w:t>come</w:t>
            </w:r>
          </w:p>
        </w:tc>
        <w:tc>
          <w:tcPr>
            <w:tcW w:w="573" w:type="dxa"/>
            <w:shd w:val="clear" w:color="auto" w:fill="auto"/>
          </w:tcPr>
          <w:p w14:paraId="3016A867" w14:textId="77777777" w:rsidR="00130064" w:rsidRPr="003C6EA8" w:rsidRDefault="00130064" w:rsidP="00130064">
            <w:pPr>
              <w:pStyle w:val="GlossEng"/>
            </w:pPr>
            <w:r w:rsidRPr="003C6EA8">
              <w:t>from</w:t>
            </w:r>
          </w:p>
        </w:tc>
        <w:tc>
          <w:tcPr>
            <w:tcW w:w="651" w:type="dxa"/>
            <w:shd w:val="clear" w:color="auto" w:fill="auto"/>
          </w:tcPr>
          <w:p w14:paraId="70474724" w14:textId="77777777" w:rsidR="00130064" w:rsidRPr="003C6EA8" w:rsidRDefault="00130064" w:rsidP="00130064">
            <w:pPr>
              <w:pStyle w:val="GlossEng"/>
            </w:pPr>
            <w:r w:rsidRPr="003C6EA8">
              <w:t>west</w:t>
            </w:r>
          </w:p>
        </w:tc>
      </w:tr>
    </w:tbl>
    <w:p w14:paraId="67ED3C87" w14:textId="7847D2EF" w:rsidR="00130064" w:rsidRDefault="00B7093A" w:rsidP="00130064">
      <w:pPr>
        <w:pStyle w:val="FreeTranslEng"/>
      </w:pPr>
      <w:r>
        <w:t>‘</w:t>
      </w:r>
      <w:r w:rsidR="00130064">
        <w:t xml:space="preserve">he said, </w:t>
      </w:r>
      <w:r>
        <w:t>‘</w:t>
      </w:r>
      <w:r w:rsidR="00130064">
        <w:t xml:space="preserve">ah, I come from the </w:t>
      </w:r>
      <w:r w:rsidR="00130064" w:rsidRPr="00C66DD8">
        <w:rPr>
          <w:rStyle w:val="ChBlueBold"/>
        </w:rPr>
        <w:t>west</w:t>
      </w:r>
      <w:r>
        <w:t>’’</w:t>
      </w:r>
      <w:r w:rsidR="00130064">
        <w:t xml:space="preserve"> </w:t>
      </w:r>
      <w:r w:rsidR="00130064" w:rsidRPr="00C66DD8">
        <w:rPr>
          <w:rStyle w:val="ExampleSource"/>
        </w:rPr>
        <w:t>[080922-010a-</w:t>
      </w:r>
      <w:r w:rsidR="00F00E41">
        <w:rPr>
          <w:rStyle w:val="ExampleSource"/>
        </w:rPr>
        <w:t>Cv</w:t>
      </w:r>
      <w:r w:rsidR="00130064" w:rsidRPr="00C66DD8">
        <w:rPr>
          <w:rStyle w:val="ExampleSource"/>
        </w:rPr>
        <w:t>NF.0237]</w:t>
      </w:r>
    </w:p>
    <w:tbl>
      <w:tblPr>
        <w:tblW w:w="5174" w:type="dxa"/>
        <w:tblCellMar>
          <w:left w:w="42" w:type="dxa"/>
          <w:right w:w="42" w:type="dxa"/>
        </w:tblCellMar>
        <w:tblLook w:val="01E0" w:firstRow="1" w:lastRow="1" w:firstColumn="1" w:lastColumn="1" w:noHBand="0" w:noVBand="0"/>
      </w:tblPr>
      <w:tblGrid>
        <w:gridCol w:w="709"/>
        <w:gridCol w:w="829"/>
        <w:gridCol w:w="777"/>
        <w:gridCol w:w="489"/>
        <w:gridCol w:w="784"/>
        <w:gridCol w:w="373"/>
        <w:gridCol w:w="673"/>
        <w:gridCol w:w="540"/>
      </w:tblGrid>
      <w:tr w:rsidR="00AC23C4" w:rsidRPr="00833FA5" w14:paraId="7B8F3C1C" w14:textId="77777777" w:rsidTr="00B63238">
        <w:tc>
          <w:tcPr>
            <w:tcW w:w="709" w:type="dxa"/>
            <w:shd w:val="clear" w:color="auto" w:fill="auto"/>
          </w:tcPr>
          <w:p w14:paraId="1337F677" w14:textId="77777777" w:rsidR="00130064" w:rsidRPr="00F129D3" w:rsidRDefault="00130064" w:rsidP="00130064">
            <w:pPr>
              <w:pStyle w:val="Text"/>
            </w:pPr>
            <w:bookmarkStart w:id="2065" w:name="_Ref350441456"/>
            <w:r w:rsidRPr="00F129D3">
              <w:t>(</w:t>
            </w:r>
            <w:fldSimple w:instr=" SEQ ( \* ARABIC \s 1 ">
              <w:r w:rsidR="00154D81">
                <w:rPr>
                  <w:noProof/>
                </w:rPr>
                <w:t>56</w:t>
              </w:r>
            </w:fldSimple>
            <w:r w:rsidRPr="00F129D3">
              <w:t>)</w:t>
            </w:r>
            <w:bookmarkEnd w:id="2065"/>
          </w:p>
        </w:tc>
        <w:tc>
          <w:tcPr>
            <w:tcW w:w="829" w:type="dxa"/>
            <w:shd w:val="clear" w:color="auto" w:fill="auto"/>
          </w:tcPr>
          <w:p w14:paraId="64F6EA87" w14:textId="77777777" w:rsidR="00130064" w:rsidRPr="00300365" w:rsidRDefault="00130064" w:rsidP="00130064">
            <w:pPr>
              <w:pStyle w:val="Text"/>
            </w:pPr>
            <w:r w:rsidRPr="00300365">
              <w:t>pesawat</w:t>
            </w:r>
          </w:p>
        </w:tc>
        <w:tc>
          <w:tcPr>
            <w:tcW w:w="777" w:type="dxa"/>
            <w:shd w:val="clear" w:color="auto" w:fill="auto"/>
          </w:tcPr>
          <w:p w14:paraId="6F9018D4" w14:textId="77777777" w:rsidR="00130064" w:rsidRPr="00300365" w:rsidRDefault="00130064" w:rsidP="00130064">
            <w:pPr>
              <w:pStyle w:val="Text"/>
            </w:pPr>
            <w:r w:rsidRPr="00300365">
              <w:t>ini</w:t>
            </w:r>
          </w:p>
        </w:tc>
        <w:tc>
          <w:tcPr>
            <w:tcW w:w="489" w:type="dxa"/>
            <w:shd w:val="clear" w:color="auto" w:fill="auto"/>
          </w:tcPr>
          <w:p w14:paraId="06156A6A" w14:textId="77777777" w:rsidR="00130064" w:rsidRPr="00300365" w:rsidRDefault="00130064" w:rsidP="00130064">
            <w:pPr>
              <w:pStyle w:val="Text"/>
            </w:pPr>
            <w:r w:rsidRPr="00300365">
              <w:t>de</w:t>
            </w:r>
          </w:p>
        </w:tc>
        <w:tc>
          <w:tcPr>
            <w:tcW w:w="784" w:type="dxa"/>
            <w:shd w:val="clear" w:color="auto" w:fill="auto"/>
          </w:tcPr>
          <w:p w14:paraId="7EA01F79" w14:textId="77777777" w:rsidR="00130064" w:rsidRPr="00300365" w:rsidRDefault="00130064" w:rsidP="00130064">
            <w:pPr>
              <w:pStyle w:val="Text"/>
            </w:pPr>
            <w:r w:rsidRPr="00300365">
              <w:t>terbang</w:t>
            </w:r>
          </w:p>
        </w:tc>
        <w:tc>
          <w:tcPr>
            <w:tcW w:w="373" w:type="dxa"/>
            <w:shd w:val="clear" w:color="auto" w:fill="auto"/>
          </w:tcPr>
          <w:p w14:paraId="5FE46349" w14:textId="77777777" w:rsidR="00130064" w:rsidRPr="00300365" w:rsidRDefault="00130064" w:rsidP="00130064">
            <w:pPr>
              <w:pStyle w:val="Text"/>
            </w:pPr>
            <w:r w:rsidRPr="00300365">
              <w:t>ke</w:t>
            </w:r>
          </w:p>
        </w:tc>
        <w:tc>
          <w:tcPr>
            <w:tcW w:w="673" w:type="dxa"/>
            <w:shd w:val="clear" w:color="auto" w:fill="auto"/>
          </w:tcPr>
          <w:p w14:paraId="57C1CAF3" w14:textId="77777777" w:rsidR="00130064" w:rsidRPr="005728A5" w:rsidRDefault="00130064" w:rsidP="00130064">
            <w:pPr>
              <w:pStyle w:val="Text"/>
              <w:rPr>
                <w:rStyle w:val="ChBlueBold"/>
              </w:rPr>
            </w:pPr>
            <w:r>
              <w:rPr>
                <w:rStyle w:val="ChBlueBold"/>
              </w:rPr>
              <w:t>timur</w:t>
            </w:r>
          </w:p>
        </w:tc>
        <w:tc>
          <w:tcPr>
            <w:tcW w:w="540" w:type="dxa"/>
            <w:shd w:val="clear" w:color="auto" w:fill="auto"/>
          </w:tcPr>
          <w:p w14:paraId="4093A78A" w14:textId="77777777" w:rsidR="00130064" w:rsidRPr="00300365" w:rsidRDefault="00130064" w:rsidP="00130064">
            <w:pPr>
              <w:pStyle w:val="Text"/>
            </w:pPr>
            <w:r w:rsidRPr="00300365">
              <w:t>dulu</w:t>
            </w:r>
          </w:p>
        </w:tc>
      </w:tr>
      <w:tr w:rsidR="00AC23C4" w:rsidRPr="00AC23C4" w14:paraId="7C808241" w14:textId="77777777" w:rsidTr="00B63238">
        <w:tc>
          <w:tcPr>
            <w:tcW w:w="709" w:type="dxa"/>
            <w:shd w:val="clear" w:color="auto" w:fill="auto"/>
          </w:tcPr>
          <w:p w14:paraId="4101FC5A" w14:textId="77777777" w:rsidR="00130064" w:rsidRPr="00300365" w:rsidRDefault="00130064" w:rsidP="00130064">
            <w:pPr>
              <w:pStyle w:val="GlossEng"/>
            </w:pPr>
          </w:p>
        </w:tc>
        <w:tc>
          <w:tcPr>
            <w:tcW w:w="829" w:type="dxa"/>
            <w:shd w:val="clear" w:color="auto" w:fill="auto"/>
          </w:tcPr>
          <w:p w14:paraId="043ADE0B" w14:textId="77777777" w:rsidR="00130064" w:rsidRPr="00300365" w:rsidRDefault="00130064" w:rsidP="00130064">
            <w:pPr>
              <w:pStyle w:val="GlossEng"/>
            </w:pPr>
            <w:r w:rsidRPr="00300365">
              <w:t>airplane</w:t>
            </w:r>
          </w:p>
        </w:tc>
        <w:tc>
          <w:tcPr>
            <w:tcW w:w="777" w:type="dxa"/>
            <w:shd w:val="clear" w:color="auto" w:fill="auto"/>
          </w:tcPr>
          <w:p w14:paraId="6164FB33" w14:textId="77777777" w:rsidR="00130064" w:rsidRPr="0099608C" w:rsidRDefault="00130064" w:rsidP="00130064">
            <w:pPr>
              <w:pStyle w:val="GlossEng"/>
              <w:rPr>
                <w:rStyle w:val="ChSmallCaps"/>
              </w:rPr>
            </w:pPr>
            <w:r w:rsidRPr="0099608C">
              <w:rPr>
                <w:rStyle w:val="ChSmallCaps"/>
              </w:rPr>
              <w:t>d.prox</w:t>
            </w:r>
          </w:p>
        </w:tc>
        <w:tc>
          <w:tcPr>
            <w:tcW w:w="489" w:type="dxa"/>
            <w:shd w:val="clear" w:color="auto" w:fill="auto"/>
          </w:tcPr>
          <w:p w14:paraId="7A05BDFF" w14:textId="77777777" w:rsidR="00130064" w:rsidRPr="0099608C" w:rsidRDefault="00130064" w:rsidP="00130064">
            <w:pPr>
              <w:pStyle w:val="GlossEng"/>
              <w:rPr>
                <w:rStyle w:val="ChSmallCaps"/>
              </w:rPr>
            </w:pPr>
            <w:r w:rsidRPr="0099608C">
              <w:rPr>
                <w:rStyle w:val="ChSmallCaps"/>
              </w:rPr>
              <w:t>3sg</w:t>
            </w:r>
          </w:p>
        </w:tc>
        <w:tc>
          <w:tcPr>
            <w:tcW w:w="784" w:type="dxa"/>
            <w:shd w:val="clear" w:color="auto" w:fill="auto"/>
          </w:tcPr>
          <w:p w14:paraId="4956E41C" w14:textId="77777777" w:rsidR="00130064" w:rsidRPr="00300365" w:rsidRDefault="00130064" w:rsidP="00130064">
            <w:pPr>
              <w:pStyle w:val="GlossEng"/>
            </w:pPr>
            <w:r w:rsidRPr="00300365">
              <w:t>fly</w:t>
            </w:r>
          </w:p>
        </w:tc>
        <w:tc>
          <w:tcPr>
            <w:tcW w:w="373" w:type="dxa"/>
            <w:shd w:val="clear" w:color="auto" w:fill="auto"/>
          </w:tcPr>
          <w:p w14:paraId="2579E568" w14:textId="77777777" w:rsidR="00130064" w:rsidRPr="00300365" w:rsidRDefault="00130064" w:rsidP="00130064">
            <w:pPr>
              <w:pStyle w:val="GlossEng"/>
            </w:pPr>
            <w:r w:rsidRPr="00300365">
              <w:t>to</w:t>
            </w:r>
          </w:p>
        </w:tc>
        <w:tc>
          <w:tcPr>
            <w:tcW w:w="673" w:type="dxa"/>
            <w:shd w:val="clear" w:color="auto" w:fill="auto"/>
          </w:tcPr>
          <w:p w14:paraId="50629B73" w14:textId="77777777" w:rsidR="00130064" w:rsidRPr="00300365" w:rsidRDefault="00130064" w:rsidP="00130064">
            <w:pPr>
              <w:pStyle w:val="GlossEng"/>
            </w:pPr>
            <w:r>
              <w:t>east</w:t>
            </w:r>
          </w:p>
        </w:tc>
        <w:tc>
          <w:tcPr>
            <w:tcW w:w="540" w:type="dxa"/>
            <w:shd w:val="clear" w:color="auto" w:fill="auto"/>
          </w:tcPr>
          <w:p w14:paraId="71F26E5B" w14:textId="238C3051" w:rsidR="00130064" w:rsidRPr="00300365" w:rsidRDefault="00B63238" w:rsidP="00130064">
            <w:pPr>
              <w:pStyle w:val="GlossEng"/>
            </w:pPr>
            <w:r>
              <w:t>first</w:t>
            </w:r>
          </w:p>
        </w:tc>
      </w:tr>
    </w:tbl>
    <w:p w14:paraId="6911F8B6" w14:textId="0C3146EF" w:rsidR="00130064" w:rsidRDefault="00B7093A" w:rsidP="00130064">
      <w:pPr>
        <w:pStyle w:val="FreeTranslEng"/>
      </w:pPr>
      <w:r>
        <w:t>‘</w:t>
      </w:r>
      <w:r w:rsidR="00130064">
        <w:t xml:space="preserve">this plane it flies to the </w:t>
      </w:r>
      <w:r w:rsidR="00130064" w:rsidRPr="00A507EB">
        <w:rPr>
          <w:rStyle w:val="ChBlueBold"/>
        </w:rPr>
        <w:t>east</w:t>
      </w:r>
      <w:r w:rsidR="00130064">
        <w:t xml:space="preserve"> first</w:t>
      </w:r>
      <w:r>
        <w:t>’</w:t>
      </w:r>
      <w:r w:rsidR="00130064">
        <w:t xml:space="preserve"> </w:t>
      </w:r>
      <w:r w:rsidR="00130064" w:rsidRPr="00F4199F">
        <w:rPr>
          <w:rStyle w:val="ExampleSource"/>
        </w:rPr>
        <w:t>[</w:t>
      </w:r>
      <w:r w:rsidR="00130064">
        <w:rPr>
          <w:rStyle w:val="ExampleSource"/>
        </w:rPr>
        <w:t xml:space="preserve">Elicited </w:t>
      </w:r>
      <w:r w:rsidR="00130064" w:rsidRPr="00F4199F">
        <w:rPr>
          <w:rStyle w:val="ExampleSource"/>
        </w:rPr>
        <w:t>BR130103.014]</w:t>
      </w:r>
    </w:p>
    <w:tbl>
      <w:tblPr>
        <w:tblW w:w="6304" w:type="dxa"/>
        <w:tblCellMar>
          <w:left w:w="42" w:type="dxa"/>
          <w:right w:w="42" w:type="dxa"/>
        </w:tblCellMar>
        <w:tblLook w:val="01E0" w:firstRow="1" w:lastRow="1" w:firstColumn="1" w:lastColumn="1" w:noHBand="0" w:noVBand="0"/>
      </w:tblPr>
      <w:tblGrid>
        <w:gridCol w:w="709"/>
        <w:gridCol w:w="588"/>
        <w:gridCol w:w="241"/>
        <w:gridCol w:w="281"/>
        <w:gridCol w:w="208"/>
        <w:gridCol w:w="158"/>
        <w:gridCol w:w="626"/>
        <w:gridCol w:w="262"/>
        <w:gridCol w:w="311"/>
        <w:gridCol w:w="496"/>
        <w:gridCol w:w="777"/>
        <w:gridCol w:w="868"/>
        <w:gridCol w:w="779"/>
      </w:tblGrid>
      <w:tr w:rsidR="00AC23C4" w:rsidRPr="00833FA5" w14:paraId="255C5C32" w14:textId="77777777" w:rsidTr="00AC23C4">
        <w:tc>
          <w:tcPr>
            <w:tcW w:w="709" w:type="dxa"/>
            <w:shd w:val="clear" w:color="auto" w:fill="auto"/>
          </w:tcPr>
          <w:p w14:paraId="717F5D1E" w14:textId="77777777" w:rsidR="00130064" w:rsidRPr="00F129D3" w:rsidRDefault="00130064" w:rsidP="00130064">
            <w:pPr>
              <w:pStyle w:val="Text"/>
            </w:pPr>
            <w:bookmarkStart w:id="2066" w:name="_Ref350438739"/>
            <w:r w:rsidRPr="00F129D3">
              <w:t>(</w:t>
            </w:r>
            <w:fldSimple w:instr=" SEQ ( \* ARABIC \s 1 ">
              <w:r w:rsidR="00154D81">
                <w:rPr>
                  <w:noProof/>
                </w:rPr>
                <w:t>57</w:t>
              </w:r>
            </w:fldSimple>
            <w:r w:rsidRPr="00F129D3">
              <w:t>)</w:t>
            </w:r>
            <w:bookmarkEnd w:id="2066"/>
          </w:p>
        </w:tc>
        <w:tc>
          <w:tcPr>
            <w:tcW w:w="829" w:type="dxa"/>
            <w:gridSpan w:val="2"/>
            <w:shd w:val="clear" w:color="auto" w:fill="auto"/>
          </w:tcPr>
          <w:p w14:paraId="3E244388" w14:textId="77777777" w:rsidR="00130064" w:rsidRPr="00300365" w:rsidRDefault="00130064" w:rsidP="00130064">
            <w:pPr>
              <w:pStyle w:val="Text"/>
            </w:pPr>
            <w:r w:rsidRPr="00300365">
              <w:t>pesawat</w:t>
            </w:r>
          </w:p>
        </w:tc>
        <w:tc>
          <w:tcPr>
            <w:tcW w:w="489" w:type="dxa"/>
            <w:gridSpan w:val="2"/>
            <w:shd w:val="clear" w:color="auto" w:fill="auto"/>
          </w:tcPr>
          <w:p w14:paraId="103F8729" w14:textId="77777777" w:rsidR="00130064" w:rsidRPr="00300365" w:rsidRDefault="00130064" w:rsidP="00130064">
            <w:pPr>
              <w:pStyle w:val="Text"/>
            </w:pPr>
            <w:r w:rsidRPr="00300365">
              <w:t>de</w:t>
            </w:r>
          </w:p>
        </w:tc>
        <w:tc>
          <w:tcPr>
            <w:tcW w:w="784" w:type="dxa"/>
            <w:gridSpan w:val="2"/>
            <w:shd w:val="clear" w:color="auto" w:fill="auto"/>
          </w:tcPr>
          <w:p w14:paraId="7030DFB2" w14:textId="77777777" w:rsidR="00130064" w:rsidRPr="00300365" w:rsidRDefault="00130064" w:rsidP="00130064">
            <w:pPr>
              <w:pStyle w:val="Text"/>
            </w:pPr>
            <w:r w:rsidRPr="00300365">
              <w:t>terbang</w:t>
            </w:r>
          </w:p>
        </w:tc>
        <w:tc>
          <w:tcPr>
            <w:tcW w:w="573" w:type="dxa"/>
            <w:gridSpan w:val="2"/>
            <w:shd w:val="clear" w:color="auto" w:fill="auto"/>
          </w:tcPr>
          <w:p w14:paraId="1E02AB86" w14:textId="77777777" w:rsidR="00130064" w:rsidRPr="00300365" w:rsidRDefault="00130064" w:rsidP="00130064">
            <w:pPr>
              <w:pStyle w:val="Text"/>
            </w:pPr>
            <w:r w:rsidRPr="00300365">
              <w:t>dari</w:t>
            </w:r>
          </w:p>
        </w:tc>
        <w:tc>
          <w:tcPr>
            <w:tcW w:w="496" w:type="dxa"/>
            <w:shd w:val="clear" w:color="auto" w:fill="auto"/>
          </w:tcPr>
          <w:p w14:paraId="677AF0E5" w14:textId="77777777" w:rsidR="00130064" w:rsidRPr="00B62DEE" w:rsidRDefault="00130064" w:rsidP="00130064">
            <w:pPr>
              <w:pStyle w:val="Text"/>
              <w:rPr>
                <w:rStyle w:val="ChBlueBold"/>
              </w:rPr>
            </w:pPr>
            <w:r w:rsidRPr="00B62DEE">
              <w:rPr>
                <w:rStyle w:val="ChBlueBold"/>
              </w:rPr>
              <w:t>kiri</w:t>
            </w:r>
          </w:p>
        </w:tc>
        <w:tc>
          <w:tcPr>
            <w:tcW w:w="777" w:type="dxa"/>
            <w:shd w:val="clear" w:color="auto" w:fill="auto"/>
          </w:tcPr>
          <w:p w14:paraId="72786A63" w14:textId="77777777" w:rsidR="00130064" w:rsidRPr="00814B5A" w:rsidRDefault="00130064" w:rsidP="00130064">
            <w:pPr>
              <w:pStyle w:val="Text"/>
            </w:pPr>
            <w:r w:rsidRPr="00814B5A">
              <w:rPr>
                <w:rStyle w:val="ChBlueBold"/>
              </w:rPr>
              <w:t>ini</w:t>
            </w:r>
            <w:r w:rsidR="00814B5A" w:rsidRPr="00814B5A">
              <w:t>,</w:t>
            </w:r>
          </w:p>
        </w:tc>
        <w:tc>
          <w:tcPr>
            <w:tcW w:w="868" w:type="dxa"/>
            <w:shd w:val="clear" w:color="auto" w:fill="auto"/>
          </w:tcPr>
          <w:p w14:paraId="10965912" w14:textId="77777777" w:rsidR="00130064" w:rsidRPr="00300365" w:rsidRDefault="00130064" w:rsidP="00130064">
            <w:pPr>
              <w:pStyle w:val="Text"/>
            </w:pPr>
            <w:r w:rsidRPr="00300365">
              <w:t>baru</w:t>
            </w:r>
          </w:p>
        </w:tc>
        <w:tc>
          <w:tcPr>
            <w:tcW w:w="779" w:type="dxa"/>
            <w:shd w:val="clear" w:color="auto" w:fill="auto"/>
          </w:tcPr>
          <w:p w14:paraId="72E3B9D0" w14:textId="77777777" w:rsidR="00130064" w:rsidRPr="00300365" w:rsidRDefault="00130064" w:rsidP="00130064">
            <w:pPr>
              <w:pStyle w:val="Text"/>
            </w:pPr>
            <w:r w:rsidRPr="00300365">
              <w:t>lewat</w:t>
            </w:r>
          </w:p>
        </w:tc>
      </w:tr>
      <w:tr w:rsidR="00AC23C4" w:rsidRPr="00AC23C4" w14:paraId="603C6ACD" w14:textId="77777777" w:rsidTr="00AC23C4">
        <w:tc>
          <w:tcPr>
            <w:tcW w:w="709" w:type="dxa"/>
            <w:shd w:val="clear" w:color="auto" w:fill="auto"/>
          </w:tcPr>
          <w:p w14:paraId="6349B8E9" w14:textId="77777777" w:rsidR="006936F6" w:rsidRPr="00300365" w:rsidRDefault="006936F6" w:rsidP="006936F6">
            <w:pPr>
              <w:pStyle w:val="GlossEng2ptafter"/>
            </w:pPr>
          </w:p>
        </w:tc>
        <w:tc>
          <w:tcPr>
            <w:tcW w:w="829" w:type="dxa"/>
            <w:gridSpan w:val="2"/>
            <w:shd w:val="clear" w:color="auto" w:fill="auto"/>
          </w:tcPr>
          <w:p w14:paraId="1E47BF2D" w14:textId="77777777" w:rsidR="006936F6" w:rsidRPr="00300365" w:rsidRDefault="006936F6" w:rsidP="006936F6">
            <w:pPr>
              <w:pStyle w:val="GlossEng2ptafter"/>
            </w:pPr>
            <w:r w:rsidRPr="00300365">
              <w:t>airplane</w:t>
            </w:r>
          </w:p>
        </w:tc>
        <w:tc>
          <w:tcPr>
            <w:tcW w:w="489" w:type="dxa"/>
            <w:gridSpan w:val="2"/>
            <w:shd w:val="clear" w:color="auto" w:fill="auto"/>
          </w:tcPr>
          <w:p w14:paraId="417DF6D7" w14:textId="77777777" w:rsidR="006936F6" w:rsidRPr="0099608C" w:rsidRDefault="006936F6" w:rsidP="006936F6">
            <w:pPr>
              <w:pStyle w:val="GlossEng2ptafter"/>
              <w:rPr>
                <w:rStyle w:val="ChSmallCaps"/>
              </w:rPr>
            </w:pPr>
            <w:r w:rsidRPr="0099608C">
              <w:rPr>
                <w:rStyle w:val="ChSmallCaps"/>
              </w:rPr>
              <w:t>3sg</w:t>
            </w:r>
          </w:p>
        </w:tc>
        <w:tc>
          <w:tcPr>
            <w:tcW w:w="784" w:type="dxa"/>
            <w:gridSpan w:val="2"/>
            <w:shd w:val="clear" w:color="auto" w:fill="auto"/>
          </w:tcPr>
          <w:p w14:paraId="1873799D" w14:textId="77777777" w:rsidR="006936F6" w:rsidRPr="00300365" w:rsidRDefault="006936F6" w:rsidP="006936F6">
            <w:pPr>
              <w:pStyle w:val="GlossEng2ptafter"/>
            </w:pPr>
            <w:r w:rsidRPr="00300365">
              <w:t>fly</w:t>
            </w:r>
          </w:p>
        </w:tc>
        <w:tc>
          <w:tcPr>
            <w:tcW w:w="573" w:type="dxa"/>
            <w:gridSpan w:val="2"/>
            <w:shd w:val="clear" w:color="auto" w:fill="auto"/>
          </w:tcPr>
          <w:p w14:paraId="210D37E8" w14:textId="77777777" w:rsidR="006936F6" w:rsidRPr="00300365" w:rsidRDefault="006936F6" w:rsidP="006936F6">
            <w:pPr>
              <w:pStyle w:val="GlossEng2ptafter"/>
            </w:pPr>
            <w:r w:rsidRPr="00300365">
              <w:t>from</w:t>
            </w:r>
          </w:p>
        </w:tc>
        <w:tc>
          <w:tcPr>
            <w:tcW w:w="496" w:type="dxa"/>
            <w:shd w:val="clear" w:color="auto" w:fill="auto"/>
          </w:tcPr>
          <w:p w14:paraId="132677C8" w14:textId="77777777" w:rsidR="006936F6" w:rsidRPr="00300365" w:rsidRDefault="006936F6" w:rsidP="006936F6">
            <w:pPr>
              <w:pStyle w:val="GlossEng2ptafter"/>
            </w:pPr>
            <w:r w:rsidRPr="00300365">
              <w:t>left</w:t>
            </w:r>
          </w:p>
        </w:tc>
        <w:tc>
          <w:tcPr>
            <w:tcW w:w="777" w:type="dxa"/>
            <w:shd w:val="clear" w:color="auto" w:fill="auto"/>
          </w:tcPr>
          <w:p w14:paraId="45CDE57C" w14:textId="77777777" w:rsidR="006936F6" w:rsidRPr="0099608C" w:rsidRDefault="006936F6" w:rsidP="006936F6">
            <w:pPr>
              <w:pStyle w:val="GlossEng2ptafter"/>
              <w:rPr>
                <w:rStyle w:val="ChSmallCaps"/>
              </w:rPr>
            </w:pPr>
            <w:r w:rsidRPr="0099608C">
              <w:rPr>
                <w:rStyle w:val="ChSmallCaps"/>
              </w:rPr>
              <w:t>d.prox</w:t>
            </w:r>
          </w:p>
        </w:tc>
        <w:tc>
          <w:tcPr>
            <w:tcW w:w="868" w:type="dxa"/>
            <w:shd w:val="clear" w:color="auto" w:fill="auto"/>
          </w:tcPr>
          <w:p w14:paraId="06E997DF" w14:textId="77777777" w:rsidR="006936F6" w:rsidRPr="0014512C" w:rsidRDefault="006936F6" w:rsidP="006936F6">
            <w:pPr>
              <w:pStyle w:val="GlossEng2ptafter"/>
            </w:pPr>
            <w:r>
              <w:t>and.then</w:t>
            </w:r>
          </w:p>
        </w:tc>
        <w:tc>
          <w:tcPr>
            <w:tcW w:w="779" w:type="dxa"/>
            <w:shd w:val="clear" w:color="auto" w:fill="auto"/>
          </w:tcPr>
          <w:p w14:paraId="4A7406F9" w14:textId="77777777" w:rsidR="006936F6" w:rsidRPr="00300365" w:rsidRDefault="006936F6" w:rsidP="006936F6">
            <w:pPr>
              <w:pStyle w:val="GlossEng2ptafter"/>
            </w:pPr>
            <w:r w:rsidRPr="00300365">
              <w:t>pass.by</w:t>
            </w:r>
          </w:p>
        </w:tc>
      </w:tr>
      <w:tr w:rsidR="00AC23C4" w:rsidRPr="00300365" w14:paraId="49F6CDD1" w14:textId="77777777" w:rsidTr="00AC23C4">
        <w:trPr>
          <w:gridAfter w:val="5"/>
          <w:wAfter w:w="3231" w:type="dxa"/>
        </w:trPr>
        <w:tc>
          <w:tcPr>
            <w:tcW w:w="709" w:type="dxa"/>
            <w:shd w:val="clear" w:color="auto" w:fill="auto"/>
          </w:tcPr>
          <w:p w14:paraId="08DA2D57" w14:textId="77777777" w:rsidR="006936F6" w:rsidRPr="004A300A" w:rsidRDefault="006936F6" w:rsidP="00130064">
            <w:pPr>
              <w:pStyle w:val="O0Nwnext"/>
            </w:pPr>
          </w:p>
        </w:tc>
        <w:tc>
          <w:tcPr>
            <w:tcW w:w="588" w:type="dxa"/>
            <w:shd w:val="clear" w:color="auto" w:fill="auto"/>
          </w:tcPr>
          <w:p w14:paraId="350A278A" w14:textId="77777777" w:rsidR="006936F6" w:rsidRPr="00300365" w:rsidRDefault="006936F6" w:rsidP="00130064">
            <w:pPr>
              <w:pStyle w:val="Text"/>
            </w:pPr>
            <w:r w:rsidRPr="00300365">
              <w:t>sana</w:t>
            </w:r>
          </w:p>
        </w:tc>
        <w:tc>
          <w:tcPr>
            <w:tcW w:w="522" w:type="dxa"/>
            <w:gridSpan w:val="2"/>
            <w:shd w:val="clear" w:color="auto" w:fill="auto"/>
          </w:tcPr>
          <w:p w14:paraId="619BB72B" w14:textId="77777777" w:rsidR="006936F6" w:rsidRPr="00300365" w:rsidRDefault="006936F6" w:rsidP="00130064">
            <w:pPr>
              <w:pStyle w:val="Text"/>
            </w:pPr>
            <w:r w:rsidRPr="00300365">
              <w:t>trus</w:t>
            </w:r>
          </w:p>
        </w:tc>
        <w:tc>
          <w:tcPr>
            <w:tcW w:w="366" w:type="dxa"/>
            <w:gridSpan w:val="2"/>
            <w:shd w:val="clear" w:color="auto" w:fill="auto"/>
          </w:tcPr>
          <w:p w14:paraId="2DCEC4E3" w14:textId="77777777" w:rsidR="006936F6" w:rsidRPr="00300365" w:rsidRDefault="006936F6" w:rsidP="00130064">
            <w:pPr>
              <w:pStyle w:val="Text"/>
            </w:pPr>
            <w:r w:rsidRPr="00300365">
              <w:t>ke</w:t>
            </w:r>
          </w:p>
        </w:tc>
        <w:tc>
          <w:tcPr>
            <w:tcW w:w="888" w:type="dxa"/>
            <w:gridSpan w:val="2"/>
            <w:shd w:val="clear" w:color="auto" w:fill="auto"/>
          </w:tcPr>
          <w:p w14:paraId="70641141" w14:textId="77777777" w:rsidR="006936F6" w:rsidRPr="00300365" w:rsidRDefault="006936F6" w:rsidP="00130064">
            <w:pPr>
              <w:pStyle w:val="Text"/>
            </w:pPr>
            <w:r w:rsidRPr="00300365">
              <w:t>Wamena</w:t>
            </w:r>
          </w:p>
        </w:tc>
      </w:tr>
      <w:tr w:rsidR="00AC23C4" w:rsidRPr="00300365" w14:paraId="7DF04AE1" w14:textId="77777777" w:rsidTr="00AC23C4">
        <w:trPr>
          <w:gridAfter w:val="5"/>
          <w:wAfter w:w="3231" w:type="dxa"/>
        </w:trPr>
        <w:tc>
          <w:tcPr>
            <w:tcW w:w="709" w:type="dxa"/>
            <w:shd w:val="clear" w:color="auto" w:fill="auto"/>
          </w:tcPr>
          <w:p w14:paraId="1C42B7A6" w14:textId="77777777" w:rsidR="006936F6" w:rsidRPr="004A300A" w:rsidRDefault="006936F6" w:rsidP="00130064">
            <w:pPr>
              <w:pStyle w:val="GlossEng"/>
            </w:pPr>
          </w:p>
        </w:tc>
        <w:tc>
          <w:tcPr>
            <w:tcW w:w="588" w:type="dxa"/>
            <w:shd w:val="clear" w:color="auto" w:fill="auto"/>
          </w:tcPr>
          <w:p w14:paraId="468C2449" w14:textId="77777777" w:rsidR="006936F6" w:rsidRPr="0099608C" w:rsidRDefault="006936F6" w:rsidP="00130064">
            <w:pPr>
              <w:pStyle w:val="GlossEng"/>
              <w:rPr>
                <w:rStyle w:val="ChSmallCaps"/>
              </w:rPr>
            </w:pPr>
            <w:r w:rsidRPr="0099608C">
              <w:rPr>
                <w:rStyle w:val="ChSmallCaps"/>
              </w:rPr>
              <w:t>l.dist</w:t>
            </w:r>
          </w:p>
        </w:tc>
        <w:tc>
          <w:tcPr>
            <w:tcW w:w="522" w:type="dxa"/>
            <w:gridSpan w:val="2"/>
            <w:shd w:val="clear" w:color="auto" w:fill="auto"/>
          </w:tcPr>
          <w:p w14:paraId="0958DB37" w14:textId="77777777" w:rsidR="006936F6" w:rsidRPr="005A50C4" w:rsidRDefault="006936F6" w:rsidP="00130064">
            <w:pPr>
              <w:pStyle w:val="GlossEng"/>
            </w:pPr>
            <w:r>
              <w:t>next</w:t>
            </w:r>
          </w:p>
        </w:tc>
        <w:tc>
          <w:tcPr>
            <w:tcW w:w="366" w:type="dxa"/>
            <w:gridSpan w:val="2"/>
            <w:shd w:val="clear" w:color="auto" w:fill="auto"/>
          </w:tcPr>
          <w:p w14:paraId="30DE8687" w14:textId="77777777" w:rsidR="006936F6" w:rsidRPr="00300365" w:rsidRDefault="006936F6" w:rsidP="00130064">
            <w:pPr>
              <w:pStyle w:val="GlossEng"/>
            </w:pPr>
            <w:r w:rsidRPr="00300365">
              <w:t>to</w:t>
            </w:r>
          </w:p>
        </w:tc>
        <w:tc>
          <w:tcPr>
            <w:tcW w:w="888" w:type="dxa"/>
            <w:gridSpan w:val="2"/>
            <w:shd w:val="clear" w:color="auto" w:fill="auto"/>
          </w:tcPr>
          <w:p w14:paraId="63DBAFB3" w14:textId="77777777" w:rsidR="006936F6" w:rsidRPr="00300365" w:rsidRDefault="006936F6" w:rsidP="00130064">
            <w:pPr>
              <w:pStyle w:val="GlossEng"/>
            </w:pPr>
            <w:r w:rsidRPr="00300365">
              <w:t>Wamena</w:t>
            </w:r>
          </w:p>
        </w:tc>
      </w:tr>
    </w:tbl>
    <w:p w14:paraId="06758650" w14:textId="5084AC1E" w:rsidR="00130064" w:rsidRDefault="00B7093A" w:rsidP="00130064">
      <w:pPr>
        <w:pStyle w:val="FreeTranslEng"/>
      </w:pPr>
      <w:r>
        <w:t>‘</w:t>
      </w:r>
      <w:r w:rsidR="00130064">
        <w:t xml:space="preserve">the plane flies from the </w:t>
      </w:r>
      <w:r w:rsidR="00130064" w:rsidRPr="004A300A">
        <w:rPr>
          <w:rStyle w:val="ChBlueBold"/>
        </w:rPr>
        <w:t>le</w:t>
      </w:r>
      <w:r w:rsidR="00130064" w:rsidRPr="00EB6AED">
        <w:rPr>
          <w:rStyle w:val="ChBlueBold"/>
        </w:rPr>
        <w:t>ft here</w:t>
      </w:r>
      <w:r w:rsidR="00130064">
        <w:t xml:space="preserve"> and passes by over there (and) </w:t>
      </w:r>
      <w:r w:rsidR="00FF228E">
        <w:t>and then</w:t>
      </w:r>
      <w:r w:rsidR="00130064">
        <w:t xml:space="preserve"> (it flies on) to Wamena</w:t>
      </w:r>
      <w:r>
        <w:t>’</w:t>
      </w:r>
      <w:r w:rsidR="00130064">
        <w:t xml:space="preserve"> </w:t>
      </w:r>
      <w:r w:rsidR="00130064" w:rsidRPr="00196F21">
        <w:rPr>
          <w:rStyle w:val="ExampleSource"/>
        </w:rPr>
        <w:t>[</w:t>
      </w:r>
      <w:r w:rsidR="00130064">
        <w:rPr>
          <w:rStyle w:val="ExampleSource"/>
        </w:rPr>
        <w:t xml:space="preserve">Elicited </w:t>
      </w:r>
      <w:r w:rsidR="00130064" w:rsidRPr="00196F21">
        <w:rPr>
          <w:rStyle w:val="ExampleSource"/>
        </w:rPr>
        <w:t>BR130103.022]</w:t>
      </w:r>
    </w:p>
    <w:tbl>
      <w:tblPr>
        <w:tblW w:w="5641" w:type="dxa"/>
        <w:tblCellMar>
          <w:left w:w="42" w:type="dxa"/>
          <w:right w:w="42" w:type="dxa"/>
        </w:tblCellMar>
        <w:tblLook w:val="01E0" w:firstRow="1" w:lastRow="1" w:firstColumn="1" w:lastColumn="1" w:noHBand="0" w:noVBand="0"/>
      </w:tblPr>
      <w:tblGrid>
        <w:gridCol w:w="709"/>
        <w:gridCol w:w="373"/>
        <w:gridCol w:w="116"/>
        <w:gridCol w:w="673"/>
        <w:gridCol w:w="29"/>
        <w:gridCol w:w="688"/>
        <w:gridCol w:w="584"/>
        <w:gridCol w:w="868"/>
        <w:gridCol w:w="489"/>
        <w:gridCol w:w="1112"/>
      </w:tblGrid>
      <w:tr w:rsidR="00AC23C4" w:rsidRPr="00833FA5" w14:paraId="4E4D221F" w14:textId="77777777" w:rsidTr="00AC23C4">
        <w:tc>
          <w:tcPr>
            <w:tcW w:w="709" w:type="dxa"/>
            <w:shd w:val="clear" w:color="auto" w:fill="auto"/>
          </w:tcPr>
          <w:p w14:paraId="65AE662E" w14:textId="77777777" w:rsidR="00130064" w:rsidRPr="00F129D3" w:rsidRDefault="00130064" w:rsidP="00130064">
            <w:pPr>
              <w:pStyle w:val="Text"/>
            </w:pPr>
            <w:bookmarkStart w:id="2067" w:name="_Ref350438741"/>
            <w:r w:rsidRPr="00F129D3">
              <w:t>(</w:t>
            </w:r>
            <w:fldSimple w:instr=" SEQ ( \* ARABIC \s 1 ">
              <w:r w:rsidR="00154D81">
                <w:rPr>
                  <w:noProof/>
                </w:rPr>
                <w:t>58</w:t>
              </w:r>
            </w:fldSimple>
            <w:r w:rsidRPr="00F129D3">
              <w:t>)</w:t>
            </w:r>
            <w:bookmarkEnd w:id="2067"/>
          </w:p>
        </w:tc>
        <w:tc>
          <w:tcPr>
            <w:tcW w:w="489" w:type="dxa"/>
            <w:gridSpan w:val="2"/>
            <w:shd w:val="clear" w:color="auto" w:fill="auto"/>
          </w:tcPr>
          <w:p w14:paraId="6E92D89C" w14:textId="77777777" w:rsidR="00130064" w:rsidRPr="00300365" w:rsidRDefault="00130064" w:rsidP="00130064">
            <w:pPr>
              <w:pStyle w:val="Text"/>
            </w:pPr>
            <w:r w:rsidRPr="00300365">
              <w:t>ko</w:t>
            </w:r>
          </w:p>
        </w:tc>
        <w:tc>
          <w:tcPr>
            <w:tcW w:w="673" w:type="dxa"/>
            <w:shd w:val="clear" w:color="auto" w:fill="auto"/>
          </w:tcPr>
          <w:p w14:paraId="128CDA13" w14:textId="77777777" w:rsidR="00130064" w:rsidRPr="00300365" w:rsidRDefault="00130064" w:rsidP="00130064">
            <w:pPr>
              <w:pStyle w:val="Text"/>
            </w:pPr>
            <w:r w:rsidRPr="00300365">
              <w:t>jalan</w:t>
            </w:r>
            <w:r w:rsidR="00054B03">
              <w:t>g</w:t>
            </w:r>
          </w:p>
        </w:tc>
        <w:tc>
          <w:tcPr>
            <w:tcW w:w="1301" w:type="dxa"/>
            <w:gridSpan w:val="3"/>
            <w:shd w:val="clear" w:color="auto" w:fill="auto"/>
          </w:tcPr>
          <w:p w14:paraId="4096D90E" w14:textId="77777777" w:rsidR="00130064" w:rsidRPr="00300365" w:rsidRDefault="00130064" w:rsidP="00130064">
            <w:pPr>
              <w:pStyle w:val="Text"/>
            </w:pPr>
            <w:r w:rsidRPr="00300365">
              <w:t>trus</w:t>
            </w:r>
            <w:r w:rsidR="00CE7A06">
              <w:t>,</w:t>
            </w:r>
          </w:p>
        </w:tc>
        <w:tc>
          <w:tcPr>
            <w:tcW w:w="868" w:type="dxa"/>
            <w:shd w:val="clear" w:color="auto" w:fill="auto"/>
          </w:tcPr>
          <w:p w14:paraId="7611B2DE" w14:textId="77777777" w:rsidR="00130064" w:rsidRPr="00300365" w:rsidRDefault="00130064" w:rsidP="00130064">
            <w:pPr>
              <w:pStyle w:val="Text"/>
            </w:pPr>
            <w:r w:rsidRPr="00300365">
              <w:t>baru</w:t>
            </w:r>
          </w:p>
        </w:tc>
        <w:tc>
          <w:tcPr>
            <w:tcW w:w="489" w:type="dxa"/>
            <w:shd w:val="clear" w:color="auto" w:fill="auto"/>
          </w:tcPr>
          <w:p w14:paraId="2007E51D" w14:textId="77777777" w:rsidR="00130064" w:rsidRPr="00300365" w:rsidRDefault="00130064" w:rsidP="00130064">
            <w:pPr>
              <w:pStyle w:val="Text"/>
            </w:pPr>
            <w:r w:rsidRPr="00300365">
              <w:t>ko</w:t>
            </w:r>
          </w:p>
        </w:tc>
        <w:tc>
          <w:tcPr>
            <w:tcW w:w="1112" w:type="dxa"/>
            <w:shd w:val="clear" w:color="auto" w:fill="auto"/>
          </w:tcPr>
          <w:p w14:paraId="69ED43C1" w14:textId="77777777" w:rsidR="00130064" w:rsidRPr="00300365" w:rsidRDefault="00130064" w:rsidP="00130064">
            <w:pPr>
              <w:pStyle w:val="Text"/>
            </w:pPr>
            <w:r w:rsidRPr="00300365">
              <w:t>putar</w:t>
            </w:r>
          </w:p>
        </w:tc>
      </w:tr>
      <w:tr w:rsidR="00AC23C4" w:rsidRPr="00AC23C4" w14:paraId="637750C6" w14:textId="77777777" w:rsidTr="00AC23C4">
        <w:tc>
          <w:tcPr>
            <w:tcW w:w="709" w:type="dxa"/>
            <w:shd w:val="clear" w:color="auto" w:fill="auto"/>
          </w:tcPr>
          <w:p w14:paraId="0022E565" w14:textId="77777777" w:rsidR="00130064" w:rsidRPr="00300365" w:rsidRDefault="00130064" w:rsidP="00130064">
            <w:pPr>
              <w:pStyle w:val="GlossEng2ptafter"/>
            </w:pPr>
          </w:p>
        </w:tc>
        <w:tc>
          <w:tcPr>
            <w:tcW w:w="489" w:type="dxa"/>
            <w:gridSpan w:val="2"/>
            <w:shd w:val="clear" w:color="auto" w:fill="auto"/>
          </w:tcPr>
          <w:p w14:paraId="55C6F6E8" w14:textId="77777777" w:rsidR="00130064" w:rsidRPr="0099608C" w:rsidRDefault="00130064" w:rsidP="00130064">
            <w:pPr>
              <w:pStyle w:val="GlossEng2ptafter"/>
              <w:rPr>
                <w:rStyle w:val="ChSmallCaps"/>
              </w:rPr>
            </w:pPr>
            <w:r w:rsidRPr="0099608C">
              <w:rPr>
                <w:rStyle w:val="ChSmallCaps"/>
              </w:rPr>
              <w:t>2sg</w:t>
            </w:r>
          </w:p>
        </w:tc>
        <w:tc>
          <w:tcPr>
            <w:tcW w:w="673" w:type="dxa"/>
            <w:shd w:val="clear" w:color="auto" w:fill="auto"/>
          </w:tcPr>
          <w:p w14:paraId="4CFB0A5C" w14:textId="77777777" w:rsidR="00130064" w:rsidRPr="00300365" w:rsidRDefault="00130064" w:rsidP="00130064">
            <w:pPr>
              <w:pStyle w:val="GlossEng2ptafter"/>
            </w:pPr>
            <w:r w:rsidRPr="00300365">
              <w:t>walk</w:t>
            </w:r>
          </w:p>
        </w:tc>
        <w:tc>
          <w:tcPr>
            <w:tcW w:w="1301" w:type="dxa"/>
            <w:gridSpan w:val="3"/>
            <w:shd w:val="clear" w:color="auto" w:fill="auto"/>
          </w:tcPr>
          <w:p w14:paraId="55C938BF" w14:textId="77777777" w:rsidR="00130064" w:rsidRPr="00300365" w:rsidRDefault="00130064" w:rsidP="00130064">
            <w:pPr>
              <w:pStyle w:val="GlossEng2ptafter"/>
            </w:pPr>
            <w:r>
              <w:t>be.continuous</w:t>
            </w:r>
          </w:p>
        </w:tc>
        <w:tc>
          <w:tcPr>
            <w:tcW w:w="868" w:type="dxa"/>
            <w:shd w:val="clear" w:color="auto" w:fill="auto"/>
          </w:tcPr>
          <w:p w14:paraId="2392E29C" w14:textId="77777777" w:rsidR="00130064" w:rsidRPr="0014512C" w:rsidRDefault="008A5AE6" w:rsidP="00130064">
            <w:pPr>
              <w:pStyle w:val="GlossEng2ptafter"/>
            </w:pPr>
            <w:r>
              <w:t>and.then</w:t>
            </w:r>
          </w:p>
        </w:tc>
        <w:tc>
          <w:tcPr>
            <w:tcW w:w="489" w:type="dxa"/>
            <w:shd w:val="clear" w:color="auto" w:fill="auto"/>
          </w:tcPr>
          <w:p w14:paraId="550C51BD" w14:textId="77777777" w:rsidR="00130064" w:rsidRPr="0099608C" w:rsidRDefault="00130064" w:rsidP="00130064">
            <w:pPr>
              <w:pStyle w:val="GlossEng2ptafter"/>
              <w:rPr>
                <w:rStyle w:val="ChSmallCaps"/>
              </w:rPr>
            </w:pPr>
            <w:r w:rsidRPr="0099608C">
              <w:rPr>
                <w:rStyle w:val="ChSmallCaps"/>
              </w:rPr>
              <w:t>2sg</w:t>
            </w:r>
          </w:p>
        </w:tc>
        <w:tc>
          <w:tcPr>
            <w:tcW w:w="1112" w:type="dxa"/>
            <w:shd w:val="clear" w:color="auto" w:fill="auto"/>
          </w:tcPr>
          <w:p w14:paraId="54A89C0C" w14:textId="77777777" w:rsidR="00130064" w:rsidRPr="00300365" w:rsidRDefault="00130064" w:rsidP="00130064">
            <w:pPr>
              <w:pStyle w:val="GlossEng2ptafter"/>
            </w:pPr>
            <w:r w:rsidRPr="00300365">
              <w:t>turn.around</w:t>
            </w:r>
          </w:p>
        </w:tc>
      </w:tr>
      <w:tr w:rsidR="00130064" w:rsidRPr="00E92562" w14:paraId="61D05EC7" w14:textId="77777777" w:rsidTr="00AC23C4">
        <w:trPr>
          <w:gridAfter w:val="4"/>
          <w:wAfter w:w="3053" w:type="dxa"/>
        </w:trPr>
        <w:tc>
          <w:tcPr>
            <w:tcW w:w="709" w:type="dxa"/>
            <w:shd w:val="clear" w:color="auto" w:fill="auto"/>
          </w:tcPr>
          <w:p w14:paraId="7362A2A7" w14:textId="77777777" w:rsidR="00130064" w:rsidRPr="0001537B" w:rsidRDefault="00130064" w:rsidP="00130064">
            <w:pPr>
              <w:pStyle w:val="O0Nwnext"/>
            </w:pPr>
          </w:p>
        </w:tc>
        <w:tc>
          <w:tcPr>
            <w:tcW w:w="373" w:type="dxa"/>
            <w:shd w:val="clear" w:color="auto" w:fill="auto"/>
          </w:tcPr>
          <w:p w14:paraId="2A06E1FF" w14:textId="77777777" w:rsidR="00130064" w:rsidRPr="00300365" w:rsidRDefault="00130064" w:rsidP="00130064">
            <w:pPr>
              <w:pStyle w:val="Text"/>
            </w:pPr>
            <w:r w:rsidRPr="00300365">
              <w:t>ke</w:t>
            </w:r>
          </w:p>
        </w:tc>
        <w:tc>
          <w:tcPr>
            <w:tcW w:w="818" w:type="dxa"/>
            <w:gridSpan w:val="3"/>
            <w:shd w:val="clear" w:color="auto" w:fill="auto"/>
          </w:tcPr>
          <w:p w14:paraId="6518BAE4" w14:textId="77777777" w:rsidR="00130064" w:rsidRPr="00E92562" w:rsidRDefault="00130064" w:rsidP="00130064">
            <w:pPr>
              <w:pStyle w:val="Text"/>
              <w:rPr>
                <w:rStyle w:val="ChBlueBold"/>
              </w:rPr>
            </w:pPr>
            <w:r w:rsidRPr="00E92562">
              <w:rPr>
                <w:rStyle w:val="ChBlueBold"/>
              </w:rPr>
              <w:t>kanan</w:t>
            </w:r>
            <w:r w:rsidR="00054B03">
              <w:rPr>
                <w:rStyle w:val="ChBlueBold"/>
              </w:rPr>
              <w:t>g</w:t>
            </w:r>
          </w:p>
        </w:tc>
        <w:tc>
          <w:tcPr>
            <w:tcW w:w="688" w:type="dxa"/>
            <w:shd w:val="clear" w:color="auto" w:fill="auto"/>
          </w:tcPr>
          <w:p w14:paraId="00C6B312" w14:textId="77777777" w:rsidR="00130064" w:rsidRPr="00E92562" w:rsidRDefault="00130064" w:rsidP="00130064">
            <w:pPr>
              <w:pStyle w:val="Text"/>
              <w:rPr>
                <w:rStyle w:val="ChBlueBold"/>
              </w:rPr>
            </w:pPr>
            <w:r>
              <w:rPr>
                <w:rStyle w:val="ChBlueBold"/>
              </w:rPr>
              <w:t>sana</w:t>
            </w:r>
          </w:p>
        </w:tc>
      </w:tr>
      <w:tr w:rsidR="00130064" w:rsidRPr="00B62DEE" w14:paraId="54CE1882" w14:textId="77777777" w:rsidTr="00AC23C4">
        <w:trPr>
          <w:gridAfter w:val="4"/>
          <w:wAfter w:w="3053" w:type="dxa"/>
        </w:trPr>
        <w:tc>
          <w:tcPr>
            <w:tcW w:w="709" w:type="dxa"/>
            <w:shd w:val="clear" w:color="auto" w:fill="auto"/>
          </w:tcPr>
          <w:p w14:paraId="11D0DCB4" w14:textId="77777777" w:rsidR="00130064" w:rsidRPr="0001537B" w:rsidRDefault="00130064" w:rsidP="00130064">
            <w:pPr>
              <w:pStyle w:val="GlossEng"/>
            </w:pPr>
          </w:p>
        </w:tc>
        <w:tc>
          <w:tcPr>
            <w:tcW w:w="373" w:type="dxa"/>
            <w:shd w:val="clear" w:color="auto" w:fill="auto"/>
          </w:tcPr>
          <w:p w14:paraId="14AF8D41" w14:textId="77777777" w:rsidR="00130064" w:rsidRPr="00300365" w:rsidRDefault="00130064" w:rsidP="00130064">
            <w:pPr>
              <w:pStyle w:val="GlossEng"/>
            </w:pPr>
            <w:r w:rsidRPr="00300365">
              <w:t>to</w:t>
            </w:r>
          </w:p>
        </w:tc>
        <w:tc>
          <w:tcPr>
            <w:tcW w:w="818" w:type="dxa"/>
            <w:gridSpan w:val="3"/>
            <w:shd w:val="clear" w:color="auto" w:fill="auto"/>
          </w:tcPr>
          <w:p w14:paraId="2DCAC25E" w14:textId="77777777" w:rsidR="00130064" w:rsidRPr="00300365" w:rsidRDefault="00130064" w:rsidP="00130064">
            <w:pPr>
              <w:pStyle w:val="GlossEng"/>
            </w:pPr>
            <w:r w:rsidRPr="00300365">
              <w:t>right</w:t>
            </w:r>
          </w:p>
        </w:tc>
        <w:tc>
          <w:tcPr>
            <w:tcW w:w="688" w:type="dxa"/>
            <w:shd w:val="clear" w:color="auto" w:fill="auto"/>
          </w:tcPr>
          <w:p w14:paraId="568F5C20" w14:textId="77777777" w:rsidR="00130064" w:rsidRPr="0099608C" w:rsidRDefault="00130064" w:rsidP="00130064">
            <w:pPr>
              <w:pStyle w:val="GlossEng"/>
              <w:rPr>
                <w:rStyle w:val="ChSmallCaps"/>
              </w:rPr>
            </w:pPr>
            <w:r w:rsidRPr="0099608C">
              <w:rPr>
                <w:rStyle w:val="ChSmallCaps"/>
              </w:rPr>
              <w:t>l.dist</w:t>
            </w:r>
          </w:p>
        </w:tc>
      </w:tr>
    </w:tbl>
    <w:p w14:paraId="018F07C0" w14:textId="34E3C5A7" w:rsidR="00130064" w:rsidRDefault="00B7093A" w:rsidP="00130064">
      <w:pPr>
        <w:pStyle w:val="FreeTranslEng"/>
      </w:pPr>
      <w:r>
        <w:t>‘</w:t>
      </w:r>
      <w:r w:rsidR="00130064">
        <w:t>you walk on</w:t>
      </w:r>
      <w:r w:rsidR="00CE7A06">
        <w:t>,</w:t>
      </w:r>
      <w:r w:rsidR="00130064">
        <w:t xml:space="preserve"> only then you turn to the </w:t>
      </w:r>
      <w:r w:rsidR="00130064" w:rsidRPr="0001216A">
        <w:rPr>
          <w:rStyle w:val="ChBlueBold"/>
        </w:rPr>
        <w:t>right</w:t>
      </w:r>
      <w:r w:rsidR="00130064">
        <w:rPr>
          <w:rStyle w:val="ChBlueBold"/>
        </w:rPr>
        <w:t xml:space="preserve"> over there</w:t>
      </w:r>
      <w:r>
        <w:t>’</w:t>
      </w:r>
      <w:r w:rsidR="00130064">
        <w:t xml:space="preserve"> </w:t>
      </w:r>
      <w:r w:rsidR="00130064" w:rsidRPr="00C66137">
        <w:rPr>
          <w:rStyle w:val="ExampleSource"/>
        </w:rPr>
        <w:t>[</w:t>
      </w:r>
      <w:r w:rsidR="00130064">
        <w:rPr>
          <w:rStyle w:val="ExampleSource"/>
        </w:rPr>
        <w:t xml:space="preserve">Elicited </w:t>
      </w:r>
      <w:r w:rsidR="00130064" w:rsidRPr="00C66137">
        <w:rPr>
          <w:rStyle w:val="ExampleSource"/>
        </w:rPr>
        <w:t>BR130103.005]</w:t>
      </w:r>
    </w:p>
    <w:p w14:paraId="67290007" w14:textId="24767B0E" w:rsidR="00E70017" w:rsidRDefault="00130064" w:rsidP="00DC7DC0">
      <w:pPr>
        <w:pStyle w:val="Body0005after"/>
      </w:pPr>
      <w:r>
        <w:t xml:space="preserve">In </w:t>
      </w:r>
      <w:r>
        <w:fldChar w:fldCharType="begin"/>
      </w:r>
      <w:r>
        <w:instrText xml:space="preserve"> REF _Ref350438739 \h </w:instrText>
      </w:r>
      <w:r>
        <w:fldChar w:fldCharType="separate"/>
      </w:r>
      <w:r w:rsidR="00154D81" w:rsidRPr="00F129D3">
        <w:t>(</w:t>
      </w:r>
      <w:r w:rsidR="00154D81">
        <w:rPr>
          <w:noProof/>
        </w:rPr>
        <w:t>57</w:t>
      </w:r>
      <w:r w:rsidR="00154D81" w:rsidRPr="00F129D3">
        <w:t>)</w:t>
      </w:r>
      <w:r>
        <w:fldChar w:fldCharType="end"/>
      </w:r>
      <w:r>
        <w:t xml:space="preserve"> and </w:t>
      </w:r>
      <w:r>
        <w:fldChar w:fldCharType="begin"/>
      </w:r>
      <w:r>
        <w:instrText xml:space="preserve"> REF _Ref350438741 \h </w:instrText>
      </w:r>
      <w:r>
        <w:fldChar w:fldCharType="separate"/>
      </w:r>
      <w:r w:rsidR="00154D81" w:rsidRPr="00F129D3">
        <w:t>(</w:t>
      </w:r>
      <w:r w:rsidR="00154D81">
        <w:rPr>
          <w:noProof/>
        </w:rPr>
        <w:t>58</w:t>
      </w:r>
      <w:r w:rsidR="00154D81" w:rsidRPr="00F129D3">
        <w:t>)</w:t>
      </w:r>
      <w:r>
        <w:fldChar w:fldCharType="end"/>
      </w:r>
      <w:r>
        <w:t xml:space="preserve"> the preposition is obligatory.</w:t>
      </w:r>
      <w:r w:rsidR="00E70017">
        <w:t xml:space="preserve"> With motion verbs that also express direction, however, the allative preposition </w:t>
      </w:r>
      <w:r w:rsidR="00E70017" w:rsidRPr="00E70017">
        <w:rPr>
          <w:rStyle w:val="ChItalBold"/>
        </w:rPr>
        <w:t>ke</w:t>
      </w:r>
      <w:r w:rsidR="00E70017">
        <w:t xml:space="preserve"> </w:t>
      </w:r>
      <w:r w:rsidR="00B7093A">
        <w:t>‘</w:t>
      </w:r>
      <w:r w:rsidR="00E70017">
        <w:t>to</w:t>
      </w:r>
      <w:r w:rsidR="00B7093A">
        <w:t>’</w:t>
      </w:r>
      <w:r w:rsidR="00E70017">
        <w:t xml:space="preserve"> may also be omitted. This is illustrated in </w:t>
      </w:r>
      <w:r w:rsidR="00E70017">
        <w:fldChar w:fldCharType="begin"/>
      </w:r>
      <w:r w:rsidR="00E70017">
        <w:instrText xml:space="preserve"> REF _Ref350438844 \h </w:instrText>
      </w:r>
      <w:r w:rsidR="00E70017">
        <w:fldChar w:fldCharType="separate"/>
      </w:r>
      <w:r w:rsidR="00154D81" w:rsidRPr="00F129D3">
        <w:t>(</w:t>
      </w:r>
      <w:r w:rsidR="00154D81">
        <w:rPr>
          <w:noProof/>
        </w:rPr>
        <w:t>59</w:t>
      </w:r>
      <w:r w:rsidR="00154D81" w:rsidRPr="00F129D3">
        <w:t>)</w:t>
      </w:r>
      <w:r w:rsidR="00E70017">
        <w:fldChar w:fldCharType="end"/>
      </w:r>
      <w:r w:rsidR="00E70017">
        <w:t xml:space="preserve"> with the motion verb </w:t>
      </w:r>
      <w:r w:rsidR="00E70017" w:rsidRPr="008911EC">
        <w:rPr>
          <w:rStyle w:val="ChItalBold"/>
        </w:rPr>
        <w:t>belok</w:t>
      </w:r>
      <w:r w:rsidR="00E70017">
        <w:t xml:space="preserve"> </w:t>
      </w:r>
      <w:r w:rsidR="00B7093A">
        <w:t>‘</w:t>
      </w:r>
      <w:r w:rsidR="00E70017">
        <w:t>turn</w:t>
      </w:r>
      <w:r w:rsidR="00B7093A">
        <w:t>’</w:t>
      </w:r>
      <w:r w:rsidR="00E70017">
        <w:t>. (For details on the elision of prepos</w:t>
      </w:r>
      <w:r w:rsidR="003E0BC7">
        <w:t>itions encoding location, see §</w:t>
      </w:r>
      <w:r w:rsidR="00E70017">
        <w:fldChar w:fldCharType="begin"/>
      </w:r>
      <w:r w:rsidR="00E70017">
        <w:instrText xml:space="preserve"> REF _Ref388289764 \w \h </w:instrText>
      </w:r>
      <w:r w:rsidR="00E70017">
        <w:fldChar w:fldCharType="separate"/>
      </w:r>
      <w:r w:rsidR="00154D81">
        <w:rPr>
          <w:cs/>
        </w:rPr>
        <w:t>‎</w:t>
      </w:r>
      <w:r w:rsidR="00154D81">
        <w:t>10.1.5</w:t>
      </w:r>
      <w:r w:rsidR="00E70017">
        <w:fldChar w:fldCharType="end"/>
      </w:r>
      <w:r w:rsidR="00E70017">
        <w:t>.)</w:t>
      </w:r>
    </w:p>
    <w:p w14:paraId="2AF2FDFD" w14:textId="77777777" w:rsidR="00130064" w:rsidRDefault="00130064" w:rsidP="00130064">
      <w:pPr>
        <w:pStyle w:val="ExampleTitle"/>
        <w:rPr>
          <w:lang w:eastAsia="en-US"/>
        </w:rPr>
      </w:pPr>
      <w:r>
        <w:rPr>
          <w:lang w:eastAsia="en-US"/>
        </w:rPr>
        <w:t>Elision of the preposition</w:t>
      </w:r>
    </w:p>
    <w:tbl>
      <w:tblPr>
        <w:tblW w:w="6652" w:type="dxa"/>
        <w:tblCellMar>
          <w:left w:w="42" w:type="dxa"/>
          <w:right w:w="42" w:type="dxa"/>
        </w:tblCellMar>
        <w:tblLook w:val="01E0" w:firstRow="1" w:lastRow="1" w:firstColumn="1" w:lastColumn="1" w:noHBand="0" w:noVBand="0"/>
      </w:tblPr>
      <w:tblGrid>
        <w:gridCol w:w="707"/>
        <w:gridCol w:w="360"/>
        <w:gridCol w:w="302"/>
        <w:gridCol w:w="618"/>
        <w:gridCol w:w="489"/>
        <w:gridCol w:w="173"/>
        <w:gridCol w:w="456"/>
        <w:gridCol w:w="33"/>
        <w:gridCol w:w="327"/>
        <w:gridCol w:w="302"/>
        <w:gridCol w:w="194"/>
        <w:gridCol w:w="166"/>
        <w:gridCol w:w="718"/>
        <w:gridCol w:w="529"/>
        <w:gridCol w:w="360"/>
        <w:gridCol w:w="918"/>
      </w:tblGrid>
      <w:tr w:rsidR="00AC23C4" w:rsidRPr="00833FA5" w14:paraId="73FC64D5" w14:textId="77777777" w:rsidTr="00AC23C4">
        <w:tc>
          <w:tcPr>
            <w:tcW w:w="709" w:type="dxa"/>
            <w:shd w:val="clear" w:color="auto" w:fill="auto"/>
          </w:tcPr>
          <w:p w14:paraId="47069200" w14:textId="77777777" w:rsidR="00130064" w:rsidRPr="00F129D3" w:rsidRDefault="00130064" w:rsidP="00130064">
            <w:pPr>
              <w:pStyle w:val="Text"/>
            </w:pPr>
            <w:bookmarkStart w:id="2068" w:name="_Ref350438844"/>
            <w:r w:rsidRPr="00F129D3">
              <w:t>(</w:t>
            </w:r>
            <w:fldSimple w:instr=" SEQ ( \* ARABIC \s 1 ">
              <w:r w:rsidR="00154D81">
                <w:rPr>
                  <w:noProof/>
                </w:rPr>
                <w:t>59</w:t>
              </w:r>
            </w:fldSimple>
            <w:r w:rsidRPr="00F129D3">
              <w:t>)</w:t>
            </w:r>
            <w:bookmarkEnd w:id="2068"/>
          </w:p>
        </w:tc>
        <w:tc>
          <w:tcPr>
            <w:tcW w:w="360" w:type="dxa"/>
            <w:shd w:val="clear" w:color="auto" w:fill="auto"/>
          </w:tcPr>
          <w:p w14:paraId="621BE197" w14:textId="77777777" w:rsidR="00130064" w:rsidRPr="00300365" w:rsidRDefault="00130064" w:rsidP="00130064">
            <w:pPr>
              <w:pStyle w:val="Text"/>
            </w:pPr>
            <w:r w:rsidRPr="00300365">
              <w:t>di</w:t>
            </w:r>
          </w:p>
        </w:tc>
        <w:tc>
          <w:tcPr>
            <w:tcW w:w="918" w:type="dxa"/>
            <w:gridSpan w:val="2"/>
            <w:shd w:val="clear" w:color="auto" w:fill="auto"/>
          </w:tcPr>
          <w:p w14:paraId="62AA44A8" w14:textId="77777777" w:rsidR="00130064" w:rsidRPr="00300365" w:rsidRDefault="00130064" w:rsidP="00130064">
            <w:pPr>
              <w:pStyle w:val="Text"/>
            </w:pPr>
            <w:r w:rsidRPr="00300365">
              <w:t>jembatan</w:t>
            </w:r>
            <w:r w:rsidR="00054B03">
              <w:t>g</w:t>
            </w:r>
          </w:p>
        </w:tc>
        <w:tc>
          <w:tcPr>
            <w:tcW w:w="662" w:type="dxa"/>
            <w:gridSpan w:val="2"/>
            <w:shd w:val="clear" w:color="auto" w:fill="auto"/>
          </w:tcPr>
          <w:p w14:paraId="3918C2F7" w14:textId="77777777" w:rsidR="00130064" w:rsidRPr="00300365" w:rsidRDefault="00130064" w:rsidP="00130064">
            <w:pPr>
              <w:pStyle w:val="Text"/>
            </w:pPr>
            <w:r w:rsidRPr="00300365">
              <w:t>depan</w:t>
            </w:r>
            <w:r w:rsidR="00054B03">
              <w:t>g</w:t>
            </w:r>
          </w:p>
        </w:tc>
        <w:tc>
          <w:tcPr>
            <w:tcW w:w="489" w:type="dxa"/>
            <w:gridSpan w:val="2"/>
            <w:shd w:val="clear" w:color="auto" w:fill="auto"/>
          </w:tcPr>
          <w:p w14:paraId="05FC40B8" w14:textId="77777777" w:rsidR="00130064" w:rsidRPr="00300365" w:rsidRDefault="00130064" w:rsidP="00130064">
            <w:pPr>
              <w:pStyle w:val="Text"/>
            </w:pPr>
            <w:r w:rsidRPr="00300365">
              <w:t>ko</w:t>
            </w:r>
          </w:p>
        </w:tc>
        <w:tc>
          <w:tcPr>
            <w:tcW w:w="629" w:type="dxa"/>
            <w:gridSpan w:val="2"/>
            <w:shd w:val="clear" w:color="auto" w:fill="auto"/>
          </w:tcPr>
          <w:p w14:paraId="394B9528" w14:textId="77777777" w:rsidR="00130064" w:rsidRPr="00300365" w:rsidRDefault="00130064" w:rsidP="00130064">
            <w:pPr>
              <w:pStyle w:val="Text"/>
            </w:pPr>
            <w:r w:rsidRPr="00300365">
              <w:t>belok</w:t>
            </w:r>
          </w:p>
        </w:tc>
        <w:tc>
          <w:tcPr>
            <w:tcW w:w="360" w:type="dxa"/>
            <w:gridSpan w:val="2"/>
            <w:shd w:val="clear" w:color="auto" w:fill="auto"/>
          </w:tcPr>
          <w:p w14:paraId="23A5EFDB" w14:textId="77777777" w:rsidR="00130064" w:rsidRPr="00565F65" w:rsidRDefault="00130064" w:rsidP="00130064">
            <w:pPr>
              <w:pStyle w:val="Text"/>
            </w:pPr>
            <w:r w:rsidRPr="00565F65">
              <w:t>Ø</w:t>
            </w:r>
          </w:p>
        </w:tc>
        <w:tc>
          <w:tcPr>
            <w:tcW w:w="718" w:type="dxa"/>
            <w:shd w:val="clear" w:color="auto" w:fill="auto"/>
          </w:tcPr>
          <w:p w14:paraId="2FEF739C" w14:textId="77777777" w:rsidR="00130064" w:rsidRPr="00300365" w:rsidRDefault="00130064" w:rsidP="00130064">
            <w:pPr>
              <w:pStyle w:val="Text"/>
            </w:pPr>
            <w:r w:rsidRPr="00E92562">
              <w:rPr>
                <w:rStyle w:val="ChBlueBold"/>
              </w:rPr>
              <w:t>kanan</w:t>
            </w:r>
            <w:r w:rsidR="00054B03">
              <w:rPr>
                <w:rStyle w:val="ChBlueBold"/>
              </w:rPr>
              <w:t>g</w:t>
            </w:r>
          </w:p>
        </w:tc>
        <w:tc>
          <w:tcPr>
            <w:tcW w:w="529" w:type="dxa"/>
            <w:shd w:val="clear" w:color="auto" w:fill="auto"/>
          </w:tcPr>
          <w:p w14:paraId="1032F35A" w14:textId="77777777" w:rsidR="00130064" w:rsidRPr="00300365" w:rsidRDefault="00130064" w:rsidP="00130064">
            <w:pPr>
              <w:pStyle w:val="Text"/>
            </w:pPr>
            <w:r w:rsidRPr="00300365">
              <w:t>trus</w:t>
            </w:r>
          </w:p>
        </w:tc>
        <w:tc>
          <w:tcPr>
            <w:tcW w:w="360" w:type="dxa"/>
            <w:shd w:val="clear" w:color="auto" w:fill="auto"/>
          </w:tcPr>
          <w:p w14:paraId="0DAE88B5" w14:textId="77777777" w:rsidR="00130064" w:rsidRPr="00300365" w:rsidRDefault="00130064" w:rsidP="00130064">
            <w:pPr>
              <w:pStyle w:val="Text"/>
            </w:pPr>
            <w:r w:rsidRPr="00300365">
              <w:t>di</w:t>
            </w:r>
          </w:p>
        </w:tc>
        <w:tc>
          <w:tcPr>
            <w:tcW w:w="918" w:type="dxa"/>
            <w:shd w:val="clear" w:color="auto" w:fill="auto"/>
          </w:tcPr>
          <w:p w14:paraId="7BBF4664" w14:textId="77777777" w:rsidR="00130064" w:rsidRPr="00300365" w:rsidRDefault="00130064" w:rsidP="00130064">
            <w:pPr>
              <w:pStyle w:val="Text"/>
            </w:pPr>
            <w:r w:rsidRPr="00300365">
              <w:t>jembatan</w:t>
            </w:r>
            <w:r w:rsidR="00054B03">
              <w:t>g</w:t>
            </w:r>
          </w:p>
        </w:tc>
      </w:tr>
      <w:tr w:rsidR="00AC23C4" w:rsidRPr="00AC23C4" w14:paraId="5C5C3E47" w14:textId="77777777" w:rsidTr="00AC23C4">
        <w:tc>
          <w:tcPr>
            <w:tcW w:w="709" w:type="dxa"/>
            <w:shd w:val="clear" w:color="auto" w:fill="auto"/>
          </w:tcPr>
          <w:p w14:paraId="34B53EFC" w14:textId="77777777" w:rsidR="00130064" w:rsidRPr="00300365" w:rsidRDefault="00130064" w:rsidP="00130064">
            <w:pPr>
              <w:pStyle w:val="GlossEng2ptafter"/>
            </w:pPr>
          </w:p>
        </w:tc>
        <w:tc>
          <w:tcPr>
            <w:tcW w:w="360" w:type="dxa"/>
            <w:shd w:val="clear" w:color="auto" w:fill="auto"/>
          </w:tcPr>
          <w:p w14:paraId="283E09E9" w14:textId="77777777" w:rsidR="00130064" w:rsidRPr="00300365" w:rsidRDefault="00130064" w:rsidP="00130064">
            <w:pPr>
              <w:pStyle w:val="GlossEng2ptafter"/>
            </w:pPr>
            <w:r w:rsidRPr="00300365">
              <w:t>at</w:t>
            </w:r>
          </w:p>
        </w:tc>
        <w:tc>
          <w:tcPr>
            <w:tcW w:w="918" w:type="dxa"/>
            <w:gridSpan w:val="2"/>
            <w:shd w:val="clear" w:color="auto" w:fill="auto"/>
          </w:tcPr>
          <w:p w14:paraId="6F0F0A9B" w14:textId="77777777" w:rsidR="00130064" w:rsidRPr="00300365" w:rsidRDefault="00130064" w:rsidP="00130064">
            <w:pPr>
              <w:pStyle w:val="GlossEng2ptafter"/>
            </w:pPr>
            <w:r w:rsidRPr="00300365">
              <w:t>bridge</w:t>
            </w:r>
          </w:p>
        </w:tc>
        <w:tc>
          <w:tcPr>
            <w:tcW w:w="662" w:type="dxa"/>
            <w:gridSpan w:val="2"/>
            <w:shd w:val="clear" w:color="auto" w:fill="auto"/>
          </w:tcPr>
          <w:p w14:paraId="2F16C9C8" w14:textId="77777777" w:rsidR="00130064" w:rsidRPr="00300365" w:rsidRDefault="00130064" w:rsidP="00130064">
            <w:pPr>
              <w:pStyle w:val="GlossEng2ptafter"/>
            </w:pPr>
            <w:r w:rsidRPr="00300365">
              <w:t>front</w:t>
            </w:r>
          </w:p>
        </w:tc>
        <w:tc>
          <w:tcPr>
            <w:tcW w:w="489" w:type="dxa"/>
            <w:gridSpan w:val="2"/>
            <w:shd w:val="clear" w:color="auto" w:fill="auto"/>
          </w:tcPr>
          <w:p w14:paraId="1847BFAC" w14:textId="77777777" w:rsidR="00130064" w:rsidRPr="0099608C" w:rsidRDefault="00130064" w:rsidP="00130064">
            <w:pPr>
              <w:pStyle w:val="GlossEng2ptafter"/>
              <w:rPr>
                <w:rStyle w:val="ChSmallCaps"/>
              </w:rPr>
            </w:pPr>
            <w:r w:rsidRPr="0099608C">
              <w:rPr>
                <w:rStyle w:val="ChSmallCaps"/>
              </w:rPr>
              <w:t>2sg</w:t>
            </w:r>
          </w:p>
        </w:tc>
        <w:tc>
          <w:tcPr>
            <w:tcW w:w="629" w:type="dxa"/>
            <w:gridSpan w:val="2"/>
            <w:shd w:val="clear" w:color="auto" w:fill="auto"/>
          </w:tcPr>
          <w:p w14:paraId="1390DDF0" w14:textId="77777777" w:rsidR="00130064" w:rsidRPr="00300365" w:rsidRDefault="00130064" w:rsidP="00130064">
            <w:pPr>
              <w:pStyle w:val="GlossEng2ptafter"/>
            </w:pPr>
            <w:r w:rsidRPr="00300365">
              <w:t>turn</w:t>
            </w:r>
          </w:p>
        </w:tc>
        <w:tc>
          <w:tcPr>
            <w:tcW w:w="360" w:type="dxa"/>
            <w:gridSpan w:val="2"/>
            <w:shd w:val="clear" w:color="auto" w:fill="auto"/>
          </w:tcPr>
          <w:p w14:paraId="379EF95C" w14:textId="77777777" w:rsidR="00130064" w:rsidRPr="00565F65" w:rsidRDefault="00130064" w:rsidP="00130064">
            <w:pPr>
              <w:pStyle w:val="GlossEng"/>
            </w:pPr>
          </w:p>
        </w:tc>
        <w:tc>
          <w:tcPr>
            <w:tcW w:w="718" w:type="dxa"/>
            <w:shd w:val="clear" w:color="auto" w:fill="auto"/>
          </w:tcPr>
          <w:p w14:paraId="68D10899" w14:textId="77777777" w:rsidR="00130064" w:rsidRPr="00300365" w:rsidRDefault="00130064" w:rsidP="00130064">
            <w:pPr>
              <w:pStyle w:val="GlossEng2ptafter"/>
            </w:pPr>
            <w:r w:rsidRPr="00300365">
              <w:t>right</w:t>
            </w:r>
          </w:p>
        </w:tc>
        <w:tc>
          <w:tcPr>
            <w:tcW w:w="529" w:type="dxa"/>
            <w:shd w:val="clear" w:color="auto" w:fill="auto"/>
          </w:tcPr>
          <w:p w14:paraId="3643CF0B" w14:textId="77777777" w:rsidR="00130064" w:rsidRPr="00300365" w:rsidRDefault="00130064" w:rsidP="00130064">
            <w:pPr>
              <w:pStyle w:val="GlossEng2ptafter"/>
            </w:pPr>
            <w:r>
              <w:t>next</w:t>
            </w:r>
          </w:p>
        </w:tc>
        <w:tc>
          <w:tcPr>
            <w:tcW w:w="360" w:type="dxa"/>
            <w:shd w:val="clear" w:color="auto" w:fill="auto"/>
          </w:tcPr>
          <w:p w14:paraId="626A9D54" w14:textId="77777777" w:rsidR="00130064" w:rsidRPr="00300365" w:rsidRDefault="00130064" w:rsidP="00130064">
            <w:pPr>
              <w:pStyle w:val="GlossEng2ptafter"/>
            </w:pPr>
            <w:r w:rsidRPr="00300365">
              <w:t>at</w:t>
            </w:r>
          </w:p>
        </w:tc>
        <w:tc>
          <w:tcPr>
            <w:tcW w:w="918" w:type="dxa"/>
            <w:shd w:val="clear" w:color="auto" w:fill="auto"/>
          </w:tcPr>
          <w:p w14:paraId="2F229288" w14:textId="77777777" w:rsidR="00130064" w:rsidRPr="00300365" w:rsidRDefault="00130064" w:rsidP="00130064">
            <w:pPr>
              <w:pStyle w:val="GlossEng2ptafter"/>
            </w:pPr>
            <w:r w:rsidRPr="00300365">
              <w:t>bridge</w:t>
            </w:r>
          </w:p>
        </w:tc>
      </w:tr>
      <w:tr w:rsidR="00AC23C4" w:rsidRPr="00300365" w14:paraId="26ED67BD" w14:textId="77777777" w:rsidTr="00AC23C4">
        <w:trPr>
          <w:gridAfter w:val="5"/>
          <w:wAfter w:w="2691" w:type="dxa"/>
        </w:trPr>
        <w:tc>
          <w:tcPr>
            <w:tcW w:w="708" w:type="dxa"/>
            <w:shd w:val="clear" w:color="auto" w:fill="auto"/>
          </w:tcPr>
          <w:p w14:paraId="59CDFF96" w14:textId="77777777" w:rsidR="00130064" w:rsidRPr="001A1E6C" w:rsidRDefault="00130064" w:rsidP="00130064">
            <w:pPr>
              <w:pStyle w:val="O0Nwnext"/>
            </w:pPr>
          </w:p>
        </w:tc>
        <w:tc>
          <w:tcPr>
            <w:tcW w:w="662" w:type="dxa"/>
            <w:gridSpan w:val="2"/>
            <w:shd w:val="clear" w:color="auto" w:fill="auto"/>
          </w:tcPr>
          <w:p w14:paraId="4ED2F682" w14:textId="77777777" w:rsidR="00130064" w:rsidRPr="00300365" w:rsidRDefault="00130064" w:rsidP="00130064">
            <w:pPr>
              <w:pStyle w:val="Text"/>
            </w:pPr>
            <w:r w:rsidRPr="00300365">
              <w:t>depan</w:t>
            </w:r>
            <w:r w:rsidR="00054B03">
              <w:t>g</w:t>
            </w:r>
          </w:p>
        </w:tc>
        <w:tc>
          <w:tcPr>
            <w:tcW w:w="618" w:type="dxa"/>
            <w:shd w:val="clear" w:color="auto" w:fill="auto"/>
          </w:tcPr>
          <w:p w14:paraId="0E47AAFA" w14:textId="77777777" w:rsidR="00130064" w:rsidRPr="00300365" w:rsidRDefault="00130064" w:rsidP="00130064">
            <w:pPr>
              <w:pStyle w:val="Text"/>
            </w:pPr>
            <w:r w:rsidRPr="00300365">
              <w:t>lagi</w:t>
            </w:r>
          </w:p>
        </w:tc>
        <w:tc>
          <w:tcPr>
            <w:tcW w:w="489" w:type="dxa"/>
            <w:shd w:val="clear" w:color="auto" w:fill="auto"/>
          </w:tcPr>
          <w:p w14:paraId="6E76F2D0" w14:textId="77777777" w:rsidR="00130064" w:rsidRPr="00300365" w:rsidRDefault="00130064" w:rsidP="00130064">
            <w:pPr>
              <w:pStyle w:val="Text"/>
            </w:pPr>
            <w:r w:rsidRPr="00300365">
              <w:t>ko</w:t>
            </w:r>
          </w:p>
        </w:tc>
        <w:tc>
          <w:tcPr>
            <w:tcW w:w="629" w:type="dxa"/>
            <w:gridSpan w:val="2"/>
            <w:shd w:val="clear" w:color="auto" w:fill="auto"/>
          </w:tcPr>
          <w:p w14:paraId="644E0607" w14:textId="77777777" w:rsidR="00130064" w:rsidRPr="00300365" w:rsidRDefault="00130064" w:rsidP="00130064">
            <w:pPr>
              <w:pStyle w:val="Text"/>
            </w:pPr>
            <w:r w:rsidRPr="00300365">
              <w:t>belok</w:t>
            </w:r>
          </w:p>
        </w:tc>
        <w:tc>
          <w:tcPr>
            <w:tcW w:w="360" w:type="dxa"/>
            <w:gridSpan w:val="2"/>
            <w:shd w:val="clear" w:color="auto" w:fill="auto"/>
          </w:tcPr>
          <w:p w14:paraId="204A2D1C" w14:textId="77777777" w:rsidR="00130064" w:rsidRPr="00565F65" w:rsidRDefault="00130064" w:rsidP="00130064">
            <w:pPr>
              <w:pStyle w:val="Text"/>
            </w:pPr>
            <w:r w:rsidRPr="00565F65">
              <w:t>Ø</w:t>
            </w:r>
          </w:p>
        </w:tc>
        <w:tc>
          <w:tcPr>
            <w:tcW w:w="496" w:type="dxa"/>
            <w:gridSpan w:val="2"/>
            <w:shd w:val="clear" w:color="auto" w:fill="auto"/>
          </w:tcPr>
          <w:p w14:paraId="58B15A98" w14:textId="77777777" w:rsidR="00130064" w:rsidRPr="00E92562" w:rsidRDefault="00130064" w:rsidP="00130064">
            <w:pPr>
              <w:pStyle w:val="Text"/>
              <w:rPr>
                <w:rStyle w:val="ChBlueBold"/>
              </w:rPr>
            </w:pPr>
            <w:r w:rsidRPr="00E92562">
              <w:rPr>
                <w:rStyle w:val="ChBlueBold"/>
              </w:rPr>
              <w:t>kiri</w:t>
            </w:r>
          </w:p>
        </w:tc>
      </w:tr>
      <w:tr w:rsidR="00AC23C4" w:rsidRPr="00300365" w14:paraId="652B6BB4" w14:textId="77777777" w:rsidTr="00AC23C4">
        <w:trPr>
          <w:gridAfter w:val="5"/>
          <w:wAfter w:w="2691" w:type="dxa"/>
        </w:trPr>
        <w:tc>
          <w:tcPr>
            <w:tcW w:w="708" w:type="dxa"/>
            <w:shd w:val="clear" w:color="auto" w:fill="auto"/>
          </w:tcPr>
          <w:p w14:paraId="7CB1946C" w14:textId="77777777" w:rsidR="00130064" w:rsidRPr="001A1E6C" w:rsidRDefault="00130064" w:rsidP="00130064">
            <w:pPr>
              <w:pStyle w:val="GlossEng"/>
            </w:pPr>
          </w:p>
        </w:tc>
        <w:tc>
          <w:tcPr>
            <w:tcW w:w="662" w:type="dxa"/>
            <w:gridSpan w:val="2"/>
            <w:shd w:val="clear" w:color="auto" w:fill="auto"/>
          </w:tcPr>
          <w:p w14:paraId="43980079" w14:textId="77777777" w:rsidR="00130064" w:rsidRPr="00300365" w:rsidRDefault="00130064" w:rsidP="00130064">
            <w:pPr>
              <w:pStyle w:val="GlossEng"/>
            </w:pPr>
            <w:r w:rsidRPr="00300365">
              <w:t>front</w:t>
            </w:r>
          </w:p>
        </w:tc>
        <w:tc>
          <w:tcPr>
            <w:tcW w:w="618" w:type="dxa"/>
            <w:shd w:val="clear" w:color="auto" w:fill="auto"/>
          </w:tcPr>
          <w:p w14:paraId="39570AEF" w14:textId="77777777" w:rsidR="00130064" w:rsidRPr="0031522C" w:rsidRDefault="00130064" w:rsidP="00130064">
            <w:pPr>
              <w:pStyle w:val="GlossEng"/>
            </w:pPr>
            <w:r>
              <w:t>again</w:t>
            </w:r>
          </w:p>
        </w:tc>
        <w:tc>
          <w:tcPr>
            <w:tcW w:w="489" w:type="dxa"/>
            <w:shd w:val="clear" w:color="auto" w:fill="auto"/>
          </w:tcPr>
          <w:p w14:paraId="5B4B38A8" w14:textId="77777777" w:rsidR="00130064" w:rsidRPr="0099608C" w:rsidRDefault="00130064" w:rsidP="00130064">
            <w:pPr>
              <w:pStyle w:val="GlossEng"/>
              <w:rPr>
                <w:rStyle w:val="ChSmallCaps"/>
              </w:rPr>
            </w:pPr>
            <w:r w:rsidRPr="0099608C">
              <w:rPr>
                <w:rStyle w:val="ChSmallCaps"/>
              </w:rPr>
              <w:t>2sg</w:t>
            </w:r>
          </w:p>
        </w:tc>
        <w:tc>
          <w:tcPr>
            <w:tcW w:w="629" w:type="dxa"/>
            <w:gridSpan w:val="2"/>
            <w:shd w:val="clear" w:color="auto" w:fill="auto"/>
          </w:tcPr>
          <w:p w14:paraId="6FC969F5" w14:textId="77777777" w:rsidR="00130064" w:rsidRPr="00300365" w:rsidRDefault="00130064" w:rsidP="00130064">
            <w:pPr>
              <w:pStyle w:val="GlossEng"/>
            </w:pPr>
            <w:r w:rsidRPr="00300365">
              <w:t>turn</w:t>
            </w:r>
          </w:p>
        </w:tc>
        <w:tc>
          <w:tcPr>
            <w:tcW w:w="360" w:type="dxa"/>
            <w:gridSpan w:val="2"/>
            <w:shd w:val="clear" w:color="auto" w:fill="auto"/>
          </w:tcPr>
          <w:p w14:paraId="1CF2CF8C" w14:textId="77777777" w:rsidR="00130064" w:rsidRPr="00565F65" w:rsidRDefault="00130064" w:rsidP="00130064">
            <w:pPr>
              <w:pStyle w:val="GlossEng"/>
            </w:pPr>
          </w:p>
        </w:tc>
        <w:tc>
          <w:tcPr>
            <w:tcW w:w="496" w:type="dxa"/>
            <w:gridSpan w:val="2"/>
            <w:shd w:val="clear" w:color="auto" w:fill="auto"/>
          </w:tcPr>
          <w:p w14:paraId="2A10E4EF" w14:textId="77777777" w:rsidR="00130064" w:rsidRPr="00300365" w:rsidRDefault="00130064" w:rsidP="00130064">
            <w:pPr>
              <w:pStyle w:val="GlossEng"/>
            </w:pPr>
            <w:r w:rsidRPr="00300365">
              <w:t>left</w:t>
            </w:r>
          </w:p>
        </w:tc>
      </w:tr>
    </w:tbl>
    <w:p w14:paraId="4DCFD226" w14:textId="12852DA7" w:rsidR="00130064" w:rsidRPr="002F5FFD" w:rsidRDefault="00B7093A" w:rsidP="00130064">
      <w:pPr>
        <w:pStyle w:val="FreeTranslEng"/>
      </w:pPr>
      <w:r>
        <w:t>‘</w:t>
      </w:r>
      <w:r w:rsidR="00130064">
        <w:t xml:space="preserve">at the bridge ahead you turn </w:t>
      </w:r>
      <w:r w:rsidR="00977974" w:rsidRPr="00977974">
        <w:rPr>
          <w:rStyle w:val="ChBlueBold"/>
        </w:rPr>
        <w:t>right</w:t>
      </w:r>
      <w:r w:rsidR="00130064">
        <w:t xml:space="preserve">, and then at the next bridge you turn </w:t>
      </w:r>
      <w:r w:rsidR="00130064" w:rsidRPr="00977974">
        <w:rPr>
          <w:rStyle w:val="ChBlueBold"/>
        </w:rPr>
        <w:t>left</w:t>
      </w:r>
      <w:r>
        <w:t>’</w:t>
      </w:r>
      <w:r w:rsidR="00130064">
        <w:t xml:space="preserve"> </w:t>
      </w:r>
      <w:r w:rsidR="00130064" w:rsidRPr="00C66137">
        <w:rPr>
          <w:rStyle w:val="ExampleSource"/>
        </w:rPr>
        <w:t>[</w:t>
      </w:r>
      <w:r w:rsidR="00130064">
        <w:rPr>
          <w:rStyle w:val="ExampleSource"/>
        </w:rPr>
        <w:t xml:space="preserve">Elicited </w:t>
      </w:r>
      <w:r w:rsidR="00130064" w:rsidRPr="00C66137">
        <w:rPr>
          <w:rStyle w:val="ExampleSource"/>
        </w:rPr>
        <w:t>BR130103.002]</w:t>
      </w:r>
    </w:p>
    <w:p w14:paraId="38BDDC03" w14:textId="63EDF2B5" w:rsidR="00130064" w:rsidRDefault="00130064" w:rsidP="00DC7DC0">
      <w:pPr>
        <w:pStyle w:val="Body0005after"/>
      </w:pPr>
      <w:r>
        <w:t xml:space="preserve">In their adnominal uses, the direction nouns are juxtaposed to a head nominal. Semantically, these noun phrases designate </w:t>
      </w:r>
      <w:r w:rsidR="00B7093A">
        <w:t>‘</w:t>
      </w:r>
      <w:r>
        <w:t>subtype-of</w:t>
      </w:r>
      <w:r w:rsidR="00B7093A">
        <w:t>’</w:t>
      </w:r>
      <w:r>
        <w:t xml:space="preserve"> relations as in </w:t>
      </w:r>
      <w:r w:rsidR="00054B03" w:rsidRPr="0059343E">
        <w:rPr>
          <w:rStyle w:val="ChItalBold"/>
        </w:rPr>
        <w:t>bagiang</w:t>
      </w:r>
      <w:r w:rsidRPr="0059343E">
        <w:rPr>
          <w:rStyle w:val="ChItalBold"/>
        </w:rPr>
        <w:t xml:space="preserve"> barat</w:t>
      </w:r>
      <w:r>
        <w:t xml:space="preserve"> </w:t>
      </w:r>
      <w:r w:rsidR="00B7093A">
        <w:t>‘</w:t>
      </w:r>
      <w:r>
        <w:t>western part</w:t>
      </w:r>
      <w:r w:rsidR="00B7093A">
        <w:t>’</w:t>
      </w:r>
      <w:r>
        <w:t xml:space="preserve"> and </w:t>
      </w:r>
      <w:r w:rsidR="00054B03" w:rsidRPr="0059343E">
        <w:rPr>
          <w:rStyle w:val="ChItalBold"/>
        </w:rPr>
        <w:t>bagiang</w:t>
      </w:r>
      <w:r w:rsidRPr="0059343E">
        <w:rPr>
          <w:rStyle w:val="ChItalBold"/>
        </w:rPr>
        <w:t xml:space="preserve"> timur</w:t>
      </w:r>
      <w:r>
        <w:t xml:space="preserve"> </w:t>
      </w:r>
      <w:r w:rsidR="00B7093A">
        <w:t>‘</w:t>
      </w:r>
      <w:r>
        <w:t>eastern part</w:t>
      </w:r>
      <w:r w:rsidR="00B7093A">
        <w:t>’</w:t>
      </w:r>
      <w:r>
        <w:t xml:space="preserve"> in </w:t>
      </w:r>
      <w:r>
        <w:fldChar w:fldCharType="begin"/>
      </w:r>
      <w:r>
        <w:instrText xml:space="preserve"> REF _Ref350441457 \h </w:instrText>
      </w:r>
      <w:r>
        <w:fldChar w:fldCharType="separate"/>
      </w:r>
      <w:r w:rsidR="00154D81" w:rsidRPr="00F129D3">
        <w:t>(</w:t>
      </w:r>
      <w:r w:rsidR="00154D81">
        <w:rPr>
          <w:noProof/>
        </w:rPr>
        <w:t>60</w:t>
      </w:r>
      <w:r w:rsidR="00154D81" w:rsidRPr="00F129D3">
        <w:t>)</w:t>
      </w:r>
      <w:r>
        <w:fldChar w:fldCharType="end"/>
      </w:r>
      <w:r>
        <w:t xml:space="preserve">, or they denote </w:t>
      </w:r>
      <w:r>
        <w:lastRenderedPageBreak/>
        <w:t xml:space="preserve">locational relations as in </w:t>
      </w:r>
      <w:r w:rsidRPr="00707594">
        <w:rPr>
          <w:rStyle w:val="ChItalBold"/>
        </w:rPr>
        <w:t>sebla kiri</w:t>
      </w:r>
      <w:r>
        <w:t xml:space="preserve"> </w:t>
      </w:r>
      <w:r w:rsidR="00B7093A">
        <w:t>‘</w:t>
      </w:r>
      <w:r>
        <w:t>left side</w:t>
      </w:r>
      <w:r w:rsidR="00B7093A">
        <w:t>’</w:t>
      </w:r>
      <w:r>
        <w:t xml:space="preserve"> in </w:t>
      </w:r>
      <w:r>
        <w:fldChar w:fldCharType="begin"/>
      </w:r>
      <w:r>
        <w:instrText xml:space="preserve"> REF _Ref350438845 \h </w:instrText>
      </w:r>
      <w:r>
        <w:fldChar w:fldCharType="separate"/>
      </w:r>
      <w:r w:rsidR="00154D81" w:rsidRPr="00F129D3">
        <w:t>(</w:t>
      </w:r>
      <w:r w:rsidR="00154D81">
        <w:rPr>
          <w:noProof/>
        </w:rPr>
        <w:t>61</w:t>
      </w:r>
      <w:r w:rsidR="00154D81" w:rsidRPr="00F129D3">
        <w:t>)</w:t>
      </w:r>
      <w:r>
        <w:fldChar w:fldCharType="end"/>
      </w:r>
      <w:r>
        <w:t xml:space="preserve">, or in </w:t>
      </w:r>
      <w:r w:rsidR="00054B03" w:rsidRPr="00707594">
        <w:rPr>
          <w:rStyle w:val="ChItalBold"/>
        </w:rPr>
        <w:t>tangang</w:t>
      </w:r>
      <w:r w:rsidRPr="00707594">
        <w:rPr>
          <w:rStyle w:val="ChItalBold"/>
        </w:rPr>
        <w:t xml:space="preserve"> </w:t>
      </w:r>
      <w:r w:rsidR="00054B03" w:rsidRPr="00707594">
        <w:rPr>
          <w:rStyle w:val="ChItalBold"/>
        </w:rPr>
        <w:t>kanang</w:t>
      </w:r>
      <w:r>
        <w:t xml:space="preserve"> </w:t>
      </w:r>
      <w:r w:rsidR="00B7093A">
        <w:t>‘</w:t>
      </w:r>
      <w:r>
        <w:t>right hand/arm</w:t>
      </w:r>
      <w:r w:rsidR="00B7093A">
        <w:t>’</w:t>
      </w:r>
      <w:r>
        <w:t xml:space="preserve"> in </w:t>
      </w:r>
      <w:r>
        <w:fldChar w:fldCharType="begin"/>
      </w:r>
      <w:r>
        <w:instrText xml:space="preserve"> REF _Ref350438846 \h </w:instrText>
      </w:r>
      <w:r>
        <w:fldChar w:fldCharType="separate"/>
      </w:r>
      <w:r w:rsidR="00154D81" w:rsidRPr="00F129D3">
        <w:t>(</w:t>
      </w:r>
      <w:r w:rsidR="00154D81">
        <w:rPr>
          <w:noProof/>
        </w:rPr>
        <w:t>62</w:t>
      </w:r>
      <w:r w:rsidR="00154D81" w:rsidRPr="00F129D3">
        <w:t>)</w:t>
      </w:r>
      <w:r>
        <w:fldChar w:fldCharType="end"/>
      </w:r>
      <w:r>
        <w:t>.</w:t>
      </w:r>
    </w:p>
    <w:p w14:paraId="66AE419E" w14:textId="77777777" w:rsidR="00130064" w:rsidRDefault="00130064" w:rsidP="00130064">
      <w:pPr>
        <w:pStyle w:val="ExampleTitle"/>
        <w:rPr>
          <w:lang w:eastAsia="en-US"/>
        </w:rPr>
      </w:pPr>
      <w:r>
        <w:t xml:space="preserve">Adnominal </w:t>
      </w:r>
      <w:r>
        <w:rPr>
          <w:lang w:eastAsia="en-US"/>
        </w:rPr>
        <w:t>uses of direction nouns</w:t>
      </w:r>
    </w:p>
    <w:tbl>
      <w:tblPr>
        <w:tblW w:w="6647" w:type="dxa"/>
        <w:tblCellMar>
          <w:left w:w="42" w:type="dxa"/>
          <w:right w:w="42" w:type="dxa"/>
        </w:tblCellMar>
        <w:tblLook w:val="01E0" w:firstRow="1" w:lastRow="1" w:firstColumn="1" w:lastColumn="1" w:noHBand="0" w:noVBand="0"/>
      </w:tblPr>
      <w:tblGrid>
        <w:gridCol w:w="708"/>
        <w:gridCol w:w="508"/>
        <w:gridCol w:w="121"/>
        <w:gridCol w:w="630"/>
        <w:gridCol w:w="87"/>
        <w:gridCol w:w="420"/>
        <w:gridCol w:w="176"/>
        <w:gridCol w:w="687"/>
        <w:gridCol w:w="39"/>
        <w:gridCol w:w="577"/>
        <w:gridCol w:w="118"/>
        <w:gridCol w:w="390"/>
        <w:gridCol w:w="594"/>
        <w:gridCol w:w="607"/>
        <w:gridCol w:w="985"/>
      </w:tblGrid>
      <w:tr w:rsidR="00AC23C4" w:rsidRPr="00833FA5" w14:paraId="19F891E8" w14:textId="77777777" w:rsidTr="00DE05CA">
        <w:tc>
          <w:tcPr>
            <w:tcW w:w="709" w:type="dxa"/>
            <w:shd w:val="clear" w:color="auto" w:fill="auto"/>
          </w:tcPr>
          <w:p w14:paraId="46184522" w14:textId="77777777" w:rsidR="00130064" w:rsidRPr="00F129D3" w:rsidRDefault="00130064" w:rsidP="00130064">
            <w:pPr>
              <w:pStyle w:val="Text"/>
            </w:pPr>
            <w:bookmarkStart w:id="2069" w:name="_Ref350441457"/>
            <w:r w:rsidRPr="00F129D3">
              <w:t>(</w:t>
            </w:r>
            <w:fldSimple w:instr=" SEQ ( \* ARABIC \s 1 ">
              <w:r w:rsidR="00154D81">
                <w:rPr>
                  <w:noProof/>
                </w:rPr>
                <w:t>60</w:t>
              </w:r>
            </w:fldSimple>
            <w:r w:rsidRPr="00F129D3">
              <w:t>)</w:t>
            </w:r>
            <w:bookmarkEnd w:id="2069"/>
          </w:p>
        </w:tc>
        <w:tc>
          <w:tcPr>
            <w:tcW w:w="508" w:type="dxa"/>
            <w:shd w:val="clear" w:color="auto" w:fill="auto"/>
          </w:tcPr>
          <w:p w14:paraId="2C20F10F" w14:textId="77777777" w:rsidR="00130064" w:rsidRPr="00911676" w:rsidRDefault="00130064" w:rsidP="00130064">
            <w:pPr>
              <w:pStyle w:val="Text"/>
            </w:pPr>
            <w:r w:rsidRPr="00911676">
              <w:t>kalo</w:t>
            </w:r>
          </w:p>
        </w:tc>
        <w:tc>
          <w:tcPr>
            <w:tcW w:w="838" w:type="dxa"/>
            <w:gridSpan w:val="3"/>
            <w:shd w:val="clear" w:color="auto" w:fill="auto"/>
          </w:tcPr>
          <w:p w14:paraId="06CC9FC6" w14:textId="77777777" w:rsidR="00130064" w:rsidRPr="00AE1B50" w:rsidRDefault="00130064" w:rsidP="00130064">
            <w:pPr>
              <w:pStyle w:val="Text"/>
              <w:rPr>
                <w:rStyle w:val="ChBlueBold"/>
              </w:rPr>
            </w:pPr>
            <w:r w:rsidRPr="00AE1B50">
              <w:rPr>
                <w:rStyle w:val="ChBlueBold"/>
              </w:rPr>
              <w:t>bagian</w:t>
            </w:r>
            <w:r w:rsidR="00054B03">
              <w:rPr>
                <w:rStyle w:val="ChBlueBold"/>
              </w:rPr>
              <w:t>g</w:t>
            </w:r>
          </w:p>
        </w:tc>
        <w:tc>
          <w:tcPr>
            <w:tcW w:w="596" w:type="dxa"/>
            <w:gridSpan w:val="2"/>
            <w:shd w:val="clear" w:color="auto" w:fill="auto"/>
          </w:tcPr>
          <w:p w14:paraId="731A21CE" w14:textId="77777777" w:rsidR="00130064" w:rsidRPr="00AE1B50" w:rsidRDefault="00130064" w:rsidP="00130064">
            <w:pPr>
              <w:pStyle w:val="Text"/>
              <w:rPr>
                <w:rStyle w:val="ChBlueBold"/>
              </w:rPr>
            </w:pPr>
            <w:r w:rsidRPr="00AE1B50">
              <w:rPr>
                <w:rStyle w:val="ChBlueBold"/>
              </w:rPr>
              <w:t>barat</w:t>
            </w:r>
          </w:p>
        </w:tc>
        <w:tc>
          <w:tcPr>
            <w:tcW w:w="726" w:type="dxa"/>
            <w:gridSpan w:val="2"/>
            <w:shd w:val="clear" w:color="auto" w:fill="auto"/>
          </w:tcPr>
          <w:p w14:paraId="4C8FC27D" w14:textId="77777777" w:rsidR="00130064" w:rsidRPr="00911676" w:rsidRDefault="00130064" w:rsidP="00130064">
            <w:pPr>
              <w:pStyle w:val="Text"/>
            </w:pPr>
            <w:r w:rsidRPr="00911676">
              <w:t>itu</w:t>
            </w:r>
          </w:p>
        </w:tc>
        <w:tc>
          <w:tcPr>
            <w:tcW w:w="695" w:type="dxa"/>
            <w:gridSpan w:val="2"/>
            <w:shd w:val="clear" w:color="auto" w:fill="auto"/>
          </w:tcPr>
          <w:p w14:paraId="4225098E" w14:textId="77777777" w:rsidR="00130064" w:rsidRPr="00911676" w:rsidRDefault="00130064" w:rsidP="00130064">
            <w:pPr>
              <w:pStyle w:val="Text"/>
            </w:pPr>
            <w:r w:rsidRPr="00911676">
              <w:t>kasia</w:t>
            </w:r>
            <w:r>
              <w:t>n</w:t>
            </w:r>
            <w:r w:rsidR="00845E10">
              <w:t>g</w:t>
            </w:r>
          </w:p>
        </w:tc>
        <w:tc>
          <w:tcPr>
            <w:tcW w:w="984" w:type="dxa"/>
            <w:gridSpan w:val="2"/>
            <w:shd w:val="clear" w:color="auto" w:fill="auto"/>
          </w:tcPr>
          <w:p w14:paraId="21EC65C1" w14:textId="77777777" w:rsidR="00130064" w:rsidRPr="00911676" w:rsidRDefault="00130064" w:rsidP="00130064">
            <w:pPr>
              <w:pStyle w:val="Text"/>
            </w:pPr>
            <w:r w:rsidRPr="00911676">
              <w:t>prempuan</w:t>
            </w:r>
            <w:r w:rsidR="00054B03">
              <w:t>g</w:t>
            </w:r>
          </w:p>
        </w:tc>
        <w:tc>
          <w:tcPr>
            <w:tcW w:w="607" w:type="dxa"/>
            <w:shd w:val="clear" w:color="auto" w:fill="auto"/>
          </w:tcPr>
          <w:p w14:paraId="05085670" w14:textId="77777777" w:rsidR="00130064" w:rsidRPr="00911676" w:rsidRDefault="00130064" w:rsidP="00130064">
            <w:pPr>
              <w:pStyle w:val="Text"/>
            </w:pPr>
            <w:r w:rsidRPr="00911676">
              <w:t>tokok</w:t>
            </w:r>
          </w:p>
        </w:tc>
        <w:tc>
          <w:tcPr>
            <w:tcW w:w="984" w:type="dxa"/>
            <w:shd w:val="clear" w:color="auto" w:fill="auto"/>
          </w:tcPr>
          <w:p w14:paraId="2BE8B871" w14:textId="77777777" w:rsidR="00130064" w:rsidRPr="00911676" w:rsidRDefault="00130064" w:rsidP="00130064">
            <w:pPr>
              <w:pStyle w:val="Text"/>
            </w:pPr>
            <w:r w:rsidRPr="00911676">
              <w:t>prempuan</w:t>
            </w:r>
            <w:r w:rsidR="00054B03">
              <w:t>g</w:t>
            </w:r>
          </w:p>
        </w:tc>
      </w:tr>
      <w:tr w:rsidR="00AC23C4" w:rsidRPr="00AC23C4" w14:paraId="32A7D80C" w14:textId="77777777" w:rsidTr="00DE05CA">
        <w:tc>
          <w:tcPr>
            <w:tcW w:w="709" w:type="dxa"/>
            <w:shd w:val="clear" w:color="auto" w:fill="auto"/>
          </w:tcPr>
          <w:p w14:paraId="7002365D" w14:textId="77777777" w:rsidR="00130064" w:rsidRPr="00911676" w:rsidRDefault="00130064" w:rsidP="00130064">
            <w:pPr>
              <w:pStyle w:val="GlossEng2ptafter"/>
            </w:pPr>
          </w:p>
        </w:tc>
        <w:tc>
          <w:tcPr>
            <w:tcW w:w="508" w:type="dxa"/>
            <w:shd w:val="clear" w:color="auto" w:fill="auto"/>
          </w:tcPr>
          <w:p w14:paraId="1FEC79C2" w14:textId="77777777" w:rsidR="00130064" w:rsidRPr="00911676" w:rsidRDefault="00130064" w:rsidP="00130064">
            <w:pPr>
              <w:pStyle w:val="GlossEng2ptafter"/>
            </w:pPr>
            <w:r w:rsidRPr="00911676">
              <w:t>if</w:t>
            </w:r>
          </w:p>
        </w:tc>
        <w:tc>
          <w:tcPr>
            <w:tcW w:w="838" w:type="dxa"/>
            <w:gridSpan w:val="3"/>
            <w:shd w:val="clear" w:color="auto" w:fill="auto"/>
          </w:tcPr>
          <w:p w14:paraId="4E07D793" w14:textId="77777777" w:rsidR="00130064" w:rsidRPr="00911676" w:rsidRDefault="00130064" w:rsidP="00130064">
            <w:pPr>
              <w:pStyle w:val="GlossEng2ptafter"/>
            </w:pPr>
            <w:r>
              <w:t>part</w:t>
            </w:r>
          </w:p>
        </w:tc>
        <w:tc>
          <w:tcPr>
            <w:tcW w:w="596" w:type="dxa"/>
            <w:gridSpan w:val="2"/>
            <w:shd w:val="clear" w:color="auto" w:fill="auto"/>
          </w:tcPr>
          <w:p w14:paraId="1DE602EA" w14:textId="77777777" w:rsidR="00130064" w:rsidRPr="00911676" w:rsidRDefault="00130064" w:rsidP="00130064">
            <w:pPr>
              <w:pStyle w:val="GlossEng2ptafter"/>
            </w:pPr>
            <w:r w:rsidRPr="00911676">
              <w:t>west</w:t>
            </w:r>
          </w:p>
        </w:tc>
        <w:tc>
          <w:tcPr>
            <w:tcW w:w="726" w:type="dxa"/>
            <w:gridSpan w:val="2"/>
            <w:shd w:val="clear" w:color="auto" w:fill="auto"/>
          </w:tcPr>
          <w:p w14:paraId="1C0A7CB0" w14:textId="77777777" w:rsidR="00130064" w:rsidRPr="0099608C" w:rsidRDefault="00130064" w:rsidP="00130064">
            <w:pPr>
              <w:pStyle w:val="GlossEng2ptafter"/>
              <w:rPr>
                <w:rStyle w:val="ChSmallCaps"/>
              </w:rPr>
            </w:pPr>
            <w:r w:rsidRPr="0099608C">
              <w:rPr>
                <w:rStyle w:val="ChSmallCaps"/>
              </w:rPr>
              <w:t>d.dist</w:t>
            </w:r>
          </w:p>
        </w:tc>
        <w:tc>
          <w:tcPr>
            <w:tcW w:w="695" w:type="dxa"/>
            <w:gridSpan w:val="2"/>
            <w:shd w:val="clear" w:color="auto" w:fill="auto"/>
          </w:tcPr>
          <w:p w14:paraId="595E2FD2" w14:textId="77777777" w:rsidR="00130064" w:rsidRPr="00911676" w:rsidRDefault="00130064" w:rsidP="00130064">
            <w:pPr>
              <w:pStyle w:val="GlossEng2ptafter"/>
            </w:pPr>
            <w:r>
              <w:t>pity</w:t>
            </w:r>
          </w:p>
        </w:tc>
        <w:tc>
          <w:tcPr>
            <w:tcW w:w="984" w:type="dxa"/>
            <w:gridSpan w:val="2"/>
            <w:shd w:val="clear" w:color="auto" w:fill="auto"/>
          </w:tcPr>
          <w:p w14:paraId="0D5D7ADC" w14:textId="77777777" w:rsidR="00130064" w:rsidRPr="00911676" w:rsidRDefault="00130064" w:rsidP="00130064">
            <w:pPr>
              <w:pStyle w:val="GlossEng2ptafter"/>
            </w:pPr>
            <w:r w:rsidRPr="00911676">
              <w:t>woman</w:t>
            </w:r>
          </w:p>
        </w:tc>
        <w:tc>
          <w:tcPr>
            <w:tcW w:w="607" w:type="dxa"/>
            <w:shd w:val="clear" w:color="auto" w:fill="auto"/>
          </w:tcPr>
          <w:p w14:paraId="563F0F28" w14:textId="77777777" w:rsidR="00130064" w:rsidRPr="00911676" w:rsidRDefault="00130064" w:rsidP="00130064">
            <w:pPr>
              <w:pStyle w:val="GlossEng2ptafter"/>
            </w:pPr>
            <w:r w:rsidRPr="00911676">
              <w:t>tap</w:t>
            </w:r>
          </w:p>
        </w:tc>
        <w:tc>
          <w:tcPr>
            <w:tcW w:w="984" w:type="dxa"/>
            <w:shd w:val="clear" w:color="auto" w:fill="auto"/>
          </w:tcPr>
          <w:p w14:paraId="4C354513" w14:textId="77777777" w:rsidR="00130064" w:rsidRPr="00911676" w:rsidRDefault="00130064" w:rsidP="00130064">
            <w:pPr>
              <w:pStyle w:val="GlossEng2ptafter"/>
            </w:pPr>
            <w:r w:rsidRPr="00911676">
              <w:t>woman</w:t>
            </w:r>
          </w:p>
        </w:tc>
      </w:tr>
      <w:tr w:rsidR="00AC23C4" w:rsidRPr="00833FA5" w14:paraId="36BB497F" w14:textId="77777777" w:rsidTr="00DE05CA">
        <w:trPr>
          <w:gridAfter w:val="3"/>
          <w:wAfter w:w="2186" w:type="dxa"/>
        </w:trPr>
        <w:tc>
          <w:tcPr>
            <w:tcW w:w="708" w:type="dxa"/>
            <w:shd w:val="clear" w:color="auto" w:fill="auto"/>
          </w:tcPr>
          <w:p w14:paraId="6C181EA5" w14:textId="77777777" w:rsidR="00130064" w:rsidRPr="00F129D3" w:rsidRDefault="00130064" w:rsidP="00130064">
            <w:pPr>
              <w:pStyle w:val="Text"/>
            </w:pPr>
          </w:p>
        </w:tc>
        <w:tc>
          <w:tcPr>
            <w:tcW w:w="629" w:type="dxa"/>
            <w:gridSpan w:val="2"/>
            <w:shd w:val="clear" w:color="auto" w:fill="auto"/>
          </w:tcPr>
          <w:p w14:paraId="745C9B6C" w14:textId="77777777" w:rsidR="00130064" w:rsidRPr="00911676" w:rsidRDefault="00130064" w:rsidP="00130064">
            <w:pPr>
              <w:pStyle w:val="Text"/>
            </w:pPr>
            <w:r w:rsidRPr="00911676">
              <w:t>ramas</w:t>
            </w:r>
          </w:p>
        </w:tc>
        <w:tc>
          <w:tcPr>
            <w:tcW w:w="630" w:type="dxa"/>
            <w:shd w:val="clear" w:color="auto" w:fill="auto"/>
          </w:tcPr>
          <w:p w14:paraId="1FC36543" w14:textId="77777777" w:rsidR="00130064" w:rsidRPr="00911676" w:rsidRDefault="00130064" w:rsidP="00130064">
            <w:pPr>
              <w:pStyle w:val="Text"/>
            </w:pPr>
            <w:r>
              <w:t>tapi</w:t>
            </w:r>
          </w:p>
        </w:tc>
        <w:tc>
          <w:tcPr>
            <w:tcW w:w="507" w:type="dxa"/>
            <w:gridSpan w:val="2"/>
            <w:shd w:val="clear" w:color="auto" w:fill="auto"/>
          </w:tcPr>
          <w:p w14:paraId="26108BE4" w14:textId="77777777" w:rsidR="00130064" w:rsidRPr="003C6EA8" w:rsidRDefault="00130064" w:rsidP="00130064">
            <w:pPr>
              <w:pStyle w:val="Text"/>
            </w:pPr>
            <w:r w:rsidRPr="003C6EA8">
              <w:t>kalo</w:t>
            </w:r>
          </w:p>
        </w:tc>
        <w:tc>
          <w:tcPr>
            <w:tcW w:w="863" w:type="dxa"/>
            <w:gridSpan w:val="2"/>
            <w:shd w:val="clear" w:color="auto" w:fill="auto"/>
          </w:tcPr>
          <w:p w14:paraId="63D3676B" w14:textId="77777777" w:rsidR="00130064" w:rsidRPr="00AE1B50" w:rsidRDefault="00130064" w:rsidP="00130064">
            <w:pPr>
              <w:pStyle w:val="Text"/>
              <w:rPr>
                <w:rStyle w:val="ChBlueBold"/>
              </w:rPr>
            </w:pPr>
            <w:r w:rsidRPr="00AE1B50">
              <w:rPr>
                <w:rStyle w:val="ChBlueBold"/>
              </w:rPr>
              <w:t>bagian</w:t>
            </w:r>
            <w:r w:rsidR="00054B03">
              <w:rPr>
                <w:rStyle w:val="ChBlueBold"/>
              </w:rPr>
              <w:t>g</w:t>
            </w:r>
          </w:p>
        </w:tc>
        <w:tc>
          <w:tcPr>
            <w:tcW w:w="616" w:type="dxa"/>
            <w:gridSpan w:val="2"/>
            <w:shd w:val="clear" w:color="auto" w:fill="auto"/>
          </w:tcPr>
          <w:p w14:paraId="4033598D" w14:textId="77777777" w:rsidR="00130064" w:rsidRPr="00AE1B50" w:rsidRDefault="00130064" w:rsidP="00130064">
            <w:pPr>
              <w:pStyle w:val="Text"/>
              <w:rPr>
                <w:rStyle w:val="ChBlueBold"/>
              </w:rPr>
            </w:pPr>
            <w:r w:rsidRPr="00AE1B50">
              <w:rPr>
                <w:rStyle w:val="ChBlueBold"/>
              </w:rPr>
              <w:t>timur</w:t>
            </w:r>
          </w:p>
        </w:tc>
        <w:tc>
          <w:tcPr>
            <w:tcW w:w="508" w:type="dxa"/>
            <w:gridSpan w:val="2"/>
            <w:shd w:val="clear" w:color="auto" w:fill="auto"/>
          </w:tcPr>
          <w:p w14:paraId="0CFF3C5C" w14:textId="77777777" w:rsidR="00130064" w:rsidRPr="003C6EA8" w:rsidRDefault="004E6833" w:rsidP="00130064">
            <w:pPr>
              <w:pStyle w:val="Text"/>
            </w:pPr>
            <w:r>
              <w:t>tida</w:t>
            </w:r>
          </w:p>
        </w:tc>
      </w:tr>
      <w:tr w:rsidR="00AC23C4" w:rsidRPr="00AC23C4" w14:paraId="30BFAF3D" w14:textId="77777777" w:rsidTr="00DE05CA">
        <w:trPr>
          <w:gridAfter w:val="3"/>
          <w:wAfter w:w="2186" w:type="dxa"/>
        </w:trPr>
        <w:tc>
          <w:tcPr>
            <w:tcW w:w="708" w:type="dxa"/>
            <w:shd w:val="clear" w:color="auto" w:fill="auto"/>
          </w:tcPr>
          <w:p w14:paraId="49FF7031" w14:textId="77777777" w:rsidR="00130064" w:rsidRPr="001F06A0" w:rsidRDefault="00130064" w:rsidP="00130064">
            <w:pPr>
              <w:pStyle w:val="GlossEng"/>
            </w:pPr>
          </w:p>
        </w:tc>
        <w:tc>
          <w:tcPr>
            <w:tcW w:w="629" w:type="dxa"/>
            <w:gridSpan w:val="2"/>
            <w:shd w:val="clear" w:color="auto" w:fill="auto"/>
          </w:tcPr>
          <w:p w14:paraId="677FE695" w14:textId="77777777" w:rsidR="00130064" w:rsidRPr="00911676" w:rsidRDefault="00130064" w:rsidP="00130064">
            <w:pPr>
              <w:pStyle w:val="GlossEng"/>
            </w:pPr>
            <w:r w:rsidRPr="00911676">
              <w:t>press</w:t>
            </w:r>
          </w:p>
        </w:tc>
        <w:tc>
          <w:tcPr>
            <w:tcW w:w="630" w:type="dxa"/>
            <w:shd w:val="clear" w:color="auto" w:fill="auto"/>
          </w:tcPr>
          <w:p w14:paraId="30BDD9B7" w14:textId="77777777" w:rsidR="00130064" w:rsidRPr="00911676" w:rsidRDefault="00130064" w:rsidP="00130064">
            <w:pPr>
              <w:pStyle w:val="GlossEng"/>
            </w:pPr>
            <w:r>
              <w:t>but</w:t>
            </w:r>
          </w:p>
        </w:tc>
        <w:tc>
          <w:tcPr>
            <w:tcW w:w="507" w:type="dxa"/>
            <w:gridSpan w:val="2"/>
            <w:shd w:val="clear" w:color="auto" w:fill="auto"/>
          </w:tcPr>
          <w:p w14:paraId="7E56176B" w14:textId="77777777" w:rsidR="00130064" w:rsidRPr="003C6EA8" w:rsidRDefault="00130064" w:rsidP="00130064">
            <w:pPr>
              <w:pStyle w:val="GlossEng"/>
            </w:pPr>
            <w:r w:rsidRPr="003C6EA8">
              <w:t>if</w:t>
            </w:r>
          </w:p>
        </w:tc>
        <w:tc>
          <w:tcPr>
            <w:tcW w:w="863" w:type="dxa"/>
            <w:gridSpan w:val="2"/>
            <w:shd w:val="clear" w:color="auto" w:fill="auto"/>
          </w:tcPr>
          <w:p w14:paraId="47CD7130" w14:textId="77777777" w:rsidR="00130064" w:rsidRPr="003C6EA8" w:rsidRDefault="00130064" w:rsidP="00130064">
            <w:pPr>
              <w:pStyle w:val="GlossEng"/>
            </w:pPr>
            <w:r>
              <w:t>part</w:t>
            </w:r>
          </w:p>
        </w:tc>
        <w:tc>
          <w:tcPr>
            <w:tcW w:w="616" w:type="dxa"/>
            <w:gridSpan w:val="2"/>
            <w:shd w:val="clear" w:color="auto" w:fill="auto"/>
          </w:tcPr>
          <w:p w14:paraId="2F7C0818" w14:textId="77777777" w:rsidR="00130064" w:rsidRPr="003C6EA8" w:rsidRDefault="00130064" w:rsidP="00130064">
            <w:pPr>
              <w:pStyle w:val="GlossEng"/>
            </w:pPr>
            <w:r w:rsidRPr="003C6EA8">
              <w:t>east</w:t>
            </w:r>
          </w:p>
        </w:tc>
        <w:tc>
          <w:tcPr>
            <w:tcW w:w="508" w:type="dxa"/>
            <w:gridSpan w:val="2"/>
            <w:shd w:val="clear" w:color="auto" w:fill="auto"/>
          </w:tcPr>
          <w:p w14:paraId="444F4966" w14:textId="77777777" w:rsidR="00130064" w:rsidRPr="0099608C" w:rsidRDefault="00130064" w:rsidP="00130064">
            <w:pPr>
              <w:pStyle w:val="GlossEng"/>
              <w:rPr>
                <w:rStyle w:val="ChSmallCaps"/>
              </w:rPr>
            </w:pPr>
            <w:r w:rsidRPr="0099608C">
              <w:rPr>
                <w:rStyle w:val="ChSmallCaps"/>
              </w:rPr>
              <w:t>neg</w:t>
            </w:r>
          </w:p>
        </w:tc>
      </w:tr>
    </w:tbl>
    <w:p w14:paraId="44B28130" w14:textId="3D3CAFA5" w:rsidR="00130064" w:rsidRDefault="00130064" w:rsidP="00130064">
      <w:pPr>
        <w:pStyle w:val="FreeTranslEng"/>
      </w:pPr>
      <w:r>
        <w:t xml:space="preserve">[About regional differences within the regency:] </w:t>
      </w:r>
      <w:r w:rsidR="00B7093A">
        <w:t>‘</w:t>
      </w:r>
      <w:r>
        <w:t xml:space="preserve">as for the </w:t>
      </w:r>
      <w:r w:rsidRPr="001F06A0">
        <w:rPr>
          <w:rStyle w:val="ChBlueBold"/>
        </w:rPr>
        <w:t>western part</w:t>
      </w:r>
      <w:r>
        <w:t xml:space="preserve"> there, (it</w:t>
      </w:r>
      <w:r w:rsidR="00B7093A">
        <w:t>’</w:t>
      </w:r>
      <w:r>
        <w:t xml:space="preserve">s a) pity, the women tap (and) the women press (the sagu) but as for the </w:t>
      </w:r>
      <w:r w:rsidRPr="005D44C0">
        <w:rPr>
          <w:rStyle w:val="ChBlueBold"/>
        </w:rPr>
        <w:t>eastern part</w:t>
      </w:r>
      <w:r>
        <w:t xml:space="preserve"> (it</w:t>
      </w:r>
      <w:r w:rsidR="00B7093A">
        <w:t>’</w:t>
      </w:r>
      <w:r>
        <w:t>s) not (like that)</w:t>
      </w:r>
      <w:r w:rsidR="00B7093A">
        <w:t>’</w:t>
      </w:r>
      <w:r>
        <w:t xml:space="preserve"> </w:t>
      </w:r>
      <w:r w:rsidR="00E34A02">
        <w:rPr>
          <w:rStyle w:val="ExampleSource"/>
        </w:rPr>
        <w:t>[081014-007-CvEx</w:t>
      </w:r>
      <w:r w:rsidRPr="00083B53">
        <w:rPr>
          <w:rStyle w:val="ExampleSource"/>
        </w:rPr>
        <w:t>.0025</w:t>
      </w:r>
      <w:r w:rsidR="00E34EAC">
        <w:rPr>
          <w:rStyle w:val="ExampleSource"/>
        </w:rPr>
        <w:t>-</w:t>
      </w:r>
      <w:r>
        <w:rPr>
          <w:rStyle w:val="ExampleSource"/>
        </w:rPr>
        <w:t>0026</w:t>
      </w:r>
      <w:r w:rsidRPr="00083B53">
        <w:rPr>
          <w:rStyle w:val="ExampleSource"/>
        </w:rPr>
        <w:t>]</w:t>
      </w:r>
    </w:p>
    <w:tbl>
      <w:tblPr>
        <w:tblW w:w="4809" w:type="dxa"/>
        <w:tblCellMar>
          <w:left w:w="42" w:type="dxa"/>
          <w:right w:w="42" w:type="dxa"/>
        </w:tblCellMar>
        <w:tblLook w:val="01E0" w:firstRow="1" w:lastRow="1" w:firstColumn="1" w:lastColumn="1" w:noHBand="0" w:noVBand="0"/>
      </w:tblPr>
      <w:tblGrid>
        <w:gridCol w:w="709"/>
        <w:gridCol w:w="1006"/>
        <w:gridCol w:w="529"/>
        <w:gridCol w:w="529"/>
        <w:gridCol w:w="562"/>
        <w:gridCol w:w="360"/>
        <w:gridCol w:w="618"/>
        <w:gridCol w:w="496"/>
      </w:tblGrid>
      <w:tr w:rsidR="00AC23C4" w:rsidRPr="00833FA5" w14:paraId="08CA6D26" w14:textId="77777777" w:rsidTr="00AC23C4">
        <w:tc>
          <w:tcPr>
            <w:tcW w:w="709" w:type="dxa"/>
            <w:shd w:val="clear" w:color="auto" w:fill="auto"/>
          </w:tcPr>
          <w:p w14:paraId="0F12F9F7" w14:textId="77777777" w:rsidR="00130064" w:rsidRPr="00F129D3" w:rsidRDefault="00130064" w:rsidP="00130064">
            <w:pPr>
              <w:pStyle w:val="Text"/>
            </w:pPr>
            <w:bookmarkStart w:id="2070" w:name="_Ref350438845"/>
            <w:r w:rsidRPr="00F129D3">
              <w:t>(</w:t>
            </w:r>
            <w:fldSimple w:instr=" SEQ ( \* ARABIC \s 1 ">
              <w:r w:rsidR="00154D81">
                <w:rPr>
                  <w:noProof/>
                </w:rPr>
                <w:t>61</w:t>
              </w:r>
            </w:fldSimple>
            <w:r w:rsidRPr="00F129D3">
              <w:t>)</w:t>
            </w:r>
            <w:bookmarkEnd w:id="2070"/>
          </w:p>
        </w:tc>
        <w:tc>
          <w:tcPr>
            <w:tcW w:w="1006" w:type="dxa"/>
            <w:shd w:val="clear" w:color="auto" w:fill="auto"/>
          </w:tcPr>
          <w:p w14:paraId="660C1EF1" w14:textId="77777777" w:rsidR="00130064" w:rsidRPr="00300365" w:rsidRDefault="00130064" w:rsidP="00130064">
            <w:pPr>
              <w:pStyle w:val="Text"/>
            </w:pPr>
            <w:r w:rsidRPr="00300365">
              <w:t>lapangan</w:t>
            </w:r>
            <w:r w:rsidR="00054B03">
              <w:t>g</w:t>
            </w:r>
          </w:p>
        </w:tc>
        <w:tc>
          <w:tcPr>
            <w:tcW w:w="529" w:type="dxa"/>
            <w:shd w:val="clear" w:color="auto" w:fill="auto"/>
          </w:tcPr>
          <w:p w14:paraId="7A0BF5D0" w14:textId="77777777" w:rsidR="00130064" w:rsidRPr="00300365" w:rsidRDefault="00130064" w:rsidP="00130064">
            <w:pPr>
              <w:pStyle w:val="Text"/>
            </w:pPr>
            <w:r w:rsidRPr="00300365">
              <w:t>bola</w:t>
            </w:r>
          </w:p>
        </w:tc>
        <w:tc>
          <w:tcPr>
            <w:tcW w:w="529" w:type="dxa"/>
            <w:shd w:val="clear" w:color="auto" w:fill="auto"/>
          </w:tcPr>
          <w:p w14:paraId="37E22CD7" w14:textId="77777777" w:rsidR="00130064" w:rsidRPr="00300365" w:rsidRDefault="00130064" w:rsidP="00130064">
            <w:pPr>
              <w:pStyle w:val="Text"/>
            </w:pPr>
            <w:r w:rsidRPr="00300365">
              <w:t>kaki</w:t>
            </w:r>
          </w:p>
        </w:tc>
        <w:tc>
          <w:tcPr>
            <w:tcW w:w="562" w:type="dxa"/>
            <w:shd w:val="clear" w:color="auto" w:fill="auto"/>
          </w:tcPr>
          <w:p w14:paraId="7ADF0CBE" w14:textId="77777777" w:rsidR="00130064" w:rsidRPr="00300365" w:rsidRDefault="00130064" w:rsidP="00130064">
            <w:pPr>
              <w:pStyle w:val="Text"/>
            </w:pPr>
            <w:r w:rsidRPr="00300365">
              <w:t>ada</w:t>
            </w:r>
          </w:p>
        </w:tc>
        <w:tc>
          <w:tcPr>
            <w:tcW w:w="360" w:type="dxa"/>
            <w:shd w:val="clear" w:color="auto" w:fill="auto"/>
          </w:tcPr>
          <w:p w14:paraId="59F8D0A7" w14:textId="77777777" w:rsidR="00130064" w:rsidRPr="00300365" w:rsidRDefault="00130064" w:rsidP="00130064">
            <w:pPr>
              <w:pStyle w:val="Text"/>
            </w:pPr>
            <w:r w:rsidRPr="00300365">
              <w:t>di</w:t>
            </w:r>
          </w:p>
        </w:tc>
        <w:tc>
          <w:tcPr>
            <w:tcW w:w="618" w:type="dxa"/>
            <w:shd w:val="clear" w:color="auto" w:fill="auto"/>
          </w:tcPr>
          <w:p w14:paraId="39698BC8" w14:textId="77777777" w:rsidR="00130064" w:rsidRPr="00C66137" w:rsidRDefault="00130064" w:rsidP="00130064">
            <w:pPr>
              <w:pStyle w:val="Text"/>
              <w:rPr>
                <w:rStyle w:val="ChBlueBold"/>
              </w:rPr>
            </w:pPr>
            <w:r w:rsidRPr="00C66137">
              <w:rPr>
                <w:rStyle w:val="ChBlueBold"/>
              </w:rPr>
              <w:t>sebla</w:t>
            </w:r>
          </w:p>
        </w:tc>
        <w:tc>
          <w:tcPr>
            <w:tcW w:w="496" w:type="dxa"/>
            <w:shd w:val="clear" w:color="auto" w:fill="auto"/>
          </w:tcPr>
          <w:p w14:paraId="21244DD3" w14:textId="77777777" w:rsidR="00130064" w:rsidRPr="00C66137" w:rsidRDefault="00130064" w:rsidP="00130064">
            <w:pPr>
              <w:pStyle w:val="Text"/>
              <w:rPr>
                <w:rStyle w:val="ChBlueBold"/>
              </w:rPr>
            </w:pPr>
            <w:r w:rsidRPr="00C66137">
              <w:rPr>
                <w:rStyle w:val="ChBlueBold"/>
              </w:rPr>
              <w:t>kiri</w:t>
            </w:r>
          </w:p>
        </w:tc>
      </w:tr>
      <w:tr w:rsidR="00AC23C4" w:rsidRPr="00AC23C4" w14:paraId="197DFB72" w14:textId="77777777" w:rsidTr="00AC23C4">
        <w:tc>
          <w:tcPr>
            <w:tcW w:w="709" w:type="dxa"/>
            <w:shd w:val="clear" w:color="auto" w:fill="auto"/>
          </w:tcPr>
          <w:p w14:paraId="58CA07F2" w14:textId="77777777" w:rsidR="00130064" w:rsidRPr="00300365" w:rsidRDefault="00130064" w:rsidP="00130064">
            <w:pPr>
              <w:pStyle w:val="GlossEng"/>
            </w:pPr>
          </w:p>
        </w:tc>
        <w:tc>
          <w:tcPr>
            <w:tcW w:w="1006" w:type="dxa"/>
            <w:shd w:val="clear" w:color="auto" w:fill="auto"/>
          </w:tcPr>
          <w:p w14:paraId="599FB125" w14:textId="77777777" w:rsidR="00130064" w:rsidRPr="00300365" w:rsidRDefault="00130064" w:rsidP="00130064">
            <w:pPr>
              <w:pStyle w:val="GlossEng"/>
            </w:pPr>
            <w:r>
              <w:t>field</w:t>
            </w:r>
          </w:p>
        </w:tc>
        <w:tc>
          <w:tcPr>
            <w:tcW w:w="529" w:type="dxa"/>
            <w:shd w:val="clear" w:color="auto" w:fill="auto"/>
          </w:tcPr>
          <w:p w14:paraId="5E5BB74D" w14:textId="77777777" w:rsidR="00130064" w:rsidRPr="00300365" w:rsidRDefault="00130064" w:rsidP="00130064">
            <w:pPr>
              <w:pStyle w:val="GlossEng"/>
            </w:pPr>
            <w:r w:rsidRPr="00300365">
              <w:t>ball</w:t>
            </w:r>
          </w:p>
        </w:tc>
        <w:tc>
          <w:tcPr>
            <w:tcW w:w="529" w:type="dxa"/>
            <w:shd w:val="clear" w:color="auto" w:fill="auto"/>
          </w:tcPr>
          <w:p w14:paraId="7F93DD29" w14:textId="77777777" w:rsidR="00130064" w:rsidRPr="00300365" w:rsidRDefault="00130064" w:rsidP="00130064">
            <w:pPr>
              <w:pStyle w:val="GlossEng"/>
            </w:pPr>
            <w:r w:rsidRPr="00300365">
              <w:t>foot</w:t>
            </w:r>
          </w:p>
        </w:tc>
        <w:tc>
          <w:tcPr>
            <w:tcW w:w="562" w:type="dxa"/>
            <w:shd w:val="clear" w:color="auto" w:fill="auto"/>
          </w:tcPr>
          <w:p w14:paraId="66986614" w14:textId="77777777" w:rsidR="00130064" w:rsidRPr="00300365" w:rsidRDefault="00130064" w:rsidP="00130064">
            <w:pPr>
              <w:pStyle w:val="GlossEng"/>
            </w:pPr>
            <w:r w:rsidRPr="00300365">
              <w:t>exist</w:t>
            </w:r>
          </w:p>
        </w:tc>
        <w:tc>
          <w:tcPr>
            <w:tcW w:w="360" w:type="dxa"/>
            <w:shd w:val="clear" w:color="auto" w:fill="auto"/>
          </w:tcPr>
          <w:p w14:paraId="7F90F497" w14:textId="77777777" w:rsidR="00130064" w:rsidRPr="00300365" w:rsidRDefault="00130064" w:rsidP="00130064">
            <w:pPr>
              <w:pStyle w:val="GlossEng"/>
            </w:pPr>
            <w:r w:rsidRPr="00300365">
              <w:t>at</w:t>
            </w:r>
          </w:p>
        </w:tc>
        <w:tc>
          <w:tcPr>
            <w:tcW w:w="618" w:type="dxa"/>
            <w:shd w:val="clear" w:color="auto" w:fill="auto"/>
          </w:tcPr>
          <w:p w14:paraId="77043133" w14:textId="77777777" w:rsidR="00130064" w:rsidRPr="00300365" w:rsidRDefault="00130064" w:rsidP="00130064">
            <w:pPr>
              <w:pStyle w:val="GlossEng"/>
            </w:pPr>
            <w:r w:rsidRPr="00300365">
              <w:t>side</w:t>
            </w:r>
          </w:p>
        </w:tc>
        <w:tc>
          <w:tcPr>
            <w:tcW w:w="496" w:type="dxa"/>
            <w:shd w:val="clear" w:color="auto" w:fill="auto"/>
          </w:tcPr>
          <w:p w14:paraId="76E0648A" w14:textId="77777777" w:rsidR="00130064" w:rsidRPr="00300365" w:rsidRDefault="00130064" w:rsidP="00130064">
            <w:pPr>
              <w:pStyle w:val="GlossEng"/>
            </w:pPr>
            <w:r w:rsidRPr="00300365">
              <w:t>left</w:t>
            </w:r>
          </w:p>
        </w:tc>
      </w:tr>
    </w:tbl>
    <w:p w14:paraId="1123FAE4" w14:textId="7DE519E4" w:rsidR="00130064" w:rsidRPr="002F5FFD" w:rsidRDefault="00B7093A" w:rsidP="00130064">
      <w:pPr>
        <w:pStyle w:val="FreeTranslEng"/>
      </w:pPr>
      <w:r>
        <w:t>‘</w:t>
      </w:r>
      <w:r w:rsidR="00130064">
        <w:t xml:space="preserve">the football field is on the </w:t>
      </w:r>
      <w:r w:rsidR="00130064" w:rsidRPr="00DE6C49">
        <w:rPr>
          <w:rStyle w:val="ChBlueBold"/>
        </w:rPr>
        <w:t>left side</w:t>
      </w:r>
      <w:r>
        <w:t>’</w:t>
      </w:r>
      <w:r w:rsidR="00130064">
        <w:t xml:space="preserve"> </w:t>
      </w:r>
      <w:r w:rsidR="00130064" w:rsidRPr="00C66137">
        <w:rPr>
          <w:rStyle w:val="ExampleSource"/>
        </w:rPr>
        <w:t>[</w:t>
      </w:r>
      <w:r w:rsidR="00130064">
        <w:rPr>
          <w:rStyle w:val="ExampleSource"/>
        </w:rPr>
        <w:t xml:space="preserve">Elicited </w:t>
      </w:r>
      <w:r w:rsidR="00130064" w:rsidRPr="00C66137">
        <w:rPr>
          <w:rStyle w:val="ExampleSource"/>
        </w:rPr>
        <w:t>BR130103.011]</w:t>
      </w:r>
    </w:p>
    <w:tbl>
      <w:tblPr>
        <w:tblW w:w="6753" w:type="dxa"/>
        <w:tblCellMar>
          <w:left w:w="42" w:type="dxa"/>
          <w:right w:w="42" w:type="dxa"/>
        </w:tblCellMar>
        <w:tblLook w:val="01E0" w:firstRow="1" w:lastRow="1" w:firstColumn="1" w:lastColumn="1" w:noHBand="0" w:noVBand="0"/>
      </w:tblPr>
      <w:tblGrid>
        <w:gridCol w:w="709"/>
        <w:gridCol w:w="684"/>
        <w:gridCol w:w="573"/>
        <w:gridCol w:w="873"/>
        <w:gridCol w:w="718"/>
        <w:gridCol w:w="680"/>
        <w:gridCol w:w="680"/>
        <w:gridCol w:w="690"/>
        <w:gridCol w:w="284"/>
        <w:gridCol w:w="862"/>
      </w:tblGrid>
      <w:tr w:rsidR="00AC23C4" w:rsidRPr="006B02C6" w14:paraId="2D888DCF" w14:textId="77777777" w:rsidTr="00AC23C4">
        <w:tc>
          <w:tcPr>
            <w:tcW w:w="709" w:type="dxa"/>
            <w:shd w:val="clear" w:color="auto" w:fill="auto"/>
          </w:tcPr>
          <w:p w14:paraId="2C5CB254" w14:textId="77777777" w:rsidR="00130064" w:rsidRPr="00F129D3" w:rsidRDefault="00130064" w:rsidP="00130064">
            <w:pPr>
              <w:pStyle w:val="Text"/>
            </w:pPr>
            <w:bookmarkStart w:id="2071" w:name="_Ref350438846"/>
            <w:r w:rsidRPr="00F129D3">
              <w:t>(</w:t>
            </w:r>
            <w:fldSimple w:instr=" SEQ ( \* ARABIC \s 1 ">
              <w:r w:rsidR="00154D81">
                <w:rPr>
                  <w:noProof/>
                </w:rPr>
                <w:t>62</w:t>
              </w:r>
            </w:fldSimple>
            <w:r w:rsidRPr="00F129D3">
              <w:t>)</w:t>
            </w:r>
            <w:bookmarkEnd w:id="2071"/>
          </w:p>
        </w:tc>
        <w:tc>
          <w:tcPr>
            <w:tcW w:w="684" w:type="dxa"/>
            <w:shd w:val="clear" w:color="auto" w:fill="auto"/>
          </w:tcPr>
          <w:p w14:paraId="7B320E83" w14:textId="77777777" w:rsidR="00130064" w:rsidRPr="006B02C6" w:rsidRDefault="00130064" w:rsidP="00130064">
            <w:pPr>
              <w:pStyle w:val="Text"/>
            </w:pPr>
            <w:r w:rsidRPr="006B02C6">
              <w:t>tulang</w:t>
            </w:r>
          </w:p>
        </w:tc>
        <w:tc>
          <w:tcPr>
            <w:tcW w:w="573" w:type="dxa"/>
            <w:shd w:val="clear" w:color="auto" w:fill="auto"/>
          </w:tcPr>
          <w:p w14:paraId="4A63BB2A" w14:textId="77777777" w:rsidR="00130064" w:rsidRPr="006B02C6" w:rsidRDefault="00130064" w:rsidP="00130064">
            <w:pPr>
              <w:pStyle w:val="Text"/>
            </w:pPr>
            <w:r w:rsidRPr="006B02C6">
              <w:t>yang</w:t>
            </w:r>
          </w:p>
        </w:tc>
        <w:tc>
          <w:tcPr>
            <w:tcW w:w="873" w:type="dxa"/>
            <w:shd w:val="clear" w:color="auto" w:fill="auto"/>
          </w:tcPr>
          <w:p w14:paraId="6F101299" w14:textId="77777777" w:rsidR="00130064" w:rsidRPr="007F50B4" w:rsidRDefault="00130064" w:rsidP="00130064">
            <w:pPr>
              <w:pStyle w:val="Text"/>
              <w:rPr>
                <w:rStyle w:val="ChBlueBold"/>
              </w:rPr>
            </w:pPr>
            <w:r>
              <w:rPr>
                <w:rStyle w:val="ChBlueBold"/>
              </w:rPr>
              <w:t>tangan</w:t>
            </w:r>
            <w:r w:rsidR="00054B03">
              <w:rPr>
                <w:rStyle w:val="ChBlueBold"/>
              </w:rPr>
              <w:t>g</w:t>
            </w:r>
          </w:p>
        </w:tc>
        <w:tc>
          <w:tcPr>
            <w:tcW w:w="718" w:type="dxa"/>
            <w:shd w:val="clear" w:color="auto" w:fill="auto"/>
          </w:tcPr>
          <w:p w14:paraId="56A65757" w14:textId="77777777" w:rsidR="00130064" w:rsidRPr="007F50B4" w:rsidRDefault="00130064" w:rsidP="00130064">
            <w:pPr>
              <w:pStyle w:val="Text"/>
              <w:rPr>
                <w:rStyle w:val="ChBlueBold"/>
              </w:rPr>
            </w:pPr>
            <w:r w:rsidRPr="007F50B4">
              <w:rPr>
                <w:rStyle w:val="ChBlueBold"/>
              </w:rPr>
              <w:t>kanan</w:t>
            </w:r>
            <w:r w:rsidR="00054B03">
              <w:rPr>
                <w:rStyle w:val="ChBlueBold"/>
              </w:rPr>
              <w:t>g</w:t>
            </w:r>
          </w:p>
        </w:tc>
        <w:tc>
          <w:tcPr>
            <w:tcW w:w="680" w:type="dxa"/>
            <w:shd w:val="clear" w:color="auto" w:fill="auto"/>
          </w:tcPr>
          <w:p w14:paraId="467183D7" w14:textId="77777777" w:rsidR="00130064" w:rsidRPr="006B02C6" w:rsidRDefault="00130064" w:rsidP="00130064">
            <w:pPr>
              <w:pStyle w:val="Text"/>
            </w:pPr>
            <w:r w:rsidRPr="006B02C6">
              <w:t>ini</w:t>
            </w:r>
          </w:p>
        </w:tc>
        <w:tc>
          <w:tcPr>
            <w:tcW w:w="680" w:type="dxa"/>
            <w:shd w:val="clear" w:color="auto" w:fill="auto"/>
          </w:tcPr>
          <w:p w14:paraId="0BDBA3C7" w14:textId="77777777" w:rsidR="00130064" w:rsidRPr="006B02C6" w:rsidRDefault="00130064" w:rsidP="00130064">
            <w:pPr>
              <w:pStyle w:val="Text"/>
            </w:pPr>
            <w:r w:rsidRPr="006B02C6">
              <w:t>su</w:t>
            </w:r>
          </w:p>
        </w:tc>
        <w:tc>
          <w:tcPr>
            <w:tcW w:w="690" w:type="dxa"/>
            <w:shd w:val="clear" w:color="auto" w:fill="auto"/>
          </w:tcPr>
          <w:p w14:paraId="0426C683" w14:textId="77777777" w:rsidR="00130064" w:rsidRPr="006B02C6" w:rsidRDefault="00130064" w:rsidP="00130064">
            <w:pPr>
              <w:pStyle w:val="Text"/>
            </w:pPr>
            <w:r w:rsidRPr="006B02C6">
              <w:t>kluar</w:t>
            </w:r>
          </w:p>
        </w:tc>
        <w:tc>
          <w:tcPr>
            <w:tcW w:w="284" w:type="dxa"/>
            <w:shd w:val="clear" w:color="auto" w:fill="auto"/>
          </w:tcPr>
          <w:p w14:paraId="5E9A526D" w14:textId="77777777" w:rsidR="00130064" w:rsidRPr="006B02C6" w:rsidRDefault="00130064" w:rsidP="00130064">
            <w:pPr>
              <w:pStyle w:val="Text"/>
            </w:pPr>
            <w:r w:rsidRPr="006B02C6">
              <w:t>ke</w:t>
            </w:r>
          </w:p>
        </w:tc>
        <w:tc>
          <w:tcPr>
            <w:tcW w:w="862" w:type="dxa"/>
            <w:shd w:val="clear" w:color="auto" w:fill="auto"/>
          </w:tcPr>
          <w:p w14:paraId="6158FA56" w14:textId="77777777" w:rsidR="00130064" w:rsidRPr="006B02C6" w:rsidRDefault="00130064" w:rsidP="00130064">
            <w:pPr>
              <w:pStyle w:val="Text"/>
            </w:pPr>
            <w:r w:rsidRPr="006B02C6">
              <w:t>samping</w:t>
            </w:r>
          </w:p>
        </w:tc>
      </w:tr>
      <w:tr w:rsidR="00AC23C4" w:rsidRPr="006B02C6" w14:paraId="611A29EF" w14:textId="77777777" w:rsidTr="00AC23C4">
        <w:tc>
          <w:tcPr>
            <w:tcW w:w="709" w:type="dxa"/>
            <w:shd w:val="clear" w:color="auto" w:fill="auto"/>
          </w:tcPr>
          <w:p w14:paraId="6AB50C7F" w14:textId="77777777" w:rsidR="00130064" w:rsidRPr="006B02C6" w:rsidRDefault="00130064" w:rsidP="00130064">
            <w:pPr>
              <w:pStyle w:val="GlossEng"/>
            </w:pPr>
          </w:p>
        </w:tc>
        <w:tc>
          <w:tcPr>
            <w:tcW w:w="684" w:type="dxa"/>
            <w:shd w:val="clear" w:color="auto" w:fill="auto"/>
          </w:tcPr>
          <w:p w14:paraId="3EAD5D39" w14:textId="77777777" w:rsidR="00130064" w:rsidRPr="006B02C6" w:rsidRDefault="00130064" w:rsidP="00130064">
            <w:pPr>
              <w:pStyle w:val="GlossEng"/>
            </w:pPr>
            <w:r w:rsidRPr="006B02C6">
              <w:t>bone</w:t>
            </w:r>
          </w:p>
        </w:tc>
        <w:tc>
          <w:tcPr>
            <w:tcW w:w="573" w:type="dxa"/>
            <w:shd w:val="clear" w:color="auto" w:fill="auto"/>
          </w:tcPr>
          <w:p w14:paraId="1BDE1B91" w14:textId="77777777" w:rsidR="00130064" w:rsidRPr="0099608C" w:rsidRDefault="00130064" w:rsidP="00130064">
            <w:pPr>
              <w:pStyle w:val="GlossEng"/>
              <w:rPr>
                <w:rStyle w:val="ChSmallCaps"/>
              </w:rPr>
            </w:pPr>
            <w:r w:rsidRPr="0099608C">
              <w:rPr>
                <w:rStyle w:val="ChSmallCaps"/>
              </w:rPr>
              <w:t>rel</w:t>
            </w:r>
          </w:p>
        </w:tc>
        <w:tc>
          <w:tcPr>
            <w:tcW w:w="873" w:type="dxa"/>
            <w:shd w:val="clear" w:color="auto" w:fill="auto"/>
          </w:tcPr>
          <w:p w14:paraId="32D44492" w14:textId="77777777" w:rsidR="00130064" w:rsidRPr="006B02C6" w:rsidRDefault="00130064" w:rsidP="00130064">
            <w:pPr>
              <w:pStyle w:val="GlossEng"/>
            </w:pPr>
            <w:r>
              <w:t>hand</w:t>
            </w:r>
          </w:p>
        </w:tc>
        <w:tc>
          <w:tcPr>
            <w:tcW w:w="718" w:type="dxa"/>
            <w:shd w:val="clear" w:color="auto" w:fill="auto"/>
          </w:tcPr>
          <w:p w14:paraId="1457660A" w14:textId="77777777" w:rsidR="00130064" w:rsidRPr="006B02C6" w:rsidRDefault="00130064" w:rsidP="00130064">
            <w:pPr>
              <w:pStyle w:val="GlossEng"/>
            </w:pPr>
            <w:r w:rsidRPr="006B02C6">
              <w:t>right</w:t>
            </w:r>
          </w:p>
        </w:tc>
        <w:tc>
          <w:tcPr>
            <w:tcW w:w="680" w:type="dxa"/>
            <w:shd w:val="clear" w:color="auto" w:fill="auto"/>
          </w:tcPr>
          <w:p w14:paraId="77F24EAB" w14:textId="77777777" w:rsidR="00130064" w:rsidRPr="0099608C" w:rsidRDefault="00130064" w:rsidP="00130064">
            <w:pPr>
              <w:pStyle w:val="GlossEng"/>
              <w:rPr>
                <w:rStyle w:val="ChSmallCaps"/>
              </w:rPr>
            </w:pPr>
            <w:r w:rsidRPr="0099608C">
              <w:rPr>
                <w:rStyle w:val="ChSmallCaps"/>
              </w:rPr>
              <w:t>d.prox</w:t>
            </w:r>
          </w:p>
        </w:tc>
        <w:tc>
          <w:tcPr>
            <w:tcW w:w="680" w:type="dxa"/>
            <w:shd w:val="clear" w:color="auto" w:fill="auto"/>
          </w:tcPr>
          <w:p w14:paraId="25C0E970" w14:textId="77777777" w:rsidR="00130064" w:rsidRPr="006B02C6" w:rsidRDefault="00130064" w:rsidP="00130064">
            <w:pPr>
              <w:pStyle w:val="GlossEng"/>
            </w:pPr>
            <w:r w:rsidRPr="006B02C6">
              <w:t>already</w:t>
            </w:r>
          </w:p>
        </w:tc>
        <w:tc>
          <w:tcPr>
            <w:tcW w:w="690" w:type="dxa"/>
            <w:shd w:val="clear" w:color="auto" w:fill="auto"/>
          </w:tcPr>
          <w:p w14:paraId="74C83624" w14:textId="77777777" w:rsidR="00130064" w:rsidRPr="006B02C6" w:rsidRDefault="00130064" w:rsidP="00130064">
            <w:pPr>
              <w:pStyle w:val="GlossEng"/>
            </w:pPr>
            <w:r w:rsidRPr="006B02C6">
              <w:t>go.out</w:t>
            </w:r>
          </w:p>
        </w:tc>
        <w:tc>
          <w:tcPr>
            <w:tcW w:w="284" w:type="dxa"/>
            <w:shd w:val="clear" w:color="auto" w:fill="auto"/>
          </w:tcPr>
          <w:p w14:paraId="3FD1F5B8" w14:textId="77777777" w:rsidR="00130064" w:rsidRPr="006B02C6" w:rsidRDefault="00130064" w:rsidP="00130064">
            <w:pPr>
              <w:pStyle w:val="GlossEng"/>
            </w:pPr>
            <w:r w:rsidRPr="006B02C6">
              <w:t>to</w:t>
            </w:r>
          </w:p>
        </w:tc>
        <w:tc>
          <w:tcPr>
            <w:tcW w:w="862" w:type="dxa"/>
            <w:shd w:val="clear" w:color="auto" w:fill="auto"/>
          </w:tcPr>
          <w:p w14:paraId="74CC6A62" w14:textId="77777777" w:rsidR="00130064" w:rsidRPr="006B02C6" w:rsidRDefault="00130064" w:rsidP="00130064">
            <w:pPr>
              <w:pStyle w:val="GlossEng"/>
            </w:pPr>
            <w:r w:rsidRPr="006B02C6">
              <w:t>side</w:t>
            </w:r>
          </w:p>
        </w:tc>
      </w:tr>
    </w:tbl>
    <w:p w14:paraId="43C7AB3D" w14:textId="798C13D6" w:rsidR="00130064" w:rsidRPr="002F5FFD" w:rsidRDefault="00130064" w:rsidP="00130064">
      <w:pPr>
        <w:pStyle w:val="FreeTranslEng15pt"/>
      </w:pPr>
      <w:r>
        <w:t xml:space="preserve">[About an accident:] </w:t>
      </w:r>
      <w:r w:rsidR="00B7093A">
        <w:t>‘</w:t>
      </w:r>
      <w:r w:rsidRPr="006B02C6">
        <w:t xml:space="preserve">the bone </w:t>
      </w:r>
      <w:r>
        <w:t xml:space="preserve">of </w:t>
      </w:r>
      <w:r w:rsidRPr="006B02C6">
        <w:t xml:space="preserve">the </w:t>
      </w:r>
      <w:r w:rsidRPr="007F50B4">
        <w:rPr>
          <w:rStyle w:val="ChBlueBold"/>
        </w:rPr>
        <w:t>right arm</w:t>
      </w:r>
      <w:r w:rsidRPr="006B02C6">
        <w:t xml:space="preserve"> here </w:t>
      </w:r>
      <w:r>
        <w:t>already stuck out sideways</w:t>
      </w:r>
      <w:r w:rsidR="00B7093A">
        <w:t>’</w:t>
      </w:r>
      <w:r>
        <w:t xml:space="preserve"> </w:t>
      </w:r>
      <w:r w:rsidRPr="00332F43">
        <w:rPr>
          <w:rStyle w:val="ExampleSource"/>
        </w:rPr>
        <w:t>[081108-003-JR.0006]</w:t>
      </w:r>
    </w:p>
    <w:p w14:paraId="5E010ED6" w14:textId="77777777" w:rsidR="00130064" w:rsidRDefault="00130064" w:rsidP="00130064">
      <w:pPr>
        <w:pStyle w:val="Heading3"/>
      </w:pPr>
      <w:bookmarkStart w:id="2072" w:name="_Ref351641496"/>
      <w:bookmarkStart w:id="2073" w:name="_Ref351641604"/>
      <w:bookmarkStart w:id="2074" w:name="_Toc353454794"/>
      <w:bookmarkStart w:id="2075" w:name="_Toc367531133"/>
      <w:bookmarkStart w:id="2076" w:name="_Toc440455575"/>
      <w:bookmarkEnd w:id="2058"/>
      <w:bookmarkEnd w:id="2059"/>
      <w:bookmarkEnd w:id="2060"/>
      <w:r>
        <w:t>Time-denoting nouns</w:t>
      </w:r>
      <w:bookmarkEnd w:id="2072"/>
      <w:bookmarkEnd w:id="2073"/>
      <w:bookmarkEnd w:id="2074"/>
      <w:bookmarkEnd w:id="2075"/>
      <w:bookmarkEnd w:id="2076"/>
    </w:p>
    <w:p w14:paraId="69A3131D" w14:textId="0D33A8EE" w:rsidR="00130064" w:rsidRDefault="00130064" w:rsidP="00130064">
      <w:pPr>
        <w:pStyle w:val="Body0015after"/>
      </w:pPr>
      <w:r>
        <w:t xml:space="preserve">The label </w:t>
      </w:r>
      <w:r w:rsidR="00B7093A">
        <w:t>‘</w:t>
      </w:r>
      <w:r>
        <w:t>time-denoting nouns</w:t>
      </w:r>
      <w:r w:rsidR="00B7093A">
        <w:t>’</w:t>
      </w:r>
      <w:r>
        <w:t xml:space="preserve"> refers to nouns which denote time units (§</w:t>
      </w:r>
      <w:r>
        <w:fldChar w:fldCharType="begin"/>
      </w:r>
      <w:r>
        <w:instrText xml:space="preserve"> REF _Ref350878933 \w \h </w:instrText>
      </w:r>
      <w:r>
        <w:fldChar w:fldCharType="separate"/>
      </w:r>
      <w:r w:rsidR="00154D81">
        <w:rPr>
          <w:cs/>
        </w:rPr>
        <w:t>‎</w:t>
      </w:r>
      <w:r w:rsidR="00154D81">
        <w:t>5.2.5.1</w:t>
      </w:r>
      <w:r>
        <w:fldChar w:fldCharType="end"/>
      </w:r>
      <w:r>
        <w:t>), the periods of the day (§</w:t>
      </w:r>
      <w:r>
        <w:fldChar w:fldCharType="begin"/>
      </w:r>
      <w:r>
        <w:instrText xml:space="preserve"> REF _Ref350878934 \w \h </w:instrText>
      </w:r>
      <w:r>
        <w:fldChar w:fldCharType="separate"/>
      </w:r>
      <w:r w:rsidR="00154D81">
        <w:rPr>
          <w:cs/>
        </w:rPr>
        <w:t>‎</w:t>
      </w:r>
      <w:r w:rsidR="00154D81">
        <w:t>5.2.5.2</w:t>
      </w:r>
      <w:r>
        <w:fldChar w:fldCharType="end"/>
      </w:r>
      <w:r>
        <w:t>), the days of the week and months of the year (§</w:t>
      </w:r>
      <w:r>
        <w:fldChar w:fldCharType="begin"/>
      </w:r>
      <w:r>
        <w:instrText xml:space="preserve"> REF _Ref350878935 \w \h </w:instrText>
      </w:r>
      <w:r>
        <w:fldChar w:fldCharType="separate"/>
      </w:r>
      <w:r w:rsidR="00154D81">
        <w:rPr>
          <w:cs/>
        </w:rPr>
        <w:t>‎</w:t>
      </w:r>
      <w:r w:rsidR="00154D81">
        <w:t>5.2.5.3</w:t>
      </w:r>
      <w:r>
        <w:fldChar w:fldCharType="end"/>
      </w:r>
      <w:r>
        <w:t>), and relative time</w:t>
      </w:r>
      <w:r>
        <w:rPr>
          <w:lang w:eastAsia="en-US"/>
        </w:rPr>
        <w:t xml:space="preserve"> (§</w:t>
      </w:r>
      <w:r>
        <w:fldChar w:fldCharType="begin"/>
      </w:r>
      <w:r>
        <w:instrText xml:space="preserve"> REF _Ref350878936 \w \h </w:instrText>
      </w:r>
      <w:r>
        <w:fldChar w:fldCharType="separate"/>
      </w:r>
      <w:r w:rsidR="00154D81">
        <w:rPr>
          <w:cs/>
        </w:rPr>
        <w:t>‎</w:t>
      </w:r>
      <w:r w:rsidR="00154D81">
        <w:t>5.2.5.4</w:t>
      </w:r>
      <w:r>
        <w:fldChar w:fldCharType="end"/>
      </w:r>
      <w:r>
        <w:rPr>
          <w:lang w:eastAsia="en-US"/>
        </w:rPr>
        <w:t>).</w:t>
      </w:r>
      <w:r>
        <w:t xml:space="preserve"> Time-denoting nouns have the same syntactic properties as common nouns (for details see </w:t>
      </w:r>
      <w:r>
        <w:rPr>
          <w:lang w:eastAsia="en-US"/>
        </w:rPr>
        <w:t>§</w:t>
      </w:r>
      <w:r w:rsidR="00CE7A06">
        <w:fldChar w:fldCharType="begin"/>
      </w:r>
      <w:r w:rsidR="00CE7A06">
        <w:instrText xml:space="preserve"> REF _Ref342375954 \w \h </w:instrText>
      </w:r>
      <w:r w:rsidR="00CE7A06">
        <w:fldChar w:fldCharType="separate"/>
      </w:r>
      <w:r w:rsidR="00154D81">
        <w:rPr>
          <w:cs/>
        </w:rPr>
        <w:t>‎</w:t>
      </w:r>
      <w:r w:rsidR="00154D81">
        <w:t>5.2.1</w:t>
      </w:r>
      <w:r w:rsidR="00CE7A06">
        <w:fldChar w:fldCharType="end"/>
      </w:r>
      <w:r>
        <w:rPr>
          <w:lang w:eastAsia="en-US"/>
        </w:rPr>
        <w:t>.)</w:t>
      </w:r>
    </w:p>
    <w:p w14:paraId="3021248A" w14:textId="77777777" w:rsidR="00130064" w:rsidRDefault="00130064" w:rsidP="00130064">
      <w:pPr>
        <w:pStyle w:val="Heading4"/>
        <w:rPr>
          <w:lang w:eastAsia="en-US"/>
        </w:rPr>
      </w:pPr>
      <w:bookmarkStart w:id="2077" w:name="_Ref350878933"/>
      <w:bookmarkStart w:id="2078" w:name="_Toc367531134"/>
      <w:r>
        <w:rPr>
          <w:lang w:eastAsia="en-US"/>
        </w:rPr>
        <w:t>Time units</w:t>
      </w:r>
      <w:bookmarkEnd w:id="2077"/>
      <w:bookmarkEnd w:id="2078"/>
    </w:p>
    <w:p w14:paraId="02839648" w14:textId="77777777" w:rsidR="00130064" w:rsidRDefault="00130064" w:rsidP="001C0713">
      <w:pPr>
        <w:pStyle w:val="Body0005after"/>
        <w:rPr>
          <w:lang w:eastAsia="en-US"/>
        </w:rPr>
      </w:pPr>
      <w:r>
        <w:rPr>
          <w:lang w:eastAsia="en-US"/>
        </w:rPr>
        <w:fldChar w:fldCharType="begin"/>
      </w:r>
      <w:r>
        <w:rPr>
          <w:lang w:eastAsia="en-US"/>
        </w:rPr>
        <w:instrText xml:space="preserve"> REF _Ref322686912 \h </w:instrText>
      </w:r>
      <w:r>
        <w:rPr>
          <w:lang w:eastAsia="en-US"/>
        </w:rPr>
      </w:r>
      <w:r>
        <w:rPr>
          <w:lang w:eastAsia="en-US"/>
        </w:rPr>
        <w:fldChar w:fldCharType="separate"/>
      </w:r>
      <w:r w:rsidR="00154D81" w:rsidRPr="007A0BC8">
        <w:t xml:space="preserve">Table </w:t>
      </w:r>
      <w:r w:rsidR="00154D81">
        <w:rPr>
          <w:noProof/>
          <w:cs/>
        </w:rPr>
        <w:t>‎</w:t>
      </w:r>
      <w:r w:rsidR="00154D81">
        <w:rPr>
          <w:noProof/>
        </w:rPr>
        <w:t>5</w:t>
      </w:r>
      <w:r w:rsidR="00154D81">
        <w:t>.</w:t>
      </w:r>
      <w:r w:rsidR="00154D81">
        <w:rPr>
          <w:noProof/>
        </w:rPr>
        <w:t>6</w:t>
      </w:r>
      <w:r>
        <w:rPr>
          <w:lang w:eastAsia="en-US"/>
        </w:rPr>
        <w:fldChar w:fldCharType="end"/>
      </w:r>
      <w:r>
        <w:rPr>
          <w:lang w:eastAsia="en-US"/>
        </w:rPr>
        <w:t xml:space="preserve"> lists the different time-denoting nouns that divide a year into smaller units.</w:t>
      </w:r>
    </w:p>
    <w:p w14:paraId="0D28FAF6" w14:textId="77777777" w:rsidR="00130064" w:rsidRDefault="00130064" w:rsidP="00130064">
      <w:pPr>
        <w:pStyle w:val="Caption"/>
      </w:pPr>
      <w:bookmarkStart w:id="2079" w:name="_Ref322686912"/>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6</w:t>
        </w:r>
      </w:fldSimple>
      <w:bookmarkEnd w:id="2079"/>
      <w:r w:rsidRPr="007A0BC8">
        <w:t>:</w:t>
      </w:r>
      <w:r w:rsidRPr="007A0BC8">
        <w:tab/>
      </w:r>
      <w:r>
        <w:t>Time units</w:t>
      </w:r>
    </w:p>
    <w:tbl>
      <w:tblPr>
        <w:tblW w:w="0" w:type="auto"/>
        <w:tblInd w:w="170" w:type="dxa"/>
        <w:tblBorders>
          <w:bottom w:val="single" w:sz="4" w:space="0" w:color="auto"/>
        </w:tblBorders>
        <w:tblLayout w:type="fixed"/>
        <w:tblLook w:val="01E0" w:firstRow="1" w:lastRow="1" w:firstColumn="1" w:lastColumn="1" w:noHBand="0" w:noVBand="0"/>
      </w:tblPr>
      <w:tblGrid>
        <w:gridCol w:w="907"/>
        <w:gridCol w:w="1134"/>
        <w:gridCol w:w="907"/>
        <w:gridCol w:w="1134"/>
      </w:tblGrid>
      <w:tr w:rsidR="00AC23C4" w:rsidRPr="004A3B4D" w14:paraId="2CA50E1A" w14:textId="77777777" w:rsidTr="00F72982">
        <w:trPr>
          <w:tblHeader/>
        </w:trPr>
        <w:tc>
          <w:tcPr>
            <w:tcW w:w="907" w:type="dxa"/>
            <w:tcBorders>
              <w:top w:val="single" w:sz="4" w:space="0" w:color="auto"/>
              <w:bottom w:val="single" w:sz="4" w:space="0" w:color="auto"/>
            </w:tcBorders>
            <w:shd w:val="clear" w:color="auto" w:fill="auto"/>
          </w:tcPr>
          <w:p w14:paraId="783068B0" w14:textId="77777777" w:rsidR="00130064" w:rsidRPr="004A3B4D" w:rsidRDefault="00130064" w:rsidP="00130064">
            <w:pPr>
              <w:pStyle w:val="TableHd"/>
            </w:pPr>
            <w:r w:rsidRPr="004A3B4D">
              <w:t>Item</w:t>
            </w:r>
          </w:p>
        </w:tc>
        <w:tc>
          <w:tcPr>
            <w:tcW w:w="1134" w:type="dxa"/>
            <w:tcBorders>
              <w:top w:val="single" w:sz="4" w:space="0" w:color="auto"/>
              <w:bottom w:val="single" w:sz="4" w:space="0" w:color="auto"/>
              <w:right w:val="single" w:sz="4" w:space="0" w:color="auto"/>
            </w:tcBorders>
            <w:shd w:val="clear" w:color="auto" w:fill="auto"/>
          </w:tcPr>
          <w:p w14:paraId="742D170B" w14:textId="77777777" w:rsidR="00130064" w:rsidRPr="004A3B4D" w:rsidRDefault="00130064" w:rsidP="00130064">
            <w:pPr>
              <w:pStyle w:val="TableHd"/>
            </w:pPr>
            <w:r w:rsidRPr="004A3B4D">
              <w:t>Gloss</w:t>
            </w:r>
          </w:p>
        </w:tc>
        <w:tc>
          <w:tcPr>
            <w:tcW w:w="907" w:type="dxa"/>
            <w:tcBorders>
              <w:top w:val="single" w:sz="4" w:space="0" w:color="auto"/>
              <w:left w:val="single" w:sz="4" w:space="0" w:color="auto"/>
              <w:bottom w:val="single" w:sz="4" w:space="0" w:color="auto"/>
            </w:tcBorders>
            <w:shd w:val="clear" w:color="auto" w:fill="auto"/>
          </w:tcPr>
          <w:p w14:paraId="00DA004E" w14:textId="77777777" w:rsidR="00130064" w:rsidRPr="004A3B4D" w:rsidRDefault="00130064" w:rsidP="00130064">
            <w:pPr>
              <w:pStyle w:val="TableHd"/>
            </w:pPr>
            <w:r w:rsidRPr="004A3B4D">
              <w:t>Item</w:t>
            </w:r>
          </w:p>
        </w:tc>
        <w:tc>
          <w:tcPr>
            <w:tcW w:w="1134" w:type="dxa"/>
            <w:tcBorders>
              <w:top w:val="single" w:sz="4" w:space="0" w:color="auto"/>
              <w:bottom w:val="single" w:sz="4" w:space="0" w:color="auto"/>
            </w:tcBorders>
            <w:shd w:val="clear" w:color="auto" w:fill="auto"/>
          </w:tcPr>
          <w:p w14:paraId="464A54D3" w14:textId="77777777" w:rsidR="00130064" w:rsidRPr="004A3B4D" w:rsidRDefault="00130064" w:rsidP="00130064">
            <w:pPr>
              <w:pStyle w:val="TableHd"/>
            </w:pPr>
            <w:r w:rsidRPr="004A3B4D">
              <w:t>Gloss</w:t>
            </w:r>
          </w:p>
        </w:tc>
      </w:tr>
      <w:tr w:rsidR="00AC23C4" w:rsidRPr="004A3B4D" w14:paraId="632A601F" w14:textId="77777777" w:rsidTr="00F72982">
        <w:tc>
          <w:tcPr>
            <w:tcW w:w="907" w:type="dxa"/>
            <w:tcBorders>
              <w:top w:val="single" w:sz="4" w:space="0" w:color="auto"/>
            </w:tcBorders>
            <w:shd w:val="clear" w:color="auto" w:fill="auto"/>
          </w:tcPr>
          <w:p w14:paraId="531ACC84" w14:textId="77777777" w:rsidR="00130064" w:rsidRPr="004A3B4D" w:rsidRDefault="00130064" w:rsidP="00130064">
            <w:pPr>
              <w:pStyle w:val="TableCell2-0"/>
              <w:rPr>
                <w:rStyle w:val="ChItalBold"/>
              </w:rPr>
            </w:pPr>
            <w:r>
              <w:rPr>
                <w:rStyle w:val="ChItalBold"/>
              </w:rPr>
              <w:t>titik</w:t>
            </w:r>
          </w:p>
        </w:tc>
        <w:tc>
          <w:tcPr>
            <w:tcW w:w="1134" w:type="dxa"/>
            <w:tcBorders>
              <w:top w:val="single" w:sz="4" w:space="0" w:color="auto"/>
              <w:right w:val="single" w:sz="4" w:space="0" w:color="auto"/>
            </w:tcBorders>
            <w:shd w:val="clear" w:color="auto" w:fill="auto"/>
          </w:tcPr>
          <w:p w14:paraId="4624D253" w14:textId="463CAECD" w:rsidR="00130064" w:rsidRPr="004A3B4D" w:rsidRDefault="00B7093A" w:rsidP="00130064">
            <w:pPr>
              <w:pStyle w:val="TableCell2-0"/>
            </w:pPr>
            <w:r>
              <w:t>‘</w:t>
            </w:r>
            <w:r w:rsidR="00130064">
              <w:t>second</w:t>
            </w:r>
            <w:r>
              <w:t>’</w:t>
            </w:r>
          </w:p>
        </w:tc>
        <w:tc>
          <w:tcPr>
            <w:tcW w:w="907" w:type="dxa"/>
            <w:tcBorders>
              <w:top w:val="single" w:sz="4" w:space="0" w:color="auto"/>
              <w:left w:val="single" w:sz="4" w:space="0" w:color="auto"/>
            </w:tcBorders>
            <w:shd w:val="clear" w:color="auto" w:fill="auto"/>
          </w:tcPr>
          <w:p w14:paraId="0DA582FC" w14:textId="77777777" w:rsidR="00130064" w:rsidRPr="004A3B4D" w:rsidRDefault="00130064" w:rsidP="00130064">
            <w:pPr>
              <w:pStyle w:val="TableCell2-0"/>
              <w:rPr>
                <w:rStyle w:val="ChItalBold"/>
              </w:rPr>
            </w:pPr>
            <w:r>
              <w:rPr>
                <w:rStyle w:val="ChItalBold"/>
              </w:rPr>
              <w:t>minggu</w:t>
            </w:r>
          </w:p>
        </w:tc>
        <w:tc>
          <w:tcPr>
            <w:tcW w:w="1134" w:type="dxa"/>
            <w:tcBorders>
              <w:top w:val="single" w:sz="4" w:space="0" w:color="auto"/>
            </w:tcBorders>
            <w:shd w:val="clear" w:color="auto" w:fill="auto"/>
          </w:tcPr>
          <w:p w14:paraId="219EC64E" w14:textId="76C1E111" w:rsidR="00130064" w:rsidRPr="004A3B4D" w:rsidRDefault="00B7093A" w:rsidP="00130064">
            <w:pPr>
              <w:pStyle w:val="TableCell2-0"/>
            </w:pPr>
            <w:r>
              <w:t>‘</w:t>
            </w:r>
            <w:r w:rsidR="00130064">
              <w:t>week</w:t>
            </w:r>
            <w:r>
              <w:t>’</w:t>
            </w:r>
          </w:p>
        </w:tc>
      </w:tr>
      <w:tr w:rsidR="00AC23C4" w:rsidRPr="004A3B4D" w14:paraId="2F4A5DD9" w14:textId="77777777" w:rsidTr="00F72982">
        <w:tc>
          <w:tcPr>
            <w:tcW w:w="907" w:type="dxa"/>
            <w:shd w:val="clear" w:color="auto" w:fill="auto"/>
          </w:tcPr>
          <w:p w14:paraId="6BB67188" w14:textId="77777777" w:rsidR="00130064" w:rsidRPr="004A3B4D" w:rsidRDefault="00130064" w:rsidP="00130064">
            <w:pPr>
              <w:rPr>
                <w:rStyle w:val="ChItalBold"/>
              </w:rPr>
            </w:pPr>
            <w:r>
              <w:rPr>
                <w:rStyle w:val="ChItalBold"/>
              </w:rPr>
              <w:t>minit</w:t>
            </w:r>
          </w:p>
        </w:tc>
        <w:tc>
          <w:tcPr>
            <w:tcW w:w="1134" w:type="dxa"/>
            <w:tcBorders>
              <w:right w:val="single" w:sz="4" w:space="0" w:color="auto"/>
            </w:tcBorders>
            <w:shd w:val="clear" w:color="auto" w:fill="auto"/>
          </w:tcPr>
          <w:p w14:paraId="512E5A4D" w14:textId="1903798D" w:rsidR="00130064" w:rsidRPr="004A3B4D" w:rsidRDefault="00B7093A" w:rsidP="00130064">
            <w:r>
              <w:t>‘</w:t>
            </w:r>
            <w:r w:rsidR="00130064">
              <w:t>minute</w:t>
            </w:r>
            <w:r>
              <w:t>’</w:t>
            </w:r>
          </w:p>
        </w:tc>
        <w:tc>
          <w:tcPr>
            <w:tcW w:w="907" w:type="dxa"/>
            <w:tcBorders>
              <w:left w:val="single" w:sz="4" w:space="0" w:color="auto"/>
            </w:tcBorders>
            <w:shd w:val="clear" w:color="auto" w:fill="auto"/>
          </w:tcPr>
          <w:p w14:paraId="7A4B2B63" w14:textId="77777777" w:rsidR="00130064" w:rsidRPr="004A3B4D" w:rsidRDefault="00054B03" w:rsidP="00130064">
            <w:pPr>
              <w:rPr>
                <w:rStyle w:val="ChItalBold"/>
              </w:rPr>
            </w:pPr>
            <w:r>
              <w:rPr>
                <w:rStyle w:val="ChItalBold"/>
              </w:rPr>
              <w:t>bulang</w:t>
            </w:r>
          </w:p>
        </w:tc>
        <w:tc>
          <w:tcPr>
            <w:tcW w:w="1134" w:type="dxa"/>
            <w:shd w:val="clear" w:color="auto" w:fill="auto"/>
          </w:tcPr>
          <w:p w14:paraId="30CC78FD" w14:textId="77086C97" w:rsidR="00130064" w:rsidRPr="004A3B4D" w:rsidRDefault="00B7093A" w:rsidP="00130064">
            <w:r>
              <w:t>‘</w:t>
            </w:r>
            <w:r w:rsidR="00130064">
              <w:t>month</w:t>
            </w:r>
            <w:r>
              <w:t>’</w:t>
            </w:r>
          </w:p>
        </w:tc>
      </w:tr>
      <w:tr w:rsidR="00AC23C4" w:rsidRPr="004A3B4D" w14:paraId="48433723" w14:textId="77777777" w:rsidTr="00F72982">
        <w:tc>
          <w:tcPr>
            <w:tcW w:w="907" w:type="dxa"/>
            <w:shd w:val="clear" w:color="auto" w:fill="auto"/>
          </w:tcPr>
          <w:p w14:paraId="52FF22CD" w14:textId="77777777" w:rsidR="00130064" w:rsidRPr="004A3B4D" w:rsidRDefault="00130064" w:rsidP="00130064">
            <w:pPr>
              <w:rPr>
                <w:rStyle w:val="ChItalBold"/>
              </w:rPr>
            </w:pPr>
            <w:r>
              <w:rPr>
                <w:rStyle w:val="ChItalBold"/>
              </w:rPr>
              <w:t>jam</w:t>
            </w:r>
          </w:p>
        </w:tc>
        <w:tc>
          <w:tcPr>
            <w:tcW w:w="1134" w:type="dxa"/>
            <w:tcBorders>
              <w:right w:val="single" w:sz="4" w:space="0" w:color="auto"/>
            </w:tcBorders>
            <w:shd w:val="clear" w:color="auto" w:fill="auto"/>
          </w:tcPr>
          <w:p w14:paraId="20E6EB91" w14:textId="4669CBB8" w:rsidR="00130064" w:rsidRPr="004A3B4D" w:rsidRDefault="00B7093A" w:rsidP="00130064">
            <w:r>
              <w:t>‘</w:t>
            </w:r>
            <w:r w:rsidR="00130064">
              <w:t>hour</w:t>
            </w:r>
            <w:r>
              <w:t>’</w:t>
            </w:r>
          </w:p>
        </w:tc>
        <w:tc>
          <w:tcPr>
            <w:tcW w:w="907" w:type="dxa"/>
            <w:tcBorders>
              <w:left w:val="single" w:sz="4" w:space="0" w:color="auto"/>
            </w:tcBorders>
            <w:shd w:val="clear" w:color="auto" w:fill="auto"/>
          </w:tcPr>
          <w:p w14:paraId="55E7CC07" w14:textId="77777777" w:rsidR="00130064" w:rsidRPr="004A3B4D" w:rsidRDefault="00130064" w:rsidP="00130064">
            <w:pPr>
              <w:rPr>
                <w:rStyle w:val="ChItalBold"/>
              </w:rPr>
            </w:pPr>
            <w:r>
              <w:rPr>
                <w:rStyle w:val="ChItalBold"/>
              </w:rPr>
              <w:t>taun</w:t>
            </w:r>
            <w:r w:rsidR="00054B03">
              <w:rPr>
                <w:rStyle w:val="ChItalBold"/>
              </w:rPr>
              <w:t>g</w:t>
            </w:r>
          </w:p>
        </w:tc>
        <w:tc>
          <w:tcPr>
            <w:tcW w:w="1134" w:type="dxa"/>
            <w:shd w:val="clear" w:color="auto" w:fill="auto"/>
          </w:tcPr>
          <w:p w14:paraId="388B04C8" w14:textId="5514C10A" w:rsidR="00130064" w:rsidRPr="004A3B4D" w:rsidRDefault="00B7093A" w:rsidP="00130064">
            <w:r>
              <w:t>‘</w:t>
            </w:r>
            <w:r w:rsidR="00130064">
              <w:t>year</w:t>
            </w:r>
            <w:r>
              <w:t>’</w:t>
            </w:r>
          </w:p>
        </w:tc>
      </w:tr>
      <w:tr w:rsidR="00AC23C4" w:rsidRPr="004A3B4D" w14:paraId="5AD7FFC3" w14:textId="77777777" w:rsidTr="00F72982">
        <w:tc>
          <w:tcPr>
            <w:tcW w:w="907" w:type="dxa"/>
            <w:shd w:val="clear" w:color="auto" w:fill="auto"/>
          </w:tcPr>
          <w:p w14:paraId="55A70252" w14:textId="77777777" w:rsidR="00130064" w:rsidRPr="004A3B4D" w:rsidRDefault="00130064" w:rsidP="00130064">
            <w:pPr>
              <w:pStyle w:val="TableCell0-2Break"/>
              <w:rPr>
                <w:rStyle w:val="ChItalBold"/>
              </w:rPr>
            </w:pPr>
            <w:r>
              <w:rPr>
                <w:rStyle w:val="ChItalBold"/>
              </w:rPr>
              <w:t>hari</w:t>
            </w:r>
          </w:p>
        </w:tc>
        <w:tc>
          <w:tcPr>
            <w:tcW w:w="1134" w:type="dxa"/>
            <w:tcBorders>
              <w:bottom w:val="single" w:sz="4" w:space="0" w:color="auto"/>
              <w:right w:val="single" w:sz="4" w:space="0" w:color="auto"/>
            </w:tcBorders>
            <w:shd w:val="clear" w:color="auto" w:fill="auto"/>
          </w:tcPr>
          <w:p w14:paraId="0310DE02" w14:textId="473088AF" w:rsidR="00130064" w:rsidRPr="004A3B4D" w:rsidRDefault="00B7093A" w:rsidP="00130064">
            <w:pPr>
              <w:pStyle w:val="TableCell0-2Break"/>
            </w:pPr>
            <w:r>
              <w:t>‘</w:t>
            </w:r>
            <w:r w:rsidR="00130064">
              <w:t>day</w:t>
            </w:r>
            <w:r>
              <w:t>’</w:t>
            </w:r>
          </w:p>
        </w:tc>
        <w:tc>
          <w:tcPr>
            <w:tcW w:w="907" w:type="dxa"/>
            <w:tcBorders>
              <w:left w:val="single" w:sz="4" w:space="0" w:color="auto"/>
              <w:bottom w:val="single" w:sz="4" w:space="0" w:color="auto"/>
            </w:tcBorders>
            <w:shd w:val="clear" w:color="auto" w:fill="auto"/>
          </w:tcPr>
          <w:p w14:paraId="39219A84" w14:textId="77777777" w:rsidR="00130064" w:rsidRPr="004A3B4D" w:rsidRDefault="00130064" w:rsidP="00130064">
            <w:pPr>
              <w:pStyle w:val="TableCell0-2Break"/>
              <w:rPr>
                <w:rStyle w:val="ChItalBold"/>
              </w:rPr>
            </w:pPr>
          </w:p>
        </w:tc>
        <w:tc>
          <w:tcPr>
            <w:tcW w:w="1134" w:type="dxa"/>
            <w:shd w:val="clear" w:color="auto" w:fill="auto"/>
          </w:tcPr>
          <w:p w14:paraId="59317EBD" w14:textId="77777777" w:rsidR="00130064" w:rsidRPr="004A3B4D" w:rsidRDefault="00130064" w:rsidP="00130064">
            <w:pPr>
              <w:pStyle w:val="TableCell0-2Break"/>
            </w:pPr>
          </w:p>
        </w:tc>
      </w:tr>
    </w:tbl>
    <w:p w14:paraId="2B7BB348" w14:textId="29B2AB92" w:rsidR="00130064" w:rsidRDefault="00130064" w:rsidP="00130064">
      <w:pPr>
        <w:pStyle w:val="Body0010after05before"/>
      </w:pPr>
      <w:r>
        <w:t xml:space="preserve">The time units listed in </w:t>
      </w:r>
      <w:r>
        <w:rPr>
          <w:lang w:eastAsia="en-US"/>
        </w:rPr>
        <w:fldChar w:fldCharType="begin"/>
      </w:r>
      <w:r>
        <w:rPr>
          <w:lang w:eastAsia="en-US"/>
        </w:rPr>
        <w:instrText xml:space="preserve"> REF _Ref322686912 \h </w:instrText>
      </w:r>
      <w:r>
        <w:rPr>
          <w:lang w:eastAsia="en-US"/>
        </w:rPr>
      </w:r>
      <w:r>
        <w:rPr>
          <w:lang w:eastAsia="en-US"/>
        </w:rPr>
        <w:fldChar w:fldCharType="separate"/>
      </w:r>
      <w:r w:rsidR="00154D81" w:rsidRPr="007A0BC8">
        <w:t xml:space="preserve">Table </w:t>
      </w:r>
      <w:r w:rsidR="00154D81">
        <w:rPr>
          <w:noProof/>
          <w:cs/>
        </w:rPr>
        <w:t>‎</w:t>
      </w:r>
      <w:r w:rsidR="00154D81">
        <w:rPr>
          <w:noProof/>
        </w:rPr>
        <w:t>5</w:t>
      </w:r>
      <w:r w:rsidR="00154D81">
        <w:t>.</w:t>
      </w:r>
      <w:r w:rsidR="00154D81">
        <w:rPr>
          <w:noProof/>
        </w:rPr>
        <w:t>6</w:t>
      </w:r>
      <w:r>
        <w:rPr>
          <w:lang w:eastAsia="en-US"/>
        </w:rPr>
        <w:fldChar w:fldCharType="end"/>
      </w:r>
      <w:r>
        <w:t xml:space="preserve"> are count nouns that can be modified with numerals or quantifiers</w:t>
      </w:r>
      <w:r w:rsidR="00CE7A06">
        <w:t>,</w:t>
      </w:r>
      <w:r>
        <w:t xml:space="preserve"> as illustrated in </w:t>
      </w:r>
      <w:r>
        <w:fldChar w:fldCharType="begin"/>
      </w:r>
      <w:r>
        <w:instrText xml:space="preserve"> REF _Ref350789850 \h </w:instrText>
      </w:r>
      <w:r>
        <w:fldChar w:fldCharType="separate"/>
      </w:r>
      <w:r w:rsidR="00154D81" w:rsidRPr="00F129D3">
        <w:t>(</w:t>
      </w:r>
      <w:r w:rsidR="00154D81">
        <w:rPr>
          <w:noProof/>
        </w:rPr>
        <w:t>63</w:t>
      </w:r>
      <w:r w:rsidR="00154D81" w:rsidRPr="00F129D3">
        <w:t>)</w:t>
      </w:r>
      <w:r>
        <w:fldChar w:fldCharType="end"/>
      </w:r>
      <w:r>
        <w:t xml:space="preserve"> to </w:t>
      </w:r>
      <w:r>
        <w:fldChar w:fldCharType="begin"/>
      </w:r>
      <w:r>
        <w:instrText xml:space="preserve"> REF _Ref350789852 \h </w:instrText>
      </w:r>
      <w:r>
        <w:fldChar w:fldCharType="separate"/>
      </w:r>
      <w:r w:rsidR="00154D81" w:rsidRPr="00F129D3">
        <w:t>(</w:t>
      </w:r>
      <w:r w:rsidR="00154D81">
        <w:rPr>
          <w:noProof/>
        </w:rPr>
        <w:t>65</w:t>
      </w:r>
      <w:r w:rsidR="00154D81" w:rsidRPr="00F129D3">
        <w:t>)</w:t>
      </w:r>
      <w:r>
        <w:fldChar w:fldCharType="end"/>
      </w:r>
      <w:r>
        <w:t xml:space="preserve">. In addition to designating a time unit, </w:t>
      </w:r>
      <w:r w:rsidRPr="00236799">
        <w:rPr>
          <w:rStyle w:val="ChItalBold"/>
        </w:rPr>
        <w:t>minggu</w:t>
      </w:r>
      <w:r>
        <w:t xml:space="preserve"> </w:t>
      </w:r>
      <w:r w:rsidR="00B7093A">
        <w:t>‘</w:t>
      </w:r>
      <w:r>
        <w:t>week</w:t>
      </w:r>
      <w:r w:rsidR="00B7093A">
        <w:t>’</w:t>
      </w:r>
      <w:r>
        <w:t xml:space="preserve"> also denotes a day of the week, namely </w:t>
      </w:r>
      <w:r w:rsidR="00B7093A">
        <w:t>‘</w:t>
      </w:r>
      <w:r>
        <w:t>Sunday</w:t>
      </w:r>
      <w:r w:rsidR="00B7093A">
        <w:t>’</w:t>
      </w:r>
      <w:r>
        <w:t xml:space="preserve"> (see </w:t>
      </w:r>
      <w:r>
        <w:fldChar w:fldCharType="begin"/>
      </w:r>
      <w:r>
        <w:instrText xml:space="preserve"> REF _Ref350790222 \h </w:instrText>
      </w:r>
      <w:r>
        <w:fldChar w:fldCharType="separate"/>
      </w:r>
      <w:r w:rsidR="00154D81" w:rsidRPr="007A0BC8">
        <w:t xml:space="preserve">Table </w:t>
      </w:r>
      <w:r w:rsidR="00154D81">
        <w:rPr>
          <w:noProof/>
          <w:cs/>
        </w:rPr>
        <w:t>‎</w:t>
      </w:r>
      <w:r w:rsidR="00154D81">
        <w:rPr>
          <w:noProof/>
        </w:rPr>
        <w:t>5</w:t>
      </w:r>
      <w:r w:rsidR="00154D81">
        <w:t>.</w:t>
      </w:r>
      <w:r w:rsidR="00154D81">
        <w:rPr>
          <w:noProof/>
        </w:rPr>
        <w:t>8</w:t>
      </w:r>
      <w:r>
        <w:fldChar w:fldCharType="end"/>
      </w:r>
      <w:r>
        <w:t>).</w:t>
      </w:r>
    </w:p>
    <w:tbl>
      <w:tblPr>
        <w:tblW w:w="6133" w:type="dxa"/>
        <w:tblCellMar>
          <w:left w:w="42" w:type="dxa"/>
          <w:right w:w="42" w:type="dxa"/>
        </w:tblCellMar>
        <w:tblLook w:val="01E0" w:firstRow="1" w:lastRow="1" w:firstColumn="1" w:lastColumn="1" w:noHBand="0" w:noVBand="0"/>
      </w:tblPr>
      <w:tblGrid>
        <w:gridCol w:w="709"/>
        <w:gridCol w:w="651"/>
        <w:gridCol w:w="684"/>
        <w:gridCol w:w="823"/>
        <w:gridCol w:w="740"/>
        <w:gridCol w:w="540"/>
        <w:gridCol w:w="595"/>
        <w:gridCol w:w="740"/>
        <w:gridCol w:w="651"/>
      </w:tblGrid>
      <w:tr w:rsidR="00AC23C4" w:rsidRPr="00833FA5" w14:paraId="07FE679F" w14:textId="77777777" w:rsidTr="00AC23C4">
        <w:tc>
          <w:tcPr>
            <w:tcW w:w="709" w:type="dxa"/>
            <w:shd w:val="clear" w:color="auto" w:fill="auto"/>
          </w:tcPr>
          <w:p w14:paraId="4399AA05" w14:textId="77777777" w:rsidR="00130064" w:rsidRPr="00F129D3" w:rsidRDefault="00130064" w:rsidP="00130064">
            <w:pPr>
              <w:pStyle w:val="Text"/>
            </w:pPr>
            <w:bookmarkStart w:id="2080" w:name="_Ref350789850"/>
            <w:r w:rsidRPr="00F129D3">
              <w:t>(</w:t>
            </w:r>
            <w:fldSimple w:instr=" SEQ ( \* ARABIC \s 1 ">
              <w:r w:rsidR="00154D81">
                <w:rPr>
                  <w:noProof/>
                </w:rPr>
                <w:t>63</w:t>
              </w:r>
            </w:fldSimple>
            <w:r w:rsidRPr="00F129D3">
              <w:t>)</w:t>
            </w:r>
            <w:bookmarkEnd w:id="2080"/>
          </w:p>
        </w:tc>
        <w:tc>
          <w:tcPr>
            <w:tcW w:w="651" w:type="dxa"/>
            <w:shd w:val="clear" w:color="auto" w:fill="auto"/>
          </w:tcPr>
          <w:p w14:paraId="791C6BFD" w14:textId="77777777" w:rsidR="00130064" w:rsidRPr="00434C3F" w:rsidRDefault="00130064" w:rsidP="00130064">
            <w:pPr>
              <w:pStyle w:val="Text"/>
            </w:pPr>
            <w:r w:rsidRPr="00434C3F">
              <w:t>bapa</w:t>
            </w:r>
          </w:p>
        </w:tc>
        <w:tc>
          <w:tcPr>
            <w:tcW w:w="684" w:type="dxa"/>
            <w:shd w:val="clear" w:color="auto" w:fill="auto"/>
          </w:tcPr>
          <w:p w14:paraId="5267B182" w14:textId="77777777" w:rsidR="00130064" w:rsidRPr="00434C3F" w:rsidRDefault="00130064" w:rsidP="00130064">
            <w:pPr>
              <w:pStyle w:val="Text"/>
            </w:pPr>
            <w:r w:rsidRPr="00434C3F">
              <w:t>bila</w:t>
            </w:r>
            <w:r>
              <w:t>ng</w:t>
            </w:r>
          </w:p>
        </w:tc>
        <w:tc>
          <w:tcPr>
            <w:tcW w:w="823" w:type="dxa"/>
            <w:shd w:val="clear" w:color="auto" w:fill="auto"/>
          </w:tcPr>
          <w:p w14:paraId="6F11B7F1" w14:textId="77777777" w:rsidR="00130064" w:rsidRPr="00434C3F" w:rsidRDefault="00130064" w:rsidP="00130064">
            <w:pPr>
              <w:pStyle w:val="Text"/>
            </w:pPr>
            <w:r w:rsidRPr="00434C3F">
              <w:t>begini</w:t>
            </w:r>
            <w:r w:rsidR="00977974">
              <w:t>,</w:t>
            </w:r>
          </w:p>
        </w:tc>
        <w:tc>
          <w:tcPr>
            <w:tcW w:w="740" w:type="dxa"/>
            <w:shd w:val="clear" w:color="auto" w:fill="auto"/>
          </w:tcPr>
          <w:p w14:paraId="15CA9216" w14:textId="77777777" w:rsidR="00130064" w:rsidRPr="00434C3F" w:rsidRDefault="00130064" w:rsidP="00130064">
            <w:pPr>
              <w:pStyle w:val="Text"/>
            </w:pPr>
            <w:r w:rsidRPr="00434C3F">
              <w:t>tunggu</w:t>
            </w:r>
          </w:p>
        </w:tc>
        <w:tc>
          <w:tcPr>
            <w:tcW w:w="540" w:type="dxa"/>
            <w:shd w:val="clear" w:color="auto" w:fill="auto"/>
          </w:tcPr>
          <w:p w14:paraId="17532173" w14:textId="77777777" w:rsidR="00130064" w:rsidRPr="002C2B5E" w:rsidRDefault="00130064" w:rsidP="00130064">
            <w:pPr>
              <w:pStyle w:val="Text"/>
              <w:rPr>
                <w:rStyle w:val="ChBlueBold"/>
              </w:rPr>
            </w:pPr>
            <w:r w:rsidRPr="002C2B5E">
              <w:rPr>
                <w:rStyle w:val="ChBlueBold"/>
              </w:rPr>
              <w:t>lima</w:t>
            </w:r>
          </w:p>
        </w:tc>
        <w:tc>
          <w:tcPr>
            <w:tcW w:w="595" w:type="dxa"/>
            <w:shd w:val="clear" w:color="auto" w:fill="auto"/>
          </w:tcPr>
          <w:p w14:paraId="6B36E8E1" w14:textId="77777777" w:rsidR="00130064" w:rsidRPr="002C2B5E" w:rsidRDefault="00130064" w:rsidP="00130064">
            <w:pPr>
              <w:pStyle w:val="Text"/>
              <w:rPr>
                <w:rStyle w:val="ChBlueBold"/>
              </w:rPr>
            </w:pPr>
            <w:r w:rsidRPr="002C2B5E">
              <w:rPr>
                <w:rStyle w:val="ChBlueBold"/>
              </w:rPr>
              <w:t>blas</w:t>
            </w:r>
          </w:p>
        </w:tc>
        <w:tc>
          <w:tcPr>
            <w:tcW w:w="740" w:type="dxa"/>
            <w:shd w:val="clear" w:color="auto" w:fill="auto"/>
          </w:tcPr>
          <w:p w14:paraId="3490F11B" w14:textId="77777777" w:rsidR="00130064" w:rsidRPr="002C2B5E" w:rsidRDefault="00130064" w:rsidP="00130064">
            <w:pPr>
              <w:pStyle w:val="Text"/>
              <w:rPr>
                <w:rStyle w:val="ChBlueBold"/>
              </w:rPr>
            </w:pPr>
            <w:r>
              <w:rPr>
                <w:rStyle w:val="ChBlueBold"/>
              </w:rPr>
              <w:t>mi</w:t>
            </w:r>
            <w:r w:rsidRPr="002C2B5E">
              <w:rPr>
                <w:rStyle w:val="ChBlueBold"/>
              </w:rPr>
              <w:t>nit</w:t>
            </w:r>
          </w:p>
        </w:tc>
        <w:tc>
          <w:tcPr>
            <w:tcW w:w="651" w:type="dxa"/>
            <w:shd w:val="clear" w:color="auto" w:fill="auto"/>
          </w:tcPr>
          <w:p w14:paraId="377E6BE8" w14:textId="77777777" w:rsidR="00130064" w:rsidRPr="00434C3F" w:rsidRDefault="00130064" w:rsidP="00130064">
            <w:pPr>
              <w:pStyle w:val="Text"/>
            </w:pPr>
            <w:r w:rsidRPr="00864E79">
              <w:t>to</w:t>
            </w:r>
            <w:r>
              <w:t>?</w:t>
            </w:r>
          </w:p>
        </w:tc>
      </w:tr>
      <w:tr w:rsidR="00AC23C4" w:rsidRPr="00AC23C4" w14:paraId="23E6AAAE" w14:textId="77777777" w:rsidTr="00AC23C4">
        <w:tc>
          <w:tcPr>
            <w:tcW w:w="709" w:type="dxa"/>
            <w:shd w:val="clear" w:color="auto" w:fill="auto"/>
          </w:tcPr>
          <w:p w14:paraId="45D9E50D" w14:textId="77777777" w:rsidR="00130064" w:rsidRPr="00DB77C8" w:rsidRDefault="00130064" w:rsidP="00130064">
            <w:pPr>
              <w:pStyle w:val="GlossEng"/>
            </w:pPr>
          </w:p>
        </w:tc>
        <w:tc>
          <w:tcPr>
            <w:tcW w:w="651" w:type="dxa"/>
            <w:shd w:val="clear" w:color="auto" w:fill="auto"/>
          </w:tcPr>
          <w:p w14:paraId="5334F698" w14:textId="77777777" w:rsidR="00130064" w:rsidRPr="00434C3F" w:rsidRDefault="00130064" w:rsidP="00130064">
            <w:pPr>
              <w:pStyle w:val="GlossEng"/>
            </w:pPr>
            <w:r w:rsidRPr="00434C3F">
              <w:t>father</w:t>
            </w:r>
          </w:p>
        </w:tc>
        <w:tc>
          <w:tcPr>
            <w:tcW w:w="684" w:type="dxa"/>
            <w:shd w:val="clear" w:color="auto" w:fill="auto"/>
          </w:tcPr>
          <w:p w14:paraId="31E4FB03" w14:textId="77777777" w:rsidR="00130064" w:rsidRPr="00434C3F" w:rsidRDefault="00130064" w:rsidP="00130064">
            <w:pPr>
              <w:pStyle w:val="GlossEng"/>
            </w:pPr>
            <w:r w:rsidRPr="00434C3F">
              <w:t>say</w:t>
            </w:r>
          </w:p>
        </w:tc>
        <w:tc>
          <w:tcPr>
            <w:tcW w:w="823" w:type="dxa"/>
            <w:shd w:val="clear" w:color="auto" w:fill="auto"/>
          </w:tcPr>
          <w:p w14:paraId="387E7B1B" w14:textId="77777777" w:rsidR="00130064" w:rsidRPr="00434C3F" w:rsidRDefault="00130064" w:rsidP="00130064">
            <w:pPr>
              <w:pStyle w:val="GlossEng"/>
            </w:pPr>
            <w:r w:rsidRPr="00434C3F">
              <w:t>like.this</w:t>
            </w:r>
          </w:p>
        </w:tc>
        <w:tc>
          <w:tcPr>
            <w:tcW w:w="740" w:type="dxa"/>
            <w:shd w:val="clear" w:color="auto" w:fill="auto"/>
          </w:tcPr>
          <w:p w14:paraId="67458C8E" w14:textId="77777777" w:rsidR="00130064" w:rsidRPr="00434C3F" w:rsidRDefault="00130064" w:rsidP="00130064">
            <w:pPr>
              <w:pStyle w:val="GlossEng"/>
            </w:pPr>
            <w:r w:rsidRPr="00434C3F">
              <w:t>wait</w:t>
            </w:r>
          </w:p>
        </w:tc>
        <w:tc>
          <w:tcPr>
            <w:tcW w:w="540" w:type="dxa"/>
            <w:shd w:val="clear" w:color="auto" w:fill="auto"/>
          </w:tcPr>
          <w:p w14:paraId="722E03F1" w14:textId="77777777" w:rsidR="00130064" w:rsidRPr="00434C3F" w:rsidRDefault="00130064" w:rsidP="00130064">
            <w:pPr>
              <w:pStyle w:val="GlossEng"/>
            </w:pPr>
            <w:r w:rsidRPr="00434C3F">
              <w:t>five</w:t>
            </w:r>
          </w:p>
        </w:tc>
        <w:tc>
          <w:tcPr>
            <w:tcW w:w="595" w:type="dxa"/>
            <w:shd w:val="clear" w:color="auto" w:fill="auto"/>
          </w:tcPr>
          <w:p w14:paraId="6A5A2504" w14:textId="77777777" w:rsidR="00130064" w:rsidRPr="00434C3F" w:rsidRDefault="00130064" w:rsidP="00130064">
            <w:pPr>
              <w:pStyle w:val="GlossEng"/>
            </w:pPr>
            <w:r w:rsidRPr="00434C3F">
              <w:t>teens</w:t>
            </w:r>
          </w:p>
        </w:tc>
        <w:tc>
          <w:tcPr>
            <w:tcW w:w="740" w:type="dxa"/>
            <w:shd w:val="clear" w:color="auto" w:fill="auto"/>
          </w:tcPr>
          <w:p w14:paraId="1F4AFD05" w14:textId="77777777" w:rsidR="00130064" w:rsidRPr="00434C3F" w:rsidRDefault="00130064" w:rsidP="00130064">
            <w:pPr>
              <w:pStyle w:val="GlossEng"/>
            </w:pPr>
            <w:r w:rsidRPr="00434C3F">
              <w:t>minute</w:t>
            </w:r>
          </w:p>
        </w:tc>
        <w:tc>
          <w:tcPr>
            <w:tcW w:w="651" w:type="dxa"/>
            <w:shd w:val="clear" w:color="auto" w:fill="auto"/>
          </w:tcPr>
          <w:p w14:paraId="1AD9783E" w14:textId="77777777" w:rsidR="00130064" w:rsidRPr="00434C3F" w:rsidRDefault="00130064" w:rsidP="00130064">
            <w:pPr>
              <w:pStyle w:val="GlossEng"/>
            </w:pPr>
            <w:r w:rsidRPr="00434C3F">
              <w:t>right?</w:t>
            </w:r>
          </w:p>
        </w:tc>
      </w:tr>
    </w:tbl>
    <w:p w14:paraId="632EABFA" w14:textId="644B9D16" w:rsidR="00130064" w:rsidRDefault="00B7093A" w:rsidP="00130064">
      <w:pPr>
        <w:pStyle w:val="FreeTranslEng"/>
      </w:pPr>
      <w:r>
        <w:t>‘</w:t>
      </w:r>
      <w:r w:rsidR="00130064">
        <w:t xml:space="preserve">father said like this, </w:t>
      </w:r>
      <w:r>
        <w:t>‘</w:t>
      </w:r>
      <w:r w:rsidR="00130064">
        <w:t xml:space="preserve">wait </w:t>
      </w:r>
      <w:r w:rsidR="00130064" w:rsidRPr="002C2B5E">
        <w:rPr>
          <w:rStyle w:val="ChBlueBold"/>
        </w:rPr>
        <w:t>fifteen minutes</w:t>
      </w:r>
      <w:r w:rsidR="00130064">
        <w:t>, right?!</w:t>
      </w:r>
      <w:r>
        <w:t>’’</w:t>
      </w:r>
      <w:r w:rsidR="00130064">
        <w:t xml:space="preserve"> </w:t>
      </w:r>
      <w:r w:rsidR="00B04170">
        <w:rPr>
          <w:rStyle w:val="ExampleSource"/>
        </w:rPr>
        <w:t>[081025-006-Cv.0173</w:t>
      </w:r>
      <w:r w:rsidR="00130064" w:rsidRPr="00DB77C8">
        <w:rPr>
          <w:rStyle w:val="ExampleSource"/>
        </w:rPr>
        <w:t>]</w:t>
      </w:r>
    </w:p>
    <w:tbl>
      <w:tblPr>
        <w:tblW w:w="6743" w:type="dxa"/>
        <w:tblCellMar>
          <w:left w:w="42" w:type="dxa"/>
          <w:right w:w="42" w:type="dxa"/>
        </w:tblCellMar>
        <w:tblLook w:val="01E0" w:firstRow="1" w:lastRow="1" w:firstColumn="1" w:lastColumn="1" w:noHBand="0" w:noVBand="0"/>
      </w:tblPr>
      <w:tblGrid>
        <w:gridCol w:w="708"/>
        <w:gridCol w:w="484"/>
        <w:gridCol w:w="756"/>
        <w:gridCol w:w="951"/>
        <w:gridCol w:w="696"/>
        <w:gridCol w:w="488"/>
        <w:gridCol w:w="284"/>
        <w:gridCol w:w="672"/>
        <w:gridCol w:w="352"/>
        <w:gridCol w:w="728"/>
        <w:gridCol w:w="624"/>
      </w:tblGrid>
      <w:tr w:rsidR="00AC23C4" w:rsidRPr="00833FA5" w14:paraId="12FDC757" w14:textId="77777777" w:rsidTr="00CA347D">
        <w:tc>
          <w:tcPr>
            <w:tcW w:w="708" w:type="dxa"/>
            <w:shd w:val="clear" w:color="auto" w:fill="auto"/>
          </w:tcPr>
          <w:p w14:paraId="10887CB3" w14:textId="77777777" w:rsidR="00130064" w:rsidRPr="00F129D3" w:rsidRDefault="00130064" w:rsidP="00130064">
            <w:pPr>
              <w:pStyle w:val="Text"/>
            </w:pPr>
            <w:bookmarkStart w:id="2081" w:name="_Ref350789851"/>
            <w:r w:rsidRPr="00F129D3">
              <w:lastRenderedPageBreak/>
              <w:t>(</w:t>
            </w:r>
            <w:fldSimple w:instr=" SEQ ( \* ARABIC \s 1 ">
              <w:r w:rsidR="00154D81">
                <w:rPr>
                  <w:noProof/>
                </w:rPr>
                <w:t>64</w:t>
              </w:r>
            </w:fldSimple>
            <w:r w:rsidRPr="00F129D3">
              <w:t>)</w:t>
            </w:r>
            <w:bookmarkEnd w:id="2081"/>
          </w:p>
        </w:tc>
        <w:tc>
          <w:tcPr>
            <w:tcW w:w="484" w:type="dxa"/>
            <w:shd w:val="clear" w:color="auto" w:fill="auto"/>
          </w:tcPr>
          <w:p w14:paraId="5F24A190" w14:textId="77777777" w:rsidR="00130064" w:rsidRPr="00434C3F" w:rsidRDefault="00130064" w:rsidP="00130064">
            <w:pPr>
              <w:pStyle w:val="Text"/>
            </w:pPr>
            <w:r w:rsidRPr="00434C3F">
              <w:t>jadi</w:t>
            </w:r>
          </w:p>
        </w:tc>
        <w:tc>
          <w:tcPr>
            <w:tcW w:w="756" w:type="dxa"/>
            <w:shd w:val="clear" w:color="auto" w:fill="auto"/>
          </w:tcPr>
          <w:p w14:paraId="1B56F68B" w14:textId="77777777" w:rsidR="00130064" w:rsidRPr="00434C3F" w:rsidRDefault="00130064" w:rsidP="00130064">
            <w:pPr>
              <w:pStyle w:val="Text"/>
            </w:pPr>
            <w:r w:rsidRPr="00434C3F">
              <w:t>bar</w:t>
            </w:r>
            <w:r>
              <w:t>u</w:t>
            </w:r>
          </w:p>
        </w:tc>
        <w:tc>
          <w:tcPr>
            <w:tcW w:w="951" w:type="dxa"/>
            <w:shd w:val="clear" w:color="auto" w:fill="auto"/>
          </w:tcPr>
          <w:p w14:paraId="723CF52E" w14:textId="77777777" w:rsidR="00130064" w:rsidRPr="00F93318" w:rsidRDefault="00130064" w:rsidP="00130064">
            <w:pPr>
              <w:pStyle w:val="Text"/>
              <w:rPr>
                <w:rStyle w:val="ChBlueBold"/>
              </w:rPr>
            </w:pPr>
            <w:r w:rsidRPr="00F93318">
              <w:rPr>
                <w:rStyle w:val="ChBlueBold"/>
              </w:rPr>
              <w:t>sembilan</w:t>
            </w:r>
            <w:r w:rsidR="00054B03">
              <w:rPr>
                <w:rStyle w:val="ChBlueBold"/>
              </w:rPr>
              <w:t>g</w:t>
            </w:r>
          </w:p>
        </w:tc>
        <w:tc>
          <w:tcPr>
            <w:tcW w:w="696" w:type="dxa"/>
            <w:shd w:val="clear" w:color="auto" w:fill="auto"/>
          </w:tcPr>
          <w:p w14:paraId="2796D8E1" w14:textId="77777777" w:rsidR="00130064" w:rsidRPr="00F93318" w:rsidRDefault="00130064" w:rsidP="00130064">
            <w:pPr>
              <w:pStyle w:val="Text"/>
              <w:rPr>
                <w:rStyle w:val="ChBlueBold"/>
              </w:rPr>
            </w:pPr>
            <w:r w:rsidRPr="00F93318">
              <w:rPr>
                <w:rStyle w:val="ChBlueBold"/>
              </w:rPr>
              <w:t>bulan</w:t>
            </w:r>
            <w:r w:rsidR="00054B03">
              <w:rPr>
                <w:rStyle w:val="ChBlueBold"/>
              </w:rPr>
              <w:t>g</w:t>
            </w:r>
          </w:p>
        </w:tc>
        <w:tc>
          <w:tcPr>
            <w:tcW w:w="488" w:type="dxa"/>
            <w:shd w:val="clear" w:color="auto" w:fill="auto"/>
          </w:tcPr>
          <w:p w14:paraId="610AEA41" w14:textId="77777777" w:rsidR="00130064" w:rsidRPr="00434C3F" w:rsidRDefault="00130064" w:rsidP="00130064">
            <w:pPr>
              <w:pStyle w:val="Text"/>
            </w:pPr>
            <w:r w:rsidRPr="00434C3F">
              <w:t>sa</w:t>
            </w:r>
          </w:p>
        </w:tc>
        <w:tc>
          <w:tcPr>
            <w:tcW w:w="284" w:type="dxa"/>
            <w:shd w:val="clear" w:color="auto" w:fill="auto"/>
          </w:tcPr>
          <w:p w14:paraId="7AC9BA7E" w14:textId="77777777" w:rsidR="00130064" w:rsidRPr="00434C3F" w:rsidRDefault="00130064" w:rsidP="00130064">
            <w:pPr>
              <w:pStyle w:val="Text"/>
            </w:pPr>
            <w:r w:rsidRPr="00434C3F">
              <w:t>pi</w:t>
            </w:r>
          </w:p>
        </w:tc>
        <w:tc>
          <w:tcPr>
            <w:tcW w:w="672" w:type="dxa"/>
            <w:shd w:val="clear" w:color="auto" w:fill="auto"/>
          </w:tcPr>
          <w:p w14:paraId="28046FC8" w14:textId="77777777" w:rsidR="00130064" w:rsidRPr="00434C3F" w:rsidRDefault="00130064" w:rsidP="00130064">
            <w:pPr>
              <w:pStyle w:val="Text"/>
            </w:pPr>
            <w:r w:rsidRPr="00434C3F">
              <w:t>layani</w:t>
            </w:r>
          </w:p>
        </w:tc>
        <w:tc>
          <w:tcPr>
            <w:tcW w:w="352" w:type="dxa"/>
            <w:shd w:val="clear" w:color="auto" w:fill="auto"/>
          </w:tcPr>
          <w:p w14:paraId="4D4116CF" w14:textId="77777777" w:rsidR="00130064" w:rsidRPr="00434C3F" w:rsidRDefault="00130064" w:rsidP="00130064">
            <w:pPr>
              <w:pStyle w:val="Text"/>
            </w:pPr>
            <w:r w:rsidRPr="00434C3F">
              <w:t>di</w:t>
            </w:r>
          </w:p>
        </w:tc>
        <w:tc>
          <w:tcPr>
            <w:tcW w:w="728" w:type="dxa"/>
            <w:shd w:val="clear" w:color="auto" w:fill="auto"/>
          </w:tcPr>
          <w:p w14:paraId="5514E428" w14:textId="77777777" w:rsidR="00130064" w:rsidRPr="00434C3F" w:rsidRDefault="00130064" w:rsidP="00130064">
            <w:pPr>
              <w:pStyle w:val="Text"/>
            </w:pPr>
            <w:r w:rsidRPr="00434C3F">
              <w:t>greja</w:t>
            </w:r>
          </w:p>
        </w:tc>
        <w:tc>
          <w:tcPr>
            <w:tcW w:w="624" w:type="dxa"/>
            <w:shd w:val="clear" w:color="auto" w:fill="auto"/>
          </w:tcPr>
          <w:p w14:paraId="1D81AE05" w14:textId="77777777" w:rsidR="00130064" w:rsidRPr="00434C3F" w:rsidRDefault="00130064" w:rsidP="00130064">
            <w:pPr>
              <w:pStyle w:val="Text"/>
            </w:pPr>
            <w:r w:rsidRPr="00434C3F">
              <w:t>itu</w:t>
            </w:r>
          </w:p>
        </w:tc>
      </w:tr>
      <w:tr w:rsidR="00DA1A83" w:rsidRPr="00AC23C4" w14:paraId="0CFDCB32" w14:textId="77777777" w:rsidTr="00CA347D">
        <w:tc>
          <w:tcPr>
            <w:tcW w:w="708" w:type="dxa"/>
            <w:shd w:val="clear" w:color="auto" w:fill="auto"/>
          </w:tcPr>
          <w:p w14:paraId="2CD5200F" w14:textId="77777777" w:rsidR="00DA1A83" w:rsidRPr="00434C3F" w:rsidRDefault="00DA1A83" w:rsidP="00DA1A83">
            <w:pPr>
              <w:pStyle w:val="GlossEng"/>
            </w:pPr>
          </w:p>
        </w:tc>
        <w:tc>
          <w:tcPr>
            <w:tcW w:w="484" w:type="dxa"/>
            <w:shd w:val="clear" w:color="auto" w:fill="auto"/>
          </w:tcPr>
          <w:p w14:paraId="073BB5EC" w14:textId="77777777" w:rsidR="00DA1A83" w:rsidRPr="00434C3F" w:rsidRDefault="00DA1A83" w:rsidP="00DA1A83">
            <w:pPr>
              <w:pStyle w:val="GlossEng"/>
            </w:pPr>
            <w:r w:rsidRPr="00434C3F">
              <w:t>so</w:t>
            </w:r>
          </w:p>
        </w:tc>
        <w:tc>
          <w:tcPr>
            <w:tcW w:w="756" w:type="dxa"/>
            <w:shd w:val="clear" w:color="auto" w:fill="auto"/>
          </w:tcPr>
          <w:p w14:paraId="18BEC361" w14:textId="2ACABDAF" w:rsidR="00DA1A83" w:rsidRPr="00434C3F" w:rsidRDefault="00087778" w:rsidP="00DA1A83">
            <w:pPr>
              <w:pStyle w:val="GlossEng"/>
            </w:pPr>
            <w:r>
              <w:t>be.new</w:t>
            </w:r>
          </w:p>
        </w:tc>
        <w:tc>
          <w:tcPr>
            <w:tcW w:w="951" w:type="dxa"/>
            <w:shd w:val="clear" w:color="auto" w:fill="auto"/>
          </w:tcPr>
          <w:p w14:paraId="695A0CE5" w14:textId="77777777" w:rsidR="00DA1A83" w:rsidRPr="00434C3F" w:rsidRDefault="00DA1A83" w:rsidP="00DA1A83">
            <w:pPr>
              <w:pStyle w:val="GlossEng"/>
            </w:pPr>
            <w:r w:rsidRPr="00434C3F">
              <w:t>nine</w:t>
            </w:r>
          </w:p>
        </w:tc>
        <w:tc>
          <w:tcPr>
            <w:tcW w:w="696" w:type="dxa"/>
            <w:shd w:val="clear" w:color="auto" w:fill="auto"/>
          </w:tcPr>
          <w:p w14:paraId="3EAD90EC" w14:textId="77777777" w:rsidR="00DA1A83" w:rsidRPr="00434C3F" w:rsidRDefault="00DA1A83" w:rsidP="00DA1A83">
            <w:pPr>
              <w:pStyle w:val="GlossEng"/>
            </w:pPr>
            <w:r w:rsidRPr="00434C3F">
              <w:t>month</w:t>
            </w:r>
          </w:p>
        </w:tc>
        <w:tc>
          <w:tcPr>
            <w:tcW w:w="488" w:type="dxa"/>
            <w:shd w:val="clear" w:color="auto" w:fill="auto"/>
          </w:tcPr>
          <w:p w14:paraId="239D7E82" w14:textId="77777777" w:rsidR="00DA1A83" w:rsidRPr="0099608C" w:rsidRDefault="00DA1A83" w:rsidP="00DA1A83">
            <w:pPr>
              <w:pStyle w:val="GlossEng"/>
              <w:rPr>
                <w:rStyle w:val="ChSmallCaps"/>
              </w:rPr>
            </w:pPr>
            <w:r w:rsidRPr="0099608C">
              <w:rPr>
                <w:rStyle w:val="ChSmallCaps"/>
              </w:rPr>
              <w:t>1sg</w:t>
            </w:r>
          </w:p>
        </w:tc>
        <w:tc>
          <w:tcPr>
            <w:tcW w:w="284" w:type="dxa"/>
            <w:shd w:val="clear" w:color="auto" w:fill="auto"/>
          </w:tcPr>
          <w:p w14:paraId="6C0B13B8" w14:textId="77777777" w:rsidR="00DA1A83" w:rsidRPr="00434C3F" w:rsidRDefault="00DA1A83" w:rsidP="00DA1A83">
            <w:pPr>
              <w:pStyle w:val="GlossEng"/>
            </w:pPr>
            <w:r w:rsidRPr="00434C3F">
              <w:t>go</w:t>
            </w:r>
          </w:p>
        </w:tc>
        <w:tc>
          <w:tcPr>
            <w:tcW w:w="672" w:type="dxa"/>
            <w:shd w:val="clear" w:color="auto" w:fill="auto"/>
          </w:tcPr>
          <w:p w14:paraId="00007987" w14:textId="77777777" w:rsidR="00DA1A83" w:rsidRPr="00434C3F" w:rsidRDefault="00DA1A83" w:rsidP="00DA1A83">
            <w:pPr>
              <w:pStyle w:val="GlossEng"/>
            </w:pPr>
            <w:r w:rsidRPr="00434C3F">
              <w:t>serve</w:t>
            </w:r>
          </w:p>
        </w:tc>
        <w:tc>
          <w:tcPr>
            <w:tcW w:w="352" w:type="dxa"/>
            <w:shd w:val="clear" w:color="auto" w:fill="auto"/>
          </w:tcPr>
          <w:p w14:paraId="2D42D0F0" w14:textId="77777777" w:rsidR="00DA1A83" w:rsidRPr="00434C3F" w:rsidRDefault="00DA1A83" w:rsidP="00DA1A83">
            <w:pPr>
              <w:pStyle w:val="GlossEng"/>
            </w:pPr>
            <w:r w:rsidRPr="00434C3F">
              <w:t>at</w:t>
            </w:r>
          </w:p>
        </w:tc>
        <w:tc>
          <w:tcPr>
            <w:tcW w:w="728" w:type="dxa"/>
            <w:shd w:val="clear" w:color="auto" w:fill="auto"/>
          </w:tcPr>
          <w:p w14:paraId="7756570F" w14:textId="77777777" w:rsidR="00DA1A83" w:rsidRPr="00434C3F" w:rsidRDefault="00DA1A83" w:rsidP="00DA1A83">
            <w:pPr>
              <w:pStyle w:val="GlossEng"/>
            </w:pPr>
            <w:r w:rsidRPr="00434C3F">
              <w:t>church</w:t>
            </w:r>
          </w:p>
        </w:tc>
        <w:tc>
          <w:tcPr>
            <w:tcW w:w="624" w:type="dxa"/>
            <w:shd w:val="clear" w:color="auto" w:fill="auto"/>
          </w:tcPr>
          <w:p w14:paraId="4656DA34" w14:textId="77777777" w:rsidR="00DA1A83" w:rsidRPr="0099608C" w:rsidRDefault="00DA1A83" w:rsidP="00DA1A83">
            <w:pPr>
              <w:pStyle w:val="GlossEng"/>
              <w:rPr>
                <w:rStyle w:val="ChSmallCaps"/>
              </w:rPr>
            </w:pPr>
            <w:r w:rsidRPr="0099608C">
              <w:rPr>
                <w:rStyle w:val="ChSmallCaps"/>
              </w:rPr>
              <w:t>d.dist</w:t>
            </w:r>
          </w:p>
        </w:tc>
      </w:tr>
    </w:tbl>
    <w:p w14:paraId="7F68E985" w14:textId="33C04B5E" w:rsidR="00130064" w:rsidRDefault="00B7093A" w:rsidP="00130064">
      <w:pPr>
        <w:pStyle w:val="FreeTranslEng"/>
      </w:pPr>
      <w:r>
        <w:t>‘</w:t>
      </w:r>
      <w:r w:rsidR="00130064">
        <w:t>so it</w:t>
      </w:r>
      <w:r>
        <w:t>’</w:t>
      </w:r>
      <w:r w:rsidR="00130064">
        <w:t xml:space="preserve">s just been </w:t>
      </w:r>
      <w:r w:rsidR="00130064" w:rsidRPr="00F93318">
        <w:rPr>
          <w:rStyle w:val="ChBlueBold"/>
        </w:rPr>
        <w:t>nine month</w:t>
      </w:r>
      <w:r w:rsidR="00130064">
        <w:rPr>
          <w:rStyle w:val="ChBlueBold"/>
        </w:rPr>
        <w:t>s</w:t>
      </w:r>
      <w:r w:rsidR="00130064">
        <w:t xml:space="preserve"> (that) I</w:t>
      </w:r>
      <w:r>
        <w:t>’</w:t>
      </w:r>
      <w:r w:rsidR="00130064">
        <w:t>ve been serving in that church</w:t>
      </w:r>
      <w:r>
        <w:t>’</w:t>
      </w:r>
      <w:r w:rsidR="00130064">
        <w:t xml:space="preserve"> </w:t>
      </w:r>
      <w:r w:rsidR="00130064" w:rsidRPr="002C2B5E">
        <w:rPr>
          <w:rStyle w:val="ExampleSource"/>
        </w:rPr>
        <w:t>[080927-006-CvNP.0010]</w:t>
      </w:r>
    </w:p>
    <w:tbl>
      <w:tblPr>
        <w:tblW w:w="3334" w:type="dxa"/>
        <w:tblCellMar>
          <w:left w:w="42" w:type="dxa"/>
          <w:right w:w="42" w:type="dxa"/>
        </w:tblCellMar>
        <w:tblLook w:val="01E0" w:firstRow="1" w:lastRow="1" w:firstColumn="1" w:lastColumn="1" w:noHBand="0" w:noVBand="0"/>
      </w:tblPr>
      <w:tblGrid>
        <w:gridCol w:w="709"/>
        <w:gridCol w:w="684"/>
        <w:gridCol w:w="540"/>
        <w:gridCol w:w="584"/>
        <w:gridCol w:w="817"/>
      </w:tblGrid>
      <w:tr w:rsidR="00AC23C4" w:rsidRPr="00833FA5" w14:paraId="7305A128" w14:textId="77777777" w:rsidTr="000F6151">
        <w:tc>
          <w:tcPr>
            <w:tcW w:w="709" w:type="dxa"/>
            <w:shd w:val="clear" w:color="auto" w:fill="auto"/>
          </w:tcPr>
          <w:p w14:paraId="76D38188" w14:textId="77777777" w:rsidR="00130064" w:rsidRPr="00F129D3" w:rsidRDefault="00130064" w:rsidP="00130064">
            <w:pPr>
              <w:pStyle w:val="Text"/>
            </w:pPr>
            <w:bookmarkStart w:id="2082" w:name="_Ref350789852"/>
            <w:r w:rsidRPr="00F129D3">
              <w:t>(</w:t>
            </w:r>
            <w:fldSimple w:instr=" SEQ ( \* ARABIC \s 1 ">
              <w:r w:rsidR="00154D81">
                <w:rPr>
                  <w:noProof/>
                </w:rPr>
                <w:t>65</w:t>
              </w:r>
            </w:fldSimple>
            <w:r w:rsidRPr="00F129D3">
              <w:t>)</w:t>
            </w:r>
            <w:bookmarkEnd w:id="2082"/>
          </w:p>
        </w:tc>
        <w:tc>
          <w:tcPr>
            <w:tcW w:w="684" w:type="dxa"/>
            <w:shd w:val="clear" w:color="auto" w:fill="auto"/>
          </w:tcPr>
          <w:p w14:paraId="2B1D461A" w14:textId="77777777" w:rsidR="00130064" w:rsidRPr="00233C24" w:rsidRDefault="00130064" w:rsidP="00130064">
            <w:pPr>
              <w:pStyle w:val="Text"/>
              <w:rPr>
                <w:rStyle w:val="ChBlueBold"/>
              </w:rPr>
            </w:pPr>
            <w:r>
              <w:rPr>
                <w:rStyle w:val="ChBlueBold"/>
              </w:rPr>
              <w:t>se</w:t>
            </w:r>
            <w:r w:rsidRPr="00233C24">
              <w:rPr>
                <w:rStyle w:val="ChBlueBold"/>
              </w:rPr>
              <w:t>tiap</w:t>
            </w:r>
          </w:p>
        </w:tc>
        <w:tc>
          <w:tcPr>
            <w:tcW w:w="540" w:type="dxa"/>
            <w:shd w:val="clear" w:color="auto" w:fill="auto"/>
          </w:tcPr>
          <w:p w14:paraId="1D172B7D" w14:textId="77777777" w:rsidR="00130064" w:rsidRPr="00233C24" w:rsidRDefault="00130064" w:rsidP="00130064">
            <w:pPr>
              <w:pStyle w:val="Text"/>
              <w:rPr>
                <w:rStyle w:val="ChBlueBold"/>
              </w:rPr>
            </w:pPr>
            <w:r w:rsidRPr="00233C24">
              <w:rPr>
                <w:rStyle w:val="ChBlueBold"/>
              </w:rPr>
              <w:t>hari</w:t>
            </w:r>
          </w:p>
        </w:tc>
        <w:tc>
          <w:tcPr>
            <w:tcW w:w="584" w:type="dxa"/>
            <w:shd w:val="clear" w:color="auto" w:fill="auto"/>
          </w:tcPr>
          <w:p w14:paraId="1CEC1E4C" w14:textId="77777777" w:rsidR="00130064" w:rsidRPr="00434C3F" w:rsidRDefault="00130064" w:rsidP="00130064">
            <w:pPr>
              <w:pStyle w:val="Text"/>
            </w:pPr>
            <w:r>
              <w:t>dong</w:t>
            </w:r>
          </w:p>
        </w:tc>
        <w:tc>
          <w:tcPr>
            <w:tcW w:w="817" w:type="dxa"/>
            <w:shd w:val="clear" w:color="auto" w:fill="auto"/>
          </w:tcPr>
          <w:p w14:paraId="295312D1" w14:textId="77777777" w:rsidR="00130064" w:rsidRPr="00434C3F" w:rsidRDefault="00054B03" w:rsidP="00130064">
            <w:pPr>
              <w:pStyle w:val="Text"/>
            </w:pPr>
            <w:r>
              <w:t>latiang</w:t>
            </w:r>
          </w:p>
        </w:tc>
      </w:tr>
      <w:tr w:rsidR="00AC23C4" w:rsidRPr="00AC23C4" w14:paraId="793B80C7" w14:textId="77777777" w:rsidTr="000F6151">
        <w:tc>
          <w:tcPr>
            <w:tcW w:w="709" w:type="dxa"/>
            <w:shd w:val="clear" w:color="auto" w:fill="auto"/>
          </w:tcPr>
          <w:p w14:paraId="3A047571" w14:textId="77777777" w:rsidR="00130064" w:rsidRPr="00434C3F" w:rsidRDefault="00130064" w:rsidP="00130064">
            <w:pPr>
              <w:pStyle w:val="GlossEng"/>
            </w:pPr>
          </w:p>
        </w:tc>
        <w:tc>
          <w:tcPr>
            <w:tcW w:w="684" w:type="dxa"/>
            <w:shd w:val="clear" w:color="auto" w:fill="auto"/>
          </w:tcPr>
          <w:p w14:paraId="581A37E8" w14:textId="77777777" w:rsidR="00130064" w:rsidRPr="00434C3F" w:rsidRDefault="00130064" w:rsidP="00130064">
            <w:pPr>
              <w:pStyle w:val="GlossEng"/>
            </w:pPr>
            <w:r w:rsidRPr="00434C3F">
              <w:t>every</w:t>
            </w:r>
          </w:p>
        </w:tc>
        <w:tc>
          <w:tcPr>
            <w:tcW w:w="540" w:type="dxa"/>
            <w:shd w:val="clear" w:color="auto" w:fill="auto"/>
          </w:tcPr>
          <w:p w14:paraId="00DFA08B" w14:textId="77777777" w:rsidR="00130064" w:rsidRPr="00434C3F" w:rsidRDefault="00130064" w:rsidP="00130064">
            <w:pPr>
              <w:pStyle w:val="GlossEng"/>
            </w:pPr>
            <w:r w:rsidRPr="00434C3F">
              <w:t>day</w:t>
            </w:r>
          </w:p>
        </w:tc>
        <w:tc>
          <w:tcPr>
            <w:tcW w:w="584" w:type="dxa"/>
            <w:shd w:val="clear" w:color="auto" w:fill="auto"/>
          </w:tcPr>
          <w:p w14:paraId="1E1E9F22" w14:textId="77777777" w:rsidR="00130064" w:rsidRPr="0099608C" w:rsidRDefault="00130064" w:rsidP="00130064">
            <w:pPr>
              <w:pStyle w:val="GlossEng"/>
              <w:rPr>
                <w:rStyle w:val="ChSmallCaps"/>
              </w:rPr>
            </w:pPr>
            <w:r w:rsidRPr="0099608C">
              <w:rPr>
                <w:rStyle w:val="ChSmallCaps"/>
              </w:rPr>
              <w:t>pl</w:t>
            </w:r>
          </w:p>
        </w:tc>
        <w:tc>
          <w:tcPr>
            <w:tcW w:w="817" w:type="dxa"/>
            <w:shd w:val="clear" w:color="auto" w:fill="auto"/>
          </w:tcPr>
          <w:p w14:paraId="17CB9C65" w14:textId="4AB8CCBB" w:rsidR="00130064" w:rsidRPr="00434C3F" w:rsidRDefault="00130064" w:rsidP="00130064">
            <w:pPr>
              <w:pStyle w:val="GlossEng"/>
            </w:pPr>
            <w:r>
              <w:t>practice</w:t>
            </w:r>
          </w:p>
        </w:tc>
      </w:tr>
    </w:tbl>
    <w:p w14:paraId="7AC84FAF" w14:textId="5721CBD9" w:rsidR="00130064" w:rsidRDefault="00B7093A" w:rsidP="00130064">
      <w:pPr>
        <w:pStyle w:val="FreeTranslEng15pt"/>
      </w:pPr>
      <w:r>
        <w:t>‘</w:t>
      </w:r>
      <w:r w:rsidR="00130064" w:rsidRPr="00233C24">
        <w:rPr>
          <w:rStyle w:val="ChBlueBold"/>
        </w:rPr>
        <w:t>every day</w:t>
      </w:r>
      <w:r w:rsidR="00130064">
        <w:t xml:space="preserve"> they practice</w:t>
      </w:r>
      <w:r>
        <w:t>’</w:t>
      </w:r>
      <w:r w:rsidR="00130064">
        <w:t xml:space="preserve"> </w:t>
      </w:r>
      <w:r w:rsidR="00130064" w:rsidRPr="00372AAD">
        <w:rPr>
          <w:rStyle w:val="ExampleSource"/>
        </w:rPr>
        <w:t>[081109-006-JR.0001]</w:t>
      </w:r>
    </w:p>
    <w:p w14:paraId="71A5D8B1" w14:textId="77777777" w:rsidR="00130064" w:rsidRDefault="00130064" w:rsidP="00130064">
      <w:pPr>
        <w:pStyle w:val="Heading4"/>
      </w:pPr>
      <w:bookmarkStart w:id="2083" w:name="_Ref350878934"/>
      <w:bookmarkStart w:id="2084" w:name="_Toc367531135"/>
      <w:r>
        <w:t>Periods of the day</w:t>
      </w:r>
      <w:bookmarkEnd w:id="2083"/>
      <w:bookmarkEnd w:id="2084"/>
    </w:p>
    <w:p w14:paraId="027702B4" w14:textId="2023AED8" w:rsidR="00130064" w:rsidRDefault="00130064" w:rsidP="001C0713">
      <w:pPr>
        <w:pStyle w:val="Body0005after"/>
      </w:pPr>
      <w:r>
        <w:fldChar w:fldCharType="begin"/>
      </w:r>
      <w:r>
        <w:instrText xml:space="preserve"> REF _Ref350790221 \h </w:instrText>
      </w:r>
      <w:r>
        <w:fldChar w:fldCharType="separate"/>
      </w:r>
      <w:r w:rsidR="00154D81" w:rsidRPr="007A0BC8">
        <w:t xml:space="preserve">Table </w:t>
      </w:r>
      <w:r w:rsidR="00154D81">
        <w:rPr>
          <w:noProof/>
          <w:cs/>
        </w:rPr>
        <w:t>‎</w:t>
      </w:r>
      <w:r w:rsidR="00154D81">
        <w:rPr>
          <w:noProof/>
        </w:rPr>
        <w:t>5</w:t>
      </w:r>
      <w:r w:rsidR="00154D81">
        <w:t>.</w:t>
      </w:r>
      <w:r w:rsidR="00154D81">
        <w:rPr>
          <w:noProof/>
        </w:rPr>
        <w:t>7</w:t>
      </w:r>
      <w:r>
        <w:fldChar w:fldCharType="end"/>
      </w:r>
      <w:r>
        <w:t xml:space="preserve"> presents the </w:t>
      </w:r>
      <w:r>
        <w:rPr>
          <w:lang w:eastAsia="en-US"/>
        </w:rPr>
        <w:t xml:space="preserve">time-denoting nouns </w:t>
      </w:r>
      <w:r>
        <w:t xml:space="preserve">for the four periods of the day. </w:t>
      </w:r>
      <w:r>
        <w:rPr>
          <w:lang w:eastAsia="en-US"/>
        </w:rPr>
        <w:t xml:space="preserve">More specifically, </w:t>
      </w:r>
      <w:r w:rsidRPr="004E052A">
        <w:rPr>
          <w:rStyle w:val="ChItalBold"/>
        </w:rPr>
        <w:t>pagi</w:t>
      </w:r>
      <w:r>
        <w:rPr>
          <w:lang w:eastAsia="en-US"/>
        </w:rPr>
        <w:t xml:space="preserve"> </w:t>
      </w:r>
      <w:r w:rsidR="00B7093A">
        <w:rPr>
          <w:lang w:eastAsia="en-US"/>
        </w:rPr>
        <w:t>‘</w:t>
      </w:r>
      <w:r>
        <w:rPr>
          <w:lang w:eastAsia="en-US"/>
        </w:rPr>
        <w:t>morning</w:t>
      </w:r>
      <w:r w:rsidR="00B7093A">
        <w:rPr>
          <w:lang w:eastAsia="en-US"/>
        </w:rPr>
        <w:t>’</w:t>
      </w:r>
      <w:r>
        <w:rPr>
          <w:lang w:eastAsia="en-US"/>
        </w:rPr>
        <w:t xml:space="preserve"> designates the period from just after midnight until about eleven o</w:t>
      </w:r>
      <w:r w:rsidR="00B7093A">
        <w:rPr>
          <w:lang w:eastAsia="en-US"/>
        </w:rPr>
        <w:t>’</w:t>
      </w:r>
      <w:r>
        <w:rPr>
          <w:lang w:eastAsia="en-US"/>
        </w:rPr>
        <w:t xml:space="preserve">clock, while </w:t>
      </w:r>
      <w:r w:rsidRPr="006114DD">
        <w:rPr>
          <w:rStyle w:val="ChItalBold"/>
        </w:rPr>
        <w:t>siang</w:t>
      </w:r>
      <w:r>
        <w:rPr>
          <w:lang w:eastAsia="en-US"/>
        </w:rPr>
        <w:t xml:space="preserve"> </w:t>
      </w:r>
      <w:r w:rsidR="00B7093A">
        <w:rPr>
          <w:lang w:eastAsia="en-US"/>
        </w:rPr>
        <w:t>‘</w:t>
      </w:r>
      <w:r>
        <w:rPr>
          <w:lang w:eastAsia="en-US"/>
        </w:rPr>
        <w:t>midday</w:t>
      </w:r>
      <w:r w:rsidR="00B7093A">
        <w:rPr>
          <w:lang w:eastAsia="en-US"/>
        </w:rPr>
        <w:t>’</w:t>
      </w:r>
      <w:r>
        <w:rPr>
          <w:lang w:eastAsia="en-US"/>
        </w:rPr>
        <w:t xml:space="preserve"> refers to the time from </w:t>
      </w:r>
      <w:r w:rsidR="00DE05CA">
        <w:rPr>
          <w:lang w:eastAsia="en-US"/>
        </w:rPr>
        <w:t xml:space="preserve">about </w:t>
      </w:r>
      <w:r>
        <w:rPr>
          <w:lang w:eastAsia="en-US"/>
        </w:rPr>
        <w:t>eleven o</w:t>
      </w:r>
      <w:r w:rsidR="00B7093A">
        <w:rPr>
          <w:lang w:eastAsia="en-US"/>
        </w:rPr>
        <w:t>’</w:t>
      </w:r>
      <w:r>
        <w:rPr>
          <w:lang w:eastAsia="en-US"/>
        </w:rPr>
        <w:t xml:space="preserve">clock until </w:t>
      </w:r>
      <w:r w:rsidR="00DE05CA">
        <w:rPr>
          <w:lang w:eastAsia="en-US"/>
        </w:rPr>
        <w:t xml:space="preserve">about </w:t>
      </w:r>
      <w:r>
        <w:rPr>
          <w:lang w:eastAsia="en-US"/>
        </w:rPr>
        <w:t xml:space="preserve">fourteen hours. The next period, </w:t>
      </w:r>
      <w:r w:rsidRPr="00B22A9E">
        <w:rPr>
          <w:rStyle w:val="ChItalBold"/>
        </w:rPr>
        <w:t>sore</w:t>
      </w:r>
      <w:r>
        <w:rPr>
          <w:lang w:eastAsia="en-US"/>
        </w:rPr>
        <w:t xml:space="preserve"> </w:t>
      </w:r>
      <w:r w:rsidR="00B7093A">
        <w:rPr>
          <w:lang w:eastAsia="en-US"/>
        </w:rPr>
        <w:t>‘</w:t>
      </w:r>
      <w:r>
        <w:rPr>
          <w:lang w:eastAsia="en-US"/>
        </w:rPr>
        <w:t>afternoon</w:t>
      </w:r>
      <w:r w:rsidR="00B7093A">
        <w:rPr>
          <w:lang w:eastAsia="en-US"/>
        </w:rPr>
        <w:t>’</w:t>
      </w:r>
      <w:r>
        <w:rPr>
          <w:lang w:eastAsia="en-US"/>
        </w:rPr>
        <w:t xml:space="preserve">, lasts until about eighteen hours when darkness sets in, while </w:t>
      </w:r>
      <w:r w:rsidRPr="00695385">
        <w:rPr>
          <w:rStyle w:val="ChItalBold"/>
        </w:rPr>
        <w:t>malam</w:t>
      </w:r>
      <w:r>
        <w:rPr>
          <w:lang w:eastAsia="en-US"/>
        </w:rPr>
        <w:t xml:space="preserve"> </w:t>
      </w:r>
      <w:r w:rsidR="00B7093A">
        <w:rPr>
          <w:lang w:eastAsia="en-US"/>
        </w:rPr>
        <w:t>‘</w:t>
      </w:r>
      <w:r w:rsidR="005C2116">
        <w:rPr>
          <w:lang w:eastAsia="en-US"/>
        </w:rPr>
        <w:t>night</w:t>
      </w:r>
      <w:r w:rsidR="00B7093A">
        <w:rPr>
          <w:lang w:eastAsia="en-US"/>
        </w:rPr>
        <w:t>’</w:t>
      </w:r>
      <w:r>
        <w:rPr>
          <w:lang w:eastAsia="en-US"/>
        </w:rPr>
        <w:t xml:space="preserve"> denotes nighttime.</w:t>
      </w:r>
    </w:p>
    <w:p w14:paraId="2AAF655F" w14:textId="77777777" w:rsidR="00130064" w:rsidRDefault="00130064" w:rsidP="00130064">
      <w:pPr>
        <w:pStyle w:val="Caption"/>
      </w:pPr>
      <w:bookmarkStart w:id="2085" w:name="_Ref350790221"/>
      <w:bookmarkStart w:id="2086" w:name="_Ref350790216"/>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7</w:t>
        </w:r>
      </w:fldSimple>
      <w:bookmarkEnd w:id="2085"/>
      <w:r w:rsidRPr="007A0BC8">
        <w:t>:</w:t>
      </w:r>
      <w:r w:rsidRPr="007A0BC8">
        <w:tab/>
      </w:r>
      <w:r w:rsidRPr="004A3B4D">
        <w:t xml:space="preserve">Periods </w:t>
      </w:r>
      <w:r>
        <w:t xml:space="preserve">of the </w:t>
      </w:r>
      <w:r w:rsidRPr="004A3B4D">
        <w:t>day</w:t>
      </w:r>
      <w:bookmarkEnd w:id="2086"/>
    </w:p>
    <w:tbl>
      <w:tblPr>
        <w:tblW w:w="0" w:type="auto"/>
        <w:tblInd w:w="170" w:type="dxa"/>
        <w:tblBorders>
          <w:bottom w:val="single" w:sz="4" w:space="0" w:color="auto"/>
        </w:tblBorders>
        <w:tblLayout w:type="fixed"/>
        <w:tblLook w:val="01E0" w:firstRow="1" w:lastRow="1" w:firstColumn="1" w:lastColumn="1" w:noHBand="0" w:noVBand="0"/>
      </w:tblPr>
      <w:tblGrid>
        <w:gridCol w:w="907"/>
        <w:gridCol w:w="1134"/>
        <w:gridCol w:w="907"/>
        <w:gridCol w:w="1134"/>
      </w:tblGrid>
      <w:tr w:rsidR="00AC23C4" w:rsidRPr="004A3B4D" w14:paraId="46B42CA6" w14:textId="77777777" w:rsidTr="00F72982">
        <w:trPr>
          <w:tblHeader/>
        </w:trPr>
        <w:tc>
          <w:tcPr>
            <w:tcW w:w="907" w:type="dxa"/>
            <w:tcBorders>
              <w:top w:val="single" w:sz="4" w:space="0" w:color="auto"/>
              <w:bottom w:val="single" w:sz="4" w:space="0" w:color="auto"/>
              <w:right w:val="single" w:sz="4" w:space="0" w:color="auto"/>
            </w:tcBorders>
            <w:shd w:val="clear" w:color="auto" w:fill="auto"/>
          </w:tcPr>
          <w:p w14:paraId="25D0A6E9" w14:textId="77777777" w:rsidR="00130064" w:rsidRPr="004A3B4D" w:rsidRDefault="00130064" w:rsidP="00130064">
            <w:pPr>
              <w:pStyle w:val="TableHd"/>
            </w:pPr>
            <w:r w:rsidRPr="004A3B4D">
              <w:t>Item</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0A0085E" w14:textId="77777777" w:rsidR="00130064" w:rsidRPr="004A3B4D" w:rsidRDefault="00130064" w:rsidP="00130064">
            <w:pPr>
              <w:pStyle w:val="TableHd"/>
            </w:pPr>
            <w:r w:rsidRPr="004A3B4D">
              <w:t>Gloss</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266DE22E" w14:textId="77777777" w:rsidR="00130064" w:rsidRPr="004A3B4D" w:rsidRDefault="00130064" w:rsidP="00130064">
            <w:pPr>
              <w:pStyle w:val="TableHd"/>
            </w:pPr>
            <w:r w:rsidRPr="004A3B4D">
              <w:t>Item</w:t>
            </w:r>
          </w:p>
        </w:tc>
        <w:tc>
          <w:tcPr>
            <w:tcW w:w="1134" w:type="dxa"/>
            <w:tcBorders>
              <w:top w:val="single" w:sz="4" w:space="0" w:color="auto"/>
              <w:left w:val="single" w:sz="4" w:space="0" w:color="auto"/>
              <w:bottom w:val="single" w:sz="4" w:space="0" w:color="auto"/>
            </w:tcBorders>
            <w:shd w:val="clear" w:color="auto" w:fill="auto"/>
          </w:tcPr>
          <w:p w14:paraId="608AC4FE" w14:textId="77777777" w:rsidR="00130064" w:rsidRPr="004A3B4D" w:rsidRDefault="00130064" w:rsidP="00130064">
            <w:pPr>
              <w:pStyle w:val="TableHd"/>
            </w:pPr>
            <w:r w:rsidRPr="004A3B4D">
              <w:t>Gloss</w:t>
            </w:r>
          </w:p>
        </w:tc>
      </w:tr>
      <w:tr w:rsidR="00AC23C4" w:rsidRPr="004A3B4D" w14:paraId="4A739571" w14:textId="77777777" w:rsidTr="00F72982">
        <w:tc>
          <w:tcPr>
            <w:tcW w:w="907" w:type="dxa"/>
            <w:tcBorders>
              <w:top w:val="single" w:sz="4" w:space="0" w:color="auto"/>
              <w:right w:val="single" w:sz="4" w:space="0" w:color="auto"/>
            </w:tcBorders>
            <w:shd w:val="clear" w:color="auto" w:fill="auto"/>
          </w:tcPr>
          <w:p w14:paraId="0921B71F" w14:textId="77777777" w:rsidR="00130064" w:rsidRPr="004A3B4D" w:rsidRDefault="00130064" w:rsidP="00130064">
            <w:pPr>
              <w:pStyle w:val="TableCell2-0"/>
              <w:rPr>
                <w:rStyle w:val="ChItalBold"/>
              </w:rPr>
            </w:pPr>
            <w:r>
              <w:rPr>
                <w:rStyle w:val="ChItalBold"/>
              </w:rPr>
              <w:t>pagi</w:t>
            </w:r>
          </w:p>
        </w:tc>
        <w:tc>
          <w:tcPr>
            <w:tcW w:w="1134" w:type="dxa"/>
            <w:tcBorders>
              <w:top w:val="single" w:sz="4" w:space="0" w:color="auto"/>
              <w:left w:val="single" w:sz="4" w:space="0" w:color="auto"/>
              <w:right w:val="single" w:sz="4" w:space="0" w:color="auto"/>
            </w:tcBorders>
            <w:shd w:val="clear" w:color="auto" w:fill="auto"/>
          </w:tcPr>
          <w:p w14:paraId="6D7AD96E" w14:textId="110672DB" w:rsidR="00130064" w:rsidRPr="004A3B4D" w:rsidRDefault="00B7093A" w:rsidP="00130064">
            <w:pPr>
              <w:pStyle w:val="TableCell2-0"/>
            </w:pPr>
            <w:r>
              <w:t>‘</w:t>
            </w:r>
            <w:r w:rsidR="00130064">
              <w:t>morning</w:t>
            </w:r>
            <w:r>
              <w:t>’</w:t>
            </w:r>
          </w:p>
        </w:tc>
        <w:tc>
          <w:tcPr>
            <w:tcW w:w="907" w:type="dxa"/>
            <w:tcBorders>
              <w:top w:val="single" w:sz="4" w:space="0" w:color="auto"/>
              <w:left w:val="single" w:sz="4" w:space="0" w:color="auto"/>
              <w:right w:val="single" w:sz="4" w:space="0" w:color="auto"/>
            </w:tcBorders>
            <w:shd w:val="clear" w:color="auto" w:fill="auto"/>
          </w:tcPr>
          <w:p w14:paraId="1CF44181" w14:textId="77777777" w:rsidR="00130064" w:rsidRPr="004A3B4D" w:rsidRDefault="00130064" w:rsidP="00130064">
            <w:pPr>
              <w:pStyle w:val="TableCell2-0"/>
              <w:rPr>
                <w:rStyle w:val="ChItalBold"/>
              </w:rPr>
            </w:pPr>
            <w:r>
              <w:rPr>
                <w:rStyle w:val="ChItalBold"/>
              </w:rPr>
              <w:t>sore</w:t>
            </w:r>
          </w:p>
        </w:tc>
        <w:tc>
          <w:tcPr>
            <w:tcW w:w="1134" w:type="dxa"/>
            <w:tcBorders>
              <w:top w:val="single" w:sz="4" w:space="0" w:color="auto"/>
              <w:left w:val="single" w:sz="4" w:space="0" w:color="auto"/>
            </w:tcBorders>
            <w:shd w:val="clear" w:color="auto" w:fill="auto"/>
          </w:tcPr>
          <w:p w14:paraId="6181C51B" w14:textId="3FF79741" w:rsidR="00130064" w:rsidRPr="004A3B4D" w:rsidRDefault="00B7093A" w:rsidP="00130064">
            <w:pPr>
              <w:pStyle w:val="TableCell2-0"/>
            </w:pPr>
            <w:r>
              <w:t>‘</w:t>
            </w:r>
            <w:r w:rsidR="00130064">
              <w:t>afternoon</w:t>
            </w:r>
            <w:r>
              <w:t>’</w:t>
            </w:r>
          </w:p>
        </w:tc>
      </w:tr>
      <w:tr w:rsidR="00AC23C4" w:rsidRPr="004A3B4D" w14:paraId="1C641F3C" w14:textId="77777777" w:rsidTr="00F72982">
        <w:tc>
          <w:tcPr>
            <w:tcW w:w="907" w:type="dxa"/>
            <w:tcBorders>
              <w:bottom w:val="single" w:sz="4" w:space="0" w:color="auto"/>
              <w:right w:val="single" w:sz="4" w:space="0" w:color="auto"/>
            </w:tcBorders>
            <w:shd w:val="clear" w:color="auto" w:fill="auto"/>
          </w:tcPr>
          <w:p w14:paraId="4F38FAD3" w14:textId="77777777" w:rsidR="00130064" w:rsidRPr="004A3B4D" w:rsidRDefault="00130064" w:rsidP="00130064">
            <w:pPr>
              <w:pStyle w:val="TableCell0-2Break"/>
              <w:rPr>
                <w:rStyle w:val="ChItalBold"/>
              </w:rPr>
            </w:pPr>
            <w:r>
              <w:rPr>
                <w:rStyle w:val="ChItalBold"/>
              </w:rPr>
              <w:t>siang</w:t>
            </w:r>
          </w:p>
        </w:tc>
        <w:tc>
          <w:tcPr>
            <w:tcW w:w="1134" w:type="dxa"/>
            <w:tcBorders>
              <w:left w:val="single" w:sz="4" w:space="0" w:color="auto"/>
              <w:bottom w:val="single" w:sz="4" w:space="0" w:color="auto"/>
              <w:right w:val="single" w:sz="4" w:space="0" w:color="auto"/>
            </w:tcBorders>
            <w:shd w:val="clear" w:color="auto" w:fill="auto"/>
          </w:tcPr>
          <w:p w14:paraId="57FB4445" w14:textId="5A5D3523" w:rsidR="00130064" w:rsidRPr="004A3B4D" w:rsidRDefault="00B7093A" w:rsidP="00130064">
            <w:pPr>
              <w:pStyle w:val="TableCell0-2Break"/>
            </w:pPr>
            <w:r>
              <w:t>‘</w:t>
            </w:r>
            <w:r w:rsidR="00130064">
              <w:t>midday</w:t>
            </w:r>
            <w:r>
              <w:t>’</w:t>
            </w:r>
          </w:p>
        </w:tc>
        <w:tc>
          <w:tcPr>
            <w:tcW w:w="907" w:type="dxa"/>
            <w:tcBorders>
              <w:left w:val="single" w:sz="4" w:space="0" w:color="auto"/>
              <w:bottom w:val="single" w:sz="4" w:space="0" w:color="auto"/>
              <w:right w:val="single" w:sz="4" w:space="0" w:color="auto"/>
            </w:tcBorders>
            <w:shd w:val="clear" w:color="auto" w:fill="auto"/>
          </w:tcPr>
          <w:p w14:paraId="5D77002E" w14:textId="77777777" w:rsidR="00130064" w:rsidRPr="004A3B4D" w:rsidRDefault="00130064" w:rsidP="00130064">
            <w:pPr>
              <w:pStyle w:val="TableCell0-2Break"/>
              <w:rPr>
                <w:rStyle w:val="ChItalBold"/>
              </w:rPr>
            </w:pPr>
            <w:r>
              <w:rPr>
                <w:rStyle w:val="ChItalBold"/>
              </w:rPr>
              <w:t>malam</w:t>
            </w:r>
          </w:p>
        </w:tc>
        <w:tc>
          <w:tcPr>
            <w:tcW w:w="1134" w:type="dxa"/>
            <w:tcBorders>
              <w:left w:val="single" w:sz="4" w:space="0" w:color="auto"/>
              <w:bottom w:val="single" w:sz="4" w:space="0" w:color="auto"/>
            </w:tcBorders>
            <w:shd w:val="clear" w:color="auto" w:fill="auto"/>
          </w:tcPr>
          <w:p w14:paraId="394EBAE1" w14:textId="3A17795E" w:rsidR="00130064" w:rsidRPr="004A3B4D" w:rsidRDefault="00B7093A" w:rsidP="00130064">
            <w:pPr>
              <w:pStyle w:val="TableCell0-2Break"/>
            </w:pPr>
            <w:r>
              <w:t>‘</w:t>
            </w:r>
            <w:r w:rsidR="00130064">
              <w:t>night</w:t>
            </w:r>
            <w:r>
              <w:t>’</w:t>
            </w:r>
          </w:p>
        </w:tc>
      </w:tr>
    </w:tbl>
    <w:p w14:paraId="480EFDF0" w14:textId="77777777" w:rsidR="00130064" w:rsidRDefault="00130064" w:rsidP="001C0713">
      <w:pPr>
        <w:pStyle w:val="Body0005after05before"/>
      </w:pPr>
      <w:r>
        <w:t xml:space="preserve">The four periods-of-the-day expressions are count nouns that can be modified with numerals or quantifiers as shown in </w:t>
      </w:r>
      <w:r>
        <w:fldChar w:fldCharType="begin"/>
      </w:r>
      <w:r>
        <w:instrText xml:space="preserve"> REF _Ref350791591 \h </w:instrText>
      </w:r>
      <w:r>
        <w:fldChar w:fldCharType="separate"/>
      </w:r>
      <w:r w:rsidR="00154D81" w:rsidRPr="00F129D3">
        <w:t>(</w:t>
      </w:r>
      <w:r w:rsidR="00154D81">
        <w:rPr>
          <w:noProof/>
        </w:rPr>
        <w:t>66</w:t>
      </w:r>
      <w:r w:rsidR="00154D81" w:rsidRPr="00F129D3">
        <w:t>)</w:t>
      </w:r>
      <w:r>
        <w:fldChar w:fldCharType="end"/>
      </w:r>
      <w:r>
        <w:t xml:space="preserve"> and </w:t>
      </w:r>
      <w:r>
        <w:fldChar w:fldCharType="begin"/>
      </w:r>
      <w:r>
        <w:instrText xml:space="preserve"> REF _Ref350791592 \h </w:instrText>
      </w:r>
      <w:r>
        <w:fldChar w:fldCharType="separate"/>
      </w:r>
      <w:r w:rsidR="00154D81" w:rsidRPr="00F129D3">
        <w:t>(</w:t>
      </w:r>
      <w:r w:rsidR="00154D81">
        <w:rPr>
          <w:noProof/>
        </w:rPr>
        <w:t>67</w:t>
      </w:r>
      <w:r w:rsidR="00154D81" w:rsidRPr="00F129D3">
        <w:t>)</w:t>
      </w:r>
      <w:r>
        <w:fldChar w:fldCharType="end"/>
      </w:r>
      <w:r>
        <w:t xml:space="preserve">. In addition, these expressions are also used as modifiers within noun phrases as in </w:t>
      </w:r>
      <w:r>
        <w:fldChar w:fldCharType="begin"/>
      </w:r>
      <w:r>
        <w:instrText xml:space="preserve"> REF _Ref350842668 \h </w:instrText>
      </w:r>
      <w:r>
        <w:fldChar w:fldCharType="separate"/>
      </w:r>
      <w:r w:rsidR="00154D81" w:rsidRPr="00F129D3">
        <w:t>(</w:t>
      </w:r>
      <w:r w:rsidR="00154D81">
        <w:rPr>
          <w:noProof/>
        </w:rPr>
        <w:t>68</w:t>
      </w:r>
      <w:r w:rsidR="00154D81" w:rsidRPr="00F129D3">
        <w:t>)</w:t>
      </w:r>
      <w:r>
        <w:fldChar w:fldCharType="end"/>
      </w:r>
      <w:r>
        <w:t xml:space="preserve"> to </w:t>
      </w:r>
      <w:r>
        <w:fldChar w:fldCharType="begin"/>
      </w:r>
      <w:r>
        <w:instrText xml:space="preserve"> REF _Ref350842670 \h </w:instrText>
      </w:r>
      <w:r>
        <w:fldChar w:fldCharType="separate"/>
      </w:r>
      <w:r w:rsidR="00154D81" w:rsidRPr="00F129D3">
        <w:t>(</w:t>
      </w:r>
      <w:r w:rsidR="00154D81">
        <w:rPr>
          <w:noProof/>
        </w:rPr>
        <w:t>70</w:t>
      </w:r>
      <w:r w:rsidR="00154D81" w:rsidRPr="00F129D3">
        <w:t>)</w:t>
      </w:r>
      <w:r>
        <w:fldChar w:fldCharType="end"/>
      </w:r>
      <w:r>
        <w:t>.</w:t>
      </w:r>
    </w:p>
    <w:p w14:paraId="0230C26C" w14:textId="77777777" w:rsidR="00130064" w:rsidRDefault="00130064" w:rsidP="00130064">
      <w:pPr>
        <w:pStyle w:val="ExampleTitle"/>
      </w:pPr>
      <w:r>
        <w:t>Head and modifier functions</w:t>
      </w:r>
    </w:p>
    <w:tbl>
      <w:tblPr>
        <w:tblW w:w="6748" w:type="dxa"/>
        <w:tblCellMar>
          <w:left w:w="42" w:type="dxa"/>
          <w:right w:w="42" w:type="dxa"/>
        </w:tblCellMar>
        <w:tblLook w:val="01E0" w:firstRow="1" w:lastRow="1" w:firstColumn="1" w:lastColumn="1" w:noHBand="0" w:noVBand="0"/>
      </w:tblPr>
      <w:tblGrid>
        <w:gridCol w:w="709"/>
        <w:gridCol w:w="451"/>
        <w:gridCol w:w="566"/>
        <w:gridCol w:w="676"/>
        <w:gridCol w:w="718"/>
        <w:gridCol w:w="450"/>
        <w:gridCol w:w="718"/>
        <w:gridCol w:w="722"/>
        <w:gridCol w:w="518"/>
        <w:gridCol w:w="755"/>
        <w:gridCol w:w="465"/>
      </w:tblGrid>
      <w:tr w:rsidR="00AC23C4" w:rsidRPr="00833FA5" w14:paraId="36E742FB" w14:textId="77777777" w:rsidTr="00AC23C4">
        <w:tc>
          <w:tcPr>
            <w:tcW w:w="709" w:type="dxa"/>
            <w:shd w:val="clear" w:color="auto" w:fill="auto"/>
          </w:tcPr>
          <w:p w14:paraId="239F61BB" w14:textId="77777777" w:rsidR="00130064" w:rsidRPr="00F129D3" w:rsidRDefault="00130064" w:rsidP="00130064">
            <w:pPr>
              <w:pStyle w:val="Text"/>
            </w:pPr>
            <w:bookmarkStart w:id="2087" w:name="_Ref350791591"/>
            <w:r w:rsidRPr="00F129D3">
              <w:t>(</w:t>
            </w:r>
            <w:fldSimple w:instr=" SEQ ( \* ARABIC \s 1 ">
              <w:r w:rsidR="00154D81">
                <w:rPr>
                  <w:noProof/>
                </w:rPr>
                <w:t>66</w:t>
              </w:r>
            </w:fldSimple>
            <w:r w:rsidRPr="00F129D3">
              <w:t>)</w:t>
            </w:r>
            <w:bookmarkEnd w:id="2087"/>
          </w:p>
        </w:tc>
        <w:tc>
          <w:tcPr>
            <w:tcW w:w="451" w:type="dxa"/>
            <w:shd w:val="clear" w:color="auto" w:fill="auto"/>
          </w:tcPr>
          <w:p w14:paraId="34751B21" w14:textId="77777777" w:rsidR="00130064" w:rsidRPr="005431BD" w:rsidRDefault="00130064" w:rsidP="00130064">
            <w:pPr>
              <w:pStyle w:val="Text"/>
            </w:pPr>
            <w:r w:rsidRPr="005431BD">
              <w:t>saya</w:t>
            </w:r>
          </w:p>
        </w:tc>
        <w:tc>
          <w:tcPr>
            <w:tcW w:w="566" w:type="dxa"/>
            <w:shd w:val="clear" w:color="auto" w:fill="auto"/>
          </w:tcPr>
          <w:p w14:paraId="0B9E8374" w14:textId="77777777" w:rsidR="00130064" w:rsidRPr="005431BD" w:rsidRDefault="00130064" w:rsidP="00130064">
            <w:pPr>
              <w:pStyle w:val="Text"/>
            </w:pPr>
            <w:r w:rsidRPr="005431BD">
              <w:t>hanya</w:t>
            </w:r>
          </w:p>
        </w:tc>
        <w:tc>
          <w:tcPr>
            <w:tcW w:w="676" w:type="dxa"/>
            <w:shd w:val="clear" w:color="auto" w:fill="auto"/>
          </w:tcPr>
          <w:p w14:paraId="5B25B109" w14:textId="77777777" w:rsidR="00130064" w:rsidRPr="005431BD" w:rsidRDefault="00130064" w:rsidP="00130064">
            <w:pPr>
              <w:pStyle w:val="Text"/>
            </w:pPr>
            <w:r w:rsidRPr="005431BD">
              <w:t>bisa</w:t>
            </w:r>
          </w:p>
        </w:tc>
        <w:tc>
          <w:tcPr>
            <w:tcW w:w="718" w:type="dxa"/>
            <w:shd w:val="clear" w:color="auto" w:fill="auto"/>
          </w:tcPr>
          <w:p w14:paraId="50059370" w14:textId="77777777" w:rsidR="00130064" w:rsidRPr="005431BD" w:rsidRDefault="00130064" w:rsidP="00130064">
            <w:pPr>
              <w:pStyle w:val="Text"/>
            </w:pPr>
            <w:r w:rsidRPr="005431BD">
              <w:t>makan</w:t>
            </w:r>
            <w:r w:rsidR="00054B03">
              <w:t>g</w:t>
            </w:r>
          </w:p>
        </w:tc>
        <w:tc>
          <w:tcPr>
            <w:tcW w:w="450" w:type="dxa"/>
            <w:shd w:val="clear" w:color="auto" w:fill="auto"/>
          </w:tcPr>
          <w:p w14:paraId="00F6227B" w14:textId="77777777" w:rsidR="00130064" w:rsidRPr="005431BD" w:rsidRDefault="00130064" w:rsidP="00130064">
            <w:pPr>
              <w:pStyle w:val="Text"/>
            </w:pPr>
            <w:r w:rsidRPr="005431BD">
              <w:t>kasi</w:t>
            </w:r>
          </w:p>
        </w:tc>
        <w:tc>
          <w:tcPr>
            <w:tcW w:w="718" w:type="dxa"/>
            <w:shd w:val="clear" w:color="auto" w:fill="auto"/>
          </w:tcPr>
          <w:p w14:paraId="7D9586A5" w14:textId="77777777" w:rsidR="00130064" w:rsidRPr="005431BD" w:rsidRDefault="00130064" w:rsidP="00130064">
            <w:pPr>
              <w:pStyle w:val="Text"/>
            </w:pPr>
            <w:r w:rsidRPr="005431BD">
              <w:t>makan</w:t>
            </w:r>
            <w:r w:rsidR="00054B03">
              <w:t>g</w:t>
            </w:r>
          </w:p>
        </w:tc>
        <w:tc>
          <w:tcPr>
            <w:tcW w:w="722" w:type="dxa"/>
            <w:shd w:val="clear" w:color="auto" w:fill="auto"/>
          </w:tcPr>
          <w:p w14:paraId="6C5B7076" w14:textId="77777777" w:rsidR="00130064" w:rsidRPr="005431BD" w:rsidRDefault="00130064" w:rsidP="00130064">
            <w:pPr>
              <w:pStyle w:val="Text"/>
            </w:pPr>
            <w:r w:rsidRPr="005431BD">
              <w:t>dorang</w:t>
            </w:r>
          </w:p>
        </w:tc>
        <w:tc>
          <w:tcPr>
            <w:tcW w:w="518" w:type="dxa"/>
            <w:shd w:val="clear" w:color="auto" w:fill="auto"/>
          </w:tcPr>
          <w:p w14:paraId="0AF6424D" w14:textId="77777777" w:rsidR="00130064" w:rsidRPr="005431BD" w:rsidRDefault="00130064" w:rsidP="00130064">
            <w:pPr>
              <w:pStyle w:val="Text"/>
              <w:rPr>
                <w:rStyle w:val="ChBlueBold"/>
              </w:rPr>
            </w:pPr>
            <w:r w:rsidRPr="005431BD">
              <w:rPr>
                <w:rStyle w:val="ChBlueBold"/>
              </w:rPr>
              <w:t>satu</w:t>
            </w:r>
          </w:p>
        </w:tc>
        <w:tc>
          <w:tcPr>
            <w:tcW w:w="755" w:type="dxa"/>
            <w:shd w:val="clear" w:color="auto" w:fill="auto"/>
          </w:tcPr>
          <w:p w14:paraId="245A38F3" w14:textId="77777777" w:rsidR="00130064" w:rsidRPr="005431BD" w:rsidRDefault="00130064" w:rsidP="00130064">
            <w:pPr>
              <w:pStyle w:val="Text"/>
            </w:pPr>
            <w:r w:rsidRPr="005431BD">
              <w:rPr>
                <w:rStyle w:val="ChBlueBold"/>
              </w:rPr>
              <w:t>malam</w:t>
            </w:r>
          </w:p>
        </w:tc>
        <w:tc>
          <w:tcPr>
            <w:tcW w:w="465" w:type="dxa"/>
            <w:shd w:val="clear" w:color="auto" w:fill="auto"/>
          </w:tcPr>
          <w:p w14:paraId="344785DD" w14:textId="77777777" w:rsidR="00130064" w:rsidRPr="005431BD" w:rsidRDefault="00130064" w:rsidP="00130064">
            <w:pPr>
              <w:pStyle w:val="Text"/>
            </w:pPr>
            <w:r w:rsidRPr="005431BD">
              <w:t>saja</w:t>
            </w:r>
          </w:p>
        </w:tc>
      </w:tr>
      <w:tr w:rsidR="00AC23C4" w:rsidRPr="00AC23C4" w14:paraId="0F97E2A4" w14:textId="77777777" w:rsidTr="00AC23C4">
        <w:tc>
          <w:tcPr>
            <w:tcW w:w="709" w:type="dxa"/>
            <w:shd w:val="clear" w:color="auto" w:fill="auto"/>
          </w:tcPr>
          <w:p w14:paraId="61016CE6" w14:textId="77777777" w:rsidR="00130064" w:rsidRPr="00121A52" w:rsidRDefault="00130064" w:rsidP="00130064">
            <w:pPr>
              <w:pStyle w:val="GlossEng"/>
            </w:pPr>
          </w:p>
        </w:tc>
        <w:tc>
          <w:tcPr>
            <w:tcW w:w="451" w:type="dxa"/>
            <w:shd w:val="clear" w:color="auto" w:fill="auto"/>
          </w:tcPr>
          <w:p w14:paraId="0EBBABF8" w14:textId="77777777" w:rsidR="00130064" w:rsidRPr="0099608C" w:rsidRDefault="00130064" w:rsidP="00130064">
            <w:pPr>
              <w:pStyle w:val="GlossEng"/>
              <w:rPr>
                <w:rStyle w:val="ChSmallCaps"/>
              </w:rPr>
            </w:pPr>
            <w:r w:rsidRPr="0099608C">
              <w:rPr>
                <w:rStyle w:val="ChSmallCaps"/>
              </w:rPr>
              <w:t>1sg</w:t>
            </w:r>
          </w:p>
        </w:tc>
        <w:tc>
          <w:tcPr>
            <w:tcW w:w="566" w:type="dxa"/>
            <w:shd w:val="clear" w:color="auto" w:fill="auto"/>
          </w:tcPr>
          <w:p w14:paraId="50C0F899" w14:textId="77777777" w:rsidR="00130064" w:rsidRPr="005431BD" w:rsidRDefault="00130064" w:rsidP="00130064">
            <w:pPr>
              <w:pStyle w:val="GlossEng"/>
            </w:pPr>
            <w:r w:rsidRPr="005431BD">
              <w:t>only</w:t>
            </w:r>
          </w:p>
        </w:tc>
        <w:tc>
          <w:tcPr>
            <w:tcW w:w="676" w:type="dxa"/>
            <w:shd w:val="clear" w:color="auto" w:fill="auto"/>
          </w:tcPr>
          <w:p w14:paraId="160DE591" w14:textId="77777777" w:rsidR="00130064" w:rsidRPr="005431BD" w:rsidRDefault="00130064" w:rsidP="00130064">
            <w:pPr>
              <w:pStyle w:val="GlossEng"/>
            </w:pPr>
            <w:r w:rsidRPr="005431BD">
              <w:t>be.able</w:t>
            </w:r>
          </w:p>
        </w:tc>
        <w:tc>
          <w:tcPr>
            <w:tcW w:w="718" w:type="dxa"/>
            <w:shd w:val="clear" w:color="auto" w:fill="auto"/>
          </w:tcPr>
          <w:p w14:paraId="2E2CB94E" w14:textId="77777777" w:rsidR="00130064" w:rsidRPr="005431BD" w:rsidRDefault="00130064" w:rsidP="00130064">
            <w:pPr>
              <w:pStyle w:val="GlossEng"/>
            </w:pPr>
            <w:r w:rsidRPr="005431BD">
              <w:t>eat</w:t>
            </w:r>
          </w:p>
        </w:tc>
        <w:tc>
          <w:tcPr>
            <w:tcW w:w="450" w:type="dxa"/>
            <w:shd w:val="clear" w:color="auto" w:fill="auto"/>
          </w:tcPr>
          <w:p w14:paraId="04CD9FB6" w14:textId="77777777" w:rsidR="00130064" w:rsidRPr="00AB0DCF" w:rsidRDefault="00AB0DCF" w:rsidP="00130064">
            <w:pPr>
              <w:pStyle w:val="GlossEng"/>
            </w:pPr>
            <w:r w:rsidRPr="00AB0DCF">
              <w:t>give</w:t>
            </w:r>
          </w:p>
        </w:tc>
        <w:tc>
          <w:tcPr>
            <w:tcW w:w="718" w:type="dxa"/>
            <w:shd w:val="clear" w:color="auto" w:fill="auto"/>
          </w:tcPr>
          <w:p w14:paraId="5F74A956" w14:textId="77777777" w:rsidR="00130064" w:rsidRPr="005431BD" w:rsidRDefault="00130064" w:rsidP="00130064">
            <w:pPr>
              <w:pStyle w:val="GlossEng"/>
            </w:pPr>
            <w:r w:rsidRPr="005431BD">
              <w:t>eat</w:t>
            </w:r>
          </w:p>
        </w:tc>
        <w:tc>
          <w:tcPr>
            <w:tcW w:w="722" w:type="dxa"/>
            <w:shd w:val="clear" w:color="auto" w:fill="auto"/>
          </w:tcPr>
          <w:p w14:paraId="19912621" w14:textId="77777777" w:rsidR="00130064" w:rsidRPr="0099608C" w:rsidRDefault="00130064" w:rsidP="00130064">
            <w:pPr>
              <w:pStyle w:val="GlossEng"/>
              <w:rPr>
                <w:rStyle w:val="ChSmallCaps"/>
              </w:rPr>
            </w:pPr>
            <w:r w:rsidRPr="0099608C">
              <w:rPr>
                <w:rStyle w:val="ChSmallCaps"/>
              </w:rPr>
              <w:t>3pl</w:t>
            </w:r>
          </w:p>
        </w:tc>
        <w:tc>
          <w:tcPr>
            <w:tcW w:w="518" w:type="dxa"/>
            <w:shd w:val="clear" w:color="auto" w:fill="auto"/>
          </w:tcPr>
          <w:p w14:paraId="70708A51" w14:textId="77777777" w:rsidR="00130064" w:rsidRPr="005431BD" w:rsidRDefault="00130064" w:rsidP="00130064">
            <w:pPr>
              <w:pStyle w:val="GlossEng"/>
            </w:pPr>
            <w:r w:rsidRPr="005431BD">
              <w:t>one</w:t>
            </w:r>
          </w:p>
        </w:tc>
        <w:tc>
          <w:tcPr>
            <w:tcW w:w="755" w:type="dxa"/>
            <w:shd w:val="clear" w:color="auto" w:fill="auto"/>
          </w:tcPr>
          <w:p w14:paraId="28772676" w14:textId="77777777" w:rsidR="00130064" w:rsidRPr="005431BD" w:rsidRDefault="00130064" w:rsidP="00130064">
            <w:pPr>
              <w:pStyle w:val="GlossEng"/>
            </w:pPr>
            <w:r w:rsidRPr="005431BD">
              <w:t>night</w:t>
            </w:r>
          </w:p>
        </w:tc>
        <w:tc>
          <w:tcPr>
            <w:tcW w:w="465" w:type="dxa"/>
            <w:shd w:val="clear" w:color="auto" w:fill="auto"/>
          </w:tcPr>
          <w:p w14:paraId="7E0B3908" w14:textId="77777777" w:rsidR="00130064" w:rsidRPr="005431BD" w:rsidRDefault="00130064" w:rsidP="00130064">
            <w:pPr>
              <w:pStyle w:val="GlossEng"/>
            </w:pPr>
            <w:r w:rsidRPr="005431BD">
              <w:t>just</w:t>
            </w:r>
          </w:p>
        </w:tc>
      </w:tr>
    </w:tbl>
    <w:p w14:paraId="50DE756F" w14:textId="0E450C58" w:rsidR="00130064" w:rsidRDefault="00B7093A" w:rsidP="00130064">
      <w:pPr>
        <w:pStyle w:val="FreeTranslEng"/>
      </w:pPr>
      <w:r>
        <w:t>‘</w:t>
      </w:r>
      <w:r w:rsidR="00130064">
        <w:t xml:space="preserve">I can only eat, feed them just </w:t>
      </w:r>
      <w:r w:rsidR="00130064" w:rsidRPr="008E29C5">
        <w:rPr>
          <w:rStyle w:val="ChBlueBold"/>
        </w:rPr>
        <w:t>one night</w:t>
      </w:r>
      <w:r>
        <w:t>’</w:t>
      </w:r>
      <w:r w:rsidR="00130064">
        <w:t xml:space="preserve"> </w:t>
      </w:r>
      <w:r w:rsidR="00130064" w:rsidRPr="00121A52">
        <w:rPr>
          <w:rStyle w:val="ExampleSource"/>
        </w:rPr>
        <w:t>[081011-020-Cv.0080]</w:t>
      </w:r>
    </w:p>
    <w:tbl>
      <w:tblPr>
        <w:tblW w:w="6154" w:type="dxa"/>
        <w:tblCellMar>
          <w:left w:w="42" w:type="dxa"/>
          <w:right w:w="42" w:type="dxa"/>
        </w:tblCellMar>
        <w:tblLook w:val="01E0" w:firstRow="1" w:lastRow="1" w:firstColumn="1" w:lastColumn="1" w:noHBand="0" w:noVBand="0"/>
      </w:tblPr>
      <w:tblGrid>
        <w:gridCol w:w="709"/>
        <w:gridCol w:w="489"/>
        <w:gridCol w:w="768"/>
        <w:gridCol w:w="684"/>
        <w:gridCol w:w="862"/>
        <w:gridCol w:w="768"/>
        <w:gridCol w:w="573"/>
        <w:gridCol w:w="1301"/>
      </w:tblGrid>
      <w:tr w:rsidR="00AC23C4" w:rsidRPr="00833FA5" w14:paraId="03A2314C" w14:textId="77777777" w:rsidTr="00AC23C4">
        <w:tc>
          <w:tcPr>
            <w:tcW w:w="709" w:type="dxa"/>
            <w:shd w:val="clear" w:color="auto" w:fill="auto"/>
          </w:tcPr>
          <w:p w14:paraId="014C0496" w14:textId="77777777" w:rsidR="00130064" w:rsidRPr="00F129D3" w:rsidRDefault="00130064" w:rsidP="00130064">
            <w:pPr>
              <w:pStyle w:val="Text"/>
            </w:pPr>
            <w:bookmarkStart w:id="2088" w:name="_Ref350791592"/>
            <w:r w:rsidRPr="00F129D3">
              <w:t>(</w:t>
            </w:r>
            <w:fldSimple w:instr=" SEQ ( \* ARABIC \s 1 ">
              <w:r w:rsidR="00154D81">
                <w:rPr>
                  <w:noProof/>
                </w:rPr>
                <w:t>67</w:t>
              </w:r>
            </w:fldSimple>
            <w:r w:rsidRPr="00F129D3">
              <w:t>)</w:t>
            </w:r>
            <w:bookmarkEnd w:id="2088"/>
          </w:p>
        </w:tc>
        <w:tc>
          <w:tcPr>
            <w:tcW w:w="489" w:type="dxa"/>
            <w:shd w:val="clear" w:color="auto" w:fill="auto"/>
          </w:tcPr>
          <w:p w14:paraId="5C589920" w14:textId="77777777" w:rsidR="00130064" w:rsidRPr="005431BD" w:rsidRDefault="00130064" w:rsidP="00130064">
            <w:pPr>
              <w:pStyle w:val="Text"/>
            </w:pPr>
            <w:r w:rsidRPr="005431BD">
              <w:t>ko</w:t>
            </w:r>
          </w:p>
        </w:tc>
        <w:tc>
          <w:tcPr>
            <w:tcW w:w="768" w:type="dxa"/>
            <w:shd w:val="clear" w:color="auto" w:fill="auto"/>
          </w:tcPr>
          <w:p w14:paraId="4DF74807" w14:textId="77777777" w:rsidR="00130064" w:rsidRPr="005431BD" w:rsidRDefault="00130064" w:rsidP="00130064">
            <w:pPr>
              <w:pStyle w:val="Text"/>
            </w:pPr>
            <w:r w:rsidRPr="005431BD">
              <w:t>harus</w:t>
            </w:r>
          </w:p>
        </w:tc>
        <w:tc>
          <w:tcPr>
            <w:tcW w:w="684" w:type="dxa"/>
            <w:shd w:val="clear" w:color="auto" w:fill="auto"/>
          </w:tcPr>
          <w:p w14:paraId="22930CF6" w14:textId="77777777" w:rsidR="00130064" w:rsidRPr="005431BD" w:rsidRDefault="00130064" w:rsidP="00130064">
            <w:pPr>
              <w:pStyle w:val="Text"/>
              <w:rPr>
                <w:rStyle w:val="ChBlueBold"/>
              </w:rPr>
            </w:pPr>
            <w:r w:rsidRPr="005431BD">
              <w:rPr>
                <w:rStyle w:val="ChBlueBold"/>
              </w:rPr>
              <w:t>setiap</w:t>
            </w:r>
          </w:p>
        </w:tc>
        <w:tc>
          <w:tcPr>
            <w:tcW w:w="862" w:type="dxa"/>
            <w:shd w:val="clear" w:color="auto" w:fill="auto"/>
          </w:tcPr>
          <w:p w14:paraId="7E64F9BA" w14:textId="77777777" w:rsidR="00130064" w:rsidRPr="005431BD" w:rsidRDefault="00130064" w:rsidP="00130064">
            <w:pPr>
              <w:pStyle w:val="Text"/>
            </w:pPr>
            <w:r w:rsidRPr="005431BD">
              <w:rPr>
                <w:rStyle w:val="ChBlueBold"/>
              </w:rPr>
              <w:t>pagi</w:t>
            </w:r>
          </w:p>
        </w:tc>
        <w:tc>
          <w:tcPr>
            <w:tcW w:w="768" w:type="dxa"/>
            <w:shd w:val="clear" w:color="auto" w:fill="auto"/>
          </w:tcPr>
          <w:p w14:paraId="02CD55E7" w14:textId="77777777" w:rsidR="00130064" w:rsidRPr="005431BD" w:rsidRDefault="00130064" w:rsidP="00130064">
            <w:pPr>
              <w:pStyle w:val="Text"/>
            </w:pPr>
            <w:r w:rsidRPr="005431BD">
              <w:t>harus</w:t>
            </w:r>
          </w:p>
        </w:tc>
        <w:tc>
          <w:tcPr>
            <w:tcW w:w="573" w:type="dxa"/>
            <w:shd w:val="clear" w:color="auto" w:fill="auto"/>
          </w:tcPr>
          <w:p w14:paraId="1A651FD0" w14:textId="77777777" w:rsidR="00130064" w:rsidRPr="005431BD" w:rsidRDefault="00054B03" w:rsidP="00130064">
            <w:pPr>
              <w:pStyle w:val="Text"/>
            </w:pPr>
            <w:r w:rsidRPr="005431BD">
              <w:t>jalang</w:t>
            </w:r>
          </w:p>
        </w:tc>
        <w:tc>
          <w:tcPr>
            <w:tcW w:w="1301" w:type="dxa"/>
            <w:shd w:val="clear" w:color="auto" w:fill="auto"/>
          </w:tcPr>
          <w:p w14:paraId="34823E70" w14:textId="77777777" w:rsidR="00130064" w:rsidRPr="005431BD" w:rsidRDefault="00130064" w:rsidP="00130064">
            <w:pPr>
              <w:pStyle w:val="Text"/>
            </w:pPr>
            <w:r>
              <w:t>trus</w:t>
            </w:r>
          </w:p>
        </w:tc>
      </w:tr>
      <w:tr w:rsidR="00AC23C4" w:rsidRPr="00AC23C4" w14:paraId="1E8FE841" w14:textId="77777777" w:rsidTr="00AC23C4">
        <w:tc>
          <w:tcPr>
            <w:tcW w:w="709" w:type="dxa"/>
            <w:shd w:val="clear" w:color="auto" w:fill="auto"/>
          </w:tcPr>
          <w:p w14:paraId="0049E597" w14:textId="77777777" w:rsidR="00130064" w:rsidRPr="005431BD" w:rsidRDefault="00130064" w:rsidP="00130064">
            <w:pPr>
              <w:pStyle w:val="GlossEng"/>
            </w:pPr>
          </w:p>
        </w:tc>
        <w:tc>
          <w:tcPr>
            <w:tcW w:w="489" w:type="dxa"/>
            <w:shd w:val="clear" w:color="auto" w:fill="auto"/>
          </w:tcPr>
          <w:p w14:paraId="2DF96F14" w14:textId="77777777" w:rsidR="00130064" w:rsidRPr="0099608C" w:rsidRDefault="00130064" w:rsidP="00130064">
            <w:pPr>
              <w:pStyle w:val="GlossEng"/>
              <w:rPr>
                <w:rStyle w:val="ChSmallCaps"/>
              </w:rPr>
            </w:pPr>
            <w:r w:rsidRPr="0099608C">
              <w:rPr>
                <w:rStyle w:val="ChSmallCaps"/>
              </w:rPr>
              <w:t>2sg</w:t>
            </w:r>
          </w:p>
        </w:tc>
        <w:tc>
          <w:tcPr>
            <w:tcW w:w="768" w:type="dxa"/>
            <w:shd w:val="clear" w:color="auto" w:fill="auto"/>
          </w:tcPr>
          <w:p w14:paraId="552725F6" w14:textId="77777777" w:rsidR="00130064" w:rsidRPr="005431BD" w:rsidRDefault="00130064" w:rsidP="00130064">
            <w:pPr>
              <w:pStyle w:val="GlossEng"/>
            </w:pPr>
            <w:r w:rsidRPr="005431BD">
              <w:t>have.to</w:t>
            </w:r>
          </w:p>
        </w:tc>
        <w:tc>
          <w:tcPr>
            <w:tcW w:w="684" w:type="dxa"/>
            <w:shd w:val="clear" w:color="auto" w:fill="auto"/>
          </w:tcPr>
          <w:p w14:paraId="59E83278" w14:textId="77777777" w:rsidR="00130064" w:rsidRPr="005431BD" w:rsidRDefault="00130064" w:rsidP="00130064">
            <w:pPr>
              <w:pStyle w:val="GlossEng"/>
            </w:pPr>
            <w:r w:rsidRPr="005431BD">
              <w:t>every</w:t>
            </w:r>
          </w:p>
        </w:tc>
        <w:tc>
          <w:tcPr>
            <w:tcW w:w="862" w:type="dxa"/>
            <w:shd w:val="clear" w:color="auto" w:fill="auto"/>
          </w:tcPr>
          <w:p w14:paraId="3BE51935" w14:textId="77777777" w:rsidR="00130064" w:rsidRPr="005431BD" w:rsidRDefault="00130064" w:rsidP="00130064">
            <w:pPr>
              <w:pStyle w:val="GlossEng"/>
            </w:pPr>
            <w:r w:rsidRPr="005431BD">
              <w:t>morning</w:t>
            </w:r>
          </w:p>
        </w:tc>
        <w:tc>
          <w:tcPr>
            <w:tcW w:w="768" w:type="dxa"/>
            <w:shd w:val="clear" w:color="auto" w:fill="auto"/>
          </w:tcPr>
          <w:p w14:paraId="5F04EA82" w14:textId="77777777" w:rsidR="00130064" w:rsidRPr="005431BD" w:rsidRDefault="00130064" w:rsidP="00130064">
            <w:pPr>
              <w:pStyle w:val="GlossEng"/>
            </w:pPr>
            <w:r w:rsidRPr="005431BD">
              <w:t>have.to</w:t>
            </w:r>
          </w:p>
        </w:tc>
        <w:tc>
          <w:tcPr>
            <w:tcW w:w="573" w:type="dxa"/>
            <w:shd w:val="clear" w:color="auto" w:fill="auto"/>
          </w:tcPr>
          <w:p w14:paraId="5AA5586A" w14:textId="77777777" w:rsidR="00130064" w:rsidRPr="005431BD" w:rsidRDefault="00130064" w:rsidP="00130064">
            <w:pPr>
              <w:pStyle w:val="GlossEng"/>
            </w:pPr>
            <w:r w:rsidRPr="005431BD">
              <w:t>walk</w:t>
            </w:r>
          </w:p>
        </w:tc>
        <w:tc>
          <w:tcPr>
            <w:tcW w:w="1301" w:type="dxa"/>
            <w:shd w:val="clear" w:color="auto" w:fill="auto"/>
          </w:tcPr>
          <w:p w14:paraId="143DB686" w14:textId="77777777" w:rsidR="00130064" w:rsidRPr="005431BD" w:rsidRDefault="00130064" w:rsidP="00130064">
            <w:pPr>
              <w:pStyle w:val="GlossEng"/>
            </w:pPr>
            <w:r>
              <w:t>be.continuous</w:t>
            </w:r>
          </w:p>
        </w:tc>
      </w:tr>
    </w:tbl>
    <w:p w14:paraId="11CDDA96" w14:textId="03805C3E" w:rsidR="00130064" w:rsidRPr="002F5FFD" w:rsidRDefault="00130064" w:rsidP="00130064">
      <w:pPr>
        <w:pStyle w:val="FreeTranslEng"/>
      </w:pPr>
      <w:r>
        <w:t xml:space="preserve">[About attending school:] </w:t>
      </w:r>
      <w:r w:rsidR="00B7093A">
        <w:t>‘</w:t>
      </w:r>
      <w:r w:rsidRPr="00583B2F">
        <w:t xml:space="preserve">you have </w:t>
      </w:r>
      <w:r>
        <w:t xml:space="preserve">to (go to school) </w:t>
      </w:r>
      <w:r w:rsidRPr="00256FBA">
        <w:rPr>
          <w:rStyle w:val="ChBlueBold"/>
        </w:rPr>
        <w:t>every morning</w:t>
      </w:r>
      <w:r w:rsidRPr="00583B2F">
        <w:t xml:space="preserve">, </w:t>
      </w:r>
      <w:r>
        <w:t>(</w:t>
      </w:r>
      <w:r w:rsidRPr="00583B2F">
        <w:t>you</w:t>
      </w:r>
      <w:r>
        <w:t>)</w:t>
      </w:r>
      <w:r w:rsidRPr="00583B2F">
        <w:t xml:space="preserve"> have to go regularly</w:t>
      </w:r>
      <w:r w:rsidR="00B7093A">
        <w:t>’</w:t>
      </w:r>
      <w:r>
        <w:t xml:space="preserve"> </w:t>
      </w:r>
      <w:r w:rsidRPr="008E29C5">
        <w:rPr>
          <w:rStyle w:val="ExampleSource"/>
        </w:rPr>
        <w:t>[080917-007-CvHt.0004]</w:t>
      </w:r>
    </w:p>
    <w:tbl>
      <w:tblPr>
        <w:tblW w:w="0" w:type="auto"/>
        <w:tblCellMar>
          <w:left w:w="42" w:type="dxa"/>
          <w:right w:w="42" w:type="dxa"/>
        </w:tblCellMar>
        <w:tblLook w:val="01E0" w:firstRow="1" w:lastRow="1" w:firstColumn="1" w:lastColumn="1" w:noHBand="0" w:noVBand="0"/>
      </w:tblPr>
      <w:tblGrid>
        <w:gridCol w:w="709"/>
        <w:gridCol w:w="580"/>
        <w:gridCol w:w="558"/>
        <w:gridCol w:w="558"/>
        <w:gridCol w:w="762"/>
      </w:tblGrid>
      <w:tr w:rsidR="00AC23C4" w:rsidRPr="00833FA5" w14:paraId="757B5088" w14:textId="77777777" w:rsidTr="00AC23C4">
        <w:tc>
          <w:tcPr>
            <w:tcW w:w="709" w:type="dxa"/>
            <w:shd w:val="clear" w:color="auto" w:fill="auto"/>
          </w:tcPr>
          <w:p w14:paraId="21475F39" w14:textId="77777777" w:rsidR="00130064" w:rsidRPr="00F129D3" w:rsidRDefault="00130064" w:rsidP="00130064">
            <w:pPr>
              <w:pStyle w:val="Text"/>
            </w:pPr>
            <w:bookmarkStart w:id="2089" w:name="_Ref350842668"/>
            <w:r w:rsidRPr="00F129D3">
              <w:t>(</w:t>
            </w:r>
            <w:fldSimple w:instr=" SEQ ( \* ARABIC \s 1 ">
              <w:r w:rsidR="00154D81">
                <w:rPr>
                  <w:noProof/>
                </w:rPr>
                <w:t>68</w:t>
              </w:r>
            </w:fldSimple>
            <w:r w:rsidRPr="00F129D3">
              <w:t>)</w:t>
            </w:r>
            <w:bookmarkEnd w:id="2089"/>
          </w:p>
        </w:tc>
        <w:tc>
          <w:tcPr>
            <w:tcW w:w="580" w:type="dxa"/>
            <w:shd w:val="clear" w:color="auto" w:fill="auto"/>
          </w:tcPr>
          <w:p w14:paraId="4A1CC00F" w14:textId="77777777" w:rsidR="00130064" w:rsidRPr="001A312F" w:rsidRDefault="00130064" w:rsidP="00130064">
            <w:pPr>
              <w:pStyle w:val="Text"/>
            </w:pPr>
            <w:r>
              <w:t>tra</w:t>
            </w:r>
          </w:p>
        </w:tc>
        <w:tc>
          <w:tcPr>
            <w:tcW w:w="558" w:type="dxa"/>
            <w:shd w:val="clear" w:color="auto" w:fill="auto"/>
          </w:tcPr>
          <w:p w14:paraId="4C00DBAF" w14:textId="77777777" w:rsidR="00130064" w:rsidRPr="001A312F" w:rsidRDefault="00130064" w:rsidP="00130064">
            <w:pPr>
              <w:pStyle w:val="Text"/>
            </w:pPr>
            <w:r>
              <w:t>ada</w:t>
            </w:r>
          </w:p>
        </w:tc>
        <w:tc>
          <w:tcPr>
            <w:tcW w:w="558" w:type="dxa"/>
            <w:shd w:val="clear" w:color="auto" w:fill="auto"/>
          </w:tcPr>
          <w:p w14:paraId="57F8B96A" w14:textId="77777777" w:rsidR="00130064" w:rsidRPr="00E93572" w:rsidRDefault="00130064" w:rsidP="00130064">
            <w:pPr>
              <w:pStyle w:val="Text"/>
              <w:rPr>
                <w:rStyle w:val="ChBlueBold"/>
              </w:rPr>
            </w:pPr>
            <w:r w:rsidRPr="00E93572">
              <w:rPr>
                <w:rStyle w:val="ChBlueBold"/>
              </w:rPr>
              <w:t>snek</w:t>
            </w:r>
          </w:p>
        </w:tc>
        <w:tc>
          <w:tcPr>
            <w:tcW w:w="762" w:type="dxa"/>
            <w:shd w:val="clear" w:color="auto" w:fill="auto"/>
          </w:tcPr>
          <w:p w14:paraId="7BEE0679" w14:textId="77777777" w:rsidR="00130064" w:rsidRPr="00E93572" w:rsidRDefault="00130064" w:rsidP="00130064">
            <w:pPr>
              <w:pStyle w:val="Text"/>
              <w:rPr>
                <w:rStyle w:val="ChBlueBold"/>
              </w:rPr>
            </w:pPr>
            <w:r w:rsidRPr="00E93572">
              <w:rPr>
                <w:rStyle w:val="ChBlueBold"/>
              </w:rPr>
              <w:t>pagi</w:t>
            </w:r>
          </w:p>
        </w:tc>
      </w:tr>
      <w:tr w:rsidR="00AC23C4" w:rsidRPr="00AC23C4" w14:paraId="1554C465" w14:textId="77777777" w:rsidTr="00AC23C4">
        <w:tc>
          <w:tcPr>
            <w:tcW w:w="709" w:type="dxa"/>
            <w:shd w:val="clear" w:color="auto" w:fill="auto"/>
          </w:tcPr>
          <w:p w14:paraId="16CD65EC" w14:textId="77777777" w:rsidR="00130064" w:rsidRPr="001A312F" w:rsidRDefault="00130064" w:rsidP="00130064">
            <w:pPr>
              <w:pStyle w:val="GlossEng"/>
            </w:pPr>
          </w:p>
        </w:tc>
        <w:tc>
          <w:tcPr>
            <w:tcW w:w="580" w:type="dxa"/>
            <w:shd w:val="clear" w:color="auto" w:fill="auto"/>
          </w:tcPr>
          <w:p w14:paraId="60CBD398" w14:textId="77777777" w:rsidR="00130064" w:rsidRPr="0099608C" w:rsidRDefault="00130064" w:rsidP="00130064">
            <w:pPr>
              <w:pStyle w:val="GlossEng"/>
              <w:rPr>
                <w:rStyle w:val="ChSmallCaps"/>
              </w:rPr>
            </w:pPr>
            <w:r w:rsidRPr="0099608C">
              <w:rPr>
                <w:rStyle w:val="ChSmallCaps"/>
              </w:rPr>
              <w:t>neg</w:t>
            </w:r>
          </w:p>
        </w:tc>
        <w:tc>
          <w:tcPr>
            <w:tcW w:w="558" w:type="dxa"/>
            <w:shd w:val="clear" w:color="auto" w:fill="auto"/>
          </w:tcPr>
          <w:p w14:paraId="0681454A" w14:textId="77777777" w:rsidR="00130064" w:rsidRPr="001A312F" w:rsidRDefault="00130064" w:rsidP="00130064">
            <w:pPr>
              <w:pStyle w:val="GlossEng"/>
            </w:pPr>
            <w:r>
              <w:t>exist</w:t>
            </w:r>
          </w:p>
        </w:tc>
        <w:tc>
          <w:tcPr>
            <w:tcW w:w="558" w:type="dxa"/>
            <w:shd w:val="clear" w:color="auto" w:fill="auto"/>
          </w:tcPr>
          <w:p w14:paraId="284BDDE8" w14:textId="77777777" w:rsidR="00130064" w:rsidRPr="001A312F" w:rsidRDefault="00130064" w:rsidP="00130064">
            <w:pPr>
              <w:pStyle w:val="GlossEng"/>
            </w:pPr>
            <w:r w:rsidRPr="001A312F">
              <w:t>snack</w:t>
            </w:r>
          </w:p>
        </w:tc>
        <w:tc>
          <w:tcPr>
            <w:tcW w:w="762" w:type="dxa"/>
            <w:shd w:val="clear" w:color="auto" w:fill="auto"/>
          </w:tcPr>
          <w:p w14:paraId="018CE5B3" w14:textId="77777777" w:rsidR="00130064" w:rsidRPr="001A312F" w:rsidRDefault="00130064" w:rsidP="00130064">
            <w:pPr>
              <w:pStyle w:val="GlossEng"/>
            </w:pPr>
            <w:r w:rsidRPr="001A312F">
              <w:t>morning</w:t>
            </w:r>
          </w:p>
        </w:tc>
      </w:tr>
    </w:tbl>
    <w:p w14:paraId="6FFF0B4A" w14:textId="1B2D3179" w:rsidR="00130064" w:rsidRDefault="00B7093A" w:rsidP="00130064">
      <w:pPr>
        <w:pStyle w:val="FreeTranslEng"/>
      </w:pPr>
      <w:r>
        <w:t>‘</w:t>
      </w:r>
      <w:r w:rsidR="00130064">
        <w:t xml:space="preserve">there was no </w:t>
      </w:r>
      <w:r w:rsidR="00130064" w:rsidRPr="00E93572">
        <w:rPr>
          <w:rStyle w:val="ChBlueBold"/>
        </w:rPr>
        <w:t>morning snack</w:t>
      </w:r>
      <w:r>
        <w:t>’</w:t>
      </w:r>
      <w:r w:rsidR="00130064">
        <w:t xml:space="preserve"> </w:t>
      </w:r>
      <w:r w:rsidR="00130064" w:rsidRPr="00E93572">
        <w:rPr>
          <w:rStyle w:val="ExampleSource"/>
        </w:rPr>
        <w:t>[081025-008-Cv.0079]</w:t>
      </w:r>
    </w:p>
    <w:tbl>
      <w:tblPr>
        <w:tblW w:w="5805" w:type="dxa"/>
        <w:tblCellMar>
          <w:left w:w="42" w:type="dxa"/>
          <w:right w:w="42" w:type="dxa"/>
        </w:tblCellMar>
        <w:tblLook w:val="01E0" w:firstRow="1" w:lastRow="1" w:firstColumn="1" w:lastColumn="1" w:noHBand="0" w:noVBand="0"/>
      </w:tblPr>
      <w:tblGrid>
        <w:gridCol w:w="709"/>
        <w:gridCol w:w="540"/>
        <w:gridCol w:w="851"/>
        <w:gridCol w:w="951"/>
        <w:gridCol w:w="706"/>
        <w:gridCol w:w="607"/>
        <w:gridCol w:w="768"/>
        <w:gridCol w:w="673"/>
      </w:tblGrid>
      <w:tr w:rsidR="00AC23C4" w:rsidRPr="00833FA5" w14:paraId="5B95F386" w14:textId="77777777" w:rsidTr="00AC23C4">
        <w:tc>
          <w:tcPr>
            <w:tcW w:w="709" w:type="dxa"/>
            <w:shd w:val="clear" w:color="auto" w:fill="auto"/>
          </w:tcPr>
          <w:p w14:paraId="26610EDB" w14:textId="77777777" w:rsidR="00130064" w:rsidRPr="00F129D3" w:rsidRDefault="00130064" w:rsidP="00130064">
            <w:pPr>
              <w:pStyle w:val="Text"/>
            </w:pPr>
            <w:bookmarkStart w:id="2090" w:name="_Ref350842669"/>
            <w:r w:rsidRPr="00F129D3">
              <w:t>(</w:t>
            </w:r>
            <w:fldSimple w:instr=" SEQ ( \* ARABIC \s 1 ">
              <w:r w:rsidR="00154D81">
                <w:rPr>
                  <w:noProof/>
                </w:rPr>
                <w:t>69</w:t>
              </w:r>
            </w:fldSimple>
            <w:r w:rsidRPr="00F129D3">
              <w:t>)</w:t>
            </w:r>
            <w:bookmarkEnd w:id="2090"/>
          </w:p>
        </w:tc>
        <w:tc>
          <w:tcPr>
            <w:tcW w:w="540" w:type="dxa"/>
            <w:shd w:val="clear" w:color="auto" w:fill="auto"/>
          </w:tcPr>
          <w:p w14:paraId="7483B841" w14:textId="77777777" w:rsidR="00130064" w:rsidRPr="00E93572" w:rsidRDefault="00130064" w:rsidP="00130064">
            <w:pPr>
              <w:pStyle w:val="Text"/>
              <w:rPr>
                <w:rStyle w:val="ChBlueBold"/>
              </w:rPr>
            </w:pPr>
            <w:r w:rsidRPr="00E93572">
              <w:rPr>
                <w:rStyle w:val="ChBlueBold"/>
              </w:rPr>
              <w:t>hari</w:t>
            </w:r>
          </w:p>
        </w:tc>
        <w:tc>
          <w:tcPr>
            <w:tcW w:w="851" w:type="dxa"/>
            <w:shd w:val="clear" w:color="auto" w:fill="auto"/>
          </w:tcPr>
          <w:p w14:paraId="7C408780" w14:textId="7D99CDEC" w:rsidR="00130064" w:rsidRPr="00E93572" w:rsidRDefault="00130064" w:rsidP="00130064">
            <w:pPr>
              <w:pStyle w:val="Text"/>
              <w:rPr>
                <w:rStyle w:val="ChBlueBold"/>
              </w:rPr>
            </w:pPr>
            <w:r w:rsidRPr="00E93572">
              <w:rPr>
                <w:rStyle w:val="ChBlueBold"/>
              </w:rPr>
              <w:t>senin</w:t>
            </w:r>
            <w:r w:rsidR="001C753E">
              <w:rPr>
                <w:rStyle w:val="ChBlueBold"/>
              </w:rPr>
              <w:t>g</w:t>
            </w:r>
          </w:p>
        </w:tc>
        <w:tc>
          <w:tcPr>
            <w:tcW w:w="951" w:type="dxa"/>
            <w:shd w:val="clear" w:color="auto" w:fill="auto"/>
          </w:tcPr>
          <w:p w14:paraId="529B3D4C" w14:textId="77777777" w:rsidR="00130064" w:rsidRPr="00E93572" w:rsidRDefault="00130064" w:rsidP="00130064">
            <w:pPr>
              <w:pStyle w:val="Text"/>
              <w:rPr>
                <w:rStyle w:val="ChBlueBold"/>
              </w:rPr>
            </w:pPr>
            <w:r w:rsidRPr="00E93572">
              <w:rPr>
                <w:rStyle w:val="ChBlueBold"/>
              </w:rPr>
              <w:t>sore</w:t>
            </w:r>
          </w:p>
        </w:tc>
        <w:tc>
          <w:tcPr>
            <w:tcW w:w="706" w:type="dxa"/>
            <w:shd w:val="clear" w:color="auto" w:fill="auto"/>
          </w:tcPr>
          <w:p w14:paraId="288B79EE" w14:textId="77777777" w:rsidR="00130064" w:rsidRPr="00E93572" w:rsidRDefault="00130064" w:rsidP="00130064">
            <w:pPr>
              <w:pStyle w:val="Text"/>
              <w:rPr>
                <w:rStyle w:val="ChBlueBold"/>
              </w:rPr>
            </w:pPr>
            <w:r w:rsidRPr="00E93572">
              <w:rPr>
                <w:rStyle w:val="ChBlueBold"/>
              </w:rPr>
              <w:t>itu</w:t>
            </w:r>
          </w:p>
        </w:tc>
        <w:tc>
          <w:tcPr>
            <w:tcW w:w="607" w:type="dxa"/>
            <w:shd w:val="clear" w:color="auto" w:fill="auto"/>
          </w:tcPr>
          <w:p w14:paraId="09D179D4" w14:textId="77777777" w:rsidR="00130064" w:rsidRPr="00EB3C4A" w:rsidRDefault="00130064" w:rsidP="00130064">
            <w:pPr>
              <w:pStyle w:val="Text"/>
            </w:pPr>
            <w:r w:rsidRPr="00EB3C4A">
              <w:t>smua</w:t>
            </w:r>
          </w:p>
        </w:tc>
        <w:tc>
          <w:tcPr>
            <w:tcW w:w="768" w:type="dxa"/>
            <w:shd w:val="clear" w:color="auto" w:fill="auto"/>
          </w:tcPr>
          <w:p w14:paraId="443B6FBD" w14:textId="77777777" w:rsidR="00130064" w:rsidRPr="00EB3C4A" w:rsidRDefault="00130064" w:rsidP="00130064">
            <w:pPr>
              <w:pStyle w:val="Text"/>
            </w:pPr>
            <w:r w:rsidRPr="00EB3C4A">
              <w:t>harus</w:t>
            </w:r>
          </w:p>
        </w:tc>
        <w:tc>
          <w:tcPr>
            <w:tcW w:w="673" w:type="dxa"/>
            <w:shd w:val="clear" w:color="auto" w:fill="auto"/>
          </w:tcPr>
          <w:p w14:paraId="373A8891" w14:textId="77777777" w:rsidR="00130064" w:rsidRPr="00EB3C4A" w:rsidRDefault="00130064" w:rsidP="00130064">
            <w:pPr>
              <w:pStyle w:val="Text"/>
            </w:pPr>
            <w:r w:rsidRPr="00EB3C4A">
              <w:t>hadir</w:t>
            </w:r>
          </w:p>
        </w:tc>
      </w:tr>
      <w:tr w:rsidR="00AC23C4" w:rsidRPr="00AC23C4" w14:paraId="495FA060" w14:textId="77777777" w:rsidTr="00AC23C4">
        <w:tc>
          <w:tcPr>
            <w:tcW w:w="709" w:type="dxa"/>
            <w:shd w:val="clear" w:color="auto" w:fill="auto"/>
          </w:tcPr>
          <w:p w14:paraId="22AC3525" w14:textId="77777777" w:rsidR="00130064" w:rsidRPr="00EB3C4A" w:rsidRDefault="00130064" w:rsidP="00130064">
            <w:pPr>
              <w:pStyle w:val="GlossEng"/>
            </w:pPr>
          </w:p>
        </w:tc>
        <w:tc>
          <w:tcPr>
            <w:tcW w:w="540" w:type="dxa"/>
            <w:shd w:val="clear" w:color="auto" w:fill="auto"/>
          </w:tcPr>
          <w:p w14:paraId="437FA1A3" w14:textId="77777777" w:rsidR="00130064" w:rsidRPr="00EB3C4A" w:rsidRDefault="00130064" w:rsidP="00130064">
            <w:pPr>
              <w:pStyle w:val="GlossEng"/>
            </w:pPr>
            <w:r w:rsidRPr="00EB3C4A">
              <w:t>day</w:t>
            </w:r>
          </w:p>
        </w:tc>
        <w:tc>
          <w:tcPr>
            <w:tcW w:w="851" w:type="dxa"/>
            <w:shd w:val="clear" w:color="auto" w:fill="auto"/>
          </w:tcPr>
          <w:p w14:paraId="1268B1D9" w14:textId="77777777" w:rsidR="00130064" w:rsidRPr="00EB3C4A" w:rsidRDefault="00130064" w:rsidP="00130064">
            <w:pPr>
              <w:pStyle w:val="GlossEng"/>
            </w:pPr>
            <w:r w:rsidRPr="00EB3C4A">
              <w:t>Monday</w:t>
            </w:r>
          </w:p>
        </w:tc>
        <w:tc>
          <w:tcPr>
            <w:tcW w:w="951" w:type="dxa"/>
            <w:shd w:val="clear" w:color="auto" w:fill="auto"/>
          </w:tcPr>
          <w:p w14:paraId="557B9E2F" w14:textId="77777777" w:rsidR="00130064" w:rsidRPr="00EB3C4A" w:rsidRDefault="00130064" w:rsidP="00130064">
            <w:pPr>
              <w:pStyle w:val="GlossEng"/>
            </w:pPr>
            <w:r w:rsidRPr="00EB3C4A">
              <w:t>afternoon</w:t>
            </w:r>
          </w:p>
        </w:tc>
        <w:tc>
          <w:tcPr>
            <w:tcW w:w="706" w:type="dxa"/>
            <w:shd w:val="clear" w:color="auto" w:fill="auto"/>
          </w:tcPr>
          <w:p w14:paraId="02704E70" w14:textId="77777777" w:rsidR="00130064" w:rsidRPr="0099608C" w:rsidRDefault="00130064" w:rsidP="00130064">
            <w:pPr>
              <w:pStyle w:val="GlossEng"/>
              <w:rPr>
                <w:rStyle w:val="ChSmallCaps"/>
              </w:rPr>
            </w:pPr>
            <w:r w:rsidRPr="0099608C">
              <w:rPr>
                <w:rStyle w:val="ChSmallCaps"/>
              </w:rPr>
              <w:t>d.dist</w:t>
            </w:r>
          </w:p>
        </w:tc>
        <w:tc>
          <w:tcPr>
            <w:tcW w:w="607" w:type="dxa"/>
            <w:shd w:val="clear" w:color="auto" w:fill="auto"/>
          </w:tcPr>
          <w:p w14:paraId="297DDE9A" w14:textId="77777777" w:rsidR="00130064" w:rsidRPr="00EB3C4A" w:rsidRDefault="00130064" w:rsidP="00130064">
            <w:pPr>
              <w:pStyle w:val="GlossEng"/>
            </w:pPr>
            <w:r w:rsidRPr="00EB3C4A">
              <w:t>all</w:t>
            </w:r>
          </w:p>
        </w:tc>
        <w:tc>
          <w:tcPr>
            <w:tcW w:w="768" w:type="dxa"/>
            <w:shd w:val="clear" w:color="auto" w:fill="auto"/>
          </w:tcPr>
          <w:p w14:paraId="5CD19176" w14:textId="77777777" w:rsidR="00130064" w:rsidRPr="00EB3C4A" w:rsidRDefault="00130064" w:rsidP="00130064">
            <w:pPr>
              <w:pStyle w:val="GlossEng"/>
            </w:pPr>
            <w:r w:rsidRPr="00EB3C4A">
              <w:t>have.to</w:t>
            </w:r>
          </w:p>
        </w:tc>
        <w:tc>
          <w:tcPr>
            <w:tcW w:w="673" w:type="dxa"/>
            <w:shd w:val="clear" w:color="auto" w:fill="auto"/>
          </w:tcPr>
          <w:p w14:paraId="6EC652B3" w14:textId="77777777" w:rsidR="00130064" w:rsidRPr="00EB3C4A" w:rsidRDefault="00130064" w:rsidP="00130064">
            <w:pPr>
              <w:pStyle w:val="GlossEng"/>
            </w:pPr>
            <w:r w:rsidRPr="00EB3C4A">
              <w:t>attend</w:t>
            </w:r>
          </w:p>
        </w:tc>
      </w:tr>
    </w:tbl>
    <w:p w14:paraId="74986CBF" w14:textId="01968E01" w:rsidR="00130064" w:rsidRPr="00EB3C4A" w:rsidRDefault="00130064" w:rsidP="00130064">
      <w:pPr>
        <w:pStyle w:val="FreeTranslEng"/>
      </w:pPr>
      <w:r>
        <w:t xml:space="preserve">[About volleyball training:] </w:t>
      </w:r>
      <w:r w:rsidR="00B7093A">
        <w:t>‘</w:t>
      </w:r>
      <w:r w:rsidRPr="005B78D7">
        <w:rPr>
          <w:rStyle w:val="ChBlueBold"/>
        </w:rPr>
        <w:t>next Monday afternoon</w:t>
      </w:r>
      <w:r>
        <w:t xml:space="preserve"> everyone has to attend</w:t>
      </w:r>
      <w:r w:rsidR="00B7093A">
        <w:t>’</w:t>
      </w:r>
      <w:r>
        <w:t xml:space="preserve"> </w:t>
      </w:r>
      <w:r w:rsidRPr="00E93572">
        <w:rPr>
          <w:rStyle w:val="ExampleSource"/>
        </w:rPr>
        <w:t>[081109-001-Cv.0053]</w:t>
      </w:r>
    </w:p>
    <w:tbl>
      <w:tblPr>
        <w:tblW w:w="6707" w:type="dxa"/>
        <w:tblCellMar>
          <w:left w:w="42" w:type="dxa"/>
          <w:right w:w="42" w:type="dxa"/>
        </w:tblCellMar>
        <w:tblLook w:val="01E0" w:firstRow="1" w:lastRow="1" w:firstColumn="1" w:lastColumn="1" w:noHBand="0" w:noVBand="0"/>
      </w:tblPr>
      <w:tblGrid>
        <w:gridCol w:w="709"/>
        <w:gridCol w:w="573"/>
        <w:gridCol w:w="551"/>
        <w:gridCol w:w="484"/>
        <w:gridCol w:w="595"/>
        <w:gridCol w:w="540"/>
        <w:gridCol w:w="718"/>
        <w:gridCol w:w="695"/>
        <w:gridCol w:w="551"/>
        <w:gridCol w:w="507"/>
        <w:gridCol w:w="784"/>
      </w:tblGrid>
      <w:tr w:rsidR="00AC23C4" w:rsidRPr="00833FA5" w14:paraId="5284FECD" w14:textId="77777777" w:rsidTr="00AC23C4">
        <w:tc>
          <w:tcPr>
            <w:tcW w:w="709" w:type="dxa"/>
            <w:shd w:val="clear" w:color="auto" w:fill="auto"/>
          </w:tcPr>
          <w:p w14:paraId="1690CE7B" w14:textId="77777777" w:rsidR="00130064" w:rsidRPr="00F129D3" w:rsidRDefault="00130064" w:rsidP="00130064">
            <w:pPr>
              <w:pStyle w:val="Text"/>
            </w:pPr>
            <w:bookmarkStart w:id="2091" w:name="_Ref350842670"/>
            <w:r w:rsidRPr="00F129D3">
              <w:lastRenderedPageBreak/>
              <w:t>(</w:t>
            </w:r>
            <w:fldSimple w:instr=" SEQ ( \* ARABIC \s 1 ">
              <w:r w:rsidR="00154D81">
                <w:rPr>
                  <w:noProof/>
                </w:rPr>
                <w:t>70</w:t>
              </w:r>
            </w:fldSimple>
            <w:r w:rsidRPr="00F129D3">
              <w:t>)</w:t>
            </w:r>
            <w:bookmarkEnd w:id="2091"/>
          </w:p>
        </w:tc>
        <w:tc>
          <w:tcPr>
            <w:tcW w:w="573" w:type="dxa"/>
            <w:shd w:val="clear" w:color="auto" w:fill="auto"/>
          </w:tcPr>
          <w:p w14:paraId="4C4DF829" w14:textId="77777777" w:rsidR="00130064" w:rsidRPr="00EB3C4A" w:rsidRDefault="00130064" w:rsidP="00130064">
            <w:pPr>
              <w:pStyle w:val="Text"/>
            </w:pPr>
            <w:r w:rsidRPr="00EB3C4A">
              <w:t>dari</w:t>
            </w:r>
          </w:p>
        </w:tc>
        <w:tc>
          <w:tcPr>
            <w:tcW w:w="551" w:type="dxa"/>
            <w:shd w:val="clear" w:color="auto" w:fill="auto"/>
          </w:tcPr>
          <w:p w14:paraId="66360E90" w14:textId="77777777" w:rsidR="00130064" w:rsidRPr="00EB3C4A" w:rsidRDefault="00130064" w:rsidP="00130064">
            <w:pPr>
              <w:pStyle w:val="Text"/>
            </w:pPr>
            <w:r w:rsidRPr="00EB3C4A">
              <w:t>jam</w:t>
            </w:r>
          </w:p>
        </w:tc>
        <w:tc>
          <w:tcPr>
            <w:tcW w:w="484" w:type="dxa"/>
            <w:shd w:val="clear" w:color="auto" w:fill="auto"/>
          </w:tcPr>
          <w:p w14:paraId="42D9AA11" w14:textId="77777777" w:rsidR="00130064" w:rsidRPr="00EB3C4A" w:rsidRDefault="00130064" w:rsidP="00130064">
            <w:pPr>
              <w:pStyle w:val="Text"/>
            </w:pPr>
            <w:r w:rsidRPr="00EB3C4A">
              <w:t>dua</w:t>
            </w:r>
          </w:p>
        </w:tc>
        <w:tc>
          <w:tcPr>
            <w:tcW w:w="595" w:type="dxa"/>
            <w:shd w:val="clear" w:color="auto" w:fill="auto"/>
          </w:tcPr>
          <w:p w14:paraId="335E1C67" w14:textId="77777777" w:rsidR="00130064" w:rsidRPr="00EB3C4A" w:rsidRDefault="00130064" w:rsidP="00130064">
            <w:pPr>
              <w:pStyle w:val="Text"/>
            </w:pPr>
            <w:r w:rsidRPr="00EB3C4A">
              <w:t>blas</w:t>
            </w:r>
          </w:p>
        </w:tc>
        <w:tc>
          <w:tcPr>
            <w:tcW w:w="540" w:type="dxa"/>
            <w:shd w:val="clear" w:color="auto" w:fill="auto"/>
          </w:tcPr>
          <w:p w14:paraId="3C74672C" w14:textId="77777777" w:rsidR="00130064" w:rsidRPr="00EB3C4A" w:rsidRDefault="00130064" w:rsidP="00130064">
            <w:pPr>
              <w:pStyle w:val="Text"/>
            </w:pPr>
            <w:r>
              <w:t>tong</w:t>
            </w:r>
          </w:p>
        </w:tc>
        <w:tc>
          <w:tcPr>
            <w:tcW w:w="718" w:type="dxa"/>
            <w:shd w:val="clear" w:color="auto" w:fill="auto"/>
          </w:tcPr>
          <w:p w14:paraId="58A6CEF6" w14:textId="77777777" w:rsidR="00130064" w:rsidRPr="00EB3C4A" w:rsidRDefault="00130064" w:rsidP="00130064">
            <w:pPr>
              <w:pStyle w:val="Text"/>
            </w:pPr>
            <w:r w:rsidRPr="00EB3C4A">
              <w:t>makan</w:t>
            </w:r>
            <w:r w:rsidR="00054B03">
              <w:t>g</w:t>
            </w:r>
          </w:p>
        </w:tc>
        <w:tc>
          <w:tcPr>
            <w:tcW w:w="695" w:type="dxa"/>
            <w:shd w:val="clear" w:color="auto" w:fill="auto"/>
          </w:tcPr>
          <w:p w14:paraId="125E9441" w14:textId="77777777" w:rsidR="00130064" w:rsidRPr="00EB3C4A" w:rsidRDefault="00130064" w:rsidP="00130064">
            <w:pPr>
              <w:pStyle w:val="Text"/>
            </w:pPr>
            <w:r w:rsidRPr="00EB3C4A">
              <w:t>sampe</w:t>
            </w:r>
          </w:p>
        </w:tc>
        <w:tc>
          <w:tcPr>
            <w:tcW w:w="551" w:type="dxa"/>
            <w:shd w:val="clear" w:color="auto" w:fill="auto"/>
          </w:tcPr>
          <w:p w14:paraId="516A2FC5" w14:textId="77777777" w:rsidR="00130064" w:rsidRPr="005B78D7" w:rsidRDefault="00130064" w:rsidP="00130064">
            <w:pPr>
              <w:pStyle w:val="Text"/>
              <w:rPr>
                <w:rStyle w:val="ChBlueBold"/>
              </w:rPr>
            </w:pPr>
            <w:r w:rsidRPr="005B78D7">
              <w:rPr>
                <w:rStyle w:val="ChBlueBold"/>
              </w:rPr>
              <w:t>jam</w:t>
            </w:r>
          </w:p>
        </w:tc>
        <w:tc>
          <w:tcPr>
            <w:tcW w:w="507" w:type="dxa"/>
            <w:shd w:val="clear" w:color="auto" w:fill="auto"/>
          </w:tcPr>
          <w:p w14:paraId="71B76E35" w14:textId="77777777" w:rsidR="00130064" w:rsidRPr="005B78D7" w:rsidRDefault="00130064" w:rsidP="00130064">
            <w:pPr>
              <w:pStyle w:val="Text"/>
              <w:rPr>
                <w:rStyle w:val="ChBlueBold"/>
              </w:rPr>
            </w:pPr>
            <w:r w:rsidRPr="005B78D7">
              <w:rPr>
                <w:rStyle w:val="ChBlueBold"/>
              </w:rPr>
              <w:t>satu</w:t>
            </w:r>
          </w:p>
        </w:tc>
        <w:tc>
          <w:tcPr>
            <w:tcW w:w="784" w:type="dxa"/>
            <w:shd w:val="clear" w:color="auto" w:fill="auto"/>
          </w:tcPr>
          <w:p w14:paraId="250BD8B3" w14:textId="77777777" w:rsidR="00130064" w:rsidRPr="005B78D7" w:rsidRDefault="00130064" w:rsidP="00130064">
            <w:pPr>
              <w:pStyle w:val="Text"/>
              <w:rPr>
                <w:rStyle w:val="ChBlueBold"/>
              </w:rPr>
            </w:pPr>
            <w:r w:rsidRPr="005B78D7">
              <w:rPr>
                <w:rStyle w:val="ChBlueBold"/>
              </w:rPr>
              <w:t>siang</w:t>
            </w:r>
          </w:p>
        </w:tc>
      </w:tr>
      <w:tr w:rsidR="00AC23C4" w:rsidRPr="00AC23C4" w14:paraId="442E515B" w14:textId="77777777" w:rsidTr="00AC23C4">
        <w:tc>
          <w:tcPr>
            <w:tcW w:w="709" w:type="dxa"/>
            <w:shd w:val="clear" w:color="auto" w:fill="auto"/>
          </w:tcPr>
          <w:p w14:paraId="532FEC04" w14:textId="77777777" w:rsidR="00130064" w:rsidRPr="00EB3C4A" w:rsidRDefault="00130064" w:rsidP="00130064">
            <w:pPr>
              <w:pStyle w:val="GlossEng"/>
            </w:pPr>
          </w:p>
        </w:tc>
        <w:tc>
          <w:tcPr>
            <w:tcW w:w="573" w:type="dxa"/>
            <w:shd w:val="clear" w:color="auto" w:fill="auto"/>
          </w:tcPr>
          <w:p w14:paraId="707E44B8" w14:textId="77777777" w:rsidR="00130064" w:rsidRPr="00EB3C4A" w:rsidRDefault="00130064" w:rsidP="00130064">
            <w:pPr>
              <w:pStyle w:val="GlossEng"/>
            </w:pPr>
            <w:r w:rsidRPr="00EB3C4A">
              <w:t>from</w:t>
            </w:r>
          </w:p>
        </w:tc>
        <w:tc>
          <w:tcPr>
            <w:tcW w:w="551" w:type="dxa"/>
            <w:shd w:val="clear" w:color="auto" w:fill="auto"/>
          </w:tcPr>
          <w:p w14:paraId="371F3CEE" w14:textId="77777777" w:rsidR="00130064" w:rsidRPr="00EB3C4A" w:rsidRDefault="00130064" w:rsidP="00130064">
            <w:pPr>
              <w:pStyle w:val="GlossEng"/>
            </w:pPr>
            <w:r w:rsidRPr="00EB3C4A">
              <w:t>hour</w:t>
            </w:r>
          </w:p>
        </w:tc>
        <w:tc>
          <w:tcPr>
            <w:tcW w:w="484" w:type="dxa"/>
            <w:shd w:val="clear" w:color="auto" w:fill="auto"/>
          </w:tcPr>
          <w:p w14:paraId="44715A7E" w14:textId="77777777" w:rsidR="00130064" w:rsidRPr="00EB3C4A" w:rsidRDefault="00130064" w:rsidP="00130064">
            <w:pPr>
              <w:pStyle w:val="GlossEng"/>
            </w:pPr>
            <w:r w:rsidRPr="00EB3C4A">
              <w:t>two</w:t>
            </w:r>
          </w:p>
        </w:tc>
        <w:tc>
          <w:tcPr>
            <w:tcW w:w="595" w:type="dxa"/>
            <w:shd w:val="clear" w:color="auto" w:fill="auto"/>
          </w:tcPr>
          <w:p w14:paraId="4BA95A0E" w14:textId="77777777" w:rsidR="00130064" w:rsidRPr="00EB3C4A" w:rsidRDefault="00130064" w:rsidP="00130064">
            <w:pPr>
              <w:pStyle w:val="GlossEng"/>
            </w:pPr>
            <w:r w:rsidRPr="00EB3C4A">
              <w:t>teens</w:t>
            </w:r>
          </w:p>
        </w:tc>
        <w:tc>
          <w:tcPr>
            <w:tcW w:w="540" w:type="dxa"/>
            <w:shd w:val="clear" w:color="auto" w:fill="auto"/>
          </w:tcPr>
          <w:p w14:paraId="3AF0B376" w14:textId="77777777" w:rsidR="00130064" w:rsidRPr="0099608C" w:rsidRDefault="00130064" w:rsidP="00130064">
            <w:pPr>
              <w:pStyle w:val="GlossEng"/>
              <w:rPr>
                <w:rStyle w:val="ChSmallCaps"/>
              </w:rPr>
            </w:pPr>
            <w:r w:rsidRPr="0099608C">
              <w:rPr>
                <w:rStyle w:val="ChSmallCaps"/>
              </w:rPr>
              <w:t>1pl</w:t>
            </w:r>
          </w:p>
        </w:tc>
        <w:tc>
          <w:tcPr>
            <w:tcW w:w="718" w:type="dxa"/>
            <w:shd w:val="clear" w:color="auto" w:fill="auto"/>
          </w:tcPr>
          <w:p w14:paraId="3F2190AE" w14:textId="77777777" w:rsidR="00130064" w:rsidRPr="00EB3C4A" w:rsidRDefault="00130064" w:rsidP="00130064">
            <w:pPr>
              <w:pStyle w:val="GlossEng"/>
            </w:pPr>
            <w:r w:rsidRPr="00EB3C4A">
              <w:t>eat</w:t>
            </w:r>
          </w:p>
        </w:tc>
        <w:tc>
          <w:tcPr>
            <w:tcW w:w="695" w:type="dxa"/>
            <w:shd w:val="clear" w:color="auto" w:fill="auto"/>
          </w:tcPr>
          <w:p w14:paraId="05B842C0" w14:textId="77777777" w:rsidR="00130064" w:rsidRPr="00EB3C4A" w:rsidRDefault="00BD6BA3" w:rsidP="00130064">
            <w:pPr>
              <w:pStyle w:val="GlossEng"/>
            </w:pPr>
            <w:r>
              <w:t>until</w:t>
            </w:r>
          </w:p>
        </w:tc>
        <w:tc>
          <w:tcPr>
            <w:tcW w:w="551" w:type="dxa"/>
            <w:shd w:val="clear" w:color="auto" w:fill="auto"/>
          </w:tcPr>
          <w:p w14:paraId="08E56392" w14:textId="77777777" w:rsidR="00130064" w:rsidRPr="00EB3C4A" w:rsidRDefault="00130064" w:rsidP="00130064">
            <w:pPr>
              <w:pStyle w:val="GlossEng"/>
            </w:pPr>
            <w:r w:rsidRPr="00EB3C4A">
              <w:t>hour</w:t>
            </w:r>
          </w:p>
        </w:tc>
        <w:tc>
          <w:tcPr>
            <w:tcW w:w="507" w:type="dxa"/>
            <w:shd w:val="clear" w:color="auto" w:fill="auto"/>
          </w:tcPr>
          <w:p w14:paraId="632984C5" w14:textId="77777777" w:rsidR="00130064" w:rsidRPr="00EB3C4A" w:rsidRDefault="00130064" w:rsidP="00130064">
            <w:pPr>
              <w:pStyle w:val="GlossEng"/>
            </w:pPr>
            <w:r w:rsidRPr="00EB3C4A">
              <w:t>one</w:t>
            </w:r>
          </w:p>
        </w:tc>
        <w:tc>
          <w:tcPr>
            <w:tcW w:w="784" w:type="dxa"/>
            <w:shd w:val="clear" w:color="auto" w:fill="auto"/>
          </w:tcPr>
          <w:p w14:paraId="4AD76444" w14:textId="77777777" w:rsidR="00130064" w:rsidRPr="00EB3C4A" w:rsidRDefault="00130064" w:rsidP="00130064">
            <w:pPr>
              <w:pStyle w:val="GlossEng"/>
            </w:pPr>
            <w:r w:rsidRPr="00EB3C4A">
              <w:t>midday</w:t>
            </w:r>
          </w:p>
        </w:tc>
      </w:tr>
    </w:tbl>
    <w:p w14:paraId="3FF3E2EE" w14:textId="40748308" w:rsidR="00130064" w:rsidRPr="00EB3C4A" w:rsidRDefault="00B7093A" w:rsidP="00130064">
      <w:pPr>
        <w:pStyle w:val="FreeTranslEng"/>
      </w:pPr>
      <w:r>
        <w:t>‘</w:t>
      </w:r>
      <w:r w:rsidR="00130064">
        <w:t xml:space="preserve">we ate </w:t>
      </w:r>
      <w:r w:rsidR="00130064" w:rsidRPr="00EB3C4A">
        <w:t>from twelve o</w:t>
      </w:r>
      <w:r>
        <w:t>’</w:t>
      </w:r>
      <w:r w:rsidR="00130064" w:rsidRPr="00EB3C4A">
        <w:t xml:space="preserve">clock until </w:t>
      </w:r>
      <w:r w:rsidR="00130064" w:rsidRPr="005B78D7">
        <w:rPr>
          <w:rStyle w:val="ChBlueBold"/>
        </w:rPr>
        <w:t>one o</w:t>
      </w:r>
      <w:r>
        <w:rPr>
          <w:rStyle w:val="ChBlueBold"/>
        </w:rPr>
        <w:t>’</w:t>
      </w:r>
      <w:r w:rsidR="00130064" w:rsidRPr="005B78D7">
        <w:rPr>
          <w:rStyle w:val="ChBlueBold"/>
        </w:rPr>
        <w:t>clock midday</w:t>
      </w:r>
      <w:r>
        <w:t>’</w:t>
      </w:r>
      <w:r w:rsidR="00130064">
        <w:t xml:space="preserve"> </w:t>
      </w:r>
      <w:r w:rsidR="00130064" w:rsidRPr="005B78D7">
        <w:rPr>
          <w:rStyle w:val="ExampleSource"/>
        </w:rPr>
        <w:t>[081025-008-Cv.0085]</w:t>
      </w:r>
    </w:p>
    <w:p w14:paraId="0A559A42" w14:textId="17699DB2" w:rsidR="00130064" w:rsidRDefault="00130064" w:rsidP="001C0713">
      <w:pPr>
        <w:pStyle w:val="Body0005after"/>
      </w:pPr>
      <w:r>
        <w:t>Within the clause, the four expressions typically occur at clause boundaries. Most often, they occur in clause-initial position where they set the temporal stage for the entire clause. Alternatively, although less often, the temporal expressions occur in clause-final position</w:t>
      </w:r>
      <w:r w:rsidR="00347DF0">
        <w:t>,</w:t>
      </w:r>
      <w:r>
        <w:t xml:space="preserve"> where they are less prominent. This is illustrated in </w:t>
      </w:r>
      <w:r>
        <w:fldChar w:fldCharType="begin"/>
      </w:r>
      <w:r>
        <w:instrText xml:space="preserve"> REF _Ref350793704 \h </w:instrText>
      </w:r>
      <w:r>
        <w:fldChar w:fldCharType="separate"/>
      </w:r>
      <w:r w:rsidR="00154D81" w:rsidRPr="00F129D3">
        <w:t>(</w:t>
      </w:r>
      <w:r w:rsidR="00154D81">
        <w:rPr>
          <w:noProof/>
        </w:rPr>
        <w:t>71</w:t>
      </w:r>
      <w:r w:rsidR="00154D81" w:rsidRPr="00F129D3">
        <w:t>)</w:t>
      </w:r>
      <w:r>
        <w:fldChar w:fldCharType="end"/>
      </w:r>
      <w:r>
        <w:t xml:space="preserve"> to </w:t>
      </w:r>
      <w:r>
        <w:fldChar w:fldCharType="begin"/>
      </w:r>
      <w:r>
        <w:instrText xml:space="preserve"> REF _Ref350793707 \h </w:instrText>
      </w:r>
      <w:r>
        <w:fldChar w:fldCharType="separate"/>
      </w:r>
      <w:r w:rsidR="00154D81" w:rsidRPr="00F129D3">
        <w:t>(</w:t>
      </w:r>
      <w:r w:rsidR="00154D81">
        <w:rPr>
          <w:noProof/>
        </w:rPr>
        <w:t>74</w:t>
      </w:r>
      <w:r w:rsidR="00154D81" w:rsidRPr="00F129D3">
        <w:t>)</w:t>
      </w:r>
      <w:r>
        <w:fldChar w:fldCharType="end"/>
      </w:r>
      <w:r>
        <w:t xml:space="preserve"> with near contrastive examples. The time expression </w:t>
      </w:r>
      <w:r w:rsidRPr="00FB60B0">
        <w:rPr>
          <w:rStyle w:val="ChItalBold"/>
        </w:rPr>
        <w:t>pagi</w:t>
      </w:r>
      <w:r>
        <w:t xml:space="preserve"> </w:t>
      </w:r>
      <w:r w:rsidR="00B7093A">
        <w:t>‘</w:t>
      </w:r>
      <w:r>
        <w:t>morning</w:t>
      </w:r>
      <w:r w:rsidR="00B7093A">
        <w:t>’</w:t>
      </w:r>
      <w:r>
        <w:t xml:space="preserve"> occurs in clause-</w:t>
      </w:r>
      <w:r w:rsidR="00054B03">
        <w:t>initial</w:t>
      </w:r>
      <w:r>
        <w:t xml:space="preserve"> position in </w:t>
      </w:r>
      <w:r>
        <w:fldChar w:fldCharType="begin"/>
      </w:r>
      <w:r>
        <w:instrText xml:space="preserve"> REF _Ref350793704 \h </w:instrText>
      </w:r>
      <w:r>
        <w:fldChar w:fldCharType="separate"/>
      </w:r>
      <w:r w:rsidR="00154D81" w:rsidRPr="00F129D3">
        <w:t>(</w:t>
      </w:r>
      <w:r w:rsidR="00154D81">
        <w:rPr>
          <w:noProof/>
        </w:rPr>
        <w:t>71</w:t>
      </w:r>
      <w:r w:rsidR="00154D81" w:rsidRPr="00F129D3">
        <w:t>)</w:t>
      </w:r>
      <w:r>
        <w:fldChar w:fldCharType="end"/>
      </w:r>
      <w:r>
        <w:t xml:space="preserve"> and in clause-final position in </w:t>
      </w:r>
      <w:r>
        <w:fldChar w:fldCharType="begin"/>
      </w:r>
      <w:r>
        <w:instrText xml:space="preserve"> REF _Ref350793705 \h </w:instrText>
      </w:r>
      <w:r>
        <w:fldChar w:fldCharType="separate"/>
      </w:r>
      <w:r w:rsidR="00154D81" w:rsidRPr="00F129D3">
        <w:t>(</w:t>
      </w:r>
      <w:r w:rsidR="00154D81">
        <w:rPr>
          <w:noProof/>
        </w:rPr>
        <w:t>72</w:t>
      </w:r>
      <w:r w:rsidR="00154D81" w:rsidRPr="00F129D3">
        <w:t>)</w:t>
      </w:r>
      <w:r>
        <w:fldChar w:fldCharType="end"/>
      </w:r>
      <w:r>
        <w:t xml:space="preserve">. Likewise, </w:t>
      </w:r>
      <w:r w:rsidRPr="000D7464">
        <w:rPr>
          <w:rStyle w:val="ChItalBold"/>
        </w:rPr>
        <w:t>malam</w:t>
      </w:r>
      <w:r>
        <w:t xml:space="preserve"> </w:t>
      </w:r>
      <w:r w:rsidR="00B7093A">
        <w:t>‘</w:t>
      </w:r>
      <w:r>
        <w:t>night</w:t>
      </w:r>
      <w:r w:rsidR="00B7093A">
        <w:t>’</w:t>
      </w:r>
      <w:r>
        <w:t xml:space="preserve"> occur</w:t>
      </w:r>
      <w:r w:rsidR="00CE7A06">
        <w:t>s</w:t>
      </w:r>
      <w:r>
        <w:t xml:space="preserve"> in clause-initial position in </w:t>
      </w:r>
      <w:r>
        <w:fldChar w:fldCharType="begin"/>
      </w:r>
      <w:r>
        <w:instrText xml:space="preserve"> REF _Ref362433428 \h </w:instrText>
      </w:r>
      <w:r>
        <w:fldChar w:fldCharType="separate"/>
      </w:r>
      <w:r w:rsidR="00154D81" w:rsidRPr="00F129D3">
        <w:t>(</w:t>
      </w:r>
      <w:r w:rsidR="00154D81">
        <w:rPr>
          <w:noProof/>
        </w:rPr>
        <w:t>73</w:t>
      </w:r>
      <w:r w:rsidR="00154D81" w:rsidRPr="00F129D3">
        <w:t>)</w:t>
      </w:r>
      <w:r>
        <w:fldChar w:fldCharType="end"/>
      </w:r>
      <w:r>
        <w:t xml:space="preserve"> and in clause-final position in </w:t>
      </w:r>
      <w:r>
        <w:fldChar w:fldCharType="begin"/>
      </w:r>
      <w:r>
        <w:instrText xml:space="preserve"> REF _Ref350793707 \h </w:instrText>
      </w:r>
      <w:r>
        <w:fldChar w:fldCharType="separate"/>
      </w:r>
      <w:r w:rsidR="00154D81" w:rsidRPr="00F129D3">
        <w:t>(</w:t>
      </w:r>
      <w:r w:rsidR="00154D81">
        <w:rPr>
          <w:noProof/>
        </w:rPr>
        <w:t>74</w:t>
      </w:r>
      <w:r w:rsidR="00154D81" w:rsidRPr="00F129D3">
        <w:t>)</w:t>
      </w:r>
      <w:r>
        <w:fldChar w:fldCharType="end"/>
      </w:r>
      <w:r>
        <w:t>.</w:t>
      </w:r>
    </w:p>
    <w:p w14:paraId="110B88A2" w14:textId="77777777" w:rsidR="00130064" w:rsidRDefault="00130064" w:rsidP="00130064">
      <w:pPr>
        <w:pStyle w:val="ExampleTitle"/>
      </w:pPr>
      <w:r>
        <w:t>Positions within the clause</w:t>
      </w:r>
    </w:p>
    <w:tbl>
      <w:tblPr>
        <w:tblW w:w="0" w:type="auto"/>
        <w:tblCellMar>
          <w:left w:w="42" w:type="dxa"/>
          <w:right w:w="42" w:type="dxa"/>
        </w:tblCellMar>
        <w:tblLook w:val="01E0" w:firstRow="1" w:lastRow="1" w:firstColumn="1" w:lastColumn="1" w:noHBand="0" w:noVBand="0"/>
      </w:tblPr>
      <w:tblGrid>
        <w:gridCol w:w="709"/>
        <w:gridCol w:w="862"/>
        <w:gridCol w:w="696"/>
        <w:gridCol w:w="718"/>
        <w:gridCol w:w="618"/>
        <w:gridCol w:w="584"/>
        <w:gridCol w:w="510"/>
        <w:gridCol w:w="718"/>
      </w:tblGrid>
      <w:tr w:rsidR="00AC23C4" w:rsidRPr="00833FA5" w14:paraId="7589C55C" w14:textId="77777777" w:rsidTr="00AC23C4">
        <w:tc>
          <w:tcPr>
            <w:tcW w:w="709" w:type="dxa"/>
            <w:shd w:val="clear" w:color="auto" w:fill="auto"/>
          </w:tcPr>
          <w:p w14:paraId="02855A3D" w14:textId="77777777" w:rsidR="00130064" w:rsidRPr="00F129D3" w:rsidRDefault="00130064" w:rsidP="00130064">
            <w:pPr>
              <w:pStyle w:val="Text"/>
            </w:pPr>
            <w:bookmarkStart w:id="2092" w:name="_Ref350793704"/>
            <w:r w:rsidRPr="00F129D3">
              <w:t>(</w:t>
            </w:r>
            <w:fldSimple w:instr=" SEQ ( \* ARABIC \s 1 ">
              <w:r w:rsidR="00154D81">
                <w:rPr>
                  <w:noProof/>
                </w:rPr>
                <w:t>71</w:t>
              </w:r>
            </w:fldSimple>
            <w:r w:rsidRPr="00F129D3">
              <w:t>)</w:t>
            </w:r>
            <w:bookmarkEnd w:id="2092"/>
          </w:p>
        </w:tc>
        <w:tc>
          <w:tcPr>
            <w:tcW w:w="862" w:type="dxa"/>
            <w:shd w:val="clear" w:color="auto" w:fill="auto"/>
          </w:tcPr>
          <w:p w14:paraId="50E39027" w14:textId="77777777" w:rsidR="00130064" w:rsidRPr="00A56742" w:rsidRDefault="00130064" w:rsidP="00130064">
            <w:pPr>
              <w:pStyle w:val="Text"/>
              <w:rPr>
                <w:rStyle w:val="ChBlueBold"/>
              </w:rPr>
            </w:pPr>
            <w:r w:rsidRPr="00A56742">
              <w:rPr>
                <w:rStyle w:val="ChBlueBold"/>
              </w:rPr>
              <w:t>pagi</w:t>
            </w:r>
          </w:p>
        </w:tc>
        <w:tc>
          <w:tcPr>
            <w:tcW w:w="696" w:type="dxa"/>
            <w:shd w:val="clear" w:color="auto" w:fill="auto"/>
          </w:tcPr>
          <w:p w14:paraId="451E18A3" w14:textId="77777777" w:rsidR="00130064" w:rsidRPr="00216557" w:rsidRDefault="00130064" w:rsidP="00130064">
            <w:pPr>
              <w:pStyle w:val="Text"/>
            </w:pPr>
            <w:r w:rsidRPr="00216557">
              <w:t>kiton</w:t>
            </w:r>
            <w:r>
              <w:t>g</w:t>
            </w:r>
          </w:p>
        </w:tc>
        <w:tc>
          <w:tcPr>
            <w:tcW w:w="718" w:type="dxa"/>
            <w:shd w:val="clear" w:color="auto" w:fill="auto"/>
          </w:tcPr>
          <w:p w14:paraId="2EA40859" w14:textId="77777777" w:rsidR="00130064" w:rsidRPr="00216557" w:rsidRDefault="00130064" w:rsidP="00130064">
            <w:pPr>
              <w:pStyle w:val="Text"/>
            </w:pPr>
            <w:r w:rsidRPr="00216557">
              <w:t>datang</w:t>
            </w:r>
          </w:p>
        </w:tc>
        <w:tc>
          <w:tcPr>
            <w:tcW w:w="618" w:type="dxa"/>
            <w:shd w:val="clear" w:color="auto" w:fill="auto"/>
          </w:tcPr>
          <w:p w14:paraId="65E0FDB8" w14:textId="77777777" w:rsidR="00130064" w:rsidRPr="00216557" w:rsidRDefault="00130064" w:rsidP="00130064">
            <w:pPr>
              <w:pStyle w:val="Text"/>
            </w:pPr>
            <w:r>
              <w:t>lagi</w:t>
            </w:r>
          </w:p>
        </w:tc>
        <w:tc>
          <w:tcPr>
            <w:tcW w:w="584" w:type="dxa"/>
            <w:shd w:val="clear" w:color="auto" w:fill="auto"/>
          </w:tcPr>
          <w:p w14:paraId="03726F50" w14:textId="77777777" w:rsidR="00130064" w:rsidRPr="00216557" w:rsidRDefault="00130064" w:rsidP="00130064">
            <w:pPr>
              <w:pStyle w:val="Text"/>
            </w:pPr>
            <w:r w:rsidRPr="00216557">
              <w:t>dong</w:t>
            </w:r>
          </w:p>
        </w:tc>
        <w:tc>
          <w:tcPr>
            <w:tcW w:w="510" w:type="dxa"/>
            <w:shd w:val="clear" w:color="auto" w:fill="auto"/>
          </w:tcPr>
          <w:p w14:paraId="58250004" w14:textId="77777777" w:rsidR="00130064" w:rsidRPr="00216557" w:rsidRDefault="00130064" w:rsidP="00130064">
            <w:pPr>
              <w:pStyle w:val="Text"/>
            </w:pPr>
            <w:r>
              <w:t>kasi</w:t>
            </w:r>
          </w:p>
        </w:tc>
        <w:tc>
          <w:tcPr>
            <w:tcW w:w="718" w:type="dxa"/>
            <w:shd w:val="clear" w:color="auto" w:fill="auto"/>
          </w:tcPr>
          <w:p w14:paraId="1E7E7CE3" w14:textId="77777777" w:rsidR="00130064" w:rsidRPr="00216557" w:rsidRDefault="00130064" w:rsidP="00130064">
            <w:pPr>
              <w:pStyle w:val="Text"/>
            </w:pPr>
            <w:r>
              <w:t>makan</w:t>
            </w:r>
            <w:r w:rsidR="00054B03">
              <w:t>g</w:t>
            </w:r>
          </w:p>
        </w:tc>
      </w:tr>
      <w:tr w:rsidR="00AC23C4" w:rsidRPr="00AC23C4" w14:paraId="62CD93C9" w14:textId="77777777" w:rsidTr="00AC23C4">
        <w:tc>
          <w:tcPr>
            <w:tcW w:w="709" w:type="dxa"/>
            <w:shd w:val="clear" w:color="auto" w:fill="auto"/>
          </w:tcPr>
          <w:p w14:paraId="416563C4" w14:textId="77777777" w:rsidR="00130064" w:rsidRPr="00216557" w:rsidRDefault="00130064" w:rsidP="00130064">
            <w:pPr>
              <w:pStyle w:val="GlossEng"/>
            </w:pPr>
          </w:p>
        </w:tc>
        <w:tc>
          <w:tcPr>
            <w:tcW w:w="862" w:type="dxa"/>
            <w:shd w:val="clear" w:color="auto" w:fill="auto"/>
          </w:tcPr>
          <w:p w14:paraId="69B12E17" w14:textId="77777777" w:rsidR="00130064" w:rsidRPr="00216557" w:rsidRDefault="00130064" w:rsidP="00130064">
            <w:pPr>
              <w:pStyle w:val="GlossEng"/>
            </w:pPr>
            <w:r w:rsidRPr="00216557">
              <w:t>morning</w:t>
            </w:r>
          </w:p>
        </w:tc>
        <w:tc>
          <w:tcPr>
            <w:tcW w:w="696" w:type="dxa"/>
            <w:shd w:val="clear" w:color="auto" w:fill="auto"/>
          </w:tcPr>
          <w:p w14:paraId="4D422B08" w14:textId="77777777" w:rsidR="00130064" w:rsidRPr="0099608C" w:rsidRDefault="00130064" w:rsidP="00130064">
            <w:pPr>
              <w:pStyle w:val="GlossEng"/>
              <w:rPr>
                <w:rStyle w:val="ChSmallCaps"/>
              </w:rPr>
            </w:pPr>
            <w:r w:rsidRPr="0099608C">
              <w:rPr>
                <w:rStyle w:val="ChSmallCaps"/>
              </w:rPr>
              <w:t>1pl</w:t>
            </w:r>
          </w:p>
        </w:tc>
        <w:tc>
          <w:tcPr>
            <w:tcW w:w="718" w:type="dxa"/>
            <w:shd w:val="clear" w:color="auto" w:fill="auto"/>
          </w:tcPr>
          <w:p w14:paraId="7E79A35A" w14:textId="77777777" w:rsidR="00130064" w:rsidRPr="00216557" w:rsidRDefault="00130064" w:rsidP="00130064">
            <w:pPr>
              <w:pStyle w:val="GlossEng"/>
            </w:pPr>
            <w:r w:rsidRPr="00216557">
              <w:t>come</w:t>
            </w:r>
          </w:p>
        </w:tc>
        <w:tc>
          <w:tcPr>
            <w:tcW w:w="618" w:type="dxa"/>
            <w:shd w:val="clear" w:color="auto" w:fill="auto"/>
          </w:tcPr>
          <w:p w14:paraId="1B7C9E8C" w14:textId="77777777" w:rsidR="00130064" w:rsidRPr="00216557" w:rsidRDefault="00130064" w:rsidP="00130064">
            <w:pPr>
              <w:pStyle w:val="GlossEng"/>
            </w:pPr>
            <w:r w:rsidRPr="00216557">
              <w:t>again</w:t>
            </w:r>
          </w:p>
        </w:tc>
        <w:tc>
          <w:tcPr>
            <w:tcW w:w="584" w:type="dxa"/>
            <w:shd w:val="clear" w:color="auto" w:fill="auto"/>
          </w:tcPr>
          <w:p w14:paraId="16DB153D" w14:textId="77777777" w:rsidR="00130064" w:rsidRPr="0099608C" w:rsidRDefault="00130064" w:rsidP="00130064">
            <w:pPr>
              <w:pStyle w:val="GlossEng"/>
              <w:rPr>
                <w:rStyle w:val="ChSmallCaps"/>
              </w:rPr>
            </w:pPr>
            <w:r w:rsidRPr="0099608C">
              <w:rPr>
                <w:rStyle w:val="ChSmallCaps"/>
              </w:rPr>
              <w:t>3pl</w:t>
            </w:r>
          </w:p>
        </w:tc>
        <w:tc>
          <w:tcPr>
            <w:tcW w:w="510" w:type="dxa"/>
            <w:shd w:val="clear" w:color="auto" w:fill="auto"/>
          </w:tcPr>
          <w:p w14:paraId="6DCA775C" w14:textId="77777777" w:rsidR="00130064" w:rsidRPr="00AB0DCF" w:rsidRDefault="00AB0DCF" w:rsidP="00130064">
            <w:pPr>
              <w:pStyle w:val="GlossEng"/>
            </w:pPr>
            <w:r w:rsidRPr="00AB0DCF">
              <w:t>give</w:t>
            </w:r>
          </w:p>
        </w:tc>
        <w:tc>
          <w:tcPr>
            <w:tcW w:w="718" w:type="dxa"/>
            <w:shd w:val="clear" w:color="auto" w:fill="auto"/>
          </w:tcPr>
          <w:p w14:paraId="0B51F917" w14:textId="77777777" w:rsidR="00130064" w:rsidRPr="00216557" w:rsidRDefault="00130064" w:rsidP="00130064">
            <w:pPr>
              <w:pStyle w:val="GlossEng"/>
            </w:pPr>
            <w:r w:rsidRPr="00216557">
              <w:t>eat</w:t>
            </w:r>
          </w:p>
        </w:tc>
      </w:tr>
    </w:tbl>
    <w:p w14:paraId="03AB7B36" w14:textId="39A0D84A" w:rsidR="00130064" w:rsidRDefault="00130064" w:rsidP="00130064">
      <w:pPr>
        <w:pStyle w:val="FreeTranslEng"/>
      </w:pPr>
      <w:r>
        <w:t xml:space="preserve">[About a youth retreat:] </w:t>
      </w:r>
      <w:r w:rsidR="00B7093A">
        <w:t>‘</w:t>
      </w:r>
      <w:r w:rsidRPr="00633D2F">
        <w:rPr>
          <w:rStyle w:val="ChBlueBold"/>
        </w:rPr>
        <w:t>in the morning</w:t>
      </w:r>
      <w:r w:rsidRPr="00274561">
        <w:t>,</w:t>
      </w:r>
      <w:r>
        <w:t xml:space="preserve"> we came again, they fed (us)</w:t>
      </w:r>
      <w:r w:rsidR="00B7093A">
        <w:t>’</w:t>
      </w:r>
      <w:r>
        <w:t xml:space="preserve"> </w:t>
      </w:r>
      <w:r w:rsidRPr="0006767E">
        <w:rPr>
          <w:rStyle w:val="ExampleSource"/>
        </w:rPr>
        <w:t>[081025-009a-Cv.0024]</w:t>
      </w:r>
    </w:p>
    <w:tbl>
      <w:tblPr>
        <w:tblW w:w="0" w:type="auto"/>
        <w:tblCellMar>
          <w:left w:w="42" w:type="dxa"/>
          <w:right w:w="42" w:type="dxa"/>
        </w:tblCellMar>
        <w:tblLook w:val="01E0" w:firstRow="1" w:lastRow="1" w:firstColumn="1" w:lastColumn="1" w:noHBand="0" w:noVBand="0"/>
      </w:tblPr>
      <w:tblGrid>
        <w:gridCol w:w="709"/>
        <w:gridCol w:w="951"/>
        <w:gridCol w:w="462"/>
        <w:gridCol w:w="718"/>
        <w:gridCol w:w="862"/>
      </w:tblGrid>
      <w:tr w:rsidR="00AC23C4" w:rsidRPr="00833FA5" w14:paraId="5F541D1B" w14:textId="77777777" w:rsidTr="00AC23C4">
        <w:tc>
          <w:tcPr>
            <w:tcW w:w="709" w:type="dxa"/>
            <w:shd w:val="clear" w:color="auto" w:fill="auto"/>
          </w:tcPr>
          <w:p w14:paraId="64A27D63" w14:textId="77777777" w:rsidR="00130064" w:rsidRPr="00F129D3" w:rsidRDefault="00130064" w:rsidP="00130064">
            <w:pPr>
              <w:pStyle w:val="Text"/>
            </w:pPr>
            <w:bookmarkStart w:id="2093" w:name="_Ref350793705"/>
            <w:r w:rsidRPr="00F129D3">
              <w:t>(</w:t>
            </w:r>
            <w:fldSimple w:instr=" SEQ ( \* ARABIC \s 1 ">
              <w:r w:rsidR="00154D81">
                <w:rPr>
                  <w:noProof/>
                </w:rPr>
                <w:t>72</w:t>
              </w:r>
            </w:fldSimple>
            <w:r w:rsidRPr="00F129D3">
              <w:t>)</w:t>
            </w:r>
            <w:bookmarkEnd w:id="2093"/>
          </w:p>
        </w:tc>
        <w:tc>
          <w:tcPr>
            <w:tcW w:w="951" w:type="dxa"/>
            <w:shd w:val="clear" w:color="auto" w:fill="auto"/>
          </w:tcPr>
          <w:p w14:paraId="48B136B3" w14:textId="77777777" w:rsidR="00130064" w:rsidRPr="00216557" w:rsidRDefault="00054B03" w:rsidP="00130064">
            <w:pPr>
              <w:pStyle w:val="Text"/>
            </w:pPr>
            <w:r w:rsidRPr="00216557">
              <w:t>kemaring</w:t>
            </w:r>
          </w:p>
        </w:tc>
        <w:tc>
          <w:tcPr>
            <w:tcW w:w="462" w:type="dxa"/>
            <w:shd w:val="clear" w:color="auto" w:fill="auto"/>
          </w:tcPr>
          <w:p w14:paraId="518C54E8" w14:textId="77777777" w:rsidR="00130064" w:rsidRPr="00216557" w:rsidRDefault="00130064" w:rsidP="00130064">
            <w:pPr>
              <w:pStyle w:val="Text"/>
            </w:pPr>
            <w:r w:rsidRPr="00216557">
              <w:t>sa</w:t>
            </w:r>
          </w:p>
        </w:tc>
        <w:tc>
          <w:tcPr>
            <w:tcW w:w="718" w:type="dxa"/>
            <w:shd w:val="clear" w:color="auto" w:fill="auto"/>
          </w:tcPr>
          <w:p w14:paraId="0FA226FE" w14:textId="77777777" w:rsidR="00130064" w:rsidRPr="00216557" w:rsidRDefault="00130064" w:rsidP="00130064">
            <w:pPr>
              <w:pStyle w:val="Text"/>
            </w:pPr>
            <w:r w:rsidRPr="00216557">
              <w:t>datang</w:t>
            </w:r>
          </w:p>
        </w:tc>
        <w:tc>
          <w:tcPr>
            <w:tcW w:w="862" w:type="dxa"/>
            <w:shd w:val="clear" w:color="auto" w:fill="auto"/>
          </w:tcPr>
          <w:p w14:paraId="5ABEA887" w14:textId="77777777" w:rsidR="00130064" w:rsidRPr="00A56742" w:rsidRDefault="00130064" w:rsidP="00130064">
            <w:pPr>
              <w:pStyle w:val="Text"/>
              <w:rPr>
                <w:rStyle w:val="ChBlueBold"/>
              </w:rPr>
            </w:pPr>
            <w:r w:rsidRPr="00A56742">
              <w:rPr>
                <w:rStyle w:val="ChBlueBold"/>
              </w:rPr>
              <w:t>pagi</w:t>
            </w:r>
          </w:p>
        </w:tc>
      </w:tr>
      <w:tr w:rsidR="00AC23C4" w:rsidRPr="00AC23C4" w14:paraId="5D29BAC7" w14:textId="77777777" w:rsidTr="00AC23C4">
        <w:tc>
          <w:tcPr>
            <w:tcW w:w="709" w:type="dxa"/>
            <w:shd w:val="clear" w:color="auto" w:fill="auto"/>
          </w:tcPr>
          <w:p w14:paraId="38ED7B63" w14:textId="77777777" w:rsidR="00130064" w:rsidRPr="00216557" w:rsidRDefault="00130064" w:rsidP="00130064">
            <w:pPr>
              <w:pStyle w:val="GlossEng"/>
            </w:pPr>
          </w:p>
        </w:tc>
        <w:tc>
          <w:tcPr>
            <w:tcW w:w="951" w:type="dxa"/>
            <w:shd w:val="clear" w:color="auto" w:fill="auto"/>
          </w:tcPr>
          <w:p w14:paraId="09A351FF" w14:textId="77777777" w:rsidR="00130064" w:rsidRPr="00216557" w:rsidRDefault="00130064" w:rsidP="00130064">
            <w:pPr>
              <w:pStyle w:val="GlossEng"/>
            </w:pPr>
            <w:r w:rsidRPr="00216557">
              <w:t>yesterday</w:t>
            </w:r>
          </w:p>
        </w:tc>
        <w:tc>
          <w:tcPr>
            <w:tcW w:w="462" w:type="dxa"/>
            <w:shd w:val="clear" w:color="auto" w:fill="auto"/>
          </w:tcPr>
          <w:p w14:paraId="598D4C9F" w14:textId="77777777" w:rsidR="00130064" w:rsidRPr="0099608C" w:rsidRDefault="00130064" w:rsidP="00130064">
            <w:pPr>
              <w:pStyle w:val="GlossEng"/>
              <w:rPr>
                <w:rStyle w:val="ChSmallCaps"/>
              </w:rPr>
            </w:pPr>
            <w:r w:rsidRPr="0099608C">
              <w:rPr>
                <w:rStyle w:val="ChSmallCaps"/>
              </w:rPr>
              <w:t>1sg</w:t>
            </w:r>
          </w:p>
        </w:tc>
        <w:tc>
          <w:tcPr>
            <w:tcW w:w="718" w:type="dxa"/>
            <w:shd w:val="clear" w:color="auto" w:fill="auto"/>
          </w:tcPr>
          <w:p w14:paraId="1CC15751" w14:textId="77777777" w:rsidR="00130064" w:rsidRPr="00216557" w:rsidRDefault="00130064" w:rsidP="00130064">
            <w:pPr>
              <w:pStyle w:val="GlossEng"/>
            </w:pPr>
            <w:r w:rsidRPr="00216557">
              <w:t>come</w:t>
            </w:r>
          </w:p>
        </w:tc>
        <w:tc>
          <w:tcPr>
            <w:tcW w:w="862" w:type="dxa"/>
            <w:shd w:val="clear" w:color="auto" w:fill="auto"/>
          </w:tcPr>
          <w:p w14:paraId="403F72F3" w14:textId="77777777" w:rsidR="00130064" w:rsidRPr="00216557" w:rsidRDefault="00130064" w:rsidP="00130064">
            <w:pPr>
              <w:pStyle w:val="GlossEng"/>
            </w:pPr>
            <w:r w:rsidRPr="00216557">
              <w:t>morning</w:t>
            </w:r>
          </w:p>
        </w:tc>
      </w:tr>
    </w:tbl>
    <w:p w14:paraId="24EF50B7" w14:textId="046B88BF" w:rsidR="00130064" w:rsidRDefault="00B7093A" w:rsidP="00130064">
      <w:pPr>
        <w:pStyle w:val="FreeTranslEng"/>
      </w:pPr>
      <w:r>
        <w:t>‘</w:t>
      </w:r>
      <w:r w:rsidR="00130064">
        <w:t xml:space="preserve">yesterday, I came </w:t>
      </w:r>
      <w:r w:rsidR="00130064" w:rsidRPr="006542B5">
        <w:rPr>
          <w:rStyle w:val="ChBlueBold"/>
        </w:rPr>
        <w:t>in the morning</w:t>
      </w:r>
      <w:r>
        <w:t>’</w:t>
      </w:r>
      <w:r w:rsidR="00130064">
        <w:t xml:space="preserve"> </w:t>
      </w:r>
      <w:r w:rsidR="00130064" w:rsidRPr="0006767E">
        <w:rPr>
          <w:rStyle w:val="ExampleSource"/>
        </w:rPr>
        <w:t>[080922-002-Cv.0021]</w:t>
      </w:r>
    </w:p>
    <w:tbl>
      <w:tblPr>
        <w:tblW w:w="2940" w:type="dxa"/>
        <w:tblCellMar>
          <w:left w:w="42" w:type="dxa"/>
          <w:right w:w="42" w:type="dxa"/>
        </w:tblCellMar>
        <w:tblLook w:val="01E0" w:firstRow="1" w:lastRow="1" w:firstColumn="1" w:lastColumn="1" w:noHBand="0" w:noVBand="0"/>
      </w:tblPr>
      <w:tblGrid>
        <w:gridCol w:w="709"/>
        <w:gridCol w:w="284"/>
        <w:gridCol w:w="729"/>
        <w:gridCol w:w="489"/>
        <w:gridCol w:w="729"/>
      </w:tblGrid>
      <w:tr w:rsidR="00AC23C4" w:rsidRPr="00833FA5" w14:paraId="4572BFD1" w14:textId="77777777" w:rsidTr="00AC23C4">
        <w:tc>
          <w:tcPr>
            <w:tcW w:w="709" w:type="dxa"/>
            <w:shd w:val="clear" w:color="auto" w:fill="auto"/>
          </w:tcPr>
          <w:p w14:paraId="0BF84FF4" w14:textId="77777777" w:rsidR="00130064" w:rsidRPr="00F129D3" w:rsidRDefault="00130064" w:rsidP="00130064">
            <w:pPr>
              <w:pStyle w:val="Text"/>
            </w:pPr>
            <w:bookmarkStart w:id="2094" w:name="_Ref350793706"/>
            <w:bookmarkStart w:id="2095" w:name="_Ref362433428"/>
            <w:r w:rsidRPr="00F129D3">
              <w:t>(</w:t>
            </w:r>
            <w:fldSimple w:instr=" SEQ ( \* ARABIC \s 1 ">
              <w:r w:rsidR="00154D81">
                <w:rPr>
                  <w:noProof/>
                </w:rPr>
                <w:t>73</w:t>
              </w:r>
            </w:fldSimple>
            <w:r w:rsidRPr="00F129D3">
              <w:t>)</w:t>
            </w:r>
            <w:bookmarkEnd w:id="2094"/>
            <w:bookmarkEnd w:id="2095"/>
          </w:p>
        </w:tc>
        <w:tc>
          <w:tcPr>
            <w:tcW w:w="284" w:type="dxa"/>
            <w:shd w:val="clear" w:color="auto" w:fill="auto"/>
          </w:tcPr>
          <w:p w14:paraId="50200474" w14:textId="77777777" w:rsidR="00130064" w:rsidRPr="00C963CD" w:rsidRDefault="00130064" w:rsidP="00130064">
            <w:pPr>
              <w:pStyle w:val="Text"/>
            </w:pPr>
            <w:r>
              <w:t>…</w:t>
            </w:r>
          </w:p>
        </w:tc>
        <w:tc>
          <w:tcPr>
            <w:tcW w:w="729" w:type="dxa"/>
            <w:shd w:val="clear" w:color="auto" w:fill="auto"/>
          </w:tcPr>
          <w:p w14:paraId="7757B48C" w14:textId="77777777" w:rsidR="00130064" w:rsidRPr="00860BF7" w:rsidRDefault="00130064" w:rsidP="00130064">
            <w:pPr>
              <w:pStyle w:val="Text"/>
              <w:rPr>
                <w:rStyle w:val="ChBlueBold"/>
              </w:rPr>
            </w:pPr>
            <w:r w:rsidRPr="00860BF7">
              <w:rPr>
                <w:rStyle w:val="ChBlueBold"/>
              </w:rPr>
              <w:t>malam</w:t>
            </w:r>
          </w:p>
        </w:tc>
        <w:tc>
          <w:tcPr>
            <w:tcW w:w="489" w:type="dxa"/>
            <w:shd w:val="clear" w:color="auto" w:fill="auto"/>
          </w:tcPr>
          <w:p w14:paraId="7AB659F7" w14:textId="77777777" w:rsidR="00130064" w:rsidRPr="00C963CD" w:rsidRDefault="00130064" w:rsidP="00130064">
            <w:pPr>
              <w:pStyle w:val="Text"/>
            </w:pPr>
            <w:r w:rsidRPr="00C963CD">
              <w:t>sa</w:t>
            </w:r>
          </w:p>
        </w:tc>
        <w:tc>
          <w:tcPr>
            <w:tcW w:w="729" w:type="dxa"/>
            <w:shd w:val="clear" w:color="auto" w:fill="auto"/>
          </w:tcPr>
          <w:p w14:paraId="40A6435B" w14:textId="77777777" w:rsidR="00130064" w:rsidRPr="00C963CD" w:rsidRDefault="00130064" w:rsidP="00130064">
            <w:pPr>
              <w:pStyle w:val="Text"/>
            </w:pPr>
            <w:r w:rsidRPr="00C963CD">
              <w:t>berdoa</w:t>
            </w:r>
          </w:p>
        </w:tc>
      </w:tr>
      <w:tr w:rsidR="00AC23C4" w:rsidRPr="00AC23C4" w14:paraId="44F97050" w14:textId="77777777" w:rsidTr="00AC23C4">
        <w:tc>
          <w:tcPr>
            <w:tcW w:w="709" w:type="dxa"/>
            <w:shd w:val="clear" w:color="auto" w:fill="auto"/>
          </w:tcPr>
          <w:p w14:paraId="5E3592E2" w14:textId="77777777" w:rsidR="00130064" w:rsidRPr="00C963CD" w:rsidRDefault="00130064" w:rsidP="00130064">
            <w:pPr>
              <w:pStyle w:val="GlossEng"/>
            </w:pPr>
          </w:p>
        </w:tc>
        <w:tc>
          <w:tcPr>
            <w:tcW w:w="284" w:type="dxa"/>
            <w:shd w:val="clear" w:color="auto" w:fill="auto"/>
          </w:tcPr>
          <w:p w14:paraId="4850DFC3" w14:textId="77777777" w:rsidR="00130064" w:rsidRPr="00C963CD" w:rsidRDefault="00130064" w:rsidP="00130064">
            <w:pPr>
              <w:pStyle w:val="GlossEng"/>
            </w:pPr>
          </w:p>
        </w:tc>
        <w:tc>
          <w:tcPr>
            <w:tcW w:w="729" w:type="dxa"/>
            <w:shd w:val="clear" w:color="auto" w:fill="auto"/>
          </w:tcPr>
          <w:p w14:paraId="61A518C0" w14:textId="77777777" w:rsidR="00130064" w:rsidRPr="00C963CD" w:rsidRDefault="00130064" w:rsidP="00130064">
            <w:pPr>
              <w:pStyle w:val="GlossEng"/>
            </w:pPr>
            <w:r w:rsidRPr="00C963CD">
              <w:t>night</w:t>
            </w:r>
          </w:p>
        </w:tc>
        <w:tc>
          <w:tcPr>
            <w:tcW w:w="489" w:type="dxa"/>
            <w:shd w:val="clear" w:color="auto" w:fill="auto"/>
          </w:tcPr>
          <w:p w14:paraId="15B36095" w14:textId="77777777" w:rsidR="00130064" w:rsidRPr="0099608C" w:rsidRDefault="00130064" w:rsidP="00130064">
            <w:pPr>
              <w:pStyle w:val="GlossEng"/>
              <w:rPr>
                <w:rStyle w:val="ChSmallCaps"/>
              </w:rPr>
            </w:pPr>
            <w:r w:rsidRPr="0099608C">
              <w:rPr>
                <w:rStyle w:val="ChSmallCaps"/>
              </w:rPr>
              <w:t>1sg</w:t>
            </w:r>
          </w:p>
        </w:tc>
        <w:tc>
          <w:tcPr>
            <w:tcW w:w="729" w:type="dxa"/>
            <w:shd w:val="clear" w:color="auto" w:fill="auto"/>
          </w:tcPr>
          <w:p w14:paraId="1D8CFE03" w14:textId="77777777" w:rsidR="00130064" w:rsidRPr="00C963CD" w:rsidRDefault="00130064" w:rsidP="00130064">
            <w:pPr>
              <w:pStyle w:val="GlossEng"/>
            </w:pPr>
            <w:r>
              <w:t>pray</w:t>
            </w:r>
          </w:p>
        </w:tc>
      </w:tr>
    </w:tbl>
    <w:p w14:paraId="305681E2" w14:textId="47F89AF8" w:rsidR="00130064" w:rsidRDefault="00B7093A" w:rsidP="00130064">
      <w:pPr>
        <w:pStyle w:val="FreeTranslEng"/>
      </w:pPr>
      <w:r>
        <w:t>‘</w:t>
      </w:r>
      <w:r w:rsidR="00054B03">
        <w:t xml:space="preserve">[when they said (that) he </w:t>
      </w:r>
      <w:r w:rsidR="00130064">
        <w:t xml:space="preserve">was very very sick,] </w:t>
      </w:r>
      <w:r w:rsidR="00130064" w:rsidRPr="00616D47">
        <w:rPr>
          <w:rStyle w:val="ChBlueBold"/>
        </w:rPr>
        <w:t>in the evening</w:t>
      </w:r>
      <w:r w:rsidR="00130064">
        <w:t xml:space="preserve"> I prayed (for him)</w:t>
      </w:r>
      <w:r>
        <w:t>’</w:t>
      </w:r>
      <w:r w:rsidR="00130064">
        <w:t xml:space="preserve"> </w:t>
      </w:r>
      <w:r w:rsidR="00D0359F">
        <w:rPr>
          <w:rStyle w:val="ExampleSource"/>
        </w:rPr>
        <w:t>[080923-015-CvEx</w:t>
      </w:r>
      <w:r w:rsidR="00130064" w:rsidRPr="00065A49">
        <w:rPr>
          <w:rStyle w:val="ExampleSource"/>
        </w:rPr>
        <w:t>.0010]</w:t>
      </w:r>
    </w:p>
    <w:tbl>
      <w:tblPr>
        <w:tblW w:w="6566" w:type="dxa"/>
        <w:tblCellMar>
          <w:left w:w="42" w:type="dxa"/>
          <w:right w:w="42" w:type="dxa"/>
        </w:tblCellMar>
        <w:tblLook w:val="01E0" w:firstRow="1" w:lastRow="1" w:firstColumn="1" w:lastColumn="1" w:noHBand="0" w:noVBand="0"/>
      </w:tblPr>
      <w:tblGrid>
        <w:gridCol w:w="709"/>
        <w:gridCol w:w="806"/>
        <w:gridCol w:w="629"/>
        <w:gridCol w:w="707"/>
        <w:gridCol w:w="717"/>
        <w:gridCol w:w="684"/>
        <w:gridCol w:w="840"/>
        <w:gridCol w:w="467"/>
        <w:gridCol w:w="1007"/>
      </w:tblGrid>
      <w:tr w:rsidR="00AC23C4" w:rsidRPr="00833FA5" w14:paraId="63C80896" w14:textId="77777777" w:rsidTr="00FA2186">
        <w:tc>
          <w:tcPr>
            <w:tcW w:w="709" w:type="dxa"/>
            <w:shd w:val="clear" w:color="auto" w:fill="auto"/>
          </w:tcPr>
          <w:p w14:paraId="01C18642" w14:textId="77777777" w:rsidR="00130064" w:rsidRPr="00F129D3" w:rsidRDefault="00130064" w:rsidP="00130064">
            <w:pPr>
              <w:pStyle w:val="Text"/>
            </w:pPr>
            <w:bookmarkStart w:id="2096" w:name="_Ref350793707"/>
            <w:r w:rsidRPr="00F129D3">
              <w:t>(</w:t>
            </w:r>
            <w:fldSimple w:instr=" SEQ ( \* ARABIC \s 1 ">
              <w:r w:rsidR="00154D81">
                <w:rPr>
                  <w:noProof/>
                </w:rPr>
                <w:t>74</w:t>
              </w:r>
            </w:fldSimple>
            <w:r w:rsidRPr="00F129D3">
              <w:t>)</w:t>
            </w:r>
            <w:bookmarkEnd w:id="2096"/>
          </w:p>
        </w:tc>
        <w:tc>
          <w:tcPr>
            <w:tcW w:w="806" w:type="dxa"/>
            <w:shd w:val="clear" w:color="auto" w:fill="auto"/>
          </w:tcPr>
          <w:p w14:paraId="78484C91" w14:textId="77777777" w:rsidR="00130064" w:rsidRPr="00C963CD" w:rsidRDefault="00130064" w:rsidP="00130064">
            <w:pPr>
              <w:pStyle w:val="Text"/>
            </w:pPr>
            <w:r w:rsidRPr="00C963CD">
              <w:t>pas</w:t>
            </w:r>
          </w:p>
        </w:tc>
        <w:tc>
          <w:tcPr>
            <w:tcW w:w="629" w:type="dxa"/>
            <w:shd w:val="clear" w:color="auto" w:fill="auto"/>
          </w:tcPr>
          <w:p w14:paraId="08AE5888" w14:textId="77777777" w:rsidR="00130064" w:rsidRPr="00C963CD" w:rsidRDefault="00130064" w:rsidP="00130064">
            <w:pPr>
              <w:pStyle w:val="Text"/>
            </w:pPr>
            <w:r w:rsidRPr="00C963CD">
              <w:t>bapa</w:t>
            </w:r>
          </w:p>
        </w:tc>
        <w:tc>
          <w:tcPr>
            <w:tcW w:w="707" w:type="dxa"/>
            <w:shd w:val="clear" w:color="auto" w:fill="auto"/>
          </w:tcPr>
          <w:p w14:paraId="23871B92" w14:textId="77777777" w:rsidR="00130064" w:rsidRPr="00C963CD" w:rsidRDefault="00130064" w:rsidP="00130064">
            <w:pPr>
              <w:pStyle w:val="Text"/>
            </w:pPr>
            <w:r w:rsidRPr="00C963CD">
              <w:t>berdoa</w:t>
            </w:r>
          </w:p>
        </w:tc>
        <w:tc>
          <w:tcPr>
            <w:tcW w:w="717" w:type="dxa"/>
            <w:shd w:val="clear" w:color="auto" w:fill="auto"/>
          </w:tcPr>
          <w:p w14:paraId="1139726E" w14:textId="77777777" w:rsidR="00130064" w:rsidRPr="005648A7" w:rsidRDefault="00130064" w:rsidP="00130064">
            <w:pPr>
              <w:pStyle w:val="Text"/>
              <w:rPr>
                <w:rStyle w:val="ChBlueBold"/>
              </w:rPr>
            </w:pPr>
            <w:r w:rsidRPr="005648A7">
              <w:rPr>
                <w:rStyle w:val="ChBlueBold"/>
              </w:rPr>
              <w:t>malam</w:t>
            </w:r>
          </w:p>
        </w:tc>
        <w:tc>
          <w:tcPr>
            <w:tcW w:w="684" w:type="dxa"/>
            <w:shd w:val="clear" w:color="auto" w:fill="auto"/>
          </w:tcPr>
          <w:p w14:paraId="63E796E3" w14:textId="77777777" w:rsidR="00130064" w:rsidRPr="00C963CD" w:rsidRDefault="00130064" w:rsidP="00130064">
            <w:pPr>
              <w:pStyle w:val="Text"/>
            </w:pPr>
            <w:r w:rsidRPr="005648A7">
              <w:rPr>
                <w:rStyle w:val="ChBlueBold"/>
              </w:rPr>
              <w:t>itu</w:t>
            </w:r>
            <w:r w:rsidRPr="00C963CD">
              <w:t>,</w:t>
            </w:r>
          </w:p>
        </w:tc>
        <w:tc>
          <w:tcPr>
            <w:tcW w:w="840" w:type="dxa"/>
            <w:shd w:val="clear" w:color="auto" w:fill="auto"/>
          </w:tcPr>
          <w:p w14:paraId="469473C2" w14:textId="77777777" w:rsidR="00130064" w:rsidRPr="00C963CD" w:rsidRDefault="00130064" w:rsidP="00130064">
            <w:pPr>
              <w:pStyle w:val="Text"/>
            </w:pPr>
            <w:r w:rsidRPr="00C963CD">
              <w:t>pagi</w:t>
            </w:r>
          </w:p>
        </w:tc>
        <w:tc>
          <w:tcPr>
            <w:tcW w:w="467" w:type="dxa"/>
            <w:shd w:val="clear" w:color="auto" w:fill="auto"/>
          </w:tcPr>
          <w:p w14:paraId="4829A587" w14:textId="77777777" w:rsidR="00130064" w:rsidRPr="00C963CD" w:rsidRDefault="00130064" w:rsidP="00130064">
            <w:pPr>
              <w:pStyle w:val="Text"/>
            </w:pPr>
            <w:r>
              <w:t>de</w:t>
            </w:r>
          </w:p>
        </w:tc>
        <w:tc>
          <w:tcPr>
            <w:tcW w:w="1007" w:type="dxa"/>
            <w:shd w:val="clear" w:color="auto" w:fill="auto"/>
          </w:tcPr>
          <w:p w14:paraId="00C013E6" w14:textId="77777777" w:rsidR="00130064" w:rsidRPr="00C963CD" w:rsidRDefault="00130064" w:rsidP="00130064">
            <w:pPr>
              <w:pStyle w:val="Text"/>
            </w:pPr>
            <w:r w:rsidRPr="00C963CD">
              <w:t>meninggal</w:t>
            </w:r>
          </w:p>
        </w:tc>
      </w:tr>
      <w:tr w:rsidR="00AC23C4" w:rsidRPr="00AC23C4" w14:paraId="63CFD069" w14:textId="77777777" w:rsidTr="00FA2186">
        <w:tc>
          <w:tcPr>
            <w:tcW w:w="709" w:type="dxa"/>
            <w:shd w:val="clear" w:color="auto" w:fill="auto"/>
          </w:tcPr>
          <w:p w14:paraId="0BFE5EE1" w14:textId="77777777" w:rsidR="00130064" w:rsidRPr="00065A49" w:rsidRDefault="00130064" w:rsidP="00130064">
            <w:pPr>
              <w:pStyle w:val="GlossEng"/>
            </w:pPr>
          </w:p>
        </w:tc>
        <w:tc>
          <w:tcPr>
            <w:tcW w:w="806" w:type="dxa"/>
            <w:shd w:val="clear" w:color="auto" w:fill="auto"/>
          </w:tcPr>
          <w:p w14:paraId="388A8A65" w14:textId="012E4D48" w:rsidR="00130064" w:rsidRPr="00C963CD" w:rsidRDefault="00B63D0F" w:rsidP="00130064">
            <w:pPr>
              <w:pStyle w:val="GlossEng"/>
            </w:pPr>
            <w:r>
              <w:t>precisely</w:t>
            </w:r>
          </w:p>
        </w:tc>
        <w:tc>
          <w:tcPr>
            <w:tcW w:w="629" w:type="dxa"/>
            <w:shd w:val="clear" w:color="auto" w:fill="auto"/>
          </w:tcPr>
          <w:p w14:paraId="35EC286C" w14:textId="77777777" w:rsidR="00130064" w:rsidRPr="00C963CD" w:rsidRDefault="00130064" w:rsidP="00130064">
            <w:pPr>
              <w:pStyle w:val="GlossEng"/>
            </w:pPr>
            <w:r w:rsidRPr="00C963CD">
              <w:t>father</w:t>
            </w:r>
          </w:p>
        </w:tc>
        <w:tc>
          <w:tcPr>
            <w:tcW w:w="707" w:type="dxa"/>
            <w:shd w:val="clear" w:color="auto" w:fill="auto"/>
          </w:tcPr>
          <w:p w14:paraId="3FD78802" w14:textId="77777777" w:rsidR="00130064" w:rsidRPr="00C963CD" w:rsidRDefault="00130064" w:rsidP="00130064">
            <w:pPr>
              <w:pStyle w:val="GlossEng"/>
            </w:pPr>
            <w:r>
              <w:t>pray</w:t>
            </w:r>
          </w:p>
        </w:tc>
        <w:tc>
          <w:tcPr>
            <w:tcW w:w="717" w:type="dxa"/>
            <w:shd w:val="clear" w:color="auto" w:fill="auto"/>
          </w:tcPr>
          <w:p w14:paraId="4A898739" w14:textId="77777777" w:rsidR="00130064" w:rsidRPr="00C963CD" w:rsidRDefault="00130064" w:rsidP="00130064">
            <w:pPr>
              <w:pStyle w:val="GlossEng"/>
            </w:pPr>
            <w:r w:rsidRPr="00C963CD">
              <w:t>night</w:t>
            </w:r>
          </w:p>
        </w:tc>
        <w:tc>
          <w:tcPr>
            <w:tcW w:w="684" w:type="dxa"/>
            <w:shd w:val="clear" w:color="auto" w:fill="auto"/>
          </w:tcPr>
          <w:p w14:paraId="19156F06" w14:textId="77777777" w:rsidR="00130064" w:rsidRPr="0099608C" w:rsidRDefault="00130064" w:rsidP="00130064">
            <w:pPr>
              <w:pStyle w:val="GlossEng"/>
              <w:rPr>
                <w:rStyle w:val="ChSmallCaps"/>
              </w:rPr>
            </w:pPr>
            <w:r w:rsidRPr="0099608C">
              <w:rPr>
                <w:rStyle w:val="ChSmallCaps"/>
              </w:rPr>
              <w:t>d.dist</w:t>
            </w:r>
          </w:p>
        </w:tc>
        <w:tc>
          <w:tcPr>
            <w:tcW w:w="840" w:type="dxa"/>
            <w:shd w:val="clear" w:color="auto" w:fill="auto"/>
          </w:tcPr>
          <w:p w14:paraId="6651006F" w14:textId="77777777" w:rsidR="00130064" w:rsidRPr="00C963CD" w:rsidRDefault="00130064" w:rsidP="00130064">
            <w:pPr>
              <w:pStyle w:val="GlossEng"/>
            </w:pPr>
            <w:r w:rsidRPr="00C963CD">
              <w:t>morning</w:t>
            </w:r>
          </w:p>
        </w:tc>
        <w:tc>
          <w:tcPr>
            <w:tcW w:w="467" w:type="dxa"/>
            <w:shd w:val="clear" w:color="auto" w:fill="auto"/>
          </w:tcPr>
          <w:p w14:paraId="4C8A9890" w14:textId="77777777" w:rsidR="00130064" w:rsidRPr="0099608C" w:rsidRDefault="00130064" w:rsidP="00130064">
            <w:pPr>
              <w:pStyle w:val="GlossEng"/>
              <w:rPr>
                <w:rStyle w:val="ChSmallCaps"/>
              </w:rPr>
            </w:pPr>
            <w:r w:rsidRPr="0099608C">
              <w:rPr>
                <w:rStyle w:val="ChSmallCaps"/>
              </w:rPr>
              <w:t>3sg</w:t>
            </w:r>
          </w:p>
        </w:tc>
        <w:tc>
          <w:tcPr>
            <w:tcW w:w="1007" w:type="dxa"/>
            <w:shd w:val="clear" w:color="auto" w:fill="auto"/>
          </w:tcPr>
          <w:p w14:paraId="7C0B97E9" w14:textId="77777777" w:rsidR="00130064" w:rsidRPr="00C963CD" w:rsidRDefault="00130064" w:rsidP="00130064">
            <w:pPr>
              <w:pStyle w:val="GlossEng"/>
            </w:pPr>
            <w:r>
              <w:t>die</w:t>
            </w:r>
          </w:p>
        </w:tc>
      </w:tr>
    </w:tbl>
    <w:p w14:paraId="367B3545" w14:textId="3DC1CF00" w:rsidR="00130064" w:rsidRDefault="00B7093A" w:rsidP="00130064">
      <w:pPr>
        <w:pStyle w:val="FreeTranslEng"/>
      </w:pPr>
      <w:r>
        <w:t>‘</w:t>
      </w:r>
      <w:r w:rsidR="00130064">
        <w:t xml:space="preserve">(my) father prayed </w:t>
      </w:r>
      <w:r w:rsidR="00130064" w:rsidRPr="007E74A2">
        <w:rPr>
          <w:rStyle w:val="ChBlueBold"/>
        </w:rPr>
        <w:t>that evening</w:t>
      </w:r>
      <w:r w:rsidR="00130064">
        <w:t xml:space="preserve">, and right away in the morning he </w:t>
      </w:r>
      <w:r w:rsidR="002D6615">
        <w:t xml:space="preserve">(the boy) </w:t>
      </w:r>
      <w:r w:rsidR="00130064">
        <w:t>died</w:t>
      </w:r>
      <w:r>
        <w:t>’</w:t>
      </w:r>
      <w:r w:rsidR="00130064">
        <w:t xml:space="preserve"> </w:t>
      </w:r>
      <w:r w:rsidR="00130064" w:rsidRPr="00065A49">
        <w:rPr>
          <w:rStyle w:val="ExampleSource"/>
        </w:rPr>
        <w:t>[081025-009b-Cv.0039]</w:t>
      </w:r>
    </w:p>
    <w:p w14:paraId="2FB76BD6" w14:textId="77777777" w:rsidR="00130064" w:rsidRDefault="00130064" w:rsidP="001C0713">
      <w:pPr>
        <w:pStyle w:val="Body0005after"/>
        <w:rPr>
          <w:lang w:eastAsia="en-US"/>
        </w:rPr>
      </w:pPr>
      <w:r>
        <w:rPr>
          <w:lang w:eastAsia="en-US"/>
        </w:rPr>
        <w:t xml:space="preserve">The </w:t>
      </w:r>
      <w:r>
        <w:t xml:space="preserve">periods-of-the-day </w:t>
      </w:r>
      <w:r>
        <w:rPr>
          <w:lang w:eastAsia="en-US"/>
        </w:rPr>
        <w:t xml:space="preserve">expressions are also used in greetings, as illustrated in </w:t>
      </w:r>
      <w:r>
        <w:rPr>
          <w:lang w:eastAsia="en-US"/>
        </w:rPr>
        <w:fldChar w:fldCharType="begin"/>
      </w:r>
      <w:r>
        <w:rPr>
          <w:lang w:eastAsia="en-US"/>
        </w:rPr>
        <w:instrText xml:space="preserve"> REF _Ref350843319 \h </w:instrText>
      </w:r>
      <w:r>
        <w:rPr>
          <w:lang w:eastAsia="en-US"/>
        </w:rPr>
      </w:r>
      <w:r>
        <w:rPr>
          <w:lang w:eastAsia="en-US"/>
        </w:rPr>
        <w:fldChar w:fldCharType="separate"/>
      </w:r>
      <w:r w:rsidR="00154D81" w:rsidRPr="00F129D3">
        <w:t>(</w:t>
      </w:r>
      <w:r w:rsidR="00154D81">
        <w:rPr>
          <w:noProof/>
        </w:rPr>
        <w:t>75</w:t>
      </w:r>
      <w:r w:rsidR="00154D81" w:rsidRPr="00F129D3">
        <w:t>)</w:t>
      </w:r>
      <w:r>
        <w:rPr>
          <w:lang w:eastAsia="en-US"/>
        </w:rPr>
        <w:fldChar w:fldCharType="end"/>
      </w:r>
      <w:r>
        <w:rPr>
          <w:lang w:eastAsia="en-US"/>
        </w:rPr>
        <w:t xml:space="preserve"> to </w:t>
      </w:r>
      <w:r>
        <w:rPr>
          <w:lang w:eastAsia="en-US"/>
        </w:rPr>
        <w:fldChar w:fldCharType="begin"/>
      </w:r>
      <w:r>
        <w:rPr>
          <w:lang w:eastAsia="en-US"/>
        </w:rPr>
        <w:instrText xml:space="preserve"> REF _Ref350843320 \h </w:instrText>
      </w:r>
      <w:r>
        <w:rPr>
          <w:lang w:eastAsia="en-US"/>
        </w:rPr>
      </w:r>
      <w:r>
        <w:rPr>
          <w:lang w:eastAsia="en-US"/>
        </w:rPr>
        <w:fldChar w:fldCharType="separate"/>
      </w:r>
      <w:r w:rsidR="00154D81" w:rsidRPr="00F129D3">
        <w:t>(</w:t>
      </w:r>
      <w:r w:rsidR="00154D81">
        <w:rPr>
          <w:noProof/>
        </w:rPr>
        <w:t>78</w:t>
      </w:r>
      <w:r w:rsidR="00154D81" w:rsidRPr="00F129D3">
        <w:t>)</w:t>
      </w:r>
      <w:r>
        <w:rPr>
          <w:lang w:eastAsia="en-US"/>
        </w:rPr>
        <w:fldChar w:fldCharType="end"/>
      </w:r>
      <w:r>
        <w:rPr>
          <w:lang w:eastAsia="en-US"/>
        </w:rPr>
        <w:t>.</w:t>
      </w:r>
    </w:p>
    <w:p w14:paraId="2AB0CD6E" w14:textId="77777777" w:rsidR="00130064" w:rsidRDefault="00130064" w:rsidP="00130064">
      <w:pPr>
        <w:pStyle w:val="ExampleTitle"/>
      </w:pPr>
      <w:r>
        <w:t>Usage in greetings</w:t>
      </w:r>
    </w:p>
    <w:tbl>
      <w:tblPr>
        <w:tblW w:w="2967" w:type="dxa"/>
        <w:tblCellMar>
          <w:left w:w="42" w:type="dxa"/>
          <w:right w:w="42" w:type="dxa"/>
        </w:tblCellMar>
        <w:tblLook w:val="01E0" w:firstRow="1" w:lastRow="1" w:firstColumn="1" w:lastColumn="1" w:noHBand="0" w:noVBand="0"/>
      </w:tblPr>
      <w:tblGrid>
        <w:gridCol w:w="709"/>
        <w:gridCol w:w="745"/>
        <w:gridCol w:w="862"/>
        <w:gridCol w:w="651"/>
      </w:tblGrid>
      <w:tr w:rsidR="00130064" w:rsidRPr="003D5284" w14:paraId="7D40DB63" w14:textId="77777777" w:rsidTr="00AC23C4">
        <w:tc>
          <w:tcPr>
            <w:tcW w:w="709" w:type="dxa"/>
            <w:shd w:val="clear" w:color="auto" w:fill="auto"/>
          </w:tcPr>
          <w:p w14:paraId="5BC5C2E3" w14:textId="77777777" w:rsidR="00130064" w:rsidRPr="00F129D3" w:rsidRDefault="00130064" w:rsidP="00130064">
            <w:pPr>
              <w:pStyle w:val="Text"/>
            </w:pPr>
            <w:bookmarkStart w:id="2097" w:name="_Ref350843319"/>
            <w:r w:rsidRPr="00F129D3">
              <w:t>(</w:t>
            </w:r>
            <w:fldSimple w:instr=" SEQ ( \* ARABIC \s 1 ">
              <w:r w:rsidR="00154D81">
                <w:rPr>
                  <w:noProof/>
                </w:rPr>
                <w:t>75</w:t>
              </w:r>
            </w:fldSimple>
            <w:r w:rsidRPr="00F129D3">
              <w:t>)</w:t>
            </w:r>
            <w:bookmarkEnd w:id="2097"/>
          </w:p>
        </w:tc>
        <w:tc>
          <w:tcPr>
            <w:tcW w:w="745" w:type="dxa"/>
            <w:shd w:val="clear" w:color="auto" w:fill="auto"/>
          </w:tcPr>
          <w:p w14:paraId="4CD254B5" w14:textId="77777777" w:rsidR="00130064" w:rsidRPr="00BB3774" w:rsidRDefault="00130064" w:rsidP="00130064">
            <w:pPr>
              <w:pStyle w:val="Text"/>
            </w:pPr>
            <w:r>
              <w:t>slamat</w:t>
            </w:r>
          </w:p>
        </w:tc>
        <w:tc>
          <w:tcPr>
            <w:tcW w:w="862" w:type="dxa"/>
            <w:shd w:val="clear" w:color="auto" w:fill="auto"/>
          </w:tcPr>
          <w:p w14:paraId="3C088037" w14:textId="77777777" w:rsidR="00130064" w:rsidRPr="00C970FF" w:rsidRDefault="00130064" w:rsidP="00130064">
            <w:pPr>
              <w:pStyle w:val="Text"/>
              <w:rPr>
                <w:rStyle w:val="ChBlueBold"/>
              </w:rPr>
            </w:pPr>
            <w:r w:rsidRPr="00C970FF">
              <w:rPr>
                <w:rStyle w:val="ChBlueBold"/>
              </w:rPr>
              <w:t>pagi</w:t>
            </w:r>
          </w:p>
        </w:tc>
        <w:tc>
          <w:tcPr>
            <w:tcW w:w="651" w:type="dxa"/>
            <w:shd w:val="clear" w:color="auto" w:fill="auto"/>
          </w:tcPr>
          <w:p w14:paraId="2D2B9D5E" w14:textId="77777777" w:rsidR="00130064" w:rsidRPr="00BB3774" w:rsidRDefault="00130064" w:rsidP="00130064">
            <w:pPr>
              <w:pStyle w:val="Text"/>
            </w:pPr>
            <w:r>
              <w:t>pak</w:t>
            </w:r>
          </w:p>
        </w:tc>
      </w:tr>
      <w:tr w:rsidR="00130064" w:rsidRPr="003D5284" w14:paraId="4FD55763" w14:textId="77777777" w:rsidTr="00AC23C4">
        <w:tc>
          <w:tcPr>
            <w:tcW w:w="709" w:type="dxa"/>
            <w:shd w:val="clear" w:color="auto" w:fill="auto"/>
          </w:tcPr>
          <w:p w14:paraId="3C2D66AB" w14:textId="77777777" w:rsidR="00130064" w:rsidRPr="00F129D3" w:rsidRDefault="00130064" w:rsidP="00130064">
            <w:pPr>
              <w:pStyle w:val="GlossEng"/>
            </w:pPr>
          </w:p>
        </w:tc>
        <w:tc>
          <w:tcPr>
            <w:tcW w:w="745" w:type="dxa"/>
            <w:shd w:val="clear" w:color="auto" w:fill="auto"/>
          </w:tcPr>
          <w:p w14:paraId="34C871C8" w14:textId="77777777" w:rsidR="00130064" w:rsidRPr="00BB3774" w:rsidRDefault="00130064" w:rsidP="00130064">
            <w:pPr>
              <w:pStyle w:val="GlossEng"/>
            </w:pPr>
            <w:r>
              <w:t>be.safe</w:t>
            </w:r>
          </w:p>
        </w:tc>
        <w:tc>
          <w:tcPr>
            <w:tcW w:w="862" w:type="dxa"/>
            <w:shd w:val="clear" w:color="auto" w:fill="auto"/>
          </w:tcPr>
          <w:p w14:paraId="08C1E053" w14:textId="77777777" w:rsidR="00130064" w:rsidRPr="00BB3774" w:rsidRDefault="00130064" w:rsidP="00130064">
            <w:pPr>
              <w:pStyle w:val="GlossEng"/>
            </w:pPr>
            <w:r>
              <w:t>morning</w:t>
            </w:r>
          </w:p>
        </w:tc>
        <w:tc>
          <w:tcPr>
            <w:tcW w:w="651" w:type="dxa"/>
            <w:shd w:val="clear" w:color="auto" w:fill="auto"/>
          </w:tcPr>
          <w:p w14:paraId="10C77B64" w14:textId="77777777" w:rsidR="00130064" w:rsidRPr="00BB3774" w:rsidRDefault="00130064" w:rsidP="00130064">
            <w:pPr>
              <w:pStyle w:val="GlossEng"/>
            </w:pPr>
            <w:r>
              <w:t>father</w:t>
            </w:r>
          </w:p>
        </w:tc>
      </w:tr>
    </w:tbl>
    <w:p w14:paraId="46864350" w14:textId="47FD4336" w:rsidR="00130064" w:rsidRPr="009E2A1C" w:rsidRDefault="00B7093A" w:rsidP="00130064">
      <w:pPr>
        <w:pStyle w:val="FreeTranslEng"/>
      </w:pPr>
      <w:r>
        <w:t>‘</w:t>
      </w:r>
      <w:r w:rsidR="00130064">
        <w:t xml:space="preserve">good </w:t>
      </w:r>
      <w:r w:rsidR="00130064" w:rsidRPr="00C970FF">
        <w:rPr>
          <w:rStyle w:val="ChBlueBold"/>
        </w:rPr>
        <w:t>morning</w:t>
      </w:r>
      <w:r w:rsidR="00130064">
        <w:t xml:space="preserve"> Sir</w:t>
      </w:r>
      <w:r>
        <w:t>’</w:t>
      </w:r>
      <w:r w:rsidR="00130064">
        <w:t xml:space="preserve"> </w:t>
      </w:r>
      <w:r w:rsidR="00130064" w:rsidRPr="002B7272">
        <w:rPr>
          <w:rStyle w:val="ExampleSource"/>
        </w:rPr>
        <w:t>[080923-011-Cv.0002]</w:t>
      </w:r>
    </w:p>
    <w:tbl>
      <w:tblPr>
        <w:tblW w:w="2822" w:type="dxa"/>
        <w:tblCellMar>
          <w:left w:w="42" w:type="dxa"/>
          <w:right w:w="42" w:type="dxa"/>
        </w:tblCellMar>
        <w:tblLook w:val="01E0" w:firstRow="1" w:lastRow="1" w:firstColumn="1" w:lastColumn="1" w:noHBand="0" w:noVBand="0"/>
      </w:tblPr>
      <w:tblGrid>
        <w:gridCol w:w="709"/>
        <w:gridCol w:w="745"/>
        <w:gridCol w:w="784"/>
        <w:gridCol w:w="584"/>
      </w:tblGrid>
      <w:tr w:rsidR="00130064" w:rsidRPr="00DC49D5" w14:paraId="24B05B13" w14:textId="77777777" w:rsidTr="00AC23C4">
        <w:tc>
          <w:tcPr>
            <w:tcW w:w="709" w:type="dxa"/>
            <w:shd w:val="clear" w:color="auto" w:fill="auto"/>
          </w:tcPr>
          <w:p w14:paraId="27D11F71" w14:textId="77777777" w:rsidR="00130064" w:rsidRPr="00F129D3" w:rsidRDefault="00130064" w:rsidP="00130064">
            <w:pPr>
              <w:pStyle w:val="Text"/>
            </w:pPr>
            <w:r w:rsidRPr="00F129D3">
              <w:t>(</w:t>
            </w:r>
            <w:fldSimple w:instr=" SEQ ( \* ARABIC \s 1 ">
              <w:r w:rsidR="00154D81">
                <w:rPr>
                  <w:noProof/>
                </w:rPr>
                <w:t>76</w:t>
              </w:r>
            </w:fldSimple>
            <w:r w:rsidRPr="00F129D3">
              <w:t>)</w:t>
            </w:r>
          </w:p>
        </w:tc>
        <w:tc>
          <w:tcPr>
            <w:tcW w:w="745" w:type="dxa"/>
            <w:shd w:val="clear" w:color="auto" w:fill="auto"/>
          </w:tcPr>
          <w:p w14:paraId="1CB0018D" w14:textId="77777777" w:rsidR="00130064" w:rsidRPr="00BB3774" w:rsidRDefault="00130064" w:rsidP="00130064">
            <w:pPr>
              <w:pStyle w:val="Text"/>
            </w:pPr>
            <w:r>
              <w:t>slamat</w:t>
            </w:r>
          </w:p>
        </w:tc>
        <w:tc>
          <w:tcPr>
            <w:tcW w:w="784" w:type="dxa"/>
            <w:shd w:val="clear" w:color="auto" w:fill="auto"/>
          </w:tcPr>
          <w:p w14:paraId="27384D59" w14:textId="77777777" w:rsidR="00130064" w:rsidRPr="00C970FF" w:rsidRDefault="00130064" w:rsidP="00130064">
            <w:pPr>
              <w:pStyle w:val="Text"/>
              <w:rPr>
                <w:rStyle w:val="ChBlueBold"/>
              </w:rPr>
            </w:pPr>
            <w:r w:rsidRPr="00C970FF">
              <w:rPr>
                <w:rStyle w:val="ChBlueBold"/>
              </w:rPr>
              <w:t>siang</w:t>
            </w:r>
          </w:p>
        </w:tc>
        <w:tc>
          <w:tcPr>
            <w:tcW w:w="584" w:type="dxa"/>
            <w:shd w:val="clear" w:color="auto" w:fill="auto"/>
          </w:tcPr>
          <w:p w14:paraId="35FC21FB" w14:textId="77777777" w:rsidR="00130064" w:rsidRPr="00BB3774" w:rsidRDefault="00DC49D5" w:rsidP="00130064">
            <w:pPr>
              <w:pStyle w:val="Text"/>
            </w:pPr>
            <w:r>
              <w:t>ana</w:t>
            </w:r>
          </w:p>
        </w:tc>
      </w:tr>
      <w:tr w:rsidR="00130064" w:rsidRPr="00F129D3" w14:paraId="1EFABEB8" w14:textId="77777777" w:rsidTr="00AC23C4">
        <w:tc>
          <w:tcPr>
            <w:tcW w:w="709" w:type="dxa"/>
            <w:shd w:val="clear" w:color="auto" w:fill="auto"/>
          </w:tcPr>
          <w:p w14:paraId="1CA2A6EB" w14:textId="77777777" w:rsidR="00130064" w:rsidRPr="00F129D3" w:rsidRDefault="00130064" w:rsidP="00130064">
            <w:pPr>
              <w:pStyle w:val="GlossEng"/>
            </w:pPr>
          </w:p>
        </w:tc>
        <w:tc>
          <w:tcPr>
            <w:tcW w:w="745" w:type="dxa"/>
            <w:shd w:val="clear" w:color="auto" w:fill="auto"/>
          </w:tcPr>
          <w:p w14:paraId="26EA55FF" w14:textId="77777777" w:rsidR="00130064" w:rsidRPr="00BB3774" w:rsidRDefault="00130064" w:rsidP="00130064">
            <w:pPr>
              <w:pStyle w:val="GlossEng"/>
            </w:pPr>
            <w:r>
              <w:t>be.safe</w:t>
            </w:r>
          </w:p>
        </w:tc>
        <w:tc>
          <w:tcPr>
            <w:tcW w:w="784" w:type="dxa"/>
            <w:shd w:val="clear" w:color="auto" w:fill="auto"/>
          </w:tcPr>
          <w:p w14:paraId="06F1DC33" w14:textId="77777777" w:rsidR="00130064" w:rsidRPr="00BB3774" w:rsidRDefault="00130064" w:rsidP="00130064">
            <w:pPr>
              <w:pStyle w:val="GlossEng"/>
            </w:pPr>
            <w:r>
              <w:t>midday</w:t>
            </w:r>
          </w:p>
        </w:tc>
        <w:tc>
          <w:tcPr>
            <w:tcW w:w="584" w:type="dxa"/>
            <w:shd w:val="clear" w:color="auto" w:fill="auto"/>
          </w:tcPr>
          <w:p w14:paraId="07994BB9" w14:textId="77777777" w:rsidR="00130064" w:rsidRPr="00BB3774" w:rsidRDefault="00130064" w:rsidP="00130064">
            <w:pPr>
              <w:pStyle w:val="GlossEng"/>
            </w:pPr>
            <w:r>
              <w:t>child</w:t>
            </w:r>
          </w:p>
        </w:tc>
      </w:tr>
    </w:tbl>
    <w:p w14:paraId="14734966" w14:textId="00E9EA34" w:rsidR="00130064" w:rsidRPr="002F5FFD" w:rsidRDefault="00B7093A" w:rsidP="00130064">
      <w:pPr>
        <w:pStyle w:val="FreeTranslEng"/>
      </w:pPr>
      <w:r>
        <w:t>‘</w:t>
      </w:r>
      <w:r w:rsidR="00130064">
        <w:t xml:space="preserve">good </w:t>
      </w:r>
      <w:r w:rsidR="00130064" w:rsidRPr="00C970FF">
        <w:rPr>
          <w:rStyle w:val="ChBlueBold"/>
        </w:rPr>
        <w:t>midday</w:t>
      </w:r>
      <w:r w:rsidR="00130064">
        <w:t xml:space="preserve"> child</w:t>
      </w:r>
      <w:r>
        <w:t>’</w:t>
      </w:r>
      <w:r w:rsidR="00130064">
        <w:t xml:space="preserve"> </w:t>
      </w:r>
      <w:r w:rsidR="00130064" w:rsidRPr="002B7272">
        <w:rPr>
          <w:rStyle w:val="ExampleSource"/>
        </w:rPr>
        <w:t>[080922-001a-CvPh.1260]</w:t>
      </w:r>
    </w:p>
    <w:tbl>
      <w:tblPr>
        <w:tblW w:w="3012" w:type="dxa"/>
        <w:tblCellMar>
          <w:left w:w="42" w:type="dxa"/>
          <w:right w:w="42" w:type="dxa"/>
        </w:tblCellMar>
        <w:tblLook w:val="01E0" w:firstRow="1" w:lastRow="1" w:firstColumn="1" w:lastColumn="1" w:noHBand="0" w:noVBand="0"/>
      </w:tblPr>
      <w:tblGrid>
        <w:gridCol w:w="709"/>
        <w:gridCol w:w="745"/>
        <w:gridCol w:w="951"/>
        <w:gridCol w:w="607"/>
      </w:tblGrid>
      <w:tr w:rsidR="00130064" w:rsidRPr="00F129D3" w14:paraId="224DA392" w14:textId="77777777" w:rsidTr="00AC23C4">
        <w:tc>
          <w:tcPr>
            <w:tcW w:w="709" w:type="dxa"/>
            <w:shd w:val="clear" w:color="auto" w:fill="auto"/>
          </w:tcPr>
          <w:p w14:paraId="25D39C82" w14:textId="77777777" w:rsidR="00130064" w:rsidRPr="00F129D3" w:rsidRDefault="00130064" w:rsidP="00130064">
            <w:pPr>
              <w:pStyle w:val="Text"/>
            </w:pPr>
            <w:r w:rsidRPr="00F129D3">
              <w:t>(</w:t>
            </w:r>
            <w:fldSimple w:instr=" SEQ ( \* ARABIC \s 1 ">
              <w:r w:rsidR="00154D81">
                <w:rPr>
                  <w:noProof/>
                </w:rPr>
                <w:t>77</w:t>
              </w:r>
            </w:fldSimple>
            <w:r w:rsidRPr="00F129D3">
              <w:t>)</w:t>
            </w:r>
          </w:p>
        </w:tc>
        <w:tc>
          <w:tcPr>
            <w:tcW w:w="745" w:type="dxa"/>
            <w:shd w:val="clear" w:color="auto" w:fill="auto"/>
          </w:tcPr>
          <w:p w14:paraId="4227E185" w14:textId="77777777" w:rsidR="00130064" w:rsidRPr="00BB3774" w:rsidRDefault="00130064" w:rsidP="00130064">
            <w:pPr>
              <w:pStyle w:val="Text"/>
            </w:pPr>
            <w:r>
              <w:t>slamat</w:t>
            </w:r>
          </w:p>
        </w:tc>
        <w:tc>
          <w:tcPr>
            <w:tcW w:w="951" w:type="dxa"/>
            <w:shd w:val="clear" w:color="auto" w:fill="auto"/>
          </w:tcPr>
          <w:p w14:paraId="0F03914C" w14:textId="77777777" w:rsidR="00130064" w:rsidRPr="00C970FF" w:rsidRDefault="00130064" w:rsidP="00130064">
            <w:pPr>
              <w:pStyle w:val="Text"/>
              <w:rPr>
                <w:rStyle w:val="ChBlueBold"/>
              </w:rPr>
            </w:pPr>
            <w:r w:rsidRPr="00C970FF">
              <w:rPr>
                <w:rStyle w:val="ChBlueBold"/>
              </w:rPr>
              <w:t>sore</w:t>
            </w:r>
          </w:p>
        </w:tc>
        <w:tc>
          <w:tcPr>
            <w:tcW w:w="607" w:type="dxa"/>
            <w:shd w:val="clear" w:color="auto" w:fill="auto"/>
          </w:tcPr>
          <w:p w14:paraId="16E9CC41" w14:textId="77777777" w:rsidR="00130064" w:rsidRPr="00BB3774" w:rsidRDefault="00130064" w:rsidP="00130064">
            <w:pPr>
              <w:pStyle w:val="Text"/>
            </w:pPr>
            <w:r>
              <w:t>smua</w:t>
            </w:r>
          </w:p>
        </w:tc>
      </w:tr>
      <w:tr w:rsidR="00130064" w:rsidRPr="00F129D3" w14:paraId="273CDF3B" w14:textId="77777777" w:rsidTr="00AC23C4">
        <w:tc>
          <w:tcPr>
            <w:tcW w:w="709" w:type="dxa"/>
            <w:shd w:val="clear" w:color="auto" w:fill="auto"/>
          </w:tcPr>
          <w:p w14:paraId="1788D63B" w14:textId="77777777" w:rsidR="00130064" w:rsidRPr="00F129D3" w:rsidRDefault="00130064" w:rsidP="00130064">
            <w:pPr>
              <w:pStyle w:val="GlossEng"/>
            </w:pPr>
          </w:p>
        </w:tc>
        <w:tc>
          <w:tcPr>
            <w:tcW w:w="745" w:type="dxa"/>
            <w:shd w:val="clear" w:color="auto" w:fill="auto"/>
          </w:tcPr>
          <w:p w14:paraId="778F6621" w14:textId="77777777" w:rsidR="00130064" w:rsidRPr="00BB3774" w:rsidRDefault="00130064" w:rsidP="00130064">
            <w:pPr>
              <w:pStyle w:val="GlossEng"/>
            </w:pPr>
            <w:r>
              <w:t>be.safe</w:t>
            </w:r>
          </w:p>
        </w:tc>
        <w:tc>
          <w:tcPr>
            <w:tcW w:w="951" w:type="dxa"/>
            <w:shd w:val="clear" w:color="auto" w:fill="auto"/>
          </w:tcPr>
          <w:p w14:paraId="534DF1E1" w14:textId="77777777" w:rsidR="00130064" w:rsidRPr="00BB3774" w:rsidRDefault="00130064" w:rsidP="00130064">
            <w:pPr>
              <w:pStyle w:val="GlossEng"/>
            </w:pPr>
            <w:r>
              <w:t>afternoon</w:t>
            </w:r>
          </w:p>
        </w:tc>
        <w:tc>
          <w:tcPr>
            <w:tcW w:w="607" w:type="dxa"/>
            <w:shd w:val="clear" w:color="auto" w:fill="auto"/>
          </w:tcPr>
          <w:p w14:paraId="7045222C" w14:textId="77777777" w:rsidR="00130064" w:rsidRPr="00BB3774" w:rsidRDefault="00130064" w:rsidP="00130064">
            <w:pPr>
              <w:pStyle w:val="GlossEng"/>
            </w:pPr>
            <w:r>
              <w:t>all</w:t>
            </w:r>
          </w:p>
        </w:tc>
      </w:tr>
    </w:tbl>
    <w:p w14:paraId="654CADFA" w14:textId="296C93CD" w:rsidR="00130064" w:rsidRPr="002F5FFD" w:rsidRDefault="00B7093A" w:rsidP="00130064">
      <w:pPr>
        <w:pStyle w:val="FreeTranslEng"/>
      </w:pPr>
      <w:r>
        <w:t>‘</w:t>
      </w:r>
      <w:r w:rsidR="00130064">
        <w:t xml:space="preserve">good </w:t>
      </w:r>
      <w:r w:rsidR="00130064" w:rsidRPr="00C970FF">
        <w:rPr>
          <w:rStyle w:val="ChBlueBold"/>
        </w:rPr>
        <w:t>afternoon</w:t>
      </w:r>
      <w:r w:rsidR="00130064">
        <w:t xml:space="preserve"> you all</w:t>
      </w:r>
      <w:r>
        <w:t>’</w:t>
      </w:r>
      <w:r w:rsidR="00130064">
        <w:t xml:space="preserve"> </w:t>
      </w:r>
      <w:r w:rsidR="00130064" w:rsidRPr="002B7272">
        <w:rPr>
          <w:rStyle w:val="ExampleSource"/>
        </w:rPr>
        <w:t>[081110-002-Cv.0001]</w:t>
      </w:r>
    </w:p>
    <w:tbl>
      <w:tblPr>
        <w:tblW w:w="3640" w:type="dxa"/>
        <w:tblCellMar>
          <w:left w:w="42" w:type="dxa"/>
          <w:right w:w="42" w:type="dxa"/>
        </w:tblCellMar>
        <w:tblLook w:val="01E0" w:firstRow="1" w:lastRow="1" w:firstColumn="1" w:lastColumn="1" w:noHBand="0" w:noVBand="0"/>
      </w:tblPr>
      <w:tblGrid>
        <w:gridCol w:w="709"/>
        <w:gridCol w:w="745"/>
        <w:gridCol w:w="729"/>
        <w:gridCol w:w="651"/>
        <w:gridCol w:w="806"/>
      </w:tblGrid>
      <w:tr w:rsidR="00AC23C4" w:rsidRPr="005C09BB" w14:paraId="7058761B" w14:textId="77777777" w:rsidTr="00AC23C4">
        <w:tc>
          <w:tcPr>
            <w:tcW w:w="709" w:type="dxa"/>
            <w:shd w:val="clear" w:color="auto" w:fill="auto"/>
          </w:tcPr>
          <w:p w14:paraId="49BB3DF7" w14:textId="77777777" w:rsidR="00130064" w:rsidRPr="00F129D3" w:rsidRDefault="00130064" w:rsidP="00130064">
            <w:pPr>
              <w:pStyle w:val="Text"/>
            </w:pPr>
            <w:bookmarkStart w:id="2098" w:name="_Ref350843320"/>
            <w:r w:rsidRPr="00F129D3">
              <w:lastRenderedPageBreak/>
              <w:t>(</w:t>
            </w:r>
            <w:fldSimple w:instr=" SEQ ( \* ARABIC \s 1 ">
              <w:r w:rsidR="00154D81">
                <w:rPr>
                  <w:noProof/>
                </w:rPr>
                <w:t>78</w:t>
              </w:r>
            </w:fldSimple>
            <w:r w:rsidRPr="00F129D3">
              <w:t>)</w:t>
            </w:r>
            <w:bookmarkEnd w:id="2098"/>
          </w:p>
        </w:tc>
        <w:tc>
          <w:tcPr>
            <w:tcW w:w="745" w:type="dxa"/>
            <w:shd w:val="clear" w:color="auto" w:fill="auto"/>
          </w:tcPr>
          <w:p w14:paraId="2F450705" w14:textId="77777777" w:rsidR="00130064" w:rsidRPr="00BB3774" w:rsidRDefault="00130064" w:rsidP="00130064">
            <w:pPr>
              <w:pStyle w:val="Text"/>
            </w:pPr>
            <w:r>
              <w:t>slamat</w:t>
            </w:r>
          </w:p>
        </w:tc>
        <w:tc>
          <w:tcPr>
            <w:tcW w:w="729" w:type="dxa"/>
            <w:shd w:val="clear" w:color="auto" w:fill="auto"/>
          </w:tcPr>
          <w:p w14:paraId="062B1FF0" w14:textId="77777777" w:rsidR="00130064" w:rsidRPr="00C970FF" w:rsidRDefault="00130064" w:rsidP="00130064">
            <w:pPr>
              <w:pStyle w:val="Text"/>
              <w:rPr>
                <w:rStyle w:val="ChBlueBold"/>
              </w:rPr>
            </w:pPr>
            <w:r w:rsidRPr="00C970FF">
              <w:rPr>
                <w:rStyle w:val="ChBlueBold"/>
              </w:rPr>
              <w:t>malam</w:t>
            </w:r>
          </w:p>
        </w:tc>
        <w:tc>
          <w:tcPr>
            <w:tcW w:w="651" w:type="dxa"/>
            <w:shd w:val="clear" w:color="auto" w:fill="auto"/>
          </w:tcPr>
          <w:p w14:paraId="3F74FADA" w14:textId="77777777" w:rsidR="00130064" w:rsidRDefault="00130064" w:rsidP="00130064">
            <w:pPr>
              <w:pStyle w:val="Text"/>
            </w:pPr>
            <w:r>
              <w:t>pak</w:t>
            </w:r>
          </w:p>
        </w:tc>
        <w:tc>
          <w:tcPr>
            <w:tcW w:w="806" w:type="dxa"/>
            <w:shd w:val="clear" w:color="auto" w:fill="auto"/>
          </w:tcPr>
          <w:p w14:paraId="05C84DAC" w14:textId="77777777" w:rsidR="00130064" w:rsidRPr="005C09BB" w:rsidRDefault="00130064" w:rsidP="00130064">
            <w:pPr>
              <w:pStyle w:val="Text"/>
            </w:pPr>
            <w:r w:rsidRPr="005C09BB">
              <w:t>pendeta</w:t>
            </w:r>
          </w:p>
        </w:tc>
      </w:tr>
      <w:tr w:rsidR="00AC23C4" w:rsidRPr="00F129D3" w14:paraId="78862120" w14:textId="77777777" w:rsidTr="00AC23C4">
        <w:tc>
          <w:tcPr>
            <w:tcW w:w="709" w:type="dxa"/>
            <w:shd w:val="clear" w:color="auto" w:fill="auto"/>
          </w:tcPr>
          <w:p w14:paraId="0CB7D39C" w14:textId="77777777" w:rsidR="00130064" w:rsidRPr="00F129D3" w:rsidRDefault="00130064" w:rsidP="00130064">
            <w:pPr>
              <w:pStyle w:val="GlossEng"/>
            </w:pPr>
          </w:p>
        </w:tc>
        <w:tc>
          <w:tcPr>
            <w:tcW w:w="745" w:type="dxa"/>
            <w:shd w:val="clear" w:color="auto" w:fill="auto"/>
          </w:tcPr>
          <w:p w14:paraId="033DCD6F" w14:textId="77777777" w:rsidR="00130064" w:rsidRPr="00BB3774" w:rsidRDefault="00130064" w:rsidP="00130064">
            <w:pPr>
              <w:pStyle w:val="GlossEng"/>
            </w:pPr>
            <w:r>
              <w:t>be.safe</w:t>
            </w:r>
          </w:p>
        </w:tc>
        <w:tc>
          <w:tcPr>
            <w:tcW w:w="729" w:type="dxa"/>
            <w:shd w:val="clear" w:color="auto" w:fill="auto"/>
          </w:tcPr>
          <w:p w14:paraId="74FED2EB" w14:textId="77777777" w:rsidR="00130064" w:rsidRPr="00BB3774" w:rsidRDefault="00130064" w:rsidP="00130064">
            <w:pPr>
              <w:pStyle w:val="GlossEng"/>
            </w:pPr>
            <w:r>
              <w:t>night</w:t>
            </w:r>
          </w:p>
        </w:tc>
        <w:tc>
          <w:tcPr>
            <w:tcW w:w="651" w:type="dxa"/>
            <w:shd w:val="clear" w:color="auto" w:fill="auto"/>
          </w:tcPr>
          <w:p w14:paraId="6EEE7908" w14:textId="77777777" w:rsidR="00130064" w:rsidRDefault="00130064" w:rsidP="00130064">
            <w:pPr>
              <w:pStyle w:val="GlossEng"/>
            </w:pPr>
            <w:r>
              <w:t>father</w:t>
            </w:r>
          </w:p>
        </w:tc>
        <w:tc>
          <w:tcPr>
            <w:tcW w:w="806" w:type="dxa"/>
            <w:shd w:val="clear" w:color="auto" w:fill="auto"/>
          </w:tcPr>
          <w:p w14:paraId="4DA61BD2" w14:textId="77777777" w:rsidR="00130064" w:rsidRPr="00BB3774" w:rsidRDefault="00130064" w:rsidP="00130064">
            <w:pPr>
              <w:pStyle w:val="GlossEng"/>
            </w:pPr>
            <w:r>
              <w:t>pastor</w:t>
            </w:r>
          </w:p>
        </w:tc>
      </w:tr>
    </w:tbl>
    <w:p w14:paraId="4CB1C0A9" w14:textId="391B74D1" w:rsidR="00130064" w:rsidRPr="002F5FFD" w:rsidRDefault="00B7093A" w:rsidP="00130064">
      <w:pPr>
        <w:pStyle w:val="FreeTranslEng15pt"/>
      </w:pPr>
      <w:r>
        <w:t>‘</w:t>
      </w:r>
      <w:r w:rsidR="00130064">
        <w:t xml:space="preserve">good </w:t>
      </w:r>
      <w:r w:rsidR="00130064" w:rsidRPr="00C970FF">
        <w:rPr>
          <w:rStyle w:val="ChBlueBold"/>
        </w:rPr>
        <w:t>evening</w:t>
      </w:r>
      <w:r w:rsidR="00130064">
        <w:t xml:space="preserve"> Mr. Pastor</w:t>
      </w:r>
      <w:r>
        <w:t>’</w:t>
      </w:r>
      <w:r w:rsidR="00130064">
        <w:t xml:space="preserve"> </w:t>
      </w:r>
      <w:r w:rsidR="00130064" w:rsidRPr="002B7272">
        <w:rPr>
          <w:rStyle w:val="ExampleSource"/>
        </w:rPr>
        <w:t>[080925-003-Cv.0240]</w:t>
      </w:r>
    </w:p>
    <w:p w14:paraId="5A38ECEF" w14:textId="77777777" w:rsidR="00130064" w:rsidRDefault="00130064" w:rsidP="00130064">
      <w:pPr>
        <w:pStyle w:val="Heading4"/>
      </w:pPr>
      <w:bookmarkStart w:id="2099" w:name="_Ref350878935"/>
      <w:bookmarkStart w:id="2100" w:name="_Toc367531136"/>
      <w:r>
        <w:t>Days of the week and months of the year</w:t>
      </w:r>
      <w:bookmarkEnd w:id="2099"/>
      <w:bookmarkEnd w:id="2100"/>
    </w:p>
    <w:p w14:paraId="54E668FC" w14:textId="77777777" w:rsidR="00130064" w:rsidRDefault="00130064" w:rsidP="001C0713">
      <w:pPr>
        <w:pStyle w:val="Body0005after"/>
      </w:pPr>
      <w:r>
        <w:t xml:space="preserve">The seven days of the week and the twelve months of the year are listed in </w:t>
      </w:r>
      <w:r>
        <w:fldChar w:fldCharType="begin"/>
      </w:r>
      <w:r>
        <w:instrText xml:space="preserve"> REF _Ref350790222 \h </w:instrText>
      </w:r>
      <w:r>
        <w:fldChar w:fldCharType="separate"/>
      </w:r>
      <w:r w:rsidR="00154D81" w:rsidRPr="007A0BC8">
        <w:t xml:space="preserve">Table </w:t>
      </w:r>
      <w:r w:rsidR="00154D81">
        <w:rPr>
          <w:noProof/>
          <w:cs/>
        </w:rPr>
        <w:t>‎</w:t>
      </w:r>
      <w:r w:rsidR="00154D81">
        <w:rPr>
          <w:noProof/>
        </w:rPr>
        <w:t>5</w:t>
      </w:r>
      <w:r w:rsidR="00154D81">
        <w:t>.</w:t>
      </w:r>
      <w:r w:rsidR="00154D81">
        <w:rPr>
          <w:noProof/>
        </w:rPr>
        <w:t>8</w:t>
      </w:r>
      <w:r>
        <w:fldChar w:fldCharType="end"/>
      </w:r>
      <w:r>
        <w:t>.</w:t>
      </w:r>
    </w:p>
    <w:p w14:paraId="2656756C" w14:textId="77777777" w:rsidR="00130064" w:rsidRDefault="00130064" w:rsidP="00130064">
      <w:pPr>
        <w:pStyle w:val="Caption"/>
      </w:pPr>
      <w:bookmarkStart w:id="2101" w:name="_Ref350790222"/>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8</w:t>
        </w:r>
      </w:fldSimple>
      <w:bookmarkEnd w:id="2101"/>
      <w:r w:rsidRPr="007A0BC8">
        <w:t>:</w:t>
      </w:r>
      <w:r w:rsidRPr="007A0BC8">
        <w:tab/>
      </w:r>
      <w:r>
        <w:t>Days of the week and months of the year</w:t>
      </w:r>
    </w:p>
    <w:tbl>
      <w:tblPr>
        <w:tblW w:w="0" w:type="auto"/>
        <w:tblInd w:w="170" w:type="dxa"/>
        <w:tblBorders>
          <w:bottom w:val="single" w:sz="4" w:space="0" w:color="auto"/>
        </w:tblBorders>
        <w:tblLayout w:type="fixed"/>
        <w:tblLook w:val="01E0" w:firstRow="1" w:lastRow="1" w:firstColumn="1" w:lastColumn="1" w:noHBand="0" w:noVBand="0"/>
      </w:tblPr>
      <w:tblGrid>
        <w:gridCol w:w="1021"/>
        <w:gridCol w:w="1304"/>
        <w:gridCol w:w="1134"/>
        <w:gridCol w:w="1304"/>
      </w:tblGrid>
      <w:tr w:rsidR="00130064" w:rsidRPr="00AC23C4" w14:paraId="7B3DC334" w14:textId="77777777" w:rsidTr="00F72982">
        <w:tc>
          <w:tcPr>
            <w:tcW w:w="4763" w:type="dxa"/>
            <w:gridSpan w:val="4"/>
            <w:tcBorders>
              <w:top w:val="single" w:sz="4" w:space="0" w:color="auto"/>
              <w:bottom w:val="single" w:sz="4" w:space="0" w:color="auto"/>
            </w:tcBorders>
            <w:shd w:val="clear" w:color="auto" w:fill="auto"/>
          </w:tcPr>
          <w:p w14:paraId="5DE37CF6" w14:textId="77777777" w:rsidR="00130064" w:rsidRPr="004A3B4D" w:rsidRDefault="00130064" w:rsidP="00130064">
            <w:pPr>
              <w:pStyle w:val="TableHd"/>
            </w:pPr>
            <w:r>
              <w:t>Days of the week</w:t>
            </w:r>
          </w:p>
        </w:tc>
      </w:tr>
      <w:tr w:rsidR="00AC23C4" w:rsidRPr="004A3B4D" w14:paraId="7A833979" w14:textId="77777777" w:rsidTr="00F72982">
        <w:tc>
          <w:tcPr>
            <w:tcW w:w="1021" w:type="dxa"/>
            <w:tcBorders>
              <w:top w:val="single" w:sz="4" w:space="0" w:color="auto"/>
              <w:bottom w:val="single" w:sz="4" w:space="0" w:color="auto"/>
            </w:tcBorders>
            <w:shd w:val="clear" w:color="auto" w:fill="auto"/>
          </w:tcPr>
          <w:p w14:paraId="0B7699EE" w14:textId="77777777" w:rsidR="00130064" w:rsidRPr="004A3B4D" w:rsidRDefault="00130064" w:rsidP="00130064">
            <w:pPr>
              <w:pStyle w:val="TableCell0-3Center"/>
            </w:pPr>
            <w:r w:rsidRPr="004A3B4D">
              <w:t>Item</w:t>
            </w:r>
          </w:p>
        </w:tc>
        <w:tc>
          <w:tcPr>
            <w:tcW w:w="1304" w:type="dxa"/>
            <w:tcBorders>
              <w:top w:val="single" w:sz="4" w:space="0" w:color="auto"/>
              <w:bottom w:val="single" w:sz="4" w:space="0" w:color="auto"/>
              <w:right w:val="single" w:sz="4" w:space="0" w:color="auto"/>
            </w:tcBorders>
            <w:shd w:val="clear" w:color="auto" w:fill="auto"/>
          </w:tcPr>
          <w:p w14:paraId="5FFBF2A3" w14:textId="77777777" w:rsidR="00130064" w:rsidRPr="004A3B4D" w:rsidRDefault="00130064" w:rsidP="00130064">
            <w:pPr>
              <w:pStyle w:val="TableCell0-3Center"/>
            </w:pPr>
            <w:r w:rsidRPr="004A3B4D">
              <w:t>Gloss</w:t>
            </w:r>
          </w:p>
        </w:tc>
        <w:tc>
          <w:tcPr>
            <w:tcW w:w="1134" w:type="dxa"/>
            <w:tcBorders>
              <w:top w:val="single" w:sz="4" w:space="0" w:color="auto"/>
              <w:left w:val="single" w:sz="4" w:space="0" w:color="auto"/>
              <w:bottom w:val="single" w:sz="4" w:space="0" w:color="auto"/>
            </w:tcBorders>
            <w:shd w:val="clear" w:color="auto" w:fill="auto"/>
          </w:tcPr>
          <w:p w14:paraId="5F983360" w14:textId="77777777" w:rsidR="00130064" w:rsidRPr="004A3B4D" w:rsidRDefault="00130064" w:rsidP="00130064">
            <w:pPr>
              <w:pStyle w:val="TableCell0-3Center"/>
            </w:pPr>
            <w:r w:rsidRPr="004A3B4D">
              <w:t>Item</w:t>
            </w:r>
          </w:p>
        </w:tc>
        <w:tc>
          <w:tcPr>
            <w:tcW w:w="1304" w:type="dxa"/>
            <w:tcBorders>
              <w:top w:val="single" w:sz="4" w:space="0" w:color="auto"/>
              <w:bottom w:val="single" w:sz="4" w:space="0" w:color="auto"/>
            </w:tcBorders>
            <w:shd w:val="clear" w:color="auto" w:fill="auto"/>
          </w:tcPr>
          <w:p w14:paraId="6CF7D3BF" w14:textId="77777777" w:rsidR="00130064" w:rsidRPr="004A3B4D" w:rsidRDefault="00130064" w:rsidP="00130064">
            <w:pPr>
              <w:pStyle w:val="TableCell0-3Center"/>
            </w:pPr>
            <w:r w:rsidRPr="004A3B4D">
              <w:t>Gloss</w:t>
            </w:r>
          </w:p>
        </w:tc>
      </w:tr>
      <w:tr w:rsidR="00AC23C4" w:rsidRPr="004A3B4D" w14:paraId="07C1C661" w14:textId="77777777" w:rsidTr="00F72982">
        <w:tc>
          <w:tcPr>
            <w:tcW w:w="1021" w:type="dxa"/>
            <w:tcBorders>
              <w:top w:val="single" w:sz="4" w:space="0" w:color="auto"/>
            </w:tcBorders>
            <w:shd w:val="clear" w:color="auto" w:fill="auto"/>
          </w:tcPr>
          <w:p w14:paraId="1740D72A" w14:textId="107DD42B" w:rsidR="00130064" w:rsidRPr="004A3B4D" w:rsidRDefault="00130064" w:rsidP="00130064">
            <w:pPr>
              <w:pStyle w:val="TableCell2-0"/>
              <w:rPr>
                <w:rStyle w:val="ChItalBold"/>
              </w:rPr>
            </w:pPr>
            <w:r w:rsidRPr="004A3B4D">
              <w:rPr>
                <w:rStyle w:val="ChItalBold"/>
              </w:rPr>
              <w:t>senin</w:t>
            </w:r>
            <w:r w:rsidR="001C753E">
              <w:rPr>
                <w:rStyle w:val="ChItalBold"/>
              </w:rPr>
              <w:t>g</w:t>
            </w:r>
          </w:p>
        </w:tc>
        <w:tc>
          <w:tcPr>
            <w:tcW w:w="1304" w:type="dxa"/>
            <w:tcBorders>
              <w:top w:val="single" w:sz="4" w:space="0" w:color="auto"/>
              <w:right w:val="single" w:sz="4" w:space="0" w:color="auto"/>
            </w:tcBorders>
            <w:shd w:val="clear" w:color="auto" w:fill="auto"/>
          </w:tcPr>
          <w:p w14:paraId="2D8B11A5" w14:textId="7C094D43" w:rsidR="00130064" w:rsidRPr="004A3B4D" w:rsidRDefault="00B7093A" w:rsidP="00130064">
            <w:pPr>
              <w:pStyle w:val="TableCell2-0"/>
            </w:pPr>
            <w:r>
              <w:t>‘</w:t>
            </w:r>
            <w:r w:rsidR="00130064" w:rsidRPr="004A3B4D">
              <w:t>Monday</w:t>
            </w:r>
            <w:r>
              <w:t>’</w:t>
            </w:r>
          </w:p>
        </w:tc>
        <w:tc>
          <w:tcPr>
            <w:tcW w:w="1134" w:type="dxa"/>
            <w:tcBorders>
              <w:top w:val="single" w:sz="4" w:space="0" w:color="auto"/>
              <w:left w:val="single" w:sz="4" w:space="0" w:color="auto"/>
            </w:tcBorders>
            <w:shd w:val="clear" w:color="auto" w:fill="auto"/>
          </w:tcPr>
          <w:p w14:paraId="4B30A0F0" w14:textId="77777777" w:rsidR="00130064" w:rsidRPr="004A3B4D" w:rsidRDefault="00130064" w:rsidP="00130064">
            <w:pPr>
              <w:pStyle w:val="TableCell2-0"/>
              <w:rPr>
                <w:rStyle w:val="ChItalBold"/>
              </w:rPr>
            </w:pPr>
            <w:r>
              <w:rPr>
                <w:rStyle w:val="ChItalBold"/>
              </w:rPr>
              <w:t>jumat</w:t>
            </w:r>
          </w:p>
        </w:tc>
        <w:tc>
          <w:tcPr>
            <w:tcW w:w="1304" w:type="dxa"/>
            <w:tcBorders>
              <w:top w:val="single" w:sz="4" w:space="0" w:color="auto"/>
            </w:tcBorders>
            <w:shd w:val="clear" w:color="auto" w:fill="auto"/>
          </w:tcPr>
          <w:p w14:paraId="239AE14B" w14:textId="73EFB3B3" w:rsidR="00130064" w:rsidRPr="004A3B4D" w:rsidRDefault="00B7093A" w:rsidP="00130064">
            <w:pPr>
              <w:pStyle w:val="TableCell2-0"/>
            </w:pPr>
            <w:r>
              <w:t>‘</w:t>
            </w:r>
            <w:r w:rsidR="00130064">
              <w:t>Friday</w:t>
            </w:r>
            <w:r>
              <w:t>’</w:t>
            </w:r>
          </w:p>
        </w:tc>
      </w:tr>
      <w:tr w:rsidR="00AC23C4" w:rsidRPr="004A3B4D" w14:paraId="5F67A17E" w14:textId="77777777" w:rsidTr="00F72982">
        <w:tc>
          <w:tcPr>
            <w:tcW w:w="1021" w:type="dxa"/>
            <w:shd w:val="clear" w:color="auto" w:fill="auto"/>
          </w:tcPr>
          <w:p w14:paraId="2FE41955" w14:textId="77777777" w:rsidR="00130064" w:rsidRPr="004A3B4D" w:rsidRDefault="00130064" w:rsidP="00130064">
            <w:pPr>
              <w:pStyle w:val="O0Nwnext"/>
              <w:rPr>
                <w:rStyle w:val="ChItalBold"/>
              </w:rPr>
            </w:pPr>
            <w:r>
              <w:rPr>
                <w:rStyle w:val="ChItalBold"/>
              </w:rPr>
              <w:t>s</w:t>
            </w:r>
            <w:r w:rsidRPr="004A3B4D">
              <w:rPr>
                <w:rStyle w:val="ChItalBold"/>
              </w:rPr>
              <w:t>lasa</w:t>
            </w:r>
          </w:p>
        </w:tc>
        <w:tc>
          <w:tcPr>
            <w:tcW w:w="1304" w:type="dxa"/>
            <w:tcBorders>
              <w:right w:val="single" w:sz="4" w:space="0" w:color="auto"/>
            </w:tcBorders>
            <w:shd w:val="clear" w:color="auto" w:fill="auto"/>
          </w:tcPr>
          <w:p w14:paraId="5CAC9E28" w14:textId="1980B346" w:rsidR="00130064" w:rsidRPr="004A3B4D" w:rsidRDefault="00B7093A" w:rsidP="00130064">
            <w:pPr>
              <w:pStyle w:val="O0Nwnext"/>
            </w:pPr>
            <w:r>
              <w:t>‘</w:t>
            </w:r>
            <w:r w:rsidR="00130064" w:rsidRPr="004A3B4D">
              <w:t>Tuesday</w:t>
            </w:r>
            <w:r>
              <w:t>’</w:t>
            </w:r>
          </w:p>
        </w:tc>
        <w:tc>
          <w:tcPr>
            <w:tcW w:w="1134" w:type="dxa"/>
            <w:tcBorders>
              <w:left w:val="single" w:sz="4" w:space="0" w:color="auto"/>
            </w:tcBorders>
            <w:shd w:val="clear" w:color="auto" w:fill="auto"/>
          </w:tcPr>
          <w:p w14:paraId="653C3AEC" w14:textId="77777777" w:rsidR="00130064" w:rsidRPr="004A3B4D" w:rsidRDefault="00130064" w:rsidP="00130064">
            <w:pPr>
              <w:pStyle w:val="O0Nwnext"/>
              <w:rPr>
                <w:rStyle w:val="ChItalBold"/>
              </w:rPr>
            </w:pPr>
            <w:r>
              <w:rPr>
                <w:rStyle w:val="ChItalBold"/>
              </w:rPr>
              <w:t>sap</w:t>
            </w:r>
            <w:r w:rsidRPr="004A3B4D">
              <w:rPr>
                <w:rStyle w:val="ChItalBold"/>
              </w:rPr>
              <w:t>tu</w:t>
            </w:r>
          </w:p>
        </w:tc>
        <w:tc>
          <w:tcPr>
            <w:tcW w:w="1304" w:type="dxa"/>
            <w:shd w:val="clear" w:color="auto" w:fill="auto"/>
          </w:tcPr>
          <w:p w14:paraId="52AD5A22" w14:textId="42AC0C3D" w:rsidR="00130064" w:rsidRPr="004A3B4D" w:rsidRDefault="00B7093A" w:rsidP="00130064">
            <w:pPr>
              <w:pStyle w:val="O0Nwnext"/>
            </w:pPr>
            <w:r>
              <w:t>‘</w:t>
            </w:r>
            <w:r w:rsidR="00130064" w:rsidRPr="004A3B4D">
              <w:t>Saturday</w:t>
            </w:r>
            <w:r>
              <w:t>’</w:t>
            </w:r>
          </w:p>
        </w:tc>
      </w:tr>
      <w:tr w:rsidR="00AC23C4" w:rsidRPr="004A3B4D" w14:paraId="28CF89BD" w14:textId="77777777" w:rsidTr="00F72982">
        <w:tc>
          <w:tcPr>
            <w:tcW w:w="1021" w:type="dxa"/>
            <w:shd w:val="clear" w:color="auto" w:fill="auto"/>
          </w:tcPr>
          <w:p w14:paraId="25AB4221" w14:textId="77777777" w:rsidR="00130064" w:rsidRPr="004A3B4D" w:rsidRDefault="00130064" w:rsidP="00130064">
            <w:pPr>
              <w:pStyle w:val="O0Nwnext"/>
              <w:rPr>
                <w:rStyle w:val="ChItalBold"/>
              </w:rPr>
            </w:pPr>
            <w:r w:rsidRPr="004A3B4D">
              <w:rPr>
                <w:rStyle w:val="ChItalBold"/>
              </w:rPr>
              <w:t>rabu</w:t>
            </w:r>
          </w:p>
        </w:tc>
        <w:tc>
          <w:tcPr>
            <w:tcW w:w="1304" w:type="dxa"/>
            <w:tcBorders>
              <w:right w:val="single" w:sz="4" w:space="0" w:color="auto"/>
            </w:tcBorders>
            <w:shd w:val="clear" w:color="auto" w:fill="auto"/>
          </w:tcPr>
          <w:p w14:paraId="3614C049" w14:textId="075C951B" w:rsidR="00130064" w:rsidRPr="004A3B4D" w:rsidRDefault="00B7093A" w:rsidP="00130064">
            <w:pPr>
              <w:pStyle w:val="O0Nwnext"/>
            </w:pPr>
            <w:r>
              <w:t>‘</w:t>
            </w:r>
            <w:r w:rsidR="00130064" w:rsidRPr="004A3B4D">
              <w:t>Wednesday</w:t>
            </w:r>
            <w:r>
              <w:t>’</w:t>
            </w:r>
          </w:p>
        </w:tc>
        <w:tc>
          <w:tcPr>
            <w:tcW w:w="1134" w:type="dxa"/>
            <w:tcBorders>
              <w:left w:val="single" w:sz="4" w:space="0" w:color="auto"/>
            </w:tcBorders>
            <w:shd w:val="clear" w:color="auto" w:fill="auto"/>
          </w:tcPr>
          <w:p w14:paraId="55217142" w14:textId="77777777" w:rsidR="00130064" w:rsidRPr="004A3B4D" w:rsidRDefault="00130064" w:rsidP="00130064">
            <w:pPr>
              <w:pStyle w:val="O0Nwnext"/>
              <w:rPr>
                <w:rStyle w:val="ChItalBold"/>
              </w:rPr>
            </w:pPr>
            <w:r>
              <w:rPr>
                <w:rStyle w:val="ChItalBold"/>
              </w:rPr>
              <w:t>minggu</w:t>
            </w:r>
          </w:p>
        </w:tc>
        <w:tc>
          <w:tcPr>
            <w:tcW w:w="1304" w:type="dxa"/>
            <w:shd w:val="clear" w:color="auto" w:fill="auto"/>
          </w:tcPr>
          <w:p w14:paraId="7F02C86A" w14:textId="79B78D8F" w:rsidR="00130064" w:rsidRPr="004A3B4D" w:rsidRDefault="00B7093A" w:rsidP="00130064">
            <w:pPr>
              <w:pStyle w:val="O0Nwnext"/>
            </w:pPr>
            <w:r>
              <w:t>‘</w:t>
            </w:r>
            <w:r w:rsidR="00130064">
              <w:t>Sunday</w:t>
            </w:r>
            <w:r>
              <w:t>’</w:t>
            </w:r>
          </w:p>
        </w:tc>
      </w:tr>
      <w:tr w:rsidR="00AC23C4" w:rsidRPr="004A3B4D" w14:paraId="6D215073" w14:textId="77777777" w:rsidTr="00F72982">
        <w:tc>
          <w:tcPr>
            <w:tcW w:w="1021" w:type="dxa"/>
            <w:tcBorders>
              <w:bottom w:val="single" w:sz="4" w:space="0" w:color="auto"/>
            </w:tcBorders>
            <w:shd w:val="clear" w:color="auto" w:fill="auto"/>
          </w:tcPr>
          <w:p w14:paraId="3CE3DB9F" w14:textId="77777777" w:rsidR="00130064" w:rsidRPr="004A3B4D" w:rsidRDefault="00130064" w:rsidP="00130064">
            <w:pPr>
              <w:pStyle w:val="TableCell0-2Break"/>
              <w:rPr>
                <w:rStyle w:val="ChItalBold"/>
              </w:rPr>
            </w:pPr>
            <w:r>
              <w:rPr>
                <w:rStyle w:val="ChItalBold"/>
              </w:rPr>
              <w:t>kamis</w:t>
            </w:r>
          </w:p>
        </w:tc>
        <w:tc>
          <w:tcPr>
            <w:tcW w:w="1304" w:type="dxa"/>
            <w:tcBorders>
              <w:bottom w:val="single" w:sz="4" w:space="0" w:color="auto"/>
              <w:right w:val="single" w:sz="4" w:space="0" w:color="auto"/>
            </w:tcBorders>
            <w:shd w:val="clear" w:color="auto" w:fill="auto"/>
          </w:tcPr>
          <w:p w14:paraId="0C6D32F0" w14:textId="0AC49030" w:rsidR="00130064" w:rsidRPr="004A3B4D" w:rsidRDefault="00B7093A" w:rsidP="00130064">
            <w:pPr>
              <w:pStyle w:val="TableCell0-2Break"/>
            </w:pPr>
            <w:r>
              <w:t>‘</w:t>
            </w:r>
            <w:r w:rsidR="00130064">
              <w:t>Thursday</w:t>
            </w:r>
            <w:r>
              <w:t>’</w:t>
            </w:r>
          </w:p>
        </w:tc>
        <w:tc>
          <w:tcPr>
            <w:tcW w:w="1134" w:type="dxa"/>
            <w:tcBorders>
              <w:left w:val="single" w:sz="4" w:space="0" w:color="auto"/>
              <w:bottom w:val="single" w:sz="4" w:space="0" w:color="auto"/>
            </w:tcBorders>
            <w:shd w:val="clear" w:color="auto" w:fill="auto"/>
          </w:tcPr>
          <w:p w14:paraId="5447E24D" w14:textId="77777777" w:rsidR="00130064" w:rsidRPr="004A3B4D" w:rsidRDefault="00130064" w:rsidP="00130064">
            <w:pPr>
              <w:pStyle w:val="TableCell0-2Break"/>
              <w:rPr>
                <w:rStyle w:val="ChItalBold"/>
              </w:rPr>
            </w:pPr>
          </w:p>
        </w:tc>
        <w:tc>
          <w:tcPr>
            <w:tcW w:w="1304" w:type="dxa"/>
            <w:tcBorders>
              <w:bottom w:val="single" w:sz="4" w:space="0" w:color="auto"/>
            </w:tcBorders>
            <w:shd w:val="clear" w:color="auto" w:fill="auto"/>
          </w:tcPr>
          <w:p w14:paraId="64C177E4" w14:textId="77777777" w:rsidR="00130064" w:rsidRPr="004A3B4D" w:rsidRDefault="00130064" w:rsidP="00130064">
            <w:pPr>
              <w:pStyle w:val="TableCell0-2Break"/>
            </w:pPr>
          </w:p>
        </w:tc>
      </w:tr>
      <w:tr w:rsidR="00130064" w:rsidRPr="00AC23C4" w14:paraId="662270CB" w14:textId="77777777" w:rsidTr="00F72982">
        <w:tc>
          <w:tcPr>
            <w:tcW w:w="4763" w:type="dxa"/>
            <w:gridSpan w:val="4"/>
            <w:tcBorders>
              <w:top w:val="single" w:sz="4" w:space="0" w:color="auto"/>
              <w:bottom w:val="single" w:sz="4" w:space="0" w:color="auto"/>
            </w:tcBorders>
            <w:shd w:val="clear" w:color="auto" w:fill="auto"/>
          </w:tcPr>
          <w:p w14:paraId="321837D3" w14:textId="77777777" w:rsidR="00130064" w:rsidRPr="004A3B4D" w:rsidRDefault="00130064" w:rsidP="00130064">
            <w:pPr>
              <w:pStyle w:val="TableHd"/>
            </w:pPr>
            <w:r w:rsidRPr="004A3B4D">
              <w:t>Months</w:t>
            </w:r>
            <w:r>
              <w:t xml:space="preserve"> of the year</w:t>
            </w:r>
          </w:p>
        </w:tc>
      </w:tr>
      <w:tr w:rsidR="00AC23C4" w:rsidRPr="004A3B4D" w14:paraId="07540006" w14:textId="77777777" w:rsidTr="00F72982">
        <w:tc>
          <w:tcPr>
            <w:tcW w:w="1021" w:type="dxa"/>
            <w:tcBorders>
              <w:top w:val="single" w:sz="4" w:space="0" w:color="auto"/>
              <w:bottom w:val="single" w:sz="4" w:space="0" w:color="auto"/>
            </w:tcBorders>
            <w:shd w:val="clear" w:color="auto" w:fill="auto"/>
          </w:tcPr>
          <w:p w14:paraId="524DFF1A" w14:textId="77777777" w:rsidR="00130064" w:rsidRPr="004A3B4D" w:rsidRDefault="00130064" w:rsidP="00130064">
            <w:pPr>
              <w:pStyle w:val="TableCell0-3Center"/>
            </w:pPr>
            <w:r w:rsidRPr="004A3B4D">
              <w:t>Item</w:t>
            </w:r>
          </w:p>
        </w:tc>
        <w:tc>
          <w:tcPr>
            <w:tcW w:w="1304" w:type="dxa"/>
            <w:tcBorders>
              <w:top w:val="single" w:sz="4" w:space="0" w:color="auto"/>
              <w:bottom w:val="single" w:sz="4" w:space="0" w:color="auto"/>
              <w:right w:val="single" w:sz="4" w:space="0" w:color="auto"/>
            </w:tcBorders>
            <w:shd w:val="clear" w:color="auto" w:fill="auto"/>
          </w:tcPr>
          <w:p w14:paraId="15405CBE" w14:textId="77777777" w:rsidR="00130064" w:rsidRPr="004A3B4D" w:rsidRDefault="00130064" w:rsidP="00130064">
            <w:pPr>
              <w:pStyle w:val="TableCell0-3Center"/>
            </w:pPr>
            <w:r w:rsidRPr="004A3B4D">
              <w:t>Gloss</w:t>
            </w:r>
          </w:p>
        </w:tc>
        <w:tc>
          <w:tcPr>
            <w:tcW w:w="1134" w:type="dxa"/>
            <w:tcBorders>
              <w:top w:val="single" w:sz="4" w:space="0" w:color="auto"/>
              <w:left w:val="single" w:sz="4" w:space="0" w:color="auto"/>
              <w:bottom w:val="single" w:sz="4" w:space="0" w:color="auto"/>
            </w:tcBorders>
            <w:shd w:val="clear" w:color="auto" w:fill="auto"/>
          </w:tcPr>
          <w:p w14:paraId="6132A5C3" w14:textId="77777777" w:rsidR="00130064" w:rsidRPr="004A3B4D" w:rsidRDefault="00130064" w:rsidP="00130064">
            <w:pPr>
              <w:pStyle w:val="TableCell0-3Center"/>
            </w:pPr>
            <w:r w:rsidRPr="004A3B4D">
              <w:t>Item</w:t>
            </w:r>
          </w:p>
        </w:tc>
        <w:tc>
          <w:tcPr>
            <w:tcW w:w="1304" w:type="dxa"/>
            <w:tcBorders>
              <w:top w:val="single" w:sz="4" w:space="0" w:color="auto"/>
              <w:bottom w:val="single" w:sz="4" w:space="0" w:color="auto"/>
            </w:tcBorders>
            <w:shd w:val="clear" w:color="auto" w:fill="auto"/>
          </w:tcPr>
          <w:p w14:paraId="6F0E0147" w14:textId="77777777" w:rsidR="00130064" w:rsidRPr="004A3B4D" w:rsidRDefault="00130064" w:rsidP="00130064">
            <w:pPr>
              <w:pStyle w:val="TableCell0-3Center"/>
            </w:pPr>
            <w:r w:rsidRPr="004A3B4D">
              <w:t>Gloss</w:t>
            </w:r>
          </w:p>
        </w:tc>
      </w:tr>
      <w:tr w:rsidR="00AC23C4" w:rsidRPr="004A3B4D" w14:paraId="233E6E09" w14:textId="77777777" w:rsidTr="00F72982">
        <w:tc>
          <w:tcPr>
            <w:tcW w:w="1021" w:type="dxa"/>
            <w:tcBorders>
              <w:top w:val="single" w:sz="4" w:space="0" w:color="auto"/>
            </w:tcBorders>
            <w:shd w:val="clear" w:color="auto" w:fill="auto"/>
          </w:tcPr>
          <w:p w14:paraId="3C91AA24" w14:textId="77777777" w:rsidR="00130064" w:rsidRPr="004A3B4D" w:rsidRDefault="00130064" w:rsidP="00130064">
            <w:pPr>
              <w:pStyle w:val="TableCell2-0"/>
              <w:rPr>
                <w:rStyle w:val="ChItalBold"/>
              </w:rPr>
            </w:pPr>
            <w:r w:rsidRPr="004A3B4D">
              <w:rPr>
                <w:rStyle w:val="ChItalBold"/>
              </w:rPr>
              <w:t>januari</w:t>
            </w:r>
          </w:p>
        </w:tc>
        <w:tc>
          <w:tcPr>
            <w:tcW w:w="1304" w:type="dxa"/>
            <w:tcBorders>
              <w:top w:val="single" w:sz="4" w:space="0" w:color="auto"/>
              <w:right w:val="single" w:sz="4" w:space="0" w:color="auto"/>
            </w:tcBorders>
            <w:shd w:val="clear" w:color="auto" w:fill="auto"/>
          </w:tcPr>
          <w:p w14:paraId="3B38F741" w14:textId="7CEC355D" w:rsidR="00130064" w:rsidRPr="004A3B4D" w:rsidRDefault="00B7093A" w:rsidP="00130064">
            <w:pPr>
              <w:pStyle w:val="TableCell2-0"/>
            </w:pPr>
            <w:r>
              <w:t>‘</w:t>
            </w:r>
            <w:r w:rsidR="00130064" w:rsidRPr="004A3B4D">
              <w:t>January</w:t>
            </w:r>
            <w:r>
              <w:t>’</w:t>
            </w:r>
          </w:p>
        </w:tc>
        <w:tc>
          <w:tcPr>
            <w:tcW w:w="1134" w:type="dxa"/>
            <w:tcBorders>
              <w:top w:val="single" w:sz="4" w:space="0" w:color="auto"/>
              <w:left w:val="single" w:sz="4" w:space="0" w:color="auto"/>
            </w:tcBorders>
            <w:shd w:val="clear" w:color="auto" w:fill="auto"/>
          </w:tcPr>
          <w:p w14:paraId="137239BB" w14:textId="77777777" w:rsidR="00130064" w:rsidRPr="004A3B4D" w:rsidRDefault="00130064" w:rsidP="00130064">
            <w:pPr>
              <w:pStyle w:val="TableCell2-0"/>
              <w:rPr>
                <w:rStyle w:val="ChItalBold"/>
              </w:rPr>
            </w:pPr>
            <w:r w:rsidRPr="004A3B4D">
              <w:rPr>
                <w:rStyle w:val="ChItalBold"/>
              </w:rPr>
              <w:t>juli</w:t>
            </w:r>
          </w:p>
        </w:tc>
        <w:tc>
          <w:tcPr>
            <w:tcW w:w="1304" w:type="dxa"/>
            <w:tcBorders>
              <w:top w:val="single" w:sz="4" w:space="0" w:color="auto"/>
            </w:tcBorders>
            <w:shd w:val="clear" w:color="auto" w:fill="auto"/>
          </w:tcPr>
          <w:p w14:paraId="201D687E" w14:textId="49693F25" w:rsidR="00130064" w:rsidRPr="004A3B4D" w:rsidRDefault="00B7093A" w:rsidP="00130064">
            <w:pPr>
              <w:pStyle w:val="TableCell2-0"/>
            </w:pPr>
            <w:r>
              <w:t>‘</w:t>
            </w:r>
            <w:r w:rsidR="00130064" w:rsidRPr="004A3B4D">
              <w:t>July</w:t>
            </w:r>
            <w:r>
              <w:t>’</w:t>
            </w:r>
          </w:p>
        </w:tc>
      </w:tr>
      <w:tr w:rsidR="00AC23C4" w:rsidRPr="004A3B4D" w14:paraId="458DD45F" w14:textId="77777777" w:rsidTr="00F72982">
        <w:tc>
          <w:tcPr>
            <w:tcW w:w="1021" w:type="dxa"/>
            <w:shd w:val="clear" w:color="auto" w:fill="auto"/>
          </w:tcPr>
          <w:p w14:paraId="2D1014F4" w14:textId="77777777" w:rsidR="00130064" w:rsidRPr="004A3B4D" w:rsidRDefault="00130064" w:rsidP="00130064">
            <w:pPr>
              <w:pStyle w:val="O0Nwnext"/>
              <w:rPr>
                <w:rStyle w:val="ChItalBold"/>
              </w:rPr>
            </w:pPr>
            <w:r w:rsidRPr="004A3B4D">
              <w:rPr>
                <w:rStyle w:val="ChItalBold"/>
              </w:rPr>
              <w:t>februari</w:t>
            </w:r>
          </w:p>
        </w:tc>
        <w:tc>
          <w:tcPr>
            <w:tcW w:w="1304" w:type="dxa"/>
            <w:tcBorders>
              <w:right w:val="single" w:sz="4" w:space="0" w:color="auto"/>
            </w:tcBorders>
            <w:shd w:val="clear" w:color="auto" w:fill="auto"/>
          </w:tcPr>
          <w:p w14:paraId="5D00ABA2" w14:textId="57DDF60E" w:rsidR="00130064" w:rsidRPr="004A3B4D" w:rsidRDefault="00B7093A" w:rsidP="00130064">
            <w:pPr>
              <w:pStyle w:val="O0Nwnext"/>
            </w:pPr>
            <w:r>
              <w:t>‘</w:t>
            </w:r>
            <w:r w:rsidR="00130064" w:rsidRPr="004A3B4D">
              <w:t>February</w:t>
            </w:r>
            <w:r>
              <w:t>’</w:t>
            </w:r>
          </w:p>
        </w:tc>
        <w:tc>
          <w:tcPr>
            <w:tcW w:w="1134" w:type="dxa"/>
            <w:tcBorders>
              <w:left w:val="single" w:sz="4" w:space="0" w:color="auto"/>
            </w:tcBorders>
            <w:shd w:val="clear" w:color="auto" w:fill="auto"/>
          </w:tcPr>
          <w:p w14:paraId="7DC53B44" w14:textId="77777777" w:rsidR="00130064" w:rsidRPr="004A3B4D" w:rsidRDefault="00130064" w:rsidP="00130064">
            <w:pPr>
              <w:pStyle w:val="O0Nwnext"/>
              <w:rPr>
                <w:rStyle w:val="ChItalBold"/>
              </w:rPr>
            </w:pPr>
            <w:r w:rsidRPr="004A3B4D">
              <w:rPr>
                <w:rStyle w:val="ChItalBold"/>
              </w:rPr>
              <w:t>agustus</w:t>
            </w:r>
          </w:p>
        </w:tc>
        <w:tc>
          <w:tcPr>
            <w:tcW w:w="1304" w:type="dxa"/>
            <w:shd w:val="clear" w:color="auto" w:fill="auto"/>
          </w:tcPr>
          <w:p w14:paraId="127FA29B" w14:textId="19597DBA" w:rsidR="00130064" w:rsidRPr="004A3B4D" w:rsidRDefault="00B7093A" w:rsidP="00130064">
            <w:pPr>
              <w:pStyle w:val="O0Nwnext"/>
            </w:pPr>
            <w:r>
              <w:t>‘</w:t>
            </w:r>
            <w:r w:rsidR="00130064" w:rsidRPr="004A3B4D">
              <w:t>August</w:t>
            </w:r>
            <w:r>
              <w:t>’</w:t>
            </w:r>
          </w:p>
        </w:tc>
      </w:tr>
      <w:tr w:rsidR="00AC23C4" w:rsidRPr="004A3B4D" w14:paraId="2558B822" w14:textId="77777777" w:rsidTr="00F72982">
        <w:tc>
          <w:tcPr>
            <w:tcW w:w="1021" w:type="dxa"/>
            <w:shd w:val="clear" w:color="auto" w:fill="auto"/>
          </w:tcPr>
          <w:p w14:paraId="6D1925F6" w14:textId="77777777" w:rsidR="00130064" w:rsidRPr="004A3B4D" w:rsidRDefault="00130064" w:rsidP="00130064">
            <w:pPr>
              <w:pStyle w:val="O0Nwnext"/>
              <w:rPr>
                <w:rStyle w:val="ChItalBold"/>
              </w:rPr>
            </w:pPr>
            <w:r w:rsidRPr="004A3B4D">
              <w:rPr>
                <w:rStyle w:val="ChItalBold"/>
              </w:rPr>
              <w:t>maret</w:t>
            </w:r>
          </w:p>
        </w:tc>
        <w:tc>
          <w:tcPr>
            <w:tcW w:w="1304" w:type="dxa"/>
            <w:tcBorders>
              <w:right w:val="single" w:sz="4" w:space="0" w:color="auto"/>
            </w:tcBorders>
            <w:shd w:val="clear" w:color="auto" w:fill="auto"/>
          </w:tcPr>
          <w:p w14:paraId="78D24C52" w14:textId="18A5D736" w:rsidR="00130064" w:rsidRPr="004A3B4D" w:rsidRDefault="00B7093A" w:rsidP="00130064">
            <w:pPr>
              <w:pStyle w:val="O0Nwnext"/>
            </w:pPr>
            <w:r>
              <w:t>‘</w:t>
            </w:r>
            <w:r w:rsidR="00130064" w:rsidRPr="004A3B4D">
              <w:t>March</w:t>
            </w:r>
            <w:r>
              <w:t>’</w:t>
            </w:r>
          </w:p>
        </w:tc>
        <w:tc>
          <w:tcPr>
            <w:tcW w:w="1134" w:type="dxa"/>
            <w:tcBorders>
              <w:left w:val="single" w:sz="4" w:space="0" w:color="auto"/>
            </w:tcBorders>
            <w:shd w:val="clear" w:color="auto" w:fill="auto"/>
          </w:tcPr>
          <w:p w14:paraId="36C6CCAB" w14:textId="77777777" w:rsidR="00130064" w:rsidRPr="004A3B4D" w:rsidRDefault="00130064" w:rsidP="00130064">
            <w:pPr>
              <w:pStyle w:val="O0Nwnext"/>
              <w:rPr>
                <w:rStyle w:val="ChItalBold"/>
              </w:rPr>
            </w:pPr>
            <w:r w:rsidRPr="004A3B4D">
              <w:rPr>
                <w:rStyle w:val="ChItalBold"/>
              </w:rPr>
              <w:t>september</w:t>
            </w:r>
          </w:p>
        </w:tc>
        <w:tc>
          <w:tcPr>
            <w:tcW w:w="1304" w:type="dxa"/>
            <w:shd w:val="clear" w:color="auto" w:fill="auto"/>
          </w:tcPr>
          <w:p w14:paraId="03A67EBD" w14:textId="685F2AB2" w:rsidR="00130064" w:rsidRPr="004A3B4D" w:rsidRDefault="00B7093A" w:rsidP="00130064">
            <w:pPr>
              <w:pStyle w:val="O0Nwnext"/>
            </w:pPr>
            <w:r>
              <w:t>‘</w:t>
            </w:r>
            <w:r w:rsidR="00130064" w:rsidRPr="004A3B4D">
              <w:t>September</w:t>
            </w:r>
            <w:r>
              <w:t>’</w:t>
            </w:r>
          </w:p>
        </w:tc>
      </w:tr>
      <w:tr w:rsidR="00AC23C4" w:rsidRPr="004A3B4D" w14:paraId="469CDD63" w14:textId="77777777" w:rsidTr="00F72982">
        <w:tc>
          <w:tcPr>
            <w:tcW w:w="1021" w:type="dxa"/>
            <w:shd w:val="clear" w:color="auto" w:fill="auto"/>
          </w:tcPr>
          <w:p w14:paraId="579CAEEA" w14:textId="77777777" w:rsidR="00130064" w:rsidRPr="004A3B4D" w:rsidRDefault="00130064" w:rsidP="00130064">
            <w:pPr>
              <w:pStyle w:val="O0Nwnext"/>
              <w:rPr>
                <w:rStyle w:val="ChItalBold"/>
              </w:rPr>
            </w:pPr>
            <w:r w:rsidRPr="004A3B4D">
              <w:rPr>
                <w:rStyle w:val="ChItalBold"/>
              </w:rPr>
              <w:t>april</w:t>
            </w:r>
          </w:p>
        </w:tc>
        <w:tc>
          <w:tcPr>
            <w:tcW w:w="1304" w:type="dxa"/>
            <w:tcBorders>
              <w:right w:val="single" w:sz="4" w:space="0" w:color="auto"/>
            </w:tcBorders>
            <w:shd w:val="clear" w:color="auto" w:fill="auto"/>
          </w:tcPr>
          <w:p w14:paraId="30EF3A8C" w14:textId="190AD912" w:rsidR="00130064" w:rsidRPr="004A3B4D" w:rsidRDefault="00B7093A" w:rsidP="00130064">
            <w:pPr>
              <w:pStyle w:val="O0Nwnext"/>
            </w:pPr>
            <w:r>
              <w:t>‘</w:t>
            </w:r>
            <w:r w:rsidR="00130064" w:rsidRPr="004A3B4D">
              <w:t>April</w:t>
            </w:r>
            <w:r>
              <w:t>’</w:t>
            </w:r>
          </w:p>
        </w:tc>
        <w:tc>
          <w:tcPr>
            <w:tcW w:w="1134" w:type="dxa"/>
            <w:tcBorders>
              <w:left w:val="single" w:sz="4" w:space="0" w:color="auto"/>
            </w:tcBorders>
            <w:shd w:val="clear" w:color="auto" w:fill="auto"/>
          </w:tcPr>
          <w:p w14:paraId="64A5EA25" w14:textId="77777777" w:rsidR="00130064" w:rsidRPr="004A3B4D" w:rsidRDefault="00130064" w:rsidP="00130064">
            <w:pPr>
              <w:pStyle w:val="O0Nwnext"/>
              <w:rPr>
                <w:rStyle w:val="ChItalBold"/>
              </w:rPr>
            </w:pPr>
            <w:r w:rsidRPr="004A3B4D">
              <w:rPr>
                <w:rStyle w:val="ChItalBold"/>
              </w:rPr>
              <w:t>oktober</w:t>
            </w:r>
          </w:p>
        </w:tc>
        <w:tc>
          <w:tcPr>
            <w:tcW w:w="1304" w:type="dxa"/>
            <w:shd w:val="clear" w:color="auto" w:fill="auto"/>
          </w:tcPr>
          <w:p w14:paraId="4C146CC0" w14:textId="1560893E" w:rsidR="00130064" w:rsidRPr="004A3B4D" w:rsidRDefault="00B7093A" w:rsidP="00130064">
            <w:pPr>
              <w:pStyle w:val="O0Nwnext"/>
            </w:pPr>
            <w:r>
              <w:t>‘</w:t>
            </w:r>
            <w:r w:rsidR="00130064" w:rsidRPr="004A3B4D">
              <w:t>October</w:t>
            </w:r>
            <w:r>
              <w:t>’</w:t>
            </w:r>
          </w:p>
        </w:tc>
      </w:tr>
      <w:tr w:rsidR="00AC23C4" w:rsidRPr="004A3B4D" w14:paraId="4F0E698D" w14:textId="77777777" w:rsidTr="00F72982">
        <w:tc>
          <w:tcPr>
            <w:tcW w:w="1021" w:type="dxa"/>
            <w:shd w:val="clear" w:color="auto" w:fill="auto"/>
          </w:tcPr>
          <w:p w14:paraId="0AE5FE6D" w14:textId="77777777" w:rsidR="00130064" w:rsidRPr="004A3B4D" w:rsidRDefault="008C18C9" w:rsidP="00130064">
            <w:pPr>
              <w:pStyle w:val="O0Nwnext"/>
              <w:rPr>
                <w:rStyle w:val="ChItalBold"/>
              </w:rPr>
            </w:pPr>
            <w:r>
              <w:rPr>
                <w:rStyle w:val="ChItalBold"/>
              </w:rPr>
              <w:t>mey</w:t>
            </w:r>
          </w:p>
        </w:tc>
        <w:tc>
          <w:tcPr>
            <w:tcW w:w="1304" w:type="dxa"/>
            <w:tcBorders>
              <w:right w:val="single" w:sz="4" w:space="0" w:color="auto"/>
            </w:tcBorders>
            <w:shd w:val="clear" w:color="auto" w:fill="auto"/>
          </w:tcPr>
          <w:p w14:paraId="345E5ECF" w14:textId="59E8520C" w:rsidR="00130064" w:rsidRPr="004A3B4D" w:rsidRDefault="00B7093A" w:rsidP="00130064">
            <w:pPr>
              <w:pStyle w:val="O0Nwnext"/>
            </w:pPr>
            <w:r>
              <w:t>‘</w:t>
            </w:r>
            <w:r w:rsidR="00130064" w:rsidRPr="004A3B4D">
              <w:t>May</w:t>
            </w:r>
            <w:r>
              <w:t>’</w:t>
            </w:r>
          </w:p>
        </w:tc>
        <w:tc>
          <w:tcPr>
            <w:tcW w:w="1134" w:type="dxa"/>
            <w:tcBorders>
              <w:left w:val="single" w:sz="4" w:space="0" w:color="auto"/>
            </w:tcBorders>
            <w:shd w:val="clear" w:color="auto" w:fill="auto"/>
          </w:tcPr>
          <w:p w14:paraId="2368026B" w14:textId="77777777" w:rsidR="00130064" w:rsidRPr="004A3B4D" w:rsidRDefault="00130064" w:rsidP="00130064">
            <w:pPr>
              <w:pStyle w:val="O0Nwnext"/>
              <w:rPr>
                <w:rStyle w:val="ChItalBold"/>
              </w:rPr>
            </w:pPr>
            <w:r>
              <w:rPr>
                <w:rStyle w:val="ChItalBold"/>
              </w:rPr>
              <w:t>nof</w:t>
            </w:r>
            <w:r w:rsidRPr="004A3B4D">
              <w:rPr>
                <w:rStyle w:val="ChItalBold"/>
              </w:rPr>
              <w:t>ember</w:t>
            </w:r>
          </w:p>
        </w:tc>
        <w:tc>
          <w:tcPr>
            <w:tcW w:w="1304" w:type="dxa"/>
            <w:shd w:val="clear" w:color="auto" w:fill="auto"/>
          </w:tcPr>
          <w:p w14:paraId="683186D4" w14:textId="1E9CC8B6" w:rsidR="00130064" w:rsidRPr="004A3B4D" w:rsidRDefault="00B7093A" w:rsidP="00130064">
            <w:pPr>
              <w:pStyle w:val="O0Nwnext"/>
            </w:pPr>
            <w:r>
              <w:t>‘</w:t>
            </w:r>
            <w:r w:rsidR="00130064" w:rsidRPr="004A3B4D">
              <w:t>November</w:t>
            </w:r>
            <w:r>
              <w:t>’</w:t>
            </w:r>
          </w:p>
        </w:tc>
      </w:tr>
      <w:tr w:rsidR="00AC23C4" w:rsidRPr="004A3B4D" w14:paraId="36E208EB" w14:textId="77777777" w:rsidTr="00F72982">
        <w:tc>
          <w:tcPr>
            <w:tcW w:w="1021" w:type="dxa"/>
            <w:shd w:val="clear" w:color="auto" w:fill="auto"/>
          </w:tcPr>
          <w:p w14:paraId="76F42DB2" w14:textId="77777777" w:rsidR="00130064" w:rsidRPr="004A3B4D" w:rsidRDefault="00130064" w:rsidP="00130064">
            <w:pPr>
              <w:pStyle w:val="TableCell0-2Break"/>
              <w:rPr>
                <w:rStyle w:val="ChItalBold"/>
              </w:rPr>
            </w:pPr>
            <w:r w:rsidRPr="004A3B4D">
              <w:rPr>
                <w:rStyle w:val="ChItalBold"/>
              </w:rPr>
              <w:t>juni</w:t>
            </w:r>
          </w:p>
        </w:tc>
        <w:tc>
          <w:tcPr>
            <w:tcW w:w="1304" w:type="dxa"/>
            <w:tcBorders>
              <w:bottom w:val="single" w:sz="4" w:space="0" w:color="auto"/>
              <w:right w:val="single" w:sz="4" w:space="0" w:color="auto"/>
            </w:tcBorders>
            <w:shd w:val="clear" w:color="auto" w:fill="auto"/>
          </w:tcPr>
          <w:p w14:paraId="1089FFF3" w14:textId="4C420808" w:rsidR="00130064" w:rsidRPr="004A3B4D" w:rsidRDefault="00B7093A" w:rsidP="00130064">
            <w:pPr>
              <w:pStyle w:val="TableCell0-2Break"/>
            </w:pPr>
            <w:r>
              <w:t>‘</w:t>
            </w:r>
            <w:r w:rsidR="00130064" w:rsidRPr="004A3B4D">
              <w:t>Juni</w:t>
            </w:r>
            <w:r>
              <w:t>’</w:t>
            </w:r>
          </w:p>
        </w:tc>
        <w:tc>
          <w:tcPr>
            <w:tcW w:w="1134" w:type="dxa"/>
            <w:tcBorders>
              <w:left w:val="single" w:sz="4" w:space="0" w:color="auto"/>
              <w:bottom w:val="single" w:sz="4" w:space="0" w:color="auto"/>
            </w:tcBorders>
            <w:shd w:val="clear" w:color="auto" w:fill="auto"/>
          </w:tcPr>
          <w:p w14:paraId="192CD18A" w14:textId="77777777" w:rsidR="00130064" w:rsidRPr="004A3B4D" w:rsidRDefault="00130064" w:rsidP="00130064">
            <w:pPr>
              <w:pStyle w:val="TableCell0-2Break"/>
              <w:rPr>
                <w:rStyle w:val="ChItalBold"/>
              </w:rPr>
            </w:pPr>
            <w:r w:rsidRPr="004A3B4D">
              <w:rPr>
                <w:rStyle w:val="ChItalBold"/>
              </w:rPr>
              <w:t>desember</w:t>
            </w:r>
          </w:p>
        </w:tc>
        <w:tc>
          <w:tcPr>
            <w:tcW w:w="1304" w:type="dxa"/>
            <w:shd w:val="clear" w:color="auto" w:fill="auto"/>
          </w:tcPr>
          <w:p w14:paraId="676F60D0" w14:textId="12F03330" w:rsidR="00130064" w:rsidRPr="004A3B4D" w:rsidRDefault="00B7093A" w:rsidP="00130064">
            <w:pPr>
              <w:pStyle w:val="TableCell0-2Break"/>
            </w:pPr>
            <w:r>
              <w:t>‘</w:t>
            </w:r>
            <w:r w:rsidR="00130064" w:rsidRPr="004A3B4D">
              <w:t>December</w:t>
            </w:r>
            <w:r>
              <w:t>’</w:t>
            </w:r>
          </w:p>
        </w:tc>
      </w:tr>
    </w:tbl>
    <w:p w14:paraId="187CF4CB" w14:textId="0A964242" w:rsidR="00130064" w:rsidRDefault="00130064" w:rsidP="00130064">
      <w:pPr>
        <w:pStyle w:val="Body0010after05before"/>
        <w:rPr>
          <w:lang w:eastAsia="en-US"/>
        </w:rPr>
      </w:pPr>
      <w:r>
        <w:t xml:space="preserve">Typically, the days of the week and the months of the year occur in </w:t>
      </w:r>
      <w:r w:rsidRPr="0099608C">
        <w:rPr>
          <w:rStyle w:val="ChSmallCaps"/>
        </w:rPr>
        <w:t>n1n2</w:t>
      </w:r>
      <w:r w:rsidRPr="00D32413">
        <w:t xml:space="preserve"> </w:t>
      </w:r>
      <w:r>
        <w:t xml:space="preserve">noun phrases, headed by the common nouns </w:t>
      </w:r>
      <w:r w:rsidRPr="00032D81">
        <w:rPr>
          <w:rStyle w:val="ChItalBold"/>
        </w:rPr>
        <w:t>hari</w:t>
      </w:r>
      <w:r>
        <w:t xml:space="preserve"> </w:t>
      </w:r>
      <w:r w:rsidR="00B7093A">
        <w:t>‘</w:t>
      </w:r>
      <w:r>
        <w:t>day</w:t>
      </w:r>
      <w:r w:rsidR="00B7093A">
        <w:t>’</w:t>
      </w:r>
      <w:r>
        <w:t xml:space="preserve"> and </w:t>
      </w:r>
      <w:r w:rsidR="00054B03" w:rsidRPr="0022340D">
        <w:rPr>
          <w:rStyle w:val="ChItalBold"/>
        </w:rPr>
        <w:t>bulang</w:t>
      </w:r>
      <w:r>
        <w:t xml:space="preserve"> </w:t>
      </w:r>
      <w:r w:rsidR="00B7093A">
        <w:t>‘</w:t>
      </w:r>
      <w:r>
        <w:t>month</w:t>
      </w:r>
      <w:r w:rsidR="00B7093A">
        <w:t>’</w:t>
      </w:r>
      <w:r>
        <w:t xml:space="preserve">, respectively (see </w:t>
      </w:r>
      <w:r>
        <w:rPr>
          <w:lang w:eastAsia="en-US"/>
        </w:rPr>
        <w:fldChar w:fldCharType="begin"/>
      </w:r>
      <w:r>
        <w:rPr>
          <w:lang w:eastAsia="en-US"/>
        </w:rPr>
        <w:instrText xml:space="preserve"> REF _Ref322686912 \h </w:instrText>
      </w:r>
      <w:r>
        <w:rPr>
          <w:lang w:eastAsia="en-US"/>
        </w:rPr>
      </w:r>
      <w:r>
        <w:rPr>
          <w:lang w:eastAsia="en-US"/>
        </w:rPr>
        <w:fldChar w:fldCharType="separate"/>
      </w:r>
      <w:r w:rsidR="00154D81" w:rsidRPr="007A0BC8">
        <w:t xml:space="preserve">Table </w:t>
      </w:r>
      <w:r w:rsidR="00154D81">
        <w:rPr>
          <w:noProof/>
          <w:cs/>
        </w:rPr>
        <w:t>‎</w:t>
      </w:r>
      <w:r w:rsidR="00154D81">
        <w:rPr>
          <w:noProof/>
        </w:rPr>
        <w:t>5</w:t>
      </w:r>
      <w:r w:rsidR="00154D81">
        <w:t>.</w:t>
      </w:r>
      <w:r w:rsidR="00154D81">
        <w:rPr>
          <w:noProof/>
        </w:rPr>
        <w:t>6</w:t>
      </w:r>
      <w:r>
        <w:rPr>
          <w:lang w:eastAsia="en-US"/>
        </w:rPr>
        <w:fldChar w:fldCharType="end"/>
      </w:r>
      <w:r w:rsidR="00021CA4">
        <w:t>; see also</w:t>
      </w:r>
      <w:r>
        <w:rPr>
          <w:lang w:eastAsia="en-US"/>
        </w:rPr>
        <w:t xml:space="preserve"> §</w:t>
      </w:r>
      <w:r w:rsidR="00982A70">
        <w:rPr>
          <w:lang w:eastAsia="en-US"/>
        </w:rPr>
        <w:fldChar w:fldCharType="begin"/>
      </w:r>
      <w:r w:rsidR="00982A70">
        <w:rPr>
          <w:lang w:eastAsia="en-US"/>
        </w:rPr>
        <w:instrText xml:space="preserve"> REF _Ref374450598 \w \h </w:instrText>
      </w:r>
      <w:r w:rsidR="00982A70">
        <w:rPr>
          <w:lang w:eastAsia="en-US"/>
        </w:rPr>
      </w:r>
      <w:r w:rsidR="00982A70">
        <w:rPr>
          <w:lang w:eastAsia="en-US"/>
        </w:rPr>
        <w:fldChar w:fldCharType="separate"/>
      </w:r>
      <w:r w:rsidR="00154D81">
        <w:rPr>
          <w:cs/>
          <w:lang w:eastAsia="en-US"/>
        </w:rPr>
        <w:t>‎</w:t>
      </w:r>
      <w:r w:rsidR="00154D81">
        <w:rPr>
          <w:lang w:eastAsia="en-US"/>
        </w:rPr>
        <w:t>8.2.2</w:t>
      </w:r>
      <w:r w:rsidR="00982A70">
        <w:rPr>
          <w:lang w:eastAsia="en-US"/>
        </w:rPr>
        <w:fldChar w:fldCharType="end"/>
      </w:r>
      <w:r>
        <w:rPr>
          <w:lang w:eastAsia="en-US"/>
        </w:rPr>
        <w:t xml:space="preserve">). Examples for the days of the week are given in </w:t>
      </w:r>
      <w:r>
        <w:rPr>
          <w:lang w:eastAsia="en-US"/>
        </w:rPr>
        <w:fldChar w:fldCharType="begin"/>
      </w:r>
      <w:r>
        <w:rPr>
          <w:lang w:eastAsia="en-US"/>
        </w:rPr>
        <w:instrText xml:space="preserve"> REF _Ref350795218 \h </w:instrText>
      </w:r>
      <w:r>
        <w:rPr>
          <w:lang w:eastAsia="en-US"/>
        </w:rPr>
      </w:r>
      <w:r>
        <w:rPr>
          <w:lang w:eastAsia="en-US"/>
        </w:rPr>
        <w:fldChar w:fldCharType="separate"/>
      </w:r>
      <w:r w:rsidR="00154D81" w:rsidRPr="00F129D3">
        <w:t>(</w:t>
      </w:r>
      <w:r w:rsidR="00154D81">
        <w:rPr>
          <w:noProof/>
        </w:rPr>
        <w:t>79</w:t>
      </w:r>
      <w:r w:rsidR="00154D81" w:rsidRPr="00F129D3">
        <w:t>)</w:t>
      </w:r>
      <w:r>
        <w:rPr>
          <w:lang w:eastAsia="en-US"/>
        </w:rPr>
        <w:fldChar w:fldCharType="end"/>
      </w:r>
      <w:r>
        <w:rPr>
          <w:lang w:eastAsia="en-US"/>
        </w:rPr>
        <w:t xml:space="preserve"> and </w:t>
      </w:r>
      <w:r>
        <w:rPr>
          <w:lang w:eastAsia="en-US"/>
        </w:rPr>
        <w:fldChar w:fldCharType="begin"/>
      </w:r>
      <w:r>
        <w:rPr>
          <w:lang w:eastAsia="en-US"/>
        </w:rPr>
        <w:instrText xml:space="preserve"> REF _Ref350795219 \h </w:instrText>
      </w:r>
      <w:r>
        <w:rPr>
          <w:lang w:eastAsia="en-US"/>
        </w:rPr>
      </w:r>
      <w:r>
        <w:rPr>
          <w:lang w:eastAsia="en-US"/>
        </w:rPr>
        <w:fldChar w:fldCharType="separate"/>
      </w:r>
      <w:r w:rsidR="00154D81" w:rsidRPr="00F129D3">
        <w:t>(</w:t>
      </w:r>
      <w:r w:rsidR="00154D81">
        <w:rPr>
          <w:noProof/>
        </w:rPr>
        <w:t>80</w:t>
      </w:r>
      <w:r w:rsidR="00154D81" w:rsidRPr="00F129D3">
        <w:t>)</w:t>
      </w:r>
      <w:r>
        <w:rPr>
          <w:lang w:eastAsia="en-US"/>
        </w:rPr>
        <w:fldChar w:fldCharType="end"/>
      </w:r>
      <w:r>
        <w:rPr>
          <w:lang w:eastAsia="en-US"/>
        </w:rPr>
        <w:t xml:space="preserve"> and for the months of the year in </w:t>
      </w:r>
      <w:r>
        <w:rPr>
          <w:lang w:eastAsia="en-US"/>
        </w:rPr>
        <w:fldChar w:fldCharType="begin"/>
      </w:r>
      <w:r>
        <w:rPr>
          <w:lang w:eastAsia="en-US"/>
        </w:rPr>
        <w:instrText xml:space="preserve"> REF _Ref350844219 \h </w:instrText>
      </w:r>
      <w:r>
        <w:rPr>
          <w:lang w:eastAsia="en-US"/>
        </w:rPr>
      </w:r>
      <w:r>
        <w:rPr>
          <w:lang w:eastAsia="en-US"/>
        </w:rPr>
        <w:fldChar w:fldCharType="separate"/>
      </w:r>
      <w:r w:rsidR="00154D81" w:rsidRPr="00F129D3">
        <w:t>(</w:t>
      </w:r>
      <w:r w:rsidR="00154D81">
        <w:rPr>
          <w:noProof/>
        </w:rPr>
        <w:t>81</w:t>
      </w:r>
      <w:r w:rsidR="00154D81" w:rsidRPr="00F129D3">
        <w:t>)</w:t>
      </w:r>
      <w:r>
        <w:rPr>
          <w:lang w:eastAsia="en-US"/>
        </w:rPr>
        <w:fldChar w:fldCharType="end"/>
      </w:r>
      <w:r>
        <w:rPr>
          <w:lang w:eastAsia="en-US"/>
        </w:rPr>
        <w:t xml:space="preserve">. Occasionally, however, speakers omit </w:t>
      </w:r>
      <w:r w:rsidRPr="00A332C6">
        <w:rPr>
          <w:rStyle w:val="ChItalBold"/>
        </w:rPr>
        <w:t>hari</w:t>
      </w:r>
      <w:r>
        <w:rPr>
          <w:lang w:eastAsia="en-US"/>
        </w:rPr>
        <w:t xml:space="preserve"> </w:t>
      </w:r>
      <w:r w:rsidR="00B7093A">
        <w:rPr>
          <w:lang w:eastAsia="en-US"/>
        </w:rPr>
        <w:t>‘</w:t>
      </w:r>
      <w:r>
        <w:rPr>
          <w:lang w:eastAsia="en-US"/>
        </w:rPr>
        <w:t>day</w:t>
      </w:r>
      <w:r w:rsidR="00B7093A">
        <w:rPr>
          <w:lang w:eastAsia="en-US"/>
        </w:rPr>
        <w:t>’</w:t>
      </w:r>
      <w:r>
        <w:rPr>
          <w:lang w:eastAsia="en-US"/>
        </w:rPr>
        <w:t xml:space="preserve"> or </w:t>
      </w:r>
      <w:r w:rsidR="00054B03" w:rsidRPr="000A7104">
        <w:rPr>
          <w:rStyle w:val="ChItalBold"/>
        </w:rPr>
        <w:t>bulang</w:t>
      </w:r>
      <w:r>
        <w:rPr>
          <w:lang w:eastAsia="en-US"/>
        </w:rPr>
        <w:t xml:space="preserve"> </w:t>
      </w:r>
      <w:r w:rsidR="00B7093A">
        <w:rPr>
          <w:lang w:eastAsia="en-US"/>
        </w:rPr>
        <w:t>‘</w:t>
      </w:r>
      <w:r>
        <w:rPr>
          <w:lang w:eastAsia="en-US"/>
        </w:rPr>
        <w:t>month</w:t>
      </w:r>
      <w:r w:rsidR="00B7093A">
        <w:rPr>
          <w:lang w:eastAsia="en-US"/>
        </w:rPr>
        <w:t>’</w:t>
      </w:r>
      <w:r>
        <w:rPr>
          <w:lang w:eastAsia="en-US"/>
        </w:rPr>
        <w:t xml:space="preserve"> as with </w:t>
      </w:r>
      <w:r w:rsidRPr="00721B95">
        <w:rPr>
          <w:rStyle w:val="ChItalBold"/>
        </w:rPr>
        <w:t>rabu</w:t>
      </w:r>
      <w:r>
        <w:rPr>
          <w:lang w:eastAsia="en-US"/>
        </w:rPr>
        <w:t xml:space="preserve"> </w:t>
      </w:r>
      <w:r w:rsidR="00B7093A">
        <w:rPr>
          <w:lang w:eastAsia="en-US"/>
        </w:rPr>
        <w:t>‘</w:t>
      </w:r>
      <w:r>
        <w:rPr>
          <w:lang w:eastAsia="en-US"/>
        </w:rPr>
        <w:t>Wednesday</w:t>
      </w:r>
      <w:r w:rsidR="00B7093A">
        <w:rPr>
          <w:lang w:eastAsia="en-US"/>
        </w:rPr>
        <w:t>’</w:t>
      </w:r>
      <w:r>
        <w:rPr>
          <w:lang w:eastAsia="en-US"/>
        </w:rPr>
        <w:t xml:space="preserve"> in </w:t>
      </w:r>
      <w:r>
        <w:rPr>
          <w:lang w:eastAsia="en-US"/>
        </w:rPr>
        <w:fldChar w:fldCharType="begin"/>
      </w:r>
      <w:r>
        <w:rPr>
          <w:lang w:eastAsia="en-US"/>
        </w:rPr>
        <w:instrText xml:space="preserve"> REF _Ref350795219 \h </w:instrText>
      </w:r>
      <w:r>
        <w:rPr>
          <w:lang w:eastAsia="en-US"/>
        </w:rPr>
      </w:r>
      <w:r>
        <w:rPr>
          <w:lang w:eastAsia="en-US"/>
        </w:rPr>
        <w:fldChar w:fldCharType="separate"/>
      </w:r>
      <w:r w:rsidR="00154D81" w:rsidRPr="00F129D3">
        <w:t>(</w:t>
      </w:r>
      <w:r w:rsidR="00154D81">
        <w:rPr>
          <w:noProof/>
        </w:rPr>
        <w:t>80</w:t>
      </w:r>
      <w:r w:rsidR="00154D81" w:rsidRPr="00F129D3">
        <w:t>)</w:t>
      </w:r>
      <w:r>
        <w:rPr>
          <w:lang w:eastAsia="en-US"/>
        </w:rPr>
        <w:fldChar w:fldCharType="end"/>
      </w:r>
      <w:r>
        <w:rPr>
          <w:lang w:eastAsia="en-US"/>
        </w:rPr>
        <w:t xml:space="preserve"> and with </w:t>
      </w:r>
      <w:r w:rsidRPr="00B26034">
        <w:rPr>
          <w:rStyle w:val="ChItalBold"/>
        </w:rPr>
        <w:t>oktober</w:t>
      </w:r>
      <w:r>
        <w:rPr>
          <w:lang w:eastAsia="en-US"/>
        </w:rPr>
        <w:t xml:space="preserve"> </w:t>
      </w:r>
      <w:r w:rsidR="00B7093A">
        <w:rPr>
          <w:lang w:eastAsia="en-US"/>
        </w:rPr>
        <w:t>‘</w:t>
      </w:r>
      <w:r>
        <w:rPr>
          <w:lang w:eastAsia="en-US"/>
        </w:rPr>
        <w:t>October</w:t>
      </w:r>
      <w:r w:rsidR="00B7093A">
        <w:rPr>
          <w:lang w:eastAsia="en-US"/>
        </w:rPr>
        <w:t>’</w:t>
      </w:r>
      <w:r>
        <w:rPr>
          <w:lang w:eastAsia="en-US"/>
        </w:rPr>
        <w:t xml:space="preserve"> and </w:t>
      </w:r>
      <w:r w:rsidRPr="00B26034">
        <w:rPr>
          <w:rStyle w:val="ChItalBold"/>
        </w:rPr>
        <w:t>januari</w:t>
      </w:r>
      <w:r>
        <w:rPr>
          <w:lang w:eastAsia="en-US"/>
        </w:rPr>
        <w:t xml:space="preserve"> </w:t>
      </w:r>
      <w:r w:rsidR="00B7093A">
        <w:rPr>
          <w:lang w:eastAsia="en-US"/>
        </w:rPr>
        <w:t>‘</w:t>
      </w:r>
      <w:r>
        <w:rPr>
          <w:lang w:eastAsia="en-US"/>
        </w:rPr>
        <w:t>January</w:t>
      </w:r>
      <w:r w:rsidR="00B7093A">
        <w:rPr>
          <w:lang w:eastAsia="en-US"/>
        </w:rPr>
        <w:t>’</w:t>
      </w:r>
      <w:r>
        <w:rPr>
          <w:lang w:eastAsia="en-US"/>
        </w:rPr>
        <w:t xml:space="preserve"> in </w:t>
      </w:r>
      <w:r>
        <w:rPr>
          <w:lang w:eastAsia="en-US"/>
        </w:rPr>
        <w:fldChar w:fldCharType="begin"/>
      </w:r>
      <w:r>
        <w:rPr>
          <w:lang w:eastAsia="en-US"/>
        </w:rPr>
        <w:instrText xml:space="preserve"> REF _Ref350844220 \h </w:instrText>
      </w:r>
      <w:r>
        <w:rPr>
          <w:lang w:eastAsia="en-US"/>
        </w:rPr>
      </w:r>
      <w:r>
        <w:rPr>
          <w:lang w:eastAsia="en-US"/>
        </w:rPr>
        <w:fldChar w:fldCharType="separate"/>
      </w:r>
      <w:r w:rsidR="00154D81" w:rsidRPr="00F129D3">
        <w:t>(</w:t>
      </w:r>
      <w:r w:rsidR="00154D81">
        <w:rPr>
          <w:noProof/>
        </w:rPr>
        <w:t>82</w:t>
      </w:r>
      <w:r w:rsidR="00154D81" w:rsidRPr="00F129D3">
        <w:t>)</w:t>
      </w:r>
      <w:r>
        <w:rPr>
          <w:lang w:eastAsia="en-US"/>
        </w:rPr>
        <w:fldChar w:fldCharType="end"/>
      </w:r>
      <w:r>
        <w:rPr>
          <w:lang w:eastAsia="en-US"/>
        </w:rPr>
        <w:t>, respectively.</w:t>
      </w:r>
    </w:p>
    <w:tbl>
      <w:tblPr>
        <w:tblW w:w="0" w:type="auto"/>
        <w:tblCellMar>
          <w:left w:w="42" w:type="dxa"/>
          <w:right w:w="42" w:type="dxa"/>
        </w:tblCellMar>
        <w:tblLook w:val="01E0" w:firstRow="1" w:lastRow="1" w:firstColumn="1" w:lastColumn="1" w:noHBand="0" w:noVBand="0"/>
      </w:tblPr>
      <w:tblGrid>
        <w:gridCol w:w="709"/>
        <w:gridCol w:w="451"/>
        <w:gridCol w:w="651"/>
        <w:gridCol w:w="540"/>
        <w:gridCol w:w="829"/>
        <w:gridCol w:w="489"/>
        <w:gridCol w:w="718"/>
      </w:tblGrid>
      <w:tr w:rsidR="00AC23C4" w:rsidRPr="00833FA5" w14:paraId="57461950" w14:textId="77777777" w:rsidTr="00AC23C4">
        <w:tc>
          <w:tcPr>
            <w:tcW w:w="709" w:type="dxa"/>
            <w:shd w:val="clear" w:color="auto" w:fill="auto"/>
          </w:tcPr>
          <w:p w14:paraId="0CC7C5EC" w14:textId="77777777" w:rsidR="00130064" w:rsidRPr="00F129D3" w:rsidRDefault="00130064" w:rsidP="00130064">
            <w:pPr>
              <w:pStyle w:val="Text"/>
            </w:pPr>
            <w:bookmarkStart w:id="2102" w:name="_Ref350795218"/>
            <w:r w:rsidRPr="00F129D3">
              <w:t>(</w:t>
            </w:r>
            <w:fldSimple w:instr=" SEQ ( \* ARABIC \s 1 ">
              <w:r w:rsidR="00154D81">
                <w:rPr>
                  <w:noProof/>
                </w:rPr>
                <w:t>79</w:t>
              </w:r>
            </w:fldSimple>
            <w:r w:rsidRPr="00F129D3">
              <w:t>)</w:t>
            </w:r>
            <w:bookmarkEnd w:id="2102"/>
          </w:p>
        </w:tc>
        <w:tc>
          <w:tcPr>
            <w:tcW w:w="451" w:type="dxa"/>
            <w:shd w:val="clear" w:color="auto" w:fill="auto"/>
          </w:tcPr>
          <w:p w14:paraId="6700AEB9" w14:textId="77777777" w:rsidR="00130064" w:rsidRPr="00867A88" w:rsidRDefault="00130064" w:rsidP="00130064">
            <w:pPr>
              <w:pStyle w:val="Text"/>
            </w:pPr>
            <w:r>
              <w:t>yo</w:t>
            </w:r>
          </w:p>
        </w:tc>
        <w:tc>
          <w:tcPr>
            <w:tcW w:w="651" w:type="dxa"/>
            <w:shd w:val="clear" w:color="auto" w:fill="auto"/>
          </w:tcPr>
          <w:p w14:paraId="203BCDB2" w14:textId="77777777" w:rsidR="00130064" w:rsidRPr="00867A88" w:rsidRDefault="00130064" w:rsidP="00130064">
            <w:pPr>
              <w:pStyle w:val="Text"/>
            </w:pPr>
            <w:r w:rsidRPr="00867A88">
              <w:t>bapa</w:t>
            </w:r>
            <w:r w:rsidR="002D6615">
              <w:t>,</w:t>
            </w:r>
          </w:p>
        </w:tc>
        <w:tc>
          <w:tcPr>
            <w:tcW w:w="540" w:type="dxa"/>
            <w:shd w:val="clear" w:color="auto" w:fill="auto"/>
          </w:tcPr>
          <w:p w14:paraId="314EDB04" w14:textId="77777777" w:rsidR="00130064" w:rsidRPr="001A1A61" w:rsidRDefault="00130064" w:rsidP="00130064">
            <w:pPr>
              <w:pStyle w:val="Text"/>
              <w:rPr>
                <w:rStyle w:val="ChBlueBold"/>
              </w:rPr>
            </w:pPr>
            <w:r w:rsidRPr="001A1A61">
              <w:rPr>
                <w:rStyle w:val="ChBlueBold"/>
              </w:rPr>
              <w:t>hari</w:t>
            </w:r>
          </w:p>
        </w:tc>
        <w:tc>
          <w:tcPr>
            <w:tcW w:w="829" w:type="dxa"/>
            <w:shd w:val="clear" w:color="auto" w:fill="auto"/>
          </w:tcPr>
          <w:p w14:paraId="3934E884" w14:textId="77777777" w:rsidR="00130064" w:rsidRPr="001A1A61" w:rsidRDefault="00130064" w:rsidP="00130064">
            <w:pPr>
              <w:pStyle w:val="Text"/>
              <w:rPr>
                <w:rStyle w:val="ChBlueBold"/>
              </w:rPr>
            </w:pPr>
            <w:r w:rsidRPr="001A1A61">
              <w:rPr>
                <w:rStyle w:val="ChBlueBold"/>
              </w:rPr>
              <w:t>minggu</w:t>
            </w:r>
          </w:p>
        </w:tc>
        <w:tc>
          <w:tcPr>
            <w:tcW w:w="489" w:type="dxa"/>
            <w:shd w:val="clear" w:color="auto" w:fill="auto"/>
          </w:tcPr>
          <w:p w14:paraId="3DC8F568" w14:textId="77777777" w:rsidR="00130064" w:rsidRPr="00867A88" w:rsidRDefault="00130064" w:rsidP="00130064">
            <w:pPr>
              <w:pStyle w:val="Text"/>
            </w:pPr>
            <w:r w:rsidRPr="00867A88">
              <w:t>sa</w:t>
            </w:r>
          </w:p>
        </w:tc>
        <w:tc>
          <w:tcPr>
            <w:tcW w:w="718" w:type="dxa"/>
            <w:shd w:val="clear" w:color="auto" w:fill="auto"/>
          </w:tcPr>
          <w:p w14:paraId="617B6E5F" w14:textId="77777777" w:rsidR="00130064" w:rsidRPr="00867A88" w:rsidRDefault="00130064" w:rsidP="00130064">
            <w:pPr>
              <w:pStyle w:val="Text"/>
            </w:pPr>
            <w:r w:rsidRPr="00867A88">
              <w:t>datan</w:t>
            </w:r>
            <w:r>
              <w:t>g</w:t>
            </w:r>
          </w:p>
        </w:tc>
      </w:tr>
      <w:tr w:rsidR="00AC23C4" w:rsidRPr="00AC23C4" w14:paraId="1395C421" w14:textId="77777777" w:rsidTr="00AC23C4">
        <w:tc>
          <w:tcPr>
            <w:tcW w:w="709" w:type="dxa"/>
            <w:shd w:val="clear" w:color="auto" w:fill="auto"/>
          </w:tcPr>
          <w:p w14:paraId="3745F3FF" w14:textId="77777777" w:rsidR="00130064" w:rsidRPr="00867A88" w:rsidRDefault="00130064" w:rsidP="00130064">
            <w:pPr>
              <w:pStyle w:val="GlossEng"/>
            </w:pPr>
          </w:p>
        </w:tc>
        <w:tc>
          <w:tcPr>
            <w:tcW w:w="451" w:type="dxa"/>
            <w:shd w:val="clear" w:color="auto" w:fill="auto"/>
          </w:tcPr>
          <w:p w14:paraId="11AE40A0" w14:textId="77777777" w:rsidR="00130064" w:rsidRPr="00867A88" w:rsidRDefault="00130064" w:rsidP="00130064">
            <w:pPr>
              <w:pStyle w:val="GlossEng"/>
            </w:pPr>
            <w:r w:rsidRPr="00867A88">
              <w:t>yes</w:t>
            </w:r>
          </w:p>
        </w:tc>
        <w:tc>
          <w:tcPr>
            <w:tcW w:w="651" w:type="dxa"/>
            <w:shd w:val="clear" w:color="auto" w:fill="auto"/>
          </w:tcPr>
          <w:p w14:paraId="64F1FC6F" w14:textId="77777777" w:rsidR="00130064" w:rsidRPr="00867A88" w:rsidRDefault="00130064" w:rsidP="00130064">
            <w:pPr>
              <w:pStyle w:val="GlossEng"/>
            </w:pPr>
            <w:r w:rsidRPr="00867A88">
              <w:t>father</w:t>
            </w:r>
          </w:p>
        </w:tc>
        <w:tc>
          <w:tcPr>
            <w:tcW w:w="540" w:type="dxa"/>
            <w:shd w:val="clear" w:color="auto" w:fill="auto"/>
          </w:tcPr>
          <w:p w14:paraId="326E2503" w14:textId="77777777" w:rsidR="00130064" w:rsidRPr="00867A88" w:rsidRDefault="00130064" w:rsidP="00130064">
            <w:pPr>
              <w:pStyle w:val="GlossEng"/>
            </w:pPr>
            <w:r w:rsidRPr="00867A88">
              <w:t>day</w:t>
            </w:r>
          </w:p>
        </w:tc>
        <w:tc>
          <w:tcPr>
            <w:tcW w:w="829" w:type="dxa"/>
            <w:shd w:val="clear" w:color="auto" w:fill="auto"/>
          </w:tcPr>
          <w:p w14:paraId="468EB324" w14:textId="77777777" w:rsidR="00130064" w:rsidRPr="00867A88" w:rsidRDefault="00130064" w:rsidP="00130064">
            <w:pPr>
              <w:pStyle w:val="GlossEng"/>
            </w:pPr>
            <w:r w:rsidRPr="00867A88">
              <w:t>Sunday</w:t>
            </w:r>
          </w:p>
        </w:tc>
        <w:tc>
          <w:tcPr>
            <w:tcW w:w="489" w:type="dxa"/>
            <w:shd w:val="clear" w:color="auto" w:fill="auto"/>
          </w:tcPr>
          <w:p w14:paraId="6B7B37C1" w14:textId="77777777" w:rsidR="00130064" w:rsidRPr="0099608C" w:rsidRDefault="00130064" w:rsidP="00130064">
            <w:pPr>
              <w:pStyle w:val="GlossEng"/>
              <w:rPr>
                <w:rStyle w:val="ChSmallCaps"/>
              </w:rPr>
            </w:pPr>
            <w:r w:rsidRPr="0099608C">
              <w:rPr>
                <w:rStyle w:val="ChSmallCaps"/>
              </w:rPr>
              <w:t>1sg</w:t>
            </w:r>
          </w:p>
        </w:tc>
        <w:tc>
          <w:tcPr>
            <w:tcW w:w="718" w:type="dxa"/>
            <w:shd w:val="clear" w:color="auto" w:fill="auto"/>
          </w:tcPr>
          <w:p w14:paraId="7116D27C" w14:textId="77777777" w:rsidR="00130064" w:rsidRPr="00867A88" w:rsidRDefault="00130064" w:rsidP="00130064">
            <w:pPr>
              <w:pStyle w:val="GlossEng"/>
            </w:pPr>
            <w:r w:rsidRPr="00867A88">
              <w:t>come</w:t>
            </w:r>
          </w:p>
        </w:tc>
      </w:tr>
    </w:tbl>
    <w:p w14:paraId="7391DACF" w14:textId="7BB52216" w:rsidR="00130064" w:rsidRDefault="00B7093A" w:rsidP="00130064">
      <w:pPr>
        <w:pStyle w:val="FreeTranslEng"/>
      </w:pPr>
      <w:r>
        <w:t>‘</w:t>
      </w:r>
      <w:r w:rsidR="00130064">
        <w:t xml:space="preserve">yes father, </w:t>
      </w:r>
      <w:r w:rsidR="00130064" w:rsidRPr="001A1A61">
        <w:rPr>
          <w:rStyle w:val="ChBlueBold"/>
        </w:rPr>
        <w:t>on Sunday</w:t>
      </w:r>
      <w:r w:rsidR="00130064">
        <w:t xml:space="preserve"> I</w:t>
      </w:r>
      <w:r>
        <w:t>’</w:t>
      </w:r>
      <w:r w:rsidR="00130064">
        <w:t>ll come</w:t>
      </w:r>
      <w:r>
        <w:t>’</w:t>
      </w:r>
      <w:r w:rsidR="00130064">
        <w:t xml:space="preserve"> </w:t>
      </w:r>
      <w:r w:rsidR="00130064" w:rsidRPr="001A1A61">
        <w:rPr>
          <w:rStyle w:val="ExampleSource"/>
        </w:rPr>
        <w:t>[080922-001a-CvPh.0344]</w:t>
      </w:r>
    </w:p>
    <w:tbl>
      <w:tblPr>
        <w:tblW w:w="6754" w:type="dxa"/>
        <w:tblCellMar>
          <w:left w:w="42" w:type="dxa"/>
          <w:right w:w="42" w:type="dxa"/>
        </w:tblCellMar>
        <w:tblLook w:val="01E0" w:firstRow="1" w:lastRow="1" w:firstColumn="1" w:lastColumn="1" w:noHBand="0" w:noVBand="0"/>
      </w:tblPr>
      <w:tblGrid>
        <w:gridCol w:w="709"/>
        <w:gridCol w:w="484"/>
        <w:gridCol w:w="56"/>
        <w:gridCol w:w="484"/>
        <w:gridCol w:w="378"/>
        <w:gridCol w:w="362"/>
        <w:gridCol w:w="344"/>
        <w:gridCol w:w="16"/>
        <w:gridCol w:w="268"/>
        <w:gridCol w:w="383"/>
        <w:gridCol w:w="106"/>
        <w:gridCol w:w="567"/>
        <w:gridCol w:w="22"/>
        <w:gridCol w:w="562"/>
        <w:gridCol w:w="555"/>
        <w:gridCol w:w="429"/>
        <w:gridCol w:w="1029"/>
      </w:tblGrid>
      <w:tr w:rsidR="00AC23C4" w:rsidRPr="00833FA5" w14:paraId="16067EAB" w14:textId="77777777" w:rsidTr="00AC23C4">
        <w:tc>
          <w:tcPr>
            <w:tcW w:w="709" w:type="dxa"/>
            <w:shd w:val="clear" w:color="auto" w:fill="auto"/>
          </w:tcPr>
          <w:p w14:paraId="3D843993" w14:textId="77777777" w:rsidR="00130064" w:rsidRPr="00F129D3" w:rsidRDefault="00130064" w:rsidP="00130064">
            <w:pPr>
              <w:pStyle w:val="Text"/>
            </w:pPr>
            <w:bookmarkStart w:id="2103" w:name="_Ref350795219"/>
            <w:r w:rsidRPr="00F129D3">
              <w:t>(</w:t>
            </w:r>
            <w:fldSimple w:instr=" SEQ ( \* ARABIC \s 1 ">
              <w:r w:rsidR="00154D81">
                <w:rPr>
                  <w:noProof/>
                </w:rPr>
                <w:t>80</w:t>
              </w:r>
            </w:fldSimple>
            <w:r w:rsidRPr="00F129D3">
              <w:t>)</w:t>
            </w:r>
            <w:bookmarkEnd w:id="2103"/>
          </w:p>
        </w:tc>
        <w:tc>
          <w:tcPr>
            <w:tcW w:w="540" w:type="dxa"/>
            <w:gridSpan w:val="2"/>
            <w:shd w:val="clear" w:color="auto" w:fill="auto"/>
          </w:tcPr>
          <w:p w14:paraId="14A19858" w14:textId="77777777" w:rsidR="00130064" w:rsidRPr="000C08F6" w:rsidRDefault="00130064" w:rsidP="00130064">
            <w:pPr>
              <w:pStyle w:val="Text"/>
              <w:rPr>
                <w:rStyle w:val="ChBlueBold"/>
              </w:rPr>
            </w:pPr>
            <w:r w:rsidRPr="000C08F6">
              <w:rPr>
                <w:rStyle w:val="ChBlueBold"/>
              </w:rPr>
              <w:t>hari</w:t>
            </w:r>
          </w:p>
        </w:tc>
        <w:tc>
          <w:tcPr>
            <w:tcW w:w="862" w:type="dxa"/>
            <w:gridSpan w:val="2"/>
            <w:shd w:val="clear" w:color="auto" w:fill="auto"/>
          </w:tcPr>
          <w:p w14:paraId="165E1694" w14:textId="77777777" w:rsidR="00130064" w:rsidRPr="001A16E4" w:rsidRDefault="00130064" w:rsidP="00130064">
            <w:pPr>
              <w:pStyle w:val="Text"/>
              <w:rPr>
                <w:rStyle w:val="ChBlueBold"/>
              </w:rPr>
            </w:pPr>
            <w:r w:rsidRPr="001A16E4">
              <w:rPr>
                <w:rStyle w:val="ChBlueBold"/>
              </w:rPr>
              <w:t>slasa</w:t>
            </w:r>
          </w:p>
        </w:tc>
        <w:tc>
          <w:tcPr>
            <w:tcW w:w="706" w:type="dxa"/>
            <w:gridSpan w:val="2"/>
            <w:shd w:val="clear" w:color="auto" w:fill="auto"/>
          </w:tcPr>
          <w:p w14:paraId="3294DE7E" w14:textId="77777777" w:rsidR="00130064" w:rsidRPr="001A16E4" w:rsidRDefault="00130064" w:rsidP="00130064">
            <w:pPr>
              <w:pStyle w:val="Text"/>
            </w:pPr>
            <w:r w:rsidRPr="001A16E4">
              <w:t>itu</w:t>
            </w:r>
          </w:p>
        </w:tc>
        <w:tc>
          <w:tcPr>
            <w:tcW w:w="284" w:type="dxa"/>
            <w:gridSpan w:val="2"/>
            <w:shd w:val="clear" w:color="auto" w:fill="auto"/>
          </w:tcPr>
          <w:p w14:paraId="1428607E" w14:textId="77777777" w:rsidR="00130064" w:rsidRPr="005E3A65" w:rsidRDefault="00130064" w:rsidP="00130064">
            <w:pPr>
              <w:pStyle w:val="Text"/>
            </w:pPr>
            <w:r>
              <w:t>…</w:t>
            </w:r>
          </w:p>
        </w:tc>
        <w:tc>
          <w:tcPr>
            <w:tcW w:w="489" w:type="dxa"/>
            <w:gridSpan w:val="2"/>
            <w:shd w:val="clear" w:color="auto" w:fill="auto"/>
          </w:tcPr>
          <w:p w14:paraId="6C0A77A5" w14:textId="77777777" w:rsidR="00130064" w:rsidRPr="005E3A65" w:rsidRDefault="00130064" w:rsidP="00130064">
            <w:pPr>
              <w:pStyle w:val="Text"/>
            </w:pPr>
            <w:r w:rsidRPr="005E3A65">
              <w:t>de</w:t>
            </w:r>
          </w:p>
        </w:tc>
        <w:tc>
          <w:tcPr>
            <w:tcW w:w="567" w:type="dxa"/>
            <w:shd w:val="clear" w:color="auto" w:fill="auto"/>
          </w:tcPr>
          <w:p w14:paraId="689CE5C8" w14:textId="77777777" w:rsidR="00130064" w:rsidRPr="005E3A65" w:rsidRDefault="00130064" w:rsidP="00130064">
            <w:pPr>
              <w:pStyle w:val="Text"/>
            </w:pPr>
            <w:r w:rsidRPr="005E3A65">
              <w:t>pu</w:t>
            </w:r>
          </w:p>
        </w:tc>
        <w:tc>
          <w:tcPr>
            <w:tcW w:w="584" w:type="dxa"/>
            <w:gridSpan w:val="2"/>
            <w:shd w:val="clear" w:color="auto" w:fill="auto"/>
          </w:tcPr>
          <w:p w14:paraId="662818C6" w14:textId="77777777" w:rsidR="00130064" w:rsidRPr="005E3A65" w:rsidRDefault="00DC49D5" w:rsidP="00130064">
            <w:pPr>
              <w:pStyle w:val="Text"/>
            </w:pPr>
            <w:r>
              <w:t>ana</w:t>
            </w:r>
          </w:p>
        </w:tc>
        <w:tc>
          <w:tcPr>
            <w:tcW w:w="984" w:type="dxa"/>
            <w:gridSpan w:val="2"/>
            <w:shd w:val="clear" w:color="auto" w:fill="auto"/>
          </w:tcPr>
          <w:p w14:paraId="2B4B4C15" w14:textId="77777777" w:rsidR="00130064" w:rsidRPr="005E3A65" w:rsidRDefault="00130064" w:rsidP="00130064">
            <w:pPr>
              <w:pStyle w:val="Text"/>
            </w:pPr>
            <w:r w:rsidRPr="005E3A65">
              <w:t>prempuan</w:t>
            </w:r>
            <w:r w:rsidR="00054B03">
              <w:t>g</w:t>
            </w:r>
          </w:p>
        </w:tc>
        <w:tc>
          <w:tcPr>
            <w:tcW w:w="1029" w:type="dxa"/>
            <w:shd w:val="clear" w:color="auto" w:fill="auto"/>
          </w:tcPr>
          <w:p w14:paraId="02B2878B" w14:textId="77777777" w:rsidR="00130064" w:rsidRPr="005E3A65" w:rsidRDefault="00130064" w:rsidP="00130064">
            <w:pPr>
              <w:pStyle w:val="Text"/>
            </w:pPr>
            <w:r w:rsidRPr="005E3A65">
              <w:t>meninggal</w:t>
            </w:r>
          </w:p>
        </w:tc>
      </w:tr>
      <w:tr w:rsidR="00AC23C4" w:rsidRPr="00AC23C4" w14:paraId="5B525D4F" w14:textId="77777777" w:rsidTr="00AC23C4">
        <w:tc>
          <w:tcPr>
            <w:tcW w:w="709" w:type="dxa"/>
            <w:shd w:val="clear" w:color="auto" w:fill="auto"/>
          </w:tcPr>
          <w:p w14:paraId="12362F2F" w14:textId="77777777" w:rsidR="00130064" w:rsidRPr="005E3A65" w:rsidRDefault="00130064" w:rsidP="00130064">
            <w:pPr>
              <w:pStyle w:val="GlossEng2ptafter"/>
            </w:pPr>
          </w:p>
        </w:tc>
        <w:tc>
          <w:tcPr>
            <w:tcW w:w="540" w:type="dxa"/>
            <w:gridSpan w:val="2"/>
            <w:shd w:val="clear" w:color="auto" w:fill="auto"/>
          </w:tcPr>
          <w:p w14:paraId="43BCC603" w14:textId="77777777" w:rsidR="00130064" w:rsidRPr="005E3A65" w:rsidRDefault="00130064" w:rsidP="00130064">
            <w:pPr>
              <w:pStyle w:val="GlossEng2ptafter"/>
            </w:pPr>
            <w:r w:rsidRPr="005E3A65">
              <w:t>day</w:t>
            </w:r>
          </w:p>
        </w:tc>
        <w:tc>
          <w:tcPr>
            <w:tcW w:w="862" w:type="dxa"/>
            <w:gridSpan w:val="2"/>
            <w:shd w:val="clear" w:color="auto" w:fill="auto"/>
          </w:tcPr>
          <w:p w14:paraId="3C0533D0" w14:textId="77777777" w:rsidR="00130064" w:rsidRPr="005E3A65" w:rsidRDefault="00130064" w:rsidP="00130064">
            <w:pPr>
              <w:pStyle w:val="GlossEng2ptafter"/>
            </w:pPr>
            <w:r w:rsidRPr="005E3A65">
              <w:t>Tuesday</w:t>
            </w:r>
          </w:p>
        </w:tc>
        <w:tc>
          <w:tcPr>
            <w:tcW w:w="706" w:type="dxa"/>
            <w:gridSpan w:val="2"/>
            <w:shd w:val="clear" w:color="auto" w:fill="auto"/>
          </w:tcPr>
          <w:p w14:paraId="2EA17A6C" w14:textId="77777777" w:rsidR="00130064" w:rsidRPr="0099608C" w:rsidRDefault="00130064" w:rsidP="00130064">
            <w:pPr>
              <w:pStyle w:val="GlossEng2ptafter"/>
              <w:rPr>
                <w:rStyle w:val="ChSmallCaps"/>
              </w:rPr>
            </w:pPr>
            <w:r w:rsidRPr="0099608C">
              <w:rPr>
                <w:rStyle w:val="ChSmallCaps"/>
              </w:rPr>
              <w:t>d.dist</w:t>
            </w:r>
          </w:p>
        </w:tc>
        <w:tc>
          <w:tcPr>
            <w:tcW w:w="284" w:type="dxa"/>
            <w:gridSpan w:val="2"/>
            <w:shd w:val="clear" w:color="auto" w:fill="auto"/>
          </w:tcPr>
          <w:p w14:paraId="03E23C22" w14:textId="77777777" w:rsidR="00130064" w:rsidRPr="005E3A65" w:rsidRDefault="00130064" w:rsidP="00130064">
            <w:pPr>
              <w:pStyle w:val="GlossEng2ptafter"/>
            </w:pPr>
          </w:p>
        </w:tc>
        <w:tc>
          <w:tcPr>
            <w:tcW w:w="489" w:type="dxa"/>
            <w:gridSpan w:val="2"/>
            <w:shd w:val="clear" w:color="auto" w:fill="auto"/>
          </w:tcPr>
          <w:p w14:paraId="19298EFD" w14:textId="77777777" w:rsidR="00130064" w:rsidRPr="0099608C" w:rsidRDefault="00130064" w:rsidP="00130064">
            <w:pPr>
              <w:pStyle w:val="GlossEng2ptafter"/>
              <w:rPr>
                <w:rStyle w:val="ChSmallCaps"/>
              </w:rPr>
            </w:pPr>
            <w:r w:rsidRPr="0099608C">
              <w:rPr>
                <w:rStyle w:val="ChSmallCaps"/>
              </w:rPr>
              <w:t>3sg</w:t>
            </w:r>
          </w:p>
        </w:tc>
        <w:tc>
          <w:tcPr>
            <w:tcW w:w="567" w:type="dxa"/>
            <w:shd w:val="clear" w:color="auto" w:fill="auto"/>
          </w:tcPr>
          <w:p w14:paraId="6A5F40F2" w14:textId="77777777" w:rsidR="00130064" w:rsidRPr="0099608C" w:rsidRDefault="00130064" w:rsidP="00130064">
            <w:pPr>
              <w:pStyle w:val="GlossEng2ptafter"/>
              <w:rPr>
                <w:rStyle w:val="ChSmallCaps"/>
              </w:rPr>
            </w:pPr>
            <w:r w:rsidRPr="0099608C">
              <w:rPr>
                <w:rStyle w:val="ChSmallCaps"/>
              </w:rPr>
              <w:t>poss</w:t>
            </w:r>
          </w:p>
        </w:tc>
        <w:tc>
          <w:tcPr>
            <w:tcW w:w="584" w:type="dxa"/>
            <w:gridSpan w:val="2"/>
            <w:shd w:val="clear" w:color="auto" w:fill="auto"/>
          </w:tcPr>
          <w:p w14:paraId="634B773A" w14:textId="77777777" w:rsidR="00130064" w:rsidRPr="005E3A65" w:rsidRDefault="00130064" w:rsidP="00130064">
            <w:pPr>
              <w:pStyle w:val="GlossEng2ptafter"/>
            </w:pPr>
            <w:r w:rsidRPr="005E3A65">
              <w:t>child</w:t>
            </w:r>
          </w:p>
        </w:tc>
        <w:tc>
          <w:tcPr>
            <w:tcW w:w="984" w:type="dxa"/>
            <w:gridSpan w:val="2"/>
            <w:shd w:val="clear" w:color="auto" w:fill="auto"/>
          </w:tcPr>
          <w:p w14:paraId="6129DAD0" w14:textId="77777777" w:rsidR="00130064" w:rsidRPr="005E3A65" w:rsidRDefault="00130064" w:rsidP="00130064">
            <w:pPr>
              <w:pStyle w:val="GlossEng2ptafter"/>
            </w:pPr>
            <w:r w:rsidRPr="005E3A65">
              <w:t>woman</w:t>
            </w:r>
          </w:p>
        </w:tc>
        <w:tc>
          <w:tcPr>
            <w:tcW w:w="1029" w:type="dxa"/>
            <w:shd w:val="clear" w:color="auto" w:fill="auto"/>
          </w:tcPr>
          <w:p w14:paraId="1DBC493D" w14:textId="77777777" w:rsidR="00130064" w:rsidRPr="005E3A65" w:rsidRDefault="00130064" w:rsidP="00130064">
            <w:pPr>
              <w:pStyle w:val="GlossEng2ptafter"/>
            </w:pPr>
            <w:r>
              <w:t>die</w:t>
            </w:r>
          </w:p>
        </w:tc>
      </w:tr>
      <w:tr w:rsidR="00AC23C4" w:rsidRPr="00833FA5" w14:paraId="7B613F7A" w14:textId="77777777" w:rsidTr="00AC23C4">
        <w:trPr>
          <w:gridAfter w:val="2"/>
          <w:wAfter w:w="1458" w:type="dxa"/>
        </w:trPr>
        <w:tc>
          <w:tcPr>
            <w:tcW w:w="709" w:type="dxa"/>
            <w:shd w:val="clear" w:color="auto" w:fill="auto"/>
          </w:tcPr>
          <w:p w14:paraId="01D289BA" w14:textId="77777777" w:rsidR="00130064" w:rsidRPr="000C08F6" w:rsidRDefault="00130064" w:rsidP="00130064">
            <w:pPr>
              <w:pStyle w:val="O0Nwnext"/>
            </w:pPr>
          </w:p>
        </w:tc>
        <w:tc>
          <w:tcPr>
            <w:tcW w:w="484" w:type="dxa"/>
            <w:shd w:val="clear" w:color="auto" w:fill="auto"/>
          </w:tcPr>
          <w:p w14:paraId="04FA58E0" w14:textId="77777777" w:rsidR="00130064" w:rsidRPr="005E3A65" w:rsidRDefault="00130064" w:rsidP="00130064">
            <w:pPr>
              <w:pStyle w:val="Text"/>
            </w:pPr>
            <w:r w:rsidRPr="005E3A65">
              <w:t>jadi</w:t>
            </w:r>
          </w:p>
        </w:tc>
        <w:tc>
          <w:tcPr>
            <w:tcW w:w="540" w:type="dxa"/>
            <w:gridSpan w:val="2"/>
            <w:shd w:val="clear" w:color="auto" w:fill="auto"/>
          </w:tcPr>
          <w:p w14:paraId="1330349D" w14:textId="77777777" w:rsidR="00130064" w:rsidRPr="005E3A65" w:rsidRDefault="00130064" w:rsidP="00130064">
            <w:pPr>
              <w:pStyle w:val="Text"/>
            </w:pPr>
            <w:r w:rsidRPr="005E3A65">
              <w:t>ton</w:t>
            </w:r>
            <w:r>
              <w:t>g</w:t>
            </w:r>
          </w:p>
        </w:tc>
        <w:tc>
          <w:tcPr>
            <w:tcW w:w="740" w:type="dxa"/>
            <w:gridSpan w:val="2"/>
            <w:shd w:val="clear" w:color="auto" w:fill="auto"/>
          </w:tcPr>
          <w:p w14:paraId="3B5F2E16" w14:textId="77777777" w:rsidR="00130064" w:rsidRPr="005E3A65" w:rsidRDefault="00130064" w:rsidP="00130064">
            <w:pPr>
              <w:pStyle w:val="Text"/>
            </w:pPr>
            <w:r w:rsidRPr="005E3A65">
              <w:t>tinggal</w:t>
            </w:r>
          </w:p>
        </w:tc>
        <w:tc>
          <w:tcPr>
            <w:tcW w:w="360" w:type="dxa"/>
            <w:gridSpan w:val="2"/>
            <w:shd w:val="clear" w:color="auto" w:fill="auto"/>
          </w:tcPr>
          <w:p w14:paraId="4D77E263" w14:textId="77777777" w:rsidR="00130064" w:rsidRPr="005E3A65" w:rsidRDefault="00130064" w:rsidP="00130064">
            <w:pPr>
              <w:pStyle w:val="Text"/>
            </w:pPr>
            <w:r w:rsidRPr="005E3A65">
              <w:t>di</w:t>
            </w:r>
          </w:p>
        </w:tc>
        <w:tc>
          <w:tcPr>
            <w:tcW w:w="651" w:type="dxa"/>
            <w:gridSpan w:val="2"/>
            <w:shd w:val="clear" w:color="auto" w:fill="auto"/>
          </w:tcPr>
          <w:p w14:paraId="0B34D0C7" w14:textId="77777777" w:rsidR="00130064" w:rsidRPr="005E3A65" w:rsidRDefault="00130064" w:rsidP="00130064">
            <w:pPr>
              <w:pStyle w:val="Text"/>
            </w:pPr>
            <w:r w:rsidRPr="005E3A65">
              <w:t>ruma</w:t>
            </w:r>
          </w:p>
        </w:tc>
        <w:tc>
          <w:tcPr>
            <w:tcW w:w="695" w:type="dxa"/>
            <w:gridSpan w:val="3"/>
            <w:shd w:val="clear" w:color="auto" w:fill="auto"/>
          </w:tcPr>
          <w:p w14:paraId="043A097C" w14:textId="77777777" w:rsidR="00130064" w:rsidRPr="005E3A65" w:rsidRDefault="00130064" w:rsidP="00130064">
            <w:pPr>
              <w:pStyle w:val="Text"/>
            </w:pPr>
            <w:r w:rsidRPr="005E3A65">
              <w:t>sampe</w:t>
            </w:r>
          </w:p>
        </w:tc>
        <w:tc>
          <w:tcPr>
            <w:tcW w:w="1117" w:type="dxa"/>
            <w:gridSpan w:val="2"/>
            <w:shd w:val="clear" w:color="auto" w:fill="auto"/>
          </w:tcPr>
          <w:p w14:paraId="418A8D73" w14:textId="77777777" w:rsidR="00130064" w:rsidRPr="000C08F6" w:rsidRDefault="00130064" w:rsidP="00130064">
            <w:pPr>
              <w:pStyle w:val="Text"/>
              <w:rPr>
                <w:rStyle w:val="ChBlueBold"/>
              </w:rPr>
            </w:pPr>
            <w:r w:rsidRPr="000C08F6">
              <w:rPr>
                <w:rStyle w:val="ChBlueBold"/>
              </w:rPr>
              <w:t>rabu</w:t>
            </w:r>
          </w:p>
        </w:tc>
      </w:tr>
      <w:tr w:rsidR="00AC23C4" w:rsidRPr="00AC23C4" w14:paraId="5B7099AE" w14:textId="77777777" w:rsidTr="00AC23C4">
        <w:trPr>
          <w:gridAfter w:val="2"/>
          <w:wAfter w:w="1458" w:type="dxa"/>
        </w:trPr>
        <w:tc>
          <w:tcPr>
            <w:tcW w:w="709" w:type="dxa"/>
            <w:shd w:val="clear" w:color="auto" w:fill="auto"/>
          </w:tcPr>
          <w:p w14:paraId="5CCD2F31" w14:textId="77777777" w:rsidR="00130064" w:rsidRPr="000C08F6" w:rsidRDefault="00130064" w:rsidP="00130064">
            <w:pPr>
              <w:pStyle w:val="GlossEng"/>
            </w:pPr>
          </w:p>
        </w:tc>
        <w:tc>
          <w:tcPr>
            <w:tcW w:w="484" w:type="dxa"/>
            <w:shd w:val="clear" w:color="auto" w:fill="auto"/>
          </w:tcPr>
          <w:p w14:paraId="46985F04" w14:textId="77777777" w:rsidR="00130064" w:rsidRPr="005E3A65" w:rsidRDefault="00130064" w:rsidP="00130064">
            <w:pPr>
              <w:pStyle w:val="GlossEng"/>
            </w:pPr>
            <w:r w:rsidRPr="005E3A65">
              <w:t>so</w:t>
            </w:r>
          </w:p>
        </w:tc>
        <w:tc>
          <w:tcPr>
            <w:tcW w:w="540" w:type="dxa"/>
            <w:gridSpan w:val="2"/>
            <w:shd w:val="clear" w:color="auto" w:fill="auto"/>
          </w:tcPr>
          <w:p w14:paraId="5E81EBBA" w14:textId="77777777" w:rsidR="00130064" w:rsidRPr="002D6615" w:rsidRDefault="00130064" w:rsidP="00130064">
            <w:pPr>
              <w:pStyle w:val="GlossEng"/>
              <w:rPr>
                <w:rStyle w:val="ChSmallCaps"/>
              </w:rPr>
            </w:pPr>
            <w:r w:rsidRPr="002D6615">
              <w:rPr>
                <w:rStyle w:val="ChSmallCaps"/>
              </w:rPr>
              <w:t>1pl</w:t>
            </w:r>
          </w:p>
        </w:tc>
        <w:tc>
          <w:tcPr>
            <w:tcW w:w="740" w:type="dxa"/>
            <w:gridSpan w:val="2"/>
            <w:shd w:val="clear" w:color="auto" w:fill="auto"/>
          </w:tcPr>
          <w:p w14:paraId="393D1F27" w14:textId="77777777" w:rsidR="00130064" w:rsidRPr="005E3A65" w:rsidRDefault="00130064" w:rsidP="00130064">
            <w:pPr>
              <w:pStyle w:val="GlossEng"/>
            </w:pPr>
            <w:r w:rsidRPr="005E3A65">
              <w:t>stay</w:t>
            </w:r>
          </w:p>
        </w:tc>
        <w:tc>
          <w:tcPr>
            <w:tcW w:w="360" w:type="dxa"/>
            <w:gridSpan w:val="2"/>
            <w:shd w:val="clear" w:color="auto" w:fill="auto"/>
          </w:tcPr>
          <w:p w14:paraId="78E0FA2D" w14:textId="77777777" w:rsidR="00130064" w:rsidRPr="005E3A65" w:rsidRDefault="00130064" w:rsidP="00130064">
            <w:pPr>
              <w:pStyle w:val="GlossEng"/>
            </w:pPr>
            <w:r w:rsidRPr="005E3A65">
              <w:t>at</w:t>
            </w:r>
          </w:p>
        </w:tc>
        <w:tc>
          <w:tcPr>
            <w:tcW w:w="651" w:type="dxa"/>
            <w:gridSpan w:val="2"/>
            <w:shd w:val="clear" w:color="auto" w:fill="auto"/>
          </w:tcPr>
          <w:p w14:paraId="69EA7679" w14:textId="77777777" w:rsidR="00130064" w:rsidRPr="005E3A65" w:rsidRDefault="00130064" w:rsidP="00130064">
            <w:pPr>
              <w:pStyle w:val="GlossEng"/>
            </w:pPr>
            <w:r w:rsidRPr="005E3A65">
              <w:t>house</w:t>
            </w:r>
          </w:p>
        </w:tc>
        <w:tc>
          <w:tcPr>
            <w:tcW w:w="695" w:type="dxa"/>
            <w:gridSpan w:val="3"/>
            <w:shd w:val="clear" w:color="auto" w:fill="auto"/>
          </w:tcPr>
          <w:p w14:paraId="62CFEFF9" w14:textId="77777777" w:rsidR="00130064" w:rsidRPr="005E3A65" w:rsidRDefault="00BD6BA3" w:rsidP="00130064">
            <w:pPr>
              <w:pStyle w:val="GlossEng"/>
            </w:pPr>
            <w:r>
              <w:t>until</w:t>
            </w:r>
          </w:p>
        </w:tc>
        <w:tc>
          <w:tcPr>
            <w:tcW w:w="1117" w:type="dxa"/>
            <w:gridSpan w:val="2"/>
            <w:shd w:val="clear" w:color="auto" w:fill="auto"/>
          </w:tcPr>
          <w:p w14:paraId="5E361280" w14:textId="77777777" w:rsidR="00130064" w:rsidRPr="005E3A65" w:rsidRDefault="00130064" w:rsidP="00130064">
            <w:pPr>
              <w:pStyle w:val="GlossEng"/>
            </w:pPr>
            <w:r w:rsidRPr="005E3A65">
              <w:t>Wednesday</w:t>
            </w:r>
          </w:p>
        </w:tc>
      </w:tr>
    </w:tbl>
    <w:p w14:paraId="09C4989B" w14:textId="650642C2" w:rsidR="00130064" w:rsidRPr="002F5FFD" w:rsidRDefault="00B7093A" w:rsidP="00130064">
      <w:pPr>
        <w:pStyle w:val="FreeTranslEng"/>
      </w:pPr>
      <w:r>
        <w:t>‘</w:t>
      </w:r>
      <w:r w:rsidR="00130064">
        <w:t xml:space="preserve">that </w:t>
      </w:r>
      <w:r w:rsidR="00130064" w:rsidRPr="00854178">
        <w:rPr>
          <w:rStyle w:val="ChBlueBold"/>
        </w:rPr>
        <w:t>Monday</w:t>
      </w:r>
      <w:r w:rsidR="00130064">
        <w:t xml:space="preserve"> … his daughter died, so we stayed at home until </w:t>
      </w:r>
      <w:r w:rsidR="00130064" w:rsidRPr="00854178">
        <w:rPr>
          <w:rStyle w:val="ChBlueBold"/>
        </w:rPr>
        <w:t>Wednesday</w:t>
      </w:r>
      <w:r>
        <w:t>’</w:t>
      </w:r>
      <w:r w:rsidR="00130064" w:rsidRPr="00854178">
        <w:t xml:space="preserve"> </w:t>
      </w:r>
      <w:r w:rsidR="00130064" w:rsidRPr="00854178">
        <w:rPr>
          <w:rStyle w:val="ExampleSource"/>
        </w:rPr>
        <w:t>[080925-003-Cv.0001]</w:t>
      </w:r>
    </w:p>
    <w:tbl>
      <w:tblPr>
        <w:tblW w:w="5424" w:type="dxa"/>
        <w:tblCellMar>
          <w:left w:w="42" w:type="dxa"/>
          <w:right w:w="42" w:type="dxa"/>
        </w:tblCellMar>
        <w:tblLook w:val="01E0" w:firstRow="1" w:lastRow="1" w:firstColumn="1" w:lastColumn="1" w:noHBand="0" w:noVBand="0"/>
      </w:tblPr>
      <w:tblGrid>
        <w:gridCol w:w="709"/>
        <w:gridCol w:w="489"/>
        <w:gridCol w:w="567"/>
        <w:gridCol w:w="934"/>
        <w:gridCol w:w="762"/>
        <w:gridCol w:w="360"/>
        <w:gridCol w:w="696"/>
        <w:gridCol w:w="907"/>
      </w:tblGrid>
      <w:tr w:rsidR="00AC23C4" w:rsidRPr="00833FA5" w14:paraId="525A0811" w14:textId="77777777" w:rsidTr="00AC23C4">
        <w:tc>
          <w:tcPr>
            <w:tcW w:w="709" w:type="dxa"/>
            <w:shd w:val="clear" w:color="auto" w:fill="auto"/>
          </w:tcPr>
          <w:p w14:paraId="561F3777" w14:textId="77777777" w:rsidR="00130064" w:rsidRPr="00F129D3" w:rsidRDefault="00130064" w:rsidP="00130064">
            <w:pPr>
              <w:pStyle w:val="Text"/>
            </w:pPr>
            <w:bookmarkStart w:id="2104" w:name="_Ref350844219"/>
            <w:r w:rsidRPr="00F129D3">
              <w:t>(</w:t>
            </w:r>
            <w:fldSimple w:instr=" SEQ ( \* ARABIC \s 1 ">
              <w:r w:rsidR="00154D81">
                <w:rPr>
                  <w:noProof/>
                </w:rPr>
                <w:t>81</w:t>
              </w:r>
            </w:fldSimple>
            <w:r w:rsidRPr="00F129D3">
              <w:t>)</w:t>
            </w:r>
            <w:bookmarkEnd w:id="2104"/>
          </w:p>
        </w:tc>
        <w:tc>
          <w:tcPr>
            <w:tcW w:w="489" w:type="dxa"/>
            <w:shd w:val="clear" w:color="auto" w:fill="auto"/>
          </w:tcPr>
          <w:p w14:paraId="069FC32D" w14:textId="77777777" w:rsidR="00130064" w:rsidRPr="002C4B94" w:rsidRDefault="00130064" w:rsidP="00130064">
            <w:pPr>
              <w:pStyle w:val="Text"/>
            </w:pPr>
            <w:r w:rsidRPr="002C4B94">
              <w:t>ko</w:t>
            </w:r>
          </w:p>
        </w:tc>
        <w:tc>
          <w:tcPr>
            <w:tcW w:w="567" w:type="dxa"/>
            <w:shd w:val="clear" w:color="auto" w:fill="auto"/>
          </w:tcPr>
          <w:p w14:paraId="3A0F3AE3" w14:textId="77777777" w:rsidR="00130064" w:rsidRPr="002C4B94" w:rsidRDefault="00130064" w:rsidP="00130064">
            <w:pPr>
              <w:pStyle w:val="Text"/>
            </w:pPr>
            <w:r w:rsidRPr="002C4B94">
              <w:t>pu</w:t>
            </w:r>
          </w:p>
        </w:tc>
        <w:tc>
          <w:tcPr>
            <w:tcW w:w="934" w:type="dxa"/>
            <w:shd w:val="clear" w:color="auto" w:fill="auto"/>
          </w:tcPr>
          <w:p w14:paraId="7552F060" w14:textId="77777777" w:rsidR="00130064" w:rsidRPr="002C4B94" w:rsidRDefault="00130064" w:rsidP="00130064">
            <w:pPr>
              <w:pStyle w:val="Text"/>
            </w:pPr>
            <w:r w:rsidRPr="002C4B94">
              <w:t>alpa</w:t>
            </w:r>
          </w:p>
        </w:tc>
        <w:tc>
          <w:tcPr>
            <w:tcW w:w="762" w:type="dxa"/>
            <w:shd w:val="clear" w:color="auto" w:fill="auto"/>
          </w:tcPr>
          <w:p w14:paraId="09DC91E2" w14:textId="77777777" w:rsidR="00130064" w:rsidRPr="002C4B94" w:rsidRDefault="00130064" w:rsidP="00130064">
            <w:pPr>
              <w:pStyle w:val="Text"/>
            </w:pPr>
            <w:r w:rsidRPr="002C4B94">
              <w:t>banyak</w:t>
            </w:r>
          </w:p>
        </w:tc>
        <w:tc>
          <w:tcPr>
            <w:tcW w:w="360" w:type="dxa"/>
            <w:shd w:val="clear" w:color="auto" w:fill="auto"/>
          </w:tcPr>
          <w:p w14:paraId="6DD53A14" w14:textId="77777777" w:rsidR="00130064" w:rsidRPr="002C4B94" w:rsidRDefault="00130064" w:rsidP="00130064">
            <w:pPr>
              <w:pStyle w:val="Text"/>
            </w:pPr>
            <w:r w:rsidRPr="002C4B94">
              <w:t>di</w:t>
            </w:r>
          </w:p>
        </w:tc>
        <w:tc>
          <w:tcPr>
            <w:tcW w:w="696" w:type="dxa"/>
            <w:shd w:val="clear" w:color="auto" w:fill="auto"/>
          </w:tcPr>
          <w:p w14:paraId="28220D33" w14:textId="77777777" w:rsidR="00130064" w:rsidRPr="004D4D53" w:rsidRDefault="00054B03" w:rsidP="00130064">
            <w:pPr>
              <w:pStyle w:val="Text"/>
              <w:rPr>
                <w:rStyle w:val="ChBlueBold"/>
              </w:rPr>
            </w:pPr>
            <w:r w:rsidRPr="004D4D53">
              <w:rPr>
                <w:rStyle w:val="ChBlueBold"/>
              </w:rPr>
              <w:t>bulang</w:t>
            </w:r>
          </w:p>
        </w:tc>
        <w:tc>
          <w:tcPr>
            <w:tcW w:w="907" w:type="dxa"/>
            <w:shd w:val="clear" w:color="auto" w:fill="auto"/>
          </w:tcPr>
          <w:p w14:paraId="3D6121CA" w14:textId="77777777" w:rsidR="00130064" w:rsidRPr="004D4D53" w:rsidRDefault="00130064" w:rsidP="00130064">
            <w:pPr>
              <w:pStyle w:val="Text"/>
              <w:rPr>
                <w:rStyle w:val="ChBlueBold"/>
              </w:rPr>
            </w:pPr>
            <w:r w:rsidRPr="004D4D53">
              <w:rPr>
                <w:rStyle w:val="ChBlueBold"/>
              </w:rPr>
              <w:t>oktober</w:t>
            </w:r>
          </w:p>
        </w:tc>
      </w:tr>
      <w:tr w:rsidR="00AC23C4" w:rsidRPr="00AC23C4" w14:paraId="491D189F" w14:textId="77777777" w:rsidTr="00AC23C4">
        <w:tc>
          <w:tcPr>
            <w:tcW w:w="709" w:type="dxa"/>
            <w:shd w:val="clear" w:color="auto" w:fill="auto"/>
          </w:tcPr>
          <w:p w14:paraId="62F44B2A" w14:textId="77777777" w:rsidR="00130064" w:rsidRPr="002C4B94" w:rsidRDefault="00130064" w:rsidP="00130064">
            <w:pPr>
              <w:pStyle w:val="GlossEng"/>
            </w:pPr>
          </w:p>
        </w:tc>
        <w:tc>
          <w:tcPr>
            <w:tcW w:w="489" w:type="dxa"/>
            <w:shd w:val="clear" w:color="auto" w:fill="auto"/>
          </w:tcPr>
          <w:p w14:paraId="50F4860A" w14:textId="77777777" w:rsidR="00130064" w:rsidRPr="0099608C" w:rsidRDefault="00130064" w:rsidP="00130064">
            <w:pPr>
              <w:pStyle w:val="GlossEng"/>
              <w:rPr>
                <w:rStyle w:val="ChSmallCaps"/>
              </w:rPr>
            </w:pPr>
            <w:r w:rsidRPr="0099608C">
              <w:rPr>
                <w:rStyle w:val="ChSmallCaps"/>
              </w:rPr>
              <w:t>2sg</w:t>
            </w:r>
          </w:p>
        </w:tc>
        <w:tc>
          <w:tcPr>
            <w:tcW w:w="567" w:type="dxa"/>
            <w:shd w:val="clear" w:color="auto" w:fill="auto"/>
          </w:tcPr>
          <w:p w14:paraId="4FC70A2B" w14:textId="77777777" w:rsidR="00130064" w:rsidRPr="0099608C" w:rsidRDefault="00130064" w:rsidP="00130064">
            <w:pPr>
              <w:pStyle w:val="GlossEng"/>
              <w:rPr>
                <w:rStyle w:val="ChSmallCaps"/>
              </w:rPr>
            </w:pPr>
            <w:r w:rsidRPr="0099608C">
              <w:rPr>
                <w:rStyle w:val="ChSmallCaps"/>
              </w:rPr>
              <w:t>poss</w:t>
            </w:r>
          </w:p>
        </w:tc>
        <w:tc>
          <w:tcPr>
            <w:tcW w:w="934" w:type="dxa"/>
            <w:shd w:val="clear" w:color="auto" w:fill="auto"/>
          </w:tcPr>
          <w:p w14:paraId="21DDF9FA" w14:textId="77777777" w:rsidR="00130064" w:rsidRPr="002C4B94" w:rsidRDefault="00130064" w:rsidP="00130064">
            <w:pPr>
              <w:pStyle w:val="GlossEng"/>
            </w:pPr>
            <w:r>
              <w:t>be.absent</w:t>
            </w:r>
          </w:p>
        </w:tc>
        <w:tc>
          <w:tcPr>
            <w:tcW w:w="762" w:type="dxa"/>
            <w:shd w:val="clear" w:color="auto" w:fill="auto"/>
          </w:tcPr>
          <w:p w14:paraId="5BCBA3F1" w14:textId="77777777" w:rsidR="00130064" w:rsidRPr="002C4B94" w:rsidRDefault="00130064" w:rsidP="00130064">
            <w:pPr>
              <w:pStyle w:val="GlossEng"/>
            </w:pPr>
            <w:r w:rsidRPr="002C4B94">
              <w:t>many</w:t>
            </w:r>
          </w:p>
        </w:tc>
        <w:tc>
          <w:tcPr>
            <w:tcW w:w="360" w:type="dxa"/>
            <w:shd w:val="clear" w:color="auto" w:fill="auto"/>
          </w:tcPr>
          <w:p w14:paraId="2E5D3044" w14:textId="77777777" w:rsidR="00130064" w:rsidRPr="002C4B94" w:rsidRDefault="00130064" w:rsidP="00130064">
            <w:pPr>
              <w:pStyle w:val="GlossEng"/>
            </w:pPr>
            <w:r w:rsidRPr="002C4B94">
              <w:t>at</w:t>
            </w:r>
          </w:p>
        </w:tc>
        <w:tc>
          <w:tcPr>
            <w:tcW w:w="696" w:type="dxa"/>
            <w:shd w:val="clear" w:color="auto" w:fill="auto"/>
          </w:tcPr>
          <w:p w14:paraId="481160C4" w14:textId="77777777" w:rsidR="00130064" w:rsidRPr="002C4B94" w:rsidRDefault="00130064" w:rsidP="00130064">
            <w:pPr>
              <w:pStyle w:val="GlossEng"/>
            </w:pPr>
            <w:r w:rsidRPr="002C4B94">
              <w:t>month</w:t>
            </w:r>
          </w:p>
        </w:tc>
        <w:tc>
          <w:tcPr>
            <w:tcW w:w="907" w:type="dxa"/>
            <w:shd w:val="clear" w:color="auto" w:fill="auto"/>
          </w:tcPr>
          <w:p w14:paraId="5DBA24A8" w14:textId="77777777" w:rsidR="00130064" w:rsidRPr="002C4B94" w:rsidRDefault="00130064" w:rsidP="00130064">
            <w:pPr>
              <w:pStyle w:val="GlossEng"/>
            </w:pPr>
            <w:r w:rsidRPr="002C4B94">
              <w:t>October</w:t>
            </w:r>
          </w:p>
        </w:tc>
      </w:tr>
    </w:tbl>
    <w:p w14:paraId="7C46728F" w14:textId="764D3242" w:rsidR="00130064" w:rsidRDefault="00B7093A" w:rsidP="00130064">
      <w:pPr>
        <w:pStyle w:val="FreeTranslEng"/>
      </w:pPr>
      <w:r>
        <w:t>‘</w:t>
      </w:r>
      <w:r w:rsidR="00130064">
        <w:t xml:space="preserve">you have lots of (unexcused) absences in </w:t>
      </w:r>
      <w:r w:rsidR="00130064" w:rsidRPr="004D4D53">
        <w:rPr>
          <w:rStyle w:val="ChBlueBold"/>
        </w:rPr>
        <w:t>October</w:t>
      </w:r>
      <w:r>
        <w:t>’</w:t>
      </w:r>
      <w:r w:rsidR="00130064">
        <w:t xml:space="preserve"> </w:t>
      </w:r>
      <w:r w:rsidR="00130064" w:rsidRPr="004D4D53">
        <w:rPr>
          <w:rStyle w:val="ExampleSource"/>
        </w:rPr>
        <w:t>[081023-004-Cv.0015]</w:t>
      </w:r>
    </w:p>
    <w:tbl>
      <w:tblPr>
        <w:tblW w:w="6352" w:type="dxa"/>
        <w:tblCellMar>
          <w:left w:w="42" w:type="dxa"/>
          <w:right w:w="42" w:type="dxa"/>
        </w:tblCellMar>
        <w:tblLook w:val="01E0" w:firstRow="1" w:lastRow="1" w:firstColumn="1" w:lastColumn="1" w:noHBand="0" w:noVBand="0"/>
      </w:tblPr>
      <w:tblGrid>
        <w:gridCol w:w="709"/>
        <w:gridCol w:w="451"/>
        <w:gridCol w:w="968"/>
        <w:gridCol w:w="851"/>
        <w:gridCol w:w="384"/>
        <w:gridCol w:w="818"/>
        <w:gridCol w:w="868"/>
        <w:gridCol w:w="696"/>
        <w:gridCol w:w="607"/>
      </w:tblGrid>
      <w:tr w:rsidR="00AC23C4" w:rsidRPr="00833FA5" w14:paraId="6FDA73C4" w14:textId="77777777" w:rsidTr="00AC23C4">
        <w:tc>
          <w:tcPr>
            <w:tcW w:w="709" w:type="dxa"/>
            <w:shd w:val="clear" w:color="auto" w:fill="auto"/>
          </w:tcPr>
          <w:p w14:paraId="35A5E03F" w14:textId="77777777" w:rsidR="00130064" w:rsidRPr="00F129D3" w:rsidRDefault="00130064" w:rsidP="00130064">
            <w:pPr>
              <w:pStyle w:val="Text"/>
            </w:pPr>
            <w:bookmarkStart w:id="2105" w:name="_Ref350844220"/>
            <w:r w:rsidRPr="00F129D3">
              <w:t>(</w:t>
            </w:r>
            <w:fldSimple w:instr=" SEQ ( \* ARABIC \s 1 ">
              <w:r w:rsidR="00154D81">
                <w:rPr>
                  <w:noProof/>
                </w:rPr>
                <w:t>82</w:t>
              </w:r>
            </w:fldSimple>
            <w:r w:rsidRPr="00F129D3">
              <w:t>)</w:t>
            </w:r>
            <w:bookmarkEnd w:id="2105"/>
          </w:p>
        </w:tc>
        <w:tc>
          <w:tcPr>
            <w:tcW w:w="451" w:type="dxa"/>
            <w:shd w:val="clear" w:color="auto" w:fill="auto"/>
          </w:tcPr>
          <w:p w14:paraId="379893F3" w14:textId="77777777" w:rsidR="00130064" w:rsidRPr="00C97D1C" w:rsidRDefault="00130064" w:rsidP="00130064">
            <w:pPr>
              <w:pStyle w:val="Text"/>
            </w:pPr>
            <w:r w:rsidRPr="00C97D1C">
              <w:t>o</w:t>
            </w:r>
          </w:p>
        </w:tc>
        <w:tc>
          <w:tcPr>
            <w:tcW w:w="968" w:type="dxa"/>
            <w:shd w:val="clear" w:color="auto" w:fill="auto"/>
          </w:tcPr>
          <w:p w14:paraId="73709A8E" w14:textId="77777777" w:rsidR="00130064" w:rsidRPr="00C97D1C" w:rsidRDefault="00130064" w:rsidP="00130064">
            <w:pPr>
              <w:pStyle w:val="Text"/>
            </w:pPr>
            <w:r w:rsidRPr="00C97D1C">
              <w:t>nanti</w:t>
            </w:r>
          </w:p>
        </w:tc>
        <w:tc>
          <w:tcPr>
            <w:tcW w:w="851" w:type="dxa"/>
            <w:shd w:val="clear" w:color="auto" w:fill="auto"/>
          </w:tcPr>
          <w:p w14:paraId="41E62C27" w14:textId="77777777" w:rsidR="00130064" w:rsidRPr="00CF2E51" w:rsidRDefault="00130064" w:rsidP="00130064">
            <w:pPr>
              <w:pStyle w:val="Text"/>
              <w:rPr>
                <w:rStyle w:val="ChBlueBold"/>
              </w:rPr>
            </w:pPr>
            <w:r w:rsidRPr="00CF2E51">
              <w:rPr>
                <w:rStyle w:val="ChBlueBold"/>
              </w:rPr>
              <w:t>oktober</w:t>
            </w:r>
          </w:p>
        </w:tc>
        <w:tc>
          <w:tcPr>
            <w:tcW w:w="384" w:type="dxa"/>
            <w:shd w:val="clear" w:color="auto" w:fill="auto"/>
          </w:tcPr>
          <w:p w14:paraId="3638A3AB" w14:textId="77777777" w:rsidR="00130064" w:rsidRPr="00C97D1C" w:rsidRDefault="00130064" w:rsidP="00130064">
            <w:pPr>
              <w:pStyle w:val="Text"/>
            </w:pPr>
            <w:r>
              <w:t>e</w:t>
            </w:r>
          </w:p>
        </w:tc>
        <w:tc>
          <w:tcPr>
            <w:tcW w:w="818" w:type="dxa"/>
            <w:shd w:val="clear" w:color="auto" w:fill="auto"/>
          </w:tcPr>
          <w:p w14:paraId="35EBA63F" w14:textId="77777777" w:rsidR="00130064" w:rsidRPr="00B900B7" w:rsidRDefault="00130064" w:rsidP="00130064">
            <w:pPr>
              <w:pStyle w:val="Text"/>
            </w:pPr>
            <w:r w:rsidRPr="00B900B7">
              <w:rPr>
                <w:rStyle w:val="ChBlueBold"/>
              </w:rPr>
              <w:t>januari</w:t>
            </w:r>
          </w:p>
        </w:tc>
        <w:tc>
          <w:tcPr>
            <w:tcW w:w="868" w:type="dxa"/>
            <w:shd w:val="clear" w:color="auto" w:fill="auto"/>
          </w:tcPr>
          <w:p w14:paraId="2C559189" w14:textId="77777777" w:rsidR="00130064" w:rsidRPr="00C97D1C" w:rsidRDefault="00130064" w:rsidP="00130064">
            <w:pPr>
              <w:pStyle w:val="Text"/>
            </w:pPr>
            <w:r w:rsidRPr="00C97D1C">
              <w:t>baru</w:t>
            </w:r>
          </w:p>
        </w:tc>
        <w:tc>
          <w:tcPr>
            <w:tcW w:w="696" w:type="dxa"/>
            <w:shd w:val="clear" w:color="auto" w:fill="auto"/>
          </w:tcPr>
          <w:p w14:paraId="69BCF5A8" w14:textId="77777777" w:rsidR="00130064" w:rsidRPr="00C97D1C" w:rsidRDefault="00130064" w:rsidP="00130064">
            <w:pPr>
              <w:pStyle w:val="Text"/>
            </w:pPr>
            <w:r w:rsidRPr="00C97D1C">
              <w:t>kitong</w:t>
            </w:r>
          </w:p>
        </w:tc>
        <w:tc>
          <w:tcPr>
            <w:tcW w:w="607" w:type="dxa"/>
            <w:shd w:val="clear" w:color="auto" w:fill="auto"/>
          </w:tcPr>
          <w:p w14:paraId="1129136A" w14:textId="77777777" w:rsidR="00130064" w:rsidRPr="00C97D1C" w:rsidRDefault="00130064" w:rsidP="00130064">
            <w:pPr>
              <w:pStyle w:val="Text"/>
            </w:pPr>
            <w:r>
              <w:t>antar</w:t>
            </w:r>
          </w:p>
        </w:tc>
      </w:tr>
      <w:tr w:rsidR="00AC23C4" w:rsidRPr="00AC23C4" w14:paraId="06A0E6E4" w14:textId="77777777" w:rsidTr="00AC23C4">
        <w:tc>
          <w:tcPr>
            <w:tcW w:w="709" w:type="dxa"/>
            <w:shd w:val="clear" w:color="auto" w:fill="auto"/>
          </w:tcPr>
          <w:p w14:paraId="2A981121" w14:textId="77777777" w:rsidR="00130064" w:rsidRPr="006A504A" w:rsidRDefault="00130064" w:rsidP="00130064">
            <w:pPr>
              <w:pStyle w:val="GlossEng"/>
            </w:pPr>
          </w:p>
        </w:tc>
        <w:tc>
          <w:tcPr>
            <w:tcW w:w="451" w:type="dxa"/>
            <w:shd w:val="clear" w:color="auto" w:fill="auto"/>
          </w:tcPr>
          <w:p w14:paraId="26D5DA42" w14:textId="77777777" w:rsidR="00130064" w:rsidRPr="00C97D1C" w:rsidRDefault="00130064" w:rsidP="00130064">
            <w:pPr>
              <w:pStyle w:val="GlossEng"/>
            </w:pPr>
            <w:r w:rsidRPr="00C97D1C">
              <w:t>oh!</w:t>
            </w:r>
          </w:p>
        </w:tc>
        <w:tc>
          <w:tcPr>
            <w:tcW w:w="968" w:type="dxa"/>
            <w:shd w:val="clear" w:color="auto" w:fill="auto"/>
          </w:tcPr>
          <w:p w14:paraId="7522E373" w14:textId="77777777" w:rsidR="00130064" w:rsidRPr="00C97D1C" w:rsidRDefault="00130064" w:rsidP="00130064">
            <w:pPr>
              <w:pStyle w:val="GlossEng"/>
            </w:pPr>
            <w:r w:rsidRPr="00AC23C4">
              <w:rPr>
                <w:szCs w:val="19"/>
              </w:rPr>
              <w:t>very.soon</w:t>
            </w:r>
          </w:p>
        </w:tc>
        <w:tc>
          <w:tcPr>
            <w:tcW w:w="851" w:type="dxa"/>
            <w:shd w:val="clear" w:color="auto" w:fill="auto"/>
          </w:tcPr>
          <w:p w14:paraId="567CABEF" w14:textId="77777777" w:rsidR="00130064" w:rsidRPr="00C97D1C" w:rsidRDefault="00130064" w:rsidP="00130064">
            <w:pPr>
              <w:pStyle w:val="GlossEng"/>
            </w:pPr>
            <w:r w:rsidRPr="00C97D1C">
              <w:t>October</w:t>
            </w:r>
          </w:p>
        </w:tc>
        <w:tc>
          <w:tcPr>
            <w:tcW w:w="384" w:type="dxa"/>
            <w:shd w:val="clear" w:color="auto" w:fill="auto"/>
          </w:tcPr>
          <w:p w14:paraId="07DCE517" w14:textId="77777777" w:rsidR="00130064" w:rsidRPr="00C97D1C" w:rsidRDefault="00130064" w:rsidP="00130064">
            <w:pPr>
              <w:pStyle w:val="GlossEng"/>
            </w:pPr>
            <w:r w:rsidRPr="00C97D1C">
              <w:t>uh</w:t>
            </w:r>
          </w:p>
        </w:tc>
        <w:tc>
          <w:tcPr>
            <w:tcW w:w="818" w:type="dxa"/>
            <w:shd w:val="clear" w:color="auto" w:fill="auto"/>
          </w:tcPr>
          <w:p w14:paraId="404D6119" w14:textId="77777777" w:rsidR="00130064" w:rsidRPr="00C97D1C" w:rsidRDefault="00130064" w:rsidP="00130064">
            <w:pPr>
              <w:pStyle w:val="GlossEng"/>
            </w:pPr>
            <w:r w:rsidRPr="00C97D1C">
              <w:t>January</w:t>
            </w:r>
          </w:p>
        </w:tc>
        <w:tc>
          <w:tcPr>
            <w:tcW w:w="868" w:type="dxa"/>
            <w:shd w:val="clear" w:color="auto" w:fill="auto"/>
          </w:tcPr>
          <w:p w14:paraId="7392C955" w14:textId="77777777" w:rsidR="00130064" w:rsidRPr="0014512C" w:rsidRDefault="008A5AE6" w:rsidP="00130064">
            <w:pPr>
              <w:pStyle w:val="GlossEng"/>
            </w:pPr>
            <w:r>
              <w:t>and.then</w:t>
            </w:r>
          </w:p>
        </w:tc>
        <w:tc>
          <w:tcPr>
            <w:tcW w:w="696" w:type="dxa"/>
            <w:shd w:val="clear" w:color="auto" w:fill="auto"/>
          </w:tcPr>
          <w:p w14:paraId="6142A622" w14:textId="77777777" w:rsidR="00130064" w:rsidRPr="0099608C" w:rsidRDefault="00130064" w:rsidP="00130064">
            <w:pPr>
              <w:pStyle w:val="GlossEng"/>
              <w:rPr>
                <w:rStyle w:val="ChSmallCaps"/>
              </w:rPr>
            </w:pPr>
            <w:r w:rsidRPr="0099608C">
              <w:rPr>
                <w:rStyle w:val="ChSmallCaps"/>
              </w:rPr>
              <w:t>1pl</w:t>
            </w:r>
          </w:p>
        </w:tc>
        <w:tc>
          <w:tcPr>
            <w:tcW w:w="607" w:type="dxa"/>
            <w:shd w:val="clear" w:color="auto" w:fill="auto"/>
          </w:tcPr>
          <w:p w14:paraId="54EC41B0" w14:textId="77777777" w:rsidR="00130064" w:rsidRPr="00C97D1C" w:rsidRDefault="00130064" w:rsidP="00130064">
            <w:pPr>
              <w:pStyle w:val="GlossEng"/>
            </w:pPr>
            <w:r w:rsidRPr="00C97D1C">
              <w:t>bring</w:t>
            </w:r>
          </w:p>
        </w:tc>
      </w:tr>
    </w:tbl>
    <w:p w14:paraId="65C66628" w14:textId="7AD61AE0" w:rsidR="00130064" w:rsidRDefault="00130064" w:rsidP="00130064">
      <w:pPr>
        <w:pStyle w:val="FreeTranslEng15pt"/>
      </w:pPr>
      <w:r>
        <w:t xml:space="preserve">[About wedding customs:] </w:t>
      </w:r>
      <w:r w:rsidR="00B7093A">
        <w:t>‘</w:t>
      </w:r>
      <w:r>
        <w:t>o</w:t>
      </w:r>
      <w:r w:rsidR="00347DF0">
        <w:t>h</w:t>
      </w:r>
      <w:r>
        <w:t xml:space="preserve"> later in </w:t>
      </w:r>
      <w:r w:rsidRPr="00CF2E51">
        <w:rPr>
          <w:rStyle w:val="ChBlueBold"/>
        </w:rPr>
        <w:t>October</w:t>
      </w:r>
      <w:r>
        <w:t xml:space="preserve"> uh </w:t>
      </w:r>
      <w:r w:rsidRPr="00CF2E51">
        <w:rPr>
          <w:rStyle w:val="ChBlueBold"/>
        </w:rPr>
        <w:t>January</w:t>
      </w:r>
      <w:r>
        <w:t xml:space="preserve">, </w:t>
      </w:r>
      <w:r w:rsidR="00FF228E">
        <w:t>and then</w:t>
      </w:r>
      <w:r>
        <w:t xml:space="preserve"> we</w:t>
      </w:r>
      <w:r w:rsidR="00B7093A">
        <w:t>’</w:t>
      </w:r>
      <w:r>
        <w:t>ll bring (our daughter to your house)</w:t>
      </w:r>
      <w:r w:rsidR="00B7093A">
        <w:t>’</w:t>
      </w:r>
      <w:r>
        <w:t xml:space="preserve"> </w:t>
      </w:r>
      <w:r w:rsidRPr="006A504A">
        <w:rPr>
          <w:rStyle w:val="ExampleSource"/>
        </w:rPr>
        <w:t>[081110-005-</w:t>
      </w:r>
      <w:r w:rsidR="00AA5D7C">
        <w:rPr>
          <w:rStyle w:val="ExampleSource"/>
        </w:rPr>
        <w:t>Cv</w:t>
      </w:r>
      <w:r w:rsidRPr="006A504A">
        <w:rPr>
          <w:rStyle w:val="ExampleSource"/>
        </w:rPr>
        <w:t>Pr.0049]</w:t>
      </w:r>
    </w:p>
    <w:p w14:paraId="074A089E" w14:textId="77777777" w:rsidR="00130064" w:rsidRDefault="00130064" w:rsidP="00130064">
      <w:pPr>
        <w:pStyle w:val="Heading4"/>
      </w:pPr>
      <w:bookmarkStart w:id="2106" w:name="_Ref350878936"/>
      <w:bookmarkStart w:id="2107" w:name="_Toc367531137"/>
      <w:r>
        <w:t>Relative time</w:t>
      </w:r>
      <w:bookmarkEnd w:id="2106"/>
      <w:bookmarkEnd w:id="2107"/>
    </w:p>
    <w:p w14:paraId="3E394115" w14:textId="77777777" w:rsidR="00130064" w:rsidRDefault="00130064" w:rsidP="004B3453">
      <w:pPr>
        <w:pStyle w:val="Body0005after"/>
      </w:pPr>
      <w:r>
        <w:rPr>
          <w:lang w:eastAsia="en-US"/>
        </w:rPr>
        <w:t xml:space="preserve">Relative time is expressed with the three time-denoting nouns and two phrasal expressions presented in </w:t>
      </w:r>
      <w:r>
        <w:fldChar w:fldCharType="begin"/>
      </w:r>
      <w:r>
        <w:instrText xml:space="preserve"> REF _Ref350788411 \h </w:instrText>
      </w:r>
      <w:r>
        <w:fldChar w:fldCharType="separate"/>
      </w:r>
      <w:r w:rsidR="00154D81" w:rsidRPr="007A0BC8">
        <w:t xml:space="preserve">Table </w:t>
      </w:r>
      <w:r w:rsidR="00154D81">
        <w:rPr>
          <w:noProof/>
          <w:cs/>
        </w:rPr>
        <w:t>‎</w:t>
      </w:r>
      <w:r w:rsidR="00154D81">
        <w:rPr>
          <w:noProof/>
        </w:rPr>
        <w:t>5</w:t>
      </w:r>
      <w:r w:rsidR="00154D81">
        <w:t>.</w:t>
      </w:r>
      <w:r w:rsidR="00154D81">
        <w:rPr>
          <w:noProof/>
        </w:rPr>
        <w:t>9</w:t>
      </w:r>
      <w:r>
        <w:fldChar w:fldCharType="end"/>
      </w:r>
      <w:r>
        <w:t>.</w:t>
      </w:r>
    </w:p>
    <w:p w14:paraId="3582987F" w14:textId="77777777" w:rsidR="00130064" w:rsidRDefault="00130064" w:rsidP="00130064">
      <w:pPr>
        <w:pStyle w:val="Caption"/>
      </w:pPr>
      <w:bookmarkStart w:id="2108" w:name="_Ref350788411"/>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9</w:t>
        </w:r>
      </w:fldSimple>
      <w:bookmarkEnd w:id="2108"/>
      <w:r w:rsidRPr="007A0BC8">
        <w:t>:</w:t>
      </w:r>
      <w:r w:rsidRPr="007A0BC8">
        <w:tab/>
      </w:r>
      <w:r>
        <w:t>Relative time</w:t>
      </w:r>
    </w:p>
    <w:tbl>
      <w:tblPr>
        <w:tblW w:w="4820" w:type="dxa"/>
        <w:tblInd w:w="170" w:type="dxa"/>
        <w:tblBorders>
          <w:bottom w:val="single" w:sz="4" w:space="0" w:color="auto"/>
        </w:tblBorders>
        <w:tblLayout w:type="fixed"/>
        <w:tblLook w:val="01E0" w:firstRow="1" w:lastRow="1" w:firstColumn="1" w:lastColumn="1" w:noHBand="0" w:noVBand="0"/>
      </w:tblPr>
      <w:tblGrid>
        <w:gridCol w:w="1701"/>
        <w:gridCol w:w="3119"/>
      </w:tblGrid>
      <w:tr w:rsidR="00130064" w:rsidRPr="004A3B4D" w14:paraId="54136F32" w14:textId="77777777" w:rsidTr="00F72982">
        <w:trPr>
          <w:tblHeader/>
        </w:trPr>
        <w:tc>
          <w:tcPr>
            <w:tcW w:w="1701" w:type="dxa"/>
            <w:tcBorders>
              <w:top w:val="single" w:sz="4" w:space="0" w:color="auto"/>
              <w:bottom w:val="single" w:sz="4" w:space="0" w:color="auto"/>
            </w:tcBorders>
            <w:shd w:val="clear" w:color="auto" w:fill="auto"/>
          </w:tcPr>
          <w:p w14:paraId="6E21201E" w14:textId="77777777" w:rsidR="00130064" w:rsidRPr="004A3B4D" w:rsidRDefault="00130064" w:rsidP="00130064">
            <w:pPr>
              <w:pStyle w:val="TableHd"/>
            </w:pPr>
            <w:r w:rsidRPr="004A3B4D">
              <w:t>Item</w:t>
            </w:r>
          </w:p>
        </w:tc>
        <w:tc>
          <w:tcPr>
            <w:tcW w:w="3119" w:type="dxa"/>
            <w:tcBorders>
              <w:top w:val="single" w:sz="4" w:space="0" w:color="auto"/>
              <w:bottom w:val="single" w:sz="4" w:space="0" w:color="auto"/>
            </w:tcBorders>
            <w:shd w:val="clear" w:color="auto" w:fill="auto"/>
          </w:tcPr>
          <w:p w14:paraId="07DA12E4" w14:textId="77777777" w:rsidR="00130064" w:rsidRPr="004A3B4D" w:rsidRDefault="00130064" w:rsidP="00130064">
            <w:pPr>
              <w:pStyle w:val="TableHd"/>
            </w:pPr>
            <w:r w:rsidRPr="004A3B4D">
              <w:t>Gloss</w:t>
            </w:r>
          </w:p>
        </w:tc>
      </w:tr>
      <w:tr w:rsidR="00130064" w:rsidRPr="00E03BF1" w14:paraId="73C207C6" w14:textId="77777777" w:rsidTr="00F72982">
        <w:tc>
          <w:tcPr>
            <w:tcW w:w="1701" w:type="dxa"/>
            <w:tcBorders>
              <w:top w:val="single" w:sz="4" w:space="0" w:color="auto"/>
            </w:tcBorders>
            <w:shd w:val="clear" w:color="auto" w:fill="auto"/>
          </w:tcPr>
          <w:p w14:paraId="089DBE1D" w14:textId="77777777" w:rsidR="00130064" w:rsidRPr="00591FF8" w:rsidRDefault="00054B03" w:rsidP="00130064">
            <w:pPr>
              <w:pStyle w:val="TableCell2-0"/>
              <w:rPr>
                <w:rStyle w:val="ChItalBold"/>
              </w:rPr>
            </w:pPr>
            <w:r w:rsidRPr="00591FF8">
              <w:rPr>
                <w:rStyle w:val="ChItalBold"/>
              </w:rPr>
              <w:t>kemaring</w:t>
            </w:r>
            <w:r w:rsidR="00130064" w:rsidRPr="00591FF8">
              <w:rPr>
                <w:rStyle w:val="ChItalBold"/>
              </w:rPr>
              <w:t xml:space="preserve"> dulu</w:t>
            </w:r>
          </w:p>
        </w:tc>
        <w:tc>
          <w:tcPr>
            <w:tcW w:w="3119" w:type="dxa"/>
            <w:tcBorders>
              <w:top w:val="single" w:sz="4" w:space="0" w:color="auto"/>
            </w:tcBorders>
            <w:shd w:val="clear" w:color="auto" w:fill="auto"/>
          </w:tcPr>
          <w:p w14:paraId="2693160F" w14:textId="6D9389D9" w:rsidR="00130064" w:rsidRPr="00E03BF1" w:rsidRDefault="00B7093A" w:rsidP="00130064">
            <w:pPr>
              <w:pStyle w:val="TableCell2-0"/>
            </w:pPr>
            <w:r>
              <w:t>‘</w:t>
            </w:r>
            <w:r w:rsidR="00130064" w:rsidRPr="00E03BF1">
              <w:t>the day before yesterday</w:t>
            </w:r>
            <w:r>
              <w:t>’</w:t>
            </w:r>
          </w:p>
        </w:tc>
      </w:tr>
      <w:tr w:rsidR="00130064" w:rsidRPr="00157447" w14:paraId="3A758605" w14:textId="77777777" w:rsidTr="00F72982">
        <w:tc>
          <w:tcPr>
            <w:tcW w:w="1701" w:type="dxa"/>
            <w:shd w:val="clear" w:color="auto" w:fill="auto"/>
          </w:tcPr>
          <w:p w14:paraId="75B13E52" w14:textId="77777777" w:rsidR="00130064" w:rsidRPr="00157447" w:rsidRDefault="00130064" w:rsidP="00130064">
            <w:pPr>
              <w:pStyle w:val="TableCell0-2Break"/>
            </w:pPr>
            <w:r>
              <w:t>yesterday be.prior</w:t>
            </w:r>
          </w:p>
        </w:tc>
        <w:tc>
          <w:tcPr>
            <w:tcW w:w="3119" w:type="dxa"/>
            <w:shd w:val="clear" w:color="auto" w:fill="auto"/>
          </w:tcPr>
          <w:p w14:paraId="2BB0D8AF" w14:textId="77777777" w:rsidR="00130064" w:rsidRPr="00157447" w:rsidRDefault="00130064" w:rsidP="00130064">
            <w:pPr>
              <w:pStyle w:val="TableCell0-2Break"/>
            </w:pPr>
          </w:p>
        </w:tc>
      </w:tr>
      <w:tr w:rsidR="00130064" w:rsidRPr="004A3B4D" w14:paraId="424B3612" w14:textId="77777777" w:rsidTr="00F72982">
        <w:tc>
          <w:tcPr>
            <w:tcW w:w="1701" w:type="dxa"/>
            <w:shd w:val="clear" w:color="auto" w:fill="auto"/>
          </w:tcPr>
          <w:p w14:paraId="49A33C7E" w14:textId="77777777" w:rsidR="00130064" w:rsidRDefault="00054B03" w:rsidP="00130064">
            <w:pPr>
              <w:pStyle w:val="TableCell2-2Break"/>
              <w:rPr>
                <w:rStyle w:val="ChItalBold"/>
              </w:rPr>
            </w:pPr>
            <w:r>
              <w:rPr>
                <w:rStyle w:val="ChItalBold"/>
              </w:rPr>
              <w:t>kemaring</w:t>
            </w:r>
          </w:p>
        </w:tc>
        <w:tc>
          <w:tcPr>
            <w:tcW w:w="3119" w:type="dxa"/>
            <w:shd w:val="clear" w:color="auto" w:fill="auto"/>
          </w:tcPr>
          <w:p w14:paraId="16547CFA" w14:textId="3D5312DC" w:rsidR="00130064" w:rsidRDefault="00B7093A" w:rsidP="00130064">
            <w:pPr>
              <w:pStyle w:val="TableCell2-2Break"/>
            </w:pPr>
            <w:r>
              <w:t>‘</w:t>
            </w:r>
            <w:r w:rsidR="00E82BDB">
              <w:t>yesterday, some</w:t>
            </w:r>
            <w:r w:rsidR="00130064">
              <w:t>time ago</w:t>
            </w:r>
            <w:r>
              <w:t>’</w:t>
            </w:r>
          </w:p>
        </w:tc>
      </w:tr>
      <w:tr w:rsidR="00130064" w:rsidRPr="004A3B4D" w14:paraId="2ACFBA7A" w14:textId="77777777" w:rsidTr="00F72982">
        <w:tc>
          <w:tcPr>
            <w:tcW w:w="1701" w:type="dxa"/>
            <w:shd w:val="clear" w:color="auto" w:fill="auto"/>
          </w:tcPr>
          <w:p w14:paraId="5A6633AB" w14:textId="77777777" w:rsidR="00130064" w:rsidRDefault="00130064" w:rsidP="00130064">
            <w:pPr>
              <w:pStyle w:val="TableCell2-0"/>
              <w:rPr>
                <w:rStyle w:val="ChItalBold"/>
              </w:rPr>
            </w:pPr>
            <w:r>
              <w:rPr>
                <w:rStyle w:val="ChItalBold"/>
              </w:rPr>
              <w:t>hari ini</w:t>
            </w:r>
          </w:p>
        </w:tc>
        <w:tc>
          <w:tcPr>
            <w:tcW w:w="3119" w:type="dxa"/>
            <w:shd w:val="clear" w:color="auto" w:fill="auto"/>
          </w:tcPr>
          <w:p w14:paraId="1DD90CE0" w14:textId="0FEDE39A" w:rsidR="00130064" w:rsidRDefault="00B7093A" w:rsidP="00130064">
            <w:pPr>
              <w:pStyle w:val="TableCell2-0"/>
            </w:pPr>
            <w:r>
              <w:t>‘</w:t>
            </w:r>
            <w:r w:rsidR="00130064">
              <w:t>today</w:t>
            </w:r>
            <w:r>
              <w:t>’</w:t>
            </w:r>
          </w:p>
        </w:tc>
      </w:tr>
      <w:tr w:rsidR="00130064" w:rsidRPr="004A3B4D" w14:paraId="1586D548" w14:textId="77777777" w:rsidTr="00F72982">
        <w:tc>
          <w:tcPr>
            <w:tcW w:w="1701" w:type="dxa"/>
            <w:shd w:val="clear" w:color="auto" w:fill="auto"/>
          </w:tcPr>
          <w:p w14:paraId="7E31B0A2" w14:textId="77777777" w:rsidR="00130064" w:rsidRPr="006C5BC8" w:rsidRDefault="00130064" w:rsidP="00130064">
            <w:pPr>
              <w:pStyle w:val="TableCell0-2Break"/>
            </w:pPr>
            <w:r w:rsidRPr="006C5BC8">
              <w:t xml:space="preserve">day </w:t>
            </w:r>
            <w:r w:rsidRPr="0099608C">
              <w:rPr>
                <w:rStyle w:val="ChSmallCaps"/>
              </w:rPr>
              <w:t>d.prox</w:t>
            </w:r>
          </w:p>
        </w:tc>
        <w:tc>
          <w:tcPr>
            <w:tcW w:w="3119" w:type="dxa"/>
            <w:shd w:val="clear" w:color="auto" w:fill="auto"/>
          </w:tcPr>
          <w:p w14:paraId="535240A5" w14:textId="77777777" w:rsidR="00130064" w:rsidRPr="004A3B4D" w:rsidRDefault="00130064" w:rsidP="00130064">
            <w:pPr>
              <w:pStyle w:val="TableCell0-2Break"/>
            </w:pPr>
          </w:p>
        </w:tc>
      </w:tr>
      <w:tr w:rsidR="00130064" w:rsidRPr="004A3B4D" w14:paraId="4711E2A3" w14:textId="77777777" w:rsidTr="00F72982">
        <w:tc>
          <w:tcPr>
            <w:tcW w:w="1701" w:type="dxa"/>
            <w:shd w:val="clear" w:color="auto" w:fill="auto"/>
          </w:tcPr>
          <w:p w14:paraId="70B0EEBD" w14:textId="77777777" w:rsidR="00130064" w:rsidRPr="004A3B4D" w:rsidRDefault="00130064" w:rsidP="00130064">
            <w:pPr>
              <w:pStyle w:val="TableCell2-2Break"/>
              <w:rPr>
                <w:rStyle w:val="ChItalBold"/>
              </w:rPr>
            </w:pPr>
            <w:r>
              <w:rPr>
                <w:rStyle w:val="ChItalBold"/>
              </w:rPr>
              <w:t>besok</w:t>
            </w:r>
          </w:p>
        </w:tc>
        <w:tc>
          <w:tcPr>
            <w:tcW w:w="3119" w:type="dxa"/>
            <w:shd w:val="clear" w:color="auto" w:fill="auto"/>
          </w:tcPr>
          <w:p w14:paraId="4EC3C2B8" w14:textId="7D316CB4" w:rsidR="00130064" w:rsidRPr="004A3B4D" w:rsidRDefault="00B7093A" w:rsidP="00130064">
            <w:pPr>
              <w:pStyle w:val="TableCell2-2Break"/>
            </w:pPr>
            <w:r>
              <w:t>‘</w:t>
            </w:r>
            <w:r w:rsidR="00AC49A7">
              <w:t>tomorrow, some</w:t>
            </w:r>
            <w:r w:rsidR="00130064">
              <w:t>time in the future</w:t>
            </w:r>
            <w:r>
              <w:t>’</w:t>
            </w:r>
          </w:p>
        </w:tc>
      </w:tr>
      <w:tr w:rsidR="00130064" w:rsidRPr="004A3B4D" w14:paraId="59E38A11" w14:textId="77777777" w:rsidTr="00F72982">
        <w:tc>
          <w:tcPr>
            <w:tcW w:w="1701" w:type="dxa"/>
            <w:shd w:val="clear" w:color="auto" w:fill="auto"/>
          </w:tcPr>
          <w:p w14:paraId="1430603C" w14:textId="77777777" w:rsidR="00130064" w:rsidRDefault="00130064" w:rsidP="00130064">
            <w:pPr>
              <w:pStyle w:val="TableCell2-2Break"/>
              <w:rPr>
                <w:rStyle w:val="ChItalBold"/>
              </w:rPr>
            </w:pPr>
            <w:r>
              <w:rPr>
                <w:rStyle w:val="ChItalBold"/>
              </w:rPr>
              <w:t>lusa</w:t>
            </w:r>
          </w:p>
        </w:tc>
        <w:tc>
          <w:tcPr>
            <w:tcW w:w="3119" w:type="dxa"/>
            <w:shd w:val="clear" w:color="auto" w:fill="auto"/>
          </w:tcPr>
          <w:p w14:paraId="1EE8892F" w14:textId="116BCCA0" w:rsidR="00130064" w:rsidRDefault="00B7093A" w:rsidP="00130064">
            <w:pPr>
              <w:pStyle w:val="TableCell2-2Break"/>
            </w:pPr>
            <w:r>
              <w:t>‘</w:t>
            </w:r>
            <w:r w:rsidR="00130064">
              <w:t>the day after tomorrow</w:t>
            </w:r>
            <w:r>
              <w:t>’</w:t>
            </w:r>
          </w:p>
        </w:tc>
      </w:tr>
    </w:tbl>
    <w:p w14:paraId="09349EA6" w14:textId="13F761A6" w:rsidR="00130064" w:rsidRDefault="00130064" w:rsidP="00130064">
      <w:pPr>
        <w:pStyle w:val="Body0000after05before"/>
      </w:pPr>
      <w:r>
        <w:t xml:space="preserve">Within the clause, the </w:t>
      </w:r>
      <w:r>
        <w:rPr>
          <w:lang w:eastAsia="en-US"/>
        </w:rPr>
        <w:t xml:space="preserve">relative-time denoting </w:t>
      </w:r>
      <w:r w:rsidR="00054B03">
        <w:rPr>
          <w:lang w:eastAsia="en-US"/>
        </w:rPr>
        <w:t>expressions</w:t>
      </w:r>
      <w:r>
        <w:rPr>
          <w:lang w:eastAsia="en-US"/>
        </w:rPr>
        <w:t xml:space="preserve"> </w:t>
      </w:r>
      <w:r>
        <w:t>typically occur in clause-initial position. Here they set the temporal stage for the entire clause, similar to the nou</w:t>
      </w:r>
      <w:r w:rsidR="00DE05CA">
        <w:t>n</w:t>
      </w:r>
      <w:r>
        <w:t>s denoting periods of the day, discussed in §</w:t>
      </w:r>
      <w:r>
        <w:fldChar w:fldCharType="begin"/>
      </w:r>
      <w:r>
        <w:instrText xml:space="preserve"> REF _Ref350878934 \w \h </w:instrText>
      </w:r>
      <w:r>
        <w:fldChar w:fldCharType="separate"/>
      </w:r>
      <w:r w:rsidR="00154D81">
        <w:rPr>
          <w:cs/>
        </w:rPr>
        <w:t>‎</w:t>
      </w:r>
      <w:r w:rsidR="00154D81">
        <w:t>5.2.5.2</w:t>
      </w:r>
      <w:r>
        <w:fldChar w:fldCharType="end"/>
      </w:r>
      <w:r>
        <w:t xml:space="preserve">. This is illustrated with the examples in </w:t>
      </w:r>
      <w:r>
        <w:fldChar w:fldCharType="begin"/>
      </w:r>
      <w:r>
        <w:instrText xml:space="preserve"> REF _Ref350868459 \h </w:instrText>
      </w:r>
      <w:r>
        <w:fldChar w:fldCharType="separate"/>
      </w:r>
      <w:r w:rsidR="00154D81" w:rsidRPr="00F129D3">
        <w:t>(</w:t>
      </w:r>
      <w:r w:rsidR="00154D81">
        <w:rPr>
          <w:noProof/>
        </w:rPr>
        <w:t>83</w:t>
      </w:r>
      <w:r w:rsidR="00154D81" w:rsidRPr="00F129D3">
        <w:t>)</w:t>
      </w:r>
      <w:r>
        <w:fldChar w:fldCharType="end"/>
      </w:r>
      <w:r>
        <w:t xml:space="preserve"> to </w:t>
      </w:r>
      <w:r>
        <w:fldChar w:fldCharType="begin"/>
      </w:r>
      <w:r>
        <w:instrText xml:space="preserve"> REF _Ref362447896 \h </w:instrText>
      </w:r>
      <w:r>
        <w:fldChar w:fldCharType="separate"/>
      </w:r>
      <w:r w:rsidR="00154D81" w:rsidRPr="00F129D3">
        <w:t>(</w:t>
      </w:r>
      <w:r w:rsidR="00154D81">
        <w:rPr>
          <w:noProof/>
        </w:rPr>
        <w:t>85</w:t>
      </w:r>
      <w:r w:rsidR="00154D81" w:rsidRPr="00F129D3">
        <w:t>)</w:t>
      </w:r>
      <w:r>
        <w:fldChar w:fldCharType="end"/>
      </w:r>
      <w:r>
        <w:t xml:space="preserve">. Alternatively, but less often, the </w:t>
      </w:r>
      <w:r>
        <w:rPr>
          <w:lang w:eastAsia="en-US"/>
        </w:rPr>
        <w:t xml:space="preserve">relative-time expressions </w:t>
      </w:r>
      <w:r w:rsidR="00177657">
        <w:t xml:space="preserve">directly precede the predicate </w:t>
      </w:r>
      <w:r>
        <w:t xml:space="preserve">where they are less prominent, as shown in </w:t>
      </w:r>
      <w:r>
        <w:fldChar w:fldCharType="begin"/>
      </w:r>
      <w:r>
        <w:instrText xml:space="preserve"> REF _Ref350875874 \h </w:instrText>
      </w:r>
      <w:r>
        <w:fldChar w:fldCharType="separate"/>
      </w:r>
      <w:r w:rsidR="00154D81" w:rsidRPr="00F129D3">
        <w:t>(</w:t>
      </w:r>
      <w:r w:rsidR="00154D81">
        <w:rPr>
          <w:noProof/>
        </w:rPr>
        <w:t>86</w:t>
      </w:r>
      <w:r w:rsidR="00154D81" w:rsidRPr="00F129D3">
        <w:t>)</w:t>
      </w:r>
      <w:r>
        <w:fldChar w:fldCharType="end"/>
      </w:r>
      <w:r>
        <w:t xml:space="preserve">. The contrast in meaning conveyed by the different positions within the clause is illustrated with </w:t>
      </w:r>
      <w:r w:rsidRPr="009573BB">
        <w:rPr>
          <w:rStyle w:val="ChItalBold"/>
        </w:rPr>
        <w:t>besok</w:t>
      </w:r>
      <w:r>
        <w:t xml:space="preserve"> </w:t>
      </w:r>
      <w:r w:rsidR="00B7093A">
        <w:t>‘</w:t>
      </w:r>
      <w:r>
        <w:t>tomorrow</w:t>
      </w:r>
      <w:r w:rsidR="00B7093A">
        <w:t>’</w:t>
      </w:r>
      <w:r>
        <w:t xml:space="preserve"> in the near contrastive examples in </w:t>
      </w:r>
      <w:r>
        <w:fldChar w:fldCharType="begin"/>
      </w:r>
      <w:r>
        <w:instrText xml:space="preserve"> REF _Ref362447896 \h </w:instrText>
      </w:r>
      <w:r>
        <w:fldChar w:fldCharType="separate"/>
      </w:r>
      <w:r w:rsidR="00154D81" w:rsidRPr="00F129D3">
        <w:t>(</w:t>
      </w:r>
      <w:r w:rsidR="00154D81">
        <w:rPr>
          <w:noProof/>
        </w:rPr>
        <w:t>85</w:t>
      </w:r>
      <w:r w:rsidR="00154D81" w:rsidRPr="00F129D3">
        <w:t>)</w:t>
      </w:r>
      <w:r>
        <w:fldChar w:fldCharType="end"/>
      </w:r>
      <w:r>
        <w:t xml:space="preserve"> and </w:t>
      </w:r>
      <w:r>
        <w:fldChar w:fldCharType="begin"/>
      </w:r>
      <w:r>
        <w:instrText xml:space="preserve"> REF _Ref350875874 \h </w:instrText>
      </w:r>
      <w:r>
        <w:fldChar w:fldCharType="separate"/>
      </w:r>
      <w:r w:rsidR="00154D81" w:rsidRPr="00F129D3">
        <w:t>(</w:t>
      </w:r>
      <w:r w:rsidR="00154D81">
        <w:rPr>
          <w:noProof/>
        </w:rPr>
        <w:t>86</w:t>
      </w:r>
      <w:r w:rsidR="00154D81" w:rsidRPr="00F129D3">
        <w:t>)</w:t>
      </w:r>
      <w:r>
        <w:fldChar w:fldCharType="end"/>
      </w:r>
      <w:r>
        <w:t xml:space="preserve">. By fronting </w:t>
      </w:r>
      <w:r w:rsidRPr="009B4066">
        <w:rPr>
          <w:rStyle w:val="ChItalBold"/>
        </w:rPr>
        <w:t>besok</w:t>
      </w:r>
      <w:r>
        <w:t xml:space="preserve"> </w:t>
      </w:r>
      <w:r w:rsidR="00B7093A">
        <w:t>‘</w:t>
      </w:r>
      <w:r>
        <w:t>tomorrow</w:t>
      </w:r>
      <w:r w:rsidR="00B7093A">
        <w:t>’</w:t>
      </w:r>
      <w:r>
        <w:t xml:space="preserve"> in </w:t>
      </w:r>
      <w:r>
        <w:fldChar w:fldCharType="begin"/>
      </w:r>
      <w:r>
        <w:instrText xml:space="preserve"> REF _Ref362447896 \h </w:instrText>
      </w:r>
      <w:r>
        <w:fldChar w:fldCharType="separate"/>
      </w:r>
      <w:r w:rsidR="00154D81" w:rsidRPr="00F129D3">
        <w:t>(</w:t>
      </w:r>
      <w:r w:rsidR="00154D81">
        <w:rPr>
          <w:noProof/>
        </w:rPr>
        <w:t>85</w:t>
      </w:r>
      <w:r w:rsidR="00154D81" w:rsidRPr="00F129D3">
        <w:t>)</w:t>
      </w:r>
      <w:r>
        <w:fldChar w:fldCharType="end"/>
      </w:r>
      <w:r>
        <w:t xml:space="preserve">, the speaker accentuates the temporal setting of the entire clause. This is not the case in </w:t>
      </w:r>
      <w:r>
        <w:fldChar w:fldCharType="begin"/>
      </w:r>
      <w:r>
        <w:instrText xml:space="preserve"> REF _Ref350875874 \h </w:instrText>
      </w:r>
      <w:r>
        <w:fldChar w:fldCharType="separate"/>
      </w:r>
      <w:r w:rsidR="00154D81" w:rsidRPr="00F129D3">
        <w:t>(</w:t>
      </w:r>
      <w:r w:rsidR="00154D81">
        <w:rPr>
          <w:noProof/>
        </w:rPr>
        <w:t>86</w:t>
      </w:r>
      <w:r w:rsidR="00154D81" w:rsidRPr="00F129D3">
        <w:t>)</w:t>
      </w:r>
      <w:r>
        <w:fldChar w:fldCharType="end"/>
      </w:r>
      <w:r>
        <w:t xml:space="preserve">, where </w:t>
      </w:r>
      <w:r w:rsidRPr="009B4066">
        <w:rPr>
          <w:rStyle w:val="ChItalBold"/>
        </w:rPr>
        <w:t>besok</w:t>
      </w:r>
      <w:r>
        <w:t xml:space="preserve"> </w:t>
      </w:r>
      <w:r w:rsidR="00B7093A">
        <w:t>‘</w:t>
      </w:r>
      <w:r>
        <w:t>tomorrow</w:t>
      </w:r>
      <w:r w:rsidR="00B7093A">
        <w:t>’</w:t>
      </w:r>
      <w:r>
        <w:t xml:space="preserve"> </w:t>
      </w:r>
      <w:r w:rsidR="00177657">
        <w:t>directly precedes the predicate</w:t>
      </w:r>
      <w:r>
        <w:t>, where it is less salient.</w:t>
      </w:r>
    </w:p>
    <w:p w14:paraId="42B6EC12" w14:textId="350AEABA" w:rsidR="00130064" w:rsidRDefault="00130064" w:rsidP="00CE17E1">
      <w:pPr>
        <w:pStyle w:val="Body0505after"/>
      </w:pPr>
      <w:r>
        <w:t xml:space="preserve">The examples in </w:t>
      </w:r>
      <w:r>
        <w:fldChar w:fldCharType="begin"/>
      </w:r>
      <w:r>
        <w:instrText xml:space="preserve"> REF _Ref350868459 \h </w:instrText>
      </w:r>
      <w:r>
        <w:fldChar w:fldCharType="separate"/>
      </w:r>
      <w:r w:rsidR="00154D81" w:rsidRPr="00F129D3">
        <w:t>(</w:t>
      </w:r>
      <w:r w:rsidR="00154D81">
        <w:rPr>
          <w:noProof/>
        </w:rPr>
        <w:t>83</w:t>
      </w:r>
      <w:r w:rsidR="00154D81" w:rsidRPr="00F129D3">
        <w:t>)</w:t>
      </w:r>
      <w:r>
        <w:fldChar w:fldCharType="end"/>
      </w:r>
      <w:r>
        <w:t xml:space="preserve"> and </w:t>
      </w:r>
      <w:r>
        <w:fldChar w:fldCharType="begin"/>
      </w:r>
      <w:r>
        <w:instrText xml:space="preserve"> REF _Ref362447896 \h </w:instrText>
      </w:r>
      <w:r>
        <w:fldChar w:fldCharType="separate"/>
      </w:r>
      <w:r w:rsidR="00154D81" w:rsidRPr="00F129D3">
        <w:t>(</w:t>
      </w:r>
      <w:r w:rsidR="00154D81">
        <w:rPr>
          <w:noProof/>
        </w:rPr>
        <w:t>85</w:t>
      </w:r>
      <w:r w:rsidR="00154D81" w:rsidRPr="00F129D3">
        <w:t>)</w:t>
      </w:r>
      <w:r>
        <w:fldChar w:fldCharType="end"/>
      </w:r>
      <w:r>
        <w:t xml:space="preserve"> also illustrate that the temporal </w:t>
      </w:r>
      <w:r w:rsidR="00EE4A76">
        <w:t xml:space="preserve">scope </w:t>
      </w:r>
      <w:r>
        <w:t xml:space="preserve">of </w:t>
      </w:r>
      <w:r w:rsidR="00054B03" w:rsidRPr="008847FC">
        <w:rPr>
          <w:rStyle w:val="ChItalBold"/>
        </w:rPr>
        <w:t>kemaring</w:t>
      </w:r>
      <w:r>
        <w:t xml:space="preserve"> </w:t>
      </w:r>
      <w:r w:rsidR="00B7093A">
        <w:t>‘</w:t>
      </w:r>
      <w:r>
        <w:t>yesterday</w:t>
      </w:r>
      <w:r w:rsidR="00B7093A">
        <w:t>’</w:t>
      </w:r>
      <w:r>
        <w:t xml:space="preserve"> and </w:t>
      </w:r>
      <w:r w:rsidRPr="008847FC">
        <w:rPr>
          <w:rStyle w:val="ChItalBold"/>
        </w:rPr>
        <w:t>besok</w:t>
      </w:r>
      <w:r>
        <w:t xml:space="preserve"> </w:t>
      </w:r>
      <w:r w:rsidR="00B7093A">
        <w:t>‘</w:t>
      </w:r>
      <w:r>
        <w:t>tomorrow</w:t>
      </w:r>
      <w:r w:rsidR="00B7093A">
        <w:t>’</w:t>
      </w:r>
      <w:r>
        <w:t xml:space="preserve"> is larger than the preceding or following 24-hour period, respectively. Generally speaking </w:t>
      </w:r>
      <w:r w:rsidR="00054B03" w:rsidRPr="00900EE3">
        <w:rPr>
          <w:rStyle w:val="ChItalBold"/>
        </w:rPr>
        <w:t>kemaring</w:t>
      </w:r>
      <w:r>
        <w:t xml:space="preserve"> </w:t>
      </w:r>
      <w:r w:rsidR="00B7093A">
        <w:t>‘</w:t>
      </w:r>
      <w:r>
        <w:t>yesterday</w:t>
      </w:r>
      <w:r w:rsidR="00B7093A">
        <w:t>’</w:t>
      </w:r>
      <w:r>
        <w:t xml:space="preserve"> denotes a past point in time such as </w:t>
      </w:r>
      <w:r w:rsidR="00054B03" w:rsidRPr="009802E0">
        <w:rPr>
          <w:rStyle w:val="ChItalBold"/>
        </w:rPr>
        <w:t>kemaring</w:t>
      </w:r>
      <w:r>
        <w:t xml:space="preserve"> </w:t>
      </w:r>
      <w:r w:rsidR="00B7093A">
        <w:t>‘</w:t>
      </w:r>
      <w:r>
        <w:t>some time ago</w:t>
      </w:r>
      <w:r w:rsidR="00B7093A">
        <w:t>’</w:t>
      </w:r>
      <w:r>
        <w:t xml:space="preserve"> in </w:t>
      </w:r>
      <w:r>
        <w:fldChar w:fldCharType="begin"/>
      </w:r>
      <w:r>
        <w:instrText xml:space="preserve"> REF _Ref350868459 \h </w:instrText>
      </w:r>
      <w:r>
        <w:fldChar w:fldCharType="separate"/>
      </w:r>
      <w:r w:rsidR="00154D81" w:rsidRPr="00F129D3">
        <w:t>(</w:t>
      </w:r>
      <w:r w:rsidR="00154D81">
        <w:rPr>
          <w:noProof/>
        </w:rPr>
        <w:t>83</w:t>
      </w:r>
      <w:r w:rsidR="00154D81" w:rsidRPr="00F129D3">
        <w:t>)</w:t>
      </w:r>
      <w:r>
        <w:fldChar w:fldCharType="end"/>
      </w:r>
      <w:r>
        <w:t xml:space="preserve">. Along similar lines, </w:t>
      </w:r>
      <w:r w:rsidRPr="00900EE3">
        <w:rPr>
          <w:rStyle w:val="ChItalBold"/>
        </w:rPr>
        <w:t>besok</w:t>
      </w:r>
      <w:r>
        <w:t xml:space="preserve"> </w:t>
      </w:r>
      <w:r w:rsidR="00B7093A">
        <w:t>‘</w:t>
      </w:r>
      <w:r>
        <w:t>tomorrow</w:t>
      </w:r>
      <w:r w:rsidR="00B7093A">
        <w:t>’</w:t>
      </w:r>
      <w:r>
        <w:t xml:space="preserve"> refers to a future point in time which in </w:t>
      </w:r>
      <w:r>
        <w:fldChar w:fldCharType="begin"/>
      </w:r>
      <w:r>
        <w:instrText xml:space="preserve"> REF _Ref362447896 \h </w:instrText>
      </w:r>
      <w:r>
        <w:fldChar w:fldCharType="separate"/>
      </w:r>
      <w:r w:rsidR="00154D81" w:rsidRPr="00F129D3">
        <w:t>(</w:t>
      </w:r>
      <w:r w:rsidR="00154D81">
        <w:rPr>
          <w:noProof/>
        </w:rPr>
        <w:t>85</w:t>
      </w:r>
      <w:r w:rsidR="00154D81" w:rsidRPr="00F129D3">
        <w:t>)</w:t>
      </w:r>
      <w:r>
        <w:fldChar w:fldCharType="end"/>
      </w:r>
      <w:r>
        <w:t xml:space="preserve"> is </w:t>
      </w:r>
      <w:r>
        <w:rPr>
          <w:rStyle w:val="ChItalBold"/>
        </w:rPr>
        <w:t>b</w:t>
      </w:r>
      <w:r w:rsidRPr="00872BD5">
        <w:rPr>
          <w:rStyle w:val="ChItalBold"/>
        </w:rPr>
        <w:t>esok</w:t>
      </w:r>
      <w:r>
        <w:t xml:space="preserve"> </w:t>
      </w:r>
      <w:r w:rsidR="00B7093A">
        <w:t>‘</w:t>
      </w:r>
      <w:r>
        <w:t>next year</w:t>
      </w:r>
      <w:r w:rsidR="00B7093A">
        <w:t>’</w:t>
      </w:r>
      <w:r>
        <w:t>.</w:t>
      </w:r>
    </w:p>
    <w:p w14:paraId="7E8B36FE" w14:textId="77777777" w:rsidR="00130064" w:rsidRDefault="00130064" w:rsidP="00130064">
      <w:pPr>
        <w:pStyle w:val="ExampleTitle"/>
      </w:pPr>
      <w:r>
        <w:t>Positions within the clause</w:t>
      </w:r>
    </w:p>
    <w:tbl>
      <w:tblPr>
        <w:tblW w:w="6737" w:type="dxa"/>
        <w:tblCellMar>
          <w:left w:w="42" w:type="dxa"/>
          <w:right w:w="42" w:type="dxa"/>
        </w:tblCellMar>
        <w:tblLook w:val="01E0" w:firstRow="1" w:lastRow="1" w:firstColumn="1" w:lastColumn="1" w:noHBand="0" w:noVBand="0"/>
      </w:tblPr>
      <w:tblGrid>
        <w:gridCol w:w="709"/>
        <w:gridCol w:w="729"/>
        <w:gridCol w:w="222"/>
        <w:gridCol w:w="496"/>
        <w:gridCol w:w="316"/>
        <w:gridCol w:w="257"/>
        <w:gridCol w:w="231"/>
        <w:gridCol w:w="573"/>
        <w:gridCol w:w="147"/>
        <w:gridCol w:w="987"/>
        <w:gridCol w:w="1134"/>
        <w:gridCol w:w="454"/>
        <w:gridCol w:w="482"/>
      </w:tblGrid>
      <w:tr w:rsidR="00AC23C4" w:rsidRPr="00833FA5" w14:paraId="6A6ABB90" w14:textId="77777777" w:rsidTr="00AC23C4">
        <w:tc>
          <w:tcPr>
            <w:tcW w:w="709" w:type="dxa"/>
            <w:shd w:val="clear" w:color="auto" w:fill="auto"/>
          </w:tcPr>
          <w:p w14:paraId="3DC9A0EA" w14:textId="77777777" w:rsidR="00130064" w:rsidRPr="00F129D3" w:rsidRDefault="00130064" w:rsidP="00130064">
            <w:pPr>
              <w:pStyle w:val="Text"/>
            </w:pPr>
            <w:bookmarkStart w:id="2109" w:name="_Ref350868459"/>
            <w:r w:rsidRPr="00F129D3">
              <w:t>(</w:t>
            </w:r>
            <w:fldSimple w:instr=" SEQ ( \* ARABIC \s 1 ">
              <w:r w:rsidR="00154D81">
                <w:rPr>
                  <w:noProof/>
                </w:rPr>
                <w:t>83</w:t>
              </w:r>
            </w:fldSimple>
            <w:r w:rsidRPr="00F129D3">
              <w:t>)</w:t>
            </w:r>
            <w:bookmarkEnd w:id="2109"/>
          </w:p>
        </w:tc>
        <w:tc>
          <w:tcPr>
            <w:tcW w:w="951" w:type="dxa"/>
            <w:gridSpan w:val="2"/>
            <w:shd w:val="clear" w:color="auto" w:fill="auto"/>
          </w:tcPr>
          <w:p w14:paraId="7B2F078C" w14:textId="77777777" w:rsidR="00130064" w:rsidRPr="00F05B71" w:rsidRDefault="00054B03" w:rsidP="00130064">
            <w:pPr>
              <w:pStyle w:val="Text"/>
              <w:rPr>
                <w:rStyle w:val="ChBlueBold"/>
              </w:rPr>
            </w:pPr>
            <w:r w:rsidRPr="00F05B71">
              <w:rPr>
                <w:rStyle w:val="ChBlueBold"/>
              </w:rPr>
              <w:t>kemaring</w:t>
            </w:r>
          </w:p>
        </w:tc>
        <w:tc>
          <w:tcPr>
            <w:tcW w:w="812" w:type="dxa"/>
            <w:gridSpan w:val="2"/>
            <w:shd w:val="clear" w:color="auto" w:fill="auto"/>
          </w:tcPr>
          <w:p w14:paraId="56417E31" w14:textId="77777777" w:rsidR="00130064" w:rsidRPr="00F05B71" w:rsidRDefault="00130064" w:rsidP="00130064">
            <w:pPr>
              <w:pStyle w:val="Text"/>
              <w:rPr>
                <w:rStyle w:val="ChBlueBold"/>
              </w:rPr>
            </w:pPr>
            <w:r w:rsidRPr="00F05B71">
              <w:rPr>
                <w:rStyle w:val="ChBlueBold"/>
              </w:rPr>
              <w:t>dulu</w:t>
            </w:r>
          </w:p>
        </w:tc>
        <w:tc>
          <w:tcPr>
            <w:tcW w:w="488" w:type="dxa"/>
            <w:gridSpan w:val="2"/>
            <w:shd w:val="clear" w:color="auto" w:fill="auto"/>
          </w:tcPr>
          <w:p w14:paraId="29931337" w14:textId="77777777" w:rsidR="00130064" w:rsidRPr="003917B0" w:rsidRDefault="00130064" w:rsidP="00130064">
            <w:pPr>
              <w:pStyle w:val="Text"/>
            </w:pPr>
            <w:r w:rsidRPr="003917B0">
              <w:t>sa</w:t>
            </w:r>
          </w:p>
        </w:tc>
        <w:tc>
          <w:tcPr>
            <w:tcW w:w="573" w:type="dxa"/>
            <w:shd w:val="clear" w:color="auto" w:fill="auto"/>
          </w:tcPr>
          <w:p w14:paraId="0A54F0A9" w14:textId="77777777" w:rsidR="00130064" w:rsidRPr="003917B0" w:rsidRDefault="00130064" w:rsidP="00130064">
            <w:pPr>
              <w:pStyle w:val="Text"/>
            </w:pPr>
            <w:r w:rsidRPr="003917B0">
              <w:t>deng</w:t>
            </w:r>
          </w:p>
        </w:tc>
        <w:tc>
          <w:tcPr>
            <w:tcW w:w="1134" w:type="dxa"/>
            <w:gridSpan w:val="2"/>
            <w:shd w:val="clear" w:color="auto" w:fill="auto"/>
          </w:tcPr>
          <w:p w14:paraId="77A14867" w14:textId="77777777" w:rsidR="00130064" w:rsidRPr="003917B0" w:rsidRDefault="00130064" w:rsidP="00130064">
            <w:pPr>
              <w:pStyle w:val="Text"/>
            </w:pPr>
            <w:r w:rsidRPr="003917B0">
              <w:t>nene</w:t>
            </w:r>
          </w:p>
        </w:tc>
        <w:tc>
          <w:tcPr>
            <w:tcW w:w="1134" w:type="dxa"/>
            <w:shd w:val="clear" w:color="auto" w:fill="auto"/>
          </w:tcPr>
          <w:p w14:paraId="01637C6D" w14:textId="77777777" w:rsidR="00130064" w:rsidRPr="003917B0" w:rsidRDefault="00130064" w:rsidP="00130064">
            <w:pPr>
              <w:pStyle w:val="Text"/>
            </w:pPr>
            <w:r w:rsidRPr="003917B0">
              <w:t>nene</w:t>
            </w:r>
          </w:p>
        </w:tc>
        <w:tc>
          <w:tcPr>
            <w:tcW w:w="454" w:type="dxa"/>
            <w:shd w:val="clear" w:color="auto" w:fill="auto"/>
          </w:tcPr>
          <w:p w14:paraId="60A90F61" w14:textId="77777777" w:rsidR="00130064" w:rsidRPr="003917B0" w:rsidRDefault="00130064" w:rsidP="00130064">
            <w:pPr>
              <w:pStyle w:val="Text"/>
            </w:pPr>
            <w:r w:rsidRPr="003917B0">
              <w:t>jam</w:t>
            </w:r>
          </w:p>
        </w:tc>
        <w:tc>
          <w:tcPr>
            <w:tcW w:w="482" w:type="dxa"/>
            <w:shd w:val="clear" w:color="auto" w:fill="auto"/>
          </w:tcPr>
          <w:p w14:paraId="50BFD567" w14:textId="77777777" w:rsidR="00130064" w:rsidRPr="003917B0" w:rsidRDefault="00130064" w:rsidP="00130064">
            <w:pPr>
              <w:pStyle w:val="Text"/>
            </w:pPr>
            <w:r w:rsidRPr="003917B0">
              <w:t>dua</w:t>
            </w:r>
          </w:p>
        </w:tc>
      </w:tr>
      <w:tr w:rsidR="00AC23C4" w:rsidRPr="00AC23C4" w14:paraId="527C3C71" w14:textId="77777777" w:rsidTr="00AC23C4">
        <w:tc>
          <w:tcPr>
            <w:tcW w:w="709" w:type="dxa"/>
            <w:shd w:val="clear" w:color="auto" w:fill="auto"/>
          </w:tcPr>
          <w:p w14:paraId="1BAA79C7" w14:textId="77777777" w:rsidR="00130064" w:rsidRPr="003917B0" w:rsidRDefault="00130064" w:rsidP="00130064">
            <w:pPr>
              <w:pStyle w:val="GlossEng2ptafter"/>
            </w:pPr>
          </w:p>
        </w:tc>
        <w:tc>
          <w:tcPr>
            <w:tcW w:w="951" w:type="dxa"/>
            <w:gridSpan w:val="2"/>
            <w:shd w:val="clear" w:color="auto" w:fill="auto"/>
          </w:tcPr>
          <w:p w14:paraId="760E816F" w14:textId="77777777" w:rsidR="00130064" w:rsidRPr="003917B0" w:rsidRDefault="00130064" w:rsidP="00130064">
            <w:pPr>
              <w:pStyle w:val="GlossEng2ptafter"/>
            </w:pPr>
            <w:r w:rsidRPr="003917B0">
              <w:t>yesterday</w:t>
            </w:r>
          </w:p>
        </w:tc>
        <w:tc>
          <w:tcPr>
            <w:tcW w:w="812" w:type="dxa"/>
            <w:gridSpan w:val="2"/>
            <w:shd w:val="clear" w:color="auto" w:fill="auto"/>
          </w:tcPr>
          <w:p w14:paraId="25887DBB" w14:textId="77777777" w:rsidR="00130064" w:rsidRPr="003917B0" w:rsidRDefault="00130064" w:rsidP="00130064">
            <w:pPr>
              <w:pStyle w:val="GlossEng2ptafter"/>
            </w:pPr>
            <w:r>
              <w:t>be.</w:t>
            </w:r>
            <w:r w:rsidRPr="003917B0">
              <w:t>prior</w:t>
            </w:r>
          </w:p>
        </w:tc>
        <w:tc>
          <w:tcPr>
            <w:tcW w:w="488" w:type="dxa"/>
            <w:gridSpan w:val="2"/>
            <w:shd w:val="clear" w:color="auto" w:fill="auto"/>
          </w:tcPr>
          <w:p w14:paraId="004C32E6" w14:textId="77777777" w:rsidR="00130064" w:rsidRPr="0099608C" w:rsidRDefault="00130064" w:rsidP="00130064">
            <w:pPr>
              <w:pStyle w:val="GlossEng2ptafter"/>
              <w:rPr>
                <w:rStyle w:val="ChSmallCaps"/>
              </w:rPr>
            </w:pPr>
            <w:r w:rsidRPr="0099608C">
              <w:rPr>
                <w:rStyle w:val="ChSmallCaps"/>
              </w:rPr>
              <w:t>1sg</w:t>
            </w:r>
          </w:p>
        </w:tc>
        <w:tc>
          <w:tcPr>
            <w:tcW w:w="573" w:type="dxa"/>
            <w:shd w:val="clear" w:color="auto" w:fill="auto"/>
          </w:tcPr>
          <w:p w14:paraId="06494B5E" w14:textId="77777777" w:rsidR="00130064" w:rsidRPr="003917B0" w:rsidRDefault="00130064" w:rsidP="00130064">
            <w:pPr>
              <w:pStyle w:val="GlossEng2ptafter"/>
            </w:pPr>
            <w:r w:rsidRPr="003917B0">
              <w:t>with</w:t>
            </w:r>
          </w:p>
        </w:tc>
        <w:tc>
          <w:tcPr>
            <w:tcW w:w="1134" w:type="dxa"/>
            <w:gridSpan w:val="2"/>
            <w:shd w:val="clear" w:color="auto" w:fill="auto"/>
          </w:tcPr>
          <w:p w14:paraId="44DD1643" w14:textId="77777777" w:rsidR="00130064" w:rsidRPr="003917B0" w:rsidRDefault="00130064" w:rsidP="00130064">
            <w:pPr>
              <w:pStyle w:val="GlossEng2ptafter"/>
            </w:pPr>
            <w:r w:rsidRPr="003917B0">
              <w:t>grandmother</w:t>
            </w:r>
          </w:p>
        </w:tc>
        <w:tc>
          <w:tcPr>
            <w:tcW w:w="1134" w:type="dxa"/>
            <w:shd w:val="clear" w:color="auto" w:fill="auto"/>
          </w:tcPr>
          <w:p w14:paraId="70ABEAA1" w14:textId="77777777" w:rsidR="00130064" w:rsidRPr="003917B0" w:rsidRDefault="00130064" w:rsidP="00130064">
            <w:pPr>
              <w:pStyle w:val="GlossEng2ptafter"/>
            </w:pPr>
            <w:r w:rsidRPr="003917B0">
              <w:t>grandmother</w:t>
            </w:r>
          </w:p>
        </w:tc>
        <w:tc>
          <w:tcPr>
            <w:tcW w:w="454" w:type="dxa"/>
            <w:shd w:val="clear" w:color="auto" w:fill="auto"/>
          </w:tcPr>
          <w:p w14:paraId="0E5517D4" w14:textId="77777777" w:rsidR="00130064" w:rsidRPr="003917B0" w:rsidRDefault="00130064" w:rsidP="00130064">
            <w:pPr>
              <w:pStyle w:val="GlossEng2ptafter"/>
            </w:pPr>
            <w:r w:rsidRPr="003917B0">
              <w:t>hour</w:t>
            </w:r>
          </w:p>
        </w:tc>
        <w:tc>
          <w:tcPr>
            <w:tcW w:w="482" w:type="dxa"/>
            <w:shd w:val="clear" w:color="auto" w:fill="auto"/>
          </w:tcPr>
          <w:p w14:paraId="717FE4DF" w14:textId="77777777" w:rsidR="00130064" w:rsidRPr="003917B0" w:rsidRDefault="00130064" w:rsidP="00130064">
            <w:pPr>
              <w:pStyle w:val="GlossEng2ptafter"/>
            </w:pPr>
            <w:r w:rsidRPr="003917B0">
              <w:t>two</w:t>
            </w:r>
          </w:p>
        </w:tc>
      </w:tr>
      <w:tr w:rsidR="00AC23C4" w:rsidRPr="003917B0" w14:paraId="5E22A126" w14:textId="77777777" w:rsidTr="00AC23C4">
        <w:trPr>
          <w:gridAfter w:val="4"/>
          <w:wAfter w:w="3057" w:type="dxa"/>
        </w:trPr>
        <w:tc>
          <w:tcPr>
            <w:tcW w:w="709" w:type="dxa"/>
            <w:shd w:val="clear" w:color="auto" w:fill="auto"/>
          </w:tcPr>
          <w:p w14:paraId="03279797" w14:textId="77777777" w:rsidR="00130064" w:rsidRPr="009E71E7" w:rsidRDefault="00130064" w:rsidP="00130064">
            <w:pPr>
              <w:pStyle w:val="O0Nwnext"/>
            </w:pPr>
          </w:p>
        </w:tc>
        <w:tc>
          <w:tcPr>
            <w:tcW w:w="729" w:type="dxa"/>
            <w:shd w:val="clear" w:color="auto" w:fill="auto"/>
          </w:tcPr>
          <w:p w14:paraId="20EF3BD9" w14:textId="77777777" w:rsidR="00130064" w:rsidRPr="003917B0" w:rsidRDefault="00130064" w:rsidP="00130064">
            <w:pPr>
              <w:pStyle w:val="Text"/>
            </w:pPr>
            <w:r w:rsidRPr="003917B0">
              <w:t>malam</w:t>
            </w:r>
          </w:p>
        </w:tc>
        <w:tc>
          <w:tcPr>
            <w:tcW w:w="718" w:type="dxa"/>
            <w:gridSpan w:val="2"/>
            <w:shd w:val="clear" w:color="auto" w:fill="auto"/>
          </w:tcPr>
          <w:p w14:paraId="14D7ABF5" w14:textId="77777777" w:rsidR="00130064" w:rsidRPr="003917B0" w:rsidRDefault="00130064" w:rsidP="00130064">
            <w:pPr>
              <w:pStyle w:val="Text"/>
            </w:pPr>
            <w:r w:rsidRPr="003917B0">
              <w:t>datang</w:t>
            </w:r>
          </w:p>
        </w:tc>
        <w:tc>
          <w:tcPr>
            <w:tcW w:w="573" w:type="dxa"/>
            <w:gridSpan w:val="2"/>
            <w:shd w:val="clear" w:color="auto" w:fill="auto"/>
          </w:tcPr>
          <w:p w14:paraId="30ECA25B" w14:textId="77777777" w:rsidR="00130064" w:rsidRPr="003917B0" w:rsidRDefault="00130064" w:rsidP="00130064">
            <w:pPr>
              <w:pStyle w:val="Text"/>
            </w:pPr>
            <w:r>
              <w:t>deng</w:t>
            </w:r>
          </w:p>
        </w:tc>
        <w:tc>
          <w:tcPr>
            <w:tcW w:w="951" w:type="dxa"/>
            <w:gridSpan w:val="3"/>
            <w:shd w:val="clear" w:color="auto" w:fill="auto"/>
          </w:tcPr>
          <w:p w14:paraId="011D5A6C" w14:textId="77777777" w:rsidR="00130064" w:rsidRPr="003917B0" w:rsidRDefault="00130064" w:rsidP="00130064">
            <w:pPr>
              <w:pStyle w:val="Text"/>
            </w:pPr>
            <w:r>
              <w:t>menangis</w:t>
            </w:r>
          </w:p>
        </w:tc>
      </w:tr>
      <w:tr w:rsidR="00AC23C4" w:rsidRPr="003917B0" w14:paraId="06307EDC" w14:textId="77777777" w:rsidTr="00AC23C4">
        <w:trPr>
          <w:gridAfter w:val="4"/>
          <w:wAfter w:w="3057" w:type="dxa"/>
        </w:trPr>
        <w:tc>
          <w:tcPr>
            <w:tcW w:w="709" w:type="dxa"/>
            <w:shd w:val="clear" w:color="auto" w:fill="auto"/>
          </w:tcPr>
          <w:p w14:paraId="718D0652" w14:textId="77777777" w:rsidR="00130064" w:rsidRPr="009E71E7" w:rsidRDefault="00130064" w:rsidP="00130064">
            <w:pPr>
              <w:pStyle w:val="GlossEng"/>
            </w:pPr>
          </w:p>
        </w:tc>
        <w:tc>
          <w:tcPr>
            <w:tcW w:w="729" w:type="dxa"/>
            <w:shd w:val="clear" w:color="auto" w:fill="auto"/>
          </w:tcPr>
          <w:p w14:paraId="4A386316" w14:textId="77777777" w:rsidR="00130064" w:rsidRPr="003917B0" w:rsidRDefault="00130064" w:rsidP="00130064">
            <w:pPr>
              <w:pStyle w:val="GlossEng"/>
            </w:pPr>
            <w:r w:rsidRPr="003917B0">
              <w:t>night</w:t>
            </w:r>
          </w:p>
        </w:tc>
        <w:tc>
          <w:tcPr>
            <w:tcW w:w="718" w:type="dxa"/>
            <w:gridSpan w:val="2"/>
            <w:shd w:val="clear" w:color="auto" w:fill="auto"/>
          </w:tcPr>
          <w:p w14:paraId="703E2106" w14:textId="77777777" w:rsidR="00130064" w:rsidRPr="003917B0" w:rsidRDefault="00130064" w:rsidP="00130064">
            <w:pPr>
              <w:pStyle w:val="GlossEng"/>
            </w:pPr>
            <w:r w:rsidRPr="003917B0">
              <w:t>come</w:t>
            </w:r>
          </w:p>
        </w:tc>
        <w:tc>
          <w:tcPr>
            <w:tcW w:w="573" w:type="dxa"/>
            <w:gridSpan w:val="2"/>
            <w:shd w:val="clear" w:color="auto" w:fill="auto"/>
          </w:tcPr>
          <w:p w14:paraId="1A85E1D0" w14:textId="77777777" w:rsidR="00130064" w:rsidRPr="003917B0" w:rsidRDefault="00130064" w:rsidP="00130064">
            <w:pPr>
              <w:pStyle w:val="GlossEng"/>
            </w:pPr>
            <w:r>
              <w:t>with</w:t>
            </w:r>
          </w:p>
        </w:tc>
        <w:tc>
          <w:tcPr>
            <w:tcW w:w="951" w:type="dxa"/>
            <w:gridSpan w:val="3"/>
            <w:shd w:val="clear" w:color="auto" w:fill="auto"/>
          </w:tcPr>
          <w:p w14:paraId="1D349B24" w14:textId="77777777" w:rsidR="00130064" w:rsidRPr="003917B0" w:rsidRDefault="00130064" w:rsidP="00130064">
            <w:pPr>
              <w:pStyle w:val="GlossEng"/>
            </w:pPr>
            <w:r>
              <w:t>cry</w:t>
            </w:r>
          </w:p>
        </w:tc>
      </w:tr>
    </w:tbl>
    <w:p w14:paraId="0D7F7C0A" w14:textId="47599B1A" w:rsidR="00130064" w:rsidRPr="002F5FFD" w:rsidRDefault="00B7093A" w:rsidP="00130064">
      <w:pPr>
        <w:pStyle w:val="FreeTranslEng"/>
      </w:pPr>
      <w:r>
        <w:t>‘</w:t>
      </w:r>
      <w:r w:rsidR="00130064" w:rsidRPr="00B30AB4">
        <w:rPr>
          <w:rStyle w:val="ChBlueBold"/>
        </w:rPr>
        <w:t>the day before yesterday</w:t>
      </w:r>
      <w:r w:rsidR="00130064">
        <w:t xml:space="preserve"> I and grandmother, at two in the morning grandmother came crying …</w:t>
      </w:r>
      <w:r>
        <w:t>’</w:t>
      </w:r>
      <w:r w:rsidR="00130064">
        <w:t xml:space="preserve"> </w:t>
      </w:r>
      <w:r w:rsidR="00130064" w:rsidRPr="00F05B71">
        <w:rPr>
          <w:rStyle w:val="ExampleSource"/>
        </w:rPr>
        <w:t>[081014-008-CvNP.0001]</w:t>
      </w:r>
    </w:p>
    <w:tbl>
      <w:tblPr>
        <w:tblW w:w="5629" w:type="dxa"/>
        <w:tblCellMar>
          <w:left w:w="42" w:type="dxa"/>
          <w:right w:w="42" w:type="dxa"/>
        </w:tblCellMar>
        <w:tblLook w:val="01E0" w:firstRow="1" w:lastRow="1" w:firstColumn="1" w:lastColumn="1" w:noHBand="0" w:noVBand="0"/>
      </w:tblPr>
      <w:tblGrid>
        <w:gridCol w:w="709"/>
        <w:gridCol w:w="451"/>
        <w:gridCol w:w="495"/>
        <w:gridCol w:w="777"/>
        <w:gridCol w:w="773"/>
        <w:gridCol w:w="489"/>
        <w:gridCol w:w="773"/>
        <w:gridCol w:w="1162"/>
      </w:tblGrid>
      <w:tr w:rsidR="00AC23C4" w:rsidRPr="00833FA5" w14:paraId="718F6F4A" w14:textId="77777777" w:rsidTr="00AC23C4">
        <w:tc>
          <w:tcPr>
            <w:tcW w:w="709" w:type="dxa"/>
            <w:shd w:val="clear" w:color="auto" w:fill="auto"/>
          </w:tcPr>
          <w:p w14:paraId="6EC6555C" w14:textId="77777777" w:rsidR="00130064" w:rsidRPr="00F129D3" w:rsidRDefault="00130064" w:rsidP="00130064">
            <w:pPr>
              <w:pStyle w:val="Text"/>
            </w:pPr>
            <w:bookmarkStart w:id="2110" w:name="_Ref350868462"/>
            <w:r w:rsidRPr="00F129D3">
              <w:t>(</w:t>
            </w:r>
            <w:fldSimple w:instr=" SEQ ( \* ARABIC \s 1 ">
              <w:r w:rsidR="00154D81">
                <w:rPr>
                  <w:noProof/>
                </w:rPr>
                <w:t>84</w:t>
              </w:r>
            </w:fldSimple>
            <w:r w:rsidRPr="00F129D3">
              <w:t>)</w:t>
            </w:r>
            <w:bookmarkEnd w:id="2110"/>
          </w:p>
        </w:tc>
        <w:tc>
          <w:tcPr>
            <w:tcW w:w="451" w:type="dxa"/>
            <w:shd w:val="clear" w:color="auto" w:fill="auto"/>
          </w:tcPr>
          <w:p w14:paraId="49C5A06F" w14:textId="77777777" w:rsidR="00130064" w:rsidRPr="003917B0" w:rsidRDefault="00130064" w:rsidP="00130064">
            <w:pPr>
              <w:pStyle w:val="Text"/>
            </w:pPr>
            <w:r w:rsidRPr="003917B0">
              <w:t>yo</w:t>
            </w:r>
            <w:r w:rsidR="002D6615">
              <w:t>,</w:t>
            </w:r>
          </w:p>
        </w:tc>
        <w:tc>
          <w:tcPr>
            <w:tcW w:w="495" w:type="dxa"/>
            <w:shd w:val="clear" w:color="auto" w:fill="auto"/>
          </w:tcPr>
          <w:p w14:paraId="3DA89F76" w14:textId="77777777" w:rsidR="00130064" w:rsidRPr="003971CA" w:rsidRDefault="00130064" w:rsidP="00130064">
            <w:pPr>
              <w:pStyle w:val="Text"/>
              <w:rPr>
                <w:rStyle w:val="ChBlueBold"/>
              </w:rPr>
            </w:pPr>
            <w:r w:rsidRPr="003971CA">
              <w:rPr>
                <w:rStyle w:val="ChBlueBold"/>
              </w:rPr>
              <w:t>hari</w:t>
            </w:r>
          </w:p>
        </w:tc>
        <w:tc>
          <w:tcPr>
            <w:tcW w:w="777" w:type="dxa"/>
            <w:shd w:val="clear" w:color="auto" w:fill="auto"/>
          </w:tcPr>
          <w:p w14:paraId="08FA433E" w14:textId="77777777" w:rsidR="00130064" w:rsidRPr="003971CA" w:rsidRDefault="00130064" w:rsidP="00130064">
            <w:pPr>
              <w:pStyle w:val="Text"/>
              <w:rPr>
                <w:rStyle w:val="ChBlueBold"/>
              </w:rPr>
            </w:pPr>
            <w:r w:rsidRPr="003971CA">
              <w:rPr>
                <w:rStyle w:val="ChBlueBold"/>
              </w:rPr>
              <w:t>ini</w:t>
            </w:r>
          </w:p>
        </w:tc>
        <w:tc>
          <w:tcPr>
            <w:tcW w:w="773" w:type="dxa"/>
            <w:shd w:val="clear" w:color="auto" w:fill="auto"/>
          </w:tcPr>
          <w:p w14:paraId="03F25F0B" w14:textId="77777777" w:rsidR="00130064" w:rsidRPr="003917B0" w:rsidRDefault="00130064" w:rsidP="00130064">
            <w:pPr>
              <w:pStyle w:val="Text"/>
            </w:pPr>
            <w:r w:rsidRPr="003917B0">
              <w:t>suda</w:t>
            </w:r>
          </w:p>
        </w:tc>
        <w:tc>
          <w:tcPr>
            <w:tcW w:w="489" w:type="dxa"/>
            <w:shd w:val="clear" w:color="auto" w:fill="auto"/>
          </w:tcPr>
          <w:p w14:paraId="0434E159" w14:textId="77777777" w:rsidR="00130064" w:rsidRPr="003917B0" w:rsidRDefault="00130064" w:rsidP="00130064">
            <w:pPr>
              <w:pStyle w:val="Text"/>
            </w:pPr>
            <w:r w:rsidRPr="003917B0">
              <w:t>ko</w:t>
            </w:r>
          </w:p>
        </w:tc>
        <w:tc>
          <w:tcPr>
            <w:tcW w:w="773" w:type="dxa"/>
            <w:shd w:val="clear" w:color="auto" w:fill="auto"/>
          </w:tcPr>
          <w:p w14:paraId="7BB5B738" w14:textId="77777777" w:rsidR="00130064" w:rsidRPr="003917B0" w:rsidRDefault="00130064" w:rsidP="00130064">
            <w:pPr>
              <w:pStyle w:val="Text"/>
            </w:pPr>
            <w:r w:rsidRPr="003917B0">
              <w:t>su</w:t>
            </w:r>
          </w:p>
        </w:tc>
        <w:tc>
          <w:tcPr>
            <w:tcW w:w="1162" w:type="dxa"/>
            <w:shd w:val="clear" w:color="auto" w:fill="auto"/>
          </w:tcPr>
          <w:p w14:paraId="0542DFC6" w14:textId="77777777" w:rsidR="00130064" w:rsidRPr="003917B0" w:rsidRDefault="00130064" w:rsidP="00130064">
            <w:pPr>
              <w:pStyle w:val="Text"/>
            </w:pPr>
            <w:r>
              <w:t>skola</w:t>
            </w:r>
          </w:p>
        </w:tc>
      </w:tr>
      <w:tr w:rsidR="00AC23C4" w:rsidRPr="00AC23C4" w14:paraId="21D3F414" w14:textId="77777777" w:rsidTr="00AC23C4">
        <w:tc>
          <w:tcPr>
            <w:tcW w:w="709" w:type="dxa"/>
            <w:shd w:val="clear" w:color="auto" w:fill="auto"/>
          </w:tcPr>
          <w:p w14:paraId="26AD6B36" w14:textId="77777777" w:rsidR="00130064" w:rsidRPr="003917B0" w:rsidRDefault="00130064" w:rsidP="002D6615">
            <w:pPr>
              <w:pStyle w:val="GlossEng"/>
            </w:pPr>
          </w:p>
        </w:tc>
        <w:tc>
          <w:tcPr>
            <w:tcW w:w="451" w:type="dxa"/>
            <w:shd w:val="clear" w:color="auto" w:fill="auto"/>
          </w:tcPr>
          <w:p w14:paraId="65F6BDDF" w14:textId="77777777" w:rsidR="00130064" w:rsidRPr="003917B0" w:rsidRDefault="00130064" w:rsidP="002D6615">
            <w:pPr>
              <w:pStyle w:val="GlossEng"/>
            </w:pPr>
            <w:r w:rsidRPr="003917B0">
              <w:t>yes</w:t>
            </w:r>
          </w:p>
        </w:tc>
        <w:tc>
          <w:tcPr>
            <w:tcW w:w="495" w:type="dxa"/>
            <w:shd w:val="clear" w:color="auto" w:fill="auto"/>
          </w:tcPr>
          <w:p w14:paraId="45DF0A40" w14:textId="77777777" w:rsidR="00130064" w:rsidRPr="003917B0" w:rsidRDefault="00130064" w:rsidP="002D6615">
            <w:pPr>
              <w:pStyle w:val="GlossEng"/>
            </w:pPr>
            <w:r w:rsidRPr="003917B0">
              <w:t>day</w:t>
            </w:r>
          </w:p>
        </w:tc>
        <w:tc>
          <w:tcPr>
            <w:tcW w:w="777" w:type="dxa"/>
            <w:shd w:val="clear" w:color="auto" w:fill="auto"/>
          </w:tcPr>
          <w:p w14:paraId="189904DB" w14:textId="77777777" w:rsidR="00130064" w:rsidRPr="0099608C" w:rsidRDefault="00130064" w:rsidP="002D6615">
            <w:pPr>
              <w:pStyle w:val="GlossEng"/>
              <w:rPr>
                <w:rStyle w:val="ChSmallCaps"/>
              </w:rPr>
            </w:pPr>
            <w:r w:rsidRPr="0099608C">
              <w:rPr>
                <w:rStyle w:val="ChSmallCaps"/>
              </w:rPr>
              <w:t>d.prox</w:t>
            </w:r>
          </w:p>
        </w:tc>
        <w:tc>
          <w:tcPr>
            <w:tcW w:w="773" w:type="dxa"/>
            <w:shd w:val="clear" w:color="auto" w:fill="auto"/>
          </w:tcPr>
          <w:p w14:paraId="415C0399" w14:textId="77777777" w:rsidR="00130064" w:rsidRPr="003917B0" w:rsidRDefault="00130064" w:rsidP="002D6615">
            <w:pPr>
              <w:pStyle w:val="GlossEng"/>
            </w:pPr>
            <w:r w:rsidRPr="003917B0">
              <w:t>already</w:t>
            </w:r>
          </w:p>
        </w:tc>
        <w:tc>
          <w:tcPr>
            <w:tcW w:w="489" w:type="dxa"/>
            <w:shd w:val="clear" w:color="auto" w:fill="auto"/>
          </w:tcPr>
          <w:p w14:paraId="0202EDB6" w14:textId="77777777" w:rsidR="00130064" w:rsidRPr="0099608C" w:rsidRDefault="00130064" w:rsidP="002D6615">
            <w:pPr>
              <w:pStyle w:val="GlossEng"/>
              <w:rPr>
                <w:rStyle w:val="ChSmallCaps"/>
              </w:rPr>
            </w:pPr>
            <w:r w:rsidRPr="0099608C">
              <w:rPr>
                <w:rStyle w:val="ChSmallCaps"/>
              </w:rPr>
              <w:t>2sg</w:t>
            </w:r>
          </w:p>
        </w:tc>
        <w:tc>
          <w:tcPr>
            <w:tcW w:w="773" w:type="dxa"/>
            <w:shd w:val="clear" w:color="auto" w:fill="auto"/>
          </w:tcPr>
          <w:p w14:paraId="45660C86" w14:textId="77777777" w:rsidR="00130064" w:rsidRPr="003917B0" w:rsidRDefault="00130064" w:rsidP="002D6615">
            <w:pPr>
              <w:pStyle w:val="GlossEng"/>
            </w:pPr>
            <w:r w:rsidRPr="003917B0">
              <w:t>already</w:t>
            </w:r>
          </w:p>
        </w:tc>
        <w:tc>
          <w:tcPr>
            <w:tcW w:w="1162" w:type="dxa"/>
            <w:shd w:val="clear" w:color="auto" w:fill="auto"/>
          </w:tcPr>
          <w:p w14:paraId="76FB4D5E" w14:textId="77777777" w:rsidR="00130064" w:rsidRPr="003917B0" w:rsidRDefault="00130064" w:rsidP="002D6615">
            <w:pPr>
              <w:pStyle w:val="GlossEng"/>
            </w:pPr>
            <w:r w:rsidRPr="003917B0">
              <w:t>go.to.school</w:t>
            </w:r>
          </w:p>
        </w:tc>
      </w:tr>
    </w:tbl>
    <w:p w14:paraId="5B477084" w14:textId="51447C77" w:rsidR="00130064" w:rsidRPr="009E2A1C" w:rsidRDefault="00B7093A" w:rsidP="00130064">
      <w:pPr>
        <w:pStyle w:val="FreeTranslEng"/>
      </w:pPr>
      <w:r>
        <w:t>‘</w:t>
      </w:r>
      <w:r w:rsidR="00130064" w:rsidRPr="003917B0">
        <w:t xml:space="preserve">yes, </w:t>
      </w:r>
      <w:r w:rsidR="00130064" w:rsidRPr="003971CA">
        <w:rPr>
          <w:rStyle w:val="ChBlueBold"/>
        </w:rPr>
        <w:t>today</w:t>
      </w:r>
      <w:r w:rsidR="00130064" w:rsidRPr="003917B0">
        <w:t xml:space="preserve"> you already went to school</w:t>
      </w:r>
      <w:r>
        <w:t>’</w:t>
      </w:r>
      <w:r w:rsidR="00130064">
        <w:t xml:space="preserve"> </w:t>
      </w:r>
      <w:r w:rsidR="00130064" w:rsidRPr="003971CA">
        <w:rPr>
          <w:rStyle w:val="ExampleSource"/>
        </w:rPr>
        <w:t>[080917-003a-CvEx.0006]</w:t>
      </w:r>
    </w:p>
    <w:tbl>
      <w:tblPr>
        <w:tblW w:w="5741" w:type="dxa"/>
        <w:tblCellMar>
          <w:left w:w="42" w:type="dxa"/>
          <w:right w:w="42" w:type="dxa"/>
        </w:tblCellMar>
        <w:tblLook w:val="01E0" w:firstRow="1" w:lastRow="1" w:firstColumn="1" w:lastColumn="1" w:noHBand="0" w:noVBand="0"/>
      </w:tblPr>
      <w:tblGrid>
        <w:gridCol w:w="709"/>
        <w:gridCol w:w="529"/>
        <w:gridCol w:w="89"/>
        <w:gridCol w:w="462"/>
        <w:gridCol w:w="422"/>
        <w:gridCol w:w="488"/>
        <w:gridCol w:w="35"/>
        <w:gridCol w:w="540"/>
        <w:gridCol w:w="130"/>
        <w:gridCol w:w="672"/>
        <w:gridCol w:w="372"/>
        <w:gridCol w:w="588"/>
        <w:gridCol w:w="705"/>
      </w:tblGrid>
      <w:tr w:rsidR="00AC23C4" w:rsidRPr="00833FA5" w14:paraId="040BD308" w14:textId="77777777" w:rsidTr="00AC23C4">
        <w:tc>
          <w:tcPr>
            <w:tcW w:w="709" w:type="dxa"/>
            <w:shd w:val="clear" w:color="auto" w:fill="auto"/>
          </w:tcPr>
          <w:p w14:paraId="5EB45C35" w14:textId="77777777" w:rsidR="00130064" w:rsidRPr="00F129D3" w:rsidRDefault="00130064" w:rsidP="00130064">
            <w:pPr>
              <w:pStyle w:val="Text"/>
            </w:pPr>
            <w:bookmarkStart w:id="2111" w:name="_Ref362447896"/>
            <w:r w:rsidRPr="00F129D3">
              <w:t>(</w:t>
            </w:r>
            <w:fldSimple w:instr=" SEQ ( \* ARABIC \s 1 ">
              <w:r w:rsidR="00154D81">
                <w:rPr>
                  <w:noProof/>
                </w:rPr>
                <w:t>85</w:t>
              </w:r>
            </w:fldSimple>
            <w:r w:rsidRPr="00F129D3">
              <w:t>)</w:t>
            </w:r>
            <w:bookmarkEnd w:id="2111"/>
          </w:p>
        </w:tc>
        <w:tc>
          <w:tcPr>
            <w:tcW w:w="529" w:type="dxa"/>
            <w:shd w:val="clear" w:color="auto" w:fill="auto"/>
          </w:tcPr>
          <w:p w14:paraId="48423871" w14:textId="77777777" w:rsidR="00130064" w:rsidRPr="002B5BEC" w:rsidRDefault="00130064" w:rsidP="00130064">
            <w:pPr>
              <w:pStyle w:val="Text"/>
            </w:pPr>
            <w:r w:rsidRPr="002B5BEC">
              <w:t>kalo</w:t>
            </w:r>
          </w:p>
        </w:tc>
        <w:tc>
          <w:tcPr>
            <w:tcW w:w="973" w:type="dxa"/>
            <w:gridSpan w:val="3"/>
            <w:shd w:val="clear" w:color="auto" w:fill="auto"/>
          </w:tcPr>
          <w:p w14:paraId="2F7C2310" w14:textId="77777777" w:rsidR="00130064" w:rsidRPr="007E4C3E" w:rsidRDefault="00130064" w:rsidP="00130064">
            <w:pPr>
              <w:pStyle w:val="Text"/>
              <w:rPr>
                <w:rStyle w:val="ChBlueBold"/>
              </w:rPr>
            </w:pPr>
            <w:r w:rsidRPr="007E4C3E">
              <w:rPr>
                <w:rStyle w:val="ChBlueBold"/>
              </w:rPr>
              <w:t>besok</w:t>
            </w:r>
          </w:p>
        </w:tc>
        <w:tc>
          <w:tcPr>
            <w:tcW w:w="488" w:type="dxa"/>
            <w:shd w:val="clear" w:color="auto" w:fill="auto"/>
          </w:tcPr>
          <w:p w14:paraId="4859F8C0" w14:textId="77777777" w:rsidR="00130064" w:rsidRPr="002B5BEC" w:rsidRDefault="00130064" w:rsidP="00130064">
            <w:pPr>
              <w:pStyle w:val="Text"/>
            </w:pPr>
            <w:r w:rsidRPr="002B5BEC">
              <w:t>de</w:t>
            </w:r>
          </w:p>
        </w:tc>
        <w:tc>
          <w:tcPr>
            <w:tcW w:w="705" w:type="dxa"/>
            <w:gridSpan w:val="3"/>
            <w:shd w:val="clear" w:color="auto" w:fill="auto"/>
          </w:tcPr>
          <w:p w14:paraId="3EA8B2B8" w14:textId="77777777" w:rsidR="00130064" w:rsidRPr="002B5BEC" w:rsidRDefault="00130064" w:rsidP="00130064">
            <w:pPr>
              <w:pStyle w:val="Text"/>
            </w:pPr>
            <w:r w:rsidRPr="002B5BEC">
              <w:t>itu</w:t>
            </w:r>
          </w:p>
        </w:tc>
        <w:tc>
          <w:tcPr>
            <w:tcW w:w="672" w:type="dxa"/>
            <w:shd w:val="clear" w:color="auto" w:fill="auto"/>
          </w:tcPr>
          <w:p w14:paraId="68DD15EE" w14:textId="77777777" w:rsidR="00130064" w:rsidRPr="002B5BEC" w:rsidRDefault="00130064" w:rsidP="00130064">
            <w:pPr>
              <w:pStyle w:val="Text"/>
            </w:pPr>
            <w:r w:rsidRPr="002B5BEC">
              <w:t>hadir</w:t>
            </w:r>
          </w:p>
        </w:tc>
        <w:tc>
          <w:tcPr>
            <w:tcW w:w="372" w:type="dxa"/>
            <w:shd w:val="clear" w:color="auto" w:fill="auto"/>
          </w:tcPr>
          <w:p w14:paraId="049F4A8B" w14:textId="77777777" w:rsidR="00130064" w:rsidRPr="002B5BEC" w:rsidRDefault="00130064" w:rsidP="00130064">
            <w:pPr>
              <w:pStyle w:val="Text"/>
            </w:pPr>
            <w:r w:rsidRPr="002B5BEC">
              <w:t>ke</w:t>
            </w:r>
          </w:p>
        </w:tc>
        <w:tc>
          <w:tcPr>
            <w:tcW w:w="588" w:type="dxa"/>
            <w:shd w:val="clear" w:color="auto" w:fill="auto"/>
          </w:tcPr>
          <w:p w14:paraId="6DFB6C5E" w14:textId="77777777" w:rsidR="00130064" w:rsidRPr="002B5BEC" w:rsidRDefault="00130064" w:rsidP="00130064">
            <w:pPr>
              <w:pStyle w:val="Text"/>
            </w:pPr>
            <w:r w:rsidRPr="002B5BEC">
              <w:t>sana</w:t>
            </w:r>
          </w:p>
        </w:tc>
        <w:tc>
          <w:tcPr>
            <w:tcW w:w="705" w:type="dxa"/>
            <w:shd w:val="clear" w:color="auto" w:fill="auto"/>
          </w:tcPr>
          <w:p w14:paraId="617942FD" w14:textId="77777777" w:rsidR="00130064" w:rsidRPr="002B5BEC" w:rsidRDefault="00130064" w:rsidP="00130064">
            <w:pPr>
              <w:pStyle w:val="Text"/>
            </w:pPr>
            <w:r>
              <w:t>tu</w:t>
            </w:r>
          </w:p>
        </w:tc>
      </w:tr>
      <w:tr w:rsidR="00AC23C4" w:rsidRPr="00AC23C4" w14:paraId="11881C55" w14:textId="77777777" w:rsidTr="00AC23C4">
        <w:tc>
          <w:tcPr>
            <w:tcW w:w="709" w:type="dxa"/>
            <w:shd w:val="clear" w:color="auto" w:fill="auto"/>
          </w:tcPr>
          <w:p w14:paraId="54AB9BB1" w14:textId="77777777" w:rsidR="00130064" w:rsidRPr="002B5BEC" w:rsidRDefault="00130064" w:rsidP="00130064">
            <w:pPr>
              <w:pStyle w:val="GlossEng2ptafter"/>
            </w:pPr>
          </w:p>
        </w:tc>
        <w:tc>
          <w:tcPr>
            <w:tcW w:w="529" w:type="dxa"/>
            <w:shd w:val="clear" w:color="auto" w:fill="auto"/>
          </w:tcPr>
          <w:p w14:paraId="5680C192" w14:textId="77777777" w:rsidR="00130064" w:rsidRPr="002B5BEC" w:rsidRDefault="00130064" w:rsidP="00130064">
            <w:pPr>
              <w:pStyle w:val="GlossEng2ptafter"/>
            </w:pPr>
            <w:r w:rsidRPr="002B5BEC">
              <w:t>if</w:t>
            </w:r>
          </w:p>
        </w:tc>
        <w:tc>
          <w:tcPr>
            <w:tcW w:w="973" w:type="dxa"/>
            <w:gridSpan w:val="3"/>
            <w:shd w:val="clear" w:color="auto" w:fill="auto"/>
          </w:tcPr>
          <w:p w14:paraId="248EE9F0" w14:textId="77777777" w:rsidR="00130064" w:rsidRPr="002B5BEC" w:rsidRDefault="00130064" w:rsidP="00130064">
            <w:pPr>
              <w:pStyle w:val="GlossEng2ptafter"/>
            </w:pPr>
            <w:r w:rsidRPr="002B5BEC">
              <w:t>tomorrow</w:t>
            </w:r>
          </w:p>
        </w:tc>
        <w:tc>
          <w:tcPr>
            <w:tcW w:w="488" w:type="dxa"/>
            <w:shd w:val="clear" w:color="auto" w:fill="auto"/>
          </w:tcPr>
          <w:p w14:paraId="19B1653F" w14:textId="77777777" w:rsidR="00130064" w:rsidRPr="0099608C" w:rsidRDefault="00130064" w:rsidP="00130064">
            <w:pPr>
              <w:pStyle w:val="GlossEng2ptafter"/>
              <w:rPr>
                <w:rStyle w:val="ChSmallCaps"/>
              </w:rPr>
            </w:pPr>
            <w:r w:rsidRPr="0099608C">
              <w:rPr>
                <w:rStyle w:val="ChSmallCaps"/>
              </w:rPr>
              <w:t>3sg</w:t>
            </w:r>
          </w:p>
        </w:tc>
        <w:tc>
          <w:tcPr>
            <w:tcW w:w="705" w:type="dxa"/>
            <w:gridSpan w:val="3"/>
            <w:shd w:val="clear" w:color="auto" w:fill="auto"/>
          </w:tcPr>
          <w:p w14:paraId="4585D92F" w14:textId="77777777" w:rsidR="00130064" w:rsidRPr="0099608C" w:rsidRDefault="00130064" w:rsidP="00130064">
            <w:pPr>
              <w:pStyle w:val="GlossEng2ptafter"/>
              <w:rPr>
                <w:rStyle w:val="ChSmallCaps"/>
              </w:rPr>
            </w:pPr>
            <w:r w:rsidRPr="0099608C">
              <w:rPr>
                <w:rStyle w:val="ChSmallCaps"/>
              </w:rPr>
              <w:t>d.dist</w:t>
            </w:r>
          </w:p>
        </w:tc>
        <w:tc>
          <w:tcPr>
            <w:tcW w:w="672" w:type="dxa"/>
            <w:shd w:val="clear" w:color="auto" w:fill="auto"/>
          </w:tcPr>
          <w:p w14:paraId="3AE9BBDD" w14:textId="77777777" w:rsidR="00130064" w:rsidRPr="002B5BEC" w:rsidRDefault="00130064" w:rsidP="00130064">
            <w:pPr>
              <w:pStyle w:val="GlossEng2ptafter"/>
            </w:pPr>
            <w:r w:rsidRPr="002B5BEC">
              <w:t>attend</w:t>
            </w:r>
          </w:p>
        </w:tc>
        <w:tc>
          <w:tcPr>
            <w:tcW w:w="372" w:type="dxa"/>
            <w:shd w:val="clear" w:color="auto" w:fill="auto"/>
          </w:tcPr>
          <w:p w14:paraId="33D8D451" w14:textId="77777777" w:rsidR="00130064" w:rsidRPr="002B5BEC" w:rsidRDefault="00130064" w:rsidP="00130064">
            <w:pPr>
              <w:pStyle w:val="GlossEng2ptafter"/>
            </w:pPr>
            <w:r w:rsidRPr="002B5BEC">
              <w:t>to</w:t>
            </w:r>
          </w:p>
        </w:tc>
        <w:tc>
          <w:tcPr>
            <w:tcW w:w="588" w:type="dxa"/>
            <w:shd w:val="clear" w:color="auto" w:fill="auto"/>
          </w:tcPr>
          <w:p w14:paraId="205608C3" w14:textId="77777777" w:rsidR="00130064" w:rsidRPr="002D6615" w:rsidRDefault="00130064" w:rsidP="00130064">
            <w:pPr>
              <w:pStyle w:val="GlossEng2ptafter"/>
              <w:rPr>
                <w:rStyle w:val="ChSmallCaps"/>
              </w:rPr>
            </w:pPr>
            <w:r w:rsidRPr="002D6615">
              <w:rPr>
                <w:rStyle w:val="ChSmallCaps"/>
              </w:rPr>
              <w:t>l.dist</w:t>
            </w:r>
          </w:p>
        </w:tc>
        <w:tc>
          <w:tcPr>
            <w:tcW w:w="705" w:type="dxa"/>
            <w:shd w:val="clear" w:color="auto" w:fill="auto"/>
          </w:tcPr>
          <w:p w14:paraId="1F9AD272" w14:textId="77777777" w:rsidR="00130064" w:rsidRPr="0099608C" w:rsidRDefault="00130064" w:rsidP="00130064">
            <w:pPr>
              <w:pStyle w:val="GlossEng2ptafter"/>
              <w:rPr>
                <w:rStyle w:val="ChSmallCaps"/>
              </w:rPr>
            </w:pPr>
            <w:r w:rsidRPr="0099608C">
              <w:rPr>
                <w:rStyle w:val="ChSmallCaps"/>
              </w:rPr>
              <w:t>d.dist</w:t>
            </w:r>
          </w:p>
        </w:tc>
      </w:tr>
      <w:tr w:rsidR="00AC23C4" w:rsidRPr="002B5BEC" w14:paraId="0620B3FA" w14:textId="77777777" w:rsidTr="00AC23C4">
        <w:trPr>
          <w:gridAfter w:val="5"/>
          <w:wAfter w:w="2467" w:type="dxa"/>
        </w:trPr>
        <w:tc>
          <w:tcPr>
            <w:tcW w:w="709" w:type="dxa"/>
            <w:shd w:val="clear" w:color="auto" w:fill="auto"/>
          </w:tcPr>
          <w:p w14:paraId="2DB3B635" w14:textId="77777777" w:rsidR="00130064" w:rsidRPr="00892B1D" w:rsidRDefault="00130064" w:rsidP="00130064">
            <w:pPr>
              <w:pStyle w:val="O0Nwnext"/>
            </w:pPr>
          </w:p>
        </w:tc>
        <w:tc>
          <w:tcPr>
            <w:tcW w:w="618" w:type="dxa"/>
            <w:gridSpan w:val="2"/>
            <w:shd w:val="clear" w:color="auto" w:fill="auto"/>
          </w:tcPr>
          <w:p w14:paraId="6261D41C" w14:textId="77777777" w:rsidR="00130064" w:rsidRPr="002B5BEC" w:rsidRDefault="00054B03" w:rsidP="00130064">
            <w:pPr>
              <w:pStyle w:val="Text"/>
            </w:pPr>
            <w:r w:rsidRPr="002B5BEC">
              <w:t>biking</w:t>
            </w:r>
          </w:p>
        </w:tc>
        <w:tc>
          <w:tcPr>
            <w:tcW w:w="462" w:type="dxa"/>
            <w:shd w:val="clear" w:color="auto" w:fill="auto"/>
          </w:tcPr>
          <w:p w14:paraId="5E13339A" w14:textId="77777777" w:rsidR="00130064" w:rsidRPr="002B5BEC" w:rsidRDefault="00130064" w:rsidP="00130064">
            <w:pPr>
              <w:pStyle w:val="Text"/>
            </w:pPr>
            <w:r w:rsidRPr="002B5BEC">
              <w:t>de</w:t>
            </w:r>
          </w:p>
        </w:tc>
        <w:tc>
          <w:tcPr>
            <w:tcW w:w="945" w:type="dxa"/>
            <w:gridSpan w:val="3"/>
            <w:shd w:val="clear" w:color="auto" w:fill="auto"/>
          </w:tcPr>
          <w:p w14:paraId="21AF7756" w14:textId="77777777" w:rsidR="00130064" w:rsidRPr="002B5BEC" w:rsidRDefault="00130064" w:rsidP="00130064">
            <w:pPr>
              <w:pStyle w:val="Text"/>
            </w:pPr>
            <w:r w:rsidRPr="002B5BEC">
              <w:t>sperti</w:t>
            </w:r>
          </w:p>
        </w:tc>
        <w:tc>
          <w:tcPr>
            <w:tcW w:w="540" w:type="dxa"/>
            <w:shd w:val="clear" w:color="auto" w:fill="auto"/>
          </w:tcPr>
          <w:p w14:paraId="6381D04B" w14:textId="77777777" w:rsidR="00130064" w:rsidRPr="002B5BEC" w:rsidRDefault="00130064" w:rsidP="00130064">
            <w:pPr>
              <w:pStyle w:val="Text"/>
            </w:pPr>
            <w:r w:rsidRPr="002B5BEC">
              <w:t>bos</w:t>
            </w:r>
          </w:p>
        </w:tc>
      </w:tr>
      <w:tr w:rsidR="00AC23C4" w:rsidRPr="002B5BEC" w14:paraId="552733D5" w14:textId="77777777" w:rsidTr="00AC23C4">
        <w:trPr>
          <w:gridAfter w:val="5"/>
          <w:wAfter w:w="2467" w:type="dxa"/>
        </w:trPr>
        <w:tc>
          <w:tcPr>
            <w:tcW w:w="709" w:type="dxa"/>
            <w:shd w:val="clear" w:color="auto" w:fill="auto"/>
          </w:tcPr>
          <w:p w14:paraId="2FA5326C" w14:textId="77777777" w:rsidR="00130064" w:rsidRPr="00892B1D" w:rsidRDefault="00130064" w:rsidP="00130064">
            <w:pPr>
              <w:pStyle w:val="GlossEng"/>
            </w:pPr>
          </w:p>
        </w:tc>
        <w:tc>
          <w:tcPr>
            <w:tcW w:w="618" w:type="dxa"/>
            <w:gridSpan w:val="2"/>
            <w:shd w:val="clear" w:color="auto" w:fill="auto"/>
          </w:tcPr>
          <w:p w14:paraId="6F8C2057" w14:textId="77777777" w:rsidR="00130064" w:rsidRPr="002B5BEC" w:rsidRDefault="00130064" w:rsidP="00130064">
            <w:pPr>
              <w:pStyle w:val="GlossEng"/>
            </w:pPr>
            <w:r w:rsidRPr="002B5BEC">
              <w:t>make</w:t>
            </w:r>
          </w:p>
        </w:tc>
        <w:tc>
          <w:tcPr>
            <w:tcW w:w="462" w:type="dxa"/>
            <w:shd w:val="clear" w:color="auto" w:fill="auto"/>
          </w:tcPr>
          <w:p w14:paraId="6DC191E7" w14:textId="77777777" w:rsidR="00130064" w:rsidRPr="0099608C" w:rsidRDefault="00130064" w:rsidP="00130064">
            <w:pPr>
              <w:pStyle w:val="GlossEng"/>
              <w:rPr>
                <w:rStyle w:val="ChSmallCaps"/>
              </w:rPr>
            </w:pPr>
            <w:r w:rsidRPr="0099608C">
              <w:rPr>
                <w:rStyle w:val="ChSmallCaps"/>
              </w:rPr>
              <w:t>3sg</w:t>
            </w:r>
          </w:p>
        </w:tc>
        <w:tc>
          <w:tcPr>
            <w:tcW w:w="945" w:type="dxa"/>
            <w:gridSpan w:val="3"/>
            <w:shd w:val="clear" w:color="auto" w:fill="auto"/>
          </w:tcPr>
          <w:p w14:paraId="36074520" w14:textId="77777777" w:rsidR="00130064" w:rsidRPr="002B5BEC" w:rsidRDefault="00130064" w:rsidP="00130064">
            <w:pPr>
              <w:pStyle w:val="GlossEng"/>
            </w:pPr>
            <w:r w:rsidRPr="002B5BEC">
              <w:t>similar.to</w:t>
            </w:r>
          </w:p>
        </w:tc>
        <w:tc>
          <w:tcPr>
            <w:tcW w:w="540" w:type="dxa"/>
            <w:shd w:val="clear" w:color="auto" w:fill="auto"/>
          </w:tcPr>
          <w:p w14:paraId="4FF3C05B" w14:textId="77777777" w:rsidR="00130064" w:rsidRPr="002B5BEC" w:rsidRDefault="00130064" w:rsidP="00130064">
            <w:pPr>
              <w:pStyle w:val="GlossEng"/>
            </w:pPr>
            <w:r w:rsidRPr="002B5BEC">
              <w:t>boss</w:t>
            </w:r>
          </w:p>
        </w:tc>
      </w:tr>
    </w:tbl>
    <w:p w14:paraId="5BFC44E0" w14:textId="2C7A5735" w:rsidR="00130064" w:rsidRDefault="00130064" w:rsidP="00130064">
      <w:pPr>
        <w:pStyle w:val="FreeTranslEng"/>
      </w:pPr>
      <w:r>
        <w:t xml:space="preserve">[About an event planned for the next year:] </w:t>
      </w:r>
      <w:r w:rsidR="00B7093A">
        <w:t>‘</w:t>
      </w:r>
      <w:r>
        <w:t xml:space="preserve">if </w:t>
      </w:r>
      <w:r w:rsidRPr="007E4C3E">
        <w:rPr>
          <w:rStyle w:val="ChBlueBold"/>
        </w:rPr>
        <w:t>next year</w:t>
      </w:r>
      <w:r>
        <w:t xml:space="preserve"> he (the mayor)</w:t>
      </w:r>
      <w:r w:rsidR="002D6615">
        <w:t>,</w:t>
      </w:r>
      <w:r>
        <w:t xml:space="preserve"> what</w:t>
      </w:r>
      <w:r w:rsidR="00B7093A">
        <w:t>’</w:t>
      </w:r>
      <w:r>
        <w:t>s-its-name</w:t>
      </w:r>
      <w:r w:rsidR="002D6615">
        <w:t>,</w:t>
      </w:r>
      <w:r>
        <w:t xml:space="preserve"> (comes and) attends (the retreat) over there, treat him like a boss</w:t>
      </w:r>
      <w:r w:rsidR="00B7093A">
        <w:t>’</w:t>
      </w:r>
      <w:r>
        <w:t xml:space="preserve"> </w:t>
      </w:r>
      <w:r w:rsidRPr="00142350">
        <w:rPr>
          <w:rStyle w:val="ExampleSource"/>
        </w:rPr>
        <w:t>[081025-009a-Cv.0172]</w:t>
      </w:r>
    </w:p>
    <w:tbl>
      <w:tblPr>
        <w:tblW w:w="6624" w:type="dxa"/>
        <w:tblCellMar>
          <w:left w:w="42" w:type="dxa"/>
          <w:right w:w="42" w:type="dxa"/>
        </w:tblCellMar>
        <w:tblLook w:val="01E0" w:firstRow="1" w:lastRow="1" w:firstColumn="1" w:lastColumn="1" w:noHBand="0" w:noVBand="0"/>
      </w:tblPr>
      <w:tblGrid>
        <w:gridCol w:w="709"/>
        <w:gridCol w:w="651"/>
        <w:gridCol w:w="968"/>
        <w:gridCol w:w="973"/>
        <w:gridCol w:w="673"/>
        <w:gridCol w:w="360"/>
        <w:gridCol w:w="777"/>
        <w:gridCol w:w="695"/>
        <w:gridCol w:w="818"/>
      </w:tblGrid>
      <w:tr w:rsidR="00AC23C4" w:rsidRPr="00833FA5" w14:paraId="36EBD604" w14:textId="77777777" w:rsidTr="00AC23C4">
        <w:tc>
          <w:tcPr>
            <w:tcW w:w="709" w:type="dxa"/>
            <w:shd w:val="clear" w:color="auto" w:fill="auto"/>
          </w:tcPr>
          <w:p w14:paraId="77EB1EB0" w14:textId="77777777" w:rsidR="00130064" w:rsidRPr="00F129D3" w:rsidRDefault="00130064" w:rsidP="00130064">
            <w:pPr>
              <w:pStyle w:val="Text"/>
            </w:pPr>
            <w:bookmarkStart w:id="2112" w:name="_Ref350875874"/>
            <w:bookmarkStart w:id="2113" w:name="_Ref362515561"/>
            <w:r w:rsidRPr="00F129D3">
              <w:t>(</w:t>
            </w:r>
            <w:fldSimple w:instr=" SEQ ( \* ARABIC \s 1 ">
              <w:r w:rsidR="00154D81">
                <w:rPr>
                  <w:noProof/>
                </w:rPr>
                <w:t>86</w:t>
              </w:r>
            </w:fldSimple>
            <w:r w:rsidRPr="00F129D3">
              <w:t>)</w:t>
            </w:r>
            <w:bookmarkEnd w:id="2112"/>
            <w:bookmarkEnd w:id="2113"/>
          </w:p>
        </w:tc>
        <w:tc>
          <w:tcPr>
            <w:tcW w:w="651" w:type="dxa"/>
            <w:shd w:val="clear" w:color="auto" w:fill="auto"/>
          </w:tcPr>
          <w:p w14:paraId="12053390" w14:textId="77777777" w:rsidR="00130064" w:rsidRPr="001C275C" w:rsidRDefault="00130064" w:rsidP="00130064">
            <w:pPr>
              <w:pStyle w:val="Text"/>
            </w:pPr>
            <w:r w:rsidRPr="001C275C">
              <w:t>bapa</w:t>
            </w:r>
          </w:p>
        </w:tc>
        <w:tc>
          <w:tcPr>
            <w:tcW w:w="968" w:type="dxa"/>
            <w:shd w:val="clear" w:color="auto" w:fill="auto"/>
          </w:tcPr>
          <w:p w14:paraId="6C97C4E5" w14:textId="77777777" w:rsidR="00130064" w:rsidRPr="001C275C" w:rsidRDefault="00130064" w:rsidP="00130064">
            <w:pPr>
              <w:pStyle w:val="Text"/>
            </w:pPr>
            <w:r w:rsidRPr="001C275C">
              <w:t>nanti</w:t>
            </w:r>
          </w:p>
        </w:tc>
        <w:tc>
          <w:tcPr>
            <w:tcW w:w="973" w:type="dxa"/>
            <w:shd w:val="clear" w:color="auto" w:fill="auto"/>
          </w:tcPr>
          <w:p w14:paraId="15697E21" w14:textId="77777777" w:rsidR="00130064" w:rsidRPr="00203204" w:rsidRDefault="00130064" w:rsidP="00130064">
            <w:pPr>
              <w:pStyle w:val="Text"/>
              <w:rPr>
                <w:rStyle w:val="ChBlueBold"/>
              </w:rPr>
            </w:pPr>
            <w:r w:rsidRPr="00203204">
              <w:rPr>
                <w:rStyle w:val="ChBlueBold"/>
              </w:rPr>
              <w:t>besok</w:t>
            </w:r>
          </w:p>
        </w:tc>
        <w:tc>
          <w:tcPr>
            <w:tcW w:w="673" w:type="dxa"/>
            <w:shd w:val="clear" w:color="auto" w:fill="auto"/>
          </w:tcPr>
          <w:p w14:paraId="0B187210" w14:textId="77777777" w:rsidR="00130064" w:rsidRPr="001C275C" w:rsidRDefault="00130064" w:rsidP="00130064">
            <w:pPr>
              <w:pStyle w:val="Text"/>
            </w:pPr>
            <w:r w:rsidRPr="001C275C">
              <w:t>hadir</w:t>
            </w:r>
          </w:p>
        </w:tc>
        <w:tc>
          <w:tcPr>
            <w:tcW w:w="360" w:type="dxa"/>
            <w:shd w:val="clear" w:color="auto" w:fill="auto"/>
          </w:tcPr>
          <w:p w14:paraId="43DC7A86" w14:textId="77777777" w:rsidR="00130064" w:rsidRPr="001C275C" w:rsidRDefault="00130064" w:rsidP="00130064">
            <w:pPr>
              <w:pStyle w:val="Text"/>
            </w:pPr>
            <w:r w:rsidRPr="001C275C">
              <w:t>di</w:t>
            </w:r>
          </w:p>
        </w:tc>
        <w:tc>
          <w:tcPr>
            <w:tcW w:w="777" w:type="dxa"/>
            <w:shd w:val="clear" w:color="auto" w:fill="auto"/>
          </w:tcPr>
          <w:p w14:paraId="7C552EAF" w14:textId="77777777" w:rsidR="00130064" w:rsidRPr="001C275C" w:rsidRDefault="00130064" w:rsidP="00130064">
            <w:pPr>
              <w:pStyle w:val="Text"/>
            </w:pPr>
            <w:r w:rsidRPr="001C275C">
              <w:t>ini</w:t>
            </w:r>
          </w:p>
        </w:tc>
        <w:tc>
          <w:tcPr>
            <w:tcW w:w="695" w:type="dxa"/>
            <w:shd w:val="clear" w:color="auto" w:fill="auto"/>
          </w:tcPr>
          <w:p w14:paraId="6AECDEC4" w14:textId="77777777" w:rsidR="00130064" w:rsidRPr="001C275C" w:rsidRDefault="00130064" w:rsidP="00130064">
            <w:pPr>
              <w:pStyle w:val="Text"/>
            </w:pPr>
            <w:r w:rsidRPr="001C275C">
              <w:t>retrit</w:t>
            </w:r>
          </w:p>
        </w:tc>
        <w:tc>
          <w:tcPr>
            <w:tcW w:w="818" w:type="dxa"/>
            <w:shd w:val="clear" w:color="auto" w:fill="auto"/>
          </w:tcPr>
          <w:p w14:paraId="1C2AF453" w14:textId="77777777" w:rsidR="00130064" w:rsidRPr="001C275C" w:rsidRDefault="00130064" w:rsidP="00130064">
            <w:pPr>
              <w:pStyle w:val="Text"/>
            </w:pPr>
            <w:r w:rsidRPr="001C275C">
              <w:t>pemuda</w:t>
            </w:r>
          </w:p>
        </w:tc>
      </w:tr>
      <w:tr w:rsidR="00AC23C4" w:rsidRPr="00AC23C4" w14:paraId="36F0D70E" w14:textId="77777777" w:rsidTr="00AC23C4">
        <w:tc>
          <w:tcPr>
            <w:tcW w:w="709" w:type="dxa"/>
            <w:shd w:val="clear" w:color="auto" w:fill="auto"/>
          </w:tcPr>
          <w:p w14:paraId="107E2455" w14:textId="77777777" w:rsidR="00130064" w:rsidRPr="001C275C" w:rsidRDefault="00130064" w:rsidP="00130064">
            <w:pPr>
              <w:pStyle w:val="GlossEng"/>
            </w:pPr>
          </w:p>
        </w:tc>
        <w:tc>
          <w:tcPr>
            <w:tcW w:w="651" w:type="dxa"/>
            <w:shd w:val="clear" w:color="auto" w:fill="auto"/>
          </w:tcPr>
          <w:p w14:paraId="5244924A" w14:textId="77777777" w:rsidR="00130064" w:rsidRPr="001C275C" w:rsidRDefault="00130064" w:rsidP="00130064">
            <w:pPr>
              <w:pStyle w:val="GlossEng"/>
            </w:pPr>
            <w:r w:rsidRPr="001C275C">
              <w:t>father</w:t>
            </w:r>
          </w:p>
        </w:tc>
        <w:tc>
          <w:tcPr>
            <w:tcW w:w="968" w:type="dxa"/>
            <w:shd w:val="clear" w:color="auto" w:fill="auto"/>
          </w:tcPr>
          <w:p w14:paraId="2BAD10AD" w14:textId="77777777" w:rsidR="00130064" w:rsidRPr="001C275C" w:rsidRDefault="00130064" w:rsidP="00130064">
            <w:pPr>
              <w:pStyle w:val="GlossEng"/>
            </w:pPr>
            <w:r w:rsidRPr="00AC23C4">
              <w:rPr>
                <w:szCs w:val="19"/>
              </w:rPr>
              <w:t>very.soon</w:t>
            </w:r>
          </w:p>
        </w:tc>
        <w:tc>
          <w:tcPr>
            <w:tcW w:w="973" w:type="dxa"/>
            <w:shd w:val="clear" w:color="auto" w:fill="auto"/>
          </w:tcPr>
          <w:p w14:paraId="296596FD" w14:textId="77777777" w:rsidR="00130064" w:rsidRPr="001C275C" w:rsidRDefault="00130064" w:rsidP="00130064">
            <w:pPr>
              <w:pStyle w:val="GlossEng"/>
            </w:pPr>
            <w:r>
              <w:t>tomorrow</w:t>
            </w:r>
          </w:p>
        </w:tc>
        <w:tc>
          <w:tcPr>
            <w:tcW w:w="673" w:type="dxa"/>
            <w:shd w:val="clear" w:color="auto" w:fill="auto"/>
          </w:tcPr>
          <w:p w14:paraId="395E2F18" w14:textId="77777777" w:rsidR="00130064" w:rsidRPr="001C275C" w:rsidRDefault="00130064" w:rsidP="00130064">
            <w:pPr>
              <w:pStyle w:val="GlossEng"/>
            </w:pPr>
            <w:r w:rsidRPr="001C275C">
              <w:t>attend</w:t>
            </w:r>
          </w:p>
        </w:tc>
        <w:tc>
          <w:tcPr>
            <w:tcW w:w="360" w:type="dxa"/>
            <w:shd w:val="clear" w:color="auto" w:fill="auto"/>
          </w:tcPr>
          <w:p w14:paraId="6D41749F" w14:textId="77777777" w:rsidR="00130064" w:rsidRPr="001C275C" w:rsidRDefault="00130064" w:rsidP="00130064">
            <w:pPr>
              <w:pStyle w:val="GlossEng"/>
            </w:pPr>
            <w:r w:rsidRPr="001C275C">
              <w:t>at</w:t>
            </w:r>
          </w:p>
        </w:tc>
        <w:tc>
          <w:tcPr>
            <w:tcW w:w="777" w:type="dxa"/>
            <w:shd w:val="clear" w:color="auto" w:fill="auto"/>
          </w:tcPr>
          <w:p w14:paraId="0323EDDA" w14:textId="77777777" w:rsidR="00130064" w:rsidRPr="0099608C" w:rsidRDefault="00130064" w:rsidP="00130064">
            <w:pPr>
              <w:pStyle w:val="GlossEng"/>
              <w:rPr>
                <w:rStyle w:val="ChSmallCaps"/>
              </w:rPr>
            </w:pPr>
            <w:r w:rsidRPr="0099608C">
              <w:rPr>
                <w:rStyle w:val="ChSmallCaps"/>
              </w:rPr>
              <w:t>d.prox</w:t>
            </w:r>
          </w:p>
        </w:tc>
        <w:tc>
          <w:tcPr>
            <w:tcW w:w="695" w:type="dxa"/>
            <w:shd w:val="clear" w:color="auto" w:fill="auto"/>
          </w:tcPr>
          <w:p w14:paraId="146881DD" w14:textId="77777777" w:rsidR="00130064" w:rsidRPr="001C275C" w:rsidRDefault="00130064" w:rsidP="00130064">
            <w:pPr>
              <w:pStyle w:val="GlossEng"/>
            </w:pPr>
            <w:r w:rsidRPr="001C275C">
              <w:t>retreat</w:t>
            </w:r>
          </w:p>
        </w:tc>
        <w:tc>
          <w:tcPr>
            <w:tcW w:w="818" w:type="dxa"/>
            <w:shd w:val="clear" w:color="auto" w:fill="auto"/>
          </w:tcPr>
          <w:p w14:paraId="084AC193" w14:textId="77777777" w:rsidR="00130064" w:rsidRPr="001C275C" w:rsidRDefault="00130064" w:rsidP="00130064">
            <w:pPr>
              <w:pStyle w:val="GlossEng"/>
            </w:pPr>
            <w:r>
              <w:t>youth</w:t>
            </w:r>
          </w:p>
        </w:tc>
      </w:tr>
    </w:tbl>
    <w:p w14:paraId="507705D5" w14:textId="7ACAD0D6" w:rsidR="00130064" w:rsidRPr="002F5FFD" w:rsidRDefault="00130064" w:rsidP="00130064">
      <w:pPr>
        <w:pStyle w:val="FreeTranslEng"/>
      </w:pPr>
      <w:r>
        <w:t xml:space="preserve">[About an event planned for the next year:] </w:t>
      </w:r>
      <w:r w:rsidR="00B7093A">
        <w:t>‘</w:t>
      </w:r>
      <w:r>
        <w:t>you (</w:t>
      </w:r>
      <w:r w:rsidR="00B7093A">
        <w:t>‘</w:t>
      </w:r>
      <w:r w:rsidRPr="001C275C">
        <w:t>father</w:t>
      </w:r>
      <w:r w:rsidR="00B7093A">
        <w:t>’</w:t>
      </w:r>
      <w:r>
        <w:t>) (have to) attend</w:t>
      </w:r>
      <w:r w:rsidR="002D6615">
        <w:t>,</w:t>
      </w:r>
      <w:r>
        <w:t xml:space="preserve"> what</w:t>
      </w:r>
      <w:r w:rsidR="00B7093A">
        <w:t>’</w:t>
      </w:r>
      <w:r>
        <w:t>s-its-name</w:t>
      </w:r>
      <w:r w:rsidR="002D6615">
        <w:t>,</w:t>
      </w:r>
      <w:r>
        <w:t xml:space="preserve"> </w:t>
      </w:r>
      <w:r w:rsidRPr="001C275C">
        <w:t>the youth retreat</w:t>
      </w:r>
      <w:r>
        <w:t xml:space="preserve"> </w:t>
      </w:r>
      <w:r w:rsidRPr="00203204">
        <w:rPr>
          <w:rStyle w:val="ChBlueBold"/>
        </w:rPr>
        <w:t>next year</w:t>
      </w:r>
      <w:r w:rsidR="00B7093A">
        <w:t>’</w:t>
      </w:r>
      <w:r>
        <w:t xml:space="preserve"> </w:t>
      </w:r>
      <w:r w:rsidRPr="0098606C">
        <w:rPr>
          <w:rStyle w:val="ExampleSource"/>
        </w:rPr>
        <w:t>[081025-009a-Cv.0175]</w:t>
      </w:r>
    </w:p>
    <w:p w14:paraId="01279CBE" w14:textId="5EE7B3BF" w:rsidR="00130064" w:rsidRDefault="00130064" w:rsidP="00CE17E1">
      <w:pPr>
        <w:pStyle w:val="Body0005after"/>
      </w:pPr>
      <w:r>
        <w:t xml:space="preserve">In addition, the corpus includes a small number of utterances in which the nouns designating relative-time occur as subjects in nonverbal clauses. This is illustrated with </w:t>
      </w:r>
      <w:r w:rsidRPr="00172910">
        <w:rPr>
          <w:rStyle w:val="ChItalBold"/>
        </w:rPr>
        <w:t>besok</w:t>
      </w:r>
      <w:r>
        <w:t xml:space="preserve"> </w:t>
      </w:r>
      <w:r w:rsidR="00B7093A">
        <w:t>‘</w:t>
      </w:r>
      <w:r>
        <w:t>tomorrow</w:t>
      </w:r>
      <w:r w:rsidR="00B7093A">
        <w:t>’</w:t>
      </w:r>
      <w:r>
        <w:t xml:space="preserve"> and </w:t>
      </w:r>
      <w:r w:rsidRPr="00172910">
        <w:rPr>
          <w:rStyle w:val="ChItalBold"/>
        </w:rPr>
        <w:t>lusa</w:t>
      </w:r>
      <w:r>
        <w:t xml:space="preserve"> </w:t>
      </w:r>
      <w:r w:rsidR="00B7093A">
        <w:t>‘</w:t>
      </w:r>
      <w:r>
        <w:t>the day after tomorrow</w:t>
      </w:r>
      <w:r w:rsidR="00B7093A">
        <w:t>’</w:t>
      </w:r>
      <w:r>
        <w:t xml:space="preserve"> in </w:t>
      </w:r>
      <w:r>
        <w:fldChar w:fldCharType="begin"/>
      </w:r>
      <w:r>
        <w:instrText xml:space="preserve"> REF _Ref350870146 \h </w:instrText>
      </w:r>
      <w:r>
        <w:fldChar w:fldCharType="separate"/>
      </w:r>
      <w:r w:rsidR="00154D81" w:rsidRPr="00F129D3">
        <w:t>(</w:t>
      </w:r>
      <w:r w:rsidR="00154D81">
        <w:rPr>
          <w:noProof/>
        </w:rPr>
        <w:t>87</w:t>
      </w:r>
      <w:r w:rsidR="00154D81" w:rsidRPr="00F129D3">
        <w:t>)</w:t>
      </w:r>
      <w:r>
        <w:fldChar w:fldCharType="end"/>
      </w:r>
      <w:r>
        <w:t>.</w:t>
      </w:r>
    </w:p>
    <w:p w14:paraId="67B4C8C3" w14:textId="77777777" w:rsidR="00130064" w:rsidRDefault="00130064" w:rsidP="00130064">
      <w:pPr>
        <w:pStyle w:val="ExampleTitle"/>
      </w:pPr>
      <w:r>
        <w:rPr>
          <w:lang w:eastAsia="en-US"/>
        </w:rPr>
        <w:t xml:space="preserve">Subject-function in </w:t>
      </w:r>
      <w:r>
        <w:t>nonverbal clauses</w:t>
      </w:r>
    </w:p>
    <w:tbl>
      <w:tblPr>
        <w:tblW w:w="6789" w:type="dxa"/>
        <w:tblCellMar>
          <w:left w:w="42" w:type="dxa"/>
          <w:right w:w="42" w:type="dxa"/>
        </w:tblCellMar>
        <w:tblLook w:val="01E0" w:firstRow="1" w:lastRow="1" w:firstColumn="1" w:lastColumn="1" w:noHBand="0" w:noVBand="0"/>
      </w:tblPr>
      <w:tblGrid>
        <w:gridCol w:w="709"/>
        <w:gridCol w:w="879"/>
        <w:gridCol w:w="437"/>
        <w:gridCol w:w="851"/>
        <w:gridCol w:w="1646"/>
        <w:gridCol w:w="397"/>
        <w:gridCol w:w="718"/>
        <w:gridCol w:w="868"/>
        <w:gridCol w:w="284"/>
      </w:tblGrid>
      <w:tr w:rsidR="00AC23C4" w:rsidRPr="003917B0" w14:paraId="02B7EB1E" w14:textId="77777777" w:rsidTr="00AC23C4">
        <w:tc>
          <w:tcPr>
            <w:tcW w:w="709" w:type="dxa"/>
            <w:shd w:val="clear" w:color="auto" w:fill="auto"/>
          </w:tcPr>
          <w:p w14:paraId="1D86D355" w14:textId="77777777" w:rsidR="00130064" w:rsidRPr="00F129D3" w:rsidRDefault="00130064" w:rsidP="00130064">
            <w:pPr>
              <w:pStyle w:val="Text"/>
            </w:pPr>
            <w:bookmarkStart w:id="2114" w:name="_Ref350870146"/>
            <w:r w:rsidRPr="00F129D3">
              <w:t>(</w:t>
            </w:r>
            <w:fldSimple w:instr=" SEQ ( \* ARABIC \s 1 ">
              <w:r w:rsidR="00154D81">
                <w:rPr>
                  <w:noProof/>
                </w:rPr>
                <w:t>87</w:t>
              </w:r>
            </w:fldSimple>
            <w:r w:rsidRPr="00F129D3">
              <w:t>)</w:t>
            </w:r>
            <w:bookmarkEnd w:id="2114"/>
          </w:p>
        </w:tc>
        <w:tc>
          <w:tcPr>
            <w:tcW w:w="879" w:type="dxa"/>
            <w:shd w:val="clear" w:color="auto" w:fill="auto"/>
          </w:tcPr>
          <w:p w14:paraId="586637CC" w14:textId="77777777" w:rsidR="00130064" w:rsidRPr="003971CA" w:rsidRDefault="00130064" w:rsidP="00130064">
            <w:pPr>
              <w:pStyle w:val="Text"/>
              <w:rPr>
                <w:rStyle w:val="ChBlueBold"/>
              </w:rPr>
            </w:pPr>
            <w:r w:rsidRPr="003971CA">
              <w:rPr>
                <w:rStyle w:val="ChBlueBold"/>
              </w:rPr>
              <w:t>besok</w:t>
            </w:r>
          </w:p>
        </w:tc>
        <w:tc>
          <w:tcPr>
            <w:tcW w:w="437" w:type="dxa"/>
            <w:shd w:val="clear" w:color="auto" w:fill="auto"/>
          </w:tcPr>
          <w:p w14:paraId="647777BB" w14:textId="77777777" w:rsidR="00130064" w:rsidRPr="003917B0" w:rsidRDefault="00130064" w:rsidP="00130064">
            <w:pPr>
              <w:pStyle w:val="Text"/>
            </w:pPr>
            <w:r w:rsidRPr="003917B0">
              <w:t>hari</w:t>
            </w:r>
          </w:p>
        </w:tc>
        <w:tc>
          <w:tcPr>
            <w:tcW w:w="851" w:type="dxa"/>
            <w:shd w:val="clear" w:color="auto" w:fill="auto"/>
          </w:tcPr>
          <w:p w14:paraId="56392CFB" w14:textId="77777777" w:rsidR="00130064" w:rsidRPr="003917B0" w:rsidRDefault="00895D52" w:rsidP="00130064">
            <w:pPr>
              <w:pStyle w:val="Text"/>
            </w:pPr>
            <w:r>
              <w:t>k</w:t>
            </w:r>
            <w:r w:rsidR="00130064" w:rsidRPr="003917B0">
              <w:t>amis</w:t>
            </w:r>
          </w:p>
        </w:tc>
        <w:tc>
          <w:tcPr>
            <w:tcW w:w="1646" w:type="dxa"/>
            <w:shd w:val="clear" w:color="auto" w:fill="auto"/>
          </w:tcPr>
          <w:p w14:paraId="6A7F702C" w14:textId="77777777" w:rsidR="00130064" w:rsidRPr="003971CA" w:rsidRDefault="00130064" w:rsidP="00130064">
            <w:pPr>
              <w:pStyle w:val="Text"/>
              <w:rPr>
                <w:rStyle w:val="ChBlueBold"/>
              </w:rPr>
            </w:pPr>
            <w:r w:rsidRPr="003971CA">
              <w:rPr>
                <w:rStyle w:val="ChBlueBold"/>
              </w:rPr>
              <w:t>lusa</w:t>
            </w:r>
          </w:p>
        </w:tc>
        <w:tc>
          <w:tcPr>
            <w:tcW w:w="397" w:type="dxa"/>
            <w:shd w:val="clear" w:color="auto" w:fill="auto"/>
          </w:tcPr>
          <w:p w14:paraId="35FF43C4" w14:textId="77777777" w:rsidR="00130064" w:rsidRPr="003917B0" w:rsidRDefault="00130064" w:rsidP="00130064">
            <w:pPr>
              <w:pStyle w:val="Text"/>
            </w:pPr>
            <w:r w:rsidRPr="003917B0">
              <w:t>hari</w:t>
            </w:r>
          </w:p>
        </w:tc>
        <w:tc>
          <w:tcPr>
            <w:tcW w:w="718" w:type="dxa"/>
            <w:shd w:val="clear" w:color="auto" w:fill="auto"/>
          </w:tcPr>
          <w:p w14:paraId="1CD792BE" w14:textId="77777777" w:rsidR="00130064" w:rsidRPr="003917B0" w:rsidRDefault="00895D52" w:rsidP="00130064">
            <w:pPr>
              <w:pStyle w:val="Text"/>
            </w:pPr>
            <w:r>
              <w:t>j</w:t>
            </w:r>
            <w:r w:rsidR="00130064" w:rsidRPr="003917B0">
              <w:t>umat</w:t>
            </w:r>
          </w:p>
        </w:tc>
        <w:tc>
          <w:tcPr>
            <w:tcW w:w="868" w:type="dxa"/>
            <w:shd w:val="clear" w:color="auto" w:fill="auto"/>
          </w:tcPr>
          <w:p w14:paraId="15254304" w14:textId="77777777" w:rsidR="00130064" w:rsidRPr="003917B0" w:rsidRDefault="00130064" w:rsidP="00130064">
            <w:pPr>
              <w:pStyle w:val="Text"/>
            </w:pPr>
            <w:r w:rsidRPr="003917B0">
              <w:t>bar</w:t>
            </w:r>
            <w:r>
              <w:t>u</w:t>
            </w:r>
          </w:p>
        </w:tc>
        <w:tc>
          <w:tcPr>
            <w:tcW w:w="284" w:type="dxa"/>
            <w:shd w:val="clear" w:color="auto" w:fill="auto"/>
          </w:tcPr>
          <w:p w14:paraId="5188A893" w14:textId="77777777" w:rsidR="00130064" w:rsidRPr="003917B0" w:rsidRDefault="00130064" w:rsidP="00130064">
            <w:pPr>
              <w:pStyle w:val="Text"/>
            </w:pPr>
            <w:r>
              <w:t>…</w:t>
            </w:r>
          </w:p>
        </w:tc>
      </w:tr>
      <w:tr w:rsidR="00AC23C4" w:rsidRPr="003917B0" w14:paraId="3317DFD0" w14:textId="77777777" w:rsidTr="00AC23C4">
        <w:tc>
          <w:tcPr>
            <w:tcW w:w="709" w:type="dxa"/>
            <w:shd w:val="clear" w:color="auto" w:fill="auto"/>
          </w:tcPr>
          <w:p w14:paraId="64C39DF6" w14:textId="77777777" w:rsidR="00130064" w:rsidRPr="00690AA6" w:rsidRDefault="00130064" w:rsidP="00130064">
            <w:pPr>
              <w:pStyle w:val="GlossEng"/>
            </w:pPr>
          </w:p>
        </w:tc>
        <w:tc>
          <w:tcPr>
            <w:tcW w:w="879" w:type="dxa"/>
            <w:shd w:val="clear" w:color="auto" w:fill="auto"/>
          </w:tcPr>
          <w:p w14:paraId="3F8FCBD3" w14:textId="77777777" w:rsidR="00130064" w:rsidRPr="003917B0" w:rsidRDefault="00130064" w:rsidP="00130064">
            <w:pPr>
              <w:pStyle w:val="GlossEng"/>
            </w:pPr>
            <w:r w:rsidRPr="003917B0">
              <w:t>tomorrow</w:t>
            </w:r>
          </w:p>
        </w:tc>
        <w:tc>
          <w:tcPr>
            <w:tcW w:w="437" w:type="dxa"/>
            <w:shd w:val="clear" w:color="auto" w:fill="auto"/>
          </w:tcPr>
          <w:p w14:paraId="0A8B25E3" w14:textId="77777777" w:rsidR="00130064" w:rsidRPr="003917B0" w:rsidRDefault="00130064" w:rsidP="00130064">
            <w:pPr>
              <w:pStyle w:val="GlossEng"/>
            </w:pPr>
            <w:r w:rsidRPr="003917B0">
              <w:t>day</w:t>
            </w:r>
          </w:p>
        </w:tc>
        <w:tc>
          <w:tcPr>
            <w:tcW w:w="851" w:type="dxa"/>
            <w:shd w:val="clear" w:color="auto" w:fill="auto"/>
          </w:tcPr>
          <w:p w14:paraId="17392CD7" w14:textId="77777777" w:rsidR="00130064" w:rsidRPr="003917B0" w:rsidRDefault="00130064" w:rsidP="00130064">
            <w:pPr>
              <w:pStyle w:val="GlossEng"/>
            </w:pPr>
            <w:r w:rsidRPr="003917B0">
              <w:t>Thursday</w:t>
            </w:r>
          </w:p>
        </w:tc>
        <w:tc>
          <w:tcPr>
            <w:tcW w:w="1646" w:type="dxa"/>
            <w:shd w:val="clear" w:color="auto" w:fill="auto"/>
          </w:tcPr>
          <w:p w14:paraId="0779F080" w14:textId="77777777" w:rsidR="00130064" w:rsidRPr="003917B0" w:rsidRDefault="00130064" w:rsidP="00130064">
            <w:pPr>
              <w:pStyle w:val="GlossEng"/>
            </w:pPr>
            <w:r w:rsidRPr="003917B0">
              <w:t>day.after.tomorrow</w:t>
            </w:r>
          </w:p>
        </w:tc>
        <w:tc>
          <w:tcPr>
            <w:tcW w:w="397" w:type="dxa"/>
            <w:shd w:val="clear" w:color="auto" w:fill="auto"/>
          </w:tcPr>
          <w:p w14:paraId="6C0C2169" w14:textId="77777777" w:rsidR="00130064" w:rsidRPr="003917B0" w:rsidRDefault="00130064" w:rsidP="00130064">
            <w:pPr>
              <w:pStyle w:val="GlossEng"/>
            </w:pPr>
            <w:r w:rsidRPr="003917B0">
              <w:t>day</w:t>
            </w:r>
          </w:p>
        </w:tc>
        <w:tc>
          <w:tcPr>
            <w:tcW w:w="718" w:type="dxa"/>
            <w:shd w:val="clear" w:color="auto" w:fill="auto"/>
          </w:tcPr>
          <w:p w14:paraId="286A9ADA" w14:textId="77777777" w:rsidR="00130064" w:rsidRPr="003917B0" w:rsidRDefault="00130064" w:rsidP="00130064">
            <w:pPr>
              <w:pStyle w:val="GlossEng"/>
            </w:pPr>
            <w:r w:rsidRPr="003917B0">
              <w:t>Friday</w:t>
            </w:r>
          </w:p>
        </w:tc>
        <w:tc>
          <w:tcPr>
            <w:tcW w:w="868" w:type="dxa"/>
            <w:shd w:val="clear" w:color="auto" w:fill="auto"/>
          </w:tcPr>
          <w:p w14:paraId="1CC371A4" w14:textId="77777777" w:rsidR="00130064" w:rsidRPr="0014512C" w:rsidRDefault="008A5AE6" w:rsidP="00130064">
            <w:pPr>
              <w:pStyle w:val="GlossEng"/>
            </w:pPr>
            <w:r>
              <w:t>and.then</w:t>
            </w:r>
          </w:p>
        </w:tc>
        <w:tc>
          <w:tcPr>
            <w:tcW w:w="284" w:type="dxa"/>
            <w:shd w:val="clear" w:color="auto" w:fill="auto"/>
          </w:tcPr>
          <w:p w14:paraId="10EB6F42" w14:textId="77777777" w:rsidR="00130064" w:rsidRPr="003917B0" w:rsidRDefault="00130064" w:rsidP="00130064">
            <w:pPr>
              <w:pStyle w:val="GlossEng"/>
            </w:pPr>
          </w:p>
        </w:tc>
      </w:tr>
    </w:tbl>
    <w:p w14:paraId="35F2082D" w14:textId="11303CE2" w:rsidR="00130064" w:rsidRPr="002F5FFD" w:rsidRDefault="00B7093A" w:rsidP="00130064">
      <w:pPr>
        <w:pStyle w:val="FreeTranslEng"/>
      </w:pPr>
      <w:r>
        <w:t>‘</w:t>
      </w:r>
      <w:r w:rsidR="00130064" w:rsidRPr="003971CA">
        <w:rPr>
          <w:rStyle w:val="ChBlueBold"/>
        </w:rPr>
        <w:t>tomorrow</w:t>
      </w:r>
      <w:r w:rsidR="00130064" w:rsidRPr="003917B0">
        <w:t xml:space="preserve"> is Thursday, </w:t>
      </w:r>
      <w:r w:rsidR="00130064" w:rsidRPr="003971CA">
        <w:rPr>
          <w:rStyle w:val="ChBlueBold"/>
        </w:rPr>
        <w:t>the day after tomorrow</w:t>
      </w:r>
      <w:r w:rsidR="00130064" w:rsidRPr="003917B0">
        <w:t xml:space="preserve"> is Friday </w:t>
      </w:r>
      <w:r w:rsidR="00FF228E">
        <w:t>and then</w:t>
      </w:r>
      <w:r w:rsidR="00130064" w:rsidRPr="003917B0">
        <w:t xml:space="preserve"> </w:t>
      </w:r>
      <w:r w:rsidR="00130064" w:rsidRPr="007A0E1A">
        <w:t>…</w:t>
      </w:r>
      <w:r>
        <w:t>’</w:t>
      </w:r>
      <w:r w:rsidR="00130064">
        <w:t xml:space="preserve"> </w:t>
      </w:r>
      <w:r w:rsidR="00130064" w:rsidRPr="003971CA">
        <w:rPr>
          <w:rStyle w:val="ExampleSource"/>
        </w:rPr>
        <w:t>[080917-003a-CvEx.0006]</w:t>
      </w:r>
    </w:p>
    <w:p w14:paraId="2130897B" w14:textId="1F72C829" w:rsidR="00130064" w:rsidRDefault="00130064" w:rsidP="00CE17E1">
      <w:pPr>
        <w:pStyle w:val="Body0005after"/>
      </w:pPr>
      <w:r>
        <w:rPr>
          <w:lang w:eastAsia="en-US"/>
        </w:rPr>
        <w:t xml:space="preserve">Like other nouns, relative-time denoting nouns also </w:t>
      </w:r>
      <w:r w:rsidRPr="000D2827">
        <w:t>have</w:t>
      </w:r>
      <w:r>
        <w:rPr>
          <w:lang w:eastAsia="en-US"/>
        </w:rPr>
        <w:t xml:space="preserve"> adnominal uses as shown in </w:t>
      </w:r>
      <w:r>
        <w:fldChar w:fldCharType="begin"/>
      </w:r>
      <w:r>
        <w:instrText xml:space="preserve"> REF _Ref350878181 \h </w:instrText>
      </w:r>
      <w:r>
        <w:fldChar w:fldCharType="separate"/>
      </w:r>
      <w:r w:rsidR="00154D81" w:rsidRPr="00F129D3">
        <w:t>(</w:t>
      </w:r>
      <w:r w:rsidR="00154D81">
        <w:rPr>
          <w:noProof/>
        </w:rPr>
        <w:t>88</w:t>
      </w:r>
      <w:r w:rsidR="00154D81" w:rsidRPr="00F129D3">
        <w:t>)</w:t>
      </w:r>
      <w:r>
        <w:fldChar w:fldCharType="end"/>
      </w:r>
      <w:r>
        <w:t xml:space="preserve"> and </w:t>
      </w:r>
      <w:r>
        <w:fldChar w:fldCharType="begin"/>
      </w:r>
      <w:r>
        <w:instrText xml:space="preserve"> REF _Ref350878182 \h </w:instrText>
      </w:r>
      <w:r>
        <w:fldChar w:fldCharType="separate"/>
      </w:r>
      <w:r w:rsidR="00154D81" w:rsidRPr="00F129D3">
        <w:t>(</w:t>
      </w:r>
      <w:r w:rsidR="00154D81">
        <w:rPr>
          <w:noProof/>
        </w:rPr>
        <w:t>89</w:t>
      </w:r>
      <w:r w:rsidR="00154D81" w:rsidRPr="00F129D3">
        <w:t>)</w:t>
      </w:r>
      <w:r>
        <w:fldChar w:fldCharType="end"/>
      </w:r>
      <w:r>
        <w:t xml:space="preserve">. In their adnominal uses, they occur in post-head position and have restrictive function. That is, they specify whether the period or point in time </w:t>
      </w:r>
      <w:r w:rsidRPr="00856563">
        <w:t xml:space="preserve">encoded </w:t>
      </w:r>
      <w:r>
        <w:t>by the head nominal is situated in the future or in the past</w:t>
      </w:r>
      <w:r w:rsidR="00F85AC2">
        <w:t>,</w:t>
      </w:r>
      <w:r>
        <w:t xml:space="preserve"> as in </w:t>
      </w:r>
      <w:r w:rsidRPr="004357E7">
        <w:rPr>
          <w:rStyle w:val="ChItalBold"/>
        </w:rPr>
        <w:t>hari minggu besok</w:t>
      </w:r>
      <w:r>
        <w:t xml:space="preserve"> </w:t>
      </w:r>
      <w:r w:rsidR="00B7093A">
        <w:t>‘</w:t>
      </w:r>
      <w:r>
        <w:t>next Sunday</w:t>
      </w:r>
      <w:r w:rsidR="00B7093A">
        <w:t>’</w:t>
      </w:r>
      <w:r>
        <w:t xml:space="preserve"> in </w:t>
      </w:r>
      <w:r>
        <w:fldChar w:fldCharType="begin"/>
      </w:r>
      <w:r>
        <w:instrText xml:space="preserve"> REF _Ref350878181 \h </w:instrText>
      </w:r>
      <w:r>
        <w:fldChar w:fldCharType="separate"/>
      </w:r>
      <w:r w:rsidR="00154D81" w:rsidRPr="00F129D3">
        <w:t>(</w:t>
      </w:r>
      <w:r w:rsidR="00154D81">
        <w:rPr>
          <w:noProof/>
        </w:rPr>
        <w:t>88</w:t>
      </w:r>
      <w:r w:rsidR="00154D81" w:rsidRPr="00F129D3">
        <w:t>)</w:t>
      </w:r>
      <w:r>
        <w:fldChar w:fldCharType="end"/>
      </w:r>
      <w:r>
        <w:t xml:space="preserve"> or </w:t>
      </w:r>
      <w:r w:rsidR="00054B03" w:rsidRPr="004357E7">
        <w:rPr>
          <w:rStyle w:val="ChItalBold"/>
        </w:rPr>
        <w:t>taung</w:t>
      </w:r>
      <w:r w:rsidRPr="004357E7">
        <w:rPr>
          <w:rStyle w:val="ChItalBold"/>
        </w:rPr>
        <w:t xml:space="preserve"> </w:t>
      </w:r>
      <w:r w:rsidR="00054B03" w:rsidRPr="004357E7">
        <w:rPr>
          <w:rStyle w:val="ChItalBold"/>
        </w:rPr>
        <w:t>kemaring</w:t>
      </w:r>
      <w:r>
        <w:t xml:space="preserve"> </w:t>
      </w:r>
      <w:r w:rsidR="00B7093A">
        <w:t>‘</w:t>
      </w:r>
      <w:r>
        <w:t>a few years back</w:t>
      </w:r>
      <w:r w:rsidR="00B7093A">
        <w:t>’</w:t>
      </w:r>
      <w:r>
        <w:t xml:space="preserve"> in </w:t>
      </w:r>
      <w:r>
        <w:fldChar w:fldCharType="begin"/>
      </w:r>
      <w:r>
        <w:instrText xml:space="preserve"> REF _Ref350878182 \h </w:instrText>
      </w:r>
      <w:r>
        <w:fldChar w:fldCharType="separate"/>
      </w:r>
      <w:r w:rsidR="00154D81" w:rsidRPr="00F129D3">
        <w:t>(</w:t>
      </w:r>
      <w:r w:rsidR="00154D81">
        <w:rPr>
          <w:noProof/>
        </w:rPr>
        <w:t>89</w:t>
      </w:r>
      <w:r w:rsidR="00154D81" w:rsidRPr="00F129D3">
        <w:t>)</w:t>
      </w:r>
      <w:r>
        <w:fldChar w:fldCharType="end"/>
      </w:r>
      <w:r>
        <w:t>.</w:t>
      </w:r>
    </w:p>
    <w:p w14:paraId="5E16F312" w14:textId="77777777" w:rsidR="00130064" w:rsidRDefault="00130064" w:rsidP="00130064">
      <w:pPr>
        <w:pStyle w:val="ExampleTitle"/>
      </w:pPr>
      <w:r>
        <w:rPr>
          <w:lang w:eastAsia="en-US"/>
        </w:rPr>
        <w:t>Adnominal uses</w:t>
      </w:r>
    </w:p>
    <w:tbl>
      <w:tblPr>
        <w:tblW w:w="5771" w:type="dxa"/>
        <w:tblCellMar>
          <w:left w:w="42" w:type="dxa"/>
          <w:right w:w="42" w:type="dxa"/>
        </w:tblCellMar>
        <w:tblLook w:val="01E0" w:firstRow="1" w:lastRow="1" w:firstColumn="1" w:lastColumn="1" w:noHBand="0" w:noVBand="0"/>
      </w:tblPr>
      <w:tblGrid>
        <w:gridCol w:w="709"/>
        <w:gridCol w:w="451"/>
        <w:gridCol w:w="873"/>
        <w:gridCol w:w="540"/>
        <w:gridCol w:w="1018"/>
        <w:gridCol w:w="973"/>
        <w:gridCol w:w="489"/>
        <w:gridCol w:w="718"/>
      </w:tblGrid>
      <w:tr w:rsidR="00AC23C4" w:rsidRPr="00833FA5" w14:paraId="6C948B49" w14:textId="77777777" w:rsidTr="00AC23C4">
        <w:tc>
          <w:tcPr>
            <w:tcW w:w="709" w:type="dxa"/>
            <w:shd w:val="clear" w:color="auto" w:fill="auto"/>
          </w:tcPr>
          <w:p w14:paraId="3177ED01" w14:textId="77777777" w:rsidR="00130064" w:rsidRPr="00F129D3" w:rsidRDefault="00130064" w:rsidP="00130064">
            <w:pPr>
              <w:pStyle w:val="Text"/>
            </w:pPr>
            <w:bookmarkStart w:id="2115" w:name="_Ref350878181"/>
            <w:r w:rsidRPr="00F129D3">
              <w:t>(</w:t>
            </w:r>
            <w:fldSimple w:instr=" SEQ ( \* ARABIC \s 1 ">
              <w:r w:rsidR="00154D81">
                <w:rPr>
                  <w:noProof/>
                </w:rPr>
                <w:t>88</w:t>
              </w:r>
            </w:fldSimple>
            <w:r w:rsidRPr="00F129D3">
              <w:t>)</w:t>
            </w:r>
            <w:bookmarkEnd w:id="2115"/>
          </w:p>
        </w:tc>
        <w:tc>
          <w:tcPr>
            <w:tcW w:w="451" w:type="dxa"/>
            <w:shd w:val="clear" w:color="auto" w:fill="auto"/>
          </w:tcPr>
          <w:p w14:paraId="60CC15AE" w14:textId="77777777" w:rsidR="00130064" w:rsidRPr="001C275C" w:rsidRDefault="00130064" w:rsidP="00130064">
            <w:pPr>
              <w:pStyle w:val="Text"/>
            </w:pPr>
            <w:r w:rsidRPr="001C275C">
              <w:t>yo</w:t>
            </w:r>
          </w:p>
        </w:tc>
        <w:tc>
          <w:tcPr>
            <w:tcW w:w="873" w:type="dxa"/>
            <w:shd w:val="clear" w:color="auto" w:fill="auto"/>
          </w:tcPr>
          <w:p w14:paraId="106897A5" w14:textId="77777777" w:rsidR="00130064" w:rsidRPr="001C275C" w:rsidRDefault="00130064" w:rsidP="00130064">
            <w:pPr>
              <w:pStyle w:val="Text"/>
            </w:pPr>
            <w:r w:rsidRPr="001C275C">
              <w:t>memang</w:t>
            </w:r>
          </w:p>
        </w:tc>
        <w:tc>
          <w:tcPr>
            <w:tcW w:w="540" w:type="dxa"/>
            <w:shd w:val="clear" w:color="auto" w:fill="auto"/>
          </w:tcPr>
          <w:p w14:paraId="178E49D8" w14:textId="77777777" w:rsidR="00130064" w:rsidRPr="0098606C" w:rsidRDefault="00130064" w:rsidP="00130064">
            <w:pPr>
              <w:pStyle w:val="Text"/>
              <w:rPr>
                <w:rStyle w:val="ChBlueBold"/>
              </w:rPr>
            </w:pPr>
            <w:r w:rsidRPr="0098606C">
              <w:rPr>
                <w:rStyle w:val="ChBlueBold"/>
              </w:rPr>
              <w:t>hari</w:t>
            </w:r>
          </w:p>
        </w:tc>
        <w:tc>
          <w:tcPr>
            <w:tcW w:w="1018" w:type="dxa"/>
            <w:shd w:val="clear" w:color="auto" w:fill="auto"/>
          </w:tcPr>
          <w:p w14:paraId="48B3A016" w14:textId="77777777" w:rsidR="00130064" w:rsidRPr="0098606C" w:rsidRDefault="00D85495" w:rsidP="00130064">
            <w:pPr>
              <w:pStyle w:val="Text"/>
              <w:rPr>
                <w:rStyle w:val="ChBlueBold"/>
              </w:rPr>
            </w:pPr>
            <w:r>
              <w:rPr>
                <w:rStyle w:val="ChBlueBold"/>
              </w:rPr>
              <w:t>m</w:t>
            </w:r>
            <w:r w:rsidR="00130064" w:rsidRPr="0098606C">
              <w:rPr>
                <w:rStyle w:val="ChBlueBold"/>
              </w:rPr>
              <w:t>inggu</w:t>
            </w:r>
          </w:p>
        </w:tc>
        <w:tc>
          <w:tcPr>
            <w:tcW w:w="973" w:type="dxa"/>
            <w:shd w:val="clear" w:color="auto" w:fill="auto"/>
          </w:tcPr>
          <w:p w14:paraId="2E1143CF" w14:textId="77777777" w:rsidR="00130064" w:rsidRPr="0098606C" w:rsidRDefault="00130064" w:rsidP="00130064">
            <w:pPr>
              <w:pStyle w:val="Text"/>
              <w:rPr>
                <w:rStyle w:val="ChBlueBold"/>
              </w:rPr>
            </w:pPr>
            <w:r w:rsidRPr="0098606C">
              <w:rPr>
                <w:rStyle w:val="ChBlueBold"/>
              </w:rPr>
              <w:t>besok</w:t>
            </w:r>
          </w:p>
        </w:tc>
        <w:tc>
          <w:tcPr>
            <w:tcW w:w="489" w:type="dxa"/>
            <w:shd w:val="clear" w:color="auto" w:fill="auto"/>
          </w:tcPr>
          <w:p w14:paraId="6763318A" w14:textId="77777777" w:rsidR="00130064" w:rsidRPr="001C275C" w:rsidRDefault="00130064" w:rsidP="00130064">
            <w:pPr>
              <w:pStyle w:val="Text"/>
            </w:pPr>
            <w:r w:rsidRPr="001C275C">
              <w:t>sa</w:t>
            </w:r>
          </w:p>
        </w:tc>
        <w:tc>
          <w:tcPr>
            <w:tcW w:w="718" w:type="dxa"/>
            <w:shd w:val="clear" w:color="auto" w:fill="auto"/>
          </w:tcPr>
          <w:p w14:paraId="63707710" w14:textId="77777777" w:rsidR="00130064" w:rsidRPr="001C275C" w:rsidRDefault="00130064" w:rsidP="00130064">
            <w:pPr>
              <w:pStyle w:val="Text"/>
            </w:pPr>
            <w:r w:rsidRPr="001C275C">
              <w:t>datang</w:t>
            </w:r>
          </w:p>
        </w:tc>
      </w:tr>
      <w:tr w:rsidR="00AC23C4" w:rsidRPr="00AC23C4" w14:paraId="53C2FB85" w14:textId="77777777" w:rsidTr="00AC23C4">
        <w:tc>
          <w:tcPr>
            <w:tcW w:w="709" w:type="dxa"/>
            <w:shd w:val="clear" w:color="auto" w:fill="auto"/>
          </w:tcPr>
          <w:p w14:paraId="19B04DA2" w14:textId="77777777" w:rsidR="00130064" w:rsidRPr="001C275C" w:rsidRDefault="00130064" w:rsidP="00130064">
            <w:pPr>
              <w:pStyle w:val="GlossEng"/>
            </w:pPr>
          </w:p>
        </w:tc>
        <w:tc>
          <w:tcPr>
            <w:tcW w:w="451" w:type="dxa"/>
            <w:shd w:val="clear" w:color="auto" w:fill="auto"/>
          </w:tcPr>
          <w:p w14:paraId="1B9EF8BA" w14:textId="77777777" w:rsidR="00130064" w:rsidRPr="001C275C" w:rsidRDefault="00130064" w:rsidP="00130064">
            <w:pPr>
              <w:pStyle w:val="GlossEng"/>
            </w:pPr>
            <w:r w:rsidRPr="001C275C">
              <w:t>yes</w:t>
            </w:r>
          </w:p>
        </w:tc>
        <w:tc>
          <w:tcPr>
            <w:tcW w:w="873" w:type="dxa"/>
            <w:shd w:val="clear" w:color="auto" w:fill="auto"/>
          </w:tcPr>
          <w:p w14:paraId="3CB8A5E0" w14:textId="77777777" w:rsidR="00130064" w:rsidRPr="001C275C" w:rsidRDefault="00130064" w:rsidP="00130064">
            <w:pPr>
              <w:pStyle w:val="GlossEng"/>
            </w:pPr>
            <w:r w:rsidRPr="001C275C">
              <w:t>indeed</w:t>
            </w:r>
          </w:p>
        </w:tc>
        <w:tc>
          <w:tcPr>
            <w:tcW w:w="540" w:type="dxa"/>
            <w:shd w:val="clear" w:color="auto" w:fill="auto"/>
          </w:tcPr>
          <w:p w14:paraId="12C065F5" w14:textId="77777777" w:rsidR="00130064" w:rsidRPr="001C275C" w:rsidRDefault="00130064" w:rsidP="00130064">
            <w:pPr>
              <w:pStyle w:val="GlossEng"/>
            </w:pPr>
            <w:r w:rsidRPr="001C275C">
              <w:t>day</w:t>
            </w:r>
          </w:p>
        </w:tc>
        <w:tc>
          <w:tcPr>
            <w:tcW w:w="1018" w:type="dxa"/>
            <w:shd w:val="clear" w:color="auto" w:fill="auto"/>
          </w:tcPr>
          <w:p w14:paraId="7A142AD6" w14:textId="77777777" w:rsidR="00130064" w:rsidRPr="001C275C" w:rsidRDefault="00130064" w:rsidP="00130064">
            <w:pPr>
              <w:pStyle w:val="GlossEng"/>
            </w:pPr>
            <w:r w:rsidRPr="001C275C">
              <w:t>Sunday</w:t>
            </w:r>
          </w:p>
        </w:tc>
        <w:tc>
          <w:tcPr>
            <w:tcW w:w="973" w:type="dxa"/>
            <w:shd w:val="clear" w:color="auto" w:fill="auto"/>
          </w:tcPr>
          <w:p w14:paraId="72BC54D7" w14:textId="77777777" w:rsidR="00130064" w:rsidRPr="001C275C" w:rsidRDefault="00130064" w:rsidP="00130064">
            <w:pPr>
              <w:pStyle w:val="GlossEng"/>
            </w:pPr>
            <w:r w:rsidRPr="001C275C">
              <w:t>tomorrow</w:t>
            </w:r>
          </w:p>
        </w:tc>
        <w:tc>
          <w:tcPr>
            <w:tcW w:w="489" w:type="dxa"/>
            <w:shd w:val="clear" w:color="auto" w:fill="auto"/>
          </w:tcPr>
          <w:p w14:paraId="3E0FBB1C" w14:textId="77777777" w:rsidR="00130064" w:rsidRPr="0099608C" w:rsidRDefault="00130064" w:rsidP="00130064">
            <w:pPr>
              <w:pStyle w:val="GlossEng"/>
              <w:rPr>
                <w:rStyle w:val="ChSmallCaps"/>
              </w:rPr>
            </w:pPr>
            <w:r w:rsidRPr="0099608C">
              <w:rPr>
                <w:rStyle w:val="ChSmallCaps"/>
              </w:rPr>
              <w:t>1sg</w:t>
            </w:r>
          </w:p>
        </w:tc>
        <w:tc>
          <w:tcPr>
            <w:tcW w:w="718" w:type="dxa"/>
            <w:shd w:val="clear" w:color="auto" w:fill="auto"/>
          </w:tcPr>
          <w:p w14:paraId="7C89F683" w14:textId="77777777" w:rsidR="00130064" w:rsidRPr="001C275C" w:rsidRDefault="00130064" w:rsidP="00130064">
            <w:pPr>
              <w:pStyle w:val="GlossEng"/>
            </w:pPr>
            <w:r w:rsidRPr="001C275C">
              <w:t>come</w:t>
            </w:r>
          </w:p>
        </w:tc>
      </w:tr>
    </w:tbl>
    <w:p w14:paraId="7A3807F0" w14:textId="48740798" w:rsidR="00130064" w:rsidRPr="001C275C" w:rsidRDefault="00B7093A" w:rsidP="00130064">
      <w:pPr>
        <w:pStyle w:val="FreeTranslEng"/>
      </w:pPr>
      <w:r>
        <w:t>‘</w:t>
      </w:r>
      <w:r w:rsidR="00130064">
        <w:t xml:space="preserve">yes, indeed, </w:t>
      </w:r>
      <w:r w:rsidR="00130064" w:rsidRPr="0098606C">
        <w:rPr>
          <w:rStyle w:val="ChBlueBold"/>
        </w:rPr>
        <w:t>next Sunday</w:t>
      </w:r>
      <w:r w:rsidR="00130064">
        <w:t xml:space="preserve"> I</w:t>
      </w:r>
      <w:r>
        <w:t>’</w:t>
      </w:r>
      <w:r w:rsidR="00130064">
        <w:t>ll come</w:t>
      </w:r>
      <w:r>
        <w:t>’</w:t>
      </w:r>
      <w:r w:rsidR="00130064">
        <w:t xml:space="preserve"> </w:t>
      </w:r>
      <w:r w:rsidR="00130064" w:rsidRPr="0098606C">
        <w:rPr>
          <w:rStyle w:val="ExampleSource"/>
        </w:rPr>
        <w:t>[080922-001a-CvPh.0346]</w:t>
      </w:r>
    </w:p>
    <w:tbl>
      <w:tblPr>
        <w:tblW w:w="6715" w:type="dxa"/>
        <w:tblCellMar>
          <w:left w:w="42" w:type="dxa"/>
          <w:right w:w="42" w:type="dxa"/>
        </w:tblCellMar>
        <w:tblLook w:val="01E0" w:firstRow="1" w:lastRow="1" w:firstColumn="1" w:lastColumn="1" w:noHBand="0" w:noVBand="0"/>
      </w:tblPr>
      <w:tblGrid>
        <w:gridCol w:w="708"/>
        <w:gridCol w:w="529"/>
        <w:gridCol w:w="233"/>
        <w:gridCol w:w="51"/>
        <w:gridCol w:w="485"/>
        <w:gridCol w:w="354"/>
        <w:gridCol w:w="547"/>
        <w:gridCol w:w="126"/>
        <w:gridCol w:w="354"/>
        <w:gridCol w:w="169"/>
        <w:gridCol w:w="1011"/>
        <w:gridCol w:w="622"/>
        <w:gridCol w:w="574"/>
        <w:gridCol w:w="952"/>
      </w:tblGrid>
      <w:tr w:rsidR="00AC23C4" w:rsidRPr="00833FA5" w14:paraId="1FF2844F" w14:textId="77777777" w:rsidTr="00AC23C4">
        <w:tc>
          <w:tcPr>
            <w:tcW w:w="709" w:type="dxa"/>
            <w:shd w:val="clear" w:color="auto" w:fill="auto"/>
          </w:tcPr>
          <w:p w14:paraId="52956E3C" w14:textId="77777777" w:rsidR="00130064" w:rsidRPr="00F129D3" w:rsidRDefault="00130064" w:rsidP="00130064">
            <w:pPr>
              <w:pStyle w:val="Text"/>
            </w:pPr>
            <w:bookmarkStart w:id="2116" w:name="_Ref350878182"/>
            <w:r w:rsidRPr="00F129D3">
              <w:t>(</w:t>
            </w:r>
            <w:fldSimple w:instr=" SEQ ( \* ARABIC \s 1 ">
              <w:r w:rsidR="00154D81">
                <w:rPr>
                  <w:noProof/>
                </w:rPr>
                <w:t>89</w:t>
              </w:r>
            </w:fldSimple>
            <w:r w:rsidRPr="00F129D3">
              <w:t>)</w:t>
            </w:r>
            <w:bookmarkEnd w:id="2116"/>
          </w:p>
        </w:tc>
        <w:tc>
          <w:tcPr>
            <w:tcW w:w="762" w:type="dxa"/>
            <w:gridSpan w:val="2"/>
            <w:shd w:val="clear" w:color="auto" w:fill="auto"/>
          </w:tcPr>
          <w:p w14:paraId="49B2CAF0" w14:textId="77777777" w:rsidR="00130064" w:rsidRPr="001C275C" w:rsidRDefault="00130064" w:rsidP="00130064">
            <w:pPr>
              <w:pStyle w:val="Text"/>
            </w:pPr>
            <w:r w:rsidRPr="001C275C">
              <w:t>banyak</w:t>
            </w:r>
          </w:p>
        </w:tc>
        <w:tc>
          <w:tcPr>
            <w:tcW w:w="536" w:type="dxa"/>
            <w:gridSpan w:val="2"/>
            <w:shd w:val="clear" w:color="auto" w:fill="auto"/>
          </w:tcPr>
          <w:p w14:paraId="6B203C8A" w14:textId="77777777" w:rsidR="00130064" w:rsidRPr="001C275C" w:rsidRDefault="00130064" w:rsidP="00130064">
            <w:pPr>
              <w:pStyle w:val="Text"/>
            </w:pPr>
            <w:r w:rsidRPr="001C275C">
              <w:t>mati</w:t>
            </w:r>
          </w:p>
        </w:tc>
        <w:tc>
          <w:tcPr>
            <w:tcW w:w="354" w:type="dxa"/>
            <w:shd w:val="clear" w:color="auto" w:fill="auto"/>
          </w:tcPr>
          <w:p w14:paraId="4EBF74CA" w14:textId="77777777" w:rsidR="00130064" w:rsidRPr="001C275C" w:rsidRDefault="00130064" w:rsidP="00130064">
            <w:pPr>
              <w:pStyle w:val="Text"/>
            </w:pPr>
            <w:r w:rsidRPr="001C275C">
              <w:t>di</w:t>
            </w:r>
          </w:p>
        </w:tc>
        <w:tc>
          <w:tcPr>
            <w:tcW w:w="673" w:type="dxa"/>
            <w:gridSpan w:val="2"/>
            <w:shd w:val="clear" w:color="auto" w:fill="auto"/>
          </w:tcPr>
          <w:p w14:paraId="21F05090" w14:textId="77777777" w:rsidR="00130064" w:rsidRPr="001C275C" w:rsidRDefault="00130064" w:rsidP="00130064">
            <w:pPr>
              <w:pStyle w:val="Text"/>
            </w:pPr>
            <w:r w:rsidRPr="001C275C">
              <w:t>lautan</w:t>
            </w:r>
            <w:r w:rsidR="00054B03">
              <w:t>g</w:t>
            </w:r>
          </w:p>
        </w:tc>
        <w:tc>
          <w:tcPr>
            <w:tcW w:w="523" w:type="dxa"/>
            <w:gridSpan w:val="2"/>
            <w:shd w:val="clear" w:color="auto" w:fill="auto"/>
          </w:tcPr>
          <w:p w14:paraId="1B4F5C5D" w14:textId="77777777" w:rsidR="00130064" w:rsidRPr="001C275C" w:rsidRDefault="00130064" w:rsidP="00130064">
            <w:pPr>
              <w:pStyle w:val="Text"/>
            </w:pPr>
            <w:r w:rsidRPr="001C275C">
              <w:t>kas</w:t>
            </w:r>
          </w:p>
        </w:tc>
        <w:tc>
          <w:tcPr>
            <w:tcW w:w="1011" w:type="dxa"/>
            <w:shd w:val="clear" w:color="auto" w:fill="auto"/>
          </w:tcPr>
          <w:p w14:paraId="4E970A2A" w14:textId="77777777" w:rsidR="00130064" w:rsidRPr="001C275C" w:rsidRDefault="00130064" w:rsidP="00130064">
            <w:pPr>
              <w:pStyle w:val="Text"/>
            </w:pPr>
            <w:r w:rsidRPr="001C275C">
              <w:t>tenggelam</w:t>
            </w:r>
          </w:p>
        </w:tc>
        <w:tc>
          <w:tcPr>
            <w:tcW w:w="622" w:type="dxa"/>
            <w:shd w:val="clear" w:color="auto" w:fill="auto"/>
          </w:tcPr>
          <w:p w14:paraId="136DD7CF" w14:textId="77777777" w:rsidR="00130064" w:rsidRPr="001C275C" w:rsidRDefault="00130064" w:rsidP="00130064">
            <w:pPr>
              <w:pStyle w:val="Text"/>
            </w:pPr>
            <w:r>
              <w:t>s</w:t>
            </w:r>
            <w:r w:rsidRPr="001C275C">
              <w:t>ampe</w:t>
            </w:r>
          </w:p>
        </w:tc>
        <w:tc>
          <w:tcPr>
            <w:tcW w:w="573" w:type="dxa"/>
            <w:shd w:val="clear" w:color="auto" w:fill="auto"/>
          </w:tcPr>
          <w:p w14:paraId="77FCDEE9" w14:textId="77777777" w:rsidR="00130064" w:rsidRPr="00A418D8" w:rsidRDefault="00130064" w:rsidP="00130064">
            <w:pPr>
              <w:pStyle w:val="Text"/>
              <w:rPr>
                <w:rStyle w:val="ChBlueBold"/>
              </w:rPr>
            </w:pPr>
            <w:r w:rsidRPr="00A418D8">
              <w:rPr>
                <w:rStyle w:val="ChBlueBold"/>
              </w:rPr>
              <w:t>taun</w:t>
            </w:r>
            <w:r w:rsidR="00054B03">
              <w:rPr>
                <w:rStyle w:val="ChBlueBold"/>
              </w:rPr>
              <w:t>g</w:t>
            </w:r>
          </w:p>
        </w:tc>
        <w:tc>
          <w:tcPr>
            <w:tcW w:w="952" w:type="dxa"/>
            <w:shd w:val="clear" w:color="auto" w:fill="auto"/>
          </w:tcPr>
          <w:p w14:paraId="3B00921F" w14:textId="77777777" w:rsidR="00130064" w:rsidRPr="00A418D8" w:rsidRDefault="00130064" w:rsidP="00130064">
            <w:pPr>
              <w:pStyle w:val="Text"/>
              <w:rPr>
                <w:rStyle w:val="ChBlueBold"/>
              </w:rPr>
            </w:pPr>
            <w:r w:rsidRPr="00A418D8">
              <w:rPr>
                <w:rStyle w:val="ChBlueBold"/>
              </w:rPr>
              <w:t>kemarin</w:t>
            </w:r>
            <w:r w:rsidR="00054B03">
              <w:rPr>
                <w:rStyle w:val="ChBlueBold"/>
              </w:rPr>
              <w:t>g</w:t>
            </w:r>
          </w:p>
        </w:tc>
      </w:tr>
      <w:tr w:rsidR="00AC23C4" w:rsidRPr="00AC23C4" w14:paraId="6DD39DCD" w14:textId="77777777" w:rsidTr="00AC23C4">
        <w:tc>
          <w:tcPr>
            <w:tcW w:w="709" w:type="dxa"/>
            <w:shd w:val="clear" w:color="auto" w:fill="auto"/>
          </w:tcPr>
          <w:p w14:paraId="35CA8465" w14:textId="77777777" w:rsidR="00130064" w:rsidRPr="0098606C" w:rsidRDefault="00130064" w:rsidP="00130064">
            <w:pPr>
              <w:pStyle w:val="GlossEng2ptafter"/>
            </w:pPr>
          </w:p>
        </w:tc>
        <w:tc>
          <w:tcPr>
            <w:tcW w:w="762" w:type="dxa"/>
            <w:gridSpan w:val="2"/>
            <w:shd w:val="clear" w:color="auto" w:fill="auto"/>
          </w:tcPr>
          <w:p w14:paraId="3545EB49" w14:textId="77777777" w:rsidR="00130064" w:rsidRPr="001C275C" w:rsidRDefault="00130064" w:rsidP="00130064">
            <w:pPr>
              <w:pStyle w:val="GlossEng2ptafter"/>
            </w:pPr>
            <w:r w:rsidRPr="001C275C">
              <w:t>many</w:t>
            </w:r>
          </w:p>
        </w:tc>
        <w:tc>
          <w:tcPr>
            <w:tcW w:w="536" w:type="dxa"/>
            <w:gridSpan w:val="2"/>
            <w:shd w:val="clear" w:color="auto" w:fill="auto"/>
          </w:tcPr>
          <w:p w14:paraId="56602C21" w14:textId="77777777" w:rsidR="00130064" w:rsidRPr="001C275C" w:rsidRDefault="00130064" w:rsidP="00130064">
            <w:pPr>
              <w:pStyle w:val="GlossEng2ptafter"/>
            </w:pPr>
            <w:r w:rsidRPr="001C275C">
              <w:t>die</w:t>
            </w:r>
          </w:p>
        </w:tc>
        <w:tc>
          <w:tcPr>
            <w:tcW w:w="354" w:type="dxa"/>
            <w:shd w:val="clear" w:color="auto" w:fill="auto"/>
          </w:tcPr>
          <w:p w14:paraId="4289DB4F" w14:textId="77777777" w:rsidR="00130064" w:rsidRPr="001C275C" w:rsidRDefault="00130064" w:rsidP="00130064">
            <w:pPr>
              <w:pStyle w:val="GlossEng2ptafter"/>
            </w:pPr>
            <w:r w:rsidRPr="001C275C">
              <w:t>at</w:t>
            </w:r>
          </w:p>
        </w:tc>
        <w:tc>
          <w:tcPr>
            <w:tcW w:w="673" w:type="dxa"/>
            <w:gridSpan w:val="2"/>
            <w:shd w:val="clear" w:color="auto" w:fill="auto"/>
          </w:tcPr>
          <w:p w14:paraId="3DAF4010" w14:textId="77777777" w:rsidR="00130064" w:rsidRPr="001C275C" w:rsidRDefault="00130064" w:rsidP="00130064">
            <w:pPr>
              <w:pStyle w:val="GlossEng2ptafter"/>
            </w:pPr>
            <w:r w:rsidRPr="001C275C">
              <w:t>ocean</w:t>
            </w:r>
          </w:p>
        </w:tc>
        <w:tc>
          <w:tcPr>
            <w:tcW w:w="523" w:type="dxa"/>
            <w:gridSpan w:val="2"/>
            <w:shd w:val="clear" w:color="auto" w:fill="auto"/>
          </w:tcPr>
          <w:p w14:paraId="073981E7" w14:textId="77777777" w:rsidR="00130064" w:rsidRPr="000844E3" w:rsidRDefault="000844E3" w:rsidP="00130064">
            <w:pPr>
              <w:pStyle w:val="GlossEng2ptafter"/>
            </w:pPr>
            <w:r w:rsidRPr="000844E3">
              <w:t>give</w:t>
            </w:r>
          </w:p>
        </w:tc>
        <w:tc>
          <w:tcPr>
            <w:tcW w:w="1011" w:type="dxa"/>
            <w:shd w:val="clear" w:color="auto" w:fill="auto"/>
          </w:tcPr>
          <w:p w14:paraId="44393776" w14:textId="77777777" w:rsidR="00130064" w:rsidRPr="001C275C" w:rsidRDefault="00130064" w:rsidP="00130064">
            <w:pPr>
              <w:pStyle w:val="GlossEng2ptafter"/>
            </w:pPr>
            <w:r w:rsidRPr="001C275C">
              <w:t>sink</w:t>
            </w:r>
          </w:p>
        </w:tc>
        <w:tc>
          <w:tcPr>
            <w:tcW w:w="622" w:type="dxa"/>
            <w:shd w:val="clear" w:color="auto" w:fill="auto"/>
          </w:tcPr>
          <w:p w14:paraId="62117AB7" w14:textId="77777777" w:rsidR="00130064" w:rsidRPr="001C275C" w:rsidRDefault="00130064" w:rsidP="00130064">
            <w:pPr>
              <w:pStyle w:val="GlossEng2ptafter"/>
            </w:pPr>
            <w:r>
              <w:t>until</w:t>
            </w:r>
          </w:p>
        </w:tc>
        <w:tc>
          <w:tcPr>
            <w:tcW w:w="573" w:type="dxa"/>
            <w:shd w:val="clear" w:color="auto" w:fill="auto"/>
          </w:tcPr>
          <w:p w14:paraId="539D97F2" w14:textId="77777777" w:rsidR="00130064" w:rsidRPr="001C275C" w:rsidRDefault="00130064" w:rsidP="00130064">
            <w:pPr>
              <w:pStyle w:val="GlossEng2ptafter"/>
            </w:pPr>
            <w:r w:rsidRPr="001C275C">
              <w:t>year</w:t>
            </w:r>
          </w:p>
        </w:tc>
        <w:tc>
          <w:tcPr>
            <w:tcW w:w="952" w:type="dxa"/>
            <w:shd w:val="clear" w:color="auto" w:fill="auto"/>
          </w:tcPr>
          <w:p w14:paraId="5FDAF41B" w14:textId="77777777" w:rsidR="00130064" w:rsidRPr="001C275C" w:rsidRDefault="00130064" w:rsidP="00130064">
            <w:pPr>
              <w:pStyle w:val="GlossEng2ptafter"/>
            </w:pPr>
            <w:r w:rsidRPr="001C275C">
              <w:t>yesterday</w:t>
            </w:r>
          </w:p>
        </w:tc>
      </w:tr>
      <w:tr w:rsidR="00AC23C4" w:rsidRPr="00833FA5" w14:paraId="22EA1323" w14:textId="77777777" w:rsidTr="00AC23C4">
        <w:trPr>
          <w:gridAfter w:val="5"/>
          <w:wAfter w:w="3327" w:type="dxa"/>
        </w:trPr>
        <w:tc>
          <w:tcPr>
            <w:tcW w:w="709" w:type="dxa"/>
            <w:shd w:val="clear" w:color="auto" w:fill="auto"/>
          </w:tcPr>
          <w:p w14:paraId="6A59B430" w14:textId="77777777" w:rsidR="00130064" w:rsidRPr="0098606C" w:rsidRDefault="00130064" w:rsidP="00130064">
            <w:pPr>
              <w:pStyle w:val="O0Nwnext"/>
            </w:pPr>
          </w:p>
        </w:tc>
        <w:tc>
          <w:tcPr>
            <w:tcW w:w="529" w:type="dxa"/>
            <w:shd w:val="clear" w:color="auto" w:fill="auto"/>
          </w:tcPr>
          <w:p w14:paraId="0E6272E0" w14:textId="77777777" w:rsidR="00130064" w:rsidRPr="001C275C" w:rsidRDefault="00130064" w:rsidP="00130064">
            <w:pPr>
              <w:pStyle w:val="Text"/>
            </w:pPr>
            <w:r>
              <w:t>ta</w:t>
            </w:r>
            <w:r w:rsidRPr="001C275C">
              <w:t>un</w:t>
            </w:r>
            <w:r w:rsidR="00054B03">
              <w:t>g</w:t>
            </w:r>
          </w:p>
        </w:tc>
        <w:tc>
          <w:tcPr>
            <w:tcW w:w="284" w:type="dxa"/>
            <w:gridSpan w:val="2"/>
            <w:shd w:val="clear" w:color="auto" w:fill="auto"/>
          </w:tcPr>
          <w:p w14:paraId="71DDC241" w14:textId="77777777" w:rsidR="00130064" w:rsidRPr="001C275C" w:rsidRDefault="00130064" w:rsidP="00130064">
            <w:pPr>
              <w:pStyle w:val="Text"/>
            </w:pPr>
            <w:r>
              <w:t>…</w:t>
            </w:r>
          </w:p>
        </w:tc>
        <w:tc>
          <w:tcPr>
            <w:tcW w:w="485" w:type="dxa"/>
            <w:shd w:val="clear" w:color="auto" w:fill="auto"/>
          </w:tcPr>
          <w:p w14:paraId="6372315F" w14:textId="77777777" w:rsidR="00130064" w:rsidRPr="001C275C" w:rsidRDefault="00130064" w:rsidP="00130064">
            <w:pPr>
              <w:pStyle w:val="Text"/>
            </w:pPr>
            <w:r w:rsidRPr="001C275C">
              <w:t>dua</w:t>
            </w:r>
          </w:p>
        </w:tc>
        <w:tc>
          <w:tcPr>
            <w:tcW w:w="901" w:type="dxa"/>
            <w:gridSpan w:val="2"/>
            <w:shd w:val="clear" w:color="auto" w:fill="auto"/>
          </w:tcPr>
          <w:p w14:paraId="2EDCE9CC" w14:textId="77777777" w:rsidR="00130064" w:rsidRPr="001C275C" w:rsidRDefault="00130064" w:rsidP="00130064">
            <w:pPr>
              <w:pStyle w:val="Text"/>
            </w:pPr>
            <w:r w:rsidRPr="001C275C">
              <w:t>ribu</w:t>
            </w:r>
          </w:p>
        </w:tc>
        <w:tc>
          <w:tcPr>
            <w:tcW w:w="480" w:type="dxa"/>
            <w:gridSpan w:val="2"/>
            <w:shd w:val="clear" w:color="auto" w:fill="auto"/>
          </w:tcPr>
          <w:p w14:paraId="6C01FA3E" w14:textId="77777777" w:rsidR="00130064" w:rsidRPr="001C275C" w:rsidRDefault="00130064" w:rsidP="00130064">
            <w:pPr>
              <w:pStyle w:val="Text"/>
            </w:pPr>
            <w:r w:rsidRPr="001C275C">
              <w:t>dua</w:t>
            </w:r>
          </w:p>
        </w:tc>
      </w:tr>
      <w:tr w:rsidR="00AC23C4" w:rsidRPr="00AC23C4" w14:paraId="104038AA" w14:textId="77777777" w:rsidTr="00AC23C4">
        <w:trPr>
          <w:gridAfter w:val="5"/>
          <w:wAfter w:w="3327" w:type="dxa"/>
        </w:trPr>
        <w:tc>
          <w:tcPr>
            <w:tcW w:w="709" w:type="dxa"/>
            <w:shd w:val="clear" w:color="auto" w:fill="auto"/>
          </w:tcPr>
          <w:p w14:paraId="08ECEDE0" w14:textId="77777777" w:rsidR="00130064" w:rsidRPr="0098606C" w:rsidRDefault="00130064" w:rsidP="00130064">
            <w:pPr>
              <w:pStyle w:val="GlossEng"/>
            </w:pPr>
          </w:p>
        </w:tc>
        <w:tc>
          <w:tcPr>
            <w:tcW w:w="529" w:type="dxa"/>
            <w:shd w:val="clear" w:color="auto" w:fill="auto"/>
          </w:tcPr>
          <w:p w14:paraId="046E5AC8" w14:textId="77777777" w:rsidR="00130064" w:rsidRPr="001C275C" w:rsidRDefault="00130064" w:rsidP="00130064">
            <w:pPr>
              <w:pStyle w:val="GlossEng"/>
            </w:pPr>
            <w:r w:rsidRPr="001C275C">
              <w:t>year</w:t>
            </w:r>
          </w:p>
        </w:tc>
        <w:tc>
          <w:tcPr>
            <w:tcW w:w="284" w:type="dxa"/>
            <w:gridSpan w:val="2"/>
            <w:shd w:val="clear" w:color="auto" w:fill="auto"/>
          </w:tcPr>
          <w:p w14:paraId="189D6B2C" w14:textId="77777777" w:rsidR="00130064" w:rsidRPr="001C275C" w:rsidRDefault="00130064" w:rsidP="00130064">
            <w:pPr>
              <w:pStyle w:val="GlossEng"/>
            </w:pPr>
          </w:p>
        </w:tc>
        <w:tc>
          <w:tcPr>
            <w:tcW w:w="485" w:type="dxa"/>
            <w:shd w:val="clear" w:color="auto" w:fill="auto"/>
          </w:tcPr>
          <w:p w14:paraId="6A253985" w14:textId="77777777" w:rsidR="00130064" w:rsidRPr="001C275C" w:rsidRDefault="00130064" w:rsidP="00130064">
            <w:pPr>
              <w:pStyle w:val="GlossEng"/>
            </w:pPr>
            <w:r w:rsidRPr="001C275C">
              <w:t>two</w:t>
            </w:r>
          </w:p>
        </w:tc>
        <w:tc>
          <w:tcPr>
            <w:tcW w:w="901" w:type="dxa"/>
            <w:gridSpan w:val="2"/>
            <w:shd w:val="clear" w:color="auto" w:fill="auto"/>
          </w:tcPr>
          <w:p w14:paraId="311C888C" w14:textId="77777777" w:rsidR="00130064" w:rsidRPr="001C275C" w:rsidRDefault="00130064" w:rsidP="00130064">
            <w:pPr>
              <w:pStyle w:val="GlossEng"/>
            </w:pPr>
            <w:r w:rsidRPr="001C275C">
              <w:t>thousand</w:t>
            </w:r>
          </w:p>
        </w:tc>
        <w:tc>
          <w:tcPr>
            <w:tcW w:w="480" w:type="dxa"/>
            <w:gridSpan w:val="2"/>
            <w:shd w:val="clear" w:color="auto" w:fill="auto"/>
          </w:tcPr>
          <w:p w14:paraId="2EAF258C" w14:textId="77777777" w:rsidR="00130064" w:rsidRPr="001C275C" w:rsidRDefault="00130064" w:rsidP="00130064">
            <w:pPr>
              <w:pStyle w:val="GlossEng"/>
            </w:pPr>
            <w:r w:rsidRPr="001C275C">
              <w:t>two</w:t>
            </w:r>
          </w:p>
        </w:tc>
      </w:tr>
    </w:tbl>
    <w:p w14:paraId="0ACA8C35" w14:textId="688BA0E3" w:rsidR="00130064" w:rsidRDefault="00130064" w:rsidP="00130064">
      <w:pPr>
        <w:pStyle w:val="FreeTranslEng"/>
      </w:pPr>
      <w:r>
        <w:t xml:space="preserve">[About people in a container who died </w:t>
      </w:r>
      <w:r w:rsidR="003B1F31">
        <w:t>in the ocean</w:t>
      </w:r>
      <w:r>
        <w:t xml:space="preserve">:] </w:t>
      </w:r>
      <w:r w:rsidR="00B7093A">
        <w:t>‘</w:t>
      </w:r>
      <w:r>
        <w:t xml:space="preserve">many died </w:t>
      </w:r>
      <w:r w:rsidR="00CA701A">
        <w:t xml:space="preserve">in the </w:t>
      </w:r>
      <w:r w:rsidR="006C64CD">
        <w:t xml:space="preserve">(open) </w:t>
      </w:r>
      <w:r w:rsidR="00CA701A">
        <w:t>ocean</w:t>
      </w:r>
      <w:r>
        <w:t>, (</w:t>
      </w:r>
      <w:r w:rsidR="0031618E" w:rsidRPr="00203E2B">
        <w:t>the murderers</w:t>
      </w:r>
      <w:r>
        <w:t xml:space="preserve">) </w:t>
      </w:r>
      <w:r w:rsidR="003D2ACC">
        <w:t>sank</w:t>
      </w:r>
      <w:r w:rsidR="00F85AC2">
        <w:t xml:space="preserve"> </w:t>
      </w:r>
      <w:r w:rsidRPr="00B61B72">
        <w:t>(the</w:t>
      </w:r>
      <w:r>
        <w:t xml:space="preserve"> containers),</w:t>
      </w:r>
      <w:r w:rsidRPr="00433F0A">
        <w:t xml:space="preserve"> </w:t>
      </w:r>
      <w:r w:rsidR="00F85AC2">
        <w:t xml:space="preserve">(many died </w:t>
      </w:r>
      <w:r w:rsidR="00CA701A">
        <w:t>in the</w:t>
      </w:r>
      <w:r w:rsidR="006C64CD">
        <w:t xml:space="preserve"> open</w:t>
      </w:r>
      <w:r w:rsidR="00CA701A">
        <w:t xml:space="preserve"> ocean</w:t>
      </w:r>
      <w:r w:rsidR="00F85AC2">
        <w:t xml:space="preserve">) </w:t>
      </w:r>
      <w:r>
        <w:t xml:space="preserve">until </w:t>
      </w:r>
      <w:r w:rsidRPr="00970334">
        <w:rPr>
          <w:rStyle w:val="ChBlueBold"/>
        </w:rPr>
        <w:t>a few year</w:t>
      </w:r>
      <w:r w:rsidR="00F85AC2">
        <w:rPr>
          <w:rStyle w:val="ChBlueBold"/>
        </w:rPr>
        <w:t>s</w:t>
      </w:r>
      <w:r w:rsidRPr="00970334">
        <w:rPr>
          <w:rStyle w:val="ChBlueBold"/>
        </w:rPr>
        <w:t xml:space="preserve"> back</w:t>
      </w:r>
      <w:r w:rsidR="006C64CD">
        <w:t xml:space="preserve">, </w:t>
      </w:r>
      <w:r>
        <w:t>(until) the year 2002</w:t>
      </w:r>
      <w:r w:rsidR="00B7093A">
        <w:t>’</w:t>
      </w:r>
      <w:r>
        <w:t xml:space="preserve"> </w:t>
      </w:r>
      <w:r w:rsidRPr="0098606C">
        <w:rPr>
          <w:rStyle w:val="ExampleSource"/>
        </w:rPr>
        <w:t>[081029-002-Cv.0025]</w:t>
      </w:r>
    </w:p>
    <w:p w14:paraId="17717472" w14:textId="2BA8453A" w:rsidR="00130064" w:rsidRDefault="00130064" w:rsidP="00CE17E1">
      <w:pPr>
        <w:pStyle w:val="Body0005after"/>
        <w:rPr>
          <w:lang w:eastAsia="en-US"/>
        </w:rPr>
      </w:pPr>
      <w:r>
        <w:rPr>
          <w:lang w:eastAsia="en-US"/>
        </w:rPr>
        <w:t xml:space="preserve">Relative-time expressions also occur as complements in prepositional phrases as, for instance, in </w:t>
      </w:r>
      <w:r w:rsidRPr="00882517">
        <w:rPr>
          <w:rStyle w:val="ChItalBold"/>
        </w:rPr>
        <w:t>sampe besok</w:t>
      </w:r>
      <w:r>
        <w:rPr>
          <w:lang w:eastAsia="en-US"/>
        </w:rPr>
        <w:t xml:space="preserve"> </w:t>
      </w:r>
      <w:r w:rsidR="00B7093A">
        <w:rPr>
          <w:lang w:eastAsia="en-US"/>
        </w:rPr>
        <w:t>‘</w:t>
      </w:r>
      <w:r>
        <w:rPr>
          <w:lang w:eastAsia="en-US"/>
        </w:rPr>
        <w:t>until the next day</w:t>
      </w:r>
      <w:r w:rsidR="00B7093A">
        <w:rPr>
          <w:lang w:eastAsia="en-US"/>
        </w:rPr>
        <w:t>’</w:t>
      </w:r>
      <w:r>
        <w:rPr>
          <w:lang w:eastAsia="en-US"/>
        </w:rPr>
        <w:t xml:space="preserve"> </w:t>
      </w:r>
      <w:r w:rsidR="00774CB6">
        <w:rPr>
          <w:szCs w:val="19"/>
        </w:rPr>
        <w:t>(literally</w:t>
      </w:r>
      <w:r>
        <w:rPr>
          <w:lang w:eastAsia="en-US"/>
        </w:rPr>
        <w:t xml:space="preserve"> </w:t>
      </w:r>
      <w:r w:rsidR="00B7093A">
        <w:rPr>
          <w:lang w:eastAsia="en-US"/>
        </w:rPr>
        <w:t>‘</w:t>
      </w:r>
      <w:r>
        <w:rPr>
          <w:lang w:eastAsia="en-US"/>
        </w:rPr>
        <w:t>until tomorrow</w:t>
      </w:r>
      <w:r w:rsidR="00B7093A">
        <w:rPr>
          <w:lang w:eastAsia="en-US"/>
        </w:rPr>
        <w:t>’</w:t>
      </w:r>
      <w:r>
        <w:rPr>
          <w:lang w:eastAsia="en-US"/>
        </w:rPr>
        <w:t xml:space="preserve">) in </w:t>
      </w:r>
      <w:r>
        <w:rPr>
          <w:lang w:eastAsia="en-US"/>
        </w:rPr>
        <w:fldChar w:fldCharType="begin"/>
      </w:r>
      <w:r>
        <w:rPr>
          <w:lang w:eastAsia="en-US"/>
        </w:rPr>
        <w:instrText xml:space="preserve"> REF _Ref350873187 \h </w:instrText>
      </w:r>
      <w:r>
        <w:rPr>
          <w:lang w:eastAsia="en-US"/>
        </w:rPr>
      </w:r>
      <w:r>
        <w:rPr>
          <w:lang w:eastAsia="en-US"/>
        </w:rPr>
        <w:fldChar w:fldCharType="separate"/>
      </w:r>
      <w:r w:rsidR="00154D81" w:rsidRPr="00F129D3">
        <w:t>(</w:t>
      </w:r>
      <w:r w:rsidR="00154D81">
        <w:rPr>
          <w:noProof/>
        </w:rPr>
        <w:t>90</w:t>
      </w:r>
      <w:r w:rsidR="00154D81" w:rsidRPr="00F129D3">
        <w:t>)</w:t>
      </w:r>
      <w:r>
        <w:rPr>
          <w:lang w:eastAsia="en-US"/>
        </w:rPr>
        <w:fldChar w:fldCharType="end"/>
      </w:r>
      <w:r>
        <w:rPr>
          <w:lang w:eastAsia="en-US"/>
        </w:rPr>
        <w:t xml:space="preserve">. This example also illustrates that </w:t>
      </w:r>
      <w:r w:rsidRPr="003A443E">
        <w:rPr>
          <w:rStyle w:val="ChItalBold"/>
        </w:rPr>
        <w:t>besok</w:t>
      </w:r>
      <w:r>
        <w:rPr>
          <w:lang w:eastAsia="en-US"/>
        </w:rPr>
        <w:t xml:space="preserve"> </w:t>
      </w:r>
      <w:r w:rsidR="00B7093A">
        <w:rPr>
          <w:lang w:eastAsia="en-US"/>
        </w:rPr>
        <w:t>‘</w:t>
      </w:r>
      <w:r>
        <w:rPr>
          <w:lang w:eastAsia="en-US"/>
        </w:rPr>
        <w:t>tomorrow</w:t>
      </w:r>
      <w:r w:rsidR="00B7093A">
        <w:rPr>
          <w:lang w:eastAsia="en-US"/>
        </w:rPr>
        <w:t>’</w:t>
      </w:r>
      <w:r>
        <w:rPr>
          <w:lang w:eastAsia="en-US"/>
        </w:rPr>
        <w:t xml:space="preserve"> denotes relative time. As the events described here happened in the past, </w:t>
      </w:r>
      <w:r w:rsidRPr="007F731F">
        <w:rPr>
          <w:rStyle w:val="ChItalBold"/>
        </w:rPr>
        <w:t>besok</w:t>
      </w:r>
      <w:r>
        <w:rPr>
          <w:lang w:eastAsia="en-US"/>
        </w:rPr>
        <w:t xml:space="preserve"> </w:t>
      </w:r>
      <w:r w:rsidR="00B7093A">
        <w:rPr>
          <w:lang w:eastAsia="en-US"/>
        </w:rPr>
        <w:t>‘</w:t>
      </w:r>
      <w:r>
        <w:rPr>
          <w:lang w:eastAsia="en-US"/>
        </w:rPr>
        <w:t>tomorrow</w:t>
      </w:r>
      <w:r w:rsidR="00B7093A">
        <w:rPr>
          <w:lang w:eastAsia="en-US"/>
        </w:rPr>
        <w:t>’</w:t>
      </w:r>
      <w:r>
        <w:rPr>
          <w:lang w:eastAsia="en-US"/>
        </w:rPr>
        <w:t xml:space="preserve"> refers to a future point in time relative to the narrated events. Hence, </w:t>
      </w:r>
      <w:r w:rsidRPr="00632BD7">
        <w:rPr>
          <w:rStyle w:val="ChItalBold"/>
        </w:rPr>
        <w:t>besok</w:t>
      </w:r>
      <w:r>
        <w:rPr>
          <w:lang w:eastAsia="en-US"/>
        </w:rPr>
        <w:t xml:space="preserve"> translates as </w:t>
      </w:r>
      <w:r w:rsidR="00B7093A">
        <w:rPr>
          <w:lang w:eastAsia="en-US"/>
        </w:rPr>
        <w:t>‘</w:t>
      </w:r>
      <w:r>
        <w:rPr>
          <w:lang w:eastAsia="en-US"/>
        </w:rPr>
        <w:t>the next day</w:t>
      </w:r>
      <w:r w:rsidR="00B7093A">
        <w:rPr>
          <w:lang w:eastAsia="en-US"/>
        </w:rPr>
        <w:t>’</w:t>
      </w:r>
      <w:r>
        <w:rPr>
          <w:lang w:eastAsia="en-US"/>
        </w:rPr>
        <w:t>. (Prepositions encoding time are discussed in more detail in §</w:t>
      </w:r>
      <w:r w:rsidR="00982A70">
        <w:rPr>
          <w:lang w:eastAsia="en-US"/>
        </w:rPr>
        <w:fldChar w:fldCharType="begin"/>
      </w:r>
      <w:r w:rsidR="00982A70">
        <w:rPr>
          <w:lang w:eastAsia="en-US"/>
        </w:rPr>
        <w:instrText xml:space="preserve"> REF _Ref374450631 \w \h </w:instrText>
      </w:r>
      <w:r w:rsidR="00982A70">
        <w:rPr>
          <w:lang w:eastAsia="en-US"/>
        </w:rPr>
      </w:r>
      <w:r w:rsidR="00982A70">
        <w:rPr>
          <w:lang w:eastAsia="en-US"/>
        </w:rPr>
        <w:fldChar w:fldCharType="separate"/>
      </w:r>
      <w:r w:rsidR="00154D81">
        <w:rPr>
          <w:cs/>
          <w:lang w:eastAsia="en-US"/>
        </w:rPr>
        <w:t>‎</w:t>
      </w:r>
      <w:r w:rsidR="00154D81">
        <w:rPr>
          <w:lang w:eastAsia="en-US"/>
        </w:rPr>
        <w:t>10.1</w:t>
      </w:r>
      <w:r w:rsidR="00982A70">
        <w:rPr>
          <w:lang w:eastAsia="en-US"/>
        </w:rPr>
        <w:fldChar w:fldCharType="end"/>
      </w:r>
      <w:r>
        <w:rPr>
          <w:lang w:eastAsia="en-US"/>
        </w:rPr>
        <w:t>.)</w:t>
      </w:r>
    </w:p>
    <w:p w14:paraId="768CECD0" w14:textId="77777777" w:rsidR="00130064" w:rsidRDefault="00130064" w:rsidP="00130064">
      <w:pPr>
        <w:pStyle w:val="ExampleTitle"/>
      </w:pPr>
      <w:r>
        <w:rPr>
          <w:lang w:eastAsia="en-US"/>
        </w:rPr>
        <w:t>Complements in prepositional phrases</w:t>
      </w:r>
    </w:p>
    <w:tbl>
      <w:tblPr>
        <w:tblW w:w="5993" w:type="dxa"/>
        <w:tblCellMar>
          <w:left w:w="42" w:type="dxa"/>
          <w:right w:w="42" w:type="dxa"/>
        </w:tblCellMar>
        <w:tblLook w:val="01E0" w:firstRow="1" w:lastRow="1" w:firstColumn="1" w:lastColumn="1" w:noHBand="0" w:noVBand="0"/>
      </w:tblPr>
      <w:tblGrid>
        <w:gridCol w:w="709"/>
        <w:gridCol w:w="489"/>
        <w:gridCol w:w="751"/>
        <w:gridCol w:w="618"/>
        <w:gridCol w:w="529"/>
        <w:gridCol w:w="489"/>
        <w:gridCol w:w="740"/>
        <w:gridCol w:w="695"/>
        <w:gridCol w:w="973"/>
      </w:tblGrid>
      <w:tr w:rsidR="00AC23C4" w:rsidRPr="005C020C" w14:paraId="63181BE1" w14:textId="77777777" w:rsidTr="00AC23C4">
        <w:tc>
          <w:tcPr>
            <w:tcW w:w="709" w:type="dxa"/>
            <w:shd w:val="clear" w:color="auto" w:fill="auto"/>
          </w:tcPr>
          <w:p w14:paraId="1765D8A2" w14:textId="77777777" w:rsidR="00130064" w:rsidRPr="00F129D3" w:rsidRDefault="00130064" w:rsidP="00130064">
            <w:pPr>
              <w:pStyle w:val="Text"/>
            </w:pPr>
            <w:bookmarkStart w:id="2117" w:name="_Ref350873187"/>
            <w:r w:rsidRPr="00F129D3">
              <w:t>(</w:t>
            </w:r>
            <w:fldSimple w:instr=" SEQ ( \* ARABIC \s 1 ">
              <w:r w:rsidR="00154D81">
                <w:rPr>
                  <w:noProof/>
                </w:rPr>
                <w:t>90</w:t>
              </w:r>
            </w:fldSimple>
            <w:r w:rsidRPr="00F129D3">
              <w:t>)</w:t>
            </w:r>
            <w:bookmarkEnd w:id="2117"/>
          </w:p>
        </w:tc>
        <w:tc>
          <w:tcPr>
            <w:tcW w:w="489" w:type="dxa"/>
            <w:shd w:val="clear" w:color="auto" w:fill="auto"/>
          </w:tcPr>
          <w:p w14:paraId="39347613" w14:textId="77777777" w:rsidR="00130064" w:rsidRPr="005C020C" w:rsidRDefault="00130064" w:rsidP="00130064">
            <w:pPr>
              <w:pStyle w:val="Text"/>
            </w:pPr>
            <w:r w:rsidRPr="005C020C">
              <w:t>sa</w:t>
            </w:r>
          </w:p>
        </w:tc>
        <w:tc>
          <w:tcPr>
            <w:tcW w:w="751" w:type="dxa"/>
            <w:shd w:val="clear" w:color="auto" w:fill="auto"/>
          </w:tcPr>
          <w:p w14:paraId="2CA28BB9" w14:textId="77777777" w:rsidR="00130064" w:rsidRPr="005C020C" w:rsidRDefault="00130064" w:rsidP="00130064">
            <w:pPr>
              <w:pStyle w:val="Text"/>
            </w:pPr>
            <w:r w:rsidRPr="005C020C">
              <w:t>minum</w:t>
            </w:r>
          </w:p>
        </w:tc>
        <w:tc>
          <w:tcPr>
            <w:tcW w:w="618" w:type="dxa"/>
            <w:shd w:val="clear" w:color="auto" w:fill="auto"/>
          </w:tcPr>
          <w:p w14:paraId="72D7035B" w14:textId="77777777" w:rsidR="00130064" w:rsidRPr="005C020C" w:rsidRDefault="00130064" w:rsidP="00130064">
            <w:pPr>
              <w:pStyle w:val="Text"/>
            </w:pPr>
            <w:r w:rsidRPr="005C020C">
              <w:t>lagi</w:t>
            </w:r>
          </w:p>
        </w:tc>
        <w:tc>
          <w:tcPr>
            <w:tcW w:w="529" w:type="dxa"/>
            <w:shd w:val="clear" w:color="auto" w:fill="auto"/>
          </w:tcPr>
          <w:p w14:paraId="3DA8C161" w14:textId="77777777" w:rsidR="00130064" w:rsidRPr="005C020C" w:rsidRDefault="00130064" w:rsidP="00130064">
            <w:pPr>
              <w:pStyle w:val="Text"/>
            </w:pPr>
            <w:r w:rsidRPr="005C020C">
              <w:t>trus</w:t>
            </w:r>
          </w:p>
        </w:tc>
        <w:tc>
          <w:tcPr>
            <w:tcW w:w="489" w:type="dxa"/>
            <w:shd w:val="clear" w:color="auto" w:fill="auto"/>
          </w:tcPr>
          <w:p w14:paraId="0E0F81E1" w14:textId="77777777" w:rsidR="00130064" w:rsidRPr="005C020C" w:rsidRDefault="00130064" w:rsidP="00130064">
            <w:pPr>
              <w:pStyle w:val="Text"/>
            </w:pPr>
            <w:r w:rsidRPr="005C020C">
              <w:t>sa</w:t>
            </w:r>
          </w:p>
        </w:tc>
        <w:tc>
          <w:tcPr>
            <w:tcW w:w="740" w:type="dxa"/>
            <w:shd w:val="clear" w:color="auto" w:fill="auto"/>
          </w:tcPr>
          <w:p w14:paraId="03F64DD6" w14:textId="77777777" w:rsidR="00130064" w:rsidRPr="005C020C" w:rsidRDefault="00130064" w:rsidP="00130064">
            <w:pPr>
              <w:pStyle w:val="Text"/>
            </w:pPr>
            <w:r w:rsidRPr="005C020C">
              <w:t>tinggal</w:t>
            </w:r>
          </w:p>
        </w:tc>
        <w:tc>
          <w:tcPr>
            <w:tcW w:w="695" w:type="dxa"/>
            <w:shd w:val="clear" w:color="auto" w:fill="auto"/>
          </w:tcPr>
          <w:p w14:paraId="1B14CDF5" w14:textId="77777777" w:rsidR="00130064" w:rsidRPr="00A05BB1" w:rsidRDefault="00130064" w:rsidP="00130064">
            <w:pPr>
              <w:pStyle w:val="Text"/>
              <w:rPr>
                <w:rStyle w:val="ChBlueBold"/>
              </w:rPr>
            </w:pPr>
            <w:r w:rsidRPr="00A05BB1">
              <w:rPr>
                <w:rStyle w:val="ChBlueBold"/>
              </w:rPr>
              <w:t>sampe</w:t>
            </w:r>
          </w:p>
        </w:tc>
        <w:tc>
          <w:tcPr>
            <w:tcW w:w="973" w:type="dxa"/>
            <w:shd w:val="clear" w:color="auto" w:fill="auto"/>
          </w:tcPr>
          <w:p w14:paraId="082DE0DC" w14:textId="77777777" w:rsidR="00130064" w:rsidRPr="00A05BB1" w:rsidRDefault="00130064" w:rsidP="00130064">
            <w:pPr>
              <w:pStyle w:val="Text"/>
              <w:rPr>
                <w:rStyle w:val="ChBlueBold"/>
              </w:rPr>
            </w:pPr>
            <w:r w:rsidRPr="00A05BB1">
              <w:rPr>
                <w:rStyle w:val="ChBlueBold"/>
              </w:rPr>
              <w:t>besok</w:t>
            </w:r>
          </w:p>
        </w:tc>
      </w:tr>
      <w:tr w:rsidR="00AC23C4" w:rsidRPr="005C020C" w14:paraId="330526E5" w14:textId="77777777" w:rsidTr="00AC23C4">
        <w:tc>
          <w:tcPr>
            <w:tcW w:w="709" w:type="dxa"/>
            <w:shd w:val="clear" w:color="auto" w:fill="auto"/>
          </w:tcPr>
          <w:p w14:paraId="2EF27D47" w14:textId="77777777" w:rsidR="00130064" w:rsidRPr="007F731F" w:rsidRDefault="00130064" w:rsidP="00130064">
            <w:pPr>
              <w:pStyle w:val="GlossEng"/>
            </w:pPr>
          </w:p>
        </w:tc>
        <w:tc>
          <w:tcPr>
            <w:tcW w:w="489" w:type="dxa"/>
            <w:shd w:val="clear" w:color="auto" w:fill="auto"/>
          </w:tcPr>
          <w:p w14:paraId="27BCCDE8" w14:textId="77777777" w:rsidR="00130064" w:rsidRPr="0099608C" w:rsidRDefault="00130064" w:rsidP="00130064">
            <w:pPr>
              <w:pStyle w:val="GlossEng"/>
              <w:rPr>
                <w:rStyle w:val="ChSmallCaps"/>
              </w:rPr>
            </w:pPr>
            <w:r w:rsidRPr="0099608C">
              <w:rPr>
                <w:rStyle w:val="ChSmallCaps"/>
              </w:rPr>
              <w:t>1sg</w:t>
            </w:r>
          </w:p>
        </w:tc>
        <w:tc>
          <w:tcPr>
            <w:tcW w:w="751" w:type="dxa"/>
            <w:shd w:val="clear" w:color="auto" w:fill="auto"/>
          </w:tcPr>
          <w:p w14:paraId="11341134" w14:textId="77777777" w:rsidR="00130064" w:rsidRPr="005C020C" w:rsidRDefault="00130064" w:rsidP="00130064">
            <w:pPr>
              <w:pStyle w:val="GlossEng"/>
            </w:pPr>
            <w:r w:rsidRPr="005C020C">
              <w:t>drink</w:t>
            </w:r>
          </w:p>
        </w:tc>
        <w:tc>
          <w:tcPr>
            <w:tcW w:w="618" w:type="dxa"/>
            <w:shd w:val="clear" w:color="auto" w:fill="auto"/>
          </w:tcPr>
          <w:p w14:paraId="1584BC27" w14:textId="77777777" w:rsidR="00130064" w:rsidRPr="005C020C" w:rsidRDefault="00130064" w:rsidP="00130064">
            <w:pPr>
              <w:pStyle w:val="GlossEng"/>
            </w:pPr>
            <w:r w:rsidRPr="005C020C">
              <w:t>again</w:t>
            </w:r>
          </w:p>
        </w:tc>
        <w:tc>
          <w:tcPr>
            <w:tcW w:w="529" w:type="dxa"/>
            <w:shd w:val="clear" w:color="auto" w:fill="auto"/>
          </w:tcPr>
          <w:p w14:paraId="2032E9DB" w14:textId="77777777" w:rsidR="00130064" w:rsidRPr="005A50C4" w:rsidRDefault="00130064" w:rsidP="00130064">
            <w:pPr>
              <w:pStyle w:val="GlossEng"/>
            </w:pPr>
            <w:r>
              <w:t>next</w:t>
            </w:r>
          </w:p>
        </w:tc>
        <w:tc>
          <w:tcPr>
            <w:tcW w:w="489" w:type="dxa"/>
            <w:shd w:val="clear" w:color="auto" w:fill="auto"/>
          </w:tcPr>
          <w:p w14:paraId="5C422730" w14:textId="77777777" w:rsidR="00130064" w:rsidRPr="0099608C" w:rsidRDefault="00130064" w:rsidP="00130064">
            <w:pPr>
              <w:pStyle w:val="GlossEng"/>
              <w:rPr>
                <w:rStyle w:val="ChSmallCaps"/>
              </w:rPr>
            </w:pPr>
            <w:r w:rsidRPr="0099608C">
              <w:rPr>
                <w:rStyle w:val="ChSmallCaps"/>
              </w:rPr>
              <w:t>1sg</w:t>
            </w:r>
          </w:p>
        </w:tc>
        <w:tc>
          <w:tcPr>
            <w:tcW w:w="740" w:type="dxa"/>
            <w:shd w:val="clear" w:color="auto" w:fill="auto"/>
          </w:tcPr>
          <w:p w14:paraId="70E631DA" w14:textId="77777777" w:rsidR="00130064" w:rsidRPr="005C020C" w:rsidRDefault="00130064" w:rsidP="00130064">
            <w:pPr>
              <w:pStyle w:val="GlossEng"/>
            </w:pPr>
            <w:r w:rsidRPr="005C020C">
              <w:t>stay</w:t>
            </w:r>
          </w:p>
        </w:tc>
        <w:tc>
          <w:tcPr>
            <w:tcW w:w="695" w:type="dxa"/>
            <w:shd w:val="clear" w:color="auto" w:fill="auto"/>
          </w:tcPr>
          <w:p w14:paraId="4A137B18" w14:textId="77777777" w:rsidR="00130064" w:rsidRPr="005C020C" w:rsidRDefault="00130064" w:rsidP="00130064">
            <w:pPr>
              <w:pStyle w:val="GlossEng"/>
            </w:pPr>
            <w:r>
              <w:t>until</w:t>
            </w:r>
          </w:p>
        </w:tc>
        <w:tc>
          <w:tcPr>
            <w:tcW w:w="973" w:type="dxa"/>
            <w:shd w:val="clear" w:color="auto" w:fill="auto"/>
          </w:tcPr>
          <w:p w14:paraId="68662E25" w14:textId="77777777" w:rsidR="00130064" w:rsidRPr="005C020C" w:rsidRDefault="00130064" w:rsidP="00130064">
            <w:pPr>
              <w:pStyle w:val="GlossEng"/>
            </w:pPr>
            <w:r w:rsidRPr="005C020C">
              <w:t>tomorrow</w:t>
            </w:r>
          </w:p>
        </w:tc>
      </w:tr>
    </w:tbl>
    <w:p w14:paraId="67B1F6C8" w14:textId="52B515C5" w:rsidR="00130064" w:rsidRPr="002F5FFD" w:rsidRDefault="00130064" w:rsidP="00130064">
      <w:pPr>
        <w:pStyle w:val="FreeTranslEng15pt"/>
      </w:pPr>
      <w:r>
        <w:t xml:space="preserve">[About recovering from an accident:] </w:t>
      </w:r>
      <w:r w:rsidR="00B7093A">
        <w:t>‘</w:t>
      </w:r>
      <w:r>
        <w:t xml:space="preserve">I </w:t>
      </w:r>
      <w:r w:rsidR="005E6DFA">
        <w:t xml:space="preserve">took (medicine) </w:t>
      </w:r>
      <w:r>
        <w:t xml:space="preserve">again, </w:t>
      </w:r>
      <w:r w:rsidR="005E6DFA">
        <w:t xml:space="preserve">then </w:t>
      </w:r>
      <w:r>
        <w:t xml:space="preserve">I stayed </w:t>
      </w:r>
      <w:r w:rsidRPr="00A05BB1">
        <w:rPr>
          <w:rStyle w:val="ChBlueBold"/>
        </w:rPr>
        <w:t>until the next day</w:t>
      </w:r>
      <w:r w:rsidR="00B7093A">
        <w:t>’</w:t>
      </w:r>
      <w:r>
        <w:t xml:space="preserve"> (Lit. </w:t>
      </w:r>
      <w:r w:rsidR="00B7093A">
        <w:t>‘</w:t>
      </w:r>
      <w:r w:rsidRPr="00634333">
        <w:rPr>
          <w:rStyle w:val="ChBlueBold"/>
        </w:rPr>
        <w:t>until tomorrow</w:t>
      </w:r>
      <w:r w:rsidR="00B7093A">
        <w:t>’</w:t>
      </w:r>
      <w:r>
        <w:t xml:space="preserve">) </w:t>
      </w:r>
      <w:r w:rsidRPr="007F731F">
        <w:rPr>
          <w:rStyle w:val="ExampleSource"/>
        </w:rPr>
        <w:t>[081015-005-NP.0042</w:t>
      </w:r>
      <w:r w:rsidR="00E34EAC">
        <w:rPr>
          <w:rStyle w:val="ExampleSource"/>
        </w:rPr>
        <w:t>-</w:t>
      </w:r>
      <w:r w:rsidRPr="007F731F">
        <w:rPr>
          <w:rStyle w:val="ExampleSource"/>
        </w:rPr>
        <w:t>0043]</w:t>
      </w:r>
    </w:p>
    <w:p w14:paraId="0B0C57BA" w14:textId="705C19F7" w:rsidR="000D776D" w:rsidRDefault="00495275" w:rsidP="000D776D">
      <w:pPr>
        <w:pStyle w:val="Heading3"/>
      </w:pPr>
      <w:bookmarkStart w:id="2118" w:name="_Ref351641492"/>
      <w:bookmarkStart w:id="2119" w:name="_Ref351641597"/>
      <w:bookmarkStart w:id="2120" w:name="_Toc353454790"/>
      <w:bookmarkStart w:id="2121" w:name="_Toc367531129"/>
      <w:bookmarkStart w:id="2122" w:name="_Toc440455576"/>
      <w:bookmarkStart w:id="2123" w:name="_Toc353454795"/>
      <w:bookmarkStart w:id="2124" w:name="_Ref353815010"/>
      <w:bookmarkStart w:id="2125" w:name="_Ref353815027"/>
      <w:bookmarkStart w:id="2126" w:name="_Toc367531143"/>
      <w:bookmarkStart w:id="2127" w:name="_Ref434689775"/>
      <w:bookmarkStart w:id="2128" w:name="_Toc342591325"/>
      <w:bookmarkStart w:id="2129" w:name="_Ref351641085"/>
      <w:bookmarkStart w:id="2130" w:name="_Ref351641487"/>
      <w:bookmarkStart w:id="2131" w:name="_Ref351641577"/>
      <w:bookmarkStart w:id="2132" w:name="_Ref351643102"/>
      <w:bookmarkStart w:id="2133" w:name="_Toc353454782"/>
      <w:bookmarkStart w:id="2134" w:name="_Toc367531081"/>
      <w:bookmarkStart w:id="2135" w:name="_Ref374433351"/>
      <w:bookmarkStart w:id="2136" w:name="_Ref374461929"/>
      <w:r>
        <w:t>Classif</w:t>
      </w:r>
      <w:bookmarkEnd w:id="2118"/>
      <w:bookmarkEnd w:id="2119"/>
      <w:bookmarkEnd w:id="2120"/>
      <w:bookmarkEnd w:id="2121"/>
      <w:r>
        <w:t>ying nouns</w:t>
      </w:r>
      <w:bookmarkEnd w:id="2122"/>
    </w:p>
    <w:p w14:paraId="3ED97A7D" w14:textId="03701C4F" w:rsidR="00495275" w:rsidRDefault="000D776D" w:rsidP="00DE05CA">
      <w:pPr>
        <w:pStyle w:val="Body0005after"/>
      </w:pPr>
      <w:r>
        <w:t xml:space="preserve">Papuan Malay has a very reduced inventory of </w:t>
      </w:r>
      <w:r w:rsidR="00DE05CA">
        <w:t xml:space="preserve">classifying nouns. </w:t>
      </w:r>
      <w:r>
        <w:t>Attested is only one</w:t>
      </w:r>
      <w:r w:rsidR="00495275">
        <w:t xml:space="preserve">, namely the </w:t>
      </w:r>
      <w:r>
        <w:t xml:space="preserve">common noun </w:t>
      </w:r>
      <w:r w:rsidRPr="00127EFB">
        <w:rPr>
          <w:rStyle w:val="ChItalBold"/>
        </w:rPr>
        <w:t>ekor</w:t>
      </w:r>
      <w:r>
        <w:t xml:space="preserve"> </w:t>
      </w:r>
      <w:r w:rsidR="00B7093A">
        <w:t>‘</w:t>
      </w:r>
      <w:r>
        <w:t>tail</w:t>
      </w:r>
      <w:r w:rsidR="00B7093A">
        <w:t>’</w:t>
      </w:r>
      <w:r w:rsidR="00495275">
        <w:t xml:space="preserve"> which </w:t>
      </w:r>
      <w:r w:rsidR="00B26523">
        <w:t xml:space="preserve">is also used </w:t>
      </w:r>
      <w:r w:rsidR="00495275">
        <w:t xml:space="preserve">to count animals. </w:t>
      </w:r>
      <w:r w:rsidR="00B26523">
        <w:t xml:space="preserve">In this function, </w:t>
      </w:r>
      <w:r w:rsidR="00B26523" w:rsidRPr="00B26523">
        <w:t xml:space="preserve">it </w:t>
      </w:r>
      <w:r w:rsidR="00495275" w:rsidRPr="00B26523">
        <w:t>always</w:t>
      </w:r>
      <w:r w:rsidR="00495275">
        <w:t xml:space="preserve"> follows a post-head numeral, as shown in </w:t>
      </w:r>
      <w:r w:rsidR="00495275">
        <w:fldChar w:fldCharType="begin"/>
      </w:r>
      <w:r w:rsidR="00495275">
        <w:instrText xml:space="preserve"> REF _Ref339637338 \h </w:instrText>
      </w:r>
      <w:r w:rsidR="00495275">
        <w:fldChar w:fldCharType="separate"/>
      </w:r>
      <w:r w:rsidR="00154D81" w:rsidRPr="00864E79">
        <w:t>(</w:t>
      </w:r>
      <w:r w:rsidR="00154D81">
        <w:rPr>
          <w:noProof/>
        </w:rPr>
        <w:t>91</w:t>
      </w:r>
      <w:r w:rsidR="00154D81" w:rsidRPr="00864E79">
        <w:t>)</w:t>
      </w:r>
      <w:r w:rsidR="00495275">
        <w:fldChar w:fldCharType="end"/>
      </w:r>
      <w:r w:rsidR="00495275">
        <w:t>.</w:t>
      </w:r>
    </w:p>
    <w:p w14:paraId="335233F6" w14:textId="77777777" w:rsidR="000D776D" w:rsidRDefault="000D776D" w:rsidP="000D776D">
      <w:pPr>
        <w:pStyle w:val="ExampleTitle"/>
      </w:pPr>
      <w:r>
        <w:t>Enumeration of animals</w:t>
      </w:r>
    </w:p>
    <w:tbl>
      <w:tblPr>
        <w:tblW w:w="0" w:type="auto"/>
        <w:tblCellMar>
          <w:left w:w="42" w:type="dxa"/>
          <w:right w:w="42" w:type="dxa"/>
        </w:tblCellMar>
        <w:tblLook w:val="01E0" w:firstRow="1" w:lastRow="1" w:firstColumn="1" w:lastColumn="1" w:noHBand="0" w:noVBand="0"/>
      </w:tblPr>
      <w:tblGrid>
        <w:gridCol w:w="709"/>
        <w:gridCol w:w="584"/>
        <w:gridCol w:w="34"/>
        <w:gridCol w:w="450"/>
        <w:gridCol w:w="212"/>
        <w:gridCol w:w="406"/>
        <w:gridCol w:w="178"/>
        <w:gridCol w:w="451"/>
        <w:gridCol w:w="122"/>
        <w:gridCol w:w="584"/>
        <w:gridCol w:w="71"/>
        <w:gridCol w:w="413"/>
        <w:gridCol w:w="171"/>
        <w:gridCol w:w="113"/>
        <w:gridCol w:w="460"/>
      </w:tblGrid>
      <w:tr w:rsidR="000D776D" w:rsidRPr="0089146D" w14:paraId="436DF70F" w14:textId="77777777" w:rsidTr="00AC23C4">
        <w:tc>
          <w:tcPr>
            <w:tcW w:w="709" w:type="dxa"/>
            <w:shd w:val="clear" w:color="auto" w:fill="auto"/>
          </w:tcPr>
          <w:p w14:paraId="73A02554" w14:textId="77777777" w:rsidR="000D776D" w:rsidRPr="00864E79" w:rsidRDefault="000D776D" w:rsidP="000D776D">
            <w:pPr>
              <w:pStyle w:val="Text"/>
            </w:pPr>
            <w:bookmarkStart w:id="2137" w:name="_Ref306885222"/>
            <w:bookmarkStart w:id="2138" w:name="_Ref339637338"/>
            <w:r w:rsidRPr="00864E79">
              <w:t>(</w:t>
            </w:r>
            <w:fldSimple w:instr=" SEQ ( \* ARABIC \s 1 ">
              <w:r w:rsidR="00154D81">
                <w:rPr>
                  <w:noProof/>
                </w:rPr>
                <w:t>91</w:t>
              </w:r>
            </w:fldSimple>
            <w:bookmarkEnd w:id="2137"/>
            <w:r w:rsidRPr="00864E79">
              <w:t>)</w:t>
            </w:r>
            <w:bookmarkEnd w:id="2138"/>
          </w:p>
        </w:tc>
        <w:tc>
          <w:tcPr>
            <w:tcW w:w="584" w:type="dxa"/>
            <w:shd w:val="clear" w:color="auto" w:fill="auto"/>
          </w:tcPr>
          <w:p w14:paraId="61C4F3DC" w14:textId="77777777" w:rsidR="000D776D" w:rsidRPr="00864E79" w:rsidRDefault="000D776D" w:rsidP="000D776D">
            <w:pPr>
              <w:pStyle w:val="Text"/>
            </w:pPr>
            <w:r w:rsidRPr="00864E79">
              <w:t>dong</w:t>
            </w:r>
          </w:p>
        </w:tc>
        <w:tc>
          <w:tcPr>
            <w:tcW w:w="484" w:type="dxa"/>
            <w:gridSpan w:val="2"/>
            <w:shd w:val="clear" w:color="auto" w:fill="auto"/>
          </w:tcPr>
          <w:p w14:paraId="5BCC31EF" w14:textId="77777777" w:rsidR="000D776D" w:rsidRPr="00864E79" w:rsidRDefault="000D776D" w:rsidP="000D776D">
            <w:pPr>
              <w:pStyle w:val="Text"/>
            </w:pPr>
            <w:r w:rsidRPr="00864E79">
              <w:t>dua</w:t>
            </w:r>
          </w:p>
        </w:tc>
        <w:tc>
          <w:tcPr>
            <w:tcW w:w="618" w:type="dxa"/>
            <w:gridSpan w:val="2"/>
            <w:shd w:val="clear" w:color="auto" w:fill="auto"/>
          </w:tcPr>
          <w:p w14:paraId="43A4970F" w14:textId="77777777" w:rsidR="000D776D" w:rsidRPr="00864E79" w:rsidRDefault="000D776D" w:rsidP="000D776D">
            <w:pPr>
              <w:pStyle w:val="Text"/>
            </w:pPr>
            <w:r w:rsidRPr="00864E79">
              <w:t>dapat</w:t>
            </w:r>
          </w:p>
        </w:tc>
        <w:tc>
          <w:tcPr>
            <w:tcW w:w="629" w:type="dxa"/>
            <w:gridSpan w:val="2"/>
            <w:shd w:val="clear" w:color="auto" w:fill="auto"/>
          </w:tcPr>
          <w:p w14:paraId="1C43F03F" w14:textId="77777777" w:rsidR="000D776D" w:rsidRPr="00864E79" w:rsidRDefault="000D776D" w:rsidP="000D776D">
            <w:pPr>
              <w:pStyle w:val="Text"/>
            </w:pPr>
            <w:r w:rsidRPr="00864E79">
              <w:t>ikan</w:t>
            </w:r>
            <w:r>
              <w:t>g</w:t>
            </w:r>
          </w:p>
        </w:tc>
        <w:tc>
          <w:tcPr>
            <w:tcW w:w="777" w:type="dxa"/>
            <w:gridSpan w:val="3"/>
            <w:shd w:val="clear" w:color="auto" w:fill="auto"/>
          </w:tcPr>
          <w:p w14:paraId="75645389" w14:textId="77777777" w:rsidR="000D776D" w:rsidRPr="00864E79" w:rsidRDefault="000D776D" w:rsidP="000D776D">
            <w:pPr>
              <w:pStyle w:val="Text"/>
            </w:pPr>
            <w:r w:rsidRPr="00864E79">
              <w:t>ini</w:t>
            </w:r>
          </w:p>
        </w:tc>
        <w:tc>
          <w:tcPr>
            <w:tcW w:w="584" w:type="dxa"/>
            <w:gridSpan w:val="2"/>
            <w:shd w:val="clear" w:color="auto" w:fill="auto"/>
          </w:tcPr>
          <w:p w14:paraId="24E5A6E2" w14:textId="77777777" w:rsidR="000D776D" w:rsidRPr="00864E79" w:rsidRDefault="000D776D" w:rsidP="000D776D">
            <w:pPr>
              <w:pStyle w:val="Text"/>
              <w:rPr>
                <w:rStyle w:val="ChBlueBold"/>
              </w:rPr>
            </w:pPr>
            <w:r w:rsidRPr="00864E79">
              <w:rPr>
                <w:rStyle w:val="ChBlueBold"/>
              </w:rPr>
              <w:t>tiga</w:t>
            </w:r>
          </w:p>
        </w:tc>
        <w:tc>
          <w:tcPr>
            <w:tcW w:w="573" w:type="dxa"/>
            <w:gridSpan w:val="2"/>
            <w:shd w:val="clear" w:color="auto" w:fill="auto"/>
          </w:tcPr>
          <w:p w14:paraId="193FE62C" w14:textId="77777777" w:rsidR="000D776D" w:rsidRPr="00864E79" w:rsidRDefault="000D776D" w:rsidP="000D776D">
            <w:pPr>
              <w:pStyle w:val="Text"/>
              <w:rPr>
                <w:rStyle w:val="ChBlueBold"/>
              </w:rPr>
            </w:pPr>
            <w:r w:rsidRPr="00864E79">
              <w:rPr>
                <w:rStyle w:val="ChBlueBold"/>
              </w:rPr>
              <w:t>ekor</w:t>
            </w:r>
          </w:p>
        </w:tc>
      </w:tr>
      <w:tr w:rsidR="000D776D" w:rsidRPr="00864E79" w14:paraId="5E98F2F3" w14:textId="77777777" w:rsidTr="00AC23C4">
        <w:tc>
          <w:tcPr>
            <w:tcW w:w="709" w:type="dxa"/>
            <w:shd w:val="clear" w:color="auto" w:fill="auto"/>
          </w:tcPr>
          <w:p w14:paraId="6CABC274" w14:textId="77777777" w:rsidR="000D776D" w:rsidRPr="00864E79" w:rsidRDefault="000D776D" w:rsidP="000D776D">
            <w:pPr>
              <w:pStyle w:val="GlossEng2ptafter"/>
            </w:pPr>
          </w:p>
        </w:tc>
        <w:tc>
          <w:tcPr>
            <w:tcW w:w="584" w:type="dxa"/>
            <w:shd w:val="clear" w:color="auto" w:fill="auto"/>
          </w:tcPr>
          <w:p w14:paraId="144FCB56" w14:textId="77777777" w:rsidR="000D776D" w:rsidRPr="0099608C" w:rsidRDefault="000D776D" w:rsidP="000D776D">
            <w:pPr>
              <w:pStyle w:val="GlossEng2ptafter"/>
              <w:rPr>
                <w:rStyle w:val="ChSmallCaps"/>
              </w:rPr>
            </w:pPr>
            <w:r w:rsidRPr="0099608C">
              <w:rPr>
                <w:rStyle w:val="ChSmallCaps"/>
              </w:rPr>
              <w:t>3pl</w:t>
            </w:r>
          </w:p>
        </w:tc>
        <w:tc>
          <w:tcPr>
            <w:tcW w:w="484" w:type="dxa"/>
            <w:gridSpan w:val="2"/>
            <w:shd w:val="clear" w:color="auto" w:fill="auto"/>
          </w:tcPr>
          <w:p w14:paraId="54386AFF" w14:textId="77777777" w:rsidR="000D776D" w:rsidRPr="00864E79" w:rsidRDefault="000D776D" w:rsidP="000D776D">
            <w:pPr>
              <w:pStyle w:val="GlossEng2ptafter"/>
            </w:pPr>
            <w:r w:rsidRPr="00864E79">
              <w:t>two</w:t>
            </w:r>
          </w:p>
        </w:tc>
        <w:tc>
          <w:tcPr>
            <w:tcW w:w="618" w:type="dxa"/>
            <w:gridSpan w:val="2"/>
            <w:shd w:val="clear" w:color="auto" w:fill="auto"/>
          </w:tcPr>
          <w:p w14:paraId="136DA0CA" w14:textId="77777777" w:rsidR="000D776D" w:rsidRPr="00864E79" w:rsidRDefault="000D776D" w:rsidP="000D776D">
            <w:pPr>
              <w:pStyle w:val="GlossEng2ptafter"/>
            </w:pPr>
            <w:r w:rsidRPr="00864E79">
              <w:t>get</w:t>
            </w:r>
          </w:p>
        </w:tc>
        <w:tc>
          <w:tcPr>
            <w:tcW w:w="629" w:type="dxa"/>
            <w:gridSpan w:val="2"/>
            <w:shd w:val="clear" w:color="auto" w:fill="auto"/>
          </w:tcPr>
          <w:p w14:paraId="6FBE2B4A" w14:textId="77777777" w:rsidR="000D776D" w:rsidRPr="00864E79" w:rsidRDefault="000D776D" w:rsidP="000D776D">
            <w:pPr>
              <w:pStyle w:val="GlossEng2ptafter"/>
            </w:pPr>
            <w:r w:rsidRPr="00864E79">
              <w:t>fish</w:t>
            </w:r>
          </w:p>
        </w:tc>
        <w:tc>
          <w:tcPr>
            <w:tcW w:w="777" w:type="dxa"/>
            <w:gridSpan w:val="3"/>
            <w:shd w:val="clear" w:color="auto" w:fill="auto"/>
          </w:tcPr>
          <w:p w14:paraId="6D8FA1C7" w14:textId="77777777" w:rsidR="000D776D" w:rsidRPr="0099608C" w:rsidRDefault="000D776D" w:rsidP="000D776D">
            <w:pPr>
              <w:pStyle w:val="GlossEng2ptafter"/>
              <w:rPr>
                <w:rStyle w:val="ChSmallCaps"/>
              </w:rPr>
            </w:pPr>
            <w:r w:rsidRPr="0099608C">
              <w:rPr>
                <w:rStyle w:val="ChSmallCaps"/>
              </w:rPr>
              <w:t>d.prox</w:t>
            </w:r>
          </w:p>
        </w:tc>
        <w:tc>
          <w:tcPr>
            <w:tcW w:w="584" w:type="dxa"/>
            <w:gridSpan w:val="2"/>
            <w:shd w:val="clear" w:color="auto" w:fill="auto"/>
          </w:tcPr>
          <w:p w14:paraId="3A3E3EB6" w14:textId="77777777" w:rsidR="000D776D" w:rsidRPr="00864E79" w:rsidRDefault="000D776D" w:rsidP="000D776D">
            <w:pPr>
              <w:pStyle w:val="GlossEng2ptafter"/>
            </w:pPr>
            <w:r w:rsidRPr="00864E79">
              <w:t>three</w:t>
            </w:r>
          </w:p>
        </w:tc>
        <w:tc>
          <w:tcPr>
            <w:tcW w:w="573" w:type="dxa"/>
            <w:gridSpan w:val="2"/>
            <w:shd w:val="clear" w:color="auto" w:fill="auto"/>
          </w:tcPr>
          <w:p w14:paraId="00F8A9DB" w14:textId="77777777" w:rsidR="000D776D" w:rsidRPr="00864E79" w:rsidRDefault="000D776D" w:rsidP="000D776D">
            <w:pPr>
              <w:pStyle w:val="GlossEng2ptafter"/>
            </w:pPr>
            <w:r w:rsidRPr="00864E79">
              <w:t>tail</w:t>
            </w:r>
          </w:p>
        </w:tc>
      </w:tr>
      <w:tr w:rsidR="000D776D" w:rsidRPr="00864E79" w14:paraId="4353982E" w14:textId="77777777" w:rsidTr="00AC23C4">
        <w:trPr>
          <w:gridAfter w:val="1"/>
          <w:wAfter w:w="460" w:type="dxa"/>
        </w:trPr>
        <w:tc>
          <w:tcPr>
            <w:tcW w:w="709" w:type="dxa"/>
            <w:shd w:val="clear" w:color="auto" w:fill="auto"/>
          </w:tcPr>
          <w:p w14:paraId="2CAD3D8E" w14:textId="77777777" w:rsidR="000D776D" w:rsidRPr="00864E79" w:rsidRDefault="000D776D" w:rsidP="000D776D">
            <w:pPr>
              <w:pStyle w:val="O0Nwnext"/>
            </w:pPr>
          </w:p>
        </w:tc>
        <w:tc>
          <w:tcPr>
            <w:tcW w:w="618" w:type="dxa"/>
            <w:gridSpan w:val="2"/>
            <w:shd w:val="clear" w:color="auto" w:fill="auto"/>
          </w:tcPr>
          <w:p w14:paraId="0D1F3766" w14:textId="77777777" w:rsidR="000D776D" w:rsidRPr="00864E79" w:rsidRDefault="000D776D" w:rsidP="000D776D">
            <w:pPr>
              <w:pStyle w:val="Text"/>
            </w:pPr>
            <w:r w:rsidRPr="00864E79">
              <w:t>dapat</w:t>
            </w:r>
          </w:p>
        </w:tc>
        <w:tc>
          <w:tcPr>
            <w:tcW w:w="662" w:type="dxa"/>
            <w:gridSpan w:val="2"/>
            <w:shd w:val="clear" w:color="auto" w:fill="auto"/>
          </w:tcPr>
          <w:p w14:paraId="019CEA1F" w14:textId="77777777" w:rsidR="000D776D" w:rsidRPr="00864E79" w:rsidRDefault="000D776D" w:rsidP="000D776D">
            <w:pPr>
              <w:pStyle w:val="Text"/>
              <w:rPr>
                <w:rStyle w:val="ChBlueBold"/>
              </w:rPr>
            </w:pPr>
            <w:r w:rsidRPr="00864E79">
              <w:rPr>
                <w:rStyle w:val="ChBlueBold"/>
              </w:rPr>
              <w:t>ikan</w:t>
            </w:r>
            <w:r>
              <w:rPr>
                <w:rStyle w:val="ChBlueBold"/>
              </w:rPr>
              <w:t>g</w:t>
            </w:r>
          </w:p>
        </w:tc>
        <w:tc>
          <w:tcPr>
            <w:tcW w:w="584" w:type="dxa"/>
            <w:gridSpan w:val="2"/>
            <w:shd w:val="clear" w:color="auto" w:fill="auto"/>
          </w:tcPr>
          <w:p w14:paraId="7BCE6539" w14:textId="77777777" w:rsidR="000D776D" w:rsidRPr="00864E79" w:rsidRDefault="000D776D" w:rsidP="000D776D">
            <w:pPr>
              <w:pStyle w:val="Text"/>
              <w:rPr>
                <w:rStyle w:val="ChBlueBold"/>
              </w:rPr>
            </w:pPr>
            <w:r w:rsidRPr="00864E79">
              <w:rPr>
                <w:rStyle w:val="ChBlueBold"/>
              </w:rPr>
              <w:t>tiga</w:t>
            </w:r>
          </w:p>
        </w:tc>
        <w:tc>
          <w:tcPr>
            <w:tcW w:w="573" w:type="dxa"/>
            <w:gridSpan w:val="2"/>
            <w:shd w:val="clear" w:color="auto" w:fill="auto"/>
          </w:tcPr>
          <w:p w14:paraId="380E443A" w14:textId="77777777" w:rsidR="000D776D" w:rsidRPr="00864E79" w:rsidRDefault="000D776D" w:rsidP="000D776D">
            <w:pPr>
              <w:pStyle w:val="Text"/>
              <w:rPr>
                <w:rStyle w:val="ChBlueBold"/>
              </w:rPr>
            </w:pPr>
            <w:r w:rsidRPr="00864E79">
              <w:rPr>
                <w:rStyle w:val="ChBlueBold"/>
              </w:rPr>
              <w:t>ekor</w:t>
            </w:r>
          </w:p>
        </w:tc>
        <w:tc>
          <w:tcPr>
            <w:tcW w:w="584" w:type="dxa"/>
            <w:shd w:val="clear" w:color="auto" w:fill="auto"/>
          </w:tcPr>
          <w:p w14:paraId="165C4881" w14:textId="77777777" w:rsidR="000D776D" w:rsidRPr="00864E79" w:rsidRDefault="000D776D" w:rsidP="000D776D">
            <w:pPr>
              <w:pStyle w:val="Text"/>
            </w:pPr>
            <w:r w:rsidRPr="00864E79">
              <w:t>dong</w:t>
            </w:r>
          </w:p>
        </w:tc>
        <w:tc>
          <w:tcPr>
            <w:tcW w:w="484" w:type="dxa"/>
            <w:gridSpan w:val="2"/>
            <w:shd w:val="clear" w:color="auto" w:fill="auto"/>
          </w:tcPr>
          <w:p w14:paraId="6D5631C3" w14:textId="77777777" w:rsidR="000D776D" w:rsidRPr="00864E79" w:rsidRDefault="000D776D" w:rsidP="000D776D">
            <w:pPr>
              <w:pStyle w:val="Text"/>
            </w:pPr>
            <w:r w:rsidRPr="00864E79">
              <w:t>dua</w:t>
            </w:r>
          </w:p>
        </w:tc>
        <w:tc>
          <w:tcPr>
            <w:tcW w:w="284" w:type="dxa"/>
            <w:gridSpan w:val="2"/>
            <w:shd w:val="clear" w:color="auto" w:fill="auto"/>
          </w:tcPr>
          <w:p w14:paraId="1EBFE8D3" w14:textId="77777777" w:rsidR="000D776D" w:rsidRPr="00864E79" w:rsidRDefault="000D776D" w:rsidP="000D776D">
            <w:pPr>
              <w:pStyle w:val="Text"/>
            </w:pPr>
            <w:r w:rsidRPr="00864E79">
              <w:t>…</w:t>
            </w:r>
          </w:p>
        </w:tc>
      </w:tr>
      <w:tr w:rsidR="000D776D" w:rsidRPr="00864E79" w14:paraId="1CAD7ADD" w14:textId="77777777" w:rsidTr="00AC23C4">
        <w:trPr>
          <w:gridAfter w:val="1"/>
          <w:wAfter w:w="460" w:type="dxa"/>
        </w:trPr>
        <w:tc>
          <w:tcPr>
            <w:tcW w:w="709" w:type="dxa"/>
            <w:shd w:val="clear" w:color="auto" w:fill="auto"/>
          </w:tcPr>
          <w:p w14:paraId="7901F905" w14:textId="77777777" w:rsidR="000D776D" w:rsidRPr="00864E79" w:rsidRDefault="000D776D" w:rsidP="000D776D">
            <w:pPr>
              <w:pStyle w:val="GlossEng"/>
            </w:pPr>
          </w:p>
        </w:tc>
        <w:tc>
          <w:tcPr>
            <w:tcW w:w="618" w:type="dxa"/>
            <w:gridSpan w:val="2"/>
            <w:shd w:val="clear" w:color="auto" w:fill="auto"/>
          </w:tcPr>
          <w:p w14:paraId="5BBB2CA0" w14:textId="77777777" w:rsidR="000D776D" w:rsidRPr="00864E79" w:rsidRDefault="000D776D" w:rsidP="000D776D">
            <w:pPr>
              <w:pStyle w:val="GlossEng"/>
            </w:pPr>
            <w:r w:rsidRPr="00864E79">
              <w:t>get</w:t>
            </w:r>
          </w:p>
        </w:tc>
        <w:tc>
          <w:tcPr>
            <w:tcW w:w="662" w:type="dxa"/>
            <w:gridSpan w:val="2"/>
            <w:shd w:val="clear" w:color="auto" w:fill="auto"/>
          </w:tcPr>
          <w:p w14:paraId="36ABE10C" w14:textId="77777777" w:rsidR="000D776D" w:rsidRPr="00864E79" w:rsidRDefault="000D776D" w:rsidP="000D776D">
            <w:pPr>
              <w:pStyle w:val="GlossEng"/>
            </w:pPr>
            <w:r w:rsidRPr="00864E79">
              <w:t>fish</w:t>
            </w:r>
          </w:p>
        </w:tc>
        <w:tc>
          <w:tcPr>
            <w:tcW w:w="584" w:type="dxa"/>
            <w:gridSpan w:val="2"/>
            <w:shd w:val="clear" w:color="auto" w:fill="auto"/>
          </w:tcPr>
          <w:p w14:paraId="7AE56AEA" w14:textId="77777777" w:rsidR="000D776D" w:rsidRPr="00864E79" w:rsidRDefault="000D776D" w:rsidP="000D776D">
            <w:pPr>
              <w:pStyle w:val="GlossEng"/>
            </w:pPr>
            <w:r w:rsidRPr="00864E79">
              <w:t>three</w:t>
            </w:r>
          </w:p>
        </w:tc>
        <w:tc>
          <w:tcPr>
            <w:tcW w:w="573" w:type="dxa"/>
            <w:gridSpan w:val="2"/>
            <w:shd w:val="clear" w:color="auto" w:fill="auto"/>
          </w:tcPr>
          <w:p w14:paraId="4E437FE1" w14:textId="77777777" w:rsidR="000D776D" w:rsidRPr="00864E79" w:rsidRDefault="000D776D" w:rsidP="000D776D">
            <w:pPr>
              <w:pStyle w:val="GlossEng"/>
            </w:pPr>
            <w:r w:rsidRPr="00864E79">
              <w:t>tail</w:t>
            </w:r>
          </w:p>
        </w:tc>
        <w:tc>
          <w:tcPr>
            <w:tcW w:w="584" w:type="dxa"/>
            <w:shd w:val="clear" w:color="auto" w:fill="auto"/>
          </w:tcPr>
          <w:p w14:paraId="0E8DB1BC" w14:textId="77777777" w:rsidR="000D776D" w:rsidRPr="0099608C" w:rsidRDefault="000D776D" w:rsidP="000D776D">
            <w:pPr>
              <w:pStyle w:val="GlossEng"/>
              <w:rPr>
                <w:rStyle w:val="ChSmallCaps"/>
              </w:rPr>
            </w:pPr>
            <w:r w:rsidRPr="0099608C">
              <w:rPr>
                <w:rStyle w:val="ChSmallCaps"/>
              </w:rPr>
              <w:t>3pl</w:t>
            </w:r>
          </w:p>
        </w:tc>
        <w:tc>
          <w:tcPr>
            <w:tcW w:w="484" w:type="dxa"/>
            <w:gridSpan w:val="2"/>
            <w:shd w:val="clear" w:color="auto" w:fill="auto"/>
          </w:tcPr>
          <w:p w14:paraId="6CE82859" w14:textId="77777777" w:rsidR="000D776D" w:rsidRPr="00864E79" w:rsidRDefault="000D776D" w:rsidP="000D776D">
            <w:pPr>
              <w:pStyle w:val="GlossEng"/>
            </w:pPr>
            <w:r w:rsidRPr="00864E79">
              <w:t>two</w:t>
            </w:r>
          </w:p>
        </w:tc>
        <w:tc>
          <w:tcPr>
            <w:tcW w:w="284" w:type="dxa"/>
            <w:gridSpan w:val="2"/>
            <w:shd w:val="clear" w:color="auto" w:fill="auto"/>
          </w:tcPr>
          <w:p w14:paraId="2160E13C" w14:textId="77777777" w:rsidR="000D776D" w:rsidRPr="00864E79" w:rsidRDefault="000D776D" w:rsidP="000D776D">
            <w:pPr>
              <w:pStyle w:val="GlossEng"/>
            </w:pPr>
          </w:p>
        </w:tc>
      </w:tr>
    </w:tbl>
    <w:p w14:paraId="464F2F60" w14:textId="21B95F82" w:rsidR="000D776D" w:rsidRPr="007A0BC8" w:rsidRDefault="00B7093A" w:rsidP="000D776D">
      <w:pPr>
        <w:pStyle w:val="FreeTranslEng"/>
      </w:pPr>
      <w:r>
        <w:t>‘</w:t>
      </w:r>
      <w:r w:rsidR="000D776D">
        <w:t>the two of them get these</w:t>
      </w:r>
      <w:r w:rsidR="000D776D" w:rsidRPr="007A0BC8">
        <w:t xml:space="preserve"> fish, </w:t>
      </w:r>
      <w:r w:rsidR="000D776D" w:rsidRPr="00127EFB">
        <w:rPr>
          <w:rStyle w:val="ChBlueBold"/>
        </w:rPr>
        <w:t>three (of them)</w:t>
      </w:r>
      <w:r w:rsidR="000D776D" w:rsidRPr="007A0BC8">
        <w:t xml:space="preserve">, having gotten </w:t>
      </w:r>
      <w:r w:rsidR="000D776D" w:rsidRPr="007A0BC8">
        <w:rPr>
          <w:rStyle w:val="ChBlueBold"/>
        </w:rPr>
        <w:t>three fish</w:t>
      </w:r>
      <w:r w:rsidR="000D776D">
        <w:t>, the two of them</w:t>
      </w:r>
      <w:r w:rsidR="000D776D" w:rsidRPr="007A0BC8">
        <w:t xml:space="preserve"> …</w:t>
      </w:r>
      <w:r>
        <w:t>’</w:t>
      </w:r>
      <w:r w:rsidR="000D776D" w:rsidRPr="007A0BC8">
        <w:t xml:space="preserve"> (Lit. </w:t>
      </w:r>
      <w:r>
        <w:t>‘</w:t>
      </w:r>
      <w:r w:rsidR="000D776D" w:rsidRPr="007A0BC8">
        <w:rPr>
          <w:rStyle w:val="ChBlueBold"/>
        </w:rPr>
        <w:t>three tails</w:t>
      </w:r>
      <w:r>
        <w:t>’</w:t>
      </w:r>
      <w:r w:rsidR="000D776D" w:rsidRPr="007A0BC8">
        <w:t xml:space="preserve">) </w:t>
      </w:r>
      <w:r w:rsidR="000D776D" w:rsidRPr="007A0BC8">
        <w:rPr>
          <w:rStyle w:val="ExampleSource"/>
        </w:rPr>
        <w:t>[081109-011-JR.0003]</w:t>
      </w:r>
    </w:p>
    <w:p w14:paraId="35345443" w14:textId="32B60707" w:rsidR="00B26523" w:rsidRDefault="00B26523" w:rsidP="00DE05CA">
      <w:pPr>
        <w:pStyle w:val="Body0000after"/>
        <w:rPr>
          <w:lang w:eastAsia="en-US"/>
        </w:rPr>
      </w:pPr>
      <w:r>
        <w:t xml:space="preserve">As a classifying noun, </w:t>
      </w:r>
      <w:r w:rsidRPr="00127EFB">
        <w:rPr>
          <w:rStyle w:val="ChItalBold"/>
        </w:rPr>
        <w:t>ekor</w:t>
      </w:r>
      <w:r>
        <w:t xml:space="preserve"> </w:t>
      </w:r>
      <w:r w:rsidR="00B7093A">
        <w:t>‘</w:t>
      </w:r>
      <w:r>
        <w:t>tail</w:t>
      </w:r>
      <w:r w:rsidR="00B7093A">
        <w:t>’</w:t>
      </w:r>
      <w:r>
        <w:t xml:space="preserve"> does not refer to the entities themselves being counted but rather to their form, as is rather common in Malay and other Austronesian varieties</w:t>
      </w:r>
      <w:r w:rsidR="00FB551D">
        <w:t xml:space="preserve">; </w:t>
      </w:r>
      <w:r>
        <w:t xml:space="preserve">see for instance Ambon Malay </w:t>
      </w:r>
      <w:r w:rsidR="00BA6215">
        <w:rPr>
          <w:rStyle w:val="Citation"/>
        </w:rPr>
        <w:fldChar w:fldCharType="begin"/>
      </w:r>
      <w:r w:rsidR="0092451D">
        <w:rPr>
          <w:rStyle w:val="Citation"/>
        </w:rPr>
        <w:instrText>ADDIN CITAVI.PLACEHOLDER a6cf998a-5ccc-48bc-9a3a-dd8000040c87 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h2YW4gTWluZGUgMTk5NzogMTU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E1Myk8L1RleHQ+DQogICAgPC9UZXh0VW5pdD4NCiAgPC9UZXh0VW5pdHM+DQo8L1BsYWNlaG9sZGVyPg==</w:instrText>
      </w:r>
      <w:r w:rsidR="00BA6215">
        <w:rPr>
          <w:rStyle w:val="Citation"/>
        </w:rPr>
        <w:fldChar w:fldCharType="separate"/>
      </w:r>
      <w:bookmarkStart w:id="2139" w:name="_CTVP001a6cf998a5ccc48bc9a3add8000040c87"/>
      <w:r w:rsidR="0092006B">
        <w:rPr>
          <w:rStyle w:val="Citation"/>
        </w:rPr>
        <w:t>(van Minde 1997: 153)</w:t>
      </w:r>
      <w:bookmarkEnd w:id="2139"/>
      <w:r w:rsidR="00BA6215">
        <w:rPr>
          <w:rStyle w:val="Citation"/>
        </w:rPr>
        <w:fldChar w:fldCharType="end"/>
      </w:r>
      <w:r>
        <w:t xml:space="preserve">, Ternate Malay </w:t>
      </w:r>
      <w:r w:rsidR="00BA6215">
        <w:rPr>
          <w:rStyle w:val="Citation"/>
        </w:rPr>
        <w:fldChar w:fldCharType="begin"/>
      </w:r>
      <w:r w:rsidR="003A5B20">
        <w:rPr>
          <w:rStyle w:val="Citation"/>
        </w:rPr>
        <w:instrText>ADDIN CITAVI.PLACEHOLDER 68c5d47b-d3e8-4687-a436-f829aedd4739 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RhbWFodXB1dHR5IDE5OTQ6IDYyKTwvVGV4dD4NCiAgICA8L1RleHRVbml0Pg0KICA8L1RleHRVbml0cz4NCjwvUGxhY2Vob2xkZXI+</w:instrText>
      </w:r>
      <w:r w:rsidR="00BA6215">
        <w:rPr>
          <w:rStyle w:val="Citation"/>
        </w:rPr>
        <w:fldChar w:fldCharType="separate"/>
      </w:r>
      <w:bookmarkStart w:id="2140" w:name="_CTVP00168c5d47bd3e84687a436f829aedd4739"/>
      <w:r w:rsidR="0092006B">
        <w:rPr>
          <w:rStyle w:val="Citation"/>
        </w:rPr>
        <w:t>(Litamahuputty 1994: 62)</w:t>
      </w:r>
      <w:bookmarkEnd w:id="2140"/>
      <w:r w:rsidR="00BA6215">
        <w:rPr>
          <w:rStyle w:val="Citation"/>
        </w:rPr>
        <w:fldChar w:fldCharType="end"/>
      </w:r>
      <w:r>
        <w:t xml:space="preserve">, Tetun </w:t>
      </w:r>
      <w:r w:rsidR="00BA6215">
        <w:rPr>
          <w:rStyle w:val="Citation"/>
        </w:rPr>
        <w:fldChar w:fldCharType="begin"/>
      </w:r>
      <w:r w:rsidR="0092451D">
        <w:rPr>
          <w:rStyle w:val="Citation"/>
        </w:rPr>
        <w:instrText>ADDIN CITAVI.PLACEHOLDER de838cef-a6b8-4ef8-823d-bd31e919b0f4 PFBsYWNlaG9sZGVyPg0KICA8QWRkSW5WZXJzaW9uPjUuMi4wLjg8L0FkZEluVmVyc2lvbj4NCiAgPElkPmRlODM4Y2VmLWE2YjgtNGVmOC04MjNkLWJkMzFlOTE5YjBmNDwvSWQ+DQogIDxFbnRyaWVzPg0KICAgIDxFbnRyeT4NCiAgICAgIDxJZD4zMDE2ODJkMy01YjQzLTQ2NmUtYjllZS04Y2IzM2QxZWU2N2U8L0lkPg0KICAgICAgPFJlZmVyZW5jZUlkPjg4NTQ0Y2M1LTc3ZTEtNDY5Mi1hZDIwLWVhNmVmYzg1NzA1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4gS2xpbmtlbiAxOTk5KTwvVGV4dD4NCiAgICA8L1RleHRVbml0Pg0KICA8L1RleHRVbml0cz4NCjwvUGxhY2Vob2xkZXI+</w:instrText>
      </w:r>
      <w:r w:rsidR="00BA6215">
        <w:rPr>
          <w:rStyle w:val="Citation"/>
        </w:rPr>
        <w:fldChar w:fldCharType="separate"/>
      </w:r>
      <w:bookmarkStart w:id="2141" w:name="_CTVP001de838cefa6b84ef8823dbd31e919b0f4"/>
      <w:r w:rsidR="0092006B">
        <w:rPr>
          <w:rStyle w:val="Citation"/>
        </w:rPr>
        <w:t>(van Klinken 1999)</w:t>
      </w:r>
      <w:bookmarkEnd w:id="2141"/>
      <w:r w:rsidR="00BA6215">
        <w:rPr>
          <w:rStyle w:val="Citation"/>
        </w:rPr>
        <w:fldChar w:fldCharType="end"/>
      </w:r>
      <w:r w:rsidRPr="00D75ADC">
        <w:t xml:space="preserve">, </w:t>
      </w:r>
      <w:r>
        <w:t xml:space="preserve">or Standard Malay </w:t>
      </w:r>
      <w:r w:rsidR="00FB551D" w:rsidRPr="00FB551D">
        <w:rPr>
          <w:rStyle w:val="Citation"/>
        </w:rPr>
        <w:fldChar w:fldCharType="begin"/>
      </w:r>
      <w:r w:rsidR="00FB551D" w:rsidRPr="00FB551D">
        <w:rPr>
          <w:rStyle w:val="Citation"/>
        </w:rPr>
        <w:instrText>ADDIN CITAVI.PLACEHOLDER 6046079e-7d26-496b-9ab3-14d0a2930780 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bnR6IDIwMDI6IDMyMeKAkzMyMyk8L1RleHQ+DQogICAgPC9UZXh0VW5pdD4NCiAgPC9UZXh0VW5pdHM+DQo8L1BsYWNlaG9sZGVyPg==</w:instrText>
      </w:r>
      <w:r w:rsidR="00FB551D" w:rsidRPr="00FB551D">
        <w:rPr>
          <w:rStyle w:val="Citation"/>
        </w:rPr>
        <w:fldChar w:fldCharType="separate"/>
      </w:r>
      <w:bookmarkStart w:id="2142" w:name="_CTVP0016046079e7d26496b9ab314d0a2930780"/>
      <w:r w:rsidR="0092006B">
        <w:rPr>
          <w:rStyle w:val="Citation"/>
        </w:rPr>
        <w:t>(Mintz 2002: 321–323)</w:t>
      </w:r>
      <w:bookmarkEnd w:id="2142"/>
      <w:r w:rsidR="00FB551D" w:rsidRPr="00FB551D">
        <w:rPr>
          <w:rStyle w:val="Citation"/>
        </w:rPr>
        <w:fldChar w:fldCharType="end"/>
      </w:r>
      <w:r w:rsidR="00DE05CA">
        <w:t>.</w:t>
      </w:r>
    </w:p>
    <w:p w14:paraId="66D94D77" w14:textId="5EAB4131" w:rsidR="000D776D" w:rsidRPr="007A0BC8" w:rsidRDefault="000D776D" w:rsidP="00B26523">
      <w:pPr>
        <w:pStyle w:val="Body0505after"/>
        <w:rPr>
          <w:lang w:eastAsia="en-US"/>
        </w:rPr>
      </w:pPr>
      <w:r>
        <w:rPr>
          <w:lang w:eastAsia="en-US"/>
        </w:rPr>
        <w:t xml:space="preserve">Enumeration of </w:t>
      </w:r>
      <w:r w:rsidRPr="007A0BC8">
        <w:rPr>
          <w:lang w:eastAsia="en-US"/>
        </w:rPr>
        <w:t>people and objects</w:t>
      </w:r>
      <w:r>
        <w:rPr>
          <w:lang w:eastAsia="en-US"/>
        </w:rPr>
        <w:t>, by contrast,</w:t>
      </w:r>
      <w:r w:rsidRPr="007A0BC8">
        <w:rPr>
          <w:lang w:eastAsia="en-US"/>
        </w:rPr>
        <w:t xml:space="preserve"> is done without a </w:t>
      </w:r>
      <w:r w:rsidR="00495275">
        <w:rPr>
          <w:lang w:eastAsia="en-US"/>
        </w:rPr>
        <w:t>classifier</w:t>
      </w:r>
      <w:r w:rsidRPr="007A0BC8">
        <w:rPr>
          <w:lang w:eastAsia="en-US"/>
        </w:rPr>
        <w:t xml:space="preserve"> as </w:t>
      </w:r>
      <w:r w:rsidR="00495275">
        <w:rPr>
          <w:lang w:eastAsia="en-US"/>
        </w:rPr>
        <w:t xml:space="preserve">illustrated </w:t>
      </w:r>
      <w:r w:rsidRPr="007A0BC8">
        <w:rPr>
          <w:lang w:eastAsia="en-US"/>
        </w:rPr>
        <w:t xml:space="preserve">in </w:t>
      </w:r>
      <w:r>
        <w:fldChar w:fldCharType="begin"/>
      </w:r>
      <w:r>
        <w:instrText xml:space="preserve"> REF _Ref339637339 \h </w:instrText>
      </w:r>
      <w:r>
        <w:fldChar w:fldCharType="separate"/>
      </w:r>
      <w:r w:rsidR="00154D81" w:rsidRPr="00864E79">
        <w:t>(</w:t>
      </w:r>
      <w:r w:rsidR="00154D81">
        <w:rPr>
          <w:noProof/>
        </w:rPr>
        <w:t>92</w:t>
      </w:r>
      <w:r w:rsidR="00154D81" w:rsidRPr="00864E79">
        <w:t>)</w:t>
      </w:r>
      <w:r>
        <w:fldChar w:fldCharType="end"/>
      </w:r>
      <w:r w:rsidRPr="007A0BC8">
        <w:t xml:space="preserve"> </w:t>
      </w:r>
      <w:r>
        <w:t xml:space="preserve">and </w:t>
      </w:r>
      <w:r>
        <w:fldChar w:fldCharType="begin"/>
      </w:r>
      <w:r>
        <w:instrText xml:space="preserve"> REF _Ref339637340 \h </w:instrText>
      </w:r>
      <w:r>
        <w:fldChar w:fldCharType="separate"/>
      </w:r>
      <w:r w:rsidR="00154D81" w:rsidRPr="00864E79">
        <w:t>(</w:t>
      </w:r>
      <w:r w:rsidR="00154D81">
        <w:rPr>
          <w:noProof/>
        </w:rPr>
        <w:t>93</w:t>
      </w:r>
      <w:r w:rsidR="00154D81" w:rsidRPr="00864E79">
        <w:t>)</w:t>
      </w:r>
      <w:r>
        <w:fldChar w:fldCharType="end"/>
      </w:r>
      <w:r w:rsidRPr="007A0BC8">
        <w:t>, respectively</w:t>
      </w:r>
      <w:r w:rsidRPr="007A0BC8">
        <w:rPr>
          <w:lang w:eastAsia="en-US"/>
        </w:rPr>
        <w:t>.</w:t>
      </w:r>
    </w:p>
    <w:p w14:paraId="397DB508" w14:textId="77777777" w:rsidR="000D776D" w:rsidRDefault="000D776D" w:rsidP="000D776D">
      <w:pPr>
        <w:pStyle w:val="ExampleTitle"/>
      </w:pPr>
      <w:r>
        <w:t>Enumeration of people and objects</w:t>
      </w:r>
    </w:p>
    <w:tbl>
      <w:tblPr>
        <w:tblW w:w="0" w:type="auto"/>
        <w:tblCellMar>
          <w:left w:w="42" w:type="dxa"/>
          <w:right w:w="42" w:type="dxa"/>
        </w:tblCellMar>
        <w:tblLook w:val="01E0" w:firstRow="1" w:lastRow="1" w:firstColumn="1" w:lastColumn="1" w:noHBand="0" w:noVBand="0"/>
      </w:tblPr>
      <w:tblGrid>
        <w:gridCol w:w="709"/>
        <w:gridCol w:w="484"/>
        <w:gridCol w:w="540"/>
        <w:gridCol w:w="718"/>
        <w:gridCol w:w="584"/>
      </w:tblGrid>
      <w:tr w:rsidR="000D776D" w:rsidRPr="0089146D" w14:paraId="3806ECBA" w14:textId="77777777" w:rsidTr="00AC23C4">
        <w:tc>
          <w:tcPr>
            <w:tcW w:w="709" w:type="dxa"/>
            <w:shd w:val="clear" w:color="auto" w:fill="auto"/>
          </w:tcPr>
          <w:p w14:paraId="2696D5D7" w14:textId="77777777" w:rsidR="000D776D" w:rsidRPr="00864E79" w:rsidRDefault="000D776D" w:rsidP="000D776D">
            <w:pPr>
              <w:pStyle w:val="Text"/>
            </w:pPr>
            <w:bookmarkStart w:id="2143" w:name="_Ref318388183"/>
            <w:bookmarkStart w:id="2144" w:name="_Ref339637339"/>
            <w:r w:rsidRPr="00864E79">
              <w:t>(</w:t>
            </w:r>
            <w:fldSimple w:instr=" SEQ ( \* ARABIC \s 1 ">
              <w:r w:rsidR="00154D81">
                <w:rPr>
                  <w:noProof/>
                </w:rPr>
                <w:t>92</w:t>
              </w:r>
            </w:fldSimple>
            <w:bookmarkEnd w:id="2143"/>
            <w:r w:rsidRPr="00864E79">
              <w:t>)</w:t>
            </w:r>
            <w:bookmarkEnd w:id="2144"/>
          </w:p>
        </w:tc>
        <w:tc>
          <w:tcPr>
            <w:tcW w:w="484" w:type="dxa"/>
            <w:shd w:val="clear" w:color="auto" w:fill="auto"/>
          </w:tcPr>
          <w:p w14:paraId="03965C18" w14:textId="77777777" w:rsidR="000D776D" w:rsidRPr="00864E79" w:rsidRDefault="000D776D" w:rsidP="000D776D">
            <w:pPr>
              <w:pStyle w:val="Text"/>
            </w:pPr>
            <w:r w:rsidRPr="00864E79">
              <w:t>jadi</w:t>
            </w:r>
          </w:p>
        </w:tc>
        <w:tc>
          <w:tcPr>
            <w:tcW w:w="540" w:type="dxa"/>
            <w:shd w:val="clear" w:color="auto" w:fill="auto"/>
          </w:tcPr>
          <w:p w14:paraId="3A57C708" w14:textId="77777777" w:rsidR="000D776D" w:rsidRPr="00864E79" w:rsidRDefault="000D776D" w:rsidP="000D776D">
            <w:pPr>
              <w:pStyle w:val="Text"/>
            </w:pPr>
            <w:r w:rsidRPr="00864E79">
              <w:t>saya</w:t>
            </w:r>
          </w:p>
        </w:tc>
        <w:tc>
          <w:tcPr>
            <w:tcW w:w="718" w:type="dxa"/>
            <w:shd w:val="clear" w:color="auto" w:fill="auto"/>
          </w:tcPr>
          <w:p w14:paraId="547B4E3A" w14:textId="77777777" w:rsidR="000D776D" w:rsidRPr="00864E79" w:rsidRDefault="000D776D" w:rsidP="000D776D">
            <w:pPr>
              <w:pStyle w:val="Text"/>
              <w:rPr>
                <w:rStyle w:val="ChBlueBold"/>
              </w:rPr>
            </w:pPr>
            <w:r w:rsidRPr="00864E79">
              <w:rPr>
                <w:rStyle w:val="ChBlueBold"/>
              </w:rPr>
              <w:t>empat</w:t>
            </w:r>
          </w:p>
        </w:tc>
        <w:tc>
          <w:tcPr>
            <w:tcW w:w="584" w:type="dxa"/>
            <w:shd w:val="clear" w:color="auto" w:fill="auto"/>
          </w:tcPr>
          <w:p w14:paraId="1974FC7C" w14:textId="77777777" w:rsidR="000D776D" w:rsidRPr="00864E79" w:rsidRDefault="000D776D" w:rsidP="000D776D">
            <w:pPr>
              <w:pStyle w:val="Text"/>
              <w:rPr>
                <w:rStyle w:val="ChBlueBold"/>
              </w:rPr>
            </w:pPr>
            <w:r>
              <w:rPr>
                <w:rStyle w:val="ChBlueBold"/>
              </w:rPr>
              <w:t>ana</w:t>
            </w:r>
          </w:p>
        </w:tc>
      </w:tr>
      <w:tr w:rsidR="000D776D" w:rsidRPr="00864E79" w14:paraId="2DF71B39" w14:textId="77777777" w:rsidTr="00AC23C4">
        <w:tc>
          <w:tcPr>
            <w:tcW w:w="709" w:type="dxa"/>
            <w:shd w:val="clear" w:color="auto" w:fill="auto"/>
          </w:tcPr>
          <w:p w14:paraId="7CB46093" w14:textId="77777777" w:rsidR="000D776D" w:rsidRPr="00864E79" w:rsidRDefault="000D776D" w:rsidP="000D776D">
            <w:pPr>
              <w:pStyle w:val="GlossEng"/>
            </w:pPr>
          </w:p>
        </w:tc>
        <w:tc>
          <w:tcPr>
            <w:tcW w:w="484" w:type="dxa"/>
            <w:shd w:val="clear" w:color="auto" w:fill="auto"/>
          </w:tcPr>
          <w:p w14:paraId="2EE9F2C5" w14:textId="77777777" w:rsidR="000D776D" w:rsidRPr="00864E79" w:rsidRDefault="000D776D" w:rsidP="000D776D">
            <w:pPr>
              <w:pStyle w:val="GlossEng"/>
            </w:pPr>
            <w:r w:rsidRPr="00864E79">
              <w:t>so</w:t>
            </w:r>
          </w:p>
        </w:tc>
        <w:tc>
          <w:tcPr>
            <w:tcW w:w="540" w:type="dxa"/>
            <w:shd w:val="clear" w:color="auto" w:fill="auto"/>
          </w:tcPr>
          <w:p w14:paraId="601343B6" w14:textId="77777777" w:rsidR="000D776D" w:rsidRPr="0099608C" w:rsidRDefault="000D776D" w:rsidP="000D776D">
            <w:pPr>
              <w:pStyle w:val="GlossEng"/>
              <w:rPr>
                <w:rStyle w:val="ChSmallCaps"/>
              </w:rPr>
            </w:pPr>
            <w:r w:rsidRPr="0099608C">
              <w:rPr>
                <w:rStyle w:val="ChSmallCaps"/>
              </w:rPr>
              <w:t>1sg</w:t>
            </w:r>
          </w:p>
        </w:tc>
        <w:tc>
          <w:tcPr>
            <w:tcW w:w="718" w:type="dxa"/>
            <w:shd w:val="clear" w:color="auto" w:fill="auto"/>
          </w:tcPr>
          <w:p w14:paraId="5E197648" w14:textId="77777777" w:rsidR="000D776D" w:rsidRPr="00864E79" w:rsidRDefault="000D776D" w:rsidP="000D776D">
            <w:pPr>
              <w:pStyle w:val="GlossEng"/>
            </w:pPr>
            <w:r w:rsidRPr="00864E79">
              <w:t>four</w:t>
            </w:r>
          </w:p>
        </w:tc>
        <w:tc>
          <w:tcPr>
            <w:tcW w:w="584" w:type="dxa"/>
            <w:shd w:val="clear" w:color="auto" w:fill="auto"/>
          </w:tcPr>
          <w:p w14:paraId="11DB87D8" w14:textId="77777777" w:rsidR="000D776D" w:rsidRPr="00864E79" w:rsidRDefault="000D776D" w:rsidP="000D776D">
            <w:pPr>
              <w:pStyle w:val="GlossEng"/>
            </w:pPr>
            <w:r w:rsidRPr="00864E79">
              <w:t>child</w:t>
            </w:r>
          </w:p>
        </w:tc>
      </w:tr>
    </w:tbl>
    <w:p w14:paraId="7BDC248F" w14:textId="7168CBCC" w:rsidR="000D776D" w:rsidRPr="001B3351" w:rsidRDefault="00B7093A" w:rsidP="000D776D">
      <w:pPr>
        <w:pStyle w:val="FreeTranslEng"/>
      </w:pPr>
      <w:r>
        <w:t>‘</w:t>
      </w:r>
      <w:r w:rsidR="000D776D">
        <w:t>so</w:t>
      </w:r>
      <w:r w:rsidR="000D776D" w:rsidRPr="007A0BC8">
        <w:t xml:space="preserve"> I (have) </w:t>
      </w:r>
      <w:r w:rsidR="000D776D" w:rsidRPr="00516306">
        <w:rPr>
          <w:rStyle w:val="ChBlueBold"/>
        </w:rPr>
        <w:t>four children</w:t>
      </w:r>
      <w:r>
        <w:t>’</w:t>
      </w:r>
      <w:r w:rsidR="000D776D" w:rsidRPr="007A0BC8">
        <w:t xml:space="preserve"> </w:t>
      </w:r>
      <w:r w:rsidR="000D776D" w:rsidRPr="007A0BC8">
        <w:rPr>
          <w:rStyle w:val="ExampleSource"/>
        </w:rPr>
        <w:t>[081006-024-CvEx.0002]</w:t>
      </w:r>
    </w:p>
    <w:tbl>
      <w:tblPr>
        <w:tblW w:w="5772" w:type="dxa"/>
        <w:tblCellMar>
          <w:left w:w="42" w:type="dxa"/>
          <w:right w:w="42" w:type="dxa"/>
        </w:tblCellMar>
        <w:tblLook w:val="01E0" w:firstRow="1" w:lastRow="1" w:firstColumn="1" w:lastColumn="1" w:noHBand="0" w:noVBand="0"/>
      </w:tblPr>
      <w:tblGrid>
        <w:gridCol w:w="709"/>
        <w:gridCol w:w="651"/>
        <w:gridCol w:w="67"/>
        <w:gridCol w:w="595"/>
        <w:gridCol w:w="67"/>
        <w:gridCol w:w="639"/>
        <w:gridCol w:w="129"/>
        <w:gridCol w:w="533"/>
        <w:gridCol w:w="262"/>
        <w:gridCol w:w="600"/>
        <w:gridCol w:w="40"/>
        <w:gridCol w:w="666"/>
        <w:gridCol w:w="52"/>
        <w:gridCol w:w="762"/>
      </w:tblGrid>
      <w:tr w:rsidR="00DE05CA" w:rsidRPr="00864E79" w14:paraId="4B2B698E" w14:textId="77777777" w:rsidTr="00DE05CA">
        <w:tc>
          <w:tcPr>
            <w:tcW w:w="709" w:type="dxa"/>
            <w:shd w:val="clear" w:color="auto" w:fill="auto"/>
          </w:tcPr>
          <w:p w14:paraId="47736D65" w14:textId="77777777" w:rsidR="00DE05CA" w:rsidRPr="00864E79" w:rsidRDefault="00DE05CA" w:rsidP="000D776D">
            <w:pPr>
              <w:pStyle w:val="Text"/>
            </w:pPr>
            <w:bookmarkStart w:id="2145" w:name="_Ref318829560"/>
            <w:bookmarkStart w:id="2146" w:name="_Ref339637340"/>
            <w:r w:rsidRPr="00864E79">
              <w:t>(</w:t>
            </w:r>
            <w:fldSimple w:instr=" SEQ ( \* ARABIC \s 1 ">
              <w:r w:rsidR="00154D81">
                <w:rPr>
                  <w:noProof/>
                </w:rPr>
                <w:t>93</w:t>
              </w:r>
            </w:fldSimple>
            <w:bookmarkEnd w:id="2145"/>
            <w:r w:rsidRPr="00864E79">
              <w:t>)</w:t>
            </w:r>
            <w:bookmarkEnd w:id="2146"/>
          </w:p>
        </w:tc>
        <w:tc>
          <w:tcPr>
            <w:tcW w:w="718" w:type="dxa"/>
            <w:gridSpan w:val="2"/>
            <w:shd w:val="clear" w:color="auto" w:fill="auto"/>
          </w:tcPr>
          <w:p w14:paraId="428AB486" w14:textId="77777777" w:rsidR="00DE05CA" w:rsidRPr="00864E79" w:rsidRDefault="00DE05CA" w:rsidP="000D776D">
            <w:pPr>
              <w:pStyle w:val="Text"/>
            </w:pPr>
            <w:r w:rsidRPr="00864E79">
              <w:t>orang</w:t>
            </w:r>
          </w:p>
        </w:tc>
        <w:tc>
          <w:tcPr>
            <w:tcW w:w="662" w:type="dxa"/>
            <w:gridSpan w:val="2"/>
            <w:shd w:val="clear" w:color="auto" w:fill="auto"/>
          </w:tcPr>
          <w:p w14:paraId="5E3C49FA" w14:textId="77777777" w:rsidR="00DE05CA" w:rsidRPr="00864E79" w:rsidRDefault="00DE05CA" w:rsidP="000D776D">
            <w:pPr>
              <w:pStyle w:val="Text"/>
            </w:pPr>
            <w:r w:rsidRPr="00864E79">
              <w:t>Sarmi</w:t>
            </w:r>
          </w:p>
        </w:tc>
        <w:tc>
          <w:tcPr>
            <w:tcW w:w="768" w:type="dxa"/>
            <w:gridSpan w:val="2"/>
            <w:shd w:val="clear" w:color="auto" w:fill="auto"/>
          </w:tcPr>
          <w:p w14:paraId="49EED8BB" w14:textId="77777777" w:rsidR="00DE05CA" w:rsidRPr="00864E79" w:rsidRDefault="00DE05CA" w:rsidP="000D776D">
            <w:pPr>
              <w:pStyle w:val="Text"/>
            </w:pPr>
            <w:r w:rsidRPr="00864E79">
              <w:t>harus</w:t>
            </w:r>
          </w:p>
        </w:tc>
        <w:tc>
          <w:tcPr>
            <w:tcW w:w="795" w:type="dxa"/>
            <w:gridSpan w:val="2"/>
            <w:shd w:val="clear" w:color="auto" w:fill="auto"/>
          </w:tcPr>
          <w:p w14:paraId="6AFD60C3" w14:textId="77777777" w:rsidR="00DE05CA" w:rsidRPr="00864E79" w:rsidRDefault="00DE05CA" w:rsidP="000D776D">
            <w:pPr>
              <w:pStyle w:val="Text"/>
            </w:pPr>
            <w:r w:rsidRPr="00864E79">
              <w:t>siap</w:t>
            </w:r>
          </w:p>
        </w:tc>
        <w:tc>
          <w:tcPr>
            <w:tcW w:w="640" w:type="dxa"/>
            <w:gridSpan w:val="2"/>
            <w:shd w:val="clear" w:color="auto" w:fill="auto"/>
          </w:tcPr>
          <w:p w14:paraId="15760916" w14:textId="77777777" w:rsidR="00DE05CA" w:rsidRPr="00864E79" w:rsidRDefault="00DE05CA" w:rsidP="000D776D">
            <w:pPr>
              <w:pStyle w:val="Text"/>
            </w:pPr>
            <w:r w:rsidRPr="00864E79">
              <w:t>untuk</w:t>
            </w:r>
          </w:p>
        </w:tc>
        <w:tc>
          <w:tcPr>
            <w:tcW w:w="718" w:type="dxa"/>
            <w:gridSpan w:val="2"/>
            <w:shd w:val="clear" w:color="auto" w:fill="auto"/>
          </w:tcPr>
          <w:p w14:paraId="6C47485D" w14:textId="77777777" w:rsidR="00DE05CA" w:rsidRPr="00864E79" w:rsidRDefault="00DE05CA" w:rsidP="000D776D">
            <w:pPr>
              <w:pStyle w:val="Text"/>
            </w:pPr>
            <w:r w:rsidRPr="00864E79">
              <w:t>orang</w:t>
            </w:r>
          </w:p>
        </w:tc>
        <w:tc>
          <w:tcPr>
            <w:tcW w:w="762" w:type="dxa"/>
            <w:shd w:val="clear" w:color="auto" w:fill="auto"/>
          </w:tcPr>
          <w:p w14:paraId="05AFFA8B" w14:textId="77777777" w:rsidR="00DE05CA" w:rsidRPr="00864E79" w:rsidRDefault="00DE05CA" w:rsidP="000D776D">
            <w:pPr>
              <w:pStyle w:val="Text"/>
            </w:pPr>
            <w:r w:rsidRPr="00864E79">
              <w:t>Sorong</w:t>
            </w:r>
          </w:p>
        </w:tc>
      </w:tr>
      <w:tr w:rsidR="00DE05CA" w:rsidRPr="00864E79" w14:paraId="1FAF2E73" w14:textId="77777777" w:rsidTr="00DE05CA">
        <w:tc>
          <w:tcPr>
            <w:tcW w:w="709" w:type="dxa"/>
            <w:shd w:val="clear" w:color="auto" w:fill="auto"/>
          </w:tcPr>
          <w:p w14:paraId="5B7D5C3A" w14:textId="77777777" w:rsidR="00DE05CA" w:rsidRPr="00864E79" w:rsidRDefault="00DE05CA" w:rsidP="000D776D">
            <w:pPr>
              <w:pStyle w:val="GlossEng2ptafter"/>
            </w:pPr>
          </w:p>
        </w:tc>
        <w:tc>
          <w:tcPr>
            <w:tcW w:w="718" w:type="dxa"/>
            <w:gridSpan w:val="2"/>
            <w:shd w:val="clear" w:color="auto" w:fill="auto"/>
          </w:tcPr>
          <w:p w14:paraId="2E8CAFA4" w14:textId="77777777" w:rsidR="00DE05CA" w:rsidRPr="00864E79" w:rsidRDefault="00DE05CA" w:rsidP="000D776D">
            <w:pPr>
              <w:pStyle w:val="GlossEng2ptafter"/>
            </w:pPr>
            <w:r w:rsidRPr="00864E79">
              <w:t>person</w:t>
            </w:r>
          </w:p>
        </w:tc>
        <w:tc>
          <w:tcPr>
            <w:tcW w:w="662" w:type="dxa"/>
            <w:gridSpan w:val="2"/>
            <w:shd w:val="clear" w:color="auto" w:fill="auto"/>
          </w:tcPr>
          <w:p w14:paraId="663AEEBB" w14:textId="77777777" w:rsidR="00DE05CA" w:rsidRPr="00864E79" w:rsidRDefault="00DE05CA" w:rsidP="000D776D">
            <w:pPr>
              <w:pStyle w:val="GlossEng2ptafter"/>
            </w:pPr>
            <w:r w:rsidRPr="00864E79">
              <w:t>Sarmi</w:t>
            </w:r>
          </w:p>
        </w:tc>
        <w:tc>
          <w:tcPr>
            <w:tcW w:w="768" w:type="dxa"/>
            <w:gridSpan w:val="2"/>
            <w:shd w:val="clear" w:color="auto" w:fill="auto"/>
          </w:tcPr>
          <w:p w14:paraId="7DE5790F" w14:textId="77777777" w:rsidR="00DE05CA" w:rsidRPr="00864E79" w:rsidRDefault="00DE05CA" w:rsidP="000D776D">
            <w:pPr>
              <w:pStyle w:val="GlossEng2ptafter"/>
            </w:pPr>
            <w:r w:rsidRPr="00864E79">
              <w:t>have.to</w:t>
            </w:r>
          </w:p>
        </w:tc>
        <w:tc>
          <w:tcPr>
            <w:tcW w:w="795" w:type="dxa"/>
            <w:gridSpan w:val="2"/>
            <w:shd w:val="clear" w:color="auto" w:fill="auto"/>
          </w:tcPr>
          <w:p w14:paraId="676241B0" w14:textId="77777777" w:rsidR="00DE05CA" w:rsidRPr="00864E79" w:rsidRDefault="00DE05CA" w:rsidP="000D776D">
            <w:pPr>
              <w:pStyle w:val="GlossEng2ptafter"/>
            </w:pPr>
            <w:r w:rsidRPr="00864E79">
              <w:t>provide</w:t>
            </w:r>
          </w:p>
        </w:tc>
        <w:tc>
          <w:tcPr>
            <w:tcW w:w="640" w:type="dxa"/>
            <w:gridSpan w:val="2"/>
            <w:shd w:val="clear" w:color="auto" w:fill="auto"/>
          </w:tcPr>
          <w:p w14:paraId="3F7EE5EA" w14:textId="77777777" w:rsidR="00DE05CA" w:rsidRPr="00864E79" w:rsidRDefault="00DE05CA" w:rsidP="000D776D">
            <w:pPr>
              <w:pStyle w:val="GlossEng2ptafter"/>
            </w:pPr>
            <w:r w:rsidRPr="00864E79">
              <w:t>for</w:t>
            </w:r>
          </w:p>
        </w:tc>
        <w:tc>
          <w:tcPr>
            <w:tcW w:w="718" w:type="dxa"/>
            <w:gridSpan w:val="2"/>
            <w:shd w:val="clear" w:color="auto" w:fill="auto"/>
          </w:tcPr>
          <w:p w14:paraId="024707D8" w14:textId="77777777" w:rsidR="00DE05CA" w:rsidRPr="00864E79" w:rsidRDefault="00DE05CA" w:rsidP="000D776D">
            <w:pPr>
              <w:pStyle w:val="GlossEng2ptafter"/>
            </w:pPr>
            <w:r w:rsidRPr="00864E79">
              <w:t>person</w:t>
            </w:r>
          </w:p>
        </w:tc>
        <w:tc>
          <w:tcPr>
            <w:tcW w:w="762" w:type="dxa"/>
            <w:shd w:val="clear" w:color="auto" w:fill="auto"/>
          </w:tcPr>
          <w:p w14:paraId="7A04A808" w14:textId="77777777" w:rsidR="00DE05CA" w:rsidRPr="00864E79" w:rsidRDefault="00DE05CA" w:rsidP="000D776D">
            <w:pPr>
              <w:pStyle w:val="GlossEng2ptafter"/>
            </w:pPr>
            <w:r w:rsidRPr="00864E79">
              <w:t>Sorong</w:t>
            </w:r>
          </w:p>
        </w:tc>
      </w:tr>
      <w:tr w:rsidR="000D776D" w:rsidRPr="0089146D" w14:paraId="6603C0E2" w14:textId="77777777" w:rsidTr="00DE05CA">
        <w:trPr>
          <w:gridAfter w:val="2"/>
          <w:wAfter w:w="814" w:type="dxa"/>
        </w:trPr>
        <w:tc>
          <w:tcPr>
            <w:tcW w:w="709" w:type="dxa"/>
            <w:shd w:val="clear" w:color="auto" w:fill="auto"/>
          </w:tcPr>
          <w:p w14:paraId="1E95BFC8" w14:textId="77777777" w:rsidR="000D776D" w:rsidRPr="00864E79" w:rsidRDefault="000D776D" w:rsidP="000D776D">
            <w:pPr>
              <w:pStyle w:val="O0Nwnext"/>
            </w:pPr>
          </w:p>
        </w:tc>
        <w:tc>
          <w:tcPr>
            <w:tcW w:w="651" w:type="dxa"/>
            <w:shd w:val="clear" w:color="auto" w:fill="auto"/>
          </w:tcPr>
          <w:p w14:paraId="71EB1280" w14:textId="77777777" w:rsidR="000D776D" w:rsidRPr="00864E79" w:rsidRDefault="000D776D" w:rsidP="000D776D">
            <w:pPr>
              <w:pStyle w:val="Text"/>
              <w:rPr>
                <w:rStyle w:val="ChBlueBold"/>
              </w:rPr>
            </w:pPr>
            <w:r w:rsidRPr="00864E79">
              <w:rPr>
                <w:rStyle w:val="ChBlueBold"/>
              </w:rPr>
              <w:t>spulu</w:t>
            </w:r>
          </w:p>
        </w:tc>
        <w:tc>
          <w:tcPr>
            <w:tcW w:w="662" w:type="dxa"/>
            <w:gridSpan w:val="2"/>
            <w:shd w:val="clear" w:color="auto" w:fill="auto"/>
          </w:tcPr>
          <w:p w14:paraId="6231B734" w14:textId="77777777" w:rsidR="000D776D" w:rsidRPr="00864E79" w:rsidRDefault="000D776D" w:rsidP="000D776D">
            <w:pPr>
              <w:pStyle w:val="Text"/>
              <w:rPr>
                <w:rStyle w:val="ChBlueBold"/>
              </w:rPr>
            </w:pPr>
            <w:r w:rsidRPr="00864E79">
              <w:rPr>
                <w:rStyle w:val="ChBlueBold"/>
              </w:rPr>
              <w:t>kain</w:t>
            </w:r>
            <w:r>
              <w:rPr>
                <w:rStyle w:val="ChBlueBold"/>
              </w:rPr>
              <w:t>g</w:t>
            </w:r>
          </w:p>
        </w:tc>
        <w:tc>
          <w:tcPr>
            <w:tcW w:w="706" w:type="dxa"/>
            <w:gridSpan w:val="2"/>
            <w:shd w:val="clear" w:color="auto" w:fill="auto"/>
          </w:tcPr>
          <w:p w14:paraId="284E25BA" w14:textId="77777777" w:rsidR="000D776D" w:rsidRPr="00864E79" w:rsidRDefault="000D776D" w:rsidP="000D776D">
            <w:pPr>
              <w:pStyle w:val="Text"/>
              <w:rPr>
                <w:rStyle w:val="ChBlueBold"/>
              </w:rPr>
            </w:pPr>
            <w:r w:rsidRPr="00864E79">
              <w:rPr>
                <w:rStyle w:val="ChBlueBold"/>
              </w:rPr>
              <w:t>itu</w:t>
            </w:r>
          </w:p>
        </w:tc>
        <w:tc>
          <w:tcPr>
            <w:tcW w:w="662" w:type="dxa"/>
            <w:gridSpan w:val="2"/>
            <w:shd w:val="clear" w:color="auto" w:fill="auto"/>
          </w:tcPr>
          <w:p w14:paraId="590A1042" w14:textId="77777777" w:rsidR="000D776D" w:rsidRPr="00864E79" w:rsidRDefault="000D776D" w:rsidP="000D776D">
            <w:pPr>
              <w:pStyle w:val="Text"/>
              <w:rPr>
                <w:rStyle w:val="ChBlueBold"/>
              </w:rPr>
            </w:pPr>
            <w:r w:rsidRPr="00864E79">
              <w:rPr>
                <w:rStyle w:val="ChBlueBold"/>
              </w:rPr>
              <w:t>kain</w:t>
            </w:r>
            <w:r>
              <w:rPr>
                <w:rStyle w:val="ChBlueBold"/>
              </w:rPr>
              <w:t>g</w:t>
            </w:r>
          </w:p>
        </w:tc>
        <w:tc>
          <w:tcPr>
            <w:tcW w:w="862" w:type="dxa"/>
            <w:gridSpan w:val="2"/>
            <w:shd w:val="clear" w:color="auto" w:fill="auto"/>
          </w:tcPr>
          <w:p w14:paraId="721E9CF3" w14:textId="77777777" w:rsidR="000D776D" w:rsidRPr="00864E79" w:rsidRDefault="000D776D" w:rsidP="000D776D">
            <w:pPr>
              <w:pStyle w:val="Text"/>
              <w:rPr>
                <w:rStyle w:val="ChBlueBold"/>
              </w:rPr>
            </w:pPr>
            <w:r w:rsidRPr="00864E79">
              <w:rPr>
                <w:rStyle w:val="ChBlueBold"/>
              </w:rPr>
              <w:t>adat</w:t>
            </w:r>
          </w:p>
        </w:tc>
        <w:tc>
          <w:tcPr>
            <w:tcW w:w="706" w:type="dxa"/>
            <w:gridSpan w:val="2"/>
            <w:shd w:val="clear" w:color="auto" w:fill="auto"/>
          </w:tcPr>
          <w:p w14:paraId="1B78027A" w14:textId="77777777" w:rsidR="000D776D" w:rsidRPr="00864E79" w:rsidRDefault="000D776D" w:rsidP="000D776D">
            <w:pPr>
              <w:pStyle w:val="Text"/>
              <w:rPr>
                <w:rStyle w:val="ChBlueBold"/>
              </w:rPr>
            </w:pPr>
            <w:r w:rsidRPr="00864E79">
              <w:rPr>
                <w:rStyle w:val="ChBlueBold"/>
              </w:rPr>
              <w:t>itu</w:t>
            </w:r>
          </w:p>
        </w:tc>
      </w:tr>
      <w:tr w:rsidR="000D776D" w:rsidRPr="00864E79" w14:paraId="11F1E796" w14:textId="77777777" w:rsidTr="00DE05CA">
        <w:trPr>
          <w:gridAfter w:val="2"/>
          <w:wAfter w:w="814" w:type="dxa"/>
        </w:trPr>
        <w:tc>
          <w:tcPr>
            <w:tcW w:w="709" w:type="dxa"/>
            <w:shd w:val="clear" w:color="auto" w:fill="auto"/>
          </w:tcPr>
          <w:p w14:paraId="390B91A4" w14:textId="77777777" w:rsidR="000D776D" w:rsidRPr="00864E79" w:rsidRDefault="000D776D" w:rsidP="000D776D">
            <w:pPr>
              <w:pStyle w:val="GlossEng"/>
            </w:pPr>
          </w:p>
        </w:tc>
        <w:tc>
          <w:tcPr>
            <w:tcW w:w="651" w:type="dxa"/>
            <w:shd w:val="clear" w:color="auto" w:fill="auto"/>
          </w:tcPr>
          <w:p w14:paraId="0BDF1DDE" w14:textId="77777777" w:rsidR="000D776D" w:rsidRPr="00864E79" w:rsidRDefault="000D776D" w:rsidP="000D776D">
            <w:pPr>
              <w:pStyle w:val="GlossEng"/>
            </w:pPr>
            <w:r>
              <w:t>ten</w:t>
            </w:r>
          </w:p>
        </w:tc>
        <w:tc>
          <w:tcPr>
            <w:tcW w:w="662" w:type="dxa"/>
            <w:gridSpan w:val="2"/>
            <w:shd w:val="clear" w:color="auto" w:fill="auto"/>
          </w:tcPr>
          <w:p w14:paraId="09898699" w14:textId="77777777" w:rsidR="000D776D" w:rsidRPr="00864E79" w:rsidRDefault="000D776D" w:rsidP="000D776D">
            <w:pPr>
              <w:pStyle w:val="GlossEng"/>
            </w:pPr>
            <w:r w:rsidRPr="00864E79">
              <w:t>cloth</w:t>
            </w:r>
          </w:p>
        </w:tc>
        <w:tc>
          <w:tcPr>
            <w:tcW w:w="706" w:type="dxa"/>
            <w:gridSpan w:val="2"/>
            <w:shd w:val="clear" w:color="auto" w:fill="auto"/>
          </w:tcPr>
          <w:p w14:paraId="7BFD50DA" w14:textId="77777777" w:rsidR="000D776D" w:rsidRPr="0099608C" w:rsidRDefault="000D776D" w:rsidP="000D776D">
            <w:pPr>
              <w:pStyle w:val="GlossEng"/>
              <w:rPr>
                <w:rStyle w:val="ChSmallCaps"/>
              </w:rPr>
            </w:pPr>
            <w:r w:rsidRPr="0099608C">
              <w:rPr>
                <w:rStyle w:val="ChSmallCaps"/>
              </w:rPr>
              <w:t>d.dist</w:t>
            </w:r>
          </w:p>
        </w:tc>
        <w:tc>
          <w:tcPr>
            <w:tcW w:w="662" w:type="dxa"/>
            <w:gridSpan w:val="2"/>
            <w:shd w:val="clear" w:color="auto" w:fill="auto"/>
          </w:tcPr>
          <w:p w14:paraId="4013C104" w14:textId="77777777" w:rsidR="000D776D" w:rsidRPr="00864E79" w:rsidRDefault="000D776D" w:rsidP="000D776D">
            <w:pPr>
              <w:pStyle w:val="GlossEng"/>
            </w:pPr>
            <w:r w:rsidRPr="00864E79">
              <w:t>cloth</w:t>
            </w:r>
          </w:p>
        </w:tc>
        <w:tc>
          <w:tcPr>
            <w:tcW w:w="862" w:type="dxa"/>
            <w:gridSpan w:val="2"/>
            <w:shd w:val="clear" w:color="auto" w:fill="auto"/>
          </w:tcPr>
          <w:p w14:paraId="50E0A02D" w14:textId="77777777" w:rsidR="000D776D" w:rsidRPr="00864E79" w:rsidRDefault="000D776D" w:rsidP="000D776D">
            <w:pPr>
              <w:pStyle w:val="GlossEng"/>
            </w:pPr>
            <w:r w:rsidRPr="00864E79">
              <w:t>tradition</w:t>
            </w:r>
          </w:p>
        </w:tc>
        <w:tc>
          <w:tcPr>
            <w:tcW w:w="706" w:type="dxa"/>
            <w:gridSpan w:val="2"/>
            <w:shd w:val="clear" w:color="auto" w:fill="auto"/>
          </w:tcPr>
          <w:p w14:paraId="546DC380" w14:textId="77777777" w:rsidR="000D776D" w:rsidRPr="0099608C" w:rsidRDefault="000D776D" w:rsidP="000D776D">
            <w:pPr>
              <w:pStyle w:val="GlossEng"/>
              <w:rPr>
                <w:rStyle w:val="ChSmallCaps"/>
              </w:rPr>
            </w:pPr>
            <w:r w:rsidRPr="0099608C">
              <w:rPr>
                <w:rStyle w:val="ChSmallCaps"/>
              </w:rPr>
              <w:t>d.dist</w:t>
            </w:r>
          </w:p>
        </w:tc>
      </w:tr>
    </w:tbl>
    <w:p w14:paraId="084E100E" w14:textId="6D07B9C1" w:rsidR="000D776D" w:rsidRPr="007A0BC8" w:rsidRDefault="000D776D" w:rsidP="00DE05CA">
      <w:pPr>
        <w:pStyle w:val="FreeTranslEng15pt"/>
      </w:pPr>
      <w:r>
        <w:t>[</w:t>
      </w:r>
      <w:r w:rsidR="00DE05CA">
        <w:t xml:space="preserve">About </w:t>
      </w:r>
      <w:r>
        <w:t>bride-price</w:t>
      </w:r>
      <w:r w:rsidR="00DE05CA">
        <w:t>s:</w:t>
      </w:r>
      <w:r>
        <w:t xml:space="preserve">] </w:t>
      </w:r>
      <w:r w:rsidR="00DE05CA">
        <w:t>‘</w:t>
      </w:r>
      <w:r w:rsidRPr="007A0BC8">
        <w:t>a Sarmi person has to provide a Soron</w:t>
      </w:r>
      <w:r>
        <w:t>g</w:t>
      </w:r>
      <w:r w:rsidRPr="007A0BC8">
        <w:t xml:space="preserve"> person with </w:t>
      </w:r>
      <w:r w:rsidRPr="00D514DD">
        <w:rPr>
          <w:rStyle w:val="ChBlueBold"/>
        </w:rPr>
        <w:t>those ten</w:t>
      </w:r>
      <w:r w:rsidRPr="007A0BC8">
        <w:rPr>
          <w:rStyle w:val="ChBlueBold"/>
        </w:rPr>
        <w:t xml:space="preserve"> cloths</w:t>
      </w:r>
      <w:r w:rsidRPr="00987489">
        <w:t xml:space="preserve">, </w:t>
      </w:r>
      <w:r>
        <w:rPr>
          <w:rStyle w:val="ChBlueBold"/>
        </w:rPr>
        <w:t xml:space="preserve">those </w:t>
      </w:r>
      <w:r w:rsidRPr="007A0BC8">
        <w:rPr>
          <w:rStyle w:val="ChBlueBold"/>
        </w:rPr>
        <w:t>traditional cloths</w:t>
      </w:r>
      <w:r w:rsidR="00B7093A">
        <w:t>’</w:t>
      </w:r>
      <w:r w:rsidRPr="007A0BC8">
        <w:t xml:space="preserve"> </w:t>
      </w:r>
      <w:r w:rsidRPr="007A0BC8">
        <w:rPr>
          <w:rStyle w:val="ExampleSource"/>
        </w:rPr>
        <w:t>[081006-029-CvEx.0012]</w:t>
      </w:r>
    </w:p>
    <w:p w14:paraId="50FBEB3E" w14:textId="77777777" w:rsidR="002A66D3" w:rsidRDefault="002A66D3" w:rsidP="002A66D3">
      <w:pPr>
        <w:pStyle w:val="Heading3"/>
      </w:pPr>
      <w:bookmarkStart w:id="2147" w:name="_Ref435630031"/>
      <w:bookmarkStart w:id="2148" w:name="_Toc440455577"/>
      <w:r>
        <w:t>Kinship terms</w:t>
      </w:r>
      <w:bookmarkEnd w:id="2123"/>
      <w:bookmarkEnd w:id="2124"/>
      <w:bookmarkEnd w:id="2125"/>
      <w:bookmarkEnd w:id="2126"/>
      <w:bookmarkEnd w:id="2127"/>
      <w:bookmarkEnd w:id="2147"/>
      <w:bookmarkEnd w:id="2148"/>
    </w:p>
    <w:p w14:paraId="6B7C859C" w14:textId="77777777" w:rsidR="002A66D3" w:rsidRDefault="002A66D3" w:rsidP="002A66D3">
      <w:pPr>
        <w:pStyle w:val="Body0000after"/>
      </w:pPr>
      <w:r>
        <w:t xml:space="preserve">This section presents the most common Papuan Malay terms for consanguineal and affinal kin. An initial investigation of the kinship system indicates that </w:t>
      </w:r>
      <w:r w:rsidRPr="00E912A6">
        <w:t xml:space="preserve">Papuan Malay uses a combination of Iroquois and </w:t>
      </w:r>
      <w:r>
        <w:t xml:space="preserve">Hawaiian </w:t>
      </w:r>
      <w:r w:rsidRPr="00E912A6">
        <w:t>terminologies and makes a relative age discrimination</w:t>
      </w:r>
      <w:r>
        <w:t>.</w:t>
      </w:r>
    </w:p>
    <w:p w14:paraId="231E9494" w14:textId="77777777" w:rsidR="002A66D3" w:rsidRDefault="002A66D3" w:rsidP="002A66D3">
      <w:pPr>
        <w:pStyle w:val="Body0505after"/>
        <w:rPr>
          <w:lang w:eastAsia="en-US"/>
        </w:rPr>
      </w:pPr>
      <w:r>
        <w:rPr>
          <w:lang w:eastAsia="en-US"/>
        </w:rPr>
        <w:t xml:space="preserve">Before presenting the Papuan Malay kinship terms, </w:t>
      </w:r>
      <w:r>
        <w:rPr>
          <w:lang w:eastAsia="en-US"/>
        </w:rPr>
        <w:fldChar w:fldCharType="begin"/>
      </w:r>
      <w:r>
        <w:rPr>
          <w:lang w:eastAsia="en-US"/>
        </w:rPr>
        <w:instrText xml:space="preserve"> REF _Ref359570228 \h </w:instrText>
      </w:r>
      <w:r>
        <w:rPr>
          <w:lang w:eastAsia="en-US"/>
        </w:rPr>
      </w:r>
      <w:r>
        <w:rPr>
          <w:lang w:eastAsia="en-US"/>
        </w:rPr>
        <w:fldChar w:fldCharType="separate"/>
      </w:r>
      <w:r w:rsidR="00154D81" w:rsidRPr="0090507A">
        <w:t xml:space="preserve">Table </w:t>
      </w:r>
      <w:r w:rsidR="00154D81">
        <w:rPr>
          <w:noProof/>
          <w:cs/>
        </w:rPr>
        <w:t>‎</w:t>
      </w:r>
      <w:r w:rsidR="00154D81">
        <w:rPr>
          <w:noProof/>
        </w:rPr>
        <w:t>5</w:t>
      </w:r>
      <w:r w:rsidR="00154D81">
        <w:t>.</w:t>
      </w:r>
      <w:r w:rsidR="00154D81">
        <w:rPr>
          <w:noProof/>
        </w:rPr>
        <w:t>10</w:t>
      </w:r>
      <w:r>
        <w:rPr>
          <w:lang w:eastAsia="en-US"/>
        </w:rPr>
        <w:fldChar w:fldCharType="end"/>
      </w:r>
      <w:r>
        <w:rPr>
          <w:lang w:eastAsia="en-US"/>
        </w:rPr>
        <w:t xml:space="preserve"> lists the standard symbols used to abbreviate basic terms.</w:t>
      </w:r>
    </w:p>
    <w:p w14:paraId="6736C29C" w14:textId="77777777" w:rsidR="002A66D3" w:rsidRPr="001A1D6C" w:rsidRDefault="002A66D3" w:rsidP="002A66D3">
      <w:pPr>
        <w:pStyle w:val="Caption"/>
        <w:rPr>
          <w:szCs w:val="19"/>
        </w:rPr>
      </w:pPr>
      <w:bookmarkStart w:id="2149" w:name="_Ref359570228"/>
      <w:r w:rsidRPr="0090507A">
        <w:t xml:space="preserve">Table </w:t>
      </w:r>
      <w:fldSimple w:instr=" STYLEREF 1 \s ">
        <w:r w:rsidR="00154D81">
          <w:rPr>
            <w:noProof/>
            <w:cs/>
          </w:rPr>
          <w:t>‎</w:t>
        </w:r>
        <w:r w:rsidR="00154D81">
          <w:rPr>
            <w:noProof/>
          </w:rPr>
          <w:t>5</w:t>
        </w:r>
      </w:fldSimple>
      <w:r>
        <w:t>.</w:t>
      </w:r>
      <w:fldSimple w:instr=" SEQ Table \* ARABIC \s 1 ">
        <w:r w:rsidR="00154D81">
          <w:rPr>
            <w:noProof/>
          </w:rPr>
          <w:t>10</w:t>
        </w:r>
      </w:fldSimple>
      <w:bookmarkEnd w:id="2149"/>
      <w:r w:rsidRPr="0090507A">
        <w:t>:</w:t>
      </w:r>
      <w:r w:rsidRPr="0090507A">
        <w:tab/>
      </w:r>
      <w:r>
        <w:t>Symbols for kinship terms</w:t>
      </w:r>
    </w:p>
    <w:tbl>
      <w:tblPr>
        <w:tblW w:w="0" w:type="auto"/>
        <w:tblInd w:w="170" w:type="dxa"/>
        <w:tblBorders>
          <w:top w:val="single" w:sz="4" w:space="0" w:color="auto"/>
          <w:bottom w:val="single" w:sz="4" w:space="0" w:color="auto"/>
        </w:tblBorders>
        <w:tblLook w:val="01E0" w:firstRow="1" w:lastRow="1" w:firstColumn="1" w:lastColumn="1" w:noHBand="0" w:noVBand="0"/>
      </w:tblPr>
      <w:tblGrid>
        <w:gridCol w:w="1021"/>
        <w:gridCol w:w="1021"/>
        <w:gridCol w:w="1021"/>
        <w:gridCol w:w="1021"/>
        <w:gridCol w:w="1021"/>
        <w:gridCol w:w="1021"/>
      </w:tblGrid>
      <w:tr w:rsidR="002A66D3" w14:paraId="2B6AA76D" w14:textId="77777777" w:rsidTr="00F85770">
        <w:trPr>
          <w:tblHeader/>
        </w:trPr>
        <w:tc>
          <w:tcPr>
            <w:tcW w:w="1021" w:type="dxa"/>
            <w:tcBorders>
              <w:top w:val="single" w:sz="4" w:space="0" w:color="auto"/>
              <w:bottom w:val="single" w:sz="4" w:space="0" w:color="auto"/>
            </w:tcBorders>
          </w:tcPr>
          <w:p w14:paraId="3AD4DA80" w14:textId="77777777" w:rsidR="002A66D3" w:rsidRDefault="002A66D3" w:rsidP="002A66D3">
            <w:pPr>
              <w:pStyle w:val="TableHd"/>
            </w:pPr>
            <w:r>
              <w:t>Terms</w:t>
            </w:r>
          </w:p>
        </w:tc>
        <w:tc>
          <w:tcPr>
            <w:tcW w:w="1021" w:type="dxa"/>
            <w:tcBorders>
              <w:top w:val="single" w:sz="4" w:space="0" w:color="auto"/>
              <w:bottom w:val="single" w:sz="4" w:space="0" w:color="auto"/>
              <w:right w:val="single" w:sz="4" w:space="0" w:color="auto"/>
            </w:tcBorders>
          </w:tcPr>
          <w:p w14:paraId="12CF35B2" w14:textId="77777777" w:rsidR="002A66D3" w:rsidRDefault="002A66D3" w:rsidP="002A66D3">
            <w:pPr>
              <w:pStyle w:val="TableHd"/>
            </w:pPr>
            <w:r>
              <w:t>Symbols</w:t>
            </w:r>
          </w:p>
        </w:tc>
        <w:tc>
          <w:tcPr>
            <w:tcW w:w="1021" w:type="dxa"/>
            <w:tcBorders>
              <w:top w:val="single" w:sz="4" w:space="0" w:color="auto"/>
              <w:left w:val="single" w:sz="4" w:space="0" w:color="auto"/>
              <w:bottom w:val="single" w:sz="4" w:space="0" w:color="auto"/>
            </w:tcBorders>
          </w:tcPr>
          <w:p w14:paraId="324BB54C" w14:textId="77777777" w:rsidR="002A66D3" w:rsidRDefault="002A66D3" w:rsidP="002A66D3">
            <w:pPr>
              <w:pStyle w:val="TableHd"/>
            </w:pPr>
            <w:r>
              <w:t>Terms</w:t>
            </w:r>
          </w:p>
        </w:tc>
        <w:tc>
          <w:tcPr>
            <w:tcW w:w="1021" w:type="dxa"/>
            <w:tcBorders>
              <w:top w:val="single" w:sz="4" w:space="0" w:color="auto"/>
              <w:bottom w:val="single" w:sz="4" w:space="0" w:color="auto"/>
              <w:right w:val="single" w:sz="4" w:space="0" w:color="auto"/>
            </w:tcBorders>
          </w:tcPr>
          <w:p w14:paraId="1D76F0F7" w14:textId="77777777" w:rsidR="002A66D3" w:rsidRDefault="002A66D3" w:rsidP="002A66D3">
            <w:pPr>
              <w:pStyle w:val="TableHd"/>
            </w:pPr>
            <w:r>
              <w:t>Symbols</w:t>
            </w:r>
          </w:p>
        </w:tc>
        <w:tc>
          <w:tcPr>
            <w:tcW w:w="1021" w:type="dxa"/>
            <w:tcBorders>
              <w:top w:val="single" w:sz="4" w:space="0" w:color="auto"/>
              <w:left w:val="single" w:sz="4" w:space="0" w:color="auto"/>
              <w:bottom w:val="single" w:sz="4" w:space="0" w:color="auto"/>
            </w:tcBorders>
          </w:tcPr>
          <w:p w14:paraId="7706EABA" w14:textId="77777777" w:rsidR="002A66D3" w:rsidRDefault="002A66D3" w:rsidP="002A66D3">
            <w:pPr>
              <w:pStyle w:val="TableHd"/>
            </w:pPr>
            <w:r>
              <w:t>Terms</w:t>
            </w:r>
          </w:p>
        </w:tc>
        <w:tc>
          <w:tcPr>
            <w:tcW w:w="1021" w:type="dxa"/>
            <w:tcBorders>
              <w:top w:val="single" w:sz="4" w:space="0" w:color="auto"/>
              <w:bottom w:val="single" w:sz="4" w:space="0" w:color="auto"/>
            </w:tcBorders>
          </w:tcPr>
          <w:p w14:paraId="5F67C7D9" w14:textId="77777777" w:rsidR="002A66D3" w:rsidRDefault="002A66D3" w:rsidP="002A66D3">
            <w:pPr>
              <w:pStyle w:val="TableHd"/>
            </w:pPr>
            <w:r>
              <w:t>Symbols</w:t>
            </w:r>
          </w:p>
        </w:tc>
      </w:tr>
      <w:tr w:rsidR="002A66D3" w14:paraId="6A35E8D2" w14:textId="77777777" w:rsidTr="00F85770">
        <w:tc>
          <w:tcPr>
            <w:tcW w:w="1021" w:type="dxa"/>
            <w:tcBorders>
              <w:top w:val="single" w:sz="4" w:space="0" w:color="auto"/>
            </w:tcBorders>
          </w:tcPr>
          <w:p w14:paraId="35A5C109" w14:textId="77777777" w:rsidR="002A66D3" w:rsidRDefault="002A66D3" w:rsidP="002A66D3">
            <w:pPr>
              <w:pStyle w:val="TableCell2-0Break"/>
              <w:rPr>
                <w:lang w:eastAsia="en-US"/>
              </w:rPr>
            </w:pPr>
            <w:r>
              <w:rPr>
                <w:lang w:eastAsia="en-US"/>
              </w:rPr>
              <w:t>father</w:t>
            </w:r>
          </w:p>
        </w:tc>
        <w:tc>
          <w:tcPr>
            <w:tcW w:w="1021" w:type="dxa"/>
            <w:tcBorders>
              <w:top w:val="single" w:sz="4" w:space="0" w:color="auto"/>
              <w:right w:val="single" w:sz="4" w:space="0" w:color="auto"/>
            </w:tcBorders>
          </w:tcPr>
          <w:p w14:paraId="32EB5834" w14:textId="77777777" w:rsidR="002A66D3" w:rsidRDefault="002A66D3" w:rsidP="002A66D3">
            <w:pPr>
              <w:pStyle w:val="TableCell2-0Break"/>
              <w:rPr>
                <w:lang w:eastAsia="en-US"/>
              </w:rPr>
            </w:pPr>
            <w:r>
              <w:rPr>
                <w:lang w:eastAsia="en-US"/>
              </w:rPr>
              <w:t>F</w:t>
            </w:r>
          </w:p>
        </w:tc>
        <w:tc>
          <w:tcPr>
            <w:tcW w:w="1021" w:type="dxa"/>
            <w:tcBorders>
              <w:top w:val="single" w:sz="4" w:space="0" w:color="auto"/>
              <w:left w:val="single" w:sz="4" w:space="0" w:color="auto"/>
            </w:tcBorders>
          </w:tcPr>
          <w:p w14:paraId="09A385E1" w14:textId="77777777" w:rsidR="002A66D3" w:rsidRDefault="002A66D3" w:rsidP="002A66D3">
            <w:pPr>
              <w:pStyle w:val="TableCell2-0Break"/>
              <w:rPr>
                <w:lang w:eastAsia="en-US"/>
              </w:rPr>
            </w:pPr>
            <w:r>
              <w:rPr>
                <w:lang w:eastAsia="en-US"/>
              </w:rPr>
              <w:t>brother</w:t>
            </w:r>
          </w:p>
        </w:tc>
        <w:tc>
          <w:tcPr>
            <w:tcW w:w="1021" w:type="dxa"/>
            <w:tcBorders>
              <w:top w:val="single" w:sz="4" w:space="0" w:color="auto"/>
              <w:right w:val="single" w:sz="4" w:space="0" w:color="auto"/>
            </w:tcBorders>
          </w:tcPr>
          <w:p w14:paraId="6153CB0C" w14:textId="77777777" w:rsidR="002A66D3" w:rsidRDefault="002A66D3" w:rsidP="002A66D3">
            <w:pPr>
              <w:pStyle w:val="TableCell2-0Break"/>
              <w:rPr>
                <w:lang w:eastAsia="en-US"/>
              </w:rPr>
            </w:pPr>
            <w:r>
              <w:rPr>
                <w:lang w:eastAsia="en-US"/>
              </w:rPr>
              <w:t>B</w:t>
            </w:r>
          </w:p>
        </w:tc>
        <w:tc>
          <w:tcPr>
            <w:tcW w:w="1021" w:type="dxa"/>
            <w:tcBorders>
              <w:top w:val="single" w:sz="4" w:space="0" w:color="auto"/>
              <w:left w:val="single" w:sz="4" w:space="0" w:color="auto"/>
            </w:tcBorders>
          </w:tcPr>
          <w:p w14:paraId="66A1820B" w14:textId="77777777" w:rsidR="002A66D3" w:rsidRDefault="002A66D3" w:rsidP="002A66D3">
            <w:pPr>
              <w:pStyle w:val="TableCell2-0Break"/>
              <w:rPr>
                <w:lang w:eastAsia="en-US"/>
              </w:rPr>
            </w:pPr>
            <w:r>
              <w:rPr>
                <w:lang w:eastAsia="en-US"/>
              </w:rPr>
              <w:t>husband</w:t>
            </w:r>
          </w:p>
        </w:tc>
        <w:tc>
          <w:tcPr>
            <w:tcW w:w="1021" w:type="dxa"/>
            <w:tcBorders>
              <w:top w:val="single" w:sz="4" w:space="0" w:color="auto"/>
            </w:tcBorders>
          </w:tcPr>
          <w:p w14:paraId="5D06D568" w14:textId="77777777" w:rsidR="002A66D3" w:rsidRDefault="002A66D3" w:rsidP="002A66D3">
            <w:pPr>
              <w:pStyle w:val="TableCell2-0Break"/>
              <w:rPr>
                <w:lang w:eastAsia="en-US"/>
              </w:rPr>
            </w:pPr>
            <w:r>
              <w:rPr>
                <w:lang w:eastAsia="en-US"/>
              </w:rPr>
              <w:t>H</w:t>
            </w:r>
          </w:p>
        </w:tc>
      </w:tr>
      <w:tr w:rsidR="002A66D3" w14:paraId="2702899D" w14:textId="77777777" w:rsidTr="00F85770">
        <w:tc>
          <w:tcPr>
            <w:tcW w:w="1021" w:type="dxa"/>
          </w:tcPr>
          <w:p w14:paraId="3131ABAA" w14:textId="77777777" w:rsidR="002A66D3" w:rsidRDefault="002A66D3" w:rsidP="002A66D3">
            <w:pPr>
              <w:rPr>
                <w:lang w:eastAsia="en-US"/>
              </w:rPr>
            </w:pPr>
            <w:r>
              <w:rPr>
                <w:lang w:eastAsia="en-US"/>
              </w:rPr>
              <w:t>mother</w:t>
            </w:r>
          </w:p>
        </w:tc>
        <w:tc>
          <w:tcPr>
            <w:tcW w:w="1021" w:type="dxa"/>
            <w:tcBorders>
              <w:right w:val="single" w:sz="4" w:space="0" w:color="auto"/>
            </w:tcBorders>
          </w:tcPr>
          <w:p w14:paraId="59935766" w14:textId="77777777" w:rsidR="002A66D3" w:rsidRDefault="002A66D3" w:rsidP="002A66D3">
            <w:pPr>
              <w:rPr>
                <w:lang w:eastAsia="en-US"/>
              </w:rPr>
            </w:pPr>
            <w:r>
              <w:rPr>
                <w:lang w:eastAsia="en-US"/>
              </w:rPr>
              <w:t>M</w:t>
            </w:r>
          </w:p>
        </w:tc>
        <w:tc>
          <w:tcPr>
            <w:tcW w:w="1021" w:type="dxa"/>
            <w:tcBorders>
              <w:left w:val="single" w:sz="4" w:space="0" w:color="auto"/>
            </w:tcBorders>
          </w:tcPr>
          <w:p w14:paraId="048CB834" w14:textId="77777777" w:rsidR="002A66D3" w:rsidRDefault="002A66D3" w:rsidP="002A66D3">
            <w:pPr>
              <w:rPr>
                <w:lang w:eastAsia="en-US"/>
              </w:rPr>
            </w:pPr>
            <w:r>
              <w:rPr>
                <w:lang w:eastAsia="en-US"/>
              </w:rPr>
              <w:t>sister</w:t>
            </w:r>
          </w:p>
        </w:tc>
        <w:tc>
          <w:tcPr>
            <w:tcW w:w="1021" w:type="dxa"/>
            <w:tcBorders>
              <w:right w:val="single" w:sz="4" w:space="0" w:color="auto"/>
            </w:tcBorders>
          </w:tcPr>
          <w:p w14:paraId="258355B2" w14:textId="77777777" w:rsidR="002A66D3" w:rsidRDefault="002A66D3" w:rsidP="002A66D3">
            <w:pPr>
              <w:rPr>
                <w:lang w:eastAsia="en-US"/>
              </w:rPr>
            </w:pPr>
            <w:r>
              <w:rPr>
                <w:lang w:eastAsia="en-US"/>
              </w:rPr>
              <w:t>Z</w:t>
            </w:r>
          </w:p>
        </w:tc>
        <w:tc>
          <w:tcPr>
            <w:tcW w:w="1021" w:type="dxa"/>
            <w:tcBorders>
              <w:left w:val="single" w:sz="4" w:space="0" w:color="auto"/>
            </w:tcBorders>
          </w:tcPr>
          <w:p w14:paraId="3A7B46FC" w14:textId="77777777" w:rsidR="002A66D3" w:rsidRDefault="002A66D3" w:rsidP="002A66D3">
            <w:pPr>
              <w:rPr>
                <w:lang w:eastAsia="en-US"/>
              </w:rPr>
            </w:pPr>
            <w:r>
              <w:rPr>
                <w:lang w:eastAsia="en-US"/>
              </w:rPr>
              <w:t>wife</w:t>
            </w:r>
          </w:p>
        </w:tc>
        <w:tc>
          <w:tcPr>
            <w:tcW w:w="1021" w:type="dxa"/>
          </w:tcPr>
          <w:p w14:paraId="265F09AA" w14:textId="77777777" w:rsidR="002A66D3" w:rsidRDefault="002A66D3" w:rsidP="002A66D3">
            <w:pPr>
              <w:rPr>
                <w:lang w:eastAsia="en-US"/>
              </w:rPr>
            </w:pPr>
            <w:r>
              <w:rPr>
                <w:lang w:eastAsia="en-US"/>
              </w:rPr>
              <w:t>W</w:t>
            </w:r>
          </w:p>
        </w:tc>
      </w:tr>
      <w:tr w:rsidR="002A66D3" w14:paraId="71C53A39" w14:textId="77777777" w:rsidTr="00F85770">
        <w:tc>
          <w:tcPr>
            <w:tcW w:w="1021" w:type="dxa"/>
          </w:tcPr>
          <w:p w14:paraId="2766111F" w14:textId="77777777" w:rsidR="002A66D3" w:rsidRDefault="002A66D3" w:rsidP="002A66D3">
            <w:pPr>
              <w:rPr>
                <w:lang w:eastAsia="en-US"/>
              </w:rPr>
            </w:pPr>
            <w:r>
              <w:rPr>
                <w:lang w:eastAsia="en-US"/>
              </w:rPr>
              <w:t>parent</w:t>
            </w:r>
          </w:p>
        </w:tc>
        <w:tc>
          <w:tcPr>
            <w:tcW w:w="1021" w:type="dxa"/>
            <w:tcBorders>
              <w:right w:val="single" w:sz="4" w:space="0" w:color="auto"/>
            </w:tcBorders>
          </w:tcPr>
          <w:p w14:paraId="11AB97E0" w14:textId="77777777" w:rsidR="002A66D3" w:rsidRDefault="002A66D3" w:rsidP="002A66D3">
            <w:pPr>
              <w:rPr>
                <w:lang w:eastAsia="en-US"/>
              </w:rPr>
            </w:pPr>
            <w:r>
              <w:rPr>
                <w:lang w:eastAsia="en-US"/>
              </w:rPr>
              <w:t>P</w:t>
            </w:r>
          </w:p>
        </w:tc>
        <w:tc>
          <w:tcPr>
            <w:tcW w:w="1021" w:type="dxa"/>
            <w:tcBorders>
              <w:left w:val="single" w:sz="4" w:space="0" w:color="auto"/>
            </w:tcBorders>
          </w:tcPr>
          <w:p w14:paraId="7EEE1608" w14:textId="77777777" w:rsidR="002A66D3" w:rsidRDefault="002A66D3" w:rsidP="002A66D3">
            <w:pPr>
              <w:rPr>
                <w:lang w:eastAsia="en-US"/>
              </w:rPr>
            </w:pPr>
            <w:r>
              <w:rPr>
                <w:lang w:eastAsia="en-US"/>
              </w:rPr>
              <w:t>sibling</w:t>
            </w:r>
          </w:p>
        </w:tc>
        <w:tc>
          <w:tcPr>
            <w:tcW w:w="1021" w:type="dxa"/>
            <w:tcBorders>
              <w:right w:val="single" w:sz="4" w:space="0" w:color="auto"/>
            </w:tcBorders>
          </w:tcPr>
          <w:p w14:paraId="0ED030D0" w14:textId="77777777" w:rsidR="002A66D3" w:rsidRDefault="002A66D3" w:rsidP="002A66D3">
            <w:pPr>
              <w:rPr>
                <w:lang w:eastAsia="en-US"/>
              </w:rPr>
            </w:pPr>
            <w:r>
              <w:rPr>
                <w:lang w:eastAsia="en-US"/>
              </w:rPr>
              <w:t>Sb</w:t>
            </w:r>
          </w:p>
        </w:tc>
        <w:tc>
          <w:tcPr>
            <w:tcW w:w="1021" w:type="dxa"/>
            <w:tcBorders>
              <w:left w:val="single" w:sz="4" w:space="0" w:color="auto"/>
            </w:tcBorders>
          </w:tcPr>
          <w:p w14:paraId="63ED516F" w14:textId="77777777" w:rsidR="002A66D3" w:rsidRDefault="002A66D3" w:rsidP="002A66D3">
            <w:pPr>
              <w:rPr>
                <w:lang w:eastAsia="en-US"/>
              </w:rPr>
            </w:pPr>
            <w:r>
              <w:rPr>
                <w:lang w:eastAsia="en-US"/>
              </w:rPr>
              <w:t>spouse</w:t>
            </w:r>
          </w:p>
        </w:tc>
        <w:tc>
          <w:tcPr>
            <w:tcW w:w="1021" w:type="dxa"/>
          </w:tcPr>
          <w:p w14:paraId="225A002B" w14:textId="77777777" w:rsidR="002A66D3" w:rsidRDefault="002A66D3" w:rsidP="002A66D3">
            <w:pPr>
              <w:rPr>
                <w:lang w:eastAsia="en-US"/>
              </w:rPr>
            </w:pPr>
            <w:r>
              <w:rPr>
                <w:lang w:eastAsia="en-US"/>
              </w:rPr>
              <w:t>Sp</w:t>
            </w:r>
          </w:p>
        </w:tc>
      </w:tr>
      <w:tr w:rsidR="002A66D3" w14:paraId="3099D5AA" w14:textId="77777777" w:rsidTr="00F85770">
        <w:tc>
          <w:tcPr>
            <w:tcW w:w="1021" w:type="dxa"/>
          </w:tcPr>
          <w:p w14:paraId="36579D49" w14:textId="77777777" w:rsidR="002A66D3" w:rsidRDefault="002A66D3" w:rsidP="002A66D3">
            <w:pPr>
              <w:rPr>
                <w:lang w:eastAsia="en-US"/>
              </w:rPr>
            </w:pPr>
            <w:r>
              <w:rPr>
                <w:lang w:eastAsia="en-US"/>
              </w:rPr>
              <w:t>son</w:t>
            </w:r>
          </w:p>
        </w:tc>
        <w:tc>
          <w:tcPr>
            <w:tcW w:w="1021" w:type="dxa"/>
            <w:tcBorders>
              <w:right w:val="single" w:sz="4" w:space="0" w:color="auto"/>
            </w:tcBorders>
          </w:tcPr>
          <w:p w14:paraId="5A39C7AB" w14:textId="77777777" w:rsidR="002A66D3" w:rsidRDefault="002A66D3" w:rsidP="002A66D3">
            <w:pPr>
              <w:rPr>
                <w:lang w:eastAsia="en-US"/>
              </w:rPr>
            </w:pPr>
            <w:r>
              <w:rPr>
                <w:lang w:eastAsia="en-US"/>
              </w:rPr>
              <w:t>S</w:t>
            </w:r>
          </w:p>
        </w:tc>
        <w:tc>
          <w:tcPr>
            <w:tcW w:w="1021" w:type="dxa"/>
            <w:tcBorders>
              <w:left w:val="single" w:sz="4" w:space="0" w:color="auto"/>
            </w:tcBorders>
          </w:tcPr>
          <w:p w14:paraId="75ADD644" w14:textId="77777777" w:rsidR="002A66D3" w:rsidRDefault="002A66D3" w:rsidP="002A66D3">
            <w:pPr>
              <w:rPr>
                <w:lang w:eastAsia="en-US"/>
              </w:rPr>
            </w:pPr>
            <w:r>
              <w:rPr>
                <w:lang w:eastAsia="en-US"/>
              </w:rPr>
              <w:t>older</w:t>
            </w:r>
          </w:p>
        </w:tc>
        <w:tc>
          <w:tcPr>
            <w:tcW w:w="1021" w:type="dxa"/>
            <w:tcBorders>
              <w:right w:val="single" w:sz="4" w:space="0" w:color="auto"/>
            </w:tcBorders>
          </w:tcPr>
          <w:p w14:paraId="2901E52B" w14:textId="77777777" w:rsidR="002A66D3" w:rsidRDefault="002A66D3" w:rsidP="002A66D3">
            <w:pPr>
              <w:rPr>
                <w:lang w:eastAsia="en-US"/>
              </w:rPr>
            </w:pPr>
            <w:r>
              <w:rPr>
                <w:lang w:eastAsia="en-US"/>
              </w:rPr>
              <w:t>o</w:t>
            </w:r>
          </w:p>
        </w:tc>
        <w:tc>
          <w:tcPr>
            <w:tcW w:w="1021" w:type="dxa"/>
            <w:tcBorders>
              <w:left w:val="single" w:sz="4" w:space="0" w:color="auto"/>
            </w:tcBorders>
          </w:tcPr>
          <w:p w14:paraId="48C15CD7" w14:textId="77777777" w:rsidR="002A66D3" w:rsidRDefault="002A66D3" w:rsidP="002A66D3">
            <w:pPr>
              <w:rPr>
                <w:lang w:eastAsia="en-US"/>
              </w:rPr>
            </w:pPr>
          </w:p>
        </w:tc>
        <w:tc>
          <w:tcPr>
            <w:tcW w:w="1021" w:type="dxa"/>
          </w:tcPr>
          <w:p w14:paraId="3D13831D" w14:textId="77777777" w:rsidR="002A66D3" w:rsidRDefault="002A66D3" w:rsidP="002A66D3">
            <w:pPr>
              <w:rPr>
                <w:lang w:eastAsia="en-US"/>
              </w:rPr>
            </w:pPr>
          </w:p>
        </w:tc>
      </w:tr>
      <w:tr w:rsidR="002A66D3" w14:paraId="71BD19BE" w14:textId="77777777" w:rsidTr="00F85770">
        <w:tc>
          <w:tcPr>
            <w:tcW w:w="1021" w:type="dxa"/>
          </w:tcPr>
          <w:p w14:paraId="18A6A457" w14:textId="77777777" w:rsidR="002A66D3" w:rsidRDefault="002A66D3" w:rsidP="002A66D3">
            <w:pPr>
              <w:rPr>
                <w:lang w:eastAsia="en-US"/>
              </w:rPr>
            </w:pPr>
            <w:r>
              <w:rPr>
                <w:lang w:eastAsia="en-US"/>
              </w:rPr>
              <w:t>daughter</w:t>
            </w:r>
          </w:p>
        </w:tc>
        <w:tc>
          <w:tcPr>
            <w:tcW w:w="1021" w:type="dxa"/>
            <w:tcBorders>
              <w:right w:val="single" w:sz="4" w:space="0" w:color="auto"/>
            </w:tcBorders>
          </w:tcPr>
          <w:p w14:paraId="4BFB5F51" w14:textId="77777777" w:rsidR="002A66D3" w:rsidRDefault="002A66D3" w:rsidP="002A66D3">
            <w:pPr>
              <w:rPr>
                <w:lang w:eastAsia="en-US"/>
              </w:rPr>
            </w:pPr>
            <w:r>
              <w:rPr>
                <w:lang w:eastAsia="en-US"/>
              </w:rPr>
              <w:t>D</w:t>
            </w:r>
          </w:p>
        </w:tc>
        <w:tc>
          <w:tcPr>
            <w:tcW w:w="1021" w:type="dxa"/>
            <w:tcBorders>
              <w:left w:val="single" w:sz="4" w:space="0" w:color="auto"/>
            </w:tcBorders>
          </w:tcPr>
          <w:p w14:paraId="05848BBC" w14:textId="77777777" w:rsidR="002A66D3" w:rsidRDefault="002A66D3" w:rsidP="002A66D3">
            <w:pPr>
              <w:rPr>
                <w:lang w:eastAsia="en-US"/>
              </w:rPr>
            </w:pPr>
            <w:r>
              <w:rPr>
                <w:lang w:eastAsia="en-US"/>
              </w:rPr>
              <w:t>younger</w:t>
            </w:r>
          </w:p>
        </w:tc>
        <w:tc>
          <w:tcPr>
            <w:tcW w:w="1021" w:type="dxa"/>
            <w:tcBorders>
              <w:right w:val="single" w:sz="4" w:space="0" w:color="auto"/>
            </w:tcBorders>
          </w:tcPr>
          <w:p w14:paraId="48F14E96" w14:textId="77777777" w:rsidR="002A66D3" w:rsidRDefault="002A66D3" w:rsidP="002A66D3">
            <w:pPr>
              <w:rPr>
                <w:lang w:eastAsia="en-US"/>
              </w:rPr>
            </w:pPr>
            <w:r>
              <w:rPr>
                <w:lang w:eastAsia="en-US"/>
              </w:rPr>
              <w:t>y</w:t>
            </w:r>
          </w:p>
        </w:tc>
        <w:tc>
          <w:tcPr>
            <w:tcW w:w="1021" w:type="dxa"/>
            <w:tcBorders>
              <w:left w:val="single" w:sz="4" w:space="0" w:color="auto"/>
            </w:tcBorders>
          </w:tcPr>
          <w:p w14:paraId="6C60BF89" w14:textId="77777777" w:rsidR="002A66D3" w:rsidRDefault="002A66D3" w:rsidP="002A66D3">
            <w:pPr>
              <w:rPr>
                <w:lang w:eastAsia="en-US"/>
              </w:rPr>
            </w:pPr>
          </w:p>
        </w:tc>
        <w:tc>
          <w:tcPr>
            <w:tcW w:w="1021" w:type="dxa"/>
          </w:tcPr>
          <w:p w14:paraId="56A0CBF3" w14:textId="77777777" w:rsidR="002A66D3" w:rsidRDefault="002A66D3" w:rsidP="002A66D3">
            <w:pPr>
              <w:rPr>
                <w:lang w:eastAsia="en-US"/>
              </w:rPr>
            </w:pPr>
          </w:p>
        </w:tc>
      </w:tr>
      <w:tr w:rsidR="002A66D3" w14:paraId="72868703" w14:textId="77777777" w:rsidTr="00F85770">
        <w:tc>
          <w:tcPr>
            <w:tcW w:w="1021" w:type="dxa"/>
          </w:tcPr>
          <w:p w14:paraId="7E918083" w14:textId="77777777" w:rsidR="002A66D3" w:rsidRDefault="002A66D3" w:rsidP="002A66D3">
            <w:pPr>
              <w:pStyle w:val="TableCell0-2Break"/>
              <w:rPr>
                <w:lang w:eastAsia="en-US"/>
              </w:rPr>
            </w:pPr>
            <w:r>
              <w:rPr>
                <w:lang w:eastAsia="en-US"/>
              </w:rPr>
              <w:t>child</w:t>
            </w:r>
          </w:p>
        </w:tc>
        <w:tc>
          <w:tcPr>
            <w:tcW w:w="1021" w:type="dxa"/>
            <w:tcBorders>
              <w:bottom w:val="single" w:sz="4" w:space="0" w:color="auto"/>
              <w:right w:val="single" w:sz="4" w:space="0" w:color="auto"/>
            </w:tcBorders>
          </w:tcPr>
          <w:p w14:paraId="2EFC1069" w14:textId="77777777" w:rsidR="002A66D3" w:rsidRDefault="002A66D3" w:rsidP="002A66D3">
            <w:pPr>
              <w:pStyle w:val="TableCell0-2Break"/>
              <w:rPr>
                <w:lang w:eastAsia="en-US"/>
              </w:rPr>
            </w:pPr>
            <w:r>
              <w:rPr>
                <w:lang w:eastAsia="en-US"/>
              </w:rPr>
              <w:t>C</w:t>
            </w:r>
          </w:p>
        </w:tc>
        <w:tc>
          <w:tcPr>
            <w:tcW w:w="1021" w:type="dxa"/>
            <w:tcBorders>
              <w:left w:val="single" w:sz="4" w:space="0" w:color="auto"/>
              <w:bottom w:val="single" w:sz="4" w:space="0" w:color="auto"/>
            </w:tcBorders>
          </w:tcPr>
          <w:p w14:paraId="170E5880" w14:textId="77777777" w:rsidR="002A66D3" w:rsidRDefault="002A66D3" w:rsidP="002A66D3">
            <w:pPr>
              <w:pStyle w:val="TableCell0-2Break"/>
              <w:rPr>
                <w:lang w:eastAsia="en-US"/>
              </w:rPr>
            </w:pPr>
          </w:p>
        </w:tc>
        <w:tc>
          <w:tcPr>
            <w:tcW w:w="1021" w:type="dxa"/>
            <w:tcBorders>
              <w:bottom w:val="single" w:sz="4" w:space="0" w:color="auto"/>
              <w:right w:val="single" w:sz="4" w:space="0" w:color="auto"/>
            </w:tcBorders>
          </w:tcPr>
          <w:p w14:paraId="1C65DD80" w14:textId="77777777" w:rsidR="002A66D3" w:rsidRDefault="002A66D3" w:rsidP="002A66D3">
            <w:pPr>
              <w:pStyle w:val="TableCell0-2Break"/>
              <w:rPr>
                <w:lang w:eastAsia="en-US"/>
              </w:rPr>
            </w:pPr>
          </w:p>
        </w:tc>
        <w:tc>
          <w:tcPr>
            <w:tcW w:w="1021" w:type="dxa"/>
            <w:tcBorders>
              <w:left w:val="single" w:sz="4" w:space="0" w:color="auto"/>
              <w:bottom w:val="single" w:sz="4" w:space="0" w:color="auto"/>
            </w:tcBorders>
          </w:tcPr>
          <w:p w14:paraId="0AEF376B" w14:textId="77777777" w:rsidR="002A66D3" w:rsidRDefault="002A66D3" w:rsidP="002A66D3">
            <w:pPr>
              <w:pStyle w:val="TableCell0-2Break"/>
              <w:rPr>
                <w:lang w:eastAsia="en-US"/>
              </w:rPr>
            </w:pPr>
          </w:p>
        </w:tc>
        <w:tc>
          <w:tcPr>
            <w:tcW w:w="1021" w:type="dxa"/>
          </w:tcPr>
          <w:p w14:paraId="162DB507" w14:textId="77777777" w:rsidR="002A66D3" w:rsidRDefault="002A66D3" w:rsidP="002A66D3">
            <w:pPr>
              <w:pStyle w:val="TableCell0-2Break"/>
              <w:rPr>
                <w:lang w:eastAsia="en-US"/>
              </w:rPr>
            </w:pPr>
          </w:p>
        </w:tc>
      </w:tr>
    </w:tbl>
    <w:p w14:paraId="2DF66425" w14:textId="5DFD57D3" w:rsidR="002A66D3" w:rsidRDefault="002A66D3" w:rsidP="002A66D3">
      <w:pPr>
        <w:pStyle w:val="Body0015after05before"/>
      </w:pPr>
      <w:r>
        <w:t xml:space="preserve">More complex kinship terms are expressed by chains of these abbreviations, such as FZ for </w:t>
      </w:r>
      <w:r w:rsidR="00B7093A">
        <w:t>‘</w:t>
      </w:r>
      <w:r>
        <w:t>father</w:t>
      </w:r>
      <w:r w:rsidR="00B7093A">
        <w:t>’</w:t>
      </w:r>
      <w:r>
        <w:t>s sister</w:t>
      </w:r>
      <w:r w:rsidR="00B7093A">
        <w:t>’</w:t>
      </w:r>
      <w:r>
        <w:t xml:space="preserve"> or MF for </w:t>
      </w:r>
      <w:r w:rsidR="00B7093A">
        <w:t>‘</w:t>
      </w:r>
      <w:r>
        <w:t>mother</w:t>
      </w:r>
      <w:r w:rsidR="00B7093A">
        <w:t>’</w:t>
      </w:r>
      <w:r>
        <w:t>s father</w:t>
      </w:r>
      <w:r w:rsidR="00B7093A">
        <w:t>’</w:t>
      </w:r>
      <w:r>
        <w:t>.</w:t>
      </w:r>
    </w:p>
    <w:p w14:paraId="606CA233" w14:textId="77777777" w:rsidR="002A66D3" w:rsidRDefault="002A66D3" w:rsidP="002A66D3">
      <w:pPr>
        <w:pStyle w:val="Heading4"/>
      </w:pPr>
      <w:bookmarkStart w:id="2150" w:name="_Ref359606628"/>
      <w:bookmarkStart w:id="2151" w:name="_Toc367531144"/>
      <w:r>
        <w:t>Consanguineal kin</w:t>
      </w:r>
      <w:bookmarkEnd w:id="2150"/>
      <w:bookmarkEnd w:id="2151"/>
    </w:p>
    <w:p w14:paraId="429778A9" w14:textId="0566C974" w:rsidR="002A66D3" w:rsidRDefault="002A66D3" w:rsidP="002A66D3">
      <w:pPr>
        <w:pStyle w:val="Body0000after"/>
        <w:rPr>
          <w:lang w:eastAsia="en-US"/>
        </w:rPr>
      </w:pPr>
      <w:r>
        <w:t xml:space="preserve">The kinship system is </w:t>
      </w:r>
      <w:r w:rsidRPr="00A55465">
        <w:t>Iroquois</w:t>
      </w:r>
      <w:r>
        <w:t xml:space="preserve">, in that Papuan Malay makes a distinction </w:t>
      </w:r>
      <w:r>
        <w:rPr>
          <w:rFonts w:eastAsia="Times New Roman"/>
          <w:szCs w:val="20"/>
          <w:lang w:eastAsia="en-US"/>
        </w:rPr>
        <w:t>in the first ascending generation</w:t>
      </w:r>
      <w:r>
        <w:t xml:space="preserve"> between same-sex and cross-sex parents</w:t>
      </w:r>
      <w:r w:rsidR="00B7093A">
        <w:t>’</w:t>
      </w:r>
      <w:r>
        <w:t xml:space="preserve"> siblings in a bifurcate merging pattern, as demonstrated in </w:t>
      </w:r>
      <w:r>
        <w:fldChar w:fldCharType="begin"/>
      </w:r>
      <w:r>
        <w:instrText xml:space="preserve"> REF _Ref359570239 \h </w:instrText>
      </w:r>
      <w:r>
        <w:fldChar w:fldCharType="separate"/>
      </w:r>
      <w:r w:rsidR="00154D81" w:rsidRPr="0090507A">
        <w:t xml:space="preserve">Table </w:t>
      </w:r>
      <w:r w:rsidR="00154D81">
        <w:rPr>
          <w:noProof/>
          <w:cs/>
        </w:rPr>
        <w:t>‎</w:t>
      </w:r>
      <w:r w:rsidR="00154D81">
        <w:rPr>
          <w:noProof/>
        </w:rPr>
        <w:t>5</w:t>
      </w:r>
      <w:r w:rsidR="00154D81">
        <w:t>.</w:t>
      </w:r>
      <w:r w:rsidR="00154D81">
        <w:rPr>
          <w:noProof/>
        </w:rPr>
        <w:t>11</w:t>
      </w:r>
      <w:r>
        <w:fldChar w:fldCharType="end"/>
      </w:r>
      <w:r>
        <w:t>. Contrasting with typical Iroquois systems, however, the cross-parallel distinction only applies to parents</w:t>
      </w:r>
      <w:r w:rsidR="00B7093A">
        <w:t>’</w:t>
      </w:r>
      <w:r>
        <w:t xml:space="preserve"> younger siblings. That is, </w:t>
      </w:r>
      <w:r>
        <w:rPr>
          <w:lang w:eastAsia="en-US"/>
        </w:rPr>
        <w:t xml:space="preserve">only </w:t>
      </w:r>
      <w:r>
        <w:t>parents</w:t>
      </w:r>
      <w:r w:rsidR="00B7093A">
        <w:t>’</w:t>
      </w:r>
      <w:r>
        <w:rPr>
          <w:lang w:eastAsia="en-US"/>
        </w:rPr>
        <w:t xml:space="preserve"> same-sexed younger siblings are considered as consanguines: </w:t>
      </w:r>
      <w:r w:rsidRPr="00AA298F">
        <w:rPr>
          <w:rStyle w:val="ChItalBold"/>
        </w:rPr>
        <w:t>bapa</w:t>
      </w:r>
      <w:r>
        <w:rPr>
          <w:rStyle w:val="ChItalBold"/>
        </w:rPr>
        <w:t>-ade</w:t>
      </w:r>
      <w:r>
        <w:rPr>
          <w:lang w:eastAsia="en-US"/>
        </w:rPr>
        <w:t xml:space="preserve"> </w:t>
      </w:r>
      <w:r w:rsidR="00B7093A">
        <w:rPr>
          <w:lang w:eastAsia="en-US"/>
        </w:rPr>
        <w:t>‘</w:t>
      </w:r>
      <w:r>
        <w:rPr>
          <w:lang w:eastAsia="en-US"/>
        </w:rPr>
        <w:t>uncle</w:t>
      </w:r>
      <w:r w:rsidR="00B7093A">
        <w:rPr>
          <w:lang w:eastAsia="en-US"/>
        </w:rPr>
        <w:t>’</w:t>
      </w:r>
      <w:r>
        <w:rPr>
          <w:lang w:eastAsia="en-US"/>
        </w:rPr>
        <w:t xml:space="preserve"> </w:t>
      </w:r>
      <w:r>
        <w:t>(literally</w:t>
      </w:r>
      <w:r>
        <w:rPr>
          <w:lang w:eastAsia="en-US"/>
        </w:rPr>
        <w:t xml:space="preserve"> </w:t>
      </w:r>
      <w:r w:rsidR="00B7093A">
        <w:rPr>
          <w:lang w:eastAsia="en-US"/>
        </w:rPr>
        <w:t>‘</w:t>
      </w:r>
      <w:r>
        <w:rPr>
          <w:lang w:eastAsia="en-US"/>
        </w:rPr>
        <w:t>younger father</w:t>
      </w:r>
      <w:r w:rsidR="00B7093A">
        <w:rPr>
          <w:lang w:eastAsia="en-US"/>
        </w:rPr>
        <w:t>’</w:t>
      </w:r>
      <w:r>
        <w:rPr>
          <w:lang w:eastAsia="en-US"/>
        </w:rPr>
        <w:t xml:space="preserve">) and </w:t>
      </w:r>
      <w:r w:rsidRPr="00AA298F">
        <w:rPr>
          <w:rStyle w:val="ChItalBold"/>
        </w:rPr>
        <w:t>mama</w:t>
      </w:r>
      <w:r>
        <w:rPr>
          <w:rStyle w:val="ChItalBold"/>
        </w:rPr>
        <w:t>-ade</w:t>
      </w:r>
      <w:r>
        <w:rPr>
          <w:lang w:eastAsia="en-US"/>
        </w:rPr>
        <w:t xml:space="preserve"> </w:t>
      </w:r>
      <w:r w:rsidR="00B7093A">
        <w:rPr>
          <w:lang w:eastAsia="en-US"/>
        </w:rPr>
        <w:t>‘</w:t>
      </w:r>
      <w:r>
        <w:rPr>
          <w:lang w:eastAsia="en-US"/>
        </w:rPr>
        <w:t>aunt</w:t>
      </w:r>
      <w:r w:rsidR="00B7093A">
        <w:rPr>
          <w:lang w:eastAsia="en-US"/>
        </w:rPr>
        <w:t>’</w:t>
      </w:r>
      <w:r>
        <w:rPr>
          <w:lang w:eastAsia="en-US"/>
        </w:rPr>
        <w:t xml:space="preserve"> </w:t>
      </w:r>
      <w:r>
        <w:t>(literally</w:t>
      </w:r>
      <w:r>
        <w:rPr>
          <w:lang w:eastAsia="en-US"/>
        </w:rPr>
        <w:t xml:space="preserve"> </w:t>
      </w:r>
      <w:r w:rsidR="00B7093A">
        <w:rPr>
          <w:lang w:eastAsia="en-US"/>
        </w:rPr>
        <w:t>‘</w:t>
      </w:r>
      <w:r>
        <w:rPr>
          <w:lang w:eastAsia="en-US"/>
        </w:rPr>
        <w:t>younger mother</w:t>
      </w:r>
      <w:r w:rsidR="00B7093A">
        <w:rPr>
          <w:lang w:eastAsia="en-US"/>
        </w:rPr>
        <w:t>’</w:t>
      </w:r>
      <w:r>
        <w:rPr>
          <w:lang w:eastAsia="en-US"/>
        </w:rPr>
        <w:t>). Parents</w:t>
      </w:r>
      <w:r w:rsidR="00B7093A">
        <w:rPr>
          <w:lang w:eastAsia="en-US"/>
        </w:rPr>
        <w:t>’</w:t>
      </w:r>
      <w:r>
        <w:rPr>
          <w:lang w:eastAsia="en-US"/>
        </w:rPr>
        <w:t xml:space="preserve"> opposite-sexed younger siblings are called </w:t>
      </w:r>
      <w:r w:rsidRPr="006B77BA">
        <w:rPr>
          <w:rStyle w:val="ChItalBold"/>
        </w:rPr>
        <w:t>om</w:t>
      </w:r>
      <w:r>
        <w:rPr>
          <w:lang w:eastAsia="en-US"/>
        </w:rPr>
        <w:t xml:space="preserve"> </w:t>
      </w:r>
      <w:r w:rsidR="00B7093A">
        <w:rPr>
          <w:lang w:eastAsia="en-US"/>
        </w:rPr>
        <w:t>‘</w:t>
      </w:r>
      <w:r>
        <w:rPr>
          <w:lang w:eastAsia="en-US"/>
        </w:rPr>
        <w:t>uncle</w:t>
      </w:r>
      <w:r w:rsidR="00B7093A">
        <w:rPr>
          <w:lang w:eastAsia="en-US"/>
        </w:rPr>
        <w:t>’</w:t>
      </w:r>
      <w:r>
        <w:rPr>
          <w:lang w:eastAsia="en-US"/>
        </w:rPr>
        <w:t xml:space="preserve"> and </w:t>
      </w:r>
      <w:r w:rsidRPr="006B77BA">
        <w:rPr>
          <w:rStyle w:val="ChItalBold"/>
        </w:rPr>
        <w:t>tanta</w:t>
      </w:r>
      <w:r>
        <w:rPr>
          <w:lang w:eastAsia="en-US"/>
        </w:rPr>
        <w:t xml:space="preserve"> </w:t>
      </w:r>
      <w:r w:rsidR="00B7093A">
        <w:rPr>
          <w:lang w:eastAsia="en-US"/>
        </w:rPr>
        <w:t>‘</w:t>
      </w:r>
      <w:r>
        <w:rPr>
          <w:lang w:eastAsia="en-US"/>
        </w:rPr>
        <w:t>aunt</w:t>
      </w:r>
      <w:r w:rsidR="00B7093A">
        <w:rPr>
          <w:lang w:eastAsia="en-US"/>
        </w:rPr>
        <w:t>’</w:t>
      </w:r>
      <w:r>
        <w:rPr>
          <w:lang w:eastAsia="en-US"/>
        </w:rPr>
        <w:t>; both terms are loan words from Dutch. By contrast, Papuan Malay does not distinguish between parents</w:t>
      </w:r>
      <w:r w:rsidR="00B7093A">
        <w:rPr>
          <w:lang w:eastAsia="en-US"/>
        </w:rPr>
        <w:t>’</w:t>
      </w:r>
      <w:r>
        <w:rPr>
          <w:lang w:eastAsia="en-US"/>
        </w:rPr>
        <w:t xml:space="preserve"> older siblings of opposite sex. That is, all parents</w:t>
      </w:r>
      <w:r w:rsidR="00B7093A">
        <w:rPr>
          <w:lang w:eastAsia="en-US"/>
        </w:rPr>
        <w:t>’</w:t>
      </w:r>
      <w:r>
        <w:rPr>
          <w:lang w:eastAsia="en-US"/>
        </w:rPr>
        <w:t xml:space="preserve"> older siblings are considered as consanguines</w:t>
      </w:r>
      <w:r w:rsidRPr="00986729">
        <w:t xml:space="preserve"> </w:t>
      </w:r>
      <w:r>
        <w:rPr>
          <w:lang w:eastAsia="en-US"/>
        </w:rPr>
        <w:t xml:space="preserve">regardless of their sex: </w:t>
      </w:r>
      <w:r w:rsidRPr="00AA298F">
        <w:rPr>
          <w:rStyle w:val="ChItalBold"/>
        </w:rPr>
        <w:t>bapa</w:t>
      </w:r>
      <w:r>
        <w:rPr>
          <w:rStyle w:val="ChItalBold"/>
        </w:rPr>
        <w:t>-tua</w:t>
      </w:r>
      <w:r>
        <w:rPr>
          <w:lang w:eastAsia="en-US"/>
        </w:rPr>
        <w:t xml:space="preserve"> </w:t>
      </w:r>
      <w:r w:rsidR="00B7093A">
        <w:rPr>
          <w:lang w:eastAsia="en-US"/>
        </w:rPr>
        <w:t>‘</w:t>
      </w:r>
      <w:r>
        <w:rPr>
          <w:lang w:eastAsia="en-US"/>
        </w:rPr>
        <w:t>uncle</w:t>
      </w:r>
      <w:r w:rsidR="00B7093A">
        <w:rPr>
          <w:lang w:eastAsia="en-US"/>
        </w:rPr>
        <w:t>’</w:t>
      </w:r>
      <w:r>
        <w:rPr>
          <w:lang w:eastAsia="en-US"/>
        </w:rPr>
        <w:t xml:space="preserve"> </w:t>
      </w:r>
      <w:r>
        <w:t>(literally</w:t>
      </w:r>
      <w:r>
        <w:rPr>
          <w:lang w:eastAsia="en-US"/>
        </w:rPr>
        <w:t xml:space="preserve"> </w:t>
      </w:r>
      <w:r w:rsidR="00B7093A">
        <w:rPr>
          <w:lang w:eastAsia="en-US"/>
        </w:rPr>
        <w:t>‘</w:t>
      </w:r>
      <w:r>
        <w:rPr>
          <w:lang w:eastAsia="en-US"/>
        </w:rPr>
        <w:t>old father</w:t>
      </w:r>
      <w:r w:rsidR="00B7093A">
        <w:rPr>
          <w:lang w:eastAsia="en-US"/>
        </w:rPr>
        <w:t>’</w:t>
      </w:r>
      <w:r>
        <w:rPr>
          <w:lang w:eastAsia="en-US"/>
        </w:rPr>
        <w:t xml:space="preserve">) and </w:t>
      </w:r>
      <w:r w:rsidRPr="00AA298F">
        <w:rPr>
          <w:rStyle w:val="ChItalBold"/>
        </w:rPr>
        <w:t>mama</w:t>
      </w:r>
      <w:r>
        <w:rPr>
          <w:rStyle w:val="ChItalBold"/>
        </w:rPr>
        <w:t>-tua</w:t>
      </w:r>
      <w:r>
        <w:rPr>
          <w:lang w:eastAsia="en-US"/>
        </w:rPr>
        <w:t xml:space="preserve"> </w:t>
      </w:r>
      <w:r w:rsidR="00B7093A">
        <w:rPr>
          <w:lang w:eastAsia="en-US"/>
        </w:rPr>
        <w:t>‘</w:t>
      </w:r>
      <w:r>
        <w:rPr>
          <w:lang w:eastAsia="en-US"/>
        </w:rPr>
        <w:t>aunt</w:t>
      </w:r>
      <w:r w:rsidR="00B7093A">
        <w:rPr>
          <w:lang w:eastAsia="en-US"/>
        </w:rPr>
        <w:t>’</w:t>
      </w:r>
      <w:r>
        <w:rPr>
          <w:lang w:eastAsia="en-US"/>
        </w:rPr>
        <w:t xml:space="preserve"> </w:t>
      </w:r>
      <w:r>
        <w:t>(literally</w:t>
      </w:r>
      <w:r>
        <w:rPr>
          <w:lang w:eastAsia="en-US"/>
        </w:rPr>
        <w:t xml:space="preserve"> </w:t>
      </w:r>
      <w:r w:rsidR="00B7093A">
        <w:rPr>
          <w:lang w:eastAsia="en-US"/>
        </w:rPr>
        <w:t>‘</w:t>
      </w:r>
      <w:r>
        <w:rPr>
          <w:lang w:eastAsia="en-US"/>
        </w:rPr>
        <w:t xml:space="preserve">old </w:t>
      </w:r>
      <w:r w:rsidRPr="00640A5C">
        <w:t>mother</w:t>
      </w:r>
      <w:r w:rsidR="00B7093A">
        <w:rPr>
          <w:lang w:eastAsia="en-US"/>
        </w:rPr>
        <w:t>’</w:t>
      </w:r>
      <w:r>
        <w:rPr>
          <w:lang w:eastAsia="en-US"/>
        </w:rPr>
        <w:t xml:space="preserve">). The six </w:t>
      </w:r>
      <w:r>
        <w:t xml:space="preserve">consanguineal </w:t>
      </w:r>
      <w:r>
        <w:rPr>
          <w:lang w:eastAsia="en-US"/>
        </w:rPr>
        <w:t>terms also extend to affinal kin, as discussed in §</w:t>
      </w:r>
      <w:r>
        <w:rPr>
          <w:lang w:eastAsia="en-US"/>
        </w:rPr>
        <w:fldChar w:fldCharType="begin"/>
      </w:r>
      <w:r>
        <w:rPr>
          <w:lang w:eastAsia="en-US"/>
        </w:rPr>
        <w:instrText xml:space="preserve"> REF _Ref359606523 \n \h </w:instrText>
      </w:r>
      <w:r>
        <w:rPr>
          <w:lang w:eastAsia="en-US"/>
        </w:rPr>
      </w:r>
      <w:r>
        <w:rPr>
          <w:lang w:eastAsia="en-US"/>
        </w:rPr>
        <w:fldChar w:fldCharType="separate"/>
      </w:r>
      <w:r w:rsidR="00154D81">
        <w:rPr>
          <w:cs/>
          <w:lang w:eastAsia="en-US"/>
        </w:rPr>
        <w:t>‎</w:t>
      </w:r>
      <w:r w:rsidR="00154D81">
        <w:rPr>
          <w:lang w:eastAsia="en-US"/>
        </w:rPr>
        <w:t>5.2.7.2</w:t>
      </w:r>
      <w:r>
        <w:rPr>
          <w:lang w:eastAsia="en-US"/>
        </w:rPr>
        <w:fldChar w:fldCharType="end"/>
      </w:r>
      <w:r>
        <w:rPr>
          <w:lang w:eastAsia="en-US"/>
        </w:rPr>
        <w:t>.</w:t>
      </w:r>
    </w:p>
    <w:p w14:paraId="47FCC815" w14:textId="6DE54CBF" w:rsidR="002A66D3" w:rsidRPr="003B4BD3" w:rsidRDefault="002A66D3" w:rsidP="002A66D3">
      <w:pPr>
        <w:pStyle w:val="Body0505after"/>
      </w:pPr>
      <w:r>
        <w:rPr>
          <w:lang w:eastAsia="en-US"/>
        </w:rPr>
        <w:t xml:space="preserve">With respect to other generations, the kinship system is Hawaiian, in that it extends bilaterally, without making distinctions between lineal and collateral </w:t>
      </w:r>
      <w:r w:rsidRPr="00D8386F">
        <w:t>consan</w:t>
      </w:r>
      <w:r>
        <w:t xml:space="preserve">guines, or between cross and parallel </w:t>
      </w:r>
      <w:r w:rsidRPr="00D8386F">
        <w:t>consan</w:t>
      </w:r>
      <w:r>
        <w:t xml:space="preserve">guines. Consequently, Papuan Malay does not distinguish between siblings and cousins, as shown in </w:t>
      </w:r>
      <w:r>
        <w:fldChar w:fldCharType="begin"/>
      </w:r>
      <w:r>
        <w:instrText xml:space="preserve"> REF _Ref359570239 \h </w:instrText>
      </w:r>
      <w:r>
        <w:fldChar w:fldCharType="separate"/>
      </w:r>
      <w:r w:rsidR="00154D81" w:rsidRPr="0090507A">
        <w:t xml:space="preserve">Table </w:t>
      </w:r>
      <w:r w:rsidR="00154D81">
        <w:rPr>
          <w:noProof/>
          <w:cs/>
        </w:rPr>
        <w:t>‎</w:t>
      </w:r>
      <w:r w:rsidR="00154D81">
        <w:rPr>
          <w:noProof/>
        </w:rPr>
        <w:t>5</w:t>
      </w:r>
      <w:r w:rsidR="00154D81">
        <w:t>.</w:t>
      </w:r>
      <w:r w:rsidR="00154D81">
        <w:rPr>
          <w:noProof/>
        </w:rPr>
        <w:t>11</w:t>
      </w:r>
      <w:r>
        <w:fldChar w:fldCharType="end"/>
      </w:r>
      <w:r>
        <w:t xml:space="preserve">. That is, </w:t>
      </w:r>
      <w:r>
        <w:rPr>
          <w:lang w:eastAsia="en-US"/>
        </w:rPr>
        <w:t>children of parents</w:t>
      </w:r>
      <w:r w:rsidR="00B7093A">
        <w:rPr>
          <w:lang w:eastAsia="en-US"/>
        </w:rPr>
        <w:t>’</w:t>
      </w:r>
      <w:r>
        <w:rPr>
          <w:lang w:eastAsia="en-US"/>
        </w:rPr>
        <w:t xml:space="preserve"> siblings are also classified as siblings. In addition, the system </w:t>
      </w:r>
      <w:r w:rsidRPr="00E912A6">
        <w:t>makes a relative age discrimination</w:t>
      </w:r>
      <w:r>
        <w:t xml:space="preserve">. Older siblings and </w:t>
      </w:r>
      <w:r>
        <w:rPr>
          <w:lang w:eastAsia="en-US"/>
        </w:rPr>
        <w:t>children of parents</w:t>
      </w:r>
      <w:r w:rsidR="00B7093A">
        <w:rPr>
          <w:lang w:eastAsia="en-US"/>
        </w:rPr>
        <w:t>’</w:t>
      </w:r>
      <w:r>
        <w:rPr>
          <w:lang w:eastAsia="en-US"/>
        </w:rPr>
        <w:t xml:space="preserve"> older siblings are called </w:t>
      </w:r>
      <w:r w:rsidRPr="009F1220">
        <w:rPr>
          <w:rStyle w:val="ChItalBold"/>
        </w:rPr>
        <w:t>kaka</w:t>
      </w:r>
      <w:r>
        <w:rPr>
          <w:lang w:eastAsia="en-US"/>
        </w:rPr>
        <w:t xml:space="preserve"> </w:t>
      </w:r>
      <w:r w:rsidR="00B7093A">
        <w:rPr>
          <w:lang w:eastAsia="en-US"/>
        </w:rPr>
        <w:t>‘</w:t>
      </w:r>
      <w:r>
        <w:rPr>
          <w:lang w:eastAsia="en-US"/>
        </w:rPr>
        <w:t>older sibling</w:t>
      </w:r>
      <w:r w:rsidR="00B7093A">
        <w:rPr>
          <w:lang w:eastAsia="en-US"/>
        </w:rPr>
        <w:t>’</w:t>
      </w:r>
      <w:r>
        <w:rPr>
          <w:lang w:eastAsia="en-US"/>
        </w:rPr>
        <w:t xml:space="preserve"> while younger siblings and children of parents</w:t>
      </w:r>
      <w:r w:rsidR="00B7093A">
        <w:rPr>
          <w:lang w:eastAsia="en-US"/>
        </w:rPr>
        <w:t>’</w:t>
      </w:r>
      <w:r>
        <w:rPr>
          <w:lang w:eastAsia="en-US"/>
        </w:rPr>
        <w:t xml:space="preserve"> younger siblings are called </w:t>
      </w:r>
      <w:r w:rsidRPr="009F1220">
        <w:rPr>
          <w:rStyle w:val="ChItalBold"/>
        </w:rPr>
        <w:t>ade</w:t>
      </w:r>
      <w:r>
        <w:rPr>
          <w:lang w:eastAsia="en-US"/>
        </w:rPr>
        <w:t xml:space="preserve"> </w:t>
      </w:r>
      <w:r w:rsidR="00B7093A">
        <w:rPr>
          <w:lang w:eastAsia="en-US"/>
        </w:rPr>
        <w:t>‘</w:t>
      </w:r>
      <w:r>
        <w:rPr>
          <w:lang w:eastAsia="en-US"/>
        </w:rPr>
        <w:t>younger sibling</w:t>
      </w:r>
      <w:r w:rsidR="00B7093A">
        <w:rPr>
          <w:lang w:eastAsia="en-US"/>
        </w:rPr>
        <w:t>’</w:t>
      </w:r>
      <w:r>
        <w:rPr>
          <w:lang w:eastAsia="en-US"/>
        </w:rPr>
        <w:t xml:space="preserve">. The same </w:t>
      </w:r>
      <w:r w:rsidRPr="00E912A6">
        <w:t>relative age discrimination</w:t>
      </w:r>
      <w:r>
        <w:t xml:space="preserve"> applies to </w:t>
      </w:r>
      <w:r>
        <w:rPr>
          <w:lang w:eastAsia="en-US"/>
        </w:rPr>
        <w:t xml:space="preserve">cousins in the second degree of collaterality: their relative ages are determined by the ages of the linking grandparents. With the exception of the reference term </w:t>
      </w:r>
      <w:r w:rsidRPr="003B4BD3">
        <w:rPr>
          <w:rStyle w:val="ChItalBold"/>
        </w:rPr>
        <w:t>orang-tua</w:t>
      </w:r>
      <w:r>
        <w:rPr>
          <w:lang w:eastAsia="en-US"/>
        </w:rPr>
        <w:t xml:space="preserve"> </w:t>
      </w:r>
      <w:r w:rsidR="00B7093A">
        <w:rPr>
          <w:lang w:eastAsia="en-US"/>
        </w:rPr>
        <w:t>‘</w:t>
      </w:r>
      <w:r>
        <w:rPr>
          <w:lang w:eastAsia="en-US"/>
        </w:rPr>
        <w:t>parent</w:t>
      </w:r>
      <w:r w:rsidR="00B7093A">
        <w:rPr>
          <w:lang w:eastAsia="en-US"/>
        </w:rPr>
        <w:t>’</w:t>
      </w:r>
      <w:r>
        <w:rPr>
          <w:lang w:eastAsia="en-US"/>
        </w:rPr>
        <w:t xml:space="preserve">, speakers use the </w:t>
      </w:r>
      <w:r>
        <w:t xml:space="preserve">consanguineal </w:t>
      </w:r>
      <w:r>
        <w:rPr>
          <w:lang w:eastAsia="en-US"/>
        </w:rPr>
        <w:t xml:space="preserve">terms, listed in </w:t>
      </w:r>
      <w:r>
        <w:fldChar w:fldCharType="begin"/>
      </w:r>
      <w:r>
        <w:instrText xml:space="preserve"> REF _Ref359570239 \h </w:instrText>
      </w:r>
      <w:r>
        <w:fldChar w:fldCharType="separate"/>
      </w:r>
      <w:r w:rsidR="00154D81" w:rsidRPr="0090507A">
        <w:t xml:space="preserve">Table </w:t>
      </w:r>
      <w:r w:rsidR="00154D81">
        <w:rPr>
          <w:noProof/>
          <w:cs/>
        </w:rPr>
        <w:t>‎</w:t>
      </w:r>
      <w:r w:rsidR="00154D81">
        <w:rPr>
          <w:noProof/>
        </w:rPr>
        <w:t>5</w:t>
      </w:r>
      <w:r w:rsidR="00154D81">
        <w:t>.</w:t>
      </w:r>
      <w:r w:rsidR="00154D81">
        <w:rPr>
          <w:noProof/>
        </w:rPr>
        <w:t>11</w:t>
      </w:r>
      <w:r>
        <w:fldChar w:fldCharType="end"/>
      </w:r>
      <w:r>
        <w:t xml:space="preserve">, both </w:t>
      </w:r>
      <w:r w:rsidRPr="003B4BD3">
        <w:t xml:space="preserve">for reference </w:t>
      </w:r>
      <w:r>
        <w:t xml:space="preserve">and for </w:t>
      </w:r>
      <w:r w:rsidRPr="003B4BD3">
        <w:t>address</w:t>
      </w:r>
      <w:r>
        <w:t>.</w:t>
      </w:r>
    </w:p>
    <w:p w14:paraId="47949B8E" w14:textId="77777777" w:rsidR="002A66D3" w:rsidRDefault="002A66D3" w:rsidP="002A66D3">
      <w:pPr>
        <w:pStyle w:val="Caption"/>
      </w:pPr>
      <w:bookmarkStart w:id="2152" w:name="_Ref359570239"/>
      <w:r w:rsidRPr="0090507A">
        <w:t xml:space="preserve">Table </w:t>
      </w:r>
      <w:fldSimple w:instr=" STYLEREF 1 \s ">
        <w:r w:rsidR="00154D81">
          <w:rPr>
            <w:noProof/>
            <w:cs/>
          </w:rPr>
          <w:t>‎</w:t>
        </w:r>
        <w:r w:rsidR="00154D81">
          <w:rPr>
            <w:noProof/>
          </w:rPr>
          <w:t>5</w:t>
        </w:r>
      </w:fldSimple>
      <w:r>
        <w:t>.</w:t>
      </w:r>
      <w:fldSimple w:instr=" SEQ Table \* ARABIC \s 1 ">
        <w:r w:rsidR="00154D81">
          <w:rPr>
            <w:noProof/>
          </w:rPr>
          <w:t>11</w:t>
        </w:r>
      </w:fldSimple>
      <w:bookmarkEnd w:id="2152"/>
      <w:r w:rsidRPr="0090507A">
        <w:t>:</w:t>
      </w:r>
      <w:r w:rsidRPr="0090507A">
        <w:tab/>
      </w:r>
      <w:r>
        <w:t>Papuan Malay kinship terms: Consanguineal kin</w:t>
      </w:r>
    </w:p>
    <w:tbl>
      <w:tblPr>
        <w:tblW w:w="6379" w:type="dxa"/>
        <w:tblInd w:w="170" w:type="dxa"/>
        <w:tblBorders>
          <w:top w:val="single" w:sz="4" w:space="0" w:color="auto"/>
          <w:bottom w:val="single" w:sz="4" w:space="0" w:color="auto"/>
        </w:tblBorders>
        <w:tblLayout w:type="fixed"/>
        <w:tblLook w:val="01E0" w:firstRow="1" w:lastRow="1" w:firstColumn="1" w:lastColumn="1" w:noHBand="0" w:noVBand="0"/>
      </w:tblPr>
      <w:tblGrid>
        <w:gridCol w:w="1134"/>
        <w:gridCol w:w="1616"/>
        <w:gridCol w:w="851"/>
        <w:gridCol w:w="2778"/>
      </w:tblGrid>
      <w:tr w:rsidR="002A66D3" w14:paraId="210390FA" w14:textId="77777777" w:rsidTr="00F85770">
        <w:trPr>
          <w:tblHeader/>
        </w:trPr>
        <w:tc>
          <w:tcPr>
            <w:tcW w:w="1134" w:type="dxa"/>
          </w:tcPr>
          <w:p w14:paraId="2B206CD4" w14:textId="77777777" w:rsidR="002A66D3" w:rsidRPr="00900314" w:rsidRDefault="002A66D3" w:rsidP="002A66D3">
            <w:pPr>
              <w:pStyle w:val="TableHd"/>
            </w:pPr>
            <w:r>
              <w:t>Item</w:t>
            </w:r>
          </w:p>
        </w:tc>
        <w:tc>
          <w:tcPr>
            <w:tcW w:w="1616" w:type="dxa"/>
          </w:tcPr>
          <w:p w14:paraId="15FBDD7B" w14:textId="77777777" w:rsidR="002A66D3" w:rsidRDefault="002A66D3" w:rsidP="002A66D3">
            <w:pPr>
              <w:pStyle w:val="TableHd"/>
            </w:pPr>
            <w:r>
              <w:t>Gloss</w:t>
            </w:r>
          </w:p>
        </w:tc>
        <w:tc>
          <w:tcPr>
            <w:tcW w:w="851" w:type="dxa"/>
          </w:tcPr>
          <w:p w14:paraId="7A6C70B3" w14:textId="77777777" w:rsidR="002A66D3" w:rsidRDefault="002A66D3" w:rsidP="002A66D3">
            <w:pPr>
              <w:pStyle w:val="TableHd"/>
            </w:pPr>
            <w:r>
              <w:t>Symbol</w:t>
            </w:r>
          </w:p>
        </w:tc>
        <w:tc>
          <w:tcPr>
            <w:tcW w:w="2778" w:type="dxa"/>
          </w:tcPr>
          <w:p w14:paraId="2D2C8BFF" w14:textId="77777777" w:rsidR="002A66D3" w:rsidRPr="00900314" w:rsidRDefault="002A66D3" w:rsidP="002A66D3">
            <w:pPr>
              <w:pStyle w:val="TableHd"/>
            </w:pPr>
            <w:r>
              <w:t>Relation</w:t>
            </w:r>
          </w:p>
        </w:tc>
      </w:tr>
      <w:tr w:rsidR="002A66D3" w14:paraId="31EE9B28" w14:textId="77777777" w:rsidTr="00F85770">
        <w:tc>
          <w:tcPr>
            <w:tcW w:w="1134" w:type="dxa"/>
          </w:tcPr>
          <w:p w14:paraId="20DD8A68" w14:textId="77777777" w:rsidR="002A66D3" w:rsidRPr="00CE577F" w:rsidRDefault="002A66D3" w:rsidP="002A66D3">
            <w:pPr>
              <w:pStyle w:val="TableCell2-0Break"/>
              <w:rPr>
                <w:rStyle w:val="ChItalBold"/>
              </w:rPr>
            </w:pPr>
            <w:r w:rsidRPr="00CE577F">
              <w:rPr>
                <w:rStyle w:val="ChItalBold"/>
              </w:rPr>
              <w:t>bapa</w:t>
            </w:r>
          </w:p>
        </w:tc>
        <w:tc>
          <w:tcPr>
            <w:tcW w:w="1616" w:type="dxa"/>
          </w:tcPr>
          <w:p w14:paraId="6E138B79" w14:textId="5DD84275" w:rsidR="002A66D3" w:rsidRDefault="00B7093A" w:rsidP="002A66D3">
            <w:pPr>
              <w:pStyle w:val="TableCell2-0Break"/>
              <w:rPr>
                <w:lang w:eastAsia="en-US"/>
              </w:rPr>
            </w:pPr>
            <w:r>
              <w:rPr>
                <w:lang w:eastAsia="en-US"/>
              </w:rPr>
              <w:t>‘</w:t>
            </w:r>
            <w:r w:rsidR="002A66D3">
              <w:rPr>
                <w:lang w:eastAsia="en-US"/>
              </w:rPr>
              <w:t>father</w:t>
            </w:r>
            <w:r>
              <w:rPr>
                <w:lang w:eastAsia="en-US"/>
              </w:rPr>
              <w:t>’</w:t>
            </w:r>
          </w:p>
        </w:tc>
        <w:tc>
          <w:tcPr>
            <w:tcW w:w="851" w:type="dxa"/>
          </w:tcPr>
          <w:p w14:paraId="7EDA9D09" w14:textId="77777777" w:rsidR="002A66D3" w:rsidRPr="00900314" w:rsidRDefault="002A66D3" w:rsidP="002A66D3">
            <w:pPr>
              <w:pStyle w:val="TableCell2-0Break"/>
              <w:rPr>
                <w:lang w:eastAsia="en-US"/>
              </w:rPr>
            </w:pPr>
            <w:r>
              <w:rPr>
                <w:lang w:eastAsia="en-US"/>
              </w:rPr>
              <w:t>F</w:t>
            </w:r>
          </w:p>
        </w:tc>
        <w:tc>
          <w:tcPr>
            <w:tcW w:w="2778" w:type="dxa"/>
          </w:tcPr>
          <w:p w14:paraId="23C75AAE" w14:textId="77777777" w:rsidR="002A66D3" w:rsidRPr="00900314" w:rsidRDefault="002A66D3" w:rsidP="002A66D3">
            <w:pPr>
              <w:pStyle w:val="TableCell2-0Break"/>
              <w:rPr>
                <w:lang w:eastAsia="en-US"/>
              </w:rPr>
            </w:pPr>
            <w:r w:rsidRPr="00900314">
              <w:rPr>
                <w:lang w:eastAsia="en-US"/>
              </w:rPr>
              <w:t>father</w:t>
            </w:r>
          </w:p>
        </w:tc>
      </w:tr>
      <w:tr w:rsidR="002A66D3" w14:paraId="072328E9" w14:textId="77777777" w:rsidTr="00F85770">
        <w:tc>
          <w:tcPr>
            <w:tcW w:w="1134" w:type="dxa"/>
          </w:tcPr>
          <w:p w14:paraId="29C30E1F" w14:textId="77777777" w:rsidR="002A66D3" w:rsidRPr="00055701" w:rsidRDefault="002A66D3" w:rsidP="002A66D3">
            <w:pPr>
              <w:rPr>
                <w:rStyle w:val="ChItalBold"/>
              </w:rPr>
            </w:pPr>
            <w:r w:rsidRPr="00055701">
              <w:rPr>
                <w:rStyle w:val="ChItalBold"/>
              </w:rPr>
              <w:t>mama</w:t>
            </w:r>
          </w:p>
        </w:tc>
        <w:tc>
          <w:tcPr>
            <w:tcW w:w="1616" w:type="dxa"/>
          </w:tcPr>
          <w:p w14:paraId="3B0184C4" w14:textId="12C7CFCF" w:rsidR="002A66D3" w:rsidRDefault="00B7093A" w:rsidP="002A66D3">
            <w:pPr>
              <w:rPr>
                <w:lang w:eastAsia="en-US"/>
              </w:rPr>
            </w:pPr>
            <w:r>
              <w:rPr>
                <w:lang w:eastAsia="en-US"/>
              </w:rPr>
              <w:t>‘</w:t>
            </w:r>
            <w:r w:rsidR="002A66D3">
              <w:rPr>
                <w:lang w:eastAsia="en-US"/>
              </w:rPr>
              <w:t>mother</w:t>
            </w:r>
            <w:r>
              <w:rPr>
                <w:lang w:eastAsia="en-US"/>
              </w:rPr>
              <w:t>’</w:t>
            </w:r>
          </w:p>
        </w:tc>
        <w:tc>
          <w:tcPr>
            <w:tcW w:w="851" w:type="dxa"/>
          </w:tcPr>
          <w:p w14:paraId="444F344F" w14:textId="77777777" w:rsidR="002A66D3" w:rsidRPr="00900314" w:rsidRDefault="002A66D3" w:rsidP="002A66D3">
            <w:pPr>
              <w:rPr>
                <w:lang w:eastAsia="en-US"/>
              </w:rPr>
            </w:pPr>
            <w:r>
              <w:rPr>
                <w:lang w:eastAsia="en-US"/>
              </w:rPr>
              <w:t>M</w:t>
            </w:r>
          </w:p>
        </w:tc>
        <w:tc>
          <w:tcPr>
            <w:tcW w:w="2778" w:type="dxa"/>
          </w:tcPr>
          <w:p w14:paraId="2D96A420" w14:textId="77777777" w:rsidR="002A66D3" w:rsidRPr="00900314" w:rsidRDefault="002A66D3" w:rsidP="002A66D3">
            <w:pPr>
              <w:rPr>
                <w:lang w:eastAsia="en-US"/>
              </w:rPr>
            </w:pPr>
            <w:r w:rsidRPr="00900314">
              <w:rPr>
                <w:lang w:eastAsia="en-US"/>
              </w:rPr>
              <w:t>mother</w:t>
            </w:r>
          </w:p>
        </w:tc>
      </w:tr>
      <w:tr w:rsidR="002A66D3" w14:paraId="1CC8A9B9" w14:textId="77777777" w:rsidTr="00F85770">
        <w:tc>
          <w:tcPr>
            <w:tcW w:w="1134" w:type="dxa"/>
            <w:tcBorders>
              <w:bottom w:val="nil"/>
            </w:tcBorders>
          </w:tcPr>
          <w:p w14:paraId="6AE5187B" w14:textId="77777777" w:rsidR="002A66D3" w:rsidRPr="006542BB" w:rsidRDefault="002A66D3" w:rsidP="002A66D3">
            <w:pPr>
              <w:rPr>
                <w:rStyle w:val="ChItalBold"/>
              </w:rPr>
            </w:pPr>
            <w:r w:rsidRPr="006542BB">
              <w:rPr>
                <w:rStyle w:val="ChItalBold"/>
              </w:rPr>
              <w:t>orang-tua</w:t>
            </w:r>
          </w:p>
        </w:tc>
        <w:tc>
          <w:tcPr>
            <w:tcW w:w="1616" w:type="dxa"/>
            <w:tcBorders>
              <w:bottom w:val="nil"/>
            </w:tcBorders>
          </w:tcPr>
          <w:p w14:paraId="71E91C78" w14:textId="086E862B" w:rsidR="002A66D3" w:rsidRDefault="00B7093A" w:rsidP="002A66D3">
            <w:r>
              <w:t>‘</w:t>
            </w:r>
            <w:r w:rsidR="002A66D3">
              <w:t>parent</w:t>
            </w:r>
            <w:r>
              <w:rPr>
                <w:lang w:eastAsia="en-US"/>
              </w:rPr>
              <w:t>’</w:t>
            </w:r>
          </w:p>
        </w:tc>
        <w:tc>
          <w:tcPr>
            <w:tcW w:w="851" w:type="dxa"/>
            <w:tcBorders>
              <w:bottom w:val="nil"/>
            </w:tcBorders>
          </w:tcPr>
          <w:p w14:paraId="16F6161E" w14:textId="77777777" w:rsidR="002A66D3" w:rsidRPr="00820CCB" w:rsidRDefault="002A66D3" w:rsidP="002A66D3">
            <w:r>
              <w:t>P</w:t>
            </w:r>
          </w:p>
        </w:tc>
        <w:tc>
          <w:tcPr>
            <w:tcW w:w="2778" w:type="dxa"/>
            <w:tcBorders>
              <w:bottom w:val="nil"/>
            </w:tcBorders>
          </w:tcPr>
          <w:p w14:paraId="79BB2D60" w14:textId="77777777" w:rsidR="002A66D3" w:rsidRPr="00820CCB" w:rsidRDefault="002A66D3" w:rsidP="002A66D3">
            <w:r>
              <w:t>parent</w:t>
            </w:r>
          </w:p>
        </w:tc>
      </w:tr>
      <w:tr w:rsidR="002A66D3" w:rsidRPr="006542BB" w14:paraId="1A4C6A2F" w14:textId="77777777" w:rsidTr="00F85770">
        <w:tc>
          <w:tcPr>
            <w:tcW w:w="1134" w:type="dxa"/>
            <w:tcBorders>
              <w:top w:val="nil"/>
              <w:bottom w:val="single" w:sz="4" w:space="0" w:color="auto"/>
            </w:tcBorders>
          </w:tcPr>
          <w:p w14:paraId="5923DCC5" w14:textId="77777777" w:rsidR="002A66D3" w:rsidRPr="006542BB" w:rsidRDefault="002A66D3" w:rsidP="002A66D3">
            <w:pPr>
              <w:pStyle w:val="TableCell2-2Break"/>
              <w:rPr>
                <w:rStyle w:val="ChItalBold"/>
              </w:rPr>
            </w:pPr>
            <w:r>
              <w:rPr>
                <w:rStyle w:val="ChItalBold"/>
              </w:rPr>
              <w:t>ana</w:t>
            </w:r>
          </w:p>
        </w:tc>
        <w:tc>
          <w:tcPr>
            <w:tcW w:w="1616" w:type="dxa"/>
            <w:tcBorders>
              <w:top w:val="nil"/>
              <w:bottom w:val="single" w:sz="4" w:space="0" w:color="auto"/>
            </w:tcBorders>
          </w:tcPr>
          <w:p w14:paraId="4FD9651B" w14:textId="5D215E4C" w:rsidR="002A66D3" w:rsidRPr="006542BB" w:rsidRDefault="00B7093A" w:rsidP="002A66D3">
            <w:pPr>
              <w:pStyle w:val="TableCell2-2Break"/>
            </w:pPr>
            <w:r>
              <w:t>‘</w:t>
            </w:r>
            <w:r w:rsidR="002A66D3" w:rsidRPr="006542BB">
              <w:t>child</w:t>
            </w:r>
            <w:r>
              <w:t>’</w:t>
            </w:r>
          </w:p>
        </w:tc>
        <w:tc>
          <w:tcPr>
            <w:tcW w:w="851" w:type="dxa"/>
            <w:tcBorders>
              <w:top w:val="nil"/>
              <w:bottom w:val="single" w:sz="4" w:space="0" w:color="auto"/>
            </w:tcBorders>
          </w:tcPr>
          <w:p w14:paraId="62089A18" w14:textId="77777777" w:rsidR="002A66D3" w:rsidRPr="006542BB" w:rsidRDefault="002A66D3" w:rsidP="002A66D3">
            <w:pPr>
              <w:pStyle w:val="TableCell2-2Break"/>
            </w:pPr>
            <w:r w:rsidRPr="006542BB">
              <w:t>C</w:t>
            </w:r>
          </w:p>
        </w:tc>
        <w:tc>
          <w:tcPr>
            <w:tcW w:w="2778" w:type="dxa"/>
            <w:tcBorders>
              <w:top w:val="nil"/>
              <w:bottom w:val="single" w:sz="4" w:space="0" w:color="auto"/>
            </w:tcBorders>
          </w:tcPr>
          <w:p w14:paraId="7F0C6A06" w14:textId="77777777" w:rsidR="002A66D3" w:rsidRPr="006542BB" w:rsidRDefault="002A66D3" w:rsidP="002A66D3">
            <w:pPr>
              <w:pStyle w:val="TableCell2-2Break"/>
            </w:pPr>
            <w:r w:rsidRPr="006542BB">
              <w:t>child</w:t>
            </w:r>
          </w:p>
        </w:tc>
      </w:tr>
      <w:tr w:rsidR="002A66D3" w14:paraId="794CBB08" w14:textId="77777777" w:rsidTr="00F85770">
        <w:tc>
          <w:tcPr>
            <w:tcW w:w="1134" w:type="dxa"/>
            <w:tcBorders>
              <w:top w:val="single" w:sz="4" w:space="0" w:color="auto"/>
            </w:tcBorders>
          </w:tcPr>
          <w:p w14:paraId="00924640" w14:textId="77777777" w:rsidR="002A66D3" w:rsidRPr="00CE577F" w:rsidRDefault="002A66D3" w:rsidP="002A66D3">
            <w:pPr>
              <w:pStyle w:val="TableCell2-0"/>
              <w:rPr>
                <w:rStyle w:val="ChItalBold"/>
              </w:rPr>
            </w:pPr>
            <w:r w:rsidRPr="00CE577F">
              <w:rPr>
                <w:rStyle w:val="ChItalBold"/>
              </w:rPr>
              <w:t>kaka</w:t>
            </w:r>
          </w:p>
        </w:tc>
        <w:tc>
          <w:tcPr>
            <w:tcW w:w="1616" w:type="dxa"/>
            <w:tcBorders>
              <w:top w:val="single" w:sz="4" w:space="0" w:color="auto"/>
            </w:tcBorders>
          </w:tcPr>
          <w:p w14:paraId="069DA912" w14:textId="68A0D32D" w:rsidR="002A66D3" w:rsidRDefault="00B7093A" w:rsidP="002A66D3">
            <w:pPr>
              <w:pStyle w:val="TableCell2-0"/>
              <w:rPr>
                <w:lang w:eastAsia="en-US"/>
              </w:rPr>
            </w:pPr>
            <w:r>
              <w:t>‘</w:t>
            </w:r>
            <w:r w:rsidR="002A66D3">
              <w:rPr>
                <w:lang w:eastAsia="en-US"/>
              </w:rPr>
              <w:t>older sibling</w:t>
            </w:r>
            <w:r>
              <w:rPr>
                <w:lang w:eastAsia="en-US"/>
              </w:rPr>
              <w:t>’</w:t>
            </w:r>
          </w:p>
        </w:tc>
        <w:tc>
          <w:tcPr>
            <w:tcW w:w="851" w:type="dxa"/>
            <w:tcBorders>
              <w:top w:val="single" w:sz="4" w:space="0" w:color="auto"/>
            </w:tcBorders>
          </w:tcPr>
          <w:p w14:paraId="696BC445" w14:textId="77777777" w:rsidR="002A66D3" w:rsidRDefault="002A66D3" w:rsidP="002A66D3">
            <w:pPr>
              <w:pStyle w:val="TableCell2-0"/>
              <w:rPr>
                <w:lang w:eastAsia="en-US"/>
              </w:rPr>
            </w:pPr>
            <w:r>
              <w:rPr>
                <w:lang w:eastAsia="en-US"/>
              </w:rPr>
              <w:t>oSb</w:t>
            </w:r>
          </w:p>
        </w:tc>
        <w:tc>
          <w:tcPr>
            <w:tcW w:w="2778" w:type="dxa"/>
            <w:tcBorders>
              <w:top w:val="single" w:sz="4" w:space="0" w:color="auto"/>
            </w:tcBorders>
          </w:tcPr>
          <w:p w14:paraId="66558142" w14:textId="77777777" w:rsidR="002A66D3" w:rsidRDefault="002A66D3" w:rsidP="002A66D3">
            <w:pPr>
              <w:pStyle w:val="TableCell2-0"/>
              <w:rPr>
                <w:lang w:eastAsia="en-US"/>
              </w:rPr>
            </w:pPr>
            <w:r>
              <w:rPr>
                <w:lang w:eastAsia="en-US"/>
              </w:rPr>
              <w:t>older sibling</w:t>
            </w:r>
          </w:p>
        </w:tc>
      </w:tr>
      <w:tr w:rsidR="002A66D3" w14:paraId="51D0E614" w14:textId="77777777" w:rsidTr="00F85770">
        <w:tc>
          <w:tcPr>
            <w:tcW w:w="1134" w:type="dxa"/>
          </w:tcPr>
          <w:p w14:paraId="0FB01DFE" w14:textId="77777777" w:rsidR="002A66D3" w:rsidRPr="00CE577F" w:rsidRDefault="002A66D3" w:rsidP="002A66D3">
            <w:pPr>
              <w:rPr>
                <w:rStyle w:val="ChItalBold"/>
              </w:rPr>
            </w:pPr>
          </w:p>
        </w:tc>
        <w:tc>
          <w:tcPr>
            <w:tcW w:w="1616" w:type="dxa"/>
          </w:tcPr>
          <w:p w14:paraId="727B44F4" w14:textId="77777777" w:rsidR="002A66D3" w:rsidRDefault="002A66D3" w:rsidP="002A66D3">
            <w:pPr>
              <w:rPr>
                <w:lang w:eastAsia="en-US"/>
              </w:rPr>
            </w:pPr>
          </w:p>
        </w:tc>
        <w:tc>
          <w:tcPr>
            <w:tcW w:w="851" w:type="dxa"/>
          </w:tcPr>
          <w:p w14:paraId="7E1140DE" w14:textId="77777777" w:rsidR="002A66D3" w:rsidRDefault="002A66D3" w:rsidP="002A66D3">
            <w:pPr>
              <w:rPr>
                <w:lang w:eastAsia="en-US"/>
              </w:rPr>
            </w:pPr>
            <w:r>
              <w:rPr>
                <w:lang w:eastAsia="en-US"/>
              </w:rPr>
              <w:t>PoSbC</w:t>
            </w:r>
          </w:p>
        </w:tc>
        <w:tc>
          <w:tcPr>
            <w:tcW w:w="2778" w:type="dxa"/>
          </w:tcPr>
          <w:p w14:paraId="76F28B24" w14:textId="5DC30DCE" w:rsidR="002A66D3" w:rsidRPr="00900314" w:rsidRDefault="002A66D3" w:rsidP="002A66D3">
            <w:pPr>
              <w:rPr>
                <w:lang w:eastAsia="en-US"/>
              </w:rPr>
            </w:pPr>
            <w:r>
              <w:rPr>
                <w:lang w:eastAsia="en-US"/>
              </w:rPr>
              <w:t>parent</w:t>
            </w:r>
            <w:r w:rsidR="00B7093A">
              <w:rPr>
                <w:lang w:eastAsia="en-US"/>
              </w:rPr>
              <w:t>’</w:t>
            </w:r>
            <w:r>
              <w:rPr>
                <w:lang w:eastAsia="en-US"/>
              </w:rPr>
              <w:t>s older sibling</w:t>
            </w:r>
            <w:r w:rsidR="00B7093A">
              <w:rPr>
                <w:lang w:eastAsia="en-US"/>
              </w:rPr>
              <w:t>’</w:t>
            </w:r>
            <w:r>
              <w:rPr>
                <w:lang w:eastAsia="en-US"/>
              </w:rPr>
              <w:t>s child</w:t>
            </w:r>
          </w:p>
        </w:tc>
      </w:tr>
      <w:tr w:rsidR="002A66D3" w14:paraId="448B48C9" w14:textId="77777777" w:rsidTr="00F85770">
        <w:tc>
          <w:tcPr>
            <w:tcW w:w="1134" w:type="dxa"/>
            <w:tcBorders>
              <w:bottom w:val="nil"/>
            </w:tcBorders>
          </w:tcPr>
          <w:p w14:paraId="56176CCC" w14:textId="77777777" w:rsidR="002A66D3" w:rsidRPr="00CE577F" w:rsidRDefault="002A66D3" w:rsidP="002A66D3">
            <w:pPr>
              <w:pStyle w:val="O0Nwnext"/>
              <w:rPr>
                <w:rStyle w:val="ChItalBold"/>
              </w:rPr>
            </w:pPr>
            <w:r w:rsidRPr="00CE577F">
              <w:rPr>
                <w:rStyle w:val="ChItalBold"/>
              </w:rPr>
              <w:t>ade</w:t>
            </w:r>
          </w:p>
        </w:tc>
        <w:tc>
          <w:tcPr>
            <w:tcW w:w="1616" w:type="dxa"/>
            <w:tcBorders>
              <w:bottom w:val="nil"/>
            </w:tcBorders>
          </w:tcPr>
          <w:p w14:paraId="5BB5BEA6" w14:textId="1B018D6B" w:rsidR="002A66D3" w:rsidRDefault="00B7093A" w:rsidP="002A66D3">
            <w:pPr>
              <w:pStyle w:val="O0Nwnext"/>
              <w:rPr>
                <w:lang w:eastAsia="en-US"/>
              </w:rPr>
            </w:pPr>
            <w:r>
              <w:t>‘</w:t>
            </w:r>
            <w:r w:rsidR="002A66D3">
              <w:rPr>
                <w:lang w:eastAsia="en-US"/>
              </w:rPr>
              <w:t>younger sibling</w:t>
            </w:r>
            <w:r>
              <w:rPr>
                <w:lang w:eastAsia="en-US"/>
              </w:rPr>
              <w:t>’</w:t>
            </w:r>
          </w:p>
        </w:tc>
        <w:tc>
          <w:tcPr>
            <w:tcW w:w="851" w:type="dxa"/>
            <w:tcBorders>
              <w:bottom w:val="nil"/>
            </w:tcBorders>
          </w:tcPr>
          <w:p w14:paraId="665FDFC3" w14:textId="77777777" w:rsidR="002A66D3" w:rsidRDefault="002A66D3" w:rsidP="002A66D3">
            <w:pPr>
              <w:pStyle w:val="O0Nwnext"/>
              <w:rPr>
                <w:lang w:eastAsia="en-US"/>
              </w:rPr>
            </w:pPr>
            <w:r>
              <w:rPr>
                <w:lang w:eastAsia="en-US"/>
              </w:rPr>
              <w:t>ySb</w:t>
            </w:r>
          </w:p>
        </w:tc>
        <w:tc>
          <w:tcPr>
            <w:tcW w:w="2778" w:type="dxa"/>
            <w:tcBorders>
              <w:bottom w:val="nil"/>
            </w:tcBorders>
          </w:tcPr>
          <w:p w14:paraId="0718268B" w14:textId="77777777" w:rsidR="002A66D3" w:rsidRDefault="002A66D3" w:rsidP="002A66D3">
            <w:pPr>
              <w:pStyle w:val="O0Nwnext"/>
              <w:rPr>
                <w:lang w:eastAsia="en-US"/>
              </w:rPr>
            </w:pPr>
            <w:r>
              <w:rPr>
                <w:lang w:eastAsia="en-US"/>
              </w:rPr>
              <w:t>younger sibling</w:t>
            </w:r>
          </w:p>
        </w:tc>
      </w:tr>
      <w:tr w:rsidR="002A66D3" w14:paraId="076D68FF" w14:textId="77777777" w:rsidTr="00F85770">
        <w:tc>
          <w:tcPr>
            <w:tcW w:w="1134" w:type="dxa"/>
            <w:tcBorders>
              <w:top w:val="nil"/>
              <w:bottom w:val="single" w:sz="4" w:space="0" w:color="auto"/>
            </w:tcBorders>
          </w:tcPr>
          <w:p w14:paraId="2E7419E4" w14:textId="77777777" w:rsidR="002A66D3" w:rsidRPr="00055701" w:rsidRDefault="002A66D3" w:rsidP="002A66D3">
            <w:pPr>
              <w:pStyle w:val="TableCell0-2Break"/>
            </w:pPr>
          </w:p>
        </w:tc>
        <w:tc>
          <w:tcPr>
            <w:tcW w:w="1616" w:type="dxa"/>
            <w:tcBorders>
              <w:top w:val="nil"/>
              <w:bottom w:val="single" w:sz="4" w:space="0" w:color="auto"/>
            </w:tcBorders>
          </w:tcPr>
          <w:p w14:paraId="3712159F" w14:textId="77777777" w:rsidR="002A66D3" w:rsidRPr="00434691" w:rsidRDefault="002A66D3" w:rsidP="002A66D3">
            <w:pPr>
              <w:pStyle w:val="TableCell0-2Break"/>
            </w:pPr>
          </w:p>
        </w:tc>
        <w:tc>
          <w:tcPr>
            <w:tcW w:w="851" w:type="dxa"/>
            <w:tcBorders>
              <w:top w:val="nil"/>
              <w:bottom w:val="single" w:sz="4" w:space="0" w:color="auto"/>
            </w:tcBorders>
          </w:tcPr>
          <w:p w14:paraId="4BD44DC7" w14:textId="77777777" w:rsidR="002A66D3" w:rsidRPr="00900314" w:rsidRDefault="002A66D3" w:rsidP="002A66D3">
            <w:pPr>
              <w:pStyle w:val="TableCell0-2Break"/>
              <w:rPr>
                <w:lang w:eastAsia="en-US"/>
              </w:rPr>
            </w:pPr>
            <w:r>
              <w:rPr>
                <w:lang w:eastAsia="en-US"/>
              </w:rPr>
              <w:t>PySbC</w:t>
            </w:r>
          </w:p>
        </w:tc>
        <w:tc>
          <w:tcPr>
            <w:tcW w:w="2778" w:type="dxa"/>
            <w:tcBorders>
              <w:top w:val="nil"/>
              <w:bottom w:val="single" w:sz="4" w:space="0" w:color="auto"/>
            </w:tcBorders>
          </w:tcPr>
          <w:p w14:paraId="2AB89D0B" w14:textId="64EAFAFB" w:rsidR="002A66D3" w:rsidRPr="00900314" w:rsidRDefault="002A66D3" w:rsidP="002A66D3">
            <w:pPr>
              <w:pStyle w:val="TableCell0-2Break"/>
              <w:rPr>
                <w:lang w:eastAsia="en-US"/>
              </w:rPr>
            </w:pPr>
            <w:r>
              <w:rPr>
                <w:lang w:eastAsia="en-US"/>
              </w:rPr>
              <w:t>parent</w:t>
            </w:r>
            <w:r w:rsidR="00B7093A">
              <w:rPr>
                <w:lang w:eastAsia="en-US"/>
              </w:rPr>
              <w:t>’</w:t>
            </w:r>
            <w:r>
              <w:rPr>
                <w:lang w:eastAsia="en-US"/>
              </w:rPr>
              <w:t>s younger sibling</w:t>
            </w:r>
            <w:r w:rsidR="00B7093A">
              <w:rPr>
                <w:lang w:eastAsia="en-US"/>
              </w:rPr>
              <w:t>’</w:t>
            </w:r>
            <w:r>
              <w:rPr>
                <w:lang w:eastAsia="en-US"/>
              </w:rPr>
              <w:t>s child</w:t>
            </w:r>
          </w:p>
        </w:tc>
      </w:tr>
      <w:tr w:rsidR="002A66D3" w14:paraId="53EFB7E2" w14:textId="77777777" w:rsidTr="00F85770">
        <w:tc>
          <w:tcPr>
            <w:tcW w:w="1134" w:type="dxa"/>
            <w:tcBorders>
              <w:top w:val="single" w:sz="4" w:space="0" w:color="auto"/>
            </w:tcBorders>
          </w:tcPr>
          <w:p w14:paraId="0B61A262" w14:textId="77777777" w:rsidR="002A66D3" w:rsidRPr="00CE577F" w:rsidRDefault="002A66D3" w:rsidP="002A66D3">
            <w:pPr>
              <w:pStyle w:val="TableCell2-0Break"/>
              <w:rPr>
                <w:rStyle w:val="ChItalBold"/>
              </w:rPr>
            </w:pPr>
            <w:r w:rsidRPr="00CE577F">
              <w:rPr>
                <w:rStyle w:val="ChItalBold"/>
              </w:rPr>
              <w:t>bapa-tua</w:t>
            </w:r>
          </w:p>
        </w:tc>
        <w:tc>
          <w:tcPr>
            <w:tcW w:w="1616" w:type="dxa"/>
            <w:tcBorders>
              <w:top w:val="single" w:sz="4" w:space="0" w:color="auto"/>
            </w:tcBorders>
          </w:tcPr>
          <w:p w14:paraId="3B9F2F5E" w14:textId="040219A5" w:rsidR="002A66D3" w:rsidRDefault="00B7093A" w:rsidP="002A66D3">
            <w:pPr>
              <w:pStyle w:val="TableCell2-0Break"/>
              <w:rPr>
                <w:lang w:eastAsia="en-US"/>
              </w:rPr>
            </w:pPr>
            <w:r>
              <w:t>‘</w:t>
            </w:r>
            <w:r w:rsidR="002A66D3">
              <w:rPr>
                <w:lang w:eastAsia="en-US"/>
              </w:rPr>
              <w:t>uncle</w:t>
            </w:r>
            <w:r>
              <w:rPr>
                <w:lang w:eastAsia="en-US"/>
              </w:rPr>
              <w:t>’</w:t>
            </w:r>
          </w:p>
        </w:tc>
        <w:tc>
          <w:tcPr>
            <w:tcW w:w="851" w:type="dxa"/>
            <w:tcBorders>
              <w:top w:val="single" w:sz="4" w:space="0" w:color="auto"/>
            </w:tcBorders>
          </w:tcPr>
          <w:p w14:paraId="64E8F19A" w14:textId="77777777" w:rsidR="002A66D3" w:rsidRPr="00900314" w:rsidRDefault="002A66D3" w:rsidP="002A66D3">
            <w:pPr>
              <w:pStyle w:val="TableCell2-0Break"/>
              <w:rPr>
                <w:lang w:eastAsia="en-US"/>
              </w:rPr>
            </w:pPr>
            <w:r>
              <w:rPr>
                <w:lang w:eastAsia="en-US"/>
              </w:rPr>
              <w:t>PoB</w:t>
            </w:r>
          </w:p>
        </w:tc>
        <w:tc>
          <w:tcPr>
            <w:tcW w:w="2778" w:type="dxa"/>
            <w:tcBorders>
              <w:top w:val="single" w:sz="4" w:space="0" w:color="auto"/>
            </w:tcBorders>
          </w:tcPr>
          <w:p w14:paraId="57899396" w14:textId="5D93E4D6" w:rsidR="002A66D3" w:rsidRPr="00900314" w:rsidRDefault="002A66D3" w:rsidP="002A66D3">
            <w:pPr>
              <w:pStyle w:val="TableCell2-0Break"/>
              <w:rPr>
                <w:lang w:eastAsia="en-US"/>
              </w:rPr>
            </w:pPr>
            <w:r>
              <w:rPr>
                <w:lang w:eastAsia="en-US"/>
              </w:rPr>
              <w:t>parent</w:t>
            </w:r>
            <w:r w:rsidR="00B7093A">
              <w:rPr>
                <w:lang w:eastAsia="en-US"/>
              </w:rPr>
              <w:t>’</w:t>
            </w:r>
            <w:r>
              <w:rPr>
                <w:lang w:eastAsia="en-US"/>
              </w:rPr>
              <w:t>s</w:t>
            </w:r>
            <w:r w:rsidRPr="00900314">
              <w:rPr>
                <w:lang w:eastAsia="en-US"/>
              </w:rPr>
              <w:t xml:space="preserve"> </w:t>
            </w:r>
            <w:r>
              <w:rPr>
                <w:lang w:eastAsia="en-US"/>
              </w:rPr>
              <w:t>older</w:t>
            </w:r>
            <w:r w:rsidRPr="00900314">
              <w:rPr>
                <w:lang w:eastAsia="en-US"/>
              </w:rPr>
              <w:t xml:space="preserve"> brother</w:t>
            </w:r>
          </w:p>
        </w:tc>
      </w:tr>
      <w:tr w:rsidR="002A66D3" w14:paraId="0644C901" w14:textId="77777777" w:rsidTr="00F85770">
        <w:tc>
          <w:tcPr>
            <w:tcW w:w="1134" w:type="dxa"/>
          </w:tcPr>
          <w:p w14:paraId="2E6E4380" w14:textId="77777777" w:rsidR="002A66D3" w:rsidRPr="00CE577F" w:rsidRDefault="002A66D3" w:rsidP="002A66D3">
            <w:pPr>
              <w:rPr>
                <w:rStyle w:val="ChItalBold"/>
              </w:rPr>
            </w:pPr>
            <w:r w:rsidRPr="00CE577F">
              <w:rPr>
                <w:rStyle w:val="ChItalBold"/>
              </w:rPr>
              <w:t>bapa-ade</w:t>
            </w:r>
          </w:p>
        </w:tc>
        <w:tc>
          <w:tcPr>
            <w:tcW w:w="1616" w:type="dxa"/>
          </w:tcPr>
          <w:p w14:paraId="57205CA4" w14:textId="784657EC" w:rsidR="002A66D3" w:rsidRDefault="00B7093A" w:rsidP="002A66D3">
            <w:pPr>
              <w:rPr>
                <w:lang w:eastAsia="en-US"/>
              </w:rPr>
            </w:pPr>
            <w:r>
              <w:t>‘</w:t>
            </w:r>
            <w:r w:rsidR="002A66D3">
              <w:rPr>
                <w:lang w:eastAsia="en-US"/>
              </w:rPr>
              <w:t>uncle</w:t>
            </w:r>
            <w:r>
              <w:rPr>
                <w:lang w:eastAsia="en-US"/>
              </w:rPr>
              <w:t>’</w:t>
            </w:r>
          </w:p>
        </w:tc>
        <w:tc>
          <w:tcPr>
            <w:tcW w:w="851" w:type="dxa"/>
          </w:tcPr>
          <w:p w14:paraId="0F8EE2F0" w14:textId="77777777" w:rsidR="002A66D3" w:rsidRPr="00900314" w:rsidRDefault="002A66D3" w:rsidP="002A66D3">
            <w:pPr>
              <w:rPr>
                <w:lang w:eastAsia="en-US"/>
              </w:rPr>
            </w:pPr>
            <w:r>
              <w:rPr>
                <w:lang w:eastAsia="en-US"/>
              </w:rPr>
              <w:t>FyB</w:t>
            </w:r>
          </w:p>
        </w:tc>
        <w:tc>
          <w:tcPr>
            <w:tcW w:w="2778" w:type="dxa"/>
          </w:tcPr>
          <w:p w14:paraId="77A4BF1E" w14:textId="713F32C3" w:rsidR="002A66D3" w:rsidRPr="00900314" w:rsidRDefault="002A66D3" w:rsidP="002A66D3">
            <w:pPr>
              <w:rPr>
                <w:lang w:eastAsia="en-US"/>
              </w:rPr>
            </w:pPr>
            <w:r w:rsidRPr="00900314">
              <w:rPr>
                <w:lang w:eastAsia="en-US"/>
              </w:rPr>
              <w:t>father</w:t>
            </w:r>
            <w:r w:rsidR="00B7093A">
              <w:rPr>
                <w:lang w:eastAsia="en-US"/>
              </w:rPr>
              <w:t>’</w:t>
            </w:r>
            <w:r w:rsidRPr="00900314">
              <w:rPr>
                <w:lang w:eastAsia="en-US"/>
              </w:rPr>
              <w:t>s younger brother</w:t>
            </w:r>
          </w:p>
        </w:tc>
      </w:tr>
      <w:tr w:rsidR="002A66D3" w:rsidRPr="006542BB" w14:paraId="4B06E869" w14:textId="77777777" w:rsidTr="00F85770">
        <w:tc>
          <w:tcPr>
            <w:tcW w:w="1134" w:type="dxa"/>
          </w:tcPr>
          <w:p w14:paraId="17DFDC72" w14:textId="77777777" w:rsidR="002A66D3" w:rsidRPr="00CE577F" w:rsidRDefault="002A66D3" w:rsidP="002A66D3">
            <w:pPr>
              <w:pStyle w:val="TableCell0-2Break"/>
              <w:rPr>
                <w:rStyle w:val="ChItalBold"/>
              </w:rPr>
            </w:pPr>
            <w:r>
              <w:rPr>
                <w:rStyle w:val="ChItalBold"/>
              </w:rPr>
              <w:t>om</w:t>
            </w:r>
          </w:p>
        </w:tc>
        <w:tc>
          <w:tcPr>
            <w:tcW w:w="1616" w:type="dxa"/>
          </w:tcPr>
          <w:p w14:paraId="0218B3EB" w14:textId="1FE4FBC7" w:rsidR="002A66D3" w:rsidRDefault="00B7093A" w:rsidP="002A66D3">
            <w:pPr>
              <w:pStyle w:val="TableCell0-2Break"/>
              <w:rPr>
                <w:lang w:eastAsia="en-US"/>
              </w:rPr>
            </w:pPr>
            <w:r>
              <w:t>‘</w:t>
            </w:r>
            <w:r w:rsidR="002A66D3">
              <w:rPr>
                <w:lang w:eastAsia="en-US"/>
              </w:rPr>
              <w:t>uncle</w:t>
            </w:r>
            <w:r>
              <w:rPr>
                <w:lang w:eastAsia="en-US"/>
              </w:rPr>
              <w:t>’</w:t>
            </w:r>
          </w:p>
        </w:tc>
        <w:tc>
          <w:tcPr>
            <w:tcW w:w="851" w:type="dxa"/>
          </w:tcPr>
          <w:p w14:paraId="08BB022F" w14:textId="77777777" w:rsidR="002A66D3" w:rsidRPr="00900314" w:rsidRDefault="002A66D3" w:rsidP="002A66D3">
            <w:pPr>
              <w:pStyle w:val="TableCell0-2Break"/>
              <w:rPr>
                <w:lang w:eastAsia="en-US"/>
              </w:rPr>
            </w:pPr>
            <w:r>
              <w:rPr>
                <w:lang w:eastAsia="en-US"/>
              </w:rPr>
              <w:t>MyB</w:t>
            </w:r>
          </w:p>
        </w:tc>
        <w:tc>
          <w:tcPr>
            <w:tcW w:w="2778" w:type="dxa"/>
          </w:tcPr>
          <w:p w14:paraId="094F8751" w14:textId="297AD852" w:rsidR="002A66D3" w:rsidRPr="00900314" w:rsidRDefault="002A66D3" w:rsidP="002A66D3">
            <w:pPr>
              <w:pStyle w:val="TableCell0-2Break"/>
              <w:rPr>
                <w:lang w:eastAsia="en-US"/>
              </w:rPr>
            </w:pPr>
            <w:r w:rsidRPr="00900314">
              <w:rPr>
                <w:lang w:eastAsia="en-US"/>
              </w:rPr>
              <w:t>mother</w:t>
            </w:r>
            <w:r w:rsidR="00B7093A">
              <w:rPr>
                <w:lang w:eastAsia="en-US"/>
              </w:rPr>
              <w:t>’</w:t>
            </w:r>
            <w:r w:rsidRPr="00900314">
              <w:rPr>
                <w:lang w:eastAsia="en-US"/>
              </w:rPr>
              <w:t>s younger brother</w:t>
            </w:r>
          </w:p>
        </w:tc>
      </w:tr>
      <w:tr w:rsidR="002A66D3" w14:paraId="54C03A62" w14:textId="77777777" w:rsidTr="00F85770">
        <w:tc>
          <w:tcPr>
            <w:tcW w:w="1134" w:type="dxa"/>
          </w:tcPr>
          <w:p w14:paraId="630EE55A" w14:textId="77777777" w:rsidR="002A66D3" w:rsidRPr="00CE577F" w:rsidRDefault="002A66D3" w:rsidP="002A66D3">
            <w:pPr>
              <w:pStyle w:val="TableCell2-0Break"/>
              <w:rPr>
                <w:rStyle w:val="ChItalBold"/>
              </w:rPr>
            </w:pPr>
            <w:r w:rsidRPr="00CE577F">
              <w:rPr>
                <w:rStyle w:val="ChItalBold"/>
              </w:rPr>
              <w:t>mama-tua</w:t>
            </w:r>
          </w:p>
        </w:tc>
        <w:tc>
          <w:tcPr>
            <w:tcW w:w="1616" w:type="dxa"/>
          </w:tcPr>
          <w:p w14:paraId="4D81A581" w14:textId="1B038C20" w:rsidR="002A66D3" w:rsidRDefault="00B7093A" w:rsidP="002A66D3">
            <w:pPr>
              <w:pStyle w:val="TableCell2-0Break"/>
              <w:rPr>
                <w:lang w:eastAsia="en-US"/>
              </w:rPr>
            </w:pPr>
            <w:r>
              <w:t>‘</w:t>
            </w:r>
            <w:r w:rsidR="002A66D3">
              <w:rPr>
                <w:lang w:eastAsia="en-US"/>
              </w:rPr>
              <w:t>aunt</w:t>
            </w:r>
            <w:r>
              <w:rPr>
                <w:lang w:eastAsia="en-US"/>
              </w:rPr>
              <w:t>’</w:t>
            </w:r>
          </w:p>
        </w:tc>
        <w:tc>
          <w:tcPr>
            <w:tcW w:w="851" w:type="dxa"/>
          </w:tcPr>
          <w:p w14:paraId="01B730B7" w14:textId="77777777" w:rsidR="002A66D3" w:rsidRPr="00900314" w:rsidRDefault="002A66D3" w:rsidP="002A66D3">
            <w:pPr>
              <w:pStyle w:val="TableCell2-0Break"/>
              <w:rPr>
                <w:lang w:eastAsia="en-US"/>
              </w:rPr>
            </w:pPr>
            <w:r>
              <w:rPr>
                <w:lang w:eastAsia="en-US"/>
              </w:rPr>
              <w:t>PoZ</w:t>
            </w:r>
          </w:p>
        </w:tc>
        <w:tc>
          <w:tcPr>
            <w:tcW w:w="2778" w:type="dxa"/>
          </w:tcPr>
          <w:p w14:paraId="6BD490B4" w14:textId="53872DCE" w:rsidR="002A66D3" w:rsidRPr="00900314" w:rsidRDefault="002A66D3" w:rsidP="002A66D3">
            <w:pPr>
              <w:pStyle w:val="TableCell2-0Break"/>
              <w:rPr>
                <w:lang w:eastAsia="en-US"/>
              </w:rPr>
            </w:pPr>
            <w:r>
              <w:rPr>
                <w:lang w:eastAsia="en-US"/>
              </w:rPr>
              <w:t>parent</w:t>
            </w:r>
            <w:r w:rsidR="00B7093A">
              <w:rPr>
                <w:lang w:eastAsia="en-US"/>
              </w:rPr>
              <w:t>’</w:t>
            </w:r>
            <w:r>
              <w:rPr>
                <w:lang w:eastAsia="en-US"/>
              </w:rPr>
              <w:t>s</w:t>
            </w:r>
            <w:r w:rsidRPr="00900314">
              <w:rPr>
                <w:lang w:eastAsia="en-US"/>
              </w:rPr>
              <w:t xml:space="preserve"> </w:t>
            </w:r>
            <w:r>
              <w:rPr>
                <w:lang w:eastAsia="en-US"/>
              </w:rPr>
              <w:t>older</w:t>
            </w:r>
            <w:r w:rsidRPr="00900314">
              <w:rPr>
                <w:lang w:eastAsia="en-US"/>
              </w:rPr>
              <w:t xml:space="preserve"> </w:t>
            </w:r>
            <w:r>
              <w:rPr>
                <w:lang w:eastAsia="en-US"/>
              </w:rPr>
              <w:t>sister</w:t>
            </w:r>
          </w:p>
        </w:tc>
      </w:tr>
      <w:tr w:rsidR="002A66D3" w14:paraId="13B49A27" w14:textId="77777777" w:rsidTr="00F85770">
        <w:tc>
          <w:tcPr>
            <w:tcW w:w="1134" w:type="dxa"/>
            <w:tcBorders>
              <w:bottom w:val="nil"/>
            </w:tcBorders>
          </w:tcPr>
          <w:p w14:paraId="6D8CAF38" w14:textId="77777777" w:rsidR="002A66D3" w:rsidRPr="00CE577F" w:rsidRDefault="002A66D3" w:rsidP="002A66D3">
            <w:pPr>
              <w:rPr>
                <w:rStyle w:val="ChItalBold"/>
              </w:rPr>
            </w:pPr>
            <w:r w:rsidRPr="00CE577F">
              <w:rPr>
                <w:rStyle w:val="ChItalBold"/>
              </w:rPr>
              <w:t>mama-ade</w:t>
            </w:r>
          </w:p>
        </w:tc>
        <w:tc>
          <w:tcPr>
            <w:tcW w:w="1616" w:type="dxa"/>
            <w:tcBorders>
              <w:bottom w:val="nil"/>
            </w:tcBorders>
          </w:tcPr>
          <w:p w14:paraId="492AED95" w14:textId="365C26E4" w:rsidR="002A66D3" w:rsidRDefault="00B7093A" w:rsidP="002A66D3">
            <w:pPr>
              <w:rPr>
                <w:lang w:eastAsia="en-US"/>
              </w:rPr>
            </w:pPr>
            <w:r>
              <w:t>‘</w:t>
            </w:r>
            <w:r w:rsidR="002A66D3">
              <w:rPr>
                <w:lang w:eastAsia="en-US"/>
              </w:rPr>
              <w:t>aunt</w:t>
            </w:r>
            <w:r>
              <w:rPr>
                <w:lang w:eastAsia="en-US"/>
              </w:rPr>
              <w:t>’</w:t>
            </w:r>
          </w:p>
        </w:tc>
        <w:tc>
          <w:tcPr>
            <w:tcW w:w="851" w:type="dxa"/>
            <w:tcBorders>
              <w:bottom w:val="nil"/>
            </w:tcBorders>
          </w:tcPr>
          <w:p w14:paraId="0EE938E2" w14:textId="77777777" w:rsidR="002A66D3" w:rsidRPr="00900314" w:rsidRDefault="002A66D3" w:rsidP="002A66D3">
            <w:pPr>
              <w:rPr>
                <w:lang w:eastAsia="en-US"/>
              </w:rPr>
            </w:pPr>
            <w:r>
              <w:rPr>
                <w:lang w:eastAsia="en-US"/>
              </w:rPr>
              <w:t>MyZ</w:t>
            </w:r>
          </w:p>
        </w:tc>
        <w:tc>
          <w:tcPr>
            <w:tcW w:w="2778" w:type="dxa"/>
            <w:tcBorders>
              <w:bottom w:val="nil"/>
            </w:tcBorders>
          </w:tcPr>
          <w:p w14:paraId="24380215" w14:textId="07432FE6" w:rsidR="002A66D3" w:rsidRPr="00900314" w:rsidRDefault="002A66D3" w:rsidP="002A66D3">
            <w:pPr>
              <w:rPr>
                <w:lang w:eastAsia="en-US"/>
              </w:rPr>
            </w:pPr>
            <w:r w:rsidRPr="00900314">
              <w:rPr>
                <w:lang w:eastAsia="en-US"/>
              </w:rPr>
              <w:t>mother</w:t>
            </w:r>
            <w:r w:rsidR="00B7093A">
              <w:rPr>
                <w:lang w:eastAsia="en-US"/>
              </w:rPr>
              <w:t>’</w:t>
            </w:r>
            <w:r w:rsidRPr="00900314">
              <w:rPr>
                <w:lang w:eastAsia="en-US"/>
              </w:rPr>
              <w:t>s younger sister</w:t>
            </w:r>
          </w:p>
        </w:tc>
      </w:tr>
      <w:tr w:rsidR="002A66D3" w:rsidRPr="006542BB" w14:paraId="24768A35" w14:textId="77777777" w:rsidTr="00F85770">
        <w:tc>
          <w:tcPr>
            <w:tcW w:w="1134" w:type="dxa"/>
            <w:tcBorders>
              <w:top w:val="nil"/>
              <w:bottom w:val="single" w:sz="4" w:space="0" w:color="auto"/>
            </w:tcBorders>
          </w:tcPr>
          <w:p w14:paraId="128A7854" w14:textId="77777777" w:rsidR="002A66D3" w:rsidRPr="00CE577F" w:rsidRDefault="002A66D3" w:rsidP="002A66D3">
            <w:pPr>
              <w:pStyle w:val="TableCell0-2Break"/>
              <w:rPr>
                <w:rStyle w:val="ChItalBold"/>
              </w:rPr>
            </w:pPr>
            <w:r>
              <w:rPr>
                <w:rStyle w:val="ChItalBold"/>
              </w:rPr>
              <w:t>tanta</w:t>
            </w:r>
          </w:p>
        </w:tc>
        <w:tc>
          <w:tcPr>
            <w:tcW w:w="1616" w:type="dxa"/>
            <w:tcBorders>
              <w:top w:val="nil"/>
              <w:bottom w:val="single" w:sz="4" w:space="0" w:color="auto"/>
            </w:tcBorders>
          </w:tcPr>
          <w:p w14:paraId="6536DDCB" w14:textId="172A9CB5" w:rsidR="002A66D3" w:rsidRDefault="00B7093A" w:rsidP="002A66D3">
            <w:pPr>
              <w:pStyle w:val="TableCell0-2Break"/>
              <w:rPr>
                <w:lang w:eastAsia="en-US"/>
              </w:rPr>
            </w:pPr>
            <w:r>
              <w:t>‘</w:t>
            </w:r>
            <w:r w:rsidR="002A66D3">
              <w:rPr>
                <w:lang w:eastAsia="en-US"/>
              </w:rPr>
              <w:t>aunt</w:t>
            </w:r>
            <w:r>
              <w:rPr>
                <w:lang w:eastAsia="en-US"/>
              </w:rPr>
              <w:t>’</w:t>
            </w:r>
          </w:p>
        </w:tc>
        <w:tc>
          <w:tcPr>
            <w:tcW w:w="851" w:type="dxa"/>
            <w:tcBorders>
              <w:top w:val="nil"/>
              <w:bottom w:val="single" w:sz="4" w:space="0" w:color="auto"/>
            </w:tcBorders>
          </w:tcPr>
          <w:p w14:paraId="04E7A631" w14:textId="77777777" w:rsidR="002A66D3" w:rsidRPr="00900314" w:rsidRDefault="002A66D3" w:rsidP="002A66D3">
            <w:pPr>
              <w:pStyle w:val="TableCell0-2Break"/>
              <w:rPr>
                <w:lang w:eastAsia="en-US"/>
              </w:rPr>
            </w:pPr>
            <w:r>
              <w:rPr>
                <w:lang w:eastAsia="en-US"/>
              </w:rPr>
              <w:t>FyZ</w:t>
            </w:r>
          </w:p>
        </w:tc>
        <w:tc>
          <w:tcPr>
            <w:tcW w:w="2778" w:type="dxa"/>
            <w:tcBorders>
              <w:top w:val="nil"/>
              <w:bottom w:val="single" w:sz="4" w:space="0" w:color="auto"/>
            </w:tcBorders>
          </w:tcPr>
          <w:p w14:paraId="45DF596D" w14:textId="6F625F5B" w:rsidR="002A66D3" w:rsidRPr="00900314" w:rsidRDefault="002A66D3" w:rsidP="002A66D3">
            <w:pPr>
              <w:pStyle w:val="TableCell0-2Break"/>
              <w:rPr>
                <w:lang w:eastAsia="en-US"/>
              </w:rPr>
            </w:pPr>
            <w:r w:rsidRPr="00900314">
              <w:rPr>
                <w:lang w:eastAsia="en-US"/>
              </w:rPr>
              <w:t>father</w:t>
            </w:r>
            <w:r w:rsidR="00B7093A">
              <w:rPr>
                <w:lang w:eastAsia="en-US"/>
              </w:rPr>
              <w:t>’</w:t>
            </w:r>
            <w:r w:rsidRPr="00900314">
              <w:rPr>
                <w:lang w:eastAsia="en-US"/>
              </w:rPr>
              <w:t>s younger sister</w:t>
            </w:r>
          </w:p>
        </w:tc>
      </w:tr>
      <w:tr w:rsidR="002A66D3" w14:paraId="3FC5C445" w14:textId="77777777" w:rsidTr="00F85770">
        <w:tc>
          <w:tcPr>
            <w:tcW w:w="1134" w:type="dxa"/>
            <w:tcBorders>
              <w:top w:val="single" w:sz="4" w:space="0" w:color="auto"/>
            </w:tcBorders>
          </w:tcPr>
          <w:p w14:paraId="72A0E466" w14:textId="77777777" w:rsidR="002A66D3" w:rsidRPr="00CE577F" w:rsidRDefault="002A66D3" w:rsidP="002A66D3">
            <w:pPr>
              <w:pStyle w:val="TableCell2-0"/>
              <w:rPr>
                <w:rStyle w:val="ChItalBold"/>
              </w:rPr>
            </w:pPr>
            <w:r w:rsidRPr="00CE577F">
              <w:rPr>
                <w:rStyle w:val="ChItalBold"/>
              </w:rPr>
              <w:t>tete</w:t>
            </w:r>
          </w:p>
        </w:tc>
        <w:tc>
          <w:tcPr>
            <w:tcW w:w="1616" w:type="dxa"/>
            <w:tcBorders>
              <w:top w:val="single" w:sz="4" w:space="0" w:color="auto"/>
            </w:tcBorders>
          </w:tcPr>
          <w:p w14:paraId="21671265" w14:textId="03D9EA26" w:rsidR="002A66D3" w:rsidRDefault="00B7093A" w:rsidP="002A66D3">
            <w:pPr>
              <w:pStyle w:val="TableCell2-0"/>
              <w:rPr>
                <w:lang w:eastAsia="en-US"/>
              </w:rPr>
            </w:pPr>
            <w:r>
              <w:t>‘</w:t>
            </w:r>
            <w:r w:rsidR="002A66D3">
              <w:rPr>
                <w:lang w:eastAsia="en-US"/>
              </w:rPr>
              <w:t>grandfather</w:t>
            </w:r>
            <w:r>
              <w:rPr>
                <w:lang w:eastAsia="en-US"/>
              </w:rPr>
              <w:t>’</w:t>
            </w:r>
          </w:p>
        </w:tc>
        <w:tc>
          <w:tcPr>
            <w:tcW w:w="851" w:type="dxa"/>
            <w:tcBorders>
              <w:top w:val="single" w:sz="4" w:space="0" w:color="auto"/>
            </w:tcBorders>
          </w:tcPr>
          <w:p w14:paraId="0A39718E" w14:textId="77777777" w:rsidR="002A66D3" w:rsidRPr="00900314" w:rsidRDefault="002A66D3" w:rsidP="002A66D3">
            <w:pPr>
              <w:pStyle w:val="TableCell2-0"/>
              <w:rPr>
                <w:lang w:eastAsia="en-US"/>
              </w:rPr>
            </w:pPr>
            <w:r>
              <w:rPr>
                <w:lang w:eastAsia="en-US"/>
              </w:rPr>
              <w:t>PF</w:t>
            </w:r>
          </w:p>
        </w:tc>
        <w:tc>
          <w:tcPr>
            <w:tcW w:w="2778" w:type="dxa"/>
            <w:tcBorders>
              <w:top w:val="single" w:sz="4" w:space="0" w:color="auto"/>
            </w:tcBorders>
          </w:tcPr>
          <w:p w14:paraId="58C6054A" w14:textId="2A206103" w:rsidR="002A66D3" w:rsidRPr="00900314" w:rsidRDefault="002A66D3" w:rsidP="002A66D3">
            <w:pPr>
              <w:pStyle w:val="TableCell2-0"/>
              <w:rPr>
                <w:lang w:eastAsia="en-US"/>
              </w:rPr>
            </w:pPr>
            <w:r>
              <w:rPr>
                <w:lang w:eastAsia="en-US"/>
              </w:rPr>
              <w:t>parent</w:t>
            </w:r>
            <w:r w:rsidR="00B7093A">
              <w:rPr>
                <w:lang w:eastAsia="en-US"/>
              </w:rPr>
              <w:t>’</w:t>
            </w:r>
            <w:r>
              <w:rPr>
                <w:lang w:eastAsia="en-US"/>
              </w:rPr>
              <w:t>s father</w:t>
            </w:r>
          </w:p>
        </w:tc>
      </w:tr>
      <w:tr w:rsidR="002A66D3" w14:paraId="64070C17" w14:textId="77777777" w:rsidTr="00F85770">
        <w:tc>
          <w:tcPr>
            <w:tcW w:w="1134" w:type="dxa"/>
          </w:tcPr>
          <w:p w14:paraId="2107637C" w14:textId="77777777" w:rsidR="002A66D3" w:rsidRPr="00CE577F" w:rsidRDefault="002A66D3" w:rsidP="002A66D3">
            <w:pPr>
              <w:pStyle w:val="TableCell0-2Break"/>
              <w:rPr>
                <w:rStyle w:val="ChItalBold"/>
              </w:rPr>
            </w:pPr>
          </w:p>
        </w:tc>
        <w:tc>
          <w:tcPr>
            <w:tcW w:w="1616" w:type="dxa"/>
          </w:tcPr>
          <w:p w14:paraId="33804C69" w14:textId="77777777" w:rsidR="002A66D3" w:rsidRDefault="002A66D3" w:rsidP="002A66D3">
            <w:pPr>
              <w:pStyle w:val="TableCell0-2Break"/>
              <w:rPr>
                <w:lang w:eastAsia="en-US"/>
              </w:rPr>
            </w:pPr>
          </w:p>
        </w:tc>
        <w:tc>
          <w:tcPr>
            <w:tcW w:w="851" w:type="dxa"/>
          </w:tcPr>
          <w:p w14:paraId="5C00331B" w14:textId="77777777" w:rsidR="002A66D3" w:rsidRPr="00900314" w:rsidRDefault="002A66D3" w:rsidP="002A66D3">
            <w:pPr>
              <w:pStyle w:val="TableCell0-2Break"/>
              <w:rPr>
                <w:lang w:eastAsia="en-US"/>
              </w:rPr>
            </w:pPr>
            <w:r>
              <w:rPr>
                <w:lang w:eastAsia="en-US"/>
              </w:rPr>
              <w:t>PPB</w:t>
            </w:r>
          </w:p>
        </w:tc>
        <w:tc>
          <w:tcPr>
            <w:tcW w:w="2778" w:type="dxa"/>
          </w:tcPr>
          <w:p w14:paraId="0EB58048" w14:textId="49163573" w:rsidR="002A66D3" w:rsidRPr="00900314" w:rsidRDefault="002A66D3" w:rsidP="002A66D3">
            <w:pPr>
              <w:pStyle w:val="TableCell0-2Break"/>
              <w:rPr>
                <w:lang w:eastAsia="en-US"/>
              </w:rPr>
            </w:pPr>
            <w:r>
              <w:rPr>
                <w:lang w:eastAsia="en-US"/>
              </w:rPr>
              <w:t>parent</w:t>
            </w:r>
            <w:r w:rsidR="00B7093A">
              <w:rPr>
                <w:lang w:eastAsia="en-US"/>
              </w:rPr>
              <w:t>’</w:t>
            </w:r>
            <w:r>
              <w:rPr>
                <w:lang w:eastAsia="en-US"/>
              </w:rPr>
              <w:t>s parent</w:t>
            </w:r>
            <w:r w:rsidR="00B7093A">
              <w:rPr>
                <w:lang w:eastAsia="en-US"/>
              </w:rPr>
              <w:t>’</w:t>
            </w:r>
            <w:r>
              <w:rPr>
                <w:lang w:eastAsia="en-US"/>
              </w:rPr>
              <w:t>s brother</w:t>
            </w:r>
          </w:p>
        </w:tc>
      </w:tr>
      <w:tr w:rsidR="002A66D3" w14:paraId="11D900B5" w14:textId="77777777" w:rsidTr="00F85770">
        <w:tc>
          <w:tcPr>
            <w:tcW w:w="1134" w:type="dxa"/>
          </w:tcPr>
          <w:p w14:paraId="7D67C88F" w14:textId="77777777" w:rsidR="002A66D3" w:rsidRPr="00CE577F" w:rsidRDefault="002A66D3" w:rsidP="002A66D3">
            <w:pPr>
              <w:pStyle w:val="TableCell2-0"/>
              <w:rPr>
                <w:rStyle w:val="ChItalBold"/>
              </w:rPr>
            </w:pPr>
            <w:r w:rsidRPr="00CE577F">
              <w:rPr>
                <w:rStyle w:val="ChItalBold"/>
              </w:rPr>
              <w:t>nene</w:t>
            </w:r>
          </w:p>
        </w:tc>
        <w:tc>
          <w:tcPr>
            <w:tcW w:w="1616" w:type="dxa"/>
          </w:tcPr>
          <w:p w14:paraId="11861FF8" w14:textId="58C8842B" w:rsidR="002A66D3" w:rsidRDefault="00B7093A" w:rsidP="002A66D3">
            <w:pPr>
              <w:pStyle w:val="TableCell2-0"/>
              <w:rPr>
                <w:lang w:eastAsia="en-US"/>
              </w:rPr>
            </w:pPr>
            <w:r>
              <w:rPr>
                <w:lang w:eastAsia="en-US"/>
              </w:rPr>
              <w:t>‘</w:t>
            </w:r>
            <w:r w:rsidR="002A66D3">
              <w:rPr>
                <w:lang w:eastAsia="en-US"/>
              </w:rPr>
              <w:t>grandmother</w:t>
            </w:r>
            <w:r>
              <w:rPr>
                <w:lang w:eastAsia="en-US"/>
              </w:rPr>
              <w:t>’</w:t>
            </w:r>
          </w:p>
        </w:tc>
        <w:tc>
          <w:tcPr>
            <w:tcW w:w="851" w:type="dxa"/>
          </w:tcPr>
          <w:p w14:paraId="6185370C" w14:textId="77777777" w:rsidR="002A66D3" w:rsidRPr="00900314" w:rsidRDefault="002A66D3" w:rsidP="002A66D3">
            <w:pPr>
              <w:pStyle w:val="TableCell2-0"/>
              <w:rPr>
                <w:lang w:eastAsia="en-US"/>
              </w:rPr>
            </w:pPr>
            <w:r>
              <w:rPr>
                <w:lang w:eastAsia="en-US"/>
              </w:rPr>
              <w:t>PM</w:t>
            </w:r>
          </w:p>
        </w:tc>
        <w:tc>
          <w:tcPr>
            <w:tcW w:w="2778" w:type="dxa"/>
          </w:tcPr>
          <w:p w14:paraId="4E9DABEA" w14:textId="0B9EC717" w:rsidR="002A66D3" w:rsidRPr="00900314" w:rsidRDefault="002A66D3" w:rsidP="002A66D3">
            <w:pPr>
              <w:pStyle w:val="TableCell2-0"/>
              <w:rPr>
                <w:lang w:eastAsia="en-US"/>
              </w:rPr>
            </w:pPr>
            <w:r>
              <w:rPr>
                <w:lang w:eastAsia="en-US"/>
              </w:rPr>
              <w:t>parent</w:t>
            </w:r>
            <w:r w:rsidR="00B7093A">
              <w:rPr>
                <w:lang w:eastAsia="en-US"/>
              </w:rPr>
              <w:t>’</w:t>
            </w:r>
            <w:r w:rsidRPr="00900314">
              <w:rPr>
                <w:lang w:eastAsia="en-US"/>
              </w:rPr>
              <w:t>s mother</w:t>
            </w:r>
          </w:p>
        </w:tc>
      </w:tr>
      <w:tr w:rsidR="002A66D3" w14:paraId="10478C64" w14:textId="77777777" w:rsidTr="00F85770">
        <w:tc>
          <w:tcPr>
            <w:tcW w:w="1134" w:type="dxa"/>
          </w:tcPr>
          <w:p w14:paraId="4CFCEB48" w14:textId="77777777" w:rsidR="002A66D3" w:rsidRPr="00CE577F" w:rsidRDefault="002A66D3" w:rsidP="002A66D3">
            <w:pPr>
              <w:pStyle w:val="TableCell0-2Break"/>
              <w:rPr>
                <w:rStyle w:val="ChItalBold"/>
              </w:rPr>
            </w:pPr>
          </w:p>
        </w:tc>
        <w:tc>
          <w:tcPr>
            <w:tcW w:w="1616" w:type="dxa"/>
          </w:tcPr>
          <w:p w14:paraId="1DDB0698" w14:textId="77777777" w:rsidR="002A66D3" w:rsidRDefault="002A66D3" w:rsidP="002A66D3">
            <w:pPr>
              <w:pStyle w:val="TableCell0-2Break"/>
              <w:rPr>
                <w:lang w:eastAsia="en-US"/>
              </w:rPr>
            </w:pPr>
          </w:p>
        </w:tc>
        <w:tc>
          <w:tcPr>
            <w:tcW w:w="851" w:type="dxa"/>
          </w:tcPr>
          <w:p w14:paraId="7698BC19" w14:textId="77777777" w:rsidR="002A66D3" w:rsidRPr="00900314" w:rsidRDefault="002A66D3" w:rsidP="002A66D3">
            <w:pPr>
              <w:pStyle w:val="TableCell0-2Break"/>
              <w:rPr>
                <w:lang w:eastAsia="en-US"/>
              </w:rPr>
            </w:pPr>
            <w:r>
              <w:rPr>
                <w:lang w:eastAsia="en-US"/>
              </w:rPr>
              <w:t>PPZ</w:t>
            </w:r>
          </w:p>
        </w:tc>
        <w:tc>
          <w:tcPr>
            <w:tcW w:w="2778" w:type="dxa"/>
          </w:tcPr>
          <w:p w14:paraId="5C7504D7" w14:textId="3C8DDCAA" w:rsidR="002A66D3" w:rsidRPr="00900314" w:rsidRDefault="002A66D3" w:rsidP="002A66D3">
            <w:pPr>
              <w:pStyle w:val="TableCell0-2Break"/>
              <w:rPr>
                <w:lang w:eastAsia="en-US"/>
              </w:rPr>
            </w:pPr>
            <w:r>
              <w:rPr>
                <w:lang w:eastAsia="en-US"/>
              </w:rPr>
              <w:t>parent</w:t>
            </w:r>
            <w:r w:rsidR="00B7093A">
              <w:rPr>
                <w:lang w:eastAsia="en-US"/>
              </w:rPr>
              <w:t>’</w:t>
            </w:r>
            <w:r>
              <w:rPr>
                <w:lang w:eastAsia="en-US"/>
              </w:rPr>
              <w:t>s parent</w:t>
            </w:r>
            <w:r w:rsidR="00B7093A">
              <w:rPr>
                <w:lang w:eastAsia="en-US"/>
              </w:rPr>
              <w:t>’</w:t>
            </w:r>
            <w:r>
              <w:rPr>
                <w:lang w:eastAsia="en-US"/>
              </w:rPr>
              <w:t>s sister</w:t>
            </w:r>
          </w:p>
        </w:tc>
      </w:tr>
      <w:tr w:rsidR="002A66D3" w:rsidRPr="009F4A09" w14:paraId="44C727FF" w14:textId="77777777" w:rsidTr="00F85770">
        <w:tc>
          <w:tcPr>
            <w:tcW w:w="1134" w:type="dxa"/>
          </w:tcPr>
          <w:p w14:paraId="23E19B77" w14:textId="77777777" w:rsidR="002A66D3" w:rsidRPr="009F4A09" w:rsidRDefault="002A66D3" w:rsidP="002A66D3">
            <w:pPr>
              <w:pStyle w:val="TableCell2-2Break"/>
              <w:rPr>
                <w:rStyle w:val="ChItalBold"/>
              </w:rPr>
            </w:pPr>
            <w:r w:rsidRPr="009F4A09">
              <w:rPr>
                <w:rStyle w:val="ChItalBold"/>
              </w:rPr>
              <w:t>cucu</w:t>
            </w:r>
          </w:p>
        </w:tc>
        <w:tc>
          <w:tcPr>
            <w:tcW w:w="1616" w:type="dxa"/>
          </w:tcPr>
          <w:p w14:paraId="2115F47B" w14:textId="685819E2" w:rsidR="002A66D3" w:rsidRPr="009F4A09" w:rsidRDefault="00B7093A" w:rsidP="002A66D3">
            <w:pPr>
              <w:pStyle w:val="TableCell2-2Break"/>
            </w:pPr>
            <w:r>
              <w:t>‘</w:t>
            </w:r>
            <w:r w:rsidR="002A66D3" w:rsidRPr="009F4A09">
              <w:t>grandchild</w:t>
            </w:r>
            <w:r>
              <w:t>’</w:t>
            </w:r>
          </w:p>
        </w:tc>
        <w:tc>
          <w:tcPr>
            <w:tcW w:w="851" w:type="dxa"/>
          </w:tcPr>
          <w:p w14:paraId="6250DAC3" w14:textId="77777777" w:rsidR="002A66D3" w:rsidRPr="009F4A09" w:rsidRDefault="002A66D3" w:rsidP="002A66D3">
            <w:pPr>
              <w:pStyle w:val="TableCell2-2Break"/>
            </w:pPr>
            <w:r w:rsidRPr="009F4A09">
              <w:t>CC</w:t>
            </w:r>
          </w:p>
        </w:tc>
        <w:tc>
          <w:tcPr>
            <w:tcW w:w="2778" w:type="dxa"/>
          </w:tcPr>
          <w:p w14:paraId="52E56100" w14:textId="09A64335" w:rsidR="002A66D3" w:rsidRPr="009F4A09" w:rsidRDefault="002A66D3" w:rsidP="002A66D3">
            <w:pPr>
              <w:pStyle w:val="TableCell2-2Break"/>
            </w:pPr>
            <w:r w:rsidRPr="009F4A09">
              <w:t>child</w:t>
            </w:r>
            <w:r w:rsidR="00B7093A">
              <w:t>’</w:t>
            </w:r>
            <w:r w:rsidRPr="009F4A09">
              <w:t>s child</w:t>
            </w:r>
          </w:p>
        </w:tc>
      </w:tr>
    </w:tbl>
    <w:p w14:paraId="27564A2A" w14:textId="60035405" w:rsidR="002A66D3" w:rsidRDefault="002A66D3" w:rsidP="002A66D3">
      <w:pPr>
        <w:pStyle w:val="Body0015after05before"/>
      </w:pPr>
      <w:r>
        <w:t xml:space="preserve">To signal the gender of a sibling or child, the kinship terms </w:t>
      </w:r>
      <w:r w:rsidRPr="00312A4B">
        <w:rPr>
          <w:rStyle w:val="ChItalBold"/>
        </w:rPr>
        <w:t>kaka</w:t>
      </w:r>
      <w:r>
        <w:t xml:space="preserve"> </w:t>
      </w:r>
      <w:r w:rsidR="00B7093A">
        <w:t>‘</w:t>
      </w:r>
      <w:r>
        <w:t>older sibling</w:t>
      </w:r>
      <w:r w:rsidR="00B7093A">
        <w:t>’</w:t>
      </w:r>
      <w:r>
        <w:t xml:space="preserve">, </w:t>
      </w:r>
      <w:r w:rsidRPr="00312A4B">
        <w:rPr>
          <w:rStyle w:val="ChItalBold"/>
        </w:rPr>
        <w:t>ade</w:t>
      </w:r>
      <w:r>
        <w:t xml:space="preserve"> </w:t>
      </w:r>
      <w:r w:rsidR="00B7093A">
        <w:t>‘</w:t>
      </w:r>
      <w:r>
        <w:t>younger sibling</w:t>
      </w:r>
      <w:r w:rsidR="00B7093A">
        <w:t>’</w:t>
      </w:r>
      <w:r>
        <w:t xml:space="preserve">, and </w:t>
      </w:r>
      <w:r>
        <w:rPr>
          <w:rStyle w:val="ChItalBold"/>
        </w:rPr>
        <w:t>ana</w:t>
      </w:r>
      <w:r>
        <w:t xml:space="preserve"> </w:t>
      </w:r>
      <w:r w:rsidR="00B7093A">
        <w:t>‘</w:t>
      </w:r>
      <w:r>
        <w:t>child</w:t>
      </w:r>
      <w:r w:rsidR="00B7093A">
        <w:t>’</w:t>
      </w:r>
      <w:r>
        <w:t xml:space="preserve"> are modified with the common nouns </w:t>
      </w:r>
      <w:r>
        <w:rPr>
          <w:rStyle w:val="ChItalBold"/>
        </w:rPr>
        <w:t>laki~</w:t>
      </w:r>
      <w:r w:rsidRPr="00312A4B">
        <w:rPr>
          <w:rStyle w:val="ChItalBold"/>
        </w:rPr>
        <w:t>laki</w:t>
      </w:r>
      <w:r>
        <w:t xml:space="preserve"> </w:t>
      </w:r>
      <w:r w:rsidR="00B7093A">
        <w:t>‘</w:t>
      </w:r>
      <w:r>
        <w:t>man</w:t>
      </w:r>
      <w:r w:rsidR="00B7093A">
        <w:t>’</w:t>
      </w:r>
      <w:r>
        <w:t xml:space="preserve"> or </w:t>
      </w:r>
      <w:r w:rsidRPr="00312A4B">
        <w:rPr>
          <w:rStyle w:val="ChItalBold"/>
        </w:rPr>
        <w:t>prempuang</w:t>
      </w:r>
      <w:r>
        <w:t xml:space="preserve"> </w:t>
      </w:r>
      <w:r w:rsidR="00B7093A">
        <w:t>‘</w:t>
      </w:r>
      <w:r>
        <w:t>woman</w:t>
      </w:r>
      <w:r w:rsidR="00B7093A">
        <w:t>’</w:t>
      </w:r>
      <w:r>
        <w:t xml:space="preserve">, giving </w:t>
      </w:r>
      <w:r>
        <w:rPr>
          <w:rStyle w:val="ChItalBold"/>
        </w:rPr>
        <w:t>kaka</w:t>
      </w:r>
      <w:r w:rsidRPr="00A96E17">
        <w:rPr>
          <w:rStyle w:val="ChItalBold"/>
        </w:rPr>
        <w:t xml:space="preserve"> </w:t>
      </w:r>
      <w:r>
        <w:rPr>
          <w:rStyle w:val="ChItalBold"/>
        </w:rPr>
        <w:t>laki~</w:t>
      </w:r>
      <w:r w:rsidRPr="006D72D1">
        <w:rPr>
          <w:rStyle w:val="ChItalBold"/>
        </w:rPr>
        <w:t>laki</w:t>
      </w:r>
      <w:r w:rsidRPr="009D4382">
        <w:t xml:space="preserve"> </w:t>
      </w:r>
      <w:r w:rsidR="00B7093A">
        <w:t>‘</w:t>
      </w:r>
      <w:r>
        <w:t>older brother</w:t>
      </w:r>
      <w:r w:rsidR="00B7093A">
        <w:t>’</w:t>
      </w:r>
      <w:r>
        <w:t xml:space="preserve">, </w:t>
      </w:r>
      <w:r w:rsidRPr="006D72D1">
        <w:rPr>
          <w:rStyle w:val="ChItalBold"/>
        </w:rPr>
        <w:t xml:space="preserve">ade </w:t>
      </w:r>
      <w:r w:rsidRPr="00312A4B">
        <w:rPr>
          <w:rStyle w:val="ChItalBold"/>
        </w:rPr>
        <w:t>prempuang</w:t>
      </w:r>
      <w:r w:rsidRPr="009D4382">
        <w:t xml:space="preserve"> </w:t>
      </w:r>
      <w:r w:rsidR="00B7093A">
        <w:t>‘</w:t>
      </w:r>
      <w:r>
        <w:t>younger sister</w:t>
      </w:r>
      <w:r w:rsidR="00B7093A">
        <w:t>’</w:t>
      </w:r>
      <w:r>
        <w:t xml:space="preserve">, or </w:t>
      </w:r>
      <w:r w:rsidRPr="006D72D1">
        <w:rPr>
          <w:rStyle w:val="ChItalBold"/>
        </w:rPr>
        <w:t>an</w:t>
      </w:r>
      <w:r>
        <w:rPr>
          <w:rStyle w:val="ChItalBold"/>
        </w:rPr>
        <w:t>a</w:t>
      </w:r>
      <w:r w:rsidRPr="006D72D1">
        <w:rPr>
          <w:rStyle w:val="ChItalBold"/>
        </w:rPr>
        <w:t xml:space="preserve"> laki</w:t>
      </w:r>
      <w:r>
        <w:rPr>
          <w:rStyle w:val="ChItalBold"/>
        </w:rPr>
        <w:t>~</w:t>
      </w:r>
      <w:r w:rsidRPr="00312A4B">
        <w:rPr>
          <w:rStyle w:val="ChItalBold"/>
        </w:rPr>
        <w:t>laki</w:t>
      </w:r>
      <w:r>
        <w:t xml:space="preserve"> </w:t>
      </w:r>
      <w:r w:rsidR="00B7093A">
        <w:t>‘</w:t>
      </w:r>
      <w:r>
        <w:t>son</w:t>
      </w:r>
      <w:r w:rsidR="00B7093A">
        <w:t>’</w:t>
      </w:r>
      <w:r>
        <w:t>.</w:t>
      </w:r>
    </w:p>
    <w:p w14:paraId="3467EFA5" w14:textId="77777777" w:rsidR="002A66D3" w:rsidRDefault="002A66D3" w:rsidP="002A66D3">
      <w:pPr>
        <w:pStyle w:val="Heading4"/>
      </w:pPr>
      <w:bookmarkStart w:id="2153" w:name="_Ref359606523"/>
      <w:bookmarkStart w:id="2154" w:name="_Toc367531145"/>
      <w:r>
        <w:t>Affinal kin</w:t>
      </w:r>
      <w:bookmarkEnd w:id="2153"/>
      <w:bookmarkEnd w:id="2154"/>
    </w:p>
    <w:p w14:paraId="1261643C" w14:textId="67649546" w:rsidR="002A66D3" w:rsidRDefault="002A66D3" w:rsidP="002A66D3">
      <w:pPr>
        <w:pStyle w:val="Body0000after"/>
      </w:pPr>
      <w:r>
        <w:t xml:space="preserve">The Papuan Malay affinal terms, listed in </w:t>
      </w:r>
      <w:r>
        <w:fldChar w:fldCharType="begin"/>
      </w:r>
      <w:r>
        <w:instrText xml:space="preserve"> REF _Ref359570240 \h </w:instrText>
      </w:r>
      <w:r>
        <w:fldChar w:fldCharType="separate"/>
      </w:r>
      <w:r w:rsidR="00154D81" w:rsidRPr="0090507A">
        <w:t xml:space="preserve">Table </w:t>
      </w:r>
      <w:r w:rsidR="00154D81">
        <w:rPr>
          <w:noProof/>
          <w:cs/>
        </w:rPr>
        <w:t>‎</w:t>
      </w:r>
      <w:r w:rsidR="00154D81">
        <w:rPr>
          <w:noProof/>
        </w:rPr>
        <w:t>5</w:t>
      </w:r>
      <w:r w:rsidR="00154D81">
        <w:t>.</w:t>
      </w:r>
      <w:r w:rsidR="00154D81">
        <w:rPr>
          <w:noProof/>
        </w:rPr>
        <w:t>12</w:t>
      </w:r>
      <w:r>
        <w:fldChar w:fldCharType="end"/>
      </w:r>
      <w:r>
        <w:t xml:space="preserve">, include two terms for spouse, that is, </w:t>
      </w:r>
      <w:r w:rsidRPr="00575C9B">
        <w:rPr>
          <w:rStyle w:val="ChItalBold"/>
        </w:rPr>
        <w:t>paytua</w:t>
      </w:r>
      <w:r>
        <w:t xml:space="preserve"> </w:t>
      </w:r>
      <w:r w:rsidR="00B7093A">
        <w:t>‘</w:t>
      </w:r>
      <w:r>
        <w:t>husband</w:t>
      </w:r>
      <w:r w:rsidR="00B7093A">
        <w:t>’</w:t>
      </w:r>
      <w:r>
        <w:t xml:space="preserve"> and </w:t>
      </w:r>
      <w:r w:rsidRPr="00575C9B">
        <w:rPr>
          <w:rStyle w:val="ChItalBold"/>
        </w:rPr>
        <w:t>maytua</w:t>
      </w:r>
      <w:r>
        <w:t xml:space="preserve"> </w:t>
      </w:r>
      <w:r w:rsidR="00B7093A">
        <w:t>‘</w:t>
      </w:r>
      <w:r>
        <w:t>wife</w:t>
      </w:r>
      <w:r w:rsidR="00B7093A">
        <w:t>’</w:t>
      </w:r>
      <w:r>
        <w:t xml:space="preserve">, and two terms for in-laws, namely </w:t>
      </w:r>
      <w:r w:rsidRPr="00575C9B">
        <w:rPr>
          <w:rStyle w:val="ChItalBold"/>
        </w:rPr>
        <w:t>mantu</w:t>
      </w:r>
      <w:r>
        <w:t xml:space="preserve"> </w:t>
      </w:r>
      <w:r w:rsidR="00B7093A">
        <w:t>‘</w:t>
      </w:r>
      <w:r w:rsidRPr="00360062">
        <w:t>parent/child in-law</w:t>
      </w:r>
      <w:r w:rsidR="00B7093A">
        <w:t>’</w:t>
      </w:r>
      <w:r>
        <w:t xml:space="preserve"> and </w:t>
      </w:r>
      <w:r w:rsidRPr="00575C9B">
        <w:rPr>
          <w:rStyle w:val="ChItalBold"/>
        </w:rPr>
        <w:t>ipar</w:t>
      </w:r>
      <w:r>
        <w:t xml:space="preserve"> </w:t>
      </w:r>
      <w:r w:rsidR="00B7093A">
        <w:t>‘</w:t>
      </w:r>
      <w:r>
        <w:t>sibling in-law</w:t>
      </w:r>
      <w:r w:rsidR="00B7093A">
        <w:t>’</w:t>
      </w:r>
      <w:r>
        <w:t xml:space="preserve">. Speakers employ these terms for both </w:t>
      </w:r>
      <w:r w:rsidRPr="003B4BD3">
        <w:t xml:space="preserve">reference </w:t>
      </w:r>
      <w:r>
        <w:t xml:space="preserve">and </w:t>
      </w:r>
      <w:r w:rsidRPr="003B4BD3">
        <w:t>address</w:t>
      </w:r>
      <w:r>
        <w:t>.</w:t>
      </w:r>
    </w:p>
    <w:p w14:paraId="3D4F1CBA" w14:textId="77777777" w:rsidR="002A66D3" w:rsidRDefault="002A66D3" w:rsidP="002A66D3">
      <w:pPr>
        <w:pStyle w:val="Body0500after"/>
      </w:pPr>
      <w:r>
        <w:t xml:space="preserve">Papuan Malay distinguishes between in-laws belonging to different generations and those belonging to the same generation, as illustrated in </w:t>
      </w:r>
      <w:r>
        <w:fldChar w:fldCharType="begin"/>
      </w:r>
      <w:r>
        <w:instrText xml:space="preserve"> REF _Ref359570240 \h </w:instrText>
      </w:r>
      <w:r>
        <w:fldChar w:fldCharType="separate"/>
      </w:r>
      <w:r w:rsidR="00154D81" w:rsidRPr="0090507A">
        <w:t xml:space="preserve">Table </w:t>
      </w:r>
      <w:r w:rsidR="00154D81">
        <w:rPr>
          <w:noProof/>
          <w:cs/>
        </w:rPr>
        <w:t>‎</w:t>
      </w:r>
      <w:r w:rsidR="00154D81">
        <w:rPr>
          <w:noProof/>
        </w:rPr>
        <w:t>5</w:t>
      </w:r>
      <w:r w:rsidR="00154D81">
        <w:t>.</w:t>
      </w:r>
      <w:r w:rsidR="00154D81">
        <w:rPr>
          <w:noProof/>
        </w:rPr>
        <w:t>12</w:t>
      </w:r>
      <w:r>
        <w:fldChar w:fldCharType="end"/>
      </w:r>
      <w:r>
        <w:t>.</w:t>
      </w:r>
    </w:p>
    <w:p w14:paraId="1F0DD7A0" w14:textId="3BA6E222" w:rsidR="002A66D3" w:rsidRDefault="002A66D3" w:rsidP="002A66D3">
      <w:pPr>
        <w:pStyle w:val="Body0500after"/>
      </w:pPr>
      <w:r>
        <w:t xml:space="preserve">The expression for in-laws belonging to the first </w:t>
      </w:r>
      <w:r w:rsidRPr="00CA48AE">
        <w:t xml:space="preserve">ascending </w:t>
      </w:r>
      <w:r>
        <w:t xml:space="preserve">or </w:t>
      </w:r>
      <w:r w:rsidRPr="00CA48AE">
        <w:t>descending generation</w:t>
      </w:r>
      <w:r>
        <w:t xml:space="preserve"> is the self-reciprocal term</w:t>
      </w:r>
      <w:r w:rsidRPr="00083694">
        <w:t xml:space="preserve"> </w:t>
      </w:r>
      <w:r w:rsidRPr="00CA48AE">
        <w:rPr>
          <w:rStyle w:val="ChItalBold"/>
        </w:rPr>
        <w:t>mantu</w:t>
      </w:r>
      <w:r>
        <w:t xml:space="preserve"> </w:t>
      </w:r>
      <w:r w:rsidR="00B7093A">
        <w:t>‘</w:t>
      </w:r>
      <w:r>
        <w:t>parent/child in-law</w:t>
      </w:r>
      <w:r w:rsidR="00B7093A">
        <w:t>’</w:t>
      </w:r>
      <w:r>
        <w:t xml:space="preserve">. This term, however, </w:t>
      </w:r>
      <w:r w:rsidR="008D5AE2">
        <w:t xml:space="preserve">is </w:t>
      </w:r>
      <w:r w:rsidR="007C6557">
        <w:t>unattested</w:t>
      </w:r>
      <w:r w:rsidR="008D5AE2">
        <w:t xml:space="preserve"> </w:t>
      </w:r>
      <w:r>
        <w:t xml:space="preserve">on its own. It is always modified with the common nouns </w:t>
      </w:r>
      <w:r w:rsidRPr="009A1AA7">
        <w:rPr>
          <w:rStyle w:val="ChItalBold"/>
        </w:rPr>
        <w:t>bapa</w:t>
      </w:r>
      <w:r>
        <w:t xml:space="preserve"> </w:t>
      </w:r>
      <w:r w:rsidR="00B7093A">
        <w:t>‘</w:t>
      </w:r>
      <w:r>
        <w:t>father</w:t>
      </w:r>
      <w:r w:rsidR="00B7093A">
        <w:t>’</w:t>
      </w:r>
      <w:r>
        <w:t xml:space="preserve">, </w:t>
      </w:r>
      <w:r w:rsidRPr="009A1AA7">
        <w:rPr>
          <w:rStyle w:val="ChItalBold"/>
        </w:rPr>
        <w:t>mama</w:t>
      </w:r>
      <w:r>
        <w:t xml:space="preserve"> </w:t>
      </w:r>
      <w:r w:rsidR="00B7093A">
        <w:t>‘</w:t>
      </w:r>
      <w:r>
        <w:t>mother</w:t>
      </w:r>
      <w:r w:rsidR="00B7093A">
        <w:t>’</w:t>
      </w:r>
      <w:r>
        <w:t xml:space="preserve">, or </w:t>
      </w:r>
      <w:r>
        <w:rPr>
          <w:rStyle w:val="ChItalBold"/>
        </w:rPr>
        <w:t>ana</w:t>
      </w:r>
      <w:r>
        <w:t xml:space="preserve"> </w:t>
      </w:r>
      <w:r w:rsidR="00B7093A">
        <w:t>‘</w:t>
      </w:r>
      <w:r>
        <w:t>child</w:t>
      </w:r>
      <w:r w:rsidR="00B7093A">
        <w:t>’</w:t>
      </w:r>
      <w:r>
        <w:t xml:space="preserve"> to specify the affinal relationship, giving </w:t>
      </w:r>
      <w:r w:rsidRPr="009A1AA7">
        <w:rPr>
          <w:rStyle w:val="ChItalBold"/>
        </w:rPr>
        <w:t>bapa mantu</w:t>
      </w:r>
      <w:r>
        <w:t xml:space="preserve"> </w:t>
      </w:r>
      <w:r w:rsidR="00B7093A">
        <w:t>‘</w:t>
      </w:r>
      <w:r>
        <w:t>father in-law</w:t>
      </w:r>
      <w:r w:rsidR="00B7093A">
        <w:t>’</w:t>
      </w:r>
      <w:r>
        <w:t xml:space="preserve">, </w:t>
      </w:r>
      <w:r>
        <w:rPr>
          <w:rStyle w:val="ChItalBold"/>
        </w:rPr>
        <w:t>mama</w:t>
      </w:r>
      <w:r w:rsidRPr="009A1AA7">
        <w:rPr>
          <w:rStyle w:val="ChItalBold"/>
        </w:rPr>
        <w:t xml:space="preserve"> mantu</w:t>
      </w:r>
      <w:r>
        <w:t xml:space="preserve"> </w:t>
      </w:r>
      <w:r w:rsidR="00B7093A">
        <w:t>‘</w:t>
      </w:r>
      <w:r>
        <w:t>mother in-law</w:t>
      </w:r>
      <w:r w:rsidR="00B7093A">
        <w:t>’</w:t>
      </w:r>
      <w:r>
        <w:t xml:space="preserve">, or </w:t>
      </w:r>
      <w:r>
        <w:rPr>
          <w:rStyle w:val="ChItalBold"/>
        </w:rPr>
        <w:t>ana</w:t>
      </w:r>
      <w:r w:rsidRPr="009A1AA7">
        <w:rPr>
          <w:rStyle w:val="ChItalBold"/>
        </w:rPr>
        <w:t xml:space="preserve"> mantu</w:t>
      </w:r>
      <w:r>
        <w:t xml:space="preserve"> </w:t>
      </w:r>
      <w:r w:rsidR="00B7093A">
        <w:t>‘</w:t>
      </w:r>
      <w:r>
        <w:t>child in-law</w:t>
      </w:r>
      <w:r w:rsidR="00B7093A">
        <w:t>’</w:t>
      </w:r>
      <w:r>
        <w:t>.</w:t>
      </w:r>
    </w:p>
    <w:p w14:paraId="7115D69C" w14:textId="445E8E0C" w:rsidR="002A66D3" w:rsidRDefault="002A66D3" w:rsidP="002A66D3">
      <w:pPr>
        <w:pStyle w:val="Body0505after"/>
      </w:pPr>
      <w:r>
        <w:t xml:space="preserve">The term for same-generation in-laws is </w:t>
      </w:r>
      <w:r w:rsidRPr="00CA48AE">
        <w:rPr>
          <w:rStyle w:val="ChItalBold"/>
        </w:rPr>
        <w:t>ipar</w:t>
      </w:r>
      <w:r>
        <w:t xml:space="preserve"> </w:t>
      </w:r>
      <w:r w:rsidR="00B7093A">
        <w:t>‘</w:t>
      </w:r>
      <w:r>
        <w:t>sibling in-law</w:t>
      </w:r>
      <w:r w:rsidR="00B7093A">
        <w:t>’</w:t>
      </w:r>
      <w:r>
        <w:t>. This self-reciprocal term extends to spouses</w:t>
      </w:r>
      <w:r w:rsidR="00B7093A">
        <w:t>’</w:t>
      </w:r>
      <w:r>
        <w:t xml:space="preserve"> siblings and those siblings</w:t>
      </w:r>
      <w:r w:rsidR="00B7093A">
        <w:t>’</w:t>
      </w:r>
      <w:r>
        <w:t xml:space="preserve"> spouses, as well as to children</w:t>
      </w:r>
      <w:r w:rsidR="00B7093A">
        <w:t>’</w:t>
      </w:r>
      <w:r>
        <w:t>s spouses</w:t>
      </w:r>
      <w:r w:rsidR="00B7093A">
        <w:t>’</w:t>
      </w:r>
      <w:r>
        <w:t xml:space="preserve"> parents (co-parents-in-law). Again, a </w:t>
      </w:r>
      <w:r w:rsidRPr="00E912A6">
        <w:t>relative age discrimination</w:t>
      </w:r>
      <w:r>
        <w:t xml:space="preserve"> is made similar to that for siblings: </w:t>
      </w:r>
      <w:r w:rsidRPr="00532C23">
        <w:rPr>
          <w:rStyle w:val="ChItalBold"/>
        </w:rPr>
        <w:t>kaka ipar</w:t>
      </w:r>
      <w:r>
        <w:t xml:space="preserve"> </w:t>
      </w:r>
      <w:r w:rsidR="00B7093A">
        <w:t>‘</w:t>
      </w:r>
      <w:r>
        <w:t>older sibling in-law</w:t>
      </w:r>
      <w:r w:rsidR="00B7093A">
        <w:t>’</w:t>
      </w:r>
      <w:r>
        <w:t xml:space="preserve"> and </w:t>
      </w:r>
      <w:r w:rsidRPr="00532C23">
        <w:rPr>
          <w:rStyle w:val="ChItalBold"/>
        </w:rPr>
        <w:t>ade ipar</w:t>
      </w:r>
      <w:r>
        <w:t xml:space="preserve"> </w:t>
      </w:r>
      <w:r w:rsidR="00B7093A">
        <w:t>‘</w:t>
      </w:r>
      <w:r>
        <w:t>younger sibling in-law</w:t>
      </w:r>
      <w:r w:rsidR="00B7093A">
        <w:t>’</w:t>
      </w:r>
      <w:r>
        <w:t>.</w:t>
      </w:r>
    </w:p>
    <w:p w14:paraId="6DD7156E" w14:textId="77777777" w:rsidR="002A66D3" w:rsidRPr="00413936" w:rsidRDefault="002A66D3" w:rsidP="002A66D3">
      <w:pPr>
        <w:pStyle w:val="Caption"/>
        <w:rPr>
          <w:lang w:eastAsia="en-US"/>
        </w:rPr>
      </w:pPr>
      <w:bookmarkStart w:id="2155" w:name="_Ref359570240"/>
      <w:r w:rsidRPr="0090507A">
        <w:t xml:space="preserve">Table </w:t>
      </w:r>
      <w:fldSimple w:instr=" STYLEREF 1 \s ">
        <w:r w:rsidR="00154D81">
          <w:rPr>
            <w:noProof/>
            <w:cs/>
          </w:rPr>
          <w:t>‎</w:t>
        </w:r>
        <w:r w:rsidR="00154D81">
          <w:rPr>
            <w:noProof/>
          </w:rPr>
          <w:t>5</w:t>
        </w:r>
      </w:fldSimple>
      <w:r>
        <w:t>.</w:t>
      </w:r>
      <w:fldSimple w:instr=" SEQ Table \* ARABIC \s 1 ">
        <w:r w:rsidR="00154D81">
          <w:rPr>
            <w:noProof/>
          </w:rPr>
          <w:t>12</w:t>
        </w:r>
      </w:fldSimple>
      <w:bookmarkEnd w:id="2155"/>
      <w:r w:rsidRPr="0090507A">
        <w:t>:</w:t>
      </w:r>
      <w:r w:rsidRPr="0090507A">
        <w:tab/>
      </w:r>
      <w:r>
        <w:t xml:space="preserve">Papuan Malay kinship terms: </w:t>
      </w:r>
      <w:r>
        <w:rPr>
          <w:lang w:eastAsia="en-US"/>
        </w:rPr>
        <w:t>Affinal kin</w:t>
      </w:r>
    </w:p>
    <w:tbl>
      <w:tblPr>
        <w:tblW w:w="6237" w:type="dxa"/>
        <w:tblInd w:w="170" w:type="dxa"/>
        <w:tblBorders>
          <w:top w:val="single" w:sz="4" w:space="0" w:color="auto"/>
          <w:bottom w:val="single" w:sz="4" w:space="0" w:color="auto"/>
        </w:tblBorders>
        <w:tblLayout w:type="fixed"/>
        <w:tblLook w:val="01E0" w:firstRow="1" w:lastRow="1" w:firstColumn="1" w:lastColumn="1" w:noHBand="0" w:noVBand="0"/>
      </w:tblPr>
      <w:tblGrid>
        <w:gridCol w:w="1134"/>
        <w:gridCol w:w="1871"/>
        <w:gridCol w:w="851"/>
        <w:gridCol w:w="2381"/>
      </w:tblGrid>
      <w:tr w:rsidR="002A66D3" w14:paraId="3A4EADA2" w14:textId="77777777" w:rsidTr="00F85770">
        <w:trPr>
          <w:tblHeader/>
        </w:trPr>
        <w:tc>
          <w:tcPr>
            <w:tcW w:w="1134" w:type="dxa"/>
          </w:tcPr>
          <w:p w14:paraId="6F5E196A" w14:textId="77777777" w:rsidR="002A66D3" w:rsidRPr="00900314" w:rsidRDefault="002A66D3" w:rsidP="002A66D3">
            <w:pPr>
              <w:pStyle w:val="TableHd"/>
            </w:pPr>
            <w:r>
              <w:t>Item</w:t>
            </w:r>
          </w:p>
        </w:tc>
        <w:tc>
          <w:tcPr>
            <w:tcW w:w="1871" w:type="dxa"/>
          </w:tcPr>
          <w:p w14:paraId="0801EC7A" w14:textId="77777777" w:rsidR="002A66D3" w:rsidRDefault="002A66D3" w:rsidP="002A66D3">
            <w:pPr>
              <w:pStyle w:val="TableHd"/>
            </w:pPr>
            <w:r>
              <w:t>Gloss</w:t>
            </w:r>
          </w:p>
        </w:tc>
        <w:tc>
          <w:tcPr>
            <w:tcW w:w="851" w:type="dxa"/>
          </w:tcPr>
          <w:p w14:paraId="4CD9A643" w14:textId="77777777" w:rsidR="002A66D3" w:rsidRDefault="002A66D3" w:rsidP="002A66D3">
            <w:pPr>
              <w:pStyle w:val="TableHd"/>
            </w:pPr>
            <w:r>
              <w:t>Symbol</w:t>
            </w:r>
          </w:p>
        </w:tc>
        <w:tc>
          <w:tcPr>
            <w:tcW w:w="2381" w:type="dxa"/>
          </w:tcPr>
          <w:p w14:paraId="54CC3D0B" w14:textId="77777777" w:rsidR="002A66D3" w:rsidRPr="00900314" w:rsidRDefault="002A66D3" w:rsidP="002A66D3">
            <w:pPr>
              <w:pStyle w:val="TableHd"/>
            </w:pPr>
            <w:r>
              <w:t>Relation</w:t>
            </w:r>
          </w:p>
        </w:tc>
      </w:tr>
      <w:tr w:rsidR="002A66D3" w14:paraId="3B768F06" w14:textId="77777777" w:rsidTr="00F85770">
        <w:tc>
          <w:tcPr>
            <w:tcW w:w="1134" w:type="dxa"/>
            <w:tcBorders>
              <w:bottom w:val="nil"/>
            </w:tcBorders>
          </w:tcPr>
          <w:p w14:paraId="7767E322" w14:textId="77777777" w:rsidR="002A66D3" w:rsidRPr="00CE577F" w:rsidRDefault="002A66D3" w:rsidP="002A66D3">
            <w:pPr>
              <w:pStyle w:val="TableCell2-0Break"/>
              <w:rPr>
                <w:rStyle w:val="ChItalBold"/>
              </w:rPr>
            </w:pPr>
            <w:r>
              <w:rPr>
                <w:rStyle w:val="ChItalBold"/>
              </w:rPr>
              <w:t>paytua</w:t>
            </w:r>
          </w:p>
        </w:tc>
        <w:tc>
          <w:tcPr>
            <w:tcW w:w="1871" w:type="dxa"/>
            <w:tcBorders>
              <w:bottom w:val="nil"/>
            </w:tcBorders>
          </w:tcPr>
          <w:p w14:paraId="678193E6" w14:textId="586A6208" w:rsidR="002A66D3" w:rsidRDefault="00B7093A" w:rsidP="002A66D3">
            <w:pPr>
              <w:pStyle w:val="TableCell2-0"/>
              <w:rPr>
                <w:lang w:eastAsia="en-US"/>
              </w:rPr>
            </w:pPr>
            <w:r>
              <w:rPr>
                <w:lang w:eastAsia="en-US"/>
              </w:rPr>
              <w:t>‘</w:t>
            </w:r>
            <w:r w:rsidR="002A66D3">
              <w:rPr>
                <w:lang w:eastAsia="en-US"/>
              </w:rPr>
              <w:t>husband</w:t>
            </w:r>
            <w:r>
              <w:rPr>
                <w:lang w:eastAsia="en-US"/>
              </w:rPr>
              <w:t>’</w:t>
            </w:r>
          </w:p>
        </w:tc>
        <w:tc>
          <w:tcPr>
            <w:tcW w:w="851" w:type="dxa"/>
            <w:tcBorders>
              <w:bottom w:val="nil"/>
            </w:tcBorders>
          </w:tcPr>
          <w:p w14:paraId="7113C4D4" w14:textId="77777777" w:rsidR="002A66D3" w:rsidRPr="00900314" w:rsidRDefault="002A66D3" w:rsidP="002A66D3">
            <w:pPr>
              <w:pStyle w:val="TableCell2-0"/>
            </w:pPr>
            <w:r>
              <w:t>H</w:t>
            </w:r>
          </w:p>
        </w:tc>
        <w:tc>
          <w:tcPr>
            <w:tcW w:w="2381" w:type="dxa"/>
            <w:tcBorders>
              <w:bottom w:val="nil"/>
            </w:tcBorders>
          </w:tcPr>
          <w:p w14:paraId="1E72F6E6" w14:textId="77777777" w:rsidR="002A66D3" w:rsidRPr="00900314" w:rsidRDefault="002A66D3" w:rsidP="002A66D3">
            <w:pPr>
              <w:pStyle w:val="TableCell2-0Break"/>
              <w:rPr>
                <w:lang w:eastAsia="en-US"/>
              </w:rPr>
            </w:pPr>
            <w:r>
              <w:rPr>
                <w:lang w:eastAsia="en-US"/>
              </w:rPr>
              <w:t>husband</w:t>
            </w:r>
          </w:p>
        </w:tc>
      </w:tr>
      <w:tr w:rsidR="002A66D3" w:rsidRPr="006542BB" w14:paraId="421F9A00" w14:textId="77777777" w:rsidTr="00F85770">
        <w:tc>
          <w:tcPr>
            <w:tcW w:w="1134" w:type="dxa"/>
            <w:tcBorders>
              <w:top w:val="nil"/>
              <w:bottom w:val="single" w:sz="4" w:space="0" w:color="auto"/>
            </w:tcBorders>
          </w:tcPr>
          <w:p w14:paraId="4E59BF3B" w14:textId="77777777" w:rsidR="002A66D3" w:rsidRPr="00CE577F" w:rsidRDefault="002A66D3" w:rsidP="002A66D3">
            <w:pPr>
              <w:pStyle w:val="TableCell0-2Break"/>
              <w:rPr>
                <w:rStyle w:val="ChItalBold"/>
              </w:rPr>
            </w:pPr>
            <w:r w:rsidRPr="00CE577F">
              <w:rPr>
                <w:rStyle w:val="ChItalBold"/>
              </w:rPr>
              <w:t>maytua</w:t>
            </w:r>
          </w:p>
        </w:tc>
        <w:tc>
          <w:tcPr>
            <w:tcW w:w="1871" w:type="dxa"/>
            <w:tcBorders>
              <w:top w:val="nil"/>
              <w:bottom w:val="single" w:sz="4" w:space="0" w:color="auto"/>
            </w:tcBorders>
          </w:tcPr>
          <w:p w14:paraId="640A2368" w14:textId="24956E1B" w:rsidR="002A66D3" w:rsidRDefault="00B7093A" w:rsidP="002A66D3">
            <w:pPr>
              <w:pStyle w:val="TableCell0-2Break"/>
              <w:rPr>
                <w:lang w:eastAsia="en-US"/>
              </w:rPr>
            </w:pPr>
            <w:r>
              <w:t>‘</w:t>
            </w:r>
            <w:r w:rsidR="002A66D3">
              <w:rPr>
                <w:lang w:eastAsia="en-US"/>
              </w:rPr>
              <w:t>wife</w:t>
            </w:r>
            <w:r>
              <w:rPr>
                <w:lang w:eastAsia="en-US"/>
              </w:rPr>
              <w:t>’</w:t>
            </w:r>
          </w:p>
        </w:tc>
        <w:tc>
          <w:tcPr>
            <w:tcW w:w="851" w:type="dxa"/>
            <w:tcBorders>
              <w:top w:val="nil"/>
              <w:bottom w:val="single" w:sz="4" w:space="0" w:color="auto"/>
            </w:tcBorders>
          </w:tcPr>
          <w:p w14:paraId="73FD38FA" w14:textId="77777777" w:rsidR="002A66D3" w:rsidRPr="00900314" w:rsidRDefault="002A66D3" w:rsidP="002A66D3">
            <w:pPr>
              <w:pStyle w:val="TableCell0-2Break"/>
              <w:rPr>
                <w:lang w:eastAsia="en-US"/>
              </w:rPr>
            </w:pPr>
            <w:r>
              <w:rPr>
                <w:lang w:eastAsia="en-US"/>
              </w:rPr>
              <w:t>W</w:t>
            </w:r>
          </w:p>
        </w:tc>
        <w:tc>
          <w:tcPr>
            <w:tcW w:w="2381" w:type="dxa"/>
            <w:tcBorders>
              <w:top w:val="nil"/>
              <w:bottom w:val="single" w:sz="4" w:space="0" w:color="auto"/>
            </w:tcBorders>
          </w:tcPr>
          <w:p w14:paraId="547FB3BF" w14:textId="77777777" w:rsidR="002A66D3" w:rsidRPr="00900314" w:rsidRDefault="002A66D3" w:rsidP="002A66D3">
            <w:pPr>
              <w:pStyle w:val="TableCell0-2Break"/>
              <w:rPr>
                <w:lang w:eastAsia="en-US"/>
              </w:rPr>
            </w:pPr>
            <w:r>
              <w:rPr>
                <w:lang w:eastAsia="en-US"/>
              </w:rPr>
              <w:t>wife</w:t>
            </w:r>
          </w:p>
        </w:tc>
      </w:tr>
      <w:tr w:rsidR="002A66D3" w14:paraId="61862A84" w14:textId="77777777" w:rsidTr="00F85770">
        <w:tc>
          <w:tcPr>
            <w:tcW w:w="1134" w:type="dxa"/>
            <w:tcBorders>
              <w:top w:val="single" w:sz="4" w:space="0" w:color="auto"/>
            </w:tcBorders>
          </w:tcPr>
          <w:p w14:paraId="5163D641" w14:textId="77777777" w:rsidR="002A66D3" w:rsidRPr="00CE577F" w:rsidRDefault="002A66D3" w:rsidP="002A66D3">
            <w:pPr>
              <w:pStyle w:val="TableCell2-0Break"/>
              <w:rPr>
                <w:rStyle w:val="ChItalBold"/>
              </w:rPr>
            </w:pPr>
            <w:r w:rsidRPr="00360062">
              <w:rPr>
                <w:rStyle w:val="ChItalBold"/>
              </w:rPr>
              <w:t>mantu</w:t>
            </w:r>
          </w:p>
        </w:tc>
        <w:tc>
          <w:tcPr>
            <w:tcW w:w="1871" w:type="dxa"/>
            <w:tcBorders>
              <w:top w:val="single" w:sz="4" w:space="0" w:color="auto"/>
            </w:tcBorders>
          </w:tcPr>
          <w:p w14:paraId="7E1F56CC" w14:textId="6742EE8A" w:rsidR="002A66D3" w:rsidRDefault="00B7093A" w:rsidP="002A66D3">
            <w:pPr>
              <w:pStyle w:val="TableCell2-0Break"/>
              <w:rPr>
                <w:lang w:eastAsia="en-US"/>
              </w:rPr>
            </w:pPr>
            <w:r>
              <w:t>‘</w:t>
            </w:r>
            <w:r w:rsidR="002A66D3" w:rsidRPr="00360062">
              <w:t>parent/child in-law</w:t>
            </w:r>
            <w:r>
              <w:t>’</w:t>
            </w:r>
          </w:p>
        </w:tc>
        <w:tc>
          <w:tcPr>
            <w:tcW w:w="851" w:type="dxa"/>
            <w:tcBorders>
              <w:top w:val="single" w:sz="4" w:space="0" w:color="auto"/>
            </w:tcBorders>
          </w:tcPr>
          <w:p w14:paraId="1351D27D" w14:textId="77777777" w:rsidR="002A66D3" w:rsidRPr="00900314" w:rsidRDefault="002A66D3" w:rsidP="002A66D3">
            <w:pPr>
              <w:pStyle w:val="TableCell2-0Break"/>
              <w:rPr>
                <w:lang w:eastAsia="en-US"/>
              </w:rPr>
            </w:pPr>
            <w:r>
              <w:t>SpP</w:t>
            </w:r>
          </w:p>
        </w:tc>
        <w:tc>
          <w:tcPr>
            <w:tcW w:w="2381" w:type="dxa"/>
            <w:tcBorders>
              <w:top w:val="single" w:sz="4" w:space="0" w:color="auto"/>
            </w:tcBorders>
          </w:tcPr>
          <w:p w14:paraId="4504BAFC" w14:textId="0510CD0E" w:rsidR="002A66D3" w:rsidRPr="00900314" w:rsidRDefault="002A66D3" w:rsidP="002A66D3">
            <w:pPr>
              <w:pStyle w:val="TableCell2-0Break"/>
              <w:rPr>
                <w:lang w:eastAsia="en-US"/>
              </w:rPr>
            </w:pPr>
            <w:r>
              <w:rPr>
                <w:lang w:eastAsia="en-US"/>
              </w:rPr>
              <w:t>spouse</w:t>
            </w:r>
            <w:r w:rsidR="00B7093A">
              <w:rPr>
                <w:lang w:eastAsia="en-US"/>
              </w:rPr>
              <w:t>’</w:t>
            </w:r>
            <w:r>
              <w:rPr>
                <w:lang w:eastAsia="en-US"/>
              </w:rPr>
              <w:t>s parents</w:t>
            </w:r>
          </w:p>
        </w:tc>
      </w:tr>
      <w:tr w:rsidR="002A66D3" w:rsidRPr="006542BB" w14:paraId="27B58AE4" w14:textId="77777777" w:rsidTr="00F85770">
        <w:tc>
          <w:tcPr>
            <w:tcW w:w="1134" w:type="dxa"/>
          </w:tcPr>
          <w:p w14:paraId="7319E30A" w14:textId="77777777" w:rsidR="002A66D3" w:rsidRDefault="002A66D3" w:rsidP="002A66D3">
            <w:pPr>
              <w:pStyle w:val="TableCell0-2Break"/>
              <w:rPr>
                <w:rStyle w:val="ChItalBold"/>
              </w:rPr>
            </w:pPr>
          </w:p>
        </w:tc>
        <w:tc>
          <w:tcPr>
            <w:tcW w:w="1871" w:type="dxa"/>
          </w:tcPr>
          <w:p w14:paraId="4327F5B6" w14:textId="77777777" w:rsidR="002A66D3" w:rsidRDefault="002A66D3" w:rsidP="002A66D3">
            <w:pPr>
              <w:pStyle w:val="TableCell0-2Break"/>
            </w:pPr>
          </w:p>
        </w:tc>
        <w:tc>
          <w:tcPr>
            <w:tcW w:w="851" w:type="dxa"/>
          </w:tcPr>
          <w:p w14:paraId="6F0A235A" w14:textId="77777777" w:rsidR="002A66D3" w:rsidRDefault="002A66D3" w:rsidP="002A66D3">
            <w:pPr>
              <w:pStyle w:val="TableCell0-2Break"/>
            </w:pPr>
            <w:r>
              <w:t>CSp</w:t>
            </w:r>
          </w:p>
        </w:tc>
        <w:tc>
          <w:tcPr>
            <w:tcW w:w="2381" w:type="dxa"/>
          </w:tcPr>
          <w:p w14:paraId="72FB2489" w14:textId="78C71ACA" w:rsidR="002A66D3" w:rsidRDefault="002A66D3" w:rsidP="002A66D3">
            <w:pPr>
              <w:pStyle w:val="TableCell0-2Break"/>
            </w:pPr>
            <w:r>
              <w:t>child</w:t>
            </w:r>
            <w:r w:rsidR="00B7093A">
              <w:t>’</w:t>
            </w:r>
            <w:r>
              <w:t>s spouse</w:t>
            </w:r>
          </w:p>
        </w:tc>
      </w:tr>
      <w:tr w:rsidR="002A66D3" w:rsidRPr="006542BB" w14:paraId="23604B02" w14:textId="77777777" w:rsidTr="00F85770">
        <w:tc>
          <w:tcPr>
            <w:tcW w:w="1134" w:type="dxa"/>
          </w:tcPr>
          <w:p w14:paraId="7A9E0EB0" w14:textId="77777777" w:rsidR="002A66D3" w:rsidRPr="00CE577F" w:rsidRDefault="002A66D3" w:rsidP="002A66D3">
            <w:pPr>
              <w:pStyle w:val="TableCell2-0Break"/>
              <w:rPr>
                <w:rStyle w:val="ChItalBold"/>
              </w:rPr>
            </w:pPr>
            <w:r>
              <w:rPr>
                <w:rStyle w:val="ChItalBold"/>
              </w:rPr>
              <w:t>ipar</w:t>
            </w:r>
          </w:p>
        </w:tc>
        <w:tc>
          <w:tcPr>
            <w:tcW w:w="1871" w:type="dxa"/>
          </w:tcPr>
          <w:p w14:paraId="1CA6692E" w14:textId="1DB87ED0" w:rsidR="002A66D3" w:rsidRPr="00037389" w:rsidRDefault="00B7093A" w:rsidP="002A66D3">
            <w:pPr>
              <w:pStyle w:val="TableCell2-0Break"/>
            </w:pPr>
            <w:r>
              <w:t>‘</w:t>
            </w:r>
            <w:r w:rsidR="002A66D3">
              <w:t>sibling in-law</w:t>
            </w:r>
            <w:r>
              <w:t>’</w:t>
            </w:r>
          </w:p>
        </w:tc>
        <w:tc>
          <w:tcPr>
            <w:tcW w:w="851" w:type="dxa"/>
          </w:tcPr>
          <w:p w14:paraId="371DCB46" w14:textId="77777777" w:rsidR="002A66D3" w:rsidRPr="00900314" w:rsidRDefault="002A66D3" w:rsidP="002A66D3">
            <w:pPr>
              <w:pStyle w:val="TableCell2-0Break"/>
            </w:pPr>
            <w:r>
              <w:t>SbSp</w:t>
            </w:r>
          </w:p>
        </w:tc>
        <w:tc>
          <w:tcPr>
            <w:tcW w:w="2381" w:type="dxa"/>
          </w:tcPr>
          <w:p w14:paraId="0D0C13CD" w14:textId="0ECA6AD4" w:rsidR="002A66D3" w:rsidRPr="00900314" w:rsidRDefault="002A66D3" w:rsidP="002A66D3">
            <w:pPr>
              <w:pStyle w:val="TableCell2-0Break"/>
            </w:pPr>
            <w:r>
              <w:t>sibling</w:t>
            </w:r>
            <w:r w:rsidR="00B7093A">
              <w:t>’</w:t>
            </w:r>
            <w:r>
              <w:t>s spouse</w:t>
            </w:r>
          </w:p>
        </w:tc>
      </w:tr>
      <w:tr w:rsidR="002A66D3" w:rsidRPr="006542BB" w14:paraId="74457FE2" w14:textId="77777777" w:rsidTr="00F85770">
        <w:tc>
          <w:tcPr>
            <w:tcW w:w="1134" w:type="dxa"/>
          </w:tcPr>
          <w:p w14:paraId="402A53A8" w14:textId="77777777" w:rsidR="002A66D3" w:rsidRDefault="002A66D3" w:rsidP="002A66D3">
            <w:pPr>
              <w:rPr>
                <w:rStyle w:val="ChItalBold"/>
              </w:rPr>
            </w:pPr>
          </w:p>
        </w:tc>
        <w:tc>
          <w:tcPr>
            <w:tcW w:w="1871" w:type="dxa"/>
          </w:tcPr>
          <w:p w14:paraId="32D83C42" w14:textId="77777777" w:rsidR="002A66D3" w:rsidRDefault="002A66D3" w:rsidP="002A66D3"/>
        </w:tc>
        <w:tc>
          <w:tcPr>
            <w:tcW w:w="851" w:type="dxa"/>
          </w:tcPr>
          <w:p w14:paraId="2C8C7CDB" w14:textId="77777777" w:rsidR="002A66D3" w:rsidRDefault="002A66D3" w:rsidP="002A66D3">
            <w:r>
              <w:t>SpSb</w:t>
            </w:r>
          </w:p>
        </w:tc>
        <w:tc>
          <w:tcPr>
            <w:tcW w:w="2381" w:type="dxa"/>
          </w:tcPr>
          <w:p w14:paraId="249E9EF9" w14:textId="36B9ABC8" w:rsidR="002A66D3" w:rsidRDefault="002A66D3" w:rsidP="002A66D3">
            <w:r>
              <w:t>spouse</w:t>
            </w:r>
            <w:r w:rsidR="00B7093A">
              <w:t>’</w:t>
            </w:r>
            <w:r>
              <w:t>s sibling</w:t>
            </w:r>
          </w:p>
        </w:tc>
      </w:tr>
      <w:tr w:rsidR="002A66D3" w:rsidRPr="006542BB" w14:paraId="0B336F0F" w14:textId="77777777" w:rsidTr="00F85770">
        <w:tc>
          <w:tcPr>
            <w:tcW w:w="1134" w:type="dxa"/>
          </w:tcPr>
          <w:p w14:paraId="2948019B" w14:textId="77777777" w:rsidR="002A66D3" w:rsidRDefault="002A66D3" w:rsidP="002A66D3">
            <w:pPr>
              <w:rPr>
                <w:rStyle w:val="ChItalBold"/>
              </w:rPr>
            </w:pPr>
          </w:p>
        </w:tc>
        <w:tc>
          <w:tcPr>
            <w:tcW w:w="1871" w:type="dxa"/>
          </w:tcPr>
          <w:p w14:paraId="4A725E91" w14:textId="77777777" w:rsidR="002A66D3" w:rsidRDefault="002A66D3" w:rsidP="002A66D3"/>
        </w:tc>
        <w:tc>
          <w:tcPr>
            <w:tcW w:w="851" w:type="dxa"/>
          </w:tcPr>
          <w:p w14:paraId="20A2B08D" w14:textId="77777777" w:rsidR="002A66D3" w:rsidRDefault="002A66D3" w:rsidP="002A66D3">
            <w:r>
              <w:t>SpSbSp</w:t>
            </w:r>
          </w:p>
        </w:tc>
        <w:tc>
          <w:tcPr>
            <w:tcW w:w="2381" w:type="dxa"/>
          </w:tcPr>
          <w:p w14:paraId="1C5BDCD4" w14:textId="2FF99563" w:rsidR="002A66D3" w:rsidRDefault="002A66D3" w:rsidP="002A66D3">
            <w:r>
              <w:t>spouse</w:t>
            </w:r>
            <w:r w:rsidR="00B7093A">
              <w:t>’</w:t>
            </w:r>
            <w:r>
              <w:t>s sibling</w:t>
            </w:r>
            <w:r w:rsidR="00B7093A">
              <w:t>’</w:t>
            </w:r>
            <w:r>
              <w:t>s spouse</w:t>
            </w:r>
          </w:p>
        </w:tc>
      </w:tr>
      <w:tr w:rsidR="002A66D3" w:rsidRPr="0042074A" w14:paraId="25B35F77" w14:textId="77777777" w:rsidTr="00F85770">
        <w:tc>
          <w:tcPr>
            <w:tcW w:w="1134" w:type="dxa"/>
          </w:tcPr>
          <w:p w14:paraId="4F385536" w14:textId="77777777" w:rsidR="002A66D3" w:rsidRPr="0042074A" w:rsidRDefault="002A66D3" w:rsidP="002A66D3">
            <w:pPr>
              <w:pStyle w:val="TableCell0-2Break"/>
            </w:pPr>
          </w:p>
        </w:tc>
        <w:tc>
          <w:tcPr>
            <w:tcW w:w="1871" w:type="dxa"/>
          </w:tcPr>
          <w:p w14:paraId="3F29CC63" w14:textId="77777777" w:rsidR="002A66D3" w:rsidRPr="0042074A" w:rsidRDefault="002A66D3" w:rsidP="002A66D3">
            <w:pPr>
              <w:pStyle w:val="TableCell0-2Break"/>
            </w:pPr>
          </w:p>
        </w:tc>
        <w:tc>
          <w:tcPr>
            <w:tcW w:w="851" w:type="dxa"/>
          </w:tcPr>
          <w:p w14:paraId="4192CEA7" w14:textId="77777777" w:rsidR="002A66D3" w:rsidRPr="0042074A" w:rsidRDefault="002A66D3" w:rsidP="002A66D3">
            <w:pPr>
              <w:pStyle w:val="TableCell0-2Break"/>
            </w:pPr>
            <w:r>
              <w:t>CSpP</w:t>
            </w:r>
          </w:p>
        </w:tc>
        <w:tc>
          <w:tcPr>
            <w:tcW w:w="2381" w:type="dxa"/>
          </w:tcPr>
          <w:p w14:paraId="380EAA98" w14:textId="4B694FD8" w:rsidR="002A66D3" w:rsidRPr="0042074A" w:rsidRDefault="002A66D3" w:rsidP="002A66D3">
            <w:pPr>
              <w:pStyle w:val="TableCell0-2Break"/>
            </w:pPr>
            <w:r>
              <w:t>child</w:t>
            </w:r>
            <w:r w:rsidR="00B7093A">
              <w:t>’</w:t>
            </w:r>
            <w:r>
              <w:t>s spouse</w:t>
            </w:r>
            <w:r w:rsidR="00B7093A">
              <w:t>’</w:t>
            </w:r>
            <w:r>
              <w:t>s parents</w:t>
            </w:r>
          </w:p>
        </w:tc>
      </w:tr>
    </w:tbl>
    <w:p w14:paraId="6D620E54" w14:textId="12C0621C" w:rsidR="002A66D3" w:rsidRDefault="002A66D3" w:rsidP="00DE05CA">
      <w:pPr>
        <w:pStyle w:val="Body0005after05before"/>
        <w:rPr>
          <w:lang w:eastAsia="en-US"/>
        </w:rPr>
      </w:pPr>
      <w:r>
        <w:rPr>
          <w:lang w:eastAsia="en-US"/>
        </w:rPr>
        <w:t xml:space="preserve">The six </w:t>
      </w:r>
      <w:r>
        <w:t xml:space="preserve">consanguineal </w:t>
      </w:r>
      <w:r>
        <w:rPr>
          <w:lang w:eastAsia="en-US"/>
        </w:rPr>
        <w:t xml:space="preserve">terms that distinguish </w:t>
      </w:r>
      <w:r>
        <w:t>between same-sex and cross-sex parents</w:t>
      </w:r>
      <w:r w:rsidR="00B7093A">
        <w:t>’</w:t>
      </w:r>
      <w:r>
        <w:t xml:space="preserve"> siblings in the first ascending generation, mentioned in §</w:t>
      </w:r>
      <w:r>
        <w:fldChar w:fldCharType="begin"/>
      </w:r>
      <w:r>
        <w:instrText xml:space="preserve"> REF _Ref359606628 \n \h </w:instrText>
      </w:r>
      <w:r>
        <w:fldChar w:fldCharType="separate"/>
      </w:r>
      <w:r w:rsidR="00154D81">
        <w:rPr>
          <w:cs/>
        </w:rPr>
        <w:t>‎</w:t>
      </w:r>
      <w:r w:rsidR="00154D81">
        <w:t>5.2.7.1</w:t>
      </w:r>
      <w:r>
        <w:fldChar w:fldCharType="end"/>
      </w:r>
      <w:r>
        <w:t xml:space="preserve">, also </w:t>
      </w:r>
      <w:r>
        <w:rPr>
          <w:lang w:eastAsia="en-US"/>
        </w:rPr>
        <w:t xml:space="preserve">extend to affinal kin, as shown in </w:t>
      </w:r>
      <w:r>
        <w:rPr>
          <w:lang w:eastAsia="en-US"/>
        </w:rPr>
        <w:fldChar w:fldCharType="begin"/>
      </w:r>
      <w:r>
        <w:rPr>
          <w:lang w:eastAsia="en-US"/>
        </w:rPr>
        <w:instrText xml:space="preserve"> REF _Ref359607222 \h </w:instrText>
      </w:r>
      <w:r>
        <w:rPr>
          <w:lang w:eastAsia="en-US"/>
        </w:rPr>
      </w:r>
      <w:r>
        <w:rPr>
          <w:lang w:eastAsia="en-US"/>
        </w:rPr>
        <w:fldChar w:fldCharType="separate"/>
      </w:r>
      <w:r w:rsidR="00154D81" w:rsidRPr="0090507A">
        <w:t xml:space="preserve">Table </w:t>
      </w:r>
      <w:r w:rsidR="00154D81">
        <w:rPr>
          <w:noProof/>
          <w:cs/>
        </w:rPr>
        <w:t>‎</w:t>
      </w:r>
      <w:r w:rsidR="00154D81">
        <w:rPr>
          <w:noProof/>
        </w:rPr>
        <w:t>5</w:t>
      </w:r>
      <w:r w:rsidR="00154D81">
        <w:t>.</w:t>
      </w:r>
      <w:r w:rsidR="00154D81">
        <w:rPr>
          <w:noProof/>
        </w:rPr>
        <w:t>13</w:t>
      </w:r>
      <w:r>
        <w:rPr>
          <w:lang w:eastAsia="en-US"/>
        </w:rPr>
        <w:fldChar w:fldCharType="end"/>
      </w:r>
      <w:r>
        <w:rPr>
          <w:lang w:eastAsia="en-US"/>
        </w:rPr>
        <w:t>.</w:t>
      </w:r>
    </w:p>
    <w:p w14:paraId="65CC8BE6" w14:textId="77777777" w:rsidR="002A66D3" w:rsidRDefault="002A66D3" w:rsidP="002A66D3">
      <w:pPr>
        <w:pStyle w:val="Caption"/>
        <w:rPr>
          <w:lang w:eastAsia="en-US"/>
        </w:rPr>
      </w:pPr>
      <w:bookmarkStart w:id="2156" w:name="_Ref359607222"/>
      <w:r w:rsidRPr="0090507A">
        <w:t xml:space="preserve">Table </w:t>
      </w:r>
      <w:fldSimple w:instr=" STYLEREF 1 \s ">
        <w:r w:rsidR="00154D81">
          <w:rPr>
            <w:noProof/>
            <w:cs/>
          </w:rPr>
          <w:t>‎</w:t>
        </w:r>
        <w:r w:rsidR="00154D81">
          <w:rPr>
            <w:noProof/>
          </w:rPr>
          <w:t>5</w:t>
        </w:r>
      </w:fldSimple>
      <w:r>
        <w:t>.</w:t>
      </w:r>
      <w:fldSimple w:instr=" SEQ Table \* ARABIC \s 1 ">
        <w:r w:rsidR="00154D81">
          <w:rPr>
            <w:noProof/>
          </w:rPr>
          <w:t>13</w:t>
        </w:r>
      </w:fldSimple>
      <w:bookmarkEnd w:id="2156"/>
      <w:r w:rsidRPr="0090507A">
        <w:t>:</w:t>
      </w:r>
      <w:r w:rsidRPr="0090507A">
        <w:tab/>
      </w:r>
      <w:r>
        <w:t xml:space="preserve">Papuan Malay consanguineal </w:t>
      </w:r>
      <w:r>
        <w:rPr>
          <w:lang w:eastAsia="en-US"/>
        </w:rPr>
        <w:t>terms extending to affinal kin</w:t>
      </w:r>
    </w:p>
    <w:tbl>
      <w:tblPr>
        <w:tblW w:w="6011" w:type="dxa"/>
        <w:tblInd w:w="170" w:type="dxa"/>
        <w:tblBorders>
          <w:top w:val="single" w:sz="4" w:space="0" w:color="auto"/>
          <w:bottom w:val="single" w:sz="4" w:space="0" w:color="auto"/>
        </w:tblBorders>
        <w:tblLayout w:type="fixed"/>
        <w:tblLook w:val="01E0" w:firstRow="1" w:lastRow="1" w:firstColumn="1" w:lastColumn="1" w:noHBand="0" w:noVBand="0"/>
      </w:tblPr>
      <w:tblGrid>
        <w:gridCol w:w="1134"/>
        <w:gridCol w:w="907"/>
        <w:gridCol w:w="851"/>
        <w:gridCol w:w="3119"/>
      </w:tblGrid>
      <w:tr w:rsidR="002A66D3" w14:paraId="2F6959D9" w14:textId="77777777" w:rsidTr="00F85770">
        <w:trPr>
          <w:tblHeader/>
        </w:trPr>
        <w:tc>
          <w:tcPr>
            <w:tcW w:w="1134" w:type="dxa"/>
          </w:tcPr>
          <w:p w14:paraId="731FD93C" w14:textId="77777777" w:rsidR="002A66D3" w:rsidRPr="00C40DC3" w:rsidRDefault="002A66D3" w:rsidP="002A66D3">
            <w:pPr>
              <w:pStyle w:val="TableHd"/>
            </w:pPr>
            <w:r w:rsidRPr="00C40DC3">
              <w:t>Item</w:t>
            </w:r>
          </w:p>
        </w:tc>
        <w:tc>
          <w:tcPr>
            <w:tcW w:w="907" w:type="dxa"/>
          </w:tcPr>
          <w:p w14:paraId="27DDB51B" w14:textId="77777777" w:rsidR="002A66D3" w:rsidRDefault="002A66D3" w:rsidP="002A66D3">
            <w:pPr>
              <w:pStyle w:val="TableHd"/>
            </w:pPr>
            <w:r>
              <w:t>Gloss</w:t>
            </w:r>
          </w:p>
        </w:tc>
        <w:tc>
          <w:tcPr>
            <w:tcW w:w="851" w:type="dxa"/>
          </w:tcPr>
          <w:p w14:paraId="7F798C45" w14:textId="77777777" w:rsidR="002A66D3" w:rsidRDefault="002A66D3" w:rsidP="002A66D3">
            <w:pPr>
              <w:pStyle w:val="TableHd"/>
            </w:pPr>
            <w:r>
              <w:t>Symbol</w:t>
            </w:r>
          </w:p>
        </w:tc>
        <w:tc>
          <w:tcPr>
            <w:tcW w:w="3119" w:type="dxa"/>
          </w:tcPr>
          <w:p w14:paraId="75072D7F" w14:textId="77777777" w:rsidR="002A66D3" w:rsidRPr="00900314" w:rsidRDefault="002A66D3" w:rsidP="002A66D3">
            <w:pPr>
              <w:pStyle w:val="TableHd"/>
            </w:pPr>
            <w:r>
              <w:t>Relation</w:t>
            </w:r>
          </w:p>
        </w:tc>
      </w:tr>
      <w:tr w:rsidR="002A66D3" w14:paraId="00C47F0F" w14:textId="77777777" w:rsidTr="00F85770">
        <w:tc>
          <w:tcPr>
            <w:tcW w:w="1134" w:type="dxa"/>
          </w:tcPr>
          <w:p w14:paraId="77A8A548" w14:textId="77777777" w:rsidR="002A66D3" w:rsidRPr="00CE577F" w:rsidRDefault="002A66D3" w:rsidP="002A66D3">
            <w:pPr>
              <w:pStyle w:val="TableCell2-0Break"/>
              <w:rPr>
                <w:rStyle w:val="ChItalBold"/>
              </w:rPr>
            </w:pPr>
            <w:r w:rsidRPr="00CE577F">
              <w:rPr>
                <w:rStyle w:val="ChItalBold"/>
              </w:rPr>
              <w:t>bapa-tua</w:t>
            </w:r>
          </w:p>
        </w:tc>
        <w:tc>
          <w:tcPr>
            <w:tcW w:w="907" w:type="dxa"/>
          </w:tcPr>
          <w:p w14:paraId="1BD9B7FD" w14:textId="2C5A6C6F" w:rsidR="002A66D3" w:rsidRDefault="00B7093A" w:rsidP="002A66D3">
            <w:pPr>
              <w:pStyle w:val="TableCell2-0Break"/>
              <w:rPr>
                <w:lang w:eastAsia="en-US"/>
              </w:rPr>
            </w:pPr>
            <w:r>
              <w:t>‘</w:t>
            </w:r>
            <w:r w:rsidR="002A66D3">
              <w:rPr>
                <w:lang w:eastAsia="en-US"/>
              </w:rPr>
              <w:t>uncle</w:t>
            </w:r>
            <w:r>
              <w:rPr>
                <w:lang w:eastAsia="en-US"/>
              </w:rPr>
              <w:t>’</w:t>
            </w:r>
          </w:p>
        </w:tc>
        <w:tc>
          <w:tcPr>
            <w:tcW w:w="851" w:type="dxa"/>
          </w:tcPr>
          <w:p w14:paraId="0A743011" w14:textId="77777777" w:rsidR="002A66D3" w:rsidRPr="00900314" w:rsidRDefault="002A66D3" w:rsidP="002A66D3">
            <w:pPr>
              <w:pStyle w:val="TableCell2-0Break"/>
              <w:rPr>
                <w:lang w:eastAsia="en-US"/>
              </w:rPr>
            </w:pPr>
            <w:r>
              <w:rPr>
                <w:lang w:eastAsia="en-US"/>
              </w:rPr>
              <w:t>PoZH</w:t>
            </w:r>
          </w:p>
        </w:tc>
        <w:tc>
          <w:tcPr>
            <w:tcW w:w="3119" w:type="dxa"/>
          </w:tcPr>
          <w:p w14:paraId="2664B6C6" w14:textId="445794F4" w:rsidR="002A66D3" w:rsidRPr="00900314" w:rsidRDefault="002A66D3" w:rsidP="002A66D3">
            <w:pPr>
              <w:pStyle w:val="TableCell2-0Break"/>
              <w:rPr>
                <w:lang w:eastAsia="en-US"/>
              </w:rPr>
            </w:pPr>
            <w:r>
              <w:rPr>
                <w:lang w:eastAsia="en-US"/>
              </w:rPr>
              <w:t>parent</w:t>
            </w:r>
            <w:r w:rsidR="00B7093A">
              <w:rPr>
                <w:lang w:eastAsia="en-US"/>
              </w:rPr>
              <w:t>’</w:t>
            </w:r>
            <w:r>
              <w:rPr>
                <w:lang w:eastAsia="en-US"/>
              </w:rPr>
              <w:t>s</w:t>
            </w:r>
            <w:r w:rsidRPr="00900314">
              <w:rPr>
                <w:lang w:eastAsia="en-US"/>
              </w:rPr>
              <w:t xml:space="preserve"> </w:t>
            </w:r>
            <w:r>
              <w:rPr>
                <w:lang w:eastAsia="en-US"/>
              </w:rPr>
              <w:t>older</w:t>
            </w:r>
            <w:r w:rsidRPr="00900314">
              <w:rPr>
                <w:lang w:eastAsia="en-US"/>
              </w:rPr>
              <w:t xml:space="preserve"> sister</w:t>
            </w:r>
            <w:r w:rsidR="00B7093A">
              <w:rPr>
                <w:lang w:eastAsia="en-US"/>
              </w:rPr>
              <w:t>’</w:t>
            </w:r>
            <w:r w:rsidRPr="00900314">
              <w:rPr>
                <w:lang w:eastAsia="en-US"/>
              </w:rPr>
              <w:t>s husband</w:t>
            </w:r>
          </w:p>
        </w:tc>
      </w:tr>
      <w:tr w:rsidR="002A66D3" w14:paraId="5C0EAC7B" w14:textId="77777777" w:rsidTr="00F85770">
        <w:tc>
          <w:tcPr>
            <w:tcW w:w="1134" w:type="dxa"/>
            <w:tcBorders>
              <w:bottom w:val="nil"/>
            </w:tcBorders>
          </w:tcPr>
          <w:p w14:paraId="0D4B0D9D" w14:textId="77777777" w:rsidR="002A66D3" w:rsidRPr="00CE577F" w:rsidRDefault="002A66D3" w:rsidP="002A66D3">
            <w:pPr>
              <w:rPr>
                <w:rStyle w:val="ChItalBold"/>
              </w:rPr>
            </w:pPr>
            <w:r w:rsidRPr="00CE577F">
              <w:rPr>
                <w:rStyle w:val="ChItalBold"/>
              </w:rPr>
              <w:t>bapa-ade</w:t>
            </w:r>
          </w:p>
        </w:tc>
        <w:tc>
          <w:tcPr>
            <w:tcW w:w="907" w:type="dxa"/>
            <w:tcBorders>
              <w:bottom w:val="nil"/>
            </w:tcBorders>
          </w:tcPr>
          <w:p w14:paraId="1355E521" w14:textId="7182B1CA" w:rsidR="002A66D3" w:rsidRDefault="00B7093A" w:rsidP="002A66D3">
            <w:pPr>
              <w:rPr>
                <w:lang w:eastAsia="en-US"/>
              </w:rPr>
            </w:pPr>
            <w:r>
              <w:t>‘</w:t>
            </w:r>
            <w:r w:rsidR="002A66D3">
              <w:rPr>
                <w:lang w:eastAsia="en-US"/>
              </w:rPr>
              <w:t>uncle</w:t>
            </w:r>
            <w:r>
              <w:rPr>
                <w:lang w:eastAsia="en-US"/>
              </w:rPr>
              <w:t>’</w:t>
            </w:r>
          </w:p>
        </w:tc>
        <w:tc>
          <w:tcPr>
            <w:tcW w:w="851" w:type="dxa"/>
            <w:tcBorders>
              <w:bottom w:val="nil"/>
            </w:tcBorders>
          </w:tcPr>
          <w:p w14:paraId="6143DE98" w14:textId="77777777" w:rsidR="002A66D3" w:rsidRPr="00900314" w:rsidRDefault="002A66D3" w:rsidP="002A66D3">
            <w:pPr>
              <w:rPr>
                <w:lang w:eastAsia="en-US"/>
              </w:rPr>
            </w:pPr>
            <w:r>
              <w:rPr>
                <w:lang w:eastAsia="en-US"/>
              </w:rPr>
              <w:t>MyZH</w:t>
            </w:r>
          </w:p>
        </w:tc>
        <w:tc>
          <w:tcPr>
            <w:tcW w:w="3119" w:type="dxa"/>
            <w:tcBorders>
              <w:bottom w:val="nil"/>
            </w:tcBorders>
          </w:tcPr>
          <w:p w14:paraId="03BF46E0" w14:textId="246DEFEA" w:rsidR="002A66D3" w:rsidRPr="00900314" w:rsidRDefault="002A66D3" w:rsidP="002A66D3">
            <w:pPr>
              <w:rPr>
                <w:lang w:eastAsia="en-US"/>
              </w:rPr>
            </w:pPr>
            <w:r w:rsidRPr="00900314">
              <w:rPr>
                <w:lang w:eastAsia="en-US"/>
              </w:rPr>
              <w:t>mother</w:t>
            </w:r>
            <w:r w:rsidR="00B7093A">
              <w:rPr>
                <w:lang w:eastAsia="en-US"/>
              </w:rPr>
              <w:t>’</w:t>
            </w:r>
            <w:r w:rsidRPr="00900314">
              <w:rPr>
                <w:lang w:eastAsia="en-US"/>
              </w:rPr>
              <w:t>s younger sister</w:t>
            </w:r>
            <w:r w:rsidR="00B7093A">
              <w:rPr>
                <w:lang w:eastAsia="en-US"/>
              </w:rPr>
              <w:t>’</w:t>
            </w:r>
            <w:r w:rsidRPr="00900314">
              <w:rPr>
                <w:lang w:eastAsia="en-US"/>
              </w:rPr>
              <w:t>s husband</w:t>
            </w:r>
          </w:p>
        </w:tc>
      </w:tr>
      <w:tr w:rsidR="002A66D3" w:rsidRPr="006542BB" w14:paraId="428769C7" w14:textId="77777777" w:rsidTr="00F85770">
        <w:tc>
          <w:tcPr>
            <w:tcW w:w="1134" w:type="dxa"/>
            <w:tcBorders>
              <w:top w:val="nil"/>
              <w:bottom w:val="single" w:sz="4" w:space="0" w:color="auto"/>
            </w:tcBorders>
          </w:tcPr>
          <w:p w14:paraId="39FBD1DC" w14:textId="77777777" w:rsidR="002A66D3" w:rsidRPr="00CE577F" w:rsidRDefault="002A66D3" w:rsidP="002A66D3">
            <w:pPr>
              <w:pStyle w:val="TableCell0-2Break"/>
              <w:rPr>
                <w:rStyle w:val="ChItalBold"/>
              </w:rPr>
            </w:pPr>
            <w:r>
              <w:rPr>
                <w:rStyle w:val="ChItalBold"/>
              </w:rPr>
              <w:t>om</w:t>
            </w:r>
          </w:p>
        </w:tc>
        <w:tc>
          <w:tcPr>
            <w:tcW w:w="907" w:type="dxa"/>
            <w:tcBorders>
              <w:top w:val="nil"/>
              <w:bottom w:val="single" w:sz="4" w:space="0" w:color="auto"/>
            </w:tcBorders>
          </w:tcPr>
          <w:p w14:paraId="0CAEC356" w14:textId="407EAF16" w:rsidR="002A66D3" w:rsidRDefault="00B7093A" w:rsidP="002A66D3">
            <w:pPr>
              <w:pStyle w:val="TableCell0-2Break"/>
              <w:rPr>
                <w:lang w:eastAsia="en-US"/>
              </w:rPr>
            </w:pPr>
            <w:r>
              <w:t>‘</w:t>
            </w:r>
            <w:r w:rsidR="002A66D3">
              <w:rPr>
                <w:lang w:eastAsia="en-US"/>
              </w:rPr>
              <w:t>uncle</w:t>
            </w:r>
            <w:r>
              <w:rPr>
                <w:lang w:eastAsia="en-US"/>
              </w:rPr>
              <w:t>’</w:t>
            </w:r>
          </w:p>
        </w:tc>
        <w:tc>
          <w:tcPr>
            <w:tcW w:w="851" w:type="dxa"/>
            <w:tcBorders>
              <w:top w:val="nil"/>
              <w:bottom w:val="single" w:sz="4" w:space="0" w:color="auto"/>
            </w:tcBorders>
          </w:tcPr>
          <w:p w14:paraId="278868A0" w14:textId="77777777" w:rsidR="002A66D3" w:rsidRPr="00900314" w:rsidRDefault="002A66D3" w:rsidP="002A66D3">
            <w:pPr>
              <w:pStyle w:val="TableCell0-2Break"/>
              <w:rPr>
                <w:lang w:eastAsia="en-US"/>
              </w:rPr>
            </w:pPr>
            <w:r>
              <w:rPr>
                <w:lang w:eastAsia="en-US"/>
              </w:rPr>
              <w:t>FyZH</w:t>
            </w:r>
          </w:p>
        </w:tc>
        <w:tc>
          <w:tcPr>
            <w:tcW w:w="3119" w:type="dxa"/>
            <w:tcBorders>
              <w:top w:val="nil"/>
              <w:bottom w:val="single" w:sz="4" w:space="0" w:color="auto"/>
            </w:tcBorders>
          </w:tcPr>
          <w:p w14:paraId="37228650" w14:textId="10DBEDFA" w:rsidR="002A66D3" w:rsidRPr="00900314" w:rsidRDefault="002A66D3" w:rsidP="002A66D3">
            <w:pPr>
              <w:pStyle w:val="TableCell0-2Break"/>
              <w:rPr>
                <w:lang w:eastAsia="en-US"/>
              </w:rPr>
            </w:pPr>
            <w:r w:rsidRPr="00900314">
              <w:rPr>
                <w:lang w:eastAsia="en-US"/>
              </w:rPr>
              <w:t>father</w:t>
            </w:r>
            <w:r w:rsidR="00B7093A">
              <w:rPr>
                <w:lang w:eastAsia="en-US"/>
              </w:rPr>
              <w:t>’</w:t>
            </w:r>
            <w:r w:rsidRPr="00900314">
              <w:rPr>
                <w:lang w:eastAsia="en-US"/>
              </w:rPr>
              <w:t>s younger sister</w:t>
            </w:r>
            <w:r w:rsidR="00B7093A">
              <w:rPr>
                <w:lang w:eastAsia="en-US"/>
              </w:rPr>
              <w:t>’</w:t>
            </w:r>
            <w:r w:rsidRPr="00900314">
              <w:rPr>
                <w:lang w:eastAsia="en-US"/>
              </w:rPr>
              <w:t>s husband</w:t>
            </w:r>
          </w:p>
        </w:tc>
      </w:tr>
      <w:tr w:rsidR="002A66D3" w14:paraId="15D306BB" w14:textId="77777777" w:rsidTr="00F85770">
        <w:tc>
          <w:tcPr>
            <w:tcW w:w="1134" w:type="dxa"/>
            <w:tcBorders>
              <w:top w:val="single" w:sz="4" w:space="0" w:color="auto"/>
            </w:tcBorders>
          </w:tcPr>
          <w:p w14:paraId="5FF1D267" w14:textId="77777777" w:rsidR="002A66D3" w:rsidRPr="00CE577F" w:rsidRDefault="002A66D3" w:rsidP="002A66D3">
            <w:pPr>
              <w:pStyle w:val="TableCell2-0Break"/>
              <w:rPr>
                <w:rStyle w:val="ChItalBold"/>
              </w:rPr>
            </w:pPr>
            <w:r>
              <w:rPr>
                <w:rStyle w:val="ChItalBold"/>
              </w:rPr>
              <w:t>mama</w:t>
            </w:r>
            <w:r w:rsidRPr="00CE577F">
              <w:rPr>
                <w:rStyle w:val="ChItalBold"/>
              </w:rPr>
              <w:t>-tua</w:t>
            </w:r>
          </w:p>
        </w:tc>
        <w:tc>
          <w:tcPr>
            <w:tcW w:w="907" w:type="dxa"/>
            <w:tcBorders>
              <w:top w:val="single" w:sz="4" w:space="0" w:color="auto"/>
            </w:tcBorders>
          </w:tcPr>
          <w:p w14:paraId="5B21B4D3" w14:textId="0FE3B76D" w:rsidR="002A66D3" w:rsidRDefault="00B7093A" w:rsidP="002A66D3">
            <w:pPr>
              <w:pStyle w:val="TableCell2-0Break"/>
              <w:rPr>
                <w:lang w:eastAsia="en-US"/>
              </w:rPr>
            </w:pPr>
            <w:r>
              <w:t>‘</w:t>
            </w:r>
            <w:r w:rsidR="002A66D3">
              <w:rPr>
                <w:lang w:eastAsia="en-US"/>
              </w:rPr>
              <w:t>aunt</w:t>
            </w:r>
            <w:r>
              <w:rPr>
                <w:lang w:eastAsia="en-US"/>
              </w:rPr>
              <w:t>’</w:t>
            </w:r>
          </w:p>
        </w:tc>
        <w:tc>
          <w:tcPr>
            <w:tcW w:w="851" w:type="dxa"/>
            <w:tcBorders>
              <w:top w:val="single" w:sz="4" w:space="0" w:color="auto"/>
            </w:tcBorders>
          </w:tcPr>
          <w:p w14:paraId="3722E2B6" w14:textId="77777777" w:rsidR="002A66D3" w:rsidRPr="00900314" w:rsidRDefault="002A66D3" w:rsidP="002A66D3">
            <w:pPr>
              <w:pStyle w:val="TableCell2-0Break"/>
              <w:rPr>
                <w:lang w:eastAsia="en-US"/>
              </w:rPr>
            </w:pPr>
            <w:r>
              <w:rPr>
                <w:lang w:eastAsia="en-US"/>
              </w:rPr>
              <w:t>PoBW</w:t>
            </w:r>
          </w:p>
        </w:tc>
        <w:tc>
          <w:tcPr>
            <w:tcW w:w="3119" w:type="dxa"/>
            <w:tcBorders>
              <w:top w:val="single" w:sz="4" w:space="0" w:color="auto"/>
            </w:tcBorders>
          </w:tcPr>
          <w:p w14:paraId="506034B6" w14:textId="32FA9D69" w:rsidR="002A66D3" w:rsidRPr="00900314" w:rsidRDefault="002A66D3" w:rsidP="002A66D3">
            <w:pPr>
              <w:pStyle w:val="TableCell2-0Break"/>
              <w:rPr>
                <w:lang w:eastAsia="en-US"/>
              </w:rPr>
            </w:pPr>
            <w:r>
              <w:rPr>
                <w:lang w:eastAsia="en-US"/>
              </w:rPr>
              <w:t>parent</w:t>
            </w:r>
            <w:r w:rsidR="00B7093A">
              <w:rPr>
                <w:lang w:eastAsia="en-US"/>
              </w:rPr>
              <w:t>’</w:t>
            </w:r>
            <w:r>
              <w:rPr>
                <w:lang w:eastAsia="en-US"/>
              </w:rPr>
              <w:t>s</w:t>
            </w:r>
            <w:r w:rsidRPr="00900314">
              <w:rPr>
                <w:lang w:eastAsia="en-US"/>
              </w:rPr>
              <w:t xml:space="preserve"> </w:t>
            </w:r>
            <w:r>
              <w:rPr>
                <w:lang w:eastAsia="en-US"/>
              </w:rPr>
              <w:t>older</w:t>
            </w:r>
            <w:r w:rsidRPr="00900314">
              <w:rPr>
                <w:lang w:eastAsia="en-US"/>
              </w:rPr>
              <w:t xml:space="preserve"> </w:t>
            </w:r>
            <w:r>
              <w:rPr>
                <w:lang w:eastAsia="en-US"/>
              </w:rPr>
              <w:t>brother</w:t>
            </w:r>
            <w:r w:rsidR="00B7093A">
              <w:rPr>
                <w:lang w:eastAsia="en-US"/>
              </w:rPr>
              <w:t>’</w:t>
            </w:r>
            <w:r w:rsidRPr="00900314">
              <w:rPr>
                <w:lang w:eastAsia="en-US"/>
              </w:rPr>
              <w:t xml:space="preserve">s </w:t>
            </w:r>
            <w:r>
              <w:rPr>
                <w:lang w:eastAsia="en-US"/>
              </w:rPr>
              <w:t>wife</w:t>
            </w:r>
          </w:p>
        </w:tc>
      </w:tr>
      <w:tr w:rsidR="002A66D3" w14:paraId="64EF163A" w14:textId="77777777" w:rsidTr="00F85770">
        <w:tc>
          <w:tcPr>
            <w:tcW w:w="1134" w:type="dxa"/>
          </w:tcPr>
          <w:p w14:paraId="5BB5FAE4" w14:textId="77777777" w:rsidR="002A66D3" w:rsidRPr="00CE577F" w:rsidRDefault="002A66D3" w:rsidP="002A66D3">
            <w:pPr>
              <w:rPr>
                <w:rStyle w:val="ChItalBold"/>
              </w:rPr>
            </w:pPr>
            <w:r>
              <w:rPr>
                <w:rStyle w:val="ChItalBold"/>
              </w:rPr>
              <w:t>mama</w:t>
            </w:r>
            <w:r w:rsidRPr="00CE577F">
              <w:rPr>
                <w:rStyle w:val="ChItalBold"/>
              </w:rPr>
              <w:t>-ade</w:t>
            </w:r>
          </w:p>
        </w:tc>
        <w:tc>
          <w:tcPr>
            <w:tcW w:w="907" w:type="dxa"/>
          </w:tcPr>
          <w:p w14:paraId="6F66D730" w14:textId="74376309" w:rsidR="002A66D3" w:rsidRDefault="00B7093A" w:rsidP="002A66D3">
            <w:pPr>
              <w:rPr>
                <w:lang w:eastAsia="en-US"/>
              </w:rPr>
            </w:pPr>
            <w:r>
              <w:t>‘</w:t>
            </w:r>
            <w:r w:rsidR="002A66D3">
              <w:rPr>
                <w:lang w:eastAsia="en-US"/>
              </w:rPr>
              <w:t>aunt</w:t>
            </w:r>
            <w:r>
              <w:rPr>
                <w:lang w:eastAsia="en-US"/>
              </w:rPr>
              <w:t>’</w:t>
            </w:r>
          </w:p>
        </w:tc>
        <w:tc>
          <w:tcPr>
            <w:tcW w:w="851" w:type="dxa"/>
          </w:tcPr>
          <w:p w14:paraId="575A4EE3" w14:textId="77777777" w:rsidR="002A66D3" w:rsidRPr="00900314" w:rsidRDefault="002A66D3" w:rsidP="002A66D3">
            <w:pPr>
              <w:rPr>
                <w:lang w:eastAsia="en-US"/>
              </w:rPr>
            </w:pPr>
            <w:r>
              <w:rPr>
                <w:lang w:eastAsia="en-US"/>
              </w:rPr>
              <w:t>FyBW</w:t>
            </w:r>
          </w:p>
        </w:tc>
        <w:tc>
          <w:tcPr>
            <w:tcW w:w="3119" w:type="dxa"/>
          </w:tcPr>
          <w:p w14:paraId="3E913D72" w14:textId="08EEC68A" w:rsidR="002A66D3" w:rsidRPr="00900314" w:rsidRDefault="002A66D3" w:rsidP="002A66D3">
            <w:pPr>
              <w:rPr>
                <w:lang w:eastAsia="en-US"/>
              </w:rPr>
            </w:pPr>
            <w:r w:rsidRPr="00900314">
              <w:rPr>
                <w:lang w:eastAsia="en-US"/>
              </w:rPr>
              <w:t>father</w:t>
            </w:r>
            <w:r w:rsidR="00B7093A">
              <w:rPr>
                <w:lang w:eastAsia="en-US"/>
              </w:rPr>
              <w:t>’</w:t>
            </w:r>
            <w:r w:rsidRPr="00900314">
              <w:rPr>
                <w:lang w:eastAsia="en-US"/>
              </w:rPr>
              <w:t>s younger brother</w:t>
            </w:r>
            <w:r w:rsidR="00B7093A">
              <w:rPr>
                <w:lang w:eastAsia="en-US"/>
              </w:rPr>
              <w:t>’</w:t>
            </w:r>
            <w:r w:rsidRPr="00900314">
              <w:rPr>
                <w:lang w:eastAsia="en-US"/>
              </w:rPr>
              <w:t>s wife</w:t>
            </w:r>
          </w:p>
        </w:tc>
      </w:tr>
      <w:tr w:rsidR="002A66D3" w:rsidRPr="006542BB" w14:paraId="3EEA16B5" w14:textId="77777777" w:rsidTr="00F85770">
        <w:tc>
          <w:tcPr>
            <w:tcW w:w="1134" w:type="dxa"/>
          </w:tcPr>
          <w:p w14:paraId="4334AAC7" w14:textId="77777777" w:rsidR="002A66D3" w:rsidRPr="00CE577F" w:rsidRDefault="002A66D3" w:rsidP="002A66D3">
            <w:pPr>
              <w:pStyle w:val="TableCell0-2Break"/>
              <w:rPr>
                <w:rStyle w:val="ChItalBold"/>
              </w:rPr>
            </w:pPr>
            <w:r>
              <w:rPr>
                <w:rStyle w:val="ChItalBold"/>
              </w:rPr>
              <w:t>tanta</w:t>
            </w:r>
          </w:p>
        </w:tc>
        <w:tc>
          <w:tcPr>
            <w:tcW w:w="907" w:type="dxa"/>
          </w:tcPr>
          <w:p w14:paraId="568869DC" w14:textId="68196B66" w:rsidR="002A66D3" w:rsidRDefault="00B7093A" w:rsidP="002A66D3">
            <w:pPr>
              <w:pStyle w:val="TableCell0-2Break"/>
              <w:rPr>
                <w:lang w:eastAsia="en-US"/>
              </w:rPr>
            </w:pPr>
            <w:r>
              <w:t>‘</w:t>
            </w:r>
            <w:r w:rsidR="002A66D3">
              <w:rPr>
                <w:lang w:eastAsia="en-US"/>
              </w:rPr>
              <w:t>aunt</w:t>
            </w:r>
            <w:r>
              <w:rPr>
                <w:lang w:eastAsia="en-US"/>
              </w:rPr>
              <w:t>’</w:t>
            </w:r>
          </w:p>
        </w:tc>
        <w:tc>
          <w:tcPr>
            <w:tcW w:w="851" w:type="dxa"/>
          </w:tcPr>
          <w:p w14:paraId="4A520765" w14:textId="77777777" w:rsidR="002A66D3" w:rsidRPr="00900314" w:rsidRDefault="002A66D3" w:rsidP="002A66D3">
            <w:pPr>
              <w:pStyle w:val="TableCell0-2Break"/>
              <w:rPr>
                <w:lang w:eastAsia="en-US"/>
              </w:rPr>
            </w:pPr>
            <w:r>
              <w:rPr>
                <w:lang w:eastAsia="en-US"/>
              </w:rPr>
              <w:t>MyBW</w:t>
            </w:r>
          </w:p>
        </w:tc>
        <w:tc>
          <w:tcPr>
            <w:tcW w:w="3119" w:type="dxa"/>
          </w:tcPr>
          <w:p w14:paraId="47F28BCD" w14:textId="553BE2AD" w:rsidR="002A66D3" w:rsidRPr="00900314" w:rsidRDefault="002A66D3" w:rsidP="002A66D3">
            <w:pPr>
              <w:pStyle w:val="TableCell0-2Break"/>
              <w:rPr>
                <w:lang w:eastAsia="en-US"/>
              </w:rPr>
            </w:pPr>
            <w:r w:rsidRPr="00900314">
              <w:rPr>
                <w:lang w:eastAsia="en-US"/>
              </w:rPr>
              <w:t>mother</w:t>
            </w:r>
            <w:r w:rsidR="00B7093A">
              <w:rPr>
                <w:lang w:eastAsia="en-US"/>
              </w:rPr>
              <w:t>’</w:t>
            </w:r>
            <w:r w:rsidRPr="00900314">
              <w:rPr>
                <w:lang w:eastAsia="en-US"/>
              </w:rPr>
              <w:t>s younger brother</w:t>
            </w:r>
            <w:r w:rsidR="00B7093A">
              <w:rPr>
                <w:lang w:eastAsia="en-US"/>
              </w:rPr>
              <w:t>’</w:t>
            </w:r>
            <w:r w:rsidRPr="00900314">
              <w:rPr>
                <w:lang w:eastAsia="en-US"/>
              </w:rPr>
              <w:t>s wife</w:t>
            </w:r>
          </w:p>
        </w:tc>
      </w:tr>
    </w:tbl>
    <w:p w14:paraId="3575F26D" w14:textId="77777777" w:rsidR="002A66D3" w:rsidRDefault="002A66D3" w:rsidP="002A66D3">
      <w:pPr>
        <w:pStyle w:val="Body0010after"/>
        <w:rPr>
          <w:lang w:eastAsia="en-US"/>
        </w:rPr>
      </w:pPr>
    </w:p>
    <w:p w14:paraId="31553D76" w14:textId="77777777" w:rsidR="00130064" w:rsidRDefault="00130064" w:rsidP="00130064">
      <w:pPr>
        <w:pStyle w:val="Heading2"/>
      </w:pPr>
      <w:bookmarkStart w:id="2157" w:name="_Ref435775367"/>
      <w:bookmarkStart w:id="2158" w:name="_Ref435775768"/>
      <w:bookmarkStart w:id="2159" w:name="_Toc440455578"/>
      <w:r>
        <w:t>Verbs</w:t>
      </w:r>
      <w:bookmarkEnd w:id="2128"/>
      <w:bookmarkEnd w:id="2129"/>
      <w:bookmarkEnd w:id="2130"/>
      <w:bookmarkEnd w:id="2131"/>
      <w:bookmarkEnd w:id="2132"/>
      <w:bookmarkEnd w:id="2133"/>
      <w:bookmarkEnd w:id="2134"/>
      <w:bookmarkEnd w:id="2135"/>
      <w:bookmarkEnd w:id="2136"/>
      <w:bookmarkEnd w:id="2157"/>
      <w:bookmarkEnd w:id="2158"/>
      <w:bookmarkEnd w:id="2159"/>
    </w:p>
    <w:p w14:paraId="2E239370" w14:textId="77777777" w:rsidR="0076477A" w:rsidRDefault="0076477A" w:rsidP="00CE17E1">
      <w:pPr>
        <w:pStyle w:val="Body0005after"/>
      </w:pPr>
      <w:r>
        <w:t>Papuan M</w:t>
      </w:r>
      <w:r w:rsidRPr="00BE2CC4">
        <w:t xml:space="preserve">alay has a large open class of </w:t>
      </w:r>
      <w:r>
        <w:t>verbs</w:t>
      </w:r>
      <w:r w:rsidRPr="00BE2CC4">
        <w:t xml:space="preserve"> </w:t>
      </w:r>
      <w:r>
        <w:t xml:space="preserve">which express actions, events, and processes, as well as states </w:t>
      </w:r>
      <w:r w:rsidR="00915A10">
        <w:t>or more time-stable properties. They have the following defining syntactic and functional properties:</w:t>
      </w:r>
    </w:p>
    <w:p w14:paraId="25DBF2AD" w14:textId="77777777" w:rsidR="00130064" w:rsidRDefault="00130064" w:rsidP="006D26B6">
      <w:pPr>
        <w:pStyle w:val="I0Indented"/>
        <w:numPr>
          <w:ilvl w:val="0"/>
          <w:numId w:val="66"/>
        </w:numPr>
      </w:pPr>
      <w:r>
        <w:rPr>
          <w:rFonts w:eastAsia="Arial Unicode MS"/>
        </w:rPr>
        <w:t xml:space="preserve">Valency: each verb takes </w:t>
      </w:r>
      <w:r>
        <w:rPr>
          <w:lang w:eastAsia="en-US"/>
        </w:rPr>
        <w:t xml:space="preserve">a specific </w:t>
      </w:r>
      <w:r>
        <w:t xml:space="preserve">number of arguments </w:t>
      </w:r>
      <w:r>
        <w:rPr>
          <w:rFonts w:eastAsia="Arial Unicode MS"/>
        </w:rPr>
        <w:t>(</w:t>
      </w:r>
      <w:r w:rsidRPr="00674BB1">
        <w:t>§</w:t>
      </w:r>
      <w:r>
        <w:fldChar w:fldCharType="begin"/>
      </w:r>
      <w:r>
        <w:instrText xml:space="preserve"> REF _Ref350344076 \w \h </w:instrText>
      </w:r>
      <w:r>
        <w:fldChar w:fldCharType="separate"/>
      </w:r>
      <w:r w:rsidR="00154D81">
        <w:rPr>
          <w:cs/>
        </w:rPr>
        <w:t>‎</w:t>
      </w:r>
      <w:r w:rsidR="00154D81">
        <w:t>5.3.1</w:t>
      </w:r>
      <w:r>
        <w:fldChar w:fldCharType="end"/>
      </w:r>
      <w:r>
        <w:rPr>
          <w:rFonts w:eastAsia="Arial Unicode MS"/>
        </w:rPr>
        <w:t>)</w:t>
      </w:r>
      <w:r w:rsidRPr="002E0382">
        <w:t>.</w:t>
      </w:r>
    </w:p>
    <w:p w14:paraId="01F9992A" w14:textId="519F759F" w:rsidR="00130064" w:rsidRPr="00D40A1A" w:rsidRDefault="00130064" w:rsidP="00DE05CA">
      <w:pPr>
        <w:pStyle w:val="I0Indented"/>
        <w:numPr>
          <w:ilvl w:val="0"/>
          <w:numId w:val="66"/>
        </w:numPr>
      </w:pPr>
      <w:r>
        <w:rPr>
          <w:rFonts w:eastAsia="Arial Unicode MS"/>
        </w:rPr>
        <w:t xml:space="preserve">Predicative function is predominant; </w:t>
      </w:r>
      <w:r w:rsidR="00DE05CA">
        <w:rPr>
          <w:rFonts w:eastAsia="Arial Unicode MS"/>
        </w:rPr>
        <w:t xml:space="preserve">besides, verbs </w:t>
      </w:r>
      <w:r w:rsidR="00C5250F">
        <w:rPr>
          <w:rFonts w:eastAsia="Arial Unicode MS"/>
        </w:rPr>
        <w:t xml:space="preserve">also </w:t>
      </w:r>
      <w:r>
        <w:rPr>
          <w:rFonts w:eastAsia="Arial Unicode MS"/>
        </w:rPr>
        <w:t xml:space="preserve">have attributive </w:t>
      </w:r>
      <w:r w:rsidR="00C5250F">
        <w:rPr>
          <w:rFonts w:eastAsia="Arial Unicode MS"/>
        </w:rPr>
        <w:t xml:space="preserve">uses </w:t>
      </w:r>
      <w:r>
        <w:rPr>
          <w:rFonts w:eastAsia="Arial Unicode MS"/>
        </w:rPr>
        <w:t>in noun phrases (</w:t>
      </w:r>
      <w:r w:rsidRPr="00674BB1">
        <w:t>§</w:t>
      </w:r>
      <w:r w:rsidR="00987FDA">
        <w:rPr>
          <w:lang w:eastAsia="en-US"/>
        </w:rPr>
        <w:fldChar w:fldCharType="begin"/>
      </w:r>
      <w:r w:rsidR="00987FDA">
        <w:rPr>
          <w:lang w:eastAsia="en-US"/>
        </w:rPr>
        <w:instrText xml:space="preserve"> REF _Ref350353875 \w \h </w:instrText>
      </w:r>
      <w:r w:rsidR="00987FDA">
        <w:rPr>
          <w:lang w:eastAsia="en-US"/>
        </w:rPr>
      </w:r>
      <w:r w:rsidR="00987FDA">
        <w:rPr>
          <w:lang w:eastAsia="en-US"/>
        </w:rPr>
        <w:fldChar w:fldCharType="separate"/>
      </w:r>
      <w:r w:rsidR="00154D81">
        <w:rPr>
          <w:cs/>
          <w:lang w:eastAsia="en-US"/>
        </w:rPr>
        <w:t>‎</w:t>
      </w:r>
      <w:r w:rsidR="00154D81">
        <w:rPr>
          <w:lang w:eastAsia="en-US"/>
        </w:rPr>
        <w:t>5.3.2</w:t>
      </w:r>
      <w:r w:rsidR="00987FDA">
        <w:rPr>
          <w:lang w:eastAsia="en-US"/>
        </w:rPr>
        <w:fldChar w:fldCharType="end"/>
      </w:r>
      <w:r w:rsidR="00987FDA">
        <w:rPr>
          <w:rFonts w:eastAsia="Arial Unicode MS"/>
        </w:rPr>
        <w:t>).</w:t>
      </w:r>
    </w:p>
    <w:p w14:paraId="5F758A37" w14:textId="77777777" w:rsidR="00130064" w:rsidRDefault="00130064" w:rsidP="006D26B6">
      <w:pPr>
        <w:pStyle w:val="I0Indented"/>
        <w:numPr>
          <w:ilvl w:val="0"/>
          <w:numId w:val="66"/>
        </w:numPr>
      </w:pPr>
      <w:r>
        <w:rPr>
          <w:rFonts w:eastAsia="Arial Unicode MS"/>
        </w:rPr>
        <w:t>Modification with adverbs, including intensification and grading (</w:t>
      </w:r>
      <w:r w:rsidRPr="00674BB1">
        <w:t>§</w:t>
      </w:r>
      <w:r w:rsidR="00C012DD">
        <w:rPr>
          <w:lang w:eastAsia="en-US"/>
        </w:rPr>
        <w:fldChar w:fldCharType="begin"/>
      </w:r>
      <w:r w:rsidR="00C012DD">
        <w:rPr>
          <w:lang w:eastAsia="en-US"/>
        </w:rPr>
        <w:instrText xml:space="preserve"> REF _Ref350357624 \w \h </w:instrText>
      </w:r>
      <w:r w:rsidR="00C012DD">
        <w:rPr>
          <w:lang w:eastAsia="en-US"/>
        </w:rPr>
      </w:r>
      <w:r w:rsidR="00C012DD">
        <w:rPr>
          <w:lang w:eastAsia="en-US"/>
        </w:rPr>
        <w:fldChar w:fldCharType="separate"/>
      </w:r>
      <w:r w:rsidR="00154D81">
        <w:rPr>
          <w:cs/>
          <w:lang w:eastAsia="en-US"/>
        </w:rPr>
        <w:t>‎</w:t>
      </w:r>
      <w:r w:rsidR="00154D81">
        <w:rPr>
          <w:lang w:eastAsia="en-US"/>
        </w:rPr>
        <w:t>5.3.4</w:t>
      </w:r>
      <w:r w:rsidR="00C012DD">
        <w:rPr>
          <w:lang w:eastAsia="en-US"/>
        </w:rPr>
        <w:fldChar w:fldCharType="end"/>
      </w:r>
      <w:r w:rsidR="00C012DD">
        <w:rPr>
          <w:lang w:eastAsia="en-US"/>
        </w:rPr>
        <w:t xml:space="preserve"> and §</w:t>
      </w:r>
      <w:r w:rsidR="00C012DD">
        <w:rPr>
          <w:lang w:eastAsia="en-US"/>
        </w:rPr>
        <w:fldChar w:fldCharType="begin"/>
      </w:r>
      <w:r w:rsidR="00C012DD">
        <w:rPr>
          <w:lang w:eastAsia="en-US"/>
        </w:rPr>
        <w:instrText xml:space="preserve"> REF _Ref348020285 \w \h </w:instrText>
      </w:r>
      <w:r w:rsidR="00C012DD">
        <w:rPr>
          <w:lang w:eastAsia="en-US"/>
        </w:rPr>
      </w:r>
      <w:r w:rsidR="00C012DD">
        <w:rPr>
          <w:lang w:eastAsia="en-US"/>
        </w:rPr>
        <w:fldChar w:fldCharType="separate"/>
      </w:r>
      <w:r w:rsidR="00154D81">
        <w:rPr>
          <w:cs/>
          <w:lang w:eastAsia="en-US"/>
        </w:rPr>
        <w:t>‎</w:t>
      </w:r>
      <w:r w:rsidR="00154D81">
        <w:rPr>
          <w:lang w:eastAsia="en-US"/>
        </w:rPr>
        <w:t>5.3.5</w:t>
      </w:r>
      <w:r w:rsidR="00C012DD">
        <w:rPr>
          <w:lang w:eastAsia="en-US"/>
        </w:rPr>
        <w:fldChar w:fldCharType="end"/>
      </w:r>
      <w:r>
        <w:rPr>
          <w:rFonts w:eastAsia="Arial Unicode MS"/>
        </w:rPr>
        <w:t>).</w:t>
      </w:r>
    </w:p>
    <w:p w14:paraId="3B445565" w14:textId="078B7811" w:rsidR="00130064" w:rsidRPr="00EA7A80" w:rsidRDefault="00130064" w:rsidP="006D26B6">
      <w:pPr>
        <w:pStyle w:val="I0Indented"/>
        <w:numPr>
          <w:ilvl w:val="0"/>
          <w:numId w:val="66"/>
        </w:numPr>
      </w:pPr>
      <w:r>
        <w:rPr>
          <w:rFonts w:eastAsia="Arial Unicode MS"/>
        </w:rPr>
        <w:t xml:space="preserve">Negation </w:t>
      </w:r>
      <w:r w:rsidR="00536656">
        <w:rPr>
          <w:rFonts w:eastAsia="Arial Unicode MS"/>
        </w:rPr>
        <w:t xml:space="preserve">only </w:t>
      </w:r>
      <w:r>
        <w:rPr>
          <w:rFonts w:eastAsia="Arial Unicode MS"/>
        </w:rPr>
        <w:t xml:space="preserve">with </w:t>
      </w:r>
      <w:r w:rsidRPr="00A95247">
        <w:rPr>
          <w:rStyle w:val="ChItalBold"/>
          <w:rFonts w:eastAsia="Arial Unicode MS"/>
        </w:rPr>
        <w:t>tida</w:t>
      </w:r>
      <w:r>
        <w:rPr>
          <w:rFonts w:eastAsia="Arial Unicode MS"/>
        </w:rPr>
        <w:t xml:space="preserve"> </w:t>
      </w:r>
      <w:r w:rsidR="00B7093A">
        <w:rPr>
          <w:rFonts w:eastAsia="Arial Unicode MS"/>
        </w:rPr>
        <w:t>‘</w:t>
      </w:r>
      <w:r w:rsidRPr="0099608C">
        <w:rPr>
          <w:rStyle w:val="ChSmallCaps"/>
        </w:rPr>
        <w:t>neg</w:t>
      </w:r>
      <w:r w:rsidR="00B7093A">
        <w:rPr>
          <w:rFonts w:eastAsia="Arial Unicode MS"/>
        </w:rPr>
        <w:t>’</w:t>
      </w:r>
      <w:r>
        <w:rPr>
          <w:rFonts w:eastAsia="Arial Unicode MS"/>
        </w:rPr>
        <w:t xml:space="preserve"> or </w:t>
      </w:r>
      <w:r w:rsidRPr="00A95247">
        <w:rPr>
          <w:rStyle w:val="ChItalBold"/>
          <w:rFonts w:eastAsia="Arial Unicode MS"/>
        </w:rPr>
        <w:t>tra</w:t>
      </w:r>
      <w:r>
        <w:rPr>
          <w:rFonts w:eastAsia="Arial Unicode MS"/>
        </w:rPr>
        <w:t xml:space="preserve"> </w:t>
      </w:r>
      <w:r w:rsidR="00B7093A">
        <w:rPr>
          <w:rFonts w:eastAsia="Arial Unicode MS"/>
        </w:rPr>
        <w:t>‘</w:t>
      </w:r>
      <w:r w:rsidRPr="0099608C">
        <w:rPr>
          <w:rStyle w:val="ChSmallCaps"/>
        </w:rPr>
        <w:t>neg</w:t>
      </w:r>
      <w:r w:rsidR="00B7093A">
        <w:rPr>
          <w:rFonts w:eastAsia="Arial Unicode MS"/>
        </w:rPr>
        <w:t>’</w:t>
      </w:r>
      <w:r>
        <w:rPr>
          <w:rFonts w:eastAsia="Arial Unicode MS"/>
        </w:rPr>
        <w:t xml:space="preserve"> (</w:t>
      </w:r>
      <w:r w:rsidR="00C012DD">
        <w:rPr>
          <w:lang w:eastAsia="en-US"/>
        </w:rPr>
        <w:t>§</w:t>
      </w:r>
      <w:r w:rsidR="00C012DD">
        <w:rPr>
          <w:lang w:eastAsia="en-US"/>
        </w:rPr>
        <w:fldChar w:fldCharType="begin"/>
      </w:r>
      <w:r w:rsidR="00C012DD">
        <w:rPr>
          <w:lang w:eastAsia="en-US"/>
        </w:rPr>
        <w:instrText xml:space="preserve"> REF _Ref350357337 \w \h </w:instrText>
      </w:r>
      <w:r w:rsidR="00C012DD">
        <w:rPr>
          <w:lang w:eastAsia="en-US"/>
        </w:rPr>
      </w:r>
      <w:r w:rsidR="00C012DD">
        <w:rPr>
          <w:lang w:eastAsia="en-US"/>
        </w:rPr>
        <w:fldChar w:fldCharType="separate"/>
      </w:r>
      <w:r w:rsidR="00154D81">
        <w:rPr>
          <w:cs/>
          <w:lang w:eastAsia="en-US"/>
        </w:rPr>
        <w:t>‎</w:t>
      </w:r>
      <w:r w:rsidR="00154D81">
        <w:rPr>
          <w:lang w:eastAsia="en-US"/>
        </w:rPr>
        <w:t>5.3.6</w:t>
      </w:r>
      <w:r w:rsidR="00C012DD">
        <w:rPr>
          <w:lang w:eastAsia="en-US"/>
        </w:rPr>
        <w:fldChar w:fldCharType="end"/>
      </w:r>
      <w:r>
        <w:rPr>
          <w:rFonts w:eastAsia="Arial Unicode MS"/>
        </w:rPr>
        <w:t>)</w:t>
      </w:r>
      <w:r w:rsidR="00536656">
        <w:rPr>
          <w:rFonts w:eastAsia="Arial Unicode MS"/>
        </w:rPr>
        <w:t>.</w:t>
      </w:r>
      <w:r w:rsidR="002B555C">
        <w:rPr>
          <w:rStyle w:val="FootnoteReference"/>
          <w:rFonts w:eastAsia="Arial Unicode MS"/>
        </w:rPr>
        <w:footnoteReference w:id="151"/>
      </w:r>
    </w:p>
    <w:p w14:paraId="478CE65F" w14:textId="68997885" w:rsidR="00130064" w:rsidRDefault="00130064" w:rsidP="006D26B6">
      <w:pPr>
        <w:pStyle w:val="I05I"/>
        <w:numPr>
          <w:ilvl w:val="0"/>
          <w:numId w:val="66"/>
        </w:numPr>
      </w:pPr>
      <w:r>
        <w:t>Occurrence in causative and in reciprocal constructions</w:t>
      </w:r>
      <w:r>
        <w:rPr>
          <w:rFonts w:eastAsia="Arial Unicode MS"/>
        </w:rPr>
        <w:t xml:space="preserve"> (</w:t>
      </w:r>
      <w:r w:rsidR="00B129B2">
        <w:rPr>
          <w:lang w:eastAsia="en-US"/>
        </w:rPr>
        <w:t>§</w:t>
      </w:r>
      <w:r w:rsidR="00B129B2">
        <w:rPr>
          <w:lang w:eastAsia="en-US"/>
        </w:rPr>
        <w:fldChar w:fldCharType="begin"/>
      </w:r>
      <w:r w:rsidR="00B129B2">
        <w:rPr>
          <w:lang w:eastAsia="en-US"/>
        </w:rPr>
        <w:instrText xml:space="preserve"> REF _Ref350353877 \w \h </w:instrText>
      </w:r>
      <w:r w:rsidR="00B129B2">
        <w:rPr>
          <w:lang w:eastAsia="en-US"/>
        </w:rPr>
      </w:r>
      <w:r w:rsidR="00B129B2">
        <w:rPr>
          <w:lang w:eastAsia="en-US"/>
        </w:rPr>
        <w:fldChar w:fldCharType="separate"/>
      </w:r>
      <w:r w:rsidR="00154D81">
        <w:rPr>
          <w:cs/>
          <w:lang w:eastAsia="en-US"/>
        </w:rPr>
        <w:t>‎</w:t>
      </w:r>
      <w:r w:rsidR="00154D81">
        <w:rPr>
          <w:lang w:eastAsia="en-US"/>
        </w:rPr>
        <w:t>5.3.7</w:t>
      </w:r>
      <w:r w:rsidR="00B129B2">
        <w:rPr>
          <w:lang w:eastAsia="en-US"/>
        </w:rPr>
        <w:fldChar w:fldCharType="end"/>
      </w:r>
      <w:r w:rsidR="00BA515F">
        <w:rPr>
          <w:lang w:eastAsia="en-US"/>
        </w:rPr>
        <w:t xml:space="preserve"> and</w:t>
      </w:r>
      <w:r w:rsidR="00B129B2">
        <w:rPr>
          <w:lang w:eastAsia="en-US"/>
        </w:rPr>
        <w:t xml:space="preserve"> §</w:t>
      </w:r>
      <w:r w:rsidR="00B129B2">
        <w:rPr>
          <w:lang w:eastAsia="en-US"/>
        </w:rPr>
        <w:fldChar w:fldCharType="begin"/>
      </w:r>
      <w:r w:rsidR="00B129B2">
        <w:rPr>
          <w:lang w:eastAsia="en-US"/>
        </w:rPr>
        <w:instrText xml:space="preserve"> REF _Ref350353878 \w \h </w:instrText>
      </w:r>
      <w:r w:rsidR="00B129B2">
        <w:rPr>
          <w:lang w:eastAsia="en-US"/>
        </w:rPr>
      </w:r>
      <w:r w:rsidR="00B129B2">
        <w:rPr>
          <w:lang w:eastAsia="en-US"/>
        </w:rPr>
        <w:fldChar w:fldCharType="separate"/>
      </w:r>
      <w:r w:rsidR="00154D81">
        <w:rPr>
          <w:cs/>
          <w:lang w:eastAsia="en-US"/>
        </w:rPr>
        <w:t>‎</w:t>
      </w:r>
      <w:r w:rsidR="00154D81">
        <w:rPr>
          <w:lang w:eastAsia="en-US"/>
        </w:rPr>
        <w:t>5.3.8</w:t>
      </w:r>
      <w:r w:rsidR="00B129B2">
        <w:rPr>
          <w:lang w:eastAsia="en-US"/>
        </w:rPr>
        <w:fldChar w:fldCharType="end"/>
      </w:r>
      <w:r>
        <w:rPr>
          <w:rFonts w:eastAsia="Arial Unicode MS"/>
        </w:rPr>
        <w:t>).</w:t>
      </w:r>
    </w:p>
    <w:p w14:paraId="036EACD2" w14:textId="66E4912D" w:rsidR="00130064" w:rsidRDefault="00130064" w:rsidP="00CE17E1">
      <w:pPr>
        <w:pStyle w:val="Body0000after"/>
      </w:pPr>
      <w:r>
        <w:t>Morphological properties play only a minor role in defining verbs as a distinct word class, due to the lack of inflectional morphology and the limited role of derivational processes. The latter include reduplication</w:t>
      </w:r>
      <w:r w:rsidR="000410D4">
        <w:t xml:space="preserve"> (for details see </w:t>
      </w:r>
      <w:r w:rsidR="000410D4" w:rsidRPr="00674BB1">
        <w:t>§</w:t>
      </w:r>
      <w:r w:rsidR="000410D4">
        <w:fldChar w:fldCharType="begin"/>
      </w:r>
      <w:r w:rsidR="000410D4">
        <w:instrText xml:space="preserve"> REF _Ref374451130 \w \h </w:instrText>
      </w:r>
      <w:r w:rsidR="000410D4">
        <w:fldChar w:fldCharType="separate"/>
      </w:r>
      <w:r w:rsidR="00154D81">
        <w:rPr>
          <w:cs/>
        </w:rPr>
        <w:t>‎</w:t>
      </w:r>
      <w:r w:rsidR="00154D81">
        <w:t>4.2.2</w:t>
      </w:r>
      <w:r w:rsidR="000410D4">
        <w:fldChar w:fldCharType="end"/>
      </w:r>
      <w:r w:rsidR="000410D4">
        <w:t>)</w:t>
      </w:r>
      <w:r>
        <w:t xml:space="preserve">, and, to a limited extent, affixation with prefix </w:t>
      </w:r>
      <w:r w:rsidR="00805F97" w:rsidRPr="009D104A">
        <w:rPr>
          <w:rStyle w:val="ChSmallCapsItalBold"/>
        </w:rPr>
        <w:t>ter­</w:t>
      </w:r>
      <w:r>
        <w:t xml:space="preserve"> or suffix </w:t>
      </w:r>
      <w:r w:rsidRPr="00E7066B">
        <w:t>­</w:t>
      </w:r>
      <w:r w:rsidRPr="00C86DB0">
        <w:rPr>
          <w:rStyle w:val="ChItalBold"/>
        </w:rPr>
        <w:t>an</w:t>
      </w:r>
      <w:r w:rsidR="00CE7A06">
        <w:rPr>
          <w:rStyle w:val="ChItalBold"/>
        </w:rPr>
        <w:t>g</w:t>
      </w:r>
      <w:r>
        <w:t xml:space="preserve"> (</w:t>
      </w:r>
      <w:r w:rsidRPr="00674BB1">
        <w:t>§</w:t>
      </w:r>
      <w:r w:rsidR="000410D4">
        <w:rPr>
          <w:lang w:eastAsia="en-US"/>
        </w:rPr>
        <w:fldChar w:fldCharType="begin"/>
      </w:r>
      <w:r w:rsidR="000410D4">
        <w:rPr>
          <w:lang w:eastAsia="en-US"/>
        </w:rPr>
        <w:instrText xml:space="preserve"> REF _Ref350361213 \w \h </w:instrText>
      </w:r>
      <w:r w:rsidR="000410D4">
        <w:rPr>
          <w:lang w:eastAsia="en-US"/>
        </w:rPr>
      </w:r>
      <w:r w:rsidR="000410D4">
        <w:rPr>
          <w:lang w:eastAsia="en-US"/>
        </w:rPr>
        <w:fldChar w:fldCharType="separate"/>
      </w:r>
      <w:r w:rsidR="00154D81">
        <w:rPr>
          <w:cs/>
          <w:lang w:eastAsia="en-US"/>
        </w:rPr>
        <w:t>‎</w:t>
      </w:r>
      <w:r w:rsidR="00154D81">
        <w:rPr>
          <w:lang w:eastAsia="en-US"/>
        </w:rPr>
        <w:t>5.4</w:t>
      </w:r>
      <w:r w:rsidR="000410D4">
        <w:rPr>
          <w:lang w:eastAsia="en-US"/>
        </w:rPr>
        <w:fldChar w:fldCharType="end"/>
      </w:r>
      <w:r w:rsidR="000410D4">
        <w:rPr>
          <w:lang w:eastAsia="en-US"/>
        </w:rPr>
        <w:t xml:space="preserve">; see also </w:t>
      </w:r>
      <w:r w:rsidR="008B7F88">
        <w:rPr>
          <w:lang w:eastAsia="en-US"/>
        </w:rPr>
        <w:t>§</w:t>
      </w:r>
      <w:r w:rsidR="000410D4">
        <w:rPr>
          <w:lang w:eastAsia="en-US"/>
        </w:rPr>
        <w:fldChar w:fldCharType="begin"/>
      </w:r>
      <w:r w:rsidR="000410D4">
        <w:rPr>
          <w:lang w:eastAsia="en-US"/>
        </w:rPr>
        <w:instrText xml:space="preserve"> REF _Ref374451203 \w \h </w:instrText>
      </w:r>
      <w:r w:rsidR="000410D4">
        <w:rPr>
          <w:lang w:eastAsia="en-US"/>
        </w:rPr>
      </w:r>
      <w:r w:rsidR="000410D4">
        <w:rPr>
          <w:lang w:eastAsia="en-US"/>
        </w:rPr>
        <w:fldChar w:fldCharType="separate"/>
      </w:r>
      <w:r w:rsidR="00154D81">
        <w:rPr>
          <w:cs/>
          <w:lang w:eastAsia="en-US"/>
        </w:rPr>
        <w:t>‎</w:t>
      </w:r>
      <w:r w:rsidR="00154D81">
        <w:rPr>
          <w:lang w:eastAsia="en-US"/>
        </w:rPr>
        <w:t>3.1</w:t>
      </w:r>
      <w:r w:rsidR="000410D4">
        <w:rPr>
          <w:lang w:eastAsia="en-US"/>
        </w:rPr>
        <w:fldChar w:fldCharType="end"/>
      </w:r>
      <w:r>
        <w:t>).</w:t>
      </w:r>
    </w:p>
    <w:p w14:paraId="47E8B3C1" w14:textId="2A70C1C8" w:rsidR="00130064" w:rsidRDefault="00130064" w:rsidP="006F06C0">
      <w:pPr>
        <w:pStyle w:val="Body0500after"/>
        <w:rPr>
          <w:lang w:eastAsia="en-US"/>
        </w:rPr>
      </w:pPr>
      <w:r>
        <w:t xml:space="preserve">Verbs are divided into three classes on the basis of their valency and their tendency to function predicatively, namely trivalent, bivalent, and monovalent verbs. In turn, monovalent verbs are further divided into dynamic and stative verbs. That is, Papuan Malay does not have a distinct class of adjectives. Instead, </w:t>
      </w:r>
      <w:r w:rsidR="006F06C0">
        <w:rPr>
          <w:lang w:eastAsia="en-US"/>
        </w:rPr>
        <w:t xml:space="preserve">monovalent stative verbs encode, what </w:t>
      </w:r>
      <w:r w:rsidR="006F06C0">
        <w:rPr>
          <w:lang w:eastAsia="en-US"/>
        </w:rPr>
        <w:fldChar w:fldCharType="begin"/>
      </w:r>
      <w:r w:rsidR="006F06C0">
        <w:rPr>
          <w:lang w:eastAsia="en-US"/>
        </w:rPr>
        <w:instrText>ADDIN CITAVI.PLACEHOLDER 930de141-9b08-46d8-8224-ae1ce87b7568 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4b248L1RleHQ+DQogICAgPC9UZXh0VW5pdD4NCiAgPC9UZXh0VW5pdHM+DQo8L1BsYWNlaG9sZGVyPg==</w:instrText>
      </w:r>
      <w:r w:rsidR="006F06C0">
        <w:rPr>
          <w:lang w:eastAsia="en-US"/>
        </w:rPr>
        <w:fldChar w:fldCharType="separate"/>
      </w:r>
      <w:bookmarkStart w:id="2160" w:name="_CTVP001930de1419b0846d88224ae1ce87b7568"/>
      <w:r w:rsidR="0092006B">
        <w:rPr>
          <w:lang w:eastAsia="en-US"/>
        </w:rPr>
        <w:t>Dixon</w:t>
      </w:r>
      <w:bookmarkEnd w:id="2160"/>
      <w:r w:rsidR="006F06C0">
        <w:rPr>
          <w:lang w:eastAsia="en-US"/>
        </w:rPr>
        <w:fldChar w:fldCharType="end"/>
      </w:r>
      <w:r w:rsidR="006F06C0">
        <w:rPr>
          <w:lang w:eastAsia="en-US"/>
        </w:rPr>
        <w:t xml:space="preserve"> </w:t>
      </w:r>
      <w:r w:rsidR="006F06C0">
        <w:rPr>
          <w:lang w:eastAsia="en-US"/>
        </w:rPr>
        <w:fldChar w:fldCharType="begin"/>
      </w:r>
      <w:r w:rsidR="006F06C0">
        <w:rPr>
          <w:lang w:eastAsia="en-US"/>
        </w:rPr>
        <w:instrText>ADDIN CITAVI.PLACEHOLDER fdcb98fb-c9d0-47a7-a36e-89a370b7a45e 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Q6IDQpPC9UZXh0Pg0KICAgIDwvVGV4dFVuaXQ+DQogIDwvVGV4dFVuaXRzPg0KPC9QbGFjZWhvbGRlcj4=</w:instrText>
      </w:r>
      <w:r w:rsidR="006F06C0">
        <w:rPr>
          <w:lang w:eastAsia="en-US"/>
        </w:rPr>
        <w:fldChar w:fldCharType="separate"/>
      </w:r>
      <w:bookmarkStart w:id="2161" w:name="_CTVP001fdcb98fbc9d047a7a36e89a370b7a45e"/>
      <w:r w:rsidR="0092006B">
        <w:rPr>
          <w:lang w:eastAsia="en-US"/>
        </w:rPr>
        <w:t>(2004: 4)</w:t>
      </w:r>
      <w:bookmarkEnd w:id="2161"/>
      <w:r w:rsidR="006F06C0">
        <w:rPr>
          <w:lang w:eastAsia="en-US"/>
        </w:rPr>
        <w:fldChar w:fldCharType="end"/>
      </w:r>
      <w:r w:rsidR="006F06C0">
        <w:rPr>
          <w:lang w:eastAsia="en-US"/>
        </w:rPr>
        <w:t xml:space="preserve"> calls </w:t>
      </w:r>
      <w:r w:rsidR="00B7093A">
        <w:rPr>
          <w:lang w:eastAsia="en-US"/>
        </w:rPr>
        <w:t>“</w:t>
      </w:r>
      <w:r>
        <w:rPr>
          <w:lang w:eastAsia="en-US"/>
        </w:rPr>
        <w:t>the four core semantic types</w:t>
      </w:r>
      <w:r w:rsidR="00B7093A">
        <w:rPr>
          <w:lang w:eastAsia="en-US"/>
        </w:rPr>
        <w:t>”</w:t>
      </w:r>
      <w:r>
        <w:rPr>
          <w:lang w:eastAsia="en-US"/>
        </w:rPr>
        <w:t xml:space="preserve"> of </w:t>
      </w:r>
      <w:r>
        <w:t>dimension, age, value, and color</w:t>
      </w:r>
      <w:r>
        <w:rPr>
          <w:lang w:eastAsia="en-US"/>
        </w:rPr>
        <w:t xml:space="preserve"> which </w:t>
      </w:r>
      <w:r>
        <w:t xml:space="preserve">are </w:t>
      </w:r>
      <w:r w:rsidR="00B7093A">
        <w:t>“</w:t>
      </w:r>
      <w:r>
        <w:rPr>
          <w:lang w:eastAsia="en-US"/>
        </w:rPr>
        <w:t>typically associated with the word class adjective</w:t>
      </w:r>
      <w:r w:rsidR="00B7093A">
        <w:rPr>
          <w:lang w:eastAsia="en-US"/>
        </w:rPr>
        <w:t>”</w:t>
      </w:r>
      <w:r>
        <w:rPr>
          <w:lang w:eastAsia="en-US"/>
        </w:rPr>
        <w:t xml:space="preserve">. </w:t>
      </w:r>
      <w:r>
        <w:t>The two criteria of valency and prevalent predicative function also account for the other properties of verbs, listed above and discussed in more detail in the following sections.</w:t>
      </w:r>
    </w:p>
    <w:p w14:paraId="4544C72F" w14:textId="77777777" w:rsidR="00130064" w:rsidRDefault="00130064" w:rsidP="00CE17E1">
      <w:pPr>
        <w:pStyle w:val="Body0505after"/>
      </w:pPr>
      <w:r>
        <w:t>Verbs are distinct from nouns (</w:t>
      </w:r>
      <w:r w:rsidRPr="00674BB1">
        <w:t>§</w:t>
      </w:r>
      <w:r>
        <w:fldChar w:fldCharType="begin"/>
      </w:r>
      <w:r>
        <w:instrText xml:space="preserve"> REF _Ref351643962 \w \h </w:instrText>
      </w:r>
      <w:r>
        <w:fldChar w:fldCharType="separate"/>
      </w:r>
      <w:r w:rsidR="00154D81">
        <w:rPr>
          <w:cs/>
        </w:rPr>
        <w:t>‎</w:t>
      </w:r>
      <w:r w:rsidR="00154D81">
        <w:t>5.2</w:t>
      </w:r>
      <w:r>
        <w:fldChar w:fldCharType="end"/>
      </w:r>
      <w:r>
        <w:t>) and adverbs (</w:t>
      </w:r>
      <w:r w:rsidRPr="00674BB1">
        <w:t>§</w:t>
      </w:r>
      <w:r>
        <w:fldChar w:fldCharType="begin"/>
      </w:r>
      <w:r>
        <w:instrText xml:space="preserve"> REF _Ref358367282 \w \h </w:instrText>
      </w:r>
      <w:r>
        <w:fldChar w:fldCharType="separate"/>
      </w:r>
      <w:r w:rsidR="00154D81">
        <w:rPr>
          <w:cs/>
        </w:rPr>
        <w:t>‎</w:t>
      </w:r>
      <w:r w:rsidR="00154D81">
        <w:t>5.4</w:t>
      </w:r>
      <w:r>
        <w:fldChar w:fldCharType="end"/>
      </w:r>
      <w:r>
        <w:t>) in terms of the following distributional properties:</w:t>
      </w:r>
    </w:p>
    <w:p w14:paraId="7A9A2844" w14:textId="1EAC269A" w:rsidR="00130064" w:rsidRPr="00193771" w:rsidRDefault="00130064" w:rsidP="006D26B6">
      <w:pPr>
        <w:pStyle w:val="I0Indented"/>
        <w:numPr>
          <w:ilvl w:val="0"/>
          <w:numId w:val="67"/>
        </w:numPr>
      </w:pPr>
      <w:r w:rsidRPr="000348EF">
        <w:t>Contrasting with nouns, verbs (a) have valency,</w:t>
      </w:r>
      <w:r w:rsidRPr="000348EF">
        <w:rPr>
          <w:rStyle w:val="FootnoteReference"/>
        </w:rPr>
        <w:footnoteReference w:id="152"/>
      </w:r>
      <w:r w:rsidRPr="000348EF">
        <w:t xml:space="preserve"> </w:t>
      </w:r>
      <w:r w:rsidR="00481B14">
        <w:t xml:space="preserve">and </w:t>
      </w:r>
      <w:r w:rsidRPr="000348EF">
        <w:t>(b) are negated</w:t>
      </w:r>
      <w:r>
        <w:t xml:space="preserve"> with </w:t>
      </w:r>
      <w:r w:rsidRPr="00A95247">
        <w:rPr>
          <w:rStyle w:val="ChItalBold"/>
          <w:rFonts w:eastAsia="Arial Unicode MS"/>
        </w:rPr>
        <w:t>tida</w:t>
      </w:r>
      <w:r w:rsidRPr="005864D9">
        <w:t>/</w:t>
      </w:r>
      <w:r w:rsidRPr="00A95247">
        <w:rPr>
          <w:rStyle w:val="ChItalBold"/>
          <w:rFonts w:eastAsia="Arial Unicode MS"/>
        </w:rPr>
        <w:t>tra</w:t>
      </w:r>
      <w:r>
        <w:rPr>
          <w:rFonts w:eastAsia="Arial Unicode MS"/>
        </w:rPr>
        <w:t xml:space="preserve"> </w:t>
      </w:r>
      <w:r w:rsidR="00B7093A">
        <w:rPr>
          <w:rFonts w:eastAsia="Arial Unicode MS"/>
        </w:rPr>
        <w:t>‘</w:t>
      </w:r>
      <w:r w:rsidRPr="0099608C">
        <w:rPr>
          <w:rStyle w:val="ChSmallCaps"/>
        </w:rPr>
        <w:t>neg</w:t>
      </w:r>
      <w:r w:rsidR="00B7093A">
        <w:rPr>
          <w:rFonts w:eastAsia="Arial Unicode MS"/>
        </w:rPr>
        <w:t>’</w:t>
      </w:r>
      <w:r w:rsidR="00481B14">
        <w:rPr>
          <w:rFonts w:eastAsia="Arial Unicode MS"/>
        </w:rPr>
        <w:t xml:space="preserve">. In addition (c) verbs, except for </w:t>
      </w:r>
      <w:r w:rsidR="00481B14">
        <w:rPr>
          <w:lang w:eastAsia="en-US"/>
        </w:rPr>
        <w:t xml:space="preserve">monovalent stative ones, </w:t>
      </w:r>
      <w:r>
        <w:rPr>
          <w:rFonts w:eastAsia="Arial Unicode MS"/>
        </w:rPr>
        <w:t>occur as predicates in reciprocal constructions</w:t>
      </w:r>
      <w:r w:rsidR="00C200E1">
        <w:t xml:space="preserve">, and </w:t>
      </w:r>
      <w:r w:rsidR="007B5987">
        <w:rPr>
          <w:rFonts w:eastAsia="Arial Unicode MS"/>
        </w:rPr>
        <w:t xml:space="preserve">(d) </w:t>
      </w:r>
      <w:r w:rsidR="00481B14" w:rsidRPr="00790098">
        <w:rPr>
          <w:lang w:eastAsia="en-US"/>
        </w:rPr>
        <w:t xml:space="preserve">monovalent stative </w:t>
      </w:r>
      <w:r w:rsidR="00481B14">
        <w:rPr>
          <w:lang w:eastAsia="en-US"/>
        </w:rPr>
        <w:t>and bivalent</w:t>
      </w:r>
      <w:r w:rsidR="00481B14">
        <w:rPr>
          <w:rFonts w:eastAsia="Arial Unicode MS"/>
        </w:rPr>
        <w:t xml:space="preserve"> verbs </w:t>
      </w:r>
      <w:r w:rsidR="003E73F1">
        <w:rPr>
          <w:rFonts w:eastAsia="Arial Unicode MS"/>
        </w:rPr>
        <w:t>occur as predicates in comparative constructions.</w:t>
      </w:r>
    </w:p>
    <w:p w14:paraId="0707C2E0" w14:textId="77777777" w:rsidR="00130064" w:rsidRDefault="00130064" w:rsidP="006D26B6">
      <w:pPr>
        <w:pStyle w:val="I05I"/>
        <w:numPr>
          <w:ilvl w:val="0"/>
          <w:numId w:val="67"/>
        </w:numPr>
      </w:pPr>
      <w:r>
        <w:t>Unlike adverbs, verbs (a) are used predicatively, and (b) can modify nouns.</w:t>
      </w:r>
    </w:p>
    <w:p w14:paraId="4FCBBCC1" w14:textId="4B6E1140" w:rsidR="00130064" w:rsidRDefault="00130064" w:rsidP="00130064">
      <w:pPr>
        <w:pStyle w:val="Body0015after"/>
        <w:rPr>
          <w:lang w:eastAsia="en-US"/>
        </w:rPr>
      </w:pPr>
      <w:r>
        <w:rPr>
          <w:lang w:eastAsia="en-US"/>
        </w:rPr>
        <w:t>The following sections explore the characteristics and properties of verbs in more detail. As for their syntactic properties the following topics are discussed: valency in §</w:t>
      </w:r>
      <w:r>
        <w:rPr>
          <w:lang w:eastAsia="en-US"/>
        </w:rPr>
        <w:fldChar w:fldCharType="begin"/>
      </w:r>
      <w:r>
        <w:rPr>
          <w:lang w:eastAsia="en-US"/>
        </w:rPr>
        <w:instrText xml:space="preserve"> REF _Ref350344076 \w \h </w:instrText>
      </w:r>
      <w:r>
        <w:rPr>
          <w:lang w:eastAsia="en-US"/>
        </w:rPr>
      </w:r>
      <w:r>
        <w:rPr>
          <w:lang w:eastAsia="en-US"/>
        </w:rPr>
        <w:fldChar w:fldCharType="separate"/>
      </w:r>
      <w:r w:rsidR="00154D81">
        <w:rPr>
          <w:cs/>
          <w:lang w:eastAsia="en-US"/>
        </w:rPr>
        <w:t>‎</w:t>
      </w:r>
      <w:r w:rsidR="00154D81">
        <w:rPr>
          <w:lang w:eastAsia="en-US"/>
        </w:rPr>
        <w:t>5.3.1</w:t>
      </w:r>
      <w:r>
        <w:rPr>
          <w:lang w:eastAsia="en-US"/>
        </w:rPr>
        <w:fldChar w:fldCharType="end"/>
      </w:r>
      <w:r>
        <w:rPr>
          <w:lang w:eastAsia="en-US"/>
        </w:rPr>
        <w:t>, predicative and attributive functions in §</w:t>
      </w:r>
      <w:r>
        <w:rPr>
          <w:lang w:eastAsia="en-US"/>
        </w:rPr>
        <w:fldChar w:fldCharType="begin"/>
      </w:r>
      <w:r>
        <w:rPr>
          <w:lang w:eastAsia="en-US"/>
        </w:rPr>
        <w:instrText xml:space="preserve"> REF _Ref350353875 \w \h </w:instrText>
      </w:r>
      <w:r>
        <w:rPr>
          <w:lang w:eastAsia="en-US"/>
        </w:rPr>
      </w:r>
      <w:r>
        <w:rPr>
          <w:lang w:eastAsia="en-US"/>
        </w:rPr>
        <w:fldChar w:fldCharType="separate"/>
      </w:r>
      <w:r w:rsidR="00154D81">
        <w:rPr>
          <w:cs/>
          <w:lang w:eastAsia="en-US"/>
        </w:rPr>
        <w:t>‎</w:t>
      </w:r>
      <w:r w:rsidR="00154D81">
        <w:rPr>
          <w:lang w:eastAsia="en-US"/>
        </w:rPr>
        <w:t>5.3.2</w:t>
      </w:r>
      <w:r>
        <w:rPr>
          <w:lang w:eastAsia="en-US"/>
        </w:rPr>
        <w:fldChar w:fldCharType="end"/>
      </w:r>
      <w:r>
        <w:rPr>
          <w:lang w:eastAsia="en-US"/>
        </w:rPr>
        <w:t>, adverbial modification in §</w:t>
      </w:r>
      <w:r>
        <w:rPr>
          <w:lang w:eastAsia="en-US"/>
        </w:rPr>
        <w:fldChar w:fldCharType="begin"/>
      </w:r>
      <w:r>
        <w:rPr>
          <w:lang w:eastAsia="en-US"/>
        </w:rPr>
        <w:instrText xml:space="preserve"> REF _Ref350353876 \w \h </w:instrText>
      </w:r>
      <w:r>
        <w:rPr>
          <w:lang w:eastAsia="en-US"/>
        </w:rPr>
      </w:r>
      <w:r>
        <w:rPr>
          <w:lang w:eastAsia="en-US"/>
        </w:rPr>
        <w:fldChar w:fldCharType="separate"/>
      </w:r>
      <w:r w:rsidR="00154D81">
        <w:rPr>
          <w:cs/>
          <w:lang w:eastAsia="en-US"/>
        </w:rPr>
        <w:t>‎</w:t>
      </w:r>
      <w:r w:rsidR="00154D81">
        <w:rPr>
          <w:lang w:eastAsia="en-US"/>
        </w:rPr>
        <w:t>5.3.3</w:t>
      </w:r>
      <w:r>
        <w:rPr>
          <w:lang w:eastAsia="en-US"/>
        </w:rPr>
        <w:fldChar w:fldCharType="end"/>
      </w:r>
      <w:r>
        <w:rPr>
          <w:lang w:eastAsia="en-US"/>
        </w:rPr>
        <w:t>, intensification in §</w:t>
      </w:r>
      <w:r>
        <w:rPr>
          <w:lang w:eastAsia="en-US"/>
        </w:rPr>
        <w:fldChar w:fldCharType="begin"/>
      </w:r>
      <w:r>
        <w:rPr>
          <w:lang w:eastAsia="en-US"/>
        </w:rPr>
        <w:instrText xml:space="preserve"> REF _Ref350357624 \w \h </w:instrText>
      </w:r>
      <w:r>
        <w:rPr>
          <w:lang w:eastAsia="en-US"/>
        </w:rPr>
      </w:r>
      <w:r>
        <w:rPr>
          <w:lang w:eastAsia="en-US"/>
        </w:rPr>
        <w:fldChar w:fldCharType="separate"/>
      </w:r>
      <w:r w:rsidR="00154D81">
        <w:rPr>
          <w:cs/>
          <w:lang w:eastAsia="en-US"/>
        </w:rPr>
        <w:t>‎</w:t>
      </w:r>
      <w:r w:rsidR="00154D81">
        <w:rPr>
          <w:lang w:eastAsia="en-US"/>
        </w:rPr>
        <w:t>5.3.4</w:t>
      </w:r>
      <w:r>
        <w:rPr>
          <w:lang w:eastAsia="en-US"/>
        </w:rPr>
        <w:fldChar w:fldCharType="end"/>
      </w:r>
      <w:r>
        <w:rPr>
          <w:lang w:eastAsia="en-US"/>
        </w:rPr>
        <w:t>, grading in §</w:t>
      </w:r>
      <w:r>
        <w:rPr>
          <w:lang w:eastAsia="en-US"/>
        </w:rPr>
        <w:fldChar w:fldCharType="begin"/>
      </w:r>
      <w:r>
        <w:rPr>
          <w:lang w:eastAsia="en-US"/>
        </w:rPr>
        <w:instrText xml:space="preserve"> REF _Ref348020285 \w \h </w:instrText>
      </w:r>
      <w:r>
        <w:rPr>
          <w:lang w:eastAsia="en-US"/>
        </w:rPr>
      </w:r>
      <w:r>
        <w:rPr>
          <w:lang w:eastAsia="en-US"/>
        </w:rPr>
        <w:fldChar w:fldCharType="separate"/>
      </w:r>
      <w:r w:rsidR="00154D81">
        <w:rPr>
          <w:cs/>
          <w:lang w:eastAsia="en-US"/>
        </w:rPr>
        <w:t>‎</w:t>
      </w:r>
      <w:r w:rsidR="00154D81">
        <w:rPr>
          <w:lang w:eastAsia="en-US"/>
        </w:rPr>
        <w:t>5.3.5</w:t>
      </w:r>
      <w:r>
        <w:rPr>
          <w:lang w:eastAsia="en-US"/>
        </w:rPr>
        <w:fldChar w:fldCharType="end"/>
      </w:r>
      <w:r>
        <w:rPr>
          <w:lang w:eastAsia="en-US"/>
        </w:rPr>
        <w:t>, negation in §</w:t>
      </w:r>
      <w:r>
        <w:rPr>
          <w:lang w:eastAsia="en-US"/>
        </w:rPr>
        <w:fldChar w:fldCharType="begin"/>
      </w:r>
      <w:r>
        <w:rPr>
          <w:lang w:eastAsia="en-US"/>
        </w:rPr>
        <w:instrText xml:space="preserve"> REF _Ref350357337 \w \h </w:instrText>
      </w:r>
      <w:r>
        <w:rPr>
          <w:lang w:eastAsia="en-US"/>
        </w:rPr>
      </w:r>
      <w:r>
        <w:rPr>
          <w:lang w:eastAsia="en-US"/>
        </w:rPr>
        <w:fldChar w:fldCharType="separate"/>
      </w:r>
      <w:r w:rsidR="00154D81">
        <w:rPr>
          <w:cs/>
          <w:lang w:eastAsia="en-US"/>
        </w:rPr>
        <w:t>‎</w:t>
      </w:r>
      <w:r w:rsidR="00154D81">
        <w:rPr>
          <w:lang w:eastAsia="en-US"/>
        </w:rPr>
        <w:t>5.3.6</w:t>
      </w:r>
      <w:r>
        <w:rPr>
          <w:lang w:eastAsia="en-US"/>
        </w:rPr>
        <w:fldChar w:fldCharType="end"/>
      </w:r>
      <w:r>
        <w:rPr>
          <w:lang w:eastAsia="en-US"/>
        </w:rPr>
        <w:t>, occurrences in causative constructions in §</w:t>
      </w:r>
      <w:r>
        <w:rPr>
          <w:lang w:eastAsia="en-US"/>
        </w:rPr>
        <w:fldChar w:fldCharType="begin"/>
      </w:r>
      <w:r>
        <w:rPr>
          <w:lang w:eastAsia="en-US"/>
        </w:rPr>
        <w:instrText xml:space="preserve"> REF _Ref350353877 \w \h </w:instrText>
      </w:r>
      <w:r>
        <w:rPr>
          <w:lang w:eastAsia="en-US"/>
        </w:rPr>
      </w:r>
      <w:r>
        <w:rPr>
          <w:lang w:eastAsia="en-US"/>
        </w:rPr>
        <w:fldChar w:fldCharType="separate"/>
      </w:r>
      <w:r w:rsidR="00154D81">
        <w:rPr>
          <w:cs/>
          <w:lang w:eastAsia="en-US"/>
        </w:rPr>
        <w:t>‎</w:t>
      </w:r>
      <w:r w:rsidR="00154D81">
        <w:rPr>
          <w:lang w:eastAsia="en-US"/>
        </w:rPr>
        <w:t>5.3.7</w:t>
      </w:r>
      <w:r>
        <w:rPr>
          <w:lang w:eastAsia="en-US"/>
        </w:rPr>
        <w:fldChar w:fldCharType="end"/>
      </w:r>
      <w:r>
        <w:rPr>
          <w:lang w:eastAsia="en-US"/>
        </w:rPr>
        <w:t>, and uses in reciprocal constructions in §</w:t>
      </w:r>
      <w:r>
        <w:rPr>
          <w:lang w:eastAsia="en-US"/>
        </w:rPr>
        <w:fldChar w:fldCharType="begin"/>
      </w:r>
      <w:r>
        <w:rPr>
          <w:lang w:eastAsia="en-US"/>
        </w:rPr>
        <w:instrText xml:space="preserve"> REF _Ref350353878 \w \h </w:instrText>
      </w:r>
      <w:r>
        <w:rPr>
          <w:lang w:eastAsia="en-US"/>
        </w:rPr>
      </w:r>
      <w:r>
        <w:rPr>
          <w:lang w:eastAsia="en-US"/>
        </w:rPr>
        <w:fldChar w:fldCharType="separate"/>
      </w:r>
      <w:r w:rsidR="00154D81">
        <w:rPr>
          <w:cs/>
          <w:lang w:eastAsia="en-US"/>
        </w:rPr>
        <w:t>‎</w:t>
      </w:r>
      <w:r w:rsidR="00154D81">
        <w:rPr>
          <w:lang w:eastAsia="en-US"/>
        </w:rPr>
        <w:t>5.3.8</w:t>
      </w:r>
      <w:r>
        <w:rPr>
          <w:lang w:eastAsia="en-US"/>
        </w:rPr>
        <w:fldChar w:fldCharType="end"/>
      </w:r>
      <w:r>
        <w:rPr>
          <w:lang w:eastAsia="en-US"/>
        </w:rPr>
        <w:t>. Finally, the morphological properties of verbs are briefly examined in §</w:t>
      </w:r>
      <w:r>
        <w:rPr>
          <w:lang w:eastAsia="en-US"/>
        </w:rPr>
        <w:fldChar w:fldCharType="begin"/>
      </w:r>
      <w:r>
        <w:rPr>
          <w:lang w:eastAsia="en-US"/>
        </w:rPr>
        <w:instrText xml:space="preserve"> REF _Ref350361213 \w \h </w:instrText>
      </w:r>
      <w:r>
        <w:rPr>
          <w:lang w:eastAsia="en-US"/>
        </w:rPr>
      </w:r>
      <w:r>
        <w:rPr>
          <w:lang w:eastAsia="en-US"/>
        </w:rPr>
        <w:fldChar w:fldCharType="separate"/>
      </w:r>
      <w:r w:rsidR="00154D81">
        <w:rPr>
          <w:cs/>
          <w:lang w:eastAsia="en-US"/>
        </w:rPr>
        <w:t>‎</w:t>
      </w:r>
      <w:r w:rsidR="00154D81">
        <w:rPr>
          <w:lang w:eastAsia="en-US"/>
        </w:rPr>
        <w:t>5.4</w:t>
      </w:r>
      <w:r>
        <w:rPr>
          <w:lang w:eastAsia="en-US"/>
        </w:rPr>
        <w:fldChar w:fldCharType="end"/>
      </w:r>
      <w:r>
        <w:rPr>
          <w:lang w:eastAsia="en-US"/>
        </w:rPr>
        <w:t xml:space="preserve">. In each section, dynamic verbs are discussed first, and stative verbs second. </w:t>
      </w:r>
      <w:r w:rsidR="00317411">
        <w:rPr>
          <w:lang w:eastAsia="en-US"/>
        </w:rPr>
        <w:t xml:space="preserve">Dynamic </w:t>
      </w:r>
      <w:r>
        <w:rPr>
          <w:lang w:eastAsia="en-US"/>
        </w:rPr>
        <w:t>verbs, in turn, are described in order from those with three arguments to those with one argument. Each section also discusses the type and token frequencies in the corpus for the respective properties and summarizes these frequencies in a table. These tables form the basis for the summary in §</w:t>
      </w:r>
      <w:r>
        <w:rPr>
          <w:lang w:eastAsia="en-US"/>
        </w:rPr>
        <w:fldChar w:fldCharType="begin"/>
      </w:r>
      <w:r>
        <w:rPr>
          <w:lang w:eastAsia="en-US"/>
        </w:rPr>
        <w:instrText xml:space="preserve"> REF _Ref353805297 \w \h </w:instrText>
      </w:r>
      <w:r>
        <w:rPr>
          <w:lang w:eastAsia="en-US"/>
        </w:rPr>
      </w:r>
      <w:r>
        <w:rPr>
          <w:lang w:eastAsia="en-US"/>
        </w:rPr>
        <w:fldChar w:fldCharType="separate"/>
      </w:r>
      <w:r w:rsidR="00154D81">
        <w:rPr>
          <w:cs/>
          <w:lang w:eastAsia="en-US"/>
        </w:rPr>
        <w:t>‎</w:t>
      </w:r>
      <w:r w:rsidR="00154D81">
        <w:rPr>
          <w:lang w:eastAsia="en-US"/>
        </w:rPr>
        <w:t>5.4.11</w:t>
      </w:r>
      <w:r>
        <w:rPr>
          <w:lang w:eastAsia="en-US"/>
        </w:rPr>
        <w:fldChar w:fldCharType="end"/>
      </w:r>
      <w:r>
        <w:rPr>
          <w:lang w:eastAsia="en-US"/>
        </w:rPr>
        <w:t>.</w:t>
      </w:r>
    </w:p>
    <w:p w14:paraId="5615067D" w14:textId="77777777" w:rsidR="00130064" w:rsidRDefault="00130064" w:rsidP="00130064">
      <w:pPr>
        <w:pStyle w:val="Heading3"/>
        <w:rPr>
          <w:lang w:eastAsia="en-US"/>
        </w:rPr>
      </w:pPr>
      <w:bookmarkStart w:id="2171" w:name="_Ref350344076"/>
      <w:bookmarkStart w:id="2172" w:name="_Toc367531082"/>
      <w:bookmarkStart w:id="2173" w:name="_Toc440455579"/>
      <w:r>
        <w:rPr>
          <w:lang w:eastAsia="en-US"/>
        </w:rPr>
        <w:t>Valency</w:t>
      </w:r>
      <w:bookmarkEnd w:id="2171"/>
      <w:bookmarkEnd w:id="2172"/>
      <w:bookmarkEnd w:id="2173"/>
    </w:p>
    <w:p w14:paraId="7FA6C319" w14:textId="7B24C05A" w:rsidR="00130064" w:rsidRDefault="006F06C0" w:rsidP="006F06C0">
      <w:pPr>
        <w:pStyle w:val="Body0005after"/>
      </w:pPr>
      <w:r>
        <w:t xml:space="preserve">Valency is defined as a “weighting or quantification of verbs in terms of the number of dependents (or </w:t>
      </w:r>
      <w:r w:rsidRPr="0039486D">
        <w:t>arguments</w:t>
      </w:r>
      <w:r>
        <w:t xml:space="preserve"> or </w:t>
      </w:r>
      <w:r w:rsidRPr="0039486D">
        <w:t>valents</w:t>
      </w:r>
      <w:r>
        <w:t xml:space="preserve">) they take” </w:t>
      </w:r>
      <w:r>
        <w:rPr>
          <w:rStyle w:val="Citation"/>
        </w:rPr>
        <w:fldChar w:fldCharType="begin"/>
      </w:r>
      <w:r>
        <w:rPr>
          <w:rStyle w:val="Citation"/>
        </w:rPr>
        <w:instrText>ADDIN CITAVI.PLACEHOLDER 30565de6-4d7d-4d3c-a01e-2231a503da93 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NoZXIgMTk5NDogNTE4NSk8L1RleHQ+DQogICAgPC9UZXh0VW5pdD4NCiAgPC9UZXh0VW5pdHM+DQo8L1BsYWNlaG9sZGVyPg==</w:instrText>
      </w:r>
      <w:r>
        <w:rPr>
          <w:rStyle w:val="Citation"/>
        </w:rPr>
        <w:fldChar w:fldCharType="separate"/>
      </w:r>
      <w:bookmarkStart w:id="2174" w:name="_CTVP00130565de64d7d4d3ca01e2231a503da93"/>
      <w:r w:rsidR="0092006B">
        <w:rPr>
          <w:rStyle w:val="Citation"/>
        </w:rPr>
        <w:t>(Asher 1994: 5185)</w:t>
      </w:r>
      <w:bookmarkEnd w:id="2174"/>
      <w:r>
        <w:rPr>
          <w:rStyle w:val="Citation"/>
        </w:rPr>
        <w:fldChar w:fldCharType="end"/>
      </w:r>
      <w:r w:rsidRPr="002E0382">
        <w:t>.</w:t>
      </w:r>
      <w:r>
        <w:t xml:space="preserve"> Papuan Malay verbs </w:t>
      </w:r>
      <w:r w:rsidR="00130064">
        <w:t xml:space="preserve">are classified into three classes on the basis of </w:t>
      </w:r>
      <w:r>
        <w:t xml:space="preserve">their </w:t>
      </w:r>
      <w:r w:rsidR="00130064">
        <w:t>valency</w:t>
      </w:r>
      <w:r>
        <w:t xml:space="preserve">, namely </w:t>
      </w:r>
      <w:r w:rsidR="00130064">
        <w:t xml:space="preserve">verbs with one, two, or three core arguments. Examples are given in </w:t>
      </w:r>
      <w:r w:rsidR="00130064">
        <w:fldChar w:fldCharType="begin"/>
      </w:r>
      <w:r w:rsidR="00130064">
        <w:instrText xml:space="preserve"> REF _Ref350499276 \h </w:instrText>
      </w:r>
      <w:r w:rsidR="00130064">
        <w:fldChar w:fldCharType="separate"/>
      </w:r>
      <w:r w:rsidR="00154D81" w:rsidRPr="007A0BC8">
        <w:t xml:space="preserve">Table </w:t>
      </w:r>
      <w:r w:rsidR="00154D81">
        <w:rPr>
          <w:noProof/>
          <w:cs/>
        </w:rPr>
        <w:t>‎</w:t>
      </w:r>
      <w:r w:rsidR="00154D81">
        <w:rPr>
          <w:noProof/>
        </w:rPr>
        <w:t>5</w:t>
      </w:r>
      <w:r w:rsidR="00154D81">
        <w:t>.</w:t>
      </w:r>
      <w:r w:rsidR="00154D81">
        <w:rPr>
          <w:noProof/>
        </w:rPr>
        <w:t>14</w:t>
      </w:r>
      <w:r w:rsidR="00130064">
        <w:fldChar w:fldCharType="end"/>
      </w:r>
      <w:r w:rsidR="00130064">
        <w:t>: verbs that have two or three arguments are listed first, followed by verbs with one argument. Monovalent verbs are further distinguished according to their semantics into dynamic and stative verbs, and other properties, discussed in the following sections.</w:t>
      </w:r>
    </w:p>
    <w:p w14:paraId="3B97802E" w14:textId="77777777" w:rsidR="00130064" w:rsidRDefault="00130064" w:rsidP="00130064">
      <w:pPr>
        <w:pStyle w:val="Caption"/>
      </w:pPr>
      <w:bookmarkStart w:id="2175" w:name="_Ref350499276"/>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14</w:t>
        </w:r>
      </w:fldSimple>
      <w:bookmarkEnd w:id="2175"/>
      <w:r w:rsidRPr="007A0BC8">
        <w:t>:</w:t>
      </w:r>
      <w:r w:rsidRPr="007A0BC8">
        <w:tab/>
      </w:r>
      <w:r>
        <w:t>Tri-, bi-, and monovalent verbs</w:t>
      </w:r>
    </w:p>
    <w:tbl>
      <w:tblPr>
        <w:tblW w:w="0" w:type="auto"/>
        <w:tblInd w:w="170" w:type="dxa"/>
        <w:tblBorders>
          <w:top w:val="single" w:sz="4" w:space="0" w:color="auto"/>
          <w:bottom w:val="single" w:sz="4" w:space="0" w:color="auto"/>
        </w:tblBorders>
        <w:tblLook w:val="01E0" w:firstRow="1" w:lastRow="1" w:firstColumn="1" w:lastColumn="1" w:noHBand="0" w:noVBand="0"/>
      </w:tblPr>
      <w:tblGrid>
        <w:gridCol w:w="1021"/>
        <w:gridCol w:w="1985"/>
        <w:gridCol w:w="1021"/>
        <w:gridCol w:w="1814"/>
      </w:tblGrid>
      <w:tr w:rsidR="00130064" w:rsidRPr="00AC23C4" w14:paraId="04206B73" w14:textId="77777777" w:rsidTr="00EA7264">
        <w:tc>
          <w:tcPr>
            <w:tcW w:w="5841" w:type="dxa"/>
            <w:gridSpan w:val="4"/>
            <w:tcBorders>
              <w:top w:val="single" w:sz="4" w:space="0" w:color="auto"/>
              <w:bottom w:val="single" w:sz="4" w:space="0" w:color="auto"/>
            </w:tcBorders>
            <w:shd w:val="clear" w:color="auto" w:fill="auto"/>
          </w:tcPr>
          <w:p w14:paraId="3E1D4658" w14:textId="77777777" w:rsidR="00130064" w:rsidRPr="0062025B" w:rsidRDefault="00130064" w:rsidP="00130064">
            <w:pPr>
              <w:pStyle w:val="TableHd"/>
            </w:pPr>
            <w:r>
              <w:t>Trivalent verbs</w:t>
            </w:r>
          </w:p>
        </w:tc>
      </w:tr>
      <w:tr w:rsidR="00AC23C4" w:rsidRPr="00E2589C" w14:paraId="5B2FC414" w14:textId="77777777" w:rsidTr="00EA7264">
        <w:tc>
          <w:tcPr>
            <w:tcW w:w="1021" w:type="dxa"/>
            <w:tcBorders>
              <w:top w:val="single" w:sz="4" w:space="0" w:color="auto"/>
            </w:tcBorders>
            <w:shd w:val="clear" w:color="auto" w:fill="auto"/>
          </w:tcPr>
          <w:p w14:paraId="6AC6C735" w14:textId="77777777" w:rsidR="00130064" w:rsidRPr="00964A92" w:rsidRDefault="00130064" w:rsidP="00130064">
            <w:pPr>
              <w:pStyle w:val="TableCell2-0Break"/>
              <w:rPr>
                <w:rStyle w:val="ChItalBold"/>
              </w:rPr>
            </w:pPr>
            <w:r w:rsidRPr="00964A92">
              <w:rPr>
                <w:rStyle w:val="ChItalBold"/>
              </w:rPr>
              <w:t>ambil</w:t>
            </w:r>
          </w:p>
        </w:tc>
        <w:tc>
          <w:tcPr>
            <w:tcW w:w="1985" w:type="dxa"/>
            <w:tcBorders>
              <w:top w:val="single" w:sz="4" w:space="0" w:color="auto"/>
              <w:right w:val="single" w:sz="4" w:space="0" w:color="auto"/>
            </w:tcBorders>
            <w:shd w:val="clear" w:color="auto" w:fill="auto"/>
          </w:tcPr>
          <w:p w14:paraId="66D53171" w14:textId="227A3B6A" w:rsidR="00130064" w:rsidRPr="00E2589C" w:rsidRDefault="00B7093A" w:rsidP="00130064">
            <w:pPr>
              <w:pStyle w:val="TableCell2-0Break"/>
            </w:pPr>
            <w:r>
              <w:t>‘</w:t>
            </w:r>
            <w:r w:rsidR="00130064" w:rsidRPr="00E2589C">
              <w:t>fetch</w:t>
            </w:r>
            <w:r>
              <w:t>’</w:t>
            </w:r>
          </w:p>
        </w:tc>
        <w:tc>
          <w:tcPr>
            <w:tcW w:w="1021" w:type="dxa"/>
            <w:tcBorders>
              <w:top w:val="single" w:sz="4" w:space="0" w:color="auto"/>
              <w:left w:val="single" w:sz="4" w:space="0" w:color="auto"/>
            </w:tcBorders>
            <w:shd w:val="clear" w:color="auto" w:fill="auto"/>
          </w:tcPr>
          <w:p w14:paraId="1BD69930" w14:textId="77777777" w:rsidR="00130064" w:rsidRPr="00964A92" w:rsidRDefault="00130064" w:rsidP="00130064">
            <w:pPr>
              <w:pStyle w:val="TableCell2-0Break"/>
              <w:rPr>
                <w:rStyle w:val="ChItalBold"/>
              </w:rPr>
            </w:pPr>
            <w:r w:rsidRPr="00964A92">
              <w:rPr>
                <w:rStyle w:val="ChItalBold"/>
              </w:rPr>
              <w:t>kasi</w:t>
            </w:r>
          </w:p>
        </w:tc>
        <w:tc>
          <w:tcPr>
            <w:tcW w:w="1814" w:type="dxa"/>
            <w:tcBorders>
              <w:top w:val="single" w:sz="4" w:space="0" w:color="auto"/>
            </w:tcBorders>
            <w:shd w:val="clear" w:color="auto" w:fill="auto"/>
          </w:tcPr>
          <w:p w14:paraId="12BF97D0" w14:textId="72D30658" w:rsidR="00130064" w:rsidRPr="00E2589C" w:rsidRDefault="00B7093A" w:rsidP="00130064">
            <w:pPr>
              <w:pStyle w:val="TableCell2-0Break"/>
            </w:pPr>
            <w:r>
              <w:t>‘</w:t>
            </w:r>
            <w:r w:rsidR="00130064" w:rsidRPr="00E2589C">
              <w:t>give</w:t>
            </w:r>
            <w:r>
              <w:t>’</w:t>
            </w:r>
          </w:p>
        </w:tc>
      </w:tr>
      <w:tr w:rsidR="00AC23C4" w:rsidRPr="00386FD6" w14:paraId="377D8DCD" w14:textId="77777777" w:rsidTr="00EA7264">
        <w:tc>
          <w:tcPr>
            <w:tcW w:w="1021" w:type="dxa"/>
            <w:shd w:val="clear" w:color="auto" w:fill="auto"/>
          </w:tcPr>
          <w:p w14:paraId="528211F9" w14:textId="77777777" w:rsidR="00130064" w:rsidRPr="00964A92" w:rsidRDefault="00130064" w:rsidP="00130064">
            <w:pPr>
              <w:rPr>
                <w:rStyle w:val="ChItalBold"/>
              </w:rPr>
            </w:pPr>
            <w:r w:rsidRPr="00964A92">
              <w:rPr>
                <w:rStyle w:val="ChItalBold"/>
              </w:rPr>
              <w:t>bawa</w:t>
            </w:r>
          </w:p>
        </w:tc>
        <w:tc>
          <w:tcPr>
            <w:tcW w:w="1985" w:type="dxa"/>
            <w:tcBorders>
              <w:right w:val="single" w:sz="4" w:space="0" w:color="auto"/>
            </w:tcBorders>
            <w:shd w:val="clear" w:color="auto" w:fill="auto"/>
          </w:tcPr>
          <w:p w14:paraId="62F86E13" w14:textId="36C56E63" w:rsidR="00130064" w:rsidRPr="00402C91" w:rsidRDefault="00B7093A" w:rsidP="00130064">
            <w:r>
              <w:t>‘</w:t>
            </w:r>
            <w:r w:rsidR="00130064">
              <w:t>bring</w:t>
            </w:r>
            <w:r>
              <w:t>’</w:t>
            </w:r>
          </w:p>
        </w:tc>
        <w:tc>
          <w:tcPr>
            <w:tcW w:w="1021" w:type="dxa"/>
            <w:tcBorders>
              <w:left w:val="single" w:sz="4" w:space="0" w:color="auto"/>
            </w:tcBorders>
            <w:shd w:val="clear" w:color="auto" w:fill="auto"/>
          </w:tcPr>
          <w:p w14:paraId="6FA3A8F7" w14:textId="77777777" w:rsidR="00130064" w:rsidRPr="00964A92" w:rsidRDefault="00130064" w:rsidP="00130064">
            <w:pPr>
              <w:rPr>
                <w:rStyle w:val="ChItalBold"/>
              </w:rPr>
            </w:pPr>
            <w:r w:rsidRPr="00964A92">
              <w:rPr>
                <w:rStyle w:val="ChItalBold"/>
              </w:rPr>
              <w:t>kirim</w:t>
            </w:r>
          </w:p>
        </w:tc>
        <w:tc>
          <w:tcPr>
            <w:tcW w:w="1814" w:type="dxa"/>
            <w:shd w:val="clear" w:color="auto" w:fill="auto"/>
          </w:tcPr>
          <w:p w14:paraId="7495F24E" w14:textId="1CAA9BA1" w:rsidR="00130064" w:rsidRPr="00402C91" w:rsidRDefault="00B7093A" w:rsidP="00130064">
            <w:r>
              <w:t>‘</w:t>
            </w:r>
            <w:r w:rsidR="00130064">
              <w:t>send</w:t>
            </w:r>
            <w:r>
              <w:t>’</w:t>
            </w:r>
          </w:p>
        </w:tc>
      </w:tr>
      <w:tr w:rsidR="00AC23C4" w:rsidRPr="00386FD6" w14:paraId="00A5C80A" w14:textId="77777777" w:rsidTr="00EA7264">
        <w:tc>
          <w:tcPr>
            <w:tcW w:w="1021" w:type="dxa"/>
            <w:shd w:val="clear" w:color="auto" w:fill="auto"/>
          </w:tcPr>
          <w:p w14:paraId="66B5C7DD" w14:textId="77777777" w:rsidR="00130064" w:rsidRPr="00964A92" w:rsidRDefault="00130064" w:rsidP="00130064">
            <w:pPr>
              <w:rPr>
                <w:rStyle w:val="ChItalBold"/>
              </w:rPr>
            </w:pPr>
            <w:r w:rsidRPr="00964A92">
              <w:rPr>
                <w:rStyle w:val="ChItalBold"/>
              </w:rPr>
              <w:t>bli</w:t>
            </w:r>
          </w:p>
        </w:tc>
        <w:tc>
          <w:tcPr>
            <w:tcW w:w="1985" w:type="dxa"/>
            <w:tcBorders>
              <w:right w:val="single" w:sz="4" w:space="0" w:color="auto"/>
            </w:tcBorders>
            <w:shd w:val="clear" w:color="auto" w:fill="auto"/>
          </w:tcPr>
          <w:p w14:paraId="66C153AE" w14:textId="5AAEC14D" w:rsidR="00130064" w:rsidRPr="00402C91" w:rsidRDefault="00B7093A" w:rsidP="00130064">
            <w:r>
              <w:t>‘</w:t>
            </w:r>
            <w:r w:rsidR="00130064">
              <w:t>buy</w:t>
            </w:r>
            <w:r>
              <w:t>’</w:t>
            </w:r>
          </w:p>
        </w:tc>
        <w:tc>
          <w:tcPr>
            <w:tcW w:w="1021" w:type="dxa"/>
            <w:tcBorders>
              <w:left w:val="single" w:sz="4" w:space="0" w:color="auto"/>
            </w:tcBorders>
            <w:shd w:val="clear" w:color="auto" w:fill="auto"/>
          </w:tcPr>
          <w:p w14:paraId="21B437B8" w14:textId="77777777" w:rsidR="00130064" w:rsidRPr="00964A92" w:rsidRDefault="00130064" w:rsidP="00130064">
            <w:pPr>
              <w:rPr>
                <w:rStyle w:val="ChItalBold"/>
              </w:rPr>
            </w:pPr>
            <w:r w:rsidRPr="00964A92">
              <w:rPr>
                <w:rStyle w:val="ChItalBold"/>
              </w:rPr>
              <w:t>minta</w:t>
            </w:r>
          </w:p>
        </w:tc>
        <w:tc>
          <w:tcPr>
            <w:tcW w:w="1814" w:type="dxa"/>
            <w:shd w:val="clear" w:color="auto" w:fill="auto"/>
          </w:tcPr>
          <w:p w14:paraId="19CA4AD7" w14:textId="6B1057F5" w:rsidR="00130064" w:rsidRPr="00402C91" w:rsidRDefault="00B7093A" w:rsidP="00130064">
            <w:r>
              <w:t>‘</w:t>
            </w:r>
            <w:r w:rsidR="00130064">
              <w:t>request</w:t>
            </w:r>
            <w:r>
              <w:t>’</w:t>
            </w:r>
          </w:p>
        </w:tc>
      </w:tr>
      <w:tr w:rsidR="00AC23C4" w:rsidRPr="00E2589C" w14:paraId="212D79ED" w14:textId="77777777" w:rsidTr="00EA7264">
        <w:tc>
          <w:tcPr>
            <w:tcW w:w="1021" w:type="dxa"/>
            <w:tcBorders>
              <w:bottom w:val="single" w:sz="4" w:space="0" w:color="auto"/>
            </w:tcBorders>
            <w:shd w:val="clear" w:color="auto" w:fill="auto"/>
          </w:tcPr>
          <w:p w14:paraId="72F7E85E" w14:textId="77777777" w:rsidR="00130064" w:rsidRPr="00964A92" w:rsidRDefault="00130064" w:rsidP="00130064">
            <w:pPr>
              <w:pStyle w:val="TableCell0-2Break"/>
              <w:rPr>
                <w:rStyle w:val="ChItalBold"/>
              </w:rPr>
            </w:pPr>
            <w:r w:rsidRPr="00964A92">
              <w:rPr>
                <w:rStyle w:val="ChItalBold"/>
              </w:rPr>
              <w:t>ceritra</w:t>
            </w:r>
          </w:p>
        </w:tc>
        <w:tc>
          <w:tcPr>
            <w:tcW w:w="1985" w:type="dxa"/>
            <w:tcBorders>
              <w:bottom w:val="single" w:sz="4" w:space="0" w:color="auto"/>
              <w:right w:val="single" w:sz="4" w:space="0" w:color="auto"/>
            </w:tcBorders>
            <w:shd w:val="clear" w:color="auto" w:fill="auto"/>
          </w:tcPr>
          <w:p w14:paraId="2B9A5BF5" w14:textId="2F728D27" w:rsidR="00130064" w:rsidRPr="00E2589C" w:rsidRDefault="00B7093A" w:rsidP="00130064">
            <w:pPr>
              <w:pStyle w:val="TableCell0-2Break"/>
            </w:pPr>
            <w:r>
              <w:t>‘</w:t>
            </w:r>
            <w:r w:rsidR="00130064" w:rsidRPr="00E2589C">
              <w:t>tell</w:t>
            </w:r>
            <w:r>
              <w:t>’</w:t>
            </w:r>
          </w:p>
        </w:tc>
        <w:tc>
          <w:tcPr>
            <w:tcW w:w="1021" w:type="dxa"/>
            <w:tcBorders>
              <w:left w:val="single" w:sz="4" w:space="0" w:color="auto"/>
              <w:bottom w:val="single" w:sz="4" w:space="0" w:color="auto"/>
            </w:tcBorders>
            <w:shd w:val="clear" w:color="auto" w:fill="auto"/>
          </w:tcPr>
          <w:p w14:paraId="5BC6841E" w14:textId="77777777" w:rsidR="00130064" w:rsidRPr="00964A92" w:rsidRDefault="00130064" w:rsidP="00130064">
            <w:pPr>
              <w:pStyle w:val="TableCell0-2Break"/>
              <w:rPr>
                <w:rStyle w:val="ChItalBold"/>
              </w:rPr>
            </w:pPr>
          </w:p>
        </w:tc>
        <w:tc>
          <w:tcPr>
            <w:tcW w:w="1814" w:type="dxa"/>
            <w:tcBorders>
              <w:bottom w:val="single" w:sz="4" w:space="0" w:color="auto"/>
            </w:tcBorders>
            <w:shd w:val="clear" w:color="auto" w:fill="auto"/>
          </w:tcPr>
          <w:p w14:paraId="69C762FD" w14:textId="77777777" w:rsidR="00130064" w:rsidRPr="00E2589C" w:rsidRDefault="00130064" w:rsidP="00130064">
            <w:pPr>
              <w:pStyle w:val="TableCell0-2Break"/>
            </w:pPr>
          </w:p>
        </w:tc>
      </w:tr>
      <w:tr w:rsidR="00130064" w:rsidRPr="00AC23C4" w14:paraId="0A556F84" w14:textId="77777777" w:rsidTr="00EA7264">
        <w:tc>
          <w:tcPr>
            <w:tcW w:w="5841" w:type="dxa"/>
            <w:gridSpan w:val="4"/>
            <w:tcBorders>
              <w:top w:val="single" w:sz="4" w:space="0" w:color="auto"/>
              <w:bottom w:val="single" w:sz="4" w:space="0" w:color="auto"/>
            </w:tcBorders>
            <w:shd w:val="clear" w:color="auto" w:fill="auto"/>
          </w:tcPr>
          <w:p w14:paraId="68AB2FCB" w14:textId="77777777" w:rsidR="00130064" w:rsidRPr="0062025B" w:rsidRDefault="00130064" w:rsidP="00130064">
            <w:pPr>
              <w:pStyle w:val="TableHd"/>
            </w:pPr>
            <w:r>
              <w:t>Bivalent verbs</w:t>
            </w:r>
          </w:p>
        </w:tc>
      </w:tr>
      <w:tr w:rsidR="00AC23C4" w:rsidRPr="00543334" w14:paraId="719D193D" w14:textId="77777777" w:rsidTr="00EA7264">
        <w:tc>
          <w:tcPr>
            <w:tcW w:w="1021" w:type="dxa"/>
            <w:tcBorders>
              <w:top w:val="single" w:sz="4" w:space="0" w:color="auto"/>
            </w:tcBorders>
            <w:shd w:val="clear" w:color="auto" w:fill="auto"/>
          </w:tcPr>
          <w:p w14:paraId="0AA3DC98" w14:textId="77777777" w:rsidR="00130064" w:rsidRPr="00964A92" w:rsidRDefault="00130064" w:rsidP="00130064">
            <w:pPr>
              <w:pStyle w:val="TableCell2-0Break"/>
              <w:rPr>
                <w:rStyle w:val="ChItalBold"/>
              </w:rPr>
            </w:pPr>
            <w:r w:rsidRPr="00964A92">
              <w:rPr>
                <w:rStyle w:val="ChItalBold"/>
              </w:rPr>
              <w:t>antar</w:t>
            </w:r>
          </w:p>
        </w:tc>
        <w:tc>
          <w:tcPr>
            <w:tcW w:w="1985" w:type="dxa"/>
            <w:tcBorders>
              <w:top w:val="single" w:sz="4" w:space="0" w:color="auto"/>
              <w:right w:val="single" w:sz="4" w:space="0" w:color="auto"/>
            </w:tcBorders>
            <w:shd w:val="clear" w:color="auto" w:fill="auto"/>
          </w:tcPr>
          <w:p w14:paraId="4B526B31" w14:textId="33A9526B" w:rsidR="00130064" w:rsidRPr="00DC36BF" w:rsidRDefault="00B7093A" w:rsidP="00130064">
            <w:pPr>
              <w:pStyle w:val="TableCell2-0Break"/>
            </w:pPr>
            <w:r>
              <w:t>‘</w:t>
            </w:r>
            <w:r w:rsidR="00130064" w:rsidRPr="00DC36BF">
              <w:t>bring</w:t>
            </w:r>
            <w:r>
              <w:t>’</w:t>
            </w:r>
          </w:p>
        </w:tc>
        <w:tc>
          <w:tcPr>
            <w:tcW w:w="1021" w:type="dxa"/>
            <w:tcBorders>
              <w:top w:val="single" w:sz="4" w:space="0" w:color="auto"/>
              <w:left w:val="single" w:sz="4" w:space="0" w:color="auto"/>
            </w:tcBorders>
            <w:shd w:val="clear" w:color="auto" w:fill="auto"/>
          </w:tcPr>
          <w:p w14:paraId="33E70494" w14:textId="77777777" w:rsidR="00130064" w:rsidRPr="00964A92" w:rsidRDefault="00130064" w:rsidP="00130064">
            <w:pPr>
              <w:pStyle w:val="TableCell2-0Break"/>
              <w:rPr>
                <w:rStyle w:val="ChItalBold"/>
              </w:rPr>
            </w:pPr>
            <w:r w:rsidRPr="00964A92">
              <w:rPr>
                <w:rStyle w:val="ChItalBold"/>
              </w:rPr>
              <w:t>kubur</w:t>
            </w:r>
          </w:p>
        </w:tc>
        <w:tc>
          <w:tcPr>
            <w:tcW w:w="1814" w:type="dxa"/>
            <w:tcBorders>
              <w:top w:val="single" w:sz="4" w:space="0" w:color="auto"/>
            </w:tcBorders>
            <w:shd w:val="clear" w:color="auto" w:fill="auto"/>
          </w:tcPr>
          <w:p w14:paraId="40A76A12" w14:textId="38841FBA" w:rsidR="00130064" w:rsidRPr="00DC36BF" w:rsidRDefault="00B7093A" w:rsidP="00130064">
            <w:pPr>
              <w:pStyle w:val="TableCell2-0Break"/>
            </w:pPr>
            <w:r>
              <w:t>‘</w:t>
            </w:r>
            <w:r w:rsidR="00130064" w:rsidRPr="00DC36BF">
              <w:t>bury</w:t>
            </w:r>
            <w:r>
              <w:t>’</w:t>
            </w:r>
          </w:p>
        </w:tc>
      </w:tr>
      <w:tr w:rsidR="00AC23C4" w:rsidRPr="00386FD6" w14:paraId="4E77B671" w14:textId="77777777" w:rsidTr="00EA7264">
        <w:tc>
          <w:tcPr>
            <w:tcW w:w="1021" w:type="dxa"/>
            <w:shd w:val="clear" w:color="auto" w:fill="auto"/>
          </w:tcPr>
          <w:p w14:paraId="32DE3E29" w14:textId="77777777" w:rsidR="00130064" w:rsidRPr="00964A92" w:rsidRDefault="00130064" w:rsidP="00130064">
            <w:pPr>
              <w:rPr>
                <w:rStyle w:val="ChItalBold"/>
              </w:rPr>
            </w:pPr>
            <w:r w:rsidRPr="00964A92">
              <w:rPr>
                <w:rStyle w:val="ChItalBold"/>
              </w:rPr>
              <w:t>bunu</w:t>
            </w:r>
          </w:p>
        </w:tc>
        <w:tc>
          <w:tcPr>
            <w:tcW w:w="1985" w:type="dxa"/>
            <w:tcBorders>
              <w:right w:val="single" w:sz="4" w:space="0" w:color="auto"/>
            </w:tcBorders>
            <w:shd w:val="clear" w:color="auto" w:fill="auto"/>
          </w:tcPr>
          <w:p w14:paraId="13036E42" w14:textId="4917AD8A" w:rsidR="00130064" w:rsidRPr="00DC36BF" w:rsidRDefault="00B7093A" w:rsidP="00130064">
            <w:r>
              <w:t>‘</w:t>
            </w:r>
            <w:r w:rsidR="00130064" w:rsidRPr="00DC36BF">
              <w:t>kill</w:t>
            </w:r>
            <w:r>
              <w:t>’</w:t>
            </w:r>
          </w:p>
        </w:tc>
        <w:tc>
          <w:tcPr>
            <w:tcW w:w="1021" w:type="dxa"/>
            <w:tcBorders>
              <w:left w:val="single" w:sz="4" w:space="0" w:color="auto"/>
            </w:tcBorders>
            <w:shd w:val="clear" w:color="auto" w:fill="auto"/>
          </w:tcPr>
          <w:p w14:paraId="05A998C5" w14:textId="77777777" w:rsidR="00130064" w:rsidRPr="00964A92" w:rsidRDefault="00054B03" w:rsidP="00130064">
            <w:pPr>
              <w:rPr>
                <w:rStyle w:val="ChItalBold"/>
              </w:rPr>
            </w:pPr>
            <w:r w:rsidRPr="00964A92">
              <w:rPr>
                <w:rStyle w:val="ChItalBold"/>
              </w:rPr>
              <w:t>lawang</w:t>
            </w:r>
          </w:p>
        </w:tc>
        <w:tc>
          <w:tcPr>
            <w:tcW w:w="1814" w:type="dxa"/>
            <w:shd w:val="clear" w:color="auto" w:fill="auto"/>
          </w:tcPr>
          <w:p w14:paraId="56567949" w14:textId="1C81AFC9" w:rsidR="00130064" w:rsidRPr="00DC36BF" w:rsidRDefault="00B7093A" w:rsidP="00130064">
            <w:r>
              <w:t>‘</w:t>
            </w:r>
            <w:r w:rsidR="00130064" w:rsidRPr="00DC36BF">
              <w:t>oppose</w:t>
            </w:r>
            <w:r>
              <w:t>’</w:t>
            </w:r>
          </w:p>
        </w:tc>
      </w:tr>
      <w:tr w:rsidR="00AC23C4" w:rsidRPr="00386FD6" w14:paraId="37BE9350" w14:textId="77777777" w:rsidTr="00EA7264">
        <w:tc>
          <w:tcPr>
            <w:tcW w:w="1021" w:type="dxa"/>
            <w:shd w:val="clear" w:color="auto" w:fill="auto"/>
          </w:tcPr>
          <w:p w14:paraId="619EED7B" w14:textId="77777777" w:rsidR="00130064" w:rsidRPr="00964A92" w:rsidRDefault="00130064" w:rsidP="00130064">
            <w:pPr>
              <w:rPr>
                <w:rStyle w:val="ChItalBold"/>
              </w:rPr>
            </w:pPr>
            <w:r w:rsidRPr="00964A92">
              <w:rPr>
                <w:rStyle w:val="ChItalBold"/>
              </w:rPr>
              <w:t>cabut</w:t>
            </w:r>
          </w:p>
        </w:tc>
        <w:tc>
          <w:tcPr>
            <w:tcW w:w="1985" w:type="dxa"/>
            <w:tcBorders>
              <w:right w:val="single" w:sz="4" w:space="0" w:color="auto"/>
            </w:tcBorders>
            <w:shd w:val="clear" w:color="auto" w:fill="auto"/>
          </w:tcPr>
          <w:p w14:paraId="29097F1F" w14:textId="190CA6FE" w:rsidR="00130064" w:rsidRPr="00DC36BF" w:rsidRDefault="00B7093A" w:rsidP="00130064">
            <w:r>
              <w:t>‘</w:t>
            </w:r>
            <w:r w:rsidR="00130064" w:rsidRPr="00DC36BF">
              <w:t>pull out</w:t>
            </w:r>
            <w:r>
              <w:t>’</w:t>
            </w:r>
          </w:p>
        </w:tc>
        <w:tc>
          <w:tcPr>
            <w:tcW w:w="1021" w:type="dxa"/>
            <w:tcBorders>
              <w:left w:val="single" w:sz="4" w:space="0" w:color="auto"/>
            </w:tcBorders>
            <w:shd w:val="clear" w:color="auto" w:fill="auto"/>
          </w:tcPr>
          <w:p w14:paraId="6C5E9044" w14:textId="77777777" w:rsidR="00130064" w:rsidRPr="00964A92" w:rsidRDefault="00130064" w:rsidP="00130064">
            <w:pPr>
              <w:rPr>
                <w:rStyle w:val="ChItalBold"/>
              </w:rPr>
            </w:pPr>
            <w:r w:rsidRPr="00964A92">
              <w:rPr>
                <w:rStyle w:val="ChItalBold"/>
              </w:rPr>
              <w:t>maki</w:t>
            </w:r>
          </w:p>
        </w:tc>
        <w:tc>
          <w:tcPr>
            <w:tcW w:w="1814" w:type="dxa"/>
            <w:shd w:val="clear" w:color="auto" w:fill="auto"/>
          </w:tcPr>
          <w:p w14:paraId="02D16FE7" w14:textId="018309D4" w:rsidR="00130064" w:rsidRPr="00DC36BF" w:rsidRDefault="00B7093A" w:rsidP="00130064">
            <w:r>
              <w:t>‘</w:t>
            </w:r>
            <w:r w:rsidR="00130064" w:rsidRPr="00DC36BF">
              <w:t>abuse (verbally)</w:t>
            </w:r>
            <w:r>
              <w:t>’</w:t>
            </w:r>
          </w:p>
        </w:tc>
      </w:tr>
      <w:tr w:rsidR="00AC23C4" w:rsidRPr="00386FD6" w14:paraId="54AAEA17" w14:textId="77777777" w:rsidTr="00EA7264">
        <w:tc>
          <w:tcPr>
            <w:tcW w:w="1021" w:type="dxa"/>
            <w:shd w:val="clear" w:color="auto" w:fill="auto"/>
          </w:tcPr>
          <w:p w14:paraId="252625DB" w14:textId="77777777" w:rsidR="00130064" w:rsidRPr="00964A92" w:rsidRDefault="00130064" w:rsidP="00130064">
            <w:pPr>
              <w:rPr>
                <w:rStyle w:val="ChItalBold"/>
              </w:rPr>
            </w:pPr>
            <w:r w:rsidRPr="00964A92">
              <w:rPr>
                <w:rStyle w:val="ChItalBold"/>
              </w:rPr>
              <w:t>dorong</w:t>
            </w:r>
          </w:p>
        </w:tc>
        <w:tc>
          <w:tcPr>
            <w:tcW w:w="1985" w:type="dxa"/>
            <w:tcBorders>
              <w:right w:val="single" w:sz="4" w:space="0" w:color="auto"/>
            </w:tcBorders>
            <w:shd w:val="clear" w:color="auto" w:fill="auto"/>
          </w:tcPr>
          <w:p w14:paraId="4386F91B" w14:textId="6EE75B30" w:rsidR="00130064" w:rsidRPr="00DC36BF" w:rsidRDefault="00B7093A" w:rsidP="00130064">
            <w:r>
              <w:t>‘</w:t>
            </w:r>
            <w:r w:rsidR="00130064" w:rsidRPr="00DC36BF">
              <w:t>push</w:t>
            </w:r>
            <w:r>
              <w:t>’</w:t>
            </w:r>
          </w:p>
        </w:tc>
        <w:tc>
          <w:tcPr>
            <w:tcW w:w="1021" w:type="dxa"/>
            <w:tcBorders>
              <w:left w:val="single" w:sz="4" w:space="0" w:color="auto"/>
            </w:tcBorders>
            <w:shd w:val="clear" w:color="auto" w:fill="auto"/>
          </w:tcPr>
          <w:p w14:paraId="2C0F63A4" w14:textId="77777777" w:rsidR="00130064" w:rsidRPr="00964A92" w:rsidRDefault="00130064" w:rsidP="00130064">
            <w:pPr>
              <w:rPr>
                <w:rStyle w:val="ChItalBold"/>
              </w:rPr>
            </w:pPr>
            <w:r w:rsidRPr="00964A92">
              <w:rPr>
                <w:rStyle w:val="ChItalBold"/>
              </w:rPr>
              <w:t>mara</w:t>
            </w:r>
          </w:p>
        </w:tc>
        <w:tc>
          <w:tcPr>
            <w:tcW w:w="1814" w:type="dxa"/>
            <w:shd w:val="clear" w:color="auto" w:fill="auto"/>
          </w:tcPr>
          <w:p w14:paraId="656E5475" w14:textId="5CE31403" w:rsidR="00130064" w:rsidRPr="00DC36BF" w:rsidRDefault="00B7093A" w:rsidP="00130064">
            <w:r>
              <w:t>‘</w:t>
            </w:r>
            <w:r w:rsidR="00130064" w:rsidRPr="00DC36BF">
              <w:t>feel angry (about)</w:t>
            </w:r>
            <w:r>
              <w:t>’</w:t>
            </w:r>
          </w:p>
        </w:tc>
      </w:tr>
      <w:tr w:rsidR="00AC23C4" w:rsidRPr="00386FD6" w14:paraId="4C84E5CC" w14:textId="77777777" w:rsidTr="00EA7264">
        <w:tc>
          <w:tcPr>
            <w:tcW w:w="1021" w:type="dxa"/>
            <w:shd w:val="clear" w:color="auto" w:fill="auto"/>
          </w:tcPr>
          <w:p w14:paraId="3BE3492D" w14:textId="77777777" w:rsidR="00130064" w:rsidRPr="00964A92" w:rsidRDefault="00130064" w:rsidP="00130064">
            <w:pPr>
              <w:rPr>
                <w:rStyle w:val="ChItalBold"/>
              </w:rPr>
            </w:pPr>
            <w:r w:rsidRPr="00964A92">
              <w:rPr>
                <w:rStyle w:val="ChItalBold"/>
              </w:rPr>
              <w:t>ejek</w:t>
            </w:r>
          </w:p>
        </w:tc>
        <w:tc>
          <w:tcPr>
            <w:tcW w:w="1985" w:type="dxa"/>
            <w:tcBorders>
              <w:right w:val="single" w:sz="4" w:space="0" w:color="auto"/>
            </w:tcBorders>
            <w:shd w:val="clear" w:color="auto" w:fill="auto"/>
          </w:tcPr>
          <w:p w14:paraId="197B0E81" w14:textId="0E07F0DC" w:rsidR="00130064" w:rsidRPr="00DC36BF" w:rsidRDefault="00B7093A" w:rsidP="00130064">
            <w:r>
              <w:t>‘</w:t>
            </w:r>
            <w:r w:rsidR="00130064" w:rsidRPr="00DC36BF">
              <w:t>mock</w:t>
            </w:r>
            <w:r>
              <w:t>’</w:t>
            </w:r>
          </w:p>
        </w:tc>
        <w:tc>
          <w:tcPr>
            <w:tcW w:w="1021" w:type="dxa"/>
            <w:tcBorders>
              <w:left w:val="single" w:sz="4" w:space="0" w:color="auto"/>
            </w:tcBorders>
            <w:shd w:val="clear" w:color="auto" w:fill="auto"/>
          </w:tcPr>
          <w:p w14:paraId="20E82576" w14:textId="77777777" w:rsidR="00130064" w:rsidRPr="00964A92" w:rsidRDefault="00130064" w:rsidP="00130064">
            <w:pPr>
              <w:rPr>
                <w:rStyle w:val="ChItalBold"/>
              </w:rPr>
            </w:pPr>
            <w:r w:rsidRPr="00964A92">
              <w:rPr>
                <w:rStyle w:val="ChItalBold"/>
              </w:rPr>
              <w:t>naik</w:t>
            </w:r>
          </w:p>
        </w:tc>
        <w:tc>
          <w:tcPr>
            <w:tcW w:w="1814" w:type="dxa"/>
            <w:shd w:val="clear" w:color="auto" w:fill="auto"/>
          </w:tcPr>
          <w:p w14:paraId="04F1D4FF" w14:textId="1DEFD9E7" w:rsidR="00130064" w:rsidRPr="00DC36BF" w:rsidRDefault="00B7093A" w:rsidP="00130064">
            <w:r>
              <w:t>‘</w:t>
            </w:r>
            <w:r w:rsidR="00130064" w:rsidRPr="00DC36BF">
              <w:t>ascend</w:t>
            </w:r>
            <w:r>
              <w:t>’</w:t>
            </w:r>
          </w:p>
        </w:tc>
      </w:tr>
      <w:tr w:rsidR="00AC23C4" w:rsidRPr="00386FD6" w14:paraId="23AB8F1C" w14:textId="77777777" w:rsidTr="00EA7264">
        <w:tc>
          <w:tcPr>
            <w:tcW w:w="1021" w:type="dxa"/>
            <w:shd w:val="clear" w:color="auto" w:fill="auto"/>
          </w:tcPr>
          <w:p w14:paraId="21708E90" w14:textId="77777777" w:rsidR="00130064" w:rsidRPr="00964A92" w:rsidRDefault="00130064" w:rsidP="00130064">
            <w:pPr>
              <w:rPr>
                <w:rStyle w:val="ChItalBold"/>
              </w:rPr>
            </w:pPr>
            <w:r w:rsidRPr="00964A92">
              <w:rPr>
                <w:rStyle w:val="ChItalBold"/>
              </w:rPr>
              <w:t>ganas</w:t>
            </w:r>
          </w:p>
        </w:tc>
        <w:tc>
          <w:tcPr>
            <w:tcW w:w="1985" w:type="dxa"/>
            <w:tcBorders>
              <w:right w:val="single" w:sz="4" w:space="0" w:color="auto"/>
            </w:tcBorders>
            <w:shd w:val="clear" w:color="auto" w:fill="auto"/>
          </w:tcPr>
          <w:p w14:paraId="761A00C7" w14:textId="1E55F0A1" w:rsidR="00130064" w:rsidRPr="00DC36BF" w:rsidRDefault="00B7093A" w:rsidP="00130064">
            <w:r>
              <w:t>‘</w:t>
            </w:r>
            <w:r w:rsidR="00130064" w:rsidRPr="00DC36BF">
              <w:t>feel furious (about)</w:t>
            </w:r>
            <w:r>
              <w:t>’</w:t>
            </w:r>
          </w:p>
        </w:tc>
        <w:tc>
          <w:tcPr>
            <w:tcW w:w="1021" w:type="dxa"/>
            <w:tcBorders>
              <w:left w:val="single" w:sz="4" w:space="0" w:color="auto"/>
            </w:tcBorders>
            <w:shd w:val="clear" w:color="auto" w:fill="auto"/>
          </w:tcPr>
          <w:p w14:paraId="5E9CC3A8" w14:textId="77777777" w:rsidR="00130064" w:rsidRPr="00964A92" w:rsidRDefault="00130064" w:rsidP="00130064">
            <w:pPr>
              <w:rPr>
                <w:rStyle w:val="ChItalBold"/>
              </w:rPr>
            </w:pPr>
            <w:r w:rsidRPr="00964A92">
              <w:rPr>
                <w:rStyle w:val="ChItalBold"/>
              </w:rPr>
              <w:t>pake</w:t>
            </w:r>
          </w:p>
        </w:tc>
        <w:tc>
          <w:tcPr>
            <w:tcW w:w="1814" w:type="dxa"/>
            <w:shd w:val="clear" w:color="auto" w:fill="auto"/>
          </w:tcPr>
          <w:p w14:paraId="3F0AFD7E" w14:textId="16401C7F" w:rsidR="00130064" w:rsidRPr="00DC36BF" w:rsidRDefault="00B7093A" w:rsidP="00130064">
            <w:r>
              <w:t>‘</w:t>
            </w:r>
            <w:r w:rsidR="00130064" w:rsidRPr="00DC36BF">
              <w:t>use</w:t>
            </w:r>
            <w:r>
              <w:t>’</w:t>
            </w:r>
          </w:p>
        </w:tc>
      </w:tr>
      <w:tr w:rsidR="00AC23C4" w:rsidRPr="00386FD6" w14:paraId="0537A435" w14:textId="77777777" w:rsidTr="00EA7264">
        <w:tc>
          <w:tcPr>
            <w:tcW w:w="1021" w:type="dxa"/>
            <w:shd w:val="clear" w:color="auto" w:fill="auto"/>
          </w:tcPr>
          <w:p w14:paraId="079DF1D4" w14:textId="77777777" w:rsidR="00130064" w:rsidRPr="00964A92" w:rsidRDefault="00130064" w:rsidP="00130064">
            <w:pPr>
              <w:rPr>
                <w:rStyle w:val="ChItalBold"/>
              </w:rPr>
            </w:pPr>
            <w:r w:rsidRPr="00964A92">
              <w:rPr>
                <w:rStyle w:val="ChItalBold"/>
              </w:rPr>
              <w:t>ganggu</w:t>
            </w:r>
          </w:p>
        </w:tc>
        <w:tc>
          <w:tcPr>
            <w:tcW w:w="1985" w:type="dxa"/>
            <w:tcBorders>
              <w:right w:val="single" w:sz="4" w:space="0" w:color="auto"/>
            </w:tcBorders>
            <w:shd w:val="clear" w:color="auto" w:fill="auto"/>
          </w:tcPr>
          <w:p w14:paraId="5152FE86" w14:textId="56F29CBE" w:rsidR="00130064" w:rsidRPr="00DC36BF" w:rsidRDefault="00B7093A" w:rsidP="00130064">
            <w:r>
              <w:t>‘</w:t>
            </w:r>
            <w:r w:rsidR="00130064" w:rsidRPr="00DC36BF">
              <w:t>disturb</w:t>
            </w:r>
            <w:r>
              <w:t>’</w:t>
            </w:r>
          </w:p>
        </w:tc>
        <w:tc>
          <w:tcPr>
            <w:tcW w:w="1021" w:type="dxa"/>
            <w:tcBorders>
              <w:left w:val="single" w:sz="4" w:space="0" w:color="auto"/>
            </w:tcBorders>
            <w:shd w:val="clear" w:color="auto" w:fill="auto"/>
          </w:tcPr>
          <w:p w14:paraId="77FB3078" w14:textId="77777777" w:rsidR="00130064" w:rsidRPr="00964A92" w:rsidRDefault="00130064" w:rsidP="00130064">
            <w:pPr>
              <w:rPr>
                <w:rStyle w:val="ChItalBold"/>
              </w:rPr>
            </w:pPr>
            <w:r w:rsidRPr="00964A92">
              <w:rPr>
                <w:rStyle w:val="ChItalBold"/>
              </w:rPr>
              <w:t>rabik</w:t>
            </w:r>
          </w:p>
        </w:tc>
        <w:tc>
          <w:tcPr>
            <w:tcW w:w="1814" w:type="dxa"/>
            <w:shd w:val="clear" w:color="auto" w:fill="auto"/>
          </w:tcPr>
          <w:p w14:paraId="7A7F6AF8" w14:textId="5D797BFB" w:rsidR="00130064" w:rsidRPr="00DC36BF" w:rsidRDefault="00B7093A" w:rsidP="00130064">
            <w:r>
              <w:t>‘</w:t>
            </w:r>
            <w:r w:rsidR="00130064" w:rsidRPr="00DC36BF">
              <w:t>tear</w:t>
            </w:r>
            <w:r>
              <w:t>’</w:t>
            </w:r>
          </w:p>
        </w:tc>
      </w:tr>
      <w:tr w:rsidR="00AC23C4" w:rsidRPr="00386FD6" w14:paraId="7792E4D6" w14:textId="77777777" w:rsidTr="00EA7264">
        <w:tc>
          <w:tcPr>
            <w:tcW w:w="1021" w:type="dxa"/>
            <w:shd w:val="clear" w:color="auto" w:fill="auto"/>
          </w:tcPr>
          <w:p w14:paraId="42A33F53" w14:textId="77777777" w:rsidR="00130064" w:rsidRPr="00964A92" w:rsidRDefault="00130064" w:rsidP="00130064">
            <w:pPr>
              <w:rPr>
                <w:rStyle w:val="ChItalBold"/>
              </w:rPr>
            </w:pPr>
            <w:r w:rsidRPr="00964A92">
              <w:rPr>
                <w:rStyle w:val="ChItalBold"/>
              </w:rPr>
              <w:t>hela</w:t>
            </w:r>
          </w:p>
        </w:tc>
        <w:tc>
          <w:tcPr>
            <w:tcW w:w="1985" w:type="dxa"/>
            <w:tcBorders>
              <w:right w:val="single" w:sz="4" w:space="0" w:color="auto"/>
            </w:tcBorders>
            <w:shd w:val="clear" w:color="auto" w:fill="auto"/>
          </w:tcPr>
          <w:p w14:paraId="0BC1243A" w14:textId="2C79A822" w:rsidR="00130064" w:rsidRPr="00DC36BF" w:rsidRDefault="00B7093A" w:rsidP="00130064">
            <w:r>
              <w:t>‘</w:t>
            </w:r>
            <w:r w:rsidR="00130064" w:rsidRPr="00DC36BF">
              <w:t>haul</w:t>
            </w:r>
            <w:r>
              <w:t>’</w:t>
            </w:r>
          </w:p>
        </w:tc>
        <w:tc>
          <w:tcPr>
            <w:tcW w:w="1021" w:type="dxa"/>
            <w:tcBorders>
              <w:left w:val="single" w:sz="4" w:space="0" w:color="auto"/>
            </w:tcBorders>
            <w:shd w:val="clear" w:color="auto" w:fill="auto"/>
          </w:tcPr>
          <w:p w14:paraId="0B978D14" w14:textId="77777777" w:rsidR="00130064" w:rsidRPr="00964A92" w:rsidRDefault="00054B03" w:rsidP="00130064">
            <w:pPr>
              <w:rPr>
                <w:rStyle w:val="ChItalBold"/>
              </w:rPr>
            </w:pPr>
            <w:r w:rsidRPr="00964A92">
              <w:rPr>
                <w:rStyle w:val="ChItalBold"/>
              </w:rPr>
              <w:t>simpang</w:t>
            </w:r>
          </w:p>
        </w:tc>
        <w:tc>
          <w:tcPr>
            <w:tcW w:w="1814" w:type="dxa"/>
            <w:shd w:val="clear" w:color="auto" w:fill="auto"/>
          </w:tcPr>
          <w:p w14:paraId="500C0118" w14:textId="282C785E" w:rsidR="00130064" w:rsidRPr="00DC36BF" w:rsidRDefault="00B7093A" w:rsidP="00130064">
            <w:r>
              <w:t>‘</w:t>
            </w:r>
            <w:r w:rsidR="00130064" w:rsidRPr="00DC36BF">
              <w:t>store</w:t>
            </w:r>
            <w:r>
              <w:t>’</w:t>
            </w:r>
          </w:p>
        </w:tc>
      </w:tr>
      <w:tr w:rsidR="00AC23C4" w:rsidRPr="00386FD6" w14:paraId="1AEFFA3B" w14:textId="77777777" w:rsidTr="00EA7264">
        <w:tc>
          <w:tcPr>
            <w:tcW w:w="1021" w:type="dxa"/>
            <w:shd w:val="clear" w:color="auto" w:fill="auto"/>
          </w:tcPr>
          <w:p w14:paraId="5961CDE4" w14:textId="77777777" w:rsidR="00130064" w:rsidRPr="00964A92" w:rsidRDefault="00130064" w:rsidP="00130064">
            <w:pPr>
              <w:rPr>
                <w:rStyle w:val="ChItalBold"/>
              </w:rPr>
            </w:pPr>
            <w:r w:rsidRPr="00964A92">
              <w:rPr>
                <w:rStyle w:val="ChItalBold"/>
              </w:rPr>
              <w:t>ikut</w:t>
            </w:r>
          </w:p>
        </w:tc>
        <w:tc>
          <w:tcPr>
            <w:tcW w:w="1985" w:type="dxa"/>
            <w:tcBorders>
              <w:right w:val="single" w:sz="4" w:space="0" w:color="auto"/>
            </w:tcBorders>
            <w:shd w:val="clear" w:color="auto" w:fill="auto"/>
          </w:tcPr>
          <w:p w14:paraId="18249041" w14:textId="0D9F89D0" w:rsidR="00130064" w:rsidRPr="00DC36BF" w:rsidRDefault="00B7093A" w:rsidP="00130064">
            <w:r>
              <w:t>‘</w:t>
            </w:r>
            <w:r w:rsidR="00130064" w:rsidRPr="00DC36BF">
              <w:t>follow</w:t>
            </w:r>
            <w:r>
              <w:t>’</w:t>
            </w:r>
          </w:p>
        </w:tc>
        <w:tc>
          <w:tcPr>
            <w:tcW w:w="1021" w:type="dxa"/>
            <w:tcBorders>
              <w:left w:val="single" w:sz="4" w:space="0" w:color="auto"/>
            </w:tcBorders>
            <w:shd w:val="clear" w:color="auto" w:fill="auto"/>
          </w:tcPr>
          <w:p w14:paraId="4DBEBAB8" w14:textId="77777777" w:rsidR="00130064" w:rsidRPr="00964A92" w:rsidRDefault="00130064" w:rsidP="00130064">
            <w:pPr>
              <w:rPr>
                <w:rStyle w:val="ChItalBold"/>
              </w:rPr>
            </w:pPr>
            <w:r w:rsidRPr="00964A92">
              <w:rPr>
                <w:rStyle w:val="ChItalBold"/>
              </w:rPr>
              <w:t>tarik</w:t>
            </w:r>
          </w:p>
        </w:tc>
        <w:tc>
          <w:tcPr>
            <w:tcW w:w="1814" w:type="dxa"/>
            <w:shd w:val="clear" w:color="auto" w:fill="auto"/>
          </w:tcPr>
          <w:p w14:paraId="290E0C06" w14:textId="1468D33A" w:rsidR="00130064" w:rsidRPr="00DC36BF" w:rsidRDefault="00B7093A" w:rsidP="00130064">
            <w:r>
              <w:t>‘</w:t>
            </w:r>
            <w:r w:rsidR="00130064" w:rsidRPr="00DC36BF">
              <w:t>pull</w:t>
            </w:r>
            <w:r>
              <w:t>’</w:t>
            </w:r>
          </w:p>
        </w:tc>
      </w:tr>
      <w:tr w:rsidR="00AC23C4" w:rsidRPr="00543334" w14:paraId="667A92C6" w14:textId="77777777" w:rsidTr="00EA7264">
        <w:tc>
          <w:tcPr>
            <w:tcW w:w="1021" w:type="dxa"/>
            <w:tcBorders>
              <w:bottom w:val="single" w:sz="4" w:space="0" w:color="auto"/>
            </w:tcBorders>
            <w:shd w:val="clear" w:color="auto" w:fill="auto"/>
          </w:tcPr>
          <w:p w14:paraId="035F57D1" w14:textId="77777777" w:rsidR="00130064" w:rsidRPr="00964A92" w:rsidRDefault="00130064" w:rsidP="00130064">
            <w:pPr>
              <w:pStyle w:val="TableCell0-2Break"/>
              <w:rPr>
                <w:rStyle w:val="ChItalBold"/>
              </w:rPr>
            </w:pPr>
            <w:r w:rsidRPr="00964A92">
              <w:rPr>
                <w:rStyle w:val="ChItalBold"/>
              </w:rPr>
              <w:t>jual</w:t>
            </w:r>
          </w:p>
        </w:tc>
        <w:tc>
          <w:tcPr>
            <w:tcW w:w="1985" w:type="dxa"/>
            <w:tcBorders>
              <w:bottom w:val="single" w:sz="4" w:space="0" w:color="auto"/>
              <w:right w:val="single" w:sz="4" w:space="0" w:color="auto"/>
            </w:tcBorders>
            <w:shd w:val="clear" w:color="auto" w:fill="auto"/>
          </w:tcPr>
          <w:p w14:paraId="7BB8B11B" w14:textId="5D7ED711" w:rsidR="00130064" w:rsidRPr="00DC36BF" w:rsidRDefault="00B7093A" w:rsidP="00130064">
            <w:pPr>
              <w:pStyle w:val="TableCell0-2Break"/>
            </w:pPr>
            <w:r>
              <w:t>‘</w:t>
            </w:r>
            <w:r w:rsidR="00130064" w:rsidRPr="00DC36BF">
              <w:t>sell</w:t>
            </w:r>
            <w:r>
              <w:t>’</w:t>
            </w:r>
          </w:p>
        </w:tc>
        <w:tc>
          <w:tcPr>
            <w:tcW w:w="1021" w:type="dxa"/>
            <w:tcBorders>
              <w:left w:val="single" w:sz="4" w:space="0" w:color="auto"/>
              <w:bottom w:val="single" w:sz="4" w:space="0" w:color="auto"/>
            </w:tcBorders>
            <w:shd w:val="clear" w:color="auto" w:fill="auto"/>
          </w:tcPr>
          <w:p w14:paraId="776F643F" w14:textId="77777777" w:rsidR="00130064" w:rsidRPr="00964A92" w:rsidRDefault="00130064" w:rsidP="00130064">
            <w:pPr>
              <w:pStyle w:val="TableCell0-2Break"/>
              <w:rPr>
                <w:rStyle w:val="ChItalBold"/>
              </w:rPr>
            </w:pPr>
            <w:r w:rsidRPr="00964A92">
              <w:rPr>
                <w:rStyle w:val="ChItalBold"/>
              </w:rPr>
              <w:t>usir</w:t>
            </w:r>
          </w:p>
        </w:tc>
        <w:tc>
          <w:tcPr>
            <w:tcW w:w="1814" w:type="dxa"/>
            <w:tcBorders>
              <w:bottom w:val="single" w:sz="4" w:space="0" w:color="auto"/>
            </w:tcBorders>
            <w:shd w:val="clear" w:color="auto" w:fill="auto"/>
          </w:tcPr>
          <w:p w14:paraId="0765C671" w14:textId="34784C7F" w:rsidR="00130064" w:rsidRPr="00DC36BF" w:rsidRDefault="00B7093A" w:rsidP="00130064">
            <w:pPr>
              <w:pStyle w:val="TableCell0-2Break"/>
            </w:pPr>
            <w:r>
              <w:t>‘</w:t>
            </w:r>
            <w:r w:rsidR="00130064" w:rsidRPr="00DC36BF">
              <w:t>chase away</w:t>
            </w:r>
            <w:r>
              <w:t>’</w:t>
            </w:r>
          </w:p>
        </w:tc>
      </w:tr>
      <w:tr w:rsidR="00130064" w:rsidRPr="00AC23C4" w14:paraId="2CBD1A97" w14:textId="77777777" w:rsidTr="00EA7264">
        <w:tc>
          <w:tcPr>
            <w:tcW w:w="5841" w:type="dxa"/>
            <w:gridSpan w:val="4"/>
            <w:tcBorders>
              <w:top w:val="single" w:sz="4" w:space="0" w:color="auto"/>
              <w:bottom w:val="single" w:sz="4" w:space="0" w:color="auto"/>
            </w:tcBorders>
            <w:shd w:val="clear" w:color="auto" w:fill="auto"/>
          </w:tcPr>
          <w:p w14:paraId="075D98D7" w14:textId="77777777" w:rsidR="00130064" w:rsidRPr="0062025B" w:rsidRDefault="00130064" w:rsidP="00130064">
            <w:pPr>
              <w:pStyle w:val="TableHd"/>
            </w:pPr>
            <w:r>
              <w:t>Monovalent dynamic verbs</w:t>
            </w:r>
          </w:p>
        </w:tc>
      </w:tr>
      <w:tr w:rsidR="00AC23C4" w:rsidRPr="00C8112F" w14:paraId="31345F11" w14:textId="77777777" w:rsidTr="00EA7264">
        <w:tc>
          <w:tcPr>
            <w:tcW w:w="1021" w:type="dxa"/>
            <w:tcBorders>
              <w:top w:val="single" w:sz="4" w:space="0" w:color="auto"/>
            </w:tcBorders>
            <w:shd w:val="clear" w:color="auto" w:fill="auto"/>
          </w:tcPr>
          <w:p w14:paraId="6DB1EC51" w14:textId="77777777" w:rsidR="00130064" w:rsidRPr="00964A92" w:rsidRDefault="00130064" w:rsidP="00130064">
            <w:pPr>
              <w:pStyle w:val="TableCell2-0Break"/>
              <w:rPr>
                <w:rStyle w:val="ChItalBold"/>
              </w:rPr>
            </w:pPr>
            <w:r w:rsidRPr="00964A92">
              <w:rPr>
                <w:rStyle w:val="ChItalBold"/>
              </w:rPr>
              <w:t>bernang</w:t>
            </w:r>
          </w:p>
        </w:tc>
        <w:tc>
          <w:tcPr>
            <w:tcW w:w="1985" w:type="dxa"/>
            <w:tcBorders>
              <w:top w:val="single" w:sz="4" w:space="0" w:color="auto"/>
              <w:right w:val="single" w:sz="4" w:space="0" w:color="auto"/>
            </w:tcBorders>
            <w:shd w:val="clear" w:color="auto" w:fill="auto"/>
          </w:tcPr>
          <w:p w14:paraId="5DC3DAFB" w14:textId="08EC430E" w:rsidR="00130064" w:rsidRPr="00C8112F" w:rsidRDefault="00B7093A" w:rsidP="00130064">
            <w:pPr>
              <w:pStyle w:val="TableCell2-0Break"/>
            </w:pPr>
            <w:r>
              <w:t>‘</w:t>
            </w:r>
            <w:r w:rsidR="00130064" w:rsidRPr="00C8112F">
              <w:t>swim</w:t>
            </w:r>
            <w:r>
              <w:t>’</w:t>
            </w:r>
          </w:p>
        </w:tc>
        <w:tc>
          <w:tcPr>
            <w:tcW w:w="1021" w:type="dxa"/>
            <w:tcBorders>
              <w:top w:val="single" w:sz="4" w:space="0" w:color="auto"/>
              <w:left w:val="single" w:sz="4" w:space="0" w:color="auto"/>
            </w:tcBorders>
            <w:shd w:val="clear" w:color="auto" w:fill="auto"/>
          </w:tcPr>
          <w:p w14:paraId="3DB4BD41" w14:textId="77777777" w:rsidR="00130064" w:rsidRPr="00964A92" w:rsidRDefault="00130064" w:rsidP="00130064">
            <w:pPr>
              <w:pStyle w:val="TableCell2-0Break"/>
              <w:rPr>
                <w:rStyle w:val="ChItalBold"/>
              </w:rPr>
            </w:pPr>
            <w:r w:rsidRPr="00964A92">
              <w:rPr>
                <w:rStyle w:val="ChItalBold"/>
              </w:rPr>
              <w:t>kembali</w:t>
            </w:r>
          </w:p>
        </w:tc>
        <w:tc>
          <w:tcPr>
            <w:tcW w:w="1814" w:type="dxa"/>
            <w:tcBorders>
              <w:top w:val="single" w:sz="4" w:space="0" w:color="auto"/>
            </w:tcBorders>
            <w:shd w:val="clear" w:color="auto" w:fill="auto"/>
          </w:tcPr>
          <w:p w14:paraId="59CD39EF" w14:textId="380ED965" w:rsidR="00130064" w:rsidRPr="00C8112F" w:rsidRDefault="00B7093A" w:rsidP="00130064">
            <w:pPr>
              <w:pStyle w:val="TableCell2-0Break"/>
            </w:pPr>
            <w:r>
              <w:t>‘</w:t>
            </w:r>
            <w:r w:rsidR="00130064" w:rsidRPr="00C8112F">
              <w:t>return</w:t>
            </w:r>
            <w:r>
              <w:t>’</w:t>
            </w:r>
          </w:p>
        </w:tc>
      </w:tr>
      <w:tr w:rsidR="00AC23C4" w:rsidRPr="00386FD6" w14:paraId="4D734636" w14:textId="77777777" w:rsidTr="00EA7264">
        <w:tc>
          <w:tcPr>
            <w:tcW w:w="1021" w:type="dxa"/>
            <w:shd w:val="clear" w:color="auto" w:fill="auto"/>
          </w:tcPr>
          <w:p w14:paraId="412FCF77" w14:textId="77777777" w:rsidR="00130064" w:rsidRPr="00AC4282" w:rsidRDefault="00130064" w:rsidP="00130064">
            <w:pPr>
              <w:rPr>
                <w:rStyle w:val="ChItalBold"/>
              </w:rPr>
            </w:pPr>
            <w:r w:rsidRPr="00AC4282">
              <w:rPr>
                <w:rStyle w:val="ChItalBold"/>
              </w:rPr>
              <w:t>bocor</w:t>
            </w:r>
          </w:p>
        </w:tc>
        <w:tc>
          <w:tcPr>
            <w:tcW w:w="1985" w:type="dxa"/>
            <w:tcBorders>
              <w:right w:val="single" w:sz="4" w:space="0" w:color="auto"/>
            </w:tcBorders>
            <w:shd w:val="clear" w:color="auto" w:fill="auto"/>
          </w:tcPr>
          <w:p w14:paraId="6236DC39" w14:textId="1DF53BD0" w:rsidR="00130064" w:rsidRPr="00543334" w:rsidRDefault="00B7093A" w:rsidP="00130064">
            <w:r>
              <w:t>‘</w:t>
            </w:r>
            <w:r w:rsidR="00130064" w:rsidRPr="00543334">
              <w:t>leak</w:t>
            </w:r>
            <w:r>
              <w:t>’</w:t>
            </w:r>
          </w:p>
        </w:tc>
        <w:tc>
          <w:tcPr>
            <w:tcW w:w="1021" w:type="dxa"/>
            <w:tcBorders>
              <w:left w:val="single" w:sz="4" w:space="0" w:color="auto"/>
            </w:tcBorders>
            <w:shd w:val="clear" w:color="auto" w:fill="auto"/>
          </w:tcPr>
          <w:p w14:paraId="6DAB684C" w14:textId="77777777" w:rsidR="00130064" w:rsidRPr="00AC4282" w:rsidRDefault="00130064" w:rsidP="00130064">
            <w:pPr>
              <w:rPr>
                <w:rStyle w:val="ChItalBold"/>
              </w:rPr>
            </w:pPr>
            <w:r w:rsidRPr="00AC4282">
              <w:rPr>
                <w:rStyle w:val="ChItalBold"/>
              </w:rPr>
              <w:t>lari</w:t>
            </w:r>
          </w:p>
        </w:tc>
        <w:tc>
          <w:tcPr>
            <w:tcW w:w="1814" w:type="dxa"/>
            <w:shd w:val="clear" w:color="auto" w:fill="auto"/>
          </w:tcPr>
          <w:p w14:paraId="63CD1388" w14:textId="026B220F" w:rsidR="00130064" w:rsidRPr="00543334" w:rsidRDefault="00B7093A" w:rsidP="00130064">
            <w:r>
              <w:t>‘</w:t>
            </w:r>
            <w:r w:rsidR="00130064" w:rsidRPr="00543334">
              <w:t>run</w:t>
            </w:r>
            <w:r>
              <w:t>’</w:t>
            </w:r>
          </w:p>
        </w:tc>
      </w:tr>
      <w:tr w:rsidR="00AC23C4" w:rsidRPr="00386FD6" w14:paraId="23A8606C" w14:textId="77777777" w:rsidTr="00EA7264">
        <w:tc>
          <w:tcPr>
            <w:tcW w:w="1021" w:type="dxa"/>
            <w:shd w:val="clear" w:color="auto" w:fill="auto"/>
          </w:tcPr>
          <w:p w14:paraId="5A595E7B" w14:textId="77777777" w:rsidR="00130064" w:rsidRPr="00AC4282" w:rsidRDefault="00130064" w:rsidP="00130064">
            <w:pPr>
              <w:rPr>
                <w:rStyle w:val="ChItalBold"/>
              </w:rPr>
            </w:pPr>
            <w:r w:rsidRPr="00AC4282">
              <w:rPr>
                <w:rStyle w:val="ChItalBold"/>
              </w:rPr>
              <w:t>datang</w:t>
            </w:r>
          </w:p>
        </w:tc>
        <w:tc>
          <w:tcPr>
            <w:tcW w:w="1985" w:type="dxa"/>
            <w:tcBorders>
              <w:right w:val="single" w:sz="4" w:space="0" w:color="auto"/>
            </w:tcBorders>
            <w:shd w:val="clear" w:color="auto" w:fill="auto"/>
          </w:tcPr>
          <w:p w14:paraId="318A7EDC" w14:textId="53FD86A1" w:rsidR="00130064" w:rsidRPr="00543334" w:rsidRDefault="00B7093A" w:rsidP="00130064">
            <w:r>
              <w:t>‘</w:t>
            </w:r>
            <w:r w:rsidR="00130064" w:rsidRPr="00543334">
              <w:t>come</w:t>
            </w:r>
            <w:r>
              <w:t>’</w:t>
            </w:r>
          </w:p>
        </w:tc>
        <w:tc>
          <w:tcPr>
            <w:tcW w:w="1021" w:type="dxa"/>
            <w:tcBorders>
              <w:left w:val="single" w:sz="4" w:space="0" w:color="auto"/>
            </w:tcBorders>
            <w:shd w:val="clear" w:color="auto" w:fill="auto"/>
          </w:tcPr>
          <w:p w14:paraId="29318029" w14:textId="77777777" w:rsidR="00130064" w:rsidRPr="00AC4282" w:rsidRDefault="00130064" w:rsidP="00130064">
            <w:pPr>
              <w:rPr>
                <w:rStyle w:val="ChItalBold"/>
              </w:rPr>
            </w:pPr>
            <w:r w:rsidRPr="00AC4282">
              <w:rPr>
                <w:rStyle w:val="ChItalBold"/>
              </w:rPr>
              <w:t>maju</w:t>
            </w:r>
          </w:p>
        </w:tc>
        <w:tc>
          <w:tcPr>
            <w:tcW w:w="1814" w:type="dxa"/>
            <w:shd w:val="clear" w:color="auto" w:fill="auto"/>
          </w:tcPr>
          <w:p w14:paraId="6B0E6E3F" w14:textId="733B16AD" w:rsidR="00130064" w:rsidRPr="00543334" w:rsidRDefault="00B7093A" w:rsidP="00130064">
            <w:r>
              <w:t>‘</w:t>
            </w:r>
            <w:r w:rsidR="00130064" w:rsidRPr="00543334">
              <w:t>advance</w:t>
            </w:r>
            <w:r>
              <w:t>’</w:t>
            </w:r>
          </w:p>
        </w:tc>
      </w:tr>
      <w:tr w:rsidR="00AC23C4" w:rsidRPr="00386FD6" w14:paraId="564EB55D" w14:textId="77777777" w:rsidTr="00EA7264">
        <w:tc>
          <w:tcPr>
            <w:tcW w:w="1021" w:type="dxa"/>
            <w:shd w:val="clear" w:color="auto" w:fill="auto"/>
          </w:tcPr>
          <w:p w14:paraId="0D87DAB1" w14:textId="77777777" w:rsidR="00130064" w:rsidRPr="00AC4282" w:rsidRDefault="00130064" w:rsidP="00130064">
            <w:pPr>
              <w:rPr>
                <w:rStyle w:val="ChItalBold"/>
              </w:rPr>
            </w:pPr>
            <w:r w:rsidRPr="00AC4282">
              <w:rPr>
                <w:rStyle w:val="ChItalBold"/>
              </w:rPr>
              <w:t>duduk</w:t>
            </w:r>
          </w:p>
        </w:tc>
        <w:tc>
          <w:tcPr>
            <w:tcW w:w="1985" w:type="dxa"/>
            <w:tcBorders>
              <w:right w:val="single" w:sz="4" w:space="0" w:color="auto"/>
            </w:tcBorders>
            <w:shd w:val="clear" w:color="auto" w:fill="auto"/>
          </w:tcPr>
          <w:p w14:paraId="2FDD6868" w14:textId="12446994" w:rsidR="00130064" w:rsidRPr="00543334" w:rsidRDefault="00B7093A" w:rsidP="00130064">
            <w:r>
              <w:t>‘</w:t>
            </w:r>
            <w:r w:rsidR="00130064" w:rsidRPr="00543334">
              <w:t>sit</w:t>
            </w:r>
            <w:r>
              <w:t>’</w:t>
            </w:r>
          </w:p>
        </w:tc>
        <w:tc>
          <w:tcPr>
            <w:tcW w:w="1021" w:type="dxa"/>
            <w:tcBorders>
              <w:left w:val="single" w:sz="4" w:space="0" w:color="auto"/>
            </w:tcBorders>
            <w:shd w:val="clear" w:color="auto" w:fill="auto"/>
          </w:tcPr>
          <w:p w14:paraId="5BFB28C8" w14:textId="77777777" w:rsidR="00130064" w:rsidRPr="00AC4282" w:rsidRDefault="00130064" w:rsidP="00130064">
            <w:pPr>
              <w:rPr>
                <w:rStyle w:val="ChItalBold"/>
              </w:rPr>
            </w:pPr>
            <w:r w:rsidRPr="00AC4282">
              <w:rPr>
                <w:rStyle w:val="ChItalBold"/>
              </w:rPr>
              <w:t>mandi</w:t>
            </w:r>
          </w:p>
        </w:tc>
        <w:tc>
          <w:tcPr>
            <w:tcW w:w="1814" w:type="dxa"/>
            <w:shd w:val="clear" w:color="auto" w:fill="auto"/>
          </w:tcPr>
          <w:p w14:paraId="4D587A0A" w14:textId="5C61B4EE" w:rsidR="00130064" w:rsidRPr="00543334" w:rsidRDefault="00B7093A" w:rsidP="00130064">
            <w:r>
              <w:t>‘</w:t>
            </w:r>
            <w:r w:rsidR="00130064" w:rsidRPr="00543334">
              <w:t>bathe</w:t>
            </w:r>
            <w:r>
              <w:t>’</w:t>
            </w:r>
          </w:p>
        </w:tc>
      </w:tr>
      <w:tr w:rsidR="00AC23C4" w:rsidRPr="00386FD6" w14:paraId="24160FAD" w14:textId="77777777" w:rsidTr="00EA7264">
        <w:tc>
          <w:tcPr>
            <w:tcW w:w="1021" w:type="dxa"/>
            <w:shd w:val="clear" w:color="auto" w:fill="auto"/>
          </w:tcPr>
          <w:p w14:paraId="2490818F" w14:textId="77777777" w:rsidR="00130064" w:rsidRPr="00AC4282" w:rsidRDefault="00130064" w:rsidP="00130064">
            <w:pPr>
              <w:rPr>
                <w:rStyle w:val="ChItalBold"/>
              </w:rPr>
            </w:pPr>
            <w:r w:rsidRPr="00AC4282">
              <w:rPr>
                <w:rStyle w:val="ChItalBold"/>
              </w:rPr>
              <w:t>gementar</w:t>
            </w:r>
          </w:p>
        </w:tc>
        <w:tc>
          <w:tcPr>
            <w:tcW w:w="1985" w:type="dxa"/>
            <w:tcBorders>
              <w:right w:val="single" w:sz="4" w:space="0" w:color="auto"/>
            </w:tcBorders>
            <w:shd w:val="clear" w:color="auto" w:fill="auto"/>
          </w:tcPr>
          <w:p w14:paraId="56C71D72" w14:textId="58973827" w:rsidR="00130064" w:rsidRPr="00543334" w:rsidRDefault="00B7093A" w:rsidP="00130064">
            <w:r>
              <w:t>‘</w:t>
            </w:r>
            <w:r w:rsidR="00130064" w:rsidRPr="00543334">
              <w:t>tremble</w:t>
            </w:r>
            <w:r>
              <w:t>’</w:t>
            </w:r>
          </w:p>
        </w:tc>
        <w:tc>
          <w:tcPr>
            <w:tcW w:w="1021" w:type="dxa"/>
            <w:tcBorders>
              <w:left w:val="single" w:sz="4" w:space="0" w:color="auto"/>
            </w:tcBorders>
            <w:shd w:val="clear" w:color="auto" w:fill="auto"/>
          </w:tcPr>
          <w:p w14:paraId="2FC177BB" w14:textId="77777777" w:rsidR="00130064" w:rsidRPr="00AC4282" w:rsidRDefault="00130064" w:rsidP="00130064">
            <w:pPr>
              <w:rPr>
                <w:rStyle w:val="ChItalBold"/>
              </w:rPr>
            </w:pPr>
            <w:r w:rsidRPr="00AC4282">
              <w:rPr>
                <w:rStyle w:val="ChItalBold"/>
              </w:rPr>
              <w:t>oleng</w:t>
            </w:r>
          </w:p>
        </w:tc>
        <w:tc>
          <w:tcPr>
            <w:tcW w:w="1814" w:type="dxa"/>
            <w:shd w:val="clear" w:color="auto" w:fill="auto"/>
          </w:tcPr>
          <w:p w14:paraId="2C1B0831" w14:textId="06B26D88" w:rsidR="00130064" w:rsidRPr="00543334" w:rsidRDefault="00B7093A" w:rsidP="00130064">
            <w:r>
              <w:t>‘</w:t>
            </w:r>
            <w:r w:rsidR="00130064" w:rsidRPr="00543334">
              <w:t>shake</w:t>
            </w:r>
            <w:r>
              <w:t>’</w:t>
            </w:r>
          </w:p>
        </w:tc>
      </w:tr>
      <w:tr w:rsidR="00AC23C4" w:rsidRPr="00386FD6" w14:paraId="74FD5F46" w14:textId="77777777" w:rsidTr="00EA7264">
        <w:tc>
          <w:tcPr>
            <w:tcW w:w="1021" w:type="dxa"/>
            <w:shd w:val="clear" w:color="auto" w:fill="auto"/>
          </w:tcPr>
          <w:p w14:paraId="7D642B72" w14:textId="77777777" w:rsidR="00130064" w:rsidRPr="00AC4282" w:rsidRDefault="00130064" w:rsidP="00130064">
            <w:pPr>
              <w:rPr>
                <w:rStyle w:val="ChItalBold"/>
              </w:rPr>
            </w:pPr>
            <w:r w:rsidRPr="00AC4282">
              <w:rPr>
                <w:rStyle w:val="ChItalBold"/>
              </w:rPr>
              <w:t>guling</w:t>
            </w:r>
          </w:p>
        </w:tc>
        <w:tc>
          <w:tcPr>
            <w:tcW w:w="1985" w:type="dxa"/>
            <w:tcBorders>
              <w:right w:val="single" w:sz="4" w:space="0" w:color="auto"/>
            </w:tcBorders>
            <w:shd w:val="clear" w:color="auto" w:fill="auto"/>
          </w:tcPr>
          <w:p w14:paraId="06E3BF2F" w14:textId="7D7A61AD" w:rsidR="00130064" w:rsidRPr="00543334" w:rsidRDefault="00B7093A" w:rsidP="00130064">
            <w:r>
              <w:t>‘</w:t>
            </w:r>
            <w:r w:rsidR="00130064" w:rsidRPr="00543334">
              <w:t>roll over</w:t>
            </w:r>
            <w:r>
              <w:t>’</w:t>
            </w:r>
          </w:p>
        </w:tc>
        <w:tc>
          <w:tcPr>
            <w:tcW w:w="1021" w:type="dxa"/>
            <w:tcBorders>
              <w:left w:val="single" w:sz="4" w:space="0" w:color="auto"/>
            </w:tcBorders>
            <w:shd w:val="clear" w:color="auto" w:fill="auto"/>
          </w:tcPr>
          <w:p w14:paraId="6A2A30D5" w14:textId="77777777" w:rsidR="00130064" w:rsidRPr="00AC4282" w:rsidRDefault="00130064" w:rsidP="00130064">
            <w:pPr>
              <w:rPr>
                <w:rStyle w:val="ChItalBold"/>
              </w:rPr>
            </w:pPr>
            <w:r w:rsidRPr="00AC4282">
              <w:rPr>
                <w:rStyle w:val="ChItalBold"/>
              </w:rPr>
              <w:t>pergi</w:t>
            </w:r>
          </w:p>
        </w:tc>
        <w:tc>
          <w:tcPr>
            <w:tcW w:w="1814" w:type="dxa"/>
            <w:shd w:val="clear" w:color="auto" w:fill="auto"/>
          </w:tcPr>
          <w:p w14:paraId="6FA05582" w14:textId="603FB687" w:rsidR="00130064" w:rsidRPr="00543334" w:rsidRDefault="00B7093A" w:rsidP="00130064">
            <w:r>
              <w:t>‘</w:t>
            </w:r>
            <w:r w:rsidR="00130064" w:rsidRPr="00543334">
              <w:t>go</w:t>
            </w:r>
            <w:r>
              <w:t>’</w:t>
            </w:r>
          </w:p>
        </w:tc>
      </w:tr>
      <w:tr w:rsidR="00AC23C4" w:rsidRPr="00386FD6" w14:paraId="45AA64DB" w14:textId="77777777" w:rsidTr="00EA7264">
        <w:tc>
          <w:tcPr>
            <w:tcW w:w="1021" w:type="dxa"/>
            <w:shd w:val="clear" w:color="auto" w:fill="auto"/>
          </w:tcPr>
          <w:p w14:paraId="373CF4CB" w14:textId="77777777" w:rsidR="00130064" w:rsidRPr="00AC4282" w:rsidRDefault="00130064" w:rsidP="00130064">
            <w:pPr>
              <w:rPr>
                <w:rStyle w:val="ChItalBold"/>
              </w:rPr>
            </w:pPr>
            <w:r w:rsidRPr="00AC4282">
              <w:rPr>
                <w:rStyle w:val="ChItalBold"/>
              </w:rPr>
              <w:t>hidup</w:t>
            </w:r>
          </w:p>
        </w:tc>
        <w:tc>
          <w:tcPr>
            <w:tcW w:w="1985" w:type="dxa"/>
            <w:tcBorders>
              <w:right w:val="single" w:sz="4" w:space="0" w:color="auto"/>
            </w:tcBorders>
            <w:shd w:val="clear" w:color="auto" w:fill="auto"/>
          </w:tcPr>
          <w:p w14:paraId="3887ED08" w14:textId="4F70460D" w:rsidR="00130064" w:rsidRPr="00543334" w:rsidRDefault="00B7093A" w:rsidP="00130064">
            <w:r>
              <w:t>‘</w:t>
            </w:r>
            <w:r w:rsidR="00130064" w:rsidRPr="00543334">
              <w:t>live</w:t>
            </w:r>
            <w:r>
              <w:t>’</w:t>
            </w:r>
          </w:p>
        </w:tc>
        <w:tc>
          <w:tcPr>
            <w:tcW w:w="1021" w:type="dxa"/>
            <w:tcBorders>
              <w:left w:val="single" w:sz="4" w:space="0" w:color="auto"/>
            </w:tcBorders>
            <w:shd w:val="clear" w:color="auto" w:fill="auto"/>
          </w:tcPr>
          <w:p w14:paraId="519D2B37" w14:textId="77777777" w:rsidR="00130064" w:rsidRPr="00AC4282" w:rsidRDefault="00130064" w:rsidP="00130064">
            <w:pPr>
              <w:rPr>
                <w:rStyle w:val="ChItalBold"/>
              </w:rPr>
            </w:pPr>
            <w:r w:rsidRPr="00AC4282">
              <w:rPr>
                <w:rStyle w:val="ChItalBold"/>
              </w:rPr>
              <w:t>sandar</w:t>
            </w:r>
          </w:p>
        </w:tc>
        <w:tc>
          <w:tcPr>
            <w:tcW w:w="1814" w:type="dxa"/>
            <w:shd w:val="clear" w:color="auto" w:fill="auto"/>
          </w:tcPr>
          <w:p w14:paraId="158FB89F" w14:textId="6FB0661B" w:rsidR="00130064" w:rsidRPr="00543334" w:rsidRDefault="00B7093A" w:rsidP="00130064">
            <w:r>
              <w:t>‘</w:t>
            </w:r>
            <w:r w:rsidR="00130064" w:rsidRPr="00543334">
              <w:t>lean</w:t>
            </w:r>
            <w:r>
              <w:t>’</w:t>
            </w:r>
          </w:p>
        </w:tc>
      </w:tr>
      <w:tr w:rsidR="00AC23C4" w:rsidRPr="00386FD6" w14:paraId="68728675" w14:textId="77777777" w:rsidTr="00EA7264">
        <w:tc>
          <w:tcPr>
            <w:tcW w:w="1021" w:type="dxa"/>
            <w:shd w:val="clear" w:color="auto" w:fill="auto"/>
          </w:tcPr>
          <w:p w14:paraId="34EC0F22" w14:textId="77777777" w:rsidR="00130064" w:rsidRPr="00AC4282" w:rsidRDefault="00130064" w:rsidP="00130064">
            <w:pPr>
              <w:rPr>
                <w:rStyle w:val="ChItalBold"/>
              </w:rPr>
            </w:pPr>
            <w:r w:rsidRPr="00AC4282">
              <w:rPr>
                <w:rStyle w:val="ChItalBold"/>
              </w:rPr>
              <w:t>hosa</w:t>
            </w:r>
          </w:p>
        </w:tc>
        <w:tc>
          <w:tcPr>
            <w:tcW w:w="1985" w:type="dxa"/>
            <w:tcBorders>
              <w:right w:val="single" w:sz="4" w:space="0" w:color="auto"/>
            </w:tcBorders>
            <w:shd w:val="clear" w:color="auto" w:fill="auto"/>
          </w:tcPr>
          <w:p w14:paraId="5F0D6291" w14:textId="53136C3C" w:rsidR="00130064" w:rsidRPr="00543334" w:rsidRDefault="00B7093A" w:rsidP="00130064">
            <w:r>
              <w:t>‘</w:t>
            </w:r>
            <w:r w:rsidR="00130064" w:rsidRPr="00543334">
              <w:t>pant</w:t>
            </w:r>
            <w:r>
              <w:t>’</w:t>
            </w:r>
          </w:p>
        </w:tc>
        <w:tc>
          <w:tcPr>
            <w:tcW w:w="1021" w:type="dxa"/>
            <w:tcBorders>
              <w:left w:val="single" w:sz="4" w:space="0" w:color="auto"/>
            </w:tcBorders>
            <w:shd w:val="clear" w:color="auto" w:fill="auto"/>
          </w:tcPr>
          <w:p w14:paraId="1F8B3F00" w14:textId="77777777" w:rsidR="00130064" w:rsidRPr="00964A92" w:rsidRDefault="00130064" w:rsidP="00130064">
            <w:pPr>
              <w:rPr>
                <w:rStyle w:val="ChItalBold"/>
              </w:rPr>
            </w:pPr>
            <w:r w:rsidRPr="00964A92">
              <w:rPr>
                <w:rStyle w:val="ChItalBold"/>
              </w:rPr>
              <w:t>sante</w:t>
            </w:r>
          </w:p>
        </w:tc>
        <w:tc>
          <w:tcPr>
            <w:tcW w:w="1814" w:type="dxa"/>
            <w:shd w:val="clear" w:color="auto" w:fill="auto"/>
          </w:tcPr>
          <w:p w14:paraId="3BFCB32D" w14:textId="3E00D2ED" w:rsidR="00130064" w:rsidRPr="00543334" w:rsidRDefault="00B7093A" w:rsidP="00130064">
            <w:r>
              <w:t>‘</w:t>
            </w:r>
            <w:r w:rsidR="00130064" w:rsidRPr="00543334">
              <w:t>relax</w:t>
            </w:r>
            <w:r>
              <w:t>’</w:t>
            </w:r>
          </w:p>
        </w:tc>
      </w:tr>
      <w:tr w:rsidR="00AC23C4" w:rsidRPr="00386FD6" w14:paraId="4B2E5551" w14:textId="77777777" w:rsidTr="00EA7264">
        <w:tc>
          <w:tcPr>
            <w:tcW w:w="1021" w:type="dxa"/>
            <w:shd w:val="clear" w:color="auto" w:fill="auto"/>
          </w:tcPr>
          <w:p w14:paraId="0C9D30CA" w14:textId="77777777" w:rsidR="00130064" w:rsidRPr="00964A92" w:rsidRDefault="00054B03" w:rsidP="00130064">
            <w:pPr>
              <w:rPr>
                <w:rStyle w:val="ChItalBold"/>
              </w:rPr>
            </w:pPr>
            <w:r w:rsidRPr="00964A92">
              <w:rPr>
                <w:rStyle w:val="ChItalBold"/>
              </w:rPr>
              <w:t>jalang</w:t>
            </w:r>
          </w:p>
        </w:tc>
        <w:tc>
          <w:tcPr>
            <w:tcW w:w="1985" w:type="dxa"/>
            <w:tcBorders>
              <w:right w:val="single" w:sz="4" w:space="0" w:color="auto"/>
            </w:tcBorders>
            <w:shd w:val="clear" w:color="auto" w:fill="auto"/>
          </w:tcPr>
          <w:p w14:paraId="056579A5" w14:textId="266B44EE" w:rsidR="00130064" w:rsidRPr="00543334" w:rsidRDefault="00B7093A" w:rsidP="00130064">
            <w:r>
              <w:t>‘</w:t>
            </w:r>
            <w:r w:rsidR="00130064" w:rsidRPr="00543334">
              <w:t>walk</w:t>
            </w:r>
            <w:r>
              <w:t>’</w:t>
            </w:r>
          </w:p>
        </w:tc>
        <w:tc>
          <w:tcPr>
            <w:tcW w:w="1021" w:type="dxa"/>
            <w:tcBorders>
              <w:left w:val="single" w:sz="4" w:space="0" w:color="auto"/>
            </w:tcBorders>
            <w:shd w:val="clear" w:color="auto" w:fill="auto"/>
          </w:tcPr>
          <w:p w14:paraId="20F874A0" w14:textId="77777777" w:rsidR="00130064" w:rsidRPr="00964A92" w:rsidRDefault="00130064" w:rsidP="00130064">
            <w:pPr>
              <w:rPr>
                <w:rStyle w:val="ChItalBold"/>
              </w:rPr>
            </w:pPr>
            <w:r w:rsidRPr="00964A92">
              <w:rPr>
                <w:rStyle w:val="ChItalBold"/>
              </w:rPr>
              <w:t>terbang</w:t>
            </w:r>
          </w:p>
        </w:tc>
        <w:tc>
          <w:tcPr>
            <w:tcW w:w="1814" w:type="dxa"/>
            <w:shd w:val="clear" w:color="auto" w:fill="auto"/>
          </w:tcPr>
          <w:p w14:paraId="769EF51D" w14:textId="1DEFA847" w:rsidR="00130064" w:rsidRPr="00543334" w:rsidRDefault="00B7093A" w:rsidP="00130064">
            <w:r>
              <w:t>‘</w:t>
            </w:r>
            <w:r w:rsidR="00130064" w:rsidRPr="00543334">
              <w:t>fly</w:t>
            </w:r>
            <w:r>
              <w:t>’</w:t>
            </w:r>
          </w:p>
        </w:tc>
      </w:tr>
      <w:tr w:rsidR="00AC23C4" w:rsidRPr="00C8112F" w14:paraId="4D10697F" w14:textId="77777777" w:rsidTr="00EA7264">
        <w:tc>
          <w:tcPr>
            <w:tcW w:w="1021" w:type="dxa"/>
            <w:tcBorders>
              <w:bottom w:val="single" w:sz="4" w:space="0" w:color="auto"/>
            </w:tcBorders>
            <w:shd w:val="clear" w:color="auto" w:fill="auto"/>
          </w:tcPr>
          <w:p w14:paraId="4B8BE0F6" w14:textId="77777777" w:rsidR="00130064" w:rsidRPr="00964A92" w:rsidRDefault="00130064" w:rsidP="00130064">
            <w:pPr>
              <w:pStyle w:val="TableCell0-2Break"/>
              <w:rPr>
                <w:rStyle w:val="ChItalBold"/>
              </w:rPr>
            </w:pPr>
            <w:r w:rsidRPr="00964A92">
              <w:rPr>
                <w:rStyle w:val="ChItalBold"/>
              </w:rPr>
              <w:t>jatu</w:t>
            </w:r>
          </w:p>
        </w:tc>
        <w:tc>
          <w:tcPr>
            <w:tcW w:w="1985" w:type="dxa"/>
            <w:tcBorders>
              <w:bottom w:val="single" w:sz="4" w:space="0" w:color="auto"/>
              <w:right w:val="single" w:sz="4" w:space="0" w:color="auto"/>
            </w:tcBorders>
            <w:shd w:val="clear" w:color="auto" w:fill="auto"/>
          </w:tcPr>
          <w:p w14:paraId="504223B8" w14:textId="0E658E8D" w:rsidR="00130064" w:rsidRPr="00C8112F" w:rsidRDefault="00B7093A" w:rsidP="00130064">
            <w:pPr>
              <w:pStyle w:val="TableCell0-2Break"/>
            </w:pPr>
            <w:r>
              <w:t>‘</w:t>
            </w:r>
            <w:r w:rsidR="00130064" w:rsidRPr="00C8112F">
              <w:t>fall</w:t>
            </w:r>
            <w:r>
              <w:t>’</w:t>
            </w:r>
          </w:p>
        </w:tc>
        <w:tc>
          <w:tcPr>
            <w:tcW w:w="1021" w:type="dxa"/>
            <w:tcBorders>
              <w:left w:val="single" w:sz="4" w:space="0" w:color="auto"/>
              <w:bottom w:val="single" w:sz="4" w:space="0" w:color="auto"/>
            </w:tcBorders>
            <w:shd w:val="clear" w:color="auto" w:fill="auto"/>
          </w:tcPr>
          <w:p w14:paraId="14612855" w14:textId="77777777" w:rsidR="00130064" w:rsidRPr="00964A92" w:rsidRDefault="00130064" w:rsidP="00130064">
            <w:pPr>
              <w:pStyle w:val="TableCell0-2Break"/>
              <w:rPr>
                <w:rStyle w:val="ChItalBold"/>
              </w:rPr>
            </w:pPr>
            <w:r w:rsidRPr="00964A92">
              <w:rPr>
                <w:rStyle w:val="ChItalBold"/>
              </w:rPr>
              <w:t>tinggal</w:t>
            </w:r>
          </w:p>
        </w:tc>
        <w:tc>
          <w:tcPr>
            <w:tcW w:w="1814" w:type="dxa"/>
            <w:tcBorders>
              <w:bottom w:val="single" w:sz="4" w:space="0" w:color="auto"/>
            </w:tcBorders>
            <w:shd w:val="clear" w:color="auto" w:fill="auto"/>
          </w:tcPr>
          <w:p w14:paraId="6E54FA3A" w14:textId="0429EB89" w:rsidR="00130064" w:rsidRPr="00C8112F" w:rsidRDefault="00B7093A" w:rsidP="00130064">
            <w:pPr>
              <w:pStyle w:val="TableCell0-2Break"/>
            </w:pPr>
            <w:r>
              <w:t>‘</w:t>
            </w:r>
            <w:r w:rsidR="00130064" w:rsidRPr="00C8112F">
              <w:t>stay</w:t>
            </w:r>
            <w:r>
              <w:t>’</w:t>
            </w:r>
          </w:p>
        </w:tc>
      </w:tr>
      <w:tr w:rsidR="00130064" w:rsidRPr="00AC23C4" w14:paraId="2954E252" w14:textId="77777777" w:rsidTr="00EA7264">
        <w:tc>
          <w:tcPr>
            <w:tcW w:w="5841" w:type="dxa"/>
            <w:gridSpan w:val="4"/>
            <w:tcBorders>
              <w:top w:val="single" w:sz="4" w:space="0" w:color="auto"/>
              <w:bottom w:val="single" w:sz="4" w:space="0" w:color="auto"/>
            </w:tcBorders>
            <w:shd w:val="clear" w:color="auto" w:fill="auto"/>
          </w:tcPr>
          <w:p w14:paraId="09AC12AB" w14:textId="77777777" w:rsidR="00130064" w:rsidRPr="0062025B" w:rsidRDefault="00130064" w:rsidP="00130064">
            <w:pPr>
              <w:pStyle w:val="TableHd"/>
            </w:pPr>
            <w:r>
              <w:t>Monovalent stative verbs</w:t>
            </w:r>
          </w:p>
        </w:tc>
      </w:tr>
      <w:tr w:rsidR="00AC23C4" w:rsidRPr="00386FD6" w14:paraId="3BD1EEC1" w14:textId="77777777" w:rsidTr="00EA7264">
        <w:tc>
          <w:tcPr>
            <w:tcW w:w="1021" w:type="dxa"/>
            <w:tcBorders>
              <w:top w:val="single" w:sz="4" w:space="0" w:color="auto"/>
            </w:tcBorders>
            <w:shd w:val="clear" w:color="auto" w:fill="auto"/>
          </w:tcPr>
          <w:p w14:paraId="387B201B" w14:textId="77777777" w:rsidR="00130064" w:rsidRPr="00964A92" w:rsidRDefault="00130064" w:rsidP="00130064">
            <w:pPr>
              <w:pStyle w:val="TableCell2-0Break"/>
              <w:rPr>
                <w:rStyle w:val="ChItalBold"/>
              </w:rPr>
            </w:pPr>
            <w:r w:rsidRPr="00964A92">
              <w:rPr>
                <w:rStyle w:val="ChItalBold"/>
              </w:rPr>
              <w:t>abu</w:t>
            </w:r>
          </w:p>
        </w:tc>
        <w:tc>
          <w:tcPr>
            <w:tcW w:w="1985" w:type="dxa"/>
            <w:tcBorders>
              <w:top w:val="single" w:sz="4" w:space="0" w:color="auto"/>
              <w:right w:val="single" w:sz="4" w:space="0" w:color="auto"/>
            </w:tcBorders>
            <w:shd w:val="clear" w:color="auto" w:fill="auto"/>
          </w:tcPr>
          <w:p w14:paraId="668B8E1D" w14:textId="2944463E" w:rsidR="00130064" w:rsidRPr="00C8112F" w:rsidRDefault="00B7093A" w:rsidP="00130064">
            <w:pPr>
              <w:pStyle w:val="TableCell2-0Break"/>
            </w:pPr>
            <w:r>
              <w:t>‘</w:t>
            </w:r>
            <w:r w:rsidR="00130064" w:rsidRPr="00C8112F">
              <w:t>be dusty</w:t>
            </w:r>
            <w:r>
              <w:t>’</w:t>
            </w:r>
          </w:p>
        </w:tc>
        <w:tc>
          <w:tcPr>
            <w:tcW w:w="1021" w:type="dxa"/>
            <w:tcBorders>
              <w:top w:val="single" w:sz="4" w:space="0" w:color="auto"/>
              <w:left w:val="single" w:sz="4" w:space="0" w:color="auto"/>
            </w:tcBorders>
            <w:shd w:val="clear" w:color="auto" w:fill="auto"/>
          </w:tcPr>
          <w:p w14:paraId="12D7D45E" w14:textId="77777777" w:rsidR="00130064" w:rsidRPr="00964A92" w:rsidRDefault="00130064" w:rsidP="00130064">
            <w:pPr>
              <w:pStyle w:val="TableCell2-0Break"/>
              <w:rPr>
                <w:rStyle w:val="ChItalBold"/>
              </w:rPr>
            </w:pPr>
            <w:r w:rsidRPr="00964A92">
              <w:rPr>
                <w:rStyle w:val="ChItalBold"/>
              </w:rPr>
              <w:t>muda</w:t>
            </w:r>
          </w:p>
        </w:tc>
        <w:tc>
          <w:tcPr>
            <w:tcW w:w="1814" w:type="dxa"/>
            <w:tcBorders>
              <w:top w:val="single" w:sz="4" w:space="0" w:color="auto"/>
            </w:tcBorders>
            <w:shd w:val="clear" w:color="auto" w:fill="auto"/>
          </w:tcPr>
          <w:p w14:paraId="7CFAC7DA" w14:textId="6305FF65" w:rsidR="00130064" w:rsidRPr="00C8112F" w:rsidRDefault="00B7093A" w:rsidP="00130064">
            <w:pPr>
              <w:pStyle w:val="TableCell2-0Break"/>
            </w:pPr>
            <w:r>
              <w:t>‘</w:t>
            </w:r>
            <w:r w:rsidR="00130064" w:rsidRPr="00C8112F">
              <w:t>be young</w:t>
            </w:r>
            <w:r>
              <w:t>’</w:t>
            </w:r>
          </w:p>
        </w:tc>
      </w:tr>
      <w:tr w:rsidR="00AC23C4" w:rsidRPr="00386FD6" w14:paraId="7CE62858" w14:textId="77777777" w:rsidTr="00EA7264">
        <w:tc>
          <w:tcPr>
            <w:tcW w:w="1021" w:type="dxa"/>
            <w:shd w:val="clear" w:color="auto" w:fill="auto"/>
          </w:tcPr>
          <w:p w14:paraId="7FC145FD" w14:textId="77777777" w:rsidR="00130064" w:rsidRPr="00964A92" w:rsidRDefault="00130064" w:rsidP="00130064">
            <w:pPr>
              <w:rPr>
                <w:rStyle w:val="ChItalBold"/>
              </w:rPr>
            </w:pPr>
            <w:r w:rsidRPr="00964A92">
              <w:rPr>
                <w:rStyle w:val="ChItalBold"/>
              </w:rPr>
              <w:t>bagus</w:t>
            </w:r>
          </w:p>
        </w:tc>
        <w:tc>
          <w:tcPr>
            <w:tcW w:w="1985" w:type="dxa"/>
            <w:tcBorders>
              <w:right w:val="single" w:sz="4" w:space="0" w:color="auto"/>
            </w:tcBorders>
            <w:shd w:val="clear" w:color="auto" w:fill="auto"/>
          </w:tcPr>
          <w:p w14:paraId="34A6FFFC" w14:textId="36A664FB" w:rsidR="00130064" w:rsidRPr="00C8112F" w:rsidRDefault="00B7093A" w:rsidP="00130064">
            <w:r>
              <w:t>‘</w:t>
            </w:r>
            <w:r w:rsidR="00130064" w:rsidRPr="00C8112F">
              <w:t>be good</w:t>
            </w:r>
            <w:r>
              <w:t>’</w:t>
            </w:r>
          </w:p>
        </w:tc>
        <w:tc>
          <w:tcPr>
            <w:tcW w:w="1021" w:type="dxa"/>
            <w:tcBorders>
              <w:left w:val="single" w:sz="4" w:space="0" w:color="auto"/>
            </w:tcBorders>
            <w:shd w:val="clear" w:color="auto" w:fill="auto"/>
          </w:tcPr>
          <w:p w14:paraId="05B730CE" w14:textId="77777777" w:rsidR="00130064" w:rsidRPr="007A41A4" w:rsidRDefault="007A41A4" w:rsidP="00130064">
            <w:pPr>
              <w:rPr>
                <w:rStyle w:val="ChItalBold"/>
              </w:rPr>
            </w:pPr>
            <w:r w:rsidRPr="007A41A4">
              <w:rPr>
                <w:rStyle w:val="ChItalBold"/>
              </w:rPr>
              <w:t>nyamang</w:t>
            </w:r>
          </w:p>
        </w:tc>
        <w:tc>
          <w:tcPr>
            <w:tcW w:w="1814" w:type="dxa"/>
            <w:shd w:val="clear" w:color="auto" w:fill="auto"/>
          </w:tcPr>
          <w:p w14:paraId="5FD80289" w14:textId="5A3A7CA2" w:rsidR="00130064" w:rsidRPr="00C8112F" w:rsidRDefault="00B7093A" w:rsidP="00130064">
            <w:r>
              <w:t>‘</w:t>
            </w:r>
            <w:r w:rsidR="00130064" w:rsidRPr="00C8112F">
              <w:t xml:space="preserve">be </w:t>
            </w:r>
            <w:r w:rsidR="007A41A4">
              <w:t>comfortable</w:t>
            </w:r>
            <w:r>
              <w:t>’</w:t>
            </w:r>
          </w:p>
        </w:tc>
      </w:tr>
      <w:tr w:rsidR="00AC23C4" w:rsidRPr="00386FD6" w14:paraId="6E9A8285" w14:textId="77777777" w:rsidTr="00EA7264">
        <w:tc>
          <w:tcPr>
            <w:tcW w:w="1021" w:type="dxa"/>
            <w:shd w:val="clear" w:color="auto" w:fill="auto"/>
          </w:tcPr>
          <w:p w14:paraId="24A6AB5C" w14:textId="77777777" w:rsidR="00130064" w:rsidRPr="00964A92" w:rsidRDefault="00130064" w:rsidP="00130064">
            <w:pPr>
              <w:rPr>
                <w:rStyle w:val="ChItalBold"/>
              </w:rPr>
            </w:pPr>
            <w:r w:rsidRPr="00964A92">
              <w:rPr>
                <w:rStyle w:val="ChItalBold"/>
              </w:rPr>
              <w:t>cantik</w:t>
            </w:r>
          </w:p>
        </w:tc>
        <w:tc>
          <w:tcPr>
            <w:tcW w:w="1985" w:type="dxa"/>
            <w:tcBorders>
              <w:right w:val="single" w:sz="4" w:space="0" w:color="auto"/>
            </w:tcBorders>
            <w:shd w:val="clear" w:color="auto" w:fill="auto"/>
          </w:tcPr>
          <w:p w14:paraId="2908B7C6" w14:textId="62960B9C" w:rsidR="00130064" w:rsidRPr="00C8112F" w:rsidRDefault="00B7093A" w:rsidP="00130064">
            <w:r>
              <w:t>‘</w:t>
            </w:r>
            <w:r w:rsidR="00130064" w:rsidRPr="00C8112F">
              <w:t>be beautiful</w:t>
            </w:r>
            <w:r>
              <w:t>’</w:t>
            </w:r>
          </w:p>
        </w:tc>
        <w:tc>
          <w:tcPr>
            <w:tcW w:w="1021" w:type="dxa"/>
            <w:tcBorders>
              <w:left w:val="single" w:sz="4" w:space="0" w:color="auto"/>
            </w:tcBorders>
            <w:shd w:val="clear" w:color="auto" w:fill="auto"/>
          </w:tcPr>
          <w:p w14:paraId="4E7EE81E" w14:textId="77777777" w:rsidR="00130064" w:rsidRPr="00964A92" w:rsidRDefault="00130064" w:rsidP="00130064">
            <w:pPr>
              <w:rPr>
                <w:rStyle w:val="ChItalBold"/>
              </w:rPr>
            </w:pPr>
            <w:r w:rsidRPr="00964A92">
              <w:rPr>
                <w:rStyle w:val="ChItalBold"/>
              </w:rPr>
              <w:t>panas</w:t>
            </w:r>
          </w:p>
        </w:tc>
        <w:tc>
          <w:tcPr>
            <w:tcW w:w="1814" w:type="dxa"/>
            <w:shd w:val="clear" w:color="auto" w:fill="auto"/>
          </w:tcPr>
          <w:p w14:paraId="759BA1C9" w14:textId="12398F8D" w:rsidR="00130064" w:rsidRPr="00C8112F" w:rsidRDefault="00B7093A" w:rsidP="00130064">
            <w:r>
              <w:t>‘</w:t>
            </w:r>
            <w:r w:rsidR="00130064" w:rsidRPr="00C8112F">
              <w:t>be hot</w:t>
            </w:r>
            <w:r>
              <w:t>’</w:t>
            </w:r>
          </w:p>
        </w:tc>
      </w:tr>
      <w:tr w:rsidR="00AC23C4" w:rsidRPr="00386FD6" w14:paraId="773F1D11" w14:textId="77777777" w:rsidTr="00EA7264">
        <w:tc>
          <w:tcPr>
            <w:tcW w:w="1021" w:type="dxa"/>
            <w:shd w:val="clear" w:color="auto" w:fill="auto"/>
          </w:tcPr>
          <w:p w14:paraId="388E14BD" w14:textId="77777777" w:rsidR="00130064" w:rsidRPr="00964A92" w:rsidRDefault="00054B03" w:rsidP="00130064">
            <w:pPr>
              <w:rPr>
                <w:rStyle w:val="ChItalBold"/>
              </w:rPr>
            </w:pPr>
            <w:r w:rsidRPr="00964A92">
              <w:rPr>
                <w:rStyle w:val="ChItalBold"/>
              </w:rPr>
              <w:t>dinging</w:t>
            </w:r>
          </w:p>
        </w:tc>
        <w:tc>
          <w:tcPr>
            <w:tcW w:w="1985" w:type="dxa"/>
            <w:tcBorders>
              <w:right w:val="single" w:sz="4" w:space="0" w:color="auto"/>
            </w:tcBorders>
            <w:shd w:val="clear" w:color="auto" w:fill="auto"/>
          </w:tcPr>
          <w:p w14:paraId="3DBE6A35" w14:textId="77AEE375" w:rsidR="00130064" w:rsidRPr="00C8112F" w:rsidRDefault="00B7093A" w:rsidP="00130064">
            <w:r>
              <w:t>‘</w:t>
            </w:r>
            <w:r w:rsidR="00130064" w:rsidRPr="00C8112F">
              <w:t>be cold</w:t>
            </w:r>
            <w:r>
              <w:t>’</w:t>
            </w:r>
          </w:p>
        </w:tc>
        <w:tc>
          <w:tcPr>
            <w:tcW w:w="1021" w:type="dxa"/>
            <w:tcBorders>
              <w:left w:val="single" w:sz="4" w:space="0" w:color="auto"/>
            </w:tcBorders>
            <w:shd w:val="clear" w:color="auto" w:fill="auto"/>
          </w:tcPr>
          <w:p w14:paraId="4CFD3B09" w14:textId="77777777" w:rsidR="00130064" w:rsidRPr="00964A92" w:rsidRDefault="00130064" w:rsidP="00130064">
            <w:pPr>
              <w:rPr>
                <w:rStyle w:val="ChItalBold"/>
              </w:rPr>
            </w:pPr>
            <w:r w:rsidRPr="00964A92">
              <w:rPr>
                <w:rStyle w:val="ChItalBold"/>
              </w:rPr>
              <w:t>puti</w:t>
            </w:r>
          </w:p>
        </w:tc>
        <w:tc>
          <w:tcPr>
            <w:tcW w:w="1814" w:type="dxa"/>
            <w:shd w:val="clear" w:color="auto" w:fill="auto"/>
          </w:tcPr>
          <w:p w14:paraId="29CEA28F" w14:textId="7679FC38" w:rsidR="00130064" w:rsidRPr="00C8112F" w:rsidRDefault="00B7093A" w:rsidP="00130064">
            <w:r>
              <w:t>‘</w:t>
            </w:r>
            <w:r w:rsidR="00130064" w:rsidRPr="00C8112F">
              <w:t>be white</w:t>
            </w:r>
            <w:r>
              <w:t>’</w:t>
            </w:r>
          </w:p>
        </w:tc>
      </w:tr>
      <w:tr w:rsidR="00AC23C4" w:rsidRPr="00386FD6" w14:paraId="130C6E30" w14:textId="77777777" w:rsidTr="00EA7264">
        <w:tc>
          <w:tcPr>
            <w:tcW w:w="1021" w:type="dxa"/>
            <w:shd w:val="clear" w:color="auto" w:fill="auto"/>
          </w:tcPr>
          <w:p w14:paraId="4B4AFC34" w14:textId="77777777" w:rsidR="00130064" w:rsidRPr="00964A92" w:rsidRDefault="00130064" w:rsidP="00130064">
            <w:pPr>
              <w:rPr>
                <w:rStyle w:val="ChItalBold"/>
              </w:rPr>
            </w:pPr>
            <w:r w:rsidRPr="00964A92">
              <w:rPr>
                <w:rStyle w:val="ChItalBold"/>
              </w:rPr>
              <w:t>enak</w:t>
            </w:r>
          </w:p>
        </w:tc>
        <w:tc>
          <w:tcPr>
            <w:tcW w:w="1985" w:type="dxa"/>
            <w:tcBorders>
              <w:right w:val="single" w:sz="4" w:space="0" w:color="auto"/>
            </w:tcBorders>
            <w:shd w:val="clear" w:color="auto" w:fill="auto"/>
          </w:tcPr>
          <w:p w14:paraId="16BA2771" w14:textId="5E749E01" w:rsidR="00130064" w:rsidRPr="00C8112F" w:rsidRDefault="00B7093A" w:rsidP="00130064">
            <w:r>
              <w:t>‘</w:t>
            </w:r>
            <w:r w:rsidR="00130064" w:rsidRPr="00C8112F">
              <w:t>be pleasant</w:t>
            </w:r>
            <w:r>
              <w:t>’</w:t>
            </w:r>
          </w:p>
        </w:tc>
        <w:tc>
          <w:tcPr>
            <w:tcW w:w="1021" w:type="dxa"/>
            <w:tcBorders>
              <w:left w:val="single" w:sz="4" w:space="0" w:color="auto"/>
            </w:tcBorders>
            <w:shd w:val="clear" w:color="auto" w:fill="auto"/>
          </w:tcPr>
          <w:p w14:paraId="7E87D7A3" w14:textId="77777777" w:rsidR="00130064" w:rsidRPr="00964A92" w:rsidRDefault="00130064" w:rsidP="00130064">
            <w:pPr>
              <w:rPr>
                <w:rStyle w:val="ChItalBold"/>
              </w:rPr>
            </w:pPr>
            <w:r w:rsidRPr="00964A92">
              <w:rPr>
                <w:rStyle w:val="ChItalBold"/>
              </w:rPr>
              <w:t>renda</w:t>
            </w:r>
          </w:p>
        </w:tc>
        <w:tc>
          <w:tcPr>
            <w:tcW w:w="1814" w:type="dxa"/>
            <w:shd w:val="clear" w:color="auto" w:fill="auto"/>
          </w:tcPr>
          <w:p w14:paraId="3C689442" w14:textId="057D03F8" w:rsidR="00130064" w:rsidRPr="00C8112F" w:rsidRDefault="00B7093A" w:rsidP="00130064">
            <w:r>
              <w:t>‘</w:t>
            </w:r>
            <w:r w:rsidR="00130064" w:rsidRPr="00C8112F">
              <w:t>be low</w:t>
            </w:r>
            <w:r>
              <w:t>’</w:t>
            </w:r>
          </w:p>
        </w:tc>
      </w:tr>
      <w:tr w:rsidR="00AC23C4" w:rsidRPr="00386FD6" w14:paraId="63AB2601" w14:textId="77777777" w:rsidTr="00EA7264">
        <w:tc>
          <w:tcPr>
            <w:tcW w:w="1021" w:type="dxa"/>
            <w:shd w:val="clear" w:color="auto" w:fill="auto"/>
          </w:tcPr>
          <w:p w14:paraId="5EEBE27B" w14:textId="77777777" w:rsidR="00130064" w:rsidRPr="00964A92" w:rsidRDefault="00130064" w:rsidP="00130064">
            <w:pPr>
              <w:rPr>
                <w:rStyle w:val="ChItalBold"/>
              </w:rPr>
            </w:pPr>
            <w:r w:rsidRPr="00964A92">
              <w:rPr>
                <w:rStyle w:val="ChItalBold"/>
              </w:rPr>
              <w:t>gila</w:t>
            </w:r>
          </w:p>
        </w:tc>
        <w:tc>
          <w:tcPr>
            <w:tcW w:w="1985" w:type="dxa"/>
            <w:tcBorders>
              <w:right w:val="single" w:sz="4" w:space="0" w:color="auto"/>
            </w:tcBorders>
            <w:shd w:val="clear" w:color="auto" w:fill="auto"/>
          </w:tcPr>
          <w:p w14:paraId="1A5C679F" w14:textId="58E4394F" w:rsidR="00130064" w:rsidRPr="00C8112F" w:rsidRDefault="00B7093A" w:rsidP="00130064">
            <w:r>
              <w:t>‘</w:t>
            </w:r>
            <w:r w:rsidR="00130064" w:rsidRPr="00C8112F">
              <w:t>be crazy</w:t>
            </w:r>
            <w:r>
              <w:t>’</w:t>
            </w:r>
          </w:p>
        </w:tc>
        <w:tc>
          <w:tcPr>
            <w:tcW w:w="1021" w:type="dxa"/>
            <w:tcBorders>
              <w:left w:val="single" w:sz="4" w:space="0" w:color="auto"/>
            </w:tcBorders>
            <w:shd w:val="clear" w:color="auto" w:fill="auto"/>
          </w:tcPr>
          <w:p w14:paraId="65FFF78E" w14:textId="77777777" w:rsidR="00130064" w:rsidRPr="00964A92" w:rsidRDefault="00130064" w:rsidP="00130064">
            <w:pPr>
              <w:rPr>
                <w:rStyle w:val="ChItalBold"/>
              </w:rPr>
            </w:pPr>
            <w:r w:rsidRPr="00964A92">
              <w:rPr>
                <w:rStyle w:val="ChItalBold"/>
              </w:rPr>
              <w:t>sakit</w:t>
            </w:r>
          </w:p>
        </w:tc>
        <w:tc>
          <w:tcPr>
            <w:tcW w:w="1814" w:type="dxa"/>
            <w:shd w:val="clear" w:color="auto" w:fill="auto"/>
          </w:tcPr>
          <w:p w14:paraId="27C8F6A7" w14:textId="40F688FE" w:rsidR="00130064" w:rsidRPr="00C8112F" w:rsidRDefault="00B7093A" w:rsidP="00130064">
            <w:r>
              <w:t>‘</w:t>
            </w:r>
            <w:r w:rsidR="00130064" w:rsidRPr="00C8112F">
              <w:t>be sick</w:t>
            </w:r>
            <w:r>
              <w:t>’</w:t>
            </w:r>
          </w:p>
        </w:tc>
      </w:tr>
      <w:tr w:rsidR="00AC23C4" w:rsidRPr="00386FD6" w14:paraId="6888D4F3" w14:textId="77777777" w:rsidTr="00EA7264">
        <w:tc>
          <w:tcPr>
            <w:tcW w:w="1021" w:type="dxa"/>
            <w:shd w:val="clear" w:color="auto" w:fill="auto"/>
          </w:tcPr>
          <w:p w14:paraId="37DDDD30" w14:textId="77777777" w:rsidR="00130064" w:rsidRPr="00964A92" w:rsidRDefault="00130064" w:rsidP="00130064">
            <w:pPr>
              <w:rPr>
                <w:rStyle w:val="ChItalBold"/>
              </w:rPr>
            </w:pPr>
            <w:r w:rsidRPr="00964A92">
              <w:rPr>
                <w:rStyle w:val="ChItalBold"/>
              </w:rPr>
              <w:t>hijow</w:t>
            </w:r>
          </w:p>
        </w:tc>
        <w:tc>
          <w:tcPr>
            <w:tcW w:w="1985" w:type="dxa"/>
            <w:tcBorders>
              <w:right w:val="single" w:sz="4" w:space="0" w:color="auto"/>
            </w:tcBorders>
            <w:shd w:val="clear" w:color="auto" w:fill="auto"/>
          </w:tcPr>
          <w:p w14:paraId="557B58B2" w14:textId="382F567B" w:rsidR="00130064" w:rsidRPr="00C8112F" w:rsidRDefault="00B7093A" w:rsidP="00130064">
            <w:r>
              <w:t>‘</w:t>
            </w:r>
            <w:r w:rsidR="00130064" w:rsidRPr="00C8112F">
              <w:t>be green</w:t>
            </w:r>
            <w:r>
              <w:t>’</w:t>
            </w:r>
          </w:p>
        </w:tc>
        <w:tc>
          <w:tcPr>
            <w:tcW w:w="1021" w:type="dxa"/>
            <w:tcBorders>
              <w:left w:val="single" w:sz="4" w:space="0" w:color="auto"/>
            </w:tcBorders>
            <w:shd w:val="clear" w:color="auto" w:fill="auto"/>
          </w:tcPr>
          <w:p w14:paraId="780691D5" w14:textId="77777777" w:rsidR="00130064" w:rsidRPr="00964A92" w:rsidRDefault="0087503E" w:rsidP="00130064">
            <w:pPr>
              <w:rPr>
                <w:rStyle w:val="ChItalBold"/>
              </w:rPr>
            </w:pPr>
            <w:r>
              <w:rPr>
                <w:rStyle w:val="ChItalBold"/>
              </w:rPr>
              <w:t>swak</w:t>
            </w:r>
          </w:p>
        </w:tc>
        <w:tc>
          <w:tcPr>
            <w:tcW w:w="1814" w:type="dxa"/>
            <w:shd w:val="clear" w:color="auto" w:fill="auto"/>
          </w:tcPr>
          <w:p w14:paraId="2F158B2C" w14:textId="2A2A8EA2" w:rsidR="00130064" w:rsidRPr="00C8112F" w:rsidRDefault="00B7093A" w:rsidP="00130064">
            <w:r>
              <w:t>‘</w:t>
            </w:r>
            <w:r w:rsidR="0087503E">
              <w:t>be exhausted</w:t>
            </w:r>
            <w:r>
              <w:t>’</w:t>
            </w:r>
          </w:p>
        </w:tc>
      </w:tr>
      <w:tr w:rsidR="00AC23C4" w:rsidRPr="00386FD6" w14:paraId="42CEA339" w14:textId="77777777" w:rsidTr="00EA7264">
        <w:tc>
          <w:tcPr>
            <w:tcW w:w="1021" w:type="dxa"/>
            <w:shd w:val="clear" w:color="auto" w:fill="auto"/>
          </w:tcPr>
          <w:p w14:paraId="645E506E" w14:textId="77777777" w:rsidR="0087503E" w:rsidRPr="00964A92" w:rsidRDefault="0087503E" w:rsidP="00130064">
            <w:pPr>
              <w:rPr>
                <w:rStyle w:val="ChItalBold"/>
              </w:rPr>
            </w:pPr>
            <w:r w:rsidRPr="00964A92">
              <w:rPr>
                <w:rStyle w:val="ChItalBold"/>
              </w:rPr>
              <w:t>jahat</w:t>
            </w:r>
          </w:p>
        </w:tc>
        <w:tc>
          <w:tcPr>
            <w:tcW w:w="1985" w:type="dxa"/>
            <w:tcBorders>
              <w:right w:val="single" w:sz="4" w:space="0" w:color="auto"/>
            </w:tcBorders>
            <w:shd w:val="clear" w:color="auto" w:fill="auto"/>
          </w:tcPr>
          <w:p w14:paraId="11408A38" w14:textId="7B1D4EB2" w:rsidR="0087503E" w:rsidRPr="00C8112F" w:rsidRDefault="00B7093A" w:rsidP="00130064">
            <w:r>
              <w:t>‘</w:t>
            </w:r>
            <w:r w:rsidR="0087503E" w:rsidRPr="00C8112F">
              <w:t>be bad</w:t>
            </w:r>
            <w:r>
              <w:t>’</w:t>
            </w:r>
          </w:p>
        </w:tc>
        <w:tc>
          <w:tcPr>
            <w:tcW w:w="1021" w:type="dxa"/>
            <w:tcBorders>
              <w:left w:val="single" w:sz="4" w:space="0" w:color="auto"/>
            </w:tcBorders>
            <w:shd w:val="clear" w:color="auto" w:fill="auto"/>
          </w:tcPr>
          <w:p w14:paraId="74033C4A" w14:textId="77777777" w:rsidR="0087503E" w:rsidRPr="00964A92" w:rsidRDefault="0087503E" w:rsidP="00815475">
            <w:pPr>
              <w:rPr>
                <w:rStyle w:val="ChItalBold"/>
              </w:rPr>
            </w:pPr>
            <w:r w:rsidRPr="00964A92">
              <w:rPr>
                <w:rStyle w:val="ChItalBold"/>
              </w:rPr>
              <w:t>tinggi</w:t>
            </w:r>
          </w:p>
        </w:tc>
        <w:tc>
          <w:tcPr>
            <w:tcW w:w="1814" w:type="dxa"/>
            <w:shd w:val="clear" w:color="auto" w:fill="auto"/>
          </w:tcPr>
          <w:p w14:paraId="3B2CDAB2" w14:textId="632850FA" w:rsidR="0087503E" w:rsidRPr="00C8112F" w:rsidRDefault="00B7093A" w:rsidP="00815475">
            <w:r>
              <w:t>‘</w:t>
            </w:r>
            <w:r w:rsidR="0087503E" w:rsidRPr="00C8112F">
              <w:t>be tall</w:t>
            </w:r>
            <w:r>
              <w:t>’</w:t>
            </w:r>
          </w:p>
        </w:tc>
      </w:tr>
      <w:tr w:rsidR="00AC23C4" w:rsidRPr="00386FD6" w14:paraId="5D774700" w14:textId="77777777" w:rsidTr="00EA7264">
        <w:tc>
          <w:tcPr>
            <w:tcW w:w="1021" w:type="dxa"/>
            <w:shd w:val="clear" w:color="auto" w:fill="auto"/>
          </w:tcPr>
          <w:p w14:paraId="0C58A344" w14:textId="77777777" w:rsidR="0087503E" w:rsidRPr="00964A92" w:rsidRDefault="0087503E" w:rsidP="00130064">
            <w:pPr>
              <w:rPr>
                <w:rStyle w:val="ChItalBold"/>
              </w:rPr>
            </w:pPr>
            <w:r w:rsidRPr="00964A92">
              <w:rPr>
                <w:rStyle w:val="ChItalBold"/>
              </w:rPr>
              <w:t>kecil</w:t>
            </w:r>
          </w:p>
        </w:tc>
        <w:tc>
          <w:tcPr>
            <w:tcW w:w="1985" w:type="dxa"/>
            <w:tcBorders>
              <w:right w:val="single" w:sz="4" w:space="0" w:color="auto"/>
            </w:tcBorders>
            <w:shd w:val="clear" w:color="auto" w:fill="auto"/>
          </w:tcPr>
          <w:p w14:paraId="3F7C2E36" w14:textId="65C2979E" w:rsidR="0087503E" w:rsidRPr="00C8112F" w:rsidRDefault="00B7093A" w:rsidP="00130064">
            <w:r>
              <w:t>‘</w:t>
            </w:r>
            <w:r w:rsidR="0087503E" w:rsidRPr="00C8112F">
              <w:t>be small</w:t>
            </w:r>
            <w:r>
              <w:t>’</w:t>
            </w:r>
          </w:p>
        </w:tc>
        <w:tc>
          <w:tcPr>
            <w:tcW w:w="1021" w:type="dxa"/>
            <w:tcBorders>
              <w:left w:val="single" w:sz="4" w:space="0" w:color="auto"/>
            </w:tcBorders>
            <w:shd w:val="clear" w:color="auto" w:fill="auto"/>
          </w:tcPr>
          <w:p w14:paraId="1A05A489" w14:textId="77777777" w:rsidR="0087503E" w:rsidRPr="00964A92" w:rsidRDefault="0087503E" w:rsidP="00815475">
            <w:pPr>
              <w:rPr>
                <w:rStyle w:val="ChItalBold"/>
              </w:rPr>
            </w:pPr>
            <w:r w:rsidRPr="00964A92">
              <w:rPr>
                <w:rStyle w:val="ChItalBold"/>
              </w:rPr>
              <w:t>tua</w:t>
            </w:r>
          </w:p>
        </w:tc>
        <w:tc>
          <w:tcPr>
            <w:tcW w:w="1814" w:type="dxa"/>
            <w:shd w:val="clear" w:color="auto" w:fill="auto"/>
          </w:tcPr>
          <w:p w14:paraId="6585EA38" w14:textId="0D875677" w:rsidR="0087503E" w:rsidRPr="00C8112F" w:rsidRDefault="00B7093A" w:rsidP="00815475">
            <w:r>
              <w:t>‘</w:t>
            </w:r>
            <w:r w:rsidR="0087503E" w:rsidRPr="00C8112F">
              <w:t>be old</w:t>
            </w:r>
            <w:r>
              <w:t>’</w:t>
            </w:r>
          </w:p>
        </w:tc>
      </w:tr>
      <w:tr w:rsidR="00AC23C4" w:rsidRPr="00386FD6" w14:paraId="4330AD01" w14:textId="77777777" w:rsidTr="00EA7264">
        <w:tc>
          <w:tcPr>
            <w:tcW w:w="1021" w:type="dxa"/>
            <w:shd w:val="clear" w:color="auto" w:fill="auto"/>
          </w:tcPr>
          <w:p w14:paraId="43EBB0FA" w14:textId="77777777" w:rsidR="0087503E" w:rsidRPr="00964A92" w:rsidRDefault="0087503E" w:rsidP="00130064">
            <w:pPr>
              <w:pStyle w:val="TableCell0-2Break"/>
              <w:rPr>
                <w:rStyle w:val="ChItalBold"/>
              </w:rPr>
            </w:pPr>
            <w:r w:rsidRPr="00964A92">
              <w:rPr>
                <w:rStyle w:val="ChItalBold"/>
              </w:rPr>
              <w:t>lema</w:t>
            </w:r>
          </w:p>
        </w:tc>
        <w:tc>
          <w:tcPr>
            <w:tcW w:w="1985" w:type="dxa"/>
            <w:tcBorders>
              <w:bottom w:val="single" w:sz="4" w:space="0" w:color="auto"/>
              <w:right w:val="single" w:sz="4" w:space="0" w:color="auto"/>
            </w:tcBorders>
            <w:shd w:val="clear" w:color="auto" w:fill="auto"/>
          </w:tcPr>
          <w:p w14:paraId="43F148D4" w14:textId="28DDCE06" w:rsidR="0087503E" w:rsidRPr="00C8112F" w:rsidRDefault="00B7093A" w:rsidP="00130064">
            <w:pPr>
              <w:pStyle w:val="TableCell0-2Break"/>
            </w:pPr>
            <w:r>
              <w:t>‘</w:t>
            </w:r>
            <w:r w:rsidR="0087503E" w:rsidRPr="00C8112F">
              <w:t>be weak</w:t>
            </w:r>
            <w:r>
              <w:t>’</w:t>
            </w:r>
          </w:p>
        </w:tc>
        <w:tc>
          <w:tcPr>
            <w:tcW w:w="1021" w:type="dxa"/>
            <w:tcBorders>
              <w:left w:val="single" w:sz="4" w:space="0" w:color="auto"/>
              <w:bottom w:val="single" w:sz="4" w:space="0" w:color="auto"/>
            </w:tcBorders>
            <w:shd w:val="clear" w:color="auto" w:fill="auto"/>
          </w:tcPr>
          <w:p w14:paraId="1A83B6F9" w14:textId="77777777" w:rsidR="0087503E" w:rsidRPr="00964A92" w:rsidRDefault="0087503E" w:rsidP="00130064">
            <w:pPr>
              <w:pStyle w:val="TableCell0-2Break"/>
              <w:rPr>
                <w:rStyle w:val="ChItalBold"/>
              </w:rPr>
            </w:pPr>
            <w:r w:rsidRPr="00964A92">
              <w:rPr>
                <w:rStyle w:val="ChItalBold"/>
              </w:rPr>
              <w:t>waras</w:t>
            </w:r>
          </w:p>
        </w:tc>
        <w:tc>
          <w:tcPr>
            <w:tcW w:w="1814" w:type="dxa"/>
            <w:shd w:val="clear" w:color="auto" w:fill="auto"/>
          </w:tcPr>
          <w:p w14:paraId="4A0F2CA6" w14:textId="096BF481" w:rsidR="0087503E" w:rsidRPr="00C8112F" w:rsidRDefault="00B7093A" w:rsidP="00130064">
            <w:pPr>
              <w:pStyle w:val="TableCell0-2Break"/>
            </w:pPr>
            <w:r>
              <w:t>‘</w:t>
            </w:r>
            <w:r w:rsidR="0087503E" w:rsidRPr="00C8112F">
              <w:t>be</w:t>
            </w:r>
            <w:r w:rsidR="0087503E">
              <w:t xml:space="preserve"> </w:t>
            </w:r>
            <w:r w:rsidR="0087503E" w:rsidRPr="00C8112F">
              <w:t>sane</w:t>
            </w:r>
            <w:r>
              <w:t>’</w:t>
            </w:r>
          </w:p>
        </w:tc>
      </w:tr>
    </w:tbl>
    <w:p w14:paraId="3D69CAE4" w14:textId="0189F430" w:rsidR="00130064" w:rsidRDefault="00130064" w:rsidP="001F4362">
      <w:pPr>
        <w:pStyle w:val="Body0005after05before"/>
      </w:pPr>
      <w:r>
        <w:t xml:space="preserve">Trivalent verbs </w:t>
      </w:r>
      <w:r w:rsidR="00B91751">
        <w:t xml:space="preserve">have three core arguments, that is, a subject and two grammatical objects. </w:t>
      </w:r>
      <w:r>
        <w:t xml:space="preserve">This is illustrated with </w:t>
      </w:r>
      <w:r w:rsidRPr="00CA547A">
        <w:rPr>
          <w:rStyle w:val="ChItalBold"/>
        </w:rPr>
        <w:t>kasi</w:t>
      </w:r>
      <w:r>
        <w:t xml:space="preserve"> </w:t>
      </w:r>
      <w:r w:rsidR="00B7093A">
        <w:t>‘</w:t>
      </w:r>
      <w:r>
        <w:t>give</w:t>
      </w:r>
      <w:r w:rsidR="00B7093A">
        <w:t>’</w:t>
      </w:r>
      <w:r>
        <w:t xml:space="preserve"> in </w:t>
      </w:r>
      <w:r>
        <w:fldChar w:fldCharType="begin"/>
      </w:r>
      <w:r>
        <w:instrText xml:space="preserve"> REF _Ref346026842 \h </w:instrText>
      </w:r>
      <w:r>
        <w:fldChar w:fldCharType="separate"/>
      </w:r>
      <w:r w:rsidR="00154D81" w:rsidRPr="006D1E6A">
        <w:t>(</w:t>
      </w:r>
      <w:r w:rsidR="00154D81">
        <w:rPr>
          <w:noProof/>
        </w:rPr>
        <w:t>94</w:t>
      </w:r>
      <w:r w:rsidR="00154D81" w:rsidRPr="006D1E6A">
        <w:t>)</w:t>
      </w:r>
      <w:r>
        <w:fldChar w:fldCharType="end"/>
      </w:r>
      <w:r>
        <w:t xml:space="preserve">. It is important to note, however, that the attested trivalent verbs allow </w:t>
      </w:r>
      <w:r w:rsidR="001F4362">
        <w:t xml:space="preserve">but </w:t>
      </w:r>
      <w:r>
        <w:t>do not require three syntactic arguments</w:t>
      </w:r>
      <w:r w:rsidRPr="002E0382">
        <w:t>.</w:t>
      </w:r>
      <w:r>
        <w:t xml:space="preserve"> (</w:t>
      </w:r>
      <w:r w:rsidR="00CE7A06">
        <w:t>For details, s</w:t>
      </w:r>
      <w:r>
        <w:t>ee §</w:t>
      </w:r>
      <w:r w:rsidR="007D1B0F">
        <w:fldChar w:fldCharType="begin"/>
      </w:r>
      <w:r w:rsidR="007D1B0F">
        <w:instrText xml:space="preserve"> REF _Ref367529002 \w \h </w:instrText>
      </w:r>
      <w:r w:rsidR="007D1B0F">
        <w:fldChar w:fldCharType="separate"/>
      </w:r>
      <w:r w:rsidR="00154D81">
        <w:rPr>
          <w:cs/>
        </w:rPr>
        <w:t>‎</w:t>
      </w:r>
      <w:r w:rsidR="00154D81">
        <w:t>11.1.3</w:t>
      </w:r>
      <w:r w:rsidR="007D1B0F">
        <w:fldChar w:fldCharType="end"/>
      </w:r>
      <w:r>
        <w:t>.)</w:t>
      </w:r>
    </w:p>
    <w:p w14:paraId="1E996A44" w14:textId="77777777" w:rsidR="00130064" w:rsidRDefault="00130064" w:rsidP="00130064">
      <w:pPr>
        <w:pStyle w:val="ExampleTitle"/>
      </w:pPr>
      <w:r>
        <w:t>Trivalent verbs with three core arguments</w:t>
      </w:r>
    </w:p>
    <w:tbl>
      <w:tblPr>
        <w:tblW w:w="3152" w:type="dxa"/>
        <w:tblCellMar>
          <w:left w:w="42" w:type="dxa"/>
          <w:right w:w="42" w:type="dxa"/>
        </w:tblCellMar>
        <w:tblLook w:val="01E0" w:firstRow="1" w:lastRow="1" w:firstColumn="1" w:lastColumn="1" w:noHBand="0" w:noVBand="0"/>
      </w:tblPr>
      <w:tblGrid>
        <w:gridCol w:w="709"/>
        <w:gridCol w:w="489"/>
        <w:gridCol w:w="529"/>
        <w:gridCol w:w="696"/>
        <w:gridCol w:w="729"/>
      </w:tblGrid>
      <w:tr w:rsidR="00AC23C4" w:rsidRPr="006D1E6A" w14:paraId="7E40568F" w14:textId="77777777" w:rsidTr="00AC23C4">
        <w:tc>
          <w:tcPr>
            <w:tcW w:w="709" w:type="dxa"/>
            <w:shd w:val="clear" w:color="auto" w:fill="auto"/>
          </w:tcPr>
          <w:p w14:paraId="7E8E7995" w14:textId="77777777" w:rsidR="00130064" w:rsidRPr="006D1E6A" w:rsidRDefault="00130064" w:rsidP="00130064">
            <w:pPr>
              <w:pStyle w:val="Text"/>
            </w:pPr>
            <w:bookmarkStart w:id="2176" w:name="_Ref346026842"/>
            <w:r w:rsidRPr="006D1E6A">
              <w:t>(</w:t>
            </w:r>
            <w:fldSimple w:instr=" SEQ ( \* ARABIC \s 1 ">
              <w:r w:rsidR="00154D81">
                <w:rPr>
                  <w:noProof/>
                </w:rPr>
                <w:t>94</w:t>
              </w:r>
            </w:fldSimple>
            <w:r w:rsidRPr="006D1E6A">
              <w:t>)</w:t>
            </w:r>
            <w:bookmarkEnd w:id="2176"/>
          </w:p>
        </w:tc>
        <w:tc>
          <w:tcPr>
            <w:tcW w:w="489" w:type="dxa"/>
            <w:shd w:val="clear" w:color="auto" w:fill="auto"/>
          </w:tcPr>
          <w:p w14:paraId="3ADB42E3" w14:textId="77777777" w:rsidR="00130064" w:rsidRPr="006D1E6A" w:rsidRDefault="00130064" w:rsidP="00130064">
            <w:pPr>
              <w:pStyle w:val="Text"/>
            </w:pPr>
            <w:r w:rsidRPr="006D1E6A">
              <w:t>dia</w:t>
            </w:r>
          </w:p>
        </w:tc>
        <w:tc>
          <w:tcPr>
            <w:tcW w:w="529" w:type="dxa"/>
            <w:shd w:val="clear" w:color="auto" w:fill="auto"/>
          </w:tcPr>
          <w:p w14:paraId="08A1DEC0" w14:textId="77777777" w:rsidR="00130064" w:rsidRPr="006D1E6A" w:rsidRDefault="00130064" w:rsidP="00130064">
            <w:pPr>
              <w:pStyle w:val="Text"/>
              <w:rPr>
                <w:rStyle w:val="ChBlueBold"/>
              </w:rPr>
            </w:pPr>
            <w:r w:rsidRPr="006D1E6A">
              <w:rPr>
                <w:rStyle w:val="ChBlueBold"/>
              </w:rPr>
              <w:t>kasi</w:t>
            </w:r>
          </w:p>
        </w:tc>
        <w:tc>
          <w:tcPr>
            <w:tcW w:w="696" w:type="dxa"/>
            <w:shd w:val="clear" w:color="auto" w:fill="auto"/>
          </w:tcPr>
          <w:p w14:paraId="44EB2EE3" w14:textId="77777777" w:rsidR="00130064" w:rsidRPr="006D1E6A" w:rsidRDefault="00130064" w:rsidP="00130064">
            <w:pPr>
              <w:pStyle w:val="Text"/>
            </w:pPr>
            <w:r w:rsidRPr="006D1E6A">
              <w:t>kitong</w:t>
            </w:r>
          </w:p>
        </w:tc>
        <w:tc>
          <w:tcPr>
            <w:tcW w:w="729" w:type="dxa"/>
            <w:shd w:val="clear" w:color="auto" w:fill="auto"/>
          </w:tcPr>
          <w:p w14:paraId="0D728AB7" w14:textId="77777777" w:rsidR="00130064" w:rsidRPr="006D1E6A" w:rsidRDefault="00130064" w:rsidP="00130064">
            <w:pPr>
              <w:pStyle w:val="Text"/>
            </w:pPr>
            <w:r w:rsidRPr="006D1E6A">
              <w:t>daging</w:t>
            </w:r>
          </w:p>
        </w:tc>
      </w:tr>
      <w:tr w:rsidR="00AC23C4" w:rsidRPr="0051026B" w14:paraId="73E4CB03" w14:textId="77777777" w:rsidTr="00AC23C4">
        <w:tc>
          <w:tcPr>
            <w:tcW w:w="709" w:type="dxa"/>
            <w:shd w:val="clear" w:color="auto" w:fill="auto"/>
          </w:tcPr>
          <w:p w14:paraId="0545A21D" w14:textId="77777777" w:rsidR="00130064" w:rsidRPr="0051026B" w:rsidRDefault="00130064" w:rsidP="00130064">
            <w:pPr>
              <w:pStyle w:val="GlossEng"/>
            </w:pPr>
          </w:p>
        </w:tc>
        <w:tc>
          <w:tcPr>
            <w:tcW w:w="489" w:type="dxa"/>
            <w:shd w:val="clear" w:color="auto" w:fill="auto"/>
          </w:tcPr>
          <w:p w14:paraId="5B68F73E" w14:textId="77777777" w:rsidR="00130064" w:rsidRPr="0099608C" w:rsidRDefault="00130064" w:rsidP="00130064">
            <w:pPr>
              <w:pStyle w:val="GlossEng"/>
              <w:rPr>
                <w:rStyle w:val="ChSmallCaps"/>
              </w:rPr>
            </w:pPr>
            <w:r w:rsidRPr="0099608C">
              <w:rPr>
                <w:rStyle w:val="ChSmallCaps"/>
              </w:rPr>
              <w:t>3sg</w:t>
            </w:r>
          </w:p>
        </w:tc>
        <w:tc>
          <w:tcPr>
            <w:tcW w:w="529" w:type="dxa"/>
            <w:shd w:val="clear" w:color="auto" w:fill="auto"/>
          </w:tcPr>
          <w:p w14:paraId="64E1F504" w14:textId="77777777" w:rsidR="00130064" w:rsidRPr="0051026B" w:rsidRDefault="00130064" w:rsidP="00130064">
            <w:pPr>
              <w:pStyle w:val="GlossEng"/>
            </w:pPr>
            <w:r w:rsidRPr="0051026B">
              <w:t>give</w:t>
            </w:r>
          </w:p>
        </w:tc>
        <w:tc>
          <w:tcPr>
            <w:tcW w:w="696" w:type="dxa"/>
            <w:shd w:val="clear" w:color="auto" w:fill="auto"/>
          </w:tcPr>
          <w:p w14:paraId="4B817F15" w14:textId="77777777" w:rsidR="00130064" w:rsidRPr="0099608C" w:rsidRDefault="00130064" w:rsidP="00130064">
            <w:pPr>
              <w:pStyle w:val="GlossEng"/>
              <w:rPr>
                <w:rStyle w:val="ChSmallCaps"/>
              </w:rPr>
            </w:pPr>
            <w:r w:rsidRPr="0099608C">
              <w:rPr>
                <w:rStyle w:val="ChSmallCaps"/>
              </w:rPr>
              <w:t>1pl</w:t>
            </w:r>
          </w:p>
        </w:tc>
        <w:tc>
          <w:tcPr>
            <w:tcW w:w="729" w:type="dxa"/>
            <w:shd w:val="clear" w:color="auto" w:fill="auto"/>
          </w:tcPr>
          <w:p w14:paraId="41F5204C" w14:textId="77777777" w:rsidR="00130064" w:rsidRPr="0051026B" w:rsidRDefault="00130064" w:rsidP="00130064">
            <w:pPr>
              <w:pStyle w:val="GlossEng"/>
            </w:pPr>
            <w:r w:rsidRPr="0051026B">
              <w:t>meat</w:t>
            </w:r>
          </w:p>
        </w:tc>
      </w:tr>
    </w:tbl>
    <w:p w14:paraId="2B4D3644" w14:textId="0FB158EE" w:rsidR="00130064" w:rsidRPr="001B3351" w:rsidRDefault="00B7093A" w:rsidP="00130064">
      <w:pPr>
        <w:pStyle w:val="FreeTranslEng"/>
      </w:pPr>
      <w:r>
        <w:t>‘</w:t>
      </w:r>
      <w:r w:rsidR="00130064" w:rsidRPr="006D1E6A">
        <w:t xml:space="preserve">he </w:t>
      </w:r>
      <w:r w:rsidR="00130064" w:rsidRPr="006D1E6A">
        <w:rPr>
          <w:rStyle w:val="ChBlueBold"/>
        </w:rPr>
        <w:t>gave</w:t>
      </w:r>
      <w:r w:rsidR="00130064" w:rsidRPr="006D1E6A">
        <w:t xml:space="preserve"> us (fish) meat</w:t>
      </w:r>
      <w:r>
        <w:t>’</w:t>
      </w:r>
      <w:r w:rsidR="00130064">
        <w:t xml:space="preserve"> </w:t>
      </w:r>
      <w:r w:rsidR="00130064" w:rsidRPr="006B7C7C">
        <w:rPr>
          <w:rStyle w:val="ExampleSource"/>
        </w:rPr>
        <w:t>[080919-004-NP.0061]</w:t>
      </w:r>
    </w:p>
    <w:p w14:paraId="4C279210" w14:textId="5C80F39D" w:rsidR="00130064" w:rsidRDefault="00130064" w:rsidP="0088388E">
      <w:pPr>
        <w:pStyle w:val="Body0005after"/>
      </w:pPr>
      <w:r>
        <w:t>Bivalent verbs have two core arguments</w:t>
      </w:r>
      <w:r w:rsidR="00B91751">
        <w:t>, a subject and one grammatical object</w:t>
      </w:r>
      <w:r>
        <w:t xml:space="preserve">. This is </w:t>
      </w:r>
      <w:r w:rsidR="00B91751">
        <w:t xml:space="preserve">shown </w:t>
      </w:r>
      <w:r>
        <w:t xml:space="preserve">with </w:t>
      </w:r>
      <w:r w:rsidRPr="00A50946">
        <w:rPr>
          <w:rStyle w:val="ChItalBold"/>
        </w:rPr>
        <w:t>pukul</w:t>
      </w:r>
      <w:r>
        <w:t xml:space="preserve"> </w:t>
      </w:r>
      <w:r w:rsidR="00B7093A">
        <w:t>‘</w:t>
      </w:r>
      <w:r>
        <w:t>hit</w:t>
      </w:r>
      <w:r w:rsidR="00B7093A">
        <w:t>’</w:t>
      </w:r>
      <w:r>
        <w:t xml:space="preserve"> in </w:t>
      </w:r>
      <w:r>
        <w:fldChar w:fldCharType="begin"/>
      </w:r>
      <w:r>
        <w:instrText xml:space="preserve"> REF _Ref346026841 \h </w:instrText>
      </w:r>
      <w:r>
        <w:fldChar w:fldCharType="separate"/>
      </w:r>
      <w:r w:rsidR="00154D81" w:rsidRPr="006D1E6A">
        <w:t>(</w:t>
      </w:r>
      <w:r w:rsidR="00154D81">
        <w:rPr>
          <w:noProof/>
        </w:rPr>
        <w:t>95</w:t>
      </w:r>
      <w:r w:rsidR="00154D81" w:rsidRPr="006D1E6A">
        <w:t>)</w:t>
      </w:r>
      <w:r>
        <w:fldChar w:fldCharType="end"/>
      </w:r>
      <w:r>
        <w:t xml:space="preserve"> and </w:t>
      </w:r>
      <w:r w:rsidRPr="002B3FCB">
        <w:rPr>
          <w:rStyle w:val="ChItalBold"/>
        </w:rPr>
        <w:t>mara</w:t>
      </w:r>
      <w:r>
        <w:t xml:space="preserve"> </w:t>
      </w:r>
      <w:r w:rsidR="00B7093A">
        <w:t>‘</w:t>
      </w:r>
      <w:r>
        <w:t>feel angry (about)</w:t>
      </w:r>
      <w:r w:rsidR="00B7093A">
        <w:t>’</w:t>
      </w:r>
      <w:r>
        <w:t xml:space="preserve"> in </w:t>
      </w:r>
      <w:r>
        <w:fldChar w:fldCharType="begin"/>
      </w:r>
      <w:r>
        <w:instrText xml:space="preserve"> REF _Ref350762245 \h </w:instrText>
      </w:r>
      <w:r>
        <w:fldChar w:fldCharType="separate"/>
      </w:r>
      <w:r w:rsidR="00154D81" w:rsidRPr="00F129D3">
        <w:t>(</w:t>
      </w:r>
      <w:r w:rsidR="00154D81">
        <w:rPr>
          <w:noProof/>
        </w:rPr>
        <w:t>96</w:t>
      </w:r>
      <w:r w:rsidR="00154D81" w:rsidRPr="00F129D3">
        <w:t>)</w:t>
      </w:r>
      <w:r>
        <w:fldChar w:fldCharType="end"/>
      </w:r>
      <w:r>
        <w:t>. Bivalent verbs also allow</w:t>
      </w:r>
      <w:r w:rsidR="00317411">
        <w:t xml:space="preserve">, but </w:t>
      </w:r>
      <w:r>
        <w:t>do not require two syntactic arguments. (For details see §</w:t>
      </w:r>
      <w:r w:rsidR="00A1245D">
        <w:fldChar w:fldCharType="begin"/>
      </w:r>
      <w:r w:rsidR="00A1245D">
        <w:instrText xml:space="preserve"> REF _Ref367529001 \w \h </w:instrText>
      </w:r>
      <w:r w:rsidR="00A1245D">
        <w:fldChar w:fldCharType="separate"/>
      </w:r>
      <w:r w:rsidR="00154D81">
        <w:rPr>
          <w:cs/>
        </w:rPr>
        <w:t>‎</w:t>
      </w:r>
      <w:r w:rsidR="00154D81">
        <w:t>11.1.2</w:t>
      </w:r>
      <w:r w:rsidR="00A1245D">
        <w:fldChar w:fldCharType="end"/>
      </w:r>
      <w:r>
        <w:t>.)</w:t>
      </w:r>
    </w:p>
    <w:p w14:paraId="251B54F8" w14:textId="77777777" w:rsidR="00130064" w:rsidRDefault="00130064" w:rsidP="00130064">
      <w:pPr>
        <w:pStyle w:val="ExampleTitle"/>
      </w:pPr>
      <w:r>
        <w:t>Bivalent verbs with two core arguments</w:t>
      </w:r>
    </w:p>
    <w:tbl>
      <w:tblPr>
        <w:tblW w:w="0" w:type="auto"/>
        <w:tblCellMar>
          <w:left w:w="42" w:type="dxa"/>
          <w:right w:w="42" w:type="dxa"/>
        </w:tblCellMar>
        <w:tblLook w:val="01E0" w:firstRow="1" w:lastRow="1" w:firstColumn="1" w:lastColumn="1" w:noHBand="0" w:noVBand="0"/>
      </w:tblPr>
      <w:tblGrid>
        <w:gridCol w:w="709"/>
        <w:gridCol w:w="651"/>
        <w:gridCol w:w="489"/>
        <w:gridCol w:w="685"/>
        <w:gridCol w:w="489"/>
        <w:gridCol w:w="573"/>
        <w:gridCol w:w="618"/>
      </w:tblGrid>
      <w:tr w:rsidR="00AC23C4" w:rsidRPr="006D1E6A" w14:paraId="6B7CD3AF" w14:textId="77777777" w:rsidTr="00AC23C4">
        <w:tc>
          <w:tcPr>
            <w:tcW w:w="709" w:type="dxa"/>
            <w:shd w:val="clear" w:color="auto" w:fill="auto"/>
          </w:tcPr>
          <w:p w14:paraId="249769D0" w14:textId="77777777" w:rsidR="00130064" w:rsidRPr="006D1E6A" w:rsidRDefault="00130064" w:rsidP="00130064">
            <w:pPr>
              <w:pStyle w:val="Text"/>
            </w:pPr>
            <w:bookmarkStart w:id="2177" w:name="_Ref346026841"/>
            <w:r w:rsidRPr="006D1E6A">
              <w:t>(</w:t>
            </w:r>
            <w:fldSimple w:instr=" SEQ ( \* ARABIC \s 1 ">
              <w:r w:rsidR="00154D81">
                <w:rPr>
                  <w:noProof/>
                </w:rPr>
                <w:t>95</w:t>
              </w:r>
            </w:fldSimple>
            <w:r w:rsidRPr="006D1E6A">
              <w:t>)</w:t>
            </w:r>
            <w:bookmarkEnd w:id="2177"/>
          </w:p>
        </w:tc>
        <w:tc>
          <w:tcPr>
            <w:tcW w:w="651" w:type="dxa"/>
            <w:shd w:val="clear" w:color="auto" w:fill="auto"/>
          </w:tcPr>
          <w:p w14:paraId="5FC3217C" w14:textId="77777777" w:rsidR="00130064" w:rsidRPr="006D1E6A" w:rsidRDefault="00130064" w:rsidP="00130064">
            <w:pPr>
              <w:pStyle w:val="Text"/>
            </w:pPr>
            <w:r w:rsidRPr="006D1E6A">
              <w:t>bapa</w:t>
            </w:r>
          </w:p>
        </w:tc>
        <w:tc>
          <w:tcPr>
            <w:tcW w:w="489" w:type="dxa"/>
            <w:shd w:val="clear" w:color="auto" w:fill="auto"/>
          </w:tcPr>
          <w:p w14:paraId="5BE8727A" w14:textId="77777777" w:rsidR="00130064" w:rsidRPr="006D1E6A" w:rsidRDefault="00130064" w:rsidP="00130064">
            <w:pPr>
              <w:pStyle w:val="Text"/>
            </w:pPr>
            <w:r w:rsidRPr="006D1E6A">
              <w:t>de</w:t>
            </w:r>
          </w:p>
        </w:tc>
        <w:tc>
          <w:tcPr>
            <w:tcW w:w="685" w:type="dxa"/>
            <w:shd w:val="clear" w:color="auto" w:fill="auto"/>
          </w:tcPr>
          <w:p w14:paraId="7F7CA9C1" w14:textId="77777777" w:rsidR="00130064" w:rsidRPr="006D1E6A" w:rsidRDefault="00130064" w:rsidP="00130064">
            <w:pPr>
              <w:pStyle w:val="Text"/>
              <w:rPr>
                <w:rStyle w:val="ChBlueBold"/>
              </w:rPr>
            </w:pPr>
            <w:r w:rsidRPr="006D1E6A">
              <w:rPr>
                <w:rStyle w:val="ChBlueBold"/>
              </w:rPr>
              <w:t>pukul</w:t>
            </w:r>
          </w:p>
        </w:tc>
        <w:tc>
          <w:tcPr>
            <w:tcW w:w="489" w:type="dxa"/>
            <w:shd w:val="clear" w:color="auto" w:fill="auto"/>
          </w:tcPr>
          <w:p w14:paraId="6C893F7B" w14:textId="77777777" w:rsidR="00130064" w:rsidRPr="006D1E6A" w:rsidRDefault="00130064" w:rsidP="00130064">
            <w:pPr>
              <w:pStyle w:val="Text"/>
            </w:pPr>
            <w:r w:rsidRPr="006D1E6A">
              <w:t>sa</w:t>
            </w:r>
          </w:p>
        </w:tc>
        <w:tc>
          <w:tcPr>
            <w:tcW w:w="573" w:type="dxa"/>
            <w:shd w:val="clear" w:color="auto" w:fill="auto"/>
          </w:tcPr>
          <w:p w14:paraId="685540F3" w14:textId="77777777" w:rsidR="00130064" w:rsidRPr="006D1E6A" w:rsidRDefault="00130064" w:rsidP="00130064">
            <w:pPr>
              <w:pStyle w:val="Text"/>
            </w:pPr>
            <w:r w:rsidRPr="006D1E6A">
              <w:t>deng</w:t>
            </w:r>
          </w:p>
        </w:tc>
        <w:tc>
          <w:tcPr>
            <w:tcW w:w="618" w:type="dxa"/>
            <w:shd w:val="clear" w:color="auto" w:fill="auto"/>
          </w:tcPr>
          <w:p w14:paraId="29A9A071" w14:textId="77777777" w:rsidR="00130064" w:rsidRPr="006D1E6A" w:rsidRDefault="00AD4937" w:rsidP="00130064">
            <w:pPr>
              <w:pStyle w:val="Text"/>
            </w:pPr>
            <w:r>
              <w:t>pisow</w:t>
            </w:r>
          </w:p>
        </w:tc>
      </w:tr>
      <w:tr w:rsidR="00AC23C4" w:rsidRPr="0051026B" w14:paraId="0BC05330" w14:textId="77777777" w:rsidTr="00AC23C4">
        <w:tc>
          <w:tcPr>
            <w:tcW w:w="709" w:type="dxa"/>
            <w:shd w:val="clear" w:color="auto" w:fill="auto"/>
          </w:tcPr>
          <w:p w14:paraId="2ED1C91A" w14:textId="77777777" w:rsidR="00130064" w:rsidRPr="0051026B" w:rsidRDefault="00130064" w:rsidP="00130064">
            <w:pPr>
              <w:pStyle w:val="GlossEng"/>
            </w:pPr>
          </w:p>
        </w:tc>
        <w:tc>
          <w:tcPr>
            <w:tcW w:w="651" w:type="dxa"/>
            <w:shd w:val="clear" w:color="auto" w:fill="auto"/>
          </w:tcPr>
          <w:p w14:paraId="411CACE8" w14:textId="77777777" w:rsidR="00130064" w:rsidRPr="0051026B" w:rsidRDefault="00130064" w:rsidP="00130064">
            <w:pPr>
              <w:pStyle w:val="GlossEng"/>
            </w:pPr>
            <w:r w:rsidRPr="0051026B">
              <w:t>father</w:t>
            </w:r>
          </w:p>
        </w:tc>
        <w:tc>
          <w:tcPr>
            <w:tcW w:w="489" w:type="dxa"/>
            <w:shd w:val="clear" w:color="auto" w:fill="auto"/>
          </w:tcPr>
          <w:p w14:paraId="04221E8C" w14:textId="77777777" w:rsidR="00130064" w:rsidRPr="0099608C" w:rsidRDefault="00130064" w:rsidP="00130064">
            <w:pPr>
              <w:pStyle w:val="GlossEng"/>
              <w:rPr>
                <w:rStyle w:val="ChSmallCaps"/>
              </w:rPr>
            </w:pPr>
            <w:r w:rsidRPr="0099608C">
              <w:rPr>
                <w:rStyle w:val="ChSmallCaps"/>
              </w:rPr>
              <w:t>3sg</w:t>
            </w:r>
          </w:p>
        </w:tc>
        <w:tc>
          <w:tcPr>
            <w:tcW w:w="685" w:type="dxa"/>
            <w:shd w:val="clear" w:color="auto" w:fill="auto"/>
          </w:tcPr>
          <w:p w14:paraId="2BFA814E" w14:textId="77777777" w:rsidR="00130064" w:rsidRPr="0051026B" w:rsidRDefault="00130064" w:rsidP="00130064">
            <w:pPr>
              <w:pStyle w:val="GlossEng"/>
            </w:pPr>
            <w:r w:rsidRPr="0051026B">
              <w:t>hit</w:t>
            </w:r>
          </w:p>
        </w:tc>
        <w:tc>
          <w:tcPr>
            <w:tcW w:w="489" w:type="dxa"/>
            <w:shd w:val="clear" w:color="auto" w:fill="auto"/>
          </w:tcPr>
          <w:p w14:paraId="443F59C3" w14:textId="77777777" w:rsidR="00130064" w:rsidRPr="0099608C" w:rsidRDefault="00130064" w:rsidP="00130064">
            <w:pPr>
              <w:pStyle w:val="GlossEng"/>
              <w:rPr>
                <w:rStyle w:val="ChSmallCaps"/>
              </w:rPr>
            </w:pPr>
            <w:r w:rsidRPr="0099608C">
              <w:rPr>
                <w:rStyle w:val="ChSmallCaps"/>
              </w:rPr>
              <w:t>1sg</w:t>
            </w:r>
          </w:p>
        </w:tc>
        <w:tc>
          <w:tcPr>
            <w:tcW w:w="573" w:type="dxa"/>
            <w:shd w:val="clear" w:color="auto" w:fill="auto"/>
          </w:tcPr>
          <w:p w14:paraId="4D63722B" w14:textId="77777777" w:rsidR="00130064" w:rsidRPr="0051026B" w:rsidRDefault="00130064" w:rsidP="00130064">
            <w:pPr>
              <w:pStyle w:val="GlossEng"/>
            </w:pPr>
            <w:r w:rsidRPr="0051026B">
              <w:t>with</w:t>
            </w:r>
          </w:p>
        </w:tc>
        <w:tc>
          <w:tcPr>
            <w:tcW w:w="618" w:type="dxa"/>
            <w:shd w:val="clear" w:color="auto" w:fill="auto"/>
          </w:tcPr>
          <w:p w14:paraId="7B1FBDC6" w14:textId="77777777" w:rsidR="00130064" w:rsidRPr="0051026B" w:rsidRDefault="00130064" w:rsidP="00130064">
            <w:pPr>
              <w:pStyle w:val="GlossEng"/>
            </w:pPr>
            <w:r w:rsidRPr="0051026B">
              <w:t>knife</w:t>
            </w:r>
          </w:p>
        </w:tc>
      </w:tr>
    </w:tbl>
    <w:p w14:paraId="6C440E75" w14:textId="0D62AC4F" w:rsidR="00130064" w:rsidRPr="001B3351" w:rsidRDefault="00B7093A" w:rsidP="00130064">
      <w:pPr>
        <w:pStyle w:val="FreeTranslEng"/>
      </w:pPr>
      <w:r>
        <w:t>‘</w:t>
      </w:r>
      <w:r w:rsidR="00CE150A">
        <w:t xml:space="preserve">(my) husband </w:t>
      </w:r>
      <w:r w:rsidR="00130064">
        <w:rPr>
          <w:rStyle w:val="ChBlueBold"/>
        </w:rPr>
        <w:t>hit</w:t>
      </w:r>
      <w:r w:rsidR="00130064" w:rsidRPr="002E3001">
        <w:rPr>
          <w:rStyle w:val="ChBlueBold"/>
        </w:rPr>
        <w:t xml:space="preserve"> </w:t>
      </w:r>
      <w:r w:rsidR="00130064" w:rsidRPr="006D1E6A">
        <w:t>me</w:t>
      </w:r>
      <w:r w:rsidR="00130064">
        <w:t xml:space="preserve"> with a knife</w:t>
      </w:r>
      <w:r>
        <w:t>’</w:t>
      </w:r>
      <w:r w:rsidR="00130064">
        <w:t xml:space="preserve"> </w:t>
      </w:r>
      <w:r w:rsidR="00130064" w:rsidRPr="002E3001">
        <w:rPr>
          <w:rStyle w:val="ExampleSource"/>
        </w:rPr>
        <w:t>[081011-023-Cv.0167]</w:t>
      </w:r>
    </w:p>
    <w:tbl>
      <w:tblPr>
        <w:tblW w:w="4045" w:type="dxa"/>
        <w:tblCellMar>
          <w:left w:w="42" w:type="dxa"/>
          <w:right w:w="42" w:type="dxa"/>
        </w:tblCellMar>
        <w:tblLook w:val="01E0" w:firstRow="1" w:lastRow="1" w:firstColumn="1" w:lastColumn="1" w:noHBand="0" w:noVBand="0"/>
      </w:tblPr>
      <w:tblGrid>
        <w:gridCol w:w="709"/>
        <w:gridCol w:w="284"/>
        <w:gridCol w:w="484"/>
        <w:gridCol w:w="489"/>
        <w:gridCol w:w="1617"/>
        <w:gridCol w:w="462"/>
      </w:tblGrid>
      <w:tr w:rsidR="00AC23C4" w:rsidRPr="00833FA5" w14:paraId="224754FD" w14:textId="77777777" w:rsidTr="00AC23C4">
        <w:tc>
          <w:tcPr>
            <w:tcW w:w="709" w:type="dxa"/>
            <w:shd w:val="clear" w:color="auto" w:fill="auto"/>
          </w:tcPr>
          <w:p w14:paraId="09EB9D49" w14:textId="77777777" w:rsidR="00130064" w:rsidRPr="00F129D3" w:rsidRDefault="00130064" w:rsidP="00130064">
            <w:pPr>
              <w:pStyle w:val="Text"/>
            </w:pPr>
            <w:bookmarkStart w:id="2178" w:name="_Ref350762245"/>
            <w:r w:rsidRPr="00F129D3">
              <w:t>(</w:t>
            </w:r>
            <w:fldSimple w:instr=" SEQ ( \* ARABIC \s 1 ">
              <w:r w:rsidR="00154D81">
                <w:rPr>
                  <w:noProof/>
                </w:rPr>
                <w:t>96</w:t>
              </w:r>
            </w:fldSimple>
            <w:r w:rsidRPr="00F129D3">
              <w:t>)</w:t>
            </w:r>
            <w:bookmarkEnd w:id="2178"/>
          </w:p>
        </w:tc>
        <w:tc>
          <w:tcPr>
            <w:tcW w:w="284" w:type="dxa"/>
            <w:shd w:val="clear" w:color="auto" w:fill="auto"/>
          </w:tcPr>
          <w:p w14:paraId="2EFDB9E2" w14:textId="77777777" w:rsidR="00130064" w:rsidRPr="001A4519" w:rsidRDefault="00130064" w:rsidP="00130064">
            <w:pPr>
              <w:pStyle w:val="Text"/>
            </w:pPr>
            <w:r>
              <w:t>…</w:t>
            </w:r>
          </w:p>
        </w:tc>
        <w:tc>
          <w:tcPr>
            <w:tcW w:w="484" w:type="dxa"/>
            <w:shd w:val="clear" w:color="auto" w:fill="auto"/>
          </w:tcPr>
          <w:p w14:paraId="56D0EE10" w14:textId="77777777" w:rsidR="00130064" w:rsidRPr="001A4519" w:rsidRDefault="00130064" w:rsidP="00130064">
            <w:pPr>
              <w:pStyle w:val="Text"/>
            </w:pPr>
            <w:r w:rsidRPr="001A4519">
              <w:t>jadi</w:t>
            </w:r>
          </w:p>
        </w:tc>
        <w:tc>
          <w:tcPr>
            <w:tcW w:w="489" w:type="dxa"/>
            <w:shd w:val="clear" w:color="auto" w:fill="auto"/>
          </w:tcPr>
          <w:p w14:paraId="2849C949" w14:textId="77777777" w:rsidR="00130064" w:rsidRPr="006D1E6A" w:rsidRDefault="00130064" w:rsidP="00130064">
            <w:pPr>
              <w:pStyle w:val="Text"/>
            </w:pPr>
            <w:r w:rsidRPr="006D1E6A">
              <w:t>sa</w:t>
            </w:r>
          </w:p>
        </w:tc>
        <w:tc>
          <w:tcPr>
            <w:tcW w:w="1617" w:type="dxa"/>
            <w:shd w:val="clear" w:color="auto" w:fill="auto"/>
          </w:tcPr>
          <w:p w14:paraId="31BBB775" w14:textId="77777777" w:rsidR="00130064" w:rsidRPr="00F55C17" w:rsidRDefault="00130064" w:rsidP="00130064">
            <w:pPr>
              <w:pStyle w:val="Text"/>
              <w:rPr>
                <w:rStyle w:val="ChBlueBold"/>
              </w:rPr>
            </w:pPr>
            <w:r w:rsidRPr="00F55C17">
              <w:rPr>
                <w:rStyle w:val="ChBlueBold"/>
              </w:rPr>
              <w:t>mara</w:t>
            </w:r>
          </w:p>
        </w:tc>
        <w:tc>
          <w:tcPr>
            <w:tcW w:w="462" w:type="dxa"/>
            <w:shd w:val="clear" w:color="auto" w:fill="auto"/>
          </w:tcPr>
          <w:p w14:paraId="0979D75A" w14:textId="77777777" w:rsidR="00130064" w:rsidRPr="006D1E6A" w:rsidRDefault="00130064" w:rsidP="00130064">
            <w:pPr>
              <w:pStyle w:val="Text"/>
            </w:pPr>
            <w:r w:rsidRPr="006D1E6A">
              <w:t>dia</w:t>
            </w:r>
          </w:p>
        </w:tc>
      </w:tr>
      <w:tr w:rsidR="00AC23C4" w:rsidRPr="00AC23C4" w14:paraId="350168F1" w14:textId="77777777" w:rsidTr="00AC23C4">
        <w:tc>
          <w:tcPr>
            <w:tcW w:w="709" w:type="dxa"/>
            <w:shd w:val="clear" w:color="auto" w:fill="auto"/>
          </w:tcPr>
          <w:p w14:paraId="259437B7" w14:textId="77777777" w:rsidR="00130064" w:rsidRPr="001A4519" w:rsidRDefault="00130064" w:rsidP="00130064">
            <w:pPr>
              <w:pStyle w:val="GlossEng"/>
            </w:pPr>
          </w:p>
        </w:tc>
        <w:tc>
          <w:tcPr>
            <w:tcW w:w="284" w:type="dxa"/>
            <w:shd w:val="clear" w:color="auto" w:fill="auto"/>
          </w:tcPr>
          <w:p w14:paraId="422A3E19" w14:textId="77777777" w:rsidR="00130064" w:rsidRPr="00F55C17" w:rsidRDefault="00130064" w:rsidP="00130064">
            <w:pPr>
              <w:pStyle w:val="GlossEng"/>
              <w:rPr>
                <w:rStyle w:val="ChSmallCaps"/>
              </w:rPr>
            </w:pPr>
          </w:p>
        </w:tc>
        <w:tc>
          <w:tcPr>
            <w:tcW w:w="484" w:type="dxa"/>
            <w:shd w:val="clear" w:color="auto" w:fill="auto"/>
          </w:tcPr>
          <w:p w14:paraId="699D1E05" w14:textId="77777777" w:rsidR="00130064" w:rsidRPr="001A4519" w:rsidRDefault="00130064" w:rsidP="00130064">
            <w:pPr>
              <w:pStyle w:val="GlossEng"/>
            </w:pPr>
            <w:r w:rsidRPr="001A4519">
              <w:t>so</w:t>
            </w:r>
          </w:p>
        </w:tc>
        <w:tc>
          <w:tcPr>
            <w:tcW w:w="489" w:type="dxa"/>
            <w:shd w:val="clear" w:color="auto" w:fill="auto"/>
          </w:tcPr>
          <w:p w14:paraId="4B9596F5" w14:textId="77777777" w:rsidR="00130064" w:rsidRPr="0099608C" w:rsidRDefault="00130064" w:rsidP="00130064">
            <w:pPr>
              <w:pStyle w:val="GlossEng"/>
              <w:rPr>
                <w:rStyle w:val="ChSmallCaps"/>
              </w:rPr>
            </w:pPr>
            <w:r w:rsidRPr="0099608C">
              <w:rPr>
                <w:rStyle w:val="ChSmallCaps"/>
              </w:rPr>
              <w:t>1sg</w:t>
            </w:r>
          </w:p>
        </w:tc>
        <w:tc>
          <w:tcPr>
            <w:tcW w:w="1617" w:type="dxa"/>
            <w:shd w:val="clear" w:color="auto" w:fill="auto"/>
          </w:tcPr>
          <w:p w14:paraId="44CD197C" w14:textId="77777777" w:rsidR="00130064" w:rsidRPr="001A4519" w:rsidRDefault="00130064" w:rsidP="00130064">
            <w:pPr>
              <w:pStyle w:val="GlossEng"/>
            </w:pPr>
            <w:r w:rsidRPr="001A4519">
              <w:t>feel.angry(.about)</w:t>
            </w:r>
          </w:p>
        </w:tc>
        <w:tc>
          <w:tcPr>
            <w:tcW w:w="462" w:type="dxa"/>
            <w:shd w:val="clear" w:color="auto" w:fill="auto"/>
          </w:tcPr>
          <w:p w14:paraId="0B5773C8" w14:textId="77777777" w:rsidR="00130064" w:rsidRPr="0099608C" w:rsidRDefault="00130064" w:rsidP="00130064">
            <w:pPr>
              <w:pStyle w:val="GlossEng"/>
              <w:rPr>
                <w:rStyle w:val="ChSmallCaps"/>
              </w:rPr>
            </w:pPr>
            <w:r w:rsidRPr="0099608C">
              <w:rPr>
                <w:rStyle w:val="ChSmallCaps"/>
              </w:rPr>
              <w:t>3sg</w:t>
            </w:r>
          </w:p>
        </w:tc>
      </w:tr>
    </w:tbl>
    <w:p w14:paraId="1223C29D" w14:textId="2B8D8662" w:rsidR="00130064" w:rsidRDefault="00B7093A" w:rsidP="00130064">
      <w:pPr>
        <w:pStyle w:val="FreeTranslEng"/>
      </w:pPr>
      <w:r>
        <w:t>‘</w:t>
      </w:r>
      <w:r w:rsidR="00130064">
        <w:t>[he doesn</w:t>
      </w:r>
      <w:r>
        <w:t>’</w:t>
      </w:r>
      <w:r w:rsidR="00130064">
        <w:t xml:space="preserve">t report to me in a good way,] </w:t>
      </w:r>
      <w:r w:rsidR="00130064" w:rsidRPr="006D1E6A">
        <w:t>so I</w:t>
      </w:r>
      <w:r w:rsidR="00130064">
        <w:t xml:space="preserve"> </w:t>
      </w:r>
      <w:r w:rsidR="00130064" w:rsidRPr="00F55C17">
        <w:rPr>
          <w:rStyle w:val="ChBlueBold"/>
        </w:rPr>
        <w:t>feel angry about</w:t>
      </w:r>
      <w:r w:rsidR="00130064">
        <w:t xml:space="preserve"> </w:t>
      </w:r>
      <w:r w:rsidR="00130064" w:rsidRPr="006D1E6A">
        <w:t>him</w:t>
      </w:r>
      <w:r>
        <w:t>’</w:t>
      </w:r>
      <w:r w:rsidR="00130064">
        <w:t xml:space="preserve"> </w:t>
      </w:r>
      <w:r w:rsidR="00130064" w:rsidRPr="00F55C17">
        <w:rPr>
          <w:rStyle w:val="ExampleSource"/>
        </w:rPr>
        <w:t>[081011-020-Cv.0107]</w:t>
      </w:r>
    </w:p>
    <w:p w14:paraId="00EDCB71" w14:textId="0A1CD5EB" w:rsidR="00B91751" w:rsidRDefault="00130064" w:rsidP="0088388E">
      <w:pPr>
        <w:pStyle w:val="Body0005after"/>
      </w:pPr>
      <w:r w:rsidRPr="00C960FD">
        <w:t xml:space="preserve">Monovalent verbs have only one core argument. </w:t>
      </w:r>
      <w:r w:rsidR="00B91751">
        <w:t xml:space="preserve">They are further divided into </w:t>
      </w:r>
      <w:r w:rsidR="00DD373F">
        <w:t xml:space="preserve">dynamic and stative verbs. Dynamic verbs such as </w:t>
      </w:r>
      <w:r w:rsidR="00DD373F" w:rsidRPr="00FE7320">
        <w:rPr>
          <w:rStyle w:val="ChItalBold"/>
        </w:rPr>
        <w:t>lari</w:t>
      </w:r>
      <w:r w:rsidR="00DD373F">
        <w:t xml:space="preserve"> </w:t>
      </w:r>
      <w:r w:rsidR="00B7093A">
        <w:t>‘</w:t>
      </w:r>
      <w:r w:rsidR="00DD373F">
        <w:t>run</w:t>
      </w:r>
      <w:r w:rsidR="00B7093A">
        <w:t>’</w:t>
      </w:r>
      <w:r w:rsidR="00DD373F">
        <w:t xml:space="preserve"> in </w:t>
      </w:r>
      <w:r w:rsidR="00DD373F">
        <w:fldChar w:fldCharType="begin"/>
      </w:r>
      <w:r w:rsidR="00DD373F">
        <w:instrText xml:space="preserve"> REF _Ref346026840 \h </w:instrText>
      </w:r>
      <w:r w:rsidR="00DD373F">
        <w:fldChar w:fldCharType="separate"/>
      </w:r>
      <w:r w:rsidR="00154D81" w:rsidRPr="000320EB">
        <w:t>(</w:t>
      </w:r>
      <w:r w:rsidR="00154D81">
        <w:rPr>
          <w:noProof/>
        </w:rPr>
        <w:t>1</w:t>
      </w:r>
      <w:r w:rsidR="00154D81" w:rsidRPr="000320EB">
        <w:t>)</w:t>
      </w:r>
      <w:r w:rsidR="00DD373F">
        <w:fldChar w:fldCharType="end"/>
      </w:r>
      <w:r w:rsidR="00DD373F">
        <w:t xml:space="preserve"> denote ac</w:t>
      </w:r>
      <w:r w:rsidR="00083C47">
        <w:t>tions involving one participant</w:t>
      </w:r>
      <w:r w:rsidR="00DD373F">
        <w:t xml:space="preserve">, while stative verbs, such as </w:t>
      </w:r>
      <w:r w:rsidR="00DD373F" w:rsidRPr="004265C6">
        <w:rPr>
          <w:rStyle w:val="ChItalBold"/>
        </w:rPr>
        <w:t>besar</w:t>
      </w:r>
      <w:r w:rsidR="00DD373F">
        <w:t xml:space="preserve"> </w:t>
      </w:r>
      <w:r w:rsidR="00B7093A">
        <w:t>‘</w:t>
      </w:r>
      <w:r w:rsidR="00DD373F">
        <w:t>be big</w:t>
      </w:r>
      <w:r w:rsidR="00B7093A">
        <w:t>’</w:t>
      </w:r>
      <w:r w:rsidR="00DD373F">
        <w:t xml:space="preserve"> or </w:t>
      </w:r>
      <w:r w:rsidR="00DD373F" w:rsidRPr="00676A21">
        <w:rPr>
          <w:rStyle w:val="ChItalBold"/>
        </w:rPr>
        <w:t>kecil</w:t>
      </w:r>
      <w:r w:rsidR="00DD373F">
        <w:t xml:space="preserve"> </w:t>
      </w:r>
      <w:r w:rsidR="00B7093A">
        <w:t>‘</w:t>
      </w:r>
      <w:r w:rsidR="00DD373F">
        <w:t>be small</w:t>
      </w:r>
      <w:r w:rsidR="00B7093A">
        <w:t>’</w:t>
      </w:r>
      <w:r w:rsidR="00DD373F">
        <w:t xml:space="preserve"> in </w:t>
      </w:r>
      <w:r w:rsidR="00DD373F">
        <w:fldChar w:fldCharType="begin"/>
      </w:r>
      <w:r w:rsidR="00DD373F">
        <w:instrText xml:space="preserve"> REF _Ref350268140 \h </w:instrText>
      </w:r>
      <w:r w:rsidR="00DD373F">
        <w:fldChar w:fldCharType="separate"/>
      </w:r>
      <w:r w:rsidR="00154D81" w:rsidRPr="00F129D3">
        <w:t>(</w:t>
      </w:r>
      <w:r w:rsidR="00154D81">
        <w:rPr>
          <w:noProof/>
        </w:rPr>
        <w:t>98</w:t>
      </w:r>
      <w:r w:rsidR="00154D81" w:rsidRPr="00F129D3">
        <w:t>)</w:t>
      </w:r>
      <w:r w:rsidR="00DD373F">
        <w:fldChar w:fldCharType="end"/>
      </w:r>
      <w:r w:rsidR="00DD373F">
        <w:t>, express</w:t>
      </w:r>
      <w:r w:rsidR="00B91751">
        <w:t xml:space="preserve"> states or more time-stable properties</w:t>
      </w:r>
      <w:r w:rsidR="00DD373F">
        <w:t>.</w:t>
      </w:r>
    </w:p>
    <w:p w14:paraId="3DA26FB0" w14:textId="77777777" w:rsidR="00130064" w:rsidRDefault="00130064" w:rsidP="00130064">
      <w:pPr>
        <w:pStyle w:val="ExampleTitle"/>
      </w:pPr>
      <w:r>
        <w:t>Monovalent verbs with one core argument</w:t>
      </w:r>
    </w:p>
    <w:tbl>
      <w:tblPr>
        <w:tblW w:w="0" w:type="auto"/>
        <w:tblCellMar>
          <w:left w:w="42" w:type="dxa"/>
          <w:right w:w="42" w:type="dxa"/>
        </w:tblCellMar>
        <w:tblLook w:val="01E0" w:firstRow="1" w:lastRow="1" w:firstColumn="1" w:lastColumn="1" w:noHBand="0" w:noVBand="0"/>
      </w:tblPr>
      <w:tblGrid>
        <w:gridCol w:w="709"/>
        <w:gridCol w:w="747"/>
        <w:gridCol w:w="458"/>
        <w:gridCol w:w="447"/>
        <w:gridCol w:w="569"/>
        <w:gridCol w:w="536"/>
      </w:tblGrid>
      <w:tr w:rsidR="00AC23C4" w:rsidRPr="00833FA5" w14:paraId="1D241E0A" w14:textId="77777777" w:rsidTr="00AC23C4">
        <w:tc>
          <w:tcPr>
            <w:tcW w:w="709" w:type="dxa"/>
            <w:shd w:val="clear" w:color="auto" w:fill="auto"/>
          </w:tcPr>
          <w:p w14:paraId="1BA39147" w14:textId="77777777" w:rsidR="00130064" w:rsidRPr="00F129D3" w:rsidRDefault="00130064" w:rsidP="00130064">
            <w:pPr>
              <w:pStyle w:val="Text"/>
            </w:pPr>
            <w:r w:rsidRPr="00F129D3">
              <w:t>(</w:t>
            </w:r>
            <w:fldSimple w:instr=" SEQ ( \* ARABIC \s 1 ">
              <w:r w:rsidR="00154D81">
                <w:rPr>
                  <w:noProof/>
                </w:rPr>
                <w:t>97</w:t>
              </w:r>
            </w:fldSimple>
            <w:r w:rsidRPr="00F129D3">
              <w:t>)</w:t>
            </w:r>
          </w:p>
        </w:tc>
        <w:tc>
          <w:tcPr>
            <w:tcW w:w="747" w:type="dxa"/>
            <w:shd w:val="clear" w:color="auto" w:fill="auto"/>
          </w:tcPr>
          <w:p w14:paraId="6D0903AB" w14:textId="77777777" w:rsidR="00130064" w:rsidRPr="006D1E6A" w:rsidRDefault="00194CE4" w:rsidP="00130064">
            <w:pPr>
              <w:pStyle w:val="Text"/>
            </w:pPr>
            <w:r w:rsidRPr="00AC23C4">
              <w:rPr>
                <w:szCs w:val="19"/>
              </w:rPr>
              <w:t>Nofita</w:t>
            </w:r>
          </w:p>
        </w:tc>
        <w:tc>
          <w:tcPr>
            <w:tcW w:w="458" w:type="dxa"/>
            <w:shd w:val="clear" w:color="auto" w:fill="auto"/>
          </w:tcPr>
          <w:p w14:paraId="0DDE9DC7" w14:textId="77777777" w:rsidR="00130064" w:rsidRPr="006D1E6A" w:rsidRDefault="00130064" w:rsidP="00130064">
            <w:pPr>
              <w:pStyle w:val="Text"/>
            </w:pPr>
            <w:r w:rsidRPr="006D1E6A">
              <w:t>de</w:t>
            </w:r>
          </w:p>
        </w:tc>
        <w:tc>
          <w:tcPr>
            <w:tcW w:w="447" w:type="dxa"/>
            <w:shd w:val="clear" w:color="auto" w:fill="auto"/>
          </w:tcPr>
          <w:p w14:paraId="30578913" w14:textId="77777777" w:rsidR="00130064" w:rsidRPr="00A14847" w:rsidRDefault="00130064" w:rsidP="00130064">
            <w:pPr>
              <w:pStyle w:val="Text"/>
              <w:rPr>
                <w:rStyle w:val="ChBlueBold"/>
              </w:rPr>
            </w:pPr>
            <w:r w:rsidRPr="00A14847">
              <w:rPr>
                <w:rStyle w:val="ChBlueBold"/>
              </w:rPr>
              <w:t>lari</w:t>
            </w:r>
          </w:p>
        </w:tc>
        <w:tc>
          <w:tcPr>
            <w:tcW w:w="569" w:type="dxa"/>
            <w:shd w:val="clear" w:color="auto" w:fill="auto"/>
          </w:tcPr>
          <w:p w14:paraId="29327712" w14:textId="77777777" w:rsidR="00130064" w:rsidRPr="00351B01" w:rsidRDefault="00130064" w:rsidP="00130064">
            <w:pPr>
              <w:pStyle w:val="Text"/>
            </w:pPr>
            <w:r w:rsidRPr="00351B01">
              <w:t>dari</w:t>
            </w:r>
          </w:p>
        </w:tc>
        <w:tc>
          <w:tcPr>
            <w:tcW w:w="536" w:type="dxa"/>
            <w:shd w:val="clear" w:color="auto" w:fill="auto"/>
          </w:tcPr>
          <w:p w14:paraId="100EA6DD" w14:textId="77777777" w:rsidR="00130064" w:rsidRPr="00351B01" w:rsidRDefault="00130064" w:rsidP="00130064">
            <w:pPr>
              <w:pStyle w:val="Text"/>
            </w:pPr>
            <w:r w:rsidRPr="00351B01">
              <w:t>saya</w:t>
            </w:r>
          </w:p>
        </w:tc>
      </w:tr>
      <w:tr w:rsidR="00AC23C4" w:rsidRPr="00AC23C4" w14:paraId="4517BC73" w14:textId="77777777" w:rsidTr="00AC23C4">
        <w:tc>
          <w:tcPr>
            <w:tcW w:w="709" w:type="dxa"/>
            <w:shd w:val="clear" w:color="auto" w:fill="auto"/>
          </w:tcPr>
          <w:p w14:paraId="0DA1307D" w14:textId="77777777" w:rsidR="00130064" w:rsidRPr="00351B01" w:rsidRDefault="00130064" w:rsidP="00130064">
            <w:pPr>
              <w:pStyle w:val="GlossEng"/>
            </w:pPr>
          </w:p>
        </w:tc>
        <w:tc>
          <w:tcPr>
            <w:tcW w:w="747" w:type="dxa"/>
            <w:shd w:val="clear" w:color="auto" w:fill="auto"/>
          </w:tcPr>
          <w:p w14:paraId="7BCDF07E" w14:textId="77777777" w:rsidR="00130064" w:rsidRPr="00351B01" w:rsidRDefault="00194CE4" w:rsidP="00130064">
            <w:pPr>
              <w:pStyle w:val="GlossEng"/>
            </w:pPr>
            <w:r w:rsidRPr="00AC23C4">
              <w:rPr>
                <w:szCs w:val="19"/>
              </w:rPr>
              <w:t>Nofita</w:t>
            </w:r>
          </w:p>
        </w:tc>
        <w:tc>
          <w:tcPr>
            <w:tcW w:w="458" w:type="dxa"/>
            <w:shd w:val="clear" w:color="auto" w:fill="auto"/>
          </w:tcPr>
          <w:p w14:paraId="268FFDBF" w14:textId="77777777" w:rsidR="00130064" w:rsidRPr="0099608C" w:rsidRDefault="00130064" w:rsidP="00130064">
            <w:pPr>
              <w:pStyle w:val="GlossEng"/>
              <w:rPr>
                <w:rStyle w:val="ChSmallCaps"/>
              </w:rPr>
            </w:pPr>
            <w:r w:rsidRPr="0099608C">
              <w:rPr>
                <w:rStyle w:val="ChSmallCaps"/>
              </w:rPr>
              <w:t>3sg</w:t>
            </w:r>
          </w:p>
        </w:tc>
        <w:tc>
          <w:tcPr>
            <w:tcW w:w="447" w:type="dxa"/>
            <w:shd w:val="clear" w:color="auto" w:fill="auto"/>
          </w:tcPr>
          <w:p w14:paraId="7D06587B" w14:textId="77777777" w:rsidR="00130064" w:rsidRPr="00351B01" w:rsidRDefault="00130064" w:rsidP="00130064">
            <w:pPr>
              <w:pStyle w:val="GlossEng"/>
            </w:pPr>
            <w:r w:rsidRPr="00351B01">
              <w:t>run</w:t>
            </w:r>
          </w:p>
        </w:tc>
        <w:tc>
          <w:tcPr>
            <w:tcW w:w="569" w:type="dxa"/>
            <w:shd w:val="clear" w:color="auto" w:fill="auto"/>
          </w:tcPr>
          <w:p w14:paraId="777D6D8D" w14:textId="77777777" w:rsidR="00130064" w:rsidRPr="00351B01" w:rsidRDefault="00130064" w:rsidP="00130064">
            <w:pPr>
              <w:pStyle w:val="GlossEng"/>
            </w:pPr>
            <w:r w:rsidRPr="00351B01">
              <w:t>from</w:t>
            </w:r>
          </w:p>
        </w:tc>
        <w:tc>
          <w:tcPr>
            <w:tcW w:w="536" w:type="dxa"/>
            <w:shd w:val="clear" w:color="auto" w:fill="auto"/>
          </w:tcPr>
          <w:p w14:paraId="21E0B8A1" w14:textId="77777777" w:rsidR="00130064" w:rsidRPr="0099608C" w:rsidRDefault="00130064" w:rsidP="00130064">
            <w:pPr>
              <w:pStyle w:val="GlossEng"/>
              <w:rPr>
                <w:rStyle w:val="ChSmallCaps"/>
              </w:rPr>
            </w:pPr>
            <w:r w:rsidRPr="0099608C">
              <w:rPr>
                <w:rStyle w:val="ChSmallCaps"/>
              </w:rPr>
              <w:t>1sg</w:t>
            </w:r>
          </w:p>
        </w:tc>
      </w:tr>
    </w:tbl>
    <w:p w14:paraId="3AA557F4" w14:textId="7C94BECC" w:rsidR="00130064" w:rsidRPr="001B3351" w:rsidRDefault="00B7093A" w:rsidP="00130064">
      <w:pPr>
        <w:pStyle w:val="FreeTranslEng"/>
      </w:pPr>
      <w:r>
        <w:t>‘</w:t>
      </w:r>
      <w:r w:rsidR="00194CE4">
        <w:rPr>
          <w:szCs w:val="19"/>
        </w:rPr>
        <w:t>Nofita</w:t>
      </w:r>
      <w:r w:rsidR="00130064">
        <w:t xml:space="preserve"> </w:t>
      </w:r>
      <w:r w:rsidR="00130064" w:rsidRPr="004B1409">
        <w:rPr>
          <w:rStyle w:val="ChBlueBold"/>
        </w:rPr>
        <w:t>ran (away)</w:t>
      </w:r>
      <w:r w:rsidR="00130064">
        <w:t xml:space="preserve"> from me</w:t>
      </w:r>
      <w:r>
        <w:t>’</w:t>
      </w:r>
      <w:r w:rsidR="00130064">
        <w:t xml:space="preserve"> </w:t>
      </w:r>
      <w:r w:rsidR="00B04170">
        <w:rPr>
          <w:rStyle w:val="ExampleSource"/>
        </w:rPr>
        <w:t>[081025-006-Cv.0322</w:t>
      </w:r>
      <w:r w:rsidR="00130064" w:rsidRPr="00A14847">
        <w:rPr>
          <w:rStyle w:val="ExampleSource"/>
        </w:rPr>
        <w:t>]</w:t>
      </w:r>
    </w:p>
    <w:tbl>
      <w:tblPr>
        <w:tblW w:w="6035" w:type="dxa"/>
        <w:tblCellMar>
          <w:left w:w="42" w:type="dxa"/>
          <w:right w:w="42" w:type="dxa"/>
        </w:tblCellMar>
        <w:tblLook w:val="01E0" w:firstRow="1" w:lastRow="1" w:firstColumn="1" w:lastColumn="1" w:noHBand="0" w:noVBand="0"/>
      </w:tblPr>
      <w:tblGrid>
        <w:gridCol w:w="709"/>
        <w:gridCol w:w="706"/>
        <w:gridCol w:w="777"/>
        <w:gridCol w:w="679"/>
        <w:gridCol w:w="868"/>
        <w:gridCol w:w="662"/>
        <w:gridCol w:w="777"/>
        <w:gridCol w:w="857"/>
      </w:tblGrid>
      <w:tr w:rsidR="00AC23C4" w:rsidRPr="00833FA5" w14:paraId="075CC5A6" w14:textId="77777777" w:rsidTr="00AC23C4">
        <w:tc>
          <w:tcPr>
            <w:tcW w:w="709" w:type="dxa"/>
            <w:shd w:val="clear" w:color="auto" w:fill="auto"/>
          </w:tcPr>
          <w:p w14:paraId="742BECC0" w14:textId="77777777" w:rsidR="00130064" w:rsidRPr="00F129D3" w:rsidRDefault="00130064" w:rsidP="00130064">
            <w:pPr>
              <w:pStyle w:val="Text"/>
            </w:pPr>
            <w:bookmarkStart w:id="2179" w:name="_Ref350268140"/>
            <w:r w:rsidRPr="00F129D3">
              <w:t>(</w:t>
            </w:r>
            <w:fldSimple w:instr=" SEQ ( \* ARABIC \s 1 ">
              <w:r w:rsidR="00154D81">
                <w:rPr>
                  <w:noProof/>
                </w:rPr>
                <w:t>98</w:t>
              </w:r>
            </w:fldSimple>
            <w:r w:rsidRPr="00F129D3">
              <w:t>)</w:t>
            </w:r>
            <w:bookmarkEnd w:id="2179"/>
          </w:p>
        </w:tc>
        <w:tc>
          <w:tcPr>
            <w:tcW w:w="706" w:type="dxa"/>
            <w:shd w:val="clear" w:color="auto" w:fill="auto"/>
          </w:tcPr>
          <w:p w14:paraId="54267C08" w14:textId="77777777" w:rsidR="00130064" w:rsidRPr="006D1E6A" w:rsidRDefault="00130064" w:rsidP="00130064">
            <w:pPr>
              <w:pStyle w:val="Text"/>
            </w:pPr>
            <w:r w:rsidRPr="006D1E6A">
              <w:t>kepala</w:t>
            </w:r>
          </w:p>
        </w:tc>
        <w:tc>
          <w:tcPr>
            <w:tcW w:w="777" w:type="dxa"/>
            <w:shd w:val="clear" w:color="auto" w:fill="auto"/>
          </w:tcPr>
          <w:p w14:paraId="63712987" w14:textId="77777777" w:rsidR="00130064" w:rsidRPr="006D1E6A" w:rsidRDefault="00130064" w:rsidP="00130064">
            <w:pPr>
              <w:pStyle w:val="Text"/>
            </w:pPr>
            <w:r w:rsidRPr="006D1E6A">
              <w:t>ni</w:t>
            </w:r>
          </w:p>
        </w:tc>
        <w:tc>
          <w:tcPr>
            <w:tcW w:w="679" w:type="dxa"/>
            <w:shd w:val="clear" w:color="auto" w:fill="auto"/>
          </w:tcPr>
          <w:p w14:paraId="07530C18" w14:textId="77777777" w:rsidR="00130064" w:rsidRPr="004B1409" w:rsidRDefault="00130064" w:rsidP="00130064">
            <w:pPr>
              <w:pStyle w:val="Text"/>
              <w:rPr>
                <w:rStyle w:val="ChBlueBold"/>
              </w:rPr>
            </w:pPr>
            <w:r w:rsidRPr="004B1409">
              <w:rPr>
                <w:rStyle w:val="ChBlueBold"/>
              </w:rPr>
              <w:t>besar</w:t>
            </w:r>
          </w:p>
        </w:tc>
        <w:tc>
          <w:tcPr>
            <w:tcW w:w="868" w:type="dxa"/>
            <w:shd w:val="clear" w:color="auto" w:fill="auto"/>
          </w:tcPr>
          <w:p w14:paraId="1803A55A" w14:textId="77777777" w:rsidR="00130064" w:rsidRPr="00BD4BF3" w:rsidRDefault="00130064" w:rsidP="00130064">
            <w:pPr>
              <w:pStyle w:val="Text"/>
            </w:pPr>
            <w:r>
              <w:t>baru</w:t>
            </w:r>
          </w:p>
        </w:tc>
        <w:tc>
          <w:tcPr>
            <w:tcW w:w="662" w:type="dxa"/>
            <w:shd w:val="clear" w:color="auto" w:fill="auto"/>
          </w:tcPr>
          <w:p w14:paraId="5EEB1CC0" w14:textId="19E5C377" w:rsidR="00130064" w:rsidRPr="006D1E6A" w:rsidRDefault="00130064" w:rsidP="00130064">
            <w:pPr>
              <w:pStyle w:val="Text"/>
            </w:pPr>
            <w:r w:rsidRPr="006D1E6A">
              <w:t>badan</w:t>
            </w:r>
            <w:r w:rsidR="00E50368">
              <w:t>g</w:t>
            </w:r>
          </w:p>
        </w:tc>
        <w:tc>
          <w:tcPr>
            <w:tcW w:w="777" w:type="dxa"/>
            <w:shd w:val="clear" w:color="auto" w:fill="auto"/>
          </w:tcPr>
          <w:p w14:paraId="7CBACE48" w14:textId="77777777" w:rsidR="00130064" w:rsidRPr="006D1E6A" w:rsidRDefault="00130064" w:rsidP="00130064">
            <w:pPr>
              <w:pStyle w:val="Text"/>
            </w:pPr>
            <w:r w:rsidRPr="006D1E6A">
              <w:t>ni</w:t>
            </w:r>
          </w:p>
        </w:tc>
        <w:tc>
          <w:tcPr>
            <w:tcW w:w="857" w:type="dxa"/>
            <w:shd w:val="clear" w:color="auto" w:fill="auto"/>
          </w:tcPr>
          <w:p w14:paraId="2588ACE0" w14:textId="77777777" w:rsidR="00130064" w:rsidRPr="004B1409" w:rsidRDefault="00130064" w:rsidP="00130064">
            <w:pPr>
              <w:pStyle w:val="Text"/>
              <w:rPr>
                <w:rStyle w:val="ChBlueBold"/>
              </w:rPr>
            </w:pPr>
            <w:r w:rsidRPr="004B1409">
              <w:rPr>
                <w:rStyle w:val="ChBlueBold"/>
              </w:rPr>
              <w:t>kecil</w:t>
            </w:r>
          </w:p>
        </w:tc>
      </w:tr>
      <w:tr w:rsidR="00AC23C4" w:rsidRPr="00AC23C4" w14:paraId="4D5EC4C9" w14:textId="77777777" w:rsidTr="00AC23C4">
        <w:tc>
          <w:tcPr>
            <w:tcW w:w="709" w:type="dxa"/>
            <w:shd w:val="clear" w:color="auto" w:fill="auto"/>
          </w:tcPr>
          <w:p w14:paraId="0D173498" w14:textId="77777777" w:rsidR="00130064" w:rsidRPr="00BD4BF3" w:rsidRDefault="00130064" w:rsidP="00130064">
            <w:pPr>
              <w:pStyle w:val="GlossEng"/>
            </w:pPr>
          </w:p>
        </w:tc>
        <w:tc>
          <w:tcPr>
            <w:tcW w:w="706" w:type="dxa"/>
            <w:shd w:val="clear" w:color="auto" w:fill="auto"/>
          </w:tcPr>
          <w:p w14:paraId="4E49630A" w14:textId="77777777" w:rsidR="00130064" w:rsidRPr="00BD4BF3" w:rsidRDefault="00130064" w:rsidP="00130064">
            <w:pPr>
              <w:pStyle w:val="GlossEng"/>
            </w:pPr>
            <w:r w:rsidRPr="00BD4BF3">
              <w:t>head</w:t>
            </w:r>
          </w:p>
        </w:tc>
        <w:tc>
          <w:tcPr>
            <w:tcW w:w="777" w:type="dxa"/>
            <w:shd w:val="clear" w:color="auto" w:fill="auto"/>
          </w:tcPr>
          <w:p w14:paraId="70695CD5" w14:textId="77777777" w:rsidR="00130064" w:rsidRPr="0099608C" w:rsidRDefault="00130064" w:rsidP="00130064">
            <w:pPr>
              <w:pStyle w:val="GlossEng"/>
              <w:rPr>
                <w:rStyle w:val="ChSmallCaps"/>
              </w:rPr>
            </w:pPr>
            <w:r w:rsidRPr="0099608C">
              <w:rPr>
                <w:rStyle w:val="ChSmallCaps"/>
              </w:rPr>
              <w:t>d.prox</w:t>
            </w:r>
          </w:p>
        </w:tc>
        <w:tc>
          <w:tcPr>
            <w:tcW w:w="679" w:type="dxa"/>
            <w:shd w:val="clear" w:color="auto" w:fill="auto"/>
          </w:tcPr>
          <w:p w14:paraId="151B4E4B" w14:textId="77777777" w:rsidR="00130064" w:rsidRPr="00BD4BF3" w:rsidRDefault="00130064" w:rsidP="00130064">
            <w:pPr>
              <w:pStyle w:val="GlossEng"/>
            </w:pPr>
            <w:r>
              <w:t>be.</w:t>
            </w:r>
            <w:r w:rsidRPr="00BD4BF3">
              <w:t>big</w:t>
            </w:r>
          </w:p>
        </w:tc>
        <w:tc>
          <w:tcPr>
            <w:tcW w:w="868" w:type="dxa"/>
            <w:shd w:val="clear" w:color="auto" w:fill="auto"/>
          </w:tcPr>
          <w:p w14:paraId="539750E9" w14:textId="77777777" w:rsidR="00130064" w:rsidRPr="0014512C" w:rsidRDefault="008A5AE6" w:rsidP="00130064">
            <w:pPr>
              <w:pStyle w:val="GlossEng"/>
            </w:pPr>
            <w:r>
              <w:t>and.then</w:t>
            </w:r>
          </w:p>
        </w:tc>
        <w:tc>
          <w:tcPr>
            <w:tcW w:w="662" w:type="dxa"/>
            <w:shd w:val="clear" w:color="auto" w:fill="auto"/>
          </w:tcPr>
          <w:p w14:paraId="6F07E74A" w14:textId="77777777" w:rsidR="00130064" w:rsidRPr="00BD4BF3" w:rsidRDefault="00130064" w:rsidP="00130064">
            <w:pPr>
              <w:pStyle w:val="GlossEng"/>
            </w:pPr>
            <w:r w:rsidRPr="00BD4BF3">
              <w:t>body</w:t>
            </w:r>
          </w:p>
        </w:tc>
        <w:tc>
          <w:tcPr>
            <w:tcW w:w="777" w:type="dxa"/>
            <w:shd w:val="clear" w:color="auto" w:fill="auto"/>
          </w:tcPr>
          <w:p w14:paraId="1D40EA43" w14:textId="77777777" w:rsidR="00130064" w:rsidRPr="0099608C" w:rsidRDefault="00130064" w:rsidP="00130064">
            <w:pPr>
              <w:pStyle w:val="GlossEng"/>
              <w:rPr>
                <w:rStyle w:val="ChSmallCaps"/>
              </w:rPr>
            </w:pPr>
            <w:r w:rsidRPr="0099608C">
              <w:rPr>
                <w:rStyle w:val="ChSmallCaps"/>
              </w:rPr>
              <w:t>d.prox</w:t>
            </w:r>
          </w:p>
        </w:tc>
        <w:tc>
          <w:tcPr>
            <w:tcW w:w="857" w:type="dxa"/>
            <w:shd w:val="clear" w:color="auto" w:fill="auto"/>
          </w:tcPr>
          <w:p w14:paraId="5E67C0DD" w14:textId="77777777" w:rsidR="00130064" w:rsidRPr="00BD4BF3" w:rsidRDefault="00130064" w:rsidP="00130064">
            <w:pPr>
              <w:pStyle w:val="GlossEng"/>
            </w:pPr>
            <w:r>
              <w:t>be.</w:t>
            </w:r>
            <w:r w:rsidRPr="00BD4BF3">
              <w:t>small</w:t>
            </w:r>
          </w:p>
        </w:tc>
      </w:tr>
    </w:tbl>
    <w:p w14:paraId="47B03F71" w14:textId="634DED1E" w:rsidR="00130064" w:rsidRDefault="00B7093A" w:rsidP="00130064">
      <w:pPr>
        <w:pStyle w:val="FreeTranslEng"/>
      </w:pPr>
      <w:r>
        <w:t>‘</w:t>
      </w:r>
      <w:r w:rsidR="00130064" w:rsidRPr="006D1E6A">
        <w:t>(his) head here</w:t>
      </w:r>
      <w:r w:rsidR="00130064">
        <w:t xml:space="preserve"> </w:t>
      </w:r>
      <w:r w:rsidR="00130064" w:rsidRPr="004B1409">
        <w:rPr>
          <w:rStyle w:val="ChBlueBold"/>
        </w:rPr>
        <w:t>is big</w:t>
      </w:r>
      <w:r w:rsidR="00130064">
        <w:t xml:space="preserve"> but </w:t>
      </w:r>
      <w:r w:rsidR="00130064" w:rsidRPr="006D1E6A">
        <w:t>(his) body here</w:t>
      </w:r>
      <w:r w:rsidR="00130064">
        <w:t xml:space="preserve"> </w:t>
      </w:r>
      <w:r w:rsidR="00130064" w:rsidRPr="004B1409">
        <w:rPr>
          <w:rStyle w:val="ChBlueBold"/>
        </w:rPr>
        <w:t>is small</w:t>
      </w:r>
      <w:r>
        <w:t>’</w:t>
      </w:r>
      <w:r w:rsidR="00130064">
        <w:t xml:space="preserve"> </w:t>
      </w:r>
      <w:r w:rsidR="00130064" w:rsidRPr="00B84FC1">
        <w:rPr>
          <w:rStyle w:val="ExampleSource"/>
        </w:rPr>
        <w:t>[081025-006-Cv.02</w:t>
      </w:r>
      <w:r w:rsidR="00B04170">
        <w:rPr>
          <w:rStyle w:val="ExampleSource"/>
        </w:rPr>
        <w:t>78</w:t>
      </w:r>
      <w:r w:rsidR="00130064" w:rsidRPr="00B84FC1">
        <w:rPr>
          <w:rStyle w:val="ExampleSource"/>
        </w:rPr>
        <w:t>]</w:t>
      </w:r>
    </w:p>
    <w:p w14:paraId="4F7EA585" w14:textId="58989266" w:rsidR="00130064" w:rsidRDefault="00130064" w:rsidP="0088388E">
      <w:pPr>
        <w:pStyle w:val="Body0005after"/>
      </w:pPr>
      <w:r>
        <w:t xml:space="preserve">In the corpus, the class of trivalent verbs is the smallest one with </w:t>
      </w:r>
      <w:r w:rsidR="00FC6AB5">
        <w:t>seven</w:t>
      </w:r>
      <w:r>
        <w:t xml:space="preserve">, as shown in </w:t>
      </w:r>
      <w:r>
        <w:fldChar w:fldCharType="begin"/>
      </w:r>
      <w:r>
        <w:instrText xml:space="preserve"> REF _Ref350271558 \h </w:instrText>
      </w:r>
      <w:r>
        <w:fldChar w:fldCharType="separate"/>
      </w:r>
      <w:r w:rsidR="00154D81" w:rsidRPr="0090507A">
        <w:rPr>
          <w:szCs w:val="19"/>
        </w:rPr>
        <w:t xml:space="preserve">Table </w:t>
      </w:r>
      <w:r w:rsidR="00154D81">
        <w:rPr>
          <w:noProof/>
          <w:szCs w:val="19"/>
          <w:cs/>
        </w:rPr>
        <w:t>‎</w:t>
      </w:r>
      <w:r w:rsidR="00154D81">
        <w:rPr>
          <w:noProof/>
          <w:szCs w:val="19"/>
        </w:rPr>
        <w:t>5</w:t>
      </w:r>
      <w:r w:rsidR="00154D81">
        <w:rPr>
          <w:szCs w:val="19"/>
        </w:rPr>
        <w:t>.</w:t>
      </w:r>
      <w:r w:rsidR="00154D81">
        <w:rPr>
          <w:noProof/>
          <w:szCs w:val="19"/>
        </w:rPr>
        <w:t>15</w:t>
      </w:r>
      <w:r>
        <w:fldChar w:fldCharType="end"/>
      </w:r>
      <w:r>
        <w:t>. A small majority of atte</w:t>
      </w:r>
      <w:r w:rsidR="008D54B2">
        <w:t>sted verbs are bivalent with 535</w:t>
      </w:r>
      <w:r>
        <w:t xml:space="preserve"> entries (52%), while </w:t>
      </w:r>
      <w:r w:rsidRPr="008D54B2">
        <w:t>49</w:t>
      </w:r>
      <w:r w:rsidR="008D54B2" w:rsidRPr="008D54B2">
        <w:t>0</w:t>
      </w:r>
      <w:r>
        <w:t xml:space="preserve"> verbs are monovalent (48%). Most of the m</w:t>
      </w:r>
      <w:r w:rsidR="006A3DFF">
        <w:t>onovalent verbs are stative (351/490</w:t>
      </w:r>
      <w:r>
        <w:t xml:space="preserve"> – 72%), while 139 verbs are dynamic (28%).</w:t>
      </w:r>
    </w:p>
    <w:p w14:paraId="48A0C67E" w14:textId="77777777" w:rsidR="00130064" w:rsidRPr="0090507A" w:rsidRDefault="00130064" w:rsidP="00130064">
      <w:pPr>
        <w:pStyle w:val="Caption"/>
      </w:pPr>
      <w:bookmarkStart w:id="2180" w:name="_Ref350271558"/>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5</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5</w:t>
      </w:r>
      <w:r w:rsidR="00F207A1">
        <w:rPr>
          <w:szCs w:val="19"/>
        </w:rPr>
        <w:fldChar w:fldCharType="end"/>
      </w:r>
      <w:bookmarkEnd w:id="2180"/>
      <w:r w:rsidRPr="0090507A">
        <w:rPr>
          <w:szCs w:val="19"/>
        </w:rPr>
        <w:t>:</w:t>
      </w:r>
      <w:r w:rsidRPr="0090507A">
        <w:rPr>
          <w:szCs w:val="19"/>
        </w:rPr>
        <w:tab/>
      </w:r>
      <w:r>
        <w:rPr>
          <w:szCs w:val="19"/>
        </w:rPr>
        <w:t>Verb type frequencies</w:t>
      </w:r>
    </w:p>
    <w:tbl>
      <w:tblPr>
        <w:tblW w:w="0" w:type="auto"/>
        <w:tblInd w:w="170" w:type="dxa"/>
        <w:tblBorders>
          <w:bottom w:val="single" w:sz="4" w:space="0" w:color="auto"/>
        </w:tblBorders>
        <w:tblLayout w:type="fixed"/>
        <w:tblLook w:val="01E0" w:firstRow="1" w:lastRow="1" w:firstColumn="1" w:lastColumn="1" w:noHBand="0" w:noVBand="0"/>
      </w:tblPr>
      <w:tblGrid>
        <w:gridCol w:w="1247"/>
        <w:gridCol w:w="1021"/>
        <w:gridCol w:w="1021"/>
      </w:tblGrid>
      <w:tr w:rsidR="00130064" w14:paraId="18FFDD7A" w14:textId="77777777" w:rsidTr="00F72982">
        <w:tc>
          <w:tcPr>
            <w:tcW w:w="1247" w:type="dxa"/>
            <w:tcBorders>
              <w:top w:val="single" w:sz="4" w:space="0" w:color="auto"/>
              <w:bottom w:val="nil"/>
            </w:tcBorders>
            <w:shd w:val="clear" w:color="auto" w:fill="auto"/>
          </w:tcPr>
          <w:p w14:paraId="5AEBAE2F" w14:textId="77777777" w:rsidR="00130064" w:rsidRDefault="00130064" w:rsidP="00130064">
            <w:pPr>
              <w:pStyle w:val="TableCell3-0Center"/>
            </w:pPr>
          </w:p>
        </w:tc>
        <w:tc>
          <w:tcPr>
            <w:tcW w:w="2041" w:type="dxa"/>
            <w:gridSpan w:val="2"/>
            <w:tcBorders>
              <w:top w:val="single" w:sz="4" w:space="0" w:color="auto"/>
              <w:bottom w:val="nil"/>
            </w:tcBorders>
            <w:shd w:val="clear" w:color="auto" w:fill="auto"/>
          </w:tcPr>
          <w:p w14:paraId="1E8615D2" w14:textId="77777777" w:rsidR="00130064" w:rsidRDefault="00130064" w:rsidP="00130064">
            <w:pPr>
              <w:pStyle w:val="TableCell3-0Center"/>
            </w:pPr>
            <w:r>
              <w:t>Frequencies</w:t>
            </w:r>
          </w:p>
        </w:tc>
      </w:tr>
      <w:tr w:rsidR="00AC23C4" w:rsidRPr="00AC23C4" w14:paraId="1528F214" w14:textId="77777777" w:rsidTr="00F72982">
        <w:tc>
          <w:tcPr>
            <w:tcW w:w="1247" w:type="dxa"/>
            <w:tcBorders>
              <w:bottom w:val="single" w:sz="4" w:space="0" w:color="auto"/>
            </w:tcBorders>
            <w:shd w:val="clear" w:color="auto" w:fill="auto"/>
          </w:tcPr>
          <w:p w14:paraId="2AE05009" w14:textId="77777777" w:rsidR="00130064" w:rsidRDefault="00130064" w:rsidP="00130064">
            <w:pPr>
              <w:pStyle w:val="TableCell0-3"/>
            </w:pPr>
            <w:r>
              <w:t>Verb class</w:t>
            </w:r>
          </w:p>
        </w:tc>
        <w:tc>
          <w:tcPr>
            <w:tcW w:w="1021" w:type="dxa"/>
            <w:tcBorders>
              <w:bottom w:val="single" w:sz="4" w:space="0" w:color="auto"/>
            </w:tcBorders>
            <w:shd w:val="clear" w:color="auto" w:fill="auto"/>
          </w:tcPr>
          <w:p w14:paraId="7A6B4461" w14:textId="77777777" w:rsidR="00130064" w:rsidRDefault="00130064" w:rsidP="00AC23C4">
            <w:pPr>
              <w:pStyle w:val="TableCell0-3"/>
              <w:ind w:right="113"/>
              <w:jc w:val="right"/>
            </w:pPr>
            <w:r>
              <w:t>#</w:t>
            </w:r>
          </w:p>
        </w:tc>
        <w:tc>
          <w:tcPr>
            <w:tcW w:w="1021" w:type="dxa"/>
            <w:tcBorders>
              <w:bottom w:val="single" w:sz="4" w:space="0" w:color="auto"/>
            </w:tcBorders>
            <w:shd w:val="clear" w:color="auto" w:fill="auto"/>
          </w:tcPr>
          <w:p w14:paraId="002B38A6" w14:textId="77777777" w:rsidR="00130064" w:rsidRDefault="00130064" w:rsidP="00AC23C4">
            <w:pPr>
              <w:pStyle w:val="TableCell0-3"/>
              <w:ind w:right="113"/>
              <w:jc w:val="right"/>
            </w:pPr>
            <w:r>
              <w:t>%</w:t>
            </w:r>
          </w:p>
        </w:tc>
      </w:tr>
      <w:tr w:rsidR="00AC23C4" w14:paraId="409F787A" w14:textId="77777777" w:rsidTr="00F72982">
        <w:tc>
          <w:tcPr>
            <w:tcW w:w="1247" w:type="dxa"/>
            <w:tcBorders>
              <w:top w:val="single" w:sz="4" w:space="0" w:color="auto"/>
            </w:tcBorders>
            <w:shd w:val="clear" w:color="auto" w:fill="auto"/>
          </w:tcPr>
          <w:p w14:paraId="5EDB9E77" w14:textId="77777777" w:rsidR="00130064" w:rsidRPr="0099608C" w:rsidRDefault="00130064" w:rsidP="00AC23C4">
            <w:pPr>
              <w:pStyle w:val="TableCell2-0"/>
              <w:ind w:left="113"/>
              <w:rPr>
                <w:rStyle w:val="ChSmallCaps"/>
              </w:rPr>
            </w:pPr>
            <w:r w:rsidRPr="0099608C">
              <w:rPr>
                <w:rStyle w:val="ChSmallCaps"/>
              </w:rPr>
              <w:t>v.tri</w:t>
            </w:r>
          </w:p>
        </w:tc>
        <w:tc>
          <w:tcPr>
            <w:tcW w:w="1021" w:type="dxa"/>
            <w:tcBorders>
              <w:top w:val="single" w:sz="4" w:space="0" w:color="auto"/>
            </w:tcBorders>
            <w:shd w:val="clear" w:color="auto" w:fill="auto"/>
          </w:tcPr>
          <w:p w14:paraId="2A5B2217" w14:textId="77777777" w:rsidR="00130064" w:rsidRDefault="00130064" w:rsidP="00AC23C4">
            <w:pPr>
              <w:pStyle w:val="TableCell2-0"/>
              <w:ind w:right="113"/>
              <w:jc w:val="right"/>
            </w:pPr>
            <w:r>
              <w:t>7</w:t>
            </w:r>
          </w:p>
        </w:tc>
        <w:tc>
          <w:tcPr>
            <w:tcW w:w="1021" w:type="dxa"/>
            <w:tcBorders>
              <w:top w:val="single" w:sz="4" w:space="0" w:color="auto"/>
            </w:tcBorders>
            <w:shd w:val="clear" w:color="auto" w:fill="auto"/>
          </w:tcPr>
          <w:p w14:paraId="053796C3" w14:textId="77777777" w:rsidR="00130064" w:rsidRDefault="00130064" w:rsidP="00AC23C4">
            <w:pPr>
              <w:pStyle w:val="TableCell2-0"/>
              <w:ind w:right="113"/>
              <w:jc w:val="right"/>
            </w:pPr>
            <w:r>
              <w:t>0.7%</w:t>
            </w:r>
          </w:p>
        </w:tc>
      </w:tr>
      <w:tr w:rsidR="00AC23C4" w14:paraId="759FB290" w14:textId="77777777" w:rsidTr="00F72982">
        <w:tc>
          <w:tcPr>
            <w:tcW w:w="1247" w:type="dxa"/>
            <w:shd w:val="clear" w:color="auto" w:fill="auto"/>
          </w:tcPr>
          <w:p w14:paraId="40DDBEA8" w14:textId="77777777" w:rsidR="00130064" w:rsidRPr="0099608C" w:rsidRDefault="00130064" w:rsidP="00AC23C4">
            <w:pPr>
              <w:pStyle w:val="O0Nwnext"/>
              <w:ind w:left="113"/>
              <w:rPr>
                <w:rStyle w:val="ChSmallCaps"/>
              </w:rPr>
            </w:pPr>
            <w:r w:rsidRPr="0099608C">
              <w:rPr>
                <w:rStyle w:val="ChSmallCaps"/>
              </w:rPr>
              <w:t>v.bi</w:t>
            </w:r>
          </w:p>
        </w:tc>
        <w:tc>
          <w:tcPr>
            <w:tcW w:w="1021" w:type="dxa"/>
            <w:shd w:val="clear" w:color="auto" w:fill="auto"/>
          </w:tcPr>
          <w:p w14:paraId="15E800CF" w14:textId="77777777" w:rsidR="00130064" w:rsidRPr="006A2B49" w:rsidRDefault="00130064" w:rsidP="00AC23C4">
            <w:pPr>
              <w:pStyle w:val="O0Nwnext"/>
              <w:ind w:right="113"/>
              <w:jc w:val="right"/>
            </w:pPr>
            <w:r>
              <w:t>535</w:t>
            </w:r>
          </w:p>
        </w:tc>
        <w:tc>
          <w:tcPr>
            <w:tcW w:w="1021" w:type="dxa"/>
            <w:shd w:val="clear" w:color="auto" w:fill="auto"/>
          </w:tcPr>
          <w:p w14:paraId="0073CD82" w14:textId="77777777" w:rsidR="00130064" w:rsidRDefault="00130064" w:rsidP="00AC23C4">
            <w:pPr>
              <w:pStyle w:val="O0Nwnext"/>
              <w:ind w:right="113"/>
              <w:jc w:val="right"/>
            </w:pPr>
            <w:r>
              <w:t>51.8%</w:t>
            </w:r>
          </w:p>
        </w:tc>
      </w:tr>
      <w:tr w:rsidR="00AC23C4" w14:paraId="1A61BE36" w14:textId="77777777" w:rsidTr="00F72982">
        <w:tc>
          <w:tcPr>
            <w:tcW w:w="1247" w:type="dxa"/>
            <w:shd w:val="clear" w:color="auto" w:fill="auto"/>
          </w:tcPr>
          <w:p w14:paraId="0A924351" w14:textId="77777777" w:rsidR="00130064" w:rsidRPr="0099608C" w:rsidRDefault="00130064" w:rsidP="00AC23C4">
            <w:pPr>
              <w:pStyle w:val="O0Nwnext"/>
              <w:ind w:left="113"/>
              <w:rPr>
                <w:rStyle w:val="ChSmallCaps"/>
              </w:rPr>
            </w:pPr>
            <w:r w:rsidRPr="0099608C">
              <w:rPr>
                <w:rStyle w:val="ChSmallCaps"/>
              </w:rPr>
              <w:t>v.mo</w:t>
            </w:r>
          </w:p>
        </w:tc>
        <w:tc>
          <w:tcPr>
            <w:tcW w:w="1021" w:type="dxa"/>
            <w:shd w:val="clear" w:color="auto" w:fill="auto"/>
          </w:tcPr>
          <w:p w14:paraId="282D22F7" w14:textId="77777777" w:rsidR="00130064" w:rsidRPr="008D54B2" w:rsidRDefault="006A3DFF" w:rsidP="00AC23C4">
            <w:pPr>
              <w:pStyle w:val="O0Nwnext"/>
              <w:ind w:right="113"/>
              <w:jc w:val="right"/>
            </w:pPr>
            <w:r w:rsidRPr="008D54B2">
              <w:t>490</w:t>
            </w:r>
          </w:p>
        </w:tc>
        <w:tc>
          <w:tcPr>
            <w:tcW w:w="1021" w:type="dxa"/>
            <w:shd w:val="clear" w:color="auto" w:fill="auto"/>
          </w:tcPr>
          <w:p w14:paraId="66A31B78" w14:textId="77777777" w:rsidR="00130064" w:rsidRDefault="00130064" w:rsidP="00AC23C4">
            <w:pPr>
              <w:pStyle w:val="O0Nwnext"/>
              <w:ind w:right="113"/>
              <w:jc w:val="right"/>
            </w:pPr>
            <w:r>
              <w:t>47.5%</w:t>
            </w:r>
          </w:p>
        </w:tc>
      </w:tr>
      <w:tr w:rsidR="00AC23C4" w14:paraId="08B59D42" w14:textId="77777777" w:rsidTr="00F72982">
        <w:tc>
          <w:tcPr>
            <w:tcW w:w="1247" w:type="dxa"/>
            <w:shd w:val="clear" w:color="auto" w:fill="auto"/>
          </w:tcPr>
          <w:p w14:paraId="32CADB82" w14:textId="77777777" w:rsidR="00130064" w:rsidRPr="00DA3387" w:rsidRDefault="00130064" w:rsidP="00AC23C4">
            <w:pPr>
              <w:pStyle w:val="O0Nwnext"/>
              <w:ind w:left="227"/>
              <w:rPr>
                <w:rStyle w:val="ChSmallCaps"/>
              </w:rPr>
            </w:pPr>
            <w:r w:rsidRPr="0099608C">
              <w:rPr>
                <w:rStyle w:val="ChSmallCaps"/>
              </w:rPr>
              <w:t>v.mo</w:t>
            </w:r>
            <w:r w:rsidRPr="00372706">
              <w:t>(</w:t>
            </w:r>
            <w:r w:rsidRPr="0099608C">
              <w:rPr>
                <w:rStyle w:val="ChSmallCaps"/>
              </w:rPr>
              <w:t>dy</w:t>
            </w:r>
            <w:r w:rsidRPr="00C92FB5">
              <w:t>)</w:t>
            </w:r>
          </w:p>
        </w:tc>
        <w:tc>
          <w:tcPr>
            <w:tcW w:w="1021" w:type="dxa"/>
            <w:shd w:val="clear" w:color="auto" w:fill="auto"/>
          </w:tcPr>
          <w:p w14:paraId="2B53E56A" w14:textId="77777777" w:rsidR="00130064" w:rsidRPr="008D54B2" w:rsidRDefault="00130064" w:rsidP="00AC23C4">
            <w:pPr>
              <w:pStyle w:val="O0Nwnext"/>
              <w:ind w:right="57"/>
              <w:jc w:val="right"/>
            </w:pPr>
            <w:r w:rsidRPr="008D54B2">
              <w:t>(139)</w:t>
            </w:r>
          </w:p>
        </w:tc>
        <w:tc>
          <w:tcPr>
            <w:tcW w:w="1021" w:type="dxa"/>
            <w:shd w:val="clear" w:color="auto" w:fill="auto"/>
          </w:tcPr>
          <w:p w14:paraId="4C94EF85" w14:textId="77777777" w:rsidR="00130064" w:rsidRDefault="006A3DFF" w:rsidP="00AC23C4">
            <w:pPr>
              <w:pStyle w:val="O0Nwnext"/>
              <w:ind w:right="57"/>
              <w:jc w:val="right"/>
            </w:pPr>
            <w:r>
              <w:t>(28.4</w:t>
            </w:r>
            <w:r w:rsidR="00130064">
              <w:t>%)</w:t>
            </w:r>
          </w:p>
        </w:tc>
      </w:tr>
      <w:tr w:rsidR="00AC23C4" w14:paraId="409CA0B0" w14:textId="77777777" w:rsidTr="00F72982">
        <w:tc>
          <w:tcPr>
            <w:tcW w:w="1247" w:type="dxa"/>
            <w:tcBorders>
              <w:bottom w:val="single" w:sz="4" w:space="0" w:color="auto"/>
            </w:tcBorders>
            <w:shd w:val="clear" w:color="auto" w:fill="auto"/>
          </w:tcPr>
          <w:p w14:paraId="3A5E9B95" w14:textId="77777777" w:rsidR="00130064" w:rsidRPr="00DA3387" w:rsidRDefault="00130064" w:rsidP="00AC23C4">
            <w:pPr>
              <w:pStyle w:val="TableCell0-2"/>
              <w:ind w:left="227"/>
              <w:rPr>
                <w:rStyle w:val="ChSmallCaps"/>
              </w:rPr>
            </w:pPr>
            <w:r w:rsidRPr="0099608C">
              <w:rPr>
                <w:rStyle w:val="ChSmallCaps"/>
              </w:rPr>
              <w:t>v.mo</w:t>
            </w:r>
            <w:r w:rsidRPr="00372706">
              <w:t>(</w:t>
            </w:r>
            <w:r w:rsidRPr="0099608C">
              <w:rPr>
                <w:rStyle w:val="ChSmallCaps"/>
              </w:rPr>
              <w:t>st</w:t>
            </w:r>
            <w:r w:rsidRPr="00C92FB5">
              <w:t>)</w:t>
            </w:r>
          </w:p>
        </w:tc>
        <w:tc>
          <w:tcPr>
            <w:tcW w:w="1021" w:type="dxa"/>
            <w:tcBorders>
              <w:bottom w:val="single" w:sz="4" w:space="0" w:color="auto"/>
            </w:tcBorders>
            <w:shd w:val="clear" w:color="auto" w:fill="auto"/>
          </w:tcPr>
          <w:p w14:paraId="5A837C38" w14:textId="77777777" w:rsidR="00130064" w:rsidRPr="008D54B2" w:rsidRDefault="006A3DFF" w:rsidP="00AC23C4">
            <w:pPr>
              <w:pStyle w:val="TableCell0-2"/>
              <w:ind w:right="57"/>
              <w:jc w:val="right"/>
            </w:pPr>
            <w:r w:rsidRPr="008D54B2">
              <w:t>(351</w:t>
            </w:r>
            <w:r w:rsidR="00130064" w:rsidRPr="008D54B2">
              <w:t>)</w:t>
            </w:r>
          </w:p>
        </w:tc>
        <w:tc>
          <w:tcPr>
            <w:tcW w:w="1021" w:type="dxa"/>
            <w:tcBorders>
              <w:bottom w:val="single" w:sz="4" w:space="0" w:color="auto"/>
            </w:tcBorders>
            <w:shd w:val="clear" w:color="auto" w:fill="auto"/>
          </w:tcPr>
          <w:p w14:paraId="01414910" w14:textId="77777777" w:rsidR="00130064" w:rsidRDefault="006A3DFF" w:rsidP="00AC23C4">
            <w:pPr>
              <w:pStyle w:val="TableCell0-2"/>
              <w:ind w:right="57"/>
              <w:jc w:val="right"/>
            </w:pPr>
            <w:r>
              <w:t>(71.6</w:t>
            </w:r>
            <w:r w:rsidR="00130064">
              <w:t>%)</w:t>
            </w:r>
          </w:p>
        </w:tc>
      </w:tr>
      <w:tr w:rsidR="00AC23C4" w14:paraId="7E518430" w14:textId="77777777" w:rsidTr="00F72982">
        <w:tc>
          <w:tcPr>
            <w:tcW w:w="1247" w:type="dxa"/>
            <w:tcBorders>
              <w:top w:val="single" w:sz="4" w:space="0" w:color="auto"/>
              <w:bottom w:val="single" w:sz="4" w:space="0" w:color="auto"/>
            </w:tcBorders>
            <w:shd w:val="clear" w:color="auto" w:fill="auto"/>
          </w:tcPr>
          <w:p w14:paraId="53CD4A6B" w14:textId="77777777" w:rsidR="00130064" w:rsidRDefault="00130064" w:rsidP="00AC23C4">
            <w:pPr>
              <w:pStyle w:val="TableCell2-2"/>
              <w:ind w:left="113"/>
            </w:pPr>
            <w:r>
              <w:t>Total</w:t>
            </w:r>
          </w:p>
        </w:tc>
        <w:tc>
          <w:tcPr>
            <w:tcW w:w="1021" w:type="dxa"/>
            <w:tcBorders>
              <w:top w:val="single" w:sz="4" w:space="0" w:color="auto"/>
              <w:bottom w:val="single" w:sz="4" w:space="0" w:color="auto"/>
            </w:tcBorders>
            <w:shd w:val="clear" w:color="auto" w:fill="auto"/>
          </w:tcPr>
          <w:p w14:paraId="05ACBEF2" w14:textId="77777777" w:rsidR="00130064" w:rsidRPr="00A966DA" w:rsidRDefault="006A3DFF" w:rsidP="00AC23C4">
            <w:pPr>
              <w:pStyle w:val="TableCell2-2"/>
              <w:ind w:right="113"/>
              <w:jc w:val="right"/>
            </w:pPr>
            <w:r>
              <w:t>1,032</w:t>
            </w:r>
          </w:p>
        </w:tc>
        <w:tc>
          <w:tcPr>
            <w:tcW w:w="1021" w:type="dxa"/>
            <w:tcBorders>
              <w:top w:val="single" w:sz="4" w:space="0" w:color="auto"/>
              <w:bottom w:val="single" w:sz="4" w:space="0" w:color="auto"/>
            </w:tcBorders>
            <w:shd w:val="clear" w:color="auto" w:fill="auto"/>
          </w:tcPr>
          <w:p w14:paraId="4F25F5BF" w14:textId="77777777" w:rsidR="00130064" w:rsidRPr="00A966DA" w:rsidRDefault="00130064" w:rsidP="00AC23C4">
            <w:pPr>
              <w:pStyle w:val="TableCell2-2"/>
              <w:ind w:right="113"/>
              <w:jc w:val="right"/>
            </w:pPr>
            <w:r>
              <w:t>100%</w:t>
            </w:r>
          </w:p>
        </w:tc>
      </w:tr>
    </w:tbl>
    <w:p w14:paraId="1849238B" w14:textId="0CA473C7" w:rsidR="00130064" w:rsidRDefault="00130064" w:rsidP="00697CDB">
      <w:pPr>
        <w:pStyle w:val="Body0015after05before"/>
      </w:pPr>
      <w:r>
        <w:t xml:space="preserve">In addition, the corpus contains 43 derived monovalent verbs prefixed with </w:t>
      </w:r>
      <w:r w:rsidR="00805F97" w:rsidRPr="009D104A">
        <w:rPr>
          <w:rStyle w:val="ChSmallCapsItalBold"/>
        </w:rPr>
        <w:t>ter­</w:t>
      </w:r>
      <w:r>
        <w:t xml:space="preserve"> that denote </w:t>
      </w:r>
      <w:r w:rsidRPr="00870B79">
        <w:t xml:space="preserve">accidental </w:t>
      </w:r>
      <w:r>
        <w:t xml:space="preserve">or </w:t>
      </w:r>
      <w:r w:rsidRPr="00870B79">
        <w:t xml:space="preserve">unintentional </w:t>
      </w:r>
      <w:r>
        <w:t>actions or events (167 tokens). These lexemes are examined in detail in §</w:t>
      </w:r>
      <w:r w:rsidR="00697CDB">
        <w:fldChar w:fldCharType="begin"/>
      </w:r>
      <w:r w:rsidR="00697CDB">
        <w:instrText xml:space="preserve"> REF _Ref439089897 \w \h </w:instrText>
      </w:r>
      <w:r w:rsidR="00697CDB">
        <w:fldChar w:fldCharType="separate"/>
      </w:r>
      <w:r w:rsidR="00154D81">
        <w:rPr>
          <w:cs/>
        </w:rPr>
        <w:t>‎</w:t>
      </w:r>
      <w:r w:rsidR="00154D81">
        <w:t>3.1.2</w:t>
      </w:r>
      <w:r w:rsidR="00697CDB">
        <w:fldChar w:fldCharType="end"/>
      </w:r>
      <w:r>
        <w:t>, and briefly reviewed in §</w:t>
      </w:r>
      <w:r>
        <w:fldChar w:fldCharType="begin"/>
      </w:r>
      <w:r>
        <w:instrText xml:space="preserve"> REF _Ref350361213 \w \h </w:instrText>
      </w:r>
      <w:r>
        <w:fldChar w:fldCharType="separate"/>
      </w:r>
      <w:r w:rsidR="00154D81">
        <w:rPr>
          <w:cs/>
        </w:rPr>
        <w:t>‎</w:t>
      </w:r>
      <w:r w:rsidR="00154D81">
        <w:t>5.4</w:t>
      </w:r>
      <w:r>
        <w:fldChar w:fldCharType="end"/>
      </w:r>
      <w:r>
        <w:t xml:space="preserve">; therefore, they are not further discussed </w:t>
      </w:r>
      <w:r w:rsidRPr="00927D3C">
        <w:t xml:space="preserve">in this </w:t>
      </w:r>
      <w:r w:rsidR="00927D3C" w:rsidRPr="00927D3C">
        <w:t>section</w:t>
      </w:r>
      <w:r>
        <w:t>.</w:t>
      </w:r>
    </w:p>
    <w:p w14:paraId="48E559F2" w14:textId="77777777" w:rsidR="00130064" w:rsidRDefault="00130064" w:rsidP="00130064">
      <w:pPr>
        <w:pStyle w:val="Heading3"/>
        <w:rPr>
          <w:lang w:eastAsia="en-US"/>
        </w:rPr>
      </w:pPr>
      <w:bookmarkStart w:id="2181" w:name="_Ref350353875"/>
      <w:bookmarkStart w:id="2182" w:name="_Toc367531083"/>
      <w:bookmarkStart w:id="2183" w:name="_Toc440455580"/>
      <w:r>
        <w:rPr>
          <w:lang w:eastAsia="en-US"/>
        </w:rPr>
        <w:t>Predicative and attributive functions</w:t>
      </w:r>
      <w:bookmarkEnd w:id="2181"/>
      <w:bookmarkEnd w:id="2182"/>
      <w:bookmarkEnd w:id="2183"/>
    </w:p>
    <w:p w14:paraId="21B87993" w14:textId="27D0D5FE" w:rsidR="00130064" w:rsidRDefault="00130064" w:rsidP="006E1E80">
      <w:pPr>
        <w:pStyle w:val="Body0000after"/>
      </w:pPr>
      <w:r>
        <w:rPr>
          <w:lang w:eastAsia="en-US"/>
        </w:rPr>
        <w:t xml:space="preserve">Verbs can function predicatively as well as attributively. The identified verb classes display clear distributional preferences, however. </w:t>
      </w:r>
      <w:r w:rsidR="008F1822">
        <w:t xml:space="preserve">Dynamic </w:t>
      </w:r>
      <w:r>
        <w:t xml:space="preserve">verbs usually function predicatively, and less frequently attributively. </w:t>
      </w:r>
      <w:r w:rsidR="006E1E80">
        <w:t xml:space="preserve">Monovalent </w:t>
      </w:r>
      <w:r>
        <w:t xml:space="preserve">stative verbs, </w:t>
      </w:r>
      <w:r w:rsidR="006E1E80">
        <w:t xml:space="preserve">by contrast, </w:t>
      </w:r>
      <w:r>
        <w:t xml:space="preserve">typically occur as adnominal modifiers in noun phrases, </w:t>
      </w:r>
      <w:r w:rsidR="00054B03">
        <w:t>although</w:t>
      </w:r>
      <w:r>
        <w:t xml:space="preserve"> they </w:t>
      </w:r>
      <w:r w:rsidR="006E1E80">
        <w:t>also have predicative function.</w:t>
      </w:r>
    </w:p>
    <w:p w14:paraId="3D1CBC04" w14:textId="65BBB687" w:rsidR="00130064" w:rsidRDefault="00130064" w:rsidP="006E1E80">
      <w:pPr>
        <w:pStyle w:val="Body0505after"/>
        <w:rPr>
          <w:lang w:eastAsia="en-US"/>
        </w:rPr>
      </w:pPr>
      <w:r>
        <w:t xml:space="preserve">In their predicative uses, verbs act </w:t>
      </w:r>
      <w:r w:rsidR="00B7093A">
        <w:t>“</w:t>
      </w:r>
      <w:r>
        <w:rPr>
          <w:rFonts w:eastAsia="Times New Roman"/>
          <w:szCs w:val="20"/>
          <w:lang w:eastAsia="en-US"/>
        </w:rPr>
        <w:t xml:space="preserve">as </w:t>
      </w:r>
      <w:r w:rsidR="00B7093A">
        <w:rPr>
          <w:rFonts w:eastAsia="Times New Roman"/>
          <w:szCs w:val="20"/>
          <w:lang w:eastAsia="en-US"/>
        </w:rPr>
        <w:t>‘</w:t>
      </w:r>
      <w:r>
        <w:rPr>
          <w:rFonts w:eastAsia="Times New Roman"/>
          <w:szCs w:val="20"/>
          <w:lang w:eastAsia="en-US"/>
        </w:rPr>
        <w:t>comment</w:t>
      </w:r>
      <w:r w:rsidR="00B7093A">
        <w:rPr>
          <w:rFonts w:eastAsia="Times New Roman"/>
          <w:szCs w:val="20"/>
          <w:lang w:eastAsia="en-US"/>
        </w:rPr>
        <w:t>’</w:t>
      </w:r>
      <w:r>
        <w:rPr>
          <w:rFonts w:eastAsia="Times New Roman"/>
          <w:szCs w:val="20"/>
          <w:lang w:eastAsia="en-US"/>
        </w:rPr>
        <w:t xml:space="preserve"> on a given noun as </w:t>
      </w:r>
      <w:r w:rsidR="00B7093A">
        <w:rPr>
          <w:rFonts w:eastAsia="Times New Roman"/>
          <w:szCs w:val="20"/>
          <w:lang w:eastAsia="en-US"/>
        </w:rPr>
        <w:t>‘</w:t>
      </w:r>
      <w:r>
        <w:rPr>
          <w:rFonts w:eastAsia="Times New Roman"/>
          <w:szCs w:val="20"/>
          <w:lang w:eastAsia="en-US"/>
        </w:rPr>
        <w:t>topic</w:t>
      </w:r>
      <w:r w:rsidR="00B7093A">
        <w:rPr>
          <w:rFonts w:eastAsia="Times New Roman"/>
          <w:szCs w:val="20"/>
          <w:lang w:eastAsia="en-US"/>
        </w:rPr>
        <w:t>’”</w:t>
      </w:r>
      <w:r w:rsidR="006E1E80">
        <w:rPr>
          <w:rFonts w:eastAsia="Times New Roman"/>
          <w:szCs w:val="20"/>
          <w:lang w:eastAsia="en-US"/>
        </w:rPr>
        <w:t xml:space="preserve">, using </w:t>
      </w:r>
      <w:r w:rsidR="006E1E80" w:rsidRPr="006E1E80">
        <w:rPr>
          <w:rStyle w:val="Citation"/>
        </w:rPr>
        <w:fldChar w:fldCharType="begin"/>
      </w:r>
      <w:r w:rsidR="006E1E80" w:rsidRPr="006E1E80">
        <w:rPr>
          <w:rStyle w:val="Citation"/>
        </w:rPr>
        <w:instrText>ADDIN CITAVI.PLACEHOLDER 6e238349-1ff4-4c86-8be8-3a5392397aab 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4b248L1RleHQ+DQogICAgPC9UZXh0VW5pdD4NCiAgPC9UZXh0VW5pdHM+DQo8L1BsYWNlaG9sZGVyPg==</w:instrText>
      </w:r>
      <w:r w:rsidR="006E1E80" w:rsidRPr="006E1E80">
        <w:rPr>
          <w:rStyle w:val="Citation"/>
        </w:rPr>
        <w:fldChar w:fldCharType="separate"/>
      </w:r>
      <w:bookmarkStart w:id="2184" w:name="_CTVP0016e2383491ff44c868be83a5392397aab"/>
      <w:r w:rsidR="0092006B">
        <w:rPr>
          <w:rStyle w:val="Citation"/>
        </w:rPr>
        <w:t>Dixon</w:t>
      </w:r>
      <w:bookmarkEnd w:id="2184"/>
      <w:r w:rsidR="006E1E80" w:rsidRPr="006E1E80">
        <w:rPr>
          <w:rStyle w:val="Citation"/>
        </w:rPr>
        <w:fldChar w:fldCharType="end"/>
      </w:r>
      <w:r w:rsidR="006E1E80" w:rsidRPr="006E1E80">
        <w:rPr>
          <w:rStyle w:val="Citation"/>
        </w:rPr>
        <w:t xml:space="preserve">’s </w:t>
      </w:r>
      <w:r w:rsidR="006E1E80" w:rsidRPr="006E1E80">
        <w:rPr>
          <w:rStyle w:val="Citation"/>
        </w:rPr>
        <w:fldChar w:fldCharType="begin"/>
      </w:r>
      <w:r w:rsidR="006E1E80" w:rsidRPr="006E1E80">
        <w:rPr>
          <w:rStyle w:val="Citation"/>
        </w:rPr>
        <w:instrText>ADDIN CITAVI.PLACEHOLDER e3b25003-99a5-43a2-ac60-5c20e0549649 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0OiAzMSk8L1RleHQ+DQogICAgPC9UZXh0VW5pdD4NCiAgPC9UZXh0VW5pdHM+DQo8L1BsYWNlaG9sZGVyPg==</w:instrText>
      </w:r>
      <w:r w:rsidR="006E1E80" w:rsidRPr="006E1E80">
        <w:rPr>
          <w:rStyle w:val="Citation"/>
        </w:rPr>
        <w:fldChar w:fldCharType="separate"/>
      </w:r>
      <w:bookmarkStart w:id="2185" w:name="_CTVP001e3b2500399a543a2ac605c20e0549649"/>
      <w:r w:rsidR="0092006B">
        <w:rPr>
          <w:rStyle w:val="Citation"/>
        </w:rPr>
        <w:t>(1994: 31)</w:t>
      </w:r>
      <w:bookmarkEnd w:id="2185"/>
      <w:r w:rsidR="006E1E80" w:rsidRPr="006E1E80">
        <w:rPr>
          <w:rStyle w:val="Citation"/>
        </w:rPr>
        <w:fldChar w:fldCharType="end"/>
      </w:r>
      <w:r w:rsidR="006E1E80">
        <w:rPr>
          <w:rFonts w:eastAsia="Times New Roman"/>
          <w:szCs w:val="20"/>
          <w:lang w:eastAsia="en-US"/>
        </w:rPr>
        <w:t xml:space="preserve"> terminology</w:t>
      </w:r>
      <w:r>
        <w:rPr>
          <w:lang w:eastAsia="en-US"/>
        </w:rPr>
        <w:t xml:space="preserve">. This typical function of </w:t>
      </w:r>
      <w:r>
        <w:t xml:space="preserve">dynamic verbs is demonstrated with bivalent </w:t>
      </w:r>
      <w:r w:rsidRPr="00D26FC7">
        <w:rPr>
          <w:rStyle w:val="ChItalBold"/>
        </w:rPr>
        <w:t>bunu</w:t>
      </w:r>
      <w:r>
        <w:t xml:space="preserve"> </w:t>
      </w:r>
      <w:r w:rsidR="00B7093A">
        <w:t>‘</w:t>
      </w:r>
      <w:r>
        <w:t>kill</w:t>
      </w:r>
      <w:r w:rsidR="00B7093A">
        <w:t>’</w:t>
      </w:r>
      <w:r>
        <w:t xml:space="preserve"> in </w:t>
      </w:r>
      <w:r>
        <w:rPr>
          <w:lang w:eastAsia="en-US"/>
        </w:rPr>
        <w:fldChar w:fldCharType="begin"/>
      </w:r>
      <w:r>
        <w:rPr>
          <w:lang w:eastAsia="en-US"/>
        </w:rPr>
        <w:instrText xml:space="preserve"> REF _Ref350345027 \h </w:instrText>
      </w:r>
      <w:r>
        <w:rPr>
          <w:lang w:eastAsia="en-US"/>
        </w:rPr>
      </w:r>
      <w:r>
        <w:rPr>
          <w:lang w:eastAsia="en-US"/>
        </w:rPr>
        <w:fldChar w:fldCharType="separate"/>
      </w:r>
      <w:r w:rsidR="00154D81" w:rsidRPr="00F129D3">
        <w:t>(</w:t>
      </w:r>
      <w:r w:rsidR="00154D81">
        <w:rPr>
          <w:noProof/>
        </w:rPr>
        <w:t>99</w:t>
      </w:r>
      <w:r w:rsidR="00154D81" w:rsidRPr="00F129D3">
        <w:t>)</w:t>
      </w:r>
      <w:r>
        <w:rPr>
          <w:lang w:eastAsia="en-US"/>
        </w:rPr>
        <w:fldChar w:fldCharType="end"/>
      </w:r>
      <w:r>
        <w:rPr>
          <w:lang w:eastAsia="en-US"/>
        </w:rPr>
        <w:t xml:space="preserve">. The predicative use of monovalent stative verbs is illustrated with </w:t>
      </w:r>
      <w:r w:rsidRPr="00DD2D8F">
        <w:rPr>
          <w:rStyle w:val="ChItalBold"/>
        </w:rPr>
        <w:t>tinggi</w:t>
      </w:r>
      <w:r>
        <w:rPr>
          <w:lang w:eastAsia="en-US"/>
        </w:rPr>
        <w:t xml:space="preserve"> </w:t>
      </w:r>
      <w:r w:rsidR="00B7093A">
        <w:rPr>
          <w:lang w:eastAsia="en-US"/>
        </w:rPr>
        <w:t>‘</w:t>
      </w:r>
      <w:r>
        <w:rPr>
          <w:lang w:eastAsia="en-US"/>
        </w:rPr>
        <w:t>be high</w:t>
      </w:r>
      <w:r w:rsidR="00B7093A">
        <w:rPr>
          <w:lang w:eastAsia="en-US"/>
        </w:rPr>
        <w:t>’</w:t>
      </w:r>
      <w:r>
        <w:rPr>
          <w:lang w:eastAsia="en-US"/>
        </w:rPr>
        <w:t xml:space="preserve"> in </w:t>
      </w:r>
      <w:r>
        <w:rPr>
          <w:lang w:eastAsia="en-US"/>
        </w:rPr>
        <w:fldChar w:fldCharType="begin"/>
      </w:r>
      <w:r>
        <w:rPr>
          <w:lang w:eastAsia="en-US"/>
        </w:rPr>
        <w:instrText xml:space="preserve"> REF _Ref350345028 \h </w:instrText>
      </w:r>
      <w:r>
        <w:rPr>
          <w:lang w:eastAsia="en-US"/>
        </w:rPr>
      </w:r>
      <w:r>
        <w:rPr>
          <w:lang w:eastAsia="en-US"/>
        </w:rPr>
        <w:fldChar w:fldCharType="separate"/>
      </w:r>
      <w:r w:rsidR="00154D81" w:rsidRPr="00F129D3">
        <w:t>(</w:t>
      </w:r>
      <w:r w:rsidR="00154D81">
        <w:rPr>
          <w:noProof/>
        </w:rPr>
        <w:t>100</w:t>
      </w:r>
      <w:r w:rsidR="00154D81" w:rsidRPr="00F129D3">
        <w:t>)</w:t>
      </w:r>
      <w:r>
        <w:rPr>
          <w:lang w:eastAsia="en-US"/>
        </w:rPr>
        <w:fldChar w:fldCharType="end"/>
      </w:r>
      <w:r>
        <w:rPr>
          <w:lang w:eastAsia="en-US"/>
        </w:rPr>
        <w:t>.</w:t>
      </w:r>
      <w:r w:rsidR="006E1E80">
        <w:rPr>
          <w:lang w:eastAsia="en-US"/>
        </w:rPr>
        <w:t xml:space="preserve"> </w:t>
      </w:r>
      <w:r w:rsidR="006E1E80">
        <w:t xml:space="preserve">In the corpus, </w:t>
      </w:r>
      <w:r w:rsidR="006E1E80">
        <w:rPr>
          <w:lang w:eastAsia="en-US"/>
        </w:rPr>
        <w:t xml:space="preserve">all </w:t>
      </w:r>
      <w:r w:rsidR="006E1E80">
        <w:t>dynamic verbs have predicative function, while only 40% of the stative verbs (139/351) are used predicatively.</w:t>
      </w:r>
    </w:p>
    <w:p w14:paraId="1265C776" w14:textId="77777777" w:rsidR="00130064" w:rsidRDefault="00130064" w:rsidP="00130064">
      <w:pPr>
        <w:pStyle w:val="ExampleTitle"/>
      </w:pPr>
      <w:r>
        <w:t>Predicative uses</w:t>
      </w:r>
    </w:p>
    <w:tbl>
      <w:tblPr>
        <w:tblW w:w="3675" w:type="dxa"/>
        <w:tblCellMar>
          <w:left w:w="42" w:type="dxa"/>
          <w:right w:w="42" w:type="dxa"/>
        </w:tblCellMar>
        <w:tblLook w:val="01E0" w:firstRow="1" w:lastRow="1" w:firstColumn="1" w:lastColumn="1" w:noHBand="0" w:noVBand="0"/>
      </w:tblPr>
      <w:tblGrid>
        <w:gridCol w:w="709"/>
        <w:gridCol w:w="651"/>
        <w:gridCol w:w="540"/>
        <w:gridCol w:w="584"/>
        <w:gridCol w:w="629"/>
        <w:gridCol w:w="562"/>
      </w:tblGrid>
      <w:tr w:rsidR="00AC23C4" w:rsidRPr="00833FA5" w14:paraId="6080840C" w14:textId="77777777" w:rsidTr="00AC23C4">
        <w:tc>
          <w:tcPr>
            <w:tcW w:w="709" w:type="dxa"/>
            <w:shd w:val="clear" w:color="auto" w:fill="auto"/>
          </w:tcPr>
          <w:p w14:paraId="65A1C3D2" w14:textId="77777777" w:rsidR="00130064" w:rsidRPr="00F129D3" w:rsidRDefault="00130064" w:rsidP="00130064">
            <w:pPr>
              <w:pStyle w:val="Text"/>
            </w:pPr>
            <w:bookmarkStart w:id="2186" w:name="_Ref350345027"/>
            <w:r w:rsidRPr="00F129D3">
              <w:t>(</w:t>
            </w:r>
            <w:fldSimple w:instr=" SEQ ( \* ARABIC \s 1 ">
              <w:r w:rsidR="00154D81">
                <w:rPr>
                  <w:noProof/>
                </w:rPr>
                <w:t>99</w:t>
              </w:r>
            </w:fldSimple>
            <w:r w:rsidRPr="00F129D3">
              <w:t>)</w:t>
            </w:r>
            <w:bookmarkEnd w:id="2186"/>
          </w:p>
        </w:tc>
        <w:tc>
          <w:tcPr>
            <w:tcW w:w="651" w:type="dxa"/>
            <w:shd w:val="clear" w:color="auto" w:fill="auto"/>
          </w:tcPr>
          <w:p w14:paraId="09E233D9" w14:textId="77777777" w:rsidR="00130064" w:rsidRPr="0036659A" w:rsidRDefault="00130064" w:rsidP="00130064">
            <w:pPr>
              <w:pStyle w:val="Text"/>
            </w:pPr>
            <w:r w:rsidRPr="0036659A">
              <w:t>bapa</w:t>
            </w:r>
          </w:p>
        </w:tc>
        <w:tc>
          <w:tcPr>
            <w:tcW w:w="540" w:type="dxa"/>
            <w:shd w:val="clear" w:color="auto" w:fill="auto"/>
          </w:tcPr>
          <w:p w14:paraId="45EBB62B" w14:textId="77777777" w:rsidR="00130064" w:rsidRPr="0036659A" w:rsidRDefault="004A6C97" w:rsidP="00130064">
            <w:pPr>
              <w:pStyle w:val="Text"/>
            </w:pPr>
            <w:r>
              <w:rPr>
                <w:lang w:eastAsia="en-US"/>
              </w:rPr>
              <w:t>Iskia</w:t>
            </w:r>
          </w:p>
        </w:tc>
        <w:tc>
          <w:tcPr>
            <w:tcW w:w="584" w:type="dxa"/>
            <w:shd w:val="clear" w:color="auto" w:fill="auto"/>
          </w:tcPr>
          <w:p w14:paraId="7EB85B25" w14:textId="77777777" w:rsidR="00130064" w:rsidRPr="0036659A" w:rsidRDefault="00130064" w:rsidP="00130064">
            <w:pPr>
              <w:pStyle w:val="Text"/>
            </w:pPr>
            <w:r w:rsidRPr="0036659A">
              <w:t>dong</w:t>
            </w:r>
          </w:p>
        </w:tc>
        <w:tc>
          <w:tcPr>
            <w:tcW w:w="629" w:type="dxa"/>
            <w:shd w:val="clear" w:color="auto" w:fill="auto"/>
          </w:tcPr>
          <w:p w14:paraId="018D9E3F" w14:textId="77777777" w:rsidR="00130064" w:rsidRPr="007E1048" w:rsidRDefault="00130064" w:rsidP="00130064">
            <w:pPr>
              <w:pStyle w:val="Text"/>
              <w:rPr>
                <w:rStyle w:val="ChBlueBold"/>
              </w:rPr>
            </w:pPr>
            <w:r w:rsidRPr="007E1048">
              <w:rPr>
                <w:rStyle w:val="ChBlueBold"/>
              </w:rPr>
              <w:t>bunu</w:t>
            </w:r>
          </w:p>
        </w:tc>
        <w:tc>
          <w:tcPr>
            <w:tcW w:w="562" w:type="dxa"/>
            <w:shd w:val="clear" w:color="auto" w:fill="auto"/>
          </w:tcPr>
          <w:p w14:paraId="30FC777B" w14:textId="77777777" w:rsidR="00130064" w:rsidRPr="007E1048" w:rsidRDefault="00130064" w:rsidP="00130064">
            <w:pPr>
              <w:pStyle w:val="Text"/>
              <w:rPr>
                <w:rStyle w:val="ChBlueBold"/>
              </w:rPr>
            </w:pPr>
            <w:r w:rsidRPr="007E1048">
              <w:rPr>
                <w:rStyle w:val="ChBlueBold"/>
              </w:rPr>
              <w:t>babi</w:t>
            </w:r>
          </w:p>
        </w:tc>
      </w:tr>
      <w:tr w:rsidR="00AC23C4" w:rsidRPr="00AC23C4" w14:paraId="24A37C07" w14:textId="77777777" w:rsidTr="00AC23C4">
        <w:tc>
          <w:tcPr>
            <w:tcW w:w="709" w:type="dxa"/>
            <w:shd w:val="clear" w:color="auto" w:fill="auto"/>
          </w:tcPr>
          <w:p w14:paraId="3D56A7F3" w14:textId="77777777" w:rsidR="00130064" w:rsidRPr="0036659A" w:rsidRDefault="00130064" w:rsidP="00130064">
            <w:pPr>
              <w:pStyle w:val="GlossEng"/>
            </w:pPr>
          </w:p>
        </w:tc>
        <w:tc>
          <w:tcPr>
            <w:tcW w:w="651" w:type="dxa"/>
            <w:shd w:val="clear" w:color="auto" w:fill="auto"/>
          </w:tcPr>
          <w:p w14:paraId="4075E081" w14:textId="77777777" w:rsidR="00130064" w:rsidRPr="0036659A" w:rsidRDefault="00130064" w:rsidP="00130064">
            <w:pPr>
              <w:pStyle w:val="GlossEng"/>
            </w:pPr>
            <w:r w:rsidRPr="0036659A">
              <w:t>father</w:t>
            </w:r>
          </w:p>
        </w:tc>
        <w:tc>
          <w:tcPr>
            <w:tcW w:w="540" w:type="dxa"/>
            <w:shd w:val="clear" w:color="auto" w:fill="auto"/>
          </w:tcPr>
          <w:p w14:paraId="05329CCB" w14:textId="77777777" w:rsidR="00130064" w:rsidRPr="0036659A" w:rsidRDefault="004A6C97" w:rsidP="00130064">
            <w:pPr>
              <w:pStyle w:val="GlossEng"/>
            </w:pPr>
            <w:r>
              <w:rPr>
                <w:lang w:eastAsia="en-US"/>
              </w:rPr>
              <w:t>Iskia</w:t>
            </w:r>
          </w:p>
        </w:tc>
        <w:tc>
          <w:tcPr>
            <w:tcW w:w="584" w:type="dxa"/>
            <w:shd w:val="clear" w:color="auto" w:fill="auto"/>
          </w:tcPr>
          <w:p w14:paraId="01B5C8C1" w14:textId="77777777" w:rsidR="00130064" w:rsidRPr="00B56C8E" w:rsidRDefault="00130064" w:rsidP="00130064">
            <w:pPr>
              <w:pStyle w:val="GlossEng"/>
              <w:rPr>
                <w:rStyle w:val="ChSmallCaps"/>
              </w:rPr>
            </w:pPr>
            <w:r w:rsidRPr="00B56C8E">
              <w:rPr>
                <w:rStyle w:val="ChSmallCaps"/>
              </w:rPr>
              <w:t>3pl</w:t>
            </w:r>
          </w:p>
        </w:tc>
        <w:tc>
          <w:tcPr>
            <w:tcW w:w="629" w:type="dxa"/>
            <w:shd w:val="clear" w:color="auto" w:fill="auto"/>
          </w:tcPr>
          <w:p w14:paraId="35E33FA6" w14:textId="77777777" w:rsidR="00130064" w:rsidRPr="0036659A" w:rsidRDefault="00130064" w:rsidP="00130064">
            <w:pPr>
              <w:pStyle w:val="GlossEng"/>
            </w:pPr>
            <w:r w:rsidRPr="0036659A">
              <w:t>kill</w:t>
            </w:r>
          </w:p>
        </w:tc>
        <w:tc>
          <w:tcPr>
            <w:tcW w:w="562" w:type="dxa"/>
            <w:shd w:val="clear" w:color="auto" w:fill="auto"/>
          </w:tcPr>
          <w:p w14:paraId="6A0D8B3C" w14:textId="77777777" w:rsidR="00130064" w:rsidRPr="0036659A" w:rsidRDefault="00130064" w:rsidP="00130064">
            <w:pPr>
              <w:pStyle w:val="GlossEng"/>
            </w:pPr>
            <w:r w:rsidRPr="0036659A">
              <w:t>pig</w:t>
            </w:r>
          </w:p>
        </w:tc>
      </w:tr>
    </w:tbl>
    <w:p w14:paraId="2ED9DC5B" w14:textId="24B8DE85" w:rsidR="00130064" w:rsidRPr="001B3351" w:rsidRDefault="00B7093A" w:rsidP="00130064">
      <w:pPr>
        <w:pStyle w:val="FreeTranslEng"/>
      </w:pPr>
      <w:r>
        <w:t>‘</w:t>
      </w:r>
      <w:r w:rsidR="00130064">
        <w:t xml:space="preserve">father </w:t>
      </w:r>
      <w:r w:rsidR="004A6C97">
        <w:rPr>
          <w:lang w:eastAsia="en-US"/>
        </w:rPr>
        <w:t>Iskia</w:t>
      </w:r>
      <w:r w:rsidR="00130064">
        <w:t xml:space="preserve"> and </w:t>
      </w:r>
      <w:r w:rsidR="00CE150A" w:rsidRPr="00CE150A">
        <w:t>his companions</w:t>
      </w:r>
      <w:r w:rsidR="00130064">
        <w:t xml:space="preserve"> </w:t>
      </w:r>
      <w:r w:rsidR="00130064" w:rsidRPr="007E1048">
        <w:rPr>
          <w:rStyle w:val="ChBlueBold"/>
        </w:rPr>
        <w:t>killed a pig</w:t>
      </w:r>
      <w:r>
        <w:t>’</w:t>
      </w:r>
      <w:r w:rsidR="00130064">
        <w:t xml:space="preserve"> </w:t>
      </w:r>
      <w:r w:rsidR="00130064" w:rsidRPr="00C712DF">
        <w:rPr>
          <w:rStyle w:val="ExampleSource"/>
        </w:rPr>
        <w:t>[080917-008-NP.0120]</w:t>
      </w:r>
    </w:p>
    <w:tbl>
      <w:tblPr>
        <w:tblW w:w="3178" w:type="dxa"/>
        <w:tblCellMar>
          <w:left w:w="42" w:type="dxa"/>
          <w:right w:w="42" w:type="dxa"/>
        </w:tblCellMar>
        <w:tblLook w:val="01E0" w:firstRow="1" w:lastRow="1" w:firstColumn="1" w:lastColumn="1" w:noHBand="0" w:noVBand="0"/>
      </w:tblPr>
      <w:tblGrid>
        <w:gridCol w:w="709"/>
        <w:gridCol w:w="984"/>
        <w:gridCol w:w="706"/>
        <w:gridCol w:w="779"/>
      </w:tblGrid>
      <w:tr w:rsidR="00130064" w:rsidRPr="00833FA5" w14:paraId="3492E521" w14:textId="77777777" w:rsidTr="00AC23C4">
        <w:tc>
          <w:tcPr>
            <w:tcW w:w="709" w:type="dxa"/>
            <w:shd w:val="clear" w:color="auto" w:fill="auto"/>
          </w:tcPr>
          <w:p w14:paraId="76E7514B" w14:textId="77777777" w:rsidR="00130064" w:rsidRPr="00F129D3" w:rsidRDefault="00130064" w:rsidP="00130064">
            <w:pPr>
              <w:pStyle w:val="Text"/>
            </w:pPr>
            <w:bookmarkStart w:id="2187" w:name="_Ref350345028"/>
            <w:r w:rsidRPr="00F129D3">
              <w:t>(</w:t>
            </w:r>
            <w:fldSimple w:instr=" SEQ ( \* ARABIC \s 1 ">
              <w:r w:rsidR="00154D81">
                <w:rPr>
                  <w:noProof/>
                </w:rPr>
                <w:t>100</w:t>
              </w:r>
            </w:fldSimple>
            <w:r w:rsidRPr="00F129D3">
              <w:t>)</w:t>
            </w:r>
            <w:bookmarkEnd w:id="2187"/>
          </w:p>
        </w:tc>
        <w:tc>
          <w:tcPr>
            <w:tcW w:w="984" w:type="dxa"/>
            <w:shd w:val="clear" w:color="auto" w:fill="auto"/>
          </w:tcPr>
          <w:p w14:paraId="232699F7" w14:textId="77777777" w:rsidR="00130064" w:rsidRPr="00286339" w:rsidRDefault="00130064" w:rsidP="00130064">
            <w:pPr>
              <w:pStyle w:val="Text"/>
            </w:pPr>
            <w:r w:rsidRPr="00286339">
              <w:t>glombang</w:t>
            </w:r>
          </w:p>
        </w:tc>
        <w:tc>
          <w:tcPr>
            <w:tcW w:w="706" w:type="dxa"/>
            <w:shd w:val="clear" w:color="auto" w:fill="auto"/>
          </w:tcPr>
          <w:p w14:paraId="1AED6BFA" w14:textId="77777777" w:rsidR="00130064" w:rsidRPr="00286339" w:rsidRDefault="00130064" w:rsidP="00130064">
            <w:pPr>
              <w:pStyle w:val="Text"/>
            </w:pPr>
            <w:r w:rsidRPr="00286339">
              <w:t>itu</w:t>
            </w:r>
          </w:p>
        </w:tc>
        <w:tc>
          <w:tcPr>
            <w:tcW w:w="779" w:type="dxa"/>
            <w:shd w:val="clear" w:color="auto" w:fill="auto"/>
          </w:tcPr>
          <w:p w14:paraId="21542818" w14:textId="77777777" w:rsidR="00130064" w:rsidRPr="00344278" w:rsidRDefault="00130064" w:rsidP="00130064">
            <w:pPr>
              <w:pStyle w:val="Text"/>
              <w:rPr>
                <w:rStyle w:val="ChBlueBold"/>
              </w:rPr>
            </w:pPr>
            <w:r w:rsidRPr="00344278">
              <w:rPr>
                <w:rStyle w:val="ChBlueBold"/>
              </w:rPr>
              <w:t>tinggi</w:t>
            </w:r>
          </w:p>
        </w:tc>
      </w:tr>
      <w:tr w:rsidR="00130064" w:rsidRPr="00AC23C4" w14:paraId="36D4A872" w14:textId="77777777" w:rsidTr="00AC23C4">
        <w:tc>
          <w:tcPr>
            <w:tcW w:w="709" w:type="dxa"/>
            <w:shd w:val="clear" w:color="auto" w:fill="auto"/>
          </w:tcPr>
          <w:p w14:paraId="026CF69D" w14:textId="77777777" w:rsidR="00130064" w:rsidRPr="00286339" w:rsidRDefault="00130064" w:rsidP="00130064">
            <w:pPr>
              <w:pStyle w:val="GlossEng"/>
            </w:pPr>
          </w:p>
        </w:tc>
        <w:tc>
          <w:tcPr>
            <w:tcW w:w="984" w:type="dxa"/>
            <w:shd w:val="clear" w:color="auto" w:fill="auto"/>
          </w:tcPr>
          <w:p w14:paraId="293D8D6C" w14:textId="77777777" w:rsidR="00130064" w:rsidRPr="00286339" w:rsidRDefault="00130064" w:rsidP="00130064">
            <w:pPr>
              <w:pStyle w:val="GlossEng"/>
            </w:pPr>
            <w:r w:rsidRPr="00286339">
              <w:t>wave</w:t>
            </w:r>
          </w:p>
        </w:tc>
        <w:tc>
          <w:tcPr>
            <w:tcW w:w="706" w:type="dxa"/>
            <w:shd w:val="clear" w:color="auto" w:fill="auto"/>
          </w:tcPr>
          <w:p w14:paraId="39673E68" w14:textId="77777777" w:rsidR="00130064" w:rsidRPr="0099608C" w:rsidRDefault="00130064" w:rsidP="00130064">
            <w:pPr>
              <w:pStyle w:val="GlossEng"/>
              <w:rPr>
                <w:rStyle w:val="ChSmallCaps"/>
              </w:rPr>
            </w:pPr>
            <w:r w:rsidRPr="0099608C">
              <w:rPr>
                <w:rStyle w:val="ChSmallCaps"/>
              </w:rPr>
              <w:t>d.dist</w:t>
            </w:r>
          </w:p>
        </w:tc>
        <w:tc>
          <w:tcPr>
            <w:tcW w:w="779" w:type="dxa"/>
            <w:shd w:val="clear" w:color="auto" w:fill="auto"/>
          </w:tcPr>
          <w:p w14:paraId="48D1E1EA" w14:textId="77777777" w:rsidR="00130064" w:rsidRPr="00286339" w:rsidRDefault="00130064" w:rsidP="00130064">
            <w:pPr>
              <w:pStyle w:val="GlossEng"/>
            </w:pPr>
            <w:r>
              <w:t>be.</w:t>
            </w:r>
            <w:r w:rsidRPr="00286339">
              <w:t>high</w:t>
            </w:r>
          </w:p>
        </w:tc>
      </w:tr>
    </w:tbl>
    <w:p w14:paraId="174F0079" w14:textId="5B53FA95" w:rsidR="00130064" w:rsidRDefault="00B7093A" w:rsidP="00130064">
      <w:pPr>
        <w:pStyle w:val="FreeTranslEng"/>
      </w:pPr>
      <w:r>
        <w:t>‘</w:t>
      </w:r>
      <w:r w:rsidR="00130064">
        <w:t xml:space="preserve">that wave </w:t>
      </w:r>
      <w:r w:rsidR="00130064" w:rsidRPr="00344278">
        <w:rPr>
          <w:rStyle w:val="ChBlueBold"/>
        </w:rPr>
        <w:t>was high</w:t>
      </w:r>
      <w:r>
        <w:t>’</w:t>
      </w:r>
      <w:r w:rsidR="00130064">
        <w:t xml:space="preserve"> </w:t>
      </w:r>
      <w:r w:rsidR="00D0359F">
        <w:rPr>
          <w:rStyle w:val="ExampleSource"/>
        </w:rPr>
        <w:t>[080923-015-CvEx</w:t>
      </w:r>
      <w:r w:rsidR="00130064" w:rsidRPr="00344278">
        <w:rPr>
          <w:rStyle w:val="ExampleSource"/>
        </w:rPr>
        <w:t>.0016]</w:t>
      </w:r>
    </w:p>
    <w:p w14:paraId="4CD1DA61" w14:textId="6ABEF158" w:rsidR="00130064" w:rsidRDefault="00130064" w:rsidP="00395F4B">
      <w:pPr>
        <w:pStyle w:val="Body0000after"/>
        <w:rPr>
          <w:lang w:eastAsia="en-US"/>
        </w:rPr>
      </w:pPr>
      <w:r>
        <w:rPr>
          <w:lang w:eastAsia="en-US"/>
        </w:rPr>
        <w:t xml:space="preserve">In their attributive function within noun phrases, the modifying verbs serve to specify or restrict </w:t>
      </w:r>
      <w:r w:rsidR="00B7093A">
        <w:rPr>
          <w:lang w:eastAsia="en-US"/>
        </w:rPr>
        <w:t>“</w:t>
      </w:r>
      <w:r>
        <w:rPr>
          <w:lang w:eastAsia="en-US"/>
        </w:rPr>
        <w:t>the reference of the noun</w:t>
      </w:r>
      <w:r w:rsidR="00B7093A">
        <w:rPr>
          <w:lang w:eastAsia="en-US"/>
        </w:rPr>
        <w:t>”</w:t>
      </w:r>
      <w:r w:rsidR="006E1E80">
        <w:rPr>
          <w:lang w:eastAsia="en-US"/>
        </w:rPr>
        <w:t xml:space="preserve">, </w:t>
      </w:r>
      <w:r w:rsidR="006E1E80" w:rsidRPr="006E1E80">
        <w:rPr>
          <w:rStyle w:val="Citation"/>
        </w:rPr>
        <w:t xml:space="preserve">in </w:t>
      </w:r>
      <w:r w:rsidR="006E1E80" w:rsidRPr="006E1E80">
        <w:rPr>
          <w:rStyle w:val="Citation"/>
        </w:rPr>
        <w:fldChar w:fldCharType="begin"/>
      </w:r>
      <w:r w:rsidR="006E1E80" w:rsidRPr="006E1E80">
        <w:rPr>
          <w:rStyle w:val="Citation"/>
        </w:rPr>
        <w:instrText>ADDIN CITAVI.PLACEHOLDER 619fb462-ac88-4217-ac8d-18908b0144b8 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4b248L1RleHQ+DQogICAgPC9UZXh0VW5pdD4NCiAgPC9UZXh0VW5pdHM+DQo8L1BsYWNlaG9sZGVyPg==</w:instrText>
      </w:r>
      <w:r w:rsidR="006E1E80" w:rsidRPr="006E1E80">
        <w:rPr>
          <w:rStyle w:val="Citation"/>
        </w:rPr>
        <w:fldChar w:fldCharType="separate"/>
      </w:r>
      <w:bookmarkStart w:id="2188" w:name="_CTVP001619fb462ac884217ac8d18908b0144b8"/>
      <w:r w:rsidR="0092006B">
        <w:rPr>
          <w:rStyle w:val="Citation"/>
        </w:rPr>
        <w:t>Dixon</w:t>
      </w:r>
      <w:bookmarkEnd w:id="2188"/>
      <w:r w:rsidR="006E1E80" w:rsidRPr="006E1E80">
        <w:rPr>
          <w:rStyle w:val="Citation"/>
        </w:rPr>
        <w:fldChar w:fldCharType="end"/>
      </w:r>
      <w:r w:rsidR="006E1E80" w:rsidRPr="006E1E80">
        <w:rPr>
          <w:rStyle w:val="Citation"/>
        </w:rPr>
        <w:t xml:space="preserve">’s </w:t>
      </w:r>
      <w:r w:rsidR="006E1E80" w:rsidRPr="006E1E80">
        <w:rPr>
          <w:rStyle w:val="Citation"/>
        </w:rPr>
        <w:fldChar w:fldCharType="begin"/>
      </w:r>
      <w:r w:rsidR="006E1E80" w:rsidRPr="006E1E80">
        <w:rPr>
          <w:rStyle w:val="Citation"/>
        </w:rPr>
        <w:instrText>ADDIN CITAVI.PLACEHOLDER 8e031f51-d3f0-4b7c-883f-4b4859e2b9bc 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0OiAzMSk8L1RleHQ+DQogICAgPC9UZXh0VW5pdD4NCiAgPC9UZXh0VW5pdHM+DQo8L1BsYWNlaG9sZGVyPg==</w:instrText>
      </w:r>
      <w:r w:rsidR="006E1E80" w:rsidRPr="006E1E80">
        <w:rPr>
          <w:rStyle w:val="Citation"/>
        </w:rPr>
        <w:fldChar w:fldCharType="separate"/>
      </w:r>
      <w:bookmarkStart w:id="2189" w:name="_CTVP0018e031f51d3f04b7c883f4b4859e2b9bc"/>
      <w:r w:rsidR="0092006B">
        <w:rPr>
          <w:rStyle w:val="Citation"/>
        </w:rPr>
        <w:t>(1994: 31)</w:t>
      </w:r>
      <w:bookmarkEnd w:id="2189"/>
      <w:r w:rsidR="006E1E80" w:rsidRPr="006E1E80">
        <w:rPr>
          <w:rStyle w:val="Citation"/>
        </w:rPr>
        <w:fldChar w:fldCharType="end"/>
      </w:r>
      <w:r w:rsidR="006E1E80" w:rsidRPr="006E1E80">
        <w:t xml:space="preserve"> terminology</w:t>
      </w:r>
      <w:r w:rsidRPr="006E1E80">
        <w:t>.</w:t>
      </w:r>
      <w:r>
        <w:rPr>
          <w:lang w:eastAsia="en-US"/>
        </w:rPr>
        <w:t xml:space="preserve"> </w:t>
      </w:r>
      <w:r w:rsidR="006E1E80">
        <w:rPr>
          <w:lang w:eastAsia="en-US"/>
        </w:rPr>
        <w:t>Cross-linguistically, t</w:t>
      </w:r>
      <w:r>
        <w:rPr>
          <w:lang w:eastAsia="en-US"/>
        </w:rPr>
        <w:t>his is achieved in one of two ways</w:t>
      </w:r>
      <w:r w:rsidR="00395F4B">
        <w:rPr>
          <w:lang w:eastAsia="en-US"/>
        </w:rPr>
        <w:t xml:space="preserve">, as </w:t>
      </w:r>
      <w:r w:rsidR="00395F4B" w:rsidRPr="00395F4B">
        <w:rPr>
          <w:rStyle w:val="Citation"/>
        </w:rPr>
        <w:fldChar w:fldCharType="begin"/>
      </w:r>
      <w:r w:rsidR="00395F4B" w:rsidRPr="00395F4B">
        <w:rPr>
          <w:rStyle w:val="Citation"/>
        </w:rPr>
        <w:instrText>ADDIN CITAVI.PLACEHOLDER da0b8a85-1783-4935-b9d7-b070b2e141ff 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4b248L1RleHQ+DQogICAgPC9UZXh0VW5pdD4NCiAgPC9UZXh0VW5pdHM+DQo8L1BsYWNlaG9sZGVyPg==</w:instrText>
      </w:r>
      <w:r w:rsidR="00395F4B" w:rsidRPr="00395F4B">
        <w:rPr>
          <w:rStyle w:val="Citation"/>
        </w:rPr>
        <w:fldChar w:fldCharType="separate"/>
      </w:r>
      <w:bookmarkStart w:id="2190" w:name="_CTVP001da0b8a8517834935b9d7b070b2e141ff"/>
      <w:r w:rsidR="0092006B">
        <w:rPr>
          <w:rStyle w:val="Citation"/>
        </w:rPr>
        <w:t>Dixon</w:t>
      </w:r>
      <w:bookmarkEnd w:id="2190"/>
      <w:r w:rsidR="00395F4B" w:rsidRPr="00395F4B">
        <w:rPr>
          <w:rStyle w:val="Citation"/>
        </w:rPr>
        <w:fldChar w:fldCharType="end"/>
      </w:r>
      <w:r w:rsidR="00395F4B" w:rsidRPr="00395F4B">
        <w:rPr>
          <w:rStyle w:val="Citation"/>
        </w:rPr>
        <w:t xml:space="preserve"> </w:t>
      </w:r>
      <w:r w:rsidR="00395F4B" w:rsidRPr="00395F4B">
        <w:rPr>
          <w:rStyle w:val="Citation"/>
        </w:rPr>
        <w:fldChar w:fldCharType="begin"/>
      </w:r>
      <w:r w:rsidR="00395F4B" w:rsidRPr="00395F4B">
        <w:rPr>
          <w:rStyle w:val="Citation"/>
        </w:rPr>
        <w:instrText>ADDIN CITAVI.PLACEHOLDER f4cff73b-c0a9-4b2d-9e47-dfde1cfdf1dd PFBsYWNlaG9sZGVyPg0KICA8QWRkSW5WZXJzaW9uPjUuMi4wLjg8L0FkZEluVmVyc2lvbj4NCiAgPElkPmY0Y2ZmNzNiLWMwYTktNGIyZC05ZTQ3LWRmZGUxY2ZkZjFkZDwvSWQ+DQogIDxBc3NvY2lhdGVXaXRoUGxhY2Vob2xkZXJJZD42MTlmYjQ2Mi1hYzg4LTQyMTctYWM4ZC0xODkwOGIwMTQ0Yjg8L0Fzc29jaWF0ZVdpdGhQbGFjZWhvbGRlcklkPg0KICA8RW50cmllcz4NCiAgICA8RW50cnk+DQogICAgICA8SWQ+ZWJmMjY5ZDYtZTBlMy00ZmI1LWIwZDQtYTJmOGY1NGYwMmUwPC9JZD4NCiAgICAgIDxSZWZlcmVuY2VJZD40MGFkMGM1OS03OGYyLTRmYjktYWQwZS01MTljNjExY2ZmZWI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QpPC9UZXh0Pg0KICAgIDwvVGV4dFVuaXQ+DQogIDwvVGV4dFVuaXRzPg0KPC9QbGFjZWhvbGRlcj4=</w:instrText>
      </w:r>
      <w:r w:rsidR="00395F4B" w:rsidRPr="00395F4B">
        <w:rPr>
          <w:rStyle w:val="Citation"/>
        </w:rPr>
        <w:fldChar w:fldCharType="separate"/>
      </w:r>
      <w:bookmarkStart w:id="2191" w:name="_CTVP001f4cff73bc0a94b2d9e47dfde1cfdf1dd"/>
      <w:r w:rsidR="0092006B">
        <w:rPr>
          <w:rStyle w:val="Citation"/>
        </w:rPr>
        <w:t>(1994)</w:t>
      </w:r>
      <w:bookmarkEnd w:id="2191"/>
      <w:r w:rsidR="00395F4B" w:rsidRPr="00395F4B">
        <w:rPr>
          <w:rStyle w:val="Citation"/>
        </w:rPr>
        <w:fldChar w:fldCharType="end"/>
      </w:r>
      <w:r w:rsidR="00395F4B">
        <w:rPr>
          <w:rStyle w:val="Citation"/>
        </w:rPr>
        <w:t xml:space="preserve"> points out</w:t>
      </w:r>
      <w:r>
        <w:rPr>
          <w:lang w:eastAsia="en-US"/>
        </w:rPr>
        <w:t>.</w:t>
      </w:r>
      <w:r>
        <w:t xml:space="preserve"> </w:t>
      </w:r>
      <w:r>
        <w:rPr>
          <w:lang w:eastAsia="en-US"/>
        </w:rPr>
        <w:t xml:space="preserve">One option is </w:t>
      </w:r>
      <w:r w:rsidR="00395F4B" w:rsidRPr="00F119FE">
        <w:t>verb-via-juxtaposition modification</w:t>
      </w:r>
      <w:r w:rsidR="00395F4B">
        <w:t xml:space="preserve">; that is, </w:t>
      </w:r>
      <w:r>
        <w:rPr>
          <w:lang w:eastAsia="en-US"/>
        </w:rPr>
        <w:t xml:space="preserve">the modifying verb </w:t>
      </w:r>
      <w:r w:rsidR="00395F4B">
        <w:rPr>
          <w:lang w:eastAsia="en-US"/>
        </w:rPr>
        <w:t xml:space="preserve">is </w:t>
      </w:r>
      <w:r>
        <w:rPr>
          <w:lang w:eastAsia="en-US"/>
        </w:rPr>
        <w:t xml:space="preserve">directly </w:t>
      </w:r>
      <w:r w:rsidR="00395F4B">
        <w:rPr>
          <w:lang w:eastAsia="en-US"/>
        </w:rPr>
        <w:t xml:space="preserve">juxtaposed to a </w:t>
      </w:r>
      <w:r>
        <w:rPr>
          <w:lang w:eastAsia="en-US"/>
        </w:rPr>
        <w:t>noun in a noun phrase</w:t>
      </w:r>
      <w:r w:rsidR="00395F4B">
        <w:rPr>
          <w:lang w:eastAsia="en-US"/>
        </w:rPr>
        <w:t xml:space="preserve">. The second option is </w:t>
      </w:r>
      <w:r w:rsidR="00395F4B">
        <w:t>“</w:t>
      </w:r>
      <w:r w:rsidR="00395F4B" w:rsidRPr="005A03FC">
        <w:t>verb-via-relative-clause modification</w:t>
      </w:r>
      <w:r w:rsidR="00395F4B">
        <w:t xml:space="preserve">” </w:t>
      </w:r>
      <w:r w:rsidR="00395F4B">
        <w:rPr>
          <w:rStyle w:val="Citation"/>
        </w:rPr>
        <w:fldChar w:fldCharType="begin"/>
      </w:r>
      <w:r w:rsidR="00395F4B">
        <w:rPr>
          <w:rStyle w:val="Citation"/>
        </w:rPr>
        <w:instrText>ADDIN CITAVI.PLACEHOLDER b758ccc6-436b-4ba3-9877-46c9a7bb6aeb PFBsYWNlaG9sZGVyPg0KICA8QWRkSW5WZXJzaW9uPjUuMi4wLjg8L0FkZEluVmVyc2lvbj4NCiAgPElkPmI3NThjY2M2LTQzNmItNGJhMy05ODc3LTQ2YzlhN2JiNmFlYjwvSWQ+DQogIDxFbnRyaWVzPg0KICAgIDxFbnRyeT4NCiAgICAgIDxJZD5iZDZjNzhlYS01ZmUyLTQ2MjUtOGRlMy1iNDJjNzBjNTNiYzY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mVmZXJlbmNlSWQ+Nzk4ZDczYTktMjU1ZS00N2ZjLWIyZjQtNmFhYTU3ZDNhZDkyPC9SZWZlcmVuY2VJZD4NCiAgICAgIDxSYW5nZT4NCiAgICAgICAgPFN0YXJ0PjA8L1N0YXJ0Pg0KICAgICAgICA8TGVuZ3RoPjE2PC9MZW5ndGg+DQogICAgICA8L1JhbmdlPg0KICAgICAgPFJlZmVyZW5jZT4NCiAgICAgICAgPFJlZmVyZW5jZVR5cGVJZD5Db250cmlidXRpb24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eG9uIDIwMDQ6IDE5KTwvVGV4dD4NCiAgICA8L1RleHRVbml0Pg0KICA8L1RleHRVbml0cz4NCjwvUGxhY2Vob2xkZXI+</w:instrText>
      </w:r>
      <w:r w:rsidR="00395F4B">
        <w:rPr>
          <w:rStyle w:val="Citation"/>
        </w:rPr>
        <w:fldChar w:fldCharType="separate"/>
      </w:r>
      <w:bookmarkStart w:id="2192" w:name="_CTVP001b758ccc6436b4ba3987746c9a7bb6aeb"/>
      <w:r w:rsidR="0092006B">
        <w:rPr>
          <w:rStyle w:val="Citation"/>
        </w:rPr>
        <w:t>(Dixon 2004: 19)</w:t>
      </w:r>
      <w:bookmarkEnd w:id="2192"/>
      <w:r w:rsidR="00395F4B">
        <w:rPr>
          <w:rStyle w:val="Citation"/>
        </w:rPr>
        <w:fldChar w:fldCharType="end"/>
      </w:r>
      <w:r w:rsidR="00395F4B">
        <w:rPr>
          <w:rStyle w:val="Citation"/>
        </w:rPr>
        <w:t xml:space="preserve">; that is, modification is achieved by means of a relative clause. </w:t>
      </w:r>
      <w:r w:rsidR="006E1E80">
        <w:rPr>
          <w:lang w:eastAsia="en-US"/>
        </w:rPr>
        <w:t>Papuan Malay</w:t>
      </w:r>
      <w:r w:rsidR="00952A4B">
        <w:rPr>
          <w:lang w:eastAsia="en-US"/>
        </w:rPr>
        <w:t xml:space="preserve"> also makes use of these two options</w:t>
      </w:r>
      <w:r w:rsidR="006E1E80">
        <w:rPr>
          <w:lang w:eastAsia="en-US"/>
        </w:rPr>
        <w:t xml:space="preserve">, </w:t>
      </w:r>
      <w:r w:rsidR="006E1E80">
        <w:t xml:space="preserve">as illustrated in </w:t>
      </w:r>
      <w:r w:rsidR="006E1E80">
        <w:rPr>
          <w:lang w:eastAsia="en-US"/>
        </w:rPr>
        <w:fldChar w:fldCharType="begin"/>
      </w:r>
      <w:r w:rsidR="006E1E80">
        <w:rPr>
          <w:lang w:eastAsia="en-US"/>
        </w:rPr>
        <w:instrText xml:space="preserve"> REF _Ref353442066 \h </w:instrText>
      </w:r>
      <w:r w:rsidR="006E1E80">
        <w:rPr>
          <w:lang w:eastAsia="en-US"/>
        </w:rPr>
      </w:r>
      <w:r w:rsidR="006E1E80">
        <w:rPr>
          <w:lang w:eastAsia="en-US"/>
        </w:rPr>
        <w:fldChar w:fldCharType="separate"/>
      </w:r>
      <w:r w:rsidR="00154D81" w:rsidRPr="00F129D3">
        <w:t>(</w:t>
      </w:r>
      <w:r w:rsidR="00154D81">
        <w:rPr>
          <w:noProof/>
        </w:rPr>
        <w:t>101</w:t>
      </w:r>
      <w:r w:rsidR="00154D81" w:rsidRPr="00F129D3">
        <w:t>)</w:t>
      </w:r>
      <w:r w:rsidR="006E1E80">
        <w:rPr>
          <w:lang w:eastAsia="en-US"/>
        </w:rPr>
        <w:fldChar w:fldCharType="end"/>
      </w:r>
      <w:r w:rsidR="006E1E80">
        <w:rPr>
          <w:lang w:eastAsia="en-US"/>
        </w:rPr>
        <w:t xml:space="preserve"> to </w:t>
      </w:r>
      <w:r w:rsidR="006E1E80">
        <w:rPr>
          <w:lang w:eastAsia="en-US"/>
        </w:rPr>
        <w:fldChar w:fldCharType="begin"/>
      </w:r>
      <w:r w:rsidR="006E1E80">
        <w:rPr>
          <w:lang w:eastAsia="en-US"/>
        </w:rPr>
        <w:instrText xml:space="preserve"> REF _Ref350247441 \h </w:instrText>
      </w:r>
      <w:r w:rsidR="006E1E80">
        <w:rPr>
          <w:lang w:eastAsia="en-US"/>
        </w:rPr>
      </w:r>
      <w:r w:rsidR="006E1E80">
        <w:rPr>
          <w:lang w:eastAsia="en-US"/>
        </w:rPr>
        <w:fldChar w:fldCharType="separate"/>
      </w:r>
      <w:r w:rsidR="00154D81" w:rsidRPr="00F129D3">
        <w:t>(</w:t>
      </w:r>
      <w:r w:rsidR="00154D81">
        <w:rPr>
          <w:noProof/>
        </w:rPr>
        <w:t>105</w:t>
      </w:r>
      <w:r w:rsidR="00154D81" w:rsidRPr="00F129D3">
        <w:t>)</w:t>
      </w:r>
      <w:r w:rsidR="006E1E80">
        <w:rPr>
          <w:lang w:eastAsia="en-US"/>
        </w:rPr>
        <w:fldChar w:fldCharType="end"/>
      </w:r>
    </w:p>
    <w:p w14:paraId="29B38C76" w14:textId="418DAE53" w:rsidR="00130064" w:rsidRDefault="00F97A05" w:rsidP="00F97A05">
      <w:pPr>
        <w:pStyle w:val="Body0505after"/>
      </w:pPr>
      <w:r>
        <w:rPr>
          <w:lang w:eastAsia="en-US"/>
        </w:rPr>
        <w:t xml:space="preserve">The first option of </w:t>
      </w:r>
      <w:r w:rsidRPr="00F119FE">
        <w:t>verb-via-juxtaposition modification</w:t>
      </w:r>
      <w:r>
        <w:t xml:space="preserve"> is </w:t>
      </w:r>
      <w:r>
        <w:rPr>
          <w:lang w:eastAsia="en-US"/>
        </w:rPr>
        <w:t xml:space="preserve">illustrated in </w:t>
      </w:r>
      <w:r>
        <w:rPr>
          <w:lang w:eastAsia="en-US"/>
        </w:rPr>
        <w:fldChar w:fldCharType="begin"/>
      </w:r>
      <w:r>
        <w:rPr>
          <w:lang w:eastAsia="en-US"/>
        </w:rPr>
        <w:instrText xml:space="preserve"> REF _Ref353442066 \h </w:instrText>
      </w:r>
      <w:r>
        <w:rPr>
          <w:lang w:eastAsia="en-US"/>
        </w:rPr>
      </w:r>
      <w:r>
        <w:rPr>
          <w:lang w:eastAsia="en-US"/>
        </w:rPr>
        <w:fldChar w:fldCharType="separate"/>
      </w:r>
      <w:r w:rsidR="00154D81" w:rsidRPr="00F129D3">
        <w:t>(</w:t>
      </w:r>
      <w:r w:rsidR="00154D81">
        <w:rPr>
          <w:noProof/>
        </w:rPr>
        <w:t>101</w:t>
      </w:r>
      <w:r w:rsidR="00154D81" w:rsidRPr="00F129D3">
        <w:t>)</w:t>
      </w:r>
      <w:r>
        <w:rPr>
          <w:lang w:eastAsia="en-US"/>
        </w:rPr>
        <w:fldChar w:fldCharType="end"/>
      </w:r>
      <w:r>
        <w:t>. The examples show</w:t>
      </w:r>
      <w:r>
        <w:rPr>
          <w:lang w:eastAsia="en-US"/>
        </w:rPr>
        <w:t xml:space="preserve"> </w:t>
      </w:r>
      <w:r w:rsidR="00130064">
        <w:rPr>
          <w:lang w:eastAsia="en-US"/>
        </w:rPr>
        <w:t>that all verb types can occur in noun phrases as adnominal modifiers in post-head position, both with agentive and non-agentive head nominals (</w:t>
      </w:r>
      <w:r w:rsidR="00130064">
        <w:t xml:space="preserve">the examples in </w:t>
      </w:r>
      <w:r w:rsidR="00130064">
        <w:fldChar w:fldCharType="begin"/>
      </w:r>
      <w:r w:rsidR="00130064">
        <w:instrText xml:space="preserve"> REF _Ref353442103 \h </w:instrText>
      </w:r>
      <w:r w:rsidR="00130064">
        <w:fldChar w:fldCharType="separate"/>
      </w:r>
      <w:r w:rsidR="00154D81" w:rsidRPr="00F129D3">
        <w:t>(</w:t>
      </w:r>
      <w:r w:rsidR="00154D81">
        <w:rPr>
          <w:noProof/>
        </w:rPr>
        <w:t>101</w:t>
      </w:r>
      <w:r w:rsidR="00130064">
        <w:fldChar w:fldCharType="end"/>
      </w:r>
      <w:r w:rsidR="00130064">
        <w:rPr>
          <w:lang w:eastAsia="en-US"/>
        </w:rPr>
        <w:fldChar w:fldCharType="begin"/>
      </w:r>
      <w:r w:rsidR="00130064">
        <w:rPr>
          <w:lang w:eastAsia="en-US"/>
        </w:rPr>
        <w:instrText xml:space="preserve"> REF _Ref348015466 \n \h </w:instrText>
      </w:r>
      <w:r w:rsidR="00130064">
        <w:rPr>
          <w:lang w:eastAsia="en-US"/>
        </w:rPr>
      </w:r>
      <w:r w:rsidR="00130064">
        <w:rPr>
          <w:lang w:eastAsia="en-US"/>
        </w:rPr>
        <w:fldChar w:fldCharType="separate"/>
      </w:r>
      <w:r w:rsidR="00154D81">
        <w:rPr>
          <w:cs/>
          <w:lang w:eastAsia="en-US"/>
        </w:rPr>
        <w:t>‎</w:t>
      </w:r>
      <w:r w:rsidR="00154D81">
        <w:rPr>
          <w:lang w:eastAsia="en-US"/>
        </w:rPr>
        <w:t>a</w:t>
      </w:r>
      <w:r w:rsidR="00130064">
        <w:rPr>
          <w:lang w:eastAsia="en-US"/>
        </w:rPr>
        <w:fldChar w:fldCharType="end"/>
      </w:r>
      <w:r w:rsidR="00130064">
        <w:rPr>
          <w:lang w:eastAsia="en-US"/>
        </w:rPr>
        <w:t>)</w:t>
      </w:r>
      <w:r w:rsidR="00130064" w:rsidRPr="005E56B4">
        <w:rPr>
          <w:lang w:eastAsia="en-US"/>
        </w:rPr>
        <w:t xml:space="preserve"> </w:t>
      </w:r>
      <w:r w:rsidR="00130064">
        <w:rPr>
          <w:lang w:eastAsia="en-US"/>
        </w:rPr>
        <w:t xml:space="preserve">and </w:t>
      </w:r>
      <w:r w:rsidR="00130064">
        <w:fldChar w:fldCharType="begin"/>
      </w:r>
      <w:r w:rsidR="00130064">
        <w:instrText xml:space="preserve"> REF _Ref353442103 \h </w:instrText>
      </w:r>
      <w:r w:rsidR="00130064">
        <w:fldChar w:fldCharType="separate"/>
      </w:r>
      <w:r w:rsidR="00154D81" w:rsidRPr="00F129D3">
        <w:t>(</w:t>
      </w:r>
      <w:r w:rsidR="00154D81">
        <w:rPr>
          <w:noProof/>
        </w:rPr>
        <w:t>101</w:t>
      </w:r>
      <w:r w:rsidR="00130064">
        <w:fldChar w:fldCharType="end"/>
      </w:r>
      <w:r w:rsidR="00130064">
        <w:rPr>
          <w:lang w:eastAsia="en-US"/>
        </w:rPr>
        <w:fldChar w:fldCharType="begin"/>
      </w:r>
      <w:r w:rsidR="00130064">
        <w:rPr>
          <w:lang w:eastAsia="en-US"/>
        </w:rPr>
        <w:instrText xml:space="preserve"> REF _Ref348015467 \n \h </w:instrText>
      </w:r>
      <w:r w:rsidR="00130064">
        <w:rPr>
          <w:lang w:eastAsia="en-US"/>
        </w:rPr>
      </w:r>
      <w:r w:rsidR="00130064">
        <w:rPr>
          <w:lang w:eastAsia="en-US"/>
        </w:rPr>
        <w:fldChar w:fldCharType="separate"/>
      </w:r>
      <w:r w:rsidR="00154D81">
        <w:rPr>
          <w:cs/>
          <w:lang w:eastAsia="en-US"/>
        </w:rPr>
        <w:t>‎</w:t>
      </w:r>
      <w:r w:rsidR="00154D81">
        <w:rPr>
          <w:lang w:eastAsia="en-US"/>
        </w:rPr>
        <w:t>b</w:t>
      </w:r>
      <w:r w:rsidR="00130064">
        <w:rPr>
          <w:lang w:eastAsia="en-US"/>
        </w:rPr>
        <w:fldChar w:fldCharType="end"/>
      </w:r>
      <w:r w:rsidR="00130064">
        <w:rPr>
          <w:lang w:eastAsia="en-US"/>
        </w:rPr>
        <w:t>)</w:t>
      </w:r>
      <w:r w:rsidR="00130064">
        <w:t xml:space="preserve"> are elicited).</w:t>
      </w:r>
    </w:p>
    <w:p w14:paraId="682060CF" w14:textId="77777777" w:rsidR="00130064" w:rsidRPr="00F119FE" w:rsidRDefault="00130064" w:rsidP="00130064">
      <w:pPr>
        <w:pStyle w:val="ExampleTitle"/>
      </w:pPr>
      <w:r w:rsidRPr="00F119FE">
        <w:t>Attributive uses: Verb-via-juxtaposition modification</w:t>
      </w:r>
    </w:p>
    <w:tbl>
      <w:tblPr>
        <w:tblW w:w="6610" w:type="dxa"/>
        <w:tblLayout w:type="fixed"/>
        <w:tblCellMar>
          <w:left w:w="40" w:type="dxa"/>
          <w:right w:w="40" w:type="dxa"/>
        </w:tblCellMar>
        <w:tblLook w:val="01E0" w:firstRow="1" w:lastRow="1" w:firstColumn="1" w:lastColumn="1" w:noHBand="0" w:noVBand="0"/>
      </w:tblPr>
      <w:tblGrid>
        <w:gridCol w:w="709"/>
        <w:gridCol w:w="425"/>
        <w:gridCol w:w="947"/>
        <w:gridCol w:w="928"/>
        <w:gridCol w:w="567"/>
        <w:gridCol w:w="425"/>
        <w:gridCol w:w="1021"/>
        <w:gridCol w:w="1588"/>
      </w:tblGrid>
      <w:tr w:rsidR="00130064" w:rsidRPr="00F119FE" w14:paraId="7F2B5097" w14:textId="77777777" w:rsidTr="00AC23C4">
        <w:tc>
          <w:tcPr>
            <w:tcW w:w="709" w:type="dxa"/>
            <w:shd w:val="clear" w:color="auto" w:fill="auto"/>
          </w:tcPr>
          <w:p w14:paraId="3D2ECC27" w14:textId="77777777" w:rsidR="00130064" w:rsidRPr="00F119FE" w:rsidRDefault="00130064" w:rsidP="00130064">
            <w:pPr>
              <w:pStyle w:val="TableCell0-2"/>
            </w:pPr>
          </w:p>
        </w:tc>
        <w:tc>
          <w:tcPr>
            <w:tcW w:w="5897" w:type="dxa"/>
            <w:gridSpan w:val="7"/>
            <w:shd w:val="clear" w:color="auto" w:fill="auto"/>
          </w:tcPr>
          <w:p w14:paraId="475ABDAC" w14:textId="77777777" w:rsidR="00130064" w:rsidRPr="00F119FE" w:rsidRDefault="00130064" w:rsidP="00130064">
            <w:pPr>
              <w:pStyle w:val="TableCell0-2"/>
            </w:pPr>
            <w:r w:rsidRPr="00F119FE">
              <w:t>Trivalent verbs (elicited)</w:t>
            </w:r>
          </w:p>
        </w:tc>
      </w:tr>
      <w:tr w:rsidR="00AC23C4" w:rsidRPr="003D5284" w14:paraId="7AF3913D" w14:textId="77777777" w:rsidTr="00AC23C4">
        <w:tc>
          <w:tcPr>
            <w:tcW w:w="709" w:type="dxa"/>
            <w:shd w:val="clear" w:color="auto" w:fill="auto"/>
          </w:tcPr>
          <w:p w14:paraId="3BBF9A48" w14:textId="77777777" w:rsidR="00130064" w:rsidRPr="00F129D3" w:rsidRDefault="00130064" w:rsidP="00130064">
            <w:pPr>
              <w:pStyle w:val="Text"/>
            </w:pPr>
            <w:bookmarkStart w:id="2193" w:name="_Ref353442103"/>
            <w:bookmarkStart w:id="2194" w:name="_Ref353442066"/>
            <w:r w:rsidRPr="00F129D3">
              <w:t>(</w:t>
            </w:r>
            <w:fldSimple w:instr=" SEQ ( \* ARABIC \s 1 ">
              <w:r w:rsidR="00154D81">
                <w:rPr>
                  <w:noProof/>
                </w:rPr>
                <w:t>101</w:t>
              </w:r>
            </w:fldSimple>
            <w:bookmarkEnd w:id="2193"/>
            <w:r w:rsidRPr="00F129D3">
              <w:t>)</w:t>
            </w:r>
            <w:bookmarkEnd w:id="2194"/>
          </w:p>
        </w:tc>
        <w:bookmarkStart w:id="2195" w:name="_Ref348015466"/>
        <w:bookmarkEnd w:id="2195"/>
        <w:tc>
          <w:tcPr>
            <w:tcW w:w="425" w:type="dxa"/>
            <w:shd w:val="clear" w:color="auto" w:fill="auto"/>
          </w:tcPr>
          <w:p w14:paraId="408E8583" w14:textId="77777777" w:rsidR="00130064" w:rsidRPr="00203DE0" w:rsidRDefault="00130064" w:rsidP="00130064">
            <w:pPr>
              <w:pStyle w:val="Text"/>
            </w:pPr>
            <w:r w:rsidRPr="00203DE0">
              <w:fldChar w:fldCharType="begin"/>
            </w:r>
            <w:r w:rsidRPr="00203DE0">
              <w:instrText xml:space="preserve"> LISTNUM  NumberDefault \l 8 </w:instrText>
            </w:r>
            <w:r w:rsidR="004A0184" w:rsidRPr="00F129D3">
              <w:instrText xml:space="preserve">\s 1 </w:instrText>
            </w:r>
            <w:r w:rsidRPr="00203DE0">
              <w:fldChar w:fldCharType="end">
                <w:numberingChange w:id="2196" w:author="Angela Kluge" w:date="2014-04-26T16:55:00Z" w:original="a."/>
              </w:fldChar>
            </w:r>
          </w:p>
        </w:tc>
        <w:tc>
          <w:tcPr>
            <w:tcW w:w="947" w:type="dxa"/>
            <w:shd w:val="clear" w:color="auto" w:fill="auto"/>
          </w:tcPr>
          <w:p w14:paraId="36A4C5C3" w14:textId="77777777" w:rsidR="00130064" w:rsidRPr="00B35F53" w:rsidRDefault="00130064" w:rsidP="00130064">
            <w:pPr>
              <w:pStyle w:val="Text"/>
              <w:rPr>
                <w:rStyle w:val="ChBlueBold"/>
              </w:rPr>
            </w:pPr>
            <w:r>
              <w:rPr>
                <w:rStyle w:val="ChBlueBold"/>
              </w:rPr>
              <w:t>sifat</w:t>
            </w:r>
          </w:p>
        </w:tc>
        <w:tc>
          <w:tcPr>
            <w:tcW w:w="928" w:type="dxa"/>
            <w:shd w:val="clear" w:color="auto" w:fill="auto"/>
          </w:tcPr>
          <w:p w14:paraId="6A439524" w14:textId="77777777" w:rsidR="00130064" w:rsidRPr="00B35F53" w:rsidRDefault="00130064" w:rsidP="00130064">
            <w:pPr>
              <w:pStyle w:val="Text"/>
              <w:rPr>
                <w:rStyle w:val="ChBlueBold"/>
              </w:rPr>
            </w:pPr>
            <w:r>
              <w:rPr>
                <w:rStyle w:val="ChBlueBold"/>
              </w:rPr>
              <w:t>kasi</w:t>
            </w:r>
          </w:p>
        </w:tc>
        <w:tc>
          <w:tcPr>
            <w:tcW w:w="567" w:type="dxa"/>
            <w:shd w:val="clear" w:color="auto" w:fill="auto"/>
          </w:tcPr>
          <w:p w14:paraId="3DBD74F9" w14:textId="77777777" w:rsidR="00130064" w:rsidRPr="00F129D3" w:rsidRDefault="00130064" w:rsidP="00130064">
            <w:pPr>
              <w:pStyle w:val="Text"/>
            </w:pPr>
          </w:p>
        </w:tc>
        <w:bookmarkStart w:id="2197" w:name="_Ref348015467"/>
        <w:bookmarkEnd w:id="2197"/>
        <w:tc>
          <w:tcPr>
            <w:tcW w:w="425" w:type="dxa"/>
            <w:shd w:val="clear" w:color="auto" w:fill="auto"/>
          </w:tcPr>
          <w:p w14:paraId="283D47B4" w14:textId="77777777" w:rsidR="00130064" w:rsidRPr="00203DE0" w:rsidRDefault="00130064" w:rsidP="00130064">
            <w:pPr>
              <w:pStyle w:val="Text"/>
            </w:pPr>
            <w:r w:rsidRPr="00203DE0">
              <w:fldChar w:fldCharType="begin"/>
            </w:r>
            <w:r w:rsidRPr="00203DE0">
              <w:instrText xml:space="preserve"> LISTNUM  NumberDefault \l 8 </w:instrText>
            </w:r>
            <w:r w:rsidRPr="00203DE0">
              <w:fldChar w:fldCharType="end">
                <w:numberingChange w:id="2198" w:author="Angela Kluge" w:date="2014-04-26T16:55:00Z" w:original="b."/>
              </w:fldChar>
            </w:r>
          </w:p>
        </w:tc>
        <w:tc>
          <w:tcPr>
            <w:tcW w:w="1021" w:type="dxa"/>
            <w:shd w:val="clear" w:color="auto" w:fill="auto"/>
          </w:tcPr>
          <w:p w14:paraId="51F496A9" w14:textId="77777777" w:rsidR="00130064" w:rsidRPr="00B35F53" w:rsidRDefault="00130064" w:rsidP="00130064">
            <w:pPr>
              <w:pStyle w:val="Text"/>
              <w:rPr>
                <w:rStyle w:val="ChBlueBold"/>
              </w:rPr>
            </w:pPr>
            <w:r>
              <w:rPr>
                <w:rStyle w:val="ChBlueBold"/>
              </w:rPr>
              <w:t>tukang</w:t>
            </w:r>
          </w:p>
        </w:tc>
        <w:tc>
          <w:tcPr>
            <w:tcW w:w="1588" w:type="dxa"/>
            <w:shd w:val="clear" w:color="auto" w:fill="auto"/>
          </w:tcPr>
          <w:p w14:paraId="2F44BC2B" w14:textId="77777777" w:rsidR="00130064" w:rsidRPr="00B35F53" w:rsidRDefault="00130064" w:rsidP="00130064">
            <w:pPr>
              <w:pStyle w:val="Text"/>
              <w:rPr>
                <w:rStyle w:val="ChBlueBold"/>
              </w:rPr>
            </w:pPr>
            <w:r>
              <w:rPr>
                <w:rStyle w:val="ChBlueBold"/>
              </w:rPr>
              <w:t>bli</w:t>
            </w:r>
          </w:p>
        </w:tc>
      </w:tr>
      <w:tr w:rsidR="00AC23C4" w:rsidRPr="003D5284" w14:paraId="5F735AC8" w14:textId="77777777" w:rsidTr="00AC23C4">
        <w:tc>
          <w:tcPr>
            <w:tcW w:w="709" w:type="dxa"/>
            <w:shd w:val="clear" w:color="auto" w:fill="auto"/>
          </w:tcPr>
          <w:p w14:paraId="6D17C645" w14:textId="77777777" w:rsidR="00130064" w:rsidRPr="00F129D3" w:rsidRDefault="00130064" w:rsidP="00130064">
            <w:pPr>
              <w:pStyle w:val="GlossEng"/>
            </w:pPr>
          </w:p>
        </w:tc>
        <w:tc>
          <w:tcPr>
            <w:tcW w:w="425" w:type="dxa"/>
            <w:shd w:val="clear" w:color="auto" w:fill="auto"/>
          </w:tcPr>
          <w:p w14:paraId="441E41AC" w14:textId="77777777" w:rsidR="00130064" w:rsidRPr="00F129D3" w:rsidRDefault="00130064" w:rsidP="00130064">
            <w:pPr>
              <w:pStyle w:val="GlossEng"/>
            </w:pPr>
          </w:p>
        </w:tc>
        <w:tc>
          <w:tcPr>
            <w:tcW w:w="947" w:type="dxa"/>
            <w:shd w:val="clear" w:color="auto" w:fill="auto"/>
          </w:tcPr>
          <w:p w14:paraId="57CA4005" w14:textId="77777777" w:rsidR="00130064" w:rsidRPr="00203DE0" w:rsidRDefault="00130064" w:rsidP="00130064">
            <w:pPr>
              <w:pStyle w:val="GlossEng"/>
            </w:pPr>
            <w:r>
              <w:t>spirit</w:t>
            </w:r>
          </w:p>
        </w:tc>
        <w:tc>
          <w:tcPr>
            <w:tcW w:w="928" w:type="dxa"/>
            <w:shd w:val="clear" w:color="auto" w:fill="auto"/>
          </w:tcPr>
          <w:p w14:paraId="0506E62C" w14:textId="77777777" w:rsidR="00130064" w:rsidRPr="00801E56" w:rsidRDefault="00130064" w:rsidP="00130064">
            <w:pPr>
              <w:pStyle w:val="GlossEng"/>
            </w:pPr>
            <w:r>
              <w:t>give</w:t>
            </w:r>
          </w:p>
        </w:tc>
        <w:tc>
          <w:tcPr>
            <w:tcW w:w="567" w:type="dxa"/>
            <w:shd w:val="clear" w:color="auto" w:fill="auto"/>
          </w:tcPr>
          <w:p w14:paraId="74B8DE1A" w14:textId="77777777" w:rsidR="00130064" w:rsidRPr="00F129D3" w:rsidRDefault="00130064" w:rsidP="00130064">
            <w:pPr>
              <w:pStyle w:val="GlossEng"/>
            </w:pPr>
          </w:p>
        </w:tc>
        <w:tc>
          <w:tcPr>
            <w:tcW w:w="425" w:type="dxa"/>
            <w:shd w:val="clear" w:color="auto" w:fill="auto"/>
          </w:tcPr>
          <w:p w14:paraId="732D8D85" w14:textId="77777777" w:rsidR="00130064" w:rsidRPr="00203DE0" w:rsidRDefault="00130064" w:rsidP="00130064">
            <w:pPr>
              <w:pStyle w:val="GlossEng"/>
            </w:pPr>
          </w:p>
        </w:tc>
        <w:tc>
          <w:tcPr>
            <w:tcW w:w="1021" w:type="dxa"/>
            <w:shd w:val="clear" w:color="auto" w:fill="auto"/>
          </w:tcPr>
          <w:p w14:paraId="359B0DBF" w14:textId="77777777" w:rsidR="00130064" w:rsidRPr="00203DE0" w:rsidRDefault="00130064" w:rsidP="00130064">
            <w:pPr>
              <w:pStyle w:val="GlossEng"/>
            </w:pPr>
            <w:r>
              <w:t>craftsman</w:t>
            </w:r>
          </w:p>
        </w:tc>
        <w:tc>
          <w:tcPr>
            <w:tcW w:w="1588" w:type="dxa"/>
            <w:shd w:val="clear" w:color="auto" w:fill="auto"/>
          </w:tcPr>
          <w:p w14:paraId="186B178E" w14:textId="77777777" w:rsidR="00130064" w:rsidRPr="00203DE0" w:rsidRDefault="00130064" w:rsidP="00130064">
            <w:pPr>
              <w:pStyle w:val="GlossEng"/>
            </w:pPr>
            <w:r>
              <w:t>buy</w:t>
            </w:r>
          </w:p>
        </w:tc>
      </w:tr>
      <w:tr w:rsidR="00AC23C4" w:rsidRPr="003D5284" w14:paraId="56D0BADF" w14:textId="77777777" w:rsidTr="00AC23C4">
        <w:tc>
          <w:tcPr>
            <w:tcW w:w="709" w:type="dxa"/>
            <w:shd w:val="clear" w:color="auto" w:fill="auto"/>
          </w:tcPr>
          <w:p w14:paraId="676E8D56" w14:textId="77777777" w:rsidR="00130064" w:rsidRPr="00F129D3" w:rsidRDefault="00130064" w:rsidP="00130064">
            <w:pPr>
              <w:pStyle w:val="FreeTranslEngTable8ptafter"/>
            </w:pPr>
          </w:p>
        </w:tc>
        <w:tc>
          <w:tcPr>
            <w:tcW w:w="425" w:type="dxa"/>
            <w:shd w:val="clear" w:color="auto" w:fill="auto"/>
          </w:tcPr>
          <w:p w14:paraId="1730FE8D" w14:textId="77777777" w:rsidR="00130064" w:rsidRPr="00F129D3" w:rsidRDefault="00130064" w:rsidP="00130064">
            <w:pPr>
              <w:pStyle w:val="FreeTranslEngTable8ptafter"/>
            </w:pPr>
          </w:p>
        </w:tc>
        <w:tc>
          <w:tcPr>
            <w:tcW w:w="1875" w:type="dxa"/>
            <w:gridSpan w:val="2"/>
            <w:shd w:val="clear" w:color="auto" w:fill="auto"/>
          </w:tcPr>
          <w:p w14:paraId="4DA226B0" w14:textId="797512FB" w:rsidR="00130064" w:rsidRDefault="00B7093A" w:rsidP="00130064">
            <w:pPr>
              <w:pStyle w:val="FreeTranslEngTable8ptafter"/>
            </w:pPr>
            <w:r>
              <w:t>‘</w:t>
            </w:r>
            <w:r w:rsidR="00130064">
              <w:t>disposition of giving</w:t>
            </w:r>
            <w:r>
              <w:t>’</w:t>
            </w:r>
          </w:p>
        </w:tc>
        <w:tc>
          <w:tcPr>
            <w:tcW w:w="567" w:type="dxa"/>
            <w:shd w:val="clear" w:color="auto" w:fill="auto"/>
          </w:tcPr>
          <w:p w14:paraId="60B30201" w14:textId="77777777" w:rsidR="00130064" w:rsidRPr="00F129D3" w:rsidRDefault="00130064" w:rsidP="00130064">
            <w:pPr>
              <w:pStyle w:val="FreeTranslEngTable8ptafter"/>
            </w:pPr>
          </w:p>
        </w:tc>
        <w:tc>
          <w:tcPr>
            <w:tcW w:w="425" w:type="dxa"/>
            <w:shd w:val="clear" w:color="auto" w:fill="auto"/>
          </w:tcPr>
          <w:p w14:paraId="4E60D8EC" w14:textId="77777777" w:rsidR="00130064" w:rsidRPr="00203DE0" w:rsidRDefault="00130064" w:rsidP="00130064">
            <w:pPr>
              <w:pStyle w:val="FreeTranslEngTable8ptafter"/>
            </w:pPr>
          </w:p>
        </w:tc>
        <w:tc>
          <w:tcPr>
            <w:tcW w:w="2609" w:type="dxa"/>
            <w:gridSpan w:val="2"/>
            <w:shd w:val="clear" w:color="auto" w:fill="auto"/>
          </w:tcPr>
          <w:p w14:paraId="746EB989" w14:textId="61404089" w:rsidR="00130064" w:rsidRPr="00E84971" w:rsidRDefault="00B7093A" w:rsidP="00130064">
            <w:pPr>
              <w:pStyle w:val="FreeTranslEngTable8ptafter"/>
            </w:pPr>
            <w:r>
              <w:t>‘</w:t>
            </w:r>
            <w:r w:rsidR="00130064">
              <w:t>one who likes to buy</w:t>
            </w:r>
            <w:r>
              <w:t>’</w:t>
            </w:r>
          </w:p>
        </w:tc>
      </w:tr>
      <w:tr w:rsidR="00130064" w:rsidRPr="003D5284" w14:paraId="1B0C18AE" w14:textId="77777777" w:rsidTr="00AC23C4">
        <w:tc>
          <w:tcPr>
            <w:tcW w:w="709" w:type="dxa"/>
            <w:shd w:val="clear" w:color="auto" w:fill="auto"/>
          </w:tcPr>
          <w:p w14:paraId="209DF1D4" w14:textId="77777777" w:rsidR="00130064" w:rsidRPr="00F129D3" w:rsidRDefault="00130064" w:rsidP="00130064">
            <w:pPr>
              <w:pStyle w:val="TableCell0-2"/>
            </w:pPr>
          </w:p>
        </w:tc>
        <w:tc>
          <w:tcPr>
            <w:tcW w:w="5901" w:type="dxa"/>
            <w:gridSpan w:val="7"/>
            <w:shd w:val="clear" w:color="auto" w:fill="auto"/>
          </w:tcPr>
          <w:p w14:paraId="66530C4F" w14:textId="77777777" w:rsidR="00130064" w:rsidRPr="00E84971" w:rsidRDefault="00130064" w:rsidP="00130064">
            <w:pPr>
              <w:pStyle w:val="TableCell0-2"/>
            </w:pPr>
            <w:r w:rsidRPr="00E84971">
              <w:t>Bivalent verbs</w:t>
            </w:r>
          </w:p>
        </w:tc>
      </w:tr>
      <w:tr w:rsidR="00AC23C4" w:rsidRPr="003D5284" w14:paraId="66FD88D0" w14:textId="77777777" w:rsidTr="00AC23C4">
        <w:tc>
          <w:tcPr>
            <w:tcW w:w="709" w:type="dxa"/>
            <w:shd w:val="clear" w:color="auto" w:fill="auto"/>
          </w:tcPr>
          <w:p w14:paraId="3A1B86DB" w14:textId="77777777" w:rsidR="00130064" w:rsidRPr="00F129D3" w:rsidRDefault="00130064" w:rsidP="00130064">
            <w:pPr>
              <w:pStyle w:val="Text"/>
            </w:pPr>
          </w:p>
        </w:tc>
        <w:bookmarkStart w:id="2199" w:name="_Ref345582985"/>
        <w:bookmarkEnd w:id="2199"/>
        <w:tc>
          <w:tcPr>
            <w:tcW w:w="425" w:type="dxa"/>
            <w:shd w:val="clear" w:color="auto" w:fill="auto"/>
          </w:tcPr>
          <w:p w14:paraId="4D114983" w14:textId="77777777" w:rsidR="00130064" w:rsidRPr="00203DE0" w:rsidRDefault="00130064" w:rsidP="00130064">
            <w:pPr>
              <w:pStyle w:val="Text"/>
            </w:pPr>
            <w:r w:rsidRPr="00203DE0">
              <w:fldChar w:fldCharType="begin"/>
            </w:r>
            <w:r w:rsidRPr="00203DE0">
              <w:instrText xml:space="preserve"> LISTNUM  NumberDefault \l 8 </w:instrText>
            </w:r>
            <w:r w:rsidRPr="00203DE0">
              <w:fldChar w:fldCharType="end">
                <w:numberingChange w:id="2200" w:author="Angela Kluge" w:date="2014-04-26T16:55:00Z" w:original="c."/>
              </w:fldChar>
            </w:r>
          </w:p>
        </w:tc>
        <w:tc>
          <w:tcPr>
            <w:tcW w:w="947" w:type="dxa"/>
            <w:shd w:val="clear" w:color="auto" w:fill="auto"/>
          </w:tcPr>
          <w:p w14:paraId="2B3E0B25" w14:textId="77777777" w:rsidR="00130064" w:rsidRPr="00B35F53" w:rsidRDefault="00DC49D5" w:rsidP="00130064">
            <w:pPr>
              <w:pStyle w:val="Text"/>
              <w:rPr>
                <w:rStyle w:val="ChBlueBold"/>
              </w:rPr>
            </w:pPr>
            <w:r>
              <w:rPr>
                <w:rStyle w:val="ChBlueBold"/>
              </w:rPr>
              <w:t>ana</w:t>
            </w:r>
          </w:p>
        </w:tc>
        <w:tc>
          <w:tcPr>
            <w:tcW w:w="928" w:type="dxa"/>
            <w:shd w:val="clear" w:color="auto" w:fill="auto"/>
          </w:tcPr>
          <w:p w14:paraId="063E5B25" w14:textId="77777777" w:rsidR="00130064" w:rsidRPr="00B35F53" w:rsidRDefault="00130064" w:rsidP="00130064">
            <w:pPr>
              <w:pStyle w:val="Text"/>
              <w:rPr>
                <w:rStyle w:val="ChBlueBold"/>
              </w:rPr>
            </w:pPr>
            <w:r>
              <w:rPr>
                <w:rStyle w:val="ChBlueBold"/>
              </w:rPr>
              <w:t>angkat</w:t>
            </w:r>
          </w:p>
        </w:tc>
        <w:tc>
          <w:tcPr>
            <w:tcW w:w="567" w:type="dxa"/>
            <w:shd w:val="clear" w:color="auto" w:fill="auto"/>
          </w:tcPr>
          <w:p w14:paraId="213B3F9C" w14:textId="77777777" w:rsidR="00130064" w:rsidRPr="00F129D3" w:rsidRDefault="00130064" w:rsidP="00130064">
            <w:pPr>
              <w:pStyle w:val="Text"/>
            </w:pPr>
          </w:p>
        </w:tc>
        <w:bookmarkStart w:id="2201" w:name="_Ref345582984"/>
        <w:bookmarkEnd w:id="2201"/>
        <w:tc>
          <w:tcPr>
            <w:tcW w:w="425" w:type="dxa"/>
            <w:shd w:val="clear" w:color="auto" w:fill="auto"/>
          </w:tcPr>
          <w:p w14:paraId="7903FABE" w14:textId="77777777" w:rsidR="00130064" w:rsidRPr="00203DE0" w:rsidRDefault="00130064" w:rsidP="00130064">
            <w:pPr>
              <w:pStyle w:val="Text"/>
            </w:pPr>
            <w:r w:rsidRPr="00203DE0">
              <w:fldChar w:fldCharType="begin"/>
            </w:r>
            <w:r w:rsidRPr="00203DE0">
              <w:instrText xml:space="preserve"> LISTNUM  NumberDefault \l 8 </w:instrText>
            </w:r>
            <w:r w:rsidRPr="00203DE0">
              <w:fldChar w:fldCharType="end">
                <w:numberingChange w:id="2202" w:author="Angela Kluge" w:date="2014-04-26T16:55:00Z" w:original="d."/>
              </w:fldChar>
            </w:r>
          </w:p>
        </w:tc>
        <w:tc>
          <w:tcPr>
            <w:tcW w:w="1021" w:type="dxa"/>
            <w:shd w:val="clear" w:color="auto" w:fill="auto"/>
          </w:tcPr>
          <w:p w14:paraId="28B73845" w14:textId="77777777" w:rsidR="00130064" w:rsidRPr="00B35F53" w:rsidRDefault="00130064" w:rsidP="00130064">
            <w:pPr>
              <w:pStyle w:val="Text"/>
              <w:rPr>
                <w:rStyle w:val="ChBlueBold"/>
              </w:rPr>
            </w:pPr>
            <w:r w:rsidRPr="00B35F53">
              <w:rPr>
                <w:rStyle w:val="ChBlueBold"/>
              </w:rPr>
              <w:t>tukan</w:t>
            </w:r>
            <w:r>
              <w:rPr>
                <w:rStyle w:val="ChBlueBold"/>
              </w:rPr>
              <w:t>g</w:t>
            </w:r>
          </w:p>
        </w:tc>
        <w:tc>
          <w:tcPr>
            <w:tcW w:w="1588" w:type="dxa"/>
            <w:shd w:val="clear" w:color="auto" w:fill="auto"/>
          </w:tcPr>
          <w:p w14:paraId="17F6829D" w14:textId="77777777" w:rsidR="00130064" w:rsidRPr="00B35F53" w:rsidRDefault="00130064" w:rsidP="00130064">
            <w:pPr>
              <w:pStyle w:val="Text"/>
              <w:rPr>
                <w:rStyle w:val="ChBlueBold"/>
              </w:rPr>
            </w:pPr>
            <w:r w:rsidRPr="00B35F53">
              <w:rPr>
                <w:rStyle w:val="ChBlueBold"/>
              </w:rPr>
              <w:t>minum</w:t>
            </w:r>
          </w:p>
        </w:tc>
      </w:tr>
      <w:tr w:rsidR="00AC23C4" w:rsidRPr="003D5284" w14:paraId="799C7579" w14:textId="77777777" w:rsidTr="00AC23C4">
        <w:tc>
          <w:tcPr>
            <w:tcW w:w="709" w:type="dxa"/>
            <w:shd w:val="clear" w:color="auto" w:fill="auto"/>
          </w:tcPr>
          <w:p w14:paraId="27769437" w14:textId="77777777" w:rsidR="00130064" w:rsidRPr="00F129D3" w:rsidRDefault="00130064" w:rsidP="00130064">
            <w:pPr>
              <w:pStyle w:val="GlossEng"/>
            </w:pPr>
          </w:p>
        </w:tc>
        <w:tc>
          <w:tcPr>
            <w:tcW w:w="425" w:type="dxa"/>
            <w:shd w:val="clear" w:color="auto" w:fill="auto"/>
          </w:tcPr>
          <w:p w14:paraId="0B20D71A" w14:textId="77777777" w:rsidR="00130064" w:rsidRPr="00F129D3" w:rsidRDefault="00130064" w:rsidP="00130064">
            <w:pPr>
              <w:pStyle w:val="GlossEng"/>
            </w:pPr>
          </w:p>
        </w:tc>
        <w:tc>
          <w:tcPr>
            <w:tcW w:w="947" w:type="dxa"/>
            <w:shd w:val="clear" w:color="auto" w:fill="auto"/>
          </w:tcPr>
          <w:p w14:paraId="05E8C11D" w14:textId="77777777" w:rsidR="00130064" w:rsidRPr="00203DE0" w:rsidRDefault="00130064" w:rsidP="00130064">
            <w:pPr>
              <w:pStyle w:val="GlossEng"/>
            </w:pPr>
            <w:r>
              <w:t>child</w:t>
            </w:r>
          </w:p>
        </w:tc>
        <w:tc>
          <w:tcPr>
            <w:tcW w:w="928" w:type="dxa"/>
            <w:shd w:val="clear" w:color="auto" w:fill="auto"/>
          </w:tcPr>
          <w:p w14:paraId="4D451FA5" w14:textId="77777777" w:rsidR="00130064" w:rsidRPr="00801E56" w:rsidRDefault="00130064" w:rsidP="00130064">
            <w:pPr>
              <w:pStyle w:val="GlossEng"/>
            </w:pPr>
            <w:r>
              <w:t>lift</w:t>
            </w:r>
          </w:p>
        </w:tc>
        <w:tc>
          <w:tcPr>
            <w:tcW w:w="567" w:type="dxa"/>
            <w:shd w:val="clear" w:color="auto" w:fill="auto"/>
          </w:tcPr>
          <w:p w14:paraId="6FDBD9ED" w14:textId="77777777" w:rsidR="00130064" w:rsidRPr="00F129D3" w:rsidRDefault="00130064" w:rsidP="00130064">
            <w:pPr>
              <w:pStyle w:val="GlossEng"/>
            </w:pPr>
          </w:p>
        </w:tc>
        <w:tc>
          <w:tcPr>
            <w:tcW w:w="425" w:type="dxa"/>
            <w:shd w:val="clear" w:color="auto" w:fill="auto"/>
          </w:tcPr>
          <w:p w14:paraId="604442E5" w14:textId="77777777" w:rsidR="00130064" w:rsidRPr="00203DE0" w:rsidRDefault="00130064" w:rsidP="00130064">
            <w:pPr>
              <w:pStyle w:val="GlossEng"/>
            </w:pPr>
          </w:p>
        </w:tc>
        <w:tc>
          <w:tcPr>
            <w:tcW w:w="1021" w:type="dxa"/>
            <w:shd w:val="clear" w:color="auto" w:fill="auto"/>
          </w:tcPr>
          <w:p w14:paraId="35C73750" w14:textId="77777777" w:rsidR="00130064" w:rsidRPr="00203DE0" w:rsidRDefault="00130064" w:rsidP="00130064">
            <w:pPr>
              <w:pStyle w:val="GlossEng"/>
            </w:pPr>
            <w:r>
              <w:t>craftsman</w:t>
            </w:r>
          </w:p>
        </w:tc>
        <w:tc>
          <w:tcPr>
            <w:tcW w:w="1588" w:type="dxa"/>
            <w:shd w:val="clear" w:color="auto" w:fill="auto"/>
          </w:tcPr>
          <w:p w14:paraId="36A1D606" w14:textId="77777777" w:rsidR="00130064" w:rsidRPr="00203DE0" w:rsidRDefault="00130064" w:rsidP="00130064">
            <w:pPr>
              <w:pStyle w:val="GlossEng"/>
            </w:pPr>
            <w:r>
              <w:t>drink</w:t>
            </w:r>
          </w:p>
        </w:tc>
      </w:tr>
      <w:tr w:rsidR="00AC23C4" w:rsidRPr="003D5284" w14:paraId="75B33BD4" w14:textId="77777777" w:rsidTr="00AC23C4">
        <w:tc>
          <w:tcPr>
            <w:tcW w:w="709" w:type="dxa"/>
            <w:shd w:val="clear" w:color="auto" w:fill="auto"/>
          </w:tcPr>
          <w:p w14:paraId="0253A63C" w14:textId="77777777" w:rsidR="00130064" w:rsidRPr="00F129D3" w:rsidRDefault="00130064" w:rsidP="00130064">
            <w:pPr>
              <w:pStyle w:val="FreeTranslEngTable8ptafter"/>
            </w:pPr>
          </w:p>
        </w:tc>
        <w:tc>
          <w:tcPr>
            <w:tcW w:w="425" w:type="dxa"/>
            <w:shd w:val="clear" w:color="auto" w:fill="auto"/>
          </w:tcPr>
          <w:p w14:paraId="5E1D0843" w14:textId="77777777" w:rsidR="00130064" w:rsidRPr="00F129D3" w:rsidRDefault="00130064" w:rsidP="00130064">
            <w:pPr>
              <w:pStyle w:val="FreeTranslEngTable8ptafter"/>
            </w:pPr>
          </w:p>
        </w:tc>
        <w:tc>
          <w:tcPr>
            <w:tcW w:w="1875" w:type="dxa"/>
            <w:gridSpan w:val="2"/>
            <w:shd w:val="clear" w:color="auto" w:fill="auto"/>
          </w:tcPr>
          <w:p w14:paraId="1AD2E296" w14:textId="76C1CB50" w:rsidR="00130064" w:rsidRPr="00E84971" w:rsidRDefault="00B7093A" w:rsidP="00130064">
            <w:pPr>
              <w:pStyle w:val="FreeTranslEngTable8ptafter"/>
            </w:pPr>
            <w:r>
              <w:t>‘</w:t>
            </w:r>
            <w:r w:rsidR="00130064">
              <w:t>adopted child</w:t>
            </w:r>
            <w:r>
              <w:t>’</w:t>
            </w:r>
          </w:p>
        </w:tc>
        <w:tc>
          <w:tcPr>
            <w:tcW w:w="567" w:type="dxa"/>
            <w:shd w:val="clear" w:color="auto" w:fill="auto"/>
          </w:tcPr>
          <w:p w14:paraId="274B62B8" w14:textId="77777777" w:rsidR="00130064" w:rsidRPr="00F129D3" w:rsidRDefault="00130064" w:rsidP="00130064">
            <w:pPr>
              <w:pStyle w:val="FreeTranslEngTable8ptafter"/>
            </w:pPr>
          </w:p>
        </w:tc>
        <w:tc>
          <w:tcPr>
            <w:tcW w:w="425" w:type="dxa"/>
            <w:shd w:val="clear" w:color="auto" w:fill="auto"/>
          </w:tcPr>
          <w:p w14:paraId="1216F899" w14:textId="77777777" w:rsidR="00130064" w:rsidRPr="00203DE0" w:rsidRDefault="00130064" w:rsidP="00130064">
            <w:pPr>
              <w:pStyle w:val="FreeTranslEngTable8ptafter"/>
            </w:pPr>
          </w:p>
        </w:tc>
        <w:tc>
          <w:tcPr>
            <w:tcW w:w="2609" w:type="dxa"/>
            <w:gridSpan w:val="2"/>
            <w:shd w:val="clear" w:color="auto" w:fill="auto"/>
          </w:tcPr>
          <w:p w14:paraId="164BD190" w14:textId="43F2896A" w:rsidR="00130064" w:rsidRPr="00203DE0" w:rsidRDefault="00B7093A" w:rsidP="00130064">
            <w:pPr>
              <w:pStyle w:val="FreeTranslEngTable8ptafter"/>
            </w:pPr>
            <w:r>
              <w:t>‘</w:t>
            </w:r>
            <w:r w:rsidR="00130064">
              <w:t>drunkard</w:t>
            </w:r>
            <w:r>
              <w:t>’</w:t>
            </w:r>
          </w:p>
        </w:tc>
      </w:tr>
      <w:tr w:rsidR="00130064" w:rsidRPr="003D5284" w14:paraId="546E86AE" w14:textId="77777777" w:rsidTr="00AC23C4">
        <w:tc>
          <w:tcPr>
            <w:tcW w:w="709" w:type="dxa"/>
            <w:shd w:val="clear" w:color="auto" w:fill="auto"/>
          </w:tcPr>
          <w:p w14:paraId="780B2EE5" w14:textId="77777777" w:rsidR="00130064" w:rsidRPr="00F129D3" w:rsidRDefault="00130064" w:rsidP="00130064">
            <w:pPr>
              <w:pStyle w:val="TableCell0-2"/>
            </w:pPr>
          </w:p>
        </w:tc>
        <w:tc>
          <w:tcPr>
            <w:tcW w:w="5901" w:type="dxa"/>
            <w:gridSpan w:val="7"/>
            <w:shd w:val="clear" w:color="auto" w:fill="auto"/>
          </w:tcPr>
          <w:p w14:paraId="60130332" w14:textId="77777777" w:rsidR="00130064" w:rsidRPr="00E84971" w:rsidRDefault="00130064" w:rsidP="00130064">
            <w:pPr>
              <w:pStyle w:val="TableCell0-2"/>
            </w:pPr>
            <w:r>
              <w:t xml:space="preserve">Monovalent dynamic </w:t>
            </w:r>
            <w:r w:rsidRPr="00E84971">
              <w:t>verbs</w:t>
            </w:r>
          </w:p>
        </w:tc>
      </w:tr>
      <w:tr w:rsidR="00AC23C4" w:rsidRPr="003D5284" w14:paraId="7C0E8664" w14:textId="77777777" w:rsidTr="00AC23C4">
        <w:tc>
          <w:tcPr>
            <w:tcW w:w="709" w:type="dxa"/>
            <w:shd w:val="clear" w:color="auto" w:fill="auto"/>
          </w:tcPr>
          <w:p w14:paraId="2F31A22B" w14:textId="77777777" w:rsidR="00130064" w:rsidRPr="00F129D3" w:rsidRDefault="00130064" w:rsidP="00130064">
            <w:pPr>
              <w:pStyle w:val="Text"/>
            </w:pPr>
          </w:p>
        </w:tc>
        <w:bookmarkStart w:id="2203" w:name="_Ref350273556"/>
        <w:bookmarkEnd w:id="2203"/>
        <w:tc>
          <w:tcPr>
            <w:tcW w:w="425" w:type="dxa"/>
            <w:shd w:val="clear" w:color="auto" w:fill="auto"/>
          </w:tcPr>
          <w:p w14:paraId="1E27271C" w14:textId="77777777" w:rsidR="00130064" w:rsidRPr="00203DE0" w:rsidRDefault="00130064" w:rsidP="00130064">
            <w:pPr>
              <w:pStyle w:val="Text"/>
            </w:pPr>
            <w:r w:rsidRPr="00203DE0">
              <w:fldChar w:fldCharType="begin"/>
            </w:r>
            <w:r w:rsidRPr="00203DE0">
              <w:instrText xml:space="preserve"> LISTNUM  NumberDefault \l 8 </w:instrText>
            </w:r>
            <w:r w:rsidRPr="00203DE0">
              <w:fldChar w:fldCharType="end">
                <w:numberingChange w:id="2204" w:author="Angela Kluge" w:date="2014-04-26T16:55:00Z" w:original="e."/>
              </w:fldChar>
            </w:r>
          </w:p>
        </w:tc>
        <w:tc>
          <w:tcPr>
            <w:tcW w:w="947" w:type="dxa"/>
            <w:shd w:val="clear" w:color="auto" w:fill="auto"/>
          </w:tcPr>
          <w:p w14:paraId="5F142EB1" w14:textId="2F774E4B" w:rsidR="00130064" w:rsidRPr="00B35F53" w:rsidRDefault="00130064" w:rsidP="00130064">
            <w:pPr>
              <w:pStyle w:val="Text"/>
              <w:rPr>
                <w:rStyle w:val="ChBlueBold"/>
              </w:rPr>
            </w:pPr>
            <w:r>
              <w:rPr>
                <w:rStyle w:val="ChBlueBold"/>
              </w:rPr>
              <w:t>sabun</w:t>
            </w:r>
            <w:r w:rsidR="00627FC4">
              <w:rPr>
                <w:rStyle w:val="ChBlueBold"/>
              </w:rPr>
              <w:t>g</w:t>
            </w:r>
          </w:p>
        </w:tc>
        <w:tc>
          <w:tcPr>
            <w:tcW w:w="928" w:type="dxa"/>
            <w:shd w:val="clear" w:color="auto" w:fill="auto"/>
          </w:tcPr>
          <w:p w14:paraId="24502E1E" w14:textId="77777777" w:rsidR="00130064" w:rsidRPr="00B35F53" w:rsidRDefault="00130064" w:rsidP="00130064">
            <w:pPr>
              <w:pStyle w:val="Text"/>
              <w:rPr>
                <w:rStyle w:val="ChBlueBold"/>
              </w:rPr>
            </w:pPr>
            <w:r>
              <w:rPr>
                <w:rStyle w:val="ChBlueBold"/>
              </w:rPr>
              <w:t>mandi</w:t>
            </w:r>
          </w:p>
        </w:tc>
        <w:tc>
          <w:tcPr>
            <w:tcW w:w="567" w:type="dxa"/>
            <w:shd w:val="clear" w:color="auto" w:fill="auto"/>
          </w:tcPr>
          <w:p w14:paraId="33060B5E" w14:textId="77777777" w:rsidR="00130064" w:rsidRPr="00F129D3" w:rsidRDefault="00130064" w:rsidP="00130064">
            <w:pPr>
              <w:pStyle w:val="Text"/>
            </w:pPr>
          </w:p>
        </w:tc>
        <w:bookmarkStart w:id="2205" w:name="_Ref350273528"/>
        <w:bookmarkEnd w:id="2205"/>
        <w:tc>
          <w:tcPr>
            <w:tcW w:w="425" w:type="dxa"/>
            <w:shd w:val="clear" w:color="auto" w:fill="auto"/>
          </w:tcPr>
          <w:p w14:paraId="09EEE028" w14:textId="77777777" w:rsidR="00130064" w:rsidRPr="00203DE0" w:rsidRDefault="00130064" w:rsidP="00130064">
            <w:pPr>
              <w:pStyle w:val="Text"/>
            </w:pPr>
            <w:r w:rsidRPr="00203DE0">
              <w:fldChar w:fldCharType="begin"/>
            </w:r>
            <w:r w:rsidRPr="00203DE0">
              <w:instrText xml:space="preserve"> LISTNUM  NumberDefault \l 8 </w:instrText>
            </w:r>
            <w:r w:rsidRPr="00203DE0">
              <w:fldChar w:fldCharType="end">
                <w:numberingChange w:id="2206" w:author="Angela Kluge" w:date="2014-04-26T16:55:00Z" w:original="f."/>
              </w:fldChar>
            </w:r>
          </w:p>
        </w:tc>
        <w:tc>
          <w:tcPr>
            <w:tcW w:w="1021" w:type="dxa"/>
            <w:shd w:val="clear" w:color="auto" w:fill="auto"/>
          </w:tcPr>
          <w:p w14:paraId="2C1A0B31" w14:textId="77777777" w:rsidR="00130064" w:rsidRPr="00B35F53" w:rsidRDefault="00130064" w:rsidP="00130064">
            <w:pPr>
              <w:pStyle w:val="Text"/>
              <w:rPr>
                <w:rStyle w:val="ChBlueBold"/>
              </w:rPr>
            </w:pPr>
            <w:r w:rsidRPr="00B35F53">
              <w:rPr>
                <w:rStyle w:val="ChBlueBold"/>
              </w:rPr>
              <w:t>tukan</w:t>
            </w:r>
            <w:r>
              <w:rPr>
                <w:rStyle w:val="ChBlueBold"/>
              </w:rPr>
              <w:t>g</w:t>
            </w:r>
          </w:p>
        </w:tc>
        <w:tc>
          <w:tcPr>
            <w:tcW w:w="1588" w:type="dxa"/>
            <w:shd w:val="clear" w:color="auto" w:fill="auto"/>
          </w:tcPr>
          <w:p w14:paraId="7E2C142A" w14:textId="77777777" w:rsidR="00130064" w:rsidRPr="00B35F53" w:rsidRDefault="00845E10" w:rsidP="00130064">
            <w:pPr>
              <w:pStyle w:val="Text"/>
              <w:rPr>
                <w:rStyle w:val="ChBlueBold"/>
              </w:rPr>
            </w:pPr>
            <w:r>
              <w:rPr>
                <w:rStyle w:val="ChBlueBold"/>
              </w:rPr>
              <w:t>jalang</w:t>
            </w:r>
          </w:p>
        </w:tc>
      </w:tr>
      <w:tr w:rsidR="00AC23C4" w:rsidRPr="003D5284" w14:paraId="77E04449" w14:textId="77777777" w:rsidTr="00AC23C4">
        <w:tc>
          <w:tcPr>
            <w:tcW w:w="709" w:type="dxa"/>
            <w:shd w:val="clear" w:color="auto" w:fill="auto"/>
          </w:tcPr>
          <w:p w14:paraId="5446A356" w14:textId="77777777" w:rsidR="00130064" w:rsidRPr="00F129D3" w:rsidRDefault="00130064" w:rsidP="00130064">
            <w:pPr>
              <w:pStyle w:val="GlossEng"/>
            </w:pPr>
          </w:p>
        </w:tc>
        <w:tc>
          <w:tcPr>
            <w:tcW w:w="425" w:type="dxa"/>
            <w:shd w:val="clear" w:color="auto" w:fill="auto"/>
          </w:tcPr>
          <w:p w14:paraId="34F50192" w14:textId="77777777" w:rsidR="00130064" w:rsidRPr="00203DE0" w:rsidRDefault="00130064" w:rsidP="00130064">
            <w:pPr>
              <w:pStyle w:val="GlossEng"/>
            </w:pPr>
          </w:p>
        </w:tc>
        <w:tc>
          <w:tcPr>
            <w:tcW w:w="947" w:type="dxa"/>
            <w:shd w:val="clear" w:color="auto" w:fill="auto"/>
          </w:tcPr>
          <w:p w14:paraId="364A0406" w14:textId="77777777" w:rsidR="00130064" w:rsidRPr="00203DE0" w:rsidRDefault="00130064" w:rsidP="00130064">
            <w:pPr>
              <w:pStyle w:val="GlossEng"/>
            </w:pPr>
            <w:r>
              <w:t>soap</w:t>
            </w:r>
          </w:p>
        </w:tc>
        <w:tc>
          <w:tcPr>
            <w:tcW w:w="928" w:type="dxa"/>
            <w:shd w:val="clear" w:color="auto" w:fill="auto"/>
          </w:tcPr>
          <w:p w14:paraId="508926AE" w14:textId="77777777" w:rsidR="00130064" w:rsidRPr="00203DE0" w:rsidRDefault="00130064" w:rsidP="00130064">
            <w:pPr>
              <w:pStyle w:val="GlossEng"/>
            </w:pPr>
            <w:r>
              <w:t>bathe</w:t>
            </w:r>
          </w:p>
        </w:tc>
        <w:tc>
          <w:tcPr>
            <w:tcW w:w="567" w:type="dxa"/>
            <w:shd w:val="clear" w:color="auto" w:fill="auto"/>
          </w:tcPr>
          <w:p w14:paraId="389DCC82" w14:textId="77777777" w:rsidR="00130064" w:rsidRPr="00F129D3" w:rsidRDefault="00130064" w:rsidP="00130064">
            <w:pPr>
              <w:pStyle w:val="GlossEng"/>
            </w:pPr>
          </w:p>
        </w:tc>
        <w:tc>
          <w:tcPr>
            <w:tcW w:w="425" w:type="dxa"/>
            <w:shd w:val="clear" w:color="auto" w:fill="auto"/>
          </w:tcPr>
          <w:p w14:paraId="18BB7544" w14:textId="77777777" w:rsidR="00130064" w:rsidRPr="00F129D3" w:rsidRDefault="00130064" w:rsidP="00130064">
            <w:pPr>
              <w:pStyle w:val="GlossEng"/>
            </w:pPr>
          </w:p>
        </w:tc>
        <w:tc>
          <w:tcPr>
            <w:tcW w:w="1021" w:type="dxa"/>
            <w:shd w:val="clear" w:color="auto" w:fill="auto"/>
          </w:tcPr>
          <w:p w14:paraId="6A8E639A" w14:textId="77777777" w:rsidR="00130064" w:rsidRPr="00FE1DFC" w:rsidRDefault="00130064" w:rsidP="00130064">
            <w:pPr>
              <w:pStyle w:val="GlossEng"/>
            </w:pPr>
            <w:r>
              <w:t>craftsman</w:t>
            </w:r>
          </w:p>
        </w:tc>
        <w:tc>
          <w:tcPr>
            <w:tcW w:w="1588" w:type="dxa"/>
            <w:shd w:val="clear" w:color="auto" w:fill="auto"/>
          </w:tcPr>
          <w:p w14:paraId="73900A19" w14:textId="77777777" w:rsidR="00130064" w:rsidRPr="00F129D3" w:rsidRDefault="00130064" w:rsidP="00130064">
            <w:pPr>
              <w:pStyle w:val="GlossEng"/>
            </w:pPr>
            <w:r>
              <w:t>walk</w:t>
            </w:r>
          </w:p>
        </w:tc>
      </w:tr>
      <w:tr w:rsidR="00AC23C4" w:rsidRPr="003D5284" w14:paraId="1C7EB0A2" w14:textId="77777777" w:rsidTr="00AC23C4">
        <w:tc>
          <w:tcPr>
            <w:tcW w:w="709" w:type="dxa"/>
            <w:shd w:val="clear" w:color="auto" w:fill="auto"/>
          </w:tcPr>
          <w:p w14:paraId="71A8913D" w14:textId="77777777" w:rsidR="00130064" w:rsidRPr="00F129D3" w:rsidRDefault="00130064" w:rsidP="00130064">
            <w:pPr>
              <w:pStyle w:val="FreeTranslEngTable8ptafter"/>
            </w:pPr>
          </w:p>
        </w:tc>
        <w:tc>
          <w:tcPr>
            <w:tcW w:w="425" w:type="dxa"/>
            <w:shd w:val="clear" w:color="auto" w:fill="auto"/>
          </w:tcPr>
          <w:p w14:paraId="6AD8C094" w14:textId="77777777" w:rsidR="00130064" w:rsidRPr="00F129D3" w:rsidRDefault="00130064" w:rsidP="00130064">
            <w:pPr>
              <w:pStyle w:val="FreeTranslEngTable8ptafter"/>
            </w:pPr>
          </w:p>
        </w:tc>
        <w:tc>
          <w:tcPr>
            <w:tcW w:w="1875" w:type="dxa"/>
            <w:gridSpan w:val="2"/>
            <w:shd w:val="clear" w:color="auto" w:fill="auto"/>
          </w:tcPr>
          <w:p w14:paraId="1860CB81" w14:textId="1CAE4E57" w:rsidR="00130064" w:rsidRPr="00EE43D4" w:rsidRDefault="00B7093A" w:rsidP="00130064">
            <w:pPr>
              <w:pStyle w:val="FreeTranslEngTable8ptafter"/>
            </w:pPr>
            <w:r>
              <w:t>‘</w:t>
            </w:r>
            <w:r w:rsidR="00130064">
              <w:t>bathing soap</w:t>
            </w:r>
            <w:r>
              <w:t>’</w:t>
            </w:r>
          </w:p>
        </w:tc>
        <w:tc>
          <w:tcPr>
            <w:tcW w:w="567" w:type="dxa"/>
            <w:shd w:val="clear" w:color="auto" w:fill="auto"/>
          </w:tcPr>
          <w:p w14:paraId="546BD054" w14:textId="77777777" w:rsidR="00130064" w:rsidRPr="00F129D3" w:rsidRDefault="00130064" w:rsidP="00130064">
            <w:pPr>
              <w:pStyle w:val="FreeTranslEngTable8ptafter"/>
            </w:pPr>
          </w:p>
        </w:tc>
        <w:tc>
          <w:tcPr>
            <w:tcW w:w="425" w:type="dxa"/>
            <w:shd w:val="clear" w:color="auto" w:fill="auto"/>
          </w:tcPr>
          <w:p w14:paraId="472416C2" w14:textId="77777777" w:rsidR="00130064" w:rsidRPr="00203DE0" w:rsidRDefault="00130064" w:rsidP="00130064">
            <w:pPr>
              <w:pStyle w:val="FreeTranslEngTable8ptafter"/>
            </w:pPr>
          </w:p>
        </w:tc>
        <w:tc>
          <w:tcPr>
            <w:tcW w:w="2609" w:type="dxa"/>
            <w:gridSpan w:val="2"/>
            <w:shd w:val="clear" w:color="auto" w:fill="auto"/>
          </w:tcPr>
          <w:p w14:paraId="4E89EE10" w14:textId="3EC1AC65" w:rsidR="00130064" w:rsidRDefault="00B7093A" w:rsidP="00130064">
            <w:pPr>
              <w:pStyle w:val="FreeTranslEngTable8ptafter"/>
            </w:pPr>
            <w:r>
              <w:t>‘</w:t>
            </w:r>
            <w:r w:rsidR="00130064">
              <w:t>one who like</w:t>
            </w:r>
            <w:r w:rsidR="009F6E9C">
              <w:t>s</w:t>
            </w:r>
            <w:r w:rsidR="00130064">
              <w:t xml:space="preserve"> to walk around</w:t>
            </w:r>
            <w:r>
              <w:t>’</w:t>
            </w:r>
          </w:p>
        </w:tc>
      </w:tr>
      <w:tr w:rsidR="00130064" w:rsidRPr="003D5284" w14:paraId="123D4248" w14:textId="77777777" w:rsidTr="00AC23C4">
        <w:tc>
          <w:tcPr>
            <w:tcW w:w="709" w:type="dxa"/>
            <w:shd w:val="clear" w:color="auto" w:fill="auto"/>
          </w:tcPr>
          <w:p w14:paraId="434B0201" w14:textId="77777777" w:rsidR="00130064" w:rsidRPr="00F129D3" w:rsidRDefault="00130064" w:rsidP="00130064">
            <w:pPr>
              <w:pStyle w:val="TableCell0-2"/>
            </w:pPr>
          </w:p>
        </w:tc>
        <w:tc>
          <w:tcPr>
            <w:tcW w:w="5901" w:type="dxa"/>
            <w:gridSpan w:val="7"/>
            <w:shd w:val="clear" w:color="auto" w:fill="auto"/>
          </w:tcPr>
          <w:p w14:paraId="2F98C152" w14:textId="77777777" w:rsidR="00130064" w:rsidRPr="00E84971" w:rsidRDefault="00130064" w:rsidP="00130064">
            <w:pPr>
              <w:pStyle w:val="TableCell0-2"/>
            </w:pPr>
            <w:r>
              <w:t xml:space="preserve">Monovalent stative </w:t>
            </w:r>
            <w:r w:rsidRPr="00E84971">
              <w:t>verbs</w:t>
            </w:r>
          </w:p>
        </w:tc>
      </w:tr>
      <w:tr w:rsidR="00AC23C4" w:rsidRPr="003D5284" w14:paraId="21F50DC0" w14:textId="77777777" w:rsidTr="00AC23C4">
        <w:tc>
          <w:tcPr>
            <w:tcW w:w="709" w:type="dxa"/>
            <w:shd w:val="clear" w:color="auto" w:fill="auto"/>
          </w:tcPr>
          <w:p w14:paraId="53246F50" w14:textId="77777777" w:rsidR="00130064" w:rsidRPr="00F129D3" w:rsidRDefault="00130064" w:rsidP="00130064">
            <w:pPr>
              <w:pStyle w:val="Text"/>
            </w:pPr>
          </w:p>
        </w:tc>
        <w:bookmarkStart w:id="2207" w:name="_Ref350273525"/>
        <w:bookmarkEnd w:id="2207"/>
        <w:tc>
          <w:tcPr>
            <w:tcW w:w="425" w:type="dxa"/>
            <w:shd w:val="clear" w:color="auto" w:fill="auto"/>
          </w:tcPr>
          <w:p w14:paraId="37CF41E1" w14:textId="77777777" w:rsidR="00130064" w:rsidRPr="00203DE0" w:rsidRDefault="00130064" w:rsidP="00130064">
            <w:pPr>
              <w:pStyle w:val="Text"/>
            </w:pPr>
            <w:r w:rsidRPr="00203DE0">
              <w:fldChar w:fldCharType="begin"/>
            </w:r>
            <w:r w:rsidRPr="00203DE0">
              <w:instrText xml:space="preserve"> LISTNUM  NumberDefault \l 8 </w:instrText>
            </w:r>
            <w:r w:rsidRPr="00203DE0">
              <w:fldChar w:fldCharType="end">
                <w:numberingChange w:id="2208" w:author="Angela Kluge" w:date="2014-04-26T16:55:00Z" w:original="g."/>
              </w:fldChar>
            </w:r>
          </w:p>
        </w:tc>
        <w:tc>
          <w:tcPr>
            <w:tcW w:w="947" w:type="dxa"/>
            <w:shd w:val="clear" w:color="auto" w:fill="auto"/>
          </w:tcPr>
          <w:p w14:paraId="251F2B35" w14:textId="77777777" w:rsidR="00130064" w:rsidRPr="00B35F53" w:rsidRDefault="00130064" w:rsidP="00130064">
            <w:pPr>
              <w:pStyle w:val="Text"/>
              <w:rPr>
                <w:rStyle w:val="ChBlueBold"/>
              </w:rPr>
            </w:pPr>
            <w:r>
              <w:rPr>
                <w:rStyle w:val="ChBlueBold"/>
              </w:rPr>
              <w:t>bua</w:t>
            </w:r>
          </w:p>
        </w:tc>
        <w:tc>
          <w:tcPr>
            <w:tcW w:w="928" w:type="dxa"/>
            <w:shd w:val="clear" w:color="auto" w:fill="auto"/>
          </w:tcPr>
          <w:p w14:paraId="37C95B42" w14:textId="77777777" w:rsidR="00130064" w:rsidRPr="00B35F53" w:rsidRDefault="00130064" w:rsidP="00130064">
            <w:pPr>
              <w:pStyle w:val="Text"/>
              <w:rPr>
                <w:rStyle w:val="ChBlueBold"/>
              </w:rPr>
            </w:pPr>
            <w:r>
              <w:rPr>
                <w:rStyle w:val="ChBlueBold"/>
              </w:rPr>
              <w:t>mera</w:t>
            </w:r>
          </w:p>
        </w:tc>
        <w:tc>
          <w:tcPr>
            <w:tcW w:w="567" w:type="dxa"/>
            <w:shd w:val="clear" w:color="auto" w:fill="auto"/>
          </w:tcPr>
          <w:p w14:paraId="42BEC5FF" w14:textId="77777777" w:rsidR="00130064" w:rsidRPr="00F129D3" w:rsidRDefault="00130064" w:rsidP="00130064">
            <w:pPr>
              <w:pStyle w:val="Text"/>
            </w:pPr>
          </w:p>
        </w:tc>
        <w:bookmarkStart w:id="2209" w:name="_Ref348018671"/>
        <w:bookmarkEnd w:id="2209"/>
        <w:tc>
          <w:tcPr>
            <w:tcW w:w="425" w:type="dxa"/>
            <w:shd w:val="clear" w:color="auto" w:fill="auto"/>
          </w:tcPr>
          <w:p w14:paraId="2BBEAB5E" w14:textId="77777777" w:rsidR="00130064" w:rsidRPr="00203DE0" w:rsidRDefault="00130064" w:rsidP="00130064">
            <w:pPr>
              <w:pStyle w:val="Text"/>
            </w:pPr>
            <w:r w:rsidRPr="00203DE0">
              <w:fldChar w:fldCharType="begin"/>
            </w:r>
            <w:r w:rsidRPr="00203DE0">
              <w:instrText xml:space="preserve"> LISTNUM  NumberDefault \l 8 </w:instrText>
            </w:r>
            <w:r w:rsidRPr="00203DE0">
              <w:fldChar w:fldCharType="end">
                <w:numberingChange w:id="2210" w:author="Angela Kluge" w:date="2014-04-26T16:55:00Z" w:original="h."/>
              </w:fldChar>
            </w:r>
          </w:p>
        </w:tc>
        <w:tc>
          <w:tcPr>
            <w:tcW w:w="1021" w:type="dxa"/>
            <w:shd w:val="clear" w:color="auto" w:fill="auto"/>
          </w:tcPr>
          <w:p w14:paraId="4CC105EC" w14:textId="77777777" w:rsidR="00130064" w:rsidRPr="00B35F53" w:rsidRDefault="00130064" w:rsidP="00130064">
            <w:pPr>
              <w:pStyle w:val="Text"/>
              <w:rPr>
                <w:rStyle w:val="ChBlueBold"/>
              </w:rPr>
            </w:pPr>
            <w:r>
              <w:rPr>
                <w:rStyle w:val="ChBlueBold"/>
              </w:rPr>
              <w:t>orang</w:t>
            </w:r>
          </w:p>
        </w:tc>
        <w:tc>
          <w:tcPr>
            <w:tcW w:w="1588" w:type="dxa"/>
            <w:shd w:val="clear" w:color="auto" w:fill="auto"/>
          </w:tcPr>
          <w:p w14:paraId="240D013C" w14:textId="77777777" w:rsidR="00130064" w:rsidRPr="00B35F53" w:rsidRDefault="00130064" w:rsidP="00130064">
            <w:pPr>
              <w:pStyle w:val="Text"/>
              <w:rPr>
                <w:rStyle w:val="ChBlueBold"/>
              </w:rPr>
            </w:pPr>
            <w:r>
              <w:rPr>
                <w:rStyle w:val="ChBlueBold"/>
              </w:rPr>
              <w:t>tua</w:t>
            </w:r>
          </w:p>
        </w:tc>
      </w:tr>
      <w:tr w:rsidR="00AC23C4" w:rsidRPr="003D5284" w14:paraId="7825886E" w14:textId="77777777" w:rsidTr="00AC23C4">
        <w:tc>
          <w:tcPr>
            <w:tcW w:w="709" w:type="dxa"/>
            <w:shd w:val="clear" w:color="auto" w:fill="auto"/>
          </w:tcPr>
          <w:p w14:paraId="511D4602" w14:textId="77777777" w:rsidR="00130064" w:rsidRPr="00F129D3" w:rsidRDefault="00130064" w:rsidP="00130064">
            <w:pPr>
              <w:pStyle w:val="GlossEng"/>
            </w:pPr>
          </w:p>
        </w:tc>
        <w:tc>
          <w:tcPr>
            <w:tcW w:w="425" w:type="dxa"/>
            <w:shd w:val="clear" w:color="auto" w:fill="auto"/>
          </w:tcPr>
          <w:p w14:paraId="6B138A99" w14:textId="77777777" w:rsidR="00130064" w:rsidRPr="00F129D3" w:rsidRDefault="00130064" w:rsidP="00130064">
            <w:pPr>
              <w:pStyle w:val="GlossEng"/>
            </w:pPr>
          </w:p>
        </w:tc>
        <w:tc>
          <w:tcPr>
            <w:tcW w:w="947" w:type="dxa"/>
            <w:shd w:val="clear" w:color="auto" w:fill="auto"/>
          </w:tcPr>
          <w:p w14:paraId="67B9018C" w14:textId="77777777" w:rsidR="00130064" w:rsidRPr="00FE1DFC" w:rsidRDefault="00130064" w:rsidP="00130064">
            <w:pPr>
              <w:pStyle w:val="GlossEng"/>
            </w:pPr>
            <w:r>
              <w:t>fruit</w:t>
            </w:r>
          </w:p>
        </w:tc>
        <w:tc>
          <w:tcPr>
            <w:tcW w:w="928" w:type="dxa"/>
            <w:shd w:val="clear" w:color="auto" w:fill="auto"/>
          </w:tcPr>
          <w:p w14:paraId="3F7D3C57" w14:textId="77777777" w:rsidR="00130064" w:rsidRPr="00F129D3" w:rsidRDefault="00130064" w:rsidP="00130064">
            <w:pPr>
              <w:pStyle w:val="GlossEng"/>
            </w:pPr>
            <w:r>
              <w:t>be.red</w:t>
            </w:r>
          </w:p>
        </w:tc>
        <w:tc>
          <w:tcPr>
            <w:tcW w:w="567" w:type="dxa"/>
            <w:shd w:val="clear" w:color="auto" w:fill="auto"/>
          </w:tcPr>
          <w:p w14:paraId="42809F56" w14:textId="77777777" w:rsidR="00130064" w:rsidRPr="00F129D3" w:rsidRDefault="00130064" w:rsidP="00130064">
            <w:pPr>
              <w:pStyle w:val="GlossEng"/>
            </w:pPr>
          </w:p>
        </w:tc>
        <w:tc>
          <w:tcPr>
            <w:tcW w:w="425" w:type="dxa"/>
            <w:shd w:val="clear" w:color="auto" w:fill="auto"/>
          </w:tcPr>
          <w:p w14:paraId="5B6D75E4" w14:textId="77777777" w:rsidR="00130064" w:rsidRPr="00203DE0" w:rsidRDefault="00130064" w:rsidP="00130064">
            <w:pPr>
              <w:pStyle w:val="GlossEng"/>
            </w:pPr>
          </w:p>
        </w:tc>
        <w:tc>
          <w:tcPr>
            <w:tcW w:w="1021" w:type="dxa"/>
            <w:shd w:val="clear" w:color="auto" w:fill="auto"/>
          </w:tcPr>
          <w:p w14:paraId="115088E4" w14:textId="77777777" w:rsidR="00130064" w:rsidRPr="00203DE0" w:rsidRDefault="00130064" w:rsidP="00130064">
            <w:pPr>
              <w:pStyle w:val="GlossEng"/>
            </w:pPr>
            <w:r>
              <w:t>person</w:t>
            </w:r>
          </w:p>
        </w:tc>
        <w:tc>
          <w:tcPr>
            <w:tcW w:w="1588" w:type="dxa"/>
            <w:shd w:val="clear" w:color="auto" w:fill="auto"/>
          </w:tcPr>
          <w:p w14:paraId="59A05D3B" w14:textId="77777777" w:rsidR="00130064" w:rsidRPr="00203DE0" w:rsidRDefault="00130064" w:rsidP="00130064">
            <w:pPr>
              <w:pStyle w:val="GlossEng"/>
            </w:pPr>
            <w:r>
              <w:t>be.old</w:t>
            </w:r>
          </w:p>
        </w:tc>
      </w:tr>
      <w:tr w:rsidR="00AC23C4" w:rsidRPr="003D5284" w14:paraId="3FFE2669" w14:textId="77777777" w:rsidTr="00AC23C4">
        <w:tc>
          <w:tcPr>
            <w:tcW w:w="709" w:type="dxa"/>
            <w:shd w:val="clear" w:color="auto" w:fill="auto"/>
          </w:tcPr>
          <w:p w14:paraId="52EFE8A8" w14:textId="77777777" w:rsidR="00130064" w:rsidRPr="00F129D3" w:rsidRDefault="00130064" w:rsidP="00130064">
            <w:pPr>
              <w:pStyle w:val="GlossEng"/>
            </w:pPr>
          </w:p>
        </w:tc>
        <w:tc>
          <w:tcPr>
            <w:tcW w:w="425" w:type="dxa"/>
            <w:shd w:val="clear" w:color="auto" w:fill="auto"/>
          </w:tcPr>
          <w:p w14:paraId="58BD693E" w14:textId="77777777" w:rsidR="00130064" w:rsidRPr="00F129D3" w:rsidRDefault="00130064" w:rsidP="00130064">
            <w:pPr>
              <w:pStyle w:val="GlossEng"/>
            </w:pPr>
          </w:p>
        </w:tc>
        <w:tc>
          <w:tcPr>
            <w:tcW w:w="1875" w:type="dxa"/>
            <w:gridSpan w:val="2"/>
            <w:shd w:val="clear" w:color="auto" w:fill="auto"/>
          </w:tcPr>
          <w:p w14:paraId="757B6528" w14:textId="1FA9625E" w:rsidR="00130064" w:rsidRPr="00BB7782" w:rsidRDefault="00B7093A" w:rsidP="00130064">
            <w:pPr>
              <w:pStyle w:val="FreeTranslEngTable"/>
            </w:pPr>
            <w:r>
              <w:t>‘</w:t>
            </w:r>
            <w:r w:rsidR="00130064">
              <w:t>red fruit</w:t>
            </w:r>
            <w:r>
              <w:t>’</w:t>
            </w:r>
          </w:p>
        </w:tc>
        <w:tc>
          <w:tcPr>
            <w:tcW w:w="567" w:type="dxa"/>
            <w:shd w:val="clear" w:color="auto" w:fill="auto"/>
          </w:tcPr>
          <w:p w14:paraId="19E4B67B" w14:textId="77777777" w:rsidR="00130064" w:rsidRPr="00F129D3" w:rsidRDefault="00130064" w:rsidP="00130064">
            <w:pPr>
              <w:pStyle w:val="FreeTranslEngTable"/>
            </w:pPr>
          </w:p>
        </w:tc>
        <w:tc>
          <w:tcPr>
            <w:tcW w:w="425" w:type="dxa"/>
            <w:shd w:val="clear" w:color="auto" w:fill="auto"/>
          </w:tcPr>
          <w:p w14:paraId="76394567" w14:textId="77777777" w:rsidR="00130064" w:rsidRPr="00203DE0" w:rsidRDefault="00130064" w:rsidP="00130064">
            <w:pPr>
              <w:pStyle w:val="FreeTranslEngTable"/>
            </w:pPr>
          </w:p>
        </w:tc>
        <w:tc>
          <w:tcPr>
            <w:tcW w:w="2609" w:type="dxa"/>
            <w:gridSpan w:val="2"/>
            <w:shd w:val="clear" w:color="auto" w:fill="auto"/>
          </w:tcPr>
          <w:p w14:paraId="0E286D84" w14:textId="0940792D" w:rsidR="00130064" w:rsidRPr="00203DE0" w:rsidRDefault="00B7093A" w:rsidP="00130064">
            <w:pPr>
              <w:pStyle w:val="FreeTranslEngTable"/>
            </w:pPr>
            <w:r>
              <w:t>‘</w:t>
            </w:r>
            <w:r w:rsidR="00130064">
              <w:t>old person</w:t>
            </w:r>
            <w:r>
              <w:t>’</w:t>
            </w:r>
          </w:p>
        </w:tc>
      </w:tr>
    </w:tbl>
    <w:p w14:paraId="14147299" w14:textId="59CDBA13" w:rsidR="00130064" w:rsidRDefault="00130064" w:rsidP="00395F4B">
      <w:pPr>
        <w:pStyle w:val="Body0005after05before"/>
      </w:pPr>
      <w:r>
        <w:t xml:space="preserve">The second option of modifying nouns within a noun phrase is by placing the verb within a relative clause, as illustrated in </w:t>
      </w:r>
      <w:r>
        <w:rPr>
          <w:lang w:eastAsia="en-US"/>
        </w:rPr>
        <w:fldChar w:fldCharType="begin"/>
      </w:r>
      <w:r>
        <w:rPr>
          <w:lang w:eastAsia="en-US"/>
        </w:rPr>
        <w:instrText xml:space="preserve"> REF _Ref350247444 \h </w:instrText>
      </w:r>
      <w:r>
        <w:rPr>
          <w:lang w:eastAsia="en-US"/>
        </w:rPr>
      </w:r>
      <w:r>
        <w:rPr>
          <w:lang w:eastAsia="en-US"/>
        </w:rPr>
        <w:fldChar w:fldCharType="separate"/>
      </w:r>
      <w:r w:rsidR="00154D81" w:rsidRPr="00F129D3">
        <w:t>(</w:t>
      </w:r>
      <w:r w:rsidR="00154D81">
        <w:rPr>
          <w:noProof/>
        </w:rPr>
        <w:t>102</w:t>
      </w:r>
      <w:r w:rsidR="00154D81" w:rsidRPr="00F129D3">
        <w:t>)</w:t>
      </w:r>
      <w:r>
        <w:rPr>
          <w:lang w:eastAsia="en-US"/>
        </w:rPr>
        <w:fldChar w:fldCharType="end"/>
      </w:r>
      <w:r>
        <w:rPr>
          <w:lang w:eastAsia="en-US"/>
        </w:rPr>
        <w:t xml:space="preserve"> to </w:t>
      </w:r>
      <w:r>
        <w:rPr>
          <w:lang w:eastAsia="en-US"/>
        </w:rPr>
        <w:fldChar w:fldCharType="begin"/>
      </w:r>
      <w:r>
        <w:rPr>
          <w:lang w:eastAsia="en-US"/>
        </w:rPr>
        <w:instrText xml:space="preserve"> REF _Ref350247441 \h </w:instrText>
      </w:r>
      <w:r>
        <w:rPr>
          <w:lang w:eastAsia="en-US"/>
        </w:rPr>
      </w:r>
      <w:r>
        <w:rPr>
          <w:lang w:eastAsia="en-US"/>
        </w:rPr>
        <w:fldChar w:fldCharType="separate"/>
      </w:r>
      <w:r w:rsidR="00154D81" w:rsidRPr="00F129D3">
        <w:t>(</w:t>
      </w:r>
      <w:r w:rsidR="00154D81">
        <w:rPr>
          <w:noProof/>
        </w:rPr>
        <w:t>105</w:t>
      </w:r>
      <w:r w:rsidR="00154D81" w:rsidRPr="00F129D3">
        <w:t>)</w:t>
      </w:r>
      <w:r>
        <w:rPr>
          <w:lang w:eastAsia="en-US"/>
        </w:rPr>
        <w:fldChar w:fldCharType="end"/>
      </w:r>
      <w:r>
        <w:t xml:space="preserve">. </w:t>
      </w:r>
      <w:r w:rsidRPr="005A03FC">
        <w:t>This verb-via-relative-clause modification</w:t>
      </w:r>
      <w:r w:rsidR="00395F4B">
        <w:t xml:space="preserve"> </w:t>
      </w:r>
      <w:r>
        <w:t xml:space="preserve">typically applies to dynamic verbs, such as </w:t>
      </w:r>
      <w:r>
        <w:rPr>
          <w:lang w:eastAsia="en-US"/>
        </w:rPr>
        <w:t xml:space="preserve">(monotransitively used) trivalent </w:t>
      </w:r>
      <w:r w:rsidRPr="006A1116">
        <w:rPr>
          <w:rStyle w:val="ChItalBold"/>
        </w:rPr>
        <w:t>bawa</w:t>
      </w:r>
      <w:r>
        <w:rPr>
          <w:lang w:eastAsia="en-US"/>
        </w:rPr>
        <w:t xml:space="preserve"> </w:t>
      </w:r>
      <w:r w:rsidR="00B7093A">
        <w:rPr>
          <w:lang w:eastAsia="en-US"/>
        </w:rPr>
        <w:t>‘</w:t>
      </w:r>
      <w:r>
        <w:rPr>
          <w:lang w:eastAsia="en-US"/>
        </w:rPr>
        <w:t>bring</w:t>
      </w:r>
      <w:r w:rsidR="00B7093A">
        <w:rPr>
          <w:lang w:eastAsia="en-US"/>
        </w:rPr>
        <w:t>’</w:t>
      </w:r>
      <w:r>
        <w:rPr>
          <w:lang w:eastAsia="en-US"/>
        </w:rPr>
        <w:t xml:space="preserve"> in the elicited example in </w:t>
      </w:r>
      <w:r>
        <w:rPr>
          <w:lang w:eastAsia="en-US"/>
        </w:rPr>
        <w:fldChar w:fldCharType="begin"/>
      </w:r>
      <w:r>
        <w:rPr>
          <w:lang w:eastAsia="en-US"/>
        </w:rPr>
        <w:instrText xml:space="preserve"> REF _Ref350247444 \h </w:instrText>
      </w:r>
      <w:r>
        <w:rPr>
          <w:lang w:eastAsia="en-US"/>
        </w:rPr>
      </w:r>
      <w:r>
        <w:rPr>
          <w:lang w:eastAsia="en-US"/>
        </w:rPr>
        <w:fldChar w:fldCharType="separate"/>
      </w:r>
      <w:r w:rsidR="00154D81" w:rsidRPr="00F129D3">
        <w:t>(</w:t>
      </w:r>
      <w:r w:rsidR="00154D81">
        <w:rPr>
          <w:noProof/>
        </w:rPr>
        <w:t>102</w:t>
      </w:r>
      <w:r w:rsidR="00154D81" w:rsidRPr="00F129D3">
        <w:t>)</w:t>
      </w:r>
      <w:r>
        <w:rPr>
          <w:lang w:eastAsia="en-US"/>
        </w:rPr>
        <w:fldChar w:fldCharType="end"/>
      </w:r>
      <w:r>
        <w:rPr>
          <w:lang w:eastAsia="en-US"/>
        </w:rPr>
        <w:t xml:space="preserve">, bivalent </w:t>
      </w:r>
      <w:r w:rsidRPr="00E12D94">
        <w:rPr>
          <w:rStyle w:val="ChItalBold"/>
        </w:rPr>
        <w:t>kawin</w:t>
      </w:r>
      <w:r w:rsidR="0050678E">
        <w:rPr>
          <w:rStyle w:val="ChItalBold"/>
        </w:rPr>
        <w:t>g</w:t>
      </w:r>
      <w:r>
        <w:rPr>
          <w:lang w:eastAsia="en-US"/>
        </w:rPr>
        <w:t xml:space="preserve"> </w:t>
      </w:r>
      <w:r w:rsidR="00B7093A">
        <w:rPr>
          <w:lang w:eastAsia="en-US"/>
        </w:rPr>
        <w:t>‘</w:t>
      </w:r>
      <w:r>
        <w:rPr>
          <w:lang w:eastAsia="en-US"/>
        </w:rPr>
        <w:t xml:space="preserve">marry </w:t>
      </w:r>
      <w:r w:rsidR="00845E10">
        <w:t>u</w:t>
      </w:r>
      <w:r>
        <w:t>nofficially</w:t>
      </w:r>
      <w:r w:rsidR="00B7093A">
        <w:rPr>
          <w:lang w:eastAsia="en-US"/>
        </w:rPr>
        <w:t>’</w:t>
      </w:r>
      <w:r>
        <w:rPr>
          <w:lang w:eastAsia="en-US"/>
        </w:rPr>
        <w:t xml:space="preserve"> in </w:t>
      </w:r>
      <w:r>
        <w:rPr>
          <w:lang w:eastAsia="en-US"/>
        </w:rPr>
        <w:fldChar w:fldCharType="begin"/>
      </w:r>
      <w:r>
        <w:rPr>
          <w:lang w:eastAsia="en-US"/>
        </w:rPr>
        <w:instrText xml:space="preserve"> REF _Ref350247443 \h </w:instrText>
      </w:r>
      <w:r>
        <w:rPr>
          <w:lang w:eastAsia="en-US"/>
        </w:rPr>
      </w:r>
      <w:r>
        <w:rPr>
          <w:lang w:eastAsia="en-US"/>
        </w:rPr>
        <w:fldChar w:fldCharType="separate"/>
      </w:r>
      <w:r w:rsidR="00154D81" w:rsidRPr="00F129D3">
        <w:t>(</w:t>
      </w:r>
      <w:r w:rsidR="00154D81">
        <w:rPr>
          <w:noProof/>
        </w:rPr>
        <w:t>103</w:t>
      </w:r>
      <w:r w:rsidR="00154D81" w:rsidRPr="00F129D3">
        <w:t>)</w:t>
      </w:r>
      <w:r>
        <w:rPr>
          <w:lang w:eastAsia="en-US"/>
        </w:rPr>
        <w:fldChar w:fldCharType="end"/>
      </w:r>
      <w:r>
        <w:rPr>
          <w:lang w:eastAsia="en-US"/>
        </w:rPr>
        <w:t xml:space="preserve">, or monovalent dynamic </w:t>
      </w:r>
      <w:r w:rsidRPr="006A1116">
        <w:rPr>
          <w:rStyle w:val="ChItalBold"/>
        </w:rPr>
        <w:t>tinggal</w:t>
      </w:r>
      <w:r>
        <w:rPr>
          <w:lang w:eastAsia="en-US"/>
        </w:rPr>
        <w:t xml:space="preserve"> </w:t>
      </w:r>
      <w:r w:rsidR="00B7093A">
        <w:rPr>
          <w:lang w:eastAsia="en-US"/>
        </w:rPr>
        <w:t>‘</w:t>
      </w:r>
      <w:r>
        <w:rPr>
          <w:lang w:eastAsia="en-US"/>
        </w:rPr>
        <w:t>stay</w:t>
      </w:r>
      <w:r w:rsidR="00B7093A">
        <w:rPr>
          <w:lang w:eastAsia="en-US"/>
        </w:rPr>
        <w:t>’</w:t>
      </w:r>
      <w:r>
        <w:rPr>
          <w:lang w:eastAsia="en-US"/>
        </w:rPr>
        <w:t xml:space="preserve"> in </w:t>
      </w:r>
      <w:r>
        <w:rPr>
          <w:lang w:eastAsia="en-US"/>
        </w:rPr>
        <w:fldChar w:fldCharType="begin"/>
      </w:r>
      <w:r>
        <w:rPr>
          <w:lang w:eastAsia="en-US"/>
        </w:rPr>
        <w:instrText xml:space="preserve"> REF _Ref350247442 \h </w:instrText>
      </w:r>
      <w:r>
        <w:rPr>
          <w:lang w:eastAsia="en-US"/>
        </w:rPr>
      </w:r>
      <w:r>
        <w:rPr>
          <w:lang w:eastAsia="en-US"/>
        </w:rPr>
        <w:fldChar w:fldCharType="separate"/>
      </w:r>
      <w:r w:rsidR="00154D81" w:rsidRPr="00F129D3">
        <w:t>(</w:t>
      </w:r>
      <w:r w:rsidR="00154D81">
        <w:rPr>
          <w:noProof/>
        </w:rPr>
        <w:t>104</w:t>
      </w:r>
      <w:r w:rsidR="00154D81" w:rsidRPr="00F129D3">
        <w:t>)</w:t>
      </w:r>
      <w:r>
        <w:rPr>
          <w:lang w:eastAsia="en-US"/>
        </w:rPr>
        <w:fldChar w:fldCharType="end"/>
      </w:r>
      <w:r>
        <w:rPr>
          <w:lang w:eastAsia="en-US"/>
        </w:rPr>
        <w:t>.</w:t>
      </w:r>
    </w:p>
    <w:p w14:paraId="6F7D12FF" w14:textId="77777777" w:rsidR="00130064" w:rsidRDefault="00130064" w:rsidP="00130064">
      <w:pPr>
        <w:pStyle w:val="ExampleTitle"/>
      </w:pPr>
      <w:r>
        <w:t xml:space="preserve">Attributive uses: </w:t>
      </w:r>
      <w:r>
        <w:rPr>
          <w:rFonts w:eastAsia="Times New Roman"/>
          <w:sz w:val="19"/>
          <w:szCs w:val="19"/>
        </w:rPr>
        <w:t>Verb-via-relative-clause modification</w:t>
      </w:r>
    </w:p>
    <w:tbl>
      <w:tblPr>
        <w:tblW w:w="6766" w:type="dxa"/>
        <w:tblCellMar>
          <w:left w:w="42" w:type="dxa"/>
          <w:right w:w="42" w:type="dxa"/>
        </w:tblCellMar>
        <w:tblLook w:val="01E0" w:firstRow="1" w:lastRow="1" w:firstColumn="1" w:lastColumn="1" w:noHBand="0" w:noVBand="0"/>
      </w:tblPr>
      <w:tblGrid>
        <w:gridCol w:w="709"/>
        <w:gridCol w:w="1357"/>
        <w:gridCol w:w="596"/>
        <w:gridCol w:w="640"/>
        <w:gridCol w:w="1106"/>
        <w:gridCol w:w="706"/>
        <w:gridCol w:w="773"/>
        <w:gridCol w:w="879"/>
      </w:tblGrid>
      <w:tr w:rsidR="00AC23C4" w:rsidRPr="00833FA5" w14:paraId="51A54D65" w14:textId="77777777" w:rsidTr="00AC23C4">
        <w:tc>
          <w:tcPr>
            <w:tcW w:w="709" w:type="dxa"/>
            <w:shd w:val="clear" w:color="auto" w:fill="auto"/>
          </w:tcPr>
          <w:p w14:paraId="2C4EC26A" w14:textId="77777777" w:rsidR="00130064" w:rsidRPr="00F129D3" w:rsidRDefault="00130064" w:rsidP="00130064">
            <w:pPr>
              <w:pStyle w:val="Text"/>
            </w:pPr>
            <w:bookmarkStart w:id="2211" w:name="_Ref350247444"/>
            <w:r w:rsidRPr="00F129D3">
              <w:t>(</w:t>
            </w:r>
            <w:fldSimple w:instr=" SEQ ( \* ARABIC \s 1 ">
              <w:r w:rsidR="00154D81">
                <w:rPr>
                  <w:noProof/>
                </w:rPr>
                <w:t>102</w:t>
              </w:r>
            </w:fldSimple>
            <w:r w:rsidRPr="00F129D3">
              <w:t>)</w:t>
            </w:r>
            <w:bookmarkEnd w:id="2211"/>
          </w:p>
        </w:tc>
        <w:tc>
          <w:tcPr>
            <w:tcW w:w="1357" w:type="dxa"/>
            <w:shd w:val="clear" w:color="auto" w:fill="auto"/>
          </w:tcPr>
          <w:p w14:paraId="6485270F" w14:textId="77777777" w:rsidR="00130064" w:rsidRPr="00895662" w:rsidRDefault="00130064" w:rsidP="00130064">
            <w:pPr>
              <w:pStyle w:val="Text"/>
            </w:pPr>
            <w:r>
              <w:t>ojek</w:t>
            </w:r>
          </w:p>
        </w:tc>
        <w:tc>
          <w:tcPr>
            <w:tcW w:w="596" w:type="dxa"/>
            <w:shd w:val="clear" w:color="auto" w:fill="auto"/>
          </w:tcPr>
          <w:p w14:paraId="63386062" w14:textId="77777777" w:rsidR="00130064" w:rsidRPr="002736EB" w:rsidRDefault="00130064" w:rsidP="00130064">
            <w:pPr>
              <w:pStyle w:val="Text"/>
              <w:rPr>
                <w:rStyle w:val="ChBlueBold"/>
              </w:rPr>
            </w:pPr>
            <w:r w:rsidRPr="002736EB">
              <w:rPr>
                <w:rStyle w:val="ChBlueBold"/>
              </w:rPr>
              <w:t>yang</w:t>
            </w:r>
          </w:p>
        </w:tc>
        <w:tc>
          <w:tcPr>
            <w:tcW w:w="640" w:type="dxa"/>
            <w:shd w:val="clear" w:color="auto" w:fill="auto"/>
          </w:tcPr>
          <w:p w14:paraId="04D68C10" w14:textId="77777777" w:rsidR="00130064" w:rsidRPr="002736EB" w:rsidRDefault="00130064" w:rsidP="00130064">
            <w:pPr>
              <w:pStyle w:val="Text"/>
              <w:rPr>
                <w:rStyle w:val="ChBlueBold"/>
              </w:rPr>
            </w:pPr>
            <w:r w:rsidRPr="002736EB">
              <w:rPr>
                <w:rStyle w:val="ChBlueBold"/>
              </w:rPr>
              <w:t>bawa</w:t>
            </w:r>
          </w:p>
        </w:tc>
        <w:tc>
          <w:tcPr>
            <w:tcW w:w="1106" w:type="dxa"/>
            <w:shd w:val="clear" w:color="auto" w:fill="auto"/>
          </w:tcPr>
          <w:p w14:paraId="35C7E9FA" w14:textId="77777777" w:rsidR="00130064" w:rsidRPr="00895662" w:rsidRDefault="00130064" w:rsidP="00130064">
            <w:pPr>
              <w:pStyle w:val="Text"/>
            </w:pPr>
            <w:r>
              <w:t>tete</w:t>
            </w:r>
          </w:p>
        </w:tc>
        <w:tc>
          <w:tcPr>
            <w:tcW w:w="706" w:type="dxa"/>
            <w:shd w:val="clear" w:color="auto" w:fill="auto"/>
          </w:tcPr>
          <w:p w14:paraId="5167DD15" w14:textId="77777777" w:rsidR="00130064" w:rsidRDefault="00130064" w:rsidP="00130064">
            <w:pPr>
              <w:pStyle w:val="Text"/>
            </w:pPr>
            <w:r>
              <w:t>tu</w:t>
            </w:r>
          </w:p>
        </w:tc>
        <w:tc>
          <w:tcPr>
            <w:tcW w:w="773" w:type="dxa"/>
            <w:shd w:val="clear" w:color="auto" w:fill="auto"/>
          </w:tcPr>
          <w:p w14:paraId="1899507D" w14:textId="77777777" w:rsidR="00130064" w:rsidRDefault="00130064" w:rsidP="00130064">
            <w:pPr>
              <w:pStyle w:val="Text"/>
            </w:pPr>
            <w:r>
              <w:t>su</w:t>
            </w:r>
          </w:p>
        </w:tc>
        <w:tc>
          <w:tcPr>
            <w:tcW w:w="879" w:type="dxa"/>
            <w:shd w:val="clear" w:color="auto" w:fill="auto"/>
          </w:tcPr>
          <w:p w14:paraId="4CB1876D" w14:textId="77777777" w:rsidR="00130064" w:rsidRDefault="00130064" w:rsidP="00130064">
            <w:pPr>
              <w:pStyle w:val="Text"/>
            </w:pPr>
            <w:r>
              <w:t>pulang</w:t>
            </w:r>
          </w:p>
        </w:tc>
      </w:tr>
      <w:tr w:rsidR="00AC23C4" w:rsidRPr="00AC23C4" w14:paraId="3A14456D" w14:textId="77777777" w:rsidTr="00AC23C4">
        <w:tc>
          <w:tcPr>
            <w:tcW w:w="709" w:type="dxa"/>
            <w:shd w:val="clear" w:color="auto" w:fill="auto"/>
          </w:tcPr>
          <w:p w14:paraId="4D96EBA4" w14:textId="77777777" w:rsidR="00130064" w:rsidRPr="00895662" w:rsidRDefault="00130064" w:rsidP="00130064">
            <w:pPr>
              <w:pStyle w:val="GlossEng"/>
            </w:pPr>
          </w:p>
        </w:tc>
        <w:tc>
          <w:tcPr>
            <w:tcW w:w="1357" w:type="dxa"/>
            <w:shd w:val="clear" w:color="auto" w:fill="auto"/>
          </w:tcPr>
          <w:p w14:paraId="31DAC526" w14:textId="77777777" w:rsidR="00130064" w:rsidRPr="00895662" w:rsidRDefault="00130064" w:rsidP="00130064">
            <w:pPr>
              <w:pStyle w:val="GlossEng"/>
            </w:pPr>
            <w:r>
              <w:t>motorbike.taxi</w:t>
            </w:r>
          </w:p>
        </w:tc>
        <w:tc>
          <w:tcPr>
            <w:tcW w:w="596" w:type="dxa"/>
            <w:shd w:val="clear" w:color="auto" w:fill="auto"/>
          </w:tcPr>
          <w:p w14:paraId="30CA2317" w14:textId="77777777" w:rsidR="00130064" w:rsidRPr="0099608C" w:rsidRDefault="00130064" w:rsidP="00130064">
            <w:pPr>
              <w:pStyle w:val="GlossEng"/>
              <w:rPr>
                <w:rStyle w:val="ChSmallCaps"/>
              </w:rPr>
            </w:pPr>
            <w:r w:rsidRPr="0099608C">
              <w:rPr>
                <w:rStyle w:val="ChSmallCaps"/>
              </w:rPr>
              <w:t>rel</w:t>
            </w:r>
          </w:p>
        </w:tc>
        <w:tc>
          <w:tcPr>
            <w:tcW w:w="640" w:type="dxa"/>
            <w:shd w:val="clear" w:color="auto" w:fill="auto"/>
          </w:tcPr>
          <w:p w14:paraId="55B0EC7D" w14:textId="77777777" w:rsidR="00130064" w:rsidRPr="00895662" w:rsidRDefault="00130064" w:rsidP="00130064">
            <w:pPr>
              <w:pStyle w:val="GlossEng"/>
            </w:pPr>
            <w:r w:rsidRPr="00895662">
              <w:t>bring</w:t>
            </w:r>
          </w:p>
        </w:tc>
        <w:tc>
          <w:tcPr>
            <w:tcW w:w="1106" w:type="dxa"/>
            <w:shd w:val="clear" w:color="auto" w:fill="auto"/>
          </w:tcPr>
          <w:p w14:paraId="7F6D6E05" w14:textId="77777777" w:rsidR="00130064" w:rsidRPr="00895662" w:rsidRDefault="00130064" w:rsidP="00130064">
            <w:pPr>
              <w:pStyle w:val="GlossEng"/>
            </w:pPr>
            <w:r>
              <w:t>grandfather</w:t>
            </w:r>
          </w:p>
        </w:tc>
        <w:tc>
          <w:tcPr>
            <w:tcW w:w="706" w:type="dxa"/>
            <w:shd w:val="clear" w:color="auto" w:fill="auto"/>
          </w:tcPr>
          <w:p w14:paraId="2422A443" w14:textId="77777777" w:rsidR="00130064" w:rsidRPr="0099608C" w:rsidRDefault="00130064" w:rsidP="00130064">
            <w:pPr>
              <w:pStyle w:val="GlossEng"/>
              <w:rPr>
                <w:rStyle w:val="ChSmallCaps"/>
              </w:rPr>
            </w:pPr>
            <w:r w:rsidRPr="0099608C">
              <w:rPr>
                <w:rStyle w:val="ChSmallCaps"/>
              </w:rPr>
              <w:t>d.dist</w:t>
            </w:r>
          </w:p>
        </w:tc>
        <w:tc>
          <w:tcPr>
            <w:tcW w:w="773" w:type="dxa"/>
            <w:shd w:val="clear" w:color="auto" w:fill="auto"/>
          </w:tcPr>
          <w:p w14:paraId="60046E49" w14:textId="77777777" w:rsidR="00130064" w:rsidRDefault="00130064" w:rsidP="00130064">
            <w:pPr>
              <w:pStyle w:val="GlossEng"/>
            </w:pPr>
            <w:r>
              <w:t>already</w:t>
            </w:r>
          </w:p>
        </w:tc>
        <w:tc>
          <w:tcPr>
            <w:tcW w:w="879" w:type="dxa"/>
            <w:shd w:val="clear" w:color="auto" w:fill="auto"/>
          </w:tcPr>
          <w:p w14:paraId="2507DF75" w14:textId="77777777" w:rsidR="00130064" w:rsidRDefault="00130064" w:rsidP="00130064">
            <w:pPr>
              <w:pStyle w:val="GlossEng"/>
            </w:pPr>
            <w:r>
              <w:t>go.home</w:t>
            </w:r>
          </w:p>
        </w:tc>
      </w:tr>
    </w:tbl>
    <w:p w14:paraId="36B829BC" w14:textId="72DE488A" w:rsidR="00130064" w:rsidRPr="00072236" w:rsidRDefault="00B7093A" w:rsidP="00130064">
      <w:pPr>
        <w:pStyle w:val="FreeTranslEng"/>
      </w:pPr>
      <w:r>
        <w:t>‘</w:t>
      </w:r>
      <w:r w:rsidR="00130064">
        <w:t xml:space="preserve">that motorbike taxi driver </w:t>
      </w:r>
      <w:r w:rsidR="00130064" w:rsidRPr="00960CD1">
        <w:rPr>
          <w:rStyle w:val="ChBlueBold"/>
        </w:rPr>
        <w:t>who brought</w:t>
      </w:r>
      <w:r w:rsidR="00130064">
        <w:t xml:space="preserve"> grandfather has already returned home</w:t>
      </w:r>
      <w:r>
        <w:t>’</w:t>
      </w:r>
      <w:r w:rsidR="00130064">
        <w:t xml:space="preserve"> </w:t>
      </w:r>
      <w:r w:rsidR="00130064" w:rsidRPr="00237B8A">
        <w:rPr>
          <w:rStyle w:val="ExampleSource"/>
        </w:rPr>
        <w:t>[</w:t>
      </w:r>
      <w:r w:rsidR="00130064">
        <w:rPr>
          <w:rStyle w:val="ExampleSource"/>
        </w:rPr>
        <w:t>Elicited MY</w:t>
      </w:r>
      <w:r w:rsidR="00130064" w:rsidRPr="00072236">
        <w:rPr>
          <w:rStyle w:val="ExampleSource"/>
        </w:rPr>
        <w:t>131119.001</w:t>
      </w:r>
      <w:r w:rsidR="00130064" w:rsidRPr="00237B8A">
        <w:rPr>
          <w:rStyle w:val="ExampleSource"/>
        </w:rPr>
        <w:t>]</w:t>
      </w:r>
    </w:p>
    <w:tbl>
      <w:tblPr>
        <w:tblW w:w="6779" w:type="dxa"/>
        <w:tblCellMar>
          <w:left w:w="42" w:type="dxa"/>
          <w:right w:w="42" w:type="dxa"/>
        </w:tblCellMar>
        <w:tblLook w:val="01E0" w:firstRow="1" w:lastRow="1" w:firstColumn="1" w:lastColumn="1" w:noHBand="0" w:noVBand="0"/>
      </w:tblPr>
      <w:tblGrid>
        <w:gridCol w:w="709"/>
        <w:gridCol w:w="622"/>
        <w:gridCol w:w="591"/>
        <w:gridCol w:w="514"/>
        <w:gridCol w:w="1501"/>
        <w:gridCol w:w="622"/>
        <w:gridCol w:w="907"/>
        <w:gridCol w:w="389"/>
        <w:gridCol w:w="640"/>
        <w:gridCol w:w="284"/>
      </w:tblGrid>
      <w:tr w:rsidR="00AC23C4" w:rsidRPr="00833FA5" w14:paraId="14815448" w14:textId="77777777" w:rsidTr="00AC23C4">
        <w:tc>
          <w:tcPr>
            <w:tcW w:w="709" w:type="dxa"/>
            <w:shd w:val="clear" w:color="auto" w:fill="auto"/>
          </w:tcPr>
          <w:p w14:paraId="5225E18B" w14:textId="77777777" w:rsidR="00130064" w:rsidRPr="00F129D3" w:rsidRDefault="00130064" w:rsidP="00130064">
            <w:pPr>
              <w:pStyle w:val="Text"/>
            </w:pPr>
            <w:bookmarkStart w:id="2212" w:name="_Ref350247443"/>
            <w:r w:rsidRPr="00F129D3">
              <w:t>(</w:t>
            </w:r>
            <w:fldSimple w:instr=" SEQ ( \* ARABIC \s 1 ">
              <w:r w:rsidR="00154D81">
                <w:rPr>
                  <w:noProof/>
                </w:rPr>
                <w:t>103</w:t>
              </w:r>
            </w:fldSimple>
            <w:r w:rsidRPr="00F129D3">
              <w:t>)</w:t>
            </w:r>
            <w:bookmarkEnd w:id="2212"/>
          </w:p>
        </w:tc>
        <w:tc>
          <w:tcPr>
            <w:tcW w:w="622" w:type="dxa"/>
            <w:shd w:val="clear" w:color="auto" w:fill="auto"/>
          </w:tcPr>
          <w:p w14:paraId="124A7FF2" w14:textId="77777777" w:rsidR="00130064" w:rsidRPr="00895662" w:rsidRDefault="00130064" w:rsidP="00130064">
            <w:pPr>
              <w:pStyle w:val="Text"/>
            </w:pPr>
            <w:r w:rsidRPr="00895662">
              <w:t>orang</w:t>
            </w:r>
          </w:p>
        </w:tc>
        <w:tc>
          <w:tcPr>
            <w:tcW w:w="591" w:type="dxa"/>
            <w:shd w:val="clear" w:color="auto" w:fill="auto"/>
          </w:tcPr>
          <w:p w14:paraId="4F1B1059" w14:textId="77777777" w:rsidR="00130064" w:rsidRPr="00895662" w:rsidRDefault="00130064" w:rsidP="00130064">
            <w:pPr>
              <w:pStyle w:val="Text"/>
            </w:pPr>
            <w:r w:rsidRPr="00895662">
              <w:t>Papua</w:t>
            </w:r>
          </w:p>
        </w:tc>
        <w:tc>
          <w:tcPr>
            <w:tcW w:w="514" w:type="dxa"/>
            <w:shd w:val="clear" w:color="auto" w:fill="auto"/>
          </w:tcPr>
          <w:p w14:paraId="5C4F1154" w14:textId="77777777" w:rsidR="00130064" w:rsidRPr="00960CD1" w:rsidRDefault="00130064" w:rsidP="00130064">
            <w:pPr>
              <w:pStyle w:val="Text"/>
              <w:rPr>
                <w:rStyle w:val="ChBlueBold"/>
              </w:rPr>
            </w:pPr>
            <w:r w:rsidRPr="00960CD1">
              <w:rPr>
                <w:rStyle w:val="ChBlueBold"/>
              </w:rPr>
              <w:t>yang</w:t>
            </w:r>
          </w:p>
        </w:tc>
        <w:tc>
          <w:tcPr>
            <w:tcW w:w="1501" w:type="dxa"/>
            <w:shd w:val="clear" w:color="auto" w:fill="auto"/>
          </w:tcPr>
          <w:p w14:paraId="6058AC0A" w14:textId="44685BF8" w:rsidR="00130064" w:rsidRPr="00960CD1" w:rsidRDefault="00130064" w:rsidP="00130064">
            <w:pPr>
              <w:pStyle w:val="Text"/>
              <w:rPr>
                <w:rStyle w:val="ChBlueBold"/>
              </w:rPr>
            </w:pPr>
            <w:r w:rsidRPr="00960CD1">
              <w:rPr>
                <w:rStyle w:val="ChBlueBold"/>
              </w:rPr>
              <w:t>kawin</w:t>
            </w:r>
            <w:r w:rsidR="0050678E">
              <w:rPr>
                <w:rStyle w:val="ChBlueBold"/>
              </w:rPr>
              <w:t>g</w:t>
            </w:r>
          </w:p>
        </w:tc>
        <w:tc>
          <w:tcPr>
            <w:tcW w:w="622" w:type="dxa"/>
            <w:shd w:val="clear" w:color="auto" w:fill="auto"/>
          </w:tcPr>
          <w:p w14:paraId="44CCE462" w14:textId="77777777" w:rsidR="00130064" w:rsidRPr="00895662" w:rsidRDefault="00130064" w:rsidP="00130064">
            <w:pPr>
              <w:pStyle w:val="Text"/>
            </w:pPr>
            <w:r w:rsidRPr="00895662">
              <w:t>orang</w:t>
            </w:r>
          </w:p>
        </w:tc>
        <w:tc>
          <w:tcPr>
            <w:tcW w:w="907" w:type="dxa"/>
            <w:shd w:val="clear" w:color="auto" w:fill="auto"/>
          </w:tcPr>
          <w:p w14:paraId="03625AE6" w14:textId="77777777" w:rsidR="00130064" w:rsidRPr="00895662" w:rsidRDefault="00130064" w:rsidP="00130064">
            <w:pPr>
              <w:pStyle w:val="Text"/>
            </w:pPr>
            <w:r w:rsidRPr="00895662">
              <w:t>pendatang</w:t>
            </w:r>
          </w:p>
        </w:tc>
        <w:tc>
          <w:tcPr>
            <w:tcW w:w="389" w:type="dxa"/>
            <w:shd w:val="clear" w:color="auto" w:fill="auto"/>
          </w:tcPr>
          <w:p w14:paraId="6F45CE1E" w14:textId="77777777" w:rsidR="00130064" w:rsidRPr="00895662" w:rsidRDefault="00130064" w:rsidP="00130064">
            <w:pPr>
              <w:pStyle w:val="Text"/>
            </w:pPr>
            <w:r w:rsidRPr="00895662">
              <w:t>de</w:t>
            </w:r>
          </w:p>
        </w:tc>
        <w:tc>
          <w:tcPr>
            <w:tcW w:w="640" w:type="dxa"/>
            <w:shd w:val="clear" w:color="auto" w:fill="auto"/>
          </w:tcPr>
          <w:p w14:paraId="64014750" w14:textId="77777777" w:rsidR="00130064" w:rsidRPr="00895662" w:rsidRDefault="00130064" w:rsidP="00130064">
            <w:pPr>
              <w:pStyle w:val="Text"/>
            </w:pPr>
            <w:r w:rsidRPr="00895662">
              <w:t>tinggal</w:t>
            </w:r>
          </w:p>
        </w:tc>
        <w:tc>
          <w:tcPr>
            <w:tcW w:w="284" w:type="dxa"/>
            <w:shd w:val="clear" w:color="auto" w:fill="auto"/>
          </w:tcPr>
          <w:p w14:paraId="2019AFFE" w14:textId="77777777" w:rsidR="00130064" w:rsidRPr="00895662" w:rsidRDefault="00130064" w:rsidP="00130064">
            <w:pPr>
              <w:pStyle w:val="Text"/>
            </w:pPr>
            <w:r>
              <w:t>…</w:t>
            </w:r>
          </w:p>
        </w:tc>
      </w:tr>
      <w:tr w:rsidR="00AC23C4" w:rsidRPr="00AC23C4" w14:paraId="566D31D5" w14:textId="77777777" w:rsidTr="00AC23C4">
        <w:tc>
          <w:tcPr>
            <w:tcW w:w="709" w:type="dxa"/>
            <w:shd w:val="clear" w:color="auto" w:fill="auto"/>
          </w:tcPr>
          <w:p w14:paraId="408AF9B1" w14:textId="77777777" w:rsidR="00130064" w:rsidRPr="00895662" w:rsidRDefault="00130064" w:rsidP="00130064">
            <w:pPr>
              <w:pStyle w:val="GlossEng"/>
            </w:pPr>
          </w:p>
        </w:tc>
        <w:tc>
          <w:tcPr>
            <w:tcW w:w="622" w:type="dxa"/>
            <w:shd w:val="clear" w:color="auto" w:fill="auto"/>
          </w:tcPr>
          <w:p w14:paraId="2E99C33C" w14:textId="77777777" w:rsidR="00130064" w:rsidRPr="00895662" w:rsidRDefault="00130064" w:rsidP="00130064">
            <w:pPr>
              <w:pStyle w:val="GlossEng"/>
            </w:pPr>
            <w:r w:rsidRPr="00895662">
              <w:t>person</w:t>
            </w:r>
          </w:p>
        </w:tc>
        <w:tc>
          <w:tcPr>
            <w:tcW w:w="591" w:type="dxa"/>
            <w:shd w:val="clear" w:color="auto" w:fill="auto"/>
          </w:tcPr>
          <w:p w14:paraId="5BE396A8" w14:textId="77777777" w:rsidR="00130064" w:rsidRPr="00895662" w:rsidRDefault="00130064" w:rsidP="00130064">
            <w:pPr>
              <w:pStyle w:val="GlossEng"/>
            </w:pPr>
            <w:r w:rsidRPr="00895662">
              <w:t>Papua</w:t>
            </w:r>
          </w:p>
        </w:tc>
        <w:tc>
          <w:tcPr>
            <w:tcW w:w="514" w:type="dxa"/>
            <w:shd w:val="clear" w:color="auto" w:fill="auto"/>
          </w:tcPr>
          <w:p w14:paraId="45179E45" w14:textId="77777777" w:rsidR="00130064" w:rsidRPr="0099608C" w:rsidRDefault="00130064" w:rsidP="00130064">
            <w:pPr>
              <w:pStyle w:val="GlossEng"/>
              <w:rPr>
                <w:rStyle w:val="ChSmallCaps"/>
              </w:rPr>
            </w:pPr>
            <w:r w:rsidRPr="0099608C">
              <w:rPr>
                <w:rStyle w:val="ChSmallCaps"/>
              </w:rPr>
              <w:t>rel</w:t>
            </w:r>
          </w:p>
        </w:tc>
        <w:tc>
          <w:tcPr>
            <w:tcW w:w="1501" w:type="dxa"/>
            <w:shd w:val="clear" w:color="auto" w:fill="auto"/>
          </w:tcPr>
          <w:p w14:paraId="361FA4D8" w14:textId="77777777" w:rsidR="00130064" w:rsidRPr="00895662" w:rsidRDefault="00130064" w:rsidP="00130064">
            <w:pPr>
              <w:pStyle w:val="GlossEng"/>
            </w:pPr>
            <w:r w:rsidRPr="00895662">
              <w:t>marry</w:t>
            </w:r>
            <w:r>
              <w:t>.inofficially</w:t>
            </w:r>
          </w:p>
        </w:tc>
        <w:tc>
          <w:tcPr>
            <w:tcW w:w="622" w:type="dxa"/>
            <w:shd w:val="clear" w:color="auto" w:fill="auto"/>
          </w:tcPr>
          <w:p w14:paraId="7703BBE5" w14:textId="77777777" w:rsidR="00130064" w:rsidRPr="00895662" w:rsidRDefault="00130064" w:rsidP="00130064">
            <w:pPr>
              <w:pStyle w:val="GlossEng"/>
            </w:pPr>
            <w:r w:rsidRPr="00895662">
              <w:t>person</w:t>
            </w:r>
          </w:p>
        </w:tc>
        <w:tc>
          <w:tcPr>
            <w:tcW w:w="907" w:type="dxa"/>
            <w:shd w:val="clear" w:color="auto" w:fill="auto"/>
          </w:tcPr>
          <w:p w14:paraId="654C40B1" w14:textId="77777777" w:rsidR="00130064" w:rsidRPr="00895662" w:rsidRDefault="00130064" w:rsidP="00130064">
            <w:pPr>
              <w:pStyle w:val="GlossEng"/>
            </w:pPr>
            <w:r>
              <w:t>stranger</w:t>
            </w:r>
          </w:p>
        </w:tc>
        <w:tc>
          <w:tcPr>
            <w:tcW w:w="389" w:type="dxa"/>
            <w:shd w:val="clear" w:color="auto" w:fill="auto"/>
          </w:tcPr>
          <w:p w14:paraId="395AB3EC" w14:textId="77777777" w:rsidR="00130064" w:rsidRPr="0099608C" w:rsidRDefault="00130064" w:rsidP="00130064">
            <w:pPr>
              <w:pStyle w:val="GlossEng"/>
              <w:rPr>
                <w:rStyle w:val="ChSmallCaps"/>
              </w:rPr>
            </w:pPr>
            <w:r w:rsidRPr="0099608C">
              <w:rPr>
                <w:rStyle w:val="ChSmallCaps"/>
              </w:rPr>
              <w:t>3sg</w:t>
            </w:r>
          </w:p>
        </w:tc>
        <w:tc>
          <w:tcPr>
            <w:tcW w:w="640" w:type="dxa"/>
            <w:shd w:val="clear" w:color="auto" w:fill="auto"/>
          </w:tcPr>
          <w:p w14:paraId="67B5349B" w14:textId="77777777" w:rsidR="00130064" w:rsidRPr="00895662" w:rsidRDefault="00130064" w:rsidP="00130064">
            <w:pPr>
              <w:pStyle w:val="GlossEng"/>
            </w:pPr>
            <w:r w:rsidRPr="00895662">
              <w:t>stay</w:t>
            </w:r>
          </w:p>
        </w:tc>
        <w:tc>
          <w:tcPr>
            <w:tcW w:w="284" w:type="dxa"/>
            <w:shd w:val="clear" w:color="auto" w:fill="auto"/>
          </w:tcPr>
          <w:p w14:paraId="2DB01047" w14:textId="77777777" w:rsidR="00130064" w:rsidRPr="00895662" w:rsidRDefault="00130064" w:rsidP="00130064">
            <w:pPr>
              <w:pStyle w:val="GlossEng"/>
            </w:pPr>
          </w:p>
        </w:tc>
      </w:tr>
    </w:tbl>
    <w:p w14:paraId="361DA181" w14:textId="31708763" w:rsidR="00130064" w:rsidRPr="00AD2D31" w:rsidRDefault="00B7093A" w:rsidP="00130064">
      <w:pPr>
        <w:pStyle w:val="FreeTranslEng"/>
      </w:pPr>
      <w:r>
        <w:t>‘</w:t>
      </w:r>
      <w:r w:rsidR="00130064">
        <w:t xml:space="preserve">a Papuan person </w:t>
      </w:r>
      <w:r w:rsidR="00130064" w:rsidRPr="00960CD1">
        <w:rPr>
          <w:rStyle w:val="ChBlueBold"/>
        </w:rPr>
        <w:t>who married</w:t>
      </w:r>
      <w:r w:rsidR="00130064">
        <w:t xml:space="preserve"> a stranger, </w:t>
      </w:r>
      <w:r w:rsidR="00D70200">
        <w:t>h</w:t>
      </w:r>
      <w:r w:rsidR="00D70200" w:rsidRPr="0047331A">
        <w:t>e</w:t>
      </w:r>
      <w:r w:rsidR="00D70200">
        <w:t>/she</w:t>
      </w:r>
      <w:r>
        <w:t>’</w:t>
      </w:r>
      <w:r w:rsidR="00130064">
        <w:t>ll stay (in Papua)</w:t>
      </w:r>
      <w:r>
        <w:t>’</w:t>
      </w:r>
      <w:r w:rsidR="00130064">
        <w:t xml:space="preserve"> </w:t>
      </w:r>
      <w:r w:rsidR="00130064" w:rsidRPr="00F75F73">
        <w:rPr>
          <w:rStyle w:val="ExampleSource"/>
        </w:rPr>
        <w:t>[081029-005-Cv.0046]</w:t>
      </w:r>
    </w:p>
    <w:tbl>
      <w:tblPr>
        <w:tblW w:w="5517" w:type="dxa"/>
        <w:tblCellMar>
          <w:left w:w="42" w:type="dxa"/>
          <w:right w:w="42" w:type="dxa"/>
        </w:tblCellMar>
        <w:tblLook w:val="01E0" w:firstRow="1" w:lastRow="1" w:firstColumn="1" w:lastColumn="1" w:noHBand="0" w:noVBand="0"/>
      </w:tblPr>
      <w:tblGrid>
        <w:gridCol w:w="709"/>
        <w:gridCol w:w="284"/>
        <w:gridCol w:w="529"/>
        <w:gridCol w:w="1337"/>
        <w:gridCol w:w="596"/>
        <w:gridCol w:w="773"/>
        <w:gridCol w:w="360"/>
        <w:gridCol w:w="929"/>
      </w:tblGrid>
      <w:tr w:rsidR="00AC23C4" w:rsidRPr="00833FA5" w14:paraId="153554E6" w14:textId="77777777" w:rsidTr="00AC23C4">
        <w:tc>
          <w:tcPr>
            <w:tcW w:w="709" w:type="dxa"/>
            <w:shd w:val="clear" w:color="auto" w:fill="auto"/>
          </w:tcPr>
          <w:p w14:paraId="29C9A5A3" w14:textId="77777777" w:rsidR="00130064" w:rsidRPr="00F129D3" w:rsidRDefault="00130064" w:rsidP="00130064">
            <w:pPr>
              <w:pStyle w:val="Text"/>
            </w:pPr>
            <w:bookmarkStart w:id="2213" w:name="_Ref350247442"/>
            <w:r w:rsidRPr="00F129D3">
              <w:t>(</w:t>
            </w:r>
            <w:fldSimple w:instr=" SEQ ( \* ARABIC \s 1 ">
              <w:r w:rsidR="00154D81">
                <w:rPr>
                  <w:noProof/>
                </w:rPr>
                <w:t>104</w:t>
              </w:r>
            </w:fldSimple>
            <w:r w:rsidRPr="00F129D3">
              <w:t>)</w:t>
            </w:r>
            <w:bookmarkEnd w:id="2213"/>
          </w:p>
        </w:tc>
        <w:tc>
          <w:tcPr>
            <w:tcW w:w="284" w:type="dxa"/>
            <w:shd w:val="clear" w:color="auto" w:fill="auto"/>
          </w:tcPr>
          <w:p w14:paraId="37E4148A" w14:textId="77777777" w:rsidR="00130064" w:rsidRPr="00DC231B" w:rsidRDefault="00130064" w:rsidP="00130064">
            <w:pPr>
              <w:pStyle w:val="Text"/>
            </w:pPr>
            <w:r>
              <w:t>…</w:t>
            </w:r>
          </w:p>
        </w:tc>
        <w:tc>
          <w:tcPr>
            <w:tcW w:w="529" w:type="dxa"/>
            <w:shd w:val="clear" w:color="auto" w:fill="auto"/>
          </w:tcPr>
          <w:p w14:paraId="43F4C00F" w14:textId="77777777" w:rsidR="00130064" w:rsidRPr="00DC231B" w:rsidRDefault="00130064" w:rsidP="00130064">
            <w:pPr>
              <w:pStyle w:val="Text"/>
            </w:pPr>
            <w:r w:rsidRPr="00DC231B">
              <w:t>buat</w:t>
            </w:r>
          </w:p>
        </w:tc>
        <w:tc>
          <w:tcPr>
            <w:tcW w:w="1337" w:type="dxa"/>
            <w:shd w:val="clear" w:color="auto" w:fill="auto"/>
          </w:tcPr>
          <w:p w14:paraId="1F78D5B2" w14:textId="77777777" w:rsidR="00130064" w:rsidRPr="00DC231B" w:rsidRDefault="00130064" w:rsidP="00130064">
            <w:pPr>
              <w:pStyle w:val="Text"/>
            </w:pPr>
            <w:r w:rsidRPr="00DC231B">
              <w:t>sodara</w:t>
            </w:r>
            <w:r>
              <w:t>~</w:t>
            </w:r>
            <w:r w:rsidRPr="00DC231B">
              <w:t>sodara</w:t>
            </w:r>
          </w:p>
        </w:tc>
        <w:tc>
          <w:tcPr>
            <w:tcW w:w="596" w:type="dxa"/>
            <w:shd w:val="clear" w:color="auto" w:fill="auto"/>
          </w:tcPr>
          <w:p w14:paraId="79AAC3C2" w14:textId="77777777" w:rsidR="00130064" w:rsidRPr="004824EC" w:rsidRDefault="00130064" w:rsidP="00130064">
            <w:pPr>
              <w:pStyle w:val="Text"/>
              <w:rPr>
                <w:rStyle w:val="ChBlueBold"/>
              </w:rPr>
            </w:pPr>
            <w:r w:rsidRPr="004824EC">
              <w:rPr>
                <w:rStyle w:val="ChBlueBold"/>
              </w:rPr>
              <w:t>yang</w:t>
            </w:r>
          </w:p>
        </w:tc>
        <w:tc>
          <w:tcPr>
            <w:tcW w:w="773" w:type="dxa"/>
            <w:shd w:val="clear" w:color="auto" w:fill="auto"/>
          </w:tcPr>
          <w:p w14:paraId="2724EF3A" w14:textId="77777777" w:rsidR="00130064" w:rsidRPr="004824EC" w:rsidRDefault="00130064" w:rsidP="00130064">
            <w:pPr>
              <w:pStyle w:val="Text"/>
              <w:rPr>
                <w:rStyle w:val="ChBlueBold"/>
              </w:rPr>
            </w:pPr>
            <w:r w:rsidRPr="004824EC">
              <w:rPr>
                <w:rStyle w:val="ChBlueBold"/>
              </w:rPr>
              <w:t>tinggal</w:t>
            </w:r>
          </w:p>
        </w:tc>
        <w:tc>
          <w:tcPr>
            <w:tcW w:w="360" w:type="dxa"/>
            <w:shd w:val="clear" w:color="auto" w:fill="auto"/>
          </w:tcPr>
          <w:p w14:paraId="4EFA4063" w14:textId="77777777" w:rsidR="00130064" w:rsidRPr="00DC231B" w:rsidRDefault="00130064" w:rsidP="00130064">
            <w:pPr>
              <w:pStyle w:val="Text"/>
            </w:pPr>
            <w:r w:rsidRPr="00DC231B">
              <w:t>di</w:t>
            </w:r>
          </w:p>
        </w:tc>
        <w:tc>
          <w:tcPr>
            <w:tcW w:w="929" w:type="dxa"/>
            <w:shd w:val="clear" w:color="auto" w:fill="auto"/>
          </w:tcPr>
          <w:p w14:paraId="7184F845" w14:textId="77777777" w:rsidR="00130064" w:rsidRPr="00DC231B" w:rsidRDefault="00130064" w:rsidP="00130064">
            <w:pPr>
              <w:pStyle w:val="Text"/>
            </w:pPr>
            <w:r>
              <w:t>kampu</w:t>
            </w:r>
            <w:r w:rsidRPr="00DC231B">
              <w:t>ng</w:t>
            </w:r>
          </w:p>
        </w:tc>
      </w:tr>
      <w:tr w:rsidR="00AC23C4" w:rsidRPr="00AC23C4" w14:paraId="26243FB1" w14:textId="77777777" w:rsidTr="00AC23C4">
        <w:tc>
          <w:tcPr>
            <w:tcW w:w="709" w:type="dxa"/>
            <w:shd w:val="clear" w:color="auto" w:fill="auto"/>
          </w:tcPr>
          <w:p w14:paraId="3A06A956" w14:textId="77777777" w:rsidR="00130064" w:rsidRPr="006456E9" w:rsidRDefault="00130064" w:rsidP="00130064">
            <w:pPr>
              <w:pStyle w:val="GlossEng"/>
            </w:pPr>
          </w:p>
        </w:tc>
        <w:tc>
          <w:tcPr>
            <w:tcW w:w="284" w:type="dxa"/>
            <w:shd w:val="clear" w:color="auto" w:fill="auto"/>
          </w:tcPr>
          <w:p w14:paraId="2C9B2169" w14:textId="77777777" w:rsidR="00130064" w:rsidRPr="00DC231B" w:rsidRDefault="00130064" w:rsidP="00130064">
            <w:pPr>
              <w:pStyle w:val="GlossEng"/>
            </w:pPr>
          </w:p>
        </w:tc>
        <w:tc>
          <w:tcPr>
            <w:tcW w:w="529" w:type="dxa"/>
            <w:shd w:val="clear" w:color="auto" w:fill="auto"/>
          </w:tcPr>
          <w:p w14:paraId="565D7277" w14:textId="77777777" w:rsidR="00130064" w:rsidRPr="00DC231B" w:rsidRDefault="00130064" w:rsidP="00130064">
            <w:pPr>
              <w:pStyle w:val="GlossEng"/>
            </w:pPr>
            <w:r w:rsidRPr="00DC231B">
              <w:t>for</w:t>
            </w:r>
          </w:p>
        </w:tc>
        <w:tc>
          <w:tcPr>
            <w:tcW w:w="1337" w:type="dxa"/>
            <w:shd w:val="clear" w:color="auto" w:fill="auto"/>
          </w:tcPr>
          <w:p w14:paraId="59FD1758" w14:textId="77777777" w:rsidR="00130064" w:rsidRPr="00DC231B" w:rsidRDefault="00130064" w:rsidP="00130064">
            <w:pPr>
              <w:pStyle w:val="GlossEng"/>
            </w:pPr>
            <w:r w:rsidRPr="0099608C">
              <w:rPr>
                <w:rStyle w:val="ChSmallCaps"/>
              </w:rPr>
              <w:t>rdp</w:t>
            </w:r>
            <w:r w:rsidRPr="00DC231B">
              <w:t>~sibling</w:t>
            </w:r>
          </w:p>
        </w:tc>
        <w:tc>
          <w:tcPr>
            <w:tcW w:w="596" w:type="dxa"/>
            <w:shd w:val="clear" w:color="auto" w:fill="auto"/>
          </w:tcPr>
          <w:p w14:paraId="5D757C2F" w14:textId="77777777" w:rsidR="00130064" w:rsidRPr="0099608C" w:rsidRDefault="00130064" w:rsidP="00130064">
            <w:pPr>
              <w:pStyle w:val="GlossEng"/>
              <w:rPr>
                <w:rStyle w:val="ChSmallCaps"/>
              </w:rPr>
            </w:pPr>
            <w:r w:rsidRPr="0099608C">
              <w:rPr>
                <w:rStyle w:val="ChSmallCaps"/>
              </w:rPr>
              <w:t>rel</w:t>
            </w:r>
          </w:p>
        </w:tc>
        <w:tc>
          <w:tcPr>
            <w:tcW w:w="773" w:type="dxa"/>
            <w:shd w:val="clear" w:color="auto" w:fill="auto"/>
          </w:tcPr>
          <w:p w14:paraId="7F2A0285" w14:textId="77777777" w:rsidR="00130064" w:rsidRPr="00DC231B" w:rsidRDefault="00130064" w:rsidP="00130064">
            <w:pPr>
              <w:pStyle w:val="GlossEng"/>
            </w:pPr>
            <w:r w:rsidRPr="00DC231B">
              <w:t>stay</w:t>
            </w:r>
          </w:p>
        </w:tc>
        <w:tc>
          <w:tcPr>
            <w:tcW w:w="360" w:type="dxa"/>
            <w:shd w:val="clear" w:color="auto" w:fill="auto"/>
          </w:tcPr>
          <w:p w14:paraId="09AF944B" w14:textId="77777777" w:rsidR="00130064" w:rsidRPr="00DC231B" w:rsidRDefault="00130064" w:rsidP="00130064">
            <w:pPr>
              <w:pStyle w:val="GlossEng"/>
            </w:pPr>
            <w:r w:rsidRPr="00DC231B">
              <w:t>at</w:t>
            </w:r>
          </w:p>
        </w:tc>
        <w:tc>
          <w:tcPr>
            <w:tcW w:w="929" w:type="dxa"/>
            <w:shd w:val="clear" w:color="auto" w:fill="auto"/>
          </w:tcPr>
          <w:p w14:paraId="2FD8AAFC" w14:textId="77777777" w:rsidR="00130064" w:rsidRPr="00DC231B" w:rsidRDefault="00130064" w:rsidP="00130064">
            <w:pPr>
              <w:pStyle w:val="GlossEng"/>
            </w:pPr>
            <w:r w:rsidRPr="00DC231B">
              <w:t>village</w:t>
            </w:r>
          </w:p>
        </w:tc>
      </w:tr>
    </w:tbl>
    <w:p w14:paraId="57AC4157" w14:textId="53CB8640" w:rsidR="00130064" w:rsidRDefault="00B7093A" w:rsidP="00130064">
      <w:pPr>
        <w:pStyle w:val="FreeTranslEng"/>
      </w:pPr>
      <w:r>
        <w:t>‘</w:t>
      </w:r>
      <w:r w:rsidR="00413C79">
        <w:t xml:space="preserve">[we cut (the pig meat) up that day, we divided (it) for us who cut (it) up that day, (and) then] for the relatives and friends </w:t>
      </w:r>
      <w:r w:rsidR="00413C79" w:rsidRPr="00413C79">
        <w:rPr>
          <w:rStyle w:val="ChBlueBold"/>
        </w:rPr>
        <w:t>who live</w:t>
      </w:r>
      <w:r w:rsidR="00413C79">
        <w:t xml:space="preserve"> in the village</w:t>
      </w:r>
      <w:r>
        <w:t>’</w:t>
      </w:r>
      <w:r w:rsidR="00413C79">
        <w:t xml:space="preserve"> </w:t>
      </w:r>
      <w:r w:rsidR="00130064" w:rsidRPr="006456E9">
        <w:rPr>
          <w:rStyle w:val="ExampleSource"/>
        </w:rPr>
        <w:t>[080919-003-NP.0014]</w:t>
      </w:r>
    </w:p>
    <w:tbl>
      <w:tblPr>
        <w:tblW w:w="5354" w:type="dxa"/>
        <w:tblCellMar>
          <w:left w:w="42" w:type="dxa"/>
          <w:right w:w="42" w:type="dxa"/>
        </w:tblCellMar>
        <w:tblLook w:val="01E0" w:firstRow="1" w:lastRow="1" w:firstColumn="1" w:lastColumn="1" w:noHBand="0" w:noVBand="0"/>
      </w:tblPr>
      <w:tblGrid>
        <w:gridCol w:w="709"/>
        <w:gridCol w:w="489"/>
        <w:gridCol w:w="562"/>
        <w:gridCol w:w="740"/>
        <w:gridCol w:w="629"/>
        <w:gridCol w:w="596"/>
        <w:gridCol w:w="651"/>
        <w:gridCol w:w="360"/>
        <w:gridCol w:w="618"/>
      </w:tblGrid>
      <w:tr w:rsidR="00AC23C4" w:rsidRPr="00833FA5" w14:paraId="4295B6D7" w14:textId="77777777" w:rsidTr="00AC23C4">
        <w:tc>
          <w:tcPr>
            <w:tcW w:w="709" w:type="dxa"/>
            <w:shd w:val="clear" w:color="auto" w:fill="auto"/>
          </w:tcPr>
          <w:p w14:paraId="065390DC" w14:textId="77777777" w:rsidR="00130064" w:rsidRPr="00F129D3" w:rsidRDefault="00130064" w:rsidP="00130064">
            <w:pPr>
              <w:pStyle w:val="Text"/>
            </w:pPr>
            <w:bookmarkStart w:id="2214" w:name="_Ref350247441"/>
            <w:r w:rsidRPr="00F129D3">
              <w:t>(</w:t>
            </w:r>
            <w:fldSimple w:instr=" SEQ ( \* ARABIC \s 1 ">
              <w:r w:rsidR="00154D81">
                <w:rPr>
                  <w:noProof/>
                </w:rPr>
                <w:t>105</w:t>
              </w:r>
            </w:fldSimple>
            <w:r w:rsidRPr="00F129D3">
              <w:t>)</w:t>
            </w:r>
            <w:bookmarkEnd w:id="2214"/>
          </w:p>
        </w:tc>
        <w:tc>
          <w:tcPr>
            <w:tcW w:w="489" w:type="dxa"/>
            <w:shd w:val="clear" w:color="auto" w:fill="auto"/>
          </w:tcPr>
          <w:p w14:paraId="4EE8EAC3" w14:textId="77777777" w:rsidR="00130064" w:rsidRPr="00895662" w:rsidRDefault="00130064" w:rsidP="00130064">
            <w:pPr>
              <w:pStyle w:val="Text"/>
            </w:pPr>
            <w:r>
              <w:t>de</w:t>
            </w:r>
          </w:p>
        </w:tc>
        <w:tc>
          <w:tcPr>
            <w:tcW w:w="562" w:type="dxa"/>
            <w:shd w:val="clear" w:color="auto" w:fill="auto"/>
          </w:tcPr>
          <w:p w14:paraId="58832670" w14:textId="77777777" w:rsidR="00130064" w:rsidRPr="00895662" w:rsidRDefault="00130064" w:rsidP="00130064">
            <w:pPr>
              <w:pStyle w:val="Text"/>
            </w:pPr>
            <w:r w:rsidRPr="00895662">
              <w:t>ada</w:t>
            </w:r>
          </w:p>
        </w:tc>
        <w:tc>
          <w:tcPr>
            <w:tcW w:w="740" w:type="dxa"/>
            <w:shd w:val="clear" w:color="auto" w:fill="auto"/>
          </w:tcPr>
          <w:p w14:paraId="3A666A3C" w14:textId="77777777" w:rsidR="00130064" w:rsidRPr="00895662" w:rsidRDefault="00130064" w:rsidP="00130064">
            <w:pPr>
              <w:pStyle w:val="Text"/>
            </w:pPr>
            <w:r w:rsidRPr="00895662">
              <w:t>potong</w:t>
            </w:r>
          </w:p>
        </w:tc>
        <w:tc>
          <w:tcPr>
            <w:tcW w:w="629" w:type="dxa"/>
            <w:shd w:val="clear" w:color="auto" w:fill="auto"/>
          </w:tcPr>
          <w:p w14:paraId="06064795" w14:textId="77777777" w:rsidR="00130064" w:rsidRPr="00895662" w:rsidRDefault="00130064" w:rsidP="00130064">
            <w:pPr>
              <w:pStyle w:val="Text"/>
            </w:pPr>
            <w:r w:rsidRPr="00895662">
              <w:t>ikan</w:t>
            </w:r>
            <w:r w:rsidR="00845E10">
              <w:t>g</w:t>
            </w:r>
          </w:p>
        </w:tc>
        <w:tc>
          <w:tcPr>
            <w:tcW w:w="596" w:type="dxa"/>
            <w:shd w:val="clear" w:color="auto" w:fill="auto"/>
          </w:tcPr>
          <w:p w14:paraId="39F4D30E" w14:textId="77777777" w:rsidR="00130064" w:rsidRPr="00622531" w:rsidRDefault="00130064" w:rsidP="00130064">
            <w:pPr>
              <w:pStyle w:val="Text"/>
              <w:rPr>
                <w:rStyle w:val="ChBlueBold"/>
              </w:rPr>
            </w:pPr>
            <w:r w:rsidRPr="00622531">
              <w:rPr>
                <w:rStyle w:val="ChBlueBold"/>
              </w:rPr>
              <w:t>yang</w:t>
            </w:r>
          </w:p>
        </w:tc>
        <w:tc>
          <w:tcPr>
            <w:tcW w:w="651" w:type="dxa"/>
            <w:shd w:val="clear" w:color="auto" w:fill="auto"/>
          </w:tcPr>
          <w:p w14:paraId="00519535" w14:textId="77777777" w:rsidR="00130064" w:rsidRPr="00622531" w:rsidRDefault="00130064" w:rsidP="00130064">
            <w:pPr>
              <w:pStyle w:val="Text"/>
              <w:rPr>
                <w:rStyle w:val="ChBlueBold"/>
              </w:rPr>
            </w:pPr>
            <w:r w:rsidRPr="00622531">
              <w:rPr>
                <w:rStyle w:val="ChBlueBold"/>
              </w:rPr>
              <w:t>besar</w:t>
            </w:r>
          </w:p>
        </w:tc>
        <w:tc>
          <w:tcPr>
            <w:tcW w:w="360" w:type="dxa"/>
            <w:shd w:val="clear" w:color="auto" w:fill="auto"/>
          </w:tcPr>
          <w:p w14:paraId="54D5D2EB" w14:textId="77777777" w:rsidR="00130064" w:rsidRPr="00895662" w:rsidRDefault="00130064" w:rsidP="00130064">
            <w:pPr>
              <w:pStyle w:val="Text"/>
            </w:pPr>
            <w:r w:rsidRPr="00895662">
              <w:t>di</w:t>
            </w:r>
          </w:p>
        </w:tc>
        <w:tc>
          <w:tcPr>
            <w:tcW w:w="618" w:type="dxa"/>
            <w:shd w:val="clear" w:color="auto" w:fill="auto"/>
          </w:tcPr>
          <w:p w14:paraId="2A0951D9" w14:textId="77777777" w:rsidR="00130064" w:rsidRPr="00895662" w:rsidRDefault="00130064" w:rsidP="00130064">
            <w:pPr>
              <w:pStyle w:val="Text"/>
            </w:pPr>
            <w:r>
              <w:t>pante</w:t>
            </w:r>
          </w:p>
        </w:tc>
      </w:tr>
      <w:tr w:rsidR="00AC23C4" w:rsidRPr="00AC23C4" w14:paraId="3011C0E1" w14:textId="77777777" w:rsidTr="00AC23C4">
        <w:tc>
          <w:tcPr>
            <w:tcW w:w="709" w:type="dxa"/>
            <w:shd w:val="clear" w:color="auto" w:fill="auto"/>
          </w:tcPr>
          <w:p w14:paraId="04943B1D" w14:textId="77777777" w:rsidR="00130064" w:rsidRPr="00895662" w:rsidRDefault="00130064" w:rsidP="00130064">
            <w:pPr>
              <w:pStyle w:val="GlossEng"/>
            </w:pPr>
          </w:p>
        </w:tc>
        <w:tc>
          <w:tcPr>
            <w:tcW w:w="489" w:type="dxa"/>
            <w:shd w:val="clear" w:color="auto" w:fill="auto"/>
          </w:tcPr>
          <w:p w14:paraId="45AC7551" w14:textId="77777777" w:rsidR="00130064" w:rsidRPr="0099608C" w:rsidRDefault="00130064" w:rsidP="00130064">
            <w:pPr>
              <w:pStyle w:val="GlossEng"/>
              <w:rPr>
                <w:rStyle w:val="ChSmallCaps"/>
              </w:rPr>
            </w:pPr>
            <w:r w:rsidRPr="0099608C">
              <w:rPr>
                <w:rStyle w:val="ChSmallCaps"/>
              </w:rPr>
              <w:t>3sg</w:t>
            </w:r>
          </w:p>
        </w:tc>
        <w:tc>
          <w:tcPr>
            <w:tcW w:w="562" w:type="dxa"/>
            <w:shd w:val="clear" w:color="auto" w:fill="auto"/>
          </w:tcPr>
          <w:p w14:paraId="041D7D98" w14:textId="77777777" w:rsidR="00130064" w:rsidRPr="00895662" w:rsidRDefault="00130064" w:rsidP="00130064">
            <w:pPr>
              <w:pStyle w:val="GlossEng"/>
            </w:pPr>
            <w:r w:rsidRPr="00895662">
              <w:t>exist</w:t>
            </w:r>
          </w:p>
        </w:tc>
        <w:tc>
          <w:tcPr>
            <w:tcW w:w="740" w:type="dxa"/>
            <w:shd w:val="clear" w:color="auto" w:fill="auto"/>
          </w:tcPr>
          <w:p w14:paraId="7A67E989" w14:textId="77777777" w:rsidR="00130064" w:rsidRPr="00895662" w:rsidRDefault="00130064" w:rsidP="00130064">
            <w:pPr>
              <w:pStyle w:val="GlossEng"/>
            </w:pPr>
            <w:r w:rsidRPr="00895662">
              <w:t>cut</w:t>
            </w:r>
          </w:p>
        </w:tc>
        <w:tc>
          <w:tcPr>
            <w:tcW w:w="629" w:type="dxa"/>
            <w:shd w:val="clear" w:color="auto" w:fill="auto"/>
          </w:tcPr>
          <w:p w14:paraId="7F772B3F" w14:textId="77777777" w:rsidR="00130064" w:rsidRPr="00895662" w:rsidRDefault="00130064" w:rsidP="00130064">
            <w:pPr>
              <w:pStyle w:val="GlossEng"/>
            </w:pPr>
            <w:r w:rsidRPr="00895662">
              <w:t>fish</w:t>
            </w:r>
          </w:p>
        </w:tc>
        <w:tc>
          <w:tcPr>
            <w:tcW w:w="596" w:type="dxa"/>
            <w:shd w:val="clear" w:color="auto" w:fill="auto"/>
          </w:tcPr>
          <w:p w14:paraId="19C3011B" w14:textId="77777777" w:rsidR="00130064" w:rsidRPr="0099608C" w:rsidRDefault="00130064" w:rsidP="00130064">
            <w:pPr>
              <w:pStyle w:val="GlossEng"/>
              <w:rPr>
                <w:rStyle w:val="ChSmallCaps"/>
              </w:rPr>
            </w:pPr>
            <w:r w:rsidRPr="0099608C">
              <w:rPr>
                <w:rStyle w:val="ChSmallCaps"/>
              </w:rPr>
              <w:t>rel</w:t>
            </w:r>
          </w:p>
        </w:tc>
        <w:tc>
          <w:tcPr>
            <w:tcW w:w="651" w:type="dxa"/>
            <w:shd w:val="clear" w:color="auto" w:fill="auto"/>
          </w:tcPr>
          <w:p w14:paraId="690E2DF7" w14:textId="77777777" w:rsidR="00130064" w:rsidRPr="00895662" w:rsidRDefault="00B56C8E" w:rsidP="00130064">
            <w:pPr>
              <w:pStyle w:val="GlossEng"/>
            </w:pPr>
            <w:r>
              <w:t>be.</w:t>
            </w:r>
            <w:r w:rsidR="00130064" w:rsidRPr="00895662">
              <w:t>big</w:t>
            </w:r>
          </w:p>
        </w:tc>
        <w:tc>
          <w:tcPr>
            <w:tcW w:w="360" w:type="dxa"/>
            <w:shd w:val="clear" w:color="auto" w:fill="auto"/>
          </w:tcPr>
          <w:p w14:paraId="60064FAB" w14:textId="77777777" w:rsidR="00130064" w:rsidRPr="00895662" w:rsidRDefault="00130064" w:rsidP="00130064">
            <w:pPr>
              <w:pStyle w:val="GlossEng"/>
            </w:pPr>
            <w:r w:rsidRPr="00895662">
              <w:t>at</w:t>
            </w:r>
          </w:p>
        </w:tc>
        <w:tc>
          <w:tcPr>
            <w:tcW w:w="618" w:type="dxa"/>
            <w:shd w:val="clear" w:color="auto" w:fill="auto"/>
          </w:tcPr>
          <w:p w14:paraId="6D2B4562" w14:textId="77777777" w:rsidR="00130064" w:rsidRPr="00895662" w:rsidRDefault="00130064" w:rsidP="00130064">
            <w:pPr>
              <w:pStyle w:val="GlossEng"/>
            </w:pPr>
            <w:r w:rsidRPr="00895662">
              <w:t>coast</w:t>
            </w:r>
          </w:p>
        </w:tc>
      </w:tr>
    </w:tbl>
    <w:p w14:paraId="34215061" w14:textId="66DEE1AF" w:rsidR="00130064" w:rsidRPr="001B3351" w:rsidRDefault="00B7093A" w:rsidP="00130064">
      <w:pPr>
        <w:pStyle w:val="FreeTranslEng"/>
      </w:pPr>
      <w:r>
        <w:t>‘</w:t>
      </w:r>
      <w:r w:rsidR="00130064">
        <w:t xml:space="preserve">at the beach </w:t>
      </w:r>
      <w:r w:rsidR="00130064" w:rsidRPr="00895662">
        <w:t xml:space="preserve">he was cutting </w:t>
      </w:r>
      <w:r w:rsidR="00130064">
        <w:t xml:space="preserve">up </w:t>
      </w:r>
      <w:r w:rsidR="00130064" w:rsidRPr="00622531">
        <w:t xml:space="preserve">a fish </w:t>
      </w:r>
      <w:r w:rsidR="00130064" w:rsidRPr="00622531">
        <w:rPr>
          <w:rStyle w:val="ChBlueBold"/>
        </w:rPr>
        <w:t>that was big</w:t>
      </w:r>
      <w:r>
        <w:t>’</w:t>
      </w:r>
      <w:r w:rsidR="00130064">
        <w:t xml:space="preserve"> </w:t>
      </w:r>
      <w:r w:rsidR="00130064" w:rsidRPr="00622531">
        <w:rPr>
          <w:rStyle w:val="ExampleSource"/>
        </w:rPr>
        <w:t>[080919-004-NP.0061]</w:t>
      </w:r>
    </w:p>
    <w:p w14:paraId="3F80DCA7" w14:textId="6A111AE0" w:rsidR="00525086" w:rsidRDefault="00525086" w:rsidP="007874BD">
      <w:pPr>
        <w:pStyle w:val="Body0000after"/>
      </w:pPr>
      <w:r w:rsidRPr="00F305A5">
        <w:t>All verb types can be used attributively.</w:t>
      </w:r>
      <w:r>
        <w:t xml:space="preserve"> However, when </w:t>
      </w:r>
      <w:r w:rsidR="00163B80">
        <w:t xml:space="preserve">comparing </w:t>
      </w:r>
      <w:r>
        <w:t>the</w:t>
      </w:r>
      <w:r w:rsidR="007B5835">
        <w:t xml:space="preserve"> attested</w:t>
      </w:r>
      <w:r>
        <w:t xml:space="preserve"> attributively used ve</w:t>
      </w:r>
      <w:r w:rsidR="00163B80">
        <w:t xml:space="preserve">rb tokens </w:t>
      </w:r>
      <w:r>
        <w:t>across the two types of noun phrase modification</w:t>
      </w:r>
      <w:r w:rsidR="00163B80">
        <w:t xml:space="preserve">, a clear pattern </w:t>
      </w:r>
      <w:r w:rsidR="00E82BDB">
        <w:t>emerges</w:t>
      </w:r>
      <w:r w:rsidR="00163B80">
        <w:t xml:space="preserve">, </w:t>
      </w:r>
      <w:r w:rsidR="00163B80" w:rsidRPr="00F305A5">
        <w:t xml:space="preserve">shown in </w:t>
      </w:r>
      <w:r w:rsidR="00163B80" w:rsidRPr="00F305A5">
        <w:fldChar w:fldCharType="begin"/>
      </w:r>
      <w:r w:rsidR="00163B80" w:rsidRPr="00F305A5">
        <w:instrText xml:space="preserve"> REF _Ref335933693 \h </w:instrText>
      </w:r>
      <w:r w:rsidR="00163B80">
        <w:instrText xml:space="preserve"> \* MERGEFORMAT </w:instrText>
      </w:r>
      <w:r w:rsidR="00163B80" w:rsidRPr="00F305A5">
        <w:fldChar w:fldCharType="separate"/>
      </w:r>
      <w:r w:rsidR="00154D81" w:rsidRPr="0090507A">
        <w:rPr>
          <w:szCs w:val="19"/>
        </w:rPr>
        <w:t xml:space="preserve">Table </w:t>
      </w:r>
      <w:r w:rsidR="00154D81">
        <w:rPr>
          <w:noProof/>
          <w:szCs w:val="19"/>
          <w:cs/>
        </w:rPr>
        <w:t>‎</w:t>
      </w:r>
      <w:r w:rsidR="00154D81">
        <w:rPr>
          <w:noProof/>
          <w:szCs w:val="19"/>
        </w:rPr>
        <w:t>5.16</w:t>
      </w:r>
      <w:r w:rsidR="00163B80" w:rsidRPr="00F305A5">
        <w:fldChar w:fldCharType="end"/>
      </w:r>
      <w:r w:rsidR="00163B80" w:rsidRPr="00F305A5">
        <w:t>.</w:t>
      </w:r>
      <w:r w:rsidR="00163B80">
        <w:t xml:space="preserve"> The vast majority of attributively used monovalent stative verbs occur</w:t>
      </w:r>
      <w:r w:rsidR="00641639">
        <w:t>s</w:t>
      </w:r>
      <w:r w:rsidR="00163B80">
        <w:t xml:space="preserve"> in </w:t>
      </w:r>
      <w:r w:rsidR="00163B80" w:rsidRPr="00F305A5">
        <w:t>noun phrases involving verb-via-juxtaposition modification, although stative verbs</w:t>
      </w:r>
      <w:r w:rsidR="00163B80" w:rsidRPr="00824F1F">
        <w:t xml:space="preserve"> also occur in </w:t>
      </w:r>
      <w:r w:rsidR="00163B80" w:rsidRPr="005A03FC">
        <w:t>verb-via-relative-clause modification, such</w:t>
      </w:r>
      <w:r w:rsidR="00163B80" w:rsidRPr="00824F1F">
        <w:t xml:space="preserve"> as</w:t>
      </w:r>
      <w:r w:rsidR="00163B80">
        <w:t xml:space="preserve"> </w:t>
      </w:r>
      <w:r w:rsidR="00163B80" w:rsidRPr="006A1116">
        <w:rPr>
          <w:rStyle w:val="ChItalBold"/>
        </w:rPr>
        <w:t>besar</w:t>
      </w:r>
      <w:r w:rsidR="00163B80">
        <w:rPr>
          <w:lang w:eastAsia="en-US"/>
        </w:rPr>
        <w:t xml:space="preserve"> </w:t>
      </w:r>
      <w:r w:rsidR="00B7093A">
        <w:rPr>
          <w:lang w:eastAsia="en-US"/>
        </w:rPr>
        <w:t>‘</w:t>
      </w:r>
      <w:r w:rsidR="00163B80">
        <w:rPr>
          <w:lang w:eastAsia="en-US"/>
        </w:rPr>
        <w:t>be big</w:t>
      </w:r>
      <w:r w:rsidR="00B7093A">
        <w:rPr>
          <w:lang w:eastAsia="en-US"/>
        </w:rPr>
        <w:t>’</w:t>
      </w:r>
      <w:r w:rsidR="00163B80">
        <w:rPr>
          <w:lang w:eastAsia="en-US"/>
        </w:rPr>
        <w:t xml:space="preserve"> in </w:t>
      </w:r>
      <w:r w:rsidR="00163B80">
        <w:rPr>
          <w:lang w:eastAsia="en-US"/>
        </w:rPr>
        <w:fldChar w:fldCharType="begin"/>
      </w:r>
      <w:r w:rsidR="00163B80">
        <w:rPr>
          <w:lang w:eastAsia="en-US"/>
        </w:rPr>
        <w:instrText xml:space="preserve"> REF _Ref350247441 \h </w:instrText>
      </w:r>
      <w:r w:rsidR="00163B80">
        <w:rPr>
          <w:lang w:eastAsia="en-US"/>
        </w:rPr>
      </w:r>
      <w:r w:rsidR="00163B80">
        <w:rPr>
          <w:lang w:eastAsia="en-US"/>
        </w:rPr>
        <w:fldChar w:fldCharType="separate"/>
      </w:r>
      <w:r w:rsidR="00154D81" w:rsidRPr="00F129D3">
        <w:t>(</w:t>
      </w:r>
      <w:r w:rsidR="00154D81">
        <w:rPr>
          <w:noProof/>
        </w:rPr>
        <w:t>105</w:t>
      </w:r>
      <w:r w:rsidR="00154D81" w:rsidRPr="00F129D3">
        <w:t>)</w:t>
      </w:r>
      <w:r w:rsidR="00163B80">
        <w:rPr>
          <w:lang w:eastAsia="en-US"/>
        </w:rPr>
        <w:fldChar w:fldCharType="end"/>
      </w:r>
      <w:r w:rsidR="00163B80">
        <w:rPr>
          <w:lang w:eastAsia="en-US"/>
        </w:rPr>
        <w:t>.</w:t>
      </w:r>
      <w:r w:rsidR="00163B80" w:rsidRPr="00163B80">
        <w:t xml:space="preserve"> </w:t>
      </w:r>
      <w:r w:rsidR="00163B80">
        <w:t xml:space="preserve">The vast majority of attributively used </w:t>
      </w:r>
      <w:r w:rsidR="00163B80" w:rsidRPr="002444F5">
        <w:t>dynamic verbs</w:t>
      </w:r>
      <w:r w:rsidR="00163B80">
        <w:t xml:space="preserve">, by contrast, occurs in noun phrases involving </w:t>
      </w:r>
      <w:r w:rsidR="00163B80" w:rsidRPr="002444F5">
        <w:t xml:space="preserve">verb-via-relative-clause modification. Cross-linguistically these preferences are rather common </w:t>
      </w:r>
      <w:r w:rsidR="00BA6215">
        <w:rPr>
          <w:rStyle w:val="Citation"/>
        </w:rPr>
        <w:fldChar w:fldCharType="begin"/>
      </w:r>
      <w:r w:rsidR="0092451D">
        <w:rPr>
          <w:rStyle w:val="Citation"/>
        </w:rPr>
        <w:instrText>ADDIN CITAVI.PLACEHOLDER 03d5f6a1-8bb5-4686-9440-41149220609b 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eG9uIDE5OTQ6IDMxKTwvVGV4dD4NCiAgICA8L1RleHRVbml0Pg0KICA8L1RleHRVbml0cz4NCjwvUGxhY2Vob2xkZXI+</w:instrText>
      </w:r>
      <w:r w:rsidR="00BA6215">
        <w:rPr>
          <w:rStyle w:val="Citation"/>
        </w:rPr>
        <w:fldChar w:fldCharType="separate"/>
      </w:r>
      <w:bookmarkStart w:id="2215" w:name="_CTVP00103d5f6a18bb54686944041149220609b"/>
      <w:r w:rsidR="0092006B">
        <w:rPr>
          <w:rStyle w:val="Citation"/>
        </w:rPr>
        <w:t>(Dixon 1994: 31)</w:t>
      </w:r>
      <w:bookmarkEnd w:id="2215"/>
      <w:r w:rsidR="00BA6215">
        <w:rPr>
          <w:rStyle w:val="Citation"/>
        </w:rPr>
        <w:fldChar w:fldCharType="end"/>
      </w:r>
      <w:r w:rsidR="00163B80" w:rsidRPr="002444F5">
        <w:t>.</w:t>
      </w:r>
    </w:p>
    <w:p w14:paraId="3A3D3FD4" w14:textId="790F7BA5" w:rsidR="00130064" w:rsidRDefault="00130064" w:rsidP="00C90A61">
      <w:pPr>
        <w:pStyle w:val="Body0505after"/>
      </w:pPr>
      <w:r w:rsidRPr="00011AF4">
        <w:t xml:space="preserve">So far 612 noun phrases have been identified which involve verb-via-juxtaposition modification, and 834 noun phrases with verb-via-relative-clause modification. This total of 1,446 noun phrases involves 36 noun phrases (2.5%) which are formed with </w:t>
      </w:r>
      <w:r w:rsidR="00FC6AB5">
        <w:t>seven distinct t</w:t>
      </w:r>
      <w:r w:rsidRPr="00011AF4">
        <w:t>rivalent verbs, 432 noun phrases (29.9%) formed with 146 distinct bivalent verbs, 170 noun phrases (11.8%) formed with 37 distinct monovalent dynamic verbs, and 808 noun phrases (55.9%) are formed with 146 distinct monovalent stative verbs. About two thirds of the attested 808 attributively used monovalent stative verb</w:t>
      </w:r>
      <w:r w:rsidR="00C90A61">
        <w:t xml:space="preserve"> token</w:t>
      </w:r>
      <w:r w:rsidRPr="00011AF4">
        <w:t xml:space="preserve">s, occur in noun phrases with verb-via-juxtaposition modification (520/808 – 64%), while only about one third occurs in noun phrases with verb-via-relative-clause modification (288/808 – 36%). The opposite holds for dynamic verbs. The vast majority of attributively used </w:t>
      </w:r>
      <w:r w:rsidR="00C90A61">
        <w:t xml:space="preserve">verb tokens </w:t>
      </w:r>
      <w:r w:rsidR="00C90A61" w:rsidRPr="00011AF4">
        <w:t>occur</w:t>
      </w:r>
      <w:r w:rsidR="00C90A61">
        <w:t>s</w:t>
      </w:r>
      <w:r w:rsidR="00C90A61" w:rsidRPr="00011AF4">
        <w:t xml:space="preserve"> in noun phrases with verb-via-relative-clause modification</w:t>
      </w:r>
      <w:r w:rsidR="00C90A61">
        <w:t>:</w:t>
      </w:r>
      <w:r w:rsidR="00C90A61" w:rsidRPr="00011AF4">
        <w:t xml:space="preserve"> </w:t>
      </w:r>
      <w:r w:rsidRPr="00011AF4">
        <w:t xml:space="preserve">35/36 </w:t>
      </w:r>
      <w:r w:rsidR="00C90A61" w:rsidRPr="00011AF4">
        <w:t>trivalent verb</w:t>
      </w:r>
      <w:r w:rsidR="00C90A61">
        <w:t xml:space="preserve"> token</w:t>
      </w:r>
      <w:r w:rsidR="00C90A61" w:rsidRPr="00011AF4">
        <w:t>s (</w:t>
      </w:r>
      <w:r w:rsidRPr="00011AF4">
        <w:t xml:space="preserve">97%), 371/432 </w:t>
      </w:r>
      <w:r w:rsidR="00C90A61" w:rsidRPr="00011AF4">
        <w:t>bivalent verb</w:t>
      </w:r>
      <w:r w:rsidR="00C90A61">
        <w:t xml:space="preserve"> token</w:t>
      </w:r>
      <w:r w:rsidR="00C90A61" w:rsidRPr="00011AF4">
        <w:t>s (</w:t>
      </w:r>
      <w:r w:rsidRPr="00011AF4">
        <w:t xml:space="preserve">86%), and 140/170 </w:t>
      </w:r>
      <w:r w:rsidR="00C90A61" w:rsidRPr="00011AF4">
        <w:t>monovalent dynamic verb</w:t>
      </w:r>
      <w:r w:rsidR="00C90A61">
        <w:t xml:space="preserve"> token</w:t>
      </w:r>
      <w:r w:rsidR="00C90A61" w:rsidRPr="00011AF4">
        <w:t>s (</w:t>
      </w:r>
      <w:r w:rsidRPr="00011AF4">
        <w:t xml:space="preserve">82%). By contrast only few </w:t>
      </w:r>
      <w:r w:rsidR="00641639">
        <w:t xml:space="preserve">verbs </w:t>
      </w:r>
      <w:r w:rsidR="00641639" w:rsidRPr="00011AF4">
        <w:t>are used in noun phrases with verb-via-</w:t>
      </w:r>
      <w:r w:rsidR="00641639">
        <w:t>juxtaposition</w:t>
      </w:r>
      <w:r w:rsidR="00641639" w:rsidRPr="00011AF4">
        <w:t xml:space="preserve"> modification</w:t>
      </w:r>
      <w:r w:rsidR="00641639">
        <w:t>:</w:t>
      </w:r>
      <w:r w:rsidR="00641639" w:rsidRPr="00011AF4">
        <w:t xml:space="preserve"> </w:t>
      </w:r>
      <w:r w:rsidRPr="00011AF4">
        <w:t xml:space="preserve">1/36 </w:t>
      </w:r>
      <w:r w:rsidR="00641639" w:rsidRPr="00011AF4">
        <w:t>trivalent verb</w:t>
      </w:r>
      <w:r w:rsidR="00C90A61">
        <w:t xml:space="preserve"> token</w:t>
      </w:r>
      <w:r w:rsidR="00641639" w:rsidRPr="00011AF4">
        <w:t xml:space="preserve">s </w:t>
      </w:r>
      <w:r w:rsidR="00641639">
        <w:t>(</w:t>
      </w:r>
      <w:r w:rsidRPr="00011AF4">
        <w:t xml:space="preserve">3%), 61/432 </w:t>
      </w:r>
      <w:r w:rsidR="00641639">
        <w:t>bivalent verb</w:t>
      </w:r>
      <w:r w:rsidR="00C90A61">
        <w:t xml:space="preserve"> token</w:t>
      </w:r>
      <w:r w:rsidR="00641639">
        <w:t>s (</w:t>
      </w:r>
      <w:r w:rsidRPr="00011AF4">
        <w:t xml:space="preserve">14%), and 30/170 </w:t>
      </w:r>
      <w:r w:rsidR="00641639" w:rsidRPr="00011AF4">
        <w:t>monovalent dynamic verb</w:t>
      </w:r>
      <w:r w:rsidR="00C90A61">
        <w:t xml:space="preserve"> token</w:t>
      </w:r>
      <w:r w:rsidR="00641639" w:rsidRPr="00011AF4">
        <w:t>s (</w:t>
      </w:r>
      <w:r w:rsidRPr="00011AF4">
        <w:t>18%).</w:t>
      </w:r>
    </w:p>
    <w:p w14:paraId="5AC67052" w14:textId="77777777" w:rsidR="00130064" w:rsidRDefault="00130064" w:rsidP="00130064">
      <w:pPr>
        <w:pStyle w:val="Caption"/>
        <w:rPr>
          <w:szCs w:val="19"/>
        </w:rPr>
      </w:pPr>
      <w:bookmarkStart w:id="2216" w:name="_Ref335933693"/>
      <w:bookmarkStart w:id="2217" w:name="_Ref349728458"/>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5</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6</w:t>
      </w:r>
      <w:r w:rsidR="00F207A1">
        <w:rPr>
          <w:szCs w:val="19"/>
        </w:rPr>
        <w:fldChar w:fldCharType="end"/>
      </w:r>
      <w:bookmarkEnd w:id="2216"/>
      <w:r w:rsidRPr="0090507A">
        <w:rPr>
          <w:szCs w:val="19"/>
        </w:rPr>
        <w:t>:</w:t>
      </w:r>
      <w:r w:rsidRPr="0090507A">
        <w:rPr>
          <w:szCs w:val="19"/>
        </w:rPr>
        <w:tab/>
      </w:r>
      <w:r>
        <w:rPr>
          <w:szCs w:val="19"/>
        </w:rPr>
        <w:t>Attributive uses of verbs</w:t>
      </w:r>
      <w:bookmarkEnd w:id="2217"/>
      <w:r>
        <w:rPr>
          <w:szCs w:val="19"/>
        </w:rPr>
        <w:t xml:space="preserve"> within noun phrases</w:t>
      </w:r>
      <w:r w:rsidRPr="000320EB">
        <w:rPr>
          <w:rStyle w:val="FootnoteReference"/>
        </w:rPr>
        <w:footnoteReference w:id="153"/>
      </w:r>
    </w:p>
    <w:tbl>
      <w:tblPr>
        <w:tblW w:w="0" w:type="auto"/>
        <w:tblInd w:w="170" w:type="dxa"/>
        <w:tblBorders>
          <w:bottom w:val="single" w:sz="4" w:space="0" w:color="auto"/>
        </w:tblBorders>
        <w:tblLayout w:type="fixed"/>
        <w:tblLook w:val="01E0" w:firstRow="1" w:lastRow="1" w:firstColumn="1" w:lastColumn="1" w:noHBand="0" w:noVBand="0"/>
      </w:tblPr>
      <w:tblGrid>
        <w:gridCol w:w="1134"/>
        <w:gridCol w:w="1021"/>
        <w:gridCol w:w="1021"/>
        <w:gridCol w:w="1021"/>
        <w:gridCol w:w="1021"/>
      </w:tblGrid>
      <w:tr w:rsidR="00AC23C4" w:rsidRPr="0084733B" w14:paraId="3C7E9325" w14:textId="77777777" w:rsidTr="00085D68">
        <w:trPr>
          <w:tblHeader/>
        </w:trPr>
        <w:tc>
          <w:tcPr>
            <w:tcW w:w="1134" w:type="dxa"/>
            <w:tcBorders>
              <w:top w:val="single" w:sz="4" w:space="0" w:color="auto"/>
              <w:bottom w:val="single" w:sz="4" w:space="0" w:color="auto"/>
            </w:tcBorders>
            <w:shd w:val="clear" w:color="auto" w:fill="auto"/>
          </w:tcPr>
          <w:p w14:paraId="09CFDE7F" w14:textId="77777777" w:rsidR="00130064" w:rsidRDefault="00130064" w:rsidP="00130064">
            <w:pPr>
              <w:pStyle w:val="TableHd"/>
            </w:pPr>
          </w:p>
        </w:tc>
        <w:tc>
          <w:tcPr>
            <w:tcW w:w="2042" w:type="dxa"/>
            <w:gridSpan w:val="2"/>
            <w:tcBorders>
              <w:top w:val="single" w:sz="4" w:space="0" w:color="auto"/>
              <w:bottom w:val="single" w:sz="4" w:space="0" w:color="auto"/>
              <w:right w:val="single" w:sz="4" w:space="0" w:color="auto"/>
            </w:tcBorders>
            <w:shd w:val="clear" w:color="auto" w:fill="auto"/>
          </w:tcPr>
          <w:p w14:paraId="06976669" w14:textId="77777777" w:rsidR="00130064" w:rsidRPr="0084733B" w:rsidRDefault="00130064" w:rsidP="00130064">
            <w:pPr>
              <w:pStyle w:val="TableHd"/>
            </w:pPr>
            <w:r w:rsidRPr="0084733B">
              <w:t>Token frequencies</w:t>
            </w:r>
          </w:p>
        </w:tc>
        <w:tc>
          <w:tcPr>
            <w:tcW w:w="2042" w:type="dxa"/>
            <w:gridSpan w:val="2"/>
            <w:tcBorders>
              <w:top w:val="single" w:sz="4" w:space="0" w:color="auto"/>
              <w:left w:val="single" w:sz="4" w:space="0" w:color="auto"/>
              <w:bottom w:val="single" w:sz="4" w:space="0" w:color="auto"/>
            </w:tcBorders>
            <w:shd w:val="clear" w:color="auto" w:fill="auto"/>
          </w:tcPr>
          <w:p w14:paraId="79408D6D" w14:textId="77777777" w:rsidR="00130064" w:rsidRPr="0084733B" w:rsidRDefault="00130064" w:rsidP="00130064">
            <w:pPr>
              <w:pStyle w:val="TableHd"/>
            </w:pPr>
            <w:r w:rsidRPr="0084733B">
              <w:t>Type frequencies</w:t>
            </w:r>
          </w:p>
        </w:tc>
      </w:tr>
      <w:tr w:rsidR="00AC23C4" w:rsidRPr="0084733B" w14:paraId="6AF87AAA" w14:textId="77777777" w:rsidTr="00085D68">
        <w:tc>
          <w:tcPr>
            <w:tcW w:w="1134" w:type="dxa"/>
            <w:tcBorders>
              <w:top w:val="single" w:sz="4" w:space="0" w:color="auto"/>
              <w:bottom w:val="nil"/>
            </w:tcBorders>
            <w:shd w:val="clear" w:color="auto" w:fill="auto"/>
          </w:tcPr>
          <w:p w14:paraId="5EDFD8B8" w14:textId="77777777" w:rsidR="00130064" w:rsidRPr="0084733B" w:rsidRDefault="00130064" w:rsidP="00945DF6">
            <w:pPr>
              <w:pStyle w:val="TableCell2-2Center"/>
            </w:pPr>
          </w:p>
        </w:tc>
        <w:tc>
          <w:tcPr>
            <w:tcW w:w="2042" w:type="dxa"/>
            <w:gridSpan w:val="2"/>
            <w:tcBorders>
              <w:top w:val="single" w:sz="4" w:space="0" w:color="auto"/>
              <w:bottom w:val="nil"/>
              <w:right w:val="single" w:sz="4" w:space="0" w:color="auto"/>
            </w:tcBorders>
            <w:shd w:val="clear" w:color="auto" w:fill="auto"/>
          </w:tcPr>
          <w:p w14:paraId="4C89E25C" w14:textId="77777777" w:rsidR="00130064" w:rsidRPr="0084733B" w:rsidRDefault="00130064" w:rsidP="00945DF6">
            <w:pPr>
              <w:pStyle w:val="TableCell2-2Center"/>
            </w:pPr>
            <w:r w:rsidRPr="0084733B">
              <w:t>Via juxtaposition</w:t>
            </w:r>
          </w:p>
        </w:tc>
        <w:tc>
          <w:tcPr>
            <w:tcW w:w="2042" w:type="dxa"/>
            <w:gridSpan w:val="2"/>
            <w:tcBorders>
              <w:top w:val="single" w:sz="4" w:space="0" w:color="auto"/>
              <w:left w:val="single" w:sz="4" w:space="0" w:color="auto"/>
              <w:bottom w:val="nil"/>
            </w:tcBorders>
            <w:shd w:val="clear" w:color="auto" w:fill="auto"/>
          </w:tcPr>
          <w:p w14:paraId="60BDC341" w14:textId="77777777" w:rsidR="00130064" w:rsidRPr="0084733B" w:rsidRDefault="00130064" w:rsidP="00945DF6">
            <w:pPr>
              <w:pStyle w:val="TableCell2-2Center"/>
            </w:pPr>
            <w:r w:rsidRPr="0084733B">
              <w:rPr>
                <w:szCs w:val="19"/>
              </w:rPr>
              <w:t>Different verbs</w:t>
            </w:r>
          </w:p>
        </w:tc>
      </w:tr>
      <w:tr w:rsidR="00AC23C4" w:rsidRPr="0084733B" w14:paraId="2EEF4245" w14:textId="77777777" w:rsidTr="00085D68">
        <w:tc>
          <w:tcPr>
            <w:tcW w:w="1134" w:type="dxa"/>
            <w:tcBorders>
              <w:top w:val="nil"/>
            </w:tcBorders>
            <w:shd w:val="clear" w:color="auto" w:fill="auto"/>
          </w:tcPr>
          <w:p w14:paraId="5986B4BB" w14:textId="77777777" w:rsidR="00130064" w:rsidRPr="0084733B" w:rsidRDefault="00130064" w:rsidP="00130064">
            <w:pPr>
              <w:pStyle w:val="TableCell0-2"/>
            </w:pPr>
            <w:r w:rsidRPr="0084733B">
              <w:t>Verb class</w:t>
            </w:r>
          </w:p>
        </w:tc>
        <w:tc>
          <w:tcPr>
            <w:tcW w:w="1021" w:type="dxa"/>
            <w:tcBorders>
              <w:top w:val="nil"/>
            </w:tcBorders>
            <w:shd w:val="clear" w:color="auto" w:fill="auto"/>
          </w:tcPr>
          <w:p w14:paraId="1FD05635" w14:textId="77777777" w:rsidR="00130064" w:rsidRPr="0084733B" w:rsidRDefault="00130064" w:rsidP="00AC23C4">
            <w:pPr>
              <w:pStyle w:val="TableCell0-2"/>
              <w:ind w:right="113"/>
              <w:jc w:val="right"/>
            </w:pPr>
            <w:r w:rsidRPr="0084733B">
              <w:t>#</w:t>
            </w:r>
          </w:p>
        </w:tc>
        <w:tc>
          <w:tcPr>
            <w:tcW w:w="1021" w:type="dxa"/>
            <w:tcBorders>
              <w:top w:val="nil"/>
              <w:right w:val="single" w:sz="4" w:space="0" w:color="auto"/>
            </w:tcBorders>
            <w:shd w:val="clear" w:color="auto" w:fill="auto"/>
          </w:tcPr>
          <w:p w14:paraId="1687F4CA" w14:textId="77777777" w:rsidR="00130064" w:rsidRPr="0084733B" w:rsidRDefault="00130064" w:rsidP="00AC23C4">
            <w:pPr>
              <w:pStyle w:val="TableCell0-2"/>
              <w:ind w:right="113"/>
              <w:jc w:val="right"/>
            </w:pPr>
            <w:r w:rsidRPr="0084733B">
              <w:t>%</w:t>
            </w:r>
          </w:p>
        </w:tc>
        <w:tc>
          <w:tcPr>
            <w:tcW w:w="1021" w:type="dxa"/>
            <w:tcBorders>
              <w:top w:val="nil"/>
              <w:left w:val="single" w:sz="4" w:space="0" w:color="auto"/>
            </w:tcBorders>
            <w:shd w:val="clear" w:color="auto" w:fill="auto"/>
          </w:tcPr>
          <w:p w14:paraId="78C6B26F" w14:textId="77777777" w:rsidR="00130064" w:rsidRPr="0084733B" w:rsidRDefault="00130064" w:rsidP="00AC23C4">
            <w:pPr>
              <w:pStyle w:val="TableCell0-2"/>
              <w:ind w:right="113"/>
              <w:jc w:val="right"/>
            </w:pPr>
            <w:r w:rsidRPr="0084733B">
              <w:t>#</w:t>
            </w:r>
          </w:p>
        </w:tc>
        <w:tc>
          <w:tcPr>
            <w:tcW w:w="1021" w:type="dxa"/>
            <w:tcBorders>
              <w:top w:val="nil"/>
            </w:tcBorders>
            <w:shd w:val="clear" w:color="auto" w:fill="auto"/>
          </w:tcPr>
          <w:p w14:paraId="79B85058" w14:textId="77777777" w:rsidR="00130064" w:rsidRPr="0084733B" w:rsidRDefault="00130064" w:rsidP="00AC23C4">
            <w:pPr>
              <w:pStyle w:val="TableCell0-2"/>
              <w:ind w:right="113"/>
              <w:jc w:val="right"/>
            </w:pPr>
            <w:r w:rsidRPr="0084733B">
              <w:t>%</w:t>
            </w:r>
          </w:p>
        </w:tc>
      </w:tr>
      <w:tr w:rsidR="00AC23C4" w:rsidRPr="0084733B" w14:paraId="4ADB53C6" w14:textId="77777777" w:rsidTr="00F72982">
        <w:tc>
          <w:tcPr>
            <w:tcW w:w="1134" w:type="dxa"/>
            <w:shd w:val="clear" w:color="auto" w:fill="auto"/>
          </w:tcPr>
          <w:p w14:paraId="2BCE261D" w14:textId="77777777" w:rsidR="00130064" w:rsidRPr="0084733B" w:rsidRDefault="00130064" w:rsidP="00AC23C4">
            <w:pPr>
              <w:pStyle w:val="O0Nwnext"/>
              <w:ind w:left="113"/>
              <w:rPr>
                <w:rStyle w:val="ChSmallCaps"/>
              </w:rPr>
            </w:pPr>
            <w:r w:rsidRPr="0084733B">
              <w:rPr>
                <w:rStyle w:val="ChSmallCaps"/>
              </w:rPr>
              <w:t>v.tri</w:t>
            </w:r>
          </w:p>
        </w:tc>
        <w:tc>
          <w:tcPr>
            <w:tcW w:w="1021" w:type="dxa"/>
            <w:shd w:val="clear" w:color="auto" w:fill="auto"/>
          </w:tcPr>
          <w:p w14:paraId="1E98E03B" w14:textId="77777777" w:rsidR="00130064" w:rsidRPr="0084733B" w:rsidRDefault="00130064" w:rsidP="00AC23C4">
            <w:pPr>
              <w:pStyle w:val="O0Nwnext"/>
              <w:ind w:right="113"/>
              <w:jc w:val="right"/>
            </w:pPr>
            <w:r w:rsidRPr="0084733B">
              <w:t>1</w:t>
            </w:r>
          </w:p>
        </w:tc>
        <w:tc>
          <w:tcPr>
            <w:tcW w:w="1021" w:type="dxa"/>
            <w:tcBorders>
              <w:right w:val="single" w:sz="4" w:space="0" w:color="auto"/>
            </w:tcBorders>
            <w:shd w:val="clear" w:color="auto" w:fill="auto"/>
          </w:tcPr>
          <w:p w14:paraId="69DF0C07" w14:textId="77777777" w:rsidR="00130064" w:rsidRPr="0084733B" w:rsidRDefault="00130064" w:rsidP="00AC23C4">
            <w:pPr>
              <w:pStyle w:val="O0Nwnext"/>
              <w:ind w:right="113"/>
              <w:jc w:val="right"/>
            </w:pPr>
            <w:r w:rsidRPr="0084733B">
              <w:t>0.2%</w:t>
            </w:r>
          </w:p>
        </w:tc>
        <w:tc>
          <w:tcPr>
            <w:tcW w:w="1021" w:type="dxa"/>
            <w:tcBorders>
              <w:left w:val="single" w:sz="4" w:space="0" w:color="auto"/>
            </w:tcBorders>
            <w:shd w:val="clear" w:color="auto" w:fill="auto"/>
          </w:tcPr>
          <w:p w14:paraId="2CDD4528" w14:textId="77777777" w:rsidR="00130064" w:rsidRPr="0084733B" w:rsidRDefault="00130064" w:rsidP="00AC23C4">
            <w:pPr>
              <w:pStyle w:val="O0Nwnext"/>
              <w:ind w:right="113"/>
              <w:jc w:val="right"/>
            </w:pPr>
            <w:r w:rsidRPr="0084733B">
              <w:t>1</w:t>
            </w:r>
          </w:p>
        </w:tc>
        <w:tc>
          <w:tcPr>
            <w:tcW w:w="1021" w:type="dxa"/>
            <w:shd w:val="clear" w:color="auto" w:fill="auto"/>
          </w:tcPr>
          <w:p w14:paraId="3FB2D67D" w14:textId="77777777" w:rsidR="00130064" w:rsidRPr="0084733B" w:rsidRDefault="00130064" w:rsidP="00AC23C4">
            <w:pPr>
              <w:pStyle w:val="O0Nwnext"/>
              <w:ind w:right="113"/>
              <w:jc w:val="right"/>
            </w:pPr>
            <w:r w:rsidRPr="0084733B">
              <w:t>1.0%</w:t>
            </w:r>
          </w:p>
        </w:tc>
      </w:tr>
      <w:tr w:rsidR="00AC23C4" w:rsidRPr="0084733B" w14:paraId="4CB36A94" w14:textId="77777777" w:rsidTr="00F72982">
        <w:tc>
          <w:tcPr>
            <w:tcW w:w="1134" w:type="dxa"/>
            <w:shd w:val="clear" w:color="auto" w:fill="auto"/>
          </w:tcPr>
          <w:p w14:paraId="5B29AF04" w14:textId="77777777" w:rsidR="00130064" w:rsidRPr="0084733B" w:rsidRDefault="00130064" w:rsidP="00AC23C4">
            <w:pPr>
              <w:pStyle w:val="O0Nwnext"/>
              <w:ind w:left="113"/>
              <w:rPr>
                <w:rStyle w:val="ChSmallCaps"/>
              </w:rPr>
            </w:pPr>
            <w:r w:rsidRPr="0084733B">
              <w:rPr>
                <w:rStyle w:val="ChSmallCaps"/>
              </w:rPr>
              <w:t>v.bi</w:t>
            </w:r>
          </w:p>
        </w:tc>
        <w:tc>
          <w:tcPr>
            <w:tcW w:w="1021" w:type="dxa"/>
            <w:shd w:val="clear" w:color="auto" w:fill="auto"/>
          </w:tcPr>
          <w:p w14:paraId="692C0F5B" w14:textId="77777777" w:rsidR="00130064" w:rsidRPr="0084733B" w:rsidRDefault="00130064" w:rsidP="00AC23C4">
            <w:pPr>
              <w:pStyle w:val="O0Nwnext"/>
              <w:ind w:right="113"/>
              <w:jc w:val="right"/>
            </w:pPr>
            <w:r w:rsidRPr="0084733B">
              <w:t>61</w:t>
            </w:r>
          </w:p>
        </w:tc>
        <w:tc>
          <w:tcPr>
            <w:tcW w:w="1021" w:type="dxa"/>
            <w:tcBorders>
              <w:right w:val="single" w:sz="4" w:space="0" w:color="auto"/>
            </w:tcBorders>
            <w:shd w:val="clear" w:color="auto" w:fill="auto"/>
          </w:tcPr>
          <w:p w14:paraId="5A560D45" w14:textId="77777777" w:rsidR="00130064" w:rsidRPr="0084733B" w:rsidRDefault="00130064" w:rsidP="00AC23C4">
            <w:pPr>
              <w:pStyle w:val="O0Nwnext"/>
              <w:ind w:right="113"/>
              <w:jc w:val="right"/>
            </w:pPr>
            <w:r w:rsidRPr="0084733B">
              <w:t>10.0%</w:t>
            </w:r>
          </w:p>
        </w:tc>
        <w:tc>
          <w:tcPr>
            <w:tcW w:w="1021" w:type="dxa"/>
            <w:tcBorders>
              <w:left w:val="single" w:sz="4" w:space="0" w:color="auto"/>
            </w:tcBorders>
            <w:shd w:val="clear" w:color="auto" w:fill="auto"/>
          </w:tcPr>
          <w:p w14:paraId="3247E988" w14:textId="77777777" w:rsidR="00130064" w:rsidRPr="0084733B" w:rsidRDefault="00130064" w:rsidP="00AC23C4">
            <w:pPr>
              <w:pStyle w:val="O0Nwnext"/>
              <w:ind w:right="113"/>
              <w:jc w:val="right"/>
            </w:pPr>
            <w:r w:rsidRPr="0084733B">
              <w:t>27</w:t>
            </w:r>
          </w:p>
        </w:tc>
        <w:tc>
          <w:tcPr>
            <w:tcW w:w="1021" w:type="dxa"/>
            <w:shd w:val="clear" w:color="auto" w:fill="auto"/>
          </w:tcPr>
          <w:p w14:paraId="0BD6DB9A" w14:textId="77777777" w:rsidR="00130064" w:rsidRPr="0084733B" w:rsidRDefault="00130064" w:rsidP="00AC23C4">
            <w:pPr>
              <w:pStyle w:val="O0Nwnext"/>
              <w:ind w:right="113"/>
              <w:jc w:val="right"/>
            </w:pPr>
            <w:r w:rsidRPr="0084733B">
              <w:t>26.0%</w:t>
            </w:r>
          </w:p>
        </w:tc>
      </w:tr>
      <w:tr w:rsidR="00AC23C4" w:rsidRPr="0084733B" w14:paraId="18BE8C3C" w14:textId="77777777" w:rsidTr="00945DF6">
        <w:tc>
          <w:tcPr>
            <w:tcW w:w="1134" w:type="dxa"/>
            <w:tcBorders>
              <w:bottom w:val="nil"/>
            </w:tcBorders>
            <w:shd w:val="clear" w:color="auto" w:fill="auto"/>
          </w:tcPr>
          <w:p w14:paraId="1A0C7C1F" w14:textId="77777777" w:rsidR="00130064" w:rsidRPr="0084733B" w:rsidRDefault="00130064" w:rsidP="00AC23C4">
            <w:pPr>
              <w:pStyle w:val="O0Nwnext"/>
              <w:ind w:left="113"/>
              <w:rPr>
                <w:rStyle w:val="ChSmallCaps"/>
              </w:rPr>
            </w:pPr>
            <w:r w:rsidRPr="0084733B">
              <w:rPr>
                <w:rStyle w:val="ChSmallCaps"/>
              </w:rPr>
              <w:t>v.mo</w:t>
            </w:r>
            <w:r w:rsidRPr="0084733B">
              <w:t>(</w:t>
            </w:r>
            <w:r w:rsidRPr="0084733B">
              <w:rPr>
                <w:rStyle w:val="ChSmallCaps"/>
              </w:rPr>
              <w:t>dy</w:t>
            </w:r>
            <w:r w:rsidRPr="0084733B">
              <w:t>)</w:t>
            </w:r>
          </w:p>
        </w:tc>
        <w:tc>
          <w:tcPr>
            <w:tcW w:w="1021" w:type="dxa"/>
            <w:tcBorders>
              <w:bottom w:val="nil"/>
            </w:tcBorders>
            <w:shd w:val="clear" w:color="auto" w:fill="auto"/>
          </w:tcPr>
          <w:p w14:paraId="6C026842" w14:textId="77777777" w:rsidR="00130064" w:rsidRPr="0084733B" w:rsidRDefault="00130064" w:rsidP="00AC23C4">
            <w:pPr>
              <w:pStyle w:val="O0Nwnext"/>
              <w:ind w:right="113"/>
              <w:jc w:val="right"/>
            </w:pPr>
            <w:r w:rsidRPr="0084733B">
              <w:t>30</w:t>
            </w:r>
          </w:p>
        </w:tc>
        <w:tc>
          <w:tcPr>
            <w:tcW w:w="1021" w:type="dxa"/>
            <w:tcBorders>
              <w:bottom w:val="nil"/>
              <w:right w:val="single" w:sz="4" w:space="0" w:color="auto"/>
            </w:tcBorders>
            <w:shd w:val="clear" w:color="auto" w:fill="auto"/>
          </w:tcPr>
          <w:p w14:paraId="33669241" w14:textId="77777777" w:rsidR="00130064" w:rsidRPr="0084733B" w:rsidRDefault="00130064" w:rsidP="00AC23C4">
            <w:pPr>
              <w:pStyle w:val="O0Nwnext"/>
              <w:ind w:right="113"/>
              <w:jc w:val="right"/>
            </w:pPr>
            <w:r w:rsidRPr="0084733B">
              <w:t>4.9%</w:t>
            </w:r>
          </w:p>
        </w:tc>
        <w:tc>
          <w:tcPr>
            <w:tcW w:w="1021" w:type="dxa"/>
            <w:tcBorders>
              <w:left w:val="single" w:sz="4" w:space="0" w:color="auto"/>
              <w:bottom w:val="nil"/>
            </w:tcBorders>
            <w:shd w:val="clear" w:color="auto" w:fill="auto"/>
          </w:tcPr>
          <w:p w14:paraId="01059F35" w14:textId="77777777" w:rsidR="00130064" w:rsidRPr="0084733B" w:rsidRDefault="00130064" w:rsidP="00AC23C4">
            <w:pPr>
              <w:pStyle w:val="O0Nwnext"/>
              <w:ind w:right="113"/>
              <w:jc w:val="right"/>
            </w:pPr>
            <w:r w:rsidRPr="0084733B">
              <w:t>10</w:t>
            </w:r>
          </w:p>
        </w:tc>
        <w:tc>
          <w:tcPr>
            <w:tcW w:w="1021" w:type="dxa"/>
            <w:tcBorders>
              <w:bottom w:val="nil"/>
            </w:tcBorders>
            <w:shd w:val="clear" w:color="auto" w:fill="auto"/>
          </w:tcPr>
          <w:p w14:paraId="4FB974B1" w14:textId="77777777" w:rsidR="00130064" w:rsidRPr="0084733B" w:rsidRDefault="00130064" w:rsidP="00AC23C4">
            <w:pPr>
              <w:pStyle w:val="O0Nwnext"/>
              <w:ind w:right="113"/>
              <w:jc w:val="right"/>
            </w:pPr>
            <w:r w:rsidRPr="0084733B">
              <w:t>9.6%</w:t>
            </w:r>
          </w:p>
        </w:tc>
      </w:tr>
      <w:tr w:rsidR="00AC23C4" w:rsidRPr="0084733B" w14:paraId="6A5E3D20" w14:textId="77777777" w:rsidTr="00EC15E4">
        <w:tc>
          <w:tcPr>
            <w:tcW w:w="1134" w:type="dxa"/>
            <w:tcBorders>
              <w:bottom w:val="single" w:sz="4" w:space="0" w:color="auto"/>
            </w:tcBorders>
            <w:shd w:val="clear" w:color="auto" w:fill="auto"/>
          </w:tcPr>
          <w:p w14:paraId="6116A83F" w14:textId="77777777" w:rsidR="00130064" w:rsidRPr="0084733B" w:rsidRDefault="00130064" w:rsidP="00AC23C4">
            <w:pPr>
              <w:pStyle w:val="TableCell0-2"/>
              <w:ind w:left="113"/>
              <w:rPr>
                <w:rStyle w:val="ChSmallCaps"/>
              </w:rPr>
            </w:pPr>
            <w:r w:rsidRPr="0084733B">
              <w:rPr>
                <w:rStyle w:val="ChSmallCaps"/>
              </w:rPr>
              <w:t>v.mo</w:t>
            </w:r>
            <w:r w:rsidRPr="0084733B">
              <w:t>(</w:t>
            </w:r>
            <w:r w:rsidRPr="0084733B">
              <w:rPr>
                <w:rStyle w:val="ChSmallCaps"/>
              </w:rPr>
              <w:t>st</w:t>
            </w:r>
            <w:r w:rsidRPr="0084733B">
              <w:t>)</w:t>
            </w:r>
          </w:p>
        </w:tc>
        <w:tc>
          <w:tcPr>
            <w:tcW w:w="1021" w:type="dxa"/>
            <w:tcBorders>
              <w:bottom w:val="single" w:sz="4" w:space="0" w:color="auto"/>
            </w:tcBorders>
            <w:shd w:val="clear" w:color="auto" w:fill="auto"/>
          </w:tcPr>
          <w:p w14:paraId="3D41598B" w14:textId="77777777" w:rsidR="00130064" w:rsidRPr="0084733B" w:rsidRDefault="00130064" w:rsidP="00AC23C4">
            <w:pPr>
              <w:pStyle w:val="TableCell0-2"/>
              <w:ind w:right="113"/>
              <w:jc w:val="right"/>
            </w:pPr>
            <w:r w:rsidRPr="0084733B">
              <w:t>520</w:t>
            </w:r>
          </w:p>
        </w:tc>
        <w:tc>
          <w:tcPr>
            <w:tcW w:w="1021" w:type="dxa"/>
            <w:tcBorders>
              <w:bottom w:val="single" w:sz="4" w:space="0" w:color="auto"/>
              <w:right w:val="single" w:sz="4" w:space="0" w:color="auto"/>
            </w:tcBorders>
            <w:shd w:val="clear" w:color="auto" w:fill="auto"/>
          </w:tcPr>
          <w:p w14:paraId="0F150F7A" w14:textId="77777777" w:rsidR="00130064" w:rsidRPr="0084733B" w:rsidRDefault="00130064" w:rsidP="00AC23C4">
            <w:pPr>
              <w:pStyle w:val="TableCell0-2"/>
              <w:ind w:right="113"/>
              <w:jc w:val="right"/>
            </w:pPr>
            <w:r w:rsidRPr="0084733B">
              <w:t>85.0%</w:t>
            </w:r>
          </w:p>
        </w:tc>
        <w:tc>
          <w:tcPr>
            <w:tcW w:w="1021" w:type="dxa"/>
            <w:tcBorders>
              <w:left w:val="single" w:sz="4" w:space="0" w:color="auto"/>
              <w:bottom w:val="single" w:sz="4" w:space="0" w:color="auto"/>
            </w:tcBorders>
            <w:shd w:val="clear" w:color="auto" w:fill="auto"/>
          </w:tcPr>
          <w:p w14:paraId="35FF76F7" w14:textId="77777777" w:rsidR="00130064" w:rsidRPr="0084733B" w:rsidRDefault="00130064" w:rsidP="00AC23C4">
            <w:pPr>
              <w:pStyle w:val="TableCell0-2"/>
              <w:ind w:right="113"/>
              <w:jc w:val="right"/>
            </w:pPr>
            <w:r w:rsidRPr="0084733B">
              <w:t>66</w:t>
            </w:r>
          </w:p>
        </w:tc>
        <w:tc>
          <w:tcPr>
            <w:tcW w:w="1021" w:type="dxa"/>
            <w:tcBorders>
              <w:bottom w:val="single" w:sz="4" w:space="0" w:color="auto"/>
            </w:tcBorders>
            <w:shd w:val="clear" w:color="auto" w:fill="auto"/>
          </w:tcPr>
          <w:p w14:paraId="2483ABB0" w14:textId="77777777" w:rsidR="00130064" w:rsidRPr="0084733B" w:rsidRDefault="00130064" w:rsidP="00AC23C4">
            <w:pPr>
              <w:pStyle w:val="TableCell0-2"/>
              <w:ind w:right="113"/>
              <w:jc w:val="right"/>
            </w:pPr>
            <w:r w:rsidRPr="0084733B">
              <w:t>63.5%</w:t>
            </w:r>
          </w:p>
        </w:tc>
      </w:tr>
      <w:tr w:rsidR="00AC23C4" w:rsidRPr="0084733B" w14:paraId="01A56AB0" w14:textId="77777777" w:rsidTr="00EC15E4">
        <w:tc>
          <w:tcPr>
            <w:tcW w:w="1134" w:type="dxa"/>
            <w:tcBorders>
              <w:top w:val="single" w:sz="4" w:space="0" w:color="auto"/>
              <w:bottom w:val="single" w:sz="4" w:space="0" w:color="auto"/>
            </w:tcBorders>
            <w:shd w:val="clear" w:color="auto" w:fill="auto"/>
          </w:tcPr>
          <w:p w14:paraId="3C5BEBB0" w14:textId="77777777" w:rsidR="00130064" w:rsidRPr="0084733B" w:rsidRDefault="00130064" w:rsidP="00AC23C4">
            <w:pPr>
              <w:pStyle w:val="TableCell2-2Break"/>
              <w:ind w:left="113"/>
            </w:pPr>
            <w:r w:rsidRPr="0084733B">
              <w:t>Total</w:t>
            </w:r>
          </w:p>
        </w:tc>
        <w:tc>
          <w:tcPr>
            <w:tcW w:w="1021" w:type="dxa"/>
            <w:tcBorders>
              <w:top w:val="single" w:sz="4" w:space="0" w:color="auto"/>
              <w:bottom w:val="single" w:sz="4" w:space="0" w:color="auto"/>
            </w:tcBorders>
            <w:shd w:val="clear" w:color="auto" w:fill="auto"/>
          </w:tcPr>
          <w:p w14:paraId="2D6D8A77" w14:textId="77777777" w:rsidR="00130064" w:rsidRPr="0084733B" w:rsidRDefault="00130064" w:rsidP="00AC23C4">
            <w:pPr>
              <w:pStyle w:val="TableCell2-2Break"/>
              <w:ind w:right="113"/>
              <w:jc w:val="right"/>
            </w:pPr>
            <w:r w:rsidRPr="0084733B">
              <w:fldChar w:fldCharType="begin"/>
            </w:r>
            <w:r w:rsidRPr="0084733B">
              <w:instrText xml:space="preserve"> =SUM(ABOVE) </w:instrText>
            </w:r>
            <w:r w:rsidRPr="0084733B">
              <w:fldChar w:fldCharType="separate"/>
            </w:r>
            <w:r w:rsidR="0092006B">
              <w:rPr>
                <w:noProof/>
              </w:rPr>
              <w:t>612</w:t>
            </w:r>
            <w:r w:rsidRPr="0084733B">
              <w:fldChar w:fldCharType="end"/>
            </w:r>
          </w:p>
        </w:tc>
        <w:tc>
          <w:tcPr>
            <w:tcW w:w="1021" w:type="dxa"/>
            <w:tcBorders>
              <w:top w:val="single" w:sz="4" w:space="0" w:color="auto"/>
              <w:bottom w:val="single" w:sz="4" w:space="0" w:color="auto"/>
              <w:right w:val="single" w:sz="4" w:space="0" w:color="auto"/>
            </w:tcBorders>
            <w:shd w:val="clear" w:color="auto" w:fill="auto"/>
          </w:tcPr>
          <w:p w14:paraId="5E65D4AA" w14:textId="77777777" w:rsidR="00130064" w:rsidRPr="0084733B" w:rsidRDefault="00130064" w:rsidP="00AC23C4">
            <w:pPr>
              <w:pStyle w:val="TableCell2-2Break"/>
              <w:ind w:right="113"/>
              <w:jc w:val="right"/>
            </w:pPr>
            <w:r w:rsidRPr="0084733B">
              <w:t>100.0%</w:t>
            </w:r>
          </w:p>
        </w:tc>
        <w:tc>
          <w:tcPr>
            <w:tcW w:w="1021" w:type="dxa"/>
            <w:tcBorders>
              <w:top w:val="single" w:sz="4" w:space="0" w:color="auto"/>
              <w:left w:val="single" w:sz="4" w:space="0" w:color="auto"/>
              <w:bottom w:val="single" w:sz="4" w:space="0" w:color="auto"/>
            </w:tcBorders>
            <w:shd w:val="clear" w:color="auto" w:fill="auto"/>
          </w:tcPr>
          <w:p w14:paraId="039C6B02" w14:textId="77777777" w:rsidR="00130064" w:rsidRPr="0084733B" w:rsidRDefault="00130064" w:rsidP="00AC23C4">
            <w:pPr>
              <w:pStyle w:val="TableCell2-2Break"/>
              <w:ind w:right="113"/>
              <w:jc w:val="right"/>
            </w:pPr>
            <w:r w:rsidRPr="0084733B">
              <w:fldChar w:fldCharType="begin"/>
            </w:r>
            <w:r w:rsidRPr="0084733B">
              <w:instrText xml:space="preserve"> =SUM(ABOVE) </w:instrText>
            </w:r>
            <w:r w:rsidRPr="0084733B">
              <w:fldChar w:fldCharType="separate"/>
            </w:r>
            <w:r w:rsidR="0092006B">
              <w:rPr>
                <w:noProof/>
              </w:rPr>
              <w:t>104</w:t>
            </w:r>
            <w:r w:rsidRPr="0084733B">
              <w:fldChar w:fldCharType="end"/>
            </w:r>
          </w:p>
        </w:tc>
        <w:tc>
          <w:tcPr>
            <w:tcW w:w="1021" w:type="dxa"/>
            <w:tcBorders>
              <w:top w:val="single" w:sz="4" w:space="0" w:color="auto"/>
              <w:bottom w:val="single" w:sz="4" w:space="0" w:color="auto"/>
            </w:tcBorders>
            <w:shd w:val="clear" w:color="auto" w:fill="auto"/>
          </w:tcPr>
          <w:p w14:paraId="22C1D8C3" w14:textId="77777777" w:rsidR="00130064" w:rsidRPr="0084733B" w:rsidRDefault="00130064" w:rsidP="00AC23C4">
            <w:pPr>
              <w:pStyle w:val="TableCell2-2Break"/>
              <w:ind w:right="113"/>
              <w:jc w:val="right"/>
            </w:pPr>
            <w:r w:rsidRPr="0084733B">
              <w:t>100.0%</w:t>
            </w:r>
          </w:p>
        </w:tc>
      </w:tr>
      <w:tr w:rsidR="00AC23C4" w:rsidRPr="0084733B" w14:paraId="03771A69" w14:textId="77777777" w:rsidTr="00085D68">
        <w:tc>
          <w:tcPr>
            <w:tcW w:w="1134" w:type="dxa"/>
            <w:tcBorders>
              <w:top w:val="single" w:sz="4" w:space="0" w:color="auto"/>
              <w:bottom w:val="nil"/>
            </w:tcBorders>
            <w:shd w:val="clear" w:color="auto" w:fill="auto"/>
          </w:tcPr>
          <w:p w14:paraId="41FA9E1B" w14:textId="77777777" w:rsidR="00130064" w:rsidRPr="0084733B" w:rsidRDefault="00130064" w:rsidP="00945DF6">
            <w:pPr>
              <w:pStyle w:val="TableCell2-2Center"/>
            </w:pPr>
          </w:p>
        </w:tc>
        <w:tc>
          <w:tcPr>
            <w:tcW w:w="2042" w:type="dxa"/>
            <w:gridSpan w:val="2"/>
            <w:tcBorders>
              <w:top w:val="single" w:sz="4" w:space="0" w:color="auto"/>
              <w:bottom w:val="nil"/>
              <w:right w:val="single" w:sz="4" w:space="0" w:color="auto"/>
            </w:tcBorders>
            <w:shd w:val="clear" w:color="auto" w:fill="auto"/>
          </w:tcPr>
          <w:p w14:paraId="4690462E" w14:textId="77777777" w:rsidR="00130064" w:rsidRPr="0084733B" w:rsidRDefault="00130064" w:rsidP="00945DF6">
            <w:pPr>
              <w:pStyle w:val="TableCell2-2Center"/>
            </w:pPr>
            <w:r w:rsidRPr="0084733B">
              <w:t>Via relative-clause</w:t>
            </w:r>
          </w:p>
        </w:tc>
        <w:tc>
          <w:tcPr>
            <w:tcW w:w="2042" w:type="dxa"/>
            <w:gridSpan w:val="2"/>
            <w:tcBorders>
              <w:top w:val="single" w:sz="4" w:space="0" w:color="auto"/>
              <w:left w:val="single" w:sz="4" w:space="0" w:color="auto"/>
              <w:bottom w:val="nil"/>
            </w:tcBorders>
            <w:shd w:val="clear" w:color="auto" w:fill="auto"/>
          </w:tcPr>
          <w:p w14:paraId="27E125E2" w14:textId="77777777" w:rsidR="00130064" w:rsidRPr="0084733B" w:rsidRDefault="00130064" w:rsidP="00945DF6">
            <w:pPr>
              <w:pStyle w:val="TableCell2-2Center"/>
            </w:pPr>
            <w:r w:rsidRPr="0084733B">
              <w:rPr>
                <w:szCs w:val="19"/>
              </w:rPr>
              <w:t>Different verbs</w:t>
            </w:r>
          </w:p>
        </w:tc>
      </w:tr>
      <w:tr w:rsidR="00AC23C4" w:rsidRPr="0084733B" w14:paraId="5F3539D1" w14:textId="77777777" w:rsidTr="00085D68">
        <w:tc>
          <w:tcPr>
            <w:tcW w:w="1134" w:type="dxa"/>
            <w:tcBorders>
              <w:top w:val="nil"/>
            </w:tcBorders>
            <w:shd w:val="clear" w:color="auto" w:fill="auto"/>
          </w:tcPr>
          <w:p w14:paraId="0B3CD051" w14:textId="77777777" w:rsidR="00130064" w:rsidRPr="0084733B" w:rsidRDefault="00130064" w:rsidP="00130064">
            <w:pPr>
              <w:pStyle w:val="TableCell0-2"/>
            </w:pPr>
            <w:r w:rsidRPr="0084733B">
              <w:t>Verb class</w:t>
            </w:r>
          </w:p>
        </w:tc>
        <w:tc>
          <w:tcPr>
            <w:tcW w:w="1021" w:type="dxa"/>
            <w:tcBorders>
              <w:top w:val="nil"/>
            </w:tcBorders>
            <w:shd w:val="clear" w:color="auto" w:fill="auto"/>
          </w:tcPr>
          <w:p w14:paraId="3710604F" w14:textId="77777777" w:rsidR="00130064" w:rsidRPr="0084733B" w:rsidRDefault="00130064" w:rsidP="00AC23C4">
            <w:pPr>
              <w:pStyle w:val="TableCell0-2"/>
              <w:ind w:right="113"/>
              <w:jc w:val="right"/>
            </w:pPr>
            <w:r w:rsidRPr="0084733B">
              <w:t>#</w:t>
            </w:r>
          </w:p>
        </w:tc>
        <w:tc>
          <w:tcPr>
            <w:tcW w:w="1021" w:type="dxa"/>
            <w:tcBorders>
              <w:top w:val="nil"/>
              <w:right w:val="single" w:sz="4" w:space="0" w:color="auto"/>
            </w:tcBorders>
            <w:shd w:val="clear" w:color="auto" w:fill="auto"/>
          </w:tcPr>
          <w:p w14:paraId="0A4B88F9" w14:textId="77777777" w:rsidR="00130064" w:rsidRPr="0084733B" w:rsidRDefault="00130064" w:rsidP="00AC23C4">
            <w:pPr>
              <w:pStyle w:val="TableCell0-2"/>
              <w:ind w:right="113"/>
              <w:jc w:val="right"/>
            </w:pPr>
            <w:r w:rsidRPr="0084733B">
              <w:t>%</w:t>
            </w:r>
          </w:p>
        </w:tc>
        <w:tc>
          <w:tcPr>
            <w:tcW w:w="1021" w:type="dxa"/>
            <w:tcBorders>
              <w:top w:val="nil"/>
              <w:left w:val="single" w:sz="4" w:space="0" w:color="auto"/>
            </w:tcBorders>
            <w:shd w:val="clear" w:color="auto" w:fill="auto"/>
          </w:tcPr>
          <w:p w14:paraId="0ED27CDF" w14:textId="77777777" w:rsidR="00130064" w:rsidRPr="0084733B" w:rsidRDefault="00130064" w:rsidP="00AC23C4">
            <w:pPr>
              <w:pStyle w:val="TableCell0-2"/>
              <w:ind w:right="113"/>
              <w:jc w:val="right"/>
            </w:pPr>
            <w:r w:rsidRPr="0084733B">
              <w:t>#</w:t>
            </w:r>
          </w:p>
        </w:tc>
        <w:tc>
          <w:tcPr>
            <w:tcW w:w="1021" w:type="dxa"/>
            <w:tcBorders>
              <w:top w:val="nil"/>
            </w:tcBorders>
            <w:shd w:val="clear" w:color="auto" w:fill="auto"/>
          </w:tcPr>
          <w:p w14:paraId="3C0D2445" w14:textId="77777777" w:rsidR="00130064" w:rsidRPr="0084733B" w:rsidRDefault="00130064" w:rsidP="00AC23C4">
            <w:pPr>
              <w:pStyle w:val="TableCell0-2"/>
              <w:ind w:right="113"/>
              <w:jc w:val="right"/>
            </w:pPr>
            <w:r w:rsidRPr="0084733B">
              <w:t>%</w:t>
            </w:r>
          </w:p>
        </w:tc>
      </w:tr>
      <w:tr w:rsidR="00AC23C4" w:rsidRPr="0084733B" w14:paraId="448C2C0B" w14:textId="77777777" w:rsidTr="00F72982">
        <w:tc>
          <w:tcPr>
            <w:tcW w:w="1134" w:type="dxa"/>
            <w:shd w:val="clear" w:color="auto" w:fill="auto"/>
          </w:tcPr>
          <w:p w14:paraId="17F7DD19" w14:textId="77777777" w:rsidR="00130064" w:rsidRPr="0084733B" w:rsidRDefault="00130064" w:rsidP="00AC23C4">
            <w:pPr>
              <w:pStyle w:val="O0Nwnext"/>
              <w:ind w:left="113"/>
              <w:rPr>
                <w:rStyle w:val="ChSmallCaps"/>
              </w:rPr>
            </w:pPr>
            <w:r w:rsidRPr="0084733B">
              <w:rPr>
                <w:rStyle w:val="ChSmallCaps"/>
              </w:rPr>
              <w:t>v.tri</w:t>
            </w:r>
          </w:p>
        </w:tc>
        <w:tc>
          <w:tcPr>
            <w:tcW w:w="1021" w:type="dxa"/>
            <w:shd w:val="clear" w:color="auto" w:fill="auto"/>
          </w:tcPr>
          <w:p w14:paraId="1AE9B737" w14:textId="77777777" w:rsidR="00130064" w:rsidRPr="0084733B" w:rsidRDefault="00130064" w:rsidP="00AC23C4">
            <w:pPr>
              <w:pStyle w:val="O0Nwnext"/>
              <w:ind w:right="113"/>
              <w:jc w:val="right"/>
            </w:pPr>
            <w:r w:rsidRPr="0084733B">
              <w:t>35</w:t>
            </w:r>
          </w:p>
        </w:tc>
        <w:tc>
          <w:tcPr>
            <w:tcW w:w="1021" w:type="dxa"/>
            <w:tcBorders>
              <w:right w:val="single" w:sz="4" w:space="0" w:color="auto"/>
            </w:tcBorders>
            <w:shd w:val="clear" w:color="auto" w:fill="auto"/>
          </w:tcPr>
          <w:p w14:paraId="13267620" w14:textId="77777777" w:rsidR="00130064" w:rsidRPr="0084733B" w:rsidRDefault="00130064" w:rsidP="00AC23C4">
            <w:pPr>
              <w:pStyle w:val="O0Nwnext"/>
              <w:ind w:right="113"/>
              <w:jc w:val="right"/>
            </w:pPr>
            <w:r w:rsidRPr="0084733B">
              <w:t>4.2%</w:t>
            </w:r>
          </w:p>
        </w:tc>
        <w:tc>
          <w:tcPr>
            <w:tcW w:w="1021" w:type="dxa"/>
            <w:tcBorders>
              <w:left w:val="single" w:sz="4" w:space="0" w:color="auto"/>
            </w:tcBorders>
            <w:shd w:val="clear" w:color="auto" w:fill="auto"/>
          </w:tcPr>
          <w:p w14:paraId="458E657E" w14:textId="77777777" w:rsidR="00130064" w:rsidRPr="0084733B" w:rsidRDefault="00130064" w:rsidP="00AC23C4">
            <w:pPr>
              <w:pStyle w:val="O0Nwnext"/>
              <w:ind w:right="113"/>
              <w:jc w:val="right"/>
            </w:pPr>
            <w:r w:rsidRPr="0084733B">
              <w:t>5</w:t>
            </w:r>
          </w:p>
        </w:tc>
        <w:tc>
          <w:tcPr>
            <w:tcW w:w="1021" w:type="dxa"/>
            <w:shd w:val="clear" w:color="auto" w:fill="auto"/>
          </w:tcPr>
          <w:p w14:paraId="02D871A3" w14:textId="77777777" w:rsidR="00130064" w:rsidRPr="0084733B" w:rsidRDefault="00130064" w:rsidP="00AC23C4">
            <w:pPr>
              <w:pStyle w:val="O0Nwnext"/>
              <w:ind w:right="113"/>
              <w:jc w:val="right"/>
            </w:pPr>
            <w:r w:rsidRPr="0084733B">
              <w:t>2.2%</w:t>
            </w:r>
          </w:p>
        </w:tc>
      </w:tr>
      <w:tr w:rsidR="00AC23C4" w:rsidRPr="0084733B" w14:paraId="6AB21169" w14:textId="77777777" w:rsidTr="00F72982">
        <w:tc>
          <w:tcPr>
            <w:tcW w:w="1134" w:type="dxa"/>
            <w:shd w:val="clear" w:color="auto" w:fill="auto"/>
          </w:tcPr>
          <w:p w14:paraId="508273D2" w14:textId="77777777" w:rsidR="00130064" w:rsidRPr="0084733B" w:rsidRDefault="00130064" w:rsidP="00AC23C4">
            <w:pPr>
              <w:pStyle w:val="O0Nwnext"/>
              <w:ind w:left="113"/>
              <w:rPr>
                <w:rStyle w:val="ChSmallCaps"/>
              </w:rPr>
            </w:pPr>
            <w:r w:rsidRPr="0084733B">
              <w:rPr>
                <w:rStyle w:val="ChSmallCaps"/>
              </w:rPr>
              <w:t>v.bi</w:t>
            </w:r>
          </w:p>
        </w:tc>
        <w:tc>
          <w:tcPr>
            <w:tcW w:w="1021" w:type="dxa"/>
            <w:shd w:val="clear" w:color="auto" w:fill="auto"/>
          </w:tcPr>
          <w:p w14:paraId="37A21741" w14:textId="77777777" w:rsidR="00130064" w:rsidRPr="0084733B" w:rsidRDefault="00130064" w:rsidP="00AC23C4">
            <w:pPr>
              <w:pStyle w:val="O0Nwnext"/>
              <w:ind w:right="113"/>
              <w:jc w:val="right"/>
            </w:pPr>
            <w:r w:rsidRPr="0084733B">
              <w:t>371</w:t>
            </w:r>
          </w:p>
        </w:tc>
        <w:tc>
          <w:tcPr>
            <w:tcW w:w="1021" w:type="dxa"/>
            <w:tcBorders>
              <w:right w:val="single" w:sz="4" w:space="0" w:color="auto"/>
            </w:tcBorders>
            <w:shd w:val="clear" w:color="auto" w:fill="auto"/>
          </w:tcPr>
          <w:p w14:paraId="6062FBE4" w14:textId="77777777" w:rsidR="00130064" w:rsidRPr="0084733B" w:rsidRDefault="00130064" w:rsidP="00AC23C4">
            <w:pPr>
              <w:pStyle w:val="O0Nwnext"/>
              <w:ind w:right="113"/>
              <w:jc w:val="right"/>
            </w:pPr>
            <w:r w:rsidRPr="0084733B">
              <w:t>44.5%</w:t>
            </w:r>
          </w:p>
        </w:tc>
        <w:tc>
          <w:tcPr>
            <w:tcW w:w="1021" w:type="dxa"/>
            <w:tcBorders>
              <w:left w:val="single" w:sz="4" w:space="0" w:color="auto"/>
            </w:tcBorders>
            <w:shd w:val="clear" w:color="auto" w:fill="auto"/>
          </w:tcPr>
          <w:p w14:paraId="50664D84" w14:textId="77777777" w:rsidR="00130064" w:rsidRPr="0084733B" w:rsidRDefault="00130064" w:rsidP="00AC23C4">
            <w:pPr>
              <w:pStyle w:val="O0Nwnext"/>
              <w:ind w:right="113"/>
              <w:jc w:val="right"/>
            </w:pPr>
            <w:r w:rsidRPr="0084733B">
              <w:t>119</w:t>
            </w:r>
          </w:p>
        </w:tc>
        <w:tc>
          <w:tcPr>
            <w:tcW w:w="1021" w:type="dxa"/>
            <w:shd w:val="clear" w:color="auto" w:fill="auto"/>
          </w:tcPr>
          <w:p w14:paraId="7FB8AC2C" w14:textId="77777777" w:rsidR="00130064" w:rsidRPr="0084733B" w:rsidRDefault="00130064" w:rsidP="00AC23C4">
            <w:pPr>
              <w:pStyle w:val="O0Nwnext"/>
              <w:ind w:right="113"/>
              <w:jc w:val="right"/>
            </w:pPr>
            <w:r w:rsidRPr="0084733B">
              <w:t>51.5%</w:t>
            </w:r>
          </w:p>
        </w:tc>
      </w:tr>
      <w:tr w:rsidR="00AC23C4" w:rsidRPr="0084733B" w14:paraId="4B5AC108" w14:textId="77777777" w:rsidTr="00945DF6">
        <w:tc>
          <w:tcPr>
            <w:tcW w:w="1134" w:type="dxa"/>
            <w:tcBorders>
              <w:bottom w:val="nil"/>
            </w:tcBorders>
            <w:shd w:val="clear" w:color="auto" w:fill="auto"/>
          </w:tcPr>
          <w:p w14:paraId="4C52EC0B" w14:textId="77777777" w:rsidR="00130064" w:rsidRPr="0084733B" w:rsidRDefault="00130064" w:rsidP="00AC23C4">
            <w:pPr>
              <w:pStyle w:val="O0Nwnext"/>
              <w:ind w:left="113"/>
              <w:rPr>
                <w:rStyle w:val="ChSmallCaps"/>
              </w:rPr>
            </w:pPr>
            <w:r w:rsidRPr="0084733B">
              <w:rPr>
                <w:rStyle w:val="ChSmallCaps"/>
              </w:rPr>
              <w:t>v.mo</w:t>
            </w:r>
            <w:r w:rsidRPr="0084733B">
              <w:t>(</w:t>
            </w:r>
            <w:r w:rsidRPr="0084733B">
              <w:rPr>
                <w:rStyle w:val="ChSmallCaps"/>
              </w:rPr>
              <w:t>dy</w:t>
            </w:r>
            <w:r w:rsidRPr="0084733B">
              <w:t>)</w:t>
            </w:r>
          </w:p>
        </w:tc>
        <w:tc>
          <w:tcPr>
            <w:tcW w:w="1021" w:type="dxa"/>
            <w:tcBorders>
              <w:bottom w:val="nil"/>
            </w:tcBorders>
            <w:shd w:val="clear" w:color="auto" w:fill="auto"/>
          </w:tcPr>
          <w:p w14:paraId="2436485A" w14:textId="77777777" w:rsidR="00130064" w:rsidRPr="0084733B" w:rsidRDefault="00130064" w:rsidP="00AC23C4">
            <w:pPr>
              <w:pStyle w:val="O0Nwnext"/>
              <w:ind w:right="113"/>
              <w:jc w:val="right"/>
            </w:pPr>
            <w:r w:rsidRPr="0084733B">
              <w:t>140</w:t>
            </w:r>
          </w:p>
        </w:tc>
        <w:tc>
          <w:tcPr>
            <w:tcW w:w="1021" w:type="dxa"/>
            <w:tcBorders>
              <w:bottom w:val="nil"/>
              <w:right w:val="single" w:sz="4" w:space="0" w:color="auto"/>
            </w:tcBorders>
            <w:shd w:val="clear" w:color="auto" w:fill="auto"/>
          </w:tcPr>
          <w:p w14:paraId="51825CD1" w14:textId="77777777" w:rsidR="00130064" w:rsidRPr="0084733B" w:rsidRDefault="00130064" w:rsidP="00AC23C4">
            <w:pPr>
              <w:pStyle w:val="O0Nwnext"/>
              <w:ind w:right="113"/>
              <w:jc w:val="right"/>
            </w:pPr>
            <w:r w:rsidRPr="0084733B">
              <w:t>16.8%</w:t>
            </w:r>
          </w:p>
        </w:tc>
        <w:tc>
          <w:tcPr>
            <w:tcW w:w="1021" w:type="dxa"/>
            <w:tcBorders>
              <w:left w:val="single" w:sz="4" w:space="0" w:color="auto"/>
              <w:bottom w:val="nil"/>
            </w:tcBorders>
            <w:shd w:val="clear" w:color="auto" w:fill="auto"/>
          </w:tcPr>
          <w:p w14:paraId="112F99A4" w14:textId="77777777" w:rsidR="00130064" w:rsidRPr="0084733B" w:rsidRDefault="00130064" w:rsidP="00AC23C4">
            <w:pPr>
              <w:pStyle w:val="O0Nwnext"/>
              <w:ind w:right="113"/>
              <w:jc w:val="right"/>
            </w:pPr>
            <w:r w:rsidRPr="0084733B">
              <w:t>27</w:t>
            </w:r>
          </w:p>
        </w:tc>
        <w:tc>
          <w:tcPr>
            <w:tcW w:w="1021" w:type="dxa"/>
            <w:tcBorders>
              <w:bottom w:val="nil"/>
            </w:tcBorders>
            <w:shd w:val="clear" w:color="auto" w:fill="auto"/>
          </w:tcPr>
          <w:p w14:paraId="6A25E8A4" w14:textId="77777777" w:rsidR="00130064" w:rsidRPr="0084733B" w:rsidRDefault="00130064" w:rsidP="00AC23C4">
            <w:pPr>
              <w:pStyle w:val="O0Nwnext"/>
              <w:ind w:right="113"/>
              <w:jc w:val="right"/>
            </w:pPr>
            <w:r w:rsidRPr="0084733B">
              <w:t>11.7%</w:t>
            </w:r>
          </w:p>
        </w:tc>
      </w:tr>
      <w:tr w:rsidR="00AC23C4" w:rsidRPr="0084733B" w14:paraId="453D07A3" w14:textId="77777777" w:rsidTr="00EC15E4">
        <w:tc>
          <w:tcPr>
            <w:tcW w:w="1134" w:type="dxa"/>
            <w:tcBorders>
              <w:bottom w:val="single" w:sz="4" w:space="0" w:color="auto"/>
            </w:tcBorders>
            <w:shd w:val="clear" w:color="auto" w:fill="auto"/>
          </w:tcPr>
          <w:p w14:paraId="73AC277F" w14:textId="77777777" w:rsidR="00130064" w:rsidRPr="0084733B" w:rsidRDefault="00130064" w:rsidP="00AC23C4">
            <w:pPr>
              <w:pStyle w:val="TableCell0-2"/>
              <w:ind w:left="113"/>
              <w:rPr>
                <w:rStyle w:val="ChSmallCaps"/>
              </w:rPr>
            </w:pPr>
            <w:r w:rsidRPr="0084733B">
              <w:rPr>
                <w:rStyle w:val="ChSmallCaps"/>
              </w:rPr>
              <w:t>v.mo</w:t>
            </w:r>
            <w:r w:rsidRPr="0084733B">
              <w:t>(</w:t>
            </w:r>
            <w:r w:rsidRPr="0084733B">
              <w:rPr>
                <w:rStyle w:val="ChSmallCaps"/>
              </w:rPr>
              <w:t>st</w:t>
            </w:r>
            <w:r w:rsidRPr="0084733B">
              <w:t>)</w:t>
            </w:r>
          </w:p>
        </w:tc>
        <w:tc>
          <w:tcPr>
            <w:tcW w:w="1021" w:type="dxa"/>
            <w:tcBorders>
              <w:bottom w:val="single" w:sz="4" w:space="0" w:color="auto"/>
            </w:tcBorders>
            <w:shd w:val="clear" w:color="auto" w:fill="auto"/>
          </w:tcPr>
          <w:p w14:paraId="2E7419F1" w14:textId="77777777" w:rsidR="00130064" w:rsidRPr="0084733B" w:rsidRDefault="00130064" w:rsidP="00AC23C4">
            <w:pPr>
              <w:pStyle w:val="TableCell0-2"/>
              <w:ind w:right="113"/>
              <w:jc w:val="right"/>
            </w:pPr>
            <w:r w:rsidRPr="0084733B">
              <w:t>288</w:t>
            </w:r>
          </w:p>
        </w:tc>
        <w:tc>
          <w:tcPr>
            <w:tcW w:w="1021" w:type="dxa"/>
            <w:tcBorders>
              <w:bottom w:val="single" w:sz="4" w:space="0" w:color="auto"/>
              <w:right w:val="single" w:sz="4" w:space="0" w:color="auto"/>
            </w:tcBorders>
            <w:shd w:val="clear" w:color="auto" w:fill="auto"/>
          </w:tcPr>
          <w:p w14:paraId="3713EE1F" w14:textId="77777777" w:rsidR="00130064" w:rsidRPr="0084733B" w:rsidRDefault="00130064" w:rsidP="00AC23C4">
            <w:pPr>
              <w:pStyle w:val="TableCell0-2"/>
              <w:ind w:right="113"/>
              <w:jc w:val="right"/>
            </w:pPr>
            <w:r w:rsidRPr="0084733B">
              <w:t>34.5%</w:t>
            </w:r>
          </w:p>
        </w:tc>
        <w:tc>
          <w:tcPr>
            <w:tcW w:w="1021" w:type="dxa"/>
            <w:tcBorders>
              <w:left w:val="single" w:sz="4" w:space="0" w:color="auto"/>
              <w:bottom w:val="single" w:sz="4" w:space="0" w:color="auto"/>
            </w:tcBorders>
            <w:shd w:val="clear" w:color="auto" w:fill="auto"/>
          </w:tcPr>
          <w:p w14:paraId="12A2DE40" w14:textId="77777777" w:rsidR="00130064" w:rsidRPr="0084733B" w:rsidRDefault="00130064" w:rsidP="00AC23C4">
            <w:pPr>
              <w:pStyle w:val="TableCell0-2"/>
              <w:ind w:right="113"/>
              <w:jc w:val="right"/>
            </w:pPr>
            <w:r w:rsidRPr="0084733B">
              <w:t>80</w:t>
            </w:r>
          </w:p>
        </w:tc>
        <w:tc>
          <w:tcPr>
            <w:tcW w:w="1021" w:type="dxa"/>
            <w:tcBorders>
              <w:bottom w:val="single" w:sz="4" w:space="0" w:color="auto"/>
            </w:tcBorders>
            <w:shd w:val="clear" w:color="auto" w:fill="auto"/>
          </w:tcPr>
          <w:p w14:paraId="0D34FF91" w14:textId="77777777" w:rsidR="00130064" w:rsidRPr="0084733B" w:rsidRDefault="00130064" w:rsidP="00AC23C4">
            <w:pPr>
              <w:pStyle w:val="TableCell0-2"/>
              <w:ind w:right="113"/>
              <w:jc w:val="right"/>
            </w:pPr>
            <w:r w:rsidRPr="0084733B">
              <w:t>34.6%</w:t>
            </w:r>
          </w:p>
        </w:tc>
      </w:tr>
      <w:tr w:rsidR="00AC23C4" w:rsidRPr="0084733B" w14:paraId="7AB1116F" w14:textId="77777777" w:rsidTr="00EC15E4">
        <w:tc>
          <w:tcPr>
            <w:tcW w:w="1134" w:type="dxa"/>
            <w:tcBorders>
              <w:top w:val="single" w:sz="4" w:space="0" w:color="auto"/>
              <w:bottom w:val="single" w:sz="4" w:space="0" w:color="auto"/>
            </w:tcBorders>
            <w:shd w:val="clear" w:color="auto" w:fill="auto"/>
          </w:tcPr>
          <w:p w14:paraId="515AC743" w14:textId="77777777" w:rsidR="001B1B8B" w:rsidRPr="0084733B" w:rsidRDefault="001B1B8B" w:rsidP="00AC23C4">
            <w:pPr>
              <w:pStyle w:val="TableCell2-2Break"/>
              <w:ind w:left="113"/>
            </w:pPr>
            <w:r w:rsidRPr="0084733B">
              <w:t>Total</w:t>
            </w:r>
          </w:p>
        </w:tc>
        <w:tc>
          <w:tcPr>
            <w:tcW w:w="1021" w:type="dxa"/>
            <w:tcBorders>
              <w:top w:val="single" w:sz="4" w:space="0" w:color="auto"/>
              <w:bottom w:val="single" w:sz="4" w:space="0" w:color="auto"/>
            </w:tcBorders>
            <w:shd w:val="clear" w:color="auto" w:fill="auto"/>
          </w:tcPr>
          <w:p w14:paraId="229B4762" w14:textId="77777777" w:rsidR="001B1B8B" w:rsidRPr="0084733B" w:rsidRDefault="001B1B8B" w:rsidP="00AC23C4">
            <w:pPr>
              <w:pStyle w:val="TableCell2-2Break"/>
              <w:ind w:right="113"/>
              <w:jc w:val="right"/>
            </w:pPr>
            <w:r w:rsidRPr="0084733B">
              <w:fldChar w:fldCharType="begin"/>
            </w:r>
            <w:r w:rsidRPr="0084733B">
              <w:instrText xml:space="preserve"> =SUM(ABOVE) </w:instrText>
            </w:r>
            <w:r w:rsidRPr="0084733B">
              <w:fldChar w:fldCharType="separate"/>
            </w:r>
            <w:r w:rsidR="0092006B">
              <w:rPr>
                <w:noProof/>
              </w:rPr>
              <w:t>834</w:t>
            </w:r>
            <w:r w:rsidRPr="0084733B">
              <w:fldChar w:fldCharType="end"/>
            </w:r>
          </w:p>
        </w:tc>
        <w:tc>
          <w:tcPr>
            <w:tcW w:w="1021" w:type="dxa"/>
            <w:tcBorders>
              <w:top w:val="single" w:sz="4" w:space="0" w:color="auto"/>
              <w:bottom w:val="single" w:sz="4" w:space="0" w:color="auto"/>
              <w:right w:val="single" w:sz="4" w:space="0" w:color="auto"/>
            </w:tcBorders>
            <w:shd w:val="clear" w:color="auto" w:fill="auto"/>
          </w:tcPr>
          <w:p w14:paraId="3A0E3F9C" w14:textId="77777777" w:rsidR="001B1B8B" w:rsidRPr="0084733B" w:rsidRDefault="001B1B8B" w:rsidP="00AC23C4">
            <w:pPr>
              <w:pStyle w:val="TableCell2-2Break"/>
              <w:ind w:right="113"/>
              <w:jc w:val="right"/>
            </w:pPr>
            <w:r w:rsidRPr="0084733B">
              <w:t>100.0%</w:t>
            </w:r>
          </w:p>
        </w:tc>
        <w:tc>
          <w:tcPr>
            <w:tcW w:w="1021" w:type="dxa"/>
            <w:tcBorders>
              <w:top w:val="single" w:sz="4" w:space="0" w:color="auto"/>
              <w:left w:val="single" w:sz="4" w:space="0" w:color="auto"/>
              <w:bottom w:val="single" w:sz="4" w:space="0" w:color="auto"/>
            </w:tcBorders>
            <w:shd w:val="clear" w:color="auto" w:fill="auto"/>
          </w:tcPr>
          <w:p w14:paraId="4FAB28AD" w14:textId="77777777" w:rsidR="001B1B8B" w:rsidRPr="0084733B" w:rsidRDefault="001B1B8B" w:rsidP="00AC23C4">
            <w:pPr>
              <w:pStyle w:val="TableCell2-2Break"/>
              <w:ind w:right="113"/>
              <w:jc w:val="right"/>
            </w:pPr>
            <w:r w:rsidRPr="0084733B">
              <w:fldChar w:fldCharType="begin"/>
            </w:r>
            <w:r w:rsidRPr="0084733B">
              <w:instrText xml:space="preserve"> =SUM(ABOVE) </w:instrText>
            </w:r>
            <w:r w:rsidRPr="0084733B">
              <w:fldChar w:fldCharType="separate"/>
            </w:r>
            <w:r w:rsidR="0092006B">
              <w:rPr>
                <w:noProof/>
              </w:rPr>
              <w:t>231</w:t>
            </w:r>
            <w:r w:rsidRPr="0084733B">
              <w:fldChar w:fldCharType="end"/>
            </w:r>
          </w:p>
        </w:tc>
        <w:tc>
          <w:tcPr>
            <w:tcW w:w="1021" w:type="dxa"/>
            <w:tcBorders>
              <w:top w:val="single" w:sz="4" w:space="0" w:color="auto"/>
              <w:bottom w:val="single" w:sz="4" w:space="0" w:color="auto"/>
            </w:tcBorders>
            <w:shd w:val="clear" w:color="auto" w:fill="auto"/>
          </w:tcPr>
          <w:p w14:paraId="744448FD" w14:textId="77777777" w:rsidR="001B1B8B" w:rsidRPr="0084733B" w:rsidRDefault="001B1B8B" w:rsidP="00AC23C4">
            <w:pPr>
              <w:pStyle w:val="TableCell2-2Break"/>
              <w:ind w:right="113"/>
              <w:jc w:val="right"/>
            </w:pPr>
            <w:r w:rsidRPr="0084733B">
              <w:t>100.0%</w:t>
            </w:r>
          </w:p>
        </w:tc>
      </w:tr>
      <w:tr w:rsidR="00AC23C4" w:rsidRPr="0084733B" w14:paraId="4C881B38" w14:textId="77777777" w:rsidTr="00085D68">
        <w:tc>
          <w:tcPr>
            <w:tcW w:w="1134" w:type="dxa"/>
            <w:tcBorders>
              <w:top w:val="single" w:sz="4" w:space="0" w:color="auto"/>
              <w:bottom w:val="nil"/>
            </w:tcBorders>
            <w:shd w:val="clear" w:color="auto" w:fill="auto"/>
          </w:tcPr>
          <w:p w14:paraId="75F6D585" w14:textId="77777777" w:rsidR="00130064" w:rsidRPr="0084733B" w:rsidRDefault="00130064" w:rsidP="00945DF6">
            <w:pPr>
              <w:pStyle w:val="TableCell2-2Center"/>
            </w:pPr>
          </w:p>
        </w:tc>
        <w:tc>
          <w:tcPr>
            <w:tcW w:w="2042" w:type="dxa"/>
            <w:gridSpan w:val="2"/>
            <w:tcBorders>
              <w:top w:val="single" w:sz="4" w:space="0" w:color="auto"/>
              <w:bottom w:val="nil"/>
              <w:right w:val="single" w:sz="4" w:space="0" w:color="auto"/>
            </w:tcBorders>
            <w:shd w:val="clear" w:color="auto" w:fill="auto"/>
          </w:tcPr>
          <w:p w14:paraId="196A3572" w14:textId="1505A099" w:rsidR="00130064" w:rsidRPr="0084733B" w:rsidRDefault="00945DF6" w:rsidP="00945DF6">
            <w:pPr>
              <w:pStyle w:val="TableCell2-2Center"/>
            </w:pPr>
            <w:r>
              <w:t xml:space="preserve">Overall </w:t>
            </w:r>
            <w:r w:rsidRPr="0084733B">
              <w:t>totals</w:t>
            </w:r>
          </w:p>
        </w:tc>
        <w:tc>
          <w:tcPr>
            <w:tcW w:w="2042" w:type="dxa"/>
            <w:gridSpan w:val="2"/>
            <w:tcBorders>
              <w:top w:val="single" w:sz="4" w:space="0" w:color="auto"/>
              <w:left w:val="single" w:sz="4" w:space="0" w:color="auto"/>
              <w:bottom w:val="nil"/>
            </w:tcBorders>
            <w:shd w:val="clear" w:color="auto" w:fill="auto"/>
          </w:tcPr>
          <w:p w14:paraId="1A912012" w14:textId="5103C047" w:rsidR="00130064" w:rsidRPr="0084733B" w:rsidRDefault="00945DF6" w:rsidP="00945DF6">
            <w:pPr>
              <w:pStyle w:val="TableCell2-2Center"/>
            </w:pPr>
            <w:r>
              <w:t xml:space="preserve">Overall </w:t>
            </w:r>
            <w:r w:rsidRPr="0084733B">
              <w:t>totals</w:t>
            </w:r>
          </w:p>
        </w:tc>
      </w:tr>
      <w:tr w:rsidR="00AC23C4" w:rsidRPr="0084733B" w14:paraId="0A034A5A" w14:textId="77777777" w:rsidTr="00085D68">
        <w:tc>
          <w:tcPr>
            <w:tcW w:w="1134" w:type="dxa"/>
            <w:tcBorders>
              <w:top w:val="nil"/>
            </w:tcBorders>
            <w:shd w:val="clear" w:color="auto" w:fill="auto"/>
          </w:tcPr>
          <w:p w14:paraId="1C891487" w14:textId="77777777" w:rsidR="00130064" w:rsidRPr="0084733B" w:rsidRDefault="00130064" w:rsidP="00130064">
            <w:pPr>
              <w:pStyle w:val="TableCell0-2"/>
            </w:pPr>
            <w:r w:rsidRPr="0084733B">
              <w:t>Verb class</w:t>
            </w:r>
          </w:p>
        </w:tc>
        <w:tc>
          <w:tcPr>
            <w:tcW w:w="1021" w:type="dxa"/>
            <w:tcBorders>
              <w:top w:val="nil"/>
            </w:tcBorders>
            <w:shd w:val="clear" w:color="auto" w:fill="auto"/>
          </w:tcPr>
          <w:p w14:paraId="51E54912" w14:textId="77777777" w:rsidR="00130064" w:rsidRPr="0084733B" w:rsidRDefault="00130064" w:rsidP="00AC23C4">
            <w:pPr>
              <w:pStyle w:val="TableCell0-2"/>
              <w:ind w:right="113"/>
              <w:jc w:val="right"/>
            </w:pPr>
            <w:r w:rsidRPr="0084733B">
              <w:t>#</w:t>
            </w:r>
          </w:p>
        </w:tc>
        <w:tc>
          <w:tcPr>
            <w:tcW w:w="1021" w:type="dxa"/>
            <w:tcBorders>
              <w:top w:val="nil"/>
              <w:right w:val="single" w:sz="4" w:space="0" w:color="auto"/>
            </w:tcBorders>
            <w:shd w:val="clear" w:color="auto" w:fill="auto"/>
          </w:tcPr>
          <w:p w14:paraId="6431230F" w14:textId="77777777" w:rsidR="00130064" w:rsidRPr="0084733B" w:rsidRDefault="00130064" w:rsidP="00AC23C4">
            <w:pPr>
              <w:pStyle w:val="TableCell0-2"/>
              <w:ind w:right="113"/>
              <w:jc w:val="right"/>
            </w:pPr>
            <w:r w:rsidRPr="0084733B">
              <w:t>%</w:t>
            </w:r>
          </w:p>
        </w:tc>
        <w:tc>
          <w:tcPr>
            <w:tcW w:w="1021" w:type="dxa"/>
            <w:tcBorders>
              <w:top w:val="nil"/>
              <w:left w:val="single" w:sz="4" w:space="0" w:color="auto"/>
            </w:tcBorders>
            <w:shd w:val="clear" w:color="auto" w:fill="auto"/>
          </w:tcPr>
          <w:p w14:paraId="4C1AE964" w14:textId="77777777" w:rsidR="00130064" w:rsidRPr="0084733B" w:rsidRDefault="00130064" w:rsidP="00AC23C4">
            <w:pPr>
              <w:pStyle w:val="TableCell0-2"/>
              <w:ind w:right="113"/>
              <w:jc w:val="right"/>
            </w:pPr>
            <w:r w:rsidRPr="0084733B">
              <w:t>#</w:t>
            </w:r>
          </w:p>
        </w:tc>
        <w:tc>
          <w:tcPr>
            <w:tcW w:w="1021" w:type="dxa"/>
            <w:tcBorders>
              <w:top w:val="nil"/>
            </w:tcBorders>
            <w:shd w:val="clear" w:color="auto" w:fill="auto"/>
          </w:tcPr>
          <w:p w14:paraId="3F786D3B" w14:textId="77777777" w:rsidR="00130064" w:rsidRPr="0084733B" w:rsidRDefault="00130064" w:rsidP="00AC23C4">
            <w:pPr>
              <w:pStyle w:val="TableCell0-2"/>
              <w:ind w:right="113"/>
              <w:jc w:val="right"/>
            </w:pPr>
            <w:r w:rsidRPr="0084733B">
              <w:t>%</w:t>
            </w:r>
          </w:p>
        </w:tc>
      </w:tr>
      <w:tr w:rsidR="00AC23C4" w:rsidRPr="0084733B" w14:paraId="2BF0E93D" w14:textId="77777777" w:rsidTr="00F72982">
        <w:tc>
          <w:tcPr>
            <w:tcW w:w="1134" w:type="dxa"/>
            <w:shd w:val="clear" w:color="auto" w:fill="auto"/>
          </w:tcPr>
          <w:p w14:paraId="3B4810F9" w14:textId="77777777" w:rsidR="00130064" w:rsidRPr="0084733B" w:rsidRDefault="00130064" w:rsidP="00AC23C4">
            <w:pPr>
              <w:pStyle w:val="O0Nwnext"/>
              <w:ind w:left="113"/>
              <w:rPr>
                <w:rStyle w:val="ChSmallCaps"/>
              </w:rPr>
            </w:pPr>
            <w:r w:rsidRPr="0084733B">
              <w:rPr>
                <w:rStyle w:val="ChSmallCaps"/>
              </w:rPr>
              <w:t>v.tri</w:t>
            </w:r>
          </w:p>
        </w:tc>
        <w:tc>
          <w:tcPr>
            <w:tcW w:w="1021" w:type="dxa"/>
            <w:shd w:val="clear" w:color="auto" w:fill="auto"/>
          </w:tcPr>
          <w:p w14:paraId="56BFF5B9" w14:textId="77777777" w:rsidR="00130064" w:rsidRPr="0084733B" w:rsidRDefault="00130064" w:rsidP="00AC23C4">
            <w:pPr>
              <w:pStyle w:val="O0Nwnext"/>
              <w:ind w:right="113"/>
              <w:jc w:val="right"/>
            </w:pPr>
            <w:r w:rsidRPr="0084733B">
              <w:t>36</w:t>
            </w:r>
          </w:p>
        </w:tc>
        <w:tc>
          <w:tcPr>
            <w:tcW w:w="1021" w:type="dxa"/>
            <w:tcBorders>
              <w:right w:val="single" w:sz="4" w:space="0" w:color="auto"/>
            </w:tcBorders>
            <w:shd w:val="clear" w:color="auto" w:fill="auto"/>
          </w:tcPr>
          <w:p w14:paraId="1D42AF2C" w14:textId="77777777" w:rsidR="00130064" w:rsidRPr="0084733B" w:rsidRDefault="00130064" w:rsidP="00AC23C4">
            <w:pPr>
              <w:pStyle w:val="O0Nwnext"/>
              <w:ind w:right="113"/>
              <w:jc w:val="right"/>
            </w:pPr>
            <w:r w:rsidRPr="0084733B">
              <w:t>2.5%</w:t>
            </w:r>
          </w:p>
        </w:tc>
        <w:tc>
          <w:tcPr>
            <w:tcW w:w="1021" w:type="dxa"/>
            <w:tcBorders>
              <w:left w:val="single" w:sz="4" w:space="0" w:color="auto"/>
            </w:tcBorders>
            <w:shd w:val="clear" w:color="auto" w:fill="auto"/>
          </w:tcPr>
          <w:p w14:paraId="2246F338" w14:textId="77777777" w:rsidR="00130064" w:rsidRPr="0084733B" w:rsidRDefault="00130064" w:rsidP="00AC23C4">
            <w:pPr>
              <w:pStyle w:val="O0Nwnext"/>
              <w:ind w:right="113"/>
              <w:jc w:val="right"/>
            </w:pPr>
            <w:r w:rsidRPr="0084733B">
              <w:t>6</w:t>
            </w:r>
          </w:p>
        </w:tc>
        <w:tc>
          <w:tcPr>
            <w:tcW w:w="1021" w:type="dxa"/>
            <w:shd w:val="clear" w:color="auto" w:fill="auto"/>
          </w:tcPr>
          <w:p w14:paraId="16ED62B8" w14:textId="77777777" w:rsidR="00130064" w:rsidRPr="0084733B" w:rsidRDefault="00130064" w:rsidP="00AC23C4">
            <w:pPr>
              <w:pStyle w:val="O0Nwnext"/>
              <w:ind w:right="113"/>
              <w:jc w:val="right"/>
            </w:pPr>
            <w:r w:rsidRPr="0084733B">
              <w:t>1.8%</w:t>
            </w:r>
          </w:p>
        </w:tc>
      </w:tr>
      <w:tr w:rsidR="00AC23C4" w:rsidRPr="0084733B" w14:paraId="45DAE2A2" w14:textId="77777777" w:rsidTr="00F72982">
        <w:tc>
          <w:tcPr>
            <w:tcW w:w="1134" w:type="dxa"/>
            <w:shd w:val="clear" w:color="auto" w:fill="auto"/>
          </w:tcPr>
          <w:p w14:paraId="54308C12" w14:textId="77777777" w:rsidR="00130064" w:rsidRPr="0084733B" w:rsidRDefault="00130064" w:rsidP="00AC23C4">
            <w:pPr>
              <w:pStyle w:val="O0Nwnext"/>
              <w:ind w:left="113"/>
              <w:rPr>
                <w:rStyle w:val="ChSmallCaps"/>
              </w:rPr>
            </w:pPr>
            <w:r w:rsidRPr="0084733B">
              <w:rPr>
                <w:rStyle w:val="ChSmallCaps"/>
              </w:rPr>
              <w:t>v.bi</w:t>
            </w:r>
          </w:p>
        </w:tc>
        <w:tc>
          <w:tcPr>
            <w:tcW w:w="1021" w:type="dxa"/>
            <w:shd w:val="clear" w:color="auto" w:fill="auto"/>
          </w:tcPr>
          <w:p w14:paraId="657A703E" w14:textId="77777777" w:rsidR="00130064" w:rsidRPr="0084733B" w:rsidRDefault="00130064" w:rsidP="00AC23C4">
            <w:pPr>
              <w:pStyle w:val="O0Nwnext"/>
              <w:ind w:right="113"/>
              <w:jc w:val="right"/>
            </w:pPr>
            <w:r w:rsidRPr="0084733B">
              <w:t>432</w:t>
            </w:r>
          </w:p>
        </w:tc>
        <w:tc>
          <w:tcPr>
            <w:tcW w:w="1021" w:type="dxa"/>
            <w:tcBorders>
              <w:right w:val="single" w:sz="4" w:space="0" w:color="auto"/>
            </w:tcBorders>
            <w:shd w:val="clear" w:color="auto" w:fill="auto"/>
          </w:tcPr>
          <w:p w14:paraId="2530F555" w14:textId="77777777" w:rsidR="00130064" w:rsidRPr="0084733B" w:rsidRDefault="00130064" w:rsidP="00AC23C4">
            <w:pPr>
              <w:pStyle w:val="O0Nwnext"/>
              <w:ind w:right="113"/>
              <w:jc w:val="right"/>
            </w:pPr>
            <w:r w:rsidRPr="0084733B">
              <w:t>29.9.%</w:t>
            </w:r>
          </w:p>
        </w:tc>
        <w:tc>
          <w:tcPr>
            <w:tcW w:w="1021" w:type="dxa"/>
            <w:tcBorders>
              <w:left w:val="single" w:sz="4" w:space="0" w:color="auto"/>
            </w:tcBorders>
            <w:shd w:val="clear" w:color="auto" w:fill="auto"/>
          </w:tcPr>
          <w:p w14:paraId="62408C8D" w14:textId="77777777" w:rsidR="00130064" w:rsidRPr="0084733B" w:rsidRDefault="00130064" w:rsidP="00AC23C4">
            <w:pPr>
              <w:pStyle w:val="O0Nwnext"/>
              <w:ind w:right="113"/>
              <w:jc w:val="right"/>
            </w:pPr>
            <w:r w:rsidRPr="0084733B">
              <w:t>146</w:t>
            </w:r>
          </w:p>
        </w:tc>
        <w:tc>
          <w:tcPr>
            <w:tcW w:w="1021" w:type="dxa"/>
            <w:shd w:val="clear" w:color="auto" w:fill="auto"/>
          </w:tcPr>
          <w:p w14:paraId="615CF2C9" w14:textId="77777777" w:rsidR="00130064" w:rsidRPr="0084733B" w:rsidRDefault="00130064" w:rsidP="00AC23C4">
            <w:pPr>
              <w:pStyle w:val="O0Nwnext"/>
              <w:ind w:right="113"/>
              <w:jc w:val="right"/>
            </w:pPr>
            <w:r w:rsidRPr="0084733B">
              <w:t>43.6%</w:t>
            </w:r>
          </w:p>
        </w:tc>
      </w:tr>
      <w:tr w:rsidR="00AC23C4" w:rsidRPr="0084733B" w14:paraId="18320F6B" w14:textId="77777777" w:rsidTr="00945DF6">
        <w:tc>
          <w:tcPr>
            <w:tcW w:w="1134" w:type="dxa"/>
            <w:tcBorders>
              <w:bottom w:val="nil"/>
            </w:tcBorders>
            <w:shd w:val="clear" w:color="auto" w:fill="auto"/>
          </w:tcPr>
          <w:p w14:paraId="793543FB" w14:textId="77777777" w:rsidR="00130064" w:rsidRPr="0084733B" w:rsidRDefault="00130064" w:rsidP="00AC23C4">
            <w:pPr>
              <w:pStyle w:val="O0Nwnext"/>
              <w:ind w:left="113"/>
              <w:rPr>
                <w:rStyle w:val="ChSmallCaps"/>
              </w:rPr>
            </w:pPr>
            <w:r w:rsidRPr="0084733B">
              <w:rPr>
                <w:rStyle w:val="ChSmallCaps"/>
              </w:rPr>
              <w:t>v.mo</w:t>
            </w:r>
            <w:r w:rsidRPr="0084733B">
              <w:t>(</w:t>
            </w:r>
            <w:r w:rsidRPr="0084733B">
              <w:rPr>
                <w:rStyle w:val="ChSmallCaps"/>
              </w:rPr>
              <w:t>dy</w:t>
            </w:r>
            <w:r w:rsidRPr="0084733B">
              <w:t>)</w:t>
            </w:r>
          </w:p>
        </w:tc>
        <w:tc>
          <w:tcPr>
            <w:tcW w:w="1021" w:type="dxa"/>
            <w:tcBorders>
              <w:bottom w:val="nil"/>
            </w:tcBorders>
            <w:shd w:val="clear" w:color="auto" w:fill="auto"/>
          </w:tcPr>
          <w:p w14:paraId="0B7DD9F1" w14:textId="77777777" w:rsidR="00130064" w:rsidRPr="0084733B" w:rsidRDefault="00130064" w:rsidP="00AC23C4">
            <w:pPr>
              <w:pStyle w:val="O0Nwnext"/>
              <w:ind w:right="113"/>
              <w:jc w:val="right"/>
            </w:pPr>
            <w:r w:rsidRPr="0084733B">
              <w:t>170</w:t>
            </w:r>
          </w:p>
        </w:tc>
        <w:tc>
          <w:tcPr>
            <w:tcW w:w="1021" w:type="dxa"/>
            <w:tcBorders>
              <w:bottom w:val="nil"/>
              <w:right w:val="single" w:sz="4" w:space="0" w:color="auto"/>
            </w:tcBorders>
            <w:shd w:val="clear" w:color="auto" w:fill="auto"/>
          </w:tcPr>
          <w:p w14:paraId="761E9970" w14:textId="77777777" w:rsidR="00130064" w:rsidRPr="0084733B" w:rsidRDefault="00130064" w:rsidP="00AC23C4">
            <w:pPr>
              <w:pStyle w:val="O0Nwnext"/>
              <w:ind w:right="113"/>
              <w:jc w:val="right"/>
            </w:pPr>
            <w:r w:rsidRPr="0084733B">
              <w:t>11.8%</w:t>
            </w:r>
          </w:p>
        </w:tc>
        <w:tc>
          <w:tcPr>
            <w:tcW w:w="1021" w:type="dxa"/>
            <w:tcBorders>
              <w:left w:val="single" w:sz="4" w:space="0" w:color="auto"/>
              <w:bottom w:val="nil"/>
            </w:tcBorders>
            <w:shd w:val="clear" w:color="auto" w:fill="auto"/>
          </w:tcPr>
          <w:p w14:paraId="0EF141F2" w14:textId="77777777" w:rsidR="00130064" w:rsidRPr="0084733B" w:rsidRDefault="00130064" w:rsidP="00AC23C4">
            <w:pPr>
              <w:pStyle w:val="O0Nwnext"/>
              <w:ind w:right="113"/>
              <w:jc w:val="right"/>
            </w:pPr>
            <w:r w:rsidRPr="0084733B">
              <w:t>37</w:t>
            </w:r>
          </w:p>
        </w:tc>
        <w:tc>
          <w:tcPr>
            <w:tcW w:w="1021" w:type="dxa"/>
            <w:tcBorders>
              <w:bottom w:val="nil"/>
            </w:tcBorders>
            <w:shd w:val="clear" w:color="auto" w:fill="auto"/>
          </w:tcPr>
          <w:p w14:paraId="587B95E3" w14:textId="77777777" w:rsidR="00130064" w:rsidRPr="0084733B" w:rsidRDefault="00130064" w:rsidP="00AC23C4">
            <w:pPr>
              <w:pStyle w:val="O0Nwnext"/>
              <w:ind w:right="113"/>
              <w:jc w:val="right"/>
            </w:pPr>
            <w:r w:rsidRPr="0084733B">
              <w:t>11.0%</w:t>
            </w:r>
          </w:p>
        </w:tc>
      </w:tr>
      <w:tr w:rsidR="00AC23C4" w:rsidRPr="0084733B" w14:paraId="5217B825" w14:textId="77777777" w:rsidTr="00EC15E4">
        <w:tc>
          <w:tcPr>
            <w:tcW w:w="1134" w:type="dxa"/>
            <w:tcBorders>
              <w:bottom w:val="single" w:sz="4" w:space="0" w:color="auto"/>
            </w:tcBorders>
            <w:shd w:val="clear" w:color="auto" w:fill="auto"/>
          </w:tcPr>
          <w:p w14:paraId="53862934" w14:textId="77777777" w:rsidR="00130064" w:rsidRPr="0084733B" w:rsidRDefault="00130064" w:rsidP="00AC23C4">
            <w:pPr>
              <w:pStyle w:val="TableCell0-2"/>
              <w:ind w:left="113"/>
              <w:rPr>
                <w:rStyle w:val="ChSmallCaps"/>
              </w:rPr>
            </w:pPr>
            <w:r w:rsidRPr="0084733B">
              <w:rPr>
                <w:rStyle w:val="ChSmallCaps"/>
              </w:rPr>
              <w:t>v.mo</w:t>
            </w:r>
            <w:r w:rsidRPr="0084733B">
              <w:t>(</w:t>
            </w:r>
            <w:r w:rsidRPr="0084733B">
              <w:rPr>
                <w:rStyle w:val="ChSmallCaps"/>
              </w:rPr>
              <w:t>st</w:t>
            </w:r>
            <w:r w:rsidRPr="0084733B">
              <w:t>)</w:t>
            </w:r>
          </w:p>
        </w:tc>
        <w:tc>
          <w:tcPr>
            <w:tcW w:w="1021" w:type="dxa"/>
            <w:tcBorders>
              <w:bottom w:val="single" w:sz="4" w:space="0" w:color="auto"/>
            </w:tcBorders>
            <w:shd w:val="clear" w:color="auto" w:fill="auto"/>
          </w:tcPr>
          <w:p w14:paraId="5CE7859B" w14:textId="77777777" w:rsidR="00130064" w:rsidRPr="0084733B" w:rsidRDefault="00130064" w:rsidP="00AC23C4">
            <w:pPr>
              <w:pStyle w:val="TableCell0-2"/>
              <w:ind w:right="113"/>
              <w:jc w:val="right"/>
            </w:pPr>
            <w:r w:rsidRPr="0084733B">
              <w:t>808</w:t>
            </w:r>
          </w:p>
        </w:tc>
        <w:tc>
          <w:tcPr>
            <w:tcW w:w="1021" w:type="dxa"/>
            <w:tcBorders>
              <w:bottom w:val="single" w:sz="4" w:space="0" w:color="auto"/>
              <w:right w:val="single" w:sz="4" w:space="0" w:color="auto"/>
            </w:tcBorders>
            <w:shd w:val="clear" w:color="auto" w:fill="auto"/>
          </w:tcPr>
          <w:p w14:paraId="38FD83B8" w14:textId="77777777" w:rsidR="00130064" w:rsidRPr="0084733B" w:rsidRDefault="00130064" w:rsidP="00AC23C4">
            <w:pPr>
              <w:pStyle w:val="TableCell0-2"/>
              <w:ind w:right="113"/>
              <w:jc w:val="right"/>
            </w:pPr>
            <w:r w:rsidRPr="0084733B">
              <w:t>55.9%</w:t>
            </w:r>
          </w:p>
        </w:tc>
        <w:tc>
          <w:tcPr>
            <w:tcW w:w="1021" w:type="dxa"/>
            <w:tcBorders>
              <w:left w:val="single" w:sz="4" w:space="0" w:color="auto"/>
              <w:bottom w:val="single" w:sz="4" w:space="0" w:color="auto"/>
            </w:tcBorders>
            <w:shd w:val="clear" w:color="auto" w:fill="auto"/>
          </w:tcPr>
          <w:p w14:paraId="70B2FFB5" w14:textId="77777777" w:rsidR="00130064" w:rsidRPr="0084733B" w:rsidRDefault="00130064" w:rsidP="00AC23C4">
            <w:pPr>
              <w:pStyle w:val="TableCell0-2"/>
              <w:ind w:right="113"/>
              <w:jc w:val="right"/>
            </w:pPr>
            <w:r w:rsidRPr="0084733B">
              <w:t>146</w:t>
            </w:r>
          </w:p>
        </w:tc>
        <w:tc>
          <w:tcPr>
            <w:tcW w:w="1021" w:type="dxa"/>
            <w:tcBorders>
              <w:bottom w:val="single" w:sz="4" w:space="0" w:color="auto"/>
            </w:tcBorders>
            <w:shd w:val="clear" w:color="auto" w:fill="auto"/>
          </w:tcPr>
          <w:p w14:paraId="1E08C91A" w14:textId="77777777" w:rsidR="00130064" w:rsidRPr="0084733B" w:rsidRDefault="00130064" w:rsidP="00AC23C4">
            <w:pPr>
              <w:pStyle w:val="TableCell0-2"/>
              <w:ind w:right="113"/>
              <w:jc w:val="right"/>
            </w:pPr>
            <w:r w:rsidRPr="0084733B">
              <w:t>43.6%</w:t>
            </w:r>
          </w:p>
        </w:tc>
      </w:tr>
      <w:tr w:rsidR="00AC23C4" w14:paraId="33FEA472" w14:textId="77777777" w:rsidTr="00EC15E4">
        <w:tc>
          <w:tcPr>
            <w:tcW w:w="1134" w:type="dxa"/>
            <w:tcBorders>
              <w:top w:val="single" w:sz="4" w:space="0" w:color="auto"/>
              <w:bottom w:val="single" w:sz="4" w:space="0" w:color="auto"/>
            </w:tcBorders>
            <w:shd w:val="clear" w:color="auto" w:fill="auto"/>
          </w:tcPr>
          <w:p w14:paraId="73004B24" w14:textId="77777777" w:rsidR="001B1B8B" w:rsidRPr="0084733B" w:rsidRDefault="001B1B8B" w:rsidP="00AC23C4">
            <w:pPr>
              <w:pStyle w:val="TableCell2-2Break"/>
              <w:ind w:left="113"/>
            </w:pPr>
            <w:r w:rsidRPr="0084733B">
              <w:t>Total</w:t>
            </w:r>
          </w:p>
        </w:tc>
        <w:tc>
          <w:tcPr>
            <w:tcW w:w="1021" w:type="dxa"/>
            <w:tcBorders>
              <w:top w:val="single" w:sz="4" w:space="0" w:color="auto"/>
              <w:bottom w:val="single" w:sz="4" w:space="0" w:color="auto"/>
            </w:tcBorders>
            <w:shd w:val="clear" w:color="auto" w:fill="auto"/>
          </w:tcPr>
          <w:p w14:paraId="6D4F8CE6" w14:textId="77777777" w:rsidR="001B1B8B" w:rsidRPr="0084733B" w:rsidRDefault="001B1B8B" w:rsidP="00AC23C4">
            <w:pPr>
              <w:pStyle w:val="TableCell2-2Break"/>
              <w:ind w:right="113"/>
              <w:jc w:val="right"/>
            </w:pPr>
            <w:r w:rsidRPr="0084733B">
              <w:t>1,446</w:t>
            </w:r>
          </w:p>
        </w:tc>
        <w:tc>
          <w:tcPr>
            <w:tcW w:w="1021" w:type="dxa"/>
            <w:tcBorders>
              <w:top w:val="single" w:sz="4" w:space="0" w:color="auto"/>
              <w:bottom w:val="single" w:sz="4" w:space="0" w:color="auto"/>
              <w:right w:val="single" w:sz="4" w:space="0" w:color="auto"/>
            </w:tcBorders>
            <w:shd w:val="clear" w:color="auto" w:fill="auto"/>
          </w:tcPr>
          <w:p w14:paraId="1FDD5841" w14:textId="77777777" w:rsidR="001B1B8B" w:rsidRPr="0084733B" w:rsidRDefault="001B1B8B" w:rsidP="00AC23C4">
            <w:pPr>
              <w:pStyle w:val="TableCell2-2Break"/>
              <w:ind w:right="113"/>
              <w:jc w:val="right"/>
            </w:pPr>
            <w:r w:rsidRPr="0084733B">
              <w:t>100.0%</w:t>
            </w:r>
          </w:p>
        </w:tc>
        <w:tc>
          <w:tcPr>
            <w:tcW w:w="1021" w:type="dxa"/>
            <w:tcBorders>
              <w:top w:val="single" w:sz="4" w:space="0" w:color="auto"/>
              <w:left w:val="single" w:sz="4" w:space="0" w:color="auto"/>
              <w:bottom w:val="single" w:sz="4" w:space="0" w:color="auto"/>
            </w:tcBorders>
            <w:shd w:val="clear" w:color="auto" w:fill="auto"/>
          </w:tcPr>
          <w:p w14:paraId="098F8378" w14:textId="77777777" w:rsidR="001B1B8B" w:rsidRPr="0084733B" w:rsidRDefault="001B1B8B" w:rsidP="00AC23C4">
            <w:pPr>
              <w:pStyle w:val="TableCell2-2Break"/>
              <w:ind w:right="113"/>
              <w:jc w:val="right"/>
            </w:pPr>
            <w:r w:rsidRPr="0084733B">
              <w:t>335</w:t>
            </w:r>
          </w:p>
        </w:tc>
        <w:tc>
          <w:tcPr>
            <w:tcW w:w="1021" w:type="dxa"/>
            <w:tcBorders>
              <w:top w:val="single" w:sz="4" w:space="0" w:color="auto"/>
              <w:bottom w:val="single" w:sz="4" w:space="0" w:color="auto"/>
            </w:tcBorders>
            <w:shd w:val="clear" w:color="auto" w:fill="auto"/>
          </w:tcPr>
          <w:p w14:paraId="61B33B81" w14:textId="77777777" w:rsidR="001B1B8B" w:rsidRPr="00A966DA" w:rsidRDefault="001B1B8B" w:rsidP="00AC23C4">
            <w:pPr>
              <w:pStyle w:val="TableCell2-2Break"/>
              <w:ind w:right="113"/>
              <w:jc w:val="right"/>
            </w:pPr>
            <w:r w:rsidRPr="0084733B">
              <w:t>100.0%</w:t>
            </w:r>
          </w:p>
        </w:tc>
      </w:tr>
    </w:tbl>
    <w:p w14:paraId="4AF7886C" w14:textId="77777777" w:rsidR="001B1B8B" w:rsidRDefault="001B1B8B" w:rsidP="00130064">
      <w:pPr>
        <w:pStyle w:val="Body0010after"/>
      </w:pPr>
    </w:p>
    <w:p w14:paraId="15397D5D" w14:textId="77777777" w:rsidR="00130064" w:rsidRDefault="00130064" w:rsidP="00130064">
      <w:pPr>
        <w:pStyle w:val="Heading3"/>
        <w:rPr>
          <w:lang w:eastAsia="en-US"/>
        </w:rPr>
      </w:pPr>
      <w:bookmarkStart w:id="2218" w:name="_Ref350353876"/>
      <w:bookmarkStart w:id="2219" w:name="_Toc367531084"/>
      <w:bookmarkStart w:id="2220" w:name="_Toc440455581"/>
      <w:bookmarkStart w:id="2221" w:name="_Ref348020279"/>
      <w:r>
        <w:t>Adverbial modification</w:t>
      </w:r>
      <w:bookmarkEnd w:id="2218"/>
      <w:bookmarkEnd w:id="2219"/>
      <w:bookmarkEnd w:id="2220"/>
    </w:p>
    <w:p w14:paraId="598B225D" w14:textId="665DEACC" w:rsidR="00130064" w:rsidRDefault="00130064" w:rsidP="00A60998">
      <w:pPr>
        <w:pStyle w:val="Body0005after"/>
      </w:pPr>
      <w:r>
        <w:t>In their predicative uses, tri-, bi-, and monovalent verbs can be modified with adverb</w:t>
      </w:r>
      <w:r w:rsidR="00A60998">
        <w:t>s</w:t>
      </w:r>
      <w:r>
        <w:t xml:space="preserve">, as shown in </w:t>
      </w:r>
      <w:r>
        <w:fldChar w:fldCharType="begin"/>
      </w:r>
      <w:r>
        <w:instrText xml:space="preserve"> REF _Ref345673731 \h </w:instrText>
      </w:r>
      <w:r>
        <w:fldChar w:fldCharType="separate"/>
      </w:r>
      <w:r w:rsidR="00154D81" w:rsidRPr="00F129D3">
        <w:t>(</w:t>
      </w:r>
      <w:r w:rsidR="00154D81">
        <w:rPr>
          <w:noProof/>
        </w:rPr>
        <w:t>106</w:t>
      </w:r>
      <w:r w:rsidR="00154D81" w:rsidRPr="00F129D3">
        <w:t>)</w:t>
      </w:r>
      <w:r>
        <w:fldChar w:fldCharType="end"/>
      </w:r>
      <w:r>
        <w:t xml:space="preserve"> to </w:t>
      </w:r>
      <w:r>
        <w:fldChar w:fldCharType="begin"/>
      </w:r>
      <w:r>
        <w:instrText xml:space="preserve"> REF _Ref349400610 \h </w:instrText>
      </w:r>
      <w:r>
        <w:fldChar w:fldCharType="separate"/>
      </w:r>
      <w:r w:rsidR="00154D81" w:rsidRPr="00F129D3">
        <w:t>(</w:t>
      </w:r>
      <w:r w:rsidR="00154D81">
        <w:rPr>
          <w:noProof/>
        </w:rPr>
        <w:t>113</w:t>
      </w:r>
      <w:r w:rsidR="00154D81" w:rsidRPr="00F129D3">
        <w:t>)</w:t>
      </w:r>
      <w:r>
        <w:fldChar w:fldCharType="end"/>
      </w:r>
      <w:r>
        <w:t xml:space="preserve">. In </w:t>
      </w:r>
      <w:r>
        <w:fldChar w:fldCharType="begin"/>
      </w:r>
      <w:r>
        <w:instrText xml:space="preserve"> REF _Ref345673731 \h </w:instrText>
      </w:r>
      <w:r>
        <w:fldChar w:fldCharType="separate"/>
      </w:r>
      <w:r w:rsidR="00154D81" w:rsidRPr="00F129D3">
        <w:t>(</w:t>
      </w:r>
      <w:r w:rsidR="00154D81">
        <w:rPr>
          <w:noProof/>
        </w:rPr>
        <w:t>106</w:t>
      </w:r>
      <w:r w:rsidR="00154D81" w:rsidRPr="00F129D3">
        <w:t>)</w:t>
      </w:r>
      <w:r>
        <w:fldChar w:fldCharType="end"/>
      </w:r>
      <w:r>
        <w:t xml:space="preserve"> to </w:t>
      </w:r>
      <w:r>
        <w:fldChar w:fldCharType="begin"/>
      </w:r>
      <w:r>
        <w:instrText xml:space="preserve"> REF _Ref345664034 \h </w:instrText>
      </w:r>
      <w:r>
        <w:fldChar w:fldCharType="separate"/>
      </w:r>
      <w:r w:rsidR="00154D81" w:rsidRPr="00F129D3">
        <w:t>(</w:t>
      </w:r>
      <w:r w:rsidR="00154D81">
        <w:rPr>
          <w:noProof/>
        </w:rPr>
        <w:t>109</w:t>
      </w:r>
      <w:r w:rsidR="00154D81" w:rsidRPr="00F129D3">
        <w:t>)</w:t>
      </w:r>
      <w:r>
        <w:fldChar w:fldCharType="end"/>
      </w:r>
      <w:r>
        <w:t xml:space="preserve">, the temporal adverb </w:t>
      </w:r>
      <w:r w:rsidRPr="00010B9D">
        <w:rPr>
          <w:rStyle w:val="ChItalBold"/>
        </w:rPr>
        <w:t>langsung</w:t>
      </w:r>
      <w:r>
        <w:t xml:space="preserve"> </w:t>
      </w:r>
      <w:r w:rsidR="00B7093A">
        <w:t>‘</w:t>
      </w:r>
      <w:r>
        <w:t>immediately</w:t>
      </w:r>
      <w:r w:rsidR="00B7093A">
        <w:t>’</w:t>
      </w:r>
      <w:r>
        <w:t xml:space="preserve"> modifies trivalent </w:t>
      </w:r>
      <w:r>
        <w:rPr>
          <w:rStyle w:val="ChItalBold"/>
        </w:rPr>
        <w:t>kasi</w:t>
      </w:r>
      <w:r w:rsidRPr="006C13D3">
        <w:t xml:space="preserve"> </w:t>
      </w:r>
      <w:r w:rsidR="00B7093A">
        <w:t>‘</w:t>
      </w:r>
      <w:r>
        <w:t>give</w:t>
      </w:r>
      <w:r w:rsidR="00B7093A">
        <w:rPr>
          <w:lang w:eastAsia="en-US"/>
        </w:rPr>
        <w:t>’</w:t>
      </w:r>
      <w:r>
        <w:t xml:space="preserve">, bivalent </w:t>
      </w:r>
      <w:r w:rsidRPr="007A0DDF">
        <w:rPr>
          <w:rStyle w:val="ChItalBold"/>
        </w:rPr>
        <w:t>tanya</w:t>
      </w:r>
      <w:r>
        <w:t xml:space="preserve"> </w:t>
      </w:r>
      <w:r w:rsidR="00B7093A">
        <w:t>‘</w:t>
      </w:r>
      <w:r>
        <w:t>ask</w:t>
      </w:r>
      <w:r w:rsidR="00B7093A">
        <w:t>’</w:t>
      </w:r>
      <w:r>
        <w:t xml:space="preserve">, monovalent dynamic </w:t>
      </w:r>
      <w:r w:rsidRPr="00EF1EBA">
        <w:rPr>
          <w:rStyle w:val="ChItalBold"/>
        </w:rPr>
        <w:t>pulang</w:t>
      </w:r>
      <w:r>
        <w:t xml:space="preserve"> </w:t>
      </w:r>
      <w:r w:rsidR="00B7093A">
        <w:t>‘</w:t>
      </w:r>
      <w:r>
        <w:t>go home</w:t>
      </w:r>
      <w:r w:rsidR="00B7093A">
        <w:t>’</w:t>
      </w:r>
      <w:r>
        <w:t xml:space="preserve">, and stative </w:t>
      </w:r>
      <w:r w:rsidRPr="00EF1EBA">
        <w:rPr>
          <w:rStyle w:val="ChItalBold"/>
        </w:rPr>
        <w:t>basa</w:t>
      </w:r>
      <w:r>
        <w:t xml:space="preserve"> </w:t>
      </w:r>
      <w:r w:rsidR="00B7093A">
        <w:t>‘</w:t>
      </w:r>
      <w:r>
        <w:t>be wet</w:t>
      </w:r>
      <w:r w:rsidR="00B7093A">
        <w:t>’</w:t>
      </w:r>
      <w:r w:rsidR="00A60998">
        <w:t xml:space="preserve">, respectively; the example in </w:t>
      </w:r>
      <w:r w:rsidR="00A60998">
        <w:fldChar w:fldCharType="begin"/>
      </w:r>
      <w:r w:rsidR="00A60998">
        <w:instrText xml:space="preserve"> REF _Ref345673731 \h </w:instrText>
      </w:r>
      <w:r w:rsidR="00A60998">
        <w:fldChar w:fldCharType="separate"/>
      </w:r>
      <w:r w:rsidR="00154D81" w:rsidRPr="00F129D3">
        <w:t>(</w:t>
      </w:r>
      <w:r w:rsidR="00154D81">
        <w:rPr>
          <w:noProof/>
        </w:rPr>
        <w:t>106</w:t>
      </w:r>
      <w:r w:rsidR="00154D81" w:rsidRPr="00F129D3">
        <w:t>)</w:t>
      </w:r>
      <w:r w:rsidR="00A60998">
        <w:fldChar w:fldCharType="end"/>
      </w:r>
      <w:r w:rsidR="00A60998">
        <w:t xml:space="preserve"> is elicited.</w:t>
      </w:r>
    </w:p>
    <w:p w14:paraId="49B231DC" w14:textId="1693BD4A" w:rsidR="00130064" w:rsidRDefault="00130064" w:rsidP="00130064">
      <w:pPr>
        <w:pStyle w:val="ExampleTitle"/>
      </w:pPr>
      <w:r>
        <w:t xml:space="preserve">Adverbial modification with temporal adverb </w:t>
      </w:r>
      <w:r w:rsidRPr="00963EE5">
        <w:rPr>
          <w:rStyle w:val="ChItalBold"/>
        </w:rPr>
        <w:t>langsung</w:t>
      </w:r>
      <w:r>
        <w:t xml:space="preserve"> </w:t>
      </w:r>
      <w:r w:rsidR="00B7093A">
        <w:t>‘</w:t>
      </w:r>
      <w:r>
        <w:t>immediately</w:t>
      </w:r>
      <w:r w:rsidR="00B7093A">
        <w:t>’</w:t>
      </w:r>
    </w:p>
    <w:tbl>
      <w:tblPr>
        <w:tblW w:w="0" w:type="auto"/>
        <w:tblCellMar>
          <w:left w:w="42" w:type="dxa"/>
          <w:right w:w="42" w:type="dxa"/>
        </w:tblCellMar>
        <w:tblLook w:val="01E0" w:firstRow="1" w:lastRow="1" w:firstColumn="1" w:lastColumn="1" w:noHBand="0" w:noVBand="0"/>
      </w:tblPr>
      <w:tblGrid>
        <w:gridCol w:w="709"/>
        <w:gridCol w:w="551"/>
        <w:gridCol w:w="584"/>
        <w:gridCol w:w="1184"/>
        <w:gridCol w:w="529"/>
        <w:gridCol w:w="462"/>
        <w:gridCol w:w="940"/>
      </w:tblGrid>
      <w:tr w:rsidR="00AC23C4" w:rsidRPr="00833FA5" w14:paraId="6CB79994" w14:textId="77777777" w:rsidTr="00AC23C4">
        <w:tc>
          <w:tcPr>
            <w:tcW w:w="709" w:type="dxa"/>
            <w:shd w:val="clear" w:color="auto" w:fill="auto"/>
          </w:tcPr>
          <w:p w14:paraId="542FAA39" w14:textId="77777777" w:rsidR="00130064" w:rsidRPr="00F129D3" w:rsidRDefault="00130064" w:rsidP="00130064">
            <w:pPr>
              <w:pStyle w:val="Text"/>
            </w:pPr>
            <w:bookmarkStart w:id="2222" w:name="_Ref345673731"/>
            <w:r w:rsidRPr="00F129D3">
              <w:t>(</w:t>
            </w:r>
            <w:fldSimple w:instr=" SEQ ( \* ARABIC \s 1 ">
              <w:r w:rsidR="00154D81">
                <w:rPr>
                  <w:noProof/>
                </w:rPr>
                <w:t>106</w:t>
              </w:r>
            </w:fldSimple>
            <w:r w:rsidRPr="00F129D3">
              <w:t>)</w:t>
            </w:r>
            <w:bookmarkEnd w:id="2222"/>
          </w:p>
        </w:tc>
        <w:tc>
          <w:tcPr>
            <w:tcW w:w="551" w:type="dxa"/>
            <w:shd w:val="clear" w:color="auto" w:fill="auto"/>
          </w:tcPr>
          <w:p w14:paraId="43A23CBA" w14:textId="77777777" w:rsidR="00130064" w:rsidRPr="002F6EBF" w:rsidRDefault="00130064" w:rsidP="00130064">
            <w:pPr>
              <w:pStyle w:val="Text"/>
            </w:pPr>
            <w:r>
              <w:t>pace</w:t>
            </w:r>
          </w:p>
        </w:tc>
        <w:tc>
          <w:tcPr>
            <w:tcW w:w="584" w:type="dxa"/>
            <w:shd w:val="clear" w:color="auto" w:fill="auto"/>
          </w:tcPr>
          <w:p w14:paraId="42007440" w14:textId="77777777" w:rsidR="00130064" w:rsidRPr="00E74D28" w:rsidRDefault="00130064" w:rsidP="00130064">
            <w:pPr>
              <w:pStyle w:val="Text"/>
            </w:pPr>
            <w:r w:rsidRPr="00E74D28">
              <w:t>dong</w:t>
            </w:r>
          </w:p>
        </w:tc>
        <w:tc>
          <w:tcPr>
            <w:tcW w:w="1184" w:type="dxa"/>
            <w:shd w:val="clear" w:color="auto" w:fill="auto"/>
          </w:tcPr>
          <w:p w14:paraId="26789C6F" w14:textId="77777777" w:rsidR="00130064" w:rsidRPr="007A0DDF" w:rsidRDefault="00130064" w:rsidP="00130064">
            <w:pPr>
              <w:pStyle w:val="Text"/>
              <w:rPr>
                <w:rStyle w:val="ChBlueBold"/>
              </w:rPr>
            </w:pPr>
            <w:r>
              <w:rPr>
                <w:rStyle w:val="ChBlueBold"/>
              </w:rPr>
              <w:t>langsung</w:t>
            </w:r>
          </w:p>
        </w:tc>
        <w:tc>
          <w:tcPr>
            <w:tcW w:w="529" w:type="dxa"/>
            <w:shd w:val="clear" w:color="auto" w:fill="auto"/>
          </w:tcPr>
          <w:p w14:paraId="7C16185A" w14:textId="77777777" w:rsidR="00130064" w:rsidRPr="007A0DDF" w:rsidRDefault="00130064" w:rsidP="00130064">
            <w:pPr>
              <w:pStyle w:val="Text"/>
              <w:rPr>
                <w:rStyle w:val="ChBlueBold"/>
              </w:rPr>
            </w:pPr>
            <w:r>
              <w:rPr>
                <w:rStyle w:val="ChBlueBold"/>
              </w:rPr>
              <w:t>kasi</w:t>
            </w:r>
          </w:p>
        </w:tc>
        <w:tc>
          <w:tcPr>
            <w:tcW w:w="462" w:type="dxa"/>
            <w:shd w:val="clear" w:color="auto" w:fill="auto"/>
          </w:tcPr>
          <w:p w14:paraId="76B12037" w14:textId="77777777" w:rsidR="00130064" w:rsidRPr="00E74D28" w:rsidRDefault="00130064" w:rsidP="00130064">
            <w:pPr>
              <w:pStyle w:val="Text"/>
            </w:pPr>
            <w:r w:rsidRPr="00E74D28">
              <w:t>dia</w:t>
            </w:r>
          </w:p>
        </w:tc>
        <w:tc>
          <w:tcPr>
            <w:tcW w:w="940" w:type="dxa"/>
            <w:shd w:val="clear" w:color="auto" w:fill="auto"/>
          </w:tcPr>
          <w:p w14:paraId="042DD100" w14:textId="77777777" w:rsidR="00130064" w:rsidRPr="00E74D28" w:rsidRDefault="00130064" w:rsidP="00130064">
            <w:pPr>
              <w:pStyle w:val="Text"/>
            </w:pPr>
            <w:r w:rsidRPr="00E74D28">
              <w:t>senter</w:t>
            </w:r>
          </w:p>
        </w:tc>
      </w:tr>
      <w:tr w:rsidR="00AC23C4" w:rsidRPr="00E74D28" w14:paraId="02216BEF" w14:textId="77777777" w:rsidTr="00AC23C4">
        <w:tc>
          <w:tcPr>
            <w:tcW w:w="709" w:type="dxa"/>
            <w:shd w:val="clear" w:color="auto" w:fill="auto"/>
          </w:tcPr>
          <w:p w14:paraId="5A8BC5E4" w14:textId="77777777" w:rsidR="00130064" w:rsidRPr="00BE42A3" w:rsidRDefault="00130064" w:rsidP="00130064">
            <w:pPr>
              <w:pStyle w:val="GlossEng"/>
            </w:pPr>
          </w:p>
        </w:tc>
        <w:tc>
          <w:tcPr>
            <w:tcW w:w="551" w:type="dxa"/>
            <w:shd w:val="clear" w:color="auto" w:fill="auto"/>
          </w:tcPr>
          <w:p w14:paraId="3F3390DF" w14:textId="77777777" w:rsidR="00130064" w:rsidRPr="00E74D28" w:rsidRDefault="00130064" w:rsidP="00130064">
            <w:pPr>
              <w:pStyle w:val="GlossEng"/>
            </w:pPr>
            <w:r w:rsidRPr="00E74D28">
              <w:t>man</w:t>
            </w:r>
          </w:p>
        </w:tc>
        <w:tc>
          <w:tcPr>
            <w:tcW w:w="584" w:type="dxa"/>
            <w:shd w:val="clear" w:color="auto" w:fill="auto"/>
          </w:tcPr>
          <w:p w14:paraId="38499B12" w14:textId="77777777" w:rsidR="00130064" w:rsidRPr="0099608C" w:rsidRDefault="00130064" w:rsidP="00130064">
            <w:pPr>
              <w:pStyle w:val="GlossEng"/>
              <w:rPr>
                <w:rStyle w:val="ChSmallCaps"/>
              </w:rPr>
            </w:pPr>
            <w:r w:rsidRPr="0099608C">
              <w:rPr>
                <w:rStyle w:val="ChSmallCaps"/>
              </w:rPr>
              <w:t>3pl</w:t>
            </w:r>
          </w:p>
        </w:tc>
        <w:tc>
          <w:tcPr>
            <w:tcW w:w="1184" w:type="dxa"/>
            <w:shd w:val="clear" w:color="auto" w:fill="auto"/>
          </w:tcPr>
          <w:p w14:paraId="7ACED621" w14:textId="77777777" w:rsidR="00130064" w:rsidRPr="00E74D28" w:rsidRDefault="00130064" w:rsidP="00130064">
            <w:pPr>
              <w:pStyle w:val="GlossEng"/>
            </w:pPr>
            <w:r w:rsidRPr="002F6EBF">
              <w:t>immediately</w:t>
            </w:r>
          </w:p>
        </w:tc>
        <w:tc>
          <w:tcPr>
            <w:tcW w:w="529" w:type="dxa"/>
            <w:shd w:val="clear" w:color="auto" w:fill="auto"/>
          </w:tcPr>
          <w:p w14:paraId="6BF9B2F6" w14:textId="77777777" w:rsidR="00130064" w:rsidRPr="00E74D28" w:rsidRDefault="00130064" w:rsidP="00130064">
            <w:pPr>
              <w:pStyle w:val="GlossEng"/>
            </w:pPr>
            <w:r>
              <w:t>give</w:t>
            </w:r>
          </w:p>
        </w:tc>
        <w:tc>
          <w:tcPr>
            <w:tcW w:w="462" w:type="dxa"/>
            <w:shd w:val="clear" w:color="auto" w:fill="auto"/>
          </w:tcPr>
          <w:p w14:paraId="655374B0" w14:textId="77777777" w:rsidR="00130064" w:rsidRPr="0099608C" w:rsidRDefault="00130064" w:rsidP="00130064">
            <w:pPr>
              <w:pStyle w:val="GlossEng"/>
              <w:rPr>
                <w:rStyle w:val="ChSmallCaps"/>
              </w:rPr>
            </w:pPr>
            <w:r w:rsidRPr="0099608C">
              <w:rPr>
                <w:rStyle w:val="ChSmallCaps"/>
              </w:rPr>
              <w:t>3sg</w:t>
            </w:r>
          </w:p>
        </w:tc>
        <w:tc>
          <w:tcPr>
            <w:tcW w:w="940" w:type="dxa"/>
            <w:shd w:val="clear" w:color="auto" w:fill="auto"/>
          </w:tcPr>
          <w:p w14:paraId="4DB05E60" w14:textId="77777777" w:rsidR="00130064" w:rsidRPr="00E74D28" w:rsidRDefault="00130064" w:rsidP="00130064">
            <w:pPr>
              <w:pStyle w:val="GlossEng"/>
            </w:pPr>
            <w:r>
              <w:t>flashlight</w:t>
            </w:r>
          </w:p>
        </w:tc>
      </w:tr>
    </w:tbl>
    <w:p w14:paraId="5736683E" w14:textId="3637C74F" w:rsidR="00130064" w:rsidRDefault="00B7093A" w:rsidP="00130064">
      <w:pPr>
        <w:pStyle w:val="FreeTranslEng"/>
      </w:pPr>
      <w:r>
        <w:t>‘</w:t>
      </w:r>
      <w:r w:rsidR="00130064">
        <w:t xml:space="preserve">the men </w:t>
      </w:r>
      <w:r w:rsidR="00130064" w:rsidRPr="00B3020A">
        <w:rPr>
          <w:rStyle w:val="ChBlueBold"/>
        </w:rPr>
        <w:t>immediately gave</w:t>
      </w:r>
      <w:r w:rsidR="00130064">
        <w:t xml:space="preserve"> him a flashlight</w:t>
      </w:r>
      <w:r>
        <w:t>’</w:t>
      </w:r>
      <w:r w:rsidR="00130064">
        <w:t xml:space="preserve"> </w:t>
      </w:r>
      <w:r w:rsidR="00130064" w:rsidRPr="00A13362">
        <w:rPr>
          <w:rStyle w:val="ExampleSource"/>
        </w:rPr>
        <w:t>[Elicited BR130221.013]</w:t>
      </w:r>
    </w:p>
    <w:tbl>
      <w:tblPr>
        <w:tblW w:w="3784" w:type="dxa"/>
        <w:tblCellMar>
          <w:left w:w="42" w:type="dxa"/>
          <w:right w:w="42" w:type="dxa"/>
        </w:tblCellMar>
        <w:tblLook w:val="01E0" w:firstRow="1" w:lastRow="1" w:firstColumn="1" w:lastColumn="1" w:noHBand="0" w:noVBand="0"/>
      </w:tblPr>
      <w:tblGrid>
        <w:gridCol w:w="709"/>
        <w:gridCol w:w="489"/>
        <w:gridCol w:w="1184"/>
        <w:gridCol w:w="662"/>
        <w:gridCol w:w="740"/>
      </w:tblGrid>
      <w:tr w:rsidR="00AC23C4" w:rsidRPr="00833FA5" w14:paraId="70548521" w14:textId="77777777" w:rsidTr="00AC23C4">
        <w:tc>
          <w:tcPr>
            <w:tcW w:w="709" w:type="dxa"/>
            <w:shd w:val="clear" w:color="auto" w:fill="auto"/>
          </w:tcPr>
          <w:p w14:paraId="5D4A0A1C" w14:textId="77777777" w:rsidR="00130064" w:rsidRPr="00F129D3" w:rsidRDefault="00130064" w:rsidP="00130064">
            <w:pPr>
              <w:pStyle w:val="Text"/>
            </w:pPr>
            <w:r w:rsidRPr="00F129D3">
              <w:t>(</w:t>
            </w:r>
            <w:fldSimple w:instr=" SEQ ( \* ARABIC \s 1 ">
              <w:r w:rsidR="00154D81">
                <w:rPr>
                  <w:noProof/>
                </w:rPr>
                <w:t>107</w:t>
              </w:r>
            </w:fldSimple>
            <w:r w:rsidRPr="00F129D3">
              <w:t>)</w:t>
            </w:r>
          </w:p>
        </w:tc>
        <w:tc>
          <w:tcPr>
            <w:tcW w:w="489" w:type="dxa"/>
            <w:shd w:val="clear" w:color="auto" w:fill="auto"/>
          </w:tcPr>
          <w:p w14:paraId="7C72C11D" w14:textId="77777777" w:rsidR="00130064" w:rsidRPr="002F6EBF" w:rsidRDefault="00130064" w:rsidP="00130064">
            <w:pPr>
              <w:pStyle w:val="Text"/>
            </w:pPr>
            <w:r w:rsidRPr="002F6EBF">
              <w:t>sa</w:t>
            </w:r>
          </w:p>
        </w:tc>
        <w:tc>
          <w:tcPr>
            <w:tcW w:w="1184" w:type="dxa"/>
            <w:shd w:val="clear" w:color="auto" w:fill="auto"/>
          </w:tcPr>
          <w:p w14:paraId="596779C8" w14:textId="77777777" w:rsidR="00130064" w:rsidRPr="007A0DDF" w:rsidRDefault="00130064" w:rsidP="00130064">
            <w:pPr>
              <w:pStyle w:val="Text"/>
              <w:rPr>
                <w:rStyle w:val="ChBlueBold"/>
              </w:rPr>
            </w:pPr>
            <w:r w:rsidRPr="007A0DDF">
              <w:rPr>
                <w:rStyle w:val="ChBlueBold"/>
              </w:rPr>
              <w:t>langsung</w:t>
            </w:r>
          </w:p>
        </w:tc>
        <w:tc>
          <w:tcPr>
            <w:tcW w:w="662" w:type="dxa"/>
            <w:shd w:val="clear" w:color="auto" w:fill="auto"/>
          </w:tcPr>
          <w:p w14:paraId="71B7DE6C" w14:textId="77777777" w:rsidR="00130064" w:rsidRPr="007A0DDF" w:rsidRDefault="00130064" w:rsidP="00130064">
            <w:pPr>
              <w:pStyle w:val="Text"/>
              <w:rPr>
                <w:rStyle w:val="ChBlueBold"/>
              </w:rPr>
            </w:pPr>
            <w:r w:rsidRPr="007A0DDF">
              <w:rPr>
                <w:rStyle w:val="ChBlueBold"/>
              </w:rPr>
              <w:t>tanya</w:t>
            </w:r>
          </w:p>
        </w:tc>
        <w:tc>
          <w:tcPr>
            <w:tcW w:w="740" w:type="dxa"/>
            <w:shd w:val="clear" w:color="auto" w:fill="auto"/>
          </w:tcPr>
          <w:p w14:paraId="35DCBD3C" w14:textId="77777777" w:rsidR="00130064" w:rsidRPr="002F6EBF" w:rsidRDefault="00130064" w:rsidP="00130064">
            <w:pPr>
              <w:pStyle w:val="Text"/>
            </w:pPr>
            <w:r w:rsidRPr="002F6EBF">
              <w:t>dorang</w:t>
            </w:r>
          </w:p>
        </w:tc>
      </w:tr>
      <w:tr w:rsidR="00AC23C4" w:rsidRPr="00AC23C4" w14:paraId="5CFB5A35" w14:textId="77777777" w:rsidTr="00AC23C4">
        <w:tc>
          <w:tcPr>
            <w:tcW w:w="709" w:type="dxa"/>
            <w:shd w:val="clear" w:color="auto" w:fill="auto"/>
          </w:tcPr>
          <w:p w14:paraId="75843720" w14:textId="77777777" w:rsidR="00130064" w:rsidRPr="002E3F3D" w:rsidRDefault="00130064" w:rsidP="00130064">
            <w:pPr>
              <w:pStyle w:val="GlossEng"/>
            </w:pPr>
          </w:p>
        </w:tc>
        <w:tc>
          <w:tcPr>
            <w:tcW w:w="489" w:type="dxa"/>
            <w:shd w:val="clear" w:color="auto" w:fill="auto"/>
          </w:tcPr>
          <w:p w14:paraId="6C43B571" w14:textId="77777777" w:rsidR="00130064" w:rsidRPr="0099608C" w:rsidRDefault="00130064" w:rsidP="00130064">
            <w:pPr>
              <w:pStyle w:val="GlossEng"/>
              <w:rPr>
                <w:rStyle w:val="ChSmallCaps"/>
              </w:rPr>
            </w:pPr>
            <w:r w:rsidRPr="0099608C">
              <w:rPr>
                <w:rStyle w:val="ChSmallCaps"/>
              </w:rPr>
              <w:t>1sg</w:t>
            </w:r>
          </w:p>
        </w:tc>
        <w:tc>
          <w:tcPr>
            <w:tcW w:w="1184" w:type="dxa"/>
            <w:shd w:val="clear" w:color="auto" w:fill="auto"/>
          </w:tcPr>
          <w:p w14:paraId="7C94A2C3" w14:textId="77777777" w:rsidR="00130064" w:rsidRPr="002F6EBF" w:rsidRDefault="00130064" w:rsidP="00130064">
            <w:pPr>
              <w:pStyle w:val="GlossEng"/>
            </w:pPr>
            <w:r w:rsidRPr="002F6EBF">
              <w:t>immediately</w:t>
            </w:r>
          </w:p>
        </w:tc>
        <w:tc>
          <w:tcPr>
            <w:tcW w:w="662" w:type="dxa"/>
            <w:shd w:val="clear" w:color="auto" w:fill="auto"/>
          </w:tcPr>
          <w:p w14:paraId="6D3516A3" w14:textId="77777777" w:rsidR="00130064" w:rsidRPr="002F6EBF" w:rsidRDefault="00130064" w:rsidP="00130064">
            <w:pPr>
              <w:pStyle w:val="GlossEng"/>
            </w:pPr>
            <w:r w:rsidRPr="002F6EBF">
              <w:t>ask</w:t>
            </w:r>
          </w:p>
        </w:tc>
        <w:tc>
          <w:tcPr>
            <w:tcW w:w="740" w:type="dxa"/>
            <w:shd w:val="clear" w:color="auto" w:fill="auto"/>
          </w:tcPr>
          <w:p w14:paraId="28B25889" w14:textId="77777777" w:rsidR="00130064" w:rsidRPr="0099608C" w:rsidRDefault="00130064" w:rsidP="00130064">
            <w:pPr>
              <w:pStyle w:val="GlossEng"/>
              <w:rPr>
                <w:rStyle w:val="ChSmallCaps"/>
              </w:rPr>
            </w:pPr>
            <w:r w:rsidRPr="0099608C">
              <w:rPr>
                <w:rStyle w:val="ChSmallCaps"/>
              </w:rPr>
              <w:t>3pl</w:t>
            </w:r>
          </w:p>
        </w:tc>
      </w:tr>
    </w:tbl>
    <w:p w14:paraId="31C0864F" w14:textId="56F822E8" w:rsidR="00130064" w:rsidRPr="001B3351" w:rsidRDefault="00130064" w:rsidP="00130064">
      <w:pPr>
        <w:pStyle w:val="FreeTranslEng"/>
      </w:pPr>
      <w:r>
        <w:t xml:space="preserve">I </w:t>
      </w:r>
      <w:r w:rsidRPr="00B3020A">
        <w:rPr>
          <w:rStyle w:val="ChBlueBold"/>
        </w:rPr>
        <w:t>immediately asked</w:t>
      </w:r>
      <w:r>
        <w:t xml:space="preserve"> them</w:t>
      </w:r>
      <w:r w:rsidR="00B7093A">
        <w:t>’</w:t>
      </w:r>
      <w:r>
        <w:t xml:space="preserve"> </w:t>
      </w:r>
      <w:r w:rsidRPr="00BE42A3">
        <w:rPr>
          <w:rStyle w:val="ExampleSource"/>
        </w:rPr>
        <w:t>[080919-007-CvNP.0045]</w:t>
      </w:r>
    </w:p>
    <w:tbl>
      <w:tblPr>
        <w:tblW w:w="3261" w:type="dxa"/>
        <w:tblCellMar>
          <w:left w:w="42" w:type="dxa"/>
          <w:right w:w="42" w:type="dxa"/>
        </w:tblCellMar>
        <w:tblLook w:val="01E0" w:firstRow="1" w:lastRow="1" w:firstColumn="1" w:lastColumn="1" w:noHBand="0" w:noVBand="0"/>
      </w:tblPr>
      <w:tblGrid>
        <w:gridCol w:w="709"/>
        <w:gridCol w:w="489"/>
        <w:gridCol w:w="1184"/>
        <w:gridCol w:w="879"/>
      </w:tblGrid>
      <w:tr w:rsidR="00130064" w:rsidRPr="00833FA5" w14:paraId="2FDF89B8" w14:textId="77777777" w:rsidTr="00AC23C4">
        <w:tc>
          <w:tcPr>
            <w:tcW w:w="709" w:type="dxa"/>
            <w:shd w:val="clear" w:color="auto" w:fill="auto"/>
          </w:tcPr>
          <w:p w14:paraId="41ED637C" w14:textId="77777777" w:rsidR="00130064" w:rsidRPr="00F129D3" w:rsidRDefault="00130064" w:rsidP="00130064">
            <w:pPr>
              <w:pStyle w:val="Text"/>
            </w:pPr>
            <w:bookmarkStart w:id="2223" w:name="_Ref345664035"/>
            <w:r w:rsidRPr="00F129D3">
              <w:t>(</w:t>
            </w:r>
            <w:fldSimple w:instr=" SEQ ( \* ARABIC \s 1 ">
              <w:r w:rsidR="00154D81">
                <w:rPr>
                  <w:noProof/>
                </w:rPr>
                <w:t>108</w:t>
              </w:r>
            </w:fldSimple>
            <w:r w:rsidRPr="00F129D3">
              <w:t>)</w:t>
            </w:r>
            <w:bookmarkEnd w:id="2223"/>
          </w:p>
        </w:tc>
        <w:tc>
          <w:tcPr>
            <w:tcW w:w="489" w:type="dxa"/>
            <w:shd w:val="clear" w:color="auto" w:fill="auto"/>
          </w:tcPr>
          <w:p w14:paraId="4B0E5D45" w14:textId="77777777" w:rsidR="00130064" w:rsidRPr="007F3137" w:rsidRDefault="00130064" w:rsidP="00130064">
            <w:pPr>
              <w:pStyle w:val="Text"/>
            </w:pPr>
            <w:r w:rsidRPr="007F3137">
              <w:t>sa</w:t>
            </w:r>
          </w:p>
        </w:tc>
        <w:tc>
          <w:tcPr>
            <w:tcW w:w="1184" w:type="dxa"/>
            <w:shd w:val="clear" w:color="auto" w:fill="auto"/>
          </w:tcPr>
          <w:p w14:paraId="011CF603" w14:textId="77777777" w:rsidR="00130064" w:rsidRPr="007F3137" w:rsidRDefault="00130064" w:rsidP="00130064">
            <w:pPr>
              <w:pStyle w:val="Text"/>
              <w:rPr>
                <w:rStyle w:val="ChBlueBold"/>
              </w:rPr>
            </w:pPr>
            <w:r w:rsidRPr="007F3137">
              <w:rPr>
                <w:rStyle w:val="ChBlueBold"/>
              </w:rPr>
              <w:t>langsu</w:t>
            </w:r>
            <w:r>
              <w:rPr>
                <w:rStyle w:val="ChBlueBold"/>
              </w:rPr>
              <w:t>ng</w:t>
            </w:r>
          </w:p>
        </w:tc>
        <w:tc>
          <w:tcPr>
            <w:tcW w:w="879" w:type="dxa"/>
            <w:shd w:val="clear" w:color="auto" w:fill="auto"/>
          </w:tcPr>
          <w:p w14:paraId="4F1691AD" w14:textId="77777777" w:rsidR="00130064" w:rsidRPr="007F3137" w:rsidRDefault="00130064" w:rsidP="00130064">
            <w:pPr>
              <w:pStyle w:val="Text"/>
            </w:pPr>
            <w:r w:rsidRPr="007F3137">
              <w:rPr>
                <w:rStyle w:val="ChBlueBold"/>
              </w:rPr>
              <w:t>pulang</w:t>
            </w:r>
          </w:p>
        </w:tc>
      </w:tr>
      <w:tr w:rsidR="00130064" w:rsidRPr="00AC23C4" w14:paraId="3560DCE5" w14:textId="77777777" w:rsidTr="00AC23C4">
        <w:tc>
          <w:tcPr>
            <w:tcW w:w="709" w:type="dxa"/>
            <w:shd w:val="clear" w:color="auto" w:fill="auto"/>
          </w:tcPr>
          <w:p w14:paraId="2DB31E0E" w14:textId="77777777" w:rsidR="00130064" w:rsidRPr="002E3F3D" w:rsidRDefault="00130064" w:rsidP="00130064">
            <w:pPr>
              <w:pStyle w:val="GlossEng"/>
            </w:pPr>
          </w:p>
        </w:tc>
        <w:tc>
          <w:tcPr>
            <w:tcW w:w="489" w:type="dxa"/>
            <w:shd w:val="clear" w:color="auto" w:fill="auto"/>
          </w:tcPr>
          <w:p w14:paraId="4B94BA21" w14:textId="77777777" w:rsidR="00130064" w:rsidRPr="0099608C" w:rsidRDefault="00130064" w:rsidP="00130064">
            <w:pPr>
              <w:pStyle w:val="GlossEng"/>
              <w:rPr>
                <w:rStyle w:val="ChSmallCaps"/>
              </w:rPr>
            </w:pPr>
            <w:r w:rsidRPr="0099608C">
              <w:rPr>
                <w:rStyle w:val="ChSmallCaps"/>
              </w:rPr>
              <w:t>1sg</w:t>
            </w:r>
          </w:p>
        </w:tc>
        <w:tc>
          <w:tcPr>
            <w:tcW w:w="1184" w:type="dxa"/>
            <w:shd w:val="clear" w:color="auto" w:fill="auto"/>
          </w:tcPr>
          <w:p w14:paraId="23B562ED" w14:textId="77777777" w:rsidR="00130064" w:rsidRPr="007F3137" w:rsidRDefault="00130064" w:rsidP="00130064">
            <w:pPr>
              <w:pStyle w:val="GlossEng"/>
            </w:pPr>
            <w:r w:rsidRPr="007F3137">
              <w:t>immediately</w:t>
            </w:r>
          </w:p>
        </w:tc>
        <w:tc>
          <w:tcPr>
            <w:tcW w:w="879" w:type="dxa"/>
            <w:shd w:val="clear" w:color="auto" w:fill="auto"/>
          </w:tcPr>
          <w:p w14:paraId="00A0D6E6" w14:textId="77777777" w:rsidR="00130064" w:rsidRPr="007F3137" w:rsidRDefault="00130064" w:rsidP="00130064">
            <w:pPr>
              <w:pStyle w:val="GlossEng"/>
            </w:pPr>
            <w:r w:rsidRPr="007F3137">
              <w:t>go.home</w:t>
            </w:r>
          </w:p>
        </w:tc>
      </w:tr>
    </w:tbl>
    <w:p w14:paraId="6006FE87" w14:textId="218B3728" w:rsidR="00130064" w:rsidRPr="001B3351" w:rsidRDefault="00B7093A" w:rsidP="00130064">
      <w:pPr>
        <w:pStyle w:val="FreeTranslEng"/>
      </w:pPr>
      <w:r>
        <w:t>‘</w:t>
      </w:r>
      <w:r w:rsidR="00130064">
        <w:t xml:space="preserve">I </w:t>
      </w:r>
      <w:r w:rsidR="00130064" w:rsidRPr="00B3020A">
        <w:rPr>
          <w:rStyle w:val="ChBlueBold"/>
        </w:rPr>
        <w:t>went home immediately</w:t>
      </w:r>
      <w:r>
        <w:t>’</w:t>
      </w:r>
      <w:r w:rsidR="00130064">
        <w:t xml:space="preserve"> </w:t>
      </w:r>
      <w:r w:rsidR="00130064" w:rsidRPr="002E3F3D">
        <w:rPr>
          <w:rStyle w:val="ExampleSource"/>
        </w:rPr>
        <w:t>[081014-008-CvNP.0018]</w:t>
      </w:r>
    </w:p>
    <w:tbl>
      <w:tblPr>
        <w:tblW w:w="3367" w:type="dxa"/>
        <w:tblCellMar>
          <w:left w:w="42" w:type="dxa"/>
          <w:right w:w="42" w:type="dxa"/>
        </w:tblCellMar>
        <w:tblLook w:val="01E0" w:firstRow="1" w:lastRow="1" w:firstColumn="1" w:lastColumn="1" w:noHBand="0" w:noVBand="0"/>
      </w:tblPr>
      <w:tblGrid>
        <w:gridCol w:w="709"/>
        <w:gridCol w:w="651"/>
        <w:gridCol w:w="1184"/>
        <w:gridCol w:w="823"/>
      </w:tblGrid>
      <w:tr w:rsidR="00130064" w:rsidRPr="00833FA5" w14:paraId="68C0DC1E" w14:textId="77777777" w:rsidTr="00AC23C4">
        <w:tc>
          <w:tcPr>
            <w:tcW w:w="709" w:type="dxa"/>
            <w:shd w:val="clear" w:color="auto" w:fill="auto"/>
          </w:tcPr>
          <w:p w14:paraId="075F755F" w14:textId="77777777" w:rsidR="00130064" w:rsidRPr="00F129D3" w:rsidRDefault="00130064" w:rsidP="00130064">
            <w:pPr>
              <w:pStyle w:val="Text"/>
            </w:pPr>
            <w:bookmarkStart w:id="2224" w:name="_Ref345664034"/>
            <w:r w:rsidRPr="00F129D3">
              <w:t>(</w:t>
            </w:r>
            <w:fldSimple w:instr=" SEQ ( \* ARABIC \s 1 ">
              <w:r w:rsidR="00154D81">
                <w:rPr>
                  <w:noProof/>
                </w:rPr>
                <w:t>109</w:t>
              </w:r>
            </w:fldSimple>
            <w:r w:rsidRPr="00F129D3">
              <w:t>)</w:t>
            </w:r>
            <w:bookmarkEnd w:id="2224"/>
          </w:p>
        </w:tc>
        <w:tc>
          <w:tcPr>
            <w:tcW w:w="651" w:type="dxa"/>
            <w:shd w:val="clear" w:color="auto" w:fill="auto"/>
          </w:tcPr>
          <w:p w14:paraId="74268417" w14:textId="77777777" w:rsidR="00130064" w:rsidRPr="007F3137" w:rsidRDefault="00130064" w:rsidP="00130064">
            <w:pPr>
              <w:pStyle w:val="Text"/>
            </w:pPr>
            <w:r>
              <w:t>bapa</w:t>
            </w:r>
          </w:p>
        </w:tc>
        <w:tc>
          <w:tcPr>
            <w:tcW w:w="1184" w:type="dxa"/>
            <w:shd w:val="clear" w:color="auto" w:fill="auto"/>
          </w:tcPr>
          <w:p w14:paraId="04A66A9C" w14:textId="77777777" w:rsidR="00130064" w:rsidRPr="007F3137" w:rsidRDefault="00130064" w:rsidP="00130064">
            <w:pPr>
              <w:pStyle w:val="Text"/>
              <w:rPr>
                <w:rStyle w:val="ChBlueBold"/>
              </w:rPr>
            </w:pPr>
            <w:r w:rsidRPr="007F3137">
              <w:rPr>
                <w:rStyle w:val="ChBlueBold"/>
              </w:rPr>
              <w:t>langs</w:t>
            </w:r>
            <w:r>
              <w:rPr>
                <w:rStyle w:val="ChBlueBold"/>
              </w:rPr>
              <w:t>ung</w:t>
            </w:r>
          </w:p>
        </w:tc>
        <w:tc>
          <w:tcPr>
            <w:tcW w:w="823" w:type="dxa"/>
            <w:shd w:val="clear" w:color="auto" w:fill="auto"/>
          </w:tcPr>
          <w:p w14:paraId="7F5486B5" w14:textId="77777777" w:rsidR="00130064" w:rsidRPr="007F3137" w:rsidRDefault="00130064" w:rsidP="00130064">
            <w:pPr>
              <w:pStyle w:val="Text"/>
            </w:pPr>
            <w:r>
              <w:rPr>
                <w:rStyle w:val="ChBlueBold"/>
              </w:rPr>
              <w:t>diam</w:t>
            </w:r>
          </w:p>
        </w:tc>
      </w:tr>
      <w:tr w:rsidR="00130064" w:rsidRPr="00AC23C4" w14:paraId="141FF224" w14:textId="77777777" w:rsidTr="00AC23C4">
        <w:tc>
          <w:tcPr>
            <w:tcW w:w="709" w:type="dxa"/>
            <w:shd w:val="clear" w:color="auto" w:fill="auto"/>
          </w:tcPr>
          <w:p w14:paraId="49C9493C" w14:textId="77777777" w:rsidR="00130064" w:rsidRPr="000B5BCE" w:rsidRDefault="00130064" w:rsidP="00130064">
            <w:pPr>
              <w:pStyle w:val="GlossEng"/>
            </w:pPr>
          </w:p>
        </w:tc>
        <w:tc>
          <w:tcPr>
            <w:tcW w:w="651" w:type="dxa"/>
            <w:shd w:val="clear" w:color="auto" w:fill="auto"/>
          </w:tcPr>
          <w:p w14:paraId="4A0B5092" w14:textId="77777777" w:rsidR="00130064" w:rsidRPr="007F3137" w:rsidRDefault="00130064" w:rsidP="00130064">
            <w:pPr>
              <w:pStyle w:val="GlossEng"/>
            </w:pPr>
            <w:r>
              <w:t>father</w:t>
            </w:r>
          </w:p>
        </w:tc>
        <w:tc>
          <w:tcPr>
            <w:tcW w:w="1184" w:type="dxa"/>
            <w:shd w:val="clear" w:color="auto" w:fill="auto"/>
          </w:tcPr>
          <w:p w14:paraId="2F1EDFB6" w14:textId="77777777" w:rsidR="00130064" w:rsidRPr="007F3137" w:rsidRDefault="00130064" w:rsidP="00130064">
            <w:pPr>
              <w:pStyle w:val="GlossEng"/>
            </w:pPr>
            <w:r w:rsidRPr="007F3137">
              <w:t>immediately</w:t>
            </w:r>
          </w:p>
        </w:tc>
        <w:tc>
          <w:tcPr>
            <w:tcW w:w="823" w:type="dxa"/>
            <w:shd w:val="clear" w:color="auto" w:fill="auto"/>
          </w:tcPr>
          <w:p w14:paraId="4E790775" w14:textId="77777777" w:rsidR="00130064" w:rsidRPr="007F3137" w:rsidRDefault="00130064" w:rsidP="00130064">
            <w:pPr>
              <w:pStyle w:val="GlossEng"/>
            </w:pPr>
            <w:r>
              <w:t>be.quiet</w:t>
            </w:r>
          </w:p>
        </w:tc>
      </w:tr>
    </w:tbl>
    <w:p w14:paraId="2899125E" w14:textId="540F7049" w:rsidR="00130064" w:rsidRDefault="00B7093A" w:rsidP="00053BA7">
      <w:pPr>
        <w:pStyle w:val="FreeTranslEng"/>
      </w:pPr>
      <w:r>
        <w:t>‘</w:t>
      </w:r>
      <w:r w:rsidR="00130064">
        <w:t xml:space="preserve">the gentleman </w:t>
      </w:r>
      <w:r w:rsidR="00130064" w:rsidRPr="000B5BCE">
        <w:rPr>
          <w:rStyle w:val="ChBlueBold"/>
        </w:rPr>
        <w:t>was immediately</w:t>
      </w:r>
      <w:r w:rsidR="00053BA7" w:rsidRPr="00053BA7">
        <w:rPr>
          <w:rStyle w:val="ChBlueBold"/>
        </w:rPr>
        <w:t xml:space="preserve"> </w:t>
      </w:r>
      <w:r w:rsidR="00053BA7">
        <w:rPr>
          <w:rStyle w:val="ChBlueBold"/>
        </w:rPr>
        <w:t>quiet</w:t>
      </w:r>
      <w:r>
        <w:t>’</w:t>
      </w:r>
      <w:r w:rsidR="00130064">
        <w:t xml:space="preserve"> </w:t>
      </w:r>
      <w:r w:rsidR="00130064" w:rsidRPr="000B5BCE">
        <w:rPr>
          <w:rStyle w:val="ExampleSource"/>
        </w:rPr>
        <w:t>[</w:t>
      </w:r>
      <w:r w:rsidR="00130064" w:rsidRPr="005B0B15">
        <w:rPr>
          <w:rStyle w:val="ExampleSource"/>
        </w:rPr>
        <w:t>080917-010-CvEx.0213</w:t>
      </w:r>
      <w:r w:rsidR="00130064" w:rsidRPr="000B5BCE">
        <w:rPr>
          <w:rStyle w:val="ExampleSource"/>
        </w:rPr>
        <w:t>]</w:t>
      </w:r>
    </w:p>
    <w:p w14:paraId="136257F9" w14:textId="5481418B" w:rsidR="00130064" w:rsidRDefault="00130064" w:rsidP="007874BD">
      <w:pPr>
        <w:pStyle w:val="Body0005after"/>
      </w:pPr>
      <w:r>
        <w:t xml:space="preserve">Along similar lines, frequency adverb </w:t>
      </w:r>
      <w:r w:rsidRPr="003243DE">
        <w:rPr>
          <w:rStyle w:val="ChItalBold"/>
        </w:rPr>
        <w:t>lagi</w:t>
      </w:r>
      <w:r>
        <w:t xml:space="preserve"> </w:t>
      </w:r>
      <w:r w:rsidR="00B7093A">
        <w:t>‘</w:t>
      </w:r>
      <w:r>
        <w:t>again, also</w:t>
      </w:r>
      <w:r w:rsidR="00B7093A">
        <w:t>’</w:t>
      </w:r>
      <w:r>
        <w:t xml:space="preserve"> modifies the verbs in </w:t>
      </w:r>
      <w:r>
        <w:fldChar w:fldCharType="begin"/>
      </w:r>
      <w:r>
        <w:instrText xml:space="preserve"> REF _Ref349400613 \h </w:instrText>
      </w:r>
      <w:r>
        <w:fldChar w:fldCharType="separate"/>
      </w:r>
      <w:r w:rsidR="00154D81" w:rsidRPr="00F129D3">
        <w:t>(</w:t>
      </w:r>
      <w:r w:rsidR="00154D81">
        <w:rPr>
          <w:noProof/>
        </w:rPr>
        <w:t>110</w:t>
      </w:r>
      <w:r w:rsidR="00154D81" w:rsidRPr="00F129D3">
        <w:t>)</w:t>
      </w:r>
      <w:r>
        <w:fldChar w:fldCharType="end"/>
      </w:r>
      <w:r>
        <w:t xml:space="preserve"> to </w:t>
      </w:r>
      <w:r>
        <w:fldChar w:fldCharType="begin"/>
      </w:r>
      <w:r>
        <w:instrText xml:space="preserve"> REF _Ref349400610 \h </w:instrText>
      </w:r>
      <w:r>
        <w:fldChar w:fldCharType="separate"/>
      </w:r>
      <w:r w:rsidR="00154D81" w:rsidRPr="00F129D3">
        <w:t>(</w:t>
      </w:r>
      <w:r w:rsidR="00154D81">
        <w:rPr>
          <w:noProof/>
        </w:rPr>
        <w:t>113</w:t>
      </w:r>
      <w:r w:rsidR="00154D81" w:rsidRPr="00F129D3">
        <w:t>)</w:t>
      </w:r>
      <w:r>
        <w:fldChar w:fldCharType="end"/>
      </w:r>
      <w:r w:rsidR="00053BA7">
        <w:t xml:space="preserve">; the example in </w:t>
      </w:r>
      <w:r w:rsidR="00053BA7">
        <w:fldChar w:fldCharType="begin"/>
      </w:r>
      <w:r w:rsidR="00053BA7">
        <w:instrText xml:space="preserve"> REF _Ref349400613 \h </w:instrText>
      </w:r>
      <w:r w:rsidR="00053BA7">
        <w:fldChar w:fldCharType="separate"/>
      </w:r>
      <w:r w:rsidR="00154D81" w:rsidRPr="00F129D3">
        <w:t>(</w:t>
      </w:r>
      <w:r w:rsidR="00154D81">
        <w:rPr>
          <w:noProof/>
        </w:rPr>
        <w:t>110</w:t>
      </w:r>
      <w:r w:rsidR="00154D81" w:rsidRPr="00F129D3">
        <w:t>)</w:t>
      </w:r>
      <w:r w:rsidR="00053BA7">
        <w:fldChar w:fldCharType="end"/>
      </w:r>
      <w:r w:rsidR="00053BA7">
        <w:t xml:space="preserve"> is elicited</w:t>
      </w:r>
      <w:r>
        <w:t>. (For more details on adverbs see §</w:t>
      </w:r>
      <w:r>
        <w:fldChar w:fldCharType="begin"/>
      </w:r>
      <w:r>
        <w:instrText xml:space="preserve"> REF _Ref358367282 \w \h </w:instrText>
      </w:r>
      <w:r>
        <w:fldChar w:fldCharType="separate"/>
      </w:r>
      <w:r w:rsidR="00154D81">
        <w:rPr>
          <w:cs/>
        </w:rPr>
        <w:t>‎</w:t>
      </w:r>
      <w:r w:rsidR="00154D81">
        <w:t>5.4</w:t>
      </w:r>
      <w:r>
        <w:fldChar w:fldCharType="end"/>
      </w:r>
      <w:r>
        <w:t>.)</w:t>
      </w:r>
    </w:p>
    <w:p w14:paraId="3ED5AB4C" w14:textId="4B442D6E" w:rsidR="00130064" w:rsidRDefault="00130064" w:rsidP="00130064">
      <w:pPr>
        <w:pStyle w:val="ExampleTitle"/>
      </w:pPr>
      <w:r>
        <w:t xml:space="preserve">Adverbial modification with frequency adverb </w:t>
      </w:r>
      <w:r w:rsidRPr="00963EE5">
        <w:rPr>
          <w:rStyle w:val="ChItalBold"/>
        </w:rPr>
        <w:t>lagi</w:t>
      </w:r>
      <w:r>
        <w:t xml:space="preserve"> </w:t>
      </w:r>
      <w:r w:rsidR="00B7093A">
        <w:t>‘</w:t>
      </w:r>
      <w:r>
        <w:t>again, also</w:t>
      </w:r>
      <w:r w:rsidR="00B7093A">
        <w:t>’</w:t>
      </w:r>
    </w:p>
    <w:tbl>
      <w:tblPr>
        <w:tblW w:w="3865" w:type="dxa"/>
        <w:tblCellMar>
          <w:left w:w="42" w:type="dxa"/>
          <w:right w:w="42" w:type="dxa"/>
        </w:tblCellMar>
        <w:tblLook w:val="01E0" w:firstRow="1" w:lastRow="1" w:firstColumn="1" w:lastColumn="1" w:noHBand="0" w:noVBand="0"/>
      </w:tblPr>
      <w:tblGrid>
        <w:gridCol w:w="709"/>
        <w:gridCol w:w="629"/>
        <w:gridCol w:w="673"/>
        <w:gridCol w:w="607"/>
        <w:gridCol w:w="629"/>
        <w:gridCol w:w="618"/>
      </w:tblGrid>
      <w:tr w:rsidR="00AC23C4" w:rsidRPr="00833FA5" w14:paraId="0D1C6C54" w14:textId="77777777" w:rsidTr="00AC23C4">
        <w:tc>
          <w:tcPr>
            <w:tcW w:w="709" w:type="dxa"/>
            <w:shd w:val="clear" w:color="auto" w:fill="auto"/>
          </w:tcPr>
          <w:p w14:paraId="26195329" w14:textId="77777777" w:rsidR="00130064" w:rsidRPr="00F129D3" w:rsidRDefault="00130064" w:rsidP="00130064">
            <w:pPr>
              <w:pStyle w:val="Text"/>
            </w:pPr>
            <w:bookmarkStart w:id="2225" w:name="_Ref349400613"/>
            <w:r w:rsidRPr="00F129D3">
              <w:t>(</w:t>
            </w:r>
            <w:fldSimple w:instr=" SEQ ( \* ARABIC \s 1 ">
              <w:r w:rsidR="00154D81">
                <w:rPr>
                  <w:noProof/>
                </w:rPr>
                <w:t>110</w:t>
              </w:r>
            </w:fldSimple>
            <w:r w:rsidRPr="00F129D3">
              <w:t>)</w:t>
            </w:r>
            <w:bookmarkEnd w:id="2225"/>
          </w:p>
        </w:tc>
        <w:tc>
          <w:tcPr>
            <w:tcW w:w="629" w:type="dxa"/>
            <w:shd w:val="clear" w:color="auto" w:fill="auto"/>
          </w:tcPr>
          <w:p w14:paraId="3498097D" w14:textId="77777777" w:rsidR="00130064" w:rsidRPr="00720729" w:rsidRDefault="00130064" w:rsidP="00130064">
            <w:pPr>
              <w:pStyle w:val="Text"/>
            </w:pPr>
            <w:r w:rsidRPr="00720729">
              <w:t>Dodo</w:t>
            </w:r>
          </w:p>
        </w:tc>
        <w:tc>
          <w:tcPr>
            <w:tcW w:w="673" w:type="dxa"/>
            <w:shd w:val="clear" w:color="auto" w:fill="auto"/>
          </w:tcPr>
          <w:p w14:paraId="47B0BFB9" w14:textId="77777777" w:rsidR="00130064" w:rsidRPr="00001AA5" w:rsidRDefault="00130064" w:rsidP="00130064">
            <w:pPr>
              <w:pStyle w:val="Text"/>
              <w:rPr>
                <w:rStyle w:val="ChBlueBold"/>
              </w:rPr>
            </w:pPr>
            <w:r w:rsidRPr="00001AA5">
              <w:rPr>
                <w:rStyle w:val="ChBlueBold"/>
              </w:rPr>
              <w:t>ambil</w:t>
            </w:r>
          </w:p>
        </w:tc>
        <w:tc>
          <w:tcPr>
            <w:tcW w:w="607" w:type="dxa"/>
            <w:shd w:val="clear" w:color="auto" w:fill="auto"/>
          </w:tcPr>
          <w:p w14:paraId="62B808B4" w14:textId="77777777" w:rsidR="00130064" w:rsidRPr="008C37C6" w:rsidRDefault="00130064" w:rsidP="00130064">
            <w:pPr>
              <w:pStyle w:val="Text"/>
            </w:pPr>
            <w:r>
              <w:t>Agus</w:t>
            </w:r>
          </w:p>
        </w:tc>
        <w:tc>
          <w:tcPr>
            <w:tcW w:w="629" w:type="dxa"/>
            <w:shd w:val="clear" w:color="auto" w:fill="auto"/>
          </w:tcPr>
          <w:p w14:paraId="4932BBD4" w14:textId="77777777" w:rsidR="00130064" w:rsidRPr="008C37C6" w:rsidRDefault="00130064" w:rsidP="00130064">
            <w:pPr>
              <w:pStyle w:val="Text"/>
            </w:pPr>
            <w:r>
              <w:t>air</w:t>
            </w:r>
          </w:p>
        </w:tc>
        <w:tc>
          <w:tcPr>
            <w:tcW w:w="618" w:type="dxa"/>
            <w:shd w:val="clear" w:color="auto" w:fill="auto"/>
          </w:tcPr>
          <w:p w14:paraId="3A5C9712" w14:textId="77777777" w:rsidR="00130064" w:rsidRPr="00001AA5" w:rsidRDefault="00130064" w:rsidP="00130064">
            <w:pPr>
              <w:pStyle w:val="Text"/>
              <w:rPr>
                <w:rStyle w:val="ChBlueBold"/>
              </w:rPr>
            </w:pPr>
            <w:r w:rsidRPr="00001AA5">
              <w:rPr>
                <w:rStyle w:val="ChBlueBold"/>
              </w:rPr>
              <w:t>lagi</w:t>
            </w:r>
          </w:p>
        </w:tc>
      </w:tr>
      <w:tr w:rsidR="00AC23C4" w:rsidRPr="00AC23C4" w14:paraId="44B62C5D" w14:textId="77777777" w:rsidTr="00AC23C4">
        <w:tc>
          <w:tcPr>
            <w:tcW w:w="709" w:type="dxa"/>
            <w:shd w:val="clear" w:color="auto" w:fill="auto"/>
          </w:tcPr>
          <w:p w14:paraId="16747D61" w14:textId="77777777" w:rsidR="00130064" w:rsidRPr="00844A5B" w:rsidRDefault="00130064" w:rsidP="00130064">
            <w:pPr>
              <w:pStyle w:val="GlossEng"/>
            </w:pPr>
          </w:p>
        </w:tc>
        <w:tc>
          <w:tcPr>
            <w:tcW w:w="629" w:type="dxa"/>
            <w:shd w:val="clear" w:color="auto" w:fill="auto"/>
          </w:tcPr>
          <w:p w14:paraId="0DFAA1D2" w14:textId="77777777" w:rsidR="00130064" w:rsidRPr="008C37C6" w:rsidRDefault="00130064" w:rsidP="00130064">
            <w:pPr>
              <w:pStyle w:val="GlossEng"/>
            </w:pPr>
            <w:r w:rsidRPr="00720729">
              <w:t>Dodo</w:t>
            </w:r>
          </w:p>
        </w:tc>
        <w:tc>
          <w:tcPr>
            <w:tcW w:w="673" w:type="dxa"/>
            <w:shd w:val="clear" w:color="auto" w:fill="auto"/>
          </w:tcPr>
          <w:p w14:paraId="631EB5E0" w14:textId="77777777" w:rsidR="00130064" w:rsidRPr="008C37C6" w:rsidRDefault="00130064" w:rsidP="00130064">
            <w:pPr>
              <w:pStyle w:val="GlossEng"/>
            </w:pPr>
            <w:r>
              <w:t>fetch</w:t>
            </w:r>
          </w:p>
        </w:tc>
        <w:tc>
          <w:tcPr>
            <w:tcW w:w="607" w:type="dxa"/>
            <w:shd w:val="clear" w:color="auto" w:fill="auto"/>
          </w:tcPr>
          <w:p w14:paraId="2C34423F" w14:textId="77777777" w:rsidR="00130064" w:rsidRPr="008C37C6" w:rsidRDefault="00130064" w:rsidP="00130064">
            <w:pPr>
              <w:pStyle w:val="GlossEng"/>
            </w:pPr>
            <w:r>
              <w:t>Agus</w:t>
            </w:r>
          </w:p>
        </w:tc>
        <w:tc>
          <w:tcPr>
            <w:tcW w:w="629" w:type="dxa"/>
            <w:shd w:val="clear" w:color="auto" w:fill="auto"/>
          </w:tcPr>
          <w:p w14:paraId="6BDE25A1" w14:textId="77777777" w:rsidR="00130064" w:rsidRPr="008C37C6" w:rsidRDefault="00130064" w:rsidP="00130064">
            <w:pPr>
              <w:pStyle w:val="GlossEng"/>
            </w:pPr>
            <w:r>
              <w:t>water</w:t>
            </w:r>
          </w:p>
        </w:tc>
        <w:tc>
          <w:tcPr>
            <w:tcW w:w="618" w:type="dxa"/>
            <w:shd w:val="clear" w:color="auto" w:fill="auto"/>
          </w:tcPr>
          <w:p w14:paraId="44567AEA" w14:textId="77777777" w:rsidR="00130064" w:rsidRPr="008C37C6" w:rsidRDefault="00130064" w:rsidP="00130064">
            <w:pPr>
              <w:pStyle w:val="GlossEng"/>
            </w:pPr>
            <w:r>
              <w:t>again</w:t>
            </w:r>
          </w:p>
        </w:tc>
      </w:tr>
    </w:tbl>
    <w:p w14:paraId="1BD0BEF5" w14:textId="35003F83" w:rsidR="00130064" w:rsidRPr="001B3351" w:rsidRDefault="00B7093A" w:rsidP="00130064">
      <w:pPr>
        <w:pStyle w:val="FreeTranslEng"/>
      </w:pPr>
      <w:r>
        <w:t>‘</w:t>
      </w:r>
      <w:r w:rsidR="00130064" w:rsidRPr="00720729">
        <w:t>Dodo</w:t>
      </w:r>
      <w:r w:rsidR="00130064" w:rsidRPr="00FE6375">
        <w:t xml:space="preserve"> </w:t>
      </w:r>
      <w:r w:rsidR="00130064" w:rsidRPr="00001AA5">
        <w:rPr>
          <w:rStyle w:val="ChBlueBold"/>
        </w:rPr>
        <w:t>fetched</w:t>
      </w:r>
      <w:r w:rsidR="00130064" w:rsidRPr="00FE6375">
        <w:t xml:space="preserve"> water for </w:t>
      </w:r>
      <w:r w:rsidR="00130064">
        <w:t>Agus</w:t>
      </w:r>
      <w:r w:rsidR="00130064" w:rsidRPr="00FE6375">
        <w:t xml:space="preserve"> </w:t>
      </w:r>
      <w:r w:rsidR="00130064" w:rsidRPr="00001AA5">
        <w:rPr>
          <w:rStyle w:val="ChBlueBold"/>
        </w:rPr>
        <w:t>again</w:t>
      </w:r>
      <w:r>
        <w:t>’</w:t>
      </w:r>
      <w:r w:rsidR="00130064">
        <w:t xml:space="preserve"> </w:t>
      </w:r>
      <w:r w:rsidR="00130064" w:rsidRPr="003626DF">
        <w:rPr>
          <w:rStyle w:val="ExampleSource"/>
        </w:rPr>
        <w:t>[</w:t>
      </w:r>
      <w:r w:rsidR="00130064">
        <w:rPr>
          <w:rStyle w:val="ExampleSource"/>
        </w:rPr>
        <w:t xml:space="preserve">Elicited </w:t>
      </w:r>
      <w:r w:rsidR="00130064" w:rsidRPr="00FE6375">
        <w:rPr>
          <w:rStyle w:val="ExampleSource"/>
        </w:rPr>
        <w:t>BR130409.001</w:t>
      </w:r>
      <w:r w:rsidR="00130064" w:rsidRPr="003626DF">
        <w:rPr>
          <w:rStyle w:val="ExampleSource"/>
        </w:rPr>
        <w:t>]</w:t>
      </w:r>
    </w:p>
    <w:tbl>
      <w:tblPr>
        <w:tblW w:w="3963" w:type="dxa"/>
        <w:tblCellMar>
          <w:left w:w="42" w:type="dxa"/>
          <w:right w:w="42" w:type="dxa"/>
        </w:tblCellMar>
        <w:tblLook w:val="01E0" w:firstRow="1" w:lastRow="1" w:firstColumn="1" w:lastColumn="1" w:noHBand="0" w:noVBand="0"/>
      </w:tblPr>
      <w:tblGrid>
        <w:gridCol w:w="709"/>
        <w:gridCol w:w="458"/>
        <w:gridCol w:w="1724"/>
        <w:gridCol w:w="458"/>
        <w:gridCol w:w="614"/>
      </w:tblGrid>
      <w:tr w:rsidR="00AC23C4" w:rsidRPr="00833FA5" w14:paraId="65B1871F" w14:textId="77777777" w:rsidTr="00AC23C4">
        <w:tc>
          <w:tcPr>
            <w:tcW w:w="709" w:type="dxa"/>
            <w:shd w:val="clear" w:color="auto" w:fill="auto"/>
          </w:tcPr>
          <w:p w14:paraId="323A884F" w14:textId="77777777" w:rsidR="00130064" w:rsidRPr="00F129D3" w:rsidRDefault="00130064" w:rsidP="00130064">
            <w:pPr>
              <w:pStyle w:val="Text"/>
            </w:pPr>
            <w:bookmarkStart w:id="2226" w:name="_Ref349400612"/>
            <w:r w:rsidRPr="00F129D3">
              <w:t>(</w:t>
            </w:r>
            <w:fldSimple w:instr=" SEQ ( \* ARABIC \s 1 ">
              <w:r w:rsidR="00154D81">
                <w:rPr>
                  <w:noProof/>
                </w:rPr>
                <w:t>111</w:t>
              </w:r>
            </w:fldSimple>
            <w:r w:rsidRPr="00F129D3">
              <w:t>)</w:t>
            </w:r>
            <w:bookmarkEnd w:id="2226"/>
          </w:p>
        </w:tc>
        <w:tc>
          <w:tcPr>
            <w:tcW w:w="458" w:type="dxa"/>
            <w:shd w:val="clear" w:color="auto" w:fill="auto"/>
          </w:tcPr>
          <w:p w14:paraId="0A8C073C" w14:textId="77777777" w:rsidR="00130064" w:rsidRPr="00D34A3E" w:rsidRDefault="00130064" w:rsidP="00130064">
            <w:pPr>
              <w:pStyle w:val="Text"/>
            </w:pPr>
            <w:r w:rsidRPr="00D34A3E">
              <w:t>sa</w:t>
            </w:r>
          </w:p>
        </w:tc>
        <w:tc>
          <w:tcPr>
            <w:tcW w:w="1724" w:type="dxa"/>
            <w:shd w:val="clear" w:color="auto" w:fill="auto"/>
          </w:tcPr>
          <w:p w14:paraId="38FE35AE" w14:textId="77777777" w:rsidR="00130064" w:rsidRPr="0067279D" w:rsidRDefault="00130064" w:rsidP="00130064">
            <w:pPr>
              <w:pStyle w:val="Text"/>
              <w:rPr>
                <w:rStyle w:val="ChBlueBold"/>
              </w:rPr>
            </w:pPr>
            <w:r w:rsidRPr="0067279D">
              <w:rPr>
                <w:rStyle w:val="ChBlueBold"/>
              </w:rPr>
              <w:t>tampeleng</w:t>
            </w:r>
          </w:p>
        </w:tc>
        <w:tc>
          <w:tcPr>
            <w:tcW w:w="458" w:type="dxa"/>
            <w:shd w:val="clear" w:color="auto" w:fill="auto"/>
          </w:tcPr>
          <w:p w14:paraId="0B5E267C" w14:textId="77777777" w:rsidR="00130064" w:rsidRPr="00D34A3E" w:rsidRDefault="00130064" w:rsidP="00130064">
            <w:pPr>
              <w:pStyle w:val="Text"/>
            </w:pPr>
            <w:r>
              <w:t>dia</w:t>
            </w:r>
          </w:p>
        </w:tc>
        <w:tc>
          <w:tcPr>
            <w:tcW w:w="614" w:type="dxa"/>
            <w:shd w:val="clear" w:color="auto" w:fill="auto"/>
          </w:tcPr>
          <w:p w14:paraId="35F72775" w14:textId="77777777" w:rsidR="00130064" w:rsidRPr="0067279D" w:rsidRDefault="00130064" w:rsidP="00130064">
            <w:pPr>
              <w:pStyle w:val="Text"/>
              <w:rPr>
                <w:rStyle w:val="ChBlueBold"/>
              </w:rPr>
            </w:pPr>
            <w:r w:rsidRPr="0067279D">
              <w:rPr>
                <w:rStyle w:val="ChBlueBold"/>
              </w:rPr>
              <w:t>lagi</w:t>
            </w:r>
          </w:p>
        </w:tc>
      </w:tr>
      <w:tr w:rsidR="00AC23C4" w:rsidRPr="00AC23C4" w14:paraId="03FF0906" w14:textId="77777777" w:rsidTr="00AC23C4">
        <w:tc>
          <w:tcPr>
            <w:tcW w:w="709" w:type="dxa"/>
            <w:shd w:val="clear" w:color="auto" w:fill="auto"/>
          </w:tcPr>
          <w:p w14:paraId="6699A55F" w14:textId="77777777" w:rsidR="00130064" w:rsidRPr="00D34A3E" w:rsidRDefault="00130064" w:rsidP="00130064">
            <w:pPr>
              <w:pStyle w:val="GlossEng"/>
            </w:pPr>
          </w:p>
        </w:tc>
        <w:tc>
          <w:tcPr>
            <w:tcW w:w="458" w:type="dxa"/>
            <w:shd w:val="clear" w:color="auto" w:fill="auto"/>
          </w:tcPr>
          <w:p w14:paraId="2F6A2A0B" w14:textId="77777777" w:rsidR="00130064" w:rsidRPr="0099608C" w:rsidRDefault="00130064" w:rsidP="00130064">
            <w:pPr>
              <w:pStyle w:val="GlossEng"/>
              <w:rPr>
                <w:rStyle w:val="ChSmallCaps"/>
              </w:rPr>
            </w:pPr>
            <w:r w:rsidRPr="0099608C">
              <w:rPr>
                <w:rStyle w:val="ChSmallCaps"/>
              </w:rPr>
              <w:t>1sg</w:t>
            </w:r>
          </w:p>
        </w:tc>
        <w:tc>
          <w:tcPr>
            <w:tcW w:w="1724" w:type="dxa"/>
            <w:shd w:val="clear" w:color="auto" w:fill="auto"/>
          </w:tcPr>
          <w:p w14:paraId="16DBBD7E" w14:textId="77777777" w:rsidR="00130064" w:rsidRPr="00D34A3E" w:rsidRDefault="00130064" w:rsidP="00130064">
            <w:pPr>
              <w:pStyle w:val="GlossEng"/>
            </w:pPr>
            <w:r w:rsidRPr="00D34A3E">
              <w:t>slap.on.face.or.ears</w:t>
            </w:r>
          </w:p>
        </w:tc>
        <w:tc>
          <w:tcPr>
            <w:tcW w:w="458" w:type="dxa"/>
            <w:shd w:val="clear" w:color="auto" w:fill="auto"/>
          </w:tcPr>
          <w:p w14:paraId="070147EB" w14:textId="77777777" w:rsidR="00130064" w:rsidRPr="0099608C" w:rsidRDefault="00130064" w:rsidP="00130064">
            <w:pPr>
              <w:pStyle w:val="GlossEng"/>
              <w:rPr>
                <w:rStyle w:val="ChSmallCaps"/>
              </w:rPr>
            </w:pPr>
            <w:r w:rsidRPr="0099608C">
              <w:rPr>
                <w:rStyle w:val="ChSmallCaps"/>
              </w:rPr>
              <w:t>3sg</w:t>
            </w:r>
          </w:p>
        </w:tc>
        <w:tc>
          <w:tcPr>
            <w:tcW w:w="614" w:type="dxa"/>
            <w:shd w:val="clear" w:color="auto" w:fill="auto"/>
          </w:tcPr>
          <w:p w14:paraId="5730BE3D" w14:textId="77777777" w:rsidR="00130064" w:rsidRPr="00D34A3E" w:rsidRDefault="00130064" w:rsidP="00130064">
            <w:pPr>
              <w:pStyle w:val="GlossEng"/>
            </w:pPr>
            <w:r w:rsidRPr="00D34A3E">
              <w:t>again</w:t>
            </w:r>
          </w:p>
        </w:tc>
      </w:tr>
    </w:tbl>
    <w:p w14:paraId="6A09DD01" w14:textId="61B47390" w:rsidR="00130064" w:rsidRDefault="00B7093A" w:rsidP="00130064">
      <w:pPr>
        <w:pStyle w:val="FreeTranslEng"/>
      </w:pPr>
      <w:r>
        <w:t>‘</w:t>
      </w:r>
      <w:r w:rsidR="00130064">
        <w:t xml:space="preserve">I </w:t>
      </w:r>
      <w:r w:rsidR="00130064" w:rsidRPr="0067279D">
        <w:rPr>
          <w:rStyle w:val="ChBlueBold"/>
        </w:rPr>
        <w:t>slapped</w:t>
      </w:r>
      <w:r w:rsidR="00130064">
        <w:t xml:space="preserve"> him </w:t>
      </w:r>
      <w:r w:rsidR="00130064" w:rsidRPr="006044F9">
        <w:rPr>
          <w:rStyle w:val="ChBlueBold"/>
        </w:rPr>
        <w:t>across the fac</w:t>
      </w:r>
      <w:r w:rsidR="00CA701A">
        <w:rPr>
          <w:rStyle w:val="ChBlueBold"/>
        </w:rPr>
        <w:t>e</w:t>
      </w:r>
      <w:r w:rsidR="00130064" w:rsidRPr="006044F9">
        <w:rPr>
          <w:rStyle w:val="ChBlueBold"/>
        </w:rPr>
        <w:t xml:space="preserve"> again</w:t>
      </w:r>
      <w:r>
        <w:t>’</w:t>
      </w:r>
      <w:r w:rsidR="00130064">
        <w:t xml:space="preserve"> </w:t>
      </w:r>
      <w:r w:rsidR="00130064" w:rsidRPr="0018282C">
        <w:rPr>
          <w:rStyle w:val="ExampleSource"/>
        </w:rPr>
        <w:t>[081013-002-Cv.0007]</w:t>
      </w:r>
    </w:p>
    <w:tbl>
      <w:tblPr>
        <w:tblW w:w="4270" w:type="dxa"/>
        <w:tblCellMar>
          <w:left w:w="42" w:type="dxa"/>
          <w:right w:w="42" w:type="dxa"/>
        </w:tblCellMar>
        <w:tblLook w:val="01E0" w:firstRow="1" w:lastRow="1" w:firstColumn="1" w:lastColumn="1" w:noHBand="0" w:noVBand="0"/>
      </w:tblPr>
      <w:tblGrid>
        <w:gridCol w:w="709"/>
        <w:gridCol w:w="968"/>
        <w:gridCol w:w="618"/>
        <w:gridCol w:w="584"/>
        <w:gridCol w:w="773"/>
        <w:gridCol w:w="618"/>
      </w:tblGrid>
      <w:tr w:rsidR="00AC23C4" w:rsidRPr="00833FA5" w14:paraId="611C83E1" w14:textId="77777777" w:rsidTr="00AC23C4">
        <w:tc>
          <w:tcPr>
            <w:tcW w:w="709" w:type="dxa"/>
            <w:shd w:val="clear" w:color="auto" w:fill="auto"/>
          </w:tcPr>
          <w:p w14:paraId="1770678D" w14:textId="77777777" w:rsidR="00130064" w:rsidRPr="00F129D3" w:rsidRDefault="00130064" w:rsidP="00130064">
            <w:pPr>
              <w:pStyle w:val="Text"/>
            </w:pPr>
            <w:bookmarkStart w:id="2227" w:name="_Ref349400611"/>
            <w:r w:rsidRPr="00F129D3">
              <w:t>(</w:t>
            </w:r>
            <w:fldSimple w:instr=" SEQ ( \* ARABIC \s 1 ">
              <w:r w:rsidR="00154D81">
                <w:rPr>
                  <w:noProof/>
                </w:rPr>
                <w:t>112</w:t>
              </w:r>
            </w:fldSimple>
            <w:r w:rsidRPr="00F129D3">
              <w:t>)</w:t>
            </w:r>
            <w:bookmarkEnd w:id="2227"/>
          </w:p>
        </w:tc>
        <w:tc>
          <w:tcPr>
            <w:tcW w:w="968" w:type="dxa"/>
            <w:shd w:val="clear" w:color="auto" w:fill="auto"/>
          </w:tcPr>
          <w:p w14:paraId="4E414D2F" w14:textId="77777777" w:rsidR="00130064" w:rsidRPr="00844A5B" w:rsidRDefault="00130064" w:rsidP="00130064">
            <w:pPr>
              <w:pStyle w:val="Text"/>
            </w:pPr>
            <w:r w:rsidRPr="00844A5B">
              <w:t>nan</w:t>
            </w:r>
            <w:r>
              <w:t>ti</w:t>
            </w:r>
          </w:p>
        </w:tc>
        <w:tc>
          <w:tcPr>
            <w:tcW w:w="618" w:type="dxa"/>
            <w:shd w:val="clear" w:color="auto" w:fill="auto"/>
          </w:tcPr>
          <w:p w14:paraId="3A3AF06C" w14:textId="77777777" w:rsidR="00130064" w:rsidRPr="00844A5B" w:rsidRDefault="00147902" w:rsidP="00130064">
            <w:pPr>
              <w:pStyle w:val="Text"/>
            </w:pPr>
            <w:r>
              <w:t>Lodia</w:t>
            </w:r>
          </w:p>
        </w:tc>
        <w:tc>
          <w:tcPr>
            <w:tcW w:w="584" w:type="dxa"/>
            <w:shd w:val="clear" w:color="auto" w:fill="auto"/>
          </w:tcPr>
          <w:p w14:paraId="02262BBE" w14:textId="77777777" w:rsidR="00130064" w:rsidRPr="00844A5B" w:rsidRDefault="00130064" w:rsidP="00130064">
            <w:pPr>
              <w:pStyle w:val="Text"/>
            </w:pPr>
            <w:r w:rsidRPr="00844A5B">
              <w:t>don</w:t>
            </w:r>
            <w:r>
              <w:t>g</w:t>
            </w:r>
          </w:p>
        </w:tc>
        <w:tc>
          <w:tcPr>
            <w:tcW w:w="773" w:type="dxa"/>
            <w:shd w:val="clear" w:color="auto" w:fill="auto"/>
          </w:tcPr>
          <w:p w14:paraId="0D68B699" w14:textId="77777777" w:rsidR="00130064" w:rsidRPr="003626DF" w:rsidRDefault="00130064" w:rsidP="00130064">
            <w:pPr>
              <w:pStyle w:val="Text"/>
              <w:rPr>
                <w:rStyle w:val="ChBlueBold"/>
              </w:rPr>
            </w:pPr>
            <w:r w:rsidRPr="003626DF">
              <w:rPr>
                <w:rStyle w:val="ChBlueBold"/>
              </w:rPr>
              <w:t>datang</w:t>
            </w:r>
          </w:p>
        </w:tc>
        <w:tc>
          <w:tcPr>
            <w:tcW w:w="618" w:type="dxa"/>
            <w:shd w:val="clear" w:color="auto" w:fill="auto"/>
          </w:tcPr>
          <w:p w14:paraId="0531C343" w14:textId="77777777" w:rsidR="00130064" w:rsidRPr="003626DF" w:rsidRDefault="00130064" w:rsidP="00130064">
            <w:pPr>
              <w:pStyle w:val="Text"/>
              <w:rPr>
                <w:rStyle w:val="ChBlueBold"/>
              </w:rPr>
            </w:pPr>
            <w:r w:rsidRPr="003626DF">
              <w:rPr>
                <w:rStyle w:val="ChBlueBold"/>
              </w:rPr>
              <w:t>lagi</w:t>
            </w:r>
          </w:p>
        </w:tc>
      </w:tr>
      <w:tr w:rsidR="00AC23C4" w:rsidRPr="00AC23C4" w14:paraId="4776D956" w14:textId="77777777" w:rsidTr="00AC23C4">
        <w:tc>
          <w:tcPr>
            <w:tcW w:w="709" w:type="dxa"/>
            <w:shd w:val="clear" w:color="auto" w:fill="auto"/>
          </w:tcPr>
          <w:p w14:paraId="1DFC44D4" w14:textId="77777777" w:rsidR="00130064" w:rsidRPr="00844A5B" w:rsidRDefault="00130064" w:rsidP="00130064">
            <w:pPr>
              <w:pStyle w:val="GlossEng"/>
            </w:pPr>
          </w:p>
        </w:tc>
        <w:tc>
          <w:tcPr>
            <w:tcW w:w="968" w:type="dxa"/>
            <w:shd w:val="clear" w:color="auto" w:fill="auto"/>
          </w:tcPr>
          <w:p w14:paraId="71E936AE" w14:textId="77777777" w:rsidR="00130064" w:rsidRPr="00844A5B" w:rsidRDefault="00130064" w:rsidP="00130064">
            <w:pPr>
              <w:pStyle w:val="GlossEng"/>
            </w:pPr>
            <w:r w:rsidRPr="00AC23C4">
              <w:rPr>
                <w:szCs w:val="19"/>
              </w:rPr>
              <w:t>very.soon</w:t>
            </w:r>
          </w:p>
        </w:tc>
        <w:tc>
          <w:tcPr>
            <w:tcW w:w="618" w:type="dxa"/>
            <w:shd w:val="clear" w:color="auto" w:fill="auto"/>
          </w:tcPr>
          <w:p w14:paraId="1AE39DDC" w14:textId="77777777" w:rsidR="00130064" w:rsidRPr="00844A5B" w:rsidRDefault="00147902" w:rsidP="00130064">
            <w:pPr>
              <w:pStyle w:val="GlossEng"/>
            </w:pPr>
            <w:r>
              <w:t>Lodia</w:t>
            </w:r>
          </w:p>
        </w:tc>
        <w:tc>
          <w:tcPr>
            <w:tcW w:w="584" w:type="dxa"/>
            <w:shd w:val="clear" w:color="auto" w:fill="auto"/>
          </w:tcPr>
          <w:p w14:paraId="292BC316" w14:textId="77777777" w:rsidR="00130064" w:rsidRPr="0099608C" w:rsidRDefault="00130064" w:rsidP="00130064">
            <w:pPr>
              <w:pStyle w:val="GlossEng"/>
              <w:rPr>
                <w:rStyle w:val="ChSmallCaps"/>
              </w:rPr>
            </w:pPr>
            <w:r w:rsidRPr="0099608C">
              <w:rPr>
                <w:rStyle w:val="ChSmallCaps"/>
              </w:rPr>
              <w:t>3pl</w:t>
            </w:r>
          </w:p>
        </w:tc>
        <w:tc>
          <w:tcPr>
            <w:tcW w:w="773" w:type="dxa"/>
            <w:shd w:val="clear" w:color="auto" w:fill="auto"/>
          </w:tcPr>
          <w:p w14:paraId="0EE7E562" w14:textId="77777777" w:rsidR="00130064" w:rsidRPr="00844A5B" w:rsidRDefault="00130064" w:rsidP="00130064">
            <w:pPr>
              <w:pStyle w:val="GlossEng"/>
            </w:pPr>
            <w:r w:rsidRPr="00844A5B">
              <w:t>come</w:t>
            </w:r>
          </w:p>
        </w:tc>
        <w:tc>
          <w:tcPr>
            <w:tcW w:w="618" w:type="dxa"/>
            <w:shd w:val="clear" w:color="auto" w:fill="auto"/>
          </w:tcPr>
          <w:p w14:paraId="71579187" w14:textId="77777777" w:rsidR="00130064" w:rsidRPr="00844A5B" w:rsidRDefault="00130064" w:rsidP="00130064">
            <w:pPr>
              <w:pStyle w:val="GlossEng"/>
            </w:pPr>
            <w:r w:rsidRPr="00844A5B">
              <w:t>again</w:t>
            </w:r>
          </w:p>
        </w:tc>
      </w:tr>
    </w:tbl>
    <w:p w14:paraId="357C844C" w14:textId="3EC78E6F" w:rsidR="00130064" w:rsidRDefault="00B7093A" w:rsidP="00130064">
      <w:pPr>
        <w:pStyle w:val="FreeTranslEng"/>
      </w:pPr>
      <w:r>
        <w:t>‘</w:t>
      </w:r>
      <w:r w:rsidR="00130064">
        <w:t xml:space="preserve">very soon </w:t>
      </w:r>
      <w:r w:rsidR="00147902">
        <w:t>Lodia</w:t>
      </w:r>
      <w:r w:rsidR="00130064">
        <w:t xml:space="preserve"> and her companions will </w:t>
      </w:r>
      <w:r w:rsidR="00130064" w:rsidRPr="003626DF">
        <w:rPr>
          <w:rStyle w:val="ChBlueBold"/>
        </w:rPr>
        <w:t>also come</w:t>
      </w:r>
      <w:r>
        <w:t>’</w:t>
      </w:r>
      <w:r w:rsidR="00130064">
        <w:t xml:space="preserve"> </w:t>
      </w:r>
      <w:r w:rsidR="00130064" w:rsidRPr="003626DF">
        <w:rPr>
          <w:rStyle w:val="ExampleSource"/>
        </w:rPr>
        <w:t>[081006-016-Cv.0010]</w:t>
      </w:r>
    </w:p>
    <w:tbl>
      <w:tblPr>
        <w:tblW w:w="6395" w:type="dxa"/>
        <w:tblCellMar>
          <w:left w:w="42" w:type="dxa"/>
          <w:right w:w="42" w:type="dxa"/>
        </w:tblCellMar>
        <w:tblLook w:val="01E0" w:firstRow="1" w:lastRow="1" w:firstColumn="1" w:lastColumn="1" w:noHBand="0" w:noVBand="0"/>
      </w:tblPr>
      <w:tblGrid>
        <w:gridCol w:w="709"/>
        <w:gridCol w:w="284"/>
        <w:gridCol w:w="695"/>
        <w:gridCol w:w="996"/>
        <w:gridCol w:w="484"/>
        <w:gridCol w:w="629"/>
        <w:gridCol w:w="868"/>
        <w:gridCol w:w="1112"/>
        <w:gridCol w:w="618"/>
      </w:tblGrid>
      <w:tr w:rsidR="00AC23C4" w:rsidRPr="00833FA5" w14:paraId="2E832A43" w14:textId="77777777" w:rsidTr="00AC23C4">
        <w:tc>
          <w:tcPr>
            <w:tcW w:w="709" w:type="dxa"/>
            <w:shd w:val="clear" w:color="auto" w:fill="auto"/>
          </w:tcPr>
          <w:p w14:paraId="04EC191A" w14:textId="77777777" w:rsidR="00130064" w:rsidRPr="00F129D3" w:rsidRDefault="00130064" w:rsidP="00130064">
            <w:pPr>
              <w:pStyle w:val="Text"/>
            </w:pPr>
            <w:bookmarkStart w:id="2228" w:name="_Ref349400610"/>
            <w:r w:rsidRPr="00F129D3">
              <w:t>(</w:t>
            </w:r>
            <w:fldSimple w:instr=" SEQ ( \* ARABIC \s 1 ">
              <w:r w:rsidR="00154D81">
                <w:rPr>
                  <w:noProof/>
                </w:rPr>
                <w:t>113</w:t>
              </w:r>
            </w:fldSimple>
            <w:r w:rsidRPr="00F129D3">
              <w:t>)</w:t>
            </w:r>
            <w:bookmarkEnd w:id="2228"/>
          </w:p>
        </w:tc>
        <w:tc>
          <w:tcPr>
            <w:tcW w:w="284" w:type="dxa"/>
            <w:shd w:val="clear" w:color="auto" w:fill="auto"/>
          </w:tcPr>
          <w:p w14:paraId="708BA47A" w14:textId="77777777" w:rsidR="00130064" w:rsidRPr="001A33C1" w:rsidRDefault="00130064" w:rsidP="00130064">
            <w:pPr>
              <w:pStyle w:val="Text"/>
            </w:pPr>
            <w:r>
              <w:t>…</w:t>
            </w:r>
          </w:p>
        </w:tc>
        <w:tc>
          <w:tcPr>
            <w:tcW w:w="695" w:type="dxa"/>
            <w:shd w:val="clear" w:color="auto" w:fill="auto"/>
          </w:tcPr>
          <w:p w14:paraId="3831D8B4" w14:textId="77777777" w:rsidR="00130064" w:rsidRPr="001A33C1" w:rsidRDefault="00130064" w:rsidP="00130064">
            <w:pPr>
              <w:pStyle w:val="Text"/>
            </w:pPr>
            <w:r>
              <w:t>sampe</w:t>
            </w:r>
          </w:p>
        </w:tc>
        <w:tc>
          <w:tcPr>
            <w:tcW w:w="996" w:type="dxa"/>
            <w:shd w:val="clear" w:color="auto" w:fill="auto"/>
          </w:tcPr>
          <w:p w14:paraId="6B5338F2" w14:textId="77777777" w:rsidR="00130064" w:rsidRPr="001A33C1" w:rsidRDefault="00130064" w:rsidP="00130064">
            <w:pPr>
              <w:pStyle w:val="Text"/>
            </w:pPr>
            <w:r w:rsidRPr="001A33C1">
              <w:t>mungkin</w:t>
            </w:r>
            <w:r w:rsidR="00845E10">
              <w:t>g</w:t>
            </w:r>
          </w:p>
        </w:tc>
        <w:tc>
          <w:tcPr>
            <w:tcW w:w="484" w:type="dxa"/>
            <w:shd w:val="clear" w:color="auto" w:fill="auto"/>
          </w:tcPr>
          <w:p w14:paraId="72BC87A8" w14:textId="77777777" w:rsidR="00130064" w:rsidRPr="001A33C1" w:rsidRDefault="00130064" w:rsidP="00130064">
            <w:pPr>
              <w:pStyle w:val="Text"/>
            </w:pPr>
            <w:r w:rsidRPr="001A33C1">
              <w:t>dua</w:t>
            </w:r>
          </w:p>
        </w:tc>
        <w:tc>
          <w:tcPr>
            <w:tcW w:w="629" w:type="dxa"/>
            <w:shd w:val="clear" w:color="auto" w:fill="auto"/>
          </w:tcPr>
          <w:p w14:paraId="45AD4007" w14:textId="77777777" w:rsidR="00130064" w:rsidRPr="001A33C1" w:rsidRDefault="00130064" w:rsidP="00130064">
            <w:pPr>
              <w:pStyle w:val="Text"/>
            </w:pPr>
            <w:r w:rsidRPr="001A33C1">
              <w:t>taun</w:t>
            </w:r>
            <w:r w:rsidR="00845E10">
              <w:t>g</w:t>
            </w:r>
          </w:p>
        </w:tc>
        <w:tc>
          <w:tcPr>
            <w:tcW w:w="868" w:type="dxa"/>
            <w:shd w:val="clear" w:color="auto" w:fill="auto"/>
          </w:tcPr>
          <w:p w14:paraId="227E1A19" w14:textId="77777777" w:rsidR="00130064" w:rsidRPr="001A33C1" w:rsidRDefault="00130064" w:rsidP="00130064">
            <w:pPr>
              <w:pStyle w:val="Text"/>
            </w:pPr>
            <w:r w:rsidRPr="001A33C1">
              <w:t>baru</w:t>
            </w:r>
          </w:p>
        </w:tc>
        <w:tc>
          <w:tcPr>
            <w:tcW w:w="1112" w:type="dxa"/>
            <w:shd w:val="clear" w:color="auto" w:fill="auto"/>
          </w:tcPr>
          <w:p w14:paraId="5ABBE47B" w14:textId="77777777" w:rsidR="00130064" w:rsidRPr="00690409" w:rsidRDefault="00130064" w:rsidP="00130064">
            <w:pPr>
              <w:pStyle w:val="Text"/>
              <w:rPr>
                <w:rStyle w:val="ChBlueBold"/>
              </w:rPr>
            </w:pPr>
            <w:r w:rsidRPr="00690409">
              <w:rPr>
                <w:rStyle w:val="ChBlueBold"/>
              </w:rPr>
              <w:t>rame</w:t>
            </w:r>
          </w:p>
        </w:tc>
        <w:tc>
          <w:tcPr>
            <w:tcW w:w="618" w:type="dxa"/>
            <w:shd w:val="clear" w:color="auto" w:fill="auto"/>
          </w:tcPr>
          <w:p w14:paraId="753933BF" w14:textId="77777777" w:rsidR="00130064" w:rsidRPr="00690409" w:rsidRDefault="00130064" w:rsidP="00130064">
            <w:pPr>
              <w:pStyle w:val="Text"/>
              <w:rPr>
                <w:rStyle w:val="ChBlueBold"/>
              </w:rPr>
            </w:pPr>
            <w:r w:rsidRPr="00690409">
              <w:rPr>
                <w:rStyle w:val="ChBlueBold"/>
              </w:rPr>
              <w:t>lagi</w:t>
            </w:r>
          </w:p>
        </w:tc>
      </w:tr>
      <w:tr w:rsidR="00AC23C4" w:rsidRPr="00AC23C4" w14:paraId="5FAAD6EA" w14:textId="77777777" w:rsidTr="00AC23C4">
        <w:tc>
          <w:tcPr>
            <w:tcW w:w="709" w:type="dxa"/>
            <w:shd w:val="clear" w:color="auto" w:fill="auto"/>
          </w:tcPr>
          <w:p w14:paraId="78F91A30" w14:textId="77777777" w:rsidR="00AD7DC6" w:rsidRPr="001A33C1" w:rsidRDefault="00AD7DC6" w:rsidP="00130064">
            <w:pPr>
              <w:pStyle w:val="GlossEng"/>
            </w:pPr>
          </w:p>
        </w:tc>
        <w:tc>
          <w:tcPr>
            <w:tcW w:w="284" w:type="dxa"/>
            <w:shd w:val="clear" w:color="auto" w:fill="auto"/>
          </w:tcPr>
          <w:p w14:paraId="076E9914" w14:textId="77777777" w:rsidR="00AD7DC6" w:rsidRPr="001A33C1" w:rsidRDefault="00AD7DC6" w:rsidP="00130064">
            <w:pPr>
              <w:pStyle w:val="GlossEng"/>
            </w:pPr>
          </w:p>
        </w:tc>
        <w:tc>
          <w:tcPr>
            <w:tcW w:w="695" w:type="dxa"/>
            <w:shd w:val="clear" w:color="auto" w:fill="auto"/>
          </w:tcPr>
          <w:p w14:paraId="38F34EA3" w14:textId="77777777" w:rsidR="00AD7DC6" w:rsidRPr="001A33C1" w:rsidRDefault="00BD6BA3" w:rsidP="00130064">
            <w:pPr>
              <w:pStyle w:val="GlossEng"/>
            </w:pPr>
            <w:r>
              <w:t>until</w:t>
            </w:r>
          </w:p>
        </w:tc>
        <w:tc>
          <w:tcPr>
            <w:tcW w:w="996" w:type="dxa"/>
            <w:shd w:val="clear" w:color="auto" w:fill="auto"/>
          </w:tcPr>
          <w:p w14:paraId="691C89CC" w14:textId="77777777" w:rsidR="00AD7DC6" w:rsidRPr="001A33C1" w:rsidRDefault="00AD7DC6" w:rsidP="00130064">
            <w:pPr>
              <w:pStyle w:val="GlossEng"/>
            </w:pPr>
            <w:r w:rsidRPr="001A33C1">
              <w:t>maybe</w:t>
            </w:r>
          </w:p>
        </w:tc>
        <w:tc>
          <w:tcPr>
            <w:tcW w:w="484" w:type="dxa"/>
            <w:shd w:val="clear" w:color="auto" w:fill="auto"/>
          </w:tcPr>
          <w:p w14:paraId="06DF3500" w14:textId="77777777" w:rsidR="00AD7DC6" w:rsidRPr="001A33C1" w:rsidRDefault="00AD7DC6" w:rsidP="00130064">
            <w:pPr>
              <w:pStyle w:val="GlossEng"/>
            </w:pPr>
            <w:r w:rsidRPr="001A33C1">
              <w:t>two</w:t>
            </w:r>
          </w:p>
        </w:tc>
        <w:tc>
          <w:tcPr>
            <w:tcW w:w="629" w:type="dxa"/>
            <w:shd w:val="clear" w:color="auto" w:fill="auto"/>
          </w:tcPr>
          <w:p w14:paraId="3C00E4F7" w14:textId="77777777" w:rsidR="00AD7DC6" w:rsidRPr="001A33C1" w:rsidRDefault="00AD7DC6" w:rsidP="00130064">
            <w:pPr>
              <w:pStyle w:val="GlossEng"/>
            </w:pPr>
            <w:r w:rsidRPr="001A33C1">
              <w:t>year</w:t>
            </w:r>
          </w:p>
        </w:tc>
        <w:tc>
          <w:tcPr>
            <w:tcW w:w="868" w:type="dxa"/>
            <w:shd w:val="clear" w:color="auto" w:fill="auto"/>
          </w:tcPr>
          <w:p w14:paraId="095CB8C4" w14:textId="77777777" w:rsidR="00AD7DC6" w:rsidRPr="0014512C" w:rsidRDefault="00AD7DC6" w:rsidP="002C79BF">
            <w:pPr>
              <w:pStyle w:val="GlossEng"/>
            </w:pPr>
            <w:r>
              <w:t>and.then</w:t>
            </w:r>
          </w:p>
        </w:tc>
        <w:tc>
          <w:tcPr>
            <w:tcW w:w="1112" w:type="dxa"/>
            <w:shd w:val="clear" w:color="auto" w:fill="auto"/>
          </w:tcPr>
          <w:p w14:paraId="4528F34C" w14:textId="77777777" w:rsidR="00AD7DC6" w:rsidRPr="001A33C1" w:rsidRDefault="004D61DB" w:rsidP="00130064">
            <w:pPr>
              <w:pStyle w:val="GlossEng"/>
            </w:pPr>
            <w:r>
              <w:t>be.</w:t>
            </w:r>
            <w:r w:rsidR="00AD7DC6" w:rsidRPr="001A33C1">
              <w:t>crowded</w:t>
            </w:r>
          </w:p>
        </w:tc>
        <w:tc>
          <w:tcPr>
            <w:tcW w:w="618" w:type="dxa"/>
            <w:shd w:val="clear" w:color="auto" w:fill="auto"/>
          </w:tcPr>
          <w:p w14:paraId="4F0A7802" w14:textId="77777777" w:rsidR="00AD7DC6" w:rsidRPr="001A33C1" w:rsidRDefault="00AD7DC6" w:rsidP="00130064">
            <w:pPr>
              <w:pStyle w:val="GlossEng"/>
            </w:pPr>
            <w:r w:rsidRPr="001A33C1">
              <w:t>again</w:t>
            </w:r>
          </w:p>
        </w:tc>
      </w:tr>
    </w:tbl>
    <w:p w14:paraId="3803C851" w14:textId="302FAA67" w:rsidR="00130064" w:rsidRPr="001B3351" w:rsidRDefault="00B7093A" w:rsidP="00130064">
      <w:pPr>
        <w:pStyle w:val="FreeTranslEng15pt"/>
      </w:pPr>
      <w:r>
        <w:t>‘</w:t>
      </w:r>
      <w:r w:rsidR="00130064">
        <w:t xml:space="preserve">[it goes on like that] for maybe two years before (the situation gets) </w:t>
      </w:r>
      <w:r w:rsidR="00130064" w:rsidRPr="00906D04">
        <w:rPr>
          <w:rStyle w:val="ChBlueBold"/>
        </w:rPr>
        <w:t>lively again</w:t>
      </w:r>
      <w:r>
        <w:t>’</w:t>
      </w:r>
      <w:r w:rsidR="00130064">
        <w:t xml:space="preserve"> </w:t>
      </w:r>
      <w:r w:rsidR="00130064" w:rsidRPr="00501784">
        <w:rPr>
          <w:rStyle w:val="ExampleSource"/>
        </w:rPr>
        <w:t>[081025-004-Cv.0102]</w:t>
      </w:r>
    </w:p>
    <w:p w14:paraId="0428A831" w14:textId="77777777" w:rsidR="00130064" w:rsidRDefault="00130064" w:rsidP="00130064">
      <w:pPr>
        <w:pStyle w:val="Heading3"/>
      </w:pPr>
      <w:bookmarkStart w:id="2229" w:name="_Ref350357624"/>
      <w:bookmarkStart w:id="2230" w:name="_Toc367531085"/>
      <w:bookmarkStart w:id="2231" w:name="_Toc440455582"/>
      <w:r>
        <w:t>Intensification</w:t>
      </w:r>
      <w:bookmarkEnd w:id="2229"/>
      <w:bookmarkEnd w:id="2230"/>
      <w:bookmarkEnd w:id="2231"/>
    </w:p>
    <w:p w14:paraId="26C90E55" w14:textId="5DCC2AAE" w:rsidR="00130064" w:rsidRDefault="00130064" w:rsidP="007874BD">
      <w:pPr>
        <w:pStyle w:val="Body0005after"/>
        <w:rPr>
          <w:lang w:eastAsia="en-US"/>
        </w:rPr>
      </w:pPr>
      <w:r w:rsidRPr="003B0C45">
        <w:t xml:space="preserve">In their predicative uses, </w:t>
      </w:r>
      <w:r w:rsidRPr="003B0C45">
        <w:rPr>
          <w:lang w:eastAsia="en-US"/>
        </w:rPr>
        <w:t xml:space="preserve">monovalent stative </w:t>
      </w:r>
      <w:r>
        <w:rPr>
          <w:lang w:eastAsia="en-US"/>
        </w:rPr>
        <w:t xml:space="preserve">and bivalent </w:t>
      </w:r>
      <w:r w:rsidRPr="003B0C45">
        <w:rPr>
          <w:lang w:eastAsia="en-US"/>
        </w:rPr>
        <w:t>verbs can be</w:t>
      </w:r>
      <w:r>
        <w:rPr>
          <w:lang w:eastAsia="en-US"/>
        </w:rPr>
        <w:t xml:space="preserve"> intensified with the degree adverbs </w:t>
      </w:r>
      <w:r w:rsidRPr="00A64C22">
        <w:rPr>
          <w:rStyle w:val="ChItalBold"/>
        </w:rPr>
        <w:t>skali</w:t>
      </w:r>
      <w:r>
        <w:rPr>
          <w:lang w:eastAsia="en-US"/>
        </w:rPr>
        <w:t xml:space="preserve"> </w:t>
      </w:r>
      <w:r w:rsidR="00B7093A">
        <w:rPr>
          <w:lang w:eastAsia="en-US"/>
        </w:rPr>
        <w:t>‘</w:t>
      </w:r>
      <w:r>
        <w:rPr>
          <w:lang w:eastAsia="en-US"/>
        </w:rPr>
        <w:t>very</w:t>
      </w:r>
      <w:r w:rsidR="00B7093A">
        <w:rPr>
          <w:lang w:eastAsia="en-US"/>
        </w:rPr>
        <w:t>’</w:t>
      </w:r>
      <w:r>
        <w:rPr>
          <w:lang w:eastAsia="en-US"/>
        </w:rPr>
        <w:t xml:space="preserve"> or </w:t>
      </w:r>
      <w:r w:rsidRPr="00A64C22">
        <w:rPr>
          <w:rStyle w:val="ChItalBold"/>
        </w:rPr>
        <w:t>terlalu</w:t>
      </w:r>
      <w:r>
        <w:rPr>
          <w:lang w:eastAsia="en-US"/>
        </w:rPr>
        <w:t xml:space="preserve"> </w:t>
      </w:r>
      <w:r w:rsidR="00B7093A">
        <w:rPr>
          <w:lang w:eastAsia="en-US"/>
        </w:rPr>
        <w:t>‘</w:t>
      </w:r>
      <w:r>
        <w:rPr>
          <w:lang w:eastAsia="en-US"/>
        </w:rPr>
        <w:t>too</w:t>
      </w:r>
      <w:r w:rsidR="00B7093A">
        <w:rPr>
          <w:lang w:eastAsia="en-US"/>
        </w:rPr>
        <w:t>’</w:t>
      </w:r>
      <w:r>
        <w:rPr>
          <w:lang w:eastAsia="en-US"/>
        </w:rPr>
        <w:t xml:space="preserve">, as shown in </w:t>
      </w:r>
      <w:r>
        <w:fldChar w:fldCharType="begin"/>
      </w:r>
      <w:r>
        <w:instrText xml:space="preserve"> REF _Ref345664040 \h </w:instrText>
      </w:r>
      <w:r>
        <w:fldChar w:fldCharType="separate"/>
      </w:r>
      <w:r w:rsidR="00154D81" w:rsidRPr="00F129D3">
        <w:t>(</w:t>
      </w:r>
      <w:r w:rsidR="00154D81">
        <w:rPr>
          <w:noProof/>
        </w:rPr>
        <w:t>114</w:t>
      </w:r>
      <w:r w:rsidR="00154D81" w:rsidRPr="00F129D3">
        <w:t>)</w:t>
      </w:r>
      <w:r>
        <w:fldChar w:fldCharType="end"/>
      </w:r>
      <w:r>
        <w:t xml:space="preserve"> to </w:t>
      </w:r>
      <w:r>
        <w:fldChar w:fldCharType="begin"/>
      </w:r>
      <w:r>
        <w:instrText xml:space="preserve"> REF _Ref345664041 \h </w:instrText>
      </w:r>
      <w:r>
        <w:fldChar w:fldCharType="separate"/>
      </w:r>
      <w:r w:rsidR="00154D81" w:rsidRPr="00F129D3">
        <w:t>(</w:t>
      </w:r>
      <w:r w:rsidR="00154D81">
        <w:rPr>
          <w:noProof/>
        </w:rPr>
        <w:t>117</w:t>
      </w:r>
      <w:r w:rsidR="00154D81" w:rsidRPr="00F129D3">
        <w:t>)</w:t>
      </w:r>
      <w:r>
        <w:fldChar w:fldCharType="end"/>
      </w:r>
      <w:r>
        <w:rPr>
          <w:lang w:eastAsia="en-US"/>
        </w:rPr>
        <w:t xml:space="preserve">. While </w:t>
      </w:r>
      <w:r w:rsidRPr="00A64C22">
        <w:rPr>
          <w:rStyle w:val="ChItalBold"/>
        </w:rPr>
        <w:t>skali</w:t>
      </w:r>
      <w:r>
        <w:rPr>
          <w:lang w:eastAsia="en-US"/>
        </w:rPr>
        <w:t xml:space="preserve"> </w:t>
      </w:r>
      <w:r w:rsidR="00B7093A">
        <w:rPr>
          <w:lang w:eastAsia="en-US"/>
        </w:rPr>
        <w:t>‘</w:t>
      </w:r>
      <w:r>
        <w:rPr>
          <w:lang w:eastAsia="en-US"/>
        </w:rPr>
        <w:t>very</w:t>
      </w:r>
      <w:r w:rsidR="00B7093A">
        <w:rPr>
          <w:lang w:eastAsia="en-US"/>
        </w:rPr>
        <w:t>’</w:t>
      </w:r>
      <w:r>
        <w:rPr>
          <w:lang w:eastAsia="en-US"/>
        </w:rPr>
        <w:t xml:space="preserve"> follows the verb as in </w:t>
      </w:r>
      <w:r>
        <w:fldChar w:fldCharType="begin"/>
      </w:r>
      <w:r>
        <w:instrText xml:space="preserve"> REF _Ref345664040 \h </w:instrText>
      </w:r>
      <w:r>
        <w:fldChar w:fldCharType="separate"/>
      </w:r>
      <w:r w:rsidR="00154D81" w:rsidRPr="00F129D3">
        <w:t>(</w:t>
      </w:r>
      <w:r w:rsidR="00154D81">
        <w:rPr>
          <w:noProof/>
        </w:rPr>
        <w:t>114</w:t>
      </w:r>
      <w:r w:rsidR="00154D81" w:rsidRPr="00F129D3">
        <w:t>)</w:t>
      </w:r>
      <w:r>
        <w:fldChar w:fldCharType="end"/>
      </w:r>
      <w:r>
        <w:t xml:space="preserve"> and </w:t>
      </w:r>
      <w:r>
        <w:fldChar w:fldCharType="begin"/>
      </w:r>
      <w:r>
        <w:instrText xml:space="preserve"> REF _Ref345664039 \h </w:instrText>
      </w:r>
      <w:r>
        <w:fldChar w:fldCharType="separate"/>
      </w:r>
      <w:r w:rsidR="00154D81" w:rsidRPr="00F129D3">
        <w:t>(</w:t>
      </w:r>
      <w:r w:rsidR="00154D81">
        <w:rPr>
          <w:noProof/>
        </w:rPr>
        <w:t>115</w:t>
      </w:r>
      <w:r w:rsidR="00154D81" w:rsidRPr="00F129D3">
        <w:t>)</w:t>
      </w:r>
      <w:r>
        <w:fldChar w:fldCharType="end"/>
      </w:r>
      <w:r>
        <w:rPr>
          <w:lang w:eastAsia="en-US"/>
        </w:rPr>
        <w:t xml:space="preserve">, </w:t>
      </w:r>
      <w:r w:rsidRPr="00A64C22">
        <w:rPr>
          <w:rStyle w:val="ChItalBold"/>
        </w:rPr>
        <w:t>terlalu</w:t>
      </w:r>
      <w:r>
        <w:rPr>
          <w:lang w:eastAsia="en-US"/>
        </w:rPr>
        <w:t xml:space="preserve"> </w:t>
      </w:r>
      <w:r w:rsidR="00B7093A">
        <w:rPr>
          <w:lang w:eastAsia="en-US"/>
        </w:rPr>
        <w:t>‘</w:t>
      </w:r>
      <w:r>
        <w:rPr>
          <w:lang w:eastAsia="en-US"/>
        </w:rPr>
        <w:t>too</w:t>
      </w:r>
      <w:r w:rsidR="00B7093A">
        <w:rPr>
          <w:lang w:eastAsia="en-US"/>
        </w:rPr>
        <w:t>’</w:t>
      </w:r>
      <w:r>
        <w:rPr>
          <w:lang w:eastAsia="en-US"/>
        </w:rPr>
        <w:t xml:space="preserve"> precedes it as in </w:t>
      </w:r>
      <w:r>
        <w:fldChar w:fldCharType="begin"/>
      </w:r>
      <w:r>
        <w:instrText xml:space="preserve"> REF _Ref345664042 \h </w:instrText>
      </w:r>
      <w:r>
        <w:fldChar w:fldCharType="separate"/>
      </w:r>
      <w:r w:rsidR="00154D81" w:rsidRPr="00F129D3">
        <w:t>(</w:t>
      </w:r>
      <w:r w:rsidR="00154D81">
        <w:rPr>
          <w:noProof/>
        </w:rPr>
        <w:t>116</w:t>
      </w:r>
      <w:r w:rsidR="00154D81" w:rsidRPr="00F129D3">
        <w:t>)</w:t>
      </w:r>
      <w:r>
        <w:fldChar w:fldCharType="end"/>
      </w:r>
      <w:r>
        <w:rPr>
          <w:lang w:eastAsia="en-US"/>
        </w:rPr>
        <w:t xml:space="preserve"> and </w:t>
      </w:r>
      <w:r>
        <w:fldChar w:fldCharType="begin"/>
      </w:r>
      <w:r>
        <w:instrText xml:space="preserve"> REF _Ref345664041 \h </w:instrText>
      </w:r>
      <w:r>
        <w:fldChar w:fldCharType="separate"/>
      </w:r>
      <w:r w:rsidR="00154D81" w:rsidRPr="00F129D3">
        <w:t>(</w:t>
      </w:r>
      <w:r w:rsidR="00154D81">
        <w:rPr>
          <w:noProof/>
        </w:rPr>
        <w:t>117</w:t>
      </w:r>
      <w:r w:rsidR="00154D81" w:rsidRPr="00F129D3">
        <w:t>)</w:t>
      </w:r>
      <w:r>
        <w:fldChar w:fldCharType="end"/>
      </w:r>
      <w:r>
        <w:rPr>
          <w:lang w:eastAsia="en-US"/>
        </w:rPr>
        <w:t xml:space="preserve">. </w:t>
      </w:r>
      <w:r>
        <w:t xml:space="preserve">Intensification of predicatively used </w:t>
      </w:r>
      <w:r>
        <w:rPr>
          <w:lang w:eastAsia="en-US"/>
        </w:rPr>
        <w:t xml:space="preserve">monovalent dynamic and trivalent verbs is unattested </w:t>
      </w:r>
      <w:r>
        <w:t xml:space="preserve">in the corpus. </w:t>
      </w:r>
      <w:r>
        <w:rPr>
          <w:lang w:eastAsia="en-US"/>
        </w:rPr>
        <w:t xml:space="preserve">Furthermore, intensification of attributively used verbs is unattested. </w:t>
      </w:r>
      <w:r>
        <w:t>(For details on degree adverbs see §</w:t>
      </w:r>
      <w:r>
        <w:fldChar w:fldCharType="begin"/>
      </w:r>
      <w:r>
        <w:instrText xml:space="preserve"> REF _Ref358227559 \w \h </w:instrText>
      </w:r>
      <w:r>
        <w:fldChar w:fldCharType="separate"/>
      </w:r>
      <w:r w:rsidR="00154D81">
        <w:rPr>
          <w:cs/>
        </w:rPr>
        <w:t>‎</w:t>
      </w:r>
      <w:r w:rsidR="00154D81">
        <w:t>5.4.7</w:t>
      </w:r>
      <w:r>
        <w:fldChar w:fldCharType="end"/>
      </w:r>
      <w:r>
        <w:t>.)</w:t>
      </w:r>
    </w:p>
    <w:p w14:paraId="0A37A501" w14:textId="77777777" w:rsidR="00130064" w:rsidRDefault="00130064" w:rsidP="00130064">
      <w:pPr>
        <w:pStyle w:val="ExampleTitle"/>
      </w:pPr>
      <w:r>
        <w:t>Intensification</w:t>
      </w:r>
    </w:p>
    <w:tbl>
      <w:tblPr>
        <w:tblW w:w="6064" w:type="dxa"/>
        <w:tblCellMar>
          <w:left w:w="42" w:type="dxa"/>
          <w:right w:w="42" w:type="dxa"/>
        </w:tblCellMar>
        <w:tblLook w:val="01E0" w:firstRow="1" w:lastRow="1" w:firstColumn="1" w:lastColumn="1" w:noHBand="0" w:noVBand="0"/>
      </w:tblPr>
      <w:tblGrid>
        <w:gridCol w:w="709"/>
        <w:gridCol w:w="489"/>
        <w:gridCol w:w="1651"/>
        <w:gridCol w:w="585"/>
        <w:gridCol w:w="584"/>
        <w:gridCol w:w="567"/>
        <w:gridCol w:w="784"/>
        <w:gridCol w:w="695"/>
      </w:tblGrid>
      <w:tr w:rsidR="00AC23C4" w:rsidRPr="00833FA5" w14:paraId="3A53A58E" w14:textId="77777777" w:rsidTr="00AC23C4">
        <w:tc>
          <w:tcPr>
            <w:tcW w:w="709" w:type="dxa"/>
            <w:shd w:val="clear" w:color="auto" w:fill="auto"/>
          </w:tcPr>
          <w:p w14:paraId="13C1CDD7" w14:textId="77777777" w:rsidR="00130064" w:rsidRPr="00F129D3" w:rsidRDefault="00130064" w:rsidP="00130064">
            <w:pPr>
              <w:pStyle w:val="Text"/>
            </w:pPr>
            <w:bookmarkStart w:id="2232" w:name="_Ref345664040"/>
            <w:r w:rsidRPr="00F129D3">
              <w:t>(</w:t>
            </w:r>
            <w:fldSimple w:instr=" SEQ ( \* ARABIC \s 1 ">
              <w:r w:rsidR="00154D81">
                <w:rPr>
                  <w:noProof/>
                </w:rPr>
                <w:t>114</w:t>
              </w:r>
            </w:fldSimple>
            <w:r w:rsidRPr="00F129D3">
              <w:t>)</w:t>
            </w:r>
            <w:bookmarkEnd w:id="2232"/>
          </w:p>
        </w:tc>
        <w:tc>
          <w:tcPr>
            <w:tcW w:w="489" w:type="dxa"/>
            <w:shd w:val="clear" w:color="auto" w:fill="auto"/>
          </w:tcPr>
          <w:p w14:paraId="0D02669C" w14:textId="77777777" w:rsidR="00130064" w:rsidRPr="003B112B" w:rsidRDefault="00130064" w:rsidP="00130064">
            <w:pPr>
              <w:pStyle w:val="Text"/>
            </w:pPr>
            <w:r w:rsidRPr="003B112B">
              <w:t>sa</w:t>
            </w:r>
          </w:p>
        </w:tc>
        <w:tc>
          <w:tcPr>
            <w:tcW w:w="1651" w:type="dxa"/>
            <w:shd w:val="clear" w:color="auto" w:fill="auto"/>
          </w:tcPr>
          <w:p w14:paraId="3027164F" w14:textId="77777777" w:rsidR="00130064" w:rsidRPr="003D6C1C" w:rsidRDefault="00130064" w:rsidP="00130064">
            <w:pPr>
              <w:pStyle w:val="Text"/>
              <w:rPr>
                <w:rStyle w:val="ChBlueBold"/>
              </w:rPr>
            </w:pPr>
            <w:r>
              <w:rPr>
                <w:rStyle w:val="ChBlueBold"/>
              </w:rPr>
              <w:t>s</w:t>
            </w:r>
            <w:r w:rsidRPr="003D6C1C">
              <w:rPr>
                <w:rStyle w:val="ChBlueBold"/>
              </w:rPr>
              <w:t>nang</w:t>
            </w:r>
          </w:p>
        </w:tc>
        <w:tc>
          <w:tcPr>
            <w:tcW w:w="585" w:type="dxa"/>
            <w:shd w:val="clear" w:color="auto" w:fill="auto"/>
          </w:tcPr>
          <w:p w14:paraId="668FB1E8" w14:textId="77777777" w:rsidR="00130064" w:rsidRPr="003D6C1C" w:rsidRDefault="00130064" w:rsidP="00130064">
            <w:pPr>
              <w:pStyle w:val="Text"/>
              <w:rPr>
                <w:rStyle w:val="ChBlueBold"/>
              </w:rPr>
            </w:pPr>
            <w:r w:rsidRPr="003D6C1C">
              <w:rPr>
                <w:rStyle w:val="ChBlueBold"/>
              </w:rPr>
              <w:t>skali</w:t>
            </w:r>
          </w:p>
        </w:tc>
        <w:tc>
          <w:tcPr>
            <w:tcW w:w="584" w:type="dxa"/>
            <w:shd w:val="clear" w:color="auto" w:fill="auto"/>
          </w:tcPr>
          <w:p w14:paraId="31A90FFC" w14:textId="77777777" w:rsidR="00130064" w:rsidRPr="003B112B" w:rsidRDefault="00130064" w:rsidP="00130064">
            <w:pPr>
              <w:pStyle w:val="Text"/>
            </w:pPr>
            <w:r w:rsidRPr="003B112B">
              <w:t>dong</w:t>
            </w:r>
          </w:p>
        </w:tc>
        <w:tc>
          <w:tcPr>
            <w:tcW w:w="567" w:type="dxa"/>
            <w:shd w:val="clear" w:color="auto" w:fill="auto"/>
          </w:tcPr>
          <w:p w14:paraId="3DD7164E" w14:textId="77777777" w:rsidR="00130064" w:rsidRPr="003B112B" w:rsidRDefault="00130064" w:rsidP="00130064">
            <w:pPr>
              <w:pStyle w:val="Text"/>
            </w:pPr>
            <w:r w:rsidRPr="003B112B">
              <w:t>pu</w:t>
            </w:r>
          </w:p>
        </w:tc>
        <w:tc>
          <w:tcPr>
            <w:tcW w:w="784" w:type="dxa"/>
            <w:shd w:val="clear" w:color="auto" w:fill="auto"/>
          </w:tcPr>
          <w:p w14:paraId="7F7F8D6B" w14:textId="77777777" w:rsidR="00130064" w:rsidRPr="003B112B" w:rsidRDefault="00130064" w:rsidP="00130064">
            <w:pPr>
              <w:pStyle w:val="Text"/>
            </w:pPr>
            <w:r w:rsidRPr="003B112B">
              <w:t>cara</w:t>
            </w:r>
          </w:p>
        </w:tc>
        <w:tc>
          <w:tcPr>
            <w:tcW w:w="695" w:type="dxa"/>
            <w:shd w:val="clear" w:color="auto" w:fill="auto"/>
          </w:tcPr>
          <w:p w14:paraId="5B612EF7" w14:textId="77777777" w:rsidR="00130064" w:rsidRPr="003B112B" w:rsidRDefault="00130064" w:rsidP="00130064">
            <w:pPr>
              <w:pStyle w:val="Text"/>
            </w:pPr>
            <w:r w:rsidRPr="003B112B">
              <w:t>masak</w:t>
            </w:r>
          </w:p>
        </w:tc>
      </w:tr>
      <w:tr w:rsidR="00AC23C4" w:rsidRPr="00AC23C4" w14:paraId="3203E244" w14:textId="77777777" w:rsidTr="00AC23C4">
        <w:tc>
          <w:tcPr>
            <w:tcW w:w="709" w:type="dxa"/>
            <w:shd w:val="clear" w:color="auto" w:fill="auto"/>
          </w:tcPr>
          <w:p w14:paraId="3602FAAC" w14:textId="77777777" w:rsidR="00130064" w:rsidRPr="003B112B" w:rsidRDefault="00130064" w:rsidP="00130064">
            <w:pPr>
              <w:pStyle w:val="GlossEng"/>
            </w:pPr>
          </w:p>
        </w:tc>
        <w:tc>
          <w:tcPr>
            <w:tcW w:w="489" w:type="dxa"/>
            <w:shd w:val="clear" w:color="auto" w:fill="auto"/>
          </w:tcPr>
          <w:p w14:paraId="2B577A44" w14:textId="77777777" w:rsidR="00130064" w:rsidRPr="0099608C" w:rsidRDefault="00130064" w:rsidP="00130064">
            <w:pPr>
              <w:pStyle w:val="GlossEng"/>
              <w:rPr>
                <w:rStyle w:val="ChSmallCaps"/>
              </w:rPr>
            </w:pPr>
            <w:r w:rsidRPr="0099608C">
              <w:rPr>
                <w:rStyle w:val="ChSmallCaps"/>
              </w:rPr>
              <w:t>1sg</w:t>
            </w:r>
          </w:p>
        </w:tc>
        <w:tc>
          <w:tcPr>
            <w:tcW w:w="1651" w:type="dxa"/>
            <w:shd w:val="clear" w:color="auto" w:fill="auto"/>
          </w:tcPr>
          <w:p w14:paraId="55FA5E1D" w14:textId="77777777" w:rsidR="00130064" w:rsidRPr="003B112B" w:rsidRDefault="00130064" w:rsidP="00130064">
            <w:pPr>
              <w:pStyle w:val="GlossEng"/>
            </w:pPr>
            <w:r w:rsidRPr="00CC45C2">
              <w:t>feel.happy(.about)</w:t>
            </w:r>
          </w:p>
        </w:tc>
        <w:tc>
          <w:tcPr>
            <w:tcW w:w="585" w:type="dxa"/>
            <w:shd w:val="clear" w:color="auto" w:fill="auto"/>
          </w:tcPr>
          <w:p w14:paraId="00F96F75" w14:textId="77777777" w:rsidR="00130064" w:rsidRPr="003B112B" w:rsidRDefault="00130064" w:rsidP="00130064">
            <w:pPr>
              <w:pStyle w:val="GlossEng"/>
            </w:pPr>
            <w:r w:rsidRPr="003B112B">
              <w:t>very</w:t>
            </w:r>
          </w:p>
        </w:tc>
        <w:tc>
          <w:tcPr>
            <w:tcW w:w="584" w:type="dxa"/>
            <w:shd w:val="clear" w:color="auto" w:fill="auto"/>
          </w:tcPr>
          <w:p w14:paraId="7C3584B6" w14:textId="77777777" w:rsidR="00130064" w:rsidRPr="0099608C" w:rsidRDefault="00130064" w:rsidP="00130064">
            <w:pPr>
              <w:pStyle w:val="GlossEng"/>
              <w:rPr>
                <w:rStyle w:val="ChSmallCaps"/>
              </w:rPr>
            </w:pPr>
            <w:r w:rsidRPr="0099608C">
              <w:rPr>
                <w:rStyle w:val="ChSmallCaps"/>
              </w:rPr>
              <w:t>3pl</w:t>
            </w:r>
          </w:p>
        </w:tc>
        <w:tc>
          <w:tcPr>
            <w:tcW w:w="567" w:type="dxa"/>
            <w:shd w:val="clear" w:color="auto" w:fill="auto"/>
          </w:tcPr>
          <w:p w14:paraId="2C313693" w14:textId="77777777" w:rsidR="00130064" w:rsidRPr="0099608C" w:rsidRDefault="00130064" w:rsidP="00130064">
            <w:pPr>
              <w:pStyle w:val="GlossEng"/>
              <w:rPr>
                <w:rStyle w:val="ChSmallCaps"/>
              </w:rPr>
            </w:pPr>
            <w:r w:rsidRPr="0099608C">
              <w:rPr>
                <w:rStyle w:val="ChSmallCaps"/>
              </w:rPr>
              <w:t>poss</w:t>
            </w:r>
          </w:p>
        </w:tc>
        <w:tc>
          <w:tcPr>
            <w:tcW w:w="784" w:type="dxa"/>
            <w:shd w:val="clear" w:color="auto" w:fill="auto"/>
          </w:tcPr>
          <w:p w14:paraId="77077F8A" w14:textId="77777777" w:rsidR="00130064" w:rsidRPr="003B112B" w:rsidRDefault="00130064" w:rsidP="00130064">
            <w:pPr>
              <w:pStyle w:val="GlossEng"/>
            </w:pPr>
            <w:r w:rsidRPr="003B112B">
              <w:t>manner</w:t>
            </w:r>
          </w:p>
        </w:tc>
        <w:tc>
          <w:tcPr>
            <w:tcW w:w="695" w:type="dxa"/>
            <w:shd w:val="clear" w:color="auto" w:fill="auto"/>
          </w:tcPr>
          <w:p w14:paraId="75B4BEAD" w14:textId="77777777" w:rsidR="00130064" w:rsidRPr="003B112B" w:rsidRDefault="00130064" w:rsidP="00130064">
            <w:pPr>
              <w:pStyle w:val="GlossEng"/>
            </w:pPr>
            <w:r w:rsidRPr="003B112B">
              <w:t>cook</w:t>
            </w:r>
          </w:p>
        </w:tc>
      </w:tr>
    </w:tbl>
    <w:p w14:paraId="5A0C2870" w14:textId="75F3A19E" w:rsidR="00130064" w:rsidRPr="003B112B" w:rsidRDefault="00B7093A" w:rsidP="00130064">
      <w:pPr>
        <w:pStyle w:val="FreeTranslEng"/>
      </w:pPr>
      <w:r>
        <w:t>‘</w:t>
      </w:r>
      <w:r w:rsidR="00130064">
        <w:t xml:space="preserve">I </w:t>
      </w:r>
      <w:r w:rsidR="00130064" w:rsidRPr="003D6C1C">
        <w:rPr>
          <w:rStyle w:val="ChBlueBold"/>
        </w:rPr>
        <w:t>very (much) enjoy</w:t>
      </w:r>
      <w:r w:rsidR="00130064">
        <w:t xml:space="preserve"> their way of cooking</w:t>
      </w:r>
      <w:r>
        <w:t>’</w:t>
      </w:r>
      <w:r w:rsidR="00130064">
        <w:t xml:space="preserve"> </w:t>
      </w:r>
      <w:r w:rsidR="00130064" w:rsidRPr="00C60D7A">
        <w:rPr>
          <w:rStyle w:val="ExampleSource"/>
        </w:rPr>
        <w:t>[081014-017-CvPr.0029]</w:t>
      </w:r>
    </w:p>
    <w:tbl>
      <w:tblPr>
        <w:tblW w:w="2602" w:type="dxa"/>
        <w:tblCellMar>
          <w:left w:w="42" w:type="dxa"/>
          <w:right w:w="42" w:type="dxa"/>
        </w:tblCellMar>
        <w:tblLook w:val="01E0" w:firstRow="1" w:lastRow="1" w:firstColumn="1" w:lastColumn="1" w:noHBand="0" w:noVBand="0"/>
      </w:tblPr>
      <w:tblGrid>
        <w:gridCol w:w="709"/>
        <w:gridCol w:w="529"/>
        <w:gridCol w:w="779"/>
        <w:gridCol w:w="585"/>
      </w:tblGrid>
      <w:tr w:rsidR="00130064" w:rsidRPr="00833FA5" w14:paraId="7BAF74D2" w14:textId="77777777" w:rsidTr="00AC23C4">
        <w:tc>
          <w:tcPr>
            <w:tcW w:w="709" w:type="dxa"/>
            <w:shd w:val="clear" w:color="auto" w:fill="auto"/>
          </w:tcPr>
          <w:p w14:paraId="1F783372" w14:textId="77777777" w:rsidR="00130064" w:rsidRPr="00F129D3" w:rsidRDefault="00130064" w:rsidP="00130064">
            <w:pPr>
              <w:pStyle w:val="Text"/>
            </w:pPr>
            <w:bookmarkStart w:id="2233" w:name="_Ref345664039"/>
            <w:r w:rsidRPr="00F129D3">
              <w:t>(</w:t>
            </w:r>
            <w:fldSimple w:instr=" SEQ ( \* ARABIC \s 1 ">
              <w:r w:rsidR="00154D81">
                <w:rPr>
                  <w:noProof/>
                </w:rPr>
                <w:t>115</w:t>
              </w:r>
            </w:fldSimple>
            <w:r w:rsidRPr="00F129D3">
              <w:t>)</w:t>
            </w:r>
            <w:bookmarkEnd w:id="2233"/>
          </w:p>
        </w:tc>
        <w:tc>
          <w:tcPr>
            <w:tcW w:w="529" w:type="dxa"/>
            <w:shd w:val="clear" w:color="auto" w:fill="auto"/>
          </w:tcPr>
          <w:p w14:paraId="615A5F53" w14:textId="77777777" w:rsidR="00130064" w:rsidRPr="007F3137" w:rsidRDefault="00C3445B" w:rsidP="00130064">
            <w:pPr>
              <w:pStyle w:val="Text"/>
            </w:pPr>
            <w:r>
              <w:t>Aris</w:t>
            </w:r>
          </w:p>
        </w:tc>
        <w:tc>
          <w:tcPr>
            <w:tcW w:w="779" w:type="dxa"/>
            <w:shd w:val="clear" w:color="auto" w:fill="auto"/>
          </w:tcPr>
          <w:p w14:paraId="6307D4DB" w14:textId="77777777" w:rsidR="00130064" w:rsidRPr="007F3137" w:rsidRDefault="00130064" w:rsidP="00130064">
            <w:pPr>
              <w:pStyle w:val="Text"/>
              <w:rPr>
                <w:rStyle w:val="ChBlueBold"/>
              </w:rPr>
            </w:pPr>
            <w:r w:rsidRPr="007F3137">
              <w:rPr>
                <w:rStyle w:val="ChBlueBold"/>
              </w:rPr>
              <w:t>tinggi</w:t>
            </w:r>
          </w:p>
        </w:tc>
        <w:tc>
          <w:tcPr>
            <w:tcW w:w="585" w:type="dxa"/>
            <w:shd w:val="clear" w:color="auto" w:fill="auto"/>
          </w:tcPr>
          <w:p w14:paraId="3E7DD05E" w14:textId="77777777" w:rsidR="00130064" w:rsidRPr="007F3137" w:rsidRDefault="00130064" w:rsidP="00130064">
            <w:pPr>
              <w:pStyle w:val="Text"/>
            </w:pPr>
            <w:r w:rsidRPr="007F3137">
              <w:rPr>
                <w:rStyle w:val="ChBlueBold"/>
              </w:rPr>
              <w:t>skali</w:t>
            </w:r>
          </w:p>
        </w:tc>
      </w:tr>
      <w:tr w:rsidR="00130064" w:rsidRPr="00AC23C4" w14:paraId="5B909D5E" w14:textId="77777777" w:rsidTr="00AC23C4">
        <w:tc>
          <w:tcPr>
            <w:tcW w:w="709" w:type="dxa"/>
            <w:shd w:val="clear" w:color="auto" w:fill="auto"/>
          </w:tcPr>
          <w:p w14:paraId="152191DB" w14:textId="77777777" w:rsidR="00130064" w:rsidRPr="007F3137" w:rsidRDefault="00130064" w:rsidP="00130064">
            <w:pPr>
              <w:pStyle w:val="GlossEng"/>
            </w:pPr>
          </w:p>
        </w:tc>
        <w:tc>
          <w:tcPr>
            <w:tcW w:w="529" w:type="dxa"/>
            <w:shd w:val="clear" w:color="auto" w:fill="auto"/>
          </w:tcPr>
          <w:p w14:paraId="43E531E2" w14:textId="77777777" w:rsidR="00130064" w:rsidRPr="007F3137" w:rsidRDefault="00C3445B" w:rsidP="00130064">
            <w:pPr>
              <w:pStyle w:val="GlossEng"/>
            </w:pPr>
            <w:r>
              <w:t>Aris</w:t>
            </w:r>
          </w:p>
        </w:tc>
        <w:tc>
          <w:tcPr>
            <w:tcW w:w="779" w:type="dxa"/>
            <w:shd w:val="clear" w:color="auto" w:fill="auto"/>
          </w:tcPr>
          <w:p w14:paraId="4AB79533" w14:textId="77777777" w:rsidR="00130064" w:rsidRPr="007F3137" w:rsidRDefault="00130064" w:rsidP="00130064">
            <w:pPr>
              <w:pStyle w:val="GlossEng"/>
            </w:pPr>
            <w:r>
              <w:t>be.</w:t>
            </w:r>
            <w:r w:rsidRPr="007F3137">
              <w:t>high</w:t>
            </w:r>
          </w:p>
        </w:tc>
        <w:tc>
          <w:tcPr>
            <w:tcW w:w="585" w:type="dxa"/>
            <w:shd w:val="clear" w:color="auto" w:fill="auto"/>
          </w:tcPr>
          <w:p w14:paraId="7FE3A728" w14:textId="77777777" w:rsidR="00130064" w:rsidRPr="007F3137" w:rsidRDefault="00130064" w:rsidP="00130064">
            <w:pPr>
              <w:pStyle w:val="GlossEng"/>
            </w:pPr>
            <w:r w:rsidRPr="007F3137">
              <w:t>very</w:t>
            </w:r>
          </w:p>
        </w:tc>
      </w:tr>
    </w:tbl>
    <w:p w14:paraId="55F21875" w14:textId="3E1B9666" w:rsidR="00130064" w:rsidRPr="001B3351" w:rsidRDefault="00B7093A" w:rsidP="00130064">
      <w:pPr>
        <w:pStyle w:val="FreeTranslEng"/>
      </w:pPr>
      <w:r>
        <w:t>‘</w:t>
      </w:r>
      <w:r w:rsidR="00C3445B">
        <w:t>Aris</w:t>
      </w:r>
      <w:r w:rsidR="00C3445B" w:rsidRPr="003472E2">
        <w:rPr>
          <w:rStyle w:val="ChBlueBold"/>
        </w:rPr>
        <w:t xml:space="preserve"> </w:t>
      </w:r>
      <w:r w:rsidR="00130064" w:rsidRPr="003472E2">
        <w:rPr>
          <w:rStyle w:val="ChBlueBold"/>
        </w:rPr>
        <w:t>is very tall</w:t>
      </w:r>
      <w:r>
        <w:t>’</w:t>
      </w:r>
      <w:r w:rsidR="00130064">
        <w:t xml:space="preserve"> </w:t>
      </w:r>
      <w:r w:rsidR="00130064" w:rsidRPr="00D37D7C">
        <w:rPr>
          <w:rStyle w:val="ExampleSource"/>
        </w:rPr>
        <w:t>[080922-001b-CvPh.0026]</w:t>
      </w:r>
    </w:p>
    <w:tbl>
      <w:tblPr>
        <w:tblW w:w="4944" w:type="dxa"/>
        <w:tblCellMar>
          <w:left w:w="42" w:type="dxa"/>
          <w:right w:w="42" w:type="dxa"/>
        </w:tblCellMar>
        <w:tblLook w:val="01E0" w:firstRow="1" w:lastRow="1" w:firstColumn="1" w:lastColumn="1" w:noHBand="0" w:noVBand="0"/>
      </w:tblPr>
      <w:tblGrid>
        <w:gridCol w:w="709"/>
        <w:gridCol w:w="284"/>
        <w:gridCol w:w="496"/>
        <w:gridCol w:w="857"/>
        <w:gridCol w:w="751"/>
        <w:gridCol w:w="996"/>
        <w:gridCol w:w="851"/>
      </w:tblGrid>
      <w:tr w:rsidR="00AC23C4" w:rsidRPr="00833FA5" w14:paraId="50ABD6A0" w14:textId="77777777" w:rsidTr="00AC23C4">
        <w:tc>
          <w:tcPr>
            <w:tcW w:w="709" w:type="dxa"/>
            <w:shd w:val="clear" w:color="auto" w:fill="auto"/>
          </w:tcPr>
          <w:p w14:paraId="43A11D44" w14:textId="77777777" w:rsidR="00130064" w:rsidRPr="00F129D3" w:rsidRDefault="00130064" w:rsidP="00130064">
            <w:pPr>
              <w:pStyle w:val="Text"/>
            </w:pPr>
            <w:bookmarkStart w:id="2234" w:name="_Ref345664042"/>
            <w:r w:rsidRPr="00F129D3">
              <w:t>(</w:t>
            </w:r>
            <w:fldSimple w:instr=" SEQ ( \* ARABIC \s 1 ">
              <w:r w:rsidR="00154D81">
                <w:rPr>
                  <w:noProof/>
                </w:rPr>
                <w:t>116</w:t>
              </w:r>
            </w:fldSimple>
            <w:r w:rsidRPr="00F129D3">
              <w:t>)</w:t>
            </w:r>
            <w:bookmarkEnd w:id="2234"/>
          </w:p>
        </w:tc>
        <w:tc>
          <w:tcPr>
            <w:tcW w:w="284" w:type="dxa"/>
            <w:shd w:val="clear" w:color="auto" w:fill="auto"/>
          </w:tcPr>
          <w:p w14:paraId="16EC8E9A" w14:textId="77777777" w:rsidR="00130064" w:rsidRPr="003B112B" w:rsidRDefault="00130064" w:rsidP="00130064">
            <w:pPr>
              <w:pStyle w:val="Text"/>
            </w:pPr>
            <w:r>
              <w:t>…</w:t>
            </w:r>
          </w:p>
        </w:tc>
        <w:tc>
          <w:tcPr>
            <w:tcW w:w="496" w:type="dxa"/>
            <w:shd w:val="clear" w:color="auto" w:fill="auto"/>
          </w:tcPr>
          <w:p w14:paraId="0C2755B5" w14:textId="77777777" w:rsidR="00130064" w:rsidRPr="003B112B" w:rsidRDefault="00130064" w:rsidP="00130064">
            <w:pPr>
              <w:pStyle w:val="Text"/>
            </w:pPr>
            <w:r w:rsidRPr="003B112B">
              <w:t>ade</w:t>
            </w:r>
          </w:p>
        </w:tc>
        <w:tc>
          <w:tcPr>
            <w:tcW w:w="857" w:type="dxa"/>
            <w:shd w:val="clear" w:color="auto" w:fill="auto"/>
          </w:tcPr>
          <w:p w14:paraId="5C0FB73A" w14:textId="77777777" w:rsidR="00130064" w:rsidRPr="003B112B" w:rsidRDefault="00130064" w:rsidP="00130064">
            <w:pPr>
              <w:pStyle w:val="Text"/>
            </w:pPr>
            <w:r w:rsidRPr="003B112B">
              <w:t>k</w:t>
            </w:r>
            <w:r>
              <w:t>e</w:t>
            </w:r>
            <w:r w:rsidRPr="003B112B">
              <w:t>cil</w:t>
            </w:r>
          </w:p>
        </w:tc>
        <w:tc>
          <w:tcPr>
            <w:tcW w:w="751" w:type="dxa"/>
            <w:shd w:val="clear" w:color="auto" w:fill="auto"/>
          </w:tcPr>
          <w:p w14:paraId="61F507EE" w14:textId="77777777" w:rsidR="00130064" w:rsidRPr="0040457B" w:rsidRDefault="00130064" w:rsidP="00130064">
            <w:pPr>
              <w:pStyle w:val="Text"/>
              <w:rPr>
                <w:rStyle w:val="ChBlueBold"/>
              </w:rPr>
            </w:pPr>
            <w:r w:rsidRPr="0040457B">
              <w:rPr>
                <w:rStyle w:val="ChBlueBold"/>
              </w:rPr>
              <w:t>terlalu</w:t>
            </w:r>
          </w:p>
        </w:tc>
        <w:tc>
          <w:tcPr>
            <w:tcW w:w="996" w:type="dxa"/>
            <w:shd w:val="clear" w:color="auto" w:fill="auto"/>
          </w:tcPr>
          <w:p w14:paraId="103E29D4" w14:textId="77777777" w:rsidR="00130064" w:rsidRPr="0040457B" w:rsidRDefault="00130064" w:rsidP="00130064">
            <w:pPr>
              <w:pStyle w:val="Text"/>
              <w:rPr>
                <w:rStyle w:val="ChBlueBold"/>
              </w:rPr>
            </w:pPr>
            <w:r w:rsidRPr="0040457B">
              <w:rPr>
                <w:rStyle w:val="ChBlueBold"/>
              </w:rPr>
              <w:t>menangis</w:t>
            </w:r>
          </w:p>
        </w:tc>
        <w:tc>
          <w:tcPr>
            <w:tcW w:w="851" w:type="dxa"/>
            <w:shd w:val="clear" w:color="auto" w:fill="auto"/>
          </w:tcPr>
          <w:p w14:paraId="3BD760DD" w14:textId="77777777" w:rsidR="00130064" w:rsidRPr="003B112B" w:rsidRDefault="00130064" w:rsidP="00130064">
            <w:pPr>
              <w:pStyle w:val="Text"/>
            </w:pPr>
            <w:r w:rsidRPr="003B112B">
              <w:t>kitorang</w:t>
            </w:r>
          </w:p>
        </w:tc>
      </w:tr>
      <w:tr w:rsidR="00AC23C4" w:rsidRPr="00AC23C4" w14:paraId="0CBCFF81" w14:textId="77777777" w:rsidTr="00AC23C4">
        <w:tc>
          <w:tcPr>
            <w:tcW w:w="709" w:type="dxa"/>
            <w:shd w:val="clear" w:color="auto" w:fill="auto"/>
          </w:tcPr>
          <w:p w14:paraId="6B5597E2" w14:textId="77777777" w:rsidR="00130064" w:rsidRPr="003B112B" w:rsidRDefault="00130064" w:rsidP="00130064">
            <w:pPr>
              <w:pStyle w:val="GlossEng"/>
            </w:pPr>
          </w:p>
        </w:tc>
        <w:tc>
          <w:tcPr>
            <w:tcW w:w="284" w:type="dxa"/>
            <w:shd w:val="clear" w:color="auto" w:fill="auto"/>
          </w:tcPr>
          <w:p w14:paraId="4DB0982F" w14:textId="77777777" w:rsidR="00130064" w:rsidRPr="003B112B" w:rsidRDefault="00130064" w:rsidP="00130064">
            <w:pPr>
              <w:pStyle w:val="GlossEng"/>
            </w:pPr>
          </w:p>
        </w:tc>
        <w:tc>
          <w:tcPr>
            <w:tcW w:w="496" w:type="dxa"/>
            <w:shd w:val="clear" w:color="auto" w:fill="auto"/>
          </w:tcPr>
          <w:p w14:paraId="0ACB3040" w14:textId="77777777" w:rsidR="00130064" w:rsidRPr="003B112B" w:rsidRDefault="00130064" w:rsidP="00130064">
            <w:pPr>
              <w:pStyle w:val="GlossEng"/>
            </w:pPr>
            <w:r w:rsidRPr="003B112B">
              <w:t>ySb</w:t>
            </w:r>
          </w:p>
        </w:tc>
        <w:tc>
          <w:tcPr>
            <w:tcW w:w="857" w:type="dxa"/>
            <w:shd w:val="clear" w:color="auto" w:fill="auto"/>
          </w:tcPr>
          <w:p w14:paraId="3006AD51" w14:textId="77777777" w:rsidR="00130064" w:rsidRPr="003B112B" w:rsidRDefault="0006605C" w:rsidP="00130064">
            <w:pPr>
              <w:pStyle w:val="GlossEng"/>
            </w:pPr>
            <w:r>
              <w:t>be.</w:t>
            </w:r>
            <w:r w:rsidR="00130064" w:rsidRPr="003B112B">
              <w:t>small</w:t>
            </w:r>
          </w:p>
        </w:tc>
        <w:tc>
          <w:tcPr>
            <w:tcW w:w="751" w:type="dxa"/>
            <w:shd w:val="clear" w:color="auto" w:fill="auto"/>
          </w:tcPr>
          <w:p w14:paraId="0B33BA65" w14:textId="77777777" w:rsidR="00130064" w:rsidRPr="003B112B" w:rsidRDefault="00130064" w:rsidP="00130064">
            <w:pPr>
              <w:pStyle w:val="GlossEng"/>
            </w:pPr>
            <w:r w:rsidRPr="003B112B">
              <w:t>too</w:t>
            </w:r>
          </w:p>
        </w:tc>
        <w:tc>
          <w:tcPr>
            <w:tcW w:w="996" w:type="dxa"/>
            <w:shd w:val="clear" w:color="auto" w:fill="auto"/>
          </w:tcPr>
          <w:p w14:paraId="5A82707C" w14:textId="77777777" w:rsidR="00130064" w:rsidRPr="003B112B" w:rsidRDefault="00130064" w:rsidP="00130064">
            <w:pPr>
              <w:pStyle w:val="GlossEng"/>
            </w:pPr>
            <w:r w:rsidRPr="003B112B">
              <w:t>cry</w:t>
            </w:r>
          </w:p>
        </w:tc>
        <w:tc>
          <w:tcPr>
            <w:tcW w:w="851" w:type="dxa"/>
            <w:shd w:val="clear" w:color="auto" w:fill="auto"/>
          </w:tcPr>
          <w:p w14:paraId="59221CF0" w14:textId="77777777" w:rsidR="00130064" w:rsidRPr="0099608C" w:rsidRDefault="00130064" w:rsidP="00130064">
            <w:pPr>
              <w:pStyle w:val="GlossEng"/>
              <w:rPr>
                <w:rStyle w:val="ChSmallCaps"/>
              </w:rPr>
            </w:pPr>
            <w:r w:rsidRPr="0099608C">
              <w:rPr>
                <w:rStyle w:val="ChSmallCaps"/>
              </w:rPr>
              <w:t>1pl</w:t>
            </w:r>
          </w:p>
        </w:tc>
      </w:tr>
    </w:tbl>
    <w:p w14:paraId="49A2A2F2" w14:textId="2C5DA9F7" w:rsidR="00130064" w:rsidRPr="001B3351" w:rsidRDefault="00B7093A" w:rsidP="00130064">
      <w:pPr>
        <w:pStyle w:val="FreeTranslEng"/>
      </w:pPr>
      <w:r>
        <w:t>‘</w:t>
      </w:r>
      <w:r w:rsidR="00130064">
        <w:t>[</w:t>
      </w:r>
      <w:r w:rsidR="00386A82">
        <w:t>Hana</w:t>
      </w:r>
      <w:r>
        <w:t>’</w:t>
      </w:r>
      <w:r w:rsidR="00386A82">
        <w:t xml:space="preserve">s </w:t>
      </w:r>
      <w:r w:rsidR="00130064" w:rsidRPr="003B112B">
        <w:t>husband didn</w:t>
      </w:r>
      <w:r>
        <w:t>’</w:t>
      </w:r>
      <w:r w:rsidR="00130064" w:rsidRPr="003B112B">
        <w:t>t come along</w:t>
      </w:r>
      <w:r w:rsidR="00130064">
        <w:t>,]</w:t>
      </w:r>
      <w:r w:rsidR="00130064" w:rsidRPr="003B112B">
        <w:t xml:space="preserve"> the small </w:t>
      </w:r>
      <w:r w:rsidR="00130064">
        <w:t xml:space="preserve">younger sibling </w:t>
      </w:r>
      <w:r w:rsidR="00130064" w:rsidRPr="0040457B">
        <w:rPr>
          <w:rStyle w:val="ChBlueBold"/>
        </w:rPr>
        <w:t>cried too much</w:t>
      </w:r>
      <w:r w:rsidR="00130064">
        <w:t xml:space="preserve"> (for) us</w:t>
      </w:r>
      <w:r>
        <w:t>’</w:t>
      </w:r>
      <w:r w:rsidR="00130064">
        <w:t xml:space="preserve"> </w:t>
      </w:r>
      <w:r w:rsidR="00130064" w:rsidRPr="003D6C1C">
        <w:rPr>
          <w:rStyle w:val="ExampleSource"/>
        </w:rPr>
        <w:t>[080921-002-Cv.0008]</w:t>
      </w:r>
    </w:p>
    <w:tbl>
      <w:tblPr>
        <w:tblW w:w="0" w:type="auto"/>
        <w:tblCellMar>
          <w:left w:w="42" w:type="dxa"/>
          <w:right w:w="42" w:type="dxa"/>
        </w:tblCellMar>
        <w:tblLook w:val="01E0" w:firstRow="1" w:lastRow="1" w:firstColumn="1" w:lastColumn="1" w:noHBand="0" w:noVBand="0"/>
      </w:tblPr>
      <w:tblGrid>
        <w:gridCol w:w="709"/>
        <w:gridCol w:w="489"/>
        <w:gridCol w:w="440"/>
        <w:gridCol w:w="751"/>
        <w:gridCol w:w="1151"/>
        <w:gridCol w:w="823"/>
      </w:tblGrid>
      <w:tr w:rsidR="00AC23C4" w:rsidRPr="00833FA5" w14:paraId="616D4486" w14:textId="77777777" w:rsidTr="00AC23C4">
        <w:tc>
          <w:tcPr>
            <w:tcW w:w="709" w:type="dxa"/>
            <w:shd w:val="clear" w:color="auto" w:fill="auto"/>
          </w:tcPr>
          <w:p w14:paraId="7F5208C2" w14:textId="77777777" w:rsidR="00130064" w:rsidRPr="00F129D3" w:rsidRDefault="00130064" w:rsidP="00130064">
            <w:pPr>
              <w:pStyle w:val="Text"/>
            </w:pPr>
            <w:bookmarkStart w:id="2235" w:name="_Ref345664041"/>
            <w:r w:rsidRPr="00F129D3">
              <w:t>(</w:t>
            </w:r>
            <w:fldSimple w:instr=" SEQ ( \* ARABIC \s 1 ">
              <w:r w:rsidR="00154D81">
                <w:rPr>
                  <w:noProof/>
                </w:rPr>
                <w:t>117</w:t>
              </w:r>
            </w:fldSimple>
            <w:r w:rsidRPr="00F129D3">
              <w:t>)</w:t>
            </w:r>
            <w:bookmarkEnd w:id="2235"/>
          </w:p>
        </w:tc>
        <w:tc>
          <w:tcPr>
            <w:tcW w:w="489" w:type="dxa"/>
            <w:shd w:val="clear" w:color="auto" w:fill="auto"/>
          </w:tcPr>
          <w:p w14:paraId="0926FB6F" w14:textId="77777777" w:rsidR="00130064" w:rsidRPr="007F3137" w:rsidRDefault="00130064" w:rsidP="00130064">
            <w:pPr>
              <w:pStyle w:val="Text"/>
            </w:pPr>
            <w:r w:rsidRPr="007F3137">
              <w:t>sa</w:t>
            </w:r>
          </w:p>
        </w:tc>
        <w:tc>
          <w:tcPr>
            <w:tcW w:w="440" w:type="dxa"/>
            <w:shd w:val="clear" w:color="auto" w:fill="auto"/>
          </w:tcPr>
          <w:p w14:paraId="378875AA" w14:textId="77777777" w:rsidR="00130064" w:rsidRPr="007F3137" w:rsidRDefault="00130064" w:rsidP="00130064">
            <w:pPr>
              <w:pStyle w:val="Text"/>
            </w:pPr>
            <w:r>
              <w:t>li</w:t>
            </w:r>
            <w:r w:rsidRPr="007F3137">
              <w:t>at</w:t>
            </w:r>
          </w:p>
        </w:tc>
        <w:tc>
          <w:tcPr>
            <w:tcW w:w="751" w:type="dxa"/>
            <w:shd w:val="clear" w:color="auto" w:fill="auto"/>
          </w:tcPr>
          <w:p w14:paraId="0916D846" w14:textId="77777777" w:rsidR="00130064" w:rsidRPr="007F3137" w:rsidRDefault="00130064" w:rsidP="00130064">
            <w:pPr>
              <w:pStyle w:val="Text"/>
            </w:pPr>
            <w:r w:rsidRPr="007F3137">
              <w:t>mama</w:t>
            </w:r>
          </w:p>
        </w:tc>
        <w:tc>
          <w:tcPr>
            <w:tcW w:w="1151" w:type="dxa"/>
            <w:shd w:val="clear" w:color="auto" w:fill="auto"/>
          </w:tcPr>
          <w:p w14:paraId="4C739CEB" w14:textId="77777777" w:rsidR="00130064" w:rsidRPr="007F3137" w:rsidRDefault="00130064" w:rsidP="00130064">
            <w:pPr>
              <w:pStyle w:val="Text"/>
              <w:rPr>
                <w:rStyle w:val="ChBlueBold"/>
              </w:rPr>
            </w:pPr>
            <w:r w:rsidRPr="007F3137">
              <w:rPr>
                <w:rStyle w:val="ChBlueBold"/>
              </w:rPr>
              <w:t>terlalu</w:t>
            </w:r>
          </w:p>
        </w:tc>
        <w:tc>
          <w:tcPr>
            <w:tcW w:w="823" w:type="dxa"/>
            <w:shd w:val="clear" w:color="auto" w:fill="auto"/>
          </w:tcPr>
          <w:p w14:paraId="0A57B2A6" w14:textId="77777777" w:rsidR="00130064" w:rsidRPr="007F3137" w:rsidRDefault="00130064" w:rsidP="00130064">
            <w:pPr>
              <w:pStyle w:val="Text"/>
            </w:pPr>
            <w:r w:rsidRPr="007F3137">
              <w:rPr>
                <w:rStyle w:val="ChBlueBold"/>
              </w:rPr>
              <w:t>baik</w:t>
            </w:r>
          </w:p>
        </w:tc>
      </w:tr>
      <w:tr w:rsidR="00AC23C4" w:rsidRPr="00AC23C4" w14:paraId="5D79C1E4" w14:textId="77777777" w:rsidTr="00AC23C4">
        <w:tc>
          <w:tcPr>
            <w:tcW w:w="709" w:type="dxa"/>
            <w:shd w:val="clear" w:color="auto" w:fill="auto"/>
          </w:tcPr>
          <w:p w14:paraId="37EAA7B1" w14:textId="77777777" w:rsidR="00130064" w:rsidRPr="007F3137" w:rsidRDefault="00130064" w:rsidP="00130064">
            <w:pPr>
              <w:pStyle w:val="GlossEng"/>
            </w:pPr>
          </w:p>
        </w:tc>
        <w:tc>
          <w:tcPr>
            <w:tcW w:w="489" w:type="dxa"/>
            <w:shd w:val="clear" w:color="auto" w:fill="auto"/>
          </w:tcPr>
          <w:p w14:paraId="402FF111" w14:textId="77777777" w:rsidR="00130064" w:rsidRPr="0099608C" w:rsidRDefault="00130064" w:rsidP="00130064">
            <w:pPr>
              <w:pStyle w:val="GlossEng"/>
              <w:rPr>
                <w:rStyle w:val="ChSmallCaps"/>
              </w:rPr>
            </w:pPr>
            <w:r w:rsidRPr="0099608C">
              <w:rPr>
                <w:rStyle w:val="ChSmallCaps"/>
              </w:rPr>
              <w:t>1sg</w:t>
            </w:r>
          </w:p>
        </w:tc>
        <w:tc>
          <w:tcPr>
            <w:tcW w:w="440" w:type="dxa"/>
            <w:shd w:val="clear" w:color="auto" w:fill="auto"/>
          </w:tcPr>
          <w:p w14:paraId="0A3FE2C2" w14:textId="77777777" w:rsidR="00130064" w:rsidRPr="007F3137" w:rsidRDefault="00130064" w:rsidP="00130064">
            <w:pPr>
              <w:pStyle w:val="GlossEng"/>
            </w:pPr>
            <w:r w:rsidRPr="007F3137">
              <w:t>see</w:t>
            </w:r>
          </w:p>
        </w:tc>
        <w:tc>
          <w:tcPr>
            <w:tcW w:w="751" w:type="dxa"/>
            <w:shd w:val="clear" w:color="auto" w:fill="auto"/>
          </w:tcPr>
          <w:p w14:paraId="4FEAEE30" w14:textId="77777777" w:rsidR="00130064" w:rsidRPr="007F3137" w:rsidRDefault="00130064" w:rsidP="00130064">
            <w:pPr>
              <w:pStyle w:val="GlossEng"/>
            </w:pPr>
            <w:r w:rsidRPr="007F3137">
              <w:t>mother</w:t>
            </w:r>
          </w:p>
        </w:tc>
        <w:tc>
          <w:tcPr>
            <w:tcW w:w="1151" w:type="dxa"/>
            <w:shd w:val="clear" w:color="auto" w:fill="auto"/>
          </w:tcPr>
          <w:p w14:paraId="02C08CBF" w14:textId="77777777" w:rsidR="00130064" w:rsidRPr="00516EB5" w:rsidRDefault="00130064" w:rsidP="00130064">
            <w:pPr>
              <w:pStyle w:val="GlossEng"/>
            </w:pPr>
            <w:r w:rsidRPr="00516EB5">
              <w:t>exceedingly</w:t>
            </w:r>
          </w:p>
        </w:tc>
        <w:tc>
          <w:tcPr>
            <w:tcW w:w="823" w:type="dxa"/>
            <w:shd w:val="clear" w:color="auto" w:fill="auto"/>
          </w:tcPr>
          <w:p w14:paraId="2FE41EAE" w14:textId="77777777" w:rsidR="00130064" w:rsidRPr="007F3137" w:rsidRDefault="00130064" w:rsidP="00130064">
            <w:pPr>
              <w:pStyle w:val="GlossEng"/>
            </w:pPr>
            <w:r>
              <w:t>be.</w:t>
            </w:r>
            <w:r w:rsidRPr="007F3137">
              <w:t>good</w:t>
            </w:r>
          </w:p>
        </w:tc>
      </w:tr>
    </w:tbl>
    <w:p w14:paraId="23104004" w14:textId="7201DEBE" w:rsidR="00130064" w:rsidRPr="001B3351" w:rsidRDefault="00B7093A" w:rsidP="00130064">
      <w:pPr>
        <w:pStyle w:val="FreeTranslEng"/>
      </w:pPr>
      <w:r>
        <w:t>‘</w:t>
      </w:r>
      <w:r w:rsidR="00130064">
        <w:t>I see you (</w:t>
      </w:r>
      <w:r>
        <w:t>‘</w:t>
      </w:r>
      <w:r w:rsidR="00130064">
        <w:t>mother</w:t>
      </w:r>
      <w:r>
        <w:t>’</w:t>
      </w:r>
      <w:r w:rsidR="00130064">
        <w:t xml:space="preserve">) </w:t>
      </w:r>
      <w:r w:rsidR="00130064">
        <w:rPr>
          <w:rStyle w:val="ChBlueBold"/>
        </w:rPr>
        <w:t>are</w:t>
      </w:r>
      <w:r w:rsidR="00130064" w:rsidRPr="003472E2">
        <w:rPr>
          <w:rStyle w:val="ChBlueBold"/>
        </w:rPr>
        <w:t xml:space="preserve"> too good</w:t>
      </w:r>
      <w:r>
        <w:t>’</w:t>
      </w:r>
      <w:r w:rsidR="00130064">
        <w:t xml:space="preserve"> </w:t>
      </w:r>
      <w:r w:rsidR="00130064" w:rsidRPr="005545A5">
        <w:rPr>
          <w:rStyle w:val="ExampleSource"/>
        </w:rPr>
        <w:t>[081115-001a-Cv.0324]</w:t>
      </w:r>
    </w:p>
    <w:p w14:paraId="41749A6B" w14:textId="1E5DD670" w:rsidR="00130064" w:rsidRPr="00790098" w:rsidRDefault="00130064" w:rsidP="007874BD">
      <w:pPr>
        <w:pStyle w:val="Body0005after"/>
        <w:rPr>
          <w:lang w:eastAsia="en-US"/>
        </w:rPr>
      </w:pPr>
      <w:r>
        <w:rPr>
          <w:lang w:eastAsia="en-US"/>
        </w:rPr>
        <w:t xml:space="preserve">As mentioned, intensification of </w:t>
      </w:r>
      <w:r w:rsidRPr="00790098">
        <w:rPr>
          <w:lang w:eastAsia="en-US"/>
        </w:rPr>
        <w:t xml:space="preserve">monovalent dynamic verbs </w:t>
      </w:r>
      <w:r>
        <w:rPr>
          <w:lang w:eastAsia="en-US"/>
        </w:rPr>
        <w:t>is unattested in the corpus</w:t>
      </w:r>
      <w:r w:rsidRPr="00790098">
        <w:rPr>
          <w:lang w:eastAsia="en-US"/>
        </w:rPr>
        <w:t xml:space="preserve">. </w:t>
      </w:r>
      <w:r>
        <w:rPr>
          <w:lang w:eastAsia="en-US"/>
        </w:rPr>
        <w:t>According to one consultant, though, it is possible to intensify them</w:t>
      </w:r>
      <w:r w:rsidRPr="00790098">
        <w:rPr>
          <w:lang w:eastAsia="en-US"/>
        </w:rPr>
        <w:t xml:space="preserve"> with </w:t>
      </w:r>
      <w:r>
        <w:rPr>
          <w:lang w:eastAsia="en-US"/>
        </w:rPr>
        <w:t xml:space="preserve">the expressions </w:t>
      </w:r>
      <w:r w:rsidRPr="00790098">
        <w:rPr>
          <w:rStyle w:val="ChItalBold"/>
        </w:rPr>
        <w:t>terlalu banyak</w:t>
      </w:r>
      <w:r w:rsidRPr="00F878EA">
        <w:t xml:space="preserve"> </w:t>
      </w:r>
      <w:r w:rsidR="00B7093A">
        <w:rPr>
          <w:lang w:eastAsia="en-US"/>
        </w:rPr>
        <w:t>‘</w:t>
      </w:r>
      <w:r>
        <w:rPr>
          <w:lang w:eastAsia="en-US"/>
        </w:rPr>
        <w:t>too much</w:t>
      </w:r>
      <w:r w:rsidR="00B7093A">
        <w:rPr>
          <w:lang w:eastAsia="en-US"/>
        </w:rPr>
        <w:t>’</w:t>
      </w:r>
      <w:r>
        <w:rPr>
          <w:lang w:eastAsia="en-US"/>
        </w:rPr>
        <w:t xml:space="preserve"> or </w:t>
      </w:r>
      <w:r w:rsidRPr="00790098">
        <w:rPr>
          <w:rStyle w:val="ChItalBold"/>
        </w:rPr>
        <w:t>terlalu sedikit</w:t>
      </w:r>
      <w:r w:rsidRPr="00790098">
        <w:rPr>
          <w:lang w:eastAsia="en-US"/>
        </w:rPr>
        <w:t xml:space="preserve"> </w:t>
      </w:r>
      <w:r w:rsidR="00B7093A">
        <w:rPr>
          <w:lang w:eastAsia="en-US"/>
        </w:rPr>
        <w:t>‘</w:t>
      </w:r>
      <w:r>
        <w:rPr>
          <w:lang w:eastAsia="en-US"/>
        </w:rPr>
        <w:t>too little</w:t>
      </w:r>
      <w:r w:rsidR="00B7093A">
        <w:rPr>
          <w:lang w:eastAsia="en-US"/>
        </w:rPr>
        <w:t>’</w:t>
      </w:r>
      <w:r>
        <w:rPr>
          <w:lang w:eastAsia="en-US"/>
        </w:rPr>
        <w:t>,</w:t>
      </w:r>
      <w:r w:rsidRPr="00790098">
        <w:rPr>
          <w:lang w:eastAsia="en-US"/>
        </w:rPr>
        <w:t xml:space="preserve"> as in </w:t>
      </w:r>
      <w:r w:rsidRPr="00790098">
        <w:rPr>
          <w:rStyle w:val="ChItalBold"/>
        </w:rPr>
        <w:t>terlalu banyak tidor</w:t>
      </w:r>
      <w:r w:rsidRPr="00790098">
        <w:rPr>
          <w:lang w:eastAsia="en-US"/>
        </w:rPr>
        <w:t xml:space="preserve"> </w:t>
      </w:r>
      <w:r w:rsidR="00B7093A">
        <w:rPr>
          <w:lang w:eastAsia="en-US"/>
        </w:rPr>
        <w:t>‘</w:t>
      </w:r>
      <w:r w:rsidRPr="00790098">
        <w:rPr>
          <w:lang w:eastAsia="en-US"/>
        </w:rPr>
        <w:t>sleep t</w:t>
      </w:r>
      <w:r>
        <w:rPr>
          <w:lang w:eastAsia="en-US"/>
        </w:rPr>
        <w:t>o</w:t>
      </w:r>
      <w:r w:rsidRPr="00790098">
        <w:rPr>
          <w:lang w:eastAsia="en-US"/>
        </w:rPr>
        <w:t>o much</w:t>
      </w:r>
      <w:r w:rsidR="00B7093A">
        <w:rPr>
          <w:lang w:eastAsia="en-US"/>
        </w:rPr>
        <w:t>’</w:t>
      </w:r>
      <w:r w:rsidRPr="00790098">
        <w:rPr>
          <w:lang w:eastAsia="en-US"/>
        </w:rPr>
        <w:t xml:space="preserve"> in </w:t>
      </w:r>
      <w:r>
        <w:rPr>
          <w:lang w:eastAsia="en-US"/>
        </w:rPr>
        <w:t xml:space="preserve">the elicited example in </w:t>
      </w:r>
      <w:r>
        <w:rPr>
          <w:lang w:eastAsia="en-US"/>
        </w:rPr>
        <w:fldChar w:fldCharType="begin"/>
      </w:r>
      <w:r>
        <w:rPr>
          <w:lang w:eastAsia="en-US"/>
        </w:rPr>
        <w:instrText xml:space="preserve"> REF _Ref353788110 \h </w:instrText>
      </w:r>
      <w:r>
        <w:rPr>
          <w:lang w:eastAsia="en-US"/>
        </w:rPr>
      </w:r>
      <w:r>
        <w:rPr>
          <w:lang w:eastAsia="en-US"/>
        </w:rPr>
        <w:fldChar w:fldCharType="separate"/>
      </w:r>
      <w:r w:rsidR="00154D81" w:rsidRPr="00790098">
        <w:t>(</w:t>
      </w:r>
      <w:r w:rsidR="00154D81">
        <w:rPr>
          <w:noProof/>
        </w:rPr>
        <w:t>118</w:t>
      </w:r>
      <w:r w:rsidR="00154D81" w:rsidRPr="00790098">
        <w:t>)</w:t>
      </w:r>
      <w:r>
        <w:rPr>
          <w:lang w:eastAsia="en-US"/>
        </w:rPr>
        <w:fldChar w:fldCharType="end"/>
      </w:r>
      <w:r w:rsidRPr="00790098">
        <w:rPr>
          <w:lang w:eastAsia="en-US"/>
        </w:rPr>
        <w:t xml:space="preserve"> and </w:t>
      </w:r>
      <w:r w:rsidRPr="00790098">
        <w:rPr>
          <w:rStyle w:val="ChItalBold"/>
        </w:rPr>
        <w:t xml:space="preserve">terlalu sedikit </w:t>
      </w:r>
      <w:r>
        <w:rPr>
          <w:rStyle w:val="ChItalBold"/>
        </w:rPr>
        <w:t>lari</w:t>
      </w:r>
      <w:r w:rsidRPr="00790098">
        <w:rPr>
          <w:lang w:eastAsia="en-US"/>
        </w:rPr>
        <w:t xml:space="preserve"> in </w:t>
      </w:r>
      <w:r>
        <w:rPr>
          <w:lang w:eastAsia="en-US"/>
        </w:rPr>
        <w:t xml:space="preserve">the elicited example in </w:t>
      </w:r>
      <w:r>
        <w:rPr>
          <w:lang w:eastAsia="en-US"/>
        </w:rPr>
        <w:fldChar w:fldCharType="begin"/>
      </w:r>
      <w:r>
        <w:rPr>
          <w:lang w:eastAsia="en-US"/>
        </w:rPr>
        <w:instrText xml:space="preserve"> REF _Ref353788112 \h </w:instrText>
      </w:r>
      <w:r>
        <w:rPr>
          <w:lang w:eastAsia="en-US"/>
        </w:rPr>
      </w:r>
      <w:r>
        <w:rPr>
          <w:lang w:eastAsia="en-US"/>
        </w:rPr>
        <w:fldChar w:fldCharType="separate"/>
      </w:r>
      <w:r w:rsidR="00154D81" w:rsidRPr="00790098">
        <w:t>(</w:t>
      </w:r>
      <w:r w:rsidR="00154D81">
        <w:rPr>
          <w:noProof/>
        </w:rPr>
        <w:t>119</w:t>
      </w:r>
      <w:r w:rsidR="00154D81" w:rsidRPr="00790098">
        <w:t>)</w:t>
      </w:r>
      <w:r>
        <w:rPr>
          <w:lang w:eastAsia="en-US"/>
        </w:rPr>
        <w:fldChar w:fldCharType="end"/>
      </w:r>
      <w:r w:rsidRPr="00790098">
        <w:rPr>
          <w:lang w:eastAsia="en-US"/>
        </w:rPr>
        <w:t>.</w:t>
      </w:r>
    </w:p>
    <w:p w14:paraId="3154C0DB" w14:textId="2325879A" w:rsidR="00130064" w:rsidRPr="00790098" w:rsidRDefault="00130064" w:rsidP="00130064">
      <w:pPr>
        <w:pStyle w:val="ExampleTitle"/>
      </w:pPr>
      <w:r w:rsidRPr="00790098">
        <w:t>Grading of monovalent dynamic verbs</w:t>
      </w:r>
      <w:r>
        <w:t xml:space="preserve"> with </w:t>
      </w:r>
      <w:r w:rsidRPr="00943217">
        <w:rPr>
          <w:rStyle w:val="ChItalBold"/>
        </w:rPr>
        <w:t>terlalu banyak</w:t>
      </w:r>
      <w:r w:rsidRPr="00301FE7">
        <w:t>/</w:t>
      </w:r>
      <w:r w:rsidRPr="00943217">
        <w:rPr>
          <w:rStyle w:val="ChItalBold"/>
        </w:rPr>
        <w:t>sedikit</w:t>
      </w:r>
      <w:r>
        <w:t xml:space="preserve"> </w:t>
      </w:r>
      <w:r w:rsidR="00B7093A">
        <w:t>‘</w:t>
      </w:r>
      <w:r>
        <w:t>too much/little</w:t>
      </w:r>
      <w:r w:rsidR="00B7093A">
        <w:t>’</w:t>
      </w:r>
    </w:p>
    <w:tbl>
      <w:tblPr>
        <w:tblW w:w="3969" w:type="dxa"/>
        <w:tblCellMar>
          <w:left w:w="42" w:type="dxa"/>
          <w:right w:w="42" w:type="dxa"/>
        </w:tblCellMar>
        <w:tblLook w:val="01E0" w:firstRow="1" w:lastRow="1" w:firstColumn="1" w:lastColumn="1" w:noHBand="0" w:noVBand="0"/>
      </w:tblPr>
      <w:tblGrid>
        <w:gridCol w:w="709"/>
        <w:gridCol w:w="595"/>
        <w:gridCol w:w="489"/>
        <w:gridCol w:w="751"/>
        <w:gridCol w:w="818"/>
        <w:gridCol w:w="607"/>
      </w:tblGrid>
      <w:tr w:rsidR="00AC23C4" w:rsidRPr="00833FA5" w14:paraId="64C24202" w14:textId="77777777" w:rsidTr="00AC23C4">
        <w:tc>
          <w:tcPr>
            <w:tcW w:w="709" w:type="dxa"/>
            <w:shd w:val="clear" w:color="auto" w:fill="auto"/>
          </w:tcPr>
          <w:p w14:paraId="1B775E10" w14:textId="77777777" w:rsidR="00130064" w:rsidRPr="00790098" w:rsidRDefault="00130064" w:rsidP="00130064">
            <w:pPr>
              <w:pStyle w:val="O0Nwnext"/>
            </w:pPr>
            <w:bookmarkStart w:id="2236" w:name="_Ref353788110"/>
            <w:r w:rsidRPr="00790098">
              <w:t>(</w:t>
            </w:r>
            <w:fldSimple w:instr=" SEQ ( \* ARABIC \s 1 ">
              <w:r w:rsidR="00154D81">
                <w:rPr>
                  <w:noProof/>
                </w:rPr>
                <w:t>118</w:t>
              </w:r>
            </w:fldSimple>
            <w:r w:rsidRPr="00790098">
              <w:t>)</w:t>
            </w:r>
            <w:bookmarkEnd w:id="2236"/>
          </w:p>
        </w:tc>
        <w:tc>
          <w:tcPr>
            <w:tcW w:w="595" w:type="dxa"/>
            <w:shd w:val="clear" w:color="auto" w:fill="auto"/>
          </w:tcPr>
          <w:p w14:paraId="4D6050BF" w14:textId="77777777" w:rsidR="00130064" w:rsidRPr="00790098" w:rsidRDefault="00130064" w:rsidP="00130064">
            <w:pPr>
              <w:pStyle w:val="Text"/>
            </w:pPr>
            <w:r w:rsidRPr="00720729">
              <w:t>Dodo</w:t>
            </w:r>
          </w:p>
        </w:tc>
        <w:tc>
          <w:tcPr>
            <w:tcW w:w="489" w:type="dxa"/>
            <w:shd w:val="clear" w:color="auto" w:fill="auto"/>
          </w:tcPr>
          <w:p w14:paraId="03068D6D" w14:textId="77777777" w:rsidR="00130064" w:rsidRPr="00790098" w:rsidRDefault="00130064" w:rsidP="00130064">
            <w:pPr>
              <w:pStyle w:val="Text"/>
            </w:pPr>
            <w:r>
              <w:t>de</w:t>
            </w:r>
          </w:p>
        </w:tc>
        <w:tc>
          <w:tcPr>
            <w:tcW w:w="751" w:type="dxa"/>
            <w:shd w:val="clear" w:color="auto" w:fill="auto"/>
          </w:tcPr>
          <w:p w14:paraId="2D6C4080" w14:textId="77777777" w:rsidR="00130064" w:rsidRPr="00790098" w:rsidRDefault="00130064" w:rsidP="00130064">
            <w:pPr>
              <w:pStyle w:val="Text"/>
              <w:rPr>
                <w:rStyle w:val="ChBlueBold"/>
              </w:rPr>
            </w:pPr>
            <w:r w:rsidRPr="00790098">
              <w:rPr>
                <w:rStyle w:val="ChBlueBold"/>
              </w:rPr>
              <w:t>terlalu</w:t>
            </w:r>
          </w:p>
        </w:tc>
        <w:tc>
          <w:tcPr>
            <w:tcW w:w="818" w:type="dxa"/>
            <w:shd w:val="clear" w:color="auto" w:fill="auto"/>
          </w:tcPr>
          <w:p w14:paraId="2CF3474B" w14:textId="77777777" w:rsidR="00130064" w:rsidRPr="00790098" w:rsidRDefault="00130064" w:rsidP="00130064">
            <w:pPr>
              <w:pStyle w:val="Text"/>
              <w:rPr>
                <w:rStyle w:val="ChBlueBold"/>
              </w:rPr>
            </w:pPr>
            <w:r w:rsidRPr="00790098">
              <w:rPr>
                <w:rStyle w:val="ChBlueBold"/>
              </w:rPr>
              <w:t>banyak</w:t>
            </w:r>
          </w:p>
        </w:tc>
        <w:tc>
          <w:tcPr>
            <w:tcW w:w="607" w:type="dxa"/>
            <w:shd w:val="clear" w:color="auto" w:fill="auto"/>
          </w:tcPr>
          <w:p w14:paraId="0C02DC18" w14:textId="77777777" w:rsidR="00130064" w:rsidRPr="00790098" w:rsidRDefault="00130064" w:rsidP="00130064">
            <w:pPr>
              <w:pStyle w:val="Text"/>
              <w:rPr>
                <w:rStyle w:val="ChBlueBold"/>
              </w:rPr>
            </w:pPr>
            <w:r>
              <w:rPr>
                <w:rStyle w:val="ChBlueBold"/>
              </w:rPr>
              <w:t>tidor</w:t>
            </w:r>
          </w:p>
        </w:tc>
      </w:tr>
      <w:tr w:rsidR="00AC23C4" w:rsidRPr="00AC23C4" w14:paraId="113BB470" w14:textId="77777777" w:rsidTr="00AC23C4">
        <w:tc>
          <w:tcPr>
            <w:tcW w:w="709" w:type="dxa"/>
            <w:shd w:val="clear" w:color="auto" w:fill="auto"/>
          </w:tcPr>
          <w:p w14:paraId="0B6B36E6" w14:textId="77777777" w:rsidR="00130064" w:rsidRPr="00790098" w:rsidRDefault="00130064" w:rsidP="00130064">
            <w:pPr>
              <w:pStyle w:val="GlossEng"/>
            </w:pPr>
          </w:p>
        </w:tc>
        <w:tc>
          <w:tcPr>
            <w:tcW w:w="595" w:type="dxa"/>
            <w:shd w:val="clear" w:color="auto" w:fill="auto"/>
          </w:tcPr>
          <w:p w14:paraId="2B25C5CF" w14:textId="77777777" w:rsidR="00130064" w:rsidRPr="00790098" w:rsidRDefault="00130064" w:rsidP="00130064">
            <w:pPr>
              <w:pStyle w:val="Text"/>
            </w:pPr>
            <w:r w:rsidRPr="00720729">
              <w:t>Dodo</w:t>
            </w:r>
          </w:p>
        </w:tc>
        <w:tc>
          <w:tcPr>
            <w:tcW w:w="489" w:type="dxa"/>
            <w:shd w:val="clear" w:color="auto" w:fill="auto"/>
          </w:tcPr>
          <w:p w14:paraId="63226F23" w14:textId="77777777" w:rsidR="00130064" w:rsidRPr="0099608C" w:rsidRDefault="00130064" w:rsidP="00130064">
            <w:pPr>
              <w:pStyle w:val="GlossEng"/>
              <w:rPr>
                <w:rStyle w:val="ChSmallCaps"/>
              </w:rPr>
            </w:pPr>
            <w:r w:rsidRPr="0099608C">
              <w:rPr>
                <w:rStyle w:val="ChSmallCaps"/>
              </w:rPr>
              <w:t>3sg</w:t>
            </w:r>
          </w:p>
        </w:tc>
        <w:tc>
          <w:tcPr>
            <w:tcW w:w="751" w:type="dxa"/>
            <w:shd w:val="clear" w:color="auto" w:fill="auto"/>
          </w:tcPr>
          <w:p w14:paraId="3B0E82DB" w14:textId="77777777" w:rsidR="00130064" w:rsidRPr="00790098" w:rsidRDefault="00130064" w:rsidP="00130064">
            <w:pPr>
              <w:pStyle w:val="GlossEng"/>
            </w:pPr>
            <w:r w:rsidRPr="00790098">
              <w:t>too</w:t>
            </w:r>
          </w:p>
        </w:tc>
        <w:tc>
          <w:tcPr>
            <w:tcW w:w="818" w:type="dxa"/>
            <w:shd w:val="clear" w:color="auto" w:fill="auto"/>
          </w:tcPr>
          <w:p w14:paraId="36BEF00A" w14:textId="77777777" w:rsidR="00130064" w:rsidRPr="00790098" w:rsidRDefault="00130064" w:rsidP="00130064">
            <w:pPr>
              <w:pStyle w:val="GlossEng"/>
            </w:pPr>
            <w:r w:rsidRPr="00790098">
              <w:t>many</w:t>
            </w:r>
          </w:p>
        </w:tc>
        <w:tc>
          <w:tcPr>
            <w:tcW w:w="607" w:type="dxa"/>
            <w:shd w:val="clear" w:color="auto" w:fill="auto"/>
          </w:tcPr>
          <w:p w14:paraId="560B795C" w14:textId="77777777" w:rsidR="00130064" w:rsidRPr="00790098" w:rsidRDefault="00130064" w:rsidP="00130064">
            <w:pPr>
              <w:pStyle w:val="GlossEng"/>
            </w:pPr>
            <w:r>
              <w:t>sleep</w:t>
            </w:r>
          </w:p>
        </w:tc>
      </w:tr>
    </w:tbl>
    <w:p w14:paraId="3A85E363" w14:textId="5684652A" w:rsidR="00130064" w:rsidRPr="001B3351" w:rsidRDefault="00B7093A" w:rsidP="00130064">
      <w:pPr>
        <w:pStyle w:val="FreeTranslEng"/>
      </w:pPr>
      <w:r>
        <w:t>‘</w:t>
      </w:r>
      <w:r w:rsidR="00130064" w:rsidRPr="00720729">
        <w:t>Dodo</w:t>
      </w:r>
      <w:r w:rsidR="00130064" w:rsidRPr="00790098">
        <w:t xml:space="preserve"> </w:t>
      </w:r>
      <w:r w:rsidR="00130064" w:rsidRPr="00E96862">
        <w:rPr>
          <w:rStyle w:val="ChBlueBold"/>
        </w:rPr>
        <w:t>sleeps too much</w:t>
      </w:r>
      <w:r>
        <w:t>’</w:t>
      </w:r>
      <w:r w:rsidR="00130064" w:rsidRPr="00790098">
        <w:t xml:space="preserve"> </w:t>
      </w:r>
      <w:r w:rsidR="00130064" w:rsidRPr="00790098">
        <w:rPr>
          <w:rStyle w:val="ExampleSource"/>
        </w:rPr>
        <w:t>[Elicited BR130410.005]</w:t>
      </w:r>
    </w:p>
    <w:tbl>
      <w:tblPr>
        <w:tblW w:w="3779" w:type="dxa"/>
        <w:tblCellMar>
          <w:left w:w="42" w:type="dxa"/>
          <w:right w:w="42" w:type="dxa"/>
        </w:tblCellMar>
        <w:tblLook w:val="01E0" w:firstRow="1" w:lastRow="1" w:firstColumn="1" w:lastColumn="1" w:noHBand="0" w:noVBand="0"/>
      </w:tblPr>
      <w:tblGrid>
        <w:gridCol w:w="709"/>
        <w:gridCol w:w="595"/>
        <w:gridCol w:w="489"/>
        <w:gridCol w:w="751"/>
        <w:gridCol w:w="751"/>
        <w:gridCol w:w="484"/>
      </w:tblGrid>
      <w:tr w:rsidR="00AC23C4" w:rsidRPr="00833FA5" w14:paraId="61BD726A" w14:textId="77777777" w:rsidTr="00AC23C4">
        <w:tc>
          <w:tcPr>
            <w:tcW w:w="709" w:type="dxa"/>
            <w:shd w:val="clear" w:color="auto" w:fill="auto"/>
          </w:tcPr>
          <w:p w14:paraId="3D71175E" w14:textId="77777777" w:rsidR="00130064" w:rsidRPr="00790098" w:rsidRDefault="00130064" w:rsidP="00130064">
            <w:pPr>
              <w:pStyle w:val="O0Nwnext"/>
            </w:pPr>
            <w:bookmarkStart w:id="2237" w:name="_Ref353788112"/>
            <w:r w:rsidRPr="00790098">
              <w:t>(</w:t>
            </w:r>
            <w:fldSimple w:instr=" SEQ ( \* ARABIC \s 1 ">
              <w:r w:rsidR="00154D81">
                <w:rPr>
                  <w:noProof/>
                </w:rPr>
                <w:t>119</w:t>
              </w:r>
            </w:fldSimple>
            <w:r w:rsidRPr="00790098">
              <w:t>)</w:t>
            </w:r>
            <w:bookmarkEnd w:id="2237"/>
          </w:p>
        </w:tc>
        <w:tc>
          <w:tcPr>
            <w:tcW w:w="595" w:type="dxa"/>
            <w:shd w:val="clear" w:color="auto" w:fill="auto"/>
          </w:tcPr>
          <w:p w14:paraId="369A5926" w14:textId="77777777" w:rsidR="00130064" w:rsidRPr="00790098" w:rsidRDefault="00130064" w:rsidP="00130064">
            <w:pPr>
              <w:pStyle w:val="Text"/>
            </w:pPr>
            <w:r w:rsidRPr="00720729">
              <w:t>Dodo</w:t>
            </w:r>
          </w:p>
        </w:tc>
        <w:tc>
          <w:tcPr>
            <w:tcW w:w="489" w:type="dxa"/>
            <w:shd w:val="clear" w:color="auto" w:fill="auto"/>
          </w:tcPr>
          <w:p w14:paraId="5A5AE523" w14:textId="77777777" w:rsidR="00130064" w:rsidRPr="00790098" w:rsidRDefault="00130064" w:rsidP="00130064">
            <w:pPr>
              <w:pStyle w:val="Text"/>
            </w:pPr>
            <w:r>
              <w:t>de</w:t>
            </w:r>
          </w:p>
        </w:tc>
        <w:tc>
          <w:tcPr>
            <w:tcW w:w="751" w:type="dxa"/>
            <w:shd w:val="clear" w:color="auto" w:fill="auto"/>
          </w:tcPr>
          <w:p w14:paraId="6C1563DA" w14:textId="77777777" w:rsidR="00130064" w:rsidRPr="00790098" w:rsidRDefault="00130064" w:rsidP="00130064">
            <w:pPr>
              <w:pStyle w:val="Text"/>
              <w:rPr>
                <w:rStyle w:val="ChBlueBold"/>
              </w:rPr>
            </w:pPr>
            <w:r w:rsidRPr="00790098">
              <w:rPr>
                <w:rStyle w:val="ChBlueBold"/>
              </w:rPr>
              <w:t>terlalu</w:t>
            </w:r>
          </w:p>
        </w:tc>
        <w:tc>
          <w:tcPr>
            <w:tcW w:w="751" w:type="dxa"/>
            <w:shd w:val="clear" w:color="auto" w:fill="auto"/>
          </w:tcPr>
          <w:p w14:paraId="0BA490DE" w14:textId="77777777" w:rsidR="00130064" w:rsidRPr="00790098" w:rsidRDefault="00130064" w:rsidP="00130064">
            <w:pPr>
              <w:pStyle w:val="Text"/>
              <w:rPr>
                <w:rStyle w:val="ChBlueBold"/>
              </w:rPr>
            </w:pPr>
            <w:r>
              <w:rPr>
                <w:rStyle w:val="ChBlueBold"/>
              </w:rPr>
              <w:t>sedikit</w:t>
            </w:r>
          </w:p>
        </w:tc>
        <w:tc>
          <w:tcPr>
            <w:tcW w:w="484" w:type="dxa"/>
            <w:shd w:val="clear" w:color="auto" w:fill="auto"/>
          </w:tcPr>
          <w:p w14:paraId="43565310" w14:textId="77777777" w:rsidR="00130064" w:rsidRPr="00790098" w:rsidRDefault="00130064" w:rsidP="00130064">
            <w:pPr>
              <w:pStyle w:val="Text"/>
              <w:rPr>
                <w:rStyle w:val="ChBlueBold"/>
              </w:rPr>
            </w:pPr>
            <w:r>
              <w:rPr>
                <w:rStyle w:val="ChBlueBold"/>
              </w:rPr>
              <w:t>lari</w:t>
            </w:r>
          </w:p>
        </w:tc>
      </w:tr>
      <w:tr w:rsidR="00AC23C4" w:rsidRPr="00AC23C4" w14:paraId="6C443A87" w14:textId="77777777" w:rsidTr="00AC23C4">
        <w:tc>
          <w:tcPr>
            <w:tcW w:w="709" w:type="dxa"/>
            <w:shd w:val="clear" w:color="auto" w:fill="auto"/>
          </w:tcPr>
          <w:p w14:paraId="3BDB3209" w14:textId="77777777" w:rsidR="00130064" w:rsidRPr="00790098" w:rsidRDefault="00130064" w:rsidP="00130064">
            <w:pPr>
              <w:pStyle w:val="GlossEng"/>
            </w:pPr>
          </w:p>
        </w:tc>
        <w:tc>
          <w:tcPr>
            <w:tcW w:w="595" w:type="dxa"/>
            <w:shd w:val="clear" w:color="auto" w:fill="auto"/>
          </w:tcPr>
          <w:p w14:paraId="631B61D4" w14:textId="77777777" w:rsidR="00130064" w:rsidRPr="00790098" w:rsidRDefault="00130064" w:rsidP="00130064">
            <w:pPr>
              <w:pStyle w:val="Text"/>
            </w:pPr>
            <w:r w:rsidRPr="00720729">
              <w:t>Dodo</w:t>
            </w:r>
          </w:p>
        </w:tc>
        <w:tc>
          <w:tcPr>
            <w:tcW w:w="489" w:type="dxa"/>
            <w:shd w:val="clear" w:color="auto" w:fill="auto"/>
          </w:tcPr>
          <w:p w14:paraId="2C84E4B3" w14:textId="77777777" w:rsidR="00130064" w:rsidRPr="0099608C" w:rsidRDefault="00130064" w:rsidP="00130064">
            <w:pPr>
              <w:pStyle w:val="GlossEng"/>
              <w:rPr>
                <w:rStyle w:val="ChSmallCaps"/>
              </w:rPr>
            </w:pPr>
            <w:r w:rsidRPr="0099608C">
              <w:rPr>
                <w:rStyle w:val="ChSmallCaps"/>
              </w:rPr>
              <w:t>3sg</w:t>
            </w:r>
          </w:p>
        </w:tc>
        <w:tc>
          <w:tcPr>
            <w:tcW w:w="751" w:type="dxa"/>
            <w:shd w:val="clear" w:color="auto" w:fill="auto"/>
          </w:tcPr>
          <w:p w14:paraId="014662F9" w14:textId="77777777" w:rsidR="00130064" w:rsidRPr="00790098" w:rsidRDefault="00130064" w:rsidP="00130064">
            <w:pPr>
              <w:pStyle w:val="GlossEng"/>
            </w:pPr>
            <w:r w:rsidRPr="00790098">
              <w:t>too</w:t>
            </w:r>
          </w:p>
        </w:tc>
        <w:tc>
          <w:tcPr>
            <w:tcW w:w="751" w:type="dxa"/>
            <w:shd w:val="clear" w:color="auto" w:fill="auto"/>
          </w:tcPr>
          <w:p w14:paraId="044FA9ED" w14:textId="46B4D08A" w:rsidR="00130064" w:rsidRPr="00790098" w:rsidRDefault="00EA3192" w:rsidP="00130064">
            <w:pPr>
              <w:pStyle w:val="GlossEng"/>
            </w:pPr>
            <w:r>
              <w:t>few</w:t>
            </w:r>
          </w:p>
        </w:tc>
        <w:tc>
          <w:tcPr>
            <w:tcW w:w="484" w:type="dxa"/>
            <w:shd w:val="clear" w:color="auto" w:fill="auto"/>
          </w:tcPr>
          <w:p w14:paraId="7F3696CD" w14:textId="77777777" w:rsidR="00130064" w:rsidRPr="00790098" w:rsidRDefault="00130064" w:rsidP="00130064">
            <w:pPr>
              <w:pStyle w:val="GlossEng"/>
            </w:pPr>
            <w:r>
              <w:t>run</w:t>
            </w:r>
          </w:p>
        </w:tc>
      </w:tr>
    </w:tbl>
    <w:p w14:paraId="108637F8" w14:textId="554FCCE4" w:rsidR="00130064" w:rsidRPr="00790098" w:rsidRDefault="00B7093A" w:rsidP="00130064">
      <w:pPr>
        <w:pStyle w:val="FreeTranslEng"/>
      </w:pPr>
      <w:r>
        <w:t>‘</w:t>
      </w:r>
      <w:r w:rsidR="00130064" w:rsidRPr="00720729">
        <w:t>Dodo</w:t>
      </w:r>
      <w:r w:rsidR="00130064" w:rsidRPr="00790098">
        <w:t xml:space="preserve"> </w:t>
      </w:r>
      <w:r w:rsidR="00130064" w:rsidRPr="00E96862">
        <w:rPr>
          <w:rStyle w:val="ChBlueBold"/>
        </w:rPr>
        <w:t>runs too little</w:t>
      </w:r>
      <w:r>
        <w:t>’</w:t>
      </w:r>
      <w:r w:rsidR="00130064" w:rsidRPr="00790098">
        <w:t xml:space="preserve"> </w:t>
      </w:r>
      <w:r w:rsidR="00130064" w:rsidRPr="00790098">
        <w:rPr>
          <w:rStyle w:val="ExampleSource"/>
        </w:rPr>
        <w:t xml:space="preserve">[Elicited </w:t>
      </w:r>
      <w:r w:rsidR="00130064" w:rsidRPr="00E96862">
        <w:rPr>
          <w:rStyle w:val="ExampleSource"/>
        </w:rPr>
        <w:t>BR130410.008</w:t>
      </w:r>
      <w:r w:rsidR="00130064" w:rsidRPr="00790098">
        <w:rPr>
          <w:rStyle w:val="ExampleSource"/>
        </w:rPr>
        <w:t>]</w:t>
      </w:r>
    </w:p>
    <w:p w14:paraId="081DE05E" w14:textId="31C261EE" w:rsidR="00130064" w:rsidRDefault="00130064" w:rsidP="007874BD">
      <w:pPr>
        <w:pStyle w:val="Body0005after"/>
        <w:rPr>
          <w:lang w:eastAsia="en-US"/>
        </w:rPr>
      </w:pPr>
      <w:r>
        <w:rPr>
          <w:lang w:eastAsia="en-US"/>
        </w:rPr>
        <w:t xml:space="preserve">In addition, one of the consultants came up with the two examples in </w:t>
      </w:r>
      <w:r>
        <w:fldChar w:fldCharType="begin"/>
      </w:r>
      <w:r>
        <w:instrText xml:space="preserve"> REF _Ref353783792 \h </w:instrText>
      </w:r>
      <w:r>
        <w:fldChar w:fldCharType="separate"/>
      </w:r>
      <w:r w:rsidR="00154D81" w:rsidRPr="00790098">
        <w:t>(</w:t>
      </w:r>
      <w:r w:rsidR="00154D81">
        <w:rPr>
          <w:noProof/>
        </w:rPr>
        <w:t>120</w:t>
      </w:r>
      <w:r w:rsidR="00154D81" w:rsidRPr="00790098">
        <w:t>)</w:t>
      </w:r>
      <w:r>
        <w:fldChar w:fldCharType="end"/>
      </w:r>
      <w:r>
        <w:t xml:space="preserve"> </w:t>
      </w:r>
      <w:r>
        <w:rPr>
          <w:lang w:eastAsia="en-US"/>
        </w:rPr>
        <w:t xml:space="preserve">and </w:t>
      </w:r>
      <w:r>
        <w:rPr>
          <w:lang w:eastAsia="en-US"/>
        </w:rPr>
        <w:fldChar w:fldCharType="begin"/>
      </w:r>
      <w:r>
        <w:rPr>
          <w:lang w:eastAsia="en-US"/>
        </w:rPr>
        <w:instrText xml:space="preserve"> REF _Ref354989511 \h </w:instrText>
      </w:r>
      <w:r>
        <w:rPr>
          <w:lang w:eastAsia="en-US"/>
        </w:rPr>
      </w:r>
      <w:r>
        <w:rPr>
          <w:lang w:eastAsia="en-US"/>
        </w:rPr>
        <w:fldChar w:fldCharType="separate"/>
      </w:r>
      <w:r w:rsidR="00154D81" w:rsidRPr="00790098">
        <w:t>(</w:t>
      </w:r>
      <w:r w:rsidR="00154D81">
        <w:rPr>
          <w:noProof/>
        </w:rPr>
        <w:t>121</w:t>
      </w:r>
      <w:r w:rsidR="00154D81" w:rsidRPr="00790098">
        <w:t>)</w:t>
      </w:r>
      <w:r>
        <w:rPr>
          <w:lang w:eastAsia="en-US"/>
        </w:rPr>
        <w:fldChar w:fldCharType="end"/>
      </w:r>
      <w:r>
        <w:rPr>
          <w:lang w:eastAsia="en-US"/>
        </w:rPr>
        <w:t xml:space="preserve">, respectively, in which dynamic </w:t>
      </w:r>
      <w:r w:rsidRPr="00AC1373">
        <w:rPr>
          <w:rStyle w:val="ChItalBold"/>
        </w:rPr>
        <w:t>lari</w:t>
      </w:r>
      <w:r>
        <w:rPr>
          <w:lang w:eastAsia="en-US"/>
        </w:rPr>
        <w:t xml:space="preserve"> </w:t>
      </w:r>
      <w:r w:rsidR="00B7093A">
        <w:rPr>
          <w:lang w:eastAsia="en-US"/>
        </w:rPr>
        <w:t>‘</w:t>
      </w:r>
      <w:r>
        <w:rPr>
          <w:lang w:eastAsia="en-US"/>
        </w:rPr>
        <w:t>run</w:t>
      </w:r>
      <w:r w:rsidR="00B7093A">
        <w:rPr>
          <w:lang w:eastAsia="en-US"/>
        </w:rPr>
        <w:t>’</w:t>
      </w:r>
      <w:r>
        <w:rPr>
          <w:lang w:eastAsia="en-US"/>
        </w:rPr>
        <w:t xml:space="preserve"> and </w:t>
      </w:r>
      <w:r w:rsidRPr="008B57A0">
        <w:rPr>
          <w:rStyle w:val="ChItalBold"/>
        </w:rPr>
        <w:t>tunduk</w:t>
      </w:r>
      <w:r>
        <w:rPr>
          <w:lang w:eastAsia="en-US"/>
        </w:rPr>
        <w:t xml:space="preserve"> </w:t>
      </w:r>
      <w:r w:rsidR="00B7093A">
        <w:rPr>
          <w:lang w:eastAsia="en-US"/>
        </w:rPr>
        <w:t>‘</w:t>
      </w:r>
      <w:r>
        <w:rPr>
          <w:lang w:eastAsia="en-US"/>
        </w:rPr>
        <w:t>bow</w:t>
      </w:r>
      <w:r w:rsidR="00B7093A">
        <w:rPr>
          <w:lang w:eastAsia="en-US"/>
        </w:rPr>
        <w:t>’</w:t>
      </w:r>
      <w:r>
        <w:rPr>
          <w:lang w:eastAsia="en-US"/>
        </w:rPr>
        <w:t xml:space="preserve"> are directly modified with </w:t>
      </w:r>
      <w:r w:rsidRPr="00F1560D">
        <w:rPr>
          <w:rStyle w:val="ChItalBold"/>
        </w:rPr>
        <w:t>terlalu</w:t>
      </w:r>
      <w:r>
        <w:rPr>
          <w:lang w:eastAsia="en-US"/>
        </w:rPr>
        <w:t xml:space="preserve"> </w:t>
      </w:r>
      <w:r w:rsidR="00B7093A">
        <w:rPr>
          <w:lang w:eastAsia="en-US"/>
        </w:rPr>
        <w:t>‘</w:t>
      </w:r>
      <w:r>
        <w:rPr>
          <w:lang w:eastAsia="en-US"/>
        </w:rPr>
        <w:t>too</w:t>
      </w:r>
      <w:r w:rsidR="00B7093A">
        <w:rPr>
          <w:lang w:eastAsia="en-US"/>
        </w:rPr>
        <w:t>’</w:t>
      </w:r>
      <w:r>
        <w:rPr>
          <w:lang w:eastAsia="en-US"/>
        </w:rPr>
        <w:t xml:space="preserve">. In </w:t>
      </w:r>
      <w:r>
        <w:fldChar w:fldCharType="begin"/>
      </w:r>
      <w:r>
        <w:instrText xml:space="preserve"> REF _Ref353783792 \h </w:instrText>
      </w:r>
      <w:r>
        <w:fldChar w:fldCharType="separate"/>
      </w:r>
      <w:r w:rsidR="00154D81" w:rsidRPr="00790098">
        <w:t>(</w:t>
      </w:r>
      <w:r w:rsidR="00154D81">
        <w:rPr>
          <w:noProof/>
        </w:rPr>
        <w:t>120</w:t>
      </w:r>
      <w:r w:rsidR="00154D81" w:rsidRPr="00790098">
        <w:t>)</w:t>
      </w:r>
      <w:r>
        <w:fldChar w:fldCharType="end"/>
      </w:r>
      <w:r>
        <w:rPr>
          <w:lang w:eastAsia="en-US"/>
        </w:rPr>
        <w:t xml:space="preserve">, however, </w:t>
      </w:r>
      <w:r w:rsidRPr="00F1560D">
        <w:rPr>
          <w:rStyle w:val="ChItalBold"/>
        </w:rPr>
        <w:t>lari</w:t>
      </w:r>
      <w:r>
        <w:rPr>
          <w:lang w:eastAsia="en-US"/>
        </w:rPr>
        <w:t xml:space="preserve"> means </w:t>
      </w:r>
      <w:r w:rsidR="00B7093A">
        <w:rPr>
          <w:lang w:eastAsia="en-US"/>
        </w:rPr>
        <w:t>‘</w:t>
      </w:r>
      <w:r>
        <w:rPr>
          <w:lang w:eastAsia="en-US"/>
        </w:rPr>
        <w:t>deviate</w:t>
      </w:r>
      <w:r w:rsidR="00B7093A">
        <w:rPr>
          <w:lang w:eastAsia="en-US"/>
        </w:rPr>
        <w:t>’</w:t>
      </w:r>
      <w:r>
        <w:rPr>
          <w:lang w:eastAsia="en-US"/>
        </w:rPr>
        <w:t xml:space="preserve"> rather than </w:t>
      </w:r>
      <w:r w:rsidR="00B7093A">
        <w:rPr>
          <w:lang w:eastAsia="en-US"/>
        </w:rPr>
        <w:t>‘</w:t>
      </w:r>
      <w:r>
        <w:rPr>
          <w:lang w:eastAsia="en-US"/>
        </w:rPr>
        <w:t>run</w:t>
      </w:r>
      <w:r w:rsidR="00B7093A">
        <w:rPr>
          <w:lang w:eastAsia="en-US"/>
        </w:rPr>
        <w:t>’</w:t>
      </w:r>
      <w:r>
        <w:rPr>
          <w:lang w:eastAsia="en-US"/>
        </w:rPr>
        <w:t xml:space="preserve">, and </w:t>
      </w:r>
      <w:r w:rsidRPr="008B57A0">
        <w:rPr>
          <w:rStyle w:val="ChItalBold"/>
        </w:rPr>
        <w:t>tunduk</w:t>
      </w:r>
      <w:r>
        <w:rPr>
          <w:lang w:eastAsia="en-US"/>
        </w:rPr>
        <w:t xml:space="preserve"> </w:t>
      </w:r>
      <w:r w:rsidR="00B7093A">
        <w:rPr>
          <w:lang w:eastAsia="en-US"/>
        </w:rPr>
        <w:t>‘</w:t>
      </w:r>
      <w:r>
        <w:rPr>
          <w:lang w:eastAsia="en-US"/>
        </w:rPr>
        <w:t>bow</w:t>
      </w:r>
      <w:r w:rsidR="00B7093A">
        <w:rPr>
          <w:lang w:eastAsia="en-US"/>
        </w:rPr>
        <w:t>’</w:t>
      </w:r>
      <w:r>
        <w:rPr>
          <w:lang w:eastAsia="en-US"/>
        </w:rPr>
        <w:t xml:space="preserve"> in </w:t>
      </w:r>
      <w:r>
        <w:rPr>
          <w:lang w:eastAsia="en-US"/>
        </w:rPr>
        <w:fldChar w:fldCharType="begin"/>
      </w:r>
      <w:r>
        <w:rPr>
          <w:lang w:eastAsia="en-US"/>
        </w:rPr>
        <w:instrText xml:space="preserve"> REF _Ref354989511 \h </w:instrText>
      </w:r>
      <w:r>
        <w:rPr>
          <w:lang w:eastAsia="en-US"/>
        </w:rPr>
      </w:r>
      <w:r>
        <w:rPr>
          <w:lang w:eastAsia="en-US"/>
        </w:rPr>
        <w:fldChar w:fldCharType="separate"/>
      </w:r>
      <w:r w:rsidR="00154D81" w:rsidRPr="00790098">
        <w:t>(</w:t>
      </w:r>
      <w:r w:rsidR="00154D81">
        <w:rPr>
          <w:noProof/>
        </w:rPr>
        <w:t>121</w:t>
      </w:r>
      <w:r w:rsidR="00154D81" w:rsidRPr="00790098">
        <w:t>)</w:t>
      </w:r>
      <w:r>
        <w:rPr>
          <w:lang w:eastAsia="en-US"/>
        </w:rPr>
        <w:fldChar w:fldCharType="end"/>
      </w:r>
      <w:r>
        <w:rPr>
          <w:lang w:eastAsia="en-US"/>
        </w:rPr>
        <w:t xml:space="preserve"> receives the stative reading </w:t>
      </w:r>
      <w:r w:rsidR="00B7093A">
        <w:rPr>
          <w:lang w:eastAsia="en-US"/>
        </w:rPr>
        <w:t>‘</w:t>
      </w:r>
      <w:r>
        <w:rPr>
          <w:lang w:eastAsia="en-US"/>
        </w:rPr>
        <w:t>be obedient</w:t>
      </w:r>
      <w:r w:rsidR="00B7093A">
        <w:rPr>
          <w:lang w:eastAsia="en-US"/>
        </w:rPr>
        <w:t>’</w:t>
      </w:r>
      <w:r>
        <w:rPr>
          <w:lang w:eastAsia="en-US"/>
        </w:rPr>
        <w:t>.</w:t>
      </w:r>
    </w:p>
    <w:p w14:paraId="7D351D42" w14:textId="0A7F5C5B" w:rsidR="00130064" w:rsidRPr="00790098" w:rsidRDefault="00130064" w:rsidP="00130064">
      <w:pPr>
        <w:pStyle w:val="ExampleTitle"/>
      </w:pPr>
      <w:r w:rsidRPr="00790098">
        <w:t>Grading of monovalent dynamic verbs</w:t>
      </w:r>
      <w:r>
        <w:t xml:space="preserve"> with </w:t>
      </w:r>
      <w:r w:rsidRPr="00943217">
        <w:rPr>
          <w:rStyle w:val="ChItalBold"/>
        </w:rPr>
        <w:t>terlalu</w:t>
      </w:r>
      <w:r>
        <w:t xml:space="preserve"> </w:t>
      </w:r>
      <w:r w:rsidR="00B7093A">
        <w:t>‘</w:t>
      </w:r>
      <w:r>
        <w:t>too</w:t>
      </w:r>
      <w:r w:rsidR="00B7093A">
        <w:t>’</w:t>
      </w:r>
    </w:p>
    <w:tbl>
      <w:tblPr>
        <w:tblW w:w="6719" w:type="dxa"/>
        <w:tblCellMar>
          <w:left w:w="42" w:type="dxa"/>
          <w:right w:w="42" w:type="dxa"/>
        </w:tblCellMar>
        <w:tblLook w:val="01E0" w:firstRow="1" w:lastRow="1" w:firstColumn="1" w:lastColumn="1" w:noHBand="0" w:noVBand="0"/>
      </w:tblPr>
      <w:tblGrid>
        <w:gridCol w:w="709"/>
        <w:gridCol w:w="573"/>
        <w:gridCol w:w="67"/>
        <w:gridCol w:w="422"/>
        <w:gridCol w:w="355"/>
        <w:gridCol w:w="174"/>
        <w:gridCol w:w="336"/>
        <w:gridCol w:w="1191"/>
        <w:gridCol w:w="680"/>
        <w:gridCol w:w="451"/>
        <w:gridCol w:w="510"/>
        <w:gridCol w:w="1251"/>
      </w:tblGrid>
      <w:tr w:rsidR="00AC23C4" w:rsidRPr="00833FA5" w14:paraId="27C3754F" w14:textId="77777777" w:rsidTr="00AC23C4">
        <w:tc>
          <w:tcPr>
            <w:tcW w:w="709" w:type="dxa"/>
            <w:shd w:val="clear" w:color="auto" w:fill="auto"/>
          </w:tcPr>
          <w:p w14:paraId="79B06622" w14:textId="77777777" w:rsidR="00130064" w:rsidRPr="00790098" w:rsidRDefault="00130064" w:rsidP="00130064">
            <w:pPr>
              <w:pStyle w:val="O0Nwnext"/>
            </w:pPr>
            <w:bookmarkStart w:id="2238" w:name="_Ref353783792"/>
            <w:r w:rsidRPr="00790098">
              <w:t>(</w:t>
            </w:r>
            <w:fldSimple w:instr=" SEQ ( \* ARABIC \s 1 ">
              <w:r w:rsidR="00154D81">
                <w:rPr>
                  <w:noProof/>
                </w:rPr>
                <w:t>120</w:t>
              </w:r>
            </w:fldSimple>
            <w:r w:rsidRPr="00790098">
              <w:t>)</w:t>
            </w:r>
            <w:bookmarkEnd w:id="2238"/>
          </w:p>
        </w:tc>
        <w:tc>
          <w:tcPr>
            <w:tcW w:w="640" w:type="dxa"/>
            <w:gridSpan w:val="2"/>
            <w:shd w:val="clear" w:color="auto" w:fill="auto"/>
          </w:tcPr>
          <w:p w14:paraId="7F4B1B9C" w14:textId="77777777" w:rsidR="00130064" w:rsidRPr="00AC1373" w:rsidRDefault="00130064" w:rsidP="00130064">
            <w:pPr>
              <w:pStyle w:val="Text"/>
            </w:pPr>
            <w:r>
              <w:t>prahu</w:t>
            </w:r>
          </w:p>
        </w:tc>
        <w:tc>
          <w:tcPr>
            <w:tcW w:w="777" w:type="dxa"/>
            <w:gridSpan w:val="2"/>
            <w:shd w:val="clear" w:color="auto" w:fill="auto"/>
          </w:tcPr>
          <w:p w14:paraId="7F6F3A36" w14:textId="77777777" w:rsidR="00130064" w:rsidRPr="00AC1373" w:rsidRDefault="00130064" w:rsidP="00130064">
            <w:pPr>
              <w:pStyle w:val="Text"/>
            </w:pPr>
            <w:r>
              <w:t>ini</w:t>
            </w:r>
          </w:p>
        </w:tc>
        <w:tc>
          <w:tcPr>
            <w:tcW w:w="510" w:type="dxa"/>
            <w:gridSpan w:val="2"/>
            <w:shd w:val="clear" w:color="auto" w:fill="auto"/>
          </w:tcPr>
          <w:p w14:paraId="69192446" w14:textId="77777777" w:rsidR="00130064" w:rsidRPr="00AC1373" w:rsidRDefault="00130064" w:rsidP="00130064">
            <w:pPr>
              <w:pStyle w:val="Text"/>
            </w:pPr>
            <w:r>
              <w:t>pu</w:t>
            </w:r>
          </w:p>
        </w:tc>
        <w:tc>
          <w:tcPr>
            <w:tcW w:w="1191" w:type="dxa"/>
            <w:shd w:val="clear" w:color="auto" w:fill="auto"/>
          </w:tcPr>
          <w:p w14:paraId="0491789C" w14:textId="77777777" w:rsidR="00130064" w:rsidRPr="00AC1373" w:rsidRDefault="00130064" w:rsidP="00130064">
            <w:pPr>
              <w:pStyle w:val="Text"/>
            </w:pPr>
            <w:r>
              <w:t>ukuran</w:t>
            </w:r>
            <w:r w:rsidR="00845E10">
              <w:t>g</w:t>
            </w:r>
          </w:p>
        </w:tc>
        <w:tc>
          <w:tcPr>
            <w:tcW w:w="680" w:type="dxa"/>
            <w:shd w:val="clear" w:color="auto" w:fill="auto"/>
          </w:tcPr>
          <w:p w14:paraId="5BCCB0B8" w14:textId="77777777" w:rsidR="00130064" w:rsidRPr="008A0BEA" w:rsidRDefault="00130064" w:rsidP="00130064">
            <w:pPr>
              <w:pStyle w:val="Text"/>
              <w:rPr>
                <w:rStyle w:val="ChBlueBold"/>
              </w:rPr>
            </w:pPr>
            <w:r w:rsidRPr="008A0BEA">
              <w:rPr>
                <w:rStyle w:val="ChBlueBold"/>
              </w:rPr>
              <w:t>terlalu</w:t>
            </w:r>
          </w:p>
        </w:tc>
        <w:tc>
          <w:tcPr>
            <w:tcW w:w="451" w:type="dxa"/>
            <w:shd w:val="clear" w:color="auto" w:fill="auto"/>
          </w:tcPr>
          <w:p w14:paraId="56A45796" w14:textId="77777777" w:rsidR="00130064" w:rsidRPr="008A0BEA" w:rsidRDefault="00130064" w:rsidP="00130064">
            <w:pPr>
              <w:pStyle w:val="Text"/>
              <w:rPr>
                <w:rStyle w:val="ChBlueBold"/>
              </w:rPr>
            </w:pPr>
            <w:r w:rsidRPr="008A0BEA">
              <w:rPr>
                <w:rStyle w:val="ChBlueBold"/>
              </w:rPr>
              <w:t>lari</w:t>
            </w:r>
          </w:p>
        </w:tc>
        <w:tc>
          <w:tcPr>
            <w:tcW w:w="510" w:type="dxa"/>
            <w:shd w:val="clear" w:color="auto" w:fill="auto"/>
          </w:tcPr>
          <w:p w14:paraId="79C10009" w14:textId="77777777" w:rsidR="00130064" w:rsidRPr="00AC1373" w:rsidRDefault="00130064" w:rsidP="00130064">
            <w:pPr>
              <w:pStyle w:val="Text"/>
            </w:pPr>
            <w:r>
              <w:t>dari</w:t>
            </w:r>
          </w:p>
        </w:tc>
        <w:tc>
          <w:tcPr>
            <w:tcW w:w="1251" w:type="dxa"/>
            <w:shd w:val="clear" w:color="auto" w:fill="auto"/>
          </w:tcPr>
          <w:p w14:paraId="7C2B64B5" w14:textId="77777777" w:rsidR="00130064" w:rsidRPr="00AC1373" w:rsidRDefault="00845E10" w:rsidP="00130064">
            <w:pPr>
              <w:pStyle w:val="Text"/>
            </w:pPr>
            <w:r>
              <w:t>ukurang</w:t>
            </w:r>
          </w:p>
        </w:tc>
      </w:tr>
      <w:tr w:rsidR="00AC23C4" w:rsidRPr="00AC23C4" w14:paraId="14CF77EA" w14:textId="77777777" w:rsidTr="00AC23C4">
        <w:tc>
          <w:tcPr>
            <w:tcW w:w="709" w:type="dxa"/>
            <w:shd w:val="clear" w:color="auto" w:fill="auto"/>
          </w:tcPr>
          <w:p w14:paraId="10780D6D" w14:textId="77777777" w:rsidR="00130064" w:rsidRPr="00790098" w:rsidRDefault="00130064" w:rsidP="00130064">
            <w:pPr>
              <w:pStyle w:val="GlossEng2ptafter"/>
            </w:pPr>
          </w:p>
        </w:tc>
        <w:tc>
          <w:tcPr>
            <w:tcW w:w="640" w:type="dxa"/>
            <w:gridSpan w:val="2"/>
            <w:shd w:val="clear" w:color="auto" w:fill="auto"/>
          </w:tcPr>
          <w:p w14:paraId="68A7CB23" w14:textId="77777777" w:rsidR="00130064" w:rsidRPr="00AC1373" w:rsidRDefault="00130064" w:rsidP="00130064">
            <w:pPr>
              <w:pStyle w:val="GlossEng2ptafter"/>
            </w:pPr>
            <w:r>
              <w:t>boat</w:t>
            </w:r>
          </w:p>
        </w:tc>
        <w:tc>
          <w:tcPr>
            <w:tcW w:w="777" w:type="dxa"/>
            <w:gridSpan w:val="2"/>
            <w:shd w:val="clear" w:color="auto" w:fill="auto"/>
          </w:tcPr>
          <w:p w14:paraId="0828F4EE" w14:textId="77777777" w:rsidR="00130064" w:rsidRPr="0099608C" w:rsidRDefault="00130064" w:rsidP="00130064">
            <w:pPr>
              <w:pStyle w:val="GlossEng2ptafter"/>
              <w:rPr>
                <w:rStyle w:val="ChSmallCaps"/>
              </w:rPr>
            </w:pPr>
            <w:r w:rsidRPr="0099608C">
              <w:rPr>
                <w:rStyle w:val="ChSmallCaps"/>
              </w:rPr>
              <w:t>d.prox</w:t>
            </w:r>
          </w:p>
        </w:tc>
        <w:tc>
          <w:tcPr>
            <w:tcW w:w="510" w:type="dxa"/>
            <w:gridSpan w:val="2"/>
            <w:shd w:val="clear" w:color="auto" w:fill="auto"/>
          </w:tcPr>
          <w:p w14:paraId="26490190" w14:textId="77777777" w:rsidR="00130064" w:rsidRPr="0099608C" w:rsidRDefault="00130064" w:rsidP="00130064">
            <w:pPr>
              <w:pStyle w:val="GlossEng2ptafter"/>
              <w:rPr>
                <w:rStyle w:val="ChSmallCaps"/>
              </w:rPr>
            </w:pPr>
            <w:r w:rsidRPr="0099608C">
              <w:rPr>
                <w:rStyle w:val="ChSmallCaps"/>
              </w:rPr>
              <w:t>poss</w:t>
            </w:r>
          </w:p>
        </w:tc>
        <w:tc>
          <w:tcPr>
            <w:tcW w:w="1191" w:type="dxa"/>
            <w:shd w:val="clear" w:color="auto" w:fill="auto"/>
          </w:tcPr>
          <w:p w14:paraId="59CDC681" w14:textId="77777777" w:rsidR="00130064" w:rsidRPr="00AC1373" w:rsidRDefault="00130064" w:rsidP="00130064">
            <w:pPr>
              <w:pStyle w:val="GlossEng2ptafter"/>
            </w:pPr>
            <w:r w:rsidRPr="00AC1373">
              <w:t>measurement</w:t>
            </w:r>
          </w:p>
        </w:tc>
        <w:tc>
          <w:tcPr>
            <w:tcW w:w="680" w:type="dxa"/>
            <w:shd w:val="clear" w:color="auto" w:fill="auto"/>
          </w:tcPr>
          <w:p w14:paraId="464530DC" w14:textId="77777777" w:rsidR="00130064" w:rsidRPr="00AC1373" w:rsidRDefault="00130064" w:rsidP="00130064">
            <w:pPr>
              <w:pStyle w:val="GlossEng2ptafter"/>
            </w:pPr>
            <w:r>
              <w:t>too</w:t>
            </w:r>
          </w:p>
        </w:tc>
        <w:tc>
          <w:tcPr>
            <w:tcW w:w="451" w:type="dxa"/>
            <w:shd w:val="clear" w:color="auto" w:fill="auto"/>
          </w:tcPr>
          <w:p w14:paraId="67703446" w14:textId="77777777" w:rsidR="00130064" w:rsidRPr="00AC1373" w:rsidRDefault="00130064" w:rsidP="00130064">
            <w:pPr>
              <w:pStyle w:val="GlossEng2ptafter"/>
            </w:pPr>
            <w:r>
              <w:t>run</w:t>
            </w:r>
          </w:p>
        </w:tc>
        <w:tc>
          <w:tcPr>
            <w:tcW w:w="510" w:type="dxa"/>
            <w:shd w:val="clear" w:color="auto" w:fill="auto"/>
          </w:tcPr>
          <w:p w14:paraId="56923ECA" w14:textId="77777777" w:rsidR="00130064" w:rsidRPr="00AC1373" w:rsidRDefault="00130064" w:rsidP="00130064">
            <w:pPr>
              <w:pStyle w:val="GlossEng2ptafter"/>
            </w:pPr>
            <w:r>
              <w:t>from</w:t>
            </w:r>
          </w:p>
        </w:tc>
        <w:tc>
          <w:tcPr>
            <w:tcW w:w="1251" w:type="dxa"/>
            <w:shd w:val="clear" w:color="auto" w:fill="auto"/>
          </w:tcPr>
          <w:p w14:paraId="437FB1A9" w14:textId="77777777" w:rsidR="00130064" w:rsidRPr="00AC1373" w:rsidRDefault="00130064" w:rsidP="00130064">
            <w:pPr>
              <w:pStyle w:val="GlossEng2ptafter"/>
            </w:pPr>
            <w:r w:rsidRPr="00AC1373">
              <w:t>measurement</w:t>
            </w:r>
          </w:p>
        </w:tc>
      </w:tr>
      <w:tr w:rsidR="00130064" w:rsidRPr="00AC1373" w14:paraId="6826E862" w14:textId="77777777" w:rsidTr="00AC23C4">
        <w:trPr>
          <w:gridAfter w:val="6"/>
          <w:wAfter w:w="4419" w:type="dxa"/>
        </w:trPr>
        <w:tc>
          <w:tcPr>
            <w:tcW w:w="709" w:type="dxa"/>
            <w:shd w:val="clear" w:color="auto" w:fill="auto"/>
          </w:tcPr>
          <w:p w14:paraId="7638057A" w14:textId="77777777" w:rsidR="00130064" w:rsidRPr="008A0BEA" w:rsidRDefault="00130064" w:rsidP="00130064">
            <w:pPr>
              <w:pStyle w:val="O0Nwnext"/>
            </w:pPr>
          </w:p>
        </w:tc>
        <w:tc>
          <w:tcPr>
            <w:tcW w:w="573" w:type="dxa"/>
            <w:shd w:val="clear" w:color="auto" w:fill="auto"/>
          </w:tcPr>
          <w:p w14:paraId="5E36FF5F" w14:textId="77777777" w:rsidR="00130064" w:rsidRPr="00AC1373" w:rsidRDefault="00130064" w:rsidP="00130064">
            <w:pPr>
              <w:pStyle w:val="Text"/>
            </w:pPr>
            <w:r>
              <w:t>yang</w:t>
            </w:r>
          </w:p>
        </w:tc>
        <w:tc>
          <w:tcPr>
            <w:tcW w:w="489" w:type="dxa"/>
            <w:gridSpan w:val="2"/>
            <w:shd w:val="clear" w:color="auto" w:fill="auto"/>
          </w:tcPr>
          <w:p w14:paraId="7EEFC8A2" w14:textId="77777777" w:rsidR="00130064" w:rsidRPr="00AC1373" w:rsidRDefault="00130064" w:rsidP="00130064">
            <w:pPr>
              <w:pStyle w:val="Text"/>
            </w:pPr>
            <w:r>
              <w:t>ko</w:t>
            </w:r>
          </w:p>
        </w:tc>
        <w:tc>
          <w:tcPr>
            <w:tcW w:w="529" w:type="dxa"/>
            <w:gridSpan w:val="2"/>
            <w:shd w:val="clear" w:color="auto" w:fill="auto"/>
          </w:tcPr>
          <w:p w14:paraId="4FF0E8FC" w14:textId="77777777" w:rsidR="00130064" w:rsidRPr="00AC1373" w:rsidRDefault="00130064" w:rsidP="00130064">
            <w:pPr>
              <w:pStyle w:val="Text"/>
            </w:pPr>
            <w:r>
              <w:t>kasi</w:t>
            </w:r>
          </w:p>
        </w:tc>
      </w:tr>
      <w:tr w:rsidR="00130064" w:rsidRPr="00AC1373" w14:paraId="361779FE" w14:textId="77777777" w:rsidTr="00AC23C4">
        <w:trPr>
          <w:gridAfter w:val="6"/>
          <w:wAfter w:w="4419" w:type="dxa"/>
        </w:trPr>
        <w:tc>
          <w:tcPr>
            <w:tcW w:w="709" w:type="dxa"/>
            <w:shd w:val="clear" w:color="auto" w:fill="auto"/>
          </w:tcPr>
          <w:p w14:paraId="37ADD377" w14:textId="77777777" w:rsidR="00130064" w:rsidRPr="008A0BEA" w:rsidRDefault="00130064" w:rsidP="00130064">
            <w:pPr>
              <w:pStyle w:val="GlossEng"/>
            </w:pPr>
          </w:p>
        </w:tc>
        <w:tc>
          <w:tcPr>
            <w:tcW w:w="573" w:type="dxa"/>
            <w:shd w:val="clear" w:color="auto" w:fill="auto"/>
          </w:tcPr>
          <w:p w14:paraId="22964A3C" w14:textId="77777777" w:rsidR="00130064" w:rsidRPr="0099608C" w:rsidRDefault="00130064" w:rsidP="00130064">
            <w:pPr>
              <w:pStyle w:val="GlossEng"/>
              <w:rPr>
                <w:rStyle w:val="ChSmallCaps"/>
              </w:rPr>
            </w:pPr>
            <w:r w:rsidRPr="0099608C">
              <w:rPr>
                <w:rStyle w:val="ChSmallCaps"/>
              </w:rPr>
              <w:t>rel</w:t>
            </w:r>
          </w:p>
        </w:tc>
        <w:tc>
          <w:tcPr>
            <w:tcW w:w="489" w:type="dxa"/>
            <w:gridSpan w:val="2"/>
            <w:shd w:val="clear" w:color="auto" w:fill="auto"/>
          </w:tcPr>
          <w:p w14:paraId="7AAA96A4" w14:textId="77777777" w:rsidR="00130064" w:rsidRPr="0099608C" w:rsidRDefault="00130064" w:rsidP="00130064">
            <w:pPr>
              <w:pStyle w:val="GlossEng"/>
              <w:rPr>
                <w:rStyle w:val="ChSmallCaps"/>
              </w:rPr>
            </w:pPr>
            <w:r w:rsidRPr="0099608C">
              <w:rPr>
                <w:rStyle w:val="ChSmallCaps"/>
              </w:rPr>
              <w:t>2sg</w:t>
            </w:r>
          </w:p>
        </w:tc>
        <w:tc>
          <w:tcPr>
            <w:tcW w:w="529" w:type="dxa"/>
            <w:gridSpan w:val="2"/>
            <w:shd w:val="clear" w:color="auto" w:fill="auto"/>
          </w:tcPr>
          <w:p w14:paraId="7D621047" w14:textId="77777777" w:rsidR="00130064" w:rsidRPr="00AC1373" w:rsidRDefault="00130064" w:rsidP="00130064">
            <w:pPr>
              <w:pStyle w:val="GlossEng"/>
            </w:pPr>
            <w:r>
              <w:t>give</w:t>
            </w:r>
          </w:p>
        </w:tc>
      </w:tr>
    </w:tbl>
    <w:p w14:paraId="3DAFC50A" w14:textId="72D896CC" w:rsidR="00130064" w:rsidRPr="00790098" w:rsidRDefault="00B7093A" w:rsidP="00130064">
      <w:pPr>
        <w:pStyle w:val="FreeTranslEng"/>
      </w:pPr>
      <w:r>
        <w:t>‘</w:t>
      </w:r>
      <w:r w:rsidR="00130064">
        <w:t xml:space="preserve">the size of this boat </w:t>
      </w:r>
      <w:r w:rsidR="00130064" w:rsidRPr="008A0BEA">
        <w:rPr>
          <w:rStyle w:val="ChBlueBold"/>
        </w:rPr>
        <w:t>deviates too much</w:t>
      </w:r>
      <w:r w:rsidR="00130064">
        <w:t xml:space="preserve"> from the size that you gave</w:t>
      </w:r>
      <w:r>
        <w:t>’</w:t>
      </w:r>
      <w:r w:rsidR="00130064" w:rsidRPr="00790098">
        <w:t xml:space="preserve"> </w:t>
      </w:r>
      <w:r w:rsidR="00130064" w:rsidRPr="00790098">
        <w:rPr>
          <w:rStyle w:val="ExampleSource"/>
        </w:rPr>
        <w:t xml:space="preserve">[Elicited </w:t>
      </w:r>
      <w:r w:rsidR="00130064">
        <w:rPr>
          <w:rStyle w:val="ExampleSource"/>
        </w:rPr>
        <w:t>BR130410.017</w:t>
      </w:r>
      <w:r w:rsidR="00130064" w:rsidRPr="00790098">
        <w:rPr>
          <w:rStyle w:val="ExampleSource"/>
        </w:rPr>
        <w:t>]</w:t>
      </w:r>
    </w:p>
    <w:tbl>
      <w:tblPr>
        <w:tblW w:w="3363" w:type="dxa"/>
        <w:tblCellMar>
          <w:left w:w="42" w:type="dxa"/>
          <w:right w:w="42" w:type="dxa"/>
        </w:tblCellMar>
        <w:tblLook w:val="01E0" w:firstRow="1" w:lastRow="1" w:firstColumn="1" w:lastColumn="1" w:noHBand="0" w:noVBand="0"/>
      </w:tblPr>
      <w:tblGrid>
        <w:gridCol w:w="709"/>
        <w:gridCol w:w="607"/>
        <w:gridCol w:w="489"/>
        <w:gridCol w:w="751"/>
        <w:gridCol w:w="807"/>
      </w:tblGrid>
      <w:tr w:rsidR="00AC23C4" w:rsidRPr="00833FA5" w14:paraId="4D232C53" w14:textId="77777777" w:rsidTr="00AC23C4">
        <w:tc>
          <w:tcPr>
            <w:tcW w:w="709" w:type="dxa"/>
            <w:shd w:val="clear" w:color="auto" w:fill="auto"/>
          </w:tcPr>
          <w:p w14:paraId="1B26DA37" w14:textId="77777777" w:rsidR="00130064" w:rsidRPr="00790098" w:rsidRDefault="00130064" w:rsidP="00130064">
            <w:pPr>
              <w:pStyle w:val="O0Nwnext"/>
            </w:pPr>
            <w:bookmarkStart w:id="2239" w:name="_Ref354989511"/>
            <w:r w:rsidRPr="00790098">
              <w:t>(</w:t>
            </w:r>
            <w:fldSimple w:instr=" SEQ ( \* ARABIC \s 1 ">
              <w:r w:rsidR="00154D81">
                <w:rPr>
                  <w:noProof/>
                </w:rPr>
                <w:t>121</w:t>
              </w:r>
            </w:fldSimple>
            <w:r w:rsidRPr="00790098">
              <w:t>)</w:t>
            </w:r>
            <w:bookmarkEnd w:id="2239"/>
          </w:p>
        </w:tc>
        <w:tc>
          <w:tcPr>
            <w:tcW w:w="607" w:type="dxa"/>
            <w:shd w:val="clear" w:color="auto" w:fill="auto"/>
          </w:tcPr>
          <w:p w14:paraId="3C8E31B1" w14:textId="77777777" w:rsidR="00130064" w:rsidRPr="00790098" w:rsidRDefault="00130064" w:rsidP="00130064">
            <w:pPr>
              <w:pStyle w:val="Text"/>
            </w:pPr>
            <w:r>
              <w:t>Agus</w:t>
            </w:r>
          </w:p>
        </w:tc>
        <w:tc>
          <w:tcPr>
            <w:tcW w:w="489" w:type="dxa"/>
            <w:shd w:val="clear" w:color="auto" w:fill="auto"/>
          </w:tcPr>
          <w:p w14:paraId="3615389B" w14:textId="77777777" w:rsidR="00130064" w:rsidRPr="00790098" w:rsidRDefault="00130064" w:rsidP="00130064">
            <w:pPr>
              <w:pStyle w:val="Text"/>
            </w:pPr>
            <w:r>
              <w:t>de</w:t>
            </w:r>
          </w:p>
        </w:tc>
        <w:tc>
          <w:tcPr>
            <w:tcW w:w="751" w:type="dxa"/>
            <w:shd w:val="clear" w:color="auto" w:fill="auto"/>
          </w:tcPr>
          <w:p w14:paraId="67295BF6" w14:textId="77777777" w:rsidR="00130064" w:rsidRPr="00790098" w:rsidRDefault="00130064" w:rsidP="00130064">
            <w:pPr>
              <w:pStyle w:val="Text"/>
              <w:rPr>
                <w:rStyle w:val="ChBlueBold"/>
              </w:rPr>
            </w:pPr>
            <w:r w:rsidRPr="00790098">
              <w:rPr>
                <w:rStyle w:val="ChBlueBold"/>
              </w:rPr>
              <w:t>terlalu</w:t>
            </w:r>
          </w:p>
        </w:tc>
        <w:tc>
          <w:tcPr>
            <w:tcW w:w="807" w:type="dxa"/>
            <w:shd w:val="clear" w:color="auto" w:fill="auto"/>
          </w:tcPr>
          <w:p w14:paraId="38B9DB69" w14:textId="77777777" w:rsidR="00130064" w:rsidRPr="00790098" w:rsidRDefault="00130064" w:rsidP="00130064">
            <w:pPr>
              <w:pStyle w:val="Text"/>
              <w:rPr>
                <w:rStyle w:val="ChBlueBold"/>
              </w:rPr>
            </w:pPr>
            <w:r>
              <w:rPr>
                <w:rStyle w:val="ChBlueBold"/>
              </w:rPr>
              <w:t>tunduk</w:t>
            </w:r>
          </w:p>
        </w:tc>
      </w:tr>
      <w:tr w:rsidR="00AC23C4" w:rsidRPr="00AC23C4" w14:paraId="672BF3FD" w14:textId="77777777" w:rsidTr="00AC23C4">
        <w:tc>
          <w:tcPr>
            <w:tcW w:w="709" w:type="dxa"/>
            <w:shd w:val="clear" w:color="auto" w:fill="auto"/>
          </w:tcPr>
          <w:p w14:paraId="59685C8B" w14:textId="77777777" w:rsidR="00130064" w:rsidRPr="00790098" w:rsidRDefault="00130064" w:rsidP="00130064">
            <w:pPr>
              <w:pStyle w:val="GlossEng"/>
            </w:pPr>
          </w:p>
        </w:tc>
        <w:tc>
          <w:tcPr>
            <w:tcW w:w="607" w:type="dxa"/>
            <w:shd w:val="clear" w:color="auto" w:fill="auto"/>
          </w:tcPr>
          <w:p w14:paraId="13B32C05" w14:textId="77777777" w:rsidR="00130064" w:rsidRPr="00790098" w:rsidRDefault="00130064" w:rsidP="00130064">
            <w:pPr>
              <w:pStyle w:val="Text"/>
            </w:pPr>
            <w:r>
              <w:t>Agus</w:t>
            </w:r>
          </w:p>
        </w:tc>
        <w:tc>
          <w:tcPr>
            <w:tcW w:w="489" w:type="dxa"/>
            <w:shd w:val="clear" w:color="auto" w:fill="auto"/>
          </w:tcPr>
          <w:p w14:paraId="5BAC8864" w14:textId="77777777" w:rsidR="00130064" w:rsidRPr="0099608C" w:rsidRDefault="00130064" w:rsidP="00130064">
            <w:pPr>
              <w:pStyle w:val="GlossEng"/>
              <w:rPr>
                <w:rStyle w:val="ChSmallCaps"/>
              </w:rPr>
            </w:pPr>
            <w:r w:rsidRPr="0099608C">
              <w:rPr>
                <w:rStyle w:val="ChSmallCaps"/>
              </w:rPr>
              <w:t>3sg</w:t>
            </w:r>
          </w:p>
        </w:tc>
        <w:tc>
          <w:tcPr>
            <w:tcW w:w="751" w:type="dxa"/>
            <w:shd w:val="clear" w:color="auto" w:fill="auto"/>
          </w:tcPr>
          <w:p w14:paraId="04F95699" w14:textId="77777777" w:rsidR="00130064" w:rsidRPr="00790098" w:rsidRDefault="00130064" w:rsidP="00130064">
            <w:pPr>
              <w:pStyle w:val="GlossEng"/>
            </w:pPr>
            <w:r w:rsidRPr="00790098">
              <w:t>too</w:t>
            </w:r>
          </w:p>
        </w:tc>
        <w:tc>
          <w:tcPr>
            <w:tcW w:w="807" w:type="dxa"/>
            <w:shd w:val="clear" w:color="auto" w:fill="auto"/>
          </w:tcPr>
          <w:p w14:paraId="6C7BDF21" w14:textId="77777777" w:rsidR="00130064" w:rsidRPr="00790098" w:rsidRDefault="00130064" w:rsidP="00130064">
            <w:pPr>
              <w:pStyle w:val="GlossEng"/>
            </w:pPr>
            <w:r>
              <w:t>bow</w:t>
            </w:r>
          </w:p>
        </w:tc>
      </w:tr>
    </w:tbl>
    <w:p w14:paraId="1C3C2C9F" w14:textId="18F20ADF" w:rsidR="00130064" w:rsidRPr="00E2454E" w:rsidRDefault="00B7093A" w:rsidP="00130064">
      <w:pPr>
        <w:pStyle w:val="FreeTranslEng"/>
      </w:pPr>
      <w:r>
        <w:t>‘</w:t>
      </w:r>
      <w:r w:rsidR="00130064">
        <w:t>Agus</w:t>
      </w:r>
      <w:r w:rsidR="00130064" w:rsidRPr="00790098">
        <w:t xml:space="preserve"> </w:t>
      </w:r>
      <w:r w:rsidR="00130064" w:rsidRPr="008B57A0">
        <w:rPr>
          <w:rStyle w:val="ChBlueBold"/>
        </w:rPr>
        <w:t>is too obedient</w:t>
      </w:r>
      <w:r>
        <w:t>’</w:t>
      </w:r>
      <w:r w:rsidR="00130064" w:rsidRPr="00790098">
        <w:t xml:space="preserve"> </w:t>
      </w:r>
      <w:r w:rsidR="00130064" w:rsidRPr="00790098">
        <w:rPr>
          <w:rStyle w:val="ExampleSource"/>
        </w:rPr>
        <w:t xml:space="preserve">[Elicited </w:t>
      </w:r>
      <w:r w:rsidR="00130064" w:rsidRPr="008B57A0">
        <w:rPr>
          <w:rStyle w:val="ExampleSource"/>
        </w:rPr>
        <w:t>BR130410.004</w:t>
      </w:r>
      <w:r w:rsidR="00130064" w:rsidRPr="00790098">
        <w:rPr>
          <w:rStyle w:val="ExampleSource"/>
        </w:rPr>
        <w:t>]</w:t>
      </w:r>
    </w:p>
    <w:p w14:paraId="4B887EF7" w14:textId="733AAE8D" w:rsidR="00130064" w:rsidRDefault="007B5835" w:rsidP="007874BD">
      <w:pPr>
        <w:pStyle w:val="Body0005after"/>
        <w:rPr>
          <w:lang w:eastAsia="en-US"/>
        </w:rPr>
      </w:pPr>
      <w:r>
        <w:t xml:space="preserve">When </w:t>
      </w:r>
      <w:r w:rsidR="007329B7">
        <w:t xml:space="preserve">examining </w:t>
      </w:r>
      <w:r>
        <w:t xml:space="preserve">the attested intensified </w:t>
      </w:r>
      <w:r w:rsidR="007329B7">
        <w:rPr>
          <w:lang w:eastAsia="en-US"/>
        </w:rPr>
        <w:t xml:space="preserve">monovalent stative and bivalent </w:t>
      </w:r>
      <w:r>
        <w:t xml:space="preserve">verb tokens as to whether they </w:t>
      </w:r>
      <w:r w:rsidR="007329B7">
        <w:t xml:space="preserve">are </w:t>
      </w:r>
      <w:r>
        <w:t xml:space="preserve">intensified with </w:t>
      </w:r>
      <w:r w:rsidRPr="007329B7">
        <w:rPr>
          <w:rStyle w:val="ChItalBold"/>
        </w:rPr>
        <w:t>skali</w:t>
      </w:r>
      <w:r>
        <w:t xml:space="preserve"> </w:t>
      </w:r>
      <w:r w:rsidR="00B7093A">
        <w:t>‘</w:t>
      </w:r>
      <w:r>
        <w:t>very</w:t>
      </w:r>
      <w:r w:rsidR="00B7093A">
        <w:t>’</w:t>
      </w:r>
      <w:r>
        <w:t xml:space="preserve"> or</w:t>
      </w:r>
      <w:r w:rsidR="007329B7">
        <w:t xml:space="preserve"> with</w:t>
      </w:r>
      <w:r>
        <w:t xml:space="preserve"> </w:t>
      </w:r>
      <w:r w:rsidR="007329B7" w:rsidRPr="00CF296F">
        <w:rPr>
          <w:rStyle w:val="ChItalBold"/>
        </w:rPr>
        <w:t>terlalu</w:t>
      </w:r>
      <w:r w:rsidR="007329B7">
        <w:rPr>
          <w:lang w:eastAsia="en-US"/>
        </w:rPr>
        <w:t xml:space="preserve"> </w:t>
      </w:r>
      <w:r w:rsidR="00B7093A">
        <w:rPr>
          <w:lang w:eastAsia="en-US"/>
        </w:rPr>
        <w:t>‘</w:t>
      </w:r>
      <w:r w:rsidR="007329B7">
        <w:rPr>
          <w:lang w:eastAsia="en-US"/>
        </w:rPr>
        <w:t>too</w:t>
      </w:r>
      <w:r w:rsidR="00B7093A">
        <w:rPr>
          <w:lang w:eastAsia="en-US"/>
        </w:rPr>
        <w:t>’</w:t>
      </w:r>
      <w:r w:rsidR="007329B7">
        <w:rPr>
          <w:lang w:eastAsia="en-US"/>
        </w:rPr>
        <w:t xml:space="preserve">, the data show clear distributional preferences, presented in </w:t>
      </w:r>
      <w:r w:rsidR="007329B7" w:rsidRPr="007237B4">
        <w:rPr>
          <w:lang w:eastAsia="en-US"/>
        </w:rPr>
        <w:fldChar w:fldCharType="begin"/>
      </w:r>
      <w:r w:rsidR="007329B7" w:rsidRPr="007237B4">
        <w:rPr>
          <w:lang w:eastAsia="en-US"/>
        </w:rPr>
        <w:instrText xml:space="preserve"> REF _Ref349744834 \h </w:instrText>
      </w:r>
      <w:r w:rsidR="007329B7">
        <w:rPr>
          <w:lang w:eastAsia="en-US"/>
        </w:rPr>
        <w:instrText xml:space="preserve"> \* MERGEFORMAT </w:instrText>
      </w:r>
      <w:r w:rsidR="007329B7" w:rsidRPr="007237B4">
        <w:rPr>
          <w:lang w:eastAsia="en-US"/>
        </w:rPr>
      </w:r>
      <w:r w:rsidR="007329B7" w:rsidRPr="007237B4">
        <w:rPr>
          <w:lang w:eastAsia="en-US"/>
        </w:rPr>
        <w:fldChar w:fldCharType="separate"/>
      </w:r>
      <w:r w:rsidR="00154D81" w:rsidRPr="0090507A">
        <w:rPr>
          <w:szCs w:val="19"/>
        </w:rPr>
        <w:t xml:space="preserve">Table </w:t>
      </w:r>
      <w:r w:rsidR="00154D81">
        <w:rPr>
          <w:noProof/>
          <w:szCs w:val="19"/>
          <w:cs/>
        </w:rPr>
        <w:t>‎</w:t>
      </w:r>
      <w:r w:rsidR="00154D81">
        <w:rPr>
          <w:noProof/>
          <w:szCs w:val="19"/>
        </w:rPr>
        <w:t>5.17</w:t>
      </w:r>
      <w:r w:rsidR="007329B7" w:rsidRPr="007237B4">
        <w:rPr>
          <w:lang w:eastAsia="en-US"/>
        </w:rPr>
        <w:fldChar w:fldCharType="end"/>
      </w:r>
      <w:r w:rsidR="007329B7">
        <w:rPr>
          <w:lang w:eastAsia="en-US"/>
        </w:rPr>
        <w:t xml:space="preserve">. </w:t>
      </w:r>
      <w:r w:rsidR="00130064" w:rsidRPr="007237B4">
        <w:rPr>
          <w:lang w:eastAsia="en-US"/>
        </w:rPr>
        <w:t>The corpus contains 155 verb</w:t>
      </w:r>
      <w:r w:rsidR="00130064">
        <w:rPr>
          <w:lang w:eastAsia="en-US"/>
        </w:rPr>
        <w:t xml:space="preserve"> phrases, made up of 80 different verbs, in which </w:t>
      </w:r>
      <w:r w:rsidR="00130064" w:rsidRPr="00832FC1">
        <w:rPr>
          <w:rStyle w:val="ChItalBold"/>
        </w:rPr>
        <w:t>skali</w:t>
      </w:r>
      <w:r w:rsidR="00130064">
        <w:rPr>
          <w:lang w:eastAsia="en-US"/>
        </w:rPr>
        <w:t xml:space="preserve"> </w:t>
      </w:r>
      <w:r w:rsidR="00B7093A">
        <w:rPr>
          <w:lang w:eastAsia="en-US"/>
        </w:rPr>
        <w:t>‘</w:t>
      </w:r>
      <w:r w:rsidR="00130064">
        <w:rPr>
          <w:lang w:eastAsia="en-US"/>
        </w:rPr>
        <w:t>very</w:t>
      </w:r>
      <w:r w:rsidR="00B7093A">
        <w:rPr>
          <w:lang w:eastAsia="en-US"/>
        </w:rPr>
        <w:t>’</w:t>
      </w:r>
      <w:r w:rsidR="00130064">
        <w:rPr>
          <w:lang w:eastAsia="en-US"/>
        </w:rPr>
        <w:t xml:space="preserve"> intensifies a verb. Most of these verbs are stative ones (81%), accounting for 80% of </w:t>
      </w:r>
      <w:r w:rsidR="00B31EAC">
        <w:rPr>
          <w:lang w:eastAsia="en-US"/>
        </w:rPr>
        <w:t xml:space="preserve">the </w:t>
      </w:r>
      <w:r w:rsidR="00130064" w:rsidRPr="00655A37">
        <w:rPr>
          <w:rStyle w:val="ChItalBold"/>
        </w:rPr>
        <w:t>skali</w:t>
      </w:r>
      <w:r w:rsidR="00130064">
        <w:rPr>
          <w:lang w:eastAsia="en-US"/>
        </w:rPr>
        <w:t xml:space="preserve">-intensification tokens. The corpus also contains 33 verb phrases, formed with 27 different verbs, in which </w:t>
      </w:r>
      <w:r w:rsidR="00130064" w:rsidRPr="00CF296F">
        <w:rPr>
          <w:rStyle w:val="ChItalBold"/>
        </w:rPr>
        <w:t>terlalu</w:t>
      </w:r>
      <w:r w:rsidR="00130064">
        <w:rPr>
          <w:lang w:eastAsia="en-US"/>
        </w:rPr>
        <w:t xml:space="preserve"> </w:t>
      </w:r>
      <w:r w:rsidR="00B7093A">
        <w:rPr>
          <w:lang w:eastAsia="en-US"/>
        </w:rPr>
        <w:t>‘</w:t>
      </w:r>
      <w:r w:rsidR="00130064">
        <w:rPr>
          <w:lang w:eastAsia="en-US"/>
        </w:rPr>
        <w:t>too</w:t>
      </w:r>
      <w:r w:rsidR="00B7093A">
        <w:rPr>
          <w:lang w:eastAsia="en-US"/>
        </w:rPr>
        <w:t>’</w:t>
      </w:r>
      <w:r w:rsidR="00130064">
        <w:rPr>
          <w:lang w:eastAsia="en-US"/>
        </w:rPr>
        <w:t xml:space="preserve"> intensifies a verb. Again, most of the intensified verbs are stative ones (74%) accounting for 73% of </w:t>
      </w:r>
      <w:r w:rsidR="00B31EAC">
        <w:rPr>
          <w:lang w:eastAsia="en-US"/>
        </w:rPr>
        <w:t xml:space="preserve">the </w:t>
      </w:r>
      <w:r w:rsidR="00130064" w:rsidRPr="00655A37">
        <w:rPr>
          <w:rStyle w:val="ChItalBold"/>
        </w:rPr>
        <w:t>terlalu</w:t>
      </w:r>
      <w:r w:rsidR="00130064">
        <w:rPr>
          <w:lang w:eastAsia="en-US"/>
        </w:rPr>
        <w:t>-intensification tokens.</w:t>
      </w:r>
    </w:p>
    <w:p w14:paraId="4E7BB434" w14:textId="77777777" w:rsidR="00130064" w:rsidRDefault="00130064" w:rsidP="00130064">
      <w:pPr>
        <w:pStyle w:val="Caption"/>
        <w:rPr>
          <w:szCs w:val="19"/>
        </w:rPr>
      </w:pPr>
      <w:bookmarkStart w:id="2240" w:name="_Ref349744834"/>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5</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7</w:t>
      </w:r>
      <w:r w:rsidR="00F207A1">
        <w:rPr>
          <w:szCs w:val="19"/>
        </w:rPr>
        <w:fldChar w:fldCharType="end"/>
      </w:r>
      <w:bookmarkEnd w:id="2240"/>
      <w:r w:rsidRPr="0090507A">
        <w:rPr>
          <w:szCs w:val="19"/>
        </w:rPr>
        <w:t>:</w:t>
      </w:r>
      <w:r w:rsidRPr="0090507A">
        <w:rPr>
          <w:szCs w:val="19"/>
        </w:rPr>
        <w:tab/>
      </w:r>
      <w:r>
        <w:rPr>
          <w:szCs w:val="19"/>
        </w:rPr>
        <w:t>Intensification of verbs</w:t>
      </w:r>
    </w:p>
    <w:tbl>
      <w:tblPr>
        <w:tblW w:w="0" w:type="auto"/>
        <w:tblInd w:w="170" w:type="dxa"/>
        <w:tblBorders>
          <w:bottom w:val="single" w:sz="4" w:space="0" w:color="auto"/>
        </w:tblBorders>
        <w:tblLayout w:type="fixed"/>
        <w:tblLook w:val="01E0" w:firstRow="1" w:lastRow="1" w:firstColumn="1" w:lastColumn="1" w:noHBand="0" w:noVBand="0"/>
      </w:tblPr>
      <w:tblGrid>
        <w:gridCol w:w="1134"/>
        <w:gridCol w:w="1021"/>
        <w:gridCol w:w="1021"/>
        <w:gridCol w:w="1021"/>
        <w:gridCol w:w="1021"/>
      </w:tblGrid>
      <w:tr w:rsidR="00AC23C4" w14:paraId="1CD23AAF" w14:textId="77777777" w:rsidTr="00F72982">
        <w:trPr>
          <w:tblHeader/>
        </w:trPr>
        <w:tc>
          <w:tcPr>
            <w:tcW w:w="1134" w:type="dxa"/>
            <w:tcBorders>
              <w:top w:val="single" w:sz="4" w:space="0" w:color="auto"/>
              <w:bottom w:val="single" w:sz="4" w:space="0" w:color="auto"/>
            </w:tcBorders>
            <w:shd w:val="clear" w:color="auto" w:fill="auto"/>
          </w:tcPr>
          <w:p w14:paraId="7ABD0CFF" w14:textId="77777777" w:rsidR="00130064" w:rsidRDefault="00130064" w:rsidP="00130064">
            <w:pPr>
              <w:pStyle w:val="TableHd"/>
            </w:pPr>
          </w:p>
        </w:tc>
        <w:tc>
          <w:tcPr>
            <w:tcW w:w="2042" w:type="dxa"/>
            <w:gridSpan w:val="2"/>
            <w:tcBorders>
              <w:top w:val="single" w:sz="4" w:space="0" w:color="auto"/>
              <w:bottom w:val="single" w:sz="4" w:space="0" w:color="auto"/>
              <w:right w:val="single" w:sz="4" w:space="0" w:color="auto"/>
            </w:tcBorders>
            <w:shd w:val="clear" w:color="auto" w:fill="auto"/>
          </w:tcPr>
          <w:p w14:paraId="41A8983C" w14:textId="77777777" w:rsidR="00130064" w:rsidRPr="004A5123" w:rsidRDefault="00130064" w:rsidP="00130064">
            <w:pPr>
              <w:pStyle w:val="TableHd"/>
            </w:pPr>
            <w:r w:rsidRPr="004A5123">
              <w:t>Token frequencies</w:t>
            </w:r>
          </w:p>
        </w:tc>
        <w:tc>
          <w:tcPr>
            <w:tcW w:w="2042" w:type="dxa"/>
            <w:gridSpan w:val="2"/>
            <w:tcBorders>
              <w:top w:val="single" w:sz="4" w:space="0" w:color="auto"/>
              <w:left w:val="single" w:sz="4" w:space="0" w:color="auto"/>
              <w:bottom w:val="single" w:sz="4" w:space="0" w:color="auto"/>
            </w:tcBorders>
            <w:shd w:val="clear" w:color="auto" w:fill="auto"/>
          </w:tcPr>
          <w:p w14:paraId="7BE50A8A" w14:textId="77777777" w:rsidR="00130064" w:rsidRPr="00932ED9" w:rsidRDefault="00130064" w:rsidP="00130064">
            <w:pPr>
              <w:pStyle w:val="TableHd"/>
            </w:pPr>
            <w:r w:rsidRPr="004A5123">
              <w:t>Type frequencies</w:t>
            </w:r>
          </w:p>
        </w:tc>
      </w:tr>
      <w:tr w:rsidR="00AC23C4" w14:paraId="171FFDAD" w14:textId="77777777" w:rsidTr="00F72982">
        <w:tc>
          <w:tcPr>
            <w:tcW w:w="1134" w:type="dxa"/>
            <w:tcBorders>
              <w:top w:val="single" w:sz="4" w:space="0" w:color="auto"/>
            </w:tcBorders>
            <w:shd w:val="clear" w:color="auto" w:fill="auto"/>
          </w:tcPr>
          <w:p w14:paraId="48220A70" w14:textId="77777777" w:rsidR="00130064" w:rsidRDefault="00130064" w:rsidP="00130064">
            <w:pPr>
              <w:pStyle w:val="TableCell2-0Center"/>
            </w:pPr>
          </w:p>
        </w:tc>
        <w:tc>
          <w:tcPr>
            <w:tcW w:w="2042" w:type="dxa"/>
            <w:gridSpan w:val="2"/>
            <w:tcBorders>
              <w:top w:val="single" w:sz="4" w:space="0" w:color="auto"/>
              <w:bottom w:val="nil"/>
              <w:right w:val="single" w:sz="4" w:space="0" w:color="auto"/>
            </w:tcBorders>
            <w:shd w:val="clear" w:color="auto" w:fill="auto"/>
          </w:tcPr>
          <w:p w14:paraId="5CF753BC" w14:textId="77777777" w:rsidR="00130064" w:rsidRDefault="00130064" w:rsidP="00130064">
            <w:pPr>
              <w:pStyle w:val="TableCell2-0Center"/>
            </w:pPr>
            <w:r w:rsidRPr="004D391F">
              <w:rPr>
                <w:rStyle w:val="ChItalBold"/>
              </w:rPr>
              <w:t>skali</w:t>
            </w:r>
            <w:r>
              <w:t>-intensification</w:t>
            </w:r>
          </w:p>
        </w:tc>
        <w:tc>
          <w:tcPr>
            <w:tcW w:w="2042" w:type="dxa"/>
            <w:gridSpan w:val="2"/>
            <w:tcBorders>
              <w:top w:val="single" w:sz="4" w:space="0" w:color="auto"/>
              <w:left w:val="single" w:sz="4" w:space="0" w:color="auto"/>
              <w:bottom w:val="nil"/>
            </w:tcBorders>
            <w:shd w:val="clear" w:color="auto" w:fill="auto"/>
          </w:tcPr>
          <w:p w14:paraId="17544677" w14:textId="77777777" w:rsidR="00130064" w:rsidRDefault="00130064" w:rsidP="00130064">
            <w:pPr>
              <w:pStyle w:val="TableCell2-0Center"/>
            </w:pPr>
            <w:r w:rsidRPr="00AC23C4">
              <w:rPr>
                <w:szCs w:val="19"/>
              </w:rPr>
              <w:t>Different verbs</w:t>
            </w:r>
          </w:p>
        </w:tc>
      </w:tr>
      <w:tr w:rsidR="00AC23C4" w:rsidRPr="00AC23C4" w14:paraId="04F7FE5D" w14:textId="77777777" w:rsidTr="00F72982">
        <w:tc>
          <w:tcPr>
            <w:tcW w:w="1134" w:type="dxa"/>
            <w:shd w:val="clear" w:color="auto" w:fill="auto"/>
          </w:tcPr>
          <w:p w14:paraId="4153A366" w14:textId="77777777" w:rsidR="00130064" w:rsidRDefault="00130064" w:rsidP="00130064">
            <w:pPr>
              <w:pStyle w:val="TableCell0-2"/>
            </w:pPr>
            <w:r>
              <w:t>Verb class</w:t>
            </w:r>
          </w:p>
        </w:tc>
        <w:tc>
          <w:tcPr>
            <w:tcW w:w="1021" w:type="dxa"/>
            <w:tcBorders>
              <w:top w:val="nil"/>
            </w:tcBorders>
            <w:shd w:val="clear" w:color="auto" w:fill="auto"/>
          </w:tcPr>
          <w:p w14:paraId="40B059D2" w14:textId="77777777" w:rsidR="00130064" w:rsidRPr="006A7FB0" w:rsidRDefault="00130064" w:rsidP="00AC23C4">
            <w:pPr>
              <w:pStyle w:val="TableCell0-2"/>
              <w:ind w:right="113"/>
              <w:jc w:val="right"/>
            </w:pPr>
            <w:r w:rsidRPr="006A7FB0">
              <w:t>#</w:t>
            </w:r>
          </w:p>
        </w:tc>
        <w:tc>
          <w:tcPr>
            <w:tcW w:w="1021" w:type="dxa"/>
            <w:tcBorders>
              <w:top w:val="nil"/>
              <w:right w:val="single" w:sz="4" w:space="0" w:color="auto"/>
            </w:tcBorders>
            <w:shd w:val="clear" w:color="auto" w:fill="auto"/>
          </w:tcPr>
          <w:p w14:paraId="487297FE" w14:textId="77777777" w:rsidR="00130064" w:rsidRPr="006A7FB0" w:rsidRDefault="00130064" w:rsidP="00AC23C4">
            <w:pPr>
              <w:pStyle w:val="TableCell0-2"/>
              <w:ind w:right="113"/>
              <w:jc w:val="right"/>
            </w:pPr>
            <w:r w:rsidRPr="006A7FB0">
              <w:t>%</w:t>
            </w:r>
          </w:p>
        </w:tc>
        <w:tc>
          <w:tcPr>
            <w:tcW w:w="1021" w:type="dxa"/>
            <w:tcBorders>
              <w:top w:val="nil"/>
              <w:left w:val="single" w:sz="4" w:space="0" w:color="auto"/>
            </w:tcBorders>
            <w:shd w:val="clear" w:color="auto" w:fill="auto"/>
          </w:tcPr>
          <w:p w14:paraId="6F3DC8C8" w14:textId="77777777" w:rsidR="00130064" w:rsidRPr="006A7FB0" w:rsidRDefault="00130064" w:rsidP="00AC23C4">
            <w:pPr>
              <w:pStyle w:val="TableCell0-2"/>
              <w:ind w:right="113"/>
              <w:jc w:val="right"/>
            </w:pPr>
            <w:r w:rsidRPr="006A7FB0">
              <w:t>#</w:t>
            </w:r>
          </w:p>
        </w:tc>
        <w:tc>
          <w:tcPr>
            <w:tcW w:w="1021" w:type="dxa"/>
            <w:tcBorders>
              <w:top w:val="nil"/>
            </w:tcBorders>
            <w:shd w:val="clear" w:color="auto" w:fill="auto"/>
          </w:tcPr>
          <w:p w14:paraId="304C94DF" w14:textId="77777777" w:rsidR="00130064" w:rsidRPr="006A7FB0" w:rsidRDefault="00130064" w:rsidP="00AC23C4">
            <w:pPr>
              <w:pStyle w:val="TableCell0-2"/>
              <w:ind w:right="113"/>
              <w:jc w:val="right"/>
            </w:pPr>
            <w:r w:rsidRPr="006A7FB0">
              <w:t>%</w:t>
            </w:r>
          </w:p>
        </w:tc>
      </w:tr>
      <w:tr w:rsidR="00AC23C4" w14:paraId="3128CFC8" w14:textId="77777777" w:rsidTr="00F72982">
        <w:tc>
          <w:tcPr>
            <w:tcW w:w="1134" w:type="dxa"/>
            <w:shd w:val="clear" w:color="auto" w:fill="auto"/>
          </w:tcPr>
          <w:p w14:paraId="38E5F6F9" w14:textId="77777777" w:rsidR="00130064" w:rsidRPr="0099608C" w:rsidRDefault="00130064" w:rsidP="00AC23C4">
            <w:pPr>
              <w:pStyle w:val="O0Nwnext"/>
              <w:ind w:left="113"/>
              <w:rPr>
                <w:rStyle w:val="ChSmallCaps"/>
              </w:rPr>
            </w:pPr>
            <w:r w:rsidRPr="0099608C">
              <w:rPr>
                <w:rStyle w:val="ChSmallCaps"/>
              </w:rPr>
              <w:t>v.tri</w:t>
            </w:r>
          </w:p>
        </w:tc>
        <w:tc>
          <w:tcPr>
            <w:tcW w:w="1021" w:type="dxa"/>
            <w:shd w:val="clear" w:color="auto" w:fill="auto"/>
          </w:tcPr>
          <w:p w14:paraId="69408958" w14:textId="77777777" w:rsidR="00130064" w:rsidRDefault="00130064" w:rsidP="00AC23C4">
            <w:pPr>
              <w:pStyle w:val="O0Nwnext"/>
              <w:ind w:right="113"/>
              <w:jc w:val="right"/>
            </w:pPr>
            <w:r>
              <w:t>0</w:t>
            </w:r>
          </w:p>
        </w:tc>
        <w:tc>
          <w:tcPr>
            <w:tcW w:w="1021" w:type="dxa"/>
            <w:tcBorders>
              <w:right w:val="single" w:sz="4" w:space="0" w:color="auto"/>
            </w:tcBorders>
            <w:shd w:val="clear" w:color="auto" w:fill="auto"/>
          </w:tcPr>
          <w:p w14:paraId="6BE1DB78" w14:textId="77777777" w:rsidR="00130064" w:rsidRDefault="00130064" w:rsidP="00AC23C4">
            <w:pPr>
              <w:pStyle w:val="O0Nwnext"/>
              <w:ind w:right="113"/>
              <w:jc w:val="right"/>
            </w:pPr>
            <w:r>
              <w:t>---</w:t>
            </w:r>
          </w:p>
        </w:tc>
        <w:tc>
          <w:tcPr>
            <w:tcW w:w="1021" w:type="dxa"/>
            <w:tcBorders>
              <w:left w:val="single" w:sz="4" w:space="0" w:color="auto"/>
            </w:tcBorders>
            <w:shd w:val="clear" w:color="auto" w:fill="auto"/>
          </w:tcPr>
          <w:p w14:paraId="52AD7704" w14:textId="77777777" w:rsidR="00130064" w:rsidRDefault="00130064" w:rsidP="00AC23C4">
            <w:pPr>
              <w:pStyle w:val="O0Nwnext"/>
              <w:ind w:right="113"/>
              <w:jc w:val="right"/>
            </w:pPr>
            <w:r>
              <w:t>0</w:t>
            </w:r>
          </w:p>
        </w:tc>
        <w:tc>
          <w:tcPr>
            <w:tcW w:w="1021" w:type="dxa"/>
            <w:shd w:val="clear" w:color="auto" w:fill="auto"/>
          </w:tcPr>
          <w:p w14:paraId="63BBA7FF" w14:textId="77777777" w:rsidR="00130064" w:rsidRDefault="00130064" w:rsidP="00AC23C4">
            <w:pPr>
              <w:pStyle w:val="O0Nwnext"/>
              <w:ind w:right="113"/>
              <w:jc w:val="right"/>
            </w:pPr>
            <w:r>
              <w:t>---</w:t>
            </w:r>
          </w:p>
        </w:tc>
      </w:tr>
      <w:tr w:rsidR="00AC23C4" w14:paraId="68C04AE8" w14:textId="77777777" w:rsidTr="00F72982">
        <w:tc>
          <w:tcPr>
            <w:tcW w:w="1134" w:type="dxa"/>
            <w:shd w:val="clear" w:color="auto" w:fill="auto"/>
          </w:tcPr>
          <w:p w14:paraId="05B805F3" w14:textId="77777777" w:rsidR="00130064" w:rsidRPr="0099608C" w:rsidRDefault="00130064" w:rsidP="00AC23C4">
            <w:pPr>
              <w:pStyle w:val="O0Nwnext"/>
              <w:ind w:left="113"/>
              <w:rPr>
                <w:rStyle w:val="ChSmallCaps"/>
              </w:rPr>
            </w:pPr>
            <w:r w:rsidRPr="0099608C">
              <w:rPr>
                <w:rStyle w:val="ChSmallCaps"/>
              </w:rPr>
              <w:t>v.bi</w:t>
            </w:r>
          </w:p>
        </w:tc>
        <w:tc>
          <w:tcPr>
            <w:tcW w:w="1021" w:type="dxa"/>
            <w:shd w:val="clear" w:color="auto" w:fill="auto"/>
          </w:tcPr>
          <w:p w14:paraId="7FC8EA07" w14:textId="77777777" w:rsidR="00130064" w:rsidRDefault="00130064" w:rsidP="00AC23C4">
            <w:pPr>
              <w:pStyle w:val="O0Nwnext"/>
              <w:ind w:right="113"/>
              <w:jc w:val="right"/>
            </w:pPr>
            <w:r>
              <w:t>31</w:t>
            </w:r>
          </w:p>
        </w:tc>
        <w:tc>
          <w:tcPr>
            <w:tcW w:w="1021" w:type="dxa"/>
            <w:tcBorders>
              <w:right w:val="single" w:sz="4" w:space="0" w:color="auto"/>
            </w:tcBorders>
            <w:shd w:val="clear" w:color="auto" w:fill="auto"/>
          </w:tcPr>
          <w:p w14:paraId="59C71BEE" w14:textId="77777777" w:rsidR="00130064" w:rsidRDefault="00130064" w:rsidP="00AC23C4">
            <w:pPr>
              <w:pStyle w:val="O0Nwnext"/>
              <w:ind w:right="113"/>
              <w:jc w:val="right"/>
            </w:pPr>
            <w:r>
              <w:t>20.0%</w:t>
            </w:r>
          </w:p>
        </w:tc>
        <w:tc>
          <w:tcPr>
            <w:tcW w:w="1021" w:type="dxa"/>
            <w:tcBorders>
              <w:left w:val="single" w:sz="4" w:space="0" w:color="auto"/>
            </w:tcBorders>
            <w:shd w:val="clear" w:color="auto" w:fill="auto"/>
          </w:tcPr>
          <w:p w14:paraId="4687705F" w14:textId="77777777" w:rsidR="00130064" w:rsidRPr="006A37BC" w:rsidRDefault="00130064" w:rsidP="00AC23C4">
            <w:pPr>
              <w:pStyle w:val="O0Nwnext"/>
              <w:ind w:right="113"/>
              <w:jc w:val="right"/>
            </w:pPr>
            <w:r w:rsidRPr="006A37BC">
              <w:t>15</w:t>
            </w:r>
          </w:p>
        </w:tc>
        <w:tc>
          <w:tcPr>
            <w:tcW w:w="1021" w:type="dxa"/>
            <w:shd w:val="clear" w:color="auto" w:fill="auto"/>
          </w:tcPr>
          <w:p w14:paraId="54EED077" w14:textId="77777777" w:rsidR="00130064" w:rsidRDefault="00130064" w:rsidP="00AC23C4">
            <w:pPr>
              <w:pStyle w:val="O0Nwnext"/>
              <w:ind w:right="113"/>
              <w:jc w:val="right"/>
            </w:pPr>
            <w:r>
              <w:t>18.7%</w:t>
            </w:r>
          </w:p>
        </w:tc>
      </w:tr>
      <w:tr w:rsidR="00AC23C4" w14:paraId="09901D10" w14:textId="77777777" w:rsidTr="00F72982">
        <w:tc>
          <w:tcPr>
            <w:tcW w:w="1134" w:type="dxa"/>
            <w:shd w:val="clear" w:color="auto" w:fill="auto"/>
          </w:tcPr>
          <w:p w14:paraId="340692C7" w14:textId="77777777" w:rsidR="00130064" w:rsidRPr="00DA3387" w:rsidRDefault="00130064" w:rsidP="00AC23C4">
            <w:pPr>
              <w:pStyle w:val="O0Nwnext"/>
              <w:ind w:left="113"/>
              <w:rPr>
                <w:rStyle w:val="ChSmallCaps"/>
              </w:rPr>
            </w:pPr>
            <w:r w:rsidRPr="0099608C">
              <w:rPr>
                <w:rStyle w:val="ChSmallCaps"/>
              </w:rPr>
              <w:t>v.mo</w:t>
            </w:r>
            <w:r w:rsidRPr="00372706">
              <w:t>(</w:t>
            </w:r>
            <w:r w:rsidRPr="0099608C">
              <w:rPr>
                <w:rStyle w:val="ChSmallCaps"/>
              </w:rPr>
              <w:t>dy</w:t>
            </w:r>
            <w:r w:rsidRPr="00C92FB5">
              <w:t>)</w:t>
            </w:r>
          </w:p>
        </w:tc>
        <w:tc>
          <w:tcPr>
            <w:tcW w:w="1021" w:type="dxa"/>
            <w:shd w:val="clear" w:color="auto" w:fill="auto"/>
          </w:tcPr>
          <w:p w14:paraId="7B39B6BA" w14:textId="77777777" w:rsidR="00130064" w:rsidRDefault="00130064" w:rsidP="00AC23C4">
            <w:pPr>
              <w:pStyle w:val="O0Nwnext"/>
              <w:ind w:right="113"/>
              <w:jc w:val="right"/>
            </w:pPr>
            <w:r>
              <w:t>0</w:t>
            </w:r>
          </w:p>
        </w:tc>
        <w:tc>
          <w:tcPr>
            <w:tcW w:w="1021" w:type="dxa"/>
            <w:tcBorders>
              <w:right w:val="single" w:sz="4" w:space="0" w:color="auto"/>
            </w:tcBorders>
            <w:shd w:val="clear" w:color="auto" w:fill="auto"/>
          </w:tcPr>
          <w:p w14:paraId="702406FC" w14:textId="77777777" w:rsidR="00130064" w:rsidRDefault="00130064" w:rsidP="00AC23C4">
            <w:pPr>
              <w:pStyle w:val="O0Nwnext"/>
              <w:ind w:right="113"/>
              <w:jc w:val="right"/>
            </w:pPr>
            <w:r>
              <w:t>---</w:t>
            </w:r>
          </w:p>
        </w:tc>
        <w:tc>
          <w:tcPr>
            <w:tcW w:w="1021" w:type="dxa"/>
            <w:tcBorders>
              <w:left w:val="single" w:sz="4" w:space="0" w:color="auto"/>
            </w:tcBorders>
            <w:shd w:val="clear" w:color="auto" w:fill="auto"/>
          </w:tcPr>
          <w:p w14:paraId="312CF6D8" w14:textId="77777777" w:rsidR="00130064" w:rsidRPr="006A37BC" w:rsidRDefault="00130064" w:rsidP="00AC23C4">
            <w:pPr>
              <w:pStyle w:val="O0Nwnext"/>
              <w:ind w:right="113"/>
              <w:jc w:val="right"/>
            </w:pPr>
            <w:r w:rsidRPr="006A37BC">
              <w:t>0</w:t>
            </w:r>
          </w:p>
        </w:tc>
        <w:tc>
          <w:tcPr>
            <w:tcW w:w="1021" w:type="dxa"/>
            <w:shd w:val="clear" w:color="auto" w:fill="auto"/>
          </w:tcPr>
          <w:p w14:paraId="25069BB4" w14:textId="77777777" w:rsidR="00130064" w:rsidRDefault="00130064" w:rsidP="00AC23C4">
            <w:pPr>
              <w:pStyle w:val="O0Nwnext"/>
              <w:ind w:right="113"/>
              <w:jc w:val="right"/>
            </w:pPr>
            <w:r>
              <w:t>---</w:t>
            </w:r>
          </w:p>
        </w:tc>
      </w:tr>
      <w:tr w:rsidR="00AC23C4" w14:paraId="56C58559" w14:textId="77777777" w:rsidTr="00F72982">
        <w:tc>
          <w:tcPr>
            <w:tcW w:w="1134" w:type="dxa"/>
            <w:tcBorders>
              <w:bottom w:val="single" w:sz="4" w:space="0" w:color="auto"/>
            </w:tcBorders>
            <w:shd w:val="clear" w:color="auto" w:fill="auto"/>
          </w:tcPr>
          <w:p w14:paraId="78B7AC07" w14:textId="77777777" w:rsidR="00130064" w:rsidRPr="00DA3387" w:rsidRDefault="00130064" w:rsidP="00AC23C4">
            <w:pPr>
              <w:pStyle w:val="TableCell0-2"/>
              <w:ind w:left="113"/>
              <w:rPr>
                <w:rStyle w:val="ChSmallCaps"/>
              </w:rPr>
            </w:pPr>
            <w:r w:rsidRPr="0099608C">
              <w:rPr>
                <w:rStyle w:val="ChSmallCaps"/>
              </w:rPr>
              <w:t>v.mo</w:t>
            </w:r>
            <w:r w:rsidRPr="00372706">
              <w:t>(</w:t>
            </w:r>
            <w:r w:rsidRPr="0099608C">
              <w:rPr>
                <w:rStyle w:val="ChSmallCaps"/>
              </w:rPr>
              <w:t>st</w:t>
            </w:r>
            <w:r w:rsidRPr="00C92FB5">
              <w:t>)</w:t>
            </w:r>
          </w:p>
        </w:tc>
        <w:tc>
          <w:tcPr>
            <w:tcW w:w="1021" w:type="dxa"/>
            <w:tcBorders>
              <w:bottom w:val="single" w:sz="4" w:space="0" w:color="auto"/>
            </w:tcBorders>
            <w:shd w:val="clear" w:color="auto" w:fill="auto"/>
          </w:tcPr>
          <w:p w14:paraId="394F71BE" w14:textId="77777777" w:rsidR="00130064" w:rsidRDefault="00130064" w:rsidP="00AC23C4">
            <w:pPr>
              <w:pStyle w:val="TableCell0-2"/>
              <w:ind w:right="113"/>
              <w:jc w:val="right"/>
            </w:pPr>
            <w:r>
              <w:t>124</w:t>
            </w:r>
          </w:p>
        </w:tc>
        <w:tc>
          <w:tcPr>
            <w:tcW w:w="1021" w:type="dxa"/>
            <w:tcBorders>
              <w:bottom w:val="single" w:sz="4" w:space="0" w:color="auto"/>
              <w:right w:val="single" w:sz="4" w:space="0" w:color="auto"/>
            </w:tcBorders>
            <w:shd w:val="clear" w:color="auto" w:fill="auto"/>
          </w:tcPr>
          <w:p w14:paraId="37CB60C3" w14:textId="77777777" w:rsidR="00130064" w:rsidRDefault="00130064" w:rsidP="00AC23C4">
            <w:pPr>
              <w:pStyle w:val="TableCell0-2"/>
              <w:ind w:right="113"/>
              <w:jc w:val="right"/>
            </w:pPr>
            <w:r>
              <w:t>80.0%</w:t>
            </w:r>
          </w:p>
        </w:tc>
        <w:tc>
          <w:tcPr>
            <w:tcW w:w="1021" w:type="dxa"/>
            <w:tcBorders>
              <w:left w:val="single" w:sz="4" w:space="0" w:color="auto"/>
              <w:bottom w:val="single" w:sz="4" w:space="0" w:color="auto"/>
            </w:tcBorders>
            <w:shd w:val="clear" w:color="auto" w:fill="auto"/>
          </w:tcPr>
          <w:p w14:paraId="104BF169" w14:textId="77777777" w:rsidR="00130064" w:rsidRPr="006A37BC" w:rsidRDefault="00130064" w:rsidP="00AC23C4">
            <w:pPr>
              <w:pStyle w:val="TableCell0-2"/>
              <w:ind w:right="113"/>
              <w:jc w:val="right"/>
            </w:pPr>
            <w:r w:rsidRPr="006A37BC">
              <w:t>65</w:t>
            </w:r>
          </w:p>
        </w:tc>
        <w:tc>
          <w:tcPr>
            <w:tcW w:w="1021" w:type="dxa"/>
            <w:tcBorders>
              <w:bottom w:val="single" w:sz="4" w:space="0" w:color="auto"/>
            </w:tcBorders>
            <w:shd w:val="clear" w:color="auto" w:fill="auto"/>
          </w:tcPr>
          <w:p w14:paraId="4C78F115" w14:textId="77777777" w:rsidR="00130064" w:rsidRDefault="00130064" w:rsidP="00AC23C4">
            <w:pPr>
              <w:pStyle w:val="TableCell0-2"/>
              <w:ind w:right="113"/>
              <w:jc w:val="right"/>
            </w:pPr>
            <w:r>
              <w:t>81.3%</w:t>
            </w:r>
          </w:p>
        </w:tc>
      </w:tr>
      <w:tr w:rsidR="00AC23C4" w14:paraId="1B7C91B3" w14:textId="77777777" w:rsidTr="00F72982">
        <w:tc>
          <w:tcPr>
            <w:tcW w:w="1134" w:type="dxa"/>
            <w:tcBorders>
              <w:top w:val="single" w:sz="4" w:space="0" w:color="auto"/>
              <w:bottom w:val="single" w:sz="4" w:space="0" w:color="auto"/>
            </w:tcBorders>
            <w:shd w:val="clear" w:color="auto" w:fill="auto"/>
          </w:tcPr>
          <w:p w14:paraId="7299958C" w14:textId="77777777" w:rsidR="00130064" w:rsidRDefault="00130064" w:rsidP="00AC23C4">
            <w:pPr>
              <w:pStyle w:val="TableCell2-2Break"/>
              <w:ind w:left="113"/>
            </w:pPr>
            <w:r>
              <w:t>Total</w:t>
            </w:r>
          </w:p>
        </w:tc>
        <w:tc>
          <w:tcPr>
            <w:tcW w:w="1021" w:type="dxa"/>
            <w:tcBorders>
              <w:top w:val="single" w:sz="4" w:space="0" w:color="auto"/>
              <w:bottom w:val="single" w:sz="4" w:space="0" w:color="auto"/>
            </w:tcBorders>
            <w:shd w:val="clear" w:color="auto" w:fill="auto"/>
          </w:tcPr>
          <w:p w14:paraId="090B237C" w14:textId="77777777" w:rsidR="00130064" w:rsidRPr="00A966DA" w:rsidRDefault="00130064"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155</w:t>
            </w:r>
            <w:r w:rsidRPr="00BE2ABE">
              <w:fldChar w:fldCharType="end"/>
            </w:r>
          </w:p>
        </w:tc>
        <w:tc>
          <w:tcPr>
            <w:tcW w:w="1021" w:type="dxa"/>
            <w:tcBorders>
              <w:top w:val="single" w:sz="4" w:space="0" w:color="auto"/>
              <w:bottom w:val="single" w:sz="4" w:space="0" w:color="auto"/>
              <w:right w:val="single" w:sz="4" w:space="0" w:color="auto"/>
            </w:tcBorders>
            <w:shd w:val="clear" w:color="auto" w:fill="auto"/>
          </w:tcPr>
          <w:p w14:paraId="0B5CF6D6" w14:textId="77777777" w:rsidR="00130064" w:rsidRPr="00BE2ABE" w:rsidRDefault="00130064" w:rsidP="00AC23C4">
            <w:pPr>
              <w:pStyle w:val="TableCell2-2Break"/>
              <w:ind w:right="113"/>
              <w:jc w:val="right"/>
            </w:pPr>
            <w:r>
              <w:t>100.0%</w:t>
            </w:r>
          </w:p>
        </w:tc>
        <w:tc>
          <w:tcPr>
            <w:tcW w:w="1021" w:type="dxa"/>
            <w:tcBorders>
              <w:top w:val="single" w:sz="4" w:space="0" w:color="auto"/>
              <w:left w:val="single" w:sz="4" w:space="0" w:color="auto"/>
              <w:bottom w:val="single" w:sz="4" w:space="0" w:color="auto"/>
            </w:tcBorders>
            <w:shd w:val="clear" w:color="auto" w:fill="auto"/>
          </w:tcPr>
          <w:p w14:paraId="0876185B" w14:textId="77777777" w:rsidR="00130064" w:rsidRPr="00A966DA" w:rsidRDefault="00130064"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80</w:t>
            </w:r>
            <w:r w:rsidRPr="00BE2ABE">
              <w:fldChar w:fldCharType="end"/>
            </w:r>
          </w:p>
        </w:tc>
        <w:tc>
          <w:tcPr>
            <w:tcW w:w="1021" w:type="dxa"/>
            <w:tcBorders>
              <w:top w:val="single" w:sz="4" w:space="0" w:color="auto"/>
              <w:bottom w:val="single" w:sz="4" w:space="0" w:color="auto"/>
            </w:tcBorders>
            <w:shd w:val="clear" w:color="auto" w:fill="auto"/>
          </w:tcPr>
          <w:p w14:paraId="35911FC5" w14:textId="77777777" w:rsidR="00130064" w:rsidRPr="00A966DA" w:rsidRDefault="00130064" w:rsidP="00AC23C4">
            <w:pPr>
              <w:pStyle w:val="TableCell2-2Break"/>
              <w:ind w:right="113"/>
              <w:jc w:val="right"/>
            </w:pPr>
            <w:r>
              <w:t>100.0%</w:t>
            </w:r>
          </w:p>
        </w:tc>
      </w:tr>
      <w:tr w:rsidR="00AC23C4" w14:paraId="31512252" w14:textId="77777777" w:rsidTr="00F72982">
        <w:tc>
          <w:tcPr>
            <w:tcW w:w="1134" w:type="dxa"/>
            <w:tcBorders>
              <w:top w:val="single" w:sz="4" w:space="0" w:color="auto"/>
              <w:bottom w:val="nil"/>
            </w:tcBorders>
            <w:shd w:val="clear" w:color="auto" w:fill="auto"/>
          </w:tcPr>
          <w:p w14:paraId="14EE3E4C" w14:textId="77777777" w:rsidR="00130064" w:rsidRDefault="00130064" w:rsidP="00130064">
            <w:pPr>
              <w:pStyle w:val="TableCell2-0Center"/>
            </w:pPr>
          </w:p>
        </w:tc>
        <w:tc>
          <w:tcPr>
            <w:tcW w:w="2042" w:type="dxa"/>
            <w:gridSpan w:val="2"/>
            <w:tcBorders>
              <w:top w:val="single" w:sz="4" w:space="0" w:color="auto"/>
              <w:bottom w:val="nil"/>
              <w:right w:val="single" w:sz="4" w:space="0" w:color="auto"/>
            </w:tcBorders>
            <w:shd w:val="clear" w:color="auto" w:fill="auto"/>
          </w:tcPr>
          <w:p w14:paraId="12D89AEA" w14:textId="77777777" w:rsidR="00130064" w:rsidRDefault="00130064" w:rsidP="00130064">
            <w:pPr>
              <w:pStyle w:val="TableCell2-0Center"/>
            </w:pPr>
            <w:r>
              <w:rPr>
                <w:rStyle w:val="ChItalBold"/>
              </w:rPr>
              <w:t>terlalu</w:t>
            </w:r>
            <w:r>
              <w:t>-intensification</w:t>
            </w:r>
          </w:p>
        </w:tc>
        <w:tc>
          <w:tcPr>
            <w:tcW w:w="2042" w:type="dxa"/>
            <w:gridSpan w:val="2"/>
            <w:tcBorders>
              <w:top w:val="single" w:sz="4" w:space="0" w:color="auto"/>
              <w:left w:val="single" w:sz="4" w:space="0" w:color="auto"/>
              <w:bottom w:val="nil"/>
            </w:tcBorders>
            <w:shd w:val="clear" w:color="auto" w:fill="auto"/>
          </w:tcPr>
          <w:p w14:paraId="1ABBCA6B" w14:textId="77777777" w:rsidR="00130064" w:rsidRDefault="00130064" w:rsidP="00130064">
            <w:pPr>
              <w:pStyle w:val="TableCell2-0Center"/>
            </w:pPr>
            <w:r w:rsidRPr="00AC23C4">
              <w:rPr>
                <w:szCs w:val="19"/>
              </w:rPr>
              <w:t>Different verbs</w:t>
            </w:r>
          </w:p>
        </w:tc>
      </w:tr>
      <w:tr w:rsidR="00AC23C4" w:rsidRPr="00AC23C4" w14:paraId="10F01720" w14:textId="77777777" w:rsidTr="00F72982">
        <w:tc>
          <w:tcPr>
            <w:tcW w:w="1134" w:type="dxa"/>
            <w:tcBorders>
              <w:top w:val="nil"/>
            </w:tcBorders>
            <w:shd w:val="clear" w:color="auto" w:fill="auto"/>
          </w:tcPr>
          <w:p w14:paraId="109E6727" w14:textId="77777777" w:rsidR="00130064" w:rsidRDefault="00130064" w:rsidP="00130064">
            <w:pPr>
              <w:pStyle w:val="TableCell0-2"/>
            </w:pPr>
            <w:r>
              <w:t>Verb class</w:t>
            </w:r>
          </w:p>
        </w:tc>
        <w:tc>
          <w:tcPr>
            <w:tcW w:w="1021" w:type="dxa"/>
            <w:tcBorders>
              <w:top w:val="nil"/>
            </w:tcBorders>
            <w:shd w:val="clear" w:color="auto" w:fill="auto"/>
          </w:tcPr>
          <w:p w14:paraId="27E801F6" w14:textId="77777777" w:rsidR="00130064" w:rsidRDefault="00130064" w:rsidP="00AC23C4">
            <w:pPr>
              <w:pStyle w:val="TableCell0-2"/>
              <w:ind w:right="113"/>
              <w:jc w:val="right"/>
            </w:pPr>
            <w:r>
              <w:t>#</w:t>
            </w:r>
          </w:p>
        </w:tc>
        <w:tc>
          <w:tcPr>
            <w:tcW w:w="1021" w:type="dxa"/>
            <w:tcBorders>
              <w:top w:val="nil"/>
              <w:right w:val="single" w:sz="4" w:space="0" w:color="auto"/>
            </w:tcBorders>
            <w:shd w:val="clear" w:color="auto" w:fill="auto"/>
          </w:tcPr>
          <w:p w14:paraId="0A9FF617" w14:textId="77777777" w:rsidR="00130064" w:rsidRDefault="00130064" w:rsidP="00AC23C4">
            <w:pPr>
              <w:pStyle w:val="TableCell0-2"/>
              <w:ind w:right="113"/>
              <w:jc w:val="right"/>
            </w:pPr>
            <w:r>
              <w:t>%</w:t>
            </w:r>
          </w:p>
        </w:tc>
        <w:tc>
          <w:tcPr>
            <w:tcW w:w="1021" w:type="dxa"/>
            <w:tcBorders>
              <w:top w:val="nil"/>
              <w:left w:val="single" w:sz="4" w:space="0" w:color="auto"/>
            </w:tcBorders>
            <w:shd w:val="clear" w:color="auto" w:fill="auto"/>
          </w:tcPr>
          <w:p w14:paraId="35B07AEA" w14:textId="77777777" w:rsidR="00130064" w:rsidRDefault="00130064" w:rsidP="00AC23C4">
            <w:pPr>
              <w:pStyle w:val="TableCell0-2"/>
              <w:ind w:right="113"/>
              <w:jc w:val="right"/>
            </w:pPr>
            <w:r>
              <w:t>#</w:t>
            </w:r>
          </w:p>
        </w:tc>
        <w:tc>
          <w:tcPr>
            <w:tcW w:w="1021" w:type="dxa"/>
            <w:tcBorders>
              <w:top w:val="nil"/>
            </w:tcBorders>
            <w:shd w:val="clear" w:color="auto" w:fill="auto"/>
          </w:tcPr>
          <w:p w14:paraId="4E684371" w14:textId="77777777" w:rsidR="00130064" w:rsidRDefault="00130064" w:rsidP="00AC23C4">
            <w:pPr>
              <w:pStyle w:val="TableCell0-2"/>
              <w:ind w:right="113"/>
              <w:jc w:val="right"/>
            </w:pPr>
            <w:r>
              <w:t>%</w:t>
            </w:r>
          </w:p>
        </w:tc>
      </w:tr>
      <w:tr w:rsidR="00AC23C4" w14:paraId="6E279370" w14:textId="77777777" w:rsidTr="00F72982">
        <w:tc>
          <w:tcPr>
            <w:tcW w:w="1134" w:type="dxa"/>
            <w:shd w:val="clear" w:color="auto" w:fill="auto"/>
          </w:tcPr>
          <w:p w14:paraId="65B3EEA1" w14:textId="77777777" w:rsidR="00130064" w:rsidRPr="0099608C" w:rsidRDefault="00130064" w:rsidP="00AC23C4">
            <w:pPr>
              <w:pStyle w:val="O0Nwnext"/>
              <w:ind w:left="113"/>
              <w:rPr>
                <w:rStyle w:val="ChSmallCaps"/>
              </w:rPr>
            </w:pPr>
            <w:r w:rsidRPr="0099608C">
              <w:rPr>
                <w:rStyle w:val="ChSmallCaps"/>
              </w:rPr>
              <w:t>v.tri</w:t>
            </w:r>
          </w:p>
        </w:tc>
        <w:tc>
          <w:tcPr>
            <w:tcW w:w="1021" w:type="dxa"/>
            <w:shd w:val="clear" w:color="auto" w:fill="auto"/>
          </w:tcPr>
          <w:p w14:paraId="42D685AF" w14:textId="77777777" w:rsidR="00130064" w:rsidRDefault="00130064" w:rsidP="00AC23C4">
            <w:pPr>
              <w:pStyle w:val="O0Nwnext"/>
              <w:ind w:right="113"/>
              <w:jc w:val="right"/>
            </w:pPr>
            <w:r>
              <w:t>0</w:t>
            </w:r>
          </w:p>
        </w:tc>
        <w:tc>
          <w:tcPr>
            <w:tcW w:w="1021" w:type="dxa"/>
            <w:tcBorders>
              <w:right w:val="single" w:sz="4" w:space="0" w:color="auto"/>
            </w:tcBorders>
            <w:shd w:val="clear" w:color="auto" w:fill="auto"/>
          </w:tcPr>
          <w:p w14:paraId="3AD35355" w14:textId="77777777" w:rsidR="00130064" w:rsidRDefault="00130064" w:rsidP="00AC23C4">
            <w:pPr>
              <w:pStyle w:val="O0Nwnext"/>
              <w:ind w:right="113"/>
              <w:jc w:val="right"/>
            </w:pPr>
            <w:r>
              <w:t>---</w:t>
            </w:r>
          </w:p>
        </w:tc>
        <w:tc>
          <w:tcPr>
            <w:tcW w:w="1021" w:type="dxa"/>
            <w:tcBorders>
              <w:left w:val="single" w:sz="4" w:space="0" w:color="auto"/>
            </w:tcBorders>
            <w:shd w:val="clear" w:color="auto" w:fill="auto"/>
          </w:tcPr>
          <w:p w14:paraId="5830A5AA" w14:textId="77777777" w:rsidR="00130064" w:rsidRDefault="00130064" w:rsidP="00AC23C4">
            <w:pPr>
              <w:pStyle w:val="O0Nwnext"/>
              <w:ind w:right="113"/>
              <w:jc w:val="right"/>
            </w:pPr>
            <w:r>
              <w:t>0</w:t>
            </w:r>
          </w:p>
        </w:tc>
        <w:tc>
          <w:tcPr>
            <w:tcW w:w="1021" w:type="dxa"/>
            <w:shd w:val="clear" w:color="auto" w:fill="auto"/>
          </w:tcPr>
          <w:p w14:paraId="5D505707" w14:textId="77777777" w:rsidR="00130064" w:rsidRDefault="00130064" w:rsidP="00AC23C4">
            <w:pPr>
              <w:pStyle w:val="O0Nwnext"/>
              <w:ind w:right="113"/>
              <w:jc w:val="right"/>
            </w:pPr>
            <w:r>
              <w:t>---</w:t>
            </w:r>
          </w:p>
        </w:tc>
      </w:tr>
      <w:tr w:rsidR="00AC23C4" w:rsidRPr="002B16EC" w14:paraId="3F2E579D" w14:textId="77777777" w:rsidTr="00F72982">
        <w:tc>
          <w:tcPr>
            <w:tcW w:w="1134" w:type="dxa"/>
            <w:shd w:val="clear" w:color="auto" w:fill="auto"/>
          </w:tcPr>
          <w:p w14:paraId="7F501F1A" w14:textId="77777777" w:rsidR="00130064" w:rsidRPr="0099608C" w:rsidRDefault="00130064" w:rsidP="00AC23C4">
            <w:pPr>
              <w:pStyle w:val="O0Nwnext"/>
              <w:ind w:left="113"/>
              <w:rPr>
                <w:rStyle w:val="ChSmallCaps"/>
              </w:rPr>
            </w:pPr>
            <w:r w:rsidRPr="0099608C">
              <w:rPr>
                <w:rStyle w:val="ChSmallCaps"/>
              </w:rPr>
              <w:t>v.bi</w:t>
            </w:r>
          </w:p>
        </w:tc>
        <w:tc>
          <w:tcPr>
            <w:tcW w:w="1021" w:type="dxa"/>
            <w:shd w:val="clear" w:color="auto" w:fill="auto"/>
          </w:tcPr>
          <w:p w14:paraId="3FC62C8B" w14:textId="77777777" w:rsidR="00130064" w:rsidRDefault="00130064" w:rsidP="00AC23C4">
            <w:pPr>
              <w:pStyle w:val="O0Nwnext"/>
              <w:ind w:right="113"/>
              <w:jc w:val="right"/>
            </w:pPr>
            <w:r>
              <w:t>9</w:t>
            </w:r>
          </w:p>
        </w:tc>
        <w:tc>
          <w:tcPr>
            <w:tcW w:w="1021" w:type="dxa"/>
            <w:tcBorders>
              <w:right w:val="single" w:sz="4" w:space="0" w:color="auto"/>
            </w:tcBorders>
            <w:shd w:val="clear" w:color="auto" w:fill="auto"/>
          </w:tcPr>
          <w:p w14:paraId="30A7B354" w14:textId="77777777" w:rsidR="00130064" w:rsidRDefault="00130064" w:rsidP="00AC23C4">
            <w:pPr>
              <w:pStyle w:val="O0Nwnext"/>
              <w:ind w:right="113"/>
              <w:jc w:val="right"/>
            </w:pPr>
            <w:r>
              <w:t>27.3%</w:t>
            </w:r>
          </w:p>
        </w:tc>
        <w:tc>
          <w:tcPr>
            <w:tcW w:w="1021" w:type="dxa"/>
            <w:tcBorders>
              <w:left w:val="single" w:sz="4" w:space="0" w:color="auto"/>
            </w:tcBorders>
            <w:shd w:val="clear" w:color="auto" w:fill="auto"/>
          </w:tcPr>
          <w:p w14:paraId="2C976765" w14:textId="77777777" w:rsidR="00130064" w:rsidRDefault="00130064" w:rsidP="00AC23C4">
            <w:pPr>
              <w:pStyle w:val="O0Nwnext"/>
              <w:ind w:right="113"/>
              <w:jc w:val="right"/>
            </w:pPr>
            <w:r>
              <w:t>7</w:t>
            </w:r>
          </w:p>
        </w:tc>
        <w:tc>
          <w:tcPr>
            <w:tcW w:w="1021" w:type="dxa"/>
            <w:shd w:val="clear" w:color="auto" w:fill="auto"/>
          </w:tcPr>
          <w:p w14:paraId="47666B47" w14:textId="77777777" w:rsidR="00130064" w:rsidRDefault="00130064" w:rsidP="00AC23C4">
            <w:pPr>
              <w:pStyle w:val="O0Nwnext"/>
              <w:ind w:right="113"/>
              <w:jc w:val="right"/>
            </w:pPr>
            <w:r>
              <w:t>25.9%</w:t>
            </w:r>
          </w:p>
        </w:tc>
      </w:tr>
      <w:tr w:rsidR="00AC23C4" w:rsidRPr="002B16EC" w14:paraId="0AF20A20" w14:textId="77777777" w:rsidTr="00F72982">
        <w:tc>
          <w:tcPr>
            <w:tcW w:w="1134" w:type="dxa"/>
            <w:shd w:val="clear" w:color="auto" w:fill="auto"/>
          </w:tcPr>
          <w:p w14:paraId="6FE3ED30" w14:textId="77777777" w:rsidR="00130064" w:rsidRPr="00DA3387" w:rsidRDefault="00130064" w:rsidP="00AC23C4">
            <w:pPr>
              <w:pStyle w:val="O0Nwnext"/>
              <w:ind w:left="113"/>
              <w:rPr>
                <w:rStyle w:val="ChSmallCaps"/>
              </w:rPr>
            </w:pPr>
            <w:r w:rsidRPr="0099608C">
              <w:rPr>
                <w:rStyle w:val="ChSmallCaps"/>
              </w:rPr>
              <w:t>v.mo</w:t>
            </w:r>
            <w:r w:rsidRPr="00372706">
              <w:t>(</w:t>
            </w:r>
            <w:r w:rsidRPr="0099608C">
              <w:rPr>
                <w:rStyle w:val="ChSmallCaps"/>
              </w:rPr>
              <w:t>dy</w:t>
            </w:r>
            <w:r w:rsidRPr="00C92FB5">
              <w:t>)</w:t>
            </w:r>
          </w:p>
        </w:tc>
        <w:tc>
          <w:tcPr>
            <w:tcW w:w="1021" w:type="dxa"/>
            <w:shd w:val="clear" w:color="auto" w:fill="auto"/>
          </w:tcPr>
          <w:p w14:paraId="160F2B66" w14:textId="77777777" w:rsidR="00130064" w:rsidRDefault="00130064" w:rsidP="00AC23C4">
            <w:pPr>
              <w:pStyle w:val="O0Nwnext"/>
              <w:ind w:right="113"/>
              <w:jc w:val="right"/>
            </w:pPr>
            <w:r>
              <w:t>0</w:t>
            </w:r>
          </w:p>
        </w:tc>
        <w:tc>
          <w:tcPr>
            <w:tcW w:w="1021" w:type="dxa"/>
            <w:tcBorders>
              <w:right w:val="single" w:sz="4" w:space="0" w:color="auto"/>
            </w:tcBorders>
            <w:shd w:val="clear" w:color="auto" w:fill="auto"/>
          </w:tcPr>
          <w:p w14:paraId="5F009D54" w14:textId="77777777" w:rsidR="00130064" w:rsidRDefault="00130064" w:rsidP="00AC23C4">
            <w:pPr>
              <w:pStyle w:val="O0Nwnext"/>
              <w:ind w:right="113"/>
              <w:jc w:val="right"/>
            </w:pPr>
            <w:r>
              <w:t>---</w:t>
            </w:r>
          </w:p>
        </w:tc>
        <w:tc>
          <w:tcPr>
            <w:tcW w:w="1021" w:type="dxa"/>
            <w:tcBorders>
              <w:left w:val="single" w:sz="4" w:space="0" w:color="auto"/>
            </w:tcBorders>
            <w:shd w:val="clear" w:color="auto" w:fill="auto"/>
          </w:tcPr>
          <w:p w14:paraId="35A07EFA" w14:textId="77777777" w:rsidR="00130064" w:rsidRDefault="00130064" w:rsidP="00AC23C4">
            <w:pPr>
              <w:pStyle w:val="O0Nwnext"/>
              <w:ind w:right="113"/>
              <w:jc w:val="right"/>
            </w:pPr>
            <w:r>
              <w:t>0</w:t>
            </w:r>
          </w:p>
        </w:tc>
        <w:tc>
          <w:tcPr>
            <w:tcW w:w="1021" w:type="dxa"/>
            <w:shd w:val="clear" w:color="auto" w:fill="auto"/>
          </w:tcPr>
          <w:p w14:paraId="69340007" w14:textId="77777777" w:rsidR="00130064" w:rsidRDefault="00130064" w:rsidP="00AC23C4">
            <w:pPr>
              <w:pStyle w:val="O0Nwnext"/>
              <w:ind w:right="113"/>
              <w:jc w:val="right"/>
            </w:pPr>
            <w:r>
              <w:t>---</w:t>
            </w:r>
          </w:p>
        </w:tc>
      </w:tr>
      <w:tr w:rsidR="00AC23C4" w14:paraId="25A72DED" w14:textId="77777777" w:rsidTr="00F72982">
        <w:tc>
          <w:tcPr>
            <w:tcW w:w="1134" w:type="dxa"/>
            <w:tcBorders>
              <w:bottom w:val="single" w:sz="4" w:space="0" w:color="auto"/>
            </w:tcBorders>
            <w:shd w:val="clear" w:color="auto" w:fill="auto"/>
          </w:tcPr>
          <w:p w14:paraId="027B3197" w14:textId="77777777" w:rsidR="00130064" w:rsidRPr="00DA3387" w:rsidRDefault="00130064" w:rsidP="00AC23C4">
            <w:pPr>
              <w:pStyle w:val="TableCell0-2"/>
              <w:ind w:left="113"/>
              <w:rPr>
                <w:rStyle w:val="ChSmallCaps"/>
              </w:rPr>
            </w:pPr>
            <w:r w:rsidRPr="0099608C">
              <w:rPr>
                <w:rStyle w:val="ChSmallCaps"/>
              </w:rPr>
              <w:t>v.mo</w:t>
            </w:r>
            <w:r w:rsidRPr="00372706">
              <w:t>(</w:t>
            </w:r>
            <w:r w:rsidRPr="0099608C">
              <w:rPr>
                <w:rStyle w:val="ChSmallCaps"/>
              </w:rPr>
              <w:t>st</w:t>
            </w:r>
            <w:r w:rsidRPr="00C92FB5">
              <w:t>)</w:t>
            </w:r>
          </w:p>
        </w:tc>
        <w:tc>
          <w:tcPr>
            <w:tcW w:w="1021" w:type="dxa"/>
            <w:tcBorders>
              <w:bottom w:val="single" w:sz="4" w:space="0" w:color="auto"/>
            </w:tcBorders>
            <w:shd w:val="clear" w:color="auto" w:fill="auto"/>
          </w:tcPr>
          <w:p w14:paraId="4B2A17AA" w14:textId="77777777" w:rsidR="00130064" w:rsidRDefault="00130064" w:rsidP="00AC23C4">
            <w:pPr>
              <w:pStyle w:val="TableCell0-2"/>
              <w:ind w:right="113"/>
              <w:jc w:val="right"/>
            </w:pPr>
            <w:r>
              <w:t>24</w:t>
            </w:r>
          </w:p>
        </w:tc>
        <w:tc>
          <w:tcPr>
            <w:tcW w:w="1021" w:type="dxa"/>
            <w:tcBorders>
              <w:bottom w:val="single" w:sz="4" w:space="0" w:color="auto"/>
              <w:right w:val="single" w:sz="4" w:space="0" w:color="auto"/>
            </w:tcBorders>
            <w:shd w:val="clear" w:color="auto" w:fill="auto"/>
          </w:tcPr>
          <w:p w14:paraId="28DABC3D" w14:textId="77777777" w:rsidR="00130064" w:rsidRDefault="00130064" w:rsidP="00AC23C4">
            <w:pPr>
              <w:pStyle w:val="TableCell0-2"/>
              <w:ind w:right="113"/>
              <w:jc w:val="right"/>
            </w:pPr>
            <w:r>
              <w:t>72.7%</w:t>
            </w:r>
          </w:p>
        </w:tc>
        <w:tc>
          <w:tcPr>
            <w:tcW w:w="1021" w:type="dxa"/>
            <w:tcBorders>
              <w:left w:val="single" w:sz="4" w:space="0" w:color="auto"/>
              <w:bottom w:val="single" w:sz="4" w:space="0" w:color="auto"/>
            </w:tcBorders>
            <w:shd w:val="clear" w:color="auto" w:fill="auto"/>
          </w:tcPr>
          <w:p w14:paraId="6A7434B8" w14:textId="77777777" w:rsidR="00130064" w:rsidRPr="00746BBC" w:rsidRDefault="00130064" w:rsidP="00AC23C4">
            <w:pPr>
              <w:pStyle w:val="TableCell0-2"/>
              <w:ind w:right="113"/>
              <w:jc w:val="right"/>
            </w:pPr>
            <w:r w:rsidRPr="00746BBC">
              <w:t>20</w:t>
            </w:r>
          </w:p>
        </w:tc>
        <w:tc>
          <w:tcPr>
            <w:tcW w:w="1021" w:type="dxa"/>
            <w:tcBorders>
              <w:bottom w:val="single" w:sz="4" w:space="0" w:color="auto"/>
            </w:tcBorders>
            <w:shd w:val="clear" w:color="auto" w:fill="auto"/>
          </w:tcPr>
          <w:p w14:paraId="07175867" w14:textId="77777777" w:rsidR="00130064" w:rsidRDefault="00130064" w:rsidP="00AC23C4">
            <w:pPr>
              <w:pStyle w:val="TableCell0-2"/>
              <w:ind w:right="113"/>
              <w:jc w:val="right"/>
            </w:pPr>
            <w:r>
              <w:t>74.1%</w:t>
            </w:r>
          </w:p>
        </w:tc>
      </w:tr>
      <w:tr w:rsidR="00AC23C4" w14:paraId="328E5FD8" w14:textId="77777777" w:rsidTr="00F72982">
        <w:tc>
          <w:tcPr>
            <w:tcW w:w="1134" w:type="dxa"/>
            <w:tcBorders>
              <w:top w:val="single" w:sz="4" w:space="0" w:color="auto"/>
              <w:bottom w:val="single" w:sz="4" w:space="0" w:color="auto"/>
            </w:tcBorders>
            <w:shd w:val="clear" w:color="auto" w:fill="auto"/>
          </w:tcPr>
          <w:p w14:paraId="1999B404" w14:textId="77777777" w:rsidR="001B1B8B" w:rsidRDefault="001B1B8B" w:rsidP="00AC23C4">
            <w:pPr>
              <w:pStyle w:val="TableCell2-2Break"/>
              <w:ind w:left="113"/>
            </w:pPr>
            <w:r>
              <w:t>Total</w:t>
            </w:r>
          </w:p>
        </w:tc>
        <w:tc>
          <w:tcPr>
            <w:tcW w:w="1021" w:type="dxa"/>
            <w:tcBorders>
              <w:top w:val="single" w:sz="4" w:space="0" w:color="auto"/>
              <w:bottom w:val="single" w:sz="4" w:space="0" w:color="auto"/>
            </w:tcBorders>
            <w:shd w:val="clear" w:color="auto" w:fill="auto"/>
          </w:tcPr>
          <w:p w14:paraId="389BCBE7" w14:textId="77777777" w:rsidR="001B1B8B" w:rsidRPr="00A966DA" w:rsidRDefault="001B1B8B"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33</w:t>
            </w:r>
            <w:r w:rsidRPr="00BE2ABE">
              <w:fldChar w:fldCharType="end"/>
            </w:r>
          </w:p>
        </w:tc>
        <w:tc>
          <w:tcPr>
            <w:tcW w:w="1021" w:type="dxa"/>
            <w:tcBorders>
              <w:top w:val="single" w:sz="4" w:space="0" w:color="auto"/>
              <w:bottom w:val="single" w:sz="4" w:space="0" w:color="auto"/>
              <w:right w:val="single" w:sz="4" w:space="0" w:color="auto"/>
            </w:tcBorders>
            <w:shd w:val="clear" w:color="auto" w:fill="auto"/>
          </w:tcPr>
          <w:p w14:paraId="4BEA3D93" w14:textId="77777777" w:rsidR="001B1B8B" w:rsidRPr="00BE2ABE" w:rsidRDefault="001B1B8B" w:rsidP="00AC23C4">
            <w:pPr>
              <w:pStyle w:val="TableCell2-2Break"/>
              <w:ind w:right="113"/>
              <w:jc w:val="right"/>
            </w:pPr>
            <w:r>
              <w:t>100.0%</w:t>
            </w:r>
          </w:p>
        </w:tc>
        <w:tc>
          <w:tcPr>
            <w:tcW w:w="1021" w:type="dxa"/>
            <w:tcBorders>
              <w:top w:val="single" w:sz="4" w:space="0" w:color="auto"/>
              <w:left w:val="single" w:sz="4" w:space="0" w:color="auto"/>
              <w:bottom w:val="single" w:sz="4" w:space="0" w:color="auto"/>
            </w:tcBorders>
            <w:shd w:val="clear" w:color="auto" w:fill="auto"/>
          </w:tcPr>
          <w:p w14:paraId="74491660" w14:textId="77777777" w:rsidR="001B1B8B" w:rsidRPr="00A966DA" w:rsidRDefault="001B1B8B"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27</w:t>
            </w:r>
            <w:r w:rsidRPr="00BE2ABE">
              <w:fldChar w:fldCharType="end"/>
            </w:r>
          </w:p>
        </w:tc>
        <w:tc>
          <w:tcPr>
            <w:tcW w:w="1021" w:type="dxa"/>
            <w:tcBorders>
              <w:top w:val="single" w:sz="4" w:space="0" w:color="auto"/>
              <w:bottom w:val="single" w:sz="4" w:space="0" w:color="auto"/>
            </w:tcBorders>
            <w:shd w:val="clear" w:color="auto" w:fill="auto"/>
          </w:tcPr>
          <w:p w14:paraId="32EC693F" w14:textId="77777777" w:rsidR="001B1B8B" w:rsidRPr="00A966DA" w:rsidRDefault="001B1B8B" w:rsidP="00AC23C4">
            <w:pPr>
              <w:pStyle w:val="TableCell2-2Break"/>
              <w:ind w:right="113"/>
              <w:jc w:val="right"/>
            </w:pPr>
            <w:r>
              <w:t>100.0%</w:t>
            </w:r>
          </w:p>
        </w:tc>
      </w:tr>
    </w:tbl>
    <w:p w14:paraId="1AFF9FA9" w14:textId="77777777" w:rsidR="00130064" w:rsidRDefault="00130064" w:rsidP="00130064">
      <w:pPr>
        <w:pStyle w:val="Body0010after"/>
      </w:pPr>
    </w:p>
    <w:p w14:paraId="5B9CE717" w14:textId="77777777" w:rsidR="00130064" w:rsidRDefault="00130064" w:rsidP="00130064">
      <w:pPr>
        <w:pStyle w:val="Heading3"/>
        <w:rPr>
          <w:lang w:eastAsia="en-US"/>
        </w:rPr>
      </w:pPr>
      <w:bookmarkStart w:id="2241" w:name="_Ref348020285"/>
      <w:bookmarkStart w:id="2242" w:name="_Toc367531086"/>
      <w:bookmarkStart w:id="2243" w:name="_Toc440455583"/>
      <w:r>
        <w:t>Grading</w:t>
      </w:r>
      <w:bookmarkEnd w:id="2241"/>
      <w:bookmarkEnd w:id="2242"/>
      <w:bookmarkEnd w:id="2243"/>
    </w:p>
    <w:p w14:paraId="2D5A4F3F" w14:textId="69BD0FE2" w:rsidR="00130064" w:rsidRDefault="00130064" w:rsidP="007874BD">
      <w:pPr>
        <w:pStyle w:val="Body0005after"/>
        <w:rPr>
          <w:lang w:eastAsia="en-US"/>
        </w:rPr>
      </w:pPr>
      <w:r>
        <w:t xml:space="preserve">In their predicative uses, </w:t>
      </w:r>
      <w:r w:rsidRPr="00790098">
        <w:rPr>
          <w:lang w:eastAsia="en-US"/>
        </w:rPr>
        <w:t xml:space="preserve">monovalent stative </w:t>
      </w:r>
      <w:r>
        <w:rPr>
          <w:lang w:eastAsia="en-US"/>
        </w:rPr>
        <w:t xml:space="preserve">and bivalent verbs can occur with grading adverbs, as shown in </w:t>
      </w:r>
      <w:r>
        <w:rPr>
          <w:lang w:eastAsia="en-US"/>
        </w:rPr>
        <w:fldChar w:fldCharType="begin"/>
      </w:r>
      <w:r>
        <w:rPr>
          <w:lang w:eastAsia="en-US"/>
        </w:rPr>
        <w:instrText xml:space="preserve"> REF _Ref348018007 \h </w:instrText>
      </w:r>
      <w:r>
        <w:rPr>
          <w:lang w:eastAsia="en-US"/>
        </w:rPr>
      </w:r>
      <w:r>
        <w:rPr>
          <w:lang w:eastAsia="en-US"/>
        </w:rPr>
        <w:fldChar w:fldCharType="separate"/>
      </w:r>
      <w:r w:rsidR="00154D81">
        <w:t>(</w:t>
      </w:r>
      <w:r w:rsidR="00154D81">
        <w:rPr>
          <w:noProof/>
        </w:rPr>
        <w:t>122</w:t>
      </w:r>
      <w:r w:rsidR="00154D81">
        <w:t>)</w:t>
      </w:r>
      <w:r>
        <w:rPr>
          <w:lang w:eastAsia="en-US"/>
        </w:rPr>
        <w:fldChar w:fldCharType="end"/>
      </w:r>
      <w:r>
        <w:rPr>
          <w:lang w:eastAsia="en-US"/>
        </w:rPr>
        <w:t xml:space="preserve"> to </w:t>
      </w:r>
      <w:r>
        <w:rPr>
          <w:lang w:eastAsia="en-US"/>
        </w:rPr>
        <w:fldChar w:fldCharType="begin"/>
      </w:r>
      <w:r>
        <w:rPr>
          <w:lang w:eastAsia="en-US"/>
        </w:rPr>
        <w:instrText xml:space="preserve"> REF _Ref345596393 \h </w:instrText>
      </w:r>
      <w:r>
        <w:rPr>
          <w:lang w:eastAsia="en-US"/>
        </w:rPr>
      </w:r>
      <w:r>
        <w:rPr>
          <w:lang w:eastAsia="en-US"/>
        </w:rPr>
        <w:fldChar w:fldCharType="separate"/>
      </w:r>
      <w:r w:rsidR="00154D81">
        <w:t>(</w:t>
      </w:r>
      <w:r w:rsidR="00154D81">
        <w:rPr>
          <w:noProof/>
        </w:rPr>
        <w:t>125</w:t>
      </w:r>
      <w:r w:rsidR="00154D81">
        <w:t>)</w:t>
      </w:r>
      <w:r>
        <w:rPr>
          <w:lang w:eastAsia="en-US"/>
        </w:rPr>
        <w:fldChar w:fldCharType="end"/>
      </w:r>
      <w:r>
        <w:rPr>
          <w:lang w:eastAsia="en-US"/>
        </w:rPr>
        <w:t xml:space="preserve">, whereas grading of monovalent dynamic and trivalent verbs is unattested. The comparative degree is marked with the </w:t>
      </w:r>
      <w:r w:rsidRPr="00835CDD">
        <w:t>grading adverb</w:t>
      </w:r>
      <w:r>
        <w:rPr>
          <w:lang w:eastAsia="en-US"/>
        </w:rPr>
        <w:t xml:space="preserve"> </w:t>
      </w:r>
      <w:r w:rsidRPr="00835CDD">
        <w:rPr>
          <w:rStyle w:val="ChItalBold"/>
        </w:rPr>
        <w:t>lebi</w:t>
      </w:r>
      <w:r>
        <w:rPr>
          <w:lang w:eastAsia="en-US"/>
        </w:rPr>
        <w:t xml:space="preserve"> </w:t>
      </w:r>
      <w:r w:rsidR="00B7093A">
        <w:rPr>
          <w:lang w:eastAsia="en-US"/>
        </w:rPr>
        <w:t>‘</w:t>
      </w:r>
      <w:r>
        <w:rPr>
          <w:lang w:eastAsia="en-US"/>
        </w:rPr>
        <w:t>more</w:t>
      </w:r>
      <w:r w:rsidR="00B7093A">
        <w:rPr>
          <w:lang w:eastAsia="en-US"/>
        </w:rPr>
        <w:t>’</w:t>
      </w:r>
      <w:r>
        <w:rPr>
          <w:lang w:eastAsia="en-US"/>
        </w:rPr>
        <w:t xml:space="preserve"> and the superlative degree with </w:t>
      </w:r>
      <w:r w:rsidRPr="00E60C4A">
        <w:rPr>
          <w:rStyle w:val="ChItalBold"/>
        </w:rPr>
        <w:t>paling</w:t>
      </w:r>
      <w:r>
        <w:rPr>
          <w:lang w:eastAsia="en-US"/>
        </w:rPr>
        <w:t xml:space="preserve"> </w:t>
      </w:r>
      <w:r w:rsidR="00B7093A">
        <w:rPr>
          <w:lang w:eastAsia="en-US"/>
        </w:rPr>
        <w:t>‘</w:t>
      </w:r>
      <w:r>
        <w:rPr>
          <w:lang w:eastAsia="en-US"/>
        </w:rPr>
        <w:t>most</w:t>
      </w:r>
      <w:r w:rsidR="00B7093A">
        <w:rPr>
          <w:lang w:eastAsia="en-US"/>
        </w:rPr>
        <w:t>’</w:t>
      </w:r>
      <w:r>
        <w:rPr>
          <w:lang w:eastAsia="en-US"/>
        </w:rPr>
        <w:t>; both adverbs precede the verb. (</w:t>
      </w:r>
      <w:r>
        <w:t>For details on degree adverbs see §</w:t>
      </w:r>
      <w:r>
        <w:fldChar w:fldCharType="begin"/>
      </w:r>
      <w:r>
        <w:instrText xml:space="preserve"> REF _Ref358227559 \w \h </w:instrText>
      </w:r>
      <w:r>
        <w:fldChar w:fldCharType="separate"/>
      </w:r>
      <w:r w:rsidR="00154D81">
        <w:rPr>
          <w:cs/>
        </w:rPr>
        <w:t>‎</w:t>
      </w:r>
      <w:r w:rsidR="00154D81">
        <w:t>5.4.7</w:t>
      </w:r>
      <w:r>
        <w:fldChar w:fldCharType="end"/>
      </w:r>
      <w:r>
        <w:t xml:space="preserve">; for details on </w:t>
      </w:r>
      <w:r>
        <w:rPr>
          <w:lang w:eastAsia="en-US"/>
        </w:rPr>
        <w:t>comparative clauses see §</w:t>
      </w:r>
      <w:r w:rsidR="002626FC">
        <w:rPr>
          <w:lang w:eastAsia="en-US"/>
        </w:rPr>
        <w:fldChar w:fldCharType="begin"/>
      </w:r>
      <w:r w:rsidR="002626FC">
        <w:rPr>
          <w:lang w:eastAsia="en-US"/>
        </w:rPr>
        <w:instrText xml:space="preserve"> REF _Ref367459492 \w \h </w:instrText>
      </w:r>
      <w:r w:rsidR="002626FC">
        <w:rPr>
          <w:lang w:eastAsia="en-US"/>
        </w:rPr>
      </w:r>
      <w:r w:rsidR="002626FC">
        <w:rPr>
          <w:lang w:eastAsia="en-US"/>
        </w:rPr>
        <w:fldChar w:fldCharType="separate"/>
      </w:r>
      <w:r w:rsidR="00154D81">
        <w:rPr>
          <w:cs/>
          <w:lang w:eastAsia="en-US"/>
        </w:rPr>
        <w:t>‎</w:t>
      </w:r>
      <w:r w:rsidR="00154D81">
        <w:rPr>
          <w:lang w:eastAsia="en-US"/>
        </w:rPr>
        <w:t>11.5</w:t>
      </w:r>
      <w:r w:rsidR="002626FC">
        <w:rPr>
          <w:lang w:eastAsia="en-US"/>
        </w:rPr>
        <w:fldChar w:fldCharType="end"/>
      </w:r>
      <w:r>
        <w:rPr>
          <w:lang w:eastAsia="en-US"/>
        </w:rPr>
        <w:t>.)</w:t>
      </w:r>
    </w:p>
    <w:p w14:paraId="7C9F0152" w14:textId="77777777" w:rsidR="00130064" w:rsidRDefault="00130064" w:rsidP="00130064">
      <w:pPr>
        <w:pStyle w:val="ExampleTitle"/>
      </w:pPr>
      <w:r>
        <w:t>Grading of bivalent verbs</w:t>
      </w:r>
    </w:p>
    <w:tbl>
      <w:tblPr>
        <w:tblW w:w="4331" w:type="dxa"/>
        <w:tblCellMar>
          <w:left w:w="42" w:type="dxa"/>
          <w:right w:w="42" w:type="dxa"/>
        </w:tblCellMar>
        <w:tblLook w:val="01E0" w:firstRow="1" w:lastRow="1" w:firstColumn="1" w:lastColumn="1" w:noHBand="0" w:noVBand="0"/>
      </w:tblPr>
      <w:tblGrid>
        <w:gridCol w:w="709"/>
        <w:gridCol w:w="440"/>
        <w:gridCol w:w="584"/>
        <w:gridCol w:w="690"/>
        <w:gridCol w:w="595"/>
        <w:gridCol w:w="773"/>
        <w:gridCol w:w="540"/>
      </w:tblGrid>
      <w:tr w:rsidR="00AC23C4" w:rsidRPr="00833FA5" w14:paraId="74A12A35" w14:textId="77777777" w:rsidTr="00AC23C4">
        <w:tc>
          <w:tcPr>
            <w:tcW w:w="709" w:type="dxa"/>
            <w:shd w:val="clear" w:color="auto" w:fill="auto"/>
          </w:tcPr>
          <w:p w14:paraId="7B029408" w14:textId="77777777" w:rsidR="00130064" w:rsidRPr="00D74739" w:rsidRDefault="00130064" w:rsidP="00130064">
            <w:pPr>
              <w:pStyle w:val="O0Nwnext"/>
            </w:pPr>
            <w:bookmarkStart w:id="2244" w:name="_Ref348018007"/>
            <w:r>
              <w:t>(</w:t>
            </w:r>
            <w:fldSimple w:instr=" SEQ ( \* ARABIC \s 1 ">
              <w:r w:rsidR="00154D81">
                <w:rPr>
                  <w:noProof/>
                </w:rPr>
                <w:t>122</w:t>
              </w:r>
            </w:fldSimple>
            <w:r>
              <w:t>)</w:t>
            </w:r>
            <w:bookmarkEnd w:id="2244"/>
          </w:p>
        </w:tc>
        <w:tc>
          <w:tcPr>
            <w:tcW w:w="440" w:type="dxa"/>
            <w:shd w:val="clear" w:color="auto" w:fill="auto"/>
          </w:tcPr>
          <w:p w14:paraId="2CF5F0D1" w14:textId="77777777" w:rsidR="00130064" w:rsidRPr="00F73FC6" w:rsidRDefault="00845E10" w:rsidP="00130064">
            <w:pPr>
              <w:pStyle w:val="Text"/>
            </w:pPr>
            <w:r>
              <w:t>a,</w:t>
            </w:r>
          </w:p>
        </w:tc>
        <w:tc>
          <w:tcPr>
            <w:tcW w:w="584" w:type="dxa"/>
            <w:shd w:val="clear" w:color="auto" w:fill="auto"/>
          </w:tcPr>
          <w:p w14:paraId="722449C7" w14:textId="77777777" w:rsidR="00130064" w:rsidRPr="00F73FC6" w:rsidRDefault="00130064" w:rsidP="00130064">
            <w:pPr>
              <w:pStyle w:val="Text"/>
            </w:pPr>
            <w:r w:rsidRPr="00F73FC6">
              <w:t>don</w:t>
            </w:r>
            <w:r>
              <w:t>g</w:t>
            </w:r>
          </w:p>
        </w:tc>
        <w:tc>
          <w:tcPr>
            <w:tcW w:w="690" w:type="dxa"/>
            <w:shd w:val="clear" w:color="auto" w:fill="auto"/>
          </w:tcPr>
          <w:p w14:paraId="752F5EE9" w14:textId="77777777" w:rsidR="00130064" w:rsidRPr="00F73FC6" w:rsidRDefault="00130064" w:rsidP="00130064">
            <w:pPr>
              <w:pStyle w:val="Text"/>
            </w:pPr>
            <w:r>
              <w:t>mala</w:t>
            </w:r>
          </w:p>
        </w:tc>
        <w:tc>
          <w:tcPr>
            <w:tcW w:w="595" w:type="dxa"/>
            <w:shd w:val="clear" w:color="auto" w:fill="auto"/>
          </w:tcPr>
          <w:p w14:paraId="35590828" w14:textId="77777777" w:rsidR="00130064" w:rsidRPr="003E6856" w:rsidRDefault="00130064" w:rsidP="00130064">
            <w:pPr>
              <w:pStyle w:val="Text"/>
              <w:rPr>
                <w:rStyle w:val="ChBlueBold"/>
              </w:rPr>
            </w:pPr>
            <w:r w:rsidRPr="003E6856">
              <w:rPr>
                <w:rStyle w:val="ChBlueBold"/>
              </w:rPr>
              <w:t>lebi</w:t>
            </w:r>
          </w:p>
        </w:tc>
        <w:tc>
          <w:tcPr>
            <w:tcW w:w="773" w:type="dxa"/>
            <w:shd w:val="clear" w:color="auto" w:fill="auto"/>
          </w:tcPr>
          <w:p w14:paraId="339AB595" w14:textId="77777777" w:rsidR="00130064" w:rsidRPr="003E6856" w:rsidRDefault="00130064" w:rsidP="00130064">
            <w:pPr>
              <w:pStyle w:val="Text"/>
              <w:rPr>
                <w:rStyle w:val="ChBlueBold"/>
              </w:rPr>
            </w:pPr>
            <w:r w:rsidRPr="003E6856">
              <w:rPr>
                <w:rStyle w:val="ChBlueBold"/>
              </w:rPr>
              <w:t>sayan</w:t>
            </w:r>
            <w:r>
              <w:rPr>
                <w:rStyle w:val="ChBlueBold"/>
              </w:rPr>
              <w:t>g</w:t>
            </w:r>
          </w:p>
        </w:tc>
        <w:tc>
          <w:tcPr>
            <w:tcW w:w="540" w:type="dxa"/>
            <w:shd w:val="clear" w:color="auto" w:fill="auto"/>
          </w:tcPr>
          <w:p w14:paraId="5134E0CE" w14:textId="77777777" w:rsidR="00130064" w:rsidRPr="00F73FC6" w:rsidRDefault="00130064" w:rsidP="00130064">
            <w:pPr>
              <w:pStyle w:val="Text"/>
            </w:pPr>
            <w:r w:rsidRPr="00F73FC6">
              <w:t>saya</w:t>
            </w:r>
          </w:p>
        </w:tc>
      </w:tr>
      <w:tr w:rsidR="00AC23C4" w:rsidRPr="00AC23C4" w14:paraId="10CA4CF0" w14:textId="77777777" w:rsidTr="00AC23C4">
        <w:tc>
          <w:tcPr>
            <w:tcW w:w="709" w:type="dxa"/>
            <w:shd w:val="clear" w:color="auto" w:fill="auto"/>
          </w:tcPr>
          <w:p w14:paraId="65DD1841" w14:textId="77777777" w:rsidR="00130064" w:rsidRPr="00F73FC6" w:rsidRDefault="00130064" w:rsidP="00130064">
            <w:pPr>
              <w:pStyle w:val="GlossEng"/>
            </w:pPr>
          </w:p>
        </w:tc>
        <w:tc>
          <w:tcPr>
            <w:tcW w:w="440" w:type="dxa"/>
            <w:shd w:val="clear" w:color="auto" w:fill="auto"/>
          </w:tcPr>
          <w:p w14:paraId="6DF8701E" w14:textId="77777777" w:rsidR="00130064" w:rsidRPr="00F73FC6" w:rsidRDefault="00130064" w:rsidP="00130064">
            <w:pPr>
              <w:pStyle w:val="GlossEng"/>
            </w:pPr>
            <w:r w:rsidRPr="00F73FC6">
              <w:t>ah!</w:t>
            </w:r>
          </w:p>
        </w:tc>
        <w:tc>
          <w:tcPr>
            <w:tcW w:w="584" w:type="dxa"/>
            <w:shd w:val="clear" w:color="auto" w:fill="auto"/>
          </w:tcPr>
          <w:p w14:paraId="6EF22E6D" w14:textId="77777777" w:rsidR="00130064" w:rsidRPr="0099608C" w:rsidRDefault="00130064" w:rsidP="00130064">
            <w:pPr>
              <w:pStyle w:val="GlossEng"/>
              <w:rPr>
                <w:rStyle w:val="ChSmallCaps"/>
              </w:rPr>
            </w:pPr>
            <w:r w:rsidRPr="0099608C">
              <w:rPr>
                <w:rStyle w:val="ChSmallCaps"/>
              </w:rPr>
              <w:t>3pl</w:t>
            </w:r>
          </w:p>
        </w:tc>
        <w:tc>
          <w:tcPr>
            <w:tcW w:w="690" w:type="dxa"/>
            <w:shd w:val="clear" w:color="auto" w:fill="auto"/>
          </w:tcPr>
          <w:p w14:paraId="5BEBEB6E" w14:textId="77777777" w:rsidR="00130064" w:rsidRPr="00F73FC6" w:rsidRDefault="00130064" w:rsidP="00130064">
            <w:pPr>
              <w:pStyle w:val="GlossEng"/>
            </w:pPr>
            <w:r>
              <w:t>in.fact</w:t>
            </w:r>
          </w:p>
        </w:tc>
        <w:tc>
          <w:tcPr>
            <w:tcW w:w="595" w:type="dxa"/>
            <w:shd w:val="clear" w:color="auto" w:fill="auto"/>
          </w:tcPr>
          <w:p w14:paraId="04B3C118" w14:textId="77777777" w:rsidR="00130064" w:rsidRPr="00F73FC6" w:rsidRDefault="00130064" w:rsidP="00130064">
            <w:pPr>
              <w:pStyle w:val="GlossEng"/>
            </w:pPr>
            <w:r w:rsidRPr="00F73FC6">
              <w:t>more</w:t>
            </w:r>
          </w:p>
        </w:tc>
        <w:tc>
          <w:tcPr>
            <w:tcW w:w="773" w:type="dxa"/>
            <w:shd w:val="clear" w:color="auto" w:fill="auto"/>
          </w:tcPr>
          <w:p w14:paraId="7F0358EE" w14:textId="77777777" w:rsidR="00130064" w:rsidRPr="00F73FC6" w:rsidRDefault="00130064" w:rsidP="00130064">
            <w:pPr>
              <w:pStyle w:val="GlossEng"/>
            </w:pPr>
            <w:r w:rsidRPr="00F73FC6">
              <w:t>love</w:t>
            </w:r>
          </w:p>
        </w:tc>
        <w:tc>
          <w:tcPr>
            <w:tcW w:w="540" w:type="dxa"/>
            <w:shd w:val="clear" w:color="auto" w:fill="auto"/>
          </w:tcPr>
          <w:p w14:paraId="3E77B0E6" w14:textId="77777777" w:rsidR="00130064" w:rsidRPr="0099608C" w:rsidRDefault="00130064" w:rsidP="00130064">
            <w:pPr>
              <w:pStyle w:val="GlossEng"/>
              <w:rPr>
                <w:rStyle w:val="ChSmallCaps"/>
              </w:rPr>
            </w:pPr>
            <w:r w:rsidRPr="0099608C">
              <w:rPr>
                <w:rStyle w:val="ChSmallCaps"/>
              </w:rPr>
              <w:t>1sg</w:t>
            </w:r>
          </w:p>
        </w:tc>
      </w:tr>
    </w:tbl>
    <w:p w14:paraId="3BF63D73" w14:textId="54B4E5BC" w:rsidR="00130064" w:rsidRPr="00ED4A27" w:rsidRDefault="00B7093A" w:rsidP="00130064">
      <w:pPr>
        <w:pStyle w:val="FreeTranslEng"/>
      </w:pPr>
      <w:r>
        <w:t>‘</w:t>
      </w:r>
      <w:r w:rsidR="00130064">
        <w:t xml:space="preserve">ah, they actually </w:t>
      </w:r>
      <w:r w:rsidR="00130064" w:rsidRPr="003E6856">
        <w:rPr>
          <w:rStyle w:val="ChBlueBold"/>
        </w:rPr>
        <w:t>loved</w:t>
      </w:r>
      <w:r w:rsidR="00130064">
        <w:t xml:space="preserve"> me </w:t>
      </w:r>
      <w:r w:rsidR="00130064" w:rsidRPr="003E6856">
        <w:rPr>
          <w:rStyle w:val="ChBlueBold"/>
        </w:rPr>
        <w:t>more</w:t>
      </w:r>
      <w:r>
        <w:t>’</w:t>
      </w:r>
      <w:r w:rsidR="00130064">
        <w:t xml:space="preserve"> </w:t>
      </w:r>
      <w:r w:rsidR="00130064" w:rsidRPr="003E6856">
        <w:rPr>
          <w:rStyle w:val="ExampleSource"/>
        </w:rPr>
        <w:t>[</w:t>
      </w:r>
      <w:r w:rsidR="00130064">
        <w:rPr>
          <w:rStyle w:val="ExampleSource"/>
        </w:rPr>
        <w:t xml:space="preserve">Elicited </w:t>
      </w:r>
      <w:r w:rsidR="00130064" w:rsidRPr="008D4DF2">
        <w:rPr>
          <w:rStyle w:val="ExampleSource"/>
        </w:rPr>
        <w:t>BR130221.034</w:t>
      </w:r>
      <w:r w:rsidR="00130064">
        <w:rPr>
          <w:rStyle w:val="ExampleSource"/>
        </w:rPr>
        <w:t>]</w:t>
      </w:r>
      <w:r w:rsidR="00130064">
        <w:rPr>
          <w:rStyle w:val="FootnoteReference"/>
        </w:rPr>
        <w:footnoteReference w:id="154"/>
      </w:r>
    </w:p>
    <w:tbl>
      <w:tblPr>
        <w:tblW w:w="0" w:type="auto"/>
        <w:tblCellMar>
          <w:left w:w="42" w:type="dxa"/>
          <w:right w:w="42" w:type="dxa"/>
        </w:tblCellMar>
        <w:tblLook w:val="01E0" w:firstRow="1" w:lastRow="1" w:firstColumn="1" w:lastColumn="1" w:noHBand="0" w:noVBand="0"/>
      </w:tblPr>
      <w:tblGrid>
        <w:gridCol w:w="709"/>
        <w:gridCol w:w="729"/>
        <w:gridCol w:w="706"/>
        <w:gridCol w:w="489"/>
        <w:gridCol w:w="718"/>
        <w:gridCol w:w="1350"/>
      </w:tblGrid>
      <w:tr w:rsidR="00AC23C4" w:rsidRPr="00833FA5" w14:paraId="50AC088C" w14:textId="77777777" w:rsidTr="00AC23C4">
        <w:tc>
          <w:tcPr>
            <w:tcW w:w="709" w:type="dxa"/>
            <w:shd w:val="clear" w:color="auto" w:fill="auto"/>
          </w:tcPr>
          <w:p w14:paraId="70A02956" w14:textId="77777777" w:rsidR="00130064" w:rsidRPr="00D74739" w:rsidRDefault="00130064" w:rsidP="00130064">
            <w:pPr>
              <w:pStyle w:val="O0Nwnext"/>
            </w:pPr>
            <w:bookmarkStart w:id="2245" w:name="_Ref345596394"/>
            <w:r>
              <w:t>(</w:t>
            </w:r>
            <w:fldSimple w:instr=" SEQ ( \* ARABIC \s 1 ">
              <w:r w:rsidR="00154D81">
                <w:rPr>
                  <w:noProof/>
                </w:rPr>
                <w:t>123</w:t>
              </w:r>
            </w:fldSimple>
            <w:r>
              <w:t>)</w:t>
            </w:r>
            <w:bookmarkEnd w:id="2245"/>
          </w:p>
        </w:tc>
        <w:tc>
          <w:tcPr>
            <w:tcW w:w="729" w:type="dxa"/>
            <w:shd w:val="clear" w:color="auto" w:fill="auto"/>
          </w:tcPr>
          <w:p w14:paraId="4B5EA9CC" w14:textId="77777777" w:rsidR="00130064" w:rsidRPr="007D2528" w:rsidRDefault="00130064" w:rsidP="00130064">
            <w:pPr>
              <w:pStyle w:val="Text"/>
            </w:pPr>
            <w:r>
              <w:t>tempat</w:t>
            </w:r>
          </w:p>
        </w:tc>
        <w:tc>
          <w:tcPr>
            <w:tcW w:w="706" w:type="dxa"/>
            <w:shd w:val="clear" w:color="auto" w:fill="auto"/>
          </w:tcPr>
          <w:p w14:paraId="09A4E422" w14:textId="77777777" w:rsidR="00130064" w:rsidRPr="007D2528" w:rsidRDefault="00130064" w:rsidP="00130064">
            <w:pPr>
              <w:pStyle w:val="Text"/>
            </w:pPr>
            <w:r>
              <w:t>itu</w:t>
            </w:r>
          </w:p>
        </w:tc>
        <w:tc>
          <w:tcPr>
            <w:tcW w:w="489" w:type="dxa"/>
            <w:shd w:val="clear" w:color="auto" w:fill="auto"/>
          </w:tcPr>
          <w:p w14:paraId="15D0AAD8" w14:textId="77777777" w:rsidR="00130064" w:rsidRPr="007D2528" w:rsidRDefault="00130064" w:rsidP="00130064">
            <w:pPr>
              <w:pStyle w:val="Text"/>
            </w:pPr>
            <w:r>
              <w:t>sa</w:t>
            </w:r>
          </w:p>
        </w:tc>
        <w:tc>
          <w:tcPr>
            <w:tcW w:w="718" w:type="dxa"/>
            <w:shd w:val="clear" w:color="auto" w:fill="auto"/>
          </w:tcPr>
          <w:p w14:paraId="0136E6AE" w14:textId="77777777" w:rsidR="00130064" w:rsidRPr="001362C3" w:rsidRDefault="00130064" w:rsidP="00130064">
            <w:pPr>
              <w:pStyle w:val="Text"/>
              <w:rPr>
                <w:rStyle w:val="ChBlueBold"/>
              </w:rPr>
            </w:pPr>
            <w:r>
              <w:rPr>
                <w:rStyle w:val="ChBlueBold"/>
              </w:rPr>
              <w:t>paling</w:t>
            </w:r>
          </w:p>
        </w:tc>
        <w:tc>
          <w:tcPr>
            <w:tcW w:w="1350" w:type="dxa"/>
            <w:shd w:val="clear" w:color="auto" w:fill="auto"/>
          </w:tcPr>
          <w:p w14:paraId="323C5C41" w14:textId="77777777" w:rsidR="00130064" w:rsidRPr="001362C3" w:rsidRDefault="00130064" w:rsidP="00130064">
            <w:pPr>
              <w:pStyle w:val="Text"/>
              <w:rPr>
                <w:rStyle w:val="ChBlueBold"/>
              </w:rPr>
            </w:pPr>
            <w:r>
              <w:rPr>
                <w:rStyle w:val="ChBlueBold"/>
              </w:rPr>
              <w:t>takut</w:t>
            </w:r>
          </w:p>
        </w:tc>
      </w:tr>
      <w:tr w:rsidR="00AC23C4" w:rsidRPr="00AC23C4" w14:paraId="74055272" w14:textId="77777777" w:rsidTr="00AC23C4">
        <w:tc>
          <w:tcPr>
            <w:tcW w:w="709" w:type="dxa"/>
            <w:shd w:val="clear" w:color="auto" w:fill="auto"/>
          </w:tcPr>
          <w:p w14:paraId="72D0CD84" w14:textId="77777777" w:rsidR="00130064" w:rsidRPr="007D2528" w:rsidRDefault="00130064" w:rsidP="00130064">
            <w:pPr>
              <w:pStyle w:val="GlossEng"/>
            </w:pPr>
          </w:p>
        </w:tc>
        <w:tc>
          <w:tcPr>
            <w:tcW w:w="729" w:type="dxa"/>
            <w:shd w:val="clear" w:color="auto" w:fill="auto"/>
          </w:tcPr>
          <w:p w14:paraId="4F6943A1" w14:textId="77777777" w:rsidR="00130064" w:rsidRPr="007D2528" w:rsidRDefault="00130064" w:rsidP="00130064">
            <w:pPr>
              <w:pStyle w:val="GlossEng"/>
            </w:pPr>
            <w:r>
              <w:t>place</w:t>
            </w:r>
          </w:p>
        </w:tc>
        <w:tc>
          <w:tcPr>
            <w:tcW w:w="706" w:type="dxa"/>
            <w:shd w:val="clear" w:color="auto" w:fill="auto"/>
          </w:tcPr>
          <w:p w14:paraId="145448F0" w14:textId="77777777" w:rsidR="00130064" w:rsidRPr="0099608C" w:rsidRDefault="00130064" w:rsidP="00130064">
            <w:pPr>
              <w:pStyle w:val="GlossEng"/>
              <w:rPr>
                <w:rStyle w:val="ChSmallCaps"/>
              </w:rPr>
            </w:pPr>
            <w:r w:rsidRPr="0099608C">
              <w:rPr>
                <w:rStyle w:val="ChSmallCaps"/>
              </w:rPr>
              <w:t>d.dist</w:t>
            </w:r>
          </w:p>
        </w:tc>
        <w:tc>
          <w:tcPr>
            <w:tcW w:w="489" w:type="dxa"/>
            <w:shd w:val="clear" w:color="auto" w:fill="auto"/>
          </w:tcPr>
          <w:p w14:paraId="007EE3AD" w14:textId="77777777" w:rsidR="00130064" w:rsidRPr="0099608C" w:rsidRDefault="00130064" w:rsidP="00130064">
            <w:pPr>
              <w:pStyle w:val="GlossEng"/>
              <w:rPr>
                <w:rStyle w:val="ChSmallCaps"/>
              </w:rPr>
            </w:pPr>
            <w:r w:rsidRPr="0099608C">
              <w:rPr>
                <w:rStyle w:val="ChSmallCaps"/>
              </w:rPr>
              <w:t>1sg</w:t>
            </w:r>
          </w:p>
        </w:tc>
        <w:tc>
          <w:tcPr>
            <w:tcW w:w="718" w:type="dxa"/>
            <w:shd w:val="clear" w:color="auto" w:fill="auto"/>
          </w:tcPr>
          <w:p w14:paraId="1EF11813" w14:textId="77777777" w:rsidR="00130064" w:rsidRPr="007D2528" w:rsidRDefault="00130064" w:rsidP="00130064">
            <w:pPr>
              <w:pStyle w:val="GlossEng"/>
            </w:pPr>
            <w:r>
              <w:t>most</w:t>
            </w:r>
          </w:p>
        </w:tc>
        <w:tc>
          <w:tcPr>
            <w:tcW w:w="1350" w:type="dxa"/>
            <w:shd w:val="clear" w:color="auto" w:fill="auto"/>
          </w:tcPr>
          <w:p w14:paraId="22355B89" w14:textId="77777777" w:rsidR="00130064" w:rsidRPr="007D2528" w:rsidRDefault="00130064" w:rsidP="00130064">
            <w:pPr>
              <w:pStyle w:val="GlossEng"/>
            </w:pPr>
            <w:r w:rsidRPr="00CC45C2">
              <w:t>feel.afraid(.of)</w:t>
            </w:r>
          </w:p>
        </w:tc>
      </w:tr>
    </w:tbl>
    <w:p w14:paraId="0B38E667" w14:textId="5F5E59A5" w:rsidR="00130064" w:rsidRPr="001B3351" w:rsidRDefault="00B7093A" w:rsidP="00130064">
      <w:pPr>
        <w:pStyle w:val="FreeTranslEng"/>
      </w:pPr>
      <w:r>
        <w:t>‘</w:t>
      </w:r>
      <w:r w:rsidR="00130064">
        <w:t xml:space="preserve">that place I </w:t>
      </w:r>
      <w:r w:rsidR="00130064" w:rsidRPr="00C8327D">
        <w:rPr>
          <w:rStyle w:val="ChBlueBold"/>
        </w:rPr>
        <w:t>f</w:t>
      </w:r>
      <w:r w:rsidR="00130064">
        <w:rPr>
          <w:rStyle w:val="ChBlueBold"/>
        </w:rPr>
        <w:t>eel most afraid of</w:t>
      </w:r>
      <w:r>
        <w:t>’</w:t>
      </w:r>
      <w:r w:rsidR="00130064">
        <w:t xml:space="preserve"> </w:t>
      </w:r>
      <w:r w:rsidR="00130064" w:rsidRPr="001362C3">
        <w:rPr>
          <w:rStyle w:val="ExampleSource"/>
        </w:rPr>
        <w:t>[</w:t>
      </w:r>
      <w:r w:rsidR="00130064" w:rsidRPr="00C8327D">
        <w:rPr>
          <w:rStyle w:val="ExampleSource"/>
        </w:rPr>
        <w:t>081025-006-Cv.028</w:t>
      </w:r>
      <w:r w:rsidR="00B04170">
        <w:rPr>
          <w:rStyle w:val="ExampleSource"/>
        </w:rPr>
        <w:t>5</w:t>
      </w:r>
      <w:r w:rsidR="00130064" w:rsidRPr="001362C3">
        <w:rPr>
          <w:rStyle w:val="ExampleSource"/>
        </w:rPr>
        <w:t>]</w:t>
      </w:r>
    </w:p>
    <w:p w14:paraId="20EBA668" w14:textId="77777777" w:rsidR="00130064" w:rsidRDefault="00130064" w:rsidP="00130064">
      <w:pPr>
        <w:pStyle w:val="ExampleTitle"/>
      </w:pPr>
      <w:r>
        <w:t>Grading of monovalent stative verbs</w:t>
      </w:r>
    </w:p>
    <w:tbl>
      <w:tblPr>
        <w:tblW w:w="5649" w:type="dxa"/>
        <w:tblCellMar>
          <w:left w:w="42" w:type="dxa"/>
          <w:right w:w="42" w:type="dxa"/>
        </w:tblCellMar>
        <w:tblLook w:val="01E0" w:firstRow="1" w:lastRow="1" w:firstColumn="1" w:lastColumn="1" w:noHBand="0" w:noVBand="0"/>
      </w:tblPr>
      <w:tblGrid>
        <w:gridCol w:w="709"/>
        <w:gridCol w:w="451"/>
        <w:gridCol w:w="612"/>
        <w:gridCol w:w="706"/>
        <w:gridCol w:w="573"/>
        <w:gridCol w:w="595"/>
        <w:gridCol w:w="823"/>
        <w:gridCol w:w="640"/>
        <w:gridCol w:w="540"/>
      </w:tblGrid>
      <w:tr w:rsidR="00AC23C4" w:rsidRPr="00833FA5" w14:paraId="611B8AE7" w14:textId="77777777" w:rsidTr="00AC23C4">
        <w:tc>
          <w:tcPr>
            <w:tcW w:w="709" w:type="dxa"/>
            <w:shd w:val="clear" w:color="auto" w:fill="auto"/>
          </w:tcPr>
          <w:p w14:paraId="0B5BA4F9" w14:textId="77777777" w:rsidR="00130064" w:rsidRPr="00D74739" w:rsidRDefault="00130064" w:rsidP="00130064">
            <w:pPr>
              <w:pStyle w:val="O0Nwnext"/>
            </w:pPr>
            <w:bookmarkStart w:id="2246" w:name="_Ref345596391"/>
            <w:r>
              <w:t>(</w:t>
            </w:r>
            <w:fldSimple w:instr=" SEQ ( \* ARABIC \s 1 ">
              <w:r w:rsidR="00154D81">
                <w:rPr>
                  <w:noProof/>
                </w:rPr>
                <w:t>124</w:t>
              </w:r>
            </w:fldSimple>
            <w:r>
              <w:t>)</w:t>
            </w:r>
            <w:bookmarkEnd w:id="2246"/>
          </w:p>
        </w:tc>
        <w:tc>
          <w:tcPr>
            <w:tcW w:w="451" w:type="dxa"/>
            <w:shd w:val="clear" w:color="auto" w:fill="auto"/>
          </w:tcPr>
          <w:p w14:paraId="55D498FB" w14:textId="77777777" w:rsidR="00130064" w:rsidRPr="009B0C61" w:rsidRDefault="00130064" w:rsidP="00130064">
            <w:pPr>
              <w:pStyle w:val="Text"/>
            </w:pPr>
            <w:r w:rsidRPr="009B0C61">
              <w:t>yo</w:t>
            </w:r>
          </w:p>
        </w:tc>
        <w:tc>
          <w:tcPr>
            <w:tcW w:w="612" w:type="dxa"/>
            <w:shd w:val="clear" w:color="auto" w:fill="auto"/>
          </w:tcPr>
          <w:p w14:paraId="57FDBBAF" w14:textId="77777777" w:rsidR="00130064" w:rsidRPr="009B0C61" w:rsidRDefault="00130064" w:rsidP="00130064">
            <w:pPr>
              <w:pStyle w:val="Text"/>
            </w:pPr>
            <w:r w:rsidRPr="009B0C61">
              <w:t>kaka</w:t>
            </w:r>
            <w:r>
              <w:t>,</w:t>
            </w:r>
          </w:p>
        </w:tc>
        <w:tc>
          <w:tcPr>
            <w:tcW w:w="706" w:type="dxa"/>
            <w:shd w:val="clear" w:color="auto" w:fill="auto"/>
          </w:tcPr>
          <w:p w14:paraId="3C1614FF" w14:textId="77777777" w:rsidR="00130064" w:rsidRPr="009B0C61" w:rsidRDefault="00130064" w:rsidP="00130064">
            <w:pPr>
              <w:pStyle w:val="Text"/>
            </w:pPr>
            <w:r w:rsidRPr="009B0C61">
              <w:t>itu</w:t>
            </w:r>
          </w:p>
        </w:tc>
        <w:tc>
          <w:tcPr>
            <w:tcW w:w="573" w:type="dxa"/>
            <w:shd w:val="clear" w:color="auto" w:fill="auto"/>
          </w:tcPr>
          <w:p w14:paraId="36304E1C" w14:textId="77777777" w:rsidR="00130064" w:rsidRPr="009B0C61" w:rsidRDefault="00130064" w:rsidP="00130064">
            <w:pPr>
              <w:pStyle w:val="Text"/>
            </w:pPr>
            <w:r w:rsidRPr="009B0C61">
              <w:t>yan</w:t>
            </w:r>
            <w:r>
              <w:t>g</w:t>
            </w:r>
          </w:p>
        </w:tc>
        <w:tc>
          <w:tcPr>
            <w:tcW w:w="595" w:type="dxa"/>
            <w:shd w:val="clear" w:color="auto" w:fill="auto"/>
          </w:tcPr>
          <w:p w14:paraId="763148FB" w14:textId="77777777" w:rsidR="00130064" w:rsidRPr="00A7587A" w:rsidRDefault="00130064" w:rsidP="00130064">
            <w:pPr>
              <w:pStyle w:val="Text"/>
              <w:rPr>
                <w:rStyle w:val="ChBlueBold"/>
              </w:rPr>
            </w:pPr>
            <w:r w:rsidRPr="00A7587A">
              <w:rPr>
                <w:rStyle w:val="ChBlueBold"/>
              </w:rPr>
              <w:t>lebi</w:t>
            </w:r>
          </w:p>
        </w:tc>
        <w:tc>
          <w:tcPr>
            <w:tcW w:w="823" w:type="dxa"/>
            <w:shd w:val="clear" w:color="auto" w:fill="auto"/>
          </w:tcPr>
          <w:p w14:paraId="5BC9C9F5" w14:textId="77777777" w:rsidR="00130064" w:rsidRPr="00A7587A" w:rsidRDefault="00130064" w:rsidP="00130064">
            <w:pPr>
              <w:pStyle w:val="Text"/>
              <w:rPr>
                <w:rStyle w:val="ChBlueBold"/>
              </w:rPr>
            </w:pPr>
            <w:r w:rsidRPr="00A7587A">
              <w:rPr>
                <w:rStyle w:val="ChBlueBold"/>
              </w:rPr>
              <w:t>baik</w:t>
            </w:r>
          </w:p>
        </w:tc>
        <w:tc>
          <w:tcPr>
            <w:tcW w:w="640" w:type="dxa"/>
            <w:shd w:val="clear" w:color="auto" w:fill="auto"/>
          </w:tcPr>
          <w:p w14:paraId="675590BF" w14:textId="77777777" w:rsidR="00130064" w:rsidRPr="009B0C61" w:rsidRDefault="00130064" w:rsidP="00130064">
            <w:pPr>
              <w:pStyle w:val="Text"/>
            </w:pPr>
            <w:r w:rsidRPr="009B0C61">
              <w:t>untuk</w:t>
            </w:r>
          </w:p>
        </w:tc>
        <w:tc>
          <w:tcPr>
            <w:tcW w:w="540" w:type="dxa"/>
            <w:shd w:val="clear" w:color="auto" w:fill="auto"/>
          </w:tcPr>
          <w:p w14:paraId="589ED9EF" w14:textId="77777777" w:rsidR="00130064" w:rsidRPr="009B0C61" w:rsidRDefault="00130064" w:rsidP="00130064">
            <w:pPr>
              <w:pStyle w:val="Text"/>
            </w:pPr>
            <w:r w:rsidRPr="009B0C61">
              <w:t>saya</w:t>
            </w:r>
          </w:p>
        </w:tc>
      </w:tr>
      <w:tr w:rsidR="00AC23C4" w:rsidRPr="00AC23C4" w14:paraId="4F75434C" w14:textId="77777777" w:rsidTr="00AC23C4">
        <w:tc>
          <w:tcPr>
            <w:tcW w:w="709" w:type="dxa"/>
            <w:shd w:val="clear" w:color="auto" w:fill="auto"/>
          </w:tcPr>
          <w:p w14:paraId="78AC9B07" w14:textId="77777777" w:rsidR="00130064" w:rsidRPr="009B0C61" w:rsidRDefault="00130064" w:rsidP="00130064">
            <w:pPr>
              <w:pStyle w:val="GlossEng"/>
            </w:pPr>
          </w:p>
        </w:tc>
        <w:tc>
          <w:tcPr>
            <w:tcW w:w="451" w:type="dxa"/>
            <w:shd w:val="clear" w:color="auto" w:fill="auto"/>
          </w:tcPr>
          <w:p w14:paraId="10C456F4" w14:textId="77777777" w:rsidR="00130064" w:rsidRPr="009B0C61" w:rsidRDefault="00130064" w:rsidP="00130064">
            <w:pPr>
              <w:pStyle w:val="GlossEng"/>
            </w:pPr>
            <w:r w:rsidRPr="009B0C61">
              <w:t>yes</w:t>
            </w:r>
          </w:p>
        </w:tc>
        <w:tc>
          <w:tcPr>
            <w:tcW w:w="612" w:type="dxa"/>
            <w:shd w:val="clear" w:color="auto" w:fill="auto"/>
          </w:tcPr>
          <w:p w14:paraId="57488869" w14:textId="77777777" w:rsidR="00130064" w:rsidRPr="009B0C61" w:rsidRDefault="00130064" w:rsidP="00130064">
            <w:pPr>
              <w:pStyle w:val="GlossEng"/>
            </w:pPr>
            <w:r>
              <w:t>oSb</w:t>
            </w:r>
          </w:p>
        </w:tc>
        <w:tc>
          <w:tcPr>
            <w:tcW w:w="706" w:type="dxa"/>
            <w:shd w:val="clear" w:color="auto" w:fill="auto"/>
          </w:tcPr>
          <w:p w14:paraId="14A5FFB6" w14:textId="77777777" w:rsidR="00130064" w:rsidRPr="0099608C" w:rsidRDefault="00130064" w:rsidP="00130064">
            <w:pPr>
              <w:pStyle w:val="GlossEng"/>
              <w:rPr>
                <w:rStyle w:val="ChSmallCaps"/>
              </w:rPr>
            </w:pPr>
            <w:r w:rsidRPr="0099608C">
              <w:rPr>
                <w:rStyle w:val="ChSmallCaps"/>
              </w:rPr>
              <w:t>d</w:t>
            </w:r>
            <w:r w:rsidR="006C11DC">
              <w:rPr>
                <w:rStyle w:val="ChSmallCaps"/>
              </w:rPr>
              <w:t>.dist</w:t>
            </w:r>
          </w:p>
        </w:tc>
        <w:tc>
          <w:tcPr>
            <w:tcW w:w="573" w:type="dxa"/>
            <w:shd w:val="clear" w:color="auto" w:fill="auto"/>
          </w:tcPr>
          <w:p w14:paraId="3F4F9B3F" w14:textId="77777777" w:rsidR="00130064" w:rsidRPr="0099608C" w:rsidRDefault="00130064" w:rsidP="00130064">
            <w:pPr>
              <w:pStyle w:val="GlossEng"/>
              <w:rPr>
                <w:rStyle w:val="ChSmallCaps"/>
              </w:rPr>
            </w:pPr>
            <w:r w:rsidRPr="0099608C">
              <w:rPr>
                <w:rStyle w:val="ChSmallCaps"/>
              </w:rPr>
              <w:t>rel</w:t>
            </w:r>
          </w:p>
        </w:tc>
        <w:tc>
          <w:tcPr>
            <w:tcW w:w="595" w:type="dxa"/>
            <w:shd w:val="clear" w:color="auto" w:fill="auto"/>
          </w:tcPr>
          <w:p w14:paraId="6C038737" w14:textId="77777777" w:rsidR="00130064" w:rsidRPr="009B0C61" w:rsidRDefault="00130064" w:rsidP="00130064">
            <w:pPr>
              <w:pStyle w:val="GlossEng"/>
            </w:pPr>
            <w:r w:rsidRPr="009B0C61">
              <w:t>more</w:t>
            </w:r>
          </w:p>
        </w:tc>
        <w:tc>
          <w:tcPr>
            <w:tcW w:w="823" w:type="dxa"/>
            <w:shd w:val="clear" w:color="auto" w:fill="auto"/>
          </w:tcPr>
          <w:p w14:paraId="5E67462F" w14:textId="77777777" w:rsidR="00130064" w:rsidRPr="009B0C61" w:rsidRDefault="00845E10" w:rsidP="00130064">
            <w:pPr>
              <w:pStyle w:val="GlossEng"/>
            </w:pPr>
            <w:r>
              <w:t>be.</w:t>
            </w:r>
            <w:r w:rsidR="00130064" w:rsidRPr="009B0C61">
              <w:t>good</w:t>
            </w:r>
          </w:p>
        </w:tc>
        <w:tc>
          <w:tcPr>
            <w:tcW w:w="640" w:type="dxa"/>
            <w:shd w:val="clear" w:color="auto" w:fill="auto"/>
          </w:tcPr>
          <w:p w14:paraId="3AFC66FF" w14:textId="77777777" w:rsidR="00130064" w:rsidRPr="009B0C61" w:rsidRDefault="00130064" w:rsidP="00130064">
            <w:pPr>
              <w:pStyle w:val="GlossEng"/>
            </w:pPr>
            <w:r w:rsidRPr="009B0C61">
              <w:t>for</w:t>
            </w:r>
          </w:p>
        </w:tc>
        <w:tc>
          <w:tcPr>
            <w:tcW w:w="540" w:type="dxa"/>
            <w:shd w:val="clear" w:color="auto" w:fill="auto"/>
          </w:tcPr>
          <w:p w14:paraId="00080A06" w14:textId="77777777" w:rsidR="00130064" w:rsidRPr="0099608C" w:rsidRDefault="00130064" w:rsidP="00130064">
            <w:pPr>
              <w:pStyle w:val="GlossEng"/>
              <w:rPr>
                <w:rStyle w:val="ChSmallCaps"/>
              </w:rPr>
            </w:pPr>
            <w:r w:rsidRPr="0099608C">
              <w:rPr>
                <w:rStyle w:val="ChSmallCaps"/>
              </w:rPr>
              <w:t>1sg</w:t>
            </w:r>
          </w:p>
        </w:tc>
      </w:tr>
    </w:tbl>
    <w:p w14:paraId="60A3A083" w14:textId="2B7EDCBA" w:rsidR="00130064" w:rsidRPr="001B3351" w:rsidRDefault="00130064" w:rsidP="00130064">
      <w:pPr>
        <w:pStyle w:val="FreeTranslEng"/>
      </w:pPr>
      <w:r>
        <w:t xml:space="preserve">[Talking about her husband:] </w:t>
      </w:r>
      <w:r w:rsidR="00B7093A">
        <w:t>‘</w:t>
      </w:r>
      <w:r>
        <w:t xml:space="preserve">yes older sibling, that (is the one) who is </w:t>
      </w:r>
      <w:r w:rsidRPr="003D3327">
        <w:rPr>
          <w:rStyle w:val="ChBlueBold"/>
        </w:rPr>
        <w:t>better</w:t>
      </w:r>
      <w:r>
        <w:t xml:space="preserve"> for me</w:t>
      </w:r>
      <w:r w:rsidR="00B7093A">
        <w:t>’</w:t>
      </w:r>
      <w:r>
        <w:t xml:space="preserve"> </w:t>
      </w:r>
      <w:r w:rsidRPr="00912646">
        <w:rPr>
          <w:rStyle w:val="ExampleSource"/>
        </w:rPr>
        <w:t>[</w:t>
      </w:r>
      <w:r w:rsidR="003F16F2">
        <w:rPr>
          <w:rStyle w:val="ExampleSource"/>
        </w:rPr>
        <w:t>081110-008-CvNP</w:t>
      </w:r>
      <w:r w:rsidRPr="00912646">
        <w:rPr>
          <w:rStyle w:val="ExampleSource"/>
        </w:rPr>
        <w:t>.0178]</w:t>
      </w:r>
    </w:p>
    <w:tbl>
      <w:tblPr>
        <w:tblW w:w="4363" w:type="dxa"/>
        <w:tblCellMar>
          <w:left w:w="42" w:type="dxa"/>
          <w:right w:w="42" w:type="dxa"/>
        </w:tblCellMar>
        <w:tblLook w:val="01E0" w:firstRow="1" w:lastRow="1" w:firstColumn="1" w:lastColumn="1" w:noHBand="0" w:noVBand="0"/>
      </w:tblPr>
      <w:tblGrid>
        <w:gridCol w:w="709"/>
        <w:gridCol w:w="1579"/>
        <w:gridCol w:w="706"/>
        <w:gridCol w:w="718"/>
        <w:gridCol w:w="651"/>
      </w:tblGrid>
      <w:tr w:rsidR="00AC23C4" w:rsidRPr="00833FA5" w14:paraId="5DB8CC52" w14:textId="77777777" w:rsidTr="00AC23C4">
        <w:tc>
          <w:tcPr>
            <w:tcW w:w="709" w:type="dxa"/>
            <w:shd w:val="clear" w:color="auto" w:fill="auto"/>
          </w:tcPr>
          <w:p w14:paraId="0051AA45" w14:textId="77777777" w:rsidR="00130064" w:rsidRPr="00D74739" w:rsidRDefault="00130064" w:rsidP="00130064">
            <w:pPr>
              <w:pStyle w:val="O0Nwnext"/>
            </w:pPr>
            <w:bookmarkStart w:id="2247" w:name="_Ref345596393"/>
            <w:r>
              <w:t>(</w:t>
            </w:r>
            <w:fldSimple w:instr=" SEQ ( \* ARABIC \s 1 ">
              <w:r w:rsidR="00154D81">
                <w:rPr>
                  <w:noProof/>
                </w:rPr>
                <w:t>125</w:t>
              </w:r>
            </w:fldSimple>
            <w:r>
              <w:t>)</w:t>
            </w:r>
            <w:bookmarkEnd w:id="2247"/>
          </w:p>
        </w:tc>
        <w:tc>
          <w:tcPr>
            <w:tcW w:w="1579" w:type="dxa"/>
            <w:shd w:val="clear" w:color="auto" w:fill="auto"/>
          </w:tcPr>
          <w:p w14:paraId="57FDC306" w14:textId="77777777" w:rsidR="00130064" w:rsidRPr="00747DAF" w:rsidRDefault="00130064" w:rsidP="00130064">
            <w:pPr>
              <w:pStyle w:val="Text"/>
            </w:pPr>
            <w:r w:rsidRPr="00747DAF">
              <w:t>puri</w:t>
            </w:r>
          </w:p>
        </w:tc>
        <w:tc>
          <w:tcPr>
            <w:tcW w:w="706" w:type="dxa"/>
            <w:shd w:val="clear" w:color="auto" w:fill="auto"/>
          </w:tcPr>
          <w:p w14:paraId="3D2FB298" w14:textId="77777777" w:rsidR="00130064" w:rsidRPr="00747DAF" w:rsidRDefault="00130064" w:rsidP="00130064">
            <w:pPr>
              <w:pStyle w:val="Text"/>
            </w:pPr>
            <w:r w:rsidRPr="00747DAF">
              <w:t>tu</w:t>
            </w:r>
          </w:p>
        </w:tc>
        <w:tc>
          <w:tcPr>
            <w:tcW w:w="718" w:type="dxa"/>
            <w:shd w:val="clear" w:color="auto" w:fill="auto"/>
          </w:tcPr>
          <w:p w14:paraId="69E34B48" w14:textId="77777777" w:rsidR="00130064" w:rsidRPr="00547B04" w:rsidRDefault="00130064" w:rsidP="00130064">
            <w:pPr>
              <w:pStyle w:val="Text"/>
              <w:rPr>
                <w:rStyle w:val="ChBlueBold"/>
              </w:rPr>
            </w:pPr>
            <w:r w:rsidRPr="00547B04">
              <w:rPr>
                <w:rStyle w:val="ChBlueBold"/>
              </w:rPr>
              <w:t>paling</w:t>
            </w:r>
          </w:p>
        </w:tc>
        <w:tc>
          <w:tcPr>
            <w:tcW w:w="651" w:type="dxa"/>
            <w:shd w:val="clear" w:color="auto" w:fill="auto"/>
          </w:tcPr>
          <w:p w14:paraId="4FCBEFBC" w14:textId="77777777" w:rsidR="00130064" w:rsidRPr="00547B04" w:rsidRDefault="00130064" w:rsidP="00130064">
            <w:pPr>
              <w:pStyle w:val="Text"/>
              <w:rPr>
                <w:rStyle w:val="ChBlueBold"/>
              </w:rPr>
            </w:pPr>
            <w:r w:rsidRPr="00547B04">
              <w:rPr>
                <w:rStyle w:val="ChBlueBold"/>
              </w:rPr>
              <w:t>besar</w:t>
            </w:r>
          </w:p>
        </w:tc>
      </w:tr>
      <w:tr w:rsidR="00AC23C4" w:rsidRPr="00AC23C4" w14:paraId="6DE89C03" w14:textId="77777777" w:rsidTr="00AC23C4">
        <w:tc>
          <w:tcPr>
            <w:tcW w:w="709" w:type="dxa"/>
            <w:shd w:val="clear" w:color="auto" w:fill="auto"/>
          </w:tcPr>
          <w:p w14:paraId="15835B81" w14:textId="77777777" w:rsidR="00130064" w:rsidRPr="00747DAF" w:rsidRDefault="00130064" w:rsidP="00130064">
            <w:pPr>
              <w:pStyle w:val="GlossEng"/>
            </w:pPr>
          </w:p>
        </w:tc>
        <w:tc>
          <w:tcPr>
            <w:tcW w:w="1579" w:type="dxa"/>
            <w:shd w:val="clear" w:color="auto" w:fill="auto"/>
          </w:tcPr>
          <w:p w14:paraId="6B5A250C" w14:textId="77777777" w:rsidR="00130064" w:rsidRPr="00747DAF" w:rsidRDefault="00130064" w:rsidP="00130064">
            <w:pPr>
              <w:pStyle w:val="GlossEng"/>
            </w:pPr>
            <w:r w:rsidRPr="00747DAF">
              <w:t>anchovy-like.fish</w:t>
            </w:r>
          </w:p>
        </w:tc>
        <w:tc>
          <w:tcPr>
            <w:tcW w:w="706" w:type="dxa"/>
            <w:shd w:val="clear" w:color="auto" w:fill="auto"/>
          </w:tcPr>
          <w:p w14:paraId="7C4C3E9B" w14:textId="77777777" w:rsidR="00130064" w:rsidRPr="0099608C" w:rsidRDefault="00130064" w:rsidP="00130064">
            <w:pPr>
              <w:pStyle w:val="GlossEng"/>
              <w:rPr>
                <w:rStyle w:val="ChSmallCaps"/>
              </w:rPr>
            </w:pPr>
            <w:r w:rsidRPr="0099608C">
              <w:rPr>
                <w:rStyle w:val="ChSmallCaps"/>
              </w:rPr>
              <w:t>d.dist</w:t>
            </w:r>
          </w:p>
        </w:tc>
        <w:tc>
          <w:tcPr>
            <w:tcW w:w="718" w:type="dxa"/>
            <w:shd w:val="clear" w:color="auto" w:fill="auto"/>
          </w:tcPr>
          <w:p w14:paraId="140ACD40" w14:textId="77777777" w:rsidR="00130064" w:rsidRPr="00747DAF" w:rsidRDefault="00130064" w:rsidP="00130064">
            <w:pPr>
              <w:pStyle w:val="GlossEng"/>
            </w:pPr>
            <w:r>
              <w:t>most</w:t>
            </w:r>
          </w:p>
        </w:tc>
        <w:tc>
          <w:tcPr>
            <w:tcW w:w="651" w:type="dxa"/>
            <w:shd w:val="clear" w:color="auto" w:fill="auto"/>
          </w:tcPr>
          <w:p w14:paraId="7D70DD59" w14:textId="77777777" w:rsidR="00130064" w:rsidRPr="00747DAF" w:rsidRDefault="00A32F83" w:rsidP="00130064">
            <w:pPr>
              <w:pStyle w:val="GlossEng"/>
            </w:pPr>
            <w:r>
              <w:t>be.</w:t>
            </w:r>
            <w:r w:rsidR="00130064" w:rsidRPr="00747DAF">
              <w:t>big</w:t>
            </w:r>
          </w:p>
        </w:tc>
      </w:tr>
    </w:tbl>
    <w:p w14:paraId="0FB60286" w14:textId="00D78FA2" w:rsidR="00130064" w:rsidRPr="001B3351" w:rsidRDefault="00B7093A" w:rsidP="00130064">
      <w:pPr>
        <w:pStyle w:val="FreeTranslEng"/>
      </w:pPr>
      <w:r>
        <w:t>‘</w:t>
      </w:r>
      <w:r w:rsidR="00130064">
        <w:t xml:space="preserve">that anchovy-like fish is </w:t>
      </w:r>
      <w:r w:rsidR="00130064" w:rsidRPr="001F0D6C">
        <w:rPr>
          <w:rStyle w:val="ChBlueBold"/>
        </w:rPr>
        <w:t>the biggest</w:t>
      </w:r>
      <w:r>
        <w:t>’</w:t>
      </w:r>
      <w:r w:rsidR="00130064">
        <w:t xml:space="preserve"> </w:t>
      </w:r>
      <w:r w:rsidR="00130064" w:rsidRPr="00747DAF">
        <w:rPr>
          <w:rStyle w:val="ExampleSource"/>
        </w:rPr>
        <w:t>[080927-003-Cv.0002]</w:t>
      </w:r>
    </w:p>
    <w:p w14:paraId="548B83A7" w14:textId="074C2514" w:rsidR="00130064" w:rsidRDefault="00130064" w:rsidP="00BA164B">
      <w:pPr>
        <w:pStyle w:val="Body0005after"/>
        <w:rPr>
          <w:lang w:eastAsia="en-US"/>
        </w:rPr>
      </w:pPr>
      <w:r>
        <w:rPr>
          <w:lang w:eastAsia="en-US"/>
        </w:rPr>
        <w:t xml:space="preserve">Again, monovalent dynamic verbs differ from </w:t>
      </w:r>
      <w:r w:rsidRPr="00790098">
        <w:rPr>
          <w:lang w:eastAsia="en-US"/>
        </w:rPr>
        <w:t xml:space="preserve">monovalent stative </w:t>
      </w:r>
      <w:r>
        <w:rPr>
          <w:lang w:eastAsia="en-US"/>
        </w:rPr>
        <w:t xml:space="preserve">and bivalent verbs in that they are not directly modified with a grading adverb. Instead they are modified with </w:t>
      </w:r>
      <w:r w:rsidRPr="00C567E6">
        <w:rPr>
          <w:rStyle w:val="ChItalBold"/>
        </w:rPr>
        <w:t>lebi banyak</w:t>
      </w:r>
      <w:r>
        <w:rPr>
          <w:lang w:eastAsia="en-US"/>
        </w:rPr>
        <w:t xml:space="preserve"> to indicate comparative degree</w:t>
      </w:r>
      <w:r w:rsidR="00CA701A">
        <w:rPr>
          <w:lang w:eastAsia="en-US"/>
        </w:rPr>
        <w:t>,</w:t>
      </w:r>
      <w:r>
        <w:rPr>
          <w:lang w:eastAsia="en-US"/>
        </w:rPr>
        <w:t xml:space="preserve"> as in </w:t>
      </w:r>
      <w:r w:rsidRPr="00C567E6">
        <w:rPr>
          <w:rStyle w:val="ChItalBold"/>
        </w:rPr>
        <w:t>lebi banyak bertriak</w:t>
      </w:r>
      <w:r>
        <w:rPr>
          <w:lang w:eastAsia="en-US"/>
        </w:rPr>
        <w:t xml:space="preserve"> </w:t>
      </w:r>
      <w:r w:rsidR="00B7093A">
        <w:rPr>
          <w:lang w:eastAsia="en-US"/>
        </w:rPr>
        <w:t>‘</w:t>
      </w:r>
      <w:r>
        <w:rPr>
          <w:lang w:eastAsia="en-US"/>
        </w:rPr>
        <w:t>scream more</w:t>
      </w:r>
      <w:r w:rsidR="00B7093A">
        <w:rPr>
          <w:lang w:eastAsia="en-US"/>
        </w:rPr>
        <w:t>’</w:t>
      </w:r>
      <w:r>
        <w:rPr>
          <w:lang w:eastAsia="en-US"/>
        </w:rPr>
        <w:t xml:space="preserve"> in </w:t>
      </w:r>
      <w:r w:rsidR="00BA164B">
        <w:rPr>
          <w:lang w:eastAsia="en-US"/>
        </w:rPr>
        <w:t xml:space="preserve">the elicited example in </w:t>
      </w:r>
      <w:r>
        <w:rPr>
          <w:lang w:eastAsia="en-US"/>
        </w:rPr>
        <w:fldChar w:fldCharType="begin"/>
      </w:r>
      <w:r>
        <w:rPr>
          <w:lang w:eastAsia="en-US"/>
        </w:rPr>
        <w:instrText xml:space="preserve"> REF _Ref345596392 \h </w:instrText>
      </w:r>
      <w:r>
        <w:rPr>
          <w:lang w:eastAsia="en-US"/>
        </w:rPr>
      </w:r>
      <w:r>
        <w:rPr>
          <w:lang w:eastAsia="en-US"/>
        </w:rPr>
        <w:fldChar w:fldCharType="separate"/>
      </w:r>
      <w:r w:rsidR="00154D81">
        <w:t>(</w:t>
      </w:r>
      <w:r w:rsidR="00154D81">
        <w:rPr>
          <w:noProof/>
        </w:rPr>
        <w:t>126</w:t>
      </w:r>
      <w:r w:rsidR="00154D81">
        <w:t>)</w:t>
      </w:r>
      <w:r>
        <w:rPr>
          <w:lang w:eastAsia="en-US"/>
        </w:rPr>
        <w:fldChar w:fldCharType="end"/>
      </w:r>
      <w:r w:rsidR="00CA701A">
        <w:rPr>
          <w:lang w:eastAsia="en-US"/>
        </w:rPr>
        <w:t>,</w:t>
      </w:r>
      <w:r>
        <w:rPr>
          <w:lang w:eastAsia="en-US"/>
        </w:rPr>
        <w:t xml:space="preserve"> </w:t>
      </w:r>
      <w:r w:rsidR="00BA164B">
        <w:rPr>
          <w:lang w:eastAsia="en-US"/>
        </w:rPr>
        <w:t>or</w:t>
      </w:r>
      <w:r>
        <w:rPr>
          <w:lang w:eastAsia="en-US"/>
        </w:rPr>
        <w:t xml:space="preserve"> with </w:t>
      </w:r>
      <w:r w:rsidRPr="00C567E6">
        <w:rPr>
          <w:rStyle w:val="ChItalBold"/>
        </w:rPr>
        <w:t>paling banyak</w:t>
      </w:r>
      <w:r>
        <w:rPr>
          <w:lang w:eastAsia="en-US"/>
        </w:rPr>
        <w:t xml:space="preserve"> to indicate superlative degree</w:t>
      </w:r>
      <w:r w:rsidR="00CA701A">
        <w:rPr>
          <w:lang w:eastAsia="en-US"/>
        </w:rPr>
        <w:t>,</w:t>
      </w:r>
      <w:r>
        <w:rPr>
          <w:lang w:eastAsia="en-US"/>
        </w:rPr>
        <w:t xml:space="preserve"> as in </w:t>
      </w:r>
      <w:r w:rsidRPr="00C567E6">
        <w:rPr>
          <w:rStyle w:val="ChItalBold"/>
        </w:rPr>
        <w:t>paling banyak tertawa</w:t>
      </w:r>
      <w:r>
        <w:rPr>
          <w:lang w:eastAsia="en-US"/>
        </w:rPr>
        <w:t xml:space="preserve"> </w:t>
      </w:r>
      <w:r w:rsidR="00B7093A">
        <w:rPr>
          <w:lang w:eastAsia="en-US"/>
        </w:rPr>
        <w:t>‘</w:t>
      </w:r>
      <w:r>
        <w:rPr>
          <w:lang w:eastAsia="en-US"/>
        </w:rPr>
        <w:t>laugh most</w:t>
      </w:r>
      <w:r w:rsidR="00B7093A">
        <w:rPr>
          <w:lang w:eastAsia="en-US"/>
        </w:rPr>
        <w:t>’</w:t>
      </w:r>
      <w:r>
        <w:rPr>
          <w:lang w:eastAsia="en-US"/>
        </w:rPr>
        <w:t xml:space="preserve"> in </w:t>
      </w:r>
      <w:r w:rsidR="00BA164B">
        <w:rPr>
          <w:lang w:eastAsia="en-US"/>
        </w:rPr>
        <w:t xml:space="preserve">the elicited example in </w:t>
      </w:r>
      <w:r>
        <w:rPr>
          <w:lang w:eastAsia="en-US"/>
        </w:rPr>
        <w:fldChar w:fldCharType="begin"/>
      </w:r>
      <w:r>
        <w:rPr>
          <w:lang w:eastAsia="en-US"/>
        </w:rPr>
        <w:instrText xml:space="preserve"> REF _Ref348018005 \h </w:instrText>
      </w:r>
      <w:r>
        <w:rPr>
          <w:lang w:eastAsia="en-US"/>
        </w:rPr>
      </w:r>
      <w:r>
        <w:rPr>
          <w:lang w:eastAsia="en-US"/>
        </w:rPr>
        <w:fldChar w:fldCharType="separate"/>
      </w:r>
      <w:r w:rsidR="00154D81">
        <w:t>(</w:t>
      </w:r>
      <w:r w:rsidR="00154D81">
        <w:rPr>
          <w:noProof/>
        </w:rPr>
        <w:t>127</w:t>
      </w:r>
      <w:r w:rsidR="00154D81">
        <w:t>)</w:t>
      </w:r>
      <w:r>
        <w:rPr>
          <w:lang w:eastAsia="en-US"/>
        </w:rPr>
        <w:fldChar w:fldCharType="end"/>
      </w:r>
      <w:r>
        <w:rPr>
          <w:lang w:eastAsia="en-US"/>
        </w:rPr>
        <w:t>.</w:t>
      </w:r>
    </w:p>
    <w:p w14:paraId="0746879F" w14:textId="77777777" w:rsidR="00130064" w:rsidRDefault="00130064" w:rsidP="00130064">
      <w:pPr>
        <w:pStyle w:val="ExampleTitle"/>
      </w:pPr>
      <w:r>
        <w:t>Grading of monovalent dynamic verbs</w:t>
      </w:r>
    </w:p>
    <w:tbl>
      <w:tblPr>
        <w:tblW w:w="4793" w:type="dxa"/>
        <w:tblCellMar>
          <w:left w:w="42" w:type="dxa"/>
          <w:right w:w="42" w:type="dxa"/>
        </w:tblCellMar>
        <w:tblLook w:val="01E0" w:firstRow="1" w:lastRow="1" w:firstColumn="1" w:lastColumn="1" w:noHBand="0" w:noVBand="0"/>
      </w:tblPr>
      <w:tblGrid>
        <w:gridCol w:w="709"/>
        <w:gridCol w:w="629"/>
        <w:gridCol w:w="595"/>
        <w:gridCol w:w="818"/>
        <w:gridCol w:w="895"/>
        <w:gridCol w:w="540"/>
        <w:gridCol w:w="607"/>
      </w:tblGrid>
      <w:tr w:rsidR="00AC23C4" w:rsidRPr="00833FA5" w14:paraId="36689BB7" w14:textId="77777777" w:rsidTr="00AC23C4">
        <w:tc>
          <w:tcPr>
            <w:tcW w:w="709" w:type="dxa"/>
            <w:shd w:val="clear" w:color="auto" w:fill="auto"/>
          </w:tcPr>
          <w:p w14:paraId="37CD8C18" w14:textId="77777777" w:rsidR="00130064" w:rsidRPr="00D74739" w:rsidRDefault="00130064" w:rsidP="00130064">
            <w:pPr>
              <w:pStyle w:val="O0Nwnext"/>
            </w:pPr>
            <w:bookmarkStart w:id="2248" w:name="_Ref345596392"/>
            <w:r>
              <w:t>(</w:t>
            </w:r>
            <w:fldSimple w:instr=" SEQ ( \* ARABIC \s 1 ">
              <w:r w:rsidR="00154D81">
                <w:rPr>
                  <w:noProof/>
                </w:rPr>
                <w:t>126</w:t>
              </w:r>
            </w:fldSimple>
            <w:r>
              <w:t>)</w:t>
            </w:r>
            <w:bookmarkEnd w:id="2248"/>
          </w:p>
        </w:tc>
        <w:tc>
          <w:tcPr>
            <w:tcW w:w="629" w:type="dxa"/>
            <w:shd w:val="clear" w:color="auto" w:fill="auto"/>
          </w:tcPr>
          <w:p w14:paraId="63844A6F" w14:textId="77777777" w:rsidR="00130064" w:rsidRPr="004B45F5" w:rsidRDefault="00130064" w:rsidP="00130064">
            <w:pPr>
              <w:pStyle w:val="Text"/>
            </w:pPr>
            <w:r>
              <w:t>Dodo</w:t>
            </w:r>
          </w:p>
        </w:tc>
        <w:tc>
          <w:tcPr>
            <w:tcW w:w="595" w:type="dxa"/>
            <w:shd w:val="clear" w:color="auto" w:fill="auto"/>
          </w:tcPr>
          <w:p w14:paraId="65287CBB" w14:textId="77777777" w:rsidR="00130064" w:rsidRPr="00384EDB" w:rsidRDefault="00130064" w:rsidP="00130064">
            <w:pPr>
              <w:pStyle w:val="Text"/>
              <w:rPr>
                <w:rStyle w:val="ChBlueBold"/>
              </w:rPr>
            </w:pPr>
            <w:r w:rsidRPr="00384EDB">
              <w:rPr>
                <w:rStyle w:val="ChBlueBold"/>
              </w:rPr>
              <w:t>lebi</w:t>
            </w:r>
          </w:p>
        </w:tc>
        <w:tc>
          <w:tcPr>
            <w:tcW w:w="818" w:type="dxa"/>
            <w:shd w:val="clear" w:color="auto" w:fill="auto"/>
          </w:tcPr>
          <w:p w14:paraId="5D460E2A" w14:textId="77777777" w:rsidR="00130064" w:rsidRPr="00384EDB" w:rsidRDefault="00130064" w:rsidP="00130064">
            <w:pPr>
              <w:pStyle w:val="Text"/>
              <w:rPr>
                <w:rStyle w:val="ChBlueBold"/>
              </w:rPr>
            </w:pPr>
            <w:r w:rsidRPr="00384EDB">
              <w:rPr>
                <w:rStyle w:val="ChBlueBold"/>
              </w:rPr>
              <w:t>banyak</w:t>
            </w:r>
          </w:p>
        </w:tc>
        <w:tc>
          <w:tcPr>
            <w:tcW w:w="895" w:type="dxa"/>
            <w:shd w:val="clear" w:color="auto" w:fill="auto"/>
          </w:tcPr>
          <w:p w14:paraId="639A413D" w14:textId="77777777" w:rsidR="00130064" w:rsidRPr="00384EDB" w:rsidRDefault="00130064" w:rsidP="00130064">
            <w:pPr>
              <w:pStyle w:val="Text"/>
              <w:rPr>
                <w:rStyle w:val="ChBlueBold"/>
              </w:rPr>
            </w:pPr>
            <w:r w:rsidRPr="00384EDB">
              <w:rPr>
                <w:rStyle w:val="ChBlueBold"/>
              </w:rPr>
              <w:t>bertriak</w:t>
            </w:r>
          </w:p>
        </w:tc>
        <w:tc>
          <w:tcPr>
            <w:tcW w:w="540" w:type="dxa"/>
            <w:shd w:val="clear" w:color="auto" w:fill="auto"/>
          </w:tcPr>
          <w:p w14:paraId="2FC5B527" w14:textId="77777777" w:rsidR="00130064" w:rsidRPr="004B45F5" w:rsidRDefault="00130064" w:rsidP="00130064">
            <w:pPr>
              <w:pStyle w:val="Text"/>
            </w:pPr>
            <w:r>
              <w:t>dari</w:t>
            </w:r>
          </w:p>
        </w:tc>
        <w:tc>
          <w:tcPr>
            <w:tcW w:w="607" w:type="dxa"/>
            <w:shd w:val="clear" w:color="auto" w:fill="auto"/>
          </w:tcPr>
          <w:p w14:paraId="4EC35389" w14:textId="77777777" w:rsidR="00130064" w:rsidRPr="004B45F5" w:rsidRDefault="00130064" w:rsidP="00130064">
            <w:pPr>
              <w:pStyle w:val="Text"/>
            </w:pPr>
            <w:r>
              <w:t>Agus</w:t>
            </w:r>
          </w:p>
        </w:tc>
      </w:tr>
      <w:tr w:rsidR="00AC23C4" w:rsidRPr="00AC23C4" w14:paraId="7FD134FA" w14:textId="77777777" w:rsidTr="00AC23C4">
        <w:tc>
          <w:tcPr>
            <w:tcW w:w="709" w:type="dxa"/>
            <w:shd w:val="clear" w:color="auto" w:fill="auto"/>
          </w:tcPr>
          <w:p w14:paraId="662A995D" w14:textId="77777777" w:rsidR="00130064" w:rsidRPr="00775BAE" w:rsidRDefault="00130064" w:rsidP="00130064">
            <w:pPr>
              <w:pStyle w:val="GlossEng"/>
            </w:pPr>
          </w:p>
        </w:tc>
        <w:tc>
          <w:tcPr>
            <w:tcW w:w="629" w:type="dxa"/>
            <w:shd w:val="clear" w:color="auto" w:fill="auto"/>
          </w:tcPr>
          <w:p w14:paraId="0B4A757B" w14:textId="77777777" w:rsidR="00130064" w:rsidRPr="004B45F5" w:rsidRDefault="00130064" w:rsidP="00130064">
            <w:pPr>
              <w:pStyle w:val="Text"/>
            </w:pPr>
            <w:r>
              <w:t>Dodo</w:t>
            </w:r>
          </w:p>
        </w:tc>
        <w:tc>
          <w:tcPr>
            <w:tcW w:w="595" w:type="dxa"/>
            <w:shd w:val="clear" w:color="auto" w:fill="auto"/>
          </w:tcPr>
          <w:p w14:paraId="4289AA5A" w14:textId="77777777" w:rsidR="00130064" w:rsidRPr="004B45F5" w:rsidRDefault="00130064" w:rsidP="00130064">
            <w:pPr>
              <w:pStyle w:val="GlossEng"/>
            </w:pPr>
            <w:r>
              <w:t>more</w:t>
            </w:r>
          </w:p>
        </w:tc>
        <w:tc>
          <w:tcPr>
            <w:tcW w:w="818" w:type="dxa"/>
            <w:shd w:val="clear" w:color="auto" w:fill="auto"/>
          </w:tcPr>
          <w:p w14:paraId="36592127" w14:textId="77777777" w:rsidR="00130064" w:rsidRPr="004B45F5" w:rsidRDefault="00130064" w:rsidP="00130064">
            <w:pPr>
              <w:pStyle w:val="GlossEng"/>
            </w:pPr>
            <w:r>
              <w:t>many</w:t>
            </w:r>
          </w:p>
        </w:tc>
        <w:tc>
          <w:tcPr>
            <w:tcW w:w="895" w:type="dxa"/>
            <w:shd w:val="clear" w:color="auto" w:fill="auto"/>
          </w:tcPr>
          <w:p w14:paraId="1459A292" w14:textId="77777777" w:rsidR="00130064" w:rsidRPr="004B45F5" w:rsidRDefault="00130064" w:rsidP="00130064">
            <w:pPr>
              <w:pStyle w:val="GlossEng"/>
            </w:pPr>
            <w:r>
              <w:t>scream</w:t>
            </w:r>
          </w:p>
        </w:tc>
        <w:tc>
          <w:tcPr>
            <w:tcW w:w="540" w:type="dxa"/>
            <w:shd w:val="clear" w:color="auto" w:fill="auto"/>
          </w:tcPr>
          <w:p w14:paraId="4DBE86DE" w14:textId="77777777" w:rsidR="00130064" w:rsidRPr="004B45F5" w:rsidRDefault="00130064" w:rsidP="00130064">
            <w:pPr>
              <w:pStyle w:val="GlossEng"/>
            </w:pPr>
            <w:r>
              <w:t>with</w:t>
            </w:r>
          </w:p>
        </w:tc>
        <w:tc>
          <w:tcPr>
            <w:tcW w:w="607" w:type="dxa"/>
            <w:shd w:val="clear" w:color="auto" w:fill="auto"/>
          </w:tcPr>
          <w:p w14:paraId="2148C599" w14:textId="77777777" w:rsidR="00130064" w:rsidRPr="004B45F5" w:rsidRDefault="00130064" w:rsidP="00130064">
            <w:pPr>
              <w:pStyle w:val="GlossEng"/>
            </w:pPr>
            <w:r>
              <w:t>Agus</w:t>
            </w:r>
          </w:p>
        </w:tc>
      </w:tr>
    </w:tbl>
    <w:p w14:paraId="17EA5615" w14:textId="1216A16C" w:rsidR="00130064" w:rsidRPr="009549C9" w:rsidRDefault="00B7093A" w:rsidP="00130064">
      <w:pPr>
        <w:pStyle w:val="FreeTranslEng"/>
      </w:pPr>
      <w:r>
        <w:t>‘</w:t>
      </w:r>
      <w:r w:rsidR="00130064">
        <w:t xml:space="preserve">Dodo </w:t>
      </w:r>
      <w:r w:rsidR="00130064" w:rsidRPr="00EF1B39">
        <w:rPr>
          <w:rStyle w:val="ChBlueBold"/>
        </w:rPr>
        <w:t>screams more</w:t>
      </w:r>
      <w:r w:rsidR="00130064">
        <w:t xml:space="preserve"> than Agus</w:t>
      </w:r>
      <w:r>
        <w:t>’</w:t>
      </w:r>
      <w:r w:rsidR="00130064">
        <w:t xml:space="preserve"> </w:t>
      </w:r>
      <w:r w:rsidR="00130064" w:rsidRPr="00420A76">
        <w:rPr>
          <w:rStyle w:val="ExampleSource"/>
        </w:rPr>
        <w:t>[</w:t>
      </w:r>
      <w:r w:rsidR="00130064">
        <w:rPr>
          <w:rStyle w:val="ExampleSource"/>
        </w:rPr>
        <w:t xml:space="preserve">Elicited </w:t>
      </w:r>
      <w:r w:rsidR="00130064" w:rsidRPr="00420A76">
        <w:rPr>
          <w:rStyle w:val="ExampleSource"/>
        </w:rPr>
        <w:t>BR130221.025]</w:t>
      </w:r>
    </w:p>
    <w:tbl>
      <w:tblPr>
        <w:tblW w:w="3680" w:type="dxa"/>
        <w:tblCellMar>
          <w:left w:w="42" w:type="dxa"/>
          <w:right w:w="42" w:type="dxa"/>
        </w:tblCellMar>
        <w:tblLook w:val="01E0" w:firstRow="1" w:lastRow="1" w:firstColumn="1" w:lastColumn="1" w:noHBand="0" w:noVBand="0"/>
      </w:tblPr>
      <w:tblGrid>
        <w:gridCol w:w="709"/>
        <w:gridCol w:w="595"/>
        <w:gridCol w:w="718"/>
        <w:gridCol w:w="818"/>
        <w:gridCol w:w="840"/>
      </w:tblGrid>
      <w:tr w:rsidR="00AC23C4" w:rsidRPr="00833FA5" w14:paraId="0AD5848C" w14:textId="77777777" w:rsidTr="00AC23C4">
        <w:tc>
          <w:tcPr>
            <w:tcW w:w="709" w:type="dxa"/>
            <w:shd w:val="clear" w:color="auto" w:fill="auto"/>
          </w:tcPr>
          <w:p w14:paraId="13F50F77" w14:textId="77777777" w:rsidR="00130064" w:rsidRPr="00D74739" w:rsidRDefault="00130064" w:rsidP="00130064">
            <w:pPr>
              <w:pStyle w:val="O0Nwnext"/>
            </w:pPr>
            <w:bookmarkStart w:id="2249" w:name="_Ref348018005"/>
            <w:r>
              <w:t>(</w:t>
            </w:r>
            <w:fldSimple w:instr=" SEQ ( \* ARABIC \s 1 ">
              <w:r w:rsidR="00154D81">
                <w:rPr>
                  <w:noProof/>
                </w:rPr>
                <w:t>127</w:t>
              </w:r>
            </w:fldSimple>
            <w:r>
              <w:t>)</w:t>
            </w:r>
            <w:bookmarkEnd w:id="2249"/>
          </w:p>
        </w:tc>
        <w:tc>
          <w:tcPr>
            <w:tcW w:w="595" w:type="dxa"/>
            <w:shd w:val="clear" w:color="auto" w:fill="auto"/>
          </w:tcPr>
          <w:p w14:paraId="3B5F05AC" w14:textId="77777777" w:rsidR="00130064" w:rsidRPr="004B45F5" w:rsidRDefault="00130064" w:rsidP="00130064">
            <w:pPr>
              <w:pStyle w:val="Text"/>
            </w:pPr>
            <w:r>
              <w:t>Dodo</w:t>
            </w:r>
          </w:p>
        </w:tc>
        <w:tc>
          <w:tcPr>
            <w:tcW w:w="718" w:type="dxa"/>
            <w:shd w:val="clear" w:color="auto" w:fill="auto"/>
          </w:tcPr>
          <w:p w14:paraId="47696F3A" w14:textId="77777777" w:rsidR="00130064" w:rsidRPr="00384EDB" w:rsidRDefault="00130064" w:rsidP="00130064">
            <w:pPr>
              <w:pStyle w:val="Text"/>
              <w:rPr>
                <w:rStyle w:val="ChBlueBold"/>
              </w:rPr>
            </w:pPr>
            <w:r w:rsidRPr="00384EDB">
              <w:rPr>
                <w:rStyle w:val="ChBlueBold"/>
              </w:rPr>
              <w:t>paling</w:t>
            </w:r>
          </w:p>
        </w:tc>
        <w:tc>
          <w:tcPr>
            <w:tcW w:w="818" w:type="dxa"/>
            <w:shd w:val="clear" w:color="auto" w:fill="auto"/>
          </w:tcPr>
          <w:p w14:paraId="32DCD272" w14:textId="77777777" w:rsidR="00130064" w:rsidRPr="00384EDB" w:rsidRDefault="00130064" w:rsidP="00130064">
            <w:pPr>
              <w:pStyle w:val="Text"/>
              <w:rPr>
                <w:rStyle w:val="ChBlueBold"/>
              </w:rPr>
            </w:pPr>
            <w:r w:rsidRPr="00384EDB">
              <w:rPr>
                <w:rStyle w:val="ChBlueBold"/>
              </w:rPr>
              <w:t>banyak</w:t>
            </w:r>
          </w:p>
        </w:tc>
        <w:tc>
          <w:tcPr>
            <w:tcW w:w="840" w:type="dxa"/>
            <w:shd w:val="clear" w:color="auto" w:fill="auto"/>
          </w:tcPr>
          <w:p w14:paraId="5C82391A" w14:textId="77777777" w:rsidR="00130064" w:rsidRPr="00384EDB" w:rsidRDefault="00130064" w:rsidP="00130064">
            <w:pPr>
              <w:pStyle w:val="Text"/>
              <w:rPr>
                <w:rStyle w:val="ChBlueBold"/>
              </w:rPr>
            </w:pPr>
            <w:r w:rsidRPr="00384EDB">
              <w:rPr>
                <w:rStyle w:val="ChBlueBold"/>
              </w:rPr>
              <w:t>tertawa</w:t>
            </w:r>
          </w:p>
        </w:tc>
      </w:tr>
      <w:tr w:rsidR="00AC23C4" w:rsidRPr="00AC23C4" w14:paraId="13AA94F8" w14:textId="77777777" w:rsidTr="00AC23C4">
        <w:tc>
          <w:tcPr>
            <w:tcW w:w="709" w:type="dxa"/>
            <w:shd w:val="clear" w:color="auto" w:fill="auto"/>
          </w:tcPr>
          <w:p w14:paraId="3C4AAA21" w14:textId="77777777" w:rsidR="00130064" w:rsidRPr="00775BAE" w:rsidRDefault="00130064" w:rsidP="00130064">
            <w:pPr>
              <w:pStyle w:val="GlossEng"/>
            </w:pPr>
          </w:p>
        </w:tc>
        <w:tc>
          <w:tcPr>
            <w:tcW w:w="595" w:type="dxa"/>
            <w:shd w:val="clear" w:color="auto" w:fill="auto"/>
          </w:tcPr>
          <w:p w14:paraId="176D8178" w14:textId="77777777" w:rsidR="00130064" w:rsidRPr="004B45F5" w:rsidRDefault="00130064" w:rsidP="00130064">
            <w:pPr>
              <w:pStyle w:val="Text"/>
            </w:pPr>
            <w:r>
              <w:t>Dodo</w:t>
            </w:r>
          </w:p>
        </w:tc>
        <w:tc>
          <w:tcPr>
            <w:tcW w:w="718" w:type="dxa"/>
            <w:shd w:val="clear" w:color="auto" w:fill="auto"/>
          </w:tcPr>
          <w:p w14:paraId="5F0C8506" w14:textId="77777777" w:rsidR="00130064" w:rsidRPr="004B45F5" w:rsidRDefault="00130064" w:rsidP="00130064">
            <w:pPr>
              <w:pStyle w:val="GlossEng"/>
            </w:pPr>
            <w:r>
              <w:t>most</w:t>
            </w:r>
          </w:p>
        </w:tc>
        <w:tc>
          <w:tcPr>
            <w:tcW w:w="818" w:type="dxa"/>
            <w:shd w:val="clear" w:color="auto" w:fill="auto"/>
          </w:tcPr>
          <w:p w14:paraId="7E582C5D" w14:textId="77777777" w:rsidR="00130064" w:rsidRPr="004B45F5" w:rsidRDefault="00130064" w:rsidP="00130064">
            <w:pPr>
              <w:pStyle w:val="GlossEng"/>
            </w:pPr>
            <w:r>
              <w:t>many</w:t>
            </w:r>
          </w:p>
        </w:tc>
        <w:tc>
          <w:tcPr>
            <w:tcW w:w="840" w:type="dxa"/>
            <w:shd w:val="clear" w:color="auto" w:fill="auto"/>
          </w:tcPr>
          <w:p w14:paraId="17AAEF49" w14:textId="77777777" w:rsidR="00130064" w:rsidRPr="004B45F5" w:rsidRDefault="00130064" w:rsidP="00130064">
            <w:pPr>
              <w:pStyle w:val="GlossEng"/>
            </w:pPr>
            <w:r>
              <w:t>scream</w:t>
            </w:r>
          </w:p>
        </w:tc>
      </w:tr>
    </w:tbl>
    <w:p w14:paraId="1221B295" w14:textId="3E293046" w:rsidR="00130064" w:rsidRPr="001B3351" w:rsidRDefault="00B7093A" w:rsidP="00130064">
      <w:pPr>
        <w:pStyle w:val="FreeTranslEng"/>
      </w:pPr>
      <w:r>
        <w:t>‘</w:t>
      </w:r>
      <w:r w:rsidR="00130064">
        <w:t xml:space="preserve">Dodo </w:t>
      </w:r>
      <w:r w:rsidR="00130064" w:rsidRPr="00EF1B39">
        <w:rPr>
          <w:rStyle w:val="ChBlueBold"/>
        </w:rPr>
        <w:t>laughs most</w:t>
      </w:r>
      <w:r>
        <w:t>’</w:t>
      </w:r>
      <w:r w:rsidR="00130064">
        <w:t xml:space="preserve"> </w:t>
      </w:r>
      <w:r w:rsidR="00130064" w:rsidRPr="00420A76">
        <w:rPr>
          <w:rStyle w:val="ExampleSource"/>
        </w:rPr>
        <w:t>[</w:t>
      </w:r>
      <w:r w:rsidR="00130064">
        <w:rPr>
          <w:rStyle w:val="ExampleSource"/>
        </w:rPr>
        <w:t xml:space="preserve">Elicited </w:t>
      </w:r>
      <w:r w:rsidR="00130064" w:rsidRPr="00420A76">
        <w:rPr>
          <w:rStyle w:val="ExampleSource"/>
        </w:rPr>
        <w:t>BR130221.030]</w:t>
      </w:r>
    </w:p>
    <w:p w14:paraId="2D82428E" w14:textId="2EBADE67" w:rsidR="007329B7" w:rsidRDefault="007329B7" w:rsidP="007874BD">
      <w:pPr>
        <w:pStyle w:val="Body0005after"/>
        <w:rPr>
          <w:lang w:eastAsia="en-US"/>
        </w:rPr>
      </w:pPr>
      <w:r>
        <w:t xml:space="preserve">With respect to the frequencies of the </w:t>
      </w:r>
      <w:r w:rsidRPr="00790098">
        <w:rPr>
          <w:lang w:eastAsia="en-US"/>
        </w:rPr>
        <w:t xml:space="preserve">monovalent stative </w:t>
      </w:r>
      <w:r>
        <w:rPr>
          <w:lang w:eastAsia="en-US"/>
        </w:rPr>
        <w:t xml:space="preserve">and bivalent verbs </w:t>
      </w:r>
      <w:r>
        <w:t>in comparative constructions,</w:t>
      </w:r>
      <w:r w:rsidR="00792343">
        <w:t xml:space="preserve"> the data indicate a clear pattern, presented in </w:t>
      </w:r>
      <w:r w:rsidR="00792343">
        <w:rPr>
          <w:lang w:eastAsia="en-US"/>
        </w:rPr>
        <w:fldChar w:fldCharType="begin"/>
      </w:r>
      <w:r w:rsidR="00792343">
        <w:rPr>
          <w:lang w:eastAsia="en-US"/>
        </w:rPr>
        <w:instrText xml:space="preserve"> REF _Ref349737405 \h </w:instrText>
      </w:r>
      <w:r w:rsidR="00792343">
        <w:rPr>
          <w:lang w:eastAsia="en-US"/>
        </w:rPr>
      </w:r>
      <w:r w:rsidR="00792343">
        <w:rPr>
          <w:lang w:eastAsia="en-US"/>
        </w:rPr>
        <w:fldChar w:fldCharType="separate"/>
      </w:r>
      <w:r w:rsidR="00154D81" w:rsidRPr="0090507A">
        <w:rPr>
          <w:szCs w:val="19"/>
        </w:rPr>
        <w:t xml:space="preserve">Table </w:t>
      </w:r>
      <w:r w:rsidR="00154D81">
        <w:rPr>
          <w:noProof/>
          <w:szCs w:val="19"/>
          <w:cs/>
        </w:rPr>
        <w:t>‎</w:t>
      </w:r>
      <w:r w:rsidR="00154D81">
        <w:rPr>
          <w:noProof/>
          <w:szCs w:val="19"/>
        </w:rPr>
        <w:t>5</w:t>
      </w:r>
      <w:r w:rsidR="00154D81">
        <w:rPr>
          <w:szCs w:val="19"/>
        </w:rPr>
        <w:t>.</w:t>
      </w:r>
      <w:r w:rsidR="00154D81">
        <w:rPr>
          <w:noProof/>
          <w:szCs w:val="19"/>
        </w:rPr>
        <w:t>18</w:t>
      </w:r>
      <w:r w:rsidR="00792343">
        <w:rPr>
          <w:lang w:eastAsia="en-US"/>
        </w:rPr>
        <w:fldChar w:fldCharType="end"/>
      </w:r>
      <w:r w:rsidR="00792343" w:rsidRPr="009E7B5F">
        <w:rPr>
          <w:lang w:eastAsia="en-US"/>
        </w:rPr>
        <w:t>.</w:t>
      </w:r>
      <w:r w:rsidR="00792343">
        <w:rPr>
          <w:lang w:eastAsia="en-US"/>
        </w:rPr>
        <w:t xml:space="preserve"> The vast majority of graded verbs are </w:t>
      </w:r>
      <w:r w:rsidR="00792343" w:rsidRPr="009E7B5F">
        <w:rPr>
          <w:lang w:eastAsia="en-US"/>
        </w:rPr>
        <w:t xml:space="preserve">monovalent stative </w:t>
      </w:r>
      <w:r w:rsidR="00792343">
        <w:rPr>
          <w:lang w:eastAsia="en-US"/>
        </w:rPr>
        <w:t xml:space="preserve">ones. The corpus contains 54 </w:t>
      </w:r>
      <w:r w:rsidR="00792343" w:rsidRPr="00DC5353">
        <w:rPr>
          <w:rStyle w:val="ChItalBold"/>
        </w:rPr>
        <w:t>lebi</w:t>
      </w:r>
      <w:r w:rsidR="00792343">
        <w:rPr>
          <w:lang w:eastAsia="en-US"/>
        </w:rPr>
        <w:t xml:space="preserve">-comparative constructions, formed with 22 different verbs. Of these, 77% are monovalent stative, accounting for 89% of the attested comparative constructions. In addition, the corpus contains 46 </w:t>
      </w:r>
      <w:r w:rsidR="00792343" w:rsidRPr="00DC5353">
        <w:rPr>
          <w:rStyle w:val="ChItalBold"/>
        </w:rPr>
        <w:t>paling</w:t>
      </w:r>
      <w:r w:rsidR="00792343">
        <w:rPr>
          <w:lang w:eastAsia="en-US"/>
        </w:rPr>
        <w:t xml:space="preserve">-superlative constructions, formed with 30 different verbs. Again, most of these verbs are monovalent stative (80%) which account for 83% of </w:t>
      </w:r>
      <w:r w:rsidR="00E9244E">
        <w:rPr>
          <w:lang w:eastAsia="en-US"/>
        </w:rPr>
        <w:t xml:space="preserve">the </w:t>
      </w:r>
      <w:r w:rsidR="00792343">
        <w:rPr>
          <w:lang w:eastAsia="en-US"/>
        </w:rPr>
        <w:t xml:space="preserve">superlative constructions. Cross-linguistically, this distributional pattern corresponds to the </w:t>
      </w:r>
      <w:r w:rsidR="00B7093A">
        <w:rPr>
          <w:lang w:eastAsia="en-US"/>
        </w:rPr>
        <w:t>“</w:t>
      </w:r>
      <w:r w:rsidR="00792343">
        <w:rPr>
          <w:lang w:eastAsia="en-US"/>
        </w:rPr>
        <w:t xml:space="preserve">prototypical comparative </w:t>
      </w:r>
      <w:r w:rsidR="00792343" w:rsidRPr="00381025">
        <w:t>scheme</w:t>
      </w:r>
      <w:r w:rsidR="00B7093A">
        <w:t>”</w:t>
      </w:r>
      <w:r w:rsidR="00792343" w:rsidRPr="00381025">
        <w:t xml:space="preserve"> </w:t>
      </w:r>
      <w:r w:rsidR="00792343">
        <w:t xml:space="preserve">in which the parameter of comparison </w:t>
      </w:r>
      <w:r w:rsidR="00B7093A">
        <w:t>“</w:t>
      </w:r>
      <w:r w:rsidR="00792343" w:rsidRPr="00381025">
        <w:rPr>
          <w:lang w:eastAsia="en-US"/>
        </w:rPr>
        <w:t>is typically expressed by an adjective, in a language with a large open class of adjectives; or else by a stative verb (</w:t>
      </w:r>
      <w:r w:rsidR="00792343">
        <w:rPr>
          <w:lang w:eastAsia="en-US"/>
        </w:rPr>
        <w:t>with an adjective-like meaning)</w:t>
      </w:r>
      <w:r w:rsidR="00B7093A">
        <w:rPr>
          <w:lang w:eastAsia="en-US"/>
        </w:rPr>
        <w:t>”</w:t>
      </w:r>
      <w:r w:rsidR="00792343">
        <w:rPr>
          <w:lang w:eastAsia="en-US"/>
        </w:rPr>
        <w:t xml:space="preserve"> </w:t>
      </w:r>
      <w:r w:rsidR="00BA6215">
        <w:rPr>
          <w:rStyle w:val="Citation"/>
        </w:rPr>
        <w:fldChar w:fldCharType="begin"/>
      </w:r>
      <w:r w:rsidR="003A5B20">
        <w:rPr>
          <w:rStyle w:val="Citation"/>
        </w:rPr>
        <w:instrText>ADDIN CITAVI.PLACEHOLDER 9044edcd-d0dd-4967-bc09-5a8b0384a122 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aXhvbiAyMDA4OiA3ODcpPC9UZXh0Pg0KICAgIDwvVGV4dFVuaXQ+DQogIDwvVGV4dFVuaXRzPg0KPC9QbGFjZWhvbGRlcj4=</w:instrText>
      </w:r>
      <w:r w:rsidR="00BA6215">
        <w:rPr>
          <w:rStyle w:val="Citation"/>
        </w:rPr>
        <w:fldChar w:fldCharType="separate"/>
      </w:r>
      <w:bookmarkStart w:id="2250" w:name="_CTVP0019044edcdd0dd4967bc095a8b0384a122"/>
      <w:r w:rsidR="0092006B">
        <w:rPr>
          <w:rStyle w:val="Citation"/>
        </w:rPr>
        <w:t>(Dixon 2008: 787)</w:t>
      </w:r>
      <w:bookmarkEnd w:id="2250"/>
      <w:r w:rsidR="00BA6215">
        <w:rPr>
          <w:rStyle w:val="Citation"/>
        </w:rPr>
        <w:fldChar w:fldCharType="end"/>
      </w:r>
      <w:r w:rsidR="00792343">
        <w:rPr>
          <w:lang w:eastAsia="en-US"/>
        </w:rPr>
        <w:t>.</w:t>
      </w:r>
    </w:p>
    <w:p w14:paraId="14E317B1" w14:textId="77777777" w:rsidR="00130064" w:rsidRDefault="00130064" w:rsidP="00130064">
      <w:pPr>
        <w:pStyle w:val="Caption"/>
        <w:rPr>
          <w:szCs w:val="19"/>
        </w:rPr>
      </w:pPr>
      <w:bookmarkStart w:id="2251" w:name="_Ref349737405"/>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5</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8</w:t>
      </w:r>
      <w:r w:rsidR="00F207A1">
        <w:rPr>
          <w:szCs w:val="19"/>
        </w:rPr>
        <w:fldChar w:fldCharType="end"/>
      </w:r>
      <w:bookmarkEnd w:id="2251"/>
      <w:r w:rsidRPr="0090507A">
        <w:rPr>
          <w:szCs w:val="19"/>
        </w:rPr>
        <w:t>:</w:t>
      </w:r>
      <w:r w:rsidRPr="0090507A">
        <w:rPr>
          <w:szCs w:val="19"/>
        </w:rPr>
        <w:tab/>
      </w:r>
      <w:r>
        <w:rPr>
          <w:szCs w:val="19"/>
        </w:rPr>
        <w:t>Grading of verbs</w:t>
      </w:r>
    </w:p>
    <w:tbl>
      <w:tblPr>
        <w:tblW w:w="0" w:type="auto"/>
        <w:tblInd w:w="170" w:type="dxa"/>
        <w:tblBorders>
          <w:bottom w:val="single" w:sz="4" w:space="0" w:color="auto"/>
        </w:tblBorders>
        <w:tblLayout w:type="fixed"/>
        <w:tblLook w:val="01E0" w:firstRow="1" w:lastRow="1" w:firstColumn="1" w:lastColumn="1" w:noHBand="0" w:noVBand="0"/>
      </w:tblPr>
      <w:tblGrid>
        <w:gridCol w:w="1134"/>
        <w:gridCol w:w="1021"/>
        <w:gridCol w:w="1021"/>
        <w:gridCol w:w="1021"/>
        <w:gridCol w:w="1021"/>
      </w:tblGrid>
      <w:tr w:rsidR="00AC23C4" w14:paraId="30A2D291" w14:textId="77777777" w:rsidTr="00F72982">
        <w:trPr>
          <w:tblHeader/>
        </w:trPr>
        <w:tc>
          <w:tcPr>
            <w:tcW w:w="1134" w:type="dxa"/>
            <w:tcBorders>
              <w:top w:val="single" w:sz="4" w:space="0" w:color="auto"/>
              <w:bottom w:val="single" w:sz="4" w:space="0" w:color="auto"/>
            </w:tcBorders>
            <w:shd w:val="clear" w:color="auto" w:fill="auto"/>
          </w:tcPr>
          <w:p w14:paraId="6710917A" w14:textId="77777777" w:rsidR="00130064" w:rsidRDefault="00130064" w:rsidP="00130064">
            <w:pPr>
              <w:pStyle w:val="TableHd"/>
            </w:pPr>
          </w:p>
        </w:tc>
        <w:tc>
          <w:tcPr>
            <w:tcW w:w="2042" w:type="dxa"/>
            <w:gridSpan w:val="2"/>
            <w:tcBorders>
              <w:top w:val="single" w:sz="4" w:space="0" w:color="auto"/>
              <w:bottom w:val="single" w:sz="4" w:space="0" w:color="auto"/>
              <w:right w:val="single" w:sz="4" w:space="0" w:color="auto"/>
            </w:tcBorders>
            <w:shd w:val="clear" w:color="auto" w:fill="auto"/>
          </w:tcPr>
          <w:p w14:paraId="01A9EDA9" w14:textId="77777777" w:rsidR="00130064" w:rsidRPr="00082686" w:rsidRDefault="00130064" w:rsidP="00130064">
            <w:pPr>
              <w:pStyle w:val="TableHd"/>
            </w:pPr>
            <w:r w:rsidRPr="00082686">
              <w:t>Token frequencies</w:t>
            </w:r>
          </w:p>
        </w:tc>
        <w:tc>
          <w:tcPr>
            <w:tcW w:w="2042" w:type="dxa"/>
            <w:gridSpan w:val="2"/>
            <w:tcBorders>
              <w:top w:val="single" w:sz="4" w:space="0" w:color="auto"/>
              <w:left w:val="single" w:sz="4" w:space="0" w:color="auto"/>
              <w:bottom w:val="single" w:sz="4" w:space="0" w:color="auto"/>
            </w:tcBorders>
            <w:shd w:val="clear" w:color="auto" w:fill="auto"/>
          </w:tcPr>
          <w:p w14:paraId="6F0F14EE" w14:textId="77777777" w:rsidR="00130064" w:rsidRPr="00932ED9" w:rsidRDefault="00130064" w:rsidP="00130064">
            <w:pPr>
              <w:pStyle w:val="TableHd"/>
            </w:pPr>
            <w:r w:rsidRPr="00082686">
              <w:t>Type frequencies</w:t>
            </w:r>
          </w:p>
        </w:tc>
      </w:tr>
      <w:tr w:rsidR="00AC23C4" w14:paraId="43EC5157" w14:textId="77777777" w:rsidTr="00F72982">
        <w:tc>
          <w:tcPr>
            <w:tcW w:w="1134" w:type="dxa"/>
            <w:tcBorders>
              <w:top w:val="single" w:sz="4" w:space="0" w:color="auto"/>
            </w:tcBorders>
            <w:shd w:val="clear" w:color="auto" w:fill="auto"/>
          </w:tcPr>
          <w:p w14:paraId="7174DD77" w14:textId="77777777" w:rsidR="00130064" w:rsidRDefault="00130064" w:rsidP="00130064">
            <w:pPr>
              <w:pStyle w:val="TableCell2-0Center"/>
            </w:pPr>
          </w:p>
        </w:tc>
        <w:tc>
          <w:tcPr>
            <w:tcW w:w="2042" w:type="dxa"/>
            <w:gridSpan w:val="2"/>
            <w:tcBorders>
              <w:top w:val="single" w:sz="4" w:space="0" w:color="auto"/>
              <w:bottom w:val="nil"/>
              <w:right w:val="single" w:sz="4" w:space="0" w:color="auto"/>
            </w:tcBorders>
            <w:shd w:val="clear" w:color="auto" w:fill="auto"/>
          </w:tcPr>
          <w:p w14:paraId="2B610170" w14:textId="77777777" w:rsidR="00130064" w:rsidRDefault="00130064" w:rsidP="00130064">
            <w:pPr>
              <w:pStyle w:val="TableCell2-0Center"/>
            </w:pPr>
            <w:r w:rsidRPr="0099608C">
              <w:rPr>
                <w:rStyle w:val="ChSmallCaps"/>
              </w:rPr>
              <w:t>cmpr</w:t>
            </w:r>
            <w:r>
              <w:t>-constructions</w:t>
            </w:r>
          </w:p>
        </w:tc>
        <w:tc>
          <w:tcPr>
            <w:tcW w:w="2042" w:type="dxa"/>
            <w:gridSpan w:val="2"/>
            <w:tcBorders>
              <w:top w:val="single" w:sz="4" w:space="0" w:color="auto"/>
              <w:left w:val="single" w:sz="4" w:space="0" w:color="auto"/>
              <w:bottom w:val="nil"/>
            </w:tcBorders>
            <w:shd w:val="clear" w:color="auto" w:fill="auto"/>
          </w:tcPr>
          <w:p w14:paraId="4380EC0C" w14:textId="77777777" w:rsidR="00130064" w:rsidRDefault="00130064" w:rsidP="00130064">
            <w:pPr>
              <w:pStyle w:val="TableCell2-0Center"/>
            </w:pPr>
            <w:r w:rsidRPr="00AC23C4">
              <w:rPr>
                <w:szCs w:val="19"/>
              </w:rPr>
              <w:t>Different verbs</w:t>
            </w:r>
          </w:p>
        </w:tc>
      </w:tr>
      <w:tr w:rsidR="00AC23C4" w:rsidRPr="00AC23C4" w14:paraId="58F42C79" w14:textId="77777777" w:rsidTr="00F72982">
        <w:tc>
          <w:tcPr>
            <w:tcW w:w="1134" w:type="dxa"/>
            <w:shd w:val="clear" w:color="auto" w:fill="auto"/>
          </w:tcPr>
          <w:p w14:paraId="5BF94D4C" w14:textId="77777777" w:rsidR="00130064" w:rsidRDefault="00130064" w:rsidP="00130064">
            <w:pPr>
              <w:pStyle w:val="TableCell0-2"/>
            </w:pPr>
            <w:r>
              <w:t>Verb class</w:t>
            </w:r>
          </w:p>
        </w:tc>
        <w:tc>
          <w:tcPr>
            <w:tcW w:w="1021" w:type="dxa"/>
            <w:tcBorders>
              <w:top w:val="nil"/>
            </w:tcBorders>
            <w:shd w:val="clear" w:color="auto" w:fill="auto"/>
          </w:tcPr>
          <w:p w14:paraId="06173C85" w14:textId="77777777" w:rsidR="00130064" w:rsidRPr="006A7FB0" w:rsidRDefault="00130064" w:rsidP="00AC23C4">
            <w:pPr>
              <w:pStyle w:val="TableCell0-2"/>
              <w:ind w:right="113"/>
              <w:jc w:val="right"/>
            </w:pPr>
            <w:r w:rsidRPr="006A7FB0">
              <w:t>#</w:t>
            </w:r>
          </w:p>
        </w:tc>
        <w:tc>
          <w:tcPr>
            <w:tcW w:w="1021" w:type="dxa"/>
            <w:tcBorders>
              <w:top w:val="nil"/>
              <w:right w:val="single" w:sz="4" w:space="0" w:color="auto"/>
            </w:tcBorders>
            <w:shd w:val="clear" w:color="auto" w:fill="auto"/>
          </w:tcPr>
          <w:p w14:paraId="447980F9" w14:textId="77777777" w:rsidR="00130064" w:rsidRPr="006A7FB0" w:rsidRDefault="00130064" w:rsidP="00AC23C4">
            <w:pPr>
              <w:pStyle w:val="TableCell0-2"/>
              <w:ind w:right="113"/>
              <w:jc w:val="right"/>
            </w:pPr>
            <w:r w:rsidRPr="006A7FB0">
              <w:t>%</w:t>
            </w:r>
          </w:p>
        </w:tc>
        <w:tc>
          <w:tcPr>
            <w:tcW w:w="1021" w:type="dxa"/>
            <w:tcBorders>
              <w:top w:val="nil"/>
              <w:left w:val="single" w:sz="4" w:space="0" w:color="auto"/>
            </w:tcBorders>
            <w:shd w:val="clear" w:color="auto" w:fill="auto"/>
          </w:tcPr>
          <w:p w14:paraId="0455B551" w14:textId="77777777" w:rsidR="00130064" w:rsidRPr="006A7FB0" w:rsidRDefault="00130064" w:rsidP="00AC23C4">
            <w:pPr>
              <w:pStyle w:val="TableCell0-2"/>
              <w:ind w:right="113"/>
              <w:jc w:val="right"/>
            </w:pPr>
            <w:r w:rsidRPr="006A7FB0">
              <w:t>#</w:t>
            </w:r>
          </w:p>
        </w:tc>
        <w:tc>
          <w:tcPr>
            <w:tcW w:w="1021" w:type="dxa"/>
            <w:tcBorders>
              <w:top w:val="nil"/>
            </w:tcBorders>
            <w:shd w:val="clear" w:color="auto" w:fill="auto"/>
          </w:tcPr>
          <w:p w14:paraId="67198445" w14:textId="77777777" w:rsidR="00130064" w:rsidRPr="006A7FB0" w:rsidRDefault="00130064" w:rsidP="00AC23C4">
            <w:pPr>
              <w:pStyle w:val="TableCell0-2"/>
              <w:ind w:right="113"/>
              <w:jc w:val="right"/>
            </w:pPr>
            <w:r w:rsidRPr="006A7FB0">
              <w:t>%</w:t>
            </w:r>
          </w:p>
        </w:tc>
      </w:tr>
      <w:tr w:rsidR="00AC23C4" w14:paraId="43A55C65" w14:textId="77777777" w:rsidTr="00F72982">
        <w:tc>
          <w:tcPr>
            <w:tcW w:w="1134" w:type="dxa"/>
            <w:shd w:val="clear" w:color="auto" w:fill="auto"/>
          </w:tcPr>
          <w:p w14:paraId="2A5AFCE5" w14:textId="77777777" w:rsidR="00130064" w:rsidRPr="0099608C" w:rsidRDefault="00130064" w:rsidP="00AC23C4">
            <w:pPr>
              <w:pStyle w:val="O0Nwnext"/>
              <w:ind w:left="113"/>
              <w:rPr>
                <w:rStyle w:val="ChSmallCaps"/>
              </w:rPr>
            </w:pPr>
            <w:r w:rsidRPr="0099608C">
              <w:rPr>
                <w:rStyle w:val="ChSmallCaps"/>
              </w:rPr>
              <w:t>v.tri</w:t>
            </w:r>
          </w:p>
        </w:tc>
        <w:tc>
          <w:tcPr>
            <w:tcW w:w="1021" w:type="dxa"/>
            <w:shd w:val="clear" w:color="auto" w:fill="auto"/>
          </w:tcPr>
          <w:p w14:paraId="7FA495FC" w14:textId="77777777" w:rsidR="00130064" w:rsidRDefault="00130064" w:rsidP="00AC23C4">
            <w:pPr>
              <w:pStyle w:val="O0Nwnext"/>
              <w:ind w:right="113"/>
              <w:jc w:val="right"/>
            </w:pPr>
            <w:r>
              <w:t>0</w:t>
            </w:r>
          </w:p>
        </w:tc>
        <w:tc>
          <w:tcPr>
            <w:tcW w:w="1021" w:type="dxa"/>
            <w:tcBorders>
              <w:right w:val="single" w:sz="4" w:space="0" w:color="auto"/>
            </w:tcBorders>
            <w:shd w:val="clear" w:color="auto" w:fill="auto"/>
          </w:tcPr>
          <w:p w14:paraId="681AD89C" w14:textId="77777777" w:rsidR="00130064" w:rsidRDefault="00130064" w:rsidP="00AC23C4">
            <w:pPr>
              <w:pStyle w:val="O0Nwnext"/>
              <w:ind w:right="113"/>
              <w:jc w:val="right"/>
            </w:pPr>
            <w:r>
              <w:t>---</w:t>
            </w:r>
          </w:p>
        </w:tc>
        <w:tc>
          <w:tcPr>
            <w:tcW w:w="1021" w:type="dxa"/>
            <w:tcBorders>
              <w:left w:val="single" w:sz="4" w:space="0" w:color="auto"/>
            </w:tcBorders>
            <w:shd w:val="clear" w:color="auto" w:fill="auto"/>
          </w:tcPr>
          <w:p w14:paraId="68F4C072" w14:textId="77777777" w:rsidR="00130064" w:rsidRDefault="00130064" w:rsidP="00AC23C4">
            <w:pPr>
              <w:pStyle w:val="O0Nwnext"/>
              <w:ind w:right="113"/>
              <w:jc w:val="right"/>
            </w:pPr>
            <w:r>
              <w:t>0</w:t>
            </w:r>
          </w:p>
        </w:tc>
        <w:tc>
          <w:tcPr>
            <w:tcW w:w="1021" w:type="dxa"/>
            <w:shd w:val="clear" w:color="auto" w:fill="auto"/>
          </w:tcPr>
          <w:p w14:paraId="1087C536" w14:textId="77777777" w:rsidR="00130064" w:rsidRDefault="00130064" w:rsidP="00AC23C4">
            <w:pPr>
              <w:pStyle w:val="O0Nwnext"/>
              <w:ind w:right="113"/>
              <w:jc w:val="right"/>
            </w:pPr>
            <w:r>
              <w:t>---</w:t>
            </w:r>
          </w:p>
        </w:tc>
      </w:tr>
      <w:tr w:rsidR="00AC23C4" w14:paraId="069A6715" w14:textId="77777777" w:rsidTr="00F72982">
        <w:tc>
          <w:tcPr>
            <w:tcW w:w="1134" w:type="dxa"/>
            <w:shd w:val="clear" w:color="auto" w:fill="auto"/>
          </w:tcPr>
          <w:p w14:paraId="39D655E0" w14:textId="77777777" w:rsidR="00130064" w:rsidRPr="0099608C" w:rsidRDefault="00130064" w:rsidP="00AC23C4">
            <w:pPr>
              <w:pStyle w:val="O0Nwnext"/>
              <w:ind w:left="113"/>
              <w:rPr>
                <w:rStyle w:val="ChSmallCaps"/>
              </w:rPr>
            </w:pPr>
            <w:r w:rsidRPr="0099608C">
              <w:rPr>
                <w:rStyle w:val="ChSmallCaps"/>
              </w:rPr>
              <w:t>v.bi</w:t>
            </w:r>
          </w:p>
        </w:tc>
        <w:tc>
          <w:tcPr>
            <w:tcW w:w="1021" w:type="dxa"/>
            <w:shd w:val="clear" w:color="auto" w:fill="auto"/>
          </w:tcPr>
          <w:p w14:paraId="6EA93B47" w14:textId="77777777" w:rsidR="00130064" w:rsidRDefault="00130064" w:rsidP="00AC23C4">
            <w:pPr>
              <w:pStyle w:val="O0Nwnext"/>
              <w:ind w:right="113"/>
              <w:jc w:val="right"/>
            </w:pPr>
            <w:r>
              <w:t>6</w:t>
            </w:r>
          </w:p>
        </w:tc>
        <w:tc>
          <w:tcPr>
            <w:tcW w:w="1021" w:type="dxa"/>
            <w:tcBorders>
              <w:right w:val="single" w:sz="4" w:space="0" w:color="auto"/>
            </w:tcBorders>
            <w:shd w:val="clear" w:color="auto" w:fill="auto"/>
          </w:tcPr>
          <w:p w14:paraId="6D5408E1" w14:textId="77777777" w:rsidR="00130064" w:rsidRDefault="00130064" w:rsidP="00AC23C4">
            <w:pPr>
              <w:pStyle w:val="O0Nwnext"/>
              <w:ind w:right="113"/>
              <w:jc w:val="right"/>
            </w:pPr>
            <w:r>
              <w:t>11.1%</w:t>
            </w:r>
          </w:p>
        </w:tc>
        <w:tc>
          <w:tcPr>
            <w:tcW w:w="1021" w:type="dxa"/>
            <w:tcBorders>
              <w:left w:val="single" w:sz="4" w:space="0" w:color="auto"/>
            </w:tcBorders>
            <w:shd w:val="clear" w:color="auto" w:fill="auto"/>
          </w:tcPr>
          <w:p w14:paraId="4BE583C4" w14:textId="77777777" w:rsidR="00130064" w:rsidRDefault="00130064" w:rsidP="00AC23C4">
            <w:pPr>
              <w:pStyle w:val="O0Nwnext"/>
              <w:ind w:right="113"/>
              <w:jc w:val="right"/>
            </w:pPr>
            <w:r>
              <w:t>5</w:t>
            </w:r>
          </w:p>
        </w:tc>
        <w:tc>
          <w:tcPr>
            <w:tcW w:w="1021" w:type="dxa"/>
            <w:shd w:val="clear" w:color="auto" w:fill="auto"/>
          </w:tcPr>
          <w:p w14:paraId="3EFCE2ED" w14:textId="77777777" w:rsidR="00130064" w:rsidRDefault="00130064" w:rsidP="00AC23C4">
            <w:pPr>
              <w:pStyle w:val="O0Nwnext"/>
              <w:ind w:right="113"/>
              <w:jc w:val="right"/>
            </w:pPr>
            <w:r>
              <w:t>22.7%</w:t>
            </w:r>
          </w:p>
        </w:tc>
      </w:tr>
      <w:tr w:rsidR="00AC23C4" w14:paraId="34CEDBEE" w14:textId="77777777" w:rsidTr="00F72982">
        <w:tc>
          <w:tcPr>
            <w:tcW w:w="1134" w:type="dxa"/>
            <w:shd w:val="clear" w:color="auto" w:fill="auto"/>
          </w:tcPr>
          <w:p w14:paraId="6C7140F5" w14:textId="77777777" w:rsidR="00130064" w:rsidRPr="00DA3387" w:rsidRDefault="00130064" w:rsidP="00AC23C4">
            <w:pPr>
              <w:pStyle w:val="O0Nwnext"/>
              <w:ind w:left="113"/>
              <w:rPr>
                <w:rStyle w:val="ChSmallCaps"/>
              </w:rPr>
            </w:pPr>
            <w:r w:rsidRPr="0099608C">
              <w:rPr>
                <w:rStyle w:val="ChSmallCaps"/>
              </w:rPr>
              <w:t>v.mo</w:t>
            </w:r>
            <w:r w:rsidRPr="00372706">
              <w:t>(</w:t>
            </w:r>
            <w:r w:rsidRPr="0099608C">
              <w:rPr>
                <w:rStyle w:val="ChSmallCaps"/>
              </w:rPr>
              <w:t>dy</w:t>
            </w:r>
            <w:r w:rsidRPr="00C92FB5">
              <w:t>)</w:t>
            </w:r>
          </w:p>
        </w:tc>
        <w:tc>
          <w:tcPr>
            <w:tcW w:w="1021" w:type="dxa"/>
            <w:shd w:val="clear" w:color="auto" w:fill="auto"/>
          </w:tcPr>
          <w:p w14:paraId="4FD5D6E9" w14:textId="77777777" w:rsidR="00130064" w:rsidRDefault="00130064" w:rsidP="00AC23C4">
            <w:pPr>
              <w:pStyle w:val="O0Nwnext"/>
              <w:ind w:right="113"/>
              <w:jc w:val="right"/>
            </w:pPr>
            <w:r>
              <w:t>0</w:t>
            </w:r>
          </w:p>
        </w:tc>
        <w:tc>
          <w:tcPr>
            <w:tcW w:w="1021" w:type="dxa"/>
            <w:tcBorders>
              <w:right w:val="single" w:sz="4" w:space="0" w:color="auto"/>
            </w:tcBorders>
            <w:shd w:val="clear" w:color="auto" w:fill="auto"/>
          </w:tcPr>
          <w:p w14:paraId="59A295AA" w14:textId="77777777" w:rsidR="00130064" w:rsidRDefault="00130064" w:rsidP="00AC23C4">
            <w:pPr>
              <w:pStyle w:val="O0Nwnext"/>
              <w:ind w:right="113"/>
              <w:jc w:val="right"/>
            </w:pPr>
            <w:r>
              <w:t>---</w:t>
            </w:r>
          </w:p>
        </w:tc>
        <w:tc>
          <w:tcPr>
            <w:tcW w:w="1021" w:type="dxa"/>
            <w:tcBorders>
              <w:left w:val="single" w:sz="4" w:space="0" w:color="auto"/>
            </w:tcBorders>
            <w:shd w:val="clear" w:color="auto" w:fill="auto"/>
          </w:tcPr>
          <w:p w14:paraId="4D547F9C" w14:textId="77777777" w:rsidR="00130064" w:rsidRDefault="00130064" w:rsidP="00AC23C4">
            <w:pPr>
              <w:pStyle w:val="O0Nwnext"/>
              <w:ind w:right="113"/>
              <w:jc w:val="right"/>
            </w:pPr>
            <w:r>
              <w:t>0</w:t>
            </w:r>
          </w:p>
        </w:tc>
        <w:tc>
          <w:tcPr>
            <w:tcW w:w="1021" w:type="dxa"/>
            <w:shd w:val="clear" w:color="auto" w:fill="auto"/>
          </w:tcPr>
          <w:p w14:paraId="3DB0703E" w14:textId="77777777" w:rsidR="00130064" w:rsidRDefault="00130064" w:rsidP="00AC23C4">
            <w:pPr>
              <w:pStyle w:val="O0Nwnext"/>
              <w:ind w:right="113"/>
              <w:jc w:val="right"/>
            </w:pPr>
            <w:r>
              <w:t>---</w:t>
            </w:r>
          </w:p>
        </w:tc>
      </w:tr>
      <w:tr w:rsidR="00AC23C4" w14:paraId="66AAC555" w14:textId="77777777" w:rsidTr="00F72982">
        <w:tc>
          <w:tcPr>
            <w:tcW w:w="1134" w:type="dxa"/>
            <w:tcBorders>
              <w:bottom w:val="single" w:sz="4" w:space="0" w:color="auto"/>
            </w:tcBorders>
            <w:shd w:val="clear" w:color="auto" w:fill="auto"/>
          </w:tcPr>
          <w:p w14:paraId="7ED81864" w14:textId="77777777" w:rsidR="00130064" w:rsidRPr="00DA3387" w:rsidRDefault="00130064" w:rsidP="00AC23C4">
            <w:pPr>
              <w:pStyle w:val="TableCell0-2"/>
              <w:ind w:left="113"/>
              <w:rPr>
                <w:rStyle w:val="ChSmallCaps"/>
              </w:rPr>
            </w:pPr>
            <w:r w:rsidRPr="0099608C">
              <w:rPr>
                <w:rStyle w:val="ChSmallCaps"/>
              </w:rPr>
              <w:t>v.mo</w:t>
            </w:r>
            <w:r w:rsidRPr="00372706">
              <w:t>(</w:t>
            </w:r>
            <w:r w:rsidRPr="0099608C">
              <w:rPr>
                <w:rStyle w:val="ChSmallCaps"/>
              </w:rPr>
              <w:t>st</w:t>
            </w:r>
            <w:r w:rsidRPr="00C92FB5">
              <w:t>)</w:t>
            </w:r>
          </w:p>
        </w:tc>
        <w:tc>
          <w:tcPr>
            <w:tcW w:w="1021" w:type="dxa"/>
            <w:tcBorders>
              <w:bottom w:val="single" w:sz="4" w:space="0" w:color="auto"/>
            </w:tcBorders>
            <w:shd w:val="clear" w:color="auto" w:fill="auto"/>
          </w:tcPr>
          <w:p w14:paraId="432CB9DA" w14:textId="77777777" w:rsidR="00130064" w:rsidRDefault="00130064" w:rsidP="00AC23C4">
            <w:pPr>
              <w:pStyle w:val="TableCell0-2"/>
              <w:ind w:right="113"/>
              <w:jc w:val="right"/>
            </w:pPr>
            <w:r>
              <w:t>48</w:t>
            </w:r>
          </w:p>
        </w:tc>
        <w:tc>
          <w:tcPr>
            <w:tcW w:w="1021" w:type="dxa"/>
            <w:tcBorders>
              <w:bottom w:val="single" w:sz="4" w:space="0" w:color="auto"/>
              <w:right w:val="single" w:sz="4" w:space="0" w:color="auto"/>
            </w:tcBorders>
            <w:shd w:val="clear" w:color="auto" w:fill="auto"/>
          </w:tcPr>
          <w:p w14:paraId="25E2AE0C" w14:textId="77777777" w:rsidR="00130064" w:rsidRDefault="00130064" w:rsidP="00AC23C4">
            <w:pPr>
              <w:pStyle w:val="TableCell0-2"/>
              <w:ind w:right="113"/>
              <w:jc w:val="right"/>
            </w:pPr>
            <w:r>
              <w:t>88.9%</w:t>
            </w:r>
          </w:p>
        </w:tc>
        <w:tc>
          <w:tcPr>
            <w:tcW w:w="1021" w:type="dxa"/>
            <w:tcBorders>
              <w:left w:val="single" w:sz="4" w:space="0" w:color="auto"/>
              <w:bottom w:val="single" w:sz="4" w:space="0" w:color="auto"/>
            </w:tcBorders>
            <w:shd w:val="clear" w:color="auto" w:fill="auto"/>
          </w:tcPr>
          <w:p w14:paraId="043BD1A3" w14:textId="77777777" w:rsidR="00130064" w:rsidRDefault="00130064" w:rsidP="00AC23C4">
            <w:pPr>
              <w:pStyle w:val="TableCell0-2"/>
              <w:ind w:right="113"/>
              <w:jc w:val="right"/>
            </w:pPr>
            <w:r>
              <w:t>17</w:t>
            </w:r>
          </w:p>
        </w:tc>
        <w:tc>
          <w:tcPr>
            <w:tcW w:w="1021" w:type="dxa"/>
            <w:tcBorders>
              <w:bottom w:val="single" w:sz="4" w:space="0" w:color="auto"/>
            </w:tcBorders>
            <w:shd w:val="clear" w:color="auto" w:fill="auto"/>
          </w:tcPr>
          <w:p w14:paraId="05E61470" w14:textId="77777777" w:rsidR="00130064" w:rsidRDefault="00130064" w:rsidP="00AC23C4">
            <w:pPr>
              <w:pStyle w:val="TableCell0-2"/>
              <w:ind w:right="113"/>
              <w:jc w:val="right"/>
            </w:pPr>
            <w:r>
              <w:t>77.3%</w:t>
            </w:r>
          </w:p>
        </w:tc>
      </w:tr>
      <w:tr w:rsidR="00AC23C4" w14:paraId="575500D7" w14:textId="77777777" w:rsidTr="00F72982">
        <w:tc>
          <w:tcPr>
            <w:tcW w:w="1134" w:type="dxa"/>
            <w:tcBorders>
              <w:top w:val="single" w:sz="4" w:space="0" w:color="auto"/>
              <w:bottom w:val="single" w:sz="4" w:space="0" w:color="auto"/>
            </w:tcBorders>
            <w:shd w:val="clear" w:color="auto" w:fill="auto"/>
          </w:tcPr>
          <w:p w14:paraId="40613402" w14:textId="77777777" w:rsidR="00130064" w:rsidRDefault="00130064" w:rsidP="00AC23C4">
            <w:pPr>
              <w:pStyle w:val="TableCell2-2Break"/>
              <w:ind w:left="113"/>
            </w:pPr>
            <w:r>
              <w:t>Total</w:t>
            </w:r>
          </w:p>
        </w:tc>
        <w:tc>
          <w:tcPr>
            <w:tcW w:w="1021" w:type="dxa"/>
            <w:tcBorders>
              <w:top w:val="single" w:sz="4" w:space="0" w:color="auto"/>
              <w:bottom w:val="single" w:sz="4" w:space="0" w:color="auto"/>
            </w:tcBorders>
            <w:shd w:val="clear" w:color="auto" w:fill="auto"/>
          </w:tcPr>
          <w:p w14:paraId="6C14FA4E" w14:textId="77777777" w:rsidR="00130064" w:rsidRPr="00A966DA" w:rsidRDefault="00130064"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54</w:t>
            </w:r>
            <w:r w:rsidRPr="00BE2ABE">
              <w:fldChar w:fldCharType="end"/>
            </w:r>
          </w:p>
        </w:tc>
        <w:tc>
          <w:tcPr>
            <w:tcW w:w="1021" w:type="dxa"/>
            <w:tcBorders>
              <w:top w:val="single" w:sz="4" w:space="0" w:color="auto"/>
              <w:bottom w:val="single" w:sz="4" w:space="0" w:color="auto"/>
              <w:right w:val="single" w:sz="4" w:space="0" w:color="auto"/>
            </w:tcBorders>
            <w:shd w:val="clear" w:color="auto" w:fill="auto"/>
          </w:tcPr>
          <w:p w14:paraId="7BD36A68" w14:textId="77777777" w:rsidR="00130064" w:rsidRPr="00BE2ABE" w:rsidRDefault="00130064" w:rsidP="00AC23C4">
            <w:pPr>
              <w:pStyle w:val="TableCell2-2Break"/>
              <w:ind w:right="113"/>
              <w:jc w:val="right"/>
            </w:pPr>
            <w:r>
              <w:t>100%</w:t>
            </w:r>
          </w:p>
        </w:tc>
        <w:tc>
          <w:tcPr>
            <w:tcW w:w="1021" w:type="dxa"/>
            <w:tcBorders>
              <w:top w:val="single" w:sz="4" w:space="0" w:color="auto"/>
              <w:left w:val="single" w:sz="4" w:space="0" w:color="auto"/>
              <w:bottom w:val="single" w:sz="4" w:space="0" w:color="auto"/>
            </w:tcBorders>
            <w:shd w:val="clear" w:color="auto" w:fill="auto"/>
          </w:tcPr>
          <w:p w14:paraId="78A62385" w14:textId="77777777" w:rsidR="00130064" w:rsidRPr="00A966DA" w:rsidRDefault="00130064"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22</w:t>
            </w:r>
            <w:r w:rsidRPr="00BE2ABE">
              <w:fldChar w:fldCharType="end"/>
            </w:r>
          </w:p>
        </w:tc>
        <w:tc>
          <w:tcPr>
            <w:tcW w:w="1021" w:type="dxa"/>
            <w:tcBorders>
              <w:top w:val="single" w:sz="4" w:space="0" w:color="auto"/>
              <w:bottom w:val="single" w:sz="4" w:space="0" w:color="auto"/>
            </w:tcBorders>
            <w:shd w:val="clear" w:color="auto" w:fill="auto"/>
          </w:tcPr>
          <w:p w14:paraId="18AD9C61" w14:textId="77777777" w:rsidR="00130064" w:rsidRPr="00A966DA" w:rsidRDefault="00130064" w:rsidP="00AC23C4">
            <w:pPr>
              <w:pStyle w:val="TableCell2-2Break"/>
              <w:ind w:right="113"/>
              <w:jc w:val="right"/>
            </w:pPr>
            <w:r>
              <w:t>100%</w:t>
            </w:r>
          </w:p>
        </w:tc>
      </w:tr>
      <w:tr w:rsidR="00AC23C4" w14:paraId="06F9B1DE" w14:textId="77777777" w:rsidTr="00F72982">
        <w:tc>
          <w:tcPr>
            <w:tcW w:w="1134" w:type="dxa"/>
            <w:tcBorders>
              <w:top w:val="single" w:sz="4" w:space="0" w:color="auto"/>
            </w:tcBorders>
            <w:shd w:val="clear" w:color="auto" w:fill="auto"/>
          </w:tcPr>
          <w:p w14:paraId="730E1C82" w14:textId="77777777" w:rsidR="00130064" w:rsidRDefault="00130064" w:rsidP="00130064">
            <w:pPr>
              <w:pStyle w:val="TableCell2-0Center"/>
            </w:pPr>
          </w:p>
        </w:tc>
        <w:tc>
          <w:tcPr>
            <w:tcW w:w="2042" w:type="dxa"/>
            <w:gridSpan w:val="2"/>
            <w:tcBorders>
              <w:top w:val="single" w:sz="4" w:space="0" w:color="auto"/>
              <w:right w:val="single" w:sz="4" w:space="0" w:color="auto"/>
            </w:tcBorders>
            <w:shd w:val="clear" w:color="auto" w:fill="auto"/>
          </w:tcPr>
          <w:p w14:paraId="7F689059" w14:textId="77777777" w:rsidR="00130064" w:rsidRDefault="00130064" w:rsidP="00130064">
            <w:pPr>
              <w:pStyle w:val="TableCell2-0Center"/>
            </w:pPr>
            <w:r w:rsidRPr="0099608C">
              <w:rPr>
                <w:rStyle w:val="ChSmallCaps"/>
              </w:rPr>
              <w:t>supl</w:t>
            </w:r>
            <w:r>
              <w:t>-constructions</w:t>
            </w:r>
          </w:p>
        </w:tc>
        <w:tc>
          <w:tcPr>
            <w:tcW w:w="2042" w:type="dxa"/>
            <w:gridSpan w:val="2"/>
            <w:tcBorders>
              <w:top w:val="single" w:sz="4" w:space="0" w:color="auto"/>
              <w:left w:val="single" w:sz="4" w:space="0" w:color="auto"/>
            </w:tcBorders>
            <w:shd w:val="clear" w:color="auto" w:fill="auto"/>
          </w:tcPr>
          <w:p w14:paraId="6976A08A" w14:textId="77777777" w:rsidR="00130064" w:rsidRDefault="00130064" w:rsidP="00130064">
            <w:pPr>
              <w:pStyle w:val="TableCell2-0Center"/>
            </w:pPr>
            <w:r w:rsidRPr="00AC23C4">
              <w:rPr>
                <w:szCs w:val="19"/>
              </w:rPr>
              <w:t>Different verbs</w:t>
            </w:r>
          </w:p>
        </w:tc>
      </w:tr>
      <w:tr w:rsidR="00AC23C4" w:rsidRPr="00AC23C4" w14:paraId="59BED3F4" w14:textId="77777777" w:rsidTr="00F72982">
        <w:tc>
          <w:tcPr>
            <w:tcW w:w="1134" w:type="dxa"/>
            <w:shd w:val="clear" w:color="auto" w:fill="auto"/>
          </w:tcPr>
          <w:p w14:paraId="34293C0F" w14:textId="77777777" w:rsidR="00130064" w:rsidRDefault="00130064" w:rsidP="00130064">
            <w:pPr>
              <w:pStyle w:val="TableCell0-2"/>
            </w:pPr>
            <w:r>
              <w:t>Verb class</w:t>
            </w:r>
          </w:p>
        </w:tc>
        <w:tc>
          <w:tcPr>
            <w:tcW w:w="1021" w:type="dxa"/>
            <w:shd w:val="clear" w:color="auto" w:fill="auto"/>
          </w:tcPr>
          <w:p w14:paraId="2CF1DDF2" w14:textId="77777777" w:rsidR="00130064" w:rsidRDefault="00130064" w:rsidP="00AC23C4">
            <w:pPr>
              <w:pStyle w:val="TableCell0-2"/>
              <w:ind w:right="113"/>
              <w:jc w:val="right"/>
            </w:pPr>
            <w:r>
              <w:t>#</w:t>
            </w:r>
          </w:p>
        </w:tc>
        <w:tc>
          <w:tcPr>
            <w:tcW w:w="1021" w:type="dxa"/>
            <w:tcBorders>
              <w:right w:val="single" w:sz="4" w:space="0" w:color="auto"/>
            </w:tcBorders>
            <w:shd w:val="clear" w:color="auto" w:fill="auto"/>
          </w:tcPr>
          <w:p w14:paraId="55DC663A" w14:textId="77777777" w:rsidR="00130064" w:rsidRDefault="00130064" w:rsidP="00AC23C4">
            <w:pPr>
              <w:pStyle w:val="TableCell0-2"/>
              <w:ind w:right="113"/>
              <w:jc w:val="right"/>
            </w:pPr>
            <w:r>
              <w:t>%</w:t>
            </w:r>
          </w:p>
        </w:tc>
        <w:tc>
          <w:tcPr>
            <w:tcW w:w="1021" w:type="dxa"/>
            <w:tcBorders>
              <w:left w:val="single" w:sz="4" w:space="0" w:color="auto"/>
            </w:tcBorders>
            <w:shd w:val="clear" w:color="auto" w:fill="auto"/>
          </w:tcPr>
          <w:p w14:paraId="034AACB2" w14:textId="77777777" w:rsidR="00130064" w:rsidRDefault="00130064" w:rsidP="00AC23C4">
            <w:pPr>
              <w:pStyle w:val="TableCell0-2"/>
              <w:ind w:right="113"/>
              <w:jc w:val="right"/>
            </w:pPr>
            <w:r>
              <w:t>#</w:t>
            </w:r>
          </w:p>
        </w:tc>
        <w:tc>
          <w:tcPr>
            <w:tcW w:w="1021" w:type="dxa"/>
            <w:shd w:val="clear" w:color="auto" w:fill="auto"/>
          </w:tcPr>
          <w:p w14:paraId="62CFD22C" w14:textId="77777777" w:rsidR="00130064" w:rsidRDefault="00130064" w:rsidP="00AC23C4">
            <w:pPr>
              <w:pStyle w:val="TableCell0-2"/>
              <w:ind w:right="113"/>
              <w:jc w:val="right"/>
            </w:pPr>
            <w:r>
              <w:t>%</w:t>
            </w:r>
          </w:p>
        </w:tc>
      </w:tr>
      <w:tr w:rsidR="00AC23C4" w14:paraId="4369BDDD" w14:textId="77777777" w:rsidTr="00F72982">
        <w:tc>
          <w:tcPr>
            <w:tcW w:w="1134" w:type="dxa"/>
            <w:shd w:val="clear" w:color="auto" w:fill="auto"/>
          </w:tcPr>
          <w:p w14:paraId="08D60CB0" w14:textId="77777777" w:rsidR="00130064" w:rsidRPr="0099608C" w:rsidRDefault="00130064" w:rsidP="00AC23C4">
            <w:pPr>
              <w:pStyle w:val="O0Nwnext"/>
              <w:ind w:left="113"/>
              <w:rPr>
                <w:rStyle w:val="ChSmallCaps"/>
              </w:rPr>
            </w:pPr>
            <w:r w:rsidRPr="0099608C">
              <w:rPr>
                <w:rStyle w:val="ChSmallCaps"/>
              </w:rPr>
              <w:t>v.tri</w:t>
            </w:r>
          </w:p>
        </w:tc>
        <w:tc>
          <w:tcPr>
            <w:tcW w:w="1021" w:type="dxa"/>
            <w:shd w:val="clear" w:color="auto" w:fill="auto"/>
          </w:tcPr>
          <w:p w14:paraId="16B175A3" w14:textId="77777777" w:rsidR="00130064" w:rsidRDefault="00130064" w:rsidP="00AC23C4">
            <w:pPr>
              <w:pStyle w:val="O0Nwnext"/>
              <w:ind w:right="113"/>
              <w:jc w:val="right"/>
            </w:pPr>
            <w:r>
              <w:t>0</w:t>
            </w:r>
          </w:p>
        </w:tc>
        <w:tc>
          <w:tcPr>
            <w:tcW w:w="1021" w:type="dxa"/>
            <w:tcBorders>
              <w:right w:val="single" w:sz="4" w:space="0" w:color="auto"/>
            </w:tcBorders>
            <w:shd w:val="clear" w:color="auto" w:fill="auto"/>
          </w:tcPr>
          <w:p w14:paraId="30FA9C72" w14:textId="77777777" w:rsidR="00130064" w:rsidRDefault="00130064" w:rsidP="00AC23C4">
            <w:pPr>
              <w:pStyle w:val="O0Nwnext"/>
              <w:ind w:right="113"/>
              <w:jc w:val="right"/>
            </w:pPr>
            <w:r>
              <w:t>---</w:t>
            </w:r>
          </w:p>
        </w:tc>
        <w:tc>
          <w:tcPr>
            <w:tcW w:w="1021" w:type="dxa"/>
            <w:tcBorders>
              <w:left w:val="single" w:sz="4" w:space="0" w:color="auto"/>
            </w:tcBorders>
            <w:shd w:val="clear" w:color="auto" w:fill="auto"/>
          </w:tcPr>
          <w:p w14:paraId="19509E07" w14:textId="77777777" w:rsidR="00130064" w:rsidRDefault="00130064" w:rsidP="00AC23C4">
            <w:pPr>
              <w:pStyle w:val="O0Nwnext"/>
              <w:ind w:right="113"/>
              <w:jc w:val="right"/>
            </w:pPr>
            <w:r>
              <w:t>0</w:t>
            </w:r>
          </w:p>
        </w:tc>
        <w:tc>
          <w:tcPr>
            <w:tcW w:w="1021" w:type="dxa"/>
            <w:shd w:val="clear" w:color="auto" w:fill="auto"/>
          </w:tcPr>
          <w:p w14:paraId="44CB3980" w14:textId="77777777" w:rsidR="00130064" w:rsidRDefault="00130064" w:rsidP="00AC23C4">
            <w:pPr>
              <w:pStyle w:val="O0Nwnext"/>
              <w:ind w:right="113"/>
              <w:jc w:val="right"/>
            </w:pPr>
            <w:r>
              <w:t>---</w:t>
            </w:r>
          </w:p>
        </w:tc>
      </w:tr>
      <w:tr w:rsidR="00AC23C4" w:rsidRPr="002B16EC" w14:paraId="3AC73691" w14:textId="77777777" w:rsidTr="00F72982">
        <w:tc>
          <w:tcPr>
            <w:tcW w:w="1134" w:type="dxa"/>
            <w:shd w:val="clear" w:color="auto" w:fill="auto"/>
          </w:tcPr>
          <w:p w14:paraId="4AA5A35F" w14:textId="77777777" w:rsidR="00130064" w:rsidRPr="0099608C" w:rsidRDefault="00130064" w:rsidP="00AC23C4">
            <w:pPr>
              <w:pStyle w:val="O0Nwnext"/>
              <w:ind w:left="113"/>
              <w:rPr>
                <w:rStyle w:val="ChSmallCaps"/>
              </w:rPr>
            </w:pPr>
            <w:r w:rsidRPr="0099608C">
              <w:rPr>
                <w:rStyle w:val="ChSmallCaps"/>
              </w:rPr>
              <w:t>v.bi</w:t>
            </w:r>
          </w:p>
        </w:tc>
        <w:tc>
          <w:tcPr>
            <w:tcW w:w="1021" w:type="dxa"/>
            <w:shd w:val="clear" w:color="auto" w:fill="auto"/>
          </w:tcPr>
          <w:p w14:paraId="4F79566B" w14:textId="77777777" w:rsidR="00130064" w:rsidRDefault="00130064" w:rsidP="00AC23C4">
            <w:pPr>
              <w:pStyle w:val="O0Nwnext"/>
              <w:ind w:right="113"/>
              <w:jc w:val="right"/>
            </w:pPr>
            <w:r>
              <w:t>8</w:t>
            </w:r>
          </w:p>
        </w:tc>
        <w:tc>
          <w:tcPr>
            <w:tcW w:w="1021" w:type="dxa"/>
            <w:tcBorders>
              <w:right w:val="single" w:sz="4" w:space="0" w:color="auto"/>
            </w:tcBorders>
            <w:shd w:val="clear" w:color="auto" w:fill="auto"/>
          </w:tcPr>
          <w:p w14:paraId="7CF517B7" w14:textId="77777777" w:rsidR="00130064" w:rsidRDefault="00130064" w:rsidP="00AC23C4">
            <w:pPr>
              <w:pStyle w:val="O0Nwnext"/>
              <w:ind w:right="113"/>
              <w:jc w:val="right"/>
            </w:pPr>
            <w:r>
              <w:t>17.4%</w:t>
            </w:r>
          </w:p>
        </w:tc>
        <w:tc>
          <w:tcPr>
            <w:tcW w:w="1021" w:type="dxa"/>
            <w:tcBorders>
              <w:left w:val="single" w:sz="4" w:space="0" w:color="auto"/>
            </w:tcBorders>
            <w:shd w:val="clear" w:color="auto" w:fill="auto"/>
          </w:tcPr>
          <w:p w14:paraId="619BC74E" w14:textId="77777777" w:rsidR="00130064" w:rsidRDefault="00130064" w:rsidP="00AC23C4">
            <w:pPr>
              <w:pStyle w:val="O0Nwnext"/>
              <w:ind w:right="113"/>
              <w:jc w:val="right"/>
            </w:pPr>
            <w:r>
              <w:t>6</w:t>
            </w:r>
          </w:p>
        </w:tc>
        <w:tc>
          <w:tcPr>
            <w:tcW w:w="1021" w:type="dxa"/>
            <w:shd w:val="clear" w:color="auto" w:fill="auto"/>
          </w:tcPr>
          <w:p w14:paraId="3039F70B" w14:textId="77777777" w:rsidR="00130064" w:rsidRDefault="00130064" w:rsidP="00AC23C4">
            <w:pPr>
              <w:pStyle w:val="O0Nwnext"/>
              <w:ind w:right="113"/>
              <w:jc w:val="right"/>
            </w:pPr>
            <w:r>
              <w:t>20.0%</w:t>
            </w:r>
          </w:p>
        </w:tc>
      </w:tr>
      <w:tr w:rsidR="00AC23C4" w:rsidRPr="002B16EC" w14:paraId="7AAA9E14" w14:textId="77777777" w:rsidTr="00F72982">
        <w:tc>
          <w:tcPr>
            <w:tcW w:w="1134" w:type="dxa"/>
            <w:shd w:val="clear" w:color="auto" w:fill="auto"/>
          </w:tcPr>
          <w:p w14:paraId="07851CCA" w14:textId="77777777" w:rsidR="00130064" w:rsidRPr="000E5BE3" w:rsidRDefault="00130064" w:rsidP="00AC23C4">
            <w:pPr>
              <w:pStyle w:val="O0Nwnext"/>
              <w:ind w:left="113"/>
              <w:rPr>
                <w:rStyle w:val="ChSmallCaps"/>
              </w:rPr>
            </w:pPr>
            <w:r w:rsidRPr="0099608C">
              <w:rPr>
                <w:rStyle w:val="ChSmallCaps"/>
              </w:rPr>
              <w:t>v.mo</w:t>
            </w:r>
            <w:r w:rsidRPr="00372706">
              <w:t>(</w:t>
            </w:r>
            <w:r w:rsidRPr="0099608C">
              <w:rPr>
                <w:rStyle w:val="ChSmallCaps"/>
              </w:rPr>
              <w:t>dy</w:t>
            </w:r>
            <w:r w:rsidRPr="00C92FB5">
              <w:t>)</w:t>
            </w:r>
          </w:p>
        </w:tc>
        <w:tc>
          <w:tcPr>
            <w:tcW w:w="1021" w:type="dxa"/>
            <w:shd w:val="clear" w:color="auto" w:fill="auto"/>
          </w:tcPr>
          <w:p w14:paraId="18AE2922" w14:textId="77777777" w:rsidR="00130064" w:rsidRDefault="00130064" w:rsidP="00AC23C4">
            <w:pPr>
              <w:pStyle w:val="O0Nwnext"/>
              <w:ind w:right="113"/>
              <w:jc w:val="right"/>
            </w:pPr>
            <w:r>
              <w:t>0</w:t>
            </w:r>
          </w:p>
        </w:tc>
        <w:tc>
          <w:tcPr>
            <w:tcW w:w="1021" w:type="dxa"/>
            <w:tcBorders>
              <w:right w:val="single" w:sz="4" w:space="0" w:color="auto"/>
            </w:tcBorders>
            <w:shd w:val="clear" w:color="auto" w:fill="auto"/>
          </w:tcPr>
          <w:p w14:paraId="6C6CB638" w14:textId="77777777" w:rsidR="00130064" w:rsidRDefault="00130064" w:rsidP="00AC23C4">
            <w:pPr>
              <w:pStyle w:val="O0Nwnext"/>
              <w:ind w:right="113"/>
              <w:jc w:val="right"/>
            </w:pPr>
            <w:r>
              <w:t>---</w:t>
            </w:r>
          </w:p>
        </w:tc>
        <w:tc>
          <w:tcPr>
            <w:tcW w:w="1021" w:type="dxa"/>
            <w:tcBorders>
              <w:left w:val="single" w:sz="4" w:space="0" w:color="auto"/>
            </w:tcBorders>
            <w:shd w:val="clear" w:color="auto" w:fill="auto"/>
          </w:tcPr>
          <w:p w14:paraId="21977D61" w14:textId="77777777" w:rsidR="00130064" w:rsidRDefault="00130064" w:rsidP="00AC23C4">
            <w:pPr>
              <w:pStyle w:val="O0Nwnext"/>
              <w:ind w:right="113"/>
              <w:jc w:val="right"/>
            </w:pPr>
            <w:r>
              <w:t>0</w:t>
            </w:r>
          </w:p>
        </w:tc>
        <w:tc>
          <w:tcPr>
            <w:tcW w:w="1021" w:type="dxa"/>
            <w:shd w:val="clear" w:color="auto" w:fill="auto"/>
          </w:tcPr>
          <w:p w14:paraId="4BB1AF9B" w14:textId="77777777" w:rsidR="00130064" w:rsidRDefault="00130064" w:rsidP="00AC23C4">
            <w:pPr>
              <w:pStyle w:val="O0Nwnext"/>
              <w:ind w:right="113"/>
              <w:jc w:val="right"/>
            </w:pPr>
            <w:r>
              <w:t>---</w:t>
            </w:r>
          </w:p>
        </w:tc>
      </w:tr>
      <w:tr w:rsidR="00AC23C4" w14:paraId="386EF9BB" w14:textId="77777777" w:rsidTr="00F72982">
        <w:tc>
          <w:tcPr>
            <w:tcW w:w="1134" w:type="dxa"/>
            <w:tcBorders>
              <w:bottom w:val="single" w:sz="4" w:space="0" w:color="auto"/>
            </w:tcBorders>
            <w:shd w:val="clear" w:color="auto" w:fill="auto"/>
          </w:tcPr>
          <w:p w14:paraId="7E7F5E1F" w14:textId="77777777" w:rsidR="00130064" w:rsidRPr="00DA3387" w:rsidRDefault="00130064" w:rsidP="00AC23C4">
            <w:pPr>
              <w:pStyle w:val="TableCell0-2"/>
              <w:ind w:left="113"/>
              <w:rPr>
                <w:rStyle w:val="ChSmallCaps"/>
              </w:rPr>
            </w:pPr>
            <w:r w:rsidRPr="0099608C">
              <w:rPr>
                <w:rStyle w:val="ChSmallCaps"/>
              </w:rPr>
              <w:t>v.mo</w:t>
            </w:r>
            <w:r w:rsidRPr="00372706">
              <w:t>(</w:t>
            </w:r>
            <w:r w:rsidRPr="0099608C">
              <w:rPr>
                <w:rStyle w:val="ChSmallCaps"/>
              </w:rPr>
              <w:t>st</w:t>
            </w:r>
            <w:r w:rsidRPr="00C92FB5">
              <w:t>)</w:t>
            </w:r>
          </w:p>
        </w:tc>
        <w:tc>
          <w:tcPr>
            <w:tcW w:w="1021" w:type="dxa"/>
            <w:tcBorders>
              <w:bottom w:val="single" w:sz="4" w:space="0" w:color="auto"/>
            </w:tcBorders>
            <w:shd w:val="clear" w:color="auto" w:fill="auto"/>
          </w:tcPr>
          <w:p w14:paraId="774ACB03" w14:textId="77777777" w:rsidR="00130064" w:rsidRDefault="00130064" w:rsidP="00AC23C4">
            <w:pPr>
              <w:pStyle w:val="TableCell0-2"/>
              <w:ind w:right="113"/>
              <w:jc w:val="right"/>
            </w:pPr>
            <w:r>
              <w:t>38</w:t>
            </w:r>
          </w:p>
        </w:tc>
        <w:tc>
          <w:tcPr>
            <w:tcW w:w="1021" w:type="dxa"/>
            <w:tcBorders>
              <w:bottom w:val="single" w:sz="4" w:space="0" w:color="auto"/>
              <w:right w:val="single" w:sz="4" w:space="0" w:color="auto"/>
            </w:tcBorders>
            <w:shd w:val="clear" w:color="auto" w:fill="auto"/>
          </w:tcPr>
          <w:p w14:paraId="0B5B26C2" w14:textId="77777777" w:rsidR="00130064" w:rsidRDefault="00130064" w:rsidP="00AC23C4">
            <w:pPr>
              <w:pStyle w:val="TableCell0-2"/>
              <w:ind w:right="113"/>
              <w:jc w:val="right"/>
            </w:pPr>
            <w:r>
              <w:t>82.6%</w:t>
            </w:r>
          </w:p>
        </w:tc>
        <w:tc>
          <w:tcPr>
            <w:tcW w:w="1021" w:type="dxa"/>
            <w:tcBorders>
              <w:left w:val="single" w:sz="4" w:space="0" w:color="auto"/>
              <w:bottom w:val="single" w:sz="4" w:space="0" w:color="auto"/>
            </w:tcBorders>
            <w:shd w:val="clear" w:color="auto" w:fill="auto"/>
          </w:tcPr>
          <w:p w14:paraId="42EA8CE9" w14:textId="77777777" w:rsidR="00130064" w:rsidRDefault="00130064" w:rsidP="00AC23C4">
            <w:pPr>
              <w:pStyle w:val="TableCell0-2"/>
              <w:ind w:right="113"/>
              <w:jc w:val="right"/>
            </w:pPr>
            <w:r>
              <w:t>24</w:t>
            </w:r>
          </w:p>
        </w:tc>
        <w:tc>
          <w:tcPr>
            <w:tcW w:w="1021" w:type="dxa"/>
            <w:tcBorders>
              <w:bottom w:val="single" w:sz="4" w:space="0" w:color="auto"/>
            </w:tcBorders>
            <w:shd w:val="clear" w:color="auto" w:fill="auto"/>
          </w:tcPr>
          <w:p w14:paraId="3B2C9578" w14:textId="77777777" w:rsidR="00130064" w:rsidRDefault="00130064" w:rsidP="00AC23C4">
            <w:pPr>
              <w:pStyle w:val="TableCell0-2"/>
              <w:ind w:right="113"/>
              <w:jc w:val="right"/>
            </w:pPr>
            <w:r>
              <w:t>80.0%</w:t>
            </w:r>
          </w:p>
        </w:tc>
      </w:tr>
      <w:tr w:rsidR="00AC23C4" w14:paraId="7A1F4FE1" w14:textId="77777777" w:rsidTr="00F72982">
        <w:tc>
          <w:tcPr>
            <w:tcW w:w="1134" w:type="dxa"/>
            <w:tcBorders>
              <w:top w:val="single" w:sz="4" w:space="0" w:color="auto"/>
              <w:bottom w:val="single" w:sz="4" w:space="0" w:color="auto"/>
            </w:tcBorders>
            <w:shd w:val="clear" w:color="auto" w:fill="auto"/>
          </w:tcPr>
          <w:p w14:paraId="146F4C4F" w14:textId="77777777" w:rsidR="00B331E3" w:rsidRDefault="00B331E3" w:rsidP="00AC23C4">
            <w:pPr>
              <w:pStyle w:val="TableCell2-2Break"/>
              <w:ind w:left="113"/>
            </w:pPr>
            <w:r>
              <w:t>Total</w:t>
            </w:r>
          </w:p>
        </w:tc>
        <w:tc>
          <w:tcPr>
            <w:tcW w:w="1021" w:type="dxa"/>
            <w:tcBorders>
              <w:top w:val="single" w:sz="4" w:space="0" w:color="auto"/>
              <w:bottom w:val="single" w:sz="4" w:space="0" w:color="auto"/>
            </w:tcBorders>
            <w:shd w:val="clear" w:color="auto" w:fill="auto"/>
          </w:tcPr>
          <w:p w14:paraId="0CCF3038" w14:textId="77777777" w:rsidR="00B331E3" w:rsidRPr="00A966DA" w:rsidRDefault="00B331E3"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46</w:t>
            </w:r>
            <w:r w:rsidRPr="00BE2ABE">
              <w:fldChar w:fldCharType="end"/>
            </w:r>
          </w:p>
        </w:tc>
        <w:tc>
          <w:tcPr>
            <w:tcW w:w="1021" w:type="dxa"/>
            <w:tcBorders>
              <w:top w:val="single" w:sz="4" w:space="0" w:color="auto"/>
              <w:bottom w:val="single" w:sz="4" w:space="0" w:color="auto"/>
              <w:right w:val="single" w:sz="4" w:space="0" w:color="auto"/>
            </w:tcBorders>
            <w:shd w:val="clear" w:color="auto" w:fill="auto"/>
          </w:tcPr>
          <w:p w14:paraId="03798CB2" w14:textId="77777777" w:rsidR="00B331E3" w:rsidRPr="00BE2ABE" w:rsidRDefault="00B331E3" w:rsidP="00AC23C4">
            <w:pPr>
              <w:pStyle w:val="TableCell2-2Break"/>
              <w:ind w:right="113"/>
              <w:jc w:val="right"/>
            </w:pPr>
            <w:r>
              <w:t>100%</w:t>
            </w:r>
          </w:p>
        </w:tc>
        <w:tc>
          <w:tcPr>
            <w:tcW w:w="1021" w:type="dxa"/>
            <w:tcBorders>
              <w:top w:val="single" w:sz="4" w:space="0" w:color="auto"/>
              <w:left w:val="single" w:sz="4" w:space="0" w:color="auto"/>
              <w:bottom w:val="single" w:sz="4" w:space="0" w:color="auto"/>
            </w:tcBorders>
            <w:shd w:val="clear" w:color="auto" w:fill="auto"/>
          </w:tcPr>
          <w:p w14:paraId="69172C8D" w14:textId="77777777" w:rsidR="00B331E3" w:rsidRPr="00A966DA" w:rsidRDefault="00B331E3"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30</w:t>
            </w:r>
            <w:r w:rsidRPr="00BE2ABE">
              <w:fldChar w:fldCharType="end"/>
            </w:r>
          </w:p>
        </w:tc>
        <w:tc>
          <w:tcPr>
            <w:tcW w:w="1021" w:type="dxa"/>
            <w:tcBorders>
              <w:top w:val="single" w:sz="4" w:space="0" w:color="auto"/>
              <w:bottom w:val="single" w:sz="4" w:space="0" w:color="auto"/>
            </w:tcBorders>
            <w:shd w:val="clear" w:color="auto" w:fill="auto"/>
          </w:tcPr>
          <w:p w14:paraId="39151DA7" w14:textId="77777777" w:rsidR="00B331E3" w:rsidRPr="00A966DA" w:rsidRDefault="00B331E3" w:rsidP="00AC23C4">
            <w:pPr>
              <w:pStyle w:val="TableCell2-2Break"/>
              <w:ind w:right="113"/>
              <w:jc w:val="right"/>
            </w:pPr>
            <w:r>
              <w:t>100%</w:t>
            </w:r>
          </w:p>
        </w:tc>
      </w:tr>
    </w:tbl>
    <w:p w14:paraId="1E485E21" w14:textId="77777777" w:rsidR="00130064" w:rsidRDefault="00130064" w:rsidP="00130064">
      <w:pPr>
        <w:pStyle w:val="Body0010after"/>
      </w:pPr>
    </w:p>
    <w:p w14:paraId="594FE756" w14:textId="77777777" w:rsidR="00130064" w:rsidRDefault="00130064" w:rsidP="00130064">
      <w:pPr>
        <w:pStyle w:val="Heading3"/>
      </w:pPr>
      <w:bookmarkStart w:id="2252" w:name="_Ref350357337"/>
      <w:bookmarkStart w:id="2253" w:name="_Toc367531087"/>
      <w:bookmarkStart w:id="2254" w:name="_Toc440455584"/>
      <w:r>
        <w:t>Negation</w:t>
      </w:r>
      <w:bookmarkEnd w:id="2252"/>
      <w:bookmarkEnd w:id="2253"/>
      <w:bookmarkEnd w:id="2254"/>
    </w:p>
    <w:p w14:paraId="696AB5CA" w14:textId="442B5B37" w:rsidR="00130064" w:rsidRDefault="00130064" w:rsidP="00E9244E">
      <w:pPr>
        <w:pStyle w:val="Body0010after"/>
      </w:pPr>
      <w:r>
        <w:t xml:space="preserve">Verbs are negated with </w:t>
      </w:r>
      <w:r w:rsidR="004E6833">
        <w:rPr>
          <w:rStyle w:val="ChItalBold"/>
        </w:rPr>
        <w:t>tida</w:t>
      </w:r>
      <w:r>
        <w:t xml:space="preserve"> </w:t>
      </w:r>
      <w:r w:rsidR="00B7093A">
        <w:t>‘</w:t>
      </w:r>
      <w:r w:rsidRPr="0099608C">
        <w:rPr>
          <w:rStyle w:val="ChSmallCaps"/>
        </w:rPr>
        <w:t>neg</w:t>
      </w:r>
      <w:r w:rsidR="00B7093A">
        <w:t>’</w:t>
      </w:r>
      <w:r>
        <w:t xml:space="preserve"> or </w:t>
      </w:r>
      <w:r w:rsidRPr="00104AC1">
        <w:rPr>
          <w:rStyle w:val="ChItalBold"/>
        </w:rPr>
        <w:t>tra</w:t>
      </w:r>
      <w:r>
        <w:t xml:space="preserve"> </w:t>
      </w:r>
      <w:r w:rsidR="00B7093A">
        <w:t>‘</w:t>
      </w:r>
      <w:r w:rsidRPr="0099608C">
        <w:rPr>
          <w:rStyle w:val="ChSmallCaps"/>
        </w:rPr>
        <w:t>neg</w:t>
      </w:r>
      <w:r w:rsidR="00B7093A">
        <w:t>’</w:t>
      </w:r>
      <w:r>
        <w:t>.</w:t>
      </w:r>
      <w:bookmarkStart w:id="2255" w:name="_Ref434851220"/>
      <w:r w:rsidR="00657713">
        <w:rPr>
          <w:rStyle w:val="FootnoteReference"/>
        </w:rPr>
        <w:footnoteReference w:id="155"/>
      </w:r>
      <w:bookmarkEnd w:id="2255"/>
      <w:r>
        <w:t xml:space="preserve"> This is demonstrated with trivalent </w:t>
      </w:r>
      <w:r w:rsidRPr="00104AC1">
        <w:rPr>
          <w:rStyle w:val="ChItalBold"/>
        </w:rPr>
        <w:t>kasi</w:t>
      </w:r>
      <w:r>
        <w:t xml:space="preserve"> </w:t>
      </w:r>
      <w:r w:rsidR="00B7093A">
        <w:t>‘</w:t>
      </w:r>
      <w:r>
        <w:t>give</w:t>
      </w:r>
      <w:r w:rsidR="00B7093A">
        <w:t>’</w:t>
      </w:r>
      <w:r>
        <w:t xml:space="preserve"> in </w:t>
      </w:r>
      <w:r>
        <w:fldChar w:fldCharType="begin"/>
      </w:r>
      <w:r>
        <w:instrText xml:space="preserve"> REF _Ref350256905 \h </w:instrText>
      </w:r>
      <w:r>
        <w:fldChar w:fldCharType="separate"/>
      </w:r>
      <w:r w:rsidR="00154D81" w:rsidRPr="00F129D3">
        <w:t>(</w:t>
      </w:r>
      <w:r w:rsidR="00154D81">
        <w:rPr>
          <w:noProof/>
        </w:rPr>
        <w:t>128</w:t>
      </w:r>
      <w:r w:rsidR="00154D81" w:rsidRPr="00F129D3">
        <w:t>)</w:t>
      </w:r>
      <w:r>
        <w:fldChar w:fldCharType="end"/>
      </w:r>
      <w:r>
        <w:t xml:space="preserve">, bivalent </w:t>
      </w:r>
      <w:r w:rsidRPr="00104AC1">
        <w:rPr>
          <w:rStyle w:val="ChItalBold"/>
        </w:rPr>
        <w:t>pake</w:t>
      </w:r>
      <w:r>
        <w:t xml:space="preserve"> </w:t>
      </w:r>
      <w:r w:rsidR="00B7093A">
        <w:t>‘</w:t>
      </w:r>
      <w:r>
        <w:t>use</w:t>
      </w:r>
      <w:r w:rsidR="00B7093A">
        <w:t>’</w:t>
      </w:r>
      <w:r>
        <w:t xml:space="preserve"> in </w:t>
      </w:r>
      <w:r>
        <w:fldChar w:fldCharType="begin"/>
      </w:r>
      <w:r>
        <w:instrText xml:space="preserve"> REF _Ref350256904 \h </w:instrText>
      </w:r>
      <w:r>
        <w:fldChar w:fldCharType="separate"/>
      </w:r>
      <w:r w:rsidR="00154D81" w:rsidRPr="00F129D3">
        <w:t>(</w:t>
      </w:r>
      <w:r w:rsidR="00154D81">
        <w:rPr>
          <w:noProof/>
        </w:rPr>
        <w:t>129</w:t>
      </w:r>
      <w:r w:rsidR="00154D81" w:rsidRPr="00F129D3">
        <w:t>)</w:t>
      </w:r>
      <w:r>
        <w:fldChar w:fldCharType="end"/>
      </w:r>
      <w:r>
        <w:t xml:space="preserve">, monovalent dynamic </w:t>
      </w:r>
      <w:r w:rsidRPr="00104AC1">
        <w:rPr>
          <w:rStyle w:val="ChItalBold"/>
        </w:rPr>
        <w:t>datang</w:t>
      </w:r>
      <w:r>
        <w:t xml:space="preserve"> </w:t>
      </w:r>
      <w:r w:rsidR="00B7093A">
        <w:t>‘</w:t>
      </w:r>
      <w:r>
        <w:t>come</w:t>
      </w:r>
      <w:r w:rsidR="00B7093A">
        <w:t>’</w:t>
      </w:r>
      <w:r>
        <w:t xml:space="preserve"> in </w:t>
      </w:r>
      <w:r>
        <w:fldChar w:fldCharType="begin"/>
      </w:r>
      <w:r>
        <w:instrText xml:space="preserve"> REF _Ref350256903 \h </w:instrText>
      </w:r>
      <w:r>
        <w:fldChar w:fldCharType="separate"/>
      </w:r>
      <w:r w:rsidR="00154D81" w:rsidRPr="00F129D3">
        <w:t>(</w:t>
      </w:r>
      <w:r w:rsidR="00154D81">
        <w:rPr>
          <w:noProof/>
        </w:rPr>
        <w:t>130</w:t>
      </w:r>
      <w:r w:rsidR="00154D81" w:rsidRPr="00F129D3">
        <w:t>)</w:t>
      </w:r>
      <w:r>
        <w:fldChar w:fldCharType="end"/>
      </w:r>
      <w:r>
        <w:t xml:space="preserve">, and monovalent stative </w:t>
      </w:r>
      <w:r w:rsidRPr="00590090">
        <w:rPr>
          <w:rStyle w:val="ChItalBold"/>
        </w:rPr>
        <w:t>baik</w:t>
      </w:r>
      <w:r>
        <w:t xml:space="preserve"> </w:t>
      </w:r>
      <w:r w:rsidR="00B7093A">
        <w:t>‘</w:t>
      </w:r>
      <w:r>
        <w:t>be good</w:t>
      </w:r>
      <w:r w:rsidR="00B7093A">
        <w:t>’</w:t>
      </w:r>
      <w:r>
        <w:t xml:space="preserve"> in </w:t>
      </w:r>
      <w:r>
        <w:fldChar w:fldCharType="begin"/>
      </w:r>
      <w:r>
        <w:instrText xml:space="preserve"> REF _Ref350256902 \h </w:instrText>
      </w:r>
      <w:r>
        <w:fldChar w:fldCharType="separate"/>
      </w:r>
      <w:r w:rsidR="00154D81" w:rsidRPr="00F129D3">
        <w:t>(</w:t>
      </w:r>
      <w:r w:rsidR="00154D81">
        <w:rPr>
          <w:noProof/>
        </w:rPr>
        <w:t>131</w:t>
      </w:r>
      <w:r w:rsidR="00154D81" w:rsidRPr="00F129D3">
        <w:t>)</w:t>
      </w:r>
      <w:r>
        <w:fldChar w:fldCharType="end"/>
      </w:r>
      <w:r>
        <w:t>. These examples also illustrate that both negators are used interchangeably (for more details on negation see §</w:t>
      </w:r>
      <w:r w:rsidR="002626FC">
        <w:fldChar w:fldCharType="begin"/>
      </w:r>
      <w:r w:rsidR="002626FC">
        <w:instrText xml:space="preserve"> REF _Ref363824846 \w \h </w:instrText>
      </w:r>
      <w:r w:rsidR="002626FC">
        <w:fldChar w:fldCharType="separate"/>
      </w:r>
      <w:r w:rsidR="00154D81">
        <w:rPr>
          <w:cs/>
        </w:rPr>
        <w:t>‎</w:t>
      </w:r>
      <w:r w:rsidR="00154D81">
        <w:t>13.1</w:t>
      </w:r>
      <w:r w:rsidR="002626FC">
        <w:fldChar w:fldCharType="end"/>
      </w:r>
      <w:r>
        <w:t>).</w:t>
      </w:r>
    </w:p>
    <w:tbl>
      <w:tblPr>
        <w:tblW w:w="6617" w:type="dxa"/>
        <w:tblCellMar>
          <w:left w:w="42" w:type="dxa"/>
          <w:right w:w="42" w:type="dxa"/>
        </w:tblCellMar>
        <w:tblLook w:val="01E0" w:firstRow="1" w:lastRow="1" w:firstColumn="1" w:lastColumn="1" w:noHBand="0" w:noVBand="0"/>
      </w:tblPr>
      <w:tblGrid>
        <w:gridCol w:w="709"/>
        <w:gridCol w:w="562"/>
        <w:gridCol w:w="773"/>
        <w:gridCol w:w="584"/>
        <w:gridCol w:w="462"/>
        <w:gridCol w:w="834"/>
        <w:gridCol w:w="462"/>
        <w:gridCol w:w="473"/>
        <w:gridCol w:w="529"/>
        <w:gridCol w:w="489"/>
        <w:gridCol w:w="740"/>
      </w:tblGrid>
      <w:tr w:rsidR="00AC23C4" w:rsidRPr="00833FA5" w14:paraId="5D43B179" w14:textId="77777777" w:rsidTr="00AC23C4">
        <w:tc>
          <w:tcPr>
            <w:tcW w:w="709" w:type="dxa"/>
            <w:shd w:val="clear" w:color="auto" w:fill="auto"/>
          </w:tcPr>
          <w:p w14:paraId="3DCD07A2" w14:textId="77777777" w:rsidR="00130064" w:rsidRPr="00F129D3" w:rsidRDefault="00130064" w:rsidP="00130064">
            <w:pPr>
              <w:pStyle w:val="Text"/>
            </w:pPr>
            <w:bookmarkStart w:id="2257" w:name="_Ref350256905"/>
            <w:r w:rsidRPr="00F129D3">
              <w:t>(</w:t>
            </w:r>
            <w:fldSimple w:instr=" SEQ ( \* ARABIC \s 1 ">
              <w:r w:rsidR="00154D81">
                <w:rPr>
                  <w:noProof/>
                </w:rPr>
                <w:t>128</w:t>
              </w:r>
            </w:fldSimple>
            <w:r w:rsidRPr="00F129D3">
              <w:t>)</w:t>
            </w:r>
            <w:bookmarkEnd w:id="2257"/>
          </w:p>
        </w:tc>
        <w:tc>
          <w:tcPr>
            <w:tcW w:w="562" w:type="dxa"/>
            <w:shd w:val="clear" w:color="auto" w:fill="auto"/>
          </w:tcPr>
          <w:p w14:paraId="7DAAB85A" w14:textId="77777777" w:rsidR="00130064" w:rsidRPr="00D51F3B" w:rsidRDefault="00130064" w:rsidP="00130064">
            <w:pPr>
              <w:pStyle w:val="Text"/>
            </w:pPr>
            <w:r w:rsidRPr="00D51F3B">
              <w:t>kaka</w:t>
            </w:r>
          </w:p>
        </w:tc>
        <w:tc>
          <w:tcPr>
            <w:tcW w:w="773" w:type="dxa"/>
            <w:shd w:val="clear" w:color="auto" w:fill="auto"/>
          </w:tcPr>
          <w:p w14:paraId="196F411F" w14:textId="77777777" w:rsidR="00130064" w:rsidRPr="00D51F3B" w:rsidRDefault="00130064" w:rsidP="00130064">
            <w:pPr>
              <w:pStyle w:val="Text"/>
            </w:pPr>
            <w:r w:rsidRPr="00D51F3B">
              <w:t>su</w:t>
            </w:r>
          </w:p>
        </w:tc>
        <w:tc>
          <w:tcPr>
            <w:tcW w:w="584" w:type="dxa"/>
            <w:shd w:val="clear" w:color="auto" w:fill="auto"/>
          </w:tcPr>
          <w:p w14:paraId="5C21EF71" w14:textId="77777777" w:rsidR="00130064" w:rsidRPr="00D51F3B" w:rsidRDefault="00130064" w:rsidP="00130064">
            <w:pPr>
              <w:pStyle w:val="Text"/>
            </w:pPr>
            <w:r w:rsidRPr="00D51F3B">
              <w:t>bilang</w:t>
            </w:r>
          </w:p>
        </w:tc>
        <w:tc>
          <w:tcPr>
            <w:tcW w:w="462" w:type="dxa"/>
            <w:shd w:val="clear" w:color="auto" w:fill="auto"/>
          </w:tcPr>
          <w:p w14:paraId="1CEBB033" w14:textId="77777777" w:rsidR="00130064" w:rsidRPr="00D51F3B" w:rsidRDefault="00130064" w:rsidP="00130064">
            <w:pPr>
              <w:pStyle w:val="Text"/>
            </w:pPr>
            <w:r w:rsidRPr="00D51F3B">
              <w:t>de</w:t>
            </w:r>
          </w:p>
        </w:tc>
        <w:tc>
          <w:tcPr>
            <w:tcW w:w="834" w:type="dxa"/>
            <w:shd w:val="clear" w:color="auto" w:fill="auto"/>
          </w:tcPr>
          <w:p w14:paraId="18D34875" w14:textId="77777777" w:rsidR="00130064" w:rsidRPr="00D51F3B" w:rsidRDefault="00130064" w:rsidP="00130064">
            <w:pPr>
              <w:pStyle w:val="Text"/>
            </w:pPr>
            <w:r w:rsidRPr="00D51F3B">
              <w:t>begitu</w:t>
            </w:r>
            <w:r w:rsidR="004A0184">
              <w:t>,</w:t>
            </w:r>
          </w:p>
        </w:tc>
        <w:tc>
          <w:tcPr>
            <w:tcW w:w="462" w:type="dxa"/>
            <w:shd w:val="clear" w:color="auto" w:fill="auto"/>
          </w:tcPr>
          <w:p w14:paraId="7C8F5F41" w14:textId="77777777" w:rsidR="00130064" w:rsidRPr="00D51F3B" w:rsidRDefault="00130064" w:rsidP="00130064">
            <w:pPr>
              <w:pStyle w:val="Text"/>
            </w:pPr>
            <w:r w:rsidRPr="00D51F3B">
              <w:t>sa</w:t>
            </w:r>
          </w:p>
        </w:tc>
        <w:tc>
          <w:tcPr>
            <w:tcW w:w="473" w:type="dxa"/>
            <w:shd w:val="clear" w:color="auto" w:fill="auto"/>
          </w:tcPr>
          <w:p w14:paraId="23464E01" w14:textId="77777777" w:rsidR="00130064" w:rsidRPr="00DC62E3" w:rsidRDefault="00130064" w:rsidP="00130064">
            <w:pPr>
              <w:pStyle w:val="Text"/>
              <w:rPr>
                <w:rStyle w:val="ChBlueBold"/>
              </w:rPr>
            </w:pPr>
            <w:r w:rsidRPr="00DC62E3">
              <w:rPr>
                <w:rStyle w:val="ChBlueBold"/>
              </w:rPr>
              <w:t>tra</w:t>
            </w:r>
          </w:p>
        </w:tc>
        <w:tc>
          <w:tcPr>
            <w:tcW w:w="529" w:type="dxa"/>
            <w:shd w:val="clear" w:color="auto" w:fill="auto"/>
          </w:tcPr>
          <w:p w14:paraId="5B2B4CE9" w14:textId="77777777" w:rsidR="00130064" w:rsidRPr="00DC62E3" w:rsidRDefault="00130064" w:rsidP="00130064">
            <w:pPr>
              <w:pStyle w:val="Text"/>
              <w:rPr>
                <w:rStyle w:val="ChBlueBold"/>
              </w:rPr>
            </w:pPr>
            <w:r w:rsidRPr="00DC62E3">
              <w:rPr>
                <w:rStyle w:val="ChBlueBold"/>
              </w:rPr>
              <w:t>kas</w:t>
            </w:r>
            <w:r>
              <w:rPr>
                <w:rStyle w:val="ChBlueBold"/>
              </w:rPr>
              <w:t>i</w:t>
            </w:r>
          </w:p>
        </w:tc>
        <w:tc>
          <w:tcPr>
            <w:tcW w:w="489" w:type="dxa"/>
            <w:shd w:val="clear" w:color="auto" w:fill="auto"/>
          </w:tcPr>
          <w:p w14:paraId="27326A9A" w14:textId="77777777" w:rsidR="00130064" w:rsidRPr="00D51F3B" w:rsidRDefault="00130064" w:rsidP="00130064">
            <w:pPr>
              <w:pStyle w:val="Text"/>
            </w:pPr>
            <w:r w:rsidRPr="00D51F3B">
              <w:t>ko</w:t>
            </w:r>
          </w:p>
        </w:tc>
        <w:tc>
          <w:tcPr>
            <w:tcW w:w="740" w:type="dxa"/>
            <w:shd w:val="clear" w:color="auto" w:fill="auto"/>
          </w:tcPr>
          <w:p w14:paraId="54305542" w14:textId="77777777" w:rsidR="00130064" w:rsidRPr="00D51F3B" w:rsidRDefault="00130064" w:rsidP="00130064">
            <w:pPr>
              <w:pStyle w:val="Text"/>
            </w:pPr>
            <w:r w:rsidRPr="00D51F3B">
              <w:t>jempol</w:t>
            </w:r>
          </w:p>
        </w:tc>
      </w:tr>
      <w:tr w:rsidR="00AC23C4" w:rsidRPr="00AC23C4" w14:paraId="14311EBF" w14:textId="77777777" w:rsidTr="00AC23C4">
        <w:tc>
          <w:tcPr>
            <w:tcW w:w="709" w:type="dxa"/>
            <w:shd w:val="clear" w:color="auto" w:fill="auto"/>
          </w:tcPr>
          <w:p w14:paraId="08FC4966" w14:textId="77777777" w:rsidR="00130064" w:rsidRPr="00D51F3B" w:rsidRDefault="00130064" w:rsidP="00130064">
            <w:pPr>
              <w:pStyle w:val="GlossEng"/>
            </w:pPr>
          </w:p>
        </w:tc>
        <w:tc>
          <w:tcPr>
            <w:tcW w:w="562" w:type="dxa"/>
            <w:shd w:val="clear" w:color="auto" w:fill="auto"/>
          </w:tcPr>
          <w:p w14:paraId="51988ABF" w14:textId="77777777" w:rsidR="00130064" w:rsidRPr="00D51F3B" w:rsidRDefault="00130064" w:rsidP="00130064">
            <w:pPr>
              <w:pStyle w:val="GlossEng"/>
            </w:pPr>
            <w:r w:rsidRPr="00D51F3B">
              <w:t>oSb</w:t>
            </w:r>
          </w:p>
        </w:tc>
        <w:tc>
          <w:tcPr>
            <w:tcW w:w="773" w:type="dxa"/>
            <w:shd w:val="clear" w:color="auto" w:fill="auto"/>
          </w:tcPr>
          <w:p w14:paraId="640FA02B" w14:textId="77777777" w:rsidR="00130064" w:rsidRPr="00D51F3B" w:rsidRDefault="00130064" w:rsidP="00130064">
            <w:pPr>
              <w:pStyle w:val="GlossEng"/>
            </w:pPr>
            <w:r w:rsidRPr="00D51F3B">
              <w:t>already</w:t>
            </w:r>
          </w:p>
        </w:tc>
        <w:tc>
          <w:tcPr>
            <w:tcW w:w="584" w:type="dxa"/>
            <w:shd w:val="clear" w:color="auto" w:fill="auto"/>
          </w:tcPr>
          <w:p w14:paraId="46808935" w14:textId="77777777" w:rsidR="00130064" w:rsidRPr="00D51F3B" w:rsidRDefault="00130064" w:rsidP="00130064">
            <w:pPr>
              <w:pStyle w:val="GlossEng"/>
            </w:pPr>
            <w:r w:rsidRPr="00D51F3B">
              <w:t>say</w:t>
            </w:r>
          </w:p>
        </w:tc>
        <w:tc>
          <w:tcPr>
            <w:tcW w:w="462" w:type="dxa"/>
            <w:shd w:val="clear" w:color="auto" w:fill="auto"/>
          </w:tcPr>
          <w:p w14:paraId="4C1C8C32" w14:textId="77777777" w:rsidR="00130064" w:rsidRPr="0099608C" w:rsidRDefault="00130064" w:rsidP="00130064">
            <w:pPr>
              <w:pStyle w:val="GlossEng"/>
              <w:rPr>
                <w:rStyle w:val="ChSmallCaps"/>
              </w:rPr>
            </w:pPr>
            <w:r w:rsidRPr="0099608C">
              <w:rPr>
                <w:rStyle w:val="ChSmallCaps"/>
              </w:rPr>
              <w:t>3sg</w:t>
            </w:r>
          </w:p>
        </w:tc>
        <w:tc>
          <w:tcPr>
            <w:tcW w:w="834" w:type="dxa"/>
            <w:shd w:val="clear" w:color="auto" w:fill="auto"/>
          </w:tcPr>
          <w:p w14:paraId="7E3B411D" w14:textId="77777777" w:rsidR="00130064" w:rsidRPr="00D51F3B" w:rsidRDefault="00130064" w:rsidP="00130064">
            <w:pPr>
              <w:pStyle w:val="GlossEng"/>
            </w:pPr>
            <w:r w:rsidRPr="00D51F3B">
              <w:t>like.that</w:t>
            </w:r>
          </w:p>
        </w:tc>
        <w:tc>
          <w:tcPr>
            <w:tcW w:w="462" w:type="dxa"/>
            <w:shd w:val="clear" w:color="auto" w:fill="auto"/>
          </w:tcPr>
          <w:p w14:paraId="423DE567" w14:textId="77777777" w:rsidR="00130064" w:rsidRPr="0099608C" w:rsidRDefault="00130064" w:rsidP="00130064">
            <w:pPr>
              <w:pStyle w:val="GlossEng"/>
              <w:rPr>
                <w:rStyle w:val="ChSmallCaps"/>
              </w:rPr>
            </w:pPr>
            <w:r w:rsidRPr="0099608C">
              <w:rPr>
                <w:rStyle w:val="ChSmallCaps"/>
              </w:rPr>
              <w:t>1sg</w:t>
            </w:r>
          </w:p>
        </w:tc>
        <w:tc>
          <w:tcPr>
            <w:tcW w:w="473" w:type="dxa"/>
            <w:shd w:val="clear" w:color="auto" w:fill="auto"/>
          </w:tcPr>
          <w:p w14:paraId="5B968199" w14:textId="77777777" w:rsidR="00130064" w:rsidRPr="0099608C" w:rsidRDefault="00130064" w:rsidP="00130064">
            <w:pPr>
              <w:pStyle w:val="GlossEng"/>
              <w:rPr>
                <w:rStyle w:val="ChSmallCaps"/>
              </w:rPr>
            </w:pPr>
            <w:r w:rsidRPr="0099608C">
              <w:rPr>
                <w:rStyle w:val="ChSmallCaps"/>
              </w:rPr>
              <w:t>neg</w:t>
            </w:r>
          </w:p>
        </w:tc>
        <w:tc>
          <w:tcPr>
            <w:tcW w:w="529" w:type="dxa"/>
            <w:shd w:val="clear" w:color="auto" w:fill="auto"/>
          </w:tcPr>
          <w:p w14:paraId="37F6BAFA" w14:textId="77777777" w:rsidR="00130064" w:rsidRPr="00D51F3B" w:rsidRDefault="00130064" w:rsidP="00130064">
            <w:pPr>
              <w:pStyle w:val="GlossEng"/>
            </w:pPr>
            <w:r w:rsidRPr="00D51F3B">
              <w:t>give</w:t>
            </w:r>
          </w:p>
        </w:tc>
        <w:tc>
          <w:tcPr>
            <w:tcW w:w="489" w:type="dxa"/>
            <w:shd w:val="clear" w:color="auto" w:fill="auto"/>
          </w:tcPr>
          <w:p w14:paraId="0F6FCDFB" w14:textId="77777777" w:rsidR="00130064" w:rsidRPr="0099608C" w:rsidRDefault="00130064" w:rsidP="00130064">
            <w:pPr>
              <w:pStyle w:val="GlossEng"/>
              <w:rPr>
                <w:rStyle w:val="ChSmallCaps"/>
              </w:rPr>
            </w:pPr>
            <w:r w:rsidRPr="0099608C">
              <w:rPr>
                <w:rStyle w:val="ChSmallCaps"/>
              </w:rPr>
              <w:t>2sg</w:t>
            </w:r>
          </w:p>
        </w:tc>
        <w:tc>
          <w:tcPr>
            <w:tcW w:w="740" w:type="dxa"/>
            <w:shd w:val="clear" w:color="auto" w:fill="auto"/>
          </w:tcPr>
          <w:p w14:paraId="4F3DE2C2" w14:textId="77777777" w:rsidR="00130064" w:rsidRPr="00D51F3B" w:rsidRDefault="00130064" w:rsidP="00130064">
            <w:pPr>
              <w:pStyle w:val="GlossEng"/>
            </w:pPr>
            <w:r w:rsidRPr="00D51F3B">
              <w:t>thumb</w:t>
            </w:r>
          </w:p>
        </w:tc>
      </w:tr>
    </w:tbl>
    <w:p w14:paraId="3B7538F0" w14:textId="1F89634E" w:rsidR="00130064" w:rsidRPr="001B3351" w:rsidRDefault="00B7093A" w:rsidP="00130064">
      <w:pPr>
        <w:pStyle w:val="FreeTranslEng"/>
      </w:pPr>
      <w:r>
        <w:t>‘</w:t>
      </w:r>
      <w:r w:rsidR="00130064">
        <w:t>I (</w:t>
      </w:r>
      <w:r>
        <w:t>‘</w:t>
      </w:r>
      <w:r w:rsidR="00130064" w:rsidRPr="00D51F3B">
        <w:t xml:space="preserve">older </w:t>
      </w:r>
      <w:r w:rsidR="00130064">
        <w:t>sibling</w:t>
      </w:r>
      <w:r>
        <w:t>’</w:t>
      </w:r>
      <w:r w:rsidR="00130064">
        <w:t>)</w:t>
      </w:r>
      <w:r w:rsidR="00130064" w:rsidRPr="00D51F3B">
        <w:t xml:space="preserve"> already told him like that, </w:t>
      </w:r>
      <w:r>
        <w:t>‘</w:t>
      </w:r>
      <w:r w:rsidR="00130064" w:rsidRPr="00D51F3B">
        <w:t xml:space="preserve">I </w:t>
      </w:r>
      <w:r w:rsidR="00130064" w:rsidRPr="00DC62E3">
        <w:rPr>
          <w:rStyle w:val="ChBlueBold"/>
        </w:rPr>
        <w:t>won</w:t>
      </w:r>
      <w:r>
        <w:rPr>
          <w:rStyle w:val="ChBlueBold"/>
        </w:rPr>
        <w:t>’</w:t>
      </w:r>
      <w:r w:rsidR="00130064" w:rsidRPr="00DC62E3">
        <w:rPr>
          <w:rStyle w:val="ChBlueBold"/>
        </w:rPr>
        <w:t>t give</w:t>
      </w:r>
      <w:r w:rsidR="00130064" w:rsidRPr="00D51F3B">
        <w:t xml:space="preserve"> you a thumbs up</w:t>
      </w:r>
      <w:r>
        <w:t>’’</w:t>
      </w:r>
      <w:r w:rsidR="00130064">
        <w:t xml:space="preserve"> </w:t>
      </w:r>
      <w:r w:rsidR="00130064" w:rsidRPr="003C7390">
        <w:rPr>
          <w:rStyle w:val="ExampleSource"/>
        </w:rPr>
        <w:t>[081115-001a-Cv.0042]</w:t>
      </w:r>
    </w:p>
    <w:tbl>
      <w:tblPr>
        <w:tblW w:w="6828" w:type="dxa"/>
        <w:tblCellMar>
          <w:left w:w="42" w:type="dxa"/>
          <w:right w:w="42" w:type="dxa"/>
        </w:tblCellMar>
        <w:tblLook w:val="01E0" w:firstRow="1" w:lastRow="1" w:firstColumn="1" w:lastColumn="1" w:noHBand="0" w:noVBand="0"/>
      </w:tblPr>
      <w:tblGrid>
        <w:gridCol w:w="709"/>
        <w:gridCol w:w="529"/>
        <w:gridCol w:w="540"/>
        <w:gridCol w:w="806"/>
        <w:gridCol w:w="510"/>
        <w:gridCol w:w="596"/>
        <w:gridCol w:w="684"/>
        <w:gridCol w:w="729"/>
        <w:gridCol w:w="495"/>
        <w:gridCol w:w="540"/>
        <w:gridCol w:w="690"/>
      </w:tblGrid>
      <w:tr w:rsidR="00AC23C4" w:rsidRPr="00833FA5" w14:paraId="2F2EC14A" w14:textId="77777777" w:rsidTr="00AC23C4">
        <w:tc>
          <w:tcPr>
            <w:tcW w:w="709" w:type="dxa"/>
            <w:shd w:val="clear" w:color="auto" w:fill="auto"/>
          </w:tcPr>
          <w:p w14:paraId="1B1627D5" w14:textId="77777777" w:rsidR="00130064" w:rsidRPr="00F129D3" w:rsidRDefault="00130064" w:rsidP="00130064">
            <w:pPr>
              <w:pStyle w:val="Text"/>
            </w:pPr>
            <w:bookmarkStart w:id="2258" w:name="_Ref350256904"/>
            <w:r w:rsidRPr="00F129D3">
              <w:t>(</w:t>
            </w:r>
            <w:fldSimple w:instr=" SEQ ( \* ARABIC \s 1 ">
              <w:r w:rsidR="00154D81">
                <w:rPr>
                  <w:noProof/>
                </w:rPr>
                <w:t>129</w:t>
              </w:r>
            </w:fldSimple>
            <w:r w:rsidRPr="00F129D3">
              <w:t>)</w:t>
            </w:r>
            <w:bookmarkEnd w:id="2258"/>
          </w:p>
        </w:tc>
        <w:tc>
          <w:tcPr>
            <w:tcW w:w="529" w:type="dxa"/>
            <w:shd w:val="clear" w:color="auto" w:fill="auto"/>
          </w:tcPr>
          <w:p w14:paraId="3C02C549" w14:textId="77777777" w:rsidR="00130064" w:rsidRPr="00D51F3B" w:rsidRDefault="00130064" w:rsidP="00130064">
            <w:pPr>
              <w:pStyle w:val="Text"/>
            </w:pPr>
            <w:r>
              <w:t>kalo</w:t>
            </w:r>
          </w:p>
        </w:tc>
        <w:tc>
          <w:tcPr>
            <w:tcW w:w="540" w:type="dxa"/>
            <w:shd w:val="clear" w:color="auto" w:fill="auto"/>
          </w:tcPr>
          <w:p w14:paraId="5157501E" w14:textId="77777777" w:rsidR="00130064" w:rsidRPr="00D51F3B" w:rsidRDefault="00130064" w:rsidP="00130064">
            <w:pPr>
              <w:pStyle w:val="Text"/>
            </w:pPr>
            <w:r w:rsidRPr="00D51F3B">
              <w:t>saya</w:t>
            </w:r>
          </w:p>
        </w:tc>
        <w:tc>
          <w:tcPr>
            <w:tcW w:w="806" w:type="dxa"/>
            <w:shd w:val="clear" w:color="auto" w:fill="auto"/>
          </w:tcPr>
          <w:p w14:paraId="1DA97D7F" w14:textId="77777777" w:rsidR="00130064" w:rsidRPr="00D51F3B" w:rsidRDefault="00130064" w:rsidP="00130064">
            <w:pPr>
              <w:pStyle w:val="Text"/>
            </w:pPr>
            <w:r w:rsidRPr="00D51F3B">
              <w:t>berburu</w:t>
            </w:r>
          </w:p>
        </w:tc>
        <w:tc>
          <w:tcPr>
            <w:tcW w:w="510" w:type="dxa"/>
            <w:shd w:val="clear" w:color="auto" w:fill="auto"/>
          </w:tcPr>
          <w:p w14:paraId="0A402883" w14:textId="77777777" w:rsidR="00130064" w:rsidRPr="003C7390" w:rsidRDefault="004E6833" w:rsidP="00130064">
            <w:pPr>
              <w:pStyle w:val="Text"/>
              <w:rPr>
                <w:rStyle w:val="ChBlueBold"/>
              </w:rPr>
            </w:pPr>
            <w:r>
              <w:rPr>
                <w:rStyle w:val="ChBlueBold"/>
              </w:rPr>
              <w:t>tida</w:t>
            </w:r>
          </w:p>
        </w:tc>
        <w:tc>
          <w:tcPr>
            <w:tcW w:w="596" w:type="dxa"/>
            <w:shd w:val="clear" w:color="auto" w:fill="auto"/>
          </w:tcPr>
          <w:p w14:paraId="5A5EE5FB" w14:textId="77777777" w:rsidR="00130064" w:rsidRPr="003C7390" w:rsidRDefault="00130064" w:rsidP="00130064">
            <w:pPr>
              <w:pStyle w:val="Text"/>
              <w:rPr>
                <w:rStyle w:val="ChBlueBold"/>
              </w:rPr>
            </w:pPr>
            <w:r w:rsidRPr="003C7390">
              <w:rPr>
                <w:rStyle w:val="ChBlueBold"/>
              </w:rPr>
              <w:t>pake</w:t>
            </w:r>
          </w:p>
        </w:tc>
        <w:tc>
          <w:tcPr>
            <w:tcW w:w="684" w:type="dxa"/>
            <w:shd w:val="clear" w:color="auto" w:fill="auto"/>
          </w:tcPr>
          <w:p w14:paraId="05A9B776" w14:textId="77777777" w:rsidR="00130064" w:rsidRPr="00D51F3B" w:rsidRDefault="00130064" w:rsidP="00130064">
            <w:pPr>
              <w:pStyle w:val="Text"/>
            </w:pPr>
            <w:r w:rsidRPr="00D51F3B">
              <w:t>anjing</w:t>
            </w:r>
          </w:p>
        </w:tc>
        <w:tc>
          <w:tcPr>
            <w:tcW w:w="729" w:type="dxa"/>
            <w:shd w:val="clear" w:color="auto" w:fill="auto"/>
          </w:tcPr>
          <w:p w14:paraId="5AEFE536" w14:textId="77777777" w:rsidR="00130064" w:rsidRPr="00D51F3B" w:rsidRDefault="00130064" w:rsidP="00130064">
            <w:pPr>
              <w:pStyle w:val="Text"/>
            </w:pPr>
            <w:r w:rsidRPr="00D51F3B">
              <w:t>malam</w:t>
            </w:r>
          </w:p>
        </w:tc>
        <w:tc>
          <w:tcPr>
            <w:tcW w:w="495" w:type="dxa"/>
            <w:shd w:val="clear" w:color="auto" w:fill="auto"/>
          </w:tcPr>
          <w:p w14:paraId="40391D10" w14:textId="77777777" w:rsidR="00130064" w:rsidRPr="00D51F3B" w:rsidRDefault="00130064" w:rsidP="00130064">
            <w:pPr>
              <w:pStyle w:val="Text"/>
            </w:pPr>
            <w:r w:rsidRPr="00D51F3B">
              <w:t>hari</w:t>
            </w:r>
          </w:p>
        </w:tc>
        <w:tc>
          <w:tcPr>
            <w:tcW w:w="540" w:type="dxa"/>
            <w:shd w:val="clear" w:color="auto" w:fill="auto"/>
          </w:tcPr>
          <w:p w14:paraId="6A1CBD7C" w14:textId="77777777" w:rsidR="00130064" w:rsidRPr="00D51F3B" w:rsidRDefault="00130064" w:rsidP="00130064">
            <w:pPr>
              <w:pStyle w:val="Text"/>
            </w:pPr>
            <w:r w:rsidRPr="00D51F3B">
              <w:t>saya</w:t>
            </w:r>
          </w:p>
        </w:tc>
        <w:tc>
          <w:tcPr>
            <w:tcW w:w="690" w:type="dxa"/>
            <w:shd w:val="clear" w:color="auto" w:fill="auto"/>
          </w:tcPr>
          <w:p w14:paraId="6B9E339B" w14:textId="77777777" w:rsidR="00130064" w:rsidRPr="00D51F3B" w:rsidRDefault="00130064" w:rsidP="00130064">
            <w:pPr>
              <w:pStyle w:val="Text"/>
            </w:pPr>
            <w:r>
              <w:t>k</w:t>
            </w:r>
            <w:r w:rsidRPr="00D51F3B">
              <w:t>luar</w:t>
            </w:r>
          </w:p>
        </w:tc>
      </w:tr>
      <w:tr w:rsidR="00AC23C4" w:rsidRPr="00AC23C4" w14:paraId="52CAB76C" w14:textId="77777777" w:rsidTr="00AC23C4">
        <w:tc>
          <w:tcPr>
            <w:tcW w:w="709" w:type="dxa"/>
            <w:shd w:val="clear" w:color="auto" w:fill="auto"/>
          </w:tcPr>
          <w:p w14:paraId="2FB9F0A7" w14:textId="77777777" w:rsidR="00130064" w:rsidRPr="00D51F3B" w:rsidRDefault="00130064" w:rsidP="00130064">
            <w:pPr>
              <w:pStyle w:val="GlossEng"/>
            </w:pPr>
          </w:p>
        </w:tc>
        <w:tc>
          <w:tcPr>
            <w:tcW w:w="529" w:type="dxa"/>
            <w:shd w:val="clear" w:color="auto" w:fill="auto"/>
          </w:tcPr>
          <w:p w14:paraId="0B51F610" w14:textId="77777777" w:rsidR="00130064" w:rsidRPr="00D51F3B" w:rsidRDefault="00130064" w:rsidP="00130064">
            <w:pPr>
              <w:pStyle w:val="GlossEng"/>
            </w:pPr>
            <w:r w:rsidRPr="00D51F3B">
              <w:t>if</w:t>
            </w:r>
          </w:p>
        </w:tc>
        <w:tc>
          <w:tcPr>
            <w:tcW w:w="540" w:type="dxa"/>
            <w:shd w:val="clear" w:color="auto" w:fill="auto"/>
          </w:tcPr>
          <w:p w14:paraId="62596A8C" w14:textId="77777777" w:rsidR="00130064" w:rsidRPr="0099608C" w:rsidRDefault="00130064" w:rsidP="00130064">
            <w:pPr>
              <w:pStyle w:val="GlossEng"/>
              <w:rPr>
                <w:rStyle w:val="ChSmallCaps"/>
              </w:rPr>
            </w:pPr>
            <w:r w:rsidRPr="0099608C">
              <w:rPr>
                <w:rStyle w:val="ChSmallCaps"/>
              </w:rPr>
              <w:t>1sg</w:t>
            </w:r>
          </w:p>
        </w:tc>
        <w:tc>
          <w:tcPr>
            <w:tcW w:w="806" w:type="dxa"/>
            <w:shd w:val="clear" w:color="auto" w:fill="auto"/>
          </w:tcPr>
          <w:p w14:paraId="1B59798B" w14:textId="77777777" w:rsidR="00130064" w:rsidRPr="00D51F3B" w:rsidRDefault="00130064" w:rsidP="00130064">
            <w:pPr>
              <w:pStyle w:val="GlossEng"/>
            </w:pPr>
            <w:r w:rsidRPr="00D51F3B">
              <w:t>hunt</w:t>
            </w:r>
          </w:p>
        </w:tc>
        <w:tc>
          <w:tcPr>
            <w:tcW w:w="510" w:type="dxa"/>
            <w:shd w:val="clear" w:color="auto" w:fill="auto"/>
          </w:tcPr>
          <w:p w14:paraId="52988690" w14:textId="77777777" w:rsidR="00130064" w:rsidRPr="0099608C" w:rsidRDefault="00130064" w:rsidP="00130064">
            <w:pPr>
              <w:pStyle w:val="GlossEng"/>
              <w:rPr>
                <w:rStyle w:val="ChSmallCaps"/>
              </w:rPr>
            </w:pPr>
            <w:r w:rsidRPr="0099608C">
              <w:rPr>
                <w:rStyle w:val="ChSmallCaps"/>
              </w:rPr>
              <w:t>neg</w:t>
            </w:r>
          </w:p>
        </w:tc>
        <w:tc>
          <w:tcPr>
            <w:tcW w:w="596" w:type="dxa"/>
            <w:shd w:val="clear" w:color="auto" w:fill="auto"/>
          </w:tcPr>
          <w:p w14:paraId="406F1D93" w14:textId="77777777" w:rsidR="00130064" w:rsidRPr="00D51F3B" w:rsidRDefault="00130064" w:rsidP="00130064">
            <w:pPr>
              <w:pStyle w:val="GlossEng"/>
            </w:pPr>
            <w:r w:rsidRPr="00D51F3B">
              <w:t>use</w:t>
            </w:r>
          </w:p>
        </w:tc>
        <w:tc>
          <w:tcPr>
            <w:tcW w:w="684" w:type="dxa"/>
            <w:shd w:val="clear" w:color="auto" w:fill="auto"/>
          </w:tcPr>
          <w:p w14:paraId="01CE7363" w14:textId="77777777" w:rsidR="00130064" w:rsidRPr="00D51F3B" w:rsidRDefault="00130064" w:rsidP="00130064">
            <w:pPr>
              <w:pStyle w:val="GlossEng"/>
            </w:pPr>
            <w:r w:rsidRPr="00D51F3B">
              <w:t>dog</w:t>
            </w:r>
          </w:p>
        </w:tc>
        <w:tc>
          <w:tcPr>
            <w:tcW w:w="729" w:type="dxa"/>
            <w:shd w:val="clear" w:color="auto" w:fill="auto"/>
          </w:tcPr>
          <w:p w14:paraId="682D4E6A" w14:textId="77777777" w:rsidR="00130064" w:rsidRPr="00D51F3B" w:rsidRDefault="00130064" w:rsidP="00130064">
            <w:pPr>
              <w:pStyle w:val="GlossEng"/>
            </w:pPr>
            <w:r w:rsidRPr="00D51F3B">
              <w:t>night</w:t>
            </w:r>
          </w:p>
        </w:tc>
        <w:tc>
          <w:tcPr>
            <w:tcW w:w="495" w:type="dxa"/>
            <w:shd w:val="clear" w:color="auto" w:fill="auto"/>
          </w:tcPr>
          <w:p w14:paraId="2D263438" w14:textId="77777777" w:rsidR="00130064" w:rsidRPr="00D51F3B" w:rsidRDefault="00130064" w:rsidP="00130064">
            <w:pPr>
              <w:pStyle w:val="GlossEng"/>
            </w:pPr>
            <w:r w:rsidRPr="00D51F3B">
              <w:t>day</w:t>
            </w:r>
          </w:p>
        </w:tc>
        <w:tc>
          <w:tcPr>
            <w:tcW w:w="540" w:type="dxa"/>
            <w:shd w:val="clear" w:color="auto" w:fill="auto"/>
          </w:tcPr>
          <w:p w14:paraId="2DAE0E8E" w14:textId="77777777" w:rsidR="00130064" w:rsidRPr="0099608C" w:rsidRDefault="00130064" w:rsidP="00130064">
            <w:pPr>
              <w:pStyle w:val="GlossEng"/>
              <w:rPr>
                <w:rStyle w:val="ChSmallCaps"/>
              </w:rPr>
            </w:pPr>
            <w:r w:rsidRPr="0099608C">
              <w:rPr>
                <w:rStyle w:val="ChSmallCaps"/>
              </w:rPr>
              <w:t>1sg</w:t>
            </w:r>
          </w:p>
        </w:tc>
        <w:tc>
          <w:tcPr>
            <w:tcW w:w="690" w:type="dxa"/>
            <w:shd w:val="clear" w:color="auto" w:fill="auto"/>
          </w:tcPr>
          <w:p w14:paraId="097118A2" w14:textId="77777777" w:rsidR="00130064" w:rsidRPr="00D51F3B" w:rsidRDefault="00130064" w:rsidP="00130064">
            <w:pPr>
              <w:pStyle w:val="GlossEng"/>
            </w:pPr>
            <w:r w:rsidRPr="00D51F3B">
              <w:t>go.out</w:t>
            </w:r>
          </w:p>
        </w:tc>
      </w:tr>
    </w:tbl>
    <w:p w14:paraId="45EB8965" w14:textId="0442ACCC" w:rsidR="00130064" w:rsidRPr="00E2454E" w:rsidRDefault="00B7093A" w:rsidP="00130064">
      <w:pPr>
        <w:pStyle w:val="FreeTranslEng"/>
      </w:pPr>
      <w:r>
        <w:t>‘</w:t>
      </w:r>
      <w:r w:rsidR="00130064" w:rsidRPr="00D51F3B">
        <w:t xml:space="preserve">if I hunt </w:t>
      </w:r>
      <w:r w:rsidR="00130064">
        <w:t xml:space="preserve">and </w:t>
      </w:r>
      <w:r w:rsidR="00130064" w:rsidRPr="003C7390">
        <w:rPr>
          <w:rStyle w:val="ChBlueBold"/>
        </w:rPr>
        <w:t>don</w:t>
      </w:r>
      <w:r>
        <w:rPr>
          <w:rStyle w:val="ChBlueBold"/>
        </w:rPr>
        <w:t>’</w:t>
      </w:r>
      <w:r w:rsidR="00130064" w:rsidRPr="003C7390">
        <w:rPr>
          <w:rStyle w:val="ChBlueBold"/>
        </w:rPr>
        <w:t>t take</w:t>
      </w:r>
      <w:r w:rsidR="00130064">
        <w:t xml:space="preserve"> </w:t>
      </w:r>
      <w:r w:rsidR="00130064" w:rsidRPr="00D51F3B">
        <w:t xml:space="preserve">dogs, I leave </w:t>
      </w:r>
      <w:r w:rsidR="00130064">
        <w:t xml:space="preserve">at </w:t>
      </w:r>
      <w:r w:rsidR="00130064" w:rsidRPr="00D51F3B">
        <w:t>night</w:t>
      </w:r>
      <w:r>
        <w:t>’</w:t>
      </w:r>
      <w:r w:rsidR="00130064">
        <w:t xml:space="preserve"> </w:t>
      </w:r>
      <w:r w:rsidR="00130064" w:rsidRPr="001261E6">
        <w:rPr>
          <w:rStyle w:val="ExampleSource"/>
        </w:rPr>
        <w:t>[080919-004-NP.0002]</w:t>
      </w:r>
    </w:p>
    <w:tbl>
      <w:tblPr>
        <w:tblW w:w="0" w:type="auto"/>
        <w:tblCellMar>
          <w:left w:w="42" w:type="dxa"/>
          <w:right w:w="42" w:type="dxa"/>
        </w:tblCellMar>
        <w:tblLook w:val="01E0" w:firstRow="1" w:lastRow="1" w:firstColumn="1" w:lastColumn="1" w:noHBand="0" w:noVBand="0"/>
      </w:tblPr>
      <w:tblGrid>
        <w:gridCol w:w="709"/>
        <w:gridCol w:w="489"/>
        <w:gridCol w:w="513"/>
        <w:gridCol w:w="718"/>
        <w:gridCol w:w="284"/>
        <w:gridCol w:w="489"/>
        <w:gridCol w:w="518"/>
        <w:gridCol w:w="718"/>
      </w:tblGrid>
      <w:tr w:rsidR="00AC23C4" w:rsidRPr="00833FA5" w14:paraId="108FCFB6" w14:textId="77777777" w:rsidTr="00AC23C4">
        <w:tc>
          <w:tcPr>
            <w:tcW w:w="709" w:type="dxa"/>
            <w:shd w:val="clear" w:color="auto" w:fill="auto"/>
          </w:tcPr>
          <w:p w14:paraId="7802B564" w14:textId="77777777" w:rsidR="00130064" w:rsidRPr="00F129D3" w:rsidRDefault="00130064" w:rsidP="00130064">
            <w:pPr>
              <w:pStyle w:val="Text"/>
            </w:pPr>
            <w:bookmarkStart w:id="2259" w:name="_Ref350256903"/>
            <w:r w:rsidRPr="00F129D3">
              <w:t>(</w:t>
            </w:r>
            <w:fldSimple w:instr=" SEQ ( \* ARABIC \s 1 ">
              <w:r w:rsidR="00154D81">
                <w:rPr>
                  <w:noProof/>
                </w:rPr>
                <w:t>130</w:t>
              </w:r>
            </w:fldSimple>
            <w:r w:rsidRPr="00F129D3">
              <w:t>)</w:t>
            </w:r>
            <w:bookmarkEnd w:id="2259"/>
          </w:p>
        </w:tc>
        <w:tc>
          <w:tcPr>
            <w:tcW w:w="489" w:type="dxa"/>
            <w:shd w:val="clear" w:color="auto" w:fill="auto"/>
          </w:tcPr>
          <w:p w14:paraId="1AF5A508" w14:textId="77777777" w:rsidR="00130064" w:rsidRPr="005E44B6" w:rsidRDefault="00130064" w:rsidP="00130064">
            <w:pPr>
              <w:pStyle w:val="Text"/>
            </w:pPr>
            <w:r>
              <w:t>de</w:t>
            </w:r>
          </w:p>
        </w:tc>
        <w:tc>
          <w:tcPr>
            <w:tcW w:w="513" w:type="dxa"/>
            <w:shd w:val="clear" w:color="auto" w:fill="auto"/>
          </w:tcPr>
          <w:p w14:paraId="5CC8E65E" w14:textId="77777777" w:rsidR="00130064" w:rsidRPr="005E44B6" w:rsidRDefault="00130064" w:rsidP="00130064">
            <w:pPr>
              <w:pStyle w:val="Text"/>
            </w:pPr>
            <w:r w:rsidRPr="00340D46">
              <w:rPr>
                <w:rStyle w:val="ChBlueBold"/>
              </w:rPr>
              <w:t>tra</w:t>
            </w:r>
          </w:p>
        </w:tc>
        <w:tc>
          <w:tcPr>
            <w:tcW w:w="718" w:type="dxa"/>
            <w:shd w:val="clear" w:color="auto" w:fill="auto"/>
          </w:tcPr>
          <w:p w14:paraId="223A8269" w14:textId="77777777" w:rsidR="00130064" w:rsidRPr="005E44B6" w:rsidRDefault="00130064" w:rsidP="00130064">
            <w:pPr>
              <w:pStyle w:val="Text"/>
            </w:pPr>
            <w:r w:rsidRPr="005E44B6">
              <w:t>datang</w:t>
            </w:r>
          </w:p>
        </w:tc>
        <w:tc>
          <w:tcPr>
            <w:tcW w:w="284" w:type="dxa"/>
            <w:shd w:val="clear" w:color="auto" w:fill="auto"/>
          </w:tcPr>
          <w:p w14:paraId="39A9BCF4" w14:textId="77777777" w:rsidR="00130064" w:rsidRPr="005E44B6" w:rsidRDefault="00130064" w:rsidP="00130064">
            <w:pPr>
              <w:pStyle w:val="Text"/>
            </w:pPr>
            <w:r>
              <w:t>…</w:t>
            </w:r>
          </w:p>
        </w:tc>
        <w:tc>
          <w:tcPr>
            <w:tcW w:w="489" w:type="dxa"/>
            <w:shd w:val="clear" w:color="auto" w:fill="auto"/>
          </w:tcPr>
          <w:p w14:paraId="3FC2A911" w14:textId="77777777" w:rsidR="00130064" w:rsidRPr="005E44B6" w:rsidRDefault="00130064" w:rsidP="00130064">
            <w:pPr>
              <w:pStyle w:val="Text"/>
            </w:pPr>
            <w:r>
              <w:t>de</w:t>
            </w:r>
          </w:p>
        </w:tc>
        <w:tc>
          <w:tcPr>
            <w:tcW w:w="518" w:type="dxa"/>
            <w:shd w:val="clear" w:color="auto" w:fill="auto"/>
          </w:tcPr>
          <w:p w14:paraId="29DCD582" w14:textId="77777777" w:rsidR="00130064" w:rsidRPr="005E44B6" w:rsidRDefault="004E6833" w:rsidP="00130064">
            <w:pPr>
              <w:pStyle w:val="Text"/>
            </w:pPr>
            <w:r>
              <w:rPr>
                <w:rStyle w:val="ChBlueBold"/>
              </w:rPr>
              <w:t>tida</w:t>
            </w:r>
          </w:p>
        </w:tc>
        <w:tc>
          <w:tcPr>
            <w:tcW w:w="718" w:type="dxa"/>
            <w:shd w:val="clear" w:color="auto" w:fill="auto"/>
          </w:tcPr>
          <w:p w14:paraId="17F79806" w14:textId="77777777" w:rsidR="00130064" w:rsidRPr="005E44B6" w:rsidRDefault="00130064" w:rsidP="00130064">
            <w:pPr>
              <w:pStyle w:val="Text"/>
            </w:pPr>
            <w:r w:rsidRPr="005E44B6">
              <w:t>datang</w:t>
            </w:r>
          </w:p>
        </w:tc>
      </w:tr>
      <w:tr w:rsidR="00AC23C4" w:rsidRPr="00AC23C4" w14:paraId="27D04F60" w14:textId="77777777" w:rsidTr="00AC23C4">
        <w:tc>
          <w:tcPr>
            <w:tcW w:w="709" w:type="dxa"/>
            <w:shd w:val="clear" w:color="auto" w:fill="auto"/>
          </w:tcPr>
          <w:p w14:paraId="78202F10" w14:textId="77777777" w:rsidR="00130064" w:rsidRPr="00340D46" w:rsidRDefault="00130064" w:rsidP="00130064">
            <w:pPr>
              <w:pStyle w:val="GlossEng"/>
            </w:pPr>
          </w:p>
        </w:tc>
        <w:tc>
          <w:tcPr>
            <w:tcW w:w="489" w:type="dxa"/>
            <w:shd w:val="clear" w:color="auto" w:fill="auto"/>
          </w:tcPr>
          <w:p w14:paraId="05BA70A0" w14:textId="77777777" w:rsidR="00130064" w:rsidRPr="0099608C" w:rsidRDefault="00130064" w:rsidP="00130064">
            <w:pPr>
              <w:pStyle w:val="GlossEng"/>
              <w:rPr>
                <w:rStyle w:val="ChSmallCaps"/>
              </w:rPr>
            </w:pPr>
            <w:r w:rsidRPr="0099608C">
              <w:rPr>
                <w:rStyle w:val="ChSmallCaps"/>
              </w:rPr>
              <w:t>3sg</w:t>
            </w:r>
          </w:p>
        </w:tc>
        <w:tc>
          <w:tcPr>
            <w:tcW w:w="513" w:type="dxa"/>
            <w:shd w:val="clear" w:color="auto" w:fill="auto"/>
          </w:tcPr>
          <w:p w14:paraId="5C7F6EAF" w14:textId="77777777" w:rsidR="00130064" w:rsidRPr="0099608C" w:rsidRDefault="00130064" w:rsidP="00130064">
            <w:pPr>
              <w:pStyle w:val="GlossEng"/>
              <w:rPr>
                <w:rStyle w:val="ChSmallCaps"/>
              </w:rPr>
            </w:pPr>
            <w:r w:rsidRPr="0099608C">
              <w:rPr>
                <w:rStyle w:val="ChSmallCaps"/>
              </w:rPr>
              <w:t>neg</w:t>
            </w:r>
          </w:p>
        </w:tc>
        <w:tc>
          <w:tcPr>
            <w:tcW w:w="718" w:type="dxa"/>
            <w:shd w:val="clear" w:color="auto" w:fill="auto"/>
          </w:tcPr>
          <w:p w14:paraId="1FC61122" w14:textId="77777777" w:rsidR="00130064" w:rsidRPr="005E44B6" w:rsidRDefault="00130064" w:rsidP="00130064">
            <w:pPr>
              <w:pStyle w:val="GlossEng"/>
            </w:pPr>
            <w:r w:rsidRPr="005E44B6">
              <w:t>come</w:t>
            </w:r>
          </w:p>
        </w:tc>
        <w:tc>
          <w:tcPr>
            <w:tcW w:w="284" w:type="dxa"/>
            <w:shd w:val="clear" w:color="auto" w:fill="auto"/>
          </w:tcPr>
          <w:p w14:paraId="0C8C0BDD" w14:textId="77777777" w:rsidR="00130064" w:rsidRPr="005E44B6" w:rsidRDefault="00130064" w:rsidP="00130064">
            <w:pPr>
              <w:pStyle w:val="GlossEng"/>
            </w:pPr>
          </w:p>
        </w:tc>
        <w:tc>
          <w:tcPr>
            <w:tcW w:w="489" w:type="dxa"/>
            <w:shd w:val="clear" w:color="auto" w:fill="auto"/>
          </w:tcPr>
          <w:p w14:paraId="73AFCDD6" w14:textId="77777777" w:rsidR="00130064" w:rsidRPr="0099608C" w:rsidRDefault="00130064" w:rsidP="00130064">
            <w:pPr>
              <w:pStyle w:val="GlossEng"/>
              <w:rPr>
                <w:rStyle w:val="ChSmallCaps"/>
              </w:rPr>
            </w:pPr>
            <w:r w:rsidRPr="0099608C">
              <w:rPr>
                <w:rStyle w:val="ChSmallCaps"/>
              </w:rPr>
              <w:t>3sg</w:t>
            </w:r>
          </w:p>
        </w:tc>
        <w:tc>
          <w:tcPr>
            <w:tcW w:w="518" w:type="dxa"/>
            <w:shd w:val="clear" w:color="auto" w:fill="auto"/>
          </w:tcPr>
          <w:p w14:paraId="3A787F8E" w14:textId="77777777" w:rsidR="00130064" w:rsidRPr="0099608C" w:rsidRDefault="00130064" w:rsidP="00130064">
            <w:pPr>
              <w:pStyle w:val="GlossEng"/>
              <w:rPr>
                <w:rStyle w:val="ChSmallCaps"/>
              </w:rPr>
            </w:pPr>
            <w:r w:rsidRPr="0099608C">
              <w:rPr>
                <w:rStyle w:val="ChSmallCaps"/>
              </w:rPr>
              <w:t>neg</w:t>
            </w:r>
          </w:p>
        </w:tc>
        <w:tc>
          <w:tcPr>
            <w:tcW w:w="718" w:type="dxa"/>
            <w:shd w:val="clear" w:color="auto" w:fill="auto"/>
          </w:tcPr>
          <w:p w14:paraId="3BC24B52" w14:textId="77777777" w:rsidR="00130064" w:rsidRPr="005E44B6" w:rsidRDefault="00130064" w:rsidP="00130064">
            <w:pPr>
              <w:pStyle w:val="GlossEng"/>
            </w:pPr>
            <w:r w:rsidRPr="005E44B6">
              <w:t>come</w:t>
            </w:r>
          </w:p>
        </w:tc>
      </w:tr>
    </w:tbl>
    <w:p w14:paraId="7D81CD65" w14:textId="3B80D8D7" w:rsidR="00130064" w:rsidRPr="00690E2C" w:rsidRDefault="00B7093A" w:rsidP="00130064">
      <w:pPr>
        <w:pStyle w:val="FreeTranslEng"/>
      </w:pPr>
      <w:r>
        <w:t>‘</w:t>
      </w:r>
      <w:r w:rsidR="00130064">
        <w:t xml:space="preserve">she did </w:t>
      </w:r>
      <w:r w:rsidR="00130064" w:rsidRPr="00362159">
        <w:rPr>
          <w:rStyle w:val="ChBlueBold"/>
        </w:rPr>
        <w:t>not</w:t>
      </w:r>
      <w:r w:rsidR="00130064">
        <w:t xml:space="preserve"> come … she did </w:t>
      </w:r>
      <w:r w:rsidR="00130064" w:rsidRPr="00362159">
        <w:rPr>
          <w:rStyle w:val="ChBlueBold"/>
        </w:rPr>
        <w:t>not</w:t>
      </w:r>
      <w:r w:rsidR="00130064">
        <w:t xml:space="preserve"> come</w:t>
      </w:r>
      <w:r>
        <w:t>’</w:t>
      </w:r>
      <w:r w:rsidR="00130064">
        <w:t xml:space="preserve"> </w:t>
      </w:r>
      <w:r w:rsidR="00130064" w:rsidRPr="005E44B6">
        <w:rPr>
          <w:rStyle w:val="ExampleSource"/>
        </w:rPr>
        <w:t>[081010-001-Cv.0204</w:t>
      </w:r>
      <w:r w:rsidR="00E34EAC">
        <w:rPr>
          <w:rStyle w:val="ExampleSource"/>
        </w:rPr>
        <w:t>-</w:t>
      </w:r>
      <w:r w:rsidR="00130064">
        <w:rPr>
          <w:rStyle w:val="ExampleSource"/>
        </w:rPr>
        <w:t>0205</w:t>
      </w:r>
      <w:r w:rsidR="00130064" w:rsidRPr="005E44B6">
        <w:rPr>
          <w:rStyle w:val="ExampleSource"/>
        </w:rPr>
        <w:t>]</w:t>
      </w:r>
    </w:p>
    <w:tbl>
      <w:tblPr>
        <w:tblW w:w="0" w:type="auto"/>
        <w:tblCellMar>
          <w:left w:w="42" w:type="dxa"/>
          <w:right w:w="42" w:type="dxa"/>
        </w:tblCellMar>
        <w:tblLook w:val="01E0" w:firstRow="1" w:lastRow="1" w:firstColumn="1" w:lastColumn="1" w:noHBand="0" w:noVBand="0"/>
      </w:tblPr>
      <w:tblGrid>
        <w:gridCol w:w="709"/>
        <w:gridCol w:w="968"/>
        <w:gridCol w:w="489"/>
        <w:gridCol w:w="596"/>
        <w:gridCol w:w="540"/>
        <w:gridCol w:w="518"/>
        <w:gridCol w:w="823"/>
      </w:tblGrid>
      <w:tr w:rsidR="00AC23C4" w:rsidRPr="00B90BFB" w14:paraId="1404BD2B" w14:textId="77777777" w:rsidTr="00AC23C4">
        <w:tc>
          <w:tcPr>
            <w:tcW w:w="709" w:type="dxa"/>
            <w:shd w:val="clear" w:color="auto" w:fill="auto"/>
          </w:tcPr>
          <w:p w14:paraId="77B18C61" w14:textId="77777777" w:rsidR="00130064" w:rsidRPr="00F129D3" w:rsidRDefault="00130064" w:rsidP="00130064">
            <w:pPr>
              <w:pStyle w:val="Text"/>
            </w:pPr>
            <w:bookmarkStart w:id="2260" w:name="_Ref350256902"/>
            <w:r w:rsidRPr="00F129D3">
              <w:t>(</w:t>
            </w:r>
            <w:fldSimple w:instr=" SEQ ( \* ARABIC \s 1 ">
              <w:r w:rsidR="00154D81">
                <w:rPr>
                  <w:noProof/>
                </w:rPr>
                <w:t>131</w:t>
              </w:r>
            </w:fldSimple>
            <w:r w:rsidRPr="00F129D3">
              <w:t>)</w:t>
            </w:r>
            <w:bookmarkEnd w:id="2260"/>
          </w:p>
        </w:tc>
        <w:tc>
          <w:tcPr>
            <w:tcW w:w="968" w:type="dxa"/>
            <w:shd w:val="clear" w:color="auto" w:fill="auto"/>
          </w:tcPr>
          <w:p w14:paraId="71636CA2" w14:textId="77777777" w:rsidR="00130064" w:rsidRPr="00B90BFB" w:rsidRDefault="00130064" w:rsidP="00130064">
            <w:pPr>
              <w:pStyle w:val="Text"/>
            </w:pPr>
            <w:r w:rsidRPr="00B90BFB">
              <w:t>nanti</w:t>
            </w:r>
          </w:p>
        </w:tc>
        <w:tc>
          <w:tcPr>
            <w:tcW w:w="489" w:type="dxa"/>
            <w:shd w:val="clear" w:color="auto" w:fill="auto"/>
          </w:tcPr>
          <w:p w14:paraId="0E4B6563" w14:textId="77777777" w:rsidR="00130064" w:rsidRPr="00B90BFB" w:rsidRDefault="00130064" w:rsidP="00130064">
            <w:pPr>
              <w:pStyle w:val="Text"/>
            </w:pPr>
            <w:r w:rsidRPr="00B90BFB">
              <w:t>dia</w:t>
            </w:r>
          </w:p>
        </w:tc>
        <w:tc>
          <w:tcPr>
            <w:tcW w:w="596" w:type="dxa"/>
            <w:shd w:val="clear" w:color="auto" w:fill="auto"/>
          </w:tcPr>
          <w:p w14:paraId="7D7D350B" w14:textId="77777777" w:rsidR="00130064" w:rsidRPr="00B90BFB" w:rsidRDefault="00130064" w:rsidP="00130064">
            <w:pPr>
              <w:pStyle w:val="Text"/>
            </w:pPr>
            <w:r w:rsidRPr="00B90BFB">
              <w:t>pikir</w:t>
            </w:r>
          </w:p>
        </w:tc>
        <w:tc>
          <w:tcPr>
            <w:tcW w:w="540" w:type="dxa"/>
            <w:shd w:val="clear" w:color="auto" w:fill="auto"/>
          </w:tcPr>
          <w:p w14:paraId="4768DC09" w14:textId="77777777" w:rsidR="00130064" w:rsidRPr="00B90BFB" w:rsidRDefault="00130064" w:rsidP="00130064">
            <w:pPr>
              <w:pStyle w:val="Text"/>
            </w:pPr>
            <w:r w:rsidRPr="00B90BFB">
              <w:t>saya</w:t>
            </w:r>
          </w:p>
        </w:tc>
        <w:tc>
          <w:tcPr>
            <w:tcW w:w="518" w:type="dxa"/>
            <w:shd w:val="clear" w:color="auto" w:fill="auto"/>
          </w:tcPr>
          <w:p w14:paraId="1CCE149F" w14:textId="77777777" w:rsidR="00130064" w:rsidRPr="006548AD" w:rsidRDefault="004E6833" w:rsidP="00130064">
            <w:pPr>
              <w:pStyle w:val="Text"/>
              <w:rPr>
                <w:rStyle w:val="ChBlueBold"/>
              </w:rPr>
            </w:pPr>
            <w:r>
              <w:rPr>
                <w:rStyle w:val="ChBlueBold"/>
              </w:rPr>
              <w:t>tida</w:t>
            </w:r>
          </w:p>
        </w:tc>
        <w:tc>
          <w:tcPr>
            <w:tcW w:w="823" w:type="dxa"/>
            <w:shd w:val="clear" w:color="auto" w:fill="auto"/>
          </w:tcPr>
          <w:p w14:paraId="28F9D8F3" w14:textId="77777777" w:rsidR="00130064" w:rsidRPr="006548AD" w:rsidRDefault="00130064" w:rsidP="00130064">
            <w:pPr>
              <w:pStyle w:val="Text"/>
              <w:rPr>
                <w:rStyle w:val="ChBlueBold"/>
              </w:rPr>
            </w:pPr>
            <w:r w:rsidRPr="006548AD">
              <w:rPr>
                <w:rStyle w:val="ChBlueBold"/>
              </w:rPr>
              <w:t>baik</w:t>
            </w:r>
          </w:p>
        </w:tc>
      </w:tr>
      <w:tr w:rsidR="00AC23C4" w:rsidRPr="00B90BFB" w14:paraId="6140F476" w14:textId="77777777" w:rsidTr="00AC23C4">
        <w:tc>
          <w:tcPr>
            <w:tcW w:w="709" w:type="dxa"/>
            <w:shd w:val="clear" w:color="auto" w:fill="auto"/>
          </w:tcPr>
          <w:p w14:paraId="14D9DAC3" w14:textId="77777777" w:rsidR="00130064" w:rsidRPr="00B90BFB" w:rsidRDefault="00130064" w:rsidP="00130064">
            <w:pPr>
              <w:pStyle w:val="GlossEng"/>
            </w:pPr>
          </w:p>
        </w:tc>
        <w:tc>
          <w:tcPr>
            <w:tcW w:w="968" w:type="dxa"/>
            <w:shd w:val="clear" w:color="auto" w:fill="auto"/>
          </w:tcPr>
          <w:p w14:paraId="04AA30E7" w14:textId="77777777" w:rsidR="00130064" w:rsidRPr="00B90BFB" w:rsidRDefault="00130064" w:rsidP="00130064">
            <w:pPr>
              <w:pStyle w:val="GlossEng"/>
            </w:pPr>
            <w:r w:rsidRPr="00AC23C4">
              <w:rPr>
                <w:szCs w:val="19"/>
              </w:rPr>
              <w:t>very.soon</w:t>
            </w:r>
          </w:p>
        </w:tc>
        <w:tc>
          <w:tcPr>
            <w:tcW w:w="489" w:type="dxa"/>
            <w:shd w:val="clear" w:color="auto" w:fill="auto"/>
          </w:tcPr>
          <w:p w14:paraId="1022BB07" w14:textId="77777777" w:rsidR="00130064" w:rsidRPr="0099608C" w:rsidRDefault="00130064" w:rsidP="00130064">
            <w:pPr>
              <w:pStyle w:val="GlossEng"/>
              <w:rPr>
                <w:rStyle w:val="ChSmallCaps"/>
              </w:rPr>
            </w:pPr>
            <w:r w:rsidRPr="0099608C">
              <w:rPr>
                <w:rStyle w:val="ChSmallCaps"/>
              </w:rPr>
              <w:t>3sg</w:t>
            </w:r>
          </w:p>
        </w:tc>
        <w:tc>
          <w:tcPr>
            <w:tcW w:w="596" w:type="dxa"/>
            <w:shd w:val="clear" w:color="auto" w:fill="auto"/>
          </w:tcPr>
          <w:p w14:paraId="1F6DBC5C" w14:textId="77777777" w:rsidR="00130064" w:rsidRPr="00B90BFB" w:rsidRDefault="00130064" w:rsidP="00130064">
            <w:pPr>
              <w:pStyle w:val="GlossEng"/>
            </w:pPr>
            <w:r w:rsidRPr="00B90BFB">
              <w:t>think</w:t>
            </w:r>
          </w:p>
        </w:tc>
        <w:tc>
          <w:tcPr>
            <w:tcW w:w="540" w:type="dxa"/>
            <w:shd w:val="clear" w:color="auto" w:fill="auto"/>
          </w:tcPr>
          <w:p w14:paraId="4FDFCD78" w14:textId="77777777" w:rsidR="00130064" w:rsidRPr="0099608C" w:rsidRDefault="00130064" w:rsidP="00130064">
            <w:pPr>
              <w:pStyle w:val="GlossEng"/>
              <w:rPr>
                <w:rStyle w:val="ChSmallCaps"/>
              </w:rPr>
            </w:pPr>
            <w:r w:rsidRPr="0099608C">
              <w:rPr>
                <w:rStyle w:val="ChSmallCaps"/>
              </w:rPr>
              <w:t>1sg</w:t>
            </w:r>
          </w:p>
        </w:tc>
        <w:tc>
          <w:tcPr>
            <w:tcW w:w="518" w:type="dxa"/>
            <w:shd w:val="clear" w:color="auto" w:fill="auto"/>
          </w:tcPr>
          <w:p w14:paraId="57DA4956" w14:textId="77777777" w:rsidR="00130064" w:rsidRPr="0099608C" w:rsidRDefault="00130064" w:rsidP="00130064">
            <w:pPr>
              <w:pStyle w:val="GlossEng"/>
              <w:rPr>
                <w:rStyle w:val="ChSmallCaps"/>
              </w:rPr>
            </w:pPr>
            <w:r w:rsidRPr="0099608C">
              <w:rPr>
                <w:rStyle w:val="ChSmallCaps"/>
              </w:rPr>
              <w:t>neg</w:t>
            </w:r>
          </w:p>
        </w:tc>
        <w:tc>
          <w:tcPr>
            <w:tcW w:w="823" w:type="dxa"/>
            <w:shd w:val="clear" w:color="auto" w:fill="auto"/>
          </w:tcPr>
          <w:p w14:paraId="6C3C52CA" w14:textId="77777777" w:rsidR="00130064" w:rsidRPr="00B90BFB" w:rsidRDefault="00130064" w:rsidP="00130064">
            <w:pPr>
              <w:pStyle w:val="GlossEng"/>
            </w:pPr>
            <w:r w:rsidRPr="00B90BFB">
              <w:t>be.good</w:t>
            </w:r>
          </w:p>
        </w:tc>
      </w:tr>
    </w:tbl>
    <w:p w14:paraId="13EF2E0F" w14:textId="2CA84C2C" w:rsidR="00130064" w:rsidRPr="00072AF1" w:rsidRDefault="00B7093A" w:rsidP="00130064">
      <w:pPr>
        <w:pStyle w:val="FreeTranslEng15pt"/>
      </w:pPr>
      <w:r>
        <w:t>‘</w:t>
      </w:r>
      <w:r w:rsidR="00130064" w:rsidRPr="00B90BFB">
        <w:t>later he</w:t>
      </w:r>
      <w:r>
        <w:t>’</w:t>
      </w:r>
      <w:r w:rsidR="00130064" w:rsidRPr="00B90BFB">
        <w:t xml:space="preserve">ll think </w:t>
      </w:r>
      <w:r w:rsidR="004A0184">
        <w:t>(</w:t>
      </w:r>
      <w:r w:rsidR="00130064" w:rsidRPr="00B90BFB">
        <w:t>that</w:t>
      </w:r>
      <w:r w:rsidR="004A0184">
        <w:t>)</w:t>
      </w:r>
      <w:r w:rsidR="00130064" w:rsidRPr="00B90BFB">
        <w:t xml:space="preserve"> I</w:t>
      </w:r>
      <w:r>
        <w:t>’</w:t>
      </w:r>
      <w:r w:rsidR="00130064">
        <w:t xml:space="preserve">m </w:t>
      </w:r>
      <w:r w:rsidR="00130064" w:rsidRPr="004407E1">
        <w:rPr>
          <w:rStyle w:val="ChBlueBold"/>
        </w:rPr>
        <w:t>not good</w:t>
      </w:r>
      <w:r>
        <w:t>’</w:t>
      </w:r>
      <w:r w:rsidR="00130064">
        <w:t xml:space="preserve"> </w:t>
      </w:r>
      <w:r w:rsidR="00130064" w:rsidRPr="006548AD">
        <w:rPr>
          <w:rStyle w:val="ExampleSource"/>
        </w:rPr>
        <w:t>[080919-004-NP.0052]</w:t>
      </w:r>
    </w:p>
    <w:p w14:paraId="59C6AB19" w14:textId="77777777" w:rsidR="00130064" w:rsidRDefault="00130064" w:rsidP="00130064">
      <w:pPr>
        <w:pStyle w:val="Heading3"/>
        <w:rPr>
          <w:lang w:eastAsia="en-US"/>
        </w:rPr>
      </w:pPr>
      <w:bookmarkStart w:id="2261" w:name="_Ref350353877"/>
      <w:bookmarkStart w:id="2262" w:name="_Toc367531088"/>
      <w:bookmarkStart w:id="2263" w:name="_Toc440455585"/>
      <w:r>
        <w:t>Causative constructions</w:t>
      </w:r>
      <w:bookmarkEnd w:id="2261"/>
      <w:bookmarkEnd w:id="2262"/>
      <w:bookmarkEnd w:id="2263"/>
    </w:p>
    <w:p w14:paraId="2EBDA462" w14:textId="78B732DB" w:rsidR="00D22BC1" w:rsidRDefault="00D22BC1" w:rsidP="00D22BC1">
      <w:pPr>
        <w:pStyle w:val="Body0000after"/>
      </w:pPr>
      <w:r>
        <w:t xml:space="preserve">Papuan Malay </w:t>
      </w:r>
      <w:r w:rsidRPr="000320EB">
        <w:t>syntactic causatives are monoclausal V</w:t>
      </w:r>
      <w:r w:rsidRPr="000320EB">
        <w:rPr>
          <w:vertAlign w:val="subscript"/>
        </w:rPr>
        <w:t>1</w:t>
      </w:r>
      <w:r w:rsidRPr="000320EB">
        <w:t>V</w:t>
      </w:r>
      <w:r w:rsidRPr="000320EB">
        <w:rPr>
          <w:vertAlign w:val="subscript"/>
        </w:rPr>
        <w:t>2</w:t>
      </w:r>
      <w:r w:rsidRPr="000320EB">
        <w:t xml:space="preserve"> constructions</w:t>
      </w:r>
      <w:r>
        <w:t xml:space="preserve">. A </w:t>
      </w:r>
      <w:r w:rsidRPr="000320EB">
        <w:t>causative verb V</w:t>
      </w:r>
      <w:r w:rsidRPr="000320EB">
        <w:rPr>
          <w:vertAlign w:val="subscript"/>
        </w:rPr>
        <w:t>1</w:t>
      </w:r>
      <w:r>
        <w:t xml:space="preserve">, </w:t>
      </w:r>
      <w:r w:rsidRPr="000320EB">
        <w:t>encodes</w:t>
      </w:r>
      <w:r>
        <w:t xml:space="preserve"> </w:t>
      </w:r>
      <w:r w:rsidRPr="000320EB">
        <w:t xml:space="preserve">the </w:t>
      </w:r>
      <w:r>
        <w:t xml:space="preserve">notion of cause, </w:t>
      </w:r>
      <w:r w:rsidRPr="000320EB">
        <w:t>while the V</w:t>
      </w:r>
      <w:r w:rsidRPr="000320EB">
        <w:rPr>
          <w:vertAlign w:val="subscript"/>
        </w:rPr>
        <w:t>2</w:t>
      </w:r>
      <w:r w:rsidRPr="000320EB">
        <w:t xml:space="preserve"> </w:t>
      </w:r>
      <w:r>
        <w:t xml:space="preserve">denotes the notion of effect. Two full verbs both </w:t>
      </w:r>
      <w:r w:rsidR="009C7ED5">
        <w:t xml:space="preserve">of which </w:t>
      </w:r>
      <w:r>
        <w:t xml:space="preserve">are </w:t>
      </w:r>
      <w:r w:rsidRPr="00856563">
        <w:t>still used synchronically</w:t>
      </w:r>
      <w:r>
        <w:t xml:space="preserve"> function as causative verbs, namely </w:t>
      </w:r>
      <w:r w:rsidRPr="000320EB">
        <w:t xml:space="preserve">trivalent </w:t>
      </w:r>
      <w:r w:rsidRPr="000320EB">
        <w:rPr>
          <w:rStyle w:val="ChItalBold"/>
        </w:rPr>
        <w:t>kasi</w:t>
      </w:r>
      <w:r>
        <w:t xml:space="preserve"> </w:t>
      </w:r>
      <w:r w:rsidR="00B7093A">
        <w:t>‘</w:t>
      </w:r>
      <w:r>
        <w:t>give</w:t>
      </w:r>
      <w:r w:rsidR="00B7093A">
        <w:t>’</w:t>
      </w:r>
      <w:r>
        <w:t xml:space="preserve">, with its short form </w:t>
      </w:r>
      <w:r w:rsidRPr="00E8034D">
        <w:rPr>
          <w:rStyle w:val="ChItalBold"/>
        </w:rPr>
        <w:t>kas</w:t>
      </w:r>
      <w:r>
        <w:t>,</w:t>
      </w:r>
      <w:r w:rsidRPr="000320EB">
        <w:t xml:space="preserve"> </w:t>
      </w:r>
      <w:r w:rsidR="003067F2">
        <w:t>and</w:t>
      </w:r>
      <w:r w:rsidRPr="000320EB">
        <w:t xml:space="preserve"> bivalent </w:t>
      </w:r>
      <w:r w:rsidRPr="000320EB">
        <w:rPr>
          <w:rStyle w:val="ChItalBold"/>
        </w:rPr>
        <w:t>biking</w:t>
      </w:r>
      <w:r w:rsidRPr="000320EB">
        <w:t xml:space="preserve"> </w:t>
      </w:r>
      <w:r w:rsidR="00B7093A">
        <w:t>‘</w:t>
      </w:r>
      <w:r w:rsidRPr="000320EB">
        <w:t>make</w:t>
      </w:r>
      <w:r w:rsidR="00B7093A">
        <w:t>’</w:t>
      </w:r>
      <w:r>
        <w:t xml:space="preserve">. </w:t>
      </w:r>
      <w:r w:rsidRPr="000320EB">
        <w:t xml:space="preserve">Syntactic causatives </w:t>
      </w:r>
      <w:r>
        <w:t xml:space="preserve">have </w:t>
      </w:r>
      <w:r w:rsidRPr="000320EB">
        <w:t xml:space="preserve">monovalent </w:t>
      </w:r>
      <w:r>
        <w:t xml:space="preserve">or </w:t>
      </w:r>
      <w:r w:rsidRPr="000320EB">
        <w:t>bivalent bases</w:t>
      </w:r>
      <w:r>
        <w:t>, while causative constructions with trivalent verbs are unattested</w:t>
      </w:r>
      <w:r w:rsidRPr="000320EB">
        <w:t>.</w:t>
      </w:r>
    </w:p>
    <w:p w14:paraId="255326C9" w14:textId="77777777" w:rsidR="00130064" w:rsidRDefault="00130064" w:rsidP="00130064">
      <w:pPr>
        <w:pStyle w:val="Body0500after"/>
      </w:pPr>
      <w:r>
        <w:t xml:space="preserve">In </w:t>
      </w:r>
      <w:r w:rsidRPr="000320EB">
        <w:rPr>
          <w:rStyle w:val="ChItalBold"/>
        </w:rPr>
        <w:t>kasi</w:t>
      </w:r>
      <w:r>
        <w:t xml:space="preserve">-causatives the </w:t>
      </w:r>
      <w:r w:rsidRPr="000320EB">
        <w:t>V</w:t>
      </w:r>
      <w:r w:rsidRPr="000320EB">
        <w:rPr>
          <w:vertAlign w:val="subscript"/>
        </w:rPr>
        <w:t>2</w:t>
      </w:r>
      <w:r w:rsidRPr="00442DE0">
        <w:t xml:space="preserve"> </w:t>
      </w:r>
      <w:r>
        <w:t xml:space="preserve">can be bivalent or monovalent, while in </w:t>
      </w:r>
      <w:r w:rsidRPr="000320EB">
        <w:rPr>
          <w:rStyle w:val="ChItalBold"/>
        </w:rPr>
        <w:t>bikin</w:t>
      </w:r>
      <w:r w:rsidR="00845E10">
        <w:rPr>
          <w:rStyle w:val="ChItalBold"/>
        </w:rPr>
        <w:t>g</w:t>
      </w:r>
      <w:r>
        <w:t xml:space="preserve">-causatives the </w:t>
      </w:r>
      <w:r w:rsidRPr="000320EB">
        <w:t>V</w:t>
      </w:r>
      <w:r w:rsidRPr="000320EB">
        <w:rPr>
          <w:vertAlign w:val="subscript"/>
        </w:rPr>
        <w:t>2</w:t>
      </w:r>
      <w:r w:rsidRPr="00D94E17">
        <w:t xml:space="preserve"> is al</w:t>
      </w:r>
      <w:r>
        <w:t>ways monovalent. (See §</w:t>
      </w:r>
      <w:r w:rsidR="002626FC">
        <w:fldChar w:fldCharType="begin"/>
      </w:r>
      <w:r w:rsidR="002626FC">
        <w:instrText xml:space="preserve"> REF _Ref367459479 \w \h </w:instrText>
      </w:r>
      <w:r w:rsidR="002626FC">
        <w:fldChar w:fldCharType="separate"/>
      </w:r>
      <w:r w:rsidR="00154D81">
        <w:rPr>
          <w:cs/>
        </w:rPr>
        <w:t>‎</w:t>
      </w:r>
      <w:r w:rsidR="00154D81">
        <w:t>11.2</w:t>
      </w:r>
      <w:r w:rsidR="002626FC">
        <w:fldChar w:fldCharType="end"/>
      </w:r>
      <w:r>
        <w:t xml:space="preserve"> for a detailed discussion of causative constructions.)</w:t>
      </w:r>
    </w:p>
    <w:p w14:paraId="0203C61D" w14:textId="3ED30D1F" w:rsidR="00130064" w:rsidRDefault="00130064" w:rsidP="007874BD">
      <w:pPr>
        <w:pStyle w:val="Body0505after"/>
      </w:pPr>
      <w:r>
        <w:t xml:space="preserve">Causative constructions with </w:t>
      </w:r>
      <w:r w:rsidRPr="0051491A">
        <w:rPr>
          <w:rStyle w:val="ChItalBold"/>
        </w:rPr>
        <w:t>kas</w:t>
      </w:r>
      <w:r>
        <w:rPr>
          <w:rStyle w:val="ChItalBold"/>
        </w:rPr>
        <w:t>i</w:t>
      </w:r>
      <w:r>
        <w:t xml:space="preserve"> </w:t>
      </w:r>
      <w:r w:rsidR="00B7093A">
        <w:t>‘</w:t>
      </w:r>
      <w:r w:rsidRPr="0057410E">
        <w:t>give</w:t>
      </w:r>
      <w:r w:rsidR="00B7093A">
        <w:t>’</w:t>
      </w:r>
      <w:r>
        <w:t xml:space="preserve"> are presented in </w:t>
      </w:r>
      <w:r>
        <w:fldChar w:fldCharType="begin"/>
      </w:r>
      <w:r>
        <w:instrText xml:space="preserve"> REF _Ref349582483 \h </w:instrText>
      </w:r>
      <w:r>
        <w:fldChar w:fldCharType="separate"/>
      </w:r>
      <w:r w:rsidR="00154D81">
        <w:t>(</w:t>
      </w:r>
      <w:r w:rsidR="00154D81">
        <w:rPr>
          <w:noProof/>
        </w:rPr>
        <w:t>132</w:t>
      </w:r>
      <w:r w:rsidR="00154D81">
        <w:t>)</w:t>
      </w:r>
      <w:r>
        <w:fldChar w:fldCharType="end"/>
      </w:r>
      <w:r>
        <w:t xml:space="preserve"> to </w:t>
      </w:r>
      <w:r>
        <w:fldChar w:fldCharType="begin"/>
      </w:r>
      <w:r>
        <w:instrText xml:space="preserve"> REF _Ref349582481 \h </w:instrText>
      </w:r>
      <w:r>
        <w:fldChar w:fldCharType="separate"/>
      </w:r>
      <w:r w:rsidR="00154D81">
        <w:t>(</w:t>
      </w:r>
      <w:r w:rsidR="00154D81">
        <w:rPr>
          <w:noProof/>
        </w:rPr>
        <w:t>134</w:t>
      </w:r>
      <w:r w:rsidR="00154D81">
        <w:t>)</w:t>
      </w:r>
      <w:r>
        <w:fldChar w:fldCharType="end"/>
      </w:r>
      <w:r>
        <w:t xml:space="preserve">. The </w:t>
      </w:r>
      <w:r w:rsidRPr="000320EB">
        <w:t>V</w:t>
      </w:r>
      <w:r w:rsidRPr="000320EB">
        <w:rPr>
          <w:vertAlign w:val="subscript"/>
        </w:rPr>
        <w:t>2</w:t>
      </w:r>
      <w:r w:rsidRPr="000A7425">
        <w:t xml:space="preserve"> </w:t>
      </w:r>
      <w:r>
        <w:t xml:space="preserve">is bivalent </w:t>
      </w:r>
      <w:r w:rsidRPr="004F3056">
        <w:rPr>
          <w:rStyle w:val="ChItalBold"/>
        </w:rPr>
        <w:t>masuk</w:t>
      </w:r>
      <w:r>
        <w:t xml:space="preserve"> </w:t>
      </w:r>
      <w:r w:rsidR="00B7093A">
        <w:t>‘</w:t>
      </w:r>
      <w:r>
        <w:t>enter</w:t>
      </w:r>
      <w:r w:rsidR="00B7093A">
        <w:t>’</w:t>
      </w:r>
      <w:r>
        <w:t xml:space="preserve"> in </w:t>
      </w:r>
      <w:r>
        <w:fldChar w:fldCharType="begin"/>
      </w:r>
      <w:r>
        <w:instrText xml:space="preserve"> REF _Ref349582483 \h </w:instrText>
      </w:r>
      <w:r>
        <w:fldChar w:fldCharType="separate"/>
      </w:r>
      <w:r w:rsidR="00154D81">
        <w:t>(</w:t>
      </w:r>
      <w:r w:rsidR="00154D81">
        <w:rPr>
          <w:noProof/>
        </w:rPr>
        <w:t>132</w:t>
      </w:r>
      <w:r w:rsidR="00154D81">
        <w:t>)</w:t>
      </w:r>
      <w:r>
        <w:fldChar w:fldCharType="end"/>
      </w:r>
      <w:r>
        <w:t xml:space="preserve">, monovalent dynamic </w:t>
      </w:r>
      <w:r w:rsidR="00845E10">
        <w:rPr>
          <w:rStyle w:val="ChItalBold"/>
        </w:rPr>
        <w:t>bangu</w:t>
      </w:r>
      <w:r w:rsidR="00845E10" w:rsidRPr="00B42DDA">
        <w:rPr>
          <w:rStyle w:val="ChItalBold"/>
        </w:rPr>
        <w:t>ng</w:t>
      </w:r>
      <w:r>
        <w:t xml:space="preserve"> </w:t>
      </w:r>
      <w:r w:rsidR="00B7093A">
        <w:t>‘</w:t>
      </w:r>
      <w:r>
        <w:t>wake up</w:t>
      </w:r>
      <w:r w:rsidR="00B7093A">
        <w:t>’</w:t>
      </w:r>
      <w:r>
        <w:t xml:space="preserve"> in </w:t>
      </w:r>
      <w:r>
        <w:fldChar w:fldCharType="begin"/>
      </w:r>
      <w:r>
        <w:instrText xml:space="preserve"> REF _Ref349582482 \h </w:instrText>
      </w:r>
      <w:r>
        <w:fldChar w:fldCharType="separate"/>
      </w:r>
      <w:r w:rsidR="00154D81">
        <w:t>(</w:t>
      </w:r>
      <w:r w:rsidR="00154D81">
        <w:rPr>
          <w:noProof/>
        </w:rPr>
        <w:t>133</w:t>
      </w:r>
      <w:r w:rsidR="00154D81">
        <w:t>)</w:t>
      </w:r>
      <w:r>
        <w:fldChar w:fldCharType="end"/>
      </w:r>
      <w:r>
        <w:t xml:space="preserve">, and stative </w:t>
      </w:r>
      <w:r w:rsidRPr="00BF1CE8">
        <w:rPr>
          <w:rStyle w:val="ChItalBold"/>
        </w:rPr>
        <w:t>sembu</w:t>
      </w:r>
      <w:r>
        <w:t xml:space="preserve"> </w:t>
      </w:r>
      <w:r w:rsidR="00B7093A">
        <w:t>‘</w:t>
      </w:r>
      <w:r>
        <w:t>be healed</w:t>
      </w:r>
      <w:r w:rsidR="00B7093A">
        <w:t>’</w:t>
      </w:r>
      <w:r>
        <w:t xml:space="preserve"> in </w:t>
      </w:r>
      <w:r>
        <w:fldChar w:fldCharType="begin"/>
      </w:r>
      <w:r>
        <w:instrText xml:space="preserve"> REF _Ref349582481 \h </w:instrText>
      </w:r>
      <w:r>
        <w:fldChar w:fldCharType="separate"/>
      </w:r>
      <w:r w:rsidR="00154D81">
        <w:t>(</w:t>
      </w:r>
      <w:r w:rsidR="00154D81">
        <w:rPr>
          <w:noProof/>
        </w:rPr>
        <w:t>134</w:t>
      </w:r>
      <w:r w:rsidR="00154D81">
        <w:t>)</w:t>
      </w:r>
      <w:r>
        <w:fldChar w:fldCharType="end"/>
      </w:r>
      <w:r>
        <w:t xml:space="preserve">. (For more details on </w:t>
      </w:r>
      <w:r w:rsidRPr="002B4686">
        <w:rPr>
          <w:rStyle w:val="ChItalBold"/>
        </w:rPr>
        <w:t>kasi</w:t>
      </w:r>
      <w:r>
        <w:t>-causatives, see §</w:t>
      </w:r>
      <w:r w:rsidR="002626FC">
        <w:fldChar w:fldCharType="begin"/>
      </w:r>
      <w:r w:rsidR="002626FC">
        <w:instrText xml:space="preserve"> REF _Ref290797493 \w \h </w:instrText>
      </w:r>
      <w:r w:rsidR="002626FC">
        <w:fldChar w:fldCharType="separate"/>
      </w:r>
      <w:r w:rsidR="00154D81">
        <w:rPr>
          <w:cs/>
        </w:rPr>
        <w:t>‎</w:t>
      </w:r>
      <w:r w:rsidR="00154D81">
        <w:t>11.2.1.2</w:t>
      </w:r>
      <w:r w:rsidR="002626FC">
        <w:fldChar w:fldCharType="end"/>
      </w:r>
      <w:r>
        <w:t>.)</w:t>
      </w:r>
    </w:p>
    <w:p w14:paraId="65D3F8E3" w14:textId="1EA11983" w:rsidR="00130064" w:rsidRDefault="00130064" w:rsidP="00130064">
      <w:pPr>
        <w:pStyle w:val="ExampleTitle"/>
      </w:pPr>
      <w:r>
        <w:t xml:space="preserve">Causative constructions with </w:t>
      </w:r>
      <w:r>
        <w:rPr>
          <w:rStyle w:val="ChItalBold"/>
        </w:rPr>
        <w:t>kasi</w:t>
      </w:r>
      <w:r>
        <w:t xml:space="preserve"> </w:t>
      </w:r>
      <w:r w:rsidR="00B7093A">
        <w:t>‘</w:t>
      </w:r>
      <w:r w:rsidRPr="00D43FFD">
        <w:t>give</w:t>
      </w:r>
      <w:r w:rsidR="00B7093A">
        <w:t>’</w:t>
      </w:r>
    </w:p>
    <w:tbl>
      <w:tblPr>
        <w:tblW w:w="4568" w:type="dxa"/>
        <w:tblCellMar>
          <w:left w:w="42" w:type="dxa"/>
          <w:right w:w="42" w:type="dxa"/>
        </w:tblCellMar>
        <w:tblLook w:val="01E0" w:firstRow="1" w:lastRow="1" w:firstColumn="1" w:lastColumn="1" w:noHBand="0" w:noVBand="0"/>
      </w:tblPr>
      <w:tblGrid>
        <w:gridCol w:w="707"/>
        <w:gridCol w:w="584"/>
        <w:gridCol w:w="611"/>
        <w:gridCol w:w="707"/>
        <w:gridCol w:w="840"/>
        <w:gridCol w:w="360"/>
        <w:gridCol w:w="759"/>
      </w:tblGrid>
      <w:tr w:rsidR="00AC23C4" w:rsidRPr="00833FA5" w14:paraId="395C3ADB" w14:textId="77777777" w:rsidTr="00AC23C4">
        <w:tc>
          <w:tcPr>
            <w:tcW w:w="707" w:type="dxa"/>
            <w:shd w:val="clear" w:color="auto" w:fill="auto"/>
          </w:tcPr>
          <w:p w14:paraId="0FFFF8B5" w14:textId="77777777" w:rsidR="00130064" w:rsidRPr="00D74739" w:rsidRDefault="00130064" w:rsidP="00130064">
            <w:pPr>
              <w:pStyle w:val="O0Nwnext"/>
            </w:pPr>
            <w:bookmarkStart w:id="2264" w:name="_Ref349582483"/>
            <w:r>
              <w:t>(</w:t>
            </w:r>
            <w:fldSimple w:instr=" SEQ ( \* ARABIC \s 1 ">
              <w:r w:rsidR="00154D81">
                <w:rPr>
                  <w:noProof/>
                </w:rPr>
                <w:t>132</w:t>
              </w:r>
            </w:fldSimple>
            <w:r>
              <w:t>)</w:t>
            </w:r>
            <w:bookmarkEnd w:id="2264"/>
          </w:p>
        </w:tc>
        <w:tc>
          <w:tcPr>
            <w:tcW w:w="584" w:type="dxa"/>
            <w:shd w:val="clear" w:color="auto" w:fill="auto"/>
          </w:tcPr>
          <w:p w14:paraId="69F4F2DF" w14:textId="77777777" w:rsidR="00130064" w:rsidRPr="007A6B38" w:rsidRDefault="00130064" w:rsidP="00130064">
            <w:pPr>
              <w:pStyle w:val="Text"/>
            </w:pPr>
            <w:r w:rsidRPr="007A6B38">
              <w:t>dong</w:t>
            </w:r>
          </w:p>
        </w:tc>
        <w:tc>
          <w:tcPr>
            <w:tcW w:w="611" w:type="dxa"/>
            <w:shd w:val="clear" w:color="auto" w:fill="auto"/>
          </w:tcPr>
          <w:p w14:paraId="75163AE9" w14:textId="77777777" w:rsidR="00130064" w:rsidRPr="00804CAF" w:rsidRDefault="00130064" w:rsidP="00130064">
            <w:pPr>
              <w:pStyle w:val="Text"/>
              <w:rPr>
                <w:rStyle w:val="ChBlueBold"/>
              </w:rPr>
            </w:pPr>
            <w:r w:rsidRPr="00804CAF">
              <w:rPr>
                <w:rStyle w:val="ChBlueBold"/>
              </w:rPr>
              <w:t>kas</w:t>
            </w:r>
          </w:p>
        </w:tc>
        <w:tc>
          <w:tcPr>
            <w:tcW w:w="707" w:type="dxa"/>
            <w:shd w:val="clear" w:color="auto" w:fill="auto"/>
          </w:tcPr>
          <w:p w14:paraId="70DEFE0B" w14:textId="77777777" w:rsidR="00130064" w:rsidRPr="00804CAF" w:rsidRDefault="00130064" w:rsidP="00130064">
            <w:pPr>
              <w:pStyle w:val="Text"/>
              <w:rPr>
                <w:rStyle w:val="ChBlueBold"/>
              </w:rPr>
            </w:pPr>
            <w:r>
              <w:rPr>
                <w:rStyle w:val="ChBlueBold"/>
              </w:rPr>
              <w:t>masu</w:t>
            </w:r>
            <w:r w:rsidRPr="00804CAF">
              <w:rPr>
                <w:rStyle w:val="ChBlueBold"/>
              </w:rPr>
              <w:t>k</w:t>
            </w:r>
          </w:p>
        </w:tc>
        <w:tc>
          <w:tcPr>
            <w:tcW w:w="840" w:type="dxa"/>
            <w:shd w:val="clear" w:color="auto" w:fill="auto"/>
          </w:tcPr>
          <w:p w14:paraId="35C4E083" w14:textId="77777777" w:rsidR="00130064" w:rsidRPr="007A6B38" w:rsidRDefault="00130064" w:rsidP="00130064">
            <w:pPr>
              <w:pStyle w:val="Text"/>
            </w:pPr>
            <w:r w:rsidRPr="007A6B38">
              <w:t>korek</w:t>
            </w:r>
          </w:p>
        </w:tc>
        <w:tc>
          <w:tcPr>
            <w:tcW w:w="360" w:type="dxa"/>
            <w:shd w:val="clear" w:color="auto" w:fill="auto"/>
          </w:tcPr>
          <w:p w14:paraId="5CE5C673" w14:textId="77777777" w:rsidR="00130064" w:rsidRPr="007A6B38" w:rsidRDefault="00130064" w:rsidP="00130064">
            <w:pPr>
              <w:pStyle w:val="Text"/>
            </w:pPr>
            <w:r w:rsidRPr="007A6B38">
              <w:t>di</w:t>
            </w:r>
          </w:p>
        </w:tc>
        <w:tc>
          <w:tcPr>
            <w:tcW w:w="759" w:type="dxa"/>
            <w:shd w:val="clear" w:color="auto" w:fill="auto"/>
          </w:tcPr>
          <w:p w14:paraId="75FB00D7" w14:textId="77777777" w:rsidR="00130064" w:rsidRPr="007A6B38" w:rsidRDefault="00130064" w:rsidP="00130064">
            <w:pPr>
              <w:pStyle w:val="Text"/>
            </w:pPr>
            <w:r w:rsidRPr="007A6B38">
              <w:t>sini</w:t>
            </w:r>
          </w:p>
        </w:tc>
      </w:tr>
      <w:tr w:rsidR="00AC23C4" w:rsidRPr="00AC23C4" w14:paraId="0302A891" w14:textId="77777777" w:rsidTr="00AC23C4">
        <w:tc>
          <w:tcPr>
            <w:tcW w:w="707" w:type="dxa"/>
            <w:shd w:val="clear" w:color="auto" w:fill="auto"/>
          </w:tcPr>
          <w:p w14:paraId="224ABC0D" w14:textId="77777777" w:rsidR="00130064" w:rsidRPr="00EF6871" w:rsidRDefault="00130064" w:rsidP="00130064">
            <w:pPr>
              <w:pStyle w:val="GlossEng"/>
            </w:pPr>
          </w:p>
        </w:tc>
        <w:tc>
          <w:tcPr>
            <w:tcW w:w="584" w:type="dxa"/>
            <w:shd w:val="clear" w:color="auto" w:fill="auto"/>
          </w:tcPr>
          <w:p w14:paraId="281D060E" w14:textId="77777777" w:rsidR="00130064" w:rsidRPr="0099608C" w:rsidRDefault="00130064" w:rsidP="00130064">
            <w:pPr>
              <w:pStyle w:val="GlossEng"/>
              <w:rPr>
                <w:rStyle w:val="ChSmallCaps"/>
              </w:rPr>
            </w:pPr>
            <w:r w:rsidRPr="0099608C">
              <w:rPr>
                <w:rStyle w:val="ChSmallCaps"/>
              </w:rPr>
              <w:t>3pl</w:t>
            </w:r>
          </w:p>
        </w:tc>
        <w:tc>
          <w:tcPr>
            <w:tcW w:w="611" w:type="dxa"/>
            <w:shd w:val="clear" w:color="auto" w:fill="auto"/>
          </w:tcPr>
          <w:p w14:paraId="7C7E1DED" w14:textId="77777777" w:rsidR="00130064" w:rsidRPr="0057410E" w:rsidRDefault="00130064" w:rsidP="00130064">
            <w:pPr>
              <w:pStyle w:val="GlossEng"/>
            </w:pPr>
            <w:r w:rsidRPr="0057410E">
              <w:t>give</w:t>
            </w:r>
          </w:p>
        </w:tc>
        <w:tc>
          <w:tcPr>
            <w:tcW w:w="707" w:type="dxa"/>
            <w:shd w:val="clear" w:color="auto" w:fill="auto"/>
          </w:tcPr>
          <w:p w14:paraId="0D4EFAF2" w14:textId="77777777" w:rsidR="00130064" w:rsidRPr="007A6B38" w:rsidRDefault="00130064" w:rsidP="00130064">
            <w:pPr>
              <w:pStyle w:val="GlossEng"/>
            </w:pPr>
            <w:r w:rsidRPr="007A6B38">
              <w:t>enter</w:t>
            </w:r>
          </w:p>
        </w:tc>
        <w:tc>
          <w:tcPr>
            <w:tcW w:w="840" w:type="dxa"/>
            <w:shd w:val="clear" w:color="auto" w:fill="auto"/>
          </w:tcPr>
          <w:p w14:paraId="29FDD47B" w14:textId="77777777" w:rsidR="00130064" w:rsidRPr="007A6B38" w:rsidRDefault="00130064" w:rsidP="00130064">
            <w:pPr>
              <w:pStyle w:val="GlossEng"/>
            </w:pPr>
            <w:r w:rsidRPr="007A6B38">
              <w:t>matches</w:t>
            </w:r>
          </w:p>
        </w:tc>
        <w:tc>
          <w:tcPr>
            <w:tcW w:w="360" w:type="dxa"/>
            <w:shd w:val="clear" w:color="auto" w:fill="auto"/>
          </w:tcPr>
          <w:p w14:paraId="09CD3FDD" w14:textId="77777777" w:rsidR="00130064" w:rsidRPr="007A6B38" w:rsidRDefault="00130064" w:rsidP="00130064">
            <w:pPr>
              <w:pStyle w:val="GlossEng"/>
            </w:pPr>
            <w:r w:rsidRPr="007A6B38">
              <w:t>at</w:t>
            </w:r>
          </w:p>
        </w:tc>
        <w:tc>
          <w:tcPr>
            <w:tcW w:w="759" w:type="dxa"/>
            <w:shd w:val="clear" w:color="auto" w:fill="auto"/>
          </w:tcPr>
          <w:p w14:paraId="2217B836" w14:textId="77777777" w:rsidR="00130064" w:rsidRPr="0099608C" w:rsidRDefault="00130064" w:rsidP="00130064">
            <w:pPr>
              <w:pStyle w:val="GlossEng"/>
              <w:rPr>
                <w:rStyle w:val="ChSmallCaps"/>
              </w:rPr>
            </w:pPr>
            <w:r w:rsidRPr="0099608C">
              <w:rPr>
                <w:rStyle w:val="ChSmallCaps"/>
              </w:rPr>
              <w:t>l.prox</w:t>
            </w:r>
          </w:p>
        </w:tc>
      </w:tr>
    </w:tbl>
    <w:p w14:paraId="180977F4" w14:textId="06D5306C" w:rsidR="00130064" w:rsidRPr="001B3351" w:rsidRDefault="00B7093A" w:rsidP="00130064">
      <w:pPr>
        <w:pStyle w:val="FreeTranslEng"/>
      </w:pPr>
      <w:r>
        <w:t>‘</w:t>
      </w:r>
      <w:r w:rsidR="00130064" w:rsidRPr="007A6B38">
        <w:t xml:space="preserve">they </w:t>
      </w:r>
      <w:r w:rsidR="00130064" w:rsidRPr="000D01FD">
        <w:rPr>
          <w:rStyle w:val="ChBlueBold"/>
        </w:rPr>
        <w:t>inserted</w:t>
      </w:r>
      <w:r w:rsidR="00130064" w:rsidRPr="007A6B38">
        <w:t xml:space="preserve"> matches here</w:t>
      </w:r>
      <w:r>
        <w:t>’</w:t>
      </w:r>
      <w:r w:rsidR="00130064">
        <w:t xml:space="preserve"> (Lit. </w:t>
      </w:r>
      <w:r>
        <w:t>‘</w:t>
      </w:r>
      <w:r w:rsidR="00130064">
        <w:rPr>
          <w:rStyle w:val="ChBlueBold"/>
        </w:rPr>
        <w:t>give</w:t>
      </w:r>
      <w:r w:rsidR="00130064" w:rsidRPr="000D01FD">
        <w:rPr>
          <w:rStyle w:val="ChBlueBold"/>
        </w:rPr>
        <w:t xml:space="preserve"> to enter</w:t>
      </w:r>
      <w:r>
        <w:t>’</w:t>
      </w:r>
      <w:r w:rsidR="00130064">
        <w:t xml:space="preserve">) </w:t>
      </w:r>
      <w:r w:rsidR="00B04170">
        <w:rPr>
          <w:rStyle w:val="ExampleSource"/>
        </w:rPr>
        <w:t>[081025-006-Cv.0180</w:t>
      </w:r>
      <w:r w:rsidR="00130064" w:rsidRPr="00CC0AFA">
        <w:rPr>
          <w:rStyle w:val="ExampleSource"/>
        </w:rPr>
        <w:t>]</w:t>
      </w:r>
    </w:p>
    <w:tbl>
      <w:tblPr>
        <w:tblW w:w="6292" w:type="dxa"/>
        <w:tblCellMar>
          <w:left w:w="42" w:type="dxa"/>
          <w:right w:w="42" w:type="dxa"/>
        </w:tblCellMar>
        <w:tblLook w:val="01E0" w:firstRow="1" w:lastRow="1" w:firstColumn="1" w:lastColumn="1" w:noHBand="0" w:noVBand="0"/>
      </w:tblPr>
      <w:tblGrid>
        <w:gridCol w:w="709"/>
        <w:gridCol w:w="489"/>
        <w:gridCol w:w="1350"/>
        <w:gridCol w:w="562"/>
        <w:gridCol w:w="484"/>
        <w:gridCol w:w="489"/>
        <w:gridCol w:w="529"/>
        <w:gridCol w:w="929"/>
        <w:gridCol w:w="751"/>
      </w:tblGrid>
      <w:tr w:rsidR="00AC23C4" w:rsidRPr="00833FA5" w14:paraId="286500AE" w14:textId="77777777" w:rsidTr="00AC23C4">
        <w:tc>
          <w:tcPr>
            <w:tcW w:w="709" w:type="dxa"/>
            <w:shd w:val="clear" w:color="auto" w:fill="auto"/>
          </w:tcPr>
          <w:p w14:paraId="3E4B84BD" w14:textId="77777777" w:rsidR="00130064" w:rsidRPr="00D74739" w:rsidRDefault="00130064" w:rsidP="00130064">
            <w:pPr>
              <w:pStyle w:val="O0Nwnext"/>
            </w:pPr>
            <w:bookmarkStart w:id="2265" w:name="_Ref349582482"/>
            <w:r>
              <w:t>(</w:t>
            </w:r>
            <w:fldSimple w:instr=" SEQ ( \* ARABIC \s 1 ">
              <w:r w:rsidR="00154D81">
                <w:rPr>
                  <w:noProof/>
                </w:rPr>
                <w:t>133</w:t>
              </w:r>
            </w:fldSimple>
            <w:r>
              <w:t>)</w:t>
            </w:r>
            <w:bookmarkEnd w:id="2265"/>
          </w:p>
        </w:tc>
        <w:tc>
          <w:tcPr>
            <w:tcW w:w="489" w:type="dxa"/>
            <w:shd w:val="clear" w:color="auto" w:fill="auto"/>
          </w:tcPr>
          <w:p w14:paraId="723020DF" w14:textId="77777777" w:rsidR="00130064" w:rsidRPr="007A6B38" w:rsidRDefault="00130064" w:rsidP="00130064">
            <w:pPr>
              <w:pStyle w:val="Text"/>
            </w:pPr>
            <w:r w:rsidRPr="007A6B38">
              <w:t>sa</w:t>
            </w:r>
          </w:p>
        </w:tc>
        <w:tc>
          <w:tcPr>
            <w:tcW w:w="1350" w:type="dxa"/>
            <w:shd w:val="clear" w:color="auto" w:fill="auto"/>
          </w:tcPr>
          <w:p w14:paraId="3B69FF87" w14:textId="77777777" w:rsidR="00130064" w:rsidRPr="007A6B38" w:rsidRDefault="00130064" w:rsidP="00130064">
            <w:pPr>
              <w:pStyle w:val="Text"/>
            </w:pPr>
            <w:r w:rsidRPr="007A6B38">
              <w:t>takut</w:t>
            </w:r>
          </w:p>
        </w:tc>
        <w:tc>
          <w:tcPr>
            <w:tcW w:w="562" w:type="dxa"/>
            <w:shd w:val="clear" w:color="auto" w:fill="auto"/>
          </w:tcPr>
          <w:p w14:paraId="6C7CA2E6" w14:textId="77777777" w:rsidR="00130064" w:rsidRPr="007A6B38" w:rsidRDefault="00130064" w:rsidP="00130064">
            <w:pPr>
              <w:pStyle w:val="Text"/>
            </w:pPr>
            <w:r w:rsidRPr="007A6B38">
              <w:t>skali</w:t>
            </w:r>
          </w:p>
        </w:tc>
        <w:tc>
          <w:tcPr>
            <w:tcW w:w="484" w:type="dxa"/>
            <w:shd w:val="clear" w:color="auto" w:fill="auto"/>
          </w:tcPr>
          <w:p w14:paraId="04824EFD" w14:textId="77777777" w:rsidR="00130064" w:rsidRPr="007A6B38" w:rsidRDefault="00130064" w:rsidP="00130064">
            <w:pPr>
              <w:pStyle w:val="Text"/>
            </w:pPr>
            <w:r w:rsidRPr="007A6B38">
              <w:t>jadi</w:t>
            </w:r>
          </w:p>
        </w:tc>
        <w:tc>
          <w:tcPr>
            <w:tcW w:w="489" w:type="dxa"/>
            <w:shd w:val="clear" w:color="auto" w:fill="auto"/>
          </w:tcPr>
          <w:p w14:paraId="161CF616" w14:textId="77777777" w:rsidR="00130064" w:rsidRPr="007A6B38" w:rsidRDefault="00130064" w:rsidP="00130064">
            <w:pPr>
              <w:pStyle w:val="Text"/>
            </w:pPr>
            <w:r w:rsidRPr="007A6B38">
              <w:t>sa</w:t>
            </w:r>
          </w:p>
        </w:tc>
        <w:tc>
          <w:tcPr>
            <w:tcW w:w="529" w:type="dxa"/>
            <w:shd w:val="clear" w:color="auto" w:fill="auto"/>
          </w:tcPr>
          <w:p w14:paraId="701969FA" w14:textId="77777777" w:rsidR="00130064" w:rsidRPr="006857FF" w:rsidRDefault="00130064" w:rsidP="00130064">
            <w:pPr>
              <w:pStyle w:val="Text"/>
              <w:rPr>
                <w:rStyle w:val="ChBlueBold"/>
              </w:rPr>
            </w:pPr>
            <w:r w:rsidRPr="006857FF">
              <w:rPr>
                <w:rStyle w:val="ChBlueBold"/>
              </w:rPr>
              <w:t>kas</w:t>
            </w:r>
          </w:p>
        </w:tc>
        <w:tc>
          <w:tcPr>
            <w:tcW w:w="929" w:type="dxa"/>
            <w:shd w:val="clear" w:color="auto" w:fill="auto"/>
          </w:tcPr>
          <w:p w14:paraId="1A03A0AC" w14:textId="77777777" w:rsidR="00130064" w:rsidRPr="006857FF" w:rsidRDefault="00130064" w:rsidP="00130064">
            <w:pPr>
              <w:pStyle w:val="Text"/>
              <w:rPr>
                <w:rStyle w:val="ChBlueBold"/>
              </w:rPr>
            </w:pPr>
            <w:r w:rsidRPr="006857FF">
              <w:rPr>
                <w:rStyle w:val="ChBlueBold"/>
              </w:rPr>
              <w:t>bangun</w:t>
            </w:r>
            <w:r w:rsidR="00845E10">
              <w:rPr>
                <w:rStyle w:val="ChBlueBold"/>
              </w:rPr>
              <w:t>g</w:t>
            </w:r>
          </w:p>
        </w:tc>
        <w:tc>
          <w:tcPr>
            <w:tcW w:w="751" w:type="dxa"/>
            <w:shd w:val="clear" w:color="auto" w:fill="auto"/>
          </w:tcPr>
          <w:p w14:paraId="18379BE9" w14:textId="77777777" w:rsidR="00130064" w:rsidRPr="007A6B38" w:rsidRDefault="00130064" w:rsidP="00130064">
            <w:pPr>
              <w:pStyle w:val="Text"/>
            </w:pPr>
            <w:r w:rsidRPr="007A6B38">
              <w:t>mama</w:t>
            </w:r>
          </w:p>
        </w:tc>
      </w:tr>
      <w:tr w:rsidR="00AC23C4" w:rsidRPr="00AC23C4" w14:paraId="7BF36CCD" w14:textId="77777777" w:rsidTr="00AC23C4">
        <w:tc>
          <w:tcPr>
            <w:tcW w:w="709" w:type="dxa"/>
            <w:shd w:val="clear" w:color="auto" w:fill="auto"/>
          </w:tcPr>
          <w:p w14:paraId="45D7CE2E" w14:textId="77777777" w:rsidR="00130064" w:rsidRPr="007A6B38" w:rsidRDefault="00130064" w:rsidP="00130064">
            <w:pPr>
              <w:pStyle w:val="GlossEng"/>
            </w:pPr>
          </w:p>
        </w:tc>
        <w:tc>
          <w:tcPr>
            <w:tcW w:w="489" w:type="dxa"/>
            <w:shd w:val="clear" w:color="auto" w:fill="auto"/>
          </w:tcPr>
          <w:p w14:paraId="030D92AE" w14:textId="77777777" w:rsidR="00130064" w:rsidRPr="0099608C" w:rsidRDefault="00130064" w:rsidP="00130064">
            <w:pPr>
              <w:pStyle w:val="GlossEng"/>
              <w:rPr>
                <w:rStyle w:val="ChSmallCaps"/>
              </w:rPr>
            </w:pPr>
            <w:r w:rsidRPr="0099608C">
              <w:rPr>
                <w:rStyle w:val="ChSmallCaps"/>
              </w:rPr>
              <w:t>1sg</w:t>
            </w:r>
          </w:p>
        </w:tc>
        <w:tc>
          <w:tcPr>
            <w:tcW w:w="1350" w:type="dxa"/>
            <w:shd w:val="clear" w:color="auto" w:fill="auto"/>
          </w:tcPr>
          <w:p w14:paraId="3AC0DA21" w14:textId="77777777" w:rsidR="00130064" w:rsidRPr="007A6B38" w:rsidRDefault="00130064" w:rsidP="00130064">
            <w:pPr>
              <w:pStyle w:val="GlossEng"/>
            </w:pPr>
            <w:r w:rsidRPr="00CC45C2">
              <w:t>feel.afraid(.of)</w:t>
            </w:r>
          </w:p>
        </w:tc>
        <w:tc>
          <w:tcPr>
            <w:tcW w:w="562" w:type="dxa"/>
            <w:shd w:val="clear" w:color="auto" w:fill="auto"/>
          </w:tcPr>
          <w:p w14:paraId="137CF152" w14:textId="77777777" w:rsidR="00130064" w:rsidRPr="007A6B38" w:rsidRDefault="00130064" w:rsidP="00130064">
            <w:pPr>
              <w:pStyle w:val="GlossEng"/>
            </w:pPr>
            <w:r w:rsidRPr="007A6B38">
              <w:t>very</w:t>
            </w:r>
          </w:p>
        </w:tc>
        <w:tc>
          <w:tcPr>
            <w:tcW w:w="484" w:type="dxa"/>
            <w:shd w:val="clear" w:color="auto" w:fill="auto"/>
          </w:tcPr>
          <w:p w14:paraId="3B428C4A" w14:textId="77777777" w:rsidR="00130064" w:rsidRPr="007A6B38" w:rsidRDefault="00130064" w:rsidP="00130064">
            <w:pPr>
              <w:pStyle w:val="GlossEng"/>
            </w:pPr>
            <w:r w:rsidRPr="007A6B38">
              <w:t>so</w:t>
            </w:r>
          </w:p>
        </w:tc>
        <w:tc>
          <w:tcPr>
            <w:tcW w:w="489" w:type="dxa"/>
            <w:shd w:val="clear" w:color="auto" w:fill="auto"/>
          </w:tcPr>
          <w:p w14:paraId="030CC0E3" w14:textId="77777777" w:rsidR="00130064" w:rsidRPr="0099608C" w:rsidRDefault="00130064" w:rsidP="00130064">
            <w:pPr>
              <w:pStyle w:val="GlossEng"/>
              <w:rPr>
                <w:rStyle w:val="ChSmallCaps"/>
              </w:rPr>
            </w:pPr>
            <w:r w:rsidRPr="0099608C">
              <w:rPr>
                <w:rStyle w:val="ChSmallCaps"/>
              </w:rPr>
              <w:t>1sg</w:t>
            </w:r>
          </w:p>
        </w:tc>
        <w:tc>
          <w:tcPr>
            <w:tcW w:w="529" w:type="dxa"/>
            <w:shd w:val="clear" w:color="auto" w:fill="auto"/>
          </w:tcPr>
          <w:p w14:paraId="1B507B51" w14:textId="77777777" w:rsidR="00130064" w:rsidRPr="00B176C3" w:rsidRDefault="00130064" w:rsidP="00130064">
            <w:pPr>
              <w:pStyle w:val="GlossEng"/>
            </w:pPr>
            <w:r w:rsidRPr="00B176C3">
              <w:t>give</w:t>
            </w:r>
          </w:p>
        </w:tc>
        <w:tc>
          <w:tcPr>
            <w:tcW w:w="929" w:type="dxa"/>
            <w:shd w:val="clear" w:color="auto" w:fill="auto"/>
          </w:tcPr>
          <w:p w14:paraId="79978467" w14:textId="77777777" w:rsidR="00130064" w:rsidRPr="007A6B38" w:rsidRDefault="00130064" w:rsidP="00130064">
            <w:pPr>
              <w:pStyle w:val="GlossEng"/>
            </w:pPr>
            <w:r w:rsidRPr="007A6B38">
              <w:t>wake.up</w:t>
            </w:r>
          </w:p>
        </w:tc>
        <w:tc>
          <w:tcPr>
            <w:tcW w:w="751" w:type="dxa"/>
            <w:shd w:val="clear" w:color="auto" w:fill="auto"/>
          </w:tcPr>
          <w:p w14:paraId="44BF5A2E" w14:textId="77777777" w:rsidR="00130064" w:rsidRPr="007A6B38" w:rsidRDefault="00130064" w:rsidP="00130064">
            <w:pPr>
              <w:pStyle w:val="GlossEng"/>
            </w:pPr>
            <w:r w:rsidRPr="007A6B38">
              <w:t>mother</w:t>
            </w:r>
          </w:p>
        </w:tc>
      </w:tr>
    </w:tbl>
    <w:p w14:paraId="44A1E95C" w14:textId="40DFA476" w:rsidR="00130064" w:rsidRPr="001B3351" w:rsidRDefault="00B7093A" w:rsidP="00130064">
      <w:pPr>
        <w:pStyle w:val="FreeTranslEng"/>
      </w:pPr>
      <w:r>
        <w:t>‘</w:t>
      </w:r>
      <w:r w:rsidR="00130064" w:rsidRPr="007A6B38">
        <w:t xml:space="preserve">I </w:t>
      </w:r>
      <w:r w:rsidR="00130064">
        <w:t xml:space="preserve">felt very afraid, so I </w:t>
      </w:r>
      <w:r w:rsidR="00130064" w:rsidRPr="00605A5E">
        <w:rPr>
          <w:rStyle w:val="ChBlueBold"/>
        </w:rPr>
        <w:t>woke up</w:t>
      </w:r>
      <w:r w:rsidR="00130064">
        <w:t xml:space="preserve"> you (</w:t>
      </w:r>
      <w:r>
        <w:t>‘</w:t>
      </w:r>
      <w:r w:rsidR="00130064">
        <w:t>mother</w:t>
      </w:r>
      <w:r>
        <w:t>’</w:t>
      </w:r>
      <w:r w:rsidR="00130064">
        <w:t>)</w:t>
      </w:r>
      <w:r>
        <w:t>’</w:t>
      </w:r>
      <w:r w:rsidR="00130064">
        <w:t xml:space="preserve"> (Lit. </w:t>
      </w:r>
      <w:r>
        <w:t>‘</w:t>
      </w:r>
      <w:r w:rsidR="00130064" w:rsidRPr="00B176C3">
        <w:rPr>
          <w:rStyle w:val="ChBlueBold"/>
        </w:rPr>
        <w:t>give to wake up</w:t>
      </w:r>
      <w:r>
        <w:t>’</w:t>
      </w:r>
      <w:r w:rsidR="00130064">
        <w:t xml:space="preserve">) </w:t>
      </w:r>
      <w:r w:rsidR="00130064" w:rsidRPr="00751293">
        <w:rPr>
          <w:rStyle w:val="ExampleSource"/>
        </w:rPr>
        <w:t>[080917-008-NP.0031]</w:t>
      </w:r>
    </w:p>
    <w:tbl>
      <w:tblPr>
        <w:tblW w:w="5195" w:type="dxa"/>
        <w:tblCellMar>
          <w:left w:w="42" w:type="dxa"/>
          <w:right w:w="42" w:type="dxa"/>
        </w:tblCellMar>
        <w:tblLook w:val="01E0" w:firstRow="1" w:lastRow="1" w:firstColumn="1" w:lastColumn="1" w:noHBand="0" w:noVBand="0"/>
      </w:tblPr>
      <w:tblGrid>
        <w:gridCol w:w="709"/>
        <w:gridCol w:w="489"/>
        <w:gridCol w:w="529"/>
        <w:gridCol w:w="945"/>
        <w:gridCol w:w="489"/>
        <w:gridCol w:w="673"/>
        <w:gridCol w:w="584"/>
        <w:gridCol w:w="777"/>
      </w:tblGrid>
      <w:tr w:rsidR="00AC23C4" w:rsidRPr="00833FA5" w14:paraId="3E02E95D" w14:textId="77777777" w:rsidTr="00AC23C4">
        <w:tc>
          <w:tcPr>
            <w:tcW w:w="709" w:type="dxa"/>
            <w:shd w:val="clear" w:color="auto" w:fill="auto"/>
          </w:tcPr>
          <w:p w14:paraId="1282560D" w14:textId="77777777" w:rsidR="00130064" w:rsidRPr="00D74739" w:rsidRDefault="00130064" w:rsidP="00130064">
            <w:pPr>
              <w:pStyle w:val="O0Nwnext"/>
            </w:pPr>
            <w:bookmarkStart w:id="2266" w:name="_Ref349582481"/>
            <w:r>
              <w:t>(</w:t>
            </w:r>
            <w:fldSimple w:instr=" SEQ ( \* ARABIC \s 1 ">
              <w:r w:rsidR="00154D81">
                <w:rPr>
                  <w:noProof/>
                </w:rPr>
                <w:t>134</w:t>
              </w:r>
            </w:fldSimple>
            <w:r>
              <w:t>)</w:t>
            </w:r>
            <w:bookmarkEnd w:id="2266"/>
          </w:p>
        </w:tc>
        <w:tc>
          <w:tcPr>
            <w:tcW w:w="489" w:type="dxa"/>
            <w:shd w:val="clear" w:color="auto" w:fill="auto"/>
          </w:tcPr>
          <w:p w14:paraId="2D2BEC38" w14:textId="77777777" w:rsidR="00130064" w:rsidRPr="007A6B38" w:rsidRDefault="00130064" w:rsidP="00130064">
            <w:pPr>
              <w:pStyle w:val="Text"/>
            </w:pPr>
            <w:r w:rsidRPr="007A6B38">
              <w:t>ko</w:t>
            </w:r>
          </w:p>
        </w:tc>
        <w:tc>
          <w:tcPr>
            <w:tcW w:w="529" w:type="dxa"/>
            <w:shd w:val="clear" w:color="auto" w:fill="auto"/>
          </w:tcPr>
          <w:p w14:paraId="0911DC5D" w14:textId="77777777" w:rsidR="00130064" w:rsidRPr="008600BA" w:rsidRDefault="00130064" w:rsidP="00130064">
            <w:pPr>
              <w:pStyle w:val="Text"/>
              <w:rPr>
                <w:rStyle w:val="ChBlueBold"/>
              </w:rPr>
            </w:pPr>
            <w:r w:rsidRPr="008600BA">
              <w:rPr>
                <w:rStyle w:val="ChBlueBold"/>
              </w:rPr>
              <w:t>kas</w:t>
            </w:r>
            <w:r>
              <w:rPr>
                <w:rStyle w:val="ChBlueBold"/>
              </w:rPr>
              <w:t>i</w:t>
            </w:r>
          </w:p>
        </w:tc>
        <w:tc>
          <w:tcPr>
            <w:tcW w:w="945" w:type="dxa"/>
            <w:shd w:val="clear" w:color="auto" w:fill="auto"/>
          </w:tcPr>
          <w:p w14:paraId="0D3FA239" w14:textId="77777777" w:rsidR="00130064" w:rsidRPr="008600BA" w:rsidRDefault="00130064" w:rsidP="00130064">
            <w:pPr>
              <w:pStyle w:val="Text"/>
              <w:rPr>
                <w:rStyle w:val="ChBlueBold"/>
              </w:rPr>
            </w:pPr>
            <w:r w:rsidRPr="008600BA">
              <w:rPr>
                <w:rStyle w:val="ChBlueBold"/>
              </w:rPr>
              <w:t>sembu</w:t>
            </w:r>
          </w:p>
        </w:tc>
        <w:tc>
          <w:tcPr>
            <w:tcW w:w="489" w:type="dxa"/>
            <w:shd w:val="clear" w:color="auto" w:fill="auto"/>
          </w:tcPr>
          <w:p w14:paraId="5D3F0E4A" w14:textId="77777777" w:rsidR="00130064" w:rsidRPr="007A6B38" w:rsidRDefault="00130064" w:rsidP="00130064">
            <w:pPr>
              <w:pStyle w:val="Text"/>
            </w:pPr>
            <w:r w:rsidRPr="007A6B38">
              <w:t>sa</w:t>
            </w:r>
          </w:p>
        </w:tc>
        <w:tc>
          <w:tcPr>
            <w:tcW w:w="673" w:type="dxa"/>
            <w:shd w:val="clear" w:color="auto" w:fill="auto"/>
          </w:tcPr>
          <w:p w14:paraId="571425D1" w14:textId="77777777" w:rsidR="00130064" w:rsidRPr="007A6B38" w:rsidRDefault="00130064" w:rsidP="00130064">
            <w:pPr>
              <w:pStyle w:val="Text"/>
            </w:pPr>
            <w:r w:rsidRPr="007A6B38">
              <w:t>punya</w:t>
            </w:r>
          </w:p>
        </w:tc>
        <w:tc>
          <w:tcPr>
            <w:tcW w:w="584" w:type="dxa"/>
            <w:shd w:val="clear" w:color="auto" w:fill="auto"/>
          </w:tcPr>
          <w:p w14:paraId="3AFBA336" w14:textId="77777777" w:rsidR="00130064" w:rsidRPr="007A6B38" w:rsidRDefault="00DC49D5" w:rsidP="00130064">
            <w:pPr>
              <w:pStyle w:val="Text"/>
            </w:pPr>
            <w:r>
              <w:t>ana</w:t>
            </w:r>
          </w:p>
        </w:tc>
        <w:tc>
          <w:tcPr>
            <w:tcW w:w="777" w:type="dxa"/>
            <w:shd w:val="clear" w:color="auto" w:fill="auto"/>
          </w:tcPr>
          <w:p w14:paraId="62B111C0" w14:textId="77777777" w:rsidR="00130064" w:rsidRPr="007A6B38" w:rsidRDefault="00130064" w:rsidP="00130064">
            <w:pPr>
              <w:pStyle w:val="Text"/>
            </w:pPr>
            <w:r>
              <w:t>ini</w:t>
            </w:r>
          </w:p>
        </w:tc>
      </w:tr>
      <w:tr w:rsidR="00AC23C4" w:rsidRPr="00AC23C4" w14:paraId="436598F7" w14:textId="77777777" w:rsidTr="00AC23C4">
        <w:tc>
          <w:tcPr>
            <w:tcW w:w="709" w:type="dxa"/>
            <w:shd w:val="clear" w:color="auto" w:fill="auto"/>
          </w:tcPr>
          <w:p w14:paraId="10BF5CDF" w14:textId="77777777" w:rsidR="00130064" w:rsidRPr="00CC0AFA" w:rsidRDefault="00130064" w:rsidP="00130064">
            <w:pPr>
              <w:pStyle w:val="GlossEng"/>
            </w:pPr>
          </w:p>
        </w:tc>
        <w:tc>
          <w:tcPr>
            <w:tcW w:w="489" w:type="dxa"/>
            <w:shd w:val="clear" w:color="auto" w:fill="auto"/>
          </w:tcPr>
          <w:p w14:paraId="185A8073" w14:textId="77777777" w:rsidR="00130064" w:rsidRPr="0099608C" w:rsidRDefault="00130064" w:rsidP="00130064">
            <w:pPr>
              <w:pStyle w:val="GlossEng"/>
              <w:rPr>
                <w:rStyle w:val="ChSmallCaps"/>
              </w:rPr>
            </w:pPr>
            <w:r w:rsidRPr="0099608C">
              <w:rPr>
                <w:rStyle w:val="ChSmallCaps"/>
              </w:rPr>
              <w:t>2sg</w:t>
            </w:r>
          </w:p>
        </w:tc>
        <w:tc>
          <w:tcPr>
            <w:tcW w:w="529" w:type="dxa"/>
            <w:shd w:val="clear" w:color="auto" w:fill="auto"/>
          </w:tcPr>
          <w:p w14:paraId="62FE8069" w14:textId="77777777" w:rsidR="00130064" w:rsidRPr="0057410E" w:rsidRDefault="00130064" w:rsidP="00130064">
            <w:pPr>
              <w:pStyle w:val="GlossEng"/>
            </w:pPr>
            <w:r w:rsidRPr="0057410E">
              <w:t>give</w:t>
            </w:r>
          </w:p>
        </w:tc>
        <w:tc>
          <w:tcPr>
            <w:tcW w:w="945" w:type="dxa"/>
            <w:shd w:val="clear" w:color="auto" w:fill="auto"/>
          </w:tcPr>
          <w:p w14:paraId="589124AB" w14:textId="77777777" w:rsidR="00130064" w:rsidRPr="007A6B38" w:rsidRDefault="00130064" w:rsidP="00130064">
            <w:pPr>
              <w:pStyle w:val="GlossEng"/>
            </w:pPr>
            <w:r>
              <w:t>be.</w:t>
            </w:r>
            <w:r w:rsidRPr="007A6B38">
              <w:t>healed</w:t>
            </w:r>
          </w:p>
        </w:tc>
        <w:tc>
          <w:tcPr>
            <w:tcW w:w="489" w:type="dxa"/>
            <w:shd w:val="clear" w:color="auto" w:fill="auto"/>
          </w:tcPr>
          <w:p w14:paraId="53389CDF" w14:textId="77777777" w:rsidR="00130064" w:rsidRPr="0099608C" w:rsidRDefault="00130064" w:rsidP="00130064">
            <w:pPr>
              <w:pStyle w:val="GlossEng"/>
              <w:rPr>
                <w:rStyle w:val="ChSmallCaps"/>
              </w:rPr>
            </w:pPr>
            <w:r w:rsidRPr="0099608C">
              <w:rPr>
                <w:rStyle w:val="ChSmallCaps"/>
              </w:rPr>
              <w:t>1sg</w:t>
            </w:r>
          </w:p>
        </w:tc>
        <w:tc>
          <w:tcPr>
            <w:tcW w:w="673" w:type="dxa"/>
            <w:shd w:val="clear" w:color="auto" w:fill="auto"/>
          </w:tcPr>
          <w:p w14:paraId="3DE6EE4E" w14:textId="77777777" w:rsidR="00130064" w:rsidRPr="0099608C" w:rsidRDefault="00130064" w:rsidP="00130064">
            <w:pPr>
              <w:pStyle w:val="GlossEng"/>
              <w:rPr>
                <w:rStyle w:val="ChSmallCaps"/>
              </w:rPr>
            </w:pPr>
            <w:r w:rsidRPr="0099608C">
              <w:rPr>
                <w:rStyle w:val="ChSmallCaps"/>
              </w:rPr>
              <w:t>poss</w:t>
            </w:r>
          </w:p>
        </w:tc>
        <w:tc>
          <w:tcPr>
            <w:tcW w:w="584" w:type="dxa"/>
            <w:shd w:val="clear" w:color="auto" w:fill="auto"/>
          </w:tcPr>
          <w:p w14:paraId="5F50F143" w14:textId="77777777" w:rsidR="00130064" w:rsidRPr="007A6B38" w:rsidRDefault="00130064" w:rsidP="00130064">
            <w:pPr>
              <w:pStyle w:val="GlossEng"/>
            </w:pPr>
            <w:r w:rsidRPr="007A6B38">
              <w:t>child</w:t>
            </w:r>
          </w:p>
        </w:tc>
        <w:tc>
          <w:tcPr>
            <w:tcW w:w="777" w:type="dxa"/>
            <w:shd w:val="clear" w:color="auto" w:fill="auto"/>
          </w:tcPr>
          <w:p w14:paraId="3F4489C1" w14:textId="77777777" w:rsidR="00130064" w:rsidRPr="0099608C" w:rsidRDefault="00130064" w:rsidP="00130064">
            <w:pPr>
              <w:pStyle w:val="GlossEng"/>
              <w:rPr>
                <w:rStyle w:val="ChSmallCaps"/>
              </w:rPr>
            </w:pPr>
            <w:r w:rsidRPr="0099608C">
              <w:rPr>
                <w:rStyle w:val="ChSmallCaps"/>
              </w:rPr>
              <w:t>d.prox</w:t>
            </w:r>
          </w:p>
        </w:tc>
      </w:tr>
    </w:tbl>
    <w:p w14:paraId="2BAA0C21" w14:textId="1171496F" w:rsidR="00130064" w:rsidRPr="001B3351" w:rsidRDefault="00B7093A" w:rsidP="00130064">
      <w:pPr>
        <w:pStyle w:val="FreeTranslEng"/>
      </w:pPr>
      <w:r>
        <w:t>‘</w:t>
      </w:r>
      <w:r w:rsidR="00130064" w:rsidRPr="000320EB">
        <w:t xml:space="preserve">[Addressing an evil spirit:] </w:t>
      </w:r>
      <w:r>
        <w:t>‘</w:t>
      </w:r>
      <w:r w:rsidR="00130064" w:rsidRPr="000320EB">
        <w:t xml:space="preserve">you </w:t>
      </w:r>
      <w:r w:rsidR="00130064" w:rsidRPr="00B176C3">
        <w:rPr>
          <w:rStyle w:val="ChBlueBold"/>
        </w:rPr>
        <w:t>heal</w:t>
      </w:r>
      <w:r w:rsidR="00130064" w:rsidRPr="000320EB">
        <w:t xml:space="preserve"> this child of mine!</w:t>
      </w:r>
      <w:r>
        <w:t>’</w:t>
      </w:r>
      <w:r w:rsidR="00130064" w:rsidRPr="000320EB">
        <w:t xml:space="preserve"> (Lit. </w:t>
      </w:r>
      <w:r>
        <w:t>‘</w:t>
      </w:r>
      <w:r w:rsidR="00130064" w:rsidRPr="000320EB">
        <w:rPr>
          <w:rStyle w:val="ChBlueBold"/>
        </w:rPr>
        <w:t>give to be healed</w:t>
      </w:r>
      <w:r>
        <w:t>’</w:t>
      </w:r>
      <w:r w:rsidR="00130064" w:rsidRPr="000320EB">
        <w:t xml:space="preserve">) </w:t>
      </w:r>
      <w:r w:rsidR="00130064" w:rsidRPr="000320EB">
        <w:rPr>
          <w:rStyle w:val="ExampleSource"/>
        </w:rPr>
        <w:t>[081006-023-CvEx.0031]</w:t>
      </w:r>
    </w:p>
    <w:p w14:paraId="35A02402" w14:textId="4F1C4564" w:rsidR="00130064" w:rsidRDefault="00130064" w:rsidP="00640703">
      <w:pPr>
        <w:pStyle w:val="Body0005after"/>
      </w:pPr>
      <w:r>
        <w:t xml:space="preserve">In causatives with </w:t>
      </w:r>
      <w:r w:rsidR="00845E10" w:rsidRPr="00F02101">
        <w:rPr>
          <w:rStyle w:val="ChItalBold"/>
        </w:rPr>
        <w:t>biking</w:t>
      </w:r>
      <w:r>
        <w:t xml:space="preserve"> </w:t>
      </w:r>
      <w:r w:rsidR="00B7093A">
        <w:t>‘</w:t>
      </w:r>
      <w:r>
        <w:t>make</w:t>
      </w:r>
      <w:r w:rsidR="00B7093A">
        <w:t>’</w:t>
      </w:r>
      <w:r>
        <w:t xml:space="preserve">, the </w:t>
      </w:r>
      <w:r w:rsidRPr="000320EB">
        <w:t>V</w:t>
      </w:r>
      <w:r w:rsidRPr="000320EB">
        <w:rPr>
          <w:vertAlign w:val="subscript"/>
        </w:rPr>
        <w:t>2</w:t>
      </w:r>
      <w:r w:rsidRPr="00D94E17">
        <w:t xml:space="preserve"> is al</w:t>
      </w:r>
      <w:r>
        <w:t xml:space="preserve">ways monovalent. Most often, the monovalent verb is stative, such as </w:t>
      </w:r>
      <w:r w:rsidRPr="002B4686">
        <w:rPr>
          <w:rStyle w:val="ChItalBold"/>
        </w:rPr>
        <w:t>pusing</w:t>
      </w:r>
      <w:r>
        <w:t xml:space="preserve"> </w:t>
      </w:r>
      <w:r w:rsidR="00B7093A">
        <w:t>‘</w:t>
      </w:r>
      <w:r>
        <w:t xml:space="preserve">be </w:t>
      </w:r>
      <w:r w:rsidR="00B05FBD">
        <w:t>dizzy</w:t>
      </w:r>
      <w:r w:rsidR="00640703">
        <w:t xml:space="preserve">, be </w:t>
      </w:r>
      <w:r w:rsidR="00B05FBD">
        <w:t>confused</w:t>
      </w:r>
      <w:r w:rsidR="00B7093A">
        <w:t>’</w:t>
      </w:r>
      <w:r>
        <w:t xml:space="preserve"> in </w:t>
      </w:r>
      <w:r w:rsidR="0034578E">
        <w:fldChar w:fldCharType="begin"/>
      </w:r>
      <w:r w:rsidR="0034578E">
        <w:instrText xml:space="preserve"> REF _Ref388290810 \h </w:instrText>
      </w:r>
      <w:r w:rsidR="0034578E">
        <w:fldChar w:fldCharType="separate"/>
      </w:r>
      <w:r w:rsidR="00154D81">
        <w:t>(</w:t>
      </w:r>
      <w:r w:rsidR="00154D81">
        <w:rPr>
          <w:noProof/>
        </w:rPr>
        <w:t>135</w:t>
      </w:r>
      <w:r w:rsidR="00154D81">
        <w:t>)</w:t>
      </w:r>
      <w:r w:rsidR="0034578E">
        <w:fldChar w:fldCharType="end"/>
      </w:r>
      <w:r>
        <w:t xml:space="preserve">. However, </w:t>
      </w:r>
      <w:r w:rsidR="00845E10" w:rsidRPr="005456EC">
        <w:rPr>
          <w:rStyle w:val="ChItalBold"/>
        </w:rPr>
        <w:t>biking</w:t>
      </w:r>
      <w:r>
        <w:t xml:space="preserve">-causatives can also be formed with </w:t>
      </w:r>
      <w:r w:rsidR="003B2254">
        <w:t xml:space="preserve">non-agentive dynamic </w:t>
      </w:r>
      <w:r>
        <w:t xml:space="preserve">bases, such as </w:t>
      </w:r>
      <w:r w:rsidRPr="00B86B25">
        <w:rPr>
          <w:rStyle w:val="ChItalBold"/>
        </w:rPr>
        <w:t>tenggelam</w:t>
      </w:r>
      <w:r>
        <w:t xml:space="preserve"> </w:t>
      </w:r>
      <w:r w:rsidR="00B7093A">
        <w:t>‘</w:t>
      </w:r>
      <w:r>
        <w:t>sink</w:t>
      </w:r>
      <w:r w:rsidR="00B7093A">
        <w:t>’</w:t>
      </w:r>
      <w:r>
        <w:t xml:space="preserve"> in the elicited example in </w:t>
      </w:r>
      <w:r>
        <w:fldChar w:fldCharType="begin"/>
      </w:r>
      <w:r>
        <w:instrText xml:space="preserve"> REF _Ref349582480 \h </w:instrText>
      </w:r>
      <w:r>
        <w:fldChar w:fldCharType="separate"/>
      </w:r>
      <w:r w:rsidR="00154D81">
        <w:t>(</w:t>
      </w:r>
      <w:r w:rsidR="00154D81">
        <w:rPr>
          <w:noProof/>
        </w:rPr>
        <w:t>136</w:t>
      </w:r>
      <w:r w:rsidR="00154D81">
        <w:t>)</w:t>
      </w:r>
      <w:r>
        <w:fldChar w:fldCharType="end"/>
      </w:r>
      <w:r w:rsidR="003B2254">
        <w:t>. If the causee is inanimate</w:t>
      </w:r>
      <w:r w:rsidR="00C21E20">
        <w:t>,</w:t>
      </w:r>
      <w:r w:rsidR="003B2254">
        <w:t xml:space="preserve"> or animate but helpless, the base can also be agentive dynamic, such as </w:t>
      </w:r>
      <w:r w:rsidR="003B2254" w:rsidRPr="00C75C1D">
        <w:rPr>
          <w:rStyle w:val="ChItalBold"/>
        </w:rPr>
        <w:t>hidup</w:t>
      </w:r>
      <w:r w:rsidR="003B2254">
        <w:t xml:space="preserve"> </w:t>
      </w:r>
      <w:r w:rsidR="00B7093A">
        <w:t>‘</w:t>
      </w:r>
      <w:r w:rsidR="003B2254">
        <w:t>live</w:t>
      </w:r>
      <w:r w:rsidR="00B7093A">
        <w:t>’</w:t>
      </w:r>
      <w:r w:rsidR="003B2254">
        <w:t xml:space="preserve"> in the elicited example in </w:t>
      </w:r>
      <w:r w:rsidR="00C75C1D">
        <w:fldChar w:fldCharType="begin"/>
      </w:r>
      <w:r w:rsidR="00C75C1D">
        <w:instrText xml:space="preserve"> REF _Ref377643831 \h </w:instrText>
      </w:r>
      <w:r w:rsidR="00C75C1D">
        <w:fldChar w:fldCharType="separate"/>
      </w:r>
      <w:r w:rsidR="00154D81">
        <w:t>(</w:t>
      </w:r>
      <w:r w:rsidR="00154D81">
        <w:rPr>
          <w:noProof/>
        </w:rPr>
        <w:t>137</w:t>
      </w:r>
      <w:r w:rsidR="00154D81">
        <w:t>)</w:t>
      </w:r>
      <w:r w:rsidR="00C75C1D">
        <w:fldChar w:fldCharType="end"/>
      </w:r>
      <w:r>
        <w:t>.</w:t>
      </w:r>
      <w:r w:rsidR="002626FC">
        <w:t xml:space="preserve"> (For more details on </w:t>
      </w:r>
      <w:r w:rsidR="00845E10">
        <w:rPr>
          <w:rStyle w:val="ChItalBold"/>
        </w:rPr>
        <w:t>biking</w:t>
      </w:r>
      <w:r w:rsidR="002626FC">
        <w:t>-causatives, see §</w:t>
      </w:r>
      <w:r w:rsidR="002626FC">
        <w:fldChar w:fldCharType="begin"/>
      </w:r>
      <w:r w:rsidR="002626FC">
        <w:instrText xml:space="preserve"> REF _Ref290798166 \w \h </w:instrText>
      </w:r>
      <w:r w:rsidR="002626FC">
        <w:fldChar w:fldCharType="separate"/>
      </w:r>
      <w:r w:rsidR="00154D81">
        <w:rPr>
          <w:cs/>
        </w:rPr>
        <w:t>‎</w:t>
      </w:r>
      <w:r w:rsidR="00154D81">
        <w:t>11.2.1.3</w:t>
      </w:r>
      <w:r w:rsidR="002626FC">
        <w:fldChar w:fldCharType="end"/>
      </w:r>
      <w:r w:rsidR="00091B11">
        <w:t xml:space="preserve">; see also examples </w:t>
      </w:r>
      <w:r w:rsidR="00091B11" w:rsidRPr="000320EB">
        <w:fldChar w:fldCharType="begin"/>
      </w:r>
      <w:r w:rsidR="00091B11" w:rsidRPr="000320EB">
        <w:instrText xml:space="preserve"> REF _Ref365021742 \h </w:instrText>
      </w:r>
      <w:r w:rsidR="00091B11">
        <w:instrText xml:space="preserve"> \* MERGEFORMAT </w:instrText>
      </w:r>
      <w:r w:rsidR="00091B11" w:rsidRPr="000320EB">
        <w:fldChar w:fldCharType="separate"/>
      </w:r>
      <w:r w:rsidR="00154D81" w:rsidRPr="000320EB">
        <w:t>(</w:t>
      </w:r>
      <w:r w:rsidR="00154D81">
        <w:t>55</w:t>
      </w:r>
      <w:r w:rsidR="00154D81" w:rsidRPr="000320EB">
        <w:t>)</w:t>
      </w:r>
      <w:r w:rsidR="00091B11" w:rsidRPr="000320EB">
        <w:fldChar w:fldCharType="end"/>
      </w:r>
      <w:r w:rsidR="00091B11">
        <w:t xml:space="preserve"> and </w:t>
      </w:r>
      <w:r w:rsidR="00091B11" w:rsidRPr="000320EB">
        <w:fldChar w:fldCharType="begin"/>
      </w:r>
      <w:r w:rsidR="00091B11" w:rsidRPr="000320EB">
        <w:instrText xml:space="preserve"> REF _Ref365097670 \h </w:instrText>
      </w:r>
      <w:r w:rsidR="00091B11">
        <w:instrText xml:space="preserve"> \* MERGEFORMAT </w:instrText>
      </w:r>
      <w:r w:rsidR="00091B11" w:rsidRPr="000320EB">
        <w:fldChar w:fldCharType="separate"/>
      </w:r>
      <w:r w:rsidR="00154D81" w:rsidRPr="000320EB">
        <w:t>(</w:t>
      </w:r>
      <w:r w:rsidR="00154D81">
        <w:t>57</w:t>
      </w:r>
      <w:r w:rsidR="00154D81" w:rsidRPr="000320EB">
        <w:t>)</w:t>
      </w:r>
      <w:r w:rsidR="00091B11" w:rsidRPr="000320EB">
        <w:fldChar w:fldCharType="end"/>
      </w:r>
      <w:r w:rsidR="00091B11">
        <w:t xml:space="preserve"> in </w:t>
      </w:r>
      <w:r w:rsidR="00091B11" w:rsidRPr="000320EB">
        <w:t>§</w:t>
      </w:r>
      <w:r w:rsidR="00091B11" w:rsidRPr="000320EB">
        <w:fldChar w:fldCharType="begin"/>
      </w:r>
      <w:r w:rsidR="00091B11" w:rsidRPr="000320EB">
        <w:instrText xml:space="preserve"> REF _Ref290797493 \w \h </w:instrText>
      </w:r>
      <w:r w:rsidR="00091B11">
        <w:instrText xml:space="preserve"> \* MERGEFORMAT </w:instrText>
      </w:r>
      <w:r w:rsidR="00091B11" w:rsidRPr="000320EB">
        <w:fldChar w:fldCharType="separate"/>
      </w:r>
      <w:r w:rsidR="00154D81">
        <w:rPr>
          <w:cs/>
        </w:rPr>
        <w:t>‎</w:t>
      </w:r>
      <w:r w:rsidR="00154D81">
        <w:t>11.2.1.2</w:t>
      </w:r>
      <w:r w:rsidR="00091B11" w:rsidRPr="000320EB">
        <w:fldChar w:fldCharType="end"/>
      </w:r>
      <w:r w:rsidR="00990853">
        <w:t xml:space="preserve">, p. </w:t>
      </w:r>
      <w:r w:rsidR="00990853">
        <w:fldChar w:fldCharType="begin"/>
      </w:r>
      <w:r w:rsidR="00990853">
        <w:instrText xml:space="preserve"> PAGEREF _Ref436750473 \h </w:instrText>
      </w:r>
      <w:r w:rsidR="00990853">
        <w:fldChar w:fldCharType="separate"/>
      </w:r>
      <w:r w:rsidR="00154D81">
        <w:rPr>
          <w:noProof/>
        </w:rPr>
        <w:t>461</w:t>
      </w:r>
      <w:r w:rsidR="00990853">
        <w:fldChar w:fldCharType="end"/>
      </w:r>
      <w:r w:rsidR="002626FC">
        <w:t>.)</w:t>
      </w:r>
    </w:p>
    <w:p w14:paraId="5B922848" w14:textId="27D411FE" w:rsidR="00130064" w:rsidRDefault="00130064" w:rsidP="00130064">
      <w:pPr>
        <w:pStyle w:val="ExampleTitle"/>
      </w:pPr>
      <w:r>
        <w:t xml:space="preserve">Causative constructions with </w:t>
      </w:r>
      <w:r w:rsidR="00845E10" w:rsidRPr="00F02101">
        <w:rPr>
          <w:rStyle w:val="ChItalBold"/>
        </w:rPr>
        <w:t>biking</w:t>
      </w:r>
      <w:r>
        <w:t xml:space="preserve"> </w:t>
      </w:r>
      <w:r w:rsidR="00B7093A">
        <w:t>‘</w:t>
      </w:r>
      <w:r>
        <w:t>make</w:t>
      </w:r>
      <w:r w:rsidR="00B7093A">
        <w:t>’</w:t>
      </w:r>
    </w:p>
    <w:tbl>
      <w:tblPr>
        <w:tblW w:w="5802" w:type="dxa"/>
        <w:tblCellMar>
          <w:left w:w="42" w:type="dxa"/>
          <w:right w:w="42" w:type="dxa"/>
        </w:tblCellMar>
        <w:tblLook w:val="01E0" w:firstRow="1" w:lastRow="1" w:firstColumn="1" w:lastColumn="1" w:noHBand="0" w:noVBand="0"/>
      </w:tblPr>
      <w:tblGrid>
        <w:gridCol w:w="709"/>
        <w:gridCol w:w="368"/>
        <w:gridCol w:w="501"/>
        <w:gridCol w:w="401"/>
        <w:gridCol w:w="490"/>
        <w:gridCol w:w="540"/>
        <w:gridCol w:w="623"/>
        <w:gridCol w:w="646"/>
        <w:gridCol w:w="856"/>
        <w:gridCol w:w="668"/>
      </w:tblGrid>
      <w:tr w:rsidR="00AC23C4" w:rsidRPr="00833FA5" w14:paraId="5C36E5C9" w14:textId="77777777" w:rsidTr="00640703">
        <w:tc>
          <w:tcPr>
            <w:tcW w:w="709" w:type="dxa"/>
            <w:shd w:val="clear" w:color="auto" w:fill="auto"/>
          </w:tcPr>
          <w:p w14:paraId="11203DE8" w14:textId="77777777" w:rsidR="00130064" w:rsidRPr="00D74739" w:rsidRDefault="00130064" w:rsidP="00130064">
            <w:pPr>
              <w:pStyle w:val="O0Nwnext"/>
            </w:pPr>
            <w:bookmarkStart w:id="2267" w:name="_Ref349582479"/>
            <w:bookmarkStart w:id="2268" w:name="_Ref388290810"/>
            <w:r>
              <w:t>(</w:t>
            </w:r>
            <w:fldSimple w:instr=" SEQ ( \* ARABIC \s 1 ">
              <w:r w:rsidR="00154D81">
                <w:rPr>
                  <w:noProof/>
                </w:rPr>
                <w:t>135</w:t>
              </w:r>
            </w:fldSimple>
            <w:r>
              <w:t>)</w:t>
            </w:r>
            <w:bookmarkEnd w:id="2267"/>
            <w:bookmarkEnd w:id="2268"/>
          </w:p>
        </w:tc>
        <w:tc>
          <w:tcPr>
            <w:tcW w:w="368" w:type="dxa"/>
            <w:shd w:val="clear" w:color="auto" w:fill="auto"/>
          </w:tcPr>
          <w:p w14:paraId="1CF3A867" w14:textId="77777777" w:rsidR="00130064" w:rsidRPr="00E42F36" w:rsidRDefault="00130064" w:rsidP="00130064">
            <w:pPr>
              <w:pStyle w:val="Text"/>
            </w:pPr>
            <w:r>
              <w:t>yo,</w:t>
            </w:r>
          </w:p>
        </w:tc>
        <w:tc>
          <w:tcPr>
            <w:tcW w:w="501" w:type="dxa"/>
            <w:shd w:val="clear" w:color="auto" w:fill="auto"/>
          </w:tcPr>
          <w:p w14:paraId="4A9036F5" w14:textId="77777777" w:rsidR="00130064" w:rsidRPr="00E42F36" w:rsidRDefault="00130064" w:rsidP="00130064">
            <w:pPr>
              <w:pStyle w:val="Text"/>
            </w:pPr>
            <w:r w:rsidRPr="00E42F36">
              <w:t>don</w:t>
            </w:r>
            <w:r>
              <w:t>g</w:t>
            </w:r>
          </w:p>
        </w:tc>
        <w:tc>
          <w:tcPr>
            <w:tcW w:w="401" w:type="dxa"/>
            <w:shd w:val="clear" w:color="auto" w:fill="auto"/>
          </w:tcPr>
          <w:p w14:paraId="1999300B" w14:textId="77777777" w:rsidR="00130064" w:rsidRPr="00E42F36" w:rsidRDefault="00130064" w:rsidP="00130064">
            <w:pPr>
              <w:pStyle w:val="Text"/>
            </w:pPr>
            <w:r w:rsidRPr="00E42F36">
              <w:t>dua</w:t>
            </w:r>
          </w:p>
        </w:tc>
        <w:tc>
          <w:tcPr>
            <w:tcW w:w="490" w:type="dxa"/>
            <w:shd w:val="clear" w:color="auto" w:fill="auto"/>
          </w:tcPr>
          <w:p w14:paraId="24D4E413" w14:textId="77777777" w:rsidR="00130064" w:rsidRPr="00E42F36" w:rsidRDefault="00130064" w:rsidP="00130064">
            <w:pPr>
              <w:pStyle w:val="Text"/>
            </w:pPr>
            <w:r w:rsidRPr="00E42F36">
              <w:t>de</w:t>
            </w:r>
            <w:r>
              <w:t>ng</w:t>
            </w:r>
          </w:p>
        </w:tc>
        <w:tc>
          <w:tcPr>
            <w:tcW w:w="540" w:type="dxa"/>
            <w:shd w:val="clear" w:color="auto" w:fill="auto"/>
          </w:tcPr>
          <w:p w14:paraId="163E6AB9" w14:textId="77777777" w:rsidR="00130064" w:rsidRPr="00E42F36" w:rsidRDefault="00491DED" w:rsidP="00130064">
            <w:pPr>
              <w:pStyle w:val="Text"/>
            </w:pPr>
            <w:r>
              <w:rPr>
                <w:lang w:eastAsia="en-US"/>
              </w:rPr>
              <w:t>Wili</w:t>
            </w:r>
          </w:p>
        </w:tc>
        <w:tc>
          <w:tcPr>
            <w:tcW w:w="623" w:type="dxa"/>
            <w:shd w:val="clear" w:color="auto" w:fill="auto"/>
          </w:tcPr>
          <w:p w14:paraId="7390E90F" w14:textId="77777777" w:rsidR="00130064" w:rsidRPr="00E42F36" w:rsidRDefault="00130064" w:rsidP="00130064">
            <w:pPr>
              <w:pStyle w:val="Text"/>
            </w:pPr>
            <w:r w:rsidRPr="00E42F36">
              <w:t>tu</w:t>
            </w:r>
          </w:p>
        </w:tc>
        <w:tc>
          <w:tcPr>
            <w:tcW w:w="646" w:type="dxa"/>
            <w:shd w:val="clear" w:color="auto" w:fill="auto"/>
          </w:tcPr>
          <w:p w14:paraId="1949EAF3" w14:textId="77777777" w:rsidR="00130064" w:rsidRPr="009313E1" w:rsidRDefault="00845E10" w:rsidP="00130064">
            <w:pPr>
              <w:pStyle w:val="Text"/>
              <w:rPr>
                <w:rStyle w:val="ChBlueBold"/>
              </w:rPr>
            </w:pPr>
            <w:r w:rsidRPr="009313E1">
              <w:rPr>
                <w:rStyle w:val="ChBlueBold"/>
              </w:rPr>
              <w:t>biking</w:t>
            </w:r>
          </w:p>
        </w:tc>
        <w:tc>
          <w:tcPr>
            <w:tcW w:w="856" w:type="dxa"/>
            <w:shd w:val="clear" w:color="auto" w:fill="auto"/>
          </w:tcPr>
          <w:p w14:paraId="43C7218D" w14:textId="77777777" w:rsidR="00130064" w:rsidRPr="009313E1" w:rsidRDefault="00130064" w:rsidP="00130064">
            <w:pPr>
              <w:pStyle w:val="Text"/>
              <w:rPr>
                <w:rStyle w:val="ChBlueBold"/>
              </w:rPr>
            </w:pPr>
            <w:r w:rsidRPr="009313E1">
              <w:rPr>
                <w:rStyle w:val="ChBlueBold"/>
              </w:rPr>
              <w:t>pusing</w:t>
            </w:r>
          </w:p>
        </w:tc>
        <w:tc>
          <w:tcPr>
            <w:tcW w:w="668" w:type="dxa"/>
            <w:shd w:val="clear" w:color="auto" w:fill="auto"/>
          </w:tcPr>
          <w:p w14:paraId="495EFDAE" w14:textId="77777777" w:rsidR="00130064" w:rsidRPr="00E42F36" w:rsidRDefault="00130064" w:rsidP="00130064">
            <w:pPr>
              <w:pStyle w:val="Text"/>
            </w:pPr>
            <w:r w:rsidRPr="00E42F36">
              <w:t>mama</w:t>
            </w:r>
          </w:p>
        </w:tc>
      </w:tr>
      <w:tr w:rsidR="00AC23C4" w:rsidRPr="00AC23C4" w14:paraId="28B51EDC" w14:textId="77777777" w:rsidTr="00640703">
        <w:tc>
          <w:tcPr>
            <w:tcW w:w="709" w:type="dxa"/>
            <w:shd w:val="clear" w:color="auto" w:fill="auto"/>
          </w:tcPr>
          <w:p w14:paraId="411A273C" w14:textId="77777777" w:rsidR="00130064" w:rsidRPr="00E42F36" w:rsidRDefault="00130064" w:rsidP="00130064">
            <w:pPr>
              <w:pStyle w:val="GlossEng"/>
            </w:pPr>
          </w:p>
        </w:tc>
        <w:tc>
          <w:tcPr>
            <w:tcW w:w="368" w:type="dxa"/>
            <w:shd w:val="clear" w:color="auto" w:fill="auto"/>
          </w:tcPr>
          <w:p w14:paraId="2360131F" w14:textId="77777777" w:rsidR="00130064" w:rsidRPr="00E42F36" w:rsidRDefault="00130064" w:rsidP="00130064">
            <w:pPr>
              <w:pStyle w:val="GlossEng"/>
            </w:pPr>
            <w:r w:rsidRPr="00E42F36">
              <w:t>yes</w:t>
            </w:r>
          </w:p>
        </w:tc>
        <w:tc>
          <w:tcPr>
            <w:tcW w:w="501" w:type="dxa"/>
            <w:shd w:val="clear" w:color="auto" w:fill="auto"/>
          </w:tcPr>
          <w:p w14:paraId="37CA5C70" w14:textId="77777777" w:rsidR="00130064" w:rsidRPr="0099608C" w:rsidRDefault="00130064" w:rsidP="00130064">
            <w:pPr>
              <w:pStyle w:val="GlossEng"/>
              <w:rPr>
                <w:rStyle w:val="ChSmallCaps"/>
              </w:rPr>
            </w:pPr>
            <w:r w:rsidRPr="0099608C">
              <w:rPr>
                <w:rStyle w:val="ChSmallCaps"/>
              </w:rPr>
              <w:t>3pl</w:t>
            </w:r>
          </w:p>
        </w:tc>
        <w:tc>
          <w:tcPr>
            <w:tcW w:w="401" w:type="dxa"/>
            <w:shd w:val="clear" w:color="auto" w:fill="auto"/>
          </w:tcPr>
          <w:p w14:paraId="6948F5CC" w14:textId="77777777" w:rsidR="00130064" w:rsidRPr="00E42F36" w:rsidRDefault="00130064" w:rsidP="00130064">
            <w:pPr>
              <w:pStyle w:val="GlossEng"/>
            </w:pPr>
            <w:r w:rsidRPr="00E42F36">
              <w:t>two</w:t>
            </w:r>
          </w:p>
        </w:tc>
        <w:tc>
          <w:tcPr>
            <w:tcW w:w="490" w:type="dxa"/>
            <w:shd w:val="clear" w:color="auto" w:fill="auto"/>
          </w:tcPr>
          <w:p w14:paraId="2F0A8D65" w14:textId="77777777" w:rsidR="00130064" w:rsidRPr="00E42F36" w:rsidRDefault="00130064" w:rsidP="00130064">
            <w:pPr>
              <w:pStyle w:val="GlossEng"/>
            </w:pPr>
            <w:r w:rsidRPr="00E42F36">
              <w:t>with</w:t>
            </w:r>
          </w:p>
        </w:tc>
        <w:tc>
          <w:tcPr>
            <w:tcW w:w="540" w:type="dxa"/>
            <w:shd w:val="clear" w:color="auto" w:fill="auto"/>
          </w:tcPr>
          <w:p w14:paraId="42DF1FF4" w14:textId="77777777" w:rsidR="00130064" w:rsidRPr="00E42F36" w:rsidRDefault="00491DED" w:rsidP="00130064">
            <w:pPr>
              <w:pStyle w:val="GlossEng"/>
            </w:pPr>
            <w:r>
              <w:rPr>
                <w:lang w:eastAsia="en-US"/>
              </w:rPr>
              <w:t>Wili</w:t>
            </w:r>
          </w:p>
        </w:tc>
        <w:tc>
          <w:tcPr>
            <w:tcW w:w="623" w:type="dxa"/>
            <w:shd w:val="clear" w:color="auto" w:fill="auto"/>
          </w:tcPr>
          <w:p w14:paraId="04D99954" w14:textId="77777777" w:rsidR="00130064" w:rsidRPr="0099608C" w:rsidRDefault="00130064" w:rsidP="00130064">
            <w:pPr>
              <w:pStyle w:val="GlossEng"/>
              <w:rPr>
                <w:rStyle w:val="ChSmallCaps"/>
              </w:rPr>
            </w:pPr>
            <w:r w:rsidRPr="0099608C">
              <w:rPr>
                <w:rStyle w:val="ChSmallCaps"/>
              </w:rPr>
              <w:t>d.dist</w:t>
            </w:r>
          </w:p>
        </w:tc>
        <w:tc>
          <w:tcPr>
            <w:tcW w:w="646" w:type="dxa"/>
            <w:shd w:val="clear" w:color="auto" w:fill="auto"/>
          </w:tcPr>
          <w:p w14:paraId="2ADBDC25" w14:textId="77777777" w:rsidR="00130064" w:rsidRPr="00E42F36" w:rsidRDefault="00130064" w:rsidP="00130064">
            <w:pPr>
              <w:pStyle w:val="GlossEng"/>
            </w:pPr>
            <w:r w:rsidRPr="00E42F36">
              <w:t>make</w:t>
            </w:r>
          </w:p>
        </w:tc>
        <w:tc>
          <w:tcPr>
            <w:tcW w:w="856" w:type="dxa"/>
            <w:shd w:val="clear" w:color="auto" w:fill="auto"/>
          </w:tcPr>
          <w:p w14:paraId="4F994CDC" w14:textId="0A9EE167" w:rsidR="00130064" w:rsidRPr="00E42F36" w:rsidRDefault="00130064" w:rsidP="00640703">
            <w:pPr>
              <w:pStyle w:val="GlossEng"/>
            </w:pPr>
            <w:r>
              <w:t>be.</w:t>
            </w:r>
            <w:r w:rsidR="00B05FBD">
              <w:t>dizzy</w:t>
            </w:r>
          </w:p>
        </w:tc>
        <w:tc>
          <w:tcPr>
            <w:tcW w:w="668" w:type="dxa"/>
            <w:shd w:val="clear" w:color="auto" w:fill="auto"/>
          </w:tcPr>
          <w:p w14:paraId="47267075" w14:textId="77777777" w:rsidR="00130064" w:rsidRPr="00E42F36" w:rsidRDefault="00130064" w:rsidP="00130064">
            <w:pPr>
              <w:pStyle w:val="GlossEng"/>
            </w:pPr>
            <w:r w:rsidRPr="00E42F36">
              <w:t>mother</w:t>
            </w:r>
          </w:p>
        </w:tc>
      </w:tr>
    </w:tbl>
    <w:p w14:paraId="476D960B" w14:textId="13CB8BEE" w:rsidR="00130064" w:rsidRPr="00E42F36" w:rsidRDefault="00B7093A" w:rsidP="00130064">
      <w:pPr>
        <w:pStyle w:val="FreeTranslEng"/>
      </w:pPr>
      <w:r>
        <w:t>‘</w:t>
      </w:r>
      <w:r w:rsidR="00130064">
        <w:t>yes</w:t>
      </w:r>
      <w:r w:rsidR="00130064" w:rsidRPr="00E42F36">
        <w:t xml:space="preserve">! he and </w:t>
      </w:r>
      <w:r w:rsidR="00491DED">
        <w:rPr>
          <w:lang w:eastAsia="en-US"/>
        </w:rPr>
        <w:t>Wili</w:t>
      </w:r>
      <w:r w:rsidR="00130064" w:rsidRPr="00E42F36">
        <w:t xml:space="preserve"> there </w:t>
      </w:r>
      <w:r w:rsidR="00130064" w:rsidRPr="009313E1">
        <w:rPr>
          <w:rStyle w:val="ChBlueBold"/>
        </w:rPr>
        <w:t>worried</w:t>
      </w:r>
      <w:r w:rsidR="00130064" w:rsidRPr="002E70AB">
        <w:t xml:space="preserve"> </w:t>
      </w:r>
      <w:r w:rsidR="004A0184">
        <w:t>(</w:t>
      </w:r>
      <w:r w:rsidR="00130064" w:rsidRPr="002E70AB">
        <w:t>their</w:t>
      </w:r>
      <w:r w:rsidR="004A0184">
        <w:t>)</w:t>
      </w:r>
      <w:r w:rsidR="00130064" w:rsidRPr="002E70AB">
        <w:t xml:space="preserve"> mother</w:t>
      </w:r>
      <w:r>
        <w:t>’</w:t>
      </w:r>
      <w:r w:rsidR="00130064">
        <w:t xml:space="preserve"> (Lit. </w:t>
      </w:r>
      <w:r>
        <w:t>‘</w:t>
      </w:r>
      <w:r w:rsidR="00130064" w:rsidRPr="002E70AB">
        <w:rPr>
          <w:rStyle w:val="ChBlueBold"/>
        </w:rPr>
        <w:t xml:space="preserve">make to be </w:t>
      </w:r>
      <w:r w:rsidR="00501502">
        <w:rPr>
          <w:rStyle w:val="ChBlueBold"/>
        </w:rPr>
        <w:t>dizzy/confused</w:t>
      </w:r>
      <w:r>
        <w:t>’</w:t>
      </w:r>
      <w:r w:rsidR="00501502" w:rsidRPr="00501502">
        <w:t>)</w:t>
      </w:r>
      <w:r w:rsidR="00130064">
        <w:t xml:space="preserve"> </w:t>
      </w:r>
      <w:r w:rsidR="00130064" w:rsidRPr="00186031">
        <w:rPr>
          <w:rStyle w:val="ExampleSource"/>
        </w:rPr>
        <w:t>[081011-003-Cv.0002]</w:t>
      </w:r>
    </w:p>
    <w:tbl>
      <w:tblPr>
        <w:tblW w:w="4985" w:type="dxa"/>
        <w:tblCellMar>
          <w:left w:w="42" w:type="dxa"/>
          <w:right w:w="42" w:type="dxa"/>
        </w:tblCellMar>
        <w:tblLook w:val="01E0" w:firstRow="1" w:lastRow="1" w:firstColumn="1" w:lastColumn="1" w:noHBand="0" w:noVBand="0"/>
      </w:tblPr>
      <w:tblGrid>
        <w:gridCol w:w="709"/>
        <w:gridCol w:w="762"/>
        <w:gridCol w:w="540"/>
        <w:gridCol w:w="360"/>
        <w:gridCol w:w="823"/>
        <w:gridCol w:w="729"/>
        <w:gridCol w:w="1062"/>
      </w:tblGrid>
      <w:tr w:rsidR="00AC23C4" w:rsidRPr="000320EB" w14:paraId="26D89BC7" w14:textId="77777777" w:rsidTr="00AC23C4">
        <w:tc>
          <w:tcPr>
            <w:tcW w:w="709" w:type="dxa"/>
            <w:shd w:val="clear" w:color="auto" w:fill="auto"/>
          </w:tcPr>
          <w:p w14:paraId="5221FFB5" w14:textId="77777777" w:rsidR="00130064" w:rsidRPr="00D74739" w:rsidRDefault="00130064" w:rsidP="00130064">
            <w:pPr>
              <w:pStyle w:val="O0Nwnext"/>
            </w:pPr>
            <w:bookmarkStart w:id="2269" w:name="_Ref349582480"/>
            <w:r>
              <w:t>(</w:t>
            </w:r>
            <w:fldSimple w:instr=" SEQ ( \* ARABIC \s 1 ">
              <w:r w:rsidR="00154D81">
                <w:rPr>
                  <w:noProof/>
                </w:rPr>
                <w:t>136</w:t>
              </w:r>
            </w:fldSimple>
            <w:r>
              <w:t>)</w:t>
            </w:r>
            <w:bookmarkEnd w:id="2269"/>
          </w:p>
        </w:tc>
        <w:tc>
          <w:tcPr>
            <w:tcW w:w="762" w:type="dxa"/>
            <w:shd w:val="clear" w:color="auto" w:fill="auto"/>
          </w:tcPr>
          <w:p w14:paraId="7D5BA92D" w14:textId="77777777" w:rsidR="00130064" w:rsidRPr="000320EB" w:rsidRDefault="00130064" w:rsidP="00130064">
            <w:pPr>
              <w:pStyle w:val="Text"/>
            </w:pPr>
            <w:r w:rsidRPr="000320EB">
              <w:t>banyak</w:t>
            </w:r>
          </w:p>
        </w:tc>
        <w:tc>
          <w:tcPr>
            <w:tcW w:w="540" w:type="dxa"/>
            <w:shd w:val="clear" w:color="auto" w:fill="auto"/>
          </w:tcPr>
          <w:p w14:paraId="40762F2A" w14:textId="77777777" w:rsidR="00130064" w:rsidRPr="000320EB" w:rsidRDefault="00130064" w:rsidP="00130064">
            <w:pPr>
              <w:pStyle w:val="Text"/>
            </w:pPr>
            <w:r w:rsidRPr="000320EB">
              <w:t>mati</w:t>
            </w:r>
          </w:p>
        </w:tc>
        <w:tc>
          <w:tcPr>
            <w:tcW w:w="360" w:type="dxa"/>
            <w:shd w:val="clear" w:color="auto" w:fill="auto"/>
          </w:tcPr>
          <w:p w14:paraId="10FC3601" w14:textId="77777777" w:rsidR="00130064" w:rsidRPr="000320EB" w:rsidRDefault="00130064" w:rsidP="00130064">
            <w:pPr>
              <w:pStyle w:val="Text"/>
            </w:pPr>
            <w:r w:rsidRPr="000320EB">
              <w:t>di</w:t>
            </w:r>
          </w:p>
        </w:tc>
        <w:tc>
          <w:tcPr>
            <w:tcW w:w="823" w:type="dxa"/>
            <w:shd w:val="clear" w:color="auto" w:fill="auto"/>
          </w:tcPr>
          <w:p w14:paraId="36B06C60" w14:textId="77777777" w:rsidR="00130064" w:rsidRPr="000320EB" w:rsidRDefault="00130064" w:rsidP="00130064">
            <w:pPr>
              <w:pStyle w:val="Text"/>
            </w:pPr>
            <w:r w:rsidRPr="000320EB">
              <w:t>lautan</w:t>
            </w:r>
            <w:r w:rsidR="00845E10">
              <w:t>g</w:t>
            </w:r>
            <w:r>
              <w:t>,</w:t>
            </w:r>
          </w:p>
        </w:tc>
        <w:tc>
          <w:tcPr>
            <w:tcW w:w="729" w:type="dxa"/>
            <w:shd w:val="clear" w:color="auto" w:fill="auto"/>
          </w:tcPr>
          <w:p w14:paraId="293A7891" w14:textId="77777777" w:rsidR="00130064" w:rsidRPr="000320EB" w:rsidRDefault="00130064" w:rsidP="00130064">
            <w:pPr>
              <w:pStyle w:val="Text"/>
              <w:rPr>
                <w:rStyle w:val="ChBlueBold"/>
              </w:rPr>
            </w:pPr>
            <w:r>
              <w:rPr>
                <w:rStyle w:val="ChBlueBold"/>
              </w:rPr>
              <w:t>bikin</w:t>
            </w:r>
            <w:r w:rsidR="00845E10">
              <w:rPr>
                <w:rStyle w:val="ChBlueBold"/>
              </w:rPr>
              <w:t>g</w:t>
            </w:r>
          </w:p>
        </w:tc>
        <w:tc>
          <w:tcPr>
            <w:tcW w:w="1062" w:type="dxa"/>
            <w:shd w:val="clear" w:color="auto" w:fill="auto"/>
          </w:tcPr>
          <w:p w14:paraId="43301669" w14:textId="77777777" w:rsidR="00130064" w:rsidRPr="000320EB" w:rsidRDefault="00130064" w:rsidP="00130064">
            <w:pPr>
              <w:pStyle w:val="Text"/>
              <w:rPr>
                <w:rStyle w:val="ChBlueBold"/>
              </w:rPr>
            </w:pPr>
            <w:r w:rsidRPr="000320EB">
              <w:rPr>
                <w:rStyle w:val="ChBlueBold"/>
              </w:rPr>
              <w:t>tenggelam</w:t>
            </w:r>
          </w:p>
        </w:tc>
      </w:tr>
      <w:tr w:rsidR="00AC23C4" w:rsidRPr="00AC23C4" w14:paraId="78C22115" w14:textId="77777777" w:rsidTr="00AC23C4">
        <w:tc>
          <w:tcPr>
            <w:tcW w:w="709" w:type="dxa"/>
            <w:shd w:val="clear" w:color="auto" w:fill="auto"/>
          </w:tcPr>
          <w:p w14:paraId="5EDCEEC4" w14:textId="77777777" w:rsidR="00130064" w:rsidRPr="000320EB" w:rsidRDefault="00130064" w:rsidP="00130064">
            <w:pPr>
              <w:pStyle w:val="GlossEng"/>
            </w:pPr>
          </w:p>
        </w:tc>
        <w:tc>
          <w:tcPr>
            <w:tcW w:w="762" w:type="dxa"/>
            <w:shd w:val="clear" w:color="auto" w:fill="auto"/>
          </w:tcPr>
          <w:p w14:paraId="5CC0CE5C" w14:textId="77777777" w:rsidR="00130064" w:rsidRPr="000320EB" w:rsidRDefault="00130064" w:rsidP="00130064">
            <w:pPr>
              <w:pStyle w:val="GlossEng"/>
            </w:pPr>
            <w:r w:rsidRPr="000320EB">
              <w:t>many</w:t>
            </w:r>
          </w:p>
        </w:tc>
        <w:tc>
          <w:tcPr>
            <w:tcW w:w="540" w:type="dxa"/>
            <w:shd w:val="clear" w:color="auto" w:fill="auto"/>
          </w:tcPr>
          <w:p w14:paraId="6BB9949B" w14:textId="77777777" w:rsidR="00130064" w:rsidRPr="000320EB" w:rsidRDefault="00130064" w:rsidP="00130064">
            <w:pPr>
              <w:pStyle w:val="GlossEng"/>
            </w:pPr>
            <w:r w:rsidRPr="000320EB">
              <w:t>die</w:t>
            </w:r>
          </w:p>
        </w:tc>
        <w:tc>
          <w:tcPr>
            <w:tcW w:w="360" w:type="dxa"/>
            <w:shd w:val="clear" w:color="auto" w:fill="auto"/>
          </w:tcPr>
          <w:p w14:paraId="498701CF" w14:textId="77777777" w:rsidR="00130064" w:rsidRPr="000320EB" w:rsidRDefault="00130064" w:rsidP="00130064">
            <w:pPr>
              <w:pStyle w:val="GlossEng"/>
            </w:pPr>
            <w:r w:rsidRPr="000320EB">
              <w:t>at</w:t>
            </w:r>
          </w:p>
        </w:tc>
        <w:tc>
          <w:tcPr>
            <w:tcW w:w="823" w:type="dxa"/>
            <w:shd w:val="clear" w:color="auto" w:fill="auto"/>
          </w:tcPr>
          <w:p w14:paraId="5B5D33A5" w14:textId="77777777" w:rsidR="00130064" w:rsidRPr="000320EB" w:rsidRDefault="00130064" w:rsidP="00130064">
            <w:pPr>
              <w:pStyle w:val="GlossEng"/>
            </w:pPr>
            <w:r w:rsidRPr="000320EB">
              <w:t>ocean</w:t>
            </w:r>
          </w:p>
        </w:tc>
        <w:tc>
          <w:tcPr>
            <w:tcW w:w="729" w:type="dxa"/>
            <w:shd w:val="clear" w:color="auto" w:fill="auto"/>
          </w:tcPr>
          <w:p w14:paraId="21932BCB" w14:textId="77777777" w:rsidR="00130064" w:rsidRPr="000320EB" w:rsidRDefault="00130064" w:rsidP="00130064">
            <w:pPr>
              <w:pStyle w:val="GlossEng"/>
            </w:pPr>
            <w:r>
              <w:t>make</w:t>
            </w:r>
          </w:p>
        </w:tc>
        <w:tc>
          <w:tcPr>
            <w:tcW w:w="1062" w:type="dxa"/>
            <w:shd w:val="clear" w:color="auto" w:fill="auto"/>
          </w:tcPr>
          <w:p w14:paraId="2603BEF9" w14:textId="77777777" w:rsidR="00130064" w:rsidRPr="000320EB" w:rsidRDefault="00130064" w:rsidP="00130064">
            <w:pPr>
              <w:pStyle w:val="GlossEng"/>
            </w:pPr>
            <w:r w:rsidRPr="000320EB">
              <w:t>sink</w:t>
            </w:r>
          </w:p>
        </w:tc>
      </w:tr>
    </w:tbl>
    <w:p w14:paraId="4A7C1F89" w14:textId="6753CD6D" w:rsidR="00130064" w:rsidRPr="00072AF1" w:rsidRDefault="00130064" w:rsidP="00130064">
      <w:pPr>
        <w:pStyle w:val="FreeTranslEng"/>
      </w:pPr>
      <w:r w:rsidRPr="000320EB">
        <w:t>[</w:t>
      </w:r>
      <w:r w:rsidR="006C64CD">
        <w:t>About people in a container who died in the ocean</w:t>
      </w:r>
      <w:r w:rsidRPr="000320EB">
        <w:t xml:space="preserve">:] </w:t>
      </w:r>
      <w:r w:rsidR="00B7093A">
        <w:t>‘</w:t>
      </w:r>
      <w:r w:rsidRPr="000320EB">
        <w:t xml:space="preserve">many died </w:t>
      </w:r>
      <w:r w:rsidR="00CA701A">
        <w:t xml:space="preserve">in the </w:t>
      </w:r>
      <w:r w:rsidR="006C64CD">
        <w:t xml:space="preserve">(open) </w:t>
      </w:r>
      <w:r w:rsidR="00CA701A">
        <w:t>ocean</w:t>
      </w:r>
      <w:r w:rsidRPr="000320EB">
        <w:t>, (</w:t>
      </w:r>
      <w:r>
        <w:t xml:space="preserve">the </w:t>
      </w:r>
      <w:r w:rsidRPr="00445B9D">
        <w:t>murderers</w:t>
      </w:r>
      <w:r w:rsidRPr="000320EB">
        <w:t xml:space="preserve">) </w:t>
      </w:r>
      <w:r>
        <w:rPr>
          <w:rStyle w:val="ChBlueBold"/>
        </w:rPr>
        <w:t>sank</w:t>
      </w:r>
      <w:r w:rsidRPr="000320EB">
        <w:t xml:space="preserve"> (the containers)</w:t>
      </w:r>
      <w:r w:rsidR="00B7093A">
        <w:t>’</w:t>
      </w:r>
      <w:r w:rsidRPr="000320EB">
        <w:t xml:space="preserve"> </w:t>
      </w:r>
      <w:r w:rsidRPr="000320EB">
        <w:rPr>
          <w:rStyle w:val="ExampleSource"/>
        </w:rPr>
        <w:t>[</w:t>
      </w:r>
      <w:r>
        <w:rPr>
          <w:rStyle w:val="ExampleSource"/>
        </w:rPr>
        <w:t xml:space="preserve">Elicited </w:t>
      </w:r>
      <w:r w:rsidRPr="00444D9A">
        <w:rPr>
          <w:rStyle w:val="ExampleSource"/>
        </w:rPr>
        <w:t>BR131103.003</w:t>
      </w:r>
      <w:r w:rsidRPr="000320EB">
        <w:rPr>
          <w:rStyle w:val="ExampleSource"/>
        </w:rPr>
        <w:t>]</w:t>
      </w:r>
    </w:p>
    <w:tbl>
      <w:tblPr>
        <w:tblW w:w="6755" w:type="dxa"/>
        <w:tblCellMar>
          <w:left w:w="42" w:type="dxa"/>
          <w:right w:w="42" w:type="dxa"/>
        </w:tblCellMar>
        <w:tblLook w:val="01E0" w:firstRow="1" w:lastRow="1" w:firstColumn="1" w:lastColumn="1" w:noHBand="0" w:noVBand="0"/>
      </w:tblPr>
      <w:tblGrid>
        <w:gridCol w:w="689"/>
        <w:gridCol w:w="284"/>
        <w:gridCol w:w="449"/>
        <w:gridCol w:w="577"/>
        <w:gridCol w:w="629"/>
        <w:gridCol w:w="1245"/>
        <w:gridCol w:w="482"/>
        <w:gridCol w:w="611"/>
        <w:gridCol w:w="629"/>
        <w:gridCol w:w="678"/>
        <w:gridCol w:w="482"/>
      </w:tblGrid>
      <w:tr w:rsidR="00AC23C4" w:rsidRPr="000320EB" w14:paraId="2164290F" w14:textId="77777777" w:rsidTr="00AC23C4">
        <w:tc>
          <w:tcPr>
            <w:tcW w:w="689" w:type="dxa"/>
            <w:shd w:val="clear" w:color="auto" w:fill="auto"/>
          </w:tcPr>
          <w:p w14:paraId="16D29CD2" w14:textId="77777777" w:rsidR="008B0708" w:rsidRPr="00D74739" w:rsidRDefault="008B0708" w:rsidP="00517FDE">
            <w:pPr>
              <w:pStyle w:val="O0Nwnext"/>
            </w:pPr>
            <w:bookmarkStart w:id="2270" w:name="_Ref377643831"/>
            <w:r>
              <w:t>(</w:t>
            </w:r>
            <w:fldSimple w:instr=" SEQ ( \* ARABIC \s 1 ">
              <w:r w:rsidR="00154D81">
                <w:rPr>
                  <w:noProof/>
                </w:rPr>
                <w:t>137</w:t>
              </w:r>
            </w:fldSimple>
            <w:r>
              <w:t>)</w:t>
            </w:r>
            <w:bookmarkEnd w:id="2270"/>
          </w:p>
        </w:tc>
        <w:tc>
          <w:tcPr>
            <w:tcW w:w="284" w:type="dxa"/>
            <w:shd w:val="clear" w:color="auto" w:fill="auto"/>
          </w:tcPr>
          <w:p w14:paraId="28D6D3CC" w14:textId="77777777" w:rsidR="008B0708" w:rsidRPr="000320EB" w:rsidRDefault="008B0708" w:rsidP="00517FDE">
            <w:pPr>
              <w:pStyle w:val="Text"/>
            </w:pPr>
            <w:r w:rsidRPr="000320EB">
              <w:t>…</w:t>
            </w:r>
          </w:p>
        </w:tc>
        <w:tc>
          <w:tcPr>
            <w:tcW w:w="449" w:type="dxa"/>
            <w:shd w:val="clear" w:color="auto" w:fill="auto"/>
          </w:tcPr>
          <w:p w14:paraId="5487F2BA" w14:textId="77777777" w:rsidR="008B0708" w:rsidRPr="000320EB" w:rsidRDefault="008B0708" w:rsidP="00517FDE">
            <w:pPr>
              <w:pStyle w:val="Text"/>
            </w:pPr>
            <w:r w:rsidRPr="000320EB">
              <w:t>tapi</w:t>
            </w:r>
          </w:p>
        </w:tc>
        <w:tc>
          <w:tcPr>
            <w:tcW w:w="577" w:type="dxa"/>
            <w:shd w:val="clear" w:color="auto" w:fill="auto"/>
          </w:tcPr>
          <w:p w14:paraId="7E77BD8E" w14:textId="77777777" w:rsidR="008B0708" w:rsidRPr="000320EB" w:rsidRDefault="008B0708" w:rsidP="00517FDE">
            <w:pPr>
              <w:pStyle w:val="Text"/>
            </w:pPr>
            <w:r w:rsidRPr="000320EB">
              <w:t>dong</w:t>
            </w:r>
          </w:p>
        </w:tc>
        <w:tc>
          <w:tcPr>
            <w:tcW w:w="629" w:type="dxa"/>
            <w:shd w:val="clear" w:color="auto" w:fill="auto"/>
          </w:tcPr>
          <w:p w14:paraId="52AFF7AE" w14:textId="77777777" w:rsidR="008B0708" w:rsidRPr="00212DAB" w:rsidRDefault="008B0708" w:rsidP="00517FDE">
            <w:pPr>
              <w:pStyle w:val="Text"/>
              <w:rPr>
                <w:rStyle w:val="ChBlueBold"/>
              </w:rPr>
            </w:pPr>
            <w:r w:rsidRPr="00212DAB">
              <w:rPr>
                <w:rStyle w:val="ChBlueBold"/>
              </w:rPr>
              <w:t>bikin</w:t>
            </w:r>
            <w:r>
              <w:rPr>
                <w:rStyle w:val="ChBlueBold"/>
              </w:rPr>
              <w:t>g</w:t>
            </w:r>
          </w:p>
        </w:tc>
        <w:tc>
          <w:tcPr>
            <w:tcW w:w="1245" w:type="dxa"/>
            <w:shd w:val="clear" w:color="auto" w:fill="auto"/>
          </w:tcPr>
          <w:p w14:paraId="43BDBB3B" w14:textId="77777777" w:rsidR="008B0708" w:rsidRPr="000320EB" w:rsidRDefault="008B0708" w:rsidP="00517FDE">
            <w:pPr>
              <w:pStyle w:val="Text"/>
            </w:pPr>
            <w:r w:rsidRPr="000320EB">
              <w:t>bangkit</w:t>
            </w:r>
          </w:p>
        </w:tc>
        <w:tc>
          <w:tcPr>
            <w:tcW w:w="482" w:type="dxa"/>
            <w:shd w:val="clear" w:color="auto" w:fill="auto"/>
          </w:tcPr>
          <w:p w14:paraId="60C4AB49" w14:textId="77777777" w:rsidR="008B0708" w:rsidRPr="000320EB" w:rsidRDefault="008B0708" w:rsidP="00517FDE">
            <w:pPr>
              <w:pStyle w:val="Text"/>
            </w:pPr>
            <w:r w:rsidRPr="000320EB">
              <w:t>dia</w:t>
            </w:r>
          </w:p>
        </w:tc>
        <w:tc>
          <w:tcPr>
            <w:tcW w:w="611" w:type="dxa"/>
            <w:shd w:val="clear" w:color="auto" w:fill="auto"/>
          </w:tcPr>
          <w:p w14:paraId="73EBFC16" w14:textId="77777777" w:rsidR="008B0708" w:rsidRPr="000320EB" w:rsidRDefault="008B0708" w:rsidP="00517FDE">
            <w:pPr>
              <w:pStyle w:val="Text"/>
            </w:pPr>
            <w:r w:rsidRPr="000320EB">
              <w:t>lagi,</w:t>
            </w:r>
          </w:p>
        </w:tc>
        <w:tc>
          <w:tcPr>
            <w:tcW w:w="629" w:type="dxa"/>
            <w:shd w:val="clear" w:color="auto" w:fill="auto"/>
          </w:tcPr>
          <w:p w14:paraId="3F32DFC3" w14:textId="77777777" w:rsidR="008B0708" w:rsidRPr="000320EB" w:rsidRDefault="008B0708" w:rsidP="00517FDE">
            <w:pPr>
              <w:pStyle w:val="Text"/>
              <w:rPr>
                <w:rStyle w:val="ChBlueBold"/>
              </w:rPr>
            </w:pPr>
            <w:r>
              <w:rPr>
                <w:rStyle w:val="ChBlueBold"/>
              </w:rPr>
              <w:t>biking</w:t>
            </w:r>
          </w:p>
        </w:tc>
        <w:tc>
          <w:tcPr>
            <w:tcW w:w="678" w:type="dxa"/>
            <w:shd w:val="clear" w:color="auto" w:fill="auto"/>
          </w:tcPr>
          <w:p w14:paraId="1DBF1AC7" w14:textId="77777777" w:rsidR="008B0708" w:rsidRPr="000320EB" w:rsidRDefault="008B0708" w:rsidP="00517FDE">
            <w:pPr>
              <w:pStyle w:val="Text"/>
              <w:rPr>
                <w:rStyle w:val="ChBlueBold"/>
              </w:rPr>
            </w:pPr>
            <w:r w:rsidRPr="000320EB">
              <w:rPr>
                <w:rStyle w:val="ChBlueBold"/>
              </w:rPr>
              <w:t>hidup</w:t>
            </w:r>
          </w:p>
        </w:tc>
        <w:tc>
          <w:tcPr>
            <w:tcW w:w="482" w:type="dxa"/>
            <w:shd w:val="clear" w:color="auto" w:fill="auto"/>
          </w:tcPr>
          <w:p w14:paraId="4772FD17" w14:textId="77777777" w:rsidR="008B0708" w:rsidRPr="000320EB" w:rsidRDefault="008B0708" w:rsidP="00517FDE">
            <w:pPr>
              <w:pStyle w:val="Text"/>
            </w:pPr>
            <w:r w:rsidRPr="000320EB">
              <w:t>dia</w:t>
            </w:r>
          </w:p>
        </w:tc>
      </w:tr>
      <w:tr w:rsidR="00AC23C4" w:rsidRPr="00AC23C4" w14:paraId="26CE820A" w14:textId="77777777" w:rsidTr="00AC23C4">
        <w:tc>
          <w:tcPr>
            <w:tcW w:w="689" w:type="dxa"/>
            <w:shd w:val="clear" w:color="auto" w:fill="auto"/>
          </w:tcPr>
          <w:p w14:paraId="1A87E5CA" w14:textId="77777777" w:rsidR="008B0708" w:rsidRPr="000320EB" w:rsidRDefault="008B0708" w:rsidP="00517FDE">
            <w:pPr>
              <w:pStyle w:val="GlossEng"/>
            </w:pPr>
          </w:p>
        </w:tc>
        <w:tc>
          <w:tcPr>
            <w:tcW w:w="284" w:type="dxa"/>
            <w:shd w:val="clear" w:color="auto" w:fill="auto"/>
          </w:tcPr>
          <w:p w14:paraId="6A8738D8" w14:textId="77777777" w:rsidR="008B0708" w:rsidRPr="000320EB" w:rsidRDefault="008B0708" w:rsidP="00517FDE">
            <w:pPr>
              <w:pStyle w:val="GlossEng"/>
              <w:rPr>
                <w:rStyle w:val="ChSmallCaps"/>
              </w:rPr>
            </w:pPr>
          </w:p>
        </w:tc>
        <w:tc>
          <w:tcPr>
            <w:tcW w:w="449" w:type="dxa"/>
            <w:shd w:val="clear" w:color="auto" w:fill="auto"/>
          </w:tcPr>
          <w:p w14:paraId="609C94BA" w14:textId="77777777" w:rsidR="008B0708" w:rsidRPr="000320EB" w:rsidRDefault="008B0708" w:rsidP="00517FDE">
            <w:pPr>
              <w:pStyle w:val="GlossEng"/>
            </w:pPr>
            <w:r w:rsidRPr="000320EB">
              <w:t>but</w:t>
            </w:r>
          </w:p>
        </w:tc>
        <w:tc>
          <w:tcPr>
            <w:tcW w:w="577" w:type="dxa"/>
            <w:shd w:val="clear" w:color="auto" w:fill="auto"/>
          </w:tcPr>
          <w:p w14:paraId="720290BD" w14:textId="77777777" w:rsidR="008B0708" w:rsidRPr="0099608C" w:rsidRDefault="008B0708" w:rsidP="00517FDE">
            <w:pPr>
              <w:pStyle w:val="GlossEng"/>
              <w:rPr>
                <w:rStyle w:val="ChSmallCaps"/>
              </w:rPr>
            </w:pPr>
            <w:r w:rsidRPr="0099608C">
              <w:rPr>
                <w:rStyle w:val="ChSmallCaps"/>
              </w:rPr>
              <w:t>3pl</w:t>
            </w:r>
          </w:p>
        </w:tc>
        <w:tc>
          <w:tcPr>
            <w:tcW w:w="629" w:type="dxa"/>
            <w:shd w:val="clear" w:color="auto" w:fill="auto"/>
          </w:tcPr>
          <w:p w14:paraId="67779573" w14:textId="77777777" w:rsidR="008B0708" w:rsidRPr="000320EB" w:rsidRDefault="008B0708" w:rsidP="00517FDE">
            <w:pPr>
              <w:pStyle w:val="GlossEng"/>
            </w:pPr>
            <w:r>
              <w:t>make</w:t>
            </w:r>
          </w:p>
        </w:tc>
        <w:tc>
          <w:tcPr>
            <w:tcW w:w="1245" w:type="dxa"/>
            <w:shd w:val="clear" w:color="auto" w:fill="auto"/>
          </w:tcPr>
          <w:p w14:paraId="71AD411B" w14:textId="77777777" w:rsidR="008B0708" w:rsidRPr="000320EB" w:rsidRDefault="008B0708" w:rsidP="00517FDE">
            <w:pPr>
              <w:pStyle w:val="GlossEng"/>
            </w:pPr>
            <w:r w:rsidRPr="000320EB">
              <w:t>be.resurrected</w:t>
            </w:r>
          </w:p>
        </w:tc>
        <w:tc>
          <w:tcPr>
            <w:tcW w:w="482" w:type="dxa"/>
            <w:shd w:val="clear" w:color="auto" w:fill="auto"/>
          </w:tcPr>
          <w:p w14:paraId="1EA78AF8" w14:textId="77777777" w:rsidR="008B0708" w:rsidRPr="0099608C" w:rsidRDefault="008B0708" w:rsidP="00517FDE">
            <w:pPr>
              <w:pStyle w:val="GlossEng"/>
              <w:rPr>
                <w:rStyle w:val="ChSmallCaps"/>
              </w:rPr>
            </w:pPr>
            <w:r w:rsidRPr="0099608C">
              <w:rPr>
                <w:rStyle w:val="ChSmallCaps"/>
              </w:rPr>
              <w:t>3sg</w:t>
            </w:r>
          </w:p>
        </w:tc>
        <w:tc>
          <w:tcPr>
            <w:tcW w:w="611" w:type="dxa"/>
            <w:shd w:val="clear" w:color="auto" w:fill="auto"/>
          </w:tcPr>
          <w:p w14:paraId="1C8AFDC6" w14:textId="77777777" w:rsidR="008B0708" w:rsidRPr="000320EB" w:rsidRDefault="008B0708" w:rsidP="00517FDE">
            <w:pPr>
              <w:pStyle w:val="GlossEng"/>
            </w:pPr>
            <w:r w:rsidRPr="000320EB">
              <w:t>again</w:t>
            </w:r>
          </w:p>
        </w:tc>
        <w:tc>
          <w:tcPr>
            <w:tcW w:w="629" w:type="dxa"/>
            <w:shd w:val="clear" w:color="auto" w:fill="auto"/>
          </w:tcPr>
          <w:p w14:paraId="1B3658D1" w14:textId="77777777" w:rsidR="008B0708" w:rsidRPr="000320EB" w:rsidRDefault="008B0708" w:rsidP="00517FDE">
            <w:pPr>
              <w:pStyle w:val="GlossEng"/>
            </w:pPr>
            <w:r>
              <w:t>make</w:t>
            </w:r>
          </w:p>
        </w:tc>
        <w:tc>
          <w:tcPr>
            <w:tcW w:w="678" w:type="dxa"/>
            <w:shd w:val="clear" w:color="auto" w:fill="auto"/>
          </w:tcPr>
          <w:p w14:paraId="0EFA1322" w14:textId="77777777" w:rsidR="008B0708" w:rsidRPr="000320EB" w:rsidRDefault="008B0708" w:rsidP="00517FDE">
            <w:pPr>
              <w:pStyle w:val="GlossEng"/>
            </w:pPr>
            <w:r w:rsidRPr="000320EB">
              <w:t>live</w:t>
            </w:r>
          </w:p>
        </w:tc>
        <w:tc>
          <w:tcPr>
            <w:tcW w:w="482" w:type="dxa"/>
            <w:shd w:val="clear" w:color="auto" w:fill="auto"/>
          </w:tcPr>
          <w:p w14:paraId="2ABCC496" w14:textId="77777777" w:rsidR="008B0708" w:rsidRPr="0099608C" w:rsidRDefault="008B0708" w:rsidP="00517FDE">
            <w:pPr>
              <w:pStyle w:val="GlossEng"/>
              <w:rPr>
                <w:rStyle w:val="ChSmallCaps"/>
              </w:rPr>
            </w:pPr>
            <w:r w:rsidRPr="0099608C">
              <w:rPr>
                <w:rStyle w:val="ChSmallCaps"/>
              </w:rPr>
              <w:t>3sg</w:t>
            </w:r>
          </w:p>
        </w:tc>
      </w:tr>
    </w:tbl>
    <w:p w14:paraId="5B5F816A" w14:textId="1010150E" w:rsidR="008B0708" w:rsidRPr="000957E6" w:rsidRDefault="008B0708" w:rsidP="008B0708">
      <w:pPr>
        <w:pStyle w:val="FreeTranslEng"/>
      </w:pPr>
      <w:r w:rsidRPr="000320EB">
        <w:t xml:space="preserve">[About sorcerers who can resurrect the dead:] </w:t>
      </w:r>
      <w:r w:rsidR="00B7093A">
        <w:t>‘</w:t>
      </w:r>
      <w:r w:rsidRPr="000320EB">
        <w:t>[he</w:t>
      </w:r>
      <w:r w:rsidR="00B7093A">
        <w:t>’</w:t>
      </w:r>
      <w:r w:rsidRPr="000320EB">
        <w:t xml:space="preserve">s already (dead),] but they </w:t>
      </w:r>
      <w:r w:rsidRPr="00875B6C">
        <w:rPr>
          <w:rStyle w:val="ChBlueBold"/>
        </w:rPr>
        <w:t>resurrect</w:t>
      </w:r>
      <w:r w:rsidRPr="000320EB">
        <w:t xml:space="preserve"> him again, </w:t>
      </w:r>
      <w:r w:rsidRPr="000320EB">
        <w:rPr>
          <w:rStyle w:val="ChBlueBold"/>
        </w:rPr>
        <w:t>make</w:t>
      </w:r>
      <w:r w:rsidRPr="000320EB">
        <w:t xml:space="preserve"> him </w:t>
      </w:r>
      <w:r w:rsidRPr="000320EB">
        <w:rPr>
          <w:rStyle w:val="ChBlueBold"/>
        </w:rPr>
        <w:t>live</w:t>
      </w:r>
      <w:r w:rsidR="00B7093A">
        <w:t>’</w:t>
      </w:r>
      <w:r w:rsidRPr="000320EB">
        <w:t xml:space="preserve"> </w:t>
      </w:r>
      <w:r w:rsidRPr="000320EB">
        <w:rPr>
          <w:rStyle w:val="ExampleSource"/>
        </w:rPr>
        <w:t>[</w:t>
      </w:r>
      <w:r>
        <w:rPr>
          <w:rStyle w:val="ExampleSource"/>
        </w:rPr>
        <w:t xml:space="preserve">Elicited </w:t>
      </w:r>
      <w:r w:rsidRPr="00212DAB">
        <w:rPr>
          <w:rStyle w:val="ExampleSource"/>
        </w:rPr>
        <w:t>BR131103.005</w:t>
      </w:r>
      <w:r w:rsidRPr="000320EB">
        <w:rPr>
          <w:rStyle w:val="ExampleSource"/>
        </w:rPr>
        <w:t>]</w:t>
      </w:r>
    </w:p>
    <w:p w14:paraId="79F499CB" w14:textId="4FCD73E9" w:rsidR="00130064" w:rsidRDefault="00130064" w:rsidP="007874BD">
      <w:pPr>
        <w:pStyle w:val="Body0005after"/>
        <w:rPr>
          <w:lang w:eastAsia="en-US"/>
        </w:rPr>
      </w:pPr>
      <w:r>
        <w:t xml:space="preserve">Concerning the frequencies of mono- and bivalent verbs in causative constructions, the </w:t>
      </w:r>
      <w:r w:rsidR="00792343">
        <w:t>following pattern emerges. Most of the attested verb</w:t>
      </w:r>
      <w:r w:rsidR="00B31EAC">
        <w:t xml:space="preserve"> tokens</w:t>
      </w:r>
      <w:r w:rsidR="00792343">
        <w:t xml:space="preserve"> in </w:t>
      </w:r>
      <w:r w:rsidR="00792343" w:rsidRPr="00FA4A8E">
        <w:rPr>
          <w:rStyle w:val="ChItalBold"/>
        </w:rPr>
        <w:t>kas</w:t>
      </w:r>
      <w:r w:rsidR="00792343">
        <w:rPr>
          <w:rStyle w:val="ChItalBold"/>
        </w:rPr>
        <w:t>i</w:t>
      </w:r>
      <w:r w:rsidR="00792343">
        <w:rPr>
          <w:lang w:eastAsia="en-US"/>
        </w:rPr>
        <w:t xml:space="preserve">-causative constructions are </w:t>
      </w:r>
      <w:r w:rsidR="00792343">
        <w:t xml:space="preserve">bivalent or monovalent dynamic ones, whereas the attested verbs in </w:t>
      </w:r>
      <w:r w:rsidR="00792343" w:rsidRPr="0019684E">
        <w:rPr>
          <w:rStyle w:val="ChItalBold"/>
        </w:rPr>
        <w:t>biking</w:t>
      </w:r>
      <w:r w:rsidR="00792343">
        <w:rPr>
          <w:lang w:eastAsia="en-US"/>
        </w:rPr>
        <w:t>-causatives are always monovalent stative</w:t>
      </w:r>
      <w:r w:rsidR="00B31EAC">
        <w:rPr>
          <w:lang w:eastAsia="en-US"/>
        </w:rPr>
        <w:t xml:space="preserve"> ones, as shown in </w:t>
      </w:r>
      <w:r w:rsidR="00B31EAC">
        <w:rPr>
          <w:lang w:eastAsia="en-US"/>
        </w:rPr>
        <w:fldChar w:fldCharType="begin"/>
      </w:r>
      <w:r w:rsidR="00B31EAC">
        <w:rPr>
          <w:lang w:eastAsia="en-US"/>
        </w:rPr>
        <w:instrText xml:space="preserve"> REF _Ref349730686 \h </w:instrText>
      </w:r>
      <w:r w:rsidR="00B31EAC">
        <w:rPr>
          <w:lang w:eastAsia="en-US"/>
        </w:rPr>
      </w:r>
      <w:r w:rsidR="00B31EAC">
        <w:rPr>
          <w:lang w:eastAsia="en-US"/>
        </w:rPr>
        <w:fldChar w:fldCharType="separate"/>
      </w:r>
      <w:r w:rsidR="00154D81" w:rsidRPr="0090507A">
        <w:rPr>
          <w:szCs w:val="19"/>
        </w:rPr>
        <w:t xml:space="preserve">Table </w:t>
      </w:r>
      <w:r w:rsidR="00154D81">
        <w:rPr>
          <w:noProof/>
          <w:szCs w:val="19"/>
          <w:cs/>
        </w:rPr>
        <w:t>‎</w:t>
      </w:r>
      <w:r w:rsidR="00154D81">
        <w:rPr>
          <w:noProof/>
          <w:szCs w:val="19"/>
        </w:rPr>
        <w:t>5</w:t>
      </w:r>
      <w:r w:rsidR="00154D81">
        <w:rPr>
          <w:szCs w:val="19"/>
        </w:rPr>
        <w:t>.</w:t>
      </w:r>
      <w:r w:rsidR="00154D81">
        <w:rPr>
          <w:noProof/>
          <w:szCs w:val="19"/>
        </w:rPr>
        <w:t>19</w:t>
      </w:r>
      <w:r w:rsidR="00B31EAC">
        <w:rPr>
          <w:lang w:eastAsia="en-US"/>
        </w:rPr>
        <w:fldChar w:fldCharType="end"/>
      </w:r>
      <w:r w:rsidR="00B31EAC">
        <w:rPr>
          <w:lang w:eastAsia="en-US"/>
        </w:rPr>
        <w:t xml:space="preserve">. </w:t>
      </w:r>
      <w:r>
        <w:rPr>
          <w:lang w:eastAsia="en-US"/>
        </w:rPr>
        <w:t xml:space="preserve">The corpus contains 478 </w:t>
      </w:r>
      <w:r w:rsidRPr="00ED45AA">
        <w:rPr>
          <w:rStyle w:val="ChItalBold"/>
        </w:rPr>
        <w:t>kas</w:t>
      </w:r>
      <w:r>
        <w:rPr>
          <w:rStyle w:val="ChItalBold"/>
        </w:rPr>
        <w:t>i</w:t>
      </w:r>
      <w:r>
        <w:rPr>
          <w:lang w:eastAsia="en-US"/>
        </w:rPr>
        <w:t xml:space="preserve">-causative constructions, formed with 81 different verbs. Most verbs in </w:t>
      </w:r>
      <w:r w:rsidRPr="007355CE">
        <w:rPr>
          <w:rStyle w:val="ChItalBold"/>
        </w:rPr>
        <w:t>kas</w:t>
      </w:r>
      <w:r w:rsidR="005A03FC">
        <w:rPr>
          <w:rStyle w:val="ChItalBold"/>
        </w:rPr>
        <w:t>i</w:t>
      </w:r>
      <w:r>
        <w:rPr>
          <w:lang w:eastAsia="en-US"/>
        </w:rPr>
        <w:t xml:space="preserve">-constructions are </w:t>
      </w:r>
      <w:r w:rsidR="00B31EAC">
        <w:rPr>
          <w:lang w:eastAsia="en-US"/>
        </w:rPr>
        <w:t xml:space="preserve">dynamic one (78%), including 48% </w:t>
      </w:r>
      <w:r w:rsidR="00B31EAC">
        <w:t xml:space="preserve">bivalent and 22% monovalent dynamic verbs. Together the attested dynamic verbs account </w:t>
      </w:r>
      <w:r w:rsidR="00B31EAC">
        <w:rPr>
          <w:lang w:eastAsia="en-US"/>
        </w:rPr>
        <w:t>for 92</w:t>
      </w:r>
      <w:r>
        <w:rPr>
          <w:lang w:eastAsia="en-US"/>
        </w:rPr>
        <w:t xml:space="preserve">% of </w:t>
      </w:r>
      <w:r w:rsidR="00B31EAC">
        <w:rPr>
          <w:lang w:eastAsia="en-US"/>
        </w:rPr>
        <w:t xml:space="preserve">the </w:t>
      </w:r>
      <w:r w:rsidRPr="007355CE">
        <w:rPr>
          <w:rStyle w:val="ChItalBold"/>
        </w:rPr>
        <w:t>kas</w:t>
      </w:r>
      <w:r>
        <w:rPr>
          <w:rStyle w:val="ChItalBold"/>
        </w:rPr>
        <w:t>i</w:t>
      </w:r>
      <w:r>
        <w:rPr>
          <w:lang w:eastAsia="en-US"/>
        </w:rPr>
        <w:t xml:space="preserve">-causatives. By contrast, </w:t>
      </w:r>
      <w:r w:rsidR="00845E10" w:rsidRPr="00311A4D">
        <w:rPr>
          <w:rStyle w:val="ChItalBold"/>
        </w:rPr>
        <w:t>biking</w:t>
      </w:r>
      <w:r>
        <w:rPr>
          <w:lang w:eastAsia="en-US"/>
        </w:rPr>
        <w:t xml:space="preserve">-causatives are always formed with monovalent </w:t>
      </w:r>
      <w:r w:rsidR="00B31EAC">
        <w:rPr>
          <w:lang w:eastAsia="en-US"/>
        </w:rPr>
        <w:t xml:space="preserve">stative </w:t>
      </w:r>
      <w:r>
        <w:rPr>
          <w:lang w:eastAsia="en-US"/>
        </w:rPr>
        <w:t xml:space="preserve">verbs. In all, the corpus contains 25 </w:t>
      </w:r>
      <w:r w:rsidR="00845E10" w:rsidRPr="00FA4A8E">
        <w:rPr>
          <w:rStyle w:val="ChItalBold"/>
        </w:rPr>
        <w:t>biking</w:t>
      </w:r>
      <w:r>
        <w:rPr>
          <w:lang w:eastAsia="en-US"/>
        </w:rPr>
        <w:t>-causative</w:t>
      </w:r>
      <w:r w:rsidR="00B31EAC">
        <w:rPr>
          <w:lang w:eastAsia="en-US"/>
        </w:rPr>
        <w:t>s</w:t>
      </w:r>
      <w:r>
        <w:rPr>
          <w:lang w:eastAsia="en-US"/>
        </w:rPr>
        <w:t>, formed with 16 different verbs.</w:t>
      </w:r>
    </w:p>
    <w:p w14:paraId="37BCFC3B" w14:textId="6677224D" w:rsidR="00130064" w:rsidRDefault="00130064" w:rsidP="00E9244E">
      <w:pPr>
        <w:pStyle w:val="Caption"/>
        <w:rPr>
          <w:szCs w:val="19"/>
        </w:rPr>
      </w:pPr>
      <w:bookmarkStart w:id="2271" w:name="_Ref349730686"/>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5</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19</w:t>
      </w:r>
      <w:r w:rsidR="00F207A1">
        <w:rPr>
          <w:szCs w:val="19"/>
        </w:rPr>
        <w:fldChar w:fldCharType="end"/>
      </w:r>
      <w:bookmarkEnd w:id="2271"/>
      <w:r w:rsidRPr="0090507A">
        <w:rPr>
          <w:szCs w:val="19"/>
        </w:rPr>
        <w:t>:</w:t>
      </w:r>
      <w:r w:rsidRPr="0090507A">
        <w:rPr>
          <w:szCs w:val="19"/>
        </w:rPr>
        <w:tab/>
      </w:r>
      <w:r>
        <w:rPr>
          <w:szCs w:val="19"/>
        </w:rPr>
        <w:t xml:space="preserve">Causative constructions with </w:t>
      </w:r>
      <w:r>
        <w:rPr>
          <w:rStyle w:val="ChItalBold"/>
        </w:rPr>
        <w:t>kasi</w:t>
      </w:r>
      <w:r>
        <w:rPr>
          <w:szCs w:val="19"/>
        </w:rPr>
        <w:t xml:space="preserve"> </w:t>
      </w:r>
      <w:r w:rsidR="00B7093A">
        <w:rPr>
          <w:szCs w:val="19"/>
        </w:rPr>
        <w:t>‘</w:t>
      </w:r>
      <w:r w:rsidRPr="00D47955">
        <w:t>give</w:t>
      </w:r>
      <w:r w:rsidR="00B7093A">
        <w:rPr>
          <w:szCs w:val="19"/>
        </w:rPr>
        <w:t>’</w:t>
      </w:r>
      <w:r w:rsidR="00E9244E">
        <w:rPr>
          <w:szCs w:val="19"/>
        </w:rPr>
        <w:t xml:space="preserve"> and with </w:t>
      </w:r>
      <w:r w:rsidR="00E9244E" w:rsidRPr="00482292">
        <w:rPr>
          <w:rStyle w:val="ChItalBold"/>
        </w:rPr>
        <w:t>biking</w:t>
      </w:r>
      <w:r w:rsidR="00E9244E">
        <w:rPr>
          <w:szCs w:val="19"/>
        </w:rPr>
        <w:t xml:space="preserve"> ‘make’</w:t>
      </w:r>
    </w:p>
    <w:tbl>
      <w:tblPr>
        <w:tblW w:w="0" w:type="auto"/>
        <w:tblInd w:w="170" w:type="dxa"/>
        <w:tblBorders>
          <w:bottom w:val="single" w:sz="4" w:space="0" w:color="auto"/>
        </w:tblBorders>
        <w:tblLayout w:type="fixed"/>
        <w:tblLook w:val="01E0" w:firstRow="1" w:lastRow="1" w:firstColumn="1" w:lastColumn="1" w:noHBand="0" w:noVBand="0"/>
      </w:tblPr>
      <w:tblGrid>
        <w:gridCol w:w="1134"/>
        <w:gridCol w:w="1021"/>
        <w:gridCol w:w="1021"/>
        <w:gridCol w:w="1021"/>
        <w:gridCol w:w="1021"/>
      </w:tblGrid>
      <w:tr w:rsidR="00AC23C4" w14:paraId="6B4ED9E9" w14:textId="77777777" w:rsidTr="00F72982">
        <w:trPr>
          <w:tblHeader/>
        </w:trPr>
        <w:tc>
          <w:tcPr>
            <w:tcW w:w="1134" w:type="dxa"/>
            <w:tcBorders>
              <w:top w:val="single" w:sz="4" w:space="0" w:color="auto"/>
              <w:bottom w:val="single" w:sz="4" w:space="0" w:color="auto"/>
            </w:tcBorders>
            <w:shd w:val="clear" w:color="auto" w:fill="auto"/>
          </w:tcPr>
          <w:p w14:paraId="68252418" w14:textId="77777777" w:rsidR="00130064" w:rsidRDefault="00130064" w:rsidP="00130064">
            <w:pPr>
              <w:pStyle w:val="TableHd"/>
            </w:pPr>
          </w:p>
        </w:tc>
        <w:tc>
          <w:tcPr>
            <w:tcW w:w="2042" w:type="dxa"/>
            <w:gridSpan w:val="2"/>
            <w:tcBorders>
              <w:top w:val="single" w:sz="4" w:space="0" w:color="auto"/>
              <w:bottom w:val="single" w:sz="4" w:space="0" w:color="auto"/>
              <w:right w:val="single" w:sz="4" w:space="0" w:color="auto"/>
            </w:tcBorders>
            <w:shd w:val="clear" w:color="auto" w:fill="auto"/>
          </w:tcPr>
          <w:p w14:paraId="73E6A38D" w14:textId="77777777" w:rsidR="00130064" w:rsidRPr="00932ED9" w:rsidRDefault="00130064" w:rsidP="00130064">
            <w:pPr>
              <w:pStyle w:val="TableHd"/>
            </w:pPr>
            <w:r w:rsidRPr="00932ED9">
              <w:t>Token</w:t>
            </w:r>
            <w:r>
              <w:t xml:space="preserve"> frequencies</w:t>
            </w:r>
          </w:p>
        </w:tc>
        <w:tc>
          <w:tcPr>
            <w:tcW w:w="2042" w:type="dxa"/>
            <w:gridSpan w:val="2"/>
            <w:tcBorders>
              <w:top w:val="single" w:sz="4" w:space="0" w:color="auto"/>
              <w:left w:val="single" w:sz="4" w:space="0" w:color="auto"/>
              <w:bottom w:val="single" w:sz="4" w:space="0" w:color="auto"/>
            </w:tcBorders>
            <w:shd w:val="clear" w:color="auto" w:fill="auto"/>
          </w:tcPr>
          <w:p w14:paraId="721D5B92" w14:textId="77777777" w:rsidR="00130064" w:rsidRPr="00932ED9" w:rsidRDefault="00130064" w:rsidP="00130064">
            <w:pPr>
              <w:pStyle w:val="TableHd"/>
            </w:pPr>
            <w:r>
              <w:t>Type frequencies</w:t>
            </w:r>
          </w:p>
        </w:tc>
      </w:tr>
      <w:tr w:rsidR="00AC23C4" w14:paraId="2F876973" w14:textId="77777777" w:rsidTr="00F72982">
        <w:tc>
          <w:tcPr>
            <w:tcW w:w="1134" w:type="dxa"/>
            <w:tcBorders>
              <w:top w:val="single" w:sz="4" w:space="0" w:color="auto"/>
            </w:tcBorders>
            <w:shd w:val="clear" w:color="auto" w:fill="auto"/>
          </w:tcPr>
          <w:p w14:paraId="4B0AB2CF" w14:textId="77777777" w:rsidR="00130064" w:rsidRDefault="00130064" w:rsidP="00130064">
            <w:pPr>
              <w:pStyle w:val="TableCell2-0Center"/>
            </w:pPr>
          </w:p>
        </w:tc>
        <w:tc>
          <w:tcPr>
            <w:tcW w:w="2042" w:type="dxa"/>
            <w:gridSpan w:val="2"/>
            <w:tcBorders>
              <w:top w:val="single" w:sz="4" w:space="0" w:color="auto"/>
              <w:bottom w:val="nil"/>
              <w:right w:val="single" w:sz="4" w:space="0" w:color="auto"/>
            </w:tcBorders>
            <w:shd w:val="clear" w:color="auto" w:fill="auto"/>
          </w:tcPr>
          <w:p w14:paraId="747A9014" w14:textId="77777777" w:rsidR="00130064" w:rsidRDefault="00130064" w:rsidP="00130064">
            <w:pPr>
              <w:pStyle w:val="TableCell2-0Center"/>
            </w:pPr>
            <w:r w:rsidRPr="005553DF">
              <w:rPr>
                <w:rStyle w:val="ChItalBold"/>
              </w:rPr>
              <w:t>kas</w:t>
            </w:r>
            <w:r>
              <w:rPr>
                <w:rStyle w:val="ChItalBold"/>
              </w:rPr>
              <w:t>i</w:t>
            </w:r>
            <w:r w:rsidRPr="00634E11">
              <w:t>-</w:t>
            </w:r>
            <w:r>
              <w:t>causatives</w:t>
            </w:r>
          </w:p>
        </w:tc>
        <w:tc>
          <w:tcPr>
            <w:tcW w:w="2042" w:type="dxa"/>
            <w:gridSpan w:val="2"/>
            <w:tcBorders>
              <w:top w:val="single" w:sz="4" w:space="0" w:color="auto"/>
              <w:left w:val="single" w:sz="4" w:space="0" w:color="auto"/>
              <w:bottom w:val="nil"/>
            </w:tcBorders>
            <w:shd w:val="clear" w:color="auto" w:fill="auto"/>
          </w:tcPr>
          <w:p w14:paraId="1CF64A27" w14:textId="77777777" w:rsidR="00130064" w:rsidRDefault="00130064" w:rsidP="00130064">
            <w:pPr>
              <w:pStyle w:val="TableCell2-0Center"/>
            </w:pPr>
            <w:r w:rsidRPr="00AC23C4">
              <w:rPr>
                <w:szCs w:val="19"/>
              </w:rPr>
              <w:t>Different verbs</w:t>
            </w:r>
          </w:p>
        </w:tc>
      </w:tr>
      <w:tr w:rsidR="00AC23C4" w:rsidRPr="00AC23C4" w14:paraId="629E14FC" w14:textId="77777777" w:rsidTr="00F72982">
        <w:tc>
          <w:tcPr>
            <w:tcW w:w="1134" w:type="dxa"/>
            <w:shd w:val="clear" w:color="auto" w:fill="auto"/>
          </w:tcPr>
          <w:p w14:paraId="78E52BDA" w14:textId="77777777" w:rsidR="00130064" w:rsidRDefault="00130064" w:rsidP="00130064">
            <w:pPr>
              <w:pStyle w:val="TableCell0-2"/>
            </w:pPr>
            <w:r>
              <w:t>Verb class</w:t>
            </w:r>
          </w:p>
        </w:tc>
        <w:tc>
          <w:tcPr>
            <w:tcW w:w="1021" w:type="dxa"/>
            <w:tcBorders>
              <w:top w:val="nil"/>
            </w:tcBorders>
            <w:shd w:val="clear" w:color="auto" w:fill="auto"/>
          </w:tcPr>
          <w:p w14:paraId="0AD04A8D" w14:textId="77777777" w:rsidR="00130064" w:rsidRDefault="00130064" w:rsidP="00AC23C4">
            <w:pPr>
              <w:pStyle w:val="TableCell0-2"/>
              <w:ind w:right="113"/>
              <w:jc w:val="right"/>
            </w:pPr>
            <w:r>
              <w:t>#</w:t>
            </w:r>
          </w:p>
        </w:tc>
        <w:tc>
          <w:tcPr>
            <w:tcW w:w="1021" w:type="dxa"/>
            <w:tcBorders>
              <w:top w:val="nil"/>
              <w:right w:val="single" w:sz="4" w:space="0" w:color="auto"/>
            </w:tcBorders>
            <w:shd w:val="clear" w:color="auto" w:fill="auto"/>
          </w:tcPr>
          <w:p w14:paraId="73C8BC8A" w14:textId="77777777" w:rsidR="00130064" w:rsidRDefault="00130064" w:rsidP="00AC23C4">
            <w:pPr>
              <w:pStyle w:val="TableCell0-2"/>
              <w:ind w:right="113"/>
              <w:jc w:val="right"/>
            </w:pPr>
            <w:r>
              <w:t>%</w:t>
            </w:r>
          </w:p>
        </w:tc>
        <w:tc>
          <w:tcPr>
            <w:tcW w:w="1021" w:type="dxa"/>
            <w:tcBorders>
              <w:top w:val="nil"/>
              <w:left w:val="single" w:sz="4" w:space="0" w:color="auto"/>
            </w:tcBorders>
            <w:shd w:val="clear" w:color="auto" w:fill="auto"/>
          </w:tcPr>
          <w:p w14:paraId="76F5F89C" w14:textId="77777777" w:rsidR="00130064" w:rsidRDefault="00130064" w:rsidP="00AC23C4">
            <w:pPr>
              <w:pStyle w:val="TableCell0-2"/>
              <w:ind w:right="113"/>
              <w:jc w:val="right"/>
            </w:pPr>
            <w:r>
              <w:t>#</w:t>
            </w:r>
          </w:p>
        </w:tc>
        <w:tc>
          <w:tcPr>
            <w:tcW w:w="1021" w:type="dxa"/>
            <w:tcBorders>
              <w:top w:val="nil"/>
            </w:tcBorders>
            <w:shd w:val="clear" w:color="auto" w:fill="auto"/>
          </w:tcPr>
          <w:p w14:paraId="554F69E3" w14:textId="77777777" w:rsidR="00130064" w:rsidRDefault="00130064" w:rsidP="00AC23C4">
            <w:pPr>
              <w:pStyle w:val="TableCell0-2"/>
              <w:ind w:right="113"/>
              <w:jc w:val="right"/>
            </w:pPr>
            <w:r>
              <w:t>%</w:t>
            </w:r>
          </w:p>
        </w:tc>
      </w:tr>
      <w:tr w:rsidR="00AC23C4" w14:paraId="0697DF52" w14:textId="77777777" w:rsidTr="00F72982">
        <w:tc>
          <w:tcPr>
            <w:tcW w:w="1134" w:type="dxa"/>
            <w:shd w:val="clear" w:color="auto" w:fill="auto"/>
          </w:tcPr>
          <w:p w14:paraId="6597FA7C" w14:textId="77777777" w:rsidR="00130064" w:rsidRPr="0099608C" w:rsidRDefault="00130064" w:rsidP="00AC23C4">
            <w:pPr>
              <w:pStyle w:val="O0Nwnext"/>
              <w:ind w:left="113"/>
              <w:rPr>
                <w:rStyle w:val="ChSmallCaps"/>
              </w:rPr>
            </w:pPr>
            <w:r w:rsidRPr="0099608C">
              <w:rPr>
                <w:rStyle w:val="ChSmallCaps"/>
              </w:rPr>
              <w:t>v.tri</w:t>
            </w:r>
          </w:p>
        </w:tc>
        <w:tc>
          <w:tcPr>
            <w:tcW w:w="1021" w:type="dxa"/>
            <w:shd w:val="clear" w:color="auto" w:fill="auto"/>
          </w:tcPr>
          <w:p w14:paraId="12715951" w14:textId="77777777" w:rsidR="00130064" w:rsidRDefault="00130064" w:rsidP="00AC23C4">
            <w:pPr>
              <w:pStyle w:val="O0Nwnext"/>
              <w:ind w:right="113"/>
              <w:jc w:val="right"/>
            </w:pPr>
            <w:r>
              <w:t>0</w:t>
            </w:r>
          </w:p>
        </w:tc>
        <w:tc>
          <w:tcPr>
            <w:tcW w:w="1021" w:type="dxa"/>
            <w:tcBorders>
              <w:right w:val="single" w:sz="4" w:space="0" w:color="auto"/>
            </w:tcBorders>
            <w:shd w:val="clear" w:color="auto" w:fill="auto"/>
          </w:tcPr>
          <w:p w14:paraId="217C2BFB" w14:textId="77777777" w:rsidR="00130064" w:rsidRDefault="00130064" w:rsidP="00AC23C4">
            <w:pPr>
              <w:pStyle w:val="O0Nwnext"/>
              <w:ind w:right="113"/>
              <w:jc w:val="right"/>
            </w:pPr>
            <w:r>
              <w:t>---</w:t>
            </w:r>
          </w:p>
        </w:tc>
        <w:tc>
          <w:tcPr>
            <w:tcW w:w="1021" w:type="dxa"/>
            <w:tcBorders>
              <w:left w:val="single" w:sz="4" w:space="0" w:color="auto"/>
            </w:tcBorders>
            <w:shd w:val="clear" w:color="auto" w:fill="auto"/>
          </w:tcPr>
          <w:p w14:paraId="33AFEE76" w14:textId="77777777" w:rsidR="00130064" w:rsidRDefault="00130064" w:rsidP="00AC23C4">
            <w:pPr>
              <w:pStyle w:val="O0Nwnext"/>
              <w:ind w:right="113"/>
              <w:jc w:val="right"/>
            </w:pPr>
            <w:r>
              <w:t>0</w:t>
            </w:r>
          </w:p>
        </w:tc>
        <w:tc>
          <w:tcPr>
            <w:tcW w:w="1021" w:type="dxa"/>
            <w:shd w:val="clear" w:color="auto" w:fill="auto"/>
          </w:tcPr>
          <w:p w14:paraId="7F5BFA22" w14:textId="77777777" w:rsidR="00130064" w:rsidRDefault="00130064" w:rsidP="00AC23C4">
            <w:pPr>
              <w:pStyle w:val="O0Nwnext"/>
              <w:ind w:right="113"/>
              <w:jc w:val="right"/>
            </w:pPr>
            <w:r>
              <w:t>---</w:t>
            </w:r>
          </w:p>
        </w:tc>
      </w:tr>
      <w:tr w:rsidR="00AC23C4" w:rsidRPr="002B16EC" w14:paraId="6D3FFBD9" w14:textId="77777777" w:rsidTr="00F72982">
        <w:tc>
          <w:tcPr>
            <w:tcW w:w="1134" w:type="dxa"/>
            <w:shd w:val="clear" w:color="auto" w:fill="auto"/>
          </w:tcPr>
          <w:p w14:paraId="0B5EEEBC" w14:textId="77777777" w:rsidR="00130064" w:rsidRPr="0099608C" w:rsidRDefault="00130064" w:rsidP="00AC23C4">
            <w:pPr>
              <w:pStyle w:val="O0Nwnext"/>
              <w:ind w:left="113"/>
              <w:rPr>
                <w:rStyle w:val="ChSmallCaps"/>
              </w:rPr>
            </w:pPr>
            <w:r w:rsidRPr="0099608C">
              <w:rPr>
                <w:rStyle w:val="ChSmallCaps"/>
              </w:rPr>
              <w:t>v.bi</w:t>
            </w:r>
          </w:p>
        </w:tc>
        <w:tc>
          <w:tcPr>
            <w:tcW w:w="1021" w:type="dxa"/>
            <w:shd w:val="clear" w:color="auto" w:fill="auto"/>
          </w:tcPr>
          <w:p w14:paraId="53F960A3" w14:textId="77777777" w:rsidR="00130064" w:rsidRPr="002B16EC" w:rsidRDefault="00130064" w:rsidP="00AC23C4">
            <w:pPr>
              <w:pStyle w:val="O0Nwnext"/>
              <w:ind w:right="113"/>
              <w:jc w:val="right"/>
            </w:pPr>
            <w:r>
              <w:t>327</w:t>
            </w:r>
          </w:p>
        </w:tc>
        <w:tc>
          <w:tcPr>
            <w:tcW w:w="1021" w:type="dxa"/>
            <w:tcBorders>
              <w:right w:val="single" w:sz="4" w:space="0" w:color="auto"/>
            </w:tcBorders>
            <w:shd w:val="clear" w:color="auto" w:fill="auto"/>
          </w:tcPr>
          <w:p w14:paraId="20FD2BDA" w14:textId="77777777" w:rsidR="00130064" w:rsidRPr="002B16EC" w:rsidRDefault="00130064" w:rsidP="00AC23C4">
            <w:pPr>
              <w:pStyle w:val="O0Nwnext"/>
              <w:ind w:right="113"/>
              <w:jc w:val="right"/>
            </w:pPr>
            <w:r>
              <w:t>68.4</w:t>
            </w:r>
            <w:r w:rsidRPr="002B16EC">
              <w:t>%</w:t>
            </w:r>
          </w:p>
        </w:tc>
        <w:tc>
          <w:tcPr>
            <w:tcW w:w="1021" w:type="dxa"/>
            <w:tcBorders>
              <w:left w:val="single" w:sz="4" w:space="0" w:color="auto"/>
            </w:tcBorders>
            <w:shd w:val="clear" w:color="auto" w:fill="auto"/>
          </w:tcPr>
          <w:p w14:paraId="2B880D7C" w14:textId="77777777" w:rsidR="00130064" w:rsidRPr="002B16EC" w:rsidRDefault="00130064" w:rsidP="00AC23C4">
            <w:pPr>
              <w:pStyle w:val="O0Nwnext"/>
              <w:ind w:right="113"/>
              <w:jc w:val="right"/>
            </w:pPr>
            <w:r>
              <w:t>39</w:t>
            </w:r>
          </w:p>
        </w:tc>
        <w:tc>
          <w:tcPr>
            <w:tcW w:w="1021" w:type="dxa"/>
            <w:shd w:val="clear" w:color="auto" w:fill="auto"/>
          </w:tcPr>
          <w:p w14:paraId="1D7A05DF" w14:textId="77777777" w:rsidR="00130064" w:rsidRPr="002B16EC" w:rsidRDefault="00130064" w:rsidP="00AC23C4">
            <w:pPr>
              <w:pStyle w:val="O0Nwnext"/>
              <w:ind w:right="113"/>
              <w:jc w:val="right"/>
            </w:pPr>
            <w:r>
              <w:t>48.1</w:t>
            </w:r>
            <w:r w:rsidRPr="002B16EC">
              <w:t>%</w:t>
            </w:r>
          </w:p>
        </w:tc>
      </w:tr>
      <w:tr w:rsidR="00AC23C4" w:rsidRPr="002B16EC" w14:paraId="2C98AC4F" w14:textId="77777777" w:rsidTr="00F72982">
        <w:tc>
          <w:tcPr>
            <w:tcW w:w="1134" w:type="dxa"/>
            <w:shd w:val="clear" w:color="auto" w:fill="auto"/>
          </w:tcPr>
          <w:p w14:paraId="4AADAABE" w14:textId="77777777" w:rsidR="00130064" w:rsidRPr="000E5BE3" w:rsidRDefault="00130064" w:rsidP="00AC23C4">
            <w:pPr>
              <w:pStyle w:val="O0Nwnext"/>
              <w:ind w:left="113"/>
              <w:rPr>
                <w:rStyle w:val="ChSmallCaps"/>
              </w:rPr>
            </w:pPr>
            <w:r w:rsidRPr="0099608C">
              <w:rPr>
                <w:rStyle w:val="ChSmallCaps"/>
              </w:rPr>
              <w:t>v.mo</w:t>
            </w:r>
            <w:r w:rsidRPr="00372706">
              <w:t>(</w:t>
            </w:r>
            <w:r w:rsidRPr="0099608C">
              <w:rPr>
                <w:rStyle w:val="ChSmallCaps"/>
              </w:rPr>
              <w:t>dy</w:t>
            </w:r>
            <w:r w:rsidRPr="00C92FB5">
              <w:t>)</w:t>
            </w:r>
          </w:p>
        </w:tc>
        <w:tc>
          <w:tcPr>
            <w:tcW w:w="1021" w:type="dxa"/>
            <w:shd w:val="clear" w:color="auto" w:fill="auto"/>
          </w:tcPr>
          <w:p w14:paraId="037C1F0F" w14:textId="77777777" w:rsidR="00130064" w:rsidRPr="002B16EC" w:rsidRDefault="00130064" w:rsidP="00AC23C4">
            <w:pPr>
              <w:pStyle w:val="O0Nwnext"/>
              <w:ind w:right="113"/>
              <w:jc w:val="right"/>
            </w:pPr>
            <w:r>
              <w:t>115</w:t>
            </w:r>
          </w:p>
        </w:tc>
        <w:tc>
          <w:tcPr>
            <w:tcW w:w="1021" w:type="dxa"/>
            <w:tcBorders>
              <w:right w:val="single" w:sz="4" w:space="0" w:color="auto"/>
            </w:tcBorders>
            <w:shd w:val="clear" w:color="auto" w:fill="auto"/>
          </w:tcPr>
          <w:p w14:paraId="4BC0225E" w14:textId="77777777" w:rsidR="00130064" w:rsidRPr="002B16EC" w:rsidRDefault="00130064" w:rsidP="00AC23C4">
            <w:pPr>
              <w:pStyle w:val="O0Nwnext"/>
              <w:ind w:right="113"/>
              <w:jc w:val="right"/>
            </w:pPr>
            <w:r>
              <w:t>24.1</w:t>
            </w:r>
            <w:r w:rsidRPr="002B16EC">
              <w:t>%</w:t>
            </w:r>
          </w:p>
        </w:tc>
        <w:tc>
          <w:tcPr>
            <w:tcW w:w="1021" w:type="dxa"/>
            <w:tcBorders>
              <w:left w:val="single" w:sz="4" w:space="0" w:color="auto"/>
            </w:tcBorders>
            <w:shd w:val="clear" w:color="auto" w:fill="auto"/>
          </w:tcPr>
          <w:p w14:paraId="24F35887" w14:textId="77777777" w:rsidR="00130064" w:rsidRPr="002B16EC" w:rsidRDefault="00130064" w:rsidP="00AC23C4">
            <w:pPr>
              <w:pStyle w:val="O0Nwnext"/>
              <w:ind w:right="113"/>
              <w:jc w:val="right"/>
            </w:pPr>
            <w:r>
              <w:t>18</w:t>
            </w:r>
          </w:p>
        </w:tc>
        <w:tc>
          <w:tcPr>
            <w:tcW w:w="1021" w:type="dxa"/>
            <w:shd w:val="clear" w:color="auto" w:fill="auto"/>
          </w:tcPr>
          <w:p w14:paraId="2697E77F" w14:textId="77777777" w:rsidR="00130064" w:rsidRPr="002B16EC" w:rsidRDefault="00130064" w:rsidP="00AC23C4">
            <w:pPr>
              <w:pStyle w:val="O0Nwnext"/>
              <w:ind w:right="113"/>
              <w:jc w:val="right"/>
            </w:pPr>
            <w:r>
              <w:t>22.2</w:t>
            </w:r>
            <w:r w:rsidRPr="002B16EC">
              <w:t>%</w:t>
            </w:r>
          </w:p>
        </w:tc>
      </w:tr>
      <w:tr w:rsidR="00AC23C4" w14:paraId="47213985" w14:textId="77777777" w:rsidTr="00F72982">
        <w:tc>
          <w:tcPr>
            <w:tcW w:w="1134" w:type="dxa"/>
            <w:tcBorders>
              <w:bottom w:val="single" w:sz="4" w:space="0" w:color="auto"/>
            </w:tcBorders>
            <w:shd w:val="clear" w:color="auto" w:fill="auto"/>
          </w:tcPr>
          <w:p w14:paraId="78171CE0" w14:textId="77777777" w:rsidR="00130064" w:rsidRPr="00DA3387" w:rsidRDefault="00130064" w:rsidP="00AC23C4">
            <w:pPr>
              <w:pStyle w:val="TableCell0-2"/>
              <w:ind w:left="113"/>
              <w:rPr>
                <w:rStyle w:val="ChSmallCaps"/>
              </w:rPr>
            </w:pPr>
            <w:r w:rsidRPr="0099608C">
              <w:rPr>
                <w:rStyle w:val="ChSmallCaps"/>
              </w:rPr>
              <w:t>v.mo</w:t>
            </w:r>
            <w:r w:rsidRPr="00372706">
              <w:t>(</w:t>
            </w:r>
            <w:r w:rsidRPr="0099608C">
              <w:rPr>
                <w:rStyle w:val="ChSmallCaps"/>
              </w:rPr>
              <w:t>st</w:t>
            </w:r>
            <w:r w:rsidRPr="00C92FB5">
              <w:t>)</w:t>
            </w:r>
          </w:p>
        </w:tc>
        <w:tc>
          <w:tcPr>
            <w:tcW w:w="1021" w:type="dxa"/>
            <w:tcBorders>
              <w:bottom w:val="single" w:sz="4" w:space="0" w:color="auto"/>
            </w:tcBorders>
            <w:shd w:val="clear" w:color="auto" w:fill="auto"/>
          </w:tcPr>
          <w:p w14:paraId="29BBB6D6" w14:textId="77777777" w:rsidR="00130064" w:rsidRDefault="00130064" w:rsidP="00AC23C4">
            <w:pPr>
              <w:pStyle w:val="TableCell0-2"/>
              <w:ind w:right="113"/>
              <w:jc w:val="right"/>
            </w:pPr>
            <w:r>
              <w:t>36</w:t>
            </w:r>
          </w:p>
        </w:tc>
        <w:tc>
          <w:tcPr>
            <w:tcW w:w="1021" w:type="dxa"/>
            <w:tcBorders>
              <w:bottom w:val="single" w:sz="4" w:space="0" w:color="auto"/>
              <w:right w:val="single" w:sz="4" w:space="0" w:color="auto"/>
            </w:tcBorders>
            <w:shd w:val="clear" w:color="auto" w:fill="auto"/>
          </w:tcPr>
          <w:p w14:paraId="2161F427" w14:textId="77777777" w:rsidR="00130064" w:rsidRDefault="00130064" w:rsidP="00AC23C4">
            <w:pPr>
              <w:pStyle w:val="TableCell0-2"/>
              <w:ind w:right="113"/>
              <w:jc w:val="right"/>
            </w:pPr>
            <w:r>
              <w:t>7.5%</w:t>
            </w:r>
          </w:p>
        </w:tc>
        <w:tc>
          <w:tcPr>
            <w:tcW w:w="1021" w:type="dxa"/>
            <w:tcBorders>
              <w:left w:val="single" w:sz="4" w:space="0" w:color="auto"/>
              <w:bottom w:val="single" w:sz="4" w:space="0" w:color="auto"/>
            </w:tcBorders>
            <w:shd w:val="clear" w:color="auto" w:fill="auto"/>
          </w:tcPr>
          <w:p w14:paraId="45E04FCA" w14:textId="77777777" w:rsidR="00130064" w:rsidRDefault="00130064" w:rsidP="00AC23C4">
            <w:pPr>
              <w:pStyle w:val="TableCell0-2"/>
              <w:ind w:right="113"/>
              <w:jc w:val="right"/>
            </w:pPr>
            <w:r>
              <w:t>24</w:t>
            </w:r>
          </w:p>
        </w:tc>
        <w:tc>
          <w:tcPr>
            <w:tcW w:w="1021" w:type="dxa"/>
            <w:tcBorders>
              <w:bottom w:val="single" w:sz="4" w:space="0" w:color="auto"/>
            </w:tcBorders>
            <w:shd w:val="clear" w:color="auto" w:fill="auto"/>
          </w:tcPr>
          <w:p w14:paraId="4961C722" w14:textId="77777777" w:rsidR="00130064" w:rsidRDefault="00130064" w:rsidP="00AC23C4">
            <w:pPr>
              <w:pStyle w:val="TableCell0-2"/>
              <w:ind w:right="113"/>
              <w:jc w:val="right"/>
            </w:pPr>
            <w:r>
              <w:t>29.6%</w:t>
            </w:r>
          </w:p>
        </w:tc>
      </w:tr>
      <w:tr w:rsidR="00AC23C4" w14:paraId="67460A76" w14:textId="77777777" w:rsidTr="00F72982">
        <w:tc>
          <w:tcPr>
            <w:tcW w:w="1134" w:type="dxa"/>
            <w:tcBorders>
              <w:top w:val="single" w:sz="4" w:space="0" w:color="auto"/>
              <w:bottom w:val="single" w:sz="4" w:space="0" w:color="auto"/>
            </w:tcBorders>
            <w:shd w:val="clear" w:color="auto" w:fill="auto"/>
          </w:tcPr>
          <w:p w14:paraId="60A878CF" w14:textId="77777777" w:rsidR="00B331E3" w:rsidRDefault="00B331E3" w:rsidP="00B331E3">
            <w:pPr>
              <w:pStyle w:val="TableCell2-2Break"/>
            </w:pPr>
            <w:r>
              <w:t>Total</w:t>
            </w:r>
          </w:p>
        </w:tc>
        <w:tc>
          <w:tcPr>
            <w:tcW w:w="1021" w:type="dxa"/>
            <w:tcBorders>
              <w:top w:val="single" w:sz="4" w:space="0" w:color="auto"/>
              <w:bottom w:val="single" w:sz="4" w:space="0" w:color="auto"/>
            </w:tcBorders>
            <w:shd w:val="clear" w:color="auto" w:fill="auto"/>
          </w:tcPr>
          <w:p w14:paraId="3A2F80B4" w14:textId="77777777" w:rsidR="00B331E3" w:rsidRPr="00A966DA" w:rsidRDefault="00B331E3"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478</w:t>
            </w:r>
            <w:r w:rsidRPr="00BE2ABE">
              <w:fldChar w:fldCharType="end"/>
            </w:r>
          </w:p>
        </w:tc>
        <w:tc>
          <w:tcPr>
            <w:tcW w:w="1021" w:type="dxa"/>
            <w:tcBorders>
              <w:top w:val="single" w:sz="4" w:space="0" w:color="auto"/>
              <w:bottom w:val="single" w:sz="4" w:space="0" w:color="auto"/>
              <w:right w:val="single" w:sz="4" w:space="0" w:color="auto"/>
            </w:tcBorders>
            <w:shd w:val="clear" w:color="auto" w:fill="auto"/>
          </w:tcPr>
          <w:p w14:paraId="4B695B9F" w14:textId="77777777" w:rsidR="00B331E3" w:rsidRPr="00BE2ABE" w:rsidRDefault="00B331E3" w:rsidP="00AC23C4">
            <w:pPr>
              <w:pStyle w:val="TableCell2-2Break"/>
              <w:ind w:right="113"/>
              <w:jc w:val="right"/>
            </w:pPr>
            <w:r>
              <w:t>100%</w:t>
            </w:r>
          </w:p>
        </w:tc>
        <w:tc>
          <w:tcPr>
            <w:tcW w:w="1021" w:type="dxa"/>
            <w:tcBorders>
              <w:top w:val="single" w:sz="4" w:space="0" w:color="auto"/>
              <w:left w:val="single" w:sz="4" w:space="0" w:color="auto"/>
              <w:bottom w:val="single" w:sz="4" w:space="0" w:color="auto"/>
            </w:tcBorders>
            <w:shd w:val="clear" w:color="auto" w:fill="auto"/>
          </w:tcPr>
          <w:p w14:paraId="23ECC19F" w14:textId="77777777" w:rsidR="00B331E3" w:rsidRPr="00A966DA" w:rsidRDefault="00B331E3"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81</w:t>
            </w:r>
            <w:r w:rsidRPr="00BE2ABE">
              <w:fldChar w:fldCharType="end"/>
            </w:r>
          </w:p>
        </w:tc>
        <w:tc>
          <w:tcPr>
            <w:tcW w:w="1021" w:type="dxa"/>
            <w:tcBorders>
              <w:top w:val="single" w:sz="4" w:space="0" w:color="auto"/>
              <w:bottom w:val="single" w:sz="4" w:space="0" w:color="auto"/>
            </w:tcBorders>
            <w:shd w:val="clear" w:color="auto" w:fill="auto"/>
          </w:tcPr>
          <w:p w14:paraId="4CCCC8F4" w14:textId="77777777" w:rsidR="00B331E3" w:rsidRPr="00A966DA" w:rsidRDefault="00B331E3" w:rsidP="00AC23C4">
            <w:pPr>
              <w:pStyle w:val="TableCell2-2Break"/>
              <w:ind w:right="113"/>
              <w:jc w:val="right"/>
            </w:pPr>
            <w:r>
              <w:t>100%</w:t>
            </w:r>
          </w:p>
        </w:tc>
      </w:tr>
      <w:tr w:rsidR="00AC23C4" w14:paraId="719EDDA1" w14:textId="77777777" w:rsidTr="00F72982">
        <w:tc>
          <w:tcPr>
            <w:tcW w:w="1134" w:type="dxa"/>
            <w:tcBorders>
              <w:top w:val="single" w:sz="4" w:space="0" w:color="auto"/>
            </w:tcBorders>
            <w:shd w:val="clear" w:color="auto" w:fill="auto"/>
          </w:tcPr>
          <w:p w14:paraId="050C3832" w14:textId="77777777" w:rsidR="00B331E3" w:rsidRDefault="00B331E3" w:rsidP="00130064">
            <w:pPr>
              <w:pStyle w:val="TableCell2-0Center"/>
            </w:pPr>
          </w:p>
        </w:tc>
        <w:tc>
          <w:tcPr>
            <w:tcW w:w="2042" w:type="dxa"/>
            <w:gridSpan w:val="2"/>
            <w:tcBorders>
              <w:top w:val="single" w:sz="4" w:space="0" w:color="auto"/>
              <w:right w:val="single" w:sz="4" w:space="0" w:color="auto"/>
            </w:tcBorders>
            <w:shd w:val="clear" w:color="auto" w:fill="auto"/>
          </w:tcPr>
          <w:p w14:paraId="40D49C26" w14:textId="77777777" w:rsidR="00B331E3" w:rsidRDefault="00845E10" w:rsidP="00130064">
            <w:pPr>
              <w:pStyle w:val="TableCell2-0Center"/>
            </w:pPr>
            <w:r w:rsidRPr="005553DF">
              <w:rPr>
                <w:rStyle w:val="ChItalBold"/>
              </w:rPr>
              <w:t>biking</w:t>
            </w:r>
            <w:r w:rsidR="00B331E3">
              <w:t>-causatives</w:t>
            </w:r>
          </w:p>
        </w:tc>
        <w:tc>
          <w:tcPr>
            <w:tcW w:w="2042" w:type="dxa"/>
            <w:gridSpan w:val="2"/>
            <w:tcBorders>
              <w:top w:val="single" w:sz="4" w:space="0" w:color="auto"/>
              <w:left w:val="single" w:sz="4" w:space="0" w:color="auto"/>
            </w:tcBorders>
            <w:shd w:val="clear" w:color="auto" w:fill="auto"/>
          </w:tcPr>
          <w:p w14:paraId="37772A4F" w14:textId="77777777" w:rsidR="00B331E3" w:rsidRDefault="00B331E3" w:rsidP="00130064">
            <w:pPr>
              <w:pStyle w:val="TableCell2-0Center"/>
            </w:pPr>
            <w:r w:rsidRPr="00AC23C4">
              <w:rPr>
                <w:szCs w:val="19"/>
              </w:rPr>
              <w:t>Different verbs</w:t>
            </w:r>
          </w:p>
        </w:tc>
      </w:tr>
      <w:tr w:rsidR="00AC23C4" w:rsidRPr="00AC23C4" w14:paraId="496A9433" w14:textId="77777777" w:rsidTr="00F72982">
        <w:tc>
          <w:tcPr>
            <w:tcW w:w="1134" w:type="dxa"/>
            <w:shd w:val="clear" w:color="auto" w:fill="auto"/>
          </w:tcPr>
          <w:p w14:paraId="76A96DE2" w14:textId="77777777" w:rsidR="00B331E3" w:rsidRDefault="00B331E3" w:rsidP="00130064">
            <w:pPr>
              <w:pStyle w:val="TableCell0-2"/>
            </w:pPr>
            <w:r>
              <w:t>Verb class</w:t>
            </w:r>
          </w:p>
        </w:tc>
        <w:tc>
          <w:tcPr>
            <w:tcW w:w="1021" w:type="dxa"/>
            <w:shd w:val="clear" w:color="auto" w:fill="auto"/>
          </w:tcPr>
          <w:p w14:paraId="5CE975CE" w14:textId="77777777" w:rsidR="00B331E3" w:rsidRPr="006A7FB0" w:rsidRDefault="00B331E3" w:rsidP="00AC23C4">
            <w:pPr>
              <w:pStyle w:val="TableCell0-2"/>
              <w:ind w:right="113"/>
              <w:jc w:val="right"/>
            </w:pPr>
            <w:r w:rsidRPr="006A7FB0">
              <w:t>#</w:t>
            </w:r>
          </w:p>
        </w:tc>
        <w:tc>
          <w:tcPr>
            <w:tcW w:w="1021" w:type="dxa"/>
            <w:tcBorders>
              <w:right w:val="single" w:sz="4" w:space="0" w:color="auto"/>
            </w:tcBorders>
            <w:shd w:val="clear" w:color="auto" w:fill="auto"/>
          </w:tcPr>
          <w:p w14:paraId="03593FAC" w14:textId="77777777" w:rsidR="00B331E3" w:rsidRPr="006A7FB0" w:rsidRDefault="00B331E3" w:rsidP="00AC23C4">
            <w:pPr>
              <w:pStyle w:val="TableCell0-2"/>
              <w:ind w:right="113"/>
              <w:jc w:val="right"/>
            </w:pPr>
            <w:r w:rsidRPr="006A7FB0">
              <w:t>%</w:t>
            </w:r>
          </w:p>
        </w:tc>
        <w:tc>
          <w:tcPr>
            <w:tcW w:w="1021" w:type="dxa"/>
            <w:tcBorders>
              <w:left w:val="single" w:sz="4" w:space="0" w:color="auto"/>
            </w:tcBorders>
            <w:shd w:val="clear" w:color="auto" w:fill="auto"/>
          </w:tcPr>
          <w:p w14:paraId="11EC692D" w14:textId="77777777" w:rsidR="00B331E3" w:rsidRPr="006A7FB0" w:rsidRDefault="00B331E3" w:rsidP="00AC23C4">
            <w:pPr>
              <w:pStyle w:val="TableCell0-2"/>
              <w:ind w:right="113"/>
              <w:jc w:val="right"/>
            </w:pPr>
            <w:r w:rsidRPr="006A7FB0">
              <w:t>#</w:t>
            </w:r>
          </w:p>
        </w:tc>
        <w:tc>
          <w:tcPr>
            <w:tcW w:w="1021" w:type="dxa"/>
            <w:shd w:val="clear" w:color="auto" w:fill="auto"/>
          </w:tcPr>
          <w:p w14:paraId="358BA5F6" w14:textId="77777777" w:rsidR="00B331E3" w:rsidRPr="006A7FB0" w:rsidRDefault="00B331E3" w:rsidP="00AC23C4">
            <w:pPr>
              <w:pStyle w:val="TableCell0-2"/>
              <w:ind w:right="113"/>
              <w:jc w:val="right"/>
            </w:pPr>
            <w:r w:rsidRPr="006A7FB0">
              <w:t>%</w:t>
            </w:r>
          </w:p>
        </w:tc>
      </w:tr>
      <w:tr w:rsidR="00AC23C4" w14:paraId="40CD1C2E" w14:textId="77777777" w:rsidTr="00F72982">
        <w:tc>
          <w:tcPr>
            <w:tcW w:w="1134" w:type="dxa"/>
            <w:shd w:val="clear" w:color="auto" w:fill="auto"/>
          </w:tcPr>
          <w:p w14:paraId="18C44D75" w14:textId="77777777" w:rsidR="00B331E3" w:rsidRPr="0099608C" w:rsidRDefault="00B331E3" w:rsidP="00AC23C4">
            <w:pPr>
              <w:pStyle w:val="O0Nwnext"/>
              <w:ind w:left="113"/>
              <w:rPr>
                <w:rStyle w:val="ChSmallCaps"/>
              </w:rPr>
            </w:pPr>
            <w:r w:rsidRPr="0099608C">
              <w:rPr>
                <w:rStyle w:val="ChSmallCaps"/>
              </w:rPr>
              <w:t>v.tri</w:t>
            </w:r>
          </w:p>
        </w:tc>
        <w:tc>
          <w:tcPr>
            <w:tcW w:w="1021" w:type="dxa"/>
            <w:shd w:val="clear" w:color="auto" w:fill="auto"/>
          </w:tcPr>
          <w:p w14:paraId="3DDC4EAE" w14:textId="77777777" w:rsidR="00B331E3" w:rsidRDefault="00B331E3" w:rsidP="00AC23C4">
            <w:pPr>
              <w:pStyle w:val="O0Nwnext"/>
              <w:ind w:right="113"/>
              <w:jc w:val="right"/>
            </w:pPr>
            <w:r>
              <w:t>0</w:t>
            </w:r>
          </w:p>
        </w:tc>
        <w:tc>
          <w:tcPr>
            <w:tcW w:w="1021" w:type="dxa"/>
            <w:tcBorders>
              <w:right w:val="single" w:sz="4" w:space="0" w:color="auto"/>
            </w:tcBorders>
            <w:shd w:val="clear" w:color="auto" w:fill="auto"/>
          </w:tcPr>
          <w:p w14:paraId="47C3467F" w14:textId="77777777" w:rsidR="00B331E3" w:rsidRDefault="00B331E3" w:rsidP="00AC23C4">
            <w:pPr>
              <w:pStyle w:val="O0Nwnext"/>
              <w:ind w:right="113"/>
              <w:jc w:val="right"/>
            </w:pPr>
            <w:r>
              <w:t>---</w:t>
            </w:r>
          </w:p>
        </w:tc>
        <w:tc>
          <w:tcPr>
            <w:tcW w:w="1021" w:type="dxa"/>
            <w:tcBorders>
              <w:left w:val="single" w:sz="4" w:space="0" w:color="auto"/>
            </w:tcBorders>
            <w:shd w:val="clear" w:color="auto" w:fill="auto"/>
          </w:tcPr>
          <w:p w14:paraId="29745572" w14:textId="77777777" w:rsidR="00B331E3" w:rsidRDefault="00B331E3" w:rsidP="00AC23C4">
            <w:pPr>
              <w:pStyle w:val="O0Nwnext"/>
              <w:ind w:right="113"/>
              <w:jc w:val="right"/>
            </w:pPr>
            <w:r>
              <w:t>0</w:t>
            </w:r>
          </w:p>
        </w:tc>
        <w:tc>
          <w:tcPr>
            <w:tcW w:w="1021" w:type="dxa"/>
            <w:shd w:val="clear" w:color="auto" w:fill="auto"/>
          </w:tcPr>
          <w:p w14:paraId="6EFED20C" w14:textId="77777777" w:rsidR="00B331E3" w:rsidRDefault="00B331E3" w:rsidP="00AC23C4">
            <w:pPr>
              <w:pStyle w:val="O0Nwnext"/>
              <w:ind w:right="113"/>
              <w:jc w:val="right"/>
            </w:pPr>
            <w:r>
              <w:t>---</w:t>
            </w:r>
          </w:p>
        </w:tc>
      </w:tr>
      <w:tr w:rsidR="00AC23C4" w14:paraId="3AE01C18" w14:textId="77777777" w:rsidTr="00F72982">
        <w:tc>
          <w:tcPr>
            <w:tcW w:w="1134" w:type="dxa"/>
            <w:shd w:val="clear" w:color="auto" w:fill="auto"/>
          </w:tcPr>
          <w:p w14:paraId="17BEFA70" w14:textId="77777777" w:rsidR="00B331E3" w:rsidRPr="0099608C" w:rsidRDefault="00B331E3" w:rsidP="00AC23C4">
            <w:pPr>
              <w:pStyle w:val="O0Nwnext"/>
              <w:ind w:left="113"/>
              <w:rPr>
                <w:rStyle w:val="ChSmallCaps"/>
              </w:rPr>
            </w:pPr>
            <w:r w:rsidRPr="0099608C">
              <w:rPr>
                <w:rStyle w:val="ChSmallCaps"/>
              </w:rPr>
              <w:t>v.bi</w:t>
            </w:r>
          </w:p>
        </w:tc>
        <w:tc>
          <w:tcPr>
            <w:tcW w:w="1021" w:type="dxa"/>
            <w:shd w:val="clear" w:color="auto" w:fill="auto"/>
          </w:tcPr>
          <w:p w14:paraId="149A597B" w14:textId="77777777" w:rsidR="00B331E3" w:rsidRDefault="00B331E3" w:rsidP="00AC23C4">
            <w:pPr>
              <w:pStyle w:val="O0Nwnext"/>
              <w:ind w:right="113"/>
              <w:jc w:val="right"/>
            </w:pPr>
            <w:r>
              <w:t>0</w:t>
            </w:r>
          </w:p>
        </w:tc>
        <w:tc>
          <w:tcPr>
            <w:tcW w:w="1021" w:type="dxa"/>
            <w:tcBorders>
              <w:right w:val="single" w:sz="4" w:space="0" w:color="auto"/>
            </w:tcBorders>
            <w:shd w:val="clear" w:color="auto" w:fill="auto"/>
          </w:tcPr>
          <w:p w14:paraId="00677F68" w14:textId="77777777" w:rsidR="00B331E3" w:rsidRDefault="00B331E3" w:rsidP="00AC23C4">
            <w:pPr>
              <w:pStyle w:val="O0Nwnext"/>
              <w:ind w:right="113"/>
              <w:jc w:val="right"/>
            </w:pPr>
            <w:r>
              <w:t>---</w:t>
            </w:r>
          </w:p>
        </w:tc>
        <w:tc>
          <w:tcPr>
            <w:tcW w:w="1021" w:type="dxa"/>
            <w:tcBorders>
              <w:left w:val="single" w:sz="4" w:space="0" w:color="auto"/>
            </w:tcBorders>
            <w:shd w:val="clear" w:color="auto" w:fill="auto"/>
          </w:tcPr>
          <w:p w14:paraId="1D8F6358" w14:textId="77777777" w:rsidR="00B331E3" w:rsidRDefault="00B331E3" w:rsidP="00AC23C4">
            <w:pPr>
              <w:pStyle w:val="O0Nwnext"/>
              <w:ind w:right="113"/>
              <w:jc w:val="right"/>
            </w:pPr>
            <w:r>
              <w:t>0</w:t>
            </w:r>
          </w:p>
        </w:tc>
        <w:tc>
          <w:tcPr>
            <w:tcW w:w="1021" w:type="dxa"/>
            <w:shd w:val="clear" w:color="auto" w:fill="auto"/>
          </w:tcPr>
          <w:p w14:paraId="20E2E10B" w14:textId="77777777" w:rsidR="00B331E3" w:rsidRDefault="00B331E3" w:rsidP="00AC23C4">
            <w:pPr>
              <w:pStyle w:val="O0Nwnext"/>
              <w:ind w:right="113"/>
              <w:jc w:val="right"/>
            </w:pPr>
            <w:r>
              <w:t>---</w:t>
            </w:r>
          </w:p>
        </w:tc>
      </w:tr>
      <w:tr w:rsidR="00AC23C4" w14:paraId="142F3F8A" w14:textId="77777777" w:rsidTr="00F72982">
        <w:tc>
          <w:tcPr>
            <w:tcW w:w="1134" w:type="dxa"/>
            <w:shd w:val="clear" w:color="auto" w:fill="auto"/>
          </w:tcPr>
          <w:p w14:paraId="42A287EE" w14:textId="77777777" w:rsidR="00B331E3" w:rsidRPr="00DA3387" w:rsidRDefault="00B331E3" w:rsidP="00AC23C4">
            <w:pPr>
              <w:pStyle w:val="O0Nwnext"/>
              <w:ind w:left="113"/>
              <w:rPr>
                <w:rStyle w:val="ChSmallCaps"/>
              </w:rPr>
            </w:pPr>
            <w:r w:rsidRPr="0099608C">
              <w:rPr>
                <w:rStyle w:val="ChSmallCaps"/>
              </w:rPr>
              <w:t>v.mo</w:t>
            </w:r>
            <w:r w:rsidRPr="00372706">
              <w:t>(</w:t>
            </w:r>
            <w:r w:rsidRPr="0099608C">
              <w:rPr>
                <w:rStyle w:val="ChSmallCaps"/>
              </w:rPr>
              <w:t>dy</w:t>
            </w:r>
            <w:r w:rsidRPr="00C92FB5">
              <w:t>)</w:t>
            </w:r>
          </w:p>
        </w:tc>
        <w:tc>
          <w:tcPr>
            <w:tcW w:w="1021" w:type="dxa"/>
            <w:shd w:val="clear" w:color="auto" w:fill="auto"/>
          </w:tcPr>
          <w:p w14:paraId="70458CAD" w14:textId="77777777" w:rsidR="00B331E3" w:rsidRDefault="00B331E3" w:rsidP="00AC23C4">
            <w:pPr>
              <w:pStyle w:val="O0Nwnext"/>
              <w:ind w:right="113"/>
              <w:jc w:val="right"/>
            </w:pPr>
            <w:r>
              <w:t>0</w:t>
            </w:r>
          </w:p>
        </w:tc>
        <w:tc>
          <w:tcPr>
            <w:tcW w:w="1021" w:type="dxa"/>
            <w:tcBorders>
              <w:right w:val="single" w:sz="4" w:space="0" w:color="auto"/>
            </w:tcBorders>
            <w:shd w:val="clear" w:color="auto" w:fill="auto"/>
          </w:tcPr>
          <w:p w14:paraId="3732B32C" w14:textId="77777777" w:rsidR="00B331E3" w:rsidRDefault="00B331E3" w:rsidP="00AC23C4">
            <w:pPr>
              <w:pStyle w:val="O0Nwnext"/>
              <w:ind w:right="113"/>
              <w:jc w:val="right"/>
            </w:pPr>
            <w:r>
              <w:t>---</w:t>
            </w:r>
          </w:p>
        </w:tc>
        <w:tc>
          <w:tcPr>
            <w:tcW w:w="1021" w:type="dxa"/>
            <w:tcBorders>
              <w:left w:val="single" w:sz="4" w:space="0" w:color="auto"/>
            </w:tcBorders>
            <w:shd w:val="clear" w:color="auto" w:fill="auto"/>
          </w:tcPr>
          <w:p w14:paraId="2F106F3C" w14:textId="77777777" w:rsidR="00B331E3" w:rsidRDefault="00B331E3" w:rsidP="00AC23C4">
            <w:pPr>
              <w:pStyle w:val="O0Nwnext"/>
              <w:ind w:right="113"/>
              <w:jc w:val="right"/>
            </w:pPr>
            <w:r>
              <w:t>0</w:t>
            </w:r>
          </w:p>
        </w:tc>
        <w:tc>
          <w:tcPr>
            <w:tcW w:w="1021" w:type="dxa"/>
            <w:shd w:val="clear" w:color="auto" w:fill="auto"/>
          </w:tcPr>
          <w:p w14:paraId="248818E1" w14:textId="77777777" w:rsidR="00B331E3" w:rsidRDefault="00B331E3" w:rsidP="00AC23C4">
            <w:pPr>
              <w:pStyle w:val="O0Nwnext"/>
              <w:ind w:right="113"/>
              <w:jc w:val="right"/>
            </w:pPr>
            <w:r>
              <w:t>---</w:t>
            </w:r>
          </w:p>
        </w:tc>
      </w:tr>
      <w:tr w:rsidR="00AC23C4" w14:paraId="508D3334" w14:textId="77777777" w:rsidTr="003A6DAA">
        <w:tc>
          <w:tcPr>
            <w:tcW w:w="1134" w:type="dxa"/>
            <w:tcBorders>
              <w:bottom w:val="single" w:sz="4" w:space="0" w:color="auto"/>
            </w:tcBorders>
            <w:shd w:val="clear" w:color="auto" w:fill="auto"/>
          </w:tcPr>
          <w:p w14:paraId="73A555C4" w14:textId="77777777" w:rsidR="00B331E3" w:rsidRPr="00DA3387" w:rsidRDefault="00B331E3" w:rsidP="00AC23C4">
            <w:pPr>
              <w:pStyle w:val="TableCell0-2"/>
              <w:ind w:left="113"/>
              <w:rPr>
                <w:rStyle w:val="ChSmallCaps"/>
              </w:rPr>
            </w:pPr>
            <w:r w:rsidRPr="0099608C">
              <w:rPr>
                <w:rStyle w:val="ChSmallCaps"/>
              </w:rPr>
              <w:t>v.mo</w:t>
            </w:r>
            <w:r w:rsidRPr="00372706">
              <w:t>(</w:t>
            </w:r>
            <w:r w:rsidRPr="0099608C">
              <w:rPr>
                <w:rStyle w:val="ChSmallCaps"/>
              </w:rPr>
              <w:t>st</w:t>
            </w:r>
            <w:r w:rsidRPr="00C92FB5">
              <w:t>)</w:t>
            </w:r>
          </w:p>
        </w:tc>
        <w:tc>
          <w:tcPr>
            <w:tcW w:w="1021" w:type="dxa"/>
            <w:tcBorders>
              <w:bottom w:val="single" w:sz="4" w:space="0" w:color="auto"/>
            </w:tcBorders>
            <w:shd w:val="clear" w:color="auto" w:fill="auto"/>
          </w:tcPr>
          <w:p w14:paraId="28D828BB" w14:textId="77777777" w:rsidR="00B331E3" w:rsidRDefault="00B331E3" w:rsidP="00AC23C4">
            <w:pPr>
              <w:pStyle w:val="TableCell0-2"/>
              <w:ind w:right="113"/>
              <w:jc w:val="right"/>
            </w:pPr>
            <w:r>
              <w:t>25</w:t>
            </w:r>
          </w:p>
        </w:tc>
        <w:tc>
          <w:tcPr>
            <w:tcW w:w="1021" w:type="dxa"/>
            <w:tcBorders>
              <w:bottom w:val="single" w:sz="4" w:space="0" w:color="auto"/>
              <w:right w:val="single" w:sz="4" w:space="0" w:color="auto"/>
            </w:tcBorders>
            <w:shd w:val="clear" w:color="auto" w:fill="auto"/>
          </w:tcPr>
          <w:p w14:paraId="079F5066" w14:textId="77777777" w:rsidR="00B331E3" w:rsidRDefault="00B331E3" w:rsidP="00AC23C4">
            <w:pPr>
              <w:pStyle w:val="TableCell0-2"/>
              <w:ind w:right="113"/>
              <w:jc w:val="right"/>
            </w:pPr>
            <w:r>
              <w:t>100%</w:t>
            </w:r>
          </w:p>
        </w:tc>
        <w:tc>
          <w:tcPr>
            <w:tcW w:w="1021" w:type="dxa"/>
            <w:tcBorders>
              <w:left w:val="single" w:sz="4" w:space="0" w:color="auto"/>
              <w:bottom w:val="single" w:sz="4" w:space="0" w:color="auto"/>
            </w:tcBorders>
            <w:shd w:val="clear" w:color="auto" w:fill="auto"/>
          </w:tcPr>
          <w:p w14:paraId="05DC10F4" w14:textId="77777777" w:rsidR="00B331E3" w:rsidRDefault="00B331E3" w:rsidP="00AC23C4">
            <w:pPr>
              <w:pStyle w:val="TableCell0-2"/>
              <w:ind w:right="113"/>
              <w:jc w:val="right"/>
            </w:pPr>
            <w:r>
              <w:t>16</w:t>
            </w:r>
          </w:p>
        </w:tc>
        <w:tc>
          <w:tcPr>
            <w:tcW w:w="1021" w:type="dxa"/>
            <w:tcBorders>
              <w:bottom w:val="single" w:sz="4" w:space="0" w:color="auto"/>
            </w:tcBorders>
            <w:shd w:val="clear" w:color="auto" w:fill="auto"/>
          </w:tcPr>
          <w:p w14:paraId="66832772" w14:textId="77777777" w:rsidR="00B331E3" w:rsidRDefault="00B331E3" w:rsidP="00AC23C4">
            <w:pPr>
              <w:pStyle w:val="TableCell0-2"/>
              <w:ind w:right="113"/>
              <w:jc w:val="right"/>
            </w:pPr>
            <w:r>
              <w:t>100%</w:t>
            </w:r>
          </w:p>
        </w:tc>
      </w:tr>
      <w:tr w:rsidR="00AC23C4" w14:paraId="38B25C07" w14:textId="77777777" w:rsidTr="003A6DAA">
        <w:tc>
          <w:tcPr>
            <w:tcW w:w="1134" w:type="dxa"/>
            <w:tcBorders>
              <w:top w:val="single" w:sz="4" w:space="0" w:color="auto"/>
              <w:bottom w:val="single" w:sz="4" w:space="0" w:color="auto"/>
            </w:tcBorders>
            <w:shd w:val="clear" w:color="auto" w:fill="auto"/>
          </w:tcPr>
          <w:p w14:paraId="53F23638" w14:textId="77777777" w:rsidR="00B331E3" w:rsidRDefault="00B331E3" w:rsidP="00AC23C4">
            <w:pPr>
              <w:pStyle w:val="TableCell2-2Break"/>
              <w:ind w:left="113"/>
            </w:pPr>
            <w:r>
              <w:t>Total</w:t>
            </w:r>
          </w:p>
        </w:tc>
        <w:tc>
          <w:tcPr>
            <w:tcW w:w="1021" w:type="dxa"/>
            <w:tcBorders>
              <w:top w:val="single" w:sz="4" w:space="0" w:color="auto"/>
              <w:bottom w:val="single" w:sz="4" w:space="0" w:color="auto"/>
            </w:tcBorders>
            <w:shd w:val="clear" w:color="auto" w:fill="auto"/>
          </w:tcPr>
          <w:p w14:paraId="0E16E481" w14:textId="77777777" w:rsidR="00B331E3" w:rsidRPr="00A966DA" w:rsidRDefault="00B331E3"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25</w:t>
            </w:r>
            <w:r w:rsidRPr="00BE2ABE">
              <w:fldChar w:fldCharType="end"/>
            </w:r>
          </w:p>
        </w:tc>
        <w:tc>
          <w:tcPr>
            <w:tcW w:w="1021" w:type="dxa"/>
            <w:tcBorders>
              <w:top w:val="single" w:sz="4" w:space="0" w:color="auto"/>
              <w:bottom w:val="single" w:sz="4" w:space="0" w:color="auto"/>
              <w:right w:val="single" w:sz="4" w:space="0" w:color="auto"/>
            </w:tcBorders>
            <w:shd w:val="clear" w:color="auto" w:fill="auto"/>
          </w:tcPr>
          <w:p w14:paraId="1F48DA65" w14:textId="77777777" w:rsidR="00B331E3" w:rsidRPr="00BE2ABE" w:rsidRDefault="00B331E3" w:rsidP="00AC23C4">
            <w:pPr>
              <w:pStyle w:val="TableCell2-2Break"/>
              <w:ind w:right="113"/>
              <w:jc w:val="right"/>
            </w:pPr>
            <w:r>
              <w:t>100.0%</w:t>
            </w:r>
          </w:p>
        </w:tc>
        <w:tc>
          <w:tcPr>
            <w:tcW w:w="1021" w:type="dxa"/>
            <w:tcBorders>
              <w:top w:val="single" w:sz="4" w:space="0" w:color="auto"/>
              <w:left w:val="single" w:sz="4" w:space="0" w:color="auto"/>
              <w:bottom w:val="single" w:sz="4" w:space="0" w:color="auto"/>
            </w:tcBorders>
            <w:shd w:val="clear" w:color="auto" w:fill="auto"/>
          </w:tcPr>
          <w:p w14:paraId="48EF0AA4" w14:textId="77777777" w:rsidR="00B331E3" w:rsidRPr="00A966DA" w:rsidRDefault="00B331E3"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16</w:t>
            </w:r>
            <w:r w:rsidRPr="00BE2ABE">
              <w:fldChar w:fldCharType="end"/>
            </w:r>
          </w:p>
        </w:tc>
        <w:tc>
          <w:tcPr>
            <w:tcW w:w="1021" w:type="dxa"/>
            <w:tcBorders>
              <w:top w:val="single" w:sz="4" w:space="0" w:color="auto"/>
              <w:bottom w:val="single" w:sz="4" w:space="0" w:color="auto"/>
            </w:tcBorders>
            <w:shd w:val="clear" w:color="auto" w:fill="auto"/>
          </w:tcPr>
          <w:p w14:paraId="15780707" w14:textId="77777777" w:rsidR="00B331E3" w:rsidRPr="00A966DA" w:rsidRDefault="00B331E3" w:rsidP="00AC23C4">
            <w:pPr>
              <w:pStyle w:val="TableCell2-2Break"/>
              <w:ind w:right="113"/>
              <w:jc w:val="right"/>
            </w:pPr>
            <w:r>
              <w:t>100.0%</w:t>
            </w:r>
          </w:p>
        </w:tc>
      </w:tr>
    </w:tbl>
    <w:p w14:paraId="2D815322" w14:textId="77777777" w:rsidR="00B331E3" w:rsidRDefault="00B331E3" w:rsidP="00130064">
      <w:pPr>
        <w:pStyle w:val="Body0010after"/>
      </w:pPr>
    </w:p>
    <w:p w14:paraId="555F09FB" w14:textId="77777777" w:rsidR="00130064" w:rsidRDefault="00130064" w:rsidP="00130064">
      <w:pPr>
        <w:pStyle w:val="Heading3"/>
        <w:rPr>
          <w:lang w:eastAsia="en-US"/>
        </w:rPr>
      </w:pPr>
      <w:bookmarkStart w:id="2272" w:name="_Ref350353878"/>
      <w:bookmarkStart w:id="2273" w:name="_Toc367531089"/>
      <w:bookmarkStart w:id="2274" w:name="_Toc440455586"/>
      <w:r>
        <w:t>Reciprocal constructions</w:t>
      </w:r>
      <w:bookmarkEnd w:id="2272"/>
      <w:bookmarkEnd w:id="2273"/>
      <w:bookmarkEnd w:id="2274"/>
    </w:p>
    <w:p w14:paraId="3A0EB8BA" w14:textId="39FA7D3D" w:rsidR="00130064" w:rsidRDefault="00130064" w:rsidP="00085D68">
      <w:pPr>
        <w:pStyle w:val="Body0010after"/>
        <w:rPr>
          <w:lang w:eastAsia="en-US"/>
        </w:rPr>
      </w:pPr>
      <w:r>
        <w:rPr>
          <w:lang w:eastAsia="en-US"/>
        </w:rPr>
        <w:t xml:space="preserve">Verbs can occur in reciprocal constructions in which the </w:t>
      </w:r>
      <w:r>
        <w:t>reciprocity marker</w:t>
      </w:r>
      <w:r>
        <w:rPr>
          <w:lang w:eastAsia="en-US"/>
        </w:rPr>
        <w:t xml:space="preserve"> </w:t>
      </w:r>
      <w:r w:rsidRPr="00FE1A7D">
        <w:rPr>
          <w:rStyle w:val="ChItalBold"/>
        </w:rPr>
        <w:t>baku</w:t>
      </w:r>
      <w:r>
        <w:rPr>
          <w:lang w:eastAsia="en-US"/>
        </w:rPr>
        <w:t xml:space="preserve"> </w:t>
      </w:r>
      <w:r w:rsidR="00B7093A">
        <w:rPr>
          <w:lang w:eastAsia="en-US"/>
        </w:rPr>
        <w:t>‘</w:t>
      </w:r>
      <w:r w:rsidRPr="0099608C">
        <w:rPr>
          <w:rStyle w:val="ChSmallCaps"/>
        </w:rPr>
        <w:t>recp</w:t>
      </w:r>
      <w:r w:rsidR="00B7093A">
        <w:rPr>
          <w:lang w:eastAsia="en-US"/>
        </w:rPr>
        <w:t>’</w:t>
      </w:r>
      <w:r>
        <w:rPr>
          <w:lang w:eastAsia="en-US"/>
        </w:rPr>
        <w:t xml:space="preserve"> precedes the verb (for more details on reciprocal constructions, see §</w:t>
      </w:r>
      <w:r w:rsidR="00E215C6">
        <w:rPr>
          <w:lang w:eastAsia="en-US"/>
        </w:rPr>
        <w:fldChar w:fldCharType="begin"/>
      </w:r>
      <w:r w:rsidR="00E215C6">
        <w:rPr>
          <w:lang w:eastAsia="en-US"/>
        </w:rPr>
        <w:instrText xml:space="preserve"> REF _Ref367459483 \w \h </w:instrText>
      </w:r>
      <w:r w:rsidR="00E215C6">
        <w:rPr>
          <w:lang w:eastAsia="en-US"/>
        </w:rPr>
      </w:r>
      <w:r w:rsidR="00E215C6">
        <w:rPr>
          <w:lang w:eastAsia="en-US"/>
        </w:rPr>
        <w:fldChar w:fldCharType="separate"/>
      </w:r>
      <w:r w:rsidR="00154D81">
        <w:rPr>
          <w:cs/>
          <w:lang w:eastAsia="en-US"/>
        </w:rPr>
        <w:t>‎</w:t>
      </w:r>
      <w:r w:rsidR="00154D81">
        <w:rPr>
          <w:lang w:eastAsia="en-US"/>
        </w:rPr>
        <w:t>11.3</w:t>
      </w:r>
      <w:r w:rsidR="00E215C6">
        <w:rPr>
          <w:lang w:eastAsia="en-US"/>
        </w:rPr>
        <w:fldChar w:fldCharType="end"/>
      </w:r>
      <w:r>
        <w:rPr>
          <w:lang w:eastAsia="en-US"/>
        </w:rPr>
        <w:t xml:space="preserve">). This is illustrated with trivalent </w:t>
      </w:r>
      <w:r w:rsidRPr="0029393E">
        <w:rPr>
          <w:rStyle w:val="ChItalBold"/>
        </w:rPr>
        <w:t>ceritra</w:t>
      </w:r>
      <w:r>
        <w:rPr>
          <w:lang w:eastAsia="en-US"/>
        </w:rPr>
        <w:t xml:space="preserve"> </w:t>
      </w:r>
      <w:r w:rsidR="00B7093A">
        <w:rPr>
          <w:lang w:eastAsia="en-US"/>
        </w:rPr>
        <w:t>‘</w:t>
      </w:r>
      <w:r>
        <w:rPr>
          <w:lang w:eastAsia="en-US"/>
        </w:rPr>
        <w:t>tell</w:t>
      </w:r>
      <w:r w:rsidR="00B7093A">
        <w:rPr>
          <w:lang w:eastAsia="en-US"/>
        </w:rPr>
        <w:t>’</w:t>
      </w:r>
      <w:r>
        <w:rPr>
          <w:lang w:eastAsia="en-US"/>
        </w:rPr>
        <w:t xml:space="preserve"> in </w:t>
      </w:r>
      <w:r w:rsidR="00085D68">
        <w:rPr>
          <w:lang w:eastAsia="en-US"/>
        </w:rPr>
        <w:t xml:space="preserve">the elicited example in </w:t>
      </w:r>
      <w:r w:rsidR="00085D68">
        <w:rPr>
          <w:lang w:eastAsia="en-US"/>
        </w:rPr>
        <w:fldChar w:fldCharType="begin"/>
      </w:r>
      <w:r w:rsidR="00085D68">
        <w:rPr>
          <w:lang w:eastAsia="en-US"/>
        </w:rPr>
        <w:instrText xml:space="preserve"> REF _Ref439093922 \h </w:instrText>
      </w:r>
      <w:r w:rsidR="00085D68">
        <w:rPr>
          <w:lang w:eastAsia="en-US"/>
        </w:rPr>
      </w:r>
      <w:r w:rsidR="00085D68">
        <w:rPr>
          <w:lang w:eastAsia="en-US"/>
        </w:rPr>
        <w:fldChar w:fldCharType="separate"/>
      </w:r>
      <w:r w:rsidR="00154D81">
        <w:t>(</w:t>
      </w:r>
      <w:r w:rsidR="00154D81">
        <w:rPr>
          <w:noProof/>
        </w:rPr>
        <w:t>138</w:t>
      </w:r>
      <w:r w:rsidR="00154D81">
        <w:t>)</w:t>
      </w:r>
      <w:r w:rsidR="00085D68">
        <w:rPr>
          <w:lang w:eastAsia="en-US"/>
        </w:rPr>
        <w:fldChar w:fldCharType="end"/>
      </w:r>
      <w:r>
        <w:rPr>
          <w:lang w:eastAsia="en-US"/>
        </w:rPr>
        <w:t xml:space="preserve">, bivalent </w:t>
      </w:r>
      <w:r w:rsidRPr="00EA0759">
        <w:rPr>
          <w:rStyle w:val="ChItalBold"/>
        </w:rPr>
        <w:t>gendong</w:t>
      </w:r>
      <w:r>
        <w:rPr>
          <w:lang w:eastAsia="en-US"/>
        </w:rPr>
        <w:t xml:space="preserve"> </w:t>
      </w:r>
      <w:r w:rsidR="00B7093A">
        <w:rPr>
          <w:lang w:eastAsia="en-US"/>
        </w:rPr>
        <w:t>‘</w:t>
      </w:r>
      <w:r>
        <w:rPr>
          <w:lang w:eastAsia="en-US"/>
        </w:rPr>
        <w:t>hold</w:t>
      </w:r>
      <w:r w:rsidR="00B7093A">
        <w:rPr>
          <w:lang w:eastAsia="en-US"/>
        </w:rPr>
        <w:t>’</w:t>
      </w:r>
      <w:r>
        <w:rPr>
          <w:lang w:eastAsia="en-US"/>
        </w:rPr>
        <w:t xml:space="preserve"> in </w:t>
      </w:r>
      <w:r>
        <w:rPr>
          <w:lang w:eastAsia="en-US"/>
        </w:rPr>
        <w:fldChar w:fldCharType="begin"/>
      </w:r>
      <w:r>
        <w:rPr>
          <w:lang w:eastAsia="en-US"/>
        </w:rPr>
        <w:instrText xml:space="preserve"> REF _Ref350270690 \h </w:instrText>
      </w:r>
      <w:r>
        <w:rPr>
          <w:lang w:eastAsia="en-US"/>
        </w:rPr>
      </w:r>
      <w:r>
        <w:rPr>
          <w:lang w:eastAsia="en-US"/>
        </w:rPr>
        <w:fldChar w:fldCharType="separate"/>
      </w:r>
      <w:r w:rsidR="00154D81">
        <w:t>(</w:t>
      </w:r>
      <w:r w:rsidR="00154D81">
        <w:rPr>
          <w:noProof/>
        </w:rPr>
        <w:t>139</w:t>
      </w:r>
      <w:r w:rsidR="00154D81">
        <w:t>)</w:t>
      </w:r>
      <w:r>
        <w:rPr>
          <w:lang w:eastAsia="en-US"/>
        </w:rPr>
        <w:fldChar w:fldCharType="end"/>
      </w:r>
      <w:r>
        <w:rPr>
          <w:lang w:eastAsia="en-US"/>
        </w:rPr>
        <w:t xml:space="preserve">, and monovalent dynamic </w:t>
      </w:r>
      <w:r w:rsidRPr="00EA0759">
        <w:rPr>
          <w:rStyle w:val="ChItalBold"/>
        </w:rPr>
        <w:t>saing</w:t>
      </w:r>
      <w:r>
        <w:rPr>
          <w:lang w:eastAsia="en-US"/>
        </w:rPr>
        <w:t xml:space="preserve"> </w:t>
      </w:r>
      <w:r w:rsidR="00B7093A">
        <w:rPr>
          <w:lang w:eastAsia="en-US"/>
        </w:rPr>
        <w:t>‘</w:t>
      </w:r>
      <w:r>
        <w:rPr>
          <w:lang w:eastAsia="en-US"/>
        </w:rPr>
        <w:t>compete</w:t>
      </w:r>
      <w:r w:rsidR="00B7093A">
        <w:rPr>
          <w:lang w:eastAsia="en-US"/>
        </w:rPr>
        <w:t>’</w:t>
      </w:r>
      <w:r>
        <w:rPr>
          <w:lang w:eastAsia="en-US"/>
        </w:rPr>
        <w:t xml:space="preserve"> in </w:t>
      </w:r>
      <w:r>
        <w:rPr>
          <w:lang w:eastAsia="en-US"/>
        </w:rPr>
        <w:fldChar w:fldCharType="begin"/>
      </w:r>
      <w:r>
        <w:rPr>
          <w:lang w:eastAsia="en-US"/>
        </w:rPr>
        <w:instrText xml:space="preserve"> REF _Ref349576736 \h </w:instrText>
      </w:r>
      <w:r>
        <w:rPr>
          <w:lang w:eastAsia="en-US"/>
        </w:rPr>
      </w:r>
      <w:r>
        <w:rPr>
          <w:lang w:eastAsia="en-US"/>
        </w:rPr>
        <w:fldChar w:fldCharType="separate"/>
      </w:r>
      <w:r w:rsidR="00154D81">
        <w:t>(</w:t>
      </w:r>
      <w:r w:rsidR="00154D81">
        <w:rPr>
          <w:noProof/>
        </w:rPr>
        <w:t>140</w:t>
      </w:r>
      <w:r w:rsidR="00154D81">
        <w:t>)</w:t>
      </w:r>
      <w:r>
        <w:rPr>
          <w:lang w:eastAsia="en-US"/>
        </w:rPr>
        <w:fldChar w:fldCharType="end"/>
      </w:r>
      <w:r>
        <w:rPr>
          <w:lang w:eastAsia="en-US"/>
        </w:rPr>
        <w:t>. Reciprocal constructions with monovalent stative verbs are unattested.</w:t>
      </w:r>
    </w:p>
    <w:tbl>
      <w:tblPr>
        <w:tblW w:w="4559" w:type="dxa"/>
        <w:tblCellMar>
          <w:left w:w="42" w:type="dxa"/>
          <w:right w:w="42" w:type="dxa"/>
        </w:tblCellMar>
        <w:tblLook w:val="01E0" w:firstRow="1" w:lastRow="1" w:firstColumn="1" w:lastColumn="1" w:noHBand="0" w:noVBand="0"/>
      </w:tblPr>
      <w:tblGrid>
        <w:gridCol w:w="709"/>
        <w:gridCol w:w="795"/>
        <w:gridCol w:w="573"/>
        <w:gridCol w:w="518"/>
        <w:gridCol w:w="584"/>
        <w:gridCol w:w="618"/>
        <w:gridCol w:w="762"/>
      </w:tblGrid>
      <w:tr w:rsidR="00AC23C4" w:rsidRPr="00833FA5" w14:paraId="48129518" w14:textId="77777777" w:rsidTr="00AC23C4">
        <w:tc>
          <w:tcPr>
            <w:tcW w:w="709" w:type="dxa"/>
            <w:shd w:val="clear" w:color="auto" w:fill="auto"/>
          </w:tcPr>
          <w:p w14:paraId="61D1898A" w14:textId="0FF15FF2" w:rsidR="00130064" w:rsidRPr="00D74739" w:rsidRDefault="00130064" w:rsidP="00130064">
            <w:pPr>
              <w:pStyle w:val="O0Nwnext"/>
            </w:pPr>
            <w:bookmarkStart w:id="2275" w:name="_Ref439093922"/>
            <w:r>
              <w:t>(</w:t>
            </w:r>
            <w:fldSimple w:instr=" SEQ ( \* ARABIC \s 1 ">
              <w:r w:rsidR="00154D81">
                <w:rPr>
                  <w:noProof/>
                </w:rPr>
                <w:t>138</w:t>
              </w:r>
            </w:fldSimple>
            <w:r>
              <w:t>)</w:t>
            </w:r>
            <w:bookmarkEnd w:id="2275"/>
          </w:p>
        </w:tc>
        <w:tc>
          <w:tcPr>
            <w:tcW w:w="795" w:type="dxa"/>
            <w:shd w:val="clear" w:color="auto" w:fill="auto"/>
          </w:tcPr>
          <w:p w14:paraId="3E966865" w14:textId="77777777" w:rsidR="00130064" w:rsidRPr="00CE45E2" w:rsidRDefault="00130064" w:rsidP="00130064">
            <w:pPr>
              <w:pStyle w:val="Text"/>
            </w:pPr>
            <w:r>
              <w:t>Markus</w:t>
            </w:r>
          </w:p>
        </w:tc>
        <w:tc>
          <w:tcPr>
            <w:tcW w:w="573" w:type="dxa"/>
            <w:shd w:val="clear" w:color="auto" w:fill="auto"/>
          </w:tcPr>
          <w:p w14:paraId="2B2FCECC" w14:textId="77777777" w:rsidR="00130064" w:rsidRPr="00CE45E2" w:rsidRDefault="00130064" w:rsidP="00130064">
            <w:pPr>
              <w:pStyle w:val="Text"/>
            </w:pPr>
            <w:r>
              <w:t>deng</w:t>
            </w:r>
          </w:p>
        </w:tc>
        <w:tc>
          <w:tcPr>
            <w:tcW w:w="518" w:type="dxa"/>
            <w:shd w:val="clear" w:color="auto" w:fill="auto"/>
          </w:tcPr>
          <w:p w14:paraId="641D355C" w14:textId="77777777" w:rsidR="00130064" w:rsidRDefault="007E7AA8" w:rsidP="00130064">
            <w:pPr>
              <w:pStyle w:val="Text"/>
            </w:pPr>
            <w:r>
              <w:t>Yan</w:t>
            </w:r>
          </w:p>
        </w:tc>
        <w:tc>
          <w:tcPr>
            <w:tcW w:w="584" w:type="dxa"/>
            <w:shd w:val="clear" w:color="auto" w:fill="auto"/>
          </w:tcPr>
          <w:p w14:paraId="4F94EEAD" w14:textId="77777777" w:rsidR="00130064" w:rsidRPr="00CE45E2" w:rsidRDefault="00130064" w:rsidP="00130064">
            <w:pPr>
              <w:pStyle w:val="Text"/>
            </w:pPr>
            <w:r>
              <w:t>dong</w:t>
            </w:r>
          </w:p>
        </w:tc>
        <w:tc>
          <w:tcPr>
            <w:tcW w:w="618" w:type="dxa"/>
            <w:shd w:val="clear" w:color="auto" w:fill="auto"/>
          </w:tcPr>
          <w:p w14:paraId="1F953E0A" w14:textId="77777777" w:rsidR="00130064" w:rsidRPr="00270DE4" w:rsidRDefault="00130064" w:rsidP="00130064">
            <w:pPr>
              <w:pStyle w:val="Text"/>
              <w:rPr>
                <w:rStyle w:val="ChBlueBold"/>
              </w:rPr>
            </w:pPr>
            <w:r w:rsidRPr="00270DE4">
              <w:rPr>
                <w:rStyle w:val="ChBlueBold"/>
              </w:rPr>
              <w:t>baku</w:t>
            </w:r>
          </w:p>
        </w:tc>
        <w:tc>
          <w:tcPr>
            <w:tcW w:w="762" w:type="dxa"/>
            <w:shd w:val="clear" w:color="auto" w:fill="auto"/>
          </w:tcPr>
          <w:p w14:paraId="3B79BB48" w14:textId="77777777" w:rsidR="00130064" w:rsidRPr="00270DE4" w:rsidRDefault="00130064" w:rsidP="00130064">
            <w:pPr>
              <w:pStyle w:val="Text"/>
              <w:rPr>
                <w:rStyle w:val="ChBlueBold"/>
              </w:rPr>
            </w:pPr>
            <w:r w:rsidRPr="00270DE4">
              <w:rPr>
                <w:rStyle w:val="ChBlueBold"/>
              </w:rPr>
              <w:t>cerit</w:t>
            </w:r>
            <w:r>
              <w:rPr>
                <w:rStyle w:val="ChBlueBold"/>
              </w:rPr>
              <w:t>r</w:t>
            </w:r>
            <w:r w:rsidRPr="00270DE4">
              <w:rPr>
                <w:rStyle w:val="ChBlueBold"/>
              </w:rPr>
              <w:t>a</w:t>
            </w:r>
          </w:p>
        </w:tc>
      </w:tr>
      <w:tr w:rsidR="00AC23C4" w:rsidRPr="00AC23C4" w14:paraId="701D54EA" w14:textId="77777777" w:rsidTr="00AC23C4">
        <w:tc>
          <w:tcPr>
            <w:tcW w:w="709" w:type="dxa"/>
            <w:shd w:val="clear" w:color="auto" w:fill="auto"/>
          </w:tcPr>
          <w:p w14:paraId="0BEE8EB1" w14:textId="77777777" w:rsidR="00130064" w:rsidRPr="00F56B42" w:rsidRDefault="00130064" w:rsidP="00130064">
            <w:pPr>
              <w:pStyle w:val="GlossEng"/>
            </w:pPr>
          </w:p>
        </w:tc>
        <w:tc>
          <w:tcPr>
            <w:tcW w:w="795" w:type="dxa"/>
            <w:shd w:val="clear" w:color="auto" w:fill="auto"/>
          </w:tcPr>
          <w:p w14:paraId="59E4CF07" w14:textId="77777777" w:rsidR="00130064" w:rsidRPr="00AC08CD" w:rsidRDefault="00130064" w:rsidP="00130064">
            <w:pPr>
              <w:pStyle w:val="GlossEng"/>
            </w:pPr>
            <w:r>
              <w:t>Markus</w:t>
            </w:r>
          </w:p>
        </w:tc>
        <w:tc>
          <w:tcPr>
            <w:tcW w:w="573" w:type="dxa"/>
            <w:shd w:val="clear" w:color="auto" w:fill="auto"/>
          </w:tcPr>
          <w:p w14:paraId="39E71842" w14:textId="77777777" w:rsidR="00130064" w:rsidRPr="00AC08CD" w:rsidRDefault="00130064" w:rsidP="00130064">
            <w:pPr>
              <w:pStyle w:val="GlossEng"/>
            </w:pPr>
            <w:r w:rsidRPr="00AC08CD">
              <w:t>with</w:t>
            </w:r>
          </w:p>
        </w:tc>
        <w:tc>
          <w:tcPr>
            <w:tcW w:w="518" w:type="dxa"/>
            <w:shd w:val="clear" w:color="auto" w:fill="auto"/>
          </w:tcPr>
          <w:p w14:paraId="719A7836" w14:textId="77777777" w:rsidR="00130064" w:rsidRPr="00AC08CD" w:rsidRDefault="007E7AA8" w:rsidP="00130064">
            <w:pPr>
              <w:pStyle w:val="GlossEng"/>
            </w:pPr>
            <w:r>
              <w:t>Yan</w:t>
            </w:r>
          </w:p>
        </w:tc>
        <w:tc>
          <w:tcPr>
            <w:tcW w:w="584" w:type="dxa"/>
            <w:shd w:val="clear" w:color="auto" w:fill="auto"/>
          </w:tcPr>
          <w:p w14:paraId="4E02A075" w14:textId="77777777" w:rsidR="00130064" w:rsidRPr="0099608C" w:rsidRDefault="00130064" w:rsidP="00130064">
            <w:pPr>
              <w:pStyle w:val="GlossEng"/>
              <w:rPr>
                <w:rStyle w:val="ChSmallCaps"/>
              </w:rPr>
            </w:pPr>
            <w:r w:rsidRPr="0099608C">
              <w:rPr>
                <w:rStyle w:val="ChSmallCaps"/>
              </w:rPr>
              <w:t>3sg</w:t>
            </w:r>
          </w:p>
        </w:tc>
        <w:tc>
          <w:tcPr>
            <w:tcW w:w="618" w:type="dxa"/>
            <w:shd w:val="clear" w:color="auto" w:fill="auto"/>
          </w:tcPr>
          <w:p w14:paraId="55D2979F" w14:textId="77777777" w:rsidR="00130064" w:rsidRPr="0099608C" w:rsidRDefault="00130064" w:rsidP="00130064">
            <w:pPr>
              <w:pStyle w:val="GlossEng"/>
              <w:rPr>
                <w:rStyle w:val="ChSmallCaps"/>
              </w:rPr>
            </w:pPr>
            <w:r w:rsidRPr="0099608C">
              <w:rPr>
                <w:rStyle w:val="ChSmallCaps"/>
              </w:rPr>
              <w:t>recp</w:t>
            </w:r>
          </w:p>
        </w:tc>
        <w:tc>
          <w:tcPr>
            <w:tcW w:w="762" w:type="dxa"/>
            <w:shd w:val="clear" w:color="auto" w:fill="auto"/>
          </w:tcPr>
          <w:p w14:paraId="0B0F96EA" w14:textId="77777777" w:rsidR="00130064" w:rsidRPr="00CE45E2" w:rsidRDefault="00130064" w:rsidP="00130064">
            <w:pPr>
              <w:pStyle w:val="GlossEng"/>
            </w:pPr>
            <w:r w:rsidRPr="00CE45E2">
              <w:t>tell</w:t>
            </w:r>
          </w:p>
        </w:tc>
      </w:tr>
    </w:tbl>
    <w:p w14:paraId="304F80E8" w14:textId="72E782EF" w:rsidR="00130064" w:rsidRPr="00D30106" w:rsidRDefault="00B7093A" w:rsidP="00130064">
      <w:pPr>
        <w:pStyle w:val="FreeTranslEng"/>
      </w:pPr>
      <w:r>
        <w:t>‘</w:t>
      </w:r>
      <w:r w:rsidR="00130064" w:rsidRPr="00AC08CD">
        <w:t xml:space="preserve">Markus and </w:t>
      </w:r>
      <w:r w:rsidR="007E7AA8">
        <w:t>Yan</w:t>
      </w:r>
      <w:r w:rsidR="00130064" w:rsidRPr="00AC08CD">
        <w:t xml:space="preserve"> </w:t>
      </w:r>
      <w:r w:rsidR="00130064">
        <w:t xml:space="preserve">were </w:t>
      </w:r>
      <w:r w:rsidR="00130064">
        <w:rPr>
          <w:rStyle w:val="ChBlueBold"/>
        </w:rPr>
        <w:t xml:space="preserve">talking to </w:t>
      </w:r>
      <w:r w:rsidR="00130064" w:rsidRPr="00AC08CD">
        <w:rPr>
          <w:rStyle w:val="ChBlueBold"/>
        </w:rPr>
        <w:t>each other</w:t>
      </w:r>
      <w:r>
        <w:t>’</w:t>
      </w:r>
      <w:r w:rsidR="00130064">
        <w:t xml:space="preserve"> </w:t>
      </w:r>
      <w:r w:rsidR="00130064" w:rsidRPr="00AC08CD">
        <w:rPr>
          <w:rStyle w:val="ExampleSource"/>
        </w:rPr>
        <w:t>[Elicited BR130601.001]</w:t>
      </w:r>
      <w:r w:rsidR="00130064">
        <w:rPr>
          <w:rStyle w:val="FootnoteReference"/>
          <w:sz w:val="18"/>
        </w:rPr>
        <w:footnoteReference w:id="156"/>
      </w:r>
    </w:p>
    <w:tbl>
      <w:tblPr>
        <w:tblW w:w="5027" w:type="dxa"/>
        <w:tblCellMar>
          <w:left w:w="42" w:type="dxa"/>
          <w:right w:w="42" w:type="dxa"/>
        </w:tblCellMar>
        <w:tblLook w:val="01E0" w:firstRow="1" w:lastRow="1" w:firstColumn="1" w:lastColumn="1" w:noHBand="0" w:noVBand="0"/>
      </w:tblPr>
      <w:tblGrid>
        <w:gridCol w:w="709"/>
        <w:gridCol w:w="696"/>
        <w:gridCol w:w="618"/>
        <w:gridCol w:w="907"/>
        <w:gridCol w:w="651"/>
        <w:gridCol w:w="573"/>
        <w:gridCol w:w="873"/>
      </w:tblGrid>
      <w:tr w:rsidR="00AC23C4" w:rsidRPr="00833FA5" w14:paraId="2CD10E65" w14:textId="77777777" w:rsidTr="00AC23C4">
        <w:tc>
          <w:tcPr>
            <w:tcW w:w="709" w:type="dxa"/>
            <w:shd w:val="clear" w:color="auto" w:fill="auto"/>
          </w:tcPr>
          <w:p w14:paraId="75110D55" w14:textId="77777777" w:rsidR="00130064" w:rsidRPr="00D74739" w:rsidRDefault="00130064" w:rsidP="00130064">
            <w:pPr>
              <w:pStyle w:val="O0Nwnext"/>
            </w:pPr>
            <w:bookmarkStart w:id="2276" w:name="_Ref350270690"/>
            <w:r>
              <w:t>(</w:t>
            </w:r>
            <w:fldSimple w:instr=" SEQ ( \* ARABIC \s 1 ">
              <w:r w:rsidR="00154D81">
                <w:rPr>
                  <w:noProof/>
                </w:rPr>
                <w:t>139</w:t>
              </w:r>
            </w:fldSimple>
            <w:r>
              <w:t>)</w:t>
            </w:r>
            <w:bookmarkEnd w:id="2276"/>
          </w:p>
        </w:tc>
        <w:tc>
          <w:tcPr>
            <w:tcW w:w="696" w:type="dxa"/>
            <w:shd w:val="clear" w:color="auto" w:fill="auto"/>
          </w:tcPr>
          <w:p w14:paraId="2A3979E7" w14:textId="77777777" w:rsidR="00130064" w:rsidRPr="00E82084" w:rsidRDefault="00130064" w:rsidP="00130064">
            <w:pPr>
              <w:pStyle w:val="Text"/>
            </w:pPr>
            <w:r w:rsidRPr="00E82084">
              <w:t>kitong</w:t>
            </w:r>
          </w:p>
        </w:tc>
        <w:tc>
          <w:tcPr>
            <w:tcW w:w="618" w:type="dxa"/>
            <w:shd w:val="clear" w:color="auto" w:fill="auto"/>
          </w:tcPr>
          <w:p w14:paraId="7A066EDA" w14:textId="77777777" w:rsidR="00130064" w:rsidRPr="00D71C25" w:rsidRDefault="00130064" w:rsidP="00130064">
            <w:pPr>
              <w:pStyle w:val="Text"/>
              <w:rPr>
                <w:rStyle w:val="ChBlueBold"/>
              </w:rPr>
            </w:pPr>
            <w:r w:rsidRPr="00D71C25">
              <w:rPr>
                <w:rStyle w:val="ChBlueBold"/>
              </w:rPr>
              <w:t>baku</w:t>
            </w:r>
          </w:p>
        </w:tc>
        <w:tc>
          <w:tcPr>
            <w:tcW w:w="907" w:type="dxa"/>
            <w:shd w:val="clear" w:color="auto" w:fill="auto"/>
          </w:tcPr>
          <w:p w14:paraId="63D79C87" w14:textId="77777777" w:rsidR="00130064" w:rsidRPr="00D71C25" w:rsidRDefault="00130064" w:rsidP="00130064">
            <w:pPr>
              <w:pStyle w:val="Text"/>
              <w:rPr>
                <w:rStyle w:val="ChBlueBold"/>
              </w:rPr>
            </w:pPr>
            <w:r w:rsidRPr="00D71C25">
              <w:rPr>
                <w:rStyle w:val="ChBlueBold"/>
              </w:rPr>
              <w:t>gendon</w:t>
            </w:r>
            <w:r>
              <w:rPr>
                <w:rStyle w:val="ChBlueBold"/>
              </w:rPr>
              <w:t>g</w:t>
            </w:r>
          </w:p>
        </w:tc>
        <w:tc>
          <w:tcPr>
            <w:tcW w:w="651" w:type="dxa"/>
            <w:shd w:val="clear" w:color="auto" w:fill="auto"/>
          </w:tcPr>
          <w:p w14:paraId="619CC048" w14:textId="77777777" w:rsidR="00130064" w:rsidRPr="00E82084" w:rsidRDefault="00130064" w:rsidP="00130064">
            <w:pPr>
              <w:pStyle w:val="Text"/>
            </w:pPr>
            <w:r w:rsidRPr="00864E79">
              <w:t>to</w:t>
            </w:r>
            <w:r>
              <w:t>?</w:t>
            </w:r>
          </w:p>
        </w:tc>
        <w:tc>
          <w:tcPr>
            <w:tcW w:w="573" w:type="dxa"/>
            <w:shd w:val="clear" w:color="auto" w:fill="auto"/>
          </w:tcPr>
          <w:p w14:paraId="558970CF" w14:textId="77777777" w:rsidR="00130064" w:rsidRPr="00E82084" w:rsidRDefault="00130064" w:rsidP="00130064">
            <w:pPr>
              <w:pStyle w:val="Text"/>
            </w:pPr>
            <w:r>
              <w:t>baku</w:t>
            </w:r>
          </w:p>
        </w:tc>
        <w:tc>
          <w:tcPr>
            <w:tcW w:w="873" w:type="dxa"/>
            <w:shd w:val="clear" w:color="auto" w:fill="auto"/>
          </w:tcPr>
          <w:p w14:paraId="14B98932" w14:textId="77777777" w:rsidR="00130064" w:rsidRPr="00E82084" w:rsidRDefault="00130064" w:rsidP="00130064">
            <w:pPr>
              <w:pStyle w:val="Text"/>
            </w:pPr>
            <w:r w:rsidRPr="00E82084">
              <w:t>gendong</w:t>
            </w:r>
          </w:p>
        </w:tc>
      </w:tr>
      <w:tr w:rsidR="00AC23C4" w:rsidRPr="00AC23C4" w14:paraId="4469554A" w14:textId="77777777" w:rsidTr="00AC23C4">
        <w:tc>
          <w:tcPr>
            <w:tcW w:w="709" w:type="dxa"/>
            <w:shd w:val="clear" w:color="auto" w:fill="auto"/>
          </w:tcPr>
          <w:p w14:paraId="6B21FA40" w14:textId="77777777" w:rsidR="00130064" w:rsidRPr="00E82084" w:rsidRDefault="00130064" w:rsidP="00130064">
            <w:pPr>
              <w:pStyle w:val="GlossEng"/>
            </w:pPr>
          </w:p>
        </w:tc>
        <w:tc>
          <w:tcPr>
            <w:tcW w:w="696" w:type="dxa"/>
            <w:shd w:val="clear" w:color="auto" w:fill="auto"/>
          </w:tcPr>
          <w:p w14:paraId="118A66FC" w14:textId="77777777" w:rsidR="00130064" w:rsidRPr="0099608C" w:rsidRDefault="00130064" w:rsidP="00130064">
            <w:pPr>
              <w:pStyle w:val="GlossEng"/>
              <w:rPr>
                <w:rStyle w:val="ChSmallCaps"/>
              </w:rPr>
            </w:pPr>
            <w:r w:rsidRPr="0099608C">
              <w:rPr>
                <w:rStyle w:val="ChSmallCaps"/>
              </w:rPr>
              <w:t>1pl</w:t>
            </w:r>
          </w:p>
        </w:tc>
        <w:tc>
          <w:tcPr>
            <w:tcW w:w="618" w:type="dxa"/>
            <w:shd w:val="clear" w:color="auto" w:fill="auto"/>
          </w:tcPr>
          <w:p w14:paraId="059D7D3C" w14:textId="77777777" w:rsidR="00130064" w:rsidRPr="0099608C" w:rsidRDefault="00130064" w:rsidP="00130064">
            <w:pPr>
              <w:pStyle w:val="GlossEng"/>
              <w:rPr>
                <w:rStyle w:val="ChSmallCaps"/>
              </w:rPr>
            </w:pPr>
            <w:r w:rsidRPr="0099608C">
              <w:rPr>
                <w:rStyle w:val="ChSmallCaps"/>
              </w:rPr>
              <w:t>recp</w:t>
            </w:r>
          </w:p>
        </w:tc>
        <w:tc>
          <w:tcPr>
            <w:tcW w:w="907" w:type="dxa"/>
            <w:shd w:val="clear" w:color="auto" w:fill="auto"/>
          </w:tcPr>
          <w:p w14:paraId="05DA164E" w14:textId="77777777" w:rsidR="00130064" w:rsidRPr="00E82084" w:rsidRDefault="00130064" w:rsidP="00130064">
            <w:pPr>
              <w:pStyle w:val="GlossEng"/>
            </w:pPr>
            <w:r w:rsidRPr="00E82084">
              <w:t>hold</w:t>
            </w:r>
          </w:p>
        </w:tc>
        <w:tc>
          <w:tcPr>
            <w:tcW w:w="651" w:type="dxa"/>
            <w:shd w:val="clear" w:color="auto" w:fill="auto"/>
          </w:tcPr>
          <w:p w14:paraId="1A9667F5" w14:textId="77777777" w:rsidR="00130064" w:rsidRPr="00E82084" w:rsidRDefault="00130064" w:rsidP="00130064">
            <w:pPr>
              <w:pStyle w:val="GlossEng"/>
            </w:pPr>
            <w:r w:rsidRPr="00E82084">
              <w:t>right?</w:t>
            </w:r>
          </w:p>
        </w:tc>
        <w:tc>
          <w:tcPr>
            <w:tcW w:w="573" w:type="dxa"/>
            <w:shd w:val="clear" w:color="auto" w:fill="auto"/>
          </w:tcPr>
          <w:p w14:paraId="171EEFA2" w14:textId="77777777" w:rsidR="00130064" w:rsidRPr="0099608C" w:rsidRDefault="00130064" w:rsidP="00130064">
            <w:pPr>
              <w:pStyle w:val="GlossEng"/>
              <w:rPr>
                <w:rStyle w:val="ChSmallCaps"/>
              </w:rPr>
            </w:pPr>
            <w:r w:rsidRPr="0099608C">
              <w:rPr>
                <w:rStyle w:val="ChSmallCaps"/>
              </w:rPr>
              <w:t>recp</w:t>
            </w:r>
          </w:p>
        </w:tc>
        <w:tc>
          <w:tcPr>
            <w:tcW w:w="873" w:type="dxa"/>
            <w:shd w:val="clear" w:color="auto" w:fill="auto"/>
          </w:tcPr>
          <w:p w14:paraId="18DBD439" w14:textId="77777777" w:rsidR="00130064" w:rsidRPr="00E82084" w:rsidRDefault="00130064" w:rsidP="00130064">
            <w:pPr>
              <w:pStyle w:val="GlossEng"/>
            </w:pPr>
            <w:r w:rsidRPr="00E82084">
              <w:t>hold</w:t>
            </w:r>
          </w:p>
        </w:tc>
      </w:tr>
    </w:tbl>
    <w:p w14:paraId="17F9D5C5" w14:textId="6DD7450D" w:rsidR="00130064" w:rsidRPr="001B3351" w:rsidRDefault="00B7093A" w:rsidP="00130064">
      <w:pPr>
        <w:pStyle w:val="FreeTranslEng"/>
      </w:pPr>
      <w:r>
        <w:t>‘</w:t>
      </w:r>
      <w:r w:rsidR="00130064">
        <w:t>we</w:t>
      </w:r>
      <w:r>
        <w:t>’</w:t>
      </w:r>
      <w:r w:rsidR="00130064">
        <w:t xml:space="preserve">ll </w:t>
      </w:r>
      <w:r w:rsidR="00130064" w:rsidRPr="00D71C25">
        <w:rPr>
          <w:rStyle w:val="ChBlueBold"/>
        </w:rPr>
        <w:t>hold each other</w:t>
      </w:r>
      <w:r w:rsidR="00130064">
        <w:t>, right?</w:t>
      </w:r>
      <w:r w:rsidR="00F64CD1">
        <w:t>,</w:t>
      </w:r>
      <w:r w:rsidR="00130064">
        <w:t xml:space="preserve"> (we</w:t>
      </w:r>
      <w:r>
        <w:t>’</w:t>
      </w:r>
      <w:r w:rsidR="00130064">
        <w:t xml:space="preserve">ll) </w:t>
      </w:r>
      <w:r w:rsidR="00130064" w:rsidRPr="00D71C25">
        <w:rPr>
          <w:rStyle w:val="ChBlueBold"/>
        </w:rPr>
        <w:t>hold each other</w:t>
      </w:r>
      <w:r>
        <w:t>’</w:t>
      </w:r>
      <w:r w:rsidR="00130064">
        <w:t xml:space="preserve"> </w:t>
      </w:r>
      <w:r w:rsidR="00130064" w:rsidRPr="001F490F">
        <w:rPr>
          <w:rStyle w:val="ExampleSource"/>
        </w:rPr>
        <w:t>[080922-001a-CvPh.0695]</w:t>
      </w:r>
    </w:p>
    <w:tbl>
      <w:tblPr>
        <w:tblW w:w="0" w:type="auto"/>
        <w:tblCellMar>
          <w:left w:w="42" w:type="dxa"/>
          <w:right w:w="42" w:type="dxa"/>
        </w:tblCellMar>
        <w:tblLook w:val="01E0" w:firstRow="1" w:lastRow="1" w:firstColumn="1" w:lastColumn="1" w:noHBand="0" w:noVBand="0"/>
      </w:tblPr>
      <w:tblGrid>
        <w:gridCol w:w="709"/>
        <w:gridCol w:w="906"/>
        <w:gridCol w:w="618"/>
        <w:gridCol w:w="862"/>
      </w:tblGrid>
      <w:tr w:rsidR="00130064" w:rsidRPr="005D0663" w14:paraId="4FFCD5F6" w14:textId="77777777" w:rsidTr="00AC23C4">
        <w:tc>
          <w:tcPr>
            <w:tcW w:w="709" w:type="dxa"/>
            <w:shd w:val="clear" w:color="auto" w:fill="auto"/>
          </w:tcPr>
          <w:p w14:paraId="668AB0E5" w14:textId="77777777" w:rsidR="00130064" w:rsidRPr="00D74739" w:rsidRDefault="00130064" w:rsidP="00130064">
            <w:pPr>
              <w:pStyle w:val="O0Nwnext"/>
            </w:pPr>
            <w:bookmarkStart w:id="2277" w:name="_Ref349576736"/>
            <w:r>
              <w:t>(</w:t>
            </w:r>
            <w:fldSimple w:instr=" SEQ ( \* ARABIC \s 1 ">
              <w:r w:rsidR="00154D81">
                <w:rPr>
                  <w:noProof/>
                </w:rPr>
                <w:t>140</w:t>
              </w:r>
            </w:fldSimple>
            <w:r>
              <w:t>)</w:t>
            </w:r>
            <w:bookmarkEnd w:id="2277"/>
          </w:p>
        </w:tc>
        <w:tc>
          <w:tcPr>
            <w:tcW w:w="906" w:type="dxa"/>
            <w:shd w:val="clear" w:color="auto" w:fill="auto"/>
          </w:tcPr>
          <w:p w14:paraId="71B12239" w14:textId="77777777" w:rsidR="00130064" w:rsidRPr="006E3D32" w:rsidRDefault="00130064" w:rsidP="00130064">
            <w:pPr>
              <w:pStyle w:val="Text"/>
            </w:pPr>
            <w:r w:rsidRPr="006E3D32">
              <w:t>ade</w:t>
            </w:r>
            <w:r>
              <w:t>-kaka</w:t>
            </w:r>
          </w:p>
        </w:tc>
        <w:tc>
          <w:tcPr>
            <w:tcW w:w="618" w:type="dxa"/>
            <w:shd w:val="clear" w:color="auto" w:fill="auto"/>
          </w:tcPr>
          <w:p w14:paraId="337AC72A" w14:textId="77777777" w:rsidR="00130064" w:rsidRPr="00196CE1" w:rsidRDefault="00130064" w:rsidP="00130064">
            <w:pPr>
              <w:pStyle w:val="Text"/>
              <w:rPr>
                <w:rStyle w:val="ChBlueBold"/>
              </w:rPr>
            </w:pPr>
            <w:r w:rsidRPr="00196CE1">
              <w:rPr>
                <w:rStyle w:val="ChBlueBold"/>
              </w:rPr>
              <w:t>baku</w:t>
            </w:r>
          </w:p>
        </w:tc>
        <w:tc>
          <w:tcPr>
            <w:tcW w:w="862" w:type="dxa"/>
            <w:shd w:val="clear" w:color="auto" w:fill="auto"/>
          </w:tcPr>
          <w:p w14:paraId="083763D0" w14:textId="77777777" w:rsidR="00130064" w:rsidRPr="00196CE1" w:rsidRDefault="00130064" w:rsidP="00130064">
            <w:pPr>
              <w:pStyle w:val="Text"/>
              <w:rPr>
                <w:rStyle w:val="ChBlueBold"/>
              </w:rPr>
            </w:pPr>
            <w:r w:rsidRPr="00196CE1">
              <w:rPr>
                <w:rStyle w:val="ChBlueBold"/>
              </w:rPr>
              <w:t>saing</w:t>
            </w:r>
          </w:p>
        </w:tc>
      </w:tr>
      <w:tr w:rsidR="00130064" w:rsidRPr="00AC23C4" w14:paraId="5403315B" w14:textId="77777777" w:rsidTr="00AC23C4">
        <w:tc>
          <w:tcPr>
            <w:tcW w:w="709" w:type="dxa"/>
            <w:shd w:val="clear" w:color="auto" w:fill="auto"/>
          </w:tcPr>
          <w:p w14:paraId="31A92F6F" w14:textId="77777777" w:rsidR="00130064" w:rsidRPr="006E3D32" w:rsidRDefault="00130064" w:rsidP="00130064">
            <w:pPr>
              <w:pStyle w:val="GlossEng"/>
            </w:pPr>
          </w:p>
        </w:tc>
        <w:tc>
          <w:tcPr>
            <w:tcW w:w="906" w:type="dxa"/>
            <w:shd w:val="clear" w:color="auto" w:fill="auto"/>
          </w:tcPr>
          <w:p w14:paraId="428D92D6" w14:textId="77777777" w:rsidR="00130064" w:rsidRPr="006E3D32" w:rsidRDefault="00130064" w:rsidP="00130064">
            <w:pPr>
              <w:pStyle w:val="GlossEng"/>
            </w:pPr>
            <w:r>
              <w:t>ySb-oSb</w:t>
            </w:r>
          </w:p>
        </w:tc>
        <w:tc>
          <w:tcPr>
            <w:tcW w:w="618" w:type="dxa"/>
            <w:shd w:val="clear" w:color="auto" w:fill="auto"/>
          </w:tcPr>
          <w:p w14:paraId="4C46E998" w14:textId="77777777" w:rsidR="00130064" w:rsidRDefault="00130064" w:rsidP="00130064">
            <w:pPr>
              <w:pStyle w:val="GlossEng"/>
              <w:rPr>
                <w:rStyle w:val="ChSmallCaps"/>
              </w:rPr>
            </w:pPr>
          </w:p>
        </w:tc>
        <w:tc>
          <w:tcPr>
            <w:tcW w:w="862" w:type="dxa"/>
            <w:shd w:val="clear" w:color="auto" w:fill="auto"/>
          </w:tcPr>
          <w:p w14:paraId="577C3B7E" w14:textId="77777777" w:rsidR="00130064" w:rsidRPr="006E3D32" w:rsidRDefault="00130064" w:rsidP="00130064">
            <w:pPr>
              <w:pStyle w:val="GlossEng"/>
            </w:pPr>
          </w:p>
        </w:tc>
      </w:tr>
      <w:tr w:rsidR="00130064" w:rsidRPr="00AC23C4" w14:paraId="3F3F39EF" w14:textId="77777777" w:rsidTr="00AC23C4">
        <w:tc>
          <w:tcPr>
            <w:tcW w:w="709" w:type="dxa"/>
            <w:shd w:val="clear" w:color="auto" w:fill="auto"/>
          </w:tcPr>
          <w:p w14:paraId="19894F12" w14:textId="77777777" w:rsidR="00130064" w:rsidRPr="006E3D32" w:rsidRDefault="00130064" w:rsidP="00130064">
            <w:pPr>
              <w:pStyle w:val="GlossEng"/>
            </w:pPr>
          </w:p>
        </w:tc>
        <w:tc>
          <w:tcPr>
            <w:tcW w:w="906" w:type="dxa"/>
            <w:shd w:val="clear" w:color="auto" w:fill="auto"/>
          </w:tcPr>
          <w:p w14:paraId="43AB254E" w14:textId="77777777" w:rsidR="00130064" w:rsidRPr="006E3D32" w:rsidRDefault="00130064" w:rsidP="00130064">
            <w:pPr>
              <w:pStyle w:val="GlossEng"/>
            </w:pPr>
            <w:r>
              <w:t>siblings</w:t>
            </w:r>
          </w:p>
        </w:tc>
        <w:tc>
          <w:tcPr>
            <w:tcW w:w="618" w:type="dxa"/>
            <w:shd w:val="clear" w:color="auto" w:fill="auto"/>
          </w:tcPr>
          <w:p w14:paraId="17C2EAEB" w14:textId="77777777" w:rsidR="00130064" w:rsidRPr="0099608C" w:rsidRDefault="00130064" w:rsidP="00130064">
            <w:pPr>
              <w:pStyle w:val="GlossEng"/>
              <w:rPr>
                <w:rStyle w:val="ChSmallCaps"/>
              </w:rPr>
            </w:pPr>
            <w:r w:rsidRPr="0099608C">
              <w:rPr>
                <w:rStyle w:val="ChSmallCaps"/>
              </w:rPr>
              <w:t>recp</w:t>
            </w:r>
          </w:p>
        </w:tc>
        <w:tc>
          <w:tcPr>
            <w:tcW w:w="862" w:type="dxa"/>
            <w:shd w:val="clear" w:color="auto" w:fill="auto"/>
          </w:tcPr>
          <w:p w14:paraId="2BBAFB16" w14:textId="77777777" w:rsidR="00130064" w:rsidRPr="006E3D32" w:rsidRDefault="00130064" w:rsidP="00130064">
            <w:pPr>
              <w:pStyle w:val="GlossEng"/>
            </w:pPr>
            <w:r>
              <w:t>compete</w:t>
            </w:r>
          </w:p>
        </w:tc>
      </w:tr>
    </w:tbl>
    <w:p w14:paraId="779E4F7A" w14:textId="0E4AB435" w:rsidR="00130064" w:rsidRDefault="00B7093A" w:rsidP="00130064">
      <w:pPr>
        <w:pStyle w:val="FreeTranslEng"/>
      </w:pPr>
      <w:r>
        <w:t>‘</w:t>
      </w:r>
      <w:r w:rsidR="00130064">
        <w:t xml:space="preserve">the siblings were </w:t>
      </w:r>
      <w:r w:rsidR="00130064" w:rsidRPr="00D85D9B">
        <w:rPr>
          <w:rStyle w:val="ChBlueBold"/>
        </w:rPr>
        <w:t>competing with</w:t>
      </w:r>
      <w:r w:rsidR="00130064" w:rsidRPr="00562AB1">
        <w:rPr>
          <w:rStyle w:val="ChBlueBold"/>
        </w:rPr>
        <w:t xml:space="preserve"> each other</w:t>
      </w:r>
      <w:r>
        <w:t>’</w:t>
      </w:r>
      <w:r w:rsidR="00130064">
        <w:t xml:space="preserve"> </w:t>
      </w:r>
      <w:r w:rsidR="00130064" w:rsidRPr="0086112E">
        <w:rPr>
          <w:rStyle w:val="ExampleSource"/>
        </w:rPr>
        <w:t>[080919-006-CvNP.0001]</w:t>
      </w:r>
    </w:p>
    <w:p w14:paraId="0F5BEA5E" w14:textId="1E4AD210" w:rsidR="00130064" w:rsidRDefault="00130064" w:rsidP="007874BD">
      <w:pPr>
        <w:pStyle w:val="Body0005after"/>
        <w:rPr>
          <w:lang w:eastAsia="en-US"/>
        </w:rPr>
      </w:pPr>
      <w:r>
        <w:t>The data in the corpus indicate</w:t>
      </w:r>
      <w:r w:rsidR="005A03FC">
        <w:t>s</w:t>
      </w:r>
      <w:r>
        <w:t xml:space="preserve"> the following </w:t>
      </w:r>
      <w:r>
        <w:rPr>
          <w:lang w:eastAsia="en-US"/>
        </w:rPr>
        <w:t>frequency</w:t>
      </w:r>
      <w:r>
        <w:t xml:space="preserve"> patterns for reciprocal constructions, </w:t>
      </w:r>
      <w:r>
        <w:rPr>
          <w:lang w:eastAsia="en-US"/>
        </w:rPr>
        <w:t xml:space="preserve">as shown in </w:t>
      </w:r>
      <w:r>
        <w:rPr>
          <w:lang w:eastAsia="en-US"/>
        </w:rPr>
        <w:fldChar w:fldCharType="begin"/>
      </w:r>
      <w:r>
        <w:rPr>
          <w:lang w:eastAsia="en-US"/>
        </w:rPr>
        <w:instrText xml:space="preserve"> REF _Ref349736777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5</w:t>
      </w:r>
      <w:r w:rsidR="00154D81">
        <w:rPr>
          <w:szCs w:val="19"/>
        </w:rPr>
        <w:t>.</w:t>
      </w:r>
      <w:r w:rsidR="00154D81">
        <w:rPr>
          <w:noProof/>
          <w:szCs w:val="19"/>
        </w:rPr>
        <w:t>20</w:t>
      </w:r>
      <w:r>
        <w:rPr>
          <w:lang w:eastAsia="en-US"/>
        </w:rPr>
        <w:fldChar w:fldCharType="end"/>
      </w:r>
      <w:r>
        <w:t xml:space="preserve">. </w:t>
      </w:r>
      <w:r>
        <w:rPr>
          <w:lang w:eastAsia="en-US"/>
        </w:rPr>
        <w:t xml:space="preserve">The corpus contains 101 reciprocal constructions formed with 42 different verbs. Most of these verbs are bivalent (88%), accounting for 94% of </w:t>
      </w:r>
      <w:r w:rsidR="00B31EAC">
        <w:rPr>
          <w:lang w:eastAsia="en-US"/>
        </w:rPr>
        <w:t xml:space="preserve">the </w:t>
      </w:r>
      <w:r>
        <w:rPr>
          <w:lang w:eastAsia="en-US"/>
        </w:rPr>
        <w:t>reciprocal constructions.</w:t>
      </w:r>
    </w:p>
    <w:p w14:paraId="543AD31E" w14:textId="77777777" w:rsidR="00130064" w:rsidRDefault="00130064" w:rsidP="00130064">
      <w:pPr>
        <w:pStyle w:val="Caption"/>
        <w:rPr>
          <w:szCs w:val="19"/>
        </w:rPr>
      </w:pPr>
      <w:bookmarkStart w:id="2278" w:name="_Ref349736777"/>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5</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0</w:t>
      </w:r>
      <w:r w:rsidR="00F207A1">
        <w:rPr>
          <w:szCs w:val="19"/>
        </w:rPr>
        <w:fldChar w:fldCharType="end"/>
      </w:r>
      <w:bookmarkEnd w:id="2278"/>
      <w:r w:rsidRPr="0090507A">
        <w:rPr>
          <w:szCs w:val="19"/>
        </w:rPr>
        <w:t>:</w:t>
      </w:r>
      <w:r w:rsidRPr="0090507A">
        <w:rPr>
          <w:szCs w:val="19"/>
        </w:rPr>
        <w:tab/>
      </w:r>
      <w:r>
        <w:rPr>
          <w:szCs w:val="19"/>
        </w:rPr>
        <w:t>Reciprocal constructions</w:t>
      </w:r>
    </w:p>
    <w:tbl>
      <w:tblPr>
        <w:tblW w:w="0" w:type="auto"/>
        <w:tblInd w:w="170" w:type="dxa"/>
        <w:tblBorders>
          <w:bottom w:val="single" w:sz="4" w:space="0" w:color="auto"/>
        </w:tblBorders>
        <w:tblLayout w:type="fixed"/>
        <w:tblLook w:val="01E0" w:firstRow="1" w:lastRow="1" w:firstColumn="1" w:lastColumn="1" w:noHBand="0" w:noVBand="0"/>
      </w:tblPr>
      <w:tblGrid>
        <w:gridCol w:w="1134"/>
        <w:gridCol w:w="1021"/>
        <w:gridCol w:w="1021"/>
        <w:gridCol w:w="1021"/>
        <w:gridCol w:w="1021"/>
      </w:tblGrid>
      <w:tr w:rsidR="00AC23C4" w14:paraId="6718ED18" w14:textId="77777777" w:rsidTr="00F72982">
        <w:trPr>
          <w:tblHeader/>
        </w:trPr>
        <w:tc>
          <w:tcPr>
            <w:tcW w:w="1134" w:type="dxa"/>
            <w:tcBorders>
              <w:top w:val="single" w:sz="4" w:space="0" w:color="auto"/>
              <w:bottom w:val="single" w:sz="4" w:space="0" w:color="auto"/>
            </w:tcBorders>
            <w:shd w:val="clear" w:color="auto" w:fill="auto"/>
          </w:tcPr>
          <w:p w14:paraId="6FC1FDDD" w14:textId="77777777" w:rsidR="00130064" w:rsidRDefault="00130064" w:rsidP="00130064">
            <w:pPr>
              <w:pStyle w:val="TableHd"/>
            </w:pPr>
          </w:p>
        </w:tc>
        <w:tc>
          <w:tcPr>
            <w:tcW w:w="2042" w:type="dxa"/>
            <w:gridSpan w:val="2"/>
            <w:tcBorders>
              <w:top w:val="single" w:sz="4" w:space="0" w:color="auto"/>
              <w:bottom w:val="single" w:sz="4" w:space="0" w:color="auto"/>
              <w:right w:val="single" w:sz="4" w:space="0" w:color="auto"/>
            </w:tcBorders>
            <w:shd w:val="clear" w:color="auto" w:fill="auto"/>
          </w:tcPr>
          <w:p w14:paraId="0034EA92" w14:textId="77777777" w:rsidR="00130064" w:rsidRPr="00932ED9" w:rsidRDefault="00130064" w:rsidP="00130064">
            <w:pPr>
              <w:pStyle w:val="TableHd"/>
            </w:pPr>
            <w:r w:rsidRPr="00932ED9">
              <w:t>Token</w:t>
            </w:r>
            <w:r>
              <w:t xml:space="preserve"> frequencies</w:t>
            </w:r>
          </w:p>
        </w:tc>
        <w:tc>
          <w:tcPr>
            <w:tcW w:w="2042" w:type="dxa"/>
            <w:gridSpan w:val="2"/>
            <w:tcBorders>
              <w:top w:val="single" w:sz="4" w:space="0" w:color="auto"/>
              <w:left w:val="single" w:sz="4" w:space="0" w:color="auto"/>
              <w:bottom w:val="single" w:sz="4" w:space="0" w:color="auto"/>
            </w:tcBorders>
            <w:shd w:val="clear" w:color="auto" w:fill="auto"/>
          </w:tcPr>
          <w:p w14:paraId="09178A15" w14:textId="77777777" w:rsidR="00130064" w:rsidRPr="00932ED9" w:rsidRDefault="00130064" w:rsidP="00130064">
            <w:pPr>
              <w:pStyle w:val="TableHd"/>
            </w:pPr>
            <w:r>
              <w:t>Type frequencies</w:t>
            </w:r>
          </w:p>
        </w:tc>
      </w:tr>
      <w:tr w:rsidR="00AC23C4" w14:paraId="799C0FEF" w14:textId="77777777" w:rsidTr="00F72982">
        <w:tc>
          <w:tcPr>
            <w:tcW w:w="1134" w:type="dxa"/>
            <w:tcBorders>
              <w:top w:val="single" w:sz="4" w:space="0" w:color="auto"/>
            </w:tcBorders>
            <w:shd w:val="clear" w:color="auto" w:fill="auto"/>
          </w:tcPr>
          <w:p w14:paraId="424C930B" w14:textId="77777777" w:rsidR="00130064" w:rsidRDefault="00130064" w:rsidP="00130064">
            <w:pPr>
              <w:pStyle w:val="TableCell2-0Center"/>
            </w:pPr>
          </w:p>
        </w:tc>
        <w:tc>
          <w:tcPr>
            <w:tcW w:w="2042" w:type="dxa"/>
            <w:gridSpan w:val="2"/>
            <w:tcBorders>
              <w:top w:val="single" w:sz="4" w:space="0" w:color="auto"/>
              <w:bottom w:val="nil"/>
              <w:right w:val="single" w:sz="4" w:space="0" w:color="auto"/>
            </w:tcBorders>
            <w:shd w:val="clear" w:color="auto" w:fill="auto"/>
          </w:tcPr>
          <w:p w14:paraId="0EB1D5AE" w14:textId="77777777" w:rsidR="00130064" w:rsidRDefault="00130064" w:rsidP="00130064">
            <w:pPr>
              <w:pStyle w:val="TableCell2-0Center"/>
            </w:pPr>
            <w:r w:rsidRPr="0099608C">
              <w:rPr>
                <w:rStyle w:val="ChSmallCaps"/>
              </w:rPr>
              <w:t>recp</w:t>
            </w:r>
            <w:r>
              <w:t>-constructions</w:t>
            </w:r>
          </w:p>
        </w:tc>
        <w:tc>
          <w:tcPr>
            <w:tcW w:w="2042" w:type="dxa"/>
            <w:gridSpan w:val="2"/>
            <w:tcBorders>
              <w:top w:val="single" w:sz="4" w:space="0" w:color="auto"/>
              <w:left w:val="single" w:sz="4" w:space="0" w:color="auto"/>
              <w:bottom w:val="nil"/>
            </w:tcBorders>
            <w:shd w:val="clear" w:color="auto" w:fill="auto"/>
          </w:tcPr>
          <w:p w14:paraId="575F2F07" w14:textId="77777777" w:rsidR="00130064" w:rsidRDefault="00130064" w:rsidP="00130064">
            <w:pPr>
              <w:pStyle w:val="TableCell2-0Center"/>
            </w:pPr>
            <w:r w:rsidRPr="00AC23C4">
              <w:rPr>
                <w:szCs w:val="19"/>
              </w:rPr>
              <w:t>Different verbs</w:t>
            </w:r>
          </w:p>
        </w:tc>
      </w:tr>
      <w:tr w:rsidR="00AC23C4" w:rsidRPr="00AC23C4" w14:paraId="2FEB18F5" w14:textId="77777777" w:rsidTr="00F72982">
        <w:tc>
          <w:tcPr>
            <w:tcW w:w="1134" w:type="dxa"/>
            <w:shd w:val="clear" w:color="auto" w:fill="auto"/>
          </w:tcPr>
          <w:p w14:paraId="731C2F58" w14:textId="77777777" w:rsidR="00130064" w:rsidRDefault="00130064" w:rsidP="00130064">
            <w:pPr>
              <w:pStyle w:val="TableCell0-2"/>
            </w:pPr>
            <w:r>
              <w:t>Verb class</w:t>
            </w:r>
          </w:p>
        </w:tc>
        <w:tc>
          <w:tcPr>
            <w:tcW w:w="1021" w:type="dxa"/>
            <w:tcBorders>
              <w:top w:val="nil"/>
            </w:tcBorders>
            <w:shd w:val="clear" w:color="auto" w:fill="auto"/>
          </w:tcPr>
          <w:p w14:paraId="1B5135FC" w14:textId="77777777" w:rsidR="00130064" w:rsidRPr="006A7FB0" w:rsidRDefault="00130064" w:rsidP="00AC23C4">
            <w:pPr>
              <w:pStyle w:val="TableCell0-2"/>
              <w:ind w:right="113"/>
              <w:jc w:val="right"/>
            </w:pPr>
            <w:r w:rsidRPr="006A7FB0">
              <w:t>#</w:t>
            </w:r>
          </w:p>
        </w:tc>
        <w:tc>
          <w:tcPr>
            <w:tcW w:w="1021" w:type="dxa"/>
            <w:tcBorders>
              <w:top w:val="nil"/>
              <w:right w:val="single" w:sz="4" w:space="0" w:color="auto"/>
            </w:tcBorders>
            <w:shd w:val="clear" w:color="auto" w:fill="auto"/>
          </w:tcPr>
          <w:p w14:paraId="1590D77F" w14:textId="77777777" w:rsidR="00130064" w:rsidRPr="006A7FB0" w:rsidRDefault="00130064" w:rsidP="00AC23C4">
            <w:pPr>
              <w:pStyle w:val="TableCell0-2"/>
              <w:ind w:right="113"/>
              <w:jc w:val="right"/>
            </w:pPr>
            <w:r w:rsidRPr="006A7FB0">
              <w:t>%</w:t>
            </w:r>
          </w:p>
        </w:tc>
        <w:tc>
          <w:tcPr>
            <w:tcW w:w="1021" w:type="dxa"/>
            <w:tcBorders>
              <w:top w:val="nil"/>
              <w:left w:val="single" w:sz="4" w:space="0" w:color="auto"/>
            </w:tcBorders>
            <w:shd w:val="clear" w:color="auto" w:fill="auto"/>
          </w:tcPr>
          <w:p w14:paraId="70A7D988" w14:textId="77777777" w:rsidR="00130064" w:rsidRPr="006A7FB0" w:rsidRDefault="00130064" w:rsidP="00AC23C4">
            <w:pPr>
              <w:pStyle w:val="TableCell0-2"/>
              <w:ind w:right="113"/>
              <w:jc w:val="right"/>
            </w:pPr>
            <w:r w:rsidRPr="006A7FB0">
              <w:t>#</w:t>
            </w:r>
          </w:p>
        </w:tc>
        <w:tc>
          <w:tcPr>
            <w:tcW w:w="1021" w:type="dxa"/>
            <w:tcBorders>
              <w:top w:val="nil"/>
            </w:tcBorders>
            <w:shd w:val="clear" w:color="auto" w:fill="auto"/>
          </w:tcPr>
          <w:p w14:paraId="725131A9" w14:textId="77777777" w:rsidR="00130064" w:rsidRPr="006A7FB0" w:rsidRDefault="00130064" w:rsidP="00AC23C4">
            <w:pPr>
              <w:pStyle w:val="TableCell0-2"/>
              <w:ind w:right="113"/>
              <w:jc w:val="right"/>
            </w:pPr>
            <w:r w:rsidRPr="006A7FB0">
              <w:t>%</w:t>
            </w:r>
          </w:p>
        </w:tc>
      </w:tr>
      <w:tr w:rsidR="00AC23C4" w14:paraId="6C2AA460" w14:textId="77777777" w:rsidTr="00F72982">
        <w:tc>
          <w:tcPr>
            <w:tcW w:w="1134" w:type="dxa"/>
            <w:shd w:val="clear" w:color="auto" w:fill="auto"/>
          </w:tcPr>
          <w:p w14:paraId="69292C85" w14:textId="77777777" w:rsidR="00130064" w:rsidRPr="0099608C" w:rsidRDefault="00130064" w:rsidP="00AC23C4">
            <w:pPr>
              <w:pStyle w:val="O0Nwnext"/>
              <w:ind w:left="113"/>
              <w:rPr>
                <w:rStyle w:val="ChSmallCaps"/>
              </w:rPr>
            </w:pPr>
            <w:r w:rsidRPr="0099608C">
              <w:rPr>
                <w:rStyle w:val="ChSmallCaps"/>
              </w:rPr>
              <w:t>v.tri</w:t>
            </w:r>
          </w:p>
        </w:tc>
        <w:tc>
          <w:tcPr>
            <w:tcW w:w="1021" w:type="dxa"/>
            <w:shd w:val="clear" w:color="auto" w:fill="auto"/>
          </w:tcPr>
          <w:p w14:paraId="6B9DC906" w14:textId="77777777" w:rsidR="00130064" w:rsidRDefault="00130064" w:rsidP="00AC23C4">
            <w:pPr>
              <w:pStyle w:val="O0Nwnext"/>
              <w:ind w:right="113"/>
              <w:jc w:val="right"/>
            </w:pPr>
            <w:r>
              <w:t>1</w:t>
            </w:r>
          </w:p>
        </w:tc>
        <w:tc>
          <w:tcPr>
            <w:tcW w:w="1021" w:type="dxa"/>
            <w:tcBorders>
              <w:right w:val="single" w:sz="4" w:space="0" w:color="auto"/>
            </w:tcBorders>
            <w:shd w:val="clear" w:color="auto" w:fill="auto"/>
          </w:tcPr>
          <w:p w14:paraId="1F35DBCD" w14:textId="77777777" w:rsidR="00130064" w:rsidRDefault="00130064" w:rsidP="00AC23C4">
            <w:pPr>
              <w:pStyle w:val="O0Nwnext"/>
              <w:ind w:right="113"/>
              <w:jc w:val="right"/>
            </w:pPr>
            <w:r>
              <w:t>1.0%</w:t>
            </w:r>
          </w:p>
        </w:tc>
        <w:tc>
          <w:tcPr>
            <w:tcW w:w="1021" w:type="dxa"/>
            <w:tcBorders>
              <w:left w:val="single" w:sz="4" w:space="0" w:color="auto"/>
            </w:tcBorders>
            <w:shd w:val="clear" w:color="auto" w:fill="auto"/>
          </w:tcPr>
          <w:p w14:paraId="703DFB3F" w14:textId="77777777" w:rsidR="00130064" w:rsidRDefault="00130064" w:rsidP="00AC23C4">
            <w:pPr>
              <w:pStyle w:val="O0Nwnext"/>
              <w:ind w:right="113"/>
              <w:jc w:val="right"/>
            </w:pPr>
            <w:r>
              <w:t>1</w:t>
            </w:r>
          </w:p>
        </w:tc>
        <w:tc>
          <w:tcPr>
            <w:tcW w:w="1021" w:type="dxa"/>
            <w:shd w:val="clear" w:color="auto" w:fill="auto"/>
          </w:tcPr>
          <w:p w14:paraId="14DC8D6F" w14:textId="77777777" w:rsidR="00130064" w:rsidRDefault="00130064" w:rsidP="00AC23C4">
            <w:pPr>
              <w:pStyle w:val="O0Nwnext"/>
              <w:ind w:right="113"/>
              <w:jc w:val="right"/>
            </w:pPr>
            <w:r>
              <w:t>2.4%</w:t>
            </w:r>
          </w:p>
        </w:tc>
      </w:tr>
      <w:tr w:rsidR="00AC23C4" w14:paraId="611C657C" w14:textId="77777777" w:rsidTr="00F72982">
        <w:tc>
          <w:tcPr>
            <w:tcW w:w="1134" w:type="dxa"/>
            <w:shd w:val="clear" w:color="auto" w:fill="auto"/>
          </w:tcPr>
          <w:p w14:paraId="3AF0FAE6" w14:textId="77777777" w:rsidR="00130064" w:rsidRPr="0099608C" w:rsidRDefault="00130064" w:rsidP="00AC23C4">
            <w:pPr>
              <w:pStyle w:val="O0Nwnext"/>
              <w:ind w:left="113"/>
              <w:rPr>
                <w:rStyle w:val="ChSmallCaps"/>
              </w:rPr>
            </w:pPr>
            <w:r w:rsidRPr="0099608C">
              <w:rPr>
                <w:rStyle w:val="ChSmallCaps"/>
              </w:rPr>
              <w:t>v.bi</w:t>
            </w:r>
          </w:p>
        </w:tc>
        <w:tc>
          <w:tcPr>
            <w:tcW w:w="1021" w:type="dxa"/>
            <w:shd w:val="clear" w:color="auto" w:fill="auto"/>
          </w:tcPr>
          <w:p w14:paraId="49D6257E" w14:textId="77777777" w:rsidR="00130064" w:rsidRDefault="00130064" w:rsidP="00AC23C4">
            <w:pPr>
              <w:pStyle w:val="O0Nwnext"/>
              <w:ind w:right="113"/>
              <w:jc w:val="right"/>
            </w:pPr>
            <w:r>
              <w:t>95</w:t>
            </w:r>
          </w:p>
        </w:tc>
        <w:tc>
          <w:tcPr>
            <w:tcW w:w="1021" w:type="dxa"/>
            <w:tcBorders>
              <w:right w:val="single" w:sz="4" w:space="0" w:color="auto"/>
            </w:tcBorders>
            <w:shd w:val="clear" w:color="auto" w:fill="auto"/>
          </w:tcPr>
          <w:p w14:paraId="376927BE" w14:textId="77777777" w:rsidR="00130064" w:rsidRDefault="00130064" w:rsidP="00AC23C4">
            <w:pPr>
              <w:pStyle w:val="O0Nwnext"/>
              <w:ind w:right="113"/>
              <w:jc w:val="right"/>
            </w:pPr>
            <w:r>
              <w:t>94.1%</w:t>
            </w:r>
          </w:p>
        </w:tc>
        <w:tc>
          <w:tcPr>
            <w:tcW w:w="1021" w:type="dxa"/>
            <w:tcBorders>
              <w:left w:val="single" w:sz="4" w:space="0" w:color="auto"/>
            </w:tcBorders>
            <w:shd w:val="clear" w:color="auto" w:fill="auto"/>
          </w:tcPr>
          <w:p w14:paraId="58267D1D" w14:textId="77777777" w:rsidR="00130064" w:rsidRDefault="00130064" w:rsidP="00AC23C4">
            <w:pPr>
              <w:pStyle w:val="O0Nwnext"/>
              <w:ind w:right="113"/>
              <w:jc w:val="right"/>
            </w:pPr>
            <w:r>
              <w:t>37</w:t>
            </w:r>
          </w:p>
        </w:tc>
        <w:tc>
          <w:tcPr>
            <w:tcW w:w="1021" w:type="dxa"/>
            <w:shd w:val="clear" w:color="auto" w:fill="auto"/>
          </w:tcPr>
          <w:p w14:paraId="579A9A40" w14:textId="77777777" w:rsidR="00130064" w:rsidRDefault="00130064" w:rsidP="00AC23C4">
            <w:pPr>
              <w:pStyle w:val="O0Nwnext"/>
              <w:ind w:right="113"/>
              <w:jc w:val="right"/>
            </w:pPr>
            <w:r>
              <w:t>88.1%</w:t>
            </w:r>
          </w:p>
        </w:tc>
      </w:tr>
      <w:tr w:rsidR="00AC23C4" w14:paraId="69A66A6F" w14:textId="77777777" w:rsidTr="00F72982">
        <w:tc>
          <w:tcPr>
            <w:tcW w:w="1134" w:type="dxa"/>
            <w:shd w:val="clear" w:color="auto" w:fill="auto"/>
          </w:tcPr>
          <w:p w14:paraId="196E36E4" w14:textId="77777777" w:rsidR="00130064" w:rsidRPr="00DA3387" w:rsidRDefault="00130064" w:rsidP="00AC23C4">
            <w:pPr>
              <w:pStyle w:val="O0Nwnext"/>
              <w:ind w:left="113"/>
              <w:rPr>
                <w:rStyle w:val="ChSmallCaps"/>
              </w:rPr>
            </w:pPr>
            <w:r w:rsidRPr="0099608C">
              <w:rPr>
                <w:rStyle w:val="ChSmallCaps"/>
              </w:rPr>
              <w:t>v.mo</w:t>
            </w:r>
            <w:r w:rsidRPr="00372706">
              <w:t>(</w:t>
            </w:r>
            <w:r w:rsidRPr="0099608C">
              <w:rPr>
                <w:rStyle w:val="ChSmallCaps"/>
              </w:rPr>
              <w:t>dy</w:t>
            </w:r>
            <w:r w:rsidRPr="00C92FB5">
              <w:t>)</w:t>
            </w:r>
          </w:p>
        </w:tc>
        <w:tc>
          <w:tcPr>
            <w:tcW w:w="1021" w:type="dxa"/>
            <w:shd w:val="clear" w:color="auto" w:fill="auto"/>
          </w:tcPr>
          <w:p w14:paraId="343C916F" w14:textId="77777777" w:rsidR="00130064" w:rsidRDefault="00130064" w:rsidP="00AC23C4">
            <w:pPr>
              <w:pStyle w:val="O0Nwnext"/>
              <w:ind w:right="113"/>
              <w:jc w:val="right"/>
            </w:pPr>
            <w:r>
              <w:t>5</w:t>
            </w:r>
          </w:p>
        </w:tc>
        <w:tc>
          <w:tcPr>
            <w:tcW w:w="1021" w:type="dxa"/>
            <w:tcBorders>
              <w:right w:val="single" w:sz="4" w:space="0" w:color="auto"/>
            </w:tcBorders>
            <w:shd w:val="clear" w:color="auto" w:fill="auto"/>
          </w:tcPr>
          <w:p w14:paraId="12A4298A" w14:textId="77777777" w:rsidR="00130064" w:rsidRDefault="00130064" w:rsidP="00AC23C4">
            <w:pPr>
              <w:pStyle w:val="O0Nwnext"/>
              <w:ind w:right="113"/>
              <w:jc w:val="right"/>
            </w:pPr>
            <w:r>
              <w:t>5.0%</w:t>
            </w:r>
          </w:p>
        </w:tc>
        <w:tc>
          <w:tcPr>
            <w:tcW w:w="1021" w:type="dxa"/>
            <w:tcBorders>
              <w:left w:val="single" w:sz="4" w:space="0" w:color="auto"/>
            </w:tcBorders>
            <w:shd w:val="clear" w:color="auto" w:fill="auto"/>
          </w:tcPr>
          <w:p w14:paraId="3EDA6149" w14:textId="77777777" w:rsidR="00130064" w:rsidRDefault="00130064" w:rsidP="00AC23C4">
            <w:pPr>
              <w:pStyle w:val="O0Nwnext"/>
              <w:ind w:right="113"/>
              <w:jc w:val="right"/>
            </w:pPr>
            <w:r>
              <w:t>4</w:t>
            </w:r>
          </w:p>
        </w:tc>
        <w:tc>
          <w:tcPr>
            <w:tcW w:w="1021" w:type="dxa"/>
            <w:shd w:val="clear" w:color="auto" w:fill="auto"/>
          </w:tcPr>
          <w:p w14:paraId="5AD2F24D" w14:textId="77777777" w:rsidR="00130064" w:rsidRDefault="00130064" w:rsidP="00AC23C4">
            <w:pPr>
              <w:pStyle w:val="O0Nwnext"/>
              <w:ind w:right="113"/>
              <w:jc w:val="right"/>
            </w:pPr>
            <w:r>
              <w:t>9.5%</w:t>
            </w:r>
          </w:p>
        </w:tc>
      </w:tr>
      <w:tr w:rsidR="00AC23C4" w14:paraId="72505C8F" w14:textId="77777777" w:rsidTr="00F72982">
        <w:tc>
          <w:tcPr>
            <w:tcW w:w="1134" w:type="dxa"/>
            <w:tcBorders>
              <w:bottom w:val="single" w:sz="4" w:space="0" w:color="auto"/>
            </w:tcBorders>
            <w:shd w:val="clear" w:color="auto" w:fill="auto"/>
          </w:tcPr>
          <w:p w14:paraId="304E04D5" w14:textId="77777777" w:rsidR="00130064" w:rsidRPr="00DA3387" w:rsidRDefault="00130064" w:rsidP="00AC23C4">
            <w:pPr>
              <w:pStyle w:val="TableCell0-2"/>
              <w:ind w:left="113"/>
              <w:rPr>
                <w:rStyle w:val="ChSmallCaps"/>
              </w:rPr>
            </w:pPr>
            <w:r w:rsidRPr="0099608C">
              <w:rPr>
                <w:rStyle w:val="ChSmallCaps"/>
              </w:rPr>
              <w:t>v.mo</w:t>
            </w:r>
            <w:r w:rsidRPr="00372706">
              <w:t>(</w:t>
            </w:r>
            <w:r w:rsidRPr="0099608C">
              <w:rPr>
                <w:rStyle w:val="ChSmallCaps"/>
              </w:rPr>
              <w:t>st</w:t>
            </w:r>
            <w:r w:rsidRPr="00C92FB5">
              <w:t>)</w:t>
            </w:r>
          </w:p>
        </w:tc>
        <w:tc>
          <w:tcPr>
            <w:tcW w:w="1021" w:type="dxa"/>
            <w:tcBorders>
              <w:bottom w:val="single" w:sz="4" w:space="0" w:color="auto"/>
            </w:tcBorders>
            <w:shd w:val="clear" w:color="auto" w:fill="auto"/>
          </w:tcPr>
          <w:p w14:paraId="3C1C376C" w14:textId="77777777" w:rsidR="00130064" w:rsidRDefault="00130064" w:rsidP="00AC23C4">
            <w:pPr>
              <w:pStyle w:val="TableCell0-2"/>
              <w:ind w:right="113"/>
              <w:jc w:val="right"/>
            </w:pPr>
            <w:r>
              <w:t>0</w:t>
            </w:r>
          </w:p>
        </w:tc>
        <w:tc>
          <w:tcPr>
            <w:tcW w:w="1021" w:type="dxa"/>
            <w:tcBorders>
              <w:bottom w:val="single" w:sz="4" w:space="0" w:color="auto"/>
              <w:right w:val="single" w:sz="4" w:space="0" w:color="auto"/>
            </w:tcBorders>
            <w:shd w:val="clear" w:color="auto" w:fill="auto"/>
          </w:tcPr>
          <w:p w14:paraId="2186EE1F" w14:textId="77777777" w:rsidR="00130064" w:rsidRDefault="00130064" w:rsidP="00AC23C4">
            <w:pPr>
              <w:pStyle w:val="TableCell0-2"/>
              <w:ind w:right="113"/>
              <w:jc w:val="right"/>
            </w:pPr>
            <w:r>
              <w:t>---</w:t>
            </w:r>
          </w:p>
        </w:tc>
        <w:tc>
          <w:tcPr>
            <w:tcW w:w="1021" w:type="dxa"/>
            <w:tcBorders>
              <w:left w:val="single" w:sz="4" w:space="0" w:color="auto"/>
              <w:bottom w:val="single" w:sz="4" w:space="0" w:color="auto"/>
            </w:tcBorders>
            <w:shd w:val="clear" w:color="auto" w:fill="auto"/>
          </w:tcPr>
          <w:p w14:paraId="5069E477" w14:textId="77777777" w:rsidR="00130064" w:rsidRDefault="00130064" w:rsidP="00AC23C4">
            <w:pPr>
              <w:pStyle w:val="TableCell0-2"/>
              <w:ind w:right="113"/>
              <w:jc w:val="right"/>
            </w:pPr>
            <w:r>
              <w:t>0</w:t>
            </w:r>
          </w:p>
        </w:tc>
        <w:tc>
          <w:tcPr>
            <w:tcW w:w="1021" w:type="dxa"/>
            <w:tcBorders>
              <w:bottom w:val="single" w:sz="4" w:space="0" w:color="auto"/>
            </w:tcBorders>
            <w:shd w:val="clear" w:color="auto" w:fill="auto"/>
          </w:tcPr>
          <w:p w14:paraId="096E94D5" w14:textId="77777777" w:rsidR="00130064" w:rsidRDefault="00130064" w:rsidP="00AC23C4">
            <w:pPr>
              <w:pStyle w:val="TableCell0-2"/>
              <w:ind w:right="113"/>
              <w:jc w:val="right"/>
            </w:pPr>
            <w:r>
              <w:t>---</w:t>
            </w:r>
          </w:p>
        </w:tc>
      </w:tr>
      <w:tr w:rsidR="00AC23C4" w14:paraId="30384166" w14:textId="77777777" w:rsidTr="00F72982">
        <w:tc>
          <w:tcPr>
            <w:tcW w:w="1134" w:type="dxa"/>
            <w:tcBorders>
              <w:top w:val="single" w:sz="4" w:space="0" w:color="auto"/>
              <w:bottom w:val="single" w:sz="4" w:space="0" w:color="auto"/>
            </w:tcBorders>
            <w:shd w:val="clear" w:color="auto" w:fill="auto"/>
          </w:tcPr>
          <w:p w14:paraId="0FFBC819" w14:textId="77777777" w:rsidR="00130064" w:rsidRDefault="00130064" w:rsidP="00AC23C4">
            <w:pPr>
              <w:pStyle w:val="TableCell2-2Break"/>
              <w:ind w:left="113"/>
            </w:pPr>
            <w:r>
              <w:t>Total</w:t>
            </w:r>
          </w:p>
        </w:tc>
        <w:tc>
          <w:tcPr>
            <w:tcW w:w="1021" w:type="dxa"/>
            <w:tcBorders>
              <w:top w:val="single" w:sz="4" w:space="0" w:color="auto"/>
              <w:bottom w:val="single" w:sz="4" w:space="0" w:color="auto"/>
            </w:tcBorders>
            <w:shd w:val="clear" w:color="auto" w:fill="auto"/>
          </w:tcPr>
          <w:p w14:paraId="49381B28" w14:textId="77777777" w:rsidR="00130064" w:rsidRPr="00A966DA" w:rsidRDefault="00130064"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101</w:t>
            </w:r>
            <w:r w:rsidRPr="00BE2ABE">
              <w:fldChar w:fldCharType="end"/>
            </w:r>
          </w:p>
        </w:tc>
        <w:tc>
          <w:tcPr>
            <w:tcW w:w="1021" w:type="dxa"/>
            <w:tcBorders>
              <w:top w:val="single" w:sz="4" w:space="0" w:color="auto"/>
              <w:bottom w:val="single" w:sz="4" w:space="0" w:color="auto"/>
              <w:right w:val="single" w:sz="4" w:space="0" w:color="auto"/>
            </w:tcBorders>
            <w:shd w:val="clear" w:color="auto" w:fill="auto"/>
          </w:tcPr>
          <w:p w14:paraId="0876B097" w14:textId="77777777" w:rsidR="00130064" w:rsidRPr="00BE2ABE" w:rsidRDefault="00130064" w:rsidP="00AC23C4">
            <w:pPr>
              <w:pStyle w:val="TableCell2-2"/>
              <w:ind w:right="113"/>
              <w:jc w:val="right"/>
            </w:pPr>
            <w:r>
              <w:t>100%</w:t>
            </w:r>
          </w:p>
        </w:tc>
        <w:tc>
          <w:tcPr>
            <w:tcW w:w="1021" w:type="dxa"/>
            <w:tcBorders>
              <w:top w:val="single" w:sz="4" w:space="0" w:color="auto"/>
              <w:left w:val="single" w:sz="4" w:space="0" w:color="auto"/>
              <w:bottom w:val="single" w:sz="4" w:space="0" w:color="auto"/>
            </w:tcBorders>
            <w:shd w:val="clear" w:color="auto" w:fill="auto"/>
          </w:tcPr>
          <w:p w14:paraId="4C614947" w14:textId="77777777" w:rsidR="00130064" w:rsidRPr="00A966DA" w:rsidRDefault="00130064"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42</w:t>
            </w:r>
            <w:r w:rsidRPr="00BE2ABE">
              <w:fldChar w:fldCharType="end"/>
            </w:r>
          </w:p>
        </w:tc>
        <w:tc>
          <w:tcPr>
            <w:tcW w:w="1021" w:type="dxa"/>
            <w:tcBorders>
              <w:top w:val="single" w:sz="4" w:space="0" w:color="auto"/>
              <w:bottom w:val="single" w:sz="4" w:space="0" w:color="auto"/>
            </w:tcBorders>
            <w:shd w:val="clear" w:color="auto" w:fill="auto"/>
          </w:tcPr>
          <w:p w14:paraId="4B44FA04" w14:textId="77777777" w:rsidR="00130064" w:rsidRPr="00A966DA" w:rsidRDefault="00130064" w:rsidP="00AC23C4">
            <w:pPr>
              <w:pStyle w:val="TableCell2-2"/>
              <w:ind w:right="113"/>
              <w:jc w:val="right"/>
            </w:pPr>
            <w:r>
              <w:t>100%</w:t>
            </w:r>
          </w:p>
        </w:tc>
      </w:tr>
    </w:tbl>
    <w:p w14:paraId="7931A6A4" w14:textId="77777777" w:rsidR="00130064" w:rsidRDefault="00130064" w:rsidP="00130064">
      <w:pPr>
        <w:pStyle w:val="Body0010after"/>
      </w:pPr>
    </w:p>
    <w:p w14:paraId="71576461" w14:textId="77777777" w:rsidR="005F326D" w:rsidRDefault="005F326D" w:rsidP="005F326D">
      <w:pPr>
        <w:pStyle w:val="Heading2"/>
      </w:pPr>
      <w:bookmarkStart w:id="2279" w:name="_Ref358367282"/>
      <w:bookmarkStart w:id="2280" w:name="_Ref358367285"/>
      <w:bookmarkStart w:id="2281" w:name="_Toc367531092"/>
      <w:bookmarkStart w:id="2282" w:name="_Toc440455587"/>
      <w:bookmarkStart w:id="2283" w:name="_Ref350361213"/>
      <w:bookmarkStart w:id="2284" w:name="_Toc367531090"/>
      <w:r>
        <w:t>Adverbs</w:t>
      </w:r>
      <w:bookmarkEnd w:id="2279"/>
      <w:bookmarkEnd w:id="2280"/>
      <w:bookmarkEnd w:id="2281"/>
      <w:bookmarkEnd w:id="2282"/>
    </w:p>
    <w:p w14:paraId="40B2C29E" w14:textId="77777777" w:rsidR="005F326D" w:rsidRDefault="005F326D" w:rsidP="005F326D">
      <w:pPr>
        <w:pStyle w:val="Body0000after"/>
      </w:pPr>
      <w:r>
        <w:t>Papuan M</w:t>
      </w:r>
      <w:r w:rsidRPr="00BE2CC4">
        <w:t>alay has a large open class of</w:t>
      </w:r>
      <w:r>
        <w:t xml:space="preserve"> adverbs, which modify constituents other than nouns. </w:t>
      </w:r>
      <w:r>
        <w:rPr>
          <w:lang w:eastAsia="en-US"/>
        </w:rPr>
        <w:t>Their main function is to indicate aspect, frequency, affirmation and negation, modality,</w:t>
      </w:r>
      <w:r w:rsidRPr="00311C9E">
        <w:rPr>
          <w:lang w:eastAsia="en-US"/>
        </w:rPr>
        <w:t xml:space="preserve"> </w:t>
      </w:r>
      <w:r>
        <w:rPr>
          <w:lang w:eastAsia="en-US"/>
        </w:rPr>
        <w:t>time, focus, and degree</w:t>
      </w:r>
      <w:r>
        <w:t xml:space="preserve">. Within the clause, the adverbs most commonly occur in pre-predicate position. Unlike the other two </w:t>
      </w:r>
      <w:r>
        <w:rPr>
          <w:lang w:eastAsia="en-US"/>
        </w:rPr>
        <w:t>open lexical classes of nouns and verbs, Papuan Malay adverbs are not used predicatively.</w:t>
      </w:r>
    </w:p>
    <w:p w14:paraId="24E0F819" w14:textId="20563315" w:rsidR="005F326D" w:rsidRDefault="005F326D" w:rsidP="005F326D">
      <w:pPr>
        <w:pStyle w:val="Body0500after"/>
        <w:rPr>
          <w:lang w:eastAsia="en-US"/>
        </w:rPr>
      </w:pPr>
      <w:r>
        <w:t xml:space="preserve">Cross-linguistically, </w:t>
      </w:r>
      <w:r>
        <w:rPr>
          <w:rStyle w:val="Citation"/>
        </w:rPr>
        <w:fldChar w:fldCharType="begin"/>
      </w:r>
      <w:r>
        <w:rPr>
          <w:rStyle w:val="Citation"/>
        </w:rPr>
        <w:instrText>ADDIN CITAVI.PLACEHOLDER aba82e57-9d6a-4aa0-becc-8160da3c9f26 PFBsYWNlaG9sZGVyPg0KICA8QWRkSW5WZXJzaW9uPjUuMi4wLjg8L0FkZEluVmVyc2lvbj4NCiAgPElkPmFiYTgyZTU3LTlkNmEtNGFhMC1iZWNjLTgxNjBkYTNjOWYyNjwvSWQ+DQogIDxFbnRyaWVzPg0KICAgIDxFbnRyeT4NCiAgICAgIDxJZD5jYzNiNTdkMC0xNzY3LTRjMTMtYWNjMi1iZWJjMTgzMzQyZTc8L0lkPg0KICAgICAgPE5vUGFyPnRydWU8L05vUGFyPg0KICAgICAgPFBlcnNvbk9ubHk+dHJ1ZTwvUGVyc29uT25seT4NCiAgICAgIDxSZWZlcmVuY2VJZD4zOWJlNjQ0Mi04NTUzLTRmZTgtYmJjYi0zZGNjZjAwMzY0YTQ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IYXNlciwgS29ydG1hbm4gMjAwNiDigJMgQWR2ZXJiczwvU2hvcnRUaXRsZT4NCiAgICAgICAgPFRpdGxlPkFkdmVyYnM8L1RpdGxlPg0KICAgICAgPC9SZWZlcmVuY2U+DQogICAgPC9FbnRyeT4NCiAgPC9FbnRyaWVzPg0KICA8VGV4dD5IYXNlciBhbmQgS29ydG1hbm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ZXIgYW5kIEtvcnRtYW5uPC9UZXh0Pg0KICAgIDwvVGV4dFVuaXQ+DQogIDwvVGV4dFVuaXRzPg0KPC9QbGFjZWhvbGRlcj4=</w:instrText>
      </w:r>
      <w:r>
        <w:rPr>
          <w:rStyle w:val="Citation"/>
        </w:rPr>
        <w:fldChar w:fldCharType="separate"/>
      </w:r>
      <w:bookmarkStart w:id="2285" w:name="_CTVP001aba82e579d6a4aa0becc8160da3c9f26"/>
      <w:r w:rsidR="0092006B">
        <w:rPr>
          <w:rStyle w:val="Citation"/>
        </w:rPr>
        <w:t>Haser and Kortmann</w:t>
      </w:r>
      <w:bookmarkEnd w:id="2285"/>
      <w:r>
        <w:rPr>
          <w:rStyle w:val="Citation"/>
        </w:rPr>
        <w:fldChar w:fldCharType="end"/>
      </w:r>
      <w:r w:rsidRPr="00513C8C">
        <w:rPr>
          <w:rStyle w:val="Citation"/>
        </w:rPr>
        <w:t xml:space="preserve"> </w:t>
      </w:r>
      <w:r>
        <w:rPr>
          <w:rStyle w:val="Citation"/>
        </w:rPr>
        <w:fldChar w:fldCharType="begin"/>
      </w:r>
      <w:r>
        <w:rPr>
          <w:rStyle w:val="Citation"/>
        </w:rPr>
        <w:instrText>ADDIN CITAVI.PLACEHOLDER 1b0ab11a-7a63-4c50-a9a9-369bac6fc454 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jogNjYpPC9UZXh0Pg0KICAgIDwvVGV4dFVuaXQ+DQogIDwvVGV4dFVuaXRzPg0KPC9QbGFjZWhvbGRlcj4=</w:instrText>
      </w:r>
      <w:r>
        <w:rPr>
          <w:rStyle w:val="Citation"/>
        </w:rPr>
        <w:fldChar w:fldCharType="separate"/>
      </w:r>
      <w:bookmarkStart w:id="2286" w:name="_CTVP0011b0ab11a7a634c50a9a9369bac6fc454"/>
      <w:r w:rsidR="0092006B">
        <w:rPr>
          <w:rStyle w:val="Citation"/>
        </w:rPr>
        <w:t>(2006: 66)</w:t>
      </w:r>
      <w:bookmarkEnd w:id="2286"/>
      <w:r>
        <w:rPr>
          <w:rStyle w:val="Citation"/>
        </w:rPr>
        <w:fldChar w:fldCharType="end"/>
      </w:r>
      <w:r>
        <w:t xml:space="preserve"> note that in terms of their semantics and morphology, “</w:t>
      </w:r>
      <w:r>
        <w:rPr>
          <w:lang w:eastAsia="en-US"/>
        </w:rPr>
        <w:t>adverbs are most closely related to adjectives, from which they are often derived”</w:t>
      </w:r>
      <w:r>
        <w:t xml:space="preserve">. With the restriction that Papuan Malay has a class of </w:t>
      </w:r>
      <w:r>
        <w:rPr>
          <w:lang w:eastAsia="en-US"/>
        </w:rPr>
        <w:t>monovalent stative verbs instead of adjectives (see §</w:t>
      </w:r>
      <w:r>
        <w:rPr>
          <w:lang w:eastAsia="en-US"/>
        </w:rPr>
        <w:fldChar w:fldCharType="begin"/>
      </w:r>
      <w:r>
        <w:rPr>
          <w:lang w:eastAsia="en-US"/>
        </w:rPr>
        <w:instrText xml:space="preserve"> REF _Ref350344076 \w \h </w:instrText>
      </w:r>
      <w:r>
        <w:rPr>
          <w:lang w:eastAsia="en-US"/>
        </w:rPr>
      </w:r>
      <w:r>
        <w:rPr>
          <w:lang w:eastAsia="en-US"/>
        </w:rPr>
        <w:fldChar w:fldCharType="separate"/>
      </w:r>
      <w:r w:rsidR="00154D81">
        <w:rPr>
          <w:cs/>
          <w:lang w:eastAsia="en-US"/>
        </w:rPr>
        <w:t>‎</w:t>
      </w:r>
      <w:r w:rsidR="00154D81">
        <w:rPr>
          <w:lang w:eastAsia="en-US"/>
        </w:rPr>
        <w:t>5.3.1</w:t>
      </w:r>
      <w:r>
        <w:rPr>
          <w:lang w:eastAsia="en-US"/>
        </w:rPr>
        <w:fldChar w:fldCharType="end"/>
      </w:r>
      <w:r>
        <w:rPr>
          <w:lang w:eastAsia="en-US"/>
        </w:rPr>
        <w:t xml:space="preserve">), </w:t>
      </w:r>
      <w:r>
        <w:t>this observation also seems to apply to the Papuan Malay adverbs</w:t>
      </w:r>
      <w:r>
        <w:rPr>
          <w:lang w:eastAsia="en-US"/>
        </w:rPr>
        <w:t xml:space="preserve">. First, a number of adverbs are related to </w:t>
      </w:r>
      <w:r>
        <w:t xml:space="preserve">monovalent stative verbs, such as the temporal adverb </w:t>
      </w:r>
      <w:r w:rsidRPr="00E17E07">
        <w:rPr>
          <w:rStyle w:val="ChItalBold"/>
        </w:rPr>
        <w:t>dulu</w:t>
      </w:r>
      <w:r>
        <w:t xml:space="preserve"> ‘first, in the past’ which is related to stative </w:t>
      </w:r>
      <w:r>
        <w:rPr>
          <w:rStyle w:val="ChItalBold"/>
        </w:rPr>
        <w:t>dulu</w:t>
      </w:r>
      <w:r>
        <w:t xml:space="preserve"> ‘be prior’ (see </w:t>
      </w:r>
      <w:r>
        <w:rPr>
          <w:lang w:eastAsia="en-US"/>
        </w:rPr>
        <w:t>§</w:t>
      </w:r>
      <w:r>
        <w:rPr>
          <w:lang w:eastAsia="en-US"/>
        </w:rPr>
        <w:fldChar w:fldCharType="begin"/>
      </w:r>
      <w:r>
        <w:rPr>
          <w:lang w:eastAsia="en-US"/>
        </w:rPr>
        <w:instrText xml:space="preserve"> REF _Ref358129559 \w \h </w:instrText>
      </w:r>
      <w:r>
        <w:rPr>
          <w:lang w:eastAsia="en-US"/>
        </w:rPr>
      </w:r>
      <w:r>
        <w:rPr>
          <w:lang w:eastAsia="en-US"/>
        </w:rPr>
        <w:fldChar w:fldCharType="separate"/>
      </w:r>
      <w:r w:rsidR="00154D81">
        <w:rPr>
          <w:cs/>
          <w:lang w:eastAsia="en-US"/>
        </w:rPr>
        <w:t>‎</w:t>
      </w:r>
      <w:r w:rsidR="00154D81">
        <w:rPr>
          <w:lang w:eastAsia="en-US"/>
        </w:rPr>
        <w:t>5.4.5</w:t>
      </w:r>
      <w:r>
        <w:rPr>
          <w:lang w:eastAsia="en-US"/>
        </w:rPr>
        <w:fldChar w:fldCharType="end"/>
      </w:r>
      <w:r>
        <w:t xml:space="preserve">), or the focus adverb </w:t>
      </w:r>
      <w:r w:rsidRPr="009976CC">
        <w:rPr>
          <w:rStyle w:val="ChItalBold"/>
        </w:rPr>
        <w:t>pas</w:t>
      </w:r>
      <w:r>
        <w:t xml:space="preserve"> ‘precisely’ which is related to stative </w:t>
      </w:r>
      <w:r w:rsidRPr="009976CC">
        <w:rPr>
          <w:rStyle w:val="ChItalBold"/>
        </w:rPr>
        <w:t>pas</w:t>
      </w:r>
      <w:r>
        <w:t xml:space="preserve"> ‘be exact’ (see §</w:t>
      </w:r>
      <w:r>
        <w:rPr>
          <w:lang w:eastAsia="en-US"/>
        </w:rPr>
        <w:fldChar w:fldCharType="begin"/>
      </w:r>
      <w:r>
        <w:rPr>
          <w:lang w:eastAsia="en-US"/>
        </w:rPr>
        <w:instrText xml:space="preserve"> REF _Ref358227561 \w \h </w:instrText>
      </w:r>
      <w:r>
        <w:rPr>
          <w:lang w:eastAsia="en-US"/>
        </w:rPr>
      </w:r>
      <w:r>
        <w:rPr>
          <w:lang w:eastAsia="en-US"/>
        </w:rPr>
        <w:fldChar w:fldCharType="separate"/>
      </w:r>
      <w:r w:rsidR="00154D81">
        <w:rPr>
          <w:cs/>
          <w:lang w:eastAsia="en-US"/>
        </w:rPr>
        <w:t>‎</w:t>
      </w:r>
      <w:r w:rsidR="00154D81">
        <w:rPr>
          <w:lang w:eastAsia="en-US"/>
        </w:rPr>
        <w:t>5.4.6</w:t>
      </w:r>
      <w:r>
        <w:rPr>
          <w:lang w:eastAsia="en-US"/>
        </w:rPr>
        <w:fldChar w:fldCharType="end"/>
      </w:r>
      <w:r>
        <w:t>; see also</w:t>
      </w:r>
      <w:r>
        <w:rPr>
          <w:lang w:eastAsia="en-US"/>
        </w:rPr>
        <w:t xml:space="preserve"> </w:t>
      </w:r>
      <w:r>
        <w:t>§</w:t>
      </w:r>
      <w:r>
        <w:fldChar w:fldCharType="begin"/>
      </w:r>
      <w:r>
        <w:instrText xml:space="preserve"> REF _Ref351641485 \w \h </w:instrText>
      </w:r>
      <w:r>
        <w:fldChar w:fldCharType="separate"/>
      </w:r>
      <w:r w:rsidR="00154D81">
        <w:rPr>
          <w:cs/>
        </w:rPr>
        <w:t>‎</w:t>
      </w:r>
      <w:r w:rsidR="00154D81">
        <w:t>5.14</w:t>
      </w:r>
      <w:r>
        <w:fldChar w:fldCharType="end"/>
      </w:r>
      <w:r>
        <w:t>). Second, manner is expressed through stative verbs (see §</w:t>
      </w:r>
      <w:r>
        <w:rPr>
          <w:lang w:eastAsia="en-US"/>
        </w:rPr>
        <w:fldChar w:fldCharType="begin"/>
      </w:r>
      <w:r>
        <w:rPr>
          <w:lang w:eastAsia="en-US"/>
        </w:rPr>
        <w:instrText xml:space="preserve"> REF _Ref358227566 \w \h </w:instrText>
      </w:r>
      <w:r>
        <w:rPr>
          <w:lang w:eastAsia="en-US"/>
        </w:rPr>
      </w:r>
      <w:r>
        <w:rPr>
          <w:lang w:eastAsia="en-US"/>
        </w:rPr>
        <w:fldChar w:fldCharType="separate"/>
      </w:r>
      <w:r w:rsidR="00154D81">
        <w:rPr>
          <w:cs/>
          <w:lang w:eastAsia="en-US"/>
        </w:rPr>
        <w:t>‎</w:t>
      </w:r>
      <w:r w:rsidR="00154D81">
        <w:rPr>
          <w:lang w:eastAsia="en-US"/>
        </w:rPr>
        <w:t>5.4.8</w:t>
      </w:r>
      <w:r>
        <w:rPr>
          <w:lang w:eastAsia="en-US"/>
        </w:rPr>
        <w:fldChar w:fldCharType="end"/>
      </w:r>
      <w:r>
        <w:rPr>
          <w:lang w:eastAsia="en-US"/>
        </w:rPr>
        <w:t xml:space="preserve">). Third, </w:t>
      </w:r>
      <w:r>
        <w:t>reduplicated verbs can receive an adverbial reading</w:t>
      </w:r>
      <w:r w:rsidRPr="009919B9">
        <w:t xml:space="preserve"> </w:t>
      </w:r>
      <w:r>
        <w:t xml:space="preserve">due to </w:t>
      </w:r>
      <w:r w:rsidRPr="009D4500">
        <w:t>an interpretational shift</w:t>
      </w:r>
      <w:r>
        <w:t xml:space="preserve">. Examples are </w:t>
      </w:r>
      <w:r w:rsidRPr="00D01BB8">
        <w:rPr>
          <w:rStyle w:val="ChItalBold"/>
        </w:rPr>
        <w:t>baru</w:t>
      </w:r>
      <w:r>
        <w:rPr>
          <w:rStyle w:val="ChItalBold"/>
        </w:rPr>
        <w:t>~</w:t>
      </w:r>
      <w:r w:rsidRPr="00D01BB8">
        <w:rPr>
          <w:rStyle w:val="ChItalBold"/>
        </w:rPr>
        <w:t>baru</w:t>
      </w:r>
      <w:r>
        <w:t xml:space="preserve"> ‘just now’ with its stative base </w:t>
      </w:r>
      <w:r>
        <w:rPr>
          <w:rStyle w:val="ChItalBold"/>
        </w:rPr>
        <w:t>baru</w:t>
      </w:r>
      <w:r>
        <w:t xml:space="preserve"> ‘be new’ (see </w:t>
      </w:r>
      <w:r>
        <w:rPr>
          <w:lang w:eastAsia="en-US"/>
        </w:rPr>
        <w:t>§</w:t>
      </w:r>
      <w:r>
        <w:rPr>
          <w:lang w:eastAsia="en-US"/>
        </w:rPr>
        <w:fldChar w:fldCharType="begin"/>
      </w:r>
      <w:r>
        <w:rPr>
          <w:lang w:eastAsia="en-US"/>
        </w:rPr>
        <w:instrText xml:space="preserve"> REF _Ref358129559 \w \h </w:instrText>
      </w:r>
      <w:r>
        <w:rPr>
          <w:lang w:eastAsia="en-US"/>
        </w:rPr>
      </w:r>
      <w:r>
        <w:rPr>
          <w:lang w:eastAsia="en-US"/>
        </w:rPr>
        <w:fldChar w:fldCharType="separate"/>
      </w:r>
      <w:r w:rsidR="00154D81">
        <w:rPr>
          <w:cs/>
          <w:lang w:eastAsia="en-US"/>
        </w:rPr>
        <w:t>‎</w:t>
      </w:r>
      <w:r w:rsidR="00154D81">
        <w:rPr>
          <w:lang w:eastAsia="en-US"/>
        </w:rPr>
        <w:t>5.4.5</w:t>
      </w:r>
      <w:r>
        <w:rPr>
          <w:lang w:eastAsia="en-US"/>
        </w:rPr>
        <w:fldChar w:fldCharType="end"/>
      </w:r>
      <w:r>
        <w:rPr>
          <w:lang w:eastAsia="en-US"/>
        </w:rPr>
        <w:t>; see also §</w:t>
      </w:r>
      <w:r>
        <w:rPr>
          <w:lang w:eastAsia="en-US"/>
        </w:rPr>
        <w:fldChar w:fldCharType="begin"/>
      </w:r>
      <w:r>
        <w:rPr>
          <w:lang w:eastAsia="en-US"/>
        </w:rPr>
        <w:instrText xml:space="preserve"> REF _Ref368577283 \w \h </w:instrText>
      </w:r>
      <w:r>
        <w:rPr>
          <w:lang w:eastAsia="en-US"/>
        </w:rPr>
      </w:r>
      <w:r>
        <w:rPr>
          <w:lang w:eastAsia="en-US"/>
        </w:rPr>
        <w:fldChar w:fldCharType="separate"/>
      </w:r>
      <w:r w:rsidR="00154D81">
        <w:rPr>
          <w:cs/>
          <w:lang w:eastAsia="en-US"/>
        </w:rPr>
        <w:t>‎</w:t>
      </w:r>
      <w:r w:rsidR="00154D81">
        <w:rPr>
          <w:lang w:eastAsia="en-US"/>
        </w:rPr>
        <w:t>4.2.2.8</w:t>
      </w:r>
      <w:r>
        <w:rPr>
          <w:lang w:eastAsia="en-US"/>
        </w:rPr>
        <w:fldChar w:fldCharType="end"/>
      </w:r>
      <w:r>
        <w:t xml:space="preserve">). In Papuan Malay this link with verbs extends to dynamic verbs, in that reduplicated dynamic verbs can also receive an adverbial reading. Examples are the modal adverbs </w:t>
      </w:r>
      <w:r w:rsidRPr="00916C64">
        <w:rPr>
          <w:rStyle w:val="ChItalBold"/>
        </w:rPr>
        <w:t>kira</w:t>
      </w:r>
      <w:r>
        <w:rPr>
          <w:rStyle w:val="ChItalBold"/>
        </w:rPr>
        <w:t>~</w:t>
      </w:r>
      <w:r w:rsidRPr="00916C64">
        <w:rPr>
          <w:rStyle w:val="ChItalBold"/>
        </w:rPr>
        <w:t>kira</w:t>
      </w:r>
      <w:r>
        <w:t xml:space="preserve"> ‘probably’ and </w:t>
      </w:r>
      <w:r w:rsidRPr="00916C64">
        <w:rPr>
          <w:rStyle w:val="ChItalBold"/>
        </w:rPr>
        <w:t>taw</w:t>
      </w:r>
      <w:r>
        <w:rPr>
          <w:rStyle w:val="ChItalBold"/>
        </w:rPr>
        <w:t>~</w:t>
      </w:r>
      <w:r w:rsidRPr="00916C64">
        <w:rPr>
          <w:rStyle w:val="ChItalBold"/>
        </w:rPr>
        <w:t>taw</w:t>
      </w:r>
      <w:r>
        <w:t xml:space="preserve"> ‘unexpectedly’ which are related to the respective dynamic verbs </w:t>
      </w:r>
      <w:r w:rsidRPr="00916C64">
        <w:rPr>
          <w:rStyle w:val="ChItalBold"/>
        </w:rPr>
        <w:t>kira</w:t>
      </w:r>
      <w:r>
        <w:t xml:space="preserve"> ‘think’ and </w:t>
      </w:r>
      <w:r w:rsidRPr="00916C64">
        <w:rPr>
          <w:rStyle w:val="ChItalBold"/>
        </w:rPr>
        <w:t>taw</w:t>
      </w:r>
      <w:r>
        <w:t xml:space="preserve"> ‘know’ (see </w:t>
      </w:r>
      <w:r>
        <w:rPr>
          <w:lang w:eastAsia="en-US"/>
        </w:rPr>
        <w:t>§</w:t>
      </w:r>
      <w:r>
        <w:rPr>
          <w:lang w:eastAsia="en-US"/>
        </w:rPr>
        <w:fldChar w:fldCharType="begin"/>
      </w:r>
      <w:r>
        <w:rPr>
          <w:lang w:eastAsia="en-US"/>
        </w:rPr>
        <w:instrText xml:space="preserve"> REF _Ref358227562 \w \h </w:instrText>
      </w:r>
      <w:r>
        <w:rPr>
          <w:lang w:eastAsia="en-US"/>
        </w:rPr>
      </w:r>
      <w:r>
        <w:rPr>
          <w:lang w:eastAsia="en-US"/>
        </w:rPr>
        <w:fldChar w:fldCharType="separate"/>
      </w:r>
      <w:r w:rsidR="00154D81">
        <w:rPr>
          <w:cs/>
          <w:lang w:eastAsia="en-US"/>
        </w:rPr>
        <w:t>‎</w:t>
      </w:r>
      <w:r w:rsidR="00154D81">
        <w:rPr>
          <w:lang w:eastAsia="en-US"/>
        </w:rPr>
        <w:t>5.4.4</w:t>
      </w:r>
      <w:r>
        <w:rPr>
          <w:lang w:eastAsia="en-US"/>
        </w:rPr>
        <w:fldChar w:fldCharType="end"/>
      </w:r>
      <w:r>
        <w:rPr>
          <w:lang w:eastAsia="en-US"/>
        </w:rPr>
        <w:t>; see also §</w:t>
      </w:r>
      <w:r>
        <w:fldChar w:fldCharType="begin"/>
      </w:r>
      <w:r>
        <w:instrText xml:space="preserve"> REF _Ref351641485 \w \h </w:instrText>
      </w:r>
      <w:r>
        <w:fldChar w:fldCharType="separate"/>
      </w:r>
      <w:r w:rsidR="00154D81">
        <w:rPr>
          <w:cs/>
        </w:rPr>
        <w:t>‎</w:t>
      </w:r>
      <w:r w:rsidR="00154D81">
        <w:t>5.14</w:t>
      </w:r>
      <w:r>
        <w:fldChar w:fldCharType="end"/>
      </w:r>
      <w:r>
        <w:rPr>
          <w:lang w:eastAsia="en-US"/>
        </w:rPr>
        <w:t>).</w:t>
      </w:r>
    </w:p>
    <w:p w14:paraId="659AA29C" w14:textId="77777777" w:rsidR="005F326D" w:rsidRDefault="005F326D" w:rsidP="005F326D">
      <w:pPr>
        <w:pStyle w:val="Body0500after"/>
      </w:pPr>
      <w:r>
        <w:rPr>
          <w:lang w:eastAsia="en-US"/>
        </w:rPr>
        <w:t xml:space="preserve">In addition to this prominent link with verbs, Papuan Malay adverbs are also related to nouns, although this link appears to be less prominent. First, a number of modal adverbs </w:t>
      </w:r>
      <w:r w:rsidRPr="00913A62">
        <w:t xml:space="preserve">are historically derived </w:t>
      </w:r>
      <w:r>
        <w:t xml:space="preserve">from nouns </w:t>
      </w:r>
      <w:r w:rsidRPr="00913A62">
        <w:t xml:space="preserve">by </w:t>
      </w:r>
      <w:r>
        <w:rPr>
          <w:lang w:eastAsia="en-US"/>
        </w:rPr>
        <w:t>un</w:t>
      </w:r>
      <w:r w:rsidRPr="006C65BE">
        <w:rPr>
          <w:lang w:eastAsia="en-US"/>
        </w:rPr>
        <w:t>productive</w:t>
      </w:r>
      <w:r w:rsidRPr="00913A62">
        <w:rPr>
          <w:lang w:eastAsia="en-US"/>
        </w:rPr>
        <w:t xml:space="preserve"> affixation </w:t>
      </w:r>
      <w:r>
        <w:rPr>
          <w:lang w:eastAsia="en-US"/>
        </w:rPr>
        <w:t xml:space="preserve">with </w:t>
      </w:r>
      <w:r w:rsidRPr="0090507A">
        <w:rPr>
          <w:szCs w:val="19"/>
        </w:rPr>
        <w:t>­</w:t>
      </w:r>
      <w:r w:rsidRPr="0090507A">
        <w:rPr>
          <w:rStyle w:val="ChItalBold"/>
          <w:szCs w:val="19"/>
        </w:rPr>
        <w:t>nya</w:t>
      </w:r>
      <w:r>
        <w:rPr>
          <w:lang w:eastAsia="en-US"/>
        </w:rPr>
        <w:t xml:space="preserve"> ‘</w:t>
      </w:r>
      <w:r w:rsidRPr="0099608C">
        <w:rPr>
          <w:rStyle w:val="ChSmallCaps"/>
        </w:rPr>
        <w:t>3poss</w:t>
      </w:r>
      <w:r>
        <w:rPr>
          <w:rStyle w:val="ChSmallCaps"/>
        </w:rPr>
        <w:t>r</w:t>
      </w:r>
      <w:r>
        <w:t xml:space="preserve">’. Examples are </w:t>
      </w:r>
      <w:r w:rsidRPr="00DA051D">
        <w:rPr>
          <w:rStyle w:val="ChItalBold"/>
        </w:rPr>
        <w:t>artinya</w:t>
      </w:r>
      <w:r>
        <w:t xml:space="preserve"> ‘that means’ (literally ‘the meaning of’), </w:t>
      </w:r>
      <w:r w:rsidRPr="00DA051D">
        <w:rPr>
          <w:rStyle w:val="ChItalBold"/>
        </w:rPr>
        <w:t>katanya</w:t>
      </w:r>
      <w:r>
        <w:t xml:space="preserve"> ‘it is being said’ (literally ‘the word of’), or </w:t>
      </w:r>
      <w:r w:rsidRPr="00DA051D">
        <w:rPr>
          <w:rStyle w:val="ChItalBold"/>
        </w:rPr>
        <w:t>maksutnya</w:t>
      </w:r>
      <w:r>
        <w:t xml:space="preserve"> ‘that is to say’ (literally ‘the purpose of’). </w:t>
      </w:r>
      <w:r>
        <w:rPr>
          <w:lang w:eastAsia="en-US"/>
        </w:rPr>
        <w:t xml:space="preserve">Second, reduplicated nouns can receive an </w:t>
      </w:r>
      <w:r>
        <w:t xml:space="preserve">adverbial reading due to </w:t>
      </w:r>
      <w:r w:rsidRPr="009D4500">
        <w:t>an interpretational shift</w:t>
      </w:r>
      <w:r>
        <w:t xml:space="preserve"> (see §</w:t>
      </w:r>
      <w:r>
        <w:fldChar w:fldCharType="begin"/>
      </w:r>
      <w:r>
        <w:instrText xml:space="preserve"> REF _Ref368577236 \w \h </w:instrText>
      </w:r>
      <w:r>
        <w:fldChar w:fldCharType="separate"/>
      </w:r>
      <w:r w:rsidR="00154D81">
        <w:rPr>
          <w:cs/>
        </w:rPr>
        <w:t>‎</w:t>
      </w:r>
      <w:r w:rsidR="00154D81">
        <w:t>4.2.1.4</w:t>
      </w:r>
      <w:r>
        <w:fldChar w:fldCharType="end"/>
      </w:r>
      <w:r>
        <w:t>).</w:t>
      </w:r>
    </w:p>
    <w:p w14:paraId="785D181B" w14:textId="77777777" w:rsidR="005F326D" w:rsidRDefault="005F326D" w:rsidP="005F326D">
      <w:pPr>
        <w:pStyle w:val="Body0500after"/>
        <w:rPr>
          <w:lang w:eastAsia="en-US"/>
        </w:rPr>
      </w:pPr>
      <w:r>
        <w:t xml:space="preserve">The adverbs occur in different positions within the clause. They can take a pre-predicate or post-predicate position, with the pre-predicate position being the most common. There are also a fair number of adverbs which can occur in both positions. For the pre-predicate adverbs two positions are possible, directly preceding the predicate and preceding the subject. Likewise, two positions are possible for the post-predicate adverbs, directly following the predicate and, in clauses with peripheral adjuncts, following the adjunct. Depending on their positions within the clause, the adverbs differ in terms of their semantic effect. Generally speaking, pre-predicate adverbs which precede the subject have scope over the entire proposition. The semantic effect of pre-predicate adverbs which directly precede the predicate, and of post-predicate adverbs is more limited. On the whole, however, these distinctions are subtle, as shown with the temporal adverb </w:t>
      </w:r>
      <w:r w:rsidRPr="00624904">
        <w:rPr>
          <w:rStyle w:val="ChItalBold"/>
        </w:rPr>
        <w:t>langsung</w:t>
      </w:r>
      <w:r>
        <w:t xml:space="preserve"> ‘immediately’ in </w:t>
      </w:r>
      <w:r>
        <w:rPr>
          <w:lang w:eastAsia="en-US"/>
        </w:rPr>
        <w:t>§</w:t>
      </w:r>
      <w:r>
        <w:rPr>
          <w:lang w:eastAsia="en-US"/>
        </w:rPr>
        <w:fldChar w:fldCharType="begin"/>
      </w:r>
      <w:r>
        <w:rPr>
          <w:lang w:eastAsia="en-US"/>
        </w:rPr>
        <w:instrText xml:space="preserve"> REF _Ref358129559 \w \h </w:instrText>
      </w:r>
      <w:r>
        <w:rPr>
          <w:lang w:eastAsia="en-US"/>
        </w:rPr>
      </w:r>
      <w:r>
        <w:rPr>
          <w:lang w:eastAsia="en-US"/>
        </w:rPr>
        <w:fldChar w:fldCharType="separate"/>
      </w:r>
      <w:r w:rsidR="00154D81">
        <w:rPr>
          <w:cs/>
          <w:lang w:eastAsia="en-US"/>
        </w:rPr>
        <w:t>‎</w:t>
      </w:r>
      <w:r w:rsidR="00154D81">
        <w:rPr>
          <w:lang w:eastAsia="en-US"/>
        </w:rPr>
        <w:t>5.4.5</w:t>
      </w:r>
      <w:r>
        <w:rPr>
          <w:lang w:eastAsia="en-US"/>
        </w:rPr>
        <w:fldChar w:fldCharType="end"/>
      </w:r>
      <w:r>
        <w:rPr>
          <w:lang w:eastAsia="en-US"/>
        </w:rPr>
        <w:t>.</w:t>
      </w:r>
    </w:p>
    <w:p w14:paraId="2672B10E" w14:textId="624CF9A4" w:rsidR="005F326D" w:rsidRDefault="005F326D" w:rsidP="005F326D">
      <w:pPr>
        <w:pStyle w:val="Body0500after"/>
        <w:rPr>
          <w:lang w:eastAsia="en-US"/>
        </w:rPr>
      </w:pPr>
      <w:r>
        <w:rPr>
          <w:lang w:eastAsia="en-US"/>
        </w:rPr>
        <w:t>The following sections describe the adverbs in terms of their positions within the clause and their overall semantic functions. Aspect adverbs are discussed in §</w:t>
      </w:r>
      <w:r>
        <w:rPr>
          <w:lang w:eastAsia="en-US"/>
        </w:rPr>
        <w:fldChar w:fldCharType="begin"/>
      </w:r>
      <w:r>
        <w:rPr>
          <w:lang w:eastAsia="en-US"/>
        </w:rPr>
        <w:instrText xml:space="preserve"> REF _Ref358227558 \w \h </w:instrText>
      </w:r>
      <w:r>
        <w:rPr>
          <w:lang w:eastAsia="en-US"/>
        </w:rPr>
      </w:r>
      <w:r>
        <w:rPr>
          <w:lang w:eastAsia="en-US"/>
        </w:rPr>
        <w:fldChar w:fldCharType="separate"/>
      </w:r>
      <w:r w:rsidR="00154D81">
        <w:rPr>
          <w:cs/>
          <w:lang w:eastAsia="en-US"/>
        </w:rPr>
        <w:t>‎</w:t>
      </w:r>
      <w:r w:rsidR="00154D81">
        <w:rPr>
          <w:lang w:eastAsia="en-US"/>
        </w:rPr>
        <w:t>5.4.1</w:t>
      </w:r>
      <w:r>
        <w:rPr>
          <w:lang w:eastAsia="en-US"/>
        </w:rPr>
        <w:fldChar w:fldCharType="end"/>
      </w:r>
      <w:r>
        <w:rPr>
          <w:lang w:eastAsia="en-US"/>
        </w:rPr>
        <w:t>, frequency adverbs in §</w:t>
      </w:r>
      <w:r>
        <w:rPr>
          <w:lang w:eastAsia="en-US"/>
        </w:rPr>
        <w:fldChar w:fldCharType="begin"/>
      </w:r>
      <w:r>
        <w:rPr>
          <w:lang w:eastAsia="en-US"/>
        </w:rPr>
        <w:instrText xml:space="preserve"> REF _Ref358227560 \w \h </w:instrText>
      </w:r>
      <w:r>
        <w:rPr>
          <w:lang w:eastAsia="en-US"/>
        </w:rPr>
      </w:r>
      <w:r>
        <w:rPr>
          <w:lang w:eastAsia="en-US"/>
        </w:rPr>
        <w:fldChar w:fldCharType="separate"/>
      </w:r>
      <w:r w:rsidR="00154D81">
        <w:rPr>
          <w:cs/>
          <w:lang w:eastAsia="en-US"/>
        </w:rPr>
        <w:t>‎</w:t>
      </w:r>
      <w:r w:rsidR="00154D81">
        <w:rPr>
          <w:lang w:eastAsia="en-US"/>
        </w:rPr>
        <w:t>5.4.2</w:t>
      </w:r>
      <w:r>
        <w:rPr>
          <w:lang w:eastAsia="en-US"/>
        </w:rPr>
        <w:fldChar w:fldCharType="end"/>
      </w:r>
      <w:r>
        <w:rPr>
          <w:lang w:eastAsia="en-US"/>
        </w:rPr>
        <w:t>,</w:t>
      </w:r>
      <w:r w:rsidRPr="00BA70F1">
        <w:rPr>
          <w:lang w:eastAsia="en-US"/>
        </w:rPr>
        <w:t xml:space="preserve"> </w:t>
      </w:r>
      <w:r>
        <w:rPr>
          <w:lang w:eastAsia="en-US"/>
        </w:rPr>
        <w:t>affirmation and negation adverbs in §</w:t>
      </w:r>
      <w:r>
        <w:rPr>
          <w:lang w:eastAsia="en-US"/>
        </w:rPr>
        <w:fldChar w:fldCharType="begin"/>
      </w:r>
      <w:r>
        <w:rPr>
          <w:lang w:eastAsia="en-US"/>
        </w:rPr>
        <w:instrText xml:space="preserve"> REF _Ref358227563 \w \h </w:instrText>
      </w:r>
      <w:r>
        <w:rPr>
          <w:lang w:eastAsia="en-US"/>
        </w:rPr>
      </w:r>
      <w:r>
        <w:rPr>
          <w:lang w:eastAsia="en-US"/>
        </w:rPr>
        <w:fldChar w:fldCharType="separate"/>
      </w:r>
      <w:r w:rsidR="00154D81">
        <w:rPr>
          <w:cs/>
          <w:lang w:eastAsia="en-US"/>
        </w:rPr>
        <w:t>‎</w:t>
      </w:r>
      <w:r w:rsidR="00154D81">
        <w:rPr>
          <w:lang w:eastAsia="en-US"/>
        </w:rPr>
        <w:t>5.4.3</w:t>
      </w:r>
      <w:r>
        <w:rPr>
          <w:lang w:eastAsia="en-US"/>
        </w:rPr>
        <w:fldChar w:fldCharType="end"/>
      </w:r>
      <w:r>
        <w:rPr>
          <w:lang w:eastAsia="en-US"/>
        </w:rPr>
        <w:t>, modal adverbs in §</w:t>
      </w:r>
      <w:r>
        <w:rPr>
          <w:lang w:eastAsia="en-US"/>
        </w:rPr>
        <w:fldChar w:fldCharType="begin"/>
      </w:r>
      <w:r>
        <w:rPr>
          <w:lang w:eastAsia="en-US"/>
        </w:rPr>
        <w:instrText xml:space="preserve"> REF _Ref358227562 \w \h </w:instrText>
      </w:r>
      <w:r>
        <w:rPr>
          <w:lang w:eastAsia="en-US"/>
        </w:rPr>
      </w:r>
      <w:r>
        <w:rPr>
          <w:lang w:eastAsia="en-US"/>
        </w:rPr>
        <w:fldChar w:fldCharType="separate"/>
      </w:r>
      <w:r w:rsidR="00154D81">
        <w:rPr>
          <w:cs/>
          <w:lang w:eastAsia="en-US"/>
        </w:rPr>
        <w:t>‎</w:t>
      </w:r>
      <w:r w:rsidR="00154D81">
        <w:rPr>
          <w:lang w:eastAsia="en-US"/>
        </w:rPr>
        <w:t>5.4.4</w:t>
      </w:r>
      <w:r>
        <w:rPr>
          <w:lang w:eastAsia="en-US"/>
        </w:rPr>
        <w:fldChar w:fldCharType="end"/>
      </w:r>
      <w:r>
        <w:rPr>
          <w:lang w:eastAsia="en-US"/>
        </w:rPr>
        <w:t>, temporal adverbs in §</w:t>
      </w:r>
      <w:r>
        <w:rPr>
          <w:lang w:eastAsia="en-US"/>
        </w:rPr>
        <w:fldChar w:fldCharType="begin"/>
      </w:r>
      <w:r>
        <w:rPr>
          <w:lang w:eastAsia="en-US"/>
        </w:rPr>
        <w:instrText xml:space="preserve"> REF _Ref358129559 \w \h </w:instrText>
      </w:r>
      <w:r>
        <w:rPr>
          <w:lang w:eastAsia="en-US"/>
        </w:rPr>
      </w:r>
      <w:r>
        <w:rPr>
          <w:lang w:eastAsia="en-US"/>
        </w:rPr>
        <w:fldChar w:fldCharType="separate"/>
      </w:r>
      <w:r w:rsidR="00154D81">
        <w:rPr>
          <w:cs/>
          <w:lang w:eastAsia="en-US"/>
        </w:rPr>
        <w:t>‎</w:t>
      </w:r>
      <w:r w:rsidR="00154D81">
        <w:rPr>
          <w:lang w:eastAsia="en-US"/>
        </w:rPr>
        <w:t>5.4.5</w:t>
      </w:r>
      <w:r>
        <w:rPr>
          <w:lang w:eastAsia="en-US"/>
        </w:rPr>
        <w:fldChar w:fldCharType="end"/>
      </w:r>
      <w:r>
        <w:rPr>
          <w:lang w:eastAsia="en-US"/>
        </w:rPr>
        <w:t>, focus adverbs in §</w:t>
      </w:r>
      <w:r>
        <w:rPr>
          <w:lang w:eastAsia="en-US"/>
        </w:rPr>
        <w:fldChar w:fldCharType="begin"/>
      </w:r>
      <w:r>
        <w:rPr>
          <w:lang w:eastAsia="en-US"/>
        </w:rPr>
        <w:instrText xml:space="preserve"> REF _Ref358227561 \w \h </w:instrText>
      </w:r>
      <w:r>
        <w:rPr>
          <w:lang w:eastAsia="en-US"/>
        </w:rPr>
      </w:r>
      <w:r>
        <w:rPr>
          <w:lang w:eastAsia="en-US"/>
        </w:rPr>
        <w:fldChar w:fldCharType="separate"/>
      </w:r>
      <w:r w:rsidR="00154D81">
        <w:rPr>
          <w:cs/>
          <w:lang w:eastAsia="en-US"/>
        </w:rPr>
        <w:t>‎</w:t>
      </w:r>
      <w:r w:rsidR="00154D81">
        <w:rPr>
          <w:lang w:eastAsia="en-US"/>
        </w:rPr>
        <w:t>5.4.6</w:t>
      </w:r>
      <w:r>
        <w:rPr>
          <w:lang w:eastAsia="en-US"/>
        </w:rPr>
        <w:fldChar w:fldCharType="end"/>
      </w:r>
      <w:r>
        <w:rPr>
          <w:lang w:eastAsia="en-US"/>
        </w:rPr>
        <w:t>, and degree adverbs in §</w:t>
      </w:r>
      <w:r>
        <w:rPr>
          <w:lang w:eastAsia="en-US"/>
        </w:rPr>
        <w:fldChar w:fldCharType="begin"/>
      </w:r>
      <w:r>
        <w:rPr>
          <w:lang w:eastAsia="en-US"/>
        </w:rPr>
        <w:instrText xml:space="preserve"> REF _Ref358227559 \w \h </w:instrText>
      </w:r>
      <w:r>
        <w:rPr>
          <w:lang w:eastAsia="en-US"/>
        </w:rPr>
      </w:r>
      <w:r>
        <w:rPr>
          <w:lang w:eastAsia="en-US"/>
        </w:rPr>
        <w:fldChar w:fldCharType="separate"/>
      </w:r>
      <w:r w:rsidR="00154D81">
        <w:rPr>
          <w:cs/>
          <w:lang w:eastAsia="en-US"/>
        </w:rPr>
        <w:t>‎</w:t>
      </w:r>
      <w:r w:rsidR="00154D81">
        <w:rPr>
          <w:lang w:eastAsia="en-US"/>
        </w:rPr>
        <w:t>5.4.7</w:t>
      </w:r>
      <w:r>
        <w:rPr>
          <w:lang w:eastAsia="en-US"/>
        </w:rPr>
        <w:fldChar w:fldCharType="end"/>
      </w:r>
      <w:r>
        <w:rPr>
          <w:lang w:eastAsia="en-US"/>
        </w:rPr>
        <w:t xml:space="preserve">. Papuan Malay does not have manner adverbs; </w:t>
      </w:r>
      <w:r>
        <w:t>instead, manner is expressed through stative verbs which always follow the main verb, as briefly discussed in §</w:t>
      </w:r>
      <w:r>
        <w:rPr>
          <w:lang w:eastAsia="en-US"/>
        </w:rPr>
        <w:fldChar w:fldCharType="begin"/>
      </w:r>
      <w:r>
        <w:rPr>
          <w:lang w:eastAsia="en-US"/>
        </w:rPr>
        <w:instrText xml:space="preserve"> REF _Ref358227566 \w \h </w:instrText>
      </w:r>
      <w:r>
        <w:rPr>
          <w:lang w:eastAsia="en-US"/>
        </w:rPr>
      </w:r>
      <w:r>
        <w:rPr>
          <w:lang w:eastAsia="en-US"/>
        </w:rPr>
        <w:fldChar w:fldCharType="separate"/>
      </w:r>
      <w:r w:rsidR="00154D81">
        <w:rPr>
          <w:cs/>
          <w:lang w:eastAsia="en-US"/>
        </w:rPr>
        <w:t>‎</w:t>
      </w:r>
      <w:r w:rsidR="00154D81">
        <w:rPr>
          <w:lang w:eastAsia="en-US"/>
        </w:rPr>
        <w:t>5.4.8</w:t>
      </w:r>
      <w:r>
        <w:rPr>
          <w:lang w:eastAsia="en-US"/>
        </w:rPr>
        <w:fldChar w:fldCharType="end"/>
      </w:r>
      <w:r>
        <w:t xml:space="preserve">. Each of these sections </w:t>
      </w:r>
      <w:r>
        <w:rPr>
          <w:lang w:eastAsia="en-US"/>
        </w:rPr>
        <w:t>includes a table which lists the different adverbs and indicates whether they take a pre-predicate (</w:t>
      </w:r>
      <w:r w:rsidRPr="0099608C">
        <w:rPr>
          <w:rStyle w:val="ChSmallCaps"/>
        </w:rPr>
        <w:t>pre-pred</w:t>
      </w:r>
      <w:r>
        <w:rPr>
          <w:lang w:eastAsia="en-US"/>
        </w:rPr>
        <w:t>) and/or post-predicate (</w:t>
      </w:r>
      <w:r w:rsidRPr="0099608C">
        <w:rPr>
          <w:rStyle w:val="ChSmallCaps"/>
        </w:rPr>
        <w:t>post-pred</w:t>
      </w:r>
      <w:r>
        <w:rPr>
          <w:lang w:eastAsia="en-US"/>
        </w:rPr>
        <w:t>) position within the clause</w:t>
      </w:r>
      <w:r w:rsidR="00E8070E">
        <w:rPr>
          <w:lang w:eastAsia="en-US"/>
        </w:rPr>
        <w:t xml:space="preserve"> (</w:t>
      </w:r>
      <w:r w:rsidR="00E8070E">
        <w:t>empty cells signal unattested constituent combinations)</w:t>
      </w:r>
      <w:r>
        <w:rPr>
          <w:lang w:eastAsia="en-US"/>
        </w:rPr>
        <w:t>. The different positions are also illustrated with (near) contrastive examples. An investigation of the semantic effects encoded by these positions, however, is left for future research. Also left for future research is the question of which adverbs can co-occur and in which positions.</w:t>
      </w:r>
    </w:p>
    <w:p w14:paraId="18FF39A2" w14:textId="77777777" w:rsidR="005F326D" w:rsidRDefault="005F326D" w:rsidP="005F326D">
      <w:pPr>
        <w:pStyle w:val="Body0515after"/>
      </w:pPr>
      <w:r>
        <w:rPr>
          <w:lang w:eastAsia="en-US"/>
        </w:rPr>
        <w:t xml:space="preserve">Following the description of the different types of adverbs, </w:t>
      </w:r>
      <w:r>
        <w:t>§</w:t>
      </w:r>
      <w:r>
        <w:fldChar w:fldCharType="begin"/>
      </w:r>
      <w:r>
        <w:instrText xml:space="preserve"> REF _Ref363225033 \w \h </w:instrText>
      </w:r>
      <w:r>
        <w:fldChar w:fldCharType="separate"/>
      </w:r>
      <w:r w:rsidR="00154D81">
        <w:rPr>
          <w:cs/>
        </w:rPr>
        <w:t>‎</w:t>
      </w:r>
      <w:r w:rsidR="00154D81">
        <w:t>5.4.9</w:t>
      </w:r>
      <w:r>
        <w:fldChar w:fldCharType="end"/>
      </w:r>
      <w:r>
        <w:t xml:space="preserve"> summarizes </w:t>
      </w:r>
      <w:r>
        <w:rPr>
          <w:lang w:eastAsia="en-US"/>
        </w:rPr>
        <w:t>the main points of this section, especially with respect to</w:t>
      </w:r>
      <w:r>
        <w:t xml:space="preserve"> the interplay between syntactic properties and functions of the adverbs.</w:t>
      </w:r>
    </w:p>
    <w:p w14:paraId="1252C3A3" w14:textId="77777777" w:rsidR="005F326D" w:rsidRDefault="005F326D" w:rsidP="005F326D">
      <w:pPr>
        <w:pStyle w:val="Heading3"/>
      </w:pPr>
      <w:bookmarkStart w:id="2287" w:name="_Ref358227558"/>
      <w:bookmarkStart w:id="2288" w:name="_Ref358725502"/>
      <w:bookmarkStart w:id="2289" w:name="_Toc362692990"/>
      <w:bookmarkStart w:id="2290" w:name="_Toc367531094"/>
      <w:bookmarkStart w:id="2291" w:name="_Toc440455588"/>
      <w:r>
        <w:t>Aspectual adverb</w:t>
      </w:r>
      <w:bookmarkEnd w:id="2287"/>
      <w:r>
        <w:t>s</w:t>
      </w:r>
      <w:bookmarkEnd w:id="2288"/>
      <w:bookmarkEnd w:id="2289"/>
      <w:bookmarkEnd w:id="2290"/>
      <w:bookmarkEnd w:id="2291"/>
    </w:p>
    <w:p w14:paraId="0C27F825" w14:textId="704CD3C6" w:rsidR="005F326D" w:rsidRDefault="005F326D" w:rsidP="005F326D">
      <w:pPr>
        <w:pStyle w:val="Body0000after"/>
      </w:pPr>
      <w:r>
        <w:t xml:space="preserve">Aspectual adverbs provide temporal information about the event or state denoted by the verb in terms of their “duration or completion” </w:t>
      </w:r>
      <w:r>
        <w:rPr>
          <w:rStyle w:val="Citation"/>
        </w:rPr>
        <w:fldChar w:fldCharType="begin"/>
      </w:r>
      <w:r>
        <w:rPr>
          <w:rStyle w:val="Citation"/>
        </w:rPr>
        <w:instrText>ADDIN CITAVI.PLACEHOLDER 90eb402d-342e-4f00-b12f-cb67f6e1e479 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NoZXIgMTk5NDogNTA5NCk8L1RleHQ+DQogICAgPC9UZXh0VW5pdD4NCiAgPC9UZXh0VW5pdHM+DQo8L1BsYWNlaG9sZGVyPg==</w:instrText>
      </w:r>
      <w:r>
        <w:rPr>
          <w:rStyle w:val="Citation"/>
        </w:rPr>
        <w:fldChar w:fldCharType="separate"/>
      </w:r>
      <w:bookmarkStart w:id="2292" w:name="_CTVP00190eb402d342e4f00b12fcb67f6e1e479"/>
      <w:r w:rsidR="0092006B">
        <w:rPr>
          <w:rStyle w:val="Citation"/>
        </w:rPr>
        <w:t>(Asher 1994: 5094)</w:t>
      </w:r>
      <w:bookmarkEnd w:id="2292"/>
      <w:r>
        <w:rPr>
          <w:rStyle w:val="Citation"/>
        </w:rPr>
        <w:fldChar w:fldCharType="end"/>
      </w:r>
      <w:r>
        <w:t xml:space="preserve">. Thereby they differ from the temporal adverbs which designate temporal points </w:t>
      </w:r>
      <w:r>
        <w:rPr>
          <w:rStyle w:val="Citation"/>
        </w:rPr>
        <w:fldChar w:fldCharType="begin"/>
      </w:r>
      <w:r>
        <w:rPr>
          <w:rStyle w:val="Citation"/>
        </w:rPr>
        <w:instrText>ADDIN CITAVI.PLACEHOLDER 42251288-c7c8-4263-b4ef-370504bffa9f 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aXbDs24gMjAwMTogOTHigJM5Mik8L1RleHQ+DQogICAgPC9UZXh0VW5pdD4NCiAgPC9UZXh0VW5pdHM+DQo8L1BsYWNlaG9sZGVyPg==</w:instrText>
      </w:r>
      <w:r>
        <w:rPr>
          <w:rStyle w:val="Citation"/>
        </w:rPr>
        <w:fldChar w:fldCharType="separate"/>
      </w:r>
      <w:bookmarkStart w:id="2293" w:name="_CTVP00142251288c7c84263b4ef370504bffa9f"/>
      <w:r w:rsidR="0092006B">
        <w:rPr>
          <w:rStyle w:val="Citation"/>
        </w:rPr>
        <w:t>(Givón 2001: 91–92)</w:t>
      </w:r>
      <w:bookmarkEnd w:id="2293"/>
      <w:r>
        <w:rPr>
          <w:rStyle w:val="Citation"/>
        </w:rPr>
        <w:fldChar w:fldCharType="end"/>
      </w:r>
      <w:r>
        <w:t xml:space="preserve">. The Papuan Malay aspectual adverbs are presented in </w:t>
      </w:r>
      <w:r>
        <w:fldChar w:fldCharType="begin"/>
      </w:r>
      <w:r>
        <w:instrText xml:space="preserve"> REF _Ref362710969 \h </w:instrText>
      </w:r>
      <w:r>
        <w:fldChar w:fldCharType="separate"/>
      </w:r>
      <w:r w:rsidR="00154D81" w:rsidRPr="00534F9D">
        <w:t xml:space="preserve">Table </w:t>
      </w:r>
      <w:r w:rsidR="00154D81">
        <w:rPr>
          <w:noProof/>
          <w:cs/>
        </w:rPr>
        <w:t>‎</w:t>
      </w:r>
      <w:r w:rsidR="00154D81">
        <w:rPr>
          <w:noProof/>
        </w:rPr>
        <w:t>5</w:t>
      </w:r>
      <w:r w:rsidR="00154D81">
        <w:t>.</w:t>
      </w:r>
      <w:r w:rsidR="00154D81">
        <w:rPr>
          <w:noProof/>
        </w:rPr>
        <w:t>21</w:t>
      </w:r>
      <w:r>
        <w:fldChar w:fldCharType="end"/>
      </w:r>
      <w:r>
        <w:t>.</w:t>
      </w:r>
    </w:p>
    <w:p w14:paraId="74675232" w14:textId="1CF6EE1F" w:rsidR="005F326D" w:rsidRDefault="005F326D" w:rsidP="005F326D">
      <w:pPr>
        <w:pStyle w:val="Body0500after"/>
      </w:pPr>
      <w:r>
        <w:t xml:space="preserve">Aspectual </w:t>
      </w:r>
      <w:r w:rsidRPr="00B312D4">
        <w:rPr>
          <w:rStyle w:val="ChItalBold"/>
        </w:rPr>
        <w:t>blum</w:t>
      </w:r>
      <w:r>
        <w:t xml:space="preserve"> ‘not yet’ and </w:t>
      </w:r>
      <w:r w:rsidRPr="00B312D4">
        <w:rPr>
          <w:rStyle w:val="ChItalBold"/>
        </w:rPr>
        <w:t>masi</w:t>
      </w:r>
      <w:r>
        <w:t xml:space="preserve"> ‘still’ have prospective meanings; that is, they point “</w:t>
      </w:r>
      <w:r w:rsidRPr="00D10994">
        <w:t>forward to possible transitions in the future</w:t>
      </w:r>
      <w:r>
        <w:t xml:space="preserve">”, using </w:t>
      </w:r>
      <w:r w:rsidRPr="00680368">
        <w:rPr>
          <w:rStyle w:val="Citation"/>
        </w:rPr>
        <w:fldChar w:fldCharType="begin"/>
      </w:r>
      <w:r w:rsidR="003A5B20">
        <w:rPr>
          <w:rStyle w:val="Citation"/>
        </w:rPr>
        <w:instrText>ADDIN CITAVI.PLACEHOLDER 5434723b-1e09-4bba-a4c1-5bd3881f2a77 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1lc3NhZXJ0IGFuZCB0ZXIgTWV1bGVuPC9UZXh0Pg0KICAgIDwvVGV4dFVuaXQ+DQogIDwvVGV4dFVuaXRzPg0KPC9QbGFjZWhvbGRlcj4=</w:instrText>
      </w:r>
      <w:r w:rsidRPr="00680368">
        <w:rPr>
          <w:rStyle w:val="Citation"/>
        </w:rPr>
        <w:fldChar w:fldCharType="separate"/>
      </w:r>
      <w:bookmarkStart w:id="2294" w:name="_CTVP0015434723b1e094bbaa4c15bd3881f2a77"/>
      <w:r w:rsidR="0092006B">
        <w:rPr>
          <w:rStyle w:val="Citation"/>
        </w:rPr>
        <w:t>Smessaert and ter Meulen</w:t>
      </w:r>
      <w:bookmarkEnd w:id="2294"/>
      <w:r w:rsidRPr="00680368">
        <w:rPr>
          <w:rStyle w:val="Citation"/>
        </w:rPr>
        <w:fldChar w:fldCharType="end"/>
      </w:r>
      <w:r w:rsidRPr="00680368">
        <w:rPr>
          <w:rStyle w:val="Citation"/>
        </w:rPr>
        <w:t xml:space="preserve">’s </w:t>
      </w:r>
      <w:r w:rsidRPr="00680368">
        <w:rPr>
          <w:rStyle w:val="Citation"/>
        </w:rPr>
        <w:fldChar w:fldCharType="begin"/>
      </w:r>
      <w:r w:rsidR="003A5B20">
        <w:rPr>
          <w:rStyle w:val="Citation"/>
        </w:rPr>
        <w:instrText>ADDIN CITAVI.PLACEHOLDER 7eaef3b9-12d9-4e94-be76-43899993e3bd 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IYW5zPC9GaXJzdE5hbWU+DQogICAgICAgICAgICA8TGFzdE5hbWU+U21lc3NhZXJ0PC9MYXN0TmFtZT4NCiAgICAgICAgICAgIDxTZXg+TWFsZTwvU2V4Pg0KICAgICAgICAgIDwvUGVyc29uPg0KICAgICAgICAgIDxQZXJzb24+DQogICAgICAgICAgICA8Rmlyc3ROYW1lPkFsaWNlPC9GaXJzdE5hbWU+DQogICAgICAgICAgICA8TGFzdE5hbWU+dGVyIE1ldWxlbjwvTGFzdE5hbWU+DQogICAgICAgICAgICA8TWlkZGxlTmFtZT5HLiBCLjwvTWlkZGxl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DogMjIxKTwvVGV4dD4NCiAgICA8L1RleHRVbml0Pg0KICA8L1RleHRVbml0cz4NCjwvUGxhY2Vob2xkZXI+</w:instrText>
      </w:r>
      <w:r w:rsidRPr="00680368">
        <w:rPr>
          <w:rStyle w:val="Citation"/>
        </w:rPr>
        <w:fldChar w:fldCharType="separate"/>
      </w:r>
      <w:bookmarkStart w:id="2295" w:name="_CTVP0017eaef3b912d94e94be7643899993e3bd"/>
      <w:r w:rsidR="0092006B">
        <w:rPr>
          <w:rStyle w:val="Citation"/>
        </w:rPr>
        <w:t>(2004: 221)</w:t>
      </w:r>
      <w:bookmarkEnd w:id="2295"/>
      <w:r w:rsidRPr="00680368">
        <w:rPr>
          <w:rStyle w:val="Citation"/>
        </w:rPr>
        <w:fldChar w:fldCharType="end"/>
      </w:r>
      <w:r>
        <w:rPr>
          <w:rStyle w:val="Citation"/>
        </w:rPr>
        <w:t xml:space="preserve"> </w:t>
      </w:r>
      <w:r w:rsidR="00024425">
        <w:rPr>
          <w:rStyle w:val="Citation"/>
        </w:rPr>
        <w:t>terminology</w:t>
      </w:r>
      <w:r>
        <w:t>. More specifically,</w:t>
      </w:r>
      <w:r>
        <w:rPr>
          <w:lang w:eastAsia="en-US"/>
        </w:rPr>
        <w:t xml:space="preserve"> </w:t>
      </w:r>
      <w:r w:rsidRPr="006073F9">
        <w:rPr>
          <w:rStyle w:val="ChItalBold"/>
        </w:rPr>
        <w:t>blum</w:t>
      </w:r>
      <w:r>
        <w:rPr>
          <w:lang w:eastAsia="en-US"/>
        </w:rPr>
        <w:t xml:space="preserve"> ‘not yet’ indicates that the event or state denoted by the verb is not yet completed or has not yet occurred, while </w:t>
      </w:r>
      <w:r w:rsidRPr="00640E07">
        <w:rPr>
          <w:rStyle w:val="ChItalBold"/>
        </w:rPr>
        <w:t>masi</w:t>
      </w:r>
      <w:r>
        <w:rPr>
          <w:lang w:eastAsia="en-US"/>
        </w:rPr>
        <w:t xml:space="preserve"> ‘still’ signals that the event or state is still continuing. Aspectual </w:t>
      </w:r>
      <w:r w:rsidRPr="00DD2F64">
        <w:rPr>
          <w:rStyle w:val="ChItalBold"/>
        </w:rPr>
        <w:t>suda</w:t>
      </w:r>
      <w:r>
        <w:t xml:space="preserve"> ‘already’, by contrast, has a retrospective meaning; that is, it marks “</w:t>
      </w:r>
      <w:r w:rsidRPr="00D10994">
        <w:t>a realized transition in the past</w:t>
      </w:r>
      <w:r>
        <w:t xml:space="preserve">”, again employing </w:t>
      </w:r>
      <w:r w:rsidRPr="00680368">
        <w:rPr>
          <w:rStyle w:val="Citation"/>
        </w:rPr>
        <w:fldChar w:fldCharType="begin"/>
      </w:r>
      <w:r w:rsidR="003A5B20">
        <w:rPr>
          <w:rStyle w:val="Citation"/>
        </w:rPr>
        <w:instrText>ADDIN CITAVI.PLACEHOLDER 062ccb17-ac0f-4d72-b7b8-444051d7ac67 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1lc3NhZXJ0IGFuZCB0ZXIgTWV1bGVuPC9UZXh0Pg0KICAgIDwvVGV4dFVuaXQ+DQogIDwvVGV4dFVuaXRzPg0KPC9QbGFjZWhvbGRlcj4=</w:instrText>
      </w:r>
      <w:r w:rsidRPr="00680368">
        <w:rPr>
          <w:rStyle w:val="Citation"/>
        </w:rPr>
        <w:fldChar w:fldCharType="separate"/>
      </w:r>
      <w:bookmarkStart w:id="2296" w:name="_CTVP001062ccb17ac0f4d72b7b8444051d7ac67"/>
      <w:r w:rsidR="0092006B">
        <w:rPr>
          <w:rStyle w:val="Citation"/>
        </w:rPr>
        <w:t>Smessaert and ter Meulen</w:t>
      </w:r>
      <w:bookmarkEnd w:id="2296"/>
      <w:r w:rsidRPr="00680368">
        <w:rPr>
          <w:rStyle w:val="Citation"/>
        </w:rPr>
        <w:fldChar w:fldCharType="end"/>
      </w:r>
      <w:r w:rsidRPr="00680368">
        <w:rPr>
          <w:rStyle w:val="Citation"/>
        </w:rPr>
        <w:t xml:space="preserve">’s </w:t>
      </w:r>
      <w:r w:rsidRPr="00680368">
        <w:rPr>
          <w:rStyle w:val="Citation"/>
        </w:rPr>
        <w:fldChar w:fldCharType="begin"/>
      </w:r>
      <w:r w:rsidR="003A5B20">
        <w:rPr>
          <w:rStyle w:val="Citation"/>
        </w:rPr>
        <w:instrText>ADDIN CITAVI.PLACEHOLDER fb797e47-ffb6-4914-a5cc-5bdee8d973fc 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IYW5zPC9GaXJzdE5hbWU+DQogICAgICAgICAgICA8TGFzdE5hbWU+U21lc3NhZXJ0PC9MYXN0TmFtZT4NCiAgICAgICAgICAgIDxTZXg+TWFsZTwvU2V4Pg0KICAgICAgICAgIDwvUGVyc29uPg0KICAgICAgICAgIDxQZXJzb24+DQogICAgICAgICAgICA8Rmlyc3ROYW1lPkFsaWNlPC9GaXJzdE5hbWU+DQogICAgICAgICAgICA8TGFzdE5hbWU+dGVyIE1ldWxlbjwvTGFzdE5hbWU+DQogICAgICAgICAgICA8TWlkZGxlTmFtZT5HLiBCLjwvTWlkZGxl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DogMjIxKTwvVGV4dD4NCiAgICA8L1RleHRVbml0Pg0KICA8L1RleHRVbml0cz4NCjwvUGxhY2Vob2xkZXI+</w:instrText>
      </w:r>
      <w:r w:rsidRPr="00680368">
        <w:rPr>
          <w:rStyle w:val="Citation"/>
        </w:rPr>
        <w:fldChar w:fldCharType="separate"/>
      </w:r>
      <w:bookmarkStart w:id="2297" w:name="_CTVP001fb797e47ffb64914a5cc5bdee8d973fc"/>
      <w:r w:rsidR="0092006B">
        <w:rPr>
          <w:rStyle w:val="Citation"/>
        </w:rPr>
        <w:t>(2004: 221)</w:t>
      </w:r>
      <w:bookmarkEnd w:id="2297"/>
      <w:r w:rsidRPr="00680368">
        <w:rPr>
          <w:rStyle w:val="Citation"/>
        </w:rPr>
        <w:fldChar w:fldCharType="end"/>
      </w:r>
      <w:r>
        <w:rPr>
          <w:rStyle w:val="Citation"/>
        </w:rPr>
        <w:t xml:space="preserve"> terminology</w:t>
      </w:r>
      <w:r>
        <w:rPr>
          <w:lang w:eastAsia="en-US"/>
        </w:rPr>
        <w:t xml:space="preserve"> (</w:t>
      </w:r>
      <w:r w:rsidRPr="00EB3DAC">
        <w:rPr>
          <w:rStyle w:val="ChItalBold"/>
        </w:rPr>
        <w:t>suda</w:t>
      </w:r>
      <w:r>
        <w:rPr>
          <w:lang w:eastAsia="en-US"/>
        </w:rPr>
        <w:t xml:space="preserve"> ‘already’ is very often shortened to </w:t>
      </w:r>
      <w:r w:rsidRPr="00EB3DAC">
        <w:rPr>
          <w:rStyle w:val="ChItalBold"/>
        </w:rPr>
        <w:t>su</w:t>
      </w:r>
      <w:r>
        <w:rPr>
          <w:lang w:eastAsia="en-US"/>
        </w:rPr>
        <w:t xml:space="preserve">). </w:t>
      </w:r>
      <w:r>
        <w:t xml:space="preserve">Besides, </w:t>
      </w:r>
      <w:r w:rsidRPr="003575CC">
        <w:rPr>
          <w:rStyle w:val="ChItalBold"/>
        </w:rPr>
        <w:t>suda</w:t>
      </w:r>
      <w:r>
        <w:t xml:space="preserve"> ‘already’ can signal imperative mood, in which case it occurs in clause-final position, as discussed in §</w:t>
      </w:r>
      <w:r>
        <w:fldChar w:fldCharType="begin"/>
      </w:r>
      <w:r>
        <w:instrText xml:space="preserve"> REF _Ref363824852 \w \h </w:instrText>
      </w:r>
      <w:r>
        <w:fldChar w:fldCharType="separate"/>
      </w:r>
      <w:r w:rsidR="00154D81">
        <w:rPr>
          <w:cs/>
        </w:rPr>
        <w:t>‎</w:t>
      </w:r>
      <w:r w:rsidR="00154D81">
        <w:t>13.3</w:t>
      </w:r>
      <w:r>
        <w:fldChar w:fldCharType="end"/>
      </w:r>
      <w:r>
        <w:t xml:space="preserve">. </w:t>
      </w:r>
      <w:r>
        <w:rPr>
          <w:lang w:eastAsia="en-US"/>
        </w:rPr>
        <w:t xml:space="preserve">Progressive aspect is not encoded by </w:t>
      </w:r>
      <w:r>
        <w:t xml:space="preserve">an adverb but with the existential verb </w:t>
      </w:r>
      <w:r w:rsidRPr="002F4618">
        <w:rPr>
          <w:rStyle w:val="ChItalBold"/>
        </w:rPr>
        <w:t>ada</w:t>
      </w:r>
      <w:r>
        <w:t xml:space="preserve"> ‘exist’; for </w:t>
      </w:r>
      <w:r w:rsidRPr="007D35C6">
        <w:t>expository reasons</w:t>
      </w:r>
      <w:r>
        <w:t xml:space="preserve">, however, the progressive marking function of </w:t>
      </w:r>
      <w:r w:rsidRPr="002F4618">
        <w:rPr>
          <w:rStyle w:val="ChItalBold"/>
        </w:rPr>
        <w:t>ada</w:t>
      </w:r>
      <w:r>
        <w:t xml:space="preserve"> ‘exist’ is discussed here (existential clauses are discussed in §</w:t>
      </w:r>
      <w:r>
        <w:fldChar w:fldCharType="begin"/>
      </w:r>
      <w:r>
        <w:instrText xml:space="preserve"> REF _Ref272582710 \w \h </w:instrText>
      </w:r>
      <w:r>
        <w:fldChar w:fldCharType="separate"/>
      </w:r>
      <w:r w:rsidR="00154D81">
        <w:rPr>
          <w:cs/>
        </w:rPr>
        <w:t>‎</w:t>
      </w:r>
      <w:r w:rsidR="00154D81">
        <w:t>11.4</w:t>
      </w:r>
      <w:r>
        <w:fldChar w:fldCharType="end"/>
      </w:r>
      <w:r>
        <w:t>).</w:t>
      </w:r>
    </w:p>
    <w:p w14:paraId="3AC92F31" w14:textId="77777777" w:rsidR="005F326D" w:rsidRDefault="005F326D" w:rsidP="005F326D">
      <w:pPr>
        <w:pStyle w:val="Body0505after"/>
      </w:pPr>
      <w:r>
        <w:t xml:space="preserve">The three adverbs always occur in pre-predicate position, as shown in </w:t>
      </w:r>
      <w:r>
        <w:fldChar w:fldCharType="begin"/>
      </w:r>
      <w:r>
        <w:instrText xml:space="preserve"> REF _Ref362710969 \h </w:instrText>
      </w:r>
      <w:r>
        <w:fldChar w:fldCharType="separate"/>
      </w:r>
      <w:r w:rsidR="00154D81" w:rsidRPr="00534F9D">
        <w:t xml:space="preserve">Table </w:t>
      </w:r>
      <w:r w:rsidR="00154D81">
        <w:rPr>
          <w:noProof/>
          <w:cs/>
        </w:rPr>
        <w:t>‎</w:t>
      </w:r>
      <w:r w:rsidR="00154D81">
        <w:rPr>
          <w:noProof/>
        </w:rPr>
        <w:t>5</w:t>
      </w:r>
      <w:r w:rsidR="00154D81">
        <w:t>.</w:t>
      </w:r>
      <w:r w:rsidR="00154D81">
        <w:rPr>
          <w:noProof/>
        </w:rPr>
        <w:t>21</w:t>
      </w:r>
      <w:r>
        <w:fldChar w:fldCharType="end"/>
      </w:r>
      <w:r>
        <w:t xml:space="preserve">. This applies to their uses in verbal clauses, as in </w:t>
      </w:r>
      <w:r>
        <w:rPr>
          <w:lang w:eastAsia="en-US"/>
        </w:rPr>
        <w:fldChar w:fldCharType="begin"/>
      </w:r>
      <w:r>
        <w:rPr>
          <w:lang w:eastAsia="en-US"/>
        </w:rPr>
        <w:instrText xml:space="preserve"> REF _Ref358025668 \h </w:instrText>
      </w:r>
      <w:r>
        <w:rPr>
          <w:lang w:eastAsia="en-US"/>
        </w:rPr>
      </w:r>
      <w:r>
        <w:rPr>
          <w:lang w:eastAsia="en-US"/>
        </w:rPr>
        <w:fldChar w:fldCharType="separate"/>
      </w:r>
      <w:r w:rsidR="00154D81" w:rsidRPr="00856563">
        <w:t>(</w:t>
      </w:r>
      <w:r w:rsidR="00154D81">
        <w:rPr>
          <w:noProof/>
        </w:rPr>
        <w:t>141</w:t>
      </w:r>
      <w:r w:rsidR="00154D81" w:rsidRPr="00856563">
        <w:t>)</w:t>
      </w:r>
      <w:r>
        <w:rPr>
          <w:lang w:eastAsia="en-US"/>
        </w:rPr>
        <w:fldChar w:fldCharType="end"/>
      </w:r>
      <w:r>
        <w:rPr>
          <w:lang w:eastAsia="en-US"/>
        </w:rPr>
        <w:t xml:space="preserve"> and </w:t>
      </w:r>
      <w:r>
        <w:rPr>
          <w:lang w:eastAsia="en-US"/>
        </w:rPr>
        <w:fldChar w:fldCharType="begin"/>
      </w:r>
      <w:r>
        <w:rPr>
          <w:lang w:eastAsia="en-US"/>
        </w:rPr>
        <w:instrText xml:space="preserve"> REF _Ref358025672 \h </w:instrText>
      </w:r>
      <w:r>
        <w:rPr>
          <w:lang w:eastAsia="en-US"/>
        </w:rPr>
      </w:r>
      <w:r>
        <w:rPr>
          <w:lang w:eastAsia="en-US"/>
        </w:rPr>
        <w:fldChar w:fldCharType="separate"/>
      </w:r>
      <w:r w:rsidR="00154D81" w:rsidRPr="00856563">
        <w:t>(</w:t>
      </w:r>
      <w:r w:rsidR="00154D81">
        <w:rPr>
          <w:noProof/>
        </w:rPr>
        <w:t>142</w:t>
      </w:r>
      <w:r w:rsidR="00154D81" w:rsidRPr="00856563">
        <w:t>)</w:t>
      </w:r>
      <w:r>
        <w:rPr>
          <w:lang w:eastAsia="en-US"/>
        </w:rPr>
        <w:fldChar w:fldCharType="end"/>
      </w:r>
      <w:r>
        <w:t xml:space="preserve">, and in nonverbal clauses, as in </w:t>
      </w:r>
      <w:r>
        <w:rPr>
          <w:lang w:eastAsia="en-US"/>
        </w:rPr>
        <w:fldChar w:fldCharType="begin"/>
      </w:r>
      <w:r>
        <w:rPr>
          <w:lang w:eastAsia="en-US"/>
        </w:rPr>
        <w:instrText xml:space="preserve"> REF _Ref358024861 \h </w:instrText>
      </w:r>
      <w:r>
        <w:rPr>
          <w:lang w:eastAsia="en-US"/>
        </w:rPr>
      </w:r>
      <w:r>
        <w:rPr>
          <w:lang w:eastAsia="en-US"/>
        </w:rPr>
        <w:fldChar w:fldCharType="separate"/>
      </w:r>
      <w:r w:rsidR="00154D81">
        <w:t>(</w:t>
      </w:r>
      <w:r w:rsidR="00154D81">
        <w:rPr>
          <w:noProof/>
        </w:rPr>
        <w:t>145</w:t>
      </w:r>
      <w:r w:rsidR="00154D81">
        <w:t>)</w:t>
      </w:r>
      <w:r>
        <w:rPr>
          <w:lang w:eastAsia="en-US"/>
        </w:rPr>
        <w:fldChar w:fldCharType="end"/>
      </w:r>
      <w:r>
        <w:rPr>
          <w:lang w:eastAsia="en-US"/>
        </w:rPr>
        <w:t xml:space="preserve"> to </w:t>
      </w:r>
      <w:r>
        <w:rPr>
          <w:lang w:eastAsia="en-US"/>
        </w:rPr>
        <w:fldChar w:fldCharType="begin"/>
      </w:r>
      <w:r>
        <w:rPr>
          <w:lang w:eastAsia="en-US"/>
        </w:rPr>
        <w:instrText xml:space="preserve"> REF _Ref362704189 \h </w:instrText>
      </w:r>
      <w:r>
        <w:rPr>
          <w:lang w:eastAsia="en-US"/>
        </w:rPr>
      </w:r>
      <w:r>
        <w:rPr>
          <w:lang w:eastAsia="en-US"/>
        </w:rPr>
        <w:fldChar w:fldCharType="separate"/>
      </w:r>
      <w:r w:rsidR="00154D81">
        <w:t>(</w:t>
      </w:r>
      <w:r w:rsidR="00154D81">
        <w:rPr>
          <w:noProof/>
        </w:rPr>
        <w:t>147</w:t>
      </w:r>
      <w:r w:rsidR="00154D81">
        <w:t>)</w:t>
      </w:r>
      <w:r>
        <w:rPr>
          <w:lang w:eastAsia="en-US"/>
        </w:rPr>
        <w:fldChar w:fldCharType="end"/>
      </w:r>
      <w:r>
        <w:rPr>
          <w:lang w:eastAsia="en-US"/>
        </w:rPr>
        <w:t xml:space="preserve">. Likewise, </w:t>
      </w:r>
      <w:r>
        <w:t xml:space="preserve">adverbially used </w:t>
      </w:r>
      <w:r w:rsidRPr="003F2EE7">
        <w:rPr>
          <w:rStyle w:val="ChItalBold"/>
        </w:rPr>
        <w:t>ada</w:t>
      </w:r>
      <w:r>
        <w:t xml:space="preserve"> ‘exist’ precedes the predicate, as shown in </w:t>
      </w:r>
      <w:r>
        <w:fldChar w:fldCharType="begin"/>
      </w:r>
      <w:r>
        <w:instrText xml:space="preserve"> REF _Ref364507777 \h </w:instrText>
      </w:r>
      <w:r>
        <w:fldChar w:fldCharType="separate"/>
      </w:r>
      <w:r w:rsidR="00154D81" w:rsidRPr="00856563">
        <w:t>(</w:t>
      </w:r>
      <w:r w:rsidR="00154D81">
        <w:rPr>
          <w:noProof/>
        </w:rPr>
        <w:t>143</w:t>
      </w:r>
      <w:r w:rsidR="00154D81" w:rsidRPr="00856563">
        <w:t>)</w:t>
      </w:r>
      <w:r>
        <w:fldChar w:fldCharType="end"/>
      </w:r>
      <w:r>
        <w:t xml:space="preserve">, </w:t>
      </w:r>
      <w:r>
        <w:fldChar w:fldCharType="begin"/>
      </w:r>
      <w:r>
        <w:instrText xml:space="preserve"> REF _Ref364507778 \h </w:instrText>
      </w:r>
      <w:r>
        <w:fldChar w:fldCharType="separate"/>
      </w:r>
      <w:r w:rsidR="00154D81" w:rsidRPr="00856563">
        <w:t>(</w:t>
      </w:r>
      <w:r w:rsidR="00154D81">
        <w:rPr>
          <w:noProof/>
        </w:rPr>
        <w:t>144</w:t>
      </w:r>
      <w:r w:rsidR="00154D81" w:rsidRPr="00856563">
        <w:t>)</w:t>
      </w:r>
      <w:r>
        <w:fldChar w:fldCharType="end"/>
      </w:r>
      <w:r>
        <w:t xml:space="preserve">, and </w:t>
      </w:r>
      <w:r>
        <w:fldChar w:fldCharType="begin"/>
      </w:r>
      <w:r>
        <w:instrText xml:space="preserve"> REF _Ref371443108 \h </w:instrText>
      </w:r>
      <w:r>
        <w:fldChar w:fldCharType="separate"/>
      </w:r>
      <w:r w:rsidR="00154D81" w:rsidRPr="000320EB">
        <w:t>(</w:t>
      </w:r>
      <w:r w:rsidR="00154D81">
        <w:rPr>
          <w:noProof/>
        </w:rPr>
        <w:t>148</w:t>
      </w:r>
      <w:r w:rsidR="00154D81" w:rsidRPr="000320EB">
        <w:t>)</w:t>
      </w:r>
      <w:r>
        <w:fldChar w:fldCharType="end"/>
      </w:r>
      <w:r>
        <w:t>.</w:t>
      </w:r>
    </w:p>
    <w:p w14:paraId="53243B59" w14:textId="77777777" w:rsidR="005F326D" w:rsidRDefault="005F326D" w:rsidP="005F326D">
      <w:pPr>
        <w:pStyle w:val="Caption"/>
      </w:pPr>
      <w:bookmarkStart w:id="2298" w:name="_Ref362710969"/>
      <w:r w:rsidRPr="00534F9D">
        <w:t xml:space="preserve">Table </w:t>
      </w:r>
      <w:fldSimple w:instr=" STYLEREF 1 \s ">
        <w:r w:rsidR="00154D81">
          <w:rPr>
            <w:noProof/>
            <w:cs/>
          </w:rPr>
          <w:t>‎</w:t>
        </w:r>
        <w:r w:rsidR="00154D81">
          <w:rPr>
            <w:noProof/>
          </w:rPr>
          <w:t>5</w:t>
        </w:r>
      </w:fldSimple>
      <w:r>
        <w:t>.</w:t>
      </w:r>
      <w:fldSimple w:instr=" SEQ Table \* ARABIC \s 1 ">
        <w:r w:rsidR="00154D81">
          <w:rPr>
            <w:noProof/>
          </w:rPr>
          <w:t>21</w:t>
        </w:r>
      </w:fldSimple>
      <w:bookmarkEnd w:id="2298"/>
      <w:r w:rsidRPr="00534F9D">
        <w:t>:</w:t>
      </w:r>
      <w:r w:rsidRPr="00534F9D">
        <w:tab/>
      </w:r>
      <w:r>
        <w:t xml:space="preserve">Aspectual adverbs and adverbially used </w:t>
      </w:r>
      <w:r w:rsidRPr="003F2EE7">
        <w:rPr>
          <w:rStyle w:val="ChItalBold"/>
        </w:rPr>
        <w:t>ada</w:t>
      </w:r>
      <w:r>
        <w:t xml:space="preserve"> ‘exist’ and their positions within the clause</w:t>
      </w:r>
    </w:p>
    <w:tbl>
      <w:tblPr>
        <w:tblW w:w="0" w:type="auto"/>
        <w:tblInd w:w="170" w:type="dxa"/>
        <w:tblBorders>
          <w:top w:val="single" w:sz="4" w:space="0" w:color="auto"/>
          <w:bottom w:val="single" w:sz="4" w:space="0" w:color="auto"/>
        </w:tblBorders>
        <w:tblLayout w:type="fixed"/>
        <w:tblLook w:val="01E0" w:firstRow="1" w:lastRow="1" w:firstColumn="1" w:lastColumn="1" w:noHBand="0" w:noVBand="0"/>
      </w:tblPr>
      <w:tblGrid>
        <w:gridCol w:w="1021"/>
        <w:gridCol w:w="1191"/>
        <w:gridCol w:w="1191"/>
        <w:gridCol w:w="1191"/>
      </w:tblGrid>
      <w:tr w:rsidR="005F326D" w:rsidRPr="00AC23C4" w14:paraId="292602D6" w14:textId="77777777" w:rsidTr="00FF626E">
        <w:trPr>
          <w:tblHeader/>
        </w:trPr>
        <w:tc>
          <w:tcPr>
            <w:tcW w:w="1021" w:type="dxa"/>
            <w:tcBorders>
              <w:bottom w:val="nil"/>
            </w:tcBorders>
            <w:shd w:val="clear" w:color="auto" w:fill="auto"/>
          </w:tcPr>
          <w:p w14:paraId="3005A94A" w14:textId="77777777" w:rsidR="005F326D" w:rsidRPr="002448A3" w:rsidRDefault="005F326D" w:rsidP="00FF626E">
            <w:pPr>
              <w:pStyle w:val="TableCell3-2Center"/>
            </w:pPr>
            <w:r w:rsidRPr="002448A3">
              <w:t>Item</w:t>
            </w:r>
          </w:p>
        </w:tc>
        <w:tc>
          <w:tcPr>
            <w:tcW w:w="1191" w:type="dxa"/>
            <w:tcBorders>
              <w:bottom w:val="nil"/>
            </w:tcBorders>
            <w:shd w:val="clear" w:color="auto" w:fill="auto"/>
          </w:tcPr>
          <w:p w14:paraId="643C3B32" w14:textId="77777777" w:rsidR="005F326D" w:rsidRDefault="005F326D" w:rsidP="00FF626E">
            <w:pPr>
              <w:pStyle w:val="TableCell3-2Center"/>
            </w:pPr>
            <w:r>
              <w:t>Gloss</w:t>
            </w:r>
          </w:p>
        </w:tc>
        <w:tc>
          <w:tcPr>
            <w:tcW w:w="2381" w:type="dxa"/>
            <w:gridSpan w:val="2"/>
            <w:tcBorders>
              <w:bottom w:val="nil"/>
            </w:tcBorders>
            <w:shd w:val="clear" w:color="auto" w:fill="auto"/>
          </w:tcPr>
          <w:p w14:paraId="75B7D9A8" w14:textId="77777777" w:rsidR="005F326D" w:rsidRDefault="005F326D" w:rsidP="00FF626E">
            <w:pPr>
              <w:pStyle w:val="TableCell3-2Center"/>
            </w:pPr>
            <w:r>
              <w:t>Position within the clause</w:t>
            </w:r>
          </w:p>
        </w:tc>
      </w:tr>
      <w:tr w:rsidR="005F326D" w:rsidRPr="00AC23C4" w14:paraId="69CDE50A" w14:textId="77777777" w:rsidTr="00FF626E">
        <w:trPr>
          <w:tblHeader/>
        </w:trPr>
        <w:tc>
          <w:tcPr>
            <w:tcW w:w="1021" w:type="dxa"/>
            <w:tcBorders>
              <w:top w:val="nil"/>
              <w:bottom w:val="single" w:sz="4" w:space="0" w:color="auto"/>
            </w:tcBorders>
            <w:shd w:val="clear" w:color="auto" w:fill="auto"/>
          </w:tcPr>
          <w:p w14:paraId="32478883" w14:textId="77777777" w:rsidR="005F326D" w:rsidRPr="002448A3" w:rsidRDefault="005F326D" w:rsidP="00FF626E">
            <w:pPr>
              <w:pStyle w:val="TableCell0-3Center"/>
            </w:pPr>
          </w:p>
        </w:tc>
        <w:tc>
          <w:tcPr>
            <w:tcW w:w="1191" w:type="dxa"/>
            <w:tcBorders>
              <w:top w:val="nil"/>
              <w:bottom w:val="single" w:sz="4" w:space="0" w:color="auto"/>
            </w:tcBorders>
            <w:shd w:val="clear" w:color="auto" w:fill="auto"/>
          </w:tcPr>
          <w:p w14:paraId="7D4CC8FA" w14:textId="77777777" w:rsidR="005F326D" w:rsidRDefault="005F326D" w:rsidP="00FF626E">
            <w:pPr>
              <w:pStyle w:val="TableCell0-3Center"/>
            </w:pPr>
          </w:p>
        </w:tc>
        <w:tc>
          <w:tcPr>
            <w:tcW w:w="1191" w:type="dxa"/>
            <w:tcBorders>
              <w:top w:val="nil"/>
              <w:bottom w:val="single" w:sz="4" w:space="0" w:color="auto"/>
            </w:tcBorders>
            <w:shd w:val="clear" w:color="auto" w:fill="auto"/>
          </w:tcPr>
          <w:p w14:paraId="05C7124A" w14:textId="77777777" w:rsidR="005F326D" w:rsidRPr="0099608C" w:rsidRDefault="005F326D" w:rsidP="00FF626E">
            <w:pPr>
              <w:pStyle w:val="TableCell0-3Center"/>
              <w:rPr>
                <w:rStyle w:val="ChSmallCaps"/>
              </w:rPr>
            </w:pPr>
            <w:r w:rsidRPr="0099608C">
              <w:rPr>
                <w:rStyle w:val="ChSmallCaps"/>
              </w:rPr>
              <w:t>pre-pred</w:t>
            </w:r>
          </w:p>
        </w:tc>
        <w:tc>
          <w:tcPr>
            <w:tcW w:w="1191" w:type="dxa"/>
            <w:tcBorders>
              <w:top w:val="nil"/>
              <w:bottom w:val="single" w:sz="4" w:space="0" w:color="auto"/>
            </w:tcBorders>
            <w:shd w:val="clear" w:color="auto" w:fill="auto"/>
          </w:tcPr>
          <w:p w14:paraId="411550EA" w14:textId="77777777" w:rsidR="005F326D" w:rsidRPr="0099608C" w:rsidRDefault="005F326D" w:rsidP="00FF626E">
            <w:pPr>
              <w:pStyle w:val="TableCell0-3Center"/>
              <w:rPr>
                <w:rStyle w:val="ChSmallCaps"/>
              </w:rPr>
            </w:pPr>
            <w:r w:rsidRPr="0099608C">
              <w:rPr>
                <w:rStyle w:val="ChSmallCaps"/>
              </w:rPr>
              <w:t>post-pred</w:t>
            </w:r>
          </w:p>
        </w:tc>
      </w:tr>
      <w:tr w:rsidR="005F326D" w14:paraId="61847E20" w14:textId="77777777" w:rsidTr="00FF626E">
        <w:tc>
          <w:tcPr>
            <w:tcW w:w="1021" w:type="dxa"/>
            <w:tcBorders>
              <w:top w:val="single" w:sz="4" w:space="0" w:color="auto"/>
            </w:tcBorders>
            <w:shd w:val="clear" w:color="auto" w:fill="auto"/>
          </w:tcPr>
          <w:p w14:paraId="1AD8AE24" w14:textId="77777777" w:rsidR="005F326D" w:rsidRPr="00D75028" w:rsidRDefault="005F326D" w:rsidP="00FF626E">
            <w:pPr>
              <w:pStyle w:val="TableCell2-0Break"/>
              <w:rPr>
                <w:rStyle w:val="ChItalBold"/>
              </w:rPr>
            </w:pPr>
            <w:r>
              <w:rPr>
                <w:rStyle w:val="ChItalBold"/>
              </w:rPr>
              <w:t>blum</w:t>
            </w:r>
          </w:p>
        </w:tc>
        <w:tc>
          <w:tcPr>
            <w:tcW w:w="1191" w:type="dxa"/>
            <w:tcBorders>
              <w:top w:val="single" w:sz="4" w:space="0" w:color="auto"/>
            </w:tcBorders>
            <w:shd w:val="clear" w:color="auto" w:fill="auto"/>
          </w:tcPr>
          <w:p w14:paraId="059D5813" w14:textId="77777777" w:rsidR="005F326D" w:rsidRPr="002D0AD5" w:rsidRDefault="005F326D" w:rsidP="00FF626E">
            <w:pPr>
              <w:pStyle w:val="TableCell2-0Break"/>
            </w:pPr>
            <w:r>
              <w:t>‘not yet’</w:t>
            </w:r>
          </w:p>
        </w:tc>
        <w:tc>
          <w:tcPr>
            <w:tcW w:w="1191" w:type="dxa"/>
            <w:tcBorders>
              <w:top w:val="single" w:sz="4" w:space="0" w:color="auto"/>
            </w:tcBorders>
            <w:shd w:val="clear" w:color="auto" w:fill="auto"/>
          </w:tcPr>
          <w:p w14:paraId="00487ED6" w14:textId="77777777" w:rsidR="005F326D" w:rsidRPr="00ED2A00" w:rsidRDefault="005F326D" w:rsidP="00FF626E">
            <w:pPr>
              <w:pStyle w:val="TableCell2-0CenterBreak"/>
            </w:pPr>
            <w:r>
              <w:t>X</w:t>
            </w:r>
          </w:p>
        </w:tc>
        <w:tc>
          <w:tcPr>
            <w:tcW w:w="1191" w:type="dxa"/>
            <w:tcBorders>
              <w:top w:val="single" w:sz="4" w:space="0" w:color="auto"/>
            </w:tcBorders>
            <w:shd w:val="clear" w:color="auto" w:fill="auto"/>
          </w:tcPr>
          <w:p w14:paraId="7836987A" w14:textId="77777777" w:rsidR="005F326D" w:rsidRPr="00ED2A00" w:rsidRDefault="005F326D" w:rsidP="00FF626E">
            <w:pPr>
              <w:pStyle w:val="TableCell2-0CenterBreak"/>
            </w:pPr>
          </w:p>
        </w:tc>
      </w:tr>
      <w:tr w:rsidR="005F326D" w14:paraId="46FA3A24" w14:textId="77777777" w:rsidTr="00FF626E">
        <w:tc>
          <w:tcPr>
            <w:tcW w:w="1021" w:type="dxa"/>
            <w:shd w:val="clear" w:color="auto" w:fill="auto"/>
          </w:tcPr>
          <w:p w14:paraId="32E778F4" w14:textId="77777777" w:rsidR="005F326D" w:rsidRPr="00D75028" w:rsidRDefault="005F326D" w:rsidP="00FF626E">
            <w:pPr>
              <w:rPr>
                <w:rStyle w:val="ChItalBold"/>
              </w:rPr>
            </w:pPr>
            <w:r>
              <w:rPr>
                <w:rStyle w:val="ChItalBold"/>
              </w:rPr>
              <w:t>masi</w:t>
            </w:r>
          </w:p>
        </w:tc>
        <w:tc>
          <w:tcPr>
            <w:tcW w:w="1191" w:type="dxa"/>
            <w:shd w:val="clear" w:color="auto" w:fill="auto"/>
          </w:tcPr>
          <w:p w14:paraId="7517EE9F" w14:textId="77777777" w:rsidR="005F326D" w:rsidRPr="001532F6" w:rsidRDefault="005F326D" w:rsidP="00FF626E">
            <w:r>
              <w:t>‘still’</w:t>
            </w:r>
          </w:p>
        </w:tc>
        <w:tc>
          <w:tcPr>
            <w:tcW w:w="1191" w:type="dxa"/>
            <w:shd w:val="clear" w:color="auto" w:fill="auto"/>
          </w:tcPr>
          <w:p w14:paraId="322A3CA1" w14:textId="77777777" w:rsidR="005F326D" w:rsidRPr="00ED2A00" w:rsidRDefault="005F326D" w:rsidP="00FF626E">
            <w:pPr>
              <w:pStyle w:val="TableCell0-0CenterBreak"/>
            </w:pPr>
            <w:r>
              <w:t>X</w:t>
            </w:r>
          </w:p>
        </w:tc>
        <w:tc>
          <w:tcPr>
            <w:tcW w:w="1191" w:type="dxa"/>
            <w:shd w:val="clear" w:color="auto" w:fill="auto"/>
          </w:tcPr>
          <w:p w14:paraId="1964B180" w14:textId="77777777" w:rsidR="005F326D" w:rsidRPr="00ED2A00" w:rsidRDefault="005F326D" w:rsidP="00FF626E">
            <w:pPr>
              <w:pStyle w:val="TableCell0-0CenterBreak"/>
            </w:pPr>
          </w:p>
        </w:tc>
      </w:tr>
      <w:tr w:rsidR="005F326D" w14:paraId="58E9FB82" w14:textId="77777777" w:rsidTr="00FF626E">
        <w:tc>
          <w:tcPr>
            <w:tcW w:w="1021" w:type="dxa"/>
            <w:shd w:val="clear" w:color="auto" w:fill="auto"/>
          </w:tcPr>
          <w:p w14:paraId="08954B3A" w14:textId="77777777" w:rsidR="005F326D" w:rsidRPr="00EB3DAC" w:rsidRDefault="005F326D" w:rsidP="00FF626E">
            <w:pPr>
              <w:rPr>
                <w:rStyle w:val="ChItalBold"/>
              </w:rPr>
            </w:pPr>
            <w:r w:rsidRPr="00EB3DAC">
              <w:rPr>
                <w:rStyle w:val="ChItalBold"/>
              </w:rPr>
              <w:t>suda</w:t>
            </w:r>
          </w:p>
        </w:tc>
        <w:tc>
          <w:tcPr>
            <w:tcW w:w="1191" w:type="dxa"/>
            <w:shd w:val="clear" w:color="auto" w:fill="auto"/>
          </w:tcPr>
          <w:p w14:paraId="6273A2DF" w14:textId="77777777" w:rsidR="005F326D" w:rsidRPr="001532F6" w:rsidRDefault="005F326D" w:rsidP="00FF626E">
            <w:r>
              <w:t>‘already’</w:t>
            </w:r>
          </w:p>
        </w:tc>
        <w:tc>
          <w:tcPr>
            <w:tcW w:w="1191" w:type="dxa"/>
            <w:shd w:val="clear" w:color="auto" w:fill="auto"/>
          </w:tcPr>
          <w:p w14:paraId="093C24B3" w14:textId="77777777" w:rsidR="005F326D" w:rsidRPr="00ED2A00" w:rsidRDefault="005F326D" w:rsidP="00FF626E">
            <w:pPr>
              <w:pStyle w:val="TableCell0-0CenterBreak"/>
            </w:pPr>
            <w:r>
              <w:t>X</w:t>
            </w:r>
          </w:p>
        </w:tc>
        <w:tc>
          <w:tcPr>
            <w:tcW w:w="1191" w:type="dxa"/>
            <w:shd w:val="clear" w:color="auto" w:fill="auto"/>
          </w:tcPr>
          <w:p w14:paraId="635898C7" w14:textId="77777777" w:rsidR="005F326D" w:rsidRPr="00ED2A00" w:rsidRDefault="005F326D" w:rsidP="00FF626E">
            <w:pPr>
              <w:pStyle w:val="TableCell0-0CenterBreak"/>
            </w:pPr>
          </w:p>
        </w:tc>
      </w:tr>
      <w:tr w:rsidR="005F326D" w14:paraId="5F2AAB5D" w14:textId="77777777" w:rsidTr="00FF626E">
        <w:tc>
          <w:tcPr>
            <w:tcW w:w="1021" w:type="dxa"/>
            <w:shd w:val="clear" w:color="auto" w:fill="auto"/>
          </w:tcPr>
          <w:p w14:paraId="236295AD" w14:textId="77777777" w:rsidR="005F326D" w:rsidRPr="00D75028" w:rsidRDefault="005F326D" w:rsidP="00FF626E">
            <w:pPr>
              <w:pStyle w:val="TableCell0-2Break"/>
              <w:rPr>
                <w:rStyle w:val="ChItalBold"/>
              </w:rPr>
            </w:pPr>
            <w:r>
              <w:rPr>
                <w:rStyle w:val="ChItalBold"/>
              </w:rPr>
              <w:t>ada</w:t>
            </w:r>
          </w:p>
        </w:tc>
        <w:tc>
          <w:tcPr>
            <w:tcW w:w="1191" w:type="dxa"/>
            <w:shd w:val="clear" w:color="auto" w:fill="auto"/>
          </w:tcPr>
          <w:p w14:paraId="1814D375" w14:textId="77777777" w:rsidR="005F326D" w:rsidRPr="002D0AD5" w:rsidRDefault="005F326D" w:rsidP="00FF626E">
            <w:pPr>
              <w:pStyle w:val="TableCell0-2Break"/>
            </w:pPr>
            <w:r>
              <w:t>‘exist’</w:t>
            </w:r>
          </w:p>
        </w:tc>
        <w:tc>
          <w:tcPr>
            <w:tcW w:w="1191" w:type="dxa"/>
            <w:shd w:val="clear" w:color="auto" w:fill="auto"/>
          </w:tcPr>
          <w:p w14:paraId="7200FF86" w14:textId="77777777" w:rsidR="005F326D" w:rsidRPr="00ED2A00" w:rsidRDefault="005F326D" w:rsidP="00FF626E">
            <w:pPr>
              <w:pStyle w:val="TableCell0-2CenterBreak"/>
            </w:pPr>
            <w:r>
              <w:t>X</w:t>
            </w:r>
          </w:p>
        </w:tc>
        <w:tc>
          <w:tcPr>
            <w:tcW w:w="1191" w:type="dxa"/>
            <w:shd w:val="clear" w:color="auto" w:fill="auto"/>
          </w:tcPr>
          <w:p w14:paraId="2B57B795" w14:textId="77777777" w:rsidR="005F326D" w:rsidRPr="00ED2A00" w:rsidRDefault="005F326D" w:rsidP="00FF626E">
            <w:pPr>
              <w:pStyle w:val="TableCell0-2CenterBreak"/>
            </w:pPr>
          </w:p>
        </w:tc>
      </w:tr>
    </w:tbl>
    <w:p w14:paraId="02FCFFA2" w14:textId="77777777" w:rsidR="005F326D" w:rsidRDefault="005F326D" w:rsidP="005F326D">
      <w:pPr>
        <w:pStyle w:val="Body0005after05before"/>
        <w:rPr>
          <w:lang w:eastAsia="en-US"/>
        </w:rPr>
      </w:pPr>
      <w:r>
        <w:t xml:space="preserve">In verbal predicate clauses, the aspectual adverbs and adverbially used </w:t>
      </w:r>
      <w:r w:rsidRPr="003F2EE7">
        <w:rPr>
          <w:rStyle w:val="ChItalBold"/>
        </w:rPr>
        <w:t>ada</w:t>
      </w:r>
      <w:r>
        <w:t xml:space="preserve"> ‘exist’ modify dynamic </w:t>
      </w:r>
      <w:r>
        <w:rPr>
          <w:lang w:eastAsia="en-US"/>
        </w:rPr>
        <w:t xml:space="preserve">verbs, as in </w:t>
      </w:r>
      <w:r>
        <w:rPr>
          <w:lang w:eastAsia="en-US"/>
        </w:rPr>
        <w:fldChar w:fldCharType="begin"/>
      </w:r>
      <w:r>
        <w:rPr>
          <w:lang w:eastAsia="en-US"/>
        </w:rPr>
        <w:instrText xml:space="preserve"> REF _Ref358025668 \h </w:instrText>
      </w:r>
      <w:r>
        <w:rPr>
          <w:lang w:eastAsia="en-US"/>
        </w:rPr>
      </w:r>
      <w:r>
        <w:rPr>
          <w:lang w:eastAsia="en-US"/>
        </w:rPr>
        <w:fldChar w:fldCharType="separate"/>
      </w:r>
      <w:r w:rsidR="00154D81" w:rsidRPr="00856563">
        <w:t>(</w:t>
      </w:r>
      <w:r w:rsidR="00154D81">
        <w:rPr>
          <w:noProof/>
        </w:rPr>
        <w:t>141</w:t>
      </w:r>
      <w:r w:rsidR="00154D81" w:rsidRPr="00856563">
        <w:t>)</w:t>
      </w:r>
      <w:r>
        <w:rPr>
          <w:lang w:eastAsia="en-US"/>
        </w:rPr>
        <w:fldChar w:fldCharType="end"/>
      </w:r>
      <w:r>
        <w:rPr>
          <w:lang w:eastAsia="en-US"/>
        </w:rPr>
        <w:t xml:space="preserve"> and </w:t>
      </w:r>
      <w:r>
        <w:fldChar w:fldCharType="begin"/>
      </w:r>
      <w:r>
        <w:instrText xml:space="preserve"> REF _Ref364507777 \h </w:instrText>
      </w:r>
      <w:r>
        <w:fldChar w:fldCharType="separate"/>
      </w:r>
      <w:r w:rsidR="00154D81" w:rsidRPr="00856563">
        <w:t>(</w:t>
      </w:r>
      <w:r w:rsidR="00154D81">
        <w:rPr>
          <w:noProof/>
        </w:rPr>
        <w:t>143</w:t>
      </w:r>
      <w:r w:rsidR="00154D81" w:rsidRPr="00856563">
        <w:t>)</w:t>
      </w:r>
      <w:r>
        <w:fldChar w:fldCharType="end"/>
      </w:r>
      <w:r>
        <w:rPr>
          <w:lang w:eastAsia="en-US"/>
        </w:rPr>
        <w:t xml:space="preserve">, or stative verbs as in </w:t>
      </w:r>
      <w:r>
        <w:rPr>
          <w:lang w:eastAsia="en-US"/>
        </w:rPr>
        <w:fldChar w:fldCharType="begin"/>
      </w:r>
      <w:r>
        <w:rPr>
          <w:lang w:eastAsia="en-US"/>
        </w:rPr>
        <w:instrText xml:space="preserve"> REF _Ref358025672 \h </w:instrText>
      </w:r>
      <w:r>
        <w:rPr>
          <w:lang w:eastAsia="en-US"/>
        </w:rPr>
      </w:r>
      <w:r>
        <w:rPr>
          <w:lang w:eastAsia="en-US"/>
        </w:rPr>
        <w:fldChar w:fldCharType="separate"/>
      </w:r>
      <w:r w:rsidR="00154D81" w:rsidRPr="00856563">
        <w:t>(</w:t>
      </w:r>
      <w:r w:rsidR="00154D81">
        <w:rPr>
          <w:noProof/>
        </w:rPr>
        <w:t>142</w:t>
      </w:r>
      <w:r w:rsidR="00154D81" w:rsidRPr="00856563">
        <w:t>)</w:t>
      </w:r>
      <w:r>
        <w:rPr>
          <w:lang w:eastAsia="en-US"/>
        </w:rPr>
        <w:fldChar w:fldCharType="end"/>
      </w:r>
      <w:r>
        <w:rPr>
          <w:lang w:eastAsia="en-US"/>
        </w:rPr>
        <w:t xml:space="preserve"> and </w:t>
      </w:r>
      <w:r>
        <w:fldChar w:fldCharType="begin"/>
      </w:r>
      <w:r>
        <w:instrText xml:space="preserve"> REF _Ref364507778 \h </w:instrText>
      </w:r>
      <w:r>
        <w:fldChar w:fldCharType="separate"/>
      </w:r>
      <w:r w:rsidR="00154D81" w:rsidRPr="00856563">
        <w:t>(</w:t>
      </w:r>
      <w:r w:rsidR="00154D81">
        <w:rPr>
          <w:noProof/>
        </w:rPr>
        <w:t>144</w:t>
      </w:r>
      <w:r w:rsidR="00154D81" w:rsidRPr="00856563">
        <w:t>)</w:t>
      </w:r>
      <w:r>
        <w:fldChar w:fldCharType="end"/>
      </w:r>
      <w:r>
        <w:rPr>
          <w:lang w:eastAsia="en-US"/>
        </w:rPr>
        <w:t>.</w:t>
      </w:r>
    </w:p>
    <w:p w14:paraId="3EE78C18" w14:textId="77777777" w:rsidR="005F326D" w:rsidRDefault="005F326D" w:rsidP="005F326D">
      <w:pPr>
        <w:pStyle w:val="ExampleTitle"/>
      </w:pPr>
      <w:r>
        <w:t xml:space="preserve">Aspectual adverbs and adverbially used </w:t>
      </w:r>
      <w:r w:rsidRPr="003F2EE7">
        <w:rPr>
          <w:rStyle w:val="ChItalBold"/>
        </w:rPr>
        <w:t>ada</w:t>
      </w:r>
      <w:r>
        <w:t xml:space="preserve"> ‘exist’ modifying verbal predicates</w:t>
      </w:r>
    </w:p>
    <w:tbl>
      <w:tblPr>
        <w:tblW w:w="6104" w:type="dxa"/>
        <w:tblCellMar>
          <w:left w:w="42" w:type="dxa"/>
          <w:right w:w="42" w:type="dxa"/>
        </w:tblCellMar>
        <w:tblLook w:val="01E0" w:firstRow="1" w:lastRow="1" w:firstColumn="1" w:lastColumn="1" w:noHBand="0" w:noVBand="0"/>
      </w:tblPr>
      <w:tblGrid>
        <w:gridCol w:w="709"/>
        <w:gridCol w:w="440"/>
        <w:gridCol w:w="751"/>
        <w:gridCol w:w="734"/>
        <w:gridCol w:w="684"/>
        <w:gridCol w:w="751"/>
        <w:gridCol w:w="584"/>
        <w:gridCol w:w="856"/>
        <w:gridCol w:w="595"/>
      </w:tblGrid>
      <w:tr w:rsidR="005F326D" w:rsidRPr="005D0663" w14:paraId="791F2AE2" w14:textId="77777777" w:rsidTr="00FF626E">
        <w:tc>
          <w:tcPr>
            <w:tcW w:w="709" w:type="dxa"/>
            <w:shd w:val="clear" w:color="auto" w:fill="auto"/>
          </w:tcPr>
          <w:p w14:paraId="53F64EEF" w14:textId="77777777" w:rsidR="005F326D" w:rsidRPr="00B2275B" w:rsidRDefault="005F326D" w:rsidP="00FF626E">
            <w:pPr>
              <w:pStyle w:val="O0Nwnext"/>
            </w:pPr>
            <w:bookmarkStart w:id="2299" w:name="_Ref358025668"/>
            <w:r w:rsidRPr="00856563">
              <w:t>(</w:t>
            </w:r>
            <w:fldSimple w:instr=" SEQ ( \* ARABIC \s 1 ">
              <w:r w:rsidR="00154D81">
                <w:rPr>
                  <w:noProof/>
                </w:rPr>
                <w:t>141</w:t>
              </w:r>
            </w:fldSimple>
            <w:r w:rsidRPr="00856563">
              <w:t>)</w:t>
            </w:r>
            <w:bookmarkEnd w:id="2299"/>
          </w:p>
        </w:tc>
        <w:tc>
          <w:tcPr>
            <w:tcW w:w="440" w:type="dxa"/>
            <w:shd w:val="clear" w:color="auto" w:fill="auto"/>
          </w:tcPr>
          <w:p w14:paraId="2B3F0BFB" w14:textId="77777777" w:rsidR="005F326D" w:rsidRPr="00F25B02" w:rsidRDefault="005F326D" w:rsidP="00FF626E">
            <w:pPr>
              <w:pStyle w:val="Text"/>
            </w:pPr>
            <w:r w:rsidRPr="00F25B02">
              <w:t>a</w:t>
            </w:r>
          </w:p>
        </w:tc>
        <w:tc>
          <w:tcPr>
            <w:tcW w:w="751" w:type="dxa"/>
            <w:shd w:val="clear" w:color="auto" w:fill="auto"/>
          </w:tcPr>
          <w:p w14:paraId="2CBB57E7" w14:textId="77777777" w:rsidR="005F326D" w:rsidRPr="00F25B02" w:rsidRDefault="005F326D" w:rsidP="00FF626E">
            <w:pPr>
              <w:pStyle w:val="Text"/>
            </w:pPr>
            <w:r w:rsidRPr="00F25B02">
              <w:t>mama</w:t>
            </w:r>
          </w:p>
        </w:tc>
        <w:tc>
          <w:tcPr>
            <w:tcW w:w="734" w:type="dxa"/>
            <w:shd w:val="clear" w:color="auto" w:fill="auto"/>
          </w:tcPr>
          <w:p w14:paraId="2A2809D8" w14:textId="77777777" w:rsidR="005F326D" w:rsidRPr="00B2275B" w:rsidRDefault="005F326D" w:rsidP="00FF626E">
            <w:pPr>
              <w:pStyle w:val="Text"/>
              <w:rPr>
                <w:rStyle w:val="ChBlueBold"/>
              </w:rPr>
            </w:pPr>
            <w:r w:rsidRPr="00B2275B">
              <w:rPr>
                <w:rStyle w:val="ChBlueBold"/>
              </w:rPr>
              <w:t>blum</w:t>
            </w:r>
          </w:p>
        </w:tc>
        <w:tc>
          <w:tcPr>
            <w:tcW w:w="684" w:type="dxa"/>
            <w:shd w:val="clear" w:color="auto" w:fill="auto"/>
          </w:tcPr>
          <w:p w14:paraId="5D0E5D89" w14:textId="77777777" w:rsidR="005F326D" w:rsidRPr="00F25B02" w:rsidRDefault="005F326D" w:rsidP="00FF626E">
            <w:pPr>
              <w:pStyle w:val="Text"/>
            </w:pPr>
            <w:r w:rsidRPr="00F25B02">
              <w:t>mandi</w:t>
            </w:r>
            <w:r>
              <w:t>,</w:t>
            </w:r>
          </w:p>
        </w:tc>
        <w:tc>
          <w:tcPr>
            <w:tcW w:w="751" w:type="dxa"/>
            <w:shd w:val="clear" w:color="auto" w:fill="auto"/>
          </w:tcPr>
          <w:p w14:paraId="0B274835" w14:textId="77777777" w:rsidR="005F326D" w:rsidRPr="00F25B02" w:rsidRDefault="005F326D" w:rsidP="00FF626E">
            <w:pPr>
              <w:pStyle w:val="Text"/>
            </w:pPr>
            <w:r w:rsidRPr="00F25B02">
              <w:t>mama</w:t>
            </w:r>
          </w:p>
        </w:tc>
        <w:tc>
          <w:tcPr>
            <w:tcW w:w="584" w:type="dxa"/>
            <w:shd w:val="clear" w:color="auto" w:fill="auto"/>
          </w:tcPr>
          <w:p w14:paraId="7D09E142" w14:textId="77777777" w:rsidR="005F326D" w:rsidRPr="008E0B68" w:rsidRDefault="005F326D" w:rsidP="00FF626E">
            <w:pPr>
              <w:pStyle w:val="Text"/>
              <w:rPr>
                <w:rStyle w:val="ChBlueBold"/>
              </w:rPr>
            </w:pPr>
            <w:r w:rsidRPr="008E0B68">
              <w:rPr>
                <w:rStyle w:val="ChBlueBold"/>
              </w:rPr>
              <w:t>masi</w:t>
            </w:r>
          </w:p>
        </w:tc>
        <w:tc>
          <w:tcPr>
            <w:tcW w:w="856" w:type="dxa"/>
            <w:shd w:val="clear" w:color="auto" w:fill="auto"/>
          </w:tcPr>
          <w:p w14:paraId="7F13902B" w14:textId="77777777" w:rsidR="005F326D" w:rsidRPr="00F25B02" w:rsidRDefault="005F326D" w:rsidP="00FF626E">
            <w:pPr>
              <w:pStyle w:val="Text"/>
            </w:pPr>
            <w:r w:rsidRPr="00F25B02">
              <w:t>bang</w:t>
            </w:r>
            <w:r>
              <w:t>ung</w:t>
            </w:r>
          </w:p>
        </w:tc>
        <w:tc>
          <w:tcPr>
            <w:tcW w:w="595" w:type="dxa"/>
            <w:shd w:val="clear" w:color="auto" w:fill="auto"/>
          </w:tcPr>
          <w:p w14:paraId="2C8EB0BE" w14:textId="77777777" w:rsidR="005F326D" w:rsidRPr="00F25B02" w:rsidRDefault="005F326D" w:rsidP="00FF626E">
            <w:pPr>
              <w:pStyle w:val="Text"/>
            </w:pPr>
            <w:r w:rsidRPr="00F25B02">
              <w:t>tidor</w:t>
            </w:r>
          </w:p>
        </w:tc>
      </w:tr>
      <w:tr w:rsidR="005F326D" w14:paraId="4C5F94C8" w14:textId="77777777" w:rsidTr="00FF626E">
        <w:tc>
          <w:tcPr>
            <w:tcW w:w="709" w:type="dxa"/>
            <w:shd w:val="clear" w:color="auto" w:fill="auto"/>
          </w:tcPr>
          <w:p w14:paraId="3BBD1358" w14:textId="77777777" w:rsidR="005F326D" w:rsidRPr="00B2275B" w:rsidRDefault="005F326D" w:rsidP="00FF626E">
            <w:pPr>
              <w:pStyle w:val="GlossEng"/>
            </w:pPr>
          </w:p>
        </w:tc>
        <w:tc>
          <w:tcPr>
            <w:tcW w:w="440" w:type="dxa"/>
            <w:shd w:val="clear" w:color="auto" w:fill="auto"/>
          </w:tcPr>
          <w:p w14:paraId="5F9BD888" w14:textId="77777777" w:rsidR="005F326D" w:rsidRPr="00F25B02" w:rsidRDefault="005F326D" w:rsidP="00FF626E">
            <w:pPr>
              <w:pStyle w:val="GlossEng"/>
            </w:pPr>
            <w:r w:rsidRPr="00F25B02">
              <w:t>ah!</w:t>
            </w:r>
          </w:p>
        </w:tc>
        <w:tc>
          <w:tcPr>
            <w:tcW w:w="751" w:type="dxa"/>
            <w:shd w:val="clear" w:color="auto" w:fill="auto"/>
          </w:tcPr>
          <w:p w14:paraId="78CEB0C5" w14:textId="77777777" w:rsidR="005F326D" w:rsidRPr="00F25B02" w:rsidRDefault="005F326D" w:rsidP="00FF626E">
            <w:pPr>
              <w:pStyle w:val="GlossEng"/>
            </w:pPr>
            <w:r w:rsidRPr="00F25B02">
              <w:t>mother</w:t>
            </w:r>
          </w:p>
        </w:tc>
        <w:tc>
          <w:tcPr>
            <w:tcW w:w="734" w:type="dxa"/>
            <w:shd w:val="clear" w:color="auto" w:fill="auto"/>
          </w:tcPr>
          <w:p w14:paraId="2C606DD4" w14:textId="77777777" w:rsidR="005F326D" w:rsidRPr="00F25B02" w:rsidRDefault="005F326D" w:rsidP="00FF626E">
            <w:pPr>
              <w:pStyle w:val="GlossEng"/>
            </w:pPr>
            <w:r w:rsidRPr="00F25B02">
              <w:t>not.yet</w:t>
            </w:r>
          </w:p>
        </w:tc>
        <w:tc>
          <w:tcPr>
            <w:tcW w:w="684" w:type="dxa"/>
            <w:shd w:val="clear" w:color="auto" w:fill="auto"/>
          </w:tcPr>
          <w:p w14:paraId="0A622606" w14:textId="77777777" w:rsidR="005F326D" w:rsidRPr="00F25B02" w:rsidRDefault="005F326D" w:rsidP="00FF626E">
            <w:pPr>
              <w:pStyle w:val="GlossEng"/>
            </w:pPr>
            <w:r w:rsidRPr="00F25B02">
              <w:t>bathe</w:t>
            </w:r>
          </w:p>
        </w:tc>
        <w:tc>
          <w:tcPr>
            <w:tcW w:w="751" w:type="dxa"/>
            <w:shd w:val="clear" w:color="auto" w:fill="auto"/>
          </w:tcPr>
          <w:p w14:paraId="72597D02" w14:textId="77777777" w:rsidR="005F326D" w:rsidRPr="00F25B02" w:rsidRDefault="005F326D" w:rsidP="00FF626E">
            <w:pPr>
              <w:pStyle w:val="GlossEng"/>
            </w:pPr>
            <w:r w:rsidRPr="00F25B02">
              <w:t>mother</w:t>
            </w:r>
          </w:p>
        </w:tc>
        <w:tc>
          <w:tcPr>
            <w:tcW w:w="584" w:type="dxa"/>
            <w:shd w:val="clear" w:color="auto" w:fill="auto"/>
          </w:tcPr>
          <w:p w14:paraId="6E1DA4D8" w14:textId="77777777" w:rsidR="005F326D" w:rsidRPr="00F25B02" w:rsidRDefault="005F326D" w:rsidP="00FF626E">
            <w:pPr>
              <w:pStyle w:val="GlossEng"/>
            </w:pPr>
            <w:r w:rsidRPr="00F25B02">
              <w:t>still</w:t>
            </w:r>
          </w:p>
        </w:tc>
        <w:tc>
          <w:tcPr>
            <w:tcW w:w="856" w:type="dxa"/>
            <w:shd w:val="clear" w:color="auto" w:fill="auto"/>
          </w:tcPr>
          <w:p w14:paraId="0249DAB3" w14:textId="77777777" w:rsidR="005F326D" w:rsidRPr="00F25B02" w:rsidRDefault="005F326D" w:rsidP="00FF626E">
            <w:pPr>
              <w:pStyle w:val="GlossEng"/>
            </w:pPr>
            <w:r w:rsidRPr="00F25B02">
              <w:t>wake.up</w:t>
            </w:r>
          </w:p>
        </w:tc>
        <w:tc>
          <w:tcPr>
            <w:tcW w:w="595" w:type="dxa"/>
            <w:shd w:val="clear" w:color="auto" w:fill="auto"/>
          </w:tcPr>
          <w:p w14:paraId="6657AB9D" w14:textId="77777777" w:rsidR="005F326D" w:rsidRPr="00F25B02" w:rsidRDefault="005F326D" w:rsidP="00FF626E">
            <w:pPr>
              <w:pStyle w:val="GlossEng"/>
            </w:pPr>
            <w:r w:rsidRPr="00F25B02">
              <w:t>sleep</w:t>
            </w:r>
          </w:p>
        </w:tc>
      </w:tr>
    </w:tbl>
    <w:p w14:paraId="09DB98F9" w14:textId="77777777" w:rsidR="005F326D" w:rsidRDefault="005F326D" w:rsidP="005F326D">
      <w:pPr>
        <w:pStyle w:val="FreeTranslEng"/>
      </w:pPr>
      <w:r>
        <w:t xml:space="preserve">‘ah, I (‘mother’) have </w:t>
      </w:r>
      <w:r w:rsidRPr="00B2275B">
        <w:rPr>
          <w:rStyle w:val="ChBlueBold"/>
        </w:rPr>
        <w:t>not yet</w:t>
      </w:r>
      <w:r>
        <w:t xml:space="preserve"> bathed, I (‘mother’) am </w:t>
      </w:r>
      <w:r w:rsidRPr="00B2275B">
        <w:rPr>
          <w:rStyle w:val="ChBlueBold"/>
        </w:rPr>
        <w:t>still</w:t>
      </w:r>
      <w:r>
        <w:t xml:space="preserve"> waking up’ </w:t>
      </w:r>
      <w:r w:rsidRPr="00B2275B">
        <w:rPr>
          <w:rStyle w:val="ExampleSource"/>
        </w:rPr>
        <w:t>[080924-002-Pr.0007]</w:t>
      </w:r>
    </w:p>
    <w:tbl>
      <w:tblPr>
        <w:tblW w:w="6679" w:type="dxa"/>
        <w:tblCellMar>
          <w:left w:w="42" w:type="dxa"/>
          <w:right w:w="42" w:type="dxa"/>
        </w:tblCellMar>
        <w:tblLook w:val="01E0" w:firstRow="1" w:lastRow="1" w:firstColumn="1" w:lastColumn="1" w:noHBand="0" w:noVBand="0"/>
      </w:tblPr>
      <w:tblGrid>
        <w:gridCol w:w="709"/>
        <w:gridCol w:w="578"/>
        <w:gridCol w:w="622"/>
        <w:gridCol w:w="484"/>
        <w:gridCol w:w="768"/>
        <w:gridCol w:w="674"/>
        <w:gridCol w:w="729"/>
        <w:gridCol w:w="389"/>
        <w:gridCol w:w="768"/>
        <w:gridCol w:w="674"/>
        <w:gridCol w:w="284"/>
      </w:tblGrid>
      <w:tr w:rsidR="005F326D" w:rsidRPr="005D0663" w14:paraId="68848E24" w14:textId="77777777" w:rsidTr="00FF626E">
        <w:tc>
          <w:tcPr>
            <w:tcW w:w="709" w:type="dxa"/>
            <w:shd w:val="clear" w:color="auto" w:fill="auto"/>
          </w:tcPr>
          <w:p w14:paraId="4888338A" w14:textId="77777777" w:rsidR="005F326D" w:rsidRPr="00B2275B" w:rsidRDefault="005F326D" w:rsidP="00FF626E">
            <w:pPr>
              <w:pStyle w:val="O0Nwnext"/>
            </w:pPr>
            <w:bookmarkStart w:id="2300" w:name="_Ref358025672"/>
            <w:r w:rsidRPr="00856563">
              <w:t>(</w:t>
            </w:r>
            <w:fldSimple w:instr=" SEQ ( \* ARABIC \s 1 ">
              <w:r w:rsidR="00154D81">
                <w:rPr>
                  <w:noProof/>
                </w:rPr>
                <w:t>142</w:t>
              </w:r>
            </w:fldSimple>
            <w:r w:rsidRPr="00856563">
              <w:t>)</w:t>
            </w:r>
            <w:bookmarkEnd w:id="2300"/>
          </w:p>
        </w:tc>
        <w:tc>
          <w:tcPr>
            <w:tcW w:w="578" w:type="dxa"/>
            <w:shd w:val="clear" w:color="auto" w:fill="auto"/>
          </w:tcPr>
          <w:p w14:paraId="2C2E1FFB" w14:textId="77777777" w:rsidR="005F326D" w:rsidRPr="004F24FC" w:rsidRDefault="005F326D" w:rsidP="00FF626E">
            <w:pPr>
              <w:pStyle w:val="Text"/>
            </w:pPr>
            <w:r>
              <w:t>ana</w:t>
            </w:r>
          </w:p>
        </w:tc>
        <w:tc>
          <w:tcPr>
            <w:tcW w:w="622" w:type="dxa"/>
            <w:shd w:val="clear" w:color="auto" w:fill="auto"/>
          </w:tcPr>
          <w:p w14:paraId="008DBAC7" w14:textId="77777777" w:rsidR="005F326D" w:rsidRPr="004F24FC" w:rsidRDefault="005F326D" w:rsidP="00FF626E">
            <w:pPr>
              <w:pStyle w:val="Text"/>
            </w:pPr>
            <w:r w:rsidRPr="004F24FC">
              <w:t>itu</w:t>
            </w:r>
          </w:p>
        </w:tc>
        <w:tc>
          <w:tcPr>
            <w:tcW w:w="484" w:type="dxa"/>
            <w:shd w:val="clear" w:color="auto" w:fill="auto"/>
          </w:tcPr>
          <w:p w14:paraId="5843088F" w14:textId="77777777" w:rsidR="005F326D" w:rsidRPr="004F24FC" w:rsidRDefault="005F326D" w:rsidP="00FF626E">
            <w:pPr>
              <w:pStyle w:val="Text"/>
            </w:pPr>
            <w:r w:rsidRPr="004F24FC">
              <w:t>de</w:t>
            </w:r>
          </w:p>
        </w:tc>
        <w:tc>
          <w:tcPr>
            <w:tcW w:w="768" w:type="dxa"/>
            <w:shd w:val="clear" w:color="auto" w:fill="auto"/>
          </w:tcPr>
          <w:p w14:paraId="1EAC2C7F" w14:textId="77777777" w:rsidR="005F326D" w:rsidRPr="00B438E8" w:rsidRDefault="005F326D" w:rsidP="00FF626E">
            <w:pPr>
              <w:pStyle w:val="Text"/>
              <w:rPr>
                <w:rStyle w:val="ChBlueBold"/>
              </w:rPr>
            </w:pPr>
            <w:r w:rsidRPr="00B438E8">
              <w:rPr>
                <w:rStyle w:val="ChBlueBold"/>
              </w:rPr>
              <w:t>suda</w:t>
            </w:r>
          </w:p>
        </w:tc>
        <w:tc>
          <w:tcPr>
            <w:tcW w:w="674" w:type="dxa"/>
            <w:shd w:val="clear" w:color="auto" w:fill="auto"/>
          </w:tcPr>
          <w:p w14:paraId="4E33BB35" w14:textId="77777777" w:rsidR="005F326D" w:rsidRPr="00BC61E7" w:rsidRDefault="005F326D" w:rsidP="00FF626E">
            <w:pPr>
              <w:pStyle w:val="Text"/>
            </w:pPr>
            <w:r w:rsidRPr="00BC61E7">
              <w:t>besar</w:t>
            </w:r>
          </w:p>
        </w:tc>
        <w:tc>
          <w:tcPr>
            <w:tcW w:w="729" w:type="dxa"/>
            <w:shd w:val="clear" w:color="auto" w:fill="auto"/>
          </w:tcPr>
          <w:p w14:paraId="31A1CD80" w14:textId="77777777" w:rsidR="005F326D" w:rsidRPr="004F24FC" w:rsidRDefault="005F326D" w:rsidP="00FF626E">
            <w:pPr>
              <w:pStyle w:val="Text"/>
            </w:pPr>
            <w:r w:rsidRPr="004F24FC">
              <w:t>betul</w:t>
            </w:r>
            <w:r>
              <w:t>,</w:t>
            </w:r>
          </w:p>
        </w:tc>
        <w:tc>
          <w:tcPr>
            <w:tcW w:w="389" w:type="dxa"/>
            <w:shd w:val="clear" w:color="auto" w:fill="auto"/>
          </w:tcPr>
          <w:p w14:paraId="27557AE6" w14:textId="77777777" w:rsidR="005F326D" w:rsidRPr="004F24FC" w:rsidRDefault="005F326D" w:rsidP="00FF626E">
            <w:pPr>
              <w:pStyle w:val="Text"/>
            </w:pPr>
            <w:r w:rsidRPr="004F24FC">
              <w:t>de</w:t>
            </w:r>
          </w:p>
        </w:tc>
        <w:tc>
          <w:tcPr>
            <w:tcW w:w="768" w:type="dxa"/>
            <w:shd w:val="clear" w:color="auto" w:fill="auto"/>
          </w:tcPr>
          <w:p w14:paraId="15588367" w14:textId="77777777" w:rsidR="005F326D" w:rsidRPr="00B438E8" w:rsidRDefault="005F326D" w:rsidP="00FF626E">
            <w:pPr>
              <w:pStyle w:val="Text"/>
              <w:rPr>
                <w:rStyle w:val="ChBlueBold"/>
              </w:rPr>
            </w:pPr>
            <w:r w:rsidRPr="00B438E8">
              <w:rPr>
                <w:rStyle w:val="ChBlueBold"/>
              </w:rPr>
              <w:t>suda</w:t>
            </w:r>
          </w:p>
        </w:tc>
        <w:tc>
          <w:tcPr>
            <w:tcW w:w="674" w:type="dxa"/>
            <w:shd w:val="clear" w:color="auto" w:fill="auto"/>
          </w:tcPr>
          <w:p w14:paraId="7FB5C295" w14:textId="77777777" w:rsidR="005F326D" w:rsidRPr="00BC61E7" w:rsidRDefault="005F326D" w:rsidP="00FF626E">
            <w:pPr>
              <w:pStyle w:val="Text"/>
            </w:pPr>
            <w:r w:rsidRPr="00BC61E7">
              <w:t>besar</w:t>
            </w:r>
          </w:p>
        </w:tc>
        <w:tc>
          <w:tcPr>
            <w:tcW w:w="284" w:type="dxa"/>
            <w:shd w:val="clear" w:color="auto" w:fill="auto"/>
          </w:tcPr>
          <w:p w14:paraId="7AF6C8DC" w14:textId="77777777" w:rsidR="005F326D" w:rsidRPr="004F24FC" w:rsidRDefault="005F326D" w:rsidP="00FF626E">
            <w:pPr>
              <w:pStyle w:val="Text"/>
            </w:pPr>
            <w:r>
              <w:t>…</w:t>
            </w:r>
          </w:p>
        </w:tc>
      </w:tr>
      <w:tr w:rsidR="005F326D" w14:paraId="282C1E1E" w14:textId="77777777" w:rsidTr="00FF626E">
        <w:tc>
          <w:tcPr>
            <w:tcW w:w="709" w:type="dxa"/>
            <w:shd w:val="clear" w:color="auto" w:fill="auto"/>
          </w:tcPr>
          <w:p w14:paraId="404DDC69" w14:textId="77777777" w:rsidR="005F326D" w:rsidRPr="00FC6D33" w:rsidRDefault="005F326D" w:rsidP="00FF626E">
            <w:pPr>
              <w:pStyle w:val="GlossEng"/>
            </w:pPr>
          </w:p>
        </w:tc>
        <w:tc>
          <w:tcPr>
            <w:tcW w:w="578" w:type="dxa"/>
            <w:shd w:val="clear" w:color="auto" w:fill="auto"/>
          </w:tcPr>
          <w:p w14:paraId="060D801D" w14:textId="77777777" w:rsidR="005F326D" w:rsidRPr="004F24FC" w:rsidRDefault="005F326D" w:rsidP="00FF626E">
            <w:pPr>
              <w:pStyle w:val="GlossEng"/>
            </w:pPr>
            <w:r w:rsidRPr="004F24FC">
              <w:t>child</w:t>
            </w:r>
          </w:p>
        </w:tc>
        <w:tc>
          <w:tcPr>
            <w:tcW w:w="622" w:type="dxa"/>
            <w:shd w:val="clear" w:color="auto" w:fill="auto"/>
          </w:tcPr>
          <w:p w14:paraId="4EF89574" w14:textId="77777777" w:rsidR="005F326D" w:rsidRPr="0099608C" w:rsidRDefault="005F326D" w:rsidP="00FF626E">
            <w:pPr>
              <w:pStyle w:val="GlossEng"/>
              <w:rPr>
                <w:rStyle w:val="ChSmallCaps"/>
              </w:rPr>
            </w:pPr>
            <w:r w:rsidRPr="0099608C">
              <w:rPr>
                <w:rStyle w:val="ChSmallCaps"/>
              </w:rPr>
              <w:t>d.dist</w:t>
            </w:r>
          </w:p>
        </w:tc>
        <w:tc>
          <w:tcPr>
            <w:tcW w:w="484" w:type="dxa"/>
            <w:shd w:val="clear" w:color="auto" w:fill="auto"/>
          </w:tcPr>
          <w:p w14:paraId="318A5078" w14:textId="77777777" w:rsidR="005F326D" w:rsidRPr="0099608C" w:rsidRDefault="005F326D" w:rsidP="00FF626E">
            <w:pPr>
              <w:pStyle w:val="GlossEng"/>
              <w:rPr>
                <w:rStyle w:val="ChSmallCaps"/>
              </w:rPr>
            </w:pPr>
            <w:r w:rsidRPr="0099608C">
              <w:rPr>
                <w:rStyle w:val="ChSmallCaps"/>
              </w:rPr>
              <w:t>3sg</w:t>
            </w:r>
          </w:p>
        </w:tc>
        <w:tc>
          <w:tcPr>
            <w:tcW w:w="768" w:type="dxa"/>
            <w:shd w:val="clear" w:color="auto" w:fill="auto"/>
          </w:tcPr>
          <w:p w14:paraId="223DD074" w14:textId="77777777" w:rsidR="005F326D" w:rsidRPr="004F24FC" w:rsidRDefault="005F326D" w:rsidP="00FF626E">
            <w:pPr>
              <w:pStyle w:val="GlossEng"/>
            </w:pPr>
            <w:r w:rsidRPr="004F24FC">
              <w:t>already</w:t>
            </w:r>
          </w:p>
        </w:tc>
        <w:tc>
          <w:tcPr>
            <w:tcW w:w="674" w:type="dxa"/>
            <w:shd w:val="clear" w:color="auto" w:fill="auto"/>
          </w:tcPr>
          <w:p w14:paraId="3872C935" w14:textId="77777777" w:rsidR="005F326D" w:rsidRPr="00BC61E7" w:rsidRDefault="005F326D" w:rsidP="00FF626E">
            <w:pPr>
              <w:pStyle w:val="GlossEng"/>
            </w:pPr>
            <w:r w:rsidRPr="00BC61E7">
              <w:t>be.big</w:t>
            </w:r>
          </w:p>
        </w:tc>
        <w:tc>
          <w:tcPr>
            <w:tcW w:w="729" w:type="dxa"/>
            <w:shd w:val="clear" w:color="auto" w:fill="auto"/>
          </w:tcPr>
          <w:p w14:paraId="269DD2A4" w14:textId="77777777" w:rsidR="005F326D" w:rsidRPr="004F24FC" w:rsidRDefault="005F326D" w:rsidP="00FF626E">
            <w:pPr>
              <w:pStyle w:val="GlossEng"/>
            </w:pPr>
            <w:r>
              <w:t>be.</w:t>
            </w:r>
            <w:r w:rsidRPr="004F24FC">
              <w:t>true</w:t>
            </w:r>
          </w:p>
        </w:tc>
        <w:tc>
          <w:tcPr>
            <w:tcW w:w="389" w:type="dxa"/>
            <w:shd w:val="clear" w:color="auto" w:fill="auto"/>
          </w:tcPr>
          <w:p w14:paraId="0FA6B5FF" w14:textId="77777777" w:rsidR="005F326D" w:rsidRPr="0099608C" w:rsidRDefault="005F326D" w:rsidP="00FF626E">
            <w:pPr>
              <w:pStyle w:val="GlossEng"/>
              <w:rPr>
                <w:rStyle w:val="ChSmallCaps"/>
              </w:rPr>
            </w:pPr>
            <w:r w:rsidRPr="0099608C">
              <w:rPr>
                <w:rStyle w:val="ChSmallCaps"/>
              </w:rPr>
              <w:t>3sg</w:t>
            </w:r>
          </w:p>
        </w:tc>
        <w:tc>
          <w:tcPr>
            <w:tcW w:w="768" w:type="dxa"/>
            <w:shd w:val="clear" w:color="auto" w:fill="auto"/>
          </w:tcPr>
          <w:p w14:paraId="09A0B801" w14:textId="77777777" w:rsidR="005F326D" w:rsidRPr="004F24FC" w:rsidRDefault="005F326D" w:rsidP="00FF626E">
            <w:pPr>
              <w:pStyle w:val="GlossEng"/>
            </w:pPr>
            <w:r w:rsidRPr="004F24FC">
              <w:t>already</w:t>
            </w:r>
          </w:p>
        </w:tc>
        <w:tc>
          <w:tcPr>
            <w:tcW w:w="674" w:type="dxa"/>
            <w:shd w:val="clear" w:color="auto" w:fill="auto"/>
          </w:tcPr>
          <w:p w14:paraId="75BFB2F6" w14:textId="77777777" w:rsidR="005F326D" w:rsidRPr="00BC61E7" w:rsidRDefault="005F326D" w:rsidP="00FF626E">
            <w:pPr>
              <w:pStyle w:val="GlossEng"/>
            </w:pPr>
            <w:r w:rsidRPr="00BC61E7">
              <w:t>be.big</w:t>
            </w:r>
          </w:p>
        </w:tc>
        <w:tc>
          <w:tcPr>
            <w:tcW w:w="284" w:type="dxa"/>
            <w:shd w:val="clear" w:color="auto" w:fill="auto"/>
          </w:tcPr>
          <w:p w14:paraId="564174D6" w14:textId="77777777" w:rsidR="005F326D" w:rsidRPr="004F24FC" w:rsidRDefault="005F326D" w:rsidP="00FF626E">
            <w:pPr>
              <w:pStyle w:val="GlossEng"/>
            </w:pPr>
          </w:p>
        </w:tc>
      </w:tr>
    </w:tbl>
    <w:p w14:paraId="3F8C3FB6" w14:textId="77777777" w:rsidR="005F326D" w:rsidRPr="00690E2C" w:rsidRDefault="005F326D" w:rsidP="005F326D">
      <w:pPr>
        <w:pStyle w:val="FreeTranslEng"/>
      </w:pPr>
      <w:r>
        <w:t xml:space="preserve">‘(when) that child is </w:t>
      </w:r>
      <w:r w:rsidRPr="00B438E8">
        <w:rPr>
          <w:rStyle w:val="ChBlueBold"/>
        </w:rPr>
        <w:t>already</w:t>
      </w:r>
      <w:r>
        <w:t xml:space="preserve"> real</w:t>
      </w:r>
      <w:r w:rsidRPr="00BC61E7">
        <w:t>ly grown-up</w:t>
      </w:r>
      <w:r>
        <w:t>, (when) h</w:t>
      </w:r>
      <w:r w:rsidRPr="0047331A">
        <w:t>e</w:t>
      </w:r>
      <w:r>
        <w:t xml:space="preserve">/she’s </w:t>
      </w:r>
      <w:r w:rsidRPr="00B438E8">
        <w:rPr>
          <w:rStyle w:val="ChBlueBold"/>
        </w:rPr>
        <w:t>already</w:t>
      </w:r>
      <w:r w:rsidRPr="00BC61E7">
        <w:t xml:space="preserve"> grown-up</w:t>
      </w:r>
      <w:r>
        <w:t xml:space="preserve">, …’ </w:t>
      </w:r>
      <w:r w:rsidRPr="00FC6D33">
        <w:rPr>
          <w:rStyle w:val="ExampleSource"/>
        </w:rPr>
        <w:t>[081006-025-CvEx.0005]</w:t>
      </w:r>
    </w:p>
    <w:tbl>
      <w:tblPr>
        <w:tblW w:w="6360" w:type="dxa"/>
        <w:tblCellMar>
          <w:left w:w="42" w:type="dxa"/>
          <w:right w:w="42" w:type="dxa"/>
        </w:tblCellMar>
        <w:tblLook w:val="01E0" w:firstRow="1" w:lastRow="1" w:firstColumn="1" w:lastColumn="1" w:noHBand="0" w:noVBand="0"/>
      </w:tblPr>
      <w:tblGrid>
        <w:gridCol w:w="709"/>
        <w:gridCol w:w="489"/>
        <w:gridCol w:w="567"/>
        <w:gridCol w:w="773"/>
        <w:gridCol w:w="562"/>
        <w:gridCol w:w="607"/>
        <w:gridCol w:w="817"/>
        <w:gridCol w:w="495"/>
        <w:gridCol w:w="734"/>
        <w:gridCol w:w="607"/>
      </w:tblGrid>
      <w:tr w:rsidR="005F326D" w:rsidRPr="005D0663" w14:paraId="76B318B2" w14:textId="77777777" w:rsidTr="00FF626E">
        <w:tc>
          <w:tcPr>
            <w:tcW w:w="709" w:type="dxa"/>
            <w:shd w:val="clear" w:color="auto" w:fill="auto"/>
          </w:tcPr>
          <w:p w14:paraId="027508A8" w14:textId="77777777" w:rsidR="005F326D" w:rsidRPr="00B2275B" w:rsidRDefault="005F326D" w:rsidP="00FF626E">
            <w:pPr>
              <w:pStyle w:val="O0Nwnext"/>
            </w:pPr>
            <w:bookmarkStart w:id="2301" w:name="_Ref364507777"/>
            <w:r w:rsidRPr="00856563">
              <w:t>(</w:t>
            </w:r>
            <w:fldSimple w:instr=" SEQ ( \* ARABIC \s 1 ">
              <w:r w:rsidR="00154D81">
                <w:rPr>
                  <w:noProof/>
                </w:rPr>
                <w:t>143</w:t>
              </w:r>
            </w:fldSimple>
            <w:r w:rsidRPr="00856563">
              <w:t>)</w:t>
            </w:r>
            <w:bookmarkEnd w:id="2301"/>
          </w:p>
        </w:tc>
        <w:tc>
          <w:tcPr>
            <w:tcW w:w="489" w:type="dxa"/>
            <w:shd w:val="clear" w:color="auto" w:fill="auto"/>
          </w:tcPr>
          <w:p w14:paraId="5ED9B8D8" w14:textId="77777777" w:rsidR="005F326D" w:rsidRPr="005E1BE3" w:rsidRDefault="005F326D" w:rsidP="00FF626E">
            <w:pPr>
              <w:pStyle w:val="Text"/>
            </w:pPr>
            <w:r w:rsidRPr="005E1BE3">
              <w:t>sa</w:t>
            </w:r>
          </w:p>
        </w:tc>
        <w:tc>
          <w:tcPr>
            <w:tcW w:w="567" w:type="dxa"/>
            <w:shd w:val="clear" w:color="auto" w:fill="auto"/>
          </w:tcPr>
          <w:p w14:paraId="61952FEE" w14:textId="77777777" w:rsidR="005F326D" w:rsidRPr="005E1BE3" w:rsidRDefault="005F326D" w:rsidP="00FF626E">
            <w:pPr>
              <w:pStyle w:val="Text"/>
            </w:pPr>
            <w:r>
              <w:t>pu</w:t>
            </w:r>
          </w:p>
        </w:tc>
        <w:tc>
          <w:tcPr>
            <w:tcW w:w="773" w:type="dxa"/>
            <w:shd w:val="clear" w:color="auto" w:fill="auto"/>
          </w:tcPr>
          <w:p w14:paraId="335C98CD" w14:textId="77777777" w:rsidR="005F326D" w:rsidRPr="005E1BE3" w:rsidRDefault="005F326D" w:rsidP="00FF626E">
            <w:pPr>
              <w:pStyle w:val="Text"/>
            </w:pPr>
            <w:r w:rsidRPr="005E1BE3">
              <w:t>maytua</w:t>
            </w:r>
          </w:p>
        </w:tc>
        <w:tc>
          <w:tcPr>
            <w:tcW w:w="562" w:type="dxa"/>
            <w:shd w:val="clear" w:color="auto" w:fill="auto"/>
          </w:tcPr>
          <w:p w14:paraId="025EB410" w14:textId="77777777" w:rsidR="005F326D" w:rsidRPr="000167AA" w:rsidRDefault="005F326D" w:rsidP="00FF626E">
            <w:pPr>
              <w:pStyle w:val="Text"/>
              <w:rPr>
                <w:rStyle w:val="ChBlueBold"/>
              </w:rPr>
            </w:pPr>
            <w:r w:rsidRPr="000167AA">
              <w:rPr>
                <w:rStyle w:val="ChBlueBold"/>
              </w:rPr>
              <w:t>ada</w:t>
            </w:r>
          </w:p>
        </w:tc>
        <w:tc>
          <w:tcPr>
            <w:tcW w:w="607" w:type="dxa"/>
            <w:shd w:val="clear" w:color="auto" w:fill="auto"/>
          </w:tcPr>
          <w:p w14:paraId="062E7726" w14:textId="77777777" w:rsidR="005F326D" w:rsidRPr="000167AA" w:rsidRDefault="005F326D" w:rsidP="00FF626E">
            <w:pPr>
              <w:pStyle w:val="Text"/>
              <w:rPr>
                <w:rStyle w:val="ChBlueBold"/>
              </w:rPr>
            </w:pPr>
            <w:r w:rsidRPr="000167AA">
              <w:rPr>
                <w:rStyle w:val="ChBlueBold"/>
              </w:rPr>
              <w:t>tidor</w:t>
            </w:r>
          </w:p>
        </w:tc>
        <w:tc>
          <w:tcPr>
            <w:tcW w:w="817" w:type="dxa"/>
            <w:shd w:val="clear" w:color="auto" w:fill="auto"/>
          </w:tcPr>
          <w:p w14:paraId="3F9D9C29" w14:textId="77777777" w:rsidR="005F326D" w:rsidRPr="005E1BE3" w:rsidRDefault="005F326D" w:rsidP="00FF626E">
            <w:pPr>
              <w:pStyle w:val="Text"/>
            </w:pPr>
            <w:r w:rsidRPr="005E1BE3">
              <w:t>karna</w:t>
            </w:r>
          </w:p>
        </w:tc>
        <w:tc>
          <w:tcPr>
            <w:tcW w:w="495" w:type="dxa"/>
            <w:shd w:val="clear" w:color="auto" w:fill="auto"/>
          </w:tcPr>
          <w:p w14:paraId="1C7CB9F0" w14:textId="77777777" w:rsidR="005F326D" w:rsidRPr="005E1BE3" w:rsidRDefault="005F326D" w:rsidP="00FF626E">
            <w:pPr>
              <w:pStyle w:val="Text"/>
            </w:pPr>
            <w:r w:rsidRPr="005E1BE3">
              <w:t>hari</w:t>
            </w:r>
          </w:p>
        </w:tc>
        <w:tc>
          <w:tcPr>
            <w:tcW w:w="734" w:type="dxa"/>
            <w:shd w:val="clear" w:color="auto" w:fill="auto"/>
          </w:tcPr>
          <w:p w14:paraId="77F5E9B3" w14:textId="77777777" w:rsidR="005F326D" w:rsidRPr="005E1BE3" w:rsidRDefault="005F326D" w:rsidP="00FF626E">
            <w:pPr>
              <w:pStyle w:val="Text"/>
            </w:pPr>
            <w:r>
              <w:t>blum</w:t>
            </w:r>
          </w:p>
        </w:tc>
        <w:tc>
          <w:tcPr>
            <w:tcW w:w="607" w:type="dxa"/>
            <w:shd w:val="clear" w:color="auto" w:fill="auto"/>
          </w:tcPr>
          <w:p w14:paraId="30137D1A" w14:textId="77777777" w:rsidR="005F326D" w:rsidRPr="005E1BE3" w:rsidRDefault="005F326D" w:rsidP="00FF626E">
            <w:pPr>
              <w:pStyle w:val="Text"/>
            </w:pPr>
            <w:r w:rsidRPr="005E1BE3">
              <w:t>siang</w:t>
            </w:r>
          </w:p>
        </w:tc>
      </w:tr>
      <w:tr w:rsidR="005F326D" w:rsidRPr="00AC23C4" w14:paraId="37392F6F" w14:textId="77777777" w:rsidTr="00FF626E">
        <w:tc>
          <w:tcPr>
            <w:tcW w:w="709" w:type="dxa"/>
            <w:shd w:val="clear" w:color="auto" w:fill="auto"/>
          </w:tcPr>
          <w:p w14:paraId="4FC76517" w14:textId="77777777" w:rsidR="005F326D" w:rsidRPr="00141FAC" w:rsidRDefault="005F326D" w:rsidP="00FF626E">
            <w:pPr>
              <w:pStyle w:val="GlossEng"/>
            </w:pPr>
          </w:p>
        </w:tc>
        <w:tc>
          <w:tcPr>
            <w:tcW w:w="489" w:type="dxa"/>
            <w:shd w:val="clear" w:color="auto" w:fill="auto"/>
          </w:tcPr>
          <w:p w14:paraId="2F7E0A15" w14:textId="77777777" w:rsidR="005F326D" w:rsidRPr="0099608C" w:rsidRDefault="005F326D" w:rsidP="00FF626E">
            <w:pPr>
              <w:pStyle w:val="GlossEng"/>
              <w:rPr>
                <w:rStyle w:val="ChSmallCaps"/>
              </w:rPr>
            </w:pPr>
            <w:r w:rsidRPr="0099608C">
              <w:rPr>
                <w:rStyle w:val="ChSmallCaps"/>
              </w:rPr>
              <w:t>1sg</w:t>
            </w:r>
          </w:p>
        </w:tc>
        <w:tc>
          <w:tcPr>
            <w:tcW w:w="567" w:type="dxa"/>
            <w:shd w:val="clear" w:color="auto" w:fill="auto"/>
          </w:tcPr>
          <w:p w14:paraId="1155A298" w14:textId="77777777" w:rsidR="005F326D" w:rsidRPr="0099608C" w:rsidRDefault="005F326D" w:rsidP="00FF626E">
            <w:pPr>
              <w:pStyle w:val="GlossEng"/>
              <w:rPr>
                <w:rStyle w:val="ChSmallCaps"/>
              </w:rPr>
            </w:pPr>
            <w:r w:rsidRPr="0099608C">
              <w:rPr>
                <w:rStyle w:val="ChSmallCaps"/>
              </w:rPr>
              <w:t>poss</w:t>
            </w:r>
          </w:p>
        </w:tc>
        <w:tc>
          <w:tcPr>
            <w:tcW w:w="773" w:type="dxa"/>
            <w:shd w:val="clear" w:color="auto" w:fill="auto"/>
          </w:tcPr>
          <w:p w14:paraId="1D4B6854" w14:textId="77777777" w:rsidR="005F326D" w:rsidRPr="005E1BE3" w:rsidRDefault="005F326D" w:rsidP="00FF626E">
            <w:pPr>
              <w:pStyle w:val="GlossEng"/>
            </w:pPr>
            <w:r w:rsidRPr="005E1BE3">
              <w:t>wife</w:t>
            </w:r>
          </w:p>
        </w:tc>
        <w:tc>
          <w:tcPr>
            <w:tcW w:w="562" w:type="dxa"/>
            <w:shd w:val="clear" w:color="auto" w:fill="auto"/>
          </w:tcPr>
          <w:p w14:paraId="70EE2073" w14:textId="77777777" w:rsidR="005F326D" w:rsidRPr="005E1BE3" w:rsidRDefault="005F326D" w:rsidP="00FF626E">
            <w:pPr>
              <w:pStyle w:val="GlossEng"/>
            </w:pPr>
            <w:r w:rsidRPr="005E1BE3">
              <w:t>exist</w:t>
            </w:r>
          </w:p>
        </w:tc>
        <w:tc>
          <w:tcPr>
            <w:tcW w:w="607" w:type="dxa"/>
            <w:shd w:val="clear" w:color="auto" w:fill="auto"/>
          </w:tcPr>
          <w:p w14:paraId="7A5FD5FB" w14:textId="77777777" w:rsidR="005F326D" w:rsidRPr="005E1BE3" w:rsidRDefault="005F326D" w:rsidP="00FF626E">
            <w:pPr>
              <w:pStyle w:val="GlossEng"/>
            </w:pPr>
            <w:r w:rsidRPr="005E1BE3">
              <w:t>sleep</w:t>
            </w:r>
          </w:p>
        </w:tc>
        <w:tc>
          <w:tcPr>
            <w:tcW w:w="817" w:type="dxa"/>
            <w:shd w:val="clear" w:color="auto" w:fill="auto"/>
          </w:tcPr>
          <w:p w14:paraId="49A10847" w14:textId="77777777" w:rsidR="005F326D" w:rsidRPr="005E1BE3" w:rsidRDefault="005F326D" w:rsidP="00FF626E">
            <w:pPr>
              <w:pStyle w:val="GlossEng"/>
            </w:pPr>
            <w:r w:rsidRPr="005E1BE3">
              <w:t>because</w:t>
            </w:r>
          </w:p>
        </w:tc>
        <w:tc>
          <w:tcPr>
            <w:tcW w:w="495" w:type="dxa"/>
            <w:shd w:val="clear" w:color="auto" w:fill="auto"/>
          </w:tcPr>
          <w:p w14:paraId="41C75CA4" w14:textId="77777777" w:rsidR="005F326D" w:rsidRPr="005E1BE3" w:rsidRDefault="005F326D" w:rsidP="00FF626E">
            <w:pPr>
              <w:pStyle w:val="GlossEng"/>
            </w:pPr>
            <w:r w:rsidRPr="005E1BE3">
              <w:t>day</w:t>
            </w:r>
          </w:p>
        </w:tc>
        <w:tc>
          <w:tcPr>
            <w:tcW w:w="734" w:type="dxa"/>
            <w:shd w:val="clear" w:color="auto" w:fill="auto"/>
          </w:tcPr>
          <w:p w14:paraId="1839D90C" w14:textId="77777777" w:rsidR="005F326D" w:rsidRPr="005E1BE3" w:rsidRDefault="005F326D" w:rsidP="00FF626E">
            <w:pPr>
              <w:pStyle w:val="GlossEng"/>
            </w:pPr>
            <w:r w:rsidRPr="005E1BE3">
              <w:t>not.yet</w:t>
            </w:r>
          </w:p>
        </w:tc>
        <w:tc>
          <w:tcPr>
            <w:tcW w:w="607" w:type="dxa"/>
            <w:shd w:val="clear" w:color="auto" w:fill="auto"/>
          </w:tcPr>
          <w:p w14:paraId="7E485030" w14:textId="77777777" w:rsidR="005F326D" w:rsidRPr="005E1BE3" w:rsidRDefault="005F326D" w:rsidP="00FF626E">
            <w:pPr>
              <w:pStyle w:val="GlossEng"/>
            </w:pPr>
            <w:r w:rsidRPr="005E1BE3">
              <w:t>day</w:t>
            </w:r>
          </w:p>
        </w:tc>
      </w:tr>
    </w:tbl>
    <w:p w14:paraId="27DD81AE" w14:textId="77777777" w:rsidR="005F326D" w:rsidRDefault="005F326D" w:rsidP="005F326D">
      <w:pPr>
        <w:pStyle w:val="FreeTranslEng"/>
      </w:pPr>
      <w:r>
        <w:t xml:space="preserve">‘my wife </w:t>
      </w:r>
      <w:r w:rsidRPr="000167AA">
        <w:rPr>
          <w:rStyle w:val="ChBlueBold"/>
        </w:rPr>
        <w:t>was sleeping</w:t>
      </w:r>
      <w:r>
        <w:t xml:space="preserve"> because it wasn’t daylight yet’ </w:t>
      </w:r>
      <w:r w:rsidRPr="00007A5E">
        <w:rPr>
          <w:rStyle w:val="ExampleSource"/>
        </w:rPr>
        <w:t>[080919-004-NP.0026]</w:t>
      </w:r>
    </w:p>
    <w:tbl>
      <w:tblPr>
        <w:tblW w:w="4263" w:type="dxa"/>
        <w:tblCellMar>
          <w:left w:w="42" w:type="dxa"/>
          <w:right w:w="42" w:type="dxa"/>
        </w:tblCellMar>
        <w:tblLook w:val="01E0" w:firstRow="1" w:lastRow="1" w:firstColumn="1" w:lastColumn="1" w:noHBand="0" w:noVBand="0"/>
      </w:tblPr>
      <w:tblGrid>
        <w:gridCol w:w="709"/>
        <w:gridCol w:w="584"/>
        <w:gridCol w:w="734"/>
        <w:gridCol w:w="440"/>
        <w:gridCol w:w="489"/>
        <w:gridCol w:w="562"/>
        <w:gridCol w:w="745"/>
      </w:tblGrid>
      <w:tr w:rsidR="005F326D" w:rsidRPr="005D0663" w14:paraId="73E1ACE0" w14:textId="77777777" w:rsidTr="00FF626E">
        <w:tc>
          <w:tcPr>
            <w:tcW w:w="709" w:type="dxa"/>
            <w:shd w:val="clear" w:color="auto" w:fill="auto"/>
          </w:tcPr>
          <w:p w14:paraId="77C4A735" w14:textId="77777777" w:rsidR="005F326D" w:rsidRPr="00B2275B" w:rsidRDefault="005F326D" w:rsidP="00FF626E">
            <w:pPr>
              <w:pStyle w:val="O0Nwnext"/>
            </w:pPr>
            <w:bookmarkStart w:id="2302" w:name="_Ref364507778"/>
            <w:r w:rsidRPr="00856563">
              <w:t>(</w:t>
            </w:r>
            <w:fldSimple w:instr=" SEQ ( \* ARABIC \s 1 ">
              <w:r w:rsidR="00154D81">
                <w:rPr>
                  <w:noProof/>
                </w:rPr>
                <w:t>144</w:t>
              </w:r>
            </w:fldSimple>
            <w:r w:rsidRPr="00856563">
              <w:t>)</w:t>
            </w:r>
            <w:bookmarkEnd w:id="2302"/>
          </w:p>
        </w:tc>
        <w:tc>
          <w:tcPr>
            <w:tcW w:w="584" w:type="dxa"/>
            <w:shd w:val="clear" w:color="auto" w:fill="auto"/>
          </w:tcPr>
          <w:p w14:paraId="4E4F8288" w14:textId="77777777" w:rsidR="005F326D" w:rsidRPr="005E1BE3" w:rsidRDefault="005F326D" w:rsidP="00FF626E">
            <w:pPr>
              <w:pStyle w:val="Text"/>
            </w:pPr>
            <w:r w:rsidRPr="005E1BE3">
              <w:t>dong</w:t>
            </w:r>
          </w:p>
        </w:tc>
        <w:tc>
          <w:tcPr>
            <w:tcW w:w="734" w:type="dxa"/>
            <w:shd w:val="clear" w:color="auto" w:fill="auto"/>
          </w:tcPr>
          <w:p w14:paraId="5B4F72FF" w14:textId="77777777" w:rsidR="005F326D" w:rsidRPr="005E1BE3" w:rsidRDefault="005F326D" w:rsidP="00FF626E">
            <w:pPr>
              <w:pStyle w:val="Text"/>
            </w:pPr>
            <w:r w:rsidRPr="005E1BE3">
              <w:t>bilang,</w:t>
            </w:r>
          </w:p>
        </w:tc>
        <w:tc>
          <w:tcPr>
            <w:tcW w:w="440" w:type="dxa"/>
            <w:shd w:val="clear" w:color="auto" w:fill="auto"/>
          </w:tcPr>
          <w:p w14:paraId="11FB8771" w14:textId="77777777" w:rsidR="005F326D" w:rsidRPr="005E1BE3" w:rsidRDefault="005F326D" w:rsidP="00FF626E">
            <w:pPr>
              <w:pStyle w:val="Text"/>
            </w:pPr>
            <w:r w:rsidRPr="005E1BE3">
              <w:t>a</w:t>
            </w:r>
          </w:p>
        </w:tc>
        <w:tc>
          <w:tcPr>
            <w:tcW w:w="489" w:type="dxa"/>
            <w:shd w:val="clear" w:color="auto" w:fill="auto"/>
          </w:tcPr>
          <w:p w14:paraId="7987B59E" w14:textId="77777777" w:rsidR="005F326D" w:rsidRPr="005E1BE3" w:rsidRDefault="005F326D" w:rsidP="00FF626E">
            <w:pPr>
              <w:pStyle w:val="Text"/>
            </w:pPr>
            <w:r w:rsidRPr="005E1BE3">
              <w:t>de</w:t>
            </w:r>
          </w:p>
        </w:tc>
        <w:tc>
          <w:tcPr>
            <w:tcW w:w="562" w:type="dxa"/>
            <w:shd w:val="clear" w:color="auto" w:fill="auto"/>
          </w:tcPr>
          <w:p w14:paraId="664F57BF" w14:textId="77777777" w:rsidR="005F326D" w:rsidRPr="00141FAC" w:rsidRDefault="005F326D" w:rsidP="00FF626E">
            <w:pPr>
              <w:pStyle w:val="Text"/>
              <w:rPr>
                <w:rStyle w:val="ChBlueBold"/>
              </w:rPr>
            </w:pPr>
            <w:r w:rsidRPr="00141FAC">
              <w:rPr>
                <w:rStyle w:val="ChBlueBold"/>
              </w:rPr>
              <w:t>ada</w:t>
            </w:r>
          </w:p>
        </w:tc>
        <w:tc>
          <w:tcPr>
            <w:tcW w:w="745" w:type="dxa"/>
            <w:shd w:val="clear" w:color="auto" w:fill="auto"/>
          </w:tcPr>
          <w:p w14:paraId="0CE62337" w14:textId="77777777" w:rsidR="005F326D" w:rsidRPr="00141FAC" w:rsidRDefault="005F326D" w:rsidP="00FF626E">
            <w:pPr>
              <w:pStyle w:val="Text"/>
              <w:rPr>
                <w:rStyle w:val="ChBlueBold"/>
              </w:rPr>
            </w:pPr>
            <w:r w:rsidRPr="00141FAC">
              <w:rPr>
                <w:rStyle w:val="ChBlueBold"/>
              </w:rPr>
              <w:t>sakit</w:t>
            </w:r>
          </w:p>
        </w:tc>
      </w:tr>
      <w:tr w:rsidR="005F326D" w:rsidRPr="00AC23C4" w14:paraId="0C8F7484" w14:textId="77777777" w:rsidTr="00FF626E">
        <w:tc>
          <w:tcPr>
            <w:tcW w:w="709" w:type="dxa"/>
            <w:shd w:val="clear" w:color="auto" w:fill="auto"/>
          </w:tcPr>
          <w:p w14:paraId="33B1FA8C" w14:textId="77777777" w:rsidR="005F326D" w:rsidRPr="005E1BE3" w:rsidRDefault="005F326D" w:rsidP="00FF626E">
            <w:pPr>
              <w:pStyle w:val="GlossEng"/>
            </w:pPr>
          </w:p>
        </w:tc>
        <w:tc>
          <w:tcPr>
            <w:tcW w:w="584" w:type="dxa"/>
            <w:shd w:val="clear" w:color="auto" w:fill="auto"/>
          </w:tcPr>
          <w:p w14:paraId="4DE5995C" w14:textId="77777777" w:rsidR="005F326D" w:rsidRPr="0099608C" w:rsidRDefault="005F326D" w:rsidP="00FF626E">
            <w:pPr>
              <w:pStyle w:val="GlossEng"/>
              <w:rPr>
                <w:rStyle w:val="ChSmallCaps"/>
              </w:rPr>
            </w:pPr>
            <w:r w:rsidRPr="0099608C">
              <w:rPr>
                <w:rStyle w:val="ChSmallCaps"/>
              </w:rPr>
              <w:t>3pl</w:t>
            </w:r>
          </w:p>
        </w:tc>
        <w:tc>
          <w:tcPr>
            <w:tcW w:w="734" w:type="dxa"/>
            <w:shd w:val="clear" w:color="auto" w:fill="auto"/>
          </w:tcPr>
          <w:p w14:paraId="7C3949B7" w14:textId="77777777" w:rsidR="005F326D" w:rsidRPr="005E1BE3" w:rsidRDefault="005F326D" w:rsidP="00FF626E">
            <w:pPr>
              <w:pStyle w:val="GlossEng"/>
            </w:pPr>
            <w:r w:rsidRPr="005E1BE3">
              <w:t>say</w:t>
            </w:r>
          </w:p>
        </w:tc>
        <w:tc>
          <w:tcPr>
            <w:tcW w:w="440" w:type="dxa"/>
            <w:shd w:val="clear" w:color="auto" w:fill="auto"/>
          </w:tcPr>
          <w:p w14:paraId="3CCDF5E1" w14:textId="77777777" w:rsidR="005F326D" w:rsidRPr="005E1BE3" w:rsidRDefault="005F326D" w:rsidP="00FF626E">
            <w:pPr>
              <w:pStyle w:val="GlossEng"/>
            </w:pPr>
            <w:r w:rsidRPr="005E1BE3">
              <w:t>ah!</w:t>
            </w:r>
          </w:p>
        </w:tc>
        <w:tc>
          <w:tcPr>
            <w:tcW w:w="489" w:type="dxa"/>
            <w:shd w:val="clear" w:color="auto" w:fill="auto"/>
          </w:tcPr>
          <w:p w14:paraId="445E9114" w14:textId="77777777" w:rsidR="005F326D" w:rsidRPr="0099608C" w:rsidRDefault="005F326D" w:rsidP="00FF626E">
            <w:pPr>
              <w:pStyle w:val="GlossEng"/>
              <w:rPr>
                <w:rStyle w:val="ChSmallCaps"/>
              </w:rPr>
            </w:pPr>
            <w:r w:rsidRPr="0099608C">
              <w:rPr>
                <w:rStyle w:val="ChSmallCaps"/>
              </w:rPr>
              <w:t>3sg</w:t>
            </w:r>
          </w:p>
        </w:tc>
        <w:tc>
          <w:tcPr>
            <w:tcW w:w="562" w:type="dxa"/>
            <w:shd w:val="clear" w:color="auto" w:fill="auto"/>
          </w:tcPr>
          <w:p w14:paraId="7AF08C05" w14:textId="77777777" w:rsidR="005F326D" w:rsidRPr="005E1BE3" w:rsidRDefault="005F326D" w:rsidP="00FF626E">
            <w:pPr>
              <w:pStyle w:val="GlossEng"/>
            </w:pPr>
            <w:r w:rsidRPr="005E1BE3">
              <w:t>exist</w:t>
            </w:r>
          </w:p>
        </w:tc>
        <w:tc>
          <w:tcPr>
            <w:tcW w:w="745" w:type="dxa"/>
            <w:shd w:val="clear" w:color="auto" w:fill="auto"/>
          </w:tcPr>
          <w:p w14:paraId="7938A143" w14:textId="77777777" w:rsidR="005F326D" w:rsidRPr="005E1BE3" w:rsidRDefault="005F326D" w:rsidP="00FF626E">
            <w:pPr>
              <w:pStyle w:val="GlossEng"/>
            </w:pPr>
            <w:r>
              <w:t>be.</w:t>
            </w:r>
            <w:r w:rsidRPr="005E1BE3">
              <w:t>sick</w:t>
            </w:r>
          </w:p>
        </w:tc>
      </w:tr>
    </w:tbl>
    <w:p w14:paraId="76759217" w14:textId="77777777" w:rsidR="005F326D" w:rsidRDefault="005F326D" w:rsidP="005F326D">
      <w:pPr>
        <w:pStyle w:val="FreeTranslEng"/>
      </w:pPr>
      <w:r>
        <w:t xml:space="preserve">‘they said, ‘ah, he’s </w:t>
      </w:r>
      <w:r w:rsidRPr="00D7714B">
        <w:rPr>
          <w:rStyle w:val="ChBlueBold"/>
        </w:rPr>
        <w:t xml:space="preserve">being </w:t>
      </w:r>
      <w:r w:rsidRPr="003177E3">
        <w:rPr>
          <w:rStyle w:val="ChBlueBold"/>
        </w:rPr>
        <w:t>sick</w:t>
      </w:r>
      <w:r>
        <w:t xml:space="preserve">’’ </w:t>
      </w:r>
      <w:r w:rsidRPr="00141FAC">
        <w:rPr>
          <w:rStyle w:val="ExampleSource"/>
        </w:rPr>
        <w:t>[080919-007-CvNP.0025]</w:t>
      </w:r>
    </w:p>
    <w:p w14:paraId="177267A8" w14:textId="77777777" w:rsidR="005F326D" w:rsidRDefault="005F326D" w:rsidP="005F326D">
      <w:pPr>
        <w:pStyle w:val="Body0005after"/>
        <w:rPr>
          <w:lang w:eastAsia="en-US"/>
        </w:rPr>
      </w:pPr>
      <w:r>
        <w:rPr>
          <w:lang w:eastAsia="en-US"/>
        </w:rPr>
        <w:t xml:space="preserve">The examples in </w:t>
      </w:r>
      <w:r>
        <w:rPr>
          <w:lang w:eastAsia="en-US"/>
        </w:rPr>
        <w:fldChar w:fldCharType="begin"/>
      </w:r>
      <w:r>
        <w:rPr>
          <w:lang w:eastAsia="en-US"/>
        </w:rPr>
        <w:instrText xml:space="preserve"> REF _Ref358024861 \h </w:instrText>
      </w:r>
      <w:r>
        <w:rPr>
          <w:lang w:eastAsia="en-US"/>
        </w:rPr>
      </w:r>
      <w:r>
        <w:rPr>
          <w:lang w:eastAsia="en-US"/>
        </w:rPr>
        <w:fldChar w:fldCharType="separate"/>
      </w:r>
      <w:r w:rsidR="00154D81">
        <w:t>(</w:t>
      </w:r>
      <w:r w:rsidR="00154D81">
        <w:rPr>
          <w:noProof/>
        </w:rPr>
        <w:t>145</w:t>
      </w:r>
      <w:r w:rsidR="00154D81">
        <w:t>)</w:t>
      </w:r>
      <w:r>
        <w:rPr>
          <w:lang w:eastAsia="en-US"/>
        </w:rPr>
        <w:fldChar w:fldCharType="end"/>
      </w:r>
      <w:r>
        <w:rPr>
          <w:lang w:eastAsia="en-US"/>
        </w:rPr>
        <w:t xml:space="preserve"> to </w:t>
      </w:r>
      <w:r>
        <w:fldChar w:fldCharType="begin"/>
      </w:r>
      <w:r>
        <w:instrText xml:space="preserve"> REF _Ref371443108 \h </w:instrText>
      </w:r>
      <w:r>
        <w:fldChar w:fldCharType="separate"/>
      </w:r>
      <w:r w:rsidR="00154D81" w:rsidRPr="000320EB">
        <w:t>(</w:t>
      </w:r>
      <w:r w:rsidR="00154D81">
        <w:rPr>
          <w:noProof/>
        </w:rPr>
        <w:t>148</w:t>
      </w:r>
      <w:r w:rsidR="00154D81" w:rsidRPr="000320EB">
        <w:t>)</w:t>
      </w:r>
      <w:r>
        <w:fldChar w:fldCharType="end"/>
      </w:r>
      <w:r>
        <w:rPr>
          <w:lang w:eastAsia="en-US"/>
        </w:rPr>
        <w:t xml:space="preserve"> demonstrate the uses of </w:t>
      </w:r>
      <w:r>
        <w:t xml:space="preserve">the aspectual adverbs and adverbially used </w:t>
      </w:r>
      <w:r w:rsidRPr="003F2EE7">
        <w:rPr>
          <w:rStyle w:val="ChItalBold"/>
        </w:rPr>
        <w:t>ada</w:t>
      </w:r>
      <w:r>
        <w:t xml:space="preserve"> ‘exist’ </w:t>
      </w:r>
      <w:r>
        <w:rPr>
          <w:lang w:eastAsia="en-US"/>
        </w:rPr>
        <w:t>in nonverbal predicate clauses. (</w:t>
      </w:r>
      <w:r>
        <w:t xml:space="preserve">An alternative analysis of clauses with </w:t>
      </w:r>
      <w:r w:rsidRPr="00746C34">
        <w:rPr>
          <w:rStyle w:val="ChItalBold"/>
        </w:rPr>
        <w:t>ada</w:t>
      </w:r>
      <w:r>
        <w:t xml:space="preserve"> ‘exist’, such as the one in </w:t>
      </w:r>
      <w:r>
        <w:fldChar w:fldCharType="begin"/>
      </w:r>
      <w:r>
        <w:instrText xml:space="preserve"> REF _Ref371443108 \h </w:instrText>
      </w:r>
      <w:r>
        <w:fldChar w:fldCharType="separate"/>
      </w:r>
      <w:r w:rsidR="00154D81" w:rsidRPr="000320EB">
        <w:t>(</w:t>
      </w:r>
      <w:r w:rsidR="00154D81">
        <w:rPr>
          <w:noProof/>
        </w:rPr>
        <w:t>148</w:t>
      </w:r>
      <w:r w:rsidR="00154D81" w:rsidRPr="000320EB">
        <w:t>)</w:t>
      </w:r>
      <w:r>
        <w:fldChar w:fldCharType="end"/>
      </w:r>
      <w:r>
        <w:t>, is presented in §</w:t>
      </w:r>
      <w:r w:rsidRPr="000320EB">
        <w:fldChar w:fldCharType="begin"/>
      </w:r>
      <w:r w:rsidRPr="000320EB">
        <w:instrText xml:space="preserve"> REF _Ref263510864 \w \h </w:instrText>
      </w:r>
      <w:r>
        <w:instrText xml:space="preserve"> \* MERGEFORMAT </w:instrText>
      </w:r>
      <w:r w:rsidRPr="000320EB">
        <w:fldChar w:fldCharType="separate"/>
      </w:r>
      <w:r w:rsidR="00154D81">
        <w:rPr>
          <w:cs/>
        </w:rPr>
        <w:t>‎</w:t>
      </w:r>
      <w:r w:rsidR="00154D81">
        <w:t>11.4.1</w:t>
      </w:r>
      <w:r w:rsidRPr="000320EB">
        <w:fldChar w:fldCharType="end"/>
      </w:r>
      <w:r>
        <w:t>.)</w:t>
      </w:r>
    </w:p>
    <w:p w14:paraId="1AFF4FB5" w14:textId="77777777" w:rsidR="005F326D" w:rsidRDefault="005F326D" w:rsidP="005F326D">
      <w:pPr>
        <w:pStyle w:val="ExampleTitle"/>
      </w:pPr>
      <w:r>
        <w:t>Aspectual adverbs modifying nonverbal predicates</w:t>
      </w:r>
    </w:p>
    <w:tbl>
      <w:tblPr>
        <w:tblW w:w="0" w:type="auto"/>
        <w:tblCellMar>
          <w:left w:w="42" w:type="dxa"/>
          <w:right w:w="42" w:type="dxa"/>
        </w:tblCellMar>
        <w:tblLook w:val="01E0" w:firstRow="1" w:lastRow="1" w:firstColumn="1" w:lastColumn="1" w:noHBand="0" w:noVBand="0"/>
      </w:tblPr>
      <w:tblGrid>
        <w:gridCol w:w="709"/>
        <w:gridCol w:w="706"/>
        <w:gridCol w:w="979"/>
        <w:gridCol w:w="734"/>
        <w:gridCol w:w="729"/>
        <w:gridCol w:w="729"/>
      </w:tblGrid>
      <w:tr w:rsidR="005F326D" w:rsidRPr="005D0663" w14:paraId="160D4D34" w14:textId="77777777" w:rsidTr="00FF626E">
        <w:tc>
          <w:tcPr>
            <w:tcW w:w="709" w:type="dxa"/>
            <w:shd w:val="clear" w:color="auto" w:fill="auto"/>
          </w:tcPr>
          <w:p w14:paraId="4FA184A8" w14:textId="77777777" w:rsidR="005F326D" w:rsidRPr="00CA0AD4" w:rsidRDefault="005F326D" w:rsidP="00FF626E">
            <w:pPr>
              <w:pStyle w:val="O0Nwnext"/>
            </w:pPr>
            <w:bookmarkStart w:id="2303" w:name="_Ref358024861"/>
            <w:r>
              <w:t>(</w:t>
            </w:r>
            <w:fldSimple w:instr=" SEQ ( \* ARABIC \s 1 ">
              <w:r w:rsidR="00154D81">
                <w:rPr>
                  <w:noProof/>
                </w:rPr>
                <w:t>145</w:t>
              </w:r>
            </w:fldSimple>
            <w:r>
              <w:t>)</w:t>
            </w:r>
            <w:bookmarkEnd w:id="2303"/>
          </w:p>
        </w:tc>
        <w:tc>
          <w:tcPr>
            <w:tcW w:w="706" w:type="dxa"/>
            <w:shd w:val="clear" w:color="auto" w:fill="auto"/>
          </w:tcPr>
          <w:p w14:paraId="026AF9D3" w14:textId="77777777" w:rsidR="005F326D" w:rsidRPr="00043121" w:rsidRDefault="005F326D" w:rsidP="00FF626E">
            <w:pPr>
              <w:pStyle w:val="Text"/>
            </w:pPr>
            <w:r w:rsidRPr="00043121">
              <w:t>itu</w:t>
            </w:r>
          </w:p>
        </w:tc>
        <w:tc>
          <w:tcPr>
            <w:tcW w:w="979" w:type="dxa"/>
            <w:shd w:val="clear" w:color="auto" w:fill="auto"/>
          </w:tcPr>
          <w:p w14:paraId="5CFED07E" w14:textId="77777777" w:rsidR="005F326D" w:rsidRPr="00043121" w:rsidRDefault="005F326D" w:rsidP="00FF626E">
            <w:pPr>
              <w:pStyle w:val="Text"/>
            </w:pPr>
            <w:r w:rsidRPr="00043121">
              <w:t>kan</w:t>
            </w:r>
            <w:r>
              <w:t>g</w:t>
            </w:r>
          </w:p>
        </w:tc>
        <w:tc>
          <w:tcPr>
            <w:tcW w:w="734" w:type="dxa"/>
            <w:shd w:val="clear" w:color="auto" w:fill="auto"/>
          </w:tcPr>
          <w:p w14:paraId="36915E7F" w14:textId="77777777" w:rsidR="005F326D" w:rsidRPr="00A572C4" w:rsidRDefault="005F326D" w:rsidP="00FF626E">
            <w:pPr>
              <w:pStyle w:val="Text"/>
              <w:rPr>
                <w:rStyle w:val="ChBlueBold"/>
              </w:rPr>
            </w:pPr>
            <w:r w:rsidRPr="00A572C4">
              <w:rPr>
                <w:rStyle w:val="ChBlueBold"/>
              </w:rPr>
              <w:t>blum</w:t>
            </w:r>
          </w:p>
        </w:tc>
        <w:tc>
          <w:tcPr>
            <w:tcW w:w="729" w:type="dxa"/>
            <w:shd w:val="clear" w:color="auto" w:fill="auto"/>
          </w:tcPr>
          <w:p w14:paraId="01E30E20" w14:textId="77777777" w:rsidR="005F326D" w:rsidRPr="00BC61E7" w:rsidRDefault="005F326D" w:rsidP="00FF626E">
            <w:pPr>
              <w:pStyle w:val="Text"/>
            </w:pPr>
            <w:r w:rsidRPr="00BC61E7">
              <w:t>musim</w:t>
            </w:r>
          </w:p>
        </w:tc>
        <w:tc>
          <w:tcPr>
            <w:tcW w:w="729" w:type="dxa"/>
            <w:shd w:val="clear" w:color="auto" w:fill="auto"/>
          </w:tcPr>
          <w:p w14:paraId="7EA188E2" w14:textId="77777777" w:rsidR="005F326D" w:rsidRPr="00BC61E7" w:rsidRDefault="005F326D" w:rsidP="00FF626E">
            <w:pPr>
              <w:pStyle w:val="Text"/>
            </w:pPr>
            <w:r w:rsidRPr="00BC61E7">
              <w:t>ombak</w:t>
            </w:r>
          </w:p>
        </w:tc>
      </w:tr>
      <w:tr w:rsidR="005F326D" w:rsidRPr="00AC23C4" w14:paraId="7A3D9825" w14:textId="77777777" w:rsidTr="00FF626E">
        <w:tc>
          <w:tcPr>
            <w:tcW w:w="709" w:type="dxa"/>
            <w:shd w:val="clear" w:color="auto" w:fill="auto"/>
          </w:tcPr>
          <w:p w14:paraId="17577B1E" w14:textId="77777777" w:rsidR="005F326D" w:rsidRPr="00043121" w:rsidRDefault="005F326D" w:rsidP="00FF626E">
            <w:pPr>
              <w:pStyle w:val="GlossEng"/>
            </w:pPr>
          </w:p>
        </w:tc>
        <w:tc>
          <w:tcPr>
            <w:tcW w:w="706" w:type="dxa"/>
            <w:shd w:val="clear" w:color="auto" w:fill="auto"/>
          </w:tcPr>
          <w:p w14:paraId="121ADC5B" w14:textId="77777777" w:rsidR="005F326D" w:rsidRPr="0099608C" w:rsidRDefault="005F326D" w:rsidP="00FF626E">
            <w:pPr>
              <w:pStyle w:val="GlossEng"/>
              <w:rPr>
                <w:rStyle w:val="ChSmallCaps"/>
              </w:rPr>
            </w:pPr>
            <w:r w:rsidRPr="0099608C">
              <w:rPr>
                <w:rStyle w:val="ChSmallCaps"/>
              </w:rPr>
              <w:t>d.dist</w:t>
            </w:r>
          </w:p>
        </w:tc>
        <w:tc>
          <w:tcPr>
            <w:tcW w:w="979" w:type="dxa"/>
            <w:shd w:val="clear" w:color="auto" w:fill="auto"/>
          </w:tcPr>
          <w:p w14:paraId="2B845A37" w14:textId="77777777" w:rsidR="005F326D" w:rsidRPr="00043121" w:rsidRDefault="005F326D" w:rsidP="00FF626E">
            <w:pPr>
              <w:pStyle w:val="GlossEng"/>
            </w:pPr>
            <w:r w:rsidRPr="00043121">
              <w:t>you.know</w:t>
            </w:r>
          </w:p>
        </w:tc>
        <w:tc>
          <w:tcPr>
            <w:tcW w:w="734" w:type="dxa"/>
            <w:shd w:val="clear" w:color="auto" w:fill="auto"/>
          </w:tcPr>
          <w:p w14:paraId="0F85AA94" w14:textId="77777777" w:rsidR="005F326D" w:rsidRPr="00043121" w:rsidRDefault="005F326D" w:rsidP="00FF626E">
            <w:pPr>
              <w:pStyle w:val="GlossEng"/>
            </w:pPr>
            <w:r w:rsidRPr="00043121">
              <w:t>not.yet</w:t>
            </w:r>
          </w:p>
        </w:tc>
        <w:tc>
          <w:tcPr>
            <w:tcW w:w="729" w:type="dxa"/>
            <w:shd w:val="clear" w:color="auto" w:fill="auto"/>
          </w:tcPr>
          <w:p w14:paraId="15EDA4E5" w14:textId="77777777" w:rsidR="005F326D" w:rsidRPr="00BC61E7" w:rsidRDefault="005F326D" w:rsidP="00FF626E">
            <w:pPr>
              <w:pStyle w:val="GlossEng"/>
            </w:pPr>
            <w:r w:rsidRPr="00BC61E7">
              <w:t>season</w:t>
            </w:r>
          </w:p>
        </w:tc>
        <w:tc>
          <w:tcPr>
            <w:tcW w:w="729" w:type="dxa"/>
            <w:shd w:val="clear" w:color="auto" w:fill="auto"/>
          </w:tcPr>
          <w:p w14:paraId="58DB9059" w14:textId="77777777" w:rsidR="005F326D" w:rsidRPr="00BC61E7" w:rsidRDefault="005F326D" w:rsidP="00FF626E">
            <w:pPr>
              <w:pStyle w:val="GlossEng"/>
            </w:pPr>
            <w:r w:rsidRPr="00BC61E7">
              <w:t>wave</w:t>
            </w:r>
          </w:p>
        </w:tc>
      </w:tr>
    </w:tbl>
    <w:p w14:paraId="2802C046" w14:textId="77777777" w:rsidR="005F326D" w:rsidRDefault="005F326D" w:rsidP="005F326D">
      <w:pPr>
        <w:pStyle w:val="FreeTranslEng"/>
      </w:pPr>
      <w:r>
        <w:t xml:space="preserve">[About traveling by high or low tide:] ‘that is </w:t>
      </w:r>
      <w:r w:rsidRPr="0060053B">
        <w:rPr>
          <w:rStyle w:val="ChBlueBold"/>
        </w:rPr>
        <w:t xml:space="preserve">not </w:t>
      </w:r>
      <w:r w:rsidRPr="00A572C4">
        <w:rPr>
          <w:rStyle w:val="ChBlueBold"/>
        </w:rPr>
        <w:t>yet</w:t>
      </w:r>
      <w:r w:rsidRPr="00BC61E7">
        <w:t xml:space="preserve"> the wavy season</w:t>
      </w:r>
      <w:r>
        <w:t xml:space="preserve">, you know’ </w:t>
      </w:r>
      <w:r w:rsidRPr="0060053B">
        <w:rPr>
          <w:rStyle w:val="ExampleSource"/>
        </w:rPr>
        <w:t>[080927-003-Cv.0020]</w:t>
      </w:r>
    </w:p>
    <w:tbl>
      <w:tblPr>
        <w:tblW w:w="4965" w:type="dxa"/>
        <w:tblCellMar>
          <w:left w:w="42" w:type="dxa"/>
          <w:right w:w="42" w:type="dxa"/>
        </w:tblCellMar>
        <w:tblLook w:val="01E0" w:firstRow="1" w:lastRow="1" w:firstColumn="1" w:lastColumn="1" w:noHBand="0" w:noVBand="0"/>
      </w:tblPr>
      <w:tblGrid>
        <w:gridCol w:w="709"/>
        <w:gridCol w:w="573"/>
        <w:gridCol w:w="584"/>
        <w:gridCol w:w="573"/>
        <w:gridCol w:w="489"/>
        <w:gridCol w:w="567"/>
        <w:gridCol w:w="1470"/>
      </w:tblGrid>
      <w:tr w:rsidR="005F326D" w:rsidRPr="005D0663" w14:paraId="3D75746F" w14:textId="77777777" w:rsidTr="00FF626E">
        <w:tc>
          <w:tcPr>
            <w:tcW w:w="709" w:type="dxa"/>
            <w:shd w:val="clear" w:color="auto" w:fill="auto"/>
          </w:tcPr>
          <w:p w14:paraId="0C970896" w14:textId="77777777" w:rsidR="005F326D" w:rsidRPr="00CA0AD4" w:rsidRDefault="005F326D" w:rsidP="00FF626E">
            <w:pPr>
              <w:pStyle w:val="O0Nwnext"/>
            </w:pPr>
            <w:r>
              <w:t>(</w:t>
            </w:r>
            <w:fldSimple w:instr=" SEQ ( \* ARABIC \s 1 ">
              <w:r w:rsidR="00154D81">
                <w:rPr>
                  <w:noProof/>
                </w:rPr>
                <w:t>146</w:t>
              </w:r>
            </w:fldSimple>
            <w:r>
              <w:t>)</w:t>
            </w:r>
          </w:p>
        </w:tc>
        <w:tc>
          <w:tcPr>
            <w:tcW w:w="573" w:type="dxa"/>
            <w:shd w:val="clear" w:color="auto" w:fill="auto"/>
          </w:tcPr>
          <w:p w14:paraId="19311D17" w14:textId="77777777" w:rsidR="005F326D" w:rsidRPr="00E000BD" w:rsidRDefault="005F326D" w:rsidP="00FF626E">
            <w:pPr>
              <w:pStyle w:val="Text"/>
            </w:pPr>
            <w:r>
              <w:t>Roni</w:t>
            </w:r>
          </w:p>
        </w:tc>
        <w:tc>
          <w:tcPr>
            <w:tcW w:w="584" w:type="dxa"/>
            <w:shd w:val="clear" w:color="auto" w:fill="auto"/>
          </w:tcPr>
          <w:p w14:paraId="0C35B07C" w14:textId="77777777" w:rsidR="005F326D" w:rsidRPr="002F470A" w:rsidRDefault="005F326D" w:rsidP="00FF626E">
            <w:pPr>
              <w:pStyle w:val="Text"/>
              <w:rPr>
                <w:rStyle w:val="ChBlueBold"/>
              </w:rPr>
            </w:pPr>
            <w:r w:rsidRPr="002F470A">
              <w:rPr>
                <w:rStyle w:val="ChBlueBold"/>
              </w:rPr>
              <w:t>masi</w:t>
            </w:r>
          </w:p>
        </w:tc>
        <w:tc>
          <w:tcPr>
            <w:tcW w:w="573" w:type="dxa"/>
            <w:shd w:val="clear" w:color="auto" w:fill="auto"/>
          </w:tcPr>
          <w:p w14:paraId="02C03036" w14:textId="77777777" w:rsidR="005F326D" w:rsidRPr="00BC61E7" w:rsidRDefault="005F326D" w:rsidP="00FF626E">
            <w:pPr>
              <w:pStyle w:val="Text"/>
            </w:pPr>
            <w:r w:rsidRPr="00BC61E7">
              <w:t>deng</w:t>
            </w:r>
          </w:p>
        </w:tc>
        <w:tc>
          <w:tcPr>
            <w:tcW w:w="489" w:type="dxa"/>
            <w:shd w:val="clear" w:color="auto" w:fill="auto"/>
          </w:tcPr>
          <w:p w14:paraId="22062CB5" w14:textId="77777777" w:rsidR="005F326D" w:rsidRPr="00BC61E7" w:rsidRDefault="005F326D" w:rsidP="00FF626E">
            <w:pPr>
              <w:pStyle w:val="Text"/>
            </w:pPr>
            <w:r w:rsidRPr="00BC61E7">
              <w:t>de</w:t>
            </w:r>
          </w:p>
        </w:tc>
        <w:tc>
          <w:tcPr>
            <w:tcW w:w="567" w:type="dxa"/>
            <w:shd w:val="clear" w:color="auto" w:fill="auto"/>
          </w:tcPr>
          <w:p w14:paraId="61EDF239" w14:textId="77777777" w:rsidR="005F326D" w:rsidRPr="00BC61E7" w:rsidRDefault="005F326D" w:rsidP="00FF626E">
            <w:pPr>
              <w:pStyle w:val="Text"/>
            </w:pPr>
            <w:r w:rsidRPr="00BC61E7">
              <w:t>pu</w:t>
            </w:r>
          </w:p>
        </w:tc>
        <w:tc>
          <w:tcPr>
            <w:tcW w:w="1470" w:type="dxa"/>
            <w:shd w:val="clear" w:color="auto" w:fill="auto"/>
          </w:tcPr>
          <w:p w14:paraId="007256B8" w14:textId="77777777" w:rsidR="005F326D" w:rsidRPr="00BC61E7" w:rsidRDefault="005F326D" w:rsidP="00FF626E">
            <w:pPr>
              <w:pStyle w:val="Text"/>
            </w:pPr>
            <w:r w:rsidRPr="00BC61E7">
              <w:t>teman</w:t>
            </w:r>
            <w:r>
              <w:t>g</w:t>
            </w:r>
            <w:r w:rsidRPr="00BC61E7">
              <w:t>~teman</w:t>
            </w:r>
            <w:r>
              <w:t>g</w:t>
            </w:r>
          </w:p>
        </w:tc>
      </w:tr>
      <w:tr w:rsidR="005F326D" w:rsidRPr="00AC23C4" w14:paraId="0D92B67E" w14:textId="77777777" w:rsidTr="00FF626E">
        <w:tc>
          <w:tcPr>
            <w:tcW w:w="709" w:type="dxa"/>
            <w:shd w:val="clear" w:color="auto" w:fill="auto"/>
          </w:tcPr>
          <w:p w14:paraId="5E00AAE1" w14:textId="77777777" w:rsidR="005F326D" w:rsidRPr="00CA0AD4" w:rsidRDefault="005F326D" w:rsidP="00FF626E">
            <w:pPr>
              <w:pStyle w:val="GlossEng"/>
            </w:pPr>
          </w:p>
        </w:tc>
        <w:tc>
          <w:tcPr>
            <w:tcW w:w="573" w:type="dxa"/>
            <w:shd w:val="clear" w:color="auto" w:fill="auto"/>
          </w:tcPr>
          <w:p w14:paraId="5AA855E6" w14:textId="77777777" w:rsidR="005F326D" w:rsidRPr="00723D09" w:rsidRDefault="005F326D" w:rsidP="00FF626E">
            <w:pPr>
              <w:pStyle w:val="GlossEng"/>
            </w:pPr>
            <w:r>
              <w:t>Roni</w:t>
            </w:r>
          </w:p>
        </w:tc>
        <w:tc>
          <w:tcPr>
            <w:tcW w:w="584" w:type="dxa"/>
            <w:shd w:val="clear" w:color="auto" w:fill="auto"/>
          </w:tcPr>
          <w:p w14:paraId="06F4426F" w14:textId="77777777" w:rsidR="005F326D" w:rsidRPr="00723D09" w:rsidRDefault="005F326D" w:rsidP="00FF626E">
            <w:pPr>
              <w:pStyle w:val="GlossEng"/>
            </w:pPr>
            <w:r w:rsidRPr="00723D09">
              <w:t>still</w:t>
            </w:r>
          </w:p>
        </w:tc>
        <w:tc>
          <w:tcPr>
            <w:tcW w:w="573" w:type="dxa"/>
            <w:shd w:val="clear" w:color="auto" w:fill="auto"/>
          </w:tcPr>
          <w:p w14:paraId="63A542B0" w14:textId="77777777" w:rsidR="005F326D" w:rsidRPr="00BC61E7" w:rsidRDefault="005F326D" w:rsidP="00FF626E">
            <w:pPr>
              <w:pStyle w:val="GlossEng"/>
            </w:pPr>
            <w:r w:rsidRPr="00BC61E7">
              <w:t>with</w:t>
            </w:r>
          </w:p>
        </w:tc>
        <w:tc>
          <w:tcPr>
            <w:tcW w:w="489" w:type="dxa"/>
            <w:shd w:val="clear" w:color="auto" w:fill="auto"/>
          </w:tcPr>
          <w:p w14:paraId="55FC33C7" w14:textId="77777777" w:rsidR="005F326D" w:rsidRPr="0099608C" w:rsidRDefault="005F326D" w:rsidP="00FF626E">
            <w:pPr>
              <w:pStyle w:val="GlossEng"/>
              <w:rPr>
                <w:rStyle w:val="ChSmallCaps"/>
              </w:rPr>
            </w:pPr>
            <w:r w:rsidRPr="0099608C">
              <w:rPr>
                <w:rStyle w:val="ChSmallCaps"/>
              </w:rPr>
              <w:t>3sg</w:t>
            </w:r>
          </w:p>
        </w:tc>
        <w:tc>
          <w:tcPr>
            <w:tcW w:w="567" w:type="dxa"/>
            <w:shd w:val="clear" w:color="auto" w:fill="auto"/>
          </w:tcPr>
          <w:p w14:paraId="475B2AF7" w14:textId="77777777" w:rsidR="005F326D" w:rsidRPr="0099608C" w:rsidRDefault="005F326D" w:rsidP="00FF626E">
            <w:pPr>
              <w:pStyle w:val="GlossEng"/>
              <w:rPr>
                <w:rStyle w:val="ChSmallCaps"/>
              </w:rPr>
            </w:pPr>
            <w:r w:rsidRPr="0099608C">
              <w:rPr>
                <w:rStyle w:val="ChSmallCaps"/>
              </w:rPr>
              <w:t>poss</w:t>
            </w:r>
          </w:p>
        </w:tc>
        <w:tc>
          <w:tcPr>
            <w:tcW w:w="1470" w:type="dxa"/>
            <w:shd w:val="clear" w:color="auto" w:fill="auto"/>
          </w:tcPr>
          <w:p w14:paraId="0F8C1F20" w14:textId="77777777" w:rsidR="005F326D" w:rsidRPr="00BC61E7" w:rsidRDefault="005F326D" w:rsidP="00FF626E">
            <w:pPr>
              <w:pStyle w:val="GlossEng"/>
            </w:pPr>
            <w:r w:rsidRPr="0099608C">
              <w:rPr>
                <w:rStyle w:val="ChSmallCaps"/>
              </w:rPr>
              <w:t>rdp</w:t>
            </w:r>
            <w:r w:rsidRPr="00BC61E7">
              <w:t>~friend</w:t>
            </w:r>
          </w:p>
        </w:tc>
      </w:tr>
    </w:tbl>
    <w:p w14:paraId="506FA529" w14:textId="77777777" w:rsidR="005F326D" w:rsidRDefault="005F326D" w:rsidP="005F326D">
      <w:pPr>
        <w:pStyle w:val="FreeTranslEng"/>
      </w:pPr>
      <w:r>
        <w:t>‘Roni</w:t>
      </w:r>
      <w:r w:rsidRPr="00E846B6">
        <w:t xml:space="preserve"> is </w:t>
      </w:r>
      <w:r w:rsidRPr="002865F7">
        <w:rPr>
          <w:rStyle w:val="ChBlueBold"/>
        </w:rPr>
        <w:t>still</w:t>
      </w:r>
      <w:r w:rsidRPr="00BC61E7">
        <w:t xml:space="preserve"> with his friends</w:t>
      </w:r>
      <w:r>
        <w:t xml:space="preserve">’ </w:t>
      </w:r>
      <w:r w:rsidRPr="003E0DA4">
        <w:rPr>
          <w:rStyle w:val="ExampleSource"/>
        </w:rPr>
        <w:t>[081006-031-Cv.0011]</w:t>
      </w:r>
    </w:p>
    <w:tbl>
      <w:tblPr>
        <w:tblW w:w="4239" w:type="dxa"/>
        <w:tblCellMar>
          <w:left w:w="42" w:type="dxa"/>
          <w:right w:w="42" w:type="dxa"/>
        </w:tblCellMar>
        <w:tblLook w:val="01E0" w:firstRow="1" w:lastRow="1" w:firstColumn="1" w:lastColumn="1" w:noHBand="0" w:noVBand="0"/>
      </w:tblPr>
      <w:tblGrid>
        <w:gridCol w:w="709"/>
        <w:gridCol w:w="489"/>
        <w:gridCol w:w="773"/>
        <w:gridCol w:w="360"/>
        <w:gridCol w:w="640"/>
        <w:gridCol w:w="595"/>
        <w:gridCol w:w="673"/>
      </w:tblGrid>
      <w:tr w:rsidR="005F326D" w:rsidRPr="00C3421B" w14:paraId="73DC0DE2" w14:textId="77777777" w:rsidTr="00FF626E">
        <w:tc>
          <w:tcPr>
            <w:tcW w:w="709" w:type="dxa"/>
            <w:shd w:val="clear" w:color="auto" w:fill="auto"/>
          </w:tcPr>
          <w:p w14:paraId="6620083C" w14:textId="77777777" w:rsidR="005F326D" w:rsidRPr="00CA0AD4" w:rsidRDefault="005F326D" w:rsidP="00FF626E">
            <w:pPr>
              <w:pStyle w:val="O0Nwnext"/>
            </w:pPr>
            <w:bookmarkStart w:id="2304" w:name="_Ref362704189"/>
            <w:r>
              <w:t>(</w:t>
            </w:r>
            <w:fldSimple w:instr=" SEQ ( \* ARABIC \s 1 ">
              <w:r w:rsidR="00154D81">
                <w:rPr>
                  <w:noProof/>
                </w:rPr>
                <w:t>147</w:t>
              </w:r>
            </w:fldSimple>
            <w:r>
              <w:t>)</w:t>
            </w:r>
            <w:bookmarkEnd w:id="2304"/>
          </w:p>
        </w:tc>
        <w:tc>
          <w:tcPr>
            <w:tcW w:w="489" w:type="dxa"/>
            <w:shd w:val="clear" w:color="auto" w:fill="auto"/>
          </w:tcPr>
          <w:p w14:paraId="75E8C6AD" w14:textId="77777777" w:rsidR="005F326D" w:rsidRPr="0097728C" w:rsidRDefault="005F326D" w:rsidP="00FF626E">
            <w:pPr>
              <w:pStyle w:val="Text"/>
            </w:pPr>
            <w:r>
              <w:t>s</w:t>
            </w:r>
            <w:r w:rsidRPr="0097728C">
              <w:t>a</w:t>
            </w:r>
          </w:p>
        </w:tc>
        <w:tc>
          <w:tcPr>
            <w:tcW w:w="773" w:type="dxa"/>
            <w:shd w:val="clear" w:color="auto" w:fill="auto"/>
          </w:tcPr>
          <w:p w14:paraId="7E1AD5BA" w14:textId="77777777" w:rsidR="005F326D" w:rsidRPr="00AC7E06" w:rsidRDefault="005F326D" w:rsidP="00FF626E">
            <w:pPr>
              <w:pStyle w:val="Text"/>
              <w:rPr>
                <w:rStyle w:val="ChBlueBold"/>
              </w:rPr>
            </w:pPr>
            <w:r>
              <w:rPr>
                <w:rStyle w:val="ChBlueBold"/>
              </w:rPr>
              <w:t>su</w:t>
            </w:r>
          </w:p>
        </w:tc>
        <w:tc>
          <w:tcPr>
            <w:tcW w:w="360" w:type="dxa"/>
            <w:shd w:val="clear" w:color="auto" w:fill="auto"/>
          </w:tcPr>
          <w:p w14:paraId="66863C93" w14:textId="77777777" w:rsidR="005F326D" w:rsidRPr="00BC61E7" w:rsidRDefault="005F326D" w:rsidP="00FF626E">
            <w:pPr>
              <w:pStyle w:val="Text"/>
            </w:pPr>
            <w:r w:rsidRPr="00BC61E7">
              <w:t>di</w:t>
            </w:r>
          </w:p>
        </w:tc>
        <w:tc>
          <w:tcPr>
            <w:tcW w:w="640" w:type="dxa"/>
            <w:shd w:val="clear" w:color="auto" w:fill="auto"/>
          </w:tcPr>
          <w:p w14:paraId="46CEC4EB" w14:textId="77777777" w:rsidR="005F326D" w:rsidRPr="00BC61E7" w:rsidRDefault="005F326D" w:rsidP="00FF626E">
            <w:pPr>
              <w:pStyle w:val="Text"/>
            </w:pPr>
            <w:r w:rsidRPr="00BC61E7">
              <w:t>Arare</w:t>
            </w:r>
          </w:p>
        </w:tc>
        <w:tc>
          <w:tcPr>
            <w:tcW w:w="595" w:type="dxa"/>
            <w:shd w:val="clear" w:color="auto" w:fill="auto"/>
          </w:tcPr>
          <w:p w14:paraId="05654C55" w14:textId="77777777" w:rsidR="005F326D" w:rsidRPr="00C3421B" w:rsidRDefault="005F326D" w:rsidP="00FF626E">
            <w:pPr>
              <w:pStyle w:val="Text"/>
            </w:pPr>
            <w:r w:rsidRPr="00C3421B">
              <w:t>sama</w:t>
            </w:r>
          </w:p>
        </w:tc>
        <w:tc>
          <w:tcPr>
            <w:tcW w:w="673" w:type="dxa"/>
            <w:shd w:val="clear" w:color="auto" w:fill="auto"/>
          </w:tcPr>
          <w:p w14:paraId="1A2E0E01" w14:textId="77777777" w:rsidR="005F326D" w:rsidRPr="00C3421B" w:rsidRDefault="005F326D" w:rsidP="00FF626E">
            <w:pPr>
              <w:pStyle w:val="Text"/>
            </w:pPr>
            <w:r>
              <w:t>Pawla</w:t>
            </w:r>
          </w:p>
        </w:tc>
      </w:tr>
      <w:tr w:rsidR="005F326D" w:rsidRPr="00C3421B" w14:paraId="6D11B7DF" w14:textId="77777777" w:rsidTr="00FF626E">
        <w:tc>
          <w:tcPr>
            <w:tcW w:w="709" w:type="dxa"/>
            <w:shd w:val="clear" w:color="auto" w:fill="auto"/>
          </w:tcPr>
          <w:p w14:paraId="5C0D88EB" w14:textId="77777777" w:rsidR="005F326D" w:rsidRPr="00CA0AD4" w:rsidRDefault="005F326D" w:rsidP="00FF626E">
            <w:pPr>
              <w:pStyle w:val="GlossEng"/>
            </w:pPr>
          </w:p>
        </w:tc>
        <w:tc>
          <w:tcPr>
            <w:tcW w:w="489" w:type="dxa"/>
            <w:shd w:val="clear" w:color="auto" w:fill="auto"/>
          </w:tcPr>
          <w:p w14:paraId="0E4A75EB" w14:textId="77777777" w:rsidR="005F326D" w:rsidRPr="0099608C" w:rsidRDefault="005F326D" w:rsidP="00FF626E">
            <w:pPr>
              <w:pStyle w:val="GlossEng"/>
              <w:rPr>
                <w:rStyle w:val="ChSmallCaps"/>
              </w:rPr>
            </w:pPr>
            <w:r w:rsidRPr="0099608C">
              <w:rPr>
                <w:rStyle w:val="ChSmallCaps"/>
              </w:rPr>
              <w:t>1sg</w:t>
            </w:r>
          </w:p>
        </w:tc>
        <w:tc>
          <w:tcPr>
            <w:tcW w:w="773" w:type="dxa"/>
            <w:shd w:val="clear" w:color="auto" w:fill="auto"/>
          </w:tcPr>
          <w:p w14:paraId="599A63FA" w14:textId="77777777" w:rsidR="005F326D" w:rsidRPr="00C3421B" w:rsidRDefault="005F326D" w:rsidP="00FF626E">
            <w:pPr>
              <w:pStyle w:val="GlossEng"/>
            </w:pPr>
            <w:r w:rsidRPr="00C3421B">
              <w:t>already</w:t>
            </w:r>
          </w:p>
        </w:tc>
        <w:tc>
          <w:tcPr>
            <w:tcW w:w="360" w:type="dxa"/>
            <w:shd w:val="clear" w:color="auto" w:fill="auto"/>
          </w:tcPr>
          <w:p w14:paraId="12FA6316" w14:textId="77777777" w:rsidR="005F326D" w:rsidRPr="00BC61E7" w:rsidRDefault="005F326D" w:rsidP="00FF626E">
            <w:pPr>
              <w:pStyle w:val="GlossEng"/>
            </w:pPr>
            <w:r w:rsidRPr="00BC61E7">
              <w:t>at</w:t>
            </w:r>
          </w:p>
        </w:tc>
        <w:tc>
          <w:tcPr>
            <w:tcW w:w="640" w:type="dxa"/>
            <w:shd w:val="clear" w:color="auto" w:fill="auto"/>
          </w:tcPr>
          <w:p w14:paraId="2AB800BC" w14:textId="77777777" w:rsidR="005F326D" w:rsidRPr="00BC61E7" w:rsidRDefault="005F326D" w:rsidP="00FF626E">
            <w:pPr>
              <w:pStyle w:val="GlossEng"/>
            </w:pPr>
            <w:r w:rsidRPr="00BC61E7">
              <w:t>Arare</w:t>
            </w:r>
          </w:p>
        </w:tc>
        <w:tc>
          <w:tcPr>
            <w:tcW w:w="595" w:type="dxa"/>
            <w:shd w:val="clear" w:color="auto" w:fill="auto"/>
          </w:tcPr>
          <w:p w14:paraId="7000F98C" w14:textId="77777777" w:rsidR="005F326D" w:rsidRPr="00C3421B" w:rsidRDefault="005F326D" w:rsidP="00FF626E">
            <w:pPr>
              <w:pStyle w:val="GlossEng"/>
            </w:pPr>
            <w:r>
              <w:t>to</w:t>
            </w:r>
          </w:p>
        </w:tc>
        <w:tc>
          <w:tcPr>
            <w:tcW w:w="673" w:type="dxa"/>
            <w:shd w:val="clear" w:color="auto" w:fill="auto"/>
          </w:tcPr>
          <w:p w14:paraId="7072541C" w14:textId="77777777" w:rsidR="005F326D" w:rsidRPr="00C3421B" w:rsidRDefault="005F326D" w:rsidP="00FF626E">
            <w:pPr>
              <w:pStyle w:val="GlossEng"/>
            </w:pPr>
            <w:r>
              <w:t>Pawla</w:t>
            </w:r>
          </w:p>
        </w:tc>
      </w:tr>
    </w:tbl>
    <w:p w14:paraId="5BC7D009" w14:textId="77777777" w:rsidR="005F326D" w:rsidRPr="00E2454E" w:rsidRDefault="005F326D" w:rsidP="005F326D">
      <w:pPr>
        <w:pStyle w:val="FreeTranslEng"/>
      </w:pPr>
      <w:r>
        <w:t>‘</w:t>
      </w:r>
      <w:r w:rsidRPr="0097728C">
        <w:t>I</w:t>
      </w:r>
      <w:r w:rsidRPr="00AC7E06">
        <w:t xml:space="preserve"> (would) </w:t>
      </w:r>
      <w:r w:rsidRPr="00A358D3">
        <w:rPr>
          <w:rStyle w:val="ChBlueBold"/>
        </w:rPr>
        <w:t>already</w:t>
      </w:r>
      <w:r w:rsidRPr="00021176">
        <w:t xml:space="preserve"> </w:t>
      </w:r>
      <w:r w:rsidRPr="007C1D25">
        <w:t>be</w:t>
      </w:r>
      <w:r w:rsidRPr="00021176">
        <w:t xml:space="preserve"> </w:t>
      </w:r>
      <w:r w:rsidRPr="00BC61E7">
        <w:t>in Arare</w:t>
      </w:r>
      <w:r w:rsidRPr="00AC7E06">
        <w:t xml:space="preserve"> with </w:t>
      </w:r>
      <w:r>
        <w:t xml:space="preserve">Pawla’ </w:t>
      </w:r>
      <w:r w:rsidRPr="003E0DA4">
        <w:rPr>
          <w:rStyle w:val="ExampleSource"/>
        </w:rPr>
        <w:t>[081025-009a-Cv.0110]</w:t>
      </w:r>
    </w:p>
    <w:tbl>
      <w:tblPr>
        <w:tblW w:w="5065" w:type="dxa"/>
        <w:tblCellMar>
          <w:left w:w="42" w:type="dxa"/>
          <w:right w:w="42" w:type="dxa"/>
        </w:tblCellMar>
        <w:tblLook w:val="01E0" w:firstRow="1" w:lastRow="1" w:firstColumn="1" w:lastColumn="1" w:noHBand="0" w:noVBand="0"/>
      </w:tblPr>
      <w:tblGrid>
        <w:gridCol w:w="709"/>
        <w:gridCol w:w="1004"/>
        <w:gridCol w:w="1084"/>
        <w:gridCol w:w="584"/>
        <w:gridCol w:w="562"/>
        <w:gridCol w:w="360"/>
        <w:gridCol w:w="762"/>
      </w:tblGrid>
      <w:tr w:rsidR="005F326D" w:rsidRPr="000320EB" w14:paraId="22C5EDDB" w14:textId="77777777" w:rsidTr="00FF626E">
        <w:tc>
          <w:tcPr>
            <w:tcW w:w="709" w:type="dxa"/>
            <w:shd w:val="clear" w:color="auto" w:fill="auto"/>
          </w:tcPr>
          <w:p w14:paraId="1B84C403" w14:textId="77777777" w:rsidR="005F326D" w:rsidRPr="000320EB" w:rsidRDefault="005F326D" w:rsidP="00FF626E">
            <w:pPr>
              <w:pStyle w:val="O0Nwnext"/>
            </w:pPr>
            <w:bookmarkStart w:id="2305" w:name="_Ref339731752"/>
            <w:bookmarkStart w:id="2306" w:name="_Ref371443108"/>
            <w:r w:rsidRPr="000320EB">
              <w:t>(</w:t>
            </w:r>
            <w:fldSimple w:instr=" SEQ ( \* ARABIC \s 1 ">
              <w:r w:rsidR="00154D81">
                <w:rPr>
                  <w:noProof/>
                </w:rPr>
                <w:t>148</w:t>
              </w:r>
            </w:fldSimple>
            <w:r w:rsidRPr="000320EB">
              <w:t>)</w:t>
            </w:r>
            <w:bookmarkEnd w:id="2305"/>
            <w:bookmarkEnd w:id="2306"/>
          </w:p>
        </w:tc>
        <w:tc>
          <w:tcPr>
            <w:tcW w:w="1004" w:type="dxa"/>
            <w:shd w:val="clear" w:color="auto" w:fill="auto"/>
          </w:tcPr>
          <w:p w14:paraId="4F60594B" w14:textId="77777777" w:rsidR="005F326D" w:rsidRPr="000320EB" w:rsidRDefault="005F326D" w:rsidP="00FF626E">
            <w:pPr>
              <w:pStyle w:val="Text"/>
            </w:pPr>
            <w:r>
              <w:t>ana~ana</w:t>
            </w:r>
          </w:p>
        </w:tc>
        <w:tc>
          <w:tcPr>
            <w:tcW w:w="1084" w:type="dxa"/>
            <w:shd w:val="clear" w:color="auto" w:fill="auto"/>
          </w:tcPr>
          <w:p w14:paraId="3E4E608C" w14:textId="77777777" w:rsidR="005F326D" w:rsidRPr="000320EB" w:rsidRDefault="005F326D" w:rsidP="00FF626E">
            <w:pPr>
              <w:pStyle w:val="Text"/>
            </w:pPr>
            <w:r w:rsidRPr="000320EB">
              <w:t>prempuan</w:t>
            </w:r>
            <w:r>
              <w:t>g</w:t>
            </w:r>
          </w:p>
        </w:tc>
        <w:tc>
          <w:tcPr>
            <w:tcW w:w="584" w:type="dxa"/>
            <w:shd w:val="clear" w:color="auto" w:fill="auto"/>
          </w:tcPr>
          <w:p w14:paraId="5FDAAD94" w14:textId="77777777" w:rsidR="005F326D" w:rsidRPr="000320EB" w:rsidRDefault="005F326D" w:rsidP="00FF626E">
            <w:pPr>
              <w:pStyle w:val="Text"/>
            </w:pPr>
            <w:r w:rsidRPr="000320EB">
              <w:t>dong</w:t>
            </w:r>
          </w:p>
        </w:tc>
        <w:tc>
          <w:tcPr>
            <w:tcW w:w="562" w:type="dxa"/>
            <w:shd w:val="clear" w:color="auto" w:fill="auto"/>
          </w:tcPr>
          <w:p w14:paraId="6341F4FC" w14:textId="77777777" w:rsidR="005F326D" w:rsidRPr="000320EB" w:rsidRDefault="005F326D" w:rsidP="00FF626E">
            <w:pPr>
              <w:pStyle w:val="Text"/>
              <w:rPr>
                <w:rStyle w:val="ChBlueBold"/>
              </w:rPr>
            </w:pPr>
            <w:r w:rsidRPr="000320EB">
              <w:rPr>
                <w:rStyle w:val="ChBlueBold"/>
              </w:rPr>
              <w:t>ada</w:t>
            </w:r>
          </w:p>
        </w:tc>
        <w:tc>
          <w:tcPr>
            <w:tcW w:w="360" w:type="dxa"/>
            <w:shd w:val="clear" w:color="auto" w:fill="auto"/>
          </w:tcPr>
          <w:p w14:paraId="746048CD" w14:textId="77777777" w:rsidR="005F326D" w:rsidRPr="003E4AF7" w:rsidRDefault="005F326D" w:rsidP="00FF626E">
            <w:pPr>
              <w:pStyle w:val="Text"/>
            </w:pPr>
            <w:r w:rsidRPr="003E4AF7">
              <w:t>di</w:t>
            </w:r>
          </w:p>
        </w:tc>
        <w:tc>
          <w:tcPr>
            <w:tcW w:w="762" w:type="dxa"/>
            <w:shd w:val="clear" w:color="auto" w:fill="auto"/>
          </w:tcPr>
          <w:p w14:paraId="2CD5D7D6" w14:textId="77777777" w:rsidR="005F326D" w:rsidRPr="003E4AF7" w:rsidRDefault="005F326D" w:rsidP="00FF626E">
            <w:pPr>
              <w:pStyle w:val="Text"/>
            </w:pPr>
            <w:r w:rsidRPr="003E4AF7">
              <w:t>depan</w:t>
            </w:r>
            <w:r>
              <w:t>g</w:t>
            </w:r>
          </w:p>
        </w:tc>
      </w:tr>
      <w:tr w:rsidR="005F326D" w:rsidRPr="00AC23C4" w14:paraId="47CB55F2" w14:textId="77777777" w:rsidTr="00FF626E">
        <w:tc>
          <w:tcPr>
            <w:tcW w:w="709" w:type="dxa"/>
            <w:shd w:val="clear" w:color="auto" w:fill="auto"/>
          </w:tcPr>
          <w:p w14:paraId="1E42BE7B" w14:textId="77777777" w:rsidR="005F326D" w:rsidRPr="000320EB" w:rsidRDefault="005F326D" w:rsidP="00FF626E">
            <w:pPr>
              <w:pStyle w:val="GlossEng"/>
            </w:pPr>
          </w:p>
        </w:tc>
        <w:tc>
          <w:tcPr>
            <w:tcW w:w="1004" w:type="dxa"/>
            <w:shd w:val="clear" w:color="auto" w:fill="auto"/>
          </w:tcPr>
          <w:p w14:paraId="019238F3" w14:textId="77777777" w:rsidR="005F326D" w:rsidRPr="000320EB" w:rsidRDefault="005F326D" w:rsidP="00FF626E">
            <w:pPr>
              <w:pStyle w:val="GlossEng"/>
            </w:pPr>
            <w:r w:rsidRPr="0099608C">
              <w:rPr>
                <w:rStyle w:val="ChSmallCaps"/>
              </w:rPr>
              <w:t>rdp</w:t>
            </w:r>
            <w:r w:rsidRPr="000320EB">
              <w:t>~child</w:t>
            </w:r>
          </w:p>
        </w:tc>
        <w:tc>
          <w:tcPr>
            <w:tcW w:w="1084" w:type="dxa"/>
            <w:shd w:val="clear" w:color="auto" w:fill="auto"/>
          </w:tcPr>
          <w:p w14:paraId="619F6198" w14:textId="77777777" w:rsidR="005F326D" w:rsidRPr="000320EB" w:rsidRDefault="005F326D" w:rsidP="00FF626E">
            <w:pPr>
              <w:pStyle w:val="GlossEng"/>
            </w:pPr>
            <w:r w:rsidRPr="000320EB">
              <w:t>woman</w:t>
            </w:r>
          </w:p>
        </w:tc>
        <w:tc>
          <w:tcPr>
            <w:tcW w:w="584" w:type="dxa"/>
            <w:shd w:val="clear" w:color="auto" w:fill="auto"/>
          </w:tcPr>
          <w:p w14:paraId="3A700193" w14:textId="77777777" w:rsidR="005F326D" w:rsidRPr="000320EB" w:rsidRDefault="005F326D" w:rsidP="00FF626E">
            <w:pPr>
              <w:pStyle w:val="GlossEng"/>
            </w:pPr>
            <w:r w:rsidRPr="000320EB">
              <w:t>3</w:t>
            </w:r>
            <w:r w:rsidRPr="0099608C">
              <w:rPr>
                <w:rStyle w:val="ChSmallCaps"/>
              </w:rPr>
              <w:t>pl</w:t>
            </w:r>
          </w:p>
        </w:tc>
        <w:tc>
          <w:tcPr>
            <w:tcW w:w="562" w:type="dxa"/>
            <w:shd w:val="clear" w:color="auto" w:fill="auto"/>
          </w:tcPr>
          <w:p w14:paraId="75F94548" w14:textId="77777777" w:rsidR="005F326D" w:rsidRPr="000320EB" w:rsidRDefault="005F326D" w:rsidP="00FF626E">
            <w:pPr>
              <w:pStyle w:val="GlossEng"/>
            </w:pPr>
            <w:r w:rsidRPr="000320EB">
              <w:t>exist</w:t>
            </w:r>
          </w:p>
        </w:tc>
        <w:tc>
          <w:tcPr>
            <w:tcW w:w="360" w:type="dxa"/>
            <w:shd w:val="clear" w:color="auto" w:fill="auto"/>
          </w:tcPr>
          <w:p w14:paraId="76E3D609" w14:textId="77777777" w:rsidR="005F326D" w:rsidRPr="000320EB" w:rsidRDefault="005F326D" w:rsidP="00FF626E">
            <w:pPr>
              <w:pStyle w:val="GlossEng"/>
            </w:pPr>
            <w:r w:rsidRPr="000320EB">
              <w:t>at</w:t>
            </w:r>
          </w:p>
        </w:tc>
        <w:tc>
          <w:tcPr>
            <w:tcW w:w="762" w:type="dxa"/>
            <w:shd w:val="clear" w:color="auto" w:fill="auto"/>
          </w:tcPr>
          <w:p w14:paraId="1D971347" w14:textId="77777777" w:rsidR="005F326D" w:rsidRPr="000320EB" w:rsidRDefault="005F326D" w:rsidP="00FF626E">
            <w:pPr>
              <w:pStyle w:val="GlossEng"/>
            </w:pPr>
            <w:r w:rsidRPr="000320EB">
              <w:t>front</w:t>
            </w:r>
          </w:p>
        </w:tc>
      </w:tr>
    </w:tbl>
    <w:p w14:paraId="5EAD05DF" w14:textId="77777777" w:rsidR="005F326D" w:rsidRPr="009415C6" w:rsidRDefault="005F326D" w:rsidP="005F326D">
      <w:pPr>
        <w:pStyle w:val="FreeTranslEng15pt"/>
      </w:pPr>
      <w:r>
        <w:t>‘</w:t>
      </w:r>
      <w:r w:rsidRPr="000320EB">
        <w:t xml:space="preserve">the girls </w:t>
      </w:r>
      <w:r w:rsidRPr="00A358D3">
        <w:rPr>
          <w:rStyle w:val="ChBlueBold"/>
        </w:rPr>
        <w:t>are being</w:t>
      </w:r>
      <w:r w:rsidRPr="003E4AF7">
        <w:t xml:space="preserve"> in front</w:t>
      </w:r>
      <w:r>
        <w:t>’</w:t>
      </w:r>
      <w:r w:rsidRPr="000320EB">
        <w:t xml:space="preserve"> </w:t>
      </w:r>
      <w:r w:rsidRPr="000320EB">
        <w:rPr>
          <w:rStyle w:val="ExampleSource"/>
        </w:rPr>
        <w:t>[080921-004a-Cv</w:t>
      </w:r>
      <w:r>
        <w:rPr>
          <w:rStyle w:val="ExampleSource"/>
        </w:rPr>
        <w:t>NP</w:t>
      </w:r>
      <w:r w:rsidRPr="000320EB">
        <w:rPr>
          <w:rStyle w:val="ExampleSource"/>
        </w:rPr>
        <w:t>.0066]</w:t>
      </w:r>
    </w:p>
    <w:p w14:paraId="2EC71780" w14:textId="77777777" w:rsidR="005F326D" w:rsidRDefault="005F326D" w:rsidP="005F326D">
      <w:pPr>
        <w:pStyle w:val="Heading3"/>
      </w:pPr>
      <w:bookmarkStart w:id="2307" w:name="_Ref358227560"/>
      <w:bookmarkStart w:id="2308" w:name="_Toc362692992"/>
      <w:bookmarkStart w:id="2309" w:name="_Toc367531096"/>
      <w:bookmarkStart w:id="2310" w:name="_Toc440455589"/>
      <w:r>
        <w:t>Frequency adverbs</w:t>
      </w:r>
      <w:bookmarkEnd w:id="2307"/>
      <w:bookmarkEnd w:id="2308"/>
      <w:bookmarkEnd w:id="2309"/>
      <w:bookmarkEnd w:id="2310"/>
    </w:p>
    <w:p w14:paraId="26DD5B06" w14:textId="2541AA9D" w:rsidR="005F326D" w:rsidRDefault="005F326D" w:rsidP="005F326D">
      <w:pPr>
        <w:pStyle w:val="Body0005after"/>
      </w:pPr>
      <w:r>
        <w:t>Frequency adverbs “</w:t>
      </w:r>
      <w:r w:rsidRPr="00FB3530">
        <w:t>typically indicate the number of times something happened</w:t>
      </w:r>
      <w:r>
        <w:t xml:space="preserve">” during a given time interval </w:t>
      </w:r>
      <w:r>
        <w:rPr>
          <w:rStyle w:val="Citation"/>
        </w:rPr>
        <w:fldChar w:fldCharType="begin"/>
      </w:r>
      <w:r w:rsidR="003A5B20">
        <w:rPr>
          <w:rStyle w:val="Citation"/>
        </w:rPr>
        <w:instrText>ADDIN CITAVI.PLACEHOLDER d0ba30c7-add2-4fa9-a232-70e038459dd5 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vZXRqZXMgMjAwNzogNjg4KTwvVGV4dD4NCiAgICA8L1RleHRVbml0Pg0KICA8L1RleHRVbml0cz4NCjwvUGxhY2Vob2xkZXI+</w:instrText>
      </w:r>
      <w:r>
        <w:rPr>
          <w:rStyle w:val="Citation"/>
        </w:rPr>
        <w:fldChar w:fldCharType="separate"/>
      </w:r>
      <w:bookmarkStart w:id="2311" w:name="_CTVP001d0ba30c7add24fa9a23270e038459dd5"/>
      <w:r w:rsidR="0092006B">
        <w:rPr>
          <w:rStyle w:val="Citation"/>
        </w:rPr>
        <w:t>(Doetjes 2007: 688)</w:t>
      </w:r>
      <w:bookmarkEnd w:id="2311"/>
      <w:r>
        <w:rPr>
          <w:rStyle w:val="Citation"/>
        </w:rPr>
        <w:fldChar w:fldCharType="end"/>
      </w:r>
      <w:r>
        <w:t xml:space="preserve">. The Papuan Malay frequency adverbs are listed in </w:t>
      </w:r>
      <w:r>
        <w:fldChar w:fldCharType="begin"/>
      </w:r>
      <w:r>
        <w:instrText xml:space="preserve"> REF _Ref362709873 \h </w:instrText>
      </w:r>
      <w:r>
        <w:fldChar w:fldCharType="separate"/>
      </w:r>
      <w:r w:rsidR="00154D81" w:rsidRPr="00534F9D">
        <w:t xml:space="preserve">Table </w:t>
      </w:r>
      <w:r w:rsidR="00154D81">
        <w:rPr>
          <w:noProof/>
          <w:cs/>
        </w:rPr>
        <w:t>‎</w:t>
      </w:r>
      <w:r w:rsidR="00154D81">
        <w:rPr>
          <w:noProof/>
        </w:rPr>
        <w:t>5</w:t>
      </w:r>
      <w:r w:rsidR="00154D81">
        <w:t>.</w:t>
      </w:r>
      <w:r w:rsidR="00154D81">
        <w:rPr>
          <w:noProof/>
        </w:rPr>
        <w:t>22</w:t>
      </w:r>
      <w:r>
        <w:fldChar w:fldCharType="end"/>
      </w:r>
      <w:r>
        <w:t>; they always occur in pre-predicate position.</w:t>
      </w:r>
      <w:r>
        <w:rPr>
          <w:rStyle w:val="FootnoteReference"/>
        </w:rPr>
        <w:footnoteReference w:id="157"/>
      </w:r>
    </w:p>
    <w:p w14:paraId="14F9C0A3" w14:textId="77777777" w:rsidR="005F326D" w:rsidRDefault="005F326D" w:rsidP="005F326D">
      <w:pPr>
        <w:pStyle w:val="Caption"/>
      </w:pPr>
      <w:bookmarkStart w:id="2312" w:name="_Ref362709873"/>
      <w:r w:rsidRPr="00534F9D">
        <w:t xml:space="preserve">Table </w:t>
      </w:r>
      <w:fldSimple w:instr=" STYLEREF 1 \s ">
        <w:r w:rsidR="00154D81">
          <w:rPr>
            <w:noProof/>
            <w:cs/>
          </w:rPr>
          <w:t>‎</w:t>
        </w:r>
        <w:r w:rsidR="00154D81">
          <w:rPr>
            <w:noProof/>
          </w:rPr>
          <w:t>5</w:t>
        </w:r>
      </w:fldSimple>
      <w:r>
        <w:t>.</w:t>
      </w:r>
      <w:fldSimple w:instr=" SEQ Table \* ARABIC \s 1 ">
        <w:r w:rsidR="00154D81">
          <w:rPr>
            <w:noProof/>
          </w:rPr>
          <w:t>22</w:t>
        </w:r>
      </w:fldSimple>
      <w:bookmarkEnd w:id="2312"/>
      <w:r w:rsidRPr="00534F9D">
        <w:t>:</w:t>
      </w:r>
      <w:r w:rsidRPr="00534F9D">
        <w:tab/>
      </w:r>
      <w:r>
        <w:t>Frequency adverbs and their positions within the clause</w:t>
      </w:r>
    </w:p>
    <w:tbl>
      <w:tblPr>
        <w:tblW w:w="0" w:type="auto"/>
        <w:tblInd w:w="170" w:type="dxa"/>
        <w:tblBorders>
          <w:top w:val="single" w:sz="4" w:space="0" w:color="auto"/>
          <w:bottom w:val="single" w:sz="4" w:space="0" w:color="auto"/>
        </w:tblBorders>
        <w:tblLayout w:type="fixed"/>
        <w:tblLook w:val="01E0" w:firstRow="1" w:lastRow="1" w:firstColumn="1" w:lastColumn="1" w:noHBand="0" w:noVBand="0"/>
      </w:tblPr>
      <w:tblGrid>
        <w:gridCol w:w="1701"/>
        <w:gridCol w:w="1416"/>
        <w:gridCol w:w="1191"/>
        <w:gridCol w:w="1191"/>
      </w:tblGrid>
      <w:tr w:rsidR="005F326D" w:rsidRPr="00AC23C4" w14:paraId="250FCDEF" w14:textId="77777777" w:rsidTr="00FF626E">
        <w:trPr>
          <w:tblHeader/>
        </w:trPr>
        <w:tc>
          <w:tcPr>
            <w:tcW w:w="1701" w:type="dxa"/>
            <w:tcBorders>
              <w:bottom w:val="nil"/>
            </w:tcBorders>
            <w:shd w:val="clear" w:color="auto" w:fill="auto"/>
          </w:tcPr>
          <w:p w14:paraId="4C5FDD52" w14:textId="77777777" w:rsidR="005F326D" w:rsidRPr="002448A3" w:rsidRDefault="005F326D" w:rsidP="00FF626E">
            <w:pPr>
              <w:pStyle w:val="TableCell3-2Center"/>
            </w:pPr>
            <w:r w:rsidRPr="002448A3">
              <w:t>Item</w:t>
            </w:r>
          </w:p>
        </w:tc>
        <w:tc>
          <w:tcPr>
            <w:tcW w:w="1416" w:type="dxa"/>
            <w:tcBorders>
              <w:bottom w:val="nil"/>
            </w:tcBorders>
            <w:shd w:val="clear" w:color="auto" w:fill="auto"/>
          </w:tcPr>
          <w:p w14:paraId="14BA5DCC" w14:textId="77777777" w:rsidR="005F326D" w:rsidRDefault="005F326D" w:rsidP="00FF626E">
            <w:pPr>
              <w:pStyle w:val="TableCell3-2Center"/>
            </w:pPr>
            <w:r>
              <w:t>Gloss</w:t>
            </w:r>
          </w:p>
        </w:tc>
        <w:tc>
          <w:tcPr>
            <w:tcW w:w="2382" w:type="dxa"/>
            <w:gridSpan w:val="2"/>
            <w:tcBorders>
              <w:bottom w:val="nil"/>
            </w:tcBorders>
            <w:shd w:val="clear" w:color="auto" w:fill="auto"/>
          </w:tcPr>
          <w:p w14:paraId="4CAD07C4" w14:textId="77777777" w:rsidR="005F326D" w:rsidRDefault="005F326D" w:rsidP="00FF626E">
            <w:pPr>
              <w:pStyle w:val="TableCell3-2Center"/>
            </w:pPr>
            <w:r>
              <w:t>Position within the clause</w:t>
            </w:r>
          </w:p>
        </w:tc>
      </w:tr>
      <w:tr w:rsidR="005F326D" w:rsidRPr="00AC23C4" w14:paraId="202106D7" w14:textId="77777777" w:rsidTr="00FF626E">
        <w:trPr>
          <w:tblHeader/>
        </w:trPr>
        <w:tc>
          <w:tcPr>
            <w:tcW w:w="1701" w:type="dxa"/>
            <w:tcBorders>
              <w:top w:val="nil"/>
              <w:bottom w:val="single" w:sz="4" w:space="0" w:color="auto"/>
            </w:tcBorders>
            <w:shd w:val="clear" w:color="auto" w:fill="auto"/>
          </w:tcPr>
          <w:p w14:paraId="6A5C1A98" w14:textId="77777777" w:rsidR="005F326D" w:rsidRPr="002448A3" w:rsidRDefault="005F326D" w:rsidP="00FF626E">
            <w:pPr>
              <w:pStyle w:val="TableCell0-3Center"/>
            </w:pPr>
          </w:p>
        </w:tc>
        <w:tc>
          <w:tcPr>
            <w:tcW w:w="1416" w:type="dxa"/>
            <w:tcBorders>
              <w:top w:val="nil"/>
              <w:bottom w:val="single" w:sz="4" w:space="0" w:color="auto"/>
            </w:tcBorders>
            <w:shd w:val="clear" w:color="auto" w:fill="auto"/>
          </w:tcPr>
          <w:p w14:paraId="6A753213" w14:textId="77777777" w:rsidR="005F326D" w:rsidRDefault="005F326D" w:rsidP="00FF626E">
            <w:pPr>
              <w:pStyle w:val="TableCell0-3Center"/>
            </w:pPr>
          </w:p>
        </w:tc>
        <w:tc>
          <w:tcPr>
            <w:tcW w:w="1191" w:type="dxa"/>
            <w:tcBorders>
              <w:top w:val="nil"/>
              <w:bottom w:val="single" w:sz="4" w:space="0" w:color="auto"/>
            </w:tcBorders>
            <w:shd w:val="clear" w:color="auto" w:fill="auto"/>
          </w:tcPr>
          <w:p w14:paraId="2D0F0295" w14:textId="77777777" w:rsidR="005F326D" w:rsidRPr="0099608C" w:rsidRDefault="005F326D" w:rsidP="00FF626E">
            <w:pPr>
              <w:pStyle w:val="TableCell0-3Center"/>
              <w:rPr>
                <w:rStyle w:val="ChSmallCaps"/>
              </w:rPr>
            </w:pPr>
            <w:r w:rsidRPr="0099608C">
              <w:rPr>
                <w:rStyle w:val="ChSmallCaps"/>
              </w:rPr>
              <w:t>pre-pred</w:t>
            </w:r>
          </w:p>
        </w:tc>
        <w:tc>
          <w:tcPr>
            <w:tcW w:w="1191" w:type="dxa"/>
            <w:tcBorders>
              <w:top w:val="nil"/>
              <w:bottom w:val="single" w:sz="4" w:space="0" w:color="auto"/>
            </w:tcBorders>
            <w:shd w:val="clear" w:color="auto" w:fill="auto"/>
          </w:tcPr>
          <w:p w14:paraId="33E2D563" w14:textId="77777777" w:rsidR="005F326D" w:rsidRPr="0099608C" w:rsidRDefault="005F326D" w:rsidP="00FF626E">
            <w:pPr>
              <w:pStyle w:val="TableCell0-3Center"/>
              <w:rPr>
                <w:rStyle w:val="ChSmallCaps"/>
              </w:rPr>
            </w:pPr>
            <w:r w:rsidRPr="0099608C">
              <w:rPr>
                <w:rStyle w:val="ChSmallCaps"/>
              </w:rPr>
              <w:t>post-pred</w:t>
            </w:r>
          </w:p>
        </w:tc>
      </w:tr>
      <w:tr w:rsidR="005F326D" w14:paraId="0133092A" w14:textId="77777777" w:rsidTr="00FF626E">
        <w:tc>
          <w:tcPr>
            <w:tcW w:w="1701" w:type="dxa"/>
            <w:tcBorders>
              <w:top w:val="single" w:sz="4" w:space="0" w:color="auto"/>
            </w:tcBorders>
            <w:shd w:val="clear" w:color="auto" w:fill="auto"/>
          </w:tcPr>
          <w:p w14:paraId="2E1031B6" w14:textId="77777777" w:rsidR="005F326D" w:rsidRPr="001A3B73" w:rsidRDefault="005F326D" w:rsidP="00FF626E">
            <w:pPr>
              <w:pStyle w:val="TableCell2-0Break"/>
              <w:rPr>
                <w:rStyle w:val="ChItalBold"/>
              </w:rPr>
            </w:pPr>
            <w:r w:rsidRPr="001A3B73">
              <w:rPr>
                <w:rStyle w:val="ChItalBold"/>
              </w:rPr>
              <w:t>biasanya</w:t>
            </w:r>
            <w:r>
              <w:rPr>
                <w:rStyle w:val="FootnoteReference"/>
              </w:rPr>
              <w:footnoteReference w:id="158"/>
            </w:r>
          </w:p>
        </w:tc>
        <w:tc>
          <w:tcPr>
            <w:tcW w:w="1416" w:type="dxa"/>
            <w:tcBorders>
              <w:top w:val="single" w:sz="4" w:space="0" w:color="auto"/>
            </w:tcBorders>
            <w:shd w:val="clear" w:color="auto" w:fill="auto"/>
          </w:tcPr>
          <w:p w14:paraId="3E4FD129" w14:textId="77777777" w:rsidR="005F326D" w:rsidRPr="002D0AD5" w:rsidRDefault="005F326D" w:rsidP="00FF626E">
            <w:pPr>
              <w:pStyle w:val="TableCell2-0Break"/>
            </w:pPr>
            <w:r>
              <w:t>‘usually’</w:t>
            </w:r>
          </w:p>
        </w:tc>
        <w:tc>
          <w:tcPr>
            <w:tcW w:w="1191" w:type="dxa"/>
            <w:tcBorders>
              <w:top w:val="single" w:sz="4" w:space="0" w:color="auto"/>
            </w:tcBorders>
            <w:shd w:val="clear" w:color="auto" w:fill="auto"/>
          </w:tcPr>
          <w:p w14:paraId="1717D4A9" w14:textId="77777777" w:rsidR="005F326D" w:rsidRPr="0071266D" w:rsidRDefault="005F326D" w:rsidP="00FF626E">
            <w:pPr>
              <w:pStyle w:val="TableCell2-0CenterBreak"/>
            </w:pPr>
            <w:r w:rsidRPr="0071266D">
              <w:t>X</w:t>
            </w:r>
          </w:p>
        </w:tc>
        <w:tc>
          <w:tcPr>
            <w:tcW w:w="1191" w:type="dxa"/>
            <w:tcBorders>
              <w:top w:val="single" w:sz="4" w:space="0" w:color="auto"/>
            </w:tcBorders>
            <w:shd w:val="clear" w:color="auto" w:fill="auto"/>
          </w:tcPr>
          <w:p w14:paraId="084604CE" w14:textId="77777777" w:rsidR="005F326D" w:rsidRPr="0071266D" w:rsidRDefault="005F326D" w:rsidP="00FF626E">
            <w:pPr>
              <w:pStyle w:val="TableCell2-0CenterBreak"/>
            </w:pPr>
          </w:p>
        </w:tc>
      </w:tr>
      <w:tr w:rsidR="005F326D" w14:paraId="6B01F9BA" w14:textId="77777777" w:rsidTr="00FF626E">
        <w:tc>
          <w:tcPr>
            <w:tcW w:w="1701" w:type="dxa"/>
            <w:shd w:val="clear" w:color="auto" w:fill="auto"/>
          </w:tcPr>
          <w:p w14:paraId="1DF337D3" w14:textId="77777777" w:rsidR="005F326D" w:rsidRPr="00D75028" w:rsidRDefault="005F326D" w:rsidP="00FF626E">
            <w:pPr>
              <w:rPr>
                <w:rStyle w:val="ChItalBold"/>
              </w:rPr>
            </w:pPr>
            <w:r>
              <w:rPr>
                <w:rStyle w:val="ChItalBold"/>
              </w:rPr>
              <w:t>perna</w:t>
            </w:r>
          </w:p>
        </w:tc>
        <w:tc>
          <w:tcPr>
            <w:tcW w:w="1416" w:type="dxa"/>
            <w:shd w:val="clear" w:color="auto" w:fill="auto"/>
          </w:tcPr>
          <w:p w14:paraId="16B14989" w14:textId="77777777" w:rsidR="005F326D" w:rsidRPr="002D0AD5" w:rsidRDefault="005F326D" w:rsidP="00FF626E">
            <w:r>
              <w:t>‘ever, once’</w:t>
            </w:r>
          </w:p>
        </w:tc>
        <w:tc>
          <w:tcPr>
            <w:tcW w:w="1191" w:type="dxa"/>
            <w:shd w:val="clear" w:color="auto" w:fill="auto"/>
          </w:tcPr>
          <w:p w14:paraId="2A5ECE5F" w14:textId="77777777" w:rsidR="005F326D" w:rsidRPr="0071266D" w:rsidRDefault="005F326D" w:rsidP="00FF626E">
            <w:pPr>
              <w:pStyle w:val="TableCell0-0CenterBreak"/>
            </w:pPr>
            <w:r w:rsidRPr="0071266D">
              <w:t>X</w:t>
            </w:r>
          </w:p>
        </w:tc>
        <w:tc>
          <w:tcPr>
            <w:tcW w:w="1191" w:type="dxa"/>
            <w:shd w:val="clear" w:color="auto" w:fill="auto"/>
          </w:tcPr>
          <w:p w14:paraId="121FDA2F" w14:textId="77777777" w:rsidR="005F326D" w:rsidRPr="0071266D" w:rsidRDefault="005F326D" w:rsidP="00FF626E">
            <w:pPr>
              <w:pStyle w:val="TableCell0-0CenterBreak"/>
            </w:pPr>
          </w:p>
        </w:tc>
      </w:tr>
      <w:tr w:rsidR="005F326D" w14:paraId="1186AFE3" w14:textId="77777777" w:rsidTr="00FF626E">
        <w:tc>
          <w:tcPr>
            <w:tcW w:w="1701" w:type="dxa"/>
            <w:shd w:val="clear" w:color="auto" w:fill="auto"/>
          </w:tcPr>
          <w:p w14:paraId="45D6430D" w14:textId="77777777" w:rsidR="005F326D" w:rsidRPr="00D75028" w:rsidRDefault="005F326D" w:rsidP="00FF626E">
            <w:pPr>
              <w:rPr>
                <w:rStyle w:val="ChItalBold"/>
              </w:rPr>
            </w:pPr>
            <w:r>
              <w:rPr>
                <w:rStyle w:val="ChItalBold"/>
              </w:rPr>
              <w:t>jarang</w:t>
            </w:r>
          </w:p>
        </w:tc>
        <w:tc>
          <w:tcPr>
            <w:tcW w:w="1416" w:type="dxa"/>
            <w:shd w:val="clear" w:color="auto" w:fill="auto"/>
          </w:tcPr>
          <w:p w14:paraId="47D7304D" w14:textId="77777777" w:rsidR="005F326D" w:rsidRPr="00304179" w:rsidRDefault="005F326D" w:rsidP="00FF626E">
            <w:r>
              <w:t>rarely’</w:t>
            </w:r>
          </w:p>
        </w:tc>
        <w:tc>
          <w:tcPr>
            <w:tcW w:w="1191" w:type="dxa"/>
            <w:shd w:val="clear" w:color="auto" w:fill="auto"/>
          </w:tcPr>
          <w:p w14:paraId="2564C700" w14:textId="77777777" w:rsidR="005F326D" w:rsidRPr="0071266D" w:rsidRDefault="005F326D" w:rsidP="00FF626E">
            <w:pPr>
              <w:pStyle w:val="TableCell0-0CenterBreak"/>
            </w:pPr>
            <w:r w:rsidRPr="0071266D">
              <w:t>X</w:t>
            </w:r>
          </w:p>
        </w:tc>
        <w:tc>
          <w:tcPr>
            <w:tcW w:w="1191" w:type="dxa"/>
            <w:shd w:val="clear" w:color="auto" w:fill="auto"/>
          </w:tcPr>
          <w:p w14:paraId="26331A5A" w14:textId="77777777" w:rsidR="005F326D" w:rsidRPr="0071266D" w:rsidRDefault="005F326D" w:rsidP="00FF626E">
            <w:pPr>
              <w:pStyle w:val="TableCell0-0CenterBreak"/>
            </w:pPr>
          </w:p>
        </w:tc>
      </w:tr>
      <w:tr w:rsidR="005F326D" w14:paraId="1D1A3BC5" w14:textId="77777777" w:rsidTr="00FF626E">
        <w:tc>
          <w:tcPr>
            <w:tcW w:w="1701" w:type="dxa"/>
            <w:shd w:val="clear" w:color="auto" w:fill="auto"/>
          </w:tcPr>
          <w:p w14:paraId="77164BFD" w14:textId="77777777" w:rsidR="005F326D" w:rsidRPr="00D75028" w:rsidRDefault="005F326D" w:rsidP="00FF626E">
            <w:pPr>
              <w:rPr>
                <w:rStyle w:val="ChItalBold"/>
              </w:rPr>
            </w:pPr>
            <w:r>
              <w:rPr>
                <w:rStyle w:val="ChItalBold"/>
              </w:rPr>
              <w:t>kadang(~kadang)</w:t>
            </w:r>
          </w:p>
        </w:tc>
        <w:tc>
          <w:tcPr>
            <w:tcW w:w="1416" w:type="dxa"/>
            <w:shd w:val="clear" w:color="auto" w:fill="auto"/>
          </w:tcPr>
          <w:p w14:paraId="2D6E0F6A" w14:textId="77777777" w:rsidR="005F326D" w:rsidRPr="00304179" w:rsidRDefault="005F326D" w:rsidP="00FF626E">
            <w:r>
              <w:t>‘sometimes’</w:t>
            </w:r>
          </w:p>
        </w:tc>
        <w:tc>
          <w:tcPr>
            <w:tcW w:w="1191" w:type="dxa"/>
            <w:shd w:val="clear" w:color="auto" w:fill="auto"/>
          </w:tcPr>
          <w:p w14:paraId="72521B90" w14:textId="77777777" w:rsidR="005F326D" w:rsidRPr="0071266D" w:rsidRDefault="005F326D" w:rsidP="00FF626E">
            <w:pPr>
              <w:pStyle w:val="TableCell0-0CenterBreak"/>
            </w:pPr>
            <w:r w:rsidRPr="0071266D">
              <w:t>X</w:t>
            </w:r>
          </w:p>
        </w:tc>
        <w:tc>
          <w:tcPr>
            <w:tcW w:w="1191" w:type="dxa"/>
            <w:shd w:val="clear" w:color="auto" w:fill="auto"/>
          </w:tcPr>
          <w:p w14:paraId="52F85D25" w14:textId="77777777" w:rsidR="005F326D" w:rsidRPr="0071266D" w:rsidRDefault="005F326D" w:rsidP="00FF626E">
            <w:pPr>
              <w:pStyle w:val="TableCell0-0CenterBreak"/>
            </w:pPr>
          </w:p>
        </w:tc>
      </w:tr>
      <w:tr w:rsidR="005F326D" w14:paraId="2D6CB8D2" w14:textId="77777777" w:rsidTr="00FF626E">
        <w:tc>
          <w:tcPr>
            <w:tcW w:w="1701" w:type="dxa"/>
            <w:shd w:val="clear" w:color="auto" w:fill="auto"/>
          </w:tcPr>
          <w:p w14:paraId="1273BA8D" w14:textId="77777777" w:rsidR="005F326D" w:rsidRPr="00D75028" w:rsidRDefault="005F326D" w:rsidP="00FF626E">
            <w:pPr>
              <w:rPr>
                <w:rStyle w:val="ChItalBold"/>
              </w:rPr>
            </w:pPr>
            <w:r>
              <w:rPr>
                <w:rStyle w:val="ChItalBold"/>
              </w:rPr>
              <w:t>slalu</w:t>
            </w:r>
          </w:p>
        </w:tc>
        <w:tc>
          <w:tcPr>
            <w:tcW w:w="1416" w:type="dxa"/>
            <w:shd w:val="clear" w:color="auto" w:fill="auto"/>
          </w:tcPr>
          <w:p w14:paraId="7CC87FB9" w14:textId="77777777" w:rsidR="005F326D" w:rsidRPr="0037475A" w:rsidRDefault="005F326D" w:rsidP="00FF626E">
            <w:r>
              <w:t>‘always’</w:t>
            </w:r>
          </w:p>
        </w:tc>
        <w:tc>
          <w:tcPr>
            <w:tcW w:w="1191" w:type="dxa"/>
            <w:shd w:val="clear" w:color="auto" w:fill="auto"/>
          </w:tcPr>
          <w:p w14:paraId="32D8C781" w14:textId="77777777" w:rsidR="005F326D" w:rsidRPr="0071266D" w:rsidRDefault="005F326D" w:rsidP="00FF626E">
            <w:pPr>
              <w:pStyle w:val="TableCell0-0CenterBreak"/>
            </w:pPr>
            <w:r w:rsidRPr="0071266D">
              <w:t>X</w:t>
            </w:r>
          </w:p>
        </w:tc>
        <w:tc>
          <w:tcPr>
            <w:tcW w:w="1191" w:type="dxa"/>
            <w:shd w:val="clear" w:color="auto" w:fill="auto"/>
          </w:tcPr>
          <w:p w14:paraId="416A7DE6" w14:textId="77777777" w:rsidR="005F326D" w:rsidRPr="0071266D" w:rsidRDefault="005F326D" w:rsidP="00FF626E">
            <w:pPr>
              <w:pStyle w:val="TableCell0-0CenterBreak"/>
            </w:pPr>
          </w:p>
        </w:tc>
      </w:tr>
      <w:tr w:rsidR="005F326D" w14:paraId="2929337A" w14:textId="77777777" w:rsidTr="00FF626E">
        <w:tc>
          <w:tcPr>
            <w:tcW w:w="1701" w:type="dxa"/>
            <w:shd w:val="clear" w:color="auto" w:fill="auto"/>
          </w:tcPr>
          <w:p w14:paraId="3EFB2914" w14:textId="77777777" w:rsidR="005F326D" w:rsidRPr="00D75028" w:rsidRDefault="005F326D" w:rsidP="00FF626E">
            <w:pPr>
              <w:pStyle w:val="TableCell0-2Break"/>
              <w:rPr>
                <w:rStyle w:val="ChItalBold"/>
              </w:rPr>
            </w:pPr>
            <w:r>
              <w:rPr>
                <w:rStyle w:val="ChItalBold"/>
              </w:rPr>
              <w:t>sring</w:t>
            </w:r>
          </w:p>
        </w:tc>
        <w:tc>
          <w:tcPr>
            <w:tcW w:w="1416" w:type="dxa"/>
            <w:shd w:val="clear" w:color="auto" w:fill="auto"/>
          </w:tcPr>
          <w:p w14:paraId="4463C779" w14:textId="77777777" w:rsidR="005F326D" w:rsidRPr="002D0AD5" w:rsidRDefault="005F326D" w:rsidP="00FF626E">
            <w:pPr>
              <w:pStyle w:val="TableCell0-2Break"/>
            </w:pPr>
            <w:r>
              <w:t>‘often’</w:t>
            </w:r>
          </w:p>
        </w:tc>
        <w:tc>
          <w:tcPr>
            <w:tcW w:w="1191" w:type="dxa"/>
            <w:shd w:val="clear" w:color="auto" w:fill="auto"/>
          </w:tcPr>
          <w:p w14:paraId="42E83351" w14:textId="77777777" w:rsidR="005F326D" w:rsidRPr="0071266D" w:rsidRDefault="005F326D" w:rsidP="00FF626E">
            <w:pPr>
              <w:pStyle w:val="TableCell0-2CenterBreak"/>
            </w:pPr>
            <w:r>
              <w:t>X</w:t>
            </w:r>
          </w:p>
        </w:tc>
        <w:tc>
          <w:tcPr>
            <w:tcW w:w="1191" w:type="dxa"/>
            <w:shd w:val="clear" w:color="auto" w:fill="auto"/>
          </w:tcPr>
          <w:p w14:paraId="61057367" w14:textId="77777777" w:rsidR="005F326D" w:rsidRPr="0071266D" w:rsidRDefault="005F326D" w:rsidP="00FF626E">
            <w:pPr>
              <w:pStyle w:val="TableCell0-2CenterBreak"/>
            </w:pPr>
          </w:p>
        </w:tc>
      </w:tr>
    </w:tbl>
    <w:p w14:paraId="2CA888DE" w14:textId="77777777" w:rsidR="005F326D" w:rsidRDefault="005F326D" w:rsidP="005F326D">
      <w:pPr>
        <w:pStyle w:val="Body0005after05before"/>
      </w:pPr>
      <w:r>
        <w:t xml:space="preserve">The pre-predicate position of the frequency adverbs is illustrated in </w:t>
      </w:r>
      <w:r>
        <w:fldChar w:fldCharType="begin"/>
      </w:r>
      <w:r>
        <w:instrText xml:space="preserve"> REF _Ref371776406 \h </w:instrText>
      </w:r>
      <w:r>
        <w:fldChar w:fldCharType="separate"/>
      </w:r>
      <w:r w:rsidR="00154D81" w:rsidRPr="00856563">
        <w:t>(</w:t>
      </w:r>
      <w:r w:rsidR="00154D81">
        <w:rPr>
          <w:noProof/>
        </w:rPr>
        <w:t>149</w:t>
      </w:r>
      <w:r w:rsidR="00154D81" w:rsidRPr="00856563">
        <w:t>)</w:t>
      </w:r>
      <w:r>
        <w:fldChar w:fldCharType="end"/>
      </w:r>
      <w:r>
        <w:t xml:space="preserve"> to </w:t>
      </w:r>
      <w:r>
        <w:fldChar w:fldCharType="begin"/>
      </w:r>
      <w:r>
        <w:instrText xml:space="preserve"> REF _Ref371776409 \h </w:instrText>
      </w:r>
      <w:r>
        <w:fldChar w:fldCharType="separate"/>
      </w:r>
      <w:r w:rsidR="00154D81" w:rsidRPr="00856563">
        <w:t>(</w:t>
      </w:r>
      <w:r w:rsidR="00154D81">
        <w:rPr>
          <w:noProof/>
        </w:rPr>
        <w:t>152</w:t>
      </w:r>
      <w:r w:rsidR="00154D81" w:rsidRPr="00856563">
        <w:t>)</w:t>
      </w:r>
      <w:r>
        <w:fldChar w:fldCharType="end"/>
      </w:r>
      <w:r>
        <w:t xml:space="preserve">. The adverbs can directly precede the predicate, such as </w:t>
      </w:r>
      <w:r w:rsidRPr="00922BAE">
        <w:rPr>
          <w:rStyle w:val="ChItalBold"/>
        </w:rPr>
        <w:t>kadang</w:t>
      </w:r>
      <w:r>
        <w:rPr>
          <w:rStyle w:val="ChItalBold"/>
        </w:rPr>
        <w:t>~</w:t>
      </w:r>
      <w:r w:rsidRPr="00922BAE">
        <w:rPr>
          <w:rStyle w:val="ChItalBold"/>
        </w:rPr>
        <w:t>kadang</w:t>
      </w:r>
      <w:r>
        <w:t xml:space="preserve"> ‘sometimes’ in </w:t>
      </w:r>
      <w:r>
        <w:fldChar w:fldCharType="begin"/>
      </w:r>
      <w:r>
        <w:instrText xml:space="preserve"> REF _Ref371776406 \h </w:instrText>
      </w:r>
      <w:r>
        <w:fldChar w:fldCharType="separate"/>
      </w:r>
      <w:r w:rsidR="00154D81" w:rsidRPr="00856563">
        <w:t>(</w:t>
      </w:r>
      <w:r w:rsidR="00154D81">
        <w:rPr>
          <w:noProof/>
        </w:rPr>
        <w:t>149</w:t>
      </w:r>
      <w:r w:rsidR="00154D81" w:rsidRPr="00856563">
        <w:t>)</w:t>
      </w:r>
      <w:r>
        <w:fldChar w:fldCharType="end"/>
      </w:r>
      <w:r>
        <w:t xml:space="preserve"> or </w:t>
      </w:r>
      <w:r w:rsidRPr="00640D57">
        <w:rPr>
          <w:rStyle w:val="ChItalBold"/>
        </w:rPr>
        <w:t>perna</w:t>
      </w:r>
      <w:r>
        <w:t xml:space="preserve"> ‘ever’ in </w:t>
      </w:r>
      <w:r>
        <w:fldChar w:fldCharType="begin"/>
      </w:r>
      <w:r>
        <w:instrText xml:space="preserve"> REF _Ref358367798 \h </w:instrText>
      </w:r>
      <w:r>
        <w:fldChar w:fldCharType="separate"/>
      </w:r>
      <w:r w:rsidR="00154D81" w:rsidRPr="00856563">
        <w:t>(</w:t>
      </w:r>
      <w:r w:rsidR="00154D81">
        <w:rPr>
          <w:noProof/>
        </w:rPr>
        <w:t>151</w:t>
      </w:r>
      <w:r w:rsidR="00154D81" w:rsidRPr="00856563">
        <w:t>)</w:t>
      </w:r>
      <w:r>
        <w:fldChar w:fldCharType="end"/>
      </w:r>
      <w:r>
        <w:t xml:space="preserve">, or they can precede the subject, such as </w:t>
      </w:r>
      <w:r w:rsidRPr="00922BAE">
        <w:rPr>
          <w:rStyle w:val="ChItalBold"/>
        </w:rPr>
        <w:t>kadang</w:t>
      </w:r>
      <w:r>
        <w:rPr>
          <w:rStyle w:val="ChItalBold"/>
        </w:rPr>
        <w:t>(~</w:t>
      </w:r>
      <w:r w:rsidRPr="00922BAE">
        <w:rPr>
          <w:rStyle w:val="ChItalBold"/>
        </w:rPr>
        <w:t>kadang</w:t>
      </w:r>
      <w:r>
        <w:rPr>
          <w:rStyle w:val="ChItalBold"/>
        </w:rPr>
        <w:t>)</w:t>
      </w:r>
      <w:r>
        <w:t xml:space="preserve"> ‘sometimes’ in </w:t>
      </w:r>
      <w:r>
        <w:fldChar w:fldCharType="begin"/>
      </w:r>
      <w:r>
        <w:instrText xml:space="preserve"> REF _Ref358034951 \h </w:instrText>
      </w:r>
      <w:r>
        <w:fldChar w:fldCharType="separate"/>
      </w:r>
      <w:r w:rsidR="00154D81" w:rsidRPr="00856563">
        <w:t>(</w:t>
      </w:r>
      <w:r w:rsidR="00154D81">
        <w:rPr>
          <w:noProof/>
        </w:rPr>
        <w:t>150</w:t>
      </w:r>
      <w:r w:rsidR="00154D81" w:rsidRPr="00856563">
        <w:t>)</w:t>
      </w:r>
      <w:r>
        <w:fldChar w:fldCharType="end"/>
      </w:r>
      <w:r>
        <w:t xml:space="preserve"> or </w:t>
      </w:r>
      <w:r w:rsidRPr="00640D57">
        <w:rPr>
          <w:rStyle w:val="ChItalBold"/>
        </w:rPr>
        <w:t>perna</w:t>
      </w:r>
      <w:r>
        <w:t xml:space="preserve"> ‘ever’ in </w:t>
      </w:r>
      <w:r>
        <w:fldChar w:fldCharType="begin"/>
      </w:r>
      <w:r>
        <w:instrText xml:space="preserve"> REF _Ref371776409 \h </w:instrText>
      </w:r>
      <w:r>
        <w:fldChar w:fldCharType="separate"/>
      </w:r>
      <w:r w:rsidR="00154D81" w:rsidRPr="00856563">
        <w:t>(</w:t>
      </w:r>
      <w:r w:rsidR="00154D81">
        <w:rPr>
          <w:noProof/>
        </w:rPr>
        <w:t>152</w:t>
      </w:r>
      <w:r w:rsidR="00154D81" w:rsidRPr="00856563">
        <w:t>)</w:t>
      </w:r>
      <w:r>
        <w:fldChar w:fldCharType="end"/>
      </w:r>
      <w:r>
        <w:t xml:space="preserve">. These examples also show that frequency adverbs not only modify verbal predicates as in </w:t>
      </w:r>
      <w:r>
        <w:fldChar w:fldCharType="begin"/>
      </w:r>
      <w:r>
        <w:instrText xml:space="preserve"> REF _Ref371776406 \h </w:instrText>
      </w:r>
      <w:r>
        <w:fldChar w:fldCharType="separate"/>
      </w:r>
      <w:r w:rsidR="00154D81" w:rsidRPr="00856563">
        <w:t>(</w:t>
      </w:r>
      <w:r w:rsidR="00154D81">
        <w:rPr>
          <w:noProof/>
        </w:rPr>
        <w:t>149</w:t>
      </w:r>
      <w:r w:rsidR="00154D81" w:rsidRPr="00856563">
        <w:t>)</w:t>
      </w:r>
      <w:r>
        <w:fldChar w:fldCharType="end"/>
      </w:r>
      <w:r>
        <w:t xml:space="preserve"> to </w:t>
      </w:r>
      <w:r>
        <w:fldChar w:fldCharType="begin"/>
      </w:r>
      <w:r>
        <w:instrText xml:space="preserve"> REF _Ref358034954 \h </w:instrText>
      </w:r>
      <w:r>
        <w:fldChar w:fldCharType="separate"/>
      </w:r>
      <w:r w:rsidR="00154D81" w:rsidRPr="00856563">
        <w:t>(</w:t>
      </w:r>
      <w:r w:rsidR="00154D81">
        <w:rPr>
          <w:noProof/>
        </w:rPr>
        <w:t>151</w:t>
      </w:r>
      <w:r w:rsidR="00154D81" w:rsidRPr="00856563">
        <w:t>)</w:t>
      </w:r>
      <w:r>
        <w:fldChar w:fldCharType="end"/>
      </w:r>
      <w:r>
        <w:t xml:space="preserve">, but also nonverbal predicates as in </w:t>
      </w:r>
      <w:r>
        <w:fldChar w:fldCharType="begin"/>
      </w:r>
      <w:r>
        <w:instrText xml:space="preserve"> REF _Ref371776409 \h </w:instrText>
      </w:r>
      <w:r>
        <w:fldChar w:fldCharType="separate"/>
      </w:r>
      <w:r w:rsidR="00154D81" w:rsidRPr="00856563">
        <w:t>(</w:t>
      </w:r>
      <w:r w:rsidR="00154D81">
        <w:rPr>
          <w:noProof/>
        </w:rPr>
        <w:t>152</w:t>
      </w:r>
      <w:r w:rsidR="00154D81" w:rsidRPr="00856563">
        <w:t>)</w:t>
      </w:r>
      <w:r>
        <w:fldChar w:fldCharType="end"/>
      </w:r>
      <w:r>
        <w:t>. The semantics conveyed by the different positions have to do with scope.</w:t>
      </w:r>
    </w:p>
    <w:p w14:paraId="5897734E" w14:textId="77777777" w:rsidR="005F326D" w:rsidRDefault="005F326D" w:rsidP="005F326D">
      <w:pPr>
        <w:pStyle w:val="ExampleTitle"/>
      </w:pPr>
      <w:r>
        <w:t>Frequency adverbs in clause-initial and pre-predicate positions</w:t>
      </w:r>
    </w:p>
    <w:tbl>
      <w:tblPr>
        <w:tblW w:w="0" w:type="auto"/>
        <w:tblCellMar>
          <w:left w:w="42" w:type="dxa"/>
          <w:right w:w="42" w:type="dxa"/>
        </w:tblCellMar>
        <w:tblLook w:val="01E0" w:firstRow="1" w:lastRow="1" w:firstColumn="1" w:lastColumn="1" w:noHBand="0" w:noVBand="0"/>
      </w:tblPr>
      <w:tblGrid>
        <w:gridCol w:w="709"/>
        <w:gridCol w:w="451"/>
        <w:gridCol w:w="489"/>
        <w:gridCol w:w="1518"/>
        <w:gridCol w:w="745"/>
        <w:gridCol w:w="777"/>
        <w:gridCol w:w="1045"/>
      </w:tblGrid>
      <w:tr w:rsidR="005F326D" w:rsidRPr="005D0663" w14:paraId="065F04CC" w14:textId="77777777" w:rsidTr="00FF626E">
        <w:tc>
          <w:tcPr>
            <w:tcW w:w="709" w:type="dxa"/>
            <w:shd w:val="clear" w:color="auto" w:fill="auto"/>
          </w:tcPr>
          <w:p w14:paraId="452F5C30" w14:textId="77777777" w:rsidR="005F326D" w:rsidRPr="00A0098E" w:rsidRDefault="005F326D" w:rsidP="00FF626E">
            <w:pPr>
              <w:pStyle w:val="O0Nwnext"/>
            </w:pPr>
            <w:bookmarkStart w:id="2313" w:name="_Ref371776406"/>
            <w:r w:rsidRPr="00856563">
              <w:t>(</w:t>
            </w:r>
            <w:fldSimple w:instr=" SEQ ( \* ARABIC \s 1 ">
              <w:r w:rsidR="00154D81">
                <w:rPr>
                  <w:noProof/>
                </w:rPr>
                <w:t>149</w:t>
              </w:r>
            </w:fldSimple>
            <w:r w:rsidRPr="00856563">
              <w:t>)</w:t>
            </w:r>
            <w:bookmarkEnd w:id="2313"/>
          </w:p>
        </w:tc>
        <w:tc>
          <w:tcPr>
            <w:tcW w:w="451" w:type="dxa"/>
            <w:shd w:val="clear" w:color="auto" w:fill="auto"/>
          </w:tcPr>
          <w:p w14:paraId="44F08A02" w14:textId="77777777" w:rsidR="005F326D" w:rsidRPr="005F1BC7" w:rsidRDefault="005F326D" w:rsidP="00FF626E">
            <w:pPr>
              <w:pStyle w:val="Text"/>
            </w:pPr>
            <w:r w:rsidRPr="005F1BC7">
              <w:t>yo,</w:t>
            </w:r>
          </w:p>
        </w:tc>
        <w:tc>
          <w:tcPr>
            <w:tcW w:w="489" w:type="dxa"/>
            <w:shd w:val="clear" w:color="auto" w:fill="auto"/>
          </w:tcPr>
          <w:p w14:paraId="5AEB5022" w14:textId="77777777" w:rsidR="005F326D" w:rsidRPr="005F1BC7" w:rsidRDefault="005F326D" w:rsidP="00FF626E">
            <w:pPr>
              <w:pStyle w:val="Text"/>
            </w:pPr>
            <w:r w:rsidRPr="005F1BC7">
              <w:t>de</w:t>
            </w:r>
          </w:p>
        </w:tc>
        <w:tc>
          <w:tcPr>
            <w:tcW w:w="1518" w:type="dxa"/>
            <w:shd w:val="clear" w:color="auto" w:fill="auto"/>
          </w:tcPr>
          <w:p w14:paraId="106E074A" w14:textId="77777777" w:rsidR="005F326D" w:rsidRPr="00232171" w:rsidRDefault="005F326D" w:rsidP="00FF626E">
            <w:pPr>
              <w:pStyle w:val="Text"/>
              <w:rPr>
                <w:rStyle w:val="ChBlueBold"/>
              </w:rPr>
            </w:pPr>
            <w:r w:rsidRPr="00232171">
              <w:rPr>
                <w:rStyle w:val="ChBlueBold"/>
              </w:rPr>
              <w:t>kadang</w:t>
            </w:r>
            <w:r>
              <w:rPr>
                <w:rStyle w:val="ChBlueBold"/>
              </w:rPr>
              <w:t>~</w:t>
            </w:r>
            <w:r w:rsidRPr="00232171">
              <w:rPr>
                <w:rStyle w:val="ChBlueBold"/>
              </w:rPr>
              <w:t>kadang</w:t>
            </w:r>
          </w:p>
        </w:tc>
        <w:tc>
          <w:tcPr>
            <w:tcW w:w="745" w:type="dxa"/>
            <w:shd w:val="clear" w:color="auto" w:fill="auto"/>
          </w:tcPr>
          <w:p w14:paraId="681A5AAD" w14:textId="77777777" w:rsidR="005F326D" w:rsidRPr="005F1BC7" w:rsidRDefault="005F326D" w:rsidP="00FF626E">
            <w:pPr>
              <w:pStyle w:val="Text"/>
            </w:pPr>
            <w:r w:rsidRPr="005F1BC7">
              <w:t>terlalu,</w:t>
            </w:r>
          </w:p>
        </w:tc>
        <w:tc>
          <w:tcPr>
            <w:tcW w:w="777" w:type="dxa"/>
            <w:shd w:val="clear" w:color="auto" w:fill="auto"/>
          </w:tcPr>
          <w:p w14:paraId="561592E9" w14:textId="77777777" w:rsidR="005F326D" w:rsidRPr="005F1BC7" w:rsidRDefault="005F326D" w:rsidP="00FF626E">
            <w:pPr>
              <w:pStyle w:val="Text"/>
            </w:pPr>
            <w:r w:rsidRPr="005F1BC7">
              <w:t>ini</w:t>
            </w:r>
            <w:r>
              <w:t>,</w:t>
            </w:r>
          </w:p>
        </w:tc>
        <w:tc>
          <w:tcPr>
            <w:tcW w:w="1045" w:type="dxa"/>
            <w:shd w:val="clear" w:color="auto" w:fill="auto"/>
          </w:tcPr>
          <w:p w14:paraId="14B1DC59" w14:textId="77777777" w:rsidR="005F326D" w:rsidRPr="005F1BC7" w:rsidRDefault="005F326D" w:rsidP="00FF626E">
            <w:pPr>
              <w:pStyle w:val="Text"/>
            </w:pPr>
            <w:r w:rsidRPr="005F1BC7">
              <w:t>egois</w:t>
            </w:r>
          </w:p>
        </w:tc>
      </w:tr>
      <w:tr w:rsidR="005F326D" w:rsidRPr="00AC23C4" w14:paraId="1DB48B2D" w14:textId="77777777" w:rsidTr="00FF626E">
        <w:tc>
          <w:tcPr>
            <w:tcW w:w="709" w:type="dxa"/>
            <w:shd w:val="clear" w:color="auto" w:fill="auto"/>
          </w:tcPr>
          <w:p w14:paraId="0647BE02" w14:textId="77777777" w:rsidR="005F326D" w:rsidRPr="005F1BC7" w:rsidRDefault="005F326D" w:rsidP="00FF626E">
            <w:pPr>
              <w:pStyle w:val="GlossEng"/>
            </w:pPr>
          </w:p>
        </w:tc>
        <w:tc>
          <w:tcPr>
            <w:tcW w:w="451" w:type="dxa"/>
            <w:shd w:val="clear" w:color="auto" w:fill="auto"/>
          </w:tcPr>
          <w:p w14:paraId="0951198A" w14:textId="77777777" w:rsidR="005F326D" w:rsidRPr="005F1BC7" w:rsidRDefault="005F326D" w:rsidP="00FF626E">
            <w:pPr>
              <w:pStyle w:val="GlossEng"/>
            </w:pPr>
            <w:r w:rsidRPr="005F1BC7">
              <w:t>yes</w:t>
            </w:r>
          </w:p>
        </w:tc>
        <w:tc>
          <w:tcPr>
            <w:tcW w:w="489" w:type="dxa"/>
            <w:shd w:val="clear" w:color="auto" w:fill="auto"/>
          </w:tcPr>
          <w:p w14:paraId="074D6933" w14:textId="77777777" w:rsidR="005F326D" w:rsidRPr="0099608C" w:rsidRDefault="005F326D" w:rsidP="00FF626E">
            <w:pPr>
              <w:pStyle w:val="GlossEng"/>
              <w:rPr>
                <w:rStyle w:val="ChSmallCaps"/>
              </w:rPr>
            </w:pPr>
            <w:r w:rsidRPr="0099608C">
              <w:rPr>
                <w:rStyle w:val="ChSmallCaps"/>
              </w:rPr>
              <w:t>3sg</w:t>
            </w:r>
          </w:p>
        </w:tc>
        <w:tc>
          <w:tcPr>
            <w:tcW w:w="1518" w:type="dxa"/>
            <w:shd w:val="clear" w:color="auto" w:fill="auto"/>
          </w:tcPr>
          <w:p w14:paraId="3FC9877E" w14:textId="77777777" w:rsidR="005F326D" w:rsidRPr="005F1BC7" w:rsidRDefault="005F326D" w:rsidP="00FF626E">
            <w:pPr>
              <w:pStyle w:val="GlossEng"/>
            </w:pPr>
            <w:r w:rsidRPr="005F1BC7">
              <w:t>sometimes</w:t>
            </w:r>
          </w:p>
        </w:tc>
        <w:tc>
          <w:tcPr>
            <w:tcW w:w="745" w:type="dxa"/>
            <w:shd w:val="clear" w:color="auto" w:fill="auto"/>
          </w:tcPr>
          <w:p w14:paraId="315FCEEE" w14:textId="77777777" w:rsidR="005F326D" w:rsidRPr="005F1BC7" w:rsidRDefault="005F326D" w:rsidP="00FF626E">
            <w:pPr>
              <w:pStyle w:val="GlossEng"/>
            </w:pPr>
            <w:r w:rsidRPr="005F1BC7">
              <w:t>too</w:t>
            </w:r>
          </w:p>
        </w:tc>
        <w:tc>
          <w:tcPr>
            <w:tcW w:w="777" w:type="dxa"/>
            <w:shd w:val="clear" w:color="auto" w:fill="auto"/>
          </w:tcPr>
          <w:p w14:paraId="4392585A" w14:textId="77777777" w:rsidR="005F326D" w:rsidRPr="0099608C" w:rsidRDefault="005F326D" w:rsidP="00FF626E">
            <w:pPr>
              <w:pStyle w:val="GlossEng"/>
              <w:rPr>
                <w:rStyle w:val="ChSmallCaps"/>
              </w:rPr>
            </w:pPr>
            <w:r w:rsidRPr="0099608C">
              <w:rPr>
                <w:rStyle w:val="ChSmallCaps"/>
              </w:rPr>
              <w:t>d.prox</w:t>
            </w:r>
          </w:p>
        </w:tc>
        <w:tc>
          <w:tcPr>
            <w:tcW w:w="1045" w:type="dxa"/>
            <w:shd w:val="clear" w:color="auto" w:fill="auto"/>
          </w:tcPr>
          <w:p w14:paraId="60545101" w14:textId="77777777" w:rsidR="005F326D" w:rsidRPr="005F1BC7" w:rsidRDefault="005F326D" w:rsidP="00FF626E">
            <w:pPr>
              <w:pStyle w:val="GlossEng"/>
            </w:pPr>
            <w:r>
              <w:t>be.</w:t>
            </w:r>
            <w:r w:rsidRPr="005F1BC7">
              <w:t>egoistic</w:t>
            </w:r>
          </w:p>
        </w:tc>
      </w:tr>
    </w:tbl>
    <w:p w14:paraId="324C01D5" w14:textId="77777777" w:rsidR="005F326D" w:rsidRDefault="005F326D" w:rsidP="005F326D">
      <w:pPr>
        <w:pStyle w:val="FreeTranslEng"/>
      </w:pPr>
      <w:r>
        <w:t xml:space="preserve">‘yes, she’s </w:t>
      </w:r>
      <w:r w:rsidRPr="001606BB">
        <w:rPr>
          <w:rStyle w:val="ChBlueBold"/>
        </w:rPr>
        <w:t>sometimes</w:t>
      </w:r>
      <w:r>
        <w:t xml:space="preserve"> too, what’s-its-name, egoistic’ </w:t>
      </w:r>
      <w:r w:rsidRPr="00AB7919">
        <w:rPr>
          <w:rStyle w:val="ExampleSource"/>
        </w:rPr>
        <w:t>[081115-001a-Cv.0218</w:t>
      </w:r>
      <w:r>
        <w:rPr>
          <w:rStyle w:val="ExampleSource"/>
        </w:rPr>
        <w:t>/0220</w:t>
      </w:r>
      <w:r w:rsidRPr="00AB7919">
        <w:rPr>
          <w:rStyle w:val="ExampleSource"/>
        </w:rPr>
        <w:t>]</w:t>
      </w:r>
    </w:p>
    <w:tbl>
      <w:tblPr>
        <w:tblW w:w="6578" w:type="dxa"/>
        <w:tblCellMar>
          <w:left w:w="42" w:type="dxa"/>
          <w:right w:w="42" w:type="dxa"/>
        </w:tblCellMar>
        <w:tblLook w:val="01E0" w:firstRow="1" w:lastRow="1" w:firstColumn="1" w:lastColumn="1" w:noHBand="0" w:noVBand="0"/>
      </w:tblPr>
      <w:tblGrid>
        <w:gridCol w:w="709"/>
        <w:gridCol w:w="960"/>
        <w:gridCol w:w="396"/>
        <w:gridCol w:w="396"/>
        <w:gridCol w:w="746"/>
        <w:gridCol w:w="513"/>
        <w:gridCol w:w="579"/>
        <w:gridCol w:w="540"/>
        <w:gridCol w:w="557"/>
        <w:gridCol w:w="547"/>
        <w:gridCol w:w="635"/>
      </w:tblGrid>
      <w:tr w:rsidR="005F326D" w:rsidRPr="00F35347" w14:paraId="5675AD69" w14:textId="77777777" w:rsidTr="00FF626E">
        <w:tc>
          <w:tcPr>
            <w:tcW w:w="709" w:type="dxa"/>
            <w:shd w:val="clear" w:color="auto" w:fill="auto"/>
          </w:tcPr>
          <w:p w14:paraId="28EF22F8" w14:textId="77777777" w:rsidR="005F326D" w:rsidRPr="00A0098E" w:rsidRDefault="005F326D" w:rsidP="00FF626E">
            <w:pPr>
              <w:pStyle w:val="O0Nwnext"/>
            </w:pPr>
            <w:bookmarkStart w:id="2314" w:name="_Ref358034952"/>
            <w:bookmarkStart w:id="2315" w:name="_Ref358034951"/>
            <w:bookmarkStart w:id="2316" w:name="_Ref358034960"/>
            <w:r w:rsidRPr="00856563">
              <w:t>(</w:t>
            </w:r>
            <w:fldSimple w:instr=" SEQ ( \* ARABIC \s 1 ">
              <w:r w:rsidR="00154D81">
                <w:rPr>
                  <w:noProof/>
                </w:rPr>
                <w:t>150</w:t>
              </w:r>
            </w:fldSimple>
            <w:r w:rsidRPr="00856563">
              <w:t>)</w:t>
            </w:r>
            <w:bookmarkEnd w:id="2314"/>
            <w:bookmarkEnd w:id="2315"/>
            <w:bookmarkEnd w:id="2316"/>
          </w:p>
        </w:tc>
        <w:tc>
          <w:tcPr>
            <w:tcW w:w="960" w:type="dxa"/>
            <w:shd w:val="clear" w:color="auto" w:fill="auto"/>
          </w:tcPr>
          <w:p w14:paraId="791D4EB8" w14:textId="77777777" w:rsidR="005F326D" w:rsidRPr="00F35347" w:rsidRDefault="005F326D" w:rsidP="00FF626E">
            <w:pPr>
              <w:pStyle w:val="Text"/>
              <w:rPr>
                <w:rStyle w:val="ChBlueBold"/>
              </w:rPr>
            </w:pPr>
            <w:r w:rsidRPr="00F35347">
              <w:rPr>
                <w:rStyle w:val="ChBlueBold"/>
              </w:rPr>
              <w:t>kadang</w:t>
            </w:r>
          </w:p>
        </w:tc>
        <w:tc>
          <w:tcPr>
            <w:tcW w:w="396" w:type="dxa"/>
            <w:shd w:val="clear" w:color="auto" w:fill="auto"/>
          </w:tcPr>
          <w:p w14:paraId="7461E5BF" w14:textId="77777777" w:rsidR="005F326D" w:rsidRPr="00F35347" w:rsidRDefault="005F326D" w:rsidP="00FF626E">
            <w:pPr>
              <w:pStyle w:val="Text"/>
            </w:pPr>
            <w:r>
              <w:t>sa</w:t>
            </w:r>
          </w:p>
        </w:tc>
        <w:tc>
          <w:tcPr>
            <w:tcW w:w="396" w:type="dxa"/>
            <w:shd w:val="clear" w:color="auto" w:fill="auto"/>
          </w:tcPr>
          <w:p w14:paraId="6AB7C8CB" w14:textId="77777777" w:rsidR="005F326D" w:rsidRPr="00F35347" w:rsidRDefault="005F326D" w:rsidP="00FF626E">
            <w:pPr>
              <w:pStyle w:val="Text"/>
            </w:pPr>
            <w:r w:rsidRPr="00F35347">
              <w:t>sa</w:t>
            </w:r>
          </w:p>
        </w:tc>
        <w:tc>
          <w:tcPr>
            <w:tcW w:w="746" w:type="dxa"/>
            <w:shd w:val="clear" w:color="auto" w:fill="auto"/>
          </w:tcPr>
          <w:p w14:paraId="279F100E" w14:textId="77777777" w:rsidR="005F326D" w:rsidRPr="00F35347" w:rsidRDefault="005F326D" w:rsidP="00FF626E">
            <w:pPr>
              <w:pStyle w:val="Text"/>
            </w:pPr>
            <w:r w:rsidRPr="00F35347">
              <w:t>buang</w:t>
            </w:r>
          </w:p>
        </w:tc>
        <w:tc>
          <w:tcPr>
            <w:tcW w:w="513" w:type="dxa"/>
            <w:shd w:val="clear" w:color="auto" w:fill="auto"/>
          </w:tcPr>
          <w:p w14:paraId="1C37A9AD" w14:textId="77777777" w:rsidR="005F326D" w:rsidRPr="00F35347" w:rsidRDefault="005F326D" w:rsidP="00FF626E">
            <w:pPr>
              <w:pStyle w:val="Text"/>
            </w:pPr>
            <w:r w:rsidRPr="00F35347">
              <w:t>bola</w:t>
            </w:r>
          </w:p>
        </w:tc>
        <w:tc>
          <w:tcPr>
            <w:tcW w:w="579" w:type="dxa"/>
            <w:shd w:val="clear" w:color="auto" w:fill="auto"/>
          </w:tcPr>
          <w:p w14:paraId="1E751B5B" w14:textId="77777777" w:rsidR="005F326D" w:rsidRPr="00F35347" w:rsidRDefault="005F326D" w:rsidP="00FF626E">
            <w:pPr>
              <w:pStyle w:val="Text"/>
            </w:pPr>
            <w:r w:rsidRPr="00F35347">
              <w:t>sama</w:t>
            </w:r>
          </w:p>
        </w:tc>
        <w:tc>
          <w:tcPr>
            <w:tcW w:w="540" w:type="dxa"/>
            <w:shd w:val="clear" w:color="auto" w:fill="auto"/>
          </w:tcPr>
          <w:p w14:paraId="0DA72CCE" w14:textId="77777777" w:rsidR="005F326D" w:rsidRPr="00F35347" w:rsidRDefault="005F326D" w:rsidP="00FF626E">
            <w:pPr>
              <w:pStyle w:val="Text"/>
            </w:pPr>
            <w:r>
              <w:rPr>
                <w:lang w:eastAsia="en-US"/>
              </w:rPr>
              <w:t>Wili</w:t>
            </w:r>
          </w:p>
        </w:tc>
        <w:tc>
          <w:tcPr>
            <w:tcW w:w="557" w:type="dxa"/>
            <w:shd w:val="clear" w:color="auto" w:fill="auto"/>
          </w:tcPr>
          <w:p w14:paraId="616E9DE5" w14:textId="77777777" w:rsidR="005F326D" w:rsidRPr="00F35347" w:rsidRDefault="005F326D" w:rsidP="00FF626E">
            <w:pPr>
              <w:pStyle w:val="Text"/>
            </w:pPr>
            <w:r w:rsidRPr="00F35347">
              <w:t>deng</w:t>
            </w:r>
          </w:p>
        </w:tc>
        <w:tc>
          <w:tcPr>
            <w:tcW w:w="547" w:type="dxa"/>
            <w:shd w:val="clear" w:color="auto" w:fill="auto"/>
          </w:tcPr>
          <w:p w14:paraId="6BAC49D5" w14:textId="77777777" w:rsidR="005F326D" w:rsidRPr="00F35347" w:rsidRDefault="005F326D" w:rsidP="00FF626E">
            <w:pPr>
              <w:pStyle w:val="Text"/>
            </w:pPr>
            <w:r>
              <w:t>Klara</w:t>
            </w:r>
          </w:p>
        </w:tc>
        <w:tc>
          <w:tcPr>
            <w:tcW w:w="635" w:type="dxa"/>
            <w:shd w:val="clear" w:color="auto" w:fill="auto"/>
          </w:tcPr>
          <w:p w14:paraId="4B9962F2" w14:textId="77777777" w:rsidR="005F326D" w:rsidRPr="00F35347" w:rsidRDefault="005F326D" w:rsidP="00FF626E">
            <w:pPr>
              <w:pStyle w:val="Text"/>
            </w:pPr>
            <w:r w:rsidRPr="00F35347">
              <w:t>to?</w:t>
            </w:r>
          </w:p>
        </w:tc>
      </w:tr>
      <w:tr w:rsidR="005F326D" w:rsidRPr="00AC23C4" w14:paraId="63DDA841" w14:textId="77777777" w:rsidTr="00FF626E">
        <w:tc>
          <w:tcPr>
            <w:tcW w:w="709" w:type="dxa"/>
            <w:shd w:val="clear" w:color="auto" w:fill="auto"/>
          </w:tcPr>
          <w:p w14:paraId="7B8A8AA1" w14:textId="77777777" w:rsidR="005F326D" w:rsidRPr="00AB7919" w:rsidRDefault="005F326D" w:rsidP="00FF626E">
            <w:pPr>
              <w:pStyle w:val="GlossEng"/>
            </w:pPr>
          </w:p>
        </w:tc>
        <w:tc>
          <w:tcPr>
            <w:tcW w:w="960" w:type="dxa"/>
            <w:shd w:val="clear" w:color="auto" w:fill="auto"/>
          </w:tcPr>
          <w:p w14:paraId="0CF53B80" w14:textId="77777777" w:rsidR="005F326D" w:rsidRPr="005F1BC7" w:rsidRDefault="005F326D" w:rsidP="00FF626E">
            <w:pPr>
              <w:pStyle w:val="GlossEng"/>
            </w:pPr>
            <w:r w:rsidRPr="005F1BC7">
              <w:t>sometimes</w:t>
            </w:r>
          </w:p>
        </w:tc>
        <w:tc>
          <w:tcPr>
            <w:tcW w:w="396" w:type="dxa"/>
            <w:shd w:val="clear" w:color="auto" w:fill="auto"/>
          </w:tcPr>
          <w:p w14:paraId="36F85E77" w14:textId="77777777" w:rsidR="005F326D" w:rsidRPr="0099608C" w:rsidRDefault="005F326D" w:rsidP="00FF626E">
            <w:pPr>
              <w:pStyle w:val="GlossEng"/>
              <w:rPr>
                <w:rStyle w:val="ChSmallCaps"/>
              </w:rPr>
            </w:pPr>
            <w:r w:rsidRPr="0099608C">
              <w:rPr>
                <w:rStyle w:val="ChSmallCaps"/>
              </w:rPr>
              <w:t>1sg</w:t>
            </w:r>
          </w:p>
        </w:tc>
        <w:tc>
          <w:tcPr>
            <w:tcW w:w="396" w:type="dxa"/>
            <w:shd w:val="clear" w:color="auto" w:fill="auto"/>
          </w:tcPr>
          <w:p w14:paraId="714CC136" w14:textId="77777777" w:rsidR="005F326D" w:rsidRPr="0099608C" w:rsidRDefault="005F326D" w:rsidP="00FF626E">
            <w:pPr>
              <w:pStyle w:val="GlossEng"/>
              <w:rPr>
                <w:rStyle w:val="ChSmallCaps"/>
              </w:rPr>
            </w:pPr>
            <w:r w:rsidRPr="0099608C">
              <w:rPr>
                <w:rStyle w:val="ChSmallCaps"/>
              </w:rPr>
              <w:t>1sg</w:t>
            </w:r>
          </w:p>
        </w:tc>
        <w:tc>
          <w:tcPr>
            <w:tcW w:w="746" w:type="dxa"/>
            <w:shd w:val="clear" w:color="auto" w:fill="auto"/>
          </w:tcPr>
          <w:p w14:paraId="289D277C" w14:textId="77777777" w:rsidR="005F326D" w:rsidRPr="005F1BC7" w:rsidRDefault="005F326D" w:rsidP="00FF626E">
            <w:pPr>
              <w:pStyle w:val="GlossEng"/>
            </w:pPr>
            <w:r w:rsidRPr="005F1BC7">
              <w:t>discard</w:t>
            </w:r>
          </w:p>
        </w:tc>
        <w:tc>
          <w:tcPr>
            <w:tcW w:w="513" w:type="dxa"/>
            <w:shd w:val="clear" w:color="auto" w:fill="auto"/>
          </w:tcPr>
          <w:p w14:paraId="3000850F" w14:textId="77777777" w:rsidR="005F326D" w:rsidRPr="005F1BC7" w:rsidRDefault="005F326D" w:rsidP="00FF626E">
            <w:pPr>
              <w:pStyle w:val="GlossEng"/>
            </w:pPr>
            <w:r w:rsidRPr="005F1BC7">
              <w:t>ball</w:t>
            </w:r>
          </w:p>
        </w:tc>
        <w:tc>
          <w:tcPr>
            <w:tcW w:w="579" w:type="dxa"/>
            <w:shd w:val="clear" w:color="auto" w:fill="auto"/>
          </w:tcPr>
          <w:p w14:paraId="1EFD4F17" w14:textId="77777777" w:rsidR="005F326D" w:rsidRPr="005F1BC7" w:rsidRDefault="005F326D" w:rsidP="00FF626E">
            <w:pPr>
              <w:pStyle w:val="GlossEng"/>
            </w:pPr>
            <w:r w:rsidRPr="005F1BC7">
              <w:t>to</w:t>
            </w:r>
          </w:p>
        </w:tc>
        <w:tc>
          <w:tcPr>
            <w:tcW w:w="540" w:type="dxa"/>
            <w:shd w:val="clear" w:color="auto" w:fill="auto"/>
          </w:tcPr>
          <w:p w14:paraId="76CFF97F" w14:textId="77777777" w:rsidR="005F326D" w:rsidRPr="005F1BC7" w:rsidRDefault="005F326D" w:rsidP="00FF626E">
            <w:pPr>
              <w:pStyle w:val="GlossEng"/>
            </w:pPr>
            <w:r>
              <w:rPr>
                <w:lang w:eastAsia="en-US"/>
              </w:rPr>
              <w:t>Wili</w:t>
            </w:r>
          </w:p>
        </w:tc>
        <w:tc>
          <w:tcPr>
            <w:tcW w:w="557" w:type="dxa"/>
            <w:shd w:val="clear" w:color="auto" w:fill="auto"/>
          </w:tcPr>
          <w:p w14:paraId="23A37CAB" w14:textId="77777777" w:rsidR="005F326D" w:rsidRPr="005F1BC7" w:rsidRDefault="005F326D" w:rsidP="00FF626E">
            <w:pPr>
              <w:pStyle w:val="GlossEng"/>
            </w:pPr>
            <w:r w:rsidRPr="005F1BC7">
              <w:t>with</w:t>
            </w:r>
          </w:p>
        </w:tc>
        <w:tc>
          <w:tcPr>
            <w:tcW w:w="547" w:type="dxa"/>
            <w:shd w:val="clear" w:color="auto" w:fill="auto"/>
          </w:tcPr>
          <w:p w14:paraId="51F26597" w14:textId="77777777" w:rsidR="005F326D" w:rsidRPr="005F1BC7" w:rsidRDefault="005F326D" w:rsidP="00FF626E">
            <w:pPr>
              <w:pStyle w:val="GlossEng"/>
            </w:pPr>
            <w:r>
              <w:t>Klara</w:t>
            </w:r>
          </w:p>
        </w:tc>
        <w:tc>
          <w:tcPr>
            <w:tcW w:w="635" w:type="dxa"/>
            <w:shd w:val="clear" w:color="auto" w:fill="auto"/>
          </w:tcPr>
          <w:p w14:paraId="5B3037E8" w14:textId="77777777" w:rsidR="005F326D" w:rsidRPr="005F1BC7" w:rsidRDefault="005F326D" w:rsidP="00FF626E">
            <w:pPr>
              <w:pStyle w:val="GlossEng"/>
            </w:pPr>
            <w:r w:rsidRPr="005F1BC7">
              <w:t>right?</w:t>
            </w:r>
          </w:p>
        </w:tc>
      </w:tr>
    </w:tbl>
    <w:p w14:paraId="498CB1CF" w14:textId="77777777" w:rsidR="005F326D" w:rsidRDefault="005F326D" w:rsidP="005F326D">
      <w:pPr>
        <w:pStyle w:val="FreeTranslEng"/>
      </w:pPr>
      <w:r>
        <w:t>‘</w:t>
      </w:r>
      <w:r w:rsidRPr="00F35347">
        <w:rPr>
          <w:rStyle w:val="ChBlueBold"/>
        </w:rPr>
        <w:t>sometimes</w:t>
      </w:r>
      <w:r>
        <w:t xml:space="preserve"> I, I threw the ball to </w:t>
      </w:r>
      <w:r>
        <w:rPr>
          <w:lang w:eastAsia="en-US"/>
        </w:rPr>
        <w:t>Wili</w:t>
      </w:r>
      <w:r>
        <w:t xml:space="preserve"> and Klara, right?’ </w:t>
      </w:r>
      <w:r w:rsidRPr="00AB7919">
        <w:rPr>
          <w:rStyle w:val="ExampleSource"/>
        </w:rPr>
        <w:t>[081006-014-Cv.0005]</w:t>
      </w:r>
    </w:p>
    <w:tbl>
      <w:tblPr>
        <w:tblW w:w="4869" w:type="dxa"/>
        <w:tblCellMar>
          <w:left w:w="42" w:type="dxa"/>
          <w:right w:w="42" w:type="dxa"/>
        </w:tblCellMar>
        <w:tblLook w:val="01E0" w:firstRow="1" w:lastRow="1" w:firstColumn="1" w:lastColumn="1" w:noHBand="0" w:noVBand="0"/>
      </w:tblPr>
      <w:tblGrid>
        <w:gridCol w:w="709"/>
        <w:gridCol w:w="489"/>
        <w:gridCol w:w="684"/>
        <w:gridCol w:w="529"/>
        <w:gridCol w:w="818"/>
        <w:gridCol w:w="489"/>
        <w:gridCol w:w="567"/>
        <w:gridCol w:w="584"/>
      </w:tblGrid>
      <w:tr w:rsidR="005F326D" w:rsidRPr="005D0663" w14:paraId="2CCBC0CB" w14:textId="77777777" w:rsidTr="00FF626E">
        <w:tc>
          <w:tcPr>
            <w:tcW w:w="709" w:type="dxa"/>
            <w:shd w:val="clear" w:color="auto" w:fill="auto"/>
          </w:tcPr>
          <w:p w14:paraId="358E3721" w14:textId="77777777" w:rsidR="005F326D" w:rsidRPr="00A0098E" w:rsidRDefault="005F326D" w:rsidP="00FF626E">
            <w:pPr>
              <w:pStyle w:val="O0Nwnext"/>
            </w:pPr>
            <w:bookmarkStart w:id="2317" w:name="_Ref358034954"/>
            <w:bookmarkStart w:id="2318" w:name="_Ref358367798"/>
            <w:bookmarkStart w:id="2319" w:name="_Ref358034961"/>
            <w:r w:rsidRPr="00856563">
              <w:t>(</w:t>
            </w:r>
            <w:fldSimple w:instr=" SEQ ( \* ARABIC \s 1 ">
              <w:r w:rsidR="00154D81">
                <w:rPr>
                  <w:noProof/>
                </w:rPr>
                <w:t>151</w:t>
              </w:r>
            </w:fldSimple>
            <w:r w:rsidRPr="00856563">
              <w:t>)</w:t>
            </w:r>
            <w:bookmarkEnd w:id="2317"/>
            <w:bookmarkEnd w:id="2318"/>
            <w:bookmarkEnd w:id="2319"/>
          </w:p>
        </w:tc>
        <w:tc>
          <w:tcPr>
            <w:tcW w:w="489" w:type="dxa"/>
            <w:shd w:val="clear" w:color="auto" w:fill="auto"/>
          </w:tcPr>
          <w:p w14:paraId="2BE5BA2A" w14:textId="77777777" w:rsidR="005F326D" w:rsidRPr="003F5DAF" w:rsidRDefault="005F326D" w:rsidP="00FF626E">
            <w:pPr>
              <w:pStyle w:val="Text"/>
            </w:pPr>
            <w:r w:rsidRPr="003F5DAF">
              <w:t>de</w:t>
            </w:r>
          </w:p>
        </w:tc>
        <w:tc>
          <w:tcPr>
            <w:tcW w:w="684" w:type="dxa"/>
            <w:shd w:val="clear" w:color="auto" w:fill="auto"/>
          </w:tcPr>
          <w:p w14:paraId="2723BA8C" w14:textId="77777777" w:rsidR="005F326D" w:rsidRPr="001B4CA5" w:rsidRDefault="005F326D" w:rsidP="00FF626E">
            <w:pPr>
              <w:pStyle w:val="Text"/>
              <w:rPr>
                <w:rStyle w:val="ChBlueBold"/>
              </w:rPr>
            </w:pPr>
            <w:r w:rsidRPr="001B4CA5">
              <w:rPr>
                <w:rStyle w:val="ChBlueBold"/>
              </w:rPr>
              <w:t>perna</w:t>
            </w:r>
          </w:p>
        </w:tc>
        <w:tc>
          <w:tcPr>
            <w:tcW w:w="529" w:type="dxa"/>
            <w:shd w:val="clear" w:color="auto" w:fill="auto"/>
          </w:tcPr>
          <w:p w14:paraId="20B845CF" w14:textId="77777777" w:rsidR="005F326D" w:rsidRPr="00AB0DCF" w:rsidRDefault="005F326D" w:rsidP="00FF626E">
            <w:pPr>
              <w:pStyle w:val="Text"/>
            </w:pPr>
            <w:r w:rsidRPr="00AB0DCF">
              <w:t>kasi</w:t>
            </w:r>
          </w:p>
        </w:tc>
        <w:tc>
          <w:tcPr>
            <w:tcW w:w="818" w:type="dxa"/>
            <w:shd w:val="clear" w:color="auto" w:fill="auto"/>
          </w:tcPr>
          <w:p w14:paraId="585ACB79" w14:textId="77777777" w:rsidR="005F326D" w:rsidRPr="00D75028" w:rsidRDefault="005F326D" w:rsidP="00FF626E">
            <w:pPr>
              <w:pStyle w:val="Text"/>
            </w:pPr>
            <w:r w:rsidRPr="00D75028">
              <w:t>makan</w:t>
            </w:r>
            <w:r>
              <w:t>g</w:t>
            </w:r>
          </w:p>
        </w:tc>
        <w:tc>
          <w:tcPr>
            <w:tcW w:w="489" w:type="dxa"/>
            <w:shd w:val="clear" w:color="auto" w:fill="auto"/>
          </w:tcPr>
          <w:p w14:paraId="2E3CC06B" w14:textId="77777777" w:rsidR="005F326D" w:rsidRPr="003F5DAF" w:rsidRDefault="005F326D" w:rsidP="00FF626E">
            <w:pPr>
              <w:pStyle w:val="Text"/>
            </w:pPr>
            <w:r w:rsidRPr="003F5DAF">
              <w:t>sa</w:t>
            </w:r>
          </w:p>
        </w:tc>
        <w:tc>
          <w:tcPr>
            <w:tcW w:w="567" w:type="dxa"/>
            <w:shd w:val="clear" w:color="auto" w:fill="auto"/>
          </w:tcPr>
          <w:p w14:paraId="6BAE8C14" w14:textId="77777777" w:rsidR="005F326D" w:rsidRPr="003F5DAF" w:rsidRDefault="005F326D" w:rsidP="00FF626E">
            <w:pPr>
              <w:pStyle w:val="Text"/>
            </w:pPr>
            <w:r w:rsidRPr="003F5DAF">
              <w:t>pu</w:t>
            </w:r>
          </w:p>
        </w:tc>
        <w:tc>
          <w:tcPr>
            <w:tcW w:w="584" w:type="dxa"/>
            <w:shd w:val="clear" w:color="auto" w:fill="auto"/>
          </w:tcPr>
          <w:p w14:paraId="2240D8D9" w14:textId="77777777" w:rsidR="005F326D" w:rsidRPr="003F5DAF" w:rsidRDefault="005F326D" w:rsidP="00FF626E">
            <w:pPr>
              <w:pStyle w:val="Text"/>
            </w:pPr>
            <w:r>
              <w:t>ana</w:t>
            </w:r>
          </w:p>
        </w:tc>
      </w:tr>
      <w:tr w:rsidR="005F326D" w:rsidRPr="00AC23C4" w14:paraId="3B63AC3F" w14:textId="77777777" w:rsidTr="00FF626E">
        <w:tc>
          <w:tcPr>
            <w:tcW w:w="709" w:type="dxa"/>
            <w:shd w:val="clear" w:color="auto" w:fill="auto"/>
          </w:tcPr>
          <w:p w14:paraId="1FAFFBEC" w14:textId="77777777" w:rsidR="005F326D" w:rsidRPr="001B4CA5" w:rsidRDefault="005F326D" w:rsidP="00FF626E">
            <w:pPr>
              <w:pStyle w:val="GlossEng"/>
            </w:pPr>
          </w:p>
        </w:tc>
        <w:tc>
          <w:tcPr>
            <w:tcW w:w="489" w:type="dxa"/>
            <w:shd w:val="clear" w:color="auto" w:fill="auto"/>
          </w:tcPr>
          <w:p w14:paraId="3D604DD9" w14:textId="77777777" w:rsidR="005F326D" w:rsidRPr="0099608C" w:rsidRDefault="005F326D" w:rsidP="00FF626E">
            <w:pPr>
              <w:pStyle w:val="GlossEng"/>
              <w:rPr>
                <w:rStyle w:val="ChSmallCaps"/>
              </w:rPr>
            </w:pPr>
            <w:r w:rsidRPr="0099608C">
              <w:rPr>
                <w:rStyle w:val="ChSmallCaps"/>
              </w:rPr>
              <w:t>3sg</w:t>
            </w:r>
          </w:p>
        </w:tc>
        <w:tc>
          <w:tcPr>
            <w:tcW w:w="684" w:type="dxa"/>
            <w:shd w:val="clear" w:color="auto" w:fill="auto"/>
          </w:tcPr>
          <w:p w14:paraId="329751C1" w14:textId="77777777" w:rsidR="005F326D" w:rsidRPr="003F5DAF" w:rsidRDefault="005F326D" w:rsidP="00FF626E">
            <w:pPr>
              <w:pStyle w:val="GlossEng"/>
            </w:pPr>
            <w:r>
              <w:t>ever</w:t>
            </w:r>
          </w:p>
        </w:tc>
        <w:tc>
          <w:tcPr>
            <w:tcW w:w="529" w:type="dxa"/>
            <w:shd w:val="clear" w:color="auto" w:fill="auto"/>
          </w:tcPr>
          <w:p w14:paraId="72281D5F" w14:textId="77777777" w:rsidR="005F326D" w:rsidRPr="00AB0DCF" w:rsidRDefault="005F326D" w:rsidP="00FF626E">
            <w:pPr>
              <w:pStyle w:val="GlossEng"/>
            </w:pPr>
            <w:r w:rsidRPr="00AB0DCF">
              <w:t>give</w:t>
            </w:r>
          </w:p>
        </w:tc>
        <w:tc>
          <w:tcPr>
            <w:tcW w:w="818" w:type="dxa"/>
            <w:shd w:val="clear" w:color="auto" w:fill="auto"/>
          </w:tcPr>
          <w:p w14:paraId="07FBB190" w14:textId="77777777" w:rsidR="005F326D" w:rsidRPr="00D75028" w:rsidRDefault="005F326D" w:rsidP="00FF626E">
            <w:pPr>
              <w:pStyle w:val="GlossEng"/>
            </w:pPr>
            <w:r w:rsidRPr="00D75028">
              <w:t>eat</w:t>
            </w:r>
          </w:p>
        </w:tc>
        <w:tc>
          <w:tcPr>
            <w:tcW w:w="489" w:type="dxa"/>
            <w:shd w:val="clear" w:color="auto" w:fill="auto"/>
          </w:tcPr>
          <w:p w14:paraId="5DD79217" w14:textId="77777777" w:rsidR="005F326D" w:rsidRPr="0099608C" w:rsidRDefault="005F326D" w:rsidP="00FF626E">
            <w:pPr>
              <w:pStyle w:val="GlossEng"/>
              <w:rPr>
                <w:rStyle w:val="ChSmallCaps"/>
              </w:rPr>
            </w:pPr>
            <w:r w:rsidRPr="0099608C">
              <w:rPr>
                <w:rStyle w:val="ChSmallCaps"/>
              </w:rPr>
              <w:t>1sg</w:t>
            </w:r>
          </w:p>
        </w:tc>
        <w:tc>
          <w:tcPr>
            <w:tcW w:w="567" w:type="dxa"/>
            <w:shd w:val="clear" w:color="auto" w:fill="auto"/>
          </w:tcPr>
          <w:p w14:paraId="320C5FB6" w14:textId="77777777" w:rsidR="005F326D" w:rsidRPr="0099608C" w:rsidRDefault="005F326D" w:rsidP="00FF626E">
            <w:pPr>
              <w:pStyle w:val="GlossEng"/>
              <w:rPr>
                <w:rStyle w:val="ChSmallCaps"/>
              </w:rPr>
            </w:pPr>
            <w:r w:rsidRPr="0099608C">
              <w:rPr>
                <w:rStyle w:val="ChSmallCaps"/>
              </w:rPr>
              <w:t>poss</w:t>
            </w:r>
          </w:p>
        </w:tc>
        <w:tc>
          <w:tcPr>
            <w:tcW w:w="584" w:type="dxa"/>
            <w:shd w:val="clear" w:color="auto" w:fill="auto"/>
          </w:tcPr>
          <w:p w14:paraId="1FC09D6A" w14:textId="77777777" w:rsidR="005F326D" w:rsidRPr="003F5DAF" w:rsidRDefault="005F326D" w:rsidP="00FF626E">
            <w:pPr>
              <w:pStyle w:val="GlossEng"/>
            </w:pPr>
            <w:r w:rsidRPr="003F5DAF">
              <w:t>child</w:t>
            </w:r>
          </w:p>
        </w:tc>
      </w:tr>
    </w:tbl>
    <w:p w14:paraId="79D3C453" w14:textId="77777777" w:rsidR="005F326D" w:rsidRPr="00690E2C" w:rsidRDefault="005F326D" w:rsidP="005F326D">
      <w:pPr>
        <w:pStyle w:val="FreeTranslEng"/>
      </w:pPr>
      <w:r>
        <w:t xml:space="preserve">‘she </w:t>
      </w:r>
      <w:r w:rsidRPr="001B4CA5">
        <w:rPr>
          <w:rStyle w:val="ChBlueBold"/>
        </w:rPr>
        <w:t>once</w:t>
      </w:r>
      <w:r>
        <w:t xml:space="preserve"> fed my child’ </w:t>
      </w:r>
      <w:r w:rsidRPr="001B4CA5">
        <w:rPr>
          <w:rStyle w:val="ExampleSource"/>
        </w:rPr>
        <w:t>[</w:t>
      </w:r>
      <w:r>
        <w:rPr>
          <w:rStyle w:val="ExampleSource"/>
        </w:rPr>
        <w:t>081110-008-CvNP</w:t>
      </w:r>
      <w:r w:rsidRPr="001B4CA5">
        <w:rPr>
          <w:rStyle w:val="ExampleSource"/>
        </w:rPr>
        <w:t>.0050]</w:t>
      </w:r>
    </w:p>
    <w:tbl>
      <w:tblPr>
        <w:tblW w:w="5225" w:type="dxa"/>
        <w:tblCellMar>
          <w:left w:w="42" w:type="dxa"/>
          <w:right w:w="42" w:type="dxa"/>
        </w:tblCellMar>
        <w:tblLook w:val="01E0" w:firstRow="1" w:lastRow="1" w:firstColumn="1" w:lastColumn="1" w:noHBand="0" w:noVBand="0"/>
      </w:tblPr>
      <w:tblGrid>
        <w:gridCol w:w="709"/>
        <w:gridCol w:w="284"/>
        <w:gridCol w:w="684"/>
        <w:gridCol w:w="696"/>
        <w:gridCol w:w="484"/>
        <w:gridCol w:w="360"/>
        <w:gridCol w:w="573"/>
        <w:gridCol w:w="695"/>
        <w:gridCol w:w="740"/>
      </w:tblGrid>
      <w:tr w:rsidR="005F326D" w:rsidRPr="005D0663" w14:paraId="1F9885C7" w14:textId="77777777" w:rsidTr="00FF626E">
        <w:tc>
          <w:tcPr>
            <w:tcW w:w="709" w:type="dxa"/>
            <w:shd w:val="clear" w:color="auto" w:fill="auto"/>
          </w:tcPr>
          <w:p w14:paraId="4C1FA361" w14:textId="77777777" w:rsidR="005F326D" w:rsidRPr="00A0098E" w:rsidRDefault="005F326D" w:rsidP="00FF626E">
            <w:pPr>
              <w:pStyle w:val="O0Nwnext"/>
            </w:pPr>
            <w:bookmarkStart w:id="2320" w:name="_Ref371776409"/>
            <w:r w:rsidRPr="00856563">
              <w:t>(</w:t>
            </w:r>
            <w:fldSimple w:instr=" SEQ ( \* ARABIC \s 1 ">
              <w:r w:rsidR="00154D81">
                <w:rPr>
                  <w:noProof/>
                </w:rPr>
                <w:t>152</w:t>
              </w:r>
            </w:fldSimple>
            <w:r w:rsidRPr="00856563">
              <w:t>)</w:t>
            </w:r>
            <w:bookmarkEnd w:id="2320"/>
          </w:p>
        </w:tc>
        <w:tc>
          <w:tcPr>
            <w:tcW w:w="284" w:type="dxa"/>
            <w:shd w:val="clear" w:color="auto" w:fill="auto"/>
          </w:tcPr>
          <w:p w14:paraId="74CBAA8F" w14:textId="77777777" w:rsidR="005F326D" w:rsidRPr="00A0098E" w:rsidRDefault="005F326D" w:rsidP="00FF626E">
            <w:pPr>
              <w:pStyle w:val="Text"/>
            </w:pPr>
            <w:r>
              <w:t>…</w:t>
            </w:r>
          </w:p>
        </w:tc>
        <w:tc>
          <w:tcPr>
            <w:tcW w:w="684" w:type="dxa"/>
            <w:shd w:val="clear" w:color="auto" w:fill="auto"/>
          </w:tcPr>
          <w:p w14:paraId="445B267C" w14:textId="77777777" w:rsidR="005F326D" w:rsidRPr="00A0098E" w:rsidRDefault="005F326D" w:rsidP="00FF626E">
            <w:pPr>
              <w:pStyle w:val="Text"/>
              <w:rPr>
                <w:rStyle w:val="ChBlueBold"/>
              </w:rPr>
            </w:pPr>
            <w:r w:rsidRPr="00A0098E">
              <w:rPr>
                <w:rStyle w:val="ChBlueBold"/>
              </w:rPr>
              <w:t>perna</w:t>
            </w:r>
          </w:p>
        </w:tc>
        <w:tc>
          <w:tcPr>
            <w:tcW w:w="696" w:type="dxa"/>
            <w:shd w:val="clear" w:color="auto" w:fill="auto"/>
          </w:tcPr>
          <w:p w14:paraId="77E04AAB" w14:textId="77777777" w:rsidR="005F326D" w:rsidRPr="00A2493B" w:rsidRDefault="005F326D" w:rsidP="00FF626E">
            <w:pPr>
              <w:pStyle w:val="Text"/>
            </w:pPr>
            <w:r w:rsidRPr="00A2493B">
              <w:t>kitong</w:t>
            </w:r>
          </w:p>
        </w:tc>
        <w:tc>
          <w:tcPr>
            <w:tcW w:w="484" w:type="dxa"/>
            <w:shd w:val="clear" w:color="auto" w:fill="auto"/>
          </w:tcPr>
          <w:p w14:paraId="729D8A57" w14:textId="77777777" w:rsidR="005F326D" w:rsidRPr="00A0098E" w:rsidRDefault="005F326D" w:rsidP="00FF626E">
            <w:pPr>
              <w:pStyle w:val="Text"/>
            </w:pPr>
            <w:r w:rsidRPr="00A0098E">
              <w:t>dua</w:t>
            </w:r>
          </w:p>
        </w:tc>
        <w:tc>
          <w:tcPr>
            <w:tcW w:w="360" w:type="dxa"/>
            <w:shd w:val="clear" w:color="auto" w:fill="auto"/>
          </w:tcPr>
          <w:p w14:paraId="20D10E23" w14:textId="77777777" w:rsidR="005F326D" w:rsidRPr="00A0098E" w:rsidRDefault="005F326D" w:rsidP="00FF626E">
            <w:pPr>
              <w:pStyle w:val="Text"/>
            </w:pPr>
            <w:r>
              <w:t>di</w:t>
            </w:r>
          </w:p>
        </w:tc>
        <w:tc>
          <w:tcPr>
            <w:tcW w:w="573" w:type="dxa"/>
            <w:shd w:val="clear" w:color="auto" w:fill="auto"/>
          </w:tcPr>
          <w:p w14:paraId="0F18292A" w14:textId="77777777" w:rsidR="005F326D" w:rsidRPr="00A0098E" w:rsidRDefault="005F326D" w:rsidP="00FF626E">
            <w:pPr>
              <w:pStyle w:val="Text"/>
            </w:pPr>
            <w:r>
              <w:t>apa</w:t>
            </w:r>
          </w:p>
        </w:tc>
        <w:tc>
          <w:tcPr>
            <w:tcW w:w="695" w:type="dxa"/>
            <w:shd w:val="clear" w:color="auto" w:fill="auto"/>
          </w:tcPr>
          <w:p w14:paraId="2CEFD892" w14:textId="77777777" w:rsidR="005F326D" w:rsidRPr="00A0098E" w:rsidRDefault="005F326D" w:rsidP="00FF626E">
            <w:pPr>
              <w:pStyle w:val="Text"/>
            </w:pPr>
            <w:r w:rsidRPr="00A0098E">
              <w:t>kantor</w:t>
            </w:r>
          </w:p>
        </w:tc>
        <w:tc>
          <w:tcPr>
            <w:tcW w:w="740" w:type="dxa"/>
            <w:shd w:val="clear" w:color="auto" w:fill="auto"/>
          </w:tcPr>
          <w:p w14:paraId="0854283E" w14:textId="77777777" w:rsidR="005F326D" w:rsidRPr="00A0098E" w:rsidRDefault="005F326D" w:rsidP="00FF626E">
            <w:pPr>
              <w:pStyle w:val="Text"/>
            </w:pPr>
            <w:r>
              <w:t>Golkar</w:t>
            </w:r>
          </w:p>
        </w:tc>
      </w:tr>
      <w:tr w:rsidR="005F326D" w:rsidRPr="00A0098E" w14:paraId="2EDEF5F9" w14:textId="77777777" w:rsidTr="00FF626E">
        <w:tc>
          <w:tcPr>
            <w:tcW w:w="709" w:type="dxa"/>
            <w:shd w:val="clear" w:color="auto" w:fill="auto"/>
          </w:tcPr>
          <w:p w14:paraId="3950E010" w14:textId="77777777" w:rsidR="005F326D" w:rsidRPr="007072CF" w:rsidRDefault="005F326D" w:rsidP="00FF626E">
            <w:pPr>
              <w:pStyle w:val="GlossEng"/>
            </w:pPr>
          </w:p>
        </w:tc>
        <w:tc>
          <w:tcPr>
            <w:tcW w:w="284" w:type="dxa"/>
            <w:shd w:val="clear" w:color="auto" w:fill="auto"/>
          </w:tcPr>
          <w:p w14:paraId="6EB08533" w14:textId="77777777" w:rsidR="005F326D" w:rsidRPr="00A2493B" w:rsidRDefault="005F326D" w:rsidP="00FF626E">
            <w:pPr>
              <w:pStyle w:val="GlossEng"/>
              <w:rPr>
                <w:rStyle w:val="ChSmallCaps"/>
              </w:rPr>
            </w:pPr>
          </w:p>
        </w:tc>
        <w:tc>
          <w:tcPr>
            <w:tcW w:w="684" w:type="dxa"/>
            <w:shd w:val="clear" w:color="auto" w:fill="auto"/>
          </w:tcPr>
          <w:p w14:paraId="04F2E8FF" w14:textId="77777777" w:rsidR="005F326D" w:rsidRPr="00A0098E" w:rsidRDefault="005F326D" w:rsidP="00FF626E">
            <w:pPr>
              <w:pStyle w:val="GlossEng"/>
            </w:pPr>
            <w:r>
              <w:t>ever</w:t>
            </w:r>
          </w:p>
        </w:tc>
        <w:tc>
          <w:tcPr>
            <w:tcW w:w="696" w:type="dxa"/>
            <w:shd w:val="clear" w:color="auto" w:fill="auto"/>
          </w:tcPr>
          <w:p w14:paraId="75E12EAA" w14:textId="77777777" w:rsidR="005F326D" w:rsidRPr="0099608C" w:rsidRDefault="005F326D" w:rsidP="00FF626E">
            <w:pPr>
              <w:pStyle w:val="GlossEng"/>
              <w:rPr>
                <w:rStyle w:val="ChSmallCaps"/>
              </w:rPr>
            </w:pPr>
            <w:r w:rsidRPr="0099608C">
              <w:rPr>
                <w:rStyle w:val="ChSmallCaps"/>
              </w:rPr>
              <w:t>1pl</w:t>
            </w:r>
          </w:p>
        </w:tc>
        <w:tc>
          <w:tcPr>
            <w:tcW w:w="484" w:type="dxa"/>
            <w:shd w:val="clear" w:color="auto" w:fill="auto"/>
          </w:tcPr>
          <w:p w14:paraId="5AC81A28" w14:textId="77777777" w:rsidR="005F326D" w:rsidRPr="00A0098E" w:rsidRDefault="005F326D" w:rsidP="00FF626E">
            <w:pPr>
              <w:pStyle w:val="GlossEng"/>
            </w:pPr>
            <w:r w:rsidRPr="00A0098E">
              <w:t>two</w:t>
            </w:r>
          </w:p>
        </w:tc>
        <w:tc>
          <w:tcPr>
            <w:tcW w:w="360" w:type="dxa"/>
            <w:shd w:val="clear" w:color="auto" w:fill="auto"/>
          </w:tcPr>
          <w:p w14:paraId="49A047AC" w14:textId="77777777" w:rsidR="005F326D" w:rsidRPr="00A0098E" w:rsidRDefault="005F326D" w:rsidP="00FF626E">
            <w:pPr>
              <w:pStyle w:val="GlossEng"/>
            </w:pPr>
            <w:r w:rsidRPr="00A0098E">
              <w:t>at</w:t>
            </w:r>
          </w:p>
        </w:tc>
        <w:tc>
          <w:tcPr>
            <w:tcW w:w="573" w:type="dxa"/>
            <w:shd w:val="clear" w:color="auto" w:fill="auto"/>
          </w:tcPr>
          <w:p w14:paraId="24EA74D7" w14:textId="77777777" w:rsidR="005F326D" w:rsidRPr="00A0098E" w:rsidRDefault="005F326D" w:rsidP="00FF626E">
            <w:pPr>
              <w:pStyle w:val="GlossEng"/>
            </w:pPr>
            <w:r>
              <w:t>what</w:t>
            </w:r>
          </w:p>
        </w:tc>
        <w:tc>
          <w:tcPr>
            <w:tcW w:w="695" w:type="dxa"/>
            <w:shd w:val="clear" w:color="auto" w:fill="auto"/>
          </w:tcPr>
          <w:p w14:paraId="51913066" w14:textId="77777777" w:rsidR="005F326D" w:rsidRPr="00A0098E" w:rsidRDefault="005F326D" w:rsidP="00FF626E">
            <w:pPr>
              <w:pStyle w:val="GlossEng"/>
            </w:pPr>
            <w:r>
              <w:t>office</w:t>
            </w:r>
          </w:p>
        </w:tc>
        <w:tc>
          <w:tcPr>
            <w:tcW w:w="740" w:type="dxa"/>
            <w:shd w:val="clear" w:color="auto" w:fill="auto"/>
          </w:tcPr>
          <w:p w14:paraId="49FAA028" w14:textId="77777777" w:rsidR="005F326D" w:rsidRPr="00A0098E" w:rsidRDefault="005F326D" w:rsidP="00FF626E">
            <w:pPr>
              <w:pStyle w:val="GlossEng"/>
            </w:pPr>
            <w:r>
              <w:t>Golkar</w:t>
            </w:r>
          </w:p>
        </w:tc>
      </w:tr>
    </w:tbl>
    <w:p w14:paraId="3A8F2A53" w14:textId="77777777" w:rsidR="005F326D" w:rsidRPr="00E2454E" w:rsidRDefault="005F326D" w:rsidP="005F326D">
      <w:pPr>
        <w:pStyle w:val="FreeTranslEng15pt"/>
      </w:pPr>
      <w:r>
        <w:t xml:space="preserve">‘[so I and, what’s-his-name, Noferus here,] </w:t>
      </w:r>
      <w:r w:rsidRPr="00A2493B">
        <w:rPr>
          <w:rStyle w:val="ChBlueBold"/>
        </w:rPr>
        <w:t>once</w:t>
      </w:r>
      <w:r>
        <w:t xml:space="preserve"> the two of us were at, what-is-it, the Golkar office’ </w:t>
      </w:r>
      <w:r w:rsidRPr="007072CF">
        <w:rPr>
          <w:rStyle w:val="ExampleSource"/>
        </w:rPr>
        <w:t>[080923-009-Cv.0050]</w:t>
      </w:r>
    </w:p>
    <w:p w14:paraId="215775F7" w14:textId="77777777" w:rsidR="005F326D" w:rsidRDefault="005F326D" w:rsidP="005F326D">
      <w:pPr>
        <w:pStyle w:val="Heading3"/>
      </w:pPr>
      <w:bookmarkStart w:id="2321" w:name="_Ref358227563"/>
      <w:bookmarkStart w:id="2322" w:name="_Toc362692995"/>
      <w:bookmarkStart w:id="2323" w:name="_Toc367531099"/>
      <w:bookmarkStart w:id="2324" w:name="_Toc440455590"/>
      <w:r>
        <w:t>Affirmation and negation adverbs</w:t>
      </w:r>
      <w:bookmarkEnd w:id="2321"/>
      <w:bookmarkEnd w:id="2322"/>
      <w:bookmarkEnd w:id="2323"/>
      <w:bookmarkEnd w:id="2324"/>
    </w:p>
    <w:p w14:paraId="335546F8" w14:textId="77777777" w:rsidR="005F326D" w:rsidRDefault="005F326D" w:rsidP="005F326D">
      <w:pPr>
        <w:pStyle w:val="Body0005after"/>
      </w:pPr>
      <w:r>
        <w:t xml:space="preserve">The affirmation and negation adverbs listed in </w:t>
      </w:r>
      <w:r>
        <w:fldChar w:fldCharType="begin"/>
      </w:r>
      <w:r>
        <w:instrText xml:space="preserve"> REF _Ref367351274 \h </w:instrText>
      </w:r>
      <w:r>
        <w:fldChar w:fldCharType="separate"/>
      </w:r>
      <w:r w:rsidR="00154D81" w:rsidRPr="00534F9D">
        <w:t xml:space="preserve">Table </w:t>
      </w:r>
      <w:r w:rsidR="00154D81">
        <w:rPr>
          <w:noProof/>
          <w:cs/>
        </w:rPr>
        <w:t>‎</w:t>
      </w:r>
      <w:r w:rsidR="00154D81">
        <w:rPr>
          <w:noProof/>
        </w:rPr>
        <w:t>5</w:t>
      </w:r>
      <w:r w:rsidR="00154D81">
        <w:t>.</w:t>
      </w:r>
      <w:r w:rsidR="00154D81">
        <w:rPr>
          <w:noProof/>
        </w:rPr>
        <w:t>23</w:t>
      </w:r>
      <w:r>
        <w:fldChar w:fldCharType="end"/>
      </w:r>
      <w:r>
        <w:t xml:space="preserve"> indicate general affirmation, negation, or prohibition, and provide responses to polar questions (see also Chapter </w:t>
      </w:r>
      <w:r>
        <w:fldChar w:fldCharType="begin"/>
      </w:r>
      <w:r>
        <w:instrText xml:space="preserve"> REF _Ref370831310 \w \h </w:instrText>
      </w:r>
      <w:r>
        <w:fldChar w:fldCharType="separate"/>
      </w:r>
      <w:r w:rsidR="00154D81">
        <w:rPr>
          <w:cs/>
        </w:rPr>
        <w:t>‎</w:t>
      </w:r>
      <w:r w:rsidR="00154D81">
        <w:t>13</w:t>
      </w:r>
      <w:r>
        <w:fldChar w:fldCharType="end"/>
      </w:r>
      <w:r>
        <w:t>).</w:t>
      </w:r>
    </w:p>
    <w:p w14:paraId="69906172" w14:textId="77777777" w:rsidR="005F326D" w:rsidRDefault="005F326D" w:rsidP="005F326D">
      <w:pPr>
        <w:pStyle w:val="Caption"/>
      </w:pPr>
      <w:bookmarkStart w:id="2325" w:name="_Ref367351274"/>
      <w:r w:rsidRPr="00534F9D">
        <w:t xml:space="preserve">Table </w:t>
      </w:r>
      <w:fldSimple w:instr=" STYLEREF 1 \s ">
        <w:r w:rsidR="00154D81">
          <w:rPr>
            <w:noProof/>
            <w:cs/>
          </w:rPr>
          <w:t>‎</w:t>
        </w:r>
        <w:r w:rsidR="00154D81">
          <w:rPr>
            <w:noProof/>
          </w:rPr>
          <w:t>5</w:t>
        </w:r>
      </w:fldSimple>
      <w:r>
        <w:t>.</w:t>
      </w:r>
      <w:fldSimple w:instr=" SEQ Table \* ARABIC \s 1 ">
        <w:r w:rsidR="00154D81">
          <w:rPr>
            <w:noProof/>
          </w:rPr>
          <w:t>23</w:t>
        </w:r>
      </w:fldSimple>
      <w:bookmarkEnd w:id="2325"/>
      <w:r w:rsidRPr="00534F9D">
        <w:t>:</w:t>
      </w:r>
      <w:r w:rsidRPr="00534F9D">
        <w:tab/>
        <w:t xml:space="preserve">Papuan Malay </w:t>
      </w:r>
      <w:r>
        <w:t>affirmation and negation adverbs</w:t>
      </w:r>
    </w:p>
    <w:tbl>
      <w:tblPr>
        <w:tblW w:w="0" w:type="auto"/>
        <w:tblInd w:w="170" w:type="dxa"/>
        <w:tblBorders>
          <w:top w:val="single" w:sz="4" w:space="0" w:color="auto"/>
          <w:bottom w:val="single" w:sz="4" w:space="0" w:color="auto"/>
        </w:tblBorders>
        <w:tblLayout w:type="fixed"/>
        <w:tblLook w:val="01E0" w:firstRow="1" w:lastRow="1" w:firstColumn="1" w:lastColumn="1" w:noHBand="0" w:noVBand="0"/>
      </w:tblPr>
      <w:tblGrid>
        <w:gridCol w:w="1021"/>
        <w:gridCol w:w="1588"/>
        <w:gridCol w:w="1191"/>
        <w:gridCol w:w="1191"/>
      </w:tblGrid>
      <w:tr w:rsidR="005F326D" w:rsidRPr="00AC23C4" w14:paraId="583F66A4" w14:textId="77777777" w:rsidTr="00FF626E">
        <w:trPr>
          <w:tblHeader/>
        </w:trPr>
        <w:tc>
          <w:tcPr>
            <w:tcW w:w="1021" w:type="dxa"/>
            <w:tcBorders>
              <w:bottom w:val="nil"/>
            </w:tcBorders>
            <w:shd w:val="clear" w:color="auto" w:fill="auto"/>
          </w:tcPr>
          <w:p w14:paraId="62F74BF2" w14:textId="77777777" w:rsidR="005F326D" w:rsidRPr="002448A3" w:rsidRDefault="005F326D" w:rsidP="00FF626E">
            <w:pPr>
              <w:pStyle w:val="TableCell3-2Center"/>
            </w:pPr>
            <w:r w:rsidRPr="002448A3">
              <w:t>Item</w:t>
            </w:r>
          </w:p>
        </w:tc>
        <w:tc>
          <w:tcPr>
            <w:tcW w:w="1588" w:type="dxa"/>
            <w:tcBorders>
              <w:bottom w:val="nil"/>
            </w:tcBorders>
            <w:shd w:val="clear" w:color="auto" w:fill="auto"/>
          </w:tcPr>
          <w:p w14:paraId="44297495" w14:textId="77777777" w:rsidR="005F326D" w:rsidRDefault="005F326D" w:rsidP="00FF626E">
            <w:pPr>
              <w:pStyle w:val="TableCell3-2Center"/>
            </w:pPr>
            <w:r>
              <w:t>Gloss</w:t>
            </w:r>
          </w:p>
        </w:tc>
        <w:tc>
          <w:tcPr>
            <w:tcW w:w="2382" w:type="dxa"/>
            <w:gridSpan w:val="2"/>
            <w:tcBorders>
              <w:bottom w:val="nil"/>
            </w:tcBorders>
            <w:shd w:val="clear" w:color="auto" w:fill="auto"/>
          </w:tcPr>
          <w:p w14:paraId="056A40AA" w14:textId="77777777" w:rsidR="005F326D" w:rsidRDefault="005F326D" w:rsidP="00FF626E">
            <w:pPr>
              <w:pStyle w:val="TableCell3-2Center"/>
            </w:pPr>
            <w:r>
              <w:t>Position within the clause</w:t>
            </w:r>
          </w:p>
        </w:tc>
      </w:tr>
      <w:tr w:rsidR="005F326D" w:rsidRPr="00AC23C4" w14:paraId="3BED25C9" w14:textId="77777777" w:rsidTr="00FF626E">
        <w:trPr>
          <w:tblHeader/>
        </w:trPr>
        <w:tc>
          <w:tcPr>
            <w:tcW w:w="1021" w:type="dxa"/>
            <w:tcBorders>
              <w:top w:val="nil"/>
              <w:bottom w:val="single" w:sz="4" w:space="0" w:color="auto"/>
            </w:tcBorders>
            <w:shd w:val="clear" w:color="auto" w:fill="auto"/>
          </w:tcPr>
          <w:p w14:paraId="135173DA" w14:textId="77777777" w:rsidR="005F326D" w:rsidRPr="002448A3" w:rsidRDefault="005F326D" w:rsidP="00FF626E">
            <w:pPr>
              <w:pStyle w:val="TableCell0-3Center"/>
            </w:pPr>
          </w:p>
        </w:tc>
        <w:tc>
          <w:tcPr>
            <w:tcW w:w="1588" w:type="dxa"/>
            <w:tcBorders>
              <w:top w:val="nil"/>
              <w:bottom w:val="single" w:sz="4" w:space="0" w:color="auto"/>
            </w:tcBorders>
            <w:shd w:val="clear" w:color="auto" w:fill="auto"/>
          </w:tcPr>
          <w:p w14:paraId="36D6369B" w14:textId="77777777" w:rsidR="005F326D" w:rsidRDefault="005F326D" w:rsidP="00FF626E">
            <w:pPr>
              <w:pStyle w:val="TableCell0-3Center"/>
            </w:pPr>
          </w:p>
        </w:tc>
        <w:tc>
          <w:tcPr>
            <w:tcW w:w="1191" w:type="dxa"/>
            <w:tcBorders>
              <w:top w:val="nil"/>
              <w:bottom w:val="single" w:sz="4" w:space="0" w:color="auto"/>
            </w:tcBorders>
            <w:shd w:val="clear" w:color="auto" w:fill="auto"/>
          </w:tcPr>
          <w:p w14:paraId="52F9ABEE" w14:textId="77777777" w:rsidR="005F326D" w:rsidRPr="0099608C" w:rsidRDefault="005F326D" w:rsidP="00FF626E">
            <w:pPr>
              <w:pStyle w:val="TableCell0-3Center"/>
              <w:rPr>
                <w:rStyle w:val="ChSmallCaps"/>
              </w:rPr>
            </w:pPr>
            <w:r w:rsidRPr="0099608C">
              <w:rPr>
                <w:rStyle w:val="ChSmallCaps"/>
              </w:rPr>
              <w:t>pre-pred</w:t>
            </w:r>
          </w:p>
        </w:tc>
        <w:tc>
          <w:tcPr>
            <w:tcW w:w="1191" w:type="dxa"/>
            <w:tcBorders>
              <w:top w:val="nil"/>
              <w:bottom w:val="single" w:sz="4" w:space="0" w:color="auto"/>
            </w:tcBorders>
            <w:shd w:val="clear" w:color="auto" w:fill="auto"/>
          </w:tcPr>
          <w:p w14:paraId="4F459836" w14:textId="77777777" w:rsidR="005F326D" w:rsidRPr="0099608C" w:rsidRDefault="005F326D" w:rsidP="00FF626E">
            <w:pPr>
              <w:pStyle w:val="TableCell0-3Center"/>
              <w:rPr>
                <w:rStyle w:val="ChSmallCaps"/>
              </w:rPr>
            </w:pPr>
            <w:r w:rsidRPr="0099608C">
              <w:rPr>
                <w:rStyle w:val="ChSmallCaps"/>
              </w:rPr>
              <w:t>post-pred</w:t>
            </w:r>
          </w:p>
        </w:tc>
      </w:tr>
      <w:tr w:rsidR="005F326D" w14:paraId="095073E9" w14:textId="77777777" w:rsidTr="00FF626E">
        <w:tc>
          <w:tcPr>
            <w:tcW w:w="1021" w:type="dxa"/>
            <w:tcBorders>
              <w:top w:val="single" w:sz="4" w:space="0" w:color="auto"/>
            </w:tcBorders>
            <w:shd w:val="clear" w:color="auto" w:fill="auto"/>
          </w:tcPr>
          <w:p w14:paraId="13CF6584" w14:textId="77777777" w:rsidR="005F326D" w:rsidRPr="0043685A" w:rsidRDefault="005F326D" w:rsidP="00FF626E">
            <w:pPr>
              <w:pStyle w:val="TableCell2-0Break"/>
              <w:rPr>
                <w:rStyle w:val="ChItalBold"/>
              </w:rPr>
            </w:pPr>
            <w:r>
              <w:rPr>
                <w:rStyle w:val="ChItalBold"/>
              </w:rPr>
              <w:t>yo</w:t>
            </w:r>
          </w:p>
        </w:tc>
        <w:tc>
          <w:tcPr>
            <w:tcW w:w="1588" w:type="dxa"/>
            <w:tcBorders>
              <w:top w:val="single" w:sz="4" w:space="0" w:color="auto"/>
            </w:tcBorders>
            <w:shd w:val="clear" w:color="auto" w:fill="auto"/>
          </w:tcPr>
          <w:p w14:paraId="16763619" w14:textId="77777777" w:rsidR="005F326D" w:rsidRPr="00AE6EEF" w:rsidRDefault="005F326D" w:rsidP="00FF626E">
            <w:pPr>
              <w:pStyle w:val="TableCell2-0Break"/>
            </w:pPr>
            <w:r>
              <w:t>‘yes’</w:t>
            </w:r>
          </w:p>
        </w:tc>
        <w:tc>
          <w:tcPr>
            <w:tcW w:w="1191" w:type="dxa"/>
            <w:tcBorders>
              <w:top w:val="single" w:sz="4" w:space="0" w:color="auto"/>
            </w:tcBorders>
            <w:shd w:val="clear" w:color="auto" w:fill="auto"/>
          </w:tcPr>
          <w:p w14:paraId="500618F3" w14:textId="77777777" w:rsidR="005F326D" w:rsidRPr="0071266D" w:rsidRDefault="005F326D" w:rsidP="00FF626E">
            <w:pPr>
              <w:pStyle w:val="TableCell2-0CenterBreak"/>
            </w:pPr>
            <w:r w:rsidRPr="0071266D">
              <w:t>X</w:t>
            </w:r>
          </w:p>
        </w:tc>
        <w:tc>
          <w:tcPr>
            <w:tcW w:w="1191" w:type="dxa"/>
            <w:tcBorders>
              <w:top w:val="single" w:sz="4" w:space="0" w:color="auto"/>
            </w:tcBorders>
            <w:shd w:val="clear" w:color="auto" w:fill="auto"/>
          </w:tcPr>
          <w:p w14:paraId="14F80124" w14:textId="77777777" w:rsidR="005F326D" w:rsidRPr="0071266D" w:rsidRDefault="005F326D" w:rsidP="00FF626E">
            <w:pPr>
              <w:pStyle w:val="TableCell2-0CenterBreak"/>
            </w:pPr>
          </w:p>
        </w:tc>
      </w:tr>
      <w:tr w:rsidR="005F326D" w14:paraId="3D2DBB6A" w14:textId="77777777" w:rsidTr="00FF626E">
        <w:tc>
          <w:tcPr>
            <w:tcW w:w="1021" w:type="dxa"/>
            <w:shd w:val="clear" w:color="auto" w:fill="auto"/>
          </w:tcPr>
          <w:p w14:paraId="6E7B5D1A" w14:textId="77777777" w:rsidR="005F326D" w:rsidRPr="00747CD4" w:rsidRDefault="005F326D" w:rsidP="00FF626E">
            <w:pPr>
              <w:rPr>
                <w:rStyle w:val="ChItalBold"/>
              </w:rPr>
            </w:pPr>
            <w:r>
              <w:rPr>
                <w:rStyle w:val="ChItalBold"/>
              </w:rPr>
              <w:t>bukang</w:t>
            </w:r>
          </w:p>
        </w:tc>
        <w:tc>
          <w:tcPr>
            <w:tcW w:w="1588" w:type="dxa"/>
            <w:shd w:val="clear" w:color="auto" w:fill="auto"/>
          </w:tcPr>
          <w:p w14:paraId="0DAF95C6" w14:textId="77777777" w:rsidR="005F326D" w:rsidRPr="002D0AD5" w:rsidRDefault="005F326D" w:rsidP="00FF626E">
            <w:r>
              <w:t>‘</w:t>
            </w:r>
            <w:r w:rsidRPr="0099608C">
              <w:rPr>
                <w:rStyle w:val="ChSmallCaps"/>
              </w:rPr>
              <w:t>neg</w:t>
            </w:r>
            <w:r>
              <w:t>, no’</w:t>
            </w:r>
          </w:p>
        </w:tc>
        <w:tc>
          <w:tcPr>
            <w:tcW w:w="1191" w:type="dxa"/>
            <w:shd w:val="clear" w:color="auto" w:fill="auto"/>
          </w:tcPr>
          <w:p w14:paraId="241192FD" w14:textId="77777777" w:rsidR="005F326D" w:rsidRPr="0071266D" w:rsidRDefault="005F326D" w:rsidP="00FF626E">
            <w:pPr>
              <w:pStyle w:val="TableCell0-0CenterBreak"/>
            </w:pPr>
            <w:r w:rsidRPr="0071266D">
              <w:t>X</w:t>
            </w:r>
          </w:p>
        </w:tc>
        <w:tc>
          <w:tcPr>
            <w:tcW w:w="1191" w:type="dxa"/>
            <w:shd w:val="clear" w:color="auto" w:fill="auto"/>
          </w:tcPr>
          <w:p w14:paraId="5140C761" w14:textId="77777777" w:rsidR="005F326D" w:rsidRPr="0071266D" w:rsidRDefault="005F326D" w:rsidP="00FF626E">
            <w:pPr>
              <w:pStyle w:val="TableCell0-0CenterBreak"/>
            </w:pPr>
          </w:p>
        </w:tc>
      </w:tr>
      <w:tr w:rsidR="005F326D" w14:paraId="492F52F1" w14:textId="77777777" w:rsidTr="00FF626E">
        <w:tc>
          <w:tcPr>
            <w:tcW w:w="1021" w:type="dxa"/>
            <w:shd w:val="clear" w:color="auto" w:fill="auto"/>
          </w:tcPr>
          <w:p w14:paraId="1E7BAFEB" w14:textId="77777777" w:rsidR="005F326D" w:rsidRPr="00747CD4" w:rsidRDefault="005F326D" w:rsidP="00FF626E">
            <w:pPr>
              <w:rPr>
                <w:rStyle w:val="ChItalBold"/>
              </w:rPr>
            </w:pPr>
            <w:r>
              <w:rPr>
                <w:rStyle w:val="ChItalBold"/>
              </w:rPr>
              <w:t>tida</w:t>
            </w:r>
            <w:r w:rsidRPr="004E6833">
              <w:t>/</w:t>
            </w:r>
            <w:r>
              <w:rPr>
                <w:rStyle w:val="ChItalBold"/>
              </w:rPr>
              <w:t>tra</w:t>
            </w:r>
          </w:p>
        </w:tc>
        <w:tc>
          <w:tcPr>
            <w:tcW w:w="1588" w:type="dxa"/>
            <w:shd w:val="clear" w:color="auto" w:fill="auto"/>
          </w:tcPr>
          <w:p w14:paraId="0A189F1E" w14:textId="77777777" w:rsidR="005F326D" w:rsidRPr="002D0AD5" w:rsidRDefault="005F326D" w:rsidP="00FF626E">
            <w:r>
              <w:t>‘</w:t>
            </w:r>
            <w:r w:rsidRPr="0099608C">
              <w:rPr>
                <w:rStyle w:val="ChSmallCaps"/>
              </w:rPr>
              <w:t>neg</w:t>
            </w:r>
            <w:r>
              <w:t>, no’</w:t>
            </w:r>
          </w:p>
        </w:tc>
        <w:tc>
          <w:tcPr>
            <w:tcW w:w="1191" w:type="dxa"/>
            <w:shd w:val="clear" w:color="auto" w:fill="auto"/>
          </w:tcPr>
          <w:p w14:paraId="6D9D0615" w14:textId="77777777" w:rsidR="005F326D" w:rsidRPr="0071266D" w:rsidRDefault="005F326D" w:rsidP="00FF626E">
            <w:pPr>
              <w:pStyle w:val="TableCell0-0CenterBreak"/>
            </w:pPr>
            <w:r w:rsidRPr="0071266D">
              <w:t>X</w:t>
            </w:r>
          </w:p>
        </w:tc>
        <w:tc>
          <w:tcPr>
            <w:tcW w:w="1191" w:type="dxa"/>
            <w:shd w:val="clear" w:color="auto" w:fill="auto"/>
          </w:tcPr>
          <w:p w14:paraId="3BFF38B5" w14:textId="77777777" w:rsidR="005F326D" w:rsidRPr="0071266D" w:rsidRDefault="005F326D" w:rsidP="00FF626E">
            <w:pPr>
              <w:pStyle w:val="TableCell0-0CenterBreak"/>
            </w:pPr>
          </w:p>
        </w:tc>
      </w:tr>
      <w:tr w:rsidR="005F326D" w14:paraId="0296D30B" w14:textId="77777777" w:rsidTr="00FF626E">
        <w:tc>
          <w:tcPr>
            <w:tcW w:w="1021" w:type="dxa"/>
            <w:shd w:val="clear" w:color="auto" w:fill="auto"/>
          </w:tcPr>
          <w:p w14:paraId="378DC390" w14:textId="77777777" w:rsidR="005F326D" w:rsidRPr="00747CD4" w:rsidRDefault="005F326D" w:rsidP="00FF626E">
            <w:pPr>
              <w:pStyle w:val="TableCell0-2Break"/>
              <w:rPr>
                <w:rStyle w:val="ChItalBold"/>
              </w:rPr>
            </w:pPr>
            <w:r>
              <w:rPr>
                <w:rStyle w:val="ChItalBold"/>
              </w:rPr>
              <w:t>jangang</w:t>
            </w:r>
          </w:p>
        </w:tc>
        <w:tc>
          <w:tcPr>
            <w:tcW w:w="1588" w:type="dxa"/>
            <w:shd w:val="clear" w:color="auto" w:fill="auto"/>
          </w:tcPr>
          <w:p w14:paraId="54944740" w14:textId="77777777" w:rsidR="005F326D" w:rsidRPr="002D0AD5" w:rsidRDefault="005F326D" w:rsidP="00FF626E">
            <w:pPr>
              <w:pStyle w:val="TableCell0-2Break"/>
            </w:pPr>
            <w:r>
              <w:t>‘</w:t>
            </w:r>
            <w:r w:rsidRPr="0099608C">
              <w:rPr>
                <w:rStyle w:val="ChSmallCaps"/>
              </w:rPr>
              <w:t>neg.imp</w:t>
            </w:r>
            <w:r>
              <w:t>, don’t’</w:t>
            </w:r>
          </w:p>
        </w:tc>
        <w:tc>
          <w:tcPr>
            <w:tcW w:w="1191" w:type="dxa"/>
            <w:shd w:val="clear" w:color="auto" w:fill="auto"/>
          </w:tcPr>
          <w:p w14:paraId="577E3738" w14:textId="77777777" w:rsidR="005F326D" w:rsidRPr="0071266D" w:rsidRDefault="005F326D" w:rsidP="00FF626E">
            <w:pPr>
              <w:pStyle w:val="TableCell0-2CenterBreak"/>
            </w:pPr>
            <w:r>
              <w:t>X</w:t>
            </w:r>
          </w:p>
        </w:tc>
        <w:tc>
          <w:tcPr>
            <w:tcW w:w="1191" w:type="dxa"/>
            <w:shd w:val="clear" w:color="auto" w:fill="auto"/>
          </w:tcPr>
          <w:p w14:paraId="20193870" w14:textId="77777777" w:rsidR="005F326D" w:rsidRPr="0071266D" w:rsidRDefault="005F326D" w:rsidP="00FF626E">
            <w:pPr>
              <w:pStyle w:val="TableCell0-2CenterBreak"/>
            </w:pPr>
          </w:p>
        </w:tc>
      </w:tr>
    </w:tbl>
    <w:p w14:paraId="6F2B02DE" w14:textId="77777777" w:rsidR="005F326D" w:rsidRDefault="005F326D" w:rsidP="005F326D">
      <w:pPr>
        <w:pStyle w:val="Body0005after05before"/>
      </w:pPr>
      <w:r>
        <w:t xml:space="preserve">The four adverbs always take a pre-predicate position. Affirmative </w:t>
      </w:r>
      <w:r w:rsidRPr="00852A06">
        <w:rPr>
          <w:rStyle w:val="ChItalBold"/>
        </w:rPr>
        <w:t>yo</w:t>
      </w:r>
      <w:r>
        <w:t xml:space="preserve"> ‘yes’ is always fronted, while the negative and prohibitive adverbs directly precede the predicate. Affirmative </w:t>
      </w:r>
      <w:r w:rsidRPr="00852A06">
        <w:rPr>
          <w:rStyle w:val="ChItalBold"/>
        </w:rPr>
        <w:t>yo</w:t>
      </w:r>
      <w:r>
        <w:t xml:space="preserve"> ‘yes’ is often realized as </w:t>
      </w:r>
      <w:r w:rsidRPr="00B21CB0">
        <w:rPr>
          <w:rStyle w:val="ChItalBold"/>
        </w:rPr>
        <w:t>ya</w:t>
      </w:r>
      <w:r w:rsidRPr="00957831">
        <w:t xml:space="preserve">, </w:t>
      </w:r>
      <w:r>
        <w:t xml:space="preserve">and negative </w:t>
      </w:r>
      <w:r w:rsidRPr="00957831">
        <w:rPr>
          <w:rStyle w:val="ChItalBold"/>
        </w:rPr>
        <w:t>jangan</w:t>
      </w:r>
      <w:r>
        <w:rPr>
          <w:rStyle w:val="ChItalBold"/>
        </w:rPr>
        <w:t>g</w:t>
      </w:r>
      <w:r>
        <w:t xml:space="preserve"> ‘</w:t>
      </w:r>
      <w:r w:rsidRPr="00957831">
        <w:rPr>
          <w:rStyle w:val="ChSmallCaps"/>
        </w:rPr>
        <w:t>neg.imp</w:t>
      </w:r>
      <w:r>
        <w:t xml:space="preserve">’ is quite commonly shortened to </w:t>
      </w:r>
      <w:r w:rsidRPr="00957831">
        <w:rPr>
          <w:rStyle w:val="ChItalBold"/>
        </w:rPr>
        <w:t>jang</w:t>
      </w:r>
      <w:r>
        <w:t xml:space="preserve">. Examples are provided in </w:t>
      </w:r>
      <w:r>
        <w:fldChar w:fldCharType="begin"/>
      </w:r>
      <w:r>
        <w:instrText xml:space="preserve"> REF _Ref358297262 \h </w:instrText>
      </w:r>
      <w:r>
        <w:fldChar w:fldCharType="separate"/>
      </w:r>
      <w:r w:rsidR="00154D81" w:rsidRPr="007A0BC8">
        <w:t>(</w:t>
      </w:r>
      <w:r w:rsidR="00154D81">
        <w:rPr>
          <w:noProof/>
        </w:rPr>
        <w:t>153</w:t>
      </w:r>
      <w:r w:rsidR="00154D81" w:rsidRPr="007A0BC8">
        <w:t>)</w:t>
      </w:r>
      <w:r>
        <w:fldChar w:fldCharType="end"/>
      </w:r>
      <w:r>
        <w:t xml:space="preserve"> to </w:t>
      </w:r>
      <w:r>
        <w:fldChar w:fldCharType="begin"/>
      </w:r>
      <w:r>
        <w:instrText xml:space="preserve"> REF _Ref358297265 \h </w:instrText>
      </w:r>
      <w:r>
        <w:fldChar w:fldCharType="separate"/>
      </w:r>
      <w:r w:rsidR="00154D81" w:rsidRPr="007A0BC8">
        <w:t>(</w:t>
      </w:r>
      <w:r w:rsidR="00154D81">
        <w:rPr>
          <w:noProof/>
        </w:rPr>
        <w:t>156</w:t>
      </w:r>
      <w:r w:rsidR="00154D81" w:rsidRPr="007A0BC8">
        <w:t>)</w:t>
      </w:r>
      <w:r>
        <w:fldChar w:fldCharType="end"/>
      </w:r>
      <w:r>
        <w:t xml:space="preserve">: affirmation with </w:t>
      </w:r>
      <w:r w:rsidRPr="0003091F">
        <w:rPr>
          <w:rStyle w:val="ChItalBold"/>
        </w:rPr>
        <w:t>yo</w:t>
      </w:r>
      <w:r>
        <w:t xml:space="preserve"> ‘yes’ in </w:t>
      </w:r>
      <w:r>
        <w:fldChar w:fldCharType="begin"/>
      </w:r>
      <w:r>
        <w:instrText xml:space="preserve"> REF _Ref358297262 \h </w:instrText>
      </w:r>
      <w:r>
        <w:fldChar w:fldCharType="separate"/>
      </w:r>
      <w:r w:rsidR="00154D81" w:rsidRPr="007A0BC8">
        <w:t>(</w:t>
      </w:r>
      <w:r w:rsidR="00154D81">
        <w:rPr>
          <w:noProof/>
        </w:rPr>
        <w:t>153</w:t>
      </w:r>
      <w:r w:rsidR="00154D81" w:rsidRPr="007A0BC8">
        <w:t>)</w:t>
      </w:r>
      <w:r>
        <w:fldChar w:fldCharType="end"/>
      </w:r>
      <w:r>
        <w:t xml:space="preserve">, negation with interchangeably used </w:t>
      </w:r>
      <w:r w:rsidRPr="00F60448">
        <w:rPr>
          <w:rStyle w:val="ChItalBold"/>
        </w:rPr>
        <w:t>t</w:t>
      </w:r>
      <w:r>
        <w:rPr>
          <w:rStyle w:val="ChItalBold"/>
        </w:rPr>
        <w:t>ra</w:t>
      </w:r>
      <w:r w:rsidRPr="005675B6">
        <w:t xml:space="preserve"> </w:t>
      </w:r>
      <w:r>
        <w:t>‘</w:t>
      </w:r>
      <w:r w:rsidRPr="0099608C">
        <w:rPr>
          <w:rStyle w:val="ChSmallCaps"/>
        </w:rPr>
        <w:t>neg</w:t>
      </w:r>
      <w:r>
        <w:t xml:space="preserve">’ </w:t>
      </w:r>
      <w:r w:rsidRPr="005675B6">
        <w:t xml:space="preserve">and </w:t>
      </w:r>
      <w:r>
        <w:rPr>
          <w:rStyle w:val="ChItalBold"/>
        </w:rPr>
        <w:t>tida</w:t>
      </w:r>
      <w:r>
        <w:t xml:space="preserve"> ‘</w:t>
      </w:r>
      <w:r w:rsidRPr="0099608C">
        <w:rPr>
          <w:rStyle w:val="ChSmallCaps"/>
        </w:rPr>
        <w:t>neg</w:t>
      </w:r>
      <w:r>
        <w:t xml:space="preserve">’ in </w:t>
      </w:r>
      <w:r>
        <w:fldChar w:fldCharType="begin"/>
      </w:r>
      <w:r>
        <w:instrText xml:space="preserve"> REF _Ref358297263 \h </w:instrText>
      </w:r>
      <w:r>
        <w:fldChar w:fldCharType="separate"/>
      </w:r>
      <w:r w:rsidR="00154D81" w:rsidRPr="007A0BC8">
        <w:t>(</w:t>
      </w:r>
      <w:r w:rsidR="00154D81">
        <w:rPr>
          <w:noProof/>
        </w:rPr>
        <w:t>154</w:t>
      </w:r>
      <w:r w:rsidR="00154D81" w:rsidRPr="007A0BC8">
        <w:t>)</w:t>
      </w:r>
      <w:r>
        <w:fldChar w:fldCharType="end"/>
      </w:r>
      <w:r>
        <w:t xml:space="preserve">, and with </w:t>
      </w:r>
      <w:r w:rsidRPr="00F60448">
        <w:rPr>
          <w:rStyle w:val="ChItalBold"/>
        </w:rPr>
        <w:t>bukan</w:t>
      </w:r>
      <w:r>
        <w:rPr>
          <w:rStyle w:val="ChItalBold"/>
        </w:rPr>
        <w:t>g</w:t>
      </w:r>
      <w:r>
        <w:t xml:space="preserve"> ‘</w:t>
      </w:r>
      <w:r w:rsidRPr="0099608C">
        <w:rPr>
          <w:rStyle w:val="ChSmallCaps"/>
        </w:rPr>
        <w:t>neg</w:t>
      </w:r>
      <w:r>
        <w:t xml:space="preserve">’ </w:t>
      </w:r>
      <w:r>
        <w:fldChar w:fldCharType="begin"/>
      </w:r>
      <w:r>
        <w:instrText xml:space="preserve"> REF _Ref358297264 \h </w:instrText>
      </w:r>
      <w:r>
        <w:fldChar w:fldCharType="separate"/>
      </w:r>
      <w:r w:rsidR="00154D81" w:rsidRPr="007A0BC8">
        <w:t>(</w:t>
      </w:r>
      <w:r w:rsidR="00154D81">
        <w:rPr>
          <w:noProof/>
        </w:rPr>
        <w:t>155</w:t>
      </w:r>
      <w:r w:rsidR="00154D81" w:rsidRPr="007A0BC8">
        <w:t>)</w:t>
      </w:r>
      <w:r>
        <w:fldChar w:fldCharType="end"/>
      </w:r>
      <w:r>
        <w:t xml:space="preserve">, and prohibition with </w:t>
      </w:r>
      <w:r w:rsidRPr="003F72D8">
        <w:rPr>
          <w:rStyle w:val="ChItalBold"/>
        </w:rPr>
        <w:t>jangang</w:t>
      </w:r>
      <w:r>
        <w:t xml:space="preserve"> ‘</w:t>
      </w:r>
      <w:r w:rsidRPr="0099608C">
        <w:rPr>
          <w:rStyle w:val="ChSmallCaps"/>
        </w:rPr>
        <w:t>neg.imp</w:t>
      </w:r>
      <w:r>
        <w:t xml:space="preserve">’ in </w:t>
      </w:r>
      <w:r>
        <w:fldChar w:fldCharType="begin"/>
      </w:r>
      <w:r>
        <w:instrText xml:space="preserve"> REF _Ref358297265 \h </w:instrText>
      </w:r>
      <w:r>
        <w:fldChar w:fldCharType="separate"/>
      </w:r>
      <w:r w:rsidR="00154D81" w:rsidRPr="007A0BC8">
        <w:t>(</w:t>
      </w:r>
      <w:r w:rsidR="00154D81">
        <w:rPr>
          <w:noProof/>
        </w:rPr>
        <w:t>156</w:t>
      </w:r>
      <w:r w:rsidR="00154D81" w:rsidRPr="007A0BC8">
        <w:t>)</w:t>
      </w:r>
      <w:r>
        <w:fldChar w:fldCharType="end"/>
      </w:r>
      <w:r>
        <w:t>. Negation and prohibition are discussed in more detail in §</w:t>
      </w:r>
      <w:r>
        <w:fldChar w:fldCharType="begin"/>
      </w:r>
      <w:r>
        <w:instrText xml:space="preserve"> REF _Ref363824846 \w \h </w:instrText>
      </w:r>
      <w:r>
        <w:fldChar w:fldCharType="separate"/>
      </w:r>
      <w:r w:rsidR="00154D81">
        <w:rPr>
          <w:cs/>
        </w:rPr>
        <w:t>‎</w:t>
      </w:r>
      <w:r w:rsidR="00154D81">
        <w:t>13.1</w:t>
      </w:r>
      <w:r>
        <w:fldChar w:fldCharType="end"/>
      </w:r>
      <w:r>
        <w:t xml:space="preserve"> and §</w:t>
      </w:r>
      <w:r>
        <w:fldChar w:fldCharType="begin"/>
      </w:r>
      <w:r>
        <w:instrText xml:space="preserve"> REF _Ref438299584 \w \h </w:instrText>
      </w:r>
      <w:r>
        <w:fldChar w:fldCharType="separate"/>
      </w:r>
      <w:r w:rsidR="00154D81">
        <w:rPr>
          <w:cs/>
        </w:rPr>
        <w:t>‎</w:t>
      </w:r>
      <w:r w:rsidR="00154D81">
        <w:t>13.3.3</w:t>
      </w:r>
      <w:r>
        <w:fldChar w:fldCharType="end"/>
      </w:r>
      <w:r>
        <w:t>, respectively.</w:t>
      </w:r>
    </w:p>
    <w:p w14:paraId="6019EF7E" w14:textId="77777777" w:rsidR="005F326D" w:rsidRDefault="005F326D" w:rsidP="005F326D">
      <w:pPr>
        <w:pStyle w:val="ExampleTitle"/>
      </w:pPr>
      <w:r>
        <w:t>Affirmation and negation adverbs: Examples</w:t>
      </w:r>
    </w:p>
    <w:tbl>
      <w:tblPr>
        <w:tblW w:w="4704" w:type="dxa"/>
        <w:tblCellMar>
          <w:left w:w="42" w:type="dxa"/>
          <w:right w:w="42" w:type="dxa"/>
        </w:tblCellMar>
        <w:tblLook w:val="01E0" w:firstRow="1" w:lastRow="1" w:firstColumn="1" w:lastColumn="1" w:noHBand="0" w:noVBand="0"/>
      </w:tblPr>
      <w:tblGrid>
        <w:gridCol w:w="709"/>
        <w:gridCol w:w="451"/>
        <w:gridCol w:w="573"/>
        <w:gridCol w:w="489"/>
        <w:gridCol w:w="673"/>
        <w:gridCol w:w="373"/>
        <w:gridCol w:w="818"/>
        <w:gridCol w:w="618"/>
      </w:tblGrid>
      <w:tr w:rsidR="005F326D" w:rsidRPr="005D0663" w14:paraId="3553AB7D" w14:textId="77777777" w:rsidTr="00FF626E">
        <w:tc>
          <w:tcPr>
            <w:tcW w:w="709" w:type="dxa"/>
            <w:shd w:val="clear" w:color="auto" w:fill="auto"/>
          </w:tcPr>
          <w:p w14:paraId="5E059475" w14:textId="77777777" w:rsidR="005F326D" w:rsidRPr="008A3EB0" w:rsidRDefault="005F326D" w:rsidP="00FF626E">
            <w:pPr>
              <w:pStyle w:val="O0Nwnext"/>
            </w:pPr>
            <w:bookmarkStart w:id="2326" w:name="_Ref358297262"/>
            <w:r w:rsidRPr="007A0BC8">
              <w:t>(</w:t>
            </w:r>
            <w:fldSimple w:instr=" SEQ ( \* ARABIC \s 1 ">
              <w:r w:rsidR="00154D81">
                <w:rPr>
                  <w:noProof/>
                </w:rPr>
                <w:t>153</w:t>
              </w:r>
            </w:fldSimple>
            <w:r w:rsidRPr="007A0BC8">
              <w:t>)</w:t>
            </w:r>
            <w:bookmarkEnd w:id="2326"/>
          </w:p>
        </w:tc>
        <w:tc>
          <w:tcPr>
            <w:tcW w:w="451" w:type="dxa"/>
            <w:shd w:val="clear" w:color="auto" w:fill="auto"/>
          </w:tcPr>
          <w:p w14:paraId="171D249F" w14:textId="77777777" w:rsidR="005F326D" w:rsidRPr="00E24C92" w:rsidRDefault="005F326D" w:rsidP="00FF626E">
            <w:pPr>
              <w:pStyle w:val="Text"/>
            </w:pPr>
            <w:r w:rsidRPr="00E24C92">
              <w:rPr>
                <w:rStyle w:val="ChBlueBold"/>
              </w:rPr>
              <w:t>yo</w:t>
            </w:r>
            <w:r>
              <w:t>,</w:t>
            </w:r>
          </w:p>
        </w:tc>
        <w:tc>
          <w:tcPr>
            <w:tcW w:w="573" w:type="dxa"/>
            <w:shd w:val="clear" w:color="auto" w:fill="auto"/>
          </w:tcPr>
          <w:p w14:paraId="5412B29D" w14:textId="77777777" w:rsidR="005F326D" w:rsidRPr="0031522C" w:rsidRDefault="005F326D" w:rsidP="00FF626E">
            <w:pPr>
              <w:pStyle w:val="Text"/>
            </w:pPr>
            <w:r w:rsidRPr="0031522C">
              <w:t>tikus</w:t>
            </w:r>
          </w:p>
        </w:tc>
        <w:tc>
          <w:tcPr>
            <w:tcW w:w="489" w:type="dxa"/>
            <w:shd w:val="clear" w:color="auto" w:fill="auto"/>
          </w:tcPr>
          <w:p w14:paraId="6C5B1C7B" w14:textId="77777777" w:rsidR="005F326D" w:rsidRPr="0031522C" w:rsidRDefault="005F326D" w:rsidP="00FF626E">
            <w:pPr>
              <w:pStyle w:val="Text"/>
            </w:pPr>
            <w:r>
              <w:t>de</w:t>
            </w:r>
          </w:p>
        </w:tc>
        <w:tc>
          <w:tcPr>
            <w:tcW w:w="673" w:type="dxa"/>
            <w:shd w:val="clear" w:color="auto" w:fill="auto"/>
          </w:tcPr>
          <w:p w14:paraId="7E6086A7" w14:textId="77777777" w:rsidR="005F326D" w:rsidRPr="0031522C" w:rsidRDefault="005F326D" w:rsidP="00FF626E">
            <w:pPr>
              <w:pStyle w:val="Text"/>
            </w:pPr>
            <w:r w:rsidRPr="0031522C">
              <w:t>loncat</w:t>
            </w:r>
          </w:p>
        </w:tc>
        <w:tc>
          <w:tcPr>
            <w:tcW w:w="373" w:type="dxa"/>
            <w:shd w:val="clear" w:color="auto" w:fill="auto"/>
          </w:tcPr>
          <w:p w14:paraId="581AAB21" w14:textId="77777777" w:rsidR="005F326D" w:rsidRPr="0031522C" w:rsidRDefault="005F326D" w:rsidP="00FF626E">
            <w:pPr>
              <w:pStyle w:val="Text"/>
            </w:pPr>
            <w:r w:rsidRPr="0031522C">
              <w:t>ke</w:t>
            </w:r>
          </w:p>
        </w:tc>
        <w:tc>
          <w:tcPr>
            <w:tcW w:w="818" w:type="dxa"/>
            <w:shd w:val="clear" w:color="auto" w:fill="auto"/>
          </w:tcPr>
          <w:p w14:paraId="1223F193" w14:textId="77777777" w:rsidR="005F326D" w:rsidRPr="0031522C" w:rsidRDefault="005F326D" w:rsidP="00FF626E">
            <w:pPr>
              <w:pStyle w:val="Text"/>
            </w:pPr>
            <w:r w:rsidRPr="0031522C">
              <w:t>klapa</w:t>
            </w:r>
          </w:p>
        </w:tc>
        <w:tc>
          <w:tcPr>
            <w:tcW w:w="618" w:type="dxa"/>
            <w:shd w:val="clear" w:color="auto" w:fill="auto"/>
          </w:tcPr>
          <w:p w14:paraId="07F74D0D" w14:textId="77777777" w:rsidR="005F326D" w:rsidRPr="0031522C" w:rsidRDefault="005F326D" w:rsidP="00FF626E">
            <w:pPr>
              <w:pStyle w:val="Text"/>
            </w:pPr>
            <w:r w:rsidRPr="0031522C">
              <w:t>lagi</w:t>
            </w:r>
          </w:p>
        </w:tc>
      </w:tr>
      <w:tr w:rsidR="005F326D" w14:paraId="765A2DE9" w14:textId="77777777" w:rsidTr="00FF626E">
        <w:tc>
          <w:tcPr>
            <w:tcW w:w="709" w:type="dxa"/>
            <w:shd w:val="clear" w:color="auto" w:fill="auto"/>
          </w:tcPr>
          <w:p w14:paraId="65E6A3FD" w14:textId="77777777" w:rsidR="005F326D" w:rsidRPr="0031522C" w:rsidRDefault="005F326D" w:rsidP="00FF626E">
            <w:pPr>
              <w:pStyle w:val="GlossEng"/>
            </w:pPr>
          </w:p>
        </w:tc>
        <w:tc>
          <w:tcPr>
            <w:tcW w:w="451" w:type="dxa"/>
            <w:shd w:val="clear" w:color="auto" w:fill="auto"/>
          </w:tcPr>
          <w:p w14:paraId="5C2E08FC" w14:textId="77777777" w:rsidR="005F326D" w:rsidRPr="0031522C" w:rsidRDefault="005F326D" w:rsidP="00FF626E">
            <w:pPr>
              <w:pStyle w:val="GlossEng"/>
            </w:pPr>
            <w:r w:rsidRPr="0031522C">
              <w:t>yes</w:t>
            </w:r>
          </w:p>
        </w:tc>
        <w:tc>
          <w:tcPr>
            <w:tcW w:w="573" w:type="dxa"/>
            <w:shd w:val="clear" w:color="auto" w:fill="auto"/>
          </w:tcPr>
          <w:p w14:paraId="6D1B90D9" w14:textId="77777777" w:rsidR="005F326D" w:rsidRPr="0031522C" w:rsidRDefault="005F326D" w:rsidP="00FF626E">
            <w:pPr>
              <w:pStyle w:val="GlossEng"/>
            </w:pPr>
            <w:r w:rsidRPr="0031522C">
              <w:t>rat</w:t>
            </w:r>
          </w:p>
        </w:tc>
        <w:tc>
          <w:tcPr>
            <w:tcW w:w="489" w:type="dxa"/>
            <w:shd w:val="clear" w:color="auto" w:fill="auto"/>
          </w:tcPr>
          <w:p w14:paraId="5590C4D9" w14:textId="77777777" w:rsidR="005F326D" w:rsidRPr="0099608C" w:rsidRDefault="005F326D" w:rsidP="00FF626E">
            <w:pPr>
              <w:pStyle w:val="GlossEng"/>
              <w:rPr>
                <w:rStyle w:val="ChSmallCaps"/>
              </w:rPr>
            </w:pPr>
            <w:r w:rsidRPr="0099608C">
              <w:rPr>
                <w:rStyle w:val="ChSmallCaps"/>
              </w:rPr>
              <w:t>3sg</w:t>
            </w:r>
          </w:p>
        </w:tc>
        <w:tc>
          <w:tcPr>
            <w:tcW w:w="673" w:type="dxa"/>
            <w:shd w:val="clear" w:color="auto" w:fill="auto"/>
          </w:tcPr>
          <w:p w14:paraId="2DDCA7F4" w14:textId="77777777" w:rsidR="005F326D" w:rsidRPr="0031522C" w:rsidRDefault="005F326D" w:rsidP="00FF626E">
            <w:pPr>
              <w:pStyle w:val="GlossEng"/>
            </w:pPr>
            <w:r w:rsidRPr="0031522C">
              <w:t>jump</w:t>
            </w:r>
          </w:p>
        </w:tc>
        <w:tc>
          <w:tcPr>
            <w:tcW w:w="373" w:type="dxa"/>
            <w:shd w:val="clear" w:color="auto" w:fill="auto"/>
          </w:tcPr>
          <w:p w14:paraId="0523FD6E" w14:textId="77777777" w:rsidR="005F326D" w:rsidRPr="0031522C" w:rsidRDefault="005F326D" w:rsidP="00FF626E">
            <w:pPr>
              <w:pStyle w:val="GlossEng"/>
            </w:pPr>
            <w:r w:rsidRPr="0031522C">
              <w:t>to</w:t>
            </w:r>
          </w:p>
        </w:tc>
        <w:tc>
          <w:tcPr>
            <w:tcW w:w="818" w:type="dxa"/>
            <w:shd w:val="clear" w:color="auto" w:fill="auto"/>
          </w:tcPr>
          <w:p w14:paraId="50BE2ADE" w14:textId="77777777" w:rsidR="005F326D" w:rsidRPr="0031522C" w:rsidRDefault="005F326D" w:rsidP="00FF626E">
            <w:pPr>
              <w:pStyle w:val="GlossEng"/>
            </w:pPr>
            <w:r w:rsidRPr="0031522C">
              <w:t>coconut</w:t>
            </w:r>
          </w:p>
        </w:tc>
        <w:tc>
          <w:tcPr>
            <w:tcW w:w="618" w:type="dxa"/>
            <w:shd w:val="clear" w:color="auto" w:fill="auto"/>
          </w:tcPr>
          <w:p w14:paraId="2A7F728C" w14:textId="77777777" w:rsidR="005F326D" w:rsidRPr="0031522C" w:rsidRDefault="005F326D" w:rsidP="00FF626E">
            <w:pPr>
              <w:pStyle w:val="GlossEng"/>
            </w:pPr>
            <w:r>
              <w:t>again</w:t>
            </w:r>
          </w:p>
        </w:tc>
      </w:tr>
    </w:tbl>
    <w:p w14:paraId="7CA047AA" w14:textId="77777777" w:rsidR="005F326D" w:rsidRDefault="005F326D" w:rsidP="005F326D">
      <w:pPr>
        <w:pStyle w:val="FreeTranslEng"/>
      </w:pPr>
      <w:r>
        <w:t>‘</w:t>
      </w:r>
      <w:r w:rsidRPr="00C95BB8">
        <w:rPr>
          <w:rStyle w:val="ChBlueBold"/>
        </w:rPr>
        <w:t>yes</w:t>
      </w:r>
      <w:r>
        <w:t xml:space="preserve">, the rat also jumped over to the coconut tree’ </w:t>
      </w:r>
      <w:r w:rsidRPr="00C95BB8">
        <w:rPr>
          <w:rStyle w:val="ExampleSource"/>
        </w:rPr>
        <w:t>[080917-003b-CvEx.0025]</w:t>
      </w:r>
    </w:p>
    <w:tbl>
      <w:tblPr>
        <w:tblW w:w="0" w:type="auto"/>
        <w:tblCellMar>
          <w:left w:w="42" w:type="dxa"/>
          <w:right w:w="42" w:type="dxa"/>
        </w:tblCellMar>
        <w:tblLook w:val="01E0" w:firstRow="1" w:lastRow="1" w:firstColumn="1" w:lastColumn="1" w:noHBand="0" w:noVBand="0"/>
      </w:tblPr>
      <w:tblGrid>
        <w:gridCol w:w="709"/>
        <w:gridCol w:w="489"/>
        <w:gridCol w:w="513"/>
        <w:gridCol w:w="718"/>
        <w:gridCol w:w="284"/>
        <w:gridCol w:w="489"/>
        <w:gridCol w:w="518"/>
        <w:gridCol w:w="718"/>
      </w:tblGrid>
      <w:tr w:rsidR="005F326D" w:rsidRPr="005D0663" w14:paraId="6F4E8265" w14:textId="77777777" w:rsidTr="00FF626E">
        <w:tc>
          <w:tcPr>
            <w:tcW w:w="709" w:type="dxa"/>
            <w:shd w:val="clear" w:color="auto" w:fill="auto"/>
          </w:tcPr>
          <w:p w14:paraId="2BEA470F" w14:textId="77777777" w:rsidR="005F326D" w:rsidRPr="008A3EB0" w:rsidRDefault="005F326D" w:rsidP="00FF626E">
            <w:pPr>
              <w:pStyle w:val="O0Nwnext"/>
            </w:pPr>
            <w:bookmarkStart w:id="2327" w:name="_Ref358297263"/>
            <w:r w:rsidRPr="007A0BC8">
              <w:t>(</w:t>
            </w:r>
            <w:fldSimple w:instr=" SEQ ( \* ARABIC \s 1 ">
              <w:r w:rsidR="00154D81">
                <w:rPr>
                  <w:noProof/>
                </w:rPr>
                <w:t>154</w:t>
              </w:r>
            </w:fldSimple>
            <w:r w:rsidRPr="007A0BC8">
              <w:t>)</w:t>
            </w:r>
            <w:bookmarkEnd w:id="2327"/>
          </w:p>
        </w:tc>
        <w:tc>
          <w:tcPr>
            <w:tcW w:w="489" w:type="dxa"/>
            <w:shd w:val="clear" w:color="auto" w:fill="auto"/>
          </w:tcPr>
          <w:p w14:paraId="55B4DF7E" w14:textId="77777777" w:rsidR="005F326D" w:rsidRPr="005E44B6" w:rsidRDefault="005F326D" w:rsidP="00FF626E">
            <w:pPr>
              <w:pStyle w:val="Text"/>
            </w:pPr>
            <w:r>
              <w:t>de</w:t>
            </w:r>
          </w:p>
        </w:tc>
        <w:tc>
          <w:tcPr>
            <w:tcW w:w="513" w:type="dxa"/>
            <w:shd w:val="clear" w:color="auto" w:fill="auto"/>
          </w:tcPr>
          <w:p w14:paraId="16EEC4D6" w14:textId="77777777" w:rsidR="005F326D" w:rsidRPr="005E44B6" w:rsidRDefault="005F326D" w:rsidP="00FF626E">
            <w:pPr>
              <w:pStyle w:val="Text"/>
            </w:pPr>
            <w:r w:rsidRPr="00340D46">
              <w:rPr>
                <w:rStyle w:val="ChBlueBold"/>
              </w:rPr>
              <w:t>tra</w:t>
            </w:r>
          </w:p>
        </w:tc>
        <w:tc>
          <w:tcPr>
            <w:tcW w:w="718" w:type="dxa"/>
            <w:shd w:val="clear" w:color="auto" w:fill="auto"/>
          </w:tcPr>
          <w:p w14:paraId="6101F3F9" w14:textId="77777777" w:rsidR="005F326D" w:rsidRPr="005E44B6" w:rsidRDefault="005F326D" w:rsidP="00FF626E">
            <w:pPr>
              <w:pStyle w:val="Text"/>
            </w:pPr>
            <w:r w:rsidRPr="005E44B6">
              <w:t>datang</w:t>
            </w:r>
          </w:p>
        </w:tc>
        <w:tc>
          <w:tcPr>
            <w:tcW w:w="284" w:type="dxa"/>
            <w:shd w:val="clear" w:color="auto" w:fill="auto"/>
          </w:tcPr>
          <w:p w14:paraId="22F97412" w14:textId="77777777" w:rsidR="005F326D" w:rsidRPr="005E44B6" w:rsidRDefault="005F326D" w:rsidP="00FF626E">
            <w:pPr>
              <w:pStyle w:val="Text"/>
            </w:pPr>
            <w:r>
              <w:t>…</w:t>
            </w:r>
          </w:p>
        </w:tc>
        <w:tc>
          <w:tcPr>
            <w:tcW w:w="489" w:type="dxa"/>
            <w:shd w:val="clear" w:color="auto" w:fill="auto"/>
          </w:tcPr>
          <w:p w14:paraId="56E69D7F" w14:textId="77777777" w:rsidR="005F326D" w:rsidRPr="005E44B6" w:rsidRDefault="005F326D" w:rsidP="00FF626E">
            <w:pPr>
              <w:pStyle w:val="Text"/>
            </w:pPr>
            <w:r>
              <w:t>de</w:t>
            </w:r>
          </w:p>
        </w:tc>
        <w:tc>
          <w:tcPr>
            <w:tcW w:w="518" w:type="dxa"/>
            <w:shd w:val="clear" w:color="auto" w:fill="auto"/>
          </w:tcPr>
          <w:p w14:paraId="6834EB80" w14:textId="77777777" w:rsidR="005F326D" w:rsidRPr="005E44B6" w:rsidRDefault="005F326D" w:rsidP="00FF626E">
            <w:pPr>
              <w:pStyle w:val="Text"/>
            </w:pPr>
            <w:r>
              <w:rPr>
                <w:rStyle w:val="ChBlueBold"/>
              </w:rPr>
              <w:t>tida</w:t>
            </w:r>
          </w:p>
        </w:tc>
        <w:tc>
          <w:tcPr>
            <w:tcW w:w="718" w:type="dxa"/>
            <w:shd w:val="clear" w:color="auto" w:fill="auto"/>
          </w:tcPr>
          <w:p w14:paraId="513B6996" w14:textId="77777777" w:rsidR="005F326D" w:rsidRPr="005E44B6" w:rsidRDefault="005F326D" w:rsidP="00FF626E">
            <w:pPr>
              <w:pStyle w:val="Text"/>
            </w:pPr>
            <w:r w:rsidRPr="005E44B6">
              <w:t>datang</w:t>
            </w:r>
          </w:p>
        </w:tc>
      </w:tr>
      <w:tr w:rsidR="005F326D" w:rsidRPr="00AC23C4" w14:paraId="183983D9" w14:textId="77777777" w:rsidTr="00FF626E">
        <w:tc>
          <w:tcPr>
            <w:tcW w:w="709" w:type="dxa"/>
            <w:shd w:val="clear" w:color="auto" w:fill="auto"/>
          </w:tcPr>
          <w:p w14:paraId="31ED53E7" w14:textId="77777777" w:rsidR="005F326D" w:rsidRPr="00340D46" w:rsidRDefault="005F326D" w:rsidP="00FF626E">
            <w:pPr>
              <w:pStyle w:val="GlossEng"/>
            </w:pPr>
          </w:p>
        </w:tc>
        <w:tc>
          <w:tcPr>
            <w:tcW w:w="489" w:type="dxa"/>
            <w:shd w:val="clear" w:color="auto" w:fill="auto"/>
          </w:tcPr>
          <w:p w14:paraId="78B89E74" w14:textId="77777777" w:rsidR="005F326D" w:rsidRPr="0099608C" w:rsidRDefault="005F326D" w:rsidP="00FF626E">
            <w:pPr>
              <w:pStyle w:val="GlossEng"/>
              <w:rPr>
                <w:rStyle w:val="ChSmallCaps"/>
              </w:rPr>
            </w:pPr>
            <w:r w:rsidRPr="0099608C">
              <w:rPr>
                <w:rStyle w:val="ChSmallCaps"/>
              </w:rPr>
              <w:t>3sg</w:t>
            </w:r>
          </w:p>
        </w:tc>
        <w:tc>
          <w:tcPr>
            <w:tcW w:w="513" w:type="dxa"/>
            <w:shd w:val="clear" w:color="auto" w:fill="auto"/>
          </w:tcPr>
          <w:p w14:paraId="5DA3CAAA" w14:textId="77777777" w:rsidR="005F326D" w:rsidRPr="0099608C" w:rsidRDefault="005F326D" w:rsidP="00FF626E">
            <w:pPr>
              <w:pStyle w:val="GlossEng"/>
              <w:rPr>
                <w:rStyle w:val="ChSmallCaps"/>
              </w:rPr>
            </w:pPr>
            <w:r w:rsidRPr="0099608C">
              <w:rPr>
                <w:rStyle w:val="ChSmallCaps"/>
              </w:rPr>
              <w:t>neg</w:t>
            </w:r>
          </w:p>
        </w:tc>
        <w:tc>
          <w:tcPr>
            <w:tcW w:w="718" w:type="dxa"/>
            <w:shd w:val="clear" w:color="auto" w:fill="auto"/>
          </w:tcPr>
          <w:p w14:paraId="6FA2C5C7" w14:textId="77777777" w:rsidR="005F326D" w:rsidRPr="005E44B6" w:rsidRDefault="005F326D" w:rsidP="00FF626E">
            <w:pPr>
              <w:pStyle w:val="GlossEng"/>
            </w:pPr>
            <w:r w:rsidRPr="005E44B6">
              <w:t>come</w:t>
            </w:r>
          </w:p>
        </w:tc>
        <w:tc>
          <w:tcPr>
            <w:tcW w:w="284" w:type="dxa"/>
            <w:shd w:val="clear" w:color="auto" w:fill="auto"/>
          </w:tcPr>
          <w:p w14:paraId="528A6452" w14:textId="77777777" w:rsidR="005F326D" w:rsidRPr="005E44B6" w:rsidRDefault="005F326D" w:rsidP="00FF626E">
            <w:pPr>
              <w:pStyle w:val="GlossEng"/>
            </w:pPr>
          </w:p>
        </w:tc>
        <w:tc>
          <w:tcPr>
            <w:tcW w:w="489" w:type="dxa"/>
            <w:shd w:val="clear" w:color="auto" w:fill="auto"/>
          </w:tcPr>
          <w:p w14:paraId="22376F8A" w14:textId="77777777" w:rsidR="005F326D" w:rsidRPr="0099608C" w:rsidRDefault="005F326D" w:rsidP="00FF626E">
            <w:pPr>
              <w:pStyle w:val="GlossEng"/>
              <w:rPr>
                <w:rStyle w:val="ChSmallCaps"/>
              </w:rPr>
            </w:pPr>
            <w:r w:rsidRPr="0099608C">
              <w:rPr>
                <w:rStyle w:val="ChSmallCaps"/>
              </w:rPr>
              <w:t>3sg</w:t>
            </w:r>
          </w:p>
        </w:tc>
        <w:tc>
          <w:tcPr>
            <w:tcW w:w="518" w:type="dxa"/>
            <w:shd w:val="clear" w:color="auto" w:fill="auto"/>
          </w:tcPr>
          <w:p w14:paraId="43BEBB21" w14:textId="77777777" w:rsidR="005F326D" w:rsidRPr="0099608C" w:rsidRDefault="005F326D" w:rsidP="00FF626E">
            <w:pPr>
              <w:pStyle w:val="GlossEng"/>
              <w:rPr>
                <w:rStyle w:val="ChSmallCaps"/>
              </w:rPr>
            </w:pPr>
            <w:r w:rsidRPr="0099608C">
              <w:rPr>
                <w:rStyle w:val="ChSmallCaps"/>
              </w:rPr>
              <w:t>neg</w:t>
            </w:r>
          </w:p>
        </w:tc>
        <w:tc>
          <w:tcPr>
            <w:tcW w:w="718" w:type="dxa"/>
            <w:shd w:val="clear" w:color="auto" w:fill="auto"/>
          </w:tcPr>
          <w:p w14:paraId="071DAB19" w14:textId="77777777" w:rsidR="005F326D" w:rsidRPr="005E44B6" w:rsidRDefault="005F326D" w:rsidP="00FF626E">
            <w:pPr>
              <w:pStyle w:val="GlossEng"/>
            </w:pPr>
            <w:r w:rsidRPr="005E44B6">
              <w:t>come</w:t>
            </w:r>
          </w:p>
        </w:tc>
      </w:tr>
    </w:tbl>
    <w:p w14:paraId="7183E449" w14:textId="77777777" w:rsidR="005F326D" w:rsidRPr="00690E2C" w:rsidRDefault="005F326D" w:rsidP="005F326D">
      <w:pPr>
        <w:pStyle w:val="FreeTranslEng"/>
      </w:pPr>
      <w:r>
        <w:t xml:space="preserve">‘she did </w:t>
      </w:r>
      <w:r w:rsidRPr="00362159">
        <w:rPr>
          <w:rStyle w:val="ChBlueBold"/>
        </w:rPr>
        <w:t>not</w:t>
      </w:r>
      <w:r>
        <w:t xml:space="preserve"> come … she did </w:t>
      </w:r>
      <w:r w:rsidRPr="00362159">
        <w:rPr>
          <w:rStyle w:val="ChBlueBold"/>
        </w:rPr>
        <w:t>not</w:t>
      </w:r>
      <w:r>
        <w:t xml:space="preserve"> come’ </w:t>
      </w:r>
      <w:r w:rsidRPr="005E44B6">
        <w:rPr>
          <w:rStyle w:val="ExampleSource"/>
        </w:rPr>
        <w:t>[081010-001-Cv.0204</w:t>
      </w:r>
      <w:r>
        <w:rPr>
          <w:rStyle w:val="ExampleSource"/>
        </w:rPr>
        <w:t>-0205</w:t>
      </w:r>
      <w:r w:rsidRPr="005E44B6">
        <w:rPr>
          <w:rStyle w:val="ExampleSource"/>
        </w:rPr>
        <w:t>]</w:t>
      </w:r>
    </w:p>
    <w:tbl>
      <w:tblPr>
        <w:tblW w:w="0" w:type="auto"/>
        <w:tblCellMar>
          <w:left w:w="42" w:type="dxa"/>
          <w:right w:w="42" w:type="dxa"/>
        </w:tblCellMar>
        <w:tblLook w:val="01E0" w:firstRow="1" w:lastRow="1" w:firstColumn="1" w:lastColumn="1" w:noHBand="0" w:noVBand="0"/>
      </w:tblPr>
      <w:tblGrid>
        <w:gridCol w:w="709"/>
        <w:gridCol w:w="540"/>
        <w:gridCol w:w="729"/>
        <w:gridCol w:w="684"/>
        <w:gridCol w:w="856"/>
      </w:tblGrid>
      <w:tr w:rsidR="005F326D" w:rsidRPr="005D0663" w14:paraId="316DA13A" w14:textId="77777777" w:rsidTr="00FF626E">
        <w:tc>
          <w:tcPr>
            <w:tcW w:w="709" w:type="dxa"/>
            <w:shd w:val="clear" w:color="auto" w:fill="auto"/>
          </w:tcPr>
          <w:p w14:paraId="6BD9B728" w14:textId="77777777" w:rsidR="005F326D" w:rsidRPr="008A3EB0" w:rsidRDefault="005F326D" w:rsidP="00FF626E">
            <w:pPr>
              <w:pStyle w:val="O0Nwnext"/>
            </w:pPr>
            <w:bookmarkStart w:id="2328" w:name="_Ref358297264"/>
            <w:r w:rsidRPr="007A0BC8">
              <w:t>(</w:t>
            </w:r>
            <w:fldSimple w:instr=" SEQ ( \* ARABIC \s 1 ">
              <w:r w:rsidR="00154D81">
                <w:rPr>
                  <w:noProof/>
                </w:rPr>
                <w:t>155</w:t>
              </w:r>
            </w:fldSimple>
            <w:r w:rsidRPr="007A0BC8">
              <w:t>)</w:t>
            </w:r>
            <w:bookmarkEnd w:id="2328"/>
          </w:p>
        </w:tc>
        <w:tc>
          <w:tcPr>
            <w:tcW w:w="540" w:type="dxa"/>
            <w:shd w:val="clear" w:color="auto" w:fill="auto"/>
          </w:tcPr>
          <w:p w14:paraId="1A547670" w14:textId="77777777" w:rsidR="005F326D" w:rsidRPr="00AF5B1A" w:rsidRDefault="005F326D" w:rsidP="00FF626E">
            <w:pPr>
              <w:pStyle w:val="Text"/>
            </w:pPr>
            <w:r w:rsidRPr="00AF5B1A">
              <w:t>saya</w:t>
            </w:r>
          </w:p>
        </w:tc>
        <w:tc>
          <w:tcPr>
            <w:tcW w:w="729" w:type="dxa"/>
            <w:shd w:val="clear" w:color="auto" w:fill="auto"/>
          </w:tcPr>
          <w:p w14:paraId="355078BC" w14:textId="77777777" w:rsidR="005F326D" w:rsidRPr="00B07B3E" w:rsidRDefault="005F326D" w:rsidP="00FF626E">
            <w:pPr>
              <w:pStyle w:val="Text"/>
              <w:rPr>
                <w:rStyle w:val="ChBlueBold"/>
              </w:rPr>
            </w:pPr>
            <w:r w:rsidRPr="00B07B3E">
              <w:rPr>
                <w:rStyle w:val="ChBlueBold"/>
              </w:rPr>
              <w:t>bukan</w:t>
            </w:r>
            <w:r>
              <w:rPr>
                <w:rStyle w:val="ChBlueBold"/>
              </w:rPr>
              <w:t>g</w:t>
            </w:r>
          </w:p>
        </w:tc>
        <w:tc>
          <w:tcPr>
            <w:tcW w:w="684" w:type="dxa"/>
            <w:shd w:val="clear" w:color="auto" w:fill="auto"/>
          </w:tcPr>
          <w:p w14:paraId="6B349A2A" w14:textId="77777777" w:rsidR="005F326D" w:rsidRPr="00AF5B1A" w:rsidRDefault="005F326D" w:rsidP="00FF626E">
            <w:pPr>
              <w:pStyle w:val="Text"/>
            </w:pPr>
            <w:r w:rsidRPr="00AF5B1A">
              <w:t>anjing</w:t>
            </w:r>
          </w:p>
        </w:tc>
        <w:tc>
          <w:tcPr>
            <w:tcW w:w="856" w:type="dxa"/>
            <w:shd w:val="clear" w:color="auto" w:fill="auto"/>
          </w:tcPr>
          <w:p w14:paraId="5C0B1D3D" w14:textId="77777777" w:rsidR="005F326D" w:rsidRPr="00AF5B1A" w:rsidRDefault="005F326D" w:rsidP="00FF626E">
            <w:pPr>
              <w:pStyle w:val="Text"/>
            </w:pPr>
            <w:r w:rsidRPr="00AF5B1A">
              <w:t>hitam</w:t>
            </w:r>
          </w:p>
        </w:tc>
      </w:tr>
      <w:tr w:rsidR="005F326D" w:rsidRPr="00AC23C4" w14:paraId="4320C13D" w14:textId="77777777" w:rsidTr="00FF626E">
        <w:tc>
          <w:tcPr>
            <w:tcW w:w="709" w:type="dxa"/>
            <w:shd w:val="clear" w:color="auto" w:fill="auto"/>
          </w:tcPr>
          <w:p w14:paraId="55CEEF68" w14:textId="77777777" w:rsidR="005F326D" w:rsidRPr="00AF5B1A" w:rsidRDefault="005F326D" w:rsidP="00FF626E">
            <w:pPr>
              <w:pStyle w:val="GlossEng"/>
            </w:pPr>
          </w:p>
        </w:tc>
        <w:tc>
          <w:tcPr>
            <w:tcW w:w="540" w:type="dxa"/>
            <w:shd w:val="clear" w:color="auto" w:fill="auto"/>
          </w:tcPr>
          <w:p w14:paraId="7EC3519A" w14:textId="77777777" w:rsidR="005F326D" w:rsidRPr="0099608C" w:rsidRDefault="005F326D" w:rsidP="00FF626E">
            <w:pPr>
              <w:pStyle w:val="GlossEng"/>
              <w:rPr>
                <w:rStyle w:val="ChSmallCaps"/>
              </w:rPr>
            </w:pPr>
            <w:r w:rsidRPr="0099608C">
              <w:rPr>
                <w:rStyle w:val="ChSmallCaps"/>
              </w:rPr>
              <w:t>1sg</w:t>
            </w:r>
          </w:p>
        </w:tc>
        <w:tc>
          <w:tcPr>
            <w:tcW w:w="729" w:type="dxa"/>
            <w:shd w:val="clear" w:color="auto" w:fill="auto"/>
          </w:tcPr>
          <w:p w14:paraId="261E8592" w14:textId="77777777" w:rsidR="005F326D" w:rsidRPr="0099608C" w:rsidRDefault="005F326D" w:rsidP="00FF626E">
            <w:pPr>
              <w:pStyle w:val="GlossEng"/>
              <w:rPr>
                <w:rStyle w:val="ChSmallCaps"/>
              </w:rPr>
            </w:pPr>
            <w:r w:rsidRPr="0099608C">
              <w:rPr>
                <w:rStyle w:val="ChSmallCaps"/>
              </w:rPr>
              <w:t>neg</w:t>
            </w:r>
          </w:p>
        </w:tc>
        <w:tc>
          <w:tcPr>
            <w:tcW w:w="684" w:type="dxa"/>
            <w:shd w:val="clear" w:color="auto" w:fill="auto"/>
          </w:tcPr>
          <w:p w14:paraId="7BF6F8FE" w14:textId="77777777" w:rsidR="005F326D" w:rsidRPr="00AF5B1A" w:rsidRDefault="005F326D" w:rsidP="00FF626E">
            <w:pPr>
              <w:pStyle w:val="GlossEng"/>
            </w:pPr>
            <w:r w:rsidRPr="00AF5B1A">
              <w:t>dog</w:t>
            </w:r>
          </w:p>
        </w:tc>
        <w:tc>
          <w:tcPr>
            <w:tcW w:w="856" w:type="dxa"/>
            <w:shd w:val="clear" w:color="auto" w:fill="auto"/>
          </w:tcPr>
          <w:p w14:paraId="4CBB2900" w14:textId="77777777" w:rsidR="005F326D" w:rsidRPr="00AF5B1A" w:rsidRDefault="005F326D" w:rsidP="00FF626E">
            <w:pPr>
              <w:pStyle w:val="GlossEng"/>
            </w:pPr>
            <w:r>
              <w:t>be.</w:t>
            </w:r>
            <w:r w:rsidRPr="00AF5B1A">
              <w:t>black</w:t>
            </w:r>
          </w:p>
        </w:tc>
      </w:tr>
    </w:tbl>
    <w:p w14:paraId="5AA20BA3" w14:textId="77777777" w:rsidR="005F326D" w:rsidRPr="00690E2C" w:rsidRDefault="005F326D" w:rsidP="005F326D">
      <w:pPr>
        <w:pStyle w:val="FreeTranslEng"/>
      </w:pPr>
      <w:r>
        <w:t xml:space="preserve">‘(the situation is) </w:t>
      </w:r>
      <w:r w:rsidRPr="00113003">
        <w:rPr>
          <w:rStyle w:val="ChBlueBold"/>
        </w:rPr>
        <w:t>not</w:t>
      </w:r>
      <w:r>
        <w:t xml:space="preserve"> (that) ‘I am a black dog’ </w:t>
      </w:r>
      <w:r w:rsidRPr="00B07B3E">
        <w:rPr>
          <w:rStyle w:val="ExampleSource"/>
        </w:rPr>
        <w:t>[081115-001a-Cv.0266]</w:t>
      </w:r>
    </w:p>
    <w:tbl>
      <w:tblPr>
        <w:tblW w:w="0" w:type="auto"/>
        <w:tblCellMar>
          <w:left w:w="42" w:type="dxa"/>
          <w:right w:w="42" w:type="dxa"/>
        </w:tblCellMar>
        <w:tblLook w:val="01E0" w:firstRow="1" w:lastRow="1" w:firstColumn="1" w:lastColumn="1" w:noHBand="0" w:noVBand="0"/>
      </w:tblPr>
      <w:tblGrid>
        <w:gridCol w:w="709"/>
        <w:gridCol w:w="507"/>
        <w:gridCol w:w="848"/>
        <w:gridCol w:w="773"/>
        <w:gridCol w:w="562"/>
        <w:gridCol w:w="496"/>
        <w:gridCol w:w="706"/>
        <w:gridCol w:w="462"/>
      </w:tblGrid>
      <w:tr w:rsidR="005F326D" w:rsidRPr="005D0663" w14:paraId="614AC637" w14:textId="77777777" w:rsidTr="00FF626E">
        <w:tc>
          <w:tcPr>
            <w:tcW w:w="709" w:type="dxa"/>
            <w:shd w:val="clear" w:color="auto" w:fill="auto"/>
          </w:tcPr>
          <w:p w14:paraId="15A55B30" w14:textId="77777777" w:rsidR="005F326D" w:rsidRPr="008A3EB0" w:rsidRDefault="005F326D" w:rsidP="00FF626E">
            <w:pPr>
              <w:pStyle w:val="O0Nwnext"/>
            </w:pPr>
            <w:bookmarkStart w:id="2329" w:name="_Ref358297265"/>
            <w:r w:rsidRPr="007A0BC8">
              <w:t>(</w:t>
            </w:r>
            <w:fldSimple w:instr=" SEQ ( \* ARABIC \s 1 ">
              <w:r w:rsidR="00154D81">
                <w:rPr>
                  <w:noProof/>
                </w:rPr>
                <w:t>156</w:t>
              </w:r>
            </w:fldSimple>
            <w:r w:rsidRPr="007A0BC8">
              <w:t>)</w:t>
            </w:r>
            <w:bookmarkEnd w:id="2329"/>
          </w:p>
        </w:tc>
        <w:tc>
          <w:tcPr>
            <w:tcW w:w="507" w:type="dxa"/>
            <w:shd w:val="clear" w:color="auto" w:fill="auto"/>
          </w:tcPr>
          <w:p w14:paraId="03A7F44B" w14:textId="77777777" w:rsidR="005F326D" w:rsidRPr="00ED2363" w:rsidRDefault="005F326D" w:rsidP="00FF626E">
            <w:pPr>
              <w:pStyle w:val="Text"/>
            </w:pPr>
            <w:r>
              <w:t>Nofi</w:t>
            </w:r>
          </w:p>
        </w:tc>
        <w:tc>
          <w:tcPr>
            <w:tcW w:w="848" w:type="dxa"/>
            <w:shd w:val="clear" w:color="auto" w:fill="auto"/>
          </w:tcPr>
          <w:p w14:paraId="5D538908" w14:textId="77777777" w:rsidR="005F326D" w:rsidRPr="005F7BCD" w:rsidRDefault="005F326D" w:rsidP="00FF626E">
            <w:pPr>
              <w:pStyle w:val="Text"/>
              <w:rPr>
                <w:rStyle w:val="ChBlueBold"/>
              </w:rPr>
            </w:pPr>
            <w:r w:rsidRPr="005F7BCD">
              <w:rPr>
                <w:rStyle w:val="ChBlueBold"/>
              </w:rPr>
              <w:t>jangang</w:t>
            </w:r>
          </w:p>
        </w:tc>
        <w:tc>
          <w:tcPr>
            <w:tcW w:w="773" w:type="dxa"/>
            <w:shd w:val="clear" w:color="auto" w:fill="auto"/>
          </w:tcPr>
          <w:p w14:paraId="68BCE30D" w14:textId="77777777" w:rsidR="005F326D" w:rsidRPr="00ED2363" w:rsidRDefault="005F326D" w:rsidP="00FF626E">
            <w:pPr>
              <w:pStyle w:val="Text"/>
            </w:pPr>
            <w:r w:rsidRPr="00ED2363">
              <w:t>ganggu</w:t>
            </w:r>
          </w:p>
        </w:tc>
        <w:tc>
          <w:tcPr>
            <w:tcW w:w="562" w:type="dxa"/>
            <w:shd w:val="clear" w:color="auto" w:fill="auto"/>
          </w:tcPr>
          <w:p w14:paraId="315F602F" w14:textId="77777777" w:rsidR="005F326D" w:rsidRPr="00ED2363" w:rsidRDefault="005F326D" w:rsidP="00FF626E">
            <w:pPr>
              <w:pStyle w:val="Text"/>
            </w:pPr>
            <w:r>
              <w:t>kaka,</w:t>
            </w:r>
          </w:p>
        </w:tc>
        <w:tc>
          <w:tcPr>
            <w:tcW w:w="496" w:type="dxa"/>
            <w:shd w:val="clear" w:color="auto" w:fill="auto"/>
          </w:tcPr>
          <w:p w14:paraId="32F9CB95" w14:textId="77777777" w:rsidR="005F326D" w:rsidRPr="00ED2363" w:rsidRDefault="005F326D" w:rsidP="00FF626E">
            <w:pPr>
              <w:pStyle w:val="Text"/>
            </w:pPr>
            <w:r w:rsidRPr="00ED2363">
              <w:t>ade</w:t>
            </w:r>
          </w:p>
        </w:tc>
        <w:tc>
          <w:tcPr>
            <w:tcW w:w="706" w:type="dxa"/>
            <w:shd w:val="clear" w:color="auto" w:fill="auto"/>
          </w:tcPr>
          <w:p w14:paraId="3403EB2C" w14:textId="77777777" w:rsidR="005F326D" w:rsidRPr="00ED2363" w:rsidRDefault="005F326D" w:rsidP="00FF626E">
            <w:pPr>
              <w:pStyle w:val="Text"/>
            </w:pPr>
            <w:r>
              <w:t>tu,</w:t>
            </w:r>
          </w:p>
        </w:tc>
        <w:tc>
          <w:tcPr>
            <w:tcW w:w="462" w:type="dxa"/>
            <w:shd w:val="clear" w:color="auto" w:fill="auto"/>
          </w:tcPr>
          <w:p w14:paraId="1561BADF" w14:textId="77777777" w:rsidR="005F326D" w:rsidRPr="00ED2363" w:rsidRDefault="005F326D" w:rsidP="00FF626E">
            <w:pPr>
              <w:pStyle w:val="Text"/>
            </w:pPr>
            <w:r w:rsidRPr="00ED2363">
              <w:t>e</w:t>
            </w:r>
            <w:r>
              <w:t>?</w:t>
            </w:r>
          </w:p>
        </w:tc>
      </w:tr>
      <w:tr w:rsidR="005F326D" w:rsidRPr="00AC23C4" w14:paraId="5DC3C578" w14:textId="77777777" w:rsidTr="00FF626E">
        <w:tc>
          <w:tcPr>
            <w:tcW w:w="709" w:type="dxa"/>
            <w:shd w:val="clear" w:color="auto" w:fill="auto"/>
          </w:tcPr>
          <w:p w14:paraId="0CA31795" w14:textId="77777777" w:rsidR="005F326D" w:rsidRPr="00ED2363" w:rsidRDefault="005F326D" w:rsidP="00FF626E">
            <w:pPr>
              <w:pStyle w:val="GlossEng"/>
            </w:pPr>
          </w:p>
        </w:tc>
        <w:tc>
          <w:tcPr>
            <w:tcW w:w="507" w:type="dxa"/>
            <w:shd w:val="clear" w:color="auto" w:fill="auto"/>
          </w:tcPr>
          <w:p w14:paraId="67CC5C4F" w14:textId="77777777" w:rsidR="005F326D" w:rsidRPr="00ED2363" w:rsidRDefault="005F326D" w:rsidP="00FF626E">
            <w:pPr>
              <w:pStyle w:val="GlossEng"/>
            </w:pPr>
            <w:r>
              <w:t>Nofi</w:t>
            </w:r>
          </w:p>
        </w:tc>
        <w:tc>
          <w:tcPr>
            <w:tcW w:w="848" w:type="dxa"/>
            <w:shd w:val="clear" w:color="auto" w:fill="auto"/>
          </w:tcPr>
          <w:p w14:paraId="25FE30D9" w14:textId="77777777" w:rsidR="005F326D" w:rsidRPr="0099608C" w:rsidRDefault="005F326D" w:rsidP="00FF626E">
            <w:pPr>
              <w:pStyle w:val="GlossEng"/>
              <w:rPr>
                <w:rStyle w:val="ChSmallCaps"/>
              </w:rPr>
            </w:pPr>
            <w:r w:rsidRPr="0099608C">
              <w:rPr>
                <w:rStyle w:val="ChSmallCaps"/>
              </w:rPr>
              <w:t>neg</w:t>
            </w:r>
            <w:r>
              <w:rPr>
                <w:rStyle w:val="ChSmallCaps"/>
              </w:rPr>
              <w:t>.imp</w:t>
            </w:r>
          </w:p>
        </w:tc>
        <w:tc>
          <w:tcPr>
            <w:tcW w:w="773" w:type="dxa"/>
            <w:shd w:val="clear" w:color="auto" w:fill="auto"/>
          </w:tcPr>
          <w:p w14:paraId="23A4A8C2" w14:textId="77777777" w:rsidR="005F326D" w:rsidRPr="00ED2363" w:rsidRDefault="005F326D" w:rsidP="00FF626E">
            <w:pPr>
              <w:pStyle w:val="GlossEng"/>
            </w:pPr>
            <w:r w:rsidRPr="00ED2363">
              <w:t>disturb</w:t>
            </w:r>
          </w:p>
        </w:tc>
        <w:tc>
          <w:tcPr>
            <w:tcW w:w="562" w:type="dxa"/>
            <w:shd w:val="clear" w:color="auto" w:fill="auto"/>
          </w:tcPr>
          <w:p w14:paraId="7EEAEF97" w14:textId="77777777" w:rsidR="005F326D" w:rsidRPr="00ED2363" w:rsidRDefault="005F326D" w:rsidP="00FF626E">
            <w:pPr>
              <w:pStyle w:val="GlossEng"/>
            </w:pPr>
            <w:r w:rsidRPr="00ED2363">
              <w:t>oSb</w:t>
            </w:r>
          </w:p>
        </w:tc>
        <w:tc>
          <w:tcPr>
            <w:tcW w:w="496" w:type="dxa"/>
            <w:shd w:val="clear" w:color="auto" w:fill="auto"/>
          </w:tcPr>
          <w:p w14:paraId="15F68140" w14:textId="77777777" w:rsidR="005F326D" w:rsidRPr="00ED2363" w:rsidRDefault="005F326D" w:rsidP="00FF626E">
            <w:pPr>
              <w:pStyle w:val="GlossEng"/>
            </w:pPr>
            <w:r w:rsidRPr="00ED2363">
              <w:t>ySb</w:t>
            </w:r>
          </w:p>
        </w:tc>
        <w:tc>
          <w:tcPr>
            <w:tcW w:w="706" w:type="dxa"/>
            <w:shd w:val="clear" w:color="auto" w:fill="auto"/>
          </w:tcPr>
          <w:p w14:paraId="2CC91E70" w14:textId="77777777" w:rsidR="005F326D" w:rsidRPr="0099608C" w:rsidRDefault="005F326D" w:rsidP="00FF626E">
            <w:pPr>
              <w:pStyle w:val="GlossEng"/>
              <w:rPr>
                <w:rStyle w:val="ChSmallCaps"/>
              </w:rPr>
            </w:pPr>
            <w:r w:rsidRPr="0099608C">
              <w:rPr>
                <w:rStyle w:val="ChSmallCaps"/>
              </w:rPr>
              <w:t>d.dist</w:t>
            </w:r>
          </w:p>
        </w:tc>
        <w:tc>
          <w:tcPr>
            <w:tcW w:w="462" w:type="dxa"/>
            <w:shd w:val="clear" w:color="auto" w:fill="auto"/>
          </w:tcPr>
          <w:p w14:paraId="3AA16C47" w14:textId="77777777" w:rsidR="005F326D" w:rsidRPr="00ED2363" w:rsidRDefault="005F326D" w:rsidP="00FF626E">
            <w:pPr>
              <w:pStyle w:val="GlossEng"/>
            </w:pPr>
            <w:r>
              <w:t>e</w:t>
            </w:r>
            <w:r w:rsidRPr="00ED2363">
              <w:t>?</w:t>
            </w:r>
          </w:p>
        </w:tc>
      </w:tr>
    </w:tbl>
    <w:p w14:paraId="3A7B7917" w14:textId="77777777" w:rsidR="005F326D" w:rsidRDefault="005F326D" w:rsidP="005F326D">
      <w:pPr>
        <w:pStyle w:val="FreeTranslEng15pt"/>
      </w:pPr>
      <w:r>
        <w:t xml:space="preserve">‘Nofi </w:t>
      </w:r>
      <w:r w:rsidRPr="00DE57A0">
        <w:rPr>
          <w:rStyle w:val="ChBlueBold"/>
        </w:rPr>
        <w:t>don</w:t>
      </w:r>
      <w:r>
        <w:rPr>
          <w:rStyle w:val="ChBlueBold"/>
        </w:rPr>
        <w:t>’</w:t>
      </w:r>
      <w:r w:rsidRPr="00DE57A0">
        <w:rPr>
          <w:rStyle w:val="ChBlueBold"/>
        </w:rPr>
        <w:t>t</w:t>
      </w:r>
      <w:r>
        <w:t xml:space="preserve"> bother that older relative, younger relative, eh?’ </w:t>
      </w:r>
      <w:r w:rsidRPr="00ED2363">
        <w:rPr>
          <w:rStyle w:val="ExampleSource"/>
        </w:rPr>
        <w:t>[081011-009-Cv.0013]</w:t>
      </w:r>
    </w:p>
    <w:p w14:paraId="2DE141CC" w14:textId="77777777" w:rsidR="005F326D" w:rsidRDefault="005F326D" w:rsidP="005F326D">
      <w:pPr>
        <w:pStyle w:val="Heading3"/>
      </w:pPr>
      <w:bookmarkStart w:id="2330" w:name="_Ref358227562"/>
      <w:bookmarkStart w:id="2331" w:name="_Toc362692994"/>
      <w:bookmarkStart w:id="2332" w:name="_Toc367531098"/>
      <w:bookmarkStart w:id="2333" w:name="_Toc440455591"/>
      <w:r>
        <w:t>Modal adverbs</w:t>
      </w:r>
      <w:bookmarkEnd w:id="2330"/>
      <w:bookmarkEnd w:id="2331"/>
      <w:bookmarkEnd w:id="2332"/>
      <w:bookmarkEnd w:id="2333"/>
    </w:p>
    <w:p w14:paraId="35A5EBCD" w14:textId="6DEF9674" w:rsidR="005F326D" w:rsidRPr="00690D7E" w:rsidRDefault="005F326D" w:rsidP="005F326D">
      <w:pPr>
        <w:pStyle w:val="Body0000after"/>
      </w:pPr>
      <w:r w:rsidRPr="0043552D">
        <w:t xml:space="preserve">Modal adverbs </w:t>
      </w:r>
      <w:r>
        <w:t>“</w:t>
      </w:r>
      <w:r w:rsidRPr="0043552D">
        <w:t>express the subjective evaluation of the speaker toward a state of affairs</w:t>
      </w:r>
      <w:r>
        <w:t>”</w:t>
      </w:r>
      <w:r w:rsidRPr="0043552D">
        <w:t xml:space="preserve"> </w:t>
      </w:r>
      <w:r>
        <w:rPr>
          <w:rStyle w:val="Citation"/>
        </w:rPr>
        <w:fldChar w:fldCharType="begin"/>
      </w:r>
      <w:r>
        <w:rPr>
          <w:rStyle w:val="Citation"/>
        </w:rPr>
        <w:instrText>ADDIN CITAVI.PLACEHOLDER 250689d9-314e-4fed-8f8f-95c840b9a33c 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zc21hbm4gMTk5NjogNzUxKTwvVGV4dD4NCiAgICA8L1RleHRVbml0Pg0KICA8L1RleHRVbml0cz4NCjwvUGxhY2Vob2xkZXI+</w:instrText>
      </w:r>
      <w:r>
        <w:rPr>
          <w:rStyle w:val="Citation"/>
        </w:rPr>
        <w:fldChar w:fldCharType="separate"/>
      </w:r>
      <w:bookmarkStart w:id="2334" w:name="_CTVP001250689d9314e4fed8f8f95c840b9a33c"/>
      <w:r w:rsidR="0092006B">
        <w:rPr>
          <w:rStyle w:val="Citation"/>
        </w:rPr>
        <w:t>(Bussmann 1996: 751)</w:t>
      </w:r>
      <w:bookmarkEnd w:id="2334"/>
      <w:r>
        <w:rPr>
          <w:rStyle w:val="Citation"/>
        </w:rPr>
        <w:fldChar w:fldCharType="end"/>
      </w:r>
      <w:r w:rsidRPr="0043552D">
        <w:t xml:space="preserve">. This includes </w:t>
      </w:r>
      <w:r>
        <w:t>“</w:t>
      </w:r>
      <w:r w:rsidRPr="0043552D">
        <w:t>epistemic</w:t>
      </w:r>
      <w:r>
        <w:t>”</w:t>
      </w:r>
      <w:r w:rsidRPr="0043552D">
        <w:t xml:space="preserve"> adverbs which </w:t>
      </w:r>
      <w:r>
        <w:t>“</w:t>
      </w:r>
      <w:r w:rsidRPr="0043552D">
        <w:t>denote the speaker</w:t>
      </w:r>
      <w:r>
        <w:t>’</w:t>
      </w:r>
      <w:r w:rsidRPr="0043552D">
        <w:t>s attitude toward the truth, certainty or probability of the state or event</w:t>
      </w:r>
      <w:r>
        <w:t>”</w:t>
      </w:r>
      <w:r w:rsidRPr="0043552D">
        <w:t xml:space="preserve"> </w:t>
      </w:r>
      <w:r>
        <w:t>and</w:t>
      </w:r>
      <w:r w:rsidRPr="0043552D">
        <w:t xml:space="preserve"> </w:t>
      </w:r>
      <w:r>
        <w:t>“</w:t>
      </w:r>
      <w:r w:rsidRPr="0043552D">
        <w:t>evaluative</w:t>
      </w:r>
      <w:r>
        <w:t>”</w:t>
      </w:r>
      <w:r w:rsidRPr="0043552D">
        <w:t xml:space="preserve"> adverbs which express </w:t>
      </w:r>
      <w:r>
        <w:t>“</w:t>
      </w:r>
      <w:r w:rsidRPr="0043552D">
        <w:t>the speaker</w:t>
      </w:r>
      <w:r>
        <w:t>’</w:t>
      </w:r>
      <w:r w:rsidRPr="0043552D">
        <w:t xml:space="preserve">s </w:t>
      </w:r>
      <w:r w:rsidRPr="00C82A05">
        <w:rPr>
          <w:rStyle w:val="ChItalic"/>
        </w:rPr>
        <w:t>evaluative</w:t>
      </w:r>
      <w:r w:rsidRPr="00C82A05">
        <w:t xml:space="preserve"> </w:t>
      </w:r>
      <w:r w:rsidRPr="0043552D">
        <w:t xml:space="preserve">attitudes, i.e. judgments of </w:t>
      </w:r>
      <w:r w:rsidRPr="00F95D64">
        <w:rPr>
          <w:rStyle w:val="ChItalic"/>
        </w:rPr>
        <w:t>preference</w:t>
      </w:r>
      <w:r w:rsidRPr="00C82A05">
        <w:t xml:space="preserve"> for or </w:t>
      </w:r>
      <w:r w:rsidRPr="00F95D64">
        <w:rPr>
          <w:rStyle w:val="ChItalic"/>
        </w:rPr>
        <w:t>desirability</w:t>
      </w:r>
      <w:r w:rsidRPr="00C82A05">
        <w:t xml:space="preserve"> </w:t>
      </w:r>
      <w:r w:rsidRPr="0043552D">
        <w:t>of a state or event</w:t>
      </w:r>
      <w:r>
        <w:t>”</w:t>
      </w:r>
      <w:r w:rsidRPr="0043552D">
        <w:t xml:space="preserve"> </w:t>
      </w:r>
      <w:r>
        <w:rPr>
          <w:rStyle w:val="Citation"/>
        </w:rPr>
        <w:fldChar w:fldCharType="begin"/>
      </w:r>
      <w:r>
        <w:rPr>
          <w:rStyle w:val="Citation"/>
        </w:rPr>
        <w:instrText>ADDIN CITAVI.PLACEHOLDER 2a08c78b-6dc4-494f-a322-9899454a87af 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aXbDs24gMjAwMTogOTLigJM5Myk8L1RleHQ+DQogICAgPC9UZXh0VW5pdD4NCiAgPC9UZXh0VW5pdHM+DQo8L1BsYWNlaG9sZGVyPg==</w:instrText>
      </w:r>
      <w:r>
        <w:rPr>
          <w:rStyle w:val="Citation"/>
        </w:rPr>
        <w:fldChar w:fldCharType="separate"/>
      </w:r>
      <w:bookmarkStart w:id="2335" w:name="_CTVP0012a08c78b6dc4494fa3229899454a87af"/>
      <w:r w:rsidR="0092006B">
        <w:rPr>
          <w:rStyle w:val="Citation"/>
        </w:rPr>
        <w:t>(Givón 2001: 92–93)</w:t>
      </w:r>
      <w:bookmarkEnd w:id="2335"/>
      <w:r>
        <w:rPr>
          <w:rStyle w:val="Citation"/>
        </w:rPr>
        <w:fldChar w:fldCharType="end"/>
      </w:r>
      <w:r>
        <w:t>.</w:t>
      </w:r>
    </w:p>
    <w:p w14:paraId="3953F642" w14:textId="77777777" w:rsidR="005F326D" w:rsidRDefault="005F326D" w:rsidP="005F326D">
      <w:pPr>
        <w:pStyle w:val="Body0505after"/>
        <w:rPr>
          <w:lang w:eastAsia="en-US"/>
        </w:rPr>
      </w:pPr>
      <w:r w:rsidRPr="0043552D">
        <w:t xml:space="preserve">The </w:t>
      </w:r>
      <w:r>
        <w:t xml:space="preserve">Papuan Malay </w:t>
      </w:r>
      <w:r w:rsidRPr="0043552D">
        <w:t xml:space="preserve">modal adverbs </w:t>
      </w:r>
      <w:r>
        <w:t xml:space="preserve">are presented </w:t>
      </w:r>
      <w:r w:rsidRPr="0043552D">
        <w:t xml:space="preserve">in </w:t>
      </w:r>
      <w:r w:rsidRPr="0043552D">
        <w:fldChar w:fldCharType="begin"/>
      </w:r>
      <w:r w:rsidRPr="0043552D">
        <w:instrText xml:space="preserve"> REF _Ref358210734 \h </w:instrText>
      </w:r>
      <w:r w:rsidRPr="0043552D">
        <w:fldChar w:fldCharType="separate"/>
      </w:r>
      <w:r w:rsidR="00154D81" w:rsidRPr="00534F9D">
        <w:t xml:space="preserve">Table </w:t>
      </w:r>
      <w:r w:rsidR="00154D81">
        <w:rPr>
          <w:noProof/>
          <w:cs/>
        </w:rPr>
        <w:t>‎</w:t>
      </w:r>
      <w:r w:rsidR="00154D81">
        <w:rPr>
          <w:noProof/>
        </w:rPr>
        <w:t>5</w:t>
      </w:r>
      <w:r w:rsidR="00154D81">
        <w:t>.</w:t>
      </w:r>
      <w:r w:rsidR="00154D81">
        <w:rPr>
          <w:noProof/>
        </w:rPr>
        <w:t>24</w:t>
      </w:r>
      <w:r w:rsidRPr="0043552D">
        <w:fldChar w:fldCharType="end"/>
      </w:r>
      <w:r>
        <w:t xml:space="preserve">. Most of them are historically </w:t>
      </w:r>
      <w:r w:rsidRPr="00690D7E">
        <w:t>derived by (</w:t>
      </w:r>
      <w:r>
        <w:rPr>
          <w:lang w:eastAsia="en-US"/>
        </w:rPr>
        <w:t>un</w:t>
      </w:r>
      <w:r w:rsidRPr="006C65BE">
        <w:rPr>
          <w:lang w:eastAsia="en-US"/>
        </w:rPr>
        <w:t>productive</w:t>
      </w:r>
      <w:r w:rsidRPr="00690D7E">
        <w:t>) affixation</w:t>
      </w:r>
      <w:r>
        <w:t xml:space="preserve"> (for details on affixation see §</w:t>
      </w:r>
      <w:r>
        <w:fldChar w:fldCharType="begin"/>
      </w:r>
      <w:r>
        <w:instrText xml:space="preserve"> REF _Ref374452977 \w \h </w:instrText>
      </w:r>
      <w:r>
        <w:fldChar w:fldCharType="separate"/>
      </w:r>
      <w:r w:rsidR="00154D81">
        <w:rPr>
          <w:cs/>
        </w:rPr>
        <w:t>‎</w:t>
      </w:r>
      <w:r w:rsidR="00154D81">
        <w:t>3.1</w:t>
      </w:r>
      <w:r>
        <w:fldChar w:fldCharType="end"/>
      </w:r>
      <w:r>
        <w:t xml:space="preserve">). All Papuan Malay modal adverbs </w:t>
      </w:r>
      <w:r>
        <w:rPr>
          <w:lang w:eastAsia="en-US"/>
        </w:rPr>
        <w:t xml:space="preserve">take a pre-predicate position. </w:t>
      </w:r>
      <w:r>
        <w:t xml:space="preserve">Besides the adverbs listed in </w:t>
      </w:r>
      <w:r w:rsidRPr="0043552D">
        <w:fldChar w:fldCharType="begin"/>
      </w:r>
      <w:r w:rsidRPr="0043552D">
        <w:instrText xml:space="preserve"> REF _Ref358210734 \h </w:instrText>
      </w:r>
      <w:r w:rsidRPr="0043552D">
        <w:fldChar w:fldCharType="separate"/>
      </w:r>
      <w:r w:rsidR="00154D81" w:rsidRPr="00534F9D">
        <w:t xml:space="preserve">Table </w:t>
      </w:r>
      <w:r w:rsidR="00154D81">
        <w:rPr>
          <w:noProof/>
          <w:cs/>
        </w:rPr>
        <w:t>‎</w:t>
      </w:r>
      <w:r w:rsidR="00154D81">
        <w:rPr>
          <w:noProof/>
        </w:rPr>
        <w:t>5</w:t>
      </w:r>
      <w:r w:rsidR="00154D81">
        <w:t>.</w:t>
      </w:r>
      <w:r w:rsidR="00154D81">
        <w:rPr>
          <w:noProof/>
        </w:rPr>
        <w:t>24</w:t>
      </w:r>
      <w:r w:rsidRPr="0043552D">
        <w:fldChar w:fldCharType="end"/>
      </w:r>
      <w:r>
        <w:t xml:space="preserve">, degree adverb </w:t>
      </w:r>
      <w:r w:rsidRPr="000562E5">
        <w:rPr>
          <w:rStyle w:val="ChItalBold"/>
        </w:rPr>
        <w:t>paling</w:t>
      </w:r>
      <w:r>
        <w:t xml:space="preserve"> ‘most’ also has an epistemic function when it precedes the subject, as </w:t>
      </w:r>
      <w:r>
        <w:rPr>
          <w:lang w:eastAsia="en-US"/>
        </w:rPr>
        <w:t>discussed in §</w:t>
      </w:r>
      <w:r>
        <w:rPr>
          <w:lang w:eastAsia="en-US"/>
        </w:rPr>
        <w:fldChar w:fldCharType="begin"/>
      </w:r>
      <w:r>
        <w:rPr>
          <w:lang w:eastAsia="en-US"/>
        </w:rPr>
        <w:instrText xml:space="preserve"> REF _Ref358227559 \w \h </w:instrText>
      </w:r>
      <w:r>
        <w:rPr>
          <w:lang w:eastAsia="en-US"/>
        </w:rPr>
      </w:r>
      <w:r>
        <w:rPr>
          <w:lang w:eastAsia="en-US"/>
        </w:rPr>
        <w:fldChar w:fldCharType="separate"/>
      </w:r>
      <w:r w:rsidR="00154D81">
        <w:rPr>
          <w:cs/>
          <w:lang w:eastAsia="en-US"/>
        </w:rPr>
        <w:t>‎</w:t>
      </w:r>
      <w:r w:rsidR="00154D81">
        <w:rPr>
          <w:lang w:eastAsia="en-US"/>
        </w:rPr>
        <w:t>5.4.7</w:t>
      </w:r>
      <w:r>
        <w:rPr>
          <w:lang w:eastAsia="en-US"/>
        </w:rPr>
        <w:fldChar w:fldCharType="end"/>
      </w:r>
      <w:r>
        <w:rPr>
          <w:lang w:eastAsia="en-US"/>
        </w:rPr>
        <w:t>.</w:t>
      </w:r>
    </w:p>
    <w:p w14:paraId="651B1332" w14:textId="77777777" w:rsidR="005F326D" w:rsidRDefault="005F326D" w:rsidP="005F326D">
      <w:pPr>
        <w:pStyle w:val="Caption"/>
      </w:pPr>
      <w:bookmarkStart w:id="2336" w:name="_Ref358210734"/>
      <w:r w:rsidRPr="00534F9D">
        <w:t xml:space="preserve">Table </w:t>
      </w:r>
      <w:fldSimple w:instr=" STYLEREF 1 \s ">
        <w:r w:rsidR="00154D81">
          <w:rPr>
            <w:noProof/>
            <w:cs/>
          </w:rPr>
          <w:t>‎</w:t>
        </w:r>
        <w:r w:rsidR="00154D81">
          <w:rPr>
            <w:noProof/>
          </w:rPr>
          <w:t>5</w:t>
        </w:r>
      </w:fldSimple>
      <w:r>
        <w:t>.</w:t>
      </w:r>
      <w:fldSimple w:instr=" SEQ Table \* ARABIC \s 1 ">
        <w:r w:rsidR="00154D81">
          <w:rPr>
            <w:noProof/>
          </w:rPr>
          <w:t>24</w:t>
        </w:r>
      </w:fldSimple>
      <w:bookmarkEnd w:id="2336"/>
      <w:r w:rsidRPr="00534F9D">
        <w:t>:</w:t>
      </w:r>
      <w:r w:rsidRPr="00534F9D">
        <w:tab/>
        <w:t xml:space="preserve">Papuan Malay </w:t>
      </w:r>
      <w:r>
        <w:t>modal adverbs</w:t>
      </w:r>
      <w:r w:rsidRPr="002601E9">
        <w:t xml:space="preserve"> </w:t>
      </w:r>
      <w:r>
        <w:t>and their positions within the clause</w:t>
      </w:r>
    </w:p>
    <w:tbl>
      <w:tblPr>
        <w:tblW w:w="6691" w:type="dxa"/>
        <w:tblInd w:w="170" w:type="dxa"/>
        <w:tblBorders>
          <w:top w:val="single" w:sz="4" w:space="0" w:color="auto"/>
          <w:bottom w:val="single" w:sz="4" w:space="0" w:color="auto"/>
        </w:tblBorders>
        <w:tblLayout w:type="fixed"/>
        <w:tblLook w:val="01E0" w:firstRow="1" w:lastRow="1" w:firstColumn="1" w:lastColumn="1" w:noHBand="0" w:noVBand="0"/>
      </w:tblPr>
      <w:tblGrid>
        <w:gridCol w:w="283"/>
        <w:gridCol w:w="1248"/>
        <w:gridCol w:w="312"/>
        <w:gridCol w:w="1613"/>
        <w:gridCol w:w="199"/>
        <w:gridCol w:w="1503"/>
        <w:gridCol w:w="765"/>
        <w:gridCol w:w="768"/>
      </w:tblGrid>
      <w:tr w:rsidR="005F326D" w:rsidRPr="00AC23C4" w14:paraId="53002340" w14:textId="77777777" w:rsidTr="00FF626E">
        <w:trPr>
          <w:tblHeader/>
        </w:trPr>
        <w:tc>
          <w:tcPr>
            <w:tcW w:w="1531" w:type="dxa"/>
            <w:gridSpan w:val="2"/>
            <w:tcBorders>
              <w:bottom w:val="nil"/>
            </w:tcBorders>
            <w:shd w:val="clear" w:color="auto" w:fill="auto"/>
          </w:tcPr>
          <w:p w14:paraId="5ABC6178" w14:textId="77777777" w:rsidR="005F326D" w:rsidRPr="002448A3" w:rsidRDefault="005F326D" w:rsidP="00FF626E">
            <w:pPr>
              <w:pStyle w:val="TableCell3-2Center"/>
            </w:pPr>
            <w:r w:rsidRPr="002448A3">
              <w:t>Item</w:t>
            </w:r>
          </w:p>
        </w:tc>
        <w:tc>
          <w:tcPr>
            <w:tcW w:w="1925" w:type="dxa"/>
            <w:gridSpan w:val="2"/>
            <w:tcBorders>
              <w:bottom w:val="nil"/>
            </w:tcBorders>
            <w:shd w:val="clear" w:color="auto" w:fill="auto"/>
          </w:tcPr>
          <w:p w14:paraId="07F41F8D" w14:textId="77777777" w:rsidR="005F326D" w:rsidRDefault="005F326D" w:rsidP="00FF626E">
            <w:pPr>
              <w:pStyle w:val="TableCell3-2Center"/>
            </w:pPr>
            <w:r>
              <w:t>Literal</w:t>
            </w:r>
          </w:p>
        </w:tc>
        <w:tc>
          <w:tcPr>
            <w:tcW w:w="1702" w:type="dxa"/>
            <w:gridSpan w:val="2"/>
            <w:tcBorders>
              <w:bottom w:val="nil"/>
            </w:tcBorders>
            <w:shd w:val="clear" w:color="auto" w:fill="auto"/>
          </w:tcPr>
          <w:p w14:paraId="3B6B075D" w14:textId="77777777" w:rsidR="005F326D" w:rsidRDefault="005F326D" w:rsidP="00FF626E">
            <w:pPr>
              <w:pStyle w:val="TableCell3-2Center"/>
            </w:pPr>
            <w:r>
              <w:t>Gloss</w:t>
            </w:r>
          </w:p>
        </w:tc>
        <w:tc>
          <w:tcPr>
            <w:tcW w:w="1533" w:type="dxa"/>
            <w:gridSpan w:val="2"/>
            <w:tcBorders>
              <w:bottom w:val="nil"/>
            </w:tcBorders>
            <w:shd w:val="clear" w:color="auto" w:fill="auto"/>
          </w:tcPr>
          <w:p w14:paraId="14065BE5" w14:textId="77777777" w:rsidR="005F326D" w:rsidRPr="00F3069C" w:rsidRDefault="005F326D" w:rsidP="00FF626E">
            <w:pPr>
              <w:pStyle w:val="TableCell3-2Center"/>
            </w:pPr>
            <w:r>
              <w:t>Position</w:t>
            </w:r>
          </w:p>
        </w:tc>
      </w:tr>
      <w:tr w:rsidR="005F326D" w:rsidRPr="00AC23C4" w14:paraId="5385E3F1" w14:textId="77777777" w:rsidTr="00FF626E">
        <w:trPr>
          <w:tblHeader/>
        </w:trPr>
        <w:tc>
          <w:tcPr>
            <w:tcW w:w="1531" w:type="dxa"/>
            <w:gridSpan w:val="2"/>
            <w:tcBorders>
              <w:top w:val="nil"/>
              <w:bottom w:val="single" w:sz="4" w:space="0" w:color="auto"/>
            </w:tcBorders>
            <w:shd w:val="clear" w:color="auto" w:fill="auto"/>
          </w:tcPr>
          <w:p w14:paraId="47553DE5" w14:textId="77777777" w:rsidR="005F326D" w:rsidRPr="002448A3" w:rsidRDefault="005F326D" w:rsidP="00FF626E">
            <w:pPr>
              <w:pStyle w:val="TableCell0-3Center"/>
            </w:pPr>
          </w:p>
        </w:tc>
        <w:tc>
          <w:tcPr>
            <w:tcW w:w="1925" w:type="dxa"/>
            <w:gridSpan w:val="2"/>
            <w:tcBorders>
              <w:top w:val="nil"/>
              <w:bottom w:val="single" w:sz="4" w:space="0" w:color="auto"/>
            </w:tcBorders>
            <w:shd w:val="clear" w:color="auto" w:fill="auto"/>
          </w:tcPr>
          <w:p w14:paraId="2C344665" w14:textId="77777777" w:rsidR="005F326D" w:rsidRDefault="005F326D" w:rsidP="00FF626E">
            <w:pPr>
              <w:pStyle w:val="TableCell0-3Center"/>
            </w:pPr>
          </w:p>
        </w:tc>
        <w:tc>
          <w:tcPr>
            <w:tcW w:w="1702" w:type="dxa"/>
            <w:gridSpan w:val="2"/>
            <w:tcBorders>
              <w:top w:val="nil"/>
              <w:bottom w:val="single" w:sz="4" w:space="0" w:color="auto"/>
            </w:tcBorders>
            <w:shd w:val="clear" w:color="auto" w:fill="auto"/>
          </w:tcPr>
          <w:p w14:paraId="6C7D601D" w14:textId="77777777" w:rsidR="005F326D" w:rsidRDefault="005F326D" w:rsidP="00FF626E">
            <w:pPr>
              <w:pStyle w:val="TableCell0-3Center"/>
            </w:pPr>
          </w:p>
        </w:tc>
        <w:tc>
          <w:tcPr>
            <w:tcW w:w="765" w:type="dxa"/>
            <w:tcBorders>
              <w:top w:val="nil"/>
              <w:bottom w:val="single" w:sz="4" w:space="0" w:color="auto"/>
            </w:tcBorders>
            <w:shd w:val="clear" w:color="auto" w:fill="auto"/>
          </w:tcPr>
          <w:p w14:paraId="20DD270E" w14:textId="77777777" w:rsidR="005F326D" w:rsidRPr="0099608C" w:rsidRDefault="005F326D" w:rsidP="00FF626E">
            <w:pPr>
              <w:pStyle w:val="TableCell0-3Center"/>
              <w:rPr>
                <w:rStyle w:val="ChSmallCaps"/>
              </w:rPr>
            </w:pPr>
            <w:r w:rsidRPr="0099608C">
              <w:rPr>
                <w:rStyle w:val="ChSmallCaps"/>
              </w:rPr>
              <w:t>pre-pred</w:t>
            </w:r>
          </w:p>
        </w:tc>
        <w:tc>
          <w:tcPr>
            <w:tcW w:w="768" w:type="dxa"/>
            <w:tcBorders>
              <w:top w:val="nil"/>
              <w:bottom w:val="single" w:sz="4" w:space="0" w:color="auto"/>
            </w:tcBorders>
            <w:shd w:val="clear" w:color="auto" w:fill="auto"/>
          </w:tcPr>
          <w:p w14:paraId="5F301AED" w14:textId="77777777" w:rsidR="005F326D" w:rsidRPr="0099608C" w:rsidRDefault="005F326D" w:rsidP="00FF626E">
            <w:pPr>
              <w:pStyle w:val="TableCell0-3Center"/>
              <w:rPr>
                <w:rStyle w:val="ChSmallCaps"/>
              </w:rPr>
            </w:pPr>
            <w:r w:rsidRPr="0099608C">
              <w:rPr>
                <w:rStyle w:val="ChSmallCaps"/>
              </w:rPr>
              <w:t>post-pred</w:t>
            </w:r>
          </w:p>
        </w:tc>
      </w:tr>
      <w:tr w:rsidR="005F326D" w:rsidRPr="001745F1" w14:paraId="0BE9711F" w14:textId="77777777" w:rsidTr="00FF626E">
        <w:tc>
          <w:tcPr>
            <w:tcW w:w="6691" w:type="dxa"/>
            <w:gridSpan w:val="8"/>
            <w:tcBorders>
              <w:top w:val="single" w:sz="4" w:space="0" w:color="auto"/>
              <w:bottom w:val="single" w:sz="4" w:space="0" w:color="auto"/>
            </w:tcBorders>
            <w:shd w:val="clear" w:color="auto" w:fill="auto"/>
          </w:tcPr>
          <w:p w14:paraId="52867954" w14:textId="77777777" w:rsidR="005F326D" w:rsidRPr="00AC23C4" w:rsidRDefault="005F326D" w:rsidP="00FF626E">
            <w:pPr>
              <w:pStyle w:val="TableCell2-2"/>
              <w:rPr>
                <w:highlight w:val="lightGray"/>
              </w:rPr>
            </w:pPr>
            <w:r w:rsidRPr="001745F1">
              <w:t>Epistemic adverbs</w:t>
            </w:r>
          </w:p>
        </w:tc>
      </w:tr>
      <w:tr w:rsidR="005F326D" w14:paraId="23799FCD" w14:textId="77777777" w:rsidTr="00FF626E">
        <w:tc>
          <w:tcPr>
            <w:tcW w:w="283" w:type="dxa"/>
            <w:tcBorders>
              <w:top w:val="single" w:sz="4" w:space="0" w:color="auto"/>
            </w:tcBorders>
            <w:shd w:val="clear" w:color="auto" w:fill="auto"/>
          </w:tcPr>
          <w:p w14:paraId="15A5716E" w14:textId="77777777" w:rsidR="005F326D" w:rsidRPr="001745F1" w:rsidRDefault="005F326D" w:rsidP="00FF626E">
            <w:pPr>
              <w:rPr>
                <w:rStyle w:val="ChItalBold"/>
              </w:rPr>
            </w:pPr>
          </w:p>
        </w:tc>
        <w:tc>
          <w:tcPr>
            <w:tcW w:w="1248" w:type="dxa"/>
            <w:tcBorders>
              <w:top w:val="single" w:sz="4" w:space="0" w:color="auto"/>
            </w:tcBorders>
            <w:shd w:val="clear" w:color="auto" w:fill="auto"/>
          </w:tcPr>
          <w:p w14:paraId="06FD4129" w14:textId="77777777" w:rsidR="005F326D" w:rsidRPr="001745F1" w:rsidRDefault="005F326D" w:rsidP="00FF626E">
            <w:pPr>
              <w:pStyle w:val="TableCell2-0Break"/>
              <w:rPr>
                <w:rStyle w:val="ChItalBold"/>
              </w:rPr>
            </w:pPr>
            <w:r w:rsidRPr="001745F1">
              <w:rPr>
                <w:rStyle w:val="ChItalBold"/>
              </w:rPr>
              <w:t>kata</w:t>
            </w:r>
            <w:r>
              <w:rPr>
                <w:rStyle w:val="ChItalBold"/>
              </w:rPr>
              <w:t>-</w:t>
            </w:r>
            <w:r w:rsidRPr="001745F1">
              <w:rPr>
                <w:rStyle w:val="ChItalBold"/>
              </w:rPr>
              <w:t>nya</w:t>
            </w:r>
          </w:p>
        </w:tc>
        <w:tc>
          <w:tcPr>
            <w:tcW w:w="1925" w:type="dxa"/>
            <w:gridSpan w:val="2"/>
            <w:tcBorders>
              <w:top w:val="single" w:sz="4" w:space="0" w:color="auto"/>
            </w:tcBorders>
            <w:shd w:val="clear" w:color="auto" w:fill="auto"/>
          </w:tcPr>
          <w:p w14:paraId="3CB97E36" w14:textId="77777777" w:rsidR="005F326D" w:rsidRDefault="005F326D" w:rsidP="00FF626E">
            <w:pPr>
              <w:pStyle w:val="TableCell2-0Break"/>
            </w:pPr>
            <w:r>
              <w:t>‘word-</w:t>
            </w:r>
            <w:r w:rsidRPr="0099608C">
              <w:rPr>
                <w:rStyle w:val="ChSmallCaps"/>
              </w:rPr>
              <w:t>3poss</w:t>
            </w:r>
            <w:r>
              <w:rPr>
                <w:rStyle w:val="ChSmallCaps"/>
              </w:rPr>
              <w:t>r</w:t>
            </w:r>
            <w:r>
              <w:t>’</w:t>
            </w:r>
          </w:p>
        </w:tc>
        <w:tc>
          <w:tcPr>
            <w:tcW w:w="1702" w:type="dxa"/>
            <w:gridSpan w:val="2"/>
            <w:tcBorders>
              <w:top w:val="single" w:sz="4" w:space="0" w:color="auto"/>
            </w:tcBorders>
            <w:shd w:val="clear" w:color="auto" w:fill="auto"/>
          </w:tcPr>
          <w:p w14:paraId="332BBFED" w14:textId="77777777" w:rsidR="005F326D" w:rsidRPr="00304179" w:rsidRDefault="005F326D" w:rsidP="00FF626E">
            <w:pPr>
              <w:pStyle w:val="TableCell2-0Break"/>
            </w:pPr>
            <w:r>
              <w:t xml:space="preserve">‘it is being </w:t>
            </w:r>
            <w:r w:rsidRPr="00E86C17">
              <w:t>said</w:t>
            </w:r>
            <w:r>
              <w:t>’</w:t>
            </w:r>
          </w:p>
        </w:tc>
        <w:tc>
          <w:tcPr>
            <w:tcW w:w="765" w:type="dxa"/>
            <w:tcBorders>
              <w:top w:val="single" w:sz="4" w:space="0" w:color="auto"/>
            </w:tcBorders>
            <w:shd w:val="clear" w:color="auto" w:fill="auto"/>
          </w:tcPr>
          <w:p w14:paraId="306EA690" w14:textId="77777777" w:rsidR="005F326D" w:rsidRPr="00285D54" w:rsidRDefault="005F326D" w:rsidP="00FF626E">
            <w:pPr>
              <w:pStyle w:val="TableCell2-0CenterBreak"/>
            </w:pPr>
            <w:r>
              <w:t>X</w:t>
            </w:r>
          </w:p>
        </w:tc>
        <w:tc>
          <w:tcPr>
            <w:tcW w:w="768" w:type="dxa"/>
            <w:tcBorders>
              <w:top w:val="single" w:sz="4" w:space="0" w:color="auto"/>
            </w:tcBorders>
            <w:shd w:val="clear" w:color="auto" w:fill="auto"/>
          </w:tcPr>
          <w:p w14:paraId="1FF8B662" w14:textId="77777777" w:rsidR="005F326D" w:rsidRDefault="005F326D" w:rsidP="00FF626E">
            <w:pPr>
              <w:pStyle w:val="TableCell2-0CenterBreak"/>
            </w:pPr>
          </w:p>
        </w:tc>
      </w:tr>
      <w:tr w:rsidR="005F326D" w14:paraId="36D7E285" w14:textId="77777777" w:rsidTr="00FF626E">
        <w:tc>
          <w:tcPr>
            <w:tcW w:w="283" w:type="dxa"/>
            <w:shd w:val="clear" w:color="auto" w:fill="auto"/>
          </w:tcPr>
          <w:p w14:paraId="0BF438EB" w14:textId="77777777" w:rsidR="005F326D" w:rsidRPr="001745F1" w:rsidRDefault="005F326D" w:rsidP="00FF626E">
            <w:pPr>
              <w:rPr>
                <w:rStyle w:val="ChItalBold"/>
              </w:rPr>
            </w:pPr>
          </w:p>
        </w:tc>
        <w:tc>
          <w:tcPr>
            <w:tcW w:w="1248" w:type="dxa"/>
            <w:shd w:val="clear" w:color="auto" w:fill="auto"/>
          </w:tcPr>
          <w:p w14:paraId="333840C0" w14:textId="77777777" w:rsidR="005F326D" w:rsidRPr="001745F1" w:rsidRDefault="005F326D" w:rsidP="00FF626E">
            <w:pPr>
              <w:rPr>
                <w:rStyle w:val="ChItalBold"/>
              </w:rPr>
            </w:pPr>
            <w:r>
              <w:rPr>
                <w:rStyle w:val="ChItalBold"/>
              </w:rPr>
              <w:t>kira~kira</w:t>
            </w:r>
          </w:p>
        </w:tc>
        <w:tc>
          <w:tcPr>
            <w:tcW w:w="1925" w:type="dxa"/>
            <w:gridSpan w:val="2"/>
            <w:shd w:val="clear" w:color="auto" w:fill="auto"/>
          </w:tcPr>
          <w:p w14:paraId="1018D421" w14:textId="77777777" w:rsidR="005F326D" w:rsidRDefault="005F326D" w:rsidP="00FF626E">
            <w:r>
              <w:t>‘</w:t>
            </w:r>
            <w:r w:rsidRPr="0099608C">
              <w:rPr>
                <w:rStyle w:val="ChSmallCaps"/>
              </w:rPr>
              <w:t>rdp</w:t>
            </w:r>
            <w:r>
              <w:rPr>
                <w:rStyle w:val="ChSmallCaps"/>
              </w:rPr>
              <w:t>~</w:t>
            </w:r>
            <w:r>
              <w:t>think’</w:t>
            </w:r>
          </w:p>
        </w:tc>
        <w:tc>
          <w:tcPr>
            <w:tcW w:w="1702" w:type="dxa"/>
            <w:gridSpan w:val="2"/>
            <w:shd w:val="clear" w:color="auto" w:fill="auto"/>
          </w:tcPr>
          <w:p w14:paraId="238EA951" w14:textId="77777777" w:rsidR="005F326D" w:rsidRDefault="005F326D" w:rsidP="00FF626E">
            <w:r>
              <w:t>‘probably’</w:t>
            </w:r>
          </w:p>
        </w:tc>
        <w:tc>
          <w:tcPr>
            <w:tcW w:w="765" w:type="dxa"/>
            <w:shd w:val="clear" w:color="auto" w:fill="auto"/>
          </w:tcPr>
          <w:p w14:paraId="33024C29" w14:textId="77777777" w:rsidR="005F326D" w:rsidRPr="00E07A8B" w:rsidRDefault="005F326D" w:rsidP="00FF626E">
            <w:pPr>
              <w:pStyle w:val="TableCell0-0CenterBreak"/>
            </w:pPr>
            <w:r>
              <w:t>X</w:t>
            </w:r>
          </w:p>
        </w:tc>
        <w:tc>
          <w:tcPr>
            <w:tcW w:w="768" w:type="dxa"/>
            <w:shd w:val="clear" w:color="auto" w:fill="auto"/>
          </w:tcPr>
          <w:p w14:paraId="7A30A286" w14:textId="77777777" w:rsidR="005F326D" w:rsidRDefault="005F326D" w:rsidP="00FF626E">
            <w:pPr>
              <w:pStyle w:val="TableCell0-0CenterBreak"/>
            </w:pPr>
          </w:p>
        </w:tc>
      </w:tr>
      <w:tr w:rsidR="005F326D" w14:paraId="346D8FF1" w14:textId="77777777" w:rsidTr="00FF626E">
        <w:tc>
          <w:tcPr>
            <w:tcW w:w="283" w:type="dxa"/>
            <w:shd w:val="clear" w:color="auto" w:fill="auto"/>
          </w:tcPr>
          <w:p w14:paraId="1319DB44" w14:textId="77777777" w:rsidR="005F326D" w:rsidRPr="001745F1" w:rsidRDefault="005F326D" w:rsidP="00FF626E">
            <w:pPr>
              <w:rPr>
                <w:rStyle w:val="ChItalBold"/>
              </w:rPr>
            </w:pPr>
          </w:p>
        </w:tc>
        <w:tc>
          <w:tcPr>
            <w:tcW w:w="1248" w:type="dxa"/>
            <w:shd w:val="clear" w:color="auto" w:fill="auto"/>
          </w:tcPr>
          <w:p w14:paraId="61FD7619" w14:textId="77777777" w:rsidR="005F326D" w:rsidRPr="001745F1" w:rsidRDefault="005F326D" w:rsidP="00FF626E">
            <w:pPr>
              <w:rPr>
                <w:rStyle w:val="ChItalBold"/>
              </w:rPr>
            </w:pPr>
            <w:r w:rsidRPr="001745F1">
              <w:rPr>
                <w:rStyle w:val="ChItalBold"/>
              </w:rPr>
              <w:t>memang</w:t>
            </w:r>
          </w:p>
        </w:tc>
        <w:tc>
          <w:tcPr>
            <w:tcW w:w="1925" w:type="dxa"/>
            <w:gridSpan w:val="2"/>
            <w:shd w:val="clear" w:color="auto" w:fill="auto"/>
          </w:tcPr>
          <w:p w14:paraId="53A89857" w14:textId="77777777" w:rsidR="005F326D" w:rsidRDefault="005F326D" w:rsidP="00FF626E"/>
        </w:tc>
        <w:tc>
          <w:tcPr>
            <w:tcW w:w="1702" w:type="dxa"/>
            <w:gridSpan w:val="2"/>
            <w:shd w:val="clear" w:color="auto" w:fill="auto"/>
          </w:tcPr>
          <w:p w14:paraId="05E913BB" w14:textId="77777777" w:rsidR="005F326D" w:rsidRDefault="005F326D" w:rsidP="00FF626E">
            <w:r>
              <w:t>‘</w:t>
            </w:r>
            <w:r w:rsidRPr="002D0AD5">
              <w:t>indeed</w:t>
            </w:r>
            <w:r>
              <w:t>’</w:t>
            </w:r>
          </w:p>
        </w:tc>
        <w:tc>
          <w:tcPr>
            <w:tcW w:w="765" w:type="dxa"/>
            <w:shd w:val="clear" w:color="auto" w:fill="auto"/>
          </w:tcPr>
          <w:p w14:paraId="59A6A368" w14:textId="77777777" w:rsidR="005F326D" w:rsidRPr="00E07A8B" w:rsidRDefault="005F326D" w:rsidP="00FF626E">
            <w:pPr>
              <w:pStyle w:val="TableCell0-0CenterBreak"/>
            </w:pPr>
            <w:r w:rsidRPr="00E07A8B">
              <w:t>X</w:t>
            </w:r>
          </w:p>
        </w:tc>
        <w:tc>
          <w:tcPr>
            <w:tcW w:w="768" w:type="dxa"/>
            <w:shd w:val="clear" w:color="auto" w:fill="auto"/>
          </w:tcPr>
          <w:p w14:paraId="68D7A8A4" w14:textId="77777777" w:rsidR="005F326D" w:rsidRPr="00E07A8B" w:rsidRDefault="005F326D" w:rsidP="00FF626E">
            <w:pPr>
              <w:pStyle w:val="TableCell0-0CenterBreak"/>
            </w:pPr>
          </w:p>
        </w:tc>
      </w:tr>
      <w:tr w:rsidR="005F326D" w14:paraId="18EC935F" w14:textId="77777777" w:rsidTr="00FF626E">
        <w:tc>
          <w:tcPr>
            <w:tcW w:w="283" w:type="dxa"/>
            <w:shd w:val="clear" w:color="auto" w:fill="auto"/>
          </w:tcPr>
          <w:p w14:paraId="6A37EDC2" w14:textId="77777777" w:rsidR="005F326D" w:rsidRPr="001745F1" w:rsidRDefault="005F326D" w:rsidP="00FF626E">
            <w:pPr>
              <w:rPr>
                <w:rStyle w:val="ChItalBold"/>
              </w:rPr>
            </w:pPr>
          </w:p>
        </w:tc>
        <w:tc>
          <w:tcPr>
            <w:tcW w:w="1248" w:type="dxa"/>
            <w:shd w:val="clear" w:color="auto" w:fill="auto"/>
          </w:tcPr>
          <w:p w14:paraId="7EA92A2D" w14:textId="77777777" w:rsidR="005F326D" w:rsidRPr="001745F1" w:rsidRDefault="005F326D" w:rsidP="00FF626E">
            <w:pPr>
              <w:rPr>
                <w:rStyle w:val="ChItalBold"/>
              </w:rPr>
            </w:pPr>
            <w:r w:rsidRPr="001745F1">
              <w:rPr>
                <w:rStyle w:val="ChItalBold"/>
              </w:rPr>
              <w:t>misa</w:t>
            </w:r>
            <w:r>
              <w:rPr>
                <w:rStyle w:val="ChItalBold"/>
              </w:rPr>
              <w:t>l-</w:t>
            </w:r>
            <w:r w:rsidRPr="001745F1">
              <w:rPr>
                <w:rStyle w:val="ChItalBold"/>
              </w:rPr>
              <w:t>nya</w:t>
            </w:r>
          </w:p>
        </w:tc>
        <w:tc>
          <w:tcPr>
            <w:tcW w:w="1925" w:type="dxa"/>
            <w:gridSpan w:val="2"/>
            <w:shd w:val="clear" w:color="auto" w:fill="auto"/>
          </w:tcPr>
          <w:p w14:paraId="3AC40678" w14:textId="77777777" w:rsidR="005F326D" w:rsidRDefault="005F326D" w:rsidP="00FF626E">
            <w:r>
              <w:t>‘example-</w:t>
            </w:r>
            <w:r w:rsidRPr="0099608C">
              <w:rPr>
                <w:rStyle w:val="ChSmallCaps"/>
              </w:rPr>
              <w:t>3poss</w:t>
            </w:r>
            <w:r>
              <w:rPr>
                <w:rStyle w:val="ChSmallCaps"/>
              </w:rPr>
              <w:t>r</w:t>
            </w:r>
            <w:r>
              <w:t>’</w:t>
            </w:r>
          </w:p>
        </w:tc>
        <w:tc>
          <w:tcPr>
            <w:tcW w:w="1702" w:type="dxa"/>
            <w:gridSpan w:val="2"/>
            <w:shd w:val="clear" w:color="auto" w:fill="auto"/>
          </w:tcPr>
          <w:p w14:paraId="0D3908D5" w14:textId="77777777" w:rsidR="005F326D" w:rsidRPr="00304179" w:rsidRDefault="005F326D" w:rsidP="00FF626E">
            <w:r>
              <w:t>‘</w:t>
            </w:r>
            <w:r w:rsidRPr="00304179">
              <w:t>for example</w:t>
            </w:r>
            <w:r>
              <w:t>’</w:t>
            </w:r>
          </w:p>
        </w:tc>
        <w:tc>
          <w:tcPr>
            <w:tcW w:w="765" w:type="dxa"/>
            <w:shd w:val="clear" w:color="auto" w:fill="auto"/>
          </w:tcPr>
          <w:p w14:paraId="601481AF" w14:textId="77777777" w:rsidR="005F326D" w:rsidRPr="00E07A8B" w:rsidRDefault="005F326D" w:rsidP="00FF626E">
            <w:pPr>
              <w:pStyle w:val="TableCell0-0CenterBreak"/>
            </w:pPr>
            <w:r w:rsidRPr="00E07A8B">
              <w:t>X</w:t>
            </w:r>
          </w:p>
        </w:tc>
        <w:tc>
          <w:tcPr>
            <w:tcW w:w="768" w:type="dxa"/>
            <w:shd w:val="clear" w:color="auto" w:fill="auto"/>
          </w:tcPr>
          <w:p w14:paraId="0DBFFA28" w14:textId="77777777" w:rsidR="005F326D" w:rsidRPr="00E07A8B" w:rsidRDefault="005F326D" w:rsidP="00FF626E">
            <w:pPr>
              <w:pStyle w:val="TableCell0-0CenterBreak"/>
            </w:pPr>
          </w:p>
        </w:tc>
      </w:tr>
      <w:tr w:rsidR="005F326D" w14:paraId="50A118CE" w14:textId="77777777" w:rsidTr="00FF626E">
        <w:tc>
          <w:tcPr>
            <w:tcW w:w="283" w:type="dxa"/>
            <w:shd w:val="clear" w:color="auto" w:fill="auto"/>
          </w:tcPr>
          <w:p w14:paraId="46DE57E3" w14:textId="77777777" w:rsidR="005F326D" w:rsidRPr="001745F1" w:rsidRDefault="005F326D" w:rsidP="00FF626E">
            <w:pPr>
              <w:rPr>
                <w:rStyle w:val="ChItalBold"/>
              </w:rPr>
            </w:pPr>
          </w:p>
        </w:tc>
        <w:tc>
          <w:tcPr>
            <w:tcW w:w="1248" w:type="dxa"/>
            <w:shd w:val="clear" w:color="auto" w:fill="auto"/>
          </w:tcPr>
          <w:p w14:paraId="5ADE7807" w14:textId="77777777" w:rsidR="005F326D" w:rsidRPr="001745F1" w:rsidRDefault="005F326D" w:rsidP="00FF626E">
            <w:pPr>
              <w:rPr>
                <w:rStyle w:val="ChItalBold"/>
              </w:rPr>
            </w:pPr>
            <w:r w:rsidRPr="001745F1">
              <w:rPr>
                <w:rStyle w:val="ChItalBold"/>
              </w:rPr>
              <w:t>mungking</w:t>
            </w:r>
          </w:p>
        </w:tc>
        <w:tc>
          <w:tcPr>
            <w:tcW w:w="1925" w:type="dxa"/>
            <w:gridSpan w:val="2"/>
            <w:shd w:val="clear" w:color="auto" w:fill="auto"/>
          </w:tcPr>
          <w:p w14:paraId="23AF9935" w14:textId="77777777" w:rsidR="005F326D" w:rsidRDefault="005F326D" w:rsidP="00FF626E"/>
        </w:tc>
        <w:tc>
          <w:tcPr>
            <w:tcW w:w="1702" w:type="dxa"/>
            <w:gridSpan w:val="2"/>
            <w:shd w:val="clear" w:color="auto" w:fill="auto"/>
          </w:tcPr>
          <w:p w14:paraId="229558FA" w14:textId="77777777" w:rsidR="005F326D" w:rsidRPr="002D0AD5" w:rsidRDefault="005F326D" w:rsidP="00FF626E">
            <w:r>
              <w:t>‘</w:t>
            </w:r>
            <w:r w:rsidRPr="002D0AD5">
              <w:t>maybe</w:t>
            </w:r>
            <w:r>
              <w:t>’</w:t>
            </w:r>
          </w:p>
        </w:tc>
        <w:tc>
          <w:tcPr>
            <w:tcW w:w="765" w:type="dxa"/>
            <w:shd w:val="clear" w:color="auto" w:fill="auto"/>
          </w:tcPr>
          <w:p w14:paraId="568336AD" w14:textId="77777777" w:rsidR="005F326D" w:rsidRPr="00E07A8B" w:rsidRDefault="005F326D" w:rsidP="00FF626E">
            <w:pPr>
              <w:pStyle w:val="TableCell0-0CenterBreak"/>
            </w:pPr>
            <w:r w:rsidRPr="00E07A8B">
              <w:t>X</w:t>
            </w:r>
          </w:p>
        </w:tc>
        <w:tc>
          <w:tcPr>
            <w:tcW w:w="768" w:type="dxa"/>
            <w:shd w:val="clear" w:color="auto" w:fill="auto"/>
          </w:tcPr>
          <w:p w14:paraId="02D56C1C" w14:textId="77777777" w:rsidR="005F326D" w:rsidRPr="00E07A8B" w:rsidRDefault="005F326D" w:rsidP="00FF626E">
            <w:pPr>
              <w:pStyle w:val="TableCell0-0CenterBreak"/>
            </w:pPr>
          </w:p>
        </w:tc>
      </w:tr>
      <w:tr w:rsidR="005F326D" w14:paraId="52F2B186" w14:textId="77777777" w:rsidTr="00FF626E">
        <w:tc>
          <w:tcPr>
            <w:tcW w:w="283" w:type="dxa"/>
            <w:shd w:val="clear" w:color="auto" w:fill="auto"/>
          </w:tcPr>
          <w:p w14:paraId="4F417E3D" w14:textId="77777777" w:rsidR="005F326D" w:rsidRPr="001745F1" w:rsidRDefault="005F326D" w:rsidP="00FF626E">
            <w:pPr>
              <w:rPr>
                <w:rStyle w:val="ChItalBold"/>
              </w:rPr>
            </w:pPr>
          </w:p>
        </w:tc>
        <w:tc>
          <w:tcPr>
            <w:tcW w:w="1248" w:type="dxa"/>
            <w:shd w:val="clear" w:color="auto" w:fill="auto"/>
          </w:tcPr>
          <w:p w14:paraId="1E94CE1E" w14:textId="77777777" w:rsidR="005F326D" w:rsidRPr="001745F1" w:rsidRDefault="005F326D" w:rsidP="00FF626E">
            <w:pPr>
              <w:rPr>
                <w:rStyle w:val="ChItalBold"/>
              </w:rPr>
            </w:pPr>
            <w:r w:rsidRPr="001745F1">
              <w:rPr>
                <w:rStyle w:val="ChItalBold"/>
              </w:rPr>
              <w:t>pasti</w:t>
            </w:r>
          </w:p>
        </w:tc>
        <w:tc>
          <w:tcPr>
            <w:tcW w:w="1925" w:type="dxa"/>
            <w:gridSpan w:val="2"/>
            <w:shd w:val="clear" w:color="auto" w:fill="auto"/>
          </w:tcPr>
          <w:p w14:paraId="4DB41436" w14:textId="77777777" w:rsidR="005F326D" w:rsidRDefault="005F326D" w:rsidP="00FF626E"/>
        </w:tc>
        <w:tc>
          <w:tcPr>
            <w:tcW w:w="1702" w:type="dxa"/>
            <w:gridSpan w:val="2"/>
            <w:shd w:val="clear" w:color="auto" w:fill="auto"/>
          </w:tcPr>
          <w:p w14:paraId="1078481E" w14:textId="77777777" w:rsidR="005F326D" w:rsidRPr="002D0AD5" w:rsidRDefault="005F326D" w:rsidP="00FF626E">
            <w:r>
              <w:t>‘</w:t>
            </w:r>
            <w:r w:rsidRPr="002E71CC">
              <w:t>definitely</w:t>
            </w:r>
            <w:r>
              <w:t>’</w:t>
            </w:r>
          </w:p>
        </w:tc>
        <w:tc>
          <w:tcPr>
            <w:tcW w:w="765" w:type="dxa"/>
            <w:shd w:val="clear" w:color="auto" w:fill="auto"/>
          </w:tcPr>
          <w:p w14:paraId="71735AF9" w14:textId="77777777" w:rsidR="005F326D" w:rsidRPr="00E07A8B" w:rsidRDefault="005F326D" w:rsidP="00FF626E">
            <w:pPr>
              <w:pStyle w:val="TableCell0-0CenterBreak"/>
            </w:pPr>
            <w:r w:rsidRPr="00E07A8B">
              <w:t>X</w:t>
            </w:r>
          </w:p>
        </w:tc>
        <w:tc>
          <w:tcPr>
            <w:tcW w:w="768" w:type="dxa"/>
            <w:shd w:val="clear" w:color="auto" w:fill="auto"/>
          </w:tcPr>
          <w:p w14:paraId="7175E582" w14:textId="77777777" w:rsidR="005F326D" w:rsidRPr="00E07A8B" w:rsidRDefault="005F326D" w:rsidP="00FF626E">
            <w:pPr>
              <w:pStyle w:val="TableCell0-0CenterBreak"/>
            </w:pPr>
          </w:p>
        </w:tc>
      </w:tr>
      <w:tr w:rsidR="005F326D" w14:paraId="4B4CF35B" w14:textId="77777777" w:rsidTr="00FF626E">
        <w:tc>
          <w:tcPr>
            <w:tcW w:w="283" w:type="dxa"/>
            <w:shd w:val="clear" w:color="auto" w:fill="auto"/>
          </w:tcPr>
          <w:p w14:paraId="439140EA" w14:textId="77777777" w:rsidR="005F326D" w:rsidRPr="001745F1" w:rsidRDefault="005F326D" w:rsidP="00FF626E">
            <w:pPr>
              <w:rPr>
                <w:rStyle w:val="ChItalBold"/>
              </w:rPr>
            </w:pPr>
          </w:p>
        </w:tc>
        <w:tc>
          <w:tcPr>
            <w:tcW w:w="1248" w:type="dxa"/>
            <w:shd w:val="clear" w:color="auto" w:fill="auto"/>
          </w:tcPr>
          <w:p w14:paraId="367425AD" w14:textId="77777777" w:rsidR="005F326D" w:rsidRPr="001745F1" w:rsidRDefault="005F326D" w:rsidP="00FF626E">
            <w:pPr>
              <w:rPr>
                <w:rStyle w:val="ChItalBold"/>
              </w:rPr>
            </w:pPr>
            <w:r w:rsidRPr="001745F1">
              <w:rPr>
                <w:rStyle w:val="ChItalBold"/>
              </w:rPr>
              <w:t>pokok</w:t>
            </w:r>
            <w:r>
              <w:rPr>
                <w:rStyle w:val="ChItalBold"/>
              </w:rPr>
              <w:t>-</w:t>
            </w:r>
            <w:r w:rsidRPr="001745F1">
              <w:rPr>
                <w:rStyle w:val="ChItalBold"/>
              </w:rPr>
              <w:t>nya</w:t>
            </w:r>
          </w:p>
        </w:tc>
        <w:tc>
          <w:tcPr>
            <w:tcW w:w="1925" w:type="dxa"/>
            <w:gridSpan w:val="2"/>
            <w:shd w:val="clear" w:color="auto" w:fill="auto"/>
          </w:tcPr>
          <w:p w14:paraId="20D6416E" w14:textId="77777777" w:rsidR="005F326D" w:rsidRDefault="005F326D" w:rsidP="00FF626E">
            <w:r>
              <w:t>‘main-</w:t>
            </w:r>
            <w:r w:rsidRPr="0099608C">
              <w:rPr>
                <w:rStyle w:val="ChSmallCaps"/>
              </w:rPr>
              <w:t>3poss</w:t>
            </w:r>
            <w:r>
              <w:rPr>
                <w:rStyle w:val="ChSmallCaps"/>
              </w:rPr>
              <w:t>r</w:t>
            </w:r>
            <w:r>
              <w:t>’</w:t>
            </w:r>
          </w:p>
        </w:tc>
        <w:tc>
          <w:tcPr>
            <w:tcW w:w="1702" w:type="dxa"/>
            <w:gridSpan w:val="2"/>
            <w:shd w:val="clear" w:color="auto" w:fill="auto"/>
          </w:tcPr>
          <w:p w14:paraId="5698DBCC" w14:textId="77777777" w:rsidR="005F326D" w:rsidRPr="00C7590F" w:rsidRDefault="005F326D" w:rsidP="00FF626E">
            <w:r>
              <w:t>‘the main thing is’</w:t>
            </w:r>
          </w:p>
        </w:tc>
        <w:tc>
          <w:tcPr>
            <w:tcW w:w="765" w:type="dxa"/>
            <w:shd w:val="clear" w:color="auto" w:fill="auto"/>
          </w:tcPr>
          <w:p w14:paraId="4134FBD9" w14:textId="77777777" w:rsidR="005F326D" w:rsidRPr="00E07A8B" w:rsidRDefault="005F326D" w:rsidP="00FF626E">
            <w:pPr>
              <w:pStyle w:val="TableCell0-0CenterBreak"/>
            </w:pPr>
            <w:r w:rsidRPr="00E07A8B">
              <w:t>X</w:t>
            </w:r>
          </w:p>
        </w:tc>
        <w:tc>
          <w:tcPr>
            <w:tcW w:w="768" w:type="dxa"/>
            <w:shd w:val="clear" w:color="auto" w:fill="auto"/>
          </w:tcPr>
          <w:p w14:paraId="28AE8C66" w14:textId="77777777" w:rsidR="005F326D" w:rsidRPr="00E07A8B" w:rsidRDefault="005F326D" w:rsidP="00FF626E">
            <w:pPr>
              <w:pStyle w:val="TableCell0-0CenterBreak"/>
            </w:pPr>
          </w:p>
        </w:tc>
      </w:tr>
      <w:tr w:rsidR="005F326D" w14:paraId="41FBBB1C" w14:textId="77777777" w:rsidTr="00FF626E">
        <w:tc>
          <w:tcPr>
            <w:tcW w:w="283" w:type="dxa"/>
            <w:shd w:val="clear" w:color="auto" w:fill="auto"/>
          </w:tcPr>
          <w:p w14:paraId="6220BCC7" w14:textId="77777777" w:rsidR="005F326D" w:rsidRPr="001745F1" w:rsidRDefault="005F326D" w:rsidP="00FF626E">
            <w:pPr>
              <w:rPr>
                <w:rStyle w:val="ChItalBold"/>
              </w:rPr>
            </w:pPr>
          </w:p>
        </w:tc>
        <w:tc>
          <w:tcPr>
            <w:tcW w:w="1248" w:type="dxa"/>
            <w:shd w:val="clear" w:color="auto" w:fill="auto"/>
          </w:tcPr>
          <w:p w14:paraId="1CF70C84" w14:textId="77777777" w:rsidR="005F326D" w:rsidRPr="001745F1" w:rsidRDefault="005F326D" w:rsidP="00FF626E">
            <w:pPr>
              <w:rPr>
                <w:rStyle w:val="ChItalBold"/>
              </w:rPr>
            </w:pPr>
            <w:r w:rsidRPr="001745F1">
              <w:rPr>
                <w:rStyle w:val="ChItalBold"/>
              </w:rPr>
              <w:t>sebenar</w:t>
            </w:r>
            <w:r>
              <w:rPr>
                <w:rStyle w:val="ChItalBold"/>
              </w:rPr>
              <w:t>-</w:t>
            </w:r>
            <w:r w:rsidRPr="001745F1">
              <w:rPr>
                <w:rStyle w:val="ChItalBold"/>
              </w:rPr>
              <w:t>nya</w:t>
            </w:r>
          </w:p>
        </w:tc>
        <w:tc>
          <w:tcPr>
            <w:tcW w:w="1925" w:type="dxa"/>
            <w:gridSpan w:val="2"/>
            <w:shd w:val="clear" w:color="auto" w:fill="auto"/>
          </w:tcPr>
          <w:p w14:paraId="4CA7DED9" w14:textId="77777777" w:rsidR="005F326D" w:rsidRDefault="005F326D" w:rsidP="00FF626E">
            <w:r>
              <w:t>‘one:be.true-</w:t>
            </w:r>
            <w:r w:rsidRPr="0099608C">
              <w:rPr>
                <w:rStyle w:val="ChSmallCaps"/>
              </w:rPr>
              <w:t>3poss</w:t>
            </w:r>
            <w:r>
              <w:rPr>
                <w:rStyle w:val="ChSmallCaps"/>
              </w:rPr>
              <w:t>r</w:t>
            </w:r>
            <w:r>
              <w:t>’</w:t>
            </w:r>
          </w:p>
        </w:tc>
        <w:tc>
          <w:tcPr>
            <w:tcW w:w="1702" w:type="dxa"/>
            <w:gridSpan w:val="2"/>
            <w:shd w:val="clear" w:color="auto" w:fill="auto"/>
          </w:tcPr>
          <w:p w14:paraId="5F1CFBD4" w14:textId="77777777" w:rsidR="005F326D" w:rsidRPr="003D33C9" w:rsidRDefault="005F326D" w:rsidP="00FF626E">
            <w:r>
              <w:t>‘actually’</w:t>
            </w:r>
          </w:p>
        </w:tc>
        <w:tc>
          <w:tcPr>
            <w:tcW w:w="765" w:type="dxa"/>
            <w:shd w:val="clear" w:color="auto" w:fill="auto"/>
          </w:tcPr>
          <w:p w14:paraId="75F5DB6A" w14:textId="77777777" w:rsidR="005F326D" w:rsidRPr="00E07A8B" w:rsidRDefault="005F326D" w:rsidP="00FF626E">
            <w:pPr>
              <w:pStyle w:val="TableCell0-0CenterBreak"/>
            </w:pPr>
            <w:r w:rsidRPr="00E07A8B">
              <w:t>X</w:t>
            </w:r>
          </w:p>
        </w:tc>
        <w:tc>
          <w:tcPr>
            <w:tcW w:w="768" w:type="dxa"/>
            <w:shd w:val="clear" w:color="auto" w:fill="auto"/>
          </w:tcPr>
          <w:p w14:paraId="73EF64D2" w14:textId="77777777" w:rsidR="005F326D" w:rsidRPr="00E07A8B" w:rsidRDefault="005F326D" w:rsidP="00FF626E">
            <w:pPr>
              <w:pStyle w:val="TableCell0-0CenterBreak"/>
            </w:pPr>
          </w:p>
        </w:tc>
      </w:tr>
      <w:tr w:rsidR="005F326D" w14:paraId="66D76E58" w14:textId="77777777" w:rsidTr="00FF626E">
        <w:tc>
          <w:tcPr>
            <w:tcW w:w="283" w:type="dxa"/>
            <w:shd w:val="clear" w:color="auto" w:fill="auto"/>
          </w:tcPr>
          <w:p w14:paraId="7145ED85" w14:textId="77777777" w:rsidR="005F326D" w:rsidRPr="001745F1" w:rsidRDefault="005F326D" w:rsidP="00FF626E">
            <w:pPr>
              <w:rPr>
                <w:rStyle w:val="ChItalBold"/>
              </w:rPr>
            </w:pPr>
          </w:p>
        </w:tc>
        <w:tc>
          <w:tcPr>
            <w:tcW w:w="1248" w:type="dxa"/>
            <w:shd w:val="clear" w:color="auto" w:fill="auto"/>
          </w:tcPr>
          <w:p w14:paraId="22B60B0B" w14:textId="77777777" w:rsidR="005F326D" w:rsidRPr="001745F1" w:rsidRDefault="005F326D" w:rsidP="00FF626E">
            <w:pPr>
              <w:rPr>
                <w:rStyle w:val="ChItalBold"/>
              </w:rPr>
            </w:pPr>
            <w:r w:rsidRPr="001745F1">
              <w:rPr>
                <w:rStyle w:val="ChItalBold"/>
              </w:rPr>
              <w:t>sperti</w:t>
            </w:r>
            <w:r>
              <w:rPr>
                <w:rStyle w:val="ChItalBold"/>
              </w:rPr>
              <w:t>-</w:t>
            </w:r>
            <w:r w:rsidRPr="001745F1">
              <w:rPr>
                <w:rStyle w:val="ChItalBold"/>
              </w:rPr>
              <w:t>nya</w:t>
            </w:r>
          </w:p>
        </w:tc>
        <w:tc>
          <w:tcPr>
            <w:tcW w:w="1925" w:type="dxa"/>
            <w:gridSpan w:val="2"/>
            <w:shd w:val="clear" w:color="auto" w:fill="auto"/>
          </w:tcPr>
          <w:p w14:paraId="3CD2650F" w14:textId="77777777" w:rsidR="005F326D" w:rsidRDefault="005F326D" w:rsidP="00FF626E">
            <w:r>
              <w:t>‘similar.to-</w:t>
            </w:r>
            <w:r w:rsidRPr="0099608C">
              <w:rPr>
                <w:rStyle w:val="ChSmallCaps"/>
              </w:rPr>
              <w:t>3poss</w:t>
            </w:r>
            <w:r>
              <w:rPr>
                <w:rStyle w:val="ChSmallCaps"/>
              </w:rPr>
              <w:t>r</w:t>
            </w:r>
            <w:r>
              <w:t>’</w:t>
            </w:r>
          </w:p>
        </w:tc>
        <w:tc>
          <w:tcPr>
            <w:tcW w:w="1702" w:type="dxa"/>
            <w:gridSpan w:val="2"/>
            <w:shd w:val="clear" w:color="auto" w:fill="auto"/>
          </w:tcPr>
          <w:p w14:paraId="6E7BD5E6" w14:textId="77777777" w:rsidR="005F326D" w:rsidRPr="00DB3D68" w:rsidRDefault="005F326D" w:rsidP="00FF626E">
            <w:r>
              <w:t>‘it seems’</w:t>
            </w:r>
          </w:p>
        </w:tc>
        <w:tc>
          <w:tcPr>
            <w:tcW w:w="765" w:type="dxa"/>
            <w:shd w:val="clear" w:color="auto" w:fill="auto"/>
          </w:tcPr>
          <w:p w14:paraId="1FC9D683" w14:textId="77777777" w:rsidR="005F326D" w:rsidRPr="00E07A8B" w:rsidRDefault="005F326D" w:rsidP="00FF626E">
            <w:pPr>
              <w:jc w:val="center"/>
            </w:pPr>
            <w:r w:rsidRPr="00E07A8B">
              <w:t>X</w:t>
            </w:r>
          </w:p>
        </w:tc>
        <w:tc>
          <w:tcPr>
            <w:tcW w:w="768" w:type="dxa"/>
            <w:shd w:val="clear" w:color="auto" w:fill="auto"/>
          </w:tcPr>
          <w:p w14:paraId="1D37201B" w14:textId="77777777" w:rsidR="005F326D" w:rsidRPr="00E07A8B" w:rsidRDefault="005F326D" w:rsidP="00FF626E"/>
        </w:tc>
      </w:tr>
      <w:tr w:rsidR="005F326D" w14:paraId="1212F9AE" w14:textId="77777777" w:rsidTr="00FF626E">
        <w:tc>
          <w:tcPr>
            <w:tcW w:w="283" w:type="dxa"/>
            <w:shd w:val="clear" w:color="auto" w:fill="auto"/>
          </w:tcPr>
          <w:p w14:paraId="71B10B32" w14:textId="77777777" w:rsidR="005F326D" w:rsidRPr="00DD61AB" w:rsidRDefault="005F326D" w:rsidP="00FF626E"/>
        </w:tc>
        <w:tc>
          <w:tcPr>
            <w:tcW w:w="1248" w:type="dxa"/>
            <w:shd w:val="clear" w:color="auto" w:fill="auto"/>
          </w:tcPr>
          <w:p w14:paraId="30076637" w14:textId="77777777" w:rsidR="005F326D" w:rsidRPr="00DD61AB" w:rsidRDefault="005F326D" w:rsidP="00FF626E">
            <w:pPr>
              <w:rPr>
                <w:rStyle w:val="ChItalBold"/>
              </w:rPr>
            </w:pPr>
            <w:r w:rsidRPr="00DD61AB">
              <w:rPr>
                <w:rStyle w:val="ChItalBold"/>
              </w:rPr>
              <w:t>arti</w:t>
            </w:r>
            <w:r>
              <w:rPr>
                <w:rStyle w:val="ChItalBold"/>
              </w:rPr>
              <w:t>-</w:t>
            </w:r>
            <w:r w:rsidRPr="00DD61AB">
              <w:rPr>
                <w:rStyle w:val="ChItalBold"/>
              </w:rPr>
              <w:t>nya</w:t>
            </w:r>
          </w:p>
        </w:tc>
        <w:tc>
          <w:tcPr>
            <w:tcW w:w="1925" w:type="dxa"/>
            <w:gridSpan w:val="2"/>
            <w:shd w:val="clear" w:color="auto" w:fill="auto"/>
          </w:tcPr>
          <w:p w14:paraId="26E918EF" w14:textId="77777777" w:rsidR="005F326D" w:rsidRDefault="005F326D" w:rsidP="00FF626E">
            <w:r>
              <w:t>‘meaning-</w:t>
            </w:r>
            <w:r w:rsidRPr="0099608C">
              <w:rPr>
                <w:rStyle w:val="ChSmallCaps"/>
              </w:rPr>
              <w:t>3poss</w:t>
            </w:r>
            <w:r>
              <w:rPr>
                <w:rStyle w:val="ChSmallCaps"/>
              </w:rPr>
              <w:t>r</w:t>
            </w:r>
            <w:r>
              <w:t>’</w:t>
            </w:r>
          </w:p>
        </w:tc>
        <w:tc>
          <w:tcPr>
            <w:tcW w:w="1702" w:type="dxa"/>
            <w:gridSpan w:val="2"/>
            <w:shd w:val="clear" w:color="auto" w:fill="auto"/>
          </w:tcPr>
          <w:p w14:paraId="576E5134" w14:textId="77777777" w:rsidR="005F326D" w:rsidRPr="00DD61AB" w:rsidRDefault="005F326D" w:rsidP="00FF626E">
            <w:r>
              <w:t>‘that means’</w:t>
            </w:r>
          </w:p>
        </w:tc>
        <w:tc>
          <w:tcPr>
            <w:tcW w:w="765" w:type="dxa"/>
            <w:shd w:val="clear" w:color="auto" w:fill="auto"/>
          </w:tcPr>
          <w:p w14:paraId="3E2E2390" w14:textId="77777777" w:rsidR="005F326D" w:rsidRPr="00DD61AB" w:rsidRDefault="005F326D" w:rsidP="00FF626E">
            <w:pPr>
              <w:jc w:val="center"/>
            </w:pPr>
            <w:r>
              <w:t>X</w:t>
            </w:r>
          </w:p>
        </w:tc>
        <w:tc>
          <w:tcPr>
            <w:tcW w:w="768" w:type="dxa"/>
            <w:shd w:val="clear" w:color="auto" w:fill="auto"/>
          </w:tcPr>
          <w:p w14:paraId="0B1725D4" w14:textId="77777777" w:rsidR="005F326D" w:rsidRDefault="005F326D" w:rsidP="00FF626E"/>
        </w:tc>
      </w:tr>
      <w:tr w:rsidR="005F326D" w14:paraId="7465F580" w14:textId="77777777" w:rsidTr="00FF626E">
        <w:tc>
          <w:tcPr>
            <w:tcW w:w="283" w:type="dxa"/>
            <w:tcBorders>
              <w:bottom w:val="single" w:sz="4" w:space="0" w:color="auto"/>
            </w:tcBorders>
            <w:shd w:val="clear" w:color="auto" w:fill="auto"/>
          </w:tcPr>
          <w:p w14:paraId="7D013C82" w14:textId="77777777" w:rsidR="005F326D" w:rsidRPr="001745F1" w:rsidRDefault="005F326D" w:rsidP="00FF626E">
            <w:pPr>
              <w:pStyle w:val="TableCell0-2Break"/>
              <w:rPr>
                <w:rStyle w:val="ChItalBold"/>
              </w:rPr>
            </w:pPr>
          </w:p>
        </w:tc>
        <w:tc>
          <w:tcPr>
            <w:tcW w:w="1248" w:type="dxa"/>
            <w:tcBorders>
              <w:bottom w:val="single" w:sz="4" w:space="0" w:color="auto"/>
            </w:tcBorders>
            <w:shd w:val="clear" w:color="auto" w:fill="auto"/>
          </w:tcPr>
          <w:p w14:paraId="337B3F30" w14:textId="77777777" w:rsidR="005F326D" w:rsidRPr="001745F1" w:rsidRDefault="005F326D" w:rsidP="00FF626E">
            <w:pPr>
              <w:pStyle w:val="TableCell0-2Break"/>
              <w:rPr>
                <w:rStyle w:val="ChItalBold"/>
              </w:rPr>
            </w:pPr>
            <w:r w:rsidRPr="001745F1">
              <w:rPr>
                <w:rStyle w:val="ChItalBold"/>
              </w:rPr>
              <w:t>maksut</w:t>
            </w:r>
            <w:r>
              <w:rPr>
                <w:rStyle w:val="ChItalBold"/>
              </w:rPr>
              <w:t>-</w:t>
            </w:r>
            <w:r w:rsidRPr="001745F1">
              <w:rPr>
                <w:rStyle w:val="ChItalBold"/>
              </w:rPr>
              <w:t>nya</w:t>
            </w:r>
          </w:p>
        </w:tc>
        <w:tc>
          <w:tcPr>
            <w:tcW w:w="1925" w:type="dxa"/>
            <w:gridSpan w:val="2"/>
            <w:tcBorders>
              <w:bottom w:val="single" w:sz="4" w:space="0" w:color="auto"/>
            </w:tcBorders>
            <w:shd w:val="clear" w:color="auto" w:fill="auto"/>
          </w:tcPr>
          <w:p w14:paraId="1A33E6F0" w14:textId="77777777" w:rsidR="005F326D" w:rsidRDefault="005F326D" w:rsidP="00FF626E">
            <w:pPr>
              <w:pStyle w:val="TableCell0-2Break"/>
            </w:pPr>
            <w:r>
              <w:t>‘purpose-</w:t>
            </w:r>
            <w:r w:rsidRPr="0099608C">
              <w:rPr>
                <w:rStyle w:val="ChSmallCaps"/>
              </w:rPr>
              <w:t>3poss</w:t>
            </w:r>
            <w:r>
              <w:rPr>
                <w:rStyle w:val="ChSmallCaps"/>
              </w:rPr>
              <w:t>r</w:t>
            </w:r>
            <w:r>
              <w:t>’</w:t>
            </w:r>
          </w:p>
        </w:tc>
        <w:tc>
          <w:tcPr>
            <w:tcW w:w="1702" w:type="dxa"/>
            <w:gridSpan w:val="2"/>
            <w:tcBorders>
              <w:bottom w:val="single" w:sz="4" w:space="0" w:color="auto"/>
            </w:tcBorders>
            <w:shd w:val="clear" w:color="auto" w:fill="auto"/>
          </w:tcPr>
          <w:p w14:paraId="542F3823" w14:textId="77777777" w:rsidR="005F326D" w:rsidRPr="00304179" w:rsidRDefault="005F326D" w:rsidP="00FF626E">
            <w:pPr>
              <w:pStyle w:val="TableCell0-2Break"/>
            </w:pPr>
            <w:r>
              <w:t>‘that is to say’</w:t>
            </w:r>
          </w:p>
        </w:tc>
        <w:tc>
          <w:tcPr>
            <w:tcW w:w="765" w:type="dxa"/>
            <w:tcBorders>
              <w:bottom w:val="single" w:sz="4" w:space="0" w:color="auto"/>
            </w:tcBorders>
            <w:shd w:val="clear" w:color="auto" w:fill="auto"/>
          </w:tcPr>
          <w:p w14:paraId="32898456" w14:textId="77777777" w:rsidR="005F326D" w:rsidRPr="00285D54" w:rsidRDefault="005F326D" w:rsidP="00FF626E">
            <w:pPr>
              <w:pStyle w:val="TableCell0-2CenterBreak"/>
            </w:pPr>
            <w:r>
              <w:t>X</w:t>
            </w:r>
          </w:p>
        </w:tc>
        <w:tc>
          <w:tcPr>
            <w:tcW w:w="768" w:type="dxa"/>
            <w:tcBorders>
              <w:bottom w:val="single" w:sz="4" w:space="0" w:color="auto"/>
            </w:tcBorders>
            <w:shd w:val="clear" w:color="auto" w:fill="auto"/>
          </w:tcPr>
          <w:p w14:paraId="60A6A71D" w14:textId="77777777" w:rsidR="005F326D" w:rsidRDefault="005F326D" w:rsidP="00FF626E">
            <w:pPr>
              <w:pStyle w:val="TableCell0-2CenterBreak"/>
            </w:pPr>
          </w:p>
        </w:tc>
      </w:tr>
      <w:tr w:rsidR="005F326D" w14:paraId="2D706E0B" w14:textId="77777777" w:rsidTr="00FF626E">
        <w:tc>
          <w:tcPr>
            <w:tcW w:w="6691" w:type="dxa"/>
            <w:gridSpan w:val="8"/>
            <w:tcBorders>
              <w:top w:val="single" w:sz="4" w:space="0" w:color="auto"/>
              <w:bottom w:val="single" w:sz="4" w:space="0" w:color="auto"/>
            </w:tcBorders>
            <w:shd w:val="clear" w:color="auto" w:fill="auto"/>
          </w:tcPr>
          <w:p w14:paraId="068813E8" w14:textId="77777777" w:rsidR="005F326D" w:rsidRPr="000707AD" w:rsidRDefault="005F326D" w:rsidP="00FF626E">
            <w:pPr>
              <w:pStyle w:val="TableCell2-2"/>
            </w:pPr>
            <w:r w:rsidRPr="001745F1">
              <w:t>Evaluative adverbs</w:t>
            </w:r>
          </w:p>
        </w:tc>
      </w:tr>
      <w:tr w:rsidR="005F326D" w14:paraId="04E39DA3" w14:textId="77777777" w:rsidTr="00FF626E">
        <w:tc>
          <w:tcPr>
            <w:tcW w:w="283" w:type="dxa"/>
            <w:tcBorders>
              <w:top w:val="single" w:sz="4" w:space="0" w:color="auto"/>
            </w:tcBorders>
            <w:shd w:val="clear" w:color="auto" w:fill="auto"/>
          </w:tcPr>
          <w:p w14:paraId="4D3A6FC4" w14:textId="77777777" w:rsidR="005F326D" w:rsidRPr="001745F1" w:rsidRDefault="005F326D" w:rsidP="00FF626E">
            <w:pPr>
              <w:pStyle w:val="TableCell2-0Break"/>
              <w:rPr>
                <w:rStyle w:val="ChItalBold"/>
              </w:rPr>
            </w:pPr>
          </w:p>
        </w:tc>
        <w:tc>
          <w:tcPr>
            <w:tcW w:w="1560" w:type="dxa"/>
            <w:gridSpan w:val="2"/>
            <w:tcBorders>
              <w:top w:val="single" w:sz="4" w:space="0" w:color="auto"/>
            </w:tcBorders>
            <w:shd w:val="clear" w:color="auto" w:fill="auto"/>
          </w:tcPr>
          <w:p w14:paraId="55DE8EE3" w14:textId="77777777" w:rsidR="005F326D" w:rsidRPr="001745F1" w:rsidRDefault="005F326D" w:rsidP="00FF626E">
            <w:pPr>
              <w:pStyle w:val="TableCell2-0Break"/>
              <w:rPr>
                <w:rStyle w:val="ChItalBold"/>
              </w:rPr>
            </w:pPr>
            <w:r w:rsidRPr="001745F1">
              <w:rPr>
                <w:rStyle w:val="ChItalBold"/>
              </w:rPr>
              <w:t>akir</w:t>
            </w:r>
            <w:r>
              <w:rPr>
                <w:rStyle w:val="ChItalBold"/>
              </w:rPr>
              <w:t>-</w:t>
            </w:r>
            <w:r w:rsidRPr="001745F1">
              <w:rPr>
                <w:rStyle w:val="ChItalBold"/>
              </w:rPr>
              <w:t>nya</w:t>
            </w:r>
          </w:p>
        </w:tc>
        <w:tc>
          <w:tcPr>
            <w:tcW w:w="1812" w:type="dxa"/>
            <w:gridSpan w:val="2"/>
            <w:tcBorders>
              <w:top w:val="single" w:sz="4" w:space="0" w:color="auto"/>
            </w:tcBorders>
            <w:shd w:val="clear" w:color="auto" w:fill="auto"/>
          </w:tcPr>
          <w:p w14:paraId="561C8EC1" w14:textId="77777777" w:rsidR="005F326D" w:rsidRDefault="005F326D" w:rsidP="00FF626E">
            <w:pPr>
              <w:pStyle w:val="TableCell2-0Break"/>
            </w:pPr>
            <w:r>
              <w:t>‘end-</w:t>
            </w:r>
            <w:r w:rsidRPr="0099608C">
              <w:rPr>
                <w:rStyle w:val="ChSmallCaps"/>
              </w:rPr>
              <w:t>3poss</w:t>
            </w:r>
            <w:r>
              <w:rPr>
                <w:rStyle w:val="ChSmallCaps"/>
              </w:rPr>
              <w:t>r</w:t>
            </w:r>
            <w:r>
              <w:t>’</w:t>
            </w:r>
          </w:p>
        </w:tc>
        <w:tc>
          <w:tcPr>
            <w:tcW w:w="1503" w:type="dxa"/>
            <w:tcBorders>
              <w:top w:val="single" w:sz="4" w:space="0" w:color="auto"/>
            </w:tcBorders>
            <w:shd w:val="clear" w:color="auto" w:fill="auto"/>
          </w:tcPr>
          <w:p w14:paraId="209D585C" w14:textId="77777777" w:rsidR="005F326D" w:rsidRPr="00304179" w:rsidRDefault="005F326D" w:rsidP="00FF626E">
            <w:pPr>
              <w:pStyle w:val="TableCell2-0Break"/>
            </w:pPr>
            <w:r>
              <w:t>‘finally’</w:t>
            </w:r>
          </w:p>
        </w:tc>
        <w:tc>
          <w:tcPr>
            <w:tcW w:w="765" w:type="dxa"/>
            <w:tcBorders>
              <w:top w:val="single" w:sz="4" w:space="0" w:color="auto"/>
            </w:tcBorders>
            <w:shd w:val="clear" w:color="auto" w:fill="auto"/>
          </w:tcPr>
          <w:p w14:paraId="4F537785" w14:textId="77777777" w:rsidR="005F326D" w:rsidRPr="00285D54" w:rsidRDefault="005F326D" w:rsidP="00FF626E">
            <w:pPr>
              <w:pStyle w:val="TableCell2-0CenterBreak"/>
            </w:pPr>
            <w:r w:rsidRPr="00285D54">
              <w:t>X</w:t>
            </w:r>
          </w:p>
        </w:tc>
        <w:tc>
          <w:tcPr>
            <w:tcW w:w="768" w:type="dxa"/>
            <w:tcBorders>
              <w:top w:val="single" w:sz="4" w:space="0" w:color="auto"/>
            </w:tcBorders>
            <w:shd w:val="clear" w:color="auto" w:fill="auto"/>
          </w:tcPr>
          <w:p w14:paraId="501D08B3" w14:textId="77777777" w:rsidR="005F326D" w:rsidRPr="00285D54" w:rsidRDefault="005F326D" w:rsidP="00FF626E">
            <w:pPr>
              <w:pStyle w:val="TableCell2-0CenterBreak"/>
            </w:pPr>
          </w:p>
        </w:tc>
      </w:tr>
      <w:tr w:rsidR="005F326D" w14:paraId="4A023DD3" w14:textId="77777777" w:rsidTr="00FF626E">
        <w:tc>
          <w:tcPr>
            <w:tcW w:w="283" w:type="dxa"/>
            <w:shd w:val="clear" w:color="auto" w:fill="auto"/>
          </w:tcPr>
          <w:p w14:paraId="2B232B31" w14:textId="77777777" w:rsidR="005F326D" w:rsidRPr="001745F1" w:rsidRDefault="005F326D" w:rsidP="00FF626E">
            <w:pPr>
              <w:rPr>
                <w:rStyle w:val="ChItalBold"/>
              </w:rPr>
            </w:pPr>
          </w:p>
        </w:tc>
        <w:tc>
          <w:tcPr>
            <w:tcW w:w="1560" w:type="dxa"/>
            <w:gridSpan w:val="2"/>
            <w:shd w:val="clear" w:color="auto" w:fill="auto"/>
          </w:tcPr>
          <w:p w14:paraId="7F3CBA62" w14:textId="77777777" w:rsidR="005F326D" w:rsidRPr="001745F1" w:rsidRDefault="005F326D" w:rsidP="00FF626E">
            <w:pPr>
              <w:rPr>
                <w:rStyle w:val="ChItalBold"/>
              </w:rPr>
            </w:pPr>
            <w:r>
              <w:rPr>
                <w:rStyle w:val="ChItalBold"/>
              </w:rPr>
              <w:t>coba</w:t>
            </w:r>
          </w:p>
        </w:tc>
        <w:tc>
          <w:tcPr>
            <w:tcW w:w="1812" w:type="dxa"/>
            <w:gridSpan w:val="2"/>
            <w:shd w:val="clear" w:color="auto" w:fill="auto"/>
          </w:tcPr>
          <w:p w14:paraId="57C73BA9" w14:textId="77777777" w:rsidR="005F326D" w:rsidRDefault="005F326D" w:rsidP="00FF626E">
            <w:r>
              <w:t>‘try’</w:t>
            </w:r>
          </w:p>
        </w:tc>
        <w:tc>
          <w:tcPr>
            <w:tcW w:w="1503" w:type="dxa"/>
            <w:shd w:val="clear" w:color="auto" w:fill="auto"/>
          </w:tcPr>
          <w:p w14:paraId="11489831" w14:textId="77777777" w:rsidR="005F326D" w:rsidRDefault="005F326D" w:rsidP="00FF626E">
            <w:r>
              <w:t>‘if only’</w:t>
            </w:r>
          </w:p>
        </w:tc>
        <w:tc>
          <w:tcPr>
            <w:tcW w:w="765" w:type="dxa"/>
            <w:shd w:val="clear" w:color="auto" w:fill="auto"/>
          </w:tcPr>
          <w:p w14:paraId="29034274" w14:textId="77777777" w:rsidR="005F326D" w:rsidRPr="00285D54" w:rsidRDefault="005F326D" w:rsidP="00FF626E">
            <w:pPr>
              <w:pStyle w:val="TableCell0-0CenterBreak"/>
            </w:pPr>
            <w:r>
              <w:t>X</w:t>
            </w:r>
          </w:p>
        </w:tc>
        <w:tc>
          <w:tcPr>
            <w:tcW w:w="768" w:type="dxa"/>
            <w:shd w:val="clear" w:color="auto" w:fill="auto"/>
          </w:tcPr>
          <w:p w14:paraId="7D192DE2" w14:textId="77777777" w:rsidR="005F326D" w:rsidRPr="00285D54" w:rsidRDefault="005F326D" w:rsidP="00FF626E">
            <w:pPr>
              <w:pStyle w:val="TableCell0-0CenterBreak"/>
            </w:pPr>
          </w:p>
        </w:tc>
      </w:tr>
      <w:tr w:rsidR="005F326D" w14:paraId="38AD0D6D" w14:textId="77777777" w:rsidTr="00FF626E">
        <w:tc>
          <w:tcPr>
            <w:tcW w:w="283" w:type="dxa"/>
            <w:shd w:val="clear" w:color="auto" w:fill="auto"/>
          </w:tcPr>
          <w:p w14:paraId="530A91E8" w14:textId="77777777" w:rsidR="005F326D" w:rsidRPr="001745F1" w:rsidRDefault="005F326D" w:rsidP="00FF626E">
            <w:pPr>
              <w:rPr>
                <w:rStyle w:val="ChItalBold"/>
              </w:rPr>
            </w:pPr>
          </w:p>
        </w:tc>
        <w:tc>
          <w:tcPr>
            <w:tcW w:w="1560" w:type="dxa"/>
            <w:gridSpan w:val="2"/>
            <w:shd w:val="clear" w:color="auto" w:fill="auto"/>
          </w:tcPr>
          <w:p w14:paraId="578C4B58" w14:textId="77777777" w:rsidR="005F326D" w:rsidRPr="001745F1" w:rsidRDefault="005F326D" w:rsidP="00FF626E">
            <w:pPr>
              <w:rPr>
                <w:rStyle w:val="ChItalBold"/>
              </w:rPr>
            </w:pPr>
            <w:r w:rsidRPr="001745F1">
              <w:rPr>
                <w:rStyle w:val="ChItalBold"/>
              </w:rPr>
              <w:t>haru</w:t>
            </w:r>
            <w:r>
              <w:rPr>
                <w:rStyle w:val="ChItalBold"/>
              </w:rPr>
              <w:t>s-</w:t>
            </w:r>
            <w:r w:rsidRPr="001745F1">
              <w:rPr>
                <w:rStyle w:val="ChItalBold"/>
              </w:rPr>
              <w:t>nya</w:t>
            </w:r>
          </w:p>
        </w:tc>
        <w:tc>
          <w:tcPr>
            <w:tcW w:w="1812" w:type="dxa"/>
            <w:gridSpan w:val="2"/>
            <w:shd w:val="clear" w:color="auto" w:fill="auto"/>
          </w:tcPr>
          <w:p w14:paraId="3C33558C" w14:textId="77777777" w:rsidR="005F326D" w:rsidRDefault="005F326D" w:rsidP="00FF626E">
            <w:r>
              <w:t>‘have.to-</w:t>
            </w:r>
            <w:r w:rsidRPr="0099608C">
              <w:rPr>
                <w:rStyle w:val="ChSmallCaps"/>
              </w:rPr>
              <w:t>3poss</w:t>
            </w:r>
            <w:r>
              <w:rPr>
                <w:rStyle w:val="ChSmallCaps"/>
              </w:rPr>
              <w:t>r</w:t>
            </w:r>
            <w:r>
              <w:t>’</w:t>
            </w:r>
          </w:p>
        </w:tc>
        <w:tc>
          <w:tcPr>
            <w:tcW w:w="1503" w:type="dxa"/>
            <w:shd w:val="clear" w:color="auto" w:fill="auto"/>
          </w:tcPr>
          <w:p w14:paraId="1865A8E3" w14:textId="77777777" w:rsidR="005F326D" w:rsidRPr="001532F6" w:rsidRDefault="005F326D" w:rsidP="00FF626E">
            <w:r>
              <w:t>‘</w:t>
            </w:r>
            <w:r w:rsidRPr="001532F6">
              <w:t>appropriately</w:t>
            </w:r>
            <w:r>
              <w:t>’</w:t>
            </w:r>
          </w:p>
        </w:tc>
        <w:tc>
          <w:tcPr>
            <w:tcW w:w="765" w:type="dxa"/>
            <w:shd w:val="clear" w:color="auto" w:fill="auto"/>
          </w:tcPr>
          <w:p w14:paraId="0F0CDBD1" w14:textId="77777777" w:rsidR="005F326D" w:rsidRPr="00285D54" w:rsidRDefault="005F326D" w:rsidP="00FF626E">
            <w:pPr>
              <w:pStyle w:val="TableCell0-0CenterBreak"/>
            </w:pPr>
            <w:r w:rsidRPr="00285D54">
              <w:t>X</w:t>
            </w:r>
          </w:p>
        </w:tc>
        <w:tc>
          <w:tcPr>
            <w:tcW w:w="768" w:type="dxa"/>
            <w:shd w:val="clear" w:color="auto" w:fill="auto"/>
          </w:tcPr>
          <w:p w14:paraId="7B59A21C" w14:textId="77777777" w:rsidR="005F326D" w:rsidRPr="00285D54" w:rsidRDefault="005F326D" w:rsidP="00FF626E">
            <w:pPr>
              <w:pStyle w:val="TableCell0-0CenterBreak"/>
            </w:pPr>
          </w:p>
        </w:tc>
      </w:tr>
      <w:tr w:rsidR="005F326D" w14:paraId="6970DA23" w14:textId="77777777" w:rsidTr="00FF626E">
        <w:tc>
          <w:tcPr>
            <w:tcW w:w="283" w:type="dxa"/>
            <w:shd w:val="clear" w:color="auto" w:fill="auto"/>
          </w:tcPr>
          <w:p w14:paraId="61E8CECF" w14:textId="77777777" w:rsidR="005F326D" w:rsidRPr="001745F1" w:rsidRDefault="005F326D" w:rsidP="00FF626E">
            <w:pPr>
              <w:rPr>
                <w:rStyle w:val="ChItalBold"/>
              </w:rPr>
            </w:pPr>
          </w:p>
        </w:tc>
        <w:tc>
          <w:tcPr>
            <w:tcW w:w="1560" w:type="dxa"/>
            <w:gridSpan w:val="2"/>
            <w:shd w:val="clear" w:color="auto" w:fill="auto"/>
          </w:tcPr>
          <w:p w14:paraId="3B52CE97" w14:textId="77777777" w:rsidR="005F326D" w:rsidRPr="001745F1" w:rsidRDefault="005F326D" w:rsidP="00FF626E">
            <w:pPr>
              <w:rPr>
                <w:rStyle w:val="ChItalBold"/>
              </w:rPr>
            </w:pPr>
            <w:r w:rsidRPr="001745F1">
              <w:rPr>
                <w:rStyle w:val="ChItalBold"/>
              </w:rPr>
              <w:t>muda</w:t>
            </w:r>
            <w:r>
              <w:rPr>
                <w:rStyle w:val="ChItalBold"/>
              </w:rPr>
              <w:t>~</w:t>
            </w:r>
            <w:r w:rsidRPr="001745F1">
              <w:rPr>
                <w:rStyle w:val="ChItalBold"/>
              </w:rPr>
              <w:t>muda</w:t>
            </w:r>
            <w:r>
              <w:rPr>
                <w:rStyle w:val="ChItalBold"/>
              </w:rPr>
              <w:t>-</w:t>
            </w:r>
            <w:r w:rsidRPr="001745F1">
              <w:rPr>
                <w:rStyle w:val="ChItalBold"/>
              </w:rPr>
              <w:t>an</w:t>
            </w:r>
          </w:p>
        </w:tc>
        <w:tc>
          <w:tcPr>
            <w:tcW w:w="1812" w:type="dxa"/>
            <w:gridSpan w:val="2"/>
            <w:shd w:val="clear" w:color="auto" w:fill="auto"/>
          </w:tcPr>
          <w:p w14:paraId="72CC4634" w14:textId="77777777" w:rsidR="005F326D" w:rsidRDefault="005F326D" w:rsidP="00FF626E">
            <w:r>
              <w:t>‘</w:t>
            </w:r>
            <w:r w:rsidRPr="0099608C">
              <w:rPr>
                <w:rStyle w:val="ChSmallCaps"/>
              </w:rPr>
              <w:t>rdp</w:t>
            </w:r>
            <w:r>
              <w:t>~be.easy-</w:t>
            </w:r>
            <w:r w:rsidRPr="0099608C">
              <w:rPr>
                <w:rStyle w:val="ChSmallCaps"/>
              </w:rPr>
              <w:t>pat</w:t>
            </w:r>
            <w:r>
              <w:t>’</w:t>
            </w:r>
          </w:p>
        </w:tc>
        <w:tc>
          <w:tcPr>
            <w:tcW w:w="1503" w:type="dxa"/>
            <w:shd w:val="clear" w:color="auto" w:fill="auto"/>
          </w:tcPr>
          <w:p w14:paraId="21AE2072" w14:textId="77777777" w:rsidR="005F326D" w:rsidRPr="001532F6" w:rsidRDefault="005F326D" w:rsidP="00FF626E">
            <w:r>
              <w:t>‘hopefully’</w:t>
            </w:r>
          </w:p>
        </w:tc>
        <w:tc>
          <w:tcPr>
            <w:tcW w:w="765" w:type="dxa"/>
            <w:shd w:val="clear" w:color="auto" w:fill="auto"/>
          </w:tcPr>
          <w:p w14:paraId="301F6A17" w14:textId="77777777" w:rsidR="005F326D" w:rsidRPr="00285D54" w:rsidRDefault="005F326D" w:rsidP="00FF626E">
            <w:pPr>
              <w:pStyle w:val="TableCell0-0CenterBreak"/>
            </w:pPr>
            <w:r w:rsidRPr="00285D54">
              <w:t>X</w:t>
            </w:r>
          </w:p>
        </w:tc>
        <w:tc>
          <w:tcPr>
            <w:tcW w:w="768" w:type="dxa"/>
            <w:shd w:val="clear" w:color="auto" w:fill="auto"/>
          </w:tcPr>
          <w:p w14:paraId="4035C26E" w14:textId="77777777" w:rsidR="005F326D" w:rsidRPr="00285D54" w:rsidRDefault="005F326D" w:rsidP="00FF626E">
            <w:pPr>
              <w:pStyle w:val="TableCell0-0CenterBreak"/>
            </w:pPr>
          </w:p>
        </w:tc>
      </w:tr>
      <w:tr w:rsidR="005F326D" w14:paraId="0244B39D" w14:textId="77777777" w:rsidTr="00FF626E">
        <w:tc>
          <w:tcPr>
            <w:tcW w:w="283" w:type="dxa"/>
            <w:shd w:val="clear" w:color="auto" w:fill="auto"/>
          </w:tcPr>
          <w:p w14:paraId="296D6B4D" w14:textId="77777777" w:rsidR="005F326D" w:rsidRPr="001745F1" w:rsidRDefault="005F326D" w:rsidP="00FF626E">
            <w:pPr>
              <w:pStyle w:val="TableCell0-2Break"/>
              <w:rPr>
                <w:rStyle w:val="ChItalBold"/>
              </w:rPr>
            </w:pPr>
          </w:p>
        </w:tc>
        <w:tc>
          <w:tcPr>
            <w:tcW w:w="1560" w:type="dxa"/>
            <w:gridSpan w:val="2"/>
            <w:shd w:val="clear" w:color="auto" w:fill="auto"/>
          </w:tcPr>
          <w:p w14:paraId="65BA22BE" w14:textId="77777777" w:rsidR="005F326D" w:rsidRPr="001745F1" w:rsidRDefault="005F326D" w:rsidP="00FF626E">
            <w:pPr>
              <w:pStyle w:val="TableCell0-2Break"/>
              <w:rPr>
                <w:rStyle w:val="ChItalBold"/>
              </w:rPr>
            </w:pPr>
            <w:r w:rsidRPr="001745F1">
              <w:rPr>
                <w:rStyle w:val="ChItalBold"/>
              </w:rPr>
              <w:t>taw</w:t>
            </w:r>
            <w:r>
              <w:rPr>
                <w:rStyle w:val="ChItalBold"/>
              </w:rPr>
              <w:t>~</w:t>
            </w:r>
            <w:r w:rsidRPr="001745F1">
              <w:rPr>
                <w:rStyle w:val="ChItalBold"/>
              </w:rPr>
              <w:t>taw</w:t>
            </w:r>
          </w:p>
        </w:tc>
        <w:tc>
          <w:tcPr>
            <w:tcW w:w="1812" w:type="dxa"/>
            <w:gridSpan w:val="2"/>
            <w:shd w:val="clear" w:color="auto" w:fill="auto"/>
          </w:tcPr>
          <w:p w14:paraId="30D3AE96" w14:textId="77777777" w:rsidR="005F326D" w:rsidRDefault="005F326D" w:rsidP="00FF626E">
            <w:pPr>
              <w:pStyle w:val="TableCell0-2Break"/>
            </w:pPr>
            <w:r>
              <w:t>‘</w:t>
            </w:r>
            <w:r w:rsidRPr="0099608C">
              <w:rPr>
                <w:rStyle w:val="ChSmallCaps"/>
              </w:rPr>
              <w:t>rdp</w:t>
            </w:r>
            <w:r>
              <w:t>~know’</w:t>
            </w:r>
          </w:p>
        </w:tc>
        <w:tc>
          <w:tcPr>
            <w:tcW w:w="1503" w:type="dxa"/>
            <w:shd w:val="clear" w:color="auto" w:fill="auto"/>
          </w:tcPr>
          <w:p w14:paraId="43DD88FC" w14:textId="77777777" w:rsidR="005F326D" w:rsidRPr="00304179" w:rsidRDefault="005F326D" w:rsidP="00FF626E">
            <w:pPr>
              <w:pStyle w:val="TableCell0-2Break"/>
            </w:pPr>
            <w:r>
              <w:t>‘suddenly’</w:t>
            </w:r>
          </w:p>
        </w:tc>
        <w:tc>
          <w:tcPr>
            <w:tcW w:w="765" w:type="dxa"/>
            <w:shd w:val="clear" w:color="auto" w:fill="auto"/>
          </w:tcPr>
          <w:p w14:paraId="24DCF2E1" w14:textId="77777777" w:rsidR="005F326D" w:rsidRPr="00285D54" w:rsidRDefault="005F326D" w:rsidP="00FF626E">
            <w:pPr>
              <w:pStyle w:val="TableCell0-2CenterBreak"/>
            </w:pPr>
            <w:r w:rsidRPr="00285D54">
              <w:t>X</w:t>
            </w:r>
          </w:p>
        </w:tc>
        <w:tc>
          <w:tcPr>
            <w:tcW w:w="768" w:type="dxa"/>
            <w:shd w:val="clear" w:color="auto" w:fill="auto"/>
          </w:tcPr>
          <w:p w14:paraId="4B5E7894" w14:textId="77777777" w:rsidR="005F326D" w:rsidRPr="00285D54" w:rsidRDefault="005F326D" w:rsidP="00FF626E">
            <w:pPr>
              <w:pStyle w:val="TableCell0-2CenterBreak"/>
            </w:pPr>
          </w:p>
        </w:tc>
      </w:tr>
    </w:tbl>
    <w:p w14:paraId="20AB4C74" w14:textId="77777777" w:rsidR="005F326D" w:rsidRDefault="005F326D" w:rsidP="005F326D">
      <w:pPr>
        <w:pStyle w:val="Body0005after05before"/>
      </w:pPr>
      <w:r>
        <w:t xml:space="preserve">The pre-predicate position of the modal adverbs is demonstrated in </w:t>
      </w:r>
      <w:r>
        <w:fldChar w:fldCharType="begin"/>
      </w:r>
      <w:r>
        <w:instrText xml:space="preserve"> REF _Ref367440558 \h </w:instrText>
      </w:r>
      <w:r>
        <w:fldChar w:fldCharType="separate"/>
      </w:r>
      <w:r w:rsidR="00154D81">
        <w:t>(</w:t>
      </w:r>
      <w:r w:rsidR="00154D81">
        <w:rPr>
          <w:noProof/>
        </w:rPr>
        <w:t>157</w:t>
      </w:r>
      <w:r w:rsidR="00154D81">
        <w:t>)</w:t>
      </w:r>
      <w:r>
        <w:fldChar w:fldCharType="end"/>
      </w:r>
      <w:r>
        <w:t xml:space="preserve"> to </w:t>
      </w:r>
      <w:r>
        <w:fldChar w:fldCharType="begin"/>
      </w:r>
      <w:r>
        <w:instrText xml:space="preserve"> REF _Ref362880984 \h </w:instrText>
      </w:r>
      <w:r>
        <w:fldChar w:fldCharType="separate"/>
      </w:r>
      <w:r w:rsidR="00154D81">
        <w:t>(</w:t>
      </w:r>
      <w:r w:rsidR="00154D81">
        <w:rPr>
          <w:noProof/>
        </w:rPr>
        <w:t>160</w:t>
      </w:r>
      <w:r w:rsidR="00154D81">
        <w:t>)</w:t>
      </w:r>
      <w:r>
        <w:fldChar w:fldCharType="end"/>
      </w:r>
      <w:r>
        <w:t xml:space="preserve">. Typically, they precede the subject. This is illustrated with epistemic </w:t>
      </w:r>
      <w:r>
        <w:rPr>
          <w:rStyle w:val="ChItalBold"/>
        </w:rPr>
        <w:t>memang</w:t>
      </w:r>
      <w:r>
        <w:t xml:space="preserve"> ‘indeed’ in </w:t>
      </w:r>
      <w:r>
        <w:fldChar w:fldCharType="begin"/>
      </w:r>
      <w:r>
        <w:instrText xml:space="preserve"> REF _Ref367440558 \h </w:instrText>
      </w:r>
      <w:r>
        <w:fldChar w:fldCharType="separate"/>
      </w:r>
      <w:r w:rsidR="00154D81">
        <w:t>(</w:t>
      </w:r>
      <w:r w:rsidR="00154D81">
        <w:rPr>
          <w:noProof/>
        </w:rPr>
        <w:t>157</w:t>
      </w:r>
      <w:r w:rsidR="00154D81">
        <w:t>)</w:t>
      </w:r>
      <w:r>
        <w:fldChar w:fldCharType="end"/>
      </w:r>
      <w:r>
        <w:t xml:space="preserve"> and </w:t>
      </w:r>
      <w:r>
        <w:rPr>
          <w:rStyle w:val="ChItalBold"/>
        </w:rPr>
        <w:t>pasti</w:t>
      </w:r>
      <w:r>
        <w:t xml:space="preserve"> ‘definitely’ in </w:t>
      </w:r>
      <w:r>
        <w:fldChar w:fldCharType="begin"/>
      </w:r>
      <w:r>
        <w:instrText xml:space="preserve"> REF _Ref362880983 \h </w:instrText>
      </w:r>
      <w:r>
        <w:fldChar w:fldCharType="separate"/>
      </w:r>
      <w:r w:rsidR="00154D81">
        <w:t>(</w:t>
      </w:r>
      <w:r w:rsidR="00154D81">
        <w:rPr>
          <w:noProof/>
        </w:rPr>
        <w:t>158</w:t>
      </w:r>
      <w:r w:rsidR="00154D81">
        <w:t>)</w:t>
      </w:r>
      <w:r>
        <w:fldChar w:fldCharType="end"/>
      </w:r>
      <w:r>
        <w:t xml:space="preserve">, and with evaluative </w:t>
      </w:r>
      <w:r>
        <w:rPr>
          <w:rStyle w:val="ChItalBold"/>
        </w:rPr>
        <w:t>akirnya</w:t>
      </w:r>
      <w:r>
        <w:t xml:space="preserve"> ‘finally’ in </w:t>
      </w:r>
      <w:r>
        <w:fldChar w:fldCharType="begin"/>
      </w:r>
      <w:r>
        <w:instrText xml:space="preserve"> REF _Ref358211478 \h </w:instrText>
      </w:r>
      <w:r>
        <w:fldChar w:fldCharType="separate"/>
      </w:r>
      <w:r w:rsidR="00154D81">
        <w:t>(</w:t>
      </w:r>
      <w:r w:rsidR="00154D81">
        <w:rPr>
          <w:noProof/>
        </w:rPr>
        <w:t>159</w:t>
      </w:r>
      <w:r w:rsidR="00154D81">
        <w:t>)</w:t>
      </w:r>
      <w:r>
        <w:fldChar w:fldCharType="end"/>
      </w:r>
      <w:r>
        <w:t xml:space="preserve"> and </w:t>
      </w:r>
      <w:r w:rsidRPr="001968E7">
        <w:rPr>
          <w:rStyle w:val="ChItalBold"/>
        </w:rPr>
        <w:t>taw</w:t>
      </w:r>
      <w:r>
        <w:rPr>
          <w:rStyle w:val="ChItalBold"/>
        </w:rPr>
        <w:t>~</w:t>
      </w:r>
      <w:r w:rsidRPr="001968E7">
        <w:rPr>
          <w:rStyle w:val="ChItalBold"/>
        </w:rPr>
        <w:t>taw</w:t>
      </w:r>
      <w:r>
        <w:t xml:space="preserve"> ‘suddenly’ in </w:t>
      </w:r>
      <w:r>
        <w:fldChar w:fldCharType="begin"/>
      </w:r>
      <w:r>
        <w:instrText xml:space="preserve"> REF _Ref362880984 \h </w:instrText>
      </w:r>
      <w:r>
        <w:fldChar w:fldCharType="separate"/>
      </w:r>
      <w:r w:rsidR="00154D81">
        <w:t>(</w:t>
      </w:r>
      <w:r w:rsidR="00154D81">
        <w:rPr>
          <w:noProof/>
        </w:rPr>
        <w:t>160</w:t>
      </w:r>
      <w:r w:rsidR="00154D81">
        <w:t>)</w:t>
      </w:r>
      <w:r>
        <w:fldChar w:fldCharType="end"/>
      </w:r>
      <w:r>
        <w:t>. Functioning at clause level, the epistemic adverbs introduce propositions which offer explanations and clarifications for the events depicted in the preceding discourse, while the evaluative adverbs provide an evaluation of the events described in the preceding discourse.</w:t>
      </w:r>
    </w:p>
    <w:p w14:paraId="66A0BD61" w14:textId="77777777" w:rsidR="005F326D" w:rsidRDefault="005F326D" w:rsidP="005F326D">
      <w:pPr>
        <w:pStyle w:val="ExampleTitle"/>
      </w:pPr>
      <w:r>
        <w:t>Modal adverbs in pre-predicate position preceding the subject</w:t>
      </w:r>
    </w:p>
    <w:tbl>
      <w:tblPr>
        <w:tblW w:w="0" w:type="auto"/>
        <w:tblCellMar>
          <w:left w:w="42" w:type="dxa"/>
          <w:right w:w="42" w:type="dxa"/>
        </w:tblCellMar>
        <w:tblLook w:val="01E0" w:firstRow="1" w:lastRow="1" w:firstColumn="1" w:lastColumn="1" w:noHBand="0" w:noVBand="0"/>
      </w:tblPr>
      <w:tblGrid>
        <w:gridCol w:w="709"/>
        <w:gridCol w:w="510"/>
        <w:gridCol w:w="740"/>
        <w:gridCol w:w="918"/>
        <w:gridCol w:w="489"/>
        <w:gridCol w:w="1423"/>
      </w:tblGrid>
      <w:tr w:rsidR="005F326D" w:rsidRPr="005D0663" w14:paraId="09B4679B" w14:textId="77777777" w:rsidTr="00FF626E">
        <w:tc>
          <w:tcPr>
            <w:tcW w:w="709" w:type="dxa"/>
            <w:shd w:val="clear" w:color="auto" w:fill="auto"/>
          </w:tcPr>
          <w:p w14:paraId="3F8E2EC5" w14:textId="77777777" w:rsidR="005F326D" w:rsidRPr="00DE2EF3" w:rsidRDefault="005F326D" w:rsidP="00FF626E">
            <w:pPr>
              <w:pStyle w:val="O0Nwnext"/>
            </w:pPr>
            <w:bookmarkStart w:id="2337" w:name="_Ref367440558"/>
            <w:r>
              <w:t>(</w:t>
            </w:r>
            <w:fldSimple w:instr=" SEQ ( \* ARABIC \s 1 ">
              <w:r w:rsidR="00154D81">
                <w:rPr>
                  <w:noProof/>
                </w:rPr>
                <w:t>157</w:t>
              </w:r>
            </w:fldSimple>
            <w:r>
              <w:t>)</w:t>
            </w:r>
            <w:bookmarkEnd w:id="2337"/>
          </w:p>
        </w:tc>
        <w:tc>
          <w:tcPr>
            <w:tcW w:w="510" w:type="dxa"/>
            <w:shd w:val="clear" w:color="auto" w:fill="auto"/>
          </w:tcPr>
          <w:p w14:paraId="4CA5110F" w14:textId="77777777" w:rsidR="005F326D" w:rsidRPr="00EE622E" w:rsidRDefault="005F326D" w:rsidP="00FF626E">
            <w:pPr>
              <w:pStyle w:val="Text"/>
            </w:pPr>
            <w:r w:rsidRPr="00EE622E">
              <w:t>kas</w:t>
            </w:r>
          </w:p>
        </w:tc>
        <w:tc>
          <w:tcPr>
            <w:tcW w:w="740" w:type="dxa"/>
            <w:shd w:val="clear" w:color="auto" w:fill="auto"/>
          </w:tcPr>
          <w:p w14:paraId="738C4FF3" w14:textId="77777777" w:rsidR="005F326D" w:rsidRPr="00EE622E" w:rsidRDefault="005F326D" w:rsidP="00FF626E">
            <w:pPr>
              <w:pStyle w:val="Text"/>
            </w:pPr>
            <w:r w:rsidRPr="00EE622E">
              <w:t>tinggal</w:t>
            </w:r>
            <w:r>
              <w:t>,</w:t>
            </w:r>
          </w:p>
        </w:tc>
        <w:tc>
          <w:tcPr>
            <w:tcW w:w="918" w:type="dxa"/>
            <w:shd w:val="clear" w:color="auto" w:fill="auto"/>
          </w:tcPr>
          <w:p w14:paraId="68E425DF" w14:textId="77777777" w:rsidR="005F326D" w:rsidRPr="00EE622E" w:rsidRDefault="005F326D" w:rsidP="00FF626E">
            <w:pPr>
              <w:pStyle w:val="Text"/>
              <w:rPr>
                <w:rStyle w:val="ChBlueBold"/>
              </w:rPr>
            </w:pPr>
            <w:r w:rsidRPr="00EE622E">
              <w:rPr>
                <w:rStyle w:val="ChBlueBold"/>
              </w:rPr>
              <w:t>meman</w:t>
            </w:r>
            <w:r>
              <w:rPr>
                <w:rStyle w:val="ChBlueBold"/>
              </w:rPr>
              <w:t>g</w:t>
            </w:r>
          </w:p>
        </w:tc>
        <w:tc>
          <w:tcPr>
            <w:tcW w:w="489" w:type="dxa"/>
            <w:shd w:val="clear" w:color="auto" w:fill="auto"/>
          </w:tcPr>
          <w:p w14:paraId="138DBAF3" w14:textId="77777777" w:rsidR="005F326D" w:rsidRPr="0016183B" w:rsidRDefault="005F326D" w:rsidP="00FF626E">
            <w:pPr>
              <w:pStyle w:val="Text"/>
            </w:pPr>
            <w:r>
              <w:t>de</w:t>
            </w:r>
          </w:p>
        </w:tc>
        <w:tc>
          <w:tcPr>
            <w:tcW w:w="1423" w:type="dxa"/>
            <w:shd w:val="clear" w:color="auto" w:fill="auto"/>
          </w:tcPr>
          <w:p w14:paraId="3F49B513" w14:textId="77777777" w:rsidR="005F326D" w:rsidRPr="0016183B" w:rsidRDefault="005F326D" w:rsidP="00FF626E">
            <w:pPr>
              <w:pStyle w:val="Text"/>
            </w:pPr>
            <w:r w:rsidRPr="0016183B">
              <w:t>nakal</w:t>
            </w:r>
          </w:p>
        </w:tc>
      </w:tr>
      <w:tr w:rsidR="005F326D" w:rsidRPr="00AC23C4" w14:paraId="292280EE" w14:textId="77777777" w:rsidTr="00FF626E">
        <w:tc>
          <w:tcPr>
            <w:tcW w:w="709" w:type="dxa"/>
            <w:shd w:val="clear" w:color="auto" w:fill="auto"/>
          </w:tcPr>
          <w:p w14:paraId="68F766A5" w14:textId="77777777" w:rsidR="005F326D" w:rsidRPr="00EE622E" w:rsidRDefault="005F326D" w:rsidP="00FF626E">
            <w:pPr>
              <w:pStyle w:val="GlossEng"/>
            </w:pPr>
          </w:p>
        </w:tc>
        <w:tc>
          <w:tcPr>
            <w:tcW w:w="510" w:type="dxa"/>
            <w:shd w:val="clear" w:color="auto" w:fill="auto"/>
          </w:tcPr>
          <w:p w14:paraId="7629B0C3" w14:textId="77777777" w:rsidR="005F326D" w:rsidRPr="00AB0DCF" w:rsidRDefault="005F326D" w:rsidP="00FF626E">
            <w:pPr>
              <w:pStyle w:val="GlossEng"/>
            </w:pPr>
            <w:r w:rsidRPr="00AB0DCF">
              <w:t>give</w:t>
            </w:r>
          </w:p>
        </w:tc>
        <w:tc>
          <w:tcPr>
            <w:tcW w:w="740" w:type="dxa"/>
            <w:shd w:val="clear" w:color="auto" w:fill="auto"/>
          </w:tcPr>
          <w:p w14:paraId="386F2D77" w14:textId="77777777" w:rsidR="005F326D" w:rsidRPr="00EE622E" w:rsidRDefault="005F326D" w:rsidP="00FF626E">
            <w:pPr>
              <w:pStyle w:val="GlossEng"/>
            </w:pPr>
            <w:r w:rsidRPr="00EE622E">
              <w:t>stay</w:t>
            </w:r>
          </w:p>
        </w:tc>
        <w:tc>
          <w:tcPr>
            <w:tcW w:w="918" w:type="dxa"/>
            <w:shd w:val="clear" w:color="auto" w:fill="auto"/>
          </w:tcPr>
          <w:p w14:paraId="1C2FF531" w14:textId="77777777" w:rsidR="005F326D" w:rsidRPr="00EE622E" w:rsidRDefault="005F326D" w:rsidP="00FF626E">
            <w:pPr>
              <w:pStyle w:val="GlossEng"/>
            </w:pPr>
            <w:r w:rsidRPr="00EE622E">
              <w:t>indeed</w:t>
            </w:r>
          </w:p>
        </w:tc>
        <w:tc>
          <w:tcPr>
            <w:tcW w:w="489" w:type="dxa"/>
            <w:shd w:val="clear" w:color="auto" w:fill="auto"/>
          </w:tcPr>
          <w:p w14:paraId="76DE0CCC" w14:textId="77777777" w:rsidR="005F326D" w:rsidRPr="0099608C" w:rsidRDefault="005F326D" w:rsidP="00FF626E">
            <w:pPr>
              <w:pStyle w:val="GlossEng"/>
              <w:rPr>
                <w:rStyle w:val="ChSmallCaps"/>
              </w:rPr>
            </w:pPr>
            <w:r w:rsidRPr="0099608C">
              <w:rPr>
                <w:rStyle w:val="ChSmallCaps"/>
              </w:rPr>
              <w:t>3sg</w:t>
            </w:r>
          </w:p>
        </w:tc>
        <w:tc>
          <w:tcPr>
            <w:tcW w:w="1423" w:type="dxa"/>
            <w:shd w:val="clear" w:color="auto" w:fill="auto"/>
          </w:tcPr>
          <w:p w14:paraId="3F9DF08F" w14:textId="77777777" w:rsidR="005F326D" w:rsidRPr="00EE622E" w:rsidRDefault="005F326D" w:rsidP="00FF626E">
            <w:pPr>
              <w:pStyle w:val="GlossEng"/>
            </w:pPr>
            <w:r>
              <w:t>be.</w:t>
            </w:r>
            <w:r w:rsidRPr="00EE622E">
              <w:t>mischievous</w:t>
            </w:r>
          </w:p>
        </w:tc>
      </w:tr>
    </w:tbl>
    <w:p w14:paraId="2BB90247" w14:textId="77777777" w:rsidR="005F326D" w:rsidRDefault="005F326D" w:rsidP="005F326D">
      <w:pPr>
        <w:pStyle w:val="FreeTranslEng"/>
      </w:pPr>
      <w:r>
        <w:t xml:space="preserve">‘let it be, </w:t>
      </w:r>
      <w:r w:rsidRPr="00A34C66">
        <w:rPr>
          <w:rStyle w:val="ChBlueBold"/>
        </w:rPr>
        <w:t>indeed</w:t>
      </w:r>
      <w:r>
        <w:t xml:space="preserve">, he is mischievous’ </w:t>
      </w:r>
      <w:r w:rsidRPr="00A34C66">
        <w:rPr>
          <w:rStyle w:val="ExampleSource"/>
        </w:rPr>
        <w:t>[081015-001-Cv.0027]</w:t>
      </w:r>
    </w:p>
    <w:tbl>
      <w:tblPr>
        <w:tblW w:w="0" w:type="auto"/>
        <w:tblCellMar>
          <w:left w:w="42" w:type="dxa"/>
          <w:right w:w="42" w:type="dxa"/>
        </w:tblCellMar>
        <w:tblLook w:val="01E0" w:firstRow="1" w:lastRow="1" w:firstColumn="1" w:lastColumn="1" w:noHBand="0" w:noVBand="0"/>
      </w:tblPr>
      <w:tblGrid>
        <w:gridCol w:w="709"/>
        <w:gridCol w:w="951"/>
        <w:gridCol w:w="489"/>
        <w:gridCol w:w="879"/>
      </w:tblGrid>
      <w:tr w:rsidR="005F326D" w:rsidRPr="005D0663" w14:paraId="69E74198" w14:textId="77777777" w:rsidTr="00FF626E">
        <w:tc>
          <w:tcPr>
            <w:tcW w:w="709" w:type="dxa"/>
            <w:shd w:val="clear" w:color="auto" w:fill="auto"/>
          </w:tcPr>
          <w:p w14:paraId="73993322" w14:textId="77777777" w:rsidR="005F326D" w:rsidRPr="00DE2EF3" w:rsidRDefault="005F326D" w:rsidP="00FF626E">
            <w:pPr>
              <w:pStyle w:val="O0Nwnext"/>
            </w:pPr>
            <w:bookmarkStart w:id="2338" w:name="_Ref362880983"/>
            <w:r>
              <w:t>(</w:t>
            </w:r>
            <w:fldSimple w:instr=" SEQ ( \* ARABIC \s 1 ">
              <w:r w:rsidR="00154D81">
                <w:rPr>
                  <w:noProof/>
                </w:rPr>
                <w:t>158</w:t>
              </w:r>
            </w:fldSimple>
            <w:r>
              <w:t>)</w:t>
            </w:r>
            <w:bookmarkEnd w:id="2338"/>
          </w:p>
        </w:tc>
        <w:tc>
          <w:tcPr>
            <w:tcW w:w="951" w:type="dxa"/>
            <w:shd w:val="clear" w:color="auto" w:fill="auto"/>
          </w:tcPr>
          <w:p w14:paraId="574B9B48" w14:textId="77777777" w:rsidR="005F326D" w:rsidRPr="007D54CA" w:rsidRDefault="005F326D" w:rsidP="00FF626E">
            <w:pPr>
              <w:pStyle w:val="Text"/>
              <w:rPr>
                <w:rStyle w:val="ChBlueBold"/>
              </w:rPr>
            </w:pPr>
            <w:r w:rsidRPr="007D54CA">
              <w:rPr>
                <w:rStyle w:val="ChBlueBold"/>
              </w:rPr>
              <w:t>pasti</w:t>
            </w:r>
          </w:p>
        </w:tc>
        <w:tc>
          <w:tcPr>
            <w:tcW w:w="489" w:type="dxa"/>
            <w:shd w:val="clear" w:color="auto" w:fill="auto"/>
          </w:tcPr>
          <w:p w14:paraId="0A9103C8" w14:textId="77777777" w:rsidR="005F326D" w:rsidRPr="0014127E" w:rsidRDefault="005F326D" w:rsidP="00FF626E">
            <w:pPr>
              <w:pStyle w:val="Text"/>
            </w:pPr>
            <w:r w:rsidRPr="0014127E">
              <w:t>de</w:t>
            </w:r>
          </w:p>
        </w:tc>
        <w:tc>
          <w:tcPr>
            <w:tcW w:w="879" w:type="dxa"/>
            <w:shd w:val="clear" w:color="auto" w:fill="auto"/>
          </w:tcPr>
          <w:p w14:paraId="784AD556" w14:textId="77777777" w:rsidR="005F326D" w:rsidRPr="0014127E" w:rsidRDefault="005F326D" w:rsidP="00FF626E">
            <w:pPr>
              <w:pStyle w:val="Text"/>
            </w:pPr>
            <w:r w:rsidRPr="0014127E">
              <w:t>pulang</w:t>
            </w:r>
          </w:p>
        </w:tc>
      </w:tr>
      <w:tr w:rsidR="005F326D" w:rsidRPr="00AC23C4" w14:paraId="7DA8F377" w14:textId="77777777" w:rsidTr="00FF626E">
        <w:tc>
          <w:tcPr>
            <w:tcW w:w="709" w:type="dxa"/>
            <w:shd w:val="clear" w:color="auto" w:fill="auto"/>
          </w:tcPr>
          <w:p w14:paraId="67CC6013" w14:textId="77777777" w:rsidR="005F326D" w:rsidRPr="0014127E" w:rsidRDefault="005F326D" w:rsidP="00FF626E">
            <w:pPr>
              <w:pStyle w:val="GlossEng"/>
            </w:pPr>
          </w:p>
        </w:tc>
        <w:tc>
          <w:tcPr>
            <w:tcW w:w="951" w:type="dxa"/>
            <w:shd w:val="clear" w:color="auto" w:fill="auto"/>
          </w:tcPr>
          <w:p w14:paraId="268E9C69" w14:textId="77777777" w:rsidR="005F326D" w:rsidRPr="0014127E" w:rsidRDefault="005F326D" w:rsidP="00FF626E">
            <w:pPr>
              <w:pStyle w:val="GlossEng"/>
            </w:pPr>
            <w:r w:rsidRPr="0014127E">
              <w:t>definitely</w:t>
            </w:r>
          </w:p>
        </w:tc>
        <w:tc>
          <w:tcPr>
            <w:tcW w:w="489" w:type="dxa"/>
            <w:shd w:val="clear" w:color="auto" w:fill="auto"/>
          </w:tcPr>
          <w:p w14:paraId="48132403" w14:textId="77777777" w:rsidR="005F326D" w:rsidRPr="0099608C" w:rsidRDefault="005F326D" w:rsidP="00FF626E">
            <w:pPr>
              <w:pStyle w:val="GlossEng"/>
              <w:rPr>
                <w:rStyle w:val="ChSmallCaps"/>
              </w:rPr>
            </w:pPr>
            <w:r w:rsidRPr="0099608C">
              <w:rPr>
                <w:rStyle w:val="ChSmallCaps"/>
              </w:rPr>
              <w:t>3sg</w:t>
            </w:r>
          </w:p>
        </w:tc>
        <w:tc>
          <w:tcPr>
            <w:tcW w:w="879" w:type="dxa"/>
            <w:shd w:val="clear" w:color="auto" w:fill="auto"/>
          </w:tcPr>
          <w:p w14:paraId="215965F4" w14:textId="77777777" w:rsidR="005F326D" w:rsidRPr="0014127E" w:rsidRDefault="005F326D" w:rsidP="00FF626E">
            <w:pPr>
              <w:pStyle w:val="GlossEng"/>
            </w:pPr>
            <w:r w:rsidRPr="0014127E">
              <w:t>go.home</w:t>
            </w:r>
          </w:p>
        </w:tc>
      </w:tr>
    </w:tbl>
    <w:p w14:paraId="5591146A" w14:textId="77777777" w:rsidR="005F326D" w:rsidRDefault="005F326D" w:rsidP="005F326D">
      <w:pPr>
        <w:pStyle w:val="FreeTranslEng"/>
      </w:pPr>
      <w:r>
        <w:t>‘</w:t>
      </w:r>
      <w:r w:rsidRPr="007D54CA">
        <w:rPr>
          <w:rStyle w:val="ChBlueBold"/>
        </w:rPr>
        <w:t>certainly</w:t>
      </w:r>
      <w:r>
        <w:t xml:space="preserve">, she’ll come home’ </w:t>
      </w:r>
      <w:r w:rsidRPr="007D54CA">
        <w:rPr>
          <w:rStyle w:val="ExampleSource"/>
        </w:rPr>
        <w:t>[081006-019-Cv.0010]</w:t>
      </w:r>
    </w:p>
    <w:tbl>
      <w:tblPr>
        <w:tblW w:w="0" w:type="auto"/>
        <w:tblCellMar>
          <w:left w:w="42" w:type="dxa"/>
          <w:right w:w="42" w:type="dxa"/>
        </w:tblCellMar>
        <w:tblLook w:val="01E0" w:firstRow="1" w:lastRow="1" w:firstColumn="1" w:lastColumn="1" w:noHBand="0" w:noVBand="0"/>
      </w:tblPr>
      <w:tblGrid>
        <w:gridCol w:w="709"/>
        <w:gridCol w:w="851"/>
        <w:gridCol w:w="1126"/>
        <w:gridCol w:w="729"/>
        <w:gridCol w:w="1184"/>
        <w:gridCol w:w="462"/>
        <w:gridCol w:w="862"/>
      </w:tblGrid>
      <w:tr w:rsidR="005F326D" w:rsidRPr="005D0663" w14:paraId="59AF193C" w14:textId="77777777" w:rsidTr="00FF626E">
        <w:tc>
          <w:tcPr>
            <w:tcW w:w="709" w:type="dxa"/>
            <w:shd w:val="clear" w:color="auto" w:fill="auto"/>
          </w:tcPr>
          <w:p w14:paraId="39C90DD6" w14:textId="77777777" w:rsidR="005F326D" w:rsidRPr="00DE2EF3" w:rsidRDefault="005F326D" w:rsidP="00FF626E">
            <w:pPr>
              <w:pStyle w:val="O0Nwnext"/>
            </w:pPr>
            <w:bookmarkStart w:id="2339" w:name="_Ref358211478"/>
            <w:r>
              <w:t>(</w:t>
            </w:r>
            <w:fldSimple w:instr=" SEQ ( \* ARABIC \s 1 ">
              <w:r w:rsidR="00154D81">
                <w:rPr>
                  <w:noProof/>
                </w:rPr>
                <w:t>159</w:t>
              </w:r>
            </w:fldSimple>
            <w:r>
              <w:t>)</w:t>
            </w:r>
            <w:bookmarkEnd w:id="2339"/>
          </w:p>
        </w:tc>
        <w:tc>
          <w:tcPr>
            <w:tcW w:w="851" w:type="dxa"/>
            <w:shd w:val="clear" w:color="auto" w:fill="auto"/>
          </w:tcPr>
          <w:p w14:paraId="712490B9" w14:textId="77777777" w:rsidR="005F326D" w:rsidRPr="0095724B" w:rsidRDefault="005F326D" w:rsidP="00FF626E">
            <w:pPr>
              <w:pStyle w:val="Text"/>
              <w:rPr>
                <w:rStyle w:val="ChBlueBold"/>
              </w:rPr>
            </w:pPr>
            <w:r w:rsidRPr="0095724B">
              <w:rPr>
                <w:rStyle w:val="ChBlueBold"/>
              </w:rPr>
              <w:t>akirnya</w:t>
            </w:r>
          </w:p>
        </w:tc>
        <w:tc>
          <w:tcPr>
            <w:tcW w:w="1126" w:type="dxa"/>
            <w:shd w:val="clear" w:color="auto" w:fill="auto"/>
          </w:tcPr>
          <w:p w14:paraId="22D0FC13" w14:textId="77777777" w:rsidR="005F326D" w:rsidRPr="005C0816" w:rsidRDefault="005F326D" w:rsidP="00FF626E">
            <w:pPr>
              <w:pStyle w:val="Text"/>
            </w:pPr>
            <w:r>
              <w:t>asap~</w:t>
            </w:r>
            <w:r w:rsidRPr="005C0816">
              <w:t>asap</w:t>
            </w:r>
          </w:p>
        </w:tc>
        <w:tc>
          <w:tcPr>
            <w:tcW w:w="729" w:type="dxa"/>
            <w:shd w:val="clear" w:color="auto" w:fill="auto"/>
          </w:tcPr>
          <w:p w14:paraId="466329E9" w14:textId="77777777" w:rsidR="005F326D" w:rsidRPr="005C0816" w:rsidRDefault="005F326D" w:rsidP="00FF626E">
            <w:pPr>
              <w:pStyle w:val="Text"/>
            </w:pPr>
            <w:r>
              <w:t>nai</w:t>
            </w:r>
            <w:r w:rsidRPr="005C0816">
              <w:t>k</w:t>
            </w:r>
            <w:r>
              <w:t>,</w:t>
            </w:r>
          </w:p>
        </w:tc>
        <w:tc>
          <w:tcPr>
            <w:tcW w:w="1184" w:type="dxa"/>
            <w:shd w:val="clear" w:color="auto" w:fill="auto"/>
          </w:tcPr>
          <w:p w14:paraId="654BB4A5" w14:textId="77777777" w:rsidR="005F326D" w:rsidRPr="005C0816" w:rsidRDefault="005F326D" w:rsidP="00FF626E">
            <w:pPr>
              <w:pStyle w:val="Text"/>
            </w:pPr>
            <w:r w:rsidRPr="005C0816">
              <w:t>langsung</w:t>
            </w:r>
          </w:p>
        </w:tc>
        <w:tc>
          <w:tcPr>
            <w:tcW w:w="462" w:type="dxa"/>
            <w:shd w:val="clear" w:color="auto" w:fill="auto"/>
          </w:tcPr>
          <w:p w14:paraId="245E1874" w14:textId="77777777" w:rsidR="005F326D" w:rsidRPr="005C0816" w:rsidRDefault="005F326D" w:rsidP="00FF626E">
            <w:pPr>
              <w:pStyle w:val="Text"/>
            </w:pPr>
            <w:r w:rsidRPr="005C0816">
              <w:t>api</w:t>
            </w:r>
          </w:p>
        </w:tc>
        <w:tc>
          <w:tcPr>
            <w:tcW w:w="862" w:type="dxa"/>
            <w:shd w:val="clear" w:color="auto" w:fill="auto"/>
          </w:tcPr>
          <w:p w14:paraId="48DCCCF1" w14:textId="77777777" w:rsidR="005F326D" w:rsidRPr="005C0816" w:rsidRDefault="005F326D" w:rsidP="00FF626E">
            <w:pPr>
              <w:pStyle w:val="Text"/>
            </w:pPr>
            <w:r w:rsidRPr="005C0816">
              <w:t>menyala</w:t>
            </w:r>
          </w:p>
        </w:tc>
      </w:tr>
      <w:tr w:rsidR="005F326D" w:rsidRPr="00AC23C4" w14:paraId="53945AB2" w14:textId="77777777" w:rsidTr="00FF626E">
        <w:tc>
          <w:tcPr>
            <w:tcW w:w="709" w:type="dxa"/>
            <w:shd w:val="clear" w:color="auto" w:fill="auto"/>
          </w:tcPr>
          <w:p w14:paraId="2D67EAEA" w14:textId="77777777" w:rsidR="005F326D" w:rsidRPr="005C0816" w:rsidRDefault="005F326D" w:rsidP="00FF626E">
            <w:pPr>
              <w:pStyle w:val="GlossEng"/>
            </w:pPr>
          </w:p>
        </w:tc>
        <w:tc>
          <w:tcPr>
            <w:tcW w:w="851" w:type="dxa"/>
            <w:shd w:val="clear" w:color="auto" w:fill="auto"/>
          </w:tcPr>
          <w:p w14:paraId="06ABDDDD" w14:textId="77777777" w:rsidR="005F326D" w:rsidRPr="005C0816" w:rsidRDefault="005F326D" w:rsidP="00FF626E">
            <w:pPr>
              <w:pStyle w:val="GlossEng"/>
            </w:pPr>
            <w:r>
              <w:t>finally</w:t>
            </w:r>
          </w:p>
        </w:tc>
        <w:tc>
          <w:tcPr>
            <w:tcW w:w="1126" w:type="dxa"/>
            <w:shd w:val="clear" w:color="auto" w:fill="auto"/>
          </w:tcPr>
          <w:p w14:paraId="0A6B2C5F" w14:textId="77777777" w:rsidR="005F326D" w:rsidRPr="005C0816" w:rsidRDefault="005F326D" w:rsidP="00FF626E">
            <w:pPr>
              <w:pStyle w:val="GlossEng"/>
            </w:pPr>
            <w:r w:rsidRPr="0099608C">
              <w:rPr>
                <w:rStyle w:val="ChSmallCaps"/>
              </w:rPr>
              <w:t>rdp</w:t>
            </w:r>
            <w:r w:rsidRPr="002D3354">
              <w:t>~</w:t>
            </w:r>
            <w:r w:rsidRPr="005C0816">
              <w:t>smoke</w:t>
            </w:r>
          </w:p>
        </w:tc>
        <w:tc>
          <w:tcPr>
            <w:tcW w:w="729" w:type="dxa"/>
            <w:shd w:val="clear" w:color="auto" w:fill="auto"/>
          </w:tcPr>
          <w:p w14:paraId="4C91FE1F" w14:textId="77777777" w:rsidR="005F326D" w:rsidRPr="005C0816" w:rsidRDefault="005F326D" w:rsidP="00FF626E">
            <w:pPr>
              <w:pStyle w:val="GlossEng"/>
            </w:pPr>
            <w:r w:rsidRPr="005C0816">
              <w:t>ascend</w:t>
            </w:r>
          </w:p>
        </w:tc>
        <w:tc>
          <w:tcPr>
            <w:tcW w:w="1184" w:type="dxa"/>
            <w:shd w:val="clear" w:color="auto" w:fill="auto"/>
          </w:tcPr>
          <w:p w14:paraId="17CEBB4A" w14:textId="77777777" w:rsidR="005F326D" w:rsidRPr="005C0816" w:rsidRDefault="005F326D" w:rsidP="00FF626E">
            <w:pPr>
              <w:pStyle w:val="GlossEng"/>
            </w:pPr>
            <w:r w:rsidRPr="005C0816">
              <w:t>immediately</w:t>
            </w:r>
          </w:p>
        </w:tc>
        <w:tc>
          <w:tcPr>
            <w:tcW w:w="462" w:type="dxa"/>
            <w:shd w:val="clear" w:color="auto" w:fill="auto"/>
          </w:tcPr>
          <w:p w14:paraId="70F3B90E" w14:textId="77777777" w:rsidR="005F326D" w:rsidRPr="005C0816" w:rsidRDefault="005F326D" w:rsidP="00FF626E">
            <w:pPr>
              <w:pStyle w:val="GlossEng"/>
            </w:pPr>
            <w:r w:rsidRPr="005C0816">
              <w:t>fire</w:t>
            </w:r>
          </w:p>
        </w:tc>
        <w:tc>
          <w:tcPr>
            <w:tcW w:w="862" w:type="dxa"/>
            <w:shd w:val="clear" w:color="auto" w:fill="auto"/>
          </w:tcPr>
          <w:p w14:paraId="510F509C" w14:textId="77777777" w:rsidR="005F326D" w:rsidRPr="005C0816" w:rsidRDefault="005F326D" w:rsidP="00FF626E">
            <w:pPr>
              <w:pStyle w:val="GlossEng"/>
            </w:pPr>
            <w:r w:rsidRPr="005C0816">
              <w:t>flame</w:t>
            </w:r>
          </w:p>
        </w:tc>
      </w:tr>
    </w:tbl>
    <w:p w14:paraId="7D683953" w14:textId="77777777" w:rsidR="005F326D" w:rsidRDefault="005F326D" w:rsidP="005F326D">
      <w:pPr>
        <w:pStyle w:val="FreeTranslEng"/>
      </w:pPr>
      <w:r>
        <w:t>‘</w:t>
      </w:r>
      <w:r w:rsidRPr="0095724B">
        <w:rPr>
          <w:rStyle w:val="ChBlueBold"/>
        </w:rPr>
        <w:t>finally</w:t>
      </w:r>
      <w:r>
        <w:t xml:space="preserve"> smoke ascended, immediately the fire flared up’ </w:t>
      </w:r>
      <w:r w:rsidRPr="005C0816">
        <w:rPr>
          <w:rStyle w:val="ExampleSource"/>
        </w:rPr>
        <w:t>[080922-010a-</w:t>
      </w:r>
      <w:r>
        <w:rPr>
          <w:rStyle w:val="ExampleSource"/>
        </w:rPr>
        <w:t>Cv</w:t>
      </w:r>
      <w:r w:rsidRPr="005C0816">
        <w:rPr>
          <w:rStyle w:val="ExampleSource"/>
        </w:rPr>
        <w:t>NF.0079]</w:t>
      </w:r>
    </w:p>
    <w:tbl>
      <w:tblPr>
        <w:tblW w:w="0" w:type="auto"/>
        <w:tblCellMar>
          <w:left w:w="42" w:type="dxa"/>
          <w:right w:w="42" w:type="dxa"/>
        </w:tblCellMar>
        <w:tblLook w:val="01E0" w:firstRow="1" w:lastRow="1" w:firstColumn="1" w:lastColumn="1" w:noHBand="0" w:noVBand="0"/>
      </w:tblPr>
      <w:tblGrid>
        <w:gridCol w:w="709"/>
        <w:gridCol w:w="910"/>
        <w:gridCol w:w="718"/>
        <w:gridCol w:w="706"/>
        <w:gridCol w:w="513"/>
        <w:gridCol w:w="957"/>
      </w:tblGrid>
      <w:tr w:rsidR="005F326D" w:rsidRPr="005D0663" w14:paraId="26C5B9F1" w14:textId="77777777" w:rsidTr="00FF626E">
        <w:tc>
          <w:tcPr>
            <w:tcW w:w="709" w:type="dxa"/>
            <w:shd w:val="clear" w:color="auto" w:fill="auto"/>
          </w:tcPr>
          <w:p w14:paraId="226C1D1D" w14:textId="77777777" w:rsidR="005F326D" w:rsidRPr="00DE2EF3" w:rsidRDefault="005F326D" w:rsidP="00FF626E">
            <w:pPr>
              <w:pStyle w:val="O0Nwnext"/>
            </w:pPr>
            <w:bookmarkStart w:id="2340" w:name="_Ref362880984"/>
            <w:r>
              <w:t>(</w:t>
            </w:r>
            <w:fldSimple w:instr=" SEQ ( \* ARABIC \s 1 ">
              <w:r w:rsidR="00154D81">
                <w:rPr>
                  <w:noProof/>
                </w:rPr>
                <w:t>160</w:t>
              </w:r>
            </w:fldSimple>
            <w:r>
              <w:t>)</w:t>
            </w:r>
            <w:bookmarkEnd w:id="2340"/>
          </w:p>
        </w:tc>
        <w:tc>
          <w:tcPr>
            <w:tcW w:w="910" w:type="dxa"/>
            <w:shd w:val="clear" w:color="auto" w:fill="auto"/>
          </w:tcPr>
          <w:p w14:paraId="28A5B408" w14:textId="77777777" w:rsidR="005F326D" w:rsidRPr="008F7136" w:rsidRDefault="005F326D" w:rsidP="00FF626E">
            <w:pPr>
              <w:pStyle w:val="Text"/>
              <w:rPr>
                <w:rStyle w:val="ChBlueBold"/>
              </w:rPr>
            </w:pPr>
            <w:r>
              <w:rPr>
                <w:rStyle w:val="ChBlueBold"/>
              </w:rPr>
              <w:t>taw~</w:t>
            </w:r>
            <w:r w:rsidRPr="008F7136">
              <w:rPr>
                <w:rStyle w:val="ChBlueBold"/>
              </w:rPr>
              <w:t>taw</w:t>
            </w:r>
          </w:p>
        </w:tc>
        <w:tc>
          <w:tcPr>
            <w:tcW w:w="718" w:type="dxa"/>
            <w:shd w:val="clear" w:color="auto" w:fill="auto"/>
          </w:tcPr>
          <w:p w14:paraId="77F87038" w14:textId="77777777" w:rsidR="005F326D" w:rsidRPr="005C0816" w:rsidRDefault="005F326D" w:rsidP="00FF626E">
            <w:pPr>
              <w:pStyle w:val="Text"/>
            </w:pPr>
            <w:r w:rsidRPr="005C0816">
              <w:t>orang</w:t>
            </w:r>
          </w:p>
        </w:tc>
        <w:tc>
          <w:tcPr>
            <w:tcW w:w="706" w:type="dxa"/>
            <w:shd w:val="clear" w:color="auto" w:fill="auto"/>
          </w:tcPr>
          <w:p w14:paraId="10F601F8" w14:textId="77777777" w:rsidR="005F326D" w:rsidRPr="005C0816" w:rsidRDefault="005F326D" w:rsidP="00FF626E">
            <w:pPr>
              <w:pStyle w:val="Text"/>
            </w:pPr>
            <w:r w:rsidRPr="005C0816">
              <w:t>itu</w:t>
            </w:r>
          </w:p>
        </w:tc>
        <w:tc>
          <w:tcPr>
            <w:tcW w:w="513" w:type="dxa"/>
            <w:shd w:val="clear" w:color="auto" w:fill="auto"/>
          </w:tcPr>
          <w:p w14:paraId="48B630AE" w14:textId="77777777" w:rsidR="005F326D" w:rsidRPr="005C0816" w:rsidRDefault="005F326D" w:rsidP="00FF626E">
            <w:pPr>
              <w:pStyle w:val="Text"/>
            </w:pPr>
            <w:r w:rsidRPr="005C0816">
              <w:t>tida</w:t>
            </w:r>
          </w:p>
        </w:tc>
        <w:tc>
          <w:tcPr>
            <w:tcW w:w="957" w:type="dxa"/>
            <w:shd w:val="clear" w:color="auto" w:fill="auto"/>
          </w:tcPr>
          <w:p w14:paraId="107655C9" w14:textId="77777777" w:rsidR="005F326D" w:rsidRPr="005C0816" w:rsidRDefault="005F326D" w:rsidP="00FF626E">
            <w:pPr>
              <w:pStyle w:val="Text"/>
            </w:pPr>
            <w:r w:rsidRPr="005C0816">
              <w:t>keliatan</w:t>
            </w:r>
            <w:r>
              <w:t>g</w:t>
            </w:r>
          </w:p>
        </w:tc>
      </w:tr>
      <w:tr w:rsidR="005F326D" w:rsidRPr="00AC23C4" w14:paraId="58502F36" w14:textId="77777777" w:rsidTr="00FF626E">
        <w:tc>
          <w:tcPr>
            <w:tcW w:w="709" w:type="dxa"/>
            <w:shd w:val="clear" w:color="auto" w:fill="auto"/>
          </w:tcPr>
          <w:p w14:paraId="0A7B15B1" w14:textId="77777777" w:rsidR="005F326D" w:rsidRPr="006B0877" w:rsidRDefault="005F326D" w:rsidP="00FF626E">
            <w:pPr>
              <w:pStyle w:val="GlossEng"/>
            </w:pPr>
          </w:p>
        </w:tc>
        <w:tc>
          <w:tcPr>
            <w:tcW w:w="910" w:type="dxa"/>
            <w:shd w:val="clear" w:color="auto" w:fill="auto"/>
          </w:tcPr>
          <w:p w14:paraId="2EFBD130" w14:textId="77777777" w:rsidR="005F326D" w:rsidRPr="008B03A4" w:rsidRDefault="005F326D" w:rsidP="00FF626E">
            <w:pPr>
              <w:pStyle w:val="GlossEng"/>
            </w:pPr>
            <w:r>
              <w:t>suddenly</w:t>
            </w:r>
          </w:p>
        </w:tc>
        <w:tc>
          <w:tcPr>
            <w:tcW w:w="718" w:type="dxa"/>
            <w:shd w:val="clear" w:color="auto" w:fill="auto"/>
          </w:tcPr>
          <w:p w14:paraId="0D94E686" w14:textId="77777777" w:rsidR="005F326D" w:rsidRPr="005C0816" w:rsidRDefault="005F326D" w:rsidP="00FF626E">
            <w:pPr>
              <w:pStyle w:val="GlossEng"/>
            </w:pPr>
            <w:r w:rsidRPr="005C0816">
              <w:t>person</w:t>
            </w:r>
          </w:p>
        </w:tc>
        <w:tc>
          <w:tcPr>
            <w:tcW w:w="706" w:type="dxa"/>
            <w:shd w:val="clear" w:color="auto" w:fill="auto"/>
          </w:tcPr>
          <w:p w14:paraId="245C4C1E" w14:textId="77777777" w:rsidR="005F326D" w:rsidRPr="0099608C" w:rsidRDefault="005F326D" w:rsidP="00FF626E">
            <w:pPr>
              <w:pStyle w:val="GlossEng"/>
              <w:rPr>
                <w:rStyle w:val="ChSmallCaps"/>
              </w:rPr>
            </w:pPr>
            <w:r w:rsidRPr="0099608C">
              <w:rPr>
                <w:rStyle w:val="ChSmallCaps"/>
              </w:rPr>
              <w:t>d.dist</w:t>
            </w:r>
          </w:p>
        </w:tc>
        <w:tc>
          <w:tcPr>
            <w:tcW w:w="513" w:type="dxa"/>
            <w:shd w:val="clear" w:color="auto" w:fill="auto"/>
          </w:tcPr>
          <w:p w14:paraId="03E0DF89" w14:textId="77777777" w:rsidR="005F326D" w:rsidRPr="0099608C" w:rsidRDefault="005F326D" w:rsidP="00FF626E">
            <w:pPr>
              <w:pStyle w:val="GlossEng"/>
              <w:rPr>
                <w:rStyle w:val="ChSmallCaps"/>
              </w:rPr>
            </w:pPr>
            <w:r w:rsidRPr="0099608C">
              <w:rPr>
                <w:rStyle w:val="ChSmallCaps"/>
              </w:rPr>
              <w:t>neg</w:t>
            </w:r>
          </w:p>
        </w:tc>
        <w:tc>
          <w:tcPr>
            <w:tcW w:w="957" w:type="dxa"/>
            <w:shd w:val="clear" w:color="auto" w:fill="auto"/>
          </w:tcPr>
          <w:p w14:paraId="64EC4CEE" w14:textId="77777777" w:rsidR="005F326D" w:rsidRPr="008F7136" w:rsidRDefault="005F326D" w:rsidP="00FF626E">
            <w:pPr>
              <w:pStyle w:val="GlossEng"/>
            </w:pPr>
            <w:r w:rsidRPr="008F7136">
              <w:t>be.visible</w:t>
            </w:r>
          </w:p>
        </w:tc>
      </w:tr>
    </w:tbl>
    <w:p w14:paraId="173001E9" w14:textId="77777777" w:rsidR="005F326D" w:rsidRPr="00E2454E" w:rsidRDefault="005F326D" w:rsidP="005F326D">
      <w:pPr>
        <w:pStyle w:val="FreeTranslEng"/>
      </w:pPr>
      <w:r>
        <w:t>‘</w:t>
      </w:r>
      <w:r w:rsidRPr="0066725A">
        <w:rPr>
          <w:rStyle w:val="ChBlueBold"/>
        </w:rPr>
        <w:t>suddenly</w:t>
      </w:r>
      <w:r>
        <w:t xml:space="preserve">, that person wasn’t visible (any longer)’ </w:t>
      </w:r>
      <w:r w:rsidRPr="0095724B">
        <w:rPr>
          <w:rStyle w:val="ExampleSource"/>
        </w:rPr>
        <w:t>[080922-002-Cv.0123]</w:t>
      </w:r>
    </w:p>
    <w:p w14:paraId="27C61293" w14:textId="77777777" w:rsidR="005F326D" w:rsidRDefault="005F326D" w:rsidP="005F326D">
      <w:pPr>
        <w:pStyle w:val="Body0005after05before"/>
      </w:pPr>
      <w:r>
        <w:t xml:space="preserve">While evaluative modal adverbs always precede the subject, most epistemic adverbs can take two pre-predicate positions. Besides preceding the subject, as in </w:t>
      </w:r>
      <w:r>
        <w:fldChar w:fldCharType="begin"/>
      </w:r>
      <w:r>
        <w:instrText xml:space="preserve"> REF _Ref367440558 \h </w:instrText>
      </w:r>
      <w:r>
        <w:fldChar w:fldCharType="separate"/>
      </w:r>
      <w:r w:rsidR="00154D81">
        <w:t>(</w:t>
      </w:r>
      <w:r w:rsidR="00154D81">
        <w:rPr>
          <w:noProof/>
        </w:rPr>
        <w:t>157</w:t>
      </w:r>
      <w:r w:rsidR="00154D81">
        <w:t>)</w:t>
      </w:r>
      <w:r>
        <w:fldChar w:fldCharType="end"/>
      </w:r>
      <w:r>
        <w:t xml:space="preserve"> and </w:t>
      </w:r>
      <w:r>
        <w:fldChar w:fldCharType="begin"/>
      </w:r>
      <w:r>
        <w:instrText xml:space="preserve"> REF _Ref362880983 \h </w:instrText>
      </w:r>
      <w:r>
        <w:fldChar w:fldCharType="separate"/>
      </w:r>
      <w:r w:rsidR="00154D81">
        <w:t>(</w:t>
      </w:r>
      <w:r w:rsidR="00154D81">
        <w:rPr>
          <w:noProof/>
        </w:rPr>
        <w:t>158</w:t>
      </w:r>
      <w:r w:rsidR="00154D81">
        <w:t>)</w:t>
      </w:r>
      <w:r>
        <w:fldChar w:fldCharType="end"/>
      </w:r>
      <w:r>
        <w:t xml:space="preserve">, they can also directly precede the predicate. The exceptions are </w:t>
      </w:r>
      <w:r w:rsidRPr="00044228">
        <w:rPr>
          <w:rStyle w:val="ChItalBold"/>
        </w:rPr>
        <w:t>artinya</w:t>
      </w:r>
      <w:r>
        <w:t xml:space="preserve"> ‘that means’ and </w:t>
      </w:r>
      <w:r w:rsidRPr="001968E7">
        <w:rPr>
          <w:rStyle w:val="ChItalBold"/>
        </w:rPr>
        <w:t>maksutnya</w:t>
      </w:r>
      <w:r>
        <w:t xml:space="preserve"> ‘that is to say’, both of which always precede the subject. This position directly preceding the predicate is illustrated with </w:t>
      </w:r>
      <w:r w:rsidRPr="005631C4">
        <w:rPr>
          <w:rStyle w:val="ChItalBold"/>
        </w:rPr>
        <w:t>memang</w:t>
      </w:r>
      <w:r>
        <w:t xml:space="preserve"> ‘indeed’ in </w:t>
      </w:r>
      <w:r>
        <w:fldChar w:fldCharType="begin"/>
      </w:r>
      <w:r>
        <w:instrText xml:space="preserve"> REF _Ref358211475 \h </w:instrText>
      </w:r>
      <w:r>
        <w:fldChar w:fldCharType="separate"/>
      </w:r>
      <w:r w:rsidR="00154D81">
        <w:t>(</w:t>
      </w:r>
      <w:r w:rsidR="00154D81">
        <w:rPr>
          <w:noProof/>
        </w:rPr>
        <w:t>161</w:t>
      </w:r>
      <w:r w:rsidR="00154D81">
        <w:t>)</w:t>
      </w:r>
      <w:r>
        <w:fldChar w:fldCharType="end"/>
      </w:r>
      <w:r>
        <w:t xml:space="preserve"> and with </w:t>
      </w:r>
      <w:r w:rsidRPr="00D7714B">
        <w:rPr>
          <w:rStyle w:val="ChItalBold"/>
        </w:rPr>
        <w:t>pasti</w:t>
      </w:r>
      <w:r>
        <w:t xml:space="preserve"> ‘definitely’ in </w:t>
      </w:r>
      <w:r>
        <w:fldChar w:fldCharType="begin"/>
      </w:r>
      <w:r>
        <w:instrText xml:space="preserve"> REF _Ref362894494 \h </w:instrText>
      </w:r>
      <w:r>
        <w:fldChar w:fldCharType="separate"/>
      </w:r>
      <w:r w:rsidR="00154D81">
        <w:t>(</w:t>
      </w:r>
      <w:r w:rsidR="00154D81">
        <w:rPr>
          <w:noProof/>
        </w:rPr>
        <w:t>162</w:t>
      </w:r>
      <w:r w:rsidR="00154D81">
        <w:t>)</w:t>
      </w:r>
      <w:r>
        <w:fldChar w:fldCharType="end"/>
      </w:r>
      <w:r>
        <w:t xml:space="preserve"> (compare both examples with the examples in </w:t>
      </w:r>
      <w:r>
        <w:fldChar w:fldCharType="begin"/>
      </w:r>
      <w:r>
        <w:instrText xml:space="preserve"> REF _Ref367440558 \h </w:instrText>
      </w:r>
      <w:r>
        <w:fldChar w:fldCharType="separate"/>
      </w:r>
      <w:r w:rsidR="00154D81">
        <w:t>(</w:t>
      </w:r>
      <w:r w:rsidR="00154D81">
        <w:rPr>
          <w:noProof/>
        </w:rPr>
        <w:t>157</w:t>
      </w:r>
      <w:r w:rsidR="00154D81">
        <w:t>)</w:t>
      </w:r>
      <w:r>
        <w:fldChar w:fldCharType="end"/>
      </w:r>
      <w:r>
        <w:t xml:space="preserve"> and </w:t>
      </w:r>
      <w:r>
        <w:fldChar w:fldCharType="begin"/>
      </w:r>
      <w:r>
        <w:instrText xml:space="preserve"> REF _Ref362880983 \h </w:instrText>
      </w:r>
      <w:r>
        <w:fldChar w:fldCharType="separate"/>
      </w:r>
      <w:r w:rsidR="00154D81">
        <w:t>(</w:t>
      </w:r>
      <w:r w:rsidR="00154D81">
        <w:rPr>
          <w:noProof/>
        </w:rPr>
        <w:t>158</w:t>
      </w:r>
      <w:r w:rsidR="00154D81">
        <w:t>)</w:t>
      </w:r>
      <w:r>
        <w:fldChar w:fldCharType="end"/>
      </w:r>
      <w:r>
        <w:t xml:space="preserve">, respectively). Both examples also show that modal adverbs not only occur in verbal clauses as in </w:t>
      </w:r>
      <w:r>
        <w:fldChar w:fldCharType="begin"/>
      </w:r>
      <w:r>
        <w:instrText xml:space="preserve"> REF _Ref362894494 \h </w:instrText>
      </w:r>
      <w:r>
        <w:fldChar w:fldCharType="separate"/>
      </w:r>
      <w:r w:rsidR="00154D81">
        <w:t>(</w:t>
      </w:r>
      <w:r w:rsidR="00154D81">
        <w:rPr>
          <w:noProof/>
        </w:rPr>
        <w:t>162</w:t>
      </w:r>
      <w:r w:rsidR="00154D81">
        <w:t>)</w:t>
      </w:r>
      <w:r>
        <w:fldChar w:fldCharType="end"/>
      </w:r>
      <w:r>
        <w:t xml:space="preserve">, but also in non-verbal clauses, as in </w:t>
      </w:r>
      <w:r>
        <w:fldChar w:fldCharType="begin"/>
      </w:r>
      <w:r>
        <w:instrText xml:space="preserve"> REF _Ref358211475 \h </w:instrText>
      </w:r>
      <w:r>
        <w:fldChar w:fldCharType="separate"/>
      </w:r>
      <w:r w:rsidR="00154D81">
        <w:t>(</w:t>
      </w:r>
      <w:r w:rsidR="00154D81">
        <w:rPr>
          <w:noProof/>
        </w:rPr>
        <w:t>161</w:t>
      </w:r>
      <w:r w:rsidR="00154D81">
        <w:t>)</w:t>
      </w:r>
      <w:r>
        <w:fldChar w:fldCharType="end"/>
      </w:r>
      <w:r>
        <w:t>.</w:t>
      </w:r>
    </w:p>
    <w:p w14:paraId="74C35D74" w14:textId="77777777" w:rsidR="005F326D" w:rsidRDefault="005F326D" w:rsidP="005F326D">
      <w:pPr>
        <w:pStyle w:val="ExampleTitle"/>
      </w:pPr>
      <w:r>
        <w:t>Modal adverbs in pre-predicate position preceding the subject or the predicate</w:t>
      </w:r>
    </w:p>
    <w:tbl>
      <w:tblPr>
        <w:tblW w:w="5457" w:type="dxa"/>
        <w:tblCellMar>
          <w:left w:w="42" w:type="dxa"/>
          <w:right w:w="42" w:type="dxa"/>
        </w:tblCellMar>
        <w:tblLook w:val="01E0" w:firstRow="1" w:lastRow="1" w:firstColumn="1" w:lastColumn="1" w:noHBand="0" w:noVBand="0"/>
      </w:tblPr>
      <w:tblGrid>
        <w:gridCol w:w="709"/>
        <w:gridCol w:w="848"/>
        <w:gridCol w:w="489"/>
        <w:gridCol w:w="918"/>
        <w:gridCol w:w="484"/>
        <w:gridCol w:w="473"/>
        <w:gridCol w:w="918"/>
        <w:gridCol w:w="618"/>
      </w:tblGrid>
      <w:tr w:rsidR="005F326D" w:rsidRPr="005D0663" w14:paraId="6184E451" w14:textId="77777777" w:rsidTr="00FF626E">
        <w:tc>
          <w:tcPr>
            <w:tcW w:w="709" w:type="dxa"/>
            <w:shd w:val="clear" w:color="auto" w:fill="auto"/>
          </w:tcPr>
          <w:p w14:paraId="05E512FF" w14:textId="77777777" w:rsidR="005F326D" w:rsidRPr="00DE2EF3" w:rsidRDefault="005F326D" w:rsidP="00FF626E">
            <w:pPr>
              <w:pStyle w:val="O0Nwnext"/>
            </w:pPr>
            <w:bookmarkStart w:id="2341" w:name="_Ref358211475"/>
            <w:r>
              <w:t>(</w:t>
            </w:r>
            <w:fldSimple w:instr=" SEQ ( \* ARABIC \s 1 ">
              <w:r w:rsidR="00154D81">
                <w:rPr>
                  <w:noProof/>
                </w:rPr>
                <w:t>161</w:t>
              </w:r>
            </w:fldSimple>
            <w:r>
              <w:t>)</w:t>
            </w:r>
            <w:bookmarkEnd w:id="2341"/>
          </w:p>
        </w:tc>
        <w:tc>
          <w:tcPr>
            <w:tcW w:w="848" w:type="dxa"/>
            <w:shd w:val="clear" w:color="auto" w:fill="auto"/>
          </w:tcPr>
          <w:p w14:paraId="40166AD2" w14:textId="77777777" w:rsidR="005F326D" w:rsidRPr="00FF6F87" w:rsidRDefault="005F326D" w:rsidP="00FF626E">
            <w:pPr>
              <w:pStyle w:val="Text"/>
            </w:pPr>
            <w:r w:rsidRPr="00FF6F87">
              <w:t>jangang</w:t>
            </w:r>
          </w:p>
        </w:tc>
        <w:tc>
          <w:tcPr>
            <w:tcW w:w="489" w:type="dxa"/>
            <w:shd w:val="clear" w:color="auto" w:fill="auto"/>
          </w:tcPr>
          <w:p w14:paraId="370CDE3F" w14:textId="77777777" w:rsidR="005F326D" w:rsidRPr="00FF6F87" w:rsidRDefault="005F326D" w:rsidP="00FF626E">
            <w:pPr>
              <w:pStyle w:val="Text"/>
            </w:pPr>
            <w:r w:rsidRPr="00FF6F87">
              <w:t>ko</w:t>
            </w:r>
          </w:p>
        </w:tc>
        <w:tc>
          <w:tcPr>
            <w:tcW w:w="918" w:type="dxa"/>
            <w:shd w:val="clear" w:color="auto" w:fill="auto"/>
          </w:tcPr>
          <w:p w14:paraId="03B6D635" w14:textId="77777777" w:rsidR="005F326D" w:rsidRPr="00FF6F87" w:rsidRDefault="005F326D" w:rsidP="00FF626E">
            <w:pPr>
              <w:pStyle w:val="Text"/>
            </w:pPr>
            <w:r w:rsidRPr="00FF6F87">
              <w:t>singgung</w:t>
            </w:r>
            <w:r>
              <w:t>,</w:t>
            </w:r>
          </w:p>
        </w:tc>
        <w:tc>
          <w:tcPr>
            <w:tcW w:w="484" w:type="dxa"/>
            <w:shd w:val="clear" w:color="auto" w:fill="auto"/>
          </w:tcPr>
          <w:p w14:paraId="18444F07" w14:textId="77777777" w:rsidR="005F326D" w:rsidRPr="00FF6F87" w:rsidRDefault="005F326D" w:rsidP="00FF626E">
            <w:pPr>
              <w:pStyle w:val="Text"/>
            </w:pPr>
            <w:r w:rsidRPr="00FF6F87">
              <w:t>tapi</w:t>
            </w:r>
          </w:p>
        </w:tc>
        <w:tc>
          <w:tcPr>
            <w:tcW w:w="473" w:type="dxa"/>
            <w:shd w:val="clear" w:color="auto" w:fill="auto"/>
          </w:tcPr>
          <w:p w14:paraId="0F98739F" w14:textId="77777777" w:rsidR="005F326D" w:rsidRPr="00FF6F87" w:rsidRDefault="005F326D" w:rsidP="00FF626E">
            <w:pPr>
              <w:pStyle w:val="Text"/>
            </w:pPr>
            <w:r w:rsidRPr="00FF6F87">
              <w:t>ini</w:t>
            </w:r>
          </w:p>
        </w:tc>
        <w:tc>
          <w:tcPr>
            <w:tcW w:w="918" w:type="dxa"/>
            <w:shd w:val="clear" w:color="auto" w:fill="auto"/>
          </w:tcPr>
          <w:p w14:paraId="66985774" w14:textId="77777777" w:rsidR="005F326D" w:rsidRPr="005146DE" w:rsidRDefault="005F326D" w:rsidP="00FF626E">
            <w:pPr>
              <w:pStyle w:val="Text"/>
              <w:rPr>
                <w:rStyle w:val="ChBlueBold"/>
              </w:rPr>
            </w:pPr>
            <w:r w:rsidRPr="005146DE">
              <w:rPr>
                <w:rStyle w:val="ChBlueBold"/>
              </w:rPr>
              <w:t>memang</w:t>
            </w:r>
          </w:p>
        </w:tc>
        <w:tc>
          <w:tcPr>
            <w:tcW w:w="618" w:type="dxa"/>
            <w:shd w:val="clear" w:color="auto" w:fill="auto"/>
          </w:tcPr>
          <w:p w14:paraId="7D5FDBEC" w14:textId="77777777" w:rsidR="005F326D" w:rsidRPr="00FF6F87" w:rsidRDefault="005F326D" w:rsidP="00FF626E">
            <w:pPr>
              <w:pStyle w:val="Text"/>
            </w:pPr>
            <w:r w:rsidRPr="00FF6F87">
              <w:t>bukti</w:t>
            </w:r>
          </w:p>
        </w:tc>
      </w:tr>
      <w:tr w:rsidR="005F326D" w:rsidRPr="00AC23C4" w14:paraId="37ADEE19" w14:textId="77777777" w:rsidTr="00FF626E">
        <w:tc>
          <w:tcPr>
            <w:tcW w:w="709" w:type="dxa"/>
            <w:shd w:val="clear" w:color="auto" w:fill="auto"/>
          </w:tcPr>
          <w:p w14:paraId="4237F3BB" w14:textId="77777777" w:rsidR="005F326D" w:rsidRPr="00FF6F87" w:rsidRDefault="005F326D" w:rsidP="00FF626E">
            <w:pPr>
              <w:pStyle w:val="GlossEng"/>
            </w:pPr>
          </w:p>
        </w:tc>
        <w:tc>
          <w:tcPr>
            <w:tcW w:w="848" w:type="dxa"/>
            <w:shd w:val="clear" w:color="auto" w:fill="auto"/>
          </w:tcPr>
          <w:p w14:paraId="778E33E2" w14:textId="77777777" w:rsidR="005F326D" w:rsidRPr="0099608C" w:rsidRDefault="005F326D" w:rsidP="00FF626E">
            <w:pPr>
              <w:pStyle w:val="GlossEng"/>
              <w:rPr>
                <w:rStyle w:val="ChSmallCaps"/>
              </w:rPr>
            </w:pPr>
            <w:r w:rsidRPr="0099608C">
              <w:rPr>
                <w:rStyle w:val="ChSmallCaps"/>
              </w:rPr>
              <w:t>neg</w:t>
            </w:r>
            <w:r>
              <w:rPr>
                <w:rStyle w:val="ChSmallCaps"/>
              </w:rPr>
              <w:t>.imp</w:t>
            </w:r>
          </w:p>
        </w:tc>
        <w:tc>
          <w:tcPr>
            <w:tcW w:w="489" w:type="dxa"/>
            <w:shd w:val="clear" w:color="auto" w:fill="auto"/>
          </w:tcPr>
          <w:p w14:paraId="256954F9" w14:textId="77777777" w:rsidR="005F326D" w:rsidRPr="0099608C" w:rsidRDefault="005F326D" w:rsidP="00FF626E">
            <w:pPr>
              <w:pStyle w:val="GlossEng"/>
              <w:rPr>
                <w:rStyle w:val="ChSmallCaps"/>
              </w:rPr>
            </w:pPr>
            <w:r w:rsidRPr="0099608C">
              <w:rPr>
                <w:rStyle w:val="ChSmallCaps"/>
              </w:rPr>
              <w:t>2sg</w:t>
            </w:r>
          </w:p>
        </w:tc>
        <w:tc>
          <w:tcPr>
            <w:tcW w:w="918" w:type="dxa"/>
            <w:shd w:val="clear" w:color="auto" w:fill="auto"/>
          </w:tcPr>
          <w:p w14:paraId="54ED8F46" w14:textId="77777777" w:rsidR="005F326D" w:rsidRPr="00FF6F87" w:rsidRDefault="005F326D" w:rsidP="00FF626E">
            <w:pPr>
              <w:pStyle w:val="GlossEng"/>
            </w:pPr>
            <w:r w:rsidRPr="00FF6F87">
              <w:t>offend</w:t>
            </w:r>
          </w:p>
        </w:tc>
        <w:tc>
          <w:tcPr>
            <w:tcW w:w="484" w:type="dxa"/>
            <w:shd w:val="clear" w:color="auto" w:fill="auto"/>
          </w:tcPr>
          <w:p w14:paraId="389E60D3" w14:textId="77777777" w:rsidR="005F326D" w:rsidRPr="00FF6F87" w:rsidRDefault="005F326D" w:rsidP="00FF626E">
            <w:pPr>
              <w:pStyle w:val="GlossEng"/>
            </w:pPr>
            <w:r w:rsidRPr="00FF6F87">
              <w:t>but</w:t>
            </w:r>
          </w:p>
        </w:tc>
        <w:tc>
          <w:tcPr>
            <w:tcW w:w="473" w:type="dxa"/>
            <w:shd w:val="clear" w:color="auto" w:fill="auto"/>
          </w:tcPr>
          <w:p w14:paraId="2EF543D0" w14:textId="77777777" w:rsidR="005F326D" w:rsidRPr="00FF6F87" w:rsidRDefault="005F326D" w:rsidP="00FF626E">
            <w:pPr>
              <w:pStyle w:val="GlossEng"/>
            </w:pPr>
            <w:r w:rsidRPr="00FF6F87">
              <w:t>this</w:t>
            </w:r>
          </w:p>
        </w:tc>
        <w:tc>
          <w:tcPr>
            <w:tcW w:w="918" w:type="dxa"/>
            <w:shd w:val="clear" w:color="auto" w:fill="auto"/>
          </w:tcPr>
          <w:p w14:paraId="12374F24" w14:textId="77777777" w:rsidR="005F326D" w:rsidRPr="00FF6F87" w:rsidRDefault="005F326D" w:rsidP="00FF626E">
            <w:pPr>
              <w:pStyle w:val="GlossEng"/>
            </w:pPr>
            <w:r w:rsidRPr="00FF6F87">
              <w:t>indeed</w:t>
            </w:r>
          </w:p>
        </w:tc>
        <w:tc>
          <w:tcPr>
            <w:tcW w:w="618" w:type="dxa"/>
            <w:shd w:val="clear" w:color="auto" w:fill="auto"/>
          </w:tcPr>
          <w:p w14:paraId="6EE3E3FA" w14:textId="77777777" w:rsidR="005F326D" w:rsidRPr="00FF6F87" w:rsidRDefault="005F326D" w:rsidP="00FF626E">
            <w:pPr>
              <w:pStyle w:val="GlossEng"/>
            </w:pPr>
            <w:r w:rsidRPr="00FF6F87">
              <w:t>proof</w:t>
            </w:r>
          </w:p>
        </w:tc>
      </w:tr>
    </w:tbl>
    <w:p w14:paraId="26940DB9" w14:textId="77777777" w:rsidR="005F326D" w:rsidRDefault="005F326D" w:rsidP="005F326D">
      <w:pPr>
        <w:pStyle w:val="FreeTranslEng"/>
      </w:pPr>
      <w:r>
        <w:t xml:space="preserve">[About problems with the local elections:] ‘don’t feel offended but this is </w:t>
      </w:r>
      <w:r w:rsidRPr="00057579">
        <w:rPr>
          <w:rStyle w:val="ChBlueBold"/>
        </w:rPr>
        <w:t>indeed</w:t>
      </w:r>
      <w:r>
        <w:t xml:space="preserve"> the proof’ </w:t>
      </w:r>
      <w:r w:rsidRPr="00342ECC">
        <w:rPr>
          <w:rStyle w:val="ExampleSource"/>
        </w:rPr>
        <w:t>[081011-024-Cv.0150]</w:t>
      </w:r>
    </w:p>
    <w:tbl>
      <w:tblPr>
        <w:tblW w:w="4097" w:type="dxa"/>
        <w:tblCellMar>
          <w:left w:w="42" w:type="dxa"/>
          <w:right w:w="42" w:type="dxa"/>
        </w:tblCellMar>
        <w:tblLook w:val="01E0" w:firstRow="1" w:lastRow="1" w:firstColumn="1" w:lastColumn="1" w:noHBand="0" w:noVBand="0"/>
      </w:tblPr>
      <w:tblGrid>
        <w:gridCol w:w="709"/>
        <w:gridCol w:w="284"/>
        <w:gridCol w:w="484"/>
        <w:gridCol w:w="489"/>
        <w:gridCol w:w="951"/>
        <w:gridCol w:w="529"/>
        <w:gridCol w:w="651"/>
      </w:tblGrid>
      <w:tr w:rsidR="005F326D" w:rsidRPr="005D0663" w14:paraId="5BFCEA14" w14:textId="77777777" w:rsidTr="00FF626E">
        <w:tc>
          <w:tcPr>
            <w:tcW w:w="709" w:type="dxa"/>
            <w:shd w:val="clear" w:color="auto" w:fill="auto"/>
          </w:tcPr>
          <w:p w14:paraId="18DF477A" w14:textId="77777777" w:rsidR="005F326D" w:rsidRPr="00DE2EF3" w:rsidRDefault="005F326D" w:rsidP="00FF626E">
            <w:pPr>
              <w:pStyle w:val="O0Nwnext"/>
            </w:pPr>
            <w:bookmarkStart w:id="2342" w:name="_Ref362894494"/>
            <w:r>
              <w:t>(</w:t>
            </w:r>
            <w:fldSimple w:instr=" SEQ ( \* ARABIC \s 1 ">
              <w:r w:rsidR="00154D81">
                <w:rPr>
                  <w:noProof/>
                </w:rPr>
                <w:t>162</w:t>
              </w:r>
            </w:fldSimple>
            <w:r>
              <w:t>)</w:t>
            </w:r>
            <w:bookmarkEnd w:id="2342"/>
          </w:p>
        </w:tc>
        <w:tc>
          <w:tcPr>
            <w:tcW w:w="284" w:type="dxa"/>
            <w:shd w:val="clear" w:color="auto" w:fill="auto"/>
          </w:tcPr>
          <w:p w14:paraId="48C5E1EB" w14:textId="77777777" w:rsidR="005F326D" w:rsidRPr="0014127E" w:rsidRDefault="005F326D" w:rsidP="00FF626E">
            <w:pPr>
              <w:pStyle w:val="Text"/>
            </w:pPr>
            <w:r>
              <w:t>…</w:t>
            </w:r>
          </w:p>
        </w:tc>
        <w:tc>
          <w:tcPr>
            <w:tcW w:w="484" w:type="dxa"/>
            <w:shd w:val="clear" w:color="auto" w:fill="auto"/>
          </w:tcPr>
          <w:p w14:paraId="6A78E2F7" w14:textId="77777777" w:rsidR="005F326D" w:rsidRPr="0014127E" w:rsidRDefault="005F326D" w:rsidP="00FF626E">
            <w:pPr>
              <w:pStyle w:val="Text"/>
            </w:pPr>
            <w:r w:rsidRPr="0014127E">
              <w:t>tapi</w:t>
            </w:r>
          </w:p>
        </w:tc>
        <w:tc>
          <w:tcPr>
            <w:tcW w:w="489" w:type="dxa"/>
            <w:shd w:val="clear" w:color="auto" w:fill="auto"/>
          </w:tcPr>
          <w:p w14:paraId="3AA7FB77" w14:textId="77777777" w:rsidR="005F326D" w:rsidRPr="0014127E" w:rsidRDefault="005F326D" w:rsidP="00FF626E">
            <w:pPr>
              <w:pStyle w:val="Text"/>
            </w:pPr>
            <w:r w:rsidRPr="0014127E">
              <w:t>de</w:t>
            </w:r>
          </w:p>
        </w:tc>
        <w:tc>
          <w:tcPr>
            <w:tcW w:w="951" w:type="dxa"/>
            <w:shd w:val="clear" w:color="auto" w:fill="auto"/>
          </w:tcPr>
          <w:p w14:paraId="5966E6FC" w14:textId="77777777" w:rsidR="005F326D" w:rsidRPr="000125A9" w:rsidRDefault="005F326D" w:rsidP="00FF626E">
            <w:pPr>
              <w:pStyle w:val="Text"/>
              <w:rPr>
                <w:rStyle w:val="ChBlueBold"/>
              </w:rPr>
            </w:pPr>
            <w:r w:rsidRPr="000125A9">
              <w:rPr>
                <w:rStyle w:val="ChBlueBold"/>
              </w:rPr>
              <w:t>pasti</w:t>
            </w:r>
          </w:p>
        </w:tc>
        <w:tc>
          <w:tcPr>
            <w:tcW w:w="529" w:type="dxa"/>
            <w:shd w:val="clear" w:color="auto" w:fill="auto"/>
          </w:tcPr>
          <w:p w14:paraId="5BB83AD2" w14:textId="77777777" w:rsidR="005F326D" w:rsidRPr="0014127E" w:rsidRDefault="005F326D" w:rsidP="00FF626E">
            <w:pPr>
              <w:pStyle w:val="Text"/>
            </w:pPr>
            <w:r w:rsidRPr="0014127E">
              <w:t>kasi</w:t>
            </w:r>
          </w:p>
        </w:tc>
        <w:tc>
          <w:tcPr>
            <w:tcW w:w="651" w:type="dxa"/>
            <w:shd w:val="clear" w:color="auto" w:fill="auto"/>
          </w:tcPr>
          <w:p w14:paraId="45B56BFF" w14:textId="77777777" w:rsidR="005F326D" w:rsidRPr="0014127E" w:rsidRDefault="005F326D" w:rsidP="00FF626E">
            <w:pPr>
              <w:pStyle w:val="Text"/>
            </w:pPr>
            <w:r w:rsidRPr="0014127E">
              <w:t>swara</w:t>
            </w:r>
          </w:p>
        </w:tc>
      </w:tr>
      <w:tr w:rsidR="005F326D" w:rsidRPr="00AC23C4" w14:paraId="5F75AEB5" w14:textId="77777777" w:rsidTr="00FF626E">
        <w:tc>
          <w:tcPr>
            <w:tcW w:w="709" w:type="dxa"/>
            <w:shd w:val="clear" w:color="auto" w:fill="auto"/>
          </w:tcPr>
          <w:p w14:paraId="10ACF64F" w14:textId="77777777" w:rsidR="005F326D" w:rsidRPr="0014127E" w:rsidRDefault="005F326D" w:rsidP="00FF626E">
            <w:pPr>
              <w:pStyle w:val="GlossEng"/>
            </w:pPr>
          </w:p>
        </w:tc>
        <w:tc>
          <w:tcPr>
            <w:tcW w:w="284" w:type="dxa"/>
            <w:shd w:val="clear" w:color="auto" w:fill="auto"/>
          </w:tcPr>
          <w:p w14:paraId="5671DD89" w14:textId="77777777" w:rsidR="005F326D" w:rsidRPr="0014127E" w:rsidRDefault="005F326D" w:rsidP="00FF626E">
            <w:pPr>
              <w:pStyle w:val="GlossEng"/>
            </w:pPr>
          </w:p>
        </w:tc>
        <w:tc>
          <w:tcPr>
            <w:tcW w:w="484" w:type="dxa"/>
            <w:shd w:val="clear" w:color="auto" w:fill="auto"/>
          </w:tcPr>
          <w:p w14:paraId="694CAA62" w14:textId="77777777" w:rsidR="005F326D" w:rsidRPr="0014127E" w:rsidRDefault="005F326D" w:rsidP="00FF626E">
            <w:pPr>
              <w:pStyle w:val="GlossEng"/>
            </w:pPr>
            <w:r w:rsidRPr="0014127E">
              <w:t>but</w:t>
            </w:r>
          </w:p>
        </w:tc>
        <w:tc>
          <w:tcPr>
            <w:tcW w:w="489" w:type="dxa"/>
            <w:shd w:val="clear" w:color="auto" w:fill="auto"/>
          </w:tcPr>
          <w:p w14:paraId="3D3154BB" w14:textId="77777777" w:rsidR="005F326D" w:rsidRPr="0099608C" w:rsidRDefault="005F326D" w:rsidP="00FF626E">
            <w:pPr>
              <w:pStyle w:val="GlossEng"/>
              <w:rPr>
                <w:rStyle w:val="ChSmallCaps"/>
              </w:rPr>
            </w:pPr>
            <w:r w:rsidRPr="0099608C">
              <w:rPr>
                <w:rStyle w:val="ChSmallCaps"/>
              </w:rPr>
              <w:t>3sg</w:t>
            </w:r>
          </w:p>
        </w:tc>
        <w:tc>
          <w:tcPr>
            <w:tcW w:w="951" w:type="dxa"/>
            <w:shd w:val="clear" w:color="auto" w:fill="auto"/>
          </w:tcPr>
          <w:p w14:paraId="288C6FB0" w14:textId="77777777" w:rsidR="005F326D" w:rsidRPr="0014127E" w:rsidRDefault="005F326D" w:rsidP="00FF626E">
            <w:pPr>
              <w:pStyle w:val="GlossEng"/>
            </w:pPr>
            <w:r w:rsidRPr="0014127E">
              <w:t>definitely</w:t>
            </w:r>
          </w:p>
        </w:tc>
        <w:tc>
          <w:tcPr>
            <w:tcW w:w="529" w:type="dxa"/>
            <w:shd w:val="clear" w:color="auto" w:fill="auto"/>
          </w:tcPr>
          <w:p w14:paraId="2EA5800A" w14:textId="77777777" w:rsidR="005F326D" w:rsidRPr="0014127E" w:rsidRDefault="005F326D" w:rsidP="00FF626E">
            <w:pPr>
              <w:pStyle w:val="GlossEng"/>
            </w:pPr>
            <w:r w:rsidRPr="0014127E">
              <w:t>give</w:t>
            </w:r>
          </w:p>
        </w:tc>
        <w:tc>
          <w:tcPr>
            <w:tcW w:w="651" w:type="dxa"/>
            <w:shd w:val="clear" w:color="auto" w:fill="auto"/>
          </w:tcPr>
          <w:p w14:paraId="1E2DD5F4" w14:textId="77777777" w:rsidR="005F326D" w:rsidRPr="0014127E" w:rsidRDefault="005F326D" w:rsidP="00FF626E">
            <w:pPr>
              <w:pStyle w:val="GlossEng"/>
            </w:pPr>
            <w:r w:rsidRPr="0014127E">
              <w:t>voice</w:t>
            </w:r>
          </w:p>
        </w:tc>
      </w:tr>
    </w:tbl>
    <w:p w14:paraId="40BC3104" w14:textId="77777777" w:rsidR="005F326D" w:rsidRPr="00072AF1" w:rsidRDefault="005F326D" w:rsidP="005F326D">
      <w:pPr>
        <w:pStyle w:val="FreeTranslEng15pt"/>
      </w:pPr>
      <w:r>
        <w:t>[About meeting strangers in remote areas:] ‘[most likely, h</w:t>
      </w:r>
      <w:r w:rsidRPr="0047331A">
        <w:t>e</w:t>
      </w:r>
      <w:r>
        <w:t>/she won’t know your name yet,] but h</w:t>
      </w:r>
      <w:r w:rsidRPr="0047331A">
        <w:t>e</w:t>
      </w:r>
      <w:r>
        <w:t xml:space="preserve">/she’ll </w:t>
      </w:r>
      <w:r w:rsidRPr="00872FBF">
        <w:rPr>
          <w:rStyle w:val="ChBlueBold"/>
        </w:rPr>
        <w:t>definitely</w:t>
      </w:r>
      <w:r>
        <w:t xml:space="preserve"> call (you)’ </w:t>
      </w:r>
      <w:r w:rsidRPr="007D54CA">
        <w:rPr>
          <w:rStyle w:val="ExampleSource"/>
        </w:rPr>
        <w:t>[080919-004-NP.0078]</w:t>
      </w:r>
    </w:p>
    <w:p w14:paraId="0EB14970" w14:textId="77777777" w:rsidR="005F326D" w:rsidRDefault="005F326D" w:rsidP="005F326D">
      <w:pPr>
        <w:pStyle w:val="Heading3"/>
      </w:pPr>
      <w:bookmarkStart w:id="2343" w:name="_Ref358129559"/>
      <w:bookmarkStart w:id="2344" w:name="_Toc362692989"/>
      <w:bookmarkStart w:id="2345" w:name="_Toc367531093"/>
      <w:bookmarkStart w:id="2346" w:name="_Toc440455592"/>
      <w:r>
        <w:t>Temporal adverbs</w:t>
      </w:r>
      <w:bookmarkEnd w:id="2343"/>
      <w:bookmarkEnd w:id="2344"/>
      <w:bookmarkEnd w:id="2345"/>
      <w:bookmarkEnd w:id="2346"/>
    </w:p>
    <w:p w14:paraId="425AFF24" w14:textId="46B60E2B" w:rsidR="005F326D" w:rsidRDefault="005F326D" w:rsidP="005F326D">
      <w:pPr>
        <w:pStyle w:val="Body0005after"/>
      </w:pPr>
      <w:r>
        <w:t xml:space="preserve">Temporal adverbs designate temporal points </w:t>
      </w:r>
      <w:r>
        <w:rPr>
          <w:rStyle w:val="Citation"/>
        </w:rPr>
        <w:fldChar w:fldCharType="begin"/>
      </w:r>
      <w:r>
        <w:rPr>
          <w:rStyle w:val="Citation"/>
        </w:rPr>
        <w:instrText>ADDIN CITAVI.PLACEHOLDER 6a8c3629-8554-4db4-a52d-87e8839c7666 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aXbDs24gMjAwMTogOTHigJM5Mik8L1RleHQ+DQogICAgPC9UZXh0VW5pdD4NCiAgPC9UZXh0VW5pdHM+DQo8L1BsYWNlaG9sZGVyPg==</w:instrText>
      </w:r>
      <w:r>
        <w:rPr>
          <w:rStyle w:val="Citation"/>
        </w:rPr>
        <w:fldChar w:fldCharType="separate"/>
      </w:r>
      <w:bookmarkStart w:id="2347" w:name="_CTVP0016a8c362985544db4a52d87e8839c7666"/>
      <w:r w:rsidR="0092006B">
        <w:rPr>
          <w:rStyle w:val="Citation"/>
        </w:rPr>
        <w:t>(Givón 2001: 91–92)</w:t>
      </w:r>
      <w:bookmarkEnd w:id="2347"/>
      <w:r>
        <w:rPr>
          <w:rStyle w:val="Citation"/>
        </w:rPr>
        <w:fldChar w:fldCharType="end"/>
      </w:r>
      <w:r>
        <w:rPr>
          <w:rStyle w:val="Citation"/>
        </w:rPr>
        <w:t xml:space="preserve">. </w:t>
      </w:r>
      <w:r>
        <w:t>Thereby they differ from</w:t>
      </w:r>
      <w:r w:rsidRPr="00FD2FC5">
        <w:t xml:space="preserve"> </w:t>
      </w:r>
      <w:r>
        <w:t xml:space="preserve">aspectual adverbs which provide temporal information about the event or state denoted by the verb in terms of their completion or duration </w:t>
      </w:r>
      <w:r>
        <w:rPr>
          <w:rStyle w:val="Citation"/>
        </w:rPr>
        <w:fldChar w:fldCharType="begin"/>
      </w:r>
      <w:r>
        <w:rPr>
          <w:rStyle w:val="Citation"/>
        </w:rPr>
        <w:instrText>ADDIN CITAVI.PLACEHOLDER a9b57ccc-4bc6-4d17-b611-e643833a6348 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NoZXIgMTk5NDogNTA5NCk8L1RleHQ+DQogICAgPC9UZXh0VW5pdD4NCiAgPC9UZXh0VW5pdHM+DQo8L1BsYWNlaG9sZGVyPg==</w:instrText>
      </w:r>
      <w:r>
        <w:rPr>
          <w:rStyle w:val="Citation"/>
        </w:rPr>
        <w:fldChar w:fldCharType="separate"/>
      </w:r>
      <w:bookmarkStart w:id="2348" w:name="_CTVP001a9b57ccc4bc64d17b611e643833a6348"/>
      <w:r w:rsidR="0092006B">
        <w:rPr>
          <w:rStyle w:val="Citation"/>
        </w:rPr>
        <w:t>(Asher 1994: 5094)</w:t>
      </w:r>
      <w:bookmarkEnd w:id="2348"/>
      <w:r>
        <w:rPr>
          <w:rStyle w:val="Citation"/>
        </w:rPr>
        <w:fldChar w:fldCharType="end"/>
      </w:r>
      <w:r>
        <w:rPr>
          <w:rStyle w:val="Citation"/>
        </w:rPr>
        <w:t xml:space="preserve">. </w:t>
      </w:r>
      <w:r>
        <w:t xml:space="preserve">The Papuan Malay temporal adverbs are listed in </w:t>
      </w:r>
      <w:r>
        <w:fldChar w:fldCharType="begin"/>
      </w:r>
      <w:r>
        <w:instrText xml:space="preserve"> REF _Ref358123180 \h </w:instrText>
      </w:r>
      <w:r>
        <w:fldChar w:fldCharType="separate"/>
      </w:r>
      <w:r w:rsidR="00154D81" w:rsidRPr="00534F9D">
        <w:t xml:space="preserve">Table </w:t>
      </w:r>
      <w:r w:rsidR="00154D81">
        <w:rPr>
          <w:noProof/>
          <w:cs/>
        </w:rPr>
        <w:t>‎</w:t>
      </w:r>
      <w:r w:rsidR="00154D81">
        <w:rPr>
          <w:noProof/>
        </w:rPr>
        <w:t>5</w:t>
      </w:r>
      <w:r w:rsidR="00154D81">
        <w:t>.</w:t>
      </w:r>
      <w:r w:rsidR="00154D81">
        <w:rPr>
          <w:noProof/>
        </w:rPr>
        <w:t>25</w:t>
      </w:r>
      <w:r>
        <w:fldChar w:fldCharType="end"/>
      </w:r>
      <w:r>
        <w:t>. Within the clause, almost all of them occur in pre-predicate or in post-predicate position.</w:t>
      </w:r>
      <w:r w:rsidRPr="00D47474">
        <w:t xml:space="preserve"> </w:t>
      </w:r>
      <w:r>
        <w:t xml:space="preserve">The exceptions are </w:t>
      </w:r>
      <w:r w:rsidRPr="00C93A3F">
        <w:rPr>
          <w:rStyle w:val="ChItalBold"/>
        </w:rPr>
        <w:t>baru</w:t>
      </w:r>
      <w:r>
        <w:t xml:space="preserve"> ‘recently’ and </w:t>
      </w:r>
      <w:r w:rsidRPr="00C93A3F">
        <w:rPr>
          <w:rStyle w:val="ChItalBold"/>
        </w:rPr>
        <w:t>baru</w:t>
      </w:r>
      <w:r>
        <w:t>~</w:t>
      </w:r>
      <w:r w:rsidRPr="00C93A3F">
        <w:rPr>
          <w:rStyle w:val="ChItalBold"/>
        </w:rPr>
        <w:t>baru</w:t>
      </w:r>
      <w:r>
        <w:t xml:space="preserve"> ‘just now’ which only occur in pre-predicate position.</w:t>
      </w:r>
      <w:r>
        <w:rPr>
          <w:rStyle w:val="FootnoteReference"/>
        </w:rPr>
        <w:footnoteReference w:id="159"/>
      </w:r>
    </w:p>
    <w:p w14:paraId="37FADD6C" w14:textId="77777777" w:rsidR="005F326D" w:rsidRDefault="005F326D" w:rsidP="005F326D">
      <w:pPr>
        <w:pStyle w:val="Caption"/>
      </w:pPr>
      <w:bookmarkStart w:id="2349" w:name="_Ref358123180"/>
      <w:r w:rsidRPr="00534F9D">
        <w:t xml:space="preserve">Table </w:t>
      </w:r>
      <w:fldSimple w:instr=" STYLEREF 1 \s ">
        <w:r w:rsidR="00154D81">
          <w:rPr>
            <w:noProof/>
            <w:cs/>
          </w:rPr>
          <w:t>‎</w:t>
        </w:r>
        <w:r w:rsidR="00154D81">
          <w:rPr>
            <w:noProof/>
          </w:rPr>
          <w:t>5</w:t>
        </w:r>
      </w:fldSimple>
      <w:r>
        <w:t>.</w:t>
      </w:r>
      <w:fldSimple w:instr=" SEQ Table \* ARABIC \s 1 ">
        <w:r w:rsidR="00154D81">
          <w:rPr>
            <w:noProof/>
          </w:rPr>
          <w:t>25</w:t>
        </w:r>
      </w:fldSimple>
      <w:bookmarkEnd w:id="2349"/>
      <w:r w:rsidRPr="00534F9D">
        <w:t>:</w:t>
      </w:r>
      <w:r w:rsidRPr="00534F9D">
        <w:tab/>
      </w:r>
      <w:r>
        <w:t>Temporal adverbs</w:t>
      </w:r>
      <w:r w:rsidRPr="002601E9">
        <w:t xml:space="preserve"> </w:t>
      </w:r>
      <w:r>
        <w:t>and their positions within the clause</w:t>
      </w:r>
    </w:p>
    <w:tbl>
      <w:tblPr>
        <w:tblW w:w="0" w:type="auto"/>
        <w:tblInd w:w="170" w:type="dxa"/>
        <w:tblBorders>
          <w:top w:val="single" w:sz="4" w:space="0" w:color="auto"/>
          <w:bottom w:val="single" w:sz="4" w:space="0" w:color="auto"/>
        </w:tblBorders>
        <w:tblLayout w:type="fixed"/>
        <w:tblCellMar>
          <w:left w:w="107" w:type="dxa"/>
          <w:right w:w="107" w:type="dxa"/>
        </w:tblCellMar>
        <w:tblLook w:val="01E0" w:firstRow="1" w:lastRow="1" w:firstColumn="1" w:lastColumn="1" w:noHBand="0" w:noVBand="0"/>
      </w:tblPr>
      <w:tblGrid>
        <w:gridCol w:w="1191"/>
        <w:gridCol w:w="1985"/>
        <w:gridCol w:w="1191"/>
        <w:gridCol w:w="1191"/>
      </w:tblGrid>
      <w:tr w:rsidR="005F326D" w:rsidRPr="00AC23C4" w14:paraId="7239D269" w14:textId="77777777" w:rsidTr="00FF626E">
        <w:trPr>
          <w:tblHeader/>
        </w:trPr>
        <w:tc>
          <w:tcPr>
            <w:tcW w:w="1191" w:type="dxa"/>
            <w:tcBorders>
              <w:bottom w:val="nil"/>
            </w:tcBorders>
            <w:shd w:val="clear" w:color="auto" w:fill="auto"/>
          </w:tcPr>
          <w:p w14:paraId="2E0D4DCE" w14:textId="77777777" w:rsidR="005F326D" w:rsidRPr="002448A3" w:rsidRDefault="005F326D" w:rsidP="00FF626E">
            <w:pPr>
              <w:pStyle w:val="TableCell3-2Center"/>
            </w:pPr>
            <w:r w:rsidRPr="002448A3">
              <w:t>Item</w:t>
            </w:r>
          </w:p>
        </w:tc>
        <w:tc>
          <w:tcPr>
            <w:tcW w:w="1985" w:type="dxa"/>
            <w:tcBorders>
              <w:bottom w:val="nil"/>
            </w:tcBorders>
            <w:shd w:val="clear" w:color="auto" w:fill="auto"/>
          </w:tcPr>
          <w:p w14:paraId="4F6E9BF2" w14:textId="77777777" w:rsidR="005F326D" w:rsidRDefault="005F326D" w:rsidP="00FF626E">
            <w:pPr>
              <w:pStyle w:val="TableCell3-2Center"/>
            </w:pPr>
            <w:r>
              <w:t>Gloss</w:t>
            </w:r>
          </w:p>
        </w:tc>
        <w:tc>
          <w:tcPr>
            <w:tcW w:w="2382" w:type="dxa"/>
            <w:gridSpan w:val="2"/>
            <w:tcBorders>
              <w:bottom w:val="nil"/>
            </w:tcBorders>
            <w:shd w:val="clear" w:color="auto" w:fill="auto"/>
          </w:tcPr>
          <w:p w14:paraId="61617106" w14:textId="77777777" w:rsidR="005F326D" w:rsidRDefault="005F326D" w:rsidP="00FF626E">
            <w:pPr>
              <w:pStyle w:val="TableCell3-2Center"/>
            </w:pPr>
            <w:r>
              <w:t>Position within the clause</w:t>
            </w:r>
          </w:p>
        </w:tc>
      </w:tr>
      <w:tr w:rsidR="005F326D" w:rsidRPr="00AC23C4" w14:paraId="112FE04E" w14:textId="77777777" w:rsidTr="00FF626E">
        <w:trPr>
          <w:tblHeader/>
        </w:trPr>
        <w:tc>
          <w:tcPr>
            <w:tcW w:w="1191" w:type="dxa"/>
            <w:tcBorders>
              <w:top w:val="nil"/>
              <w:bottom w:val="single" w:sz="4" w:space="0" w:color="auto"/>
            </w:tcBorders>
            <w:shd w:val="clear" w:color="auto" w:fill="auto"/>
          </w:tcPr>
          <w:p w14:paraId="2F4A012E" w14:textId="77777777" w:rsidR="005F326D" w:rsidRPr="002448A3" w:rsidRDefault="005F326D" w:rsidP="00FF626E">
            <w:pPr>
              <w:pStyle w:val="TableCell0-3Center"/>
            </w:pPr>
          </w:p>
        </w:tc>
        <w:tc>
          <w:tcPr>
            <w:tcW w:w="1985" w:type="dxa"/>
            <w:tcBorders>
              <w:top w:val="nil"/>
              <w:bottom w:val="single" w:sz="4" w:space="0" w:color="auto"/>
            </w:tcBorders>
            <w:shd w:val="clear" w:color="auto" w:fill="auto"/>
          </w:tcPr>
          <w:p w14:paraId="451BFF14" w14:textId="77777777" w:rsidR="005F326D" w:rsidRDefault="005F326D" w:rsidP="00FF626E">
            <w:pPr>
              <w:pStyle w:val="TableCell0-3Center"/>
            </w:pPr>
          </w:p>
        </w:tc>
        <w:tc>
          <w:tcPr>
            <w:tcW w:w="1191" w:type="dxa"/>
            <w:tcBorders>
              <w:top w:val="nil"/>
              <w:bottom w:val="single" w:sz="4" w:space="0" w:color="auto"/>
            </w:tcBorders>
            <w:shd w:val="clear" w:color="auto" w:fill="auto"/>
          </w:tcPr>
          <w:p w14:paraId="5E157309" w14:textId="77777777" w:rsidR="005F326D" w:rsidRPr="0099608C" w:rsidRDefault="005F326D" w:rsidP="00FF626E">
            <w:pPr>
              <w:pStyle w:val="TableCell0-3Center"/>
              <w:rPr>
                <w:rStyle w:val="ChSmallCaps"/>
              </w:rPr>
            </w:pPr>
            <w:r w:rsidRPr="0099608C">
              <w:rPr>
                <w:rStyle w:val="ChSmallCaps"/>
              </w:rPr>
              <w:t>pre-pred</w:t>
            </w:r>
          </w:p>
        </w:tc>
        <w:tc>
          <w:tcPr>
            <w:tcW w:w="1191" w:type="dxa"/>
            <w:tcBorders>
              <w:top w:val="nil"/>
              <w:bottom w:val="single" w:sz="4" w:space="0" w:color="auto"/>
            </w:tcBorders>
            <w:shd w:val="clear" w:color="auto" w:fill="auto"/>
          </w:tcPr>
          <w:p w14:paraId="77EB1920" w14:textId="77777777" w:rsidR="005F326D" w:rsidRPr="0099608C" w:rsidRDefault="005F326D" w:rsidP="00FF626E">
            <w:pPr>
              <w:pStyle w:val="TableCell0-3Center"/>
              <w:rPr>
                <w:rStyle w:val="ChSmallCaps"/>
              </w:rPr>
            </w:pPr>
            <w:r w:rsidRPr="0099608C">
              <w:rPr>
                <w:rStyle w:val="ChSmallCaps"/>
              </w:rPr>
              <w:t>post-pred</w:t>
            </w:r>
          </w:p>
        </w:tc>
      </w:tr>
      <w:tr w:rsidR="005F326D" w:rsidRPr="003850FE" w14:paraId="75A3C8B4" w14:textId="77777777" w:rsidTr="00FF626E">
        <w:tc>
          <w:tcPr>
            <w:tcW w:w="1191" w:type="dxa"/>
            <w:tcBorders>
              <w:top w:val="single" w:sz="4" w:space="0" w:color="auto"/>
            </w:tcBorders>
            <w:shd w:val="clear" w:color="auto" w:fill="auto"/>
          </w:tcPr>
          <w:p w14:paraId="74BCD797" w14:textId="77777777" w:rsidR="005F326D" w:rsidRPr="004B165D" w:rsidRDefault="005F326D" w:rsidP="00FF626E">
            <w:pPr>
              <w:pStyle w:val="TableCell2-0Break"/>
              <w:rPr>
                <w:rStyle w:val="ChItalBold"/>
              </w:rPr>
            </w:pPr>
            <w:r w:rsidRPr="004B165D">
              <w:rPr>
                <w:rStyle w:val="ChItalBold"/>
              </w:rPr>
              <w:t>dulu</w:t>
            </w:r>
          </w:p>
        </w:tc>
        <w:tc>
          <w:tcPr>
            <w:tcW w:w="1985" w:type="dxa"/>
            <w:tcBorders>
              <w:top w:val="single" w:sz="4" w:space="0" w:color="auto"/>
            </w:tcBorders>
            <w:shd w:val="clear" w:color="auto" w:fill="auto"/>
          </w:tcPr>
          <w:p w14:paraId="0BA7B219" w14:textId="77777777" w:rsidR="005F326D" w:rsidRPr="003850FE" w:rsidRDefault="005F326D" w:rsidP="00FF626E">
            <w:pPr>
              <w:pStyle w:val="TableCell2-0Break"/>
            </w:pPr>
            <w:r>
              <w:t>‘first, in the past’</w:t>
            </w:r>
          </w:p>
        </w:tc>
        <w:tc>
          <w:tcPr>
            <w:tcW w:w="1191" w:type="dxa"/>
            <w:tcBorders>
              <w:top w:val="single" w:sz="4" w:space="0" w:color="auto"/>
            </w:tcBorders>
            <w:shd w:val="clear" w:color="auto" w:fill="auto"/>
          </w:tcPr>
          <w:p w14:paraId="3B680E79" w14:textId="77777777" w:rsidR="005F326D" w:rsidRPr="003850FE" w:rsidRDefault="005F326D" w:rsidP="00FF626E">
            <w:pPr>
              <w:pStyle w:val="TableCell2-0CenterBreak"/>
            </w:pPr>
            <w:r w:rsidRPr="003850FE">
              <w:t>X</w:t>
            </w:r>
          </w:p>
        </w:tc>
        <w:tc>
          <w:tcPr>
            <w:tcW w:w="1191" w:type="dxa"/>
            <w:tcBorders>
              <w:top w:val="single" w:sz="4" w:space="0" w:color="auto"/>
            </w:tcBorders>
            <w:shd w:val="clear" w:color="auto" w:fill="auto"/>
          </w:tcPr>
          <w:p w14:paraId="220003F0" w14:textId="77777777" w:rsidR="005F326D" w:rsidRPr="00EE3E7C" w:rsidRDefault="005F326D" w:rsidP="00FF626E">
            <w:pPr>
              <w:pStyle w:val="TableCell2-0CenterBreak"/>
            </w:pPr>
            <w:r>
              <w:t>X</w:t>
            </w:r>
          </w:p>
        </w:tc>
      </w:tr>
      <w:tr w:rsidR="005F326D" w:rsidRPr="003850FE" w14:paraId="6947A897" w14:textId="77777777" w:rsidTr="00FF626E">
        <w:tc>
          <w:tcPr>
            <w:tcW w:w="1191" w:type="dxa"/>
            <w:shd w:val="clear" w:color="auto" w:fill="auto"/>
          </w:tcPr>
          <w:p w14:paraId="27579C46" w14:textId="77777777" w:rsidR="005F326D" w:rsidRPr="003F6D47" w:rsidRDefault="005F326D" w:rsidP="00FF626E">
            <w:pPr>
              <w:rPr>
                <w:rStyle w:val="ChItalBold"/>
              </w:rPr>
            </w:pPr>
            <w:r w:rsidRPr="003F6D47">
              <w:rPr>
                <w:rStyle w:val="ChItalBold"/>
              </w:rPr>
              <w:t>lama</w:t>
            </w:r>
            <w:r>
              <w:rPr>
                <w:rStyle w:val="ChItalBold"/>
              </w:rPr>
              <w:t>~</w:t>
            </w:r>
            <w:r w:rsidRPr="003F6D47">
              <w:rPr>
                <w:rStyle w:val="ChItalBold"/>
              </w:rPr>
              <w:t>lama</w:t>
            </w:r>
          </w:p>
        </w:tc>
        <w:tc>
          <w:tcPr>
            <w:tcW w:w="1985" w:type="dxa"/>
            <w:shd w:val="clear" w:color="auto" w:fill="auto"/>
          </w:tcPr>
          <w:p w14:paraId="6712FF12" w14:textId="77777777" w:rsidR="005F326D" w:rsidRPr="003F6D47" w:rsidRDefault="005F326D" w:rsidP="00FF626E">
            <w:r>
              <w:t>‘</w:t>
            </w:r>
            <w:r w:rsidRPr="003F6D47">
              <w:t>gradually</w:t>
            </w:r>
            <w:r>
              <w:t>’</w:t>
            </w:r>
          </w:p>
        </w:tc>
        <w:tc>
          <w:tcPr>
            <w:tcW w:w="1191" w:type="dxa"/>
            <w:shd w:val="clear" w:color="auto" w:fill="auto"/>
          </w:tcPr>
          <w:p w14:paraId="5ED046FB" w14:textId="77777777" w:rsidR="005F326D" w:rsidRPr="003F6D47" w:rsidRDefault="005F326D" w:rsidP="00FF626E">
            <w:pPr>
              <w:pStyle w:val="TableCell0-0CenterBreak"/>
            </w:pPr>
            <w:r w:rsidRPr="003F6D47">
              <w:t>X</w:t>
            </w:r>
          </w:p>
        </w:tc>
        <w:tc>
          <w:tcPr>
            <w:tcW w:w="1191" w:type="dxa"/>
            <w:shd w:val="clear" w:color="auto" w:fill="auto"/>
          </w:tcPr>
          <w:p w14:paraId="773FE52B" w14:textId="77777777" w:rsidR="005F326D" w:rsidRPr="006109AB" w:rsidRDefault="005F326D" w:rsidP="00FF626E">
            <w:pPr>
              <w:pStyle w:val="TableCell0-0CenterBreak"/>
            </w:pPr>
            <w:r w:rsidRPr="006109AB">
              <w:t>X</w:t>
            </w:r>
          </w:p>
        </w:tc>
      </w:tr>
      <w:tr w:rsidR="005F326D" w:rsidRPr="003850FE" w14:paraId="51F99A12" w14:textId="77777777" w:rsidTr="00FF626E">
        <w:tc>
          <w:tcPr>
            <w:tcW w:w="1191" w:type="dxa"/>
            <w:shd w:val="clear" w:color="auto" w:fill="auto"/>
          </w:tcPr>
          <w:p w14:paraId="7D1BA05D" w14:textId="77777777" w:rsidR="005F326D" w:rsidRPr="003850FE" w:rsidRDefault="005F326D" w:rsidP="00FF626E">
            <w:pPr>
              <w:rPr>
                <w:rStyle w:val="ChItalBold"/>
              </w:rPr>
            </w:pPr>
            <w:r w:rsidRPr="003850FE">
              <w:rPr>
                <w:rStyle w:val="ChItalBold"/>
              </w:rPr>
              <w:t>langsung</w:t>
            </w:r>
          </w:p>
        </w:tc>
        <w:tc>
          <w:tcPr>
            <w:tcW w:w="1985" w:type="dxa"/>
            <w:shd w:val="clear" w:color="auto" w:fill="auto"/>
          </w:tcPr>
          <w:p w14:paraId="27E40520" w14:textId="77777777" w:rsidR="005F326D" w:rsidRPr="003850FE" w:rsidRDefault="005F326D" w:rsidP="00FF626E">
            <w:r>
              <w:t>‘</w:t>
            </w:r>
            <w:r w:rsidRPr="003850FE">
              <w:t>immediately</w:t>
            </w:r>
            <w:r>
              <w:t>’</w:t>
            </w:r>
          </w:p>
        </w:tc>
        <w:tc>
          <w:tcPr>
            <w:tcW w:w="1191" w:type="dxa"/>
            <w:shd w:val="clear" w:color="auto" w:fill="auto"/>
          </w:tcPr>
          <w:p w14:paraId="71A5617B" w14:textId="77777777" w:rsidR="005F326D" w:rsidRPr="003850FE" w:rsidRDefault="005F326D" w:rsidP="00FF626E">
            <w:pPr>
              <w:pStyle w:val="TableCell0-0CenterBreak"/>
            </w:pPr>
            <w:r w:rsidRPr="003850FE">
              <w:t>X</w:t>
            </w:r>
          </w:p>
        </w:tc>
        <w:tc>
          <w:tcPr>
            <w:tcW w:w="1191" w:type="dxa"/>
            <w:shd w:val="clear" w:color="auto" w:fill="auto"/>
          </w:tcPr>
          <w:p w14:paraId="7099A91C" w14:textId="77777777" w:rsidR="005F326D" w:rsidRPr="006109AB" w:rsidRDefault="005F326D" w:rsidP="00FF626E">
            <w:pPr>
              <w:pStyle w:val="TableCell0-0CenterBreak"/>
            </w:pPr>
            <w:r w:rsidRPr="006109AB">
              <w:t>X</w:t>
            </w:r>
          </w:p>
        </w:tc>
      </w:tr>
      <w:tr w:rsidR="005F326D" w:rsidRPr="003850FE" w14:paraId="6166ACA9" w14:textId="77777777" w:rsidTr="00FF626E">
        <w:tc>
          <w:tcPr>
            <w:tcW w:w="1191" w:type="dxa"/>
            <w:shd w:val="clear" w:color="auto" w:fill="auto"/>
          </w:tcPr>
          <w:p w14:paraId="6F988AF7" w14:textId="77777777" w:rsidR="005F326D" w:rsidRPr="003850FE" w:rsidRDefault="005F326D" w:rsidP="00FF626E">
            <w:pPr>
              <w:rPr>
                <w:rStyle w:val="ChItalBold"/>
              </w:rPr>
            </w:pPr>
            <w:r w:rsidRPr="003850FE">
              <w:rPr>
                <w:rStyle w:val="ChItalBold"/>
              </w:rPr>
              <w:t>nanti</w:t>
            </w:r>
          </w:p>
        </w:tc>
        <w:tc>
          <w:tcPr>
            <w:tcW w:w="1985" w:type="dxa"/>
            <w:shd w:val="clear" w:color="auto" w:fill="auto"/>
          </w:tcPr>
          <w:p w14:paraId="4A180B2F" w14:textId="77777777" w:rsidR="005F326D" w:rsidRPr="003850FE" w:rsidRDefault="005F326D" w:rsidP="00FF626E">
            <w:r>
              <w:t>‘</w:t>
            </w:r>
            <w:r w:rsidRPr="003850FE">
              <w:t>very soon</w:t>
            </w:r>
            <w:r>
              <w:t>’</w:t>
            </w:r>
          </w:p>
        </w:tc>
        <w:tc>
          <w:tcPr>
            <w:tcW w:w="1191" w:type="dxa"/>
            <w:shd w:val="clear" w:color="auto" w:fill="auto"/>
          </w:tcPr>
          <w:p w14:paraId="1771E1D1" w14:textId="77777777" w:rsidR="005F326D" w:rsidRPr="003850FE" w:rsidRDefault="005F326D" w:rsidP="00FF626E">
            <w:pPr>
              <w:pStyle w:val="TableCell0-0CenterBreak"/>
            </w:pPr>
            <w:r w:rsidRPr="003850FE">
              <w:t>X</w:t>
            </w:r>
          </w:p>
        </w:tc>
        <w:tc>
          <w:tcPr>
            <w:tcW w:w="1191" w:type="dxa"/>
            <w:shd w:val="clear" w:color="auto" w:fill="auto"/>
          </w:tcPr>
          <w:p w14:paraId="06F0DD4E" w14:textId="77777777" w:rsidR="005F326D" w:rsidRPr="006109AB" w:rsidRDefault="005F326D" w:rsidP="00FF626E">
            <w:pPr>
              <w:pStyle w:val="TableCell0-0CenterBreak"/>
            </w:pPr>
            <w:r w:rsidRPr="006109AB">
              <w:t>X</w:t>
            </w:r>
          </w:p>
        </w:tc>
      </w:tr>
      <w:tr w:rsidR="005F326D" w:rsidRPr="003850FE" w14:paraId="24E62BC2" w14:textId="77777777" w:rsidTr="00FF626E">
        <w:tc>
          <w:tcPr>
            <w:tcW w:w="1191" w:type="dxa"/>
            <w:shd w:val="clear" w:color="auto" w:fill="auto"/>
          </w:tcPr>
          <w:p w14:paraId="3AFAB97E" w14:textId="77777777" w:rsidR="005F326D" w:rsidRPr="003850FE" w:rsidRDefault="005F326D" w:rsidP="00FF626E">
            <w:pPr>
              <w:rPr>
                <w:rStyle w:val="ChItalBold"/>
              </w:rPr>
            </w:pPr>
            <w:r w:rsidRPr="003850FE">
              <w:rPr>
                <w:rStyle w:val="ChItalBold"/>
              </w:rPr>
              <w:t>sebentar</w:t>
            </w:r>
          </w:p>
        </w:tc>
        <w:tc>
          <w:tcPr>
            <w:tcW w:w="1985" w:type="dxa"/>
            <w:shd w:val="clear" w:color="auto" w:fill="auto"/>
          </w:tcPr>
          <w:p w14:paraId="3FAAF868" w14:textId="77777777" w:rsidR="005F326D" w:rsidRPr="003850FE" w:rsidRDefault="005F326D" w:rsidP="00FF626E">
            <w:r>
              <w:t>‘</w:t>
            </w:r>
            <w:r w:rsidRPr="003850FE">
              <w:t>in</w:t>
            </w:r>
            <w:r>
              <w:t>/for</w:t>
            </w:r>
            <w:r w:rsidRPr="003850FE">
              <w:t xml:space="preserve"> a moment</w:t>
            </w:r>
            <w:r>
              <w:t>’</w:t>
            </w:r>
          </w:p>
        </w:tc>
        <w:tc>
          <w:tcPr>
            <w:tcW w:w="1191" w:type="dxa"/>
            <w:shd w:val="clear" w:color="auto" w:fill="auto"/>
          </w:tcPr>
          <w:p w14:paraId="1D087B42" w14:textId="77777777" w:rsidR="005F326D" w:rsidRPr="003850FE" w:rsidRDefault="005F326D" w:rsidP="00FF626E">
            <w:pPr>
              <w:pStyle w:val="TableCell0-0CenterBreak"/>
            </w:pPr>
            <w:r w:rsidRPr="003850FE">
              <w:t>X</w:t>
            </w:r>
          </w:p>
        </w:tc>
        <w:tc>
          <w:tcPr>
            <w:tcW w:w="1191" w:type="dxa"/>
            <w:shd w:val="clear" w:color="auto" w:fill="auto"/>
          </w:tcPr>
          <w:p w14:paraId="696D65C5" w14:textId="77777777" w:rsidR="005F326D" w:rsidRPr="006109AB" w:rsidRDefault="005F326D" w:rsidP="00FF626E">
            <w:pPr>
              <w:pStyle w:val="TableCell0-0CenterBreak"/>
            </w:pPr>
            <w:r w:rsidRPr="006109AB">
              <w:t>X</w:t>
            </w:r>
          </w:p>
        </w:tc>
      </w:tr>
      <w:tr w:rsidR="005F326D" w:rsidRPr="003850FE" w14:paraId="42E2EA23" w14:textId="77777777" w:rsidTr="00FF626E">
        <w:tc>
          <w:tcPr>
            <w:tcW w:w="1191" w:type="dxa"/>
            <w:shd w:val="clear" w:color="auto" w:fill="auto"/>
          </w:tcPr>
          <w:p w14:paraId="2D296840" w14:textId="77777777" w:rsidR="005F326D" w:rsidRPr="004B165D" w:rsidRDefault="005F326D" w:rsidP="00FF626E">
            <w:pPr>
              <w:rPr>
                <w:rStyle w:val="ChItalBold"/>
              </w:rPr>
            </w:pPr>
            <w:r w:rsidRPr="004B165D">
              <w:rPr>
                <w:rStyle w:val="ChItalBold"/>
              </w:rPr>
              <w:t>skarang</w:t>
            </w:r>
          </w:p>
        </w:tc>
        <w:tc>
          <w:tcPr>
            <w:tcW w:w="1985" w:type="dxa"/>
            <w:shd w:val="clear" w:color="auto" w:fill="auto"/>
          </w:tcPr>
          <w:p w14:paraId="289130A0" w14:textId="77777777" w:rsidR="005F326D" w:rsidRPr="003850FE" w:rsidRDefault="005F326D" w:rsidP="00FF626E">
            <w:r>
              <w:t>‘now’</w:t>
            </w:r>
          </w:p>
        </w:tc>
        <w:tc>
          <w:tcPr>
            <w:tcW w:w="1191" w:type="dxa"/>
            <w:shd w:val="clear" w:color="auto" w:fill="auto"/>
          </w:tcPr>
          <w:p w14:paraId="650327A4" w14:textId="77777777" w:rsidR="005F326D" w:rsidRPr="003850FE" w:rsidRDefault="005F326D" w:rsidP="00FF626E">
            <w:pPr>
              <w:pStyle w:val="TableCell0-0CenterBreak"/>
            </w:pPr>
            <w:r w:rsidRPr="003850FE">
              <w:t>X</w:t>
            </w:r>
          </w:p>
        </w:tc>
        <w:tc>
          <w:tcPr>
            <w:tcW w:w="1191" w:type="dxa"/>
            <w:shd w:val="clear" w:color="auto" w:fill="auto"/>
          </w:tcPr>
          <w:p w14:paraId="45149D4A" w14:textId="77777777" w:rsidR="005F326D" w:rsidRPr="006109AB" w:rsidRDefault="005F326D" w:rsidP="00FF626E">
            <w:pPr>
              <w:pStyle w:val="TableCell0-0CenterBreak"/>
            </w:pPr>
            <w:r w:rsidRPr="006109AB">
              <w:t>X</w:t>
            </w:r>
          </w:p>
        </w:tc>
      </w:tr>
      <w:tr w:rsidR="005F326D" w14:paraId="5A88A4BC" w14:textId="77777777" w:rsidTr="00FF626E">
        <w:tc>
          <w:tcPr>
            <w:tcW w:w="1191" w:type="dxa"/>
            <w:shd w:val="clear" w:color="auto" w:fill="auto"/>
          </w:tcPr>
          <w:p w14:paraId="163D1AC8" w14:textId="77777777" w:rsidR="005F326D" w:rsidRPr="003850FE" w:rsidRDefault="005F326D" w:rsidP="00FF626E">
            <w:pPr>
              <w:rPr>
                <w:rStyle w:val="ChItalBold"/>
              </w:rPr>
            </w:pPr>
            <w:r w:rsidRPr="003850FE">
              <w:rPr>
                <w:rStyle w:val="ChItalBold"/>
              </w:rPr>
              <w:t>tadi</w:t>
            </w:r>
          </w:p>
        </w:tc>
        <w:tc>
          <w:tcPr>
            <w:tcW w:w="1985" w:type="dxa"/>
            <w:shd w:val="clear" w:color="auto" w:fill="auto"/>
          </w:tcPr>
          <w:p w14:paraId="41392ADF" w14:textId="77777777" w:rsidR="005F326D" w:rsidRPr="003850FE" w:rsidRDefault="005F326D" w:rsidP="00FF626E">
            <w:r>
              <w:t>‘earlier’</w:t>
            </w:r>
          </w:p>
        </w:tc>
        <w:tc>
          <w:tcPr>
            <w:tcW w:w="1191" w:type="dxa"/>
            <w:shd w:val="clear" w:color="auto" w:fill="auto"/>
          </w:tcPr>
          <w:p w14:paraId="492E7A0A" w14:textId="77777777" w:rsidR="005F326D" w:rsidRPr="003850FE" w:rsidRDefault="005F326D" w:rsidP="00FF626E">
            <w:pPr>
              <w:pStyle w:val="TableCell0-0CenterBreak"/>
            </w:pPr>
            <w:r w:rsidRPr="003850FE">
              <w:t>X</w:t>
            </w:r>
          </w:p>
        </w:tc>
        <w:tc>
          <w:tcPr>
            <w:tcW w:w="1191" w:type="dxa"/>
            <w:shd w:val="clear" w:color="auto" w:fill="auto"/>
          </w:tcPr>
          <w:p w14:paraId="170CA0FC" w14:textId="77777777" w:rsidR="005F326D" w:rsidRPr="006109AB" w:rsidRDefault="005F326D" w:rsidP="00FF626E">
            <w:pPr>
              <w:pStyle w:val="TableCell0-0CenterBreak"/>
            </w:pPr>
            <w:r w:rsidRPr="006109AB">
              <w:t>X</w:t>
            </w:r>
          </w:p>
        </w:tc>
      </w:tr>
      <w:tr w:rsidR="005F326D" w:rsidRPr="003850FE" w14:paraId="69E60196" w14:textId="77777777" w:rsidTr="00FF626E">
        <w:tblPrEx>
          <w:tblCellMar>
            <w:left w:w="108" w:type="dxa"/>
            <w:right w:w="108" w:type="dxa"/>
          </w:tblCellMar>
        </w:tblPrEx>
        <w:tc>
          <w:tcPr>
            <w:tcW w:w="1191" w:type="dxa"/>
            <w:shd w:val="clear" w:color="auto" w:fill="auto"/>
          </w:tcPr>
          <w:p w14:paraId="47249B2F" w14:textId="77777777" w:rsidR="005F326D" w:rsidRPr="004B165D" w:rsidRDefault="005F326D" w:rsidP="00FF626E">
            <w:pPr>
              <w:rPr>
                <w:rStyle w:val="ChItalBold"/>
              </w:rPr>
            </w:pPr>
            <w:r w:rsidRPr="004B165D">
              <w:rPr>
                <w:rStyle w:val="ChItalBold"/>
              </w:rPr>
              <w:t>baru</w:t>
            </w:r>
          </w:p>
        </w:tc>
        <w:tc>
          <w:tcPr>
            <w:tcW w:w="1985" w:type="dxa"/>
            <w:shd w:val="clear" w:color="auto" w:fill="auto"/>
          </w:tcPr>
          <w:p w14:paraId="62624093" w14:textId="77777777" w:rsidR="005F326D" w:rsidRPr="003850FE" w:rsidRDefault="005F326D" w:rsidP="00FF626E">
            <w:r>
              <w:t>‘recently’</w:t>
            </w:r>
          </w:p>
        </w:tc>
        <w:tc>
          <w:tcPr>
            <w:tcW w:w="1191" w:type="dxa"/>
            <w:shd w:val="clear" w:color="auto" w:fill="auto"/>
          </w:tcPr>
          <w:p w14:paraId="6E5433D2" w14:textId="77777777" w:rsidR="005F326D" w:rsidRPr="003850FE" w:rsidRDefault="005F326D" w:rsidP="00FF626E">
            <w:pPr>
              <w:pStyle w:val="TableCell0-0CenterBreak"/>
            </w:pPr>
            <w:r w:rsidRPr="003850FE">
              <w:t>X</w:t>
            </w:r>
          </w:p>
        </w:tc>
        <w:tc>
          <w:tcPr>
            <w:tcW w:w="1191" w:type="dxa"/>
            <w:shd w:val="clear" w:color="auto" w:fill="auto"/>
          </w:tcPr>
          <w:p w14:paraId="2F54F920" w14:textId="77777777" w:rsidR="005F326D" w:rsidRPr="006109AB" w:rsidRDefault="005F326D" w:rsidP="00FF626E">
            <w:pPr>
              <w:pStyle w:val="TableCell0-0CenterBreak"/>
            </w:pPr>
          </w:p>
        </w:tc>
      </w:tr>
      <w:tr w:rsidR="005F326D" w:rsidRPr="003850FE" w14:paraId="3215143C" w14:textId="77777777" w:rsidTr="00FF626E">
        <w:tblPrEx>
          <w:tblCellMar>
            <w:left w:w="108" w:type="dxa"/>
            <w:right w:w="108" w:type="dxa"/>
          </w:tblCellMar>
        </w:tblPrEx>
        <w:tc>
          <w:tcPr>
            <w:tcW w:w="1191" w:type="dxa"/>
            <w:shd w:val="clear" w:color="auto" w:fill="auto"/>
          </w:tcPr>
          <w:p w14:paraId="37D7C3D7" w14:textId="77777777" w:rsidR="005F326D" w:rsidRPr="003850FE" w:rsidRDefault="005F326D" w:rsidP="00FF626E">
            <w:pPr>
              <w:pStyle w:val="TableCell0-2Break"/>
              <w:rPr>
                <w:rStyle w:val="ChItalBold"/>
              </w:rPr>
            </w:pPr>
            <w:r w:rsidRPr="003850FE">
              <w:rPr>
                <w:rStyle w:val="ChItalBold"/>
              </w:rPr>
              <w:t>baru</w:t>
            </w:r>
            <w:r>
              <w:rPr>
                <w:rStyle w:val="ChItalBold"/>
              </w:rPr>
              <w:t>~baru</w:t>
            </w:r>
          </w:p>
        </w:tc>
        <w:tc>
          <w:tcPr>
            <w:tcW w:w="1985" w:type="dxa"/>
            <w:shd w:val="clear" w:color="auto" w:fill="auto"/>
          </w:tcPr>
          <w:p w14:paraId="6B80DB9B" w14:textId="77777777" w:rsidR="005F326D" w:rsidRPr="003850FE" w:rsidRDefault="005F326D" w:rsidP="00FF626E">
            <w:pPr>
              <w:pStyle w:val="TableCell0-2Break"/>
            </w:pPr>
            <w:r>
              <w:t>‘just now’</w:t>
            </w:r>
          </w:p>
        </w:tc>
        <w:tc>
          <w:tcPr>
            <w:tcW w:w="1191" w:type="dxa"/>
            <w:shd w:val="clear" w:color="auto" w:fill="auto"/>
          </w:tcPr>
          <w:p w14:paraId="4975B49B" w14:textId="77777777" w:rsidR="005F326D" w:rsidRPr="003850FE" w:rsidRDefault="005F326D" w:rsidP="00FF626E">
            <w:pPr>
              <w:pStyle w:val="TableCell0-2CenterBreak"/>
            </w:pPr>
            <w:r w:rsidRPr="003850FE">
              <w:t>X</w:t>
            </w:r>
          </w:p>
        </w:tc>
        <w:tc>
          <w:tcPr>
            <w:tcW w:w="1191" w:type="dxa"/>
            <w:shd w:val="clear" w:color="auto" w:fill="auto"/>
          </w:tcPr>
          <w:p w14:paraId="439E7C58" w14:textId="77777777" w:rsidR="005F326D" w:rsidRPr="003850FE" w:rsidRDefault="005F326D" w:rsidP="00FF626E">
            <w:pPr>
              <w:pStyle w:val="TableCell0-2CenterBreak"/>
            </w:pPr>
          </w:p>
        </w:tc>
      </w:tr>
    </w:tbl>
    <w:p w14:paraId="6DB61A96" w14:textId="77777777" w:rsidR="005F326D" w:rsidRDefault="005F326D" w:rsidP="005F326D">
      <w:pPr>
        <w:pStyle w:val="Body0000after05before"/>
      </w:pPr>
      <w:r>
        <w:t xml:space="preserve">Examples for the pre-predicate position are given in </w:t>
      </w:r>
      <w:r>
        <w:fldChar w:fldCharType="begin"/>
      </w:r>
      <w:r>
        <w:instrText xml:space="preserve"> REF _Ref363050572 \h </w:instrText>
      </w:r>
      <w:r>
        <w:fldChar w:fldCharType="separate"/>
      </w:r>
      <w:r w:rsidR="00154D81" w:rsidRPr="00856563">
        <w:t>(</w:t>
      </w:r>
      <w:r w:rsidR="00154D81">
        <w:rPr>
          <w:noProof/>
        </w:rPr>
        <w:t>163</w:t>
      </w:r>
      <w:r w:rsidR="00154D81" w:rsidRPr="00856563">
        <w:t>)</w:t>
      </w:r>
      <w:r>
        <w:fldChar w:fldCharType="end"/>
      </w:r>
      <w:r>
        <w:t xml:space="preserve"> to </w:t>
      </w:r>
      <w:r>
        <w:fldChar w:fldCharType="begin"/>
      </w:r>
      <w:r>
        <w:instrText xml:space="preserve"> REF _Ref358194357 \h </w:instrText>
      </w:r>
      <w:r>
        <w:fldChar w:fldCharType="separate"/>
      </w:r>
      <w:r w:rsidR="00154D81" w:rsidRPr="00856563">
        <w:t>(</w:t>
      </w:r>
      <w:r w:rsidR="00154D81">
        <w:rPr>
          <w:noProof/>
        </w:rPr>
        <w:t>166</w:t>
      </w:r>
      <w:r w:rsidR="00154D81" w:rsidRPr="00856563">
        <w:t>)</w:t>
      </w:r>
      <w:r>
        <w:fldChar w:fldCharType="end"/>
      </w:r>
      <w:r>
        <w:t xml:space="preserve">, and for the post-predicate position in </w:t>
      </w:r>
      <w:r>
        <w:fldChar w:fldCharType="begin"/>
      </w:r>
      <w:r>
        <w:instrText xml:space="preserve"> REF _Ref363050573 \h </w:instrText>
      </w:r>
      <w:r>
        <w:fldChar w:fldCharType="separate"/>
      </w:r>
      <w:r w:rsidR="00154D81" w:rsidRPr="00856563">
        <w:t>(</w:t>
      </w:r>
      <w:r w:rsidR="00154D81">
        <w:rPr>
          <w:noProof/>
        </w:rPr>
        <w:t>167</w:t>
      </w:r>
      <w:r w:rsidR="00154D81" w:rsidRPr="00856563">
        <w:t>)</w:t>
      </w:r>
      <w:r>
        <w:fldChar w:fldCharType="end"/>
      </w:r>
      <w:r>
        <w:t xml:space="preserve"> to </w:t>
      </w:r>
      <w:r>
        <w:fldChar w:fldCharType="begin"/>
      </w:r>
      <w:r>
        <w:instrText xml:space="preserve"> REF _Ref363050571 \h </w:instrText>
      </w:r>
      <w:r>
        <w:fldChar w:fldCharType="separate"/>
      </w:r>
      <w:r w:rsidR="00154D81" w:rsidRPr="00856563">
        <w:t>(</w:t>
      </w:r>
      <w:r w:rsidR="00154D81">
        <w:rPr>
          <w:noProof/>
        </w:rPr>
        <w:t>170</w:t>
      </w:r>
      <w:r w:rsidR="00154D81" w:rsidRPr="00856563">
        <w:t>)</w:t>
      </w:r>
      <w:r>
        <w:fldChar w:fldCharType="end"/>
      </w:r>
      <w:r>
        <w:t xml:space="preserve">. The different meaning aspects conveyed by both positions are discussed in connection with the examples in </w:t>
      </w:r>
      <w:r>
        <w:fldChar w:fldCharType="begin"/>
      </w:r>
      <w:r>
        <w:instrText xml:space="preserve"> REF _Ref363208513 \h </w:instrText>
      </w:r>
      <w:r>
        <w:fldChar w:fldCharType="separate"/>
      </w:r>
      <w:r w:rsidR="00154D81" w:rsidRPr="00856563">
        <w:t>(</w:t>
      </w:r>
      <w:r w:rsidR="00154D81">
        <w:rPr>
          <w:noProof/>
        </w:rPr>
        <w:t>172</w:t>
      </w:r>
      <w:r w:rsidR="00154D81" w:rsidRPr="00856563">
        <w:t>)</w:t>
      </w:r>
      <w:r>
        <w:fldChar w:fldCharType="end"/>
      </w:r>
      <w:r>
        <w:t xml:space="preserve"> to </w:t>
      </w:r>
      <w:r>
        <w:fldChar w:fldCharType="begin"/>
      </w:r>
      <w:r>
        <w:instrText xml:space="preserve"> REF _Ref363050575 \h </w:instrText>
      </w:r>
      <w:r>
        <w:fldChar w:fldCharType="separate"/>
      </w:r>
      <w:r w:rsidR="00154D81" w:rsidRPr="00856563">
        <w:t>(</w:t>
      </w:r>
      <w:r w:rsidR="00154D81">
        <w:rPr>
          <w:noProof/>
        </w:rPr>
        <w:t>174</w:t>
      </w:r>
      <w:r w:rsidR="00154D81" w:rsidRPr="00856563">
        <w:t>)</w:t>
      </w:r>
      <w:r>
        <w:fldChar w:fldCharType="end"/>
      </w:r>
      <w:r>
        <w:t>.</w:t>
      </w:r>
    </w:p>
    <w:p w14:paraId="7E26CFB2" w14:textId="77777777" w:rsidR="005F326D" w:rsidRDefault="005F326D" w:rsidP="005F326D">
      <w:pPr>
        <w:pStyle w:val="Body0505after"/>
      </w:pPr>
      <w:r>
        <w:t xml:space="preserve">In pre-predicate position, the adverbs can directly precede the predicate, such as </w:t>
      </w:r>
      <w:r w:rsidRPr="00597A75">
        <w:rPr>
          <w:rStyle w:val="ChItalBold"/>
        </w:rPr>
        <w:t>langsung</w:t>
      </w:r>
      <w:r>
        <w:t xml:space="preserve"> ‘immediately’ in </w:t>
      </w:r>
      <w:r>
        <w:fldChar w:fldCharType="begin"/>
      </w:r>
      <w:r>
        <w:instrText xml:space="preserve"> REF _Ref363050572 \h </w:instrText>
      </w:r>
      <w:r>
        <w:fldChar w:fldCharType="separate"/>
      </w:r>
      <w:r w:rsidR="00154D81" w:rsidRPr="00856563">
        <w:t>(</w:t>
      </w:r>
      <w:r w:rsidR="00154D81">
        <w:rPr>
          <w:noProof/>
        </w:rPr>
        <w:t>163</w:t>
      </w:r>
      <w:r w:rsidR="00154D81" w:rsidRPr="00856563">
        <w:t>)</w:t>
      </w:r>
      <w:r>
        <w:fldChar w:fldCharType="end"/>
      </w:r>
      <w:r>
        <w:t xml:space="preserve"> and </w:t>
      </w:r>
      <w:r w:rsidRPr="00421F65">
        <w:rPr>
          <w:rStyle w:val="ChItalBold"/>
        </w:rPr>
        <w:t>nanti</w:t>
      </w:r>
      <w:r>
        <w:t xml:space="preserve"> ‘very soon’ in </w:t>
      </w:r>
      <w:r>
        <w:fldChar w:fldCharType="begin"/>
      </w:r>
      <w:r>
        <w:instrText xml:space="preserve"> REF _Ref363050574 \h </w:instrText>
      </w:r>
      <w:r>
        <w:fldChar w:fldCharType="separate"/>
      </w:r>
      <w:r w:rsidR="00154D81" w:rsidRPr="00856563">
        <w:t>(</w:t>
      </w:r>
      <w:r w:rsidR="00154D81">
        <w:rPr>
          <w:noProof/>
        </w:rPr>
        <w:t>165</w:t>
      </w:r>
      <w:r w:rsidR="00154D81" w:rsidRPr="00856563">
        <w:t>)</w:t>
      </w:r>
      <w:r>
        <w:fldChar w:fldCharType="end"/>
      </w:r>
      <w:r>
        <w:t xml:space="preserve">, or precede the subject, such as </w:t>
      </w:r>
      <w:r w:rsidRPr="00597A75">
        <w:rPr>
          <w:rStyle w:val="ChItalBold"/>
        </w:rPr>
        <w:t>langsung</w:t>
      </w:r>
      <w:r>
        <w:t xml:space="preserve"> ‘immediately’ in </w:t>
      </w:r>
      <w:r>
        <w:fldChar w:fldCharType="begin"/>
      </w:r>
      <w:r>
        <w:instrText xml:space="preserve"> REF _Ref358194490 \h </w:instrText>
      </w:r>
      <w:r>
        <w:fldChar w:fldCharType="separate"/>
      </w:r>
      <w:r w:rsidR="00154D81" w:rsidRPr="00856563">
        <w:t>(</w:t>
      </w:r>
      <w:r w:rsidR="00154D81">
        <w:rPr>
          <w:noProof/>
        </w:rPr>
        <w:t>164</w:t>
      </w:r>
      <w:r w:rsidR="00154D81" w:rsidRPr="00856563">
        <w:t>)</w:t>
      </w:r>
      <w:r>
        <w:fldChar w:fldCharType="end"/>
      </w:r>
      <w:r>
        <w:t xml:space="preserve"> and </w:t>
      </w:r>
      <w:r w:rsidRPr="00421F65">
        <w:rPr>
          <w:rStyle w:val="ChItalBold"/>
        </w:rPr>
        <w:t>nanti</w:t>
      </w:r>
      <w:r>
        <w:t xml:space="preserve"> ‘very soon’ in </w:t>
      </w:r>
      <w:r>
        <w:fldChar w:fldCharType="begin"/>
      </w:r>
      <w:r>
        <w:instrText xml:space="preserve"> REF _Ref358194357 \h </w:instrText>
      </w:r>
      <w:r>
        <w:fldChar w:fldCharType="separate"/>
      </w:r>
      <w:r w:rsidR="00154D81" w:rsidRPr="00856563">
        <w:t>(</w:t>
      </w:r>
      <w:r w:rsidR="00154D81">
        <w:rPr>
          <w:noProof/>
        </w:rPr>
        <w:t>166</w:t>
      </w:r>
      <w:r w:rsidR="00154D81" w:rsidRPr="00856563">
        <w:t>)</w:t>
      </w:r>
      <w:r>
        <w:fldChar w:fldCharType="end"/>
      </w:r>
      <w:r>
        <w:t>.</w:t>
      </w:r>
    </w:p>
    <w:p w14:paraId="31FACC63" w14:textId="77777777" w:rsidR="005F326D" w:rsidRDefault="005F326D" w:rsidP="005F326D">
      <w:pPr>
        <w:pStyle w:val="ExampleTitle"/>
      </w:pPr>
      <w:r>
        <w:t>Temporal adverbs in pre-predicate position</w:t>
      </w:r>
    </w:p>
    <w:tbl>
      <w:tblPr>
        <w:tblW w:w="0" w:type="auto"/>
        <w:tblCellMar>
          <w:left w:w="42" w:type="dxa"/>
          <w:right w:w="42" w:type="dxa"/>
        </w:tblCellMar>
        <w:tblLook w:val="01E0" w:firstRow="1" w:lastRow="1" w:firstColumn="1" w:lastColumn="1" w:noHBand="0" w:noVBand="0"/>
      </w:tblPr>
      <w:tblGrid>
        <w:gridCol w:w="709"/>
        <w:gridCol w:w="489"/>
        <w:gridCol w:w="1184"/>
        <w:gridCol w:w="373"/>
        <w:gridCol w:w="984"/>
        <w:gridCol w:w="673"/>
        <w:gridCol w:w="695"/>
        <w:gridCol w:w="651"/>
      </w:tblGrid>
      <w:tr w:rsidR="005F326D" w:rsidRPr="005D0663" w14:paraId="20DE2E94" w14:textId="77777777" w:rsidTr="00FF626E">
        <w:tc>
          <w:tcPr>
            <w:tcW w:w="709" w:type="dxa"/>
            <w:shd w:val="clear" w:color="auto" w:fill="auto"/>
          </w:tcPr>
          <w:p w14:paraId="7D7FBB04" w14:textId="77777777" w:rsidR="005F326D" w:rsidRPr="00B2275B" w:rsidRDefault="005F326D" w:rsidP="00FF626E">
            <w:pPr>
              <w:pStyle w:val="O0Nwnext"/>
            </w:pPr>
            <w:bookmarkStart w:id="2350" w:name="_Ref363050572"/>
            <w:r w:rsidRPr="00856563">
              <w:t>(</w:t>
            </w:r>
            <w:fldSimple w:instr=" SEQ ( \* ARABIC \s 1 ">
              <w:r w:rsidR="00154D81">
                <w:rPr>
                  <w:noProof/>
                </w:rPr>
                <w:t>163</w:t>
              </w:r>
            </w:fldSimple>
            <w:r w:rsidRPr="00856563">
              <w:t>)</w:t>
            </w:r>
            <w:bookmarkEnd w:id="2350"/>
          </w:p>
        </w:tc>
        <w:tc>
          <w:tcPr>
            <w:tcW w:w="489" w:type="dxa"/>
            <w:shd w:val="clear" w:color="auto" w:fill="auto"/>
          </w:tcPr>
          <w:p w14:paraId="28368C7B" w14:textId="77777777" w:rsidR="005F326D" w:rsidRPr="002565BE" w:rsidRDefault="005F326D" w:rsidP="00FF626E">
            <w:pPr>
              <w:pStyle w:val="Text"/>
            </w:pPr>
            <w:r w:rsidRPr="002565BE">
              <w:t>de</w:t>
            </w:r>
          </w:p>
        </w:tc>
        <w:tc>
          <w:tcPr>
            <w:tcW w:w="1184" w:type="dxa"/>
            <w:shd w:val="clear" w:color="auto" w:fill="auto"/>
          </w:tcPr>
          <w:p w14:paraId="4FB80042" w14:textId="77777777" w:rsidR="005F326D" w:rsidRPr="00BD7CC5" w:rsidRDefault="005F326D" w:rsidP="00FF626E">
            <w:pPr>
              <w:pStyle w:val="Text"/>
              <w:rPr>
                <w:rStyle w:val="ChBlueBold"/>
              </w:rPr>
            </w:pPr>
            <w:r w:rsidRPr="00BD7CC5">
              <w:rPr>
                <w:rStyle w:val="ChBlueBold"/>
              </w:rPr>
              <w:t>langsung</w:t>
            </w:r>
          </w:p>
        </w:tc>
        <w:tc>
          <w:tcPr>
            <w:tcW w:w="373" w:type="dxa"/>
            <w:shd w:val="clear" w:color="auto" w:fill="auto"/>
          </w:tcPr>
          <w:p w14:paraId="60EEB8F2" w14:textId="77777777" w:rsidR="005F326D" w:rsidRPr="002565BE" w:rsidRDefault="005F326D" w:rsidP="00FF626E">
            <w:pPr>
              <w:pStyle w:val="Text"/>
            </w:pPr>
            <w:r w:rsidRPr="002565BE">
              <w:t>ke</w:t>
            </w:r>
          </w:p>
        </w:tc>
        <w:tc>
          <w:tcPr>
            <w:tcW w:w="984" w:type="dxa"/>
            <w:shd w:val="clear" w:color="auto" w:fill="auto"/>
          </w:tcPr>
          <w:p w14:paraId="4139F501" w14:textId="77777777" w:rsidR="005F326D" w:rsidRPr="002565BE" w:rsidRDefault="005F326D" w:rsidP="00FF626E">
            <w:pPr>
              <w:pStyle w:val="Text"/>
            </w:pPr>
            <w:r w:rsidRPr="002565BE">
              <w:t>asrama</w:t>
            </w:r>
          </w:p>
        </w:tc>
        <w:tc>
          <w:tcPr>
            <w:tcW w:w="673" w:type="dxa"/>
            <w:shd w:val="clear" w:color="auto" w:fill="auto"/>
          </w:tcPr>
          <w:p w14:paraId="67790014" w14:textId="77777777" w:rsidR="005F326D" w:rsidRPr="002565BE" w:rsidRDefault="005F326D" w:rsidP="00FF626E">
            <w:pPr>
              <w:pStyle w:val="Text"/>
            </w:pPr>
            <w:r w:rsidRPr="002565BE">
              <w:t>polisi</w:t>
            </w:r>
          </w:p>
        </w:tc>
        <w:tc>
          <w:tcPr>
            <w:tcW w:w="695" w:type="dxa"/>
            <w:shd w:val="clear" w:color="auto" w:fill="auto"/>
          </w:tcPr>
          <w:p w14:paraId="2804DB81" w14:textId="77777777" w:rsidR="005F326D" w:rsidRPr="002565BE" w:rsidRDefault="005F326D" w:rsidP="00FF626E">
            <w:pPr>
              <w:pStyle w:val="Text"/>
            </w:pPr>
            <w:r w:rsidRPr="002565BE">
              <w:t>cari</w:t>
            </w:r>
          </w:p>
        </w:tc>
        <w:tc>
          <w:tcPr>
            <w:tcW w:w="651" w:type="dxa"/>
            <w:shd w:val="clear" w:color="auto" w:fill="auto"/>
          </w:tcPr>
          <w:p w14:paraId="5D65AE57" w14:textId="77777777" w:rsidR="005F326D" w:rsidRPr="002565BE" w:rsidRDefault="005F326D" w:rsidP="00FF626E">
            <w:pPr>
              <w:pStyle w:val="Text"/>
            </w:pPr>
            <w:r w:rsidRPr="002565BE">
              <w:t>ba</w:t>
            </w:r>
            <w:r>
              <w:t>pa</w:t>
            </w:r>
          </w:p>
        </w:tc>
      </w:tr>
      <w:tr w:rsidR="005F326D" w:rsidRPr="00AC23C4" w14:paraId="2FD566A6" w14:textId="77777777" w:rsidTr="00FF626E">
        <w:tc>
          <w:tcPr>
            <w:tcW w:w="709" w:type="dxa"/>
            <w:shd w:val="clear" w:color="auto" w:fill="auto"/>
          </w:tcPr>
          <w:p w14:paraId="06AD979F" w14:textId="77777777" w:rsidR="005F326D" w:rsidRPr="002565BE" w:rsidRDefault="005F326D" w:rsidP="00FF626E">
            <w:pPr>
              <w:pStyle w:val="GlossEng"/>
            </w:pPr>
          </w:p>
        </w:tc>
        <w:tc>
          <w:tcPr>
            <w:tcW w:w="489" w:type="dxa"/>
            <w:shd w:val="clear" w:color="auto" w:fill="auto"/>
          </w:tcPr>
          <w:p w14:paraId="4C9E568C" w14:textId="77777777" w:rsidR="005F326D" w:rsidRPr="0099608C" w:rsidRDefault="005F326D" w:rsidP="00FF626E">
            <w:pPr>
              <w:pStyle w:val="GlossEng"/>
              <w:rPr>
                <w:rStyle w:val="ChSmallCaps"/>
              </w:rPr>
            </w:pPr>
            <w:r w:rsidRPr="0099608C">
              <w:rPr>
                <w:rStyle w:val="ChSmallCaps"/>
              </w:rPr>
              <w:t>3sg</w:t>
            </w:r>
          </w:p>
        </w:tc>
        <w:tc>
          <w:tcPr>
            <w:tcW w:w="1184" w:type="dxa"/>
            <w:shd w:val="clear" w:color="auto" w:fill="auto"/>
          </w:tcPr>
          <w:p w14:paraId="716B2401" w14:textId="77777777" w:rsidR="005F326D" w:rsidRPr="002565BE" w:rsidRDefault="005F326D" w:rsidP="00FF626E">
            <w:pPr>
              <w:pStyle w:val="GlossEng"/>
            </w:pPr>
            <w:r w:rsidRPr="002565BE">
              <w:t>immediately</w:t>
            </w:r>
          </w:p>
        </w:tc>
        <w:tc>
          <w:tcPr>
            <w:tcW w:w="373" w:type="dxa"/>
            <w:shd w:val="clear" w:color="auto" w:fill="auto"/>
          </w:tcPr>
          <w:p w14:paraId="365130D3" w14:textId="77777777" w:rsidR="005F326D" w:rsidRPr="002565BE" w:rsidRDefault="005F326D" w:rsidP="00FF626E">
            <w:pPr>
              <w:pStyle w:val="GlossEng"/>
            </w:pPr>
            <w:r w:rsidRPr="002565BE">
              <w:t>to</w:t>
            </w:r>
          </w:p>
        </w:tc>
        <w:tc>
          <w:tcPr>
            <w:tcW w:w="984" w:type="dxa"/>
            <w:shd w:val="clear" w:color="auto" w:fill="auto"/>
          </w:tcPr>
          <w:p w14:paraId="63CAEF3C" w14:textId="77777777" w:rsidR="005F326D" w:rsidRPr="002565BE" w:rsidRDefault="005F326D" w:rsidP="00FF626E">
            <w:pPr>
              <w:pStyle w:val="GlossEng"/>
            </w:pPr>
            <w:r w:rsidRPr="002565BE">
              <w:t>dormitory</w:t>
            </w:r>
          </w:p>
        </w:tc>
        <w:tc>
          <w:tcPr>
            <w:tcW w:w="673" w:type="dxa"/>
            <w:shd w:val="clear" w:color="auto" w:fill="auto"/>
          </w:tcPr>
          <w:p w14:paraId="7B48AFCD" w14:textId="77777777" w:rsidR="005F326D" w:rsidRPr="002565BE" w:rsidRDefault="005F326D" w:rsidP="00FF626E">
            <w:pPr>
              <w:pStyle w:val="GlossEng"/>
            </w:pPr>
            <w:r w:rsidRPr="002565BE">
              <w:t>police</w:t>
            </w:r>
          </w:p>
        </w:tc>
        <w:tc>
          <w:tcPr>
            <w:tcW w:w="695" w:type="dxa"/>
            <w:shd w:val="clear" w:color="auto" w:fill="auto"/>
          </w:tcPr>
          <w:p w14:paraId="2E8D57F7" w14:textId="77777777" w:rsidR="005F326D" w:rsidRPr="002565BE" w:rsidRDefault="005F326D" w:rsidP="00FF626E">
            <w:pPr>
              <w:pStyle w:val="GlossEng"/>
            </w:pPr>
            <w:r w:rsidRPr="002565BE">
              <w:t>search</w:t>
            </w:r>
          </w:p>
        </w:tc>
        <w:tc>
          <w:tcPr>
            <w:tcW w:w="651" w:type="dxa"/>
            <w:shd w:val="clear" w:color="auto" w:fill="auto"/>
          </w:tcPr>
          <w:p w14:paraId="7F746862" w14:textId="77777777" w:rsidR="005F326D" w:rsidRPr="002565BE" w:rsidRDefault="005F326D" w:rsidP="00FF626E">
            <w:pPr>
              <w:pStyle w:val="GlossEng"/>
            </w:pPr>
            <w:r w:rsidRPr="002565BE">
              <w:t>father</w:t>
            </w:r>
          </w:p>
        </w:tc>
      </w:tr>
    </w:tbl>
    <w:p w14:paraId="28CFA946" w14:textId="77777777" w:rsidR="005F326D" w:rsidRDefault="005F326D" w:rsidP="005F326D">
      <w:pPr>
        <w:pStyle w:val="FreeTranslEng"/>
      </w:pPr>
      <w:r>
        <w:t xml:space="preserve">‘he (went) </w:t>
      </w:r>
      <w:r w:rsidRPr="00BD7CC5">
        <w:rPr>
          <w:rStyle w:val="ChBlueBold"/>
        </w:rPr>
        <w:t>immediately</w:t>
      </w:r>
      <w:r>
        <w:t xml:space="preserve"> to the police dormitory to look for father’ </w:t>
      </w:r>
      <w:r w:rsidRPr="002565BE">
        <w:rPr>
          <w:rStyle w:val="ExampleSource"/>
        </w:rPr>
        <w:t>[081011-022-Cv.0242]</w:t>
      </w:r>
    </w:p>
    <w:tbl>
      <w:tblPr>
        <w:tblW w:w="5219" w:type="dxa"/>
        <w:tblCellMar>
          <w:left w:w="42" w:type="dxa"/>
          <w:right w:w="42" w:type="dxa"/>
        </w:tblCellMar>
        <w:tblLook w:val="01E0" w:firstRow="1" w:lastRow="1" w:firstColumn="1" w:lastColumn="1" w:noHBand="0" w:noVBand="0"/>
      </w:tblPr>
      <w:tblGrid>
        <w:gridCol w:w="709"/>
        <w:gridCol w:w="640"/>
        <w:gridCol w:w="489"/>
        <w:gridCol w:w="718"/>
        <w:gridCol w:w="1184"/>
        <w:gridCol w:w="489"/>
        <w:gridCol w:w="990"/>
      </w:tblGrid>
      <w:tr w:rsidR="005F326D" w:rsidRPr="002A1F09" w14:paraId="207EDAC6" w14:textId="77777777" w:rsidTr="00FF626E">
        <w:tc>
          <w:tcPr>
            <w:tcW w:w="709" w:type="dxa"/>
            <w:shd w:val="clear" w:color="auto" w:fill="auto"/>
          </w:tcPr>
          <w:p w14:paraId="419DBA65" w14:textId="77777777" w:rsidR="005F326D" w:rsidRPr="00B2275B" w:rsidRDefault="005F326D" w:rsidP="00FF626E">
            <w:pPr>
              <w:pStyle w:val="O0Nwnext"/>
            </w:pPr>
            <w:bookmarkStart w:id="2351" w:name="_Ref358194490"/>
            <w:r w:rsidRPr="00856563">
              <w:t>(</w:t>
            </w:r>
            <w:fldSimple w:instr=" SEQ ( \* ARABIC \s 1 ">
              <w:r w:rsidR="00154D81">
                <w:rPr>
                  <w:noProof/>
                </w:rPr>
                <w:t>164</w:t>
              </w:r>
            </w:fldSimple>
            <w:r w:rsidRPr="00856563">
              <w:t>)</w:t>
            </w:r>
            <w:bookmarkEnd w:id="2351"/>
          </w:p>
        </w:tc>
        <w:tc>
          <w:tcPr>
            <w:tcW w:w="640" w:type="dxa"/>
            <w:shd w:val="clear" w:color="auto" w:fill="auto"/>
          </w:tcPr>
          <w:p w14:paraId="5B0497F8" w14:textId="77777777" w:rsidR="005F326D" w:rsidRPr="002A1F09" w:rsidRDefault="005F326D" w:rsidP="00FF626E">
            <w:pPr>
              <w:pStyle w:val="Text"/>
            </w:pPr>
            <w:r w:rsidRPr="002A1F09">
              <w:t>wa</w:t>
            </w:r>
            <w:r>
              <w:t>,</w:t>
            </w:r>
          </w:p>
        </w:tc>
        <w:tc>
          <w:tcPr>
            <w:tcW w:w="489" w:type="dxa"/>
            <w:shd w:val="clear" w:color="auto" w:fill="auto"/>
          </w:tcPr>
          <w:p w14:paraId="5A46F8C8" w14:textId="77777777" w:rsidR="005F326D" w:rsidRPr="002A1F09" w:rsidRDefault="005F326D" w:rsidP="00FF626E">
            <w:pPr>
              <w:pStyle w:val="Text"/>
            </w:pPr>
            <w:r w:rsidRPr="002A1F09">
              <w:t>ko</w:t>
            </w:r>
          </w:p>
        </w:tc>
        <w:tc>
          <w:tcPr>
            <w:tcW w:w="718" w:type="dxa"/>
            <w:shd w:val="clear" w:color="auto" w:fill="auto"/>
          </w:tcPr>
          <w:p w14:paraId="6FC2FBE0" w14:textId="77777777" w:rsidR="005F326D" w:rsidRPr="002A1F09" w:rsidRDefault="005F326D" w:rsidP="00FF626E">
            <w:pPr>
              <w:pStyle w:val="Text"/>
            </w:pPr>
            <w:r w:rsidRPr="002A1F09">
              <w:t>datang</w:t>
            </w:r>
            <w:r>
              <w:t>,</w:t>
            </w:r>
          </w:p>
        </w:tc>
        <w:tc>
          <w:tcPr>
            <w:tcW w:w="1184" w:type="dxa"/>
            <w:shd w:val="clear" w:color="auto" w:fill="auto"/>
          </w:tcPr>
          <w:p w14:paraId="2645BDCF" w14:textId="77777777" w:rsidR="005F326D" w:rsidRPr="00107AD1" w:rsidRDefault="005F326D" w:rsidP="00FF626E">
            <w:pPr>
              <w:pStyle w:val="Text"/>
              <w:rPr>
                <w:rStyle w:val="ChBlueBold"/>
              </w:rPr>
            </w:pPr>
            <w:r w:rsidRPr="00107AD1">
              <w:rPr>
                <w:rStyle w:val="ChBlueBold"/>
              </w:rPr>
              <w:t>lan</w:t>
            </w:r>
            <w:r>
              <w:rPr>
                <w:rStyle w:val="ChBlueBold"/>
              </w:rPr>
              <w:t>g</w:t>
            </w:r>
            <w:r w:rsidRPr="00107AD1">
              <w:rPr>
                <w:rStyle w:val="ChBlueBold"/>
              </w:rPr>
              <w:t>sung</w:t>
            </w:r>
          </w:p>
        </w:tc>
        <w:tc>
          <w:tcPr>
            <w:tcW w:w="489" w:type="dxa"/>
            <w:shd w:val="clear" w:color="auto" w:fill="auto"/>
          </w:tcPr>
          <w:p w14:paraId="5C8F645F" w14:textId="77777777" w:rsidR="005F326D" w:rsidRPr="002A1F09" w:rsidRDefault="005F326D" w:rsidP="00FF626E">
            <w:pPr>
              <w:pStyle w:val="Text"/>
            </w:pPr>
            <w:r w:rsidRPr="002A1F09">
              <w:t>ko</w:t>
            </w:r>
          </w:p>
        </w:tc>
        <w:tc>
          <w:tcPr>
            <w:tcW w:w="990" w:type="dxa"/>
            <w:shd w:val="clear" w:color="auto" w:fill="auto"/>
          </w:tcPr>
          <w:p w14:paraId="040A76DE" w14:textId="77777777" w:rsidR="005F326D" w:rsidRPr="002A1F09" w:rsidRDefault="005F326D" w:rsidP="00FF626E">
            <w:pPr>
              <w:pStyle w:val="Text"/>
            </w:pPr>
            <w:r w:rsidRPr="002A1F09">
              <w:t>lapar</w:t>
            </w:r>
            <w:r>
              <w:t>?</w:t>
            </w:r>
          </w:p>
        </w:tc>
      </w:tr>
      <w:tr w:rsidR="005F326D" w:rsidRPr="002A1F09" w14:paraId="1A1A162B" w14:textId="77777777" w:rsidTr="00FF626E">
        <w:tc>
          <w:tcPr>
            <w:tcW w:w="709" w:type="dxa"/>
            <w:shd w:val="clear" w:color="auto" w:fill="auto"/>
          </w:tcPr>
          <w:p w14:paraId="3D9B9347" w14:textId="77777777" w:rsidR="005F326D" w:rsidRPr="002A1F09" w:rsidRDefault="005F326D" w:rsidP="00FF626E">
            <w:pPr>
              <w:pStyle w:val="GlossEng"/>
            </w:pPr>
          </w:p>
        </w:tc>
        <w:tc>
          <w:tcPr>
            <w:tcW w:w="640" w:type="dxa"/>
            <w:shd w:val="clear" w:color="auto" w:fill="auto"/>
          </w:tcPr>
          <w:p w14:paraId="146DF139" w14:textId="77777777" w:rsidR="005F326D" w:rsidRPr="002A1F09" w:rsidRDefault="005F326D" w:rsidP="00FF626E">
            <w:pPr>
              <w:pStyle w:val="GlossEng"/>
            </w:pPr>
            <w:r w:rsidRPr="002A1F09">
              <w:t>wow!</w:t>
            </w:r>
          </w:p>
        </w:tc>
        <w:tc>
          <w:tcPr>
            <w:tcW w:w="489" w:type="dxa"/>
            <w:shd w:val="clear" w:color="auto" w:fill="auto"/>
          </w:tcPr>
          <w:p w14:paraId="58CBD6CC" w14:textId="77777777" w:rsidR="005F326D" w:rsidRPr="0099608C" w:rsidRDefault="005F326D" w:rsidP="00FF626E">
            <w:pPr>
              <w:pStyle w:val="GlossEng"/>
              <w:rPr>
                <w:rStyle w:val="ChSmallCaps"/>
              </w:rPr>
            </w:pPr>
            <w:r w:rsidRPr="0099608C">
              <w:rPr>
                <w:rStyle w:val="ChSmallCaps"/>
              </w:rPr>
              <w:t>2sg</w:t>
            </w:r>
          </w:p>
        </w:tc>
        <w:tc>
          <w:tcPr>
            <w:tcW w:w="718" w:type="dxa"/>
            <w:shd w:val="clear" w:color="auto" w:fill="auto"/>
          </w:tcPr>
          <w:p w14:paraId="1EFC27B4" w14:textId="77777777" w:rsidR="005F326D" w:rsidRPr="002A1F09" w:rsidRDefault="005F326D" w:rsidP="00FF626E">
            <w:pPr>
              <w:pStyle w:val="GlossEng"/>
            </w:pPr>
            <w:r w:rsidRPr="002A1F09">
              <w:t>come</w:t>
            </w:r>
          </w:p>
        </w:tc>
        <w:tc>
          <w:tcPr>
            <w:tcW w:w="1184" w:type="dxa"/>
            <w:shd w:val="clear" w:color="auto" w:fill="auto"/>
          </w:tcPr>
          <w:p w14:paraId="4A8BE4D4" w14:textId="77777777" w:rsidR="005F326D" w:rsidRPr="002A1F09" w:rsidRDefault="005F326D" w:rsidP="00FF626E">
            <w:pPr>
              <w:pStyle w:val="GlossEng"/>
            </w:pPr>
            <w:r w:rsidRPr="002A1F09">
              <w:t>immediately</w:t>
            </w:r>
          </w:p>
        </w:tc>
        <w:tc>
          <w:tcPr>
            <w:tcW w:w="489" w:type="dxa"/>
            <w:shd w:val="clear" w:color="auto" w:fill="auto"/>
          </w:tcPr>
          <w:p w14:paraId="73D67AF2" w14:textId="77777777" w:rsidR="005F326D" w:rsidRPr="0099608C" w:rsidRDefault="005F326D" w:rsidP="00FF626E">
            <w:pPr>
              <w:pStyle w:val="GlossEng"/>
              <w:rPr>
                <w:rStyle w:val="ChSmallCaps"/>
              </w:rPr>
            </w:pPr>
            <w:r w:rsidRPr="0099608C">
              <w:rPr>
                <w:rStyle w:val="ChSmallCaps"/>
              </w:rPr>
              <w:t>2sg</w:t>
            </w:r>
          </w:p>
        </w:tc>
        <w:tc>
          <w:tcPr>
            <w:tcW w:w="990" w:type="dxa"/>
            <w:shd w:val="clear" w:color="auto" w:fill="auto"/>
          </w:tcPr>
          <w:p w14:paraId="06377F44" w14:textId="77777777" w:rsidR="005F326D" w:rsidRPr="002A1F09" w:rsidRDefault="005F326D" w:rsidP="00FF626E">
            <w:pPr>
              <w:pStyle w:val="GlossEng"/>
            </w:pPr>
            <w:r>
              <w:t>be.</w:t>
            </w:r>
            <w:r w:rsidRPr="002A1F09">
              <w:t>hungry</w:t>
            </w:r>
          </w:p>
        </w:tc>
      </w:tr>
    </w:tbl>
    <w:p w14:paraId="75D12784" w14:textId="77777777" w:rsidR="005F326D" w:rsidRPr="00690E2C" w:rsidRDefault="005F326D" w:rsidP="005F326D">
      <w:pPr>
        <w:pStyle w:val="FreeTranslEng"/>
      </w:pPr>
      <w:r>
        <w:t>‘</w:t>
      </w:r>
      <w:r w:rsidRPr="002A1F09">
        <w:t>wow, you come (</w:t>
      </w:r>
      <w:r>
        <w:t xml:space="preserve">here, </w:t>
      </w:r>
      <w:r w:rsidRPr="002A1F09">
        <w:t xml:space="preserve">and) </w:t>
      </w:r>
      <w:r w:rsidRPr="00107AD1">
        <w:rPr>
          <w:rStyle w:val="ChBlueBold"/>
        </w:rPr>
        <w:t>immediately</w:t>
      </w:r>
      <w:r w:rsidRPr="002A1F09">
        <w:t xml:space="preserve"> you</w:t>
      </w:r>
      <w:r>
        <w:t>’</w:t>
      </w:r>
      <w:r w:rsidRPr="002A1F09">
        <w:t>re hungry?</w:t>
      </w:r>
      <w:r>
        <w:t xml:space="preserve">’ </w:t>
      </w:r>
      <w:r w:rsidRPr="002A1F09">
        <w:rPr>
          <w:rStyle w:val="ExampleSource"/>
        </w:rPr>
        <w:t>[081110-002-Cv.0049]</w:t>
      </w:r>
    </w:p>
    <w:tbl>
      <w:tblPr>
        <w:tblW w:w="4269" w:type="dxa"/>
        <w:tblCellMar>
          <w:left w:w="42" w:type="dxa"/>
          <w:right w:w="42" w:type="dxa"/>
        </w:tblCellMar>
        <w:tblLook w:val="01E0" w:firstRow="1" w:lastRow="1" w:firstColumn="1" w:lastColumn="1" w:noHBand="0" w:noVBand="0"/>
      </w:tblPr>
      <w:tblGrid>
        <w:gridCol w:w="709"/>
        <w:gridCol w:w="284"/>
        <w:gridCol w:w="473"/>
        <w:gridCol w:w="489"/>
        <w:gridCol w:w="968"/>
        <w:gridCol w:w="562"/>
        <w:gridCol w:w="784"/>
      </w:tblGrid>
      <w:tr w:rsidR="005F326D" w:rsidRPr="005D0663" w14:paraId="17C3E848" w14:textId="77777777" w:rsidTr="00FF626E">
        <w:tc>
          <w:tcPr>
            <w:tcW w:w="709" w:type="dxa"/>
            <w:shd w:val="clear" w:color="auto" w:fill="auto"/>
          </w:tcPr>
          <w:p w14:paraId="73E5E01F" w14:textId="77777777" w:rsidR="005F326D" w:rsidRPr="00B2275B" w:rsidRDefault="005F326D" w:rsidP="00FF626E">
            <w:pPr>
              <w:pStyle w:val="O0Nwnext"/>
            </w:pPr>
            <w:bookmarkStart w:id="2352" w:name="_Ref363050574"/>
            <w:r w:rsidRPr="00856563">
              <w:t>(</w:t>
            </w:r>
            <w:fldSimple w:instr=" SEQ ( \* ARABIC \s 1 ">
              <w:r w:rsidR="00154D81">
                <w:rPr>
                  <w:noProof/>
                </w:rPr>
                <w:t>165</w:t>
              </w:r>
            </w:fldSimple>
            <w:r w:rsidRPr="00856563">
              <w:t>)</w:t>
            </w:r>
            <w:bookmarkEnd w:id="2352"/>
          </w:p>
        </w:tc>
        <w:tc>
          <w:tcPr>
            <w:tcW w:w="284" w:type="dxa"/>
            <w:shd w:val="clear" w:color="auto" w:fill="auto"/>
          </w:tcPr>
          <w:p w14:paraId="54D3F820" w14:textId="77777777" w:rsidR="005F326D" w:rsidRPr="00A82CB2" w:rsidRDefault="005F326D" w:rsidP="00FF626E">
            <w:pPr>
              <w:pStyle w:val="Text"/>
            </w:pPr>
            <w:r>
              <w:t>…</w:t>
            </w:r>
          </w:p>
        </w:tc>
        <w:tc>
          <w:tcPr>
            <w:tcW w:w="473" w:type="dxa"/>
            <w:shd w:val="clear" w:color="auto" w:fill="auto"/>
          </w:tcPr>
          <w:p w14:paraId="62E2CEFF" w14:textId="77777777" w:rsidR="005F326D" w:rsidRPr="00A82CB2" w:rsidRDefault="005F326D" w:rsidP="00FF626E">
            <w:pPr>
              <w:pStyle w:val="Text"/>
            </w:pPr>
            <w:r>
              <w:t>dang</w:t>
            </w:r>
          </w:p>
        </w:tc>
        <w:tc>
          <w:tcPr>
            <w:tcW w:w="489" w:type="dxa"/>
            <w:shd w:val="clear" w:color="auto" w:fill="auto"/>
          </w:tcPr>
          <w:p w14:paraId="322BF1A4" w14:textId="77777777" w:rsidR="005F326D" w:rsidRPr="00A82CB2" w:rsidRDefault="005F326D" w:rsidP="00FF626E">
            <w:pPr>
              <w:pStyle w:val="Text"/>
            </w:pPr>
            <w:r w:rsidRPr="00A82CB2">
              <w:t>ko</w:t>
            </w:r>
          </w:p>
        </w:tc>
        <w:tc>
          <w:tcPr>
            <w:tcW w:w="968" w:type="dxa"/>
            <w:shd w:val="clear" w:color="auto" w:fill="auto"/>
          </w:tcPr>
          <w:p w14:paraId="5AE1F4B9" w14:textId="77777777" w:rsidR="005F326D" w:rsidRPr="00A82CB2" w:rsidRDefault="005F326D" w:rsidP="00FF626E">
            <w:pPr>
              <w:pStyle w:val="Text"/>
            </w:pPr>
            <w:r w:rsidRPr="00A82CB2">
              <w:rPr>
                <w:rStyle w:val="ChBlueBold"/>
              </w:rPr>
              <w:t>nanti</w:t>
            </w:r>
          </w:p>
        </w:tc>
        <w:tc>
          <w:tcPr>
            <w:tcW w:w="562" w:type="dxa"/>
            <w:shd w:val="clear" w:color="auto" w:fill="auto"/>
          </w:tcPr>
          <w:p w14:paraId="29763660" w14:textId="77777777" w:rsidR="005F326D" w:rsidRPr="00A82CB2" w:rsidRDefault="005F326D" w:rsidP="00FF626E">
            <w:pPr>
              <w:pStyle w:val="Text"/>
            </w:pPr>
            <w:r w:rsidRPr="00A82CB2">
              <w:t>kena</w:t>
            </w:r>
          </w:p>
        </w:tc>
        <w:tc>
          <w:tcPr>
            <w:tcW w:w="784" w:type="dxa"/>
            <w:shd w:val="clear" w:color="auto" w:fill="auto"/>
          </w:tcPr>
          <w:p w14:paraId="3710BA32" w14:textId="77777777" w:rsidR="005F326D" w:rsidRPr="00A82CB2" w:rsidRDefault="005F326D" w:rsidP="00FF626E">
            <w:pPr>
              <w:pStyle w:val="Text"/>
            </w:pPr>
            <w:r>
              <w:t>picaang</w:t>
            </w:r>
          </w:p>
        </w:tc>
      </w:tr>
      <w:tr w:rsidR="005F326D" w:rsidRPr="00AC23C4" w14:paraId="76B221C6" w14:textId="77777777" w:rsidTr="00FF626E">
        <w:tc>
          <w:tcPr>
            <w:tcW w:w="709" w:type="dxa"/>
            <w:shd w:val="clear" w:color="auto" w:fill="auto"/>
          </w:tcPr>
          <w:p w14:paraId="51B2DD02" w14:textId="77777777" w:rsidR="005F326D" w:rsidRPr="00A82CB2" w:rsidRDefault="005F326D" w:rsidP="00FF626E">
            <w:pPr>
              <w:pStyle w:val="GlossEng"/>
            </w:pPr>
          </w:p>
        </w:tc>
        <w:tc>
          <w:tcPr>
            <w:tcW w:w="284" w:type="dxa"/>
            <w:shd w:val="clear" w:color="auto" w:fill="auto"/>
          </w:tcPr>
          <w:p w14:paraId="55D5812C" w14:textId="77777777" w:rsidR="005F326D" w:rsidRPr="00A82CB2" w:rsidRDefault="005F326D" w:rsidP="00FF626E">
            <w:pPr>
              <w:pStyle w:val="GlossEng"/>
            </w:pPr>
          </w:p>
        </w:tc>
        <w:tc>
          <w:tcPr>
            <w:tcW w:w="473" w:type="dxa"/>
            <w:shd w:val="clear" w:color="auto" w:fill="auto"/>
          </w:tcPr>
          <w:p w14:paraId="7AC960F4" w14:textId="77777777" w:rsidR="005F326D" w:rsidRPr="00A82CB2" w:rsidRDefault="005F326D" w:rsidP="00FF626E">
            <w:pPr>
              <w:pStyle w:val="GlossEng"/>
            </w:pPr>
            <w:r>
              <w:t>and</w:t>
            </w:r>
          </w:p>
        </w:tc>
        <w:tc>
          <w:tcPr>
            <w:tcW w:w="489" w:type="dxa"/>
            <w:shd w:val="clear" w:color="auto" w:fill="auto"/>
          </w:tcPr>
          <w:p w14:paraId="1A996708" w14:textId="77777777" w:rsidR="005F326D" w:rsidRPr="0099608C" w:rsidRDefault="005F326D" w:rsidP="00FF626E">
            <w:pPr>
              <w:pStyle w:val="GlossEng"/>
              <w:rPr>
                <w:rStyle w:val="ChSmallCaps"/>
              </w:rPr>
            </w:pPr>
            <w:r w:rsidRPr="0099608C">
              <w:rPr>
                <w:rStyle w:val="ChSmallCaps"/>
              </w:rPr>
              <w:t>2sg</w:t>
            </w:r>
          </w:p>
        </w:tc>
        <w:tc>
          <w:tcPr>
            <w:tcW w:w="968" w:type="dxa"/>
            <w:shd w:val="clear" w:color="auto" w:fill="auto"/>
          </w:tcPr>
          <w:p w14:paraId="0A125116" w14:textId="77777777" w:rsidR="005F326D" w:rsidRPr="00A82CB2" w:rsidRDefault="005F326D" w:rsidP="00FF626E">
            <w:pPr>
              <w:pStyle w:val="GlossEng"/>
            </w:pPr>
            <w:r w:rsidRPr="00A82CB2">
              <w:t>very.soon</w:t>
            </w:r>
          </w:p>
        </w:tc>
        <w:tc>
          <w:tcPr>
            <w:tcW w:w="562" w:type="dxa"/>
            <w:shd w:val="clear" w:color="auto" w:fill="auto"/>
          </w:tcPr>
          <w:p w14:paraId="7BBD6ECA" w14:textId="77777777" w:rsidR="005F326D" w:rsidRPr="00A82CB2" w:rsidRDefault="005F326D" w:rsidP="00FF626E">
            <w:pPr>
              <w:pStyle w:val="GlossEng"/>
            </w:pPr>
            <w:r w:rsidRPr="00A82CB2">
              <w:t>hit</w:t>
            </w:r>
          </w:p>
        </w:tc>
        <w:tc>
          <w:tcPr>
            <w:tcW w:w="784" w:type="dxa"/>
            <w:shd w:val="clear" w:color="auto" w:fill="auto"/>
          </w:tcPr>
          <w:p w14:paraId="2D502542" w14:textId="77777777" w:rsidR="005F326D" w:rsidRPr="00A82CB2" w:rsidRDefault="005F326D" w:rsidP="00FF626E">
            <w:pPr>
              <w:pStyle w:val="GlossEng"/>
            </w:pPr>
            <w:r>
              <w:t>splinter</w:t>
            </w:r>
          </w:p>
        </w:tc>
      </w:tr>
    </w:tbl>
    <w:p w14:paraId="2AC6B01A" w14:textId="77777777" w:rsidR="005F326D" w:rsidRPr="00E2454E" w:rsidRDefault="005F326D" w:rsidP="005F326D">
      <w:pPr>
        <w:pStyle w:val="FreeTranslEng"/>
      </w:pPr>
      <w:r>
        <w:t xml:space="preserve">‘[don’t (go down to the beach, (it’s) dirty,] and </w:t>
      </w:r>
      <w:r w:rsidRPr="0078761E">
        <w:rPr>
          <w:rStyle w:val="ChBlueBold"/>
        </w:rPr>
        <w:t>later</w:t>
      </w:r>
      <w:r>
        <w:t xml:space="preserve"> you’ll run into broken glass and cans’ </w:t>
      </w:r>
      <w:r w:rsidRPr="00936131">
        <w:rPr>
          <w:rStyle w:val="ExampleSource"/>
        </w:rPr>
        <w:t>[080917-004-CvHt.0002]</w:t>
      </w:r>
    </w:p>
    <w:tbl>
      <w:tblPr>
        <w:tblW w:w="6562" w:type="dxa"/>
        <w:tblCellMar>
          <w:left w:w="42" w:type="dxa"/>
          <w:right w:w="42" w:type="dxa"/>
        </w:tblCellMar>
        <w:tblLook w:val="01E0" w:firstRow="1" w:lastRow="1" w:firstColumn="1" w:lastColumn="1" w:noHBand="0" w:noVBand="0"/>
      </w:tblPr>
      <w:tblGrid>
        <w:gridCol w:w="709"/>
        <w:gridCol w:w="595"/>
        <w:gridCol w:w="373"/>
        <w:gridCol w:w="533"/>
        <w:gridCol w:w="118"/>
        <w:gridCol w:w="573"/>
        <w:gridCol w:w="115"/>
        <w:gridCol w:w="769"/>
        <w:gridCol w:w="968"/>
        <w:gridCol w:w="651"/>
        <w:gridCol w:w="529"/>
        <w:gridCol w:w="629"/>
      </w:tblGrid>
      <w:tr w:rsidR="005F326D" w:rsidRPr="002A1F09" w14:paraId="4D693911" w14:textId="77777777" w:rsidTr="00FF626E">
        <w:tc>
          <w:tcPr>
            <w:tcW w:w="709" w:type="dxa"/>
            <w:shd w:val="clear" w:color="auto" w:fill="auto"/>
          </w:tcPr>
          <w:p w14:paraId="235EA300" w14:textId="77777777" w:rsidR="005F326D" w:rsidRPr="00B2275B" w:rsidRDefault="005F326D" w:rsidP="00FF626E">
            <w:pPr>
              <w:pStyle w:val="O0Nwnext"/>
            </w:pPr>
            <w:bookmarkStart w:id="2353" w:name="_Ref358194357"/>
            <w:r w:rsidRPr="00856563">
              <w:t>(</w:t>
            </w:r>
            <w:fldSimple w:instr=" SEQ ( \* ARABIC \s 1 ">
              <w:r w:rsidR="00154D81">
                <w:rPr>
                  <w:noProof/>
                </w:rPr>
                <w:t>166</w:t>
              </w:r>
            </w:fldSimple>
            <w:r w:rsidRPr="00856563">
              <w:t>)</w:t>
            </w:r>
            <w:bookmarkEnd w:id="2353"/>
          </w:p>
        </w:tc>
        <w:tc>
          <w:tcPr>
            <w:tcW w:w="968" w:type="dxa"/>
            <w:gridSpan w:val="2"/>
            <w:shd w:val="clear" w:color="auto" w:fill="auto"/>
          </w:tcPr>
          <w:p w14:paraId="009FEA68" w14:textId="77777777" w:rsidR="005F326D" w:rsidRPr="00655703" w:rsidRDefault="005F326D" w:rsidP="00FF626E">
            <w:pPr>
              <w:pStyle w:val="Text"/>
              <w:rPr>
                <w:rStyle w:val="ChBlueBold"/>
              </w:rPr>
            </w:pPr>
            <w:r w:rsidRPr="00655703">
              <w:rPr>
                <w:rStyle w:val="ChBlueBold"/>
              </w:rPr>
              <w:t>nanti</w:t>
            </w:r>
          </w:p>
        </w:tc>
        <w:tc>
          <w:tcPr>
            <w:tcW w:w="651" w:type="dxa"/>
            <w:gridSpan w:val="2"/>
            <w:shd w:val="clear" w:color="auto" w:fill="auto"/>
          </w:tcPr>
          <w:p w14:paraId="11F03C20" w14:textId="77777777" w:rsidR="005F326D" w:rsidRPr="002A1F09" w:rsidRDefault="005F326D" w:rsidP="00FF626E">
            <w:pPr>
              <w:pStyle w:val="Text"/>
            </w:pPr>
            <w:r w:rsidRPr="002A1F09">
              <w:t>bapa</w:t>
            </w:r>
          </w:p>
        </w:tc>
        <w:tc>
          <w:tcPr>
            <w:tcW w:w="573" w:type="dxa"/>
            <w:shd w:val="clear" w:color="auto" w:fill="auto"/>
          </w:tcPr>
          <w:p w14:paraId="483F4EC6" w14:textId="77777777" w:rsidR="005F326D" w:rsidRPr="002A1F09" w:rsidRDefault="005F326D" w:rsidP="00FF626E">
            <w:pPr>
              <w:pStyle w:val="Text"/>
            </w:pPr>
            <w:r w:rsidRPr="002A1F09">
              <w:t>mo</w:t>
            </w:r>
          </w:p>
        </w:tc>
        <w:tc>
          <w:tcPr>
            <w:tcW w:w="884" w:type="dxa"/>
            <w:gridSpan w:val="2"/>
            <w:shd w:val="clear" w:color="auto" w:fill="auto"/>
          </w:tcPr>
          <w:p w14:paraId="3FBDDB48" w14:textId="77777777" w:rsidR="005F326D" w:rsidRPr="002A1F09" w:rsidRDefault="005F326D" w:rsidP="00FF626E">
            <w:pPr>
              <w:pStyle w:val="Text"/>
            </w:pPr>
            <w:r w:rsidRPr="002A1F09">
              <w:t>brangkat</w:t>
            </w:r>
            <w:r>
              <w:t>,</w:t>
            </w:r>
          </w:p>
        </w:tc>
        <w:tc>
          <w:tcPr>
            <w:tcW w:w="968" w:type="dxa"/>
            <w:shd w:val="clear" w:color="auto" w:fill="auto"/>
          </w:tcPr>
          <w:p w14:paraId="7192371D" w14:textId="77777777" w:rsidR="005F326D" w:rsidRPr="00655703" w:rsidRDefault="005F326D" w:rsidP="00FF626E">
            <w:pPr>
              <w:pStyle w:val="Text"/>
              <w:rPr>
                <w:rStyle w:val="ChBlueBold"/>
              </w:rPr>
            </w:pPr>
            <w:r w:rsidRPr="00655703">
              <w:rPr>
                <w:rStyle w:val="ChBlueBold"/>
              </w:rPr>
              <w:t>nanti</w:t>
            </w:r>
          </w:p>
        </w:tc>
        <w:tc>
          <w:tcPr>
            <w:tcW w:w="651" w:type="dxa"/>
            <w:shd w:val="clear" w:color="auto" w:fill="auto"/>
          </w:tcPr>
          <w:p w14:paraId="11594B33" w14:textId="77777777" w:rsidR="005F326D" w:rsidRPr="002A1F09" w:rsidRDefault="005F326D" w:rsidP="00FF626E">
            <w:pPr>
              <w:pStyle w:val="Text"/>
            </w:pPr>
            <w:r w:rsidRPr="002A1F09">
              <w:t>bapa</w:t>
            </w:r>
          </w:p>
        </w:tc>
        <w:tc>
          <w:tcPr>
            <w:tcW w:w="529" w:type="dxa"/>
            <w:shd w:val="clear" w:color="auto" w:fill="auto"/>
          </w:tcPr>
          <w:p w14:paraId="29A69A27" w14:textId="77777777" w:rsidR="005F326D" w:rsidRPr="002A1F09" w:rsidRDefault="005F326D" w:rsidP="00FF626E">
            <w:pPr>
              <w:pStyle w:val="Text"/>
            </w:pPr>
            <w:r w:rsidRPr="002A1F09">
              <w:t>kas</w:t>
            </w:r>
          </w:p>
        </w:tc>
        <w:tc>
          <w:tcPr>
            <w:tcW w:w="629" w:type="dxa"/>
            <w:shd w:val="clear" w:color="auto" w:fill="auto"/>
          </w:tcPr>
          <w:p w14:paraId="77748D9A" w14:textId="77777777" w:rsidR="005F326D" w:rsidRPr="002A1F09" w:rsidRDefault="005F326D" w:rsidP="00FF626E">
            <w:pPr>
              <w:pStyle w:val="Text"/>
            </w:pPr>
            <w:r w:rsidRPr="002A1F09">
              <w:t>taw</w:t>
            </w:r>
          </w:p>
        </w:tc>
      </w:tr>
      <w:tr w:rsidR="005F326D" w:rsidRPr="002A1F09" w14:paraId="23B9A041" w14:textId="77777777" w:rsidTr="00FF626E">
        <w:tc>
          <w:tcPr>
            <w:tcW w:w="709" w:type="dxa"/>
            <w:shd w:val="clear" w:color="auto" w:fill="auto"/>
          </w:tcPr>
          <w:p w14:paraId="58BF1F36" w14:textId="77777777" w:rsidR="005F326D" w:rsidRPr="002A1F09" w:rsidRDefault="005F326D" w:rsidP="00FF626E">
            <w:pPr>
              <w:pStyle w:val="GlossEng2ptafter"/>
            </w:pPr>
          </w:p>
        </w:tc>
        <w:tc>
          <w:tcPr>
            <w:tcW w:w="968" w:type="dxa"/>
            <w:gridSpan w:val="2"/>
            <w:shd w:val="clear" w:color="auto" w:fill="auto"/>
          </w:tcPr>
          <w:p w14:paraId="371D32E2" w14:textId="77777777" w:rsidR="005F326D" w:rsidRPr="002A1F09" w:rsidRDefault="005F326D" w:rsidP="00FF626E">
            <w:pPr>
              <w:pStyle w:val="GlossEng2ptafter"/>
            </w:pPr>
            <w:r>
              <w:t>very.soon</w:t>
            </w:r>
          </w:p>
        </w:tc>
        <w:tc>
          <w:tcPr>
            <w:tcW w:w="651" w:type="dxa"/>
            <w:gridSpan w:val="2"/>
            <w:shd w:val="clear" w:color="auto" w:fill="auto"/>
          </w:tcPr>
          <w:p w14:paraId="7635E0E3" w14:textId="77777777" w:rsidR="005F326D" w:rsidRPr="002A1F09" w:rsidRDefault="005F326D" w:rsidP="00FF626E">
            <w:pPr>
              <w:pStyle w:val="GlossEng2ptafter"/>
            </w:pPr>
            <w:r w:rsidRPr="002A1F09">
              <w:t>father</w:t>
            </w:r>
          </w:p>
        </w:tc>
        <w:tc>
          <w:tcPr>
            <w:tcW w:w="573" w:type="dxa"/>
            <w:shd w:val="clear" w:color="auto" w:fill="auto"/>
          </w:tcPr>
          <w:p w14:paraId="0C016E09" w14:textId="77777777" w:rsidR="005F326D" w:rsidRPr="002A1F09" w:rsidRDefault="005F326D" w:rsidP="00FF626E">
            <w:pPr>
              <w:pStyle w:val="GlossEng2ptafter"/>
            </w:pPr>
            <w:r w:rsidRPr="002A1F09">
              <w:t>want</w:t>
            </w:r>
          </w:p>
        </w:tc>
        <w:tc>
          <w:tcPr>
            <w:tcW w:w="884" w:type="dxa"/>
            <w:gridSpan w:val="2"/>
            <w:shd w:val="clear" w:color="auto" w:fill="auto"/>
          </w:tcPr>
          <w:p w14:paraId="2DE715A1" w14:textId="77777777" w:rsidR="005F326D" w:rsidRPr="002A1F09" w:rsidRDefault="005F326D" w:rsidP="00FF626E">
            <w:pPr>
              <w:pStyle w:val="GlossEng2ptafter"/>
            </w:pPr>
            <w:r>
              <w:t>leave</w:t>
            </w:r>
          </w:p>
        </w:tc>
        <w:tc>
          <w:tcPr>
            <w:tcW w:w="968" w:type="dxa"/>
            <w:shd w:val="clear" w:color="auto" w:fill="auto"/>
          </w:tcPr>
          <w:p w14:paraId="15358A79" w14:textId="77777777" w:rsidR="005F326D" w:rsidRPr="002A1F09" w:rsidRDefault="005F326D" w:rsidP="00FF626E">
            <w:pPr>
              <w:pStyle w:val="GlossEng2ptafter"/>
            </w:pPr>
            <w:r>
              <w:t>very.soon</w:t>
            </w:r>
          </w:p>
        </w:tc>
        <w:tc>
          <w:tcPr>
            <w:tcW w:w="651" w:type="dxa"/>
            <w:shd w:val="clear" w:color="auto" w:fill="auto"/>
          </w:tcPr>
          <w:p w14:paraId="420DF449" w14:textId="77777777" w:rsidR="005F326D" w:rsidRPr="002A1F09" w:rsidRDefault="005F326D" w:rsidP="00FF626E">
            <w:pPr>
              <w:pStyle w:val="GlossEng2ptafter"/>
            </w:pPr>
            <w:r w:rsidRPr="002A1F09">
              <w:t>father</w:t>
            </w:r>
          </w:p>
        </w:tc>
        <w:tc>
          <w:tcPr>
            <w:tcW w:w="529" w:type="dxa"/>
            <w:shd w:val="clear" w:color="auto" w:fill="auto"/>
          </w:tcPr>
          <w:p w14:paraId="2C61746E" w14:textId="77777777" w:rsidR="005F326D" w:rsidRPr="000844E3" w:rsidRDefault="005F326D" w:rsidP="00FF626E">
            <w:pPr>
              <w:pStyle w:val="GlossEng2ptafter"/>
            </w:pPr>
            <w:r w:rsidRPr="000844E3">
              <w:t>give</w:t>
            </w:r>
          </w:p>
        </w:tc>
        <w:tc>
          <w:tcPr>
            <w:tcW w:w="629" w:type="dxa"/>
            <w:shd w:val="clear" w:color="auto" w:fill="auto"/>
          </w:tcPr>
          <w:p w14:paraId="31BC669F" w14:textId="77777777" w:rsidR="005F326D" w:rsidRPr="002A1F09" w:rsidRDefault="005F326D" w:rsidP="00FF626E">
            <w:pPr>
              <w:pStyle w:val="GlossEng2ptafter"/>
            </w:pPr>
            <w:r w:rsidRPr="002A1F09">
              <w:t>know</w:t>
            </w:r>
          </w:p>
        </w:tc>
      </w:tr>
      <w:tr w:rsidR="005F326D" w:rsidRPr="002A1F09" w14:paraId="38F255BA" w14:textId="77777777" w:rsidTr="00FF626E">
        <w:trPr>
          <w:gridAfter w:val="5"/>
          <w:wAfter w:w="3546" w:type="dxa"/>
        </w:trPr>
        <w:tc>
          <w:tcPr>
            <w:tcW w:w="709" w:type="dxa"/>
            <w:shd w:val="clear" w:color="auto" w:fill="auto"/>
          </w:tcPr>
          <w:p w14:paraId="2345A3D3" w14:textId="77777777" w:rsidR="005F326D" w:rsidRPr="00655703" w:rsidRDefault="005F326D" w:rsidP="00FF626E">
            <w:pPr>
              <w:pStyle w:val="O0Nwnext"/>
            </w:pPr>
          </w:p>
        </w:tc>
        <w:tc>
          <w:tcPr>
            <w:tcW w:w="595" w:type="dxa"/>
            <w:shd w:val="clear" w:color="auto" w:fill="auto"/>
          </w:tcPr>
          <w:p w14:paraId="41AA90B2" w14:textId="77777777" w:rsidR="005F326D" w:rsidRPr="002A1F09" w:rsidRDefault="005F326D" w:rsidP="00FF626E">
            <w:pPr>
              <w:pStyle w:val="Text"/>
            </w:pPr>
            <w:r w:rsidRPr="002A1F09">
              <w:t>sama</w:t>
            </w:r>
          </w:p>
        </w:tc>
        <w:tc>
          <w:tcPr>
            <w:tcW w:w="906" w:type="dxa"/>
            <w:gridSpan w:val="2"/>
            <w:shd w:val="clear" w:color="auto" w:fill="auto"/>
          </w:tcPr>
          <w:p w14:paraId="477DDB99" w14:textId="77777777" w:rsidR="005F326D" w:rsidRPr="002A1F09" w:rsidRDefault="005F326D" w:rsidP="00FF626E">
            <w:pPr>
              <w:pStyle w:val="Text"/>
            </w:pPr>
            <w:r w:rsidRPr="002A1F09">
              <w:t>bapa-</w:t>
            </w:r>
            <w:r>
              <w:t>a</w:t>
            </w:r>
            <w:r w:rsidRPr="002A1F09">
              <w:t>de</w:t>
            </w:r>
          </w:p>
        </w:tc>
        <w:tc>
          <w:tcPr>
            <w:tcW w:w="806" w:type="dxa"/>
            <w:gridSpan w:val="3"/>
            <w:shd w:val="clear" w:color="auto" w:fill="auto"/>
          </w:tcPr>
          <w:p w14:paraId="425E5BBE" w14:textId="77777777" w:rsidR="005F326D" w:rsidRPr="002A1F09" w:rsidRDefault="005F326D" w:rsidP="00FF626E">
            <w:pPr>
              <w:pStyle w:val="Text"/>
            </w:pPr>
            <w:r w:rsidRPr="002A1F09">
              <w:t>pendeta</w:t>
            </w:r>
          </w:p>
        </w:tc>
      </w:tr>
      <w:tr w:rsidR="005F326D" w:rsidRPr="002A1F09" w14:paraId="661E83C2" w14:textId="77777777" w:rsidTr="00FF626E">
        <w:trPr>
          <w:gridAfter w:val="5"/>
          <w:wAfter w:w="3546" w:type="dxa"/>
        </w:trPr>
        <w:tc>
          <w:tcPr>
            <w:tcW w:w="709" w:type="dxa"/>
            <w:shd w:val="clear" w:color="auto" w:fill="auto"/>
          </w:tcPr>
          <w:p w14:paraId="43CF81E8" w14:textId="77777777" w:rsidR="005F326D" w:rsidRPr="00655703" w:rsidRDefault="005F326D" w:rsidP="00FF626E">
            <w:pPr>
              <w:pStyle w:val="GlossEng"/>
            </w:pPr>
          </w:p>
        </w:tc>
        <w:tc>
          <w:tcPr>
            <w:tcW w:w="595" w:type="dxa"/>
            <w:shd w:val="clear" w:color="auto" w:fill="auto"/>
          </w:tcPr>
          <w:p w14:paraId="0AB78A1C" w14:textId="77777777" w:rsidR="005F326D" w:rsidRPr="002A1F09" w:rsidRDefault="005F326D" w:rsidP="00FF626E">
            <w:pPr>
              <w:pStyle w:val="GlossEng"/>
            </w:pPr>
            <w:r w:rsidRPr="002A1F09">
              <w:t>with</w:t>
            </w:r>
          </w:p>
        </w:tc>
        <w:tc>
          <w:tcPr>
            <w:tcW w:w="906" w:type="dxa"/>
            <w:gridSpan w:val="2"/>
            <w:shd w:val="clear" w:color="auto" w:fill="auto"/>
          </w:tcPr>
          <w:p w14:paraId="3E3A0C12" w14:textId="77777777" w:rsidR="005F326D" w:rsidRPr="002A1F09" w:rsidRDefault="005F326D" w:rsidP="00FF626E">
            <w:pPr>
              <w:pStyle w:val="GlossEng"/>
            </w:pPr>
            <w:r w:rsidRPr="002A1F09">
              <w:t>uncle</w:t>
            </w:r>
          </w:p>
        </w:tc>
        <w:tc>
          <w:tcPr>
            <w:tcW w:w="806" w:type="dxa"/>
            <w:gridSpan w:val="3"/>
            <w:shd w:val="clear" w:color="auto" w:fill="auto"/>
          </w:tcPr>
          <w:p w14:paraId="53EDD558" w14:textId="77777777" w:rsidR="005F326D" w:rsidRPr="002A1F09" w:rsidRDefault="005F326D" w:rsidP="00FF626E">
            <w:pPr>
              <w:pStyle w:val="GlossEng"/>
            </w:pPr>
            <w:r w:rsidRPr="002A1F09">
              <w:t>pastor</w:t>
            </w:r>
          </w:p>
        </w:tc>
      </w:tr>
    </w:tbl>
    <w:p w14:paraId="3BB18DCE" w14:textId="77777777" w:rsidR="005F326D" w:rsidRDefault="005F326D" w:rsidP="005F326D">
      <w:pPr>
        <w:pStyle w:val="FreeTranslEng"/>
      </w:pPr>
      <w:r>
        <w:t>‘</w:t>
      </w:r>
      <w:r w:rsidRPr="00655703">
        <w:rPr>
          <w:rStyle w:val="ChBlueBold"/>
        </w:rPr>
        <w:t>very soon</w:t>
      </w:r>
      <w:r>
        <w:t xml:space="preserve"> I (‘father’) will leave (and) </w:t>
      </w:r>
      <w:r w:rsidRPr="00655703">
        <w:rPr>
          <w:rStyle w:val="ChBlueBold"/>
        </w:rPr>
        <w:t>then</w:t>
      </w:r>
      <w:r>
        <w:t xml:space="preserve"> I (‘father’) will inform uncle pastor’ </w:t>
      </w:r>
      <w:r w:rsidRPr="00AB0B87">
        <w:rPr>
          <w:rStyle w:val="ExampleSource"/>
        </w:rPr>
        <w:t>[080922-001a-CvPh.0339]</w:t>
      </w:r>
    </w:p>
    <w:p w14:paraId="2599F9FE" w14:textId="021C8BFD" w:rsidR="005F326D" w:rsidRDefault="005F326D" w:rsidP="005F326D">
      <w:pPr>
        <w:pStyle w:val="Body0005after"/>
        <w:rPr>
          <w:lang w:eastAsia="en-US"/>
        </w:rPr>
      </w:pPr>
      <w:r>
        <w:t xml:space="preserve">The post-predicate position is illustrated in </w:t>
      </w:r>
      <w:r>
        <w:fldChar w:fldCharType="begin"/>
      </w:r>
      <w:r>
        <w:instrText xml:space="preserve"> REF _Ref363050573 \h </w:instrText>
      </w:r>
      <w:r>
        <w:fldChar w:fldCharType="separate"/>
      </w:r>
      <w:r w:rsidR="00154D81" w:rsidRPr="00856563">
        <w:t>(</w:t>
      </w:r>
      <w:r w:rsidR="00154D81">
        <w:rPr>
          <w:noProof/>
        </w:rPr>
        <w:t>167</w:t>
      </w:r>
      <w:r w:rsidR="00154D81" w:rsidRPr="00856563">
        <w:t>)</w:t>
      </w:r>
      <w:r>
        <w:fldChar w:fldCharType="end"/>
      </w:r>
      <w:r>
        <w:t xml:space="preserve"> to </w:t>
      </w:r>
      <w:r>
        <w:fldChar w:fldCharType="begin"/>
      </w:r>
      <w:r>
        <w:instrText xml:space="preserve"> REF _Ref363050571 \h </w:instrText>
      </w:r>
      <w:r>
        <w:fldChar w:fldCharType="separate"/>
      </w:r>
      <w:r w:rsidR="00154D81" w:rsidRPr="00856563">
        <w:t>(</w:t>
      </w:r>
      <w:r w:rsidR="00154D81">
        <w:rPr>
          <w:noProof/>
        </w:rPr>
        <w:t>170</w:t>
      </w:r>
      <w:r w:rsidR="00154D81" w:rsidRPr="00856563">
        <w:t>)</w:t>
      </w:r>
      <w:r>
        <w:fldChar w:fldCharType="end"/>
      </w:r>
      <w:r>
        <w:t xml:space="preserve">. In clauses with peripheral adjuncts, the adverb follows the predicate and precedes the adjunct, such as </w:t>
      </w:r>
      <w:r w:rsidRPr="00CF6E14">
        <w:rPr>
          <w:rStyle w:val="ChItalBold"/>
        </w:rPr>
        <w:t>nanti</w:t>
      </w:r>
      <w:r>
        <w:t xml:space="preserve"> ‘very soon’ in the elicited example in </w:t>
      </w:r>
      <w:r>
        <w:fldChar w:fldCharType="begin"/>
      </w:r>
      <w:r>
        <w:instrText xml:space="preserve"> REF _Ref363050573 \h </w:instrText>
      </w:r>
      <w:r>
        <w:fldChar w:fldCharType="separate"/>
      </w:r>
      <w:r w:rsidR="00154D81" w:rsidRPr="00856563">
        <w:t>(</w:t>
      </w:r>
      <w:r w:rsidR="00154D81">
        <w:rPr>
          <w:noProof/>
        </w:rPr>
        <w:t>167</w:t>
      </w:r>
      <w:r w:rsidR="00154D81" w:rsidRPr="00856563">
        <w:t>)</w:t>
      </w:r>
      <w:r>
        <w:fldChar w:fldCharType="end"/>
      </w:r>
      <w:r>
        <w:t xml:space="preserve"> and </w:t>
      </w:r>
      <w:r w:rsidRPr="00CF6E14">
        <w:rPr>
          <w:rStyle w:val="ChItalBold"/>
        </w:rPr>
        <w:t>langsung</w:t>
      </w:r>
      <w:r>
        <w:t xml:space="preserve"> ‘immediately’ in </w:t>
      </w:r>
      <w:r>
        <w:fldChar w:fldCharType="begin"/>
      </w:r>
      <w:r>
        <w:instrText xml:space="preserve"> REF _Ref363206763 \h </w:instrText>
      </w:r>
      <w:r>
        <w:fldChar w:fldCharType="separate"/>
      </w:r>
      <w:r w:rsidR="00154D81" w:rsidRPr="00856563">
        <w:t>(</w:t>
      </w:r>
      <w:r w:rsidR="00154D81">
        <w:rPr>
          <w:noProof/>
        </w:rPr>
        <w:t>169</w:t>
      </w:r>
      <w:r w:rsidR="00154D81" w:rsidRPr="00856563">
        <w:t>)</w:t>
      </w:r>
      <w:r>
        <w:fldChar w:fldCharType="end"/>
      </w:r>
      <w:r>
        <w:t xml:space="preserve">. </w:t>
      </w:r>
      <w:r>
        <w:rPr>
          <w:lang w:eastAsia="en-US"/>
        </w:rPr>
        <w:t xml:space="preserve">Clauses, in which the temporal adverb follows the peripheral adjunct are either ungrammatical, such as </w:t>
      </w:r>
      <w:r w:rsidRPr="00CF6E14">
        <w:rPr>
          <w:rStyle w:val="ChItalBold"/>
        </w:rPr>
        <w:t>nanti</w:t>
      </w:r>
      <w:r>
        <w:t xml:space="preserve"> ‘very soon’ in the </w:t>
      </w:r>
      <w:r w:rsidR="00024425">
        <w:t>elicited</w:t>
      </w:r>
      <w:r>
        <w:t xml:space="preserve"> examples in </w:t>
      </w:r>
      <w:r>
        <w:fldChar w:fldCharType="begin"/>
      </w:r>
      <w:r>
        <w:instrText xml:space="preserve"> REF _Ref371766874 \h </w:instrText>
      </w:r>
      <w:r>
        <w:fldChar w:fldCharType="separate"/>
      </w:r>
      <w:r w:rsidR="00154D81" w:rsidRPr="00856563">
        <w:t>(</w:t>
      </w:r>
      <w:r w:rsidR="00154D81">
        <w:rPr>
          <w:noProof/>
        </w:rPr>
        <w:t>168</w:t>
      </w:r>
      <w:r w:rsidR="00154D81" w:rsidRPr="00856563">
        <w:t>)</w:t>
      </w:r>
      <w:r>
        <w:fldChar w:fldCharType="end"/>
      </w:r>
      <w:r>
        <w:t xml:space="preserve">, or only </w:t>
      </w:r>
      <w:r w:rsidRPr="00314764">
        <w:t xml:space="preserve">marginally grammatical </w:t>
      </w:r>
      <w:r>
        <w:t xml:space="preserve">such as </w:t>
      </w:r>
      <w:r w:rsidRPr="00CF6E14">
        <w:rPr>
          <w:rStyle w:val="ChItalBold"/>
        </w:rPr>
        <w:t>langsung</w:t>
      </w:r>
      <w:r>
        <w:t xml:space="preserve"> ‘immediately’ in the elicited contrastive examples in </w:t>
      </w:r>
      <w:r>
        <w:fldChar w:fldCharType="begin"/>
      </w:r>
      <w:r>
        <w:instrText xml:space="preserve"> REF _Ref363050571 \h </w:instrText>
      </w:r>
      <w:r>
        <w:fldChar w:fldCharType="separate"/>
      </w:r>
      <w:r w:rsidR="00154D81" w:rsidRPr="00856563">
        <w:t>(</w:t>
      </w:r>
      <w:r w:rsidR="00154D81">
        <w:rPr>
          <w:noProof/>
        </w:rPr>
        <w:t>170</w:t>
      </w:r>
      <w:r w:rsidR="00154D81" w:rsidRPr="00856563">
        <w:t>)</w:t>
      </w:r>
      <w:r>
        <w:fldChar w:fldCharType="end"/>
      </w:r>
      <w:r>
        <w:t>.</w:t>
      </w:r>
    </w:p>
    <w:p w14:paraId="1F185D2B" w14:textId="77777777" w:rsidR="005F326D" w:rsidRDefault="005F326D" w:rsidP="005F326D">
      <w:pPr>
        <w:pStyle w:val="ExampleTitle"/>
      </w:pPr>
      <w:r>
        <w:t>Temporal adverbs in post-predicate position</w:t>
      </w:r>
    </w:p>
    <w:tbl>
      <w:tblPr>
        <w:tblW w:w="3984" w:type="dxa"/>
        <w:tblCellMar>
          <w:left w:w="42" w:type="dxa"/>
          <w:right w:w="42" w:type="dxa"/>
        </w:tblCellMar>
        <w:tblLook w:val="01E0" w:firstRow="1" w:lastRow="1" w:firstColumn="1" w:lastColumn="1" w:noHBand="0" w:noVBand="0"/>
      </w:tblPr>
      <w:tblGrid>
        <w:gridCol w:w="709"/>
        <w:gridCol w:w="651"/>
        <w:gridCol w:w="595"/>
        <w:gridCol w:w="968"/>
        <w:gridCol w:w="373"/>
        <w:gridCol w:w="688"/>
      </w:tblGrid>
      <w:tr w:rsidR="005F326D" w:rsidRPr="005D0663" w14:paraId="00325DCA" w14:textId="77777777" w:rsidTr="00FF626E">
        <w:tc>
          <w:tcPr>
            <w:tcW w:w="709" w:type="dxa"/>
            <w:shd w:val="clear" w:color="auto" w:fill="auto"/>
          </w:tcPr>
          <w:p w14:paraId="04BAF093" w14:textId="77777777" w:rsidR="005F326D" w:rsidRPr="00B2275B" w:rsidRDefault="005F326D" w:rsidP="00FF626E">
            <w:pPr>
              <w:pStyle w:val="O0Nwnext"/>
            </w:pPr>
            <w:bookmarkStart w:id="2354" w:name="_Ref363050573"/>
            <w:r w:rsidRPr="00856563">
              <w:t>(</w:t>
            </w:r>
            <w:fldSimple w:instr=" SEQ ( \* ARABIC \s 1 ">
              <w:r w:rsidR="00154D81">
                <w:rPr>
                  <w:noProof/>
                </w:rPr>
                <w:t>167</w:t>
              </w:r>
            </w:fldSimple>
            <w:r w:rsidRPr="00856563">
              <w:t>)</w:t>
            </w:r>
            <w:bookmarkEnd w:id="2354"/>
          </w:p>
        </w:tc>
        <w:tc>
          <w:tcPr>
            <w:tcW w:w="651" w:type="dxa"/>
            <w:shd w:val="clear" w:color="auto" w:fill="auto"/>
          </w:tcPr>
          <w:p w14:paraId="12ABE27D" w14:textId="77777777" w:rsidR="005F326D" w:rsidRPr="000321CC" w:rsidRDefault="005F326D" w:rsidP="00FF626E">
            <w:pPr>
              <w:pStyle w:val="Text"/>
            </w:pPr>
            <w:r>
              <w:t>tong</w:t>
            </w:r>
          </w:p>
        </w:tc>
        <w:tc>
          <w:tcPr>
            <w:tcW w:w="595" w:type="dxa"/>
            <w:shd w:val="clear" w:color="auto" w:fill="auto"/>
          </w:tcPr>
          <w:p w14:paraId="671C99E4" w14:textId="77777777" w:rsidR="005F326D" w:rsidRPr="000321CC" w:rsidRDefault="005F326D" w:rsidP="00FF626E">
            <w:pPr>
              <w:pStyle w:val="Text"/>
            </w:pPr>
            <w:r>
              <w:t>pergi</w:t>
            </w:r>
          </w:p>
        </w:tc>
        <w:tc>
          <w:tcPr>
            <w:tcW w:w="968" w:type="dxa"/>
            <w:shd w:val="clear" w:color="auto" w:fill="auto"/>
          </w:tcPr>
          <w:p w14:paraId="4F48C0C7" w14:textId="77777777" w:rsidR="005F326D" w:rsidRPr="0027539B" w:rsidRDefault="005F326D" w:rsidP="00FF626E">
            <w:pPr>
              <w:pStyle w:val="Text"/>
              <w:rPr>
                <w:rStyle w:val="ChBlueBold"/>
              </w:rPr>
            </w:pPr>
            <w:r w:rsidRPr="0027539B">
              <w:rPr>
                <w:rStyle w:val="ChBlueBold"/>
              </w:rPr>
              <w:t>nanti</w:t>
            </w:r>
          </w:p>
        </w:tc>
        <w:tc>
          <w:tcPr>
            <w:tcW w:w="373" w:type="dxa"/>
            <w:shd w:val="clear" w:color="auto" w:fill="auto"/>
          </w:tcPr>
          <w:p w14:paraId="35188349" w14:textId="77777777" w:rsidR="005F326D" w:rsidRPr="00D31AE2" w:rsidRDefault="005F326D" w:rsidP="00FF626E">
            <w:pPr>
              <w:pStyle w:val="Text"/>
            </w:pPr>
            <w:r>
              <w:t>ke</w:t>
            </w:r>
          </w:p>
        </w:tc>
        <w:tc>
          <w:tcPr>
            <w:tcW w:w="688" w:type="dxa"/>
            <w:shd w:val="clear" w:color="auto" w:fill="auto"/>
          </w:tcPr>
          <w:p w14:paraId="08715E11" w14:textId="77777777" w:rsidR="005F326D" w:rsidRPr="00D31AE2" w:rsidRDefault="005F326D" w:rsidP="00FF626E">
            <w:pPr>
              <w:pStyle w:val="Text"/>
            </w:pPr>
            <w:r>
              <w:t>Sarmi</w:t>
            </w:r>
          </w:p>
        </w:tc>
      </w:tr>
      <w:tr w:rsidR="005F326D" w:rsidRPr="00AC23C4" w14:paraId="09B17AD0" w14:textId="77777777" w:rsidTr="00FF626E">
        <w:tc>
          <w:tcPr>
            <w:tcW w:w="709" w:type="dxa"/>
            <w:shd w:val="clear" w:color="auto" w:fill="auto"/>
          </w:tcPr>
          <w:p w14:paraId="2744B6EC" w14:textId="77777777" w:rsidR="005F326D" w:rsidRPr="000321CC" w:rsidRDefault="005F326D" w:rsidP="00FF626E">
            <w:pPr>
              <w:pStyle w:val="GlossEng"/>
            </w:pPr>
          </w:p>
        </w:tc>
        <w:tc>
          <w:tcPr>
            <w:tcW w:w="651" w:type="dxa"/>
            <w:shd w:val="clear" w:color="auto" w:fill="auto"/>
          </w:tcPr>
          <w:p w14:paraId="122A397B" w14:textId="77777777" w:rsidR="005F326D" w:rsidRPr="0099608C" w:rsidRDefault="005F326D" w:rsidP="00FF626E">
            <w:pPr>
              <w:pStyle w:val="GlossEng"/>
              <w:rPr>
                <w:rStyle w:val="ChSmallCaps"/>
              </w:rPr>
            </w:pPr>
            <w:r w:rsidRPr="0099608C">
              <w:rPr>
                <w:rStyle w:val="ChSmallCaps"/>
              </w:rPr>
              <w:t>1pl</w:t>
            </w:r>
          </w:p>
        </w:tc>
        <w:tc>
          <w:tcPr>
            <w:tcW w:w="595" w:type="dxa"/>
            <w:shd w:val="clear" w:color="auto" w:fill="auto"/>
          </w:tcPr>
          <w:p w14:paraId="78EBD8F4" w14:textId="77777777" w:rsidR="005F326D" w:rsidRPr="000321CC" w:rsidRDefault="005F326D" w:rsidP="00FF626E">
            <w:pPr>
              <w:pStyle w:val="GlossEng"/>
            </w:pPr>
            <w:r>
              <w:t>go</w:t>
            </w:r>
          </w:p>
        </w:tc>
        <w:tc>
          <w:tcPr>
            <w:tcW w:w="968" w:type="dxa"/>
            <w:shd w:val="clear" w:color="auto" w:fill="auto"/>
          </w:tcPr>
          <w:p w14:paraId="0AEF0E77" w14:textId="77777777" w:rsidR="005F326D" w:rsidRPr="000321CC" w:rsidRDefault="005F326D" w:rsidP="00FF626E">
            <w:pPr>
              <w:pStyle w:val="GlossEng"/>
            </w:pPr>
            <w:r w:rsidRPr="000321CC">
              <w:t>very.soon</w:t>
            </w:r>
          </w:p>
        </w:tc>
        <w:tc>
          <w:tcPr>
            <w:tcW w:w="373" w:type="dxa"/>
            <w:shd w:val="clear" w:color="auto" w:fill="auto"/>
          </w:tcPr>
          <w:p w14:paraId="100AAE98" w14:textId="77777777" w:rsidR="005F326D" w:rsidRPr="000321CC" w:rsidRDefault="005F326D" w:rsidP="00FF626E">
            <w:pPr>
              <w:pStyle w:val="GlossEng"/>
            </w:pPr>
            <w:r>
              <w:t>to</w:t>
            </w:r>
          </w:p>
        </w:tc>
        <w:tc>
          <w:tcPr>
            <w:tcW w:w="688" w:type="dxa"/>
            <w:shd w:val="clear" w:color="auto" w:fill="auto"/>
          </w:tcPr>
          <w:p w14:paraId="04D8BC03" w14:textId="77777777" w:rsidR="005F326D" w:rsidRPr="00D31AE2" w:rsidRDefault="005F326D" w:rsidP="00FF626E">
            <w:pPr>
              <w:pStyle w:val="GlossEng"/>
            </w:pPr>
            <w:r w:rsidRPr="00D31AE2">
              <w:t>Sarmi</w:t>
            </w:r>
          </w:p>
        </w:tc>
      </w:tr>
    </w:tbl>
    <w:p w14:paraId="78C1281E" w14:textId="77777777" w:rsidR="005F326D" w:rsidRPr="00D31AE2" w:rsidRDefault="005F326D" w:rsidP="005F326D">
      <w:pPr>
        <w:pStyle w:val="FreeTranslEng"/>
      </w:pPr>
      <w:r>
        <w:t xml:space="preserve">‘we’ll go </w:t>
      </w:r>
      <w:r w:rsidRPr="0027539B">
        <w:rPr>
          <w:rStyle w:val="ChBlueBold"/>
        </w:rPr>
        <w:t>very soon</w:t>
      </w:r>
      <w:r>
        <w:t xml:space="preserve">’ to Sarmi’ </w:t>
      </w:r>
      <w:r w:rsidRPr="000321CC">
        <w:rPr>
          <w:rStyle w:val="ExampleSource"/>
        </w:rPr>
        <w:t>[</w:t>
      </w:r>
      <w:r>
        <w:rPr>
          <w:rStyle w:val="ExampleSource"/>
        </w:rPr>
        <w:t>Elicited MY</w:t>
      </w:r>
      <w:r w:rsidRPr="00F80197">
        <w:rPr>
          <w:rStyle w:val="ExampleSource"/>
        </w:rPr>
        <w:t>131113.001</w:t>
      </w:r>
      <w:r w:rsidRPr="000321CC">
        <w:rPr>
          <w:rStyle w:val="ExampleSource"/>
        </w:rPr>
        <w:t>]</w:t>
      </w:r>
    </w:p>
    <w:tbl>
      <w:tblPr>
        <w:tblW w:w="4154" w:type="dxa"/>
        <w:tblCellMar>
          <w:left w:w="42" w:type="dxa"/>
          <w:right w:w="42" w:type="dxa"/>
        </w:tblCellMar>
        <w:tblLook w:val="01E0" w:firstRow="1" w:lastRow="1" w:firstColumn="1" w:lastColumn="1" w:noHBand="0" w:noVBand="0"/>
      </w:tblPr>
      <w:tblGrid>
        <w:gridCol w:w="709"/>
        <w:gridCol w:w="284"/>
        <w:gridCol w:w="540"/>
        <w:gridCol w:w="618"/>
        <w:gridCol w:w="373"/>
        <w:gridCol w:w="662"/>
        <w:gridCol w:w="968"/>
      </w:tblGrid>
      <w:tr w:rsidR="005F326D" w:rsidRPr="005D0663" w14:paraId="4E974A21" w14:textId="77777777" w:rsidTr="00FF626E">
        <w:tc>
          <w:tcPr>
            <w:tcW w:w="709" w:type="dxa"/>
            <w:shd w:val="clear" w:color="auto" w:fill="auto"/>
          </w:tcPr>
          <w:p w14:paraId="252D0DB2" w14:textId="77777777" w:rsidR="005F326D" w:rsidRPr="00B2275B" w:rsidRDefault="005F326D" w:rsidP="00FF626E">
            <w:pPr>
              <w:pStyle w:val="O0Nwnext"/>
            </w:pPr>
            <w:bookmarkStart w:id="2355" w:name="_Ref371766874"/>
            <w:r w:rsidRPr="00856563">
              <w:t>(</w:t>
            </w:r>
            <w:fldSimple w:instr=" SEQ ( \* ARABIC \s 1 ">
              <w:r w:rsidR="00154D81">
                <w:rPr>
                  <w:noProof/>
                </w:rPr>
                <w:t>168</w:t>
              </w:r>
            </w:fldSimple>
            <w:r w:rsidRPr="00856563">
              <w:t>)</w:t>
            </w:r>
            <w:bookmarkEnd w:id="2355"/>
          </w:p>
        </w:tc>
        <w:tc>
          <w:tcPr>
            <w:tcW w:w="284" w:type="dxa"/>
            <w:shd w:val="clear" w:color="auto" w:fill="auto"/>
          </w:tcPr>
          <w:p w14:paraId="4C7336D0" w14:textId="77777777" w:rsidR="005F326D" w:rsidRDefault="005F326D" w:rsidP="00FF626E">
            <w:pPr>
              <w:pStyle w:val="Text"/>
            </w:pPr>
            <w:r>
              <w:t>*</w:t>
            </w:r>
          </w:p>
        </w:tc>
        <w:tc>
          <w:tcPr>
            <w:tcW w:w="540" w:type="dxa"/>
            <w:shd w:val="clear" w:color="auto" w:fill="auto"/>
          </w:tcPr>
          <w:p w14:paraId="7B0A9889" w14:textId="77777777" w:rsidR="005F326D" w:rsidRPr="000321CC" w:rsidRDefault="005F326D" w:rsidP="00FF626E">
            <w:pPr>
              <w:pStyle w:val="Text"/>
            </w:pPr>
            <w:r>
              <w:t>tong</w:t>
            </w:r>
          </w:p>
        </w:tc>
        <w:tc>
          <w:tcPr>
            <w:tcW w:w="618" w:type="dxa"/>
            <w:shd w:val="clear" w:color="auto" w:fill="auto"/>
          </w:tcPr>
          <w:p w14:paraId="608AAAD7" w14:textId="77777777" w:rsidR="005F326D" w:rsidRPr="000321CC" w:rsidRDefault="005F326D" w:rsidP="00FF626E">
            <w:pPr>
              <w:pStyle w:val="Text"/>
            </w:pPr>
            <w:r>
              <w:t>pergi</w:t>
            </w:r>
          </w:p>
        </w:tc>
        <w:tc>
          <w:tcPr>
            <w:tcW w:w="373" w:type="dxa"/>
            <w:shd w:val="clear" w:color="auto" w:fill="auto"/>
          </w:tcPr>
          <w:p w14:paraId="42C8E9AD" w14:textId="77777777" w:rsidR="005F326D" w:rsidRPr="00D31AE2" w:rsidRDefault="005F326D" w:rsidP="00FF626E">
            <w:pPr>
              <w:pStyle w:val="Text"/>
            </w:pPr>
            <w:r>
              <w:t>ke</w:t>
            </w:r>
          </w:p>
        </w:tc>
        <w:tc>
          <w:tcPr>
            <w:tcW w:w="662" w:type="dxa"/>
            <w:shd w:val="clear" w:color="auto" w:fill="auto"/>
          </w:tcPr>
          <w:p w14:paraId="30B95715" w14:textId="77777777" w:rsidR="005F326D" w:rsidRPr="00D31AE2" w:rsidRDefault="005F326D" w:rsidP="00FF626E">
            <w:pPr>
              <w:pStyle w:val="Text"/>
            </w:pPr>
            <w:r>
              <w:t>Sarmi</w:t>
            </w:r>
          </w:p>
        </w:tc>
        <w:tc>
          <w:tcPr>
            <w:tcW w:w="968" w:type="dxa"/>
            <w:shd w:val="clear" w:color="auto" w:fill="auto"/>
          </w:tcPr>
          <w:p w14:paraId="514E942C" w14:textId="77777777" w:rsidR="005F326D" w:rsidRPr="0027539B" w:rsidRDefault="005F326D" w:rsidP="00FF626E">
            <w:pPr>
              <w:pStyle w:val="Text"/>
              <w:rPr>
                <w:rStyle w:val="ChBlueBold"/>
              </w:rPr>
            </w:pPr>
            <w:r w:rsidRPr="0027539B">
              <w:rPr>
                <w:rStyle w:val="ChBlueBold"/>
              </w:rPr>
              <w:t>nanti</w:t>
            </w:r>
          </w:p>
        </w:tc>
      </w:tr>
      <w:tr w:rsidR="005F326D" w:rsidRPr="00AC23C4" w14:paraId="7E3FE955" w14:textId="77777777" w:rsidTr="00FF626E">
        <w:tc>
          <w:tcPr>
            <w:tcW w:w="709" w:type="dxa"/>
            <w:shd w:val="clear" w:color="auto" w:fill="auto"/>
          </w:tcPr>
          <w:p w14:paraId="1D03AE48" w14:textId="77777777" w:rsidR="005F326D" w:rsidRPr="000321CC" w:rsidRDefault="005F326D" w:rsidP="00FF626E">
            <w:pPr>
              <w:pStyle w:val="GlossEng"/>
            </w:pPr>
          </w:p>
        </w:tc>
        <w:tc>
          <w:tcPr>
            <w:tcW w:w="284" w:type="dxa"/>
            <w:shd w:val="clear" w:color="auto" w:fill="auto"/>
          </w:tcPr>
          <w:p w14:paraId="3141AEEA" w14:textId="77777777" w:rsidR="005F326D" w:rsidRPr="001564C7" w:rsidRDefault="005F326D" w:rsidP="00FF626E">
            <w:pPr>
              <w:pStyle w:val="GlossEng"/>
              <w:rPr>
                <w:rStyle w:val="ChSmallCaps"/>
              </w:rPr>
            </w:pPr>
          </w:p>
        </w:tc>
        <w:tc>
          <w:tcPr>
            <w:tcW w:w="540" w:type="dxa"/>
            <w:shd w:val="clear" w:color="auto" w:fill="auto"/>
          </w:tcPr>
          <w:p w14:paraId="3FE007AC" w14:textId="77777777" w:rsidR="005F326D" w:rsidRPr="0099608C" w:rsidRDefault="005F326D" w:rsidP="00FF626E">
            <w:pPr>
              <w:pStyle w:val="GlossEng"/>
              <w:rPr>
                <w:rStyle w:val="ChSmallCaps"/>
              </w:rPr>
            </w:pPr>
            <w:r w:rsidRPr="0099608C">
              <w:rPr>
                <w:rStyle w:val="ChSmallCaps"/>
              </w:rPr>
              <w:t>1pl</w:t>
            </w:r>
          </w:p>
        </w:tc>
        <w:tc>
          <w:tcPr>
            <w:tcW w:w="618" w:type="dxa"/>
            <w:shd w:val="clear" w:color="auto" w:fill="auto"/>
          </w:tcPr>
          <w:p w14:paraId="109321F6" w14:textId="77777777" w:rsidR="005F326D" w:rsidRPr="000321CC" w:rsidRDefault="005F326D" w:rsidP="00FF626E">
            <w:pPr>
              <w:pStyle w:val="GlossEng"/>
            </w:pPr>
            <w:r>
              <w:t>come</w:t>
            </w:r>
          </w:p>
        </w:tc>
        <w:tc>
          <w:tcPr>
            <w:tcW w:w="373" w:type="dxa"/>
            <w:shd w:val="clear" w:color="auto" w:fill="auto"/>
          </w:tcPr>
          <w:p w14:paraId="778A90FD" w14:textId="77777777" w:rsidR="005F326D" w:rsidRPr="000321CC" w:rsidRDefault="005F326D" w:rsidP="00FF626E">
            <w:pPr>
              <w:pStyle w:val="GlossEng"/>
            </w:pPr>
            <w:r>
              <w:t>to</w:t>
            </w:r>
          </w:p>
        </w:tc>
        <w:tc>
          <w:tcPr>
            <w:tcW w:w="662" w:type="dxa"/>
            <w:shd w:val="clear" w:color="auto" w:fill="auto"/>
          </w:tcPr>
          <w:p w14:paraId="19E923B6" w14:textId="77777777" w:rsidR="005F326D" w:rsidRPr="00D31AE2" w:rsidRDefault="005F326D" w:rsidP="00FF626E">
            <w:pPr>
              <w:pStyle w:val="GlossEng"/>
            </w:pPr>
            <w:r w:rsidRPr="00D31AE2">
              <w:t>Sarmi</w:t>
            </w:r>
          </w:p>
        </w:tc>
        <w:tc>
          <w:tcPr>
            <w:tcW w:w="968" w:type="dxa"/>
            <w:shd w:val="clear" w:color="auto" w:fill="auto"/>
          </w:tcPr>
          <w:p w14:paraId="200BC2E1" w14:textId="77777777" w:rsidR="005F326D" w:rsidRPr="000321CC" w:rsidRDefault="005F326D" w:rsidP="00FF626E">
            <w:pPr>
              <w:pStyle w:val="GlossEng"/>
            </w:pPr>
            <w:r w:rsidRPr="000321CC">
              <w:t>very.soon</w:t>
            </w:r>
          </w:p>
        </w:tc>
      </w:tr>
    </w:tbl>
    <w:p w14:paraId="74E75989" w14:textId="77777777" w:rsidR="005F326D" w:rsidRPr="00D31AE2" w:rsidRDefault="005F326D" w:rsidP="005F326D">
      <w:pPr>
        <w:pStyle w:val="FreeTranslEng"/>
      </w:pPr>
      <w:r>
        <w:t xml:space="preserve">Intended reading: ‘we’ll go to Sarmi </w:t>
      </w:r>
      <w:r w:rsidRPr="0027539B">
        <w:rPr>
          <w:rStyle w:val="ChBlueBold"/>
        </w:rPr>
        <w:t>very soon</w:t>
      </w:r>
      <w:r>
        <w:t xml:space="preserve">’ </w:t>
      </w:r>
      <w:r w:rsidRPr="000321CC">
        <w:rPr>
          <w:rStyle w:val="ExampleSource"/>
        </w:rPr>
        <w:t>[</w:t>
      </w:r>
      <w:r>
        <w:rPr>
          <w:rStyle w:val="ExampleSource"/>
        </w:rPr>
        <w:t>Elicited MY131113.002</w:t>
      </w:r>
      <w:r w:rsidRPr="000321CC">
        <w:rPr>
          <w:rStyle w:val="ExampleSource"/>
        </w:rPr>
        <w:t>]</w:t>
      </w:r>
    </w:p>
    <w:tbl>
      <w:tblPr>
        <w:tblW w:w="5896" w:type="dxa"/>
        <w:tblCellMar>
          <w:left w:w="42" w:type="dxa"/>
          <w:right w:w="42" w:type="dxa"/>
        </w:tblCellMar>
        <w:tblLook w:val="01E0" w:firstRow="1" w:lastRow="1" w:firstColumn="1" w:lastColumn="1" w:noHBand="0" w:noVBand="0"/>
      </w:tblPr>
      <w:tblGrid>
        <w:gridCol w:w="709"/>
        <w:gridCol w:w="284"/>
        <w:gridCol w:w="640"/>
        <w:gridCol w:w="707"/>
        <w:gridCol w:w="1184"/>
        <w:gridCol w:w="360"/>
        <w:gridCol w:w="751"/>
        <w:gridCol w:w="573"/>
        <w:gridCol w:w="688"/>
      </w:tblGrid>
      <w:tr w:rsidR="005F326D" w:rsidRPr="005D0663" w14:paraId="05B932C4" w14:textId="77777777" w:rsidTr="00FF626E">
        <w:tc>
          <w:tcPr>
            <w:tcW w:w="709" w:type="dxa"/>
            <w:shd w:val="clear" w:color="auto" w:fill="auto"/>
          </w:tcPr>
          <w:p w14:paraId="6A62E01E" w14:textId="77777777" w:rsidR="005F326D" w:rsidRPr="00B2275B" w:rsidRDefault="005F326D" w:rsidP="00FF626E">
            <w:pPr>
              <w:pStyle w:val="O0Nwnext"/>
            </w:pPr>
            <w:bookmarkStart w:id="2356" w:name="_Ref363206763"/>
            <w:r w:rsidRPr="00856563">
              <w:t>(</w:t>
            </w:r>
            <w:fldSimple w:instr=" SEQ ( \* ARABIC \s 1 ">
              <w:r w:rsidR="00154D81">
                <w:rPr>
                  <w:noProof/>
                </w:rPr>
                <w:t>169</w:t>
              </w:r>
            </w:fldSimple>
            <w:r w:rsidRPr="00856563">
              <w:t>)</w:t>
            </w:r>
            <w:bookmarkEnd w:id="2356"/>
          </w:p>
        </w:tc>
        <w:tc>
          <w:tcPr>
            <w:tcW w:w="284" w:type="dxa"/>
            <w:shd w:val="clear" w:color="auto" w:fill="auto"/>
          </w:tcPr>
          <w:p w14:paraId="6E3CC8C5" w14:textId="77777777" w:rsidR="005F326D" w:rsidRPr="00AB5073" w:rsidRDefault="005F326D" w:rsidP="00FF626E">
            <w:pPr>
              <w:pStyle w:val="Text"/>
            </w:pPr>
            <w:r>
              <w:t>…</w:t>
            </w:r>
          </w:p>
        </w:tc>
        <w:tc>
          <w:tcPr>
            <w:tcW w:w="640" w:type="dxa"/>
            <w:shd w:val="clear" w:color="auto" w:fill="auto"/>
          </w:tcPr>
          <w:p w14:paraId="2CEF20A8" w14:textId="77777777" w:rsidR="005F326D" w:rsidRPr="00AB5073" w:rsidRDefault="005F326D" w:rsidP="00FF626E">
            <w:pPr>
              <w:pStyle w:val="Text"/>
            </w:pPr>
            <w:r w:rsidRPr="00AB5073">
              <w:t>tak</w:t>
            </w:r>
            <w:r>
              <w:t>!</w:t>
            </w:r>
            <w:r w:rsidRPr="00AB5073">
              <w:t>,</w:t>
            </w:r>
          </w:p>
        </w:tc>
        <w:tc>
          <w:tcPr>
            <w:tcW w:w="707" w:type="dxa"/>
            <w:shd w:val="clear" w:color="auto" w:fill="auto"/>
          </w:tcPr>
          <w:p w14:paraId="6CC4A6DE" w14:textId="77777777" w:rsidR="005F326D" w:rsidRPr="00AB5073" w:rsidRDefault="005F326D" w:rsidP="00FF626E">
            <w:pPr>
              <w:pStyle w:val="Text"/>
            </w:pPr>
            <w:r w:rsidRPr="00AB5073">
              <w:t>masu</w:t>
            </w:r>
            <w:r>
              <w:t>k</w:t>
            </w:r>
          </w:p>
        </w:tc>
        <w:tc>
          <w:tcPr>
            <w:tcW w:w="1184" w:type="dxa"/>
            <w:shd w:val="clear" w:color="auto" w:fill="auto"/>
          </w:tcPr>
          <w:p w14:paraId="4F428AAF" w14:textId="77777777" w:rsidR="005F326D" w:rsidRPr="007A35F6" w:rsidRDefault="005F326D" w:rsidP="00FF626E">
            <w:pPr>
              <w:pStyle w:val="Text"/>
              <w:rPr>
                <w:rStyle w:val="ChBlueBold"/>
              </w:rPr>
            </w:pPr>
            <w:r w:rsidRPr="007A35F6">
              <w:rPr>
                <w:rStyle w:val="ChBlueBold"/>
              </w:rPr>
              <w:t>lan</w:t>
            </w:r>
            <w:r>
              <w:rPr>
                <w:rStyle w:val="ChBlueBold"/>
              </w:rPr>
              <w:t>g</w:t>
            </w:r>
            <w:r w:rsidRPr="007A35F6">
              <w:rPr>
                <w:rStyle w:val="ChBlueBold"/>
              </w:rPr>
              <w:t>sung</w:t>
            </w:r>
          </w:p>
        </w:tc>
        <w:tc>
          <w:tcPr>
            <w:tcW w:w="360" w:type="dxa"/>
            <w:shd w:val="clear" w:color="auto" w:fill="auto"/>
          </w:tcPr>
          <w:p w14:paraId="46CF351D" w14:textId="77777777" w:rsidR="005F326D" w:rsidRPr="00AB5073" w:rsidRDefault="005F326D" w:rsidP="00FF626E">
            <w:pPr>
              <w:pStyle w:val="Text"/>
            </w:pPr>
            <w:r w:rsidRPr="00AB5073">
              <w:t>di</w:t>
            </w:r>
          </w:p>
        </w:tc>
        <w:tc>
          <w:tcPr>
            <w:tcW w:w="751" w:type="dxa"/>
            <w:shd w:val="clear" w:color="auto" w:fill="auto"/>
          </w:tcPr>
          <w:p w14:paraId="163575B3" w14:textId="77777777" w:rsidR="005F326D" w:rsidRPr="00AB5073" w:rsidRDefault="005F326D" w:rsidP="00FF626E">
            <w:pPr>
              <w:pStyle w:val="Text"/>
            </w:pPr>
            <w:r w:rsidRPr="00AB5073">
              <w:t>bawa</w:t>
            </w:r>
          </w:p>
        </w:tc>
        <w:tc>
          <w:tcPr>
            <w:tcW w:w="573" w:type="dxa"/>
            <w:shd w:val="clear" w:color="auto" w:fill="auto"/>
          </w:tcPr>
          <w:p w14:paraId="1BF1178A" w14:textId="77777777" w:rsidR="005F326D" w:rsidRPr="00AB5073" w:rsidRDefault="005F326D" w:rsidP="00FF626E">
            <w:pPr>
              <w:pStyle w:val="Text"/>
            </w:pPr>
            <w:r w:rsidRPr="00AB5073">
              <w:t>meja</w:t>
            </w:r>
          </w:p>
        </w:tc>
        <w:tc>
          <w:tcPr>
            <w:tcW w:w="688" w:type="dxa"/>
            <w:shd w:val="clear" w:color="auto" w:fill="auto"/>
          </w:tcPr>
          <w:p w14:paraId="0B20D5DD" w14:textId="77777777" w:rsidR="005F326D" w:rsidRPr="00AB5073" w:rsidRDefault="005F326D" w:rsidP="00FF626E">
            <w:pPr>
              <w:pStyle w:val="Text"/>
            </w:pPr>
            <w:r w:rsidRPr="00AB5073">
              <w:t>sana</w:t>
            </w:r>
          </w:p>
        </w:tc>
      </w:tr>
      <w:tr w:rsidR="005F326D" w:rsidRPr="00AC23C4" w14:paraId="099035D2" w14:textId="77777777" w:rsidTr="00FF626E">
        <w:tc>
          <w:tcPr>
            <w:tcW w:w="709" w:type="dxa"/>
            <w:shd w:val="clear" w:color="auto" w:fill="auto"/>
          </w:tcPr>
          <w:p w14:paraId="2CDD3483" w14:textId="77777777" w:rsidR="005F326D" w:rsidRPr="00AB5073" w:rsidRDefault="005F326D" w:rsidP="00FF626E">
            <w:pPr>
              <w:pStyle w:val="GlossEng"/>
            </w:pPr>
          </w:p>
        </w:tc>
        <w:tc>
          <w:tcPr>
            <w:tcW w:w="284" w:type="dxa"/>
            <w:shd w:val="clear" w:color="auto" w:fill="auto"/>
          </w:tcPr>
          <w:p w14:paraId="3D345EFB" w14:textId="77777777" w:rsidR="005F326D" w:rsidRPr="00AB5073" w:rsidRDefault="005F326D" w:rsidP="00FF626E">
            <w:pPr>
              <w:pStyle w:val="GlossEng"/>
            </w:pPr>
          </w:p>
        </w:tc>
        <w:tc>
          <w:tcPr>
            <w:tcW w:w="640" w:type="dxa"/>
            <w:shd w:val="clear" w:color="auto" w:fill="auto"/>
          </w:tcPr>
          <w:p w14:paraId="1D2C9169" w14:textId="77777777" w:rsidR="005F326D" w:rsidRPr="00AB5073" w:rsidRDefault="005F326D" w:rsidP="00FF626E">
            <w:pPr>
              <w:pStyle w:val="GlossEng"/>
            </w:pPr>
            <w:r w:rsidRPr="00AB5073">
              <w:t>bang!</w:t>
            </w:r>
          </w:p>
        </w:tc>
        <w:tc>
          <w:tcPr>
            <w:tcW w:w="707" w:type="dxa"/>
            <w:shd w:val="clear" w:color="auto" w:fill="auto"/>
          </w:tcPr>
          <w:p w14:paraId="51D334E5" w14:textId="77777777" w:rsidR="005F326D" w:rsidRPr="00AB5073" w:rsidRDefault="005F326D" w:rsidP="00FF626E">
            <w:pPr>
              <w:pStyle w:val="GlossEng"/>
            </w:pPr>
            <w:r w:rsidRPr="00AB5073">
              <w:t>enter</w:t>
            </w:r>
          </w:p>
        </w:tc>
        <w:tc>
          <w:tcPr>
            <w:tcW w:w="1184" w:type="dxa"/>
            <w:shd w:val="clear" w:color="auto" w:fill="auto"/>
          </w:tcPr>
          <w:p w14:paraId="2EA12789" w14:textId="77777777" w:rsidR="005F326D" w:rsidRPr="00AB5073" w:rsidRDefault="005F326D" w:rsidP="00FF626E">
            <w:pPr>
              <w:pStyle w:val="GlossEng"/>
            </w:pPr>
            <w:r w:rsidRPr="00AB5073">
              <w:t>immediately</w:t>
            </w:r>
          </w:p>
        </w:tc>
        <w:tc>
          <w:tcPr>
            <w:tcW w:w="360" w:type="dxa"/>
            <w:shd w:val="clear" w:color="auto" w:fill="auto"/>
          </w:tcPr>
          <w:p w14:paraId="77766D49" w14:textId="77777777" w:rsidR="005F326D" w:rsidRPr="00AB5073" w:rsidRDefault="005F326D" w:rsidP="00FF626E">
            <w:pPr>
              <w:pStyle w:val="GlossEng"/>
            </w:pPr>
            <w:r w:rsidRPr="00AB5073">
              <w:t>at</w:t>
            </w:r>
          </w:p>
        </w:tc>
        <w:tc>
          <w:tcPr>
            <w:tcW w:w="751" w:type="dxa"/>
            <w:shd w:val="clear" w:color="auto" w:fill="auto"/>
          </w:tcPr>
          <w:p w14:paraId="154B8468" w14:textId="77777777" w:rsidR="005F326D" w:rsidRPr="00AB5073" w:rsidRDefault="005F326D" w:rsidP="00FF626E">
            <w:pPr>
              <w:pStyle w:val="GlossEng"/>
            </w:pPr>
            <w:r w:rsidRPr="00AB5073">
              <w:t>bottom</w:t>
            </w:r>
          </w:p>
        </w:tc>
        <w:tc>
          <w:tcPr>
            <w:tcW w:w="573" w:type="dxa"/>
            <w:shd w:val="clear" w:color="auto" w:fill="auto"/>
          </w:tcPr>
          <w:p w14:paraId="0D233910" w14:textId="77777777" w:rsidR="005F326D" w:rsidRPr="00AB5073" w:rsidRDefault="005F326D" w:rsidP="00FF626E">
            <w:pPr>
              <w:pStyle w:val="GlossEng"/>
            </w:pPr>
            <w:r w:rsidRPr="00AB5073">
              <w:t>table</w:t>
            </w:r>
          </w:p>
        </w:tc>
        <w:tc>
          <w:tcPr>
            <w:tcW w:w="688" w:type="dxa"/>
            <w:shd w:val="clear" w:color="auto" w:fill="auto"/>
          </w:tcPr>
          <w:p w14:paraId="1B50E5E5" w14:textId="77777777" w:rsidR="005F326D" w:rsidRPr="0099608C" w:rsidRDefault="005F326D" w:rsidP="00FF626E">
            <w:pPr>
              <w:pStyle w:val="GlossEng"/>
              <w:rPr>
                <w:rStyle w:val="ChSmallCaps"/>
              </w:rPr>
            </w:pPr>
            <w:r w:rsidRPr="0099608C">
              <w:rPr>
                <w:rStyle w:val="ChSmallCaps"/>
              </w:rPr>
              <w:t>l.dist</w:t>
            </w:r>
          </w:p>
        </w:tc>
      </w:tr>
    </w:tbl>
    <w:p w14:paraId="7C6D7288" w14:textId="77777777" w:rsidR="005F326D" w:rsidRDefault="005F326D" w:rsidP="005F326D">
      <w:pPr>
        <w:pStyle w:val="FreeTranslEng"/>
      </w:pPr>
      <w:r>
        <w:t xml:space="preserve">[About a small boy who had a collision with an evil spirit:] ‘whump! </w:t>
      </w:r>
      <w:r w:rsidRPr="00BE6BA2">
        <w:rPr>
          <w:rStyle w:val="ChBlueBold"/>
        </w:rPr>
        <w:t>immediately</w:t>
      </w:r>
      <w:r>
        <w:t xml:space="preserve"> (the kid) went under the table over there’ </w:t>
      </w:r>
      <w:r w:rsidRPr="00AB5073">
        <w:rPr>
          <w:rStyle w:val="ExampleSource"/>
        </w:rPr>
        <w:t>[081025-009b-Cv.0029]</w:t>
      </w:r>
    </w:p>
    <w:tbl>
      <w:tblPr>
        <w:tblW w:w="6180" w:type="dxa"/>
        <w:tblCellMar>
          <w:left w:w="42" w:type="dxa"/>
          <w:right w:w="42" w:type="dxa"/>
        </w:tblCellMar>
        <w:tblLook w:val="01E0" w:firstRow="1" w:lastRow="1" w:firstColumn="1" w:lastColumn="1" w:noHBand="0" w:noVBand="0"/>
      </w:tblPr>
      <w:tblGrid>
        <w:gridCol w:w="709"/>
        <w:gridCol w:w="284"/>
        <w:gridCol w:w="284"/>
        <w:gridCol w:w="640"/>
        <w:gridCol w:w="707"/>
        <w:gridCol w:w="360"/>
        <w:gridCol w:w="751"/>
        <w:gridCol w:w="573"/>
        <w:gridCol w:w="688"/>
        <w:gridCol w:w="1184"/>
      </w:tblGrid>
      <w:tr w:rsidR="005F326D" w:rsidRPr="005D0663" w14:paraId="12C2FD45" w14:textId="77777777" w:rsidTr="00FF626E">
        <w:tc>
          <w:tcPr>
            <w:tcW w:w="709" w:type="dxa"/>
            <w:shd w:val="clear" w:color="auto" w:fill="auto"/>
          </w:tcPr>
          <w:p w14:paraId="0DCFC2EC" w14:textId="77777777" w:rsidR="005F326D" w:rsidRPr="00B2275B" w:rsidRDefault="005F326D" w:rsidP="00FF626E">
            <w:pPr>
              <w:pStyle w:val="O0Nwnext"/>
            </w:pPr>
            <w:bookmarkStart w:id="2357" w:name="_Ref363050571"/>
            <w:r w:rsidRPr="00856563">
              <w:t>(</w:t>
            </w:r>
            <w:fldSimple w:instr=" SEQ ( \* ARABIC \s 1 ">
              <w:r w:rsidR="00154D81">
                <w:rPr>
                  <w:noProof/>
                </w:rPr>
                <w:t>170</w:t>
              </w:r>
            </w:fldSimple>
            <w:r w:rsidRPr="00856563">
              <w:t>)</w:t>
            </w:r>
            <w:bookmarkEnd w:id="2357"/>
          </w:p>
        </w:tc>
        <w:tc>
          <w:tcPr>
            <w:tcW w:w="284" w:type="dxa"/>
            <w:shd w:val="clear" w:color="auto" w:fill="auto"/>
          </w:tcPr>
          <w:p w14:paraId="7675806B" w14:textId="77777777" w:rsidR="005F326D" w:rsidRDefault="005F326D" w:rsidP="00FF626E">
            <w:pPr>
              <w:pStyle w:val="Text"/>
            </w:pPr>
            <w:r>
              <w:t>??</w:t>
            </w:r>
          </w:p>
        </w:tc>
        <w:tc>
          <w:tcPr>
            <w:tcW w:w="284" w:type="dxa"/>
            <w:shd w:val="clear" w:color="auto" w:fill="auto"/>
          </w:tcPr>
          <w:p w14:paraId="14CC7AEA" w14:textId="77777777" w:rsidR="005F326D" w:rsidRPr="00AB5073" w:rsidRDefault="005F326D" w:rsidP="00FF626E">
            <w:pPr>
              <w:pStyle w:val="Text"/>
            </w:pPr>
            <w:r>
              <w:t>…</w:t>
            </w:r>
          </w:p>
        </w:tc>
        <w:tc>
          <w:tcPr>
            <w:tcW w:w="640" w:type="dxa"/>
            <w:shd w:val="clear" w:color="auto" w:fill="auto"/>
          </w:tcPr>
          <w:p w14:paraId="0394282C" w14:textId="77777777" w:rsidR="005F326D" w:rsidRPr="00AB5073" w:rsidRDefault="005F326D" w:rsidP="00FF626E">
            <w:pPr>
              <w:pStyle w:val="Text"/>
            </w:pPr>
            <w:r w:rsidRPr="00AB5073">
              <w:t>tak</w:t>
            </w:r>
            <w:r>
              <w:t>!</w:t>
            </w:r>
            <w:r w:rsidRPr="00AB5073">
              <w:t>,</w:t>
            </w:r>
          </w:p>
        </w:tc>
        <w:tc>
          <w:tcPr>
            <w:tcW w:w="707" w:type="dxa"/>
            <w:shd w:val="clear" w:color="auto" w:fill="auto"/>
          </w:tcPr>
          <w:p w14:paraId="65D5C632" w14:textId="77777777" w:rsidR="005F326D" w:rsidRPr="00AB5073" w:rsidRDefault="005F326D" w:rsidP="00FF626E">
            <w:pPr>
              <w:pStyle w:val="Text"/>
            </w:pPr>
            <w:r w:rsidRPr="00AB5073">
              <w:t>masu</w:t>
            </w:r>
            <w:r>
              <w:t>k</w:t>
            </w:r>
          </w:p>
        </w:tc>
        <w:tc>
          <w:tcPr>
            <w:tcW w:w="360" w:type="dxa"/>
            <w:shd w:val="clear" w:color="auto" w:fill="auto"/>
          </w:tcPr>
          <w:p w14:paraId="55215E6E" w14:textId="77777777" w:rsidR="005F326D" w:rsidRPr="00AB5073" w:rsidRDefault="005F326D" w:rsidP="00FF626E">
            <w:pPr>
              <w:pStyle w:val="Text"/>
            </w:pPr>
            <w:r w:rsidRPr="00AB5073">
              <w:t>di</w:t>
            </w:r>
          </w:p>
        </w:tc>
        <w:tc>
          <w:tcPr>
            <w:tcW w:w="751" w:type="dxa"/>
            <w:shd w:val="clear" w:color="auto" w:fill="auto"/>
          </w:tcPr>
          <w:p w14:paraId="7C307BDF" w14:textId="77777777" w:rsidR="005F326D" w:rsidRPr="00AB5073" w:rsidRDefault="005F326D" w:rsidP="00FF626E">
            <w:pPr>
              <w:pStyle w:val="Text"/>
            </w:pPr>
            <w:r w:rsidRPr="00AB5073">
              <w:t>bawa</w:t>
            </w:r>
          </w:p>
        </w:tc>
        <w:tc>
          <w:tcPr>
            <w:tcW w:w="573" w:type="dxa"/>
            <w:shd w:val="clear" w:color="auto" w:fill="auto"/>
          </w:tcPr>
          <w:p w14:paraId="6B0D1903" w14:textId="77777777" w:rsidR="005F326D" w:rsidRPr="00AB5073" w:rsidRDefault="005F326D" w:rsidP="00FF626E">
            <w:pPr>
              <w:pStyle w:val="Text"/>
            </w:pPr>
            <w:r w:rsidRPr="00AB5073">
              <w:t>meja</w:t>
            </w:r>
          </w:p>
        </w:tc>
        <w:tc>
          <w:tcPr>
            <w:tcW w:w="688" w:type="dxa"/>
            <w:shd w:val="clear" w:color="auto" w:fill="auto"/>
          </w:tcPr>
          <w:p w14:paraId="708583CB" w14:textId="77777777" w:rsidR="005F326D" w:rsidRPr="00AB5073" w:rsidRDefault="005F326D" w:rsidP="00FF626E">
            <w:pPr>
              <w:pStyle w:val="Text"/>
            </w:pPr>
            <w:r w:rsidRPr="00AB5073">
              <w:t>sana</w:t>
            </w:r>
          </w:p>
        </w:tc>
        <w:tc>
          <w:tcPr>
            <w:tcW w:w="1184" w:type="dxa"/>
            <w:shd w:val="clear" w:color="auto" w:fill="auto"/>
          </w:tcPr>
          <w:p w14:paraId="4D1DFEC0" w14:textId="77777777" w:rsidR="005F326D" w:rsidRPr="007A35F6" w:rsidRDefault="005F326D" w:rsidP="00FF626E">
            <w:pPr>
              <w:pStyle w:val="Text"/>
              <w:rPr>
                <w:rStyle w:val="ChBlueBold"/>
              </w:rPr>
            </w:pPr>
            <w:r w:rsidRPr="007A35F6">
              <w:rPr>
                <w:rStyle w:val="ChBlueBold"/>
              </w:rPr>
              <w:t>lan</w:t>
            </w:r>
            <w:r>
              <w:rPr>
                <w:rStyle w:val="ChBlueBold"/>
              </w:rPr>
              <w:t>g</w:t>
            </w:r>
            <w:r w:rsidRPr="007A35F6">
              <w:rPr>
                <w:rStyle w:val="ChBlueBold"/>
              </w:rPr>
              <w:t>sung</w:t>
            </w:r>
          </w:p>
        </w:tc>
      </w:tr>
      <w:tr w:rsidR="005F326D" w:rsidRPr="00AC23C4" w14:paraId="6CD4276E" w14:textId="77777777" w:rsidTr="00FF626E">
        <w:tc>
          <w:tcPr>
            <w:tcW w:w="709" w:type="dxa"/>
            <w:shd w:val="clear" w:color="auto" w:fill="auto"/>
          </w:tcPr>
          <w:p w14:paraId="5D7AFAA9" w14:textId="77777777" w:rsidR="005F326D" w:rsidRPr="00AB5073" w:rsidRDefault="005F326D" w:rsidP="00FF626E">
            <w:pPr>
              <w:pStyle w:val="GlossEng"/>
            </w:pPr>
          </w:p>
        </w:tc>
        <w:tc>
          <w:tcPr>
            <w:tcW w:w="284" w:type="dxa"/>
            <w:shd w:val="clear" w:color="auto" w:fill="auto"/>
          </w:tcPr>
          <w:p w14:paraId="51EF00E2" w14:textId="77777777" w:rsidR="005F326D" w:rsidRPr="00AB5073" w:rsidRDefault="005F326D" w:rsidP="00FF626E">
            <w:pPr>
              <w:pStyle w:val="GlossEng"/>
            </w:pPr>
          </w:p>
        </w:tc>
        <w:tc>
          <w:tcPr>
            <w:tcW w:w="284" w:type="dxa"/>
            <w:shd w:val="clear" w:color="auto" w:fill="auto"/>
          </w:tcPr>
          <w:p w14:paraId="5901AF9F" w14:textId="77777777" w:rsidR="005F326D" w:rsidRPr="00AB5073" w:rsidRDefault="005F326D" w:rsidP="00FF626E">
            <w:pPr>
              <w:pStyle w:val="GlossEng"/>
            </w:pPr>
          </w:p>
        </w:tc>
        <w:tc>
          <w:tcPr>
            <w:tcW w:w="640" w:type="dxa"/>
            <w:shd w:val="clear" w:color="auto" w:fill="auto"/>
          </w:tcPr>
          <w:p w14:paraId="30BB5894" w14:textId="77777777" w:rsidR="005F326D" w:rsidRPr="00AB5073" w:rsidRDefault="005F326D" w:rsidP="00FF626E">
            <w:pPr>
              <w:pStyle w:val="GlossEng"/>
            </w:pPr>
            <w:r w:rsidRPr="00AB5073">
              <w:t>bang!</w:t>
            </w:r>
          </w:p>
        </w:tc>
        <w:tc>
          <w:tcPr>
            <w:tcW w:w="707" w:type="dxa"/>
            <w:shd w:val="clear" w:color="auto" w:fill="auto"/>
          </w:tcPr>
          <w:p w14:paraId="1E41FC3C" w14:textId="77777777" w:rsidR="005F326D" w:rsidRPr="00AB5073" w:rsidRDefault="005F326D" w:rsidP="00FF626E">
            <w:pPr>
              <w:pStyle w:val="GlossEng"/>
            </w:pPr>
            <w:r w:rsidRPr="00AB5073">
              <w:t>enter</w:t>
            </w:r>
          </w:p>
        </w:tc>
        <w:tc>
          <w:tcPr>
            <w:tcW w:w="360" w:type="dxa"/>
            <w:shd w:val="clear" w:color="auto" w:fill="auto"/>
          </w:tcPr>
          <w:p w14:paraId="647654CC" w14:textId="77777777" w:rsidR="005F326D" w:rsidRPr="00AB5073" w:rsidRDefault="005F326D" w:rsidP="00FF626E">
            <w:pPr>
              <w:pStyle w:val="GlossEng"/>
            </w:pPr>
            <w:r w:rsidRPr="00AB5073">
              <w:t>at</w:t>
            </w:r>
          </w:p>
        </w:tc>
        <w:tc>
          <w:tcPr>
            <w:tcW w:w="751" w:type="dxa"/>
            <w:shd w:val="clear" w:color="auto" w:fill="auto"/>
          </w:tcPr>
          <w:p w14:paraId="2AA00F7F" w14:textId="77777777" w:rsidR="005F326D" w:rsidRPr="00AB5073" w:rsidRDefault="005F326D" w:rsidP="00FF626E">
            <w:pPr>
              <w:pStyle w:val="GlossEng"/>
            </w:pPr>
            <w:r w:rsidRPr="00AB5073">
              <w:t>bottom</w:t>
            </w:r>
          </w:p>
        </w:tc>
        <w:tc>
          <w:tcPr>
            <w:tcW w:w="573" w:type="dxa"/>
            <w:shd w:val="clear" w:color="auto" w:fill="auto"/>
          </w:tcPr>
          <w:p w14:paraId="597F3880" w14:textId="77777777" w:rsidR="005F326D" w:rsidRPr="00AB5073" w:rsidRDefault="005F326D" w:rsidP="00FF626E">
            <w:pPr>
              <w:pStyle w:val="GlossEng"/>
            </w:pPr>
            <w:r w:rsidRPr="00AB5073">
              <w:t>table</w:t>
            </w:r>
          </w:p>
        </w:tc>
        <w:tc>
          <w:tcPr>
            <w:tcW w:w="688" w:type="dxa"/>
            <w:shd w:val="clear" w:color="auto" w:fill="auto"/>
          </w:tcPr>
          <w:p w14:paraId="00A77DA4" w14:textId="77777777" w:rsidR="005F326D" w:rsidRPr="0099608C" w:rsidRDefault="005F326D" w:rsidP="00FF626E">
            <w:pPr>
              <w:pStyle w:val="GlossEng"/>
              <w:rPr>
                <w:rStyle w:val="ChSmallCaps"/>
              </w:rPr>
            </w:pPr>
            <w:r w:rsidRPr="0099608C">
              <w:rPr>
                <w:rStyle w:val="ChSmallCaps"/>
              </w:rPr>
              <w:t>l.dist</w:t>
            </w:r>
          </w:p>
        </w:tc>
        <w:tc>
          <w:tcPr>
            <w:tcW w:w="1184" w:type="dxa"/>
            <w:shd w:val="clear" w:color="auto" w:fill="auto"/>
          </w:tcPr>
          <w:p w14:paraId="348BA8B6" w14:textId="77777777" w:rsidR="005F326D" w:rsidRPr="00AB5073" w:rsidRDefault="005F326D" w:rsidP="00FF626E">
            <w:pPr>
              <w:pStyle w:val="GlossEng"/>
            </w:pPr>
            <w:r w:rsidRPr="00AB5073">
              <w:t>immediately</w:t>
            </w:r>
          </w:p>
        </w:tc>
      </w:tr>
    </w:tbl>
    <w:p w14:paraId="21F9A016" w14:textId="77777777" w:rsidR="005F326D" w:rsidRPr="00A030E8" w:rsidRDefault="005F326D" w:rsidP="005F326D">
      <w:pPr>
        <w:pStyle w:val="FreeTranslEng"/>
      </w:pPr>
      <w:r>
        <w:t xml:space="preserve">Intended reading: ‘whump! (the kid) went under the table over there </w:t>
      </w:r>
      <w:r w:rsidRPr="00BE6BA2">
        <w:rPr>
          <w:rStyle w:val="ChBlueBold"/>
        </w:rPr>
        <w:t>immediately</w:t>
      </w:r>
      <w:r>
        <w:t xml:space="preserve">’ </w:t>
      </w:r>
      <w:r w:rsidRPr="000321CC">
        <w:rPr>
          <w:rStyle w:val="ExampleSource"/>
        </w:rPr>
        <w:t>[</w:t>
      </w:r>
      <w:r>
        <w:rPr>
          <w:rStyle w:val="ExampleSource"/>
        </w:rPr>
        <w:t>Elicited MY131113.003</w:t>
      </w:r>
      <w:r w:rsidRPr="000321CC">
        <w:rPr>
          <w:rStyle w:val="ExampleSource"/>
        </w:rPr>
        <w:t>]</w:t>
      </w:r>
    </w:p>
    <w:p w14:paraId="007F2444" w14:textId="77777777" w:rsidR="005F326D" w:rsidRDefault="005F326D" w:rsidP="005F326D">
      <w:pPr>
        <w:pStyle w:val="Body0005after"/>
      </w:pPr>
      <w:r w:rsidRPr="00C656D4">
        <w:t xml:space="preserve">The </w:t>
      </w:r>
      <w:r>
        <w:t xml:space="preserve">meaning aspects conveyed by the different positions of the temporal adverbs have to do with scope. This is demonstrated with </w:t>
      </w:r>
      <w:r w:rsidRPr="00BB7BDE">
        <w:rPr>
          <w:rStyle w:val="ChItalBold"/>
        </w:rPr>
        <w:t>langsung</w:t>
      </w:r>
      <w:r>
        <w:t xml:space="preserve"> ‘immediately’ in three (near) contrastive examples: the pre-predicate position following the subject is shown in </w:t>
      </w:r>
      <w:r>
        <w:fldChar w:fldCharType="begin"/>
      </w:r>
      <w:r>
        <w:instrText xml:space="preserve"> REF _Ref363208514 \h </w:instrText>
      </w:r>
      <w:r>
        <w:fldChar w:fldCharType="separate"/>
      </w:r>
      <w:r w:rsidR="00154D81" w:rsidRPr="00856563">
        <w:t>(</w:t>
      </w:r>
      <w:r w:rsidR="00154D81">
        <w:rPr>
          <w:noProof/>
        </w:rPr>
        <w:t>171</w:t>
      </w:r>
      <w:r w:rsidR="00154D81" w:rsidRPr="00856563">
        <w:t>)</w:t>
      </w:r>
      <w:r>
        <w:fldChar w:fldCharType="end"/>
      </w:r>
      <w:r>
        <w:t xml:space="preserve">, the pre-predicate position preceding the subject in </w:t>
      </w:r>
      <w:r>
        <w:fldChar w:fldCharType="begin"/>
      </w:r>
      <w:r>
        <w:instrText xml:space="preserve"> REF _Ref363208513 \h </w:instrText>
      </w:r>
      <w:r>
        <w:fldChar w:fldCharType="separate"/>
      </w:r>
      <w:r w:rsidR="00154D81" w:rsidRPr="00856563">
        <w:t>(</w:t>
      </w:r>
      <w:r w:rsidR="00154D81">
        <w:rPr>
          <w:noProof/>
        </w:rPr>
        <w:t>172</w:t>
      </w:r>
      <w:r w:rsidR="00154D81" w:rsidRPr="00856563">
        <w:t>)</w:t>
      </w:r>
      <w:r>
        <w:fldChar w:fldCharType="end"/>
      </w:r>
      <w:r>
        <w:t xml:space="preserve">, and the post-predicate position in </w:t>
      </w:r>
      <w:r>
        <w:fldChar w:fldCharType="begin"/>
      </w:r>
      <w:r>
        <w:instrText xml:space="preserve"> REF _Ref363208515 \h </w:instrText>
      </w:r>
      <w:r>
        <w:fldChar w:fldCharType="separate"/>
      </w:r>
      <w:r w:rsidR="00154D81" w:rsidRPr="00856563">
        <w:t>(</w:t>
      </w:r>
      <w:r w:rsidR="00154D81">
        <w:rPr>
          <w:noProof/>
        </w:rPr>
        <w:t>173</w:t>
      </w:r>
      <w:r w:rsidR="00154D81" w:rsidRPr="00856563">
        <w:t>)</w:t>
      </w:r>
      <w:r>
        <w:fldChar w:fldCharType="end"/>
      </w:r>
      <w:r>
        <w:t>.</w:t>
      </w:r>
    </w:p>
    <w:p w14:paraId="289F07FE" w14:textId="77777777" w:rsidR="005F326D" w:rsidRDefault="005F326D" w:rsidP="005F326D">
      <w:pPr>
        <w:pStyle w:val="ExampleTitle"/>
      </w:pPr>
      <w:r>
        <w:t>Positions and scope of temporal adverbs</w:t>
      </w:r>
    </w:p>
    <w:tbl>
      <w:tblPr>
        <w:tblW w:w="0" w:type="auto"/>
        <w:tblCellMar>
          <w:left w:w="42" w:type="dxa"/>
          <w:right w:w="42" w:type="dxa"/>
        </w:tblCellMar>
        <w:tblLook w:val="01E0" w:firstRow="1" w:lastRow="1" w:firstColumn="1" w:lastColumn="1" w:noHBand="0" w:noVBand="0"/>
      </w:tblPr>
      <w:tblGrid>
        <w:gridCol w:w="709"/>
        <w:gridCol w:w="651"/>
        <w:gridCol w:w="1184"/>
        <w:gridCol w:w="823"/>
      </w:tblGrid>
      <w:tr w:rsidR="005F326D" w:rsidRPr="005D0663" w14:paraId="31BBF0EC" w14:textId="77777777" w:rsidTr="00FF626E">
        <w:tc>
          <w:tcPr>
            <w:tcW w:w="709" w:type="dxa"/>
            <w:shd w:val="clear" w:color="auto" w:fill="auto"/>
          </w:tcPr>
          <w:p w14:paraId="78025318" w14:textId="77777777" w:rsidR="005F326D" w:rsidRPr="00B2275B" w:rsidRDefault="005F326D" w:rsidP="00FF626E">
            <w:pPr>
              <w:pStyle w:val="O0Nwnext"/>
            </w:pPr>
            <w:bookmarkStart w:id="2358" w:name="_Ref363208514"/>
            <w:r w:rsidRPr="00856563">
              <w:t>(</w:t>
            </w:r>
            <w:fldSimple w:instr=" SEQ ( \* ARABIC \s 1 ">
              <w:r w:rsidR="00154D81">
                <w:rPr>
                  <w:noProof/>
                </w:rPr>
                <w:t>171</w:t>
              </w:r>
            </w:fldSimple>
            <w:r w:rsidRPr="00856563">
              <w:t>)</w:t>
            </w:r>
            <w:bookmarkEnd w:id="2358"/>
          </w:p>
        </w:tc>
        <w:tc>
          <w:tcPr>
            <w:tcW w:w="651" w:type="dxa"/>
            <w:shd w:val="clear" w:color="auto" w:fill="auto"/>
          </w:tcPr>
          <w:p w14:paraId="0C3AB16D" w14:textId="77777777" w:rsidR="005F326D" w:rsidRPr="003121E3" w:rsidRDefault="005F326D" w:rsidP="00FF626E">
            <w:pPr>
              <w:pStyle w:val="Text"/>
            </w:pPr>
            <w:r w:rsidRPr="003121E3">
              <w:t>bapa</w:t>
            </w:r>
          </w:p>
        </w:tc>
        <w:tc>
          <w:tcPr>
            <w:tcW w:w="1184" w:type="dxa"/>
            <w:shd w:val="clear" w:color="auto" w:fill="auto"/>
          </w:tcPr>
          <w:p w14:paraId="42B55B78" w14:textId="77777777" w:rsidR="005F326D" w:rsidRPr="00351690" w:rsidRDefault="005F326D" w:rsidP="00FF626E">
            <w:pPr>
              <w:pStyle w:val="Text"/>
              <w:rPr>
                <w:rStyle w:val="ChBlueBold"/>
              </w:rPr>
            </w:pPr>
            <w:r w:rsidRPr="00351690">
              <w:rPr>
                <w:rStyle w:val="ChBlueBold"/>
              </w:rPr>
              <w:t>langsung</w:t>
            </w:r>
          </w:p>
        </w:tc>
        <w:tc>
          <w:tcPr>
            <w:tcW w:w="823" w:type="dxa"/>
            <w:shd w:val="clear" w:color="auto" w:fill="auto"/>
          </w:tcPr>
          <w:p w14:paraId="4282DF43" w14:textId="77777777" w:rsidR="005F326D" w:rsidRPr="003121E3" w:rsidRDefault="005F326D" w:rsidP="00FF626E">
            <w:pPr>
              <w:pStyle w:val="Text"/>
            </w:pPr>
            <w:r w:rsidRPr="003121E3">
              <w:t>diam</w:t>
            </w:r>
          </w:p>
        </w:tc>
      </w:tr>
      <w:tr w:rsidR="005F326D" w:rsidRPr="00AC23C4" w14:paraId="794E7C3E" w14:textId="77777777" w:rsidTr="00FF626E">
        <w:tc>
          <w:tcPr>
            <w:tcW w:w="709" w:type="dxa"/>
            <w:shd w:val="clear" w:color="auto" w:fill="auto"/>
          </w:tcPr>
          <w:p w14:paraId="12165093" w14:textId="77777777" w:rsidR="005F326D" w:rsidRPr="003121E3" w:rsidRDefault="005F326D" w:rsidP="00FF626E">
            <w:pPr>
              <w:pStyle w:val="GlossEng"/>
            </w:pPr>
          </w:p>
        </w:tc>
        <w:tc>
          <w:tcPr>
            <w:tcW w:w="651" w:type="dxa"/>
            <w:shd w:val="clear" w:color="auto" w:fill="auto"/>
          </w:tcPr>
          <w:p w14:paraId="7D1DCBC6" w14:textId="77777777" w:rsidR="005F326D" w:rsidRPr="003121E3" w:rsidRDefault="005F326D" w:rsidP="00FF626E">
            <w:pPr>
              <w:pStyle w:val="GlossEng"/>
            </w:pPr>
            <w:r w:rsidRPr="003121E3">
              <w:t>father</w:t>
            </w:r>
          </w:p>
        </w:tc>
        <w:tc>
          <w:tcPr>
            <w:tcW w:w="1184" w:type="dxa"/>
            <w:shd w:val="clear" w:color="auto" w:fill="auto"/>
          </w:tcPr>
          <w:p w14:paraId="7B1F69DB" w14:textId="77777777" w:rsidR="005F326D" w:rsidRPr="003121E3" w:rsidRDefault="005F326D" w:rsidP="00FF626E">
            <w:pPr>
              <w:pStyle w:val="GlossEng"/>
            </w:pPr>
            <w:r w:rsidRPr="003121E3">
              <w:t>immediately</w:t>
            </w:r>
          </w:p>
        </w:tc>
        <w:tc>
          <w:tcPr>
            <w:tcW w:w="823" w:type="dxa"/>
            <w:shd w:val="clear" w:color="auto" w:fill="auto"/>
          </w:tcPr>
          <w:p w14:paraId="7F2CEB5E" w14:textId="77777777" w:rsidR="005F326D" w:rsidRPr="003121E3" w:rsidRDefault="005F326D" w:rsidP="00FF626E">
            <w:pPr>
              <w:pStyle w:val="GlossEng"/>
            </w:pPr>
            <w:r>
              <w:t>be.</w:t>
            </w:r>
            <w:r w:rsidRPr="003121E3">
              <w:t>quiet</w:t>
            </w:r>
          </w:p>
        </w:tc>
      </w:tr>
    </w:tbl>
    <w:p w14:paraId="5301438B" w14:textId="77777777" w:rsidR="005F326D" w:rsidRPr="00E2454E" w:rsidRDefault="005F326D" w:rsidP="005F326D">
      <w:pPr>
        <w:pStyle w:val="FreeTranslEng"/>
      </w:pPr>
      <w:r>
        <w:t xml:space="preserve">‘the gentleman was </w:t>
      </w:r>
      <w:r w:rsidRPr="00351690">
        <w:rPr>
          <w:rStyle w:val="ChBlueBold"/>
        </w:rPr>
        <w:t>immediately</w:t>
      </w:r>
      <w:r>
        <w:t xml:space="preserve"> quiet’ </w:t>
      </w:r>
      <w:r w:rsidRPr="00351690">
        <w:rPr>
          <w:rStyle w:val="ExampleSource"/>
        </w:rPr>
        <w:t>[080917-010-CvEx.0186]</w:t>
      </w:r>
    </w:p>
    <w:tbl>
      <w:tblPr>
        <w:tblW w:w="0" w:type="auto"/>
        <w:tblCellMar>
          <w:left w:w="42" w:type="dxa"/>
          <w:right w:w="42" w:type="dxa"/>
        </w:tblCellMar>
        <w:tblLook w:val="01E0" w:firstRow="1" w:lastRow="1" w:firstColumn="1" w:lastColumn="1" w:noHBand="0" w:noVBand="0"/>
      </w:tblPr>
      <w:tblGrid>
        <w:gridCol w:w="709"/>
        <w:gridCol w:w="1184"/>
        <w:gridCol w:w="584"/>
        <w:gridCol w:w="823"/>
      </w:tblGrid>
      <w:tr w:rsidR="005F326D" w:rsidRPr="005D0663" w14:paraId="5AA09A4D" w14:textId="77777777" w:rsidTr="00FF626E">
        <w:tc>
          <w:tcPr>
            <w:tcW w:w="709" w:type="dxa"/>
            <w:shd w:val="clear" w:color="auto" w:fill="auto"/>
          </w:tcPr>
          <w:p w14:paraId="7289106C" w14:textId="77777777" w:rsidR="005F326D" w:rsidRPr="00B2275B" w:rsidRDefault="005F326D" w:rsidP="00FF626E">
            <w:pPr>
              <w:pStyle w:val="O0Nwnext"/>
            </w:pPr>
            <w:bookmarkStart w:id="2359" w:name="_Ref363208513"/>
            <w:r w:rsidRPr="00856563">
              <w:t>(</w:t>
            </w:r>
            <w:fldSimple w:instr=" SEQ ( \* ARABIC \s 1 ">
              <w:r w:rsidR="00154D81">
                <w:rPr>
                  <w:noProof/>
                </w:rPr>
                <w:t>172</w:t>
              </w:r>
            </w:fldSimple>
            <w:r w:rsidRPr="00856563">
              <w:t>)</w:t>
            </w:r>
            <w:bookmarkEnd w:id="2359"/>
          </w:p>
        </w:tc>
        <w:tc>
          <w:tcPr>
            <w:tcW w:w="1184" w:type="dxa"/>
            <w:shd w:val="clear" w:color="auto" w:fill="auto"/>
          </w:tcPr>
          <w:p w14:paraId="0F47F2C7" w14:textId="77777777" w:rsidR="005F326D" w:rsidRPr="00351690" w:rsidRDefault="005F326D" w:rsidP="00FF626E">
            <w:pPr>
              <w:pStyle w:val="Text"/>
              <w:rPr>
                <w:rStyle w:val="ChBlueBold"/>
              </w:rPr>
            </w:pPr>
            <w:r w:rsidRPr="00351690">
              <w:rPr>
                <w:rStyle w:val="ChBlueBold"/>
              </w:rPr>
              <w:t>langsung</w:t>
            </w:r>
          </w:p>
        </w:tc>
        <w:tc>
          <w:tcPr>
            <w:tcW w:w="584" w:type="dxa"/>
            <w:shd w:val="clear" w:color="auto" w:fill="auto"/>
          </w:tcPr>
          <w:p w14:paraId="5639735D" w14:textId="77777777" w:rsidR="005F326D" w:rsidRPr="003121E3" w:rsidRDefault="005F326D" w:rsidP="00FF626E">
            <w:pPr>
              <w:pStyle w:val="Text"/>
            </w:pPr>
            <w:r w:rsidRPr="003121E3">
              <w:t>don</w:t>
            </w:r>
            <w:r>
              <w:t>g</w:t>
            </w:r>
          </w:p>
        </w:tc>
        <w:tc>
          <w:tcPr>
            <w:tcW w:w="823" w:type="dxa"/>
            <w:shd w:val="clear" w:color="auto" w:fill="auto"/>
          </w:tcPr>
          <w:p w14:paraId="750BA407" w14:textId="77777777" w:rsidR="005F326D" w:rsidRPr="003121E3" w:rsidRDefault="005F326D" w:rsidP="00FF626E">
            <w:pPr>
              <w:pStyle w:val="Text"/>
            </w:pPr>
            <w:r w:rsidRPr="003121E3">
              <w:t>diam</w:t>
            </w:r>
          </w:p>
        </w:tc>
      </w:tr>
      <w:tr w:rsidR="005F326D" w:rsidRPr="00AC23C4" w14:paraId="2F35673F" w14:textId="77777777" w:rsidTr="00FF626E">
        <w:tc>
          <w:tcPr>
            <w:tcW w:w="709" w:type="dxa"/>
            <w:shd w:val="clear" w:color="auto" w:fill="auto"/>
          </w:tcPr>
          <w:p w14:paraId="5E4C5C41" w14:textId="77777777" w:rsidR="005F326D" w:rsidRPr="003121E3" w:rsidRDefault="005F326D" w:rsidP="00FF626E">
            <w:pPr>
              <w:pStyle w:val="GlossEng"/>
            </w:pPr>
          </w:p>
        </w:tc>
        <w:tc>
          <w:tcPr>
            <w:tcW w:w="1184" w:type="dxa"/>
            <w:shd w:val="clear" w:color="auto" w:fill="auto"/>
          </w:tcPr>
          <w:p w14:paraId="327C131D" w14:textId="77777777" w:rsidR="005F326D" w:rsidRPr="003121E3" w:rsidRDefault="005F326D" w:rsidP="00FF626E">
            <w:pPr>
              <w:pStyle w:val="GlossEng"/>
            </w:pPr>
            <w:r w:rsidRPr="003121E3">
              <w:t>immediately</w:t>
            </w:r>
          </w:p>
        </w:tc>
        <w:tc>
          <w:tcPr>
            <w:tcW w:w="584" w:type="dxa"/>
            <w:shd w:val="clear" w:color="auto" w:fill="auto"/>
          </w:tcPr>
          <w:p w14:paraId="5CF60FC8" w14:textId="77777777" w:rsidR="005F326D" w:rsidRPr="0099608C" w:rsidRDefault="005F326D" w:rsidP="00FF626E">
            <w:pPr>
              <w:pStyle w:val="GlossEng"/>
              <w:rPr>
                <w:rStyle w:val="ChSmallCaps"/>
              </w:rPr>
            </w:pPr>
            <w:r w:rsidRPr="0099608C">
              <w:rPr>
                <w:rStyle w:val="ChSmallCaps"/>
              </w:rPr>
              <w:t>3pl</w:t>
            </w:r>
          </w:p>
        </w:tc>
        <w:tc>
          <w:tcPr>
            <w:tcW w:w="823" w:type="dxa"/>
            <w:shd w:val="clear" w:color="auto" w:fill="auto"/>
          </w:tcPr>
          <w:p w14:paraId="66C85A19" w14:textId="77777777" w:rsidR="005F326D" w:rsidRPr="003121E3" w:rsidRDefault="005F326D" w:rsidP="00FF626E">
            <w:pPr>
              <w:pStyle w:val="GlossEng"/>
            </w:pPr>
            <w:r>
              <w:t>be.</w:t>
            </w:r>
            <w:r w:rsidRPr="003121E3">
              <w:t>quiet</w:t>
            </w:r>
          </w:p>
        </w:tc>
      </w:tr>
    </w:tbl>
    <w:p w14:paraId="2EC6A086" w14:textId="77777777" w:rsidR="005F326D" w:rsidRDefault="005F326D" w:rsidP="005F326D">
      <w:pPr>
        <w:pStyle w:val="FreeTranslEng"/>
      </w:pPr>
      <w:r>
        <w:t>‘</w:t>
      </w:r>
      <w:r w:rsidRPr="004D22FC">
        <w:rPr>
          <w:rStyle w:val="ChBlueBold"/>
        </w:rPr>
        <w:t>immediately</w:t>
      </w:r>
      <w:r>
        <w:t xml:space="preserve"> they were quiet’ </w:t>
      </w:r>
      <w:r w:rsidRPr="00351690">
        <w:rPr>
          <w:rStyle w:val="ExampleSource"/>
        </w:rPr>
        <w:t>[080922-003-Cv.0085]</w:t>
      </w:r>
    </w:p>
    <w:tbl>
      <w:tblPr>
        <w:tblW w:w="0" w:type="auto"/>
        <w:tblCellMar>
          <w:left w:w="42" w:type="dxa"/>
          <w:right w:w="42" w:type="dxa"/>
        </w:tblCellMar>
        <w:tblLook w:val="01E0" w:firstRow="1" w:lastRow="1" w:firstColumn="1" w:lastColumn="1" w:noHBand="0" w:noVBand="0"/>
      </w:tblPr>
      <w:tblGrid>
        <w:gridCol w:w="709"/>
        <w:gridCol w:w="651"/>
        <w:gridCol w:w="489"/>
        <w:gridCol w:w="823"/>
        <w:gridCol w:w="1184"/>
      </w:tblGrid>
      <w:tr w:rsidR="005F326D" w:rsidRPr="005D0663" w14:paraId="42937BC6" w14:textId="77777777" w:rsidTr="00FF626E">
        <w:tc>
          <w:tcPr>
            <w:tcW w:w="709" w:type="dxa"/>
            <w:shd w:val="clear" w:color="auto" w:fill="auto"/>
          </w:tcPr>
          <w:p w14:paraId="1508F6D8" w14:textId="77777777" w:rsidR="005F326D" w:rsidRPr="00B2275B" w:rsidRDefault="005F326D" w:rsidP="00FF626E">
            <w:pPr>
              <w:pStyle w:val="O0Nwnext"/>
            </w:pPr>
            <w:bookmarkStart w:id="2360" w:name="_Ref363208515"/>
            <w:r w:rsidRPr="00856563">
              <w:t>(</w:t>
            </w:r>
            <w:fldSimple w:instr=" SEQ ( \* ARABIC \s 1 ">
              <w:r w:rsidR="00154D81">
                <w:rPr>
                  <w:noProof/>
                </w:rPr>
                <w:t>173</w:t>
              </w:r>
            </w:fldSimple>
            <w:r w:rsidRPr="00856563">
              <w:t>)</w:t>
            </w:r>
            <w:bookmarkEnd w:id="2360"/>
          </w:p>
        </w:tc>
        <w:tc>
          <w:tcPr>
            <w:tcW w:w="651" w:type="dxa"/>
            <w:shd w:val="clear" w:color="auto" w:fill="auto"/>
          </w:tcPr>
          <w:p w14:paraId="13F27EDC" w14:textId="77777777" w:rsidR="005F326D" w:rsidRPr="003121E3" w:rsidRDefault="005F326D" w:rsidP="00FF626E">
            <w:pPr>
              <w:pStyle w:val="Text"/>
            </w:pPr>
            <w:r w:rsidRPr="003121E3">
              <w:t>bapa</w:t>
            </w:r>
          </w:p>
        </w:tc>
        <w:tc>
          <w:tcPr>
            <w:tcW w:w="489" w:type="dxa"/>
            <w:shd w:val="clear" w:color="auto" w:fill="auto"/>
          </w:tcPr>
          <w:p w14:paraId="58F96ED9" w14:textId="77777777" w:rsidR="005F326D" w:rsidRPr="003121E3" w:rsidRDefault="005F326D" w:rsidP="00FF626E">
            <w:pPr>
              <w:pStyle w:val="Text"/>
            </w:pPr>
            <w:r w:rsidRPr="003121E3">
              <w:t>de</w:t>
            </w:r>
          </w:p>
        </w:tc>
        <w:tc>
          <w:tcPr>
            <w:tcW w:w="823" w:type="dxa"/>
            <w:shd w:val="clear" w:color="auto" w:fill="auto"/>
          </w:tcPr>
          <w:p w14:paraId="741E6C1F" w14:textId="77777777" w:rsidR="005F326D" w:rsidRPr="003121E3" w:rsidRDefault="005F326D" w:rsidP="00FF626E">
            <w:pPr>
              <w:pStyle w:val="Text"/>
            </w:pPr>
            <w:r w:rsidRPr="003121E3">
              <w:t>diam</w:t>
            </w:r>
          </w:p>
        </w:tc>
        <w:tc>
          <w:tcPr>
            <w:tcW w:w="1184" w:type="dxa"/>
            <w:shd w:val="clear" w:color="auto" w:fill="auto"/>
          </w:tcPr>
          <w:p w14:paraId="4E26D3AD" w14:textId="77777777" w:rsidR="005F326D" w:rsidRPr="00351690" w:rsidRDefault="005F326D" w:rsidP="00FF626E">
            <w:pPr>
              <w:pStyle w:val="Text"/>
              <w:rPr>
                <w:rStyle w:val="ChBlueBold"/>
              </w:rPr>
            </w:pPr>
            <w:r w:rsidRPr="00351690">
              <w:rPr>
                <w:rStyle w:val="ChBlueBold"/>
              </w:rPr>
              <w:t>langsung</w:t>
            </w:r>
          </w:p>
        </w:tc>
      </w:tr>
      <w:tr w:rsidR="005F326D" w:rsidRPr="00AC23C4" w14:paraId="1504DB79" w14:textId="77777777" w:rsidTr="00FF626E">
        <w:tc>
          <w:tcPr>
            <w:tcW w:w="709" w:type="dxa"/>
            <w:shd w:val="clear" w:color="auto" w:fill="auto"/>
          </w:tcPr>
          <w:p w14:paraId="2F00324C" w14:textId="77777777" w:rsidR="005F326D" w:rsidRPr="003121E3" w:rsidRDefault="005F326D" w:rsidP="00FF626E">
            <w:pPr>
              <w:pStyle w:val="GlossEng"/>
            </w:pPr>
          </w:p>
        </w:tc>
        <w:tc>
          <w:tcPr>
            <w:tcW w:w="651" w:type="dxa"/>
            <w:shd w:val="clear" w:color="auto" w:fill="auto"/>
          </w:tcPr>
          <w:p w14:paraId="35965F82" w14:textId="77777777" w:rsidR="005F326D" w:rsidRPr="003121E3" w:rsidRDefault="005F326D" w:rsidP="00FF626E">
            <w:pPr>
              <w:pStyle w:val="GlossEng"/>
            </w:pPr>
            <w:r w:rsidRPr="003121E3">
              <w:t>father</w:t>
            </w:r>
          </w:p>
        </w:tc>
        <w:tc>
          <w:tcPr>
            <w:tcW w:w="489" w:type="dxa"/>
            <w:shd w:val="clear" w:color="auto" w:fill="auto"/>
          </w:tcPr>
          <w:p w14:paraId="64DAC628" w14:textId="77777777" w:rsidR="005F326D" w:rsidRPr="0099608C" w:rsidRDefault="005F326D" w:rsidP="00FF626E">
            <w:pPr>
              <w:pStyle w:val="GlossEng"/>
              <w:rPr>
                <w:rStyle w:val="ChSmallCaps"/>
              </w:rPr>
            </w:pPr>
            <w:r w:rsidRPr="0099608C">
              <w:rPr>
                <w:rStyle w:val="ChSmallCaps"/>
              </w:rPr>
              <w:t>3sg</w:t>
            </w:r>
          </w:p>
        </w:tc>
        <w:tc>
          <w:tcPr>
            <w:tcW w:w="823" w:type="dxa"/>
            <w:shd w:val="clear" w:color="auto" w:fill="auto"/>
          </w:tcPr>
          <w:p w14:paraId="37F0D4C2" w14:textId="77777777" w:rsidR="005F326D" w:rsidRPr="003121E3" w:rsidRDefault="005F326D" w:rsidP="00FF626E">
            <w:pPr>
              <w:pStyle w:val="GlossEng"/>
            </w:pPr>
            <w:r>
              <w:t>be.</w:t>
            </w:r>
            <w:r w:rsidRPr="003121E3">
              <w:t>quiet</w:t>
            </w:r>
          </w:p>
        </w:tc>
        <w:tc>
          <w:tcPr>
            <w:tcW w:w="1184" w:type="dxa"/>
            <w:shd w:val="clear" w:color="auto" w:fill="auto"/>
          </w:tcPr>
          <w:p w14:paraId="2D1EE35B" w14:textId="77777777" w:rsidR="005F326D" w:rsidRPr="003121E3" w:rsidRDefault="005F326D" w:rsidP="00FF626E">
            <w:pPr>
              <w:pStyle w:val="GlossEng"/>
            </w:pPr>
            <w:r w:rsidRPr="003121E3">
              <w:t>immediately</w:t>
            </w:r>
          </w:p>
        </w:tc>
      </w:tr>
    </w:tbl>
    <w:p w14:paraId="76647A62" w14:textId="77777777" w:rsidR="005F326D" w:rsidRDefault="005F326D" w:rsidP="005F326D">
      <w:pPr>
        <w:pStyle w:val="FreeTranslEng"/>
      </w:pPr>
      <w:r>
        <w:t xml:space="preserve">‘the gentleman was quiet </w:t>
      </w:r>
      <w:r w:rsidRPr="00351690">
        <w:rPr>
          <w:rStyle w:val="ChBlueBold"/>
        </w:rPr>
        <w:t>immediately</w:t>
      </w:r>
      <w:r>
        <w:t xml:space="preserve">’ </w:t>
      </w:r>
      <w:r w:rsidRPr="00351690">
        <w:rPr>
          <w:rStyle w:val="ExampleSource"/>
        </w:rPr>
        <w:t>[080917-010-CvEx.0191]</w:t>
      </w:r>
    </w:p>
    <w:p w14:paraId="07B8021B" w14:textId="77777777" w:rsidR="005F326D" w:rsidRDefault="005F326D" w:rsidP="005F326D">
      <w:pPr>
        <w:pStyle w:val="Body0005after"/>
      </w:pPr>
      <w:r>
        <w:t xml:space="preserve">Only one temporal adverb has clear distinct meanings depending on its positions, namely </w:t>
      </w:r>
      <w:r w:rsidRPr="00852DFD">
        <w:rPr>
          <w:rStyle w:val="ChItalBold"/>
        </w:rPr>
        <w:t>dulu</w:t>
      </w:r>
      <w:r>
        <w:t xml:space="preserve"> ‘first, in the past’. Pre-predicate </w:t>
      </w:r>
      <w:r w:rsidRPr="000F3287">
        <w:rPr>
          <w:rStyle w:val="ChItalBold"/>
        </w:rPr>
        <w:t>dulu</w:t>
      </w:r>
      <w:r>
        <w:t xml:space="preserve"> translates with ‘in the past’, whereas post-predicate </w:t>
      </w:r>
      <w:r w:rsidRPr="000F3287">
        <w:rPr>
          <w:rStyle w:val="ChItalBold"/>
        </w:rPr>
        <w:t>dulu</w:t>
      </w:r>
      <w:r>
        <w:t xml:space="preserve"> translates with ‘first’, as shown in </w:t>
      </w:r>
      <w:r>
        <w:fldChar w:fldCharType="begin"/>
      </w:r>
      <w:r>
        <w:instrText xml:space="preserve"> REF _Ref363050575 \h </w:instrText>
      </w:r>
      <w:r>
        <w:fldChar w:fldCharType="separate"/>
      </w:r>
      <w:r w:rsidR="00154D81" w:rsidRPr="00856563">
        <w:t>(</w:t>
      </w:r>
      <w:r w:rsidR="00154D81">
        <w:rPr>
          <w:noProof/>
        </w:rPr>
        <w:t>174</w:t>
      </w:r>
      <w:r w:rsidR="00154D81" w:rsidRPr="00856563">
        <w:t>)</w:t>
      </w:r>
      <w:r>
        <w:fldChar w:fldCharType="end"/>
      </w:r>
      <w:r>
        <w:t>.</w:t>
      </w:r>
    </w:p>
    <w:p w14:paraId="39358D11" w14:textId="77777777" w:rsidR="005F326D" w:rsidRDefault="005F326D" w:rsidP="005F326D">
      <w:pPr>
        <w:pStyle w:val="ExampleTitle"/>
      </w:pPr>
      <w:r>
        <w:t xml:space="preserve">Temporal </w:t>
      </w:r>
      <w:r w:rsidRPr="00B3093B">
        <w:rPr>
          <w:rStyle w:val="ChItalBold"/>
        </w:rPr>
        <w:t>dulu</w:t>
      </w:r>
      <w:r>
        <w:t xml:space="preserve"> ‘in the past, first’ in clause-initial and post-predicate positions</w:t>
      </w:r>
    </w:p>
    <w:tbl>
      <w:tblPr>
        <w:tblW w:w="5469" w:type="dxa"/>
        <w:tblCellMar>
          <w:left w:w="42" w:type="dxa"/>
          <w:right w:w="42" w:type="dxa"/>
        </w:tblCellMar>
        <w:tblLook w:val="01E0" w:firstRow="1" w:lastRow="1" w:firstColumn="1" w:lastColumn="1" w:noHBand="0" w:noVBand="0"/>
      </w:tblPr>
      <w:tblGrid>
        <w:gridCol w:w="709"/>
        <w:gridCol w:w="574"/>
        <w:gridCol w:w="696"/>
        <w:gridCol w:w="567"/>
        <w:gridCol w:w="225"/>
        <w:gridCol w:w="726"/>
        <w:gridCol w:w="86"/>
        <w:gridCol w:w="620"/>
        <w:gridCol w:w="510"/>
        <w:gridCol w:w="756"/>
      </w:tblGrid>
      <w:tr w:rsidR="005F326D" w:rsidRPr="005D0663" w14:paraId="45CBC2D4" w14:textId="77777777" w:rsidTr="003A181B">
        <w:tc>
          <w:tcPr>
            <w:tcW w:w="709" w:type="dxa"/>
            <w:shd w:val="clear" w:color="auto" w:fill="auto"/>
          </w:tcPr>
          <w:p w14:paraId="5671950C" w14:textId="77777777" w:rsidR="005F326D" w:rsidRPr="00B2275B" w:rsidRDefault="005F326D" w:rsidP="00FF626E">
            <w:pPr>
              <w:pStyle w:val="O0Nwnext"/>
            </w:pPr>
            <w:bookmarkStart w:id="2361" w:name="_Ref363050575"/>
            <w:r w:rsidRPr="00856563">
              <w:t>(</w:t>
            </w:r>
            <w:fldSimple w:instr=" SEQ ( \* ARABIC \s 1 ">
              <w:r w:rsidR="00154D81">
                <w:rPr>
                  <w:noProof/>
                </w:rPr>
                <w:t>174</w:t>
              </w:r>
            </w:fldSimple>
            <w:r w:rsidRPr="00856563">
              <w:t>)</w:t>
            </w:r>
            <w:bookmarkEnd w:id="2361"/>
          </w:p>
        </w:tc>
        <w:tc>
          <w:tcPr>
            <w:tcW w:w="574" w:type="dxa"/>
            <w:shd w:val="clear" w:color="auto" w:fill="auto"/>
          </w:tcPr>
          <w:p w14:paraId="5E6FDF53" w14:textId="77777777" w:rsidR="005F326D" w:rsidRPr="003066CA" w:rsidRDefault="005F326D" w:rsidP="00FF626E">
            <w:pPr>
              <w:pStyle w:val="Text"/>
              <w:rPr>
                <w:rStyle w:val="ChBlueBold"/>
              </w:rPr>
            </w:pPr>
            <w:r w:rsidRPr="003066CA">
              <w:rPr>
                <w:rStyle w:val="ChBlueBold"/>
              </w:rPr>
              <w:t>dulu</w:t>
            </w:r>
          </w:p>
        </w:tc>
        <w:tc>
          <w:tcPr>
            <w:tcW w:w="696" w:type="dxa"/>
            <w:shd w:val="clear" w:color="auto" w:fill="auto"/>
          </w:tcPr>
          <w:p w14:paraId="04D7578F" w14:textId="77777777" w:rsidR="005F326D" w:rsidRPr="00EC696F" w:rsidRDefault="005F326D" w:rsidP="00FF626E">
            <w:pPr>
              <w:pStyle w:val="Text"/>
            </w:pPr>
            <w:r w:rsidRPr="00EC696F">
              <w:t>kiton</w:t>
            </w:r>
            <w:r>
              <w:t>g</w:t>
            </w:r>
          </w:p>
        </w:tc>
        <w:tc>
          <w:tcPr>
            <w:tcW w:w="567" w:type="dxa"/>
            <w:shd w:val="clear" w:color="auto" w:fill="auto"/>
          </w:tcPr>
          <w:p w14:paraId="5446CBB6" w14:textId="77777777" w:rsidR="005F326D" w:rsidRPr="00EC696F" w:rsidRDefault="005F326D" w:rsidP="00FF626E">
            <w:pPr>
              <w:pStyle w:val="Text"/>
            </w:pPr>
            <w:r w:rsidRPr="00EC696F">
              <w:t>pu</w:t>
            </w:r>
          </w:p>
        </w:tc>
        <w:tc>
          <w:tcPr>
            <w:tcW w:w="951" w:type="dxa"/>
            <w:gridSpan w:val="2"/>
            <w:shd w:val="clear" w:color="auto" w:fill="auto"/>
          </w:tcPr>
          <w:p w14:paraId="3B01D8E3" w14:textId="77777777" w:rsidR="005F326D" w:rsidRPr="00EC696F" w:rsidRDefault="005F326D" w:rsidP="00FF626E">
            <w:pPr>
              <w:pStyle w:val="Text"/>
            </w:pPr>
            <w:r w:rsidRPr="00EC696F">
              <w:t>oran</w:t>
            </w:r>
            <w:r>
              <w:t>g</w:t>
            </w:r>
            <w:r w:rsidRPr="00EC696F">
              <w:t>-tua</w:t>
            </w:r>
          </w:p>
        </w:tc>
        <w:tc>
          <w:tcPr>
            <w:tcW w:w="706" w:type="dxa"/>
            <w:gridSpan w:val="2"/>
            <w:shd w:val="clear" w:color="auto" w:fill="auto"/>
          </w:tcPr>
          <w:p w14:paraId="50EA5927" w14:textId="77777777" w:rsidR="005F326D" w:rsidRPr="00EC696F" w:rsidRDefault="005F326D" w:rsidP="00FF626E">
            <w:pPr>
              <w:pStyle w:val="Text"/>
            </w:pPr>
            <w:r w:rsidRPr="00EC696F">
              <w:t>itu</w:t>
            </w:r>
          </w:p>
        </w:tc>
        <w:tc>
          <w:tcPr>
            <w:tcW w:w="510" w:type="dxa"/>
            <w:shd w:val="clear" w:color="auto" w:fill="auto"/>
          </w:tcPr>
          <w:p w14:paraId="496AFB18" w14:textId="77777777" w:rsidR="005F326D" w:rsidRPr="00EC696F" w:rsidRDefault="005F326D" w:rsidP="00FF626E">
            <w:pPr>
              <w:pStyle w:val="Text"/>
            </w:pPr>
            <w:r w:rsidRPr="00EC696F">
              <w:t>tida</w:t>
            </w:r>
          </w:p>
        </w:tc>
        <w:tc>
          <w:tcPr>
            <w:tcW w:w="756" w:type="dxa"/>
            <w:shd w:val="clear" w:color="auto" w:fill="auto"/>
          </w:tcPr>
          <w:p w14:paraId="282F9DF7" w14:textId="77777777" w:rsidR="005F326D" w:rsidRPr="00EC696F" w:rsidRDefault="005F326D" w:rsidP="00FF626E">
            <w:pPr>
              <w:pStyle w:val="Text"/>
            </w:pPr>
            <w:r w:rsidRPr="00EC696F">
              <w:t>bisa</w:t>
            </w:r>
          </w:p>
        </w:tc>
      </w:tr>
      <w:tr w:rsidR="005F326D" w:rsidRPr="00AC23C4" w14:paraId="5AD17B10" w14:textId="77777777" w:rsidTr="003A181B">
        <w:tc>
          <w:tcPr>
            <w:tcW w:w="709" w:type="dxa"/>
            <w:shd w:val="clear" w:color="auto" w:fill="auto"/>
          </w:tcPr>
          <w:p w14:paraId="34FE1E66" w14:textId="77777777" w:rsidR="005F326D" w:rsidRPr="00EC696F" w:rsidRDefault="005F326D" w:rsidP="00FF626E">
            <w:pPr>
              <w:pStyle w:val="GlossEng2ptafter"/>
            </w:pPr>
          </w:p>
        </w:tc>
        <w:tc>
          <w:tcPr>
            <w:tcW w:w="574" w:type="dxa"/>
            <w:shd w:val="clear" w:color="auto" w:fill="auto"/>
          </w:tcPr>
          <w:p w14:paraId="13E111AA" w14:textId="77777777" w:rsidR="005F326D" w:rsidRPr="00175CA6" w:rsidRDefault="005F326D" w:rsidP="00FF626E">
            <w:pPr>
              <w:pStyle w:val="GlossEng2ptafter"/>
            </w:pPr>
            <w:r>
              <w:t>first</w:t>
            </w:r>
          </w:p>
        </w:tc>
        <w:tc>
          <w:tcPr>
            <w:tcW w:w="696" w:type="dxa"/>
            <w:shd w:val="clear" w:color="auto" w:fill="auto"/>
          </w:tcPr>
          <w:p w14:paraId="3C6F5BBC" w14:textId="77777777" w:rsidR="005F326D" w:rsidRPr="0099608C" w:rsidRDefault="005F326D" w:rsidP="00FF626E">
            <w:pPr>
              <w:pStyle w:val="GlossEng2ptafter"/>
              <w:rPr>
                <w:rStyle w:val="ChSmallCaps"/>
              </w:rPr>
            </w:pPr>
            <w:r w:rsidRPr="0099608C">
              <w:rPr>
                <w:rStyle w:val="ChSmallCaps"/>
              </w:rPr>
              <w:t>1pl</w:t>
            </w:r>
          </w:p>
        </w:tc>
        <w:tc>
          <w:tcPr>
            <w:tcW w:w="567" w:type="dxa"/>
            <w:shd w:val="clear" w:color="auto" w:fill="auto"/>
          </w:tcPr>
          <w:p w14:paraId="171EFEE3" w14:textId="77777777" w:rsidR="005F326D" w:rsidRPr="0099608C" w:rsidRDefault="005F326D" w:rsidP="00FF626E">
            <w:pPr>
              <w:pStyle w:val="GlossEng2ptafter"/>
              <w:rPr>
                <w:rStyle w:val="ChSmallCaps"/>
              </w:rPr>
            </w:pPr>
            <w:r w:rsidRPr="0099608C">
              <w:rPr>
                <w:rStyle w:val="ChSmallCaps"/>
              </w:rPr>
              <w:t>poss</w:t>
            </w:r>
          </w:p>
        </w:tc>
        <w:tc>
          <w:tcPr>
            <w:tcW w:w="951" w:type="dxa"/>
            <w:gridSpan w:val="2"/>
            <w:shd w:val="clear" w:color="auto" w:fill="auto"/>
          </w:tcPr>
          <w:p w14:paraId="1B24F7CD" w14:textId="77777777" w:rsidR="005F326D" w:rsidRPr="00EC696F" w:rsidRDefault="005F326D" w:rsidP="00FF626E">
            <w:pPr>
              <w:pStyle w:val="GlossEng2ptafter"/>
            </w:pPr>
            <w:r>
              <w:t>parent</w:t>
            </w:r>
          </w:p>
        </w:tc>
        <w:tc>
          <w:tcPr>
            <w:tcW w:w="706" w:type="dxa"/>
            <w:gridSpan w:val="2"/>
            <w:shd w:val="clear" w:color="auto" w:fill="auto"/>
          </w:tcPr>
          <w:p w14:paraId="744322D3" w14:textId="77777777" w:rsidR="005F326D" w:rsidRPr="0099608C" w:rsidRDefault="005F326D" w:rsidP="00FF626E">
            <w:pPr>
              <w:pStyle w:val="GlossEng2ptafter"/>
              <w:rPr>
                <w:rStyle w:val="ChSmallCaps"/>
              </w:rPr>
            </w:pPr>
            <w:r w:rsidRPr="0099608C">
              <w:rPr>
                <w:rStyle w:val="ChSmallCaps"/>
              </w:rPr>
              <w:t>d.dist</w:t>
            </w:r>
          </w:p>
        </w:tc>
        <w:tc>
          <w:tcPr>
            <w:tcW w:w="510" w:type="dxa"/>
            <w:shd w:val="clear" w:color="auto" w:fill="auto"/>
          </w:tcPr>
          <w:p w14:paraId="4E9BF110" w14:textId="77777777" w:rsidR="005F326D" w:rsidRPr="0099608C" w:rsidRDefault="005F326D" w:rsidP="00FF626E">
            <w:pPr>
              <w:pStyle w:val="GlossEng2ptafter"/>
              <w:rPr>
                <w:rStyle w:val="ChSmallCaps"/>
              </w:rPr>
            </w:pPr>
            <w:r w:rsidRPr="0099608C">
              <w:rPr>
                <w:rStyle w:val="ChSmallCaps"/>
              </w:rPr>
              <w:t>neg</w:t>
            </w:r>
          </w:p>
        </w:tc>
        <w:tc>
          <w:tcPr>
            <w:tcW w:w="756" w:type="dxa"/>
            <w:shd w:val="clear" w:color="auto" w:fill="auto"/>
          </w:tcPr>
          <w:p w14:paraId="4F7BC8C1" w14:textId="64922D25" w:rsidR="005F326D" w:rsidRPr="00EC696F" w:rsidRDefault="005F326D" w:rsidP="003A181B">
            <w:pPr>
              <w:pStyle w:val="GlossEng2ptafter"/>
            </w:pPr>
            <w:r>
              <w:t>be.</w:t>
            </w:r>
            <w:r w:rsidRPr="00EC696F">
              <w:t>able</w:t>
            </w:r>
          </w:p>
        </w:tc>
      </w:tr>
      <w:tr w:rsidR="005F326D" w:rsidRPr="00EF2B3C" w14:paraId="28FF788D" w14:textId="77777777" w:rsidTr="003A181B">
        <w:trPr>
          <w:gridAfter w:val="3"/>
          <w:wAfter w:w="1886" w:type="dxa"/>
        </w:trPr>
        <w:tc>
          <w:tcPr>
            <w:tcW w:w="709" w:type="dxa"/>
            <w:shd w:val="clear" w:color="auto" w:fill="auto"/>
          </w:tcPr>
          <w:p w14:paraId="316B04AF" w14:textId="77777777" w:rsidR="005F326D" w:rsidRPr="00210C8A" w:rsidRDefault="005F326D" w:rsidP="00FF626E">
            <w:pPr>
              <w:pStyle w:val="O0Nwnext"/>
            </w:pPr>
          </w:p>
        </w:tc>
        <w:tc>
          <w:tcPr>
            <w:tcW w:w="2062" w:type="dxa"/>
            <w:gridSpan w:val="4"/>
            <w:shd w:val="clear" w:color="auto" w:fill="auto"/>
          </w:tcPr>
          <w:p w14:paraId="719F6851" w14:textId="77777777" w:rsidR="005F326D" w:rsidRPr="00EC696F" w:rsidRDefault="005F326D" w:rsidP="00FF626E">
            <w:pPr>
              <w:pStyle w:val="Text"/>
            </w:pPr>
            <w:r w:rsidRPr="00EC696F">
              <w:t>berhubungan</w:t>
            </w:r>
            <w:r>
              <w:t>g</w:t>
            </w:r>
          </w:p>
        </w:tc>
        <w:tc>
          <w:tcPr>
            <w:tcW w:w="812" w:type="dxa"/>
            <w:gridSpan w:val="2"/>
            <w:shd w:val="clear" w:color="auto" w:fill="auto"/>
          </w:tcPr>
          <w:p w14:paraId="0B71D4DA" w14:textId="77777777" w:rsidR="005F326D" w:rsidRPr="003066CA" w:rsidRDefault="005F326D" w:rsidP="00FF626E">
            <w:pPr>
              <w:pStyle w:val="Text"/>
              <w:rPr>
                <w:rStyle w:val="ChBlueBold"/>
              </w:rPr>
            </w:pPr>
            <w:r w:rsidRPr="003066CA">
              <w:rPr>
                <w:rStyle w:val="ChBlueBold"/>
              </w:rPr>
              <w:t>dulu</w:t>
            </w:r>
          </w:p>
        </w:tc>
      </w:tr>
      <w:tr w:rsidR="005F326D" w:rsidRPr="00EC696F" w14:paraId="347F98BD" w14:textId="77777777" w:rsidTr="003A181B">
        <w:trPr>
          <w:gridAfter w:val="3"/>
          <w:wAfter w:w="1886" w:type="dxa"/>
        </w:trPr>
        <w:tc>
          <w:tcPr>
            <w:tcW w:w="709" w:type="dxa"/>
            <w:shd w:val="clear" w:color="auto" w:fill="auto"/>
          </w:tcPr>
          <w:p w14:paraId="6BC08C64" w14:textId="77777777" w:rsidR="005F326D" w:rsidRPr="00210C8A" w:rsidRDefault="005F326D" w:rsidP="00FF626E">
            <w:pPr>
              <w:pStyle w:val="GlossEng"/>
            </w:pPr>
          </w:p>
        </w:tc>
        <w:tc>
          <w:tcPr>
            <w:tcW w:w="2062" w:type="dxa"/>
            <w:gridSpan w:val="4"/>
            <w:shd w:val="clear" w:color="auto" w:fill="auto"/>
          </w:tcPr>
          <w:p w14:paraId="54D6C9FE" w14:textId="77777777" w:rsidR="005F326D" w:rsidRPr="00203A6E" w:rsidRDefault="005F326D" w:rsidP="00FF626E">
            <w:pPr>
              <w:pStyle w:val="GlossEng"/>
            </w:pPr>
            <w:r w:rsidRPr="00203A6E">
              <w:t>have.sexual.intercourse</w:t>
            </w:r>
          </w:p>
        </w:tc>
        <w:tc>
          <w:tcPr>
            <w:tcW w:w="812" w:type="dxa"/>
            <w:gridSpan w:val="2"/>
            <w:shd w:val="clear" w:color="auto" w:fill="auto"/>
          </w:tcPr>
          <w:p w14:paraId="4F10043E" w14:textId="77777777" w:rsidR="005F326D" w:rsidRPr="00EC696F" w:rsidRDefault="005F326D" w:rsidP="00FF626E">
            <w:pPr>
              <w:pStyle w:val="GlossEng"/>
            </w:pPr>
            <w:r>
              <w:t>first</w:t>
            </w:r>
          </w:p>
        </w:tc>
      </w:tr>
    </w:tbl>
    <w:p w14:paraId="1E1358D0" w14:textId="77777777" w:rsidR="005F326D" w:rsidRPr="00690E2C" w:rsidRDefault="005F326D" w:rsidP="005F326D">
      <w:pPr>
        <w:pStyle w:val="FreeTranslEng"/>
      </w:pPr>
      <w:r>
        <w:t>‘</w:t>
      </w:r>
      <w:r w:rsidRPr="00210C8A">
        <w:rPr>
          <w:rStyle w:val="ChBlueBold"/>
        </w:rPr>
        <w:t>in the past</w:t>
      </w:r>
      <w:r>
        <w:t xml:space="preserve"> our parents couldn’t have sex </w:t>
      </w:r>
      <w:r w:rsidRPr="00210C8A">
        <w:rPr>
          <w:rStyle w:val="ChBlueBold"/>
        </w:rPr>
        <w:t>first</w:t>
      </w:r>
      <w:r>
        <w:t xml:space="preserve"> (before getting married)’ </w:t>
      </w:r>
      <w:r w:rsidRPr="00203A6E">
        <w:rPr>
          <w:rStyle w:val="ExampleSource"/>
        </w:rPr>
        <w:t>[081110-006-</w:t>
      </w:r>
      <w:r>
        <w:rPr>
          <w:rStyle w:val="ExampleSource"/>
        </w:rPr>
        <w:t>CvEx</w:t>
      </w:r>
      <w:r w:rsidRPr="00203A6E">
        <w:rPr>
          <w:rStyle w:val="ExampleSource"/>
        </w:rPr>
        <w:t>.0012]</w:t>
      </w:r>
    </w:p>
    <w:p w14:paraId="6742E858" w14:textId="77777777" w:rsidR="005F326D" w:rsidRDefault="005F326D" w:rsidP="005F326D">
      <w:pPr>
        <w:pStyle w:val="Body0005after"/>
      </w:pPr>
      <w:r>
        <w:t xml:space="preserve">Temporal </w:t>
      </w:r>
      <w:r w:rsidRPr="00C93A3F">
        <w:rPr>
          <w:rStyle w:val="ChItalBold"/>
        </w:rPr>
        <w:t>baru</w:t>
      </w:r>
      <w:r>
        <w:t xml:space="preserve"> ‘recently’ and </w:t>
      </w:r>
      <w:r w:rsidRPr="003850FE">
        <w:rPr>
          <w:rStyle w:val="ChItalBold"/>
        </w:rPr>
        <w:t>baru</w:t>
      </w:r>
      <w:r>
        <w:rPr>
          <w:rStyle w:val="ChItalBold"/>
        </w:rPr>
        <w:t>~baru</w:t>
      </w:r>
      <w:r>
        <w:t xml:space="preserve"> ‘just now’ only occur in pre-predicate position, as in </w:t>
      </w:r>
      <w:r>
        <w:fldChar w:fldCharType="begin"/>
      </w:r>
      <w:r>
        <w:instrText xml:space="preserve"> REF _Ref358194359 \h </w:instrText>
      </w:r>
      <w:r>
        <w:fldChar w:fldCharType="separate"/>
      </w:r>
      <w:r w:rsidR="00154D81" w:rsidRPr="00856563">
        <w:t>(</w:t>
      </w:r>
      <w:r w:rsidR="00154D81">
        <w:rPr>
          <w:noProof/>
        </w:rPr>
        <w:t>175</w:t>
      </w:r>
      <w:r w:rsidR="00154D81" w:rsidRPr="00856563">
        <w:t>)</w:t>
      </w:r>
      <w:r>
        <w:fldChar w:fldCharType="end"/>
      </w:r>
      <w:r>
        <w:t xml:space="preserve"> and </w:t>
      </w:r>
      <w:r>
        <w:fldChar w:fldCharType="begin"/>
      </w:r>
      <w:r>
        <w:instrText xml:space="preserve"> REF _Ref371758441 \h </w:instrText>
      </w:r>
      <w:r>
        <w:fldChar w:fldCharType="separate"/>
      </w:r>
      <w:r w:rsidR="00154D81" w:rsidRPr="00856563">
        <w:t>(</w:t>
      </w:r>
      <w:r w:rsidR="00154D81">
        <w:rPr>
          <w:noProof/>
        </w:rPr>
        <w:t>176</w:t>
      </w:r>
      <w:r w:rsidR="00154D81" w:rsidRPr="00856563">
        <w:t>)</w:t>
      </w:r>
      <w:r>
        <w:fldChar w:fldCharType="end"/>
      </w:r>
      <w:r>
        <w:t xml:space="preserve">. While </w:t>
      </w:r>
      <w:r w:rsidRPr="00C93A3F">
        <w:rPr>
          <w:rStyle w:val="ChItalBold"/>
        </w:rPr>
        <w:t>baru</w:t>
      </w:r>
      <w:r>
        <w:t xml:space="preserve"> ‘recently’ directly precedes the predicate, </w:t>
      </w:r>
      <w:r w:rsidRPr="003850FE">
        <w:rPr>
          <w:rStyle w:val="ChItalBold"/>
        </w:rPr>
        <w:t>baru</w:t>
      </w:r>
      <w:r>
        <w:rPr>
          <w:rStyle w:val="ChItalBold"/>
        </w:rPr>
        <w:t>~baru</w:t>
      </w:r>
      <w:r>
        <w:t xml:space="preserve"> ‘just now’ precedes the subject.</w:t>
      </w:r>
    </w:p>
    <w:p w14:paraId="0CD86E6F" w14:textId="77777777" w:rsidR="005F326D" w:rsidRDefault="005F326D" w:rsidP="005F326D">
      <w:pPr>
        <w:pStyle w:val="ExampleTitle"/>
      </w:pPr>
      <w:r>
        <w:t xml:space="preserve">Temporal </w:t>
      </w:r>
      <w:r w:rsidRPr="00C93A3F">
        <w:rPr>
          <w:rStyle w:val="ChItalBold"/>
        </w:rPr>
        <w:t>baru</w:t>
      </w:r>
      <w:r>
        <w:t xml:space="preserve"> ‘recently’ and </w:t>
      </w:r>
      <w:r w:rsidRPr="003850FE">
        <w:rPr>
          <w:rStyle w:val="ChItalBold"/>
        </w:rPr>
        <w:t>baru</w:t>
      </w:r>
      <w:r>
        <w:rPr>
          <w:rStyle w:val="ChItalBold"/>
        </w:rPr>
        <w:t>~baru</w:t>
      </w:r>
      <w:r>
        <w:t xml:space="preserve"> ‘just now’ in pre-predicate position only</w:t>
      </w:r>
    </w:p>
    <w:tbl>
      <w:tblPr>
        <w:tblW w:w="3790" w:type="dxa"/>
        <w:tblCellMar>
          <w:left w:w="42" w:type="dxa"/>
          <w:right w:w="42" w:type="dxa"/>
        </w:tblCellMar>
        <w:tblLook w:val="01E0" w:firstRow="1" w:lastRow="1" w:firstColumn="1" w:lastColumn="1" w:noHBand="0" w:noVBand="0"/>
      </w:tblPr>
      <w:tblGrid>
        <w:gridCol w:w="709"/>
        <w:gridCol w:w="962"/>
        <w:gridCol w:w="584"/>
        <w:gridCol w:w="756"/>
        <w:gridCol w:w="779"/>
      </w:tblGrid>
      <w:tr w:rsidR="005F326D" w:rsidRPr="005D0663" w14:paraId="4CECF076" w14:textId="77777777" w:rsidTr="00FF626E">
        <w:tc>
          <w:tcPr>
            <w:tcW w:w="709" w:type="dxa"/>
            <w:shd w:val="clear" w:color="auto" w:fill="auto"/>
          </w:tcPr>
          <w:p w14:paraId="66115277" w14:textId="77777777" w:rsidR="005F326D" w:rsidRPr="00B2275B" w:rsidRDefault="005F326D" w:rsidP="00FF626E">
            <w:pPr>
              <w:pStyle w:val="O0Nwnext"/>
            </w:pPr>
            <w:bookmarkStart w:id="2362" w:name="_Ref358194359"/>
            <w:r w:rsidRPr="00856563">
              <w:t>(</w:t>
            </w:r>
            <w:fldSimple w:instr=" SEQ ( \* ARABIC \s 1 ">
              <w:r w:rsidR="00154D81">
                <w:rPr>
                  <w:noProof/>
                </w:rPr>
                <w:t>175</w:t>
              </w:r>
            </w:fldSimple>
            <w:r w:rsidRPr="00856563">
              <w:t>)</w:t>
            </w:r>
            <w:bookmarkEnd w:id="2362"/>
          </w:p>
        </w:tc>
        <w:tc>
          <w:tcPr>
            <w:tcW w:w="962" w:type="dxa"/>
            <w:shd w:val="clear" w:color="auto" w:fill="auto"/>
          </w:tcPr>
          <w:p w14:paraId="41959DA2" w14:textId="77777777" w:rsidR="005F326D" w:rsidRPr="007B3932" w:rsidRDefault="005F326D" w:rsidP="00FF626E">
            <w:pPr>
              <w:pStyle w:val="Text"/>
            </w:pPr>
            <w:r w:rsidRPr="007B3932">
              <w:t>kariawan</w:t>
            </w:r>
            <w:r>
              <w:t>g</w:t>
            </w:r>
          </w:p>
        </w:tc>
        <w:tc>
          <w:tcPr>
            <w:tcW w:w="584" w:type="dxa"/>
            <w:shd w:val="clear" w:color="auto" w:fill="auto"/>
          </w:tcPr>
          <w:p w14:paraId="23CD3A1A" w14:textId="77777777" w:rsidR="005F326D" w:rsidRPr="007B3932" w:rsidRDefault="005F326D" w:rsidP="00FF626E">
            <w:pPr>
              <w:pStyle w:val="Text"/>
            </w:pPr>
            <w:r w:rsidRPr="007B3932">
              <w:t>dong</w:t>
            </w:r>
          </w:p>
        </w:tc>
        <w:tc>
          <w:tcPr>
            <w:tcW w:w="756" w:type="dxa"/>
            <w:shd w:val="clear" w:color="auto" w:fill="auto"/>
          </w:tcPr>
          <w:p w14:paraId="133AC0A7" w14:textId="77777777" w:rsidR="005F326D" w:rsidRPr="00737292" w:rsidRDefault="005F326D" w:rsidP="00FF626E">
            <w:pPr>
              <w:pStyle w:val="Text"/>
              <w:rPr>
                <w:rStyle w:val="ChBlueBold"/>
              </w:rPr>
            </w:pPr>
            <w:r w:rsidRPr="00737292">
              <w:rPr>
                <w:rStyle w:val="ChBlueBold"/>
              </w:rPr>
              <w:t>baru</w:t>
            </w:r>
          </w:p>
        </w:tc>
        <w:tc>
          <w:tcPr>
            <w:tcW w:w="779" w:type="dxa"/>
            <w:shd w:val="clear" w:color="auto" w:fill="auto"/>
          </w:tcPr>
          <w:p w14:paraId="4FFD8BE7" w14:textId="77777777" w:rsidR="005F326D" w:rsidRPr="007B3932" w:rsidRDefault="005F326D" w:rsidP="00FF626E">
            <w:pPr>
              <w:pStyle w:val="Text"/>
            </w:pPr>
            <w:r w:rsidRPr="007B3932">
              <w:t>lewat</w:t>
            </w:r>
          </w:p>
        </w:tc>
      </w:tr>
      <w:tr w:rsidR="005F326D" w:rsidRPr="00AC23C4" w14:paraId="1F6FB438" w14:textId="77777777" w:rsidTr="00FF626E">
        <w:tc>
          <w:tcPr>
            <w:tcW w:w="709" w:type="dxa"/>
            <w:shd w:val="clear" w:color="auto" w:fill="auto"/>
          </w:tcPr>
          <w:p w14:paraId="38D1CD03" w14:textId="77777777" w:rsidR="005F326D" w:rsidRPr="007B3932" w:rsidRDefault="005F326D" w:rsidP="00FF626E">
            <w:pPr>
              <w:pStyle w:val="GlossEng"/>
            </w:pPr>
          </w:p>
        </w:tc>
        <w:tc>
          <w:tcPr>
            <w:tcW w:w="962" w:type="dxa"/>
            <w:shd w:val="clear" w:color="auto" w:fill="auto"/>
          </w:tcPr>
          <w:p w14:paraId="63B2C660" w14:textId="77777777" w:rsidR="005F326D" w:rsidRPr="007B3932" w:rsidRDefault="005F326D" w:rsidP="00FF626E">
            <w:pPr>
              <w:pStyle w:val="GlossEng"/>
            </w:pPr>
            <w:r w:rsidRPr="007B3932">
              <w:t>employee</w:t>
            </w:r>
          </w:p>
        </w:tc>
        <w:tc>
          <w:tcPr>
            <w:tcW w:w="584" w:type="dxa"/>
            <w:shd w:val="clear" w:color="auto" w:fill="auto"/>
          </w:tcPr>
          <w:p w14:paraId="5C714C5B" w14:textId="77777777" w:rsidR="005F326D" w:rsidRPr="0099608C" w:rsidRDefault="005F326D" w:rsidP="00FF626E">
            <w:pPr>
              <w:pStyle w:val="GlossEng"/>
              <w:rPr>
                <w:rStyle w:val="ChSmallCaps"/>
              </w:rPr>
            </w:pPr>
            <w:r w:rsidRPr="0099608C">
              <w:rPr>
                <w:rStyle w:val="ChSmallCaps"/>
              </w:rPr>
              <w:t>3pl</w:t>
            </w:r>
          </w:p>
        </w:tc>
        <w:tc>
          <w:tcPr>
            <w:tcW w:w="756" w:type="dxa"/>
            <w:shd w:val="clear" w:color="auto" w:fill="auto"/>
          </w:tcPr>
          <w:p w14:paraId="018B2617" w14:textId="77777777" w:rsidR="005F326D" w:rsidRPr="007B3932" w:rsidRDefault="005F326D" w:rsidP="00FF626E">
            <w:pPr>
              <w:pStyle w:val="GlossEng"/>
            </w:pPr>
            <w:r>
              <w:t>recently</w:t>
            </w:r>
          </w:p>
        </w:tc>
        <w:tc>
          <w:tcPr>
            <w:tcW w:w="779" w:type="dxa"/>
            <w:shd w:val="clear" w:color="auto" w:fill="auto"/>
          </w:tcPr>
          <w:p w14:paraId="5240EA77" w14:textId="77777777" w:rsidR="005F326D" w:rsidRPr="007B3932" w:rsidRDefault="005F326D" w:rsidP="00FF626E">
            <w:pPr>
              <w:pStyle w:val="GlossEng"/>
            </w:pPr>
            <w:r w:rsidRPr="007B3932">
              <w:t>pass.by</w:t>
            </w:r>
          </w:p>
        </w:tc>
      </w:tr>
    </w:tbl>
    <w:p w14:paraId="1B61973F" w14:textId="77777777" w:rsidR="005F326D" w:rsidRPr="00E2454E" w:rsidRDefault="005F326D" w:rsidP="005F326D">
      <w:pPr>
        <w:pStyle w:val="FreeTranslEng"/>
      </w:pPr>
      <w:r>
        <w:t xml:space="preserve">‘the employees </w:t>
      </w:r>
      <w:r>
        <w:rPr>
          <w:rStyle w:val="ChBlueBold"/>
        </w:rPr>
        <w:t>recently</w:t>
      </w:r>
      <w:r>
        <w:t xml:space="preserve"> walked by’ </w:t>
      </w:r>
      <w:r w:rsidRPr="00737292">
        <w:rPr>
          <w:rStyle w:val="ExampleSource"/>
        </w:rPr>
        <w:t>[080922-001a-CvPh.0830]</w:t>
      </w:r>
    </w:p>
    <w:tbl>
      <w:tblPr>
        <w:tblW w:w="0" w:type="auto"/>
        <w:tblCellMar>
          <w:left w:w="42" w:type="dxa"/>
          <w:right w:w="42" w:type="dxa"/>
        </w:tblCellMar>
        <w:tblLook w:val="01E0" w:firstRow="1" w:lastRow="1" w:firstColumn="1" w:lastColumn="1" w:noHBand="0" w:noVBand="0"/>
      </w:tblPr>
      <w:tblGrid>
        <w:gridCol w:w="709"/>
        <w:gridCol w:w="1111"/>
        <w:gridCol w:w="489"/>
        <w:gridCol w:w="707"/>
        <w:gridCol w:w="1040"/>
      </w:tblGrid>
      <w:tr w:rsidR="005F326D" w:rsidRPr="005D0663" w14:paraId="0D444C12" w14:textId="77777777" w:rsidTr="00FF626E">
        <w:tc>
          <w:tcPr>
            <w:tcW w:w="709" w:type="dxa"/>
            <w:shd w:val="clear" w:color="auto" w:fill="auto"/>
          </w:tcPr>
          <w:p w14:paraId="09F409A2" w14:textId="77777777" w:rsidR="005F326D" w:rsidRPr="00B2275B" w:rsidRDefault="005F326D" w:rsidP="00FF626E">
            <w:pPr>
              <w:pStyle w:val="O0Nwnext"/>
            </w:pPr>
            <w:bookmarkStart w:id="2363" w:name="_Ref371758441"/>
            <w:r w:rsidRPr="00856563">
              <w:t>(</w:t>
            </w:r>
            <w:fldSimple w:instr=" SEQ ( \* ARABIC \s 1 ">
              <w:r w:rsidR="00154D81">
                <w:rPr>
                  <w:noProof/>
                </w:rPr>
                <w:t>176</w:t>
              </w:r>
            </w:fldSimple>
            <w:r w:rsidRPr="00856563">
              <w:t>)</w:t>
            </w:r>
            <w:bookmarkEnd w:id="2363"/>
          </w:p>
        </w:tc>
        <w:tc>
          <w:tcPr>
            <w:tcW w:w="1111" w:type="dxa"/>
            <w:shd w:val="clear" w:color="auto" w:fill="auto"/>
          </w:tcPr>
          <w:p w14:paraId="722232BD" w14:textId="77777777" w:rsidR="005F326D" w:rsidRPr="00B50FFC" w:rsidRDefault="005F326D" w:rsidP="00FF626E">
            <w:pPr>
              <w:pStyle w:val="Text"/>
              <w:rPr>
                <w:rStyle w:val="ChBlueBold"/>
              </w:rPr>
            </w:pPr>
            <w:r w:rsidRPr="00B50FFC">
              <w:rPr>
                <w:rStyle w:val="ChBlueBold"/>
              </w:rPr>
              <w:t>baru~baru</w:t>
            </w:r>
          </w:p>
        </w:tc>
        <w:tc>
          <w:tcPr>
            <w:tcW w:w="489" w:type="dxa"/>
            <w:shd w:val="clear" w:color="auto" w:fill="auto"/>
          </w:tcPr>
          <w:p w14:paraId="250160EB" w14:textId="77777777" w:rsidR="005F326D" w:rsidRPr="00875E1C" w:rsidRDefault="005F326D" w:rsidP="00FF626E">
            <w:pPr>
              <w:pStyle w:val="Text"/>
            </w:pPr>
            <w:r>
              <w:t>d</w:t>
            </w:r>
            <w:r w:rsidRPr="00875E1C">
              <w:t>e</w:t>
            </w:r>
          </w:p>
        </w:tc>
        <w:tc>
          <w:tcPr>
            <w:tcW w:w="707" w:type="dxa"/>
            <w:shd w:val="clear" w:color="auto" w:fill="auto"/>
          </w:tcPr>
          <w:p w14:paraId="40EFCC58" w14:textId="77777777" w:rsidR="005F326D" w:rsidRPr="00875E1C" w:rsidRDefault="005F326D" w:rsidP="00FF626E">
            <w:pPr>
              <w:pStyle w:val="Text"/>
            </w:pPr>
            <w:r w:rsidRPr="00875E1C">
              <w:t>mas</w:t>
            </w:r>
            <w:r>
              <w:t>uk</w:t>
            </w:r>
          </w:p>
        </w:tc>
        <w:tc>
          <w:tcPr>
            <w:tcW w:w="1040" w:type="dxa"/>
            <w:shd w:val="clear" w:color="auto" w:fill="auto"/>
          </w:tcPr>
          <w:p w14:paraId="4A7F35EB" w14:textId="77777777" w:rsidR="005F326D" w:rsidRPr="00875E1C" w:rsidRDefault="005F326D" w:rsidP="00FF626E">
            <w:pPr>
              <w:pStyle w:val="Text"/>
            </w:pPr>
            <w:r>
              <w:t>ru</w:t>
            </w:r>
            <w:r w:rsidRPr="00875E1C">
              <w:t>ma-sakit</w:t>
            </w:r>
          </w:p>
        </w:tc>
      </w:tr>
      <w:tr w:rsidR="005F326D" w:rsidRPr="00AC23C4" w14:paraId="4BB362DA" w14:textId="77777777" w:rsidTr="00FF626E">
        <w:tc>
          <w:tcPr>
            <w:tcW w:w="709" w:type="dxa"/>
            <w:shd w:val="clear" w:color="auto" w:fill="auto"/>
          </w:tcPr>
          <w:p w14:paraId="1026FDE6" w14:textId="77777777" w:rsidR="005F326D" w:rsidRPr="00875E1C" w:rsidRDefault="005F326D" w:rsidP="00FF626E">
            <w:pPr>
              <w:pStyle w:val="GlossEng"/>
            </w:pPr>
          </w:p>
        </w:tc>
        <w:tc>
          <w:tcPr>
            <w:tcW w:w="1111" w:type="dxa"/>
            <w:shd w:val="clear" w:color="auto" w:fill="auto"/>
          </w:tcPr>
          <w:p w14:paraId="42E70C3D" w14:textId="77777777" w:rsidR="005F326D" w:rsidRPr="00875E1C" w:rsidRDefault="005F326D" w:rsidP="00FF626E">
            <w:pPr>
              <w:pStyle w:val="GlossEng"/>
            </w:pPr>
            <w:r>
              <w:t>just.now</w:t>
            </w:r>
          </w:p>
        </w:tc>
        <w:tc>
          <w:tcPr>
            <w:tcW w:w="489" w:type="dxa"/>
            <w:shd w:val="clear" w:color="auto" w:fill="auto"/>
          </w:tcPr>
          <w:p w14:paraId="34CD5607" w14:textId="77777777" w:rsidR="005F326D" w:rsidRPr="0099608C" w:rsidRDefault="005F326D" w:rsidP="00FF626E">
            <w:pPr>
              <w:pStyle w:val="GlossEng"/>
              <w:rPr>
                <w:rStyle w:val="ChSmallCaps"/>
              </w:rPr>
            </w:pPr>
            <w:r w:rsidRPr="0099608C">
              <w:rPr>
                <w:rStyle w:val="ChSmallCaps"/>
              </w:rPr>
              <w:t>3sg</w:t>
            </w:r>
          </w:p>
        </w:tc>
        <w:tc>
          <w:tcPr>
            <w:tcW w:w="707" w:type="dxa"/>
            <w:shd w:val="clear" w:color="auto" w:fill="auto"/>
          </w:tcPr>
          <w:p w14:paraId="446A2A87" w14:textId="77777777" w:rsidR="005F326D" w:rsidRPr="00875E1C" w:rsidRDefault="005F326D" w:rsidP="00FF626E">
            <w:pPr>
              <w:pStyle w:val="GlossEng"/>
            </w:pPr>
            <w:r w:rsidRPr="00875E1C">
              <w:t>enter</w:t>
            </w:r>
          </w:p>
        </w:tc>
        <w:tc>
          <w:tcPr>
            <w:tcW w:w="1040" w:type="dxa"/>
            <w:shd w:val="clear" w:color="auto" w:fill="auto"/>
          </w:tcPr>
          <w:p w14:paraId="37EE4AAB" w14:textId="77777777" w:rsidR="005F326D" w:rsidRPr="00875E1C" w:rsidRDefault="005F326D" w:rsidP="00FF626E">
            <w:pPr>
              <w:pStyle w:val="GlossEng"/>
            </w:pPr>
            <w:r w:rsidRPr="00875E1C">
              <w:t>hospital</w:t>
            </w:r>
          </w:p>
        </w:tc>
      </w:tr>
    </w:tbl>
    <w:p w14:paraId="3BE43224" w14:textId="77777777" w:rsidR="005F326D" w:rsidRPr="00E2454E" w:rsidRDefault="005F326D" w:rsidP="005F326D">
      <w:pPr>
        <w:pStyle w:val="FreeTranslEng15pt"/>
      </w:pPr>
      <w:r>
        <w:t>‘</w:t>
      </w:r>
      <w:r>
        <w:rPr>
          <w:rStyle w:val="ChBlueBold"/>
        </w:rPr>
        <w:t>just now</w:t>
      </w:r>
      <w:r>
        <w:t xml:space="preserve">, he got into hospital’ </w:t>
      </w:r>
      <w:r w:rsidRPr="009C7803">
        <w:rPr>
          <w:rStyle w:val="ExampleSource"/>
        </w:rPr>
        <w:t>[081115-001a-Cv.0070]</w:t>
      </w:r>
    </w:p>
    <w:p w14:paraId="3C646CF7" w14:textId="77777777" w:rsidR="005F326D" w:rsidRDefault="005F326D" w:rsidP="005F326D">
      <w:pPr>
        <w:pStyle w:val="Heading3"/>
      </w:pPr>
      <w:bookmarkStart w:id="2364" w:name="_Ref358227561"/>
      <w:bookmarkStart w:id="2365" w:name="_Toc362692993"/>
      <w:bookmarkStart w:id="2366" w:name="_Toc367531097"/>
      <w:bookmarkStart w:id="2367" w:name="_Toc440455593"/>
      <w:r>
        <w:t>Focus adverbs</w:t>
      </w:r>
      <w:bookmarkEnd w:id="2364"/>
      <w:bookmarkEnd w:id="2365"/>
      <w:bookmarkEnd w:id="2366"/>
      <w:bookmarkEnd w:id="2367"/>
    </w:p>
    <w:p w14:paraId="73B50A0E" w14:textId="356F4797" w:rsidR="005F326D" w:rsidRDefault="005F326D" w:rsidP="005F326D">
      <w:pPr>
        <w:pStyle w:val="Body0005after"/>
        <w:rPr>
          <w:lang w:eastAsia="en-US"/>
        </w:rPr>
      </w:pPr>
      <w:r>
        <w:t>Focus adverbs indicate “</w:t>
      </w:r>
      <w:r>
        <w:rPr>
          <w:lang w:eastAsia="en-US"/>
        </w:rPr>
        <w:t xml:space="preserve">an accentual peak or stress which is used to contrast or compare </w:t>
      </w:r>
      <w:r w:rsidRPr="00133E47">
        <w:t xml:space="preserve">[… </w:t>
      </w:r>
      <w:r>
        <w:rPr>
          <w:lang w:eastAsia="en-US"/>
        </w:rPr>
        <w:t xml:space="preserve">an] item either explicitly or implicitly with a set of alternatives” </w:t>
      </w:r>
      <w:r>
        <w:rPr>
          <w:rStyle w:val="Citation"/>
        </w:rPr>
        <w:fldChar w:fldCharType="begin"/>
      </w:r>
      <w:r w:rsidR="003A5B20">
        <w:rPr>
          <w:rStyle w:val="Citation"/>
        </w:rPr>
        <w:instrText>ADDIN CITAVI.PLACEHOLDER f83897bc-8a50-439e-bd24-4a9439d8b0c8 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KYWNrPC9GaXJzdE5hbWU+DQogICAgICAgICAgICA8TGFzdE5hbWU+SG9la3NlbWE8L0xhc3ROYW1lPg0KICAgICAgICAgICAgPFNleD5NYWxlPC9TZXg+DQogICAgICAgICAgPC9QZXJzb24+DQogICAgICAgICAgPFBlcnNvbj4NCiAgICAgICAgICAgIDxGaXJzdE5hbWU+RnJhbnM8L0ZpcnN0TmFtZT4NCiAgICAgICAgICAgIDxMYXN0TmFtZT5ad2FydHM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ZWtzZW1hIGFuZCBad2FydHMgMTk5MTogNTIpPC9UZXh0Pg0KICAgIDwvVGV4dFVuaXQ+DQogIDwvVGV4dFVuaXRzPg0KPC9QbGFjZWhvbGRlcj4=</w:instrText>
      </w:r>
      <w:r>
        <w:rPr>
          <w:rStyle w:val="Citation"/>
        </w:rPr>
        <w:fldChar w:fldCharType="separate"/>
      </w:r>
      <w:bookmarkStart w:id="2368" w:name="_CTVP001f83897bc8a50439ebd244a9439d8b0c8"/>
      <w:r w:rsidR="0092006B">
        <w:rPr>
          <w:rStyle w:val="Citation"/>
        </w:rPr>
        <w:t>(Hoeksema and Zwarts 1991: 52)</w:t>
      </w:r>
      <w:bookmarkEnd w:id="2368"/>
      <w:r>
        <w:rPr>
          <w:rStyle w:val="Citation"/>
        </w:rPr>
        <w:fldChar w:fldCharType="end"/>
      </w:r>
      <w:r>
        <w:rPr>
          <w:lang w:eastAsia="en-US"/>
        </w:rPr>
        <w:t xml:space="preserve">. </w:t>
      </w:r>
      <w:r>
        <w:rPr>
          <w:color w:val="000000"/>
          <w:lang w:eastAsia="en-US"/>
        </w:rPr>
        <w:t xml:space="preserve">That is, focus adverbs highlight information and signal some kind of restriction, thereby adding emphasis to an utterance. Hence, they are also known as </w:t>
      </w:r>
      <w:r>
        <w:rPr>
          <w:lang w:eastAsia="en-US"/>
        </w:rPr>
        <w:t xml:space="preserve">“emphatic” adverbs </w:t>
      </w:r>
      <w:r>
        <w:rPr>
          <w:rStyle w:val="Citation"/>
        </w:rPr>
        <w:fldChar w:fldCharType="begin"/>
      </w:r>
      <w:r>
        <w:rPr>
          <w:rStyle w:val="Citation"/>
        </w:rPr>
        <w:instrText>ADDIN CITAVI.PLACEHOLDER 36754c6e-1314-493e-b7c9-141d1064b69f 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dsOzbiAyMDAxOiA5NCk8L1RleHQ+DQogICAgPC9UZXh0VW5pdD4NCiAgPC9UZXh0VW5pdHM+DQo8L1BsYWNlaG9sZGVyPg==</w:instrText>
      </w:r>
      <w:r>
        <w:rPr>
          <w:rStyle w:val="Citation"/>
        </w:rPr>
        <w:fldChar w:fldCharType="separate"/>
      </w:r>
      <w:bookmarkStart w:id="2369" w:name="_CTVP00136754c6e1314493eb7c9141d1064b69f"/>
      <w:r w:rsidR="0092006B">
        <w:rPr>
          <w:rStyle w:val="Citation"/>
        </w:rPr>
        <w:t>(Givón 2001: 94)</w:t>
      </w:r>
      <w:bookmarkEnd w:id="2369"/>
      <w:r>
        <w:rPr>
          <w:rStyle w:val="Citation"/>
        </w:rPr>
        <w:fldChar w:fldCharType="end"/>
      </w:r>
      <w:r>
        <w:rPr>
          <w:lang w:eastAsia="en-US"/>
        </w:rPr>
        <w:t xml:space="preserve">. In Papuan Malay, almost all focus adverbs take a pre-predicate position, as shown in </w:t>
      </w:r>
      <w:r>
        <w:rPr>
          <w:lang w:eastAsia="en-US"/>
        </w:rPr>
        <w:fldChar w:fldCharType="begin"/>
      </w:r>
      <w:r>
        <w:rPr>
          <w:lang w:eastAsia="en-US"/>
        </w:rPr>
        <w:instrText xml:space="preserve"> REF _Ref375581299 \h </w:instrText>
      </w:r>
      <w:r>
        <w:rPr>
          <w:lang w:eastAsia="en-US"/>
        </w:rPr>
      </w:r>
      <w:r>
        <w:rPr>
          <w:lang w:eastAsia="en-US"/>
        </w:rPr>
        <w:fldChar w:fldCharType="separate"/>
      </w:r>
      <w:r w:rsidR="00154D81" w:rsidRPr="00534F9D">
        <w:t xml:space="preserve">Table </w:t>
      </w:r>
      <w:r w:rsidR="00154D81">
        <w:rPr>
          <w:noProof/>
          <w:cs/>
        </w:rPr>
        <w:t>‎</w:t>
      </w:r>
      <w:r w:rsidR="00154D81">
        <w:rPr>
          <w:noProof/>
        </w:rPr>
        <w:t>5</w:t>
      </w:r>
      <w:r w:rsidR="00154D81">
        <w:t>.</w:t>
      </w:r>
      <w:r w:rsidR="00154D81">
        <w:rPr>
          <w:noProof/>
        </w:rPr>
        <w:t>26</w:t>
      </w:r>
      <w:r>
        <w:rPr>
          <w:lang w:eastAsia="en-US"/>
        </w:rPr>
        <w:fldChar w:fldCharType="end"/>
      </w:r>
      <w:r>
        <w:t xml:space="preserve">. </w:t>
      </w:r>
      <w:r>
        <w:rPr>
          <w:lang w:eastAsia="en-US"/>
        </w:rPr>
        <w:t xml:space="preserve">The exceptions are </w:t>
      </w:r>
      <w:r w:rsidRPr="00CA7394">
        <w:rPr>
          <w:rStyle w:val="ChItalBold"/>
        </w:rPr>
        <w:t>juga</w:t>
      </w:r>
      <w:r>
        <w:rPr>
          <w:lang w:eastAsia="en-US"/>
        </w:rPr>
        <w:t xml:space="preserve"> ‘also’, </w:t>
      </w:r>
      <w:r w:rsidRPr="00ED65F7">
        <w:rPr>
          <w:rStyle w:val="ChItalBold"/>
        </w:rPr>
        <w:t>lagi</w:t>
      </w:r>
      <w:r>
        <w:rPr>
          <w:lang w:eastAsia="en-US"/>
        </w:rPr>
        <w:t xml:space="preserve"> ‘again, also’, and </w:t>
      </w:r>
      <w:r w:rsidRPr="00CA7394">
        <w:rPr>
          <w:rStyle w:val="ChItalBold"/>
        </w:rPr>
        <w:t>saja</w:t>
      </w:r>
      <w:r>
        <w:rPr>
          <w:lang w:eastAsia="en-US"/>
        </w:rPr>
        <w:t xml:space="preserve"> ‘just’ which take a post-predicate position. While the latter two only occur in post-predicate position, </w:t>
      </w:r>
      <w:r w:rsidRPr="00CA7394">
        <w:rPr>
          <w:rStyle w:val="ChItalBold"/>
        </w:rPr>
        <w:t>juga</w:t>
      </w:r>
      <w:r>
        <w:rPr>
          <w:lang w:eastAsia="en-US"/>
        </w:rPr>
        <w:t xml:space="preserve"> ‘also’ also takes a pre-predicate position.</w:t>
      </w:r>
    </w:p>
    <w:p w14:paraId="034FC27C" w14:textId="77777777" w:rsidR="005F326D" w:rsidRDefault="005F326D" w:rsidP="005F326D">
      <w:pPr>
        <w:pStyle w:val="Caption"/>
      </w:pPr>
      <w:bookmarkStart w:id="2370" w:name="_Ref375581299"/>
      <w:r w:rsidRPr="00534F9D">
        <w:t xml:space="preserve">Table </w:t>
      </w:r>
      <w:fldSimple w:instr=" STYLEREF 1 \s ">
        <w:r w:rsidR="00154D81">
          <w:rPr>
            <w:noProof/>
            <w:cs/>
          </w:rPr>
          <w:t>‎</w:t>
        </w:r>
        <w:r w:rsidR="00154D81">
          <w:rPr>
            <w:noProof/>
          </w:rPr>
          <w:t>5</w:t>
        </w:r>
      </w:fldSimple>
      <w:r>
        <w:t>.</w:t>
      </w:r>
      <w:fldSimple w:instr=" SEQ Table \* ARABIC \s 1 ">
        <w:r w:rsidR="00154D81">
          <w:rPr>
            <w:noProof/>
          </w:rPr>
          <w:t>26</w:t>
        </w:r>
      </w:fldSimple>
      <w:bookmarkEnd w:id="2370"/>
      <w:r w:rsidRPr="00534F9D">
        <w:t>:</w:t>
      </w:r>
      <w:r w:rsidRPr="00534F9D">
        <w:tab/>
      </w:r>
      <w:r>
        <w:t>Focus adverbs and their positions within the clause</w:t>
      </w:r>
      <w:r>
        <w:rPr>
          <w:rStyle w:val="FootnoteReference"/>
        </w:rPr>
        <w:footnoteReference w:id="160"/>
      </w:r>
    </w:p>
    <w:tbl>
      <w:tblPr>
        <w:tblW w:w="0" w:type="auto"/>
        <w:tblInd w:w="170" w:type="dxa"/>
        <w:tblBorders>
          <w:top w:val="single" w:sz="4" w:space="0" w:color="auto"/>
          <w:bottom w:val="single" w:sz="4" w:space="0" w:color="auto"/>
        </w:tblBorders>
        <w:tblLayout w:type="fixed"/>
        <w:tblLook w:val="01E0" w:firstRow="1" w:lastRow="1" w:firstColumn="1" w:lastColumn="1" w:noHBand="0" w:noVBand="0"/>
      </w:tblPr>
      <w:tblGrid>
        <w:gridCol w:w="1191"/>
        <w:gridCol w:w="1928"/>
        <w:gridCol w:w="1191"/>
        <w:gridCol w:w="1191"/>
      </w:tblGrid>
      <w:tr w:rsidR="005F326D" w:rsidRPr="00AC23C4" w14:paraId="6A168808" w14:textId="77777777" w:rsidTr="00FF626E">
        <w:trPr>
          <w:tblHeader/>
        </w:trPr>
        <w:tc>
          <w:tcPr>
            <w:tcW w:w="1191" w:type="dxa"/>
            <w:tcBorders>
              <w:bottom w:val="nil"/>
            </w:tcBorders>
            <w:shd w:val="clear" w:color="auto" w:fill="auto"/>
          </w:tcPr>
          <w:p w14:paraId="25E4CB37" w14:textId="77777777" w:rsidR="005F326D" w:rsidRPr="002448A3" w:rsidRDefault="005F326D" w:rsidP="00FF626E">
            <w:pPr>
              <w:pStyle w:val="TableCell3-2Center"/>
            </w:pPr>
            <w:r w:rsidRPr="002448A3">
              <w:t>Item</w:t>
            </w:r>
          </w:p>
        </w:tc>
        <w:tc>
          <w:tcPr>
            <w:tcW w:w="1928" w:type="dxa"/>
            <w:tcBorders>
              <w:bottom w:val="nil"/>
            </w:tcBorders>
            <w:shd w:val="clear" w:color="auto" w:fill="auto"/>
          </w:tcPr>
          <w:p w14:paraId="5554D15A" w14:textId="77777777" w:rsidR="005F326D" w:rsidRDefault="005F326D" w:rsidP="00FF626E">
            <w:pPr>
              <w:pStyle w:val="TableCell3-2Center"/>
            </w:pPr>
            <w:r>
              <w:t>Gloss</w:t>
            </w:r>
          </w:p>
        </w:tc>
        <w:tc>
          <w:tcPr>
            <w:tcW w:w="2382" w:type="dxa"/>
            <w:gridSpan w:val="2"/>
            <w:tcBorders>
              <w:bottom w:val="nil"/>
            </w:tcBorders>
            <w:shd w:val="clear" w:color="auto" w:fill="auto"/>
          </w:tcPr>
          <w:p w14:paraId="31F04868" w14:textId="77777777" w:rsidR="005F326D" w:rsidRDefault="005F326D" w:rsidP="00FF626E">
            <w:pPr>
              <w:pStyle w:val="TableCell3-2Center"/>
            </w:pPr>
            <w:r>
              <w:t>Position within the clause</w:t>
            </w:r>
          </w:p>
        </w:tc>
      </w:tr>
      <w:tr w:rsidR="005F326D" w:rsidRPr="00AC23C4" w14:paraId="33E4046D" w14:textId="77777777" w:rsidTr="00FF626E">
        <w:trPr>
          <w:tblHeader/>
        </w:trPr>
        <w:tc>
          <w:tcPr>
            <w:tcW w:w="1191" w:type="dxa"/>
            <w:tcBorders>
              <w:top w:val="nil"/>
              <w:bottom w:val="single" w:sz="4" w:space="0" w:color="auto"/>
            </w:tcBorders>
            <w:shd w:val="clear" w:color="auto" w:fill="auto"/>
          </w:tcPr>
          <w:p w14:paraId="7D6D9B54" w14:textId="77777777" w:rsidR="005F326D" w:rsidRPr="002448A3" w:rsidRDefault="005F326D" w:rsidP="00FF626E">
            <w:pPr>
              <w:pStyle w:val="TableCell0-3Center"/>
            </w:pPr>
          </w:p>
        </w:tc>
        <w:tc>
          <w:tcPr>
            <w:tcW w:w="1928" w:type="dxa"/>
            <w:tcBorders>
              <w:top w:val="nil"/>
              <w:bottom w:val="single" w:sz="4" w:space="0" w:color="auto"/>
            </w:tcBorders>
            <w:shd w:val="clear" w:color="auto" w:fill="auto"/>
          </w:tcPr>
          <w:p w14:paraId="70ECF274" w14:textId="77777777" w:rsidR="005F326D" w:rsidRDefault="005F326D" w:rsidP="00FF626E">
            <w:pPr>
              <w:pStyle w:val="TableCell0-3Center"/>
            </w:pPr>
          </w:p>
        </w:tc>
        <w:tc>
          <w:tcPr>
            <w:tcW w:w="1191" w:type="dxa"/>
            <w:tcBorders>
              <w:top w:val="nil"/>
              <w:bottom w:val="single" w:sz="4" w:space="0" w:color="auto"/>
            </w:tcBorders>
            <w:shd w:val="clear" w:color="auto" w:fill="auto"/>
          </w:tcPr>
          <w:p w14:paraId="4D1E3F9B" w14:textId="77777777" w:rsidR="005F326D" w:rsidRPr="0099608C" w:rsidRDefault="005F326D" w:rsidP="00FF626E">
            <w:pPr>
              <w:pStyle w:val="TableCell0-3Center"/>
              <w:rPr>
                <w:rStyle w:val="ChSmallCaps"/>
              </w:rPr>
            </w:pPr>
            <w:r w:rsidRPr="0099608C">
              <w:rPr>
                <w:rStyle w:val="ChSmallCaps"/>
              </w:rPr>
              <w:t>pre-pred</w:t>
            </w:r>
          </w:p>
        </w:tc>
        <w:tc>
          <w:tcPr>
            <w:tcW w:w="1191" w:type="dxa"/>
            <w:tcBorders>
              <w:top w:val="nil"/>
              <w:bottom w:val="single" w:sz="4" w:space="0" w:color="auto"/>
            </w:tcBorders>
            <w:shd w:val="clear" w:color="auto" w:fill="auto"/>
          </w:tcPr>
          <w:p w14:paraId="1C7AF3B4" w14:textId="77777777" w:rsidR="005F326D" w:rsidRPr="0099608C" w:rsidRDefault="005F326D" w:rsidP="00FF626E">
            <w:pPr>
              <w:pStyle w:val="TableCell0-3Center"/>
              <w:rPr>
                <w:rStyle w:val="ChSmallCaps"/>
              </w:rPr>
            </w:pPr>
            <w:r w:rsidRPr="0099608C">
              <w:rPr>
                <w:rStyle w:val="ChSmallCaps"/>
              </w:rPr>
              <w:t>post-pred</w:t>
            </w:r>
          </w:p>
        </w:tc>
      </w:tr>
      <w:tr w:rsidR="005F326D" w14:paraId="6DA783D9" w14:textId="77777777" w:rsidTr="00FF626E">
        <w:tc>
          <w:tcPr>
            <w:tcW w:w="1191" w:type="dxa"/>
            <w:tcBorders>
              <w:top w:val="single" w:sz="4" w:space="0" w:color="auto"/>
            </w:tcBorders>
            <w:shd w:val="clear" w:color="auto" w:fill="auto"/>
          </w:tcPr>
          <w:p w14:paraId="4D8AA0BD" w14:textId="77777777" w:rsidR="005F326D" w:rsidRPr="00D75028" w:rsidRDefault="005F326D" w:rsidP="00FF626E">
            <w:pPr>
              <w:pStyle w:val="TableCell2-0Break"/>
              <w:rPr>
                <w:rStyle w:val="ChItalBold"/>
              </w:rPr>
            </w:pPr>
            <w:r w:rsidRPr="00D75028">
              <w:rPr>
                <w:rStyle w:val="ChItalBold"/>
              </w:rPr>
              <w:t>apalagi</w:t>
            </w:r>
          </w:p>
        </w:tc>
        <w:tc>
          <w:tcPr>
            <w:tcW w:w="1928" w:type="dxa"/>
            <w:tcBorders>
              <w:top w:val="single" w:sz="4" w:space="0" w:color="auto"/>
            </w:tcBorders>
            <w:shd w:val="clear" w:color="auto" w:fill="auto"/>
          </w:tcPr>
          <w:p w14:paraId="5A455604" w14:textId="77777777" w:rsidR="005F326D" w:rsidRPr="002D0AD5" w:rsidRDefault="005F326D" w:rsidP="00FF626E">
            <w:pPr>
              <w:pStyle w:val="TableCell2-0Break"/>
            </w:pPr>
            <w:r>
              <w:t>‘moreover’</w:t>
            </w:r>
          </w:p>
        </w:tc>
        <w:tc>
          <w:tcPr>
            <w:tcW w:w="1191" w:type="dxa"/>
            <w:tcBorders>
              <w:top w:val="single" w:sz="4" w:space="0" w:color="auto"/>
            </w:tcBorders>
            <w:shd w:val="clear" w:color="auto" w:fill="auto"/>
          </w:tcPr>
          <w:p w14:paraId="3101ABC0" w14:textId="77777777" w:rsidR="005F326D" w:rsidRPr="00ED2A00" w:rsidRDefault="005F326D" w:rsidP="00FF626E">
            <w:pPr>
              <w:pStyle w:val="TableCell2-0CenterBreak"/>
            </w:pPr>
            <w:r w:rsidRPr="00ED2A00">
              <w:t>X</w:t>
            </w:r>
          </w:p>
        </w:tc>
        <w:tc>
          <w:tcPr>
            <w:tcW w:w="1191" w:type="dxa"/>
            <w:tcBorders>
              <w:top w:val="single" w:sz="4" w:space="0" w:color="auto"/>
            </w:tcBorders>
            <w:shd w:val="clear" w:color="auto" w:fill="auto"/>
          </w:tcPr>
          <w:p w14:paraId="2826A57D" w14:textId="77777777" w:rsidR="005F326D" w:rsidRPr="00ED2A00" w:rsidRDefault="005F326D" w:rsidP="00FF626E">
            <w:pPr>
              <w:pStyle w:val="TableCell2-0CenterBreak"/>
            </w:pPr>
          </w:p>
        </w:tc>
      </w:tr>
      <w:tr w:rsidR="005F326D" w:rsidRPr="00D85C23" w14:paraId="615A81A7" w14:textId="77777777" w:rsidTr="00FF626E">
        <w:tc>
          <w:tcPr>
            <w:tcW w:w="1191" w:type="dxa"/>
            <w:shd w:val="clear" w:color="auto" w:fill="auto"/>
          </w:tcPr>
          <w:p w14:paraId="4E7A1B0F" w14:textId="77777777" w:rsidR="005F326D" w:rsidRPr="00D85C23" w:rsidRDefault="005F326D" w:rsidP="00FF626E">
            <w:pPr>
              <w:rPr>
                <w:rStyle w:val="ChItalBold"/>
              </w:rPr>
            </w:pPr>
            <w:r w:rsidRPr="00D83E42">
              <w:rPr>
                <w:rStyle w:val="ChItalBold"/>
              </w:rPr>
              <w:t>kecuali</w:t>
            </w:r>
          </w:p>
        </w:tc>
        <w:tc>
          <w:tcPr>
            <w:tcW w:w="1928" w:type="dxa"/>
            <w:shd w:val="clear" w:color="auto" w:fill="auto"/>
          </w:tcPr>
          <w:p w14:paraId="3D6CF8C6" w14:textId="77777777" w:rsidR="005F326D" w:rsidRPr="00D85C23" w:rsidRDefault="005F326D" w:rsidP="00FF626E">
            <w:r>
              <w:t>‘</w:t>
            </w:r>
            <w:r w:rsidRPr="00D83E42">
              <w:t>except</w:t>
            </w:r>
            <w:r>
              <w:t>’</w:t>
            </w:r>
          </w:p>
        </w:tc>
        <w:tc>
          <w:tcPr>
            <w:tcW w:w="1191" w:type="dxa"/>
            <w:shd w:val="clear" w:color="auto" w:fill="auto"/>
          </w:tcPr>
          <w:p w14:paraId="1890941B" w14:textId="77777777" w:rsidR="005F326D" w:rsidRPr="00D85C23" w:rsidRDefault="005F326D" w:rsidP="00FF626E">
            <w:pPr>
              <w:pStyle w:val="TableCell0-0CenterBreak"/>
            </w:pPr>
            <w:r w:rsidRPr="00D85C23">
              <w:t>X</w:t>
            </w:r>
          </w:p>
        </w:tc>
        <w:tc>
          <w:tcPr>
            <w:tcW w:w="1191" w:type="dxa"/>
            <w:shd w:val="clear" w:color="auto" w:fill="auto"/>
          </w:tcPr>
          <w:p w14:paraId="7D8E90EB" w14:textId="77777777" w:rsidR="005F326D" w:rsidRPr="00AC23C4" w:rsidRDefault="005F326D" w:rsidP="00FF626E">
            <w:pPr>
              <w:pStyle w:val="TableCell0-0CenterBreak"/>
              <w:rPr>
                <w:highlight w:val="cyan"/>
              </w:rPr>
            </w:pPr>
          </w:p>
        </w:tc>
      </w:tr>
      <w:tr w:rsidR="005F326D" w:rsidRPr="00D83E42" w14:paraId="1B16C67D" w14:textId="77777777" w:rsidTr="00FF626E">
        <w:tc>
          <w:tcPr>
            <w:tcW w:w="1191" w:type="dxa"/>
            <w:shd w:val="clear" w:color="auto" w:fill="auto"/>
          </w:tcPr>
          <w:p w14:paraId="682CCE4A" w14:textId="77777777" w:rsidR="005F326D" w:rsidRPr="00B6084E" w:rsidRDefault="005F326D" w:rsidP="00FF626E">
            <w:pPr>
              <w:pStyle w:val="TableCell0-2115ptBreak"/>
            </w:pPr>
            <w:r w:rsidRPr="00B6084E">
              <w:rPr>
                <w:rStyle w:val="ChItalBold"/>
              </w:rPr>
              <w:t>kususnya</w:t>
            </w:r>
            <w:r>
              <w:rPr>
                <w:rStyle w:val="FootnoteReference"/>
              </w:rPr>
              <w:footnoteReference w:id="161"/>
            </w:r>
          </w:p>
        </w:tc>
        <w:tc>
          <w:tcPr>
            <w:tcW w:w="1928" w:type="dxa"/>
            <w:shd w:val="clear" w:color="auto" w:fill="auto"/>
          </w:tcPr>
          <w:p w14:paraId="19F2D8EF" w14:textId="77777777" w:rsidR="005F326D" w:rsidRPr="00D83E42" w:rsidRDefault="005F326D" w:rsidP="00FF626E">
            <w:pPr>
              <w:pStyle w:val="TableCell0-2115ptBreak"/>
            </w:pPr>
            <w:r>
              <w:t>‘</w:t>
            </w:r>
            <w:r w:rsidRPr="00D85C23">
              <w:t>especially</w:t>
            </w:r>
            <w:r>
              <w:t>’</w:t>
            </w:r>
          </w:p>
        </w:tc>
        <w:tc>
          <w:tcPr>
            <w:tcW w:w="1191" w:type="dxa"/>
            <w:shd w:val="clear" w:color="auto" w:fill="auto"/>
          </w:tcPr>
          <w:p w14:paraId="1478F975" w14:textId="77777777" w:rsidR="005F326D" w:rsidRPr="00D83E42" w:rsidRDefault="005F326D" w:rsidP="00FF626E">
            <w:pPr>
              <w:pStyle w:val="TableCell0-2Center115ptBreak"/>
            </w:pPr>
            <w:r w:rsidRPr="00D83E42">
              <w:t>X</w:t>
            </w:r>
          </w:p>
        </w:tc>
        <w:tc>
          <w:tcPr>
            <w:tcW w:w="1191" w:type="dxa"/>
            <w:shd w:val="clear" w:color="auto" w:fill="auto"/>
          </w:tcPr>
          <w:p w14:paraId="0006AC90" w14:textId="77777777" w:rsidR="005F326D" w:rsidRPr="00D83E42" w:rsidRDefault="005F326D" w:rsidP="00FF626E">
            <w:pPr>
              <w:pStyle w:val="TableCell0-2Center115ptBreak"/>
            </w:pPr>
          </w:p>
        </w:tc>
      </w:tr>
      <w:tr w:rsidR="005F326D" w:rsidRPr="00D83E42" w14:paraId="0D2BBC5E" w14:textId="77777777" w:rsidTr="00FF626E">
        <w:tc>
          <w:tcPr>
            <w:tcW w:w="1191" w:type="dxa"/>
            <w:shd w:val="clear" w:color="auto" w:fill="auto"/>
          </w:tcPr>
          <w:p w14:paraId="53C96966" w14:textId="77777777" w:rsidR="005F326D" w:rsidRPr="00D83E42" w:rsidRDefault="005F326D" w:rsidP="00FF626E">
            <w:pPr>
              <w:pStyle w:val="TableCell2-0Break"/>
              <w:rPr>
                <w:rStyle w:val="ChItalBold"/>
              </w:rPr>
            </w:pPr>
            <w:r w:rsidRPr="00D83E42">
              <w:rPr>
                <w:rStyle w:val="ChItalBold"/>
              </w:rPr>
              <w:t>cuma</w:t>
            </w:r>
          </w:p>
        </w:tc>
        <w:tc>
          <w:tcPr>
            <w:tcW w:w="1928" w:type="dxa"/>
            <w:shd w:val="clear" w:color="auto" w:fill="auto"/>
          </w:tcPr>
          <w:p w14:paraId="70DD5A2C" w14:textId="77777777" w:rsidR="005F326D" w:rsidRPr="00D83E42" w:rsidRDefault="005F326D" w:rsidP="00FF626E">
            <w:pPr>
              <w:pStyle w:val="TableCell2-0Break"/>
            </w:pPr>
            <w:r>
              <w:t>‘</w:t>
            </w:r>
            <w:r w:rsidRPr="00D83E42">
              <w:t>just</w:t>
            </w:r>
            <w:r>
              <w:t>’</w:t>
            </w:r>
          </w:p>
        </w:tc>
        <w:tc>
          <w:tcPr>
            <w:tcW w:w="1191" w:type="dxa"/>
            <w:shd w:val="clear" w:color="auto" w:fill="auto"/>
          </w:tcPr>
          <w:p w14:paraId="76D94E4E" w14:textId="77777777" w:rsidR="005F326D" w:rsidRPr="00D83E42" w:rsidRDefault="005F326D" w:rsidP="00FF626E">
            <w:pPr>
              <w:pStyle w:val="TableCell2-0CenterBreak"/>
            </w:pPr>
            <w:r w:rsidRPr="00D83E42">
              <w:t>X</w:t>
            </w:r>
          </w:p>
        </w:tc>
        <w:tc>
          <w:tcPr>
            <w:tcW w:w="1191" w:type="dxa"/>
            <w:shd w:val="clear" w:color="auto" w:fill="auto"/>
          </w:tcPr>
          <w:p w14:paraId="099DFE26" w14:textId="77777777" w:rsidR="005F326D" w:rsidRPr="00D83E42" w:rsidRDefault="005F326D" w:rsidP="00FF626E">
            <w:pPr>
              <w:pStyle w:val="TableCell2-0CenterBreak"/>
            </w:pPr>
          </w:p>
        </w:tc>
      </w:tr>
      <w:tr w:rsidR="005F326D" w:rsidRPr="00D83E42" w14:paraId="4E95FD54" w14:textId="77777777" w:rsidTr="00FF626E">
        <w:tc>
          <w:tcPr>
            <w:tcW w:w="1191" w:type="dxa"/>
            <w:shd w:val="clear" w:color="auto" w:fill="auto"/>
          </w:tcPr>
          <w:p w14:paraId="61E61D57" w14:textId="77777777" w:rsidR="005F326D" w:rsidRPr="00D83E42" w:rsidRDefault="005F326D" w:rsidP="00FF626E">
            <w:pPr>
              <w:rPr>
                <w:rStyle w:val="ChItalBold"/>
              </w:rPr>
            </w:pPr>
            <w:r w:rsidRPr="00D83E42">
              <w:rPr>
                <w:rStyle w:val="ChItalBold"/>
              </w:rPr>
              <w:t>hanya</w:t>
            </w:r>
          </w:p>
        </w:tc>
        <w:tc>
          <w:tcPr>
            <w:tcW w:w="1928" w:type="dxa"/>
            <w:shd w:val="clear" w:color="auto" w:fill="auto"/>
          </w:tcPr>
          <w:p w14:paraId="54007F7A" w14:textId="77777777" w:rsidR="005F326D" w:rsidRPr="00D83E42" w:rsidRDefault="005F326D" w:rsidP="00FF626E">
            <w:r>
              <w:t>‘</w:t>
            </w:r>
            <w:r w:rsidRPr="00D83E42">
              <w:t>only</w:t>
            </w:r>
            <w:r>
              <w:t>’</w:t>
            </w:r>
          </w:p>
        </w:tc>
        <w:tc>
          <w:tcPr>
            <w:tcW w:w="1191" w:type="dxa"/>
            <w:shd w:val="clear" w:color="auto" w:fill="auto"/>
          </w:tcPr>
          <w:p w14:paraId="3227423D" w14:textId="77777777" w:rsidR="005F326D" w:rsidRPr="00D83E42" w:rsidRDefault="005F326D" w:rsidP="00FF626E">
            <w:pPr>
              <w:pStyle w:val="TableCell0-0CenterBreak"/>
            </w:pPr>
            <w:r w:rsidRPr="00D83E42">
              <w:t>X</w:t>
            </w:r>
          </w:p>
        </w:tc>
        <w:tc>
          <w:tcPr>
            <w:tcW w:w="1191" w:type="dxa"/>
            <w:shd w:val="clear" w:color="auto" w:fill="auto"/>
          </w:tcPr>
          <w:p w14:paraId="2724EC9D" w14:textId="77777777" w:rsidR="005F326D" w:rsidRPr="00D83E42" w:rsidRDefault="005F326D" w:rsidP="00FF626E">
            <w:pPr>
              <w:pStyle w:val="TableCell0-0CenterBreak"/>
            </w:pPr>
          </w:p>
        </w:tc>
      </w:tr>
      <w:tr w:rsidR="005F326D" w:rsidRPr="00D83E42" w14:paraId="4BA008A3" w14:textId="77777777" w:rsidTr="00FF626E">
        <w:tc>
          <w:tcPr>
            <w:tcW w:w="1191" w:type="dxa"/>
            <w:shd w:val="clear" w:color="auto" w:fill="auto"/>
          </w:tcPr>
          <w:p w14:paraId="6B24657E" w14:textId="77777777" w:rsidR="005F326D" w:rsidRPr="00D83E42" w:rsidRDefault="005F326D" w:rsidP="00FF626E">
            <w:pPr>
              <w:rPr>
                <w:rStyle w:val="ChItalBold"/>
              </w:rPr>
            </w:pPr>
            <w:r w:rsidRPr="00D83E42">
              <w:rPr>
                <w:rStyle w:val="ChItalBold"/>
              </w:rPr>
              <w:t>justru</w:t>
            </w:r>
          </w:p>
        </w:tc>
        <w:tc>
          <w:tcPr>
            <w:tcW w:w="1928" w:type="dxa"/>
            <w:shd w:val="clear" w:color="auto" w:fill="auto"/>
          </w:tcPr>
          <w:p w14:paraId="6E5674C7" w14:textId="77777777" w:rsidR="005F326D" w:rsidRPr="00D83E42" w:rsidRDefault="005F326D" w:rsidP="00FF626E">
            <w:r>
              <w:t>‘</w:t>
            </w:r>
            <w:r w:rsidRPr="00D83E42">
              <w:t>precisely</w:t>
            </w:r>
            <w:r>
              <w:t>’</w:t>
            </w:r>
          </w:p>
        </w:tc>
        <w:tc>
          <w:tcPr>
            <w:tcW w:w="1191" w:type="dxa"/>
            <w:shd w:val="clear" w:color="auto" w:fill="auto"/>
          </w:tcPr>
          <w:p w14:paraId="05CAE69D" w14:textId="77777777" w:rsidR="005F326D" w:rsidRPr="00D83E42" w:rsidRDefault="005F326D" w:rsidP="00FF626E">
            <w:pPr>
              <w:pStyle w:val="TableCell0-0CenterBreak"/>
            </w:pPr>
            <w:r>
              <w:t>X</w:t>
            </w:r>
          </w:p>
        </w:tc>
        <w:tc>
          <w:tcPr>
            <w:tcW w:w="1191" w:type="dxa"/>
            <w:shd w:val="clear" w:color="auto" w:fill="auto"/>
          </w:tcPr>
          <w:p w14:paraId="53FDD34D" w14:textId="77777777" w:rsidR="005F326D" w:rsidRPr="00D83E42" w:rsidRDefault="005F326D" w:rsidP="00FF626E">
            <w:pPr>
              <w:pStyle w:val="TableCell0-0CenterBreak"/>
            </w:pPr>
          </w:p>
        </w:tc>
      </w:tr>
      <w:tr w:rsidR="005F326D" w:rsidRPr="00D85C23" w14:paraId="5E413A48" w14:textId="77777777" w:rsidTr="00FF626E">
        <w:tc>
          <w:tcPr>
            <w:tcW w:w="1191" w:type="dxa"/>
            <w:shd w:val="clear" w:color="auto" w:fill="auto"/>
          </w:tcPr>
          <w:p w14:paraId="557842FC" w14:textId="77777777" w:rsidR="005F326D" w:rsidRPr="00292E47" w:rsidRDefault="005F326D" w:rsidP="00FF626E">
            <w:pPr>
              <w:rPr>
                <w:rStyle w:val="ChItalBold"/>
              </w:rPr>
            </w:pPr>
            <w:r w:rsidRPr="00D83E42">
              <w:rPr>
                <w:rStyle w:val="ChItalBold"/>
              </w:rPr>
              <w:t>mala</w:t>
            </w:r>
          </w:p>
        </w:tc>
        <w:tc>
          <w:tcPr>
            <w:tcW w:w="1928" w:type="dxa"/>
            <w:shd w:val="clear" w:color="auto" w:fill="auto"/>
          </w:tcPr>
          <w:p w14:paraId="01AE9B5C" w14:textId="77777777" w:rsidR="005F326D" w:rsidRPr="00292E47" w:rsidRDefault="005F326D" w:rsidP="00FF626E">
            <w:r>
              <w:t>‘</w:t>
            </w:r>
            <w:r w:rsidRPr="00D83E42">
              <w:t>instead</w:t>
            </w:r>
            <w:r>
              <w:t>’</w:t>
            </w:r>
          </w:p>
        </w:tc>
        <w:tc>
          <w:tcPr>
            <w:tcW w:w="1191" w:type="dxa"/>
            <w:shd w:val="clear" w:color="auto" w:fill="auto"/>
          </w:tcPr>
          <w:p w14:paraId="228ADBC9" w14:textId="77777777" w:rsidR="005F326D" w:rsidRPr="00292E47" w:rsidRDefault="005F326D" w:rsidP="00FF626E">
            <w:pPr>
              <w:pStyle w:val="TableCell0-0CenterBreak"/>
            </w:pPr>
            <w:r>
              <w:t>X</w:t>
            </w:r>
          </w:p>
        </w:tc>
        <w:tc>
          <w:tcPr>
            <w:tcW w:w="1191" w:type="dxa"/>
            <w:shd w:val="clear" w:color="auto" w:fill="auto"/>
          </w:tcPr>
          <w:p w14:paraId="441E6CD0" w14:textId="77777777" w:rsidR="005F326D" w:rsidRPr="00292E47" w:rsidRDefault="005F326D" w:rsidP="00FF626E">
            <w:pPr>
              <w:pStyle w:val="TableCell0-0CenterBreak"/>
            </w:pPr>
          </w:p>
        </w:tc>
      </w:tr>
      <w:tr w:rsidR="005F326D" w14:paraId="48DC513F" w14:textId="77777777" w:rsidTr="00FF626E">
        <w:tc>
          <w:tcPr>
            <w:tcW w:w="1191" w:type="dxa"/>
            <w:shd w:val="clear" w:color="auto" w:fill="auto"/>
          </w:tcPr>
          <w:p w14:paraId="0765CA61" w14:textId="77777777" w:rsidR="005F326D" w:rsidRPr="00D83E42" w:rsidRDefault="005F326D" w:rsidP="00FF626E">
            <w:pPr>
              <w:rPr>
                <w:rStyle w:val="ChItalBold"/>
              </w:rPr>
            </w:pPr>
            <w:r>
              <w:rPr>
                <w:rStyle w:val="ChItalBold"/>
              </w:rPr>
              <w:t>pas</w:t>
            </w:r>
          </w:p>
        </w:tc>
        <w:tc>
          <w:tcPr>
            <w:tcW w:w="1928" w:type="dxa"/>
            <w:shd w:val="clear" w:color="auto" w:fill="auto"/>
          </w:tcPr>
          <w:p w14:paraId="6711A621" w14:textId="77777777" w:rsidR="005F326D" w:rsidRPr="00D83E42" w:rsidRDefault="005F326D" w:rsidP="00FF626E">
            <w:r>
              <w:t>‘precisely’</w:t>
            </w:r>
          </w:p>
        </w:tc>
        <w:tc>
          <w:tcPr>
            <w:tcW w:w="1191" w:type="dxa"/>
            <w:shd w:val="clear" w:color="auto" w:fill="auto"/>
          </w:tcPr>
          <w:p w14:paraId="2B1F375A" w14:textId="77777777" w:rsidR="005F326D" w:rsidRPr="00292E47" w:rsidRDefault="005F326D" w:rsidP="00FF626E">
            <w:pPr>
              <w:pStyle w:val="TableCell0-0CenterBreak"/>
            </w:pPr>
            <w:r>
              <w:t>X</w:t>
            </w:r>
          </w:p>
        </w:tc>
        <w:tc>
          <w:tcPr>
            <w:tcW w:w="1191" w:type="dxa"/>
            <w:shd w:val="clear" w:color="auto" w:fill="auto"/>
          </w:tcPr>
          <w:p w14:paraId="679B38BB" w14:textId="77777777" w:rsidR="005F326D" w:rsidRPr="00ED2A00" w:rsidRDefault="005F326D" w:rsidP="00FF626E"/>
        </w:tc>
      </w:tr>
      <w:tr w:rsidR="005F326D" w:rsidRPr="00D83E42" w14:paraId="6095DB93" w14:textId="77777777" w:rsidTr="00FF626E">
        <w:tc>
          <w:tcPr>
            <w:tcW w:w="1191" w:type="dxa"/>
            <w:shd w:val="clear" w:color="auto" w:fill="auto"/>
          </w:tcPr>
          <w:p w14:paraId="4725CCA1" w14:textId="77777777" w:rsidR="005F326D" w:rsidRPr="00D83E42" w:rsidRDefault="005F326D" w:rsidP="00FF626E">
            <w:pPr>
              <w:rPr>
                <w:rStyle w:val="ChItalBold"/>
              </w:rPr>
            </w:pPr>
            <w:r w:rsidRPr="00D83E42">
              <w:rPr>
                <w:rStyle w:val="ChItalBold"/>
              </w:rPr>
              <w:t>juga</w:t>
            </w:r>
          </w:p>
        </w:tc>
        <w:tc>
          <w:tcPr>
            <w:tcW w:w="1928" w:type="dxa"/>
            <w:shd w:val="clear" w:color="auto" w:fill="auto"/>
          </w:tcPr>
          <w:p w14:paraId="1028282A" w14:textId="77777777" w:rsidR="005F326D" w:rsidRPr="00D83E42" w:rsidRDefault="005F326D" w:rsidP="00FF626E">
            <w:r>
              <w:t>‘</w:t>
            </w:r>
            <w:r w:rsidRPr="00D83E42">
              <w:t>also</w:t>
            </w:r>
            <w:r>
              <w:t>’</w:t>
            </w:r>
          </w:p>
        </w:tc>
        <w:tc>
          <w:tcPr>
            <w:tcW w:w="1191" w:type="dxa"/>
            <w:shd w:val="clear" w:color="auto" w:fill="auto"/>
          </w:tcPr>
          <w:p w14:paraId="6F998768" w14:textId="77777777" w:rsidR="005F326D" w:rsidRPr="00292E47" w:rsidRDefault="005F326D" w:rsidP="00FF626E">
            <w:pPr>
              <w:pStyle w:val="TableCell0-0CenterBreak"/>
            </w:pPr>
            <w:r>
              <w:t>X</w:t>
            </w:r>
          </w:p>
        </w:tc>
        <w:tc>
          <w:tcPr>
            <w:tcW w:w="1191" w:type="dxa"/>
            <w:shd w:val="clear" w:color="auto" w:fill="auto"/>
          </w:tcPr>
          <w:p w14:paraId="6FEC8ACD" w14:textId="77777777" w:rsidR="005F326D" w:rsidRPr="00292E47" w:rsidRDefault="005F326D" w:rsidP="00FF626E">
            <w:pPr>
              <w:pStyle w:val="TableCell0-0CenterBreak"/>
            </w:pPr>
            <w:r>
              <w:t>X</w:t>
            </w:r>
          </w:p>
        </w:tc>
      </w:tr>
      <w:tr w:rsidR="005F326D" w:rsidRPr="00D83E42" w14:paraId="2B3D4CA8" w14:textId="77777777" w:rsidTr="00FF626E">
        <w:tc>
          <w:tcPr>
            <w:tcW w:w="1191" w:type="dxa"/>
            <w:shd w:val="clear" w:color="auto" w:fill="auto"/>
          </w:tcPr>
          <w:p w14:paraId="70156F0A" w14:textId="77777777" w:rsidR="005F326D" w:rsidRPr="00D83E42" w:rsidRDefault="005F326D" w:rsidP="00FF626E">
            <w:pPr>
              <w:rPr>
                <w:rStyle w:val="ChItalBold"/>
              </w:rPr>
            </w:pPr>
            <w:r>
              <w:rPr>
                <w:rStyle w:val="ChItalBold"/>
              </w:rPr>
              <w:t>lagi</w:t>
            </w:r>
          </w:p>
        </w:tc>
        <w:tc>
          <w:tcPr>
            <w:tcW w:w="1928" w:type="dxa"/>
            <w:shd w:val="clear" w:color="auto" w:fill="auto"/>
          </w:tcPr>
          <w:p w14:paraId="0151CE45" w14:textId="77777777" w:rsidR="005F326D" w:rsidRPr="00D83E42" w:rsidRDefault="005F326D" w:rsidP="00FF626E">
            <w:r>
              <w:t xml:space="preserve">‘again, </w:t>
            </w:r>
            <w:r w:rsidRPr="00D83E42">
              <w:t>also</w:t>
            </w:r>
            <w:r>
              <w:t>’</w:t>
            </w:r>
          </w:p>
        </w:tc>
        <w:tc>
          <w:tcPr>
            <w:tcW w:w="1191" w:type="dxa"/>
            <w:shd w:val="clear" w:color="auto" w:fill="auto"/>
          </w:tcPr>
          <w:p w14:paraId="3A62D574" w14:textId="77777777" w:rsidR="005F326D" w:rsidRPr="00292E47" w:rsidRDefault="005F326D" w:rsidP="00FF626E">
            <w:pPr>
              <w:pStyle w:val="TableCell0-0CenterBreak"/>
            </w:pPr>
          </w:p>
        </w:tc>
        <w:tc>
          <w:tcPr>
            <w:tcW w:w="1191" w:type="dxa"/>
            <w:shd w:val="clear" w:color="auto" w:fill="auto"/>
          </w:tcPr>
          <w:p w14:paraId="7CA3994E" w14:textId="77777777" w:rsidR="005F326D" w:rsidRPr="00292E47" w:rsidRDefault="005F326D" w:rsidP="00FF626E">
            <w:pPr>
              <w:pStyle w:val="TableCell0-0CenterBreak"/>
            </w:pPr>
            <w:r>
              <w:t>X</w:t>
            </w:r>
          </w:p>
        </w:tc>
      </w:tr>
      <w:tr w:rsidR="005F326D" w14:paraId="1D27309D" w14:textId="77777777" w:rsidTr="00FF626E">
        <w:tc>
          <w:tcPr>
            <w:tcW w:w="1191" w:type="dxa"/>
            <w:shd w:val="clear" w:color="auto" w:fill="auto"/>
          </w:tcPr>
          <w:p w14:paraId="69B2A4AB" w14:textId="77777777" w:rsidR="005F326D" w:rsidRPr="00D75028" w:rsidRDefault="005F326D" w:rsidP="00FF626E">
            <w:pPr>
              <w:pStyle w:val="TableCell0-2Break"/>
              <w:rPr>
                <w:rStyle w:val="ChItalBold"/>
              </w:rPr>
            </w:pPr>
            <w:r w:rsidRPr="00D75028">
              <w:rPr>
                <w:rStyle w:val="ChItalBold"/>
              </w:rPr>
              <w:t>saja</w:t>
            </w:r>
          </w:p>
        </w:tc>
        <w:tc>
          <w:tcPr>
            <w:tcW w:w="1928" w:type="dxa"/>
            <w:shd w:val="clear" w:color="auto" w:fill="auto"/>
          </w:tcPr>
          <w:p w14:paraId="05641395" w14:textId="77777777" w:rsidR="005F326D" w:rsidRPr="002D0AD5" w:rsidRDefault="005F326D" w:rsidP="00FF626E">
            <w:pPr>
              <w:pStyle w:val="TableCell0-2Break"/>
            </w:pPr>
            <w:r>
              <w:t>‘just’</w:t>
            </w:r>
          </w:p>
        </w:tc>
        <w:tc>
          <w:tcPr>
            <w:tcW w:w="1191" w:type="dxa"/>
            <w:shd w:val="clear" w:color="auto" w:fill="auto"/>
          </w:tcPr>
          <w:p w14:paraId="6B4FFE56" w14:textId="77777777" w:rsidR="005F326D" w:rsidRPr="00ED2A00" w:rsidRDefault="005F326D" w:rsidP="00FF626E">
            <w:pPr>
              <w:pStyle w:val="TableCell0-2CenterBreak"/>
            </w:pPr>
          </w:p>
        </w:tc>
        <w:tc>
          <w:tcPr>
            <w:tcW w:w="1191" w:type="dxa"/>
            <w:shd w:val="clear" w:color="auto" w:fill="auto"/>
          </w:tcPr>
          <w:p w14:paraId="76DD26D2" w14:textId="77777777" w:rsidR="005F326D" w:rsidRPr="00ED2A00" w:rsidRDefault="005F326D" w:rsidP="00FF626E">
            <w:pPr>
              <w:pStyle w:val="TableCell0-2CenterBreak"/>
            </w:pPr>
            <w:r w:rsidRPr="00ED2A00">
              <w:t>X</w:t>
            </w:r>
          </w:p>
        </w:tc>
      </w:tr>
    </w:tbl>
    <w:p w14:paraId="0380C74A" w14:textId="77777777" w:rsidR="005F326D" w:rsidRDefault="005F326D" w:rsidP="005F326D">
      <w:pPr>
        <w:pStyle w:val="Body0005after05before"/>
      </w:pPr>
      <w:r>
        <w:t xml:space="preserve">The pre-predicate position of the focus adverbs is illustrated in </w:t>
      </w:r>
      <w:r>
        <w:fldChar w:fldCharType="begin"/>
      </w:r>
      <w:r>
        <w:instrText xml:space="preserve"> REF _Ref362874870 \h </w:instrText>
      </w:r>
      <w:r>
        <w:fldChar w:fldCharType="separate"/>
      </w:r>
      <w:r w:rsidR="00154D81" w:rsidRPr="00AE6EEF">
        <w:t>(</w:t>
      </w:r>
      <w:r w:rsidR="00154D81">
        <w:rPr>
          <w:noProof/>
        </w:rPr>
        <w:t>177</w:t>
      </w:r>
      <w:r w:rsidR="00154D81" w:rsidRPr="00AE6EEF">
        <w:t>)</w:t>
      </w:r>
      <w:r>
        <w:fldChar w:fldCharType="end"/>
      </w:r>
      <w:r>
        <w:t xml:space="preserve"> to </w:t>
      </w:r>
      <w:r>
        <w:fldChar w:fldCharType="begin"/>
      </w:r>
      <w:r>
        <w:instrText xml:space="preserve"> REF _Ref358046050 \h </w:instrText>
      </w:r>
      <w:r>
        <w:fldChar w:fldCharType="separate"/>
      </w:r>
      <w:r w:rsidR="00154D81" w:rsidRPr="00AE6EEF">
        <w:t>(</w:t>
      </w:r>
      <w:r w:rsidR="00154D81">
        <w:rPr>
          <w:noProof/>
        </w:rPr>
        <w:t>181</w:t>
      </w:r>
      <w:r w:rsidR="00154D81" w:rsidRPr="00AE6EEF">
        <w:t>)</w:t>
      </w:r>
      <w:r>
        <w:fldChar w:fldCharType="end"/>
      </w:r>
      <w:r>
        <w:t xml:space="preserve">. Focus adverbs typically precede the subject. This is shown with </w:t>
      </w:r>
      <w:r w:rsidRPr="00C33FFA">
        <w:rPr>
          <w:rStyle w:val="ChItalBold"/>
        </w:rPr>
        <w:t>cuma</w:t>
      </w:r>
      <w:r>
        <w:t xml:space="preserve"> ‘just’ in </w:t>
      </w:r>
      <w:r>
        <w:fldChar w:fldCharType="begin"/>
      </w:r>
      <w:r>
        <w:instrText xml:space="preserve"> REF _Ref362874870 \h </w:instrText>
      </w:r>
      <w:r>
        <w:fldChar w:fldCharType="separate"/>
      </w:r>
      <w:r w:rsidR="00154D81" w:rsidRPr="00AE6EEF">
        <w:t>(</w:t>
      </w:r>
      <w:r w:rsidR="00154D81">
        <w:rPr>
          <w:noProof/>
        </w:rPr>
        <w:t>177</w:t>
      </w:r>
      <w:r w:rsidR="00154D81" w:rsidRPr="00AE6EEF">
        <w:t>)</w:t>
      </w:r>
      <w:r>
        <w:fldChar w:fldCharType="end"/>
      </w:r>
      <w:r>
        <w:t xml:space="preserve"> and </w:t>
      </w:r>
      <w:r w:rsidRPr="00C33FFA">
        <w:rPr>
          <w:rStyle w:val="ChItalBold"/>
        </w:rPr>
        <w:t>hanya</w:t>
      </w:r>
      <w:r>
        <w:t xml:space="preserve"> ‘only’ in </w:t>
      </w:r>
      <w:r>
        <w:fldChar w:fldCharType="begin"/>
      </w:r>
      <w:r>
        <w:instrText xml:space="preserve"> REF _Ref362874872 \h </w:instrText>
      </w:r>
      <w:r>
        <w:fldChar w:fldCharType="separate"/>
      </w:r>
      <w:r w:rsidR="00154D81" w:rsidRPr="00AE6EEF">
        <w:t>(</w:t>
      </w:r>
      <w:r w:rsidR="00154D81">
        <w:rPr>
          <w:noProof/>
        </w:rPr>
        <w:t>179</w:t>
      </w:r>
      <w:r w:rsidR="00154D81" w:rsidRPr="00AE6EEF">
        <w:t>)</w:t>
      </w:r>
      <w:r>
        <w:fldChar w:fldCharType="end"/>
      </w:r>
      <w:r>
        <w:t xml:space="preserve">. Most of them can also take a pre-predicate position directly preceding the predicate; the exceptions are </w:t>
      </w:r>
      <w:r w:rsidRPr="00E44FEA">
        <w:rPr>
          <w:rStyle w:val="ChItalBold"/>
        </w:rPr>
        <w:t>apalagi</w:t>
      </w:r>
      <w:r>
        <w:t xml:space="preserve"> ‘moreover’, </w:t>
      </w:r>
      <w:r w:rsidRPr="00E44FEA">
        <w:rPr>
          <w:rStyle w:val="ChItalBold"/>
        </w:rPr>
        <w:t>kecuali</w:t>
      </w:r>
      <w:r>
        <w:t xml:space="preserve"> ‘except’ and </w:t>
      </w:r>
      <w:r w:rsidRPr="00E8320B">
        <w:rPr>
          <w:rStyle w:val="ChItalBold"/>
        </w:rPr>
        <w:t>kususnya</w:t>
      </w:r>
      <w:r>
        <w:t xml:space="preserve"> ‘especially’ which always precede the subject. The position directly preceding the predicate is shown with </w:t>
      </w:r>
      <w:r w:rsidRPr="00C33FFA">
        <w:rPr>
          <w:rStyle w:val="ChItalBold"/>
        </w:rPr>
        <w:t>cuma</w:t>
      </w:r>
      <w:r>
        <w:t xml:space="preserve"> ‘just’ in </w:t>
      </w:r>
      <w:r>
        <w:fldChar w:fldCharType="begin"/>
      </w:r>
      <w:r>
        <w:instrText xml:space="preserve"> REF _Ref358051249 \h </w:instrText>
      </w:r>
      <w:r>
        <w:fldChar w:fldCharType="separate"/>
      </w:r>
      <w:r w:rsidR="00154D81" w:rsidRPr="00AE6EEF">
        <w:t>(</w:t>
      </w:r>
      <w:r w:rsidR="00154D81">
        <w:rPr>
          <w:noProof/>
        </w:rPr>
        <w:t>178</w:t>
      </w:r>
      <w:r w:rsidR="00154D81" w:rsidRPr="00AE6EEF">
        <w:t>)</w:t>
      </w:r>
      <w:r>
        <w:fldChar w:fldCharType="end"/>
      </w:r>
      <w:r>
        <w:t xml:space="preserve"> and </w:t>
      </w:r>
      <w:r w:rsidRPr="00C33FFA">
        <w:rPr>
          <w:rStyle w:val="ChItalBold"/>
        </w:rPr>
        <w:t>hanya</w:t>
      </w:r>
      <w:r>
        <w:t xml:space="preserve"> ‘only’ in </w:t>
      </w:r>
      <w:r>
        <w:fldChar w:fldCharType="begin"/>
      </w:r>
      <w:r>
        <w:instrText xml:space="preserve"> REF _Ref358051250 \h </w:instrText>
      </w:r>
      <w:r>
        <w:fldChar w:fldCharType="separate"/>
      </w:r>
      <w:r w:rsidR="00154D81" w:rsidRPr="00AE6EEF">
        <w:t>(</w:t>
      </w:r>
      <w:r w:rsidR="00154D81">
        <w:rPr>
          <w:noProof/>
        </w:rPr>
        <w:t>180</w:t>
      </w:r>
      <w:r w:rsidR="00154D81" w:rsidRPr="00AE6EEF">
        <w:t>)</w:t>
      </w:r>
      <w:r>
        <w:fldChar w:fldCharType="end"/>
      </w:r>
      <w:r>
        <w:t xml:space="preserve">, respectively. Another exception is pre-predicate </w:t>
      </w:r>
      <w:r w:rsidRPr="0011125C">
        <w:rPr>
          <w:rStyle w:val="ChItalBold"/>
        </w:rPr>
        <w:t>juga</w:t>
      </w:r>
      <w:r>
        <w:t xml:space="preserve"> ‘also’, which always directly precedes the predicate, as in </w:t>
      </w:r>
      <w:r>
        <w:fldChar w:fldCharType="begin"/>
      </w:r>
      <w:r>
        <w:instrText xml:space="preserve"> REF _Ref358046050 \h </w:instrText>
      </w:r>
      <w:r>
        <w:fldChar w:fldCharType="separate"/>
      </w:r>
      <w:r w:rsidR="00154D81" w:rsidRPr="00AE6EEF">
        <w:t>(</w:t>
      </w:r>
      <w:r w:rsidR="00154D81">
        <w:rPr>
          <w:noProof/>
        </w:rPr>
        <w:t>181</w:t>
      </w:r>
      <w:r w:rsidR="00154D81" w:rsidRPr="00AE6EEF">
        <w:t>)</w:t>
      </w:r>
      <w:r>
        <w:fldChar w:fldCharType="end"/>
      </w:r>
      <w:r>
        <w:t xml:space="preserve">; for its post-predicate uses see </w:t>
      </w:r>
      <w:r>
        <w:rPr>
          <w:lang w:eastAsia="en-US"/>
        </w:rPr>
        <w:fldChar w:fldCharType="begin"/>
      </w:r>
      <w:r>
        <w:rPr>
          <w:lang w:eastAsia="en-US"/>
        </w:rPr>
        <w:instrText xml:space="preserve"> REF _Ref358046049 \h </w:instrText>
      </w:r>
      <w:r>
        <w:rPr>
          <w:lang w:eastAsia="en-US"/>
        </w:rPr>
      </w:r>
      <w:r>
        <w:rPr>
          <w:lang w:eastAsia="en-US"/>
        </w:rPr>
        <w:fldChar w:fldCharType="separate"/>
      </w:r>
      <w:r w:rsidR="00154D81" w:rsidRPr="00AE6EEF">
        <w:t>(</w:t>
      </w:r>
      <w:r w:rsidR="00154D81">
        <w:rPr>
          <w:noProof/>
        </w:rPr>
        <w:t>182</w:t>
      </w:r>
      <w:r w:rsidR="00154D81" w:rsidRPr="00AE6EEF">
        <w:t>)</w:t>
      </w:r>
      <w:r>
        <w:rPr>
          <w:lang w:eastAsia="en-US"/>
        </w:rPr>
        <w:fldChar w:fldCharType="end"/>
      </w:r>
      <w:r>
        <w:rPr>
          <w:lang w:eastAsia="en-US"/>
        </w:rPr>
        <w:t xml:space="preserve">. </w:t>
      </w:r>
      <w:r>
        <w:t xml:space="preserve">These examples also illustrate that focus adverbs not only modify verbal predicates, as in </w:t>
      </w:r>
      <w:r>
        <w:fldChar w:fldCharType="begin"/>
      </w:r>
      <w:r>
        <w:instrText xml:space="preserve"> REF _Ref362874870 \h </w:instrText>
      </w:r>
      <w:r>
        <w:fldChar w:fldCharType="separate"/>
      </w:r>
      <w:r w:rsidR="00154D81" w:rsidRPr="00AE6EEF">
        <w:t>(</w:t>
      </w:r>
      <w:r w:rsidR="00154D81">
        <w:rPr>
          <w:noProof/>
        </w:rPr>
        <w:t>177</w:t>
      </w:r>
      <w:r w:rsidR="00154D81" w:rsidRPr="00AE6EEF">
        <w:t>)</w:t>
      </w:r>
      <w:r>
        <w:fldChar w:fldCharType="end"/>
      </w:r>
      <w:r>
        <w:t xml:space="preserve">, and </w:t>
      </w:r>
      <w:r>
        <w:fldChar w:fldCharType="begin"/>
      </w:r>
      <w:r>
        <w:instrText xml:space="preserve"> REF _Ref362874872 \h </w:instrText>
      </w:r>
      <w:r>
        <w:fldChar w:fldCharType="separate"/>
      </w:r>
      <w:r w:rsidR="00154D81" w:rsidRPr="00AE6EEF">
        <w:t>(</w:t>
      </w:r>
      <w:r w:rsidR="00154D81">
        <w:rPr>
          <w:noProof/>
        </w:rPr>
        <w:t>179</w:t>
      </w:r>
      <w:r w:rsidR="00154D81" w:rsidRPr="00AE6EEF">
        <w:t>)</w:t>
      </w:r>
      <w:r>
        <w:fldChar w:fldCharType="end"/>
      </w:r>
      <w:r>
        <w:t xml:space="preserve"> to </w:t>
      </w:r>
      <w:r>
        <w:fldChar w:fldCharType="begin"/>
      </w:r>
      <w:r>
        <w:instrText xml:space="preserve"> REF _Ref358046050 \h </w:instrText>
      </w:r>
      <w:r>
        <w:fldChar w:fldCharType="separate"/>
      </w:r>
      <w:r w:rsidR="00154D81" w:rsidRPr="00AE6EEF">
        <w:t>(</w:t>
      </w:r>
      <w:r w:rsidR="00154D81">
        <w:rPr>
          <w:noProof/>
        </w:rPr>
        <w:t>181</w:t>
      </w:r>
      <w:r w:rsidR="00154D81" w:rsidRPr="00AE6EEF">
        <w:t>)</w:t>
      </w:r>
      <w:r>
        <w:fldChar w:fldCharType="end"/>
      </w:r>
      <w:r>
        <w:t xml:space="preserve">, but also nonverbal predicates, such as the numeral predicate </w:t>
      </w:r>
      <w:r w:rsidRPr="00255661">
        <w:rPr>
          <w:rStyle w:val="ChItalBold"/>
        </w:rPr>
        <w:t>dua</w:t>
      </w:r>
      <w:r>
        <w:t xml:space="preserve"> ‘two’ in </w:t>
      </w:r>
      <w:r>
        <w:fldChar w:fldCharType="begin"/>
      </w:r>
      <w:r>
        <w:instrText xml:space="preserve"> REF _Ref358051249 \h </w:instrText>
      </w:r>
      <w:r>
        <w:fldChar w:fldCharType="separate"/>
      </w:r>
      <w:r w:rsidR="00154D81" w:rsidRPr="00AE6EEF">
        <w:t>(</w:t>
      </w:r>
      <w:r w:rsidR="00154D81">
        <w:rPr>
          <w:noProof/>
        </w:rPr>
        <w:t>178</w:t>
      </w:r>
      <w:r w:rsidR="00154D81" w:rsidRPr="00AE6EEF">
        <w:t>)</w:t>
      </w:r>
      <w:r>
        <w:fldChar w:fldCharType="end"/>
      </w:r>
      <w:r>
        <w:t>.</w:t>
      </w:r>
    </w:p>
    <w:p w14:paraId="7E6A0399" w14:textId="77777777" w:rsidR="005F326D" w:rsidRDefault="005F326D" w:rsidP="005F326D">
      <w:pPr>
        <w:pStyle w:val="ExampleTitle"/>
      </w:pPr>
      <w:r>
        <w:t>Focus adverbs in clause-initial and pre-predicate positions</w:t>
      </w:r>
    </w:p>
    <w:tbl>
      <w:tblPr>
        <w:tblW w:w="6595" w:type="dxa"/>
        <w:tblCellMar>
          <w:left w:w="42" w:type="dxa"/>
          <w:right w:w="42" w:type="dxa"/>
        </w:tblCellMar>
        <w:tblLook w:val="01E0" w:firstRow="1" w:lastRow="1" w:firstColumn="1" w:lastColumn="1" w:noHBand="0" w:noVBand="0"/>
      </w:tblPr>
      <w:tblGrid>
        <w:gridCol w:w="709"/>
        <w:gridCol w:w="1003"/>
        <w:gridCol w:w="489"/>
        <w:gridCol w:w="773"/>
        <w:gridCol w:w="829"/>
        <w:gridCol w:w="651"/>
        <w:gridCol w:w="489"/>
        <w:gridCol w:w="773"/>
        <w:gridCol w:w="879"/>
      </w:tblGrid>
      <w:tr w:rsidR="005F326D" w:rsidRPr="005D0663" w14:paraId="28DFE111" w14:textId="77777777" w:rsidTr="00FF626E">
        <w:tc>
          <w:tcPr>
            <w:tcW w:w="709" w:type="dxa"/>
            <w:shd w:val="clear" w:color="auto" w:fill="auto"/>
          </w:tcPr>
          <w:p w14:paraId="4418FABE" w14:textId="77777777" w:rsidR="005F326D" w:rsidRPr="00AE6EEF" w:rsidRDefault="005F326D" w:rsidP="00FF626E">
            <w:pPr>
              <w:pStyle w:val="O0Nwnext"/>
            </w:pPr>
            <w:bookmarkStart w:id="2371" w:name="_Ref362874870"/>
            <w:r w:rsidRPr="00AE6EEF">
              <w:t>(</w:t>
            </w:r>
            <w:fldSimple w:instr=" SEQ ( \* ARABIC \s 1 ">
              <w:r w:rsidR="00154D81">
                <w:rPr>
                  <w:noProof/>
                </w:rPr>
                <w:t>177</w:t>
              </w:r>
            </w:fldSimple>
            <w:r w:rsidRPr="00AE6EEF">
              <w:t>)</w:t>
            </w:r>
            <w:bookmarkEnd w:id="2371"/>
          </w:p>
        </w:tc>
        <w:tc>
          <w:tcPr>
            <w:tcW w:w="1003" w:type="dxa"/>
            <w:shd w:val="clear" w:color="auto" w:fill="auto"/>
          </w:tcPr>
          <w:p w14:paraId="0D583619" w14:textId="77777777" w:rsidR="005F326D" w:rsidRPr="00B245A9" w:rsidRDefault="005F326D" w:rsidP="00FF626E">
            <w:pPr>
              <w:pStyle w:val="Text"/>
            </w:pPr>
            <w:r>
              <w:t>baru~</w:t>
            </w:r>
            <w:r w:rsidRPr="00B245A9">
              <w:t>baru</w:t>
            </w:r>
          </w:p>
        </w:tc>
        <w:tc>
          <w:tcPr>
            <w:tcW w:w="489" w:type="dxa"/>
            <w:shd w:val="clear" w:color="auto" w:fill="auto"/>
          </w:tcPr>
          <w:p w14:paraId="0C202637" w14:textId="77777777" w:rsidR="005F326D" w:rsidRPr="00B245A9" w:rsidRDefault="005F326D" w:rsidP="00FF626E">
            <w:pPr>
              <w:pStyle w:val="Text"/>
            </w:pPr>
            <w:r w:rsidRPr="00B245A9">
              <w:t>de</w:t>
            </w:r>
          </w:p>
        </w:tc>
        <w:tc>
          <w:tcPr>
            <w:tcW w:w="773" w:type="dxa"/>
            <w:shd w:val="clear" w:color="auto" w:fill="auto"/>
          </w:tcPr>
          <w:p w14:paraId="4866CA3F" w14:textId="77777777" w:rsidR="005F326D" w:rsidRPr="00B245A9" w:rsidRDefault="005F326D" w:rsidP="00FF626E">
            <w:pPr>
              <w:pStyle w:val="Text"/>
            </w:pPr>
            <w:r w:rsidRPr="00B245A9">
              <w:t>s</w:t>
            </w:r>
            <w:r>
              <w:t>u</w:t>
            </w:r>
          </w:p>
        </w:tc>
        <w:tc>
          <w:tcPr>
            <w:tcW w:w="829" w:type="dxa"/>
            <w:shd w:val="clear" w:color="auto" w:fill="auto"/>
          </w:tcPr>
          <w:p w14:paraId="2A69AA8E" w14:textId="77777777" w:rsidR="005F326D" w:rsidRPr="00B245A9" w:rsidRDefault="005F326D" w:rsidP="00FF626E">
            <w:pPr>
              <w:pStyle w:val="Text"/>
            </w:pPr>
            <w:r w:rsidRPr="00B245A9">
              <w:t>turung</w:t>
            </w:r>
            <w:r>
              <w:t>,</w:t>
            </w:r>
          </w:p>
        </w:tc>
        <w:tc>
          <w:tcPr>
            <w:tcW w:w="651" w:type="dxa"/>
            <w:shd w:val="clear" w:color="auto" w:fill="auto"/>
          </w:tcPr>
          <w:p w14:paraId="32C0D0FE" w14:textId="77777777" w:rsidR="005F326D" w:rsidRPr="0034156F" w:rsidRDefault="005F326D" w:rsidP="00FF626E">
            <w:pPr>
              <w:pStyle w:val="Text"/>
              <w:rPr>
                <w:rStyle w:val="ChBlueBold"/>
              </w:rPr>
            </w:pPr>
            <w:r w:rsidRPr="0034156F">
              <w:rPr>
                <w:rStyle w:val="ChBlueBold"/>
              </w:rPr>
              <w:t>cuma</w:t>
            </w:r>
          </w:p>
        </w:tc>
        <w:tc>
          <w:tcPr>
            <w:tcW w:w="489" w:type="dxa"/>
            <w:shd w:val="clear" w:color="auto" w:fill="auto"/>
          </w:tcPr>
          <w:p w14:paraId="2A1E7E16" w14:textId="77777777" w:rsidR="005F326D" w:rsidRPr="00B245A9" w:rsidRDefault="005F326D" w:rsidP="00FF626E">
            <w:pPr>
              <w:pStyle w:val="Text"/>
            </w:pPr>
            <w:r w:rsidRPr="00B245A9">
              <w:t>de</w:t>
            </w:r>
          </w:p>
        </w:tc>
        <w:tc>
          <w:tcPr>
            <w:tcW w:w="773" w:type="dxa"/>
            <w:shd w:val="clear" w:color="auto" w:fill="auto"/>
          </w:tcPr>
          <w:p w14:paraId="6ED7D55A" w14:textId="77777777" w:rsidR="005F326D" w:rsidRPr="00B245A9" w:rsidRDefault="005F326D" w:rsidP="00FF626E">
            <w:pPr>
              <w:pStyle w:val="Text"/>
            </w:pPr>
            <w:r w:rsidRPr="00B245A9">
              <w:t>s</w:t>
            </w:r>
            <w:r>
              <w:t>u</w:t>
            </w:r>
          </w:p>
        </w:tc>
        <w:tc>
          <w:tcPr>
            <w:tcW w:w="879" w:type="dxa"/>
            <w:shd w:val="clear" w:color="auto" w:fill="auto"/>
          </w:tcPr>
          <w:p w14:paraId="6920C2D9" w14:textId="77777777" w:rsidR="005F326D" w:rsidRPr="00B245A9" w:rsidRDefault="005F326D" w:rsidP="00FF626E">
            <w:pPr>
              <w:pStyle w:val="Text"/>
            </w:pPr>
            <w:r w:rsidRPr="00B245A9">
              <w:t>pulang</w:t>
            </w:r>
          </w:p>
        </w:tc>
      </w:tr>
      <w:tr w:rsidR="005F326D" w:rsidRPr="00AC23C4" w14:paraId="15F780B3" w14:textId="77777777" w:rsidTr="00FF626E">
        <w:tc>
          <w:tcPr>
            <w:tcW w:w="709" w:type="dxa"/>
            <w:shd w:val="clear" w:color="auto" w:fill="auto"/>
          </w:tcPr>
          <w:p w14:paraId="2FCA01AC" w14:textId="77777777" w:rsidR="005F326D" w:rsidRPr="00B245A9" w:rsidRDefault="005F326D" w:rsidP="00FF626E">
            <w:pPr>
              <w:pStyle w:val="GlossEng"/>
            </w:pPr>
          </w:p>
        </w:tc>
        <w:tc>
          <w:tcPr>
            <w:tcW w:w="1003" w:type="dxa"/>
            <w:shd w:val="clear" w:color="auto" w:fill="auto"/>
          </w:tcPr>
          <w:p w14:paraId="73AEFBAC" w14:textId="77777777" w:rsidR="005F326D" w:rsidRPr="00B245A9" w:rsidRDefault="005F326D" w:rsidP="00FF626E">
            <w:pPr>
              <w:pStyle w:val="GlossEng"/>
            </w:pPr>
            <w:r>
              <w:t>just.now</w:t>
            </w:r>
          </w:p>
        </w:tc>
        <w:tc>
          <w:tcPr>
            <w:tcW w:w="489" w:type="dxa"/>
            <w:shd w:val="clear" w:color="auto" w:fill="auto"/>
          </w:tcPr>
          <w:p w14:paraId="1AF9EDAC" w14:textId="77777777" w:rsidR="005F326D" w:rsidRPr="0099608C" w:rsidRDefault="005F326D" w:rsidP="00FF626E">
            <w:pPr>
              <w:pStyle w:val="GlossEng"/>
              <w:rPr>
                <w:rStyle w:val="ChSmallCaps"/>
              </w:rPr>
            </w:pPr>
            <w:r w:rsidRPr="0099608C">
              <w:rPr>
                <w:rStyle w:val="ChSmallCaps"/>
              </w:rPr>
              <w:t>3sg</w:t>
            </w:r>
          </w:p>
        </w:tc>
        <w:tc>
          <w:tcPr>
            <w:tcW w:w="773" w:type="dxa"/>
            <w:shd w:val="clear" w:color="auto" w:fill="auto"/>
          </w:tcPr>
          <w:p w14:paraId="011FA074" w14:textId="77777777" w:rsidR="005F326D" w:rsidRPr="00B245A9" w:rsidRDefault="005F326D" w:rsidP="00FF626E">
            <w:pPr>
              <w:pStyle w:val="GlossEng"/>
            </w:pPr>
            <w:r w:rsidRPr="00B245A9">
              <w:t>already</w:t>
            </w:r>
          </w:p>
        </w:tc>
        <w:tc>
          <w:tcPr>
            <w:tcW w:w="829" w:type="dxa"/>
            <w:shd w:val="clear" w:color="auto" w:fill="auto"/>
          </w:tcPr>
          <w:p w14:paraId="355B21C3" w14:textId="77777777" w:rsidR="005F326D" w:rsidRPr="00B245A9" w:rsidRDefault="005F326D" w:rsidP="00FF626E">
            <w:pPr>
              <w:pStyle w:val="GlossEng"/>
            </w:pPr>
            <w:r w:rsidRPr="00B245A9">
              <w:t>descend</w:t>
            </w:r>
          </w:p>
        </w:tc>
        <w:tc>
          <w:tcPr>
            <w:tcW w:w="651" w:type="dxa"/>
            <w:shd w:val="clear" w:color="auto" w:fill="auto"/>
          </w:tcPr>
          <w:p w14:paraId="042B0259" w14:textId="77777777" w:rsidR="005F326D" w:rsidRPr="00B245A9" w:rsidRDefault="005F326D" w:rsidP="00FF626E">
            <w:pPr>
              <w:pStyle w:val="GlossEng"/>
            </w:pPr>
            <w:r w:rsidRPr="00B245A9">
              <w:t>just</w:t>
            </w:r>
          </w:p>
        </w:tc>
        <w:tc>
          <w:tcPr>
            <w:tcW w:w="489" w:type="dxa"/>
            <w:shd w:val="clear" w:color="auto" w:fill="auto"/>
          </w:tcPr>
          <w:p w14:paraId="0105BA69" w14:textId="77777777" w:rsidR="005F326D" w:rsidRPr="0099608C" w:rsidRDefault="005F326D" w:rsidP="00FF626E">
            <w:pPr>
              <w:pStyle w:val="GlossEng"/>
              <w:rPr>
                <w:rStyle w:val="ChSmallCaps"/>
              </w:rPr>
            </w:pPr>
            <w:r w:rsidRPr="0099608C">
              <w:rPr>
                <w:rStyle w:val="ChSmallCaps"/>
              </w:rPr>
              <w:t>3sg</w:t>
            </w:r>
          </w:p>
        </w:tc>
        <w:tc>
          <w:tcPr>
            <w:tcW w:w="773" w:type="dxa"/>
            <w:shd w:val="clear" w:color="auto" w:fill="auto"/>
          </w:tcPr>
          <w:p w14:paraId="53CCEE1A" w14:textId="77777777" w:rsidR="005F326D" w:rsidRPr="00B245A9" w:rsidRDefault="005F326D" w:rsidP="00FF626E">
            <w:pPr>
              <w:pStyle w:val="GlossEng"/>
            </w:pPr>
            <w:r w:rsidRPr="00B245A9">
              <w:t>already</w:t>
            </w:r>
          </w:p>
        </w:tc>
        <w:tc>
          <w:tcPr>
            <w:tcW w:w="879" w:type="dxa"/>
            <w:shd w:val="clear" w:color="auto" w:fill="auto"/>
          </w:tcPr>
          <w:p w14:paraId="77D7341F" w14:textId="77777777" w:rsidR="005F326D" w:rsidRPr="00B245A9" w:rsidRDefault="005F326D" w:rsidP="00FF626E">
            <w:pPr>
              <w:pStyle w:val="GlossEng"/>
            </w:pPr>
            <w:r w:rsidRPr="00B245A9">
              <w:t>go.home</w:t>
            </w:r>
          </w:p>
        </w:tc>
      </w:tr>
    </w:tbl>
    <w:p w14:paraId="53111B2F" w14:textId="77777777" w:rsidR="005F326D" w:rsidRDefault="005F326D" w:rsidP="005F326D">
      <w:pPr>
        <w:pStyle w:val="FreeTranslEng"/>
      </w:pPr>
      <w:r>
        <w:t xml:space="preserve">[Reply to an interlocutor who is looking for someone:] ‘just now he already came by, (it’s) </w:t>
      </w:r>
      <w:r w:rsidRPr="00EC7FDA">
        <w:rPr>
          <w:rStyle w:val="ChBlueBold"/>
        </w:rPr>
        <w:t>just</w:t>
      </w:r>
      <w:r>
        <w:t xml:space="preserve"> (that) he already went home’ </w:t>
      </w:r>
      <w:r w:rsidRPr="00AE6106">
        <w:rPr>
          <w:rStyle w:val="ExampleSource"/>
        </w:rPr>
        <w:t>[080922-001a-CvPh.0554]</w:t>
      </w:r>
    </w:p>
    <w:tbl>
      <w:tblPr>
        <w:tblW w:w="4625" w:type="dxa"/>
        <w:tblCellMar>
          <w:left w:w="42" w:type="dxa"/>
          <w:right w:w="42" w:type="dxa"/>
        </w:tblCellMar>
        <w:tblLook w:val="01E0" w:firstRow="1" w:lastRow="1" w:firstColumn="1" w:lastColumn="1" w:noHBand="0" w:noVBand="0"/>
      </w:tblPr>
      <w:tblGrid>
        <w:gridCol w:w="709"/>
        <w:gridCol w:w="284"/>
        <w:gridCol w:w="484"/>
        <w:gridCol w:w="489"/>
        <w:gridCol w:w="567"/>
        <w:gridCol w:w="934"/>
        <w:gridCol w:w="651"/>
        <w:gridCol w:w="507"/>
      </w:tblGrid>
      <w:tr w:rsidR="005F326D" w:rsidRPr="00A83967" w14:paraId="51D7D6A3" w14:textId="77777777" w:rsidTr="00FF626E">
        <w:tc>
          <w:tcPr>
            <w:tcW w:w="709" w:type="dxa"/>
            <w:shd w:val="clear" w:color="auto" w:fill="auto"/>
          </w:tcPr>
          <w:p w14:paraId="524CB0D7" w14:textId="77777777" w:rsidR="005F326D" w:rsidRPr="00AE6EEF" w:rsidRDefault="005F326D" w:rsidP="00FF626E">
            <w:pPr>
              <w:pStyle w:val="O0Nwnext"/>
            </w:pPr>
            <w:bookmarkStart w:id="2372" w:name="_Ref358051249"/>
            <w:r w:rsidRPr="00AE6EEF">
              <w:t>(</w:t>
            </w:r>
            <w:fldSimple w:instr=" SEQ ( \* ARABIC \s 1 ">
              <w:r w:rsidR="00154D81">
                <w:rPr>
                  <w:noProof/>
                </w:rPr>
                <w:t>178</w:t>
              </w:r>
            </w:fldSimple>
            <w:r w:rsidRPr="00AE6EEF">
              <w:t>)</w:t>
            </w:r>
            <w:bookmarkEnd w:id="2372"/>
          </w:p>
        </w:tc>
        <w:tc>
          <w:tcPr>
            <w:tcW w:w="284" w:type="dxa"/>
            <w:shd w:val="clear" w:color="auto" w:fill="auto"/>
          </w:tcPr>
          <w:p w14:paraId="63290EFB" w14:textId="77777777" w:rsidR="005F326D" w:rsidRPr="008B03A4" w:rsidRDefault="005F326D" w:rsidP="00FF626E">
            <w:pPr>
              <w:pStyle w:val="Text"/>
            </w:pPr>
            <w:r>
              <w:t>…</w:t>
            </w:r>
          </w:p>
        </w:tc>
        <w:tc>
          <w:tcPr>
            <w:tcW w:w="484" w:type="dxa"/>
            <w:shd w:val="clear" w:color="auto" w:fill="auto"/>
          </w:tcPr>
          <w:p w14:paraId="39309C15" w14:textId="77777777" w:rsidR="005F326D" w:rsidRPr="008B03A4" w:rsidRDefault="005F326D" w:rsidP="00FF626E">
            <w:pPr>
              <w:pStyle w:val="Text"/>
            </w:pPr>
            <w:r w:rsidRPr="008B03A4">
              <w:t>ta</w:t>
            </w:r>
            <w:r>
              <w:t>pi</w:t>
            </w:r>
          </w:p>
        </w:tc>
        <w:tc>
          <w:tcPr>
            <w:tcW w:w="489" w:type="dxa"/>
            <w:shd w:val="clear" w:color="auto" w:fill="auto"/>
          </w:tcPr>
          <w:p w14:paraId="18E0B6DC" w14:textId="77777777" w:rsidR="005F326D" w:rsidRPr="008B03A4" w:rsidRDefault="005F326D" w:rsidP="00FF626E">
            <w:pPr>
              <w:pStyle w:val="Text"/>
            </w:pPr>
            <w:r>
              <w:t>[</w:t>
            </w:r>
            <w:r w:rsidRPr="008B03A4">
              <w:t>sa</w:t>
            </w:r>
          </w:p>
        </w:tc>
        <w:tc>
          <w:tcPr>
            <w:tcW w:w="567" w:type="dxa"/>
            <w:shd w:val="clear" w:color="auto" w:fill="auto"/>
          </w:tcPr>
          <w:p w14:paraId="7FD3D89B" w14:textId="77777777" w:rsidR="005F326D" w:rsidRPr="008B03A4" w:rsidRDefault="005F326D" w:rsidP="00FF626E">
            <w:pPr>
              <w:pStyle w:val="Text"/>
            </w:pPr>
            <w:r w:rsidRPr="008B03A4">
              <w:t>pu</w:t>
            </w:r>
          </w:p>
        </w:tc>
        <w:tc>
          <w:tcPr>
            <w:tcW w:w="934" w:type="dxa"/>
            <w:shd w:val="clear" w:color="auto" w:fill="auto"/>
          </w:tcPr>
          <w:p w14:paraId="7D29A578" w14:textId="77777777" w:rsidR="005F326D" w:rsidRPr="008B03A4" w:rsidRDefault="005F326D" w:rsidP="00FF626E">
            <w:pPr>
              <w:pStyle w:val="Text"/>
            </w:pPr>
            <w:r w:rsidRPr="008B03A4">
              <w:t>alpa</w:t>
            </w:r>
            <w:r>
              <w:t>]</w:t>
            </w:r>
          </w:p>
        </w:tc>
        <w:tc>
          <w:tcPr>
            <w:tcW w:w="651" w:type="dxa"/>
            <w:shd w:val="clear" w:color="auto" w:fill="auto"/>
          </w:tcPr>
          <w:p w14:paraId="41BDF3D7" w14:textId="77777777" w:rsidR="005F326D" w:rsidRPr="008B03A4" w:rsidRDefault="005F326D" w:rsidP="00FF626E">
            <w:pPr>
              <w:pStyle w:val="Text"/>
              <w:rPr>
                <w:rStyle w:val="ChBlueBold"/>
              </w:rPr>
            </w:pPr>
            <w:r w:rsidRPr="008B03A4">
              <w:rPr>
                <w:rStyle w:val="ChBlueBold"/>
              </w:rPr>
              <w:t>cuma</w:t>
            </w:r>
          </w:p>
        </w:tc>
        <w:tc>
          <w:tcPr>
            <w:tcW w:w="507" w:type="dxa"/>
            <w:shd w:val="clear" w:color="auto" w:fill="auto"/>
          </w:tcPr>
          <w:p w14:paraId="2F4053B3" w14:textId="77777777" w:rsidR="005F326D" w:rsidRPr="00BC61E7" w:rsidRDefault="005F326D" w:rsidP="00FF626E">
            <w:pPr>
              <w:pStyle w:val="Text"/>
            </w:pPr>
            <w:r w:rsidRPr="00BC61E7">
              <w:t>dua</w:t>
            </w:r>
          </w:p>
        </w:tc>
      </w:tr>
      <w:tr w:rsidR="005F326D" w:rsidRPr="00A83967" w14:paraId="59ADDFC2" w14:textId="77777777" w:rsidTr="00FF626E">
        <w:tc>
          <w:tcPr>
            <w:tcW w:w="709" w:type="dxa"/>
            <w:shd w:val="clear" w:color="auto" w:fill="auto"/>
          </w:tcPr>
          <w:p w14:paraId="60521889" w14:textId="77777777" w:rsidR="005F326D" w:rsidRPr="008B03A4" w:rsidRDefault="005F326D" w:rsidP="00FF626E">
            <w:pPr>
              <w:pStyle w:val="GlossEng"/>
            </w:pPr>
          </w:p>
        </w:tc>
        <w:tc>
          <w:tcPr>
            <w:tcW w:w="284" w:type="dxa"/>
            <w:shd w:val="clear" w:color="auto" w:fill="auto"/>
          </w:tcPr>
          <w:p w14:paraId="48841A22" w14:textId="77777777" w:rsidR="005F326D" w:rsidRPr="008B03A4" w:rsidRDefault="005F326D" w:rsidP="00FF626E">
            <w:pPr>
              <w:pStyle w:val="GlossEng"/>
            </w:pPr>
          </w:p>
        </w:tc>
        <w:tc>
          <w:tcPr>
            <w:tcW w:w="484" w:type="dxa"/>
            <w:shd w:val="clear" w:color="auto" w:fill="auto"/>
          </w:tcPr>
          <w:p w14:paraId="0EEB6671" w14:textId="77777777" w:rsidR="005F326D" w:rsidRPr="008B03A4" w:rsidRDefault="005F326D" w:rsidP="00FF626E">
            <w:pPr>
              <w:pStyle w:val="GlossEng"/>
            </w:pPr>
            <w:r w:rsidRPr="008B03A4">
              <w:t>but</w:t>
            </w:r>
          </w:p>
        </w:tc>
        <w:tc>
          <w:tcPr>
            <w:tcW w:w="489" w:type="dxa"/>
            <w:shd w:val="clear" w:color="auto" w:fill="auto"/>
          </w:tcPr>
          <w:p w14:paraId="77C5B997" w14:textId="77777777" w:rsidR="005F326D" w:rsidRPr="0099608C" w:rsidRDefault="005F326D" w:rsidP="00FF626E">
            <w:pPr>
              <w:pStyle w:val="GlossEng"/>
              <w:rPr>
                <w:rStyle w:val="ChSmallCaps"/>
              </w:rPr>
            </w:pPr>
            <w:r w:rsidRPr="0099608C">
              <w:rPr>
                <w:rStyle w:val="ChSmallCaps"/>
              </w:rPr>
              <w:t>1sg</w:t>
            </w:r>
          </w:p>
        </w:tc>
        <w:tc>
          <w:tcPr>
            <w:tcW w:w="567" w:type="dxa"/>
            <w:shd w:val="clear" w:color="auto" w:fill="auto"/>
          </w:tcPr>
          <w:p w14:paraId="776DCD10" w14:textId="77777777" w:rsidR="005F326D" w:rsidRPr="0099608C" w:rsidRDefault="005F326D" w:rsidP="00FF626E">
            <w:pPr>
              <w:pStyle w:val="GlossEng"/>
              <w:rPr>
                <w:rStyle w:val="ChSmallCaps"/>
              </w:rPr>
            </w:pPr>
            <w:r w:rsidRPr="0099608C">
              <w:rPr>
                <w:rStyle w:val="ChSmallCaps"/>
              </w:rPr>
              <w:t>poss</w:t>
            </w:r>
          </w:p>
        </w:tc>
        <w:tc>
          <w:tcPr>
            <w:tcW w:w="934" w:type="dxa"/>
            <w:shd w:val="clear" w:color="auto" w:fill="auto"/>
          </w:tcPr>
          <w:p w14:paraId="4A60DEB7" w14:textId="77777777" w:rsidR="005F326D" w:rsidRPr="008B03A4" w:rsidRDefault="005F326D" w:rsidP="00FF626E">
            <w:pPr>
              <w:pStyle w:val="GlossEng"/>
            </w:pPr>
            <w:r>
              <w:t>be.absent</w:t>
            </w:r>
          </w:p>
        </w:tc>
        <w:tc>
          <w:tcPr>
            <w:tcW w:w="651" w:type="dxa"/>
            <w:shd w:val="clear" w:color="auto" w:fill="auto"/>
          </w:tcPr>
          <w:p w14:paraId="014CEEB9" w14:textId="77777777" w:rsidR="005F326D" w:rsidRPr="008B03A4" w:rsidRDefault="005F326D" w:rsidP="00FF626E">
            <w:pPr>
              <w:pStyle w:val="GlossEng"/>
            </w:pPr>
            <w:r w:rsidRPr="008B03A4">
              <w:t>just</w:t>
            </w:r>
          </w:p>
        </w:tc>
        <w:tc>
          <w:tcPr>
            <w:tcW w:w="507" w:type="dxa"/>
            <w:shd w:val="clear" w:color="auto" w:fill="auto"/>
          </w:tcPr>
          <w:p w14:paraId="7F6ED352" w14:textId="77777777" w:rsidR="005F326D" w:rsidRPr="00BC61E7" w:rsidRDefault="005F326D" w:rsidP="00FF626E">
            <w:pPr>
              <w:pStyle w:val="GlossEng"/>
            </w:pPr>
            <w:r w:rsidRPr="00BC61E7">
              <w:t>two</w:t>
            </w:r>
          </w:p>
        </w:tc>
      </w:tr>
    </w:tbl>
    <w:p w14:paraId="7E6DFB4D" w14:textId="77777777" w:rsidR="005F326D" w:rsidRPr="00E2454E" w:rsidRDefault="005F326D" w:rsidP="005F326D">
      <w:pPr>
        <w:pStyle w:val="FreeTranslEng"/>
      </w:pPr>
      <w:r>
        <w:t xml:space="preserve">[About unexcused school absences:] ‘[I was absent many times,] but I had just two (official) absences’ (Lit. ‘my being absent was </w:t>
      </w:r>
      <w:r w:rsidRPr="00710794">
        <w:rPr>
          <w:rStyle w:val="ChBlueBold"/>
        </w:rPr>
        <w:t>just</w:t>
      </w:r>
      <w:r w:rsidRPr="00BC61E7">
        <w:t xml:space="preserve"> two</w:t>
      </w:r>
      <w:r>
        <w:t xml:space="preserve">’) </w:t>
      </w:r>
      <w:r w:rsidRPr="00DD0C67">
        <w:rPr>
          <w:rStyle w:val="ExampleSource"/>
        </w:rPr>
        <w:t>[081023-004-Cv.0014]</w:t>
      </w:r>
    </w:p>
    <w:tbl>
      <w:tblPr>
        <w:tblW w:w="6775" w:type="dxa"/>
        <w:tblCellMar>
          <w:left w:w="42" w:type="dxa"/>
          <w:right w:w="42" w:type="dxa"/>
        </w:tblCellMar>
        <w:tblLook w:val="01E0" w:firstRow="1" w:lastRow="1" w:firstColumn="1" w:lastColumn="1" w:noHBand="0" w:noVBand="0"/>
      </w:tblPr>
      <w:tblGrid>
        <w:gridCol w:w="709"/>
        <w:gridCol w:w="484"/>
        <w:gridCol w:w="178"/>
        <w:gridCol w:w="351"/>
        <w:gridCol w:w="428"/>
        <w:gridCol w:w="234"/>
        <w:gridCol w:w="360"/>
        <w:gridCol w:w="695"/>
        <w:gridCol w:w="624"/>
        <w:gridCol w:w="737"/>
        <w:gridCol w:w="707"/>
        <w:gridCol w:w="584"/>
        <w:gridCol w:w="684"/>
      </w:tblGrid>
      <w:tr w:rsidR="005F326D" w:rsidRPr="005D0663" w14:paraId="5215FA4F" w14:textId="77777777" w:rsidTr="00FF626E">
        <w:tc>
          <w:tcPr>
            <w:tcW w:w="709" w:type="dxa"/>
            <w:shd w:val="clear" w:color="auto" w:fill="auto"/>
          </w:tcPr>
          <w:p w14:paraId="5C4EB367" w14:textId="77777777" w:rsidR="005F326D" w:rsidRPr="00AE6EEF" w:rsidRDefault="005F326D" w:rsidP="00FF626E">
            <w:pPr>
              <w:pStyle w:val="O0Nwnext"/>
            </w:pPr>
            <w:bookmarkStart w:id="2373" w:name="_Ref362874872"/>
            <w:r w:rsidRPr="00AE6EEF">
              <w:t>(</w:t>
            </w:r>
            <w:fldSimple w:instr=" SEQ ( \* ARABIC \s 1 ">
              <w:r w:rsidR="00154D81">
                <w:rPr>
                  <w:noProof/>
                </w:rPr>
                <w:t>179</w:t>
              </w:r>
            </w:fldSimple>
            <w:r w:rsidRPr="00AE6EEF">
              <w:t>)</w:t>
            </w:r>
            <w:bookmarkEnd w:id="2373"/>
          </w:p>
        </w:tc>
        <w:tc>
          <w:tcPr>
            <w:tcW w:w="484" w:type="dxa"/>
            <w:shd w:val="clear" w:color="auto" w:fill="auto"/>
          </w:tcPr>
          <w:p w14:paraId="52456F20" w14:textId="77777777" w:rsidR="005F326D" w:rsidRPr="00B91A51" w:rsidRDefault="005F326D" w:rsidP="00FF626E">
            <w:pPr>
              <w:pStyle w:val="Text"/>
            </w:pPr>
            <w:r w:rsidRPr="00B91A51">
              <w:t>jadi</w:t>
            </w:r>
          </w:p>
        </w:tc>
        <w:tc>
          <w:tcPr>
            <w:tcW w:w="529" w:type="dxa"/>
            <w:gridSpan w:val="2"/>
            <w:shd w:val="clear" w:color="auto" w:fill="auto"/>
          </w:tcPr>
          <w:p w14:paraId="4CC5105E" w14:textId="77777777" w:rsidR="005F326D" w:rsidRPr="00B91A51" w:rsidRDefault="005F326D" w:rsidP="00FF626E">
            <w:pPr>
              <w:pStyle w:val="Text"/>
            </w:pPr>
            <w:r w:rsidRPr="00B91A51">
              <w:t>kalo</w:t>
            </w:r>
          </w:p>
        </w:tc>
        <w:tc>
          <w:tcPr>
            <w:tcW w:w="662" w:type="dxa"/>
            <w:gridSpan w:val="2"/>
            <w:shd w:val="clear" w:color="auto" w:fill="auto"/>
          </w:tcPr>
          <w:p w14:paraId="3F11B5A6" w14:textId="77777777" w:rsidR="005F326D" w:rsidRPr="00B91A51" w:rsidRDefault="005F326D" w:rsidP="00FF626E">
            <w:pPr>
              <w:pStyle w:val="Text"/>
            </w:pPr>
            <w:r w:rsidRPr="00B91A51">
              <w:t>nika</w:t>
            </w:r>
          </w:p>
        </w:tc>
        <w:tc>
          <w:tcPr>
            <w:tcW w:w="360" w:type="dxa"/>
            <w:shd w:val="clear" w:color="auto" w:fill="auto"/>
          </w:tcPr>
          <w:p w14:paraId="2572706E" w14:textId="77777777" w:rsidR="005F326D" w:rsidRPr="00B91A51" w:rsidRDefault="005F326D" w:rsidP="00FF626E">
            <w:pPr>
              <w:pStyle w:val="Text"/>
            </w:pPr>
            <w:r w:rsidRPr="00B91A51">
              <w:t>di</w:t>
            </w:r>
          </w:p>
        </w:tc>
        <w:tc>
          <w:tcPr>
            <w:tcW w:w="695" w:type="dxa"/>
            <w:shd w:val="clear" w:color="auto" w:fill="auto"/>
          </w:tcPr>
          <w:p w14:paraId="324FFE9C" w14:textId="77777777" w:rsidR="005F326D" w:rsidRPr="00B91A51" w:rsidRDefault="005F326D" w:rsidP="00FF626E">
            <w:pPr>
              <w:pStyle w:val="Text"/>
            </w:pPr>
            <w:r w:rsidRPr="00B91A51">
              <w:t>kantor</w:t>
            </w:r>
          </w:p>
        </w:tc>
        <w:tc>
          <w:tcPr>
            <w:tcW w:w="624" w:type="dxa"/>
            <w:shd w:val="clear" w:color="auto" w:fill="auto"/>
          </w:tcPr>
          <w:p w14:paraId="41E7678F" w14:textId="77777777" w:rsidR="005F326D" w:rsidRPr="00B91A51" w:rsidRDefault="005F326D" w:rsidP="00FF626E">
            <w:pPr>
              <w:pStyle w:val="Text"/>
            </w:pPr>
            <w:r w:rsidRPr="00B91A51">
              <w:t>itu</w:t>
            </w:r>
          </w:p>
        </w:tc>
        <w:tc>
          <w:tcPr>
            <w:tcW w:w="737" w:type="dxa"/>
            <w:shd w:val="clear" w:color="auto" w:fill="auto"/>
          </w:tcPr>
          <w:p w14:paraId="657CBE53" w14:textId="77777777" w:rsidR="005F326D" w:rsidRPr="00B91A51" w:rsidRDefault="005F326D" w:rsidP="00FF626E">
            <w:pPr>
              <w:pStyle w:val="Text"/>
            </w:pPr>
            <w:r w:rsidRPr="00B91A51">
              <w:t>begitu,</w:t>
            </w:r>
          </w:p>
        </w:tc>
        <w:tc>
          <w:tcPr>
            <w:tcW w:w="707" w:type="dxa"/>
            <w:shd w:val="clear" w:color="auto" w:fill="auto"/>
          </w:tcPr>
          <w:p w14:paraId="7D9E6D23" w14:textId="77777777" w:rsidR="005F326D" w:rsidRPr="00E61E5B" w:rsidRDefault="005F326D" w:rsidP="00FF626E">
            <w:pPr>
              <w:pStyle w:val="Text"/>
              <w:rPr>
                <w:rStyle w:val="ChBlueBold"/>
              </w:rPr>
            </w:pPr>
            <w:r w:rsidRPr="00E61E5B">
              <w:rPr>
                <w:rStyle w:val="ChBlueBold"/>
              </w:rPr>
              <w:t>hanya</w:t>
            </w:r>
          </w:p>
        </w:tc>
        <w:tc>
          <w:tcPr>
            <w:tcW w:w="584" w:type="dxa"/>
            <w:shd w:val="clear" w:color="auto" w:fill="auto"/>
          </w:tcPr>
          <w:p w14:paraId="41CDC2A3" w14:textId="77777777" w:rsidR="005F326D" w:rsidRPr="00B91A51" w:rsidRDefault="005F326D" w:rsidP="00FF626E">
            <w:pPr>
              <w:pStyle w:val="Text"/>
            </w:pPr>
            <w:r w:rsidRPr="00B91A51">
              <w:t>don</w:t>
            </w:r>
            <w:r>
              <w:t>g</w:t>
            </w:r>
          </w:p>
        </w:tc>
        <w:tc>
          <w:tcPr>
            <w:tcW w:w="684" w:type="dxa"/>
            <w:shd w:val="clear" w:color="auto" w:fill="auto"/>
          </w:tcPr>
          <w:p w14:paraId="0DB0C8DA" w14:textId="77777777" w:rsidR="005F326D" w:rsidRPr="00B91A51" w:rsidRDefault="005F326D" w:rsidP="00FF626E">
            <w:pPr>
              <w:pStyle w:val="Text"/>
            </w:pPr>
            <w:r w:rsidRPr="00B91A51">
              <w:t>bilan</w:t>
            </w:r>
            <w:r>
              <w:t>g</w:t>
            </w:r>
          </w:p>
        </w:tc>
      </w:tr>
      <w:tr w:rsidR="005F326D" w:rsidRPr="00AC23C4" w14:paraId="2E9DF379" w14:textId="77777777" w:rsidTr="00FF626E">
        <w:tc>
          <w:tcPr>
            <w:tcW w:w="709" w:type="dxa"/>
            <w:shd w:val="clear" w:color="auto" w:fill="auto"/>
          </w:tcPr>
          <w:p w14:paraId="30307B7F" w14:textId="77777777" w:rsidR="005F326D" w:rsidRPr="00B91A51" w:rsidRDefault="005F326D" w:rsidP="00FF626E">
            <w:pPr>
              <w:pStyle w:val="GlossEng2ptafter"/>
            </w:pPr>
          </w:p>
        </w:tc>
        <w:tc>
          <w:tcPr>
            <w:tcW w:w="484" w:type="dxa"/>
            <w:shd w:val="clear" w:color="auto" w:fill="auto"/>
          </w:tcPr>
          <w:p w14:paraId="4EFE85F6" w14:textId="77777777" w:rsidR="005F326D" w:rsidRPr="00B91A51" w:rsidRDefault="005F326D" w:rsidP="00FF626E">
            <w:pPr>
              <w:pStyle w:val="GlossEng2ptafter"/>
            </w:pPr>
            <w:r w:rsidRPr="00B91A51">
              <w:t>so</w:t>
            </w:r>
          </w:p>
        </w:tc>
        <w:tc>
          <w:tcPr>
            <w:tcW w:w="529" w:type="dxa"/>
            <w:gridSpan w:val="2"/>
            <w:shd w:val="clear" w:color="auto" w:fill="auto"/>
          </w:tcPr>
          <w:p w14:paraId="15660B82" w14:textId="77777777" w:rsidR="005F326D" w:rsidRPr="00B91A51" w:rsidRDefault="005F326D" w:rsidP="00FF626E">
            <w:pPr>
              <w:pStyle w:val="GlossEng2ptafter"/>
            </w:pPr>
            <w:r w:rsidRPr="00B91A51">
              <w:t>if</w:t>
            </w:r>
          </w:p>
        </w:tc>
        <w:tc>
          <w:tcPr>
            <w:tcW w:w="662" w:type="dxa"/>
            <w:gridSpan w:val="2"/>
            <w:shd w:val="clear" w:color="auto" w:fill="auto"/>
          </w:tcPr>
          <w:p w14:paraId="06D4253D" w14:textId="77777777" w:rsidR="005F326D" w:rsidRPr="00B91A51" w:rsidRDefault="005F326D" w:rsidP="00FF626E">
            <w:pPr>
              <w:pStyle w:val="GlossEng2ptafter"/>
            </w:pPr>
            <w:r w:rsidRPr="00B91A51">
              <w:t>marry</w:t>
            </w:r>
          </w:p>
        </w:tc>
        <w:tc>
          <w:tcPr>
            <w:tcW w:w="360" w:type="dxa"/>
            <w:shd w:val="clear" w:color="auto" w:fill="auto"/>
          </w:tcPr>
          <w:p w14:paraId="13A552AE" w14:textId="77777777" w:rsidR="005F326D" w:rsidRPr="00B91A51" w:rsidRDefault="005F326D" w:rsidP="00FF626E">
            <w:pPr>
              <w:pStyle w:val="GlossEng2ptafter"/>
            </w:pPr>
            <w:r w:rsidRPr="00B91A51">
              <w:t>at</w:t>
            </w:r>
          </w:p>
        </w:tc>
        <w:tc>
          <w:tcPr>
            <w:tcW w:w="695" w:type="dxa"/>
            <w:shd w:val="clear" w:color="auto" w:fill="auto"/>
          </w:tcPr>
          <w:p w14:paraId="4861958F" w14:textId="77777777" w:rsidR="005F326D" w:rsidRPr="00B91A51" w:rsidRDefault="005F326D" w:rsidP="00FF626E">
            <w:pPr>
              <w:pStyle w:val="GlossEng2ptafter"/>
            </w:pPr>
            <w:r w:rsidRPr="00B91A51">
              <w:t>office</w:t>
            </w:r>
          </w:p>
        </w:tc>
        <w:tc>
          <w:tcPr>
            <w:tcW w:w="624" w:type="dxa"/>
            <w:shd w:val="clear" w:color="auto" w:fill="auto"/>
          </w:tcPr>
          <w:p w14:paraId="62B35934" w14:textId="77777777" w:rsidR="005F326D" w:rsidRPr="0099608C" w:rsidRDefault="005F326D" w:rsidP="00FF626E">
            <w:pPr>
              <w:pStyle w:val="GlossEng2ptafter"/>
              <w:rPr>
                <w:rStyle w:val="ChSmallCaps"/>
              </w:rPr>
            </w:pPr>
            <w:r w:rsidRPr="0099608C">
              <w:rPr>
                <w:rStyle w:val="ChSmallCaps"/>
              </w:rPr>
              <w:t>d.dist</w:t>
            </w:r>
          </w:p>
        </w:tc>
        <w:tc>
          <w:tcPr>
            <w:tcW w:w="737" w:type="dxa"/>
            <w:shd w:val="clear" w:color="auto" w:fill="auto"/>
          </w:tcPr>
          <w:p w14:paraId="1571F9F5" w14:textId="77777777" w:rsidR="005F326D" w:rsidRPr="00B91A51" w:rsidRDefault="005F326D" w:rsidP="00FF626E">
            <w:pPr>
              <w:pStyle w:val="GlossEng2ptafter"/>
            </w:pPr>
            <w:r w:rsidRPr="00B91A51">
              <w:t>like.that</w:t>
            </w:r>
          </w:p>
        </w:tc>
        <w:tc>
          <w:tcPr>
            <w:tcW w:w="707" w:type="dxa"/>
            <w:shd w:val="clear" w:color="auto" w:fill="auto"/>
          </w:tcPr>
          <w:p w14:paraId="508EEC37" w14:textId="77777777" w:rsidR="005F326D" w:rsidRPr="00B91A51" w:rsidRDefault="005F326D" w:rsidP="00FF626E">
            <w:pPr>
              <w:pStyle w:val="GlossEng2ptafter"/>
            </w:pPr>
            <w:r w:rsidRPr="00B91A51">
              <w:t>only</w:t>
            </w:r>
          </w:p>
        </w:tc>
        <w:tc>
          <w:tcPr>
            <w:tcW w:w="584" w:type="dxa"/>
            <w:shd w:val="clear" w:color="auto" w:fill="auto"/>
          </w:tcPr>
          <w:p w14:paraId="1608ED5F" w14:textId="77777777" w:rsidR="005F326D" w:rsidRPr="0099608C" w:rsidRDefault="005F326D" w:rsidP="00FF626E">
            <w:pPr>
              <w:pStyle w:val="GlossEng2ptafter"/>
              <w:rPr>
                <w:rStyle w:val="ChSmallCaps"/>
              </w:rPr>
            </w:pPr>
            <w:r w:rsidRPr="0099608C">
              <w:rPr>
                <w:rStyle w:val="ChSmallCaps"/>
              </w:rPr>
              <w:t>3pl</w:t>
            </w:r>
          </w:p>
        </w:tc>
        <w:tc>
          <w:tcPr>
            <w:tcW w:w="684" w:type="dxa"/>
            <w:shd w:val="clear" w:color="auto" w:fill="auto"/>
          </w:tcPr>
          <w:p w14:paraId="6F8724DC" w14:textId="77777777" w:rsidR="005F326D" w:rsidRPr="00B91A51" w:rsidRDefault="005F326D" w:rsidP="00FF626E">
            <w:pPr>
              <w:pStyle w:val="GlossEng2ptafter"/>
            </w:pPr>
            <w:r w:rsidRPr="00B91A51">
              <w:t>say</w:t>
            </w:r>
          </w:p>
        </w:tc>
      </w:tr>
      <w:tr w:rsidR="005F326D" w:rsidRPr="00B91A51" w14:paraId="5C26AC92" w14:textId="77777777" w:rsidTr="00FF626E">
        <w:trPr>
          <w:gridAfter w:val="8"/>
          <w:wAfter w:w="4625" w:type="dxa"/>
        </w:trPr>
        <w:tc>
          <w:tcPr>
            <w:tcW w:w="709" w:type="dxa"/>
            <w:shd w:val="clear" w:color="auto" w:fill="auto"/>
          </w:tcPr>
          <w:p w14:paraId="7C9243FE" w14:textId="77777777" w:rsidR="005F326D" w:rsidRPr="0026125C" w:rsidRDefault="005F326D" w:rsidP="00FF626E">
            <w:pPr>
              <w:pStyle w:val="O0Nwnext"/>
            </w:pPr>
          </w:p>
        </w:tc>
        <w:tc>
          <w:tcPr>
            <w:tcW w:w="662" w:type="dxa"/>
            <w:gridSpan w:val="2"/>
            <w:shd w:val="clear" w:color="auto" w:fill="auto"/>
          </w:tcPr>
          <w:p w14:paraId="12475BB7" w14:textId="77777777" w:rsidR="005F326D" w:rsidRPr="00B91A51" w:rsidRDefault="005F326D" w:rsidP="00FF626E">
            <w:pPr>
              <w:pStyle w:val="Text"/>
            </w:pPr>
            <w:r w:rsidRPr="00B91A51">
              <w:t>nika</w:t>
            </w:r>
          </w:p>
        </w:tc>
        <w:tc>
          <w:tcPr>
            <w:tcW w:w="779" w:type="dxa"/>
            <w:gridSpan w:val="2"/>
            <w:shd w:val="clear" w:color="auto" w:fill="auto"/>
          </w:tcPr>
          <w:p w14:paraId="56963972" w14:textId="77777777" w:rsidR="005F326D" w:rsidRPr="00B91A51" w:rsidRDefault="005F326D" w:rsidP="00FF626E">
            <w:pPr>
              <w:pStyle w:val="Text"/>
            </w:pPr>
            <w:r w:rsidRPr="00B91A51">
              <w:t>sipil</w:t>
            </w:r>
          </w:p>
        </w:tc>
      </w:tr>
      <w:tr w:rsidR="005F326D" w:rsidRPr="00B91A51" w14:paraId="0853F0BA" w14:textId="77777777" w:rsidTr="00FF626E">
        <w:trPr>
          <w:gridAfter w:val="8"/>
          <w:wAfter w:w="4625" w:type="dxa"/>
        </w:trPr>
        <w:tc>
          <w:tcPr>
            <w:tcW w:w="709" w:type="dxa"/>
            <w:shd w:val="clear" w:color="auto" w:fill="auto"/>
          </w:tcPr>
          <w:p w14:paraId="52B734EE" w14:textId="77777777" w:rsidR="005F326D" w:rsidRPr="0026125C" w:rsidRDefault="005F326D" w:rsidP="00FF626E">
            <w:pPr>
              <w:pStyle w:val="GlossEng"/>
            </w:pPr>
          </w:p>
        </w:tc>
        <w:tc>
          <w:tcPr>
            <w:tcW w:w="662" w:type="dxa"/>
            <w:gridSpan w:val="2"/>
            <w:shd w:val="clear" w:color="auto" w:fill="auto"/>
          </w:tcPr>
          <w:p w14:paraId="59766AC5" w14:textId="77777777" w:rsidR="005F326D" w:rsidRPr="00B91A51" w:rsidRDefault="005F326D" w:rsidP="00FF626E">
            <w:pPr>
              <w:pStyle w:val="GlossEng"/>
            </w:pPr>
            <w:r w:rsidRPr="00B91A51">
              <w:t>marry</w:t>
            </w:r>
          </w:p>
        </w:tc>
        <w:tc>
          <w:tcPr>
            <w:tcW w:w="779" w:type="dxa"/>
            <w:gridSpan w:val="2"/>
            <w:shd w:val="clear" w:color="auto" w:fill="auto"/>
          </w:tcPr>
          <w:p w14:paraId="2EEAFF61" w14:textId="77777777" w:rsidR="005F326D" w:rsidRPr="00B91A51" w:rsidRDefault="005F326D" w:rsidP="00FF626E">
            <w:pPr>
              <w:pStyle w:val="GlossEng"/>
            </w:pPr>
            <w:r>
              <w:t>be.</w:t>
            </w:r>
            <w:r w:rsidRPr="00B91A51">
              <w:t>civil</w:t>
            </w:r>
          </w:p>
        </w:tc>
      </w:tr>
    </w:tbl>
    <w:p w14:paraId="1746C3CC" w14:textId="77777777" w:rsidR="005F326D" w:rsidRDefault="005F326D" w:rsidP="005F326D">
      <w:pPr>
        <w:pStyle w:val="FreeTranslEng"/>
      </w:pPr>
      <w:r>
        <w:t xml:space="preserve">[About marrying civically:] ‘so if (one) marries at the office it’s like that, </w:t>
      </w:r>
      <w:r w:rsidRPr="00E61E5B">
        <w:rPr>
          <w:rStyle w:val="ChBlueBold"/>
        </w:rPr>
        <w:t>only</w:t>
      </w:r>
      <w:r>
        <w:t xml:space="preserve"> (that) they call (it) ‘marrying civically’’ </w:t>
      </w:r>
      <w:r w:rsidRPr="003D3C8C">
        <w:rPr>
          <w:rStyle w:val="ExampleSource"/>
        </w:rPr>
        <w:t>[081110-007-</w:t>
      </w:r>
      <w:r>
        <w:rPr>
          <w:rStyle w:val="ExampleSource"/>
        </w:rPr>
        <w:t>Cv</w:t>
      </w:r>
      <w:r w:rsidRPr="003D3C8C">
        <w:rPr>
          <w:rStyle w:val="ExampleSource"/>
        </w:rPr>
        <w:t>Pr.0030]</w:t>
      </w:r>
    </w:p>
    <w:tbl>
      <w:tblPr>
        <w:tblW w:w="5376" w:type="dxa"/>
        <w:tblCellMar>
          <w:left w:w="42" w:type="dxa"/>
          <w:right w:w="42" w:type="dxa"/>
        </w:tblCellMar>
        <w:tblLook w:val="01E0" w:firstRow="1" w:lastRow="1" w:firstColumn="1" w:lastColumn="1" w:noHBand="0" w:noVBand="0"/>
      </w:tblPr>
      <w:tblGrid>
        <w:gridCol w:w="709"/>
        <w:gridCol w:w="1084"/>
        <w:gridCol w:w="707"/>
        <w:gridCol w:w="684"/>
        <w:gridCol w:w="818"/>
        <w:gridCol w:w="879"/>
        <w:gridCol w:w="495"/>
      </w:tblGrid>
      <w:tr w:rsidR="005F326D" w:rsidRPr="005D0663" w14:paraId="0A2C37B1" w14:textId="77777777" w:rsidTr="00FF626E">
        <w:tc>
          <w:tcPr>
            <w:tcW w:w="709" w:type="dxa"/>
            <w:shd w:val="clear" w:color="auto" w:fill="auto"/>
          </w:tcPr>
          <w:p w14:paraId="10D233BE" w14:textId="77777777" w:rsidR="005F326D" w:rsidRPr="00AE6EEF" w:rsidRDefault="005F326D" w:rsidP="00FF626E">
            <w:pPr>
              <w:pStyle w:val="O0Nwnext"/>
            </w:pPr>
            <w:bookmarkStart w:id="2374" w:name="_Ref358051250"/>
            <w:r w:rsidRPr="00AE6EEF">
              <w:t>(</w:t>
            </w:r>
            <w:fldSimple w:instr=" SEQ ( \* ARABIC \s 1 ">
              <w:r w:rsidR="00154D81">
                <w:rPr>
                  <w:noProof/>
                </w:rPr>
                <w:t>180</w:t>
              </w:r>
            </w:fldSimple>
            <w:r w:rsidRPr="00AE6EEF">
              <w:t>)</w:t>
            </w:r>
            <w:bookmarkEnd w:id="2374"/>
          </w:p>
        </w:tc>
        <w:tc>
          <w:tcPr>
            <w:tcW w:w="1084" w:type="dxa"/>
            <w:shd w:val="clear" w:color="auto" w:fill="auto"/>
          </w:tcPr>
          <w:p w14:paraId="6B17B033" w14:textId="77777777" w:rsidR="005F326D" w:rsidRPr="008B03A4" w:rsidRDefault="005F326D" w:rsidP="00FF626E">
            <w:pPr>
              <w:pStyle w:val="Text"/>
            </w:pPr>
            <w:r>
              <w:t>prempuang</w:t>
            </w:r>
          </w:p>
        </w:tc>
        <w:tc>
          <w:tcPr>
            <w:tcW w:w="707" w:type="dxa"/>
            <w:shd w:val="clear" w:color="auto" w:fill="auto"/>
          </w:tcPr>
          <w:p w14:paraId="06CF8CDE" w14:textId="77777777" w:rsidR="005F326D" w:rsidRPr="00BC61E7" w:rsidRDefault="005F326D" w:rsidP="00FF626E">
            <w:pPr>
              <w:pStyle w:val="Text"/>
              <w:rPr>
                <w:rStyle w:val="ChBlueBold"/>
              </w:rPr>
            </w:pPr>
            <w:r w:rsidRPr="00BC61E7">
              <w:rPr>
                <w:rStyle w:val="ChBlueBold"/>
              </w:rPr>
              <w:t>hanya</w:t>
            </w:r>
          </w:p>
        </w:tc>
        <w:tc>
          <w:tcPr>
            <w:tcW w:w="684" w:type="dxa"/>
            <w:shd w:val="clear" w:color="auto" w:fill="auto"/>
          </w:tcPr>
          <w:p w14:paraId="635BC955" w14:textId="77777777" w:rsidR="005F326D" w:rsidRPr="00BC61E7" w:rsidRDefault="005F326D" w:rsidP="00FF626E">
            <w:pPr>
              <w:pStyle w:val="Text"/>
            </w:pPr>
            <w:r w:rsidRPr="00BC61E7">
              <w:t>duduk</w:t>
            </w:r>
          </w:p>
        </w:tc>
        <w:tc>
          <w:tcPr>
            <w:tcW w:w="818" w:type="dxa"/>
            <w:shd w:val="clear" w:color="auto" w:fill="auto"/>
          </w:tcPr>
          <w:p w14:paraId="5347B3EB" w14:textId="77777777" w:rsidR="005F326D" w:rsidRPr="008B03A4" w:rsidRDefault="005F326D" w:rsidP="00FF626E">
            <w:pPr>
              <w:pStyle w:val="Text"/>
            </w:pPr>
            <w:r>
              <w:t>makang</w:t>
            </w:r>
          </w:p>
        </w:tc>
        <w:tc>
          <w:tcPr>
            <w:tcW w:w="879" w:type="dxa"/>
            <w:shd w:val="clear" w:color="auto" w:fill="auto"/>
          </w:tcPr>
          <w:p w14:paraId="00CE29BF" w14:textId="77777777" w:rsidR="005F326D" w:rsidRPr="008B03A4" w:rsidRDefault="005F326D" w:rsidP="00FF626E">
            <w:pPr>
              <w:pStyle w:val="Text"/>
            </w:pPr>
            <w:r w:rsidRPr="008B03A4">
              <w:t>pinan</w:t>
            </w:r>
            <w:r>
              <w:t>g</w:t>
            </w:r>
          </w:p>
        </w:tc>
        <w:tc>
          <w:tcPr>
            <w:tcW w:w="495" w:type="dxa"/>
            <w:shd w:val="clear" w:color="auto" w:fill="auto"/>
          </w:tcPr>
          <w:p w14:paraId="00244308" w14:textId="77777777" w:rsidR="005F326D" w:rsidRPr="000A764B" w:rsidRDefault="005F326D" w:rsidP="00FF626E">
            <w:pPr>
              <w:pStyle w:val="Text"/>
            </w:pPr>
            <w:r w:rsidRPr="000A764B">
              <w:t>saja</w:t>
            </w:r>
          </w:p>
        </w:tc>
      </w:tr>
      <w:tr w:rsidR="005F326D" w:rsidRPr="00AC23C4" w14:paraId="52695404" w14:textId="77777777" w:rsidTr="00FF626E">
        <w:tc>
          <w:tcPr>
            <w:tcW w:w="709" w:type="dxa"/>
            <w:shd w:val="clear" w:color="auto" w:fill="auto"/>
          </w:tcPr>
          <w:p w14:paraId="5D613F9A" w14:textId="77777777" w:rsidR="005F326D" w:rsidRPr="000A764B" w:rsidRDefault="005F326D" w:rsidP="00FF626E">
            <w:pPr>
              <w:pStyle w:val="GlossEng"/>
            </w:pPr>
          </w:p>
        </w:tc>
        <w:tc>
          <w:tcPr>
            <w:tcW w:w="1084" w:type="dxa"/>
            <w:shd w:val="clear" w:color="auto" w:fill="auto"/>
          </w:tcPr>
          <w:p w14:paraId="76D1D128" w14:textId="77777777" w:rsidR="005F326D" w:rsidRPr="008B03A4" w:rsidRDefault="005F326D" w:rsidP="00FF626E">
            <w:pPr>
              <w:pStyle w:val="GlossEng"/>
            </w:pPr>
            <w:r w:rsidRPr="008B03A4">
              <w:t>woman</w:t>
            </w:r>
          </w:p>
        </w:tc>
        <w:tc>
          <w:tcPr>
            <w:tcW w:w="707" w:type="dxa"/>
            <w:shd w:val="clear" w:color="auto" w:fill="auto"/>
          </w:tcPr>
          <w:p w14:paraId="6A51E00B" w14:textId="77777777" w:rsidR="005F326D" w:rsidRPr="008B03A4" w:rsidRDefault="005F326D" w:rsidP="00FF626E">
            <w:pPr>
              <w:pStyle w:val="GlossEng"/>
            </w:pPr>
            <w:r w:rsidRPr="008B03A4">
              <w:t>only</w:t>
            </w:r>
          </w:p>
        </w:tc>
        <w:tc>
          <w:tcPr>
            <w:tcW w:w="684" w:type="dxa"/>
            <w:shd w:val="clear" w:color="auto" w:fill="auto"/>
          </w:tcPr>
          <w:p w14:paraId="620CF137" w14:textId="77777777" w:rsidR="005F326D" w:rsidRPr="00BC61E7" w:rsidRDefault="005F326D" w:rsidP="00FF626E">
            <w:pPr>
              <w:pStyle w:val="GlossEng"/>
            </w:pPr>
            <w:r w:rsidRPr="00BC61E7">
              <w:t>sit</w:t>
            </w:r>
          </w:p>
        </w:tc>
        <w:tc>
          <w:tcPr>
            <w:tcW w:w="818" w:type="dxa"/>
            <w:shd w:val="clear" w:color="auto" w:fill="auto"/>
          </w:tcPr>
          <w:p w14:paraId="258EC86A" w14:textId="77777777" w:rsidR="005F326D" w:rsidRPr="008B03A4" w:rsidRDefault="005F326D" w:rsidP="00FF626E">
            <w:pPr>
              <w:pStyle w:val="GlossEng"/>
            </w:pPr>
            <w:r w:rsidRPr="008B03A4">
              <w:t>eat</w:t>
            </w:r>
          </w:p>
        </w:tc>
        <w:tc>
          <w:tcPr>
            <w:tcW w:w="879" w:type="dxa"/>
            <w:shd w:val="clear" w:color="auto" w:fill="auto"/>
          </w:tcPr>
          <w:p w14:paraId="71AB4087" w14:textId="77777777" w:rsidR="005F326D" w:rsidRPr="008B03A4" w:rsidRDefault="005F326D" w:rsidP="00FF626E">
            <w:pPr>
              <w:pStyle w:val="GlossEng"/>
            </w:pPr>
            <w:r w:rsidRPr="008B03A4">
              <w:t>betel.nut</w:t>
            </w:r>
          </w:p>
        </w:tc>
        <w:tc>
          <w:tcPr>
            <w:tcW w:w="495" w:type="dxa"/>
            <w:shd w:val="clear" w:color="auto" w:fill="auto"/>
          </w:tcPr>
          <w:p w14:paraId="51D779D2" w14:textId="77777777" w:rsidR="005F326D" w:rsidRPr="008B03A4" w:rsidRDefault="005F326D" w:rsidP="00FF626E">
            <w:pPr>
              <w:pStyle w:val="GlossEng"/>
            </w:pPr>
            <w:r w:rsidRPr="008B03A4">
              <w:t>just</w:t>
            </w:r>
          </w:p>
        </w:tc>
      </w:tr>
    </w:tbl>
    <w:p w14:paraId="2DC8F86B" w14:textId="77777777" w:rsidR="005F326D" w:rsidRPr="00E2454E" w:rsidRDefault="005F326D" w:rsidP="005F326D">
      <w:pPr>
        <w:pStyle w:val="FreeTranslEng"/>
      </w:pPr>
      <w:r>
        <w:t xml:space="preserve">‘the girls </w:t>
      </w:r>
      <w:r w:rsidRPr="00BC61E7">
        <w:rPr>
          <w:rStyle w:val="ChBlueBold"/>
        </w:rPr>
        <w:t>just</w:t>
      </w:r>
      <w:r w:rsidRPr="00BC61E7">
        <w:t xml:space="preserve"> sit (around) a</w:t>
      </w:r>
      <w:r>
        <w:t xml:space="preserve">nd eat betel nut’ </w:t>
      </w:r>
      <w:r w:rsidRPr="000A764B">
        <w:rPr>
          <w:rStyle w:val="ExampleSource"/>
        </w:rPr>
        <w:t>[081014-007-</w:t>
      </w:r>
      <w:r>
        <w:rPr>
          <w:rStyle w:val="ExampleSource"/>
        </w:rPr>
        <w:t>CvEx</w:t>
      </w:r>
      <w:r w:rsidRPr="000A764B">
        <w:rPr>
          <w:rStyle w:val="ExampleSource"/>
        </w:rPr>
        <w:t>.0045]</w:t>
      </w:r>
    </w:p>
    <w:tbl>
      <w:tblPr>
        <w:tblW w:w="4005" w:type="dxa"/>
        <w:tblCellMar>
          <w:left w:w="42" w:type="dxa"/>
          <w:right w:w="42" w:type="dxa"/>
        </w:tblCellMar>
        <w:tblLook w:val="01E0" w:firstRow="1" w:lastRow="1" w:firstColumn="1" w:lastColumn="1" w:noHBand="0" w:noVBand="0"/>
      </w:tblPr>
      <w:tblGrid>
        <w:gridCol w:w="709"/>
        <w:gridCol w:w="418"/>
        <w:gridCol w:w="584"/>
        <w:gridCol w:w="562"/>
        <w:gridCol w:w="684"/>
        <w:gridCol w:w="360"/>
        <w:gridCol w:w="688"/>
      </w:tblGrid>
      <w:tr w:rsidR="005F326D" w:rsidRPr="005D0663" w14:paraId="459A098F" w14:textId="77777777" w:rsidTr="00FF626E">
        <w:tc>
          <w:tcPr>
            <w:tcW w:w="709" w:type="dxa"/>
            <w:shd w:val="clear" w:color="auto" w:fill="auto"/>
          </w:tcPr>
          <w:p w14:paraId="11EEE7FB" w14:textId="77777777" w:rsidR="005F326D" w:rsidRPr="00AE6EEF" w:rsidRDefault="005F326D" w:rsidP="00FF626E">
            <w:pPr>
              <w:pStyle w:val="O0Nwnext"/>
            </w:pPr>
            <w:bookmarkStart w:id="2375" w:name="_Ref358046050"/>
            <w:r w:rsidRPr="00AE6EEF">
              <w:t>(</w:t>
            </w:r>
            <w:fldSimple w:instr=" SEQ ( \* ARABIC \s 1 ">
              <w:r w:rsidR="00154D81">
                <w:rPr>
                  <w:noProof/>
                </w:rPr>
                <w:t>181</w:t>
              </w:r>
            </w:fldSimple>
            <w:r w:rsidRPr="00AE6EEF">
              <w:t>)</w:t>
            </w:r>
            <w:bookmarkEnd w:id="2375"/>
          </w:p>
        </w:tc>
        <w:tc>
          <w:tcPr>
            <w:tcW w:w="418" w:type="dxa"/>
            <w:shd w:val="clear" w:color="auto" w:fill="auto"/>
          </w:tcPr>
          <w:p w14:paraId="15464A20" w14:textId="77777777" w:rsidR="005F326D" w:rsidRPr="008B03A4" w:rsidRDefault="005F326D" w:rsidP="00FF626E">
            <w:pPr>
              <w:pStyle w:val="Text"/>
            </w:pPr>
            <w:r>
              <w:t>Ise</w:t>
            </w:r>
          </w:p>
        </w:tc>
        <w:tc>
          <w:tcPr>
            <w:tcW w:w="584" w:type="dxa"/>
            <w:shd w:val="clear" w:color="auto" w:fill="auto"/>
          </w:tcPr>
          <w:p w14:paraId="44965B1B" w14:textId="77777777" w:rsidR="005F326D" w:rsidRPr="008B03A4" w:rsidRDefault="005F326D" w:rsidP="00FF626E">
            <w:pPr>
              <w:pStyle w:val="Text"/>
            </w:pPr>
            <w:r w:rsidRPr="008B03A4">
              <w:t>don</w:t>
            </w:r>
            <w:r>
              <w:t>g</w:t>
            </w:r>
          </w:p>
        </w:tc>
        <w:tc>
          <w:tcPr>
            <w:tcW w:w="562" w:type="dxa"/>
            <w:shd w:val="clear" w:color="auto" w:fill="auto"/>
          </w:tcPr>
          <w:p w14:paraId="5731FE76" w14:textId="77777777" w:rsidR="005F326D" w:rsidRPr="00BC61E7" w:rsidRDefault="005F326D" w:rsidP="00FF626E">
            <w:pPr>
              <w:pStyle w:val="Text"/>
              <w:rPr>
                <w:rStyle w:val="ChBlueBold"/>
              </w:rPr>
            </w:pPr>
            <w:r w:rsidRPr="00BC61E7">
              <w:rPr>
                <w:rStyle w:val="ChBlueBold"/>
              </w:rPr>
              <w:t>juga</w:t>
            </w:r>
          </w:p>
        </w:tc>
        <w:tc>
          <w:tcPr>
            <w:tcW w:w="684" w:type="dxa"/>
            <w:shd w:val="clear" w:color="auto" w:fill="auto"/>
          </w:tcPr>
          <w:p w14:paraId="33FBE509" w14:textId="77777777" w:rsidR="005F326D" w:rsidRPr="00BC61E7" w:rsidRDefault="005F326D" w:rsidP="00FF626E">
            <w:pPr>
              <w:pStyle w:val="Text"/>
            </w:pPr>
            <w:r w:rsidRPr="00BC61E7">
              <w:t>duduk</w:t>
            </w:r>
          </w:p>
        </w:tc>
        <w:tc>
          <w:tcPr>
            <w:tcW w:w="360" w:type="dxa"/>
            <w:shd w:val="clear" w:color="auto" w:fill="auto"/>
          </w:tcPr>
          <w:p w14:paraId="618E60E3" w14:textId="77777777" w:rsidR="005F326D" w:rsidRPr="008B03A4" w:rsidRDefault="005F326D" w:rsidP="00FF626E">
            <w:pPr>
              <w:pStyle w:val="Text"/>
            </w:pPr>
            <w:r w:rsidRPr="008B03A4">
              <w:t>di</w:t>
            </w:r>
          </w:p>
        </w:tc>
        <w:tc>
          <w:tcPr>
            <w:tcW w:w="688" w:type="dxa"/>
            <w:shd w:val="clear" w:color="auto" w:fill="auto"/>
          </w:tcPr>
          <w:p w14:paraId="2E27BD68" w14:textId="77777777" w:rsidR="005F326D" w:rsidRPr="008B03A4" w:rsidRDefault="005F326D" w:rsidP="00FF626E">
            <w:pPr>
              <w:pStyle w:val="Text"/>
            </w:pPr>
            <w:r>
              <w:t>sana</w:t>
            </w:r>
          </w:p>
        </w:tc>
      </w:tr>
      <w:tr w:rsidR="005F326D" w:rsidRPr="00AC23C4" w14:paraId="6810FB0E" w14:textId="77777777" w:rsidTr="00FF626E">
        <w:tc>
          <w:tcPr>
            <w:tcW w:w="709" w:type="dxa"/>
            <w:shd w:val="clear" w:color="auto" w:fill="auto"/>
          </w:tcPr>
          <w:p w14:paraId="416D976E" w14:textId="77777777" w:rsidR="005F326D" w:rsidRPr="008B03A4" w:rsidRDefault="005F326D" w:rsidP="00FF626E">
            <w:pPr>
              <w:pStyle w:val="GlossEng"/>
            </w:pPr>
          </w:p>
        </w:tc>
        <w:tc>
          <w:tcPr>
            <w:tcW w:w="418" w:type="dxa"/>
            <w:shd w:val="clear" w:color="auto" w:fill="auto"/>
          </w:tcPr>
          <w:p w14:paraId="245720B1" w14:textId="77777777" w:rsidR="005F326D" w:rsidRPr="008B03A4" w:rsidRDefault="005F326D" w:rsidP="00FF626E">
            <w:pPr>
              <w:pStyle w:val="GlossEng"/>
            </w:pPr>
            <w:r>
              <w:t>Ise</w:t>
            </w:r>
          </w:p>
        </w:tc>
        <w:tc>
          <w:tcPr>
            <w:tcW w:w="584" w:type="dxa"/>
            <w:shd w:val="clear" w:color="auto" w:fill="auto"/>
          </w:tcPr>
          <w:p w14:paraId="3D8DF5F3" w14:textId="77777777" w:rsidR="005F326D" w:rsidRPr="0099608C" w:rsidRDefault="005F326D" w:rsidP="00FF626E">
            <w:pPr>
              <w:pStyle w:val="GlossEng"/>
              <w:rPr>
                <w:rStyle w:val="ChSmallCaps"/>
              </w:rPr>
            </w:pPr>
            <w:r w:rsidRPr="0099608C">
              <w:rPr>
                <w:rStyle w:val="ChSmallCaps"/>
              </w:rPr>
              <w:t>3pl</w:t>
            </w:r>
          </w:p>
        </w:tc>
        <w:tc>
          <w:tcPr>
            <w:tcW w:w="562" w:type="dxa"/>
            <w:shd w:val="clear" w:color="auto" w:fill="auto"/>
          </w:tcPr>
          <w:p w14:paraId="0A214858" w14:textId="77777777" w:rsidR="005F326D" w:rsidRPr="008B03A4" w:rsidRDefault="005F326D" w:rsidP="00FF626E">
            <w:pPr>
              <w:pStyle w:val="GlossEng"/>
            </w:pPr>
            <w:r w:rsidRPr="008B03A4">
              <w:t>also</w:t>
            </w:r>
          </w:p>
        </w:tc>
        <w:tc>
          <w:tcPr>
            <w:tcW w:w="684" w:type="dxa"/>
            <w:shd w:val="clear" w:color="auto" w:fill="auto"/>
          </w:tcPr>
          <w:p w14:paraId="39E0FC03" w14:textId="77777777" w:rsidR="005F326D" w:rsidRPr="00BC61E7" w:rsidRDefault="005F326D" w:rsidP="00FF626E">
            <w:pPr>
              <w:pStyle w:val="GlossEng"/>
            </w:pPr>
            <w:r w:rsidRPr="00BC61E7">
              <w:t>sit</w:t>
            </w:r>
          </w:p>
        </w:tc>
        <w:tc>
          <w:tcPr>
            <w:tcW w:w="360" w:type="dxa"/>
            <w:shd w:val="clear" w:color="auto" w:fill="auto"/>
          </w:tcPr>
          <w:p w14:paraId="0730C0BB" w14:textId="77777777" w:rsidR="005F326D" w:rsidRPr="008B03A4" w:rsidRDefault="005F326D" w:rsidP="00FF626E">
            <w:pPr>
              <w:pStyle w:val="GlossEng"/>
            </w:pPr>
            <w:r w:rsidRPr="008B03A4">
              <w:t>at</w:t>
            </w:r>
          </w:p>
        </w:tc>
        <w:tc>
          <w:tcPr>
            <w:tcW w:w="688" w:type="dxa"/>
            <w:shd w:val="clear" w:color="auto" w:fill="auto"/>
          </w:tcPr>
          <w:p w14:paraId="745E7DE7" w14:textId="77777777" w:rsidR="005F326D" w:rsidRPr="0099608C" w:rsidRDefault="005F326D" w:rsidP="00FF626E">
            <w:pPr>
              <w:pStyle w:val="GlossEng"/>
              <w:rPr>
                <w:rStyle w:val="ChSmallCaps"/>
              </w:rPr>
            </w:pPr>
            <w:r w:rsidRPr="0099608C">
              <w:rPr>
                <w:rStyle w:val="ChSmallCaps"/>
              </w:rPr>
              <w:t>l.dist</w:t>
            </w:r>
          </w:p>
        </w:tc>
      </w:tr>
    </w:tbl>
    <w:p w14:paraId="6E7C36E7" w14:textId="77777777" w:rsidR="005F326D" w:rsidRPr="00E2454E" w:rsidRDefault="005F326D" w:rsidP="005F326D">
      <w:pPr>
        <w:pStyle w:val="FreeTranslEng"/>
      </w:pPr>
      <w:r>
        <w:t xml:space="preserve">‘Ise and the others are </w:t>
      </w:r>
      <w:r w:rsidRPr="00BC61E7">
        <w:rPr>
          <w:rStyle w:val="ChBlueBold"/>
        </w:rPr>
        <w:t>also</w:t>
      </w:r>
      <w:r w:rsidRPr="00BC61E7">
        <w:t xml:space="preserve"> sitting over</w:t>
      </w:r>
      <w:r>
        <w:t xml:space="preserve"> there’ </w:t>
      </w:r>
      <w:r w:rsidRPr="001056B9">
        <w:rPr>
          <w:rStyle w:val="ExampleSource"/>
        </w:rPr>
        <w:t>[081025-009b-Cv.0075]</w:t>
      </w:r>
    </w:p>
    <w:p w14:paraId="2E532E8F" w14:textId="77777777" w:rsidR="005F326D" w:rsidRDefault="005F326D" w:rsidP="005F326D">
      <w:pPr>
        <w:pStyle w:val="Body0005after"/>
        <w:rPr>
          <w:lang w:eastAsia="en-US"/>
        </w:rPr>
      </w:pPr>
      <w:r>
        <w:rPr>
          <w:lang w:eastAsia="en-US"/>
        </w:rPr>
        <w:t xml:space="preserve">Three focus adverbs take a post-predicate position, namely </w:t>
      </w:r>
      <w:r w:rsidRPr="00CA7394">
        <w:rPr>
          <w:rStyle w:val="ChItalBold"/>
        </w:rPr>
        <w:t>juga</w:t>
      </w:r>
      <w:r>
        <w:rPr>
          <w:lang w:eastAsia="en-US"/>
        </w:rPr>
        <w:t xml:space="preserve"> ‘also’, </w:t>
      </w:r>
      <w:r w:rsidRPr="006E7E3D">
        <w:rPr>
          <w:rStyle w:val="ChItalBold"/>
        </w:rPr>
        <w:t>lagi</w:t>
      </w:r>
      <w:r>
        <w:rPr>
          <w:lang w:eastAsia="en-US"/>
        </w:rPr>
        <w:t xml:space="preserve"> ‘again, also’, and </w:t>
      </w:r>
      <w:r w:rsidRPr="00CA7394">
        <w:rPr>
          <w:rStyle w:val="ChItalBold"/>
        </w:rPr>
        <w:t>saja</w:t>
      </w:r>
      <w:r>
        <w:rPr>
          <w:lang w:eastAsia="en-US"/>
        </w:rPr>
        <w:t xml:space="preserve"> ‘just’. This is demonstrated with the examples in </w:t>
      </w:r>
      <w:r>
        <w:rPr>
          <w:lang w:eastAsia="en-US"/>
        </w:rPr>
        <w:fldChar w:fldCharType="begin"/>
      </w:r>
      <w:r>
        <w:rPr>
          <w:lang w:eastAsia="en-US"/>
        </w:rPr>
        <w:instrText xml:space="preserve"> REF _Ref358046049 \h </w:instrText>
      </w:r>
      <w:r>
        <w:rPr>
          <w:lang w:eastAsia="en-US"/>
        </w:rPr>
      </w:r>
      <w:r>
        <w:rPr>
          <w:lang w:eastAsia="en-US"/>
        </w:rPr>
        <w:fldChar w:fldCharType="separate"/>
      </w:r>
      <w:r w:rsidR="00154D81" w:rsidRPr="00AE6EEF">
        <w:t>(</w:t>
      </w:r>
      <w:r w:rsidR="00154D81">
        <w:rPr>
          <w:noProof/>
        </w:rPr>
        <w:t>182</w:t>
      </w:r>
      <w:r w:rsidR="00154D81" w:rsidRPr="00AE6EEF">
        <w:t>)</w:t>
      </w:r>
      <w:r>
        <w:rPr>
          <w:lang w:eastAsia="en-US"/>
        </w:rPr>
        <w:fldChar w:fldCharType="end"/>
      </w:r>
      <w:r>
        <w:rPr>
          <w:lang w:eastAsia="en-US"/>
        </w:rPr>
        <w:t xml:space="preserve"> to </w:t>
      </w:r>
      <w:r>
        <w:rPr>
          <w:lang w:eastAsia="en-US"/>
        </w:rPr>
        <w:fldChar w:fldCharType="begin"/>
      </w:r>
      <w:r>
        <w:rPr>
          <w:lang w:eastAsia="en-US"/>
        </w:rPr>
        <w:instrText xml:space="preserve"> REF _Ref363134153 \h </w:instrText>
      </w:r>
      <w:r>
        <w:rPr>
          <w:lang w:eastAsia="en-US"/>
        </w:rPr>
      </w:r>
      <w:r>
        <w:rPr>
          <w:lang w:eastAsia="en-US"/>
        </w:rPr>
        <w:fldChar w:fldCharType="separate"/>
      </w:r>
      <w:r w:rsidR="00154D81" w:rsidRPr="00AE6EEF">
        <w:t>(</w:t>
      </w:r>
      <w:r w:rsidR="00154D81">
        <w:rPr>
          <w:noProof/>
        </w:rPr>
        <w:t>184</w:t>
      </w:r>
      <w:r w:rsidR="00154D81" w:rsidRPr="00AE6EEF">
        <w:t>)</w:t>
      </w:r>
      <w:r>
        <w:rPr>
          <w:lang w:eastAsia="en-US"/>
        </w:rPr>
        <w:fldChar w:fldCharType="end"/>
      </w:r>
      <w:r>
        <w:rPr>
          <w:lang w:eastAsia="en-US"/>
        </w:rPr>
        <w:t xml:space="preserve">. (As shown in </w:t>
      </w:r>
      <w:r>
        <w:fldChar w:fldCharType="begin"/>
      </w:r>
      <w:r>
        <w:instrText xml:space="preserve"> REF _Ref358046050 \h </w:instrText>
      </w:r>
      <w:r>
        <w:fldChar w:fldCharType="separate"/>
      </w:r>
      <w:r w:rsidR="00154D81" w:rsidRPr="00AE6EEF">
        <w:t>(</w:t>
      </w:r>
      <w:r w:rsidR="00154D81">
        <w:rPr>
          <w:noProof/>
        </w:rPr>
        <w:t>181</w:t>
      </w:r>
      <w:r w:rsidR="00154D81" w:rsidRPr="00AE6EEF">
        <w:t>)</w:t>
      </w:r>
      <w:r>
        <w:fldChar w:fldCharType="end"/>
      </w:r>
      <w:r>
        <w:t xml:space="preserve">, </w:t>
      </w:r>
      <w:r w:rsidRPr="00CA7394">
        <w:rPr>
          <w:rStyle w:val="ChItalBold"/>
        </w:rPr>
        <w:t>juga</w:t>
      </w:r>
      <w:r>
        <w:rPr>
          <w:lang w:eastAsia="en-US"/>
        </w:rPr>
        <w:t xml:space="preserve"> ‘also’ can also take a pre-predicate position.) </w:t>
      </w:r>
      <w:r>
        <w:t xml:space="preserve">In clauses with peripheral adjuncts, the three adverbs can directly </w:t>
      </w:r>
      <w:r>
        <w:rPr>
          <w:lang w:eastAsia="en-US"/>
        </w:rPr>
        <w:t xml:space="preserve">follow the predicate, such as the first </w:t>
      </w:r>
      <w:r w:rsidRPr="00CA7394">
        <w:rPr>
          <w:rStyle w:val="ChItalBold"/>
        </w:rPr>
        <w:t>juga</w:t>
      </w:r>
      <w:r>
        <w:rPr>
          <w:lang w:eastAsia="en-US"/>
        </w:rPr>
        <w:t xml:space="preserve"> ‘also’ token in </w:t>
      </w:r>
      <w:r>
        <w:rPr>
          <w:lang w:eastAsia="en-US"/>
        </w:rPr>
        <w:fldChar w:fldCharType="begin"/>
      </w:r>
      <w:r>
        <w:rPr>
          <w:lang w:eastAsia="en-US"/>
        </w:rPr>
        <w:instrText xml:space="preserve"> REF _Ref358046049 \h </w:instrText>
      </w:r>
      <w:r>
        <w:rPr>
          <w:lang w:eastAsia="en-US"/>
        </w:rPr>
      </w:r>
      <w:r>
        <w:rPr>
          <w:lang w:eastAsia="en-US"/>
        </w:rPr>
        <w:fldChar w:fldCharType="separate"/>
      </w:r>
      <w:r w:rsidR="00154D81" w:rsidRPr="00AE6EEF">
        <w:t>(</w:t>
      </w:r>
      <w:r w:rsidR="00154D81">
        <w:rPr>
          <w:noProof/>
        </w:rPr>
        <w:t>182</w:t>
      </w:r>
      <w:r w:rsidR="00154D81" w:rsidRPr="00AE6EEF">
        <w:t>)</w:t>
      </w:r>
      <w:r>
        <w:rPr>
          <w:lang w:eastAsia="en-US"/>
        </w:rPr>
        <w:fldChar w:fldCharType="end"/>
      </w:r>
      <w:r>
        <w:rPr>
          <w:lang w:eastAsia="en-US"/>
        </w:rPr>
        <w:t xml:space="preserve"> and </w:t>
      </w:r>
      <w:r w:rsidRPr="00B02D48">
        <w:rPr>
          <w:rStyle w:val="ChItalBold"/>
        </w:rPr>
        <w:t>lagi</w:t>
      </w:r>
      <w:r>
        <w:rPr>
          <w:lang w:eastAsia="en-US"/>
        </w:rPr>
        <w:t xml:space="preserve"> ‘again, also’ in </w:t>
      </w:r>
      <w:r>
        <w:rPr>
          <w:lang w:eastAsia="en-US"/>
        </w:rPr>
        <w:fldChar w:fldCharType="begin"/>
      </w:r>
      <w:r>
        <w:rPr>
          <w:lang w:eastAsia="en-US"/>
        </w:rPr>
        <w:instrText xml:space="preserve"> REF _Ref363134152 \h </w:instrText>
      </w:r>
      <w:r>
        <w:rPr>
          <w:lang w:eastAsia="en-US"/>
        </w:rPr>
      </w:r>
      <w:r>
        <w:rPr>
          <w:lang w:eastAsia="en-US"/>
        </w:rPr>
        <w:fldChar w:fldCharType="separate"/>
      </w:r>
      <w:r w:rsidR="00154D81" w:rsidRPr="00AE6EEF">
        <w:t>(</w:t>
      </w:r>
      <w:r w:rsidR="00154D81">
        <w:rPr>
          <w:noProof/>
        </w:rPr>
        <w:t>183</w:t>
      </w:r>
      <w:r w:rsidR="00154D81" w:rsidRPr="00AE6EEF">
        <w:t>)</w:t>
      </w:r>
      <w:r>
        <w:rPr>
          <w:lang w:eastAsia="en-US"/>
        </w:rPr>
        <w:fldChar w:fldCharType="end"/>
      </w:r>
      <w:r>
        <w:rPr>
          <w:lang w:eastAsia="en-US"/>
        </w:rPr>
        <w:t xml:space="preserve">. Alternatively, they can follow the adjunct, such as the second </w:t>
      </w:r>
      <w:r w:rsidRPr="00CA7394">
        <w:rPr>
          <w:rStyle w:val="ChItalBold"/>
        </w:rPr>
        <w:t>juga</w:t>
      </w:r>
      <w:r>
        <w:rPr>
          <w:lang w:eastAsia="en-US"/>
        </w:rPr>
        <w:t xml:space="preserve"> ‘also’ token in </w:t>
      </w:r>
      <w:r>
        <w:rPr>
          <w:lang w:eastAsia="en-US"/>
        </w:rPr>
        <w:fldChar w:fldCharType="begin"/>
      </w:r>
      <w:r>
        <w:rPr>
          <w:lang w:eastAsia="en-US"/>
        </w:rPr>
        <w:instrText xml:space="preserve"> REF _Ref358046049 \h </w:instrText>
      </w:r>
      <w:r>
        <w:rPr>
          <w:lang w:eastAsia="en-US"/>
        </w:rPr>
      </w:r>
      <w:r>
        <w:rPr>
          <w:lang w:eastAsia="en-US"/>
        </w:rPr>
        <w:fldChar w:fldCharType="separate"/>
      </w:r>
      <w:r w:rsidR="00154D81" w:rsidRPr="00AE6EEF">
        <w:t>(</w:t>
      </w:r>
      <w:r w:rsidR="00154D81">
        <w:rPr>
          <w:noProof/>
        </w:rPr>
        <w:t>182</w:t>
      </w:r>
      <w:r w:rsidR="00154D81" w:rsidRPr="00AE6EEF">
        <w:t>)</w:t>
      </w:r>
      <w:r>
        <w:rPr>
          <w:lang w:eastAsia="en-US"/>
        </w:rPr>
        <w:fldChar w:fldCharType="end"/>
      </w:r>
      <w:r>
        <w:rPr>
          <w:lang w:eastAsia="en-US"/>
        </w:rPr>
        <w:t xml:space="preserve"> and </w:t>
      </w:r>
      <w:r w:rsidRPr="00B02D48">
        <w:rPr>
          <w:rStyle w:val="ChItalBold"/>
        </w:rPr>
        <w:t>lagi</w:t>
      </w:r>
      <w:r>
        <w:rPr>
          <w:lang w:eastAsia="en-US"/>
        </w:rPr>
        <w:t xml:space="preserve"> ‘again, also’ in </w:t>
      </w:r>
      <w:r>
        <w:rPr>
          <w:lang w:eastAsia="en-US"/>
        </w:rPr>
        <w:fldChar w:fldCharType="begin"/>
      </w:r>
      <w:r>
        <w:rPr>
          <w:lang w:eastAsia="en-US"/>
        </w:rPr>
        <w:instrText xml:space="preserve"> REF _Ref363134153 \h </w:instrText>
      </w:r>
      <w:r>
        <w:rPr>
          <w:lang w:eastAsia="en-US"/>
        </w:rPr>
      </w:r>
      <w:r>
        <w:rPr>
          <w:lang w:eastAsia="en-US"/>
        </w:rPr>
        <w:fldChar w:fldCharType="separate"/>
      </w:r>
      <w:r w:rsidR="00154D81" w:rsidRPr="00AE6EEF">
        <w:t>(</w:t>
      </w:r>
      <w:r w:rsidR="00154D81">
        <w:rPr>
          <w:noProof/>
        </w:rPr>
        <w:t>184</w:t>
      </w:r>
      <w:r w:rsidR="00154D81" w:rsidRPr="00AE6EEF">
        <w:t>)</w:t>
      </w:r>
      <w:r>
        <w:rPr>
          <w:lang w:eastAsia="en-US"/>
        </w:rPr>
        <w:fldChar w:fldCharType="end"/>
      </w:r>
      <w:r>
        <w:rPr>
          <w:lang w:eastAsia="en-US"/>
        </w:rPr>
        <w:t xml:space="preserve">. Focus adverb </w:t>
      </w:r>
      <w:r w:rsidRPr="00BA7A8C">
        <w:rPr>
          <w:rStyle w:val="ChItalBold"/>
        </w:rPr>
        <w:t>saja</w:t>
      </w:r>
      <w:r>
        <w:rPr>
          <w:lang w:eastAsia="en-US"/>
        </w:rPr>
        <w:t xml:space="preserve"> ‘just’ has the same distributional properties as </w:t>
      </w:r>
      <w:r w:rsidRPr="00B02D48">
        <w:rPr>
          <w:rStyle w:val="ChItalBold"/>
        </w:rPr>
        <w:t>lagi</w:t>
      </w:r>
      <w:r>
        <w:rPr>
          <w:lang w:eastAsia="en-US"/>
        </w:rPr>
        <w:t xml:space="preserve"> ‘again, also’. </w:t>
      </w:r>
      <w:r w:rsidRPr="00C656D4">
        <w:t xml:space="preserve">The </w:t>
      </w:r>
      <w:r>
        <w:t>semantics expressed with the different positions again have to do with scope.</w:t>
      </w:r>
    </w:p>
    <w:p w14:paraId="482DFA7E" w14:textId="77777777" w:rsidR="005F326D" w:rsidRDefault="005F326D" w:rsidP="005F326D">
      <w:pPr>
        <w:pStyle w:val="ExampleTitle"/>
      </w:pPr>
      <w:r>
        <w:t>Focus adverbs in post-predicate position</w:t>
      </w:r>
    </w:p>
    <w:tbl>
      <w:tblPr>
        <w:tblW w:w="6803" w:type="dxa"/>
        <w:tblCellMar>
          <w:left w:w="42" w:type="dxa"/>
          <w:right w:w="42" w:type="dxa"/>
        </w:tblCellMar>
        <w:tblLook w:val="01E0" w:firstRow="1" w:lastRow="1" w:firstColumn="1" w:lastColumn="1" w:noHBand="0" w:noVBand="0"/>
      </w:tblPr>
      <w:tblGrid>
        <w:gridCol w:w="707"/>
        <w:gridCol w:w="284"/>
        <w:gridCol w:w="289"/>
        <w:gridCol w:w="624"/>
        <w:gridCol w:w="135"/>
        <w:gridCol w:w="438"/>
        <w:gridCol w:w="102"/>
        <w:gridCol w:w="1058"/>
        <w:gridCol w:w="102"/>
        <w:gridCol w:w="727"/>
        <w:gridCol w:w="102"/>
        <w:gridCol w:w="471"/>
        <w:gridCol w:w="58"/>
        <w:gridCol w:w="540"/>
        <w:gridCol w:w="563"/>
        <w:gridCol w:w="529"/>
        <w:gridCol w:w="74"/>
      </w:tblGrid>
      <w:tr w:rsidR="005F326D" w:rsidRPr="005D0663" w14:paraId="05C58329" w14:textId="77777777" w:rsidTr="00FF626E">
        <w:tc>
          <w:tcPr>
            <w:tcW w:w="707" w:type="dxa"/>
            <w:shd w:val="clear" w:color="auto" w:fill="auto"/>
          </w:tcPr>
          <w:p w14:paraId="26EF85BF" w14:textId="77777777" w:rsidR="005F326D" w:rsidRPr="00AE6EEF" w:rsidRDefault="005F326D" w:rsidP="00FF626E">
            <w:pPr>
              <w:pStyle w:val="O0Nwnext"/>
            </w:pPr>
            <w:bookmarkStart w:id="2376" w:name="_Ref358046049"/>
            <w:r w:rsidRPr="00AE6EEF">
              <w:t>(</w:t>
            </w:r>
            <w:fldSimple w:instr=" SEQ ( \* ARABIC \s 1 ">
              <w:r w:rsidR="00154D81">
                <w:rPr>
                  <w:noProof/>
                </w:rPr>
                <w:t>182</w:t>
              </w:r>
            </w:fldSimple>
            <w:r w:rsidRPr="00AE6EEF">
              <w:t>)</w:t>
            </w:r>
            <w:bookmarkEnd w:id="2376"/>
          </w:p>
        </w:tc>
        <w:tc>
          <w:tcPr>
            <w:tcW w:w="573" w:type="dxa"/>
            <w:gridSpan w:val="2"/>
            <w:shd w:val="clear" w:color="auto" w:fill="auto"/>
          </w:tcPr>
          <w:p w14:paraId="4DEABF49" w14:textId="77777777" w:rsidR="005F326D" w:rsidRPr="00F649EC" w:rsidRDefault="005F326D" w:rsidP="00FF626E">
            <w:pPr>
              <w:pStyle w:val="Text"/>
            </w:pPr>
            <w:r w:rsidRPr="00F649EC">
              <w:t>dari</w:t>
            </w:r>
          </w:p>
        </w:tc>
        <w:tc>
          <w:tcPr>
            <w:tcW w:w="759" w:type="dxa"/>
            <w:gridSpan w:val="2"/>
            <w:shd w:val="clear" w:color="auto" w:fill="auto"/>
          </w:tcPr>
          <w:p w14:paraId="41B937A0" w14:textId="77777777" w:rsidR="005F326D" w:rsidRPr="00F649EC" w:rsidRDefault="005F326D" w:rsidP="00FF626E">
            <w:pPr>
              <w:pStyle w:val="Text"/>
            </w:pPr>
            <w:r w:rsidRPr="00F649EC">
              <w:t>sini</w:t>
            </w:r>
          </w:p>
        </w:tc>
        <w:tc>
          <w:tcPr>
            <w:tcW w:w="540" w:type="dxa"/>
            <w:gridSpan w:val="2"/>
            <w:shd w:val="clear" w:color="auto" w:fill="auto"/>
          </w:tcPr>
          <w:p w14:paraId="7997C25F" w14:textId="77777777" w:rsidR="005F326D" w:rsidRPr="00F649EC" w:rsidRDefault="005F326D" w:rsidP="00FF626E">
            <w:pPr>
              <w:pStyle w:val="Text"/>
            </w:pPr>
            <w:r w:rsidRPr="00F649EC">
              <w:t>de</w:t>
            </w:r>
            <w:r>
              <w:t>ng</w:t>
            </w:r>
          </w:p>
        </w:tc>
        <w:tc>
          <w:tcPr>
            <w:tcW w:w="1160" w:type="dxa"/>
            <w:gridSpan w:val="2"/>
            <w:shd w:val="clear" w:color="auto" w:fill="auto"/>
          </w:tcPr>
          <w:p w14:paraId="4E08C121" w14:textId="77777777" w:rsidR="005F326D" w:rsidRPr="00F649EC" w:rsidRDefault="005F326D" w:rsidP="00FF626E">
            <w:pPr>
              <w:pStyle w:val="Text"/>
            </w:pPr>
            <w:r w:rsidRPr="00F649EC">
              <w:t>Papua-Lima</w:t>
            </w:r>
            <w:r>
              <w:t>,</w:t>
            </w:r>
          </w:p>
        </w:tc>
        <w:tc>
          <w:tcPr>
            <w:tcW w:w="829" w:type="dxa"/>
            <w:gridSpan w:val="2"/>
            <w:shd w:val="clear" w:color="auto" w:fill="auto"/>
          </w:tcPr>
          <w:p w14:paraId="40E5EA53" w14:textId="77777777" w:rsidR="005F326D" w:rsidRPr="00F649EC" w:rsidRDefault="005F326D" w:rsidP="00FF626E">
            <w:pPr>
              <w:pStyle w:val="Text"/>
            </w:pPr>
            <w:r w:rsidRPr="00F649EC">
              <w:t>kembali</w:t>
            </w:r>
          </w:p>
        </w:tc>
        <w:tc>
          <w:tcPr>
            <w:tcW w:w="529" w:type="dxa"/>
            <w:gridSpan w:val="2"/>
            <w:shd w:val="clear" w:color="auto" w:fill="auto"/>
          </w:tcPr>
          <w:p w14:paraId="4F5B5C1A" w14:textId="77777777" w:rsidR="005F326D" w:rsidRPr="00B11C92" w:rsidRDefault="005F326D" w:rsidP="00FF626E">
            <w:pPr>
              <w:pStyle w:val="Text"/>
              <w:rPr>
                <w:rStyle w:val="ChBlueBold"/>
              </w:rPr>
            </w:pPr>
            <w:r w:rsidRPr="00B11C92">
              <w:rPr>
                <w:rStyle w:val="ChBlueBold"/>
              </w:rPr>
              <w:t>juga</w:t>
            </w:r>
          </w:p>
        </w:tc>
        <w:tc>
          <w:tcPr>
            <w:tcW w:w="540" w:type="dxa"/>
            <w:shd w:val="clear" w:color="auto" w:fill="auto"/>
          </w:tcPr>
          <w:p w14:paraId="7EE92523" w14:textId="77777777" w:rsidR="005F326D" w:rsidRPr="00F649EC" w:rsidRDefault="005F326D" w:rsidP="00FF626E">
            <w:pPr>
              <w:pStyle w:val="Text"/>
            </w:pPr>
            <w:r w:rsidRPr="00F649EC">
              <w:t>de</w:t>
            </w:r>
            <w:r>
              <w:t>ng</w:t>
            </w:r>
          </w:p>
        </w:tc>
        <w:tc>
          <w:tcPr>
            <w:tcW w:w="1166" w:type="dxa"/>
            <w:gridSpan w:val="3"/>
            <w:shd w:val="clear" w:color="auto" w:fill="auto"/>
          </w:tcPr>
          <w:p w14:paraId="5142ABCC" w14:textId="77777777" w:rsidR="005F326D" w:rsidRPr="00F649EC" w:rsidRDefault="005F326D" w:rsidP="00FF626E">
            <w:pPr>
              <w:pStyle w:val="Text"/>
            </w:pPr>
            <w:r w:rsidRPr="00F649EC">
              <w:t>Papua-Lima</w:t>
            </w:r>
          </w:p>
        </w:tc>
      </w:tr>
      <w:tr w:rsidR="005F326D" w:rsidRPr="00AC23C4" w14:paraId="446AC54D" w14:textId="77777777" w:rsidTr="00FF626E">
        <w:tc>
          <w:tcPr>
            <w:tcW w:w="707" w:type="dxa"/>
            <w:shd w:val="clear" w:color="auto" w:fill="auto"/>
          </w:tcPr>
          <w:p w14:paraId="05456B67" w14:textId="77777777" w:rsidR="005F326D" w:rsidRPr="00F649EC" w:rsidRDefault="005F326D" w:rsidP="00FF626E">
            <w:pPr>
              <w:pStyle w:val="GlossEng2ptafter"/>
            </w:pPr>
          </w:p>
        </w:tc>
        <w:tc>
          <w:tcPr>
            <w:tcW w:w="573" w:type="dxa"/>
            <w:gridSpan w:val="2"/>
            <w:shd w:val="clear" w:color="auto" w:fill="auto"/>
          </w:tcPr>
          <w:p w14:paraId="53360809" w14:textId="77777777" w:rsidR="005F326D" w:rsidRPr="00F649EC" w:rsidRDefault="005F326D" w:rsidP="00FF626E">
            <w:pPr>
              <w:pStyle w:val="GlossEng2ptafter"/>
            </w:pPr>
            <w:r w:rsidRPr="00F649EC">
              <w:t>from</w:t>
            </w:r>
          </w:p>
        </w:tc>
        <w:tc>
          <w:tcPr>
            <w:tcW w:w="759" w:type="dxa"/>
            <w:gridSpan w:val="2"/>
            <w:shd w:val="clear" w:color="auto" w:fill="auto"/>
          </w:tcPr>
          <w:p w14:paraId="5ADF3542" w14:textId="77777777" w:rsidR="005F326D" w:rsidRPr="0099608C" w:rsidRDefault="005F326D" w:rsidP="00FF626E">
            <w:pPr>
              <w:pStyle w:val="GlossEng2ptafter"/>
              <w:rPr>
                <w:rStyle w:val="ChSmallCaps"/>
              </w:rPr>
            </w:pPr>
            <w:r w:rsidRPr="0099608C">
              <w:rPr>
                <w:rStyle w:val="ChSmallCaps"/>
              </w:rPr>
              <w:t>l.prox</w:t>
            </w:r>
          </w:p>
        </w:tc>
        <w:tc>
          <w:tcPr>
            <w:tcW w:w="540" w:type="dxa"/>
            <w:gridSpan w:val="2"/>
            <w:shd w:val="clear" w:color="auto" w:fill="auto"/>
          </w:tcPr>
          <w:p w14:paraId="400B05B6" w14:textId="77777777" w:rsidR="005F326D" w:rsidRPr="00F649EC" w:rsidRDefault="005F326D" w:rsidP="00FF626E">
            <w:pPr>
              <w:pStyle w:val="GlossEng2ptafter"/>
            </w:pPr>
            <w:r w:rsidRPr="00F649EC">
              <w:t>with</w:t>
            </w:r>
          </w:p>
        </w:tc>
        <w:tc>
          <w:tcPr>
            <w:tcW w:w="1160" w:type="dxa"/>
            <w:gridSpan w:val="2"/>
            <w:shd w:val="clear" w:color="auto" w:fill="auto"/>
          </w:tcPr>
          <w:p w14:paraId="01E6DDB4" w14:textId="77777777" w:rsidR="005F326D" w:rsidRPr="00F649EC" w:rsidRDefault="005F326D" w:rsidP="00FF626E">
            <w:pPr>
              <w:pStyle w:val="GlossEng2ptafter"/>
            </w:pPr>
            <w:r w:rsidRPr="00F649EC">
              <w:t>Papua-Lima</w:t>
            </w:r>
          </w:p>
        </w:tc>
        <w:tc>
          <w:tcPr>
            <w:tcW w:w="829" w:type="dxa"/>
            <w:gridSpan w:val="2"/>
            <w:shd w:val="clear" w:color="auto" w:fill="auto"/>
          </w:tcPr>
          <w:p w14:paraId="10D3F9EA" w14:textId="77777777" w:rsidR="005F326D" w:rsidRPr="00F649EC" w:rsidRDefault="005F326D" w:rsidP="00FF626E">
            <w:pPr>
              <w:pStyle w:val="GlossEng2ptafter"/>
            </w:pPr>
            <w:r w:rsidRPr="00F649EC">
              <w:t>return</w:t>
            </w:r>
          </w:p>
        </w:tc>
        <w:tc>
          <w:tcPr>
            <w:tcW w:w="529" w:type="dxa"/>
            <w:gridSpan w:val="2"/>
            <w:shd w:val="clear" w:color="auto" w:fill="auto"/>
          </w:tcPr>
          <w:p w14:paraId="2F275057" w14:textId="77777777" w:rsidR="005F326D" w:rsidRPr="00F649EC" w:rsidRDefault="005F326D" w:rsidP="00FF626E">
            <w:pPr>
              <w:pStyle w:val="GlossEng2ptafter"/>
            </w:pPr>
            <w:r w:rsidRPr="00F649EC">
              <w:t>also</w:t>
            </w:r>
          </w:p>
        </w:tc>
        <w:tc>
          <w:tcPr>
            <w:tcW w:w="540" w:type="dxa"/>
            <w:shd w:val="clear" w:color="auto" w:fill="auto"/>
          </w:tcPr>
          <w:p w14:paraId="1241EB48" w14:textId="77777777" w:rsidR="005F326D" w:rsidRPr="00F649EC" w:rsidRDefault="005F326D" w:rsidP="00FF626E">
            <w:pPr>
              <w:pStyle w:val="GlossEng2ptafter"/>
            </w:pPr>
            <w:r w:rsidRPr="00F649EC">
              <w:t>with</w:t>
            </w:r>
          </w:p>
        </w:tc>
        <w:tc>
          <w:tcPr>
            <w:tcW w:w="1166" w:type="dxa"/>
            <w:gridSpan w:val="3"/>
            <w:shd w:val="clear" w:color="auto" w:fill="auto"/>
          </w:tcPr>
          <w:p w14:paraId="05EBDC30" w14:textId="77777777" w:rsidR="005F326D" w:rsidRPr="00F649EC" w:rsidRDefault="005F326D" w:rsidP="00FF626E">
            <w:pPr>
              <w:pStyle w:val="GlossEng2ptafter"/>
            </w:pPr>
            <w:r w:rsidRPr="00F649EC">
              <w:t>Papua-Lima</w:t>
            </w:r>
          </w:p>
        </w:tc>
      </w:tr>
      <w:tr w:rsidR="005F326D" w:rsidRPr="005D0663" w14:paraId="305109E7" w14:textId="77777777" w:rsidTr="00FF626E">
        <w:trPr>
          <w:gridAfter w:val="1"/>
          <w:wAfter w:w="74" w:type="dxa"/>
        </w:trPr>
        <w:tc>
          <w:tcPr>
            <w:tcW w:w="707" w:type="dxa"/>
            <w:shd w:val="clear" w:color="auto" w:fill="auto"/>
          </w:tcPr>
          <w:p w14:paraId="4F1FE6B9" w14:textId="77777777" w:rsidR="005F326D" w:rsidRPr="00AE6EEF" w:rsidRDefault="005F326D" w:rsidP="00FF626E">
            <w:pPr>
              <w:pStyle w:val="O0Nwnext"/>
            </w:pPr>
          </w:p>
        </w:tc>
        <w:tc>
          <w:tcPr>
            <w:tcW w:w="284" w:type="dxa"/>
            <w:shd w:val="clear" w:color="auto" w:fill="auto"/>
          </w:tcPr>
          <w:p w14:paraId="15E3398D" w14:textId="77777777" w:rsidR="005F326D" w:rsidRPr="00F649EC" w:rsidRDefault="005F326D" w:rsidP="00FF626E">
            <w:pPr>
              <w:pStyle w:val="Text"/>
            </w:pPr>
            <w:r>
              <w:t>…</w:t>
            </w:r>
          </w:p>
        </w:tc>
        <w:tc>
          <w:tcPr>
            <w:tcW w:w="289" w:type="dxa"/>
            <w:shd w:val="clear" w:color="auto" w:fill="auto"/>
          </w:tcPr>
          <w:p w14:paraId="492390BE" w14:textId="77777777" w:rsidR="005F326D" w:rsidRPr="00F649EC" w:rsidRDefault="005F326D" w:rsidP="00FF626E">
            <w:pPr>
              <w:pStyle w:val="Text"/>
            </w:pPr>
            <w:r w:rsidRPr="00F649EC">
              <w:t>ke</w:t>
            </w:r>
          </w:p>
        </w:tc>
        <w:tc>
          <w:tcPr>
            <w:tcW w:w="624" w:type="dxa"/>
            <w:shd w:val="clear" w:color="auto" w:fill="auto"/>
          </w:tcPr>
          <w:p w14:paraId="74749D8A" w14:textId="77777777" w:rsidR="005F326D" w:rsidRPr="00F649EC" w:rsidRDefault="005F326D" w:rsidP="00FF626E">
            <w:pPr>
              <w:pStyle w:val="Text"/>
            </w:pPr>
            <w:r w:rsidRPr="00F649EC">
              <w:t>sana</w:t>
            </w:r>
          </w:p>
        </w:tc>
        <w:tc>
          <w:tcPr>
            <w:tcW w:w="573" w:type="dxa"/>
            <w:gridSpan w:val="2"/>
            <w:shd w:val="clear" w:color="auto" w:fill="auto"/>
          </w:tcPr>
          <w:p w14:paraId="38CCB324" w14:textId="77777777" w:rsidR="005F326D" w:rsidRPr="00F649EC" w:rsidRDefault="005F326D" w:rsidP="00FF626E">
            <w:pPr>
              <w:pStyle w:val="Text"/>
            </w:pPr>
            <w:r w:rsidRPr="00F649EC">
              <w:t>de</w:t>
            </w:r>
            <w:r>
              <w:t>ng</w:t>
            </w:r>
          </w:p>
        </w:tc>
        <w:tc>
          <w:tcPr>
            <w:tcW w:w="1160" w:type="dxa"/>
            <w:gridSpan w:val="2"/>
            <w:shd w:val="clear" w:color="auto" w:fill="auto"/>
          </w:tcPr>
          <w:p w14:paraId="2001373C" w14:textId="77777777" w:rsidR="005F326D" w:rsidRPr="00F649EC" w:rsidRDefault="005F326D" w:rsidP="00FF626E">
            <w:pPr>
              <w:pStyle w:val="Text"/>
            </w:pPr>
            <w:r w:rsidRPr="00F649EC">
              <w:t>Papua-Lima</w:t>
            </w:r>
          </w:p>
        </w:tc>
        <w:tc>
          <w:tcPr>
            <w:tcW w:w="829" w:type="dxa"/>
            <w:gridSpan w:val="2"/>
            <w:shd w:val="clear" w:color="auto" w:fill="auto"/>
          </w:tcPr>
          <w:p w14:paraId="69B0B363" w14:textId="77777777" w:rsidR="005F326D" w:rsidRPr="00F649EC" w:rsidRDefault="005F326D" w:rsidP="00FF626E">
            <w:pPr>
              <w:pStyle w:val="Text"/>
            </w:pPr>
            <w:r w:rsidRPr="00F649EC">
              <w:t>kembali</w:t>
            </w:r>
          </w:p>
        </w:tc>
        <w:tc>
          <w:tcPr>
            <w:tcW w:w="573" w:type="dxa"/>
            <w:gridSpan w:val="2"/>
            <w:shd w:val="clear" w:color="auto" w:fill="auto"/>
          </w:tcPr>
          <w:p w14:paraId="3ADEDED1" w14:textId="77777777" w:rsidR="005F326D" w:rsidRPr="00F649EC" w:rsidRDefault="005F326D" w:rsidP="00FF626E">
            <w:pPr>
              <w:pStyle w:val="Text"/>
            </w:pPr>
            <w:r w:rsidRPr="00F649EC">
              <w:t>de</w:t>
            </w:r>
            <w:r>
              <w:t>ng</w:t>
            </w:r>
          </w:p>
        </w:tc>
        <w:tc>
          <w:tcPr>
            <w:tcW w:w="1161" w:type="dxa"/>
            <w:gridSpan w:val="3"/>
            <w:shd w:val="clear" w:color="auto" w:fill="auto"/>
          </w:tcPr>
          <w:p w14:paraId="1316C973" w14:textId="77777777" w:rsidR="005F326D" w:rsidRPr="00F649EC" w:rsidRDefault="005F326D" w:rsidP="00FF626E">
            <w:pPr>
              <w:pStyle w:val="Text"/>
            </w:pPr>
            <w:r w:rsidRPr="00F649EC">
              <w:t>Papua-Lima</w:t>
            </w:r>
          </w:p>
        </w:tc>
        <w:tc>
          <w:tcPr>
            <w:tcW w:w="529" w:type="dxa"/>
            <w:shd w:val="clear" w:color="auto" w:fill="auto"/>
          </w:tcPr>
          <w:p w14:paraId="6C3B0C3A" w14:textId="77777777" w:rsidR="005F326D" w:rsidRPr="00B11C92" w:rsidRDefault="005F326D" w:rsidP="00FF626E">
            <w:pPr>
              <w:pStyle w:val="Text"/>
              <w:rPr>
                <w:rStyle w:val="ChBlueBold"/>
              </w:rPr>
            </w:pPr>
            <w:r w:rsidRPr="00B11C92">
              <w:rPr>
                <w:rStyle w:val="ChBlueBold"/>
              </w:rPr>
              <w:t>juga</w:t>
            </w:r>
          </w:p>
        </w:tc>
      </w:tr>
      <w:tr w:rsidR="005F326D" w:rsidRPr="00AC23C4" w14:paraId="41CFCE04" w14:textId="77777777" w:rsidTr="00FF626E">
        <w:trPr>
          <w:gridAfter w:val="1"/>
          <w:wAfter w:w="74" w:type="dxa"/>
        </w:trPr>
        <w:tc>
          <w:tcPr>
            <w:tcW w:w="707" w:type="dxa"/>
            <w:shd w:val="clear" w:color="auto" w:fill="auto"/>
          </w:tcPr>
          <w:p w14:paraId="2FF5AE13" w14:textId="77777777" w:rsidR="005F326D" w:rsidRPr="00F649EC" w:rsidRDefault="005F326D" w:rsidP="00FF626E">
            <w:pPr>
              <w:pStyle w:val="GlossEng"/>
            </w:pPr>
          </w:p>
        </w:tc>
        <w:tc>
          <w:tcPr>
            <w:tcW w:w="284" w:type="dxa"/>
            <w:shd w:val="clear" w:color="auto" w:fill="auto"/>
          </w:tcPr>
          <w:p w14:paraId="7F23C97E" w14:textId="77777777" w:rsidR="005F326D" w:rsidRPr="00F649EC" w:rsidRDefault="005F326D" w:rsidP="00FF626E">
            <w:pPr>
              <w:pStyle w:val="GlossEng"/>
            </w:pPr>
          </w:p>
        </w:tc>
        <w:tc>
          <w:tcPr>
            <w:tcW w:w="289" w:type="dxa"/>
            <w:shd w:val="clear" w:color="auto" w:fill="auto"/>
          </w:tcPr>
          <w:p w14:paraId="1AF5E8A0" w14:textId="77777777" w:rsidR="005F326D" w:rsidRPr="00F649EC" w:rsidRDefault="005F326D" w:rsidP="00FF626E">
            <w:pPr>
              <w:pStyle w:val="GlossEng"/>
            </w:pPr>
            <w:r w:rsidRPr="00F649EC">
              <w:t>to</w:t>
            </w:r>
          </w:p>
        </w:tc>
        <w:tc>
          <w:tcPr>
            <w:tcW w:w="624" w:type="dxa"/>
            <w:shd w:val="clear" w:color="auto" w:fill="auto"/>
          </w:tcPr>
          <w:p w14:paraId="66EA13B8" w14:textId="77777777" w:rsidR="005F326D" w:rsidRPr="0099608C" w:rsidRDefault="005F326D" w:rsidP="00FF626E">
            <w:pPr>
              <w:pStyle w:val="GlossEng"/>
              <w:rPr>
                <w:rStyle w:val="ChSmallCaps"/>
              </w:rPr>
            </w:pPr>
            <w:r w:rsidRPr="0099608C">
              <w:rPr>
                <w:rStyle w:val="ChSmallCaps"/>
              </w:rPr>
              <w:t>l.dist</w:t>
            </w:r>
          </w:p>
        </w:tc>
        <w:tc>
          <w:tcPr>
            <w:tcW w:w="573" w:type="dxa"/>
            <w:gridSpan w:val="2"/>
            <w:shd w:val="clear" w:color="auto" w:fill="auto"/>
          </w:tcPr>
          <w:p w14:paraId="3D0372A1" w14:textId="77777777" w:rsidR="005F326D" w:rsidRPr="00F649EC" w:rsidRDefault="005F326D" w:rsidP="00FF626E">
            <w:pPr>
              <w:pStyle w:val="GlossEng"/>
            </w:pPr>
            <w:r w:rsidRPr="00F649EC">
              <w:t>with</w:t>
            </w:r>
          </w:p>
        </w:tc>
        <w:tc>
          <w:tcPr>
            <w:tcW w:w="1160" w:type="dxa"/>
            <w:gridSpan w:val="2"/>
            <w:shd w:val="clear" w:color="auto" w:fill="auto"/>
          </w:tcPr>
          <w:p w14:paraId="48515CD6" w14:textId="77777777" w:rsidR="005F326D" w:rsidRPr="00F649EC" w:rsidRDefault="005F326D" w:rsidP="00FF626E">
            <w:pPr>
              <w:pStyle w:val="GlossEng"/>
            </w:pPr>
            <w:r w:rsidRPr="00F649EC">
              <w:t>Papua-Lima</w:t>
            </w:r>
          </w:p>
        </w:tc>
        <w:tc>
          <w:tcPr>
            <w:tcW w:w="829" w:type="dxa"/>
            <w:gridSpan w:val="2"/>
            <w:shd w:val="clear" w:color="auto" w:fill="auto"/>
          </w:tcPr>
          <w:p w14:paraId="7463491E" w14:textId="77777777" w:rsidR="005F326D" w:rsidRPr="00F649EC" w:rsidRDefault="005F326D" w:rsidP="00FF626E">
            <w:pPr>
              <w:pStyle w:val="GlossEng"/>
            </w:pPr>
            <w:r w:rsidRPr="00F649EC">
              <w:t>return</w:t>
            </w:r>
          </w:p>
        </w:tc>
        <w:tc>
          <w:tcPr>
            <w:tcW w:w="573" w:type="dxa"/>
            <w:gridSpan w:val="2"/>
            <w:shd w:val="clear" w:color="auto" w:fill="auto"/>
          </w:tcPr>
          <w:p w14:paraId="1FF8F9C3" w14:textId="77777777" w:rsidR="005F326D" w:rsidRPr="00F649EC" w:rsidRDefault="005F326D" w:rsidP="00FF626E">
            <w:pPr>
              <w:pStyle w:val="GlossEng"/>
            </w:pPr>
            <w:r w:rsidRPr="00F649EC">
              <w:t>with</w:t>
            </w:r>
          </w:p>
        </w:tc>
        <w:tc>
          <w:tcPr>
            <w:tcW w:w="1161" w:type="dxa"/>
            <w:gridSpan w:val="3"/>
            <w:shd w:val="clear" w:color="auto" w:fill="auto"/>
          </w:tcPr>
          <w:p w14:paraId="2D927D0A" w14:textId="77777777" w:rsidR="005F326D" w:rsidRPr="00F649EC" w:rsidRDefault="005F326D" w:rsidP="00FF626E">
            <w:pPr>
              <w:pStyle w:val="GlossEng"/>
            </w:pPr>
            <w:r w:rsidRPr="00F649EC">
              <w:t>Papua-Lima</w:t>
            </w:r>
          </w:p>
        </w:tc>
        <w:tc>
          <w:tcPr>
            <w:tcW w:w="529" w:type="dxa"/>
            <w:shd w:val="clear" w:color="auto" w:fill="auto"/>
          </w:tcPr>
          <w:p w14:paraId="67D3C23F" w14:textId="77777777" w:rsidR="005F326D" w:rsidRPr="00F649EC" w:rsidRDefault="005F326D" w:rsidP="00FF626E">
            <w:pPr>
              <w:pStyle w:val="GlossEng"/>
            </w:pPr>
            <w:r w:rsidRPr="00F649EC">
              <w:t>also</w:t>
            </w:r>
          </w:p>
        </w:tc>
      </w:tr>
    </w:tbl>
    <w:p w14:paraId="5C1F5534" w14:textId="77777777" w:rsidR="005F326D" w:rsidRDefault="005F326D" w:rsidP="005F326D">
      <w:pPr>
        <w:pStyle w:val="FreeTranslEng"/>
      </w:pPr>
      <w:r>
        <w:t xml:space="preserve">‘(I’ll leave) from here with the Papua-Lima (ship) and return </w:t>
      </w:r>
      <w:r w:rsidRPr="00B11C92">
        <w:rPr>
          <w:rStyle w:val="ChBlueBold"/>
        </w:rPr>
        <w:t>also</w:t>
      </w:r>
      <w:r>
        <w:t xml:space="preserve"> with the Papua-Lima (ship) … (I’ll get) over there with the Papua-Lima (ship and) return with the Papua-Lima (ship)</w:t>
      </w:r>
      <w:r w:rsidRPr="00481B61">
        <w:t xml:space="preserve"> </w:t>
      </w:r>
      <w:r w:rsidRPr="00B11C92">
        <w:rPr>
          <w:rStyle w:val="ChBlueBold"/>
        </w:rPr>
        <w:t>also</w:t>
      </w:r>
      <w:r>
        <w:t xml:space="preserve">’ </w:t>
      </w:r>
      <w:r w:rsidRPr="00240633">
        <w:rPr>
          <w:rStyle w:val="ExampleSource"/>
        </w:rPr>
        <w:t>[080922-001a-CvPh.0483/0493]</w:t>
      </w:r>
    </w:p>
    <w:tbl>
      <w:tblPr>
        <w:tblW w:w="3691" w:type="dxa"/>
        <w:tblCellMar>
          <w:left w:w="42" w:type="dxa"/>
          <w:right w:w="42" w:type="dxa"/>
        </w:tblCellMar>
        <w:tblLook w:val="01E0" w:firstRow="1" w:lastRow="1" w:firstColumn="1" w:lastColumn="1" w:noHBand="0" w:noVBand="0"/>
      </w:tblPr>
      <w:tblGrid>
        <w:gridCol w:w="709"/>
        <w:gridCol w:w="489"/>
        <w:gridCol w:w="829"/>
        <w:gridCol w:w="618"/>
        <w:gridCol w:w="373"/>
        <w:gridCol w:w="673"/>
      </w:tblGrid>
      <w:tr w:rsidR="005F326D" w:rsidRPr="005D0663" w14:paraId="575BBC55" w14:textId="77777777" w:rsidTr="00FF626E">
        <w:tc>
          <w:tcPr>
            <w:tcW w:w="709" w:type="dxa"/>
            <w:shd w:val="clear" w:color="auto" w:fill="auto"/>
          </w:tcPr>
          <w:p w14:paraId="39149F5B" w14:textId="77777777" w:rsidR="005F326D" w:rsidRPr="00AE6EEF" w:rsidRDefault="005F326D" w:rsidP="00FF626E">
            <w:pPr>
              <w:pStyle w:val="O0Nwnext"/>
            </w:pPr>
            <w:bookmarkStart w:id="2377" w:name="_Ref363134152"/>
            <w:r w:rsidRPr="00AE6EEF">
              <w:t>(</w:t>
            </w:r>
            <w:fldSimple w:instr=" SEQ ( \* ARABIC \s 1 ">
              <w:r w:rsidR="00154D81">
                <w:rPr>
                  <w:noProof/>
                </w:rPr>
                <w:t>183</w:t>
              </w:r>
            </w:fldSimple>
            <w:r w:rsidRPr="00AE6EEF">
              <w:t>)</w:t>
            </w:r>
            <w:bookmarkEnd w:id="2377"/>
          </w:p>
        </w:tc>
        <w:tc>
          <w:tcPr>
            <w:tcW w:w="489" w:type="dxa"/>
            <w:shd w:val="clear" w:color="auto" w:fill="auto"/>
          </w:tcPr>
          <w:p w14:paraId="67323C60" w14:textId="77777777" w:rsidR="005F326D" w:rsidRPr="00787D92" w:rsidRDefault="005F326D" w:rsidP="00FF626E">
            <w:pPr>
              <w:pStyle w:val="Text"/>
            </w:pPr>
            <w:r w:rsidRPr="00787D92">
              <w:t>de</w:t>
            </w:r>
          </w:p>
        </w:tc>
        <w:tc>
          <w:tcPr>
            <w:tcW w:w="829" w:type="dxa"/>
            <w:shd w:val="clear" w:color="auto" w:fill="auto"/>
          </w:tcPr>
          <w:p w14:paraId="0D43124F" w14:textId="77777777" w:rsidR="005F326D" w:rsidRPr="00787D92" w:rsidRDefault="005F326D" w:rsidP="00FF626E">
            <w:pPr>
              <w:pStyle w:val="Text"/>
            </w:pPr>
            <w:r w:rsidRPr="00787D92">
              <w:t>kembali</w:t>
            </w:r>
          </w:p>
        </w:tc>
        <w:tc>
          <w:tcPr>
            <w:tcW w:w="618" w:type="dxa"/>
            <w:shd w:val="clear" w:color="auto" w:fill="auto"/>
          </w:tcPr>
          <w:p w14:paraId="61221599" w14:textId="77777777" w:rsidR="005F326D" w:rsidRPr="000D2160" w:rsidRDefault="005F326D" w:rsidP="00FF626E">
            <w:pPr>
              <w:pStyle w:val="Text"/>
              <w:rPr>
                <w:rStyle w:val="ChBlueBold"/>
              </w:rPr>
            </w:pPr>
            <w:r w:rsidRPr="000D2160">
              <w:rPr>
                <w:rStyle w:val="ChBlueBold"/>
              </w:rPr>
              <w:t>lagi</w:t>
            </w:r>
          </w:p>
        </w:tc>
        <w:tc>
          <w:tcPr>
            <w:tcW w:w="373" w:type="dxa"/>
            <w:shd w:val="clear" w:color="auto" w:fill="auto"/>
          </w:tcPr>
          <w:p w14:paraId="73A3718F" w14:textId="77777777" w:rsidR="005F326D" w:rsidRPr="00787D92" w:rsidRDefault="005F326D" w:rsidP="00FF626E">
            <w:pPr>
              <w:pStyle w:val="Text"/>
            </w:pPr>
            <w:r w:rsidRPr="00787D92">
              <w:t>ke</w:t>
            </w:r>
          </w:p>
        </w:tc>
        <w:tc>
          <w:tcPr>
            <w:tcW w:w="673" w:type="dxa"/>
            <w:shd w:val="clear" w:color="auto" w:fill="auto"/>
          </w:tcPr>
          <w:p w14:paraId="60487920" w14:textId="77777777" w:rsidR="005F326D" w:rsidRPr="00787D92" w:rsidRDefault="005F326D" w:rsidP="00FF626E">
            <w:pPr>
              <w:pStyle w:val="Text"/>
            </w:pPr>
            <w:r w:rsidRPr="00787D92">
              <w:t>Papua</w:t>
            </w:r>
          </w:p>
        </w:tc>
      </w:tr>
      <w:tr w:rsidR="005F326D" w:rsidRPr="00AC23C4" w14:paraId="21ECBAEE" w14:textId="77777777" w:rsidTr="00FF626E">
        <w:tc>
          <w:tcPr>
            <w:tcW w:w="709" w:type="dxa"/>
            <w:shd w:val="clear" w:color="auto" w:fill="auto"/>
          </w:tcPr>
          <w:p w14:paraId="7554DE72" w14:textId="77777777" w:rsidR="005F326D" w:rsidRPr="00FB2C69" w:rsidRDefault="005F326D" w:rsidP="00FF626E">
            <w:pPr>
              <w:pStyle w:val="GlossEng"/>
            </w:pPr>
          </w:p>
        </w:tc>
        <w:tc>
          <w:tcPr>
            <w:tcW w:w="489" w:type="dxa"/>
            <w:shd w:val="clear" w:color="auto" w:fill="auto"/>
          </w:tcPr>
          <w:p w14:paraId="53E6A5E3" w14:textId="77777777" w:rsidR="005F326D" w:rsidRPr="0099608C" w:rsidRDefault="005F326D" w:rsidP="00FF626E">
            <w:pPr>
              <w:pStyle w:val="GlossEng"/>
              <w:rPr>
                <w:rStyle w:val="ChSmallCaps"/>
              </w:rPr>
            </w:pPr>
            <w:r w:rsidRPr="0099608C">
              <w:rPr>
                <w:rStyle w:val="ChSmallCaps"/>
              </w:rPr>
              <w:t>3sg</w:t>
            </w:r>
          </w:p>
        </w:tc>
        <w:tc>
          <w:tcPr>
            <w:tcW w:w="829" w:type="dxa"/>
            <w:shd w:val="clear" w:color="auto" w:fill="auto"/>
          </w:tcPr>
          <w:p w14:paraId="5276D3A6" w14:textId="77777777" w:rsidR="005F326D" w:rsidRPr="00787D92" w:rsidRDefault="005F326D" w:rsidP="00FF626E">
            <w:pPr>
              <w:pStyle w:val="GlossEng"/>
            </w:pPr>
            <w:r w:rsidRPr="00787D92">
              <w:t>return</w:t>
            </w:r>
          </w:p>
        </w:tc>
        <w:tc>
          <w:tcPr>
            <w:tcW w:w="618" w:type="dxa"/>
            <w:shd w:val="clear" w:color="auto" w:fill="auto"/>
          </w:tcPr>
          <w:p w14:paraId="33A26D82" w14:textId="77777777" w:rsidR="005F326D" w:rsidRPr="00787D92" w:rsidRDefault="005F326D" w:rsidP="00FF626E">
            <w:pPr>
              <w:pStyle w:val="GlossEng"/>
            </w:pPr>
            <w:r w:rsidRPr="00787D92">
              <w:t>again</w:t>
            </w:r>
          </w:p>
        </w:tc>
        <w:tc>
          <w:tcPr>
            <w:tcW w:w="373" w:type="dxa"/>
            <w:shd w:val="clear" w:color="auto" w:fill="auto"/>
          </w:tcPr>
          <w:p w14:paraId="794FE4C5" w14:textId="77777777" w:rsidR="005F326D" w:rsidRPr="00787D92" w:rsidRDefault="005F326D" w:rsidP="00FF626E">
            <w:pPr>
              <w:pStyle w:val="GlossEng"/>
            </w:pPr>
            <w:r w:rsidRPr="00787D92">
              <w:t>to</w:t>
            </w:r>
          </w:p>
        </w:tc>
        <w:tc>
          <w:tcPr>
            <w:tcW w:w="673" w:type="dxa"/>
            <w:shd w:val="clear" w:color="auto" w:fill="auto"/>
          </w:tcPr>
          <w:p w14:paraId="090863E3" w14:textId="77777777" w:rsidR="005F326D" w:rsidRPr="00787D92" w:rsidRDefault="005F326D" w:rsidP="00FF626E">
            <w:pPr>
              <w:pStyle w:val="GlossEng"/>
            </w:pPr>
            <w:r w:rsidRPr="00787D92">
              <w:t>Papua</w:t>
            </w:r>
          </w:p>
        </w:tc>
      </w:tr>
    </w:tbl>
    <w:p w14:paraId="11CC1089" w14:textId="77777777" w:rsidR="005F326D" w:rsidRDefault="005F326D" w:rsidP="005F326D">
      <w:pPr>
        <w:pStyle w:val="FreeTranslEng"/>
      </w:pPr>
      <w:r>
        <w:t xml:space="preserve">‘he came back </w:t>
      </w:r>
      <w:r w:rsidRPr="000D2160">
        <w:rPr>
          <w:rStyle w:val="ChBlueBold"/>
        </w:rPr>
        <w:t>again</w:t>
      </w:r>
      <w:r>
        <w:t xml:space="preserve"> to Papua’ </w:t>
      </w:r>
      <w:r w:rsidRPr="00FB2C69">
        <w:rPr>
          <w:rStyle w:val="ExampleSource"/>
        </w:rPr>
        <w:t>[081025-004-Cv.0008]</w:t>
      </w:r>
    </w:p>
    <w:tbl>
      <w:tblPr>
        <w:tblW w:w="3741" w:type="dxa"/>
        <w:tblCellMar>
          <w:left w:w="42" w:type="dxa"/>
          <w:right w:w="42" w:type="dxa"/>
        </w:tblCellMar>
        <w:tblLook w:val="01E0" w:firstRow="1" w:lastRow="1" w:firstColumn="1" w:lastColumn="1" w:noHBand="0" w:noVBand="0"/>
      </w:tblPr>
      <w:tblGrid>
        <w:gridCol w:w="709"/>
        <w:gridCol w:w="489"/>
        <w:gridCol w:w="879"/>
        <w:gridCol w:w="373"/>
        <w:gridCol w:w="673"/>
        <w:gridCol w:w="618"/>
      </w:tblGrid>
      <w:tr w:rsidR="005F326D" w:rsidRPr="005D0663" w14:paraId="35AAD197" w14:textId="77777777" w:rsidTr="00FF626E">
        <w:tc>
          <w:tcPr>
            <w:tcW w:w="709" w:type="dxa"/>
            <w:shd w:val="clear" w:color="auto" w:fill="auto"/>
          </w:tcPr>
          <w:p w14:paraId="5CA3039A" w14:textId="77777777" w:rsidR="005F326D" w:rsidRPr="00AE6EEF" w:rsidRDefault="005F326D" w:rsidP="00FF626E">
            <w:pPr>
              <w:pStyle w:val="O0Nwnext"/>
            </w:pPr>
            <w:bookmarkStart w:id="2378" w:name="_Ref363134153"/>
            <w:r w:rsidRPr="00AE6EEF">
              <w:t>(</w:t>
            </w:r>
            <w:fldSimple w:instr=" SEQ ( \* ARABIC \s 1 ">
              <w:r w:rsidR="00154D81">
                <w:rPr>
                  <w:noProof/>
                </w:rPr>
                <w:t>184</w:t>
              </w:r>
            </w:fldSimple>
            <w:r w:rsidRPr="00AE6EEF">
              <w:t>)</w:t>
            </w:r>
            <w:bookmarkEnd w:id="2378"/>
          </w:p>
        </w:tc>
        <w:tc>
          <w:tcPr>
            <w:tcW w:w="489" w:type="dxa"/>
            <w:shd w:val="clear" w:color="auto" w:fill="auto"/>
          </w:tcPr>
          <w:p w14:paraId="74CE0EBF" w14:textId="77777777" w:rsidR="005F326D" w:rsidRPr="0031522C" w:rsidRDefault="005F326D" w:rsidP="00FF626E">
            <w:pPr>
              <w:pStyle w:val="Text"/>
            </w:pPr>
            <w:r>
              <w:t>sa</w:t>
            </w:r>
          </w:p>
        </w:tc>
        <w:tc>
          <w:tcPr>
            <w:tcW w:w="879" w:type="dxa"/>
            <w:shd w:val="clear" w:color="auto" w:fill="auto"/>
          </w:tcPr>
          <w:p w14:paraId="2018B37E" w14:textId="77777777" w:rsidR="005F326D" w:rsidRPr="0031522C" w:rsidRDefault="005F326D" w:rsidP="00FF626E">
            <w:pPr>
              <w:pStyle w:val="Text"/>
            </w:pPr>
            <w:r>
              <w:t>pulang</w:t>
            </w:r>
          </w:p>
        </w:tc>
        <w:tc>
          <w:tcPr>
            <w:tcW w:w="373" w:type="dxa"/>
            <w:shd w:val="clear" w:color="auto" w:fill="auto"/>
          </w:tcPr>
          <w:p w14:paraId="6EAAB739" w14:textId="77777777" w:rsidR="005F326D" w:rsidRPr="0031522C" w:rsidRDefault="005F326D" w:rsidP="00FF626E">
            <w:pPr>
              <w:pStyle w:val="Text"/>
            </w:pPr>
            <w:r>
              <w:t>ke</w:t>
            </w:r>
          </w:p>
        </w:tc>
        <w:tc>
          <w:tcPr>
            <w:tcW w:w="673" w:type="dxa"/>
            <w:shd w:val="clear" w:color="auto" w:fill="auto"/>
          </w:tcPr>
          <w:p w14:paraId="2643E65E" w14:textId="77777777" w:rsidR="005F326D" w:rsidRPr="0031522C" w:rsidRDefault="005F326D" w:rsidP="00FF626E">
            <w:pPr>
              <w:pStyle w:val="Text"/>
            </w:pPr>
            <w:r>
              <w:t>Waim</w:t>
            </w:r>
          </w:p>
        </w:tc>
        <w:tc>
          <w:tcPr>
            <w:tcW w:w="618" w:type="dxa"/>
            <w:shd w:val="clear" w:color="auto" w:fill="auto"/>
          </w:tcPr>
          <w:p w14:paraId="15E963EA" w14:textId="77777777" w:rsidR="005F326D" w:rsidRPr="005001AD" w:rsidRDefault="005F326D" w:rsidP="00FF626E">
            <w:pPr>
              <w:pStyle w:val="Text"/>
              <w:rPr>
                <w:rStyle w:val="ChBlueBold"/>
              </w:rPr>
            </w:pPr>
            <w:r w:rsidRPr="005001AD">
              <w:rPr>
                <w:rStyle w:val="ChBlueBold"/>
              </w:rPr>
              <w:t>lagi</w:t>
            </w:r>
          </w:p>
        </w:tc>
      </w:tr>
      <w:tr w:rsidR="005F326D" w14:paraId="09DD16E6" w14:textId="77777777" w:rsidTr="00FF626E">
        <w:tc>
          <w:tcPr>
            <w:tcW w:w="709" w:type="dxa"/>
            <w:shd w:val="clear" w:color="auto" w:fill="auto"/>
          </w:tcPr>
          <w:p w14:paraId="75374F91" w14:textId="77777777" w:rsidR="005F326D" w:rsidRPr="0031522C" w:rsidRDefault="005F326D" w:rsidP="00FF626E">
            <w:pPr>
              <w:pStyle w:val="GlossEng"/>
            </w:pPr>
          </w:p>
        </w:tc>
        <w:tc>
          <w:tcPr>
            <w:tcW w:w="489" w:type="dxa"/>
            <w:shd w:val="clear" w:color="auto" w:fill="auto"/>
          </w:tcPr>
          <w:p w14:paraId="65F452FA" w14:textId="77777777" w:rsidR="005F326D" w:rsidRPr="0099608C" w:rsidRDefault="005F326D" w:rsidP="00FF626E">
            <w:pPr>
              <w:pStyle w:val="GlossEng"/>
              <w:rPr>
                <w:rStyle w:val="ChSmallCaps"/>
              </w:rPr>
            </w:pPr>
            <w:r w:rsidRPr="0099608C">
              <w:rPr>
                <w:rStyle w:val="ChSmallCaps"/>
              </w:rPr>
              <w:t>1sg</w:t>
            </w:r>
          </w:p>
        </w:tc>
        <w:tc>
          <w:tcPr>
            <w:tcW w:w="879" w:type="dxa"/>
            <w:shd w:val="clear" w:color="auto" w:fill="auto"/>
          </w:tcPr>
          <w:p w14:paraId="692030D6" w14:textId="77777777" w:rsidR="005F326D" w:rsidRPr="00EA2843" w:rsidRDefault="005F326D" w:rsidP="00FF626E">
            <w:pPr>
              <w:pStyle w:val="GlossEng"/>
            </w:pPr>
            <w:r w:rsidRPr="00EA2843">
              <w:t>go.home</w:t>
            </w:r>
          </w:p>
        </w:tc>
        <w:tc>
          <w:tcPr>
            <w:tcW w:w="373" w:type="dxa"/>
            <w:shd w:val="clear" w:color="auto" w:fill="auto"/>
          </w:tcPr>
          <w:p w14:paraId="12FE70CA" w14:textId="77777777" w:rsidR="005F326D" w:rsidRPr="0031522C" w:rsidRDefault="005F326D" w:rsidP="00FF626E">
            <w:pPr>
              <w:pStyle w:val="GlossEng"/>
            </w:pPr>
            <w:r>
              <w:t>to</w:t>
            </w:r>
          </w:p>
        </w:tc>
        <w:tc>
          <w:tcPr>
            <w:tcW w:w="673" w:type="dxa"/>
            <w:shd w:val="clear" w:color="auto" w:fill="auto"/>
          </w:tcPr>
          <w:p w14:paraId="4639B034" w14:textId="77777777" w:rsidR="005F326D" w:rsidRPr="0031522C" w:rsidRDefault="005F326D" w:rsidP="00FF626E">
            <w:pPr>
              <w:pStyle w:val="GlossEng"/>
            </w:pPr>
            <w:r>
              <w:t>Waim</w:t>
            </w:r>
          </w:p>
        </w:tc>
        <w:tc>
          <w:tcPr>
            <w:tcW w:w="618" w:type="dxa"/>
            <w:shd w:val="clear" w:color="auto" w:fill="auto"/>
          </w:tcPr>
          <w:p w14:paraId="2E2984EC" w14:textId="77777777" w:rsidR="005F326D" w:rsidRPr="0031522C" w:rsidRDefault="005F326D" w:rsidP="00FF626E">
            <w:pPr>
              <w:pStyle w:val="GlossEng"/>
            </w:pPr>
            <w:r>
              <w:t>again</w:t>
            </w:r>
          </w:p>
        </w:tc>
      </w:tr>
    </w:tbl>
    <w:p w14:paraId="01C41BC6" w14:textId="77777777" w:rsidR="005F326D" w:rsidRPr="00E2454E" w:rsidRDefault="005F326D" w:rsidP="005F326D">
      <w:pPr>
        <w:pStyle w:val="FreeTranslEng15pt"/>
      </w:pPr>
      <w:r>
        <w:t>‘</w:t>
      </w:r>
      <w:r w:rsidRPr="00EA2843">
        <w:t xml:space="preserve">I went home to Waim </w:t>
      </w:r>
      <w:r w:rsidRPr="00B50CEC">
        <w:rPr>
          <w:rStyle w:val="ChBlueBold"/>
        </w:rPr>
        <w:t>again</w:t>
      </w:r>
      <w:r>
        <w:t xml:space="preserve">’ </w:t>
      </w:r>
      <w:r w:rsidRPr="00C95BB8">
        <w:rPr>
          <w:rStyle w:val="ExampleSource"/>
        </w:rPr>
        <w:t>[</w:t>
      </w:r>
      <w:r w:rsidRPr="00581911">
        <w:rPr>
          <w:rStyle w:val="ExampleSource"/>
        </w:rPr>
        <w:t>081015-005-NP.0051</w:t>
      </w:r>
      <w:r w:rsidRPr="00C95BB8">
        <w:rPr>
          <w:rStyle w:val="ExampleSource"/>
        </w:rPr>
        <w:t>]</w:t>
      </w:r>
    </w:p>
    <w:p w14:paraId="5B6A2078" w14:textId="77777777" w:rsidR="005F326D" w:rsidRDefault="005F326D" w:rsidP="005F326D">
      <w:pPr>
        <w:pStyle w:val="Heading3"/>
      </w:pPr>
      <w:bookmarkStart w:id="2379" w:name="_Ref358227559"/>
      <w:bookmarkStart w:id="2380" w:name="_Toc362692991"/>
      <w:bookmarkStart w:id="2381" w:name="_Toc367531095"/>
      <w:bookmarkStart w:id="2382" w:name="_Toc440455594"/>
      <w:r>
        <w:t>Degree adverbs</w:t>
      </w:r>
      <w:bookmarkEnd w:id="2379"/>
      <w:bookmarkEnd w:id="2380"/>
      <w:bookmarkEnd w:id="2381"/>
      <w:bookmarkEnd w:id="2382"/>
    </w:p>
    <w:p w14:paraId="116C7583" w14:textId="025C7C3F" w:rsidR="005F326D" w:rsidRDefault="005F326D" w:rsidP="005F326D">
      <w:pPr>
        <w:pStyle w:val="Body0005after"/>
      </w:pPr>
      <w:r>
        <w:t>Degree adverbs “</w:t>
      </w:r>
      <w:r w:rsidRPr="00781C0B">
        <w:t>describe the extent of a characteristic</w:t>
      </w:r>
      <w:r>
        <w:t xml:space="preserve">”, that is, they “emphasize </w:t>
      </w:r>
      <w:r w:rsidRPr="00781C0B">
        <w:t>that a characteristic is either greater or less than some typical level</w:t>
      </w:r>
      <w:r>
        <w:t xml:space="preserve">” </w:t>
      </w:r>
      <w:r>
        <w:rPr>
          <w:rStyle w:val="Citation"/>
        </w:rPr>
        <w:fldChar w:fldCharType="begin"/>
      </w:r>
      <w:r>
        <w:rPr>
          <w:rStyle w:val="Citation"/>
        </w:rPr>
        <w:instrText>ADDIN CITAVI.PLACEHOLDER e5991a63-1bbb-477d-a2b8-500aba078f29 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liZXIgZXQgYWwuIDIwMDI6IDIwOSk8L1RleHQ+DQogICAgPC9UZXh0VW5pdD4NCiAgPC9UZXh0VW5pdHM+DQo8L1BsYWNlaG9sZGVyPg==</w:instrText>
      </w:r>
      <w:r>
        <w:rPr>
          <w:rStyle w:val="Citation"/>
        </w:rPr>
        <w:fldChar w:fldCharType="separate"/>
      </w:r>
      <w:bookmarkStart w:id="2383" w:name="_CTVP001e5991a631bbb477da2b8500aba078f29"/>
      <w:r w:rsidR="0092006B">
        <w:rPr>
          <w:rStyle w:val="Citation"/>
        </w:rPr>
        <w:t>(Biber et al. 2002: 209)</w:t>
      </w:r>
      <w:bookmarkEnd w:id="2383"/>
      <w:r>
        <w:rPr>
          <w:rStyle w:val="Citation"/>
        </w:rPr>
        <w:fldChar w:fldCharType="end"/>
      </w:r>
      <w:r>
        <w:rPr>
          <w:rStyle w:val="Citation"/>
        </w:rPr>
        <w:t xml:space="preserve">. </w:t>
      </w:r>
      <w:r>
        <w:t>Amplifiers or intensifiers “increase intensity”, while diminishers or downtoners “</w:t>
      </w:r>
      <w:r w:rsidRPr="005B2FC4">
        <w:t>decrease the effect of the modified item</w:t>
      </w:r>
      <w:r>
        <w:t xml:space="preserve">” </w:t>
      </w:r>
      <w:r>
        <w:rPr>
          <w:rStyle w:val="Citation"/>
        </w:rPr>
        <w:fldChar w:fldCharType="begin"/>
      </w:r>
      <w:r>
        <w:rPr>
          <w:rStyle w:val="Citation"/>
        </w:rPr>
        <w:instrText>ADDIN CITAVI.PLACEHOLDER 746f1eb2-d1ce-45c2-8470-bd2e9533267b 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jogMjA54oCTMjEwKTwvVGV4dD4NCiAgICA8L1RleHRVbml0Pg0KICA8L1RleHRVbml0cz4NCjwvUGxhY2Vob2xkZXI+</w:instrText>
      </w:r>
      <w:r>
        <w:rPr>
          <w:rStyle w:val="Citation"/>
        </w:rPr>
        <w:fldChar w:fldCharType="separate"/>
      </w:r>
      <w:bookmarkStart w:id="2384" w:name="_CTVP001746f1eb2d1ce45c28470bd2e9533267b"/>
      <w:r w:rsidR="0092006B">
        <w:rPr>
          <w:rStyle w:val="Citation"/>
        </w:rPr>
        <w:t>(2002: 209–210)</w:t>
      </w:r>
      <w:bookmarkEnd w:id="2384"/>
      <w:r>
        <w:rPr>
          <w:rStyle w:val="Citation"/>
        </w:rPr>
        <w:fldChar w:fldCharType="end"/>
      </w:r>
      <w:r>
        <w:rPr>
          <w:rStyle w:val="Citation"/>
        </w:rPr>
        <w:t>.</w:t>
      </w:r>
    </w:p>
    <w:p w14:paraId="08E4EBE0" w14:textId="77777777" w:rsidR="005F326D" w:rsidRDefault="005F326D" w:rsidP="005F326D">
      <w:pPr>
        <w:pStyle w:val="Body0005after"/>
      </w:pPr>
      <w:r>
        <w:t xml:space="preserve">The Papuan Malay degree adverbs are presented in </w:t>
      </w:r>
      <w:r>
        <w:fldChar w:fldCharType="begin"/>
      </w:r>
      <w:r>
        <w:instrText xml:space="preserve"> REF _Ref362710241 \h </w:instrText>
      </w:r>
      <w:r>
        <w:fldChar w:fldCharType="separate"/>
      </w:r>
      <w:r w:rsidR="00154D81" w:rsidRPr="00534F9D">
        <w:t xml:space="preserve">Table </w:t>
      </w:r>
      <w:r w:rsidR="00154D81">
        <w:rPr>
          <w:noProof/>
          <w:cs/>
        </w:rPr>
        <w:t>‎</w:t>
      </w:r>
      <w:r w:rsidR="00154D81">
        <w:rPr>
          <w:noProof/>
        </w:rPr>
        <w:t>5</w:t>
      </w:r>
      <w:r w:rsidR="00154D81">
        <w:t>.</w:t>
      </w:r>
      <w:r w:rsidR="00154D81">
        <w:rPr>
          <w:noProof/>
        </w:rPr>
        <w:t>27</w:t>
      </w:r>
      <w:r>
        <w:fldChar w:fldCharType="end"/>
      </w:r>
      <w:r>
        <w:t xml:space="preserve">. The table includes four amplifiers/intensifiers and two diminishers/downtoners. Most of the adverbs occur in pre-predicate position. The exception is </w:t>
      </w:r>
      <w:r w:rsidRPr="00CE533C">
        <w:rPr>
          <w:rStyle w:val="ChItalBold"/>
        </w:rPr>
        <w:t>skali</w:t>
      </w:r>
      <w:r>
        <w:t xml:space="preserve"> ‘very’, which takes a post-predicate position. Two of the amplifiers modify gradable verbs, namely </w:t>
      </w:r>
      <w:r w:rsidRPr="00032653">
        <w:rPr>
          <w:rStyle w:val="ChItalBold"/>
        </w:rPr>
        <w:t>lebi</w:t>
      </w:r>
      <w:r>
        <w:t xml:space="preserve"> ‘more’ and </w:t>
      </w:r>
      <w:r w:rsidRPr="00032653">
        <w:rPr>
          <w:rStyle w:val="ChItalBold"/>
        </w:rPr>
        <w:t>paling</w:t>
      </w:r>
      <w:r>
        <w:t xml:space="preserve"> ‘most’. The former signals comparative degree while the latter marks superlative degree.</w:t>
      </w:r>
    </w:p>
    <w:p w14:paraId="51399637" w14:textId="77777777" w:rsidR="005F326D" w:rsidRDefault="005F326D" w:rsidP="005F326D">
      <w:pPr>
        <w:pStyle w:val="Caption"/>
      </w:pPr>
      <w:bookmarkStart w:id="2385" w:name="_Ref362710241"/>
      <w:r w:rsidRPr="00534F9D">
        <w:t xml:space="preserve">Table </w:t>
      </w:r>
      <w:fldSimple w:instr=" STYLEREF 1 \s ">
        <w:r w:rsidR="00154D81">
          <w:rPr>
            <w:noProof/>
            <w:cs/>
          </w:rPr>
          <w:t>‎</w:t>
        </w:r>
        <w:r w:rsidR="00154D81">
          <w:rPr>
            <w:noProof/>
          </w:rPr>
          <w:t>5</w:t>
        </w:r>
      </w:fldSimple>
      <w:r>
        <w:t>.</w:t>
      </w:r>
      <w:fldSimple w:instr=" SEQ Table \* ARABIC \s 1 ">
        <w:r w:rsidR="00154D81">
          <w:rPr>
            <w:noProof/>
          </w:rPr>
          <w:t>27</w:t>
        </w:r>
      </w:fldSimple>
      <w:bookmarkEnd w:id="2385"/>
      <w:r w:rsidRPr="00534F9D">
        <w:t>:</w:t>
      </w:r>
      <w:r w:rsidRPr="00534F9D">
        <w:tab/>
      </w:r>
      <w:r>
        <w:t>Degree adverbs and their positions within the clause</w:t>
      </w:r>
    </w:p>
    <w:tbl>
      <w:tblPr>
        <w:tblW w:w="0" w:type="auto"/>
        <w:tblInd w:w="170" w:type="dxa"/>
        <w:tblBorders>
          <w:top w:val="single" w:sz="4" w:space="0" w:color="auto"/>
          <w:bottom w:val="single" w:sz="4" w:space="0" w:color="auto"/>
        </w:tblBorders>
        <w:tblLayout w:type="fixed"/>
        <w:tblCellMar>
          <w:left w:w="107" w:type="dxa"/>
          <w:right w:w="107" w:type="dxa"/>
        </w:tblCellMar>
        <w:tblLook w:val="01E0" w:firstRow="1" w:lastRow="1" w:firstColumn="1" w:lastColumn="1" w:noHBand="0" w:noVBand="0"/>
      </w:tblPr>
      <w:tblGrid>
        <w:gridCol w:w="284"/>
        <w:gridCol w:w="851"/>
        <w:gridCol w:w="1077"/>
        <w:gridCol w:w="1191"/>
        <w:gridCol w:w="1191"/>
      </w:tblGrid>
      <w:tr w:rsidR="005F326D" w:rsidRPr="00AC23C4" w14:paraId="4336AC84" w14:textId="77777777" w:rsidTr="00FF626E">
        <w:trPr>
          <w:tblHeader/>
        </w:trPr>
        <w:tc>
          <w:tcPr>
            <w:tcW w:w="1135" w:type="dxa"/>
            <w:gridSpan w:val="2"/>
            <w:tcBorders>
              <w:bottom w:val="nil"/>
            </w:tcBorders>
            <w:shd w:val="clear" w:color="auto" w:fill="auto"/>
          </w:tcPr>
          <w:p w14:paraId="29448B68" w14:textId="77777777" w:rsidR="005F326D" w:rsidRPr="002448A3" w:rsidRDefault="005F326D" w:rsidP="00FF626E">
            <w:pPr>
              <w:pStyle w:val="TableCell3-2Center"/>
            </w:pPr>
            <w:bookmarkStart w:id="2386" w:name="_Ref362874484"/>
            <w:r w:rsidRPr="002448A3">
              <w:t>Item</w:t>
            </w:r>
          </w:p>
        </w:tc>
        <w:tc>
          <w:tcPr>
            <w:tcW w:w="1077" w:type="dxa"/>
            <w:tcBorders>
              <w:bottom w:val="nil"/>
            </w:tcBorders>
            <w:shd w:val="clear" w:color="auto" w:fill="auto"/>
          </w:tcPr>
          <w:p w14:paraId="45A4DCF0" w14:textId="77777777" w:rsidR="005F326D" w:rsidRDefault="005F326D" w:rsidP="00FF626E">
            <w:pPr>
              <w:pStyle w:val="TableCell3-2Center"/>
            </w:pPr>
            <w:r>
              <w:t>Gloss</w:t>
            </w:r>
          </w:p>
        </w:tc>
        <w:tc>
          <w:tcPr>
            <w:tcW w:w="2382" w:type="dxa"/>
            <w:gridSpan w:val="2"/>
            <w:tcBorders>
              <w:bottom w:val="nil"/>
            </w:tcBorders>
            <w:shd w:val="clear" w:color="auto" w:fill="auto"/>
          </w:tcPr>
          <w:p w14:paraId="60BCB9F4" w14:textId="77777777" w:rsidR="005F326D" w:rsidRDefault="005F326D" w:rsidP="00FF626E">
            <w:pPr>
              <w:pStyle w:val="TableCell3-2Center"/>
            </w:pPr>
            <w:r>
              <w:t>Position within the clause</w:t>
            </w:r>
          </w:p>
        </w:tc>
      </w:tr>
      <w:tr w:rsidR="005F326D" w:rsidRPr="00AC23C4" w14:paraId="0A27679A" w14:textId="77777777" w:rsidTr="00FF626E">
        <w:trPr>
          <w:tblHeader/>
        </w:trPr>
        <w:tc>
          <w:tcPr>
            <w:tcW w:w="1135" w:type="dxa"/>
            <w:gridSpan w:val="2"/>
            <w:tcBorders>
              <w:top w:val="nil"/>
              <w:bottom w:val="single" w:sz="4" w:space="0" w:color="auto"/>
            </w:tcBorders>
            <w:shd w:val="clear" w:color="auto" w:fill="auto"/>
          </w:tcPr>
          <w:p w14:paraId="23852CDB" w14:textId="77777777" w:rsidR="005F326D" w:rsidRPr="002448A3" w:rsidRDefault="005F326D" w:rsidP="00FF626E">
            <w:pPr>
              <w:pStyle w:val="TableCell0-3Center"/>
            </w:pPr>
          </w:p>
        </w:tc>
        <w:tc>
          <w:tcPr>
            <w:tcW w:w="1077" w:type="dxa"/>
            <w:tcBorders>
              <w:top w:val="nil"/>
              <w:bottom w:val="single" w:sz="4" w:space="0" w:color="auto"/>
            </w:tcBorders>
            <w:shd w:val="clear" w:color="auto" w:fill="auto"/>
          </w:tcPr>
          <w:p w14:paraId="47168C6C" w14:textId="77777777" w:rsidR="005F326D" w:rsidRDefault="005F326D" w:rsidP="00FF626E">
            <w:pPr>
              <w:pStyle w:val="TableCell0-3Center"/>
            </w:pPr>
          </w:p>
        </w:tc>
        <w:tc>
          <w:tcPr>
            <w:tcW w:w="1191" w:type="dxa"/>
            <w:tcBorders>
              <w:top w:val="nil"/>
              <w:bottom w:val="single" w:sz="4" w:space="0" w:color="auto"/>
            </w:tcBorders>
            <w:shd w:val="clear" w:color="auto" w:fill="auto"/>
          </w:tcPr>
          <w:p w14:paraId="4715F449" w14:textId="77777777" w:rsidR="005F326D" w:rsidRPr="0099608C" w:rsidRDefault="005F326D" w:rsidP="00FF626E">
            <w:pPr>
              <w:pStyle w:val="TableCell0-3Center"/>
              <w:rPr>
                <w:rStyle w:val="ChSmallCaps"/>
              </w:rPr>
            </w:pPr>
            <w:r w:rsidRPr="0099608C">
              <w:rPr>
                <w:rStyle w:val="ChSmallCaps"/>
              </w:rPr>
              <w:t>pre-pred</w:t>
            </w:r>
          </w:p>
        </w:tc>
        <w:tc>
          <w:tcPr>
            <w:tcW w:w="1191" w:type="dxa"/>
            <w:tcBorders>
              <w:top w:val="nil"/>
              <w:bottom w:val="single" w:sz="4" w:space="0" w:color="auto"/>
            </w:tcBorders>
            <w:shd w:val="clear" w:color="auto" w:fill="auto"/>
          </w:tcPr>
          <w:p w14:paraId="30496153" w14:textId="77777777" w:rsidR="005F326D" w:rsidRPr="0099608C" w:rsidRDefault="005F326D" w:rsidP="00FF626E">
            <w:pPr>
              <w:pStyle w:val="TableCell0-3Center"/>
              <w:rPr>
                <w:rStyle w:val="ChSmallCaps"/>
              </w:rPr>
            </w:pPr>
            <w:r w:rsidRPr="0099608C">
              <w:rPr>
                <w:rStyle w:val="ChSmallCaps"/>
              </w:rPr>
              <w:t>post-pred</w:t>
            </w:r>
          </w:p>
        </w:tc>
      </w:tr>
      <w:tr w:rsidR="005F326D" w:rsidRPr="001745F1" w14:paraId="2DC9C01E" w14:textId="77777777" w:rsidTr="00FF626E">
        <w:tc>
          <w:tcPr>
            <w:tcW w:w="4594" w:type="dxa"/>
            <w:gridSpan w:val="5"/>
            <w:tcBorders>
              <w:top w:val="single" w:sz="4" w:space="0" w:color="auto"/>
              <w:bottom w:val="single" w:sz="4" w:space="0" w:color="auto"/>
            </w:tcBorders>
            <w:shd w:val="clear" w:color="auto" w:fill="auto"/>
          </w:tcPr>
          <w:p w14:paraId="24BE2623" w14:textId="77777777" w:rsidR="005F326D" w:rsidRPr="00AC23C4" w:rsidRDefault="005F326D" w:rsidP="00FF626E">
            <w:pPr>
              <w:pStyle w:val="TableCell2-2"/>
              <w:rPr>
                <w:highlight w:val="lightGray"/>
              </w:rPr>
            </w:pPr>
            <w:r>
              <w:t>Amplifiers/intensifiers</w:t>
            </w:r>
          </w:p>
        </w:tc>
      </w:tr>
      <w:tr w:rsidR="005F326D" w14:paraId="7B0EDCDF" w14:textId="77777777" w:rsidTr="00FF626E">
        <w:tc>
          <w:tcPr>
            <w:tcW w:w="284" w:type="dxa"/>
            <w:tcBorders>
              <w:top w:val="single" w:sz="4" w:space="0" w:color="auto"/>
            </w:tcBorders>
            <w:shd w:val="clear" w:color="auto" w:fill="auto"/>
          </w:tcPr>
          <w:p w14:paraId="2FDC099A" w14:textId="77777777" w:rsidR="005F326D" w:rsidRPr="001745F1" w:rsidRDefault="005F326D" w:rsidP="00FF626E">
            <w:pPr>
              <w:pStyle w:val="TableCell2-0Break"/>
              <w:rPr>
                <w:rStyle w:val="ChItalBold"/>
              </w:rPr>
            </w:pPr>
          </w:p>
        </w:tc>
        <w:tc>
          <w:tcPr>
            <w:tcW w:w="851" w:type="dxa"/>
            <w:tcBorders>
              <w:top w:val="single" w:sz="4" w:space="0" w:color="auto"/>
            </w:tcBorders>
            <w:shd w:val="clear" w:color="auto" w:fill="auto"/>
          </w:tcPr>
          <w:p w14:paraId="27693675" w14:textId="77777777" w:rsidR="005F326D" w:rsidRPr="001745F1" w:rsidRDefault="005F326D" w:rsidP="00FF626E">
            <w:pPr>
              <w:pStyle w:val="TableCell2-0Break"/>
              <w:rPr>
                <w:rStyle w:val="ChItalBold"/>
              </w:rPr>
            </w:pPr>
            <w:r>
              <w:rPr>
                <w:rStyle w:val="ChItalBold"/>
              </w:rPr>
              <w:t>lebi</w:t>
            </w:r>
          </w:p>
        </w:tc>
        <w:tc>
          <w:tcPr>
            <w:tcW w:w="1077" w:type="dxa"/>
            <w:tcBorders>
              <w:top w:val="single" w:sz="4" w:space="0" w:color="auto"/>
            </w:tcBorders>
            <w:shd w:val="clear" w:color="auto" w:fill="auto"/>
          </w:tcPr>
          <w:p w14:paraId="0A5AF45C" w14:textId="77777777" w:rsidR="005F326D" w:rsidRPr="002D0AD5" w:rsidRDefault="005F326D" w:rsidP="00FF626E">
            <w:pPr>
              <w:pStyle w:val="TableCell2-0Break"/>
            </w:pPr>
            <w:r>
              <w:t>‘more’</w:t>
            </w:r>
          </w:p>
        </w:tc>
        <w:tc>
          <w:tcPr>
            <w:tcW w:w="1191" w:type="dxa"/>
            <w:tcBorders>
              <w:top w:val="single" w:sz="4" w:space="0" w:color="auto"/>
            </w:tcBorders>
            <w:shd w:val="clear" w:color="auto" w:fill="auto"/>
          </w:tcPr>
          <w:p w14:paraId="5E5D1655" w14:textId="77777777" w:rsidR="005F326D" w:rsidRPr="00936C31" w:rsidRDefault="005F326D" w:rsidP="00FF626E">
            <w:pPr>
              <w:pStyle w:val="TableCell2-0CenterBreak"/>
            </w:pPr>
            <w:r>
              <w:t>X</w:t>
            </w:r>
          </w:p>
        </w:tc>
        <w:tc>
          <w:tcPr>
            <w:tcW w:w="1191" w:type="dxa"/>
            <w:tcBorders>
              <w:top w:val="single" w:sz="4" w:space="0" w:color="auto"/>
            </w:tcBorders>
            <w:shd w:val="clear" w:color="auto" w:fill="auto"/>
          </w:tcPr>
          <w:p w14:paraId="342E9B76" w14:textId="77777777" w:rsidR="005F326D" w:rsidRPr="00936C31" w:rsidRDefault="005F326D" w:rsidP="00FF626E">
            <w:pPr>
              <w:pStyle w:val="TableCell2-0CenterBreak"/>
            </w:pPr>
          </w:p>
        </w:tc>
      </w:tr>
      <w:tr w:rsidR="005F326D" w14:paraId="3FCDAAD2" w14:textId="77777777" w:rsidTr="00FF626E">
        <w:tc>
          <w:tcPr>
            <w:tcW w:w="284" w:type="dxa"/>
            <w:shd w:val="clear" w:color="auto" w:fill="auto"/>
          </w:tcPr>
          <w:p w14:paraId="043C6382" w14:textId="77777777" w:rsidR="005F326D" w:rsidRPr="001745F1" w:rsidRDefault="005F326D" w:rsidP="00FF626E">
            <w:pPr>
              <w:rPr>
                <w:rStyle w:val="ChItalBold"/>
              </w:rPr>
            </w:pPr>
          </w:p>
        </w:tc>
        <w:tc>
          <w:tcPr>
            <w:tcW w:w="851" w:type="dxa"/>
            <w:shd w:val="clear" w:color="auto" w:fill="auto"/>
          </w:tcPr>
          <w:p w14:paraId="1BC21585" w14:textId="77777777" w:rsidR="005F326D" w:rsidRPr="001745F1" w:rsidRDefault="005F326D" w:rsidP="00FF626E">
            <w:pPr>
              <w:rPr>
                <w:rStyle w:val="ChItalBold"/>
              </w:rPr>
            </w:pPr>
            <w:r>
              <w:rPr>
                <w:rStyle w:val="ChItalBold"/>
              </w:rPr>
              <w:t>paling</w:t>
            </w:r>
          </w:p>
        </w:tc>
        <w:tc>
          <w:tcPr>
            <w:tcW w:w="1077" w:type="dxa"/>
            <w:shd w:val="clear" w:color="auto" w:fill="auto"/>
          </w:tcPr>
          <w:p w14:paraId="7FC057FE" w14:textId="77777777" w:rsidR="005F326D" w:rsidRPr="00304179" w:rsidRDefault="005F326D" w:rsidP="00FF626E">
            <w:r>
              <w:t>‘most’</w:t>
            </w:r>
          </w:p>
        </w:tc>
        <w:tc>
          <w:tcPr>
            <w:tcW w:w="1191" w:type="dxa"/>
            <w:shd w:val="clear" w:color="auto" w:fill="auto"/>
          </w:tcPr>
          <w:p w14:paraId="10FCB2D2" w14:textId="77777777" w:rsidR="005F326D" w:rsidRPr="00937294" w:rsidRDefault="005F326D" w:rsidP="00FF626E">
            <w:pPr>
              <w:pStyle w:val="TableCell0-0CenterBreak"/>
            </w:pPr>
            <w:r>
              <w:t>X</w:t>
            </w:r>
          </w:p>
        </w:tc>
        <w:tc>
          <w:tcPr>
            <w:tcW w:w="1191" w:type="dxa"/>
            <w:shd w:val="clear" w:color="auto" w:fill="auto"/>
          </w:tcPr>
          <w:p w14:paraId="4964EC65" w14:textId="77777777" w:rsidR="005F326D" w:rsidRPr="00937294" w:rsidRDefault="005F326D" w:rsidP="00FF626E">
            <w:pPr>
              <w:pStyle w:val="TableCell0-0CenterBreak"/>
            </w:pPr>
          </w:p>
        </w:tc>
      </w:tr>
      <w:tr w:rsidR="005F326D" w14:paraId="4FAB3143" w14:textId="77777777" w:rsidTr="00FF626E">
        <w:tc>
          <w:tcPr>
            <w:tcW w:w="284" w:type="dxa"/>
            <w:shd w:val="clear" w:color="auto" w:fill="auto"/>
          </w:tcPr>
          <w:p w14:paraId="501F02BE" w14:textId="77777777" w:rsidR="005F326D" w:rsidRPr="001745F1" w:rsidRDefault="005F326D" w:rsidP="00FF626E">
            <w:pPr>
              <w:rPr>
                <w:rStyle w:val="ChItalBold"/>
              </w:rPr>
            </w:pPr>
          </w:p>
        </w:tc>
        <w:tc>
          <w:tcPr>
            <w:tcW w:w="851" w:type="dxa"/>
            <w:shd w:val="clear" w:color="auto" w:fill="auto"/>
          </w:tcPr>
          <w:p w14:paraId="50B925AA" w14:textId="77777777" w:rsidR="005F326D" w:rsidRPr="001745F1" w:rsidRDefault="005F326D" w:rsidP="00FF626E">
            <w:pPr>
              <w:rPr>
                <w:rStyle w:val="ChItalBold"/>
              </w:rPr>
            </w:pPr>
            <w:r>
              <w:rPr>
                <w:rStyle w:val="ChItalBold"/>
              </w:rPr>
              <w:t>terlalu</w:t>
            </w:r>
          </w:p>
        </w:tc>
        <w:tc>
          <w:tcPr>
            <w:tcW w:w="1077" w:type="dxa"/>
            <w:shd w:val="clear" w:color="auto" w:fill="auto"/>
          </w:tcPr>
          <w:p w14:paraId="69E6C126" w14:textId="77777777" w:rsidR="005F326D" w:rsidRPr="002D0AD5" w:rsidRDefault="005F326D" w:rsidP="00FF626E">
            <w:r>
              <w:t>‘too’</w:t>
            </w:r>
          </w:p>
        </w:tc>
        <w:tc>
          <w:tcPr>
            <w:tcW w:w="1191" w:type="dxa"/>
            <w:shd w:val="clear" w:color="auto" w:fill="auto"/>
          </w:tcPr>
          <w:p w14:paraId="548CB934" w14:textId="77777777" w:rsidR="005F326D" w:rsidRPr="00937294" w:rsidRDefault="005F326D" w:rsidP="00FF626E">
            <w:pPr>
              <w:pStyle w:val="TableCell0-0CenterBreak"/>
            </w:pPr>
            <w:r>
              <w:t>X</w:t>
            </w:r>
          </w:p>
        </w:tc>
        <w:tc>
          <w:tcPr>
            <w:tcW w:w="1191" w:type="dxa"/>
            <w:shd w:val="clear" w:color="auto" w:fill="auto"/>
          </w:tcPr>
          <w:p w14:paraId="35A9D708" w14:textId="77777777" w:rsidR="005F326D" w:rsidRPr="00937294" w:rsidRDefault="005F326D" w:rsidP="00FF626E">
            <w:pPr>
              <w:pStyle w:val="TableCell0-0CenterBreak"/>
            </w:pPr>
          </w:p>
        </w:tc>
      </w:tr>
      <w:tr w:rsidR="005F326D" w14:paraId="6D612D41" w14:textId="77777777" w:rsidTr="00FF626E">
        <w:tc>
          <w:tcPr>
            <w:tcW w:w="284" w:type="dxa"/>
            <w:tcBorders>
              <w:bottom w:val="single" w:sz="4" w:space="0" w:color="auto"/>
            </w:tcBorders>
            <w:shd w:val="clear" w:color="auto" w:fill="auto"/>
          </w:tcPr>
          <w:p w14:paraId="758DABA2" w14:textId="77777777" w:rsidR="005F326D" w:rsidRPr="001745F1" w:rsidRDefault="005F326D" w:rsidP="00FF626E">
            <w:pPr>
              <w:pStyle w:val="TableCell0-2Break"/>
              <w:rPr>
                <w:rStyle w:val="ChItalBold"/>
              </w:rPr>
            </w:pPr>
          </w:p>
        </w:tc>
        <w:tc>
          <w:tcPr>
            <w:tcW w:w="851" w:type="dxa"/>
            <w:tcBorders>
              <w:bottom w:val="single" w:sz="4" w:space="0" w:color="auto"/>
            </w:tcBorders>
            <w:shd w:val="clear" w:color="auto" w:fill="auto"/>
          </w:tcPr>
          <w:p w14:paraId="56FE4CF4" w14:textId="77777777" w:rsidR="005F326D" w:rsidRPr="001745F1" w:rsidRDefault="005F326D" w:rsidP="00FF626E">
            <w:pPr>
              <w:pStyle w:val="TableCell0-2Break"/>
              <w:rPr>
                <w:rStyle w:val="ChItalBold"/>
              </w:rPr>
            </w:pPr>
            <w:r>
              <w:rPr>
                <w:rStyle w:val="ChItalBold"/>
              </w:rPr>
              <w:t>skali</w:t>
            </w:r>
          </w:p>
        </w:tc>
        <w:tc>
          <w:tcPr>
            <w:tcW w:w="1077" w:type="dxa"/>
            <w:tcBorders>
              <w:bottom w:val="single" w:sz="4" w:space="0" w:color="auto"/>
            </w:tcBorders>
            <w:shd w:val="clear" w:color="auto" w:fill="auto"/>
          </w:tcPr>
          <w:p w14:paraId="74DB0414" w14:textId="77777777" w:rsidR="005F326D" w:rsidRPr="00DB3D68" w:rsidRDefault="005F326D" w:rsidP="00FF626E">
            <w:pPr>
              <w:pStyle w:val="TableCell0-2Break"/>
            </w:pPr>
            <w:r>
              <w:t>‘very’</w:t>
            </w:r>
          </w:p>
        </w:tc>
        <w:tc>
          <w:tcPr>
            <w:tcW w:w="1191" w:type="dxa"/>
            <w:tcBorders>
              <w:bottom w:val="single" w:sz="4" w:space="0" w:color="auto"/>
            </w:tcBorders>
            <w:shd w:val="clear" w:color="auto" w:fill="auto"/>
          </w:tcPr>
          <w:p w14:paraId="1138727F" w14:textId="77777777" w:rsidR="005F326D" w:rsidRPr="00937294" w:rsidRDefault="005F326D" w:rsidP="00FF626E">
            <w:pPr>
              <w:pStyle w:val="TableCell0-2CenterBreak"/>
            </w:pPr>
          </w:p>
        </w:tc>
        <w:tc>
          <w:tcPr>
            <w:tcW w:w="1191" w:type="dxa"/>
            <w:tcBorders>
              <w:bottom w:val="single" w:sz="4" w:space="0" w:color="auto"/>
            </w:tcBorders>
            <w:shd w:val="clear" w:color="auto" w:fill="auto"/>
          </w:tcPr>
          <w:p w14:paraId="3D8D3619" w14:textId="77777777" w:rsidR="005F326D" w:rsidRPr="002E6F8C" w:rsidRDefault="005F326D" w:rsidP="00FF626E">
            <w:pPr>
              <w:pStyle w:val="TableCell0-2CenterBreak"/>
            </w:pPr>
            <w:r>
              <w:t>X</w:t>
            </w:r>
          </w:p>
        </w:tc>
      </w:tr>
      <w:tr w:rsidR="005F326D" w14:paraId="014D8C5B" w14:textId="77777777" w:rsidTr="00FF626E">
        <w:tc>
          <w:tcPr>
            <w:tcW w:w="4594" w:type="dxa"/>
            <w:gridSpan w:val="5"/>
            <w:tcBorders>
              <w:top w:val="single" w:sz="4" w:space="0" w:color="auto"/>
              <w:bottom w:val="single" w:sz="4" w:space="0" w:color="auto"/>
            </w:tcBorders>
            <w:shd w:val="clear" w:color="auto" w:fill="auto"/>
          </w:tcPr>
          <w:p w14:paraId="4411FE17" w14:textId="77777777" w:rsidR="005F326D" w:rsidRPr="000707AD" w:rsidRDefault="005F326D" w:rsidP="00FF626E">
            <w:pPr>
              <w:pStyle w:val="TableCell2-2"/>
            </w:pPr>
            <w:r>
              <w:t>Diminishers/</w:t>
            </w:r>
            <w:r w:rsidRPr="00C76436">
              <w:t>downtoners</w:t>
            </w:r>
          </w:p>
        </w:tc>
      </w:tr>
      <w:tr w:rsidR="005F326D" w14:paraId="5919EA4A" w14:textId="77777777" w:rsidTr="00FF626E">
        <w:tc>
          <w:tcPr>
            <w:tcW w:w="284" w:type="dxa"/>
            <w:tcBorders>
              <w:top w:val="single" w:sz="4" w:space="0" w:color="auto"/>
            </w:tcBorders>
            <w:shd w:val="clear" w:color="auto" w:fill="auto"/>
          </w:tcPr>
          <w:p w14:paraId="170E23ED" w14:textId="77777777" w:rsidR="005F326D" w:rsidRPr="001745F1" w:rsidRDefault="005F326D" w:rsidP="00FF626E">
            <w:pPr>
              <w:pStyle w:val="TableCell2-0Break"/>
              <w:rPr>
                <w:rStyle w:val="ChItalBold"/>
              </w:rPr>
            </w:pPr>
          </w:p>
        </w:tc>
        <w:tc>
          <w:tcPr>
            <w:tcW w:w="851" w:type="dxa"/>
            <w:tcBorders>
              <w:top w:val="single" w:sz="4" w:space="0" w:color="auto"/>
            </w:tcBorders>
            <w:shd w:val="clear" w:color="auto" w:fill="auto"/>
          </w:tcPr>
          <w:p w14:paraId="1484FCAA" w14:textId="77777777" w:rsidR="005F326D" w:rsidRPr="001745F1" w:rsidRDefault="005F326D" w:rsidP="00FF626E">
            <w:pPr>
              <w:pStyle w:val="TableCell2-0Break"/>
              <w:rPr>
                <w:rStyle w:val="ChItalBold"/>
              </w:rPr>
            </w:pPr>
            <w:r>
              <w:rPr>
                <w:rStyle w:val="ChItalBold"/>
              </w:rPr>
              <w:t>agak</w:t>
            </w:r>
          </w:p>
        </w:tc>
        <w:tc>
          <w:tcPr>
            <w:tcW w:w="1077" w:type="dxa"/>
            <w:tcBorders>
              <w:top w:val="single" w:sz="4" w:space="0" w:color="auto"/>
            </w:tcBorders>
            <w:shd w:val="clear" w:color="auto" w:fill="auto"/>
          </w:tcPr>
          <w:p w14:paraId="4CDDC243" w14:textId="77777777" w:rsidR="005F326D" w:rsidRPr="00304179" w:rsidRDefault="005F326D" w:rsidP="00FF626E">
            <w:pPr>
              <w:pStyle w:val="TableCell2-0Break"/>
            </w:pPr>
            <w:r>
              <w:t>‘rather’</w:t>
            </w:r>
          </w:p>
        </w:tc>
        <w:tc>
          <w:tcPr>
            <w:tcW w:w="1191" w:type="dxa"/>
            <w:tcBorders>
              <w:top w:val="single" w:sz="4" w:space="0" w:color="auto"/>
            </w:tcBorders>
            <w:shd w:val="clear" w:color="auto" w:fill="auto"/>
          </w:tcPr>
          <w:p w14:paraId="727264E2" w14:textId="77777777" w:rsidR="005F326D" w:rsidRPr="00F8050D" w:rsidRDefault="005F326D" w:rsidP="00FF626E">
            <w:pPr>
              <w:pStyle w:val="TableCell2-0CenterBreak"/>
            </w:pPr>
            <w:r w:rsidRPr="00F8050D">
              <w:t>X</w:t>
            </w:r>
          </w:p>
        </w:tc>
        <w:tc>
          <w:tcPr>
            <w:tcW w:w="1191" w:type="dxa"/>
            <w:tcBorders>
              <w:top w:val="single" w:sz="4" w:space="0" w:color="auto"/>
            </w:tcBorders>
            <w:shd w:val="clear" w:color="auto" w:fill="auto"/>
          </w:tcPr>
          <w:p w14:paraId="299520D9" w14:textId="77777777" w:rsidR="005F326D" w:rsidRPr="00AC23C4" w:rsidRDefault="005F326D" w:rsidP="00FF626E">
            <w:pPr>
              <w:pStyle w:val="TableCell2-0CenterBreak"/>
              <w:rPr>
                <w:highlight w:val="cyan"/>
              </w:rPr>
            </w:pPr>
          </w:p>
        </w:tc>
      </w:tr>
      <w:tr w:rsidR="005F326D" w14:paraId="17987D08" w14:textId="77777777" w:rsidTr="00FF626E">
        <w:tc>
          <w:tcPr>
            <w:tcW w:w="284" w:type="dxa"/>
            <w:shd w:val="clear" w:color="auto" w:fill="auto"/>
          </w:tcPr>
          <w:p w14:paraId="523E0155" w14:textId="77777777" w:rsidR="005F326D" w:rsidRPr="001745F1" w:rsidRDefault="005F326D" w:rsidP="00FF626E">
            <w:pPr>
              <w:pStyle w:val="TableCell0-2Break"/>
              <w:rPr>
                <w:rStyle w:val="ChItalBold"/>
              </w:rPr>
            </w:pPr>
          </w:p>
        </w:tc>
        <w:tc>
          <w:tcPr>
            <w:tcW w:w="851" w:type="dxa"/>
            <w:shd w:val="clear" w:color="auto" w:fill="auto"/>
          </w:tcPr>
          <w:p w14:paraId="2FC5FBA9" w14:textId="77777777" w:rsidR="005F326D" w:rsidRPr="001745F1" w:rsidRDefault="005F326D" w:rsidP="00FF626E">
            <w:pPr>
              <w:pStyle w:val="TableCell0-2Break"/>
              <w:rPr>
                <w:rStyle w:val="ChItalBold"/>
              </w:rPr>
            </w:pPr>
            <w:r>
              <w:rPr>
                <w:rStyle w:val="ChItalBold"/>
              </w:rPr>
              <w:t>hampir</w:t>
            </w:r>
          </w:p>
        </w:tc>
        <w:tc>
          <w:tcPr>
            <w:tcW w:w="1077" w:type="dxa"/>
            <w:shd w:val="clear" w:color="auto" w:fill="auto"/>
          </w:tcPr>
          <w:p w14:paraId="59545DCE" w14:textId="77777777" w:rsidR="005F326D" w:rsidRPr="00304179" w:rsidRDefault="005F326D" w:rsidP="00FF626E">
            <w:pPr>
              <w:pStyle w:val="TableCell0-2Break"/>
            </w:pPr>
            <w:r>
              <w:t>‘almost’</w:t>
            </w:r>
          </w:p>
        </w:tc>
        <w:tc>
          <w:tcPr>
            <w:tcW w:w="1191" w:type="dxa"/>
            <w:shd w:val="clear" w:color="auto" w:fill="auto"/>
          </w:tcPr>
          <w:p w14:paraId="149F98C1" w14:textId="77777777" w:rsidR="005F326D" w:rsidRPr="00285D54" w:rsidRDefault="005F326D" w:rsidP="00FF626E">
            <w:pPr>
              <w:pStyle w:val="TableCell0-2CenterBreak"/>
            </w:pPr>
            <w:r>
              <w:t>X</w:t>
            </w:r>
          </w:p>
        </w:tc>
        <w:tc>
          <w:tcPr>
            <w:tcW w:w="1191" w:type="dxa"/>
            <w:shd w:val="clear" w:color="auto" w:fill="auto"/>
          </w:tcPr>
          <w:p w14:paraId="49B3F3B0" w14:textId="77777777" w:rsidR="005F326D" w:rsidRPr="00285D54" w:rsidRDefault="005F326D" w:rsidP="00FF626E">
            <w:pPr>
              <w:pStyle w:val="TableCell0-2CenterBreak"/>
            </w:pPr>
          </w:p>
        </w:tc>
      </w:tr>
    </w:tbl>
    <w:p w14:paraId="50016A6E" w14:textId="77777777" w:rsidR="005F326D" w:rsidRDefault="005F326D" w:rsidP="005F326D">
      <w:pPr>
        <w:pStyle w:val="Body0005after05before"/>
        <w:rPr>
          <w:lang w:eastAsia="en-US"/>
        </w:rPr>
      </w:pPr>
      <w:r>
        <w:rPr>
          <w:lang w:eastAsia="en-US"/>
        </w:rPr>
        <w:t xml:space="preserve">The four amplifiers modify monovalent stative and bivalent verbs, as </w:t>
      </w:r>
      <w:r>
        <w:t xml:space="preserve">discussed in </w:t>
      </w:r>
      <w:r>
        <w:rPr>
          <w:lang w:eastAsia="en-US"/>
        </w:rPr>
        <w:t>§</w:t>
      </w:r>
      <w:r>
        <w:rPr>
          <w:lang w:eastAsia="en-US"/>
        </w:rPr>
        <w:fldChar w:fldCharType="begin"/>
      </w:r>
      <w:r>
        <w:rPr>
          <w:lang w:eastAsia="en-US"/>
        </w:rPr>
        <w:instrText xml:space="preserve"> REF _Ref350357624 \w \h </w:instrText>
      </w:r>
      <w:r>
        <w:rPr>
          <w:lang w:eastAsia="en-US"/>
        </w:rPr>
      </w:r>
      <w:r>
        <w:rPr>
          <w:lang w:eastAsia="en-US"/>
        </w:rPr>
        <w:fldChar w:fldCharType="separate"/>
      </w:r>
      <w:r w:rsidR="00154D81">
        <w:rPr>
          <w:cs/>
          <w:lang w:eastAsia="en-US"/>
        </w:rPr>
        <w:t>‎</w:t>
      </w:r>
      <w:r w:rsidR="00154D81">
        <w:rPr>
          <w:lang w:eastAsia="en-US"/>
        </w:rPr>
        <w:t>5.3.4</w:t>
      </w:r>
      <w:r>
        <w:rPr>
          <w:lang w:eastAsia="en-US"/>
        </w:rPr>
        <w:fldChar w:fldCharType="end"/>
      </w:r>
      <w:r>
        <w:rPr>
          <w:lang w:eastAsia="en-US"/>
        </w:rPr>
        <w:t xml:space="preserve"> and §</w:t>
      </w:r>
      <w:r>
        <w:fldChar w:fldCharType="begin"/>
      </w:r>
      <w:r>
        <w:instrText xml:space="preserve"> REF _Ref348020285 \w \h </w:instrText>
      </w:r>
      <w:r>
        <w:fldChar w:fldCharType="separate"/>
      </w:r>
      <w:r w:rsidR="00154D81">
        <w:rPr>
          <w:cs/>
        </w:rPr>
        <w:t>‎</w:t>
      </w:r>
      <w:r w:rsidR="00154D81">
        <w:t>5.3.5</w:t>
      </w:r>
      <w:r>
        <w:fldChar w:fldCharType="end"/>
      </w:r>
      <w:r>
        <w:t xml:space="preserve"> </w:t>
      </w:r>
      <w:r>
        <w:rPr>
          <w:lang w:eastAsia="en-US"/>
        </w:rPr>
        <w:t>(comparative constructions are discussed in §</w:t>
      </w:r>
      <w:r>
        <w:fldChar w:fldCharType="begin"/>
      </w:r>
      <w:r>
        <w:instrText xml:space="preserve"> REF _Ref367459492 \w \h </w:instrText>
      </w:r>
      <w:r>
        <w:fldChar w:fldCharType="separate"/>
      </w:r>
      <w:r w:rsidR="00154D81">
        <w:rPr>
          <w:cs/>
        </w:rPr>
        <w:t>‎</w:t>
      </w:r>
      <w:r w:rsidR="00154D81">
        <w:t>11.5</w:t>
      </w:r>
      <w:r>
        <w:fldChar w:fldCharType="end"/>
      </w:r>
      <w:r>
        <w:rPr>
          <w:lang w:eastAsia="en-US"/>
        </w:rPr>
        <w:t xml:space="preserve">). The amplifiers occur in pre-predicate position, following the subject, such as </w:t>
      </w:r>
      <w:r w:rsidRPr="00195C7B">
        <w:rPr>
          <w:rStyle w:val="ChItalBold"/>
        </w:rPr>
        <w:t>paling</w:t>
      </w:r>
      <w:r>
        <w:rPr>
          <w:lang w:eastAsia="en-US"/>
        </w:rPr>
        <w:t xml:space="preserve"> ‘most’ in </w:t>
      </w:r>
      <w:r>
        <w:rPr>
          <w:lang w:eastAsia="en-US"/>
        </w:rPr>
        <w:fldChar w:fldCharType="begin"/>
      </w:r>
      <w:r>
        <w:rPr>
          <w:lang w:eastAsia="en-US"/>
        </w:rPr>
        <w:instrText xml:space="preserve"> REF _Ref362855798 \h </w:instrText>
      </w:r>
      <w:r>
        <w:rPr>
          <w:lang w:eastAsia="en-US"/>
        </w:rPr>
      </w:r>
      <w:r>
        <w:rPr>
          <w:lang w:eastAsia="en-US"/>
        </w:rPr>
        <w:fldChar w:fldCharType="separate"/>
      </w:r>
      <w:r w:rsidR="00154D81" w:rsidRPr="00856563">
        <w:t>(</w:t>
      </w:r>
      <w:r w:rsidR="00154D81">
        <w:rPr>
          <w:noProof/>
        </w:rPr>
        <w:t>185</w:t>
      </w:r>
      <w:r w:rsidR="00154D81" w:rsidRPr="00856563">
        <w:t>)</w:t>
      </w:r>
      <w:r>
        <w:rPr>
          <w:lang w:eastAsia="en-US"/>
        </w:rPr>
        <w:fldChar w:fldCharType="end"/>
      </w:r>
      <w:r>
        <w:rPr>
          <w:lang w:eastAsia="en-US"/>
        </w:rPr>
        <w:t>.</w:t>
      </w:r>
      <w:r w:rsidRPr="004A6660">
        <w:rPr>
          <w:lang w:eastAsia="en-US"/>
        </w:rPr>
        <w:t xml:space="preserve"> </w:t>
      </w:r>
      <w:r>
        <w:rPr>
          <w:lang w:eastAsia="en-US"/>
        </w:rPr>
        <w:t>Furthermore</w:t>
      </w:r>
      <w:r w:rsidRPr="00203E2B">
        <w:rPr>
          <w:lang w:eastAsia="en-US"/>
        </w:rPr>
        <w:t xml:space="preserve">, </w:t>
      </w:r>
      <w:r w:rsidRPr="00203E2B">
        <w:rPr>
          <w:rStyle w:val="ChItalBold"/>
        </w:rPr>
        <w:t>paling</w:t>
      </w:r>
      <w:r w:rsidRPr="00203E2B">
        <w:rPr>
          <w:lang w:eastAsia="en-US"/>
        </w:rPr>
        <w:t xml:space="preserve"> </w:t>
      </w:r>
      <w:r>
        <w:rPr>
          <w:lang w:eastAsia="en-US"/>
        </w:rPr>
        <w:t>‘</w:t>
      </w:r>
      <w:r w:rsidRPr="00203E2B">
        <w:rPr>
          <w:lang w:eastAsia="en-US"/>
        </w:rPr>
        <w:t>most</w:t>
      </w:r>
      <w:r>
        <w:rPr>
          <w:lang w:eastAsia="en-US"/>
        </w:rPr>
        <w:t>’</w:t>
      </w:r>
      <w:r w:rsidRPr="00203E2B">
        <w:rPr>
          <w:lang w:eastAsia="en-US"/>
        </w:rPr>
        <w:t xml:space="preserve"> can precede the subject</w:t>
      </w:r>
      <w:r>
        <w:rPr>
          <w:lang w:eastAsia="en-US"/>
        </w:rPr>
        <w:t>, although not very often</w:t>
      </w:r>
      <w:r w:rsidRPr="00203E2B">
        <w:rPr>
          <w:lang w:eastAsia="en-US"/>
        </w:rPr>
        <w:t xml:space="preserve">. </w:t>
      </w:r>
      <w:r>
        <w:rPr>
          <w:lang w:eastAsia="en-US"/>
        </w:rPr>
        <w:t xml:space="preserve">In this clause-initial position it functions as an epistemic modal adverb which has </w:t>
      </w:r>
      <w:r>
        <w:t>scope</w:t>
      </w:r>
      <w:r>
        <w:rPr>
          <w:lang w:eastAsia="en-US"/>
        </w:rPr>
        <w:t xml:space="preserve"> over the entire proposition, as in </w:t>
      </w:r>
      <w:r>
        <w:rPr>
          <w:lang w:eastAsia="en-US"/>
        </w:rPr>
        <w:fldChar w:fldCharType="begin"/>
      </w:r>
      <w:r>
        <w:rPr>
          <w:lang w:eastAsia="en-US"/>
        </w:rPr>
        <w:instrText xml:space="preserve"> REF _Ref362855804 \h </w:instrText>
      </w:r>
      <w:r>
        <w:rPr>
          <w:lang w:eastAsia="en-US"/>
        </w:rPr>
      </w:r>
      <w:r>
        <w:rPr>
          <w:lang w:eastAsia="en-US"/>
        </w:rPr>
        <w:fldChar w:fldCharType="separate"/>
      </w:r>
      <w:r w:rsidR="00154D81" w:rsidRPr="00856563">
        <w:t>(</w:t>
      </w:r>
      <w:r w:rsidR="00154D81">
        <w:rPr>
          <w:noProof/>
        </w:rPr>
        <w:t>186</w:t>
      </w:r>
      <w:r w:rsidR="00154D81" w:rsidRPr="00856563">
        <w:t>)</w:t>
      </w:r>
      <w:r>
        <w:rPr>
          <w:lang w:eastAsia="en-US"/>
        </w:rPr>
        <w:fldChar w:fldCharType="end"/>
      </w:r>
      <w:r>
        <w:t xml:space="preserve"> </w:t>
      </w:r>
      <w:r>
        <w:rPr>
          <w:lang w:eastAsia="en-US"/>
        </w:rPr>
        <w:t>(modal adverbs are discussed in §</w:t>
      </w:r>
      <w:r>
        <w:rPr>
          <w:lang w:eastAsia="en-US"/>
        </w:rPr>
        <w:fldChar w:fldCharType="begin"/>
      </w:r>
      <w:r>
        <w:rPr>
          <w:lang w:eastAsia="en-US"/>
        </w:rPr>
        <w:instrText xml:space="preserve"> REF _Ref358227562 \w \h </w:instrText>
      </w:r>
      <w:r>
        <w:rPr>
          <w:lang w:eastAsia="en-US"/>
        </w:rPr>
      </w:r>
      <w:r>
        <w:rPr>
          <w:lang w:eastAsia="en-US"/>
        </w:rPr>
        <w:fldChar w:fldCharType="separate"/>
      </w:r>
      <w:r w:rsidR="00154D81">
        <w:rPr>
          <w:cs/>
          <w:lang w:eastAsia="en-US"/>
        </w:rPr>
        <w:t>‎</w:t>
      </w:r>
      <w:r w:rsidR="00154D81">
        <w:rPr>
          <w:lang w:eastAsia="en-US"/>
        </w:rPr>
        <w:t>5.4.4</w:t>
      </w:r>
      <w:r>
        <w:rPr>
          <w:lang w:eastAsia="en-US"/>
        </w:rPr>
        <w:fldChar w:fldCharType="end"/>
      </w:r>
      <w:r>
        <w:rPr>
          <w:lang w:eastAsia="en-US"/>
        </w:rPr>
        <w:t>).</w:t>
      </w:r>
    </w:p>
    <w:bookmarkEnd w:id="2386"/>
    <w:p w14:paraId="615CE596" w14:textId="77777777" w:rsidR="005F326D" w:rsidRDefault="005F326D" w:rsidP="005F326D">
      <w:pPr>
        <w:pStyle w:val="ExampleTitle"/>
      </w:pPr>
      <w:r>
        <w:t>Amplifier degree adverbs</w:t>
      </w:r>
    </w:p>
    <w:tbl>
      <w:tblPr>
        <w:tblW w:w="3666" w:type="dxa"/>
        <w:tblCellMar>
          <w:left w:w="42" w:type="dxa"/>
          <w:right w:w="42" w:type="dxa"/>
        </w:tblCellMar>
        <w:tblLook w:val="01E0" w:firstRow="1" w:lastRow="1" w:firstColumn="1" w:lastColumn="1" w:noHBand="0" w:noVBand="0"/>
      </w:tblPr>
      <w:tblGrid>
        <w:gridCol w:w="709"/>
        <w:gridCol w:w="584"/>
        <w:gridCol w:w="777"/>
        <w:gridCol w:w="684"/>
        <w:gridCol w:w="912"/>
      </w:tblGrid>
      <w:tr w:rsidR="005F326D" w:rsidRPr="005D0663" w14:paraId="0DA5C7B0" w14:textId="77777777" w:rsidTr="00FF626E">
        <w:tc>
          <w:tcPr>
            <w:tcW w:w="709" w:type="dxa"/>
            <w:shd w:val="clear" w:color="auto" w:fill="auto"/>
          </w:tcPr>
          <w:p w14:paraId="43E08D59" w14:textId="77777777" w:rsidR="005F326D" w:rsidRPr="00A0098E" w:rsidRDefault="005F326D" w:rsidP="00FF626E">
            <w:pPr>
              <w:pStyle w:val="Text"/>
            </w:pPr>
            <w:bookmarkStart w:id="2387" w:name="_Ref362855798"/>
            <w:r w:rsidRPr="00856563">
              <w:t>(</w:t>
            </w:r>
            <w:fldSimple w:instr=" SEQ ( \* ARABIC \s 1 ">
              <w:r w:rsidR="00154D81">
                <w:rPr>
                  <w:noProof/>
                </w:rPr>
                <w:t>185</w:t>
              </w:r>
            </w:fldSimple>
            <w:r w:rsidRPr="00856563">
              <w:t>)</w:t>
            </w:r>
            <w:bookmarkEnd w:id="2387"/>
          </w:p>
        </w:tc>
        <w:tc>
          <w:tcPr>
            <w:tcW w:w="584" w:type="dxa"/>
            <w:shd w:val="clear" w:color="auto" w:fill="auto"/>
          </w:tcPr>
          <w:p w14:paraId="189B71B7" w14:textId="77777777" w:rsidR="005F326D" w:rsidRPr="00B459C2" w:rsidRDefault="005F326D" w:rsidP="00FF626E">
            <w:pPr>
              <w:pStyle w:val="Text"/>
            </w:pPr>
            <w:r w:rsidRPr="00B459C2">
              <w:t>ana</w:t>
            </w:r>
          </w:p>
        </w:tc>
        <w:tc>
          <w:tcPr>
            <w:tcW w:w="777" w:type="dxa"/>
            <w:shd w:val="clear" w:color="auto" w:fill="auto"/>
          </w:tcPr>
          <w:p w14:paraId="1E663FEA" w14:textId="77777777" w:rsidR="005F326D" w:rsidRPr="00B459C2" w:rsidRDefault="005F326D" w:rsidP="00FF626E">
            <w:pPr>
              <w:pStyle w:val="Text"/>
            </w:pPr>
            <w:r w:rsidRPr="00B459C2">
              <w:t>ini</w:t>
            </w:r>
          </w:p>
        </w:tc>
        <w:tc>
          <w:tcPr>
            <w:tcW w:w="684" w:type="dxa"/>
            <w:shd w:val="clear" w:color="auto" w:fill="auto"/>
          </w:tcPr>
          <w:p w14:paraId="53AEC3F5" w14:textId="77777777" w:rsidR="005F326D" w:rsidRPr="00684290" w:rsidRDefault="005F326D" w:rsidP="00FF626E">
            <w:pPr>
              <w:pStyle w:val="Text"/>
              <w:rPr>
                <w:rStyle w:val="ChBlueBold"/>
              </w:rPr>
            </w:pPr>
            <w:r w:rsidRPr="00684290">
              <w:rPr>
                <w:rStyle w:val="ChBlueBold"/>
              </w:rPr>
              <w:t>paling</w:t>
            </w:r>
          </w:p>
        </w:tc>
        <w:tc>
          <w:tcPr>
            <w:tcW w:w="912" w:type="dxa"/>
            <w:shd w:val="clear" w:color="auto" w:fill="auto"/>
          </w:tcPr>
          <w:p w14:paraId="72A06092" w14:textId="77777777" w:rsidR="005F326D" w:rsidRPr="00B459C2" w:rsidRDefault="005F326D" w:rsidP="00FF626E">
            <w:pPr>
              <w:pStyle w:val="Text"/>
            </w:pPr>
            <w:r w:rsidRPr="00B459C2">
              <w:t>bodo</w:t>
            </w:r>
          </w:p>
        </w:tc>
      </w:tr>
      <w:tr w:rsidR="005F326D" w:rsidRPr="00AC23C4" w14:paraId="1C9A177E" w14:textId="77777777" w:rsidTr="00FF626E">
        <w:tc>
          <w:tcPr>
            <w:tcW w:w="709" w:type="dxa"/>
            <w:shd w:val="clear" w:color="auto" w:fill="auto"/>
          </w:tcPr>
          <w:p w14:paraId="2BEA6E26" w14:textId="77777777" w:rsidR="005F326D" w:rsidRPr="00684290" w:rsidRDefault="005F326D" w:rsidP="00FF626E">
            <w:pPr>
              <w:pStyle w:val="GlossEng"/>
            </w:pPr>
          </w:p>
        </w:tc>
        <w:tc>
          <w:tcPr>
            <w:tcW w:w="584" w:type="dxa"/>
            <w:shd w:val="clear" w:color="auto" w:fill="auto"/>
          </w:tcPr>
          <w:p w14:paraId="5B907F05" w14:textId="77777777" w:rsidR="005F326D" w:rsidRPr="00B459C2" w:rsidRDefault="005F326D" w:rsidP="00FF626E">
            <w:pPr>
              <w:pStyle w:val="GlossEng"/>
            </w:pPr>
            <w:r w:rsidRPr="00B459C2">
              <w:t>child</w:t>
            </w:r>
          </w:p>
        </w:tc>
        <w:tc>
          <w:tcPr>
            <w:tcW w:w="777" w:type="dxa"/>
            <w:shd w:val="clear" w:color="auto" w:fill="auto"/>
          </w:tcPr>
          <w:p w14:paraId="5165CD24" w14:textId="77777777" w:rsidR="005F326D" w:rsidRPr="0099608C" w:rsidRDefault="005F326D" w:rsidP="00FF626E">
            <w:pPr>
              <w:pStyle w:val="GlossEng"/>
              <w:rPr>
                <w:rStyle w:val="ChSmallCaps"/>
              </w:rPr>
            </w:pPr>
            <w:r w:rsidRPr="0099608C">
              <w:rPr>
                <w:rStyle w:val="ChSmallCaps"/>
              </w:rPr>
              <w:t>d.prox</w:t>
            </w:r>
          </w:p>
        </w:tc>
        <w:tc>
          <w:tcPr>
            <w:tcW w:w="684" w:type="dxa"/>
            <w:shd w:val="clear" w:color="auto" w:fill="auto"/>
          </w:tcPr>
          <w:p w14:paraId="497BAE40" w14:textId="77777777" w:rsidR="005F326D" w:rsidRPr="00B459C2" w:rsidRDefault="005F326D" w:rsidP="00FF626E">
            <w:pPr>
              <w:pStyle w:val="GlossEng"/>
            </w:pPr>
            <w:r w:rsidRPr="00B459C2">
              <w:t>most</w:t>
            </w:r>
          </w:p>
        </w:tc>
        <w:tc>
          <w:tcPr>
            <w:tcW w:w="912" w:type="dxa"/>
            <w:shd w:val="clear" w:color="auto" w:fill="auto"/>
          </w:tcPr>
          <w:p w14:paraId="28D8B4BA" w14:textId="77777777" w:rsidR="005F326D" w:rsidRPr="00B459C2" w:rsidRDefault="005F326D" w:rsidP="00FF626E">
            <w:pPr>
              <w:pStyle w:val="GlossEng"/>
            </w:pPr>
            <w:r>
              <w:t>be.</w:t>
            </w:r>
            <w:r w:rsidRPr="00B459C2">
              <w:t>stupid</w:t>
            </w:r>
          </w:p>
        </w:tc>
      </w:tr>
    </w:tbl>
    <w:p w14:paraId="5E840108" w14:textId="77777777" w:rsidR="005F326D" w:rsidRPr="00690E2C" w:rsidRDefault="005F326D" w:rsidP="005F326D">
      <w:pPr>
        <w:pStyle w:val="FreeTranslEng"/>
      </w:pPr>
      <w:r>
        <w:t xml:space="preserve">‘this child is </w:t>
      </w:r>
      <w:r w:rsidRPr="00684290">
        <w:rPr>
          <w:rStyle w:val="ChBlueBold"/>
        </w:rPr>
        <w:t>most</w:t>
      </w:r>
      <w:r>
        <w:t xml:space="preserve"> stupid’ </w:t>
      </w:r>
      <w:r w:rsidRPr="00684290">
        <w:rPr>
          <w:rStyle w:val="ExampleSource"/>
        </w:rPr>
        <w:t>[081011-005-Cv.0035]</w:t>
      </w:r>
    </w:p>
    <w:tbl>
      <w:tblPr>
        <w:tblW w:w="6771" w:type="dxa"/>
        <w:tblCellMar>
          <w:left w:w="42" w:type="dxa"/>
          <w:right w:w="42" w:type="dxa"/>
        </w:tblCellMar>
        <w:tblLook w:val="01E0" w:firstRow="1" w:lastRow="1" w:firstColumn="1" w:lastColumn="1" w:noHBand="0" w:noVBand="0"/>
      </w:tblPr>
      <w:tblGrid>
        <w:gridCol w:w="707"/>
        <w:gridCol w:w="594"/>
        <w:gridCol w:w="59"/>
        <w:gridCol w:w="429"/>
        <w:gridCol w:w="74"/>
        <w:gridCol w:w="668"/>
        <w:gridCol w:w="87"/>
        <w:gridCol w:w="358"/>
        <w:gridCol w:w="348"/>
        <w:gridCol w:w="193"/>
        <w:gridCol w:w="696"/>
        <w:gridCol w:w="88"/>
        <w:gridCol w:w="885"/>
        <w:gridCol w:w="668"/>
        <w:gridCol w:w="445"/>
        <w:gridCol w:w="472"/>
      </w:tblGrid>
      <w:tr w:rsidR="005F326D" w:rsidRPr="005D0663" w14:paraId="12AE490E" w14:textId="77777777" w:rsidTr="00514CB4">
        <w:tc>
          <w:tcPr>
            <w:tcW w:w="707" w:type="dxa"/>
            <w:shd w:val="clear" w:color="auto" w:fill="auto"/>
          </w:tcPr>
          <w:p w14:paraId="09287BF5" w14:textId="77777777" w:rsidR="005F326D" w:rsidRPr="00A0098E" w:rsidRDefault="005F326D" w:rsidP="00FF626E">
            <w:pPr>
              <w:pStyle w:val="Text"/>
            </w:pPr>
            <w:bookmarkStart w:id="2388" w:name="_Ref362855804"/>
            <w:r w:rsidRPr="00856563">
              <w:t>(</w:t>
            </w:r>
            <w:fldSimple w:instr=" SEQ ( \* ARABIC \s 1 ">
              <w:r w:rsidR="00154D81">
                <w:rPr>
                  <w:noProof/>
                </w:rPr>
                <w:t>186</w:t>
              </w:r>
            </w:fldSimple>
            <w:r w:rsidRPr="00856563">
              <w:t>)</w:t>
            </w:r>
            <w:bookmarkEnd w:id="2388"/>
          </w:p>
        </w:tc>
        <w:tc>
          <w:tcPr>
            <w:tcW w:w="653" w:type="dxa"/>
            <w:gridSpan w:val="2"/>
            <w:shd w:val="clear" w:color="auto" w:fill="auto"/>
          </w:tcPr>
          <w:p w14:paraId="712816A1" w14:textId="77777777" w:rsidR="005F326D" w:rsidRPr="00083C86" w:rsidRDefault="005F326D" w:rsidP="00FF626E">
            <w:pPr>
              <w:pStyle w:val="Text"/>
            </w:pPr>
            <w:r w:rsidRPr="00083C86">
              <w:t>waktu</w:t>
            </w:r>
          </w:p>
        </w:tc>
        <w:tc>
          <w:tcPr>
            <w:tcW w:w="503" w:type="dxa"/>
            <w:gridSpan w:val="2"/>
            <w:shd w:val="clear" w:color="auto" w:fill="auto"/>
          </w:tcPr>
          <w:p w14:paraId="29F91A46" w14:textId="77777777" w:rsidR="005F326D" w:rsidRPr="00083C86" w:rsidRDefault="005F326D" w:rsidP="00FF626E">
            <w:pPr>
              <w:pStyle w:val="Text"/>
            </w:pPr>
            <w:r w:rsidRPr="00083C86">
              <w:t>saya</w:t>
            </w:r>
          </w:p>
        </w:tc>
        <w:tc>
          <w:tcPr>
            <w:tcW w:w="668" w:type="dxa"/>
            <w:shd w:val="clear" w:color="auto" w:fill="auto"/>
          </w:tcPr>
          <w:p w14:paraId="5471A59A" w14:textId="77777777" w:rsidR="005F326D" w:rsidRPr="00083C86" w:rsidRDefault="005F326D" w:rsidP="00FF626E">
            <w:pPr>
              <w:pStyle w:val="Text"/>
            </w:pPr>
            <w:r w:rsidRPr="00083C86">
              <w:t>bilan</w:t>
            </w:r>
            <w:r>
              <w:t>g</w:t>
            </w:r>
          </w:p>
        </w:tc>
        <w:tc>
          <w:tcPr>
            <w:tcW w:w="445" w:type="dxa"/>
            <w:gridSpan w:val="2"/>
            <w:shd w:val="clear" w:color="auto" w:fill="auto"/>
          </w:tcPr>
          <w:p w14:paraId="26EAEB4D" w14:textId="77777777" w:rsidR="005F326D" w:rsidRPr="00083C86" w:rsidRDefault="005F326D" w:rsidP="00FF626E">
            <w:pPr>
              <w:pStyle w:val="Text"/>
            </w:pPr>
            <w:r w:rsidRPr="00083C86">
              <w:t>sa</w:t>
            </w:r>
          </w:p>
        </w:tc>
        <w:tc>
          <w:tcPr>
            <w:tcW w:w="541" w:type="dxa"/>
            <w:gridSpan w:val="2"/>
            <w:shd w:val="clear" w:color="auto" w:fill="auto"/>
          </w:tcPr>
          <w:p w14:paraId="1D51A119" w14:textId="77777777" w:rsidR="005F326D" w:rsidRPr="00083C86" w:rsidRDefault="005F326D" w:rsidP="00FF626E">
            <w:pPr>
              <w:pStyle w:val="Text"/>
            </w:pPr>
            <w:r w:rsidRPr="00083C86">
              <w:t>mo</w:t>
            </w:r>
          </w:p>
        </w:tc>
        <w:tc>
          <w:tcPr>
            <w:tcW w:w="696" w:type="dxa"/>
            <w:shd w:val="clear" w:color="auto" w:fill="auto"/>
          </w:tcPr>
          <w:p w14:paraId="5F9DF16E" w14:textId="77777777" w:rsidR="005F326D" w:rsidRPr="00083C86" w:rsidRDefault="005F326D" w:rsidP="00FF626E">
            <w:pPr>
              <w:pStyle w:val="Text"/>
            </w:pPr>
            <w:r w:rsidRPr="00083C86">
              <w:t>bikin</w:t>
            </w:r>
            <w:r>
              <w:t>g</w:t>
            </w:r>
          </w:p>
        </w:tc>
        <w:tc>
          <w:tcPr>
            <w:tcW w:w="973" w:type="dxa"/>
            <w:gridSpan w:val="2"/>
            <w:shd w:val="clear" w:color="auto" w:fill="auto"/>
          </w:tcPr>
          <w:p w14:paraId="4943EF63" w14:textId="77777777" w:rsidR="005F326D" w:rsidRPr="00083C86" w:rsidRDefault="005F326D" w:rsidP="00FF626E">
            <w:pPr>
              <w:pStyle w:val="Text"/>
            </w:pPr>
            <w:r w:rsidRPr="00083C86">
              <w:t>acara</w:t>
            </w:r>
            <w:r>
              <w:t>,</w:t>
            </w:r>
          </w:p>
        </w:tc>
        <w:tc>
          <w:tcPr>
            <w:tcW w:w="668" w:type="dxa"/>
            <w:shd w:val="clear" w:color="auto" w:fill="auto"/>
          </w:tcPr>
          <w:p w14:paraId="4E438E6B" w14:textId="77777777" w:rsidR="005F326D" w:rsidRPr="00B70C0E" w:rsidRDefault="005F326D" w:rsidP="00FF626E">
            <w:pPr>
              <w:pStyle w:val="Text"/>
              <w:rPr>
                <w:rStyle w:val="ChBlueBold"/>
              </w:rPr>
            </w:pPr>
            <w:r w:rsidRPr="00B70C0E">
              <w:rPr>
                <w:rStyle w:val="ChBlueBold"/>
              </w:rPr>
              <w:t>paling</w:t>
            </w:r>
          </w:p>
        </w:tc>
        <w:tc>
          <w:tcPr>
            <w:tcW w:w="445" w:type="dxa"/>
            <w:shd w:val="clear" w:color="auto" w:fill="auto"/>
          </w:tcPr>
          <w:p w14:paraId="10BB7677" w14:textId="77777777" w:rsidR="005F326D" w:rsidRPr="00083C86" w:rsidRDefault="005F326D" w:rsidP="00FF626E">
            <w:pPr>
              <w:pStyle w:val="Text"/>
            </w:pPr>
            <w:r w:rsidRPr="00083C86">
              <w:t>sa</w:t>
            </w:r>
          </w:p>
        </w:tc>
        <w:tc>
          <w:tcPr>
            <w:tcW w:w="472" w:type="dxa"/>
            <w:shd w:val="clear" w:color="auto" w:fill="auto"/>
          </w:tcPr>
          <w:p w14:paraId="02BC73AC" w14:textId="77777777" w:rsidR="005F326D" w:rsidRPr="00083C86" w:rsidRDefault="005F326D" w:rsidP="00FF626E">
            <w:pPr>
              <w:pStyle w:val="Text"/>
            </w:pPr>
            <w:r>
              <w:t>t</w:t>
            </w:r>
            <w:r w:rsidRPr="00083C86">
              <w:t>ra</w:t>
            </w:r>
          </w:p>
        </w:tc>
      </w:tr>
      <w:tr w:rsidR="005F326D" w:rsidRPr="00AC23C4" w14:paraId="7AED242B" w14:textId="77777777" w:rsidTr="00514CB4">
        <w:tc>
          <w:tcPr>
            <w:tcW w:w="707" w:type="dxa"/>
            <w:shd w:val="clear" w:color="auto" w:fill="auto"/>
          </w:tcPr>
          <w:p w14:paraId="43356113" w14:textId="77777777" w:rsidR="005F326D" w:rsidRPr="00C035AA" w:rsidRDefault="005F326D" w:rsidP="00FF626E">
            <w:pPr>
              <w:pStyle w:val="GlossEng2ptafter"/>
            </w:pPr>
          </w:p>
        </w:tc>
        <w:tc>
          <w:tcPr>
            <w:tcW w:w="653" w:type="dxa"/>
            <w:gridSpan w:val="2"/>
            <w:shd w:val="clear" w:color="auto" w:fill="auto"/>
          </w:tcPr>
          <w:p w14:paraId="71D9EF37" w14:textId="77777777" w:rsidR="005F326D" w:rsidRPr="00083C86" w:rsidRDefault="005F326D" w:rsidP="00FF626E">
            <w:pPr>
              <w:pStyle w:val="GlossEng2ptafter"/>
            </w:pPr>
            <w:r w:rsidRPr="00083C86">
              <w:t>time</w:t>
            </w:r>
          </w:p>
        </w:tc>
        <w:tc>
          <w:tcPr>
            <w:tcW w:w="503" w:type="dxa"/>
            <w:gridSpan w:val="2"/>
            <w:shd w:val="clear" w:color="auto" w:fill="auto"/>
          </w:tcPr>
          <w:p w14:paraId="50BAFE9A" w14:textId="77777777" w:rsidR="005F326D" w:rsidRPr="0099608C" w:rsidRDefault="005F326D" w:rsidP="00FF626E">
            <w:pPr>
              <w:pStyle w:val="GlossEng2ptafter"/>
              <w:rPr>
                <w:rStyle w:val="ChSmallCaps"/>
              </w:rPr>
            </w:pPr>
            <w:r w:rsidRPr="0099608C">
              <w:rPr>
                <w:rStyle w:val="ChSmallCaps"/>
              </w:rPr>
              <w:t>1sg</w:t>
            </w:r>
          </w:p>
        </w:tc>
        <w:tc>
          <w:tcPr>
            <w:tcW w:w="668" w:type="dxa"/>
            <w:shd w:val="clear" w:color="auto" w:fill="auto"/>
          </w:tcPr>
          <w:p w14:paraId="30C629E5" w14:textId="77777777" w:rsidR="005F326D" w:rsidRPr="00083C86" w:rsidRDefault="005F326D" w:rsidP="00FF626E">
            <w:pPr>
              <w:pStyle w:val="GlossEng2ptafter"/>
            </w:pPr>
            <w:r w:rsidRPr="00083C86">
              <w:t>say</w:t>
            </w:r>
          </w:p>
        </w:tc>
        <w:tc>
          <w:tcPr>
            <w:tcW w:w="445" w:type="dxa"/>
            <w:gridSpan w:val="2"/>
            <w:shd w:val="clear" w:color="auto" w:fill="auto"/>
          </w:tcPr>
          <w:p w14:paraId="3D4208C3" w14:textId="77777777" w:rsidR="005F326D" w:rsidRPr="0099608C" w:rsidRDefault="005F326D" w:rsidP="00FF626E">
            <w:pPr>
              <w:pStyle w:val="GlossEng2ptafter"/>
              <w:rPr>
                <w:rStyle w:val="ChSmallCaps"/>
              </w:rPr>
            </w:pPr>
            <w:r w:rsidRPr="0099608C">
              <w:rPr>
                <w:rStyle w:val="ChSmallCaps"/>
              </w:rPr>
              <w:t>1sg</w:t>
            </w:r>
          </w:p>
        </w:tc>
        <w:tc>
          <w:tcPr>
            <w:tcW w:w="541" w:type="dxa"/>
            <w:gridSpan w:val="2"/>
            <w:shd w:val="clear" w:color="auto" w:fill="auto"/>
          </w:tcPr>
          <w:p w14:paraId="29570120" w14:textId="77777777" w:rsidR="005F326D" w:rsidRPr="00083C86" w:rsidRDefault="005F326D" w:rsidP="00FF626E">
            <w:pPr>
              <w:pStyle w:val="GlossEng2ptafter"/>
            </w:pPr>
            <w:r w:rsidRPr="00083C86">
              <w:t>want</w:t>
            </w:r>
          </w:p>
        </w:tc>
        <w:tc>
          <w:tcPr>
            <w:tcW w:w="696" w:type="dxa"/>
            <w:shd w:val="clear" w:color="auto" w:fill="auto"/>
          </w:tcPr>
          <w:p w14:paraId="09D2EBC4" w14:textId="77777777" w:rsidR="005F326D" w:rsidRPr="00083C86" w:rsidRDefault="005F326D" w:rsidP="00FF626E">
            <w:pPr>
              <w:pStyle w:val="GlossEng2ptafter"/>
            </w:pPr>
            <w:r w:rsidRPr="00083C86">
              <w:t>make</w:t>
            </w:r>
          </w:p>
        </w:tc>
        <w:tc>
          <w:tcPr>
            <w:tcW w:w="973" w:type="dxa"/>
            <w:gridSpan w:val="2"/>
            <w:shd w:val="clear" w:color="auto" w:fill="auto"/>
          </w:tcPr>
          <w:p w14:paraId="7BAB6816" w14:textId="77777777" w:rsidR="005F326D" w:rsidRPr="00083C86" w:rsidRDefault="005F326D" w:rsidP="00FF626E">
            <w:pPr>
              <w:pStyle w:val="GlossEng2ptafter"/>
            </w:pPr>
            <w:r w:rsidRPr="00083C86">
              <w:t>ceremony</w:t>
            </w:r>
          </w:p>
        </w:tc>
        <w:tc>
          <w:tcPr>
            <w:tcW w:w="668" w:type="dxa"/>
            <w:shd w:val="clear" w:color="auto" w:fill="auto"/>
          </w:tcPr>
          <w:p w14:paraId="79C5026F" w14:textId="77777777" w:rsidR="005F326D" w:rsidRPr="00083C86" w:rsidRDefault="005F326D" w:rsidP="00FF626E">
            <w:pPr>
              <w:pStyle w:val="GlossEng2ptafter"/>
            </w:pPr>
            <w:r w:rsidRPr="00083C86">
              <w:t>most</w:t>
            </w:r>
          </w:p>
        </w:tc>
        <w:tc>
          <w:tcPr>
            <w:tcW w:w="445" w:type="dxa"/>
            <w:shd w:val="clear" w:color="auto" w:fill="auto"/>
          </w:tcPr>
          <w:p w14:paraId="15FB52A4" w14:textId="77777777" w:rsidR="005F326D" w:rsidRPr="0099608C" w:rsidRDefault="005F326D" w:rsidP="00FF626E">
            <w:pPr>
              <w:pStyle w:val="GlossEng2ptafter"/>
              <w:rPr>
                <w:rStyle w:val="ChSmallCaps"/>
              </w:rPr>
            </w:pPr>
            <w:r w:rsidRPr="0099608C">
              <w:rPr>
                <w:rStyle w:val="ChSmallCaps"/>
              </w:rPr>
              <w:t>1sg</w:t>
            </w:r>
          </w:p>
        </w:tc>
        <w:tc>
          <w:tcPr>
            <w:tcW w:w="472" w:type="dxa"/>
            <w:shd w:val="clear" w:color="auto" w:fill="auto"/>
          </w:tcPr>
          <w:p w14:paraId="659E09DC" w14:textId="77777777" w:rsidR="005F326D" w:rsidRPr="0099608C" w:rsidRDefault="005F326D" w:rsidP="00FF626E">
            <w:pPr>
              <w:pStyle w:val="GlossEng2ptafter"/>
              <w:rPr>
                <w:rStyle w:val="ChSmallCaps"/>
              </w:rPr>
            </w:pPr>
            <w:r w:rsidRPr="0099608C">
              <w:rPr>
                <w:rStyle w:val="ChSmallCaps"/>
              </w:rPr>
              <w:t>neg</w:t>
            </w:r>
          </w:p>
        </w:tc>
      </w:tr>
      <w:tr w:rsidR="00514CB4" w:rsidRPr="005D0663" w14:paraId="09DBB7D4" w14:textId="77777777" w:rsidTr="00514CB4">
        <w:trPr>
          <w:gridAfter w:val="4"/>
          <w:wAfter w:w="2470" w:type="dxa"/>
        </w:trPr>
        <w:tc>
          <w:tcPr>
            <w:tcW w:w="707" w:type="dxa"/>
            <w:shd w:val="clear" w:color="auto" w:fill="auto"/>
          </w:tcPr>
          <w:p w14:paraId="7691915C" w14:textId="77777777" w:rsidR="00514CB4" w:rsidRPr="00C035AA" w:rsidRDefault="00514CB4" w:rsidP="00FF626E">
            <w:pPr>
              <w:pStyle w:val="O0Nwnext"/>
            </w:pPr>
          </w:p>
        </w:tc>
        <w:tc>
          <w:tcPr>
            <w:tcW w:w="594" w:type="dxa"/>
            <w:shd w:val="clear" w:color="auto" w:fill="auto"/>
          </w:tcPr>
          <w:p w14:paraId="49826D7C" w14:textId="77777777" w:rsidR="00514CB4" w:rsidRPr="00083C86" w:rsidRDefault="00514CB4" w:rsidP="00FF626E">
            <w:pPr>
              <w:pStyle w:val="Text"/>
            </w:pPr>
            <w:r w:rsidRPr="00083C86">
              <w:t>kerja</w:t>
            </w:r>
            <w:r>
              <w:t>,</w:t>
            </w:r>
          </w:p>
        </w:tc>
        <w:tc>
          <w:tcPr>
            <w:tcW w:w="488" w:type="dxa"/>
            <w:gridSpan w:val="2"/>
            <w:shd w:val="clear" w:color="auto" w:fill="auto"/>
          </w:tcPr>
          <w:p w14:paraId="2BAEF9A7" w14:textId="77777777" w:rsidR="00514CB4" w:rsidRPr="00083C86" w:rsidRDefault="00514CB4" w:rsidP="00FF626E">
            <w:pPr>
              <w:pStyle w:val="Text"/>
            </w:pPr>
            <w:r w:rsidRPr="00083C86">
              <w:t>sa</w:t>
            </w:r>
          </w:p>
        </w:tc>
        <w:tc>
          <w:tcPr>
            <w:tcW w:w="829" w:type="dxa"/>
            <w:gridSpan w:val="3"/>
            <w:shd w:val="clear" w:color="auto" w:fill="auto"/>
          </w:tcPr>
          <w:p w14:paraId="72AC39B5" w14:textId="77777777" w:rsidR="00514CB4" w:rsidRPr="00083C86" w:rsidRDefault="00514CB4" w:rsidP="00FF626E">
            <w:pPr>
              <w:pStyle w:val="Text"/>
            </w:pPr>
            <w:r w:rsidRPr="00083C86">
              <w:t>sebagey</w:t>
            </w:r>
          </w:p>
        </w:tc>
        <w:tc>
          <w:tcPr>
            <w:tcW w:w="706" w:type="dxa"/>
            <w:gridSpan w:val="2"/>
            <w:shd w:val="clear" w:color="auto" w:fill="auto"/>
          </w:tcPr>
          <w:p w14:paraId="542EBDE1" w14:textId="77777777" w:rsidR="00514CB4" w:rsidRPr="00083C86" w:rsidRDefault="00514CB4" w:rsidP="00FF626E">
            <w:pPr>
              <w:pStyle w:val="Text"/>
            </w:pPr>
            <w:r w:rsidRPr="00083C86">
              <w:t>kepala</w:t>
            </w:r>
          </w:p>
        </w:tc>
        <w:tc>
          <w:tcPr>
            <w:tcW w:w="977" w:type="dxa"/>
            <w:gridSpan w:val="3"/>
            <w:shd w:val="clear" w:color="auto" w:fill="auto"/>
          </w:tcPr>
          <w:p w14:paraId="20373496" w14:textId="77777777" w:rsidR="00514CB4" w:rsidRPr="00083C86" w:rsidRDefault="00514CB4" w:rsidP="00FF626E">
            <w:pPr>
              <w:pStyle w:val="Text"/>
            </w:pPr>
            <w:r w:rsidRPr="00083C86">
              <w:t>acara</w:t>
            </w:r>
          </w:p>
        </w:tc>
      </w:tr>
      <w:tr w:rsidR="00514CB4" w:rsidRPr="00AC23C4" w14:paraId="44DD5636" w14:textId="77777777" w:rsidTr="00514CB4">
        <w:trPr>
          <w:gridAfter w:val="4"/>
          <w:wAfter w:w="2470" w:type="dxa"/>
        </w:trPr>
        <w:tc>
          <w:tcPr>
            <w:tcW w:w="707" w:type="dxa"/>
            <w:shd w:val="clear" w:color="auto" w:fill="auto"/>
          </w:tcPr>
          <w:p w14:paraId="4D27F045" w14:textId="77777777" w:rsidR="00514CB4" w:rsidRPr="00C035AA" w:rsidRDefault="00514CB4" w:rsidP="00FF626E">
            <w:pPr>
              <w:pStyle w:val="GlossEng"/>
            </w:pPr>
          </w:p>
        </w:tc>
        <w:tc>
          <w:tcPr>
            <w:tcW w:w="594" w:type="dxa"/>
            <w:shd w:val="clear" w:color="auto" w:fill="auto"/>
          </w:tcPr>
          <w:p w14:paraId="10396B83" w14:textId="77777777" w:rsidR="00514CB4" w:rsidRPr="00083C86" w:rsidRDefault="00514CB4" w:rsidP="00FF626E">
            <w:pPr>
              <w:pStyle w:val="GlossEng"/>
            </w:pPr>
            <w:r w:rsidRPr="00083C86">
              <w:t>work</w:t>
            </w:r>
          </w:p>
        </w:tc>
        <w:tc>
          <w:tcPr>
            <w:tcW w:w="488" w:type="dxa"/>
            <w:gridSpan w:val="2"/>
            <w:shd w:val="clear" w:color="auto" w:fill="auto"/>
          </w:tcPr>
          <w:p w14:paraId="05DE33B2" w14:textId="77777777" w:rsidR="00514CB4" w:rsidRPr="0099608C" w:rsidRDefault="00514CB4" w:rsidP="00FF626E">
            <w:pPr>
              <w:pStyle w:val="GlossEng"/>
              <w:rPr>
                <w:rStyle w:val="ChSmallCaps"/>
              </w:rPr>
            </w:pPr>
            <w:r w:rsidRPr="0099608C">
              <w:rPr>
                <w:rStyle w:val="ChSmallCaps"/>
              </w:rPr>
              <w:t>1sg</w:t>
            </w:r>
          </w:p>
        </w:tc>
        <w:tc>
          <w:tcPr>
            <w:tcW w:w="829" w:type="dxa"/>
            <w:gridSpan w:val="3"/>
            <w:shd w:val="clear" w:color="auto" w:fill="auto"/>
          </w:tcPr>
          <w:p w14:paraId="3871E27F" w14:textId="77777777" w:rsidR="00514CB4" w:rsidRPr="00083C86" w:rsidRDefault="00514CB4" w:rsidP="00FF626E">
            <w:pPr>
              <w:pStyle w:val="GlossEng"/>
            </w:pPr>
            <w:r>
              <w:t>as</w:t>
            </w:r>
          </w:p>
        </w:tc>
        <w:tc>
          <w:tcPr>
            <w:tcW w:w="706" w:type="dxa"/>
            <w:gridSpan w:val="2"/>
            <w:shd w:val="clear" w:color="auto" w:fill="auto"/>
          </w:tcPr>
          <w:p w14:paraId="040AE9C6" w14:textId="77777777" w:rsidR="00514CB4" w:rsidRPr="00083C86" w:rsidRDefault="00514CB4" w:rsidP="00FF626E">
            <w:pPr>
              <w:pStyle w:val="GlossEng"/>
            </w:pPr>
            <w:r w:rsidRPr="00083C86">
              <w:t>head</w:t>
            </w:r>
          </w:p>
        </w:tc>
        <w:tc>
          <w:tcPr>
            <w:tcW w:w="977" w:type="dxa"/>
            <w:gridSpan w:val="3"/>
            <w:shd w:val="clear" w:color="auto" w:fill="auto"/>
          </w:tcPr>
          <w:p w14:paraId="31B6F6EB" w14:textId="77777777" w:rsidR="00514CB4" w:rsidRPr="00083C86" w:rsidRDefault="00514CB4" w:rsidP="00FF626E">
            <w:pPr>
              <w:pStyle w:val="GlossEng"/>
            </w:pPr>
            <w:r w:rsidRPr="00083C86">
              <w:t>ceremony</w:t>
            </w:r>
          </w:p>
        </w:tc>
      </w:tr>
    </w:tbl>
    <w:p w14:paraId="7A412D21" w14:textId="45692F90" w:rsidR="005F326D" w:rsidRDefault="005F326D" w:rsidP="00E51CA6">
      <w:pPr>
        <w:pStyle w:val="FreeTranslEng"/>
      </w:pPr>
      <w:r>
        <w:t xml:space="preserve">‘when I say, I want to hold a festivity, </w:t>
      </w:r>
      <w:r w:rsidRPr="00B70C0E">
        <w:rPr>
          <w:rStyle w:val="ChBlueBold"/>
        </w:rPr>
        <w:t>most likely</w:t>
      </w:r>
      <w:r>
        <w:t xml:space="preserve"> I won’t (have to) work, I’ll be the head of the festivity’ </w:t>
      </w:r>
      <w:r w:rsidRPr="00C035AA">
        <w:rPr>
          <w:rStyle w:val="ExampleSource"/>
        </w:rPr>
        <w:t>[080919-004-NP.0068]</w:t>
      </w:r>
    </w:p>
    <w:p w14:paraId="316D5130" w14:textId="77777777" w:rsidR="005F326D" w:rsidRDefault="005F326D" w:rsidP="005F326D">
      <w:pPr>
        <w:pStyle w:val="Body0005after"/>
        <w:rPr>
          <w:lang w:eastAsia="en-US"/>
        </w:rPr>
      </w:pPr>
      <w:r>
        <w:rPr>
          <w:lang w:eastAsia="en-US"/>
        </w:rPr>
        <w:t xml:space="preserve">The intensifier </w:t>
      </w:r>
      <w:r w:rsidRPr="00A64C22">
        <w:rPr>
          <w:rStyle w:val="ChItalBold"/>
        </w:rPr>
        <w:t>terlalu</w:t>
      </w:r>
      <w:r>
        <w:rPr>
          <w:lang w:eastAsia="en-US"/>
        </w:rPr>
        <w:t xml:space="preserve"> ‘too’ also occurs in pre-predicate position, as in </w:t>
      </w:r>
      <w:r>
        <w:rPr>
          <w:lang w:eastAsia="en-US"/>
        </w:rPr>
        <w:fldChar w:fldCharType="begin"/>
      </w:r>
      <w:r>
        <w:rPr>
          <w:lang w:eastAsia="en-US"/>
        </w:rPr>
        <w:instrText xml:space="preserve"> REF _Ref362855800 \h </w:instrText>
      </w:r>
      <w:r>
        <w:rPr>
          <w:lang w:eastAsia="en-US"/>
        </w:rPr>
      </w:r>
      <w:r>
        <w:rPr>
          <w:lang w:eastAsia="en-US"/>
        </w:rPr>
        <w:fldChar w:fldCharType="separate"/>
      </w:r>
      <w:r w:rsidR="00154D81" w:rsidRPr="00856563">
        <w:t>(</w:t>
      </w:r>
      <w:r w:rsidR="00154D81">
        <w:rPr>
          <w:noProof/>
        </w:rPr>
        <w:t>187</w:t>
      </w:r>
      <w:r w:rsidR="00154D81" w:rsidRPr="00856563">
        <w:t>)</w:t>
      </w:r>
      <w:r>
        <w:rPr>
          <w:lang w:eastAsia="en-US"/>
        </w:rPr>
        <w:fldChar w:fldCharType="end"/>
      </w:r>
      <w:r>
        <w:rPr>
          <w:lang w:eastAsia="en-US"/>
        </w:rPr>
        <w:t xml:space="preserve">. By contrast, </w:t>
      </w:r>
      <w:r w:rsidRPr="00675357">
        <w:rPr>
          <w:rStyle w:val="ChItalBold"/>
        </w:rPr>
        <w:t>skali</w:t>
      </w:r>
      <w:r>
        <w:rPr>
          <w:lang w:eastAsia="en-US"/>
        </w:rPr>
        <w:t xml:space="preserve"> ‘very’ takes a post-predicate position, as illustrated in </w:t>
      </w:r>
      <w:r>
        <w:rPr>
          <w:lang w:eastAsia="en-US"/>
        </w:rPr>
        <w:fldChar w:fldCharType="begin"/>
      </w:r>
      <w:r>
        <w:rPr>
          <w:lang w:eastAsia="en-US"/>
        </w:rPr>
        <w:instrText xml:space="preserve"> REF _Ref362855802 \h </w:instrText>
      </w:r>
      <w:r>
        <w:rPr>
          <w:lang w:eastAsia="en-US"/>
        </w:rPr>
      </w:r>
      <w:r>
        <w:rPr>
          <w:lang w:eastAsia="en-US"/>
        </w:rPr>
        <w:fldChar w:fldCharType="separate"/>
      </w:r>
      <w:r w:rsidR="00154D81" w:rsidRPr="00856563">
        <w:t>(</w:t>
      </w:r>
      <w:r w:rsidR="00154D81">
        <w:rPr>
          <w:noProof/>
        </w:rPr>
        <w:t>188</w:t>
      </w:r>
      <w:r w:rsidR="00154D81" w:rsidRPr="00856563">
        <w:t>)</w:t>
      </w:r>
      <w:r>
        <w:rPr>
          <w:lang w:eastAsia="en-US"/>
        </w:rPr>
        <w:fldChar w:fldCharType="end"/>
      </w:r>
      <w:r>
        <w:rPr>
          <w:lang w:eastAsia="en-US"/>
        </w:rPr>
        <w:t xml:space="preserve"> to </w:t>
      </w:r>
      <w:r>
        <w:rPr>
          <w:lang w:eastAsia="en-US"/>
        </w:rPr>
        <w:fldChar w:fldCharType="begin"/>
      </w:r>
      <w:r>
        <w:rPr>
          <w:lang w:eastAsia="en-US"/>
        </w:rPr>
        <w:instrText xml:space="preserve"> REF _Ref363124188 \h </w:instrText>
      </w:r>
      <w:r>
        <w:rPr>
          <w:lang w:eastAsia="en-US"/>
        </w:rPr>
      </w:r>
      <w:r>
        <w:rPr>
          <w:lang w:eastAsia="en-US"/>
        </w:rPr>
        <w:fldChar w:fldCharType="separate"/>
      </w:r>
      <w:r w:rsidR="00154D81" w:rsidRPr="001C2010">
        <w:t>(</w:t>
      </w:r>
      <w:r w:rsidR="00154D81">
        <w:rPr>
          <w:noProof/>
        </w:rPr>
        <w:t>190</w:t>
      </w:r>
      <w:r w:rsidR="00154D81" w:rsidRPr="001C2010">
        <w:t>)</w:t>
      </w:r>
      <w:r>
        <w:rPr>
          <w:lang w:eastAsia="en-US"/>
        </w:rPr>
        <w:fldChar w:fldCharType="end"/>
      </w:r>
      <w:r>
        <w:rPr>
          <w:lang w:eastAsia="en-US"/>
        </w:rPr>
        <w:t xml:space="preserve">. In clauses with peripheral adjuncts, as in </w:t>
      </w:r>
      <w:r>
        <w:rPr>
          <w:lang w:eastAsia="en-US"/>
        </w:rPr>
        <w:fldChar w:fldCharType="begin"/>
      </w:r>
      <w:r>
        <w:rPr>
          <w:lang w:eastAsia="en-US"/>
        </w:rPr>
        <w:instrText xml:space="preserve"> REF _Ref371769368 \h </w:instrText>
      </w:r>
      <w:r>
        <w:rPr>
          <w:lang w:eastAsia="en-US"/>
        </w:rPr>
      </w:r>
      <w:r>
        <w:rPr>
          <w:lang w:eastAsia="en-US"/>
        </w:rPr>
        <w:fldChar w:fldCharType="separate"/>
      </w:r>
      <w:r w:rsidR="00154D81" w:rsidRPr="001C2010">
        <w:t>(</w:t>
      </w:r>
      <w:r w:rsidR="00154D81">
        <w:rPr>
          <w:noProof/>
        </w:rPr>
        <w:t>189</w:t>
      </w:r>
      <w:r w:rsidR="00154D81" w:rsidRPr="001C2010">
        <w:t>)</w:t>
      </w:r>
      <w:r>
        <w:rPr>
          <w:lang w:eastAsia="en-US"/>
        </w:rPr>
        <w:fldChar w:fldCharType="end"/>
      </w:r>
      <w:r>
        <w:rPr>
          <w:lang w:eastAsia="en-US"/>
        </w:rPr>
        <w:t xml:space="preserve">, </w:t>
      </w:r>
      <w:r w:rsidRPr="00DF3C88">
        <w:rPr>
          <w:rStyle w:val="ChItalBold"/>
        </w:rPr>
        <w:t>skali</w:t>
      </w:r>
      <w:r>
        <w:rPr>
          <w:lang w:eastAsia="en-US"/>
        </w:rPr>
        <w:t xml:space="preserve"> ‘very’ follows the predicate, such as </w:t>
      </w:r>
      <w:r w:rsidRPr="00EB3F79">
        <w:rPr>
          <w:rStyle w:val="ChItalBold"/>
        </w:rPr>
        <w:t>enak</w:t>
      </w:r>
      <w:r>
        <w:rPr>
          <w:lang w:eastAsia="en-US"/>
        </w:rPr>
        <w:t xml:space="preserve"> ‘be pleasant’ in </w:t>
      </w:r>
      <w:r>
        <w:rPr>
          <w:lang w:eastAsia="en-US"/>
        </w:rPr>
        <w:fldChar w:fldCharType="begin"/>
      </w:r>
      <w:r>
        <w:rPr>
          <w:lang w:eastAsia="en-US"/>
        </w:rPr>
        <w:instrText xml:space="preserve"> REF _Ref371769368 \h </w:instrText>
      </w:r>
      <w:r>
        <w:rPr>
          <w:lang w:eastAsia="en-US"/>
        </w:rPr>
      </w:r>
      <w:r>
        <w:rPr>
          <w:lang w:eastAsia="en-US"/>
        </w:rPr>
        <w:fldChar w:fldCharType="separate"/>
      </w:r>
      <w:r w:rsidR="00154D81" w:rsidRPr="001C2010">
        <w:t>(</w:t>
      </w:r>
      <w:r w:rsidR="00154D81">
        <w:rPr>
          <w:noProof/>
        </w:rPr>
        <w:t>189</w:t>
      </w:r>
      <w:r w:rsidR="00154D81" w:rsidRPr="001C2010">
        <w:t>)</w:t>
      </w:r>
      <w:r>
        <w:rPr>
          <w:lang w:eastAsia="en-US"/>
        </w:rPr>
        <w:fldChar w:fldCharType="end"/>
      </w:r>
      <w:r>
        <w:rPr>
          <w:lang w:eastAsia="en-US"/>
        </w:rPr>
        <w:t xml:space="preserve">. Clauses in which </w:t>
      </w:r>
      <w:r w:rsidRPr="00EB3F79">
        <w:rPr>
          <w:rStyle w:val="ChItalBold"/>
        </w:rPr>
        <w:t>skali</w:t>
      </w:r>
      <w:r>
        <w:rPr>
          <w:lang w:eastAsia="en-US"/>
        </w:rPr>
        <w:t xml:space="preserve"> ‘very’ follows the peripheral adjunct, as in the elicited example in </w:t>
      </w:r>
      <w:r>
        <w:rPr>
          <w:lang w:eastAsia="en-US"/>
        </w:rPr>
        <w:fldChar w:fldCharType="begin"/>
      </w:r>
      <w:r>
        <w:rPr>
          <w:lang w:eastAsia="en-US"/>
        </w:rPr>
        <w:instrText xml:space="preserve"> REF _Ref363124188 \h </w:instrText>
      </w:r>
      <w:r>
        <w:rPr>
          <w:lang w:eastAsia="en-US"/>
        </w:rPr>
      </w:r>
      <w:r>
        <w:rPr>
          <w:lang w:eastAsia="en-US"/>
        </w:rPr>
        <w:fldChar w:fldCharType="separate"/>
      </w:r>
      <w:r w:rsidR="00154D81" w:rsidRPr="001C2010">
        <w:t>(</w:t>
      </w:r>
      <w:r w:rsidR="00154D81">
        <w:rPr>
          <w:noProof/>
        </w:rPr>
        <w:t>190</w:t>
      </w:r>
      <w:r w:rsidR="00154D81" w:rsidRPr="001C2010">
        <w:t>)</w:t>
      </w:r>
      <w:r>
        <w:rPr>
          <w:lang w:eastAsia="en-US"/>
        </w:rPr>
        <w:fldChar w:fldCharType="end"/>
      </w:r>
      <w:r>
        <w:rPr>
          <w:lang w:eastAsia="en-US"/>
        </w:rPr>
        <w:t>, are ungrammatical.</w:t>
      </w:r>
    </w:p>
    <w:p w14:paraId="49D05E34" w14:textId="77777777" w:rsidR="005F326D" w:rsidRDefault="005F326D" w:rsidP="005F326D">
      <w:pPr>
        <w:pStyle w:val="ExampleTitle"/>
      </w:pPr>
      <w:r>
        <w:t>Intensifier degree adverbs</w:t>
      </w:r>
    </w:p>
    <w:tbl>
      <w:tblPr>
        <w:tblW w:w="0" w:type="auto"/>
        <w:tblCellMar>
          <w:left w:w="42" w:type="dxa"/>
          <w:right w:w="42" w:type="dxa"/>
        </w:tblCellMar>
        <w:tblLook w:val="01E0" w:firstRow="1" w:lastRow="1" w:firstColumn="1" w:lastColumn="1" w:noHBand="0" w:noVBand="0"/>
      </w:tblPr>
      <w:tblGrid>
        <w:gridCol w:w="709"/>
        <w:gridCol w:w="440"/>
        <w:gridCol w:w="489"/>
        <w:gridCol w:w="695"/>
        <w:gridCol w:w="912"/>
      </w:tblGrid>
      <w:tr w:rsidR="005F326D" w:rsidRPr="005D0663" w14:paraId="0396416F" w14:textId="77777777" w:rsidTr="00FF626E">
        <w:tc>
          <w:tcPr>
            <w:tcW w:w="709" w:type="dxa"/>
            <w:shd w:val="clear" w:color="auto" w:fill="auto"/>
          </w:tcPr>
          <w:p w14:paraId="59BABA78" w14:textId="77777777" w:rsidR="005F326D" w:rsidRPr="00A0098E" w:rsidRDefault="005F326D" w:rsidP="00FF626E">
            <w:pPr>
              <w:pStyle w:val="Text"/>
            </w:pPr>
            <w:bookmarkStart w:id="2389" w:name="_Ref362855800"/>
            <w:r w:rsidRPr="00856563">
              <w:t>(</w:t>
            </w:r>
            <w:fldSimple w:instr=" SEQ ( \* ARABIC \s 1 ">
              <w:r w:rsidR="00154D81">
                <w:rPr>
                  <w:noProof/>
                </w:rPr>
                <w:t>187</w:t>
              </w:r>
            </w:fldSimple>
            <w:r w:rsidRPr="00856563">
              <w:t>)</w:t>
            </w:r>
            <w:bookmarkEnd w:id="2389"/>
          </w:p>
        </w:tc>
        <w:tc>
          <w:tcPr>
            <w:tcW w:w="440" w:type="dxa"/>
            <w:shd w:val="clear" w:color="auto" w:fill="auto"/>
          </w:tcPr>
          <w:p w14:paraId="6B9075AB" w14:textId="77777777" w:rsidR="005F326D" w:rsidRPr="00B459C2" w:rsidRDefault="005F326D" w:rsidP="00FF626E">
            <w:pPr>
              <w:pStyle w:val="Text"/>
            </w:pPr>
            <w:r w:rsidRPr="00B459C2">
              <w:t>a</w:t>
            </w:r>
            <w:r>
              <w:t>,</w:t>
            </w:r>
          </w:p>
        </w:tc>
        <w:tc>
          <w:tcPr>
            <w:tcW w:w="489" w:type="dxa"/>
            <w:shd w:val="clear" w:color="auto" w:fill="auto"/>
          </w:tcPr>
          <w:p w14:paraId="1FFF066D" w14:textId="77777777" w:rsidR="005F326D" w:rsidRPr="00B459C2" w:rsidRDefault="005F326D" w:rsidP="00FF626E">
            <w:pPr>
              <w:pStyle w:val="Text"/>
            </w:pPr>
            <w:r w:rsidRPr="00B459C2">
              <w:t>ko</w:t>
            </w:r>
          </w:p>
        </w:tc>
        <w:tc>
          <w:tcPr>
            <w:tcW w:w="695" w:type="dxa"/>
            <w:shd w:val="clear" w:color="auto" w:fill="auto"/>
          </w:tcPr>
          <w:p w14:paraId="15A64D41" w14:textId="77777777" w:rsidR="005F326D" w:rsidRPr="00684290" w:rsidRDefault="005F326D" w:rsidP="00FF626E">
            <w:pPr>
              <w:pStyle w:val="Text"/>
              <w:rPr>
                <w:rStyle w:val="ChBlueBold"/>
              </w:rPr>
            </w:pPr>
            <w:r w:rsidRPr="00684290">
              <w:rPr>
                <w:rStyle w:val="ChBlueBold"/>
              </w:rPr>
              <w:t>t</w:t>
            </w:r>
            <w:r>
              <w:rPr>
                <w:rStyle w:val="ChBlueBold"/>
              </w:rPr>
              <w:t>e</w:t>
            </w:r>
            <w:r w:rsidRPr="00684290">
              <w:rPr>
                <w:rStyle w:val="ChBlueBold"/>
              </w:rPr>
              <w:t>rlalu</w:t>
            </w:r>
          </w:p>
        </w:tc>
        <w:tc>
          <w:tcPr>
            <w:tcW w:w="912" w:type="dxa"/>
            <w:shd w:val="clear" w:color="auto" w:fill="auto"/>
          </w:tcPr>
          <w:p w14:paraId="27EE7F4C" w14:textId="77777777" w:rsidR="005F326D" w:rsidRPr="00B459C2" w:rsidRDefault="005F326D" w:rsidP="00FF626E">
            <w:pPr>
              <w:pStyle w:val="Text"/>
            </w:pPr>
            <w:r>
              <w:t>bodo</w:t>
            </w:r>
          </w:p>
        </w:tc>
      </w:tr>
      <w:tr w:rsidR="005F326D" w:rsidRPr="00AC23C4" w14:paraId="68130366" w14:textId="77777777" w:rsidTr="00FF626E">
        <w:tc>
          <w:tcPr>
            <w:tcW w:w="709" w:type="dxa"/>
            <w:shd w:val="clear" w:color="auto" w:fill="auto"/>
          </w:tcPr>
          <w:p w14:paraId="3658E2FE" w14:textId="77777777" w:rsidR="005F326D" w:rsidRPr="00B459C2" w:rsidRDefault="005F326D" w:rsidP="00FF626E">
            <w:pPr>
              <w:pStyle w:val="GlossEng"/>
            </w:pPr>
          </w:p>
        </w:tc>
        <w:tc>
          <w:tcPr>
            <w:tcW w:w="440" w:type="dxa"/>
            <w:shd w:val="clear" w:color="auto" w:fill="auto"/>
          </w:tcPr>
          <w:p w14:paraId="0B08EF70" w14:textId="77777777" w:rsidR="005F326D" w:rsidRPr="00B459C2" w:rsidRDefault="005F326D" w:rsidP="00FF626E">
            <w:pPr>
              <w:pStyle w:val="GlossEng"/>
            </w:pPr>
            <w:r w:rsidRPr="00B459C2">
              <w:t>ah!</w:t>
            </w:r>
          </w:p>
        </w:tc>
        <w:tc>
          <w:tcPr>
            <w:tcW w:w="489" w:type="dxa"/>
            <w:shd w:val="clear" w:color="auto" w:fill="auto"/>
          </w:tcPr>
          <w:p w14:paraId="70D641E6" w14:textId="77777777" w:rsidR="005F326D" w:rsidRPr="0099608C" w:rsidRDefault="005F326D" w:rsidP="00FF626E">
            <w:pPr>
              <w:pStyle w:val="GlossEng"/>
              <w:rPr>
                <w:rStyle w:val="ChSmallCaps"/>
              </w:rPr>
            </w:pPr>
            <w:r w:rsidRPr="0099608C">
              <w:rPr>
                <w:rStyle w:val="ChSmallCaps"/>
              </w:rPr>
              <w:t>2sg</w:t>
            </w:r>
          </w:p>
        </w:tc>
        <w:tc>
          <w:tcPr>
            <w:tcW w:w="695" w:type="dxa"/>
            <w:shd w:val="clear" w:color="auto" w:fill="auto"/>
          </w:tcPr>
          <w:p w14:paraId="66AB06D1" w14:textId="77777777" w:rsidR="005F326D" w:rsidRPr="00B459C2" w:rsidRDefault="005F326D" w:rsidP="00FF626E">
            <w:pPr>
              <w:pStyle w:val="GlossEng"/>
            </w:pPr>
            <w:r w:rsidRPr="00B459C2">
              <w:t>too</w:t>
            </w:r>
          </w:p>
        </w:tc>
        <w:tc>
          <w:tcPr>
            <w:tcW w:w="912" w:type="dxa"/>
            <w:shd w:val="clear" w:color="auto" w:fill="auto"/>
          </w:tcPr>
          <w:p w14:paraId="4A318047" w14:textId="77777777" w:rsidR="005F326D" w:rsidRPr="00B459C2" w:rsidRDefault="005F326D" w:rsidP="00FF626E">
            <w:pPr>
              <w:pStyle w:val="GlossEng"/>
            </w:pPr>
            <w:r>
              <w:t>be.</w:t>
            </w:r>
            <w:r w:rsidRPr="00B459C2">
              <w:t>stupid</w:t>
            </w:r>
          </w:p>
        </w:tc>
      </w:tr>
    </w:tbl>
    <w:p w14:paraId="3C765791" w14:textId="77777777" w:rsidR="005F326D" w:rsidRPr="00E2454E" w:rsidRDefault="005F326D" w:rsidP="005F326D">
      <w:pPr>
        <w:pStyle w:val="FreeTranslEng"/>
      </w:pPr>
      <w:r>
        <w:t xml:space="preserve">‘ah, you are </w:t>
      </w:r>
      <w:r w:rsidRPr="00684290">
        <w:rPr>
          <w:rStyle w:val="ChBlueBold"/>
        </w:rPr>
        <w:t>too</w:t>
      </w:r>
      <w:r>
        <w:t xml:space="preserve"> stupid’ </w:t>
      </w:r>
      <w:r w:rsidRPr="00684290">
        <w:rPr>
          <w:rStyle w:val="ExampleSource"/>
        </w:rPr>
        <w:t>[080917-003a-CvEx.0009]</w:t>
      </w:r>
    </w:p>
    <w:tbl>
      <w:tblPr>
        <w:tblW w:w="6144" w:type="dxa"/>
        <w:tblCellMar>
          <w:left w:w="42" w:type="dxa"/>
          <w:right w:w="42" w:type="dxa"/>
        </w:tblCellMar>
        <w:tblLook w:val="01E0" w:firstRow="1" w:lastRow="1" w:firstColumn="1" w:lastColumn="1" w:noHBand="0" w:noVBand="0"/>
      </w:tblPr>
      <w:tblGrid>
        <w:gridCol w:w="709"/>
        <w:gridCol w:w="496"/>
        <w:gridCol w:w="1690"/>
        <w:gridCol w:w="484"/>
        <w:gridCol w:w="489"/>
        <w:gridCol w:w="740"/>
        <w:gridCol w:w="489"/>
        <w:gridCol w:w="585"/>
        <w:gridCol w:w="462"/>
      </w:tblGrid>
      <w:tr w:rsidR="005F326D" w:rsidRPr="005D0663" w14:paraId="67851157" w14:textId="77777777" w:rsidTr="00FF626E">
        <w:tc>
          <w:tcPr>
            <w:tcW w:w="709" w:type="dxa"/>
            <w:shd w:val="clear" w:color="auto" w:fill="auto"/>
          </w:tcPr>
          <w:p w14:paraId="230A24A7" w14:textId="77777777" w:rsidR="005F326D" w:rsidRPr="00A0098E" w:rsidRDefault="005F326D" w:rsidP="00FF626E">
            <w:pPr>
              <w:pStyle w:val="Text"/>
            </w:pPr>
            <w:bookmarkStart w:id="2390" w:name="_Ref362855802"/>
            <w:r w:rsidRPr="00856563">
              <w:t>(</w:t>
            </w:r>
            <w:fldSimple w:instr=" SEQ ( \* ARABIC \s 1 ">
              <w:r w:rsidR="00154D81">
                <w:rPr>
                  <w:noProof/>
                </w:rPr>
                <w:t>188</w:t>
              </w:r>
            </w:fldSimple>
            <w:r w:rsidRPr="00856563">
              <w:t>)</w:t>
            </w:r>
            <w:bookmarkEnd w:id="2390"/>
          </w:p>
        </w:tc>
        <w:tc>
          <w:tcPr>
            <w:tcW w:w="496" w:type="dxa"/>
            <w:shd w:val="clear" w:color="auto" w:fill="auto"/>
          </w:tcPr>
          <w:p w14:paraId="572CDF60" w14:textId="77777777" w:rsidR="005F326D" w:rsidRPr="0060561C" w:rsidRDefault="005F326D" w:rsidP="00FF626E">
            <w:pPr>
              <w:pStyle w:val="Text"/>
            </w:pPr>
            <w:r w:rsidRPr="0060561C">
              <w:t>ade</w:t>
            </w:r>
          </w:p>
        </w:tc>
        <w:tc>
          <w:tcPr>
            <w:tcW w:w="1690" w:type="dxa"/>
            <w:shd w:val="clear" w:color="auto" w:fill="auto"/>
          </w:tcPr>
          <w:p w14:paraId="6F82555E" w14:textId="77777777" w:rsidR="005F326D" w:rsidRPr="0060561C" w:rsidRDefault="005F326D" w:rsidP="00FF626E">
            <w:pPr>
              <w:pStyle w:val="Text"/>
            </w:pPr>
            <w:r w:rsidRPr="0060561C">
              <w:t>bon</w:t>
            </w:r>
            <w:r>
              <w:t>g</w:t>
            </w:r>
            <w:r w:rsidRPr="0060561C">
              <w:t>so</w:t>
            </w:r>
          </w:p>
        </w:tc>
        <w:tc>
          <w:tcPr>
            <w:tcW w:w="484" w:type="dxa"/>
            <w:shd w:val="clear" w:color="auto" w:fill="auto"/>
          </w:tcPr>
          <w:p w14:paraId="7611DBC6" w14:textId="77777777" w:rsidR="005F326D" w:rsidRPr="0060561C" w:rsidRDefault="005F326D" w:rsidP="00FF626E">
            <w:pPr>
              <w:pStyle w:val="Text"/>
            </w:pPr>
            <w:r w:rsidRPr="0060561C">
              <w:t>jadi</w:t>
            </w:r>
          </w:p>
        </w:tc>
        <w:tc>
          <w:tcPr>
            <w:tcW w:w="489" w:type="dxa"/>
            <w:shd w:val="clear" w:color="auto" w:fill="auto"/>
          </w:tcPr>
          <w:p w14:paraId="26293909" w14:textId="77777777" w:rsidR="005F326D" w:rsidRPr="0060561C" w:rsidRDefault="005F326D" w:rsidP="00FF626E">
            <w:pPr>
              <w:pStyle w:val="Text"/>
            </w:pPr>
            <w:r w:rsidRPr="0060561C">
              <w:t>ko</w:t>
            </w:r>
          </w:p>
        </w:tc>
        <w:tc>
          <w:tcPr>
            <w:tcW w:w="740" w:type="dxa"/>
            <w:shd w:val="clear" w:color="auto" w:fill="auto"/>
          </w:tcPr>
          <w:p w14:paraId="167DDCB9" w14:textId="77777777" w:rsidR="005F326D" w:rsidRPr="0060561C" w:rsidRDefault="005F326D" w:rsidP="00FF626E">
            <w:pPr>
              <w:pStyle w:val="Text"/>
            </w:pPr>
            <w:r w:rsidRPr="0060561C">
              <w:t>sayan</w:t>
            </w:r>
            <w:r>
              <w:t>g</w:t>
            </w:r>
          </w:p>
        </w:tc>
        <w:tc>
          <w:tcPr>
            <w:tcW w:w="489" w:type="dxa"/>
            <w:shd w:val="clear" w:color="auto" w:fill="auto"/>
          </w:tcPr>
          <w:p w14:paraId="75895F80" w14:textId="77777777" w:rsidR="005F326D" w:rsidRPr="0060561C" w:rsidRDefault="005F326D" w:rsidP="00FF626E">
            <w:pPr>
              <w:pStyle w:val="Text"/>
            </w:pPr>
            <w:r w:rsidRPr="0060561C">
              <w:t>dia</w:t>
            </w:r>
          </w:p>
        </w:tc>
        <w:tc>
          <w:tcPr>
            <w:tcW w:w="585" w:type="dxa"/>
            <w:shd w:val="clear" w:color="auto" w:fill="auto"/>
          </w:tcPr>
          <w:p w14:paraId="3221977B" w14:textId="77777777" w:rsidR="005F326D" w:rsidRPr="003A3181" w:rsidRDefault="005F326D" w:rsidP="00FF626E">
            <w:pPr>
              <w:pStyle w:val="Text"/>
              <w:rPr>
                <w:rStyle w:val="ChBlueBold"/>
              </w:rPr>
            </w:pPr>
            <w:r w:rsidRPr="003A3181">
              <w:rPr>
                <w:rStyle w:val="ChBlueBold"/>
              </w:rPr>
              <w:t>skali</w:t>
            </w:r>
          </w:p>
        </w:tc>
        <w:tc>
          <w:tcPr>
            <w:tcW w:w="462" w:type="dxa"/>
            <w:shd w:val="clear" w:color="auto" w:fill="auto"/>
          </w:tcPr>
          <w:p w14:paraId="4DBD0567" w14:textId="77777777" w:rsidR="005F326D" w:rsidRPr="0060561C" w:rsidRDefault="005F326D" w:rsidP="00FF626E">
            <w:pPr>
              <w:pStyle w:val="Text"/>
            </w:pPr>
            <w:r w:rsidRPr="0060561C">
              <w:t>e</w:t>
            </w:r>
            <w:r>
              <w:t>?</w:t>
            </w:r>
          </w:p>
        </w:tc>
      </w:tr>
      <w:tr w:rsidR="005F326D" w:rsidRPr="00AC23C4" w14:paraId="3C0B0EB2" w14:textId="77777777" w:rsidTr="00FF626E">
        <w:tc>
          <w:tcPr>
            <w:tcW w:w="709" w:type="dxa"/>
            <w:shd w:val="clear" w:color="auto" w:fill="auto"/>
          </w:tcPr>
          <w:p w14:paraId="76F71709" w14:textId="77777777" w:rsidR="005F326D" w:rsidRPr="0060561C" w:rsidRDefault="005F326D" w:rsidP="00FF626E">
            <w:pPr>
              <w:pStyle w:val="GlossEng"/>
            </w:pPr>
          </w:p>
        </w:tc>
        <w:tc>
          <w:tcPr>
            <w:tcW w:w="496" w:type="dxa"/>
            <w:shd w:val="clear" w:color="auto" w:fill="auto"/>
          </w:tcPr>
          <w:p w14:paraId="003BABB6" w14:textId="77777777" w:rsidR="005F326D" w:rsidRPr="0060561C" w:rsidRDefault="005F326D" w:rsidP="00FF626E">
            <w:pPr>
              <w:pStyle w:val="GlossEng"/>
            </w:pPr>
            <w:r w:rsidRPr="0060561C">
              <w:t>ySb</w:t>
            </w:r>
          </w:p>
        </w:tc>
        <w:tc>
          <w:tcPr>
            <w:tcW w:w="1690" w:type="dxa"/>
            <w:shd w:val="clear" w:color="auto" w:fill="auto"/>
          </w:tcPr>
          <w:p w14:paraId="0C3706EA" w14:textId="77777777" w:rsidR="005F326D" w:rsidRPr="0060561C" w:rsidRDefault="005F326D" w:rsidP="00FF626E">
            <w:pPr>
              <w:pStyle w:val="GlossEng"/>
            </w:pPr>
            <w:r w:rsidRPr="0060561C">
              <w:t>youngest.offspring</w:t>
            </w:r>
          </w:p>
        </w:tc>
        <w:tc>
          <w:tcPr>
            <w:tcW w:w="484" w:type="dxa"/>
            <w:shd w:val="clear" w:color="auto" w:fill="auto"/>
          </w:tcPr>
          <w:p w14:paraId="3610EF6A" w14:textId="77777777" w:rsidR="005F326D" w:rsidRPr="0060561C" w:rsidRDefault="005F326D" w:rsidP="00FF626E">
            <w:pPr>
              <w:pStyle w:val="GlossEng"/>
            </w:pPr>
            <w:r w:rsidRPr="0060561C">
              <w:t>so</w:t>
            </w:r>
          </w:p>
        </w:tc>
        <w:tc>
          <w:tcPr>
            <w:tcW w:w="489" w:type="dxa"/>
            <w:shd w:val="clear" w:color="auto" w:fill="auto"/>
          </w:tcPr>
          <w:p w14:paraId="42BD8466" w14:textId="77777777" w:rsidR="005F326D" w:rsidRPr="0099608C" w:rsidRDefault="005F326D" w:rsidP="00FF626E">
            <w:pPr>
              <w:pStyle w:val="GlossEng"/>
              <w:rPr>
                <w:rStyle w:val="ChSmallCaps"/>
              </w:rPr>
            </w:pPr>
            <w:r w:rsidRPr="0099608C">
              <w:rPr>
                <w:rStyle w:val="ChSmallCaps"/>
              </w:rPr>
              <w:t>2sg</w:t>
            </w:r>
          </w:p>
        </w:tc>
        <w:tc>
          <w:tcPr>
            <w:tcW w:w="740" w:type="dxa"/>
            <w:shd w:val="clear" w:color="auto" w:fill="auto"/>
          </w:tcPr>
          <w:p w14:paraId="7B8D11DF" w14:textId="77777777" w:rsidR="005F326D" w:rsidRPr="0060561C" w:rsidRDefault="005F326D" w:rsidP="00FF626E">
            <w:pPr>
              <w:pStyle w:val="GlossEng"/>
            </w:pPr>
            <w:r w:rsidRPr="0060561C">
              <w:t>love</w:t>
            </w:r>
          </w:p>
        </w:tc>
        <w:tc>
          <w:tcPr>
            <w:tcW w:w="489" w:type="dxa"/>
            <w:shd w:val="clear" w:color="auto" w:fill="auto"/>
          </w:tcPr>
          <w:p w14:paraId="6DF38987" w14:textId="77777777" w:rsidR="005F326D" w:rsidRPr="0099608C" w:rsidRDefault="005F326D" w:rsidP="00FF626E">
            <w:pPr>
              <w:pStyle w:val="GlossEng"/>
              <w:rPr>
                <w:rStyle w:val="ChSmallCaps"/>
              </w:rPr>
            </w:pPr>
            <w:r w:rsidRPr="0099608C">
              <w:rPr>
                <w:rStyle w:val="ChSmallCaps"/>
              </w:rPr>
              <w:t>3sg</w:t>
            </w:r>
          </w:p>
        </w:tc>
        <w:tc>
          <w:tcPr>
            <w:tcW w:w="585" w:type="dxa"/>
            <w:shd w:val="clear" w:color="auto" w:fill="auto"/>
          </w:tcPr>
          <w:p w14:paraId="32EFE114" w14:textId="77777777" w:rsidR="005F326D" w:rsidRPr="0060561C" w:rsidRDefault="005F326D" w:rsidP="00FF626E">
            <w:pPr>
              <w:pStyle w:val="GlossEng"/>
            </w:pPr>
            <w:r w:rsidRPr="0060561C">
              <w:t>very</w:t>
            </w:r>
          </w:p>
        </w:tc>
        <w:tc>
          <w:tcPr>
            <w:tcW w:w="462" w:type="dxa"/>
            <w:shd w:val="clear" w:color="auto" w:fill="auto"/>
          </w:tcPr>
          <w:p w14:paraId="379A786F" w14:textId="77777777" w:rsidR="005F326D" w:rsidRPr="0060561C" w:rsidRDefault="005F326D" w:rsidP="00FF626E">
            <w:pPr>
              <w:pStyle w:val="GlossEng"/>
            </w:pPr>
            <w:r>
              <w:t>eh</w:t>
            </w:r>
          </w:p>
        </w:tc>
      </w:tr>
    </w:tbl>
    <w:p w14:paraId="0F3F8A60" w14:textId="77777777" w:rsidR="005F326D" w:rsidRPr="00E2454E" w:rsidRDefault="005F326D" w:rsidP="005F326D">
      <w:pPr>
        <w:pStyle w:val="FreeTranslEng"/>
      </w:pPr>
      <w:r>
        <w:t xml:space="preserve">‘(your) youngest sibling, so you love her </w:t>
      </w:r>
      <w:r w:rsidRPr="00AF48FD">
        <w:rPr>
          <w:rStyle w:val="ChBlueBold"/>
        </w:rPr>
        <w:t>very much</w:t>
      </w:r>
      <w:r>
        <w:t xml:space="preserve">, eh?’ </w:t>
      </w:r>
      <w:r w:rsidRPr="00AF48FD">
        <w:rPr>
          <w:rStyle w:val="ExampleSource"/>
        </w:rPr>
        <w:t>[080922-001a-CvPh.0302]</w:t>
      </w:r>
    </w:p>
    <w:tbl>
      <w:tblPr>
        <w:tblW w:w="0" w:type="auto"/>
        <w:tblCellMar>
          <w:left w:w="42" w:type="dxa"/>
          <w:right w:w="42" w:type="dxa"/>
        </w:tblCellMar>
        <w:tblLook w:val="01E0" w:firstRow="1" w:lastRow="1" w:firstColumn="1" w:lastColumn="1" w:noHBand="0" w:noVBand="0"/>
      </w:tblPr>
      <w:tblGrid>
        <w:gridCol w:w="709"/>
        <w:gridCol w:w="629"/>
        <w:gridCol w:w="951"/>
        <w:gridCol w:w="1079"/>
        <w:gridCol w:w="585"/>
        <w:gridCol w:w="360"/>
        <w:gridCol w:w="688"/>
      </w:tblGrid>
      <w:tr w:rsidR="005F326D" w:rsidRPr="005D0663" w14:paraId="3120CE7B" w14:textId="77777777" w:rsidTr="00FF626E">
        <w:tc>
          <w:tcPr>
            <w:tcW w:w="709" w:type="dxa"/>
            <w:shd w:val="clear" w:color="auto" w:fill="auto"/>
          </w:tcPr>
          <w:p w14:paraId="13AC31D6" w14:textId="77777777" w:rsidR="005F326D" w:rsidRPr="001C2010" w:rsidRDefault="005F326D" w:rsidP="00FF626E">
            <w:pPr>
              <w:pStyle w:val="Text"/>
            </w:pPr>
            <w:bookmarkStart w:id="2391" w:name="_Ref371769368"/>
            <w:r w:rsidRPr="001C2010">
              <w:t>(</w:t>
            </w:r>
            <w:fldSimple w:instr=" SEQ ( \* ARABIC \s 1 ">
              <w:r w:rsidR="00154D81">
                <w:rPr>
                  <w:noProof/>
                </w:rPr>
                <w:t>189</w:t>
              </w:r>
            </w:fldSimple>
            <w:r w:rsidRPr="001C2010">
              <w:t>)</w:t>
            </w:r>
            <w:bookmarkEnd w:id="2391"/>
          </w:p>
        </w:tc>
        <w:tc>
          <w:tcPr>
            <w:tcW w:w="629" w:type="dxa"/>
            <w:shd w:val="clear" w:color="auto" w:fill="auto"/>
          </w:tcPr>
          <w:p w14:paraId="5000919E" w14:textId="77777777" w:rsidR="005F326D" w:rsidRPr="007A1B9A" w:rsidRDefault="005F326D" w:rsidP="00FF626E">
            <w:pPr>
              <w:pStyle w:val="Text"/>
            </w:pPr>
            <w:r w:rsidRPr="007A1B9A">
              <w:t>kamu</w:t>
            </w:r>
          </w:p>
        </w:tc>
        <w:tc>
          <w:tcPr>
            <w:tcW w:w="951" w:type="dxa"/>
            <w:shd w:val="clear" w:color="auto" w:fill="auto"/>
          </w:tcPr>
          <w:p w14:paraId="40DF410D" w14:textId="77777777" w:rsidR="005F326D" w:rsidRPr="007A1B9A" w:rsidRDefault="005F326D" w:rsidP="00FF626E">
            <w:pPr>
              <w:pStyle w:val="Text"/>
            </w:pPr>
            <w:r w:rsidRPr="007A1B9A">
              <w:t>oran</w:t>
            </w:r>
            <w:r>
              <w:t>g</w:t>
            </w:r>
            <w:r w:rsidRPr="007A1B9A">
              <w:t>-tua</w:t>
            </w:r>
          </w:p>
        </w:tc>
        <w:tc>
          <w:tcPr>
            <w:tcW w:w="1079" w:type="dxa"/>
            <w:shd w:val="clear" w:color="auto" w:fill="auto"/>
          </w:tcPr>
          <w:p w14:paraId="4FCF63B7" w14:textId="77777777" w:rsidR="005F326D" w:rsidRPr="007A1B9A" w:rsidRDefault="005F326D" w:rsidP="00FF626E">
            <w:pPr>
              <w:pStyle w:val="Text"/>
            </w:pPr>
            <w:r w:rsidRPr="007A1B9A">
              <w:t>enak</w:t>
            </w:r>
          </w:p>
        </w:tc>
        <w:tc>
          <w:tcPr>
            <w:tcW w:w="585" w:type="dxa"/>
            <w:shd w:val="clear" w:color="auto" w:fill="auto"/>
          </w:tcPr>
          <w:p w14:paraId="62315512" w14:textId="77777777" w:rsidR="005F326D" w:rsidRPr="00A77665" w:rsidRDefault="005F326D" w:rsidP="00FF626E">
            <w:pPr>
              <w:pStyle w:val="Text"/>
              <w:rPr>
                <w:rStyle w:val="ChBlueBold"/>
              </w:rPr>
            </w:pPr>
            <w:r w:rsidRPr="00A77665">
              <w:rPr>
                <w:rStyle w:val="ChBlueBold"/>
              </w:rPr>
              <w:t>skali</w:t>
            </w:r>
          </w:p>
        </w:tc>
        <w:tc>
          <w:tcPr>
            <w:tcW w:w="360" w:type="dxa"/>
            <w:shd w:val="clear" w:color="auto" w:fill="auto"/>
          </w:tcPr>
          <w:p w14:paraId="19997B78" w14:textId="77777777" w:rsidR="005F326D" w:rsidRPr="00A54F3E" w:rsidRDefault="005F326D" w:rsidP="00FF626E">
            <w:pPr>
              <w:pStyle w:val="Text"/>
            </w:pPr>
            <w:r w:rsidRPr="00A54F3E">
              <w:t>di</w:t>
            </w:r>
          </w:p>
        </w:tc>
        <w:tc>
          <w:tcPr>
            <w:tcW w:w="688" w:type="dxa"/>
            <w:shd w:val="clear" w:color="auto" w:fill="auto"/>
          </w:tcPr>
          <w:p w14:paraId="30225B99" w14:textId="77777777" w:rsidR="005F326D" w:rsidRPr="00A54F3E" w:rsidRDefault="005F326D" w:rsidP="00FF626E">
            <w:pPr>
              <w:pStyle w:val="Text"/>
            </w:pPr>
            <w:r w:rsidRPr="00A54F3E">
              <w:t>sana</w:t>
            </w:r>
          </w:p>
        </w:tc>
      </w:tr>
      <w:tr w:rsidR="005F326D" w:rsidRPr="00AC23C4" w14:paraId="11B197C8" w14:textId="77777777" w:rsidTr="00FF626E">
        <w:tc>
          <w:tcPr>
            <w:tcW w:w="709" w:type="dxa"/>
            <w:shd w:val="clear" w:color="auto" w:fill="auto"/>
          </w:tcPr>
          <w:p w14:paraId="529E0C9D" w14:textId="77777777" w:rsidR="005F326D" w:rsidRPr="007A1B9A" w:rsidRDefault="005F326D" w:rsidP="00FF626E">
            <w:pPr>
              <w:pStyle w:val="GlossEng"/>
            </w:pPr>
          </w:p>
        </w:tc>
        <w:tc>
          <w:tcPr>
            <w:tcW w:w="629" w:type="dxa"/>
            <w:shd w:val="clear" w:color="auto" w:fill="auto"/>
          </w:tcPr>
          <w:p w14:paraId="1456CB43" w14:textId="77777777" w:rsidR="005F326D" w:rsidRPr="0099608C" w:rsidRDefault="005F326D" w:rsidP="00FF626E">
            <w:pPr>
              <w:pStyle w:val="GlossEng"/>
              <w:rPr>
                <w:rStyle w:val="ChSmallCaps"/>
              </w:rPr>
            </w:pPr>
            <w:r w:rsidRPr="0099608C">
              <w:rPr>
                <w:rStyle w:val="ChSmallCaps"/>
              </w:rPr>
              <w:t>2pl</w:t>
            </w:r>
          </w:p>
        </w:tc>
        <w:tc>
          <w:tcPr>
            <w:tcW w:w="951" w:type="dxa"/>
            <w:shd w:val="clear" w:color="auto" w:fill="auto"/>
          </w:tcPr>
          <w:p w14:paraId="60C09637" w14:textId="77777777" w:rsidR="005F326D" w:rsidRPr="007A1B9A" w:rsidRDefault="005F326D" w:rsidP="00FF626E">
            <w:pPr>
              <w:pStyle w:val="GlossEng"/>
            </w:pPr>
            <w:r>
              <w:t>parent</w:t>
            </w:r>
          </w:p>
        </w:tc>
        <w:tc>
          <w:tcPr>
            <w:tcW w:w="1079" w:type="dxa"/>
            <w:shd w:val="clear" w:color="auto" w:fill="auto"/>
          </w:tcPr>
          <w:p w14:paraId="574FA3C1" w14:textId="77777777" w:rsidR="005F326D" w:rsidRPr="007A1B9A" w:rsidRDefault="005F326D" w:rsidP="00FF626E">
            <w:pPr>
              <w:pStyle w:val="GlossEng"/>
            </w:pPr>
            <w:r>
              <w:t>be.</w:t>
            </w:r>
            <w:r w:rsidRPr="007A1B9A">
              <w:t>pleasant</w:t>
            </w:r>
          </w:p>
        </w:tc>
        <w:tc>
          <w:tcPr>
            <w:tcW w:w="585" w:type="dxa"/>
            <w:shd w:val="clear" w:color="auto" w:fill="auto"/>
          </w:tcPr>
          <w:p w14:paraId="254A12E9" w14:textId="77777777" w:rsidR="005F326D" w:rsidRPr="007A1B9A" w:rsidRDefault="005F326D" w:rsidP="00FF626E">
            <w:pPr>
              <w:pStyle w:val="GlossEng"/>
            </w:pPr>
            <w:r w:rsidRPr="007A1B9A">
              <w:t>very</w:t>
            </w:r>
          </w:p>
        </w:tc>
        <w:tc>
          <w:tcPr>
            <w:tcW w:w="360" w:type="dxa"/>
            <w:shd w:val="clear" w:color="auto" w:fill="auto"/>
          </w:tcPr>
          <w:p w14:paraId="25C4286C" w14:textId="77777777" w:rsidR="005F326D" w:rsidRPr="007A1B9A" w:rsidRDefault="005F326D" w:rsidP="00FF626E">
            <w:pPr>
              <w:pStyle w:val="GlossEng"/>
            </w:pPr>
            <w:r w:rsidRPr="007A1B9A">
              <w:t>at</w:t>
            </w:r>
          </w:p>
        </w:tc>
        <w:tc>
          <w:tcPr>
            <w:tcW w:w="688" w:type="dxa"/>
            <w:shd w:val="clear" w:color="auto" w:fill="auto"/>
          </w:tcPr>
          <w:p w14:paraId="714F7E6A" w14:textId="77777777" w:rsidR="005F326D" w:rsidRPr="0099608C" w:rsidRDefault="005F326D" w:rsidP="00FF626E">
            <w:pPr>
              <w:pStyle w:val="GlossEng"/>
              <w:rPr>
                <w:rStyle w:val="ChSmallCaps"/>
              </w:rPr>
            </w:pPr>
            <w:r w:rsidRPr="0099608C">
              <w:rPr>
                <w:rStyle w:val="ChSmallCaps"/>
              </w:rPr>
              <w:t>l.dist</w:t>
            </w:r>
          </w:p>
        </w:tc>
      </w:tr>
    </w:tbl>
    <w:p w14:paraId="65187D17" w14:textId="77777777" w:rsidR="005F326D" w:rsidRDefault="005F326D" w:rsidP="005F326D">
      <w:pPr>
        <w:pStyle w:val="FreeTranslEng"/>
      </w:pPr>
      <w:r>
        <w:t xml:space="preserve">‘you, the parents, (have) </w:t>
      </w:r>
      <w:r w:rsidRPr="00EB3F79">
        <w:rPr>
          <w:rStyle w:val="ChBlueBold"/>
        </w:rPr>
        <w:t>very pleasant</w:t>
      </w:r>
      <w:r>
        <w:t xml:space="preserve"> (lives) over there’ (Lit. ‘you … are </w:t>
      </w:r>
      <w:r w:rsidRPr="00EB3F79">
        <w:rPr>
          <w:rStyle w:val="ChBlueBold"/>
        </w:rPr>
        <w:t>very pleasant</w:t>
      </w:r>
      <w:r>
        <w:t xml:space="preserve">’) </w:t>
      </w:r>
      <w:r w:rsidRPr="00A77665">
        <w:rPr>
          <w:rStyle w:val="ExampleSource"/>
        </w:rPr>
        <w:t>[081115-001a-Cv.0106]</w:t>
      </w:r>
    </w:p>
    <w:tbl>
      <w:tblPr>
        <w:tblW w:w="0" w:type="auto"/>
        <w:tblCellMar>
          <w:left w:w="42" w:type="dxa"/>
          <w:right w:w="42" w:type="dxa"/>
        </w:tblCellMar>
        <w:tblLook w:val="01E0" w:firstRow="1" w:lastRow="1" w:firstColumn="1" w:lastColumn="1" w:noHBand="0" w:noVBand="0"/>
      </w:tblPr>
      <w:tblGrid>
        <w:gridCol w:w="709"/>
        <w:gridCol w:w="284"/>
        <w:gridCol w:w="629"/>
        <w:gridCol w:w="951"/>
        <w:gridCol w:w="840"/>
        <w:gridCol w:w="360"/>
        <w:gridCol w:w="688"/>
        <w:gridCol w:w="585"/>
      </w:tblGrid>
      <w:tr w:rsidR="005F326D" w:rsidRPr="005D0663" w14:paraId="0B5238E1" w14:textId="77777777" w:rsidTr="00FF626E">
        <w:tc>
          <w:tcPr>
            <w:tcW w:w="709" w:type="dxa"/>
            <w:shd w:val="clear" w:color="auto" w:fill="auto"/>
          </w:tcPr>
          <w:p w14:paraId="7783C65A" w14:textId="77777777" w:rsidR="005F326D" w:rsidRPr="001C2010" w:rsidRDefault="005F326D" w:rsidP="00FF626E">
            <w:pPr>
              <w:pStyle w:val="Text"/>
            </w:pPr>
            <w:bookmarkStart w:id="2392" w:name="_Ref363124188"/>
            <w:r w:rsidRPr="001C2010">
              <w:t>(</w:t>
            </w:r>
            <w:fldSimple w:instr=" SEQ ( \* ARABIC \s 1 ">
              <w:r w:rsidR="00154D81">
                <w:rPr>
                  <w:noProof/>
                </w:rPr>
                <w:t>190</w:t>
              </w:r>
            </w:fldSimple>
            <w:r w:rsidRPr="001C2010">
              <w:t>)</w:t>
            </w:r>
            <w:bookmarkEnd w:id="2392"/>
          </w:p>
        </w:tc>
        <w:tc>
          <w:tcPr>
            <w:tcW w:w="284" w:type="dxa"/>
            <w:shd w:val="clear" w:color="auto" w:fill="auto"/>
          </w:tcPr>
          <w:p w14:paraId="155D5339" w14:textId="77777777" w:rsidR="005F326D" w:rsidRPr="007A1B9A" w:rsidRDefault="005F326D" w:rsidP="00FF626E">
            <w:pPr>
              <w:pStyle w:val="Text"/>
            </w:pPr>
            <w:r>
              <w:t>*</w:t>
            </w:r>
          </w:p>
        </w:tc>
        <w:tc>
          <w:tcPr>
            <w:tcW w:w="629" w:type="dxa"/>
            <w:shd w:val="clear" w:color="auto" w:fill="auto"/>
          </w:tcPr>
          <w:p w14:paraId="384E742B" w14:textId="77777777" w:rsidR="005F326D" w:rsidRPr="007A1B9A" w:rsidRDefault="005F326D" w:rsidP="00FF626E">
            <w:pPr>
              <w:pStyle w:val="Text"/>
            </w:pPr>
            <w:r w:rsidRPr="007A1B9A">
              <w:t>kamu</w:t>
            </w:r>
          </w:p>
        </w:tc>
        <w:tc>
          <w:tcPr>
            <w:tcW w:w="951" w:type="dxa"/>
            <w:shd w:val="clear" w:color="auto" w:fill="auto"/>
          </w:tcPr>
          <w:p w14:paraId="34CB73E2" w14:textId="77777777" w:rsidR="005F326D" w:rsidRPr="007A1B9A" w:rsidRDefault="005F326D" w:rsidP="00FF626E">
            <w:pPr>
              <w:pStyle w:val="Text"/>
            </w:pPr>
            <w:r w:rsidRPr="007A1B9A">
              <w:t>oran</w:t>
            </w:r>
            <w:r>
              <w:t>g</w:t>
            </w:r>
            <w:r w:rsidRPr="007A1B9A">
              <w:t>-tua</w:t>
            </w:r>
          </w:p>
        </w:tc>
        <w:tc>
          <w:tcPr>
            <w:tcW w:w="840" w:type="dxa"/>
            <w:shd w:val="clear" w:color="auto" w:fill="auto"/>
          </w:tcPr>
          <w:p w14:paraId="7C296BE8" w14:textId="77777777" w:rsidR="005F326D" w:rsidRPr="007A1B9A" w:rsidRDefault="005F326D" w:rsidP="00FF626E">
            <w:pPr>
              <w:pStyle w:val="Text"/>
            </w:pPr>
            <w:r w:rsidRPr="007A1B9A">
              <w:t>enak</w:t>
            </w:r>
          </w:p>
        </w:tc>
        <w:tc>
          <w:tcPr>
            <w:tcW w:w="360" w:type="dxa"/>
            <w:shd w:val="clear" w:color="auto" w:fill="auto"/>
          </w:tcPr>
          <w:p w14:paraId="5C1D9612" w14:textId="77777777" w:rsidR="005F326D" w:rsidRPr="00A54F3E" w:rsidRDefault="005F326D" w:rsidP="00FF626E">
            <w:pPr>
              <w:pStyle w:val="Text"/>
            </w:pPr>
            <w:r w:rsidRPr="00A54F3E">
              <w:t>di</w:t>
            </w:r>
          </w:p>
        </w:tc>
        <w:tc>
          <w:tcPr>
            <w:tcW w:w="688" w:type="dxa"/>
            <w:shd w:val="clear" w:color="auto" w:fill="auto"/>
          </w:tcPr>
          <w:p w14:paraId="761314DD" w14:textId="77777777" w:rsidR="005F326D" w:rsidRPr="00A54F3E" w:rsidRDefault="005F326D" w:rsidP="00FF626E">
            <w:pPr>
              <w:pStyle w:val="Text"/>
            </w:pPr>
            <w:r w:rsidRPr="00A54F3E">
              <w:t>sana</w:t>
            </w:r>
          </w:p>
        </w:tc>
        <w:tc>
          <w:tcPr>
            <w:tcW w:w="585" w:type="dxa"/>
            <w:shd w:val="clear" w:color="auto" w:fill="auto"/>
          </w:tcPr>
          <w:p w14:paraId="55146ACE" w14:textId="77777777" w:rsidR="005F326D" w:rsidRPr="00A77665" w:rsidRDefault="005F326D" w:rsidP="00FF626E">
            <w:pPr>
              <w:pStyle w:val="Text"/>
              <w:rPr>
                <w:rStyle w:val="ChBlueBold"/>
              </w:rPr>
            </w:pPr>
            <w:r w:rsidRPr="00A77665">
              <w:rPr>
                <w:rStyle w:val="ChBlueBold"/>
              </w:rPr>
              <w:t>skali</w:t>
            </w:r>
          </w:p>
        </w:tc>
      </w:tr>
      <w:tr w:rsidR="005F326D" w:rsidRPr="00AC23C4" w14:paraId="32C447E5" w14:textId="77777777" w:rsidTr="00FF626E">
        <w:tc>
          <w:tcPr>
            <w:tcW w:w="709" w:type="dxa"/>
            <w:shd w:val="clear" w:color="auto" w:fill="auto"/>
          </w:tcPr>
          <w:p w14:paraId="6C5CD39F" w14:textId="77777777" w:rsidR="005F326D" w:rsidRPr="007A1B9A" w:rsidRDefault="005F326D" w:rsidP="00FF626E">
            <w:pPr>
              <w:pStyle w:val="GlossEng"/>
            </w:pPr>
          </w:p>
        </w:tc>
        <w:tc>
          <w:tcPr>
            <w:tcW w:w="284" w:type="dxa"/>
            <w:shd w:val="clear" w:color="auto" w:fill="auto"/>
          </w:tcPr>
          <w:p w14:paraId="402F6A55" w14:textId="77777777" w:rsidR="005F326D" w:rsidRPr="00AC23C4" w:rsidRDefault="005F326D" w:rsidP="00FF626E">
            <w:pPr>
              <w:pStyle w:val="GlossEng"/>
              <w:rPr>
                <w:smallCaps/>
              </w:rPr>
            </w:pPr>
          </w:p>
        </w:tc>
        <w:tc>
          <w:tcPr>
            <w:tcW w:w="629" w:type="dxa"/>
            <w:shd w:val="clear" w:color="auto" w:fill="auto"/>
          </w:tcPr>
          <w:p w14:paraId="760F042F" w14:textId="77777777" w:rsidR="005F326D" w:rsidRPr="0099608C" w:rsidRDefault="005F326D" w:rsidP="00FF626E">
            <w:pPr>
              <w:pStyle w:val="GlossEng"/>
              <w:rPr>
                <w:rStyle w:val="ChSmallCaps"/>
              </w:rPr>
            </w:pPr>
            <w:r w:rsidRPr="0099608C">
              <w:rPr>
                <w:rStyle w:val="ChSmallCaps"/>
              </w:rPr>
              <w:t>2pl</w:t>
            </w:r>
          </w:p>
        </w:tc>
        <w:tc>
          <w:tcPr>
            <w:tcW w:w="951" w:type="dxa"/>
            <w:shd w:val="clear" w:color="auto" w:fill="auto"/>
          </w:tcPr>
          <w:p w14:paraId="39207FF4" w14:textId="77777777" w:rsidR="005F326D" w:rsidRPr="007A1B9A" w:rsidRDefault="005F326D" w:rsidP="00FF626E">
            <w:pPr>
              <w:pStyle w:val="GlossEng"/>
            </w:pPr>
            <w:r>
              <w:t>parent</w:t>
            </w:r>
          </w:p>
        </w:tc>
        <w:tc>
          <w:tcPr>
            <w:tcW w:w="840" w:type="dxa"/>
            <w:shd w:val="clear" w:color="auto" w:fill="auto"/>
          </w:tcPr>
          <w:p w14:paraId="2ED9774D" w14:textId="77777777" w:rsidR="005F326D" w:rsidRPr="007A1B9A" w:rsidRDefault="005F326D" w:rsidP="00FF626E">
            <w:pPr>
              <w:pStyle w:val="GlossEng"/>
            </w:pPr>
            <w:r w:rsidRPr="007A1B9A">
              <w:t>pleasant</w:t>
            </w:r>
          </w:p>
        </w:tc>
        <w:tc>
          <w:tcPr>
            <w:tcW w:w="360" w:type="dxa"/>
            <w:shd w:val="clear" w:color="auto" w:fill="auto"/>
          </w:tcPr>
          <w:p w14:paraId="67C29FA2" w14:textId="77777777" w:rsidR="005F326D" w:rsidRPr="007A1B9A" w:rsidRDefault="005F326D" w:rsidP="00FF626E">
            <w:pPr>
              <w:pStyle w:val="GlossEng"/>
            </w:pPr>
            <w:r w:rsidRPr="007A1B9A">
              <w:t>at</w:t>
            </w:r>
          </w:p>
        </w:tc>
        <w:tc>
          <w:tcPr>
            <w:tcW w:w="688" w:type="dxa"/>
            <w:shd w:val="clear" w:color="auto" w:fill="auto"/>
          </w:tcPr>
          <w:p w14:paraId="307301D0" w14:textId="77777777" w:rsidR="005F326D" w:rsidRPr="0099608C" w:rsidRDefault="005F326D" w:rsidP="00FF626E">
            <w:pPr>
              <w:pStyle w:val="GlossEng"/>
              <w:rPr>
                <w:rStyle w:val="ChSmallCaps"/>
              </w:rPr>
            </w:pPr>
            <w:r w:rsidRPr="0099608C">
              <w:rPr>
                <w:rStyle w:val="ChSmallCaps"/>
              </w:rPr>
              <w:t>l.dist</w:t>
            </w:r>
          </w:p>
        </w:tc>
        <w:tc>
          <w:tcPr>
            <w:tcW w:w="585" w:type="dxa"/>
            <w:shd w:val="clear" w:color="auto" w:fill="auto"/>
          </w:tcPr>
          <w:p w14:paraId="47195AFC" w14:textId="77777777" w:rsidR="005F326D" w:rsidRPr="007A1B9A" w:rsidRDefault="005F326D" w:rsidP="00FF626E">
            <w:pPr>
              <w:pStyle w:val="GlossEng"/>
            </w:pPr>
            <w:r w:rsidRPr="007A1B9A">
              <w:t>very</w:t>
            </w:r>
          </w:p>
        </w:tc>
      </w:tr>
    </w:tbl>
    <w:p w14:paraId="2F06E792" w14:textId="77777777" w:rsidR="005F326D" w:rsidRPr="00EB43FB" w:rsidRDefault="005F326D" w:rsidP="005F326D">
      <w:pPr>
        <w:pStyle w:val="FreeTranslEng"/>
      </w:pPr>
      <w:r>
        <w:t xml:space="preserve">Intended reading: ‘you, the parents, (have) </w:t>
      </w:r>
      <w:r w:rsidRPr="00EB3F79">
        <w:rPr>
          <w:rStyle w:val="ChBlueBold"/>
        </w:rPr>
        <w:t>very pleasant</w:t>
      </w:r>
      <w:r>
        <w:t xml:space="preserve"> (lives) over there’ </w:t>
      </w:r>
      <w:r w:rsidRPr="000321CC">
        <w:rPr>
          <w:rStyle w:val="ExampleSource"/>
        </w:rPr>
        <w:t>[</w:t>
      </w:r>
      <w:r>
        <w:rPr>
          <w:rStyle w:val="ExampleSource"/>
        </w:rPr>
        <w:t xml:space="preserve">Elicited </w:t>
      </w:r>
      <w:r w:rsidRPr="009B2563">
        <w:rPr>
          <w:rStyle w:val="ExampleSource"/>
        </w:rPr>
        <w:t>M</w:t>
      </w:r>
      <w:r>
        <w:rPr>
          <w:rStyle w:val="ExampleSource"/>
        </w:rPr>
        <w:t>Y</w:t>
      </w:r>
      <w:r w:rsidRPr="009B2563">
        <w:rPr>
          <w:rStyle w:val="ExampleSource"/>
        </w:rPr>
        <w:t>131113.004</w:t>
      </w:r>
      <w:r w:rsidRPr="000321CC">
        <w:rPr>
          <w:rStyle w:val="ExampleSource"/>
        </w:rPr>
        <w:t>]</w:t>
      </w:r>
    </w:p>
    <w:p w14:paraId="36EE9B8A" w14:textId="77777777" w:rsidR="005F326D" w:rsidRDefault="005F326D" w:rsidP="005F326D">
      <w:pPr>
        <w:pStyle w:val="Body0005after"/>
      </w:pPr>
      <w:r>
        <w:t xml:space="preserve">The diminishers </w:t>
      </w:r>
      <w:r w:rsidRPr="00C816CF">
        <w:rPr>
          <w:rStyle w:val="ChItalBold"/>
        </w:rPr>
        <w:t>agak</w:t>
      </w:r>
      <w:r>
        <w:t xml:space="preserve"> ‘rather’ and </w:t>
      </w:r>
      <w:r w:rsidRPr="00C816CF">
        <w:rPr>
          <w:rStyle w:val="ChItalBold"/>
        </w:rPr>
        <w:t>hampir</w:t>
      </w:r>
      <w:r>
        <w:t xml:space="preserve"> ‘almost’ also occur in pre-predicate position, as illustrated in </w:t>
      </w:r>
      <w:r>
        <w:fldChar w:fldCharType="begin"/>
      </w:r>
      <w:r>
        <w:instrText xml:space="preserve"> REF _Ref358118747 \h </w:instrText>
      </w:r>
      <w:r>
        <w:fldChar w:fldCharType="separate"/>
      </w:r>
      <w:r w:rsidR="00154D81" w:rsidRPr="00856563">
        <w:t>(</w:t>
      </w:r>
      <w:r w:rsidR="00154D81">
        <w:rPr>
          <w:noProof/>
        </w:rPr>
        <w:t>191</w:t>
      </w:r>
      <w:r w:rsidR="00154D81" w:rsidRPr="00856563">
        <w:t>)</w:t>
      </w:r>
      <w:r>
        <w:fldChar w:fldCharType="end"/>
      </w:r>
      <w:r>
        <w:t xml:space="preserve"> to </w:t>
      </w:r>
      <w:r>
        <w:fldChar w:fldCharType="begin"/>
      </w:r>
      <w:r>
        <w:instrText xml:space="preserve"> REF _Ref358118748 \h </w:instrText>
      </w:r>
      <w:r>
        <w:fldChar w:fldCharType="separate"/>
      </w:r>
      <w:r w:rsidR="00154D81" w:rsidRPr="00856563">
        <w:t>(</w:t>
      </w:r>
      <w:r w:rsidR="00154D81">
        <w:rPr>
          <w:noProof/>
        </w:rPr>
        <w:t>194</w:t>
      </w:r>
      <w:r w:rsidR="00154D81" w:rsidRPr="00856563">
        <w:t>)</w:t>
      </w:r>
      <w:r>
        <w:fldChar w:fldCharType="end"/>
      </w:r>
      <w:r>
        <w:t xml:space="preserve">. Always directly preceding the verb, </w:t>
      </w:r>
      <w:r w:rsidRPr="00C816CF">
        <w:rPr>
          <w:rStyle w:val="ChItalBold"/>
        </w:rPr>
        <w:t>agak</w:t>
      </w:r>
      <w:r>
        <w:t xml:space="preserve"> ‘rather’ modifies </w:t>
      </w:r>
      <w:r w:rsidRPr="00B16D46">
        <w:t>stative verbs</w:t>
      </w:r>
      <w:r>
        <w:t xml:space="preserve">, as in </w:t>
      </w:r>
      <w:r>
        <w:fldChar w:fldCharType="begin"/>
      </w:r>
      <w:r>
        <w:instrText xml:space="preserve"> REF _Ref358118747 \h </w:instrText>
      </w:r>
      <w:r>
        <w:fldChar w:fldCharType="separate"/>
      </w:r>
      <w:r w:rsidR="00154D81" w:rsidRPr="00856563">
        <w:t>(</w:t>
      </w:r>
      <w:r w:rsidR="00154D81">
        <w:rPr>
          <w:noProof/>
        </w:rPr>
        <w:t>191</w:t>
      </w:r>
      <w:r w:rsidR="00154D81" w:rsidRPr="00856563">
        <w:t>)</w:t>
      </w:r>
      <w:r>
        <w:fldChar w:fldCharType="end"/>
      </w:r>
      <w:r>
        <w:t xml:space="preserve">. Clauses in which </w:t>
      </w:r>
      <w:r w:rsidRPr="00C816CF">
        <w:rPr>
          <w:rStyle w:val="ChItalBold"/>
        </w:rPr>
        <w:t>agak</w:t>
      </w:r>
      <w:r>
        <w:t xml:space="preserve"> ‘rather’ precedes the subject, as in the elicited example in </w:t>
      </w:r>
      <w:r>
        <w:fldChar w:fldCharType="begin"/>
      </w:r>
      <w:r>
        <w:instrText xml:space="preserve"> REF _Ref371770751 \h </w:instrText>
      </w:r>
      <w:r>
        <w:fldChar w:fldCharType="separate"/>
      </w:r>
      <w:r w:rsidR="00154D81" w:rsidRPr="00856563">
        <w:t>(</w:t>
      </w:r>
      <w:r w:rsidR="00154D81">
        <w:rPr>
          <w:noProof/>
        </w:rPr>
        <w:t>192</w:t>
      </w:r>
      <w:r w:rsidR="00154D81" w:rsidRPr="00856563">
        <w:t>)</w:t>
      </w:r>
      <w:r>
        <w:fldChar w:fldCharType="end"/>
      </w:r>
      <w:r>
        <w:t xml:space="preserve">, are ungrammatical. Diminisher </w:t>
      </w:r>
      <w:r w:rsidRPr="00E467E1">
        <w:rPr>
          <w:rStyle w:val="ChItalBold"/>
        </w:rPr>
        <w:t>hampir</w:t>
      </w:r>
      <w:r>
        <w:t xml:space="preserve"> ‘almost’ typically modifies dynamic verbs, as in </w:t>
      </w:r>
      <w:r>
        <w:fldChar w:fldCharType="begin"/>
      </w:r>
      <w:r>
        <w:instrText xml:space="preserve"> REF _Ref358118749 \h </w:instrText>
      </w:r>
      <w:r>
        <w:fldChar w:fldCharType="separate"/>
      </w:r>
      <w:r w:rsidR="00154D81" w:rsidRPr="00856563">
        <w:t>(</w:t>
      </w:r>
      <w:r w:rsidR="00154D81">
        <w:rPr>
          <w:noProof/>
        </w:rPr>
        <w:t>193</w:t>
      </w:r>
      <w:r w:rsidR="00154D81" w:rsidRPr="00856563">
        <w:t>)</w:t>
      </w:r>
      <w:r>
        <w:fldChar w:fldCharType="end"/>
      </w:r>
      <w:r>
        <w:t xml:space="preserve"> and </w:t>
      </w:r>
      <w:r>
        <w:fldChar w:fldCharType="begin"/>
      </w:r>
      <w:r>
        <w:instrText xml:space="preserve"> REF _Ref358118748 \h </w:instrText>
      </w:r>
      <w:r>
        <w:fldChar w:fldCharType="separate"/>
      </w:r>
      <w:r w:rsidR="00154D81" w:rsidRPr="00856563">
        <w:t>(</w:t>
      </w:r>
      <w:r w:rsidR="00154D81">
        <w:rPr>
          <w:noProof/>
        </w:rPr>
        <w:t>194</w:t>
      </w:r>
      <w:r w:rsidR="00154D81" w:rsidRPr="00856563">
        <w:t>)</w:t>
      </w:r>
      <w:r>
        <w:fldChar w:fldCharType="end"/>
      </w:r>
      <w:r>
        <w:t>.</w:t>
      </w:r>
      <w:r w:rsidRPr="00856563">
        <w:rPr>
          <w:rStyle w:val="FootnoteReference"/>
        </w:rPr>
        <w:footnoteReference w:id="162"/>
      </w:r>
      <w:r>
        <w:t xml:space="preserve"> The adverb can directly precede the predicate, as in the elicited example in </w:t>
      </w:r>
      <w:r>
        <w:fldChar w:fldCharType="begin"/>
      </w:r>
      <w:r>
        <w:instrText xml:space="preserve"> REF _Ref358118749 \h </w:instrText>
      </w:r>
      <w:r>
        <w:fldChar w:fldCharType="separate"/>
      </w:r>
      <w:r w:rsidR="00154D81" w:rsidRPr="00856563">
        <w:t>(</w:t>
      </w:r>
      <w:r w:rsidR="00154D81">
        <w:rPr>
          <w:noProof/>
        </w:rPr>
        <w:t>193</w:t>
      </w:r>
      <w:r w:rsidR="00154D81" w:rsidRPr="00856563">
        <w:t>)</w:t>
      </w:r>
      <w:r>
        <w:fldChar w:fldCharType="end"/>
      </w:r>
      <w:r>
        <w:t xml:space="preserve">, or precede the subject, as in </w:t>
      </w:r>
      <w:r>
        <w:fldChar w:fldCharType="begin"/>
      </w:r>
      <w:r>
        <w:instrText xml:space="preserve"> REF _Ref358118748 \h </w:instrText>
      </w:r>
      <w:r>
        <w:fldChar w:fldCharType="separate"/>
      </w:r>
      <w:r w:rsidR="00154D81" w:rsidRPr="00856563">
        <w:t>(</w:t>
      </w:r>
      <w:r w:rsidR="00154D81">
        <w:rPr>
          <w:noProof/>
        </w:rPr>
        <w:t>194</w:t>
      </w:r>
      <w:r w:rsidR="00154D81" w:rsidRPr="00856563">
        <w:t>)</w:t>
      </w:r>
      <w:r>
        <w:fldChar w:fldCharType="end"/>
      </w:r>
      <w:r>
        <w:t xml:space="preserve">. In the corpus, </w:t>
      </w:r>
      <w:r w:rsidRPr="00E467E1">
        <w:rPr>
          <w:rStyle w:val="ChItalBold"/>
        </w:rPr>
        <w:t>hampir</w:t>
      </w:r>
      <w:r>
        <w:t xml:space="preserve"> ‘almost’ always occurs in the latter position, where the adverb has scope over the entire proposition.</w:t>
      </w:r>
    </w:p>
    <w:p w14:paraId="7AD1CC41" w14:textId="77777777" w:rsidR="005F326D" w:rsidRDefault="005F326D" w:rsidP="005F326D">
      <w:pPr>
        <w:pStyle w:val="ExampleTitle"/>
      </w:pPr>
      <w:r>
        <w:t>Diminisher/downtoner degree adverbs</w:t>
      </w:r>
    </w:p>
    <w:tbl>
      <w:tblPr>
        <w:tblW w:w="3285" w:type="dxa"/>
        <w:tblCellMar>
          <w:left w:w="40" w:type="dxa"/>
          <w:right w:w="40" w:type="dxa"/>
        </w:tblCellMar>
        <w:tblLook w:val="01E0" w:firstRow="1" w:lastRow="1" w:firstColumn="1" w:lastColumn="1" w:noHBand="0" w:noVBand="0"/>
      </w:tblPr>
      <w:tblGrid>
        <w:gridCol w:w="709"/>
        <w:gridCol w:w="485"/>
        <w:gridCol w:w="769"/>
        <w:gridCol w:w="647"/>
        <w:gridCol w:w="675"/>
      </w:tblGrid>
      <w:tr w:rsidR="005F326D" w:rsidRPr="005D0663" w14:paraId="0A61D7D9" w14:textId="77777777" w:rsidTr="00FF626E">
        <w:tc>
          <w:tcPr>
            <w:tcW w:w="709" w:type="dxa"/>
            <w:shd w:val="clear" w:color="auto" w:fill="auto"/>
          </w:tcPr>
          <w:p w14:paraId="5D95D29F" w14:textId="77777777" w:rsidR="005F326D" w:rsidRPr="00A0098E" w:rsidRDefault="005F326D" w:rsidP="00FF626E">
            <w:pPr>
              <w:pStyle w:val="O0Nwnext"/>
            </w:pPr>
            <w:bookmarkStart w:id="2393" w:name="_Ref358118747"/>
            <w:r w:rsidRPr="00856563">
              <w:t>(</w:t>
            </w:r>
            <w:fldSimple w:instr=" SEQ ( \* ARABIC \s 1 ">
              <w:r w:rsidR="00154D81">
                <w:rPr>
                  <w:noProof/>
                </w:rPr>
                <w:t>191</w:t>
              </w:r>
            </w:fldSimple>
            <w:r w:rsidRPr="00856563">
              <w:t>)</w:t>
            </w:r>
            <w:bookmarkEnd w:id="2393"/>
          </w:p>
        </w:tc>
        <w:tc>
          <w:tcPr>
            <w:tcW w:w="485" w:type="dxa"/>
            <w:shd w:val="clear" w:color="auto" w:fill="auto"/>
          </w:tcPr>
          <w:p w14:paraId="57BE0516" w14:textId="77777777" w:rsidR="005F326D" w:rsidRPr="000770FE" w:rsidRDefault="005F326D" w:rsidP="00FF626E">
            <w:pPr>
              <w:pStyle w:val="Text"/>
            </w:pPr>
            <w:r w:rsidRPr="000770FE">
              <w:t>sa</w:t>
            </w:r>
          </w:p>
        </w:tc>
        <w:tc>
          <w:tcPr>
            <w:tcW w:w="769" w:type="dxa"/>
            <w:shd w:val="clear" w:color="auto" w:fill="auto"/>
          </w:tcPr>
          <w:p w14:paraId="2FD60957" w14:textId="77777777" w:rsidR="005F326D" w:rsidRPr="000770FE" w:rsidRDefault="005F326D" w:rsidP="00FF626E">
            <w:pPr>
              <w:pStyle w:val="Text"/>
            </w:pPr>
            <w:r w:rsidRPr="000770FE">
              <w:t>su</w:t>
            </w:r>
          </w:p>
        </w:tc>
        <w:tc>
          <w:tcPr>
            <w:tcW w:w="647" w:type="dxa"/>
            <w:shd w:val="clear" w:color="auto" w:fill="auto"/>
          </w:tcPr>
          <w:p w14:paraId="41311B1C" w14:textId="77777777" w:rsidR="005F326D" w:rsidRPr="00AB47C1" w:rsidRDefault="005F326D" w:rsidP="00FF626E">
            <w:pPr>
              <w:pStyle w:val="Text"/>
              <w:rPr>
                <w:rStyle w:val="ChBlueBold"/>
              </w:rPr>
            </w:pPr>
            <w:r w:rsidRPr="00AB47C1">
              <w:rPr>
                <w:rStyle w:val="ChBlueBold"/>
              </w:rPr>
              <w:t>agak</w:t>
            </w:r>
          </w:p>
        </w:tc>
        <w:tc>
          <w:tcPr>
            <w:tcW w:w="675" w:type="dxa"/>
            <w:shd w:val="clear" w:color="auto" w:fill="auto"/>
          </w:tcPr>
          <w:p w14:paraId="13E9C61C" w14:textId="77777777" w:rsidR="005F326D" w:rsidRPr="000770FE" w:rsidRDefault="005F326D" w:rsidP="00FF626E">
            <w:pPr>
              <w:pStyle w:val="Text"/>
            </w:pPr>
            <w:r w:rsidRPr="000770FE">
              <w:t>besar</w:t>
            </w:r>
          </w:p>
        </w:tc>
      </w:tr>
      <w:tr w:rsidR="005F326D" w:rsidRPr="00AC23C4" w14:paraId="551F9C1B" w14:textId="77777777" w:rsidTr="00FF626E">
        <w:tc>
          <w:tcPr>
            <w:tcW w:w="709" w:type="dxa"/>
            <w:shd w:val="clear" w:color="auto" w:fill="auto"/>
          </w:tcPr>
          <w:p w14:paraId="66A251BB" w14:textId="77777777" w:rsidR="005F326D" w:rsidRPr="00A0098E" w:rsidRDefault="005F326D" w:rsidP="00FF626E">
            <w:pPr>
              <w:pStyle w:val="GlossEng"/>
            </w:pPr>
          </w:p>
        </w:tc>
        <w:tc>
          <w:tcPr>
            <w:tcW w:w="485" w:type="dxa"/>
            <w:shd w:val="clear" w:color="auto" w:fill="auto"/>
          </w:tcPr>
          <w:p w14:paraId="7C267215" w14:textId="77777777" w:rsidR="005F326D" w:rsidRPr="0099608C" w:rsidRDefault="005F326D" w:rsidP="00FF626E">
            <w:pPr>
              <w:pStyle w:val="GlossEng"/>
              <w:rPr>
                <w:rStyle w:val="ChSmallCaps"/>
              </w:rPr>
            </w:pPr>
            <w:r w:rsidRPr="0099608C">
              <w:rPr>
                <w:rStyle w:val="ChSmallCaps"/>
              </w:rPr>
              <w:t>1sg</w:t>
            </w:r>
          </w:p>
        </w:tc>
        <w:tc>
          <w:tcPr>
            <w:tcW w:w="769" w:type="dxa"/>
            <w:shd w:val="clear" w:color="auto" w:fill="auto"/>
          </w:tcPr>
          <w:p w14:paraId="69F39932" w14:textId="77777777" w:rsidR="005F326D" w:rsidRPr="000770FE" w:rsidRDefault="005F326D" w:rsidP="00FF626E">
            <w:pPr>
              <w:pStyle w:val="GlossEng"/>
            </w:pPr>
            <w:r w:rsidRPr="000770FE">
              <w:t>already</w:t>
            </w:r>
          </w:p>
        </w:tc>
        <w:tc>
          <w:tcPr>
            <w:tcW w:w="647" w:type="dxa"/>
            <w:shd w:val="clear" w:color="auto" w:fill="auto"/>
          </w:tcPr>
          <w:p w14:paraId="4148FFE3" w14:textId="77777777" w:rsidR="005F326D" w:rsidRPr="000770FE" w:rsidRDefault="005F326D" w:rsidP="00FF626E">
            <w:pPr>
              <w:pStyle w:val="GlossEng"/>
            </w:pPr>
            <w:r w:rsidRPr="000770FE">
              <w:t>rather</w:t>
            </w:r>
          </w:p>
        </w:tc>
        <w:tc>
          <w:tcPr>
            <w:tcW w:w="675" w:type="dxa"/>
            <w:shd w:val="clear" w:color="auto" w:fill="auto"/>
          </w:tcPr>
          <w:p w14:paraId="288D7072" w14:textId="77777777" w:rsidR="005F326D" w:rsidRPr="000770FE" w:rsidRDefault="005F326D" w:rsidP="00FF626E">
            <w:pPr>
              <w:pStyle w:val="GlossEng"/>
            </w:pPr>
            <w:r w:rsidRPr="00536656">
              <w:t>be</w:t>
            </w:r>
            <w:r>
              <w:t>.</w:t>
            </w:r>
            <w:r w:rsidRPr="000770FE">
              <w:t>big</w:t>
            </w:r>
          </w:p>
        </w:tc>
      </w:tr>
    </w:tbl>
    <w:p w14:paraId="38B497B8" w14:textId="77777777" w:rsidR="005F326D" w:rsidRPr="00E2454E" w:rsidRDefault="005F326D" w:rsidP="005F326D">
      <w:pPr>
        <w:pStyle w:val="FreeTranslEng"/>
      </w:pPr>
      <w:r>
        <w:t xml:space="preserve">[About the speaker’s childhood:] ‘I was already </w:t>
      </w:r>
      <w:r w:rsidRPr="007F745F">
        <w:rPr>
          <w:rStyle w:val="ChBlueBold"/>
        </w:rPr>
        <w:t>rather</w:t>
      </w:r>
      <w:r>
        <w:t xml:space="preserve"> big’ </w:t>
      </w:r>
      <w:r w:rsidRPr="00EA3932">
        <w:rPr>
          <w:rStyle w:val="ExampleSource"/>
        </w:rPr>
        <w:t>[080922-008-CvNP.0025]</w:t>
      </w:r>
    </w:p>
    <w:tbl>
      <w:tblPr>
        <w:tblW w:w="3569" w:type="dxa"/>
        <w:tblCellMar>
          <w:left w:w="40" w:type="dxa"/>
          <w:right w:w="40" w:type="dxa"/>
        </w:tblCellMar>
        <w:tblLook w:val="01E0" w:firstRow="1" w:lastRow="1" w:firstColumn="1" w:lastColumn="1" w:noHBand="0" w:noVBand="0"/>
      </w:tblPr>
      <w:tblGrid>
        <w:gridCol w:w="709"/>
        <w:gridCol w:w="284"/>
        <w:gridCol w:w="647"/>
        <w:gridCol w:w="485"/>
        <w:gridCol w:w="769"/>
        <w:gridCol w:w="675"/>
      </w:tblGrid>
      <w:tr w:rsidR="005F326D" w:rsidRPr="005D0663" w14:paraId="572C3F0B" w14:textId="77777777" w:rsidTr="00FF626E">
        <w:tc>
          <w:tcPr>
            <w:tcW w:w="709" w:type="dxa"/>
            <w:shd w:val="clear" w:color="auto" w:fill="auto"/>
          </w:tcPr>
          <w:p w14:paraId="032D3481" w14:textId="77777777" w:rsidR="005F326D" w:rsidRPr="00A0098E" w:rsidRDefault="005F326D" w:rsidP="00FF626E">
            <w:pPr>
              <w:pStyle w:val="O0Nwnext"/>
            </w:pPr>
            <w:bookmarkStart w:id="2394" w:name="_Ref371770751"/>
            <w:r w:rsidRPr="00856563">
              <w:t>(</w:t>
            </w:r>
            <w:fldSimple w:instr=" SEQ ( \* ARABIC \s 1 ">
              <w:r w:rsidR="00154D81">
                <w:rPr>
                  <w:noProof/>
                </w:rPr>
                <w:t>192</w:t>
              </w:r>
            </w:fldSimple>
            <w:r w:rsidRPr="00856563">
              <w:t>)</w:t>
            </w:r>
            <w:bookmarkEnd w:id="2394"/>
          </w:p>
        </w:tc>
        <w:tc>
          <w:tcPr>
            <w:tcW w:w="284" w:type="dxa"/>
            <w:shd w:val="clear" w:color="auto" w:fill="auto"/>
          </w:tcPr>
          <w:p w14:paraId="7843F75A" w14:textId="77777777" w:rsidR="005F326D" w:rsidRPr="007E5D54" w:rsidRDefault="005F326D" w:rsidP="00FF626E">
            <w:pPr>
              <w:pStyle w:val="Text"/>
            </w:pPr>
            <w:r>
              <w:t>*</w:t>
            </w:r>
          </w:p>
        </w:tc>
        <w:tc>
          <w:tcPr>
            <w:tcW w:w="647" w:type="dxa"/>
            <w:shd w:val="clear" w:color="auto" w:fill="auto"/>
          </w:tcPr>
          <w:p w14:paraId="62752444" w14:textId="77777777" w:rsidR="005F326D" w:rsidRPr="00AB47C1" w:rsidRDefault="005F326D" w:rsidP="00FF626E">
            <w:pPr>
              <w:pStyle w:val="Text"/>
              <w:rPr>
                <w:rStyle w:val="ChBlueBold"/>
              </w:rPr>
            </w:pPr>
            <w:r w:rsidRPr="00AB47C1">
              <w:rPr>
                <w:rStyle w:val="ChBlueBold"/>
              </w:rPr>
              <w:t>agak</w:t>
            </w:r>
          </w:p>
        </w:tc>
        <w:tc>
          <w:tcPr>
            <w:tcW w:w="485" w:type="dxa"/>
            <w:shd w:val="clear" w:color="auto" w:fill="auto"/>
          </w:tcPr>
          <w:p w14:paraId="42FD3D1D" w14:textId="77777777" w:rsidR="005F326D" w:rsidRPr="000770FE" w:rsidRDefault="005F326D" w:rsidP="00FF626E">
            <w:pPr>
              <w:pStyle w:val="Text"/>
            </w:pPr>
            <w:r w:rsidRPr="000770FE">
              <w:t>sa</w:t>
            </w:r>
          </w:p>
        </w:tc>
        <w:tc>
          <w:tcPr>
            <w:tcW w:w="769" w:type="dxa"/>
            <w:shd w:val="clear" w:color="auto" w:fill="auto"/>
          </w:tcPr>
          <w:p w14:paraId="081E5768" w14:textId="77777777" w:rsidR="005F326D" w:rsidRPr="000770FE" w:rsidRDefault="005F326D" w:rsidP="00FF626E">
            <w:pPr>
              <w:pStyle w:val="Text"/>
            </w:pPr>
            <w:r w:rsidRPr="000770FE">
              <w:t>su</w:t>
            </w:r>
          </w:p>
        </w:tc>
        <w:tc>
          <w:tcPr>
            <w:tcW w:w="675" w:type="dxa"/>
            <w:shd w:val="clear" w:color="auto" w:fill="auto"/>
          </w:tcPr>
          <w:p w14:paraId="0F0BEA68" w14:textId="77777777" w:rsidR="005F326D" w:rsidRPr="000770FE" w:rsidRDefault="005F326D" w:rsidP="00FF626E">
            <w:pPr>
              <w:pStyle w:val="Text"/>
            </w:pPr>
            <w:r w:rsidRPr="000770FE">
              <w:t>besar</w:t>
            </w:r>
          </w:p>
        </w:tc>
      </w:tr>
      <w:tr w:rsidR="005F326D" w:rsidRPr="00AC23C4" w14:paraId="13D09D5B" w14:textId="77777777" w:rsidTr="00FF626E">
        <w:tc>
          <w:tcPr>
            <w:tcW w:w="709" w:type="dxa"/>
            <w:shd w:val="clear" w:color="auto" w:fill="auto"/>
          </w:tcPr>
          <w:p w14:paraId="577B69BA" w14:textId="77777777" w:rsidR="005F326D" w:rsidRPr="00A0098E" w:rsidRDefault="005F326D" w:rsidP="00FF626E">
            <w:pPr>
              <w:pStyle w:val="GlossEng"/>
            </w:pPr>
          </w:p>
        </w:tc>
        <w:tc>
          <w:tcPr>
            <w:tcW w:w="284" w:type="dxa"/>
            <w:shd w:val="clear" w:color="auto" w:fill="auto"/>
          </w:tcPr>
          <w:p w14:paraId="3493F184" w14:textId="77777777" w:rsidR="005F326D" w:rsidRPr="007E5D54" w:rsidRDefault="005F326D" w:rsidP="00FF626E">
            <w:pPr>
              <w:pStyle w:val="GlossEng"/>
            </w:pPr>
          </w:p>
        </w:tc>
        <w:tc>
          <w:tcPr>
            <w:tcW w:w="647" w:type="dxa"/>
            <w:shd w:val="clear" w:color="auto" w:fill="auto"/>
          </w:tcPr>
          <w:p w14:paraId="2AA532D7" w14:textId="77777777" w:rsidR="005F326D" w:rsidRPr="000770FE" w:rsidRDefault="005F326D" w:rsidP="00FF626E">
            <w:pPr>
              <w:pStyle w:val="GlossEng"/>
            </w:pPr>
            <w:r w:rsidRPr="000770FE">
              <w:t>rather</w:t>
            </w:r>
          </w:p>
        </w:tc>
        <w:tc>
          <w:tcPr>
            <w:tcW w:w="485" w:type="dxa"/>
            <w:shd w:val="clear" w:color="auto" w:fill="auto"/>
          </w:tcPr>
          <w:p w14:paraId="1E9C2C70" w14:textId="77777777" w:rsidR="005F326D" w:rsidRPr="0099608C" w:rsidRDefault="005F326D" w:rsidP="00FF626E">
            <w:pPr>
              <w:pStyle w:val="GlossEng"/>
              <w:rPr>
                <w:rStyle w:val="ChSmallCaps"/>
              </w:rPr>
            </w:pPr>
            <w:r w:rsidRPr="0099608C">
              <w:rPr>
                <w:rStyle w:val="ChSmallCaps"/>
              </w:rPr>
              <w:t>1sg</w:t>
            </w:r>
          </w:p>
        </w:tc>
        <w:tc>
          <w:tcPr>
            <w:tcW w:w="769" w:type="dxa"/>
            <w:shd w:val="clear" w:color="auto" w:fill="auto"/>
          </w:tcPr>
          <w:p w14:paraId="68617F5B" w14:textId="77777777" w:rsidR="005F326D" w:rsidRPr="000770FE" w:rsidRDefault="005F326D" w:rsidP="00FF626E">
            <w:pPr>
              <w:pStyle w:val="GlossEng"/>
            </w:pPr>
            <w:r w:rsidRPr="000770FE">
              <w:t>already</w:t>
            </w:r>
          </w:p>
        </w:tc>
        <w:tc>
          <w:tcPr>
            <w:tcW w:w="675" w:type="dxa"/>
            <w:shd w:val="clear" w:color="auto" w:fill="auto"/>
          </w:tcPr>
          <w:p w14:paraId="7F5FA883" w14:textId="77777777" w:rsidR="005F326D" w:rsidRPr="000770FE" w:rsidRDefault="005F326D" w:rsidP="00FF626E">
            <w:pPr>
              <w:pStyle w:val="GlossEng"/>
            </w:pPr>
            <w:r>
              <w:t>be.</w:t>
            </w:r>
            <w:r w:rsidRPr="000770FE">
              <w:t>big</w:t>
            </w:r>
          </w:p>
        </w:tc>
      </w:tr>
    </w:tbl>
    <w:p w14:paraId="453177F6" w14:textId="77777777" w:rsidR="005F326D" w:rsidRPr="00DA35A9" w:rsidRDefault="005F326D" w:rsidP="005F326D">
      <w:pPr>
        <w:pStyle w:val="FreeTranslEng"/>
      </w:pPr>
      <w:r>
        <w:t xml:space="preserve">Intended reading: ‘I was already </w:t>
      </w:r>
      <w:r w:rsidRPr="007F745F">
        <w:rPr>
          <w:rStyle w:val="ChBlueBold"/>
        </w:rPr>
        <w:t>rather</w:t>
      </w:r>
      <w:r>
        <w:t xml:space="preserve"> big’</w:t>
      </w:r>
      <w:r w:rsidRPr="00C235ED">
        <w:t xml:space="preserve"> </w:t>
      </w:r>
      <w:r w:rsidRPr="000321CC">
        <w:rPr>
          <w:rStyle w:val="ExampleSource"/>
        </w:rPr>
        <w:t>[</w:t>
      </w:r>
      <w:r>
        <w:rPr>
          <w:rStyle w:val="ExampleSource"/>
        </w:rPr>
        <w:t>Elicited MY</w:t>
      </w:r>
      <w:r w:rsidRPr="00DA35A9">
        <w:rPr>
          <w:rStyle w:val="ExampleSource"/>
        </w:rPr>
        <w:t>131113.006</w:t>
      </w:r>
      <w:r w:rsidRPr="000321CC">
        <w:rPr>
          <w:rStyle w:val="ExampleSource"/>
        </w:rPr>
        <w:t>]</w:t>
      </w:r>
    </w:p>
    <w:tbl>
      <w:tblPr>
        <w:tblW w:w="0" w:type="auto"/>
        <w:tblCellMar>
          <w:left w:w="42" w:type="dxa"/>
          <w:right w:w="42" w:type="dxa"/>
        </w:tblCellMar>
        <w:tblLook w:val="01E0" w:firstRow="1" w:lastRow="1" w:firstColumn="1" w:lastColumn="1" w:noHBand="0" w:noVBand="0"/>
      </w:tblPr>
      <w:tblGrid>
        <w:gridCol w:w="709"/>
        <w:gridCol w:w="584"/>
        <w:gridCol w:w="818"/>
        <w:gridCol w:w="584"/>
        <w:gridCol w:w="651"/>
      </w:tblGrid>
      <w:tr w:rsidR="005F326D" w:rsidRPr="005D0663" w14:paraId="726B32E8" w14:textId="77777777" w:rsidTr="00FF626E">
        <w:tc>
          <w:tcPr>
            <w:tcW w:w="709" w:type="dxa"/>
            <w:shd w:val="clear" w:color="auto" w:fill="auto"/>
          </w:tcPr>
          <w:p w14:paraId="15D3F249" w14:textId="77777777" w:rsidR="005F326D" w:rsidRPr="00A0098E" w:rsidRDefault="005F326D" w:rsidP="00FF626E">
            <w:pPr>
              <w:pStyle w:val="O0Nwnext"/>
            </w:pPr>
            <w:bookmarkStart w:id="2395" w:name="_Ref358118749"/>
            <w:r w:rsidRPr="00856563">
              <w:t>(</w:t>
            </w:r>
            <w:fldSimple w:instr=" SEQ ( \* ARABIC \s 1 ">
              <w:r w:rsidR="00154D81">
                <w:rPr>
                  <w:noProof/>
                </w:rPr>
                <w:t>193</w:t>
              </w:r>
            </w:fldSimple>
            <w:r w:rsidRPr="00856563">
              <w:t>)</w:t>
            </w:r>
            <w:bookmarkEnd w:id="2395"/>
          </w:p>
        </w:tc>
        <w:tc>
          <w:tcPr>
            <w:tcW w:w="584" w:type="dxa"/>
            <w:shd w:val="clear" w:color="auto" w:fill="auto"/>
          </w:tcPr>
          <w:p w14:paraId="7F028CCB" w14:textId="77777777" w:rsidR="005F326D" w:rsidRPr="007B5BE9" w:rsidRDefault="005F326D" w:rsidP="00FF626E">
            <w:pPr>
              <w:pStyle w:val="Text"/>
            </w:pPr>
            <w:r w:rsidRPr="007B5BE9">
              <w:t>dong</w:t>
            </w:r>
          </w:p>
        </w:tc>
        <w:tc>
          <w:tcPr>
            <w:tcW w:w="818" w:type="dxa"/>
            <w:shd w:val="clear" w:color="auto" w:fill="auto"/>
          </w:tcPr>
          <w:p w14:paraId="1FE04361" w14:textId="77777777" w:rsidR="005F326D" w:rsidRPr="000E4817" w:rsidRDefault="005F326D" w:rsidP="00FF626E">
            <w:pPr>
              <w:pStyle w:val="Text"/>
              <w:rPr>
                <w:rStyle w:val="ChBlueBold"/>
              </w:rPr>
            </w:pPr>
            <w:r w:rsidRPr="000E4817">
              <w:rPr>
                <w:rStyle w:val="ChBlueBold"/>
              </w:rPr>
              <w:t>hampir</w:t>
            </w:r>
          </w:p>
        </w:tc>
        <w:tc>
          <w:tcPr>
            <w:tcW w:w="584" w:type="dxa"/>
            <w:shd w:val="clear" w:color="auto" w:fill="auto"/>
          </w:tcPr>
          <w:p w14:paraId="7985AEFC" w14:textId="77777777" w:rsidR="005F326D" w:rsidRPr="007B5BE9" w:rsidRDefault="005F326D" w:rsidP="00FF626E">
            <w:pPr>
              <w:pStyle w:val="Text"/>
            </w:pPr>
            <w:r w:rsidRPr="007B5BE9">
              <w:t>bunu</w:t>
            </w:r>
          </w:p>
        </w:tc>
        <w:tc>
          <w:tcPr>
            <w:tcW w:w="651" w:type="dxa"/>
            <w:shd w:val="clear" w:color="auto" w:fill="auto"/>
          </w:tcPr>
          <w:p w14:paraId="1896F615" w14:textId="77777777" w:rsidR="005F326D" w:rsidRPr="007B5BE9" w:rsidRDefault="005F326D" w:rsidP="00FF626E">
            <w:pPr>
              <w:pStyle w:val="Text"/>
            </w:pPr>
            <w:r w:rsidRPr="007B5BE9">
              <w:t>bapa</w:t>
            </w:r>
          </w:p>
        </w:tc>
      </w:tr>
      <w:tr w:rsidR="005F326D" w:rsidRPr="00AC23C4" w14:paraId="3ACFFFF9" w14:textId="77777777" w:rsidTr="00FF626E">
        <w:tc>
          <w:tcPr>
            <w:tcW w:w="709" w:type="dxa"/>
            <w:shd w:val="clear" w:color="auto" w:fill="auto"/>
          </w:tcPr>
          <w:p w14:paraId="158CDFBA" w14:textId="77777777" w:rsidR="005F326D" w:rsidRPr="007B5BE9" w:rsidRDefault="005F326D" w:rsidP="00FF626E">
            <w:pPr>
              <w:pStyle w:val="GlossEng"/>
            </w:pPr>
          </w:p>
        </w:tc>
        <w:tc>
          <w:tcPr>
            <w:tcW w:w="584" w:type="dxa"/>
            <w:shd w:val="clear" w:color="auto" w:fill="auto"/>
          </w:tcPr>
          <w:p w14:paraId="586F9658" w14:textId="77777777" w:rsidR="005F326D" w:rsidRPr="0099608C" w:rsidRDefault="005F326D" w:rsidP="00FF626E">
            <w:pPr>
              <w:pStyle w:val="GlossEng"/>
              <w:rPr>
                <w:rStyle w:val="ChSmallCaps"/>
              </w:rPr>
            </w:pPr>
            <w:r w:rsidRPr="0099608C">
              <w:rPr>
                <w:rStyle w:val="ChSmallCaps"/>
              </w:rPr>
              <w:t>3pl</w:t>
            </w:r>
          </w:p>
        </w:tc>
        <w:tc>
          <w:tcPr>
            <w:tcW w:w="818" w:type="dxa"/>
            <w:shd w:val="clear" w:color="auto" w:fill="auto"/>
          </w:tcPr>
          <w:p w14:paraId="4BE79B83" w14:textId="77777777" w:rsidR="005F326D" w:rsidRPr="007B5BE9" w:rsidRDefault="005F326D" w:rsidP="00FF626E">
            <w:pPr>
              <w:pStyle w:val="GlossEng"/>
            </w:pPr>
            <w:r w:rsidRPr="007B5BE9">
              <w:t>almost</w:t>
            </w:r>
          </w:p>
        </w:tc>
        <w:tc>
          <w:tcPr>
            <w:tcW w:w="584" w:type="dxa"/>
            <w:shd w:val="clear" w:color="auto" w:fill="auto"/>
          </w:tcPr>
          <w:p w14:paraId="0F45DFDD" w14:textId="77777777" w:rsidR="005F326D" w:rsidRPr="007B5BE9" w:rsidRDefault="005F326D" w:rsidP="00FF626E">
            <w:pPr>
              <w:pStyle w:val="GlossEng"/>
            </w:pPr>
            <w:r w:rsidRPr="007B5BE9">
              <w:t>kill</w:t>
            </w:r>
          </w:p>
        </w:tc>
        <w:tc>
          <w:tcPr>
            <w:tcW w:w="651" w:type="dxa"/>
            <w:shd w:val="clear" w:color="auto" w:fill="auto"/>
          </w:tcPr>
          <w:p w14:paraId="06A9CAA6" w14:textId="77777777" w:rsidR="005F326D" w:rsidRPr="007B5BE9" w:rsidRDefault="005F326D" w:rsidP="00FF626E">
            <w:pPr>
              <w:pStyle w:val="GlossEng"/>
            </w:pPr>
            <w:r w:rsidRPr="007B5BE9">
              <w:t>father</w:t>
            </w:r>
          </w:p>
        </w:tc>
      </w:tr>
    </w:tbl>
    <w:p w14:paraId="589BB9BD" w14:textId="77777777" w:rsidR="005F326D" w:rsidRDefault="005F326D" w:rsidP="005F326D">
      <w:pPr>
        <w:pStyle w:val="FreeTranslEng"/>
      </w:pPr>
      <w:r>
        <w:t xml:space="preserve">‘they </w:t>
      </w:r>
      <w:r w:rsidRPr="00A50EB0">
        <w:rPr>
          <w:rStyle w:val="ChBlueBold"/>
        </w:rPr>
        <w:t>almost</w:t>
      </w:r>
      <w:r>
        <w:t xml:space="preserve"> killed (my) father’ </w:t>
      </w:r>
      <w:r w:rsidRPr="000321CC">
        <w:rPr>
          <w:rStyle w:val="ExampleSource"/>
        </w:rPr>
        <w:t>[</w:t>
      </w:r>
      <w:r>
        <w:rPr>
          <w:rStyle w:val="ExampleSource"/>
        </w:rPr>
        <w:t>Elicited MY</w:t>
      </w:r>
      <w:r w:rsidRPr="000E4817">
        <w:rPr>
          <w:rStyle w:val="ExampleSource"/>
        </w:rPr>
        <w:t>131113.005</w:t>
      </w:r>
      <w:r w:rsidRPr="000321CC">
        <w:rPr>
          <w:rStyle w:val="ExampleSource"/>
        </w:rPr>
        <w:t>]</w:t>
      </w:r>
    </w:p>
    <w:tbl>
      <w:tblPr>
        <w:tblW w:w="0" w:type="auto"/>
        <w:tblCellMar>
          <w:left w:w="42" w:type="dxa"/>
          <w:right w:w="42" w:type="dxa"/>
        </w:tblCellMar>
        <w:tblLook w:val="01E0" w:firstRow="1" w:lastRow="1" w:firstColumn="1" w:lastColumn="1" w:noHBand="0" w:noVBand="0"/>
      </w:tblPr>
      <w:tblGrid>
        <w:gridCol w:w="709"/>
        <w:gridCol w:w="818"/>
        <w:gridCol w:w="584"/>
        <w:gridCol w:w="584"/>
        <w:gridCol w:w="651"/>
      </w:tblGrid>
      <w:tr w:rsidR="005F326D" w:rsidRPr="005D0663" w14:paraId="262BEC5B" w14:textId="77777777" w:rsidTr="00FF626E">
        <w:tc>
          <w:tcPr>
            <w:tcW w:w="709" w:type="dxa"/>
            <w:shd w:val="clear" w:color="auto" w:fill="auto"/>
          </w:tcPr>
          <w:p w14:paraId="69317008" w14:textId="77777777" w:rsidR="005F326D" w:rsidRPr="00A0098E" w:rsidRDefault="005F326D" w:rsidP="00FF626E">
            <w:pPr>
              <w:pStyle w:val="O0Nwnext"/>
            </w:pPr>
            <w:bookmarkStart w:id="2396" w:name="_Ref358118748"/>
            <w:r w:rsidRPr="00856563">
              <w:t>(</w:t>
            </w:r>
            <w:fldSimple w:instr=" SEQ ( \* ARABIC \s 1 ">
              <w:r w:rsidR="00154D81">
                <w:rPr>
                  <w:noProof/>
                </w:rPr>
                <w:t>194</w:t>
              </w:r>
            </w:fldSimple>
            <w:r w:rsidRPr="00856563">
              <w:t>)</w:t>
            </w:r>
            <w:bookmarkEnd w:id="2396"/>
          </w:p>
        </w:tc>
        <w:tc>
          <w:tcPr>
            <w:tcW w:w="818" w:type="dxa"/>
            <w:shd w:val="clear" w:color="auto" w:fill="auto"/>
          </w:tcPr>
          <w:p w14:paraId="28A3E416" w14:textId="77777777" w:rsidR="005F326D" w:rsidRPr="000E4817" w:rsidRDefault="005F326D" w:rsidP="00FF626E">
            <w:pPr>
              <w:pStyle w:val="Text"/>
              <w:rPr>
                <w:rStyle w:val="ChBlueBold"/>
              </w:rPr>
            </w:pPr>
            <w:r w:rsidRPr="000E4817">
              <w:rPr>
                <w:rStyle w:val="ChBlueBold"/>
              </w:rPr>
              <w:t>hampir</w:t>
            </w:r>
          </w:p>
        </w:tc>
        <w:tc>
          <w:tcPr>
            <w:tcW w:w="584" w:type="dxa"/>
            <w:shd w:val="clear" w:color="auto" w:fill="auto"/>
          </w:tcPr>
          <w:p w14:paraId="3271D92A" w14:textId="77777777" w:rsidR="005F326D" w:rsidRPr="007B5BE9" w:rsidRDefault="005F326D" w:rsidP="00FF626E">
            <w:pPr>
              <w:pStyle w:val="Text"/>
            </w:pPr>
            <w:r w:rsidRPr="007B5BE9">
              <w:t>dong</w:t>
            </w:r>
          </w:p>
        </w:tc>
        <w:tc>
          <w:tcPr>
            <w:tcW w:w="584" w:type="dxa"/>
            <w:shd w:val="clear" w:color="auto" w:fill="auto"/>
          </w:tcPr>
          <w:p w14:paraId="54A4EA70" w14:textId="77777777" w:rsidR="005F326D" w:rsidRPr="007B5BE9" w:rsidRDefault="005F326D" w:rsidP="00FF626E">
            <w:pPr>
              <w:pStyle w:val="Text"/>
            </w:pPr>
            <w:r w:rsidRPr="007B5BE9">
              <w:t>bunu</w:t>
            </w:r>
          </w:p>
        </w:tc>
        <w:tc>
          <w:tcPr>
            <w:tcW w:w="651" w:type="dxa"/>
            <w:shd w:val="clear" w:color="auto" w:fill="auto"/>
          </w:tcPr>
          <w:p w14:paraId="55C29DC8" w14:textId="77777777" w:rsidR="005F326D" w:rsidRPr="007B5BE9" w:rsidRDefault="005F326D" w:rsidP="00FF626E">
            <w:pPr>
              <w:pStyle w:val="Text"/>
            </w:pPr>
            <w:r w:rsidRPr="007B5BE9">
              <w:t>bapa</w:t>
            </w:r>
          </w:p>
        </w:tc>
      </w:tr>
      <w:tr w:rsidR="005F326D" w:rsidRPr="00AC23C4" w14:paraId="79432ACE" w14:textId="77777777" w:rsidTr="00FF626E">
        <w:tc>
          <w:tcPr>
            <w:tcW w:w="709" w:type="dxa"/>
            <w:shd w:val="clear" w:color="auto" w:fill="auto"/>
          </w:tcPr>
          <w:p w14:paraId="7E172BB5" w14:textId="77777777" w:rsidR="005F326D" w:rsidRPr="007B5BE9" w:rsidRDefault="005F326D" w:rsidP="00FF626E">
            <w:pPr>
              <w:pStyle w:val="GlossEng"/>
            </w:pPr>
          </w:p>
        </w:tc>
        <w:tc>
          <w:tcPr>
            <w:tcW w:w="818" w:type="dxa"/>
            <w:shd w:val="clear" w:color="auto" w:fill="auto"/>
          </w:tcPr>
          <w:p w14:paraId="59F4B7FD" w14:textId="77777777" w:rsidR="005F326D" w:rsidRPr="007B5BE9" w:rsidRDefault="005F326D" w:rsidP="00FF626E">
            <w:pPr>
              <w:pStyle w:val="GlossEng"/>
            </w:pPr>
            <w:r w:rsidRPr="007B5BE9">
              <w:t>almost</w:t>
            </w:r>
          </w:p>
        </w:tc>
        <w:tc>
          <w:tcPr>
            <w:tcW w:w="584" w:type="dxa"/>
            <w:shd w:val="clear" w:color="auto" w:fill="auto"/>
          </w:tcPr>
          <w:p w14:paraId="1C433ADB" w14:textId="77777777" w:rsidR="005F326D" w:rsidRPr="0099608C" w:rsidRDefault="005F326D" w:rsidP="00FF626E">
            <w:pPr>
              <w:pStyle w:val="GlossEng"/>
              <w:rPr>
                <w:rStyle w:val="ChSmallCaps"/>
              </w:rPr>
            </w:pPr>
            <w:r w:rsidRPr="0099608C">
              <w:rPr>
                <w:rStyle w:val="ChSmallCaps"/>
              </w:rPr>
              <w:t>3pl</w:t>
            </w:r>
          </w:p>
        </w:tc>
        <w:tc>
          <w:tcPr>
            <w:tcW w:w="584" w:type="dxa"/>
            <w:shd w:val="clear" w:color="auto" w:fill="auto"/>
          </w:tcPr>
          <w:p w14:paraId="5A35A425" w14:textId="77777777" w:rsidR="005F326D" w:rsidRPr="007B5BE9" w:rsidRDefault="005F326D" w:rsidP="00FF626E">
            <w:pPr>
              <w:pStyle w:val="GlossEng"/>
            </w:pPr>
            <w:r w:rsidRPr="007B5BE9">
              <w:t>kill</w:t>
            </w:r>
          </w:p>
        </w:tc>
        <w:tc>
          <w:tcPr>
            <w:tcW w:w="651" w:type="dxa"/>
            <w:shd w:val="clear" w:color="auto" w:fill="auto"/>
          </w:tcPr>
          <w:p w14:paraId="56E70F4F" w14:textId="77777777" w:rsidR="005F326D" w:rsidRPr="007B5BE9" w:rsidRDefault="005F326D" w:rsidP="00FF626E">
            <w:pPr>
              <w:pStyle w:val="GlossEng"/>
            </w:pPr>
            <w:r w:rsidRPr="007B5BE9">
              <w:t>father</w:t>
            </w:r>
          </w:p>
        </w:tc>
      </w:tr>
    </w:tbl>
    <w:p w14:paraId="20CE0A43" w14:textId="77777777" w:rsidR="005F326D" w:rsidRDefault="005F326D" w:rsidP="005F326D">
      <w:pPr>
        <w:pStyle w:val="FreeTranslEng15pt"/>
      </w:pPr>
      <w:r>
        <w:t xml:space="preserve">‘(it) </w:t>
      </w:r>
      <w:r w:rsidRPr="008D2FCA">
        <w:rPr>
          <w:rStyle w:val="ChBlueBold"/>
        </w:rPr>
        <w:t>almost</w:t>
      </w:r>
      <w:r>
        <w:t xml:space="preserve"> (happened that) they killed (my) father’ </w:t>
      </w:r>
      <w:r w:rsidRPr="007B5BE9">
        <w:rPr>
          <w:rStyle w:val="ExampleSource"/>
        </w:rPr>
        <w:t>[081011-022-Cv.0210]</w:t>
      </w:r>
    </w:p>
    <w:p w14:paraId="1B6C75B2" w14:textId="77777777" w:rsidR="005F326D" w:rsidRDefault="005F326D" w:rsidP="005F326D">
      <w:pPr>
        <w:pStyle w:val="Heading3"/>
      </w:pPr>
      <w:bookmarkStart w:id="2397" w:name="_Ref358227566"/>
      <w:bookmarkStart w:id="2398" w:name="_Toc362692996"/>
      <w:bookmarkStart w:id="2399" w:name="_Toc367531100"/>
      <w:bookmarkStart w:id="2400" w:name="_Toc440455595"/>
      <w:r>
        <w:t>Expressing manner</w:t>
      </w:r>
      <w:bookmarkEnd w:id="2397"/>
      <w:bookmarkEnd w:id="2398"/>
      <w:bookmarkEnd w:id="2399"/>
      <w:bookmarkEnd w:id="2400"/>
    </w:p>
    <w:p w14:paraId="2AEC00D6" w14:textId="77777777" w:rsidR="005F326D" w:rsidRDefault="005F326D" w:rsidP="005F326D">
      <w:pPr>
        <w:pStyle w:val="Body0010after"/>
      </w:pPr>
      <w:r>
        <w:t xml:space="preserve">Papuan Malay does not have manner adverbs. Instead, manner is expressed through stative verbs, as shown in </w:t>
      </w:r>
      <w:r>
        <w:fldChar w:fldCharType="begin"/>
      </w:r>
      <w:r>
        <w:instrText xml:space="preserve"> REF _Ref357794300 \h </w:instrText>
      </w:r>
      <w:r>
        <w:fldChar w:fldCharType="separate"/>
      </w:r>
      <w:r w:rsidR="00154D81" w:rsidRPr="007A0BC8">
        <w:t>(</w:t>
      </w:r>
      <w:r w:rsidR="00154D81">
        <w:rPr>
          <w:noProof/>
        </w:rPr>
        <w:t>195</w:t>
      </w:r>
      <w:r w:rsidR="00154D81" w:rsidRPr="007A0BC8">
        <w:t>)</w:t>
      </w:r>
      <w:r>
        <w:fldChar w:fldCharType="end"/>
      </w:r>
      <w:r>
        <w:t xml:space="preserve"> to </w:t>
      </w:r>
      <w:r>
        <w:fldChar w:fldCharType="begin"/>
      </w:r>
      <w:r>
        <w:instrText xml:space="preserve"> REF _Ref363136732 \h </w:instrText>
      </w:r>
      <w:r>
        <w:fldChar w:fldCharType="separate"/>
      </w:r>
      <w:r w:rsidR="00154D81" w:rsidRPr="007A0BC8">
        <w:t>(</w:t>
      </w:r>
      <w:r w:rsidR="00154D81">
        <w:rPr>
          <w:noProof/>
        </w:rPr>
        <w:t>200</w:t>
      </w:r>
      <w:r w:rsidR="00154D81" w:rsidRPr="007A0BC8">
        <w:t>)</w:t>
      </w:r>
      <w:r>
        <w:fldChar w:fldCharType="end"/>
      </w:r>
      <w:r>
        <w:t xml:space="preserve">. The modifying stative verbs always take a post-predicate position. In </w:t>
      </w:r>
      <w:r>
        <w:fldChar w:fldCharType="begin"/>
      </w:r>
      <w:r>
        <w:instrText xml:space="preserve"> REF _Ref357794300 \h </w:instrText>
      </w:r>
      <w:r>
        <w:fldChar w:fldCharType="separate"/>
      </w:r>
      <w:r w:rsidR="00154D81" w:rsidRPr="007A0BC8">
        <w:t>(</w:t>
      </w:r>
      <w:r w:rsidR="00154D81">
        <w:rPr>
          <w:noProof/>
        </w:rPr>
        <w:t>195</w:t>
      </w:r>
      <w:r w:rsidR="00154D81" w:rsidRPr="007A0BC8">
        <w:t>)</w:t>
      </w:r>
      <w:r>
        <w:fldChar w:fldCharType="end"/>
      </w:r>
      <w:r>
        <w:t xml:space="preserve">, for instance, post-predicate stative </w:t>
      </w:r>
      <w:r w:rsidRPr="00762788">
        <w:rPr>
          <w:rStyle w:val="ChItalBold"/>
        </w:rPr>
        <w:t>kras</w:t>
      </w:r>
      <w:r>
        <w:t xml:space="preserve"> ‘be harsh’ modifies stative </w:t>
      </w:r>
      <w:r w:rsidRPr="00C81399">
        <w:rPr>
          <w:rStyle w:val="ChItalBold"/>
        </w:rPr>
        <w:t>sakit</w:t>
      </w:r>
      <w:r>
        <w:t xml:space="preserve"> ‘be sick’, and in </w:t>
      </w:r>
      <w:r>
        <w:fldChar w:fldCharType="begin"/>
      </w:r>
      <w:r>
        <w:instrText xml:space="preserve"> REF _Ref363136730 \h </w:instrText>
      </w:r>
      <w:r>
        <w:fldChar w:fldCharType="separate"/>
      </w:r>
      <w:r w:rsidR="00154D81" w:rsidRPr="007A0BC8">
        <w:t>(</w:t>
      </w:r>
      <w:r w:rsidR="00154D81">
        <w:rPr>
          <w:noProof/>
        </w:rPr>
        <w:t>198</w:t>
      </w:r>
      <w:r w:rsidR="00154D81" w:rsidRPr="007A0BC8">
        <w:t>)</w:t>
      </w:r>
      <w:r>
        <w:fldChar w:fldCharType="end"/>
      </w:r>
      <w:r>
        <w:t xml:space="preserve"> </w:t>
      </w:r>
      <w:r w:rsidRPr="007C620D">
        <w:rPr>
          <w:rStyle w:val="ChItalBold"/>
        </w:rPr>
        <w:t>trus</w:t>
      </w:r>
      <w:r>
        <w:t xml:space="preserve"> ‘be continuous’ modifies </w:t>
      </w:r>
      <w:r w:rsidRPr="007C620D">
        <w:rPr>
          <w:rStyle w:val="ChItalBold"/>
        </w:rPr>
        <w:t>tatap dia</w:t>
      </w:r>
      <w:r>
        <w:t xml:space="preserve"> ‘observe him’. In verbal clauses with peripheral adjuncts, the modifying stative verb can directly follow the predicate as in </w:t>
      </w:r>
      <w:r>
        <w:fldChar w:fldCharType="begin"/>
      </w:r>
      <w:r>
        <w:instrText xml:space="preserve"> REF _Ref363136731 \h </w:instrText>
      </w:r>
      <w:r>
        <w:fldChar w:fldCharType="separate"/>
      </w:r>
      <w:r w:rsidR="00154D81" w:rsidRPr="007A0BC8">
        <w:t>(</w:t>
      </w:r>
      <w:r w:rsidR="00154D81">
        <w:rPr>
          <w:noProof/>
        </w:rPr>
        <w:t>199</w:t>
      </w:r>
      <w:r w:rsidR="00154D81" w:rsidRPr="007A0BC8">
        <w:t>)</w:t>
      </w:r>
      <w:r>
        <w:fldChar w:fldCharType="end"/>
      </w:r>
      <w:r>
        <w:t xml:space="preserve">, or follow the adjunct, as in </w:t>
      </w:r>
      <w:r>
        <w:fldChar w:fldCharType="begin"/>
      </w:r>
      <w:r>
        <w:instrText xml:space="preserve"> REF _Ref363136732 \h </w:instrText>
      </w:r>
      <w:r>
        <w:fldChar w:fldCharType="separate"/>
      </w:r>
      <w:r w:rsidR="00154D81" w:rsidRPr="007A0BC8">
        <w:t>(</w:t>
      </w:r>
      <w:r w:rsidR="00154D81">
        <w:rPr>
          <w:noProof/>
        </w:rPr>
        <w:t>200</w:t>
      </w:r>
      <w:r w:rsidR="00154D81" w:rsidRPr="007A0BC8">
        <w:t>)</w:t>
      </w:r>
      <w:r>
        <w:fldChar w:fldCharType="end"/>
      </w:r>
      <w:r>
        <w:t>.</w:t>
      </w:r>
    </w:p>
    <w:tbl>
      <w:tblPr>
        <w:tblW w:w="4714" w:type="dxa"/>
        <w:tblCellMar>
          <w:left w:w="42" w:type="dxa"/>
          <w:right w:w="42" w:type="dxa"/>
        </w:tblCellMar>
        <w:tblLook w:val="01E0" w:firstRow="1" w:lastRow="1" w:firstColumn="1" w:lastColumn="1" w:noHBand="0" w:noVBand="0"/>
      </w:tblPr>
      <w:tblGrid>
        <w:gridCol w:w="709"/>
        <w:gridCol w:w="868"/>
        <w:gridCol w:w="507"/>
        <w:gridCol w:w="540"/>
        <w:gridCol w:w="489"/>
        <w:gridCol w:w="745"/>
        <w:gridCol w:w="856"/>
      </w:tblGrid>
      <w:tr w:rsidR="005F326D" w:rsidRPr="00332D19" w14:paraId="555D708C" w14:textId="77777777" w:rsidTr="00FF626E">
        <w:tc>
          <w:tcPr>
            <w:tcW w:w="709" w:type="dxa"/>
            <w:shd w:val="clear" w:color="auto" w:fill="auto"/>
          </w:tcPr>
          <w:p w14:paraId="3AE8DD0C" w14:textId="77777777" w:rsidR="005F326D" w:rsidRPr="008A3EB0" w:rsidRDefault="005F326D" w:rsidP="00FF626E">
            <w:pPr>
              <w:pStyle w:val="O0Nwnext"/>
            </w:pPr>
            <w:bookmarkStart w:id="2401" w:name="_Ref357794300"/>
            <w:r w:rsidRPr="007A0BC8">
              <w:t>(</w:t>
            </w:r>
            <w:fldSimple w:instr=" SEQ ( \* ARABIC \s 1 ">
              <w:r w:rsidR="00154D81">
                <w:rPr>
                  <w:noProof/>
                </w:rPr>
                <w:t>195</w:t>
              </w:r>
            </w:fldSimple>
            <w:r w:rsidRPr="007A0BC8">
              <w:t>)</w:t>
            </w:r>
            <w:bookmarkEnd w:id="2401"/>
          </w:p>
        </w:tc>
        <w:tc>
          <w:tcPr>
            <w:tcW w:w="868" w:type="dxa"/>
            <w:shd w:val="clear" w:color="auto" w:fill="auto"/>
          </w:tcPr>
          <w:p w14:paraId="1274DDE5" w14:textId="77777777" w:rsidR="005F326D" w:rsidRPr="00297C55" w:rsidRDefault="005F326D" w:rsidP="00FF626E">
            <w:pPr>
              <w:pStyle w:val="Text"/>
            </w:pPr>
            <w:r w:rsidRPr="00297C55">
              <w:t>baru</w:t>
            </w:r>
          </w:p>
        </w:tc>
        <w:tc>
          <w:tcPr>
            <w:tcW w:w="507" w:type="dxa"/>
            <w:shd w:val="clear" w:color="auto" w:fill="auto"/>
          </w:tcPr>
          <w:p w14:paraId="28714713" w14:textId="77777777" w:rsidR="005F326D" w:rsidRPr="00297C55" w:rsidRDefault="005F326D" w:rsidP="00FF626E">
            <w:pPr>
              <w:pStyle w:val="Text"/>
            </w:pPr>
            <w:r w:rsidRPr="00297C55">
              <w:t>satu</w:t>
            </w:r>
          </w:p>
        </w:tc>
        <w:tc>
          <w:tcPr>
            <w:tcW w:w="540" w:type="dxa"/>
            <w:shd w:val="clear" w:color="auto" w:fill="auto"/>
          </w:tcPr>
          <w:p w14:paraId="1CC0762D" w14:textId="77777777" w:rsidR="005F326D" w:rsidRPr="00297C55" w:rsidRDefault="005F326D" w:rsidP="00FF626E">
            <w:pPr>
              <w:pStyle w:val="Text"/>
            </w:pPr>
            <w:r w:rsidRPr="00297C55">
              <w:t>kali</w:t>
            </w:r>
          </w:p>
        </w:tc>
        <w:tc>
          <w:tcPr>
            <w:tcW w:w="489" w:type="dxa"/>
            <w:shd w:val="clear" w:color="auto" w:fill="auto"/>
          </w:tcPr>
          <w:p w14:paraId="1E8260C2" w14:textId="77777777" w:rsidR="005F326D" w:rsidRPr="00297C55" w:rsidRDefault="005F326D" w:rsidP="00FF626E">
            <w:pPr>
              <w:pStyle w:val="Text"/>
            </w:pPr>
            <w:r w:rsidRPr="00297C55">
              <w:t>sa</w:t>
            </w:r>
          </w:p>
        </w:tc>
        <w:tc>
          <w:tcPr>
            <w:tcW w:w="745" w:type="dxa"/>
            <w:shd w:val="clear" w:color="auto" w:fill="auto"/>
          </w:tcPr>
          <w:p w14:paraId="0AC6C61A" w14:textId="77777777" w:rsidR="005F326D" w:rsidRPr="00297C55" w:rsidRDefault="005F326D" w:rsidP="00FF626E">
            <w:pPr>
              <w:pStyle w:val="Text"/>
            </w:pPr>
            <w:r w:rsidRPr="00297C55">
              <w:t>sakit</w:t>
            </w:r>
          </w:p>
        </w:tc>
        <w:tc>
          <w:tcPr>
            <w:tcW w:w="856" w:type="dxa"/>
            <w:shd w:val="clear" w:color="auto" w:fill="auto"/>
          </w:tcPr>
          <w:p w14:paraId="06AA7BD6" w14:textId="77777777" w:rsidR="005F326D" w:rsidRPr="006E40B1" w:rsidRDefault="005F326D" w:rsidP="00FF626E">
            <w:pPr>
              <w:pStyle w:val="Text"/>
              <w:rPr>
                <w:rStyle w:val="ChBlueBold"/>
              </w:rPr>
            </w:pPr>
            <w:r w:rsidRPr="006E40B1">
              <w:rPr>
                <w:rStyle w:val="ChBlueBold"/>
              </w:rPr>
              <w:t>kras</w:t>
            </w:r>
          </w:p>
        </w:tc>
      </w:tr>
      <w:tr w:rsidR="005F326D" w:rsidRPr="00AC23C4" w14:paraId="7D901F8C" w14:textId="77777777" w:rsidTr="00FF626E">
        <w:tc>
          <w:tcPr>
            <w:tcW w:w="709" w:type="dxa"/>
            <w:shd w:val="clear" w:color="auto" w:fill="auto"/>
          </w:tcPr>
          <w:p w14:paraId="7CB38059" w14:textId="77777777" w:rsidR="005F326D" w:rsidRPr="00297C55" w:rsidRDefault="005F326D" w:rsidP="00FF626E">
            <w:pPr>
              <w:pStyle w:val="GlossEng"/>
            </w:pPr>
          </w:p>
        </w:tc>
        <w:tc>
          <w:tcPr>
            <w:tcW w:w="868" w:type="dxa"/>
            <w:shd w:val="clear" w:color="auto" w:fill="auto"/>
          </w:tcPr>
          <w:p w14:paraId="0D4FE034" w14:textId="77777777" w:rsidR="005F326D" w:rsidRPr="0014512C" w:rsidRDefault="005F326D" w:rsidP="00FF626E">
            <w:pPr>
              <w:pStyle w:val="GlossEng"/>
            </w:pPr>
            <w:r>
              <w:t>and.then</w:t>
            </w:r>
          </w:p>
        </w:tc>
        <w:tc>
          <w:tcPr>
            <w:tcW w:w="507" w:type="dxa"/>
            <w:shd w:val="clear" w:color="auto" w:fill="auto"/>
          </w:tcPr>
          <w:p w14:paraId="4C58E6C2" w14:textId="77777777" w:rsidR="005F326D" w:rsidRPr="00297C55" w:rsidRDefault="005F326D" w:rsidP="00FF626E">
            <w:pPr>
              <w:pStyle w:val="GlossEng"/>
            </w:pPr>
            <w:r w:rsidRPr="00297C55">
              <w:t>one</w:t>
            </w:r>
          </w:p>
        </w:tc>
        <w:tc>
          <w:tcPr>
            <w:tcW w:w="540" w:type="dxa"/>
            <w:shd w:val="clear" w:color="auto" w:fill="auto"/>
          </w:tcPr>
          <w:p w14:paraId="09997F57" w14:textId="77777777" w:rsidR="005F326D" w:rsidRPr="00297C55" w:rsidRDefault="005F326D" w:rsidP="00FF626E">
            <w:pPr>
              <w:pStyle w:val="GlossEng"/>
            </w:pPr>
            <w:r w:rsidRPr="00297C55">
              <w:t>time</w:t>
            </w:r>
          </w:p>
        </w:tc>
        <w:tc>
          <w:tcPr>
            <w:tcW w:w="489" w:type="dxa"/>
            <w:shd w:val="clear" w:color="auto" w:fill="auto"/>
          </w:tcPr>
          <w:p w14:paraId="60B6DE6E" w14:textId="77777777" w:rsidR="005F326D" w:rsidRPr="0099608C" w:rsidRDefault="005F326D" w:rsidP="00FF626E">
            <w:pPr>
              <w:pStyle w:val="GlossEng"/>
              <w:rPr>
                <w:rStyle w:val="ChSmallCaps"/>
              </w:rPr>
            </w:pPr>
            <w:r w:rsidRPr="0099608C">
              <w:rPr>
                <w:rStyle w:val="ChSmallCaps"/>
              </w:rPr>
              <w:t>1sg</w:t>
            </w:r>
          </w:p>
        </w:tc>
        <w:tc>
          <w:tcPr>
            <w:tcW w:w="745" w:type="dxa"/>
            <w:shd w:val="clear" w:color="auto" w:fill="auto"/>
          </w:tcPr>
          <w:p w14:paraId="62801A25" w14:textId="77777777" w:rsidR="005F326D" w:rsidRPr="00297C55" w:rsidRDefault="005F326D" w:rsidP="00FF626E">
            <w:pPr>
              <w:pStyle w:val="GlossEng"/>
            </w:pPr>
            <w:r>
              <w:t>be.</w:t>
            </w:r>
            <w:r w:rsidRPr="00297C55">
              <w:t>sick</w:t>
            </w:r>
          </w:p>
        </w:tc>
        <w:tc>
          <w:tcPr>
            <w:tcW w:w="856" w:type="dxa"/>
            <w:shd w:val="clear" w:color="auto" w:fill="auto"/>
          </w:tcPr>
          <w:p w14:paraId="6777E4C4" w14:textId="77777777" w:rsidR="005F326D" w:rsidRPr="00297C55" w:rsidRDefault="005F326D" w:rsidP="00FF626E">
            <w:pPr>
              <w:pStyle w:val="GlossEng"/>
            </w:pPr>
            <w:r>
              <w:t>be.</w:t>
            </w:r>
            <w:r w:rsidRPr="00297C55">
              <w:t>harsh</w:t>
            </w:r>
          </w:p>
        </w:tc>
      </w:tr>
    </w:tbl>
    <w:p w14:paraId="1D1730BA" w14:textId="77777777" w:rsidR="005F326D" w:rsidRPr="00690E2C" w:rsidRDefault="005F326D" w:rsidP="005F326D">
      <w:pPr>
        <w:pStyle w:val="FreeTranslEng"/>
      </w:pPr>
      <w:r>
        <w:t xml:space="preserve">‘but then one time I was </w:t>
      </w:r>
      <w:r w:rsidRPr="006E40B1">
        <w:rPr>
          <w:rStyle w:val="ChBlueBold"/>
        </w:rPr>
        <w:t>badly</w:t>
      </w:r>
      <w:r>
        <w:t xml:space="preserve"> sick’ </w:t>
      </w:r>
      <w:r w:rsidRPr="00B1653A">
        <w:rPr>
          <w:rStyle w:val="ExampleSource"/>
        </w:rPr>
        <w:t>[080922-008-CvNP.0009]</w:t>
      </w:r>
    </w:p>
    <w:tbl>
      <w:tblPr>
        <w:tblW w:w="3947" w:type="dxa"/>
        <w:tblCellMar>
          <w:left w:w="42" w:type="dxa"/>
          <w:right w:w="42" w:type="dxa"/>
        </w:tblCellMar>
        <w:tblLook w:val="01E0" w:firstRow="1" w:lastRow="1" w:firstColumn="1" w:lastColumn="1" w:noHBand="0" w:noVBand="0"/>
      </w:tblPr>
      <w:tblGrid>
        <w:gridCol w:w="709"/>
        <w:gridCol w:w="540"/>
        <w:gridCol w:w="529"/>
        <w:gridCol w:w="684"/>
        <w:gridCol w:w="712"/>
        <w:gridCol w:w="773"/>
      </w:tblGrid>
      <w:tr w:rsidR="005F326D" w:rsidRPr="00D21787" w14:paraId="4B30986E" w14:textId="77777777" w:rsidTr="00FF626E">
        <w:tc>
          <w:tcPr>
            <w:tcW w:w="709" w:type="dxa"/>
            <w:shd w:val="clear" w:color="auto" w:fill="auto"/>
          </w:tcPr>
          <w:p w14:paraId="1DB51495" w14:textId="77777777" w:rsidR="005F326D" w:rsidRPr="008A3EB0" w:rsidRDefault="005F326D" w:rsidP="00FF626E">
            <w:pPr>
              <w:pStyle w:val="O0Nwnext"/>
            </w:pPr>
            <w:bookmarkStart w:id="2402" w:name="_Ref351371892"/>
            <w:r w:rsidRPr="007A0BC8">
              <w:t>(</w:t>
            </w:r>
            <w:fldSimple w:instr=" SEQ ( \* ARABIC \s 1 ">
              <w:r w:rsidR="00154D81">
                <w:rPr>
                  <w:noProof/>
                </w:rPr>
                <w:t>196</w:t>
              </w:r>
            </w:fldSimple>
            <w:r w:rsidRPr="007A0BC8">
              <w:t>)</w:t>
            </w:r>
            <w:bookmarkEnd w:id="2402"/>
          </w:p>
        </w:tc>
        <w:tc>
          <w:tcPr>
            <w:tcW w:w="540" w:type="dxa"/>
            <w:shd w:val="clear" w:color="auto" w:fill="auto"/>
          </w:tcPr>
          <w:p w14:paraId="46E356C5" w14:textId="77777777" w:rsidR="005F326D" w:rsidRPr="00297C55" w:rsidRDefault="005F326D" w:rsidP="00FF626E">
            <w:pPr>
              <w:pStyle w:val="Text"/>
            </w:pPr>
            <w:r w:rsidRPr="00297C55">
              <w:t>e</w:t>
            </w:r>
            <w:r>
              <w:t>,</w:t>
            </w:r>
          </w:p>
        </w:tc>
        <w:tc>
          <w:tcPr>
            <w:tcW w:w="529" w:type="dxa"/>
            <w:shd w:val="clear" w:color="auto" w:fill="auto"/>
          </w:tcPr>
          <w:p w14:paraId="1A8497B7" w14:textId="77777777" w:rsidR="005F326D" w:rsidRPr="00297C55" w:rsidRDefault="005F326D" w:rsidP="00FF626E">
            <w:pPr>
              <w:pStyle w:val="Text"/>
            </w:pPr>
            <w:r w:rsidRPr="00297C55">
              <w:t>kam</w:t>
            </w:r>
          </w:p>
        </w:tc>
        <w:tc>
          <w:tcPr>
            <w:tcW w:w="684" w:type="dxa"/>
            <w:shd w:val="clear" w:color="auto" w:fill="auto"/>
          </w:tcPr>
          <w:p w14:paraId="6BBCFA48" w14:textId="77777777" w:rsidR="005F326D" w:rsidRPr="00297C55" w:rsidRDefault="005F326D" w:rsidP="00FF626E">
            <w:pPr>
              <w:pStyle w:val="Text"/>
            </w:pPr>
            <w:r w:rsidRPr="00297C55">
              <w:t>mandi</w:t>
            </w:r>
          </w:p>
        </w:tc>
        <w:tc>
          <w:tcPr>
            <w:tcW w:w="712" w:type="dxa"/>
            <w:shd w:val="clear" w:color="auto" w:fill="auto"/>
          </w:tcPr>
          <w:p w14:paraId="4BDA7BD7" w14:textId="77777777" w:rsidR="005F326D" w:rsidRPr="006E40B1" w:rsidRDefault="005F326D" w:rsidP="00FF626E">
            <w:pPr>
              <w:pStyle w:val="Text"/>
              <w:rPr>
                <w:rStyle w:val="ChBlueBold"/>
              </w:rPr>
            </w:pPr>
            <w:r w:rsidRPr="006E40B1">
              <w:rPr>
                <w:rStyle w:val="ChBlueBold"/>
              </w:rPr>
              <w:t>cepat</w:t>
            </w:r>
          </w:p>
        </w:tc>
        <w:tc>
          <w:tcPr>
            <w:tcW w:w="773" w:type="dxa"/>
            <w:shd w:val="clear" w:color="auto" w:fill="auto"/>
          </w:tcPr>
          <w:p w14:paraId="17CDBF4D" w14:textId="77777777" w:rsidR="005F326D" w:rsidRPr="00297C55" w:rsidRDefault="005F326D" w:rsidP="00FF626E">
            <w:pPr>
              <w:pStyle w:val="Text"/>
            </w:pPr>
            <w:r w:rsidRPr="00297C55">
              <w:t>suda</w:t>
            </w:r>
            <w:r>
              <w:t>!</w:t>
            </w:r>
          </w:p>
        </w:tc>
      </w:tr>
      <w:tr w:rsidR="005F326D" w:rsidRPr="00AC23C4" w14:paraId="4B638D11" w14:textId="77777777" w:rsidTr="00FF626E">
        <w:tc>
          <w:tcPr>
            <w:tcW w:w="709" w:type="dxa"/>
            <w:shd w:val="clear" w:color="auto" w:fill="auto"/>
          </w:tcPr>
          <w:p w14:paraId="22549B4A" w14:textId="77777777" w:rsidR="005F326D" w:rsidRPr="00B1653A" w:rsidRDefault="005F326D" w:rsidP="00FF626E">
            <w:pPr>
              <w:pStyle w:val="GlossEng"/>
            </w:pPr>
          </w:p>
        </w:tc>
        <w:tc>
          <w:tcPr>
            <w:tcW w:w="540" w:type="dxa"/>
            <w:shd w:val="clear" w:color="auto" w:fill="auto"/>
          </w:tcPr>
          <w:p w14:paraId="22D62BDE" w14:textId="77777777" w:rsidR="005F326D" w:rsidRPr="00297C55" w:rsidRDefault="005F326D" w:rsidP="00FF626E">
            <w:pPr>
              <w:pStyle w:val="GlossEng"/>
            </w:pPr>
            <w:r w:rsidRPr="00297C55">
              <w:t>hey!</w:t>
            </w:r>
          </w:p>
        </w:tc>
        <w:tc>
          <w:tcPr>
            <w:tcW w:w="529" w:type="dxa"/>
            <w:shd w:val="clear" w:color="auto" w:fill="auto"/>
          </w:tcPr>
          <w:p w14:paraId="0D5DB027" w14:textId="77777777" w:rsidR="005F326D" w:rsidRPr="0099608C" w:rsidRDefault="005F326D" w:rsidP="00FF626E">
            <w:pPr>
              <w:pStyle w:val="GlossEng"/>
              <w:rPr>
                <w:rStyle w:val="ChSmallCaps"/>
              </w:rPr>
            </w:pPr>
            <w:r w:rsidRPr="0099608C">
              <w:rPr>
                <w:rStyle w:val="ChSmallCaps"/>
              </w:rPr>
              <w:t>2pl</w:t>
            </w:r>
          </w:p>
        </w:tc>
        <w:tc>
          <w:tcPr>
            <w:tcW w:w="684" w:type="dxa"/>
            <w:shd w:val="clear" w:color="auto" w:fill="auto"/>
          </w:tcPr>
          <w:p w14:paraId="5E3B8D1A" w14:textId="77777777" w:rsidR="005F326D" w:rsidRPr="00297C55" w:rsidRDefault="005F326D" w:rsidP="00FF626E">
            <w:pPr>
              <w:pStyle w:val="GlossEng"/>
            </w:pPr>
            <w:r w:rsidRPr="00297C55">
              <w:t>bathe</w:t>
            </w:r>
          </w:p>
        </w:tc>
        <w:tc>
          <w:tcPr>
            <w:tcW w:w="712" w:type="dxa"/>
            <w:shd w:val="clear" w:color="auto" w:fill="auto"/>
          </w:tcPr>
          <w:p w14:paraId="2DA0FC7B" w14:textId="77777777" w:rsidR="005F326D" w:rsidRPr="00297C55" w:rsidRDefault="005F326D" w:rsidP="00FF626E">
            <w:pPr>
              <w:pStyle w:val="GlossEng"/>
            </w:pPr>
            <w:r>
              <w:t>be.</w:t>
            </w:r>
            <w:r w:rsidRPr="00297C55">
              <w:t>fast</w:t>
            </w:r>
          </w:p>
        </w:tc>
        <w:tc>
          <w:tcPr>
            <w:tcW w:w="773" w:type="dxa"/>
            <w:shd w:val="clear" w:color="auto" w:fill="auto"/>
          </w:tcPr>
          <w:p w14:paraId="1402D2F4" w14:textId="77777777" w:rsidR="005F326D" w:rsidRPr="00297C55" w:rsidRDefault="005F326D" w:rsidP="00FF626E">
            <w:pPr>
              <w:pStyle w:val="GlossEng"/>
            </w:pPr>
            <w:r>
              <w:t>already</w:t>
            </w:r>
          </w:p>
        </w:tc>
      </w:tr>
    </w:tbl>
    <w:p w14:paraId="4527A861" w14:textId="77777777" w:rsidR="005F326D" w:rsidRDefault="005F326D" w:rsidP="005F326D">
      <w:pPr>
        <w:pStyle w:val="FreeTranslEng"/>
      </w:pPr>
      <w:r>
        <w:t xml:space="preserve">‘hey, you bathe </w:t>
      </w:r>
      <w:r w:rsidRPr="006E40B1">
        <w:rPr>
          <w:rStyle w:val="ChBlueBold"/>
        </w:rPr>
        <w:t>quickly</w:t>
      </w:r>
      <w:r w:rsidRPr="0091447B">
        <w:t>!</w:t>
      </w:r>
      <w:r>
        <w:t xml:space="preserve">’ </w:t>
      </w:r>
      <w:r w:rsidRPr="006E40B1">
        <w:rPr>
          <w:rStyle w:val="ExampleSource"/>
        </w:rPr>
        <w:t>[080917-008-NP.0128]</w:t>
      </w:r>
    </w:p>
    <w:tbl>
      <w:tblPr>
        <w:tblW w:w="3529" w:type="dxa"/>
        <w:tblCellMar>
          <w:left w:w="42" w:type="dxa"/>
          <w:right w:w="42" w:type="dxa"/>
        </w:tblCellMar>
        <w:tblLook w:val="01E0" w:firstRow="1" w:lastRow="1" w:firstColumn="1" w:lastColumn="1" w:noHBand="0" w:noVBand="0"/>
      </w:tblPr>
      <w:tblGrid>
        <w:gridCol w:w="709"/>
        <w:gridCol w:w="584"/>
        <w:gridCol w:w="484"/>
        <w:gridCol w:w="451"/>
        <w:gridCol w:w="1301"/>
      </w:tblGrid>
      <w:tr w:rsidR="005F326D" w:rsidRPr="005D0663" w14:paraId="72611854" w14:textId="77777777" w:rsidTr="00FF626E">
        <w:tc>
          <w:tcPr>
            <w:tcW w:w="709" w:type="dxa"/>
            <w:shd w:val="clear" w:color="auto" w:fill="auto"/>
          </w:tcPr>
          <w:p w14:paraId="1D737DF6" w14:textId="77777777" w:rsidR="005F326D" w:rsidRPr="008A3EB0" w:rsidRDefault="005F326D" w:rsidP="00FF626E">
            <w:pPr>
              <w:pStyle w:val="O0Nwnext"/>
            </w:pPr>
            <w:bookmarkStart w:id="2403" w:name="_Ref363136767"/>
            <w:r w:rsidRPr="007A0BC8">
              <w:t>(</w:t>
            </w:r>
            <w:fldSimple w:instr=" SEQ ( \* ARABIC \s 1 ">
              <w:r w:rsidR="00154D81">
                <w:rPr>
                  <w:noProof/>
                </w:rPr>
                <w:t>197</w:t>
              </w:r>
            </w:fldSimple>
            <w:r w:rsidRPr="007A0BC8">
              <w:t>)</w:t>
            </w:r>
            <w:bookmarkEnd w:id="2403"/>
          </w:p>
        </w:tc>
        <w:tc>
          <w:tcPr>
            <w:tcW w:w="584" w:type="dxa"/>
            <w:shd w:val="clear" w:color="auto" w:fill="auto"/>
          </w:tcPr>
          <w:p w14:paraId="72B40F58" w14:textId="77777777" w:rsidR="005F326D" w:rsidRPr="00297C55" w:rsidRDefault="005F326D" w:rsidP="00FF626E">
            <w:pPr>
              <w:pStyle w:val="Text"/>
            </w:pPr>
            <w:r w:rsidRPr="00297C55">
              <w:t>don</w:t>
            </w:r>
            <w:r>
              <w:t>g</w:t>
            </w:r>
          </w:p>
        </w:tc>
        <w:tc>
          <w:tcPr>
            <w:tcW w:w="484" w:type="dxa"/>
            <w:shd w:val="clear" w:color="auto" w:fill="auto"/>
          </w:tcPr>
          <w:p w14:paraId="00BDA007" w14:textId="77777777" w:rsidR="005F326D" w:rsidRPr="00297C55" w:rsidRDefault="005F326D" w:rsidP="00FF626E">
            <w:pPr>
              <w:pStyle w:val="Text"/>
            </w:pPr>
            <w:r w:rsidRPr="00297C55">
              <w:t>dua</w:t>
            </w:r>
          </w:p>
        </w:tc>
        <w:tc>
          <w:tcPr>
            <w:tcW w:w="451" w:type="dxa"/>
            <w:shd w:val="clear" w:color="auto" w:fill="auto"/>
          </w:tcPr>
          <w:p w14:paraId="05B0E62B" w14:textId="77777777" w:rsidR="005F326D" w:rsidRPr="003808D5" w:rsidRDefault="005F326D" w:rsidP="00FF626E">
            <w:pPr>
              <w:pStyle w:val="Text"/>
            </w:pPr>
            <w:r w:rsidRPr="003808D5">
              <w:t>lari</w:t>
            </w:r>
          </w:p>
        </w:tc>
        <w:tc>
          <w:tcPr>
            <w:tcW w:w="1301" w:type="dxa"/>
            <w:shd w:val="clear" w:color="auto" w:fill="auto"/>
          </w:tcPr>
          <w:p w14:paraId="6E7AA6E2" w14:textId="77777777" w:rsidR="005F326D" w:rsidRPr="003808D5" w:rsidRDefault="005F326D" w:rsidP="00FF626E">
            <w:pPr>
              <w:pStyle w:val="Text"/>
              <w:rPr>
                <w:rStyle w:val="ChBlueBold"/>
              </w:rPr>
            </w:pPr>
            <w:r w:rsidRPr="003808D5">
              <w:rPr>
                <w:rStyle w:val="ChBlueBold"/>
              </w:rPr>
              <w:t>trus</w:t>
            </w:r>
          </w:p>
        </w:tc>
      </w:tr>
      <w:tr w:rsidR="005F326D" w:rsidRPr="00AC23C4" w14:paraId="24B17607" w14:textId="77777777" w:rsidTr="00FF626E">
        <w:tc>
          <w:tcPr>
            <w:tcW w:w="709" w:type="dxa"/>
            <w:shd w:val="clear" w:color="auto" w:fill="auto"/>
          </w:tcPr>
          <w:p w14:paraId="11EF4295" w14:textId="77777777" w:rsidR="005F326D" w:rsidRPr="00B1653A" w:rsidRDefault="005F326D" w:rsidP="00FF626E">
            <w:pPr>
              <w:pStyle w:val="GlossEng"/>
            </w:pPr>
          </w:p>
        </w:tc>
        <w:tc>
          <w:tcPr>
            <w:tcW w:w="584" w:type="dxa"/>
            <w:shd w:val="clear" w:color="auto" w:fill="auto"/>
          </w:tcPr>
          <w:p w14:paraId="22DA0F8B" w14:textId="77777777" w:rsidR="005F326D" w:rsidRPr="0099608C" w:rsidRDefault="005F326D" w:rsidP="00FF626E">
            <w:pPr>
              <w:pStyle w:val="GlossEng"/>
              <w:rPr>
                <w:rStyle w:val="ChSmallCaps"/>
              </w:rPr>
            </w:pPr>
            <w:r w:rsidRPr="0099608C">
              <w:rPr>
                <w:rStyle w:val="ChSmallCaps"/>
              </w:rPr>
              <w:t>3pl</w:t>
            </w:r>
          </w:p>
        </w:tc>
        <w:tc>
          <w:tcPr>
            <w:tcW w:w="484" w:type="dxa"/>
            <w:shd w:val="clear" w:color="auto" w:fill="auto"/>
          </w:tcPr>
          <w:p w14:paraId="229310EE" w14:textId="77777777" w:rsidR="005F326D" w:rsidRPr="00297C55" w:rsidRDefault="005F326D" w:rsidP="00FF626E">
            <w:pPr>
              <w:pStyle w:val="GlossEng"/>
            </w:pPr>
            <w:r w:rsidRPr="00297C55">
              <w:t>two</w:t>
            </w:r>
          </w:p>
        </w:tc>
        <w:tc>
          <w:tcPr>
            <w:tcW w:w="451" w:type="dxa"/>
            <w:shd w:val="clear" w:color="auto" w:fill="auto"/>
          </w:tcPr>
          <w:p w14:paraId="7EFD2E3C" w14:textId="77777777" w:rsidR="005F326D" w:rsidRPr="00297C55" w:rsidRDefault="005F326D" w:rsidP="00FF626E">
            <w:pPr>
              <w:pStyle w:val="GlossEng"/>
            </w:pPr>
            <w:r w:rsidRPr="00297C55">
              <w:t>run</w:t>
            </w:r>
          </w:p>
        </w:tc>
        <w:tc>
          <w:tcPr>
            <w:tcW w:w="1301" w:type="dxa"/>
            <w:shd w:val="clear" w:color="auto" w:fill="auto"/>
          </w:tcPr>
          <w:p w14:paraId="51E3A157" w14:textId="77777777" w:rsidR="005F326D" w:rsidRPr="00297C55" w:rsidRDefault="005F326D" w:rsidP="00FF626E">
            <w:pPr>
              <w:pStyle w:val="GlossEng"/>
            </w:pPr>
            <w:r>
              <w:t>be.</w:t>
            </w:r>
            <w:r w:rsidRPr="00297C55">
              <w:t>continuous</w:t>
            </w:r>
          </w:p>
        </w:tc>
      </w:tr>
    </w:tbl>
    <w:p w14:paraId="4709A1D7" w14:textId="77777777" w:rsidR="005F326D" w:rsidRPr="00690E2C" w:rsidRDefault="005F326D" w:rsidP="005F326D">
      <w:pPr>
        <w:pStyle w:val="FreeTranslEng"/>
      </w:pPr>
      <w:r>
        <w:t>[About a motorbike trip:] ‘</w:t>
      </w:r>
      <w:r w:rsidRPr="004318CB">
        <w:t xml:space="preserve">the two of them </w:t>
      </w:r>
      <w:r>
        <w:t xml:space="preserve">drove </w:t>
      </w:r>
      <w:r w:rsidRPr="003C3AF6">
        <w:rPr>
          <w:rStyle w:val="ChBlueBold"/>
        </w:rPr>
        <w:t>continuously</w:t>
      </w:r>
      <w:r>
        <w:t>’</w:t>
      </w:r>
      <w:r w:rsidRPr="003C3AF6">
        <w:t xml:space="preserve"> </w:t>
      </w:r>
      <w:r w:rsidRPr="00CC48DD">
        <w:rPr>
          <w:rStyle w:val="ExampleSource"/>
        </w:rPr>
        <w:t>[081015-005-NP.0011]</w:t>
      </w:r>
    </w:p>
    <w:tbl>
      <w:tblPr>
        <w:tblW w:w="4917" w:type="dxa"/>
        <w:tblCellMar>
          <w:left w:w="42" w:type="dxa"/>
          <w:right w:w="42" w:type="dxa"/>
        </w:tblCellMar>
        <w:tblLook w:val="01E0" w:firstRow="1" w:lastRow="1" w:firstColumn="1" w:lastColumn="1" w:noHBand="0" w:noVBand="0"/>
      </w:tblPr>
      <w:tblGrid>
        <w:gridCol w:w="709"/>
        <w:gridCol w:w="1184"/>
        <w:gridCol w:w="489"/>
        <w:gridCol w:w="745"/>
        <w:gridCol w:w="489"/>
        <w:gridCol w:w="1301"/>
      </w:tblGrid>
      <w:tr w:rsidR="005F326D" w:rsidRPr="005D0663" w14:paraId="691D21E4" w14:textId="77777777" w:rsidTr="00FF626E">
        <w:tc>
          <w:tcPr>
            <w:tcW w:w="709" w:type="dxa"/>
            <w:shd w:val="clear" w:color="auto" w:fill="auto"/>
          </w:tcPr>
          <w:p w14:paraId="579290E4" w14:textId="77777777" w:rsidR="005F326D" w:rsidRPr="008A3EB0" w:rsidRDefault="005F326D" w:rsidP="00FF626E">
            <w:pPr>
              <w:pStyle w:val="O0Nwnext"/>
            </w:pPr>
            <w:bookmarkStart w:id="2404" w:name="_Ref363136730"/>
            <w:r w:rsidRPr="007A0BC8">
              <w:t>(</w:t>
            </w:r>
            <w:fldSimple w:instr=" SEQ ( \* ARABIC \s 1 ">
              <w:r w:rsidR="00154D81">
                <w:rPr>
                  <w:noProof/>
                </w:rPr>
                <w:t>198</w:t>
              </w:r>
            </w:fldSimple>
            <w:r w:rsidRPr="007A0BC8">
              <w:t>)</w:t>
            </w:r>
            <w:bookmarkEnd w:id="2404"/>
          </w:p>
        </w:tc>
        <w:tc>
          <w:tcPr>
            <w:tcW w:w="1184" w:type="dxa"/>
            <w:shd w:val="clear" w:color="auto" w:fill="auto"/>
          </w:tcPr>
          <w:p w14:paraId="2CCD683A" w14:textId="77777777" w:rsidR="005F326D" w:rsidRPr="001E2AC5" w:rsidRDefault="005F326D" w:rsidP="00FF626E">
            <w:pPr>
              <w:pStyle w:val="Text"/>
            </w:pPr>
            <w:r w:rsidRPr="001E2AC5">
              <w:t>langsung</w:t>
            </w:r>
          </w:p>
        </w:tc>
        <w:tc>
          <w:tcPr>
            <w:tcW w:w="489" w:type="dxa"/>
            <w:shd w:val="clear" w:color="auto" w:fill="auto"/>
          </w:tcPr>
          <w:p w14:paraId="5F24340A" w14:textId="77777777" w:rsidR="005F326D" w:rsidRPr="001E2AC5" w:rsidRDefault="005F326D" w:rsidP="00FF626E">
            <w:pPr>
              <w:pStyle w:val="Text"/>
            </w:pPr>
            <w:r w:rsidRPr="001E2AC5">
              <w:t>sa</w:t>
            </w:r>
          </w:p>
        </w:tc>
        <w:tc>
          <w:tcPr>
            <w:tcW w:w="745" w:type="dxa"/>
            <w:shd w:val="clear" w:color="auto" w:fill="auto"/>
          </w:tcPr>
          <w:p w14:paraId="0AED3B9A" w14:textId="77777777" w:rsidR="005F326D" w:rsidRPr="001E2AC5" w:rsidRDefault="005F326D" w:rsidP="00FF626E">
            <w:pPr>
              <w:pStyle w:val="Text"/>
            </w:pPr>
            <w:r w:rsidRPr="001E2AC5">
              <w:t>tatap</w:t>
            </w:r>
          </w:p>
        </w:tc>
        <w:tc>
          <w:tcPr>
            <w:tcW w:w="489" w:type="dxa"/>
            <w:shd w:val="clear" w:color="auto" w:fill="auto"/>
          </w:tcPr>
          <w:p w14:paraId="4A143FDD" w14:textId="77777777" w:rsidR="005F326D" w:rsidRPr="001E2AC5" w:rsidRDefault="005F326D" w:rsidP="00FF626E">
            <w:pPr>
              <w:pStyle w:val="Text"/>
            </w:pPr>
            <w:r w:rsidRPr="001E2AC5">
              <w:t>dia</w:t>
            </w:r>
          </w:p>
        </w:tc>
        <w:tc>
          <w:tcPr>
            <w:tcW w:w="1301" w:type="dxa"/>
            <w:shd w:val="clear" w:color="auto" w:fill="auto"/>
          </w:tcPr>
          <w:p w14:paraId="05E2CE9D" w14:textId="77777777" w:rsidR="005F326D" w:rsidRPr="00951711" w:rsidRDefault="005F326D" w:rsidP="00FF626E">
            <w:pPr>
              <w:pStyle w:val="Text"/>
              <w:rPr>
                <w:rStyle w:val="ChBlueBold"/>
              </w:rPr>
            </w:pPr>
            <w:r w:rsidRPr="00951711">
              <w:rPr>
                <w:rStyle w:val="ChBlueBold"/>
              </w:rPr>
              <w:t>trus</w:t>
            </w:r>
          </w:p>
        </w:tc>
      </w:tr>
      <w:tr w:rsidR="005F326D" w:rsidRPr="00AC23C4" w14:paraId="341FAB50" w14:textId="77777777" w:rsidTr="00FF626E">
        <w:tc>
          <w:tcPr>
            <w:tcW w:w="709" w:type="dxa"/>
            <w:shd w:val="clear" w:color="auto" w:fill="auto"/>
          </w:tcPr>
          <w:p w14:paraId="1DAA2543" w14:textId="77777777" w:rsidR="005F326D" w:rsidRPr="00BC4863" w:rsidRDefault="005F326D" w:rsidP="00FF626E">
            <w:pPr>
              <w:pStyle w:val="GlossEng"/>
            </w:pPr>
          </w:p>
        </w:tc>
        <w:tc>
          <w:tcPr>
            <w:tcW w:w="1184" w:type="dxa"/>
            <w:shd w:val="clear" w:color="auto" w:fill="auto"/>
          </w:tcPr>
          <w:p w14:paraId="2364315D" w14:textId="77777777" w:rsidR="005F326D" w:rsidRPr="001E2AC5" w:rsidRDefault="005F326D" w:rsidP="00FF626E">
            <w:pPr>
              <w:pStyle w:val="GlossEng"/>
            </w:pPr>
            <w:r w:rsidRPr="001E2AC5">
              <w:t>immediately</w:t>
            </w:r>
          </w:p>
        </w:tc>
        <w:tc>
          <w:tcPr>
            <w:tcW w:w="489" w:type="dxa"/>
            <w:shd w:val="clear" w:color="auto" w:fill="auto"/>
          </w:tcPr>
          <w:p w14:paraId="55C69533" w14:textId="77777777" w:rsidR="005F326D" w:rsidRPr="0099608C" w:rsidRDefault="005F326D" w:rsidP="00FF626E">
            <w:pPr>
              <w:pStyle w:val="GlossEng"/>
              <w:rPr>
                <w:rStyle w:val="ChSmallCaps"/>
              </w:rPr>
            </w:pPr>
            <w:r w:rsidRPr="0099608C">
              <w:rPr>
                <w:rStyle w:val="ChSmallCaps"/>
              </w:rPr>
              <w:t>1sg</w:t>
            </w:r>
          </w:p>
        </w:tc>
        <w:tc>
          <w:tcPr>
            <w:tcW w:w="745" w:type="dxa"/>
            <w:shd w:val="clear" w:color="auto" w:fill="auto"/>
          </w:tcPr>
          <w:p w14:paraId="3E56AC41" w14:textId="77777777" w:rsidR="005F326D" w:rsidRPr="001E2AC5" w:rsidRDefault="005F326D" w:rsidP="00FF626E">
            <w:pPr>
              <w:pStyle w:val="GlossEng"/>
            </w:pPr>
            <w:r>
              <w:t>gaze.at</w:t>
            </w:r>
          </w:p>
        </w:tc>
        <w:tc>
          <w:tcPr>
            <w:tcW w:w="489" w:type="dxa"/>
            <w:shd w:val="clear" w:color="auto" w:fill="auto"/>
          </w:tcPr>
          <w:p w14:paraId="1E1B1494" w14:textId="77777777" w:rsidR="005F326D" w:rsidRPr="0099608C" w:rsidRDefault="005F326D" w:rsidP="00FF626E">
            <w:pPr>
              <w:pStyle w:val="GlossEng"/>
              <w:rPr>
                <w:rStyle w:val="ChSmallCaps"/>
              </w:rPr>
            </w:pPr>
            <w:r w:rsidRPr="0099608C">
              <w:rPr>
                <w:rStyle w:val="ChSmallCaps"/>
              </w:rPr>
              <w:t>3sg</w:t>
            </w:r>
          </w:p>
        </w:tc>
        <w:tc>
          <w:tcPr>
            <w:tcW w:w="1301" w:type="dxa"/>
            <w:shd w:val="clear" w:color="auto" w:fill="auto"/>
          </w:tcPr>
          <w:p w14:paraId="0FF138E0" w14:textId="77777777" w:rsidR="005F326D" w:rsidRPr="001E2AC5" w:rsidRDefault="005F326D" w:rsidP="00FF626E">
            <w:pPr>
              <w:pStyle w:val="GlossEng"/>
            </w:pPr>
            <w:r>
              <w:t>be.</w:t>
            </w:r>
            <w:r w:rsidRPr="001E2AC5">
              <w:t>continuous</w:t>
            </w:r>
          </w:p>
        </w:tc>
      </w:tr>
    </w:tbl>
    <w:p w14:paraId="3DFBEFE8" w14:textId="77777777" w:rsidR="005F326D" w:rsidRDefault="005F326D" w:rsidP="005F326D">
      <w:pPr>
        <w:pStyle w:val="FreeTranslEng"/>
      </w:pPr>
      <w:r>
        <w:t xml:space="preserve">‘immediately I gazed at him </w:t>
      </w:r>
      <w:r>
        <w:rPr>
          <w:rStyle w:val="ChBlueBold"/>
        </w:rPr>
        <w:t>continuously</w:t>
      </w:r>
      <w:r>
        <w:t xml:space="preserve">’ </w:t>
      </w:r>
      <w:r w:rsidRPr="00BC4863">
        <w:rPr>
          <w:rStyle w:val="ExampleSource"/>
        </w:rPr>
        <w:t>[081006-035-CvEx.0071]</w:t>
      </w:r>
    </w:p>
    <w:tbl>
      <w:tblPr>
        <w:tblW w:w="4408" w:type="dxa"/>
        <w:tblCellMar>
          <w:left w:w="42" w:type="dxa"/>
          <w:right w:w="42" w:type="dxa"/>
        </w:tblCellMar>
        <w:tblLook w:val="01E0" w:firstRow="1" w:lastRow="1" w:firstColumn="1" w:lastColumn="1" w:noHBand="0" w:noVBand="0"/>
      </w:tblPr>
      <w:tblGrid>
        <w:gridCol w:w="709"/>
        <w:gridCol w:w="489"/>
        <w:gridCol w:w="573"/>
        <w:gridCol w:w="1301"/>
        <w:gridCol w:w="607"/>
        <w:gridCol w:w="729"/>
      </w:tblGrid>
      <w:tr w:rsidR="005F326D" w:rsidRPr="005D0663" w14:paraId="2E179895" w14:textId="77777777" w:rsidTr="00FF626E">
        <w:tc>
          <w:tcPr>
            <w:tcW w:w="709" w:type="dxa"/>
            <w:shd w:val="clear" w:color="auto" w:fill="auto"/>
          </w:tcPr>
          <w:p w14:paraId="052F7AF1" w14:textId="77777777" w:rsidR="005F326D" w:rsidRPr="008A3EB0" w:rsidRDefault="005F326D" w:rsidP="00FF626E">
            <w:pPr>
              <w:pStyle w:val="O0Nwnext"/>
            </w:pPr>
            <w:bookmarkStart w:id="2405" w:name="_Ref363136731"/>
            <w:r w:rsidRPr="007A0BC8">
              <w:t>(</w:t>
            </w:r>
            <w:fldSimple w:instr=" SEQ ( \* ARABIC \s 1 ">
              <w:r w:rsidR="00154D81">
                <w:rPr>
                  <w:noProof/>
                </w:rPr>
                <w:t>199</w:t>
              </w:r>
            </w:fldSimple>
            <w:r w:rsidRPr="007A0BC8">
              <w:t>)</w:t>
            </w:r>
            <w:bookmarkEnd w:id="2405"/>
          </w:p>
        </w:tc>
        <w:tc>
          <w:tcPr>
            <w:tcW w:w="489" w:type="dxa"/>
            <w:shd w:val="clear" w:color="auto" w:fill="auto"/>
          </w:tcPr>
          <w:p w14:paraId="098C12FF" w14:textId="77777777" w:rsidR="005F326D" w:rsidRPr="004E7634" w:rsidRDefault="005F326D" w:rsidP="00FF626E">
            <w:pPr>
              <w:pStyle w:val="Text"/>
            </w:pPr>
            <w:r w:rsidRPr="004E7634">
              <w:t>de</w:t>
            </w:r>
          </w:p>
        </w:tc>
        <w:tc>
          <w:tcPr>
            <w:tcW w:w="573" w:type="dxa"/>
            <w:shd w:val="clear" w:color="auto" w:fill="auto"/>
          </w:tcPr>
          <w:p w14:paraId="5DC170E4" w14:textId="77777777" w:rsidR="005F326D" w:rsidRPr="004E7634" w:rsidRDefault="005F326D" w:rsidP="00FF626E">
            <w:pPr>
              <w:pStyle w:val="Text"/>
            </w:pPr>
            <w:r w:rsidRPr="004E7634">
              <w:t>buka</w:t>
            </w:r>
          </w:p>
        </w:tc>
        <w:tc>
          <w:tcPr>
            <w:tcW w:w="1301" w:type="dxa"/>
            <w:shd w:val="clear" w:color="auto" w:fill="auto"/>
          </w:tcPr>
          <w:p w14:paraId="6114B3C4" w14:textId="77777777" w:rsidR="005F326D" w:rsidRPr="00181383" w:rsidRDefault="005F326D" w:rsidP="00FF626E">
            <w:pPr>
              <w:pStyle w:val="Text"/>
              <w:rPr>
                <w:rStyle w:val="ChBlueBold"/>
              </w:rPr>
            </w:pPr>
            <w:r w:rsidRPr="00181383">
              <w:rPr>
                <w:rStyle w:val="ChBlueBold"/>
              </w:rPr>
              <w:t>trus</w:t>
            </w:r>
          </w:p>
        </w:tc>
        <w:tc>
          <w:tcPr>
            <w:tcW w:w="607" w:type="dxa"/>
            <w:shd w:val="clear" w:color="auto" w:fill="auto"/>
          </w:tcPr>
          <w:p w14:paraId="72415758" w14:textId="77777777" w:rsidR="005F326D" w:rsidRPr="004E7634" w:rsidRDefault="005F326D" w:rsidP="00FF626E">
            <w:pPr>
              <w:pStyle w:val="Text"/>
            </w:pPr>
            <w:r w:rsidRPr="004E7634">
              <w:t>siang</w:t>
            </w:r>
          </w:p>
        </w:tc>
        <w:tc>
          <w:tcPr>
            <w:tcW w:w="729" w:type="dxa"/>
            <w:shd w:val="clear" w:color="auto" w:fill="auto"/>
          </w:tcPr>
          <w:p w14:paraId="4FC0AF72" w14:textId="77777777" w:rsidR="005F326D" w:rsidRPr="004E7634" w:rsidRDefault="005F326D" w:rsidP="00FF626E">
            <w:pPr>
              <w:pStyle w:val="Text"/>
            </w:pPr>
            <w:r w:rsidRPr="004E7634">
              <w:t>malam</w:t>
            </w:r>
          </w:p>
        </w:tc>
      </w:tr>
      <w:tr w:rsidR="005F326D" w:rsidRPr="00AC23C4" w14:paraId="4CCF36D2" w14:textId="77777777" w:rsidTr="00FF626E">
        <w:tc>
          <w:tcPr>
            <w:tcW w:w="709" w:type="dxa"/>
            <w:shd w:val="clear" w:color="auto" w:fill="auto"/>
          </w:tcPr>
          <w:p w14:paraId="5A4562BF" w14:textId="77777777" w:rsidR="005F326D" w:rsidRPr="004E7634" w:rsidRDefault="005F326D" w:rsidP="00FF626E">
            <w:pPr>
              <w:pStyle w:val="GlossEng"/>
            </w:pPr>
          </w:p>
        </w:tc>
        <w:tc>
          <w:tcPr>
            <w:tcW w:w="489" w:type="dxa"/>
            <w:shd w:val="clear" w:color="auto" w:fill="auto"/>
          </w:tcPr>
          <w:p w14:paraId="32EA1254" w14:textId="77777777" w:rsidR="005F326D" w:rsidRPr="0099608C" w:rsidRDefault="005F326D" w:rsidP="00FF626E">
            <w:pPr>
              <w:pStyle w:val="GlossEng"/>
              <w:rPr>
                <w:rStyle w:val="ChSmallCaps"/>
              </w:rPr>
            </w:pPr>
            <w:r w:rsidRPr="0099608C">
              <w:rPr>
                <w:rStyle w:val="ChSmallCaps"/>
              </w:rPr>
              <w:t>3sg</w:t>
            </w:r>
          </w:p>
        </w:tc>
        <w:tc>
          <w:tcPr>
            <w:tcW w:w="573" w:type="dxa"/>
            <w:shd w:val="clear" w:color="auto" w:fill="auto"/>
          </w:tcPr>
          <w:p w14:paraId="58CDEB4B" w14:textId="77777777" w:rsidR="005F326D" w:rsidRPr="004E7634" w:rsidRDefault="005F326D" w:rsidP="00FF626E">
            <w:pPr>
              <w:pStyle w:val="GlossEng"/>
            </w:pPr>
            <w:r w:rsidRPr="004E7634">
              <w:t>open</w:t>
            </w:r>
          </w:p>
        </w:tc>
        <w:tc>
          <w:tcPr>
            <w:tcW w:w="1301" w:type="dxa"/>
            <w:shd w:val="clear" w:color="auto" w:fill="auto"/>
          </w:tcPr>
          <w:p w14:paraId="6EC880B9" w14:textId="77777777" w:rsidR="005F326D" w:rsidRPr="004E7634" w:rsidRDefault="005F326D" w:rsidP="00FF626E">
            <w:pPr>
              <w:pStyle w:val="GlossEng"/>
            </w:pPr>
            <w:r>
              <w:t>be.</w:t>
            </w:r>
            <w:r w:rsidRPr="004E7634">
              <w:t>continuous</w:t>
            </w:r>
          </w:p>
        </w:tc>
        <w:tc>
          <w:tcPr>
            <w:tcW w:w="607" w:type="dxa"/>
            <w:shd w:val="clear" w:color="auto" w:fill="auto"/>
          </w:tcPr>
          <w:p w14:paraId="1CFF294D" w14:textId="77777777" w:rsidR="005F326D" w:rsidRPr="004E7634" w:rsidRDefault="005F326D" w:rsidP="00FF626E">
            <w:pPr>
              <w:pStyle w:val="GlossEng"/>
            </w:pPr>
            <w:r w:rsidRPr="004E7634">
              <w:t>day</w:t>
            </w:r>
          </w:p>
        </w:tc>
        <w:tc>
          <w:tcPr>
            <w:tcW w:w="729" w:type="dxa"/>
            <w:shd w:val="clear" w:color="auto" w:fill="auto"/>
          </w:tcPr>
          <w:p w14:paraId="03E03EA0" w14:textId="77777777" w:rsidR="005F326D" w:rsidRPr="004E7634" w:rsidRDefault="005F326D" w:rsidP="00FF626E">
            <w:pPr>
              <w:pStyle w:val="GlossEng"/>
            </w:pPr>
            <w:r w:rsidRPr="004E7634">
              <w:t>night</w:t>
            </w:r>
          </w:p>
        </w:tc>
      </w:tr>
    </w:tbl>
    <w:p w14:paraId="4477070E" w14:textId="77777777" w:rsidR="005F326D" w:rsidRDefault="005F326D" w:rsidP="005F326D">
      <w:pPr>
        <w:pStyle w:val="FreeTranslEng"/>
      </w:pPr>
      <w:r>
        <w:t xml:space="preserve">[About opening hours of an office] ‘it is open </w:t>
      </w:r>
      <w:r w:rsidRPr="00181383">
        <w:rPr>
          <w:rStyle w:val="ChBlueBold"/>
        </w:rPr>
        <w:t>continuously</w:t>
      </w:r>
      <w:r>
        <w:t xml:space="preserve"> day and night’ </w:t>
      </w:r>
      <w:r w:rsidRPr="00AF2D47">
        <w:rPr>
          <w:rStyle w:val="ExampleSource"/>
        </w:rPr>
        <w:t>[081005-001-Cv.0003]</w:t>
      </w:r>
    </w:p>
    <w:tbl>
      <w:tblPr>
        <w:tblW w:w="4262" w:type="dxa"/>
        <w:tblCellMar>
          <w:left w:w="42" w:type="dxa"/>
          <w:right w:w="42" w:type="dxa"/>
        </w:tblCellMar>
        <w:tblLook w:val="01E0" w:firstRow="1" w:lastRow="1" w:firstColumn="1" w:lastColumn="1" w:noHBand="0" w:noVBand="0"/>
      </w:tblPr>
      <w:tblGrid>
        <w:gridCol w:w="709"/>
        <w:gridCol w:w="284"/>
        <w:gridCol w:w="979"/>
        <w:gridCol w:w="360"/>
        <w:gridCol w:w="629"/>
        <w:gridCol w:w="1301"/>
      </w:tblGrid>
      <w:tr w:rsidR="005F326D" w:rsidRPr="005D0663" w14:paraId="3FC36DAB" w14:textId="77777777" w:rsidTr="00FF626E">
        <w:tc>
          <w:tcPr>
            <w:tcW w:w="709" w:type="dxa"/>
            <w:shd w:val="clear" w:color="auto" w:fill="auto"/>
          </w:tcPr>
          <w:p w14:paraId="25568C17" w14:textId="77777777" w:rsidR="005F326D" w:rsidRPr="008A3EB0" w:rsidRDefault="005F326D" w:rsidP="00FF626E">
            <w:pPr>
              <w:pStyle w:val="O0Nwnext"/>
            </w:pPr>
            <w:bookmarkStart w:id="2406" w:name="_Ref363136732"/>
            <w:r w:rsidRPr="007A0BC8">
              <w:t>(</w:t>
            </w:r>
            <w:fldSimple w:instr=" SEQ ( \* ARABIC \s 1 ">
              <w:r w:rsidR="00154D81">
                <w:rPr>
                  <w:noProof/>
                </w:rPr>
                <w:t>200</w:t>
              </w:r>
            </w:fldSimple>
            <w:r w:rsidRPr="007A0BC8">
              <w:t>)</w:t>
            </w:r>
            <w:bookmarkEnd w:id="2406"/>
          </w:p>
        </w:tc>
        <w:tc>
          <w:tcPr>
            <w:tcW w:w="284" w:type="dxa"/>
            <w:shd w:val="clear" w:color="auto" w:fill="auto"/>
          </w:tcPr>
          <w:p w14:paraId="04490655" w14:textId="77777777" w:rsidR="005F326D" w:rsidRPr="001E2AC5" w:rsidRDefault="005F326D" w:rsidP="00FF626E">
            <w:pPr>
              <w:pStyle w:val="Text"/>
            </w:pPr>
            <w:r>
              <w:t>…</w:t>
            </w:r>
          </w:p>
        </w:tc>
        <w:tc>
          <w:tcPr>
            <w:tcW w:w="979" w:type="dxa"/>
            <w:shd w:val="clear" w:color="auto" w:fill="auto"/>
          </w:tcPr>
          <w:p w14:paraId="0084924C" w14:textId="77777777" w:rsidR="005F326D" w:rsidRPr="001E2AC5" w:rsidRDefault="005F326D" w:rsidP="00FF626E">
            <w:pPr>
              <w:pStyle w:val="Text"/>
            </w:pPr>
            <w:r w:rsidRPr="001E2AC5">
              <w:t>terendam</w:t>
            </w:r>
          </w:p>
        </w:tc>
        <w:tc>
          <w:tcPr>
            <w:tcW w:w="360" w:type="dxa"/>
            <w:shd w:val="clear" w:color="auto" w:fill="auto"/>
          </w:tcPr>
          <w:p w14:paraId="78ED0F8C" w14:textId="77777777" w:rsidR="005F326D" w:rsidRPr="001E2AC5" w:rsidRDefault="005F326D" w:rsidP="00FF626E">
            <w:pPr>
              <w:pStyle w:val="Text"/>
            </w:pPr>
            <w:r w:rsidRPr="001E2AC5">
              <w:t>di</w:t>
            </w:r>
          </w:p>
        </w:tc>
        <w:tc>
          <w:tcPr>
            <w:tcW w:w="629" w:type="dxa"/>
            <w:shd w:val="clear" w:color="auto" w:fill="auto"/>
          </w:tcPr>
          <w:p w14:paraId="397A78EE" w14:textId="77777777" w:rsidR="005F326D" w:rsidRPr="001E2AC5" w:rsidRDefault="005F326D" w:rsidP="00FF626E">
            <w:pPr>
              <w:pStyle w:val="Text"/>
            </w:pPr>
            <w:r>
              <w:t>air</w:t>
            </w:r>
          </w:p>
        </w:tc>
        <w:tc>
          <w:tcPr>
            <w:tcW w:w="1301" w:type="dxa"/>
            <w:shd w:val="clear" w:color="auto" w:fill="auto"/>
          </w:tcPr>
          <w:p w14:paraId="2A7E0646" w14:textId="77777777" w:rsidR="005F326D" w:rsidRPr="00624A77" w:rsidRDefault="005F326D" w:rsidP="00FF626E">
            <w:pPr>
              <w:pStyle w:val="Text"/>
              <w:rPr>
                <w:rStyle w:val="ChBlueBold"/>
              </w:rPr>
            </w:pPr>
            <w:r w:rsidRPr="00624A77">
              <w:rPr>
                <w:rStyle w:val="ChBlueBold"/>
              </w:rPr>
              <w:t>trus</w:t>
            </w:r>
          </w:p>
        </w:tc>
      </w:tr>
      <w:tr w:rsidR="005F326D" w:rsidRPr="00AC23C4" w14:paraId="3E53803C" w14:textId="77777777" w:rsidTr="00FF626E">
        <w:tc>
          <w:tcPr>
            <w:tcW w:w="709" w:type="dxa"/>
            <w:shd w:val="clear" w:color="auto" w:fill="auto"/>
          </w:tcPr>
          <w:p w14:paraId="4753027A" w14:textId="77777777" w:rsidR="005F326D" w:rsidRPr="001E2AC5" w:rsidRDefault="005F326D" w:rsidP="00FF626E">
            <w:pPr>
              <w:pStyle w:val="GlossEng"/>
            </w:pPr>
          </w:p>
        </w:tc>
        <w:tc>
          <w:tcPr>
            <w:tcW w:w="284" w:type="dxa"/>
            <w:shd w:val="clear" w:color="auto" w:fill="auto"/>
          </w:tcPr>
          <w:p w14:paraId="5692D57D" w14:textId="77777777" w:rsidR="005F326D" w:rsidRPr="001E2AC5" w:rsidRDefault="005F326D" w:rsidP="00FF626E">
            <w:pPr>
              <w:pStyle w:val="GlossEng"/>
            </w:pPr>
          </w:p>
        </w:tc>
        <w:tc>
          <w:tcPr>
            <w:tcW w:w="979" w:type="dxa"/>
            <w:shd w:val="clear" w:color="auto" w:fill="auto"/>
          </w:tcPr>
          <w:p w14:paraId="5A150E13" w14:textId="77777777" w:rsidR="005F326D" w:rsidRPr="001E2AC5" w:rsidRDefault="005F326D" w:rsidP="00FF626E">
            <w:pPr>
              <w:pStyle w:val="GlossEng"/>
            </w:pPr>
            <w:r>
              <w:t>be.soaked</w:t>
            </w:r>
          </w:p>
        </w:tc>
        <w:tc>
          <w:tcPr>
            <w:tcW w:w="360" w:type="dxa"/>
            <w:shd w:val="clear" w:color="auto" w:fill="auto"/>
          </w:tcPr>
          <w:p w14:paraId="74C9DDCB" w14:textId="77777777" w:rsidR="005F326D" w:rsidRPr="001E2AC5" w:rsidRDefault="005F326D" w:rsidP="00FF626E">
            <w:pPr>
              <w:pStyle w:val="GlossEng"/>
            </w:pPr>
            <w:r w:rsidRPr="001E2AC5">
              <w:t>at</w:t>
            </w:r>
          </w:p>
        </w:tc>
        <w:tc>
          <w:tcPr>
            <w:tcW w:w="629" w:type="dxa"/>
            <w:shd w:val="clear" w:color="auto" w:fill="auto"/>
          </w:tcPr>
          <w:p w14:paraId="7F4EAE5A" w14:textId="77777777" w:rsidR="005F326D" w:rsidRPr="001E2AC5" w:rsidRDefault="005F326D" w:rsidP="00FF626E">
            <w:pPr>
              <w:pStyle w:val="GlossEng"/>
            </w:pPr>
            <w:r w:rsidRPr="001E2AC5">
              <w:t>water</w:t>
            </w:r>
          </w:p>
        </w:tc>
        <w:tc>
          <w:tcPr>
            <w:tcW w:w="1301" w:type="dxa"/>
            <w:shd w:val="clear" w:color="auto" w:fill="auto"/>
          </w:tcPr>
          <w:p w14:paraId="0883AB69" w14:textId="77777777" w:rsidR="005F326D" w:rsidRPr="001E2AC5" w:rsidRDefault="005F326D" w:rsidP="00FF626E">
            <w:pPr>
              <w:pStyle w:val="GlossEng"/>
            </w:pPr>
            <w:r>
              <w:t>be.</w:t>
            </w:r>
            <w:r w:rsidRPr="001E2AC5">
              <w:t>continuous</w:t>
            </w:r>
          </w:p>
        </w:tc>
      </w:tr>
    </w:tbl>
    <w:p w14:paraId="246B5444" w14:textId="77777777" w:rsidR="005F326D" w:rsidRPr="00072AF1" w:rsidRDefault="005F326D" w:rsidP="005F326D">
      <w:pPr>
        <w:pStyle w:val="FreeTranslEng15pt"/>
      </w:pPr>
      <w:r>
        <w:t xml:space="preserve">[About a motorbike that got stuck in a river:] ‘[(the motorbike) is still there …,] (it) is immersed in water </w:t>
      </w:r>
      <w:r w:rsidRPr="00624A77">
        <w:rPr>
          <w:rStyle w:val="ChBlueBold"/>
        </w:rPr>
        <w:t>continuously</w:t>
      </w:r>
      <w:r>
        <w:t xml:space="preserve">’ </w:t>
      </w:r>
      <w:r w:rsidRPr="007168DD">
        <w:rPr>
          <w:rStyle w:val="ExampleSource"/>
        </w:rPr>
        <w:t>[081008-003-Cv.0026]</w:t>
      </w:r>
    </w:p>
    <w:p w14:paraId="448C7FB5" w14:textId="77777777" w:rsidR="005F326D" w:rsidRDefault="005F326D" w:rsidP="005F326D">
      <w:pPr>
        <w:pStyle w:val="Heading3"/>
      </w:pPr>
      <w:bookmarkStart w:id="2407" w:name="_Ref363225033"/>
      <w:bookmarkStart w:id="2408" w:name="_Toc367531101"/>
      <w:bookmarkStart w:id="2409" w:name="_Toc440455596"/>
      <w:r>
        <w:t>Summary</w:t>
      </w:r>
      <w:bookmarkEnd w:id="2407"/>
      <w:bookmarkEnd w:id="2408"/>
      <w:bookmarkEnd w:id="2409"/>
    </w:p>
    <w:p w14:paraId="5D0C15C6" w14:textId="77777777" w:rsidR="005F326D" w:rsidRDefault="005F326D" w:rsidP="005F326D">
      <w:pPr>
        <w:pStyle w:val="Body0000after"/>
      </w:pPr>
      <w:r>
        <w:t>The Papuan Malay adverbs take different positions within the clause, that is, they can occur in pre-predicate or in post-predicate position. The most common position, however, is the pre-predicate one. There are also a fair number of adverbs which can occur in both positions.</w:t>
      </w:r>
    </w:p>
    <w:p w14:paraId="33AC30A9" w14:textId="77777777" w:rsidR="005F326D" w:rsidRDefault="005F326D" w:rsidP="005F326D">
      <w:pPr>
        <w:pStyle w:val="Body0500after"/>
      </w:pPr>
      <w:r>
        <w:t xml:space="preserve">For the pre-predicate adverbs two positions are attested, one directly preceding the predicate and one preceding the subject. A fair number of pre-predicate adverbs can occur in both positions. Likewise, for the post-predicate adverbs two positions are attested, one directly following the predicate and, in clauses with peripheral adjuncts, one following the adjunct. Most post-predicate adverbs can occur in both positions. In terms of their functions, the adverbs </w:t>
      </w:r>
      <w:r>
        <w:rPr>
          <w:lang w:eastAsia="en-US"/>
        </w:rPr>
        <w:t>designate aspect, frequency, affirmation and negation, modality,</w:t>
      </w:r>
      <w:r w:rsidRPr="00311C9E">
        <w:rPr>
          <w:lang w:eastAsia="en-US"/>
        </w:rPr>
        <w:t xml:space="preserve"> </w:t>
      </w:r>
      <w:r>
        <w:rPr>
          <w:lang w:eastAsia="en-US"/>
        </w:rPr>
        <w:t xml:space="preserve">time, focus, and degree; manner is </w:t>
      </w:r>
      <w:r>
        <w:t>expressed through stative verbs in post-predicate position.</w:t>
      </w:r>
    </w:p>
    <w:p w14:paraId="6FD3942A" w14:textId="77777777" w:rsidR="005F326D" w:rsidRDefault="005F326D" w:rsidP="005F326D">
      <w:pPr>
        <w:pStyle w:val="Body0505after"/>
      </w:pPr>
      <w:r>
        <w:t>Listed according to their semantic functions, the adverbs have the following distributional preferences.</w:t>
      </w:r>
    </w:p>
    <w:p w14:paraId="22E8081F" w14:textId="77777777" w:rsidR="005F326D" w:rsidRDefault="005F326D" w:rsidP="005F326D">
      <w:pPr>
        <w:pStyle w:val="O05N05wnext"/>
        <w:numPr>
          <w:ilvl w:val="0"/>
          <w:numId w:val="78"/>
        </w:numPr>
      </w:pPr>
      <w:r>
        <w:t>Aspect adverbs</w:t>
      </w:r>
    </w:p>
    <w:p w14:paraId="3A8C404A" w14:textId="77777777" w:rsidR="005F326D" w:rsidRDefault="005F326D" w:rsidP="005F326D">
      <w:pPr>
        <w:pStyle w:val="I1I"/>
      </w:pPr>
      <w:r>
        <w:t>They only occur in pre-predicate position, directly preceding the predicate.</w:t>
      </w:r>
    </w:p>
    <w:p w14:paraId="318B251C" w14:textId="77777777" w:rsidR="005F326D" w:rsidRDefault="005F326D" w:rsidP="005F326D">
      <w:pPr>
        <w:pStyle w:val="O05N05wnext"/>
        <w:numPr>
          <w:ilvl w:val="0"/>
          <w:numId w:val="78"/>
        </w:numPr>
      </w:pPr>
      <w:r>
        <w:t>Frequency adverbs</w:t>
      </w:r>
    </w:p>
    <w:p w14:paraId="421B6EED" w14:textId="77777777" w:rsidR="005F326D" w:rsidRDefault="005F326D" w:rsidP="005F326D">
      <w:pPr>
        <w:pStyle w:val="I1I"/>
      </w:pPr>
      <w:r>
        <w:t>They only occur in pre-predicate position where they directly precede the predicate or the subject.</w:t>
      </w:r>
    </w:p>
    <w:p w14:paraId="317B4613" w14:textId="77777777" w:rsidR="005F326D" w:rsidRDefault="005F326D" w:rsidP="005F326D">
      <w:pPr>
        <w:pStyle w:val="O05N05wnext"/>
        <w:numPr>
          <w:ilvl w:val="0"/>
          <w:numId w:val="78"/>
        </w:numPr>
      </w:pPr>
      <w:r>
        <w:t>Affirmation and negation adverbs</w:t>
      </w:r>
    </w:p>
    <w:p w14:paraId="613C27C8" w14:textId="77777777" w:rsidR="005F326D" w:rsidRDefault="005F326D" w:rsidP="005F326D">
      <w:pPr>
        <w:pStyle w:val="I1I"/>
      </w:pPr>
      <w:r>
        <w:t>They always occur in a predicate position. The affirmation adverb always precedes the subject, while the three negation adverbs directly precede the predicate.</w:t>
      </w:r>
    </w:p>
    <w:p w14:paraId="5BCF1E8A" w14:textId="77777777" w:rsidR="005F326D" w:rsidRDefault="005F326D" w:rsidP="005F326D">
      <w:pPr>
        <w:pStyle w:val="O05N05wnext"/>
        <w:numPr>
          <w:ilvl w:val="0"/>
          <w:numId w:val="78"/>
        </w:numPr>
      </w:pPr>
      <w:r>
        <w:t>Modal adverbs</w:t>
      </w:r>
    </w:p>
    <w:p w14:paraId="33D369C7" w14:textId="77777777" w:rsidR="005F326D" w:rsidRDefault="005F326D" w:rsidP="005F326D">
      <w:pPr>
        <w:pStyle w:val="I1I"/>
      </w:pPr>
      <w:r>
        <w:t xml:space="preserve">All epistemic and evaluative adverbs take a pre-predicate position, preceding the subject. Besides, most of the epistemic adverbs can also directly precede the predicate; the exceptions are </w:t>
      </w:r>
      <w:r w:rsidRPr="00044228">
        <w:rPr>
          <w:rStyle w:val="ChItalBold"/>
        </w:rPr>
        <w:t>artinya</w:t>
      </w:r>
      <w:r>
        <w:t xml:space="preserve"> ‘that means’ and </w:t>
      </w:r>
      <w:r w:rsidRPr="001968E7">
        <w:rPr>
          <w:rStyle w:val="ChItalBold"/>
        </w:rPr>
        <w:t>maksutnya</w:t>
      </w:r>
      <w:r>
        <w:t xml:space="preserve"> ‘that is to say’ which always precede the subject.</w:t>
      </w:r>
    </w:p>
    <w:p w14:paraId="508DC25F" w14:textId="77777777" w:rsidR="005F326D" w:rsidRDefault="005F326D" w:rsidP="005F326D">
      <w:pPr>
        <w:pStyle w:val="O05N05wnext"/>
        <w:numPr>
          <w:ilvl w:val="0"/>
          <w:numId w:val="78"/>
        </w:numPr>
      </w:pPr>
      <w:r>
        <w:t>Temporal adverbs</w:t>
      </w:r>
    </w:p>
    <w:p w14:paraId="69669080" w14:textId="77777777" w:rsidR="005F326D" w:rsidRDefault="005F326D" w:rsidP="005F326D">
      <w:pPr>
        <w:pStyle w:val="I1I"/>
      </w:pPr>
      <w:r>
        <w:t xml:space="preserve">All but two can occur in </w:t>
      </w:r>
      <w:r w:rsidRPr="00D45607">
        <w:t>pre- or</w:t>
      </w:r>
      <w:r>
        <w:t xml:space="preserve"> in</w:t>
      </w:r>
      <w:r w:rsidRPr="00D45607">
        <w:t xml:space="preserve"> post-predicate position</w:t>
      </w:r>
      <w:r>
        <w:t>.</w:t>
      </w:r>
      <w:r w:rsidRPr="00D45607">
        <w:t xml:space="preserve"> </w:t>
      </w:r>
      <w:r>
        <w:t xml:space="preserve">In pre-predicate position, the adverbs can directly precede the predicate or the subject. In post-predicate position, they always follow the predicate and, in clauses with peripheral adjuncts, precede the adjunct. Two adverbs only occur in pre-predicate position, namely </w:t>
      </w:r>
      <w:r w:rsidRPr="00341079">
        <w:rPr>
          <w:rStyle w:val="ChItalBold"/>
        </w:rPr>
        <w:t>baru</w:t>
      </w:r>
      <w:r>
        <w:t xml:space="preserve"> ‘recently’ and </w:t>
      </w:r>
      <w:r w:rsidRPr="00341079">
        <w:rPr>
          <w:rStyle w:val="ChItalBold"/>
        </w:rPr>
        <w:t>baru</w:t>
      </w:r>
      <w:r>
        <w:rPr>
          <w:rStyle w:val="ChItalBold"/>
        </w:rPr>
        <w:t>~baru</w:t>
      </w:r>
      <w:r>
        <w:t xml:space="preserve"> ‘just now’</w:t>
      </w:r>
      <w:r w:rsidRPr="00D45607">
        <w:t>.</w:t>
      </w:r>
    </w:p>
    <w:p w14:paraId="1EC25E1C" w14:textId="77777777" w:rsidR="005F326D" w:rsidRDefault="005F326D" w:rsidP="005F326D">
      <w:pPr>
        <w:pStyle w:val="O05N05wnext"/>
        <w:numPr>
          <w:ilvl w:val="0"/>
          <w:numId w:val="78"/>
        </w:numPr>
      </w:pPr>
      <w:r>
        <w:t>Focus adverbs</w:t>
      </w:r>
    </w:p>
    <w:p w14:paraId="21A12952" w14:textId="77777777" w:rsidR="005F326D" w:rsidRDefault="005F326D" w:rsidP="005F326D">
      <w:pPr>
        <w:pStyle w:val="I1I"/>
      </w:pPr>
      <w:r>
        <w:t xml:space="preserve">All but three only occur in pre-predicate position where they can directly precede the predicate or the subject. The exceptions are </w:t>
      </w:r>
      <w:r w:rsidRPr="00CA7394">
        <w:rPr>
          <w:rStyle w:val="ChItalBold"/>
        </w:rPr>
        <w:t>juga</w:t>
      </w:r>
      <w:r>
        <w:rPr>
          <w:lang w:eastAsia="en-US"/>
        </w:rPr>
        <w:t xml:space="preserve"> ‘also’, </w:t>
      </w:r>
      <w:r w:rsidRPr="0068518F">
        <w:rPr>
          <w:rStyle w:val="ChItalBold"/>
        </w:rPr>
        <w:t>lagi</w:t>
      </w:r>
      <w:r>
        <w:rPr>
          <w:lang w:eastAsia="en-US"/>
        </w:rPr>
        <w:t xml:space="preserve"> ‘again, also’, and </w:t>
      </w:r>
      <w:r w:rsidRPr="00CA7394">
        <w:rPr>
          <w:rStyle w:val="ChItalBold"/>
        </w:rPr>
        <w:t>saja</w:t>
      </w:r>
      <w:r>
        <w:rPr>
          <w:lang w:eastAsia="en-US"/>
        </w:rPr>
        <w:t xml:space="preserve"> ‘just’, which take a post-predicate position. While </w:t>
      </w:r>
      <w:r w:rsidRPr="0068518F">
        <w:rPr>
          <w:rStyle w:val="ChItalBold"/>
        </w:rPr>
        <w:t>lagi</w:t>
      </w:r>
      <w:r>
        <w:rPr>
          <w:lang w:eastAsia="en-US"/>
        </w:rPr>
        <w:t xml:space="preserve"> ‘again, also’, and </w:t>
      </w:r>
      <w:r w:rsidRPr="00CA7394">
        <w:rPr>
          <w:rStyle w:val="ChItalBold"/>
        </w:rPr>
        <w:t>saja</w:t>
      </w:r>
      <w:r>
        <w:rPr>
          <w:lang w:eastAsia="en-US"/>
        </w:rPr>
        <w:t xml:space="preserve"> ‘just’ only occur in post-predicate position, </w:t>
      </w:r>
      <w:r w:rsidRPr="00CA7394">
        <w:rPr>
          <w:rStyle w:val="ChItalBold"/>
        </w:rPr>
        <w:t>juga</w:t>
      </w:r>
      <w:r>
        <w:rPr>
          <w:lang w:eastAsia="en-US"/>
        </w:rPr>
        <w:t xml:space="preserve"> ‘also’ also takes a pre-predicate position. In post-predicate position, the three adverbs </w:t>
      </w:r>
      <w:r>
        <w:t>can either directly follow the predicate or, in clauses with peripheral adjuncts, follow the adjunct.</w:t>
      </w:r>
    </w:p>
    <w:p w14:paraId="3EBAFDC4" w14:textId="77777777" w:rsidR="005F326D" w:rsidRDefault="005F326D" w:rsidP="005F326D">
      <w:pPr>
        <w:pStyle w:val="O05N05wnext"/>
        <w:numPr>
          <w:ilvl w:val="0"/>
          <w:numId w:val="78"/>
        </w:numPr>
      </w:pPr>
      <w:r>
        <w:t>Degree adverbs</w:t>
      </w:r>
    </w:p>
    <w:p w14:paraId="26A60CEA" w14:textId="77777777" w:rsidR="005F326D" w:rsidRDefault="005F326D" w:rsidP="005F326D">
      <w:pPr>
        <w:pStyle w:val="I1I"/>
      </w:pPr>
      <w:r>
        <w:t xml:space="preserve">All but one only take a pre-predicate position, where most of them directly precede the predicate. The exception is </w:t>
      </w:r>
      <w:r w:rsidRPr="00BA4CBA">
        <w:rPr>
          <w:rStyle w:val="ChItalBold"/>
        </w:rPr>
        <w:t>hampir</w:t>
      </w:r>
      <w:r>
        <w:t xml:space="preserve"> ‘almost’ which can also precede the subject. The one degree adverb which is unattested in pre-predicate position is </w:t>
      </w:r>
      <w:r w:rsidRPr="00BA4CBA">
        <w:rPr>
          <w:rStyle w:val="ChItalBold"/>
        </w:rPr>
        <w:t>skali</w:t>
      </w:r>
      <w:r>
        <w:t xml:space="preserve"> ‘very’. It only occurs in post-predicate position, directly following the predicate.</w:t>
      </w:r>
    </w:p>
    <w:p w14:paraId="4B4A3623" w14:textId="77777777" w:rsidR="005F326D" w:rsidRDefault="005F326D" w:rsidP="005F326D">
      <w:pPr>
        <w:pStyle w:val="Body0005after"/>
      </w:pPr>
      <w:r>
        <w:t xml:space="preserve">These distributional preferences are summarized in </w:t>
      </w:r>
      <w:r>
        <w:fldChar w:fldCharType="begin"/>
      </w:r>
      <w:r>
        <w:instrText xml:space="preserve"> REF _Ref363146853 \h </w:instrText>
      </w:r>
      <w:r>
        <w:fldChar w:fldCharType="separate"/>
      </w:r>
      <w:r w:rsidR="00154D81" w:rsidRPr="00534F9D">
        <w:t xml:space="preserve">Table </w:t>
      </w:r>
      <w:r w:rsidR="00154D81">
        <w:rPr>
          <w:noProof/>
          <w:cs/>
        </w:rPr>
        <w:t>‎</w:t>
      </w:r>
      <w:r w:rsidR="00154D81">
        <w:rPr>
          <w:noProof/>
        </w:rPr>
        <w:t>5</w:t>
      </w:r>
      <w:r w:rsidR="00154D81">
        <w:t>.</w:t>
      </w:r>
      <w:r w:rsidR="00154D81">
        <w:rPr>
          <w:noProof/>
        </w:rPr>
        <w:t>28</w:t>
      </w:r>
      <w:r>
        <w:fldChar w:fldCharType="end"/>
      </w:r>
      <w:r>
        <w:t>.</w:t>
      </w:r>
    </w:p>
    <w:p w14:paraId="790BC157" w14:textId="77777777" w:rsidR="005F326D" w:rsidRDefault="005F326D" w:rsidP="005F326D">
      <w:pPr>
        <w:pStyle w:val="Caption"/>
      </w:pPr>
      <w:bookmarkStart w:id="2410" w:name="_Ref363146853"/>
      <w:r w:rsidRPr="00534F9D">
        <w:t xml:space="preserve">Table </w:t>
      </w:r>
      <w:fldSimple w:instr=" STYLEREF 1 \s ">
        <w:r w:rsidR="00154D81">
          <w:rPr>
            <w:noProof/>
            <w:cs/>
          </w:rPr>
          <w:t>‎</w:t>
        </w:r>
        <w:r w:rsidR="00154D81">
          <w:rPr>
            <w:noProof/>
          </w:rPr>
          <w:t>5</w:t>
        </w:r>
      </w:fldSimple>
      <w:r>
        <w:t>.</w:t>
      </w:r>
      <w:fldSimple w:instr=" SEQ Table \* ARABIC \s 1 ">
        <w:r w:rsidR="00154D81">
          <w:rPr>
            <w:noProof/>
          </w:rPr>
          <w:t>28</w:t>
        </w:r>
      </w:fldSimple>
      <w:bookmarkEnd w:id="2410"/>
      <w:r w:rsidRPr="00534F9D">
        <w:t>:</w:t>
      </w:r>
      <w:r w:rsidRPr="00534F9D">
        <w:tab/>
        <w:t xml:space="preserve">Papuan Malay </w:t>
      </w:r>
      <w:r>
        <w:t>adverbs</w:t>
      </w:r>
      <w:r w:rsidRPr="002601E9">
        <w:t xml:space="preserve"> </w:t>
      </w:r>
      <w:r>
        <w:t>and their positions within the clause</w:t>
      </w:r>
    </w:p>
    <w:tbl>
      <w:tblPr>
        <w:tblW w:w="482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985"/>
        <w:gridCol w:w="1418"/>
        <w:gridCol w:w="1418"/>
      </w:tblGrid>
      <w:tr w:rsidR="005F326D" w:rsidRPr="00AC23C4" w14:paraId="54039950" w14:textId="77777777" w:rsidTr="00FF626E">
        <w:trPr>
          <w:tblHeader/>
        </w:trPr>
        <w:tc>
          <w:tcPr>
            <w:tcW w:w="1985" w:type="dxa"/>
            <w:tcBorders>
              <w:top w:val="single" w:sz="4" w:space="0" w:color="auto"/>
              <w:left w:val="nil"/>
              <w:bottom w:val="nil"/>
              <w:right w:val="single" w:sz="4" w:space="0" w:color="auto"/>
            </w:tcBorders>
            <w:shd w:val="clear" w:color="auto" w:fill="auto"/>
          </w:tcPr>
          <w:p w14:paraId="530524A2" w14:textId="77777777" w:rsidR="005F326D" w:rsidRPr="002448A3" w:rsidRDefault="005F326D" w:rsidP="00FF626E">
            <w:pPr>
              <w:pStyle w:val="TableCell3-2Center"/>
            </w:pPr>
            <w:r>
              <w:t>Adverb type</w:t>
            </w:r>
          </w:p>
        </w:tc>
        <w:tc>
          <w:tcPr>
            <w:tcW w:w="2836" w:type="dxa"/>
            <w:gridSpan w:val="2"/>
            <w:tcBorders>
              <w:top w:val="single" w:sz="4" w:space="0" w:color="auto"/>
              <w:left w:val="single" w:sz="4" w:space="0" w:color="auto"/>
              <w:bottom w:val="single" w:sz="4" w:space="0" w:color="auto"/>
              <w:right w:val="nil"/>
            </w:tcBorders>
            <w:shd w:val="clear" w:color="auto" w:fill="auto"/>
          </w:tcPr>
          <w:p w14:paraId="075B48C6" w14:textId="77777777" w:rsidR="005F326D" w:rsidRDefault="005F326D" w:rsidP="00FF626E">
            <w:pPr>
              <w:pStyle w:val="TableCell3-2Center"/>
            </w:pPr>
            <w:r>
              <w:t>Positions within the clause</w:t>
            </w:r>
          </w:p>
        </w:tc>
      </w:tr>
      <w:tr w:rsidR="005F326D" w:rsidRPr="00AC23C4" w14:paraId="33D9C3CC" w14:textId="77777777" w:rsidTr="00FF626E">
        <w:trPr>
          <w:tblHeader/>
        </w:trPr>
        <w:tc>
          <w:tcPr>
            <w:tcW w:w="1985" w:type="dxa"/>
            <w:tcBorders>
              <w:top w:val="nil"/>
              <w:left w:val="nil"/>
              <w:bottom w:val="single" w:sz="4" w:space="0" w:color="auto"/>
              <w:right w:val="single" w:sz="4" w:space="0" w:color="auto"/>
            </w:tcBorders>
            <w:shd w:val="clear" w:color="auto" w:fill="auto"/>
          </w:tcPr>
          <w:p w14:paraId="291D738C" w14:textId="77777777" w:rsidR="005F326D" w:rsidRPr="002448A3" w:rsidRDefault="005F326D" w:rsidP="00FF626E">
            <w:pPr>
              <w:pStyle w:val="TableCell0-3Cente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9E68165" w14:textId="77777777" w:rsidR="005F326D" w:rsidRPr="0099608C" w:rsidRDefault="005F326D" w:rsidP="00FF626E">
            <w:pPr>
              <w:pStyle w:val="TableCell0-3Center"/>
              <w:rPr>
                <w:rStyle w:val="ChSmallCaps"/>
              </w:rPr>
            </w:pPr>
            <w:r w:rsidRPr="0099608C">
              <w:rPr>
                <w:rStyle w:val="ChSmallCaps"/>
              </w:rPr>
              <w:t>pre-pr</w:t>
            </w:r>
            <w:r>
              <w:rPr>
                <w:rStyle w:val="ChSmallCaps"/>
              </w:rPr>
              <w:t>e</w:t>
            </w:r>
            <w:r w:rsidRPr="0099608C">
              <w:rPr>
                <w:rStyle w:val="ChSmallCaps"/>
              </w:rPr>
              <w:t>d</w:t>
            </w:r>
          </w:p>
        </w:tc>
        <w:tc>
          <w:tcPr>
            <w:tcW w:w="1418" w:type="dxa"/>
            <w:tcBorders>
              <w:top w:val="single" w:sz="4" w:space="0" w:color="auto"/>
              <w:left w:val="single" w:sz="4" w:space="0" w:color="auto"/>
              <w:bottom w:val="single" w:sz="4" w:space="0" w:color="auto"/>
              <w:right w:val="nil"/>
            </w:tcBorders>
            <w:shd w:val="clear" w:color="auto" w:fill="auto"/>
          </w:tcPr>
          <w:p w14:paraId="4AFF0118" w14:textId="77777777" w:rsidR="005F326D" w:rsidRPr="0099608C" w:rsidRDefault="005F326D" w:rsidP="00FF626E">
            <w:pPr>
              <w:pStyle w:val="TableCell0-3Center"/>
              <w:rPr>
                <w:rStyle w:val="ChSmallCaps"/>
              </w:rPr>
            </w:pPr>
            <w:r w:rsidRPr="0099608C">
              <w:rPr>
                <w:rStyle w:val="ChSmallCaps"/>
              </w:rPr>
              <w:t>post-pr</w:t>
            </w:r>
            <w:r>
              <w:rPr>
                <w:rStyle w:val="ChSmallCaps"/>
              </w:rPr>
              <w:t>e</w:t>
            </w:r>
            <w:r w:rsidRPr="0099608C">
              <w:rPr>
                <w:rStyle w:val="ChSmallCaps"/>
              </w:rPr>
              <w:t>d</w:t>
            </w:r>
          </w:p>
        </w:tc>
      </w:tr>
      <w:tr w:rsidR="005F326D" w:rsidRPr="00DA6FDF" w14:paraId="28653683" w14:textId="77777777" w:rsidTr="00FF626E">
        <w:tc>
          <w:tcPr>
            <w:tcW w:w="1985" w:type="dxa"/>
            <w:tcBorders>
              <w:top w:val="single" w:sz="4" w:space="0" w:color="auto"/>
              <w:left w:val="nil"/>
              <w:right w:val="single" w:sz="4" w:space="0" w:color="auto"/>
            </w:tcBorders>
            <w:shd w:val="clear" w:color="auto" w:fill="auto"/>
          </w:tcPr>
          <w:p w14:paraId="443926ED" w14:textId="77777777" w:rsidR="005F326D" w:rsidRDefault="005F326D" w:rsidP="00FF626E">
            <w:pPr>
              <w:pStyle w:val="TableCell2-2Break"/>
            </w:pPr>
            <w:r>
              <w:t>Aspect</w:t>
            </w:r>
          </w:p>
        </w:tc>
        <w:tc>
          <w:tcPr>
            <w:tcW w:w="1418" w:type="dxa"/>
            <w:tcBorders>
              <w:top w:val="single" w:sz="4" w:space="0" w:color="auto"/>
              <w:left w:val="single" w:sz="4" w:space="0" w:color="auto"/>
              <w:right w:val="single" w:sz="4" w:space="0" w:color="auto"/>
            </w:tcBorders>
            <w:shd w:val="clear" w:color="auto" w:fill="CCCCCC"/>
          </w:tcPr>
          <w:p w14:paraId="5F972651" w14:textId="77777777" w:rsidR="005F326D" w:rsidRPr="003C26EF" w:rsidRDefault="005F326D" w:rsidP="00FF626E">
            <w:pPr>
              <w:pStyle w:val="TableCell2-2Break"/>
            </w:pPr>
            <w:r w:rsidRPr="008F2BFD">
              <w:t>all</w:t>
            </w:r>
            <w:r>
              <w:t xml:space="preserve"> </w:t>
            </w:r>
            <w:r w:rsidRPr="0099608C">
              <w:rPr>
                <w:rStyle w:val="ChSmallCaps"/>
              </w:rPr>
              <w:t>adv</w:t>
            </w:r>
          </w:p>
        </w:tc>
        <w:tc>
          <w:tcPr>
            <w:tcW w:w="1418" w:type="dxa"/>
            <w:tcBorders>
              <w:top w:val="single" w:sz="4" w:space="0" w:color="auto"/>
              <w:left w:val="single" w:sz="4" w:space="0" w:color="auto"/>
              <w:right w:val="nil"/>
            </w:tcBorders>
            <w:shd w:val="clear" w:color="auto" w:fill="auto"/>
          </w:tcPr>
          <w:p w14:paraId="44A5D18F" w14:textId="77777777" w:rsidR="005F326D" w:rsidRDefault="005F326D" w:rsidP="00FF626E">
            <w:pPr>
              <w:pStyle w:val="TableCell2-2Break"/>
            </w:pPr>
            <w:r>
              <w:t>none</w:t>
            </w:r>
          </w:p>
        </w:tc>
      </w:tr>
      <w:tr w:rsidR="005F326D" w:rsidRPr="00DA6FDF" w14:paraId="59E5071A" w14:textId="77777777" w:rsidTr="00FF626E">
        <w:tc>
          <w:tcPr>
            <w:tcW w:w="1985" w:type="dxa"/>
            <w:tcBorders>
              <w:left w:val="nil"/>
              <w:right w:val="single" w:sz="4" w:space="0" w:color="auto"/>
            </w:tcBorders>
            <w:shd w:val="clear" w:color="auto" w:fill="auto"/>
          </w:tcPr>
          <w:p w14:paraId="4DE91814" w14:textId="77777777" w:rsidR="005F326D" w:rsidRPr="00DA6FDF" w:rsidRDefault="005F326D" w:rsidP="00FF626E">
            <w:pPr>
              <w:pStyle w:val="TableCell2-2Break"/>
            </w:pPr>
            <w:r>
              <w:t>Frequency</w:t>
            </w:r>
          </w:p>
        </w:tc>
        <w:tc>
          <w:tcPr>
            <w:tcW w:w="1418" w:type="dxa"/>
            <w:tcBorders>
              <w:left w:val="single" w:sz="4" w:space="0" w:color="auto"/>
              <w:right w:val="single" w:sz="4" w:space="0" w:color="auto"/>
            </w:tcBorders>
            <w:shd w:val="clear" w:color="auto" w:fill="CCCCCC"/>
          </w:tcPr>
          <w:p w14:paraId="024DA4F7" w14:textId="77777777" w:rsidR="005F326D" w:rsidRPr="00633905" w:rsidRDefault="005F326D" w:rsidP="00FF626E">
            <w:pPr>
              <w:pStyle w:val="TableCell2-2Break"/>
            </w:pPr>
            <w:r w:rsidRPr="008F2BFD">
              <w:t>all</w:t>
            </w:r>
            <w:r>
              <w:t xml:space="preserve"> </w:t>
            </w:r>
            <w:r w:rsidRPr="0099608C">
              <w:rPr>
                <w:rStyle w:val="ChSmallCaps"/>
              </w:rPr>
              <w:t>adv</w:t>
            </w:r>
          </w:p>
        </w:tc>
        <w:tc>
          <w:tcPr>
            <w:tcW w:w="1418" w:type="dxa"/>
            <w:tcBorders>
              <w:left w:val="single" w:sz="4" w:space="0" w:color="auto"/>
              <w:right w:val="nil"/>
            </w:tcBorders>
            <w:shd w:val="clear" w:color="auto" w:fill="auto"/>
          </w:tcPr>
          <w:p w14:paraId="77BE4835" w14:textId="77777777" w:rsidR="005F326D" w:rsidRPr="00633905" w:rsidRDefault="005F326D" w:rsidP="00FF626E">
            <w:pPr>
              <w:pStyle w:val="TableCell2-2Break"/>
            </w:pPr>
            <w:r w:rsidRPr="00633905">
              <w:t>no</w:t>
            </w:r>
            <w:r>
              <w:t>ne</w:t>
            </w:r>
          </w:p>
        </w:tc>
      </w:tr>
      <w:tr w:rsidR="005F326D" w:rsidRPr="00DA6FDF" w14:paraId="329E8B44" w14:textId="77777777" w:rsidTr="00FF626E">
        <w:tc>
          <w:tcPr>
            <w:tcW w:w="1985" w:type="dxa"/>
            <w:tcBorders>
              <w:left w:val="nil"/>
              <w:right w:val="single" w:sz="4" w:space="0" w:color="auto"/>
            </w:tcBorders>
            <w:shd w:val="clear" w:color="auto" w:fill="auto"/>
          </w:tcPr>
          <w:p w14:paraId="424E45F0" w14:textId="77777777" w:rsidR="005F326D" w:rsidRPr="00DA6FDF" w:rsidRDefault="005F326D" w:rsidP="00FF626E">
            <w:pPr>
              <w:pStyle w:val="TableCell2-2Break"/>
            </w:pPr>
            <w:r>
              <w:t>Affirmation/negation</w:t>
            </w:r>
          </w:p>
        </w:tc>
        <w:tc>
          <w:tcPr>
            <w:tcW w:w="1418" w:type="dxa"/>
            <w:tcBorders>
              <w:left w:val="single" w:sz="4" w:space="0" w:color="auto"/>
              <w:bottom w:val="nil"/>
              <w:right w:val="single" w:sz="4" w:space="0" w:color="auto"/>
            </w:tcBorders>
            <w:shd w:val="clear" w:color="auto" w:fill="CCCCCC"/>
          </w:tcPr>
          <w:p w14:paraId="4FDDEBB1" w14:textId="77777777" w:rsidR="005F326D" w:rsidRPr="008F2BFD" w:rsidRDefault="005F326D" w:rsidP="00FF626E">
            <w:pPr>
              <w:pStyle w:val="TableCell2-2Break"/>
            </w:pPr>
            <w:r w:rsidRPr="008F2BFD">
              <w:t>all</w:t>
            </w:r>
            <w:r>
              <w:t xml:space="preserve"> </w:t>
            </w:r>
            <w:r w:rsidRPr="0099608C">
              <w:rPr>
                <w:rStyle w:val="ChSmallCaps"/>
              </w:rPr>
              <w:t>adv</w:t>
            </w:r>
          </w:p>
        </w:tc>
        <w:tc>
          <w:tcPr>
            <w:tcW w:w="1418" w:type="dxa"/>
            <w:tcBorders>
              <w:left w:val="single" w:sz="4" w:space="0" w:color="auto"/>
              <w:bottom w:val="nil"/>
              <w:right w:val="nil"/>
            </w:tcBorders>
            <w:shd w:val="clear" w:color="auto" w:fill="auto"/>
          </w:tcPr>
          <w:p w14:paraId="0FA7C789" w14:textId="77777777" w:rsidR="005F326D" w:rsidRPr="002B15BD" w:rsidRDefault="005F326D" w:rsidP="00FF626E">
            <w:pPr>
              <w:pStyle w:val="TableCell2-2Break"/>
            </w:pPr>
            <w:r w:rsidRPr="002B15BD">
              <w:t>no</w:t>
            </w:r>
            <w:r>
              <w:t>ne</w:t>
            </w:r>
          </w:p>
        </w:tc>
      </w:tr>
      <w:tr w:rsidR="005F326D" w:rsidRPr="00DA6FDF" w14:paraId="473B9EDB" w14:textId="77777777" w:rsidTr="00FF626E">
        <w:tc>
          <w:tcPr>
            <w:tcW w:w="1985" w:type="dxa"/>
            <w:tcBorders>
              <w:left w:val="nil"/>
              <w:right w:val="single" w:sz="4" w:space="0" w:color="auto"/>
            </w:tcBorders>
            <w:shd w:val="clear" w:color="auto" w:fill="auto"/>
          </w:tcPr>
          <w:p w14:paraId="075187E6" w14:textId="77777777" w:rsidR="005F326D" w:rsidRPr="00DA6FDF" w:rsidRDefault="005F326D" w:rsidP="00FF626E">
            <w:pPr>
              <w:pStyle w:val="TableCell2-2Break"/>
            </w:pPr>
            <w:r>
              <w:t>Modal</w:t>
            </w:r>
          </w:p>
        </w:tc>
        <w:tc>
          <w:tcPr>
            <w:tcW w:w="1418" w:type="dxa"/>
            <w:tcBorders>
              <w:left w:val="single" w:sz="4" w:space="0" w:color="auto"/>
              <w:right w:val="single" w:sz="4" w:space="0" w:color="auto"/>
            </w:tcBorders>
            <w:shd w:val="clear" w:color="auto" w:fill="CCCCCC"/>
          </w:tcPr>
          <w:p w14:paraId="5DD72E03" w14:textId="77777777" w:rsidR="005F326D" w:rsidRPr="00633905" w:rsidRDefault="005F326D" w:rsidP="00FF626E">
            <w:pPr>
              <w:pStyle w:val="TableCell2-2Break"/>
            </w:pPr>
            <w:r w:rsidRPr="008F2BFD">
              <w:t>all</w:t>
            </w:r>
            <w:r>
              <w:t xml:space="preserve"> </w:t>
            </w:r>
            <w:r w:rsidRPr="0099608C">
              <w:rPr>
                <w:rStyle w:val="ChSmallCaps"/>
              </w:rPr>
              <w:t>adv</w:t>
            </w:r>
          </w:p>
        </w:tc>
        <w:tc>
          <w:tcPr>
            <w:tcW w:w="1418" w:type="dxa"/>
            <w:tcBorders>
              <w:left w:val="single" w:sz="4" w:space="0" w:color="auto"/>
              <w:right w:val="nil"/>
            </w:tcBorders>
            <w:shd w:val="clear" w:color="auto" w:fill="auto"/>
          </w:tcPr>
          <w:p w14:paraId="230D106B" w14:textId="77777777" w:rsidR="005F326D" w:rsidRPr="00633905" w:rsidRDefault="005F326D" w:rsidP="00FF626E">
            <w:pPr>
              <w:pStyle w:val="TableCell2-2Break"/>
            </w:pPr>
            <w:r w:rsidRPr="00633905">
              <w:t>no</w:t>
            </w:r>
            <w:r>
              <w:t>ne</w:t>
            </w:r>
          </w:p>
        </w:tc>
      </w:tr>
      <w:tr w:rsidR="005F326D" w:rsidRPr="00DA6FDF" w14:paraId="32397E80" w14:textId="77777777" w:rsidTr="00FF626E">
        <w:tc>
          <w:tcPr>
            <w:tcW w:w="1985" w:type="dxa"/>
            <w:tcBorders>
              <w:left w:val="nil"/>
              <w:right w:val="single" w:sz="4" w:space="0" w:color="auto"/>
            </w:tcBorders>
            <w:shd w:val="clear" w:color="auto" w:fill="auto"/>
          </w:tcPr>
          <w:p w14:paraId="554A040F" w14:textId="77777777" w:rsidR="005F326D" w:rsidRPr="00DA6FDF" w:rsidRDefault="005F326D" w:rsidP="00FF626E">
            <w:pPr>
              <w:pStyle w:val="TableCell2-2Break"/>
            </w:pPr>
            <w:r>
              <w:t>Temporal</w:t>
            </w:r>
          </w:p>
        </w:tc>
        <w:tc>
          <w:tcPr>
            <w:tcW w:w="1418" w:type="dxa"/>
            <w:tcBorders>
              <w:left w:val="single" w:sz="4" w:space="0" w:color="auto"/>
              <w:bottom w:val="nil"/>
              <w:right w:val="single" w:sz="4" w:space="0" w:color="auto"/>
            </w:tcBorders>
            <w:shd w:val="clear" w:color="auto" w:fill="CCCCCC"/>
          </w:tcPr>
          <w:p w14:paraId="138A9EC0" w14:textId="77777777" w:rsidR="005F326D" w:rsidRPr="008F2BFD" w:rsidRDefault="005F326D" w:rsidP="00FF626E">
            <w:pPr>
              <w:pStyle w:val="TableCell2-2Break"/>
            </w:pPr>
            <w:r w:rsidRPr="008F2BFD">
              <w:t>all</w:t>
            </w:r>
            <w:r>
              <w:t xml:space="preserve"> </w:t>
            </w:r>
            <w:r w:rsidRPr="0099608C">
              <w:rPr>
                <w:rStyle w:val="ChSmallCaps"/>
              </w:rPr>
              <w:t>adv</w:t>
            </w:r>
          </w:p>
        </w:tc>
        <w:tc>
          <w:tcPr>
            <w:tcW w:w="1418" w:type="dxa"/>
            <w:tcBorders>
              <w:top w:val="nil"/>
              <w:left w:val="single" w:sz="4" w:space="0" w:color="auto"/>
              <w:bottom w:val="nil"/>
              <w:right w:val="nil"/>
            </w:tcBorders>
            <w:shd w:val="clear" w:color="auto" w:fill="E6E6E6"/>
          </w:tcPr>
          <w:p w14:paraId="47F8E36C" w14:textId="77777777" w:rsidR="005F326D" w:rsidRPr="002B15BD" w:rsidRDefault="005F326D" w:rsidP="00FF626E">
            <w:pPr>
              <w:pStyle w:val="TableCell2-2Break"/>
            </w:pPr>
            <w:r>
              <w:t xml:space="preserve">most </w:t>
            </w:r>
            <w:r w:rsidRPr="0099608C">
              <w:rPr>
                <w:rStyle w:val="ChSmallCaps"/>
              </w:rPr>
              <w:t>adv</w:t>
            </w:r>
          </w:p>
        </w:tc>
      </w:tr>
      <w:tr w:rsidR="005F326D" w:rsidRPr="00DA6FDF" w14:paraId="0C7BD877" w14:textId="77777777" w:rsidTr="00FF626E">
        <w:tc>
          <w:tcPr>
            <w:tcW w:w="1985" w:type="dxa"/>
            <w:tcBorders>
              <w:left w:val="nil"/>
              <w:right w:val="single" w:sz="4" w:space="0" w:color="auto"/>
            </w:tcBorders>
            <w:shd w:val="clear" w:color="auto" w:fill="auto"/>
          </w:tcPr>
          <w:p w14:paraId="62B6CD4A" w14:textId="77777777" w:rsidR="005F326D" w:rsidRPr="00052398" w:rsidRDefault="005F326D" w:rsidP="00FF626E">
            <w:pPr>
              <w:pStyle w:val="TableCell2-2Break"/>
            </w:pPr>
            <w:r w:rsidRPr="00052398">
              <w:t>Focus</w:t>
            </w:r>
          </w:p>
        </w:tc>
        <w:tc>
          <w:tcPr>
            <w:tcW w:w="1418" w:type="dxa"/>
            <w:tcBorders>
              <w:top w:val="nil"/>
              <w:left w:val="single" w:sz="4" w:space="0" w:color="auto"/>
              <w:bottom w:val="nil"/>
              <w:right w:val="single" w:sz="4" w:space="0" w:color="auto"/>
            </w:tcBorders>
            <w:shd w:val="clear" w:color="auto" w:fill="E6E6E6"/>
          </w:tcPr>
          <w:p w14:paraId="19EE7317" w14:textId="77777777" w:rsidR="005F326D" w:rsidRPr="003C26EF" w:rsidRDefault="005F326D" w:rsidP="00FF626E">
            <w:pPr>
              <w:pStyle w:val="TableCell2-2Break"/>
            </w:pPr>
            <w:r>
              <w:t xml:space="preserve">most </w:t>
            </w:r>
            <w:r w:rsidRPr="0099608C">
              <w:rPr>
                <w:rStyle w:val="ChSmallCaps"/>
              </w:rPr>
              <w:t>adv</w:t>
            </w:r>
          </w:p>
        </w:tc>
        <w:tc>
          <w:tcPr>
            <w:tcW w:w="1418" w:type="dxa"/>
            <w:tcBorders>
              <w:top w:val="nil"/>
              <w:left w:val="single" w:sz="4" w:space="0" w:color="auto"/>
              <w:bottom w:val="nil"/>
              <w:right w:val="nil"/>
            </w:tcBorders>
            <w:shd w:val="clear" w:color="auto" w:fill="E6E6E6"/>
          </w:tcPr>
          <w:p w14:paraId="6BC1FFB6" w14:textId="77777777" w:rsidR="005F326D" w:rsidRPr="003C26EF" w:rsidRDefault="005F326D" w:rsidP="00FF626E">
            <w:pPr>
              <w:pStyle w:val="TableCell2-2Break"/>
            </w:pPr>
            <w:r>
              <w:t>three</w:t>
            </w:r>
            <w:r w:rsidRPr="00D32413">
              <w:t xml:space="preserve"> </w:t>
            </w:r>
            <w:r w:rsidRPr="0099608C">
              <w:rPr>
                <w:rStyle w:val="ChSmallCaps"/>
              </w:rPr>
              <w:t>adv</w:t>
            </w:r>
          </w:p>
        </w:tc>
      </w:tr>
      <w:tr w:rsidR="005F326D" w:rsidRPr="00DA6FDF" w14:paraId="62D91F06" w14:textId="77777777" w:rsidTr="00FF626E">
        <w:tc>
          <w:tcPr>
            <w:tcW w:w="1985" w:type="dxa"/>
            <w:tcBorders>
              <w:left w:val="nil"/>
              <w:bottom w:val="single" w:sz="4" w:space="0" w:color="auto"/>
              <w:right w:val="single" w:sz="4" w:space="0" w:color="auto"/>
            </w:tcBorders>
            <w:shd w:val="clear" w:color="auto" w:fill="auto"/>
          </w:tcPr>
          <w:p w14:paraId="062BFDB7" w14:textId="77777777" w:rsidR="005F326D" w:rsidRPr="00DA6FDF" w:rsidRDefault="005F326D" w:rsidP="00FF626E">
            <w:pPr>
              <w:pStyle w:val="TableCell2-2Break"/>
            </w:pPr>
            <w:r>
              <w:t>Degree</w:t>
            </w:r>
          </w:p>
        </w:tc>
        <w:tc>
          <w:tcPr>
            <w:tcW w:w="1418" w:type="dxa"/>
            <w:tcBorders>
              <w:top w:val="nil"/>
              <w:left w:val="single" w:sz="4" w:space="0" w:color="auto"/>
              <w:bottom w:val="single" w:sz="4" w:space="0" w:color="auto"/>
              <w:right w:val="single" w:sz="4" w:space="0" w:color="auto"/>
            </w:tcBorders>
            <w:shd w:val="clear" w:color="auto" w:fill="E6E6E6"/>
          </w:tcPr>
          <w:p w14:paraId="60B0F699" w14:textId="77777777" w:rsidR="005F326D" w:rsidRPr="008F2BFD" w:rsidRDefault="005F326D" w:rsidP="00FF626E">
            <w:pPr>
              <w:pStyle w:val="TableCell2-2Break"/>
            </w:pPr>
            <w:r>
              <w:t xml:space="preserve">most </w:t>
            </w:r>
            <w:r w:rsidRPr="0099608C">
              <w:rPr>
                <w:rStyle w:val="ChSmallCaps"/>
              </w:rPr>
              <w:t>adv</w:t>
            </w:r>
          </w:p>
        </w:tc>
        <w:tc>
          <w:tcPr>
            <w:tcW w:w="1418" w:type="dxa"/>
            <w:tcBorders>
              <w:top w:val="nil"/>
              <w:left w:val="single" w:sz="4" w:space="0" w:color="auto"/>
              <w:bottom w:val="single" w:sz="4" w:space="0" w:color="auto"/>
              <w:right w:val="nil"/>
            </w:tcBorders>
            <w:shd w:val="clear" w:color="auto" w:fill="E6E6E6"/>
          </w:tcPr>
          <w:p w14:paraId="7FF1305B" w14:textId="77777777" w:rsidR="005F326D" w:rsidRPr="008F2BFD" w:rsidRDefault="005F326D" w:rsidP="00FF626E">
            <w:pPr>
              <w:pStyle w:val="TableCell2-2Break"/>
            </w:pPr>
            <w:r w:rsidRPr="003C26EF">
              <w:t>one</w:t>
            </w:r>
            <w:r w:rsidRPr="00D32413">
              <w:t xml:space="preserve"> </w:t>
            </w:r>
            <w:r w:rsidRPr="0099608C">
              <w:rPr>
                <w:rStyle w:val="ChSmallCaps"/>
              </w:rPr>
              <w:t>adv</w:t>
            </w:r>
          </w:p>
        </w:tc>
      </w:tr>
    </w:tbl>
    <w:p w14:paraId="3E880EB5" w14:textId="77777777" w:rsidR="005F326D" w:rsidRDefault="005F326D" w:rsidP="005F326D">
      <w:pPr>
        <w:pStyle w:val="Body0000after05before"/>
      </w:pPr>
      <w:r>
        <w:t xml:space="preserve">As for those adverbs which can take more than one position within the clause, the </w:t>
      </w:r>
      <w:r w:rsidRPr="00C656D4">
        <w:t xml:space="preserve">semantic distinctions </w:t>
      </w:r>
      <w:r>
        <w:t>conveyed by the different positions have to do with scope. Overall, however, these distinctions are subtle and require further investigation.</w:t>
      </w:r>
    </w:p>
    <w:p w14:paraId="04A91451" w14:textId="77777777" w:rsidR="005F326D" w:rsidRDefault="005F326D" w:rsidP="005F326D">
      <w:pPr>
        <w:pStyle w:val="Body0515after"/>
      </w:pPr>
      <w:r>
        <w:t>Papuan Malay does not have manner adverbs. Instead, manner is expressed with monovalent stative verbs which always take a post-predicate position.</w:t>
      </w:r>
    </w:p>
    <w:p w14:paraId="00D2D173" w14:textId="77777777" w:rsidR="00130064" w:rsidRDefault="00130064" w:rsidP="00130064">
      <w:pPr>
        <w:pStyle w:val="Heading3"/>
        <w:rPr>
          <w:lang w:eastAsia="en-US"/>
        </w:rPr>
      </w:pPr>
      <w:bookmarkStart w:id="2411" w:name="_Toc440455597"/>
      <w:r>
        <w:rPr>
          <w:lang w:eastAsia="en-US"/>
        </w:rPr>
        <w:t>Morphological properties</w:t>
      </w:r>
      <w:bookmarkEnd w:id="2283"/>
      <w:bookmarkEnd w:id="2284"/>
      <w:bookmarkEnd w:id="2411"/>
    </w:p>
    <w:p w14:paraId="32B9E399" w14:textId="5E48C071" w:rsidR="00130064" w:rsidRDefault="00130064" w:rsidP="00697CDB">
      <w:pPr>
        <w:pStyle w:val="Body0005after"/>
        <w:rPr>
          <w:lang w:eastAsia="en-US"/>
        </w:rPr>
      </w:pPr>
      <w:r>
        <w:t xml:space="preserve">Papuan Malay has only two somewhat productive affixes, as discussed in </w:t>
      </w:r>
      <w:r>
        <w:rPr>
          <w:lang w:eastAsia="en-US"/>
        </w:rPr>
        <w:t xml:space="preserve">Chapter </w:t>
      </w:r>
      <w:r w:rsidR="00E215C6">
        <w:rPr>
          <w:lang w:eastAsia="en-US"/>
        </w:rPr>
        <w:fldChar w:fldCharType="begin"/>
      </w:r>
      <w:r w:rsidR="00E215C6">
        <w:rPr>
          <w:lang w:eastAsia="en-US"/>
        </w:rPr>
        <w:instrText xml:space="preserve"> REF _Ref374451653 \w \h </w:instrText>
      </w:r>
      <w:r w:rsidR="00E215C6">
        <w:rPr>
          <w:lang w:eastAsia="en-US"/>
        </w:rPr>
      </w:r>
      <w:r w:rsidR="00E215C6">
        <w:rPr>
          <w:lang w:eastAsia="en-US"/>
        </w:rPr>
        <w:fldChar w:fldCharType="separate"/>
      </w:r>
      <w:r w:rsidR="00154D81">
        <w:rPr>
          <w:cs/>
          <w:lang w:eastAsia="en-US"/>
        </w:rPr>
        <w:t>‎</w:t>
      </w:r>
      <w:r w:rsidR="00154D81">
        <w:rPr>
          <w:lang w:eastAsia="en-US"/>
        </w:rPr>
        <w:t>3</w:t>
      </w:r>
      <w:r w:rsidR="00E215C6">
        <w:rPr>
          <w:lang w:eastAsia="en-US"/>
        </w:rPr>
        <w:fldChar w:fldCharType="end"/>
      </w:r>
      <w:r>
        <w:t xml:space="preserve">, prefix </w:t>
      </w:r>
      <w:r w:rsidR="00805F97" w:rsidRPr="009D104A">
        <w:rPr>
          <w:rStyle w:val="ChSmallCapsItalBold"/>
        </w:rPr>
        <w:t>ter­</w:t>
      </w:r>
      <w:r>
        <w:rPr>
          <w:lang w:eastAsia="en-US"/>
        </w:rPr>
        <w:t xml:space="preserve"> </w:t>
      </w:r>
      <w:r w:rsidR="00B7093A">
        <w:rPr>
          <w:lang w:eastAsia="en-US"/>
        </w:rPr>
        <w:t>‘</w:t>
      </w:r>
      <w:r w:rsidRPr="0099608C">
        <w:rPr>
          <w:rStyle w:val="ChSmallCaps"/>
        </w:rPr>
        <w:t>acl</w:t>
      </w:r>
      <w:r w:rsidR="00B7093A">
        <w:rPr>
          <w:lang w:eastAsia="en-US"/>
        </w:rPr>
        <w:t>’</w:t>
      </w:r>
      <w:r>
        <w:rPr>
          <w:lang w:eastAsia="en-US"/>
        </w:rPr>
        <w:t xml:space="preserve"> and suffix</w:t>
      </w:r>
      <w:r>
        <w:t xml:space="preserve"> </w:t>
      </w:r>
      <w:r w:rsidRPr="00E7066B">
        <w:t>­</w:t>
      </w:r>
      <w:r w:rsidRPr="001E27A6">
        <w:rPr>
          <w:rStyle w:val="ChItalBold"/>
        </w:rPr>
        <w:t>an</w:t>
      </w:r>
      <w:r w:rsidR="004A0184">
        <w:rPr>
          <w:rStyle w:val="ChItalBold"/>
        </w:rPr>
        <w:t>g</w:t>
      </w:r>
      <w:r>
        <w:rPr>
          <w:lang w:eastAsia="en-US"/>
        </w:rPr>
        <w:t xml:space="preserve"> </w:t>
      </w:r>
      <w:r w:rsidR="00B7093A">
        <w:rPr>
          <w:lang w:eastAsia="en-US"/>
        </w:rPr>
        <w:t>‘</w:t>
      </w:r>
      <w:r w:rsidRPr="0099608C">
        <w:rPr>
          <w:rStyle w:val="ChSmallCaps"/>
        </w:rPr>
        <w:t>nmlz</w:t>
      </w:r>
      <w:r w:rsidR="00B7093A">
        <w:rPr>
          <w:lang w:eastAsia="en-US"/>
        </w:rPr>
        <w:t>’</w:t>
      </w:r>
      <w:r>
        <w:rPr>
          <w:lang w:eastAsia="en-US"/>
        </w:rPr>
        <w:t xml:space="preserve">. Mono- and bivalent verbs can be prefixed with </w:t>
      </w:r>
      <w:r w:rsidR="00805F97" w:rsidRPr="009D104A">
        <w:rPr>
          <w:rStyle w:val="ChSmallCapsItalBold"/>
        </w:rPr>
        <w:t>ter­</w:t>
      </w:r>
      <w:r>
        <w:rPr>
          <w:lang w:eastAsia="en-US"/>
        </w:rPr>
        <w:t xml:space="preserve"> </w:t>
      </w:r>
      <w:r w:rsidR="00B7093A">
        <w:rPr>
          <w:lang w:eastAsia="en-US"/>
        </w:rPr>
        <w:t>‘</w:t>
      </w:r>
      <w:r w:rsidRPr="0099608C">
        <w:rPr>
          <w:rStyle w:val="ChSmallCaps"/>
        </w:rPr>
        <w:t>acl</w:t>
      </w:r>
      <w:r w:rsidR="00B7093A">
        <w:rPr>
          <w:lang w:eastAsia="en-US"/>
        </w:rPr>
        <w:t>’</w:t>
      </w:r>
      <w:r>
        <w:rPr>
          <w:lang w:eastAsia="en-US"/>
        </w:rPr>
        <w:t xml:space="preserve"> to derive </w:t>
      </w:r>
      <w:r w:rsidRPr="008E12AD">
        <w:rPr>
          <w:szCs w:val="20"/>
        </w:rPr>
        <w:t>verbs</w:t>
      </w:r>
      <w:r>
        <w:rPr>
          <w:szCs w:val="20"/>
        </w:rPr>
        <w:t xml:space="preserve"> which denote</w:t>
      </w:r>
      <w:r w:rsidRPr="008E12AD">
        <w:rPr>
          <w:szCs w:val="20"/>
        </w:rPr>
        <w:t xml:space="preserve"> </w:t>
      </w:r>
      <w:r>
        <w:t xml:space="preserve">accidental or </w:t>
      </w:r>
      <w:r w:rsidRPr="00870B79">
        <w:t xml:space="preserve">unintentional </w:t>
      </w:r>
      <w:r>
        <w:t>actions or events</w:t>
      </w:r>
      <w:r>
        <w:rPr>
          <w:szCs w:val="20"/>
        </w:rPr>
        <w:t xml:space="preserve">. Examples are given </w:t>
      </w:r>
      <w:r>
        <w:rPr>
          <w:lang w:eastAsia="en-US"/>
        </w:rPr>
        <w:t xml:space="preserve">in </w:t>
      </w:r>
      <w:r>
        <w:rPr>
          <w:szCs w:val="20"/>
        </w:rPr>
        <w:fldChar w:fldCharType="begin"/>
      </w:r>
      <w:r>
        <w:rPr>
          <w:szCs w:val="20"/>
        </w:rPr>
        <w:instrText xml:space="preserve"> REF _Ref336254478 \h </w:instrText>
      </w:r>
      <w:r>
        <w:rPr>
          <w:szCs w:val="20"/>
        </w:rPr>
      </w:r>
      <w:r>
        <w:rPr>
          <w:szCs w:val="20"/>
        </w:rPr>
        <w:fldChar w:fldCharType="separate"/>
      </w:r>
      <w:r w:rsidR="00154D81" w:rsidRPr="0090507A">
        <w:rPr>
          <w:szCs w:val="19"/>
        </w:rPr>
        <w:t xml:space="preserve">Table </w:t>
      </w:r>
      <w:r w:rsidR="00154D81">
        <w:rPr>
          <w:noProof/>
          <w:szCs w:val="19"/>
          <w:cs/>
        </w:rPr>
        <w:t>‎</w:t>
      </w:r>
      <w:r w:rsidR="00154D81">
        <w:rPr>
          <w:noProof/>
          <w:szCs w:val="19"/>
        </w:rPr>
        <w:t>5</w:t>
      </w:r>
      <w:r w:rsidR="00154D81">
        <w:rPr>
          <w:szCs w:val="19"/>
        </w:rPr>
        <w:t>.</w:t>
      </w:r>
      <w:r w:rsidR="00154D81">
        <w:rPr>
          <w:noProof/>
          <w:szCs w:val="19"/>
        </w:rPr>
        <w:t>29</w:t>
      </w:r>
      <w:r>
        <w:rPr>
          <w:szCs w:val="20"/>
        </w:rPr>
        <w:fldChar w:fldCharType="end"/>
      </w:r>
      <w:r>
        <w:rPr>
          <w:szCs w:val="20"/>
        </w:rPr>
        <w:t xml:space="preserve">, such as </w:t>
      </w:r>
      <w:r>
        <w:rPr>
          <w:lang w:eastAsia="en-US"/>
        </w:rPr>
        <w:t xml:space="preserve">bivalent </w:t>
      </w:r>
      <w:r w:rsidRPr="001E27A6">
        <w:rPr>
          <w:rStyle w:val="ChItalBold"/>
        </w:rPr>
        <w:t>angkat</w:t>
      </w:r>
      <w:r>
        <w:rPr>
          <w:lang w:eastAsia="en-US"/>
        </w:rPr>
        <w:t xml:space="preserve"> </w:t>
      </w:r>
      <w:r w:rsidR="00B7093A">
        <w:rPr>
          <w:lang w:eastAsia="en-US"/>
        </w:rPr>
        <w:t>‘</w:t>
      </w:r>
      <w:r>
        <w:rPr>
          <w:lang w:eastAsia="en-US"/>
        </w:rPr>
        <w:t>lift</w:t>
      </w:r>
      <w:r w:rsidR="00B7093A">
        <w:rPr>
          <w:lang w:eastAsia="en-US"/>
        </w:rPr>
        <w:t>’</w:t>
      </w:r>
      <w:r>
        <w:rPr>
          <w:lang w:eastAsia="en-US"/>
        </w:rPr>
        <w:t xml:space="preserve"> and </w:t>
      </w:r>
      <w:r w:rsidRPr="001E27A6">
        <w:rPr>
          <w:rStyle w:val="ChItalBold"/>
        </w:rPr>
        <w:t>lempar</w:t>
      </w:r>
      <w:r>
        <w:rPr>
          <w:lang w:eastAsia="en-US"/>
        </w:rPr>
        <w:t xml:space="preserve"> </w:t>
      </w:r>
      <w:r w:rsidR="00B7093A">
        <w:rPr>
          <w:lang w:eastAsia="en-US"/>
        </w:rPr>
        <w:t>‘</w:t>
      </w:r>
      <w:r>
        <w:rPr>
          <w:lang w:eastAsia="en-US"/>
        </w:rPr>
        <w:t>throw</w:t>
      </w:r>
      <w:r w:rsidR="00B7093A">
        <w:rPr>
          <w:lang w:eastAsia="en-US"/>
        </w:rPr>
        <w:t>’</w:t>
      </w:r>
      <w:r>
        <w:rPr>
          <w:lang w:eastAsia="en-US"/>
        </w:rPr>
        <w:t xml:space="preserve">, monovalent dynamic </w:t>
      </w:r>
      <w:r>
        <w:rPr>
          <w:rStyle w:val="ChItalBold"/>
        </w:rPr>
        <w:t>jatu</w:t>
      </w:r>
      <w:r>
        <w:rPr>
          <w:lang w:eastAsia="en-US"/>
        </w:rPr>
        <w:t xml:space="preserve"> </w:t>
      </w:r>
      <w:r w:rsidR="00B7093A">
        <w:rPr>
          <w:lang w:eastAsia="en-US"/>
        </w:rPr>
        <w:t>‘</w:t>
      </w:r>
      <w:r>
        <w:rPr>
          <w:lang w:eastAsia="en-US"/>
        </w:rPr>
        <w:t>fall</w:t>
      </w:r>
      <w:r w:rsidR="00B7093A">
        <w:rPr>
          <w:lang w:eastAsia="en-US"/>
        </w:rPr>
        <w:t>’</w:t>
      </w:r>
      <w:r>
        <w:rPr>
          <w:lang w:eastAsia="en-US"/>
        </w:rPr>
        <w:t xml:space="preserve">, and stative </w:t>
      </w:r>
      <w:r w:rsidR="001222A7">
        <w:rPr>
          <w:rStyle w:val="ChItalBold"/>
        </w:rPr>
        <w:t>lambat</w:t>
      </w:r>
      <w:r>
        <w:rPr>
          <w:lang w:eastAsia="en-US"/>
        </w:rPr>
        <w:t xml:space="preserve"> </w:t>
      </w:r>
      <w:r w:rsidR="00B7093A">
        <w:rPr>
          <w:lang w:eastAsia="en-US"/>
        </w:rPr>
        <w:t>‘</w:t>
      </w:r>
      <w:r>
        <w:rPr>
          <w:lang w:eastAsia="en-US"/>
        </w:rPr>
        <w:t xml:space="preserve">be </w:t>
      </w:r>
      <w:r w:rsidR="001222A7">
        <w:rPr>
          <w:lang w:eastAsia="en-US"/>
        </w:rPr>
        <w:t>slow</w:t>
      </w:r>
      <w:r w:rsidR="00B7093A">
        <w:rPr>
          <w:lang w:eastAsia="en-US"/>
        </w:rPr>
        <w:t>’</w:t>
      </w:r>
      <w:r>
        <w:rPr>
          <w:lang w:eastAsia="en-US"/>
        </w:rPr>
        <w:t xml:space="preserve"> and </w:t>
      </w:r>
      <w:r w:rsidRPr="001E27A6">
        <w:rPr>
          <w:rStyle w:val="ChItalBold"/>
        </w:rPr>
        <w:t>sala</w:t>
      </w:r>
      <w:r>
        <w:rPr>
          <w:lang w:eastAsia="en-US"/>
        </w:rPr>
        <w:t xml:space="preserve"> </w:t>
      </w:r>
      <w:r w:rsidR="00B7093A">
        <w:rPr>
          <w:lang w:eastAsia="en-US"/>
        </w:rPr>
        <w:t>‘</w:t>
      </w:r>
      <w:r>
        <w:rPr>
          <w:lang w:eastAsia="en-US"/>
        </w:rPr>
        <w:t>be wrong</w:t>
      </w:r>
      <w:r w:rsidR="00B7093A">
        <w:rPr>
          <w:lang w:eastAsia="en-US"/>
        </w:rPr>
        <w:t>’</w:t>
      </w:r>
      <w:r>
        <w:rPr>
          <w:lang w:eastAsia="en-US"/>
        </w:rPr>
        <w:t xml:space="preserve">. Likewise, mono- and bivalent verbs </w:t>
      </w:r>
      <w:r w:rsidR="004A0184">
        <w:rPr>
          <w:lang w:eastAsia="en-US"/>
        </w:rPr>
        <w:t>can be</w:t>
      </w:r>
      <w:r w:rsidR="00046755">
        <w:rPr>
          <w:lang w:eastAsia="en-US"/>
        </w:rPr>
        <w:t xml:space="preserve"> </w:t>
      </w:r>
      <w:r>
        <w:rPr>
          <w:lang w:eastAsia="en-US"/>
        </w:rPr>
        <w:t>suffixed with</w:t>
      </w:r>
      <w:r>
        <w:t xml:space="preserve"> </w:t>
      </w:r>
      <w:r w:rsidRPr="00E7066B">
        <w:t>­</w:t>
      </w:r>
      <w:r w:rsidRPr="001E27A6">
        <w:rPr>
          <w:rStyle w:val="ChItalBold"/>
        </w:rPr>
        <w:t>an</w:t>
      </w:r>
      <w:r w:rsidR="004A0184">
        <w:rPr>
          <w:rStyle w:val="ChItalBold"/>
        </w:rPr>
        <w:t>g</w:t>
      </w:r>
      <w:r>
        <w:rPr>
          <w:lang w:eastAsia="en-US"/>
        </w:rPr>
        <w:t xml:space="preserve"> </w:t>
      </w:r>
      <w:r w:rsidR="00B7093A">
        <w:rPr>
          <w:lang w:eastAsia="en-US"/>
        </w:rPr>
        <w:t>‘</w:t>
      </w:r>
      <w:r w:rsidRPr="0099608C">
        <w:rPr>
          <w:rStyle w:val="ChSmallCaps"/>
        </w:rPr>
        <w:t>nmlz</w:t>
      </w:r>
      <w:r w:rsidR="00B7093A">
        <w:rPr>
          <w:lang w:eastAsia="en-US"/>
        </w:rPr>
        <w:t>’</w:t>
      </w:r>
      <w:r>
        <w:rPr>
          <w:lang w:eastAsia="en-US"/>
        </w:rPr>
        <w:t xml:space="preserve"> to derive nouns, such as bivalent </w:t>
      </w:r>
      <w:r>
        <w:rPr>
          <w:rStyle w:val="ChItalBold"/>
        </w:rPr>
        <w:t>jual</w:t>
      </w:r>
      <w:r>
        <w:rPr>
          <w:lang w:eastAsia="en-US"/>
        </w:rPr>
        <w:t xml:space="preserve"> </w:t>
      </w:r>
      <w:r w:rsidR="00B7093A">
        <w:rPr>
          <w:lang w:eastAsia="en-US"/>
        </w:rPr>
        <w:t>‘</w:t>
      </w:r>
      <w:r>
        <w:rPr>
          <w:lang w:eastAsia="en-US"/>
        </w:rPr>
        <w:t>sell</w:t>
      </w:r>
      <w:r w:rsidR="00B7093A">
        <w:rPr>
          <w:lang w:eastAsia="en-US"/>
        </w:rPr>
        <w:t>’</w:t>
      </w:r>
      <w:r>
        <w:rPr>
          <w:lang w:eastAsia="en-US"/>
        </w:rPr>
        <w:t xml:space="preserve"> and </w:t>
      </w:r>
      <w:r w:rsidRPr="005C14FB">
        <w:rPr>
          <w:rStyle w:val="ChItalBold"/>
        </w:rPr>
        <w:t>pake</w:t>
      </w:r>
      <w:r>
        <w:rPr>
          <w:lang w:eastAsia="en-US"/>
        </w:rPr>
        <w:t xml:space="preserve"> </w:t>
      </w:r>
      <w:r w:rsidR="00B7093A">
        <w:rPr>
          <w:lang w:eastAsia="en-US"/>
        </w:rPr>
        <w:t>‘</w:t>
      </w:r>
      <w:r>
        <w:rPr>
          <w:lang w:eastAsia="en-US"/>
        </w:rPr>
        <w:t>use</w:t>
      </w:r>
      <w:r w:rsidR="00B7093A">
        <w:rPr>
          <w:lang w:eastAsia="en-US"/>
        </w:rPr>
        <w:t>’</w:t>
      </w:r>
      <w:r>
        <w:rPr>
          <w:lang w:eastAsia="en-US"/>
        </w:rPr>
        <w:t xml:space="preserve">, monovalent dynamic </w:t>
      </w:r>
      <w:r w:rsidR="00845E10" w:rsidRPr="004D12AB">
        <w:rPr>
          <w:rStyle w:val="ChItalBold"/>
        </w:rPr>
        <w:t>jalang</w:t>
      </w:r>
      <w:r>
        <w:rPr>
          <w:lang w:eastAsia="en-US"/>
        </w:rPr>
        <w:t xml:space="preserve"> </w:t>
      </w:r>
      <w:r w:rsidR="00B7093A">
        <w:rPr>
          <w:lang w:eastAsia="en-US"/>
        </w:rPr>
        <w:t>‘</w:t>
      </w:r>
      <w:r>
        <w:rPr>
          <w:lang w:eastAsia="en-US"/>
        </w:rPr>
        <w:t>walk</w:t>
      </w:r>
      <w:r w:rsidR="00B7093A">
        <w:rPr>
          <w:lang w:eastAsia="en-US"/>
        </w:rPr>
        <w:t>’</w:t>
      </w:r>
      <w:r>
        <w:rPr>
          <w:lang w:eastAsia="en-US"/>
        </w:rPr>
        <w:t xml:space="preserve"> and </w:t>
      </w:r>
      <w:r>
        <w:rPr>
          <w:rStyle w:val="ChItalBold"/>
        </w:rPr>
        <w:t>libur</w:t>
      </w:r>
      <w:r>
        <w:rPr>
          <w:lang w:eastAsia="en-US"/>
        </w:rPr>
        <w:t xml:space="preserve"> </w:t>
      </w:r>
      <w:r w:rsidR="00B7093A">
        <w:rPr>
          <w:lang w:eastAsia="en-US"/>
        </w:rPr>
        <w:t>‘</w:t>
      </w:r>
      <w:r>
        <w:rPr>
          <w:lang w:eastAsia="en-US"/>
        </w:rPr>
        <w:t>take vacation</w:t>
      </w:r>
      <w:r w:rsidR="00B7093A">
        <w:rPr>
          <w:lang w:eastAsia="en-US"/>
        </w:rPr>
        <w:t>’</w:t>
      </w:r>
      <w:r>
        <w:rPr>
          <w:lang w:eastAsia="en-US"/>
        </w:rPr>
        <w:t xml:space="preserve">, and stative </w:t>
      </w:r>
      <w:r w:rsidRPr="005C14FB">
        <w:rPr>
          <w:rStyle w:val="ChItalBold"/>
        </w:rPr>
        <w:t>pica</w:t>
      </w:r>
      <w:r>
        <w:rPr>
          <w:lang w:eastAsia="en-US"/>
        </w:rPr>
        <w:t xml:space="preserve"> </w:t>
      </w:r>
      <w:r w:rsidR="00B7093A">
        <w:rPr>
          <w:lang w:eastAsia="en-US"/>
        </w:rPr>
        <w:t>‘</w:t>
      </w:r>
      <w:r>
        <w:rPr>
          <w:lang w:eastAsia="en-US"/>
        </w:rPr>
        <w:t>be broken</w:t>
      </w:r>
      <w:r w:rsidR="00B7093A">
        <w:rPr>
          <w:lang w:eastAsia="en-US"/>
        </w:rPr>
        <w:t>’</w:t>
      </w:r>
      <w:r>
        <w:rPr>
          <w:lang w:eastAsia="en-US"/>
        </w:rPr>
        <w:t xml:space="preserve"> and </w:t>
      </w:r>
      <w:r w:rsidRPr="005C14FB">
        <w:rPr>
          <w:rStyle w:val="ChItalBold"/>
        </w:rPr>
        <w:t>sial</w:t>
      </w:r>
      <w:r>
        <w:rPr>
          <w:lang w:eastAsia="en-US"/>
        </w:rPr>
        <w:t xml:space="preserve"> </w:t>
      </w:r>
      <w:r w:rsidR="00B7093A">
        <w:rPr>
          <w:lang w:eastAsia="en-US"/>
        </w:rPr>
        <w:t>‘</w:t>
      </w:r>
      <w:r>
        <w:rPr>
          <w:lang w:eastAsia="en-US"/>
        </w:rPr>
        <w:t>be unfortunate</w:t>
      </w:r>
      <w:r w:rsidR="00B7093A">
        <w:rPr>
          <w:lang w:eastAsia="en-US"/>
        </w:rPr>
        <w:t>’</w:t>
      </w:r>
      <w:r>
        <w:rPr>
          <w:lang w:eastAsia="en-US"/>
        </w:rPr>
        <w:t>. Some lexemes suffixed with</w:t>
      </w:r>
      <w:r>
        <w:t xml:space="preserve"> </w:t>
      </w:r>
      <w:r w:rsidRPr="00E7066B">
        <w:t>­</w:t>
      </w:r>
      <w:r w:rsidRPr="001E27A6">
        <w:rPr>
          <w:rStyle w:val="ChItalBold"/>
        </w:rPr>
        <w:t>an</w:t>
      </w:r>
      <w:r w:rsidR="004A0184">
        <w:rPr>
          <w:rStyle w:val="ChItalBold"/>
        </w:rPr>
        <w:t>g</w:t>
      </w:r>
      <w:r>
        <w:rPr>
          <w:lang w:eastAsia="en-US"/>
        </w:rPr>
        <w:t xml:space="preserve"> </w:t>
      </w:r>
      <w:r w:rsidR="00B7093A">
        <w:rPr>
          <w:lang w:eastAsia="en-US"/>
        </w:rPr>
        <w:t>‘</w:t>
      </w:r>
      <w:r w:rsidRPr="0099608C">
        <w:rPr>
          <w:rStyle w:val="ChSmallCaps"/>
        </w:rPr>
        <w:t>nmlz</w:t>
      </w:r>
      <w:r w:rsidR="00B7093A">
        <w:rPr>
          <w:lang w:eastAsia="en-US"/>
        </w:rPr>
        <w:t>’</w:t>
      </w:r>
      <w:r>
        <w:rPr>
          <w:lang w:eastAsia="en-US"/>
        </w:rPr>
        <w:t xml:space="preserve"> also function as verbs, such as </w:t>
      </w:r>
      <w:r w:rsidR="00845E10" w:rsidRPr="00602750">
        <w:rPr>
          <w:rStyle w:val="ChItalBold"/>
        </w:rPr>
        <w:t>jualang</w:t>
      </w:r>
      <w:r>
        <w:rPr>
          <w:lang w:eastAsia="en-US"/>
        </w:rPr>
        <w:t xml:space="preserve"> </w:t>
      </w:r>
      <w:r w:rsidR="00B7093A">
        <w:rPr>
          <w:lang w:eastAsia="en-US"/>
        </w:rPr>
        <w:t>‘</w:t>
      </w:r>
      <w:r>
        <w:rPr>
          <w:lang w:eastAsia="en-US"/>
        </w:rPr>
        <w:t>merchandise, to sell</w:t>
      </w:r>
      <w:r w:rsidR="00B7093A">
        <w:rPr>
          <w:lang w:eastAsia="en-US"/>
        </w:rPr>
        <w:t>’</w:t>
      </w:r>
      <w:r w:rsidR="00E57D86">
        <w:rPr>
          <w:lang w:eastAsia="en-US"/>
        </w:rPr>
        <w:t xml:space="preserve">. Affixation of trivalent verbs is </w:t>
      </w:r>
      <w:r w:rsidR="00E57D86">
        <w:t>unattested</w:t>
      </w:r>
      <w:r w:rsidR="00E57D86">
        <w:rPr>
          <w:lang w:eastAsia="en-US"/>
        </w:rPr>
        <w:t>.</w:t>
      </w:r>
      <w:r>
        <w:rPr>
          <w:lang w:eastAsia="en-US"/>
        </w:rPr>
        <w:t xml:space="preserve"> (</w:t>
      </w:r>
      <w:r w:rsidR="00E57D86">
        <w:rPr>
          <w:lang w:eastAsia="en-US"/>
        </w:rPr>
        <w:t xml:space="preserve">For </w:t>
      </w:r>
      <w:r>
        <w:rPr>
          <w:lang w:eastAsia="en-US"/>
        </w:rPr>
        <w:t xml:space="preserve">details </w:t>
      </w:r>
      <w:r w:rsidR="00E57D86">
        <w:rPr>
          <w:lang w:eastAsia="en-US"/>
        </w:rPr>
        <w:t xml:space="preserve">on affixation with </w:t>
      </w:r>
      <w:r w:rsidR="00E57D86" w:rsidRPr="009D104A">
        <w:rPr>
          <w:rStyle w:val="ChSmallCapsItalBold"/>
        </w:rPr>
        <w:t>ter­</w:t>
      </w:r>
      <w:r w:rsidR="00E57D86">
        <w:rPr>
          <w:lang w:eastAsia="en-US"/>
        </w:rPr>
        <w:t xml:space="preserve"> ‘</w:t>
      </w:r>
      <w:r w:rsidR="00E57D86" w:rsidRPr="0099608C">
        <w:rPr>
          <w:rStyle w:val="ChSmallCaps"/>
        </w:rPr>
        <w:t>acl</w:t>
      </w:r>
      <w:r w:rsidR="00E57D86">
        <w:rPr>
          <w:lang w:eastAsia="en-US"/>
        </w:rPr>
        <w:t xml:space="preserve">’ and </w:t>
      </w:r>
      <w:r w:rsidR="00E57D86" w:rsidRPr="00E7066B">
        <w:t>­</w:t>
      </w:r>
      <w:r w:rsidR="00E57D86" w:rsidRPr="001E27A6">
        <w:rPr>
          <w:rStyle w:val="ChItalBold"/>
        </w:rPr>
        <w:t>an</w:t>
      </w:r>
      <w:r w:rsidR="00E57D86">
        <w:rPr>
          <w:rStyle w:val="ChItalBold"/>
        </w:rPr>
        <w:t>g</w:t>
      </w:r>
      <w:r w:rsidR="00E57D86">
        <w:rPr>
          <w:lang w:eastAsia="en-US"/>
        </w:rPr>
        <w:t xml:space="preserve"> ‘</w:t>
      </w:r>
      <w:r w:rsidR="00E57D86" w:rsidRPr="0099608C">
        <w:rPr>
          <w:rStyle w:val="ChSmallCaps"/>
        </w:rPr>
        <w:t>nmlz</w:t>
      </w:r>
      <w:r w:rsidR="00E57D86">
        <w:rPr>
          <w:lang w:eastAsia="en-US"/>
        </w:rPr>
        <w:t xml:space="preserve">’ </w:t>
      </w:r>
      <w:r>
        <w:rPr>
          <w:lang w:eastAsia="en-US"/>
        </w:rPr>
        <w:t>see §</w:t>
      </w:r>
      <w:r w:rsidR="00E215C6">
        <w:rPr>
          <w:lang w:eastAsia="en-US"/>
        </w:rPr>
        <w:fldChar w:fldCharType="begin"/>
      </w:r>
      <w:r w:rsidR="00E215C6">
        <w:rPr>
          <w:lang w:eastAsia="en-US"/>
        </w:rPr>
        <w:instrText xml:space="preserve"> REF _Ref374451713 \w \h </w:instrText>
      </w:r>
      <w:r w:rsidR="00E215C6">
        <w:rPr>
          <w:lang w:eastAsia="en-US"/>
        </w:rPr>
      </w:r>
      <w:r w:rsidR="00E215C6">
        <w:rPr>
          <w:lang w:eastAsia="en-US"/>
        </w:rPr>
        <w:fldChar w:fldCharType="separate"/>
      </w:r>
      <w:r w:rsidR="00154D81">
        <w:rPr>
          <w:cs/>
          <w:lang w:eastAsia="en-US"/>
        </w:rPr>
        <w:t>‎</w:t>
      </w:r>
      <w:r w:rsidR="00154D81">
        <w:rPr>
          <w:lang w:eastAsia="en-US"/>
        </w:rPr>
        <w:t>3.1.2</w:t>
      </w:r>
      <w:r w:rsidR="00E215C6">
        <w:rPr>
          <w:lang w:eastAsia="en-US"/>
        </w:rPr>
        <w:fldChar w:fldCharType="end"/>
      </w:r>
      <w:r w:rsidR="00E215C6">
        <w:rPr>
          <w:lang w:eastAsia="en-US"/>
        </w:rPr>
        <w:t xml:space="preserve"> and §</w:t>
      </w:r>
      <w:r w:rsidR="00E215C6">
        <w:rPr>
          <w:lang w:eastAsia="en-US"/>
        </w:rPr>
        <w:fldChar w:fldCharType="begin"/>
      </w:r>
      <w:r w:rsidR="00E215C6">
        <w:rPr>
          <w:lang w:eastAsia="en-US"/>
        </w:rPr>
        <w:instrText xml:space="preserve"> REF _Ref374451716 \w \h </w:instrText>
      </w:r>
      <w:r w:rsidR="00E215C6">
        <w:rPr>
          <w:lang w:eastAsia="en-US"/>
        </w:rPr>
      </w:r>
      <w:r w:rsidR="00E215C6">
        <w:rPr>
          <w:lang w:eastAsia="en-US"/>
        </w:rPr>
        <w:fldChar w:fldCharType="separate"/>
      </w:r>
      <w:r w:rsidR="00154D81">
        <w:rPr>
          <w:cs/>
          <w:lang w:eastAsia="en-US"/>
        </w:rPr>
        <w:t>‎</w:t>
      </w:r>
      <w:r w:rsidR="00154D81">
        <w:rPr>
          <w:lang w:eastAsia="en-US"/>
        </w:rPr>
        <w:t>3.1.3</w:t>
      </w:r>
      <w:r w:rsidR="00E215C6">
        <w:rPr>
          <w:lang w:eastAsia="en-US"/>
        </w:rPr>
        <w:fldChar w:fldCharType="end"/>
      </w:r>
      <w:r w:rsidR="00E57D86">
        <w:rPr>
          <w:lang w:eastAsia="en-US"/>
        </w:rPr>
        <w:t>, respectively</w:t>
      </w:r>
      <w:r>
        <w:rPr>
          <w:lang w:eastAsia="en-US"/>
        </w:rPr>
        <w:t>).</w:t>
      </w:r>
    </w:p>
    <w:p w14:paraId="205D2E9D" w14:textId="77777777" w:rsidR="00130064" w:rsidRDefault="00130064" w:rsidP="00130064">
      <w:pPr>
        <w:pStyle w:val="Caption"/>
        <w:rPr>
          <w:szCs w:val="19"/>
        </w:rPr>
      </w:pPr>
      <w:bookmarkStart w:id="2412" w:name="_Ref336254478"/>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5</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29</w:t>
      </w:r>
      <w:r w:rsidR="00F207A1">
        <w:rPr>
          <w:szCs w:val="19"/>
        </w:rPr>
        <w:fldChar w:fldCharType="end"/>
      </w:r>
      <w:bookmarkEnd w:id="2412"/>
      <w:r w:rsidRPr="0090507A">
        <w:rPr>
          <w:szCs w:val="19"/>
        </w:rPr>
        <w:t>:</w:t>
      </w:r>
      <w:r w:rsidRPr="0090507A">
        <w:rPr>
          <w:szCs w:val="19"/>
        </w:rPr>
        <w:tab/>
      </w:r>
      <w:r>
        <w:rPr>
          <w:szCs w:val="19"/>
        </w:rPr>
        <w:t>Affixation of verbs</w:t>
      </w:r>
    </w:p>
    <w:tbl>
      <w:tblPr>
        <w:tblW w:w="5841" w:type="dxa"/>
        <w:tblInd w:w="170" w:type="dxa"/>
        <w:tblBorders>
          <w:top w:val="single" w:sz="4" w:space="0" w:color="auto"/>
          <w:bottom w:val="single" w:sz="4" w:space="0" w:color="auto"/>
        </w:tblBorders>
        <w:tblLayout w:type="fixed"/>
        <w:tblLook w:val="01E0" w:firstRow="1" w:lastRow="1" w:firstColumn="1" w:lastColumn="1" w:noHBand="0" w:noVBand="0"/>
      </w:tblPr>
      <w:tblGrid>
        <w:gridCol w:w="907"/>
        <w:gridCol w:w="1531"/>
        <w:gridCol w:w="1078"/>
        <w:gridCol w:w="2325"/>
      </w:tblGrid>
      <w:tr w:rsidR="00AC23C4" w:rsidRPr="008E12AD" w14:paraId="74177CCE" w14:textId="77777777" w:rsidTr="0022448E">
        <w:tc>
          <w:tcPr>
            <w:tcW w:w="907" w:type="dxa"/>
            <w:tcBorders>
              <w:top w:val="single" w:sz="4" w:space="0" w:color="auto"/>
              <w:bottom w:val="single" w:sz="4" w:space="0" w:color="auto"/>
            </w:tcBorders>
            <w:shd w:val="clear" w:color="auto" w:fill="auto"/>
          </w:tcPr>
          <w:p w14:paraId="31D20DB2" w14:textId="77777777" w:rsidR="00130064" w:rsidRPr="00AC23C4" w:rsidRDefault="00130064" w:rsidP="00130064">
            <w:pPr>
              <w:pStyle w:val="TableHd"/>
              <w:rPr>
                <w:szCs w:val="20"/>
              </w:rPr>
            </w:pPr>
            <w:r w:rsidRPr="00AC23C4">
              <w:rPr>
                <w:szCs w:val="20"/>
              </w:rPr>
              <w:t>BF</w:t>
            </w:r>
          </w:p>
        </w:tc>
        <w:tc>
          <w:tcPr>
            <w:tcW w:w="1531" w:type="dxa"/>
            <w:tcBorders>
              <w:top w:val="single" w:sz="4" w:space="0" w:color="auto"/>
              <w:bottom w:val="single" w:sz="4" w:space="0" w:color="auto"/>
              <w:right w:val="single" w:sz="4" w:space="0" w:color="auto"/>
            </w:tcBorders>
            <w:shd w:val="clear" w:color="auto" w:fill="auto"/>
          </w:tcPr>
          <w:p w14:paraId="626440E3" w14:textId="77777777" w:rsidR="00130064" w:rsidRPr="00AC23C4" w:rsidRDefault="00130064" w:rsidP="00130064">
            <w:pPr>
              <w:pStyle w:val="TableHd"/>
              <w:rPr>
                <w:szCs w:val="20"/>
              </w:rPr>
            </w:pPr>
            <w:r w:rsidRPr="00AC23C4">
              <w:rPr>
                <w:szCs w:val="20"/>
              </w:rPr>
              <w:t>Gloss</w:t>
            </w:r>
          </w:p>
        </w:tc>
        <w:tc>
          <w:tcPr>
            <w:tcW w:w="1078" w:type="dxa"/>
            <w:tcBorders>
              <w:top w:val="single" w:sz="4" w:space="0" w:color="auto"/>
              <w:left w:val="single" w:sz="4" w:space="0" w:color="auto"/>
              <w:bottom w:val="single" w:sz="4" w:space="0" w:color="auto"/>
            </w:tcBorders>
            <w:shd w:val="clear" w:color="auto" w:fill="auto"/>
          </w:tcPr>
          <w:p w14:paraId="3B1A3725" w14:textId="77777777" w:rsidR="00130064" w:rsidRPr="00AC23C4" w:rsidRDefault="00130064" w:rsidP="00130064">
            <w:pPr>
              <w:pStyle w:val="TableHd"/>
              <w:rPr>
                <w:szCs w:val="20"/>
              </w:rPr>
            </w:pPr>
            <w:r w:rsidRPr="00AC23C4">
              <w:rPr>
                <w:szCs w:val="20"/>
              </w:rPr>
              <w:t>Item</w:t>
            </w:r>
          </w:p>
        </w:tc>
        <w:tc>
          <w:tcPr>
            <w:tcW w:w="2325" w:type="dxa"/>
            <w:tcBorders>
              <w:top w:val="single" w:sz="4" w:space="0" w:color="auto"/>
              <w:bottom w:val="single" w:sz="4" w:space="0" w:color="auto"/>
            </w:tcBorders>
            <w:shd w:val="clear" w:color="auto" w:fill="auto"/>
          </w:tcPr>
          <w:p w14:paraId="77C24D2C" w14:textId="77777777" w:rsidR="00130064" w:rsidRPr="00AC23C4" w:rsidRDefault="00130064" w:rsidP="00130064">
            <w:pPr>
              <w:pStyle w:val="TableHd"/>
              <w:rPr>
                <w:szCs w:val="20"/>
              </w:rPr>
            </w:pPr>
            <w:r w:rsidRPr="00AC23C4">
              <w:rPr>
                <w:szCs w:val="20"/>
              </w:rPr>
              <w:t>Gloss</w:t>
            </w:r>
          </w:p>
        </w:tc>
      </w:tr>
      <w:tr w:rsidR="00130064" w:rsidRPr="00AC23C4" w14:paraId="7A88593E" w14:textId="77777777" w:rsidTr="0022448E">
        <w:tc>
          <w:tcPr>
            <w:tcW w:w="5841" w:type="dxa"/>
            <w:gridSpan w:val="4"/>
            <w:tcBorders>
              <w:top w:val="single" w:sz="4" w:space="0" w:color="auto"/>
              <w:bottom w:val="single" w:sz="4" w:space="0" w:color="auto"/>
            </w:tcBorders>
            <w:shd w:val="clear" w:color="auto" w:fill="auto"/>
          </w:tcPr>
          <w:p w14:paraId="441BD35C" w14:textId="77777777" w:rsidR="00130064" w:rsidRPr="00AC23C4" w:rsidRDefault="00130064" w:rsidP="00130064">
            <w:pPr>
              <w:pStyle w:val="TableHdLeft"/>
              <w:rPr>
                <w:szCs w:val="20"/>
              </w:rPr>
            </w:pPr>
            <w:r w:rsidRPr="00AC23C4">
              <w:rPr>
                <w:szCs w:val="20"/>
              </w:rPr>
              <w:t xml:space="preserve">Prefix </w:t>
            </w:r>
            <w:r w:rsidR="00805F97" w:rsidRPr="009D104A">
              <w:rPr>
                <w:rStyle w:val="ChSmallCapsItalBold"/>
              </w:rPr>
              <w:t>ter­</w:t>
            </w:r>
            <w:r w:rsidRPr="00AC23C4">
              <w:rPr>
                <w:szCs w:val="20"/>
              </w:rPr>
              <w:t xml:space="preserve">: Derived verbs denoting </w:t>
            </w:r>
            <w:r w:rsidRPr="00870B79">
              <w:t xml:space="preserve">accidental </w:t>
            </w:r>
            <w:r w:rsidRPr="00AC23C4">
              <w:rPr>
                <w:szCs w:val="20"/>
              </w:rPr>
              <w:t>actions</w:t>
            </w:r>
          </w:p>
        </w:tc>
      </w:tr>
      <w:tr w:rsidR="00AC23C4" w:rsidRPr="00626ADA" w14:paraId="7718CEB9" w14:textId="77777777" w:rsidTr="0022448E">
        <w:tc>
          <w:tcPr>
            <w:tcW w:w="907" w:type="dxa"/>
            <w:tcBorders>
              <w:top w:val="single" w:sz="4" w:space="0" w:color="auto"/>
            </w:tcBorders>
            <w:shd w:val="clear" w:color="auto" w:fill="auto"/>
          </w:tcPr>
          <w:p w14:paraId="5BD4A425" w14:textId="77777777" w:rsidR="00130064" w:rsidRPr="00AC23C4" w:rsidRDefault="00130064" w:rsidP="00130064">
            <w:pPr>
              <w:pStyle w:val="TableCell2-0"/>
              <w:rPr>
                <w:rStyle w:val="ChItalBold"/>
                <w:szCs w:val="19"/>
              </w:rPr>
            </w:pPr>
            <w:r w:rsidRPr="00AC23C4">
              <w:rPr>
                <w:rStyle w:val="ChItalBold"/>
                <w:szCs w:val="19"/>
              </w:rPr>
              <w:t>angkat</w:t>
            </w:r>
          </w:p>
        </w:tc>
        <w:tc>
          <w:tcPr>
            <w:tcW w:w="1531" w:type="dxa"/>
            <w:tcBorders>
              <w:top w:val="single" w:sz="4" w:space="0" w:color="auto"/>
              <w:right w:val="single" w:sz="4" w:space="0" w:color="auto"/>
            </w:tcBorders>
            <w:shd w:val="clear" w:color="auto" w:fill="auto"/>
          </w:tcPr>
          <w:p w14:paraId="07AA0CC4" w14:textId="12EB7452" w:rsidR="00130064" w:rsidRPr="00626ADA" w:rsidRDefault="00B7093A" w:rsidP="00130064">
            <w:pPr>
              <w:pStyle w:val="TableCell2-0"/>
            </w:pPr>
            <w:r>
              <w:t>‘</w:t>
            </w:r>
            <w:r w:rsidR="00130064" w:rsidRPr="0090507A">
              <w:t>lift</w:t>
            </w:r>
            <w:r>
              <w:t>’</w:t>
            </w:r>
          </w:p>
        </w:tc>
        <w:tc>
          <w:tcPr>
            <w:tcW w:w="1078" w:type="dxa"/>
            <w:tcBorders>
              <w:top w:val="single" w:sz="4" w:space="0" w:color="auto"/>
              <w:left w:val="single" w:sz="4" w:space="0" w:color="auto"/>
            </w:tcBorders>
            <w:shd w:val="clear" w:color="auto" w:fill="auto"/>
          </w:tcPr>
          <w:p w14:paraId="21B86F35" w14:textId="77777777" w:rsidR="00130064" w:rsidRPr="00B740BF" w:rsidRDefault="00130064" w:rsidP="00130064">
            <w:pPr>
              <w:pStyle w:val="TableCell2-0"/>
              <w:rPr>
                <w:rStyle w:val="ChItalBold"/>
              </w:rPr>
            </w:pPr>
            <w:r w:rsidRPr="00B740BF">
              <w:rPr>
                <w:rStyle w:val="ChItalBold"/>
              </w:rPr>
              <w:t>trangkat</w:t>
            </w:r>
          </w:p>
        </w:tc>
        <w:tc>
          <w:tcPr>
            <w:tcW w:w="2325" w:type="dxa"/>
            <w:tcBorders>
              <w:top w:val="single" w:sz="4" w:space="0" w:color="auto"/>
            </w:tcBorders>
            <w:shd w:val="clear" w:color="auto" w:fill="auto"/>
          </w:tcPr>
          <w:p w14:paraId="3B8EF9FA" w14:textId="41095D3F" w:rsidR="00130064" w:rsidRPr="00626ADA" w:rsidRDefault="00B7093A" w:rsidP="00130064">
            <w:pPr>
              <w:pStyle w:val="TableCell2-0"/>
            </w:pPr>
            <w:r>
              <w:t>‘</w:t>
            </w:r>
            <w:r w:rsidR="00130064" w:rsidRPr="0090507A">
              <w:t>be lifted up</w:t>
            </w:r>
            <w:r>
              <w:t>’</w:t>
            </w:r>
          </w:p>
        </w:tc>
      </w:tr>
      <w:tr w:rsidR="00AC23C4" w:rsidRPr="00626ADA" w14:paraId="4DF2FE58" w14:textId="77777777" w:rsidTr="0022448E">
        <w:tc>
          <w:tcPr>
            <w:tcW w:w="907" w:type="dxa"/>
            <w:shd w:val="clear" w:color="auto" w:fill="auto"/>
          </w:tcPr>
          <w:p w14:paraId="0DBF866C" w14:textId="77777777" w:rsidR="00130064" w:rsidRPr="00AC23C4" w:rsidRDefault="00130064" w:rsidP="00130064">
            <w:pPr>
              <w:pStyle w:val="O0Nwnext"/>
              <w:rPr>
                <w:rStyle w:val="ChItalBold"/>
                <w:szCs w:val="19"/>
              </w:rPr>
            </w:pPr>
            <w:r w:rsidRPr="00AC23C4">
              <w:rPr>
                <w:rStyle w:val="ChItalBold"/>
                <w:szCs w:val="19"/>
              </w:rPr>
              <w:t>lempar</w:t>
            </w:r>
          </w:p>
        </w:tc>
        <w:tc>
          <w:tcPr>
            <w:tcW w:w="1531" w:type="dxa"/>
            <w:tcBorders>
              <w:right w:val="single" w:sz="4" w:space="0" w:color="auto"/>
            </w:tcBorders>
            <w:shd w:val="clear" w:color="auto" w:fill="auto"/>
          </w:tcPr>
          <w:p w14:paraId="0794906A" w14:textId="24394757" w:rsidR="00130064" w:rsidRPr="00626ADA" w:rsidRDefault="00B7093A" w:rsidP="00130064">
            <w:pPr>
              <w:pStyle w:val="O0Nwnext"/>
            </w:pPr>
            <w:r>
              <w:t>‘</w:t>
            </w:r>
            <w:r w:rsidR="00130064" w:rsidRPr="0090507A">
              <w:t>throw</w:t>
            </w:r>
            <w:r>
              <w:t>’</w:t>
            </w:r>
          </w:p>
        </w:tc>
        <w:tc>
          <w:tcPr>
            <w:tcW w:w="1078" w:type="dxa"/>
            <w:tcBorders>
              <w:left w:val="single" w:sz="4" w:space="0" w:color="auto"/>
            </w:tcBorders>
            <w:shd w:val="clear" w:color="auto" w:fill="auto"/>
          </w:tcPr>
          <w:p w14:paraId="6974E84E" w14:textId="77777777" w:rsidR="00130064" w:rsidRPr="00B740BF" w:rsidRDefault="00130064" w:rsidP="00130064">
            <w:pPr>
              <w:pStyle w:val="O0Nwnext"/>
              <w:rPr>
                <w:rStyle w:val="ChItalBold"/>
              </w:rPr>
            </w:pPr>
            <w:r w:rsidRPr="00B740BF">
              <w:rPr>
                <w:rStyle w:val="ChItalBold"/>
              </w:rPr>
              <w:t>talempar</w:t>
            </w:r>
          </w:p>
        </w:tc>
        <w:tc>
          <w:tcPr>
            <w:tcW w:w="2325" w:type="dxa"/>
            <w:shd w:val="clear" w:color="auto" w:fill="auto"/>
          </w:tcPr>
          <w:p w14:paraId="4500E236" w14:textId="451A3A5A" w:rsidR="00130064" w:rsidRPr="00626ADA" w:rsidRDefault="00B7093A" w:rsidP="00130064">
            <w:pPr>
              <w:pStyle w:val="O0Nwnext"/>
            </w:pPr>
            <w:r>
              <w:t>‘</w:t>
            </w:r>
            <w:r w:rsidR="00130064" w:rsidRPr="0090507A">
              <w:t>be thrown</w:t>
            </w:r>
            <w:r>
              <w:t>’</w:t>
            </w:r>
          </w:p>
        </w:tc>
      </w:tr>
      <w:tr w:rsidR="00AC23C4" w:rsidRPr="008E12AD" w14:paraId="60F57358" w14:textId="77777777" w:rsidTr="0022448E">
        <w:tc>
          <w:tcPr>
            <w:tcW w:w="907" w:type="dxa"/>
            <w:shd w:val="clear" w:color="auto" w:fill="auto"/>
          </w:tcPr>
          <w:p w14:paraId="7E144FCE" w14:textId="77777777" w:rsidR="00130064" w:rsidRPr="00AC23C4" w:rsidRDefault="00130064" w:rsidP="00130064">
            <w:pPr>
              <w:pStyle w:val="O0Nwnext"/>
              <w:rPr>
                <w:rStyle w:val="ChItalBold"/>
                <w:szCs w:val="20"/>
              </w:rPr>
            </w:pPr>
            <w:r w:rsidRPr="00AC23C4">
              <w:rPr>
                <w:rStyle w:val="ChItalBold"/>
                <w:szCs w:val="20"/>
              </w:rPr>
              <w:t>jatu</w:t>
            </w:r>
          </w:p>
        </w:tc>
        <w:tc>
          <w:tcPr>
            <w:tcW w:w="1531" w:type="dxa"/>
            <w:tcBorders>
              <w:right w:val="single" w:sz="4" w:space="0" w:color="auto"/>
            </w:tcBorders>
            <w:shd w:val="clear" w:color="auto" w:fill="auto"/>
          </w:tcPr>
          <w:p w14:paraId="6C4689DE" w14:textId="6B1765D0" w:rsidR="00130064" w:rsidRPr="008E12AD" w:rsidRDefault="00B7093A" w:rsidP="00130064">
            <w:pPr>
              <w:pStyle w:val="O0Nwnext"/>
            </w:pPr>
            <w:r>
              <w:t>‘</w:t>
            </w:r>
            <w:r w:rsidR="00130064">
              <w:t>fall</w:t>
            </w:r>
            <w:r>
              <w:t>’</w:t>
            </w:r>
          </w:p>
        </w:tc>
        <w:tc>
          <w:tcPr>
            <w:tcW w:w="1078" w:type="dxa"/>
            <w:tcBorders>
              <w:left w:val="single" w:sz="4" w:space="0" w:color="auto"/>
            </w:tcBorders>
            <w:shd w:val="clear" w:color="auto" w:fill="auto"/>
          </w:tcPr>
          <w:p w14:paraId="6924098D" w14:textId="77777777" w:rsidR="00130064" w:rsidRPr="00B740BF" w:rsidRDefault="00130064" w:rsidP="00130064">
            <w:pPr>
              <w:pStyle w:val="O0Nwnext"/>
              <w:rPr>
                <w:rStyle w:val="ChItalBold"/>
              </w:rPr>
            </w:pPr>
            <w:r>
              <w:rPr>
                <w:rStyle w:val="ChItalBold"/>
              </w:rPr>
              <w:t>terjatu</w:t>
            </w:r>
          </w:p>
        </w:tc>
        <w:tc>
          <w:tcPr>
            <w:tcW w:w="2325" w:type="dxa"/>
            <w:shd w:val="clear" w:color="auto" w:fill="auto"/>
          </w:tcPr>
          <w:p w14:paraId="268F4276" w14:textId="4842599D" w:rsidR="00130064" w:rsidRPr="008E12AD" w:rsidRDefault="00B7093A" w:rsidP="00130064">
            <w:pPr>
              <w:pStyle w:val="O0Nwnext"/>
            </w:pPr>
            <w:r>
              <w:t>‘</w:t>
            </w:r>
            <w:r w:rsidR="00130064" w:rsidRPr="008E12AD">
              <w:t xml:space="preserve">be </w:t>
            </w:r>
            <w:r w:rsidR="00130064">
              <w:t>dropped, fall</w:t>
            </w:r>
            <w:r>
              <w:t>’</w:t>
            </w:r>
          </w:p>
        </w:tc>
      </w:tr>
      <w:tr w:rsidR="00AC23C4" w:rsidRPr="008E12AD" w14:paraId="3EC82E9F" w14:textId="77777777" w:rsidTr="0022448E">
        <w:tc>
          <w:tcPr>
            <w:tcW w:w="907" w:type="dxa"/>
            <w:shd w:val="clear" w:color="auto" w:fill="auto"/>
          </w:tcPr>
          <w:p w14:paraId="4356E5F0" w14:textId="77777777" w:rsidR="00130064" w:rsidRPr="00AC23C4" w:rsidRDefault="00130064" w:rsidP="00130064">
            <w:pPr>
              <w:pStyle w:val="O0Nwnext"/>
              <w:rPr>
                <w:rStyle w:val="ChItalBold"/>
                <w:szCs w:val="20"/>
              </w:rPr>
            </w:pPr>
            <w:r w:rsidRPr="00AC23C4">
              <w:rPr>
                <w:rStyle w:val="ChItalBold"/>
                <w:szCs w:val="20"/>
              </w:rPr>
              <w:t>lambat</w:t>
            </w:r>
          </w:p>
        </w:tc>
        <w:tc>
          <w:tcPr>
            <w:tcW w:w="1531" w:type="dxa"/>
            <w:tcBorders>
              <w:right w:val="single" w:sz="4" w:space="0" w:color="auto"/>
            </w:tcBorders>
            <w:shd w:val="clear" w:color="auto" w:fill="auto"/>
          </w:tcPr>
          <w:p w14:paraId="77C00266" w14:textId="1326EB15" w:rsidR="00130064" w:rsidRPr="008E12AD" w:rsidRDefault="00B7093A" w:rsidP="00130064">
            <w:pPr>
              <w:pStyle w:val="O0Nwnext"/>
            </w:pPr>
            <w:r>
              <w:t>‘</w:t>
            </w:r>
            <w:r w:rsidR="00130064" w:rsidRPr="008E12AD">
              <w:t xml:space="preserve">be </w:t>
            </w:r>
            <w:r w:rsidR="00130064">
              <w:t>slow</w:t>
            </w:r>
            <w:r>
              <w:t>’</w:t>
            </w:r>
          </w:p>
        </w:tc>
        <w:tc>
          <w:tcPr>
            <w:tcW w:w="1078" w:type="dxa"/>
            <w:tcBorders>
              <w:left w:val="single" w:sz="4" w:space="0" w:color="auto"/>
            </w:tcBorders>
            <w:shd w:val="clear" w:color="auto" w:fill="auto"/>
          </w:tcPr>
          <w:p w14:paraId="1C28F792" w14:textId="77777777" w:rsidR="00130064" w:rsidRPr="00B740BF" w:rsidRDefault="00130064" w:rsidP="00130064">
            <w:pPr>
              <w:pStyle w:val="O0Nwnext"/>
              <w:rPr>
                <w:rStyle w:val="ChItalBold"/>
              </w:rPr>
            </w:pPr>
            <w:r>
              <w:rPr>
                <w:rStyle w:val="ChItalBold"/>
              </w:rPr>
              <w:t>terlambat</w:t>
            </w:r>
          </w:p>
        </w:tc>
        <w:tc>
          <w:tcPr>
            <w:tcW w:w="2325" w:type="dxa"/>
            <w:shd w:val="clear" w:color="auto" w:fill="auto"/>
          </w:tcPr>
          <w:p w14:paraId="6AAE60E5" w14:textId="70E0D161" w:rsidR="00130064" w:rsidRPr="008E12AD" w:rsidRDefault="00B7093A" w:rsidP="00130064">
            <w:pPr>
              <w:pStyle w:val="O0Nwnext"/>
            </w:pPr>
            <w:r>
              <w:t>‘</w:t>
            </w:r>
            <w:r w:rsidR="00130064" w:rsidRPr="008E12AD">
              <w:t xml:space="preserve">be </w:t>
            </w:r>
            <w:r w:rsidR="00130064">
              <w:t>late</w:t>
            </w:r>
            <w:r>
              <w:t>’</w:t>
            </w:r>
          </w:p>
        </w:tc>
      </w:tr>
      <w:tr w:rsidR="00AC23C4" w:rsidRPr="008E12AD" w14:paraId="41D6301F" w14:textId="77777777" w:rsidTr="0022448E">
        <w:tc>
          <w:tcPr>
            <w:tcW w:w="907" w:type="dxa"/>
            <w:shd w:val="clear" w:color="auto" w:fill="auto"/>
          </w:tcPr>
          <w:p w14:paraId="20B16627" w14:textId="77777777" w:rsidR="00130064" w:rsidRPr="00AC23C4" w:rsidRDefault="00130064" w:rsidP="00130064">
            <w:pPr>
              <w:pStyle w:val="TableCell0-2Break"/>
              <w:rPr>
                <w:rStyle w:val="ChItalBold"/>
                <w:szCs w:val="20"/>
              </w:rPr>
            </w:pPr>
            <w:r w:rsidRPr="00AC23C4">
              <w:rPr>
                <w:rStyle w:val="ChItalBold"/>
                <w:szCs w:val="20"/>
              </w:rPr>
              <w:t>sala</w:t>
            </w:r>
          </w:p>
        </w:tc>
        <w:tc>
          <w:tcPr>
            <w:tcW w:w="1531" w:type="dxa"/>
            <w:tcBorders>
              <w:right w:val="single" w:sz="4" w:space="0" w:color="auto"/>
            </w:tcBorders>
            <w:shd w:val="clear" w:color="auto" w:fill="auto"/>
          </w:tcPr>
          <w:p w14:paraId="50A89838" w14:textId="52D4E9A9" w:rsidR="00130064" w:rsidRPr="008E12AD" w:rsidRDefault="00B7093A" w:rsidP="00130064">
            <w:pPr>
              <w:pStyle w:val="TableCell0-2Break"/>
            </w:pPr>
            <w:r>
              <w:t>‘</w:t>
            </w:r>
            <w:r w:rsidR="00130064" w:rsidRPr="008E12AD">
              <w:t>be wrong</w:t>
            </w:r>
            <w:r>
              <w:t>’</w:t>
            </w:r>
          </w:p>
        </w:tc>
        <w:tc>
          <w:tcPr>
            <w:tcW w:w="1078" w:type="dxa"/>
            <w:tcBorders>
              <w:left w:val="single" w:sz="4" w:space="0" w:color="auto"/>
            </w:tcBorders>
            <w:shd w:val="clear" w:color="auto" w:fill="auto"/>
          </w:tcPr>
          <w:p w14:paraId="6EE48311" w14:textId="77777777" w:rsidR="00130064" w:rsidRPr="00B740BF" w:rsidRDefault="00130064" w:rsidP="00130064">
            <w:pPr>
              <w:pStyle w:val="TableCell0-2Break"/>
              <w:rPr>
                <w:rStyle w:val="ChItalBold"/>
              </w:rPr>
            </w:pPr>
            <w:r w:rsidRPr="00B740BF">
              <w:rPr>
                <w:rStyle w:val="ChItalBold"/>
              </w:rPr>
              <w:t>tasala</w:t>
            </w:r>
          </w:p>
        </w:tc>
        <w:tc>
          <w:tcPr>
            <w:tcW w:w="2325" w:type="dxa"/>
            <w:shd w:val="clear" w:color="auto" w:fill="auto"/>
          </w:tcPr>
          <w:p w14:paraId="4F852480" w14:textId="6EA5DA6B" w:rsidR="00130064" w:rsidRPr="008E12AD" w:rsidRDefault="00B7093A" w:rsidP="00130064">
            <w:pPr>
              <w:pStyle w:val="TableCell0-2Break"/>
            </w:pPr>
            <w:r>
              <w:t>‘</w:t>
            </w:r>
            <w:r w:rsidR="00130064" w:rsidRPr="008E12AD">
              <w:t>be mistaken</w:t>
            </w:r>
            <w:r>
              <w:t>’</w:t>
            </w:r>
          </w:p>
        </w:tc>
      </w:tr>
      <w:tr w:rsidR="00130064" w:rsidRPr="00AC23C4" w14:paraId="2A633B52" w14:textId="77777777" w:rsidTr="0022448E">
        <w:tc>
          <w:tcPr>
            <w:tcW w:w="5841" w:type="dxa"/>
            <w:gridSpan w:val="4"/>
            <w:tcBorders>
              <w:bottom w:val="single" w:sz="4" w:space="0" w:color="auto"/>
            </w:tcBorders>
            <w:shd w:val="clear" w:color="auto" w:fill="auto"/>
          </w:tcPr>
          <w:p w14:paraId="5100E522" w14:textId="044460C0" w:rsidR="00130064" w:rsidRPr="00AC23C4" w:rsidRDefault="00130064" w:rsidP="00130064">
            <w:pPr>
              <w:pStyle w:val="TableHdLeft"/>
              <w:rPr>
                <w:szCs w:val="20"/>
              </w:rPr>
            </w:pPr>
            <w:r w:rsidRPr="00AC23C4">
              <w:rPr>
                <w:szCs w:val="20"/>
              </w:rPr>
              <w:t>Suffix</w:t>
            </w:r>
            <w:r>
              <w:t xml:space="preserve"> </w:t>
            </w:r>
            <w:r w:rsidRPr="00E7066B">
              <w:t>­</w:t>
            </w:r>
            <w:r w:rsidRPr="0097073F">
              <w:rPr>
                <w:rStyle w:val="ChItalBold"/>
              </w:rPr>
              <w:t>an</w:t>
            </w:r>
            <w:r w:rsidR="00C33BB0">
              <w:rPr>
                <w:rStyle w:val="ChItalBold"/>
              </w:rPr>
              <w:t>g</w:t>
            </w:r>
            <w:r w:rsidRPr="00AC23C4">
              <w:rPr>
                <w:szCs w:val="20"/>
              </w:rPr>
              <w:t>: Derived nouns</w:t>
            </w:r>
          </w:p>
        </w:tc>
      </w:tr>
      <w:tr w:rsidR="00AC23C4" w:rsidRPr="008E12AD" w14:paraId="55E9AD3E" w14:textId="77777777" w:rsidTr="0022448E">
        <w:tc>
          <w:tcPr>
            <w:tcW w:w="907" w:type="dxa"/>
            <w:tcBorders>
              <w:top w:val="single" w:sz="4" w:space="0" w:color="auto"/>
              <w:bottom w:val="nil"/>
            </w:tcBorders>
            <w:shd w:val="clear" w:color="auto" w:fill="auto"/>
          </w:tcPr>
          <w:p w14:paraId="3BE776D5" w14:textId="77777777" w:rsidR="00130064" w:rsidRPr="00153254" w:rsidRDefault="00130064" w:rsidP="00130064">
            <w:pPr>
              <w:pStyle w:val="TableCell2-0"/>
              <w:rPr>
                <w:rStyle w:val="ChItalBold"/>
              </w:rPr>
            </w:pPr>
            <w:r w:rsidRPr="00153254">
              <w:rPr>
                <w:rStyle w:val="ChItalBold"/>
              </w:rPr>
              <w:t>jual</w:t>
            </w:r>
          </w:p>
        </w:tc>
        <w:tc>
          <w:tcPr>
            <w:tcW w:w="1531" w:type="dxa"/>
            <w:tcBorders>
              <w:top w:val="single" w:sz="4" w:space="0" w:color="auto"/>
              <w:bottom w:val="nil"/>
              <w:right w:val="single" w:sz="4" w:space="0" w:color="auto"/>
            </w:tcBorders>
            <w:shd w:val="clear" w:color="auto" w:fill="auto"/>
          </w:tcPr>
          <w:p w14:paraId="39C68C24" w14:textId="5913F53F" w:rsidR="00130064" w:rsidRPr="008E12AD" w:rsidRDefault="00B7093A" w:rsidP="00130064">
            <w:pPr>
              <w:pStyle w:val="TableCell2-0"/>
            </w:pPr>
            <w:r>
              <w:t>‘</w:t>
            </w:r>
            <w:r w:rsidR="00130064">
              <w:t>sell</w:t>
            </w:r>
            <w:r>
              <w:t>’</w:t>
            </w:r>
          </w:p>
        </w:tc>
        <w:tc>
          <w:tcPr>
            <w:tcW w:w="1078" w:type="dxa"/>
            <w:tcBorders>
              <w:top w:val="single" w:sz="4" w:space="0" w:color="auto"/>
              <w:left w:val="single" w:sz="4" w:space="0" w:color="auto"/>
              <w:bottom w:val="nil"/>
            </w:tcBorders>
            <w:shd w:val="clear" w:color="auto" w:fill="auto"/>
          </w:tcPr>
          <w:p w14:paraId="10FB14DA" w14:textId="77777777" w:rsidR="00130064" w:rsidRPr="00153254" w:rsidRDefault="00845E10" w:rsidP="00130064">
            <w:pPr>
              <w:pStyle w:val="TableCell2-0"/>
              <w:rPr>
                <w:rStyle w:val="ChItalBold"/>
              </w:rPr>
            </w:pPr>
            <w:r w:rsidRPr="00153254">
              <w:rPr>
                <w:rStyle w:val="ChItalBold"/>
              </w:rPr>
              <w:t>jualang</w:t>
            </w:r>
          </w:p>
        </w:tc>
        <w:tc>
          <w:tcPr>
            <w:tcW w:w="2325" w:type="dxa"/>
            <w:tcBorders>
              <w:top w:val="single" w:sz="4" w:space="0" w:color="auto"/>
              <w:bottom w:val="nil"/>
            </w:tcBorders>
            <w:shd w:val="clear" w:color="auto" w:fill="auto"/>
          </w:tcPr>
          <w:p w14:paraId="0B5BA586" w14:textId="6188D40E" w:rsidR="00130064" w:rsidRPr="008E12AD" w:rsidRDefault="00B7093A" w:rsidP="00130064">
            <w:pPr>
              <w:pStyle w:val="TableCell2-0"/>
            </w:pPr>
            <w:r>
              <w:t>‘</w:t>
            </w:r>
            <w:r w:rsidR="00130064">
              <w:t>merchandise, to sell</w:t>
            </w:r>
            <w:r>
              <w:t>’</w:t>
            </w:r>
          </w:p>
        </w:tc>
      </w:tr>
      <w:tr w:rsidR="00AC23C4" w:rsidRPr="00626ADA" w14:paraId="1619FD21" w14:textId="77777777" w:rsidTr="0022448E">
        <w:tc>
          <w:tcPr>
            <w:tcW w:w="907" w:type="dxa"/>
            <w:tcBorders>
              <w:top w:val="nil"/>
            </w:tcBorders>
            <w:shd w:val="clear" w:color="auto" w:fill="auto"/>
          </w:tcPr>
          <w:p w14:paraId="00A7F9C5" w14:textId="77777777" w:rsidR="00130064" w:rsidRPr="00153254" w:rsidRDefault="00130064" w:rsidP="00130064">
            <w:pPr>
              <w:pStyle w:val="O0Nwnext"/>
              <w:rPr>
                <w:rStyle w:val="ChItalBold"/>
              </w:rPr>
            </w:pPr>
            <w:r w:rsidRPr="00153254">
              <w:rPr>
                <w:rStyle w:val="ChItalBold"/>
              </w:rPr>
              <w:t>pake</w:t>
            </w:r>
          </w:p>
        </w:tc>
        <w:tc>
          <w:tcPr>
            <w:tcW w:w="1531" w:type="dxa"/>
            <w:tcBorders>
              <w:top w:val="nil"/>
              <w:right w:val="single" w:sz="4" w:space="0" w:color="auto"/>
            </w:tcBorders>
            <w:shd w:val="clear" w:color="auto" w:fill="auto"/>
          </w:tcPr>
          <w:p w14:paraId="4725B0AA" w14:textId="67EF725C" w:rsidR="00130064" w:rsidRPr="00626ADA" w:rsidRDefault="00B7093A" w:rsidP="00130064">
            <w:pPr>
              <w:pStyle w:val="O0Nwnext"/>
            </w:pPr>
            <w:r>
              <w:t>‘</w:t>
            </w:r>
            <w:r w:rsidR="00130064">
              <w:t>use</w:t>
            </w:r>
            <w:r>
              <w:t>’</w:t>
            </w:r>
          </w:p>
        </w:tc>
        <w:tc>
          <w:tcPr>
            <w:tcW w:w="1078" w:type="dxa"/>
            <w:tcBorders>
              <w:top w:val="nil"/>
              <w:left w:val="single" w:sz="4" w:space="0" w:color="auto"/>
            </w:tcBorders>
            <w:shd w:val="clear" w:color="auto" w:fill="auto"/>
          </w:tcPr>
          <w:p w14:paraId="0BF74925" w14:textId="77777777" w:rsidR="00130064" w:rsidRPr="00153254" w:rsidRDefault="00845E10" w:rsidP="00130064">
            <w:pPr>
              <w:pStyle w:val="O0Nwnext"/>
              <w:rPr>
                <w:rStyle w:val="ChItalBold"/>
              </w:rPr>
            </w:pPr>
            <w:r w:rsidRPr="00153254">
              <w:rPr>
                <w:rStyle w:val="ChItalBold"/>
              </w:rPr>
              <w:t>pakeang</w:t>
            </w:r>
          </w:p>
        </w:tc>
        <w:tc>
          <w:tcPr>
            <w:tcW w:w="2325" w:type="dxa"/>
            <w:tcBorders>
              <w:top w:val="nil"/>
            </w:tcBorders>
            <w:shd w:val="clear" w:color="auto" w:fill="auto"/>
          </w:tcPr>
          <w:p w14:paraId="28BDD826" w14:textId="3CFC144E" w:rsidR="00130064" w:rsidRPr="00626ADA" w:rsidRDefault="00B7093A" w:rsidP="00130064">
            <w:pPr>
              <w:pStyle w:val="O0Nwnext"/>
            </w:pPr>
            <w:r>
              <w:t>‘</w:t>
            </w:r>
            <w:r w:rsidR="00130064">
              <w:t>clothes</w:t>
            </w:r>
            <w:r>
              <w:t>’</w:t>
            </w:r>
          </w:p>
        </w:tc>
      </w:tr>
      <w:tr w:rsidR="00AC23C4" w:rsidRPr="008E12AD" w14:paraId="0F1097AF" w14:textId="77777777" w:rsidTr="0022448E">
        <w:tc>
          <w:tcPr>
            <w:tcW w:w="907" w:type="dxa"/>
            <w:shd w:val="clear" w:color="auto" w:fill="auto"/>
          </w:tcPr>
          <w:p w14:paraId="7E108DDC" w14:textId="77777777" w:rsidR="00130064" w:rsidRPr="00153254" w:rsidRDefault="00845E10" w:rsidP="00130064">
            <w:pPr>
              <w:pStyle w:val="O0Nwnext"/>
              <w:rPr>
                <w:rStyle w:val="ChItalBold"/>
              </w:rPr>
            </w:pPr>
            <w:r w:rsidRPr="00153254">
              <w:rPr>
                <w:rStyle w:val="ChItalBold"/>
              </w:rPr>
              <w:t>jalang</w:t>
            </w:r>
          </w:p>
        </w:tc>
        <w:tc>
          <w:tcPr>
            <w:tcW w:w="1531" w:type="dxa"/>
            <w:tcBorders>
              <w:right w:val="single" w:sz="4" w:space="0" w:color="auto"/>
            </w:tcBorders>
            <w:shd w:val="clear" w:color="auto" w:fill="auto"/>
          </w:tcPr>
          <w:p w14:paraId="5C1F3DEF" w14:textId="0120E673" w:rsidR="00130064" w:rsidRPr="008E12AD" w:rsidRDefault="00B7093A" w:rsidP="00130064">
            <w:pPr>
              <w:pStyle w:val="O0Nwnext"/>
            </w:pPr>
            <w:r>
              <w:t>‘</w:t>
            </w:r>
            <w:r w:rsidR="00130064">
              <w:t>walk</w:t>
            </w:r>
            <w:r>
              <w:t>’</w:t>
            </w:r>
          </w:p>
        </w:tc>
        <w:tc>
          <w:tcPr>
            <w:tcW w:w="1078" w:type="dxa"/>
            <w:tcBorders>
              <w:left w:val="single" w:sz="4" w:space="0" w:color="auto"/>
            </w:tcBorders>
            <w:shd w:val="clear" w:color="auto" w:fill="auto"/>
          </w:tcPr>
          <w:p w14:paraId="3597F455" w14:textId="77777777" w:rsidR="00130064" w:rsidRPr="00153254" w:rsidRDefault="00845E10" w:rsidP="00130064">
            <w:pPr>
              <w:pStyle w:val="O0Nwnext"/>
              <w:rPr>
                <w:rStyle w:val="ChItalBold"/>
              </w:rPr>
            </w:pPr>
            <w:r w:rsidRPr="00153254">
              <w:rPr>
                <w:rStyle w:val="ChItalBold"/>
              </w:rPr>
              <w:t>jalangang</w:t>
            </w:r>
          </w:p>
        </w:tc>
        <w:tc>
          <w:tcPr>
            <w:tcW w:w="2325" w:type="dxa"/>
            <w:shd w:val="clear" w:color="auto" w:fill="auto"/>
          </w:tcPr>
          <w:p w14:paraId="21853A0C" w14:textId="37708FCC" w:rsidR="00130064" w:rsidRPr="008E12AD" w:rsidRDefault="00B7093A" w:rsidP="00130064">
            <w:pPr>
              <w:pStyle w:val="O0Nwnext"/>
            </w:pPr>
            <w:r>
              <w:t>‘</w:t>
            </w:r>
            <w:r w:rsidR="00130064">
              <w:t>route</w:t>
            </w:r>
            <w:r>
              <w:t>’</w:t>
            </w:r>
          </w:p>
        </w:tc>
      </w:tr>
      <w:tr w:rsidR="00AC23C4" w:rsidRPr="008E12AD" w14:paraId="7F6E4290" w14:textId="77777777" w:rsidTr="0022448E">
        <w:tc>
          <w:tcPr>
            <w:tcW w:w="907" w:type="dxa"/>
            <w:shd w:val="clear" w:color="auto" w:fill="auto"/>
          </w:tcPr>
          <w:p w14:paraId="0A97C655" w14:textId="77777777" w:rsidR="00130064" w:rsidRPr="00153254" w:rsidRDefault="00130064" w:rsidP="00130064">
            <w:pPr>
              <w:pStyle w:val="O0Nwnext"/>
              <w:rPr>
                <w:rStyle w:val="ChItalBold"/>
              </w:rPr>
            </w:pPr>
            <w:r>
              <w:rPr>
                <w:rStyle w:val="ChItalBold"/>
              </w:rPr>
              <w:t>libur</w:t>
            </w:r>
          </w:p>
        </w:tc>
        <w:tc>
          <w:tcPr>
            <w:tcW w:w="1531" w:type="dxa"/>
            <w:tcBorders>
              <w:right w:val="single" w:sz="4" w:space="0" w:color="auto"/>
            </w:tcBorders>
            <w:shd w:val="clear" w:color="auto" w:fill="auto"/>
          </w:tcPr>
          <w:p w14:paraId="7BA04F5E" w14:textId="58B54AB2" w:rsidR="00130064" w:rsidRPr="008E12AD" w:rsidRDefault="00B7093A" w:rsidP="00130064">
            <w:pPr>
              <w:pStyle w:val="O0Nwnext"/>
            </w:pPr>
            <w:r>
              <w:t>‘</w:t>
            </w:r>
            <w:r w:rsidR="00130064">
              <w:t>take vacation</w:t>
            </w:r>
            <w:r>
              <w:t>’</w:t>
            </w:r>
          </w:p>
        </w:tc>
        <w:tc>
          <w:tcPr>
            <w:tcW w:w="1078" w:type="dxa"/>
            <w:tcBorders>
              <w:left w:val="single" w:sz="4" w:space="0" w:color="auto"/>
            </w:tcBorders>
            <w:shd w:val="clear" w:color="auto" w:fill="auto"/>
          </w:tcPr>
          <w:p w14:paraId="5011B498" w14:textId="77777777" w:rsidR="00130064" w:rsidRPr="00153254" w:rsidRDefault="00845E10" w:rsidP="00130064">
            <w:pPr>
              <w:pStyle w:val="O0Nwnext"/>
              <w:rPr>
                <w:rStyle w:val="ChItalBold"/>
              </w:rPr>
            </w:pPr>
            <w:r>
              <w:rPr>
                <w:rStyle w:val="ChItalBold"/>
              </w:rPr>
              <w:t>liburang</w:t>
            </w:r>
          </w:p>
        </w:tc>
        <w:tc>
          <w:tcPr>
            <w:tcW w:w="2325" w:type="dxa"/>
            <w:shd w:val="clear" w:color="auto" w:fill="auto"/>
          </w:tcPr>
          <w:p w14:paraId="524A1757" w14:textId="25A7CBBA" w:rsidR="00130064" w:rsidRPr="008E12AD" w:rsidRDefault="00B7093A" w:rsidP="00130064">
            <w:pPr>
              <w:pStyle w:val="O0Nwnext"/>
            </w:pPr>
            <w:r>
              <w:t>‘</w:t>
            </w:r>
            <w:r w:rsidR="00130064">
              <w:t>vacation</w:t>
            </w:r>
            <w:r>
              <w:t>’</w:t>
            </w:r>
          </w:p>
        </w:tc>
      </w:tr>
      <w:tr w:rsidR="00AC23C4" w:rsidRPr="00A53769" w14:paraId="41082CAD" w14:textId="77777777" w:rsidTr="0022448E">
        <w:tc>
          <w:tcPr>
            <w:tcW w:w="907" w:type="dxa"/>
            <w:shd w:val="clear" w:color="auto" w:fill="auto"/>
          </w:tcPr>
          <w:p w14:paraId="43FC85F9" w14:textId="77777777" w:rsidR="00130064" w:rsidRPr="00153254" w:rsidRDefault="00130064" w:rsidP="00130064">
            <w:pPr>
              <w:pStyle w:val="O0Nwnext"/>
              <w:rPr>
                <w:rStyle w:val="ChItalBold"/>
              </w:rPr>
            </w:pPr>
            <w:r w:rsidRPr="00153254">
              <w:rPr>
                <w:rStyle w:val="ChItalBold"/>
              </w:rPr>
              <w:t>pica</w:t>
            </w:r>
          </w:p>
        </w:tc>
        <w:tc>
          <w:tcPr>
            <w:tcW w:w="1531" w:type="dxa"/>
            <w:tcBorders>
              <w:right w:val="single" w:sz="4" w:space="0" w:color="auto"/>
            </w:tcBorders>
            <w:shd w:val="clear" w:color="auto" w:fill="auto"/>
          </w:tcPr>
          <w:p w14:paraId="49AC7E71" w14:textId="002CCE2C" w:rsidR="00130064" w:rsidRPr="00A53769" w:rsidRDefault="00B7093A" w:rsidP="00130064">
            <w:pPr>
              <w:pStyle w:val="O0Nwnext"/>
            </w:pPr>
            <w:r>
              <w:t>‘</w:t>
            </w:r>
            <w:r w:rsidR="00130064" w:rsidRPr="00A53769">
              <w:t>be broken</w:t>
            </w:r>
            <w:r>
              <w:t>’</w:t>
            </w:r>
          </w:p>
        </w:tc>
        <w:tc>
          <w:tcPr>
            <w:tcW w:w="1078" w:type="dxa"/>
            <w:tcBorders>
              <w:left w:val="single" w:sz="4" w:space="0" w:color="auto"/>
            </w:tcBorders>
            <w:shd w:val="clear" w:color="auto" w:fill="auto"/>
          </w:tcPr>
          <w:p w14:paraId="797B9ED9" w14:textId="77777777" w:rsidR="00130064" w:rsidRPr="00153254" w:rsidRDefault="00130064" w:rsidP="00130064">
            <w:pPr>
              <w:pStyle w:val="O0Nwnext"/>
              <w:rPr>
                <w:rStyle w:val="ChItalBold"/>
              </w:rPr>
            </w:pPr>
            <w:r w:rsidRPr="00153254">
              <w:rPr>
                <w:rStyle w:val="ChItalBold"/>
              </w:rPr>
              <w:t>picaan</w:t>
            </w:r>
            <w:r w:rsidR="00845E10">
              <w:rPr>
                <w:rStyle w:val="ChItalBold"/>
              </w:rPr>
              <w:t>g</w:t>
            </w:r>
          </w:p>
        </w:tc>
        <w:tc>
          <w:tcPr>
            <w:tcW w:w="2325" w:type="dxa"/>
            <w:shd w:val="clear" w:color="auto" w:fill="auto"/>
          </w:tcPr>
          <w:p w14:paraId="1689D6F5" w14:textId="11F49256" w:rsidR="00130064" w:rsidRPr="00A53769" w:rsidRDefault="00B7093A" w:rsidP="00130064">
            <w:pPr>
              <w:pStyle w:val="O0Nwnext"/>
            </w:pPr>
            <w:r>
              <w:t>‘</w:t>
            </w:r>
            <w:r w:rsidR="00130064" w:rsidRPr="00A53769">
              <w:t>splinter</w:t>
            </w:r>
            <w:r>
              <w:t>’</w:t>
            </w:r>
          </w:p>
        </w:tc>
      </w:tr>
      <w:tr w:rsidR="00AC23C4" w:rsidRPr="008E12AD" w14:paraId="12E2CF88" w14:textId="77777777" w:rsidTr="0022448E">
        <w:tc>
          <w:tcPr>
            <w:tcW w:w="907" w:type="dxa"/>
            <w:shd w:val="clear" w:color="auto" w:fill="auto"/>
          </w:tcPr>
          <w:p w14:paraId="71A6C11C" w14:textId="77777777" w:rsidR="00130064" w:rsidRPr="00153254" w:rsidRDefault="00130064" w:rsidP="00130064">
            <w:pPr>
              <w:pStyle w:val="TableCell0-2Break"/>
              <w:rPr>
                <w:rStyle w:val="ChItalBold"/>
              </w:rPr>
            </w:pPr>
            <w:r w:rsidRPr="00153254">
              <w:rPr>
                <w:rStyle w:val="ChItalBold"/>
              </w:rPr>
              <w:t>sial</w:t>
            </w:r>
          </w:p>
        </w:tc>
        <w:tc>
          <w:tcPr>
            <w:tcW w:w="1531" w:type="dxa"/>
            <w:tcBorders>
              <w:bottom w:val="single" w:sz="4" w:space="0" w:color="auto"/>
              <w:right w:val="single" w:sz="4" w:space="0" w:color="auto"/>
            </w:tcBorders>
            <w:shd w:val="clear" w:color="auto" w:fill="auto"/>
          </w:tcPr>
          <w:p w14:paraId="254B4E54" w14:textId="0483DEF0" w:rsidR="00130064" w:rsidRPr="008E12AD" w:rsidRDefault="00B7093A" w:rsidP="00130064">
            <w:pPr>
              <w:pStyle w:val="TableCell0-2Break"/>
            </w:pPr>
            <w:r>
              <w:t>‘</w:t>
            </w:r>
            <w:r w:rsidR="00130064">
              <w:t xml:space="preserve">be </w:t>
            </w:r>
            <w:r w:rsidR="00130064" w:rsidRPr="000B75DC">
              <w:t>unfortunate</w:t>
            </w:r>
            <w:r>
              <w:t>’</w:t>
            </w:r>
          </w:p>
        </w:tc>
        <w:tc>
          <w:tcPr>
            <w:tcW w:w="1078" w:type="dxa"/>
            <w:tcBorders>
              <w:left w:val="single" w:sz="4" w:space="0" w:color="auto"/>
              <w:bottom w:val="single" w:sz="4" w:space="0" w:color="auto"/>
            </w:tcBorders>
            <w:shd w:val="clear" w:color="auto" w:fill="auto"/>
          </w:tcPr>
          <w:p w14:paraId="5508A96E" w14:textId="77777777" w:rsidR="00130064" w:rsidRPr="00153254" w:rsidRDefault="00130064" w:rsidP="00130064">
            <w:pPr>
              <w:pStyle w:val="TableCell0-2Break"/>
              <w:rPr>
                <w:rStyle w:val="ChItalBold"/>
              </w:rPr>
            </w:pPr>
            <w:r w:rsidRPr="00153254">
              <w:rPr>
                <w:rStyle w:val="ChItalBold"/>
              </w:rPr>
              <w:t>sialan</w:t>
            </w:r>
            <w:r w:rsidR="00845E10">
              <w:rPr>
                <w:rStyle w:val="ChItalBold"/>
              </w:rPr>
              <w:t>g</w:t>
            </w:r>
          </w:p>
        </w:tc>
        <w:tc>
          <w:tcPr>
            <w:tcW w:w="2325" w:type="dxa"/>
            <w:shd w:val="clear" w:color="auto" w:fill="auto"/>
          </w:tcPr>
          <w:p w14:paraId="4858D4A6" w14:textId="4558AA50" w:rsidR="00130064" w:rsidRPr="008E12AD" w:rsidRDefault="00B7093A" w:rsidP="00130064">
            <w:pPr>
              <w:pStyle w:val="TableCell0-2Break"/>
            </w:pPr>
            <w:r>
              <w:t>‘</w:t>
            </w:r>
            <w:r w:rsidR="00130064">
              <w:t>s.o. unfortunate/</w:t>
            </w:r>
            <w:r w:rsidR="00130064" w:rsidRPr="00FC2557">
              <w:t>ill-fated</w:t>
            </w:r>
            <w:r>
              <w:t>’</w:t>
            </w:r>
          </w:p>
        </w:tc>
      </w:tr>
    </w:tbl>
    <w:p w14:paraId="2240451D" w14:textId="7A389438" w:rsidR="00130064" w:rsidRDefault="00130064" w:rsidP="007874BD">
      <w:pPr>
        <w:pStyle w:val="Body0005after05before"/>
        <w:rPr>
          <w:lang w:eastAsia="en-US"/>
        </w:rPr>
      </w:pPr>
      <w:r>
        <w:t xml:space="preserve">In the corpus, affixation of bivalent bases occurs much more often than that of monovalent bases, as shown in </w:t>
      </w:r>
      <w:r>
        <w:rPr>
          <w:lang w:eastAsia="en-US"/>
        </w:rPr>
        <w:fldChar w:fldCharType="begin"/>
      </w:r>
      <w:r>
        <w:rPr>
          <w:lang w:eastAsia="en-US"/>
        </w:rPr>
        <w:instrText xml:space="preserve"> REF _Ref367965433 \h </w:instrText>
      </w:r>
      <w:r>
        <w:rPr>
          <w:lang w:eastAsia="en-US"/>
        </w:rPr>
      </w:r>
      <w:r>
        <w:rPr>
          <w:lang w:eastAsia="en-US"/>
        </w:rPr>
        <w:fldChar w:fldCharType="separate"/>
      </w:r>
      <w:r w:rsidR="00154D81" w:rsidRPr="0090507A">
        <w:rPr>
          <w:szCs w:val="19"/>
        </w:rPr>
        <w:t xml:space="preserve">Table </w:t>
      </w:r>
      <w:r w:rsidR="00154D81">
        <w:rPr>
          <w:noProof/>
          <w:szCs w:val="19"/>
          <w:cs/>
        </w:rPr>
        <w:t>‎</w:t>
      </w:r>
      <w:r w:rsidR="00154D81">
        <w:rPr>
          <w:noProof/>
          <w:szCs w:val="19"/>
        </w:rPr>
        <w:t>5</w:t>
      </w:r>
      <w:r w:rsidR="00154D81">
        <w:rPr>
          <w:szCs w:val="19"/>
        </w:rPr>
        <w:t>.</w:t>
      </w:r>
      <w:r w:rsidR="00154D81">
        <w:rPr>
          <w:noProof/>
          <w:szCs w:val="19"/>
        </w:rPr>
        <w:t>30</w:t>
      </w:r>
      <w:r>
        <w:rPr>
          <w:lang w:eastAsia="en-US"/>
        </w:rPr>
        <w:fldChar w:fldCharType="end"/>
      </w:r>
      <w:r>
        <w:t xml:space="preserve">. Regarding prefix </w:t>
      </w:r>
      <w:r w:rsidR="00805F97" w:rsidRPr="009D104A">
        <w:rPr>
          <w:rStyle w:val="ChSmallCapsItalBold"/>
        </w:rPr>
        <w:t>ter­</w:t>
      </w:r>
      <w:r>
        <w:rPr>
          <w:lang w:eastAsia="en-US"/>
        </w:rPr>
        <w:t xml:space="preserve"> </w:t>
      </w:r>
      <w:r w:rsidR="00B7093A">
        <w:rPr>
          <w:lang w:eastAsia="en-US"/>
        </w:rPr>
        <w:t>‘</w:t>
      </w:r>
      <w:r w:rsidRPr="0099608C">
        <w:rPr>
          <w:rStyle w:val="ChSmallCaps"/>
        </w:rPr>
        <w:t>acl</w:t>
      </w:r>
      <w:r w:rsidR="00B7093A">
        <w:rPr>
          <w:lang w:eastAsia="en-US"/>
        </w:rPr>
        <w:t>’</w:t>
      </w:r>
      <w:r>
        <w:rPr>
          <w:lang w:eastAsia="en-US"/>
        </w:rPr>
        <w:t xml:space="preserve">, </w:t>
      </w:r>
      <w:r>
        <w:t xml:space="preserve">the corpus includes 43 lexemes derived from verbal bases </w:t>
      </w:r>
      <w:r>
        <w:rPr>
          <w:lang w:eastAsia="en-US"/>
        </w:rPr>
        <w:t xml:space="preserve">with a total of 166 tokens. Most of them are bivalent verbs (88%), accounting for 92% of all </w:t>
      </w:r>
      <w:r w:rsidR="00805F97" w:rsidRPr="009D104A">
        <w:rPr>
          <w:rStyle w:val="ChSmallCapsItalBold"/>
        </w:rPr>
        <w:t>ter­</w:t>
      </w:r>
      <w:r>
        <w:rPr>
          <w:lang w:eastAsia="en-US"/>
        </w:rPr>
        <w:t xml:space="preserve">tokens. </w:t>
      </w:r>
      <w:r>
        <w:t xml:space="preserve">As for </w:t>
      </w:r>
      <w:r>
        <w:rPr>
          <w:lang w:eastAsia="en-US"/>
        </w:rPr>
        <w:t>suffix</w:t>
      </w:r>
      <w:r>
        <w:t xml:space="preserve"> </w:t>
      </w:r>
      <w:r w:rsidRPr="00E7066B">
        <w:t>­</w:t>
      </w:r>
      <w:r w:rsidRPr="001E27A6">
        <w:rPr>
          <w:rStyle w:val="ChItalBold"/>
        </w:rPr>
        <w:t>an</w:t>
      </w:r>
      <w:r w:rsidR="004A0184">
        <w:rPr>
          <w:rStyle w:val="ChItalBold"/>
        </w:rPr>
        <w:t>g</w:t>
      </w:r>
      <w:r>
        <w:rPr>
          <w:lang w:eastAsia="en-US"/>
        </w:rPr>
        <w:t xml:space="preserve"> </w:t>
      </w:r>
      <w:r w:rsidR="00B7093A">
        <w:rPr>
          <w:lang w:eastAsia="en-US"/>
        </w:rPr>
        <w:t>‘</w:t>
      </w:r>
      <w:r w:rsidRPr="0099608C">
        <w:rPr>
          <w:rStyle w:val="ChSmallCaps"/>
        </w:rPr>
        <w:t>nmlz</w:t>
      </w:r>
      <w:r w:rsidR="00B7093A">
        <w:rPr>
          <w:lang w:eastAsia="en-US"/>
        </w:rPr>
        <w:t>’</w:t>
      </w:r>
      <w:r>
        <w:rPr>
          <w:lang w:eastAsia="en-US"/>
        </w:rPr>
        <w:t xml:space="preserve">, the corpus </w:t>
      </w:r>
      <w:r>
        <w:t xml:space="preserve">contains </w:t>
      </w:r>
      <w:r>
        <w:rPr>
          <w:lang w:eastAsia="en-US"/>
        </w:rPr>
        <w:t>69 lexemes with verbal bases, with a total of 403 tokens. Again, most of the verbal bases are bivalent (90%), accounting for 89% of all</w:t>
      </w:r>
      <w:r>
        <w:t xml:space="preserve"> </w:t>
      </w:r>
      <w:r w:rsidRPr="00E7066B">
        <w:t>­</w:t>
      </w:r>
      <w:r w:rsidRPr="00EF4E6C">
        <w:rPr>
          <w:rStyle w:val="ChItalBold"/>
        </w:rPr>
        <w:t>an</w:t>
      </w:r>
      <w:r w:rsidR="004A0184">
        <w:rPr>
          <w:rStyle w:val="ChItalBold"/>
        </w:rPr>
        <w:t>g</w:t>
      </w:r>
      <w:r>
        <w:rPr>
          <w:lang w:eastAsia="en-US"/>
        </w:rPr>
        <w:t>-tokens.</w:t>
      </w:r>
    </w:p>
    <w:p w14:paraId="16A81F90" w14:textId="77777777" w:rsidR="00130064" w:rsidRDefault="00130064" w:rsidP="00130064">
      <w:pPr>
        <w:pStyle w:val="Caption"/>
        <w:rPr>
          <w:szCs w:val="19"/>
        </w:rPr>
      </w:pPr>
      <w:bookmarkStart w:id="2413" w:name="_Ref367965433"/>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5</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30</w:t>
      </w:r>
      <w:r w:rsidR="00F207A1">
        <w:rPr>
          <w:szCs w:val="19"/>
        </w:rPr>
        <w:fldChar w:fldCharType="end"/>
      </w:r>
      <w:bookmarkEnd w:id="2413"/>
      <w:r w:rsidRPr="0090507A">
        <w:rPr>
          <w:szCs w:val="19"/>
        </w:rPr>
        <w:t>:</w:t>
      </w:r>
      <w:r w:rsidRPr="0090507A">
        <w:rPr>
          <w:szCs w:val="19"/>
        </w:rPr>
        <w:tab/>
      </w:r>
      <w:r>
        <w:rPr>
          <w:szCs w:val="19"/>
        </w:rPr>
        <w:t>Affixation of verbs</w:t>
      </w:r>
    </w:p>
    <w:tbl>
      <w:tblPr>
        <w:tblW w:w="0" w:type="auto"/>
        <w:tblInd w:w="170" w:type="dxa"/>
        <w:tblBorders>
          <w:top w:val="single" w:sz="4" w:space="0" w:color="auto"/>
          <w:bottom w:val="single" w:sz="4" w:space="0" w:color="auto"/>
        </w:tblBorders>
        <w:tblLayout w:type="fixed"/>
        <w:tblLook w:val="01E0" w:firstRow="1" w:lastRow="1" w:firstColumn="1" w:lastColumn="1" w:noHBand="0" w:noVBand="0"/>
      </w:tblPr>
      <w:tblGrid>
        <w:gridCol w:w="1134"/>
        <w:gridCol w:w="1021"/>
        <w:gridCol w:w="1021"/>
        <w:gridCol w:w="1021"/>
        <w:gridCol w:w="1021"/>
      </w:tblGrid>
      <w:tr w:rsidR="00AC23C4" w14:paraId="0E7CCDB2" w14:textId="77777777" w:rsidTr="0022448E">
        <w:trPr>
          <w:tblHeader/>
        </w:trPr>
        <w:tc>
          <w:tcPr>
            <w:tcW w:w="1134" w:type="dxa"/>
            <w:tcBorders>
              <w:top w:val="single" w:sz="4" w:space="0" w:color="auto"/>
              <w:bottom w:val="single" w:sz="4" w:space="0" w:color="auto"/>
            </w:tcBorders>
            <w:shd w:val="clear" w:color="auto" w:fill="auto"/>
          </w:tcPr>
          <w:p w14:paraId="4ACF895D" w14:textId="77777777" w:rsidR="00130064" w:rsidRDefault="00130064" w:rsidP="00130064">
            <w:pPr>
              <w:pStyle w:val="TableHd"/>
            </w:pPr>
          </w:p>
        </w:tc>
        <w:tc>
          <w:tcPr>
            <w:tcW w:w="2042" w:type="dxa"/>
            <w:gridSpan w:val="2"/>
            <w:tcBorders>
              <w:top w:val="single" w:sz="4" w:space="0" w:color="auto"/>
              <w:bottom w:val="single" w:sz="4" w:space="0" w:color="auto"/>
            </w:tcBorders>
            <w:shd w:val="clear" w:color="auto" w:fill="auto"/>
          </w:tcPr>
          <w:p w14:paraId="16D59B84" w14:textId="77777777" w:rsidR="00130064" w:rsidRPr="00CE0797" w:rsidRDefault="00130064" w:rsidP="00130064">
            <w:pPr>
              <w:pStyle w:val="TableHd"/>
            </w:pPr>
            <w:r w:rsidRPr="00CE0797">
              <w:t>Token frequencies</w:t>
            </w:r>
          </w:p>
        </w:tc>
        <w:tc>
          <w:tcPr>
            <w:tcW w:w="2042" w:type="dxa"/>
            <w:gridSpan w:val="2"/>
            <w:tcBorders>
              <w:top w:val="single" w:sz="4" w:space="0" w:color="auto"/>
              <w:bottom w:val="single" w:sz="4" w:space="0" w:color="auto"/>
            </w:tcBorders>
            <w:shd w:val="clear" w:color="auto" w:fill="auto"/>
          </w:tcPr>
          <w:p w14:paraId="1BBBCB8E" w14:textId="77777777" w:rsidR="00130064" w:rsidRPr="00932ED9" w:rsidRDefault="00130064" w:rsidP="00130064">
            <w:pPr>
              <w:pStyle w:val="TableHd"/>
            </w:pPr>
            <w:r w:rsidRPr="00CE0797">
              <w:t>Type frequencies</w:t>
            </w:r>
          </w:p>
        </w:tc>
      </w:tr>
      <w:tr w:rsidR="00AC23C4" w14:paraId="35A11070" w14:textId="77777777" w:rsidTr="0022448E">
        <w:tc>
          <w:tcPr>
            <w:tcW w:w="1134" w:type="dxa"/>
            <w:tcBorders>
              <w:top w:val="single" w:sz="4" w:space="0" w:color="auto"/>
            </w:tcBorders>
            <w:shd w:val="clear" w:color="auto" w:fill="auto"/>
          </w:tcPr>
          <w:p w14:paraId="64EBE799" w14:textId="77777777" w:rsidR="00130064" w:rsidRDefault="00130064" w:rsidP="00130064">
            <w:pPr>
              <w:pStyle w:val="TableCell2-0Center"/>
            </w:pPr>
          </w:p>
        </w:tc>
        <w:tc>
          <w:tcPr>
            <w:tcW w:w="2042" w:type="dxa"/>
            <w:gridSpan w:val="2"/>
            <w:tcBorders>
              <w:top w:val="single" w:sz="4" w:space="0" w:color="auto"/>
            </w:tcBorders>
            <w:shd w:val="clear" w:color="auto" w:fill="auto"/>
          </w:tcPr>
          <w:p w14:paraId="4920D2CA" w14:textId="77777777" w:rsidR="00130064" w:rsidRDefault="00C379DE" w:rsidP="00130064">
            <w:pPr>
              <w:pStyle w:val="TableCell2-0Center"/>
            </w:pPr>
            <w:r w:rsidRPr="009D104A">
              <w:rPr>
                <w:rStyle w:val="ChSmallCapsItalBold"/>
              </w:rPr>
              <w:t>ter­</w:t>
            </w:r>
            <w:r>
              <w:t>a</w:t>
            </w:r>
            <w:r w:rsidR="00130064">
              <w:t>ffixation</w:t>
            </w:r>
          </w:p>
        </w:tc>
        <w:tc>
          <w:tcPr>
            <w:tcW w:w="2042" w:type="dxa"/>
            <w:gridSpan w:val="2"/>
            <w:tcBorders>
              <w:top w:val="single" w:sz="4" w:space="0" w:color="auto"/>
            </w:tcBorders>
            <w:shd w:val="clear" w:color="auto" w:fill="auto"/>
          </w:tcPr>
          <w:p w14:paraId="0B43730A" w14:textId="77777777" w:rsidR="00130064" w:rsidRDefault="00130064" w:rsidP="00130064">
            <w:pPr>
              <w:pStyle w:val="TableCell2-0Center"/>
            </w:pPr>
            <w:r w:rsidRPr="00AC23C4">
              <w:rPr>
                <w:szCs w:val="19"/>
              </w:rPr>
              <w:t>Different verbs</w:t>
            </w:r>
          </w:p>
        </w:tc>
      </w:tr>
      <w:tr w:rsidR="00AC23C4" w:rsidRPr="00AC23C4" w14:paraId="3DC7F2F4" w14:textId="77777777" w:rsidTr="0022448E">
        <w:tc>
          <w:tcPr>
            <w:tcW w:w="1134" w:type="dxa"/>
            <w:shd w:val="clear" w:color="auto" w:fill="auto"/>
          </w:tcPr>
          <w:p w14:paraId="7F006F4D" w14:textId="77777777" w:rsidR="00130064" w:rsidRDefault="00130064" w:rsidP="00130064">
            <w:pPr>
              <w:pStyle w:val="TableCell0-2"/>
            </w:pPr>
            <w:r>
              <w:t>Verb class</w:t>
            </w:r>
          </w:p>
        </w:tc>
        <w:tc>
          <w:tcPr>
            <w:tcW w:w="1021" w:type="dxa"/>
            <w:shd w:val="clear" w:color="auto" w:fill="auto"/>
          </w:tcPr>
          <w:p w14:paraId="4EBADC46" w14:textId="77777777" w:rsidR="00130064" w:rsidRPr="006A7FB0" w:rsidRDefault="00130064" w:rsidP="00AC23C4">
            <w:pPr>
              <w:pStyle w:val="TableCell0-2"/>
              <w:ind w:right="113"/>
              <w:jc w:val="right"/>
            </w:pPr>
            <w:r w:rsidRPr="006A7FB0">
              <w:t>#</w:t>
            </w:r>
          </w:p>
        </w:tc>
        <w:tc>
          <w:tcPr>
            <w:tcW w:w="1021" w:type="dxa"/>
            <w:shd w:val="clear" w:color="auto" w:fill="auto"/>
          </w:tcPr>
          <w:p w14:paraId="71A15AA5" w14:textId="77777777" w:rsidR="00130064" w:rsidRPr="006A7FB0" w:rsidRDefault="00130064" w:rsidP="00AC23C4">
            <w:pPr>
              <w:pStyle w:val="TableCell0-2"/>
              <w:ind w:right="113"/>
              <w:jc w:val="right"/>
            </w:pPr>
            <w:r w:rsidRPr="006A7FB0">
              <w:t>%</w:t>
            </w:r>
          </w:p>
        </w:tc>
        <w:tc>
          <w:tcPr>
            <w:tcW w:w="1021" w:type="dxa"/>
            <w:shd w:val="clear" w:color="auto" w:fill="auto"/>
          </w:tcPr>
          <w:p w14:paraId="561F5763" w14:textId="77777777" w:rsidR="00130064" w:rsidRPr="006A7FB0" w:rsidRDefault="00130064" w:rsidP="00AC23C4">
            <w:pPr>
              <w:pStyle w:val="TableCell0-2"/>
              <w:ind w:right="113"/>
              <w:jc w:val="right"/>
            </w:pPr>
            <w:r w:rsidRPr="006A7FB0">
              <w:t>#</w:t>
            </w:r>
          </w:p>
        </w:tc>
        <w:tc>
          <w:tcPr>
            <w:tcW w:w="1021" w:type="dxa"/>
            <w:shd w:val="clear" w:color="auto" w:fill="auto"/>
          </w:tcPr>
          <w:p w14:paraId="0B685D17" w14:textId="77777777" w:rsidR="00130064" w:rsidRPr="006A7FB0" w:rsidRDefault="00130064" w:rsidP="00AC23C4">
            <w:pPr>
              <w:pStyle w:val="TableCell0-2"/>
              <w:ind w:right="113"/>
              <w:jc w:val="right"/>
            </w:pPr>
            <w:r w:rsidRPr="006A7FB0">
              <w:t>%</w:t>
            </w:r>
          </w:p>
        </w:tc>
      </w:tr>
      <w:tr w:rsidR="00AC23C4" w14:paraId="56CB1D6E" w14:textId="77777777" w:rsidTr="0022448E">
        <w:tc>
          <w:tcPr>
            <w:tcW w:w="1134" w:type="dxa"/>
            <w:shd w:val="clear" w:color="auto" w:fill="auto"/>
          </w:tcPr>
          <w:p w14:paraId="3AC04BF0" w14:textId="77777777" w:rsidR="00130064" w:rsidRPr="0099608C" w:rsidRDefault="00130064" w:rsidP="00AC23C4">
            <w:pPr>
              <w:pStyle w:val="O0Nwnext"/>
              <w:ind w:left="113"/>
              <w:rPr>
                <w:rStyle w:val="ChSmallCaps"/>
              </w:rPr>
            </w:pPr>
            <w:r w:rsidRPr="0099608C">
              <w:rPr>
                <w:rStyle w:val="ChSmallCaps"/>
              </w:rPr>
              <w:t>v.tri</w:t>
            </w:r>
          </w:p>
        </w:tc>
        <w:tc>
          <w:tcPr>
            <w:tcW w:w="1021" w:type="dxa"/>
            <w:shd w:val="clear" w:color="auto" w:fill="auto"/>
          </w:tcPr>
          <w:p w14:paraId="7E2E1318" w14:textId="77777777" w:rsidR="00130064" w:rsidRDefault="00130064" w:rsidP="00AC23C4">
            <w:pPr>
              <w:pStyle w:val="O0Nwnext"/>
              <w:ind w:right="113"/>
              <w:jc w:val="right"/>
            </w:pPr>
            <w:r>
              <w:t>0</w:t>
            </w:r>
          </w:p>
        </w:tc>
        <w:tc>
          <w:tcPr>
            <w:tcW w:w="1021" w:type="dxa"/>
            <w:shd w:val="clear" w:color="auto" w:fill="auto"/>
          </w:tcPr>
          <w:p w14:paraId="489F88EA" w14:textId="77777777" w:rsidR="00130064" w:rsidRDefault="00130064" w:rsidP="00AC23C4">
            <w:pPr>
              <w:pStyle w:val="O0Nwnext"/>
              <w:ind w:right="113"/>
              <w:jc w:val="right"/>
            </w:pPr>
            <w:r>
              <w:t>---</w:t>
            </w:r>
          </w:p>
        </w:tc>
        <w:tc>
          <w:tcPr>
            <w:tcW w:w="1021" w:type="dxa"/>
            <w:shd w:val="clear" w:color="auto" w:fill="auto"/>
          </w:tcPr>
          <w:p w14:paraId="2B5442F7" w14:textId="77777777" w:rsidR="00130064" w:rsidRDefault="00130064" w:rsidP="00AC23C4">
            <w:pPr>
              <w:pStyle w:val="O0Nwnext"/>
              <w:ind w:right="113"/>
              <w:jc w:val="right"/>
            </w:pPr>
            <w:r>
              <w:t>0</w:t>
            </w:r>
          </w:p>
        </w:tc>
        <w:tc>
          <w:tcPr>
            <w:tcW w:w="1021" w:type="dxa"/>
            <w:shd w:val="clear" w:color="auto" w:fill="auto"/>
          </w:tcPr>
          <w:p w14:paraId="5A99BBEB" w14:textId="77777777" w:rsidR="00130064" w:rsidRDefault="00130064" w:rsidP="00AC23C4">
            <w:pPr>
              <w:pStyle w:val="O0Nwnext"/>
              <w:ind w:right="113"/>
              <w:jc w:val="right"/>
            </w:pPr>
            <w:r>
              <w:t>---</w:t>
            </w:r>
          </w:p>
        </w:tc>
      </w:tr>
      <w:tr w:rsidR="00AC23C4" w14:paraId="3B7CA9C2" w14:textId="77777777" w:rsidTr="0022448E">
        <w:tc>
          <w:tcPr>
            <w:tcW w:w="1134" w:type="dxa"/>
            <w:shd w:val="clear" w:color="auto" w:fill="auto"/>
          </w:tcPr>
          <w:p w14:paraId="4934F6DA" w14:textId="77777777" w:rsidR="00130064" w:rsidRPr="0099608C" w:rsidRDefault="00130064" w:rsidP="00AC23C4">
            <w:pPr>
              <w:pStyle w:val="O0Nwnext"/>
              <w:ind w:left="113"/>
              <w:rPr>
                <w:rStyle w:val="ChSmallCaps"/>
              </w:rPr>
            </w:pPr>
            <w:r w:rsidRPr="0099608C">
              <w:rPr>
                <w:rStyle w:val="ChSmallCaps"/>
              </w:rPr>
              <w:t>v.bi</w:t>
            </w:r>
          </w:p>
        </w:tc>
        <w:tc>
          <w:tcPr>
            <w:tcW w:w="1021" w:type="dxa"/>
            <w:shd w:val="clear" w:color="auto" w:fill="auto"/>
          </w:tcPr>
          <w:p w14:paraId="0FEEE6A2" w14:textId="77777777" w:rsidR="00130064" w:rsidRDefault="00130064" w:rsidP="00AC23C4">
            <w:pPr>
              <w:pStyle w:val="O0Nwnext"/>
              <w:ind w:right="113"/>
              <w:jc w:val="right"/>
            </w:pPr>
            <w:r>
              <w:t>153</w:t>
            </w:r>
          </w:p>
        </w:tc>
        <w:tc>
          <w:tcPr>
            <w:tcW w:w="1021" w:type="dxa"/>
            <w:shd w:val="clear" w:color="auto" w:fill="auto"/>
          </w:tcPr>
          <w:p w14:paraId="5B129BBB" w14:textId="77777777" w:rsidR="00130064" w:rsidRDefault="00130064" w:rsidP="00AC23C4">
            <w:pPr>
              <w:pStyle w:val="O0Nwnext"/>
              <w:ind w:right="113"/>
              <w:jc w:val="right"/>
            </w:pPr>
            <w:r>
              <w:t>91.6%</w:t>
            </w:r>
          </w:p>
        </w:tc>
        <w:tc>
          <w:tcPr>
            <w:tcW w:w="1021" w:type="dxa"/>
            <w:shd w:val="clear" w:color="auto" w:fill="auto"/>
          </w:tcPr>
          <w:p w14:paraId="73ED4EB0" w14:textId="77777777" w:rsidR="00130064" w:rsidRDefault="00130064" w:rsidP="00AC23C4">
            <w:pPr>
              <w:pStyle w:val="O0Nwnext"/>
              <w:ind w:right="113"/>
              <w:jc w:val="right"/>
            </w:pPr>
            <w:r>
              <w:t>38</w:t>
            </w:r>
          </w:p>
        </w:tc>
        <w:tc>
          <w:tcPr>
            <w:tcW w:w="1021" w:type="dxa"/>
            <w:shd w:val="clear" w:color="auto" w:fill="auto"/>
          </w:tcPr>
          <w:p w14:paraId="71F0BC82" w14:textId="77777777" w:rsidR="00130064" w:rsidRDefault="00130064" w:rsidP="00AC23C4">
            <w:pPr>
              <w:pStyle w:val="O0Nwnext"/>
              <w:ind w:right="113"/>
              <w:jc w:val="right"/>
            </w:pPr>
            <w:r>
              <w:t>88.4%</w:t>
            </w:r>
          </w:p>
        </w:tc>
      </w:tr>
      <w:tr w:rsidR="00AC23C4" w14:paraId="057EE7BC" w14:textId="77777777" w:rsidTr="0022448E">
        <w:tc>
          <w:tcPr>
            <w:tcW w:w="1134" w:type="dxa"/>
            <w:shd w:val="clear" w:color="auto" w:fill="auto"/>
          </w:tcPr>
          <w:p w14:paraId="38894BEC" w14:textId="77777777" w:rsidR="00130064" w:rsidRPr="00DA3387" w:rsidRDefault="00130064" w:rsidP="00AC23C4">
            <w:pPr>
              <w:pStyle w:val="O0Nwnext"/>
              <w:ind w:left="113"/>
              <w:rPr>
                <w:rStyle w:val="ChSmallCaps"/>
              </w:rPr>
            </w:pPr>
            <w:r w:rsidRPr="0099608C">
              <w:rPr>
                <w:rStyle w:val="ChSmallCaps"/>
              </w:rPr>
              <w:t>v.mo</w:t>
            </w:r>
            <w:r w:rsidRPr="00372706">
              <w:t>(</w:t>
            </w:r>
            <w:r w:rsidRPr="0099608C">
              <w:rPr>
                <w:rStyle w:val="ChSmallCaps"/>
              </w:rPr>
              <w:t>dy</w:t>
            </w:r>
            <w:r w:rsidRPr="00C92FB5">
              <w:t>)</w:t>
            </w:r>
          </w:p>
        </w:tc>
        <w:tc>
          <w:tcPr>
            <w:tcW w:w="1021" w:type="dxa"/>
            <w:shd w:val="clear" w:color="auto" w:fill="auto"/>
          </w:tcPr>
          <w:p w14:paraId="06326B6A" w14:textId="77777777" w:rsidR="00130064" w:rsidRDefault="00130064" w:rsidP="00AC23C4">
            <w:pPr>
              <w:pStyle w:val="O0Nwnext"/>
              <w:ind w:right="113"/>
              <w:jc w:val="right"/>
            </w:pPr>
            <w:r>
              <w:t>1</w:t>
            </w:r>
          </w:p>
        </w:tc>
        <w:tc>
          <w:tcPr>
            <w:tcW w:w="1021" w:type="dxa"/>
            <w:shd w:val="clear" w:color="auto" w:fill="auto"/>
          </w:tcPr>
          <w:p w14:paraId="574F6A58" w14:textId="77777777" w:rsidR="00130064" w:rsidRDefault="00130064" w:rsidP="00AC23C4">
            <w:pPr>
              <w:pStyle w:val="O0Nwnext"/>
              <w:ind w:right="113"/>
              <w:jc w:val="right"/>
            </w:pPr>
            <w:r>
              <w:t>0.6%</w:t>
            </w:r>
          </w:p>
        </w:tc>
        <w:tc>
          <w:tcPr>
            <w:tcW w:w="1021" w:type="dxa"/>
            <w:shd w:val="clear" w:color="auto" w:fill="auto"/>
          </w:tcPr>
          <w:p w14:paraId="1CAF8B96" w14:textId="77777777" w:rsidR="00130064" w:rsidRDefault="00130064" w:rsidP="00AC23C4">
            <w:pPr>
              <w:pStyle w:val="O0Nwnext"/>
              <w:ind w:right="113"/>
              <w:jc w:val="right"/>
            </w:pPr>
            <w:r>
              <w:t>1</w:t>
            </w:r>
          </w:p>
        </w:tc>
        <w:tc>
          <w:tcPr>
            <w:tcW w:w="1021" w:type="dxa"/>
            <w:shd w:val="clear" w:color="auto" w:fill="auto"/>
          </w:tcPr>
          <w:p w14:paraId="158AB643" w14:textId="77777777" w:rsidR="00130064" w:rsidRDefault="00130064" w:rsidP="00AC23C4">
            <w:pPr>
              <w:pStyle w:val="O0Nwnext"/>
              <w:ind w:right="113"/>
              <w:jc w:val="right"/>
            </w:pPr>
            <w:r>
              <w:t>2.3%</w:t>
            </w:r>
          </w:p>
        </w:tc>
      </w:tr>
      <w:tr w:rsidR="00AC23C4" w14:paraId="7948A836" w14:textId="77777777" w:rsidTr="0022448E">
        <w:tc>
          <w:tcPr>
            <w:tcW w:w="1134" w:type="dxa"/>
            <w:tcBorders>
              <w:bottom w:val="single" w:sz="4" w:space="0" w:color="auto"/>
            </w:tcBorders>
            <w:shd w:val="clear" w:color="auto" w:fill="auto"/>
          </w:tcPr>
          <w:p w14:paraId="708CBE08" w14:textId="77777777" w:rsidR="00130064" w:rsidRPr="00DA3387" w:rsidRDefault="00130064" w:rsidP="00AC23C4">
            <w:pPr>
              <w:pStyle w:val="TableCell0-2"/>
              <w:ind w:left="113"/>
              <w:rPr>
                <w:rStyle w:val="ChSmallCaps"/>
              </w:rPr>
            </w:pPr>
            <w:r w:rsidRPr="0099608C">
              <w:rPr>
                <w:rStyle w:val="ChSmallCaps"/>
              </w:rPr>
              <w:t>v.mo</w:t>
            </w:r>
            <w:r w:rsidRPr="00372706">
              <w:t>(</w:t>
            </w:r>
            <w:r w:rsidRPr="0099608C">
              <w:rPr>
                <w:rStyle w:val="ChSmallCaps"/>
              </w:rPr>
              <w:t>st</w:t>
            </w:r>
            <w:r w:rsidRPr="00C92FB5">
              <w:t>)</w:t>
            </w:r>
          </w:p>
        </w:tc>
        <w:tc>
          <w:tcPr>
            <w:tcW w:w="1021" w:type="dxa"/>
            <w:tcBorders>
              <w:bottom w:val="single" w:sz="4" w:space="0" w:color="auto"/>
            </w:tcBorders>
            <w:shd w:val="clear" w:color="auto" w:fill="auto"/>
          </w:tcPr>
          <w:p w14:paraId="62633596" w14:textId="77777777" w:rsidR="00130064" w:rsidRDefault="00130064" w:rsidP="00AC23C4">
            <w:pPr>
              <w:pStyle w:val="TableCell0-2"/>
              <w:ind w:right="113"/>
              <w:jc w:val="right"/>
            </w:pPr>
            <w:r>
              <w:t>13</w:t>
            </w:r>
          </w:p>
        </w:tc>
        <w:tc>
          <w:tcPr>
            <w:tcW w:w="1021" w:type="dxa"/>
            <w:tcBorders>
              <w:bottom w:val="single" w:sz="4" w:space="0" w:color="auto"/>
            </w:tcBorders>
            <w:shd w:val="clear" w:color="auto" w:fill="auto"/>
          </w:tcPr>
          <w:p w14:paraId="130B9EED" w14:textId="77777777" w:rsidR="00130064" w:rsidRDefault="00130064" w:rsidP="00AC23C4">
            <w:pPr>
              <w:pStyle w:val="TableCell0-2"/>
              <w:ind w:right="113"/>
              <w:jc w:val="right"/>
            </w:pPr>
            <w:r>
              <w:t>7.8%</w:t>
            </w:r>
          </w:p>
        </w:tc>
        <w:tc>
          <w:tcPr>
            <w:tcW w:w="1021" w:type="dxa"/>
            <w:tcBorders>
              <w:bottom w:val="single" w:sz="4" w:space="0" w:color="auto"/>
            </w:tcBorders>
            <w:shd w:val="clear" w:color="auto" w:fill="auto"/>
          </w:tcPr>
          <w:p w14:paraId="3FDC9EFF" w14:textId="77777777" w:rsidR="00130064" w:rsidRDefault="00130064" w:rsidP="00AC23C4">
            <w:pPr>
              <w:pStyle w:val="TableCell0-2"/>
              <w:ind w:right="113"/>
              <w:jc w:val="right"/>
            </w:pPr>
            <w:r>
              <w:t>4</w:t>
            </w:r>
          </w:p>
        </w:tc>
        <w:tc>
          <w:tcPr>
            <w:tcW w:w="1021" w:type="dxa"/>
            <w:tcBorders>
              <w:bottom w:val="single" w:sz="4" w:space="0" w:color="auto"/>
            </w:tcBorders>
            <w:shd w:val="clear" w:color="auto" w:fill="auto"/>
          </w:tcPr>
          <w:p w14:paraId="0DCC7F9F" w14:textId="77777777" w:rsidR="00130064" w:rsidRDefault="00130064" w:rsidP="00AC23C4">
            <w:pPr>
              <w:pStyle w:val="TableCell0-2"/>
              <w:ind w:right="113"/>
              <w:jc w:val="right"/>
            </w:pPr>
            <w:r>
              <w:t>9.3%</w:t>
            </w:r>
          </w:p>
        </w:tc>
      </w:tr>
      <w:tr w:rsidR="00AC23C4" w14:paraId="2AAB1B9B" w14:textId="77777777" w:rsidTr="0022448E">
        <w:tc>
          <w:tcPr>
            <w:tcW w:w="1134" w:type="dxa"/>
            <w:tcBorders>
              <w:top w:val="single" w:sz="4" w:space="0" w:color="auto"/>
              <w:bottom w:val="single" w:sz="4" w:space="0" w:color="auto"/>
            </w:tcBorders>
            <w:shd w:val="clear" w:color="auto" w:fill="auto"/>
          </w:tcPr>
          <w:p w14:paraId="736A1B52" w14:textId="77777777" w:rsidR="00130064" w:rsidRDefault="00130064" w:rsidP="00AC23C4">
            <w:pPr>
              <w:pStyle w:val="TableCell2-2Break"/>
              <w:ind w:left="113"/>
            </w:pPr>
            <w:r>
              <w:t>Total</w:t>
            </w:r>
          </w:p>
        </w:tc>
        <w:tc>
          <w:tcPr>
            <w:tcW w:w="1021" w:type="dxa"/>
            <w:tcBorders>
              <w:top w:val="single" w:sz="4" w:space="0" w:color="auto"/>
              <w:bottom w:val="single" w:sz="4" w:space="0" w:color="auto"/>
            </w:tcBorders>
            <w:shd w:val="clear" w:color="auto" w:fill="auto"/>
          </w:tcPr>
          <w:p w14:paraId="48A714CC" w14:textId="77777777" w:rsidR="00130064" w:rsidRPr="00A966DA" w:rsidRDefault="00130064"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167</w:t>
            </w:r>
            <w:r w:rsidRPr="00BE2ABE">
              <w:fldChar w:fldCharType="end"/>
            </w:r>
          </w:p>
        </w:tc>
        <w:tc>
          <w:tcPr>
            <w:tcW w:w="1021" w:type="dxa"/>
            <w:tcBorders>
              <w:top w:val="single" w:sz="4" w:space="0" w:color="auto"/>
              <w:bottom w:val="single" w:sz="4" w:space="0" w:color="auto"/>
            </w:tcBorders>
            <w:shd w:val="clear" w:color="auto" w:fill="auto"/>
          </w:tcPr>
          <w:p w14:paraId="4CD5A143" w14:textId="77777777" w:rsidR="00130064" w:rsidRPr="00BE2ABE" w:rsidRDefault="00130064" w:rsidP="00AC23C4">
            <w:pPr>
              <w:pStyle w:val="TableCell2-2Break"/>
              <w:ind w:right="113"/>
              <w:jc w:val="right"/>
            </w:pPr>
            <w:r>
              <w:t>100.0%</w:t>
            </w:r>
          </w:p>
        </w:tc>
        <w:tc>
          <w:tcPr>
            <w:tcW w:w="1021" w:type="dxa"/>
            <w:tcBorders>
              <w:top w:val="single" w:sz="4" w:space="0" w:color="auto"/>
              <w:bottom w:val="single" w:sz="4" w:space="0" w:color="auto"/>
            </w:tcBorders>
            <w:shd w:val="clear" w:color="auto" w:fill="auto"/>
          </w:tcPr>
          <w:p w14:paraId="3A98684C" w14:textId="77777777" w:rsidR="00130064" w:rsidRPr="00A966DA" w:rsidRDefault="00130064"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43</w:t>
            </w:r>
            <w:r w:rsidRPr="00BE2ABE">
              <w:fldChar w:fldCharType="end"/>
            </w:r>
          </w:p>
        </w:tc>
        <w:tc>
          <w:tcPr>
            <w:tcW w:w="1021" w:type="dxa"/>
            <w:tcBorders>
              <w:top w:val="single" w:sz="4" w:space="0" w:color="auto"/>
              <w:bottom w:val="single" w:sz="4" w:space="0" w:color="auto"/>
            </w:tcBorders>
            <w:shd w:val="clear" w:color="auto" w:fill="auto"/>
          </w:tcPr>
          <w:p w14:paraId="03E6071A" w14:textId="77777777" w:rsidR="00130064" w:rsidRPr="00A966DA" w:rsidRDefault="00130064" w:rsidP="00AC23C4">
            <w:pPr>
              <w:pStyle w:val="TableCell2-2Break"/>
              <w:ind w:right="113"/>
              <w:jc w:val="right"/>
            </w:pPr>
            <w:r>
              <w:t>100.0%</w:t>
            </w:r>
          </w:p>
        </w:tc>
      </w:tr>
      <w:tr w:rsidR="00AC23C4" w14:paraId="05433FE1" w14:textId="77777777" w:rsidTr="0022448E">
        <w:tc>
          <w:tcPr>
            <w:tcW w:w="1134" w:type="dxa"/>
            <w:tcBorders>
              <w:top w:val="single" w:sz="4" w:space="0" w:color="auto"/>
            </w:tcBorders>
            <w:shd w:val="clear" w:color="auto" w:fill="auto"/>
          </w:tcPr>
          <w:p w14:paraId="014ED4C4" w14:textId="77777777" w:rsidR="00130064" w:rsidRDefault="00130064" w:rsidP="00130064">
            <w:pPr>
              <w:pStyle w:val="TableCell2-0Center"/>
            </w:pPr>
          </w:p>
        </w:tc>
        <w:tc>
          <w:tcPr>
            <w:tcW w:w="2042" w:type="dxa"/>
            <w:gridSpan w:val="2"/>
            <w:tcBorders>
              <w:top w:val="single" w:sz="4" w:space="0" w:color="auto"/>
            </w:tcBorders>
            <w:shd w:val="clear" w:color="auto" w:fill="auto"/>
          </w:tcPr>
          <w:p w14:paraId="4845134F" w14:textId="77777777" w:rsidR="00130064" w:rsidRDefault="00130064" w:rsidP="00130064">
            <w:pPr>
              <w:pStyle w:val="TableCell2-0Center"/>
            </w:pPr>
            <w:r w:rsidRPr="00F16028">
              <w:rPr>
                <w:rStyle w:val="ChItalBold"/>
              </w:rPr>
              <w:t>-an</w:t>
            </w:r>
            <w:r w:rsidR="0030423A">
              <w:rPr>
                <w:rStyle w:val="ChItalBold"/>
              </w:rPr>
              <w:t>g</w:t>
            </w:r>
            <w:r>
              <w:t xml:space="preserve"> affixation</w:t>
            </w:r>
          </w:p>
        </w:tc>
        <w:tc>
          <w:tcPr>
            <w:tcW w:w="2042" w:type="dxa"/>
            <w:gridSpan w:val="2"/>
            <w:tcBorders>
              <w:top w:val="single" w:sz="4" w:space="0" w:color="auto"/>
            </w:tcBorders>
            <w:shd w:val="clear" w:color="auto" w:fill="auto"/>
          </w:tcPr>
          <w:p w14:paraId="1D0288B5" w14:textId="77777777" w:rsidR="00130064" w:rsidRDefault="00130064" w:rsidP="00130064">
            <w:pPr>
              <w:pStyle w:val="TableCell2-0Center"/>
            </w:pPr>
            <w:r w:rsidRPr="00AC23C4">
              <w:rPr>
                <w:szCs w:val="19"/>
              </w:rPr>
              <w:t>Different verbs</w:t>
            </w:r>
          </w:p>
        </w:tc>
      </w:tr>
      <w:tr w:rsidR="00AC23C4" w:rsidRPr="00AC23C4" w14:paraId="6B7D9AC9" w14:textId="77777777" w:rsidTr="0022448E">
        <w:tc>
          <w:tcPr>
            <w:tcW w:w="1134" w:type="dxa"/>
            <w:shd w:val="clear" w:color="auto" w:fill="auto"/>
          </w:tcPr>
          <w:p w14:paraId="7FF65015" w14:textId="77777777" w:rsidR="00130064" w:rsidRDefault="00130064" w:rsidP="00130064">
            <w:pPr>
              <w:pStyle w:val="TableCell0-2"/>
            </w:pPr>
            <w:r>
              <w:t>Verb class</w:t>
            </w:r>
          </w:p>
        </w:tc>
        <w:tc>
          <w:tcPr>
            <w:tcW w:w="1021" w:type="dxa"/>
            <w:shd w:val="clear" w:color="auto" w:fill="auto"/>
          </w:tcPr>
          <w:p w14:paraId="276B426C" w14:textId="77777777" w:rsidR="00130064" w:rsidRDefault="00130064" w:rsidP="00AC23C4">
            <w:pPr>
              <w:pStyle w:val="TableCell0-2"/>
              <w:ind w:right="113"/>
              <w:jc w:val="right"/>
            </w:pPr>
            <w:r>
              <w:t>#</w:t>
            </w:r>
          </w:p>
        </w:tc>
        <w:tc>
          <w:tcPr>
            <w:tcW w:w="1021" w:type="dxa"/>
            <w:shd w:val="clear" w:color="auto" w:fill="auto"/>
          </w:tcPr>
          <w:p w14:paraId="58DFE866" w14:textId="77777777" w:rsidR="00130064" w:rsidRDefault="00130064" w:rsidP="00AC23C4">
            <w:pPr>
              <w:pStyle w:val="TableCell0-2"/>
              <w:ind w:right="113"/>
              <w:jc w:val="right"/>
            </w:pPr>
            <w:r>
              <w:t>%</w:t>
            </w:r>
          </w:p>
        </w:tc>
        <w:tc>
          <w:tcPr>
            <w:tcW w:w="1021" w:type="dxa"/>
            <w:shd w:val="clear" w:color="auto" w:fill="auto"/>
          </w:tcPr>
          <w:p w14:paraId="20E36F9E" w14:textId="77777777" w:rsidR="00130064" w:rsidRDefault="00130064" w:rsidP="00AC23C4">
            <w:pPr>
              <w:pStyle w:val="TableCell0-2"/>
              <w:ind w:right="113"/>
              <w:jc w:val="right"/>
            </w:pPr>
            <w:r>
              <w:t>#</w:t>
            </w:r>
          </w:p>
        </w:tc>
        <w:tc>
          <w:tcPr>
            <w:tcW w:w="1021" w:type="dxa"/>
            <w:shd w:val="clear" w:color="auto" w:fill="auto"/>
          </w:tcPr>
          <w:p w14:paraId="503DBCB7" w14:textId="77777777" w:rsidR="00130064" w:rsidRDefault="00130064" w:rsidP="00AC23C4">
            <w:pPr>
              <w:pStyle w:val="TableCell0-2"/>
              <w:ind w:right="113"/>
              <w:jc w:val="right"/>
            </w:pPr>
            <w:r>
              <w:t>%</w:t>
            </w:r>
          </w:p>
        </w:tc>
      </w:tr>
      <w:tr w:rsidR="00AC23C4" w14:paraId="695F7AF2" w14:textId="77777777" w:rsidTr="0022448E">
        <w:tc>
          <w:tcPr>
            <w:tcW w:w="1134" w:type="dxa"/>
            <w:shd w:val="clear" w:color="auto" w:fill="auto"/>
          </w:tcPr>
          <w:p w14:paraId="4CA7F6D9" w14:textId="77777777" w:rsidR="00130064" w:rsidRPr="0099608C" w:rsidRDefault="00130064" w:rsidP="00AC23C4">
            <w:pPr>
              <w:pStyle w:val="O0Nwnext"/>
              <w:ind w:left="113"/>
              <w:rPr>
                <w:rStyle w:val="ChSmallCaps"/>
              </w:rPr>
            </w:pPr>
            <w:r w:rsidRPr="0099608C">
              <w:rPr>
                <w:rStyle w:val="ChSmallCaps"/>
              </w:rPr>
              <w:t>v.tri</w:t>
            </w:r>
          </w:p>
        </w:tc>
        <w:tc>
          <w:tcPr>
            <w:tcW w:w="1021" w:type="dxa"/>
            <w:shd w:val="clear" w:color="auto" w:fill="auto"/>
          </w:tcPr>
          <w:p w14:paraId="62B5B6FA" w14:textId="77777777" w:rsidR="00130064" w:rsidRDefault="00130064" w:rsidP="00AC23C4">
            <w:pPr>
              <w:pStyle w:val="O0Nwnext"/>
              <w:ind w:right="113"/>
              <w:jc w:val="right"/>
            </w:pPr>
            <w:r>
              <w:t>0</w:t>
            </w:r>
          </w:p>
        </w:tc>
        <w:tc>
          <w:tcPr>
            <w:tcW w:w="1021" w:type="dxa"/>
            <w:shd w:val="clear" w:color="auto" w:fill="auto"/>
          </w:tcPr>
          <w:p w14:paraId="70396DFB" w14:textId="77777777" w:rsidR="00130064" w:rsidRDefault="00130064" w:rsidP="00AC23C4">
            <w:pPr>
              <w:pStyle w:val="O0Nwnext"/>
              <w:ind w:right="113"/>
              <w:jc w:val="right"/>
            </w:pPr>
            <w:r>
              <w:t>---</w:t>
            </w:r>
          </w:p>
        </w:tc>
        <w:tc>
          <w:tcPr>
            <w:tcW w:w="1021" w:type="dxa"/>
            <w:shd w:val="clear" w:color="auto" w:fill="auto"/>
          </w:tcPr>
          <w:p w14:paraId="663D3C3A" w14:textId="77777777" w:rsidR="00130064" w:rsidRDefault="00130064" w:rsidP="00AC23C4">
            <w:pPr>
              <w:pStyle w:val="O0Nwnext"/>
              <w:ind w:right="113"/>
              <w:jc w:val="right"/>
            </w:pPr>
            <w:r>
              <w:t>0</w:t>
            </w:r>
          </w:p>
        </w:tc>
        <w:tc>
          <w:tcPr>
            <w:tcW w:w="1021" w:type="dxa"/>
            <w:shd w:val="clear" w:color="auto" w:fill="auto"/>
          </w:tcPr>
          <w:p w14:paraId="563C7BA0" w14:textId="77777777" w:rsidR="00130064" w:rsidRDefault="00130064" w:rsidP="00AC23C4">
            <w:pPr>
              <w:pStyle w:val="O0Nwnext"/>
              <w:ind w:right="113"/>
              <w:jc w:val="right"/>
            </w:pPr>
            <w:r>
              <w:t>---</w:t>
            </w:r>
          </w:p>
        </w:tc>
      </w:tr>
      <w:tr w:rsidR="00AC23C4" w:rsidRPr="002B16EC" w14:paraId="7D3631D6" w14:textId="77777777" w:rsidTr="0022448E">
        <w:tc>
          <w:tcPr>
            <w:tcW w:w="1134" w:type="dxa"/>
            <w:shd w:val="clear" w:color="auto" w:fill="auto"/>
          </w:tcPr>
          <w:p w14:paraId="0EFC7D3E" w14:textId="77777777" w:rsidR="00130064" w:rsidRPr="0099608C" w:rsidRDefault="00130064" w:rsidP="00AC23C4">
            <w:pPr>
              <w:pStyle w:val="O0Nwnext"/>
              <w:ind w:left="113"/>
              <w:rPr>
                <w:rStyle w:val="ChSmallCaps"/>
              </w:rPr>
            </w:pPr>
            <w:r w:rsidRPr="0099608C">
              <w:rPr>
                <w:rStyle w:val="ChSmallCaps"/>
              </w:rPr>
              <w:t>v.bi</w:t>
            </w:r>
          </w:p>
        </w:tc>
        <w:tc>
          <w:tcPr>
            <w:tcW w:w="1021" w:type="dxa"/>
            <w:shd w:val="clear" w:color="auto" w:fill="auto"/>
          </w:tcPr>
          <w:p w14:paraId="075D7983" w14:textId="77777777" w:rsidR="00130064" w:rsidRDefault="00130064" w:rsidP="00AC23C4">
            <w:pPr>
              <w:pStyle w:val="O0Nwnext"/>
              <w:ind w:right="113"/>
              <w:jc w:val="right"/>
            </w:pPr>
            <w:r>
              <w:t>357</w:t>
            </w:r>
          </w:p>
        </w:tc>
        <w:tc>
          <w:tcPr>
            <w:tcW w:w="1021" w:type="dxa"/>
            <w:shd w:val="clear" w:color="auto" w:fill="auto"/>
          </w:tcPr>
          <w:p w14:paraId="280B3CBB" w14:textId="77777777" w:rsidR="00130064" w:rsidRDefault="00130064" w:rsidP="00AC23C4">
            <w:pPr>
              <w:pStyle w:val="O0Nwnext"/>
              <w:ind w:right="113"/>
              <w:jc w:val="right"/>
            </w:pPr>
            <w:r>
              <w:t>88.6%</w:t>
            </w:r>
          </w:p>
        </w:tc>
        <w:tc>
          <w:tcPr>
            <w:tcW w:w="1021" w:type="dxa"/>
            <w:shd w:val="clear" w:color="auto" w:fill="auto"/>
          </w:tcPr>
          <w:p w14:paraId="522596DE" w14:textId="77777777" w:rsidR="00130064" w:rsidRDefault="00130064" w:rsidP="00AC23C4">
            <w:pPr>
              <w:pStyle w:val="O0Nwnext"/>
              <w:ind w:right="113"/>
              <w:jc w:val="right"/>
            </w:pPr>
            <w:r>
              <w:t>62</w:t>
            </w:r>
          </w:p>
        </w:tc>
        <w:tc>
          <w:tcPr>
            <w:tcW w:w="1021" w:type="dxa"/>
            <w:shd w:val="clear" w:color="auto" w:fill="auto"/>
          </w:tcPr>
          <w:p w14:paraId="0719A0B0" w14:textId="77777777" w:rsidR="00130064" w:rsidRDefault="00130064" w:rsidP="00AC23C4">
            <w:pPr>
              <w:pStyle w:val="O0Nwnext"/>
              <w:ind w:right="113"/>
              <w:jc w:val="right"/>
            </w:pPr>
            <w:r>
              <w:t>89.9%</w:t>
            </w:r>
          </w:p>
        </w:tc>
      </w:tr>
      <w:tr w:rsidR="00AC23C4" w:rsidRPr="002B16EC" w14:paraId="0BE341BA" w14:textId="77777777" w:rsidTr="0022448E">
        <w:tc>
          <w:tcPr>
            <w:tcW w:w="1134" w:type="dxa"/>
            <w:shd w:val="clear" w:color="auto" w:fill="auto"/>
          </w:tcPr>
          <w:p w14:paraId="2322DDE6" w14:textId="77777777" w:rsidR="00130064" w:rsidRPr="000E5BE3" w:rsidRDefault="00130064" w:rsidP="00AC23C4">
            <w:pPr>
              <w:pStyle w:val="O0Nwnext"/>
              <w:ind w:left="113"/>
              <w:rPr>
                <w:rStyle w:val="ChSmallCaps"/>
              </w:rPr>
            </w:pPr>
            <w:r w:rsidRPr="0099608C">
              <w:rPr>
                <w:rStyle w:val="ChSmallCaps"/>
              </w:rPr>
              <w:t>v.mo</w:t>
            </w:r>
            <w:r w:rsidRPr="00372706">
              <w:t>(</w:t>
            </w:r>
            <w:r w:rsidRPr="0099608C">
              <w:rPr>
                <w:rStyle w:val="ChSmallCaps"/>
              </w:rPr>
              <w:t>st</w:t>
            </w:r>
            <w:r w:rsidRPr="00C92FB5">
              <w:t>)</w:t>
            </w:r>
          </w:p>
        </w:tc>
        <w:tc>
          <w:tcPr>
            <w:tcW w:w="1021" w:type="dxa"/>
            <w:shd w:val="clear" w:color="auto" w:fill="auto"/>
          </w:tcPr>
          <w:p w14:paraId="0BA77D7A" w14:textId="77777777" w:rsidR="00130064" w:rsidRDefault="00130064" w:rsidP="00AC23C4">
            <w:pPr>
              <w:pStyle w:val="O0Nwnext"/>
              <w:ind w:right="113"/>
              <w:jc w:val="right"/>
            </w:pPr>
            <w:r>
              <w:t>12</w:t>
            </w:r>
          </w:p>
        </w:tc>
        <w:tc>
          <w:tcPr>
            <w:tcW w:w="1021" w:type="dxa"/>
            <w:shd w:val="clear" w:color="auto" w:fill="auto"/>
          </w:tcPr>
          <w:p w14:paraId="33855849" w14:textId="77777777" w:rsidR="00130064" w:rsidRDefault="00130064" w:rsidP="00AC23C4">
            <w:pPr>
              <w:pStyle w:val="O0Nwnext"/>
              <w:ind w:right="113"/>
              <w:jc w:val="right"/>
            </w:pPr>
            <w:r>
              <w:t>3.0%</w:t>
            </w:r>
          </w:p>
        </w:tc>
        <w:tc>
          <w:tcPr>
            <w:tcW w:w="1021" w:type="dxa"/>
            <w:shd w:val="clear" w:color="auto" w:fill="auto"/>
          </w:tcPr>
          <w:p w14:paraId="1D98AD62" w14:textId="77777777" w:rsidR="00130064" w:rsidRDefault="00130064" w:rsidP="00AC23C4">
            <w:pPr>
              <w:pStyle w:val="O0Nwnext"/>
              <w:ind w:right="113"/>
              <w:jc w:val="right"/>
            </w:pPr>
            <w:r>
              <w:t>3</w:t>
            </w:r>
          </w:p>
        </w:tc>
        <w:tc>
          <w:tcPr>
            <w:tcW w:w="1021" w:type="dxa"/>
            <w:shd w:val="clear" w:color="auto" w:fill="auto"/>
          </w:tcPr>
          <w:p w14:paraId="0540394F" w14:textId="77777777" w:rsidR="00130064" w:rsidRDefault="00130064" w:rsidP="00AC23C4">
            <w:pPr>
              <w:pStyle w:val="O0Nwnext"/>
              <w:ind w:right="113"/>
              <w:jc w:val="right"/>
            </w:pPr>
            <w:r>
              <w:t>4.3%</w:t>
            </w:r>
          </w:p>
        </w:tc>
      </w:tr>
      <w:tr w:rsidR="00AC23C4" w14:paraId="7F7B48E3" w14:textId="77777777" w:rsidTr="0022448E">
        <w:tc>
          <w:tcPr>
            <w:tcW w:w="1134" w:type="dxa"/>
            <w:tcBorders>
              <w:bottom w:val="single" w:sz="4" w:space="0" w:color="auto"/>
            </w:tcBorders>
            <w:shd w:val="clear" w:color="auto" w:fill="auto"/>
          </w:tcPr>
          <w:p w14:paraId="285D2EA0" w14:textId="77777777" w:rsidR="00130064" w:rsidRPr="00DA3387" w:rsidRDefault="00130064" w:rsidP="00AC23C4">
            <w:pPr>
              <w:pStyle w:val="TableCell0-2"/>
              <w:ind w:left="113"/>
              <w:rPr>
                <w:rStyle w:val="ChSmallCaps"/>
              </w:rPr>
            </w:pPr>
            <w:r w:rsidRPr="0099608C">
              <w:rPr>
                <w:rStyle w:val="ChSmallCaps"/>
              </w:rPr>
              <w:t>v.mo</w:t>
            </w:r>
            <w:r w:rsidRPr="00372706">
              <w:t>(</w:t>
            </w:r>
            <w:r w:rsidRPr="0099608C">
              <w:rPr>
                <w:rStyle w:val="ChSmallCaps"/>
              </w:rPr>
              <w:t>dy</w:t>
            </w:r>
            <w:r w:rsidRPr="00C92FB5">
              <w:t>)</w:t>
            </w:r>
          </w:p>
        </w:tc>
        <w:tc>
          <w:tcPr>
            <w:tcW w:w="1021" w:type="dxa"/>
            <w:tcBorders>
              <w:bottom w:val="single" w:sz="4" w:space="0" w:color="auto"/>
            </w:tcBorders>
            <w:shd w:val="clear" w:color="auto" w:fill="auto"/>
          </w:tcPr>
          <w:p w14:paraId="19D2707E" w14:textId="77777777" w:rsidR="00130064" w:rsidRDefault="00130064" w:rsidP="00AC23C4">
            <w:pPr>
              <w:pStyle w:val="TableCell0-2"/>
              <w:ind w:right="113"/>
              <w:jc w:val="right"/>
            </w:pPr>
            <w:r>
              <w:t>34</w:t>
            </w:r>
          </w:p>
        </w:tc>
        <w:tc>
          <w:tcPr>
            <w:tcW w:w="1021" w:type="dxa"/>
            <w:tcBorders>
              <w:bottom w:val="single" w:sz="4" w:space="0" w:color="auto"/>
            </w:tcBorders>
            <w:shd w:val="clear" w:color="auto" w:fill="auto"/>
          </w:tcPr>
          <w:p w14:paraId="39324660" w14:textId="77777777" w:rsidR="00130064" w:rsidRDefault="00130064" w:rsidP="00AC23C4">
            <w:pPr>
              <w:pStyle w:val="TableCell0-2"/>
              <w:ind w:right="113"/>
              <w:jc w:val="right"/>
            </w:pPr>
            <w:r>
              <w:t>8.4%</w:t>
            </w:r>
          </w:p>
        </w:tc>
        <w:tc>
          <w:tcPr>
            <w:tcW w:w="1021" w:type="dxa"/>
            <w:tcBorders>
              <w:bottom w:val="single" w:sz="4" w:space="0" w:color="auto"/>
            </w:tcBorders>
            <w:shd w:val="clear" w:color="auto" w:fill="auto"/>
          </w:tcPr>
          <w:p w14:paraId="58C297FB" w14:textId="77777777" w:rsidR="00130064" w:rsidRDefault="00130064" w:rsidP="00AC23C4">
            <w:pPr>
              <w:pStyle w:val="TableCell0-2"/>
              <w:ind w:right="113"/>
              <w:jc w:val="right"/>
            </w:pPr>
            <w:r>
              <w:t>4</w:t>
            </w:r>
          </w:p>
        </w:tc>
        <w:tc>
          <w:tcPr>
            <w:tcW w:w="1021" w:type="dxa"/>
            <w:tcBorders>
              <w:bottom w:val="single" w:sz="4" w:space="0" w:color="auto"/>
            </w:tcBorders>
            <w:shd w:val="clear" w:color="auto" w:fill="auto"/>
          </w:tcPr>
          <w:p w14:paraId="3C4D607C" w14:textId="77777777" w:rsidR="00130064" w:rsidRDefault="00130064" w:rsidP="00AC23C4">
            <w:pPr>
              <w:pStyle w:val="TableCell0-2"/>
              <w:ind w:right="113"/>
              <w:jc w:val="right"/>
            </w:pPr>
            <w:r>
              <w:t>5.8%</w:t>
            </w:r>
          </w:p>
        </w:tc>
      </w:tr>
      <w:tr w:rsidR="00AC23C4" w14:paraId="45AACECC" w14:textId="77777777" w:rsidTr="0022448E">
        <w:tc>
          <w:tcPr>
            <w:tcW w:w="1134" w:type="dxa"/>
            <w:tcBorders>
              <w:top w:val="single" w:sz="4" w:space="0" w:color="auto"/>
              <w:bottom w:val="single" w:sz="4" w:space="0" w:color="auto"/>
            </w:tcBorders>
            <w:shd w:val="clear" w:color="auto" w:fill="auto"/>
          </w:tcPr>
          <w:p w14:paraId="37A8367C" w14:textId="77777777" w:rsidR="00180E8C" w:rsidRDefault="00180E8C" w:rsidP="00AC23C4">
            <w:pPr>
              <w:pStyle w:val="TableCell2-2Break"/>
              <w:ind w:left="113"/>
            </w:pPr>
            <w:r>
              <w:t>Total</w:t>
            </w:r>
          </w:p>
        </w:tc>
        <w:tc>
          <w:tcPr>
            <w:tcW w:w="1021" w:type="dxa"/>
            <w:tcBorders>
              <w:top w:val="single" w:sz="4" w:space="0" w:color="auto"/>
              <w:bottom w:val="single" w:sz="4" w:space="0" w:color="auto"/>
            </w:tcBorders>
            <w:shd w:val="clear" w:color="auto" w:fill="auto"/>
          </w:tcPr>
          <w:p w14:paraId="4B3EFD00" w14:textId="77777777" w:rsidR="00180E8C" w:rsidRPr="00A966DA" w:rsidRDefault="00180E8C"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403</w:t>
            </w:r>
            <w:r w:rsidRPr="00BE2ABE">
              <w:fldChar w:fldCharType="end"/>
            </w:r>
          </w:p>
        </w:tc>
        <w:tc>
          <w:tcPr>
            <w:tcW w:w="1021" w:type="dxa"/>
            <w:tcBorders>
              <w:top w:val="single" w:sz="4" w:space="0" w:color="auto"/>
              <w:bottom w:val="single" w:sz="4" w:space="0" w:color="auto"/>
            </w:tcBorders>
            <w:shd w:val="clear" w:color="auto" w:fill="auto"/>
          </w:tcPr>
          <w:p w14:paraId="4A7CCD8E" w14:textId="77777777" w:rsidR="00180E8C" w:rsidRPr="00BE2ABE" w:rsidRDefault="00180E8C" w:rsidP="00AC23C4">
            <w:pPr>
              <w:pStyle w:val="TableCell2-2Break"/>
              <w:ind w:right="113"/>
              <w:jc w:val="right"/>
            </w:pPr>
            <w:r>
              <w:t>100.0%</w:t>
            </w:r>
          </w:p>
        </w:tc>
        <w:tc>
          <w:tcPr>
            <w:tcW w:w="1021" w:type="dxa"/>
            <w:tcBorders>
              <w:top w:val="single" w:sz="4" w:space="0" w:color="auto"/>
              <w:bottom w:val="single" w:sz="4" w:space="0" w:color="auto"/>
            </w:tcBorders>
            <w:shd w:val="clear" w:color="auto" w:fill="auto"/>
          </w:tcPr>
          <w:p w14:paraId="30E69149" w14:textId="77777777" w:rsidR="00180E8C" w:rsidRPr="00A966DA" w:rsidRDefault="00180E8C" w:rsidP="00AC23C4">
            <w:pPr>
              <w:pStyle w:val="TableCell2-2Break"/>
              <w:ind w:right="113"/>
              <w:jc w:val="right"/>
            </w:pPr>
            <w:r w:rsidRPr="00BE2ABE">
              <w:fldChar w:fldCharType="begin"/>
            </w:r>
            <w:r w:rsidRPr="00BE2ABE">
              <w:instrText xml:space="preserve"> =SUM(ABOVE) </w:instrText>
            </w:r>
            <w:r w:rsidRPr="00BE2ABE">
              <w:fldChar w:fldCharType="separate"/>
            </w:r>
            <w:r w:rsidR="0092006B">
              <w:rPr>
                <w:noProof/>
              </w:rPr>
              <w:t>69</w:t>
            </w:r>
            <w:r w:rsidRPr="00BE2ABE">
              <w:fldChar w:fldCharType="end"/>
            </w:r>
          </w:p>
        </w:tc>
        <w:tc>
          <w:tcPr>
            <w:tcW w:w="1021" w:type="dxa"/>
            <w:tcBorders>
              <w:top w:val="single" w:sz="4" w:space="0" w:color="auto"/>
              <w:bottom w:val="single" w:sz="4" w:space="0" w:color="auto"/>
            </w:tcBorders>
            <w:shd w:val="clear" w:color="auto" w:fill="auto"/>
          </w:tcPr>
          <w:p w14:paraId="1860690D" w14:textId="77777777" w:rsidR="00180E8C" w:rsidRPr="00A966DA" w:rsidRDefault="00180E8C" w:rsidP="00AC23C4">
            <w:pPr>
              <w:pStyle w:val="TableCell2-2Break"/>
              <w:ind w:right="113"/>
              <w:jc w:val="right"/>
            </w:pPr>
            <w:r>
              <w:t>100.0%</w:t>
            </w:r>
          </w:p>
        </w:tc>
      </w:tr>
    </w:tbl>
    <w:p w14:paraId="44CC2EFE" w14:textId="77777777" w:rsidR="00130064" w:rsidRDefault="00130064" w:rsidP="00130064">
      <w:pPr>
        <w:pStyle w:val="Body0010after"/>
      </w:pPr>
    </w:p>
    <w:p w14:paraId="683399AB" w14:textId="77777777" w:rsidR="00130064" w:rsidRDefault="00130064" w:rsidP="00130064">
      <w:pPr>
        <w:pStyle w:val="Heading3"/>
      </w:pPr>
      <w:bookmarkStart w:id="2414" w:name="_Ref353805297"/>
      <w:bookmarkStart w:id="2415" w:name="_Toc367531091"/>
      <w:bookmarkStart w:id="2416" w:name="_Toc440455598"/>
      <w:bookmarkEnd w:id="2221"/>
      <w:r>
        <w:t>Summary</w:t>
      </w:r>
      <w:bookmarkEnd w:id="2414"/>
      <w:bookmarkEnd w:id="2415"/>
      <w:bookmarkEnd w:id="2416"/>
    </w:p>
    <w:p w14:paraId="1E9B1555" w14:textId="0B4C738E" w:rsidR="00130064" w:rsidRDefault="00130064" w:rsidP="007874BD">
      <w:pPr>
        <w:pStyle w:val="Body0005after"/>
      </w:pPr>
      <w:r>
        <w:t xml:space="preserve">Tri-, bi-, and monovalent verbs have partially distinct and partially overlapping properties, which are summarized in </w:t>
      </w:r>
      <w:r>
        <w:fldChar w:fldCharType="begin"/>
      </w:r>
      <w:r>
        <w:instrText xml:space="preserve"> REF _Ref350326318 \h </w:instrText>
      </w:r>
      <w:r>
        <w:fldChar w:fldCharType="separate"/>
      </w:r>
      <w:r w:rsidR="00154D81" w:rsidRPr="000320EB">
        <w:t xml:space="preserve">Table </w:t>
      </w:r>
      <w:r w:rsidR="00154D81">
        <w:rPr>
          <w:noProof/>
          <w:cs/>
        </w:rPr>
        <w:t>‎</w:t>
      </w:r>
      <w:r w:rsidR="00154D81">
        <w:rPr>
          <w:noProof/>
        </w:rPr>
        <w:t>11</w:t>
      </w:r>
      <w:r w:rsidR="00154D81">
        <w:t>.</w:t>
      </w:r>
      <w:r w:rsidR="00154D81">
        <w:rPr>
          <w:noProof/>
        </w:rPr>
        <w:t>5</w:t>
      </w:r>
      <w:r>
        <w:fldChar w:fldCharType="end"/>
      </w:r>
      <w:r>
        <w:t xml:space="preserve"> (in this table bi- and trivalent verbs are listed summarily in the column </w:t>
      </w:r>
      <w:r w:rsidR="00B7093A">
        <w:t>‘</w:t>
      </w:r>
      <w:r>
        <w:t>Valency of 2 or 3</w:t>
      </w:r>
      <w:r w:rsidR="00B7093A">
        <w:t>’</w:t>
      </w:r>
      <w:r>
        <w:t>). They are distinct from each other in terms of two main criteria, namely their valency and their function</w:t>
      </w:r>
      <w:r w:rsidR="005A03FC">
        <w:t>,</w:t>
      </w:r>
      <w:r>
        <w:t xml:space="preserve"> which is mainly predicative. Related to the criterion on valency is the ability of verbs to occur in causative and reciprocal expressio</w:t>
      </w:r>
      <w:r w:rsidR="005A03FC">
        <w:t>ns and to be affixed. Therefore</w:t>
      </w:r>
      <w:r>
        <w:t xml:space="preserve"> </w:t>
      </w:r>
      <w:r>
        <w:fldChar w:fldCharType="begin"/>
      </w:r>
      <w:r>
        <w:instrText xml:space="preserve"> REF _Ref350326318 \h </w:instrText>
      </w:r>
      <w:r>
        <w:fldChar w:fldCharType="separate"/>
      </w:r>
      <w:r w:rsidR="00154D81" w:rsidRPr="000320EB">
        <w:t xml:space="preserve">Table </w:t>
      </w:r>
      <w:r w:rsidR="00154D81">
        <w:rPr>
          <w:noProof/>
          <w:cs/>
        </w:rPr>
        <w:t>‎</w:t>
      </w:r>
      <w:r w:rsidR="00154D81">
        <w:rPr>
          <w:noProof/>
        </w:rPr>
        <w:t>11</w:t>
      </w:r>
      <w:r w:rsidR="00154D81">
        <w:t>.</w:t>
      </w:r>
      <w:r w:rsidR="00154D81">
        <w:rPr>
          <w:noProof/>
        </w:rPr>
        <w:t>5</w:t>
      </w:r>
      <w:r>
        <w:fldChar w:fldCharType="end"/>
      </w:r>
      <w:r>
        <w:t xml:space="preserve"> lists these characteristic under the label </w:t>
      </w:r>
      <w:r w:rsidR="00B7093A">
        <w:t>‘</w:t>
      </w:r>
      <w:r>
        <w:t>valency</w:t>
      </w:r>
      <w:r w:rsidR="00B7093A">
        <w:t>’</w:t>
      </w:r>
      <w:r>
        <w:t xml:space="preserve">. The criterion of function has to do with the predicative </w:t>
      </w:r>
      <w:r w:rsidR="009C20B2">
        <w:t>(</w:t>
      </w:r>
      <w:r w:rsidR="009C20B2" w:rsidRPr="009C20B2">
        <w:rPr>
          <w:rStyle w:val="ChSmallCaps"/>
        </w:rPr>
        <w:t>pred</w:t>
      </w:r>
      <w:r w:rsidR="009C20B2">
        <w:t xml:space="preserve">) </w:t>
      </w:r>
      <w:r>
        <w:t xml:space="preserve">and attributive </w:t>
      </w:r>
      <w:r w:rsidR="009C20B2">
        <w:t>(</w:t>
      </w:r>
      <w:r w:rsidR="009C20B2" w:rsidRPr="009C20B2">
        <w:rPr>
          <w:rStyle w:val="ChSmallCaps"/>
        </w:rPr>
        <w:t>attr</w:t>
      </w:r>
      <w:r w:rsidR="009C20B2">
        <w:t xml:space="preserve">) </w:t>
      </w:r>
      <w:r>
        <w:t xml:space="preserve">uses of the verbs, their negation, and adverbial modification. Hence, </w:t>
      </w:r>
      <w:r>
        <w:fldChar w:fldCharType="begin"/>
      </w:r>
      <w:r>
        <w:instrText xml:space="preserve"> REF _Ref350326318 \h </w:instrText>
      </w:r>
      <w:r>
        <w:fldChar w:fldCharType="separate"/>
      </w:r>
      <w:r w:rsidR="00154D81" w:rsidRPr="000320EB">
        <w:t xml:space="preserve">Table </w:t>
      </w:r>
      <w:r w:rsidR="00154D81">
        <w:rPr>
          <w:noProof/>
          <w:cs/>
        </w:rPr>
        <w:t>‎</w:t>
      </w:r>
      <w:r w:rsidR="00154D81">
        <w:rPr>
          <w:noProof/>
        </w:rPr>
        <w:t>11</w:t>
      </w:r>
      <w:r w:rsidR="00154D81">
        <w:t>.</w:t>
      </w:r>
      <w:r w:rsidR="00154D81">
        <w:rPr>
          <w:noProof/>
        </w:rPr>
        <w:t>5</w:t>
      </w:r>
      <w:r>
        <w:fldChar w:fldCharType="end"/>
      </w:r>
      <w:r>
        <w:t xml:space="preserve"> lists these characteristic under the label </w:t>
      </w:r>
      <w:r w:rsidR="00B7093A">
        <w:t>‘</w:t>
      </w:r>
      <w:r>
        <w:t>function</w:t>
      </w:r>
      <w:r w:rsidR="00B7093A">
        <w:t>’</w:t>
      </w:r>
      <w:r>
        <w:t>.</w:t>
      </w:r>
    </w:p>
    <w:p w14:paraId="3E8E1A0C" w14:textId="77777777" w:rsidR="00130064" w:rsidRDefault="00130064" w:rsidP="00130064">
      <w:pPr>
        <w:pStyle w:val="Caption"/>
        <w:rPr>
          <w:szCs w:val="19"/>
        </w:rPr>
      </w:pPr>
      <w:r w:rsidRPr="0090507A">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5</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31</w:t>
      </w:r>
      <w:r w:rsidR="00F207A1">
        <w:rPr>
          <w:szCs w:val="19"/>
        </w:rPr>
        <w:fldChar w:fldCharType="end"/>
      </w:r>
      <w:r w:rsidRPr="0090507A">
        <w:rPr>
          <w:szCs w:val="19"/>
        </w:rPr>
        <w:t>:</w:t>
      </w:r>
      <w:r w:rsidRPr="0090507A">
        <w:rPr>
          <w:szCs w:val="19"/>
        </w:rPr>
        <w:tab/>
      </w:r>
      <w:r>
        <w:rPr>
          <w:szCs w:val="19"/>
        </w:rPr>
        <w:t>Properties of tri-, bi-, and monovalent verbs</w:t>
      </w:r>
      <w:r>
        <w:rPr>
          <w:rStyle w:val="FootnoteReference"/>
        </w:rPr>
        <w:footnoteReference w:id="163"/>
      </w:r>
    </w:p>
    <w:tbl>
      <w:tblPr>
        <w:tblW w:w="6720" w:type="dxa"/>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94"/>
        <w:gridCol w:w="2608"/>
        <w:gridCol w:w="1106"/>
        <w:gridCol w:w="1106"/>
        <w:gridCol w:w="1106"/>
      </w:tblGrid>
      <w:tr w:rsidR="00AC23C4" w:rsidRPr="000664EF" w14:paraId="3F17954A" w14:textId="77777777" w:rsidTr="0022448E">
        <w:tc>
          <w:tcPr>
            <w:tcW w:w="794" w:type="dxa"/>
            <w:vMerge w:val="restart"/>
            <w:tcBorders>
              <w:left w:val="nil"/>
            </w:tcBorders>
            <w:shd w:val="clear" w:color="auto" w:fill="auto"/>
          </w:tcPr>
          <w:p w14:paraId="6C8A12BA" w14:textId="77777777" w:rsidR="00130064" w:rsidRDefault="00130064" w:rsidP="00130064">
            <w:pPr>
              <w:pStyle w:val="TableHd"/>
            </w:pPr>
            <w:r>
              <w:t>Main criteria</w:t>
            </w:r>
          </w:p>
        </w:tc>
        <w:tc>
          <w:tcPr>
            <w:tcW w:w="2608" w:type="dxa"/>
            <w:vMerge w:val="restart"/>
            <w:shd w:val="clear" w:color="auto" w:fill="auto"/>
            <w:noWrap/>
          </w:tcPr>
          <w:p w14:paraId="07FD57A5" w14:textId="77777777" w:rsidR="00130064" w:rsidRPr="008F23D1" w:rsidRDefault="00130064" w:rsidP="00130064">
            <w:pPr>
              <w:pStyle w:val="TableHd"/>
            </w:pPr>
            <w:r>
              <w:t>Properties</w:t>
            </w:r>
          </w:p>
        </w:tc>
        <w:tc>
          <w:tcPr>
            <w:tcW w:w="1106" w:type="dxa"/>
            <w:vMerge w:val="restart"/>
            <w:shd w:val="clear" w:color="auto" w:fill="auto"/>
            <w:noWrap/>
          </w:tcPr>
          <w:p w14:paraId="1D1801FA" w14:textId="77777777" w:rsidR="00130064" w:rsidRPr="000664EF" w:rsidRDefault="00130064" w:rsidP="00130064">
            <w:pPr>
              <w:pStyle w:val="TableHd"/>
            </w:pPr>
            <w:r w:rsidRPr="000664EF">
              <w:t>Valency of 2 or 3</w:t>
            </w:r>
          </w:p>
        </w:tc>
        <w:tc>
          <w:tcPr>
            <w:tcW w:w="2212" w:type="dxa"/>
            <w:gridSpan w:val="2"/>
            <w:tcBorders>
              <w:bottom w:val="nil"/>
              <w:right w:val="nil"/>
            </w:tcBorders>
            <w:shd w:val="clear" w:color="auto" w:fill="auto"/>
            <w:noWrap/>
          </w:tcPr>
          <w:p w14:paraId="3D108DAA" w14:textId="77777777" w:rsidR="00130064" w:rsidRPr="000664EF" w:rsidRDefault="00130064" w:rsidP="00130064">
            <w:pPr>
              <w:pStyle w:val="TableCell3-0Center"/>
            </w:pPr>
            <w:r w:rsidRPr="000664EF">
              <w:t>Valency of 1</w:t>
            </w:r>
          </w:p>
        </w:tc>
      </w:tr>
      <w:tr w:rsidR="00AC23C4" w:rsidRPr="000664EF" w14:paraId="3440251B" w14:textId="77777777" w:rsidTr="0022448E">
        <w:tc>
          <w:tcPr>
            <w:tcW w:w="794" w:type="dxa"/>
            <w:vMerge/>
            <w:tcBorders>
              <w:left w:val="nil"/>
            </w:tcBorders>
            <w:shd w:val="clear" w:color="auto" w:fill="auto"/>
          </w:tcPr>
          <w:p w14:paraId="06C70C42" w14:textId="77777777" w:rsidR="00130064" w:rsidRPr="000664EF" w:rsidRDefault="00130064" w:rsidP="00130064">
            <w:pPr>
              <w:pStyle w:val="TableHd"/>
            </w:pPr>
          </w:p>
        </w:tc>
        <w:tc>
          <w:tcPr>
            <w:tcW w:w="2608" w:type="dxa"/>
            <w:vMerge/>
            <w:shd w:val="clear" w:color="auto" w:fill="auto"/>
            <w:noWrap/>
          </w:tcPr>
          <w:p w14:paraId="1D2DE152" w14:textId="77777777" w:rsidR="00130064" w:rsidRPr="000664EF" w:rsidRDefault="00130064" w:rsidP="00130064">
            <w:pPr>
              <w:pStyle w:val="TableHd"/>
            </w:pPr>
          </w:p>
        </w:tc>
        <w:tc>
          <w:tcPr>
            <w:tcW w:w="1106" w:type="dxa"/>
            <w:vMerge/>
            <w:shd w:val="clear" w:color="auto" w:fill="auto"/>
            <w:noWrap/>
          </w:tcPr>
          <w:p w14:paraId="0429DA1D" w14:textId="77777777" w:rsidR="00130064" w:rsidRPr="000664EF" w:rsidRDefault="00130064" w:rsidP="00130064">
            <w:pPr>
              <w:pStyle w:val="TableHd"/>
            </w:pPr>
          </w:p>
        </w:tc>
        <w:tc>
          <w:tcPr>
            <w:tcW w:w="1106" w:type="dxa"/>
            <w:tcBorders>
              <w:top w:val="nil"/>
            </w:tcBorders>
            <w:shd w:val="clear" w:color="auto" w:fill="auto"/>
            <w:noWrap/>
          </w:tcPr>
          <w:p w14:paraId="54A13D69" w14:textId="77777777" w:rsidR="00130064" w:rsidRPr="000664EF" w:rsidRDefault="00130064" w:rsidP="00130064">
            <w:pPr>
              <w:pStyle w:val="TableCell0-3Center"/>
            </w:pPr>
            <w:r w:rsidRPr="000664EF">
              <w:t>dynamic</w:t>
            </w:r>
          </w:p>
        </w:tc>
        <w:tc>
          <w:tcPr>
            <w:tcW w:w="1106" w:type="dxa"/>
            <w:tcBorders>
              <w:top w:val="nil"/>
              <w:right w:val="nil"/>
            </w:tcBorders>
            <w:shd w:val="clear" w:color="auto" w:fill="auto"/>
            <w:noWrap/>
          </w:tcPr>
          <w:p w14:paraId="48BDCBCC" w14:textId="77777777" w:rsidR="00130064" w:rsidRPr="000664EF" w:rsidRDefault="00130064" w:rsidP="00130064">
            <w:pPr>
              <w:pStyle w:val="TableCell0-3Center"/>
            </w:pPr>
            <w:r w:rsidRPr="000664EF">
              <w:t>stative</w:t>
            </w:r>
          </w:p>
        </w:tc>
      </w:tr>
      <w:tr w:rsidR="00AC23C4" w:rsidRPr="000664EF" w14:paraId="3975F1B6" w14:textId="77777777" w:rsidTr="0022448E">
        <w:tc>
          <w:tcPr>
            <w:tcW w:w="794" w:type="dxa"/>
            <w:vMerge w:val="restart"/>
            <w:tcBorders>
              <w:left w:val="nil"/>
            </w:tcBorders>
            <w:shd w:val="clear" w:color="auto" w:fill="auto"/>
            <w:textDirection w:val="btLr"/>
            <w:vAlign w:val="center"/>
          </w:tcPr>
          <w:p w14:paraId="1BDC480A" w14:textId="77777777" w:rsidR="00130064" w:rsidRPr="000664EF" w:rsidRDefault="00130064" w:rsidP="00AC23C4">
            <w:pPr>
              <w:pStyle w:val="TableCell2-2"/>
              <w:ind w:left="113" w:right="113"/>
              <w:jc w:val="center"/>
              <w:rPr>
                <w:lang w:eastAsia="en-US"/>
              </w:rPr>
            </w:pPr>
            <w:r>
              <w:rPr>
                <w:lang w:eastAsia="en-US"/>
              </w:rPr>
              <w:t>Function</w:t>
            </w:r>
          </w:p>
        </w:tc>
        <w:tc>
          <w:tcPr>
            <w:tcW w:w="2608" w:type="dxa"/>
            <w:tcBorders>
              <w:bottom w:val="nil"/>
            </w:tcBorders>
            <w:shd w:val="clear" w:color="auto" w:fill="auto"/>
            <w:noWrap/>
            <w:tcMar>
              <w:left w:w="74" w:type="dxa"/>
              <w:right w:w="74" w:type="dxa"/>
            </w:tcMar>
          </w:tcPr>
          <w:p w14:paraId="6CC46931" w14:textId="77777777" w:rsidR="00130064" w:rsidRPr="000664EF" w:rsidRDefault="00130064" w:rsidP="00130064">
            <w:pPr>
              <w:pStyle w:val="TableCell2-2"/>
              <w:rPr>
                <w:lang w:eastAsia="en-US"/>
              </w:rPr>
            </w:pPr>
            <w:r w:rsidRPr="000664EF">
              <w:rPr>
                <w:lang w:eastAsia="en-US"/>
              </w:rPr>
              <w:t>Adverbial modification</w:t>
            </w:r>
          </w:p>
        </w:tc>
        <w:tc>
          <w:tcPr>
            <w:tcW w:w="1106" w:type="dxa"/>
            <w:tcBorders>
              <w:bottom w:val="nil"/>
            </w:tcBorders>
            <w:shd w:val="clear" w:color="auto" w:fill="CCCCCC"/>
            <w:noWrap/>
          </w:tcPr>
          <w:p w14:paraId="46047A88" w14:textId="77777777" w:rsidR="00130064" w:rsidRPr="000664EF" w:rsidRDefault="00130064" w:rsidP="00130064">
            <w:pPr>
              <w:pStyle w:val="TableCell2-2Center"/>
              <w:rPr>
                <w:lang w:eastAsia="en-US"/>
              </w:rPr>
            </w:pPr>
            <w:r w:rsidRPr="000664EF">
              <w:rPr>
                <w:lang w:eastAsia="en-US"/>
              </w:rPr>
              <w:t>Yes</w:t>
            </w:r>
          </w:p>
        </w:tc>
        <w:tc>
          <w:tcPr>
            <w:tcW w:w="1106" w:type="dxa"/>
            <w:tcBorders>
              <w:bottom w:val="nil"/>
            </w:tcBorders>
            <w:shd w:val="clear" w:color="auto" w:fill="CCCCCC"/>
            <w:noWrap/>
          </w:tcPr>
          <w:p w14:paraId="34DD8574" w14:textId="77777777" w:rsidR="00130064" w:rsidRPr="000664EF" w:rsidRDefault="00130064" w:rsidP="00130064">
            <w:pPr>
              <w:pStyle w:val="TableCell2-2Center"/>
              <w:rPr>
                <w:lang w:eastAsia="en-US"/>
              </w:rPr>
            </w:pPr>
            <w:r w:rsidRPr="000664EF">
              <w:rPr>
                <w:lang w:eastAsia="en-US"/>
              </w:rPr>
              <w:t>Yes</w:t>
            </w:r>
          </w:p>
        </w:tc>
        <w:tc>
          <w:tcPr>
            <w:tcW w:w="1106" w:type="dxa"/>
            <w:tcBorders>
              <w:bottom w:val="nil"/>
              <w:right w:val="nil"/>
            </w:tcBorders>
            <w:shd w:val="clear" w:color="auto" w:fill="CCCCCC"/>
            <w:noWrap/>
          </w:tcPr>
          <w:p w14:paraId="31558902" w14:textId="77777777" w:rsidR="00130064" w:rsidRPr="000664EF" w:rsidRDefault="00130064" w:rsidP="00130064">
            <w:pPr>
              <w:pStyle w:val="TableCell2-2Center"/>
              <w:rPr>
                <w:lang w:eastAsia="en-US"/>
              </w:rPr>
            </w:pPr>
            <w:r w:rsidRPr="000664EF">
              <w:rPr>
                <w:lang w:eastAsia="en-US"/>
              </w:rPr>
              <w:t>Yes</w:t>
            </w:r>
          </w:p>
        </w:tc>
      </w:tr>
      <w:tr w:rsidR="00AC23C4" w:rsidRPr="000664EF" w14:paraId="644A2050" w14:textId="77777777" w:rsidTr="0022448E">
        <w:tc>
          <w:tcPr>
            <w:tcW w:w="794" w:type="dxa"/>
            <w:vMerge/>
            <w:tcBorders>
              <w:left w:val="nil"/>
            </w:tcBorders>
            <w:shd w:val="clear" w:color="auto" w:fill="auto"/>
            <w:textDirection w:val="btLr"/>
            <w:vAlign w:val="center"/>
          </w:tcPr>
          <w:p w14:paraId="7CC6A0BD" w14:textId="77777777" w:rsidR="00130064" w:rsidRPr="000664EF" w:rsidRDefault="00130064" w:rsidP="00AC23C4">
            <w:pPr>
              <w:pStyle w:val="TableCell2-2"/>
              <w:ind w:left="113" w:right="113"/>
              <w:jc w:val="center"/>
              <w:rPr>
                <w:lang w:eastAsia="en-US"/>
              </w:rPr>
            </w:pPr>
          </w:p>
        </w:tc>
        <w:tc>
          <w:tcPr>
            <w:tcW w:w="2608" w:type="dxa"/>
            <w:tcBorders>
              <w:top w:val="nil"/>
              <w:bottom w:val="nil"/>
            </w:tcBorders>
            <w:shd w:val="clear" w:color="auto" w:fill="auto"/>
            <w:noWrap/>
            <w:tcMar>
              <w:left w:w="74" w:type="dxa"/>
              <w:right w:w="74" w:type="dxa"/>
            </w:tcMar>
          </w:tcPr>
          <w:p w14:paraId="6B1179C1" w14:textId="77777777" w:rsidR="00130064" w:rsidRPr="000664EF" w:rsidRDefault="00130064" w:rsidP="00130064">
            <w:pPr>
              <w:pStyle w:val="TableCell2-2"/>
              <w:rPr>
                <w:lang w:eastAsia="en-US"/>
              </w:rPr>
            </w:pPr>
            <w:r w:rsidRPr="000664EF">
              <w:rPr>
                <w:lang w:eastAsia="en-US"/>
              </w:rPr>
              <w:t>Negation (</w:t>
            </w:r>
            <w:r w:rsidR="004E6833">
              <w:rPr>
                <w:rStyle w:val="ChItalBold"/>
              </w:rPr>
              <w:t>tida</w:t>
            </w:r>
            <w:r w:rsidRPr="000664EF">
              <w:t xml:space="preserve"> or </w:t>
            </w:r>
            <w:r w:rsidRPr="000664EF">
              <w:rPr>
                <w:rStyle w:val="ChItalBold"/>
              </w:rPr>
              <w:t>tra</w:t>
            </w:r>
            <w:r w:rsidRPr="000664EF">
              <w:t>)</w:t>
            </w:r>
          </w:p>
        </w:tc>
        <w:tc>
          <w:tcPr>
            <w:tcW w:w="1106" w:type="dxa"/>
            <w:tcBorders>
              <w:top w:val="nil"/>
              <w:bottom w:val="nil"/>
            </w:tcBorders>
            <w:shd w:val="clear" w:color="auto" w:fill="CCCCCC"/>
            <w:noWrap/>
          </w:tcPr>
          <w:p w14:paraId="1878CE23" w14:textId="77777777" w:rsidR="00130064" w:rsidRPr="000664EF" w:rsidRDefault="00130064" w:rsidP="00130064">
            <w:pPr>
              <w:pStyle w:val="TableCell2-2Center"/>
              <w:rPr>
                <w:lang w:eastAsia="en-US"/>
              </w:rPr>
            </w:pPr>
            <w:r w:rsidRPr="000664EF">
              <w:rPr>
                <w:lang w:eastAsia="en-US"/>
              </w:rPr>
              <w:t>Yes</w:t>
            </w:r>
          </w:p>
        </w:tc>
        <w:tc>
          <w:tcPr>
            <w:tcW w:w="1106" w:type="dxa"/>
            <w:tcBorders>
              <w:top w:val="nil"/>
              <w:bottom w:val="nil"/>
            </w:tcBorders>
            <w:shd w:val="clear" w:color="auto" w:fill="CCCCCC"/>
            <w:noWrap/>
          </w:tcPr>
          <w:p w14:paraId="6D88D347" w14:textId="77777777" w:rsidR="00130064" w:rsidRPr="000664EF" w:rsidRDefault="00130064" w:rsidP="00130064">
            <w:pPr>
              <w:pStyle w:val="TableCell2-2Center"/>
              <w:rPr>
                <w:lang w:eastAsia="en-US"/>
              </w:rPr>
            </w:pPr>
            <w:r w:rsidRPr="000664EF">
              <w:rPr>
                <w:lang w:eastAsia="en-US"/>
              </w:rPr>
              <w:t>Yes</w:t>
            </w:r>
          </w:p>
        </w:tc>
        <w:tc>
          <w:tcPr>
            <w:tcW w:w="1106" w:type="dxa"/>
            <w:tcBorders>
              <w:top w:val="nil"/>
              <w:bottom w:val="nil"/>
              <w:right w:val="nil"/>
            </w:tcBorders>
            <w:shd w:val="clear" w:color="auto" w:fill="CCCCCC"/>
            <w:noWrap/>
          </w:tcPr>
          <w:p w14:paraId="351E3E55" w14:textId="77777777" w:rsidR="00130064" w:rsidRPr="000664EF" w:rsidRDefault="00130064" w:rsidP="00130064">
            <w:pPr>
              <w:pStyle w:val="TableCell2-2Center"/>
              <w:rPr>
                <w:lang w:eastAsia="en-US"/>
              </w:rPr>
            </w:pPr>
            <w:r w:rsidRPr="000664EF">
              <w:rPr>
                <w:lang w:eastAsia="en-US"/>
              </w:rPr>
              <w:t>Yes</w:t>
            </w:r>
          </w:p>
        </w:tc>
      </w:tr>
      <w:tr w:rsidR="00AC23C4" w:rsidRPr="000664EF" w14:paraId="4DE15DA1" w14:textId="77777777" w:rsidTr="0022448E">
        <w:tc>
          <w:tcPr>
            <w:tcW w:w="794" w:type="dxa"/>
            <w:vMerge/>
            <w:tcBorders>
              <w:left w:val="nil"/>
            </w:tcBorders>
            <w:shd w:val="clear" w:color="auto" w:fill="auto"/>
            <w:textDirection w:val="btLr"/>
            <w:vAlign w:val="center"/>
          </w:tcPr>
          <w:p w14:paraId="0AC68A50" w14:textId="77777777" w:rsidR="00130064" w:rsidRPr="000664EF" w:rsidRDefault="00130064" w:rsidP="00AC23C4">
            <w:pPr>
              <w:pStyle w:val="TableCell2-2"/>
              <w:ind w:left="113" w:right="113"/>
              <w:jc w:val="center"/>
              <w:rPr>
                <w:rStyle w:val="ChSmallCaps"/>
              </w:rPr>
            </w:pPr>
          </w:p>
        </w:tc>
        <w:tc>
          <w:tcPr>
            <w:tcW w:w="2608" w:type="dxa"/>
            <w:tcBorders>
              <w:top w:val="nil"/>
              <w:bottom w:val="nil"/>
            </w:tcBorders>
            <w:shd w:val="clear" w:color="auto" w:fill="auto"/>
            <w:noWrap/>
            <w:tcMar>
              <w:left w:w="74" w:type="dxa"/>
              <w:right w:w="74" w:type="dxa"/>
            </w:tcMar>
          </w:tcPr>
          <w:p w14:paraId="7DB4CC17" w14:textId="77777777" w:rsidR="00130064" w:rsidRPr="000664EF" w:rsidRDefault="00130064" w:rsidP="00130064">
            <w:pPr>
              <w:pStyle w:val="TableCell2-2"/>
              <w:rPr>
                <w:lang w:eastAsia="en-US"/>
              </w:rPr>
            </w:pPr>
            <w:r w:rsidRPr="0099608C">
              <w:rPr>
                <w:rStyle w:val="ChSmallCaps"/>
              </w:rPr>
              <w:t>pred</w:t>
            </w:r>
            <w:r w:rsidRPr="000664EF">
              <w:rPr>
                <w:lang w:eastAsia="en-US"/>
              </w:rPr>
              <w:t xml:space="preserve"> uses</w:t>
            </w:r>
          </w:p>
        </w:tc>
        <w:tc>
          <w:tcPr>
            <w:tcW w:w="1106" w:type="dxa"/>
            <w:tcBorders>
              <w:top w:val="nil"/>
              <w:bottom w:val="nil"/>
            </w:tcBorders>
            <w:shd w:val="clear" w:color="auto" w:fill="CCCCCC"/>
            <w:noWrap/>
          </w:tcPr>
          <w:p w14:paraId="1C0694EE" w14:textId="77777777" w:rsidR="00130064" w:rsidRPr="000664EF" w:rsidRDefault="00130064" w:rsidP="00130064">
            <w:pPr>
              <w:pStyle w:val="TableCell2-2Center"/>
              <w:rPr>
                <w:lang w:eastAsia="en-US"/>
              </w:rPr>
            </w:pPr>
            <w:r w:rsidRPr="000664EF">
              <w:rPr>
                <w:lang w:eastAsia="en-US"/>
              </w:rPr>
              <w:t>Most often</w:t>
            </w:r>
          </w:p>
        </w:tc>
        <w:tc>
          <w:tcPr>
            <w:tcW w:w="1106" w:type="dxa"/>
            <w:tcBorders>
              <w:top w:val="nil"/>
              <w:bottom w:val="nil"/>
            </w:tcBorders>
            <w:shd w:val="clear" w:color="auto" w:fill="CCCCCC"/>
            <w:noWrap/>
          </w:tcPr>
          <w:p w14:paraId="438C2AA1" w14:textId="77777777" w:rsidR="00130064" w:rsidRPr="000664EF" w:rsidRDefault="00130064" w:rsidP="00130064">
            <w:pPr>
              <w:pStyle w:val="TableCell2-2Center"/>
              <w:rPr>
                <w:lang w:eastAsia="en-US"/>
              </w:rPr>
            </w:pPr>
            <w:r w:rsidRPr="000664EF">
              <w:rPr>
                <w:lang w:eastAsia="en-US"/>
              </w:rPr>
              <w:t>Most often</w:t>
            </w:r>
          </w:p>
        </w:tc>
        <w:tc>
          <w:tcPr>
            <w:tcW w:w="1106" w:type="dxa"/>
            <w:tcBorders>
              <w:top w:val="nil"/>
              <w:bottom w:val="nil"/>
              <w:right w:val="nil"/>
            </w:tcBorders>
            <w:shd w:val="clear" w:color="auto" w:fill="E6E6E6"/>
            <w:noWrap/>
          </w:tcPr>
          <w:p w14:paraId="734C36DB" w14:textId="77777777" w:rsidR="00130064" w:rsidRPr="000664EF" w:rsidRDefault="00130064" w:rsidP="00130064">
            <w:pPr>
              <w:pStyle w:val="TableCell2-2Center"/>
              <w:rPr>
                <w:lang w:eastAsia="en-US"/>
              </w:rPr>
            </w:pPr>
            <w:r w:rsidRPr="000664EF">
              <w:rPr>
                <w:lang w:eastAsia="en-US"/>
              </w:rPr>
              <w:t>Less often</w:t>
            </w:r>
          </w:p>
        </w:tc>
      </w:tr>
      <w:tr w:rsidR="00AC23C4" w:rsidRPr="000664EF" w14:paraId="54BCFFD1" w14:textId="77777777" w:rsidTr="0022448E">
        <w:tc>
          <w:tcPr>
            <w:tcW w:w="794" w:type="dxa"/>
            <w:vMerge/>
            <w:tcBorders>
              <w:left w:val="nil"/>
            </w:tcBorders>
            <w:shd w:val="clear" w:color="auto" w:fill="auto"/>
            <w:textDirection w:val="btLr"/>
            <w:vAlign w:val="center"/>
          </w:tcPr>
          <w:p w14:paraId="59D1BCE2" w14:textId="77777777" w:rsidR="00130064" w:rsidRPr="000664EF" w:rsidRDefault="00130064" w:rsidP="00AC23C4">
            <w:pPr>
              <w:pStyle w:val="TableCell2-2"/>
              <w:ind w:left="113" w:right="113"/>
              <w:jc w:val="center"/>
              <w:rPr>
                <w:rStyle w:val="ChSmallCaps"/>
              </w:rPr>
            </w:pPr>
          </w:p>
        </w:tc>
        <w:tc>
          <w:tcPr>
            <w:tcW w:w="2608" w:type="dxa"/>
            <w:tcBorders>
              <w:top w:val="nil"/>
            </w:tcBorders>
            <w:shd w:val="clear" w:color="auto" w:fill="auto"/>
            <w:noWrap/>
            <w:tcMar>
              <w:left w:w="74" w:type="dxa"/>
              <w:right w:w="74" w:type="dxa"/>
            </w:tcMar>
          </w:tcPr>
          <w:p w14:paraId="5E480A4F" w14:textId="77777777" w:rsidR="00130064" w:rsidRPr="000664EF" w:rsidRDefault="00130064" w:rsidP="00A26CF1">
            <w:pPr>
              <w:pStyle w:val="TableCell2-2Break"/>
            </w:pPr>
            <w:r w:rsidRPr="0099608C">
              <w:rPr>
                <w:rStyle w:val="ChSmallCaps"/>
              </w:rPr>
              <w:t>attr</w:t>
            </w:r>
            <w:r w:rsidRPr="000664EF">
              <w:t xml:space="preserve"> uses (</w:t>
            </w:r>
            <w:r>
              <w:t xml:space="preserve">via </w:t>
            </w:r>
            <w:r w:rsidRPr="002A787B">
              <w:t>relative clause</w:t>
            </w:r>
            <w:r w:rsidRPr="000664EF">
              <w:t>)</w:t>
            </w:r>
          </w:p>
        </w:tc>
        <w:tc>
          <w:tcPr>
            <w:tcW w:w="1106" w:type="dxa"/>
            <w:tcBorders>
              <w:top w:val="nil"/>
            </w:tcBorders>
            <w:shd w:val="clear" w:color="auto" w:fill="CCCCCC"/>
            <w:noWrap/>
          </w:tcPr>
          <w:p w14:paraId="0CC05B3C" w14:textId="77777777" w:rsidR="00130064" w:rsidRPr="000664EF" w:rsidRDefault="00130064" w:rsidP="00130064">
            <w:pPr>
              <w:pStyle w:val="TableCell2-2Center"/>
              <w:rPr>
                <w:lang w:eastAsia="en-US"/>
              </w:rPr>
            </w:pPr>
            <w:r w:rsidRPr="000664EF">
              <w:rPr>
                <w:lang w:eastAsia="en-US"/>
              </w:rPr>
              <w:t>Most often</w:t>
            </w:r>
          </w:p>
        </w:tc>
        <w:tc>
          <w:tcPr>
            <w:tcW w:w="1106" w:type="dxa"/>
            <w:tcBorders>
              <w:top w:val="nil"/>
            </w:tcBorders>
            <w:shd w:val="clear" w:color="auto" w:fill="E6E6E6"/>
            <w:noWrap/>
          </w:tcPr>
          <w:p w14:paraId="4A78BACD" w14:textId="77777777" w:rsidR="00130064" w:rsidRPr="000664EF" w:rsidRDefault="00130064" w:rsidP="00130064">
            <w:pPr>
              <w:pStyle w:val="TableCell2-2Center"/>
              <w:rPr>
                <w:lang w:eastAsia="en-US"/>
              </w:rPr>
            </w:pPr>
            <w:r w:rsidRPr="000664EF">
              <w:rPr>
                <w:lang w:eastAsia="en-US"/>
              </w:rPr>
              <w:t>Less often</w:t>
            </w:r>
          </w:p>
        </w:tc>
        <w:tc>
          <w:tcPr>
            <w:tcW w:w="1106" w:type="dxa"/>
            <w:tcBorders>
              <w:top w:val="nil"/>
              <w:right w:val="nil"/>
            </w:tcBorders>
            <w:shd w:val="clear" w:color="auto" w:fill="E6E6E6"/>
            <w:noWrap/>
          </w:tcPr>
          <w:p w14:paraId="14A3388C" w14:textId="77777777" w:rsidR="00130064" w:rsidRPr="000664EF" w:rsidRDefault="00130064" w:rsidP="00130064">
            <w:pPr>
              <w:pStyle w:val="TableCell2-2Center"/>
              <w:rPr>
                <w:lang w:eastAsia="en-US"/>
              </w:rPr>
            </w:pPr>
            <w:r w:rsidRPr="000664EF">
              <w:rPr>
                <w:lang w:eastAsia="en-US"/>
              </w:rPr>
              <w:t>Less often</w:t>
            </w:r>
          </w:p>
        </w:tc>
      </w:tr>
      <w:tr w:rsidR="00AC23C4" w:rsidRPr="000664EF" w14:paraId="0CA7D99D" w14:textId="77777777" w:rsidTr="0022448E">
        <w:tc>
          <w:tcPr>
            <w:tcW w:w="794" w:type="dxa"/>
            <w:vMerge w:val="restart"/>
            <w:tcBorders>
              <w:left w:val="nil"/>
            </w:tcBorders>
            <w:shd w:val="clear" w:color="auto" w:fill="auto"/>
            <w:textDirection w:val="btLr"/>
            <w:vAlign w:val="center"/>
          </w:tcPr>
          <w:p w14:paraId="71AECE2A" w14:textId="77777777" w:rsidR="00130064" w:rsidRPr="000664EF" w:rsidRDefault="00130064" w:rsidP="00AC23C4">
            <w:pPr>
              <w:pStyle w:val="TableCell2-2"/>
              <w:ind w:left="113" w:right="113"/>
              <w:jc w:val="center"/>
              <w:rPr>
                <w:lang w:eastAsia="en-US"/>
              </w:rPr>
            </w:pPr>
            <w:r>
              <w:rPr>
                <w:lang w:eastAsia="en-US"/>
              </w:rPr>
              <w:t>Valency</w:t>
            </w:r>
          </w:p>
        </w:tc>
        <w:tc>
          <w:tcPr>
            <w:tcW w:w="2608" w:type="dxa"/>
            <w:tcBorders>
              <w:bottom w:val="nil"/>
            </w:tcBorders>
            <w:shd w:val="clear" w:color="auto" w:fill="auto"/>
            <w:noWrap/>
            <w:tcMar>
              <w:left w:w="74" w:type="dxa"/>
              <w:right w:w="74" w:type="dxa"/>
            </w:tcMar>
          </w:tcPr>
          <w:p w14:paraId="5A2807E9" w14:textId="77777777" w:rsidR="00130064" w:rsidRPr="000664EF" w:rsidRDefault="00130064" w:rsidP="00130064">
            <w:pPr>
              <w:pStyle w:val="TableCell2-2"/>
              <w:rPr>
                <w:lang w:eastAsia="en-US"/>
              </w:rPr>
            </w:pPr>
            <w:r w:rsidRPr="000664EF">
              <w:rPr>
                <w:lang w:eastAsia="en-US"/>
              </w:rPr>
              <w:t xml:space="preserve">Base for </w:t>
            </w:r>
            <w:r w:rsidR="00805F97" w:rsidRPr="009D104A">
              <w:rPr>
                <w:rStyle w:val="ChSmallCapsItalBold"/>
              </w:rPr>
              <w:t>ter­</w:t>
            </w:r>
            <w:r w:rsidRPr="000664EF">
              <w:rPr>
                <w:lang w:eastAsia="en-US"/>
              </w:rPr>
              <w:t xml:space="preserve"> affixation</w:t>
            </w:r>
          </w:p>
        </w:tc>
        <w:tc>
          <w:tcPr>
            <w:tcW w:w="1106" w:type="dxa"/>
            <w:tcBorders>
              <w:bottom w:val="nil"/>
            </w:tcBorders>
            <w:shd w:val="clear" w:color="auto" w:fill="CCCCCC"/>
            <w:noWrap/>
          </w:tcPr>
          <w:p w14:paraId="4CC449CA" w14:textId="77777777" w:rsidR="00130064" w:rsidRPr="000664EF" w:rsidRDefault="00130064" w:rsidP="00130064">
            <w:pPr>
              <w:pStyle w:val="TableCell2-2Center"/>
              <w:rPr>
                <w:lang w:eastAsia="en-US"/>
              </w:rPr>
            </w:pPr>
            <w:r w:rsidRPr="000664EF">
              <w:rPr>
                <w:lang w:eastAsia="en-US"/>
              </w:rPr>
              <w:t>Most often</w:t>
            </w:r>
          </w:p>
        </w:tc>
        <w:tc>
          <w:tcPr>
            <w:tcW w:w="1106" w:type="dxa"/>
            <w:tcBorders>
              <w:bottom w:val="nil"/>
            </w:tcBorders>
            <w:shd w:val="clear" w:color="auto" w:fill="E6E6E6"/>
            <w:noWrap/>
          </w:tcPr>
          <w:p w14:paraId="214FA38D" w14:textId="77777777" w:rsidR="00130064" w:rsidRPr="000664EF" w:rsidRDefault="00130064" w:rsidP="00130064">
            <w:pPr>
              <w:pStyle w:val="TableCell2-2Center"/>
              <w:rPr>
                <w:lang w:eastAsia="en-US"/>
              </w:rPr>
            </w:pPr>
            <w:r w:rsidRPr="000664EF">
              <w:rPr>
                <w:lang w:eastAsia="en-US"/>
              </w:rPr>
              <w:t>Less often</w:t>
            </w:r>
          </w:p>
        </w:tc>
        <w:tc>
          <w:tcPr>
            <w:tcW w:w="1106" w:type="dxa"/>
            <w:tcBorders>
              <w:bottom w:val="nil"/>
              <w:right w:val="nil"/>
            </w:tcBorders>
            <w:shd w:val="clear" w:color="auto" w:fill="E6E6E6"/>
            <w:noWrap/>
          </w:tcPr>
          <w:p w14:paraId="0742118C" w14:textId="77777777" w:rsidR="00130064" w:rsidRPr="000664EF" w:rsidRDefault="00130064" w:rsidP="00130064">
            <w:pPr>
              <w:pStyle w:val="TableCell2-2Center"/>
              <w:rPr>
                <w:lang w:eastAsia="en-US"/>
              </w:rPr>
            </w:pPr>
            <w:r w:rsidRPr="000664EF">
              <w:rPr>
                <w:lang w:eastAsia="en-US"/>
              </w:rPr>
              <w:t>Less often</w:t>
            </w:r>
          </w:p>
        </w:tc>
      </w:tr>
      <w:tr w:rsidR="00AC23C4" w:rsidRPr="000664EF" w14:paraId="373E1018" w14:textId="77777777" w:rsidTr="0022448E">
        <w:tc>
          <w:tcPr>
            <w:tcW w:w="794" w:type="dxa"/>
            <w:vMerge/>
            <w:tcBorders>
              <w:left w:val="nil"/>
            </w:tcBorders>
            <w:shd w:val="clear" w:color="auto" w:fill="auto"/>
            <w:textDirection w:val="btLr"/>
            <w:vAlign w:val="center"/>
          </w:tcPr>
          <w:p w14:paraId="1E5426E4" w14:textId="77777777" w:rsidR="00130064" w:rsidRPr="000664EF" w:rsidRDefault="00130064" w:rsidP="00AC23C4">
            <w:pPr>
              <w:pStyle w:val="TableCell2-2"/>
              <w:ind w:left="113" w:right="113"/>
              <w:jc w:val="center"/>
              <w:rPr>
                <w:lang w:eastAsia="en-US"/>
              </w:rPr>
            </w:pPr>
          </w:p>
        </w:tc>
        <w:tc>
          <w:tcPr>
            <w:tcW w:w="2608" w:type="dxa"/>
            <w:tcBorders>
              <w:top w:val="nil"/>
              <w:bottom w:val="nil"/>
            </w:tcBorders>
            <w:shd w:val="clear" w:color="auto" w:fill="auto"/>
            <w:noWrap/>
            <w:tcMar>
              <w:left w:w="74" w:type="dxa"/>
              <w:right w:w="74" w:type="dxa"/>
            </w:tcMar>
          </w:tcPr>
          <w:p w14:paraId="1D64BDEA" w14:textId="77777777" w:rsidR="00130064" w:rsidRPr="000664EF" w:rsidRDefault="00130064" w:rsidP="00130064">
            <w:pPr>
              <w:pStyle w:val="TableCell2-2"/>
              <w:rPr>
                <w:lang w:eastAsia="en-US"/>
              </w:rPr>
            </w:pPr>
            <w:r w:rsidRPr="000664EF">
              <w:rPr>
                <w:lang w:eastAsia="en-US"/>
              </w:rPr>
              <w:t>Base for</w:t>
            </w:r>
            <w:r>
              <w:t xml:space="preserve"> </w:t>
            </w:r>
            <w:r w:rsidRPr="00E7066B">
              <w:t>­</w:t>
            </w:r>
            <w:r w:rsidRPr="000664EF">
              <w:rPr>
                <w:rStyle w:val="ChItalBold"/>
              </w:rPr>
              <w:t>an</w:t>
            </w:r>
            <w:r w:rsidR="0030423A">
              <w:rPr>
                <w:rStyle w:val="ChItalBold"/>
              </w:rPr>
              <w:t>g</w:t>
            </w:r>
            <w:r w:rsidRPr="000664EF">
              <w:rPr>
                <w:lang w:eastAsia="en-US"/>
              </w:rPr>
              <w:t xml:space="preserve"> affixation</w:t>
            </w:r>
          </w:p>
        </w:tc>
        <w:tc>
          <w:tcPr>
            <w:tcW w:w="1106" w:type="dxa"/>
            <w:tcBorders>
              <w:top w:val="nil"/>
              <w:bottom w:val="nil"/>
            </w:tcBorders>
            <w:shd w:val="clear" w:color="auto" w:fill="CCCCCC"/>
            <w:noWrap/>
          </w:tcPr>
          <w:p w14:paraId="3CD67F9E" w14:textId="77777777" w:rsidR="00130064" w:rsidRPr="000664EF" w:rsidRDefault="00130064" w:rsidP="00130064">
            <w:pPr>
              <w:pStyle w:val="TableCell2-2Center"/>
              <w:rPr>
                <w:lang w:eastAsia="en-US"/>
              </w:rPr>
            </w:pPr>
            <w:r w:rsidRPr="000664EF">
              <w:rPr>
                <w:lang w:eastAsia="en-US"/>
              </w:rPr>
              <w:t>Most often</w:t>
            </w:r>
          </w:p>
        </w:tc>
        <w:tc>
          <w:tcPr>
            <w:tcW w:w="1106" w:type="dxa"/>
            <w:tcBorders>
              <w:top w:val="nil"/>
              <w:bottom w:val="nil"/>
            </w:tcBorders>
            <w:shd w:val="clear" w:color="auto" w:fill="E6E6E6"/>
            <w:noWrap/>
          </w:tcPr>
          <w:p w14:paraId="0BEAA06D" w14:textId="77777777" w:rsidR="00130064" w:rsidRPr="000664EF" w:rsidRDefault="00130064" w:rsidP="00130064">
            <w:pPr>
              <w:pStyle w:val="TableCell2-2Center"/>
              <w:rPr>
                <w:lang w:eastAsia="en-US"/>
              </w:rPr>
            </w:pPr>
            <w:r w:rsidRPr="000664EF">
              <w:rPr>
                <w:lang w:eastAsia="en-US"/>
              </w:rPr>
              <w:t>Less often</w:t>
            </w:r>
          </w:p>
        </w:tc>
        <w:tc>
          <w:tcPr>
            <w:tcW w:w="1106" w:type="dxa"/>
            <w:tcBorders>
              <w:top w:val="nil"/>
              <w:bottom w:val="nil"/>
              <w:right w:val="nil"/>
            </w:tcBorders>
            <w:shd w:val="clear" w:color="auto" w:fill="E6E6E6"/>
            <w:noWrap/>
          </w:tcPr>
          <w:p w14:paraId="431928C6" w14:textId="77777777" w:rsidR="00130064" w:rsidRPr="000664EF" w:rsidRDefault="00130064" w:rsidP="00130064">
            <w:pPr>
              <w:pStyle w:val="TableCell2-2Center"/>
              <w:rPr>
                <w:lang w:eastAsia="en-US"/>
              </w:rPr>
            </w:pPr>
            <w:r w:rsidRPr="000664EF">
              <w:rPr>
                <w:lang w:eastAsia="en-US"/>
              </w:rPr>
              <w:t>Less often</w:t>
            </w:r>
          </w:p>
        </w:tc>
      </w:tr>
      <w:tr w:rsidR="00AC23C4" w:rsidRPr="000664EF" w14:paraId="75351F29" w14:textId="77777777" w:rsidTr="0022448E">
        <w:tc>
          <w:tcPr>
            <w:tcW w:w="794" w:type="dxa"/>
            <w:vMerge/>
            <w:tcBorders>
              <w:left w:val="nil"/>
            </w:tcBorders>
            <w:shd w:val="clear" w:color="auto" w:fill="auto"/>
            <w:textDirection w:val="btLr"/>
            <w:vAlign w:val="center"/>
          </w:tcPr>
          <w:p w14:paraId="62FC2C3A" w14:textId="77777777" w:rsidR="00130064" w:rsidRPr="000664EF" w:rsidRDefault="00130064" w:rsidP="00AC23C4">
            <w:pPr>
              <w:pStyle w:val="TableCell2-2"/>
              <w:ind w:left="113" w:right="113"/>
              <w:jc w:val="center"/>
              <w:rPr>
                <w:lang w:eastAsia="en-US"/>
              </w:rPr>
            </w:pPr>
          </w:p>
        </w:tc>
        <w:tc>
          <w:tcPr>
            <w:tcW w:w="2608" w:type="dxa"/>
            <w:tcBorders>
              <w:top w:val="nil"/>
              <w:bottom w:val="nil"/>
            </w:tcBorders>
            <w:shd w:val="clear" w:color="auto" w:fill="auto"/>
            <w:noWrap/>
            <w:tcMar>
              <w:left w:w="74" w:type="dxa"/>
              <w:right w:w="74" w:type="dxa"/>
            </w:tcMar>
          </w:tcPr>
          <w:p w14:paraId="7F39A028" w14:textId="77777777" w:rsidR="00130064" w:rsidRPr="000664EF" w:rsidRDefault="00130064" w:rsidP="00130064">
            <w:pPr>
              <w:pStyle w:val="TableCell2-2"/>
              <w:rPr>
                <w:lang w:eastAsia="en-US"/>
              </w:rPr>
            </w:pPr>
            <w:r w:rsidRPr="000664EF">
              <w:rPr>
                <w:lang w:eastAsia="en-US"/>
              </w:rPr>
              <w:t>Causative (</w:t>
            </w:r>
            <w:r w:rsidRPr="000664EF">
              <w:rPr>
                <w:rStyle w:val="ChItalBold"/>
              </w:rPr>
              <w:t>kas</w:t>
            </w:r>
            <w:r>
              <w:rPr>
                <w:rStyle w:val="ChItalBold"/>
              </w:rPr>
              <w:t>i</w:t>
            </w:r>
            <w:r w:rsidRPr="000664EF">
              <w:t>)</w:t>
            </w:r>
          </w:p>
        </w:tc>
        <w:tc>
          <w:tcPr>
            <w:tcW w:w="1106" w:type="dxa"/>
            <w:tcBorders>
              <w:top w:val="nil"/>
              <w:bottom w:val="nil"/>
            </w:tcBorders>
            <w:shd w:val="clear" w:color="auto" w:fill="CCCCCC"/>
            <w:noWrap/>
          </w:tcPr>
          <w:p w14:paraId="60C21EBB" w14:textId="77777777" w:rsidR="00130064" w:rsidRPr="000664EF" w:rsidRDefault="00130064" w:rsidP="00130064">
            <w:pPr>
              <w:pStyle w:val="TableCell2-2Center"/>
              <w:rPr>
                <w:lang w:eastAsia="en-US"/>
              </w:rPr>
            </w:pPr>
            <w:r w:rsidRPr="000664EF">
              <w:rPr>
                <w:lang w:eastAsia="en-US"/>
              </w:rPr>
              <w:t>Most often</w:t>
            </w:r>
          </w:p>
        </w:tc>
        <w:tc>
          <w:tcPr>
            <w:tcW w:w="1106" w:type="dxa"/>
            <w:tcBorders>
              <w:top w:val="nil"/>
              <w:bottom w:val="nil"/>
            </w:tcBorders>
            <w:shd w:val="clear" w:color="auto" w:fill="E6E6E6"/>
            <w:noWrap/>
          </w:tcPr>
          <w:p w14:paraId="1221E40C" w14:textId="77777777" w:rsidR="00130064" w:rsidRPr="000664EF" w:rsidRDefault="00130064" w:rsidP="00130064">
            <w:pPr>
              <w:pStyle w:val="TableCell2-2Center"/>
              <w:rPr>
                <w:lang w:eastAsia="en-US"/>
              </w:rPr>
            </w:pPr>
            <w:r w:rsidRPr="000664EF">
              <w:rPr>
                <w:lang w:eastAsia="en-US"/>
              </w:rPr>
              <w:t>Less often</w:t>
            </w:r>
          </w:p>
        </w:tc>
        <w:tc>
          <w:tcPr>
            <w:tcW w:w="1106" w:type="dxa"/>
            <w:tcBorders>
              <w:top w:val="nil"/>
              <w:bottom w:val="nil"/>
              <w:right w:val="nil"/>
            </w:tcBorders>
            <w:shd w:val="clear" w:color="auto" w:fill="E6E6E6"/>
            <w:noWrap/>
          </w:tcPr>
          <w:p w14:paraId="39365A5B" w14:textId="77777777" w:rsidR="00130064" w:rsidRPr="000664EF" w:rsidRDefault="00130064" w:rsidP="00130064">
            <w:pPr>
              <w:pStyle w:val="TableCell2-2Center"/>
              <w:rPr>
                <w:lang w:eastAsia="en-US"/>
              </w:rPr>
            </w:pPr>
            <w:r w:rsidRPr="000664EF">
              <w:rPr>
                <w:lang w:eastAsia="en-US"/>
              </w:rPr>
              <w:t>Less often</w:t>
            </w:r>
          </w:p>
        </w:tc>
      </w:tr>
      <w:tr w:rsidR="00AC23C4" w:rsidRPr="000664EF" w14:paraId="0297DC46" w14:textId="77777777" w:rsidTr="0022448E">
        <w:tc>
          <w:tcPr>
            <w:tcW w:w="794" w:type="dxa"/>
            <w:vMerge/>
            <w:tcBorders>
              <w:left w:val="nil"/>
            </w:tcBorders>
            <w:shd w:val="clear" w:color="auto" w:fill="auto"/>
            <w:textDirection w:val="btLr"/>
            <w:vAlign w:val="center"/>
          </w:tcPr>
          <w:p w14:paraId="11F95A63" w14:textId="77777777" w:rsidR="00130064" w:rsidRPr="000664EF" w:rsidRDefault="00130064" w:rsidP="00AC23C4">
            <w:pPr>
              <w:pStyle w:val="TableCell2-2"/>
              <w:ind w:left="113" w:right="113"/>
              <w:jc w:val="center"/>
              <w:rPr>
                <w:lang w:eastAsia="en-US"/>
              </w:rPr>
            </w:pPr>
          </w:p>
        </w:tc>
        <w:tc>
          <w:tcPr>
            <w:tcW w:w="2608" w:type="dxa"/>
            <w:tcBorders>
              <w:top w:val="nil"/>
              <w:bottom w:val="nil"/>
            </w:tcBorders>
            <w:shd w:val="clear" w:color="auto" w:fill="auto"/>
            <w:noWrap/>
            <w:tcMar>
              <w:left w:w="74" w:type="dxa"/>
              <w:right w:w="74" w:type="dxa"/>
            </w:tcMar>
          </w:tcPr>
          <w:p w14:paraId="260D506C" w14:textId="77777777" w:rsidR="00130064" w:rsidRPr="000664EF" w:rsidRDefault="00130064" w:rsidP="00130064">
            <w:pPr>
              <w:pStyle w:val="TableCell2-2"/>
              <w:rPr>
                <w:lang w:eastAsia="en-US"/>
              </w:rPr>
            </w:pPr>
            <w:r w:rsidRPr="000664EF">
              <w:rPr>
                <w:lang w:eastAsia="en-US"/>
              </w:rPr>
              <w:t>Reciprocal</w:t>
            </w:r>
          </w:p>
        </w:tc>
        <w:tc>
          <w:tcPr>
            <w:tcW w:w="1106" w:type="dxa"/>
            <w:tcBorders>
              <w:top w:val="nil"/>
              <w:bottom w:val="nil"/>
            </w:tcBorders>
            <w:shd w:val="clear" w:color="auto" w:fill="CCCCCC"/>
            <w:noWrap/>
          </w:tcPr>
          <w:p w14:paraId="67D30B82" w14:textId="77777777" w:rsidR="00130064" w:rsidRPr="000664EF" w:rsidRDefault="00130064" w:rsidP="00130064">
            <w:pPr>
              <w:pStyle w:val="TableCell2-2Center"/>
              <w:rPr>
                <w:lang w:eastAsia="en-US"/>
              </w:rPr>
            </w:pPr>
            <w:r w:rsidRPr="000664EF">
              <w:rPr>
                <w:lang w:eastAsia="en-US"/>
              </w:rPr>
              <w:t>Most often</w:t>
            </w:r>
          </w:p>
        </w:tc>
        <w:tc>
          <w:tcPr>
            <w:tcW w:w="1106" w:type="dxa"/>
            <w:tcBorders>
              <w:top w:val="nil"/>
              <w:bottom w:val="nil"/>
            </w:tcBorders>
            <w:shd w:val="clear" w:color="auto" w:fill="E6E6E6"/>
            <w:noWrap/>
          </w:tcPr>
          <w:p w14:paraId="266D76FC" w14:textId="77777777" w:rsidR="00130064" w:rsidRPr="000664EF" w:rsidRDefault="00130064" w:rsidP="00130064">
            <w:pPr>
              <w:pStyle w:val="TableCell2-2Center"/>
              <w:rPr>
                <w:lang w:eastAsia="en-US"/>
              </w:rPr>
            </w:pPr>
            <w:r w:rsidRPr="000664EF">
              <w:rPr>
                <w:lang w:eastAsia="en-US"/>
              </w:rPr>
              <w:t>Less often</w:t>
            </w:r>
          </w:p>
        </w:tc>
        <w:tc>
          <w:tcPr>
            <w:tcW w:w="1106" w:type="dxa"/>
            <w:tcBorders>
              <w:top w:val="nil"/>
              <w:bottom w:val="nil"/>
              <w:right w:val="nil"/>
            </w:tcBorders>
            <w:shd w:val="clear" w:color="auto" w:fill="auto"/>
            <w:noWrap/>
          </w:tcPr>
          <w:p w14:paraId="507A6595" w14:textId="77777777" w:rsidR="00130064" w:rsidRPr="000664EF" w:rsidRDefault="00130064" w:rsidP="00130064">
            <w:pPr>
              <w:pStyle w:val="TableCell2-2Center"/>
              <w:rPr>
                <w:lang w:eastAsia="en-US"/>
              </w:rPr>
            </w:pPr>
            <w:r>
              <w:rPr>
                <w:lang w:eastAsia="en-US"/>
              </w:rPr>
              <w:t>No</w:t>
            </w:r>
          </w:p>
        </w:tc>
      </w:tr>
      <w:tr w:rsidR="00AC23C4" w:rsidRPr="000664EF" w14:paraId="6E4836E4" w14:textId="77777777" w:rsidTr="0022448E">
        <w:tc>
          <w:tcPr>
            <w:tcW w:w="794" w:type="dxa"/>
            <w:vMerge/>
            <w:tcBorders>
              <w:left w:val="nil"/>
            </w:tcBorders>
            <w:shd w:val="clear" w:color="auto" w:fill="auto"/>
            <w:textDirection w:val="btLr"/>
            <w:vAlign w:val="center"/>
          </w:tcPr>
          <w:p w14:paraId="16EA266D" w14:textId="77777777" w:rsidR="00130064" w:rsidRPr="000664EF" w:rsidRDefault="00130064" w:rsidP="00AC23C4">
            <w:pPr>
              <w:pStyle w:val="TableCell2-2"/>
              <w:ind w:left="113" w:right="113"/>
              <w:jc w:val="center"/>
              <w:rPr>
                <w:lang w:eastAsia="en-US"/>
              </w:rPr>
            </w:pPr>
          </w:p>
        </w:tc>
        <w:tc>
          <w:tcPr>
            <w:tcW w:w="2608" w:type="dxa"/>
            <w:tcBorders>
              <w:top w:val="nil"/>
              <w:bottom w:val="nil"/>
            </w:tcBorders>
            <w:shd w:val="clear" w:color="auto" w:fill="auto"/>
            <w:noWrap/>
            <w:tcMar>
              <w:left w:w="74" w:type="dxa"/>
              <w:right w:w="74" w:type="dxa"/>
            </w:tcMar>
          </w:tcPr>
          <w:p w14:paraId="2FD0D188" w14:textId="77777777" w:rsidR="00130064" w:rsidRPr="000664EF" w:rsidRDefault="00130064" w:rsidP="00130064">
            <w:pPr>
              <w:pStyle w:val="TableCell2-2"/>
              <w:rPr>
                <w:lang w:eastAsia="en-US"/>
              </w:rPr>
            </w:pPr>
            <w:r w:rsidRPr="000664EF">
              <w:rPr>
                <w:lang w:eastAsia="en-US"/>
              </w:rPr>
              <w:t>Valency &gt;1</w:t>
            </w:r>
          </w:p>
        </w:tc>
        <w:tc>
          <w:tcPr>
            <w:tcW w:w="1106" w:type="dxa"/>
            <w:tcBorders>
              <w:top w:val="nil"/>
              <w:bottom w:val="nil"/>
            </w:tcBorders>
            <w:shd w:val="clear" w:color="auto" w:fill="CCCCCC"/>
            <w:noWrap/>
          </w:tcPr>
          <w:p w14:paraId="79032625" w14:textId="77777777" w:rsidR="00130064" w:rsidRPr="000664EF" w:rsidRDefault="00130064" w:rsidP="00130064">
            <w:pPr>
              <w:pStyle w:val="TableCell2-2Center"/>
              <w:rPr>
                <w:lang w:eastAsia="en-US"/>
              </w:rPr>
            </w:pPr>
            <w:r w:rsidRPr="000664EF">
              <w:rPr>
                <w:lang w:eastAsia="en-US"/>
              </w:rPr>
              <w:t>Yes</w:t>
            </w:r>
          </w:p>
        </w:tc>
        <w:tc>
          <w:tcPr>
            <w:tcW w:w="1106" w:type="dxa"/>
            <w:tcBorders>
              <w:top w:val="nil"/>
              <w:bottom w:val="nil"/>
            </w:tcBorders>
            <w:shd w:val="clear" w:color="auto" w:fill="auto"/>
            <w:noWrap/>
          </w:tcPr>
          <w:p w14:paraId="08DB4E2F" w14:textId="77777777" w:rsidR="00130064" w:rsidRPr="000664EF" w:rsidRDefault="00130064" w:rsidP="00130064">
            <w:pPr>
              <w:pStyle w:val="TableCell2-2Center"/>
              <w:rPr>
                <w:lang w:eastAsia="en-US"/>
              </w:rPr>
            </w:pPr>
            <w:r>
              <w:rPr>
                <w:lang w:eastAsia="en-US"/>
              </w:rPr>
              <w:t>No</w:t>
            </w:r>
          </w:p>
        </w:tc>
        <w:tc>
          <w:tcPr>
            <w:tcW w:w="1106" w:type="dxa"/>
            <w:tcBorders>
              <w:top w:val="nil"/>
              <w:bottom w:val="nil"/>
              <w:right w:val="nil"/>
            </w:tcBorders>
            <w:shd w:val="clear" w:color="auto" w:fill="auto"/>
            <w:noWrap/>
          </w:tcPr>
          <w:p w14:paraId="6053148C" w14:textId="77777777" w:rsidR="00130064" w:rsidRPr="000664EF" w:rsidRDefault="00130064" w:rsidP="00130064">
            <w:pPr>
              <w:pStyle w:val="TableCell2-2Center"/>
              <w:rPr>
                <w:lang w:eastAsia="en-US"/>
              </w:rPr>
            </w:pPr>
            <w:r>
              <w:rPr>
                <w:lang w:eastAsia="en-US"/>
              </w:rPr>
              <w:t>No</w:t>
            </w:r>
          </w:p>
        </w:tc>
      </w:tr>
      <w:tr w:rsidR="00AC23C4" w:rsidRPr="000664EF" w14:paraId="46393757" w14:textId="77777777" w:rsidTr="0022448E">
        <w:tc>
          <w:tcPr>
            <w:tcW w:w="794" w:type="dxa"/>
            <w:vMerge/>
            <w:tcBorders>
              <w:left w:val="nil"/>
            </w:tcBorders>
            <w:shd w:val="clear" w:color="auto" w:fill="auto"/>
            <w:textDirection w:val="btLr"/>
            <w:vAlign w:val="center"/>
          </w:tcPr>
          <w:p w14:paraId="636EC894" w14:textId="77777777" w:rsidR="00130064" w:rsidRPr="000664EF" w:rsidRDefault="00130064" w:rsidP="00AC23C4">
            <w:pPr>
              <w:pStyle w:val="TableCell2-2"/>
              <w:ind w:left="113" w:right="113"/>
              <w:jc w:val="center"/>
              <w:rPr>
                <w:lang w:eastAsia="en-US"/>
              </w:rPr>
            </w:pPr>
          </w:p>
        </w:tc>
        <w:tc>
          <w:tcPr>
            <w:tcW w:w="2608" w:type="dxa"/>
            <w:tcBorders>
              <w:top w:val="nil"/>
            </w:tcBorders>
            <w:shd w:val="clear" w:color="auto" w:fill="auto"/>
            <w:noWrap/>
            <w:tcMar>
              <w:left w:w="74" w:type="dxa"/>
              <w:right w:w="74" w:type="dxa"/>
            </w:tcMar>
          </w:tcPr>
          <w:p w14:paraId="2C11CA6E" w14:textId="77777777" w:rsidR="00130064" w:rsidRPr="000664EF" w:rsidRDefault="00130064" w:rsidP="00130064">
            <w:pPr>
              <w:pStyle w:val="TableCell2-2"/>
              <w:rPr>
                <w:lang w:eastAsia="en-US"/>
              </w:rPr>
            </w:pPr>
            <w:r w:rsidRPr="000664EF">
              <w:rPr>
                <w:lang w:eastAsia="en-US"/>
              </w:rPr>
              <w:t>Causative (</w:t>
            </w:r>
            <w:r w:rsidRPr="000664EF">
              <w:rPr>
                <w:rStyle w:val="ChItalBold"/>
              </w:rPr>
              <w:t>bikin</w:t>
            </w:r>
            <w:r w:rsidR="00753525">
              <w:rPr>
                <w:rStyle w:val="ChItalBold"/>
              </w:rPr>
              <w:t>g</w:t>
            </w:r>
            <w:r w:rsidRPr="000664EF">
              <w:t>)</w:t>
            </w:r>
          </w:p>
        </w:tc>
        <w:tc>
          <w:tcPr>
            <w:tcW w:w="1106" w:type="dxa"/>
            <w:tcBorders>
              <w:top w:val="nil"/>
            </w:tcBorders>
            <w:shd w:val="clear" w:color="auto" w:fill="E6E6E6"/>
            <w:noWrap/>
          </w:tcPr>
          <w:p w14:paraId="418FB0AF" w14:textId="77777777" w:rsidR="00130064" w:rsidRPr="000664EF" w:rsidRDefault="00130064" w:rsidP="00130064">
            <w:pPr>
              <w:pStyle w:val="TableCell2-2Center"/>
              <w:rPr>
                <w:lang w:eastAsia="en-US"/>
              </w:rPr>
            </w:pPr>
            <w:r w:rsidRPr="000664EF">
              <w:rPr>
                <w:lang w:eastAsia="en-US"/>
              </w:rPr>
              <w:t>Less often</w:t>
            </w:r>
          </w:p>
        </w:tc>
        <w:tc>
          <w:tcPr>
            <w:tcW w:w="1106" w:type="dxa"/>
            <w:tcBorders>
              <w:top w:val="nil"/>
            </w:tcBorders>
            <w:shd w:val="clear" w:color="auto" w:fill="auto"/>
            <w:noWrap/>
          </w:tcPr>
          <w:p w14:paraId="4079F16E" w14:textId="77777777" w:rsidR="00130064" w:rsidRPr="000664EF" w:rsidRDefault="00130064" w:rsidP="00130064">
            <w:pPr>
              <w:pStyle w:val="TableCell2-2Center"/>
              <w:rPr>
                <w:lang w:eastAsia="en-US"/>
              </w:rPr>
            </w:pPr>
            <w:r>
              <w:rPr>
                <w:lang w:eastAsia="en-US"/>
              </w:rPr>
              <w:t>No</w:t>
            </w:r>
          </w:p>
        </w:tc>
        <w:tc>
          <w:tcPr>
            <w:tcW w:w="1106" w:type="dxa"/>
            <w:tcBorders>
              <w:top w:val="nil"/>
              <w:right w:val="nil"/>
            </w:tcBorders>
            <w:shd w:val="clear" w:color="auto" w:fill="CCCCCC"/>
            <w:noWrap/>
          </w:tcPr>
          <w:p w14:paraId="212FEA38" w14:textId="77777777" w:rsidR="00130064" w:rsidRPr="000664EF" w:rsidRDefault="00130064" w:rsidP="00130064">
            <w:pPr>
              <w:pStyle w:val="TableCell2-2Center"/>
              <w:rPr>
                <w:lang w:eastAsia="en-US"/>
              </w:rPr>
            </w:pPr>
            <w:r w:rsidRPr="000664EF">
              <w:rPr>
                <w:lang w:eastAsia="en-US"/>
              </w:rPr>
              <w:t>Most often</w:t>
            </w:r>
          </w:p>
        </w:tc>
      </w:tr>
      <w:tr w:rsidR="00AC23C4" w:rsidRPr="000664EF" w14:paraId="1C6AEA9D" w14:textId="77777777" w:rsidTr="0022448E">
        <w:tc>
          <w:tcPr>
            <w:tcW w:w="794" w:type="dxa"/>
            <w:vMerge w:val="restart"/>
            <w:tcBorders>
              <w:left w:val="nil"/>
            </w:tcBorders>
            <w:shd w:val="clear" w:color="auto" w:fill="auto"/>
            <w:textDirection w:val="btLr"/>
            <w:vAlign w:val="center"/>
          </w:tcPr>
          <w:p w14:paraId="1C0CEC02" w14:textId="77777777" w:rsidR="00130064" w:rsidRPr="000664EF" w:rsidRDefault="00130064" w:rsidP="00AC23C4">
            <w:pPr>
              <w:pStyle w:val="TableCell2-2"/>
              <w:ind w:left="113" w:right="113"/>
              <w:jc w:val="center"/>
              <w:rPr>
                <w:lang w:eastAsia="en-US"/>
              </w:rPr>
            </w:pPr>
            <w:r>
              <w:rPr>
                <w:lang w:eastAsia="en-US"/>
              </w:rPr>
              <w:t>Function</w:t>
            </w:r>
          </w:p>
        </w:tc>
        <w:tc>
          <w:tcPr>
            <w:tcW w:w="2608" w:type="dxa"/>
            <w:tcBorders>
              <w:bottom w:val="nil"/>
            </w:tcBorders>
            <w:shd w:val="clear" w:color="auto" w:fill="auto"/>
            <w:noWrap/>
            <w:tcMar>
              <w:left w:w="74" w:type="dxa"/>
              <w:right w:w="74" w:type="dxa"/>
            </w:tcMar>
          </w:tcPr>
          <w:p w14:paraId="36C6D5AE" w14:textId="77777777" w:rsidR="00130064" w:rsidRPr="000664EF" w:rsidRDefault="00130064" w:rsidP="00130064">
            <w:pPr>
              <w:pStyle w:val="TableCell2-2"/>
              <w:rPr>
                <w:lang w:eastAsia="en-US"/>
              </w:rPr>
            </w:pPr>
            <w:r w:rsidRPr="0099608C">
              <w:rPr>
                <w:rStyle w:val="ChSmallCaps"/>
              </w:rPr>
              <w:t>attr</w:t>
            </w:r>
            <w:r w:rsidRPr="000664EF">
              <w:rPr>
                <w:lang w:eastAsia="en-US"/>
              </w:rPr>
              <w:t xml:space="preserve"> uses (</w:t>
            </w:r>
            <w:r>
              <w:rPr>
                <w:lang w:eastAsia="en-US"/>
              </w:rPr>
              <w:t>via juxtaposition</w:t>
            </w:r>
            <w:r w:rsidRPr="000664EF">
              <w:rPr>
                <w:lang w:eastAsia="en-US"/>
              </w:rPr>
              <w:t>)</w:t>
            </w:r>
          </w:p>
        </w:tc>
        <w:tc>
          <w:tcPr>
            <w:tcW w:w="1106" w:type="dxa"/>
            <w:tcBorders>
              <w:bottom w:val="nil"/>
            </w:tcBorders>
            <w:shd w:val="clear" w:color="auto" w:fill="E6E6E6"/>
            <w:noWrap/>
          </w:tcPr>
          <w:p w14:paraId="05003C98" w14:textId="77777777" w:rsidR="00130064" w:rsidRPr="000664EF" w:rsidRDefault="00130064" w:rsidP="00130064">
            <w:pPr>
              <w:pStyle w:val="TableCell2-2Center"/>
              <w:rPr>
                <w:lang w:eastAsia="en-US"/>
              </w:rPr>
            </w:pPr>
            <w:r w:rsidRPr="000664EF">
              <w:rPr>
                <w:lang w:eastAsia="en-US"/>
              </w:rPr>
              <w:t>Less often</w:t>
            </w:r>
          </w:p>
        </w:tc>
        <w:tc>
          <w:tcPr>
            <w:tcW w:w="1106" w:type="dxa"/>
            <w:tcBorders>
              <w:bottom w:val="nil"/>
            </w:tcBorders>
            <w:shd w:val="clear" w:color="auto" w:fill="auto"/>
            <w:noWrap/>
          </w:tcPr>
          <w:p w14:paraId="75215886" w14:textId="77777777" w:rsidR="00130064" w:rsidRPr="000664EF" w:rsidRDefault="00130064" w:rsidP="00130064">
            <w:pPr>
              <w:pStyle w:val="TableCell2-2Center"/>
              <w:rPr>
                <w:lang w:eastAsia="en-US"/>
              </w:rPr>
            </w:pPr>
            <w:r>
              <w:rPr>
                <w:lang w:eastAsia="en-US"/>
              </w:rPr>
              <w:t>No</w:t>
            </w:r>
          </w:p>
        </w:tc>
        <w:tc>
          <w:tcPr>
            <w:tcW w:w="1106" w:type="dxa"/>
            <w:tcBorders>
              <w:bottom w:val="nil"/>
              <w:right w:val="nil"/>
            </w:tcBorders>
            <w:shd w:val="clear" w:color="auto" w:fill="CCCCCC"/>
            <w:noWrap/>
          </w:tcPr>
          <w:p w14:paraId="1B4E0D8F" w14:textId="77777777" w:rsidR="00130064" w:rsidRPr="000664EF" w:rsidRDefault="00130064" w:rsidP="00130064">
            <w:pPr>
              <w:pStyle w:val="TableCell2-2Center"/>
              <w:rPr>
                <w:lang w:eastAsia="en-US"/>
              </w:rPr>
            </w:pPr>
            <w:r w:rsidRPr="000664EF">
              <w:rPr>
                <w:lang w:eastAsia="en-US"/>
              </w:rPr>
              <w:t>Most often</w:t>
            </w:r>
          </w:p>
        </w:tc>
      </w:tr>
      <w:tr w:rsidR="00AC23C4" w:rsidRPr="000664EF" w14:paraId="73DE0E40" w14:textId="77777777" w:rsidTr="0022448E">
        <w:tc>
          <w:tcPr>
            <w:tcW w:w="794" w:type="dxa"/>
            <w:vMerge/>
            <w:tcBorders>
              <w:left w:val="nil"/>
            </w:tcBorders>
            <w:shd w:val="clear" w:color="auto" w:fill="auto"/>
          </w:tcPr>
          <w:p w14:paraId="4CB73D56" w14:textId="77777777" w:rsidR="00130064" w:rsidRPr="000664EF" w:rsidRDefault="00130064" w:rsidP="00130064">
            <w:pPr>
              <w:pStyle w:val="TableCell2-2"/>
              <w:rPr>
                <w:rStyle w:val="ChSmallCaps"/>
              </w:rPr>
            </w:pPr>
          </w:p>
        </w:tc>
        <w:tc>
          <w:tcPr>
            <w:tcW w:w="2608" w:type="dxa"/>
            <w:tcBorders>
              <w:top w:val="nil"/>
              <w:bottom w:val="nil"/>
            </w:tcBorders>
            <w:shd w:val="clear" w:color="auto" w:fill="auto"/>
            <w:noWrap/>
            <w:tcMar>
              <w:left w:w="74" w:type="dxa"/>
              <w:right w:w="74" w:type="dxa"/>
            </w:tcMar>
          </w:tcPr>
          <w:p w14:paraId="2CB8DDD7" w14:textId="77777777" w:rsidR="00130064" w:rsidRPr="000664EF" w:rsidRDefault="00130064" w:rsidP="00130064">
            <w:pPr>
              <w:pStyle w:val="TableCell2-2"/>
              <w:rPr>
                <w:lang w:eastAsia="en-US"/>
              </w:rPr>
            </w:pPr>
            <w:r w:rsidRPr="000664EF">
              <w:rPr>
                <w:lang w:eastAsia="en-US"/>
              </w:rPr>
              <w:t>Intensification (</w:t>
            </w:r>
            <w:r w:rsidRPr="000664EF">
              <w:rPr>
                <w:rStyle w:val="ChItalBold"/>
              </w:rPr>
              <w:t>skali</w:t>
            </w:r>
            <w:r w:rsidRPr="000664EF">
              <w:rPr>
                <w:lang w:eastAsia="en-US"/>
              </w:rPr>
              <w:t>)</w:t>
            </w:r>
          </w:p>
        </w:tc>
        <w:tc>
          <w:tcPr>
            <w:tcW w:w="1106" w:type="dxa"/>
            <w:tcBorders>
              <w:top w:val="nil"/>
              <w:bottom w:val="nil"/>
            </w:tcBorders>
            <w:shd w:val="clear" w:color="auto" w:fill="E6E6E6"/>
            <w:noWrap/>
          </w:tcPr>
          <w:p w14:paraId="4B235387" w14:textId="77777777" w:rsidR="00130064" w:rsidRPr="000664EF" w:rsidRDefault="00130064" w:rsidP="00130064">
            <w:pPr>
              <w:pStyle w:val="TableCell2-2Center"/>
              <w:rPr>
                <w:lang w:eastAsia="en-US"/>
              </w:rPr>
            </w:pPr>
            <w:r w:rsidRPr="000664EF">
              <w:rPr>
                <w:lang w:eastAsia="en-US"/>
              </w:rPr>
              <w:t>Less often</w:t>
            </w:r>
          </w:p>
        </w:tc>
        <w:tc>
          <w:tcPr>
            <w:tcW w:w="1106" w:type="dxa"/>
            <w:tcBorders>
              <w:top w:val="nil"/>
              <w:bottom w:val="nil"/>
            </w:tcBorders>
            <w:shd w:val="clear" w:color="auto" w:fill="auto"/>
            <w:noWrap/>
          </w:tcPr>
          <w:p w14:paraId="25483464" w14:textId="77777777" w:rsidR="00130064" w:rsidRPr="000664EF" w:rsidRDefault="00130064" w:rsidP="00130064">
            <w:pPr>
              <w:pStyle w:val="TableCell2-2Center"/>
              <w:rPr>
                <w:lang w:eastAsia="en-US"/>
              </w:rPr>
            </w:pPr>
            <w:r>
              <w:rPr>
                <w:lang w:eastAsia="en-US"/>
              </w:rPr>
              <w:t>No</w:t>
            </w:r>
          </w:p>
        </w:tc>
        <w:tc>
          <w:tcPr>
            <w:tcW w:w="1106" w:type="dxa"/>
            <w:tcBorders>
              <w:top w:val="nil"/>
              <w:bottom w:val="nil"/>
              <w:right w:val="nil"/>
            </w:tcBorders>
            <w:shd w:val="clear" w:color="auto" w:fill="CCCCCC"/>
            <w:noWrap/>
          </w:tcPr>
          <w:p w14:paraId="5E0EABB4" w14:textId="77777777" w:rsidR="00130064" w:rsidRPr="000664EF" w:rsidRDefault="00130064" w:rsidP="00130064">
            <w:pPr>
              <w:pStyle w:val="TableCell2-2Center"/>
              <w:rPr>
                <w:lang w:eastAsia="en-US"/>
              </w:rPr>
            </w:pPr>
            <w:r w:rsidRPr="000664EF">
              <w:rPr>
                <w:lang w:eastAsia="en-US"/>
              </w:rPr>
              <w:t>Most often</w:t>
            </w:r>
          </w:p>
        </w:tc>
      </w:tr>
      <w:tr w:rsidR="00AC23C4" w:rsidRPr="000664EF" w14:paraId="7E4759C5" w14:textId="77777777" w:rsidTr="0022448E">
        <w:tc>
          <w:tcPr>
            <w:tcW w:w="794" w:type="dxa"/>
            <w:vMerge/>
            <w:tcBorders>
              <w:left w:val="nil"/>
            </w:tcBorders>
            <w:shd w:val="clear" w:color="auto" w:fill="auto"/>
          </w:tcPr>
          <w:p w14:paraId="28D5A2BD" w14:textId="77777777" w:rsidR="00130064" w:rsidRPr="000664EF" w:rsidRDefault="00130064" w:rsidP="00130064">
            <w:pPr>
              <w:pStyle w:val="TableCell2-2"/>
              <w:rPr>
                <w:lang w:eastAsia="en-US"/>
              </w:rPr>
            </w:pPr>
          </w:p>
        </w:tc>
        <w:tc>
          <w:tcPr>
            <w:tcW w:w="2608" w:type="dxa"/>
            <w:tcBorders>
              <w:top w:val="nil"/>
              <w:bottom w:val="nil"/>
            </w:tcBorders>
            <w:shd w:val="clear" w:color="auto" w:fill="auto"/>
            <w:noWrap/>
            <w:tcMar>
              <w:left w:w="74" w:type="dxa"/>
              <w:right w:w="74" w:type="dxa"/>
            </w:tcMar>
          </w:tcPr>
          <w:p w14:paraId="26D0FF4F" w14:textId="77777777" w:rsidR="00130064" w:rsidRPr="000664EF" w:rsidRDefault="00130064" w:rsidP="00130064">
            <w:pPr>
              <w:pStyle w:val="TableCell2-2"/>
              <w:rPr>
                <w:lang w:eastAsia="en-US"/>
              </w:rPr>
            </w:pPr>
            <w:r w:rsidRPr="000664EF">
              <w:rPr>
                <w:lang w:eastAsia="en-US"/>
              </w:rPr>
              <w:t>Intensification (</w:t>
            </w:r>
            <w:r w:rsidRPr="000664EF">
              <w:rPr>
                <w:rStyle w:val="ChItalBold"/>
              </w:rPr>
              <w:t>terlalu</w:t>
            </w:r>
            <w:r w:rsidRPr="000664EF">
              <w:rPr>
                <w:lang w:eastAsia="en-US"/>
              </w:rPr>
              <w:t>)</w:t>
            </w:r>
          </w:p>
        </w:tc>
        <w:tc>
          <w:tcPr>
            <w:tcW w:w="1106" w:type="dxa"/>
            <w:tcBorders>
              <w:top w:val="nil"/>
              <w:bottom w:val="nil"/>
            </w:tcBorders>
            <w:shd w:val="clear" w:color="auto" w:fill="E6E6E6"/>
            <w:noWrap/>
          </w:tcPr>
          <w:p w14:paraId="3ADF3A96" w14:textId="77777777" w:rsidR="00130064" w:rsidRPr="000664EF" w:rsidRDefault="00130064" w:rsidP="00130064">
            <w:pPr>
              <w:pStyle w:val="TableCell2-2Center"/>
              <w:rPr>
                <w:lang w:eastAsia="en-US"/>
              </w:rPr>
            </w:pPr>
            <w:r w:rsidRPr="000664EF">
              <w:rPr>
                <w:lang w:eastAsia="en-US"/>
              </w:rPr>
              <w:t>Less often</w:t>
            </w:r>
          </w:p>
        </w:tc>
        <w:tc>
          <w:tcPr>
            <w:tcW w:w="1106" w:type="dxa"/>
            <w:tcBorders>
              <w:top w:val="nil"/>
              <w:bottom w:val="nil"/>
            </w:tcBorders>
            <w:shd w:val="clear" w:color="auto" w:fill="auto"/>
            <w:noWrap/>
          </w:tcPr>
          <w:p w14:paraId="20D771DF" w14:textId="77777777" w:rsidR="00130064" w:rsidRPr="000664EF" w:rsidRDefault="00130064" w:rsidP="00130064">
            <w:pPr>
              <w:pStyle w:val="TableCell2-2Center"/>
              <w:rPr>
                <w:lang w:eastAsia="en-US"/>
              </w:rPr>
            </w:pPr>
            <w:r>
              <w:rPr>
                <w:lang w:eastAsia="en-US"/>
              </w:rPr>
              <w:t>No</w:t>
            </w:r>
          </w:p>
        </w:tc>
        <w:tc>
          <w:tcPr>
            <w:tcW w:w="1106" w:type="dxa"/>
            <w:tcBorders>
              <w:top w:val="nil"/>
              <w:bottom w:val="nil"/>
              <w:right w:val="nil"/>
            </w:tcBorders>
            <w:shd w:val="clear" w:color="auto" w:fill="CCCCCC"/>
            <w:noWrap/>
          </w:tcPr>
          <w:p w14:paraId="043848A3" w14:textId="77777777" w:rsidR="00130064" w:rsidRPr="000664EF" w:rsidRDefault="00130064" w:rsidP="00130064">
            <w:pPr>
              <w:pStyle w:val="TableCell2-2Center"/>
              <w:rPr>
                <w:lang w:eastAsia="en-US"/>
              </w:rPr>
            </w:pPr>
            <w:r w:rsidRPr="000664EF">
              <w:rPr>
                <w:lang w:eastAsia="en-US"/>
              </w:rPr>
              <w:t>Most often</w:t>
            </w:r>
          </w:p>
        </w:tc>
      </w:tr>
      <w:tr w:rsidR="00AC23C4" w:rsidRPr="000664EF" w14:paraId="678AC37C" w14:textId="77777777" w:rsidTr="0022448E">
        <w:tc>
          <w:tcPr>
            <w:tcW w:w="794" w:type="dxa"/>
            <w:vMerge/>
            <w:tcBorders>
              <w:left w:val="nil"/>
            </w:tcBorders>
            <w:shd w:val="clear" w:color="auto" w:fill="auto"/>
          </w:tcPr>
          <w:p w14:paraId="124BE27D" w14:textId="77777777" w:rsidR="00130064" w:rsidRPr="000664EF" w:rsidRDefault="00130064" w:rsidP="00130064">
            <w:pPr>
              <w:pStyle w:val="TableCell2-2"/>
              <w:rPr>
                <w:lang w:eastAsia="en-US"/>
              </w:rPr>
            </w:pPr>
          </w:p>
        </w:tc>
        <w:tc>
          <w:tcPr>
            <w:tcW w:w="2608" w:type="dxa"/>
            <w:tcBorders>
              <w:top w:val="nil"/>
              <w:bottom w:val="nil"/>
            </w:tcBorders>
            <w:shd w:val="clear" w:color="auto" w:fill="auto"/>
            <w:noWrap/>
            <w:tcMar>
              <w:left w:w="74" w:type="dxa"/>
              <w:right w:w="74" w:type="dxa"/>
            </w:tcMar>
          </w:tcPr>
          <w:p w14:paraId="043C9C12" w14:textId="77777777" w:rsidR="00130064" w:rsidRPr="000664EF" w:rsidRDefault="00130064" w:rsidP="00130064">
            <w:pPr>
              <w:pStyle w:val="TableCell2-2"/>
              <w:rPr>
                <w:lang w:eastAsia="en-US"/>
              </w:rPr>
            </w:pPr>
            <w:r w:rsidRPr="000664EF">
              <w:rPr>
                <w:lang w:eastAsia="en-US"/>
              </w:rPr>
              <w:t>Grading (</w:t>
            </w:r>
            <w:r w:rsidRPr="000664EF">
              <w:rPr>
                <w:rStyle w:val="ChItalBold"/>
              </w:rPr>
              <w:t>lebi</w:t>
            </w:r>
            <w:r w:rsidRPr="000664EF">
              <w:rPr>
                <w:lang w:eastAsia="en-US"/>
              </w:rPr>
              <w:t>)</w:t>
            </w:r>
          </w:p>
        </w:tc>
        <w:tc>
          <w:tcPr>
            <w:tcW w:w="1106" w:type="dxa"/>
            <w:tcBorders>
              <w:top w:val="nil"/>
              <w:bottom w:val="nil"/>
            </w:tcBorders>
            <w:shd w:val="clear" w:color="auto" w:fill="E6E6E6"/>
            <w:noWrap/>
          </w:tcPr>
          <w:p w14:paraId="243C1D08" w14:textId="77777777" w:rsidR="00130064" w:rsidRPr="000664EF" w:rsidRDefault="00130064" w:rsidP="00130064">
            <w:pPr>
              <w:pStyle w:val="TableCell2-2Center"/>
              <w:rPr>
                <w:lang w:eastAsia="en-US"/>
              </w:rPr>
            </w:pPr>
            <w:r w:rsidRPr="000664EF">
              <w:rPr>
                <w:lang w:eastAsia="en-US"/>
              </w:rPr>
              <w:t>Less often</w:t>
            </w:r>
          </w:p>
        </w:tc>
        <w:tc>
          <w:tcPr>
            <w:tcW w:w="1106" w:type="dxa"/>
            <w:tcBorders>
              <w:top w:val="nil"/>
              <w:bottom w:val="nil"/>
            </w:tcBorders>
            <w:shd w:val="clear" w:color="auto" w:fill="auto"/>
            <w:noWrap/>
          </w:tcPr>
          <w:p w14:paraId="3132821E" w14:textId="77777777" w:rsidR="00130064" w:rsidRPr="000664EF" w:rsidRDefault="00130064" w:rsidP="00130064">
            <w:pPr>
              <w:pStyle w:val="TableCell2-2Center"/>
              <w:rPr>
                <w:lang w:eastAsia="en-US"/>
              </w:rPr>
            </w:pPr>
            <w:r>
              <w:rPr>
                <w:lang w:eastAsia="en-US"/>
              </w:rPr>
              <w:t>No</w:t>
            </w:r>
          </w:p>
        </w:tc>
        <w:tc>
          <w:tcPr>
            <w:tcW w:w="1106" w:type="dxa"/>
            <w:tcBorders>
              <w:top w:val="nil"/>
              <w:bottom w:val="nil"/>
              <w:right w:val="nil"/>
            </w:tcBorders>
            <w:shd w:val="clear" w:color="auto" w:fill="CCCCCC"/>
            <w:noWrap/>
          </w:tcPr>
          <w:p w14:paraId="79B673F0" w14:textId="77777777" w:rsidR="00130064" w:rsidRPr="000664EF" w:rsidRDefault="00130064" w:rsidP="00130064">
            <w:pPr>
              <w:pStyle w:val="TableCell2-2Center"/>
              <w:rPr>
                <w:lang w:eastAsia="en-US"/>
              </w:rPr>
            </w:pPr>
            <w:r w:rsidRPr="000664EF">
              <w:rPr>
                <w:lang w:eastAsia="en-US"/>
              </w:rPr>
              <w:t>Most often</w:t>
            </w:r>
          </w:p>
        </w:tc>
      </w:tr>
      <w:tr w:rsidR="00AC23C4" w:rsidRPr="008F23D1" w14:paraId="16EE2D6C" w14:textId="77777777" w:rsidTr="0022448E">
        <w:tc>
          <w:tcPr>
            <w:tcW w:w="794" w:type="dxa"/>
            <w:vMerge/>
            <w:tcBorders>
              <w:left w:val="nil"/>
            </w:tcBorders>
            <w:shd w:val="clear" w:color="auto" w:fill="auto"/>
          </w:tcPr>
          <w:p w14:paraId="517A4B48" w14:textId="77777777" w:rsidR="00130064" w:rsidRPr="000664EF" w:rsidRDefault="00130064" w:rsidP="00130064">
            <w:pPr>
              <w:pStyle w:val="TableCell2-2Break"/>
            </w:pPr>
          </w:p>
        </w:tc>
        <w:tc>
          <w:tcPr>
            <w:tcW w:w="2608" w:type="dxa"/>
            <w:tcBorders>
              <w:top w:val="nil"/>
            </w:tcBorders>
            <w:shd w:val="clear" w:color="auto" w:fill="auto"/>
            <w:noWrap/>
            <w:tcMar>
              <w:left w:w="74" w:type="dxa"/>
              <w:right w:w="74" w:type="dxa"/>
            </w:tcMar>
          </w:tcPr>
          <w:p w14:paraId="5BA6DDD3" w14:textId="77777777" w:rsidR="00130064" w:rsidRPr="000664EF" w:rsidRDefault="00130064" w:rsidP="00130064">
            <w:pPr>
              <w:pStyle w:val="TableCell2-2Break"/>
            </w:pPr>
            <w:r w:rsidRPr="000664EF">
              <w:t>Grading (</w:t>
            </w:r>
            <w:r w:rsidRPr="000664EF">
              <w:rPr>
                <w:rStyle w:val="ChItalBold"/>
              </w:rPr>
              <w:t>paling</w:t>
            </w:r>
            <w:r w:rsidRPr="000664EF">
              <w:t>)</w:t>
            </w:r>
          </w:p>
        </w:tc>
        <w:tc>
          <w:tcPr>
            <w:tcW w:w="1106" w:type="dxa"/>
            <w:tcBorders>
              <w:top w:val="nil"/>
            </w:tcBorders>
            <w:shd w:val="clear" w:color="auto" w:fill="E6E6E6"/>
            <w:noWrap/>
          </w:tcPr>
          <w:p w14:paraId="2B98CB3C" w14:textId="77777777" w:rsidR="00130064" w:rsidRPr="000664EF" w:rsidRDefault="00130064" w:rsidP="00130064">
            <w:pPr>
              <w:pStyle w:val="TableCell2-2CenterBreak"/>
            </w:pPr>
            <w:r w:rsidRPr="000664EF">
              <w:t>Less often</w:t>
            </w:r>
          </w:p>
        </w:tc>
        <w:tc>
          <w:tcPr>
            <w:tcW w:w="1106" w:type="dxa"/>
            <w:tcBorders>
              <w:top w:val="nil"/>
            </w:tcBorders>
            <w:shd w:val="clear" w:color="auto" w:fill="auto"/>
            <w:noWrap/>
          </w:tcPr>
          <w:p w14:paraId="1FB97FA3" w14:textId="77777777" w:rsidR="00130064" w:rsidRPr="000664EF" w:rsidRDefault="00130064" w:rsidP="00130064">
            <w:pPr>
              <w:pStyle w:val="TableCell2-2Center"/>
              <w:rPr>
                <w:lang w:eastAsia="en-US"/>
              </w:rPr>
            </w:pPr>
            <w:r>
              <w:rPr>
                <w:lang w:eastAsia="en-US"/>
              </w:rPr>
              <w:t>No</w:t>
            </w:r>
          </w:p>
        </w:tc>
        <w:tc>
          <w:tcPr>
            <w:tcW w:w="1106" w:type="dxa"/>
            <w:tcBorders>
              <w:top w:val="nil"/>
              <w:right w:val="nil"/>
            </w:tcBorders>
            <w:shd w:val="clear" w:color="auto" w:fill="CCCCCC"/>
            <w:noWrap/>
          </w:tcPr>
          <w:p w14:paraId="2A624497" w14:textId="77777777" w:rsidR="00130064" w:rsidRPr="008F23D1" w:rsidRDefault="00130064" w:rsidP="00130064">
            <w:pPr>
              <w:pStyle w:val="TableCell2-2CenterBreak"/>
            </w:pPr>
            <w:r w:rsidRPr="000664EF">
              <w:t>Most often</w:t>
            </w:r>
          </w:p>
        </w:tc>
      </w:tr>
    </w:tbl>
    <w:p w14:paraId="4A515689" w14:textId="70FFBBAB" w:rsidR="00130064" w:rsidRDefault="00130064" w:rsidP="00130064">
      <w:pPr>
        <w:pStyle w:val="Body0000after05before"/>
      </w:pPr>
      <w:r>
        <w:t>In terms of valency, Papuan Malay has three verb classes, mono-, bi- and trivalent verbs. Related to the valency criterion is the ability of verbs to be used in causativ</w:t>
      </w:r>
      <w:r w:rsidR="005A03FC">
        <w:t>e constructions. All three verb</w:t>
      </w:r>
      <w:r>
        <w:t xml:space="preserve"> types occur in causatives formed with </w:t>
      </w:r>
      <w:r w:rsidRPr="003D6D5C">
        <w:rPr>
          <w:rStyle w:val="ChItalBold"/>
        </w:rPr>
        <w:t>kas</w:t>
      </w:r>
      <w:r>
        <w:rPr>
          <w:rStyle w:val="ChItalBold"/>
        </w:rPr>
        <w:t>i</w:t>
      </w:r>
      <w:r>
        <w:t xml:space="preserve"> </w:t>
      </w:r>
      <w:r w:rsidR="00B7093A">
        <w:t>‘</w:t>
      </w:r>
      <w:r w:rsidRPr="0042070E">
        <w:t>give</w:t>
      </w:r>
      <w:r w:rsidR="00B7093A">
        <w:t>’</w:t>
      </w:r>
      <w:r>
        <w:t xml:space="preserve">. Most often, however, </w:t>
      </w:r>
      <w:r w:rsidRPr="006D76CF">
        <w:rPr>
          <w:rStyle w:val="ChItalBold"/>
        </w:rPr>
        <w:t>kas</w:t>
      </w:r>
      <w:r>
        <w:rPr>
          <w:rStyle w:val="ChItalBold"/>
        </w:rPr>
        <w:t>i</w:t>
      </w:r>
      <w:r>
        <w:t xml:space="preserve">-causatives are formed with bi- or trivalent verbs. By contrast, causative constructions with </w:t>
      </w:r>
      <w:r w:rsidR="006745DB" w:rsidRPr="006745DB">
        <w:rPr>
          <w:rStyle w:val="ChItalBold"/>
        </w:rPr>
        <w:t>biking</w:t>
      </w:r>
      <w:r>
        <w:t xml:space="preserve"> </w:t>
      </w:r>
      <w:r w:rsidR="00B7093A">
        <w:t>‘</w:t>
      </w:r>
      <w:r>
        <w:t>make</w:t>
      </w:r>
      <w:r w:rsidR="00B7093A">
        <w:t>’</w:t>
      </w:r>
      <w:r>
        <w:t xml:space="preserve"> are typically formed with stative verbs; dynamic verbs </w:t>
      </w:r>
      <w:r w:rsidR="008D5AE2">
        <w:t xml:space="preserve">are </w:t>
      </w:r>
      <w:r w:rsidR="007C6557">
        <w:t>unattested</w:t>
      </w:r>
      <w:r>
        <w:t xml:space="preserve"> in </w:t>
      </w:r>
      <w:r w:rsidRPr="0071591A">
        <w:rPr>
          <w:rStyle w:val="ChItalBold"/>
        </w:rPr>
        <w:t>bikin</w:t>
      </w:r>
      <w:r w:rsidR="006745DB">
        <w:rPr>
          <w:rStyle w:val="ChItalBold"/>
        </w:rPr>
        <w:t>g</w:t>
      </w:r>
      <w:r>
        <w:t xml:space="preserve">-causatives. Also related to the valency criterion is the ability of bi- and trivalent verbs to occur in reciprocal expressions. Monovalent dynamic verbs, by </w:t>
      </w:r>
      <w:r w:rsidR="00845E10">
        <w:t>contrast</w:t>
      </w:r>
      <w:r>
        <w:t>, occur only rarely in such expressions</w:t>
      </w:r>
      <w:r w:rsidR="005A03FC">
        <w:t>,</w:t>
      </w:r>
      <w:r>
        <w:t xml:space="preserve"> while reciprocal constructions with stative verbs are unattested. Finally, with respect to affixation, it is typically bivalent verbs that form the bases for lexemes prefixed with </w:t>
      </w:r>
      <w:r w:rsidR="00805F97" w:rsidRPr="009D104A">
        <w:rPr>
          <w:rStyle w:val="ChSmallCapsItalBold"/>
        </w:rPr>
        <w:t>ter­</w:t>
      </w:r>
      <w:r>
        <w:t xml:space="preserve"> or suffixed with </w:t>
      </w:r>
      <w:r w:rsidRPr="00E7066B">
        <w:t>­</w:t>
      </w:r>
      <w:r w:rsidRPr="00F065A6">
        <w:rPr>
          <w:rStyle w:val="ChItalBold"/>
        </w:rPr>
        <w:t>an</w:t>
      </w:r>
      <w:r w:rsidR="0030423A">
        <w:rPr>
          <w:rStyle w:val="ChItalBold"/>
        </w:rPr>
        <w:t>g</w:t>
      </w:r>
      <w:r w:rsidRPr="00E82BDB">
        <w:t>.</w:t>
      </w:r>
    </w:p>
    <w:p w14:paraId="2D71987E" w14:textId="1EE0B056" w:rsidR="00130064" w:rsidRDefault="00130064" w:rsidP="00C33BB0">
      <w:pPr>
        <w:pStyle w:val="Body0515after"/>
        <w:rPr>
          <w:lang w:eastAsia="en-US"/>
        </w:rPr>
      </w:pPr>
      <w:r>
        <w:t xml:space="preserve">With respect to their function, all verbs are used </w:t>
      </w:r>
      <w:r>
        <w:rPr>
          <w:lang w:eastAsia="en-US"/>
        </w:rPr>
        <w:t xml:space="preserve">predicatively, dynamic verbs much more </w:t>
      </w:r>
      <w:r w:rsidR="00C33BB0">
        <w:rPr>
          <w:lang w:eastAsia="en-US"/>
        </w:rPr>
        <w:t xml:space="preserve">often though, </w:t>
      </w:r>
      <w:r>
        <w:rPr>
          <w:lang w:eastAsia="en-US"/>
        </w:rPr>
        <w:t xml:space="preserve">than stative verbs. In their predicate uses, all three verb types can be modified adverbially and all verbs are negated with </w:t>
      </w:r>
      <w:r w:rsidR="004E6833">
        <w:rPr>
          <w:rStyle w:val="ChItalBold"/>
        </w:rPr>
        <w:t>tida</w:t>
      </w:r>
      <w:r w:rsidRPr="004E6833">
        <w:t>/</w:t>
      </w:r>
      <w:r>
        <w:rPr>
          <w:rStyle w:val="ChItalBold"/>
        </w:rPr>
        <w:t>tra</w:t>
      </w:r>
      <w:r>
        <w:rPr>
          <w:lang w:eastAsia="en-US"/>
        </w:rPr>
        <w:t xml:space="preserve"> </w:t>
      </w:r>
      <w:r w:rsidR="00B7093A">
        <w:rPr>
          <w:lang w:eastAsia="en-US"/>
        </w:rPr>
        <w:t>‘</w:t>
      </w:r>
      <w:r w:rsidRPr="0099608C">
        <w:rPr>
          <w:rStyle w:val="ChSmallCaps"/>
        </w:rPr>
        <w:t>neg</w:t>
      </w:r>
      <w:r w:rsidR="00B7093A">
        <w:rPr>
          <w:lang w:eastAsia="en-US"/>
        </w:rPr>
        <w:t>’</w:t>
      </w:r>
      <w:r>
        <w:rPr>
          <w:lang w:eastAsia="en-US"/>
        </w:rPr>
        <w:t>. Less often, verbs have attributiv</w:t>
      </w:r>
      <w:r w:rsidRPr="005A03FC">
        <w:t xml:space="preserve">e function in noun phrases. Verb-via-juxtaposition modification most commonly applies to stative verbs, while </w:t>
      </w:r>
      <w:r w:rsidR="00845E10" w:rsidRPr="005A03FC">
        <w:t>modification</w:t>
      </w:r>
      <w:r w:rsidRPr="005A03FC">
        <w:t xml:space="preserve"> with dy</w:t>
      </w:r>
      <w:r w:rsidR="001C6723">
        <w:t xml:space="preserve">namic verbs typically involves </w:t>
      </w:r>
      <w:r w:rsidRPr="005A03FC">
        <w:t>verb-v</w:t>
      </w:r>
      <w:r w:rsidR="001C6723">
        <w:t>ia-relative-clause modification</w:t>
      </w:r>
      <w:r w:rsidRPr="005A03FC">
        <w:t>. Related to their</w:t>
      </w:r>
      <w:r>
        <w:rPr>
          <w:lang w:eastAsia="en-US"/>
        </w:rPr>
        <w:t xml:space="preserve"> attributive uses is the intensification and grading of verbs. Typically, this applies to monovalent stative verbs</w:t>
      </w:r>
      <w:r w:rsidR="008A00DE">
        <w:rPr>
          <w:lang w:eastAsia="en-US"/>
        </w:rPr>
        <w:t>,</w:t>
      </w:r>
      <w:r>
        <w:rPr>
          <w:lang w:eastAsia="en-US"/>
        </w:rPr>
        <w:t xml:space="preserve"> while intensification and grading of bivalent verbs occurs much less often. Monovalent dynamic and trivalent verbs are neither intensified nor graded.</w:t>
      </w:r>
    </w:p>
    <w:p w14:paraId="10C1B947" w14:textId="77777777" w:rsidR="00130064" w:rsidRDefault="00130064" w:rsidP="00130064">
      <w:pPr>
        <w:pStyle w:val="Heading2"/>
      </w:pPr>
      <w:bookmarkStart w:id="2418" w:name="_Ref350501171"/>
      <w:bookmarkStart w:id="2419" w:name="_Ref350501734"/>
      <w:bookmarkStart w:id="2420" w:name="_Ref351641095"/>
      <w:bookmarkStart w:id="2421" w:name="_Toc353454784"/>
      <w:bookmarkStart w:id="2422" w:name="_Toc367531102"/>
      <w:bookmarkStart w:id="2423" w:name="_Toc440455599"/>
      <w:bookmarkEnd w:id="1941"/>
      <w:r>
        <w:t xml:space="preserve">Personal </w:t>
      </w:r>
      <w:r w:rsidRPr="007A0BC8">
        <w:t>pronouns</w:t>
      </w:r>
      <w:bookmarkEnd w:id="2418"/>
      <w:bookmarkEnd w:id="2419"/>
      <w:bookmarkEnd w:id="2420"/>
      <w:bookmarkEnd w:id="2421"/>
      <w:bookmarkEnd w:id="2422"/>
      <w:bookmarkEnd w:id="2423"/>
    </w:p>
    <w:p w14:paraId="2CFDEF06" w14:textId="070CD2E5" w:rsidR="00412233" w:rsidRDefault="00A23DB6" w:rsidP="00412233">
      <w:pPr>
        <w:pStyle w:val="Body0000after"/>
      </w:pPr>
      <w:r>
        <w:t>The Papuan Malay personal pronoun system distinguishes singular and plural numbers and three persons</w:t>
      </w:r>
      <w:r w:rsidR="006F79F1">
        <w:t>; the</w:t>
      </w:r>
      <w:r w:rsidR="00E96771">
        <w:t xml:space="preserve"> </w:t>
      </w:r>
      <w:r w:rsidR="00214A3F">
        <w:t xml:space="preserve">personal </w:t>
      </w:r>
      <w:r w:rsidR="00E96771">
        <w:t>pronouns</w:t>
      </w:r>
      <w:r w:rsidR="006F79F1">
        <w:t xml:space="preserve"> do not mark case, clusivity, gender, or politeness. </w:t>
      </w:r>
      <w:r w:rsidR="00E82BDB" w:rsidRPr="00AA6F3A">
        <w:t>Referring</w:t>
      </w:r>
      <w:r w:rsidR="00393227" w:rsidRPr="00AA6F3A">
        <w:t xml:space="preserve"> to anima</w:t>
      </w:r>
      <w:r w:rsidR="00393227">
        <w:t xml:space="preserve">te and inanimate entities, </w:t>
      </w:r>
      <w:r w:rsidR="00393227" w:rsidRPr="00AA6F3A">
        <w:t>they allow the unambiguous identification of their referents</w:t>
      </w:r>
      <w:r w:rsidR="00393227" w:rsidRPr="00393227">
        <w:t>.</w:t>
      </w:r>
      <w:r w:rsidR="00393227">
        <w:t xml:space="preserve"> They do so </w:t>
      </w:r>
      <w:r w:rsidR="00393A3F">
        <w:t xml:space="preserve">by </w:t>
      </w:r>
      <w:r w:rsidR="00393227" w:rsidRPr="00AA6F3A">
        <w:t>signal</w:t>
      </w:r>
      <w:r w:rsidR="00393A3F">
        <w:t>ing</w:t>
      </w:r>
      <w:r w:rsidR="00393227" w:rsidRPr="00AA6F3A">
        <w:t xml:space="preserve"> </w:t>
      </w:r>
      <w:r w:rsidR="00412233">
        <w:t xml:space="preserve">not only </w:t>
      </w:r>
      <w:r w:rsidR="00393227">
        <w:t xml:space="preserve">the </w:t>
      </w:r>
      <w:r w:rsidR="00393227" w:rsidRPr="00AA6F3A">
        <w:t>person-number values</w:t>
      </w:r>
      <w:r w:rsidR="00393227">
        <w:t xml:space="preserve"> </w:t>
      </w:r>
      <w:r w:rsidR="00393A3F">
        <w:t xml:space="preserve">of </w:t>
      </w:r>
      <w:r w:rsidR="00393227">
        <w:t>their referents</w:t>
      </w:r>
      <w:r w:rsidR="00412233">
        <w:t>, but also their definiteness</w:t>
      </w:r>
      <w:r w:rsidR="00393227">
        <w:t>.</w:t>
      </w:r>
    </w:p>
    <w:p w14:paraId="1EFCDB4D" w14:textId="24C789BB" w:rsidR="00130064" w:rsidRDefault="00412233" w:rsidP="00412233">
      <w:pPr>
        <w:pStyle w:val="Body0505after"/>
      </w:pPr>
      <w:r>
        <w:t xml:space="preserve">The Papuan Malay personal pronouns are presented in </w:t>
      </w:r>
      <w:r w:rsidR="00DC5284">
        <w:fldChar w:fldCharType="begin"/>
      </w:r>
      <w:r w:rsidR="00DC5284">
        <w:instrText xml:space="preserve"> REF _Ref401858945 \h </w:instrText>
      </w:r>
      <w:r w:rsidR="00DC5284">
        <w:fldChar w:fldCharType="separate"/>
      </w:r>
      <w:r w:rsidR="00154D81" w:rsidRPr="007A0BC8">
        <w:t xml:space="preserve">Table </w:t>
      </w:r>
      <w:r w:rsidR="00154D81">
        <w:rPr>
          <w:noProof/>
          <w:cs/>
        </w:rPr>
        <w:t>‎</w:t>
      </w:r>
      <w:r w:rsidR="00154D81">
        <w:rPr>
          <w:noProof/>
        </w:rPr>
        <w:t>5</w:t>
      </w:r>
      <w:r w:rsidR="00154D81">
        <w:t>.</w:t>
      </w:r>
      <w:r w:rsidR="00154D81">
        <w:rPr>
          <w:noProof/>
        </w:rPr>
        <w:t>32</w:t>
      </w:r>
      <w:r w:rsidR="00DC5284">
        <w:fldChar w:fldCharType="end"/>
      </w:r>
      <w:r w:rsidR="00130064" w:rsidRPr="00570E20">
        <w:t>.</w:t>
      </w:r>
    </w:p>
    <w:p w14:paraId="6575D224" w14:textId="77777777" w:rsidR="00130064" w:rsidRDefault="00130064" w:rsidP="00130064">
      <w:pPr>
        <w:pStyle w:val="Caption"/>
      </w:pPr>
      <w:bookmarkStart w:id="2424" w:name="_Ref401858945"/>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32</w:t>
        </w:r>
      </w:fldSimple>
      <w:bookmarkEnd w:id="2424"/>
      <w:r w:rsidRPr="007A0BC8">
        <w:t>:</w:t>
      </w:r>
      <w:r w:rsidRPr="007A0BC8">
        <w:tab/>
      </w:r>
      <w:r>
        <w:t>Personal pronoun system with long and short forms</w:t>
      </w:r>
    </w:p>
    <w:tbl>
      <w:tblPr>
        <w:tblW w:w="3033" w:type="dxa"/>
        <w:tblInd w:w="170" w:type="dxa"/>
        <w:tblBorders>
          <w:top w:val="single" w:sz="4" w:space="0" w:color="auto"/>
          <w:bottom w:val="single" w:sz="4" w:space="0" w:color="auto"/>
        </w:tblBorders>
        <w:tblLayout w:type="fixed"/>
        <w:tblLook w:val="0000" w:firstRow="0" w:lastRow="0" w:firstColumn="0" w:lastColumn="0" w:noHBand="0" w:noVBand="0"/>
      </w:tblPr>
      <w:tblGrid>
        <w:gridCol w:w="539"/>
        <w:gridCol w:w="1247"/>
        <w:gridCol w:w="1247"/>
      </w:tblGrid>
      <w:tr w:rsidR="00130064" w:rsidRPr="00360BB2" w14:paraId="62654D92" w14:textId="77777777" w:rsidTr="00AE2FFA">
        <w:tc>
          <w:tcPr>
            <w:tcW w:w="539" w:type="dxa"/>
            <w:tcBorders>
              <w:top w:val="single" w:sz="4" w:space="0" w:color="auto"/>
              <w:bottom w:val="single" w:sz="4" w:space="0" w:color="auto"/>
            </w:tcBorders>
            <w:noWrap/>
            <w:vAlign w:val="center"/>
          </w:tcPr>
          <w:p w14:paraId="740B9F9E" w14:textId="77777777" w:rsidR="00130064" w:rsidRPr="00360BB2" w:rsidRDefault="00130064" w:rsidP="00130064">
            <w:pPr>
              <w:pStyle w:val="TableHd"/>
            </w:pPr>
          </w:p>
        </w:tc>
        <w:tc>
          <w:tcPr>
            <w:tcW w:w="1247" w:type="dxa"/>
            <w:tcBorders>
              <w:top w:val="single" w:sz="4" w:space="0" w:color="auto"/>
              <w:bottom w:val="single" w:sz="4" w:space="0" w:color="auto"/>
            </w:tcBorders>
            <w:vAlign w:val="center"/>
          </w:tcPr>
          <w:p w14:paraId="7CF769DB" w14:textId="77777777" w:rsidR="00130064" w:rsidRPr="00360BB2" w:rsidRDefault="00130064" w:rsidP="00130064">
            <w:pPr>
              <w:pStyle w:val="TableHd"/>
            </w:pPr>
            <w:r w:rsidRPr="00360BB2">
              <w:t>Long</w:t>
            </w:r>
            <w:r>
              <w:t xml:space="preserve"> forms</w:t>
            </w:r>
          </w:p>
        </w:tc>
        <w:tc>
          <w:tcPr>
            <w:tcW w:w="1247" w:type="dxa"/>
            <w:tcBorders>
              <w:top w:val="single" w:sz="4" w:space="0" w:color="auto"/>
              <w:bottom w:val="single" w:sz="4" w:space="0" w:color="auto"/>
            </w:tcBorders>
            <w:noWrap/>
            <w:vAlign w:val="center"/>
          </w:tcPr>
          <w:p w14:paraId="3AA4E155" w14:textId="77777777" w:rsidR="00130064" w:rsidRPr="00360BB2" w:rsidRDefault="00130064" w:rsidP="00130064">
            <w:pPr>
              <w:pStyle w:val="TableHd"/>
            </w:pPr>
            <w:r w:rsidRPr="00360BB2">
              <w:t>Short</w:t>
            </w:r>
            <w:r>
              <w:t xml:space="preserve"> forms</w:t>
            </w:r>
          </w:p>
        </w:tc>
      </w:tr>
      <w:tr w:rsidR="00130064" w:rsidRPr="00360BB2" w14:paraId="2D37B3A9" w14:textId="77777777" w:rsidTr="00AE2FFA">
        <w:tc>
          <w:tcPr>
            <w:tcW w:w="539" w:type="dxa"/>
            <w:tcBorders>
              <w:top w:val="single" w:sz="4" w:space="0" w:color="auto"/>
            </w:tcBorders>
            <w:noWrap/>
            <w:vAlign w:val="center"/>
          </w:tcPr>
          <w:p w14:paraId="635DD61E" w14:textId="77777777" w:rsidR="00130064" w:rsidRPr="0099608C" w:rsidRDefault="00130064" w:rsidP="00130064">
            <w:pPr>
              <w:pStyle w:val="TableCell2-0"/>
              <w:rPr>
                <w:rStyle w:val="ChSmallCaps"/>
              </w:rPr>
            </w:pPr>
            <w:r w:rsidRPr="0099608C">
              <w:rPr>
                <w:rStyle w:val="ChSmallCaps"/>
              </w:rPr>
              <w:t>1sg</w:t>
            </w:r>
          </w:p>
        </w:tc>
        <w:tc>
          <w:tcPr>
            <w:tcW w:w="1247" w:type="dxa"/>
            <w:tcBorders>
              <w:top w:val="single" w:sz="4" w:space="0" w:color="auto"/>
            </w:tcBorders>
            <w:noWrap/>
            <w:vAlign w:val="center"/>
          </w:tcPr>
          <w:p w14:paraId="21EC354F" w14:textId="77777777" w:rsidR="00130064" w:rsidRPr="00B41414" w:rsidRDefault="00130064" w:rsidP="00130064">
            <w:pPr>
              <w:pStyle w:val="TableCell2-0"/>
              <w:rPr>
                <w:rStyle w:val="ChItalBold"/>
              </w:rPr>
            </w:pPr>
            <w:r w:rsidRPr="00B41414">
              <w:rPr>
                <w:rStyle w:val="ChItalBold"/>
              </w:rPr>
              <w:t>saya</w:t>
            </w:r>
          </w:p>
        </w:tc>
        <w:tc>
          <w:tcPr>
            <w:tcW w:w="1247" w:type="dxa"/>
            <w:tcBorders>
              <w:top w:val="single" w:sz="4" w:space="0" w:color="auto"/>
            </w:tcBorders>
            <w:noWrap/>
            <w:vAlign w:val="center"/>
          </w:tcPr>
          <w:p w14:paraId="7DC5ED90" w14:textId="77777777" w:rsidR="00130064" w:rsidRPr="00B41414" w:rsidRDefault="00130064" w:rsidP="00130064">
            <w:pPr>
              <w:pStyle w:val="TableCell2-0"/>
              <w:rPr>
                <w:rStyle w:val="ChItalBold"/>
              </w:rPr>
            </w:pPr>
            <w:r w:rsidRPr="00B41414">
              <w:rPr>
                <w:rStyle w:val="ChItalBold"/>
              </w:rPr>
              <w:t>sa</w:t>
            </w:r>
          </w:p>
        </w:tc>
      </w:tr>
      <w:tr w:rsidR="00130064" w:rsidRPr="00360BB2" w14:paraId="66EA5FEC" w14:textId="77777777" w:rsidTr="00AE2FFA">
        <w:tc>
          <w:tcPr>
            <w:tcW w:w="539" w:type="dxa"/>
            <w:noWrap/>
            <w:vAlign w:val="center"/>
          </w:tcPr>
          <w:p w14:paraId="4CF42818" w14:textId="77777777" w:rsidR="00130064" w:rsidRPr="0099608C" w:rsidRDefault="00130064" w:rsidP="00130064">
            <w:pPr>
              <w:pStyle w:val="O0Nwnext"/>
              <w:rPr>
                <w:rStyle w:val="ChSmallCaps"/>
              </w:rPr>
            </w:pPr>
            <w:r w:rsidRPr="0099608C">
              <w:rPr>
                <w:rStyle w:val="ChSmallCaps"/>
              </w:rPr>
              <w:t>2sg</w:t>
            </w:r>
          </w:p>
        </w:tc>
        <w:tc>
          <w:tcPr>
            <w:tcW w:w="1247" w:type="dxa"/>
            <w:noWrap/>
            <w:vAlign w:val="center"/>
          </w:tcPr>
          <w:p w14:paraId="4DB3086B" w14:textId="77777777" w:rsidR="00130064" w:rsidRPr="00B41414" w:rsidRDefault="00130064" w:rsidP="00130064">
            <w:pPr>
              <w:pStyle w:val="O0Nwnext"/>
              <w:rPr>
                <w:rStyle w:val="ChItalBold"/>
              </w:rPr>
            </w:pPr>
            <w:r w:rsidRPr="00B41414">
              <w:rPr>
                <w:rStyle w:val="ChItalBold"/>
              </w:rPr>
              <w:t>ko</w:t>
            </w:r>
          </w:p>
        </w:tc>
        <w:tc>
          <w:tcPr>
            <w:tcW w:w="1247" w:type="dxa"/>
            <w:noWrap/>
            <w:vAlign w:val="center"/>
          </w:tcPr>
          <w:p w14:paraId="6856D9B2" w14:textId="77777777" w:rsidR="00130064" w:rsidRPr="00B41414" w:rsidRDefault="00130064" w:rsidP="00130064">
            <w:pPr>
              <w:pStyle w:val="O0Nwnext"/>
              <w:rPr>
                <w:rStyle w:val="ChItalBold"/>
              </w:rPr>
            </w:pPr>
            <w:r>
              <w:rPr>
                <w:rStyle w:val="ChItalBold"/>
              </w:rPr>
              <w:t>---</w:t>
            </w:r>
          </w:p>
        </w:tc>
      </w:tr>
      <w:tr w:rsidR="00130064" w:rsidRPr="00360BB2" w14:paraId="402B8CC9" w14:textId="77777777" w:rsidTr="00AE2FFA">
        <w:tc>
          <w:tcPr>
            <w:tcW w:w="539" w:type="dxa"/>
            <w:noWrap/>
            <w:vAlign w:val="center"/>
          </w:tcPr>
          <w:p w14:paraId="486ECDE8" w14:textId="77777777" w:rsidR="00130064" w:rsidRPr="0099608C" w:rsidRDefault="00130064" w:rsidP="00130064">
            <w:pPr>
              <w:pStyle w:val="TableCell0-2"/>
              <w:rPr>
                <w:rStyle w:val="ChSmallCaps"/>
              </w:rPr>
            </w:pPr>
            <w:r w:rsidRPr="0099608C">
              <w:rPr>
                <w:rStyle w:val="ChSmallCaps"/>
              </w:rPr>
              <w:t>3sg</w:t>
            </w:r>
          </w:p>
        </w:tc>
        <w:tc>
          <w:tcPr>
            <w:tcW w:w="1247" w:type="dxa"/>
            <w:noWrap/>
            <w:vAlign w:val="center"/>
          </w:tcPr>
          <w:p w14:paraId="5DDE09B5" w14:textId="77777777" w:rsidR="00130064" w:rsidRPr="00B41414" w:rsidRDefault="00130064" w:rsidP="00130064">
            <w:pPr>
              <w:pStyle w:val="TableCell0-2"/>
              <w:rPr>
                <w:rStyle w:val="ChItalBold"/>
              </w:rPr>
            </w:pPr>
            <w:r w:rsidRPr="00B41414">
              <w:rPr>
                <w:rStyle w:val="ChItalBold"/>
              </w:rPr>
              <w:t>dia</w:t>
            </w:r>
          </w:p>
        </w:tc>
        <w:tc>
          <w:tcPr>
            <w:tcW w:w="1247" w:type="dxa"/>
            <w:noWrap/>
            <w:vAlign w:val="center"/>
          </w:tcPr>
          <w:p w14:paraId="2A274916" w14:textId="77777777" w:rsidR="00130064" w:rsidRPr="00B41414" w:rsidRDefault="00130064" w:rsidP="00130064">
            <w:pPr>
              <w:pStyle w:val="TableCell0-2"/>
              <w:rPr>
                <w:rStyle w:val="ChItalBold"/>
              </w:rPr>
            </w:pPr>
            <w:r w:rsidRPr="00B41414">
              <w:rPr>
                <w:rStyle w:val="ChItalBold"/>
              </w:rPr>
              <w:t>de</w:t>
            </w:r>
          </w:p>
        </w:tc>
      </w:tr>
      <w:tr w:rsidR="00130064" w:rsidRPr="00360BB2" w14:paraId="70E51E9F" w14:textId="77777777" w:rsidTr="00AE2FFA">
        <w:tc>
          <w:tcPr>
            <w:tcW w:w="539" w:type="dxa"/>
            <w:noWrap/>
            <w:vAlign w:val="center"/>
          </w:tcPr>
          <w:p w14:paraId="61C4D2E9" w14:textId="77777777" w:rsidR="00130064" w:rsidRPr="0099608C" w:rsidRDefault="00130064" w:rsidP="00130064">
            <w:pPr>
              <w:pStyle w:val="TableCell2-0"/>
              <w:rPr>
                <w:rStyle w:val="ChSmallCaps"/>
              </w:rPr>
            </w:pPr>
            <w:r w:rsidRPr="0099608C">
              <w:rPr>
                <w:rStyle w:val="ChSmallCaps"/>
              </w:rPr>
              <w:t>1pl</w:t>
            </w:r>
          </w:p>
        </w:tc>
        <w:tc>
          <w:tcPr>
            <w:tcW w:w="1247" w:type="dxa"/>
            <w:noWrap/>
            <w:vAlign w:val="center"/>
          </w:tcPr>
          <w:p w14:paraId="56DC10F5" w14:textId="77777777" w:rsidR="00130064" w:rsidRPr="00B41414" w:rsidRDefault="00130064" w:rsidP="00130064">
            <w:pPr>
              <w:pStyle w:val="TableCell2-0"/>
              <w:rPr>
                <w:rStyle w:val="ChItalBold"/>
              </w:rPr>
            </w:pPr>
            <w:r w:rsidRPr="00B41414">
              <w:rPr>
                <w:rStyle w:val="ChItalBold"/>
              </w:rPr>
              <w:t>kitong</w:t>
            </w:r>
          </w:p>
        </w:tc>
        <w:tc>
          <w:tcPr>
            <w:tcW w:w="1247" w:type="dxa"/>
            <w:noWrap/>
            <w:vAlign w:val="center"/>
          </w:tcPr>
          <w:p w14:paraId="53835873" w14:textId="77777777" w:rsidR="00130064" w:rsidRPr="00B41414" w:rsidRDefault="00130064" w:rsidP="00130064">
            <w:pPr>
              <w:pStyle w:val="TableCell2-0"/>
              <w:rPr>
                <w:rStyle w:val="ChItalBold"/>
              </w:rPr>
            </w:pPr>
            <w:r w:rsidRPr="00B41414">
              <w:rPr>
                <w:rStyle w:val="ChItalBold"/>
              </w:rPr>
              <w:t>tong</w:t>
            </w:r>
          </w:p>
        </w:tc>
      </w:tr>
      <w:tr w:rsidR="00130064" w:rsidRPr="00360BB2" w14:paraId="15746158" w14:textId="77777777" w:rsidTr="00AE2FFA">
        <w:tc>
          <w:tcPr>
            <w:tcW w:w="539" w:type="dxa"/>
            <w:noWrap/>
            <w:vAlign w:val="center"/>
          </w:tcPr>
          <w:p w14:paraId="20D4BAB7" w14:textId="77777777" w:rsidR="00130064" w:rsidRPr="0099608C" w:rsidRDefault="00130064" w:rsidP="00130064">
            <w:pPr>
              <w:pStyle w:val="O0Nwnext"/>
              <w:rPr>
                <w:rStyle w:val="ChSmallCaps"/>
              </w:rPr>
            </w:pPr>
          </w:p>
        </w:tc>
        <w:tc>
          <w:tcPr>
            <w:tcW w:w="1247" w:type="dxa"/>
            <w:noWrap/>
            <w:vAlign w:val="center"/>
          </w:tcPr>
          <w:p w14:paraId="1C0BC930" w14:textId="77777777" w:rsidR="00130064" w:rsidRPr="00B41414" w:rsidRDefault="00130064" w:rsidP="00130064">
            <w:pPr>
              <w:pStyle w:val="O0Nwnext"/>
              <w:rPr>
                <w:rStyle w:val="ChItalBold"/>
              </w:rPr>
            </w:pPr>
            <w:r w:rsidRPr="00B41414">
              <w:rPr>
                <w:rStyle w:val="ChItalBold"/>
              </w:rPr>
              <w:t>kita</w:t>
            </w:r>
          </w:p>
        </w:tc>
        <w:tc>
          <w:tcPr>
            <w:tcW w:w="1247" w:type="dxa"/>
            <w:noWrap/>
            <w:vAlign w:val="center"/>
          </w:tcPr>
          <w:p w14:paraId="0B31ED97" w14:textId="77777777" w:rsidR="00130064" w:rsidRPr="00B41414" w:rsidRDefault="00130064" w:rsidP="00130064">
            <w:pPr>
              <w:pStyle w:val="O0Nwnext"/>
              <w:rPr>
                <w:rStyle w:val="ChItalBold"/>
              </w:rPr>
            </w:pPr>
            <w:r w:rsidRPr="00B41414">
              <w:rPr>
                <w:rStyle w:val="ChItalBold"/>
              </w:rPr>
              <w:t>ta</w:t>
            </w:r>
          </w:p>
        </w:tc>
      </w:tr>
      <w:tr w:rsidR="00130064" w:rsidRPr="00360BB2" w14:paraId="24F8290E" w14:textId="77777777" w:rsidTr="00AE2FFA">
        <w:tc>
          <w:tcPr>
            <w:tcW w:w="539" w:type="dxa"/>
            <w:noWrap/>
            <w:vAlign w:val="center"/>
          </w:tcPr>
          <w:p w14:paraId="2CC73C3F" w14:textId="77777777" w:rsidR="00130064" w:rsidRPr="0099608C" w:rsidRDefault="00130064" w:rsidP="00130064">
            <w:pPr>
              <w:pStyle w:val="O0Nwnext"/>
              <w:rPr>
                <w:rStyle w:val="ChSmallCaps"/>
              </w:rPr>
            </w:pPr>
          </w:p>
        </w:tc>
        <w:tc>
          <w:tcPr>
            <w:tcW w:w="1247" w:type="dxa"/>
            <w:noWrap/>
            <w:vAlign w:val="center"/>
          </w:tcPr>
          <w:p w14:paraId="725EF71A" w14:textId="77777777" w:rsidR="00130064" w:rsidRPr="00B41414" w:rsidRDefault="00130064" w:rsidP="00130064">
            <w:pPr>
              <w:pStyle w:val="O0Nwnext"/>
              <w:rPr>
                <w:rStyle w:val="ChItalBold"/>
              </w:rPr>
            </w:pPr>
            <w:r w:rsidRPr="00B41414">
              <w:rPr>
                <w:rStyle w:val="ChItalBold"/>
              </w:rPr>
              <w:t>kitorang</w:t>
            </w:r>
          </w:p>
        </w:tc>
        <w:tc>
          <w:tcPr>
            <w:tcW w:w="1247" w:type="dxa"/>
            <w:noWrap/>
            <w:vAlign w:val="center"/>
          </w:tcPr>
          <w:p w14:paraId="403AA5D1" w14:textId="77777777" w:rsidR="00130064" w:rsidRPr="00B41414" w:rsidRDefault="00130064" w:rsidP="00130064">
            <w:pPr>
              <w:pStyle w:val="O0Nwnext"/>
              <w:rPr>
                <w:rStyle w:val="ChItalBold"/>
              </w:rPr>
            </w:pPr>
            <w:r w:rsidRPr="00B41414">
              <w:rPr>
                <w:rStyle w:val="ChItalBold"/>
              </w:rPr>
              <w:t>torang</w:t>
            </w:r>
          </w:p>
        </w:tc>
      </w:tr>
      <w:tr w:rsidR="00130064" w:rsidRPr="00360BB2" w14:paraId="3C009F3B" w14:textId="77777777" w:rsidTr="00AE2FFA">
        <w:tc>
          <w:tcPr>
            <w:tcW w:w="539" w:type="dxa"/>
            <w:noWrap/>
            <w:vAlign w:val="center"/>
          </w:tcPr>
          <w:p w14:paraId="5F4BC7AA" w14:textId="77777777" w:rsidR="00130064" w:rsidRPr="0099608C" w:rsidRDefault="00130064" w:rsidP="00130064">
            <w:pPr>
              <w:pStyle w:val="O0Nwnext"/>
              <w:rPr>
                <w:rStyle w:val="ChSmallCaps"/>
              </w:rPr>
            </w:pPr>
            <w:r w:rsidRPr="0099608C">
              <w:rPr>
                <w:rStyle w:val="ChSmallCaps"/>
              </w:rPr>
              <w:t>2pl</w:t>
            </w:r>
          </w:p>
        </w:tc>
        <w:tc>
          <w:tcPr>
            <w:tcW w:w="1247" w:type="dxa"/>
            <w:noWrap/>
            <w:vAlign w:val="center"/>
          </w:tcPr>
          <w:p w14:paraId="7937ACD4" w14:textId="77777777" w:rsidR="00130064" w:rsidRPr="00B41414" w:rsidRDefault="00130064" w:rsidP="00130064">
            <w:pPr>
              <w:pStyle w:val="O0Nwnext"/>
              <w:rPr>
                <w:rStyle w:val="ChItalBold"/>
              </w:rPr>
            </w:pPr>
            <w:r w:rsidRPr="00B41414">
              <w:rPr>
                <w:rStyle w:val="ChItalBold"/>
              </w:rPr>
              <w:t>kamu</w:t>
            </w:r>
          </w:p>
        </w:tc>
        <w:tc>
          <w:tcPr>
            <w:tcW w:w="1247" w:type="dxa"/>
            <w:noWrap/>
            <w:vAlign w:val="center"/>
          </w:tcPr>
          <w:p w14:paraId="67EE4CAE" w14:textId="77777777" w:rsidR="00130064" w:rsidRPr="00B41414" w:rsidRDefault="00130064" w:rsidP="00130064">
            <w:pPr>
              <w:pStyle w:val="O0Nwnext"/>
              <w:rPr>
                <w:rStyle w:val="ChItalBold"/>
              </w:rPr>
            </w:pPr>
            <w:r w:rsidRPr="00B41414">
              <w:rPr>
                <w:rStyle w:val="ChItalBold"/>
              </w:rPr>
              <w:t>kam</w:t>
            </w:r>
          </w:p>
        </w:tc>
      </w:tr>
      <w:tr w:rsidR="00130064" w:rsidRPr="00360BB2" w14:paraId="5E045267" w14:textId="77777777" w:rsidTr="00AE2FFA">
        <w:tc>
          <w:tcPr>
            <w:tcW w:w="539" w:type="dxa"/>
            <w:noWrap/>
            <w:vAlign w:val="center"/>
          </w:tcPr>
          <w:p w14:paraId="7EE9631C" w14:textId="77777777" w:rsidR="00130064" w:rsidRPr="0099608C" w:rsidRDefault="00130064" w:rsidP="00130064">
            <w:pPr>
              <w:pStyle w:val="TableCell0-2Break"/>
              <w:rPr>
                <w:rStyle w:val="ChSmallCaps"/>
              </w:rPr>
            </w:pPr>
            <w:r w:rsidRPr="0099608C">
              <w:rPr>
                <w:rStyle w:val="ChSmallCaps"/>
              </w:rPr>
              <w:t>3pl</w:t>
            </w:r>
          </w:p>
        </w:tc>
        <w:tc>
          <w:tcPr>
            <w:tcW w:w="1247" w:type="dxa"/>
            <w:noWrap/>
            <w:vAlign w:val="center"/>
          </w:tcPr>
          <w:p w14:paraId="5A8C30B7" w14:textId="77777777" w:rsidR="00130064" w:rsidRPr="00B41414" w:rsidRDefault="00130064" w:rsidP="00130064">
            <w:pPr>
              <w:pStyle w:val="TableCell0-2Break"/>
              <w:rPr>
                <w:rStyle w:val="ChItalBold"/>
              </w:rPr>
            </w:pPr>
            <w:r w:rsidRPr="00B41414">
              <w:rPr>
                <w:rStyle w:val="ChItalBold"/>
              </w:rPr>
              <w:t>dorang</w:t>
            </w:r>
          </w:p>
        </w:tc>
        <w:tc>
          <w:tcPr>
            <w:tcW w:w="1247" w:type="dxa"/>
            <w:noWrap/>
            <w:vAlign w:val="center"/>
          </w:tcPr>
          <w:p w14:paraId="4F35CCF2" w14:textId="77777777" w:rsidR="00130064" w:rsidRPr="00B41414" w:rsidRDefault="00130064" w:rsidP="00130064">
            <w:pPr>
              <w:pStyle w:val="TableCell0-2Break"/>
              <w:rPr>
                <w:rStyle w:val="ChItalBold"/>
              </w:rPr>
            </w:pPr>
            <w:r w:rsidRPr="00B41414">
              <w:rPr>
                <w:rStyle w:val="ChItalBold"/>
              </w:rPr>
              <w:t>dong</w:t>
            </w:r>
          </w:p>
        </w:tc>
      </w:tr>
    </w:tbl>
    <w:p w14:paraId="66DA283C" w14:textId="77777777" w:rsidR="00130064" w:rsidRDefault="00130064" w:rsidP="00130064">
      <w:pPr>
        <w:pStyle w:val="Body0000after05before"/>
      </w:pPr>
      <w:r>
        <w:t>Each personal pronoun</w:t>
      </w:r>
      <w:r w:rsidR="00CF0535">
        <w:t xml:space="preserve">, except for </w:t>
      </w:r>
      <w:r w:rsidR="00CF0535" w:rsidRPr="00CF0535">
        <w:rPr>
          <w:rStyle w:val="ChSmallCaps"/>
        </w:rPr>
        <w:t>2sg</w:t>
      </w:r>
      <w:r w:rsidR="00CF0535">
        <w:t>,</w:t>
      </w:r>
      <w:r>
        <w:t xml:space="preserve"> has at le</w:t>
      </w:r>
      <w:r w:rsidR="00CF0535">
        <w:t>ast one long and one short form</w:t>
      </w:r>
      <w:r>
        <w:t xml:space="preserve">. The use of the long and short pronoun forms does not mark grammatical distinctions but represents speaker preferences. These distributional preferences are discussed in detail in </w:t>
      </w:r>
      <w:r w:rsidRPr="00674BB1">
        <w:t>§</w:t>
      </w:r>
      <w:r w:rsidR="00BC786D">
        <w:fldChar w:fldCharType="begin"/>
      </w:r>
      <w:r w:rsidR="00BC786D">
        <w:instrText xml:space="preserve"> REF _Ref351452338 \w \h </w:instrText>
      </w:r>
      <w:r w:rsidR="00BC786D">
        <w:fldChar w:fldCharType="separate"/>
      </w:r>
      <w:r w:rsidR="00154D81">
        <w:rPr>
          <w:cs/>
        </w:rPr>
        <w:t>‎</w:t>
      </w:r>
      <w:r w:rsidR="00154D81">
        <w:t>6.1.1</w:t>
      </w:r>
      <w:r w:rsidR="00BC786D">
        <w:fldChar w:fldCharType="end"/>
      </w:r>
      <w:r>
        <w:t>.</w:t>
      </w:r>
    </w:p>
    <w:p w14:paraId="5A467870" w14:textId="77777777" w:rsidR="00130064" w:rsidRDefault="00130064" w:rsidP="00C657D2">
      <w:pPr>
        <w:pStyle w:val="Body0505after"/>
      </w:pPr>
      <w:r>
        <w:t>The Papuan Malay personal pronouns have the following distributional properties:</w:t>
      </w:r>
    </w:p>
    <w:p w14:paraId="5C873714" w14:textId="77777777" w:rsidR="00130064" w:rsidRDefault="00130064" w:rsidP="006D26B6">
      <w:pPr>
        <w:pStyle w:val="I0Indented"/>
        <w:numPr>
          <w:ilvl w:val="0"/>
          <w:numId w:val="62"/>
        </w:numPr>
      </w:pPr>
      <w:r>
        <w:t>Substitution for noun phrases (pronominal uses) (</w:t>
      </w:r>
      <w:r w:rsidRPr="00674BB1">
        <w:t>§</w:t>
      </w:r>
      <w:r w:rsidR="00BC786D">
        <w:fldChar w:fldCharType="begin"/>
      </w:r>
      <w:r w:rsidR="00BC786D">
        <w:instrText xml:space="preserve"> REF _Ref352678462 \w \h </w:instrText>
      </w:r>
      <w:r w:rsidR="00BC786D">
        <w:fldChar w:fldCharType="separate"/>
      </w:r>
      <w:r w:rsidR="00154D81">
        <w:rPr>
          <w:cs/>
        </w:rPr>
        <w:t>‎</w:t>
      </w:r>
      <w:r w:rsidR="00154D81">
        <w:t>6.1</w:t>
      </w:r>
      <w:r w:rsidR="00BC786D">
        <w:fldChar w:fldCharType="end"/>
      </w:r>
      <w:r>
        <w:t>)</w:t>
      </w:r>
      <w:r w:rsidR="004C51A7">
        <w:t>.</w:t>
      </w:r>
    </w:p>
    <w:p w14:paraId="4A58E4AA" w14:textId="36027A1C" w:rsidR="00130064" w:rsidRDefault="00130064" w:rsidP="006D26B6">
      <w:pPr>
        <w:pStyle w:val="I0Indented"/>
        <w:numPr>
          <w:ilvl w:val="0"/>
          <w:numId w:val="62"/>
        </w:numPr>
      </w:pPr>
      <w:r>
        <w:t xml:space="preserve">Modification with demonstratives, locatives, numerals, quantifiers, </w:t>
      </w:r>
      <w:r w:rsidR="008C368B">
        <w:t xml:space="preserve">prepositional phrases, </w:t>
      </w:r>
      <w:r>
        <w:t>and/or relative clauses (pronominal uses</w:t>
      </w:r>
      <w:r w:rsidR="000E20F4">
        <w:t>)</w:t>
      </w:r>
      <w:r>
        <w:t xml:space="preserve"> (</w:t>
      </w:r>
      <w:r w:rsidRPr="00674BB1">
        <w:t>§</w:t>
      </w:r>
      <w:r w:rsidR="00BC786D">
        <w:fldChar w:fldCharType="begin"/>
      </w:r>
      <w:r w:rsidR="00BC786D">
        <w:instrText xml:space="preserve"> REF _Ref352678462 \w \h </w:instrText>
      </w:r>
      <w:r w:rsidR="00BC786D">
        <w:fldChar w:fldCharType="separate"/>
      </w:r>
      <w:r w:rsidR="00154D81">
        <w:rPr>
          <w:cs/>
        </w:rPr>
        <w:t>‎</w:t>
      </w:r>
      <w:r w:rsidR="00154D81">
        <w:t>6.1</w:t>
      </w:r>
      <w:r w:rsidR="00BC786D">
        <w:fldChar w:fldCharType="end"/>
      </w:r>
      <w:r>
        <w:t>).</w:t>
      </w:r>
    </w:p>
    <w:p w14:paraId="4F4924E6" w14:textId="77777777" w:rsidR="00130064" w:rsidRDefault="00130064" w:rsidP="006D26B6">
      <w:pPr>
        <w:pStyle w:val="I05I"/>
        <w:numPr>
          <w:ilvl w:val="0"/>
          <w:numId w:val="62"/>
        </w:numPr>
      </w:pPr>
      <w:r>
        <w:t xml:space="preserve">Co-occurrence with noun phrases (adnominal uses): </w:t>
      </w:r>
      <w:r w:rsidRPr="0099608C">
        <w:rPr>
          <w:rStyle w:val="ChSmallCaps"/>
        </w:rPr>
        <w:t>n</w:t>
      </w:r>
      <w:r w:rsidR="000600EB">
        <w:rPr>
          <w:rStyle w:val="ChSmallCaps"/>
        </w:rPr>
        <w:t>/n</w:t>
      </w:r>
      <w:r w:rsidRPr="0099608C">
        <w:rPr>
          <w:rStyle w:val="ChSmallCaps"/>
        </w:rPr>
        <w:t>p</w:t>
      </w:r>
      <w:r w:rsidRPr="00D32413">
        <w:t xml:space="preserve"> </w:t>
      </w:r>
      <w:r w:rsidRPr="0099608C">
        <w:rPr>
          <w:rStyle w:val="ChSmallCaps"/>
        </w:rPr>
        <w:t>pro</w:t>
      </w:r>
      <w:r w:rsidRPr="00D32413">
        <w:t xml:space="preserve"> </w:t>
      </w:r>
      <w:r w:rsidRPr="00372706">
        <w:t>(</w:t>
      </w:r>
      <w:r w:rsidRPr="00674BB1">
        <w:t>§</w:t>
      </w:r>
      <w:r w:rsidR="00BC786D">
        <w:fldChar w:fldCharType="begin"/>
      </w:r>
      <w:r w:rsidR="00BC786D">
        <w:instrText xml:space="preserve"> REF _Ref352678481 \w \h </w:instrText>
      </w:r>
      <w:r w:rsidR="00BC786D">
        <w:fldChar w:fldCharType="separate"/>
      </w:r>
      <w:r w:rsidR="00154D81">
        <w:rPr>
          <w:cs/>
        </w:rPr>
        <w:t>‎</w:t>
      </w:r>
      <w:r w:rsidR="00154D81">
        <w:t>6.2</w:t>
      </w:r>
      <w:r w:rsidR="00BC786D">
        <w:fldChar w:fldCharType="end"/>
      </w:r>
      <w:r w:rsidRPr="00C92FB5">
        <w:t>)</w:t>
      </w:r>
      <w:r w:rsidRPr="0099608C">
        <w:rPr>
          <w:rStyle w:val="ChSmallCaps"/>
        </w:rPr>
        <w:t>.</w:t>
      </w:r>
    </w:p>
    <w:p w14:paraId="44196EE9" w14:textId="77777777" w:rsidR="00130064" w:rsidRDefault="00130064" w:rsidP="00C657D2">
      <w:pPr>
        <w:pStyle w:val="Body0005after"/>
      </w:pPr>
      <w:r>
        <w:t>Personal pronoun</w:t>
      </w:r>
      <w:r w:rsidR="00305A45">
        <w:t xml:space="preserve">s </w:t>
      </w:r>
      <w:r>
        <w:t>are distinct from other</w:t>
      </w:r>
      <w:r w:rsidRPr="00674BB1">
        <w:t xml:space="preserve"> word classes such as </w:t>
      </w:r>
      <w:r>
        <w:t xml:space="preserve">nouns </w:t>
      </w:r>
      <w:r w:rsidRPr="00674BB1">
        <w:t>(§</w:t>
      </w:r>
      <w:r>
        <w:fldChar w:fldCharType="begin"/>
      </w:r>
      <w:r>
        <w:instrText xml:space="preserve"> REF _Ref353282651 \w \h </w:instrText>
      </w:r>
      <w:r>
        <w:fldChar w:fldCharType="separate"/>
      </w:r>
      <w:r w:rsidR="00154D81">
        <w:rPr>
          <w:cs/>
        </w:rPr>
        <w:t>‎</w:t>
      </w:r>
      <w:r w:rsidR="00154D81">
        <w:t>5.2</w:t>
      </w:r>
      <w:r>
        <w:fldChar w:fldCharType="end"/>
      </w:r>
      <w:r w:rsidRPr="00674BB1">
        <w:t xml:space="preserve">) </w:t>
      </w:r>
      <w:r>
        <w:t>and</w:t>
      </w:r>
      <w:r w:rsidRPr="00674BB1">
        <w:t xml:space="preserve"> </w:t>
      </w:r>
      <w:r>
        <w:t xml:space="preserve">demonstratives </w:t>
      </w:r>
      <w:r w:rsidRPr="00674BB1">
        <w:t>(§</w:t>
      </w:r>
      <w:r>
        <w:fldChar w:fldCharType="begin"/>
      </w:r>
      <w:r>
        <w:instrText xml:space="preserve"> REF _Ref350501736 \w \h </w:instrText>
      </w:r>
      <w:r>
        <w:fldChar w:fldCharType="separate"/>
      </w:r>
      <w:r w:rsidR="00154D81">
        <w:rPr>
          <w:cs/>
        </w:rPr>
        <w:t>‎</w:t>
      </w:r>
      <w:r w:rsidR="00154D81">
        <w:t>5.6</w:t>
      </w:r>
      <w:r>
        <w:fldChar w:fldCharType="end"/>
      </w:r>
      <w:r w:rsidRPr="00674BB1">
        <w:t>)</w:t>
      </w:r>
      <w:r>
        <w:t xml:space="preserve"> in terms of the following distributional properties:</w:t>
      </w:r>
    </w:p>
    <w:p w14:paraId="1EC0B4F1" w14:textId="0D2C0AC1" w:rsidR="00130064" w:rsidRDefault="00130064" w:rsidP="006D26B6">
      <w:pPr>
        <w:pStyle w:val="I0Indented"/>
        <w:numPr>
          <w:ilvl w:val="0"/>
          <w:numId w:val="61"/>
        </w:numPr>
      </w:pPr>
      <w:r>
        <w:t>Personal pronouns are distinct from nouns in that personal pronouns (a) very commonly modify nouns, while nouns do not modify personal pronouns</w:t>
      </w:r>
      <w:r w:rsidR="007F7CF5">
        <w:t xml:space="preserve">, </w:t>
      </w:r>
      <w:r w:rsidR="00960DDB">
        <w:t>(b) are modified with numerals/quantifiers in post-head position, while with nouns the modifying numerals/quantifiers can also occur in pre-head position</w:t>
      </w:r>
      <w:r w:rsidR="007F7CF5">
        <w:t>,</w:t>
      </w:r>
      <w:r w:rsidR="00556D5E">
        <w:t xml:space="preserve"> and (c</w:t>
      </w:r>
      <w:r>
        <w:t xml:space="preserve">) only designate the possessor in </w:t>
      </w:r>
      <w:r>
        <w:rPr>
          <w:rFonts w:eastAsia="Arial Unicode MS"/>
        </w:rPr>
        <w:t>adnominal possessive constructions</w:t>
      </w:r>
      <w:r>
        <w:t>, while nouns can also express the possessum.</w:t>
      </w:r>
    </w:p>
    <w:p w14:paraId="61EA4249" w14:textId="7847A1EA" w:rsidR="00130064" w:rsidRPr="0084134E" w:rsidRDefault="00130064" w:rsidP="0047341E">
      <w:pPr>
        <w:pStyle w:val="I05I"/>
        <w:numPr>
          <w:ilvl w:val="0"/>
          <w:numId w:val="61"/>
        </w:numPr>
      </w:pPr>
      <w:r w:rsidRPr="0084134E">
        <w:t xml:space="preserve">Unlike demonstratives, </w:t>
      </w:r>
      <w:r>
        <w:t>personal pronoun</w:t>
      </w:r>
      <w:r w:rsidRPr="0084134E">
        <w:t>s (a) express person and number, (b) signal definiteness, while demonstratives indicate specificity</w:t>
      </w:r>
      <w:r w:rsidR="00F05A45">
        <w:t>,</w:t>
      </w:r>
      <w:bookmarkStart w:id="2425" w:name="_Ref389055362"/>
      <w:r w:rsidR="0047341E" w:rsidRPr="00FD6A8C">
        <w:rPr>
          <w:rStyle w:val="FootnoteReference"/>
        </w:rPr>
        <w:footnoteReference w:id="164"/>
      </w:r>
      <w:bookmarkEnd w:id="2425"/>
      <w:r w:rsidR="00F05A45">
        <w:t xml:space="preserve"> and (c) cannot be stacked</w:t>
      </w:r>
      <w:r w:rsidRPr="0084134E">
        <w:t>.</w:t>
      </w:r>
    </w:p>
    <w:p w14:paraId="72FDE852" w14:textId="2EC9FAEB" w:rsidR="00130064" w:rsidRDefault="00130064" w:rsidP="00130064">
      <w:pPr>
        <w:pStyle w:val="Body0010after"/>
      </w:pPr>
      <w:r>
        <w:t xml:space="preserve">The personal pronouns have pronominal and adnominal uses. This is illustrated with two examples. The utterance in </w:t>
      </w:r>
      <w:r>
        <w:fldChar w:fldCharType="begin"/>
      </w:r>
      <w:r>
        <w:instrText xml:space="preserve"> REF _Ref353279710 \h </w:instrText>
      </w:r>
      <w:r>
        <w:fldChar w:fldCharType="separate"/>
      </w:r>
      <w:r w:rsidR="00154D81" w:rsidRPr="00856563">
        <w:t>(</w:t>
      </w:r>
      <w:r w:rsidR="00154D81">
        <w:rPr>
          <w:noProof/>
        </w:rPr>
        <w:t>201</w:t>
      </w:r>
      <w:r w:rsidR="00154D81" w:rsidRPr="00856563">
        <w:t>)</w:t>
      </w:r>
      <w:r>
        <w:fldChar w:fldCharType="end"/>
      </w:r>
      <w:r>
        <w:t xml:space="preserve"> demonstrates the pronominal uses of short </w:t>
      </w:r>
      <w:r w:rsidRPr="00B136C7">
        <w:rPr>
          <w:rStyle w:val="ChItalBold"/>
        </w:rPr>
        <w:t>sa</w:t>
      </w:r>
      <w:r>
        <w:t xml:space="preserve"> </w:t>
      </w:r>
      <w:r w:rsidR="00B7093A">
        <w:t>‘</w:t>
      </w:r>
      <w:r w:rsidRPr="0099608C">
        <w:rPr>
          <w:rStyle w:val="ChSmallCaps"/>
        </w:rPr>
        <w:t>1sg</w:t>
      </w:r>
      <w:r w:rsidR="00B7093A">
        <w:t>’</w:t>
      </w:r>
      <w:r>
        <w:t xml:space="preserve"> and long </w:t>
      </w:r>
      <w:r w:rsidRPr="00B136C7">
        <w:rPr>
          <w:rStyle w:val="ChItalBold"/>
        </w:rPr>
        <w:t>dia</w:t>
      </w:r>
      <w:r>
        <w:t xml:space="preserve"> </w:t>
      </w:r>
      <w:r w:rsidR="00B7093A">
        <w:t>‘</w:t>
      </w:r>
      <w:r w:rsidRPr="0099608C">
        <w:rPr>
          <w:rStyle w:val="ChSmallCaps"/>
        </w:rPr>
        <w:t>3sg</w:t>
      </w:r>
      <w:r w:rsidR="00B7093A">
        <w:t>’</w:t>
      </w:r>
      <w:r>
        <w:t xml:space="preserve">, while the example in </w:t>
      </w:r>
      <w:r>
        <w:fldChar w:fldCharType="begin"/>
      </w:r>
      <w:r>
        <w:instrText xml:space="preserve"> REF _Ref353281436 \h </w:instrText>
      </w:r>
      <w:r>
        <w:fldChar w:fldCharType="separate"/>
      </w:r>
      <w:r w:rsidR="00154D81" w:rsidRPr="00856563">
        <w:t>(</w:t>
      </w:r>
      <w:r w:rsidR="00154D81">
        <w:rPr>
          <w:noProof/>
        </w:rPr>
        <w:t>202</w:t>
      </w:r>
      <w:r w:rsidR="00154D81" w:rsidRPr="00856563">
        <w:t>)</w:t>
      </w:r>
      <w:r>
        <w:fldChar w:fldCharType="end"/>
      </w:r>
      <w:r>
        <w:t xml:space="preserve"> shows the adnominal uses of short </w:t>
      </w:r>
      <w:r w:rsidRPr="00B136C7">
        <w:rPr>
          <w:rStyle w:val="ChItalBold"/>
        </w:rPr>
        <w:t>dong</w:t>
      </w:r>
      <w:r>
        <w:t xml:space="preserve"> </w:t>
      </w:r>
      <w:r w:rsidR="00B7093A">
        <w:t>‘</w:t>
      </w:r>
      <w:r w:rsidRPr="0099608C">
        <w:rPr>
          <w:rStyle w:val="ChSmallCaps"/>
        </w:rPr>
        <w:t>3pl</w:t>
      </w:r>
      <w:r w:rsidR="00B7093A">
        <w:t>’</w:t>
      </w:r>
      <w:r>
        <w:t xml:space="preserve">. The personal pronouns are discussed in detail in Chapter </w:t>
      </w:r>
      <w:r w:rsidR="00222C8F">
        <w:fldChar w:fldCharType="begin"/>
      </w:r>
      <w:r w:rsidR="00222C8F">
        <w:instrText xml:space="preserve"> REF _Ref354490894 \w \h </w:instrText>
      </w:r>
      <w:r w:rsidR="00222C8F">
        <w:fldChar w:fldCharType="separate"/>
      </w:r>
      <w:r w:rsidR="00154D81">
        <w:rPr>
          <w:cs/>
        </w:rPr>
        <w:t>‎</w:t>
      </w:r>
      <w:r w:rsidR="00154D81">
        <w:t>6</w:t>
      </w:r>
      <w:r w:rsidR="00222C8F">
        <w:fldChar w:fldCharType="end"/>
      </w:r>
      <w:r>
        <w:t>.</w:t>
      </w:r>
    </w:p>
    <w:tbl>
      <w:tblPr>
        <w:tblW w:w="6397" w:type="dxa"/>
        <w:tblCellMar>
          <w:left w:w="42" w:type="dxa"/>
          <w:right w:w="42" w:type="dxa"/>
        </w:tblCellMar>
        <w:tblLook w:val="01E0" w:firstRow="1" w:lastRow="1" w:firstColumn="1" w:lastColumn="1" w:noHBand="0" w:noVBand="0"/>
      </w:tblPr>
      <w:tblGrid>
        <w:gridCol w:w="709"/>
        <w:gridCol w:w="584"/>
        <w:gridCol w:w="706"/>
        <w:gridCol w:w="489"/>
        <w:gridCol w:w="684"/>
        <w:gridCol w:w="740"/>
        <w:gridCol w:w="489"/>
        <w:gridCol w:w="706"/>
        <w:gridCol w:w="584"/>
        <w:gridCol w:w="706"/>
      </w:tblGrid>
      <w:tr w:rsidR="00AC23C4" w:rsidRPr="005D0663" w14:paraId="2E9559E3" w14:textId="77777777" w:rsidTr="00AC23C4">
        <w:tc>
          <w:tcPr>
            <w:tcW w:w="709" w:type="dxa"/>
            <w:shd w:val="clear" w:color="auto" w:fill="auto"/>
          </w:tcPr>
          <w:p w14:paraId="11C69105" w14:textId="77777777" w:rsidR="00130064" w:rsidRPr="00953F60" w:rsidRDefault="00130064" w:rsidP="00130064">
            <w:pPr>
              <w:pStyle w:val="O0Nwnext"/>
            </w:pPr>
            <w:bookmarkStart w:id="2430" w:name="_Ref353279710"/>
            <w:r w:rsidRPr="00856563">
              <w:t>(</w:t>
            </w:r>
            <w:fldSimple w:instr=" SEQ ( \* ARABIC \s 1 ">
              <w:r w:rsidR="00154D81">
                <w:rPr>
                  <w:noProof/>
                </w:rPr>
                <w:t>201</w:t>
              </w:r>
            </w:fldSimple>
            <w:r w:rsidRPr="00856563">
              <w:t>)</w:t>
            </w:r>
            <w:bookmarkEnd w:id="2430"/>
          </w:p>
        </w:tc>
        <w:tc>
          <w:tcPr>
            <w:tcW w:w="584" w:type="dxa"/>
            <w:shd w:val="clear" w:color="auto" w:fill="auto"/>
          </w:tcPr>
          <w:p w14:paraId="09B630C8" w14:textId="77777777" w:rsidR="00130064" w:rsidRPr="001A07E1" w:rsidRDefault="00DC49D5" w:rsidP="00130064">
            <w:pPr>
              <w:pStyle w:val="Text"/>
            </w:pPr>
            <w:r>
              <w:t>ana</w:t>
            </w:r>
          </w:p>
        </w:tc>
        <w:tc>
          <w:tcPr>
            <w:tcW w:w="706" w:type="dxa"/>
            <w:shd w:val="clear" w:color="auto" w:fill="auto"/>
          </w:tcPr>
          <w:p w14:paraId="2D7A1278" w14:textId="77777777" w:rsidR="00130064" w:rsidRPr="001A07E1" w:rsidRDefault="00130064" w:rsidP="00130064">
            <w:pPr>
              <w:pStyle w:val="Text"/>
            </w:pPr>
            <w:r w:rsidRPr="001A07E1">
              <w:t>itu</w:t>
            </w:r>
          </w:p>
        </w:tc>
        <w:tc>
          <w:tcPr>
            <w:tcW w:w="489" w:type="dxa"/>
            <w:shd w:val="clear" w:color="auto" w:fill="auto"/>
          </w:tcPr>
          <w:p w14:paraId="3F2346B5" w14:textId="77777777" w:rsidR="00130064" w:rsidRPr="00961114" w:rsidRDefault="00130064" w:rsidP="00130064">
            <w:pPr>
              <w:pStyle w:val="Text"/>
              <w:rPr>
                <w:rStyle w:val="ChBlueBold"/>
              </w:rPr>
            </w:pPr>
            <w:r w:rsidRPr="00961114">
              <w:rPr>
                <w:rStyle w:val="ChBlueBold"/>
              </w:rPr>
              <w:t>sa</w:t>
            </w:r>
          </w:p>
        </w:tc>
        <w:tc>
          <w:tcPr>
            <w:tcW w:w="684" w:type="dxa"/>
            <w:shd w:val="clear" w:color="auto" w:fill="auto"/>
          </w:tcPr>
          <w:p w14:paraId="475C61AC" w14:textId="77777777" w:rsidR="00130064" w:rsidRPr="001A07E1" w:rsidRDefault="00130064" w:rsidP="00130064">
            <w:pPr>
              <w:pStyle w:val="Text"/>
            </w:pPr>
            <w:r w:rsidRPr="001A07E1">
              <w:t>paling</w:t>
            </w:r>
          </w:p>
        </w:tc>
        <w:tc>
          <w:tcPr>
            <w:tcW w:w="740" w:type="dxa"/>
            <w:shd w:val="clear" w:color="auto" w:fill="auto"/>
          </w:tcPr>
          <w:p w14:paraId="3E1BEE1C" w14:textId="77777777" w:rsidR="00130064" w:rsidRPr="001A07E1" w:rsidRDefault="00130064" w:rsidP="00130064">
            <w:pPr>
              <w:pStyle w:val="Text"/>
            </w:pPr>
            <w:r w:rsidRPr="001A07E1">
              <w:t>sayang</w:t>
            </w:r>
          </w:p>
        </w:tc>
        <w:tc>
          <w:tcPr>
            <w:tcW w:w="489" w:type="dxa"/>
            <w:shd w:val="clear" w:color="auto" w:fill="auto"/>
          </w:tcPr>
          <w:p w14:paraId="508A6DDB" w14:textId="77777777" w:rsidR="00130064" w:rsidRPr="00961114" w:rsidRDefault="00130064" w:rsidP="00130064">
            <w:pPr>
              <w:pStyle w:val="Text"/>
              <w:rPr>
                <w:rStyle w:val="ChBlueBold"/>
              </w:rPr>
            </w:pPr>
            <w:r w:rsidRPr="00961114">
              <w:rPr>
                <w:rStyle w:val="ChBlueBold"/>
              </w:rPr>
              <w:t>dia</w:t>
            </w:r>
          </w:p>
        </w:tc>
        <w:tc>
          <w:tcPr>
            <w:tcW w:w="706" w:type="dxa"/>
            <w:shd w:val="clear" w:color="auto" w:fill="auto"/>
          </w:tcPr>
          <w:p w14:paraId="69A5418C" w14:textId="77777777" w:rsidR="00130064" w:rsidRPr="00961114" w:rsidRDefault="00130064" w:rsidP="00130064">
            <w:pPr>
              <w:pStyle w:val="Text"/>
              <w:rPr>
                <w:rStyle w:val="ChBlueBold"/>
              </w:rPr>
            </w:pPr>
            <w:r w:rsidRPr="00961114">
              <w:rPr>
                <w:rStyle w:val="ChBlueBold"/>
              </w:rPr>
              <w:t>tu</w:t>
            </w:r>
          </w:p>
        </w:tc>
        <w:tc>
          <w:tcPr>
            <w:tcW w:w="584" w:type="dxa"/>
            <w:shd w:val="clear" w:color="auto" w:fill="auto"/>
          </w:tcPr>
          <w:p w14:paraId="03D093A5" w14:textId="77777777" w:rsidR="00130064" w:rsidRPr="001A07E1" w:rsidRDefault="00DC49D5" w:rsidP="00130064">
            <w:pPr>
              <w:pStyle w:val="Text"/>
            </w:pPr>
            <w:r>
              <w:t>ana</w:t>
            </w:r>
          </w:p>
        </w:tc>
        <w:tc>
          <w:tcPr>
            <w:tcW w:w="706" w:type="dxa"/>
            <w:shd w:val="clear" w:color="auto" w:fill="auto"/>
          </w:tcPr>
          <w:p w14:paraId="73BCD71D" w14:textId="77777777" w:rsidR="00130064" w:rsidRPr="001A07E1" w:rsidRDefault="00130064" w:rsidP="00130064">
            <w:pPr>
              <w:pStyle w:val="Text"/>
            </w:pPr>
            <w:r w:rsidRPr="001A07E1">
              <w:t>itu</w:t>
            </w:r>
          </w:p>
        </w:tc>
      </w:tr>
      <w:tr w:rsidR="00AC23C4" w:rsidRPr="00AC23C4" w14:paraId="330DE321" w14:textId="77777777" w:rsidTr="00AC23C4">
        <w:tc>
          <w:tcPr>
            <w:tcW w:w="709" w:type="dxa"/>
            <w:shd w:val="clear" w:color="auto" w:fill="auto"/>
          </w:tcPr>
          <w:p w14:paraId="32A6381A" w14:textId="77777777" w:rsidR="00130064" w:rsidRPr="001A07E1" w:rsidRDefault="00130064" w:rsidP="00130064">
            <w:pPr>
              <w:pStyle w:val="GlossEng"/>
            </w:pPr>
          </w:p>
        </w:tc>
        <w:tc>
          <w:tcPr>
            <w:tcW w:w="584" w:type="dxa"/>
            <w:shd w:val="clear" w:color="auto" w:fill="auto"/>
          </w:tcPr>
          <w:p w14:paraId="2DC300BB" w14:textId="77777777" w:rsidR="00130064" w:rsidRPr="001A07E1" w:rsidRDefault="00130064" w:rsidP="00130064">
            <w:pPr>
              <w:pStyle w:val="GlossEng"/>
            </w:pPr>
            <w:r w:rsidRPr="001A07E1">
              <w:t>child</w:t>
            </w:r>
          </w:p>
        </w:tc>
        <w:tc>
          <w:tcPr>
            <w:tcW w:w="706" w:type="dxa"/>
            <w:shd w:val="clear" w:color="auto" w:fill="auto"/>
          </w:tcPr>
          <w:p w14:paraId="2CFFE41F" w14:textId="77777777" w:rsidR="00130064" w:rsidRPr="0099608C" w:rsidRDefault="00130064" w:rsidP="00130064">
            <w:pPr>
              <w:pStyle w:val="GlossEng"/>
              <w:rPr>
                <w:rStyle w:val="ChSmallCaps"/>
              </w:rPr>
            </w:pPr>
            <w:r w:rsidRPr="0099608C">
              <w:rPr>
                <w:rStyle w:val="ChSmallCaps"/>
              </w:rPr>
              <w:t>d.dist</w:t>
            </w:r>
          </w:p>
        </w:tc>
        <w:tc>
          <w:tcPr>
            <w:tcW w:w="489" w:type="dxa"/>
            <w:shd w:val="clear" w:color="auto" w:fill="auto"/>
          </w:tcPr>
          <w:p w14:paraId="6FDF3919" w14:textId="77777777" w:rsidR="00130064" w:rsidRPr="0099608C" w:rsidRDefault="00130064" w:rsidP="00130064">
            <w:pPr>
              <w:pStyle w:val="GlossEng"/>
              <w:rPr>
                <w:rStyle w:val="ChSmallCaps"/>
              </w:rPr>
            </w:pPr>
            <w:r w:rsidRPr="0099608C">
              <w:rPr>
                <w:rStyle w:val="ChSmallCaps"/>
              </w:rPr>
              <w:t>1sg</w:t>
            </w:r>
          </w:p>
        </w:tc>
        <w:tc>
          <w:tcPr>
            <w:tcW w:w="684" w:type="dxa"/>
            <w:shd w:val="clear" w:color="auto" w:fill="auto"/>
          </w:tcPr>
          <w:p w14:paraId="619E6AFE" w14:textId="77777777" w:rsidR="00130064" w:rsidRPr="001A07E1" w:rsidRDefault="00130064" w:rsidP="00130064">
            <w:pPr>
              <w:pStyle w:val="GlossEng"/>
            </w:pPr>
            <w:r w:rsidRPr="001A07E1">
              <w:t>most</w:t>
            </w:r>
          </w:p>
        </w:tc>
        <w:tc>
          <w:tcPr>
            <w:tcW w:w="740" w:type="dxa"/>
            <w:shd w:val="clear" w:color="auto" w:fill="auto"/>
          </w:tcPr>
          <w:p w14:paraId="157B764E" w14:textId="77777777" w:rsidR="00130064" w:rsidRPr="001A07E1" w:rsidRDefault="00130064" w:rsidP="00130064">
            <w:pPr>
              <w:pStyle w:val="GlossEng"/>
            </w:pPr>
            <w:r w:rsidRPr="001A07E1">
              <w:t>love</w:t>
            </w:r>
          </w:p>
        </w:tc>
        <w:tc>
          <w:tcPr>
            <w:tcW w:w="489" w:type="dxa"/>
            <w:shd w:val="clear" w:color="auto" w:fill="auto"/>
          </w:tcPr>
          <w:p w14:paraId="3C76549F" w14:textId="77777777" w:rsidR="00130064" w:rsidRPr="0099608C" w:rsidRDefault="00130064" w:rsidP="00130064">
            <w:pPr>
              <w:pStyle w:val="GlossEng"/>
              <w:rPr>
                <w:rStyle w:val="ChSmallCaps"/>
              </w:rPr>
            </w:pPr>
            <w:r w:rsidRPr="0099608C">
              <w:rPr>
                <w:rStyle w:val="ChSmallCaps"/>
              </w:rPr>
              <w:t>3sg</w:t>
            </w:r>
          </w:p>
        </w:tc>
        <w:tc>
          <w:tcPr>
            <w:tcW w:w="706" w:type="dxa"/>
            <w:shd w:val="clear" w:color="auto" w:fill="auto"/>
          </w:tcPr>
          <w:p w14:paraId="229919C7" w14:textId="77777777" w:rsidR="00130064" w:rsidRPr="0099608C" w:rsidRDefault="00130064" w:rsidP="00130064">
            <w:pPr>
              <w:pStyle w:val="GlossEng"/>
              <w:rPr>
                <w:rStyle w:val="ChSmallCaps"/>
              </w:rPr>
            </w:pPr>
            <w:r w:rsidRPr="0099608C">
              <w:rPr>
                <w:rStyle w:val="ChSmallCaps"/>
              </w:rPr>
              <w:t>d.dist</w:t>
            </w:r>
          </w:p>
        </w:tc>
        <w:tc>
          <w:tcPr>
            <w:tcW w:w="584" w:type="dxa"/>
            <w:shd w:val="clear" w:color="auto" w:fill="auto"/>
          </w:tcPr>
          <w:p w14:paraId="667E9BBE" w14:textId="77777777" w:rsidR="00130064" w:rsidRPr="001A07E1" w:rsidRDefault="00130064" w:rsidP="00130064">
            <w:pPr>
              <w:pStyle w:val="GlossEng"/>
            </w:pPr>
            <w:r w:rsidRPr="001A07E1">
              <w:t>child</w:t>
            </w:r>
          </w:p>
        </w:tc>
        <w:tc>
          <w:tcPr>
            <w:tcW w:w="706" w:type="dxa"/>
            <w:shd w:val="clear" w:color="auto" w:fill="auto"/>
          </w:tcPr>
          <w:p w14:paraId="2229A78F" w14:textId="77777777" w:rsidR="00130064" w:rsidRPr="0099608C" w:rsidRDefault="00130064" w:rsidP="00130064">
            <w:pPr>
              <w:pStyle w:val="GlossEng"/>
              <w:rPr>
                <w:rStyle w:val="ChSmallCaps"/>
              </w:rPr>
            </w:pPr>
            <w:r w:rsidRPr="0099608C">
              <w:rPr>
                <w:rStyle w:val="ChSmallCaps"/>
              </w:rPr>
              <w:t>d.dist</w:t>
            </w:r>
          </w:p>
        </w:tc>
      </w:tr>
    </w:tbl>
    <w:p w14:paraId="36CF3C16" w14:textId="0563979B" w:rsidR="00130064" w:rsidRDefault="00B7093A" w:rsidP="00130064">
      <w:pPr>
        <w:pStyle w:val="FreeTranslEng"/>
      </w:pPr>
      <w:r>
        <w:t>‘</w:t>
      </w:r>
      <w:r w:rsidR="00130064">
        <w:t xml:space="preserve">that child, </w:t>
      </w:r>
      <w:r w:rsidR="00130064" w:rsidRPr="00961114">
        <w:rPr>
          <w:rStyle w:val="ChBlueBold"/>
        </w:rPr>
        <w:t>I</w:t>
      </w:r>
      <w:r w:rsidR="00130064">
        <w:t xml:space="preserve"> love </w:t>
      </w:r>
      <w:r w:rsidR="00130064" w:rsidRPr="00961114">
        <w:rPr>
          <w:rStyle w:val="ChBlueBold"/>
        </w:rPr>
        <w:t>her</w:t>
      </w:r>
      <w:r w:rsidR="0097241B" w:rsidRPr="0097241B">
        <w:rPr>
          <w:rStyle w:val="ChBlueBold"/>
        </w:rPr>
        <w:t xml:space="preserve"> (</w:t>
      </w:r>
      <w:r w:rsidR="0097241B" w:rsidRPr="0097241B">
        <w:rPr>
          <w:rStyle w:val="ChBlueBold-SmallCaps"/>
        </w:rPr>
        <w:t>emph</w:t>
      </w:r>
      <w:r w:rsidR="0097241B" w:rsidRPr="0097241B">
        <w:rPr>
          <w:rStyle w:val="ChBlueBold"/>
        </w:rPr>
        <w:t>)</w:t>
      </w:r>
      <w:r w:rsidR="00130064">
        <w:t xml:space="preserve"> most, that child</w:t>
      </w:r>
      <w:r>
        <w:t>’</w:t>
      </w:r>
      <w:r w:rsidR="00130064">
        <w:t xml:space="preserve"> </w:t>
      </w:r>
      <w:r w:rsidR="00130064" w:rsidRPr="00240633">
        <w:rPr>
          <w:rStyle w:val="ExampleSource"/>
        </w:rPr>
        <w:t>[081011-023-Cv.0097]</w:t>
      </w:r>
    </w:p>
    <w:tbl>
      <w:tblPr>
        <w:tblW w:w="0" w:type="auto"/>
        <w:tblCellMar>
          <w:left w:w="42" w:type="dxa"/>
          <w:right w:w="42" w:type="dxa"/>
        </w:tblCellMar>
        <w:tblLook w:val="01E0" w:firstRow="1" w:lastRow="1" w:firstColumn="1" w:lastColumn="1" w:noHBand="0" w:noVBand="0"/>
      </w:tblPr>
      <w:tblGrid>
        <w:gridCol w:w="709"/>
        <w:gridCol w:w="951"/>
        <w:gridCol w:w="607"/>
        <w:gridCol w:w="818"/>
      </w:tblGrid>
      <w:tr w:rsidR="00130064" w:rsidRPr="005D0663" w14:paraId="1C74FDB1" w14:textId="77777777" w:rsidTr="002A6640">
        <w:tc>
          <w:tcPr>
            <w:tcW w:w="709" w:type="dxa"/>
            <w:shd w:val="clear" w:color="auto" w:fill="auto"/>
          </w:tcPr>
          <w:p w14:paraId="4740DC54" w14:textId="77777777" w:rsidR="00130064" w:rsidRPr="00953F60" w:rsidRDefault="00130064" w:rsidP="00130064">
            <w:pPr>
              <w:pStyle w:val="O0Nwnext"/>
            </w:pPr>
            <w:bookmarkStart w:id="2431" w:name="_Ref353281436"/>
            <w:r w:rsidRPr="00856563">
              <w:t>(</w:t>
            </w:r>
            <w:fldSimple w:instr=" SEQ ( \* ARABIC \s 1 ">
              <w:r w:rsidR="00154D81">
                <w:rPr>
                  <w:noProof/>
                </w:rPr>
                <w:t>202</w:t>
              </w:r>
            </w:fldSimple>
            <w:r w:rsidRPr="00856563">
              <w:t>)</w:t>
            </w:r>
            <w:bookmarkEnd w:id="2431"/>
          </w:p>
        </w:tc>
        <w:tc>
          <w:tcPr>
            <w:tcW w:w="951" w:type="dxa"/>
            <w:shd w:val="clear" w:color="auto" w:fill="auto"/>
          </w:tcPr>
          <w:p w14:paraId="1E514F2B" w14:textId="77777777" w:rsidR="00130064" w:rsidRPr="002A6640" w:rsidRDefault="002A6640" w:rsidP="00130064">
            <w:pPr>
              <w:pStyle w:val="Text"/>
              <w:rPr>
                <w:rStyle w:val="ChBlueBold"/>
              </w:rPr>
            </w:pPr>
            <w:r w:rsidRPr="002A6640">
              <w:rPr>
                <w:rStyle w:val="ChBlueBold"/>
              </w:rPr>
              <w:t>Natanael</w:t>
            </w:r>
          </w:p>
        </w:tc>
        <w:tc>
          <w:tcPr>
            <w:tcW w:w="607" w:type="dxa"/>
            <w:shd w:val="clear" w:color="auto" w:fill="auto"/>
          </w:tcPr>
          <w:p w14:paraId="3056F77E" w14:textId="77777777" w:rsidR="00130064" w:rsidRPr="00856563" w:rsidRDefault="00130064" w:rsidP="00130064">
            <w:pPr>
              <w:pStyle w:val="Text"/>
              <w:rPr>
                <w:rStyle w:val="ChBlueBold"/>
              </w:rPr>
            </w:pPr>
            <w:r>
              <w:rPr>
                <w:rStyle w:val="ChBlueBold"/>
              </w:rPr>
              <w:t>dong</w:t>
            </w:r>
          </w:p>
        </w:tc>
        <w:tc>
          <w:tcPr>
            <w:tcW w:w="818" w:type="dxa"/>
            <w:shd w:val="clear" w:color="auto" w:fill="auto"/>
          </w:tcPr>
          <w:p w14:paraId="13617292" w14:textId="77777777" w:rsidR="00130064" w:rsidRPr="00856563" w:rsidRDefault="00130064" w:rsidP="00130064">
            <w:pPr>
              <w:pStyle w:val="Text"/>
            </w:pPr>
            <w:r w:rsidRPr="00856563">
              <w:t>menang</w:t>
            </w:r>
          </w:p>
        </w:tc>
      </w:tr>
      <w:tr w:rsidR="00130064" w:rsidRPr="00856563" w14:paraId="05E7A53E" w14:textId="77777777" w:rsidTr="002A6640">
        <w:tc>
          <w:tcPr>
            <w:tcW w:w="709" w:type="dxa"/>
            <w:shd w:val="clear" w:color="auto" w:fill="auto"/>
          </w:tcPr>
          <w:p w14:paraId="4F35410C" w14:textId="77777777" w:rsidR="00130064" w:rsidRPr="00932E99" w:rsidRDefault="00130064" w:rsidP="00130064">
            <w:pPr>
              <w:pStyle w:val="GlossEng"/>
            </w:pPr>
          </w:p>
        </w:tc>
        <w:tc>
          <w:tcPr>
            <w:tcW w:w="951" w:type="dxa"/>
            <w:shd w:val="clear" w:color="auto" w:fill="auto"/>
          </w:tcPr>
          <w:p w14:paraId="490D49B8" w14:textId="77777777" w:rsidR="00130064" w:rsidRPr="00856563" w:rsidRDefault="002A6640" w:rsidP="00130064">
            <w:pPr>
              <w:pStyle w:val="GlossEng"/>
            </w:pPr>
            <w:r>
              <w:t>Natanael</w:t>
            </w:r>
          </w:p>
        </w:tc>
        <w:tc>
          <w:tcPr>
            <w:tcW w:w="607" w:type="dxa"/>
            <w:shd w:val="clear" w:color="auto" w:fill="auto"/>
          </w:tcPr>
          <w:p w14:paraId="1DD1E1F3" w14:textId="77777777" w:rsidR="00130064" w:rsidRPr="0099608C" w:rsidRDefault="00130064" w:rsidP="00130064">
            <w:pPr>
              <w:pStyle w:val="GlossEng"/>
              <w:rPr>
                <w:rStyle w:val="ChSmallCaps"/>
              </w:rPr>
            </w:pPr>
            <w:r w:rsidRPr="0099608C">
              <w:rPr>
                <w:rStyle w:val="ChSmallCaps"/>
              </w:rPr>
              <w:t>3pl</w:t>
            </w:r>
          </w:p>
        </w:tc>
        <w:tc>
          <w:tcPr>
            <w:tcW w:w="818" w:type="dxa"/>
            <w:shd w:val="clear" w:color="auto" w:fill="auto"/>
          </w:tcPr>
          <w:p w14:paraId="17D5F368" w14:textId="77777777" w:rsidR="00130064" w:rsidRPr="00856563" w:rsidRDefault="00130064" w:rsidP="00130064">
            <w:pPr>
              <w:pStyle w:val="GlossEng"/>
            </w:pPr>
            <w:r w:rsidRPr="00856563">
              <w:t>win</w:t>
            </w:r>
          </w:p>
        </w:tc>
      </w:tr>
    </w:tbl>
    <w:p w14:paraId="22BAE170" w14:textId="6F355C0A" w:rsidR="00130064" w:rsidRPr="00690E2C" w:rsidRDefault="00130064" w:rsidP="00130064">
      <w:pPr>
        <w:pStyle w:val="FreeTranslEng15pt"/>
      </w:pPr>
      <w:r>
        <w:t xml:space="preserve">[About a volleyball game:] </w:t>
      </w:r>
      <w:r w:rsidR="00B7093A">
        <w:t>‘</w:t>
      </w:r>
      <w:r w:rsidR="002A6640" w:rsidRPr="002A6640">
        <w:rPr>
          <w:rStyle w:val="ChBlueBold"/>
        </w:rPr>
        <w:t>Natanael</w:t>
      </w:r>
      <w:r w:rsidRPr="00856563">
        <w:rPr>
          <w:rStyle w:val="ChBlueBold"/>
        </w:rPr>
        <w:t xml:space="preserve"> and </w:t>
      </w:r>
      <w:r>
        <w:rPr>
          <w:rStyle w:val="ChBlueBold"/>
        </w:rPr>
        <w:t>his friends</w:t>
      </w:r>
      <w:r w:rsidRPr="00856563">
        <w:t xml:space="preserve"> won</w:t>
      </w:r>
      <w:r w:rsidR="00B7093A">
        <w:t>’</w:t>
      </w:r>
      <w:r w:rsidRPr="00856563">
        <w:t xml:space="preserve"> </w:t>
      </w:r>
      <w:r w:rsidRPr="00654D50">
        <w:rPr>
          <w:rStyle w:val="ExampleSource"/>
        </w:rPr>
        <w:t>[081109-001-Cv.0002]</w:t>
      </w:r>
    </w:p>
    <w:p w14:paraId="76675C14" w14:textId="77777777" w:rsidR="00130064" w:rsidRDefault="00130064" w:rsidP="00130064">
      <w:pPr>
        <w:pStyle w:val="Heading2"/>
      </w:pPr>
      <w:bookmarkStart w:id="2432" w:name="_Ref350501736"/>
      <w:bookmarkStart w:id="2433" w:name="_Toc353454785"/>
      <w:bookmarkStart w:id="2434" w:name="_Toc367531103"/>
      <w:bookmarkStart w:id="2435" w:name="_Toc440455600"/>
      <w:r>
        <w:t>Demonstratives</w:t>
      </w:r>
      <w:bookmarkEnd w:id="2432"/>
      <w:bookmarkEnd w:id="2433"/>
      <w:bookmarkEnd w:id="2434"/>
      <w:bookmarkEnd w:id="2435"/>
    </w:p>
    <w:p w14:paraId="764455A9" w14:textId="158798CF" w:rsidR="00130064" w:rsidRDefault="00BE480F" w:rsidP="005838AA">
      <w:pPr>
        <w:pStyle w:val="Body0000after"/>
      </w:pPr>
      <w:r>
        <w:t xml:space="preserve">Papuan Malay has a two-term demonstrative system: proximal </w:t>
      </w:r>
      <w:r w:rsidRPr="007106DE">
        <w:rPr>
          <w:rStyle w:val="ChItalBold"/>
        </w:rPr>
        <w:t>ini</w:t>
      </w:r>
      <w:r>
        <w:t xml:space="preserve"> </w:t>
      </w:r>
      <w:r w:rsidR="00B7093A">
        <w:t>‘</w:t>
      </w:r>
      <w:r w:rsidRPr="0099608C">
        <w:rPr>
          <w:rStyle w:val="ChSmallCaps"/>
        </w:rPr>
        <w:t>d.prox</w:t>
      </w:r>
      <w:r w:rsidR="00B7093A">
        <w:t>’</w:t>
      </w:r>
      <w:r>
        <w:t xml:space="preserve"> and distal </w:t>
      </w:r>
      <w:r w:rsidRPr="007106DE">
        <w:rPr>
          <w:rStyle w:val="ChItalBold"/>
        </w:rPr>
        <w:t>itu</w:t>
      </w:r>
      <w:r>
        <w:t xml:space="preserve"> </w:t>
      </w:r>
      <w:r w:rsidR="00B7093A">
        <w:t>‘</w:t>
      </w:r>
      <w:r w:rsidRPr="0099608C">
        <w:rPr>
          <w:rStyle w:val="ChSmallCaps"/>
        </w:rPr>
        <w:t>d.dist</w:t>
      </w:r>
      <w:r w:rsidR="00B7093A">
        <w:t>’</w:t>
      </w:r>
      <w:r>
        <w:t xml:space="preserve">, together with their </w:t>
      </w:r>
      <w:r w:rsidRPr="00856563">
        <w:t xml:space="preserve">reduced </w:t>
      </w:r>
      <w:r>
        <w:t xml:space="preserve">fast-speech </w:t>
      </w:r>
      <w:r w:rsidRPr="00856563">
        <w:t xml:space="preserve">forms </w:t>
      </w:r>
      <w:r w:rsidRPr="00856563">
        <w:rPr>
          <w:rStyle w:val="ChItalBold"/>
        </w:rPr>
        <w:t>ni</w:t>
      </w:r>
      <w:r w:rsidRPr="00856563">
        <w:t xml:space="preserve"> </w:t>
      </w:r>
      <w:r w:rsidR="00B7093A">
        <w:t>‘</w:t>
      </w:r>
      <w:r w:rsidRPr="0099608C">
        <w:rPr>
          <w:rStyle w:val="ChSmallCaps"/>
        </w:rPr>
        <w:t>d.prox</w:t>
      </w:r>
      <w:r w:rsidR="00B7093A">
        <w:t>’</w:t>
      </w:r>
      <w:r w:rsidRPr="00856563">
        <w:t xml:space="preserve"> and </w:t>
      </w:r>
      <w:r w:rsidRPr="00856563">
        <w:rPr>
          <w:rStyle w:val="ChItalBold"/>
        </w:rPr>
        <w:t>tu</w:t>
      </w:r>
      <w:r w:rsidRPr="00856563">
        <w:t xml:space="preserve"> </w:t>
      </w:r>
      <w:r w:rsidR="00B7093A">
        <w:t>‘</w:t>
      </w:r>
      <w:r w:rsidRPr="0099608C">
        <w:rPr>
          <w:rStyle w:val="ChSmallCaps"/>
        </w:rPr>
        <w:t>d.dist</w:t>
      </w:r>
      <w:r w:rsidR="00B7093A">
        <w:t>’</w:t>
      </w:r>
      <w:r>
        <w:t xml:space="preserve">. As </w:t>
      </w:r>
      <w:r>
        <w:rPr>
          <w:lang w:eastAsia="en-US"/>
        </w:rPr>
        <w:t xml:space="preserve">deictic expressions they </w:t>
      </w:r>
      <w:r w:rsidR="00E96771">
        <w:rPr>
          <w:szCs w:val="20"/>
          <w:lang w:eastAsia="en-US"/>
        </w:rPr>
        <w:t>orient the hearers</w:t>
      </w:r>
      <w:r>
        <w:rPr>
          <w:szCs w:val="20"/>
          <w:lang w:eastAsia="en-US"/>
        </w:rPr>
        <w:t xml:space="preserve"> and </w:t>
      </w:r>
      <w:r w:rsidR="00E96771">
        <w:rPr>
          <w:lang w:eastAsia="en-US"/>
        </w:rPr>
        <w:t>signal specificity. That is, they draw the hearers</w:t>
      </w:r>
      <w:r w:rsidR="00B7093A">
        <w:rPr>
          <w:lang w:eastAsia="en-US"/>
        </w:rPr>
        <w:t>’</w:t>
      </w:r>
      <w:r w:rsidR="00E96771">
        <w:rPr>
          <w:lang w:eastAsia="en-US"/>
        </w:rPr>
        <w:t xml:space="preserve"> </w:t>
      </w:r>
      <w:r>
        <w:rPr>
          <w:szCs w:val="20"/>
          <w:lang w:eastAsia="en-US"/>
        </w:rPr>
        <w:t xml:space="preserve">their </w:t>
      </w:r>
      <w:r>
        <w:rPr>
          <w:lang w:eastAsia="en-US"/>
        </w:rPr>
        <w:t xml:space="preserve">attention to particular occurrences of an entity </w:t>
      </w:r>
      <w:r>
        <w:t xml:space="preserve">in </w:t>
      </w:r>
      <w:r>
        <w:rPr>
          <w:lang w:eastAsia="en-US"/>
        </w:rPr>
        <w:t>the surrounding situation or in the discourse</w:t>
      </w:r>
      <w:r w:rsidR="005838AA">
        <w:rPr>
          <w:lang w:eastAsia="en-US"/>
        </w:rPr>
        <w:t xml:space="preserve">. </w:t>
      </w:r>
      <w:r w:rsidR="00E96771">
        <w:rPr>
          <w:lang w:eastAsia="en-US"/>
        </w:rPr>
        <w:t xml:space="preserve">While </w:t>
      </w:r>
      <w:r w:rsidR="00130064" w:rsidRPr="007106DE">
        <w:rPr>
          <w:rStyle w:val="ChItalBold"/>
        </w:rPr>
        <w:t>ini</w:t>
      </w:r>
      <w:r w:rsidR="00130064">
        <w:t xml:space="preserve"> </w:t>
      </w:r>
      <w:r w:rsidR="00B7093A">
        <w:t>‘</w:t>
      </w:r>
      <w:r w:rsidR="00130064" w:rsidRPr="0099608C">
        <w:rPr>
          <w:rStyle w:val="ChSmallCaps"/>
        </w:rPr>
        <w:t>d.prox</w:t>
      </w:r>
      <w:r w:rsidR="00B7093A">
        <w:t>’</w:t>
      </w:r>
      <w:r w:rsidR="00130064">
        <w:t xml:space="preserve"> indicates proximity of this entity, </w:t>
      </w:r>
      <w:r w:rsidR="00130064" w:rsidRPr="007106DE">
        <w:rPr>
          <w:rStyle w:val="ChItalBold"/>
        </w:rPr>
        <w:t>itu</w:t>
      </w:r>
      <w:r w:rsidR="00130064">
        <w:t xml:space="preserve"> </w:t>
      </w:r>
      <w:r w:rsidR="00B7093A">
        <w:t>‘</w:t>
      </w:r>
      <w:r w:rsidR="00130064" w:rsidRPr="0099608C">
        <w:rPr>
          <w:rStyle w:val="ChSmallCaps"/>
        </w:rPr>
        <w:t>d.dist</w:t>
      </w:r>
      <w:r w:rsidR="00B7093A">
        <w:t>’</w:t>
      </w:r>
      <w:r w:rsidR="00130064">
        <w:t xml:space="preserve"> signals its distance – in spatial and in non-spatial terms.</w:t>
      </w:r>
    </w:p>
    <w:p w14:paraId="369731E6" w14:textId="77777777" w:rsidR="00130064" w:rsidRDefault="00130064" w:rsidP="00C657D2">
      <w:pPr>
        <w:pStyle w:val="Body0505after"/>
      </w:pPr>
      <w:r>
        <w:t>Papuan Malay demonstratives have the following distributional properties:</w:t>
      </w:r>
    </w:p>
    <w:p w14:paraId="616227FC" w14:textId="77777777" w:rsidR="00130064" w:rsidRDefault="00130064" w:rsidP="006D26B6">
      <w:pPr>
        <w:pStyle w:val="I0Indented"/>
        <w:numPr>
          <w:ilvl w:val="0"/>
          <w:numId w:val="73"/>
        </w:numPr>
      </w:pPr>
      <w:r>
        <w:t xml:space="preserve">Co-occurrence with noun phrases (adnominal uses): </w:t>
      </w:r>
      <w:r w:rsidRPr="0099608C">
        <w:rPr>
          <w:rStyle w:val="ChSmallCaps"/>
        </w:rPr>
        <w:t>n</w:t>
      </w:r>
      <w:r w:rsidRPr="00424429">
        <w:t>/</w:t>
      </w:r>
      <w:r w:rsidRPr="0099608C">
        <w:rPr>
          <w:rStyle w:val="ChSmallCaps"/>
        </w:rPr>
        <w:t>np</w:t>
      </w:r>
      <w:r w:rsidRPr="00D32413">
        <w:t xml:space="preserve"> </w:t>
      </w:r>
      <w:r w:rsidRPr="0099608C">
        <w:rPr>
          <w:rStyle w:val="ChSmallCaps"/>
        </w:rPr>
        <w:t>dem</w:t>
      </w:r>
      <w:r w:rsidRPr="004B6C71">
        <w:t xml:space="preserve"> </w:t>
      </w:r>
      <w:r>
        <w:t>(</w:t>
      </w:r>
      <w:r w:rsidRPr="00674BB1">
        <w:t>§</w:t>
      </w:r>
      <w:r w:rsidR="00222C8F">
        <w:fldChar w:fldCharType="begin"/>
      </w:r>
      <w:r w:rsidR="00222C8F">
        <w:instrText xml:space="preserve"> REF _Ref350500971 \w \h </w:instrText>
      </w:r>
      <w:r w:rsidR="00222C8F">
        <w:fldChar w:fldCharType="separate"/>
      </w:r>
      <w:r w:rsidR="00154D81">
        <w:rPr>
          <w:cs/>
        </w:rPr>
        <w:t>‎</w:t>
      </w:r>
      <w:r w:rsidR="00154D81">
        <w:t>5.6.1</w:t>
      </w:r>
      <w:r w:rsidR="00222C8F">
        <w:fldChar w:fldCharType="end"/>
      </w:r>
      <w:r>
        <w:t>)</w:t>
      </w:r>
      <w:r w:rsidR="004C51A7">
        <w:t>.</w:t>
      </w:r>
    </w:p>
    <w:p w14:paraId="0DA4C9D0" w14:textId="77777777" w:rsidR="00130064" w:rsidRDefault="00130064" w:rsidP="006D26B6">
      <w:pPr>
        <w:pStyle w:val="I0Indented"/>
        <w:numPr>
          <w:ilvl w:val="0"/>
          <w:numId w:val="73"/>
        </w:numPr>
      </w:pPr>
      <w:r>
        <w:t>Substitution for noun phrases (pronominal uses)</w:t>
      </w:r>
      <w:r w:rsidRPr="004B6C71">
        <w:t xml:space="preserve"> </w:t>
      </w:r>
      <w:r>
        <w:t>(</w:t>
      </w:r>
      <w:r w:rsidRPr="00674BB1">
        <w:t>§</w:t>
      </w:r>
      <w:r w:rsidR="00222C8F">
        <w:fldChar w:fldCharType="begin"/>
      </w:r>
      <w:r w:rsidR="00222C8F">
        <w:instrText xml:space="preserve"> REF _Ref350500973 \w \h </w:instrText>
      </w:r>
      <w:r w:rsidR="00222C8F">
        <w:fldChar w:fldCharType="separate"/>
      </w:r>
      <w:r w:rsidR="00154D81">
        <w:rPr>
          <w:cs/>
        </w:rPr>
        <w:t>‎</w:t>
      </w:r>
      <w:r w:rsidR="00154D81">
        <w:t>5.6.2</w:t>
      </w:r>
      <w:r w:rsidR="00222C8F">
        <w:fldChar w:fldCharType="end"/>
      </w:r>
      <w:r>
        <w:t>)</w:t>
      </w:r>
      <w:r w:rsidR="004C51A7">
        <w:t>.</w:t>
      </w:r>
    </w:p>
    <w:p w14:paraId="05DEED2F" w14:textId="77777777" w:rsidR="00130064" w:rsidRPr="00041799" w:rsidRDefault="00130064" w:rsidP="006D26B6">
      <w:pPr>
        <w:pStyle w:val="I0Indented"/>
        <w:numPr>
          <w:ilvl w:val="0"/>
          <w:numId w:val="73"/>
        </w:numPr>
      </w:pPr>
      <w:r w:rsidRPr="00041799">
        <w:t>Modification with relative clauses (pronominal uses (§</w:t>
      </w:r>
      <w:r w:rsidR="00222C8F">
        <w:fldChar w:fldCharType="begin"/>
      </w:r>
      <w:r w:rsidR="00222C8F">
        <w:instrText xml:space="preserve"> REF _Ref350500973 \w \h </w:instrText>
      </w:r>
      <w:r w:rsidR="00222C8F">
        <w:fldChar w:fldCharType="separate"/>
      </w:r>
      <w:r w:rsidR="00154D81">
        <w:rPr>
          <w:cs/>
        </w:rPr>
        <w:t>‎</w:t>
      </w:r>
      <w:r w:rsidR="00154D81">
        <w:t>5.6.2</w:t>
      </w:r>
      <w:r w:rsidR="00222C8F">
        <w:fldChar w:fldCharType="end"/>
      </w:r>
      <w:r w:rsidRPr="00041799">
        <w:t>).</w:t>
      </w:r>
    </w:p>
    <w:p w14:paraId="543DD587" w14:textId="77777777" w:rsidR="00130064" w:rsidRDefault="00130064" w:rsidP="006D26B6">
      <w:pPr>
        <w:pStyle w:val="I0Indented"/>
        <w:numPr>
          <w:ilvl w:val="0"/>
          <w:numId w:val="73"/>
        </w:numPr>
      </w:pPr>
      <w:r>
        <w:t>Co-occurrence with verbs or adverbs (adverbial uses)</w:t>
      </w:r>
      <w:r w:rsidRPr="004B6C71">
        <w:t xml:space="preserve"> </w:t>
      </w:r>
      <w:r>
        <w:t>(</w:t>
      </w:r>
      <w:r w:rsidRPr="00674BB1">
        <w:t>§</w:t>
      </w:r>
      <w:r w:rsidR="00222C8F">
        <w:fldChar w:fldCharType="begin"/>
      </w:r>
      <w:r w:rsidR="00222C8F">
        <w:instrText xml:space="preserve"> REF _Ref350500974 \w \h </w:instrText>
      </w:r>
      <w:r w:rsidR="00222C8F">
        <w:fldChar w:fldCharType="separate"/>
      </w:r>
      <w:r w:rsidR="00154D81">
        <w:rPr>
          <w:cs/>
        </w:rPr>
        <w:t>‎</w:t>
      </w:r>
      <w:r w:rsidR="00154D81">
        <w:t>5.6.3</w:t>
      </w:r>
      <w:r w:rsidR="00222C8F">
        <w:fldChar w:fldCharType="end"/>
      </w:r>
      <w:r>
        <w:t>)</w:t>
      </w:r>
      <w:r w:rsidR="004C51A7">
        <w:t>.</w:t>
      </w:r>
    </w:p>
    <w:p w14:paraId="63357162" w14:textId="77777777" w:rsidR="00130064" w:rsidRPr="00711BFF" w:rsidRDefault="00BF6960" w:rsidP="006D26B6">
      <w:pPr>
        <w:pStyle w:val="I05I"/>
        <w:numPr>
          <w:ilvl w:val="0"/>
          <w:numId w:val="73"/>
        </w:numPr>
      </w:pPr>
      <w:r w:rsidRPr="00711BFF">
        <w:t>Stacking of demonstratives</w:t>
      </w:r>
      <w:r w:rsidR="00130064" w:rsidRPr="00711BFF">
        <w:t xml:space="preserve">: </w:t>
      </w:r>
      <w:r w:rsidR="00130064" w:rsidRPr="00711BFF">
        <w:rPr>
          <w:rStyle w:val="ChSmallCaps"/>
        </w:rPr>
        <w:t>dem</w:t>
      </w:r>
      <w:r w:rsidR="00130064" w:rsidRPr="00711BFF">
        <w:t xml:space="preserve"> </w:t>
      </w:r>
      <w:r w:rsidR="00130064" w:rsidRPr="00711BFF">
        <w:rPr>
          <w:rStyle w:val="ChSmallCaps"/>
        </w:rPr>
        <w:t>dem</w:t>
      </w:r>
      <w:r w:rsidR="00130064" w:rsidRPr="00711BFF">
        <w:t xml:space="preserve"> and </w:t>
      </w:r>
      <w:r w:rsidR="00130064" w:rsidRPr="00711BFF">
        <w:rPr>
          <w:rStyle w:val="ChSmallCaps"/>
        </w:rPr>
        <w:t>n</w:t>
      </w:r>
      <w:r w:rsidR="00130064" w:rsidRPr="00711BFF">
        <w:t xml:space="preserve"> </w:t>
      </w:r>
      <w:r w:rsidR="00130064" w:rsidRPr="00711BFF">
        <w:rPr>
          <w:rStyle w:val="ChSmallCaps"/>
        </w:rPr>
        <w:t>dem</w:t>
      </w:r>
      <w:r w:rsidR="00130064" w:rsidRPr="00711BFF">
        <w:t xml:space="preserve"> </w:t>
      </w:r>
      <w:r w:rsidR="00130064" w:rsidRPr="00711BFF">
        <w:rPr>
          <w:rStyle w:val="ChSmallCaps"/>
        </w:rPr>
        <w:t>dem</w:t>
      </w:r>
      <w:r w:rsidR="00130064" w:rsidRPr="00711BFF">
        <w:t xml:space="preserve"> (§</w:t>
      </w:r>
      <w:r w:rsidR="00222C8F" w:rsidRPr="00711BFF">
        <w:fldChar w:fldCharType="begin"/>
      </w:r>
      <w:r w:rsidR="00222C8F" w:rsidRPr="00711BFF">
        <w:instrText xml:space="preserve"> REF _Ref350500975 \w \h </w:instrText>
      </w:r>
      <w:r w:rsidR="00222C8F" w:rsidRPr="00711BFF">
        <w:fldChar w:fldCharType="separate"/>
      </w:r>
      <w:r w:rsidR="00154D81">
        <w:rPr>
          <w:cs/>
        </w:rPr>
        <w:t>‎</w:t>
      </w:r>
      <w:r w:rsidR="00154D81">
        <w:t>5.6.4</w:t>
      </w:r>
      <w:r w:rsidR="00222C8F" w:rsidRPr="00711BFF">
        <w:fldChar w:fldCharType="end"/>
      </w:r>
      <w:r w:rsidR="00130064" w:rsidRPr="00711BFF">
        <w:t>)</w:t>
      </w:r>
      <w:r w:rsidR="004C51A7" w:rsidRPr="00711BFF">
        <w:t>.</w:t>
      </w:r>
    </w:p>
    <w:p w14:paraId="144BB889" w14:textId="77777777" w:rsidR="00130064" w:rsidRDefault="00130064" w:rsidP="00C657D2">
      <w:pPr>
        <w:pStyle w:val="Body0005after"/>
      </w:pPr>
      <w:r w:rsidRPr="00674BB1">
        <w:t xml:space="preserve">Demonstratives </w:t>
      </w:r>
      <w:r>
        <w:t>are distinct from other</w:t>
      </w:r>
      <w:r w:rsidRPr="00674BB1">
        <w:t xml:space="preserve"> word classes such as </w:t>
      </w:r>
      <w:r>
        <w:t>personal pronoun</w:t>
      </w:r>
      <w:r w:rsidRPr="00674BB1">
        <w:t>s (§</w:t>
      </w:r>
      <w:r>
        <w:fldChar w:fldCharType="begin"/>
      </w:r>
      <w:r>
        <w:instrText xml:space="preserve"> REF _Ref350501171 \w \h </w:instrText>
      </w:r>
      <w:r>
        <w:fldChar w:fldCharType="separate"/>
      </w:r>
      <w:r w:rsidR="00154D81">
        <w:rPr>
          <w:cs/>
        </w:rPr>
        <w:t>‎</w:t>
      </w:r>
      <w:r w:rsidR="00154D81">
        <w:t>5.5</w:t>
      </w:r>
      <w:r>
        <w:fldChar w:fldCharType="end"/>
      </w:r>
      <w:r w:rsidRPr="00674BB1">
        <w:t>)</w:t>
      </w:r>
      <w:r w:rsidRPr="001A637F">
        <w:t xml:space="preserve"> </w:t>
      </w:r>
      <w:r>
        <w:t xml:space="preserve">and locatives </w:t>
      </w:r>
      <w:r w:rsidRPr="00674BB1">
        <w:t>(§</w:t>
      </w:r>
      <w:r>
        <w:fldChar w:fldCharType="begin"/>
      </w:r>
      <w:r>
        <w:instrText xml:space="preserve"> REF _Ref350501176 \w \h </w:instrText>
      </w:r>
      <w:r>
        <w:fldChar w:fldCharType="separate"/>
      </w:r>
      <w:r w:rsidR="00154D81">
        <w:rPr>
          <w:cs/>
        </w:rPr>
        <w:t>‎</w:t>
      </w:r>
      <w:r w:rsidR="00154D81">
        <w:t>5.7</w:t>
      </w:r>
      <w:r>
        <w:fldChar w:fldCharType="end"/>
      </w:r>
      <w:r w:rsidRPr="00674BB1">
        <w:t>)</w:t>
      </w:r>
      <w:r>
        <w:t xml:space="preserve"> in terms of the following syntactic properties:</w:t>
      </w:r>
    </w:p>
    <w:p w14:paraId="37F323E1" w14:textId="77777777" w:rsidR="00130064" w:rsidRDefault="00130064" w:rsidP="006D26B6">
      <w:pPr>
        <w:pStyle w:val="I0Indented"/>
        <w:numPr>
          <w:ilvl w:val="0"/>
          <w:numId w:val="72"/>
        </w:numPr>
      </w:pPr>
      <w:r>
        <w:t xml:space="preserve">Demonstratives are distinct from personal pronouns, in that demonstratives (a) have adverbial uses, (b) can be stacked, (c) can take the possessum slot in adnominal possessive constructions, and (d) signal </w:t>
      </w:r>
      <w:r w:rsidRPr="0084134E">
        <w:t>specificity</w:t>
      </w:r>
      <w:r>
        <w:t>, while personal pronouns express definit</w:t>
      </w:r>
      <w:r w:rsidR="00305A45">
        <w:t>en</w:t>
      </w:r>
      <w:r>
        <w:t>ess.</w:t>
      </w:r>
      <w:r w:rsidR="00300DFA">
        <w:rPr>
          <w:rStyle w:val="FootnoteReference"/>
        </w:rPr>
        <w:footnoteReference w:id="165"/>
      </w:r>
    </w:p>
    <w:p w14:paraId="05B44CDA" w14:textId="77777777" w:rsidR="00130064" w:rsidRDefault="00130064" w:rsidP="006D26B6">
      <w:pPr>
        <w:pStyle w:val="I05I"/>
        <w:numPr>
          <w:ilvl w:val="0"/>
          <w:numId w:val="72"/>
        </w:numPr>
      </w:pPr>
      <w:r>
        <w:t xml:space="preserve">Contrasting with locatives, demonstratives (a) are employed as independent nominals in </w:t>
      </w:r>
      <w:r>
        <w:rPr>
          <w:lang w:eastAsia="en-US"/>
        </w:rPr>
        <w:t>unembedded</w:t>
      </w:r>
      <w:r>
        <w:t xml:space="preserve"> noun phrases, (b) </w:t>
      </w:r>
      <w:r w:rsidRPr="00674BB1">
        <w:t xml:space="preserve">occur in </w:t>
      </w:r>
      <w:r>
        <w:t>adnominal possessive constructions either as the possessor or the possessum, and (c) can be stacked.</w:t>
      </w:r>
    </w:p>
    <w:p w14:paraId="70F50010" w14:textId="77777777" w:rsidR="00130064" w:rsidRPr="00674BB1" w:rsidRDefault="00130064" w:rsidP="00130064">
      <w:pPr>
        <w:pStyle w:val="Body0015after"/>
      </w:pPr>
      <w:r w:rsidRPr="00674BB1">
        <w:t>The adnominal uses of the demonstratives are discussed in §</w:t>
      </w:r>
      <w:r>
        <w:fldChar w:fldCharType="begin"/>
      </w:r>
      <w:r>
        <w:instrText xml:space="preserve"> REF _Ref350500971 \w \h </w:instrText>
      </w:r>
      <w:r>
        <w:fldChar w:fldCharType="separate"/>
      </w:r>
      <w:r w:rsidR="00154D81">
        <w:rPr>
          <w:cs/>
        </w:rPr>
        <w:t>‎</w:t>
      </w:r>
      <w:r w:rsidR="00154D81">
        <w:t>5.6.1</w:t>
      </w:r>
      <w:r>
        <w:fldChar w:fldCharType="end"/>
      </w:r>
      <w:r w:rsidRPr="00674BB1">
        <w:t>, their pronominal uses in §</w:t>
      </w:r>
      <w:r>
        <w:fldChar w:fldCharType="begin"/>
      </w:r>
      <w:r>
        <w:instrText xml:space="preserve"> REF _Ref350500973 \w \h </w:instrText>
      </w:r>
      <w:r>
        <w:fldChar w:fldCharType="separate"/>
      </w:r>
      <w:r w:rsidR="00154D81">
        <w:rPr>
          <w:cs/>
        </w:rPr>
        <w:t>‎</w:t>
      </w:r>
      <w:r w:rsidR="00154D81">
        <w:t>5.6.2</w:t>
      </w:r>
      <w:r>
        <w:fldChar w:fldCharType="end"/>
      </w:r>
      <w:r w:rsidRPr="00674BB1">
        <w:t>, their adverbial uses in §</w:t>
      </w:r>
      <w:r>
        <w:fldChar w:fldCharType="begin"/>
      </w:r>
      <w:r>
        <w:instrText xml:space="preserve"> REF _Ref350500974 \w \h </w:instrText>
      </w:r>
      <w:r>
        <w:fldChar w:fldCharType="separate"/>
      </w:r>
      <w:r w:rsidR="00154D81">
        <w:rPr>
          <w:cs/>
        </w:rPr>
        <w:t>‎</w:t>
      </w:r>
      <w:r w:rsidR="00154D81">
        <w:t>5.6.3</w:t>
      </w:r>
      <w:r>
        <w:fldChar w:fldCharType="end"/>
      </w:r>
      <w:r>
        <w:t xml:space="preserve">, and </w:t>
      </w:r>
      <w:r w:rsidR="00BF6960">
        <w:t xml:space="preserve">stacking of </w:t>
      </w:r>
      <w:r>
        <w:t>demonstrative</w:t>
      </w:r>
      <w:r w:rsidR="00BF6960">
        <w:t>s</w:t>
      </w:r>
      <w:r>
        <w:t xml:space="preserve"> in </w:t>
      </w:r>
      <w:r w:rsidRPr="00674BB1">
        <w:t>§</w:t>
      </w:r>
      <w:r>
        <w:fldChar w:fldCharType="begin"/>
      </w:r>
      <w:r>
        <w:instrText xml:space="preserve"> REF _Ref350500975 \w \h </w:instrText>
      </w:r>
      <w:r>
        <w:fldChar w:fldCharType="separate"/>
      </w:r>
      <w:r w:rsidR="00154D81">
        <w:rPr>
          <w:cs/>
        </w:rPr>
        <w:t>‎</w:t>
      </w:r>
      <w:r w:rsidR="00154D81">
        <w:t>5.6.4</w:t>
      </w:r>
      <w:r>
        <w:fldChar w:fldCharType="end"/>
      </w:r>
      <w:r w:rsidRPr="00674BB1">
        <w:t>.</w:t>
      </w:r>
      <w:r>
        <w:t xml:space="preserve"> A full discussion of the Papuan Malay demonstratives is presented in </w:t>
      </w:r>
      <w:r w:rsidR="00222C8F" w:rsidRPr="00674BB1">
        <w:t>§</w:t>
      </w:r>
      <w:r w:rsidR="00222C8F">
        <w:fldChar w:fldCharType="begin"/>
      </w:r>
      <w:r w:rsidR="00222C8F">
        <w:instrText xml:space="preserve"> REF _Ref322435473 \w \h </w:instrText>
      </w:r>
      <w:r w:rsidR="00222C8F">
        <w:fldChar w:fldCharType="separate"/>
      </w:r>
      <w:r w:rsidR="00154D81">
        <w:rPr>
          <w:cs/>
        </w:rPr>
        <w:t>‎</w:t>
      </w:r>
      <w:r w:rsidR="00154D81">
        <w:t>7.1</w:t>
      </w:r>
      <w:r w:rsidR="00222C8F">
        <w:fldChar w:fldCharType="end"/>
      </w:r>
      <w:r>
        <w:t>.</w:t>
      </w:r>
    </w:p>
    <w:p w14:paraId="021060D9" w14:textId="77777777" w:rsidR="00130064" w:rsidRDefault="00130064" w:rsidP="00130064">
      <w:pPr>
        <w:pStyle w:val="Heading3"/>
      </w:pPr>
      <w:bookmarkStart w:id="2436" w:name="_Ref350500971"/>
      <w:bookmarkStart w:id="2437" w:name="_Toc367531104"/>
      <w:bookmarkStart w:id="2438" w:name="_Toc440455601"/>
      <w:r>
        <w:t>Adnominal uses</w:t>
      </w:r>
      <w:bookmarkEnd w:id="2436"/>
      <w:bookmarkEnd w:id="2437"/>
      <w:bookmarkEnd w:id="2438"/>
    </w:p>
    <w:p w14:paraId="49602233" w14:textId="5200BF1E" w:rsidR="00130064" w:rsidRDefault="00130064" w:rsidP="003A61D1">
      <w:pPr>
        <w:pStyle w:val="Body0005after"/>
      </w:pPr>
      <w:r>
        <w:rPr>
          <w:lang w:eastAsia="en-US"/>
        </w:rPr>
        <w:t xml:space="preserve">Adnominally used </w:t>
      </w:r>
      <w:r w:rsidRPr="00856563">
        <w:t xml:space="preserve">demonstratives </w:t>
      </w:r>
      <w:r>
        <w:t xml:space="preserve">occur in post-head position </w:t>
      </w:r>
      <w:r w:rsidRPr="00856563">
        <w:t>at the right periphery of the noun phrase</w:t>
      </w:r>
      <w:r>
        <w:t>. That is, all noun phrase constituents occur to the left of the demonstrative</w:t>
      </w:r>
      <w:r w:rsidR="000E20F4">
        <w:t>,</w:t>
      </w:r>
      <w:r>
        <w:t xml:space="preserve"> with the demonstrative having scope over the entire noun phrase as illustrated in </w:t>
      </w:r>
      <w:r>
        <w:fldChar w:fldCharType="begin"/>
      </w:r>
      <w:r>
        <w:instrText xml:space="preserve"> REF _Ref350501071 \h </w:instrText>
      </w:r>
      <w:r>
        <w:fldChar w:fldCharType="separate"/>
      </w:r>
      <w:r w:rsidR="00154D81" w:rsidRPr="00CB2E9B">
        <w:t>(</w:t>
      </w:r>
      <w:r w:rsidR="00154D81">
        <w:rPr>
          <w:noProof/>
        </w:rPr>
        <w:t>203</w:t>
      </w:r>
      <w:r w:rsidR="00154D81" w:rsidRPr="00CB2E9B">
        <w:t>)</w:t>
      </w:r>
      <w:r>
        <w:fldChar w:fldCharType="end"/>
      </w:r>
      <w:r>
        <w:t xml:space="preserve"> to </w:t>
      </w:r>
      <w:r>
        <w:fldChar w:fldCharType="begin"/>
      </w:r>
      <w:r>
        <w:instrText xml:space="preserve"> REF _Ref350501074 \h </w:instrText>
      </w:r>
      <w:r>
        <w:fldChar w:fldCharType="separate"/>
      </w:r>
      <w:r w:rsidR="00154D81" w:rsidRPr="00CB2E9B">
        <w:t>(</w:t>
      </w:r>
      <w:r w:rsidR="00154D81">
        <w:rPr>
          <w:noProof/>
        </w:rPr>
        <w:t>205</w:t>
      </w:r>
      <w:r w:rsidR="00154D81" w:rsidRPr="00CB2E9B">
        <w:t>)</w:t>
      </w:r>
      <w:r>
        <w:fldChar w:fldCharType="end"/>
      </w:r>
      <w:r>
        <w:t xml:space="preserve">. Constituents occurring to the right of the demonstratives such as </w:t>
      </w:r>
      <w:r w:rsidRPr="00382BA5">
        <w:rPr>
          <w:rStyle w:val="ChItalBold"/>
        </w:rPr>
        <w:t>liar</w:t>
      </w:r>
      <w:r>
        <w:t xml:space="preserve"> </w:t>
      </w:r>
      <w:r w:rsidR="00B7093A">
        <w:t>‘</w:t>
      </w:r>
      <w:r w:rsidR="007562CF">
        <w:t xml:space="preserve">be </w:t>
      </w:r>
      <w:r>
        <w:t>wild</w:t>
      </w:r>
      <w:r w:rsidR="00B7093A">
        <w:t>’</w:t>
      </w:r>
      <w:r>
        <w:t xml:space="preserve"> in </w:t>
      </w:r>
      <w:r>
        <w:fldChar w:fldCharType="begin"/>
      </w:r>
      <w:r>
        <w:instrText xml:space="preserve"> REF _Ref350501075 \h </w:instrText>
      </w:r>
      <w:r>
        <w:fldChar w:fldCharType="separate"/>
      </w:r>
      <w:r w:rsidR="00154D81" w:rsidRPr="00CB2E9B">
        <w:t>(</w:t>
      </w:r>
      <w:r w:rsidR="00154D81">
        <w:rPr>
          <w:noProof/>
        </w:rPr>
        <w:t>206</w:t>
      </w:r>
      <w:r w:rsidR="00154D81" w:rsidRPr="00CB2E9B">
        <w:t>)</w:t>
      </w:r>
      <w:r>
        <w:fldChar w:fldCharType="end"/>
      </w:r>
      <w:r>
        <w:t xml:space="preserve"> are not part of the noun phrase: </w:t>
      </w:r>
      <w:r w:rsidRPr="00382BA5">
        <w:rPr>
          <w:rStyle w:val="ChItalBold"/>
        </w:rPr>
        <w:t>liar</w:t>
      </w:r>
      <w:r>
        <w:t xml:space="preserve"> </w:t>
      </w:r>
      <w:r w:rsidR="00B7093A">
        <w:t>‘</w:t>
      </w:r>
      <w:r w:rsidR="007562CF">
        <w:t xml:space="preserve">be </w:t>
      </w:r>
      <w:r>
        <w:t>wild</w:t>
      </w:r>
      <w:r w:rsidR="00B7093A">
        <w:t>’</w:t>
      </w:r>
      <w:r>
        <w:t xml:space="preserve"> is a clausal predicate. The examples in </w:t>
      </w:r>
      <w:r>
        <w:fldChar w:fldCharType="begin"/>
      </w:r>
      <w:r>
        <w:instrText xml:space="preserve"> REF _Ref350501071 \h </w:instrText>
      </w:r>
      <w:r>
        <w:fldChar w:fldCharType="separate"/>
      </w:r>
      <w:r w:rsidR="00154D81" w:rsidRPr="00CB2E9B">
        <w:t>(</w:t>
      </w:r>
      <w:r w:rsidR="00154D81">
        <w:rPr>
          <w:noProof/>
        </w:rPr>
        <w:t>203</w:t>
      </w:r>
      <w:r w:rsidR="00154D81" w:rsidRPr="00CB2E9B">
        <w:t>)</w:t>
      </w:r>
      <w:r>
        <w:fldChar w:fldCharType="end"/>
      </w:r>
      <w:r>
        <w:t xml:space="preserve"> and </w:t>
      </w:r>
      <w:r>
        <w:fldChar w:fldCharType="begin"/>
      </w:r>
      <w:r>
        <w:instrText xml:space="preserve"> REF _Ref350501073 \h </w:instrText>
      </w:r>
      <w:r>
        <w:fldChar w:fldCharType="separate"/>
      </w:r>
      <w:r w:rsidR="00154D81" w:rsidRPr="00CB2E9B">
        <w:t>(</w:t>
      </w:r>
      <w:r w:rsidR="00154D81">
        <w:rPr>
          <w:noProof/>
        </w:rPr>
        <w:t>204</w:t>
      </w:r>
      <w:r w:rsidR="00154D81" w:rsidRPr="00CB2E9B">
        <w:t>)</w:t>
      </w:r>
      <w:r>
        <w:fldChar w:fldCharType="end"/>
      </w:r>
      <w:r>
        <w:t xml:space="preserve"> show that the demonstratives signal specificity (and not definiteness). The noun phrase </w:t>
      </w:r>
      <w:r w:rsidRPr="0063405E">
        <w:rPr>
          <w:rStyle w:val="ChItalBold"/>
        </w:rPr>
        <w:t>tanta dia itu</w:t>
      </w:r>
      <w:r>
        <w:t xml:space="preserve"> </w:t>
      </w:r>
      <w:r w:rsidR="00B7093A">
        <w:t>‘</w:t>
      </w:r>
      <w:r>
        <w:t>that aunt</w:t>
      </w:r>
      <w:r w:rsidR="00B7093A">
        <w:t>’</w:t>
      </w:r>
      <w:r>
        <w:t xml:space="preserve"> </w:t>
      </w:r>
      <w:r w:rsidR="00774CB6">
        <w:rPr>
          <w:szCs w:val="19"/>
        </w:rPr>
        <w:t>(literally</w:t>
      </w:r>
      <w:r>
        <w:t xml:space="preserve"> </w:t>
      </w:r>
      <w:r w:rsidR="00B7093A">
        <w:t>‘</w:t>
      </w:r>
      <w:r>
        <w:t>that she aunt</w:t>
      </w:r>
      <w:r w:rsidR="00B7093A">
        <w:t>’</w:t>
      </w:r>
      <w:r>
        <w:t>) designates a specific and definite referent w</w:t>
      </w:r>
      <w:r w:rsidRPr="00AA7EE8">
        <w:t xml:space="preserve">ith distal </w:t>
      </w:r>
      <w:r w:rsidRPr="0056654E">
        <w:rPr>
          <w:rStyle w:val="ChItalBold"/>
        </w:rPr>
        <w:t>itu</w:t>
      </w:r>
      <w:r>
        <w:t xml:space="preserve"> </w:t>
      </w:r>
      <w:r w:rsidR="00B7093A">
        <w:t>‘</w:t>
      </w:r>
      <w:r w:rsidRPr="0099608C">
        <w:rPr>
          <w:rStyle w:val="ChSmallCaps"/>
        </w:rPr>
        <w:t>d.dist</w:t>
      </w:r>
      <w:r w:rsidR="00B7093A">
        <w:t>’</w:t>
      </w:r>
      <w:r>
        <w:t xml:space="preserve"> indicating specificity while adnominally used </w:t>
      </w:r>
      <w:r w:rsidRPr="0056654E">
        <w:rPr>
          <w:rStyle w:val="ChItalBold"/>
        </w:rPr>
        <w:t>dia</w:t>
      </w:r>
      <w:r>
        <w:t xml:space="preserve"> </w:t>
      </w:r>
      <w:r w:rsidR="00B7093A">
        <w:t>‘</w:t>
      </w:r>
      <w:r w:rsidRPr="0099608C">
        <w:rPr>
          <w:rStyle w:val="ChSmallCaps"/>
        </w:rPr>
        <w:t>3sg</w:t>
      </w:r>
      <w:r w:rsidR="00B7093A">
        <w:t>’</w:t>
      </w:r>
      <w:r>
        <w:t xml:space="preserve"> signals definiteness (§</w:t>
      </w:r>
      <w:r w:rsidR="003A61D1">
        <w:fldChar w:fldCharType="begin"/>
      </w:r>
      <w:r w:rsidR="003A61D1">
        <w:instrText xml:space="preserve"> REF _Ref351641095 \w \h </w:instrText>
      </w:r>
      <w:r w:rsidR="003A61D1">
        <w:fldChar w:fldCharType="separate"/>
      </w:r>
      <w:r w:rsidR="00154D81">
        <w:rPr>
          <w:cs/>
        </w:rPr>
        <w:t>‎</w:t>
      </w:r>
      <w:r w:rsidR="00154D81">
        <w:t>5.5</w:t>
      </w:r>
      <w:r w:rsidR="003A61D1">
        <w:fldChar w:fldCharType="end"/>
      </w:r>
      <w:r>
        <w:t xml:space="preserve">). By contrast, the noun phrase </w:t>
      </w:r>
      <w:r w:rsidRPr="00E51EFF">
        <w:rPr>
          <w:rStyle w:val="ChItalBold"/>
        </w:rPr>
        <w:t>ana kecil satu ini</w:t>
      </w:r>
      <w:r>
        <w:t xml:space="preserve"> </w:t>
      </w:r>
      <w:r w:rsidR="00B7093A">
        <w:t>‘</w:t>
      </w:r>
      <w:r>
        <w:t>this particular small child</w:t>
      </w:r>
      <w:r w:rsidR="00B7093A">
        <w:t>’</w:t>
      </w:r>
      <w:r>
        <w:t xml:space="preserve"> in </w:t>
      </w:r>
      <w:r>
        <w:fldChar w:fldCharType="begin"/>
      </w:r>
      <w:r>
        <w:instrText xml:space="preserve"> REF _Ref350501073 \h </w:instrText>
      </w:r>
      <w:r>
        <w:fldChar w:fldCharType="separate"/>
      </w:r>
      <w:r w:rsidR="00154D81" w:rsidRPr="00CB2E9B">
        <w:t>(</w:t>
      </w:r>
      <w:r w:rsidR="00154D81">
        <w:rPr>
          <w:noProof/>
        </w:rPr>
        <w:t>204</w:t>
      </w:r>
      <w:r w:rsidR="00154D81" w:rsidRPr="00CB2E9B">
        <w:t>)</w:t>
      </w:r>
      <w:r>
        <w:fldChar w:fldCharType="end"/>
      </w:r>
      <w:r>
        <w:t xml:space="preserve"> denotes a specific but indefinite referent with proximal </w:t>
      </w:r>
      <w:r w:rsidRPr="00AA7EE8">
        <w:rPr>
          <w:rStyle w:val="ChItalBold"/>
        </w:rPr>
        <w:t>ini</w:t>
      </w:r>
      <w:r>
        <w:t xml:space="preserve"> </w:t>
      </w:r>
      <w:r w:rsidR="00B7093A">
        <w:t>‘</w:t>
      </w:r>
      <w:r w:rsidRPr="0099608C">
        <w:rPr>
          <w:rStyle w:val="ChSmallCaps"/>
        </w:rPr>
        <w:t>d.prox</w:t>
      </w:r>
      <w:r w:rsidR="00B7093A">
        <w:t>’</w:t>
      </w:r>
      <w:r>
        <w:t xml:space="preserve"> again indicating specificity while post-head </w:t>
      </w:r>
      <w:r w:rsidRPr="00AA7EE8">
        <w:rPr>
          <w:rStyle w:val="ChItalBold"/>
        </w:rPr>
        <w:t>satu</w:t>
      </w:r>
      <w:r>
        <w:t xml:space="preserve"> </w:t>
      </w:r>
      <w:r w:rsidR="00B7093A">
        <w:t>‘</w:t>
      </w:r>
      <w:r>
        <w:t>one</w:t>
      </w:r>
      <w:r w:rsidR="00B7093A">
        <w:t>’</w:t>
      </w:r>
      <w:r>
        <w:t xml:space="preserve"> signals </w:t>
      </w:r>
      <w:r w:rsidRPr="007A0BC8">
        <w:t>indefiniteness</w:t>
      </w:r>
      <w:r>
        <w:t xml:space="preserve"> (see also §</w:t>
      </w:r>
      <w:r>
        <w:fldChar w:fldCharType="begin"/>
      </w:r>
      <w:r>
        <w:instrText xml:space="preserve"> REF _Ref350501509 \w \h </w:instrText>
      </w:r>
      <w:r>
        <w:fldChar w:fldCharType="separate"/>
      </w:r>
      <w:r w:rsidR="00154D81">
        <w:rPr>
          <w:cs/>
        </w:rPr>
        <w:t>‎</w:t>
      </w:r>
      <w:r w:rsidR="00154D81">
        <w:t>5.9.4</w:t>
      </w:r>
      <w:r>
        <w:fldChar w:fldCharType="end"/>
      </w:r>
      <w:r>
        <w:t>).</w:t>
      </w:r>
    </w:p>
    <w:p w14:paraId="080CCF4E" w14:textId="77777777" w:rsidR="00130064" w:rsidRDefault="00130064" w:rsidP="00130064">
      <w:pPr>
        <w:pStyle w:val="ExampleTitle"/>
      </w:pPr>
      <w:r>
        <w:t>Post</w:t>
      </w:r>
      <w:r w:rsidRPr="00856563">
        <w:t>-head demonstratives</w:t>
      </w:r>
      <w:r>
        <w:t>: Scop</w:t>
      </w:r>
      <w:r w:rsidRPr="001862F0">
        <w:t>e</w:t>
      </w:r>
    </w:p>
    <w:tbl>
      <w:tblPr>
        <w:tblW w:w="5547" w:type="dxa"/>
        <w:tblCellMar>
          <w:left w:w="42" w:type="dxa"/>
          <w:right w:w="42" w:type="dxa"/>
        </w:tblCellMar>
        <w:tblLook w:val="01E0" w:firstRow="1" w:lastRow="1" w:firstColumn="1" w:lastColumn="1" w:noHBand="0" w:noVBand="0"/>
      </w:tblPr>
      <w:tblGrid>
        <w:gridCol w:w="709"/>
        <w:gridCol w:w="540"/>
        <w:gridCol w:w="489"/>
        <w:gridCol w:w="848"/>
        <w:gridCol w:w="1137"/>
        <w:gridCol w:w="629"/>
        <w:gridCol w:w="489"/>
        <w:gridCol w:w="706"/>
      </w:tblGrid>
      <w:tr w:rsidR="00AC23C4" w:rsidRPr="00CB2E9B" w14:paraId="0A4027E1" w14:textId="77777777" w:rsidTr="00AC23C4">
        <w:tc>
          <w:tcPr>
            <w:tcW w:w="709" w:type="dxa"/>
            <w:shd w:val="clear" w:color="auto" w:fill="auto"/>
          </w:tcPr>
          <w:p w14:paraId="6E79A678" w14:textId="77777777" w:rsidR="00130064" w:rsidRPr="00CB2E9B" w:rsidRDefault="00130064" w:rsidP="00130064">
            <w:pPr>
              <w:pStyle w:val="Text"/>
            </w:pPr>
            <w:bookmarkStart w:id="2439" w:name="_Ref350501071"/>
            <w:r w:rsidRPr="00CB2E9B">
              <w:t>(</w:t>
            </w:r>
            <w:fldSimple w:instr=" SEQ ( \* ARABIC \s 1 ">
              <w:r w:rsidR="00154D81">
                <w:rPr>
                  <w:noProof/>
                </w:rPr>
                <w:t>203</w:t>
              </w:r>
            </w:fldSimple>
            <w:r w:rsidRPr="00CB2E9B">
              <w:t>)</w:t>
            </w:r>
            <w:bookmarkEnd w:id="2439"/>
          </w:p>
        </w:tc>
        <w:tc>
          <w:tcPr>
            <w:tcW w:w="540" w:type="dxa"/>
            <w:shd w:val="clear" w:color="auto" w:fill="auto"/>
          </w:tcPr>
          <w:p w14:paraId="4BF44034" w14:textId="77777777" w:rsidR="00130064" w:rsidRPr="00CB2E9B" w:rsidRDefault="00491DED" w:rsidP="00130064">
            <w:pPr>
              <w:pStyle w:val="Text"/>
            </w:pPr>
            <w:r>
              <w:rPr>
                <w:lang w:eastAsia="en-US"/>
              </w:rPr>
              <w:t>Wili</w:t>
            </w:r>
          </w:p>
        </w:tc>
        <w:tc>
          <w:tcPr>
            <w:tcW w:w="489" w:type="dxa"/>
            <w:shd w:val="clear" w:color="auto" w:fill="auto"/>
          </w:tcPr>
          <w:p w14:paraId="744FF968" w14:textId="77777777" w:rsidR="00130064" w:rsidRPr="00CB2E9B" w:rsidRDefault="00130064" w:rsidP="00130064">
            <w:pPr>
              <w:pStyle w:val="Text"/>
            </w:pPr>
            <w:r w:rsidRPr="00CB2E9B">
              <w:t>ko</w:t>
            </w:r>
          </w:p>
        </w:tc>
        <w:tc>
          <w:tcPr>
            <w:tcW w:w="848" w:type="dxa"/>
            <w:shd w:val="clear" w:color="auto" w:fill="auto"/>
          </w:tcPr>
          <w:p w14:paraId="3B2007EA" w14:textId="77777777" w:rsidR="00130064" w:rsidRPr="00CB2E9B" w:rsidRDefault="00305A45" w:rsidP="00130064">
            <w:pPr>
              <w:pStyle w:val="Text"/>
            </w:pPr>
            <w:r w:rsidRPr="00CB2E9B">
              <w:t>jangang</w:t>
            </w:r>
          </w:p>
        </w:tc>
        <w:tc>
          <w:tcPr>
            <w:tcW w:w="1137" w:type="dxa"/>
            <w:shd w:val="clear" w:color="auto" w:fill="auto"/>
          </w:tcPr>
          <w:p w14:paraId="56DC5CAB" w14:textId="77777777" w:rsidR="00130064" w:rsidRPr="00CB2E9B" w:rsidRDefault="00130064" w:rsidP="00130064">
            <w:pPr>
              <w:pStyle w:val="Text"/>
            </w:pPr>
            <w:r w:rsidRPr="00CB2E9B">
              <w:t>gara~gara</w:t>
            </w:r>
          </w:p>
        </w:tc>
        <w:tc>
          <w:tcPr>
            <w:tcW w:w="629" w:type="dxa"/>
            <w:shd w:val="clear" w:color="auto" w:fill="auto"/>
          </w:tcPr>
          <w:p w14:paraId="5EDC02F5" w14:textId="77777777" w:rsidR="00130064" w:rsidRPr="00CB2E9B" w:rsidRDefault="00130064" w:rsidP="00130064">
            <w:pPr>
              <w:pStyle w:val="Text"/>
              <w:rPr>
                <w:rStyle w:val="ChBlueBold"/>
              </w:rPr>
            </w:pPr>
            <w:r w:rsidRPr="00CB2E9B">
              <w:rPr>
                <w:rStyle w:val="ChBlueBold"/>
              </w:rPr>
              <w:t>tanta</w:t>
            </w:r>
          </w:p>
        </w:tc>
        <w:tc>
          <w:tcPr>
            <w:tcW w:w="489" w:type="dxa"/>
            <w:shd w:val="clear" w:color="auto" w:fill="auto"/>
          </w:tcPr>
          <w:p w14:paraId="396A4DFE" w14:textId="77777777" w:rsidR="00130064" w:rsidRPr="00CB2E9B" w:rsidRDefault="00130064" w:rsidP="00130064">
            <w:pPr>
              <w:pStyle w:val="Text"/>
              <w:rPr>
                <w:rStyle w:val="ChBlueBold"/>
              </w:rPr>
            </w:pPr>
            <w:r w:rsidRPr="00CB2E9B">
              <w:rPr>
                <w:rStyle w:val="ChBlueBold"/>
              </w:rPr>
              <w:t>dia</w:t>
            </w:r>
          </w:p>
        </w:tc>
        <w:tc>
          <w:tcPr>
            <w:tcW w:w="706" w:type="dxa"/>
            <w:shd w:val="clear" w:color="auto" w:fill="auto"/>
          </w:tcPr>
          <w:p w14:paraId="3E3ECCB6" w14:textId="77777777" w:rsidR="00130064" w:rsidRPr="00CB2E9B" w:rsidRDefault="00130064" w:rsidP="00130064">
            <w:pPr>
              <w:pStyle w:val="Text"/>
              <w:rPr>
                <w:rStyle w:val="ChBlueBold"/>
              </w:rPr>
            </w:pPr>
            <w:r w:rsidRPr="00CB2E9B">
              <w:rPr>
                <w:rStyle w:val="ChBlueBold"/>
              </w:rPr>
              <w:t>itu</w:t>
            </w:r>
          </w:p>
        </w:tc>
      </w:tr>
      <w:tr w:rsidR="00AC23C4" w:rsidRPr="00CB2E9B" w14:paraId="614203E5" w14:textId="77777777" w:rsidTr="00AC23C4">
        <w:tc>
          <w:tcPr>
            <w:tcW w:w="709" w:type="dxa"/>
            <w:shd w:val="clear" w:color="auto" w:fill="auto"/>
          </w:tcPr>
          <w:p w14:paraId="5A469A55" w14:textId="77777777" w:rsidR="00130064" w:rsidRPr="00CB2E9B" w:rsidRDefault="00130064" w:rsidP="00130064">
            <w:pPr>
              <w:pStyle w:val="GlossEng"/>
            </w:pPr>
          </w:p>
        </w:tc>
        <w:tc>
          <w:tcPr>
            <w:tcW w:w="540" w:type="dxa"/>
            <w:shd w:val="clear" w:color="auto" w:fill="auto"/>
          </w:tcPr>
          <w:p w14:paraId="619BA68A" w14:textId="77777777" w:rsidR="00130064" w:rsidRPr="00CB2E9B" w:rsidRDefault="00491DED" w:rsidP="00130064">
            <w:pPr>
              <w:pStyle w:val="GlossEng"/>
            </w:pPr>
            <w:r>
              <w:rPr>
                <w:lang w:eastAsia="en-US"/>
              </w:rPr>
              <w:t>Wili</w:t>
            </w:r>
          </w:p>
        </w:tc>
        <w:tc>
          <w:tcPr>
            <w:tcW w:w="489" w:type="dxa"/>
            <w:shd w:val="clear" w:color="auto" w:fill="auto"/>
          </w:tcPr>
          <w:p w14:paraId="2B50D90C" w14:textId="77777777" w:rsidR="00130064" w:rsidRPr="0099608C" w:rsidRDefault="00130064" w:rsidP="00130064">
            <w:pPr>
              <w:pStyle w:val="GlossEng"/>
              <w:rPr>
                <w:rStyle w:val="ChSmallCaps"/>
              </w:rPr>
            </w:pPr>
            <w:r w:rsidRPr="0099608C">
              <w:rPr>
                <w:rStyle w:val="ChSmallCaps"/>
              </w:rPr>
              <w:t>2sg</w:t>
            </w:r>
          </w:p>
        </w:tc>
        <w:tc>
          <w:tcPr>
            <w:tcW w:w="848" w:type="dxa"/>
            <w:shd w:val="clear" w:color="auto" w:fill="auto"/>
          </w:tcPr>
          <w:p w14:paraId="57A35DD3" w14:textId="77777777" w:rsidR="00130064" w:rsidRPr="0099608C" w:rsidRDefault="00ED3D65" w:rsidP="00130064">
            <w:pPr>
              <w:pStyle w:val="GlossEng"/>
              <w:rPr>
                <w:rStyle w:val="ChSmallCaps"/>
              </w:rPr>
            </w:pPr>
            <w:r w:rsidRPr="0099608C">
              <w:rPr>
                <w:rStyle w:val="ChSmallCaps"/>
              </w:rPr>
              <w:t>neg</w:t>
            </w:r>
            <w:r>
              <w:rPr>
                <w:rStyle w:val="ChSmallCaps"/>
              </w:rPr>
              <w:t>.imp</w:t>
            </w:r>
          </w:p>
        </w:tc>
        <w:tc>
          <w:tcPr>
            <w:tcW w:w="1137" w:type="dxa"/>
            <w:shd w:val="clear" w:color="auto" w:fill="auto"/>
          </w:tcPr>
          <w:p w14:paraId="315357E5" w14:textId="77777777" w:rsidR="00130064" w:rsidRPr="00CB2E9B" w:rsidRDefault="00130064" w:rsidP="00130064">
            <w:pPr>
              <w:pStyle w:val="GlossEng"/>
            </w:pPr>
            <w:r w:rsidRPr="0099608C">
              <w:rPr>
                <w:rStyle w:val="ChSmallCaps"/>
              </w:rPr>
              <w:t>rdp</w:t>
            </w:r>
            <w:r w:rsidRPr="00CB2E9B">
              <w:t>~irritate</w:t>
            </w:r>
          </w:p>
        </w:tc>
        <w:tc>
          <w:tcPr>
            <w:tcW w:w="629" w:type="dxa"/>
            <w:shd w:val="clear" w:color="auto" w:fill="auto"/>
          </w:tcPr>
          <w:p w14:paraId="655FC9C6" w14:textId="77777777" w:rsidR="00130064" w:rsidRPr="00CB2E9B" w:rsidRDefault="00130064" w:rsidP="00130064">
            <w:pPr>
              <w:pStyle w:val="GlossEng"/>
            </w:pPr>
            <w:r w:rsidRPr="00CB2E9B">
              <w:t>aunt</w:t>
            </w:r>
          </w:p>
        </w:tc>
        <w:tc>
          <w:tcPr>
            <w:tcW w:w="489" w:type="dxa"/>
            <w:shd w:val="clear" w:color="auto" w:fill="auto"/>
          </w:tcPr>
          <w:p w14:paraId="26CCAC1D" w14:textId="77777777" w:rsidR="00130064" w:rsidRPr="0099608C" w:rsidRDefault="00130064" w:rsidP="00130064">
            <w:pPr>
              <w:pStyle w:val="GlossEng"/>
              <w:rPr>
                <w:rStyle w:val="ChSmallCaps"/>
              </w:rPr>
            </w:pPr>
            <w:r w:rsidRPr="0099608C">
              <w:rPr>
                <w:rStyle w:val="ChSmallCaps"/>
              </w:rPr>
              <w:t>3sg</w:t>
            </w:r>
          </w:p>
        </w:tc>
        <w:tc>
          <w:tcPr>
            <w:tcW w:w="706" w:type="dxa"/>
            <w:shd w:val="clear" w:color="auto" w:fill="auto"/>
          </w:tcPr>
          <w:p w14:paraId="14F39FB1" w14:textId="77777777" w:rsidR="00130064" w:rsidRPr="0099608C" w:rsidRDefault="00130064" w:rsidP="00130064">
            <w:pPr>
              <w:pStyle w:val="GlossEng"/>
              <w:rPr>
                <w:rStyle w:val="ChSmallCaps"/>
              </w:rPr>
            </w:pPr>
            <w:r w:rsidRPr="0099608C">
              <w:rPr>
                <w:rStyle w:val="ChSmallCaps"/>
              </w:rPr>
              <w:t>d.dist</w:t>
            </w:r>
          </w:p>
        </w:tc>
      </w:tr>
    </w:tbl>
    <w:p w14:paraId="3C9C43AE" w14:textId="2718139D" w:rsidR="00130064" w:rsidRPr="001B3351" w:rsidRDefault="00B7093A" w:rsidP="00130064">
      <w:pPr>
        <w:pStyle w:val="FreeTranslEng"/>
      </w:pPr>
      <w:r>
        <w:t>‘</w:t>
      </w:r>
      <w:r w:rsidR="000F3E50">
        <w:t xml:space="preserve">you </w:t>
      </w:r>
      <w:r w:rsidR="00491DED">
        <w:rPr>
          <w:lang w:eastAsia="en-US"/>
        </w:rPr>
        <w:t>Wili</w:t>
      </w:r>
      <w:r w:rsidR="00130064" w:rsidRPr="00A22498">
        <w:t xml:space="preserve"> don</w:t>
      </w:r>
      <w:r>
        <w:t>’</w:t>
      </w:r>
      <w:r w:rsidR="00130064">
        <w:t xml:space="preserve">t irritate </w:t>
      </w:r>
      <w:r w:rsidR="00130064" w:rsidRPr="0084211C">
        <w:rPr>
          <w:rStyle w:val="ChBlueBold"/>
        </w:rPr>
        <w:t>that aunt</w:t>
      </w:r>
      <w:r>
        <w:t>’</w:t>
      </w:r>
      <w:r w:rsidR="00130064">
        <w:t xml:space="preserve"> </w:t>
      </w:r>
      <w:r w:rsidR="00130064" w:rsidRPr="0084211C">
        <w:rPr>
          <w:rStyle w:val="ExampleSource"/>
        </w:rPr>
        <w:t>[081023-001-Cv.0038]</w:t>
      </w:r>
    </w:p>
    <w:tbl>
      <w:tblPr>
        <w:tblW w:w="6121" w:type="dxa"/>
        <w:tblCellMar>
          <w:left w:w="42" w:type="dxa"/>
          <w:right w:w="42" w:type="dxa"/>
        </w:tblCellMar>
        <w:tblLook w:val="01E0" w:firstRow="1" w:lastRow="1" w:firstColumn="1" w:lastColumn="1" w:noHBand="0" w:noVBand="0"/>
      </w:tblPr>
      <w:tblGrid>
        <w:gridCol w:w="709"/>
        <w:gridCol w:w="584"/>
        <w:gridCol w:w="284"/>
        <w:gridCol w:w="389"/>
        <w:gridCol w:w="195"/>
        <w:gridCol w:w="345"/>
        <w:gridCol w:w="512"/>
        <w:gridCol w:w="265"/>
        <w:gridCol w:w="275"/>
        <w:gridCol w:w="214"/>
        <w:gridCol w:w="513"/>
        <w:gridCol w:w="50"/>
        <w:gridCol w:w="489"/>
        <w:gridCol w:w="245"/>
        <w:gridCol w:w="268"/>
        <w:gridCol w:w="784"/>
      </w:tblGrid>
      <w:tr w:rsidR="00AC23C4" w:rsidRPr="00CB2E9B" w14:paraId="56919E40" w14:textId="77777777" w:rsidTr="00AC23C4">
        <w:tc>
          <w:tcPr>
            <w:tcW w:w="709" w:type="dxa"/>
            <w:shd w:val="clear" w:color="auto" w:fill="auto"/>
          </w:tcPr>
          <w:p w14:paraId="51DD3BBB" w14:textId="77777777" w:rsidR="00130064" w:rsidRPr="00CB2E9B" w:rsidRDefault="00130064" w:rsidP="00130064">
            <w:pPr>
              <w:pStyle w:val="Text"/>
            </w:pPr>
            <w:bookmarkStart w:id="2440" w:name="_Ref350501073"/>
            <w:r w:rsidRPr="00CB2E9B">
              <w:t>(</w:t>
            </w:r>
            <w:fldSimple w:instr=" SEQ ( \* ARABIC \s 1 ">
              <w:r w:rsidR="00154D81">
                <w:rPr>
                  <w:noProof/>
                </w:rPr>
                <w:t>204</w:t>
              </w:r>
            </w:fldSimple>
            <w:r w:rsidRPr="00CB2E9B">
              <w:t>)</w:t>
            </w:r>
            <w:bookmarkEnd w:id="2440"/>
          </w:p>
        </w:tc>
        <w:tc>
          <w:tcPr>
            <w:tcW w:w="868" w:type="dxa"/>
            <w:gridSpan w:val="2"/>
            <w:shd w:val="clear" w:color="auto" w:fill="auto"/>
          </w:tcPr>
          <w:p w14:paraId="2F4966C0" w14:textId="77777777" w:rsidR="00130064" w:rsidRPr="00CB2E9B" w:rsidRDefault="00130064" w:rsidP="00130064">
            <w:pPr>
              <w:pStyle w:val="Text"/>
            </w:pPr>
            <w:r w:rsidRPr="00CB2E9B">
              <w:t>baru</w:t>
            </w:r>
          </w:p>
        </w:tc>
        <w:tc>
          <w:tcPr>
            <w:tcW w:w="584" w:type="dxa"/>
            <w:gridSpan w:val="2"/>
            <w:shd w:val="clear" w:color="auto" w:fill="auto"/>
          </w:tcPr>
          <w:p w14:paraId="2DF7AA38" w14:textId="77777777" w:rsidR="00130064" w:rsidRPr="00CB2E9B" w:rsidRDefault="00DC49D5" w:rsidP="00130064">
            <w:pPr>
              <w:pStyle w:val="Text"/>
              <w:rPr>
                <w:rStyle w:val="ChBlueBold"/>
              </w:rPr>
            </w:pPr>
            <w:r>
              <w:rPr>
                <w:rStyle w:val="ChBlueBold"/>
              </w:rPr>
              <w:t>ana</w:t>
            </w:r>
          </w:p>
        </w:tc>
        <w:tc>
          <w:tcPr>
            <w:tcW w:w="857" w:type="dxa"/>
            <w:gridSpan w:val="2"/>
            <w:shd w:val="clear" w:color="auto" w:fill="auto"/>
          </w:tcPr>
          <w:p w14:paraId="1149F15A" w14:textId="77777777" w:rsidR="00130064" w:rsidRPr="00CB2E9B" w:rsidRDefault="00130064" w:rsidP="00130064">
            <w:pPr>
              <w:pStyle w:val="Text"/>
              <w:rPr>
                <w:rStyle w:val="ChBlueBold"/>
              </w:rPr>
            </w:pPr>
            <w:r w:rsidRPr="00CB2E9B">
              <w:rPr>
                <w:rStyle w:val="ChBlueBold"/>
              </w:rPr>
              <w:t>kecil</w:t>
            </w:r>
          </w:p>
        </w:tc>
        <w:tc>
          <w:tcPr>
            <w:tcW w:w="540" w:type="dxa"/>
            <w:gridSpan w:val="2"/>
            <w:shd w:val="clear" w:color="auto" w:fill="auto"/>
          </w:tcPr>
          <w:p w14:paraId="5CBCB65A" w14:textId="77777777" w:rsidR="00130064" w:rsidRPr="00CB2E9B" w:rsidRDefault="00130064" w:rsidP="00130064">
            <w:pPr>
              <w:pStyle w:val="Text"/>
              <w:rPr>
                <w:rStyle w:val="ChBlueBold"/>
              </w:rPr>
            </w:pPr>
            <w:r w:rsidRPr="00CB2E9B">
              <w:rPr>
                <w:rStyle w:val="ChBlueBold"/>
              </w:rPr>
              <w:t>satu</w:t>
            </w:r>
          </w:p>
        </w:tc>
        <w:tc>
          <w:tcPr>
            <w:tcW w:w="777" w:type="dxa"/>
            <w:gridSpan w:val="3"/>
            <w:shd w:val="clear" w:color="auto" w:fill="auto"/>
          </w:tcPr>
          <w:p w14:paraId="4EAC7E6D" w14:textId="77777777" w:rsidR="00130064" w:rsidRPr="00CB2E9B" w:rsidRDefault="00130064" w:rsidP="00130064">
            <w:pPr>
              <w:pStyle w:val="Text"/>
              <w:rPr>
                <w:rStyle w:val="ChBlueBold"/>
              </w:rPr>
            </w:pPr>
            <w:r w:rsidRPr="00CB2E9B">
              <w:rPr>
                <w:rStyle w:val="ChBlueBold"/>
              </w:rPr>
              <w:t>ini</w:t>
            </w:r>
          </w:p>
        </w:tc>
        <w:tc>
          <w:tcPr>
            <w:tcW w:w="489" w:type="dxa"/>
            <w:shd w:val="clear" w:color="auto" w:fill="auto"/>
          </w:tcPr>
          <w:p w14:paraId="4A7AEC5F" w14:textId="77777777" w:rsidR="00130064" w:rsidRPr="00CB2E9B" w:rsidRDefault="00130064" w:rsidP="00130064">
            <w:pPr>
              <w:pStyle w:val="Text"/>
            </w:pPr>
            <w:r w:rsidRPr="00CB2E9B">
              <w:t>de</w:t>
            </w:r>
          </w:p>
        </w:tc>
        <w:tc>
          <w:tcPr>
            <w:tcW w:w="513" w:type="dxa"/>
            <w:gridSpan w:val="2"/>
            <w:shd w:val="clear" w:color="auto" w:fill="auto"/>
          </w:tcPr>
          <w:p w14:paraId="68CACB01" w14:textId="77777777" w:rsidR="00130064" w:rsidRPr="00CB2E9B" w:rsidRDefault="00130064" w:rsidP="00130064">
            <w:pPr>
              <w:pStyle w:val="Text"/>
            </w:pPr>
            <w:r w:rsidRPr="00CB2E9B">
              <w:t>tra</w:t>
            </w:r>
          </w:p>
        </w:tc>
        <w:tc>
          <w:tcPr>
            <w:tcW w:w="784" w:type="dxa"/>
            <w:shd w:val="clear" w:color="auto" w:fill="auto"/>
          </w:tcPr>
          <w:p w14:paraId="46DAE50A" w14:textId="77777777" w:rsidR="00130064" w:rsidRPr="00CB2E9B" w:rsidRDefault="00130064" w:rsidP="00130064">
            <w:pPr>
              <w:pStyle w:val="Text"/>
            </w:pPr>
            <w:r w:rsidRPr="00CB2E9B">
              <w:t>gambar</w:t>
            </w:r>
          </w:p>
        </w:tc>
      </w:tr>
      <w:tr w:rsidR="00AC23C4" w:rsidRPr="00CB2E9B" w14:paraId="70F7FDFE" w14:textId="77777777" w:rsidTr="00AC23C4">
        <w:tc>
          <w:tcPr>
            <w:tcW w:w="709" w:type="dxa"/>
            <w:shd w:val="clear" w:color="auto" w:fill="auto"/>
          </w:tcPr>
          <w:p w14:paraId="2B70F37D" w14:textId="77777777" w:rsidR="00130064" w:rsidRPr="00CB2E9B" w:rsidRDefault="00130064" w:rsidP="00130064">
            <w:pPr>
              <w:pStyle w:val="GlossEng2ptafter"/>
            </w:pPr>
          </w:p>
        </w:tc>
        <w:tc>
          <w:tcPr>
            <w:tcW w:w="868" w:type="dxa"/>
            <w:gridSpan w:val="2"/>
            <w:shd w:val="clear" w:color="auto" w:fill="auto"/>
          </w:tcPr>
          <w:p w14:paraId="2739CE04" w14:textId="77777777" w:rsidR="00130064" w:rsidRPr="0014512C" w:rsidRDefault="00AD7DC6" w:rsidP="00130064">
            <w:pPr>
              <w:pStyle w:val="GlossEng2ptafter"/>
            </w:pPr>
            <w:r>
              <w:t>and.then</w:t>
            </w:r>
          </w:p>
        </w:tc>
        <w:tc>
          <w:tcPr>
            <w:tcW w:w="584" w:type="dxa"/>
            <w:gridSpan w:val="2"/>
            <w:shd w:val="clear" w:color="auto" w:fill="auto"/>
          </w:tcPr>
          <w:p w14:paraId="6FA12D7E" w14:textId="77777777" w:rsidR="00130064" w:rsidRPr="00CB2E9B" w:rsidRDefault="00130064" w:rsidP="00130064">
            <w:pPr>
              <w:pStyle w:val="GlossEng2ptafter"/>
            </w:pPr>
            <w:r w:rsidRPr="00CB2E9B">
              <w:t>child</w:t>
            </w:r>
          </w:p>
        </w:tc>
        <w:tc>
          <w:tcPr>
            <w:tcW w:w="857" w:type="dxa"/>
            <w:gridSpan w:val="2"/>
            <w:shd w:val="clear" w:color="auto" w:fill="auto"/>
          </w:tcPr>
          <w:p w14:paraId="155B23E7" w14:textId="77777777" w:rsidR="00130064" w:rsidRPr="00CB2E9B" w:rsidRDefault="00130064" w:rsidP="00130064">
            <w:pPr>
              <w:pStyle w:val="GlossEng2ptafter"/>
            </w:pPr>
            <w:r>
              <w:t>be.</w:t>
            </w:r>
            <w:r w:rsidRPr="00CB2E9B">
              <w:t>small</w:t>
            </w:r>
          </w:p>
        </w:tc>
        <w:tc>
          <w:tcPr>
            <w:tcW w:w="540" w:type="dxa"/>
            <w:gridSpan w:val="2"/>
            <w:shd w:val="clear" w:color="auto" w:fill="auto"/>
          </w:tcPr>
          <w:p w14:paraId="647D0266" w14:textId="77777777" w:rsidR="00130064" w:rsidRPr="00CB2E9B" w:rsidRDefault="00130064" w:rsidP="00130064">
            <w:pPr>
              <w:pStyle w:val="GlossEng2ptafter"/>
            </w:pPr>
            <w:r w:rsidRPr="00CB2E9B">
              <w:t>one</w:t>
            </w:r>
          </w:p>
        </w:tc>
        <w:tc>
          <w:tcPr>
            <w:tcW w:w="777" w:type="dxa"/>
            <w:gridSpan w:val="3"/>
            <w:shd w:val="clear" w:color="auto" w:fill="auto"/>
          </w:tcPr>
          <w:p w14:paraId="2AD1E6B6" w14:textId="77777777" w:rsidR="00130064" w:rsidRPr="0099608C" w:rsidRDefault="00130064" w:rsidP="00130064">
            <w:pPr>
              <w:pStyle w:val="GlossEng2ptafter"/>
              <w:rPr>
                <w:rStyle w:val="ChSmallCaps"/>
              </w:rPr>
            </w:pPr>
            <w:r w:rsidRPr="0099608C">
              <w:rPr>
                <w:rStyle w:val="ChSmallCaps"/>
              </w:rPr>
              <w:t>d.prox</w:t>
            </w:r>
          </w:p>
        </w:tc>
        <w:tc>
          <w:tcPr>
            <w:tcW w:w="489" w:type="dxa"/>
            <w:shd w:val="clear" w:color="auto" w:fill="auto"/>
          </w:tcPr>
          <w:p w14:paraId="518C9DEC" w14:textId="77777777" w:rsidR="00130064" w:rsidRPr="0099608C" w:rsidRDefault="00130064" w:rsidP="00130064">
            <w:pPr>
              <w:pStyle w:val="GlossEng2ptafter"/>
              <w:rPr>
                <w:rStyle w:val="ChSmallCaps"/>
              </w:rPr>
            </w:pPr>
            <w:r w:rsidRPr="0099608C">
              <w:rPr>
                <w:rStyle w:val="ChSmallCaps"/>
              </w:rPr>
              <w:t>3sg</w:t>
            </w:r>
          </w:p>
        </w:tc>
        <w:tc>
          <w:tcPr>
            <w:tcW w:w="513" w:type="dxa"/>
            <w:gridSpan w:val="2"/>
            <w:shd w:val="clear" w:color="auto" w:fill="auto"/>
          </w:tcPr>
          <w:p w14:paraId="1A933D5B" w14:textId="77777777" w:rsidR="00130064" w:rsidRPr="0099608C" w:rsidRDefault="00130064" w:rsidP="00130064">
            <w:pPr>
              <w:pStyle w:val="GlossEng2ptafter"/>
              <w:rPr>
                <w:rStyle w:val="ChSmallCaps"/>
              </w:rPr>
            </w:pPr>
            <w:r w:rsidRPr="0099608C">
              <w:rPr>
                <w:rStyle w:val="ChSmallCaps"/>
              </w:rPr>
              <w:t>neg</w:t>
            </w:r>
          </w:p>
        </w:tc>
        <w:tc>
          <w:tcPr>
            <w:tcW w:w="784" w:type="dxa"/>
            <w:shd w:val="clear" w:color="auto" w:fill="auto"/>
          </w:tcPr>
          <w:p w14:paraId="1DA57EA3" w14:textId="77777777" w:rsidR="00130064" w:rsidRPr="00CB2E9B" w:rsidRDefault="00130064" w:rsidP="00130064">
            <w:pPr>
              <w:pStyle w:val="GlossEng2ptafter"/>
            </w:pPr>
            <w:r w:rsidRPr="00CB2E9B">
              <w:t>draw</w:t>
            </w:r>
          </w:p>
        </w:tc>
      </w:tr>
      <w:tr w:rsidR="00AC23C4" w:rsidRPr="00CB2E9B" w14:paraId="35A7E608" w14:textId="77777777" w:rsidTr="00AC23C4">
        <w:trPr>
          <w:gridAfter w:val="2"/>
          <w:wAfter w:w="1052" w:type="dxa"/>
        </w:trPr>
        <w:tc>
          <w:tcPr>
            <w:tcW w:w="709" w:type="dxa"/>
            <w:shd w:val="clear" w:color="auto" w:fill="auto"/>
          </w:tcPr>
          <w:p w14:paraId="74D7DDC0" w14:textId="77777777" w:rsidR="00130064" w:rsidRPr="00CB2E9B" w:rsidRDefault="00130064" w:rsidP="00130064">
            <w:pPr>
              <w:pStyle w:val="O0Nwnext"/>
            </w:pPr>
          </w:p>
        </w:tc>
        <w:tc>
          <w:tcPr>
            <w:tcW w:w="584" w:type="dxa"/>
            <w:shd w:val="clear" w:color="auto" w:fill="auto"/>
          </w:tcPr>
          <w:p w14:paraId="1862FEEC" w14:textId="77777777" w:rsidR="00130064" w:rsidRPr="00CB2E9B" w:rsidRDefault="00DC49D5" w:rsidP="00130064">
            <w:pPr>
              <w:pStyle w:val="Text"/>
              <w:rPr>
                <w:rStyle w:val="ChBlueBold"/>
              </w:rPr>
            </w:pPr>
            <w:r>
              <w:rPr>
                <w:rStyle w:val="ChBlueBold"/>
              </w:rPr>
              <w:t>ana</w:t>
            </w:r>
          </w:p>
        </w:tc>
        <w:tc>
          <w:tcPr>
            <w:tcW w:w="673" w:type="dxa"/>
            <w:gridSpan w:val="2"/>
            <w:shd w:val="clear" w:color="auto" w:fill="auto"/>
          </w:tcPr>
          <w:p w14:paraId="28DA5411" w14:textId="77777777" w:rsidR="00130064" w:rsidRPr="00CB2E9B" w:rsidRDefault="00130064" w:rsidP="00130064">
            <w:pPr>
              <w:pStyle w:val="Text"/>
              <w:rPr>
                <w:rStyle w:val="ChBlueBold"/>
              </w:rPr>
            </w:pPr>
            <w:r w:rsidRPr="00CB2E9B">
              <w:rPr>
                <w:rStyle w:val="ChBlueBold"/>
              </w:rPr>
              <w:t>murit</w:t>
            </w:r>
          </w:p>
        </w:tc>
        <w:tc>
          <w:tcPr>
            <w:tcW w:w="540" w:type="dxa"/>
            <w:gridSpan w:val="2"/>
            <w:shd w:val="clear" w:color="auto" w:fill="auto"/>
          </w:tcPr>
          <w:p w14:paraId="5AD7C9B8" w14:textId="77777777" w:rsidR="00130064" w:rsidRPr="00CB2E9B" w:rsidRDefault="00130064" w:rsidP="00130064">
            <w:pPr>
              <w:pStyle w:val="Text"/>
              <w:rPr>
                <w:rStyle w:val="ChBlueBold"/>
              </w:rPr>
            </w:pPr>
            <w:r w:rsidRPr="00CB2E9B">
              <w:rPr>
                <w:rStyle w:val="ChBlueBold"/>
              </w:rPr>
              <w:t>satu</w:t>
            </w:r>
          </w:p>
        </w:tc>
        <w:tc>
          <w:tcPr>
            <w:tcW w:w="777" w:type="dxa"/>
            <w:gridSpan w:val="2"/>
            <w:shd w:val="clear" w:color="auto" w:fill="auto"/>
          </w:tcPr>
          <w:p w14:paraId="236284DE" w14:textId="77777777" w:rsidR="00130064" w:rsidRPr="00CB2E9B" w:rsidRDefault="00130064" w:rsidP="00130064">
            <w:pPr>
              <w:pStyle w:val="Text"/>
              <w:rPr>
                <w:rStyle w:val="ChBlueBold"/>
              </w:rPr>
            </w:pPr>
            <w:r w:rsidRPr="00CB2E9B">
              <w:rPr>
                <w:rStyle w:val="ChBlueBold"/>
              </w:rPr>
              <w:t>ni</w:t>
            </w:r>
          </w:p>
        </w:tc>
        <w:tc>
          <w:tcPr>
            <w:tcW w:w="489" w:type="dxa"/>
            <w:gridSpan w:val="2"/>
            <w:shd w:val="clear" w:color="auto" w:fill="auto"/>
          </w:tcPr>
          <w:p w14:paraId="158FF724" w14:textId="77777777" w:rsidR="00130064" w:rsidRPr="00CB2E9B" w:rsidRDefault="00130064" w:rsidP="00130064">
            <w:pPr>
              <w:pStyle w:val="Text"/>
            </w:pPr>
            <w:r w:rsidRPr="00CB2E9B">
              <w:t>de</w:t>
            </w:r>
          </w:p>
        </w:tc>
        <w:tc>
          <w:tcPr>
            <w:tcW w:w="513" w:type="dxa"/>
            <w:shd w:val="clear" w:color="auto" w:fill="auto"/>
          </w:tcPr>
          <w:p w14:paraId="4F08E649" w14:textId="77777777" w:rsidR="00130064" w:rsidRPr="00CB2E9B" w:rsidRDefault="00130064" w:rsidP="00130064">
            <w:pPr>
              <w:pStyle w:val="Text"/>
            </w:pPr>
            <w:r w:rsidRPr="00CB2E9B">
              <w:t>tra</w:t>
            </w:r>
          </w:p>
        </w:tc>
        <w:tc>
          <w:tcPr>
            <w:tcW w:w="784" w:type="dxa"/>
            <w:gridSpan w:val="3"/>
            <w:shd w:val="clear" w:color="auto" w:fill="auto"/>
          </w:tcPr>
          <w:p w14:paraId="23775FEE" w14:textId="77777777" w:rsidR="00130064" w:rsidRPr="00CB2E9B" w:rsidRDefault="00130064" w:rsidP="00130064">
            <w:pPr>
              <w:pStyle w:val="Text"/>
            </w:pPr>
            <w:r w:rsidRPr="00CB2E9B">
              <w:t>gambar</w:t>
            </w:r>
          </w:p>
        </w:tc>
      </w:tr>
      <w:tr w:rsidR="00AC23C4" w:rsidRPr="00CB2E9B" w14:paraId="6357FA30" w14:textId="77777777" w:rsidTr="00AC23C4">
        <w:trPr>
          <w:gridAfter w:val="2"/>
          <w:wAfter w:w="1052" w:type="dxa"/>
        </w:trPr>
        <w:tc>
          <w:tcPr>
            <w:tcW w:w="709" w:type="dxa"/>
            <w:shd w:val="clear" w:color="auto" w:fill="auto"/>
          </w:tcPr>
          <w:p w14:paraId="0530A012" w14:textId="77777777" w:rsidR="00130064" w:rsidRPr="00CB2E9B" w:rsidRDefault="00130064" w:rsidP="00130064">
            <w:pPr>
              <w:pStyle w:val="GlossEng"/>
            </w:pPr>
          </w:p>
        </w:tc>
        <w:tc>
          <w:tcPr>
            <w:tcW w:w="584" w:type="dxa"/>
            <w:shd w:val="clear" w:color="auto" w:fill="auto"/>
          </w:tcPr>
          <w:p w14:paraId="357979E1" w14:textId="77777777" w:rsidR="00130064" w:rsidRPr="00CB2E9B" w:rsidRDefault="00130064" w:rsidP="00130064">
            <w:pPr>
              <w:pStyle w:val="GlossEng"/>
            </w:pPr>
            <w:r w:rsidRPr="00CB2E9B">
              <w:t>child</w:t>
            </w:r>
          </w:p>
        </w:tc>
        <w:tc>
          <w:tcPr>
            <w:tcW w:w="673" w:type="dxa"/>
            <w:gridSpan w:val="2"/>
            <w:shd w:val="clear" w:color="auto" w:fill="auto"/>
          </w:tcPr>
          <w:p w14:paraId="10456E14" w14:textId="77777777" w:rsidR="00130064" w:rsidRPr="00CB2E9B" w:rsidRDefault="00130064" w:rsidP="00130064">
            <w:pPr>
              <w:pStyle w:val="GlossEng"/>
            </w:pPr>
            <w:r w:rsidRPr="00CB2E9B">
              <w:t>pupil</w:t>
            </w:r>
          </w:p>
        </w:tc>
        <w:tc>
          <w:tcPr>
            <w:tcW w:w="540" w:type="dxa"/>
            <w:gridSpan w:val="2"/>
            <w:shd w:val="clear" w:color="auto" w:fill="auto"/>
          </w:tcPr>
          <w:p w14:paraId="529CB7BA" w14:textId="77777777" w:rsidR="00130064" w:rsidRPr="00CB2E9B" w:rsidRDefault="00130064" w:rsidP="00130064">
            <w:pPr>
              <w:pStyle w:val="GlossEng"/>
            </w:pPr>
            <w:r w:rsidRPr="00CB2E9B">
              <w:t>one</w:t>
            </w:r>
          </w:p>
        </w:tc>
        <w:tc>
          <w:tcPr>
            <w:tcW w:w="777" w:type="dxa"/>
            <w:gridSpan w:val="2"/>
            <w:shd w:val="clear" w:color="auto" w:fill="auto"/>
          </w:tcPr>
          <w:p w14:paraId="614138D4" w14:textId="77777777" w:rsidR="00130064" w:rsidRPr="0099608C" w:rsidRDefault="00130064" w:rsidP="00130064">
            <w:pPr>
              <w:pStyle w:val="GlossEng"/>
              <w:rPr>
                <w:rStyle w:val="ChSmallCaps"/>
              </w:rPr>
            </w:pPr>
            <w:r w:rsidRPr="0099608C">
              <w:rPr>
                <w:rStyle w:val="ChSmallCaps"/>
              </w:rPr>
              <w:t>d.prox</w:t>
            </w:r>
          </w:p>
        </w:tc>
        <w:tc>
          <w:tcPr>
            <w:tcW w:w="489" w:type="dxa"/>
            <w:gridSpan w:val="2"/>
            <w:shd w:val="clear" w:color="auto" w:fill="auto"/>
          </w:tcPr>
          <w:p w14:paraId="1E2E0A30" w14:textId="77777777" w:rsidR="00130064" w:rsidRPr="0099608C" w:rsidRDefault="00130064" w:rsidP="00130064">
            <w:pPr>
              <w:pStyle w:val="GlossEng"/>
              <w:rPr>
                <w:rStyle w:val="ChSmallCaps"/>
              </w:rPr>
            </w:pPr>
            <w:r w:rsidRPr="0099608C">
              <w:rPr>
                <w:rStyle w:val="ChSmallCaps"/>
              </w:rPr>
              <w:t>3sg</w:t>
            </w:r>
          </w:p>
        </w:tc>
        <w:tc>
          <w:tcPr>
            <w:tcW w:w="513" w:type="dxa"/>
            <w:shd w:val="clear" w:color="auto" w:fill="auto"/>
          </w:tcPr>
          <w:p w14:paraId="67499FDD" w14:textId="77777777" w:rsidR="00130064" w:rsidRPr="0099608C" w:rsidRDefault="00130064" w:rsidP="00130064">
            <w:pPr>
              <w:pStyle w:val="GlossEng"/>
              <w:rPr>
                <w:rStyle w:val="ChSmallCaps"/>
              </w:rPr>
            </w:pPr>
            <w:r w:rsidRPr="0099608C">
              <w:rPr>
                <w:rStyle w:val="ChSmallCaps"/>
              </w:rPr>
              <w:t>neg</w:t>
            </w:r>
          </w:p>
        </w:tc>
        <w:tc>
          <w:tcPr>
            <w:tcW w:w="784" w:type="dxa"/>
            <w:gridSpan w:val="3"/>
            <w:shd w:val="clear" w:color="auto" w:fill="auto"/>
          </w:tcPr>
          <w:p w14:paraId="0E86C59E" w14:textId="77777777" w:rsidR="00130064" w:rsidRPr="00CB2E9B" w:rsidRDefault="00130064" w:rsidP="00130064">
            <w:pPr>
              <w:pStyle w:val="GlossEng"/>
            </w:pPr>
            <w:r w:rsidRPr="00CB2E9B">
              <w:t>draw</w:t>
            </w:r>
          </w:p>
        </w:tc>
      </w:tr>
    </w:tbl>
    <w:p w14:paraId="412601B1" w14:textId="5FA659C2" w:rsidR="00130064" w:rsidRPr="00A22498" w:rsidRDefault="00B7093A" w:rsidP="00130064">
      <w:pPr>
        <w:pStyle w:val="FreeTranslEng"/>
      </w:pPr>
      <w:r>
        <w:t>‘</w:t>
      </w:r>
      <w:r w:rsidR="00130E7E">
        <w:t xml:space="preserve">but </w:t>
      </w:r>
      <w:r w:rsidR="00FF228E">
        <w:t>then</w:t>
      </w:r>
      <w:r w:rsidR="00130064">
        <w:t xml:space="preserve"> </w:t>
      </w:r>
      <w:r w:rsidR="00130064" w:rsidRPr="00ED3889">
        <w:rPr>
          <w:rStyle w:val="ChBlueBold"/>
        </w:rPr>
        <w:t>this particular small child</w:t>
      </w:r>
      <w:r w:rsidR="00130064" w:rsidRPr="00A22498">
        <w:t>, he doesn</w:t>
      </w:r>
      <w:r>
        <w:t>’</w:t>
      </w:r>
      <w:r w:rsidR="00130064" w:rsidRPr="00A22498">
        <w:t xml:space="preserve">t draw, </w:t>
      </w:r>
      <w:r w:rsidR="00130064" w:rsidRPr="00ED3889">
        <w:rPr>
          <w:rStyle w:val="ChBlueBold"/>
        </w:rPr>
        <w:t xml:space="preserve">this particular </w:t>
      </w:r>
      <w:r w:rsidR="00C202CB">
        <w:rPr>
          <w:rStyle w:val="ChBlueBold"/>
        </w:rPr>
        <w:t>school kid</w:t>
      </w:r>
      <w:r w:rsidR="00130064" w:rsidRPr="00A22498">
        <w:t>, he doesn</w:t>
      </w:r>
      <w:r>
        <w:t>’</w:t>
      </w:r>
      <w:r w:rsidR="00130064" w:rsidRPr="00A22498">
        <w:t>t draw</w:t>
      </w:r>
      <w:r>
        <w:t>’</w:t>
      </w:r>
      <w:r w:rsidR="00130064">
        <w:t xml:space="preserve"> </w:t>
      </w:r>
      <w:r w:rsidR="00130064" w:rsidRPr="00DC6598">
        <w:rPr>
          <w:rStyle w:val="ExampleSource"/>
        </w:rPr>
        <w:t>[081109-002-JR.0002]</w:t>
      </w:r>
    </w:p>
    <w:tbl>
      <w:tblPr>
        <w:tblW w:w="0" w:type="auto"/>
        <w:tblCellMar>
          <w:left w:w="42" w:type="dxa"/>
          <w:right w:w="42" w:type="dxa"/>
        </w:tblCellMar>
        <w:tblLook w:val="01E0" w:firstRow="1" w:lastRow="1" w:firstColumn="1" w:lastColumn="1" w:noHBand="0" w:noVBand="0"/>
      </w:tblPr>
      <w:tblGrid>
        <w:gridCol w:w="709"/>
        <w:gridCol w:w="1095"/>
        <w:gridCol w:w="562"/>
        <w:gridCol w:w="784"/>
        <w:gridCol w:w="573"/>
        <w:gridCol w:w="651"/>
        <w:gridCol w:w="688"/>
        <w:gridCol w:w="706"/>
      </w:tblGrid>
      <w:tr w:rsidR="00AC23C4" w:rsidRPr="00CB2E9B" w14:paraId="52967722" w14:textId="77777777" w:rsidTr="00AC23C4">
        <w:tc>
          <w:tcPr>
            <w:tcW w:w="709" w:type="dxa"/>
            <w:shd w:val="clear" w:color="auto" w:fill="auto"/>
          </w:tcPr>
          <w:p w14:paraId="6A1BBF9C" w14:textId="77777777" w:rsidR="00130064" w:rsidRPr="00CB2E9B" w:rsidRDefault="00130064" w:rsidP="00130064">
            <w:pPr>
              <w:pStyle w:val="Text"/>
            </w:pPr>
            <w:bookmarkStart w:id="2441" w:name="_Ref350501074"/>
            <w:r w:rsidRPr="00CB2E9B">
              <w:t>(</w:t>
            </w:r>
            <w:fldSimple w:instr=" SEQ ( \* ARABIC \s 1 ">
              <w:r w:rsidR="00154D81">
                <w:rPr>
                  <w:noProof/>
                </w:rPr>
                <w:t>205</w:t>
              </w:r>
            </w:fldSimple>
            <w:r w:rsidRPr="00CB2E9B">
              <w:t>)</w:t>
            </w:r>
            <w:bookmarkEnd w:id="2441"/>
          </w:p>
        </w:tc>
        <w:tc>
          <w:tcPr>
            <w:tcW w:w="1095" w:type="dxa"/>
            <w:shd w:val="clear" w:color="auto" w:fill="auto"/>
          </w:tcPr>
          <w:p w14:paraId="4592BB7B" w14:textId="77777777" w:rsidR="00130064" w:rsidRPr="00CB2E9B" w:rsidRDefault="00130064" w:rsidP="00130064">
            <w:pPr>
              <w:pStyle w:val="Text"/>
            </w:pPr>
            <w:r w:rsidRPr="00CB2E9B">
              <w:t>Papua-Satu</w:t>
            </w:r>
          </w:p>
        </w:tc>
        <w:tc>
          <w:tcPr>
            <w:tcW w:w="562" w:type="dxa"/>
            <w:shd w:val="clear" w:color="auto" w:fill="auto"/>
          </w:tcPr>
          <w:p w14:paraId="292F4888" w14:textId="77777777" w:rsidR="00130064" w:rsidRPr="00CB2E9B" w:rsidRDefault="00130064" w:rsidP="00130064">
            <w:pPr>
              <w:pStyle w:val="Text"/>
            </w:pPr>
            <w:r w:rsidRPr="00CB2E9B">
              <w:t>ada</w:t>
            </w:r>
          </w:p>
        </w:tc>
        <w:tc>
          <w:tcPr>
            <w:tcW w:w="784" w:type="dxa"/>
            <w:shd w:val="clear" w:color="auto" w:fill="auto"/>
          </w:tcPr>
          <w:p w14:paraId="15FE63FF" w14:textId="77777777" w:rsidR="00130064" w:rsidRPr="00CB2E9B" w:rsidRDefault="00130064" w:rsidP="00130064">
            <w:pPr>
              <w:pStyle w:val="Text"/>
            </w:pPr>
            <w:r w:rsidRPr="00CB2E9B">
              <w:t>muncul</w:t>
            </w:r>
          </w:p>
        </w:tc>
        <w:tc>
          <w:tcPr>
            <w:tcW w:w="573" w:type="dxa"/>
            <w:shd w:val="clear" w:color="auto" w:fill="auto"/>
          </w:tcPr>
          <w:p w14:paraId="5B4EF844" w14:textId="77777777" w:rsidR="00130064" w:rsidRPr="00CB2E9B" w:rsidRDefault="00130064" w:rsidP="00130064">
            <w:pPr>
              <w:pStyle w:val="Text"/>
            </w:pPr>
            <w:r w:rsidRPr="00CB2E9B">
              <w:t>dari</w:t>
            </w:r>
          </w:p>
        </w:tc>
        <w:tc>
          <w:tcPr>
            <w:tcW w:w="651" w:type="dxa"/>
            <w:shd w:val="clear" w:color="auto" w:fill="auto"/>
          </w:tcPr>
          <w:p w14:paraId="7F971F3E" w14:textId="77777777" w:rsidR="00130064" w:rsidRPr="00CB2E9B" w:rsidRDefault="00130064" w:rsidP="00130064">
            <w:pPr>
              <w:pStyle w:val="Text"/>
              <w:rPr>
                <w:rStyle w:val="ChBlueBold"/>
              </w:rPr>
            </w:pPr>
            <w:r w:rsidRPr="00CB2E9B">
              <w:rPr>
                <w:rStyle w:val="ChBlueBold"/>
              </w:rPr>
              <w:t>laut</w:t>
            </w:r>
          </w:p>
        </w:tc>
        <w:tc>
          <w:tcPr>
            <w:tcW w:w="688" w:type="dxa"/>
            <w:shd w:val="clear" w:color="auto" w:fill="auto"/>
          </w:tcPr>
          <w:p w14:paraId="639685DB" w14:textId="77777777" w:rsidR="00130064" w:rsidRPr="00CB2E9B" w:rsidRDefault="00130064" w:rsidP="00130064">
            <w:pPr>
              <w:pStyle w:val="Text"/>
              <w:rPr>
                <w:rStyle w:val="ChBlueBold"/>
              </w:rPr>
            </w:pPr>
            <w:r w:rsidRPr="00CB2E9B">
              <w:rPr>
                <w:rStyle w:val="ChBlueBold"/>
              </w:rPr>
              <w:t>sana</w:t>
            </w:r>
          </w:p>
        </w:tc>
        <w:tc>
          <w:tcPr>
            <w:tcW w:w="706" w:type="dxa"/>
            <w:shd w:val="clear" w:color="auto" w:fill="auto"/>
          </w:tcPr>
          <w:p w14:paraId="209A17F9" w14:textId="77777777" w:rsidR="00130064" w:rsidRPr="00CB2E9B" w:rsidRDefault="00130064" w:rsidP="00130064">
            <w:pPr>
              <w:pStyle w:val="Text"/>
              <w:rPr>
                <w:rStyle w:val="ChBlueBold"/>
              </w:rPr>
            </w:pPr>
            <w:r w:rsidRPr="00CB2E9B">
              <w:rPr>
                <w:rStyle w:val="ChBlueBold"/>
              </w:rPr>
              <w:t>itu</w:t>
            </w:r>
          </w:p>
        </w:tc>
      </w:tr>
      <w:tr w:rsidR="00AC23C4" w:rsidRPr="00446259" w14:paraId="06C374E2" w14:textId="77777777" w:rsidTr="00AC23C4">
        <w:tc>
          <w:tcPr>
            <w:tcW w:w="709" w:type="dxa"/>
            <w:shd w:val="clear" w:color="auto" w:fill="auto"/>
          </w:tcPr>
          <w:p w14:paraId="71653EB9" w14:textId="77777777" w:rsidR="00130064" w:rsidRPr="00CB2E9B" w:rsidRDefault="00130064" w:rsidP="00130064">
            <w:pPr>
              <w:pStyle w:val="GlossEng"/>
            </w:pPr>
          </w:p>
        </w:tc>
        <w:tc>
          <w:tcPr>
            <w:tcW w:w="1095" w:type="dxa"/>
            <w:shd w:val="clear" w:color="auto" w:fill="auto"/>
          </w:tcPr>
          <w:p w14:paraId="54242436" w14:textId="77777777" w:rsidR="00130064" w:rsidRPr="00CB2E9B" w:rsidRDefault="00130064" w:rsidP="00130064">
            <w:pPr>
              <w:pStyle w:val="GlossEng"/>
            </w:pPr>
            <w:r w:rsidRPr="00CB2E9B">
              <w:t>Papua-Satu</w:t>
            </w:r>
          </w:p>
        </w:tc>
        <w:tc>
          <w:tcPr>
            <w:tcW w:w="562" w:type="dxa"/>
            <w:shd w:val="clear" w:color="auto" w:fill="auto"/>
          </w:tcPr>
          <w:p w14:paraId="098DFFC4" w14:textId="77777777" w:rsidR="00130064" w:rsidRPr="00CB2E9B" w:rsidRDefault="00130064" w:rsidP="00130064">
            <w:pPr>
              <w:pStyle w:val="GlossEng"/>
            </w:pPr>
            <w:r w:rsidRPr="00CB2E9B">
              <w:t>exist</w:t>
            </w:r>
          </w:p>
        </w:tc>
        <w:tc>
          <w:tcPr>
            <w:tcW w:w="784" w:type="dxa"/>
            <w:shd w:val="clear" w:color="auto" w:fill="auto"/>
          </w:tcPr>
          <w:p w14:paraId="2799B502" w14:textId="77777777" w:rsidR="00130064" w:rsidRPr="00CB2E9B" w:rsidRDefault="00130064" w:rsidP="00130064">
            <w:pPr>
              <w:pStyle w:val="GlossEng"/>
            </w:pPr>
            <w:r w:rsidRPr="00CB2E9B">
              <w:t>appear</w:t>
            </w:r>
          </w:p>
        </w:tc>
        <w:tc>
          <w:tcPr>
            <w:tcW w:w="573" w:type="dxa"/>
            <w:shd w:val="clear" w:color="auto" w:fill="auto"/>
          </w:tcPr>
          <w:p w14:paraId="4EC1C70C" w14:textId="77777777" w:rsidR="00130064" w:rsidRPr="00CB2E9B" w:rsidRDefault="00130064" w:rsidP="00130064">
            <w:pPr>
              <w:pStyle w:val="GlossEng"/>
            </w:pPr>
            <w:r w:rsidRPr="00CB2E9B">
              <w:t>from</w:t>
            </w:r>
          </w:p>
        </w:tc>
        <w:tc>
          <w:tcPr>
            <w:tcW w:w="651" w:type="dxa"/>
            <w:shd w:val="clear" w:color="auto" w:fill="auto"/>
          </w:tcPr>
          <w:p w14:paraId="7AFDEF79" w14:textId="77777777" w:rsidR="00130064" w:rsidRPr="00CB2E9B" w:rsidRDefault="00130064" w:rsidP="00130064">
            <w:pPr>
              <w:pStyle w:val="GlossEng"/>
            </w:pPr>
            <w:r>
              <w:t>sea</w:t>
            </w:r>
          </w:p>
        </w:tc>
        <w:tc>
          <w:tcPr>
            <w:tcW w:w="688" w:type="dxa"/>
            <w:shd w:val="clear" w:color="auto" w:fill="auto"/>
          </w:tcPr>
          <w:p w14:paraId="7AD8E62C" w14:textId="77777777" w:rsidR="00130064" w:rsidRPr="0099608C" w:rsidRDefault="00130064" w:rsidP="00130064">
            <w:pPr>
              <w:pStyle w:val="GlossEng"/>
              <w:rPr>
                <w:rStyle w:val="ChSmallCaps"/>
              </w:rPr>
            </w:pPr>
            <w:r w:rsidRPr="0099608C">
              <w:rPr>
                <w:rStyle w:val="ChSmallCaps"/>
              </w:rPr>
              <w:t>l.dist</w:t>
            </w:r>
          </w:p>
        </w:tc>
        <w:tc>
          <w:tcPr>
            <w:tcW w:w="706" w:type="dxa"/>
            <w:shd w:val="clear" w:color="auto" w:fill="auto"/>
          </w:tcPr>
          <w:p w14:paraId="6E031181" w14:textId="77777777" w:rsidR="00130064" w:rsidRPr="0099608C" w:rsidRDefault="00130064" w:rsidP="00130064">
            <w:pPr>
              <w:pStyle w:val="GlossEng"/>
              <w:rPr>
                <w:rStyle w:val="ChSmallCaps"/>
              </w:rPr>
            </w:pPr>
            <w:r w:rsidRPr="0099608C">
              <w:rPr>
                <w:rStyle w:val="ChSmallCaps"/>
              </w:rPr>
              <w:t>d.dist</w:t>
            </w:r>
          </w:p>
        </w:tc>
      </w:tr>
    </w:tbl>
    <w:p w14:paraId="1367AEB0" w14:textId="7E9A0502" w:rsidR="00130064" w:rsidRPr="008E0305" w:rsidRDefault="00B7093A" w:rsidP="00130064">
      <w:pPr>
        <w:pStyle w:val="FreeTranslEng"/>
      </w:pPr>
      <w:r>
        <w:t>‘</w:t>
      </w:r>
      <w:r w:rsidR="00130064" w:rsidRPr="00B51978">
        <w:t>(the ship) Papua-Satu is appearing from</w:t>
      </w:r>
      <w:r w:rsidR="00130064" w:rsidRPr="008E0305">
        <w:t xml:space="preserve"> </w:t>
      </w:r>
      <w:r w:rsidR="00130064">
        <w:rPr>
          <w:rStyle w:val="ChBlueBold"/>
        </w:rPr>
        <w:t>the</w:t>
      </w:r>
      <w:r w:rsidR="00130064" w:rsidRPr="009679BA">
        <w:rPr>
          <w:rStyle w:val="ChBlueBold"/>
        </w:rPr>
        <w:t xml:space="preserve"> </w:t>
      </w:r>
      <w:r w:rsidR="00130064">
        <w:rPr>
          <w:rStyle w:val="ChBlueBold"/>
        </w:rPr>
        <w:t>sea</w:t>
      </w:r>
      <w:r w:rsidR="00130064" w:rsidRPr="009679BA">
        <w:rPr>
          <w:rStyle w:val="ChBlueBold"/>
        </w:rPr>
        <w:t xml:space="preserve"> over there</w:t>
      </w:r>
      <w:r w:rsidR="00130064">
        <w:rPr>
          <w:rStyle w:val="ChBlueBold"/>
        </w:rPr>
        <w:t xml:space="preserve"> </w:t>
      </w:r>
      <w:r w:rsidR="00423108">
        <w:rPr>
          <w:rStyle w:val="ChBlueBold"/>
        </w:rPr>
        <w:t>(</w:t>
      </w:r>
      <w:r w:rsidR="00130064" w:rsidRPr="00423108">
        <w:rPr>
          <w:rStyle w:val="ChBlueBold-SmallCaps"/>
        </w:rPr>
        <w:t>emph</w:t>
      </w:r>
      <w:r w:rsidR="00423108">
        <w:rPr>
          <w:rStyle w:val="ChBlueBold"/>
        </w:rPr>
        <w:t>)</w:t>
      </w:r>
      <w:r>
        <w:t>’</w:t>
      </w:r>
      <w:r w:rsidR="00130064">
        <w:t xml:space="preserve"> </w:t>
      </w:r>
      <w:r w:rsidR="00130064" w:rsidRPr="009679BA">
        <w:rPr>
          <w:rStyle w:val="ExampleSource"/>
        </w:rPr>
        <w:t>[080917-008-NP.0129]</w:t>
      </w:r>
    </w:p>
    <w:tbl>
      <w:tblPr>
        <w:tblW w:w="0" w:type="auto"/>
        <w:tblCellMar>
          <w:left w:w="42" w:type="dxa"/>
          <w:right w:w="42" w:type="dxa"/>
        </w:tblCellMar>
        <w:tblLook w:val="01E0" w:firstRow="1" w:lastRow="1" w:firstColumn="1" w:lastColumn="1" w:noHBand="0" w:noVBand="0"/>
      </w:tblPr>
      <w:tblGrid>
        <w:gridCol w:w="709"/>
        <w:gridCol w:w="284"/>
        <w:gridCol w:w="817"/>
        <w:gridCol w:w="562"/>
        <w:gridCol w:w="777"/>
        <w:gridCol w:w="779"/>
      </w:tblGrid>
      <w:tr w:rsidR="00AC23C4" w:rsidRPr="00CB2E9B" w14:paraId="76D899B1" w14:textId="77777777" w:rsidTr="00AC23C4">
        <w:tc>
          <w:tcPr>
            <w:tcW w:w="709" w:type="dxa"/>
            <w:shd w:val="clear" w:color="auto" w:fill="auto"/>
          </w:tcPr>
          <w:p w14:paraId="0BA54C57" w14:textId="77777777" w:rsidR="00130064" w:rsidRPr="00CB2E9B" w:rsidRDefault="00130064" w:rsidP="00130064">
            <w:pPr>
              <w:pStyle w:val="Text"/>
            </w:pPr>
            <w:bookmarkStart w:id="2442" w:name="_Ref350501075"/>
            <w:r w:rsidRPr="00CB2E9B">
              <w:t>(</w:t>
            </w:r>
            <w:fldSimple w:instr=" SEQ ( \* ARABIC \s 1 ">
              <w:r w:rsidR="00154D81">
                <w:rPr>
                  <w:noProof/>
                </w:rPr>
                <w:t>206</w:t>
              </w:r>
            </w:fldSimple>
            <w:r w:rsidRPr="00CB2E9B">
              <w:t>)</w:t>
            </w:r>
            <w:bookmarkEnd w:id="2442"/>
          </w:p>
        </w:tc>
        <w:tc>
          <w:tcPr>
            <w:tcW w:w="284" w:type="dxa"/>
            <w:shd w:val="clear" w:color="auto" w:fill="auto"/>
          </w:tcPr>
          <w:p w14:paraId="5F6E5422" w14:textId="77777777" w:rsidR="00130064" w:rsidRPr="00CB2E9B" w:rsidRDefault="00130064" w:rsidP="00130064">
            <w:pPr>
              <w:pStyle w:val="Text"/>
            </w:pPr>
            <w:r w:rsidRPr="00CB2E9B">
              <w:t>…</w:t>
            </w:r>
          </w:p>
        </w:tc>
        <w:tc>
          <w:tcPr>
            <w:tcW w:w="817" w:type="dxa"/>
            <w:shd w:val="clear" w:color="auto" w:fill="auto"/>
          </w:tcPr>
          <w:p w14:paraId="269E94D7" w14:textId="77777777" w:rsidR="00130064" w:rsidRPr="00CB2E9B" w:rsidRDefault="00130064" w:rsidP="00130064">
            <w:pPr>
              <w:pStyle w:val="Text"/>
            </w:pPr>
            <w:r w:rsidRPr="00CB2E9B">
              <w:t>karna</w:t>
            </w:r>
          </w:p>
        </w:tc>
        <w:tc>
          <w:tcPr>
            <w:tcW w:w="562" w:type="dxa"/>
            <w:shd w:val="clear" w:color="auto" w:fill="auto"/>
          </w:tcPr>
          <w:p w14:paraId="2CC0B294" w14:textId="77777777" w:rsidR="00130064" w:rsidRPr="00CB2E9B" w:rsidRDefault="00130064" w:rsidP="00130064">
            <w:pPr>
              <w:pStyle w:val="Text"/>
              <w:rPr>
                <w:rStyle w:val="ChBlueBold"/>
              </w:rPr>
            </w:pPr>
            <w:r w:rsidRPr="00CB2E9B">
              <w:rPr>
                <w:rStyle w:val="ChBlueBold"/>
              </w:rPr>
              <w:t>babi</w:t>
            </w:r>
          </w:p>
        </w:tc>
        <w:tc>
          <w:tcPr>
            <w:tcW w:w="777" w:type="dxa"/>
            <w:shd w:val="clear" w:color="auto" w:fill="auto"/>
          </w:tcPr>
          <w:p w14:paraId="778FB3A0" w14:textId="77777777" w:rsidR="00130064" w:rsidRPr="00CB2E9B" w:rsidRDefault="00130064" w:rsidP="00130064">
            <w:pPr>
              <w:pStyle w:val="Text"/>
              <w:rPr>
                <w:rStyle w:val="ChBlueBold"/>
              </w:rPr>
            </w:pPr>
            <w:r w:rsidRPr="00CB2E9B">
              <w:rPr>
                <w:rStyle w:val="ChBlueBold"/>
              </w:rPr>
              <w:t>ini</w:t>
            </w:r>
          </w:p>
        </w:tc>
        <w:tc>
          <w:tcPr>
            <w:tcW w:w="779" w:type="dxa"/>
            <w:shd w:val="clear" w:color="auto" w:fill="auto"/>
          </w:tcPr>
          <w:p w14:paraId="5EEAF57D" w14:textId="77777777" w:rsidR="00130064" w:rsidRPr="00CB2E9B" w:rsidRDefault="00130064" w:rsidP="00130064">
            <w:pPr>
              <w:pStyle w:val="Text"/>
            </w:pPr>
            <w:r w:rsidRPr="00CB2E9B">
              <w:t>liar</w:t>
            </w:r>
          </w:p>
        </w:tc>
      </w:tr>
      <w:tr w:rsidR="00AC23C4" w:rsidRPr="00CB2E9B" w14:paraId="53842A7D" w14:textId="77777777" w:rsidTr="00AC23C4">
        <w:tc>
          <w:tcPr>
            <w:tcW w:w="709" w:type="dxa"/>
            <w:shd w:val="clear" w:color="auto" w:fill="auto"/>
          </w:tcPr>
          <w:p w14:paraId="6E8D20F8" w14:textId="77777777" w:rsidR="00130064" w:rsidRPr="00CB2E9B" w:rsidRDefault="00130064" w:rsidP="00130064">
            <w:pPr>
              <w:pStyle w:val="GlossEng"/>
            </w:pPr>
          </w:p>
        </w:tc>
        <w:tc>
          <w:tcPr>
            <w:tcW w:w="284" w:type="dxa"/>
            <w:shd w:val="clear" w:color="auto" w:fill="auto"/>
          </w:tcPr>
          <w:p w14:paraId="3736CC18" w14:textId="77777777" w:rsidR="00130064" w:rsidRPr="00CB2E9B" w:rsidRDefault="00130064" w:rsidP="00130064">
            <w:pPr>
              <w:pStyle w:val="GlossEng"/>
            </w:pPr>
          </w:p>
        </w:tc>
        <w:tc>
          <w:tcPr>
            <w:tcW w:w="817" w:type="dxa"/>
            <w:shd w:val="clear" w:color="auto" w:fill="auto"/>
          </w:tcPr>
          <w:p w14:paraId="4C409440" w14:textId="77777777" w:rsidR="00130064" w:rsidRPr="00CB2E9B" w:rsidRDefault="00130064" w:rsidP="00130064">
            <w:pPr>
              <w:pStyle w:val="GlossEng"/>
            </w:pPr>
            <w:r w:rsidRPr="00CB2E9B">
              <w:t>because</w:t>
            </w:r>
          </w:p>
        </w:tc>
        <w:tc>
          <w:tcPr>
            <w:tcW w:w="562" w:type="dxa"/>
            <w:shd w:val="clear" w:color="auto" w:fill="auto"/>
          </w:tcPr>
          <w:p w14:paraId="64844BCA" w14:textId="77777777" w:rsidR="00130064" w:rsidRPr="00CB2E9B" w:rsidRDefault="00130064" w:rsidP="00130064">
            <w:pPr>
              <w:pStyle w:val="GlossEng"/>
            </w:pPr>
            <w:r w:rsidRPr="00CB2E9B">
              <w:t>pig</w:t>
            </w:r>
          </w:p>
        </w:tc>
        <w:tc>
          <w:tcPr>
            <w:tcW w:w="777" w:type="dxa"/>
            <w:shd w:val="clear" w:color="auto" w:fill="auto"/>
          </w:tcPr>
          <w:p w14:paraId="425C7DD7" w14:textId="77777777" w:rsidR="00130064" w:rsidRPr="0099608C" w:rsidRDefault="00130064" w:rsidP="00130064">
            <w:pPr>
              <w:pStyle w:val="GlossEng"/>
              <w:rPr>
                <w:rStyle w:val="ChSmallCaps"/>
              </w:rPr>
            </w:pPr>
            <w:r w:rsidRPr="0099608C">
              <w:rPr>
                <w:rStyle w:val="ChSmallCaps"/>
              </w:rPr>
              <w:t>d.prox</w:t>
            </w:r>
          </w:p>
        </w:tc>
        <w:tc>
          <w:tcPr>
            <w:tcW w:w="779" w:type="dxa"/>
            <w:shd w:val="clear" w:color="auto" w:fill="auto"/>
          </w:tcPr>
          <w:p w14:paraId="71548BCD" w14:textId="77777777" w:rsidR="00130064" w:rsidRPr="00CB2E9B" w:rsidRDefault="00130064" w:rsidP="00130064">
            <w:pPr>
              <w:pStyle w:val="GlossEng"/>
            </w:pPr>
            <w:r>
              <w:t>be.</w:t>
            </w:r>
            <w:r w:rsidRPr="00CB2E9B">
              <w:t>wild</w:t>
            </w:r>
          </w:p>
        </w:tc>
      </w:tr>
    </w:tbl>
    <w:p w14:paraId="105ED05C" w14:textId="730836C4" w:rsidR="00130064" w:rsidRPr="00287BFC" w:rsidRDefault="00B7093A" w:rsidP="00130064">
      <w:pPr>
        <w:pStyle w:val="FreeTranslEng"/>
      </w:pPr>
      <w:r>
        <w:t>‘</w:t>
      </w:r>
      <w:r w:rsidR="00130064">
        <w:t xml:space="preserve">… because </w:t>
      </w:r>
      <w:r w:rsidR="00130064" w:rsidRPr="00274A88">
        <w:rPr>
          <w:rStyle w:val="ChBlueBold"/>
        </w:rPr>
        <w:t>this pig is wild</w:t>
      </w:r>
      <w:r>
        <w:t>’</w:t>
      </w:r>
      <w:r w:rsidR="00130064">
        <w:t xml:space="preserve"> </w:t>
      </w:r>
      <w:r w:rsidR="00130064" w:rsidRPr="00DC46C1">
        <w:rPr>
          <w:rStyle w:val="ExampleSource"/>
        </w:rPr>
        <w:t>[080919-004-NP.0019]</w:t>
      </w:r>
    </w:p>
    <w:p w14:paraId="206C0FD2" w14:textId="77777777" w:rsidR="00130064" w:rsidRDefault="00130064" w:rsidP="00C657D2">
      <w:pPr>
        <w:pStyle w:val="Body0005after"/>
      </w:pPr>
      <w:r>
        <w:t xml:space="preserve">Demonstratives can also modify constituents other than nouns, namely personal pronouns as in </w:t>
      </w:r>
      <w:r>
        <w:fldChar w:fldCharType="begin"/>
      </w:r>
      <w:r>
        <w:instrText xml:space="preserve"> REF _Ref350501076 \h </w:instrText>
      </w:r>
      <w:r>
        <w:fldChar w:fldCharType="separate"/>
      </w:r>
      <w:r w:rsidR="00154D81" w:rsidRPr="00CB2E9B">
        <w:t>(</w:t>
      </w:r>
      <w:r w:rsidR="00154D81">
        <w:rPr>
          <w:noProof/>
        </w:rPr>
        <w:t>207</w:t>
      </w:r>
      <w:r w:rsidR="00154D81" w:rsidRPr="00CB2E9B">
        <w:t>)</w:t>
      </w:r>
      <w:r>
        <w:fldChar w:fldCharType="end"/>
      </w:r>
      <w:r>
        <w:t xml:space="preserve">, interrogatives as in </w:t>
      </w:r>
      <w:r>
        <w:fldChar w:fldCharType="begin"/>
      </w:r>
      <w:r>
        <w:instrText xml:space="preserve"> REF _Ref350501077 \h </w:instrText>
      </w:r>
      <w:r>
        <w:fldChar w:fldCharType="separate"/>
      </w:r>
      <w:r w:rsidR="00154D81" w:rsidRPr="00CB2E9B">
        <w:t>(</w:t>
      </w:r>
      <w:r w:rsidR="00154D81">
        <w:rPr>
          <w:noProof/>
        </w:rPr>
        <w:t>208</w:t>
      </w:r>
      <w:r w:rsidR="00154D81" w:rsidRPr="00CB2E9B">
        <w:t>)</w:t>
      </w:r>
      <w:r>
        <w:fldChar w:fldCharType="end"/>
      </w:r>
      <w:r>
        <w:t xml:space="preserve">, or locatives as in </w:t>
      </w:r>
      <w:r>
        <w:fldChar w:fldCharType="begin"/>
      </w:r>
      <w:r>
        <w:instrText xml:space="preserve"> REF _Ref350501078 \h </w:instrText>
      </w:r>
      <w:r>
        <w:fldChar w:fldCharType="separate"/>
      </w:r>
      <w:r w:rsidR="00154D81" w:rsidRPr="00F129D3">
        <w:t>(</w:t>
      </w:r>
      <w:r w:rsidR="00154D81">
        <w:rPr>
          <w:noProof/>
        </w:rPr>
        <w:t>209</w:t>
      </w:r>
      <w:r w:rsidR="00154D81" w:rsidRPr="00F129D3">
        <w:t>)</w:t>
      </w:r>
      <w:r>
        <w:fldChar w:fldCharType="end"/>
      </w:r>
      <w:r>
        <w:t>.</w:t>
      </w:r>
    </w:p>
    <w:p w14:paraId="6CA7C02E" w14:textId="77777777" w:rsidR="00130064" w:rsidRDefault="00130064" w:rsidP="00130064">
      <w:pPr>
        <w:pStyle w:val="ExampleTitle"/>
      </w:pPr>
      <w:r>
        <w:t>Post</w:t>
      </w:r>
      <w:r w:rsidRPr="00856563">
        <w:t>-head demonstratives</w:t>
      </w:r>
      <w:r>
        <w:t>: Modifying personal pronouns, interrogatives, or locatives</w:t>
      </w:r>
    </w:p>
    <w:tbl>
      <w:tblPr>
        <w:tblW w:w="6288" w:type="dxa"/>
        <w:tblCellMar>
          <w:left w:w="42" w:type="dxa"/>
          <w:right w:w="42" w:type="dxa"/>
        </w:tblCellMar>
        <w:tblLook w:val="01E0" w:firstRow="1" w:lastRow="1" w:firstColumn="1" w:lastColumn="1" w:noHBand="0" w:noVBand="0"/>
      </w:tblPr>
      <w:tblGrid>
        <w:gridCol w:w="709"/>
        <w:gridCol w:w="489"/>
        <w:gridCol w:w="706"/>
        <w:gridCol w:w="1223"/>
        <w:gridCol w:w="573"/>
        <w:gridCol w:w="513"/>
        <w:gridCol w:w="629"/>
        <w:gridCol w:w="673"/>
        <w:gridCol w:w="773"/>
      </w:tblGrid>
      <w:tr w:rsidR="00AC23C4" w:rsidRPr="00CB2E9B" w14:paraId="069D0A43" w14:textId="77777777" w:rsidTr="00AC23C4">
        <w:tc>
          <w:tcPr>
            <w:tcW w:w="709" w:type="dxa"/>
            <w:shd w:val="clear" w:color="auto" w:fill="auto"/>
          </w:tcPr>
          <w:p w14:paraId="7A849D31" w14:textId="77777777" w:rsidR="00130064" w:rsidRPr="00CB2E9B" w:rsidRDefault="00130064" w:rsidP="00130064">
            <w:pPr>
              <w:pStyle w:val="Text"/>
            </w:pPr>
            <w:bookmarkStart w:id="2443" w:name="_Ref350501076"/>
            <w:r w:rsidRPr="00CB2E9B">
              <w:t>(</w:t>
            </w:r>
            <w:fldSimple w:instr=" SEQ ( \* ARABIC \s 1 ">
              <w:r w:rsidR="00154D81">
                <w:rPr>
                  <w:noProof/>
                </w:rPr>
                <w:t>207</w:t>
              </w:r>
            </w:fldSimple>
            <w:r w:rsidRPr="00CB2E9B">
              <w:t>)</w:t>
            </w:r>
            <w:bookmarkEnd w:id="2443"/>
          </w:p>
        </w:tc>
        <w:tc>
          <w:tcPr>
            <w:tcW w:w="489" w:type="dxa"/>
            <w:shd w:val="clear" w:color="auto" w:fill="auto"/>
          </w:tcPr>
          <w:p w14:paraId="4C8F6400" w14:textId="77777777" w:rsidR="00130064" w:rsidRPr="00CB2E9B" w:rsidRDefault="00130064" w:rsidP="00130064">
            <w:pPr>
              <w:pStyle w:val="Text"/>
              <w:rPr>
                <w:rStyle w:val="ChBlueBold"/>
              </w:rPr>
            </w:pPr>
            <w:r w:rsidRPr="00CB2E9B">
              <w:rPr>
                <w:rStyle w:val="ChBlueBold"/>
              </w:rPr>
              <w:t>ko</w:t>
            </w:r>
          </w:p>
        </w:tc>
        <w:tc>
          <w:tcPr>
            <w:tcW w:w="706" w:type="dxa"/>
            <w:shd w:val="clear" w:color="auto" w:fill="auto"/>
          </w:tcPr>
          <w:p w14:paraId="33FC2FF0" w14:textId="77777777" w:rsidR="00130064" w:rsidRPr="00CB2E9B" w:rsidRDefault="00130064" w:rsidP="00130064">
            <w:pPr>
              <w:pStyle w:val="Text"/>
              <w:rPr>
                <w:rStyle w:val="ChBlueBold"/>
              </w:rPr>
            </w:pPr>
            <w:r w:rsidRPr="00CB2E9B">
              <w:rPr>
                <w:rStyle w:val="ChBlueBold"/>
              </w:rPr>
              <w:t>itu</w:t>
            </w:r>
          </w:p>
        </w:tc>
        <w:tc>
          <w:tcPr>
            <w:tcW w:w="1223" w:type="dxa"/>
            <w:shd w:val="clear" w:color="auto" w:fill="auto"/>
          </w:tcPr>
          <w:p w14:paraId="6CC7DF27" w14:textId="77777777" w:rsidR="00130064" w:rsidRPr="00CB2E9B" w:rsidRDefault="00130064" w:rsidP="00130064">
            <w:pPr>
              <w:pStyle w:val="Text"/>
            </w:pPr>
            <w:r w:rsidRPr="00CB2E9B">
              <w:t>manusia</w:t>
            </w:r>
          </w:p>
        </w:tc>
        <w:tc>
          <w:tcPr>
            <w:tcW w:w="573" w:type="dxa"/>
            <w:shd w:val="clear" w:color="auto" w:fill="auto"/>
          </w:tcPr>
          <w:p w14:paraId="4AC8DA9F" w14:textId="77777777" w:rsidR="00130064" w:rsidRPr="00CB2E9B" w:rsidRDefault="00130064" w:rsidP="00130064">
            <w:pPr>
              <w:pStyle w:val="Text"/>
            </w:pPr>
            <w:r w:rsidRPr="00CB2E9B">
              <w:t>yang</w:t>
            </w:r>
          </w:p>
        </w:tc>
        <w:tc>
          <w:tcPr>
            <w:tcW w:w="513" w:type="dxa"/>
            <w:shd w:val="clear" w:color="auto" w:fill="auto"/>
          </w:tcPr>
          <w:p w14:paraId="1677DE8E" w14:textId="77777777" w:rsidR="00130064" w:rsidRPr="00CB2E9B" w:rsidRDefault="00130064" w:rsidP="00130064">
            <w:pPr>
              <w:pStyle w:val="Text"/>
            </w:pPr>
            <w:r w:rsidRPr="00CB2E9B">
              <w:t>tra</w:t>
            </w:r>
          </w:p>
        </w:tc>
        <w:tc>
          <w:tcPr>
            <w:tcW w:w="629" w:type="dxa"/>
            <w:shd w:val="clear" w:color="auto" w:fill="auto"/>
          </w:tcPr>
          <w:p w14:paraId="0FA1AA6E" w14:textId="77777777" w:rsidR="00130064" w:rsidRPr="00CB2E9B" w:rsidRDefault="00B81DA5" w:rsidP="00130064">
            <w:pPr>
              <w:pStyle w:val="Text"/>
            </w:pPr>
            <w:r>
              <w:t>taw</w:t>
            </w:r>
          </w:p>
        </w:tc>
        <w:tc>
          <w:tcPr>
            <w:tcW w:w="673" w:type="dxa"/>
            <w:shd w:val="clear" w:color="auto" w:fill="auto"/>
          </w:tcPr>
          <w:p w14:paraId="48140452" w14:textId="77777777" w:rsidR="00130064" w:rsidRPr="00CB2E9B" w:rsidRDefault="00130064" w:rsidP="00130064">
            <w:pPr>
              <w:pStyle w:val="Text"/>
            </w:pPr>
            <w:r w:rsidRPr="00CB2E9B">
              <w:t>bicara</w:t>
            </w:r>
          </w:p>
        </w:tc>
        <w:tc>
          <w:tcPr>
            <w:tcW w:w="773" w:type="dxa"/>
            <w:shd w:val="clear" w:color="auto" w:fill="auto"/>
          </w:tcPr>
          <w:p w14:paraId="42F686C5" w14:textId="77777777" w:rsidR="00130064" w:rsidRPr="00CB2E9B" w:rsidRDefault="00130064" w:rsidP="00130064">
            <w:pPr>
              <w:pStyle w:val="Text"/>
            </w:pPr>
            <w:r w:rsidRPr="00CB2E9B">
              <w:t>teman</w:t>
            </w:r>
            <w:r w:rsidR="00305A45">
              <w:t>g</w:t>
            </w:r>
          </w:p>
        </w:tc>
      </w:tr>
      <w:tr w:rsidR="00AC23C4" w:rsidRPr="00CB2E9B" w14:paraId="6DDA0281" w14:textId="77777777" w:rsidTr="00AC23C4">
        <w:tc>
          <w:tcPr>
            <w:tcW w:w="709" w:type="dxa"/>
            <w:shd w:val="clear" w:color="auto" w:fill="auto"/>
          </w:tcPr>
          <w:p w14:paraId="519F65E2" w14:textId="77777777" w:rsidR="00130064" w:rsidRPr="00CB2E9B" w:rsidRDefault="00130064" w:rsidP="00130064">
            <w:pPr>
              <w:pStyle w:val="GlossEng"/>
            </w:pPr>
          </w:p>
        </w:tc>
        <w:tc>
          <w:tcPr>
            <w:tcW w:w="489" w:type="dxa"/>
            <w:shd w:val="clear" w:color="auto" w:fill="auto"/>
          </w:tcPr>
          <w:p w14:paraId="6B147C1F" w14:textId="77777777" w:rsidR="00130064" w:rsidRPr="0099608C" w:rsidRDefault="00130064" w:rsidP="00130064">
            <w:pPr>
              <w:pStyle w:val="GlossEng"/>
              <w:rPr>
                <w:rStyle w:val="ChSmallCaps"/>
              </w:rPr>
            </w:pPr>
            <w:r w:rsidRPr="0099608C">
              <w:rPr>
                <w:rStyle w:val="ChSmallCaps"/>
              </w:rPr>
              <w:t>2sg</w:t>
            </w:r>
          </w:p>
        </w:tc>
        <w:tc>
          <w:tcPr>
            <w:tcW w:w="706" w:type="dxa"/>
            <w:shd w:val="clear" w:color="auto" w:fill="auto"/>
          </w:tcPr>
          <w:p w14:paraId="0BEA961E" w14:textId="77777777" w:rsidR="00130064" w:rsidRPr="0099608C" w:rsidRDefault="00130064" w:rsidP="00130064">
            <w:pPr>
              <w:pStyle w:val="GlossEng"/>
              <w:rPr>
                <w:rStyle w:val="ChSmallCaps"/>
              </w:rPr>
            </w:pPr>
            <w:r w:rsidRPr="0099608C">
              <w:rPr>
                <w:rStyle w:val="ChSmallCaps"/>
              </w:rPr>
              <w:t>d.dist</w:t>
            </w:r>
          </w:p>
        </w:tc>
        <w:tc>
          <w:tcPr>
            <w:tcW w:w="1223" w:type="dxa"/>
            <w:shd w:val="clear" w:color="auto" w:fill="auto"/>
          </w:tcPr>
          <w:p w14:paraId="418DC342" w14:textId="77777777" w:rsidR="00130064" w:rsidRPr="00CB2E9B" w:rsidRDefault="00130064" w:rsidP="00130064">
            <w:pPr>
              <w:pStyle w:val="GlossEng"/>
            </w:pPr>
            <w:r w:rsidRPr="00CB2E9B">
              <w:t>human.being</w:t>
            </w:r>
          </w:p>
        </w:tc>
        <w:tc>
          <w:tcPr>
            <w:tcW w:w="573" w:type="dxa"/>
            <w:shd w:val="clear" w:color="auto" w:fill="auto"/>
          </w:tcPr>
          <w:p w14:paraId="768883F4" w14:textId="77777777" w:rsidR="00130064" w:rsidRPr="0099608C" w:rsidRDefault="00130064" w:rsidP="00130064">
            <w:pPr>
              <w:pStyle w:val="GlossEng"/>
              <w:rPr>
                <w:rStyle w:val="ChSmallCaps"/>
              </w:rPr>
            </w:pPr>
            <w:r w:rsidRPr="0099608C">
              <w:rPr>
                <w:rStyle w:val="ChSmallCaps"/>
              </w:rPr>
              <w:t>rel</w:t>
            </w:r>
          </w:p>
        </w:tc>
        <w:tc>
          <w:tcPr>
            <w:tcW w:w="513" w:type="dxa"/>
            <w:shd w:val="clear" w:color="auto" w:fill="auto"/>
          </w:tcPr>
          <w:p w14:paraId="6E3B24B2" w14:textId="77777777" w:rsidR="00130064" w:rsidRPr="0099608C" w:rsidRDefault="00130064" w:rsidP="00130064">
            <w:pPr>
              <w:pStyle w:val="GlossEng"/>
              <w:rPr>
                <w:rStyle w:val="ChSmallCaps"/>
              </w:rPr>
            </w:pPr>
            <w:r w:rsidRPr="0099608C">
              <w:rPr>
                <w:rStyle w:val="ChSmallCaps"/>
              </w:rPr>
              <w:t>neg</w:t>
            </w:r>
          </w:p>
        </w:tc>
        <w:tc>
          <w:tcPr>
            <w:tcW w:w="629" w:type="dxa"/>
            <w:shd w:val="clear" w:color="auto" w:fill="auto"/>
          </w:tcPr>
          <w:p w14:paraId="6DFBA0A5" w14:textId="77777777" w:rsidR="00130064" w:rsidRPr="00CB2E9B" w:rsidRDefault="00130064" w:rsidP="00130064">
            <w:pPr>
              <w:pStyle w:val="GlossEng"/>
            </w:pPr>
            <w:r w:rsidRPr="00CB2E9B">
              <w:t>know</w:t>
            </w:r>
          </w:p>
        </w:tc>
        <w:tc>
          <w:tcPr>
            <w:tcW w:w="673" w:type="dxa"/>
            <w:shd w:val="clear" w:color="auto" w:fill="auto"/>
          </w:tcPr>
          <w:p w14:paraId="694ECE01" w14:textId="77777777" w:rsidR="00130064" w:rsidRPr="00CB2E9B" w:rsidRDefault="00130064" w:rsidP="00130064">
            <w:pPr>
              <w:pStyle w:val="GlossEng"/>
            </w:pPr>
            <w:r w:rsidRPr="00CB2E9B">
              <w:t>speak</w:t>
            </w:r>
          </w:p>
        </w:tc>
        <w:tc>
          <w:tcPr>
            <w:tcW w:w="773" w:type="dxa"/>
            <w:shd w:val="clear" w:color="auto" w:fill="auto"/>
          </w:tcPr>
          <w:p w14:paraId="0F41E424" w14:textId="77777777" w:rsidR="00130064" w:rsidRPr="00CB2E9B" w:rsidRDefault="00130064" w:rsidP="00130064">
            <w:pPr>
              <w:pStyle w:val="GlossEng"/>
            </w:pPr>
            <w:r w:rsidRPr="00CB2E9B">
              <w:t>friend</w:t>
            </w:r>
          </w:p>
        </w:tc>
      </w:tr>
    </w:tbl>
    <w:p w14:paraId="5F9F0F5D" w14:textId="4655D355" w:rsidR="00130064" w:rsidRPr="007C1DE1" w:rsidRDefault="00B7093A" w:rsidP="00130064">
      <w:pPr>
        <w:pStyle w:val="FreeTranslEng"/>
      </w:pPr>
      <w:r>
        <w:t>‘</w:t>
      </w:r>
      <w:r w:rsidR="00130064" w:rsidRPr="00BB0C1B">
        <w:rPr>
          <w:rStyle w:val="ChBlueBold"/>
        </w:rPr>
        <w:t>you</w:t>
      </w:r>
      <w:r w:rsidR="0097241B" w:rsidRPr="0097241B">
        <w:rPr>
          <w:rStyle w:val="ChBlueBold"/>
        </w:rPr>
        <w:t xml:space="preserve"> (</w:t>
      </w:r>
      <w:r w:rsidR="0097241B" w:rsidRPr="0097241B">
        <w:rPr>
          <w:rStyle w:val="ChBlueBold-SmallCaps"/>
        </w:rPr>
        <w:t>emph</w:t>
      </w:r>
      <w:r w:rsidR="0097241B" w:rsidRPr="0097241B">
        <w:rPr>
          <w:rStyle w:val="ChBlueBold"/>
        </w:rPr>
        <w:t>)</w:t>
      </w:r>
      <w:r w:rsidR="00130064" w:rsidRPr="0045092E">
        <w:t xml:space="preserve"> </w:t>
      </w:r>
      <w:r w:rsidR="00130064" w:rsidRPr="007C1DE1">
        <w:t xml:space="preserve">are a human being who </w:t>
      </w:r>
      <w:r w:rsidR="00130064">
        <w:t>doesn</w:t>
      </w:r>
      <w:r>
        <w:t>’</w:t>
      </w:r>
      <w:r w:rsidR="00130064">
        <w:t>t know how to talk (badly about) friends</w:t>
      </w:r>
      <w:r>
        <w:t>’</w:t>
      </w:r>
      <w:r w:rsidR="00130064">
        <w:t xml:space="preserve"> </w:t>
      </w:r>
      <w:r w:rsidR="00130064" w:rsidRPr="005B7F12">
        <w:rPr>
          <w:rStyle w:val="ExampleSource"/>
        </w:rPr>
        <w:t>[081115-001a-Cv.0245]</w:t>
      </w:r>
    </w:p>
    <w:tbl>
      <w:tblPr>
        <w:tblW w:w="6225" w:type="dxa"/>
        <w:tblCellMar>
          <w:left w:w="42" w:type="dxa"/>
          <w:right w:w="42" w:type="dxa"/>
        </w:tblCellMar>
        <w:tblLook w:val="01E0" w:firstRow="1" w:lastRow="1" w:firstColumn="1" w:lastColumn="1" w:noHBand="0" w:noVBand="0"/>
      </w:tblPr>
      <w:tblGrid>
        <w:gridCol w:w="709"/>
        <w:gridCol w:w="584"/>
        <w:gridCol w:w="1270"/>
        <w:gridCol w:w="777"/>
        <w:gridCol w:w="489"/>
        <w:gridCol w:w="573"/>
        <w:gridCol w:w="373"/>
        <w:gridCol w:w="673"/>
        <w:gridCol w:w="777"/>
      </w:tblGrid>
      <w:tr w:rsidR="00AC23C4" w:rsidRPr="00CB2E9B" w14:paraId="000E2629" w14:textId="77777777" w:rsidTr="00AC23C4">
        <w:tc>
          <w:tcPr>
            <w:tcW w:w="709" w:type="dxa"/>
            <w:shd w:val="clear" w:color="auto" w:fill="auto"/>
          </w:tcPr>
          <w:p w14:paraId="741D5067" w14:textId="77777777" w:rsidR="00130064" w:rsidRPr="00CB2E9B" w:rsidRDefault="00130064" w:rsidP="00130064">
            <w:pPr>
              <w:pStyle w:val="Text"/>
            </w:pPr>
            <w:bookmarkStart w:id="2444" w:name="_Ref350501077"/>
            <w:r w:rsidRPr="00CB2E9B">
              <w:t>(</w:t>
            </w:r>
            <w:fldSimple w:instr=" SEQ ( \* ARABIC \s 1 ">
              <w:r w:rsidR="00154D81">
                <w:rPr>
                  <w:noProof/>
                </w:rPr>
                <w:t>208</w:t>
              </w:r>
            </w:fldSimple>
            <w:r w:rsidRPr="00CB2E9B">
              <w:t>)</w:t>
            </w:r>
            <w:bookmarkEnd w:id="2444"/>
          </w:p>
        </w:tc>
        <w:tc>
          <w:tcPr>
            <w:tcW w:w="584" w:type="dxa"/>
            <w:shd w:val="clear" w:color="auto" w:fill="auto"/>
          </w:tcPr>
          <w:p w14:paraId="23A275A8" w14:textId="77777777" w:rsidR="00130064" w:rsidRPr="00CB2E9B" w:rsidRDefault="00DC49D5" w:rsidP="00130064">
            <w:pPr>
              <w:pStyle w:val="Text"/>
            </w:pPr>
            <w:r>
              <w:t>ana</w:t>
            </w:r>
          </w:p>
        </w:tc>
        <w:tc>
          <w:tcPr>
            <w:tcW w:w="1270" w:type="dxa"/>
            <w:shd w:val="clear" w:color="auto" w:fill="auto"/>
          </w:tcPr>
          <w:p w14:paraId="2A8879C9" w14:textId="77777777" w:rsidR="00130064" w:rsidRPr="00CB2E9B" w:rsidRDefault="00130064" w:rsidP="00130064">
            <w:pPr>
              <w:pStyle w:val="Text"/>
            </w:pPr>
            <w:r>
              <w:t>laki~</w:t>
            </w:r>
            <w:r w:rsidRPr="00CB2E9B">
              <w:t>laki</w:t>
            </w:r>
          </w:p>
        </w:tc>
        <w:tc>
          <w:tcPr>
            <w:tcW w:w="777" w:type="dxa"/>
            <w:shd w:val="clear" w:color="auto" w:fill="auto"/>
          </w:tcPr>
          <w:p w14:paraId="50B4DFFF" w14:textId="77777777" w:rsidR="00130064" w:rsidRPr="00CB2E9B" w:rsidRDefault="00130064" w:rsidP="00130064">
            <w:pPr>
              <w:pStyle w:val="Text"/>
            </w:pPr>
            <w:r w:rsidRPr="00CB2E9B">
              <w:t>ini</w:t>
            </w:r>
          </w:p>
        </w:tc>
        <w:tc>
          <w:tcPr>
            <w:tcW w:w="489" w:type="dxa"/>
            <w:shd w:val="clear" w:color="auto" w:fill="auto"/>
          </w:tcPr>
          <w:p w14:paraId="46021A85" w14:textId="77777777" w:rsidR="00130064" w:rsidRPr="00CB2E9B" w:rsidRDefault="00130064" w:rsidP="00130064">
            <w:pPr>
              <w:pStyle w:val="Text"/>
            </w:pPr>
            <w:r w:rsidRPr="00CB2E9B">
              <w:t>de</w:t>
            </w:r>
          </w:p>
        </w:tc>
        <w:tc>
          <w:tcPr>
            <w:tcW w:w="573" w:type="dxa"/>
            <w:shd w:val="clear" w:color="auto" w:fill="auto"/>
          </w:tcPr>
          <w:p w14:paraId="59C034D6" w14:textId="77777777" w:rsidR="00130064" w:rsidRPr="00CB2E9B" w:rsidRDefault="00130064" w:rsidP="00130064">
            <w:pPr>
              <w:pStyle w:val="Text"/>
            </w:pPr>
            <w:r w:rsidRPr="00CB2E9B">
              <w:t>mo</w:t>
            </w:r>
          </w:p>
        </w:tc>
        <w:tc>
          <w:tcPr>
            <w:tcW w:w="373" w:type="dxa"/>
            <w:shd w:val="clear" w:color="auto" w:fill="auto"/>
          </w:tcPr>
          <w:p w14:paraId="3DB7CB63" w14:textId="77777777" w:rsidR="00130064" w:rsidRPr="00CB2E9B" w:rsidRDefault="00130064" w:rsidP="00130064">
            <w:pPr>
              <w:pStyle w:val="Text"/>
            </w:pPr>
            <w:r w:rsidRPr="00CB2E9B">
              <w:t>ke</w:t>
            </w:r>
          </w:p>
        </w:tc>
        <w:tc>
          <w:tcPr>
            <w:tcW w:w="673" w:type="dxa"/>
            <w:shd w:val="clear" w:color="auto" w:fill="auto"/>
          </w:tcPr>
          <w:p w14:paraId="4F02600B" w14:textId="77777777" w:rsidR="00130064" w:rsidRPr="00CB2E9B" w:rsidRDefault="00130064" w:rsidP="00130064">
            <w:pPr>
              <w:pStyle w:val="Text"/>
              <w:rPr>
                <w:rStyle w:val="ChBlueBold"/>
              </w:rPr>
            </w:pPr>
            <w:r w:rsidRPr="00CB2E9B">
              <w:rPr>
                <w:rStyle w:val="ChBlueBold"/>
              </w:rPr>
              <w:t>mana</w:t>
            </w:r>
          </w:p>
        </w:tc>
        <w:tc>
          <w:tcPr>
            <w:tcW w:w="777" w:type="dxa"/>
            <w:shd w:val="clear" w:color="auto" w:fill="auto"/>
          </w:tcPr>
          <w:p w14:paraId="292B5FFD" w14:textId="77777777" w:rsidR="00130064" w:rsidRPr="00CB2E9B" w:rsidRDefault="00130064" w:rsidP="00130064">
            <w:pPr>
              <w:pStyle w:val="Text"/>
              <w:rPr>
                <w:rStyle w:val="ChBlueBold"/>
              </w:rPr>
            </w:pPr>
            <w:r w:rsidRPr="00CB2E9B">
              <w:rPr>
                <w:rStyle w:val="ChBlueBold"/>
              </w:rPr>
              <w:t>ni</w:t>
            </w:r>
          </w:p>
        </w:tc>
      </w:tr>
      <w:tr w:rsidR="00AC23C4" w:rsidRPr="00CB2E9B" w14:paraId="728B41FE" w14:textId="77777777" w:rsidTr="00AC23C4">
        <w:tc>
          <w:tcPr>
            <w:tcW w:w="709" w:type="dxa"/>
            <w:shd w:val="clear" w:color="auto" w:fill="auto"/>
          </w:tcPr>
          <w:p w14:paraId="39DA9DAE" w14:textId="77777777" w:rsidR="00130064" w:rsidRPr="00CB2E9B" w:rsidRDefault="00130064" w:rsidP="00130064">
            <w:pPr>
              <w:pStyle w:val="GlossEng"/>
            </w:pPr>
          </w:p>
        </w:tc>
        <w:tc>
          <w:tcPr>
            <w:tcW w:w="584" w:type="dxa"/>
            <w:shd w:val="clear" w:color="auto" w:fill="auto"/>
          </w:tcPr>
          <w:p w14:paraId="12DFEB31" w14:textId="77777777" w:rsidR="00130064" w:rsidRPr="00CB2E9B" w:rsidRDefault="00130064" w:rsidP="00130064">
            <w:pPr>
              <w:pStyle w:val="GlossEng"/>
            </w:pPr>
            <w:r w:rsidRPr="00CB2E9B">
              <w:t>child</w:t>
            </w:r>
          </w:p>
        </w:tc>
        <w:tc>
          <w:tcPr>
            <w:tcW w:w="1270" w:type="dxa"/>
            <w:shd w:val="clear" w:color="auto" w:fill="auto"/>
          </w:tcPr>
          <w:p w14:paraId="334E62C9" w14:textId="77777777" w:rsidR="00130064" w:rsidRPr="00CB2E9B" w:rsidRDefault="00130064" w:rsidP="00130064">
            <w:pPr>
              <w:pStyle w:val="GlossEng"/>
            </w:pPr>
            <w:r w:rsidRPr="0099608C">
              <w:rPr>
                <w:rStyle w:val="ChSmallCaps"/>
              </w:rPr>
              <w:t>rdp</w:t>
            </w:r>
            <w:r>
              <w:t>~husband</w:t>
            </w:r>
          </w:p>
        </w:tc>
        <w:tc>
          <w:tcPr>
            <w:tcW w:w="777" w:type="dxa"/>
            <w:shd w:val="clear" w:color="auto" w:fill="auto"/>
          </w:tcPr>
          <w:p w14:paraId="61308465" w14:textId="77777777" w:rsidR="00130064" w:rsidRPr="0099608C" w:rsidRDefault="00130064" w:rsidP="00130064">
            <w:pPr>
              <w:pStyle w:val="GlossEng"/>
              <w:rPr>
                <w:rStyle w:val="ChSmallCaps"/>
              </w:rPr>
            </w:pPr>
            <w:r w:rsidRPr="0099608C">
              <w:rPr>
                <w:rStyle w:val="ChSmallCaps"/>
              </w:rPr>
              <w:t>d.prox</w:t>
            </w:r>
          </w:p>
        </w:tc>
        <w:tc>
          <w:tcPr>
            <w:tcW w:w="489" w:type="dxa"/>
            <w:shd w:val="clear" w:color="auto" w:fill="auto"/>
          </w:tcPr>
          <w:p w14:paraId="1D540C8E" w14:textId="77777777" w:rsidR="00130064" w:rsidRPr="0099608C" w:rsidRDefault="00130064" w:rsidP="00130064">
            <w:pPr>
              <w:pStyle w:val="GlossEng"/>
              <w:rPr>
                <w:rStyle w:val="ChSmallCaps"/>
              </w:rPr>
            </w:pPr>
            <w:r w:rsidRPr="0099608C">
              <w:rPr>
                <w:rStyle w:val="ChSmallCaps"/>
              </w:rPr>
              <w:t>3sg</w:t>
            </w:r>
          </w:p>
        </w:tc>
        <w:tc>
          <w:tcPr>
            <w:tcW w:w="573" w:type="dxa"/>
            <w:shd w:val="clear" w:color="auto" w:fill="auto"/>
          </w:tcPr>
          <w:p w14:paraId="3C7272B6" w14:textId="77777777" w:rsidR="00130064" w:rsidRPr="00CB2E9B" w:rsidRDefault="00130064" w:rsidP="00130064">
            <w:pPr>
              <w:pStyle w:val="GlossEng"/>
            </w:pPr>
            <w:r w:rsidRPr="00CB2E9B">
              <w:t>want</w:t>
            </w:r>
          </w:p>
        </w:tc>
        <w:tc>
          <w:tcPr>
            <w:tcW w:w="373" w:type="dxa"/>
            <w:shd w:val="clear" w:color="auto" w:fill="auto"/>
          </w:tcPr>
          <w:p w14:paraId="0DA782C4" w14:textId="77777777" w:rsidR="00130064" w:rsidRPr="00CB2E9B" w:rsidRDefault="00130064" w:rsidP="00130064">
            <w:pPr>
              <w:pStyle w:val="GlossEng"/>
            </w:pPr>
            <w:r w:rsidRPr="00CB2E9B">
              <w:t>to</w:t>
            </w:r>
          </w:p>
        </w:tc>
        <w:tc>
          <w:tcPr>
            <w:tcW w:w="673" w:type="dxa"/>
            <w:shd w:val="clear" w:color="auto" w:fill="auto"/>
          </w:tcPr>
          <w:p w14:paraId="6E505A17" w14:textId="77777777" w:rsidR="00130064" w:rsidRPr="00CB2E9B" w:rsidRDefault="00130064" w:rsidP="00130064">
            <w:pPr>
              <w:pStyle w:val="GlossEng"/>
            </w:pPr>
            <w:r>
              <w:t>where</w:t>
            </w:r>
          </w:p>
        </w:tc>
        <w:tc>
          <w:tcPr>
            <w:tcW w:w="777" w:type="dxa"/>
            <w:shd w:val="clear" w:color="auto" w:fill="auto"/>
          </w:tcPr>
          <w:p w14:paraId="1B9D09BC" w14:textId="77777777" w:rsidR="00130064" w:rsidRPr="0099608C" w:rsidRDefault="00130064" w:rsidP="00130064">
            <w:pPr>
              <w:pStyle w:val="GlossEng"/>
              <w:rPr>
                <w:rStyle w:val="ChSmallCaps"/>
              </w:rPr>
            </w:pPr>
            <w:r w:rsidRPr="0099608C">
              <w:rPr>
                <w:rStyle w:val="ChSmallCaps"/>
              </w:rPr>
              <w:t>d.prox</w:t>
            </w:r>
          </w:p>
        </w:tc>
      </w:tr>
    </w:tbl>
    <w:p w14:paraId="636F9F2A" w14:textId="22CD79E9" w:rsidR="00130064" w:rsidRDefault="00B7093A" w:rsidP="00130064">
      <w:pPr>
        <w:pStyle w:val="FreeTranslEng"/>
      </w:pPr>
      <w:r>
        <w:t>‘</w:t>
      </w:r>
      <w:r w:rsidR="00130064">
        <w:t xml:space="preserve">this boy, </w:t>
      </w:r>
      <w:r w:rsidR="00130064" w:rsidRPr="00390DC9">
        <w:rPr>
          <w:rStyle w:val="ChBlueBold"/>
        </w:rPr>
        <w:t>where</w:t>
      </w:r>
      <w:r w:rsidR="0097241B" w:rsidRPr="0097241B">
        <w:rPr>
          <w:rStyle w:val="ChBlueBold"/>
        </w:rPr>
        <w:t xml:space="preserve"> (</w:t>
      </w:r>
      <w:r w:rsidR="0097241B" w:rsidRPr="0097241B">
        <w:rPr>
          <w:rStyle w:val="ChBlueBold-SmallCaps"/>
        </w:rPr>
        <w:t>emph</w:t>
      </w:r>
      <w:r w:rsidR="0097241B" w:rsidRPr="0097241B">
        <w:rPr>
          <w:rStyle w:val="ChBlueBold"/>
        </w:rPr>
        <w:t>)</w:t>
      </w:r>
      <w:r w:rsidR="00130064">
        <w:t xml:space="preserve"> does he want to (go)?</w:t>
      </w:r>
      <w:r>
        <w:t>’</w:t>
      </w:r>
      <w:r w:rsidR="00130064">
        <w:t xml:space="preserve"> </w:t>
      </w:r>
      <w:r w:rsidR="00130064" w:rsidRPr="00DC46C1">
        <w:rPr>
          <w:rStyle w:val="ExampleSource"/>
        </w:rPr>
        <w:t>[080922-004-Cv.0017]</w:t>
      </w:r>
    </w:p>
    <w:tbl>
      <w:tblPr>
        <w:tblW w:w="6072" w:type="dxa"/>
        <w:tblCellMar>
          <w:left w:w="42" w:type="dxa"/>
          <w:right w:w="42" w:type="dxa"/>
        </w:tblCellMar>
        <w:tblLook w:val="01E0" w:firstRow="1" w:lastRow="1" w:firstColumn="1" w:lastColumn="1" w:noHBand="0" w:noVBand="0"/>
      </w:tblPr>
      <w:tblGrid>
        <w:gridCol w:w="709"/>
        <w:gridCol w:w="360"/>
        <w:gridCol w:w="759"/>
        <w:gridCol w:w="706"/>
        <w:gridCol w:w="562"/>
        <w:gridCol w:w="718"/>
        <w:gridCol w:w="1751"/>
        <w:gridCol w:w="507"/>
      </w:tblGrid>
      <w:tr w:rsidR="00AC23C4" w:rsidRPr="00F129D3" w14:paraId="0366EA72" w14:textId="77777777" w:rsidTr="00AC23C4">
        <w:tc>
          <w:tcPr>
            <w:tcW w:w="709" w:type="dxa"/>
            <w:shd w:val="clear" w:color="auto" w:fill="auto"/>
          </w:tcPr>
          <w:p w14:paraId="4C39EBB1" w14:textId="77777777" w:rsidR="00130064" w:rsidRPr="00F129D3" w:rsidRDefault="00130064" w:rsidP="00130064">
            <w:pPr>
              <w:pStyle w:val="Text"/>
            </w:pPr>
            <w:bookmarkStart w:id="2445" w:name="_Ref350501078"/>
            <w:r w:rsidRPr="00F129D3">
              <w:t>(</w:t>
            </w:r>
            <w:fldSimple w:instr=" SEQ ( \* ARABIC \s 1 ">
              <w:r w:rsidR="00154D81">
                <w:rPr>
                  <w:noProof/>
                </w:rPr>
                <w:t>209</w:t>
              </w:r>
            </w:fldSimple>
            <w:r w:rsidRPr="00F129D3">
              <w:t>)</w:t>
            </w:r>
            <w:bookmarkEnd w:id="2445"/>
          </w:p>
        </w:tc>
        <w:tc>
          <w:tcPr>
            <w:tcW w:w="360" w:type="dxa"/>
            <w:shd w:val="clear" w:color="auto" w:fill="auto"/>
          </w:tcPr>
          <w:p w14:paraId="6513D28B" w14:textId="77777777" w:rsidR="00130064" w:rsidRPr="00F129D3" w:rsidRDefault="00130064" w:rsidP="00130064">
            <w:pPr>
              <w:pStyle w:val="Text"/>
            </w:pPr>
            <w:r w:rsidRPr="00F129D3">
              <w:t>di</w:t>
            </w:r>
          </w:p>
        </w:tc>
        <w:tc>
          <w:tcPr>
            <w:tcW w:w="759" w:type="dxa"/>
            <w:shd w:val="clear" w:color="auto" w:fill="auto"/>
          </w:tcPr>
          <w:p w14:paraId="44811841" w14:textId="77777777" w:rsidR="00130064" w:rsidRPr="00F129D3" w:rsidRDefault="00130064" w:rsidP="00130064">
            <w:pPr>
              <w:pStyle w:val="Text"/>
              <w:rPr>
                <w:rStyle w:val="ChBlueBold"/>
              </w:rPr>
            </w:pPr>
            <w:r w:rsidRPr="00F129D3">
              <w:rPr>
                <w:rStyle w:val="ChBlueBold"/>
              </w:rPr>
              <w:t>sini</w:t>
            </w:r>
          </w:p>
        </w:tc>
        <w:tc>
          <w:tcPr>
            <w:tcW w:w="706" w:type="dxa"/>
            <w:shd w:val="clear" w:color="auto" w:fill="auto"/>
          </w:tcPr>
          <w:p w14:paraId="278C55D3" w14:textId="77777777" w:rsidR="00130064" w:rsidRPr="00F129D3" w:rsidRDefault="00130064" w:rsidP="00130064">
            <w:pPr>
              <w:pStyle w:val="Text"/>
              <w:rPr>
                <w:rStyle w:val="ChBlueBold"/>
              </w:rPr>
            </w:pPr>
            <w:r w:rsidRPr="00F129D3">
              <w:rPr>
                <w:rStyle w:val="ChBlueBold"/>
              </w:rPr>
              <w:t>tu</w:t>
            </w:r>
          </w:p>
        </w:tc>
        <w:tc>
          <w:tcPr>
            <w:tcW w:w="562" w:type="dxa"/>
            <w:shd w:val="clear" w:color="auto" w:fill="auto"/>
          </w:tcPr>
          <w:p w14:paraId="4DC53BD2" w14:textId="77777777" w:rsidR="00130064" w:rsidRPr="00F129D3" w:rsidRDefault="00130064" w:rsidP="00130064">
            <w:pPr>
              <w:pStyle w:val="Text"/>
            </w:pPr>
            <w:r w:rsidRPr="00F129D3">
              <w:t>ada</w:t>
            </w:r>
          </w:p>
        </w:tc>
        <w:tc>
          <w:tcPr>
            <w:tcW w:w="718" w:type="dxa"/>
            <w:shd w:val="clear" w:color="auto" w:fill="auto"/>
          </w:tcPr>
          <w:p w14:paraId="2294BBA9" w14:textId="77777777" w:rsidR="00130064" w:rsidRPr="00F129D3" w:rsidRDefault="00130064" w:rsidP="00130064">
            <w:pPr>
              <w:pStyle w:val="Text"/>
            </w:pPr>
            <w:r w:rsidRPr="00F129D3">
              <w:t>orang</w:t>
            </w:r>
          </w:p>
        </w:tc>
        <w:tc>
          <w:tcPr>
            <w:tcW w:w="1751" w:type="dxa"/>
            <w:shd w:val="clear" w:color="auto" w:fill="auto"/>
          </w:tcPr>
          <w:p w14:paraId="3EF00A1A" w14:textId="77777777" w:rsidR="00130064" w:rsidRPr="00F129D3" w:rsidRDefault="00130064" w:rsidP="00130064">
            <w:pPr>
              <w:pStyle w:val="Text"/>
            </w:pPr>
            <w:r w:rsidRPr="00F129D3">
              <w:t>swanggi</w:t>
            </w:r>
          </w:p>
        </w:tc>
        <w:tc>
          <w:tcPr>
            <w:tcW w:w="507" w:type="dxa"/>
            <w:shd w:val="clear" w:color="auto" w:fill="auto"/>
          </w:tcPr>
          <w:p w14:paraId="19C05AC5" w14:textId="77777777" w:rsidR="00130064" w:rsidRPr="00F129D3" w:rsidRDefault="00130064" w:rsidP="00130064">
            <w:pPr>
              <w:pStyle w:val="Text"/>
            </w:pPr>
            <w:r w:rsidRPr="00F129D3">
              <w:t>satu</w:t>
            </w:r>
          </w:p>
        </w:tc>
      </w:tr>
      <w:tr w:rsidR="00AC23C4" w:rsidRPr="00F129D3" w14:paraId="2F69149D" w14:textId="77777777" w:rsidTr="00AC23C4">
        <w:tc>
          <w:tcPr>
            <w:tcW w:w="709" w:type="dxa"/>
            <w:shd w:val="clear" w:color="auto" w:fill="auto"/>
          </w:tcPr>
          <w:p w14:paraId="1E3CD7B4" w14:textId="77777777" w:rsidR="00130064" w:rsidRPr="00F129D3" w:rsidRDefault="00130064" w:rsidP="00130064">
            <w:pPr>
              <w:pStyle w:val="GlossEng"/>
            </w:pPr>
          </w:p>
        </w:tc>
        <w:tc>
          <w:tcPr>
            <w:tcW w:w="360" w:type="dxa"/>
            <w:shd w:val="clear" w:color="auto" w:fill="auto"/>
          </w:tcPr>
          <w:p w14:paraId="1F2BE863" w14:textId="77777777" w:rsidR="00130064" w:rsidRPr="00F129D3" w:rsidRDefault="00130064" w:rsidP="00130064">
            <w:pPr>
              <w:pStyle w:val="GlossEng"/>
            </w:pPr>
            <w:r w:rsidRPr="00F129D3">
              <w:t>at</w:t>
            </w:r>
          </w:p>
        </w:tc>
        <w:tc>
          <w:tcPr>
            <w:tcW w:w="759" w:type="dxa"/>
            <w:shd w:val="clear" w:color="auto" w:fill="auto"/>
          </w:tcPr>
          <w:p w14:paraId="727EE931" w14:textId="77777777" w:rsidR="00130064" w:rsidRPr="0099608C" w:rsidRDefault="00130064" w:rsidP="00130064">
            <w:pPr>
              <w:pStyle w:val="GlossEng"/>
              <w:rPr>
                <w:rStyle w:val="ChSmallCaps"/>
              </w:rPr>
            </w:pPr>
            <w:r w:rsidRPr="0099608C">
              <w:rPr>
                <w:rStyle w:val="ChSmallCaps"/>
              </w:rPr>
              <w:t>l.prox</w:t>
            </w:r>
          </w:p>
        </w:tc>
        <w:tc>
          <w:tcPr>
            <w:tcW w:w="706" w:type="dxa"/>
            <w:shd w:val="clear" w:color="auto" w:fill="auto"/>
          </w:tcPr>
          <w:p w14:paraId="09C4E4BB" w14:textId="77777777" w:rsidR="00130064" w:rsidRPr="0099608C" w:rsidRDefault="00130064" w:rsidP="00130064">
            <w:pPr>
              <w:pStyle w:val="GlossEng"/>
              <w:rPr>
                <w:rStyle w:val="ChSmallCaps"/>
              </w:rPr>
            </w:pPr>
            <w:r w:rsidRPr="0099608C">
              <w:rPr>
                <w:rStyle w:val="ChSmallCaps"/>
              </w:rPr>
              <w:t>d.dist</w:t>
            </w:r>
          </w:p>
        </w:tc>
        <w:tc>
          <w:tcPr>
            <w:tcW w:w="562" w:type="dxa"/>
            <w:shd w:val="clear" w:color="auto" w:fill="auto"/>
          </w:tcPr>
          <w:p w14:paraId="61878B03" w14:textId="77777777" w:rsidR="00130064" w:rsidRPr="00F129D3" w:rsidRDefault="00130064" w:rsidP="00130064">
            <w:pPr>
              <w:pStyle w:val="GlossEng"/>
            </w:pPr>
            <w:r w:rsidRPr="00F129D3">
              <w:t>exist</w:t>
            </w:r>
          </w:p>
        </w:tc>
        <w:tc>
          <w:tcPr>
            <w:tcW w:w="718" w:type="dxa"/>
            <w:shd w:val="clear" w:color="auto" w:fill="auto"/>
          </w:tcPr>
          <w:p w14:paraId="27ECCAF5" w14:textId="77777777" w:rsidR="00130064" w:rsidRPr="00F129D3" w:rsidRDefault="00130064" w:rsidP="00130064">
            <w:pPr>
              <w:pStyle w:val="GlossEng"/>
            </w:pPr>
            <w:r w:rsidRPr="00F129D3">
              <w:t>person</w:t>
            </w:r>
          </w:p>
        </w:tc>
        <w:tc>
          <w:tcPr>
            <w:tcW w:w="1751" w:type="dxa"/>
            <w:shd w:val="clear" w:color="auto" w:fill="auto"/>
          </w:tcPr>
          <w:p w14:paraId="4232DCD0" w14:textId="77777777" w:rsidR="00130064" w:rsidRPr="00F129D3" w:rsidRDefault="00130064" w:rsidP="00130064">
            <w:pPr>
              <w:pStyle w:val="GlossEng"/>
            </w:pPr>
            <w:r w:rsidRPr="00F129D3">
              <w:t>nocturnal.evil.</w:t>
            </w:r>
            <w:r>
              <w:t>spirit</w:t>
            </w:r>
          </w:p>
        </w:tc>
        <w:tc>
          <w:tcPr>
            <w:tcW w:w="507" w:type="dxa"/>
            <w:shd w:val="clear" w:color="auto" w:fill="auto"/>
          </w:tcPr>
          <w:p w14:paraId="344E002A" w14:textId="77777777" w:rsidR="00130064" w:rsidRPr="00F129D3" w:rsidRDefault="00130064" w:rsidP="00130064">
            <w:pPr>
              <w:pStyle w:val="GlossEng"/>
            </w:pPr>
            <w:r w:rsidRPr="00F129D3">
              <w:t>one</w:t>
            </w:r>
          </w:p>
        </w:tc>
      </w:tr>
    </w:tbl>
    <w:p w14:paraId="6D489E34" w14:textId="36A814E2" w:rsidR="00130064" w:rsidRPr="001B3351" w:rsidRDefault="00B7093A" w:rsidP="00130064">
      <w:pPr>
        <w:pStyle w:val="FreeTranslEng15pt"/>
      </w:pPr>
      <w:r>
        <w:t>‘</w:t>
      </w:r>
      <w:r w:rsidR="00130064">
        <w:rPr>
          <w:rStyle w:val="ChBlueBold"/>
        </w:rPr>
        <w:t>here</w:t>
      </w:r>
      <w:r w:rsidR="0097241B" w:rsidRPr="0097241B">
        <w:rPr>
          <w:rStyle w:val="ChBlueBold"/>
        </w:rPr>
        <w:t xml:space="preserve"> (</w:t>
      </w:r>
      <w:r w:rsidR="0097241B" w:rsidRPr="0097241B">
        <w:rPr>
          <w:rStyle w:val="ChBlueBold-SmallCaps"/>
        </w:rPr>
        <w:t>emph</w:t>
      </w:r>
      <w:r w:rsidR="0097241B" w:rsidRPr="0097241B">
        <w:rPr>
          <w:rStyle w:val="ChBlueBold"/>
        </w:rPr>
        <w:t>)</w:t>
      </w:r>
      <w:r w:rsidR="00130064" w:rsidRPr="00A812C6">
        <w:t xml:space="preserve"> </w:t>
      </w:r>
      <w:r w:rsidR="00130064" w:rsidRPr="007C1DE1">
        <w:t xml:space="preserve">is </w:t>
      </w:r>
      <w:r w:rsidR="00130064">
        <w:t>a certain evil sorcerer</w:t>
      </w:r>
      <w:r>
        <w:t>’</w:t>
      </w:r>
      <w:r w:rsidR="00130064">
        <w:t xml:space="preserve"> </w:t>
      </w:r>
      <w:r w:rsidR="00130064" w:rsidRPr="00DC46C1">
        <w:rPr>
          <w:rStyle w:val="ExampleSource"/>
        </w:rPr>
        <w:t>[081006-022-CvEx.0150]</w:t>
      </w:r>
    </w:p>
    <w:p w14:paraId="15EA228F" w14:textId="77777777" w:rsidR="00130064" w:rsidRDefault="00130064" w:rsidP="00130064">
      <w:pPr>
        <w:pStyle w:val="Heading3"/>
      </w:pPr>
      <w:bookmarkStart w:id="2446" w:name="_Ref350500973"/>
      <w:bookmarkStart w:id="2447" w:name="_Toc367531105"/>
      <w:bookmarkStart w:id="2448" w:name="_Toc440455602"/>
      <w:r>
        <w:t>Pronominal uses</w:t>
      </w:r>
      <w:bookmarkEnd w:id="2446"/>
      <w:bookmarkEnd w:id="2447"/>
      <w:bookmarkEnd w:id="2448"/>
    </w:p>
    <w:p w14:paraId="523C908E" w14:textId="77777777" w:rsidR="00130064" w:rsidRDefault="00130064" w:rsidP="00C657D2">
      <w:pPr>
        <w:pStyle w:val="Body0005after"/>
      </w:pPr>
      <w:r>
        <w:t xml:space="preserve">In their pronominal uses, the demonstratives stand for noun phrases, as illustrated in </w:t>
      </w:r>
      <w:r>
        <w:fldChar w:fldCharType="begin"/>
      </w:r>
      <w:r>
        <w:instrText xml:space="preserve"> REF _Ref350501079 \h </w:instrText>
      </w:r>
      <w:r>
        <w:fldChar w:fldCharType="separate"/>
      </w:r>
      <w:r w:rsidR="00154D81" w:rsidRPr="00F129D3">
        <w:t>(</w:t>
      </w:r>
      <w:r w:rsidR="00154D81">
        <w:rPr>
          <w:noProof/>
        </w:rPr>
        <w:t>210</w:t>
      </w:r>
      <w:r w:rsidR="00154D81" w:rsidRPr="00F129D3">
        <w:t>)</w:t>
      </w:r>
      <w:r>
        <w:fldChar w:fldCharType="end"/>
      </w:r>
      <w:r>
        <w:t xml:space="preserve"> to </w:t>
      </w:r>
      <w:r>
        <w:fldChar w:fldCharType="begin"/>
      </w:r>
      <w:r>
        <w:instrText xml:space="preserve"> REF _Ref350501085 \h </w:instrText>
      </w:r>
      <w:r>
        <w:fldChar w:fldCharType="separate"/>
      </w:r>
      <w:r w:rsidR="00154D81" w:rsidRPr="00F129D3">
        <w:t>(</w:t>
      </w:r>
      <w:r w:rsidR="00154D81">
        <w:rPr>
          <w:noProof/>
        </w:rPr>
        <w:t>215</w:t>
      </w:r>
      <w:r w:rsidR="00154D81" w:rsidRPr="00F129D3">
        <w:t>)</w:t>
      </w:r>
      <w:r>
        <w:fldChar w:fldCharType="end"/>
      </w:r>
      <w:r>
        <w:t xml:space="preserve">. They occur in all syntactic positions within the clause. In </w:t>
      </w:r>
      <w:r>
        <w:fldChar w:fldCharType="begin"/>
      </w:r>
      <w:r>
        <w:instrText xml:space="preserve"> REF _Ref350501079 \h </w:instrText>
      </w:r>
      <w:r>
        <w:fldChar w:fldCharType="separate"/>
      </w:r>
      <w:r w:rsidR="00154D81" w:rsidRPr="00F129D3">
        <w:t>(</w:t>
      </w:r>
      <w:r w:rsidR="00154D81">
        <w:rPr>
          <w:noProof/>
        </w:rPr>
        <w:t>210</w:t>
      </w:r>
      <w:r w:rsidR="00154D81" w:rsidRPr="00F129D3">
        <w:t>)</w:t>
      </w:r>
      <w:r>
        <w:fldChar w:fldCharType="end"/>
      </w:r>
      <w:r>
        <w:t xml:space="preserve">, a demonstrative takes the subject slot, in </w:t>
      </w:r>
      <w:r>
        <w:fldChar w:fldCharType="begin"/>
      </w:r>
      <w:r>
        <w:instrText xml:space="preserve"> REF _Ref350501082 \h </w:instrText>
      </w:r>
      <w:r>
        <w:fldChar w:fldCharType="separate"/>
      </w:r>
      <w:r w:rsidR="00154D81" w:rsidRPr="00F129D3">
        <w:t>(</w:t>
      </w:r>
      <w:r w:rsidR="00154D81">
        <w:rPr>
          <w:noProof/>
        </w:rPr>
        <w:t>211</w:t>
      </w:r>
      <w:r w:rsidR="00154D81" w:rsidRPr="00F129D3">
        <w:t>)</w:t>
      </w:r>
      <w:r>
        <w:fldChar w:fldCharType="end"/>
      </w:r>
      <w:r>
        <w:t xml:space="preserve"> the direct object slot, and in </w:t>
      </w:r>
      <w:r>
        <w:fldChar w:fldCharType="begin"/>
      </w:r>
      <w:r>
        <w:instrText xml:space="preserve"> REF _Ref350501083 \h </w:instrText>
      </w:r>
      <w:r>
        <w:fldChar w:fldCharType="separate"/>
      </w:r>
      <w:r w:rsidR="00154D81" w:rsidRPr="00F129D3">
        <w:t>(</w:t>
      </w:r>
      <w:r w:rsidR="00154D81">
        <w:rPr>
          <w:noProof/>
        </w:rPr>
        <w:t>212</w:t>
      </w:r>
      <w:r w:rsidR="00154D81" w:rsidRPr="00F129D3">
        <w:t>)</w:t>
      </w:r>
      <w:r>
        <w:fldChar w:fldCharType="end"/>
      </w:r>
      <w:r>
        <w:t xml:space="preserve"> the </w:t>
      </w:r>
      <w:r w:rsidR="00580C09">
        <w:t>oblique</w:t>
      </w:r>
      <w:r>
        <w:t xml:space="preserve"> object slot.</w:t>
      </w:r>
    </w:p>
    <w:p w14:paraId="788271CC" w14:textId="77777777" w:rsidR="00130064" w:rsidRDefault="00130064" w:rsidP="00130064">
      <w:pPr>
        <w:pStyle w:val="ExampleTitle"/>
      </w:pPr>
      <w:r>
        <w:t>Pronominal uses in argument position</w:t>
      </w:r>
    </w:p>
    <w:tbl>
      <w:tblPr>
        <w:tblW w:w="0" w:type="auto"/>
        <w:tblCellMar>
          <w:left w:w="42" w:type="dxa"/>
          <w:right w:w="42" w:type="dxa"/>
        </w:tblCellMar>
        <w:tblLook w:val="01E0" w:firstRow="1" w:lastRow="1" w:firstColumn="1" w:lastColumn="1" w:noHBand="0" w:noVBand="0"/>
      </w:tblPr>
      <w:tblGrid>
        <w:gridCol w:w="709"/>
        <w:gridCol w:w="451"/>
        <w:gridCol w:w="706"/>
        <w:gridCol w:w="573"/>
        <w:gridCol w:w="629"/>
      </w:tblGrid>
      <w:tr w:rsidR="00AC23C4" w:rsidRPr="00F129D3" w14:paraId="24624409" w14:textId="77777777" w:rsidTr="00AC23C4">
        <w:tc>
          <w:tcPr>
            <w:tcW w:w="709" w:type="dxa"/>
            <w:shd w:val="clear" w:color="auto" w:fill="auto"/>
          </w:tcPr>
          <w:p w14:paraId="3F5493A0" w14:textId="77777777" w:rsidR="00130064" w:rsidRPr="00F129D3" w:rsidRDefault="00130064" w:rsidP="00130064">
            <w:pPr>
              <w:pStyle w:val="Text"/>
            </w:pPr>
            <w:bookmarkStart w:id="2449" w:name="_Ref350501079"/>
            <w:r w:rsidRPr="00F129D3">
              <w:t>(</w:t>
            </w:r>
            <w:fldSimple w:instr=" SEQ ( \* ARABIC \s 1 ">
              <w:r w:rsidR="00154D81">
                <w:rPr>
                  <w:noProof/>
                </w:rPr>
                <w:t>210</w:t>
              </w:r>
            </w:fldSimple>
            <w:r w:rsidRPr="00F129D3">
              <w:t>)</w:t>
            </w:r>
            <w:bookmarkEnd w:id="2449"/>
          </w:p>
        </w:tc>
        <w:tc>
          <w:tcPr>
            <w:tcW w:w="451" w:type="dxa"/>
            <w:shd w:val="clear" w:color="auto" w:fill="auto"/>
          </w:tcPr>
          <w:p w14:paraId="2AB025FC" w14:textId="77777777" w:rsidR="00130064" w:rsidRPr="00F129D3" w:rsidRDefault="00130064" w:rsidP="00130064">
            <w:pPr>
              <w:pStyle w:val="Text"/>
            </w:pPr>
            <w:r w:rsidRPr="00F129D3">
              <w:t>yo</w:t>
            </w:r>
            <w:r>
              <w:t>,</w:t>
            </w:r>
          </w:p>
        </w:tc>
        <w:tc>
          <w:tcPr>
            <w:tcW w:w="706" w:type="dxa"/>
            <w:shd w:val="clear" w:color="auto" w:fill="auto"/>
          </w:tcPr>
          <w:p w14:paraId="42AE0B9D" w14:textId="77777777" w:rsidR="00130064" w:rsidRPr="00F129D3" w:rsidRDefault="00130064" w:rsidP="00130064">
            <w:pPr>
              <w:pStyle w:val="Text"/>
              <w:rPr>
                <w:rStyle w:val="ChBlueBold"/>
              </w:rPr>
            </w:pPr>
            <w:r w:rsidRPr="00F129D3">
              <w:rPr>
                <w:rStyle w:val="ChBlueBold"/>
              </w:rPr>
              <w:t>itu</w:t>
            </w:r>
          </w:p>
        </w:tc>
        <w:tc>
          <w:tcPr>
            <w:tcW w:w="573" w:type="dxa"/>
            <w:shd w:val="clear" w:color="auto" w:fill="auto"/>
          </w:tcPr>
          <w:p w14:paraId="2A00626C" w14:textId="77777777" w:rsidR="00130064" w:rsidRPr="00F129D3" w:rsidRDefault="00130064" w:rsidP="00130064">
            <w:pPr>
              <w:pStyle w:val="Text"/>
            </w:pPr>
            <w:r w:rsidRPr="00F129D3">
              <w:t>mo</w:t>
            </w:r>
          </w:p>
        </w:tc>
        <w:tc>
          <w:tcPr>
            <w:tcW w:w="629" w:type="dxa"/>
            <w:shd w:val="clear" w:color="auto" w:fill="auto"/>
          </w:tcPr>
          <w:p w14:paraId="6BCCA1A6" w14:textId="77777777" w:rsidR="00130064" w:rsidRPr="00F129D3" w:rsidRDefault="00130064" w:rsidP="00130064">
            <w:pPr>
              <w:pStyle w:val="Text"/>
            </w:pPr>
            <w:r w:rsidRPr="00F129D3">
              <w:t>putus</w:t>
            </w:r>
          </w:p>
        </w:tc>
      </w:tr>
      <w:tr w:rsidR="00AC23C4" w:rsidRPr="00F129D3" w14:paraId="22C8D856" w14:textId="77777777" w:rsidTr="00AC23C4">
        <w:tc>
          <w:tcPr>
            <w:tcW w:w="709" w:type="dxa"/>
            <w:shd w:val="clear" w:color="auto" w:fill="auto"/>
          </w:tcPr>
          <w:p w14:paraId="68D8C1F1" w14:textId="77777777" w:rsidR="00130064" w:rsidRPr="00F129D3" w:rsidRDefault="00130064" w:rsidP="00130064">
            <w:pPr>
              <w:pStyle w:val="GlossEng"/>
            </w:pPr>
          </w:p>
        </w:tc>
        <w:tc>
          <w:tcPr>
            <w:tcW w:w="451" w:type="dxa"/>
            <w:shd w:val="clear" w:color="auto" w:fill="auto"/>
          </w:tcPr>
          <w:p w14:paraId="5E952EFD" w14:textId="77777777" w:rsidR="00130064" w:rsidRPr="00F129D3" w:rsidRDefault="00130064" w:rsidP="00130064">
            <w:pPr>
              <w:pStyle w:val="GlossEng"/>
            </w:pPr>
            <w:r w:rsidRPr="00F129D3">
              <w:t>yes</w:t>
            </w:r>
          </w:p>
        </w:tc>
        <w:tc>
          <w:tcPr>
            <w:tcW w:w="706" w:type="dxa"/>
            <w:shd w:val="clear" w:color="auto" w:fill="auto"/>
          </w:tcPr>
          <w:p w14:paraId="1C388417" w14:textId="77777777" w:rsidR="00130064" w:rsidRPr="0099608C" w:rsidRDefault="00130064" w:rsidP="00130064">
            <w:pPr>
              <w:pStyle w:val="GlossEng"/>
              <w:rPr>
                <w:rStyle w:val="ChSmallCaps"/>
              </w:rPr>
            </w:pPr>
            <w:r w:rsidRPr="0099608C">
              <w:rPr>
                <w:rStyle w:val="ChSmallCaps"/>
              </w:rPr>
              <w:t>d.dist</w:t>
            </w:r>
          </w:p>
        </w:tc>
        <w:tc>
          <w:tcPr>
            <w:tcW w:w="573" w:type="dxa"/>
            <w:shd w:val="clear" w:color="auto" w:fill="auto"/>
          </w:tcPr>
          <w:p w14:paraId="3F303A93" w14:textId="77777777" w:rsidR="00130064" w:rsidRPr="00F129D3" w:rsidRDefault="00130064" w:rsidP="00130064">
            <w:pPr>
              <w:pStyle w:val="GlossEng"/>
            </w:pPr>
            <w:r w:rsidRPr="00F129D3">
              <w:t>want</w:t>
            </w:r>
          </w:p>
        </w:tc>
        <w:tc>
          <w:tcPr>
            <w:tcW w:w="629" w:type="dxa"/>
            <w:shd w:val="clear" w:color="auto" w:fill="auto"/>
          </w:tcPr>
          <w:p w14:paraId="3843F989" w14:textId="77777777" w:rsidR="00130064" w:rsidRPr="00F129D3" w:rsidRDefault="00130064" w:rsidP="00130064">
            <w:pPr>
              <w:pStyle w:val="GlossEng"/>
            </w:pPr>
            <w:r>
              <w:t>break</w:t>
            </w:r>
          </w:p>
        </w:tc>
      </w:tr>
    </w:tbl>
    <w:p w14:paraId="0E200D5F" w14:textId="75754E1B" w:rsidR="00130064" w:rsidRPr="001B3351" w:rsidRDefault="00130064" w:rsidP="00130064">
      <w:pPr>
        <w:pStyle w:val="FreeTranslEng"/>
      </w:pPr>
      <w:r>
        <w:t xml:space="preserve">[About redirecting a river for a street building project:] </w:t>
      </w:r>
      <w:r w:rsidR="00B7093A">
        <w:t>‘</w:t>
      </w:r>
      <w:r>
        <w:t xml:space="preserve">yes, </w:t>
      </w:r>
      <w:r w:rsidRPr="00E143F9">
        <w:rPr>
          <w:rStyle w:val="ChBlueBold"/>
        </w:rPr>
        <w:t>it</w:t>
      </w:r>
      <w:r>
        <w:t xml:space="preserve"> (the river) is going to get dispersed</w:t>
      </w:r>
      <w:r w:rsidR="00B7093A">
        <w:t>’</w:t>
      </w:r>
      <w:r>
        <w:t xml:space="preserve"> </w:t>
      </w:r>
      <w:r w:rsidRPr="00E143F9">
        <w:rPr>
          <w:rStyle w:val="ExampleSource"/>
        </w:rPr>
        <w:t>[081006-033-Cv.0064]</w:t>
      </w:r>
    </w:p>
    <w:tbl>
      <w:tblPr>
        <w:tblW w:w="0" w:type="auto"/>
        <w:tblCellMar>
          <w:left w:w="42" w:type="dxa"/>
          <w:right w:w="42" w:type="dxa"/>
        </w:tblCellMar>
        <w:tblLook w:val="01E0" w:firstRow="1" w:lastRow="1" w:firstColumn="1" w:lastColumn="1" w:noHBand="0" w:noVBand="0"/>
      </w:tblPr>
      <w:tblGrid>
        <w:gridCol w:w="709"/>
        <w:gridCol w:w="489"/>
        <w:gridCol w:w="551"/>
        <w:gridCol w:w="818"/>
        <w:gridCol w:w="777"/>
      </w:tblGrid>
      <w:tr w:rsidR="00AC23C4" w:rsidRPr="00F129D3" w14:paraId="3A58C5A3" w14:textId="77777777" w:rsidTr="00AC23C4">
        <w:tc>
          <w:tcPr>
            <w:tcW w:w="709" w:type="dxa"/>
            <w:shd w:val="clear" w:color="auto" w:fill="auto"/>
          </w:tcPr>
          <w:p w14:paraId="7EADBCD7" w14:textId="77777777" w:rsidR="00130064" w:rsidRPr="00F129D3" w:rsidRDefault="00130064" w:rsidP="00130064">
            <w:pPr>
              <w:pStyle w:val="Text"/>
            </w:pPr>
            <w:bookmarkStart w:id="2450" w:name="_Ref350501082"/>
            <w:r w:rsidRPr="00F129D3">
              <w:t>(</w:t>
            </w:r>
            <w:fldSimple w:instr=" SEQ ( \* ARABIC \s 1 ">
              <w:r w:rsidR="00154D81">
                <w:rPr>
                  <w:noProof/>
                </w:rPr>
                <w:t>211</w:t>
              </w:r>
            </w:fldSimple>
            <w:r w:rsidRPr="00F129D3">
              <w:t>)</w:t>
            </w:r>
            <w:bookmarkEnd w:id="2450"/>
          </w:p>
        </w:tc>
        <w:tc>
          <w:tcPr>
            <w:tcW w:w="489" w:type="dxa"/>
            <w:shd w:val="clear" w:color="auto" w:fill="auto"/>
          </w:tcPr>
          <w:p w14:paraId="6A32814F" w14:textId="77777777" w:rsidR="00130064" w:rsidRPr="00F129D3" w:rsidRDefault="00130064" w:rsidP="00130064">
            <w:pPr>
              <w:pStyle w:val="Text"/>
            </w:pPr>
            <w:r w:rsidRPr="00F129D3">
              <w:t>ko</w:t>
            </w:r>
          </w:p>
        </w:tc>
        <w:tc>
          <w:tcPr>
            <w:tcW w:w="551" w:type="dxa"/>
            <w:shd w:val="clear" w:color="auto" w:fill="auto"/>
          </w:tcPr>
          <w:p w14:paraId="2E97A19F" w14:textId="77777777" w:rsidR="00130064" w:rsidRPr="00F129D3" w:rsidRDefault="00130064" w:rsidP="00130064">
            <w:pPr>
              <w:pStyle w:val="Text"/>
            </w:pPr>
            <w:r w:rsidRPr="00F129D3">
              <w:t>suka</w:t>
            </w:r>
          </w:p>
        </w:tc>
        <w:tc>
          <w:tcPr>
            <w:tcW w:w="818" w:type="dxa"/>
            <w:shd w:val="clear" w:color="auto" w:fill="auto"/>
          </w:tcPr>
          <w:p w14:paraId="0A201626" w14:textId="77777777" w:rsidR="00130064" w:rsidRPr="00F129D3" w:rsidRDefault="00130064" w:rsidP="00130064">
            <w:pPr>
              <w:pStyle w:val="Text"/>
            </w:pPr>
            <w:r w:rsidRPr="00F129D3">
              <w:t>makan</w:t>
            </w:r>
            <w:r w:rsidR="00305A45">
              <w:t>g</w:t>
            </w:r>
          </w:p>
        </w:tc>
        <w:tc>
          <w:tcPr>
            <w:tcW w:w="777" w:type="dxa"/>
            <w:shd w:val="clear" w:color="auto" w:fill="auto"/>
          </w:tcPr>
          <w:p w14:paraId="0BFE6AED" w14:textId="77777777" w:rsidR="00130064" w:rsidRPr="00F129D3" w:rsidRDefault="00130064" w:rsidP="00130064">
            <w:pPr>
              <w:pStyle w:val="Text"/>
            </w:pPr>
            <w:r w:rsidRPr="00F129D3">
              <w:rPr>
                <w:rStyle w:val="ChBlueBold"/>
              </w:rPr>
              <w:t>ini</w:t>
            </w:r>
          </w:p>
        </w:tc>
      </w:tr>
      <w:tr w:rsidR="00AC23C4" w:rsidRPr="00F129D3" w14:paraId="714910DF" w14:textId="77777777" w:rsidTr="00AC23C4">
        <w:tc>
          <w:tcPr>
            <w:tcW w:w="709" w:type="dxa"/>
            <w:shd w:val="clear" w:color="auto" w:fill="auto"/>
          </w:tcPr>
          <w:p w14:paraId="7AA2D940" w14:textId="77777777" w:rsidR="00130064" w:rsidRPr="00F129D3" w:rsidRDefault="00130064" w:rsidP="00130064">
            <w:pPr>
              <w:pStyle w:val="GlossEng"/>
            </w:pPr>
          </w:p>
        </w:tc>
        <w:tc>
          <w:tcPr>
            <w:tcW w:w="489" w:type="dxa"/>
            <w:shd w:val="clear" w:color="auto" w:fill="auto"/>
          </w:tcPr>
          <w:p w14:paraId="547560B0" w14:textId="77777777" w:rsidR="00130064" w:rsidRPr="0099608C" w:rsidRDefault="00130064" w:rsidP="00130064">
            <w:pPr>
              <w:pStyle w:val="GlossEng"/>
              <w:rPr>
                <w:rStyle w:val="ChSmallCaps"/>
              </w:rPr>
            </w:pPr>
            <w:r w:rsidRPr="0099608C">
              <w:rPr>
                <w:rStyle w:val="ChSmallCaps"/>
              </w:rPr>
              <w:t>2sg</w:t>
            </w:r>
          </w:p>
        </w:tc>
        <w:tc>
          <w:tcPr>
            <w:tcW w:w="551" w:type="dxa"/>
            <w:shd w:val="clear" w:color="auto" w:fill="auto"/>
          </w:tcPr>
          <w:p w14:paraId="360B2444" w14:textId="77777777" w:rsidR="00130064" w:rsidRPr="00F129D3" w:rsidRDefault="00130064" w:rsidP="00130064">
            <w:pPr>
              <w:pStyle w:val="GlossEng"/>
            </w:pPr>
            <w:r w:rsidRPr="00F129D3">
              <w:t>like</w:t>
            </w:r>
          </w:p>
        </w:tc>
        <w:tc>
          <w:tcPr>
            <w:tcW w:w="818" w:type="dxa"/>
            <w:shd w:val="clear" w:color="auto" w:fill="auto"/>
          </w:tcPr>
          <w:p w14:paraId="647B26DB" w14:textId="77777777" w:rsidR="00130064" w:rsidRPr="00F129D3" w:rsidRDefault="00130064" w:rsidP="00130064">
            <w:pPr>
              <w:pStyle w:val="GlossEng"/>
            </w:pPr>
            <w:r w:rsidRPr="00F129D3">
              <w:t>eat</w:t>
            </w:r>
          </w:p>
        </w:tc>
        <w:tc>
          <w:tcPr>
            <w:tcW w:w="777" w:type="dxa"/>
            <w:shd w:val="clear" w:color="auto" w:fill="auto"/>
          </w:tcPr>
          <w:p w14:paraId="638E9DD0" w14:textId="77777777" w:rsidR="00130064" w:rsidRPr="0099608C" w:rsidRDefault="00130064" w:rsidP="00130064">
            <w:pPr>
              <w:pStyle w:val="GlossEng"/>
              <w:rPr>
                <w:rStyle w:val="ChSmallCaps"/>
              </w:rPr>
            </w:pPr>
            <w:r w:rsidRPr="0099608C">
              <w:rPr>
                <w:rStyle w:val="ChSmallCaps"/>
              </w:rPr>
              <w:t>d.prox</w:t>
            </w:r>
          </w:p>
        </w:tc>
      </w:tr>
    </w:tbl>
    <w:p w14:paraId="1B1932D3" w14:textId="47CF9870" w:rsidR="00130064" w:rsidRPr="001B3351" w:rsidRDefault="0047341E" w:rsidP="0047341E">
      <w:pPr>
        <w:pStyle w:val="FreeTranslEng"/>
      </w:pPr>
      <w:r>
        <w:t xml:space="preserve">[About fried bananas:] </w:t>
      </w:r>
      <w:r w:rsidR="00B7093A">
        <w:t>‘</w:t>
      </w:r>
      <w:r w:rsidR="00130064">
        <w:t xml:space="preserve">do you like to eat </w:t>
      </w:r>
      <w:r w:rsidR="00130064" w:rsidRPr="00D40C1A">
        <w:rPr>
          <w:rStyle w:val="ChBlueBold"/>
        </w:rPr>
        <w:t>th</w:t>
      </w:r>
      <w:r w:rsidR="00130064">
        <w:rPr>
          <w:rStyle w:val="ChBlueBold"/>
        </w:rPr>
        <w:t>ese</w:t>
      </w:r>
      <w:r w:rsidR="00130064">
        <w:t>?</w:t>
      </w:r>
      <w:r w:rsidR="00B7093A">
        <w:t>’</w:t>
      </w:r>
      <w:r w:rsidR="00130064">
        <w:t xml:space="preserve"> </w:t>
      </w:r>
      <w:r w:rsidR="00130064" w:rsidRPr="00245590">
        <w:rPr>
          <w:rStyle w:val="ExampleSource"/>
        </w:rPr>
        <w:t>[081006-023-CvEx.0071</w:t>
      </w:r>
      <w:r w:rsidR="00E34EAC">
        <w:rPr>
          <w:rStyle w:val="ExampleSource"/>
        </w:rPr>
        <w:t>-</w:t>
      </w:r>
      <w:r w:rsidR="00130064">
        <w:rPr>
          <w:rStyle w:val="ExampleSource"/>
        </w:rPr>
        <w:t>0072</w:t>
      </w:r>
      <w:r w:rsidR="00130064" w:rsidRPr="00245590">
        <w:rPr>
          <w:rStyle w:val="ExampleSource"/>
        </w:rPr>
        <w:t>]</w:t>
      </w:r>
    </w:p>
    <w:tbl>
      <w:tblPr>
        <w:tblW w:w="0" w:type="auto"/>
        <w:tblCellMar>
          <w:left w:w="42" w:type="dxa"/>
          <w:right w:w="42" w:type="dxa"/>
        </w:tblCellMar>
        <w:tblLook w:val="01E0" w:firstRow="1" w:lastRow="1" w:firstColumn="1" w:lastColumn="1" w:noHBand="0" w:noVBand="0"/>
      </w:tblPr>
      <w:tblGrid>
        <w:gridCol w:w="709"/>
        <w:gridCol w:w="584"/>
        <w:gridCol w:w="806"/>
        <w:gridCol w:w="629"/>
        <w:gridCol w:w="706"/>
      </w:tblGrid>
      <w:tr w:rsidR="00AC23C4" w:rsidRPr="00F129D3" w14:paraId="584BB239" w14:textId="77777777" w:rsidTr="00AC23C4">
        <w:tc>
          <w:tcPr>
            <w:tcW w:w="709" w:type="dxa"/>
            <w:shd w:val="clear" w:color="auto" w:fill="auto"/>
          </w:tcPr>
          <w:p w14:paraId="30BF8D37" w14:textId="77777777" w:rsidR="00130064" w:rsidRPr="00F129D3" w:rsidRDefault="00130064" w:rsidP="00130064">
            <w:pPr>
              <w:pStyle w:val="Text"/>
            </w:pPr>
            <w:bookmarkStart w:id="2451" w:name="_Ref350501083"/>
            <w:r w:rsidRPr="00F129D3">
              <w:t>(</w:t>
            </w:r>
            <w:fldSimple w:instr=" SEQ ( \* ARABIC \s 1 ">
              <w:r w:rsidR="00154D81">
                <w:rPr>
                  <w:noProof/>
                </w:rPr>
                <w:t>212</w:t>
              </w:r>
            </w:fldSimple>
            <w:r w:rsidRPr="00F129D3">
              <w:t>)</w:t>
            </w:r>
            <w:bookmarkEnd w:id="2451"/>
          </w:p>
        </w:tc>
        <w:tc>
          <w:tcPr>
            <w:tcW w:w="584" w:type="dxa"/>
            <w:shd w:val="clear" w:color="auto" w:fill="auto"/>
          </w:tcPr>
          <w:p w14:paraId="3F99322D" w14:textId="77777777" w:rsidR="00130064" w:rsidRPr="00F129D3" w:rsidRDefault="00130064" w:rsidP="00130064">
            <w:pPr>
              <w:pStyle w:val="Text"/>
            </w:pPr>
            <w:r w:rsidRPr="00F129D3">
              <w:t>dong</w:t>
            </w:r>
          </w:p>
        </w:tc>
        <w:tc>
          <w:tcPr>
            <w:tcW w:w="806" w:type="dxa"/>
            <w:shd w:val="clear" w:color="auto" w:fill="auto"/>
          </w:tcPr>
          <w:p w14:paraId="7326AEDA" w14:textId="77777777" w:rsidR="00130064" w:rsidRPr="00F129D3" w:rsidRDefault="00130064" w:rsidP="00130064">
            <w:pPr>
              <w:pStyle w:val="Text"/>
            </w:pPr>
            <w:r w:rsidRPr="00F129D3">
              <w:t>percaya</w:t>
            </w:r>
          </w:p>
        </w:tc>
        <w:tc>
          <w:tcPr>
            <w:tcW w:w="629" w:type="dxa"/>
            <w:shd w:val="clear" w:color="auto" w:fill="auto"/>
          </w:tcPr>
          <w:p w14:paraId="2E0EDE7A" w14:textId="77777777" w:rsidR="00130064" w:rsidRPr="00F129D3" w:rsidRDefault="00130064" w:rsidP="00130064">
            <w:pPr>
              <w:pStyle w:val="Text"/>
              <w:rPr>
                <w:rStyle w:val="ChBlueBold"/>
              </w:rPr>
            </w:pPr>
            <w:r w:rsidRPr="00F129D3">
              <w:rPr>
                <w:rStyle w:val="ChBlueBold"/>
              </w:rPr>
              <w:t>sama</w:t>
            </w:r>
          </w:p>
        </w:tc>
        <w:tc>
          <w:tcPr>
            <w:tcW w:w="706" w:type="dxa"/>
            <w:shd w:val="clear" w:color="auto" w:fill="auto"/>
          </w:tcPr>
          <w:p w14:paraId="0B79BCC6" w14:textId="77777777" w:rsidR="00130064" w:rsidRPr="00F129D3" w:rsidRDefault="00130064" w:rsidP="00130064">
            <w:pPr>
              <w:pStyle w:val="Text"/>
              <w:rPr>
                <w:rStyle w:val="ChBlueBold"/>
              </w:rPr>
            </w:pPr>
            <w:r w:rsidRPr="00F129D3">
              <w:rPr>
                <w:rStyle w:val="ChBlueBold"/>
              </w:rPr>
              <w:t>itu</w:t>
            </w:r>
          </w:p>
        </w:tc>
      </w:tr>
      <w:tr w:rsidR="00AC23C4" w:rsidRPr="00F129D3" w14:paraId="73E3A1D7" w14:textId="77777777" w:rsidTr="00AC23C4">
        <w:tc>
          <w:tcPr>
            <w:tcW w:w="709" w:type="dxa"/>
            <w:shd w:val="clear" w:color="auto" w:fill="auto"/>
          </w:tcPr>
          <w:p w14:paraId="6B011AAF" w14:textId="77777777" w:rsidR="00130064" w:rsidRPr="00F129D3" w:rsidRDefault="00130064" w:rsidP="00130064">
            <w:pPr>
              <w:pStyle w:val="GlossEng"/>
            </w:pPr>
          </w:p>
        </w:tc>
        <w:tc>
          <w:tcPr>
            <w:tcW w:w="584" w:type="dxa"/>
            <w:shd w:val="clear" w:color="auto" w:fill="auto"/>
          </w:tcPr>
          <w:p w14:paraId="24698D95" w14:textId="77777777" w:rsidR="00130064" w:rsidRPr="0099608C" w:rsidRDefault="00130064" w:rsidP="00130064">
            <w:pPr>
              <w:pStyle w:val="GlossEng"/>
              <w:rPr>
                <w:rStyle w:val="ChSmallCaps"/>
              </w:rPr>
            </w:pPr>
            <w:r w:rsidRPr="0099608C">
              <w:rPr>
                <w:rStyle w:val="ChSmallCaps"/>
              </w:rPr>
              <w:t>3pl</w:t>
            </w:r>
          </w:p>
        </w:tc>
        <w:tc>
          <w:tcPr>
            <w:tcW w:w="806" w:type="dxa"/>
            <w:shd w:val="clear" w:color="auto" w:fill="auto"/>
          </w:tcPr>
          <w:p w14:paraId="00695716" w14:textId="77777777" w:rsidR="00130064" w:rsidRPr="00F129D3" w:rsidRDefault="00130064" w:rsidP="00130064">
            <w:pPr>
              <w:pStyle w:val="GlossEng"/>
            </w:pPr>
            <w:r w:rsidRPr="00F129D3">
              <w:t>trust</w:t>
            </w:r>
          </w:p>
        </w:tc>
        <w:tc>
          <w:tcPr>
            <w:tcW w:w="629" w:type="dxa"/>
            <w:shd w:val="clear" w:color="auto" w:fill="auto"/>
          </w:tcPr>
          <w:p w14:paraId="643EA52E" w14:textId="77777777" w:rsidR="00130064" w:rsidRPr="00F129D3" w:rsidRDefault="00130064" w:rsidP="00130064">
            <w:pPr>
              <w:pStyle w:val="GlossEng"/>
            </w:pPr>
            <w:r w:rsidRPr="00F129D3">
              <w:t>to</w:t>
            </w:r>
          </w:p>
        </w:tc>
        <w:tc>
          <w:tcPr>
            <w:tcW w:w="706" w:type="dxa"/>
            <w:shd w:val="clear" w:color="auto" w:fill="auto"/>
          </w:tcPr>
          <w:p w14:paraId="5253CCC6" w14:textId="77777777" w:rsidR="00130064" w:rsidRPr="0099608C" w:rsidRDefault="00130064" w:rsidP="00130064">
            <w:pPr>
              <w:pStyle w:val="GlossEng"/>
              <w:rPr>
                <w:rStyle w:val="ChSmallCaps"/>
              </w:rPr>
            </w:pPr>
            <w:r w:rsidRPr="0099608C">
              <w:rPr>
                <w:rStyle w:val="ChSmallCaps"/>
              </w:rPr>
              <w:t>d.dist</w:t>
            </w:r>
          </w:p>
        </w:tc>
      </w:tr>
    </w:tbl>
    <w:p w14:paraId="7EC4B41B" w14:textId="4851D01A" w:rsidR="00130064" w:rsidRPr="00690E2C" w:rsidRDefault="0047341E" w:rsidP="0047341E">
      <w:pPr>
        <w:pStyle w:val="FreeTranslEng"/>
      </w:pPr>
      <w:r>
        <w:t xml:space="preserve">[About believing in evil spirits:] </w:t>
      </w:r>
      <w:r w:rsidR="00B7093A">
        <w:t>‘</w:t>
      </w:r>
      <w:r w:rsidR="00130064">
        <w:t xml:space="preserve">they believe </w:t>
      </w:r>
      <w:r w:rsidR="00130064" w:rsidRPr="009A24D3">
        <w:rPr>
          <w:rStyle w:val="ChBlueBold"/>
        </w:rPr>
        <w:t>in those</w:t>
      </w:r>
      <w:r w:rsidR="00B7093A">
        <w:t>’</w:t>
      </w:r>
      <w:r w:rsidR="00130064">
        <w:t xml:space="preserve"> </w:t>
      </w:r>
      <w:r w:rsidR="00130064" w:rsidRPr="00AE74D5">
        <w:rPr>
          <w:rStyle w:val="ExampleSource"/>
        </w:rPr>
        <w:t>[081006-023-CvEx.0001]</w:t>
      </w:r>
    </w:p>
    <w:p w14:paraId="5B3E6B84" w14:textId="05A94194" w:rsidR="00130064" w:rsidRDefault="00130064" w:rsidP="00C657D2">
      <w:pPr>
        <w:pStyle w:val="Body0005after"/>
      </w:pPr>
      <w:r>
        <w:t xml:space="preserve">In their pronominal uses, the demonstratives can be modified with relative clauses, as in </w:t>
      </w:r>
      <w:r w:rsidR="0047341E">
        <w:t xml:space="preserve">the elicited example in </w:t>
      </w:r>
      <w:r>
        <w:fldChar w:fldCharType="begin"/>
      </w:r>
      <w:r>
        <w:instrText xml:space="preserve"> REF _Ref362511882 \h </w:instrText>
      </w:r>
      <w:r>
        <w:fldChar w:fldCharType="separate"/>
      </w:r>
      <w:r w:rsidR="00154D81" w:rsidRPr="00F129D3">
        <w:t>(</w:t>
      </w:r>
      <w:r w:rsidR="00154D81">
        <w:rPr>
          <w:noProof/>
        </w:rPr>
        <w:t>213</w:t>
      </w:r>
      <w:r w:rsidR="00154D81" w:rsidRPr="00F129D3">
        <w:t>)</w:t>
      </w:r>
      <w:r>
        <w:fldChar w:fldCharType="end"/>
      </w:r>
      <w:r>
        <w:t>.</w:t>
      </w:r>
    </w:p>
    <w:p w14:paraId="04AF7C9A" w14:textId="77777777" w:rsidR="00130064" w:rsidRDefault="00130064" w:rsidP="00130064">
      <w:pPr>
        <w:pStyle w:val="ExampleTitle"/>
      </w:pPr>
      <w:r>
        <w:t>Modification of pronominally used demonstratives with relative clauses</w:t>
      </w:r>
    </w:p>
    <w:tbl>
      <w:tblPr>
        <w:tblW w:w="6482" w:type="dxa"/>
        <w:tblCellMar>
          <w:left w:w="42" w:type="dxa"/>
          <w:right w:w="42" w:type="dxa"/>
        </w:tblCellMar>
        <w:tblLook w:val="01E0" w:firstRow="1" w:lastRow="1" w:firstColumn="1" w:lastColumn="1" w:noHBand="0" w:noVBand="0"/>
      </w:tblPr>
      <w:tblGrid>
        <w:gridCol w:w="709"/>
        <w:gridCol w:w="489"/>
        <w:gridCol w:w="184"/>
        <w:gridCol w:w="556"/>
        <w:gridCol w:w="312"/>
        <w:gridCol w:w="465"/>
        <w:gridCol w:w="573"/>
        <w:gridCol w:w="679"/>
        <w:gridCol w:w="496"/>
        <w:gridCol w:w="740"/>
        <w:gridCol w:w="706"/>
        <w:gridCol w:w="573"/>
      </w:tblGrid>
      <w:tr w:rsidR="00AC23C4" w:rsidRPr="005D0663" w14:paraId="586A1848" w14:textId="77777777" w:rsidTr="00AC23C4">
        <w:tc>
          <w:tcPr>
            <w:tcW w:w="709" w:type="dxa"/>
            <w:shd w:val="clear" w:color="auto" w:fill="auto"/>
          </w:tcPr>
          <w:p w14:paraId="5B4BC4A9" w14:textId="77777777" w:rsidR="00130064" w:rsidRPr="00F129D3" w:rsidRDefault="00130064" w:rsidP="00130064">
            <w:pPr>
              <w:pStyle w:val="Text"/>
            </w:pPr>
            <w:bookmarkStart w:id="2452" w:name="_Ref362511882"/>
            <w:r w:rsidRPr="00F129D3">
              <w:t>(</w:t>
            </w:r>
            <w:fldSimple w:instr=" SEQ ( \* ARABIC \s 1 ">
              <w:r w:rsidR="00154D81">
                <w:rPr>
                  <w:noProof/>
                </w:rPr>
                <w:t>213</w:t>
              </w:r>
            </w:fldSimple>
            <w:r w:rsidRPr="00F129D3">
              <w:t>)</w:t>
            </w:r>
            <w:bookmarkEnd w:id="2452"/>
          </w:p>
        </w:tc>
        <w:tc>
          <w:tcPr>
            <w:tcW w:w="489" w:type="dxa"/>
            <w:shd w:val="clear" w:color="auto" w:fill="auto"/>
          </w:tcPr>
          <w:p w14:paraId="04C46163" w14:textId="77777777" w:rsidR="00130064" w:rsidRPr="0022267A" w:rsidRDefault="00130064" w:rsidP="00130064">
            <w:pPr>
              <w:pStyle w:val="Text"/>
            </w:pPr>
            <w:r w:rsidRPr="0022267A">
              <w:t>sa</w:t>
            </w:r>
          </w:p>
        </w:tc>
        <w:tc>
          <w:tcPr>
            <w:tcW w:w="740" w:type="dxa"/>
            <w:gridSpan w:val="2"/>
            <w:shd w:val="clear" w:color="auto" w:fill="auto"/>
          </w:tcPr>
          <w:p w14:paraId="7CD8CC35" w14:textId="77777777" w:rsidR="00130064" w:rsidRPr="0022267A" w:rsidRDefault="00130064" w:rsidP="00130064">
            <w:pPr>
              <w:pStyle w:val="Text"/>
            </w:pPr>
            <w:r w:rsidRPr="0022267A">
              <w:t>pili</w:t>
            </w:r>
          </w:p>
        </w:tc>
        <w:tc>
          <w:tcPr>
            <w:tcW w:w="777" w:type="dxa"/>
            <w:gridSpan w:val="2"/>
            <w:shd w:val="clear" w:color="auto" w:fill="auto"/>
          </w:tcPr>
          <w:p w14:paraId="241F04C4" w14:textId="77777777" w:rsidR="00130064" w:rsidRPr="00551EC1" w:rsidRDefault="00130064" w:rsidP="00130064">
            <w:pPr>
              <w:pStyle w:val="Text"/>
              <w:rPr>
                <w:rStyle w:val="ChBlueBold"/>
              </w:rPr>
            </w:pPr>
            <w:r w:rsidRPr="00551EC1">
              <w:rPr>
                <w:rStyle w:val="ChBlueBold"/>
              </w:rPr>
              <w:t>ini</w:t>
            </w:r>
          </w:p>
        </w:tc>
        <w:tc>
          <w:tcPr>
            <w:tcW w:w="573" w:type="dxa"/>
            <w:shd w:val="clear" w:color="auto" w:fill="auto"/>
          </w:tcPr>
          <w:p w14:paraId="5506A240" w14:textId="77777777" w:rsidR="00130064" w:rsidRPr="0022267A" w:rsidRDefault="00130064" w:rsidP="00130064">
            <w:pPr>
              <w:pStyle w:val="Text"/>
            </w:pPr>
            <w:r w:rsidRPr="0022267A">
              <w:t>yang</w:t>
            </w:r>
          </w:p>
        </w:tc>
        <w:tc>
          <w:tcPr>
            <w:tcW w:w="679" w:type="dxa"/>
            <w:shd w:val="clear" w:color="auto" w:fill="auto"/>
          </w:tcPr>
          <w:p w14:paraId="7A8B634A" w14:textId="77777777" w:rsidR="00130064" w:rsidRPr="0022267A" w:rsidRDefault="00130064" w:rsidP="00130064">
            <w:pPr>
              <w:pStyle w:val="Text"/>
            </w:pPr>
            <w:r w:rsidRPr="0022267A">
              <w:t>mera,</w:t>
            </w:r>
          </w:p>
        </w:tc>
        <w:tc>
          <w:tcPr>
            <w:tcW w:w="496" w:type="dxa"/>
            <w:shd w:val="clear" w:color="auto" w:fill="auto"/>
          </w:tcPr>
          <w:p w14:paraId="506CF941" w14:textId="77777777" w:rsidR="00130064" w:rsidRPr="0022267A" w:rsidRDefault="00130064" w:rsidP="00130064">
            <w:pPr>
              <w:pStyle w:val="Text"/>
            </w:pPr>
            <w:r w:rsidRPr="0022267A">
              <w:t>ade</w:t>
            </w:r>
          </w:p>
        </w:tc>
        <w:tc>
          <w:tcPr>
            <w:tcW w:w="740" w:type="dxa"/>
            <w:shd w:val="clear" w:color="auto" w:fill="auto"/>
          </w:tcPr>
          <w:p w14:paraId="7FA317B0" w14:textId="77777777" w:rsidR="00130064" w:rsidRPr="0022267A" w:rsidRDefault="00130064" w:rsidP="00130064">
            <w:pPr>
              <w:pStyle w:val="Text"/>
            </w:pPr>
            <w:r w:rsidRPr="0022267A">
              <w:t>pili</w:t>
            </w:r>
          </w:p>
        </w:tc>
        <w:tc>
          <w:tcPr>
            <w:tcW w:w="706" w:type="dxa"/>
            <w:shd w:val="clear" w:color="auto" w:fill="auto"/>
          </w:tcPr>
          <w:p w14:paraId="2ED0BC6A" w14:textId="77777777" w:rsidR="00130064" w:rsidRPr="00551EC1" w:rsidRDefault="00130064" w:rsidP="00130064">
            <w:pPr>
              <w:pStyle w:val="Text"/>
              <w:rPr>
                <w:rStyle w:val="ChBlueBold"/>
              </w:rPr>
            </w:pPr>
            <w:r w:rsidRPr="00551EC1">
              <w:rPr>
                <w:rStyle w:val="ChBlueBold"/>
              </w:rPr>
              <w:t>itu</w:t>
            </w:r>
          </w:p>
        </w:tc>
        <w:tc>
          <w:tcPr>
            <w:tcW w:w="573" w:type="dxa"/>
            <w:shd w:val="clear" w:color="auto" w:fill="auto"/>
          </w:tcPr>
          <w:p w14:paraId="18D9038E" w14:textId="77777777" w:rsidR="00130064" w:rsidRPr="0022267A" w:rsidRDefault="00130064" w:rsidP="00130064">
            <w:pPr>
              <w:pStyle w:val="Text"/>
            </w:pPr>
            <w:r w:rsidRPr="0022267A">
              <w:t>yang</w:t>
            </w:r>
          </w:p>
        </w:tc>
      </w:tr>
      <w:tr w:rsidR="00AC23C4" w:rsidRPr="00AC23C4" w14:paraId="5F02D745" w14:textId="77777777" w:rsidTr="00AC23C4">
        <w:tc>
          <w:tcPr>
            <w:tcW w:w="709" w:type="dxa"/>
            <w:shd w:val="clear" w:color="auto" w:fill="auto"/>
          </w:tcPr>
          <w:p w14:paraId="793256BF" w14:textId="77777777" w:rsidR="00130064" w:rsidRPr="0022267A" w:rsidRDefault="00130064" w:rsidP="00130064">
            <w:pPr>
              <w:pStyle w:val="GlossEng2ptafter"/>
            </w:pPr>
          </w:p>
        </w:tc>
        <w:tc>
          <w:tcPr>
            <w:tcW w:w="489" w:type="dxa"/>
            <w:shd w:val="clear" w:color="auto" w:fill="auto"/>
          </w:tcPr>
          <w:p w14:paraId="1B36E05D" w14:textId="77777777" w:rsidR="00130064" w:rsidRPr="0099608C" w:rsidRDefault="00130064" w:rsidP="00130064">
            <w:pPr>
              <w:pStyle w:val="GlossEng2ptafter"/>
              <w:rPr>
                <w:rStyle w:val="ChSmallCaps"/>
              </w:rPr>
            </w:pPr>
            <w:r w:rsidRPr="0099608C">
              <w:rPr>
                <w:rStyle w:val="ChSmallCaps"/>
              </w:rPr>
              <w:t>1sg</w:t>
            </w:r>
          </w:p>
        </w:tc>
        <w:tc>
          <w:tcPr>
            <w:tcW w:w="740" w:type="dxa"/>
            <w:gridSpan w:val="2"/>
            <w:shd w:val="clear" w:color="auto" w:fill="auto"/>
          </w:tcPr>
          <w:p w14:paraId="234A16BF" w14:textId="77777777" w:rsidR="00130064" w:rsidRPr="0022267A" w:rsidRDefault="00130064" w:rsidP="00130064">
            <w:pPr>
              <w:pStyle w:val="GlossEng2ptafter"/>
            </w:pPr>
            <w:r w:rsidRPr="0022267A">
              <w:t>choose</w:t>
            </w:r>
          </w:p>
        </w:tc>
        <w:tc>
          <w:tcPr>
            <w:tcW w:w="777" w:type="dxa"/>
            <w:gridSpan w:val="2"/>
            <w:shd w:val="clear" w:color="auto" w:fill="auto"/>
          </w:tcPr>
          <w:p w14:paraId="6C575162" w14:textId="77777777" w:rsidR="00130064" w:rsidRPr="0099608C" w:rsidRDefault="00130064" w:rsidP="00130064">
            <w:pPr>
              <w:pStyle w:val="GlossEng2ptafter"/>
              <w:rPr>
                <w:rStyle w:val="ChSmallCaps"/>
              </w:rPr>
            </w:pPr>
            <w:r w:rsidRPr="0099608C">
              <w:rPr>
                <w:rStyle w:val="ChSmallCaps"/>
              </w:rPr>
              <w:t>d.prox</w:t>
            </w:r>
          </w:p>
        </w:tc>
        <w:tc>
          <w:tcPr>
            <w:tcW w:w="573" w:type="dxa"/>
            <w:shd w:val="clear" w:color="auto" w:fill="auto"/>
          </w:tcPr>
          <w:p w14:paraId="6CDA1F0D" w14:textId="77777777" w:rsidR="00130064" w:rsidRPr="0099608C" w:rsidRDefault="00130064" w:rsidP="00130064">
            <w:pPr>
              <w:pStyle w:val="GlossEng2ptafter"/>
              <w:rPr>
                <w:rStyle w:val="ChSmallCaps"/>
              </w:rPr>
            </w:pPr>
            <w:r w:rsidRPr="0099608C">
              <w:rPr>
                <w:rStyle w:val="ChSmallCaps"/>
              </w:rPr>
              <w:t>rel</w:t>
            </w:r>
          </w:p>
        </w:tc>
        <w:tc>
          <w:tcPr>
            <w:tcW w:w="679" w:type="dxa"/>
            <w:shd w:val="clear" w:color="auto" w:fill="auto"/>
          </w:tcPr>
          <w:p w14:paraId="06E618B5" w14:textId="77777777" w:rsidR="00130064" w:rsidRPr="0022267A" w:rsidRDefault="00130064" w:rsidP="00130064">
            <w:pPr>
              <w:pStyle w:val="GlossEng2ptafter"/>
            </w:pPr>
            <w:r>
              <w:t>be.</w:t>
            </w:r>
            <w:r w:rsidRPr="0022267A">
              <w:t>red</w:t>
            </w:r>
          </w:p>
        </w:tc>
        <w:tc>
          <w:tcPr>
            <w:tcW w:w="496" w:type="dxa"/>
            <w:shd w:val="clear" w:color="auto" w:fill="auto"/>
          </w:tcPr>
          <w:p w14:paraId="444E8948" w14:textId="77777777" w:rsidR="00130064" w:rsidRPr="0022267A" w:rsidRDefault="00130064" w:rsidP="00130064">
            <w:pPr>
              <w:pStyle w:val="GlossEng2ptafter"/>
            </w:pPr>
            <w:r w:rsidRPr="0022267A">
              <w:t>ySb</w:t>
            </w:r>
          </w:p>
        </w:tc>
        <w:tc>
          <w:tcPr>
            <w:tcW w:w="740" w:type="dxa"/>
            <w:shd w:val="clear" w:color="auto" w:fill="auto"/>
          </w:tcPr>
          <w:p w14:paraId="13F56B79" w14:textId="77777777" w:rsidR="00130064" w:rsidRPr="0022267A" w:rsidRDefault="00130064" w:rsidP="00130064">
            <w:pPr>
              <w:pStyle w:val="GlossEng2ptafter"/>
            </w:pPr>
            <w:r w:rsidRPr="0022267A">
              <w:t>choose</w:t>
            </w:r>
          </w:p>
        </w:tc>
        <w:tc>
          <w:tcPr>
            <w:tcW w:w="706" w:type="dxa"/>
            <w:shd w:val="clear" w:color="auto" w:fill="auto"/>
          </w:tcPr>
          <w:p w14:paraId="4928AC0A" w14:textId="77777777" w:rsidR="00130064" w:rsidRPr="0099608C" w:rsidRDefault="00130064" w:rsidP="00130064">
            <w:pPr>
              <w:pStyle w:val="GlossEng2ptafter"/>
              <w:rPr>
                <w:rStyle w:val="ChSmallCaps"/>
              </w:rPr>
            </w:pPr>
            <w:r w:rsidRPr="0099608C">
              <w:rPr>
                <w:rStyle w:val="ChSmallCaps"/>
              </w:rPr>
              <w:t>d.dist</w:t>
            </w:r>
          </w:p>
        </w:tc>
        <w:tc>
          <w:tcPr>
            <w:tcW w:w="573" w:type="dxa"/>
            <w:shd w:val="clear" w:color="auto" w:fill="auto"/>
          </w:tcPr>
          <w:p w14:paraId="385CE67B" w14:textId="77777777" w:rsidR="00130064" w:rsidRPr="0099608C" w:rsidRDefault="00130064" w:rsidP="00130064">
            <w:pPr>
              <w:pStyle w:val="GlossEng2ptafter"/>
              <w:rPr>
                <w:rStyle w:val="ChSmallCaps"/>
              </w:rPr>
            </w:pPr>
            <w:r w:rsidRPr="0099608C">
              <w:rPr>
                <w:rStyle w:val="ChSmallCaps"/>
              </w:rPr>
              <w:t>rel</w:t>
            </w:r>
          </w:p>
        </w:tc>
      </w:tr>
      <w:tr w:rsidR="00130064" w:rsidRPr="0022267A" w14:paraId="3BFDC5CA" w14:textId="77777777" w:rsidTr="00AC23C4">
        <w:trPr>
          <w:gridAfter w:val="7"/>
          <w:wAfter w:w="4232" w:type="dxa"/>
        </w:trPr>
        <w:tc>
          <w:tcPr>
            <w:tcW w:w="709" w:type="dxa"/>
            <w:shd w:val="clear" w:color="auto" w:fill="auto"/>
          </w:tcPr>
          <w:p w14:paraId="0B096310" w14:textId="77777777" w:rsidR="00130064" w:rsidRPr="00551EC1" w:rsidRDefault="00130064" w:rsidP="00130064">
            <w:pPr>
              <w:pStyle w:val="O0Nwnext"/>
            </w:pPr>
          </w:p>
        </w:tc>
        <w:tc>
          <w:tcPr>
            <w:tcW w:w="673" w:type="dxa"/>
            <w:gridSpan w:val="2"/>
            <w:shd w:val="clear" w:color="auto" w:fill="auto"/>
          </w:tcPr>
          <w:p w14:paraId="022A0CFF" w14:textId="77777777" w:rsidR="00130064" w:rsidRPr="0022267A" w:rsidRDefault="00130064" w:rsidP="00130064">
            <w:pPr>
              <w:pStyle w:val="Text"/>
            </w:pPr>
            <w:r w:rsidRPr="0022267A">
              <w:t>warna</w:t>
            </w:r>
          </w:p>
        </w:tc>
        <w:tc>
          <w:tcPr>
            <w:tcW w:w="868" w:type="dxa"/>
            <w:gridSpan w:val="2"/>
            <w:shd w:val="clear" w:color="auto" w:fill="auto"/>
          </w:tcPr>
          <w:p w14:paraId="22413E3F" w14:textId="77777777" w:rsidR="00130064" w:rsidRPr="0022267A" w:rsidRDefault="00130064" w:rsidP="00130064">
            <w:pPr>
              <w:pStyle w:val="Text"/>
            </w:pPr>
            <w:r w:rsidRPr="0022267A">
              <w:t>puti</w:t>
            </w:r>
          </w:p>
        </w:tc>
      </w:tr>
      <w:tr w:rsidR="00130064" w:rsidRPr="0022267A" w14:paraId="4A8FE6ED" w14:textId="77777777" w:rsidTr="00AC23C4">
        <w:trPr>
          <w:gridAfter w:val="7"/>
          <w:wAfter w:w="4232" w:type="dxa"/>
        </w:trPr>
        <w:tc>
          <w:tcPr>
            <w:tcW w:w="709" w:type="dxa"/>
            <w:shd w:val="clear" w:color="auto" w:fill="auto"/>
          </w:tcPr>
          <w:p w14:paraId="1199AB21" w14:textId="77777777" w:rsidR="00130064" w:rsidRPr="00551EC1" w:rsidRDefault="00130064" w:rsidP="00130064">
            <w:pPr>
              <w:pStyle w:val="GlossEng"/>
            </w:pPr>
          </w:p>
        </w:tc>
        <w:tc>
          <w:tcPr>
            <w:tcW w:w="673" w:type="dxa"/>
            <w:gridSpan w:val="2"/>
            <w:shd w:val="clear" w:color="auto" w:fill="auto"/>
          </w:tcPr>
          <w:p w14:paraId="4F46D52C" w14:textId="77777777" w:rsidR="00130064" w:rsidRPr="0022267A" w:rsidRDefault="00130064" w:rsidP="00130064">
            <w:pPr>
              <w:pStyle w:val="GlossEng"/>
            </w:pPr>
            <w:r w:rsidRPr="0022267A">
              <w:t>color</w:t>
            </w:r>
          </w:p>
        </w:tc>
        <w:tc>
          <w:tcPr>
            <w:tcW w:w="868" w:type="dxa"/>
            <w:gridSpan w:val="2"/>
            <w:shd w:val="clear" w:color="auto" w:fill="auto"/>
          </w:tcPr>
          <w:p w14:paraId="6B6CDE0F" w14:textId="77777777" w:rsidR="00130064" w:rsidRPr="0022267A" w:rsidRDefault="00130064" w:rsidP="00130064">
            <w:pPr>
              <w:pStyle w:val="GlossEng"/>
            </w:pPr>
            <w:r>
              <w:t>be.</w:t>
            </w:r>
            <w:r w:rsidRPr="0022267A">
              <w:t>white</w:t>
            </w:r>
          </w:p>
        </w:tc>
      </w:tr>
    </w:tbl>
    <w:p w14:paraId="0D9AE725" w14:textId="2ADEBA1C" w:rsidR="00130064" w:rsidRPr="000D2A5E" w:rsidRDefault="00130064" w:rsidP="00130064">
      <w:pPr>
        <w:pStyle w:val="FreeTranslEng"/>
      </w:pPr>
      <w:r>
        <w:t xml:space="preserve">[About buying new shirts:] </w:t>
      </w:r>
      <w:r w:rsidR="00B7093A">
        <w:t>‘</w:t>
      </w:r>
      <w:r>
        <w:t xml:space="preserve">I chose </w:t>
      </w:r>
      <w:r w:rsidRPr="00551EC1">
        <w:rPr>
          <w:rStyle w:val="ChBlueBold"/>
        </w:rPr>
        <w:t>this</w:t>
      </w:r>
      <w:r>
        <w:t xml:space="preserve"> (one) which is red, (my) younger sibling chose </w:t>
      </w:r>
      <w:r w:rsidRPr="00F02D6E">
        <w:rPr>
          <w:rStyle w:val="ChBlueBold"/>
        </w:rPr>
        <w:t>that</w:t>
      </w:r>
      <w:r>
        <w:t xml:space="preserve"> (</w:t>
      </w:r>
      <w:r w:rsidR="0047341E">
        <w:t>one) which is (of) white color</w:t>
      </w:r>
      <w:r w:rsidR="00B7093A">
        <w:t>’</w:t>
      </w:r>
      <w:r>
        <w:t xml:space="preserve"> </w:t>
      </w:r>
      <w:r w:rsidRPr="000D2A5E">
        <w:rPr>
          <w:rStyle w:val="ExampleSource"/>
        </w:rPr>
        <w:t>[</w:t>
      </w:r>
      <w:r w:rsidR="00B56055">
        <w:rPr>
          <w:rStyle w:val="ExampleSource"/>
        </w:rPr>
        <w:t xml:space="preserve">Elicited </w:t>
      </w:r>
      <w:r w:rsidRPr="000D2A5E">
        <w:rPr>
          <w:rStyle w:val="ExampleSource"/>
        </w:rPr>
        <w:t>MY131119.004]</w:t>
      </w:r>
    </w:p>
    <w:p w14:paraId="0AA23024" w14:textId="77777777" w:rsidR="00130064" w:rsidRDefault="00130064" w:rsidP="00C657D2">
      <w:pPr>
        <w:pStyle w:val="Body0005after"/>
      </w:pPr>
      <w:r>
        <w:rPr>
          <w:lang w:eastAsia="en-US"/>
        </w:rPr>
        <w:t>Pronominal</w:t>
      </w:r>
      <w:r>
        <w:t xml:space="preserve">ly used demonstratives also occur in adnominal possessive constructions (see </w:t>
      </w:r>
      <w:r w:rsidR="000266C2">
        <w:t xml:space="preserve">Chapter </w:t>
      </w:r>
      <w:r w:rsidR="000266C2">
        <w:fldChar w:fldCharType="begin"/>
      </w:r>
      <w:r w:rsidR="000266C2">
        <w:instrText xml:space="preserve"> REF _Ref358725848 \w \h </w:instrText>
      </w:r>
      <w:r w:rsidR="000266C2">
        <w:fldChar w:fldCharType="separate"/>
      </w:r>
      <w:r w:rsidR="00154D81">
        <w:rPr>
          <w:cs/>
        </w:rPr>
        <w:t>‎</w:t>
      </w:r>
      <w:r w:rsidR="00154D81">
        <w:t>9</w:t>
      </w:r>
      <w:r w:rsidR="000266C2">
        <w:fldChar w:fldCharType="end"/>
      </w:r>
      <w:r>
        <w:t xml:space="preserve">). They can designate the possessor as in </w:t>
      </w:r>
      <w:r>
        <w:fldChar w:fldCharType="begin"/>
      </w:r>
      <w:r>
        <w:instrText xml:space="preserve"> REF _Ref350501084 \h </w:instrText>
      </w:r>
      <w:r>
        <w:fldChar w:fldCharType="separate"/>
      </w:r>
      <w:r w:rsidR="00154D81" w:rsidRPr="00F129D3">
        <w:t>(</w:t>
      </w:r>
      <w:r w:rsidR="00154D81">
        <w:rPr>
          <w:noProof/>
        </w:rPr>
        <w:t>214</w:t>
      </w:r>
      <w:r w:rsidR="00154D81" w:rsidRPr="00F129D3">
        <w:t>)</w:t>
      </w:r>
      <w:r>
        <w:fldChar w:fldCharType="end"/>
      </w:r>
      <w:r>
        <w:t xml:space="preserve"> or the possessum as in </w:t>
      </w:r>
      <w:r>
        <w:fldChar w:fldCharType="begin"/>
      </w:r>
      <w:r>
        <w:instrText xml:space="preserve"> REF _Ref350501085 \h </w:instrText>
      </w:r>
      <w:r>
        <w:fldChar w:fldCharType="separate"/>
      </w:r>
      <w:r w:rsidR="00154D81" w:rsidRPr="00F129D3">
        <w:t>(</w:t>
      </w:r>
      <w:r w:rsidR="00154D81">
        <w:rPr>
          <w:noProof/>
        </w:rPr>
        <w:t>215</w:t>
      </w:r>
      <w:r w:rsidR="00154D81" w:rsidRPr="00F129D3">
        <w:t>)</w:t>
      </w:r>
      <w:r>
        <w:fldChar w:fldCharType="end"/>
      </w:r>
      <w:r>
        <w:t>.</w:t>
      </w:r>
    </w:p>
    <w:p w14:paraId="0B1D8350" w14:textId="77777777" w:rsidR="00130064" w:rsidRDefault="00130064" w:rsidP="00130064">
      <w:pPr>
        <w:pStyle w:val="ExampleTitle"/>
      </w:pPr>
      <w:r>
        <w:rPr>
          <w:lang w:eastAsia="en-US"/>
        </w:rPr>
        <w:t xml:space="preserve">Pronominal </w:t>
      </w:r>
      <w:r>
        <w:t>uses in adnominal possessive constructions</w:t>
      </w:r>
    </w:p>
    <w:tbl>
      <w:tblPr>
        <w:tblW w:w="4852" w:type="dxa"/>
        <w:tblCellMar>
          <w:left w:w="42" w:type="dxa"/>
          <w:right w:w="42" w:type="dxa"/>
        </w:tblCellMar>
        <w:tblLook w:val="01E0" w:firstRow="1" w:lastRow="1" w:firstColumn="1" w:lastColumn="1" w:noHBand="0" w:noVBand="0"/>
      </w:tblPr>
      <w:tblGrid>
        <w:gridCol w:w="709"/>
        <w:gridCol w:w="651"/>
        <w:gridCol w:w="562"/>
        <w:gridCol w:w="629"/>
        <w:gridCol w:w="284"/>
        <w:gridCol w:w="777"/>
        <w:gridCol w:w="567"/>
        <w:gridCol w:w="673"/>
      </w:tblGrid>
      <w:tr w:rsidR="00AC23C4" w:rsidRPr="00F129D3" w14:paraId="470B904E" w14:textId="77777777" w:rsidTr="00AC23C4">
        <w:tc>
          <w:tcPr>
            <w:tcW w:w="709" w:type="dxa"/>
            <w:shd w:val="clear" w:color="auto" w:fill="auto"/>
          </w:tcPr>
          <w:p w14:paraId="06434A50" w14:textId="77777777" w:rsidR="00130064" w:rsidRPr="00F129D3" w:rsidRDefault="00130064" w:rsidP="00130064">
            <w:pPr>
              <w:pStyle w:val="Text"/>
            </w:pPr>
            <w:bookmarkStart w:id="2453" w:name="_Ref350501084"/>
            <w:r w:rsidRPr="00F129D3">
              <w:t>(</w:t>
            </w:r>
            <w:fldSimple w:instr=" SEQ ( \* ARABIC \s 1 ">
              <w:r w:rsidR="00154D81">
                <w:rPr>
                  <w:noProof/>
                </w:rPr>
                <w:t>214</w:t>
              </w:r>
            </w:fldSimple>
            <w:r w:rsidRPr="00F129D3">
              <w:t>)</w:t>
            </w:r>
            <w:bookmarkEnd w:id="2453"/>
          </w:p>
        </w:tc>
        <w:tc>
          <w:tcPr>
            <w:tcW w:w="651" w:type="dxa"/>
            <w:shd w:val="clear" w:color="auto" w:fill="auto"/>
          </w:tcPr>
          <w:p w14:paraId="5E86A605" w14:textId="77777777" w:rsidR="00130064" w:rsidRPr="00F129D3" w:rsidRDefault="00130064" w:rsidP="00130064">
            <w:pPr>
              <w:pStyle w:val="Text"/>
            </w:pPr>
            <w:r w:rsidRPr="00F129D3">
              <w:t>bapa</w:t>
            </w:r>
          </w:p>
        </w:tc>
        <w:tc>
          <w:tcPr>
            <w:tcW w:w="562" w:type="dxa"/>
            <w:shd w:val="clear" w:color="auto" w:fill="auto"/>
          </w:tcPr>
          <w:p w14:paraId="6E9BE82D" w14:textId="77777777" w:rsidR="00130064" w:rsidRPr="00F129D3" w:rsidRDefault="00130064" w:rsidP="00130064">
            <w:pPr>
              <w:pStyle w:val="Text"/>
            </w:pPr>
            <w:r w:rsidRPr="00F129D3">
              <w:t>masi</w:t>
            </w:r>
          </w:p>
        </w:tc>
        <w:tc>
          <w:tcPr>
            <w:tcW w:w="629" w:type="dxa"/>
            <w:shd w:val="clear" w:color="auto" w:fill="auto"/>
          </w:tcPr>
          <w:p w14:paraId="6E2708CC" w14:textId="77777777" w:rsidR="00130064" w:rsidRPr="00F129D3" w:rsidRDefault="00130064" w:rsidP="00130064">
            <w:pPr>
              <w:pStyle w:val="Text"/>
            </w:pPr>
            <w:r w:rsidRPr="00F129D3">
              <w:t>kenal</w:t>
            </w:r>
          </w:p>
        </w:tc>
        <w:tc>
          <w:tcPr>
            <w:tcW w:w="284" w:type="dxa"/>
            <w:shd w:val="clear" w:color="auto" w:fill="auto"/>
          </w:tcPr>
          <w:p w14:paraId="6A895D16" w14:textId="77777777" w:rsidR="00130064" w:rsidRPr="00F129D3" w:rsidRDefault="00130064" w:rsidP="00130064">
            <w:pPr>
              <w:pStyle w:val="Text"/>
            </w:pPr>
            <w:r w:rsidRPr="00F129D3">
              <w:t>…</w:t>
            </w:r>
          </w:p>
        </w:tc>
        <w:tc>
          <w:tcPr>
            <w:tcW w:w="777" w:type="dxa"/>
            <w:shd w:val="clear" w:color="auto" w:fill="auto"/>
          </w:tcPr>
          <w:p w14:paraId="32C5133F" w14:textId="77777777" w:rsidR="00130064" w:rsidRPr="00F129D3" w:rsidRDefault="00130064" w:rsidP="00130064">
            <w:pPr>
              <w:pStyle w:val="Text"/>
              <w:rPr>
                <w:rStyle w:val="ChBlueBold"/>
              </w:rPr>
            </w:pPr>
            <w:r w:rsidRPr="00F129D3">
              <w:rPr>
                <w:rStyle w:val="ChBlueBold"/>
              </w:rPr>
              <w:t>ini</w:t>
            </w:r>
          </w:p>
        </w:tc>
        <w:tc>
          <w:tcPr>
            <w:tcW w:w="567" w:type="dxa"/>
            <w:shd w:val="clear" w:color="auto" w:fill="auto"/>
          </w:tcPr>
          <w:p w14:paraId="4D803433" w14:textId="77777777" w:rsidR="00130064" w:rsidRPr="00F129D3" w:rsidRDefault="00130064" w:rsidP="00130064">
            <w:pPr>
              <w:pStyle w:val="Text"/>
              <w:rPr>
                <w:rStyle w:val="ChBlueBold"/>
              </w:rPr>
            </w:pPr>
            <w:r w:rsidRPr="00F129D3">
              <w:rPr>
                <w:rStyle w:val="ChBlueBold"/>
              </w:rPr>
              <w:t>pu</w:t>
            </w:r>
          </w:p>
        </w:tc>
        <w:tc>
          <w:tcPr>
            <w:tcW w:w="673" w:type="dxa"/>
            <w:shd w:val="clear" w:color="auto" w:fill="auto"/>
          </w:tcPr>
          <w:p w14:paraId="4A5F59F9" w14:textId="77777777" w:rsidR="00130064" w:rsidRPr="00F129D3" w:rsidRDefault="00130064" w:rsidP="00130064">
            <w:pPr>
              <w:pStyle w:val="Text"/>
            </w:pPr>
            <w:r w:rsidRPr="00F129D3">
              <w:rPr>
                <w:rStyle w:val="ChBlueBold"/>
              </w:rPr>
              <w:t>muka</w:t>
            </w:r>
          </w:p>
        </w:tc>
      </w:tr>
      <w:tr w:rsidR="00AC23C4" w:rsidRPr="00F129D3" w14:paraId="5B7AECB4" w14:textId="77777777" w:rsidTr="00AC23C4">
        <w:tc>
          <w:tcPr>
            <w:tcW w:w="709" w:type="dxa"/>
            <w:shd w:val="clear" w:color="auto" w:fill="auto"/>
          </w:tcPr>
          <w:p w14:paraId="21ABDAED" w14:textId="77777777" w:rsidR="00130064" w:rsidRPr="00F129D3" w:rsidRDefault="00130064" w:rsidP="00130064">
            <w:pPr>
              <w:pStyle w:val="GlossEng"/>
            </w:pPr>
          </w:p>
        </w:tc>
        <w:tc>
          <w:tcPr>
            <w:tcW w:w="651" w:type="dxa"/>
            <w:shd w:val="clear" w:color="auto" w:fill="auto"/>
          </w:tcPr>
          <w:p w14:paraId="58FA80BA" w14:textId="77777777" w:rsidR="00130064" w:rsidRPr="00F129D3" w:rsidRDefault="00130064" w:rsidP="00130064">
            <w:pPr>
              <w:pStyle w:val="GlossEng"/>
            </w:pPr>
            <w:r w:rsidRPr="00F129D3">
              <w:t>father</w:t>
            </w:r>
          </w:p>
        </w:tc>
        <w:tc>
          <w:tcPr>
            <w:tcW w:w="562" w:type="dxa"/>
            <w:shd w:val="clear" w:color="auto" w:fill="auto"/>
          </w:tcPr>
          <w:p w14:paraId="1D29361D" w14:textId="77777777" w:rsidR="00130064" w:rsidRPr="00F129D3" w:rsidRDefault="00130064" w:rsidP="00130064">
            <w:pPr>
              <w:pStyle w:val="GlossEng"/>
            </w:pPr>
            <w:r w:rsidRPr="00F129D3">
              <w:t>still</w:t>
            </w:r>
          </w:p>
        </w:tc>
        <w:tc>
          <w:tcPr>
            <w:tcW w:w="629" w:type="dxa"/>
            <w:shd w:val="clear" w:color="auto" w:fill="auto"/>
          </w:tcPr>
          <w:p w14:paraId="510DC882" w14:textId="77777777" w:rsidR="00130064" w:rsidRPr="00F129D3" w:rsidRDefault="00130064" w:rsidP="00130064">
            <w:pPr>
              <w:pStyle w:val="GlossEng"/>
            </w:pPr>
            <w:r w:rsidRPr="00F129D3">
              <w:t>know</w:t>
            </w:r>
          </w:p>
        </w:tc>
        <w:tc>
          <w:tcPr>
            <w:tcW w:w="284" w:type="dxa"/>
            <w:shd w:val="clear" w:color="auto" w:fill="auto"/>
          </w:tcPr>
          <w:p w14:paraId="18D1F221" w14:textId="77777777" w:rsidR="00130064" w:rsidRPr="00F129D3" w:rsidRDefault="00130064" w:rsidP="00130064">
            <w:pPr>
              <w:pStyle w:val="GlossEng"/>
            </w:pPr>
          </w:p>
        </w:tc>
        <w:tc>
          <w:tcPr>
            <w:tcW w:w="777" w:type="dxa"/>
            <w:shd w:val="clear" w:color="auto" w:fill="auto"/>
          </w:tcPr>
          <w:p w14:paraId="494299BB" w14:textId="77777777" w:rsidR="00130064" w:rsidRPr="0099608C" w:rsidRDefault="00130064" w:rsidP="00130064">
            <w:pPr>
              <w:pStyle w:val="GlossEng"/>
              <w:rPr>
                <w:rStyle w:val="ChSmallCaps"/>
              </w:rPr>
            </w:pPr>
            <w:r w:rsidRPr="0099608C">
              <w:rPr>
                <w:rStyle w:val="ChSmallCaps"/>
              </w:rPr>
              <w:t>d.prox</w:t>
            </w:r>
          </w:p>
        </w:tc>
        <w:tc>
          <w:tcPr>
            <w:tcW w:w="567" w:type="dxa"/>
            <w:shd w:val="clear" w:color="auto" w:fill="auto"/>
          </w:tcPr>
          <w:p w14:paraId="1B106830" w14:textId="77777777" w:rsidR="00130064" w:rsidRPr="0099608C" w:rsidRDefault="00130064" w:rsidP="00130064">
            <w:pPr>
              <w:pStyle w:val="GlossEng"/>
              <w:rPr>
                <w:rStyle w:val="ChSmallCaps"/>
              </w:rPr>
            </w:pPr>
            <w:r w:rsidRPr="0099608C">
              <w:rPr>
                <w:rStyle w:val="ChSmallCaps"/>
              </w:rPr>
              <w:t>poss</w:t>
            </w:r>
          </w:p>
        </w:tc>
        <w:tc>
          <w:tcPr>
            <w:tcW w:w="673" w:type="dxa"/>
            <w:shd w:val="clear" w:color="auto" w:fill="auto"/>
          </w:tcPr>
          <w:p w14:paraId="5F79B754" w14:textId="77777777" w:rsidR="00130064" w:rsidRPr="00F129D3" w:rsidRDefault="00130064" w:rsidP="00130064">
            <w:pPr>
              <w:pStyle w:val="GlossEng"/>
            </w:pPr>
            <w:r w:rsidRPr="00F129D3">
              <w:t>face</w:t>
            </w:r>
          </w:p>
        </w:tc>
      </w:tr>
    </w:tbl>
    <w:p w14:paraId="15D79168" w14:textId="7668D370" w:rsidR="00130064" w:rsidRPr="001B3351" w:rsidRDefault="00B7093A" w:rsidP="00130064">
      <w:pPr>
        <w:pStyle w:val="FreeTranslEng"/>
      </w:pPr>
      <w:r>
        <w:t>‘</w:t>
      </w:r>
      <w:r w:rsidR="00130064">
        <w:t>do you (</w:t>
      </w:r>
      <w:r>
        <w:t>‘</w:t>
      </w:r>
      <w:r w:rsidR="00130064">
        <w:t>father</w:t>
      </w:r>
      <w:r>
        <w:t>’</w:t>
      </w:r>
      <w:r w:rsidR="00130064">
        <w:t>) still know</w:t>
      </w:r>
      <w:r w:rsidR="00130064" w:rsidRPr="00856563">
        <w:t xml:space="preserve"> </w:t>
      </w:r>
      <w:r w:rsidR="00130064">
        <w:t xml:space="preserve">… </w:t>
      </w:r>
      <w:r w:rsidR="00130064" w:rsidRPr="00856563">
        <w:rPr>
          <w:rStyle w:val="ChBlueBold"/>
        </w:rPr>
        <w:t>this (one)</w:t>
      </w:r>
      <w:r>
        <w:rPr>
          <w:rStyle w:val="ChBlueBold"/>
        </w:rPr>
        <w:t>’</w:t>
      </w:r>
      <w:r w:rsidR="00130064" w:rsidRPr="00856563">
        <w:rPr>
          <w:rStyle w:val="ChBlueBold"/>
        </w:rPr>
        <w:t>s face</w:t>
      </w:r>
      <w:r w:rsidR="00130064" w:rsidRPr="00856563">
        <w:t>?</w:t>
      </w:r>
      <w:r>
        <w:t>’</w:t>
      </w:r>
      <w:r w:rsidR="00130064" w:rsidRPr="00856563">
        <w:t xml:space="preserve"> </w:t>
      </w:r>
      <w:r w:rsidR="00130064" w:rsidRPr="00856563">
        <w:rPr>
          <w:rStyle w:val="ExampleSource"/>
        </w:rPr>
        <w:t>[080922-001a-CvPh.1123]</w:t>
      </w:r>
    </w:p>
    <w:tbl>
      <w:tblPr>
        <w:tblW w:w="4147" w:type="dxa"/>
        <w:tblCellMar>
          <w:left w:w="42" w:type="dxa"/>
          <w:right w:w="42" w:type="dxa"/>
        </w:tblCellMar>
        <w:tblLook w:val="01E0" w:firstRow="1" w:lastRow="1" w:firstColumn="1" w:lastColumn="1" w:noHBand="0" w:noVBand="0"/>
      </w:tblPr>
      <w:tblGrid>
        <w:gridCol w:w="709"/>
        <w:gridCol w:w="489"/>
        <w:gridCol w:w="640"/>
        <w:gridCol w:w="540"/>
        <w:gridCol w:w="496"/>
        <w:gridCol w:w="567"/>
        <w:gridCol w:w="706"/>
      </w:tblGrid>
      <w:tr w:rsidR="00AC23C4" w:rsidRPr="00F129D3" w14:paraId="2CC7F26E" w14:textId="77777777" w:rsidTr="00B63238">
        <w:tc>
          <w:tcPr>
            <w:tcW w:w="709" w:type="dxa"/>
            <w:shd w:val="clear" w:color="auto" w:fill="auto"/>
          </w:tcPr>
          <w:p w14:paraId="09F1F85C" w14:textId="77777777" w:rsidR="00130064" w:rsidRPr="00F129D3" w:rsidRDefault="00130064" w:rsidP="00130064">
            <w:pPr>
              <w:pStyle w:val="Text"/>
            </w:pPr>
            <w:bookmarkStart w:id="2454" w:name="_Ref350501085"/>
            <w:r w:rsidRPr="00F129D3">
              <w:t>(</w:t>
            </w:r>
            <w:fldSimple w:instr=" SEQ ( \* ARABIC \s 1 ">
              <w:r w:rsidR="00154D81">
                <w:rPr>
                  <w:noProof/>
                </w:rPr>
                <w:t>215</w:t>
              </w:r>
            </w:fldSimple>
            <w:r w:rsidRPr="00F129D3">
              <w:t>)</w:t>
            </w:r>
            <w:bookmarkEnd w:id="2454"/>
          </w:p>
        </w:tc>
        <w:tc>
          <w:tcPr>
            <w:tcW w:w="489" w:type="dxa"/>
            <w:shd w:val="clear" w:color="auto" w:fill="auto"/>
          </w:tcPr>
          <w:p w14:paraId="22D19008" w14:textId="77777777" w:rsidR="00130064" w:rsidRPr="00F129D3" w:rsidRDefault="00130064" w:rsidP="00130064">
            <w:pPr>
              <w:pStyle w:val="Text"/>
            </w:pPr>
            <w:r w:rsidRPr="00F129D3">
              <w:t>ko</w:t>
            </w:r>
          </w:p>
        </w:tc>
        <w:tc>
          <w:tcPr>
            <w:tcW w:w="640" w:type="dxa"/>
            <w:shd w:val="clear" w:color="auto" w:fill="auto"/>
          </w:tcPr>
          <w:p w14:paraId="5C8F35A2" w14:textId="77777777" w:rsidR="00130064" w:rsidRPr="00F129D3" w:rsidRDefault="00130064" w:rsidP="00130064">
            <w:pPr>
              <w:pStyle w:val="Text"/>
            </w:pPr>
            <w:r w:rsidRPr="00F129D3">
              <w:t>ambil</w:t>
            </w:r>
          </w:p>
        </w:tc>
        <w:tc>
          <w:tcPr>
            <w:tcW w:w="540" w:type="dxa"/>
            <w:shd w:val="clear" w:color="auto" w:fill="auto"/>
          </w:tcPr>
          <w:p w14:paraId="7D096090" w14:textId="77777777" w:rsidR="00130064" w:rsidRPr="00F129D3" w:rsidRDefault="00130064" w:rsidP="00130064">
            <w:pPr>
              <w:pStyle w:val="Text"/>
            </w:pPr>
            <w:r w:rsidRPr="00F129D3">
              <w:t>dulu</w:t>
            </w:r>
          </w:p>
        </w:tc>
        <w:tc>
          <w:tcPr>
            <w:tcW w:w="496" w:type="dxa"/>
            <w:shd w:val="clear" w:color="auto" w:fill="auto"/>
          </w:tcPr>
          <w:p w14:paraId="6BCA76E9" w14:textId="77777777" w:rsidR="00130064" w:rsidRPr="00F129D3" w:rsidRDefault="00130064" w:rsidP="00130064">
            <w:pPr>
              <w:pStyle w:val="Text"/>
              <w:rPr>
                <w:rStyle w:val="ChBlueBold"/>
              </w:rPr>
            </w:pPr>
            <w:r w:rsidRPr="00F129D3">
              <w:rPr>
                <w:rStyle w:val="ChBlueBold"/>
              </w:rPr>
              <w:t>ade</w:t>
            </w:r>
          </w:p>
        </w:tc>
        <w:tc>
          <w:tcPr>
            <w:tcW w:w="567" w:type="dxa"/>
            <w:shd w:val="clear" w:color="auto" w:fill="auto"/>
          </w:tcPr>
          <w:p w14:paraId="5140B990" w14:textId="77777777" w:rsidR="00130064" w:rsidRPr="00F129D3" w:rsidRDefault="00130064" w:rsidP="00130064">
            <w:pPr>
              <w:pStyle w:val="Text"/>
              <w:rPr>
                <w:rStyle w:val="ChBlueBold"/>
              </w:rPr>
            </w:pPr>
            <w:r w:rsidRPr="00F129D3">
              <w:rPr>
                <w:rStyle w:val="ChBlueBold"/>
              </w:rPr>
              <w:t>pu</w:t>
            </w:r>
          </w:p>
        </w:tc>
        <w:tc>
          <w:tcPr>
            <w:tcW w:w="706" w:type="dxa"/>
            <w:shd w:val="clear" w:color="auto" w:fill="auto"/>
          </w:tcPr>
          <w:p w14:paraId="3B1B98F6" w14:textId="77777777" w:rsidR="00130064" w:rsidRPr="00F129D3" w:rsidRDefault="00130064" w:rsidP="00130064">
            <w:pPr>
              <w:pStyle w:val="Text"/>
              <w:rPr>
                <w:rStyle w:val="ChBlueBold"/>
              </w:rPr>
            </w:pPr>
            <w:r w:rsidRPr="00F129D3">
              <w:rPr>
                <w:rStyle w:val="ChBlueBold"/>
              </w:rPr>
              <w:t>itu</w:t>
            </w:r>
          </w:p>
        </w:tc>
      </w:tr>
      <w:tr w:rsidR="00AC23C4" w:rsidRPr="00F129D3" w14:paraId="75A4860F" w14:textId="77777777" w:rsidTr="00B63238">
        <w:tc>
          <w:tcPr>
            <w:tcW w:w="709" w:type="dxa"/>
            <w:shd w:val="clear" w:color="auto" w:fill="auto"/>
          </w:tcPr>
          <w:p w14:paraId="0DAC305E" w14:textId="77777777" w:rsidR="00130064" w:rsidRPr="00F129D3" w:rsidRDefault="00130064" w:rsidP="00130064">
            <w:pPr>
              <w:pStyle w:val="GlossEng"/>
            </w:pPr>
          </w:p>
        </w:tc>
        <w:tc>
          <w:tcPr>
            <w:tcW w:w="489" w:type="dxa"/>
            <w:shd w:val="clear" w:color="auto" w:fill="auto"/>
          </w:tcPr>
          <w:p w14:paraId="21C847CA" w14:textId="77777777" w:rsidR="00130064" w:rsidRPr="0099608C" w:rsidRDefault="00130064" w:rsidP="00130064">
            <w:pPr>
              <w:pStyle w:val="GlossEng"/>
              <w:rPr>
                <w:rStyle w:val="ChSmallCaps"/>
              </w:rPr>
            </w:pPr>
            <w:r w:rsidRPr="0099608C">
              <w:rPr>
                <w:rStyle w:val="ChSmallCaps"/>
              </w:rPr>
              <w:t>2sg</w:t>
            </w:r>
          </w:p>
        </w:tc>
        <w:tc>
          <w:tcPr>
            <w:tcW w:w="640" w:type="dxa"/>
            <w:shd w:val="clear" w:color="auto" w:fill="auto"/>
          </w:tcPr>
          <w:p w14:paraId="1B76C85B" w14:textId="77777777" w:rsidR="00130064" w:rsidRPr="00F129D3" w:rsidRDefault="00130064" w:rsidP="00130064">
            <w:pPr>
              <w:pStyle w:val="GlossEng"/>
            </w:pPr>
            <w:r>
              <w:t>fetch</w:t>
            </w:r>
          </w:p>
        </w:tc>
        <w:tc>
          <w:tcPr>
            <w:tcW w:w="540" w:type="dxa"/>
            <w:shd w:val="clear" w:color="auto" w:fill="auto"/>
          </w:tcPr>
          <w:p w14:paraId="36F118D6" w14:textId="3BEFC40A" w:rsidR="00130064" w:rsidRPr="00F129D3" w:rsidRDefault="00B63238" w:rsidP="00130064">
            <w:pPr>
              <w:pStyle w:val="GlossEng"/>
            </w:pPr>
            <w:r>
              <w:t>first</w:t>
            </w:r>
          </w:p>
        </w:tc>
        <w:tc>
          <w:tcPr>
            <w:tcW w:w="496" w:type="dxa"/>
            <w:shd w:val="clear" w:color="auto" w:fill="auto"/>
          </w:tcPr>
          <w:p w14:paraId="5A52920C" w14:textId="77777777" w:rsidR="00130064" w:rsidRPr="00F129D3" w:rsidRDefault="00130064" w:rsidP="00130064">
            <w:pPr>
              <w:pStyle w:val="GlossEng"/>
            </w:pPr>
            <w:r w:rsidRPr="00F129D3">
              <w:t>ySb</w:t>
            </w:r>
          </w:p>
        </w:tc>
        <w:tc>
          <w:tcPr>
            <w:tcW w:w="567" w:type="dxa"/>
            <w:shd w:val="clear" w:color="auto" w:fill="auto"/>
          </w:tcPr>
          <w:p w14:paraId="2CB9BB11" w14:textId="77777777" w:rsidR="00130064" w:rsidRPr="0099608C" w:rsidRDefault="00130064" w:rsidP="00130064">
            <w:pPr>
              <w:pStyle w:val="GlossEng"/>
              <w:rPr>
                <w:rStyle w:val="ChSmallCaps"/>
              </w:rPr>
            </w:pPr>
            <w:r w:rsidRPr="0099608C">
              <w:rPr>
                <w:rStyle w:val="ChSmallCaps"/>
              </w:rPr>
              <w:t>poss</w:t>
            </w:r>
          </w:p>
        </w:tc>
        <w:tc>
          <w:tcPr>
            <w:tcW w:w="706" w:type="dxa"/>
            <w:shd w:val="clear" w:color="auto" w:fill="auto"/>
          </w:tcPr>
          <w:p w14:paraId="6C4A3372" w14:textId="77777777" w:rsidR="00130064" w:rsidRPr="0099608C" w:rsidRDefault="00130064" w:rsidP="00130064">
            <w:pPr>
              <w:pStyle w:val="GlossEng"/>
              <w:rPr>
                <w:rStyle w:val="ChSmallCaps"/>
              </w:rPr>
            </w:pPr>
            <w:r w:rsidRPr="0099608C">
              <w:rPr>
                <w:rStyle w:val="ChSmallCaps"/>
              </w:rPr>
              <w:t>d.dist</w:t>
            </w:r>
          </w:p>
        </w:tc>
      </w:tr>
    </w:tbl>
    <w:p w14:paraId="43B7F226" w14:textId="1B19EE62" w:rsidR="00130064" w:rsidRPr="00856563" w:rsidRDefault="00B7093A" w:rsidP="00130064">
      <w:pPr>
        <w:pStyle w:val="FreeTranslEng15pt"/>
      </w:pPr>
      <w:r>
        <w:t>‘</w:t>
      </w:r>
      <w:r w:rsidR="00130064">
        <w:t>you pick up (the fish</w:t>
      </w:r>
      <w:r w:rsidR="00130064" w:rsidRPr="00856563">
        <w:t xml:space="preserve">) first, </w:t>
      </w:r>
      <w:r w:rsidR="00130064" w:rsidRPr="001522D2">
        <w:rPr>
          <w:rStyle w:val="ChBlueBold"/>
        </w:rPr>
        <w:t>that (</w:t>
      </w:r>
      <w:r w:rsidR="00130064">
        <w:rPr>
          <w:rStyle w:val="ChBlueBold"/>
        </w:rPr>
        <w:t>fish</w:t>
      </w:r>
      <w:r w:rsidR="00130064" w:rsidRPr="001522D2">
        <w:rPr>
          <w:rStyle w:val="ChBlueBold"/>
        </w:rPr>
        <w:t xml:space="preserve">) of </w:t>
      </w:r>
      <w:r w:rsidR="00130064">
        <w:rPr>
          <w:rStyle w:val="ChBlueBold"/>
        </w:rPr>
        <w:t xml:space="preserve">the </w:t>
      </w:r>
      <w:r w:rsidR="00130064" w:rsidRPr="001522D2">
        <w:rPr>
          <w:rStyle w:val="ChBlueBold"/>
        </w:rPr>
        <w:t>younger sister</w:t>
      </w:r>
      <w:r>
        <w:t>’</w:t>
      </w:r>
      <w:r w:rsidR="00130064" w:rsidRPr="00856563">
        <w:t xml:space="preserve"> </w:t>
      </w:r>
      <w:r w:rsidR="00130064">
        <w:t xml:space="preserve">(Lit. </w:t>
      </w:r>
      <w:r>
        <w:t>‘</w:t>
      </w:r>
      <w:r w:rsidR="00130064" w:rsidRPr="00071CAB">
        <w:rPr>
          <w:rStyle w:val="ChBlueBold"/>
        </w:rPr>
        <w:t xml:space="preserve">younger </w:t>
      </w:r>
      <w:r w:rsidR="00130064">
        <w:rPr>
          <w:rStyle w:val="ChBlueBold"/>
        </w:rPr>
        <w:t>sibling</w:t>
      </w:r>
      <w:r>
        <w:rPr>
          <w:rStyle w:val="ChBlueBold"/>
        </w:rPr>
        <w:t>’</w:t>
      </w:r>
      <w:r w:rsidR="00130064" w:rsidRPr="00071CAB">
        <w:rPr>
          <w:rStyle w:val="ChBlueBold"/>
        </w:rPr>
        <w:t>s that</w:t>
      </w:r>
      <w:r>
        <w:t>’</w:t>
      </w:r>
      <w:r w:rsidR="00130064">
        <w:t xml:space="preserve">) </w:t>
      </w:r>
      <w:r w:rsidR="00130064" w:rsidRPr="00856563">
        <w:rPr>
          <w:rStyle w:val="ExampleSource"/>
        </w:rPr>
        <w:t>[081006-019-Cv.0002]</w:t>
      </w:r>
    </w:p>
    <w:p w14:paraId="02D169A9" w14:textId="77777777" w:rsidR="00130064" w:rsidRDefault="00130064" w:rsidP="00130064">
      <w:pPr>
        <w:pStyle w:val="Heading3"/>
      </w:pPr>
      <w:bookmarkStart w:id="2455" w:name="_Ref350500974"/>
      <w:bookmarkStart w:id="2456" w:name="_Toc367531106"/>
      <w:bookmarkStart w:id="2457" w:name="_Toc440455603"/>
      <w:r>
        <w:t>Adverbial uses</w:t>
      </w:r>
      <w:bookmarkEnd w:id="2455"/>
      <w:bookmarkEnd w:id="2456"/>
      <w:bookmarkEnd w:id="2457"/>
    </w:p>
    <w:p w14:paraId="36CF214E" w14:textId="0056BD52" w:rsidR="00130064" w:rsidRDefault="00130064" w:rsidP="00351102">
      <w:pPr>
        <w:pStyle w:val="Body0010after"/>
      </w:pPr>
      <w:r>
        <w:t xml:space="preserve">In their adverbial uses, the demonstratives co-occur with verbs as in </w:t>
      </w:r>
      <w:r w:rsidR="00351102">
        <w:rPr>
          <w:rStyle w:val="ChItalBold"/>
        </w:rPr>
        <w:t>pikir ni</w:t>
      </w:r>
      <w:r>
        <w:t xml:space="preserve"> </w:t>
      </w:r>
      <w:r w:rsidR="00B7093A">
        <w:t>‘</w:t>
      </w:r>
      <w:r w:rsidR="00351102">
        <w:t>think (</w:t>
      </w:r>
      <w:r w:rsidR="00351102" w:rsidRPr="00351102">
        <w:rPr>
          <w:rStyle w:val="ChSmallCaps"/>
        </w:rPr>
        <w:t>emph</w:t>
      </w:r>
      <w:r w:rsidR="00351102">
        <w:t>)</w:t>
      </w:r>
      <w:r w:rsidR="00B7093A">
        <w:t>’</w:t>
      </w:r>
      <w:r>
        <w:t xml:space="preserve"> in </w:t>
      </w:r>
      <w:r>
        <w:fldChar w:fldCharType="begin"/>
      </w:r>
      <w:r>
        <w:instrText xml:space="preserve"> REF _Ref350501086 \h </w:instrText>
      </w:r>
      <w:r>
        <w:fldChar w:fldCharType="separate"/>
      </w:r>
      <w:r w:rsidR="00154D81" w:rsidRPr="00F129D3">
        <w:t>(</w:t>
      </w:r>
      <w:r w:rsidR="00154D81">
        <w:rPr>
          <w:noProof/>
        </w:rPr>
        <w:t>216</w:t>
      </w:r>
      <w:r w:rsidR="00154D81" w:rsidRPr="00F129D3">
        <w:t>)</w:t>
      </w:r>
      <w:r>
        <w:fldChar w:fldCharType="end"/>
      </w:r>
      <w:r>
        <w:t xml:space="preserve"> or with adverbs as in </w:t>
      </w:r>
      <w:r w:rsidR="00BD4908">
        <w:rPr>
          <w:rStyle w:val="ChItalBold"/>
        </w:rPr>
        <w:t>pasti tu</w:t>
      </w:r>
      <w:r>
        <w:t xml:space="preserve"> </w:t>
      </w:r>
      <w:r w:rsidR="00B7093A">
        <w:t>‘</w:t>
      </w:r>
      <w:r w:rsidR="00BD4908">
        <w:t>exactly (</w:t>
      </w:r>
      <w:r w:rsidR="00BD4908" w:rsidRPr="00BD4908">
        <w:rPr>
          <w:rStyle w:val="ChSmallCaps"/>
        </w:rPr>
        <w:t>emph</w:t>
      </w:r>
      <w:r w:rsidR="00BD4908">
        <w:t>)</w:t>
      </w:r>
      <w:r w:rsidR="00B7093A">
        <w:t>’</w:t>
      </w:r>
      <w:r>
        <w:t xml:space="preserve"> in </w:t>
      </w:r>
      <w:r>
        <w:fldChar w:fldCharType="begin"/>
      </w:r>
      <w:r>
        <w:instrText xml:space="preserve"> REF _Ref350501087 \h </w:instrText>
      </w:r>
      <w:r>
        <w:fldChar w:fldCharType="separate"/>
      </w:r>
      <w:r w:rsidR="00154D81" w:rsidRPr="00F129D3">
        <w:t>(</w:t>
      </w:r>
      <w:r w:rsidR="00154D81">
        <w:rPr>
          <w:noProof/>
        </w:rPr>
        <w:t>217</w:t>
      </w:r>
      <w:r w:rsidR="00154D81" w:rsidRPr="00F129D3">
        <w:t>)</w:t>
      </w:r>
      <w:r>
        <w:fldChar w:fldCharType="end"/>
      </w:r>
      <w:r>
        <w:t>.</w:t>
      </w:r>
    </w:p>
    <w:tbl>
      <w:tblPr>
        <w:tblW w:w="4863" w:type="dxa"/>
        <w:tblCellMar>
          <w:left w:w="42" w:type="dxa"/>
          <w:right w:w="42" w:type="dxa"/>
        </w:tblCellMar>
        <w:tblLook w:val="01E0" w:firstRow="1" w:lastRow="1" w:firstColumn="1" w:lastColumn="1" w:noHBand="0" w:noVBand="0"/>
      </w:tblPr>
      <w:tblGrid>
        <w:gridCol w:w="709"/>
        <w:gridCol w:w="489"/>
        <w:gridCol w:w="607"/>
        <w:gridCol w:w="777"/>
        <w:gridCol w:w="584"/>
        <w:gridCol w:w="751"/>
        <w:gridCol w:w="573"/>
        <w:gridCol w:w="373"/>
      </w:tblGrid>
      <w:tr w:rsidR="00351102" w:rsidRPr="00F129D3" w14:paraId="23986199" w14:textId="4B7A879B" w:rsidTr="00351102">
        <w:tc>
          <w:tcPr>
            <w:tcW w:w="709" w:type="dxa"/>
            <w:shd w:val="clear" w:color="auto" w:fill="auto"/>
          </w:tcPr>
          <w:p w14:paraId="433D8DEC" w14:textId="77777777" w:rsidR="00351102" w:rsidRPr="00F129D3" w:rsidRDefault="00351102" w:rsidP="00130064">
            <w:pPr>
              <w:pStyle w:val="Text"/>
            </w:pPr>
            <w:bookmarkStart w:id="2458" w:name="_Ref350501086"/>
            <w:r w:rsidRPr="00F129D3">
              <w:t>(</w:t>
            </w:r>
            <w:fldSimple w:instr=" SEQ ( \* ARABIC \s 1 ">
              <w:r w:rsidR="00154D81">
                <w:rPr>
                  <w:noProof/>
                </w:rPr>
                <w:t>216</w:t>
              </w:r>
            </w:fldSimple>
            <w:r w:rsidRPr="00F129D3">
              <w:t>)</w:t>
            </w:r>
            <w:bookmarkEnd w:id="2458"/>
          </w:p>
        </w:tc>
        <w:tc>
          <w:tcPr>
            <w:tcW w:w="489" w:type="dxa"/>
            <w:shd w:val="clear" w:color="auto" w:fill="auto"/>
          </w:tcPr>
          <w:p w14:paraId="11B69AAA" w14:textId="5A2111C9" w:rsidR="00351102" w:rsidRPr="00F129D3" w:rsidRDefault="00351102" w:rsidP="00130064">
            <w:pPr>
              <w:pStyle w:val="Text"/>
            </w:pPr>
            <w:r>
              <w:t>de</w:t>
            </w:r>
          </w:p>
        </w:tc>
        <w:tc>
          <w:tcPr>
            <w:tcW w:w="607" w:type="dxa"/>
            <w:shd w:val="clear" w:color="auto" w:fill="auto"/>
          </w:tcPr>
          <w:p w14:paraId="2558362A" w14:textId="70EE57C6" w:rsidR="00351102" w:rsidRPr="00F129D3" w:rsidRDefault="00351102" w:rsidP="00130064">
            <w:pPr>
              <w:pStyle w:val="Text"/>
              <w:rPr>
                <w:rStyle w:val="ChBlueBold"/>
              </w:rPr>
            </w:pPr>
            <w:r>
              <w:rPr>
                <w:rStyle w:val="ChBlueBold"/>
              </w:rPr>
              <w:t>pikir</w:t>
            </w:r>
          </w:p>
        </w:tc>
        <w:tc>
          <w:tcPr>
            <w:tcW w:w="777" w:type="dxa"/>
            <w:shd w:val="clear" w:color="auto" w:fill="auto"/>
          </w:tcPr>
          <w:p w14:paraId="4422AAE5" w14:textId="29C44DB5" w:rsidR="00351102" w:rsidRPr="00351102" w:rsidRDefault="00351102" w:rsidP="00130064">
            <w:pPr>
              <w:pStyle w:val="Text"/>
            </w:pPr>
            <w:r w:rsidRPr="00351102">
              <w:rPr>
                <w:rStyle w:val="ChBlueBold"/>
              </w:rPr>
              <w:t>ni</w:t>
            </w:r>
            <w:r w:rsidRPr="00351102">
              <w:t>,</w:t>
            </w:r>
          </w:p>
        </w:tc>
        <w:tc>
          <w:tcPr>
            <w:tcW w:w="584" w:type="dxa"/>
            <w:shd w:val="clear" w:color="auto" w:fill="auto"/>
          </w:tcPr>
          <w:p w14:paraId="0102F188" w14:textId="2FCC01F2" w:rsidR="00351102" w:rsidRPr="00F129D3" w:rsidRDefault="00351102" w:rsidP="00130064">
            <w:pPr>
              <w:pStyle w:val="Text"/>
            </w:pPr>
            <w:r>
              <w:t>dong</w:t>
            </w:r>
          </w:p>
        </w:tc>
        <w:tc>
          <w:tcPr>
            <w:tcW w:w="751" w:type="dxa"/>
            <w:shd w:val="clear" w:color="auto" w:fill="auto"/>
          </w:tcPr>
          <w:p w14:paraId="68F895D1" w14:textId="25B27865" w:rsidR="00351102" w:rsidRPr="00F129D3" w:rsidRDefault="00351102" w:rsidP="00130064">
            <w:pPr>
              <w:pStyle w:val="Text"/>
            </w:pPr>
            <w:r>
              <w:t>ribut</w:t>
            </w:r>
          </w:p>
        </w:tc>
        <w:tc>
          <w:tcPr>
            <w:tcW w:w="573" w:type="dxa"/>
          </w:tcPr>
          <w:p w14:paraId="7D432158" w14:textId="4AC189BE" w:rsidR="00351102" w:rsidRDefault="00351102" w:rsidP="00130064">
            <w:pPr>
              <w:pStyle w:val="Text"/>
            </w:pPr>
            <w:r>
              <w:t>apa</w:t>
            </w:r>
          </w:p>
        </w:tc>
        <w:tc>
          <w:tcPr>
            <w:tcW w:w="373" w:type="dxa"/>
          </w:tcPr>
          <w:p w14:paraId="2C761C03" w14:textId="7DCE09B3" w:rsidR="00351102" w:rsidRDefault="00351102" w:rsidP="00130064">
            <w:pPr>
              <w:pStyle w:val="Text"/>
            </w:pPr>
            <w:r>
              <w:t>ka</w:t>
            </w:r>
          </w:p>
        </w:tc>
      </w:tr>
      <w:tr w:rsidR="00351102" w:rsidRPr="00F129D3" w14:paraId="03DB5B05" w14:textId="44DC5CC7" w:rsidTr="00351102">
        <w:tc>
          <w:tcPr>
            <w:tcW w:w="709" w:type="dxa"/>
            <w:shd w:val="clear" w:color="auto" w:fill="auto"/>
          </w:tcPr>
          <w:p w14:paraId="27E4F463" w14:textId="77777777" w:rsidR="00351102" w:rsidRPr="00F129D3" w:rsidRDefault="00351102" w:rsidP="00351102">
            <w:pPr>
              <w:pStyle w:val="GlossEng"/>
            </w:pPr>
          </w:p>
        </w:tc>
        <w:tc>
          <w:tcPr>
            <w:tcW w:w="489" w:type="dxa"/>
            <w:shd w:val="clear" w:color="auto" w:fill="auto"/>
          </w:tcPr>
          <w:p w14:paraId="76A03D11" w14:textId="768EADB7" w:rsidR="00351102" w:rsidRPr="0099608C" w:rsidRDefault="00351102" w:rsidP="00351102">
            <w:pPr>
              <w:pStyle w:val="GlossEng"/>
              <w:rPr>
                <w:rStyle w:val="ChSmallCaps"/>
              </w:rPr>
            </w:pPr>
            <w:r>
              <w:rPr>
                <w:rStyle w:val="ChSmallCaps"/>
              </w:rPr>
              <w:t>3sg</w:t>
            </w:r>
          </w:p>
        </w:tc>
        <w:tc>
          <w:tcPr>
            <w:tcW w:w="607" w:type="dxa"/>
            <w:shd w:val="clear" w:color="auto" w:fill="auto"/>
          </w:tcPr>
          <w:p w14:paraId="7C53A650" w14:textId="71C299B9" w:rsidR="00351102" w:rsidRPr="00F129D3" w:rsidRDefault="00351102" w:rsidP="00351102">
            <w:pPr>
              <w:pStyle w:val="GlossEng"/>
            </w:pPr>
            <w:r>
              <w:t>think</w:t>
            </w:r>
          </w:p>
        </w:tc>
        <w:tc>
          <w:tcPr>
            <w:tcW w:w="777" w:type="dxa"/>
            <w:shd w:val="clear" w:color="auto" w:fill="auto"/>
          </w:tcPr>
          <w:p w14:paraId="3020560E" w14:textId="7EBBA0C5" w:rsidR="00351102" w:rsidRPr="0099608C" w:rsidRDefault="00351102" w:rsidP="00351102">
            <w:pPr>
              <w:pStyle w:val="GlossEng"/>
              <w:rPr>
                <w:rStyle w:val="ChSmallCaps"/>
              </w:rPr>
            </w:pPr>
            <w:r>
              <w:rPr>
                <w:rStyle w:val="ChSmallCaps"/>
              </w:rPr>
              <w:t>d.prox</w:t>
            </w:r>
          </w:p>
        </w:tc>
        <w:tc>
          <w:tcPr>
            <w:tcW w:w="584" w:type="dxa"/>
            <w:shd w:val="clear" w:color="auto" w:fill="auto"/>
          </w:tcPr>
          <w:p w14:paraId="63922ED3" w14:textId="07131721" w:rsidR="00351102" w:rsidRPr="00F129D3" w:rsidRDefault="00351102" w:rsidP="00351102">
            <w:pPr>
              <w:pStyle w:val="GlossEng"/>
            </w:pPr>
            <w:r>
              <w:rPr>
                <w:rStyle w:val="ChSmallCaps"/>
              </w:rPr>
              <w:t>3pl</w:t>
            </w:r>
          </w:p>
        </w:tc>
        <w:tc>
          <w:tcPr>
            <w:tcW w:w="751" w:type="dxa"/>
            <w:shd w:val="clear" w:color="auto" w:fill="auto"/>
          </w:tcPr>
          <w:p w14:paraId="7A1B4963" w14:textId="3FB7D0F7" w:rsidR="00351102" w:rsidRPr="00F129D3" w:rsidRDefault="00351102" w:rsidP="00351102">
            <w:pPr>
              <w:pStyle w:val="GlossEng"/>
            </w:pPr>
            <w:r>
              <w:t>trouble</w:t>
            </w:r>
          </w:p>
        </w:tc>
        <w:tc>
          <w:tcPr>
            <w:tcW w:w="573" w:type="dxa"/>
          </w:tcPr>
          <w:p w14:paraId="609A6DC7" w14:textId="291F7828" w:rsidR="00351102" w:rsidRPr="00351102" w:rsidRDefault="00351102" w:rsidP="00351102">
            <w:pPr>
              <w:pStyle w:val="GlossEng"/>
            </w:pPr>
            <w:r w:rsidRPr="00351102">
              <w:t>what</w:t>
            </w:r>
          </w:p>
        </w:tc>
        <w:tc>
          <w:tcPr>
            <w:tcW w:w="373" w:type="dxa"/>
          </w:tcPr>
          <w:p w14:paraId="6439FC39" w14:textId="7754DDB1" w:rsidR="00351102" w:rsidRPr="00351102" w:rsidRDefault="00351102" w:rsidP="00351102">
            <w:pPr>
              <w:pStyle w:val="GlossEng"/>
            </w:pPr>
            <w:r w:rsidRPr="00351102">
              <w:t>or</w:t>
            </w:r>
          </w:p>
        </w:tc>
      </w:tr>
    </w:tbl>
    <w:p w14:paraId="113F92A1" w14:textId="4E34CC8C" w:rsidR="00130064" w:rsidRPr="001B3351" w:rsidRDefault="00B7093A" w:rsidP="00351102">
      <w:pPr>
        <w:pStyle w:val="FreeTranslEng"/>
      </w:pPr>
      <w:r>
        <w:t>‘</w:t>
      </w:r>
      <w:r w:rsidR="00351102">
        <w:t xml:space="preserve">he </w:t>
      </w:r>
      <w:r w:rsidR="00351102" w:rsidRPr="00351102">
        <w:rPr>
          <w:rStyle w:val="ChBlueBold"/>
        </w:rPr>
        <w:t>thought</w:t>
      </w:r>
      <w:r w:rsidR="00351102">
        <w:t xml:space="preserve"> </w:t>
      </w:r>
      <w:r w:rsidR="00351102" w:rsidRPr="0097241B">
        <w:rPr>
          <w:rStyle w:val="ChBlueBold"/>
        </w:rPr>
        <w:t>(</w:t>
      </w:r>
      <w:r w:rsidR="00351102" w:rsidRPr="0097241B">
        <w:rPr>
          <w:rStyle w:val="ChBlueBold-SmallCaps"/>
        </w:rPr>
        <w:t>emph</w:t>
      </w:r>
      <w:r w:rsidR="00351102" w:rsidRPr="0097241B">
        <w:rPr>
          <w:rStyle w:val="ChBlueBold"/>
        </w:rPr>
        <w:t>)</w:t>
      </w:r>
      <w:r w:rsidR="00351102">
        <w:t>, ‘what are they troubled about?</w:t>
      </w:r>
      <w:r>
        <w:t>’</w:t>
      </w:r>
      <w:r w:rsidR="00843B9C">
        <w:t>’</w:t>
      </w:r>
      <w:r w:rsidR="00130064">
        <w:t xml:space="preserve"> </w:t>
      </w:r>
      <w:r w:rsidR="00130064" w:rsidRPr="00D17660">
        <w:rPr>
          <w:rStyle w:val="ExampleSource"/>
        </w:rPr>
        <w:t>[</w:t>
      </w:r>
      <w:r w:rsidR="00351102" w:rsidRPr="00351102">
        <w:rPr>
          <w:rStyle w:val="ExampleSource"/>
        </w:rPr>
        <w:t>081014-005-Cv.0036</w:t>
      </w:r>
      <w:r w:rsidR="00130064" w:rsidRPr="00D17660">
        <w:rPr>
          <w:rStyle w:val="ExampleSource"/>
        </w:rPr>
        <w:t>]</w:t>
      </w:r>
    </w:p>
    <w:tbl>
      <w:tblPr>
        <w:tblW w:w="5114" w:type="dxa"/>
        <w:tblCellMar>
          <w:left w:w="42" w:type="dxa"/>
          <w:right w:w="42" w:type="dxa"/>
        </w:tblCellMar>
        <w:tblLook w:val="01E0" w:firstRow="1" w:lastRow="1" w:firstColumn="1" w:lastColumn="1" w:noHBand="0" w:noVBand="0"/>
      </w:tblPr>
      <w:tblGrid>
        <w:gridCol w:w="709"/>
        <w:gridCol w:w="451"/>
        <w:gridCol w:w="551"/>
        <w:gridCol w:w="951"/>
        <w:gridCol w:w="706"/>
        <w:gridCol w:w="573"/>
        <w:gridCol w:w="489"/>
        <w:gridCol w:w="684"/>
      </w:tblGrid>
      <w:tr w:rsidR="00BD4908" w:rsidRPr="00F129D3" w14:paraId="39865EB5" w14:textId="77777777" w:rsidTr="00BD4908">
        <w:tc>
          <w:tcPr>
            <w:tcW w:w="709" w:type="dxa"/>
            <w:shd w:val="clear" w:color="auto" w:fill="auto"/>
          </w:tcPr>
          <w:p w14:paraId="4EE8ECB9" w14:textId="77777777" w:rsidR="00BD4908" w:rsidRPr="00F129D3" w:rsidRDefault="00BD4908" w:rsidP="00130064">
            <w:pPr>
              <w:pStyle w:val="Text"/>
            </w:pPr>
            <w:bookmarkStart w:id="2459" w:name="_Ref350501087"/>
            <w:r w:rsidRPr="00F129D3">
              <w:t>(</w:t>
            </w:r>
            <w:fldSimple w:instr=" SEQ ( \* ARABIC \s 1 ">
              <w:r w:rsidR="00154D81">
                <w:rPr>
                  <w:noProof/>
                </w:rPr>
                <w:t>217</w:t>
              </w:r>
            </w:fldSimple>
            <w:r w:rsidRPr="00F129D3">
              <w:t>)</w:t>
            </w:r>
            <w:bookmarkEnd w:id="2459"/>
          </w:p>
        </w:tc>
        <w:tc>
          <w:tcPr>
            <w:tcW w:w="451" w:type="dxa"/>
          </w:tcPr>
          <w:p w14:paraId="548269AC" w14:textId="260816BB" w:rsidR="00BD4908" w:rsidRPr="00BD4908" w:rsidRDefault="00BD4908" w:rsidP="00130064">
            <w:pPr>
              <w:pStyle w:val="Text"/>
            </w:pPr>
            <w:r>
              <w:t>yo,</w:t>
            </w:r>
          </w:p>
        </w:tc>
        <w:tc>
          <w:tcPr>
            <w:tcW w:w="551" w:type="dxa"/>
          </w:tcPr>
          <w:p w14:paraId="57383BA6" w14:textId="6029289E" w:rsidR="00BD4908" w:rsidRPr="00BD4908" w:rsidRDefault="00BD4908" w:rsidP="00130064">
            <w:pPr>
              <w:pStyle w:val="Text"/>
            </w:pPr>
            <w:r>
              <w:t>brita</w:t>
            </w:r>
          </w:p>
        </w:tc>
        <w:tc>
          <w:tcPr>
            <w:tcW w:w="951" w:type="dxa"/>
            <w:shd w:val="clear" w:color="auto" w:fill="auto"/>
          </w:tcPr>
          <w:p w14:paraId="58CE64ED" w14:textId="15538412" w:rsidR="00BD4908" w:rsidRPr="00F129D3" w:rsidRDefault="00BD4908" w:rsidP="00130064">
            <w:pPr>
              <w:pStyle w:val="Text"/>
              <w:rPr>
                <w:rStyle w:val="ChBlueBold"/>
              </w:rPr>
            </w:pPr>
            <w:r>
              <w:rPr>
                <w:rStyle w:val="ChBlueBold"/>
              </w:rPr>
              <w:t>pasti</w:t>
            </w:r>
          </w:p>
        </w:tc>
        <w:tc>
          <w:tcPr>
            <w:tcW w:w="706" w:type="dxa"/>
            <w:shd w:val="clear" w:color="auto" w:fill="auto"/>
          </w:tcPr>
          <w:p w14:paraId="0102AB46" w14:textId="09CA24A7" w:rsidR="00BD4908" w:rsidRPr="00F129D3" w:rsidRDefault="00BD4908" w:rsidP="00130064">
            <w:pPr>
              <w:pStyle w:val="Text"/>
              <w:rPr>
                <w:rStyle w:val="ChBlueBold"/>
              </w:rPr>
            </w:pPr>
            <w:r>
              <w:rPr>
                <w:rStyle w:val="ChBlueBold"/>
              </w:rPr>
              <w:t>tu</w:t>
            </w:r>
          </w:p>
        </w:tc>
        <w:tc>
          <w:tcPr>
            <w:tcW w:w="573" w:type="dxa"/>
            <w:shd w:val="clear" w:color="auto" w:fill="auto"/>
          </w:tcPr>
          <w:p w14:paraId="5E71415E" w14:textId="3554DD01" w:rsidR="00BD4908" w:rsidRPr="00F129D3" w:rsidRDefault="00BD4908" w:rsidP="00130064">
            <w:pPr>
              <w:pStyle w:val="Text"/>
            </w:pPr>
            <w:r>
              <w:t>yang</w:t>
            </w:r>
          </w:p>
        </w:tc>
        <w:tc>
          <w:tcPr>
            <w:tcW w:w="489" w:type="dxa"/>
          </w:tcPr>
          <w:p w14:paraId="11DF938A" w14:textId="296744AC" w:rsidR="00BD4908" w:rsidRPr="00F129D3" w:rsidRDefault="00BD4908" w:rsidP="00130064">
            <w:pPr>
              <w:pStyle w:val="Text"/>
            </w:pPr>
            <w:r>
              <w:t>sa</w:t>
            </w:r>
          </w:p>
        </w:tc>
        <w:tc>
          <w:tcPr>
            <w:tcW w:w="684" w:type="dxa"/>
            <w:shd w:val="clear" w:color="auto" w:fill="auto"/>
          </w:tcPr>
          <w:p w14:paraId="39E5A20B" w14:textId="53741AA0" w:rsidR="00BD4908" w:rsidRPr="00F129D3" w:rsidRDefault="00BD4908" w:rsidP="00130064">
            <w:pPr>
              <w:pStyle w:val="Text"/>
            </w:pPr>
            <w:r>
              <w:t>bilang</w:t>
            </w:r>
          </w:p>
        </w:tc>
      </w:tr>
      <w:tr w:rsidR="00BD4908" w:rsidRPr="00F129D3" w14:paraId="6DFB1896" w14:textId="77777777" w:rsidTr="00BD4908">
        <w:tc>
          <w:tcPr>
            <w:tcW w:w="709" w:type="dxa"/>
            <w:shd w:val="clear" w:color="auto" w:fill="auto"/>
          </w:tcPr>
          <w:p w14:paraId="72EC1001" w14:textId="77777777" w:rsidR="00BD4908" w:rsidRPr="00F129D3" w:rsidRDefault="00BD4908" w:rsidP="00130064">
            <w:pPr>
              <w:pStyle w:val="GlossEng"/>
            </w:pPr>
          </w:p>
        </w:tc>
        <w:tc>
          <w:tcPr>
            <w:tcW w:w="451" w:type="dxa"/>
          </w:tcPr>
          <w:p w14:paraId="3006AD94" w14:textId="2DA0BA1A" w:rsidR="00BD4908" w:rsidRDefault="00BD4908" w:rsidP="00130064">
            <w:pPr>
              <w:pStyle w:val="GlossEng"/>
            </w:pPr>
            <w:r>
              <w:t>yes</w:t>
            </w:r>
          </w:p>
        </w:tc>
        <w:tc>
          <w:tcPr>
            <w:tcW w:w="551" w:type="dxa"/>
          </w:tcPr>
          <w:p w14:paraId="161536BC" w14:textId="0A104E11" w:rsidR="00BD4908" w:rsidRDefault="00BD4908" w:rsidP="00130064">
            <w:pPr>
              <w:pStyle w:val="GlossEng"/>
            </w:pPr>
            <w:r>
              <w:t>new</w:t>
            </w:r>
          </w:p>
        </w:tc>
        <w:tc>
          <w:tcPr>
            <w:tcW w:w="951" w:type="dxa"/>
            <w:shd w:val="clear" w:color="auto" w:fill="auto"/>
          </w:tcPr>
          <w:p w14:paraId="652EF6CA" w14:textId="2559614F" w:rsidR="00BD4908" w:rsidRPr="00F129D3" w:rsidRDefault="00BD4908" w:rsidP="00130064">
            <w:pPr>
              <w:pStyle w:val="GlossEng"/>
            </w:pPr>
            <w:r>
              <w:t>definitely</w:t>
            </w:r>
          </w:p>
        </w:tc>
        <w:tc>
          <w:tcPr>
            <w:tcW w:w="706" w:type="dxa"/>
            <w:shd w:val="clear" w:color="auto" w:fill="auto"/>
          </w:tcPr>
          <w:p w14:paraId="55BE8A1C" w14:textId="54D294BB" w:rsidR="00BD4908" w:rsidRPr="0099608C" w:rsidRDefault="00BD4908" w:rsidP="00130064">
            <w:pPr>
              <w:pStyle w:val="GlossEng"/>
              <w:rPr>
                <w:rStyle w:val="ChSmallCaps"/>
              </w:rPr>
            </w:pPr>
            <w:r>
              <w:rPr>
                <w:rStyle w:val="ChSmallCaps"/>
              </w:rPr>
              <w:t>d.dist</w:t>
            </w:r>
          </w:p>
        </w:tc>
        <w:tc>
          <w:tcPr>
            <w:tcW w:w="573" w:type="dxa"/>
            <w:shd w:val="clear" w:color="auto" w:fill="auto"/>
          </w:tcPr>
          <w:p w14:paraId="09C52F23" w14:textId="0A5ABBEB" w:rsidR="00BD4908" w:rsidRPr="00BD4908" w:rsidRDefault="00BD4908" w:rsidP="00130064">
            <w:pPr>
              <w:pStyle w:val="GlossEng"/>
              <w:rPr>
                <w:rStyle w:val="ChSmallCaps"/>
              </w:rPr>
            </w:pPr>
            <w:r w:rsidRPr="00BD4908">
              <w:rPr>
                <w:rStyle w:val="ChSmallCaps"/>
              </w:rPr>
              <w:t>rel</w:t>
            </w:r>
          </w:p>
        </w:tc>
        <w:tc>
          <w:tcPr>
            <w:tcW w:w="489" w:type="dxa"/>
          </w:tcPr>
          <w:p w14:paraId="2F995BE6" w14:textId="0FA32A84" w:rsidR="00BD4908" w:rsidRPr="00BD4908" w:rsidRDefault="00BD4908" w:rsidP="00130064">
            <w:pPr>
              <w:pStyle w:val="GlossEng"/>
              <w:rPr>
                <w:rStyle w:val="ChSmallCaps"/>
              </w:rPr>
            </w:pPr>
            <w:r w:rsidRPr="00BD4908">
              <w:rPr>
                <w:rStyle w:val="ChSmallCaps"/>
              </w:rPr>
              <w:t>1sg</w:t>
            </w:r>
          </w:p>
        </w:tc>
        <w:tc>
          <w:tcPr>
            <w:tcW w:w="684" w:type="dxa"/>
            <w:shd w:val="clear" w:color="auto" w:fill="auto"/>
          </w:tcPr>
          <w:p w14:paraId="6CAE18D2" w14:textId="65051929" w:rsidR="00BD4908" w:rsidRPr="00F129D3" w:rsidRDefault="00BD4908" w:rsidP="00130064">
            <w:pPr>
              <w:pStyle w:val="GlossEng"/>
            </w:pPr>
            <w:r>
              <w:t>say</w:t>
            </w:r>
          </w:p>
        </w:tc>
      </w:tr>
    </w:tbl>
    <w:p w14:paraId="54EB2CB3" w14:textId="4C242F01" w:rsidR="00130064" w:rsidRPr="001B3351" w:rsidRDefault="00BD4908" w:rsidP="00BD4908">
      <w:pPr>
        <w:pStyle w:val="FreeTranslEng15pt"/>
      </w:pPr>
      <w:r>
        <w:t xml:space="preserve">‘yes, the news are </w:t>
      </w:r>
      <w:r w:rsidRPr="00BD4908">
        <w:rPr>
          <w:rStyle w:val="ChBlueBold"/>
        </w:rPr>
        <w:t>exactly</w:t>
      </w:r>
      <w:r>
        <w:t xml:space="preserve"> </w:t>
      </w:r>
      <w:r w:rsidRPr="0097241B">
        <w:rPr>
          <w:rStyle w:val="ChBlueBold"/>
        </w:rPr>
        <w:t>(</w:t>
      </w:r>
      <w:r w:rsidRPr="0097241B">
        <w:rPr>
          <w:rStyle w:val="ChBlueBold-SmallCaps"/>
        </w:rPr>
        <w:t>emph</w:t>
      </w:r>
      <w:r w:rsidRPr="0097241B">
        <w:rPr>
          <w:rStyle w:val="ChBlueBold"/>
        </w:rPr>
        <w:t>)</w:t>
      </w:r>
      <w:r>
        <w:t xml:space="preserve"> as I told (you)’</w:t>
      </w:r>
      <w:r w:rsidR="00130064">
        <w:t xml:space="preserve"> </w:t>
      </w:r>
      <w:r w:rsidR="00130064" w:rsidRPr="000868FE">
        <w:rPr>
          <w:rStyle w:val="ExampleSource"/>
        </w:rPr>
        <w:t>[</w:t>
      </w:r>
      <w:r w:rsidRPr="00BD4908">
        <w:rPr>
          <w:rStyle w:val="ExampleSource"/>
        </w:rPr>
        <w:t>080922-001a-CvPh.0767</w:t>
      </w:r>
      <w:r w:rsidR="00130064" w:rsidRPr="000868FE">
        <w:rPr>
          <w:rStyle w:val="ExampleSource"/>
        </w:rPr>
        <w:t>]</w:t>
      </w:r>
    </w:p>
    <w:p w14:paraId="5D1EB2C1" w14:textId="77777777" w:rsidR="00130064" w:rsidRPr="008476F1" w:rsidRDefault="00BF6960" w:rsidP="00130064">
      <w:pPr>
        <w:pStyle w:val="Heading3"/>
      </w:pPr>
      <w:bookmarkStart w:id="2460" w:name="_Ref350500975"/>
      <w:bookmarkStart w:id="2461" w:name="_Toc367531107"/>
      <w:bookmarkStart w:id="2462" w:name="_Toc440455604"/>
      <w:r>
        <w:t xml:space="preserve">Stacking of </w:t>
      </w:r>
      <w:r w:rsidRPr="008476F1">
        <w:t>demonstrative</w:t>
      </w:r>
      <w:r>
        <w:t>s</w:t>
      </w:r>
      <w:bookmarkEnd w:id="2460"/>
      <w:bookmarkEnd w:id="2461"/>
      <w:bookmarkEnd w:id="2462"/>
    </w:p>
    <w:p w14:paraId="7DBC8D3F" w14:textId="3F71D26C" w:rsidR="004673A3" w:rsidRDefault="00130064" w:rsidP="004673A3">
      <w:pPr>
        <w:pStyle w:val="Body0000after"/>
      </w:pPr>
      <w:r>
        <w:t xml:space="preserve">Papuan Malay also allows the stacking of demonstratives. </w:t>
      </w:r>
      <w:r w:rsidR="00DF4BCC">
        <w:t>Typically, only identical demonstratives are stacked</w:t>
      </w:r>
      <w:r w:rsidR="005C5F11">
        <w:t xml:space="preserve">, as in </w:t>
      </w:r>
      <w:r w:rsidR="005C5F11">
        <w:fldChar w:fldCharType="begin"/>
      </w:r>
      <w:r w:rsidR="005C5F11">
        <w:instrText xml:space="preserve"> REF _Ref350501088 \h </w:instrText>
      </w:r>
      <w:r w:rsidR="005C5F11">
        <w:fldChar w:fldCharType="separate"/>
      </w:r>
      <w:r w:rsidR="00154D81" w:rsidRPr="00F129D3">
        <w:t>(</w:t>
      </w:r>
      <w:r w:rsidR="00154D81">
        <w:rPr>
          <w:noProof/>
        </w:rPr>
        <w:t>218</w:t>
      </w:r>
      <w:r w:rsidR="00154D81" w:rsidRPr="00F129D3">
        <w:t>)</w:t>
      </w:r>
      <w:r w:rsidR="005C5F11">
        <w:fldChar w:fldCharType="end"/>
      </w:r>
      <w:r w:rsidR="005C5F11">
        <w:t xml:space="preserve"> and </w:t>
      </w:r>
      <w:r w:rsidR="005C5F11">
        <w:fldChar w:fldCharType="begin"/>
      </w:r>
      <w:r w:rsidR="005C5F11">
        <w:instrText xml:space="preserve"> REF _Ref373943895 \h </w:instrText>
      </w:r>
      <w:r w:rsidR="005C5F11">
        <w:fldChar w:fldCharType="separate"/>
      </w:r>
      <w:r w:rsidR="00154D81" w:rsidRPr="00856563">
        <w:t>(</w:t>
      </w:r>
      <w:r w:rsidR="00154D81">
        <w:rPr>
          <w:noProof/>
        </w:rPr>
        <w:t>219</w:t>
      </w:r>
      <w:r w:rsidR="00154D81" w:rsidRPr="00856563">
        <w:t>)</w:t>
      </w:r>
      <w:r w:rsidR="005C5F11">
        <w:fldChar w:fldCharType="end"/>
      </w:r>
      <w:r w:rsidR="00DF4BCC">
        <w:t xml:space="preserve">. To some degree, however, non-identical demonstratives can also be stacked, as </w:t>
      </w:r>
      <w:r w:rsidR="005C5F11">
        <w:t xml:space="preserve">shown in </w:t>
      </w:r>
      <w:r w:rsidR="005C5F11">
        <w:fldChar w:fldCharType="begin"/>
      </w:r>
      <w:r w:rsidR="005C5F11">
        <w:instrText xml:space="preserve"> REF _Ref338955288 \h </w:instrText>
      </w:r>
      <w:r w:rsidR="005C5F11">
        <w:fldChar w:fldCharType="separate"/>
      </w:r>
      <w:r w:rsidR="00154D81">
        <w:t>(</w:t>
      </w:r>
      <w:r w:rsidR="00154D81">
        <w:rPr>
          <w:noProof/>
        </w:rPr>
        <w:t>220</w:t>
      </w:r>
      <w:r w:rsidR="00154D81" w:rsidRPr="00856563">
        <w:t>)</w:t>
      </w:r>
      <w:r w:rsidR="005C5F11">
        <w:fldChar w:fldCharType="end"/>
      </w:r>
      <w:r w:rsidR="005C5F11">
        <w:t xml:space="preserve"> and </w:t>
      </w:r>
      <w:r w:rsidR="005C5F11">
        <w:fldChar w:fldCharType="begin"/>
      </w:r>
      <w:r w:rsidR="005C5F11">
        <w:instrText xml:space="preserve"> REF _Ref338955289 \h </w:instrText>
      </w:r>
      <w:r w:rsidR="005C5F11">
        <w:fldChar w:fldCharType="separate"/>
      </w:r>
      <w:r w:rsidR="00154D81">
        <w:t>(</w:t>
      </w:r>
      <w:r w:rsidR="00154D81">
        <w:rPr>
          <w:noProof/>
        </w:rPr>
        <w:t>221</w:t>
      </w:r>
      <w:r w:rsidR="00154D81" w:rsidRPr="00856563">
        <w:t>)</w:t>
      </w:r>
      <w:r w:rsidR="005C5F11">
        <w:fldChar w:fldCharType="end"/>
      </w:r>
      <w:r w:rsidR="00DF4BCC">
        <w:t>.</w:t>
      </w:r>
      <w:r w:rsidR="00026FE1">
        <w:rPr>
          <w:rStyle w:val="FootnoteReference"/>
          <w:lang w:eastAsia="en-US"/>
        </w:rPr>
        <w:footnoteReference w:id="166"/>
      </w:r>
    </w:p>
    <w:p w14:paraId="4583A2BF" w14:textId="0F16EAE5" w:rsidR="004673A3" w:rsidRDefault="00130064" w:rsidP="004673A3">
      <w:pPr>
        <w:pStyle w:val="Body0510after"/>
      </w:pPr>
      <w:r>
        <w:t xml:space="preserve">In </w:t>
      </w:r>
      <w:r>
        <w:fldChar w:fldCharType="begin"/>
      </w:r>
      <w:r>
        <w:instrText xml:space="preserve"> REF _Ref350501088 \h </w:instrText>
      </w:r>
      <w:r>
        <w:fldChar w:fldCharType="separate"/>
      </w:r>
      <w:r w:rsidR="00154D81" w:rsidRPr="00F129D3">
        <w:t>(</w:t>
      </w:r>
      <w:r w:rsidR="00154D81">
        <w:rPr>
          <w:noProof/>
        </w:rPr>
        <w:t>218</w:t>
      </w:r>
      <w:r w:rsidR="00154D81" w:rsidRPr="00F129D3">
        <w:t>)</w:t>
      </w:r>
      <w:r>
        <w:fldChar w:fldCharType="end"/>
      </w:r>
      <w:r>
        <w:t xml:space="preserve">, short proximal </w:t>
      </w:r>
      <w:r w:rsidRPr="00227188">
        <w:rPr>
          <w:rStyle w:val="ChItalBold"/>
        </w:rPr>
        <w:t>ni</w:t>
      </w:r>
      <w:r>
        <w:t xml:space="preserve"> </w:t>
      </w:r>
      <w:r w:rsidR="00B7093A">
        <w:t>‘</w:t>
      </w:r>
      <w:r w:rsidRPr="0099608C">
        <w:rPr>
          <w:rStyle w:val="ChSmallCaps"/>
        </w:rPr>
        <w:t>d.prox</w:t>
      </w:r>
      <w:r w:rsidR="00B7093A">
        <w:t>’</w:t>
      </w:r>
      <w:r>
        <w:t xml:space="preserve"> modifies the pronominally used long proximal demonstrative, such that </w:t>
      </w:r>
      <w:r w:rsidR="00B7093A">
        <w:t>‘</w:t>
      </w:r>
      <w:r w:rsidRPr="0099608C">
        <w:rPr>
          <w:rStyle w:val="ChSmallCaps"/>
        </w:rPr>
        <w:t>dem</w:t>
      </w:r>
      <w:r w:rsidRPr="00D32413">
        <w:t xml:space="preserve"> </w:t>
      </w:r>
      <w:r w:rsidRPr="0099608C">
        <w:rPr>
          <w:rStyle w:val="ChSmallCaps"/>
        </w:rPr>
        <w:t>dem</w:t>
      </w:r>
      <w:r w:rsidR="00B7093A">
        <w:t>’</w:t>
      </w:r>
      <w:r>
        <w:t xml:space="preserve">. In </w:t>
      </w:r>
      <w:r>
        <w:fldChar w:fldCharType="begin"/>
      </w:r>
      <w:r>
        <w:instrText xml:space="preserve"> REF _Ref373943895 \h </w:instrText>
      </w:r>
      <w:r>
        <w:fldChar w:fldCharType="separate"/>
      </w:r>
      <w:r w:rsidR="00154D81" w:rsidRPr="00856563">
        <w:t>(</w:t>
      </w:r>
      <w:r w:rsidR="00154D81">
        <w:rPr>
          <w:noProof/>
        </w:rPr>
        <w:t>219</w:t>
      </w:r>
      <w:r w:rsidR="00154D81" w:rsidRPr="00856563">
        <w:t>)</w:t>
      </w:r>
      <w:r>
        <w:fldChar w:fldCharType="end"/>
      </w:r>
      <w:r>
        <w:t xml:space="preserve">, short distal </w:t>
      </w:r>
      <w:r w:rsidRPr="00442BC6">
        <w:rPr>
          <w:rStyle w:val="ChItalBold"/>
        </w:rPr>
        <w:t>tu</w:t>
      </w:r>
      <w:r>
        <w:t xml:space="preserve"> </w:t>
      </w:r>
      <w:r w:rsidR="00B7093A">
        <w:t>‘</w:t>
      </w:r>
      <w:r w:rsidRPr="0099608C">
        <w:rPr>
          <w:rStyle w:val="ChSmallCaps"/>
        </w:rPr>
        <w:t>d.dist</w:t>
      </w:r>
      <w:r w:rsidR="00B7093A">
        <w:t>’</w:t>
      </w:r>
      <w:r>
        <w:t xml:space="preserve"> </w:t>
      </w:r>
      <w:r w:rsidRPr="00856563">
        <w:t xml:space="preserve">modifies </w:t>
      </w:r>
      <w:r>
        <w:t xml:space="preserve">a </w:t>
      </w:r>
      <w:r w:rsidRPr="00856563">
        <w:t xml:space="preserve">nested noun phrase </w:t>
      </w:r>
      <w:r>
        <w:t>with the adnominally used long distal demonstrative, such t</w:t>
      </w:r>
      <w:r w:rsidRPr="00856563">
        <w:t xml:space="preserve">hat </w:t>
      </w:r>
      <w:r w:rsidR="00B7093A">
        <w:t>‘</w:t>
      </w:r>
      <w:r w:rsidRPr="00856563">
        <w:t>[[</w:t>
      </w:r>
      <w:r w:rsidRPr="0099608C">
        <w:rPr>
          <w:rStyle w:val="ChSmallCaps"/>
        </w:rPr>
        <w:t>n</w:t>
      </w:r>
      <w:r w:rsidRPr="00D32413">
        <w:t xml:space="preserve"> </w:t>
      </w:r>
      <w:r w:rsidRPr="0099608C">
        <w:rPr>
          <w:rStyle w:val="ChSmallCaps"/>
        </w:rPr>
        <w:t>dem</w:t>
      </w:r>
      <w:r>
        <w:t xml:space="preserve">] </w:t>
      </w:r>
      <w:r w:rsidRPr="0099608C">
        <w:rPr>
          <w:rStyle w:val="ChSmallCaps"/>
        </w:rPr>
        <w:t>dem</w:t>
      </w:r>
      <w:r>
        <w:t>]</w:t>
      </w:r>
      <w:r w:rsidR="00B7093A">
        <w:t>’</w:t>
      </w:r>
      <w:r>
        <w:t>.</w:t>
      </w:r>
    </w:p>
    <w:tbl>
      <w:tblPr>
        <w:tblW w:w="6750" w:type="dxa"/>
        <w:tblCellMar>
          <w:left w:w="42" w:type="dxa"/>
          <w:right w:w="42" w:type="dxa"/>
        </w:tblCellMar>
        <w:tblLook w:val="01E0" w:firstRow="1" w:lastRow="1" w:firstColumn="1" w:lastColumn="1" w:noHBand="0" w:noVBand="0"/>
      </w:tblPr>
      <w:tblGrid>
        <w:gridCol w:w="709"/>
        <w:gridCol w:w="562"/>
        <w:gridCol w:w="684"/>
        <w:gridCol w:w="762"/>
        <w:gridCol w:w="734"/>
        <w:gridCol w:w="489"/>
        <w:gridCol w:w="1256"/>
        <w:gridCol w:w="777"/>
        <w:gridCol w:w="777"/>
      </w:tblGrid>
      <w:tr w:rsidR="00AC23C4" w:rsidRPr="00312B65" w14:paraId="7BC022F4" w14:textId="77777777" w:rsidTr="00AC23C4">
        <w:tc>
          <w:tcPr>
            <w:tcW w:w="709" w:type="dxa"/>
            <w:shd w:val="clear" w:color="auto" w:fill="auto"/>
          </w:tcPr>
          <w:p w14:paraId="660752C6" w14:textId="77777777" w:rsidR="00130064" w:rsidRPr="00F129D3" w:rsidRDefault="00130064" w:rsidP="00130064">
            <w:pPr>
              <w:pStyle w:val="Text"/>
            </w:pPr>
            <w:bookmarkStart w:id="2463" w:name="_Ref350501088"/>
            <w:r w:rsidRPr="00F129D3">
              <w:t>(</w:t>
            </w:r>
            <w:fldSimple w:instr=" SEQ ( \* ARABIC \s 1 ">
              <w:r w:rsidR="00154D81">
                <w:rPr>
                  <w:noProof/>
                </w:rPr>
                <w:t>218</w:t>
              </w:r>
            </w:fldSimple>
            <w:r w:rsidRPr="00F129D3">
              <w:t>)</w:t>
            </w:r>
            <w:bookmarkEnd w:id="2463"/>
          </w:p>
        </w:tc>
        <w:tc>
          <w:tcPr>
            <w:tcW w:w="562" w:type="dxa"/>
            <w:shd w:val="clear" w:color="auto" w:fill="auto"/>
          </w:tcPr>
          <w:p w14:paraId="41FF6A85" w14:textId="77777777" w:rsidR="00130064" w:rsidRPr="00F129D3" w:rsidRDefault="00130064" w:rsidP="00130064">
            <w:pPr>
              <w:pStyle w:val="Text"/>
            </w:pPr>
            <w:r w:rsidRPr="00F129D3">
              <w:t>ada</w:t>
            </w:r>
          </w:p>
        </w:tc>
        <w:tc>
          <w:tcPr>
            <w:tcW w:w="684" w:type="dxa"/>
            <w:shd w:val="clear" w:color="auto" w:fill="auto"/>
          </w:tcPr>
          <w:p w14:paraId="7EA63C11" w14:textId="77777777" w:rsidR="00130064" w:rsidRPr="00F129D3" w:rsidRDefault="00130064" w:rsidP="00130064">
            <w:pPr>
              <w:pStyle w:val="Text"/>
            </w:pPr>
            <w:r w:rsidRPr="00F129D3">
              <w:t>segala</w:t>
            </w:r>
          </w:p>
        </w:tc>
        <w:tc>
          <w:tcPr>
            <w:tcW w:w="762" w:type="dxa"/>
            <w:shd w:val="clear" w:color="auto" w:fill="auto"/>
          </w:tcPr>
          <w:p w14:paraId="4A5B4A84" w14:textId="77777777" w:rsidR="00130064" w:rsidRPr="00F129D3" w:rsidRDefault="00305A45" w:rsidP="00130064">
            <w:pPr>
              <w:pStyle w:val="Text"/>
            </w:pPr>
            <w:r>
              <w:t>macang</w:t>
            </w:r>
          </w:p>
        </w:tc>
        <w:tc>
          <w:tcPr>
            <w:tcW w:w="734" w:type="dxa"/>
            <w:shd w:val="clear" w:color="auto" w:fill="auto"/>
          </w:tcPr>
          <w:p w14:paraId="2B468AFD" w14:textId="77777777" w:rsidR="00130064" w:rsidRPr="00F129D3" w:rsidRDefault="00130064" w:rsidP="00130064">
            <w:pPr>
              <w:pStyle w:val="Text"/>
            </w:pPr>
            <w:r w:rsidRPr="00F129D3">
              <w:t>tulang</w:t>
            </w:r>
          </w:p>
        </w:tc>
        <w:tc>
          <w:tcPr>
            <w:tcW w:w="489" w:type="dxa"/>
            <w:shd w:val="clear" w:color="auto" w:fill="auto"/>
          </w:tcPr>
          <w:p w14:paraId="4C4EC801" w14:textId="77777777" w:rsidR="00130064" w:rsidRPr="00F129D3" w:rsidRDefault="00130064" w:rsidP="00130064">
            <w:pPr>
              <w:pStyle w:val="Text"/>
            </w:pPr>
            <w:r w:rsidRPr="00F129D3">
              <w:t>dia</w:t>
            </w:r>
          </w:p>
        </w:tc>
        <w:tc>
          <w:tcPr>
            <w:tcW w:w="1256" w:type="dxa"/>
            <w:shd w:val="clear" w:color="auto" w:fill="auto"/>
          </w:tcPr>
          <w:p w14:paraId="055B9BC5" w14:textId="77777777" w:rsidR="00130064" w:rsidRPr="00F129D3" w:rsidRDefault="00130064" w:rsidP="00130064">
            <w:pPr>
              <w:pStyle w:val="Text"/>
            </w:pPr>
            <w:r w:rsidRPr="00F129D3">
              <w:t>buang</w:t>
            </w:r>
          </w:p>
        </w:tc>
        <w:tc>
          <w:tcPr>
            <w:tcW w:w="777" w:type="dxa"/>
            <w:shd w:val="clear" w:color="auto" w:fill="auto"/>
          </w:tcPr>
          <w:p w14:paraId="26737A08" w14:textId="77777777" w:rsidR="00130064" w:rsidRPr="000C65BE" w:rsidRDefault="00130064" w:rsidP="00130064">
            <w:pPr>
              <w:pStyle w:val="Text"/>
            </w:pPr>
            <w:r>
              <w:t>[</w:t>
            </w:r>
            <w:r w:rsidRPr="000C65BE">
              <w:rPr>
                <w:rStyle w:val="ChBlueBold"/>
              </w:rPr>
              <w:t>ini</w:t>
            </w:r>
          </w:p>
        </w:tc>
        <w:tc>
          <w:tcPr>
            <w:tcW w:w="777" w:type="dxa"/>
            <w:shd w:val="clear" w:color="auto" w:fill="auto"/>
          </w:tcPr>
          <w:p w14:paraId="371D57DA" w14:textId="77777777" w:rsidR="00130064" w:rsidRPr="000C65BE" w:rsidRDefault="00130064" w:rsidP="00130064">
            <w:pPr>
              <w:pStyle w:val="Text"/>
            </w:pPr>
            <w:r w:rsidRPr="000C65BE">
              <w:rPr>
                <w:rStyle w:val="ChBlueBold"/>
              </w:rPr>
              <w:t>ni</w:t>
            </w:r>
            <w:r>
              <w:t>]</w:t>
            </w:r>
          </w:p>
        </w:tc>
      </w:tr>
      <w:tr w:rsidR="00AC23C4" w:rsidRPr="00312B65" w14:paraId="02634E71" w14:textId="77777777" w:rsidTr="00AC23C4">
        <w:tc>
          <w:tcPr>
            <w:tcW w:w="709" w:type="dxa"/>
            <w:shd w:val="clear" w:color="auto" w:fill="auto"/>
          </w:tcPr>
          <w:p w14:paraId="1509E5E7" w14:textId="77777777" w:rsidR="00130064" w:rsidRPr="00F129D3" w:rsidRDefault="00130064" w:rsidP="00130064">
            <w:pPr>
              <w:pStyle w:val="GlossEng"/>
            </w:pPr>
          </w:p>
        </w:tc>
        <w:tc>
          <w:tcPr>
            <w:tcW w:w="562" w:type="dxa"/>
            <w:shd w:val="clear" w:color="auto" w:fill="auto"/>
          </w:tcPr>
          <w:p w14:paraId="37C57AC0" w14:textId="77777777" w:rsidR="00130064" w:rsidRPr="00F129D3" w:rsidRDefault="00130064" w:rsidP="00130064">
            <w:pPr>
              <w:pStyle w:val="GlossEng"/>
            </w:pPr>
            <w:r w:rsidRPr="00F129D3">
              <w:t>exist</w:t>
            </w:r>
          </w:p>
        </w:tc>
        <w:tc>
          <w:tcPr>
            <w:tcW w:w="684" w:type="dxa"/>
            <w:shd w:val="clear" w:color="auto" w:fill="auto"/>
          </w:tcPr>
          <w:p w14:paraId="2E02FB8E" w14:textId="77777777" w:rsidR="00130064" w:rsidRPr="00F129D3" w:rsidRDefault="00130064" w:rsidP="00130064">
            <w:pPr>
              <w:pStyle w:val="GlossEng"/>
            </w:pPr>
            <w:r w:rsidRPr="00F129D3">
              <w:t>all</w:t>
            </w:r>
          </w:p>
        </w:tc>
        <w:tc>
          <w:tcPr>
            <w:tcW w:w="762" w:type="dxa"/>
            <w:shd w:val="clear" w:color="auto" w:fill="auto"/>
          </w:tcPr>
          <w:p w14:paraId="43794E54" w14:textId="77777777" w:rsidR="00130064" w:rsidRPr="00F129D3" w:rsidRDefault="00130064" w:rsidP="00130064">
            <w:pPr>
              <w:pStyle w:val="GlossEng"/>
            </w:pPr>
            <w:r w:rsidRPr="00F129D3">
              <w:t>variety</w:t>
            </w:r>
          </w:p>
        </w:tc>
        <w:tc>
          <w:tcPr>
            <w:tcW w:w="734" w:type="dxa"/>
            <w:shd w:val="clear" w:color="auto" w:fill="auto"/>
          </w:tcPr>
          <w:p w14:paraId="1FBEBAE5" w14:textId="77777777" w:rsidR="00130064" w:rsidRPr="00F129D3" w:rsidRDefault="00130064" w:rsidP="00130064">
            <w:pPr>
              <w:pStyle w:val="GlossEng"/>
            </w:pPr>
            <w:r w:rsidRPr="00F129D3">
              <w:t>bone</w:t>
            </w:r>
          </w:p>
        </w:tc>
        <w:tc>
          <w:tcPr>
            <w:tcW w:w="489" w:type="dxa"/>
            <w:shd w:val="clear" w:color="auto" w:fill="auto"/>
          </w:tcPr>
          <w:p w14:paraId="73149684" w14:textId="77777777" w:rsidR="00130064" w:rsidRPr="0099608C" w:rsidRDefault="00130064" w:rsidP="00130064">
            <w:pPr>
              <w:pStyle w:val="GlossEng"/>
              <w:rPr>
                <w:rStyle w:val="ChSmallCaps"/>
              </w:rPr>
            </w:pPr>
            <w:r w:rsidRPr="0099608C">
              <w:rPr>
                <w:rStyle w:val="ChSmallCaps"/>
              </w:rPr>
              <w:t>3sg</w:t>
            </w:r>
          </w:p>
        </w:tc>
        <w:tc>
          <w:tcPr>
            <w:tcW w:w="1256" w:type="dxa"/>
            <w:shd w:val="clear" w:color="auto" w:fill="auto"/>
          </w:tcPr>
          <w:p w14:paraId="77DF300C" w14:textId="77777777" w:rsidR="00130064" w:rsidRPr="00F129D3" w:rsidRDefault="00130064" w:rsidP="00130064">
            <w:pPr>
              <w:pStyle w:val="GlossEng"/>
            </w:pPr>
            <w:r w:rsidRPr="00F129D3">
              <w:t>throw(.away)</w:t>
            </w:r>
          </w:p>
        </w:tc>
        <w:tc>
          <w:tcPr>
            <w:tcW w:w="777" w:type="dxa"/>
            <w:shd w:val="clear" w:color="auto" w:fill="auto"/>
          </w:tcPr>
          <w:p w14:paraId="4843445B" w14:textId="77777777" w:rsidR="00130064" w:rsidRPr="0099608C" w:rsidRDefault="00130064" w:rsidP="00130064">
            <w:pPr>
              <w:pStyle w:val="GlossEng"/>
              <w:rPr>
                <w:rStyle w:val="ChSmallCaps"/>
              </w:rPr>
            </w:pPr>
            <w:r w:rsidRPr="0099608C">
              <w:rPr>
                <w:rStyle w:val="ChSmallCaps"/>
              </w:rPr>
              <w:t>d.prox</w:t>
            </w:r>
          </w:p>
        </w:tc>
        <w:tc>
          <w:tcPr>
            <w:tcW w:w="777" w:type="dxa"/>
            <w:shd w:val="clear" w:color="auto" w:fill="auto"/>
          </w:tcPr>
          <w:p w14:paraId="57A2249C" w14:textId="77777777" w:rsidR="00130064" w:rsidRPr="0099608C" w:rsidRDefault="00130064" w:rsidP="00130064">
            <w:pPr>
              <w:pStyle w:val="GlossEng"/>
              <w:rPr>
                <w:rStyle w:val="ChSmallCaps"/>
              </w:rPr>
            </w:pPr>
            <w:r w:rsidRPr="0099608C">
              <w:rPr>
                <w:rStyle w:val="ChSmallCaps"/>
              </w:rPr>
              <w:t>d.prox</w:t>
            </w:r>
          </w:p>
        </w:tc>
      </w:tr>
    </w:tbl>
    <w:p w14:paraId="36C4E964" w14:textId="47F0E5CA" w:rsidR="00130064" w:rsidRPr="00E2454E" w:rsidRDefault="00B7093A" w:rsidP="00130064">
      <w:pPr>
        <w:pStyle w:val="FreeTranslEng"/>
      </w:pPr>
      <w:r>
        <w:t>‘</w:t>
      </w:r>
      <w:r w:rsidR="00130064">
        <w:t xml:space="preserve">there were all kinds of bones, he threw away </w:t>
      </w:r>
      <w:r w:rsidR="00130064" w:rsidRPr="007618AA">
        <w:rPr>
          <w:rStyle w:val="ChBlueBold"/>
        </w:rPr>
        <w:t>these very (ones)</w:t>
      </w:r>
      <w:r>
        <w:t>’</w:t>
      </w:r>
      <w:r w:rsidR="00130064">
        <w:t xml:space="preserve"> </w:t>
      </w:r>
      <w:r w:rsidR="00130064" w:rsidRPr="000D5A2C">
        <w:rPr>
          <w:rStyle w:val="ExampleSource"/>
        </w:rPr>
        <w:t>[080922-010a-</w:t>
      </w:r>
      <w:r w:rsidR="00F00E41">
        <w:rPr>
          <w:rStyle w:val="ExampleSource"/>
        </w:rPr>
        <w:t>Cv</w:t>
      </w:r>
      <w:r w:rsidR="00130064" w:rsidRPr="000D5A2C">
        <w:rPr>
          <w:rStyle w:val="ExampleSource"/>
        </w:rPr>
        <w:t>NF.0101]</w:t>
      </w:r>
    </w:p>
    <w:tbl>
      <w:tblPr>
        <w:tblW w:w="5780" w:type="dxa"/>
        <w:tblCellMar>
          <w:left w:w="42" w:type="dxa"/>
          <w:right w:w="42" w:type="dxa"/>
        </w:tblCellMar>
        <w:tblLook w:val="01E0" w:firstRow="1" w:lastRow="1" w:firstColumn="1" w:lastColumn="1" w:noHBand="0" w:noVBand="0"/>
      </w:tblPr>
      <w:tblGrid>
        <w:gridCol w:w="709"/>
        <w:gridCol w:w="673"/>
        <w:gridCol w:w="851"/>
        <w:gridCol w:w="707"/>
        <w:gridCol w:w="360"/>
        <w:gridCol w:w="784"/>
        <w:gridCol w:w="706"/>
        <w:gridCol w:w="706"/>
        <w:gridCol w:w="284"/>
      </w:tblGrid>
      <w:tr w:rsidR="00AC23C4" w:rsidRPr="005D0663" w14:paraId="2560B7E7" w14:textId="77777777" w:rsidTr="00AC23C4">
        <w:tc>
          <w:tcPr>
            <w:tcW w:w="709" w:type="dxa"/>
            <w:shd w:val="clear" w:color="auto" w:fill="auto"/>
          </w:tcPr>
          <w:p w14:paraId="3B3A7ED7" w14:textId="77777777" w:rsidR="00130064" w:rsidRPr="00243B92" w:rsidRDefault="00130064" w:rsidP="00130064">
            <w:pPr>
              <w:pStyle w:val="O0Nwnext"/>
            </w:pPr>
            <w:bookmarkStart w:id="2464" w:name="_Ref373943895"/>
            <w:r w:rsidRPr="00856563">
              <w:t>(</w:t>
            </w:r>
            <w:fldSimple w:instr=" SEQ ( \* ARABIC \s 1 ">
              <w:r w:rsidR="00154D81">
                <w:rPr>
                  <w:noProof/>
                </w:rPr>
                <w:t>219</w:t>
              </w:r>
            </w:fldSimple>
            <w:r w:rsidRPr="00856563">
              <w:t>)</w:t>
            </w:r>
            <w:bookmarkEnd w:id="2464"/>
          </w:p>
        </w:tc>
        <w:tc>
          <w:tcPr>
            <w:tcW w:w="673" w:type="dxa"/>
            <w:shd w:val="clear" w:color="auto" w:fill="auto"/>
          </w:tcPr>
          <w:p w14:paraId="4E20E2F5" w14:textId="77777777" w:rsidR="00130064" w:rsidRPr="00485F34" w:rsidRDefault="00130064" w:rsidP="00130064">
            <w:pPr>
              <w:pStyle w:val="Text"/>
            </w:pPr>
            <w:r w:rsidRPr="00485F34">
              <w:t>waktu</w:t>
            </w:r>
          </w:p>
        </w:tc>
        <w:tc>
          <w:tcPr>
            <w:tcW w:w="851" w:type="dxa"/>
            <w:shd w:val="clear" w:color="auto" w:fill="auto"/>
          </w:tcPr>
          <w:p w14:paraId="5EAFBD93" w14:textId="77777777" w:rsidR="00130064" w:rsidRPr="00485F34" w:rsidRDefault="00130064" w:rsidP="00130064">
            <w:pPr>
              <w:pStyle w:val="Text"/>
            </w:pPr>
            <w:r>
              <w:t>kitorang</w:t>
            </w:r>
          </w:p>
        </w:tc>
        <w:tc>
          <w:tcPr>
            <w:tcW w:w="707" w:type="dxa"/>
            <w:shd w:val="clear" w:color="auto" w:fill="auto"/>
          </w:tcPr>
          <w:p w14:paraId="170891D0" w14:textId="77777777" w:rsidR="00130064" w:rsidRPr="00485F34" w:rsidRDefault="00130064" w:rsidP="00130064">
            <w:pPr>
              <w:pStyle w:val="Text"/>
            </w:pPr>
            <w:r>
              <w:t>masu</w:t>
            </w:r>
            <w:r w:rsidRPr="00485F34">
              <w:t>k</w:t>
            </w:r>
          </w:p>
        </w:tc>
        <w:tc>
          <w:tcPr>
            <w:tcW w:w="360" w:type="dxa"/>
            <w:shd w:val="clear" w:color="auto" w:fill="auto"/>
          </w:tcPr>
          <w:p w14:paraId="3ECE9122" w14:textId="77777777" w:rsidR="00130064" w:rsidRPr="00485F34" w:rsidRDefault="00130064" w:rsidP="00130064">
            <w:pPr>
              <w:pStyle w:val="Text"/>
            </w:pPr>
            <w:r w:rsidRPr="00485F34">
              <w:t>di</w:t>
            </w:r>
          </w:p>
        </w:tc>
        <w:tc>
          <w:tcPr>
            <w:tcW w:w="784" w:type="dxa"/>
            <w:shd w:val="clear" w:color="auto" w:fill="auto"/>
          </w:tcPr>
          <w:p w14:paraId="15A2A483" w14:textId="77777777" w:rsidR="00130064" w:rsidRPr="002B7957" w:rsidRDefault="00130064" w:rsidP="00130064">
            <w:pPr>
              <w:pStyle w:val="Text"/>
            </w:pPr>
            <w:r w:rsidRPr="002B7957">
              <w:t>[[</w:t>
            </w:r>
            <w:r w:rsidRPr="002B7957">
              <w:rPr>
                <w:rStyle w:val="ChBlueBold"/>
              </w:rPr>
              <w:t>ruma</w:t>
            </w:r>
          </w:p>
        </w:tc>
        <w:tc>
          <w:tcPr>
            <w:tcW w:w="706" w:type="dxa"/>
            <w:shd w:val="clear" w:color="auto" w:fill="auto"/>
          </w:tcPr>
          <w:p w14:paraId="1B8E034B" w14:textId="77777777" w:rsidR="00130064" w:rsidRPr="002B7957" w:rsidRDefault="00130064" w:rsidP="00130064">
            <w:pPr>
              <w:pStyle w:val="Text"/>
            </w:pPr>
            <w:r w:rsidRPr="002B7957">
              <w:rPr>
                <w:rStyle w:val="ChBlueBold"/>
              </w:rPr>
              <w:t>itu</w:t>
            </w:r>
            <w:r>
              <w:t>]</w:t>
            </w:r>
          </w:p>
        </w:tc>
        <w:tc>
          <w:tcPr>
            <w:tcW w:w="706" w:type="dxa"/>
            <w:shd w:val="clear" w:color="auto" w:fill="auto"/>
          </w:tcPr>
          <w:p w14:paraId="32211596" w14:textId="77777777" w:rsidR="00130064" w:rsidRPr="002B7957" w:rsidRDefault="00130064" w:rsidP="00130064">
            <w:pPr>
              <w:pStyle w:val="Text"/>
            </w:pPr>
            <w:r w:rsidRPr="002B7957">
              <w:rPr>
                <w:rStyle w:val="ChBlueBold"/>
              </w:rPr>
              <w:t>tu</w:t>
            </w:r>
            <w:r>
              <w:t>]</w:t>
            </w:r>
          </w:p>
        </w:tc>
        <w:tc>
          <w:tcPr>
            <w:tcW w:w="284" w:type="dxa"/>
            <w:shd w:val="clear" w:color="auto" w:fill="auto"/>
          </w:tcPr>
          <w:p w14:paraId="3A45DDF4" w14:textId="77777777" w:rsidR="00130064" w:rsidRPr="00485F34" w:rsidRDefault="00130064" w:rsidP="00130064">
            <w:pPr>
              <w:pStyle w:val="Text"/>
            </w:pPr>
            <w:r>
              <w:t>…</w:t>
            </w:r>
          </w:p>
        </w:tc>
      </w:tr>
      <w:tr w:rsidR="00AC23C4" w:rsidRPr="00AC23C4" w14:paraId="028DEC78" w14:textId="77777777" w:rsidTr="00AC23C4">
        <w:tc>
          <w:tcPr>
            <w:tcW w:w="709" w:type="dxa"/>
            <w:shd w:val="clear" w:color="auto" w:fill="auto"/>
          </w:tcPr>
          <w:p w14:paraId="0A7BDFBB" w14:textId="77777777" w:rsidR="00130064" w:rsidRPr="000869D3" w:rsidRDefault="00130064" w:rsidP="00130064">
            <w:pPr>
              <w:pStyle w:val="GlossEng"/>
            </w:pPr>
          </w:p>
        </w:tc>
        <w:tc>
          <w:tcPr>
            <w:tcW w:w="673" w:type="dxa"/>
            <w:shd w:val="clear" w:color="auto" w:fill="auto"/>
          </w:tcPr>
          <w:p w14:paraId="4D42AEFF" w14:textId="77777777" w:rsidR="00130064" w:rsidRPr="00485F34" w:rsidRDefault="00130064" w:rsidP="00130064">
            <w:pPr>
              <w:pStyle w:val="GlossEng"/>
            </w:pPr>
            <w:r w:rsidRPr="00485F34">
              <w:t>when</w:t>
            </w:r>
          </w:p>
        </w:tc>
        <w:tc>
          <w:tcPr>
            <w:tcW w:w="851" w:type="dxa"/>
            <w:shd w:val="clear" w:color="auto" w:fill="auto"/>
          </w:tcPr>
          <w:p w14:paraId="124050F8" w14:textId="77777777" w:rsidR="00130064" w:rsidRPr="0099608C" w:rsidRDefault="00130064" w:rsidP="00130064">
            <w:pPr>
              <w:pStyle w:val="GlossEng"/>
              <w:rPr>
                <w:rStyle w:val="ChSmallCaps"/>
              </w:rPr>
            </w:pPr>
            <w:r w:rsidRPr="0099608C">
              <w:rPr>
                <w:rStyle w:val="ChSmallCaps"/>
              </w:rPr>
              <w:t>1pl</w:t>
            </w:r>
          </w:p>
        </w:tc>
        <w:tc>
          <w:tcPr>
            <w:tcW w:w="707" w:type="dxa"/>
            <w:shd w:val="clear" w:color="auto" w:fill="auto"/>
          </w:tcPr>
          <w:p w14:paraId="486EF5E3" w14:textId="77777777" w:rsidR="00130064" w:rsidRPr="00485F34" w:rsidRDefault="00130064" w:rsidP="00130064">
            <w:pPr>
              <w:pStyle w:val="GlossEng"/>
            </w:pPr>
            <w:r w:rsidRPr="00485F34">
              <w:t>go.in</w:t>
            </w:r>
          </w:p>
        </w:tc>
        <w:tc>
          <w:tcPr>
            <w:tcW w:w="360" w:type="dxa"/>
            <w:shd w:val="clear" w:color="auto" w:fill="auto"/>
          </w:tcPr>
          <w:p w14:paraId="63DBDD5B" w14:textId="77777777" w:rsidR="00130064" w:rsidRPr="00485F34" w:rsidRDefault="00130064" w:rsidP="00130064">
            <w:pPr>
              <w:pStyle w:val="GlossEng"/>
            </w:pPr>
            <w:r w:rsidRPr="00485F34">
              <w:t>at</w:t>
            </w:r>
          </w:p>
        </w:tc>
        <w:tc>
          <w:tcPr>
            <w:tcW w:w="784" w:type="dxa"/>
            <w:shd w:val="clear" w:color="auto" w:fill="auto"/>
          </w:tcPr>
          <w:p w14:paraId="04C7C860" w14:textId="77777777" w:rsidR="00130064" w:rsidRPr="00485F34" w:rsidRDefault="00130064" w:rsidP="00130064">
            <w:pPr>
              <w:pStyle w:val="GlossEng"/>
            </w:pPr>
            <w:r w:rsidRPr="00485F34">
              <w:t>house</w:t>
            </w:r>
          </w:p>
        </w:tc>
        <w:tc>
          <w:tcPr>
            <w:tcW w:w="706" w:type="dxa"/>
            <w:shd w:val="clear" w:color="auto" w:fill="auto"/>
          </w:tcPr>
          <w:p w14:paraId="7F5EB5F5" w14:textId="77777777" w:rsidR="00130064" w:rsidRPr="0099608C" w:rsidRDefault="001C7351" w:rsidP="00130064">
            <w:pPr>
              <w:pStyle w:val="GlossEng"/>
              <w:rPr>
                <w:rStyle w:val="ChSmallCaps"/>
              </w:rPr>
            </w:pPr>
            <w:r>
              <w:rPr>
                <w:rStyle w:val="ChSmallCaps"/>
              </w:rPr>
              <w:t>d</w:t>
            </w:r>
            <w:r w:rsidR="00130064" w:rsidRPr="0099608C">
              <w:rPr>
                <w:rStyle w:val="ChSmallCaps"/>
              </w:rPr>
              <w:t>.dist</w:t>
            </w:r>
          </w:p>
        </w:tc>
        <w:tc>
          <w:tcPr>
            <w:tcW w:w="706" w:type="dxa"/>
            <w:shd w:val="clear" w:color="auto" w:fill="auto"/>
          </w:tcPr>
          <w:p w14:paraId="6F7762D9" w14:textId="77777777" w:rsidR="00130064" w:rsidRPr="0099608C" w:rsidRDefault="001C7351" w:rsidP="00130064">
            <w:pPr>
              <w:pStyle w:val="GlossEng"/>
              <w:rPr>
                <w:rStyle w:val="ChSmallCaps"/>
              </w:rPr>
            </w:pPr>
            <w:r>
              <w:rPr>
                <w:rStyle w:val="ChSmallCaps"/>
              </w:rPr>
              <w:t>d</w:t>
            </w:r>
            <w:r w:rsidR="00130064" w:rsidRPr="0099608C">
              <w:rPr>
                <w:rStyle w:val="ChSmallCaps"/>
              </w:rPr>
              <w:t>.dist</w:t>
            </w:r>
          </w:p>
        </w:tc>
        <w:tc>
          <w:tcPr>
            <w:tcW w:w="284" w:type="dxa"/>
            <w:shd w:val="clear" w:color="auto" w:fill="auto"/>
          </w:tcPr>
          <w:p w14:paraId="52181FEF" w14:textId="77777777" w:rsidR="00130064" w:rsidRPr="001504A2" w:rsidRDefault="00130064" w:rsidP="00130064">
            <w:pPr>
              <w:pStyle w:val="GlossEng"/>
              <w:rPr>
                <w:rStyle w:val="ChSmallCaps"/>
              </w:rPr>
            </w:pPr>
          </w:p>
        </w:tc>
      </w:tr>
    </w:tbl>
    <w:p w14:paraId="07A0B279" w14:textId="68A327D8" w:rsidR="005C5F11" w:rsidRDefault="00B7093A" w:rsidP="005C5F11">
      <w:pPr>
        <w:pStyle w:val="FreeTranslEng"/>
      </w:pPr>
      <w:r>
        <w:t>‘</w:t>
      </w:r>
      <w:r w:rsidR="00130064">
        <w:t xml:space="preserve">when we moved into </w:t>
      </w:r>
      <w:r w:rsidR="00130064" w:rsidRPr="00596D3E">
        <w:rPr>
          <w:rStyle w:val="ChBlueBold"/>
        </w:rPr>
        <w:t>that very house</w:t>
      </w:r>
      <w:r w:rsidR="00130064">
        <w:t>, …</w:t>
      </w:r>
      <w:r>
        <w:t>’</w:t>
      </w:r>
      <w:r w:rsidR="00130064">
        <w:t xml:space="preserve"> </w:t>
      </w:r>
      <w:r w:rsidR="00130064" w:rsidRPr="001504A2">
        <w:rPr>
          <w:rStyle w:val="ExampleSource"/>
        </w:rPr>
        <w:t>[081006-022-CvEx.0167]</w:t>
      </w:r>
    </w:p>
    <w:p w14:paraId="46D1478B" w14:textId="6FC62BA7" w:rsidR="005C5F11" w:rsidRDefault="005C5F11" w:rsidP="005C5F11">
      <w:pPr>
        <w:pStyle w:val="Body0005after"/>
      </w:pPr>
      <w:r>
        <w:t xml:space="preserve">While unattested in the corpus, speakers do allow one combination of non-identical demonstrative stacking in elicitation. Acceptable is the order of proximal </w:t>
      </w:r>
      <w:r w:rsidRPr="007106DE">
        <w:rPr>
          <w:rStyle w:val="ChItalBold"/>
        </w:rPr>
        <w:t>ini</w:t>
      </w:r>
      <w:r>
        <w:t xml:space="preserve"> </w:t>
      </w:r>
      <w:r w:rsidR="00B7093A">
        <w:t>‘</w:t>
      </w:r>
      <w:r w:rsidRPr="0099608C">
        <w:rPr>
          <w:rStyle w:val="ChSmallCaps"/>
        </w:rPr>
        <w:t>d.prox</w:t>
      </w:r>
      <w:r w:rsidR="00B7093A">
        <w:t>’</w:t>
      </w:r>
      <w:r>
        <w:t xml:space="preserve"> followed by short distal </w:t>
      </w:r>
      <w:r w:rsidRPr="007106DE">
        <w:rPr>
          <w:rStyle w:val="ChItalBold"/>
        </w:rPr>
        <w:t>itu</w:t>
      </w:r>
      <w:r>
        <w:t xml:space="preserve"> </w:t>
      </w:r>
      <w:r w:rsidR="00B7093A">
        <w:t>‘</w:t>
      </w:r>
      <w:r w:rsidRPr="0099608C">
        <w:rPr>
          <w:rStyle w:val="ChSmallCaps"/>
        </w:rPr>
        <w:t>d.dist</w:t>
      </w:r>
      <w:r w:rsidR="00B7093A">
        <w:t>’</w:t>
      </w:r>
      <w:r>
        <w:t xml:space="preserve">, as shown in the elicited example in </w:t>
      </w:r>
      <w:r>
        <w:fldChar w:fldCharType="begin"/>
      </w:r>
      <w:r>
        <w:instrText xml:space="preserve"> REF _Ref338955288 \h </w:instrText>
      </w:r>
      <w:r>
        <w:fldChar w:fldCharType="separate"/>
      </w:r>
      <w:r w:rsidR="00154D81">
        <w:t>(</w:t>
      </w:r>
      <w:r w:rsidR="00154D81">
        <w:rPr>
          <w:noProof/>
        </w:rPr>
        <w:t>220</w:t>
      </w:r>
      <w:r w:rsidR="00154D81" w:rsidRPr="00856563">
        <w:t>)</w:t>
      </w:r>
      <w:r>
        <w:fldChar w:fldCharType="end"/>
      </w:r>
      <w:r>
        <w:t xml:space="preserve">. The reverse order is not permitted by speakers even in elicitation, as illustrated in </w:t>
      </w:r>
      <w:r>
        <w:fldChar w:fldCharType="begin"/>
      </w:r>
      <w:r>
        <w:instrText xml:space="preserve"> REF _Ref338955289 \h </w:instrText>
      </w:r>
      <w:r>
        <w:fldChar w:fldCharType="separate"/>
      </w:r>
      <w:r w:rsidR="00154D81">
        <w:t>(</w:t>
      </w:r>
      <w:r w:rsidR="00154D81">
        <w:rPr>
          <w:noProof/>
        </w:rPr>
        <w:t>221</w:t>
      </w:r>
      <w:r w:rsidR="00154D81" w:rsidRPr="00856563">
        <w:t>)</w:t>
      </w:r>
      <w:r>
        <w:fldChar w:fldCharType="end"/>
      </w:r>
      <w:r>
        <w:t xml:space="preserve">. At this point in the research on Papuan Malay, however, the semantics of </w:t>
      </w:r>
      <w:r w:rsidR="00B7093A">
        <w:t>‘</w:t>
      </w:r>
      <w:r w:rsidRPr="001B24CC">
        <w:rPr>
          <w:rStyle w:val="ChSmallCaps"/>
        </w:rPr>
        <w:t>n</w:t>
      </w:r>
      <w:r>
        <w:t xml:space="preserve"> </w:t>
      </w:r>
      <w:r w:rsidRPr="001B24CC">
        <w:rPr>
          <w:rStyle w:val="ChItalBold"/>
        </w:rPr>
        <w:t>ini tu</w:t>
      </w:r>
      <w:r w:rsidR="00B7093A">
        <w:t>’</w:t>
      </w:r>
      <w:r>
        <w:t xml:space="preserve"> constructions as compared to </w:t>
      </w:r>
      <w:r w:rsidR="00B7093A">
        <w:t>‘</w:t>
      </w:r>
      <w:r w:rsidRPr="001B24CC">
        <w:rPr>
          <w:rStyle w:val="ChSmallCaps"/>
        </w:rPr>
        <w:t>n</w:t>
      </w:r>
      <w:r>
        <w:t xml:space="preserve"> </w:t>
      </w:r>
      <w:r w:rsidRPr="001B24CC">
        <w:rPr>
          <w:rStyle w:val="ChItalBold"/>
        </w:rPr>
        <w:t xml:space="preserve">ini </w:t>
      </w:r>
      <w:r>
        <w:rPr>
          <w:rStyle w:val="ChItalBold"/>
        </w:rPr>
        <w:t>ni</w:t>
      </w:r>
      <w:r w:rsidR="00B7093A">
        <w:t>’</w:t>
      </w:r>
      <w:r>
        <w:t xml:space="preserve"> and </w:t>
      </w:r>
      <w:r w:rsidR="00B7093A">
        <w:t>‘</w:t>
      </w:r>
      <w:r w:rsidRPr="001B24CC">
        <w:rPr>
          <w:rStyle w:val="ChSmallCaps"/>
        </w:rPr>
        <w:t>n</w:t>
      </w:r>
      <w:r>
        <w:t xml:space="preserve"> </w:t>
      </w:r>
      <w:r w:rsidRPr="001B24CC">
        <w:rPr>
          <w:rStyle w:val="ChItalBold"/>
        </w:rPr>
        <w:t>i</w:t>
      </w:r>
      <w:r>
        <w:rPr>
          <w:rStyle w:val="ChItalBold"/>
        </w:rPr>
        <w:t>tu</w:t>
      </w:r>
      <w:r w:rsidRPr="001B24CC">
        <w:rPr>
          <w:rStyle w:val="ChItalBold"/>
        </w:rPr>
        <w:t xml:space="preserve"> tu</w:t>
      </w:r>
      <w:r w:rsidR="00B7093A">
        <w:t>’</w:t>
      </w:r>
      <w:r>
        <w:t xml:space="preserve"> constructions remain uncertain.</w:t>
      </w:r>
    </w:p>
    <w:p w14:paraId="65B271FD" w14:textId="77777777" w:rsidR="005C5F11" w:rsidRDefault="005C5F11" w:rsidP="005C5F11">
      <w:pPr>
        <w:pStyle w:val="ExampleTitle"/>
      </w:pPr>
      <w:r>
        <w:t>Non-identical stacked demonstratives</w:t>
      </w:r>
      <w:r>
        <w:rPr>
          <w:rStyle w:val="FootnoteReference"/>
        </w:rPr>
        <w:footnoteReference w:id="167"/>
      </w:r>
    </w:p>
    <w:tbl>
      <w:tblPr>
        <w:tblW w:w="5679" w:type="dxa"/>
        <w:tblCellMar>
          <w:left w:w="42" w:type="dxa"/>
          <w:right w:w="42" w:type="dxa"/>
        </w:tblCellMar>
        <w:tblLook w:val="01E0" w:firstRow="1" w:lastRow="1" w:firstColumn="1" w:lastColumn="1" w:noHBand="0" w:noVBand="0"/>
      </w:tblPr>
      <w:tblGrid>
        <w:gridCol w:w="709"/>
        <w:gridCol w:w="718"/>
        <w:gridCol w:w="777"/>
        <w:gridCol w:w="706"/>
        <w:gridCol w:w="806"/>
        <w:gridCol w:w="595"/>
        <w:gridCol w:w="695"/>
        <w:gridCol w:w="673"/>
      </w:tblGrid>
      <w:tr w:rsidR="005C5F11" w:rsidRPr="00414A9C" w14:paraId="0228E2E5" w14:textId="77777777" w:rsidTr="00F555E0">
        <w:tc>
          <w:tcPr>
            <w:tcW w:w="709" w:type="dxa"/>
            <w:shd w:val="clear" w:color="auto" w:fill="auto"/>
          </w:tcPr>
          <w:p w14:paraId="09CBF697" w14:textId="77777777" w:rsidR="005C5F11" w:rsidRPr="003A279B" w:rsidRDefault="005C5F11" w:rsidP="00F555E0">
            <w:pPr>
              <w:pStyle w:val="O0Nwnext"/>
            </w:pPr>
            <w:bookmarkStart w:id="2465" w:name="_Ref318901232"/>
            <w:bookmarkStart w:id="2466" w:name="_Ref338955288"/>
            <w:r>
              <w:t>(</w:t>
            </w:r>
            <w:fldSimple w:instr=" SEQ ( \* ARABIC \s 1 ">
              <w:r w:rsidR="00154D81">
                <w:rPr>
                  <w:noProof/>
                </w:rPr>
                <w:t>220</w:t>
              </w:r>
            </w:fldSimple>
            <w:bookmarkEnd w:id="2465"/>
            <w:r w:rsidRPr="00856563">
              <w:t>)</w:t>
            </w:r>
            <w:bookmarkEnd w:id="2466"/>
          </w:p>
        </w:tc>
        <w:tc>
          <w:tcPr>
            <w:tcW w:w="718" w:type="dxa"/>
            <w:shd w:val="clear" w:color="auto" w:fill="auto"/>
          </w:tcPr>
          <w:p w14:paraId="70BFC61C" w14:textId="77777777" w:rsidR="005C5F11" w:rsidRPr="006B4B5E" w:rsidRDefault="005C5F11" w:rsidP="00F555E0">
            <w:pPr>
              <w:pStyle w:val="Text"/>
              <w:rPr>
                <w:rStyle w:val="ChBlueBold"/>
              </w:rPr>
            </w:pPr>
            <w:r w:rsidRPr="006B4B5E">
              <w:rPr>
                <w:rStyle w:val="ChBlueBold"/>
              </w:rPr>
              <w:t>orang</w:t>
            </w:r>
          </w:p>
        </w:tc>
        <w:tc>
          <w:tcPr>
            <w:tcW w:w="777" w:type="dxa"/>
            <w:shd w:val="clear" w:color="auto" w:fill="auto"/>
          </w:tcPr>
          <w:p w14:paraId="0820166A" w14:textId="77777777" w:rsidR="005C5F11" w:rsidRPr="006B4B5E" w:rsidRDefault="005C5F11" w:rsidP="00F555E0">
            <w:pPr>
              <w:pStyle w:val="Text"/>
              <w:rPr>
                <w:rStyle w:val="ChBlueBold"/>
              </w:rPr>
            </w:pPr>
            <w:r w:rsidRPr="006B4B5E">
              <w:rPr>
                <w:rStyle w:val="ChBlueBold"/>
              </w:rPr>
              <w:t>ini</w:t>
            </w:r>
          </w:p>
        </w:tc>
        <w:tc>
          <w:tcPr>
            <w:tcW w:w="706" w:type="dxa"/>
            <w:shd w:val="clear" w:color="auto" w:fill="auto"/>
          </w:tcPr>
          <w:p w14:paraId="520885E5" w14:textId="77777777" w:rsidR="005C5F11" w:rsidRPr="006B4B5E" w:rsidRDefault="005C5F11" w:rsidP="00F555E0">
            <w:pPr>
              <w:pStyle w:val="Text"/>
              <w:rPr>
                <w:rStyle w:val="ChBlueBold"/>
              </w:rPr>
            </w:pPr>
            <w:r w:rsidRPr="006B4B5E">
              <w:rPr>
                <w:rStyle w:val="ChBlueBold"/>
              </w:rPr>
              <w:t>tu</w:t>
            </w:r>
          </w:p>
        </w:tc>
        <w:tc>
          <w:tcPr>
            <w:tcW w:w="806" w:type="dxa"/>
            <w:shd w:val="clear" w:color="auto" w:fill="auto"/>
          </w:tcPr>
          <w:p w14:paraId="2C059489" w14:textId="77777777" w:rsidR="005C5F11" w:rsidRPr="003A279B" w:rsidRDefault="005C5F11" w:rsidP="00F555E0">
            <w:pPr>
              <w:pStyle w:val="Text"/>
            </w:pPr>
            <w:r w:rsidRPr="003A279B">
              <w:t>percaya</w:t>
            </w:r>
          </w:p>
        </w:tc>
        <w:tc>
          <w:tcPr>
            <w:tcW w:w="595" w:type="dxa"/>
            <w:shd w:val="clear" w:color="auto" w:fill="auto"/>
          </w:tcPr>
          <w:p w14:paraId="6D200649" w14:textId="77777777" w:rsidR="005C5F11" w:rsidRPr="003A279B" w:rsidRDefault="005C5F11" w:rsidP="00F555E0">
            <w:pPr>
              <w:pStyle w:val="Text"/>
            </w:pPr>
            <w:r w:rsidRPr="003A279B">
              <w:t>sama</w:t>
            </w:r>
          </w:p>
        </w:tc>
        <w:tc>
          <w:tcPr>
            <w:tcW w:w="695" w:type="dxa"/>
            <w:shd w:val="clear" w:color="auto" w:fill="auto"/>
          </w:tcPr>
          <w:p w14:paraId="009E1968" w14:textId="318AF092" w:rsidR="005C5F11" w:rsidRPr="003A279B" w:rsidRDefault="005C5F11" w:rsidP="00F555E0">
            <w:pPr>
              <w:pStyle w:val="Text"/>
            </w:pPr>
            <w:r w:rsidRPr="003A279B">
              <w:t>Tuhan</w:t>
            </w:r>
            <w:r w:rsidR="004E7A51">
              <w:t>g</w:t>
            </w:r>
          </w:p>
        </w:tc>
        <w:tc>
          <w:tcPr>
            <w:tcW w:w="673" w:type="dxa"/>
            <w:shd w:val="clear" w:color="auto" w:fill="auto"/>
          </w:tcPr>
          <w:p w14:paraId="4C415A10" w14:textId="77777777" w:rsidR="005C5F11" w:rsidRPr="003A279B" w:rsidRDefault="005C5F11" w:rsidP="00F555E0">
            <w:pPr>
              <w:pStyle w:val="Text"/>
            </w:pPr>
            <w:r w:rsidRPr="003A279B">
              <w:t>Yesus</w:t>
            </w:r>
          </w:p>
        </w:tc>
      </w:tr>
      <w:tr w:rsidR="005C5F11" w:rsidRPr="00AC23C4" w14:paraId="3A46CB70" w14:textId="77777777" w:rsidTr="00F555E0">
        <w:tc>
          <w:tcPr>
            <w:tcW w:w="709" w:type="dxa"/>
            <w:shd w:val="clear" w:color="auto" w:fill="auto"/>
          </w:tcPr>
          <w:p w14:paraId="75952A47" w14:textId="77777777" w:rsidR="005C5F11" w:rsidRPr="003A279B" w:rsidRDefault="005C5F11" w:rsidP="00F555E0">
            <w:pPr>
              <w:pStyle w:val="GlossEng"/>
            </w:pPr>
          </w:p>
        </w:tc>
        <w:tc>
          <w:tcPr>
            <w:tcW w:w="718" w:type="dxa"/>
            <w:shd w:val="clear" w:color="auto" w:fill="auto"/>
          </w:tcPr>
          <w:p w14:paraId="7683E3BF" w14:textId="77777777" w:rsidR="005C5F11" w:rsidRPr="003A279B" w:rsidRDefault="005C5F11" w:rsidP="00F555E0">
            <w:pPr>
              <w:pStyle w:val="GlossEng"/>
            </w:pPr>
            <w:r w:rsidRPr="003A279B">
              <w:t>person</w:t>
            </w:r>
          </w:p>
        </w:tc>
        <w:tc>
          <w:tcPr>
            <w:tcW w:w="777" w:type="dxa"/>
            <w:shd w:val="clear" w:color="auto" w:fill="auto"/>
          </w:tcPr>
          <w:p w14:paraId="3CC51431" w14:textId="77777777" w:rsidR="005C5F11" w:rsidRPr="0099608C" w:rsidRDefault="005C5F11" w:rsidP="00F555E0">
            <w:pPr>
              <w:pStyle w:val="GlossEng"/>
              <w:rPr>
                <w:rStyle w:val="ChSmallCaps"/>
              </w:rPr>
            </w:pPr>
            <w:r w:rsidRPr="0099608C">
              <w:rPr>
                <w:rStyle w:val="ChSmallCaps"/>
              </w:rPr>
              <w:t>d.prox</w:t>
            </w:r>
          </w:p>
        </w:tc>
        <w:tc>
          <w:tcPr>
            <w:tcW w:w="706" w:type="dxa"/>
            <w:shd w:val="clear" w:color="auto" w:fill="auto"/>
          </w:tcPr>
          <w:p w14:paraId="6FA474BD" w14:textId="77777777" w:rsidR="005C5F11" w:rsidRPr="0099608C" w:rsidRDefault="005C5F11" w:rsidP="00F555E0">
            <w:pPr>
              <w:pStyle w:val="GlossEng"/>
              <w:rPr>
                <w:rStyle w:val="ChSmallCaps"/>
              </w:rPr>
            </w:pPr>
            <w:r w:rsidRPr="0099608C">
              <w:rPr>
                <w:rStyle w:val="ChSmallCaps"/>
              </w:rPr>
              <w:t>d.dist</w:t>
            </w:r>
          </w:p>
        </w:tc>
        <w:tc>
          <w:tcPr>
            <w:tcW w:w="806" w:type="dxa"/>
            <w:shd w:val="clear" w:color="auto" w:fill="auto"/>
          </w:tcPr>
          <w:p w14:paraId="131F67CE" w14:textId="77777777" w:rsidR="005C5F11" w:rsidRPr="003A279B" w:rsidRDefault="005C5F11" w:rsidP="00F555E0">
            <w:pPr>
              <w:pStyle w:val="GlossEng"/>
            </w:pPr>
            <w:r w:rsidRPr="003A279B">
              <w:t>trust</w:t>
            </w:r>
          </w:p>
        </w:tc>
        <w:tc>
          <w:tcPr>
            <w:tcW w:w="595" w:type="dxa"/>
            <w:shd w:val="clear" w:color="auto" w:fill="auto"/>
          </w:tcPr>
          <w:p w14:paraId="36DE081A" w14:textId="77777777" w:rsidR="005C5F11" w:rsidRPr="003A279B" w:rsidRDefault="005C5F11" w:rsidP="00F555E0">
            <w:pPr>
              <w:pStyle w:val="GlossEng"/>
            </w:pPr>
            <w:r w:rsidRPr="003A279B">
              <w:t>to</w:t>
            </w:r>
          </w:p>
        </w:tc>
        <w:tc>
          <w:tcPr>
            <w:tcW w:w="695" w:type="dxa"/>
            <w:shd w:val="clear" w:color="auto" w:fill="auto"/>
          </w:tcPr>
          <w:p w14:paraId="7EE9A51C" w14:textId="77777777" w:rsidR="005C5F11" w:rsidRPr="003A279B" w:rsidRDefault="005C5F11" w:rsidP="00F555E0">
            <w:pPr>
              <w:pStyle w:val="GlossEng"/>
            </w:pPr>
            <w:r w:rsidRPr="003A279B">
              <w:t>God</w:t>
            </w:r>
          </w:p>
        </w:tc>
        <w:tc>
          <w:tcPr>
            <w:tcW w:w="673" w:type="dxa"/>
            <w:shd w:val="clear" w:color="auto" w:fill="auto"/>
          </w:tcPr>
          <w:p w14:paraId="647010F1" w14:textId="77777777" w:rsidR="005C5F11" w:rsidRPr="003A279B" w:rsidRDefault="005C5F11" w:rsidP="00F555E0">
            <w:pPr>
              <w:pStyle w:val="GlossEng"/>
            </w:pPr>
            <w:r w:rsidRPr="003A279B">
              <w:t>Jesus</w:t>
            </w:r>
          </w:p>
        </w:tc>
      </w:tr>
    </w:tbl>
    <w:p w14:paraId="48F75204" w14:textId="778692BC" w:rsidR="005C5F11" w:rsidRDefault="00B7093A" w:rsidP="005C5F11">
      <w:pPr>
        <w:pStyle w:val="FreeTranslEng"/>
      </w:pPr>
      <w:r>
        <w:t>‘</w:t>
      </w:r>
      <w:r w:rsidR="005C5F11">
        <w:rPr>
          <w:rStyle w:val="ChBlueBold"/>
        </w:rPr>
        <w:t>that</w:t>
      </w:r>
      <w:r w:rsidR="005C5F11" w:rsidRPr="00996C98">
        <w:rPr>
          <w:rStyle w:val="ChBlueBold"/>
        </w:rPr>
        <w:t xml:space="preserve"> person here</w:t>
      </w:r>
      <w:r w:rsidR="005C5F11">
        <w:t xml:space="preserve"> believes in God Jesus</w:t>
      </w:r>
      <w:r>
        <w:t>’</w:t>
      </w:r>
      <w:r w:rsidR="005C5F11">
        <w:t xml:space="preserve"> </w:t>
      </w:r>
      <w:r w:rsidR="005C5F11" w:rsidRPr="008908F7">
        <w:rPr>
          <w:rStyle w:val="ExampleSource"/>
        </w:rPr>
        <w:t>[Elicited BR111017.009]</w:t>
      </w:r>
    </w:p>
    <w:tbl>
      <w:tblPr>
        <w:tblW w:w="5963" w:type="dxa"/>
        <w:tblCellMar>
          <w:left w:w="42" w:type="dxa"/>
          <w:right w:w="42" w:type="dxa"/>
        </w:tblCellMar>
        <w:tblLook w:val="01E0" w:firstRow="1" w:lastRow="1" w:firstColumn="1" w:lastColumn="1" w:noHBand="0" w:noVBand="0"/>
      </w:tblPr>
      <w:tblGrid>
        <w:gridCol w:w="709"/>
        <w:gridCol w:w="284"/>
        <w:gridCol w:w="718"/>
        <w:gridCol w:w="706"/>
        <w:gridCol w:w="777"/>
        <w:gridCol w:w="806"/>
        <w:gridCol w:w="595"/>
        <w:gridCol w:w="695"/>
        <w:gridCol w:w="673"/>
      </w:tblGrid>
      <w:tr w:rsidR="005C5F11" w:rsidRPr="00414A9C" w14:paraId="29F20BE0" w14:textId="77777777" w:rsidTr="00F555E0">
        <w:tc>
          <w:tcPr>
            <w:tcW w:w="709" w:type="dxa"/>
            <w:shd w:val="clear" w:color="auto" w:fill="auto"/>
          </w:tcPr>
          <w:p w14:paraId="5312447C" w14:textId="77777777" w:rsidR="005C5F11" w:rsidRPr="003A279B" w:rsidRDefault="005C5F11" w:rsidP="00F555E0">
            <w:pPr>
              <w:pStyle w:val="O0Nwnext"/>
            </w:pPr>
            <w:bookmarkStart w:id="2467" w:name="_Ref318901236"/>
            <w:bookmarkStart w:id="2468" w:name="_Ref338955289"/>
            <w:r>
              <w:t>(</w:t>
            </w:r>
            <w:fldSimple w:instr=" SEQ ( \* ARABIC \s 1 ">
              <w:r w:rsidR="00154D81">
                <w:rPr>
                  <w:noProof/>
                </w:rPr>
                <w:t>221</w:t>
              </w:r>
            </w:fldSimple>
            <w:bookmarkEnd w:id="2467"/>
            <w:r w:rsidRPr="00856563">
              <w:t>)</w:t>
            </w:r>
            <w:bookmarkEnd w:id="2468"/>
          </w:p>
        </w:tc>
        <w:tc>
          <w:tcPr>
            <w:tcW w:w="284" w:type="dxa"/>
            <w:shd w:val="clear" w:color="auto" w:fill="auto"/>
          </w:tcPr>
          <w:p w14:paraId="7EDA2B80" w14:textId="77777777" w:rsidR="005C5F11" w:rsidRPr="00940549" w:rsidRDefault="005C5F11" w:rsidP="00F555E0">
            <w:pPr>
              <w:pStyle w:val="Text"/>
            </w:pPr>
            <w:r w:rsidRPr="00940549">
              <w:t>*</w:t>
            </w:r>
          </w:p>
        </w:tc>
        <w:tc>
          <w:tcPr>
            <w:tcW w:w="718" w:type="dxa"/>
            <w:shd w:val="clear" w:color="auto" w:fill="auto"/>
          </w:tcPr>
          <w:p w14:paraId="12C3C144" w14:textId="77777777" w:rsidR="005C5F11" w:rsidRPr="006B4B5E" w:rsidRDefault="005C5F11" w:rsidP="00F555E0">
            <w:pPr>
              <w:pStyle w:val="Text"/>
              <w:rPr>
                <w:rStyle w:val="ChBlueBold"/>
              </w:rPr>
            </w:pPr>
            <w:r w:rsidRPr="006B4B5E">
              <w:rPr>
                <w:rStyle w:val="ChBlueBold"/>
              </w:rPr>
              <w:t>orang</w:t>
            </w:r>
          </w:p>
        </w:tc>
        <w:tc>
          <w:tcPr>
            <w:tcW w:w="706" w:type="dxa"/>
            <w:shd w:val="clear" w:color="auto" w:fill="auto"/>
          </w:tcPr>
          <w:p w14:paraId="7ADA199A" w14:textId="77777777" w:rsidR="005C5F11" w:rsidRPr="006B4B5E" w:rsidRDefault="005C5F11" w:rsidP="00F555E0">
            <w:pPr>
              <w:pStyle w:val="Text"/>
              <w:rPr>
                <w:rStyle w:val="ChBlueBold"/>
              </w:rPr>
            </w:pPr>
            <w:r w:rsidRPr="006B4B5E">
              <w:rPr>
                <w:rStyle w:val="ChBlueBold"/>
              </w:rPr>
              <w:t>itu</w:t>
            </w:r>
          </w:p>
        </w:tc>
        <w:tc>
          <w:tcPr>
            <w:tcW w:w="777" w:type="dxa"/>
            <w:shd w:val="clear" w:color="auto" w:fill="auto"/>
          </w:tcPr>
          <w:p w14:paraId="1C15293A" w14:textId="77777777" w:rsidR="005C5F11" w:rsidRPr="006B4B5E" w:rsidRDefault="005C5F11" w:rsidP="00F555E0">
            <w:pPr>
              <w:pStyle w:val="Text"/>
              <w:rPr>
                <w:rStyle w:val="ChBlueBold"/>
              </w:rPr>
            </w:pPr>
            <w:r w:rsidRPr="006B4B5E">
              <w:rPr>
                <w:rStyle w:val="ChBlueBold"/>
              </w:rPr>
              <w:t>ni</w:t>
            </w:r>
          </w:p>
        </w:tc>
        <w:tc>
          <w:tcPr>
            <w:tcW w:w="806" w:type="dxa"/>
            <w:shd w:val="clear" w:color="auto" w:fill="auto"/>
          </w:tcPr>
          <w:p w14:paraId="72DB4858" w14:textId="77777777" w:rsidR="005C5F11" w:rsidRPr="003A279B" w:rsidRDefault="005C5F11" w:rsidP="00F555E0">
            <w:pPr>
              <w:pStyle w:val="Text"/>
            </w:pPr>
            <w:r w:rsidRPr="003A279B">
              <w:t>percaya</w:t>
            </w:r>
          </w:p>
        </w:tc>
        <w:tc>
          <w:tcPr>
            <w:tcW w:w="595" w:type="dxa"/>
            <w:shd w:val="clear" w:color="auto" w:fill="auto"/>
          </w:tcPr>
          <w:p w14:paraId="61735399" w14:textId="77777777" w:rsidR="005C5F11" w:rsidRPr="003A279B" w:rsidRDefault="005C5F11" w:rsidP="00F555E0">
            <w:pPr>
              <w:pStyle w:val="Text"/>
            </w:pPr>
            <w:r w:rsidRPr="003A279B">
              <w:t>sama</w:t>
            </w:r>
          </w:p>
        </w:tc>
        <w:tc>
          <w:tcPr>
            <w:tcW w:w="695" w:type="dxa"/>
            <w:shd w:val="clear" w:color="auto" w:fill="auto"/>
          </w:tcPr>
          <w:p w14:paraId="205B09B2" w14:textId="3A3BDE5E" w:rsidR="005C5F11" w:rsidRPr="003A279B" w:rsidRDefault="005C5F11" w:rsidP="00F555E0">
            <w:pPr>
              <w:pStyle w:val="Text"/>
            </w:pPr>
            <w:r w:rsidRPr="003A279B">
              <w:t>Tuhan</w:t>
            </w:r>
            <w:r w:rsidR="004E7A51">
              <w:t>g</w:t>
            </w:r>
          </w:p>
        </w:tc>
        <w:tc>
          <w:tcPr>
            <w:tcW w:w="673" w:type="dxa"/>
            <w:shd w:val="clear" w:color="auto" w:fill="auto"/>
          </w:tcPr>
          <w:p w14:paraId="5F8FC7D4" w14:textId="77777777" w:rsidR="005C5F11" w:rsidRPr="003A279B" w:rsidRDefault="005C5F11" w:rsidP="00F555E0">
            <w:pPr>
              <w:pStyle w:val="Text"/>
            </w:pPr>
            <w:r w:rsidRPr="003A279B">
              <w:t>Yesus</w:t>
            </w:r>
          </w:p>
        </w:tc>
      </w:tr>
      <w:tr w:rsidR="005C5F11" w:rsidRPr="00AC23C4" w14:paraId="1DEEEF74" w14:textId="77777777" w:rsidTr="00F555E0">
        <w:tc>
          <w:tcPr>
            <w:tcW w:w="709" w:type="dxa"/>
            <w:shd w:val="clear" w:color="auto" w:fill="auto"/>
          </w:tcPr>
          <w:p w14:paraId="45BE4D84" w14:textId="77777777" w:rsidR="005C5F11" w:rsidRPr="003A279B" w:rsidRDefault="005C5F11" w:rsidP="00F555E0">
            <w:pPr>
              <w:pStyle w:val="GlossEng"/>
            </w:pPr>
          </w:p>
        </w:tc>
        <w:tc>
          <w:tcPr>
            <w:tcW w:w="284" w:type="dxa"/>
            <w:shd w:val="clear" w:color="auto" w:fill="auto"/>
          </w:tcPr>
          <w:p w14:paraId="30B0A32F" w14:textId="77777777" w:rsidR="005C5F11" w:rsidRPr="00940549" w:rsidRDefault="005C5F11" w:rsidP="00F555E0">
            <w:pPr>
              <w:pStyle w:val="GlossEng"/>
            </w:pPr>
          </w:p>
        </w:tc>
        <w:tc>
          <w:tcPr>
            <w:tcW w:w="718" w:type="dxa"/>
            <w:shd w:val="clear" w:color="auto" w:fill="auto"/>
          </w:tcPr>
          <w:p w14:paraId="037120F0" w14:textId="77777777" w:rsidR="005C5F11" w:rsidRPr="003A279B" w:rsidRDefault="005C5F11" w:rsidP="00F555E0">
            <w:pPr>
              <w:pStyle w:val="GlossEng"/>
            </w:pPr>
            <w:r w:rsidRPr="003A279B">
              <w:t>person</w:t>
            </w:r>
          </w:p>
        </w:tc>
        <w:tc>
          <w:tcPr>
            <w:tcW w:w="706" w:type="dxa"/>
            <w:shd w:val="clear" w:color="auto" w:fill="auto"/>
          </w:tcPr>
          <w:p w14:paraId="26094904" w14:textId="77777777" w:rsidR="005C5F11" w:rsidRPr="0099608C" w:rsidRDefault="005C5F11" w:rsidP="00F555E0">
            <w:pPr>
              <w:pStyle w:val="GlossEng"/>
              <w:rPr>
                <w:rStyle w:val="ChSmallCaps"/>
              </w:rPr>
            </w:pPr>
            <w:r w:rsidRPr="0099608C">
              <w:rPr>
                <w:rStyle w:val="ChSmallCaps"/>
              </w:rPr>
              <w:t>d.dist</w:t>
            </w:r>
          </w:p>
        </w:tc>
        <w:tc>
          <w:tcPr>
            <w:tcW w:w="777" w:type="dxa"/>
            <w:shd w:val="clear" w:color="auto" w:fill="auto"/>
          </w:tcPr>
          <w:p w14:paraId="4D42F046" w14:textId="77777777" w:rsidR="005C5F11" w:rsidRPr="0099608C" w:rsidRDefault="005C5F11" w:rsidP="00F555E0">
            <w:pPr>
              <w:pStyle w:val="GlossEng"/>
              <w:rPr>
                <w:rStyle w:val="ChSmallCaps"/>
              </w:rPr>
            </w:pPr>
            <w:r w:rsidRPr="0099608C">
              <w:rPr>
                <w:rStyle w:val="ChSmallCaps"/>
              </w:rPr>
              <w:t>d.prox</w:t>
            </w:r>
          </w:p>
        </w:tc>
        <w:tc>
          <w:tcPr>
            <w:tcW w:w="806" w:type="dxa"/>
            <w:shd w:val="clear" w:color="auto" w:fill="auto"/>
          </w:tcPr>
          <w:p w14:paraId="1C0894C2" w14:textId="77777777" w:rsidR="005C5F11" w:rsidRPr="003A279B" w:rsidRDefault="005C5F11" w:rsidP="00F555E0">
            <w:pPr>
              <w:pStyle w:val="GlossEng"/>
            </w:pPr>
            <w:r w:rsidRPr="003A279B">
              <w:t>trust</w:t>
            </w:r>
          </w:p>
        </w:tc>
        <w:tc>
          <w:tcPr>
            <w:tcW w:w="595" w:type="dxa"/>
            <w:shd w:val="clear" w:color="auto" w:fill="auto"/>
          </w:tcPr>
          <w:p w14:paraId="103F9C76" w14:textId="77777777" w:rsidR="005C5F11" w:rsidRPr="003A279B" w:rsidRDefault="005C5F11" w:rsidP="00F555E0">
            <w:pPr>
              <w:pStyle w:val="GlossEng"/>
            </w:pPr>
            <w:r w:rsidRPr="003A279B">
              <w:t>to</w:t>
            </w:r>
          </w:p>
        </w:tc>
        <w:tc>
          <w:tcPr>
            <w:tcW w:w="695" w:type="dxa"/>
            <w:shd w:val="clear" w:color="auto" w:fill="auto"/>
          </w:tcPr>
          <w:p w14:paraId="7362275E" w14:textId="77777777" w:rsidR="005C5F11" w:rsidRPr="003A279B" w:rsidRDefault="005C5F11" w:rsidP="00F555E0">
            <w:pPr>
              <w:pStyle w:val="GlossEng"/>
            </w:pPr>
            <w:r w:rsidRPr="003A279B">
              <w:t>God</w:t>
            </w:r>
          </w:p>
        </w:tc>
        <w:tc>
          <w:tcPr>
            <w:tcW w:w="673" w:type="dxa"/>
            <w:shd w:val="clear" w:color="auto" w:fill="auto"/>
          </w:tcPr>
          <w:p w14:paraId="178D2C73" w14:textId="77777777" w:rsidR="005C5F11" w:rsidRPr="003A279B" w:rsidRDefault="005C5F11" w:rsidP="00F555E0">
            <w:pPr>
              <w:pStyle w:val="GlossEng"/>
            </w:pPr>
            <w:r w:rsidRPr="003A279B">
              <w:t>Jesus</w:t>
            </w:r>
          </w:p>
        </w:tc>
      </w:tr>
    </w:tbl>
    <w:p w14:paraId="7264E70A" w14:textId="1BCB1A87" w:rsidR="005C5F11" w:rsidRDefault="005C5F11" w:rsidP="005C5F11">
      <w:pPr>
        <w:pStyle w:val="FreeTranslEng15pt"/>
      </w:pPr>
      <w:r>
        <w:t xml:space="preserve">Intended reading: </w:t>
      </w:r>
      <w:r w:rsidR="00B7093A">
        <w:t>‘</w:t>
      </w:r>
      <w:r>
        <w:rPr>
          <w:rStyle w:val="ChBlueBold"/>
        </w:rPr>
        <w:t>this</w:t>
      </w:r>
      <w:r w:rsidRPr="0036274F">
        <w:rPr>
          <w:rStyle w:val="ChBlueBold"/>
        </w:rPr>
        <w:t xml:space="preserve"> person </w:t>
      </w:r>
      <w:r>
        <w:rPr>
          <w:rStyle w:val="ChBlueBold"/>
        </w:rPr>
        <w:t>t</w:t>
      </w:r>
      <w:r w:rsidRPr="0036274F">
        <w:rPr>
          <w:rStyle w:val="ChBlueBold"/>
        </w:rPr>
        <w:t>here</w:t>
      </w:r>
      <w:r>
        <w:t xml:space="preserve"> believes in God Jesus</w:t>
      </w:r>
      <w:r w:rsidR="00B7093A">
        <w:t>’</w:t>
      </w:r>
      <w:r>
        <w:t xml:space="preserve"> </w:t>
      </w:r>
      <w:r w:rsidRPr="007F3789">
        <w:rPr>
          <w:rStyle w:val="ExampleSource"/>
        </w:rPr>
        <w:t>[Elicited BR111017.010]</w:t>
      </w:r>
    </w:p>
    <w:p w14:paraId="5F2A0B1A" w14:textId="77777777" w:rsidR="00130064" w:rsidRDefault="00130064" w:rsidP="00130064">
      <w:pPr>
        <w:pStyle w:val="Heading2"/>
      </w:pPr>
      <w:bookmarkStart w:id="2469" w:name="_Ref350501176"/>
      <w:bookmarkStart w:id="2470" w:name="_Toc353454786"/>
      <w:bookmarkStart w:id="2471" w:name="_Toc367531108"/>
      <w:bookmarkStart w:id="2472" w:name="_Toc440455605"/>
      <w:r>
        <w:t>Locatives</w:t>
      </w:r>
      <w:bookmarkEnd w:id="2469"/>
      <w:bookmarkEnd w:id="2470"/>
      <w:bookmarkEnd w:id="2471"/>
      <w:bookmarkEnd w:id="2472"/>
    </w:p>
    <w:p w14:paraId="6AF8C3AD" w14:textId="32A3A611" w:rsidR="00130064" w:rsidRDefault="00BE480F" w:rsidP="00BE480F">
      <w:pPr>
        <w:pStyle w:val="Body0000after"/>
      </w:pPr>
      <w:r>
        <w:t>Papuan Malay has a distance oriented</w:t>
      </w:r>
      <w:r w:rsidRPr="002E2B0D">
        <w:t xml:space="preserve"> </w:t>
      </w:r>
      <w:r>
        <w:t>three</w:t>
      </w:r>
      <w:r w:rsidRPr="00416619">
        <w:t>-term locative system</w:t>
      </w:r>
      <w:r>
        <w:t xml:space="preserve">: </w:t>
      </w:r>
      <w:r w:rsidRPr="00AB0E12">
        <w:t xml:space="preserve">proximal </w:t>
      </w:r>
      <w:r w:rsidRPr="00AB0E12">
        <w:rPr>
          <w:rStyle w:val="ChItalBold"/>
        </w:rPr>
        <w:t>sini</w:t>
      </w:r>
      <w:r w:rsidRPr="00AB0E12">
        <w:t xml:space="preserve"> </w:t>
      </w:r>
      <w:r w:rsidR="00B7093A">
        <w:t>‘</w:t>
      </w:r>
      <w:r w:rsidRPr="0099608C">
        <w:rPr>
          <w:rStyle w:val="ChSmallCaps"/>
        </w:rPr>
        <w:t>l.prox</w:t>
      </w:r>
      <w:r w:rsidR="00B7093A">
        <w:t>’</w:t>
      </w:r>
      <w:r w:rsidRPr="00AB0E12">
        <w:t xml:space="preserve">, medial </w:t>
      </w:r>
      <w:r w:rsidRPr="00AB0E12">
        <w:rPr>
          <w:rStyle w:val="ChItalBold"/>
        </w:rPr>
        <w:t>situ</w:t>
      </w:r>
      <w:r w:rsidRPr="00AB0E12">
        <w:t xml:space="preserve"> </w:t>
      </w:r>
      <w:r w:rsidR="00B7093A">
        <w:t>‘</w:t>
      </w:r>
      <w:r w:rsidRPr="0099608C">
        <w:rPr>
          <w:rStyle w:val="ChSmallCaps"/>
        </w:rPr>
        <w:t>l.med</w:t>
      </w:r>
      <w:r w:rsidR="00B7093A">
        <w:t>’</w:t>
      </w:r>
      <w:r w:rsidRPr="00AB0E12">
        <w:t xml:space="preserve">, and distal </w:t>
      </w:r>
      <w:r w:rsidRPr="00AB0E12">
        <w:rPr>
          <w:rStyle w:val="ChItalBold"/>
        </w:rPr>
        <w:t>sana</w:t>
      </w:r>
      <w:r w:rsidRPr="00AB0E12">
        <w:t xml:space="preserve"> </w:t>
      </w:r>
      <w:r w:rsidR="00B7093A">
        <w:t>‘</w:t>
      </w:r>
      <w:r w:rsidRPr="0099608C">
        <w:rPr>
          <w:rStyle w:val="ChSmallCaps"/>
        </w:rPr>
        <w:t>l.dist</w:t>
      </w:r>
      <w:r w:rsidR="00B7093A">
        <w:t>’</w:t>
      </w:r>
      <w:r>
        <w:t xml:space="preserve">. The locatives </w:t>
      </w:r>
      <w:r w:rsidR="00130064">
        <w:t xml:space="preserve">provide orientation to the hearer in the outside world and in the speech situation by signaling distance, both spatial and non-spatial. Hence, they are similar to the demonstratives. The </w:t>
      </w:r>
      <w:r w:rsidR="00130064" w:rsidRPr="00F832CD">
        <w:t>demonstratives</w:t>
      </w:r>
      <w:r w:rsidR="00130064">
        <w:t>, however,</w:t>
      </w:r>
      <w:r w:rsidR="00130064" w:rsidRPr="00F832CD">
        <w:t xml:space="preserve"> </w:t>
      </w:r>
      <w:r w:rsidR="00130064">
        <w:t>draw the hearer</w:t>
      </w:r>
      <w:r w:rsidR="00B7093A">
        <w:t>’</w:t>
      </w:r>
      <w:r w:rsidR="00130064">
        <w:t>s attention to specific entities in the discourse or surrounding situation. The locatives, by contrast, focus the hearer</w:t>
      </w:r>
      <w:r w:rsidR="00B7093A">
        <w:t>’</w:t>
      </w:r>
      <w:r w:rsidR="00130064">
        <w:t xml:space="preserve">s attention to the specific location of these entities and the relative distance of this location </w:t>
      </w:r>
      <w:r w:rsidR="00130064" w:rsidRPr="00EC32C7">
        <w:t>to the deictic center</w:t>
      </w:r>
      <w:r w:rsidR="00130064" w:rsidRPr="00051E4B">
        <w:t>.</w:t>
      </w:r>
    </w:p>
    <w:p w14:paraId="6477BEE1" w14:textId="21FA7AA8" w:rsidR="00130064" w:rsidRDefault="0047341E" w:rsidP="00574C01">
      <w:pPr>
        <w:pStyle w:val="Body0505after"/>
      </w:pPr>
      <w:r>
        <w:t xml:space="preserve">The </w:t>
      </w:r>
      <w:r w:rsidR="00130064">
        <w:t xml:space="preserve">distributional properties </w:t>
      </w:r>
      <w:r>
        <w:t xml:space="preserve">of the locatives </w:t>
      </w:r>
      <w:r w:rsidR="00130064">
        <w:t>are as follows:</w:t>
      </w:r>
    </w:p>
    <w:p w14:paraId="60E2A177" w14:textId="77777777" w:rsidR="00130064" w:rsidRDefault="00130064" w:rsidP="006D26B6">
      <w:pPr>
        <w:pStyle w:val="I0Indented"/>
        <w:numPr>
          <w:ilvl w:val="0"/>
          <w:numId w:val="83"/>
        </w:numPr>
        <w:ind w:left="1134" w:hanging="567"/>
      </w:pPr>
      <w:r>
        <w:t>Substitution for noun phrases embedded in prepositional phrases (pronominal uses)</w:t>
      </w:r>
      <w:r w:rsidRPr="004B6C71">
        <w:t xml:space="preserve"> </w:t>
      </w:r>
      <w:r>
        <w:t>(</w:t>
      </w:r>
      <w:r w:rsidRPr="00674BB1">
        <w:t>§</w:t>
      </w:r>
      <w:r w:rsidR="000266C2">
        <w:fldChar w:fldCharType="begin"/>
      </w:r>
      <w:r w:rsidR="000266C2">
        <w:instrText xml:space="preserve"> REF _Ref350501723 \w \h </w:instrText>
      </w:r>
      <w:r w:rsidR="000266C2">
        <w:fldChar w:fldCharType="separate"/>
      </w:r>
      <w:r w:rsidR="00154D81">
        <w:rPr>
          <w:cs/>
        </w:rPr>
        <w:t>‎</w:t>
      </w:r>
      <w:r w:rsidR="00154D81">
        <w:t>5.7.1</w:t>
      </w:r>
      <w:r w:rsidR="000266C2">
        <w:fldChar w:fldCharType="end"/>
      </w:r>
      <w:r>
        <w:t>)</w:t>
      </w:r>
      <w:r w:rsidR="000266C2">
        <w:t>.</w:t>
      </w:r>
    </w:p>
    <w:p w14:paraId="7159495D" w14:textId="77777777" w:rsidR="00130064" w:rsidRDefault="00130064" w:rsidP="006D26B6">
      <w:pPr>
        <w:pStyle w:val="I0Indented"/>
        <w:numPr>
          <w:ilvl w:val="0"/>
          <w:numId w:val="83"/>
        </w:numPr>
        <w:ind w:left="1134" w:hanging="567"/>
      </w:pPr>
      <w:r>
        <w:t>Modification with demonstratives or relative clauses (pronominal uses)</w:t>
      </w:r>
      <w:r w:rsidRPr="004B6C71">
        <w:t xml:space="preserve"> </w:t>
      </w:r>
      <w:r>
        <w:t>(</w:t>
      </w:r>
      <w:r w:rsidRPr="00674BB1">
        <w:t>§</w:t>
      </w:r>
      <w:r w:rsidR="000266C2">
        <w:fldChar w:fldCharType="begin"/>
      </w:r>
      <w:r w:rsidR="000266C2">
        <w:instrText xml:space="preserve"> REF _Ref350501723 \w \h </w:instrText>
      </w:r>
      <w:r w:rsidR="000266C2">
        <w:fldChar w:fldCharType="separate"/>
      </w:r>
      <w:r w:rsidR="00154D81">
        <w:rPr>
          <w:cs/>
        </w:rPr>
        <w:t>‎</w:t>
      </w:r>
      <w:r w:rsidR="00154D81">
        <w:t>5.7.1</w:t>
      </w:r>
      <w:r w:rsidR="000266C2">
        <w:fldChar w:fldCharType="end"/>
      </w:r>
      <w:r>
        <w:t>)</w:t>
      </w:r>
      <w:r w:rsidR="000266C2">
        <w:t>.</w:t>
      </w:r>
    </w:p>
    <w:p w14:paraId="09606DA6" w14:textId="77777777" w:rsidR="00130064" w:rsidRDefault="00130064" w:rsidP="006D26B6">
      <w:pPr>
        <w:pStyle w:val="I05I"/>
        <w:numPr>
          <w:ilvl w:val="0"/>
          <w:numId w:val="83"/>
        </w:numPr>
        <w:ind w:left="1134" w:hanging="567"/>
      </w:pPr>
      <w:r>
        <w:t>Co-occurrence with noun phrases (adnominal uses)</w:t>
      </w:r>
      <w:r w:rsidR="005C6FAF">
        <w:t xml:space="preserve">: </w:t>
      </w:r>
      <w:r w:rsidR="005C6FAF" w:rsidRPr="0099608C">
        <w:rPr>
          <w:rStyle w:val="ChSmallCaps"/>
        </w:rPr>
        <w:t>n</w:t>
      </w:r>
      <w:r w:rsidR="005C6FAF" w:rsidRPr="00424429">
        <w:t>/</w:t>
      </w:r>
      <w:r w:rsidR="005C6FAF" w:rsidRPr="0099608C">
        <w:rPr>
          <w:rStyle w:val="ChSmallCaps"/>
        </w:rPr>
        <w:t>np</w:t>
      </w:r>
      <w:r w:rsidR="005C6FAF" w:rsidRPr="00D32413">
        <w:t xml:space="preserve"> </w:t>
      </w:r>
      <w:r w:rsidR="005C6FAF">
        <w:rPr>
          <w:rStyle w:val="ChSmallCaps"/>
        </w:rPr>
        <w:t>loc</w:t>
      </w:r>
      <w:r w:rsidRPr="004B6C71">
        <w:t xml:space="preserve"> </w:t>
      </w:r>
      <w:r>
        <w:t>(</w:t>
      </w:r>
      <w:r w:rsidRPr="00674BB1">
        <w:t>§</w:t>
      </w:r>
      <w:r w:rsidR="000266C2">
        <w:fldChar w:fldCharType="begin"/>
      </w:r>
      <w:r w:rsidR="000266C2">
        <w:instrText xml:space="preserve"> REF _Ref350501726 \w \h </w:instrText>
      </w:r>
      <w:r w:rsidR="000266C2">
        <w:fldChar w:fldCharType="separate"/>
      </w:r>
      <w:r w:rsidR="00154D81">
        <w:rPr>
          <w:cs/>
        </w:rPr>
        <w:t>‎</w:t>
      </w:r>
      <w:r w:rsidR="00154D81">
        <w:t>5.7.2</w:t>
      </w:r>
      <w:r w:rsidR="000266C2">
        <w:fldChar w:fldCharType="end"/>
      </w:r>
      <w:r>
        <w:t>)</w:t>
      </w:r>
      <w:r w:rsidR="000266C2">
        <w:t>.</w:t>
      </w:r>
    </w:p>
    <w:p w14:paraId="535B2C54" w14:textId="2DB473ED" w:rsidR="00130064" w:rsidRPr="000E20F4" w:rsidRDefault="00130064" w:rsidP="003A61D1">
      <w:pPr>
        <w:pStyle w:val="Body0005after"/>
      </w:pPr>
      <w:r w:rsidRPr="000E20F4">
        <w:t>Locatives are distinct from other word classes such as personal pronouns (§</w:t>
      </w:r>
      <w:r w:rsidR="003A61D1">
        <w:fldChar w:fldCharType="begin"/>
      </w:r>
      <w:r w:rsidR="003A61D1">
        <w:instrText xml:space="preserve"> REF _Ref351641095 \w \h </w:instrText>
      </w:r>
      <w:r w:rsidR="003A61D1">
        <w:fldChar w:fldCharType="separate"/>
      </w:r>
      <w:r w:rsidR="00154D81">
        <w:rPr>
          <w:cs/>
        </w:rPr>
        <w:t>‎</w:t>
      </w:r>
      <w:r w:rsidR="00154D81">
        <w:t>5.5</w:t>
      </w:r>
      <w:r w:rsidR="003A61D1">
        <w:fldChar w:fldCharType="end"/>
      </w:r>
      <w:r w:rsidRPr="000E20F4">
        <w:t>) or demonstratives (§</w:t>
      </w:r>
      <w:r w:rsidRPr="000E20F4">
        <w:fldChar w:fldCharType="begin"/>
      </w:r>
      <w:r w:rsidRPr="000E20F4">
        <w:instrText xml:space="preserve"> REF _Ref350501736 \w \h </w:instrText>
      </w:r>
      <w:r w:rsidRPr="000E20F4">
        <w:fldChar w:fldCharType="separate"/>
      </w:r>
      <w:r w:rsidR="00154D81">
        <w:rPr>
          <w:cs/>
        </w:rPr>
        <w:t>‎</w:t>
      </w:r>
      <w:r w:rsidR="00154D81">
        <w:t>5.6</w:t>
      </w:r>
      <w:r w:rsidRPr="000E20F4">
        <w:fldChar w:fldCharType="end"/>
      </w:r>
      <w:r w:rsidRPr="000E20F4">
        <w:t>) in terms of the following syntactic properties:</w:t>
      </w:r>
    </w:p>
    <w:p w14:paraId="6BC0871A" w14:textId="447AB74E" w:rsidR="00130064" w:rsidRPr="000E20F4" w:rsidRDefault="00130064" w:rsidP="006D26B6">
      <w:pPr>
        <w:pStyle w:val="I0Indented"/>
        <w:numPr>
          <w:ilvl w:val="0"/>
          <w:numId w:val="84"/>
        </w:numPr>
        <w:ind w:left="1134" w:hanging="567"/>
      </w:pPr>
      <w:r w:rsidRPr="000E20F4">
        <w:t xml:space="preserve">They only occur in prepositional phrases; that is, they </w:t>
      </w:r>
      <w:r w:rsidR="008D5AE2">
        <w:t xml:space="preserve">are </w:t>
      </w:r>
      <w:r w:rsidR="007C6557">
        <w:t>unattested</w:t>
      </w:r>
      <w:r w:rsidR="008D5AE2" w:rsidRPr="000E20F4">
        <w:t xml:space="preserve"> </w:t>
      </w:r>
      <w:r w:rsidRPr="000E20F4">
        <w:t>as nominal heads in unembedded noun phrases.</w:t>
      </w:r>
    </w:p>
    <w:p w14:paraId="540BE28F" w14:textId="77777777" w:rsidR="00130064" w:rsidRPr="000E20F4" w:rsidRDefault="00130064" w:rsidP="006D26B6">
      <w:pPr>
        <w:pStyle w:val="I0Indented"/>
        <w:numPr>
          <w:ilvl w:val="0"/>
          <w:numId w:val="84"/>
        </w:numPr>
        <w:ind w:left="1134" w:hanging="567"/>
      </w:pPr>
      <w:r w:rsidRPr="000E20F4">
        <w:t>They can be modified with adnominally used demonstratives and relatives clauses, but with no other adnominal modifier; hence, locatives cannot be stacked.</w:t>
      </w:r>
    </w:p>
    <w:p w14:paraId="66FF7A5D" w14:textId="7BFFF743" w:rsidR="00130064" w:rsidRPr="000E20F4" w:rsidRDefault="00130064" w:rsidP="006D26B6">
      <w:pPr>
        <w:pStyle w:val="I05I"/>
        <w:numPr>
          <w:ilvl w:val="0"/>
          <w:numId w:val="84"/>
        </w:numPr>
        <w:ind w:left="1134" w:hanging="567"/>
      </w:pPr>
      <w:r w:rsidRPr="000E20F4">
        <w:t xml:space="preserve">They </w:t>
      </w:r>
      <w:r w:rsidR="008D5AE2">
        <w:t xml:space="preserve">are </w:t>
      </w:r>
      <w:r w:rsidR="007C6557">
        <w:t>unattested</w:t>
      </w:r>
      <w:r w:rsidR="008D5AE2" w:rsidRPr="000E20F4">
        <w:t xml:space="preserve"> </w:t>
      </w:r>
      <w:r w:rsidRPr="000E20F4">
        <w:t>in adnominal possessive constructions as possessor or as possessum.</w:t>
      </w:r>
    </w:p>
    <w:p w14:paraId="720629A2" w14:textId="77777777" w:rsidR="00130064" w:rsidRDefault="00130064" w:rsidP="00130064">
      <w:pPr>
        <w:pStyle w:val="Body0015after"/>
      </w:pPr>
      <w:r>
        <w:t>The pronominal uses of the locatives are discussed in §</w:t>
      </w:r>
      <w:r>
        <w:fldChar w:fldCharType="begin"/>
      </w:r>
      <w:r>
        <w:instrText xml:space="preserve"> REF _Ref350501723 \w \h </w:instrText>
      </w:r>
      <w:r>
        <w:fldChar w:fldCharType="separate"/>
      </w:r>
      <w:r w:rsidR="00154D81">
        <w:rPr>
          <w:cs/>
        </w:rPr>
        <w:t>‎</w:t>
      </w:r>
      <w:r w:rsidR="00154D81">
        <w:t>5.7.1</w:t>
      </w:r>
      <w:r>
        <w:fldChar w:fldCharType="end"/>
      </w:r>
      <w:r>
        <w:t xml:space="preserve"> and their adnominal uses in §</w:t>
      </w:r>
      <w:r>
        <w:fldChar w:fldCharType="begin"/>
      </w:r>
      <w:r>
        <w:instrText xml:space="preserve"> REF _Ref350501726 \w \h </w:instrText>
      </w:r>
      <w:r>
        <w:fldChar w:fldCharType="separate"/>
      </w:r>
      <w:r w:rsidR="00154D81">
        <w:rPr>
          <w:cs/>
        </w:rPr>
        <w:t>‎</w:t>
      </w:r>
      <w:r w:rsidR="00154D81">
        <w:t>5.7.2</w:t>
      </w:r>
      <w:r>
        <w:fldChar w:fldCharType="end"/>
      </w:r>
      <w:r>
        <w:t xml:space="preserve">. Generally speaking, the pronominally used locatives provide additional information about the location of an entity, information non-essential for its identification. Adnominally used locatives, by contrast, limit the referential scope of their head nominals and thereby assist in the identification of their referents. A full discussion of the Papuan Malay locatives is found in </w:t>
      </w:r>
      <w:r w:rsidR="000266C2" w:rsidRPr="00674BB1">
        <w:t>§</w:t>
      </w:r>
      <w:r w:rsidR="000266C2">
        <w:fldChar w:fldCharType="begin"/>
      </w:r>
      <w:r w:rsidR="000266C2">
        <w:instrText xml:space="preserve"> REF _Ref322435478 \w \h </w:instrText>
      </w:r>
      <w:r w:rsidR="000266C2">
        <w:fldChar w:fldCharType="separate"/>
      </w:r>
      <w:r w:rsidR="00154D81">
        <w:rPr>
          <w:cs/>
        </w:rPr>
        <w:t>‎</w:t>
      </w:r>
      <w:r w:rsidR="00154D81">
        <w:t>7.2</w:t>
      </w:r>
      <w:r w:rsidR="000266C2">
        <w:fldChar w:fldCharType="end"/>
      </w:r>
      <w:r>
        <w:t>.</w:t>
      </w:r>
    </w:p>
    <w:p w14:paraId="7178229C" w14:textId="77777777" w:rsidR="00130064" w:rsidRDefault="00130064" w:rsidP="00130064">
      <w:pPr>
        <w:pStyle w:val="Heading3"/>
      </w:pPr>
      <w:bookmarkStart w:id="2473" w:name="_Ref350501723"/>
      <w:bookmarkStart w:id="2474" w:name="_Toc367531109"/>
      <w:bookmarkStart w:id="2475" w:name="_Toc440455606"/>
      <w:r>
        <w:t>Pronominal uses</w:t>
      </w:r>
      <w:bookmarkEnd w:id="2473"/>
      <w:bookmarkEnd w:id="2474"/>
      <w:bookmarkEnd w:id="2475"/>
    </w:p>
    <w:p w14:paraId="28D4B721" w14:textId="4F209F2B" w:rsidR="00E46A2F" w:rsidRDefault="00130064" w:rsidP="00574C01">
      <w:pPr>
        <w:pStyle w:val="Body0005after"/>
      </w:pPr>
      <w:r w:rsidRPr="001C1A78">
        <w:t xml:space="preserve">In their pronominal uses the locatives substitute or stand for noun phrases, as illustrated with the four elicited contrastive examples in </w:t>
      </w:r>
      <w:r>
        <w:fldChar w:fldCharType="begin"/>
      </w:r>
      <w:r>
        <w:instrText xml:space="preserve"> REF _Ref339637288 \h </w:instrText>
      </w:r>
      <w:r>
        <w:fldChar w:fldCharType="separate"/>
      </w:r>
      <w:r w:rsidR="00154D81" w:rsidRPr="00F129D3">
        <w:t>(</w:t>
      </w:r>
      <w:r w:rsidR="00154D81">
        <w:rPr>
          <w:noProof/>
        </w:rPr>
        <w:t>222</w:t>
      </w:r>
      <w:r w:rsidR="00154D81" w:rsidRPr="00F129D3">
        <w:t>)</w:t>
      </w:r>
      <w:r>
        <w:fldChar w:fldCharType="end"/>
      </w:r>
      <w:r w:rsidRPr="001C1A78">
        <w:t xml:space="preserve">. Distal </w:t>
      </w:r>
      <w:r w:rsidRPr="001C1A78">
        <w:rPr>
          <w:rStyle w:val="ChItalBold"/>
        </w:rPr>
        <w:t>sana</w:t>
      </w:r>
      <w:r w:rsidRPr="001C1A78">
        <w:t xml:space="preserve"> </w:t>
      </w:r>
      <w:r w:rsidR="00B7093A">
        <w:t>‘</w:t>
      </w:r>
      <w:r w:rsidRPr="0099608C">
        <w:rPr>
          <w:rStyle w:val="ChSmallCaps"/>
        </w:rPr>
        <w:t>l.dist</w:t>
      </w:r>
      <w:r w:rsidR="00B7093A">
        <w:t>’</w:t>
      </w:r>
      <w:r w:rsidRPr="001C1A78">
        <w:t xml:space="preserve"> in </w:t>
      </w:r>
      <w:r w:rsidRPr="001C1A78">
        <w:fldChar w:fldCharType="begin"/>
      </w:r>
      <w:r w:rsidRPr="001C1A78">
        <w:instrText xml:space="preserve"> REF _Ref319487134 \h </w:instrText>
      </w:r>
      <w:r>
        <w:instrText xml:space="preserve"> \* MERGEFORMAT </w:instrText>
      </w:r>
      <w:r w:rsidRPr="001C1A78">
        <w:fldChar w:fldCharType="separate"/>
      </w:r>
      <w:r w:rsidR="00154D81" w:rsidRPr="00F129D3">
        <w:t>(</w:t>
      </w:r>
      <w:r w:rsidR="00154D81">
        <w:t>222</w:t>
      </w:r>
      <w:r w:rsidRPr="001C1A78">
        <w:fldChar w:fldCharType="end"/>
      </w:r>
      <w:r w:rsidRPr="001C1A78">
        <w:fldChar w:fldCharType="begin"/>
      </w:r>
      <w:r w:rsidRPr="001C1A78">
        <w:instrText xml:space="preserve"> REF _Ref255574651 \n \h </w:instrText>
      </w:r>
      <w:r>
        <w:instrText xml:space="preserve"> \* MERGEFORMAT </w:instrText>
      </w:r>
      <w:r w:rsidRPr="001C1A78">
        <w:fldChar w:fldCharType="separate"/>
      </w:r>
      <w:r w:rsidR="00154D81">
        <w:rPr>
          <w:cs/>
        </w:rPr>
        <w:t>‎</w:t>
      </w:r>
      <w:r w:rsidR="00154D81">
        <w:t>b</w:t>
      </w:r>
      <w:r w:rsidRPr="001C1A78">
        <w:fldChar w:fldCharType="end"/>
      </w:r>
      <w:r w:rsidRPr="001C1A78">
        <w:t xml:space="preserve">) substitutes for the noun phrase </w:t>
      </w:r>
      <w:r w:rsidRPr="001C1A78">
        <w:rPr>
          <w:rStyle w:val="ChItalBold"/>
        </w:rPr>
        <w:t>ruma yang paling di bawa itu</w:t>
      </w:r>
      <w:r w:rsidRPr="001C1A78">
        <w:t xml:space="preserve"> </w:t>
      </w:r>
      <w:r w:rsidR="00B7093A">
        <w:t>‘</w:t>
      </w:r>
      <w:r w:rsidRPr="001C1A78">
        <w:t>that house that</w:t>
      </w:r>
      <w:r w:rsidR="00B7093A">
        <w:t>’</w:t>
      </w:r>
      <w:r w:rsidRPr="001C1A78">
        <w:t>s the furthest down</w:t>
      </w:r>
      <w:r w:rsidR="00B7093A">
        <w:t>’</w:t>
      </w:r>
      <w:r w:rsidRPr="001C1A78">
        <w:t xml:space="preserve"> in </w:t>
      </w:r>
      <w:r w:rsidRPr="001C1A78">
        <w:fldChar w:fldCharType="begin"/>
      </w:r>
      <w:r w:rsidRPr="001C1A78">
        <w:instrText xml:space="preserve"> REF _Ref319487134 \h </w:instrText>
      </w:r>
      <w:r>
        <w:instrText xml:space="preserve"> \* MERGEFORMAT </w:instrText>
      </w:r>
      <w:r w:rsidRPr="001C1A78">
        <w:fldChar w:fldCharType="separate"/>
      </w:r>
      <w:r w:rsidR="00154D81" w:rsidRPr="00F129D3">
        <w:t>(</w:t>
      </w:r>
      <w:r w:rsidR="00154D81">
        <w:t>222</w:t>
      </w:r>
      <w:r w:rsidRPr="001C1A78">
        <w:fldChar w:fldCharType="end"/>
      </w:r>
      <w:r w:rsidRPr="001C1A78">
        <w:fldChar w:fldCharType="begin"/>
      </w:r>
      <w:r w:rsidRPr="001C1A78">
        <w:instrText xml:space="preserve"> REF _Ref319487158 \n \h </w:instrText>
      </w:r>
      <w:r>
        <w:instrText xml:space="preserve"> \* MERGEFORMAT </w:instrText>
      </w:r>
      <w:r w:rsidRPr="001C1A78">
        <w:fldChar w:fldCharType="separate"/>
      </w:r>
      <w:r w:rsidR="00154D81">
        <w:rPr>
          <w:cs/>
        </w:rPr>
        <w:t>‎</w:t>
      </w:r>
      <w:r w:rsidR="00154D81">
        <w:t>a</w:t>
      </w:r>
      <w:r w:rsidRPr="001C1A78">
        <w:fldChar w:fldCharType="end"/>
      </w:r>
      <w:r w:rsidRPr="001C1A78">
        <w:t xml:space="preserve">). The ungrammatical </w:t>
      </w:r>
      <w:r w:rsidR="00096C05">
        <w:t>construction</w:t>
      </w:r>
      <w:r w:rsidRPr="001C1A78">
        <w:t xml:space="preserve"> in </w:t>
      </w:r>
      <w:r w:rsidRPr="001C1A78">
        <w:fldChar w:fldCharType="begin"/>
      </w:r>
      <w:r w:rsidRPr="001C1A78">
        <w:instrText xml:space="preserve"> REF _Ref319487134 \h </w:instrText>
      </w:r>
      <w:r>
        <w:instrText xml:space="preserve"> \* MERGEFORMAT </w:instrText>
      </w:r>
      <w:r w:rsidRPr="001C1A78">
        <w:fldChar w:fldCharType="separate"/>
      </w:r>
      <w:r w:rsidR="00154D81" w:rsidRPr="00F129D3">
        <w:t>(</w:t>
      </w:r>
      <w:r w:rsidR="00154D81">
        <w:t>222</w:t>
      </w:r>
      <w:r w:rsidRPr="001C1A78">
        <w:fldChar w:fldCharType="end"/>
      </w:r>
      <w:r w:rsidRPr="001C1A78">
        <w:fldChar w:fldCharType="begin"/>
      </w:r>
      <w:r w:rsidRPr="001C1A78">
        <w:instrText xml:space="preserve"> REF _Ref319487162 \n \h </w:instrText>
      </w:r>
      <w:r>
        <w:instrText xml:space="preserve"> \* MERGEFORMAT </w:instrText>
      </w:r>
      <w:r w:rsidRPr="001C1A78">
        <w:fldChar w:fldCharType="separate"/>
      </w:r>
      <w:r w:rsidR="00154D81">
        <w:rPr>
          <w:cs/>
        </w:rPr>
        <w:t>‎</w:t>
      </w:r>
      <w:r w:rsidR="00154D81">
        <w:t>c</w:t>
      </w:r>
      <w:r w:rsidRPr="001C1A78">
        <w:fldChar w:fldCharType="end"/>
      </w:r>
      <w:r w:rsidRPr="001C1A78">
        <w:t>) show</w:t>
      </w:r>
      <w:r w:rsidR="00E46A2F">
        <w:t>s</w:t>
      </w:r>
      <w:r w:rsidRPr="001C1A78">
        <w:t xml:space="preserve"> that the locative replaces the entire noun phrase and not only its nominal head </w:t>
      </w:r>
      <w:r w:rsidRPr="001C1A78">
        <w:rPr>
          <w:rStyle w:val="ChItalBold"/>
        </w:rPr>
        <w:t>ruma</w:t>
      </w:r>
      <w:r w:rsidRPr="001C1A78">
        <w:t xml:space="preserve"> </w:t>
      </w:r>
      <w:r w:rsidR="00B7093A">
        <w:t>‘</w:t>
      </w:r>
      <w:r w:rsidRPr="001C1A78">
        <w:t>house</w:t>
      </w:r>
      <w:r w:rsidR="00B7093A">
        <w:t>’</w:t>
      </w:r>
      <w:r w:rsidRPr="001C1A78">
        <w:t>.</w:t>
      </w:r>
    </w:p>
    <w:p w14:paraId="03823B98" w14:textId="77777777" w:rsidR="00130064" w:rsidRDefault="00130064" w:rsidP="00130064">
      <w:pPr>
        <w:pStyle w:val="ExampleTitle"/>
      </w:pPr>
      <w:r>
        <w:t>Pronominal uses: Substitution for noun phrases</w:t>
      </w:r>
    </w:p>
    <w:tbl>
      <w:tblPr>
        <w:tblW w:w="6567" w:type="dxa"/>
        <w:tblCellMar>
          <w:left w:w="42" w:type="dxa"/>
          <w:right w:w="42" w:type="dxa"/>
        </w:tblCellMar>
        <w:tblLook w:val="01E0" w:firstRow="1" w:lastRow="1" w:firstColumn="1" w:lastColumn="1" w:noHBand="0" w:noVBand="0"/>
      </w:tblPr>
      <w:tblGrid>
        <w:gridCol w:w="709"/>
        <w:gridCol w:w="425"/>
        <w:gridCol w:w="489"/>
        <w:gridCol w:w="740"/>
        <w:gridCol w:w="360"/>
        <w:gridCol w:w="651"/>
        <w:gridCol w:w="596"/>
        <w:gridCol w:w="780"/>
        <w:gridCol w:w="360"/>
        <w:gridCol w:w="751"/>
        <w:gridCol w:w="706"/>
      </w:tblGrid>
      <w:tr w:rsidR="00AC23C4" w:rsidRPr="003D5284" w14:paraId="2B7EF942" w14:textId="77777777" w:rsidTr="00AC23C4">
        <w:tc>
          <w:tcPr>
            <w:tcW w:w="709" w:type="dxa"/>
            <w:shd w:val="clear" w:color="auto" w:fill="auto"/>
          </w:tcPr>
          <w:p w14:paraId="3634D816" w14:textId="77777777" w:rsidR="00130064" w:rsidRPr="00F129D3" w:rsidRDefault="00130064" w:rsidP="00130064">
            <w:pPr>
              <w:pStyle w:val="Text"/>
            </w:pPr>
            <w:bookmarkStart w:id="2476" w:name="_Ref319487134"/>
            <w:bookmarkStart w:id="2477" w:name="_Ref339637288"/>
            <w:r w:rsidRPr="00F129D3">
              <w:t>(</w:t>
            </w:r>
            <w:fldSimple w:instr=" SEQ ( \* ARABIC \s 1 ">
              <w:r w:rsidR="00154D81">
                <w:rPr>
                  <w:noProof/>
                </w:rPr>
                <w:t>222</w:t>
              </w:r>
            </w:fldSimple>
            <w:bookmarkEnd w:id="2476"/>
            <w:r w:rsidRPr="00F129D3">
              <w:t>)</w:t>
            </w:r>
            <w:bookmarkEnd w:id="2477"/>
          </w:p>
        </w:tc>
        <w:bookmarkStart w:id="2478" w:name="_Ref319487158"/>
        <w:bookmarkEnd w:id="2478"/>
        <w:tc>
          <w:tcPr>
            <w:tcW w:w="425" w:type="dxa"/>
            <w:shd w:val="clear" w:color="auto" w:fill="auto"/>
          </w:tcPr>
          <w:p w14:paraId="2452A1BB" w14:textId="77777777" w:rsidR="00130064" w:rsidRPr="00F129D3" w:rsidRDefault="00130064" w:rsidP="00130064">
            <w:pPr>
              <w:pStyle w:val="Text"/>
            </w:pPr>
            <w:r w:rsidRPr="00F129D3">
              <w:fldChar w:fldCharType="begin"/>
            </w:r>
            <w:r w:rsidRPr="00F129D3">
              <w:instrText xml:space="preserve"> LISTNUM  NumberDefault \l 8 \s 1 </w:instrText>
            </w:r>
            <w:r w:rsidRPr="00F129D3">
              <w:fldChar w:fldCharType="end">
                <w:numberingChange w:id="2479" w:author="Angela Kluge" w:date="2014-02-08T11:40:00Z" w:original="a."/>
              </w:fldChar>
            </w:r>
          </w:p>
        </w:tc>
        <w:tc>
          <w:tcPr>
            <w:tcW w:w="489" w:type="dxa"/>
            <w:shd w:val="clear" w:color="auto" w:fill="auto"/>
          </w:tcPr>
          <w:p w14:paraId="11133F54" w14:textId="77777777" w:rsidR="00130064" w:rsidRPr="00F129D3" w:rsidRDefault="00130064" w:rsidP="00130064">
            <w:pPr>
              <w:pStyle w:val="Text"/>
            </w:pPr>
            <w:r w:rsidRPr="00F129D3">
              <w:t>sa</w:t>
            </w:r>
          </w:p>
        </w:tc>
        <w:tc>
          <w:tcPr>
            <w:tcW w:w="740" w:type="dxa"/>
            <w:shd w:val="clear" w:color="auto" w:fill="auto"/>
          </w:tcPr>
          <w:p w14:paraId="2A713C6E" w14:textId="77777777" w:rsidR="00130064" w:rsidRPr="00F129D3" w:rsidRDefault="00130064" w:rsidP="00130064">
            <w:pPr>
              <w:pStyle w:val="Text"/>
            </w:pPr>
            <w:r w:rsidRPr="00F129D3">
              <w:t>tinggal</w:t>
            </w:r>
          </w:p>
        </w:tc>
        <w:tc>
          <w:tcPr>
            <w:tcW w:w="360" w:type="dxa"/>
            <w:shd w:val="clear" w:color="auto" w:fill="auto"/>
          </w:tcPr>
          <w:p w14:paraId="5528034E" w14:textId="77777777" w:rsidR="00130064" w:rsidRPr="00F129D3" w:rsidRDefault="00130064" w:rsidP="00130064">
            <w:pPr>
              <w:pStyle w:val="Text"/>
            </w:pPr>
            <w:r w:rsidRPr="00F129D3">
              <w:t>di</w:t>
            </w:r>
          </w:p>
        </w:tc>
        <w:tc>
          <w:tcPr>
            <w:tcW w:w="651" w:type="dxa"/>
            <w:shd w:val="clear" w:color="auto" w:fill="auto"/>
          </w:tcPr>
          <w:p w14:paraId="7B139BC7" w14:textId="77777777" w:rsidR="00130064" w:rsidRPr="00F129D3" w:rsidRDefault="00130064" w:rsidP="00130064">
            <w:pPr>
              <w:pStyle w:val="Text"/>
              <w:rPr>
                <w:rStyle w:val="ChBlueBold"/>
              </w:rPr>
            </w:pPr>
            <w:r w:rsidRPr="00F129D3">
              <w:rPr>
                <w:rStyle w:val="ChBlueBold"/>
              </w:rPr>
              <w:t>ruma</w:t>
            </w:r>
          </w:p>
        </w:tc>
        <w:tc>
          <w:tcPr>
            <w:tcW w:w="596" w:type="dxa"/>
            <w:shd w:val="clear" w:color="auto" w:fill="auto"/>
          </w:tcPr>
          <w:p w14:paraId="3A4C1655" w14:textId="77777777" w:rsidR="00130064" w:rsidRPr="00F129D3" w:rsidRDefault="00130064" w:rsidP="00130064">
            <w:pPr>
              <w:pStyle w:val="Text"/>
              <w:rPr>
                <w:rStyle w:val="ChBlueBold"/>
              </w:rPr>
            </w:pPr>
            <w:r w:rsidRPr="00F129D3">
              <w:rPr>
                <w:rStyle w:val="ChBlueBold"/>
              </w:rPr>
              <w:t>yang</w:t>
            </w:r>
          </w:p>
        </w:tc>
        <w:tc>
          <w:tcPr>
            <w:tcW w:w="780" w:type="dxa"/>
            <w:shd w:val="clear" w:color="auto" w:fill="auto"/>
          </w:tcPr>
          <w:p w14:paraId="14018A3B" w14:textId="77777777" w:rsidR="00130064" w:rsidRPr="00F129D3" w:rsidRDefault="00130064" w:rsidP="00130064">
            <w:pPr>
              <w:pStyle w:val="Text"/>
              <w:rPr>
                <w:rStyle w:val="ChBlueBold"/>
              </w:rPr>
            </w:pPr>
            <w:r w:rsidRPr="00F129D3">
              <w:rPr>
                <w:rStyle w:val="ChBlueBold"/>
              </w:rPr>
              <w:t>paling</w:t>
            </w:r>
          </w:p>
        </w:tc>
        <w:tc>
          <w:tcPr>
            <w:tcW w:w="360" w:type="dxa"/>
            <w:shd w:val="clear" w:color="auto" w:fill="auto"/>
          </w:tcPr>
          <w:p w14:paraId="1A20BAA0" w14:textId="77777777" w:rsidR="00130064" w:rsidRPr="00F129D3" w:rsidRDefault="00130064" w:rsidP="00130064">
            <w:pPr>
              <w:pStyle w:val="Text"/>
              <w:rPr>
                <w:rStyle w:val="ChBlueBold"/>
              </w:rPr>
            </w:pPr>
            <w:r w:rsidRPr="00F129D3">
              <w:rPr>
                <w:rStyle w:val="ChBlueBold"/>
              </w:rPr>
              <w:t>di</w:t>
            </w:r>
          </w:p>
        </w:tc>
        <w:tc>
          <w:tcPr>
            <w:tcW w:w="751" w:type="dxa"/>
            <w:shd w:val="clear" w:color="auto" w:fill="auto"/>
          </w:tcPr>
          <w:p w14:paraId="74A440A6" w14:textId="77777777" w:rsidR="00130064" w:rsidRPr="00F129D3" w:rsidRDefault="00130064" w:rsidP="00130064">
            <w:pPr>
              <w:pStyle w:val="Text"/>
              <w:rPr>
                <w:rStyle w:val="ChBlueBold"/>
              </w:rPr>
            </w:pPr>
            <w:r w:rsidRPr="00F129D3">
              <w:rPr>
                <w:rStyle w:val="ChBlueBold"/>
              </w:rPr>
              <w:t>bawa</w:t>
            </w:r>
          </w:p>
        </w:tc>
        <w:tc>
          <w:tcPr>
            <w:tcW w:w="706" w:type="dxa"/>
            <w:shd w:val="clear" w:color="auto" w:fill="auto"/>
          </w:tcPr>
          <w:p w14:paraId="5C5106CE" w14:textId="77777777" w:rsidR="00130064" w:rsidRPr="00F129D3" w:rsidRDefault="00130064" w:rsidP="00130064">
            <w:pPr>
              <w:pStyle w:val="Text"/>
              <w:rPr>
                <w:rStyle w:val="ChBlueBold"/>
              </w:rPr>
            </w:pPr>
            <w:r w:rsidRPr="00F129D3">
              <w:rPr>
                <w:rStyle w:val="ChBlueBold"/>
              </w:rPr>
              <w:t>itu</w:t>
            </w:r>
          </w:p>
        </w:tc>
      </w:tr>
      <w:tr w:rsidR="00AC23C4" w:rsidRPr="003D5284" w14:paraId="119F723D" w14:textId="77777777" w:rsidTr="00AC23C4">
        <w:tc>
          <w:tcPr>
            <w:tcW w:w="709" w:type="dxa"/>
            <w:shd w:val="clear" w:color="auto" w:fill="auto"/>
          </w:tcPr>
          <w:p w14:paraId="412D2C72" w14:textId="77777777" w:rsidR="00130064" w:rsidRPr="00F129D3" w:rsidRDefault="00130064" w:rsidP="00130064">
            <w:pPr>
              <w:pStyle w:val="GlossEng"/>
            </w:pPr>
          </w:p>
        </w:tc>
        <w:tc>
          <w:tcPr>
            <w:tcW w:w="425" w:type="dxa"/>
            <w:shd w:val="clear" w:color="auto" w:fill="auto"/>
          </w:tcPr>
          <w:p w14:paraId="7D0EF896" w14:textId="77777777" w:rsidR="00130064" w:rsidRPr="00F129D3" w:rsidRDefault="00130064" w:rsidP="00130064">
            <w:pPr>
              <w:pStyle w:val="GlossEng"/>
            </w:pPr>
          </w:p>
        </w:tc>
        <w:tc>
          <w:tcPr>
            <w:tcW w:w="489" w:type="dxa"/>
            <w:shd w:val="clear" w:color="auto" w:fill="auto"/>
          </w:tcPr>
          <w:p w14:paraId="42639744" w14:textId="77777777" w:rsidR="00130064" w:rsidRPr="0099608C" w:rsidRDefault="00130064" w:rsidP="00130064">
            <w:pPr>
              <w:pStyle w:val="GlossEng"/>
              <w:rPr>
                <w:rStyle w:val="ChSmallCaps"/>
              </w:rPr>
            </w:pPr>
            <w:r w:rsidRPr="0099608C">
              <w:rPr>
                <w:rStyle w:val="ChSmallCaps"/>
              </w:rPr>
              <w:t>1sg</w:t>
            </w:r>
          </w:p>
        </w:tc>
        <w:tc>
          <w:tcPr>
            <w:tcW w:w="740" w:type="dxa"/>
            <w:shd w:val="clear" w:color="auto" w:fill="auto"/>
          </w:tcPr>
          <w:p w14:paraId="01AEE073" w14:textId="77777777" w:rsidR="00130064" w:rsidRPr="00F129D3" w:rsidRDefault="00130064" w:rsidP="00130064">
            <w:pPr>
              <w:pStyle w:val="GlossEng"/>
            </w:pPr>
            <w:r w:rsidRPr="00F129D3">
              <w:t>stay</w:t>
            </w:r>
          </w:p>
        </w:tc>
        <w:tc>
          <w:tcPr>
            <w:tcW w:w="360" w:type="dxa"/>
            <w:shd w:val="clear" w:color="auto" w:fill="auto"/>
          </w:tcPr>
          <w:p w14:paraId="2CE55FF7" w14:textId="77777777" w:rsidR="00130064" w:rsidRPr="00F129D3" w:rsidRDefault="00130064" w:rsidP="00130064">
            <w:pPr>
              <w:pStyle w:val="GlossEng"/>
            </w:pPr>
            <w:r w:rsidRPr="00F129D3">
              <w:t>at</w:t>
            </w:r>
          </w:p>
        </w:tc>
        <w:tc>
          <w:tcPr>
            <w:tcW w:w="651" w:type="dxa"/>
            <w:shd w:val="clear" w:color="auto" w:fill="auto"/>
          </w:tcPr>
          <w:p w14:paraId="769F4572" w14:textId="77777777" w:rsidR="00130064" w:rsidRPr="00F129D3" w:rsidRDefault="00130064" w:rsidP="00130064">
            <w:pPr>
              <w:pStyle w:val="GlossEng"/>
            </w:pPr>
            <w:r w:rsidRPr="00F129D3">
              <w:t>house</w:t>
            </w:r>
          </w:p>
        </w:tc>
        <w:tc>
          <w:tcPr>
            <w:tcW w:w="596" w:type="dxa"/>
            <w:shd w:val="clear" w:color="auto" w:fill="auto"/>
          </w:tcPr>
          <w:p w14:paraId="57381887" w14:textId="77777777" w:rsidR="00130064" w:rsidRPr="0099608C" w:rsidRDefault="00130064" w:rsidP="00130064">
            <w:pPr>
              <w:pStyle w:val="GlossEng"/>
              <w:rPr>
                <w:rStyle w:val="ChSmallCaps"/>
              </w:rPr>
            </w:pPr>
            <w:r w:rsidRPr="0099608C">
              <w:rPr>
                <w:rStyle w:val="ChSmallCaps"/>
              </w:rPr>
              <w:t>rel</w:t>
            </w:r>
          </w:p>
        </w:tc>
        <w:tc>
          <w:tcPr>
            <w:tcW w:w="780" w:type="dxa"/>
            <w:shd w:val="clear" w:color="auto" w:fill="auto"/>
          </w:tcPr>
          <w:p w14:paraId="1E11E576" w14:textId="77777777" w:rsidR="00130064" w:rsidRPr="006B160F" w:rsidRDefault="00130064" w:rsidP="00130064">
            <w:pPr>
              <w:pStyle w:val="GlossEng"/>
            </w:pPr>
            <w:r w:rsidRPr="006B160F">
              <w:t>most</w:t>
            </w:r>
          </w:p>
        </w:tc>
        <w:tc>
          <w:tcPr>
            <w:tcW w:w="360" w:type="dxa"/>
            <w:shd w:val="clear" w:color="auto" w:fill="auto"/>
          </w:tcPr>
          <w:p w14:paraId="2F9CA15B" w14:textId="77777777" w:rsidR="00130064" w:rsidRPr="00F129D3" w:rsidRDefault="00130064" w:rsidP="00130064">
            <w:pPr>
              <w:pStyle w:val="GlossEng"/>
            </w:pPr>
            <w:r w:rsidRPr="00F129D3">
              <w:t>at</w:t>
            </w:r>
          </w:p>
        </w:tc>
        <w:tc>
          <w:tcPr>
            <w:tcW w:w="751" w:type="dxa"/>
            <w:shd w:val="clear" w:color="auto" w:fill="auto"/>
          </w:tcPr>
          <w:p w14:paraId="26E6F075" w14:textId="77777777" w:rsidR="00130064" w:rsidRPr="00F129D3" w:rsidRDefault="00130064" w:rsidP="00130064">
            <w:pPr>
              <w:pStyle w:val="GlossEng"/>
            </w:pPr>
            <w:r w:rsidRPr="00F129D3">
              <w:t>bottom</w:t>
            </w:r>
          </w:p>
        </w:tc>
        <w:tc>
          <w:tcPr>
            <w:tcW w:w="706" w:type="dxa"/>
            <w:shd w:val="clear" w:color="auto" w:fill="auto"/>
          </w:tcPr>
          <w:p w14:paraId="04A38E87" w14:textId="77777777" w:rsidR="00130064" w:rsidRPr="0099608C" w:rsidRDefault="00130064" w:rsidP="00130064">
            <w:pPr>
              <w:pStyle w:val="GlossEng"/>
              <w:rPr>
                <w:rStyle w:val="ChSmallCaps"/>
              </w:rPr>
            </w:pPr>
            <w:r w:rsidRPr="0099608C">
              <w:rPr>
                <w:rStyle w:val="ChSmallCaps"/>
              </w:rPr>
              <w:t>d.dist</w:t>
            </w:r>
          </w:p>
        </w:tc>
      </w:tr>
    </w:tbl>
    <w:p w14:paraId="2CEE538C" w14:textId="171A6680" w:rsidR="00130064" w:rsidRDefault="00B7093A" w:rsidP="00130064">
      <w:pPr>
        <w:pStyle w:val="FreeTranslIndent-2cmEng"/>
      </w:pPr>
      <w:r>
        <w:t>‘</w:t>
      </w:r>
      <w:r w:rsidR="00130064">
        <w:t xml:space="preserve">I live in </w:t>
      </w:r>
      <w:r w:rsidR="00130064">
        <w:rPr>
          <w:rStyle w:val="ChBlueBold"/>
        </w:rPr>
        <w:t>the</w:t>
      </w:r>
      <w:r w:rsidR="00130064" w:rsidRPr="007F7D4D">
        <w:rPr>
          <w:rStyle w:val="ChBlueBold"/>
        </w:rPr>
        <w:t xml:space="preserve"> house that</w:t>
      </w:r>
      <w:r>
        <w:rPr>
          <w:rStyle w:val="ChBlueBold"/>
        </w:rPr>
        <w:t>’</w:t>
      </w:r>
      <w:r w:rsidR="00130064" w:rsidRPr="007F7D4D">
        <w:rPr>
          <w:rStyle w:val="ChBlueBold"/>
        </w:rPr>
        <w:t xml:space="preserve">s </w:t>
      </w:r>
      <w:r w:rsidR="00130064">
        <w:rPr>
          <w:rStyle w:val="ChBlueBold"/>
        </w:rPr>
        <w:t xml:space="preserve">the furthest </w:t>
      </w:r>
      <w:r w:rsidR="00130064" w:rsidRPr="007F7D4D">
        <w:rPr>
          <w:rStyle w:val="ChBlueBold"/>
        </w:rPr>
        <w:t>down</w:t>
      </w:r>
      <w:r w:rsidR="00130064">
        <w:rPr>
          <w:rStyle w:val="ChBlueBold"/>
        </w:rPr>
        <w:t xml:space="preserve"> there</w:t>
      </w:r>
      <w:r>
        <w:t>’</w:t>
      </w:r>
      <w:r w:rsidR="00130064">
        <w:t xml:space="preserve"> </w:t>
      </w:r>
      <w:r w:rsidR="00130064" w:rsidRPr="00B56055">
        <w:rPr>
          <w:rStyle w:val="ExampleSource"/>
        </w:rPr>
        <w:t>[Elicited FS120314-001.007]</w:t>
      </w:r>
    </w:p>
    <w:tbl>
      <w:tblPr>
        <w:tblW w:w="3411" w:type="dxa"/>
        <w:tblCellMar>
          <w:left w:w="42" w:type="dxa"/>
          <w:right w:w="42" w:type="dxa"/>
        </w:tblCellMar>
        <w:tblLook w:val="01E0" w:firstRow="1" w:lastRow="1" w:firstColumn="1" w:lastColumn="1" w:noHBand="0" w:noVBand="0"/>
      </w:tblPr>
      <w:tblGrid>
        <w:gridCol w:w="709"/>
        <w:gridCol w:w="425"/>
        <w:gridCol w:w="489"/>
        <w:gridCol w:w="740"/>
        <w:gridCol w:w="360"/>
        <w:gridCol w:w="688"/>
      </w:tblGrid>
      <w:tr w:rsidR="00AC23C4" w:rsidRPr="00F129D3" w14:paraId="0FDF4D67" w14:textId="77777777" w:rsidTr="00AC23C4">
        <w:tc>
          <w:tcPr>
            <w:tcW w:w="709" w:type="dxa"/>
            <w:shd w:val="clear" w:color="auto" w:fill="auto"/>
          </w:tcPr>
          <w:p w14:paraId="4E07DCFA" w14:textId="77777777" w:rsidR="00130064" w:rsidRPr="00F129D3" w:rsidRDefault="00130064" w:rsidP="00130064">
            <w:pPr>
              <w:pStyle w:val="O0Nwnext"/>
            </w:pPr>
          </w:p>
        </w:tc>
        <w:bookmarkStart w:id="2480" w:name="_Ref255574651"/>
        <w:bookmarkEnd w:id="2480"/>
        <w:tc>
          <w:tcPr>
            <w:tcW w:w="425" w:type="dxa"/>
            <w:shd w:val="clear" w:color="auto" w:fill="auto"/>
          </w:tcPr>
          <w:p w14:paraId="1EB548BA" w14:textId="77777777" w:rsidR="00130064" w:rsidRPr="00F129D3" w:rsidRDefault="00130064" w:rsidP="00130064">
            <w:pPr>
              <w:pStyle w:val="Text"/>
            </w:pPr>
            <w:r w:rsidRPr="00F129D3">
              <w:fldChar w:fldCharType="begin"/>
            </w:r>
            <w:r w:rsidRPr="00F129D3">
              <w:instrText xml:space="preserve"> LISTNUM  NumberDefault \l 8 </w:instrText>
            </w:r>
            <w:r w:rsidRPr="00F129D3">
              <w:fldChar w:fldCharType="end">
                <w:numberingChange w:id="2481" w:author="Angela Kluge" w:date="2014-02-08T11:40:00Z" w:original="b."/>
              </w:fldChar>
            </w:r>
          </w:p>
        </w:tc>
        <w:tc>
          <w:tcPr>
            <w:tcW w:w="489" w:type="dxa"/>
            <w:shd w:val="clear" w:color="auto" w:fill="auto"/>
          </w:tcPr>
          <w:p w14:paraId="2BB3BC3F" w14:textId="77777777" w:rsidR="00130064" w:rsidRPr="00F129D3" w:rsidRDefault="00130064" w:rsidP="00130064">
            <w:pPr>
              <w:pStyle w:val="Text"/>
            </w:pPr>
            <w:r w:rsidRPr="00F129D3">
              <w:t>sa</w:t>
            </w:r>
          </w:p>
        </w:tc>
        <w:tc>
          <w:tcPr>
            <w:tcW w:w="740" w:type="dxa"/>
            <w:shd w:val="clear" w:color="auto" w:fill="auto"/>
          </w:tcPr>
          <w:p w14:paraId="29498AF7" w14:textId="77777777" w:rsidR="00130064" w:rsidRPr="00F129D3" w:rsidRDefault="00130064" w:rsidP="00130064">
            <w:pPr>
              <w:pStyle w:val="Text"/>
            </w:pPr>
            <w:r w:rsidRPr="00F129D3">
              <w:t>tinggal</w:t>
            </w:r>
          </w:p>
        </w:tc>
        <w:tc>
          <w:tcPr>
            <w:tcW w:w="360" w:type="dxa"/>
            <w:shd w:val="clear" w:color="auto" w:fill="auto"/>
          </w:tcPr>
          <w:p w14:paraId="0564E38D" w14:textId="77777777" w:rsidR="00130064" w:rsidRPr="00F129D3" w:rsidRDefault="00130064" w:rsidP="00130064">
            <w:pPr>
              <w:pStyle w:val="Text"/>
            </w:pPr>
            <w:r w:rsidRPr="00F129D3">
              <w:t>di</w:t>
            </w:r>
          </w:p>
        </w:tc>
        <w:tc>
          <w:tcPr>
            <w:tcW w:w="688" w:type="dxa"/>
            <w:shd w:val="clear" w:color="auto" w:fill="auto"/>
          </w:tcPr>
          <w:p w14:paraId="0A7A4615" w14:textId="77777777" w:rsidR="00130064" w:rsidRPr="00F129D3" w:rsidRDefault="00130064" w:rsidP="00130064">
            <w:pPr>
              <w:pStyle w:val="Text"/>
              <w:rPr>
                <w:rStyle w:val="ChBlueBold"/>
              </w:rPr>
            </w:pPr>
            <w:r w:rsidRPr="00F129D3">
              <w:rPr>
                <w:rStyle w:val="ChBlueBold"/>
              </w:rPr>
              <w:t>sana</w:t>
            </w:r>
          </w:p>
        </w:tc>
      </w:tr>
      <w:tr w:rsidR="00AC23C4" w:rsidRPr="00F129D3" w14:paraId="0FD7153D" w14:textId="77777777" w:rsidTr="00AC23C4">
        <w:tc>
          <w:tcPr>
            <w:tcW w:w="709" w:type="dxa"/>
            <w:shd w:val="clear" w:color="auto" w:fill="auto"/>
          </w:tcPr>
          <w:p w14:paraId="04A91D9F" w14:textId="77777777" w:rsidR="00130064" w:rsidRPr="00F129D3" w:rsidRDefault="00130064" w:rsidP="00130064">
            <w:pPr>
              <w:pStyle w:val="GlossEng"/>
            </w:pPr>
          </w:p>
        </w:tc>
        <w:tc>
          <w:tcPr>
            <w:tcW w:w="425" w:type="dxa"/>
            <w:shd w:val="clear" w:color="auto" w:fill="auto"/>
          </w:tcPr>
          <w:p w14:paraId="66E20EE3" w14:textId="77777777" w:rsidR="00130064" w:rsidRPr="00F129D3" w:rsidRDefault="00130064" w:rsidP="00130064">
            <w:pPr>
              <w:pStyle w:val="GlossEng"/>
            </w:pPr>
          </w:p>
        </w:tc>
        <w:tc>
          <w:tcPr>
            <w:tcW w:w="489" w:type="dxa"/>
            <w:shd w:val="clear" w:color="auto" w:fill="auto"/>
          </w:tcPr>
          <w:p w14:paraId="0962082A" w14:textId="77777777" w:rsidR="00130064" w:rsidRPr="0099608C" w:rsidRDefault="00130064" w:rsidP="00130064">
            <w:pPr>
              <w:pStyle w:val="GlossEng"/>
              <w:rPr>
                <w:rStyle w:val="ChSmallCaps"/>
              </w:rPr>
            </w:pPr>
            <w:r w:rsidRPr="0099608C">
              <w:rPr>
                <w:rStyle w:val="ChSmallCaps"/>
              </w:rPr>
              <w:t>1sg</w:t>
            </w:r>
          </w:p>
        </w:tc>
        <w:tc>
          <w:tcPr>
            <w:tcW w:w="740" w:type="dxa"/>
            <w:shd w:val="clear" w:color="auto" w:fill="auto"/>
          </w:tcPr>
          <w:p w14:paraId="10DFE3BD" w14:textId="77777777" w:rsidR="00130064" w:rsidRPr="00F129D3" w:rsidRDefault="00130064" w:rsidP="00130064">
            <w:pPr>
              <w:pStyle w:val="GlossEng"/>
            </w:pPr>
            <w:r w:rsidRPr="00F129D3">
              <w:t>stay</w:t>
            </w:r>
          </w:p>
        </w:tc>
        <w:tc>
          <w:tcPr>
            <w:tcW w:w="360" w:type="dxa"/>
            <w:shd w:val="clear" w:color="auto" w:fill="auto"/>
          </w:tcPr>
          <w:p w14:paraId="78309123" w14:textId="77777777" w:rsidR="00130064" w:rsidRPr="00F129D3" w:rsidRDefault="00130064" w:rsidP="00130064">
            <w:pPr>
              <w:pStyle w:val="GlossEng"/>
            </w:pPr>
            <w:r w:rsidRPr="00F129D3">
              <w:t>at</w:t>
            </w:r>
          </w:p>
        </w:tc>
        <w:tc>
          <w:tcPr>
            <w:tcW w:w="688" w:type="dxa"/>
            <w:shd w:val="clear" w:color="auto" w:fill="auto"/>
          </w:tcPr>
          <w:p w14:paraId="7A3CF6DA" w14:textId="77777777" w:rsidR="00130064" w:rsidRPr="0099608C" w:rsidRDefault="00130064" w:rsidP="00130064">
            <w:pPr>
              <w:pStyle w:val="GlossEng"/>
              <w:rPr>
                <w:rStyle w:val="ChSmallCaps"/>
              </w:rPr>
            </w:pPr>
            <w:r w:rsidRPr="0099608C">
              <w:rPr>
                <w:rStyle w:val="ChSmallCaps"/>
              </w:rPr>
              <w:t>l.dist</w:t>
            </w:r>
          </w:p>
        </w:tc>
      </w:tr>
    </w:tbl>
    <w:p w14:paraId="49568B5E" w14:textId="764822BE" w:rsidR="00130064" w:rsidRPr="001B3351" w:rsidRDefault="00B7093A" w:rsidP="00F02935">
      <w:pPr>
        <w:pStyle w:val="FreeTranslIndent-2cmEng"/>
      </w:pPr>
      <w:r>
        <w:t>‘</w:t>
      </w:r>
      <w:r w:rsidR="00130064">
        <w:t xml:space="preserve">I </w:t>
      </w:r>
      <w:r w:rsidR="00130064" w:rsidRPr="00F02935">
        <w:t>live</w:t>
      </w:r>
      <w:r w:rsidR="00130064">
        <w:t xml:space="preserve"> </w:t>
      </w:r>
      <w:r w:rsidR="00130064" w:rsidRPr="007F7D4D">
        <w:rPr>
          <w:rStyle w:val="ChBlueBold"/>
        </w:rPr>
        <w:t>over there</w:t>
      </w:r>
      <w:r>
        <w:t>’</w:t>
      </w:r>
      <w:r w:rsidR="00130064">
        <w:t xml:space="preserve"> </w:t>
      </w:r>
      <w:r w:rsidR="00130064" w:rsidRPr="00A13362">
        <w:rPr>
          <w:rStyle w:val="ExampleSource"/>
        </w:rPr>
        <w:t>[Elicited FS120314-001.008]</w:t>
      </w:r>
    </w:p>
    <w:tbl>
      <w:tblPr>
        <w:tblW w:w="6826" w:type="dxa"/>
        <w:tblCellMar>
          <w:left w:w="42" w:type="dxa"/>
          <w:right w:w="42" w:type="dxa"/>
        </w:tblCellMar>
        <w:tblLook w:val="01E0" w:firstRow="1" w:lastRow="1" w:firstColumn="1" w:lastColumn="1" w:noHBand="0" w:noVBand="0"/>
      </w:tblPr>
      <w:tblGrid>
        <w:gridCol w:w="709"/>
        <w:gridCol w:w="425"/>
        <w:gridCol w:w="284"/>
        <w:gridCol w:w="489"/>
        <w:gridCol w:w="740"/>
        <w:gridCol w:w="360"/>
        <w:gridCol w:w="688"/>
        <w:gridCol w:w="596"/>
        <w:gridCol w:w="718"/>
        <w:gridCol w:w="360"/>
        <w:gridCol w:w="751"/>
        <w:gridCol w:w="706"/>
      </w:tblGrid>
      <w:tr w:rsidR="00AC23C4" w:rsidRPr="003D5284" w14:paraId="45355E6C" w14:textId="77777777" w:rsidTr="00AC23C4">
        <w:tc>
          <w:tcPr>
            <w:tcW w:w="709" w:type="dxa"/>
            <w:shd w:val="clear" w:color="auto" w:fill="auto"/>
          </w:tcPr>
          <w:p w14:paraId="182D768F" w14:textId="77777777" w:rsidR="00130064" w:rsidRPr="00F129D3" w:rsidRDefault="00130064" w:rsidP="00130064">
            <w:pPr>
              <w:pStyle w:val="O0Nwnext"/>
            </w:pPr>
          </w:p>
        </w:tc>
        <w:bookmarkStart w:id="2482" w:name="_Ref319487162"/>
        <w:bookmarkEnd w:id="2482"/>
        <w:tc>
          <w:tcPr>
            <w:tcW w:w="425" w:type="dxa"/>
            <w:shd w:val="clear" w:color="auto" w:fill="auto"/>
          </w:tcPr>
          <w:p w14:paraId="232A0486" w14:textId="77777777" w:rsidR="00130064" w:rsidRPr="00F129D3" w:rsidRDefault="00130064" w:rsidP="00130064">
            <w:pPr>
              <w:pStyle w:val="Text"/>
            </w:pPr>
            <w:r w:rsidRPr="00F129D3">
              <w:fldChar w:fldCharType="begin"/>
            </w:r>
            <w:r w:rsidRPr="00F129D3">
              <w:instrText xml:space="preserve"> LISTNUM  NumberDefault \l 8 </w:instrText>
            </w:r>
            <w:r w:rsidRPr="00F129D3">
              <w:fldChar w:fldCharType="end">
                <w:numberingChange w:id="2483" w:author="Angela Kluge" w:date="2014-02-08T11:40:00Z" w:original="c."/>
              </w:fldChar>
            </w:r>
          </w:p>
        </w:tc>
        <w:tc>
          <w:tcPr>
            <w:tcW w:w="284" w:type="dxa"/>
            <w:shd w:val="clear" w:color="auto" w:fill="auto"/>
          </w:tcPr>
          <w:p w14:paraId="1DFC417A" w14:textId="77777777" w:rsidR="00130064" w:rsidRPr="00047643" w:rsidRDefault="00130064" w:rsidP="00130064">
            <w:pPr>
              <w:pStyle w:val="Text"/>
            </w:pPr>
            <w:r w:rsidRPr="00047643">
              <w:t>*</w:t>
            </w:r>
          </w:p>
        </w:tc>
        <w:tc>
          <w:tcPr>
            <w:tcW w:w="489" w:type="dxa"/>
            <w:shd w:val="clear" w:color="auto" w:fill="auto"/>
          </w:tcPr>
          <w:p w14:paraId="7168B305" w14:textId="77777777" w:rsidR="00130064" w:rsidRPr="00F129D3" w:rsidRDefault="00130064" w:rsidP="00130064">
            <w:pPr>
              <w:pStyle w:val="Text"/>
            </w:pPr>
            <w:r w:rsidRPr="00F129D3">
              <w:t>sa</w:t>
            </w:r>
          </w:p>
        </w:tc>
        <w:tc>
          <w:tcPr>
            <w:tcW w:w="740" w:type="dxa"/>
            <w:shd w:val="clear" w:color="auto" w:fill="auto"/>
          </w:tcPr>
          <w:p w14:paraId="58A8AE84" w14:textId="77777777" w:rsidR="00130064" w:rsidRPr="00F129D3" w:rsidRDefault="00130064" w:rsidP="00130064">
            <w:pPr>
              <w:pStyle w:val="Text"/>
            </w:pPr>
            <w:r w:rsidRPr="00F129D3">
              <w:t>tinggal</w:t>
            </w:r>
          </w:p>
        </w:tc>
        <w:tc>
          <w:tcPr>
            <w:tcW w:w="360" w:type="dxa"/>
            <w:shd w:val="clear" w:color="auto" w:fill="auto"/>
          </w:tcPr>
          <w:p w14:paraId="5A3BE6C7" w14:textId="77777777" w:rsidR="00130064" w:rsidRPr="00F129D3" w:rsidRDefault="00130064" w:rsidP="00130064">
            <w:pPr>
              <w:pStyle w:val="Text"/>
            </w:pPr>
            <w:r w:rsidRPr="00F129D3">
              <w:t>di</w:t>
            </w:r>
          </w:p>
        </w:tc>
        <w:tc>
          <w:tcPr>
            <w:tcW w:w="688" w:type="dxa"/>
            <w:shd w:val="clear" w:color="auto" w:fill="auto"/>
          </w:tcPr>
          <w:p w14:paraId="47113E8D" w14:textId="77777777" w:rsidR="00130064" w:rsidRPr="00F129D3" w:rsidRDefault="00130064" w:rsidP="00130064">
            <w:pPr>
              <w:pStyle w:val="Text"/>
              <w:rPr>
                <w:rStyle w:val="ChBlueBold"/>
              </w:rPr>
            </w:pPr>
            <w:r w:rsidRPr="00F129D3">
              <w:rPr>
                <w:rStyle w:val="ChBlueBold"/>
              </w:rPr>
              <w:t>sana</w:t>
            </w:r>
          </w:p>
        </w:tc>
        <w:tc>
          <w:tcPr>
            <w:tcW w:w="596" w:type="dxa"/>
            <w:shd w:val="clear" w:color="auto" w:fill="auto"/>
          </w:tcPr>
          <w:p w14:paraId="7B999464" w14:textId="77777777" w:rsidR="00130064" w:rsidRPr="00F129D3" w:rsidRDefault="00130064" w:rsidP="00130064">
            <w:pPr>
              <w:pStyle w:val="Text"/>
              <w:rPr>
                <w:rStyle w:val="ChBlueBold"/>
              </w:rPr>
            </w:pPr>
            <w:r w:rsidRPr="00F129D3">
              <w:rPr>
                <w:rStyle w:val="ChBlueBold"/>
              </w:rPr>
              <w:t>yang</w:t>
            </w:r>
          </w:p>
        </w:tc>
        <w:tc>
          <w:tcPr>
            <w:tcW w:w="718" w:type="dxa"/>
            <w:shd w:val="clear" w:color="auto" w:fill="auto"/>
          </w:tcPr>
          <w:p w14:paraId="4DDEB31E" w14:textId="77777777" w:rsidR="00130064" w:rsidRPr="00F129D3" w:rsidRDefault="00130064" w:rsidP="00130064">
            <w:pPr>
              <w:pStyle w:val="Text"/>
              <w:rPr>
                <w:rStyle w:val="ChBlueBold"/>
              </w:rPr>
            </w:pPr>
            <w:r w:rsidRPr="00F129D3">
              <w:rPr>
                <w:rStyle w:val="ChBlueBold"/>
              </w:rPr>
              <w:t>paling</w:t>
            </w:r>
          </w:p>
        </w:tc>
        <w:tc>
          <w:tcPr>
            <w:tcW w:w="360" w:type="dxa"/>
            <w:shd w:val="clear" w:color="auto" w:fill="auto"/>
          </w:tcPr>
          <w:p w14:paraId="738A6A39" w14:textId="77777777" w:rsidR="00130064" w:rsidRPr="00F129D3" w:rsidRDefault="00130064" w:rsidP="00130064">
            <w:pPr>
              <w:pStyle w:val="Text"/>
              <w:rPr>
                <w:rStyle w:val="ChBlueBold"/>
              </w:rPr>
            </w:pPr>
            <w:r w:rsidRPr="00F129D3">
              <w:rPr>
                <w:rStyle w:val="ChBlueBold"/>
              </w:rPr>
              <w:t>di</w:t>
            </w:r>
          </w:p>
        </w:tc>
        <w:tc>
          <w:tcPr>
            <w:tcW w:w="751" w:type="dxa"/>
            <w:shd w:val="clear" w:color="auto" w:fill="auto"/>
          </w:tcPr>
          <w:p w14:paraId="201A153B" w14:textId="77777777" w:rsidR="00130064" w:rsidRPr="00F129D3" w:rsidRDefault="00130064" w:rsidP="00130064">
            <w:pPr>
              <w:pStyle w:val="Text"/>
              <w:rPr>
                <w:rStyle w:val="ChBlueBold"/>
              </w:rPr>
            </w:pPr>
            <w:r w:rsidRPr="00F129D3">
              <w:rPr>
                <w:rStyle w:val="ChBlueBold"/>
              </w:rPr>
              <w:t>bawa</w:t>
            </w:r>
          </w:p>
        </w:tc>
        <w:tc>
          <w:tcPr>
            <w:tcW w:w="706" w:type="dxa"/>
            <w:shd w:val="clear" w:color="auto" w:fill="auto"/>
          </w:tcPr>
          <w:p w14:paraId="23AD2A1D" w14:textId="77777777" w:rsidR="00130064" w:rsidRPr="00F129D3" w:rsidRDefault="00130064" w:rsidP="00130064">
            <w:pPr>
              <w:pStyle w:val="Text"/>
              <w:rPr>
                <w:rStyle w:val="ChBlueBold"/>
              </w:rPr>
            </w:pPr>
            <w:r w:rsidRPr="00F129D3">
              <w:rPr>
                <w:rStyle w:val="ChBlueBold"/>
              </w:rPr>
              <w:t>itu</w:t>
            </w:r>
          </w:p>
        </w:tc>
      </w:tr>
      <w:tr w:rsidR="00AC23C4" w:rsidRPr="003D5284" w14:paraId="764BEEF5" w14:textId="77777777" w:rsidTr="00AC23C4">
        <w:tc>
          <w:tcPr>
            <w:tcW w:w="709" w:type="dxa"/>
            <w:shd w:val="clear" w:color="auto" w:fill="auto"/>
          </w:tcPr>
          <w:p w14:paraId="2B741E71" w14:textId="77777777" w:rsidR="00130064" w:rsidRPr="00F129D3" w:rsidRDefault="00130064" w:rsidP="00130064">
            <w:pPr>
              <w:pStyle w:val="GlossEng"/>
            </w:pPr>
          </w:p>
        </w:tc>
        <w:tc>
          <w:tcPr>
            <w:tcW w:w="425" w:type="dxa"/>
            <w:shd w:val="clear" w:color="auto" w:fill="auto"/>
          </w:tcPr>
          <w:p w14:paraId="20C09A49" w14:textId="77777777" w:rsidR="00130064" w:rsidRPr="00F129D3" w:rsidRDefault="00130064" w:rsidP="00130064">
            <w:pPr>
              <w:pStyle w:val="GlossEng"/>
            </w:pPr>
          </w:p>
        </w:tc>
        <w:tc>
          <w:tcPr>
            <w:tcW w:w="284" w:type="dxa"/>
            <w:shd w:val="clear" w:color="auto" w:fill="auto"/>
          </w:tcPr>
          <w:p w14:paraId="17EBB611" w14:textId="77777777" w:rsidR="00130064" w:rsidRPr="00F129D3" w:rsidRDefault="00130064" w:rsidP="00130064">
            <w:pPr>
              <w:pStyle w:val="GlossEng"/>
              <w:rPr>
                <w:rStyle w:val="ChSmallCaps"/>
              </w:rPr>
            </w:pPr>
          </w:p>
        </w:tc>
        <w:tc>
          <w:tcPr>
            <w:tcW w:w="489" w:type="dxa"/>
            <w:shd w:val="clear" w:color="auto" w:fill="auto"/>
          </w:tcPr>
          <w:p w14:paraId="48B471F5" w14:textId="77777777" w:rsidR="00130064" w:rsidRPr="0099608C" w:rsidRDefault="00130064" w:rsidP="00130064">
            <w:pPr>
              <w:pStyle w:val="GlossEng"/>
              <w:rPr>
                <w:rStyle w:val="ChSmallCaps"/>
              </w:rPr>
            </w:pPr>
            <w:r w:rsidRPr="0099608C">
              <w:rPr>
                <w:rStyle w:val="ChSmallCaps"/>
              </w:rPr>
              <w:t>1sg</w:t>
            </w:r>
          </w:p>
        </w:tc>
        <w:tc>
          <w:tcPr>
            <w:tcW w:w="740" w:type="dxa"/>
            <w:shd w:val="clear" w:color="auto" w:fill="auto"/>
          </w:tcPr>
          <w:p w14:paraId="4D849E4B" w14:textId="77777777" w:rsidR="00130064" w:rsidRPr="00F129D3" w:rsidRDefault="00130064" w:rsidP="00130064">
            <w:pPr>
              <w:pStyle w:val="GlossEng"/>
            </w:pPr>
            <w:r w:rsidRPr="00F129D3">
              <w:t>stay</w:t>
            </w:r>
          </w:p>
        </w:tc>
        <w:tc>
          <w:tcPr>
            <w:tcW w:w="360" w:type="dxa"/>
            <w:shd w:val="clear" w:color="auto" w:fill="auto"/>
          </w:tcPr>
          <w:p w14:paraId="73B9785D" w14:textId="77777777" w:rsidR="00130064" w:rsidRPr="00F129D3" w:rsidRDefault="00130064" w:rsidP="00130064">
            <w:pPr>
              <w:pStyle w:val="GlossEng"/>
            </w:pPr>
            <w:r w:rsidRPr="00F129D3">
              <w:t>at</w:t>
            </w:r>
          </w:p>
        </w:tc>
        <w:tc>
          <w:tcPr>
            <w:tcW w:w="688" w:type="dxa"/>
            <w:shd w:val="clear" w:color="auto" w:fill="auto"/>
          </w:tcPr>
          <w:p w14:paraId="2D4B6ED0" w14:textId="77777777" w:rsidR="00130064" w:rsidRPr="0099608C" w:rsidRDefault="00130064" w:rsidP="00130064">
            <w:pPr>
              <w:pStyle w:val="GlossEng"/>
              <w:rPr>
                <w:rStyle w:val="ChSmallCaps"/>
              </w:rPr>
            </w:pPr>
            <w:r w:rsidRPr="0099608C">
              <w:rPr>
                <w:rStyle w:val="ChSmallCaps"/>
              </w:rPr>
              <w:t>l.dist</w:t>
            </w:r>
          </w:p>
        </w:tc>
        <w:tc>
          <w:tcPr>
            <w:tcW w:w="596" w:type="dxa"/>
            <w:shd w:val="clear" w:color="auto" w:fill="auto"/>
          </w:tcPr>
          <w:p w14:paraId="41E6F21C" w14:textId="77777777" w:rsidR="00130064" w:rsidRPr="0099608C" w:rsidRDefault="00130064" w:rsidP="00130064">
            <w:pPr>
              <w:pStyle w:val="GlossEng"/>
              <w:rPr>
                <w:rStyle w:val="ChSmallCaps"/>
              </w:rPr>
            </w:pPr>
            <w:r w:rsidRPr="0099608C">
              <w:rPr>
                <w:rStyle w:val="ChSmallCaps"/>
              </w:rPr>
              <w:t>rel</w:t>
            </w:r>
          </w:p>
        </w:tc>
        <w:tc>
          <w:tcPr>
            <w:tcW w:w="718" w:type="dxa"/>
            <w:shd w:val="clear" w:color="auto" w:fill="auto"/>
          </w:tcPr>
          <w:p w14:paraId="53E30020" w14:textId="77777777" w:rsidR="00130064" w:rsidRPr="006B160F" w:rsidRDefault="00130064" w:rsidP="00130064">
            <w:pPr>
              <w:pStyle w:val="GlossEng"/>
            </w:pPr>
            <w:r w:rsidRPr="006B160F">
              <w:t>most</w:t>
            </w:r>
          </w:p>
        </w:tc>
        <w:tc>
          <w:tcPr>
            <w:tcW w:w="360" w:type="dxa"/>
            <w:shd w:val="clear" w:color="auto" w:fill="auto"/>
          </w:tcPr>
          <w:p w14:paraId="4688B14D" w14:textId="77777777" w:rsidR="00130064" w:rsidRPr="00F129D3" w:rsidRDefault="00130064" w:rsidP="00130064">
            <w:pPr>
              <w:pStyle w:val="GlossEng"/>
            </w:pPr>
            <w:r w:rsidRPr="00F129D3">
              <w:t>at</w:t>
            </w:r>
          </w:p>
        </w:tc>
        <w:tc>
          <w:tcPr>
            <w:tcW w:w="751" w:type="dxa"/>
            <w:shd w:val="clear" w:color="auto" w:fill="auto"/>
          </w:tcPr>
          <w:p w14:paraId="0506C379" w14:textId="77777777" w:rsidR="00130064" w:rsidRPr="00F129D3" w:rsidRDefault="00130064" w:rsidP="00130064">
            <w:pPr>
              <w:pStyle w:val="GlossEng"/>
            </w:pPr>
            <w:r w:rsidRPr="00F129D3">
              <w:t>bottom</w:t>
            </w:r>
          </w:p>
        </w:tc>
        <w:tc>
          <w:tcPr>
            <w:tcW w:w="706" w:type="dxa"/>
            <w:shd w:val="clear" w:color="auto" w:fill="auto"/>
          </w:tcPr>
          <w:p w14:paraId="6F85AD08" w14:textId="77777777" w:rsidR="00130064" w:rsidRPr="0099608C" w:rsidRDefault="00130064" w:rsidP="00130064">
            <w:pPr>
              <w:pStyle w:val="GlossEng"/>
              <w:rPr>
                <w:rStyle w:val="ChSmallCaps"/>
              </w:rPr>
            </w:pPr>
            <w:r w:rsidRPr="0099608C">
              <w:rPr>
                <w:rStyle w:val="ChSmallCaps"/>
              </w:rPr>
              <w:t>d.dist</w:t>
            </w:r>
          </w:p>
        </w:tc>
      </w:tr>
    </w:tbl>
    <w:p w14:paraId="5A1B324D" w14:textId="30A1397F" w:rsidR="00F02935" w:rsidRDefault="00F02935" w:rsidP="00F02935">
      <w:pPr>
        <w:pStyle w:val="FreeTranslIndent-2cmEng"/>
      </w:pPr>
      <w:r w:rsidRPr="00F02935">
        <w:t xml:space="preserve">Intended reading: </w:t>
      </w:r>
      <w:r w:rsidR="00B7093A">
        <w:t>‘</w:t>
      </w:r>
      <w:r w:rsidR="00130064" w:rsidRPr="00DB7105">
        <w:t xml:space="preserve">I live </w:t>
      </w:r>
      <w:r w:rsidR="00130064" w:rsidRPr="00CF3AD6">
        <w:rPr>
          <w:rStyle w:val="ChBlueBold"/>
        </w:rPr>
        <w:t>over there that</w:t>
      </w:r>
      <w:r w:rsidR="00B7093A">
        <w:rPr>
          <w:rStyle w:val="ChBlueBold"/>
        </w:rPr>
        <w:t>’</w:t>
      </w:r>
      <w:r w:rsidR="00130064" w:rsidRPr="00CF3AD6">
        <w:rPr>
          <w:rStyle w:val="ChBlueBold"/>
        </w:rPr>
        <w:t>s the furthest down</w:t>
      </w:r>
      <w:r w:rsidR="00B7093A">
        <w:t>’</w:t>
      </w:r>
      <w:r w:rsidR="00130064" w:rsidRPr="00AC1E9C">
        <w:t xml:space="preserve"> </w:t>
      </w:r>
      <w:r w:rsidR="00130064" w:rsidRPr="00A13362">
        <w:rPr>
          <w:rStyle w:val="ExampleSource"/>
        </w:rPr>
        <w:t>[Elicited FS120314-001.010]</w:t>
      </w:r>
    </w:p>
    <w:p w14:paraId="60659334" w14:textId="114F689B" w:rsidR="00130064" w:rsidRDefault="00130064" w:rsidP="00574C01">
      <w:pPr>
        <w:pStyle w:val="Body0005after"/>
      </w:pPr>
      <w:r>
        <w:t xml:space="preserve">Locatives </w:t>
      </w:r>
      <w:r w:rsidRPr="00674BB1">
        <w:t>are always embedd</w:t>
      </w:r>
      <w:r>
        <w:t>ed in prepositional phrases. The prepositional phrase can be a peripheral adjunct</w:t>
      </w:r>
      <w:r w:rsidR="000E20F4">
        <w:t>,</w:t>
      </w:r>
      <w:r>
        <w:t xml:space="preserve"> as in the first clause in </w:t>
      </w:r>
      <w:r>
        <w:fldChar w:fldCharType="begin"/>
      </w:r>
      <w:r>
        <w:instrText xml:space="preserve"> REF _Ref339637289 \h </w:instrText>
      </w:r>
      <w:r>
        <w:fldChar w:fldCharType="separate"/>
      </w:r>
      <w:r w:rsidR="00154D81" w:rsidRPr="00F129D3">
        <w:t>(</w:t>
      </w:r>
      <w:r w:rsidR="00154D81">
        <w:rPr>
          <w:noProof/>
        </w:rPr>
        <w:t>223</w:t>
      </w:r>
      <w:r w:rsidR="00154D81" w:rsidRPr="00F129D3">
        <w:t>)</w:t>
      </w:r>
      <w:r>
        <w:fldChar w:fldCharType="end"/>
      </w:r>
      <w:r>
        <w:t xml:space="preserve"> or in </w:t>
      </w:r>
      <w:r>
        <w:fldChar w:fldCharType="begin"/>
      </w:r>
      <w:r>
        <w:instrText xml:space="preserve"> REF _Ref339637291 \h </w:instrText>
      </w:r>
      <w:r>
        <w:fldChar w:fldCharType="separate"/>
      </w:r>
      <w:r w:rsidR="00154D81" w:rsidRPr="00F129D3">
        <w:t>(</w:t>
      </w:r>
      <w:r w:rsidR="00154D81">
        <w:rPr>
          <w:noProof/>
        </w:rPr>
        <w:t>225</w:t>
      </w:r>
      <w:r w:rsidR="00154D81" w:rsidRPr="00F129D3">
        <w:t>)</w:t>
      </w:r>
      <w:r>
        <w:fldChar w:fldCharType="end"/>
      </w:r>
      <w:r>
        <w:t>, a prepositional predicate</w:t>
      </w:r>
      <w:r w:rsidR="000E20F4">
        <w:t>,</w:t>
      </w:r>
      <w:r>
        <w:t xml:space="preserve"> as in the second clause in </w:t>
      </w:r>
      <w:r>
        <w:fldChar w:fldCharType="begin"/>
      </w:r>
      <w:r>
        <w:instrText xml:space="preserve"> REF _Ref339637289 \h </w:instrText>
      </w:r>
      <w:r>
        <w:fldChar w:fldCharType="separate"/>
      </w:r>
      <w:r w:rsidR="00154D81" w:rsidRPr="00F129D3">
        <w:t>(</w:t>
      </w:r>
      <w:r w:rsidR="00154D81">
        <w:rPr>
          <w:noProof/>
        </w:rPr>
        <w:t>223</w:t>
      </w:r>
      <w:r w:rsidR="00154D81" w:rsidRPr="00F129D3">
        <w:t>)</w:t>
      </w:r>
      <w:r>
        <w:fldChar w:fldCharType="end"/>
      </w:r>
      <w:r>
        <w:t>, or an adnominal prepositional phrase</w:t>
      </w:r>
      <w:r w:rsidR="000E20F4">
        <w:t>,</w:t>
      </w:r>
      <w:r>
        <w:t xml:space="preserve"> as in </w:t>
      </w:r>
      <w:r>
        <w:fldChar w:fldCharType="begin"/>
      </w:r>
      <w:r>
        <w:instrText xml:space="preserve"> REF _Ref339637290 \h </w:instrText>
      </w:r>
      <w:r>
        <w:fldChar w:fldCharType="separate"/>
      </w:r>
      <w:r w:rsidR="00154D81" w:rsidRPr="00F129D3">
        <w:t>(</w:t>
      </w:r>
      <w:r w:rsidR="00154D81">
        <w:rPr>
          <w:noProof/>
        </w:rPr>
        <w:t>224</w:t>
      </w:r>
      <w:r w:rsidR="00154D81" w:rsidRPr="00F129D3">
        <w:t>)</w:t>
      </w:r>
      <w:r>
        <w:fldChar w:fldCharType="end"/>
      </w:r>
      <w:r>
        <w:t xml:space="preserve">. Usually, the locatives are introduced with an overt preposition as in </w:t>
      </w:r>
      <w:r>
        <w:fldChar w:fldCharType="begin"/>
      </w:r>
      <w:r>
        <w:instrText xml:space="preserve"> REF _Ref339637289 \h </w:instrText>
      </w:r>
      <w:r>
        <w:fldChar w:fldCharType="separate"/>
      </w:r>
      <w:r w:rsidR="00154D81" w:rsidRPr="00F129D3">
        <w:t>(</w:t>
      </w:r>
      <w:r w:rsidR="00154D81">
        <w:rPr>
          <w:noProof/>
        </w:rPr>
        <w:t>223</w:t>
      </w:r>
      <w:r w:rsidR="00154D81" w:rsidRPr="00F129D3">
        <w:t>)</w:t>
      </w:r>
      <w:r>
        <w:fldChar w:fldCharType="end"/>
      </w:r>
      <w:r>
        <w:t xml:space="preserve"> or </w:t>
      </w:r>
      <w:r>
        <w:fldChar w:fldCharType="begin"/>
      </w:r>
      <w:r>
        <w:instrText xml:space="preserve"> REF _Ref339637290 \h </w:instrText>
      </w:r>
      <w:r>
        <w:fldChar w:fldCharType="separate"/>
      </w:r>
      <w:r w:rsidR="00154D81" w:rsidRPr="00F129D3">
        <w:t>(</w:t>
      </w:r>
      <w:r w:rsidR="00154D81">
        <w:rPr>
          <w:noProof/>
        </w:rPr>
        <w:t>224</w:t>
      </w:r>
      <w:r w:rsidR="00154D81" w:rsidRPr="00F129D3">
        <w:t>)</w:t>
      </w:r>
      <w:r>
        <w:fldChar w:fldCharType="end"/>
      </w:r>
      <w:r>
        <w:t xml:space="preserve">. The preposition may, however, also be elided as in </w:t>
      </w:r>
      <w:r>
        <w:fldChar w:fldCharType="begin"/>
      </w:r>
      <w:r>
        <w:instrText xml:space="preserve"> REF _Ref339637291 \h </w:instrText>
      </w:r>
      <w:r>
        <w:fldChar w:fldCharType="separate"/>
      </w:r>
      <w:r w:rsidR="00154D81" w:rsidRPr="00F129D3">
        <w:t>(</w:t>
      </w:r>
      <w:r w:rsidR="00154D81">
        <w:rPr>
          <w:noProof/>
        </w:rPr>
        <w:t>225</w:t>
      </w:r>
      <w:r w:rsidR="00154D81" w:rsidRPr="00F129D3">
        <w:t>)</w:t>
      </w:r>
      <w:r>
        <w:fldChar w:fldCharType="end"/>
      </w:r>
      <w:r>
        <w:t xml:space="preserve">: the omitted preposition is allative </w:t>
      </w:r>
      <w:r>
        <w:rPr>
          <w:rStyle w:val="ChItalBold"/>
        </w:rPr>
        <w:t>ke</w:t>
      </w:r>
      <w:r>
        <w:t xml:space="preserve"> </w:t>
      </w:r>
      <w:r w:rsidR="00B7093A">
        <w:t>‘</w:t>
      </w:r>
      <w:r>
        <w:t>to</w:t>
      </w:r>
      <w:r w:rsidR="00B7093A">
        <w:t>’</w:t>
      </w:r>
      <w:r>
        <w:t xml:space="preserve"> (</w:t>
      </w:r>
      <w:r w:rsidR="002F6947">
        <w:t xml:space="preserve">the </w:t>
      </w:r>
      <w:r>
        <w:t>elision of prepositions is discussed in §</w:t>
      </w:r>
      <w:r w:rsidR="005A38B6">
        <w:fldChar w:fldCharType="begin"/>
      </w:r>
      <w:r w:rsidR="005A38B6">
        <w:instrText xml:space="preserve"> REF _Ref374453761 \w \h </w:instrText>
      </w:r>
      <w:r w:rsidR="005A38B6">
        <w:fldChar w:fldCharType="separate"/>
      </w:r>
      <w:r w:rsidR="00154D81">
        <w:rPr>
          <w:cs/>
        </w:rPr>
        <w:t>‎</w:t>
      </w:r>
      <w:r w:rsidR="00154D81">
        <w:t>10.1.5</w:t>
      </w:r>
      <w:r w:rsidR="005A38B6">
        <w:fldChar w:fldCharType="end"/>
      </w:r>
      <w:r>
        <w:t>).</w:t>
      </w:r>
    </w:p>
    <w:p w14:paraId="33CD2CED" w14:textId="77777777" w:rsidR="00130064" w:rsidRPr="00856563" w:rsidRDefault="00130064" w:rsidP="00130064">
      <w:pPr>
        <w:pStyle w:val="ExampleTitle"/>
      </w:pPr>
      <w:r>
        <w:t>Pronominal uses in prepositional phrases</w:t>
      </w:r>
    </w:p>
    <w:tbl>
      <w:tblPr>
        <w:tblW w:w="6034" w:type="dxa"/>
        <w:tblCellMar>
          <w:left w:w="42" w:type="dxa"/>
          <w:right w:w="42" w:type="dxa"/>
        </w:tblCellMar>
        <w:tblLook w:val="01E0" w:firstRow="1" w:lastRow="1" w:firstColumn="1" w:lastColumn="1" w:noHBand="0" w:noVBand="0"/>
      </w:tblPr>
      <w:tblGrid>
        <w:gridCol w:w="709"/>
        <w:gridCol w:w="489"/>
        <w:gridCol w:w="718"/>
        <w:gridCol w:w="384"/>
        <w:gridCol w:w="759"/>
        <w:gridCol w:w="968"/>
        <w:gridCol w:w="651"/>
        <w:gridCol w:w="384"/>
        <w:gridCol w:w="688"/>
        <w:gridCol w:w="284"/>
      </w:tblGrid>
      <w:tr w:rsidR="00AC23C4" w:rsidRPr="00F129D3" w14:paraId="43FD7E21" w14:textId="77777777" w:rsidTr="00AC23C4">
        <w:tc>
          <w:tcPr>
            <w:tcW w:w="709" w:type="dxa"/>
            <w:shd w:val="clear" w:color="auto" w:fill="auto"/>
          </w:tcPr>
          <w:p w14:paraId="61413D50" w14:textId="77777777" w:rsidR="00130064" w:rsidRPr="00F129D3" w:rsidRDefault="00130064" w:rsidP="00130064">
            <w:pPr>
              <w:pStyle w:val="Text"/>
            </w:pPr>
            <w:bookmarkStart w:id="2484" w:name="_Ref319046844"/>
            <w:bookmarkStart w:id="2485" w:name="_Ref339637289"/>
            <w:r w:rsidRPr="00F129D3">
              <w:t>(</w:t>
            </w:r>
            <w:fldSimple w:instr=" SEQ ( \* ARABIC \s 1 ">
              <w:r w:rsidR="00154D81">
                <w:rPr>
                  <w:noProof/>
                </w:rPr>
                <w:t>223</w:t>
              </w:r>
            </w:fldSimple>
            <w:bookmarkEnd w:id="2484"/>
            <w:r w:rsidRPr="00F129D3">
              <w:t>)</w:t>
            </w:r>
            <w:bookmarkEnd w:id="2485"/>
          </w:p>
        </w:tc>
        <w:tc>
          <w:tcPr>
            <w:tcW w:w="489" w:type="dxa"/>
            <w:shd w:val="clear" w:color="auto" w:fill="auto"/>
          </w:tcPr>
          <w:p w14:paraId="1EDA0F44" w14:textId="77777777" w:rsidR="00130064" w:rsidRPr="00F129D3" w:rsidRDefault="00130064" w:rsidP="00130064">
            <w:pPr>
              <w:pStyle w:val="Text"/>
            </w:pPr>
            <w:r w:rsidRPr="00F129D3">
              <w:t>ko</w:t>
            </w:r>
          </w:p>
        </w:tc>
        <w:tc>
          <w:tcPr>
            <w:tcW w:w="718" w:type="dxa"/>
            <w:shd w:val="clear" w:color="auto" w:fill="auto"/>
          </w:tcPr>
          <w:p w14:paraId="2E885814" w14:textId="77777777" w:rsidR="00130064" w:rsidRPr="00F129D3" w:rsidRDefault="00130064" w:rsidP="00130064">
            <w:pPr>
              <w:pStyle w:val="Text"/>
            </w:pPr>
            <w:r w:rsidRPr="00F129D3">
              <w:t>datang</w:t>
            </w:r>
          </w:p>
        </w:tc>
        <w:tc>
          <w:tcPr>
            <w:tcW w:w="384" w:type="dxa"/>
            <w:shd w:val="clear" w:color="auto" w:fill="auto"/>
          </w:tcPr>
          <w:p w14:paraId="3FA7CFD5" w14:textId="77777777" w:rsidR="00130064" w:rsidRPr="00F129D3" w:rsidRDefault="00130064" w:rsidP="00130064">
            <w:pPr>
              <w:pStyle w:val="Text"/>
              <w:rPr>
                <w:rStyle w:val="ChBlueBold"/>
              </w:rPr>
            </w:pPr>
            <w:r w:rsidRPr="00F129D3">
              <w:rPr>
                <w:rStyle w:val="ChBlueBold"/>
              </w:rPr>
              <w:t>ke</w:t>
            </w:r>
          </w:p>
        </w:tc>
        <w:tc>
          <w:tcPr>
            <w:tcW w:w="759" w:type="dxa"/>
            <w:shd w:val="clear" w:color="auto" w:fill="auto"/>
          </w:tcPr>
          <w:p w14:paraId="23DCECAE" w14:textId="61923711" w:rsidR="00130064" w:rsidRPr="00BC4D5B" w:rsidRDefault="00130064" w:rsidP="00130064">
            <w:pPr>
              <w:pStyle w:val="Text"/>
            </w:pPr>
            <w:r w:rsidRPr="00BC4D5B">
              <w:rPr>
                <w:rStyle w:val="ChBlueBold"/>
              </w:rPr>
              <w:t>sini</w:t>
            </w:r>
            <w:r w:rsidR="00BC4D5B" w:rsidRPr="00BC4D5B">
              <w:t>,</w:t>
            </w:r>
          </w:p>
        </w:tc>
        <w:tc>
          <w:tcPr>
            <w:tcW w:w="968" w:type="dxa"/>
            <w:shd w:val="clear" w:color="auto" w:fill="auto"/>
          </w:tcPr>
          <w:p w14:paraId="6D70A1EE" w14:textId="77777777" w:rsidR="00130064" w:rsidRPr="00F129D3" w:rsidRDefault="00130064" w:rsidP="00130064">
            <w:pPr>
              <w:pStyle w:val="Text"/>
            </w:pPr>
            <w:r w:rsidRPr="00F129D3">
              <w:t>nanti</w:t>
            </w:r>
          </w:p>
        </w:tc>
        <w:tc>
          <w:tcPr>
            <w:tcW w:w="651" w:type="dxa"/>
            <w:shd w:val="clear" w:color="auto" w:fill="auto"/>
          </w:tcPr>
          <w:p w14:paraId="150115AF" w14:textId="77777777" w:rsidR="00130064" w:rsidRPr="00F129D3" w:rsidRDefault="00130064" w:rsidP="00130064">
            <w:pPr>
              <w:pStyle w:val="Text"/>
            </w:pPr>
            <w:r w:rsidRPr="00F129D3">
              <w:t>bapa</w:t>
            </w:r>
          </w:p>
        </w:tc>
        <w:tc>
          <w:tcPr>
            <w:tcW w:w="384" w:type="dxa"/>
            <w:shd w:val="clear" w:color="auto" w:fill="auto"/>
          </w:tcPr>
          <w:p w14:paraId="65A9958A" w14:textId="77777777" w:rsidR="00130064" w:rsidRPr="00F129D3" w:rsidRDefault="00130064" w:rsidP="00130064">
            <w:pPr>
              <w:pStyle w:val="Text"/>
              <w:rPr>
                <w:rStyle w:val="ChBlueBold"/>
              </w:rPr>
            </w:pPr>
            <w:r w:rsidRPr="00F129D3">
              <w:rPr>
                <w:rStyle w:val="ChBlueBold"/>
              </w:rPr>
              <w:t>ke</w:t>
            </w:r>
          </w:p>
        </w:tc>
        <w:tc>
          <w:tcPr>
            <w:tcW w:w="688" w:type="dxa"/>
            <w:shd w:val="clear" w:color="auto" w:fill="auto"/>
          </w:tcPr>
          <w:p w14:paraId="35DACD76" w14:textId="77777777" w:rsidR="00130064" w:rsidRPr="00F129D3" w:rsidRDefault="00130064" w:rsidP="00130064">
            <w:pPr>
              <w:pStyle w:val="Text"/>
              <w:rPr>
                <w:rStyle w:val="ChBlueBold"/>
              </w:rPr>
            </w:pPr>
            <w:r w:rsidRPr="00F129D3">
              <w:rPr>
                <w:rStyle w:val="ChBlueBold"/>
              </w:rPr>
              <w:t>situ</w:t>
            </w:r>
          </w:p>
        </w:tc>
        <w:tc>
          <w:tcPr>
            <w:tcW w:w="284" w:type="dxa"/>
            <w:shd w:val="clear" w:color="auto" w:fill="auto"/>
          </w:tcPr>
          <w:p w14:paraId="26090B26" w14:textId="77777777" w:rsidR="00130064" w:rsidRPr="00F129D3" w:rsidRDefault="00130064" w:rsidP="00130064">
            <w:pPr>
              <w:pStyle w:val="Text"/>
            </w:pPr>
            <w:r w:rsidRPr="00F129D3">
              <w:t>…</w:t>
            </w:r>
          </w:p>
        </w:tc>
      </w:tr>
      <w:tr w:rsidR="00AC23C4" w:rsidRPr="00F129D3" w14:paraId="56C7DAEE" w14:textId="77777777" w:rsidTr="00AC23C4">
        <w:tc>
          <w:tcPr>
            <w:tcW w:w="709" w:type="dxa"/>
            <w:shd w:val="clear" w:color="auto" w:fill="auto"/>
          </w:tcPr>
          <w:p w14:paraId="6EDCA335" w14:textId="77777777" w:rsidR="00130064" w:rsidRPr="00F129D3" w:rsidRDefault="00130064" w:rsidP="00130064">
            <w:pPr>
              <w:pStyle w:val="GlossEng"/>
            </w:pPr>
          </w:p>
        </w:tc>
        <w:tc>
          <w:tcPr>
            <w:tcW w:w="489" w:type="dxa"/>
            <w:shd w:val="clear" w:color="auto" w:fill="auto"/>
          </w:tcPr>
          <w:p w14:paraId="216E25B0" w14:textId="77777777" w:rsidR="00130064" w:rsidRPr="0099608C" w:rsidRDefault="00130064" w:rsidP="00130064">
            <w:pPr>
              <w:pStyle w:val="GlossEng"/>
              <w:rPr>
                <w:rStyle w:val="ChSmallCaps"/>
              </w:rPr>
            </w:pPr>
            <w:r w:rsidRPr="0099608C">
              <w:rPr>
                <w:rStyle w:val="ChSmallCaps"/>
              </w:rPr>
              <w:t>2sg</w:t>
            </w:r>
          </w:p>
        </w:tc>
        <w:tc>
          <w:tcPr>
            <w:tcW w:w="718" w:type="dxa"/>
            <w:shd w:val="clear" w:color="auto" w:fill="auto"/>
          </w:tcPr>
          <w:p w14:paraId="19A8871D" w14:textId="77777777" w:rsidR="00130064" w:rsidRPr="00F129D3" w:rsidRDefault="00130064" w:rsidP="00130064">
            <w:pPr>
              <w:pStyle w:val="GlossEng"/>
            </w:pPr>
            <w:r w:rsidRPr="00F129D3">
              <w:t>come</w:t>
            </w:r>
          </w:p>
        </w:tc>
        <w:tc>
          <w:tcPr>
            <w:tcW w:w="384" w:type="dxa"/>
            <w:shd w:val="clear" w:color="auto" w:fill="auto"/>
          </w:tcPr>
          <w:p w14:paraId="71542385" w14:textId="77777777" w:rsidR="00130064" w:rsidRPr="00F129D3" w:rsidRDefault="00130064" w:rsidP="00130064">
            <w:pPr>
              <w:pStyle w:val="GlossEng"/>
            </w:pPr>
            <w:r w:rsidRPr="00F129D3">
              <w:t>to</w:t>
            </w:r>
          </w:p>
        </w:tc>
        <w:tc>
          <w:tcPr>
            <w:tcW w:w="759" w:type="dxa"/>
            <w:shd w:val="clear" w:color="auto" w:fill="auto"/>
          </w:tcPr>
          <w:p w14:paraId="43E3AA2A" w14:textId="77777777" w:rsidR="00130064" w:rsidRPr="0099608C" w:rsidRDefault="00130064" w:rsidP="00130064">
            <w:pPr>
              <w:pStyle w:val="GlossEng"/>
              <w:rPr>
                <w:rStyle w:val="ChSmallCaps"/>
              </w:rPr>
            </w:pPr>
            <w:r w:rsidRPr="0099608C">
              <w:rPr>
                <w:rStyle w:val="ChSmallCaps"/>
              </w:rPr>
              <w:t>l.prox</w:t>
            </w:r>
          </w:p>
        </w:tc>
        <w:tc>
          <w:tcPr>
            <w:tcW w:w="968" w:type="dxa"/>
            <w:shd w:val="clear" w:color="auto" w:fill="auto"/>
          </w:tcPr>
          <w:p w14:paraId="1003E90C" w14:textId="77777777" w:rsidR="00130064" w:rsidRPr="00F129D3" w:rsidRDefault="00130064" w:rsidP="00130064">
            <w:pPr>
              <w:pStyle w:val="GlossEng"/>
            </w:pPr>
            <w:r w:rsidRPr="00AC23C4">
              <w:rPr>
                <w:szCs w:val="19"/>
              </w:rPr>
              <w:t>very.soon</w:t>
            </w:r>
          </w:p>
        </w:tc>
        <w:tc>
          <w:tcPr>
            <w:tcW w:w="651" w:type="dxa"/>
            <w:shd w:val="clear" w:color="auto" w:fill="auto"/>
          </w:tcPr>
          <w:p w14:paraId="01103865" w14:textId="77777777" w:rsidR="00130064" w:rsidRPr="00F129D3" w:rsidRDefault="00130064" w:rsidP="00130064">
            <w:pPr>
              <w:pStyle w:val="GlossEng"/>
            </w:pPr>
            <w:r w:rsidRPr="00F129D3">
              <w:t>father</w:t>
            </w:r>
          </w:p>
        </w:tc>
        <w:tc>
          <w:tcPr>
            <w:tcW w:w="384" w:type="dxa"/>
            <w:shd w:val="clear" w:color="auto" w:fill="auto"/>
          </w:tcPr>
          <w:p w14:paraId="665035A8" w14:textId="77777777" w:rsidR="00130064" w:rsidRPr="00F129D3" w:rsidRDefault="00130064" w:rsidP="00130064">
            <w:pPr>
              <w:pStyle w:val="GlossEng"/>
            </w:pPr>
            <w:r w:rsidRPr="00F129D3">
              <w:t>to</w:t>
            </w:r>
          </w:p>
        </w:tc>
        <w:tc>
          <w:tcPr>
            <w:tcW w:w="688" w:type="dxa"/>
            <w:shd w:val="clear" w:color="auto" w:fill="auto"/>
          </w:tcPr>
          <w:p w14:paraId="2E276C5D" w14:textId="77777777" w:rsidR="00130064" w:rsidRPr="0099608C" w:rsidRDefault="00130064" w:rsidP="00130064">
            <w:pPr>
              <w:pStyle w:val="GlossEng"/>
              <w:rPr>
                <w:rStyle w:val="ChSmallCaps"/>
              </w:rPr>
            </w:pPr>
            <w:r w:rsidRPr="0099608C">
              <w:rPr>
                <w:rStyle w:val="ChSmallCaps"/>
              </w:rPr>
              <w:t>l.med</w:t>
            </w:r>
          </w:p>
        </w:tc>
        <w:tc>
          <w:tcPr>
            <w:tcW w:w="284" w:type="dxa"/>
            <w:shd w:val="clear" w:color="auto" w:fill="auto"/>
          </w:tcPr>
          <w:p w14:paraId="3974F42B" w14:textId="77777777" w:rsidR="00130064" w:rsidRPr="00F129D3" w:rsidRDefault="00130064" w:rsidP="00130064">
            <w:pPr>
              <w:pStyle w:val="GlossEng"/>
              <w:rPr>
                <w:rStyle w:val="ChSmallCaps"/>
              </w:rPr>
            </w:pPr>
          </w:p>
        </w:tc>
      </w:tr>
    </w:tbl>
    <w:p w14:paraId="4C26B6F9" w14:textId="48BA269E" w:rsidR="00130064" w:rsidRPr="001B3351" w:rsidRDefault="00B7093A" w:rsidP="00840471">
      <w:pPr>
        <w:pStyle w:val="FreeTranslEng"/>
      </w:pPr>
      <w:r>
        <w:t>‘</w:t>
      </w:r>
      <w:r w:rsidR="00130064" w:rsidRPr="00534F9D">
        <w:t xml:space="preserve">you come </w:t>
      </w:r>
      <w:r w:rsidR="00130064" w:rsidRPr="00150499">
        <w:rPr>
          <w:rStyle w:val="ChBlueBold"/>
        </w:rPr>
        <w:t>here</w:t>
      </w:r>
      <w:r w:rsidR="00130064" w:rsidRPr="00534F9D">
        <w:t xml:space="preserve">, </w:t>
      </w:r>
      <w:r w:rsidR="00840471">
        <w:t xml:space="preserve">later </w:t>
      </w:r>
      <w:r w:rsidR="00130064">
        <w:t>I (</w:t>
      </w:r>
      <w:r>
        <w:t>‘</w:t>
      </w:r>
      <w:r w:rsidR="00130064" w:rsidRPr="00534F9D">
        <w:t>father</w:t>
      </w:r>
      <w:r>
        <w:t>’</w:t>
      </w:r>
      <w:r w:rsidR="00130064">
        <w:t>)</w:t>
      </w:r>
      <w:r w:rsidR="00130064" w:rsidRPr="00534F9D">
        <w:t xml:space="preserve"> (</w:t>
      </w:r>
      <w:r w:rsidR="00130064">
        <w:t>go</w:t>
      </w:r>
      <w:r w:rsidR="00130064" w:rsidRPr="00534F9D">
        <w:t xml:space="preserve">) </w:t>
      </w:r>
      <w:r w:rsidR="00130064" w:rsidRPr="00534F9D">
        <w:rPr>
          <w:rStyle w:val="ChBlueBold"/>
        </w:rPr>
        <w:t>there</w:t>
      </w:r>
      <w:r w:rsidR="00130064" w:rsidRPr="00534F9D">
        <w:t xml:space="preserve"> </w:t>
      </w:r>
      <w:r w:rsidR="00130064">
        <w:t>…</w:t>
      </w:r>
      <w:r>
        <w:t>’</w:t>
      </w:r>
      <w:r w:rsidR="00130064" w:rsidRPr="00534F9D">
        <w:t xml:space="preserve"> </w:t>
      </w:r>
      <w:r w:rsidR="00130064" w:rsidRPr="00534F9D">
        <w:rPr>
          <w:rStyle w:val="ExampleSource"/>
        </w:rPr>
        <w:t>[080922-001a-CvPh.0462]</w:t>
      </w:r>
    </w:p>
    <w:tbl>
      <w:tblPr>
        <w:tblW w:w="6575" w:type="dxa"/>
        <w:tblCellMar>
          <w:left w:w="42" w:type="dxa"/>
          <w:right w:w="42" w:type="dxa"/>
        </w:tblCellMar>
        <w:tblLook w:val="01E0" w:firstRow="1" w:lastRow="1" w:firstColumn="1" w:lastColumn="1" w:noHBand="0" w:noVBand="0"/>
      </w:tblPr>
      <w:tblGrid>
        <w:gridCol w:w="709"/>
        <w:gridCol w:w="718"/>
        <w:gridCol w:w="573"/>
        <w:gridCol w:w="688"/>
        <w:gridCol w:w="706"/>
        <w:gridCol w:w="284"/>
        <w:gridCol w:w="740"/>
        <w:gridCol w:w="706"/>
        <w:gridCol w:w="595"/>
        <w:gridCol w:w="856"/>
      </w:tblGrid>
      <w:tr w:rsidR="00AC23C4" w:rsidRPr="00F129D3" w14:paraId="2BD67F8A" w14:textId="77777777" w:rsidTr="00AC23C4">
        <w:tc>
          <w:tcPr>
            <w:tcW w:w="709" w:type="dxa"/>
            <w:shd w:val="clear" w:color="auto" w:fill="auto"/>
          </w:tcPr>
          <w:p w14:paraId="0446587C" w14:textId="77777777" w:rsidR="00130064" w:rsidRPr="00F129D3" w:rsidRDefault="00130064" w:rsidP="00130064">
            <w:pPr>
              <w:pStyle w:val="Text"/>
            </w:pPr>
            <w:bookmarkStart w:id="2486" w:name="_Ref319046854"/>
            <w:bookmarkStart w:id="2487" w:name="_Ref339637290"/>
            <w:r w:rsidRPr="00F129D3">
              <w:t>(</w:t>
            </w:r>
            <w:fldSimple w:instr=" SEQ ( \* ARABIC \s 1 ">
              <w:r w:rsidR="00154D81">
                <w:rPr>
                  <w:noProof/>
                </w:rPr>
                <w:t>224</w:t>
              </w:r>
            </w:fldSimple>
            <w:bookmarkEnd w:id="2486"/>
            <w:r w:rsidRPr="00F129D3">
              <w:t>)</w:t>
            </w:r>
            <w:bookmarkEnd w:id="2487"/>
          </w:p>
        </w:tc>
        <w:tc>
          <w:tcPr>
            <w:tcW w:w="718" w:type="dxa"/>
            <w:shd w:val="clear" w:color="auto" w:fill="auto"/>
          </w:tcPr>
          <w:p w14:paraId="19BD4159" w14:textId="77777777" w:rsidR="00130064" w:rsidRPr="00F129D3" w:rsidRDefault="00130064" w:rsidP="00130064">
            <w:pPr>
              <w:pStyle w:val="Text"/>
              <w:rPr>
                <w:rStyle w:val="ChBlueBold"/>
              </w:rPr>
            </w:pPr>
            <w:r w:rsidRPr="00F129D3">
              <w:rPr>
                <w:rStyle w:val="ChBlueBold"/>
              </w:rPr>
              <w:t>orang</w:t>
            </w:r>
          </w:p>
        </w:tc>
        <w:tc>
          <w:tcPr>
            <w:tcW w:w="573" w:type="dxa"/>
            <w:shd w:val="clear" w:color="auto" w:fill="auto"/>
          </w:tcPr>
          <w:p w14:paraId="0C80C4EF" w14:textId="77777777" w:rsidR="00130064" w:rsidRPr="00F129D3" w:rsidRDefault="00130064" w:rsidP="00130064">
            <w:pPr>
              <w:pStyle w:val="Text"/>
              <w:rPr>
                <w:rStyle w:val="ChBlueBold"/>
              </w:rPr>
            </w:pPr>
            <w:r w:rsidRPr="00F129D3">
              <w:rPr>
                <w:rStyle w:val="ChBlueBold"/>
              </w:rPr>
              <w:t>dari</w:t>
            </w:r>
          </w:p>
        </w:tc>
        <w:tc>
          <w:tcPr>
            <w:tcW w:w="688" w:type="dxa"/>
            <w:shd w:val="clear" w:color="auto" w:fill="auto"/>
          </w:tcPr>
          <w:p w14:paraId="430FB0E2" w14:textId="77777777" w:rsidR="00130064" w:rsidRPr="00F129D3" w:rsidRDefault="00130064" w:rsidP="00130064">
            <w:pPr>
              <w:pStyle w:val="Text"/>
              <w:rPr>
                <w:rStyle w:val="ChBlueBold"/>
              </w:rPr>
            </w:pPr>
            <w:r w:rsidRPr="00F129D3">
              <w:rPr>
                <w:rStyle w:val="ChBlueBold"/>
              </w:rPr>
              <w:t>sana</w:t>
            </w:r>
          </w:p>
        </w:tc>
        <w:tc>
          <w:tcPr>
            <w:tcW w:w="706" w:type="dxa"/>
            <w:shd w:val="clear" w:color="auto" w:fill="auto"/>
          </w:tcPr>
          <w:p w14:paraId="4C01A073" w14:textId="77777777" w:rsidR="00130064" w:rsidRPr="00F129D3" w:rsidRDefault="00130064" w:rsidP="00130064">
            <w:pPr>
              <w:pStyle w:val="Text"/>
              <w:rPr>
                <w:rStyle w:val="ChBlueBold"/>
              </w:rPr>
            </w:pPr>
            <w:r w:rsidRPr="00F129D3">
              <w:rPr>
                <w:rStyle w:val="ChBlueBold"/>
              </w:rPr>
              <w:t>itu</w:t>
            </w:r>
          </w:p>
        </w:tc>
        <w:tc>
          <w:tcPr>
            <w:tcW w:w="284" w:type="dxa"/>
            <w:shd w:val="clear" w:color="auto" w:fill="auto"/>
          </w:tcPr>
          <w:p w14:paraId="75752727" w14:textId="77777777" w:rsidR="00130064" w:rsidRPr="00F129D3" w:rsidRDefault="00130064" w:rsidP="00130064">
            <w:pPr>
              <w:pStyle w:val="Text"/>
            </w:pPr>
            <w:r w:rsidRPr="00F129D3">
              <w:t>…</w:t>
            </w:r>
          </w:p>
        </w:tc>
        <w:tc>
          <w:tcPr>
            <w:tcW w:w="740" w:type="dxa"/>
            <w:shd w:val="clear" w:color="auto" w:fill="auto"/>
          </w:tcPr>
          <w:p w14:paraId="2A6BF908" w14:textId="77777777" w:rsidR="00130064" w:rsidRPr="00F129D3" w:rsidRDefault="00130064" w:rsidP="00130064">
            <w:pPr>
              <w:pStyle w:val="Text"/>
            </w:pPr>
            <w:r w:rsidRPr="00F129D3">
              <w:t>dorang</w:t>
            </w:r>
          </w:p>
        </w:tc>
        <w:tc>
          <w:tcPr>
            <w:tcW w:w="706" w:type="dxa"/>
            <w:shd w:val="clear" w:color="auto" w:fill="auto"/>
          </w:tcPr>
          <w:p w14:paraId="0B3D771C" w14:textId="77777777" w:rsidR="00130064" w:rsidRPr="00F129D3" w:rsidRDefault="00130064" w:rsidP="00130064">
            <w:pPr>
              <w:pStyle w:val="Text"/>
            </w:pPr>
            <w:r w:rsidRPr="00F129D3">
              <w:t>itu</w:t>
            </w:r>
          </w:p>
        </w:tc>
        <w:tc>
          <w:tcPr>
            <w:tcW w:w="595" w:type="dxa"/>
            <w:shd w:val="clear" w:color="auto" w:fill="auto"/>
          </w:tcPr>
          <w:p w14:paraId="500F206C" w14:textId="77777777" w:rsidR="00130064" w:rsidRPr="00F129D3" w:rsidRDefault="00130064" w:rsidP="00130064">
            <w:pPr>
              <w:pStyle w:val="Text"/>
            </w:pPr>
            <w:r w:rsidRPr="00F129D3">
              <w:t>kerja</w:t>
            </w:r>
          </w:p>
        </w:tc>
        <w:tc>
          <w:tcPr>
            <w:tcW w:w="856" w:type="dxa"/>
            <w:shd w:val="clear" w:color="auto" w:fill="auto"/>
          </w:tcPr>
          <w:p w14:paraId="6F5BB25D" w14:textId="77777777" w:rsidR="00130064" w:rsidRPr="00F129D3" w:rsidRDefault="00130064" w:rsidP="00130064">
            <w:pPr>
              <w:pStyle w:val="Text"/>
            </w:pPr>
            <w:r w:rsidRPr="00F129D3">
              <w:t>sendiri</w:t>
            </w:r>
          </w:p>
        </w:tc>
      </w:tr>
      <w:tr w:rsidR="00AC23C4" w:rsidRPr="00F129D3" w14:paraId="403CCA03" w14:textId="77777777" w:rsidTr="00AC23C4">
        <w:tc>
          <w:tcPr>
            <w:tcW w:w="709" w:type="dxa"/>
            <w:shd w:val="clear" w:color="auto" w:fill="auto"/>
          </w:tcPr>
          <w:p w14:paraId="5EE79E62" w14:textId="77777777" w:rsidR="00130064" w:rsidRPr="00F129D3" w:rsidRDefault="00130064" w:rsidP="00130064">
            <w:pPr>
              <w:pStyle w:val="GlossEng"/>
            </w:pPr>
          </w:p>
        </w:tc>
        <w:tc>
          <w:tcPr>
            <w:tcW w:w="718" w:type="dxa"/>
            <w:shd w:val="clear" w:color="auto" w:fill="auto"/>
          </w:tcPr>
          <w:p w14:paraId="76B3F9DA" w14:textId="77777777" w:rsidR="00130064" w:rsidRPr="00F129D3" w:rsidRDefault="00130064" w:rsidP="00130064">
            <w:pPr>
              <w:pStyle w:val="GlossEng"/>
            </w:pPr>
            <w:r w:rsidRPr="00F129D3">
              <w:t>person</w:t>
            </w:r>
          </w:p>
        </w:tc>
        <w:tc>
          <w:tcPr>
            <w:tcW w:w="573" w:type="dxa"/>
            <w:shd w:val="clear" w:color="auto" w:fill="auto"/>
          </w:tcPr>
          <w:p w14:paraId="718521BE" w14:textId="77777777" w:rsidR="00130064" w:rsidRPr="00F129D3" w:rsidRDefault="00130064" w:rsidP="00130064">
            <w:pPr>
              <w:pStyle w:val="GlossEng"/>
            </w:pPr>
            <w:r w:rsidRPr="00F129D3">
              <w:t>from</w:t>
            </w:r>
          </w:p>
        </w:tc>
        <w:tc>
          <w:tcPr>
            <w:tcW w:w="688" w:type="dxa"/>
            <w:shd w:val="clear" w:color="auto" w:fill="auto"/>
          </w:tcPr>
          <w:p w14:paraId="1B6C787A" w14:textId="77777777" w:rsidR="00130064" w:rsidRPr="0099608C" w:rsidRDefault="00130064" w:rsidP="00130064">
            <w:pPr>
              <w:pStyle w:val="GlossEng"/>
              <w:rPr>
                <w:rStyle w:val="ChSmallCaps"/>
              </w:rPr>
            </w:pPr>
            <w:r w:rsidRPr="0099608C">
              <w:rPr>
                <w:rStyle w:val="ChSmallCaps"/>
              </w:rPr>
              <w:t>l.dist</w:t>
            </w:r>
          </w:p>
        </w:tc>
        <w:tc>
          <w:tcPr>
            <w:tcW w:w="706" w:type="dxa"/>
            <w:shd w:val="clear" w:color="auto" w:fill="auto"/>
          </w:tcPr>
          <w:p w14:paraId="2B569CF0" w14:textId="77777777" w:rsidR="00130064" w:rsidRPr="0099608C" w:rsidRDefault="00130064" w:rsidP="00130064">
            <w:pPr>
              <w:pStyle w:val="GlossEng"/>
              <w:rPr>
                <w:rStyle w:val="ChSmallCaps"/>
              </w:rPr>
            </w:pPr>
            <w:r w:rsidRPr="0099608C">
              <w:rPr>
                <w:rStyle w:val="ChSmallCaps"/>
              </w:rPr>
              <w:t>d.dist</w:t>
            </w:r>
          </w:p>
        </w:tc>
        <w:tc>
          <w:tcPr>
            <w:tcW w:w="284" w:type="dxa"/>
            <w:shd w:val="clear" w:color="auto" w:fill="auto"/>
          </w:tcPr>
          <w:p w14:paraId="34CF7B01" w14:textId="77777777" w:rsidR="00130064" w:rsidRPr="00F129D3" w:rsidRDefault="00130064" w:rsidP="00130064">
            <w:pPr>
              <w:pStyle w:val="GlossEng"/>
            </w:pPr>
          </w:p>
        </w:tc>
        <w:tc>
          <w:tcPr>
            <w:tcW w:w="740" w:type="dxa"/>
            <w:shd w:val="clear" w:color="auto" w:fill="auto"/>
          </w:tcPr>
          <w:p w14:paraId="16AEAAB6" w14:textId="77777777" w:rsidR="00130064" w:rsidRPr="0099608C" w:rsidRDefault="00130064" w:rsidP="00130064">
            <w:pPr>
              <w:pStyle w:val="GlossEng"/>
              <w:rPr>
                <w:rStyle w:val="ChSmallCaps"/>
              </w:rPr>
            </w:pPr>
            <w:r w:rsidRPr="0099608C">
              <w:rPr>
                <w:rStyle w:val="ChSmallCaps"/>
              </w:rPr>
              <w:t>3pl</w:t>
            </w:r>
          </w:p>
        </w:tc>
        <w:tc>
          <w:tcPr>
            <w:tcW w:w="706" w:type="dxa"/>
            <w:shd w:val="clear" w:color="auto" w:fill="auto"/>
          </w:tcPr>
          <w:p w14:paraId="45D7B752" w14:textId="77777777" w:rsidR="00130064" w:rsidRPr="0099608C" w:rsidRDefault="00130064" w:rsidP="00130064">
            <w:pPr>
              <w:pStyle w:val="GlossEng"/>
              <w:rPr>
                <w:rStyle w:val="ChSmallCaps"/>
              </w:rPr>
            </w:pPr>
            <w:r w:rsidRPr="0099608C">
              <w:rPr>
                <w:rStyle w:val="ChSmallCaps"/>
              </w:rPr>
              <w:t>d.dist</w:t>
            </w:r>
          </w:p>
        </w:tc>
        <w:tc>
          <w:tcPr>
            <w:tcW w:w="595" w:type="dxa"/>
            <w:shd w:val="clear" w:color="auto" w:fill="auto"/>
          </w:tcPr>
          <w:p w14:paraId="7FA0AF42" w14:textId="77777777" w:rsidR="00130064" w:rsidRPr="00F129D3" w:rsidRDefault="00130064" w:rsidP="00130064">
            <w:pPr>
              <w:pStyle w:val="GlossEng"/>
            </w:pPr>
            <w:r w:rsidRPr="00F129D3">
              <w:t>work</w:t>
            </w:r>
          </w:p>
        </w:tc>
        <w:tc>
          <w:tcPr>
            <w:tcW w:w="856" w:type="dxa"/>
            <w:shd w:val="clear" w:color="auto" w:fill="auto"/>
          </w:tcPr>
          <w:p w14:paraId="52707B73" w14:textId="77777777" w:rsidR="00130064" w:rsidRPr="00F129D3" w:rsidRDefault="00130064" w:rsidP="00130064">
            <w:pPr>
              <w:pStyle w:val="GlossEng"/>
            </w:pPr>
            <w:r>
              <w:t>be.</w:t>
            </w:r>
            <w:r w:rsidRPr="00F129D3">
              <w:t>alone</w:t>
            </w:r>
          </w:p>
        </w:tc>
      </w:tr>
    </w:tbl>
    <w:p w14:paraId="771EA9C1" w14:textId="3DC52B4F" w:rsidR="00130064" w:rsidRDefault="00B7093A" w:rsidP="00130064">
      <w:pPr>
        <w:pStyle w:val="FreeTranslEng"/>
      </w:pPr>
      <w:r>
        <w:t>‘</w:t>
      </w:r>
      <w:r w:rsidR="00130064" w:rsidRPr="00DF2787">
        <w:rPr>
          <w:rStyle w:val="ChBlueBold"/>
        </w:rPr>
        <w:t>those people from over there</w:t>
      </w:r>
      <w:r w:rsidR="00130064">
        <w:t>, …. they work by themselves</w:t>
      </w:r>
      <w:r>
        <w:t>’</w:t>
      </w:r>
      <w:r w:rsidR="00130064">
        <w:t xml:space="preserve"> </w:t>
      </w:r>
      <w:r w:rsidR="00130064" w:rsidRPr="00BA2786">
        <w:rPr>
          <w:rStyle w:val="ExampleSource"/>
        </w:rPr>
        <w:t>[081014-007-</w:t>
      </w:r>
      <w:r w:rsidR="00E34A02">
        <w:rPr>
          <w:rStyle w:val="ExampleSource"/>
        </w:rPr>
        <w:t>CvEx</w:t>
      </w:r>
      <w:r w:rsidR="00130064" w:rsidRPr="00BA2786">
        <w:rPr>
          <w:rStyle w:val="ExampleSource"/>
        </w:rPr>
        <w:t>.0050]</w:t>
      </w:r>
    </w:p>
    <w:tbl>
      <w:tblPr>
        <w:tblW w:w="5940" w:type="dxa"/>
        <w:tblCellMar>
          <w:left w:w="42" w:type="dxa"/>
          <w:right w:w="42" w:type="dxa"/>
        </w:tblCellMar>
        <w:tblLook w:val="01E0" w:firstRow="1" w:lastRow="1" w:firstColumn="1" w:lastColumn="1" w:noHBand="0" w:noVBand="0"/>
      </w:tblPr>
      <w:tblGrid>
        <w:gridCol w:w="709"/>
        <w:gridCol w:w="529"/>
        <w:gridCol w:w="718"/>
        <w:gridCol w:w="360"/>
        <w:gridCol w:w="759"/>
        <w:gridCol w:w="529"/>
        <w:gridCol w:w="696"/>
        <w:gridCol w:w="1145"/>
        <w:gridCol w:w="495"/>
      </w:tblGrid>
      <w:tr w:rsidR="00AC23C4" w:rsidRPr="00F129D3" w14:paraId="19C37828" w14:textId="77777777" w:rsidTr="00AC23C4">
        <w:tc>
          <w:tcPr>
            <w:tcW w:w="709" w:type="dxa"/>
            <w:shd w:val="clear" w:color="auto" w:fill="auto"/>
          </w:tcPr>
          <w:p w14:paraId="6E635B0E" w14:textId="77777777" w:rsidR="00130064" w:rsidRPr="00F129D3" w:rsidRDefault="00130064" w:rsidP="00130064">
            <w:pPr>
              <w:pStyle w:val="Text"/>
            </w:pPr>
            <w:bookmarkStart w:id="2488" w:name="_Ref317070232"/>
            <w:bookmarkStart w:id="2489" w:name="_Ref339637291"/>
            <w:r w:rsidRPr="00F129D3">
              <w:t>(</w:t>
            </w:r>
            <w:fldSimple w:instr=" SEQ ( \* ARABIC \s 1 ">
              <w:r w:rsidR="00154D81">
                <w:rPr>
                  <w:noProof/>
                </w:rPr>
                <w:t>225</w:t>
              </w:r>
            </w:fldSimple>
            <w:bookmarkEnd w:id="2488"/>
            <w:r w:rsidRPr="00F129D3">
              <w:t>)</w:t>
            </w:r>
            <w:bookmarkEnd w:id="2489"/>
          </w:p>
        </w:tc>
        <w:tc>
          <w:tcPr>
            <w:tcW w:w="529" w:type="dxa"/>
            <w:shd w:val="clear" w:color="auto" w:fill="auto"/>
          </w:tcPr>
          <w:p w14:paraId="74A9115B" w14:textId="77777777" w:rsidR="00130064" w:rsidRPr="00F129D3" w:rsidRDefault="00130064" w:rsidP="00130064">
            <w:pPr>
              <w:pStyle w:val="Text"/>
            </w:pPr>
            <w:r w:rsidRPr="00F129D3">
              <w:t>kam</w:t>
            </w:r>
          </w:p>
        </w:tc>
        <w:tc>
          <w:tcPr>
            <w:tcW w:w="718" w:type="dxa"/>
            <w:shd w:val="clear" w:color="auto" w:fill="auto"/>
          </w:tcPr>
          <w:p w14:paraId="150BD835" w14:textId="77777777" w:rsidR="00130064" w:rsidRPr="00F129D3" w:rsidRDefault="00130064" w:rsidP="00130064">
            <w:pPr>
              <w:pStyle w:val="Text"/>
            </w:pPr>
            <w:r w:rsidRPr="00F129D3">
              <w:t>datang</w:t>
            </w:r>
          </w:p>
        </w:tc>
        <w:tc>
          <w:tcPr>
            <w:tcW w:w="360" w:type="dxa"/>
            <w:shd w:val="clear" w:color="auto" w:fill="auto"/>
          </w:tcPr>
          <w:p w14:paraId="02721E62" w14:textId="77777777" w:rsidR="00130064" w:rsidRPr="00CA1DDB" w:rsidRDefault="00130064" w:rsidP="00130064">
            <w:pPr>
              <w:pStyle w:val="Text"/>
              <w:rPr>
                <w:rStyle w:val="ChBlueBold"/>
              </w:rPr>
            </w:pPr>
            <w:r>
              <w:rPr>
                <w:rStyle w:val="ChBlueBold"/>
              </w:rPr>
              <w:t>Ø</w:t>
            </w:r>
          </w:p>
        </w:tc>
        <w:tc>
          <w:tcPr>
            <w:tcW w:w="759" w:type="dxa"/>
            <w:shd w:val="clear" w:color="auto" w:fill="auto"/>
          </w:tcPr>
          <w:p w14:paraId="6F0440C2" w14:textId="77777777" w:rsidR="00130064" w:rsidRPr="00CA1DDB" w:rsidRDefault="00130064" w:rsidP="00130064">
            <w:pPr>
              <w:pStyle w:val="Text"/>
            </w:pPr>
            <w:r w:rsidRPr="00CA1DDB">
              <w:rPr>
                <w:rStyle w:val="ChBlueBold"/>
              </w:rPr>
              <w:t>sini</w:t>
            </w:r>
            <w:r w:rsidRPr="00CA1DDB">
              <w:t>,</w:t>
            </w:r>
          </w:p>
        </w:tc>
        <w:tc>
          <w:tcPr>
            <w:tcW w:w="529" w:type="dxa"/>
            <w:shd w:val="clear" w:color="auto" w:fill="auto"/>
          </w:tcPr>
          <w:p w14:paraId="1135444C" w14:textId="77777777" w:rsidR="00130064" w:rsidRPr="00F129D3" w:rsidRDefault="00130064" w:rsidP="00130064">
            <w:pPr>
              <w:pStyle w:val="Text"/>
            </w:pPr>
            <w:r w:rsidRPr="00F129D3">
              <w:t>kam</w:t>
            </w:r>
          </w:p>
        </w:tc>
        <w:tc>
          <w:tcPr>
            <w:tcW w:w="696" w:type="dxa"/>
            <w:shd w:val="clear" w:color="auto" w:fill="auto"/>
          </w:tcPr>
          <w:p w14:paraId="4389DEB7" w14:textId="77777777" w:rsidR="00130064" w:rsidRPr="00F129D3" w:rsidRDefault="00130064" w:rsidP="00130064">
            <w:pPr>
              <w:pStyle w:val="Text"/>
            </w:pPr>
            <w:r w:rsidRPr="00F129D3">
              <w:t>bikin</w:t>
            </w:r>
            <w:r w:rsidR="006745DB">
              <w:t>g</w:t>
            </w:r>
          </w:p>
        </w:tc>
        <w:tc>
          <w:tcPr>
            <w:tcW w:w="1145" w:type="dxa"/>
            <w:shd w:val="clear" w:color="auto" w:fill="auto"/>
          </w:tcPr>
          <w:p w14:paraId="1B31FAC9" w14:textId="77777777" w:rsidR="00130064" w:rsidRPr="00F129D3" w:rsidRDefault="00130064" w:rsidP="00130064">
            <w:pPr>
              <w:pStyle w:val="Text"/>
            </w:pPr>
            <w:r w:rsidRPr="00F129D3">
              <w:t>kaco</w:t>
            </w:r>
          </w:p>
        </w:tc>
        <w:tc>
          <w:tcPr>
            <w:tcW w:w="495" w:type="dxa"/>
            <w:shd w:val="clear" w:color="auto" w:fill="auto"/>
          </w:tcPr>
          <w:p w14:paraId="676E9E80" w14:textId="77777777" w:rsidR="00130064" w:rsidRPr="00F129D3" w:rsidRDefault="00130064" w:rsidP="00130064">
            <w:pPr>
              <w:pStyle w:val="Text"/>
            </w:pPr>
            <w:r w:rsidRPr="00F129D3">
              <w:t>saja</w:t>
            </w:r>
          </w:p>
        </w:tc>
      </w:tr>
      <w:tr w:rsidR="00AC23C4" w:rsidRPr="00F129D3" w14:paraId="3376AD53" w14:textId="77777777" w:rsidTr="00AC23C4">
        <w:tc>
          <w:tcPr>
            <w:tcW w:w="709" w:type="dxa"/>
            <w:shd w:val="clear" w:color="auto" w:fill="auto"/>
          </w:tcPr>
          <w:p w14:paraId="7AE56055" w14:textId="77777777" w:rsidR="00130064" w:rsidRPr="00F129D3" w:rsidRDefault="00130064" w:rsidP="00130064">
            <w:pPr>
              <w:pStyle w:val="GlossEng"/>
            </w:pPr>
          </w:p>
        </w:tc>
        <w:tc>
          <w:tcPr>
            <w:tcW w:w="529" w:type="dxa"/>
            <w:shd w:val="clear" w:color="auto" w:fill="auto"/>
          </w:tcPr>
          <w:p w14:paraId="4CAD99DC" w14:textId="77777777" w:rsidR="00130064" w:rsidRPr="0099608C" w:rsidRDefault="00130064" w:rsidP="00130064">
            <w:pPr>
              <w:pStyle w:val="GlossEng"/>
              <w:rPr>
                <w:rStyle w:val="ChSmallCaps"/>
              </w:rPr>
            </w:pPr>
            <w:r w:rsidRPr="0099608C">
              <w:rPr>
                <w:rStyle w:val="ChSmallCaps"/>
              </w:rPr>
              <w:t>2pl</w:t>
            </w:r>
          </w:p>
        </w:tc>
        <w:tc>
          <w:tcPr>
            <w:tcW w:w="718" w:type="dxa"/>
            <w:shd w:val="clear" w:color="auto" w:fill="auto"/>
          </w:tcPr>
          <w:p w14:paraId="3AF465DD" w14:textId="77777777" w:rsidR="00130064" w:rsidRPr="00F129D3" w:rsidRDefault="00130064" w:rsidP="00130064">
            <w:pPr>
              <w:pStyle w:val="GlossEng"/>
            </w:pPr>
            <w:r w:rsidRPr="00F129D3">
              <w:t>come</w:t>
            </w:r>
          </w:p>
        </w:tc>
        <w:tc>
          <w:tcPr>
            <w:tcW w:w="360" w:type="dxa"/>
            <w:shd w:val="clear" w:color="auto" w:fill="auto"/>
          </w:tcPr>
          <w:p w14:paraId="4CF49A10" w14:textId="77777777" w:rsidR="00130064" w:rsidRPr="00F129D3" w:rsidRDefault="00130064" w:rsidP="00130064">
            <w:pPr>
              <w:pStyle w:val="GlossEng"/>
              <w:rPr>
                <w:rStyle w:val="ChSmallCaps"/>
              </w:rPr>
            </w:pPr>
          </w:p>
        </w:tc>
        <w:tc>
          <w:tcPr>
            <w:tcW w:w="759" w:type="dxa"/>
            <w:shd w:val="clear" w:color="auto" w:fill="auto"/>
          </w:tcPr>
          <w:p w14:paraId="5EC73C4A" w14:textId="77777777" w:rsidR="00130064" w:rsidRPr="0099608C" w:rsidRDefault="00130064" w:rsidP="00130064">
            <w:pPr>
              <w:pStyle w:val="GlossEng"/>
              <w:rPr>
                <w:rStyle w:val="ChSmallCaps"/>
              </w:rPr>
            </w:pPr>
            <w:r w:rsidRPr="0099608C">
              <w:rPr>
                <w:rStyle w:val="ChSmallCaps"/>
              </w:rPr>
              <w:t>l.prox</w:t>
            </w:r>
          </w:p>
        </w:tc>
        <w:tc>
          <w:tcPr>
            <w:tcW w:w="529" w:type="dxa"/>
            <w:shd w:val="clear" w:color="auto" w:fill="auto"/>
          </w:tcPr>
          <w:p w14:paraId="1C60D2FA" w14:textId="77777777" w:rsidR="00130064" w:rsidRPr="0099608C" w:rsidRDefault="00130064" w:rsidP="00130064">
            <w:pPr>
              <w:pStyle w:val="GlossEng"/>
              <w:rPr>
                <w:rStyle w:val="ChSmallCaps"/>
              </w:rPr>
            </w:pPr>
            <w:r w:rsidRPr="0099608C">
              <w:rPr>
                <w:rStyle w:val="ChSmallCaps"/>
              </w:rPr>
              <w:t>2pl</w:t>
            </w:r>
          </w:p>
        </w:tc>
        <w:tc>
          <w:tcPr>
            <w:tcW w:w="696" w:type="dxa"/>
            <w:shd w:val="clear" w:color="auto" w:fill="auto"/>
          </w:tcPr>
          <w:p w14:paraId="498A9078" w14:textId="77777777" w:rsidR="00130064" w:rsidRPr="00F129D3" w:rsidRDefault="00130064" w:rsidP="00130064">
            <w:pPr>
              <w:pStyle w:val="GlossEng"/>
            </w:pPr>
            <w:r w:rsidRPr="00F129D3">
              <w:t>make</w:t>
            </w:r>
          </w:p>
        </w:tc>
        <w:tc>
          <w:tcPr>
            <w:tcW w:w="1145" w:type="dxa"/>
            <w:shd w:val="clear" w:color="auto" w:fill="auto"/>
          </w:tcPr>
          <w:p w14:paraId="63D528A7" w14:textId="77777777" w:rsidR="00130064" w:rsidRPr="00F129D3" w:rsidRDefault="00130064" w:rsidP="00130064">
            <w:pPr>
              <w:pStyle w:val="GlossEng"/>
            </w:pPr>
            <w:r>
              <w:t>be.</w:t>
            </w:r>
            <w:r w:rsidRPr="00F129D3">
              <w:t>confused</w:t>
            </w:r>
          </w:p>
        </w:tc>
        <w:tc>
          <w:tcPr>
            <w:tcW w:w="495" w:type="dxa"/>
            <w:shd w:val="clear" w:color="auto" w:fill="auto"/>
          </w:tcPr>
          <w:p w14:paraId="03857F70" w14:textId="77777777" w:rsidR="00130064" w:rsidRPr="00F129D3" w:rsidRDefault="00130064" w:rsidP="00130064">
            <w:pPr>
              <w:pStyle w:val="GlossEng"/>
            </w:pPr>
            <w:r w:rsidRPr="00F129D3">
              <w:t>just</w:t>
            </w:r>
          </w:p>
        </w:tc>
      </w:tr>
    </w:tbl>
    <w:p w14:paraId="6AE4277C" w14:textId="1B394425" w:rsidR="00130064" w:rsidRPr="003B55F0" w:rsidRDefault="00B7093A" w:rsidP="00130064">
      <w:pPr>
        <w:pStyle w:val="FreeTranslEng"/>
      </w:pPr>
      <w:r>
        <w:t>‘</w:t>
      </w:r>
      <w:r w:rsidR="00130064" w:rsidRPr="003B55F0">
        <w:t xml:space="preserve">you come </w:t>
      </w:r>
      <w:r w:rsidR="00130064" w:rsidRPr="003B55F0">
        <w:rPr>
          <w:rStyle w:val="ChBlueBold"/>
        </w:rPr>
        <w:t>here</w:t>
      </w:r>
      <w:r w:rsidR="00130064" w:rsidRPr="003B55F0">
        <w:t>, you</w:t>
      </w:r>
      <w:r>
        <w:t>’</w:t>
      </w:r>
      <w:r w:rsidR="00130064" w:rsidRPr="003B55F0">
        <w:t>re just stirring up trouble</w:t>
      </w:r>
      <w:r>
        <w:t>’</w:t>
      </w:r>
      <w:r w:rsidR="00130064">
        <w:t xml:space="preserve"> </w:t>
      </w:r>
      <w:r w:rsidR="00130064" w:rsidRPr="003B55F0">
        <w:rPr>
          <w:rStyle w:val="ExampleSource"/>
        </w:rPr>
        <w:t>[081025-007-Cv.0013]</w:t>
      </w:r>
    </w:p>
    <w:p w14:paraId="4DCBB42F" w14:textId="4240B649" w:rsidR="00130064" w:rsidRDefault="00130064" w:rsidP="00574C01">
      <w:pPr>
        <w:pStyle w:val="Body0005after"/>
      </w:pPr>
      <w:r>
        <w:t xml:space="preserve">The pronominally used locatives can be modified with demonstratives or relative clauses. Modification with the demonstratives typically involves short distal </w:t>
      </w:r>
      <w:r w:rsidRPr="005652DE">
        <w:rPr>
          <w:rStyle w:val="ChItalBold"/>
        </w:rPr>
        <w:t>tu</w:t>
      </w:r>
      <w:r>
        <w:t xml:space="preserve"> </w:t>
      </w:r>
      <w:r w:rsidR="00B7093A">
        <w:t>‘</w:t>
      </w:r>
      <w:r w:rsidRPr="0099608C">
        <w:rPr>
          <w:rStyle w:val="ChSmallCaps"/>
        </w:rPr>
        <w:t>d.dist</w:t>
      </w:r>
      <w:r w:rsidR="00B7093A">
        <w:t>’</w:t>
      </w:r>
      <w:r>
        <w:t xml:space="preserve"> as in </w:t>
      </w:r>
      <w:r>
        <w:fldChar w:fldCharType="begin"/>
      </w:r>
      <w:r>
        <w:instrText xml:space="preserve"> REF _Ref339637292 \h </w:instrText>
      </w:r>
      <w:r>
        <w:fldChar w:fldCharType="separate"/>
      </w:r>
      <w:r w:rsidR="00154D81" w:rsidRPr="00F129D3">
        <w:t>(</w:t>
      </w:r>
      <w:r w:rsidR="00154D81">
        <w:rPr>
          <w:noProof/>
        </w:rPr>
        <w:t>226</w:t>
      </w:r>
      <w:r w:rsidR="00154D81" w:rsidRPr="00F129D3">
        <w:t>)</w:t>
      </w:r>
      <w:r>
        <w:fldChar w:fldCharType="end"/>
      </w:r>
      <w:r>
        <w:t xml:space="preserve">, while modification with long </w:t>
      </w:r>
      <w:r w:rsidRPr="00EB7F3B">
        <w:t xml:space="preserve">distal </w:t>
      </w:r>
      <w:r w:rsidRPr="005652DE">
        <w:rPr>
          <w:rStyle w:val="ChItalBold"/>
        </w:rPr>
        <w:t>itu</w:t>
      </w:r>
      <w:r>
        <w:t xml:space="preserve"> </w:t>
      </w:r>
      <w:r w:rsidR="00B7093A">
        <w:t>‘</w:t>
      </w:r>
      <w:r w:rsidRPr="0099608C">
        <w:rPr>
          <w:rStyle w:val="ChSmallCaps"/>
        </w:rPr>
        <w:t>d.dist</w:t>
      </w:r>
      <w:r w:rsidR="00B7093A">
        <w:t>’</w:t>
      </w:r>
      <w:r>
        <w:t xml:space="preserve"> is only attested for the non-proximal locatives, as in </w:t>
      </w:r>
      <w:r w:rsidRPr="00551D58">
        <w:rPr>
          <w:rStyle w:val="ChItalBold"/>
        </w:rPr>
        <w:t>sana itu</w:t>
      </w:r>
      <w:r>
        <w:t xml:space="preserve"> </w:t>
      </w:r>
      <w:r w:rsidR="00B7093A">
        <w:t>‘</w:t>
      </w:r>
      <w:r>
        <w:t>over there</w:t>
      </w:r>
      <w:r w:rsidR="009A598A">
        <w:t xml:space="preserve"> </w:t>
      </w:r>
      <w:r>
        <w:t>(</w:t>
      </w:r>
      <w:r w:rsidRPr="0099608C">
        <w:rPr>
          <w:rStyle w:val="ChSmallCaps"/>
        </w:rPr>
        <w:t>emph</w:t>
      </w:r>
      <w:r>
        <w:t>)</w:t>
      </w:r>
      <w:r w:rsidR="00B7093A">
        <w:t>’</w:t>
      </w:r>
      <w:r>
        <w:t xml:space="preserve"> in </w:t>
      </w:r>
      <w:r>
        <w:fldChar w:fldCharType="begin"/>
      </w:r>
      <w:r>
        <w:instrText xml:space="preserve"> REF _Ref339637293 \h </w:instrText>
      </w:r>
      <w:r>
        <w:fldChar w:fldCharType="separate"/>
      </w:r>
      <w:r w:rsidR="00154D81" w:rsidRPr="00F129D3">
        <w:t>(</w:t>
      </w:r>
      <w:r w:rsidR="00154D81">
        <w:rPr>
          <w:noProof/>
        </w:rPr>
        <w:t>227</w:t>
      </w:r>
      <w:r w:rsidR="00154D81" w:rsidRPr="00F129D3">
        <w:t>)</w:t>
      </w:r>
      <w:r>
        <w:fldChar w:fldCharType="end"/>
      </w:r>
      <w:r>
        <w:t xml:space="preserve">. These distributional patterns still require further investigation. Modification with proximal </w:t>
      </w:r>
      <w:r w:rsidRPr="006D3D5D">
        <w:rPr>
          <w:rStyle w:val="ChItalBold"/>
        </w:rPr>
        <w:t>ini</w:t>
      </w:r>
      <w:r>
        <w:t xml:space="preserve"> </w:t>
      </w:r>
      <w:r w:rsidR="00B7093A">
        <w:t>‘</w:t>
      </w:r>
      <w:r w:rsidRPr="0099608C">
        <w:rPr>
          <w:rStyle w:val="ChSmallCaps"/>
        </w:rPr>
        <w:t>d.prox</w:t>
      </w:r>
      <w:r w:rsidR="00B7093A">
        <w:t>’</w:t>
      </w:r>
      <w:r>
        <w:t xml:space="preserve"> is unattested but possible, as shown in the elicited example in </w:t>
      </w:r>
      <w:r>
        <w:fldChar w:fldCharType="begin"/>
      </w:r>
      <w:r>
        <w:instrText xml:space="preserve"> REF _Ref339637294 \h </w:instrText>
      </w:r>
      <w:r>
        <w:fldChar w:fldCharType="separate"/>
      </w:r>
      <w:r w:rsidR="00154D81" w:rsidRPr="00FC66B3">
        <w:t>(</w:t>
      </w:r>
      <w:r w:rsidR="00154D81">
        <w:rPr>
          <w:noProof/>
        </w:rPr>
        <w:t>228</w:t>
      </w:r>
      <w:r w:rsidR="00154D81" w:rsidRPr="00FC66B3">
        <w:t>)</w:t>
      </w:r>
      <w:r>
        <w:fldChar w:fldCharType="end"/>
      </w:r>
      <w:r>
        <w:t xml:space="preserve">. Modification with relative clauses is also possible, as illustrated for proximal </w:t>
      </w:r>
      <w:r w:rsidRPr="000E7560">
        <w:rPr>
          <w:rStyle w:val="ChItalBold"/>
        </w:rPr>
        <w:t>sini</w:t>
      </w:r>
      <w:r>
        <w:t xml:space="preserve"> </w:t>
      </w:r>
      <w:r w:rsidR="00B7093A">
        <w:t>‘</w:t>
      </w:r>
      <w:r w:rsidRPr="0099608C">
        <w:rPr>
          <w:rStyle w:val="ChSmallCaps"/>
        </w:rPr>
        <w:t>l.prox</w:t>
      </w:r>
      <w:r w:rsidR="00B7093A">
        <w:t>’</w:t>
      </w:r>
      <w:r>
        <w:t xml:space="preserve"> in </w:t>
      </w:r>
      <w:r>
        <w:fldChar w:fldCharType="begin"/>
      </w:r>
      <w:r>
        <w:instrText xml:space="preserve"> REF _Ref362513109 \h </w:instrText>
      </w:r>
      <w:r>
        <w:fldChar w:fldCharType="separate"/>
      </w:r>
      <w:r w:rsidR="00154D81" w:rsidRPr="00F129D3">
        <w:t>(</w:t>
      </w:r>
      <w:r w:rsidR="00154D81">
        <w:rPr>
          <w:noProof/>
        </w:rPr>
        <w:t>229</w:t>
      </w:r>
      <w:r w:rsidR="00154D81" w:rsidRPr="00F129D3">
        <w:t>)</w:t>
      </w:r>
      <w:r>
        <w:fldChar w:fldCharType="end"/>
      </w:r>
      <w:r>
        <w:t xml:space="preserve"> and medial </w:t>
      </w:r>
      <w:r w:rsidRPr="000E7560">
        <w:rPr>
          <w:rStyle w:val="ChItalBold"/>
        </w:rPr>
        <w:t>situ</w:t>
      </w:r>
      <w:r>
        <w:t xml:space="preserve"> </w:t>
      </w:r>
      <w:r w:rsidR="00B7093A">
        <w:t>‘</w:t>
      </w:r>
      <w:r w:rsidRPr="0099608C">
        <w:rPr>
          <w:rStyle w:val="ChSmallCaps"/>
        </w:rPr>
        <w:t>l.med</w:t>
      </w:r>
      <w:r w:rsidR="00B7093A">
        <w:t>’</w:t>
      </w:r>
      <w:r>
        <w:t xml:space="preserve"> in </w:t>
      </w:r>
      <w:r>
        <w:fldChar w:fldCharType="begin"/>
      </w:r>
      <w:r>
        <w:instrText xml:space="preserve"> REF _Ref362513110 \h </w:instrText>
      </w:r>
      <w:r>
        <w:fldChar w:fldCharType="separate"/>
      </w:r>
      <w:r w:rsidR="00154D81" w:rsidRPr="00F129D3">
        <w:t>(</w:t>
      </w:r>
      <w:r w:rsidR="00154D81">
        <w:rPr>
          <w:noProof/>
        </w:rPr>
        <w:t>230</w:t>
      </w:r>
      <w:r w:rsidR="00154D81" w:rsidRPr="00F129D3">
        <w:t>)</w:t>
      </w:r>
      <w:r>
        <w:fldChar w:fldCharType="end"/>
      </w:r>
      <w:r>
        <w:t xml:space="preserve">. In the corpus, however, such modification is rare and unattested for distal </w:t>
      </w:r>
      <w:r w:rsidRPr="000E7560">
        <w:rPr>
          <w:rStyle w:val="ChItalBold"/>
        </w:rPr>
        <w:t>sana</w:t>
      </w:r>
      <w:r>
        <w:t xml:space="preserve"> </w:t>
      </w:r>
      <w:r w:rsidR="00B7093A">
        <w:t>‘</w:t>
      </w:r>
      <w:r w:rsidRPr="0099608C">
        <w:rPr>
          <w:rStyle w:val="ChSmallCaps"/>
        </w:rPr>
        <w:t>l.dist</w:t>
      </w:r>
      <w:r w:rsidR="00B7093A">
        <w:t>’</w:t>
      </w:r>
      <w:r>
        <w:t>.</w:t>
      </w:r>
    </w:p>
    <w:p w14:paraId="1ACC5DE5" w14:textId="77777777" w:rsidR="00130064" w:rsidRDefault="00130064" w:rsidP="00130064">
      <w:pPr>
        <w:pStyle w:val="ExampleTitle"/>
      </w:pPr>
      <w:r>
        <w:t>Modification of pronominally used locatives</w:t>
      </w:r>
    </w:p>
    <w:tbl>
      <w:tblPr>
        <w:tblW w:w="6748" w:type="dxa"/>
        <w:tblCellMar>
          <w:left w:w="42" w:type="dxa"/>
          <w:right w:w="42" w:type="dxa"/>
        </w:tblCellMar>
        <w:tblLook w:val="01E0" w:firstRow="1" w:lastRow="1" w:firstColumn="1" w:lastColumn="1" w:noHBand="0" w:noVBand="0"/>
      </w:tblPr>
      <w:tblGrid>
        <w:gridCol w:w="709"/>
        <w:gridCol w:w="695"/>
        <w:gridCol w:w="360"/>
        <w:gridCol w:w="759"/>
        <w:gridCol w:w="706"/>
        <w:gridCol w:w="489"/>
        <w:gridCol w:w="1184"/>
        <w:gridCol w:w="745"/>
        <w:gridCol w:w="817"/>
        <w:gridCol w:w="284"/>
      </w:tblGrid>
      <w:tr w:rsidR="00AC23C4" w:rsidRPr="00F129D3" w14:paraId="55B391D1" w14:textId="77777777" w:rsidTr="00AC23C4">
        <w:tc>
          <w:tcPr>
            <w:tcW w:w="709" w:type="dxa"/>
            <w:shd w:val="clear" w:color="auto" w:fill="auto"/>
          </w:tcPr>
          <w:p w14:paraId="2D3AE678" w14:textId="77777777" w:rsidR="00130064" w:rsidRPr="00F129D3" w:rsidRDefault="00130064" w:rsidP="00130064">
            <w:pPr>
              <w:pStyle w:val="Text"/>
            </w:pPr>
            <w:bookmarkStart w:id="2490" w:name="_Ref319572769"/>
            <w:bookmarkStart w:id="2491" w:name="_Ref339637292"/>
            <w:r w:rsidRPr="00F129D3">
              <w:t>(</w:t>
            </w:r>
            <w:fldSimple w:instr=" SEQ ( \* ARABIC \s 1 ">
              <w:r w:rsidR="00154D81">
                <w:rPr>
                  <w:noProof/>
                </w:rPr>
                <w:t>226</w:t>
              </w:r>
            </w:fldSimple>
            <w:bookmarkEnd w:id="2490"/>
            <w:r w:rsidRPr="00F129D3">
              <w:t>)</w:t>
            </w:r>
            <w:bookmarkEnd w:id="2491"/>
          </w:p>
        </w:tc>
        <w:tc>
          <w:tcPr>
            <w:tcW w:w="695" w:type="dxa"/>
            <w:shd w:val="clear" w:color="auto" w:fill="auto"/>
          </w:tcPr>
          <w:p w14:paraId="47A85FFC" w14:textId="77777777" w:rsidR="00130064" w:rsidRPr="00F129D3" w:rsidRDefault="00130064" w:rsidP="00130064">
            <w:pPr>
              <w:pStyle w:val="Text"/>
            </w:pPr>
            <w:r w:rsidRPr="00F129D3">
              <w:t>sampe</w:t>
            </w:r>
          </w:p>
        </w:tc>
        <w:tc>
          <w:tcPr>
            <w:tcW w:w="360" w:type="dxa"/>
            <w:shd w:val="clear" w:color="auto" w:fill="auto"/>
          </w:tcPr>
          <w:p w14:paraId="217730F2" w14:textId="77777777" w:rsidR="00130064" w:rsidRPr="00F129D3" w:rsidRDefault="00130064" w:rsidP="00130064">
            <w:pPr>
              <w:pStyle w:val="Text"/>
            </w:pPr>
            <w:r w:rsidRPr="00F129D3">
              <w:t>di</w:t>
            </w:r>
          </w:p>
        </w:tc>
        <w:tc>
          <w:tcPr>
            <w:tcW w:w="759" w:type="dxa"/>
            <w:shd w:val="clear" w:color="auto" w:fill="auto"/>
          </w:tcPr>
          <w:p w14:paraId="749D8B0E" w14:textId="77777777" w:rsidR="00130064" w:rsidRPr="00F129D3" w:rsidRDefault="00130064" w:rsidP="00130064">
            <w:pPr>
              <w:pStyle w:val="Text"/>
              <w:rPr>
                <w:rStyle w:val="ChBlueBold"/>
              </w:rPr>
            </w:pPr>
            <w:r w:rsidRPr="00F129D3">
              <w:rPr>
                <w:rStyle w:val="ChBlueBold"/>
              </w:rPr>
              <w:t>sini</w:t>
            </w:r>
          </w:p>
        </w:tc>
        <w:tc>
          <w:tcPr>
            <w:tcW w:w="706" w:type="dxa"/>
            <w:shd w:val="clear" w:color="auto" w:fill="auto"/>
          </w:tcPr>
          <w:p w14:paraId="5AEC7B71" w14:textId="77777777" w:rsidR="00130064" w:rsidRPr="00F129D3" w:rsidRDefault="00130064" w:rsidP="00130064">
            <w:pPr>
              <w:pStyle w:val="Text"/>
              <w:rPr>
                <w:rStyle w:val="ChBlueBold"/>
              </w:rPr>
            </w:pPr>
            <w:r w:rsidRPr="00F129D3">
              <w:rPr>
                <w:rStyle w:val="ChBlueBold"/>
              </w:rPr>
              <w:t>tu</w:t>
            </w:r>
          </w:p>
        </w:tc>
        <w:tc>
          <w:tcPr>
            <w:tcW w:w="489" w:type="dxa"/>
            <w:shd w:val="clear" w:color="auto" w:fill="auto"/>
          </w:tcPr>
          <w:p w14:paraId="3D48727F" w14:textId="77777777" w:rsidR="00130064" w:rsidRPr="00F129D3" w:rsidRDefault="00130064" w:rsidP="00130064">
            <w:pPr>
              <w:pStyle w:val="Text"/>
            </w:pPr>
            <w:r w:rsidRPr="00F129D3">
              <w:t>dia</w:t>
            </w:r>
          </w:p>
        </w:tc>
        <w:tc>
          <w:tcPr>
            <w:tcW w:w="1184" w:type="dxa"/>
            <w:shd w:val="clear" w:color="auto" w:fill="auto"/>
          </w:tcPr>
          <w:p w14:paraId="1F5D40D0" w14:textId="77777777" w:rsidR="00130064" w:rsidRPr="00F129D3" w:rsidRDefault="00130064" w:rsidP="00130064">
            <w:pPr>
              <w:pStyle w:val="Text"/>
            </w:pPr>
            <w:r w:rsidRPr="00F129D3">
              <w:t>langsung</w:t>
            </w:r>
          </w:p>
        </w:tc>
        <w:tc>
          <w:tcPr>
            <w:tcW w:w="745" w:type="dxa"/>
            <w:shd w:val="clear" w:color="auto" w:fill="auto"/>
          </w:tcPr>
          <w:p w14:paraId="578C3AC3" w14:textId="77777777" w:rsidR="00130064" w:rsidRPr="00F129D3" w:rsidRDefault="00130064" w:rsidP="00130064">
            <w:pPr>
              <w:pStyle w:val="Text"/>
            </w:pPr>
            <w:r w:rsidRPr="00F129D3">
              <w:t>sakit</w:t>
            </w:r>
          </w:p>
        </w:tc>
        <w:tc>
          <w:tcPr>
            <w:tcW w:w="817" w:type="dxa"/>
            <w:shd w:val="clear" w:color="auto" w:fill="auto"/>
          </w:tcPr>
          <w:p w14:paraId="39B72474" w14:textId="77777777" w:rsidR="00130064" w:rsidRPr="00F129D3" w:rsidRDefault="00130064" w:rsidP="00130064">
            <w:pPr>
              <w:pStyle w:val="Text"/>
            </w:pPr>
            <w:r w:rsidRPr="00F129D3">
              <w:t>karna</w:t>
            </w:r>
          </w:p>
        </w:tc>
        <w:tc>
          <w:tcPr>
            <w:tcW w:w="284" w:type="dxa"/>
            <w:shd w:val="clear" w:color="auto" w:fill="auto"/>
          </w:tcPr>
          <w:p w14:paraId="41FE5945" w14:textId="77777777" w:rsidR="00130064" w:rsidRPr="00F129D3" w:rsidRDefault="00130064" w:rsidP="00130064">
            <w:pPr>
              <w:pStyle w:val="Text"/>
            </w:pPr>
            <w:r w:rsidRPr="00F129D3">
              <w:t>…</w:t>
            </w:r>
          </w:p>
        </w:tc>
      </w:tr>
      <w:tr w:rsidR="00AC23C4" w:rsidRPr="00F129D3" w14:paraId="395E9FA0" w14:textId="77777777" w:rsidTr="00AC23C4">
        <w:tc>
          <w:tcPr>
            <w:tcW w:w="709" w:type="dxa"/>
            <w:shd w:val="clear" w:color="auto" w:fill="auto"/>
          </w:tcPr>
          <w:p w14:paraId="64EDF263" w14:textId="77777777" w:rsidR="00130064" w:rsidRPr="00F129D3" w:rsidRDefault="00130064" w:rsidP="00130064">
            <w:pPr>
              <w:pStyle w:val="GlossEng"/>
            </w:pPr>
          </w:p>
        </w:tc>
        <w:tc>
          <w:tcPr>
            <w:tcW w:w="695" w:type="dxa"/>
            <w:shd w:val="clear" w:color="auto" w:fill="auto"/>
          </w:tcPr>
          <w:p w14:paraId="1778BCA6" w14:textId="77777777" w:rsidR="00130064" w:rsidRPr="00F129D3" w:rsidRDefault="00130064" w:rsidP="00130064">
            <w:pPr>
              <w:pStyle w:val="GlossEng"/>
            </w:pPr>
            <w:r w:rsidRPr="00F129D3">
              <w:t>reach</w:t>
            </w:r>
          </w:p>
        </w:tc>
        <w:tc>
          <w:tcPr>
            <w:tcW w:w="360" w:type="dxa"/>
            <w:shd w:val="clear" w:color="auto" w:fill="auto"/>
          </w:tcPr>
          <w:p w14:paraId="0DE9E960" w14:textId="77777777" w:rsidR="00130064" w:rsidRPr="00F129D3" w:rsidRDefault="00130064" w:rsidP="00130064">
            <w:pPr>
              <w:pStyle w:val="GlossEng"/>
            </w:pPr>
            <w:r w:rsidRPr="00F129D3">
              <w:t>at</w:t>
            </w:r>
          </w:p>
        </w:tc>
        <w:tc>
          <w:tcPr>
            <w:tcW w:w="759" w:type="dxa"/>
            <w:shd w:val="clear" w:color="auto" w:fill="auto"/>
          </w:tcPr>
          <w:p w14:paraId="61AABCC6" w14:textId="77777777" w:rsidR="00130064" w:rsidRPr="0099608C" w:rsidRDefault="00130064" w:rsidP="00130064">
            <w:pPr>
              <w:pStyle w:val="GlossEng"/>
              <w:rPr>
                <w:rStyle w:val="ChSmallCaps"/>
              </w:rPr>
            </w:pPr>
            <w:r w:rsidRPr="0099608C">
              <w:rPr>
                <w:rStyle w:val="ChSmallCaps"/>
              </w:rPr>
              <w:t>l.prox</w:t>
            </w:r>
          </w:p>
        </w:tc>
        <w:tc>
          <w:tcPr>
            <w:tcW w:w="706" w:type="dxa"/>
            <w:shd w:val="clear" w:color="auto" w:fill="auto"/>
          </w:tcPr>
          <w:p w14:paraId="6E18DAE8" w14:textId="77777777" w:rsidR="00130064" w:rsidRPr="0099608C" w:rsidRDefault="00130064" w:rsidP="00130064">
            <w:pPr>
              <w:pStyle w:val="GlossEng"/>
              <w:rPr>
                <w:rStyle w:val="ChSmallCaps"/>
              </w:rPr>
            </w:pPr>
            <w:r w:rsidRPr="0099608C">
              <w:rPr>
                <w:rStyle w:val="ChSmallCaps"/>
              </w:rPr>
              <w:t>d.dist</w:t>
            </w:r>
          </w:p>
        </w:tc>
        <w:tc>
          <w:tcPr>
            <w:tcW w:w="489" w:type="dxa"/>
            <w:shd w:val="clear" w:color="auto" w:fill="auto"/>
          </w:tcPr>
          <w:p w14:paraId="4A92F476" w14:textId="77777777" w:rsidR="00130064" w:rsidRPr="0099608C" w:rsidRDefault="00130064" w:rsidP="00130064">
            <w:pPr>
              <w:pStyle w:val="GlossEng"/>
              <w:rPr>
                <w:rStyle w:val="ChSmallCaps"/>
              </w:rPr>
            </w:pPr>
            <w:r w:rsidRPr="0099608C">
              <w:rPr>
                <w:rStyle w:val="ChSmallCaps"/>
              </w:rPr>
              <w:t>3sg</w:t>
            </w:r>
          </w:p>
        </w:tc>
        <w:tc>
          <w:tcPr>
            <w:tcW w:w="1184" w:type="dxa"/>
            <w:shd w:val="clear" w:color="auto" w:fill="auto"/>
          </w:tcPr>
          <w:p w14:paraId="02B92837" w14:textId="77777777" w:rsidR="00130064" w:rsidRPr="00F129D3" w:rsidRDefault="00130064" w:rsidP="00130064">
            <w:pPr>
              <w:pStyle w:val="GlossEng"/>
            </w:pPr>
            <w:r w:rsidRPr="00F129D3">
              <w:t>immediately</w:t>
            </w:r>
          </w:p>
        </w:tc>
        <w:tc>
          <w:tcPr>
            <w:tcW w:w="745" w:type="dxa"/>
            <w:shd w:val="clear" w:color="auto" w:fill="auto"/>
          </w:tcPr>
          <w:p w14:paraId="14487530" w14:textId="77777777" w:rsidR="00130064" w:rsidRPr="00F129D3" w:rsidRDefault="00130064" w:rsidP="00130064">
            <w:pPr>
              <w:pStyle w:val="GlossEng"/>
            </w:pPr>
            <w:r w:rsidRPr="00F129D3">
              <w:t>be.sick</w:t>
            </w:r>
          </w:p>
        </w:tc>
        <w:tc>
          <w:tcPr>
            <w:tcW w:w="817" w:type="dxa"/>
            <w:shd w:val="clear" w:color="auto" w:fill="auto"/>
          </w:tcPr>
          <w:p w14:paraId="3AC4768D" w14:textId="77777777" w:rsidR="00130064" w:rsidRPr="00F129D3" w:rsidRDefault="00130064" w:rsidP="00130064">
            <w:pPr>
              <w:pStyle w:val="GlossEng"/>
            </w:pPr>
            <w:r w:rsidRPr="00F129D3">
              <w:t>because</w:t>
            </w:r>
          </w:p>
        </w:tc>
        <w:tc>
          <w:tcPr>
            <w:tcW w:w="284" w:type="dxa"/>
            <w:shd w:val="clear" w:color="auto" w:fill="auto"/>
          </w:tcPr>
          <w:p w14:paraId="1E04CDFA" w14:textId="77777777" w:rsidR="00130064" w:rsidRPr="00F129D3" w:rsidRDefault="00130064" w:rsidP="00130064">
            <w:pPr>
              <w:pStyle w:val="GlossEng"/>
              <w:rPr>
                <w:rStyle w:val="ChSmallCaps"/>
              </w:rPr>
            </w:pPr>
          </w:p>
        </w:tc>
      </w:tr>
    </w:tbl>
    <w:p w14:paraId="7E1E929D" w14:textId="69CBBCBE" w:rsidR="00130064" w:rsidRDefault="00B7093A" w:rsidP="00130064">
      <w:pPr>
        <w:pStyle w:val="FreeTranslEng"/>
      </w:pPr>
      <w:r>
        <w:t>‘</w:t>
      </w:r>
      <w:r w:rsidR="00130064">
        <w:t xml:space="preserve">having arrived </w:t>
      </w:r>
      <w:r w:rsidR="00130064" w:rsidRPr="0083283A">
        <w:rPr>
          <w:rStyle w:val="ChBlueBold"/>
        </w:rPr>
        <w:t>here</w:t>
      </w:r>
      <w:r w:rsidR="0097241B" w:rsidRPr="0097241B">
        <w:rPr>
          <w:rStyle w:val="ChBlueBold"/>
        </w:rPr>
        <w:t xml:space="preserve"> (</w:t>
      </w:r>
      <w:r w:rsidR="0097241B" w:rsidRPr="0097241B">
        <w:rPr>
          <w:rStyle w:val="ChBlueBold-SmallCaps"/>
        </w:rPr>
        <w:t>emph</w:t>
      </w:r>
      <w:r w:rsidR="0097241B" w:rsidRPr="0097241B">
        <w:rPr>
          <w:rStyle w:val="ChBlueBold"/>
        </w:rPr>
        <w:t>)</w:t>
      </w:r>
      <w:r w:rsidR="00130064">
        <w:t>, he was sick immediately because (he hadn</w:t>
      </w:r>
      <w:r>
        <w:t>’</w:t>
      </w:r>
      <w:r w:rsidR="00130064">
        <w:t>t eaten)</w:t>
      </w:r>
      <w:r>
        <w:t>’</w:t>
      </w:r>
      <w:r w:rsidR="00130064">
        <w:t xml:space="preserve"> </w:t>
      </w:r>
      <w:r w:rsidR="00130064" w:rsidRPr="00D7530A">
        <w:rPr>
          <w:rStyle w:val="ExampleSource"/>
        </w:rPr>
        <w:t>[081025-008-Cv.0050]</w:t>
      </w:r>
    </w:p>
    <w:tbl>
      <w:tblPr>
        <w:tblW w:w="0" w:type="auto"/>
        <w:tblCellMar>
          <w:left w:w="42" w:type="dxa"/>
          <w:right w:w="42" w:type="dxa"/>
        </w:tblCellMar>
        <w:tblLook w:val="01E0" w:firstRow="1" w:lastRow="1" w:firstColumn="1" w:lastColumn="1" w:noHBand="0" w:noVBand="0"/>
      </w:tblPr>
      <w:tblGrid>
        <w:gridCol w:w="709"/>
        <w:gridCol w:w="584"/>
        <w:gridCol w:w="2401"/>
        <w:gridCol w:w="373"/>
        <w:gridCol w:w="688"/>
        <w:gridCol w:w="706"/>
      </w:tblGrid>
      <w:tr w:rsidR="00AC23C4" w:rsidRPr="003D5284" w14:paraId="0F29466E" w14:textId="77777777" w:rsidTr="00AC23C4">
        <w:tc>
          <w:tcPr>
            <w:tcW w:w="709" w:type="dxa"/>
            <w:shd w:val="clear" w:color="auto" w:fill="auto"/>
          </w:tcPr>
          <w:p w14:paraId="75EB9AE6" w14:textId="77777777" w:rsidR="00130064" w:rsidRPr="00F129D3" w:rsidRDefault="00130064" w:rsidP="00130064">
            <w:pPr>
              <w:pStyle w:val="Text"/>
            </w:pPr>
            <w:bookmarkStart w:id="2492" w:name="_Ref319572771"/>
            <w:bookmarkStart w:id="2493" w:name="_Ref339637293"/>
            <w:r w:rsidRPr="00F129D3">
              <w:t>(</w:t>
            </w:r>
            <w:fldSimple w:instr=" SEQ ( \* ARABIC \s 1 ">
              <w:r w:rsidR="00154D81">
                <w:rPr>
                  <w:noProof/>
                </w:rPr>
                <w:t>227</w:t>
              </w:r>
            </w:fldSimple>
            <w:bookmarkEnd w:id="2492"/>
            <w:r w:rsidRPr="00F129D3">
              <w:t>)</w:t>
            </w:r>
            <w:bookmarkEnd w:id="2493"/>
          </w:p>
        </w:tc>
        <w:tc>
          <w:tcPr>
            <w:tcW w:w="584" w:type="dxa"/>
            <w:shd w:val="clear" w:color="auto" w:fill="auto"/>
          </w:tcPr>
          <w:p w14:paraId="6AA27226" w14:textId="77777777" w:rsidR="00130064" w:rsidRPr="00F129D3" w:rsidRDefault="00130064" w:rsidP="00130064">
            <w:pPr>
              <w:pStyle w:val="Text"/>
            </w:pPr>
            <w:r w:rsidRPr="00F129D3">
              <w:t>dong</w:t>
            </w:r>
          </w:p>
        </w:tc>
        <w:tc>
          <w:tcPr>
            <w:tcW w:w="2401" w:type="dxa"/>
            <w:shd w:val="clear" w:color="auto" w:fill="auto"/>
          </w:tcPr>
          <w:p w14:paraId="7501FABC" w14:textId="77777777" w:rsidR="00130064" w:rsidRPr="00F129D3" w:rsidRDefault="00130064" w:rsidP="00130064">
            <w:pPr>
              <w:pStyle w:val="Text"/>
            </w:pPr>
            <w:r w:rsidRPr="00F129D3">
              <w:t>lobe</w:t>
            </w:r>
          </w:p>
        </w:tc>
        <w:tc>
          <w:tcPr>
            <w:tcW w:w="373" w:type="dxa"/>
            <w:shd w:val="clear" w:color="auto" w:fill="auto"/>
          </w:tcPr>
          <w:p w14:paraId="67FD03D1" w14:textId="77777777" w:rsidR="00130064" w:rsidRPr="00F129D3" w:rsidRDefault="00130064" w:rsidP="00130064">
            <w:pPr>
              <w:pStyle w:val="Text"/>
            </w:pPr>
            <w:r w:rsidRPr="00F129D3">
              <w:t>ke</w:t>
            </w:r>
          </w:p>
        </w:tc>
        <w:tc>
          <w:tcPr>
            <w:tcW w:w="688" w:type="dxa"/>
            <w:shd w:val="clear" w:color="auto" w:fill="auto"/>
          </w:tcPr>
          <w:p w14:paraId="70885D23" w14:textId="77777777" w:rsidR="00130064" w:rsidRPr="00F129D3" w:rsidRDefault="00130064" w:rsidP="00130064">
            <w:pPr>
              <w:pStyle w:val="Text"/>
              <w:rPr>
                <w:rStyle w:val="ChBlueBold"/>
              </w:rPr>
            </w:pPr>
            <w:r w:rsidRPr="00F129D3">
              <w:rPr>
                <w:rStyle w:val="ChBlueBold"/>
              </w:rPr>
              <w:t>sana</w:t>
            </w:r>
          </w:p>
        </w:tc>
        <w:tc>
          <w:tcPr>
            <w:tcW w:w="706" w:type="dxa"/>
            <w:shd w:val="clear" w:color="auto" w:fill="auto"/>
          </w:tcPr>
          <w:p w14:paraId="3A69FD5A" w14:textId="77777777" w:rsidR="00130064" w:rsidRPr="00F129D3" w:rsidRDefault="00130064" w:rsidP="00130064">
            <w:pPr>
              <w:pStyle w:val="Text"/>
              <w:rPr>
                <w:rStyle w:val="ChBlueBold"/>
              </w:rPr>
            </w:pPr>
            <w:r w:rsidRPr="00F129D3">
              <w:rPr>
                <w:rStyle w:val="ChBlueBold"/>
              </w:rPr>
              <w:t>itu</w:t>
            </w:r>
          </w:p>
        </w:tc>
      </w:tr>
      <w:tr w:rsidR="00AC23C4" w:rsidRPr="00F129D3" w14:paraId="020FCF93" w14:textId="77777777" w:rsidTr="00AC23C4">
        <w:tc>
          <w:tcPr>
            <w:tcW w:w="709" w:type="dxa"/>
            <w:shd w:val="clear" w:color="auto" w:fill="auto"/>
          </w:tcPr>
          <w:p w14:paraId="3D7FB08B" w14:textId="77777777" w:rsidR="00130064" w:rsidRPr="00F129D3" w:rsidRDefault="00130064" w:rsidP="00130064">
            <w:pPr>
              <w:pStyle w:val="GlossEng"/>
            </w:pPr>
          </w:p>
        </w:tc>
        <w:tc>
          <w:tcPr>
            <w:tcW w:w="584" w:type="dxa"/>
            <w:shd w:val="clear" w:color="auto" w:fill="auto"/>
          </w:tcPr>
          <w:p w14:paraId="66A4A261" w14:textId="77777777" w:rsidR="00130064" w:rsidRPr="0099608C" w:rsidRDefault="00130064" w:rsidP="00130064">
            <w:pPr>
              <w:pStyle w:val="GlossEng"/>
              <w:rPr>
                <w:rStyle w:val="ChSmallCaps"/>
              </w:rPr>
            </w:pPr>
            <w:r w:rsidRPr="0099608C">
              <w:rPr>
                <w:rStyle w:val="ChSmallCaps"/>
              </w:rPr>
              <w:t>3pl</w:t>
            </w:r>
          </w:p>
        </w:tc>
        <w:tc>
          <w:tcPr>
            <w:tcW w:w="2401" w:type="dxa"/>
            <w:shd w:val="clear" w:color="auto" w:fill="auto"/>
          </w:tcPr>
          <w:p w14:paraId="54F653EE" w14:textId="77777777" w:rsidR="00130064" w:rsidRPr="00F129D3" w:rsidRDefault="00130064" w:rsidP="00130064">
            <w:pPr>
              <w:pStyle w:val="GlossEng"/>
            </w:pPr>
            <w:r w:rsidRPr="00F129D3">
              <w:t>walk.searchingly.with.lamp</w:t>
            </w:r>
          </w:p>
        </w:tc>
        <w:tc>
          <w:tcPr>
            <w:tcW w:w="373" w:type="dxa"/>
            <w:shd w:val="clear" w:color="auto" w:fill="auto"/>
          </w:tcPr>
          <w:p w14:paraId="08FEB27F" w14:textId="77777777" w:rsidR="00130064" w:rsidRPr="00F129D3" w:rsidRDefault="00130064" w:rsidP="00130064">
            <w:pPr>
              <w:pStyle w:val="GlossEng"/>
            </w:pPr>
            <w:r w:rsidRPr="00F129D3">
              <w:t>to</w:t>
            </w:r>
          </w:p>
        </w:tc>
        <w:tc>
          <w:tcPr>
            <w:tcW w:w="688" w:type="dxa"/>
            <w:shd w:val="clear" w:color="auto" w:fill="auto"/>
          </w:tcPr>
          <w:p w14:paraId="2E126E3B" w14:textId="77777777" w:rsidR="00130064" w:rsidRPr="0099608C" w:rsidRDefault="00130064" w:rsidP="00130064">
            <w:pPr>
              <w:pStyle w:val="GlossEng"/>
              <w:rPr>
                <w:rStyle w:val="ChSmallCaps"/>
              </w:rPr>
            </w:pPr>
            <w:r w:rsidRPr="0099608C">
              <w:rPr>
                <w:rStyle w:val="ChSmallCaps"/>
              </w:rPr>
              <w:t>l.dist</w:t>
            </w:r>
          </w:p>
        </w:tc>
        <w:tc>
          <w:tcPr>
            <w:tcW w:w="706" w:type="dxa"/>
            <w:shd w:val="clear" w:color="auto" w:fill="auto"/>
          </w:tcPr>
          <w:p w14:paraId="141B9AD6" w14:textId="77777777" w:rsidR="00130064" w:rsidRPr="0099608C" w:rsidRDefault="00130064" w:rsidP="00130064">
            <w:pPr>
              <w:pStyle w:val="GlossEng"/>
              <w:rPr>
                <w:rStyle w:val="ChSmallCaps"/>
              </w:rPr>
            </w:pPr>
            <w:r w:rsidRPr="0099608C">
              <w:rPr>
                <w:rStyle w:val="ChSmallCaps"/>
              </w:rPr>
              <w:t>d.dist</w:t>
            </w:r>
          </w:p>
        </w:tc>
      </w:tr>
    </w:tbl>
    <w:p w14:paraId="339AE6FC" w14:textId="55A498AA" w:rsidR="00130064" w:rsidRPr="001B3351" w:rsidRDefault="00B7093A" w:rsidP="00130064">
      <w:pPr>
        <w:pStyle w:val="FreeTranslEng"/>
      </w:pPr>
      <w:r>
        <w:t>‘</w:t>
      </w:r>
      <w:r w:rsidR="00130064">
        <w:t xml:space="preserve">they walk searchingly with lights </w:t>
      </w:r>
      <w:r w:rsidR="00130064" w:rsidRPr="00F7087F">
        <w:rPr>
          <w:rStyle w:val="ChBlueBold"/>
        </w:rPr>
        <w:t>to over there</w:t>
      </w:r>
      <w:r w:rsidR="0097241B" w:rsidRPr="0097241B">
        <w:rPr>
          <w:rStyle w:val="ChBlueBold"/>
        </w:rPr>
        <w:t xml:space="preserve"> (</w:t>
      </w:r>
      <w:r w:rsidR="0097241B" w:rsidRPr="0097241B">
        <w:rPr>
          <w:rStyle w:val="ChBlueBold-SmallCaps"/>
        </w:rPr>
        <w:t>emph</w:t>
      </w:r>
      <w:r w:rsidR="0097241B" w:rsidRPr="0097241B">
        <w:rPr>
          <w:rStyle w:val="ChBlueBold"/>
        </w:rPr>
        <w:t>)</w:t>
      </w:r>
      <w:r>
        <w:t>’</w:t>
      </w:r>
      <w:r w:rsidR="00130064">
        <w:t xml:space="preserve"> </w:t>
      </w:r>
      <w:r w:rsidR="00130064" w:rsidRPr="00D7530A">
        <w:rPr>
          <w:rStyle w:val="ExampleSource"/>
        </w:rPr>
        <w:t>[081108-001-JR.0002]</w:t>
      </w:r>
    </w:p>
    <w:tbl>
      <w:tblPr>
        <w:tblW w:w="6159" w:type="dxa"/>
        <w:tblCellMar>
          <w:left w:w="42" w:type="dxa"/>
          <w:right w:w="42" w:type="dxa"/>
        </w:tblCellMar>
        <w:tblLook w:val="01E0" w:firstRow="1" w:lastRow="1" w:firstColumn="1" w:lastColumn="1" w:noHBand="0" w:noVBand="0"/>
      </w:tblPr>
      <w:tblGrid>
        <w:gridCol w:w="709"/>
        <w:gridCol w:w="360"/>
        <w:gridCol w:w="759"/>
        <w:gridCol w:w="777"/>
        <w:gridCol w:w="718"/>
        <w:gridCol w:w="510"/>
        <w:gridCol w:w="629"/>
        <w:gridCol w:w="818"/>
        <w:gridCol w:w="879"/>
      </w:tblGrid>
      <w:tr w:rsidR="00AC23C4" w:rsidRPr="00AC23C4" w14:paraId="479BC6CB" w14:textId="77777777" w:rsidTr="00042410">
        <w:tc>
          <w:tcPr>
            <w:tcW w:w="709" w:type="dxa"/>
            <w:shd w:val="clear" w:color="auto" w:fill="auto"/>
          </w:tcPr>
          <w:p w14:paraId="589C2E4F" w14:textId="77777777" w:rsidR="00130064" w:rsidRPr="00FC66B3" w:rsidRDefault="00130064" w:rsidP="00130064">
            <w:pPr>
              <w:pStyle w:val="Text"/>
            </w:pPr>
            <w:bookmarkStart w:id="2494" w:name="_Ref320635952"/>
            <w:bookmarkStart w:id="2495" w:name="_Ref339637294"/>
            <w:r w:rsidRPr="00FC66B3">
              <w:t>(</w:t>
            </w:r>
            <w:fldSimple w:instr=" SEQ ( \* ARABIC \s 1 ">
              <w:r w:rsidR="00154D81">
                <w:rPr>
                  <w:noProof/>
                </w:rPr>
                <w:t>228</w:t>
              </w:r>
            </w:fldSimple>
            <w:bookmarkEnd w:id="2494"/>
            <w:r w:rsidRPr="00FC66B3">
              <w:t>)</w:t>
            </w:r>
            <w:bookmarkEnd w:id="2495"/>
          </w:p>
        </w:tc>
        <w:tc>
          <w:tcPr>
            <w:tcW w:w="360" w:type="dxa"/>
            <w:shd w:val="clear" w:color="auto" w:fill="auto"/>
          </w:tcPr>
          <w:p w14:paraId="7AA97898" w14:textId="77777777" w:rsidR="00130064" w:rsidRPr="00FC66B3" w:rsidRDefault="00130064" w:rsidP="00130064">
            <w:pPr>
              <w:pStyle w:val="Text"/>
            </w:pPr>
            <w:r w:rsidRPr="00FC66B3">
              <w:t>di</w:t>
            </w:r>
          </w:p>
        </w:tc>
        <w:tc>
          <w:tcPr>
            <w:tcW w:w="759" w:type="dxa"/>
            <w:shd w:val="clear" w:color="auto" w:fill="auto"/>
          </w:tcPr>
          <w:p w14:paraId="52844EA3" w14:textId="77777777" w:rsidR="00130064" w:rsidRPr="00AC23C4" w:rsidRDefault="00130064" w:rsidP="00130064">
            <w:pPr>
              <w:pStyle w:val="Text"/>
              <w:rPr>
                <w:rStyle w:val="ChBlueBold"/>
                <w:szCs w:val="20"/>
              </w:rPr>
            </w:pPr>
            <w:r w:rsidRPr="00AC23C4">
              <w:rPr>
                <w:rStyle w:val="ChBlueBold"/>
                <w:szCs w:val="20"/>
              </w:rPr>
              <w:t>sini</w:t>
            </w:r>
          </w:p>
        </w:tc>
        <w:tc>
          <w:tcPr>
            <w:tcW w:w="777" w:type="dxa"/>
            <w:shd w:val="clear" w:color="auto" w:fill="auto"/>
          </w:tcPr>
          <w:p w14:paraId="38C9A0F3" w14:textId="77777777" w:rsidR="00130064" w:rsidRPr="00AC23C4" w:rsidRDefault="00130064" w:rsidP="00130064">
            <w:pPr>
              <w:pStyle w:val="Text"/>
              <w:rPr>
                <w:rStyle w:val="ChBlueBold"/>
                <w:szCs w:val="20"/>
              </w:rPr>
            </w:pPr>
            <w:r w:rsidRPr="00AC23C4">
              <w:rPr>
                <w:rStyle w:val="ChBlueBold"/>
                <w:szCs w:val="20"/>
              </w:rPr>
              <w:t>ni</w:t>
            </w:r>
          </w:p>
        </w:tc>
        <w:tc>
          <w:tcPr>
            <w:tcW w:w="718" w:type="dxa"/>
            <w:shd w:val="clear" w:color="auto" w:fill="auto"/>
          </w:tcPr>
          <w:p w14:paraId="2A306D09" w14:textId="77777777" w:rsidR="00130064" w:rsidRPr="00FC66B3" w:rsidRDefault="00130064" w:rsidP="00130064">
            <w:pPr>
              <w:pStyle w:val="Text"/>
            </w:pPr>
            <w:r w:rsidRPr="00FC66B3">
              <w:t>orang</w:t>
            </w:r>
          </w:p>
        </w:tc>
        <w:tc>
          <w:tcPr>
            <w:tcW w:w="510" w:type="dxa"/>
            <w:shd w:val="clear" w:color="auto" w:fill="auto"/>
          </w:tcPr>
          <w:p w14:paraId="1ED3B52F" w14:textId="77777777" w:rsidR="00130064" w:rsidRPr="00FC66B3" w:rsidRDefault="00130064" w:rsidP="00130064">
            <w:pPr>
              <w:pStyle w:val="Text"/>
            </w:pPr>
            <w:r w:rsidRPr="00FC66B3">
              <w:t>tida</w:t>
            </w:r>
          </w:p>
        </w:tc>
        <w:tc>
          <w:tcPr>
            <w:tcW w:w="629" w:type="dxa"/>
            <w:shd w:val="clear" w:color="auto" w:fill="auto"/>
          </w:tcPr>
          <w:p w14:paraId="3ADA876B" w14:textId="77777777" w:rsidR="00130064" w:rsidRPr="00FC66B3" w:rsidRDefault="00B81DA5" w:rsidP="00130064">
            <w:pPr>
              <w:pStyle w:val="Text"/>
            </w:pPr>
            <w:r>
              <w:t>taw</w:t>
            </w:r>
          </w:p>
        </w:tc>
        <w:tc>
          <w:tcPr>
            <w:tcW w:w="818" w:type="dxa"/>
            <w:shd w:val="clear" w:color="auto" w:fill="auto"/>
          </w:tcPr>
          <w:p w14:paraId="6C89E850" w14:textId="77777777" w:rsidR="00130064" w:rsidRPr="00FC66B3" w:rsidRDefault="00130064" w:rsidP="00130064">
            <w:pPr>
              <w:pStyle w:val="Text"/>
            </w:pPr>
            <w:r w:rsidRPr="00FC66B3">
              <w:t>makan</w:t>
            </w:r>
            <w:r w:rsidR="00305A45">
              <w:t>g</w:t>
            </w:r>
          </w:p>
        </w:tc>
        <w:tc>
          <w:tcPr>
            <w:tcW w:w="879" w:type="dxa"/>
            <w:shd w:val="clear" w:color="auto" w:fill="auto"/>
          </w:tcPr>
          <w:p w14:paraId="01A23A1B" w14:textId="77777777" w:rsidR="00130064" w:rsidRPr="00FC66B3" w:rsidRDefault="00130064" w:rsidP="00130064">
            <w:pPr>
              <w:pStyle w:val="Text"/>
            </w:pPr>
            <w:r w:rsidRPr="00FC66B3">
              <w:t>pinang</w:t>
            </w:r>
          </w:p>
        </w:tc>
      </w:tr>
      <w:tr w:rsidR="00AC23C4" w:rsidRPr="00AC23C4" w14:paraId="34FD16FD" w14:textId="77777777" w:rsidTr="00042410">
        <w:tc>
          <w:tcPr>
            <w:tcW w:w="709" w:type="dxa"/>
            <w:shd w:val="clear" w:color="auto" w:fill="auto"/>
          </w:tcPr>
          <w:p w14:paraId="3E26414C" w14:textId="77777777" w:rsidR="00130064" w:rsidRPr="00AC23C4" w:rsidRDefault="00130064" w:rsidP="00130064">
            <w:pPr>
              <w:pStyle w:val="GlossEng"/>
              <w:rPr>
                <w:szCs w:val="20"/>
              </w:rPr>
            </w:pPr>
          </w:p>
        </w:tc>
        <w:tc>
          <w:tcPr>
            <w:tcW w:w="360" w:type="dxa"/>
            <w:shd w:val="clear" w:color="auto" w:fill="auto"/>
          </w:tcPr>
          <w:p w14:paraId="5CA3E6F6" w14:textId="6E040E43" w:rsidR="00130064" w:rsidRPr="00AC23C4" w:rsidRDefault="00042410" w:rsidP="00130064">
            <w:pPr>
              <w:pStyle w:val="GlossEng"/>
              <w:rPr>
                <w:szCs w:val="20"/>
              </w:rPr>
            </w:pPr>
            <w:r>
              <w:rPr>
                <w:szCs w:val="20"/>
              </w:rPr>
              <w:t>at</w:t>
            </w:r>
          </w:p>
        </w:tc>
        <w:tc>
          <w:tcPr>
            <w:tcW w:w="759" w:type="dxa"/>
            <w:shd w:val="clear" w:color="auto" w:fill="auto"/>
          </w:tcPr>
          <w:p w14:paraId="16E049DB" w14:textId="77777777" w:rsidR="00130064" w:rsidRPr="0099608C" w:rsidRDefault="00130064" w:rsidP="00130064">
            <w:pPr>
              <w:pStyle w:val="GlossEng"/>
              <w:rPr>
                <w:rStyle w:val="ChSmallCaps"/>
              </w:rPr>
            </w:pPr>
            <w:r w:rsidRPr="0099608C">
              <w:rPr>
                <w:rStyle w:val="ChSmallCaps"/>
              </w:rPr>
              <w:t>l.prox</w:t>
            </w:r>
          </w:p>
        </w:tc>
        <w:tc>
          <w:tcPr>
            <w:tcW w:w="777" w:type="dxa"/>
            <w:shd w:val="clear" w:color="auto" w:fill="auto"/>
          </w:tcPr>
          <w:p w14:paraId="357E0BE9" w14:textId="77777777" w:rsidR="00130064" w:rsidRPr="0099608C" w:rsidRDefault="00130064" w:rsidP="00130064">
            <w:pPr>
              <w:pStyle w:val="GlossEng"/>
              <w:rPr>
                <w:rStyle w:val="ChSmallCaps"/>
              </w:rPr>
            </w:pPr>
            <w:r w:rsidRPr="0099608C">
              <w:rPr>
                <w:rStyle w:val="ChSmallCaps"/>
              </w:rPr>
              <w:t>d.prox</w:t>
            </w:r>
          </w:p>
        </w:tc>
        <w:tc>
          <w:tcPr>
            <w:tcW w:w="718" w:type="dxa"/>
            <w:shd w:val="clear" w:color="auto" w:fill="auto"/>
          </w:tcPr>
          <w:p w14:paraId="3F9BA9B5" w14:textId="77777777" w:rsidR="00130064" w:rsidRPr="00AC23C4" w:rsidRDefault="00130064" w:rsidP="00130064">
            <w:pPr>
              <w:pStyle w:val="GlossEng"/>
              <w:rPr>
                <w:szCs w:val="20"/>
              </w:rPr>
            </w:pPr>
            <w:r w:rsidRPr="00AC23C4">
              <w:rPr>
                <w:szCs w:val="20"/>
              </w:rPr>
              <w:t>person</w:t>
            </w:r>
          </w:p>
        </w:tc>
        <w:tc>
          <w:tcPr>
            <w:tcW w:w="510" w:type="dxa"/>
            <w:shd w:val="clear" w:color="auto" w:fill="auto"/>
          </w:tcPr>
          <w:p w14:paraId="51CA6A35" w14:textId="77777777" w:rsidR="00130064" w:rsidRPr="0099608C" w:rsidRDefault="00130064" w:rsidP="00130064">
            <w:pPr>
              <w:pStyle w:val="GlossEng"/>
              <w:rPr>
                <w:rStyle w:val="ChSmallCaps"/>
              </w:rPr>
            </w:pPr>
            <w:r w:rsidRPr="0099608C">
              <w:rPr>
                <w:rStyle w:val="ChSmallCaps"/>
              </w:rPr>
              <w:t>neg</w:t>
            </w:r>
          </w:p>
        </w:tc>
        <w:tc>
          <w:tcPr>
            <w:tcW w:w="629" w:type="dxa"/>
            <w:shd w:val="clear" w:color="auto" w:fill="auto"/>
          </w:tcPr>
          <w:p w14:paraId="5D594AD8" w14:textId="77777777" w:rsidR="00130064" w:rsidRPr="00AC23C4" w:rsidRDefault="00130064" w:rsidP="00130064">
            <w:pPr>
              <w:pStyle w:val="GlossEng"/>
              <w:rPr>
                <w:szCs w:val="20"/>
              </w:rPr>
            </w:pPr>
            <w:r w:rsidRPr="00AC23C4">
              <w:rPr>
                <w:szCs w:val="20"/>
              </w:rPr>
              <w:t>know</w:t>
            </w:r>
          </w:p>
        </w:tc>
        <w:tc>
          <w:tcPr>
            <w:tcW w:w="818" w:type="dxa"/>
            <w:shd w:val="clear" w:color="auto" w:fill="auto"/>
          </w:tcPr>
          <w:p w14:paraId="45992745" w14:textId="77777777" w:rsidR="00130064" w:rsidRPr="00AC23C4" w:rsidRDefault="00130064" w:rsidP="00130064">
            <w:pPr>
              <w:pStyle w:val="GlossEng"/>
              <w:rPr>
                <w:szCs w:val="20"/>
              </w:rPr>
            </w:pPr>
            <w:r w:rsidRPr="00AC23C4">
              <w:rPr>
                <w:szCs w:val="20"/>
              </w:rPr>
              <w:t>eat</w:t>
            </w:r>
          </w:p>
        </w:tc>
        <w:tc>
          <w:tcPr>
            <w:tcW w:w="879" w:type="dxa"/>
            <w:shd w:val="clear" w:color="auto" w:fill="auto"/>
          </w:tcPr>
          <w:p w14:paraId="1F846400" w14:textId="77777777" w:rsidR="00130064" w:rsidRPr="00AC23C4" w:rsidRDefault="00130064" w:rsidP="00130064">
            <w:pPr>
              <w:pStyle w:val="GlossEng"/>
              <w:rPr>
                <w:szCs w:val="20"/>
              </w:rPr>
            </w:pPr>
            <w:r w:rsidRPr="00AC23C4">
              <w:rPr>
                <w:szCs w:val="20"/>
              </w:rPr>
              <w:t>betel.nut</w:t>
            </w:r>
          </w:p>
        </w:tc>
      </w:tr>
    </w:tbl>
    <w:p w14:paraId="6C67AA38" w14:textId="394373C9" w:rsidR="00130064" w:rsidRPr="00690E2C" w:rsidRDefault="00B7093A" w:rsidP="00130064">
      <w:pPr>
        <w:pStyle w:val="FreeTranslEng"/>
      </w:pPr>
      <w:r>
        <w:t>‘</w:t>
      </w:r>
      <w:r w:rsidR="00130064" w:rsidRPr="00ED175B">
        <w:rPr>
          <w:rStyle w:val="ChBlueBold"/>
        </w:rPr>
        <w:t>here</w:t>
      </w:r>
      <w:r w:rsidR="0097241B" w:rsidRPr="0097241B">
        <w:rPr>
          <w:rStyle w:val="ChBlueBold"/>
        </w:rPr>
        <w:t xml:space="preserve"> (</w:t>
      </w:r>
      <w:r w:rsidR="0097241B" w:rsidRPr="0097241B">
        <w:rPr>
          <w:rStyle w:val="ChBlueBold-SmallCaps"/>
        </w:rPr>
        <w:t>emph</w:t>
      </w:r>
      <w:r w:rsidR="0097241B" w:rsidRPr="0097241B">
        <w:rPr>
          <w:rStyle w:val="ChBlueBold"/>
        </w:rPr>
        <w:t>)</w:t>
      </w:r>
      <w:r w:rsidR="00130064">
        <w:t xml:space="preserve"> </w:t>
      </w:r>
      <w:r w:rsidR="00130064" w:rsidRPr="000F4A6D">
        <w:t>people</w:t>
      </w:r>
      <w:r w:rsidR="00130064">
        <w:t xml:space="preserve"> don</w:t>
      </w:r>
      <w:r>
        <w:t>’</w:t>
      </w:r>
      <w:r w:rsidR="00130064">
        <w:t>t habitually eat betel nut</w:t>
      </w:r>
      <w:r w:rsidR="00F512A6">
        <w:t>s</w:t>
      </w:r>
      <w:r>
        <w:t>’</w:t>
      </w:r>
      <w:r w:rsidR="00130064">
        <w:t xml:space="preserve"> </w:t>
      </w:r>
      <w:r w:rsidR="00130064">
        <w:rPr>
          <w:rStyle w:val="ExampleSource"/>
        </w:rPr>
        <w:t>[Elicited BR111017</w:t>
      </w:r>
      <w:r w:rsidR="00130064" w:rsidRPr="00F4773B">
        <w:rPr>
          <w:rStyle w:val="ExampleSource"/>
        </w:rPr>
        <w:t>.001]</w:t>
      </w:r>
    </w:p>
    <w:tbl>
      <w:tblPr>
        <w:tblW w:w="0" w:type="auto"/>
        <w:tblCellMar>
          <w:left w:w="42" w:type="dxa"/>
          <w:right w:w="42" w:type="dxa"/>
        </w:tblCellMar>
        <w:tblLook w:val="01E0" w:firstRow="1" w:lastRow="1" w:firstColumn="1" w:lastColumn="1" w:noHBand="0" w:noVBand="0"/>
      </w:tblPr>
      <w:tblGrid>
        <w:gridCol w:w="709"/>
        <w:gridCol w:w="360"/>
        <w:gridCol w:w="759"/>
        <w:gridCol w:w="596"/>
        <w:gridCol w:w="513"/>
        <w:gridCol w:w="762"/>
      </w:tblGrid>
      <w:tr w:rsidR="00AC23C4" w:rsidRPr="005D0663" w14:paraId="5203384D" w14:textId="77777777" w:rsidTr="00AC23C4">
        <w:tc>
          <w:tcPr>
            <w:tcW w:w="709" w:type="dxa"/>
            <w:shd w:val="clear" w:color="auto" w:fill="auto"/>
          </w:tcPr>
          <w:p w14:paraId="5FFA1D07" w14:textId="77777777" w:rsidR="00130064" w:rsidRPr="00F129D3" w:rsidRDefault="00130064" w:rsidP="00130064">
            <w:pPr>
              <w:pStyle w:val="Text"/>
            </w:pPr>
            <w:bookmarkStart w:id="2496" w:name="_Ref362513109"/>
            <w:r w:rsidRPr="00F129D3">
              <w:t>(</w:t>
            </w:r>
            <w:fldSimple w:instr=" SEQ ( \* ARABIC \s 1 ">
              <w:r w:rsidR="00154D81">
                <w:rPr>
                  <w:noProof/>
                </w:rPr>
                <w:t>229</w:t>
              </w:r>
            </w:fldSimple>
            <w:r w:rsidRPr="00F129D3">
              <w:t>)</w:t>
            </w:r>
            <w:bookmarkEnd w:id="2496"/>
          </w:p>
        </w:tc>
        <w:tc>
          <w:tcPr>
            <w:tcW w:w="360" w:type="dxa"/>
            <w:shd w:val="clear" w:color="auto" w:fill="auto"/>
          </w:tcPr>
          <w:p w14:paraId="19388AF5" w14:textId="77777777" w:rsidR="00130064" w:rsidRPr="00D371F7" w:rsidRDefault="00130064" w:rsidP="00130064">
            <w:pPr>
              <w:pStyle w:val="Text"/>
            </w:pPr>
            <w:r w:rsidRPr="00D371F7">
              <w:t>di</w:t>
            </w:r>
          </w:p>
        </w:tc>
        <w:tc>
          <w:tcPr>
            <w:tcW w:w="759" w:type="dxa"/>
            <w:shd w:val="clear" w:color="auto" w:fill="auto"/>
          </w:tcPr>
          <w:p w14:paraId="2937A4AF" w14:textId="77777777" w:rsidR="00130064" w:rsidRPr="00AC57F6" w:rsidRDefault="00130064" w:rsidP="00130064">
            <w:pPr>
              <w:pStyle w:val="Text"/>
              <w:rPr>
                <w:rStyle w:val="ChBlueBold"/>
              </w:rPr>
            </w:pPr>
            <w:r w:rsidRPr="00AC57F6">
              <w:rPr>
                <w:rStyle w:val="ChBlueBold"/>
              </w:rPr>
              <w:t>sini</w:t>
            </w:r>
          </w:p>
        </w:tc>
        <w:tc>
          <w:tcPr>
            <w:tcW w:w="596" w:type="dxa"/>
            <w:shd w:val="clear" w:color="auto" w:fill="auto"/>
          </w:tcPr>
          <w:p w14:paraId="56B59295" w14:textId="77777777" w:rsidR="00130064" w:rsidRPr="00AC57F6" w:rsidRDefault="00130064" w:rsidP="00130064">
            <w:pPr>
              <w:pStyle w:val="Text"/>
              <w:rPr>
                <w:rStyle w:val="ChBlueBold"/>
              </w:rPr>
            </w:pPr>
            <w:r w:rsidRPr="00AC57F6">
              <w:rPr>
                <w:rStyle w:val="ChBlueBold"/>
              </w:rPr>
              <w:t>yang</w:t>
            </w:r>
          </w:p>
        </w:tc>
        <w:tc>
          <w:tcPr>
            <w:tcW w:w="513" w:type="dxa"/>
            <w:shd w:val="clear" w:color="auto" w:fill="auto"/>
          </w:tcPr>
          <w:p w14:paraId="0EC54323" w14:textId="77777777" w:rsidR="00130064" w:rsidRPr="00D371F7" w:rsidRDefault="00130064" w:rsidP="00130064">
            <w:pPr>
              <w:pStyle w:val="Text"/>
            </w:pPr>
            <w:r>
              <w:t>t</w:t>
            </w:r>
            <w:r w:rsidRPr="00D371F7">
              <w:t>ra</w:t>
            </w:r>
          </w:p>
        </w:tc>
        <w:tc>
          <w:tcPr>
            <w:tcW w:w="762" w:type="dxa"/>
            <w:shd w:val="clear" w:color="auto" w:fill="auto"/>
          </w:tcPr>
          <w:p w14:paraId="40AD437F" w14:textId="77777777" w:rsidR="00130064" w:rsidRPr="00D371F7" w:rsidRDefault="00130064" w:rsidP="00130064">
            <w:pPr>
              <w:pStyle w:val="Text"/>
            </w:pPr>
            <w:r w:rsidRPr="00D371F7">
              <w:t>banyak</w:t>
            </w:r>
          </w:p>
        </w:tc>
      </w:tr>
      <w:tr w:rsidR="00AC23C4" w:rsidRPr="00AC23C4" w14:paraId="763BEB9A" w14:textId="77777777" w:rsidTr="00AC23C4">
        <w:tc>
          <w:tcPr>
            <w:tcW w:w="709" w:type="dxa"/>
            <w:shd w:val="clear" w:color="auto" w:fill="auto"/>
          </w:tcPr>
          <w:p w14:paraId="6093C1A8" w14:textId="77777777" w:rsidR="00130064" w:rsidRPr="00D371F7" w:rsidRDefault="00130064" w:rsidP="00130064">
            <w:pPr>
              <w:pStyle w:val="GlossEng"/>
            </w:pPr>
          </w:p>
        </w:tc>
        <w:tc>
          <w:tcPr>
            <w:tcW w:w="360" w:type="dxa"/>
            <w:shd w:val="clear" w:color="auto" w:fill="auto"/>
          </w:tcPr>
          <w:p w14:paraId="1F792226" w14:textId="77777777" w:rsidR="00130064" w:rsidRPr="00D371F7" w:rsidRDefault="00130064" w:rsidP="00130064">
            <w:pPr>
              <w:pStyle w:val="GlossEng"/>
            </w:pPr>
            <w:r w:rsidRPr="00D371F7">
              <w:t>at</w:t>
            </w:r>
          </w:p>
        </w:tc>
        <w:tc>
          <w:tcPr>
            <w:tcW w:w="759" w:type="dxa"/>
            <w:shd w:val="clear" w:color="auto" w:fill="auto"/>
          </w:tcPr>
          <w:p w14:paraId="051FD6A9" w14:textId="77777777" w:rsidR="00130064" w:rsidRPr="0099608C" w:rsidRDefault="00130064" w:rsidP="00130064">
            <w:pPr>
              <w:pStyle w:val="GlossEng"/>
              <w:rPr>
                <w:rStyle w:val="ChSmallCaps"/>
              </w:rPr>
            </w:pPr>
            <w:r w:rsidRPr="0099608C">
              <w:rPr>
                <w:rStyle w:val="ChSmallCaps"/>
              </w:rPr>
              <w:t>l.prox</w:t>
            </w:r>
          </w:p>
        </w:tc>
        <w:tc>
          <w:tcPr>
            <w:tcW w:w="596" w:type="dxa"/>
            <w:shd w:val="clear" w:color="auto" w:fill="auto"/>
          </w:tcPr>
          <w:p w14:paraId="317AD67B" w14:textId="77777777" w:rsidR="00130064" w:rsidRPr="0099608C" w:rsidRDefault="00130064" w:rsidP="00130064">
            <w:pPr>
              <w:pStyle w:val="GlossEng"/>
              <w:rPr>
                <w:rStyle w:val="ChSmallCaps"/>
              </w:rPr>
            </w:pPr>
            <w:r w:rsidRPr="0099608C">
              <w:rPr>
                <w:rStyle w:val="ChSmallCaps"/>
              </w:rPr>
              <w:t>rel</w:t>
            </w:r>
          </w:p>
        </w:tc>
        <w:tc>
          <w:tcPr>
            <w:tcW w:w="513" w:type="dxa"/>
            <w:shd w:val="clear" w:color="auto" w:fill="auto"/>
          </w:tcPr>
          <w:p w14:paraId="5082F24B" w14:textId="77777777" w:rsidR="00130064" w:rsidRPr="0099608C" w:rsidRDefault="00130064" w:rsidP="00130064">
            <w:pPr>
              <w:pStyle w:val="GlossEng"/>
              <w:rPr>
                <w:rStyle w:val="ChSmallCaps"/>
              </w:rPr>
            </w:pPr>
            <w:r w:rsidRPr="0099608C">
              <w:rPr>
                <w:rStyle w:val="ChSmallCaps"/>
              </w:rPr>
              <w:t>neg</w:t>
            </w:r>
          </w:p>
        </w:tc>
        <w:tc>
          <w:tcPr>
            <w:tcW w:w="762" w:type="dxa"/>
            <w:shd w:val="clear" w:color="auto" w:fill="auto"/>
          </w:tcPr>
          <w:p w14:paraId="4A95F745" w14:textId="77777777" w:rsidR="00130064" w:rsidRPr="00D371F7" w:rsidRDefault="00130064" w:rsidP="00130064">
            <w:pPr>
              <w:pStyle w:val="GlossEng"/>
            </w:pPr>
            <w:r w:rsidRPr="00D371F7">
              <w:t>many</w:t>
            </w:r>
          </w:p>
        </w:tc>
      </w:tr>
    </w:tbl>
    <w:p w14:paraId="73CA7578" w14:textId="00BAA716" w:rsidR="00130064" w:rsidRDefault="00130064" w:rsidP="00130064">
      <w:pPr>
        <w:pStyle w:val="FreeTranslEng"/>
      </w:pPr>
      <w:r>
        <w:t xml:space="preserve">[About logistic problems:] </w:t>
      </w:r>
      <w:r w:rsidR="00B7093A">
        <w:t>‘</w:t>
      </w:r>
      <w:r>
        <w:t>(it</w:t>
      </w:r>
      <w:r w:rsidR="00B7093A">
        <w:t>’</w:t>
      </w:r>
      <w:r>
        <w:t xml:space="preserve">s) </w:t>
      </w:r>
      <w:r w:rsidRPr="00AC57F6">
        <w:rPr>
          <w:rStyle w:val="ChBlueBold"/>
        </w:rPr>
        <w:t>here where</w:t>
      </w:r>
      <w:r>
        <w:t xml:space="preserve"> there weren</w:t>
      </w:r>
      <w:r w:rsidR="00B7093A">
        <w:t>’</w:t>
      </w:r>
      <w:r>
        <w:t>t many (passengers)</w:t>
      </w:r>
      <w:r w:rsidR="00B7093A">
        <w:t>’</w:t>
      </w:r>
      <w:r>
        <w:t xml:space="preserve"> </w:t>
      </w:r>
      <w:r w:rsidRPr="00D371F7">
        <w:rPr>
          <w:rStyle w:val="ExampleSource"/>
        </w:rPr>
        <w:t>[081025-008-Cv.0140]</w:t>
      </w:r>
    </w:p>
    <w:tbl>
      <w:tblPr>
        <w:tblW w:w="6616" w:type="dxa"/>
        <w:tblCellMar>
          <w:left w:w="42" w:type="dxa"/>
          <w:right w:w="42" w:type="dxa"/>
        </w:tblCellMar>
        <w:tblLook w:val="01E0" w:firstRow="1" w:lastRow="1" w:firstColumn="1" w:lastColumn="1" w:noHBand="0" w:noVBand="0"/>
      </w:tblPr>
      <w:tblGrid>
        <w:gridCol w:w="709"/>
        <w:gridCol w:w="284"/>
        <w:gridCol w:w="489"/>
        <w:gridCol w:w="684"/>
        <w:gridCol w:w="360"/>
        <w:gridCol w:w="688"/>
        <w:gridCol w:w="360"/>
        <w:gridCol w:w="688"/>
        <w:gridCol w:w="596"/>
        <w:gridCol w:w="896"/>
        <w:gridCol w:w="862"/>
      </w:tblGrid>
      <w:tr w:rsidR="00AC23C4" w:rsidRPr="005D0663" w14:paraId="7791D6D5" w14:textId="77777777" w:rsidTr="00AC23C4">
        <w:tc>
          <w:tcPr>
            <w:tcW w:w="709" w:type="dxa"/>
            <w:shd w:val="clear" w:color="auto" w:fill="auto"/>
          </w:tcPr>
          <w:p w14:paraId="3909669E" w14:textId="77777777" w:rsidR="00130064" w:rsidRPr="00F129D3" w:rsidRDefault="00130064" w:rsidP="00130064">
            <w:pPr>
              <w:pStyle w:val="Text"/>
            </w:pPr>
            <w:bookmarkStart w:id="2497" w:name="_Ref362513110"/>
            <w:r w:rsidRPr="00F129D3">
              <w:t>(</w:t>
            </w:r>
            <w:fldSimple w:instr=" SEQ ( \* ARABIC \s 1 ">
              <w:r w:rsidR="00154D81">
                <w:rPr>
                  <w:noProof/>
                </w:rPr>
                <w:t>230</w:t>
              </w:r>
            </w:fldSimple>
            <w:r w:rsidRPr="00F129D3">
              <w:t>)</w:t>
            </w:r>
            <w:bookmarkEnd w:id="2497"/>
          </w:p>
        </w:tc>
        <w:tc>
          <w:tcPr>
            <w:tcW w:w="284" w:type="dxa"/>
            <w:shd w:val="clear" w:color="auto" w:fill="auto"/>
          </w:tcPr>
          <w:p w14:paraId="38B29623" w14:textId="77777777" w:rsidR="00130064" w:rsidRPr="00B30941" w:rsidRDefault="00130064" w:rsidP="00130064">
            <w:pPr>
              <w:pStyle w:val="Text"/>
            </w:pPr>
            <w:r>
              <w:t>…</w:t>
            </w:r>
          </w:p>
        </w:tc>
        <w:tc>
          <w:tcPr>
            <w:tcW w:w="489" w:type="dxa"/>
            <w:shd w:val="clear" w:color="auto" w:fill="auto"/>
          </w:tcPr>
          <w:p w14:paraId="36369548" w14:textId="77777777" w:rsidR="00130064" w:rsidRPr="00B30941" w:rsidRDefault="00130064" w:rsidP="00130064">
            <w:pPr>
              <w:pStyle w:val="Text"/>
            </w:pPr>
            <w:r w:rsidRPr="00B30941">
              <w:t>sa</w:t>
            </w:r>
          </w:p>
        </w:tc>
        <w:tc>
          <w:tcPr>
            <w:tcW w:w="684" w:type="dxa"/>
            <w:shd w:val="clear" w:color="auto" w:fill="auto"/>
          </w:tcPr>
          <w:p w14:paraId="6709B974" w14:textId="77777777" w:rsidR="00130064" w:rsidRPr="00B30941" w:rsidRDefault="00130064" w:rsidP="00130064">
            <w:pPr>
              <w:pStyle w:val="Text"/>
            </w:pPr>
            <w:r w:rsidRPr="00B30941">
              <w:t>mandi</w:t>
            </w:r>
          </w:p>
        </w:tc>
        <w:tc>
          <w:tcPr>
            <w:tcW w:w="360" w:type="dxa"/>
            <w:shd w:val="clear" w:color="auto" w:fill="auto"/>
          </w:tcPr>
          <w:p w14:paraId="7B1C9039" w14:textId="77777777" w:rsidR="00130064" w:rsidRPr="00B30941" w:rsidRDefault="00130064" w:rsidP="00130064">
            <w:pPr>
              <w:pStyle w:val="Text"/>
            </w:pPr>
            <w:r w:rsidRPr="00B30941">
              <w:t>di</w:t>
            </w:r>
          </w:p>
        </w:tc>
        <w:tc>
          <w:tcPr>
            <w:tcW w:w="688" w:type="dxa"/>
            <w:shd w:val="clear" w:color="auto" w:fill="auto"/>
          </w:tcPr>
          <w:p w14:paraId="11D5C8EE" w14:textId="77777777" w:rsidR="00130064" w:rsidRPr="00B30941" w:rsidRDefault="00130064" w:rsidP="00130064">
            <w:pPr>
              <w:pStyle w:val="Text"/>
            </w:pPr>
            <w:r w:rsidRPr="00B30941">
              <w:t>situ</w:t>
            </w:r>
            <w:r>
              <w:t>,</w:t>
            </w:r>
          </w:p>
        </w:tc>
        <w:tc>
          <w:tcPr>
            <w:tcW w:w="360" w:type="dxa"/>
            <w:shd w:val="clear" w:color="auto" w:fill="auto"/>
          </w:tcPr>
          <w:p w14:paraId="518A0D6E" w14:textId="77777777" w:rsidR="00130064" w:rsidRPr="00B30941" w:rsidRDefault="00130064" w:rsidP="00130064">
            <w:pPr>
              <w:pStyle w:val="Text"/>
            </w:pPr>
            <w:r w:rsidRPr="00B30941">
              <w:t>di</w:t>
            </w:r>
          </w:p>
        </w:tc>
        <w:tc>
          <w:tcPr>
            <w:tcW w:w="688" w:type="dxa"/>
            <w:shd w:val="clear" w:color="auto" w:fill="auto"/>
          </w:tcPr>
          <w:p w14:paraId="38320CED" w14:textId="77777777" w:rsidR="00130064" w:rsidRPr="00B30941" w:rsidRDefault="00130064" w:rsidP="00130064">
            <w:pPr>
              <w:pStyle w:val="Text"/>
              <w:rPr>
                <w:rStyle w:val="ChBlueBold"/>
              </w:rPr>
            </w:pPr>
            <w:r w:rsidRPr="00B30941">
              <w:rPr>
                <w:rStyle w:val="ChBlueBold"/>
              </w:rPr>
              <w:t>situ</w:t>
            </w:r>
          </w:p>
        </w:tc>
        <w:tc>
          <w:tcPr>
            <w:tcW w:w="596" w:type="dxa"/>
            <w:shd w:val="clear" w:color="auto" w:fill="auto"/>
          </w:tcPr>
          <w:p w14:paraId="7326C360" w14:textId="77777777" w:rsidR="00130064" w:rsidRPr="00B30941" w:rsidRDefault="00130064" w:rsidP="00130064">
            <w:pPr>
              <w:pStyle w:val="Text"/>
              <w:rPr>
                <w:rStyle w:val="ChBlueBold"/>
              </w:rPr>
            </w:pPr>
            <w:r w:rsidRPr="00B30941">
              <w:rPr>
                <w:rStyle w:val="ChBlueBold"/>
              </w:rPr>
              <w:t>ya</w:t>
            </w:r>
            <w:r>
              <w:rPr>
                <w:rStyle w:val="ChBlueBold"/>
              </w:rPr>
              <w:t>ng</w:t>
            </w:r>
          </w:p>
        </w:tc>
        <w:tc>
          <w:tcPr>
            <w:tcW w:w="896" w:type="dxa"/>
            <w:shd w:val="clear" w:color="auto" w:fill="auto"/>
          </w:tcPr>
          <w:p w14:paraId="31222D91" w14:textId="77777777" w:rsidR="00130064" w:rsidRPr="00B30941" w:rsidRDefault="00305A45" w:rsidP="00130064">
            <w:pPr>
              <w:pStyle w:val="Text"/>
            </w:pPr>
            <w:r w:rsidRPr="00B30941">
              <w:t>mungking</w:t>
            </w:r>
          </w:p>
        </w:tc>
        <w:tc>
          <w:tcPr>
            <w:tcW w:w="862" w:type="dxa"/>
            <w:shd w:val="clear" w:color="auto" w:fill="auto"/>
          </w:tcPr>
          <w:p w14:paraId="073AD88A" w14:textId="77777777" w:rsidR="00130064" w:rsidRPr="00B30941" w:rsidRDefault="00130064" w:rsidP="00130064">
            <w:pPr>
              <w:pStyle w:val="Text"/>
            </w:pPr>
            <w:r>
              <w:t>nangka</w:t>
            </w:r>
          </w:p>
        </w:tc>
      </w:tr>
      <w:tr w:rsidR="00AC23C4" w:rsidRPr="00AC23C4" w14:paraId="18C1BAAF" w14:textId="77777777" w:rsidTr="00AC23C4">
        <w:tc>
          <w:tcPr>
            <w:tcW w:w="709" w:type="dxa"/>
            <w:shd w:val="clear" w:color="auto" w:fill="auto"/>
          </w:tcPr>
          <w:p w14:paraId="30EBAC21" w14:textId="77777777" w:rsidR="00130064" w:rsidRPr="00B30941" w:rsidRDefault="00130064" w:rsidP="00130064">
            <w:pPr>
              <w:pStyle w:val="GlossEng"/>
            </w:pPr>
          </w:p>
        </w:tc>
        <w:tc>
          <w:tcPr>
            <w:tcW w:w="284" w:type="dxa"/>
            <w:shd w:val="clear" w:color="auto" w:fill="auto"/>
          </w:tcPr>
          <w:p w14:paraId="5C37467A" w14:textId="77777777" w:rsidR="00130064" w:rsidRPr="0037182C" w:rsidRDefault="00130064" w:rsidP="00130064">
            <w:pPr>
              <w:pStyle w:val="GlossEng"/>
              <w:rPr>
                <w:rStyle w:val="ChSmallCaps"/>
              </w:rPr>
            </w:pPr>
          </w:p>
        </w:tc>
        <w:tc>
          <w:tcPr>
            <w:tcW w:w="489" w:type="dxa"/>
            <w:shd w:val="clear" w:color="auto" w:fill="auto"/>
          </w:tcPr>
          <w:p w14:paraId="4F97A404" w14:textId="77777777" w:rsidR="00130064" w:rsidRPr="0099608C" w:rsidRDefault="00130064" w:rsidP="00130064">
            <w:pPr>
              <w:pStyle w:val="GlossEng"/>
              <w:rPr>
                <w:rStyle w:val="ChSmallCaps"/>
              </w:rPr>
            </w:pPr>
            <w:r w:rsidRPr="0099608C">
              <w:rPr>
                <w:rStyle w:val="ChSmallCaps"/>
              </w:rPr>
              <w:t>1sg</w:t>
            </w:r>
          </w:p>
        </w:tc>
        <w:tc>
          <w:tcPr>
            <w:tcW w:w="684" w:type="dxa"/>
            <w:shd w:val="clear" w:color="auto" w:fill="auto"/>
          </w:tcPr>
          <w:p w14:paraId="077C044C" w14:textId="77777777" w:rsidR="00130064" w:rsidRPr="00B30941" w:rsidRDefault="00130064" w:rsidP="00130064">
            <w:pPr>
              <w:pStyle w:val="GlossEng"/>
            </w:pPr>
            <w:r w:rsidRPr="00B30941">
              <w:t>bathe</w:t>
            </w:r>
          </w:p>
        </w:tc>
        <w:tc>
          <w:tcPr>
            <w:tcW w:w="360" w:type="dxa"/>
            <w:shd w:val="clear" w:color="auto" w:fill="auto"/>
          </w:tcPr>
          <w:p w14:paraId="3BBD9F17" w14:textId="77777777" w:rsidR="00130064" w:rsidRPr="00B30941" w:rsidRDefault="00130064" w:rsidP="00130064">
            <w:pPr>
              <w:pStyle w:val="GlossEng"/>
            </w:pPr>
            <w:r w:rsidRPr="00B30941">
              <w:t>at</w:t>
            </w:r>
          </w:p>
        </w:tc>
        <w:tc>
          <w:tcPr>
            <w:tcW w:w="688" w:type="dxa"/>
            <w:shd w:val="clear" w:color="auto" w:fill="auto"/>
          </w:tcPr>
          <w:p w14:paraId="748D1A22" w14:textId="77777777" w:rsidR="00130064" w:rsidRPr="0099608C" w:rsidRDefault="00130064" w:rsidP="00130064">
            <w:pPr>
              <w:pStyle w:val="GlossEng"/>
              <w:rPr>
                <w:rStyle w:val="ChSmallCaps"/>
              </w:rPr>
            </w:pPr>
            <w:r w:rsidRPr="0099608C">
              <w:rPr>
                <w:rStyle w:val="ChSmallCaps"/>
              </w:rPr>
              <w:t>l.med</w:t>
            </w:r>
          </w:p>
        </w:tc>
        <w:tc>
          <w:tcPr>
            <w:tcW w:w="360" w:type="dxa"/>
            <w:shd w:val="clear" w:color="auto" w:fill="auto"/>
          </w:tcPr>
          <w:p w14:paraId="64306FF4" w14:textId="77777777" w:rsidR="00130064" w:rsidRPr="00B30941" w:rsidRDefault="00130064" w:rsidP="00130064">
            <w:pPr>
              <w:pStyle w:val="GlossEng"/>
            </w:pPr>
            <w:r w:rsidRPr="00B30941">
              <w:t>at</w:t>
            </w:r>
          </w:p>
        </w:tc>
        <w:tc>
          <w:tcPr>
            <w:tcW w:w="688" w:type="dxa"/>
            <w:shd w:val="clear" w:color="auto" w:fill="auto"/>
          </w:tcPr>
          <w:p w14:paraId="3143C92B" w14:textId="77777777" w:rsidR="00130064" w:rsidRPr="0099608C" w:rsidRDefault="00130064" w:rsidP="00130064">
            <w:pPr>
              <w:pStyle w:val="GlossEng"/>
              <w:rPr>
                <w:rStyle w:val="ChSmallCaps"/>
              </w:rPr>
            </w:pPr>
            <w:r w:rsidRPr="0099608C">
              <w:rPr>
                <w:rStyle w:val="ChSmallCaps"/>
              </w:rPr>
              <w:t>l.med</w:t>
            </w:r>
          </w:p>
        </w:tc>
        <w:tc>
          <w:tcPr>
            <w:tcW w:w="596" w:type="dxa"/>
            <w:shd w:val="clear" w:color="auto" w:fill="auto"/>
          </w:tcPr>
          <w:p w14:paraId="1089552F" w14:textId="77777777" w:rsidR="00130064" w:rsidRPr="0099608C" w:rsidRDefault="00130064" w:rsidP="00130064">
            <w:pPr>
              <w:pStyle w:val="GlossEng"/>
              <w:rPr>
                <w:rStyle w:val="ChSmallCaps"/>
              </w:rPr>
            </w:pPr>
            <w:r w:rsidRPr="0099608C">
              <w:rPr>
                <w:rStyle w:val="ChSmallCaps"/>
              </w:rPr>
              <w:t>rel</w:t>
            </w:r>
          </w:p>
        </w:tc>
        <w:tc>
          <w:tcPr>
            <w:tcW w:w="896" w:type="dxa"/>
            <w:shd w:val="clear" w:color="auto" w:fill="auto"/>
          </w:tcPr>
          <w:p w14:paraId="7F95A863" w14:textId="77777777" w:rsidR="00130064" w:rsidRPr="00B30941" w:rsidRDefault="00130064" w:rsidP="00130064">
            <w:pPr>
              <w:pStyle w:val="GlossEng"/>
            </w:pPr>
            <w:r w:rsidRPr="00B30941">
              <w:t>maybe</w:t>
            </w:r>
          </w:p>
        </w:tc>
        <w:tc>
          <w:tcPr>
            <w:tcW w:w="862" w:type="dxa"/>
            <w:shd w:val="clear" w:color="auto" w:fill="auto"/>
          </w:tcPr>
          <w:p w14:paraId="2B69E6A3" w14:textId="77777777" w:rsidR="00130064" w:rsidRPr="00B30941" w:rsidRDefault="00130064" w:rsidP="00130064">
            <w:pPr>
              <w:pStyle w:val="GlossEng"/>
            </w:pPr>
            <w:r w:rsidRPr="00B30941">
              <w:t>jackfruit</w:t>
            </w:r>
          </w:p>
        </w:tc>
      </w:tr>
    </w:tbl>
    <w:p w14:paraId="5B237947" w14:textId="163762C9" w:rsidR="00130064" w:rsidRDefault="00B7093A" w:rsidP="00130064">
      <w:pPr>
        <w:pStyle w:val="FreeTranslEng15pt"/>
      </w:pPr>
      <w:r>
        <w:t>‘</w:t>
      </w:r>
      <w:r w:rsidR="00130064">
        <w:t xml:space="preserve">[I saw (the poles),] I bathed there, </w:t>
      </w:r>
      <w:r w:rsidR="00130064" w:rsidRPr="0037182C">
        <w:rPr>
          <w:rStyle w:val="ChBlueBold"/>
        </w:rPr>
        <w:t>there where</w:t>
      </w:r>
      <w:r w:rsidR="00130064">
        <w:t xml:space="preserve"> (there are) maybe jackfruits</w:t>
      </w:r>
      <w:r>
        <w:t>’</w:t>
      </w:r>
      <w:r w:rsidR="00130064">
        <w:t xml:space="preserve"> </w:t>
      </w:r>
      <w:r w:rsidR="00130064" w:rsidRPr="00B30941">
        <w:rPr>
          <w:rStyle w:val="ExampleSource"/>
        </w:rPr>
        <w:t>[080922-010a-</w:t>
      </w:r>
      <w:r w:rsidR="00F00E41">
        <w:rPr>
          <w:rStyle w:val="ExampleSource"/>
        </w:rPr>
        <w:t>Cv</w:t>
      </w:r>
      <w:r w:rsidR="00130064" w:rsidRPr="00B30941">
        <w:rPr>
          <w:rStyle w:val="ExampleSource"/>
        </w:rPr>
        <w:t>NF.0298]</w:t>
      </w:r>
    </w:p>
    <w:p w14:paraId="7AF09159" w14:textId="77777777" w:rsidR="00130064" w:rsidRDefault="00130064" w:rsidP="00130064">
      <w:pPr>
        <w:pStyle w:val="Heading3"/>
      </w:pPr>
      <w:bookmarkStart w:id="2498" w:name="_Ref350501726"/>
      <w:bookmarkStart w:id="2499" w:name="_Toc367531110"/>
      <w:bookmarkStart w:id="2500" w:name="_Toc440455607"/>
      <w:r>
        <w:t>Adnominal uses</w:t>
      </w:r>
      <w:bookmarkEnd w:id="2498"/>
      <w:bookmarkEnd w:id="2499"/>
      <w:bookmarkEnd w:id="2500"/>
    </w:p>
    <w:p w14:paraId="7A050D7F" w14:textId="0522B290" w:rsidR="00130064" w:rsidRDefault="00130064" w:rsidP="00574C01">
      <w:pPr>
        <w:pStyle w:val="Body0005after"/>
      </w:pPr>
      <w:r>
        <w:t>Adnominally used locatives always occur in post-head position. Most commonly, they occur in noun phrases embedded in prepositional phrases</w:t>
      </w:r>
      <w:r w:rsidR="000E20F4">
        <w:t>,</w:t>
      </w:r>
      <w:r>
        <w:t xml:space="preserve"> as illustrated in </w:t>
      </w:r>
      <w:r>
        <w:fldChar w:fldCharType="begin"/>
      </w:r>
      <w:r>
        <w:instrText xml:space="preserve"> REF _Ref339637299 \h </w:instrText>
      </w:r>
      <w:r>
        <w:fldChar w:fldCharType="separate"/>
      </w:r>
      <w:r w:rsidR="00154D81" w:rsidRPr="00FC66B3">
        <w:t>(</w:t>
      </w:r>
      <w:r w:rsidR="00154D81">
        <w:rPr>
          <w:noProof/>
        </w:rPr>
        <w:t>231</w:t>
      </w:r>
      <w:r w:rsidR="00154D81" w:rsidRPr="00FC66B3">
        <w:t>)</w:t>
      </w:r>
      <w:r>
        <w:fldChar w:fldCharType="end"/>
      </w:r>
      <w:r>
        <w:t xml:space="preserve">. In </w:t>
      </w:r>
      <w:r>
        <w:fldChar w:fldCharType="begin"/>
      </w:r>
      <w:r>
        <w:instrText xml:space="preserve"> REF _Ref319046839 \h </w:instrText>
      </w:r>
      <w:r>
        <w:fldChar w:fldCharType="separate"/>
      </w:r>
      <w:r w:rsidR="00154D81" w:rsidRPr="00FC66B3">
        <w:t>(</w:t>
      </w:r>
      <w:r w:rsidR="00154D81">
        <w:rPr>
          <w:noProof/>
        </w:rPr>
        <w:t>231</w:t>
      </w:r>
      <w:r>
        <w:fldChar w:fldCharType="end"/>
      </w:r>
      <w:r>
        <w:fldChar w:fldCharType="begin"/>
      </w:r>
      <w:r>
        <w:instrText xml:space="preserve"> REF _Ref320620692 \n \h </w:instrText>
      </w:r>
      <w:r>
        <w:fldChar w:fldCharType="separate"/>
      </w:r>
      <w:r w:rsidR="00154D81">
        <w:rPr>
          <w:cs/>
        </w:rPr>
        <w:t>‎</w:t>
      </w:r>
      <w:r w:rsidR="00154D81">
        <w:t>a</w:t>
      </w:r>
      <w:r>
        <w:fldChar w:fldCharType="end"/>
      </w:r>
      <w:r>
        <w:t xml:space="preserve">), proximal </w:t>
      </w:r>
      <w:r w:rsidRPr="00A757D2">
        <w:rPr>
          <w:rStyle w:val="ChItalBold"/>
        </w:rPr>
        <w:t>sini</w:t>
      </w:r>
      <w:r>
        <w:t xml:space="preserve"> </w:t>
      </w:r>
      <w:r w:rsidR="00B7093A">
        <w:t>‘</w:t>
      </w:r>
      <w:r w:rsidRPr="0099608C">
        <w:rPr>
          <w:rStyle w:val="ChSmallCaps"/>
        </w:rPr>
        <w:t>l.prox</w:t>
      </w:r>
      <w:r w:rsidR="00B7093A">
        <w:t>’</w:t>
      </w:r>
      <w:r>
        <w:t xml:space="preserve"> modifies the locational noun </w:t>
      </w:r>
      <w:r w:rsidRPr="006D57A7">
        <w:rPr>
          <w:rStyle w:val="ChItalBold"/>
        </w:rPr>
        <w:t>sebla</w:t>
      </w:r>
      <w:r>
        <w:t xml:space="preserve"> </w:t>
      </w:r>
      <w:r w:rsidR="00B7093A">
        <w:t>‘</w:t>
      </w:r>
      <w:r>
        <w:t>side</w:t>
      </w:r>
      <w:r w:rsidR="00B7093A">
        <w:t>’</w:t>
      </w:r>
      <w:r>
        <w:t xml:space="preserve">; the noun phrases is introduced with allative </w:t>
      </w:r>
      <w:r w:rsidRPr="00342881">
        <w:rPr>
          <w:rStyle w:val="ChItalBold"/>
        </w:rPr>
        <w:t>ke</w:t>
      </w:r>
      <w:r>
        <w:t xml:space="preserve"> </w:t>
      </w:r>
      <w:r w:rsidR="00B7093A">
        <w:t>‘</w:t>
      </w:r>
      <w:r>
        <w:t>to</w:t>
      </w:r>
      <w:r w:rsidR="00B7093A">
        <w:t>’</w:t>
      </w:r>
      <w:r>
        <w:t xml:space="preserve">. In </w:t>
      </w:r>
      <w:r>
        <w:fldChar w:fldCharType="begin"/>
      </w:r>
      <w:r>
        <w:instrText xml:space="preserve"> REF _Ref319046839 \h </w:instrText>
      </w:r>
      <w:r>
        <w:fldChar w:fldCharType="separate"/>
      </w:r>
      <w:r w:rsidR="00154D81" w:rsidRPr="00FC66B3">
        <w:t>(</w:t>
      </w:r>
      <w:r w:rsidR="00154D81">
        <w:rPr>
          <w:noProof/>
        </w:rPr>
        <w:t>231</w:t>
      </w:r>
      <w:r>
        <w:fldChar w:fldCharType="end"/>
      </w:r>
      <w:r>
        <w:fldChar w:fldCharType="begin"/>
      </w:r>
      <w:r>
        <w:instrText xml:space="preserve"> REF _Ref320620694 \n \h </w:instrText>
      </w:r>
      <w:r>
        <w:fldChar w:fldCharType="separate"/>
      </w:r>
      <w:r w:rsidR="00154D81">
        <w:rPr>
          <w:cs/>
        </w:rPr>
        <w:t>‎</w:t>
      </w:r>
      <w:r w:rsidR="00154D81">
        <w:t>b</w:t>
      </w:r>
      <w:r>
        <w:fldChar w:fldCharType="end"/>
      </w:r>
      <w:r>
        <w:t xml:space="preserve">) distal </w:t>
      </w:r>
      <w:r w:rsidRPr="00A757D2">
        <w:rPr>
          <w:rStyle w:val="ChItalBold"/>
        </w:rPr>
        <w:t>sana</w:t>
      </w:r>
      <w:r>
        <w:t xml:space="preserve"> </w:t>
      </w:r>
      <w:r w:rsidR="00B7093A">
        <w:t>‘</w:t>
      </w:r>
      <w:r w:rsidRPr="0099608C">
        <w:rPr>
          <w:rStyle w:val="ChSmallCaps"/>
        </w:rPr>
        <w:t>l.dist</w:t>
      </w:r>
      <w:r w:rsidR="00B7093A">
        <w:t>’</w:t>
      </w:r>
      <w:r>
        <w:t xml:space="preserve"> modifies the noun </w:t>
      </w:r>
      <w:r w:rsidRPr="004E7165">
        <w:rPr>
          <w:rStyle w:val="ChItalBold"/>
        </w:rPr>
        <w:t>laut</w:t>
      </w:r>
      <w:r>
        <w:t xml:space="preserve"> </w:t>
      </w:r>
      <w:r w:rsidR="00B7093A">
        <w:t>‘</w:t>
      </w:r>
      <w:r>
        <w:t>sea</w:t>
      </w:r>
      <w:r w:rsidR="00B7093A">
        <w:t>’</w:t>
      </w:r>
      <w:r>
        <w:t xml:space="preserve">; the preposition is locative </w:t>
      </w:r>
      <w:r w:rsidRPr="001825B2">
        <w:rPr>
          <w:rStyle w:val="ChItalBold"/>
        </w:rPr>
        <w:t>di</w:t>
      </w:r>
      <w:r>
        <w:t xml:space="preserve"> </w:t>
      </w:r>
      <w:r w:rsidR="00B7093A">
        <w:t>‘</w:t>
      </w:r>
      <w:r>
        <w:t>at, in</w:t>
      </w:r>
      <w:r w:rsidR="00B7093A">
        <w:t>’</w:t>
      </w:r>
      <w:r>
        <w:t>.</w:t>
      </w:r>
    </w:p>
    <w:p w14:paraId="2EE3BF3E" w14:textId="77777777" w:rsidR="00130064" w:rsidRDefault="00130064" w:rsidP="00130064">
      <w:pPr>
        <w:pStyle w:val="ExampleTitle"/>
      </w:pPr>
      <w:r>
        <w:rPr>
          <w:lang w:eastAsia="en-US"/>
        </w:rPr>
        <w:t>Adnominal</w:t>
      </w:r>
      <w:r>
        <w:t xml:space="preserve"> uses in embedded noun phrases</w:t>
      </w:r>
    </w:p>
    <w:tbl>
      <w:tblPr>
        <w:tblW w:w="5933" w:type="dxa"/>
        <w:tblCellMar>
          <w:left w:w="42" w:type="dxa"/>
          <w:right w:w="42" w:type="dxa"/>
        </w:tblCellMar>
        <w:tblLook w:val="01E0" w:firstRow="1" w:lastRow="1" w:firstColumn="1" w:lastColumn="1" w:noHBand="0" w:noVBand="0"/>
      </w:tblPr>
      <w:tblGrid>
        <w:gridCol w:w="709"/>
        <w:gridCol w:w="425"/>
        <w:gridCol w:w="380"/>
        <w:gridCol w:w="614"/>
        <w:gridCol w:w="755"/>
        <w:gridCol w:w="425"/>
        <w:gridCol w:w="425"/>
        <w:gridCol w:w="360"/>
        <w:gridCol w:w="476"/>
        <w:gridCol w:w="1364"/>
      </w:tblGrid>
      <w:tr w:rsidR="00AC23C4" w:rsidRPr="002570EF" w14:paraId="366180C7" w14:textId="77777777" w:rsidTr="00AC23C4">
        <w:tc>
          <w:tcPr>
            <w:tcW w:w="709" w:type="dxa"/>
            <w:shd w:val="clear" w:color="auto" w:fill="auto"/>
          </w:tcPr>
          <w:p w14:paraId="722C7BF8" w14:textId="77777777" w:rsidR="00130064" w:rsidRPr="00FC66B3" w:rsidRDefault="00130064" w:rsidP="00130064">
            <w:pPr>
              <w:pStyle w:val="Text"/>
            </w:pPr>
            <w:bookmarkStart w:id="2501" w:name="_Ref319046839"/>
            <w:bookmarkStart w:id="2502" w:name="_Ref339637299"/>
            <w:r w:rsidRPr="00FC66B3">
              <w:t>(</w:t>
            </w:r>
            <w:fldSimple w:instr=" SEQ ( \* ARABIC \s 1 ">
              <w:r w:rsidR="00154D81">
                <w:rPr>
                  <w:noProof/>
                </w:rPr>
                <w:t>231</w:t>
              </w:r>
            </w:fldSimple>
            <w:bookmarkEnd w:id="2501"/>
            <w:r w:rsidRPr="00FC66B3">
              <w:t>)</w:t>
            </w:r>
            <w:bookmarkEnd w:id="2502"/>
          </w:p>
        </w:tc>
        <w:bookmarkStart w:id="2503" w:name="_Ref320620692"/>
        <w:bookmarkEnd w:id="2503"/>
        <w:tc>
          <w:tcPr>
            <w:tcW w:w="425" w:type="dxa"/>
            <w:shd w:val="clear" w:color="auto" w:fill="auto"/>
          </w:tcPr>
          <w:p w14:paraId="2F9CE01E" w14:textId="77777777" w:rsidR="00130064" w:rsidRPr="00FC66B3" w:rsidRDefault="00130064" w:rsidP="00130064">
            <w:pPr>
              <w:pStyle w:val="Text"/>
            </w:pPr>
            <w:r w:rsidRPr="00FC66B3">
              <w:fldChar w:fldCharType="begin"/>
            </w:r>
            <w:r w:rsidRPr="00FC66B3">
              <w:instrText xml:space="preserve"> LISTNUM  NumberDefault \l 8 \s 1 </w:instrText>
            </w:r>
            <w:r w:rsidRPr="00FC66B3">
              <w:fldChar w:fldCharType="end">
                <w:numberingChange w:id="2504" w:author="Angela Kluge" w:date="2014-02-08T11:40:00Z" w:original="a."/>
              </w:fldChar>
            </w:r>
          </w:p>
        </w:tc>
        <w:tc>
          <w:tcPr>
            <w:tcW w:w="380" w:type="dxa"/>
            <w:shd w:val="clear" w:color="auto" w:fill="auto"/>
          </w:tcPr>
          <w:p w14:paraId="304E9EAA" w14:textId="77777777" w:rsidR="00130064" w:rsidRPr="00FC66B3" w:rsidRDefault="00130064" w:rsidP="00130064">
            <w:pPr>
              <w:pStyle w:val="Text"/>
              <w:rPr>
                <w:rStyle w:val="ChBlueBold"/>
              </w:rPr>
            </w:pPr>
            <w:r w:rsidRPr="00FC66B3">
              <w:rPr>
                <w:rStyle w:val="ChBlueBold"/>
              </w:rPr>
              <w:t>ke</w:t>
            </w:r>
          </w:p>
        </w:tc>
        <w:tc>
          <w:tcPr>
            <w:tcW w:w="614" w:type="dxa"/>
            <w:shd w:val="clear" w:color="auto" w:fill="auto"/>
          </w:tcPr>
          <w:p w14:paraId="5329A956" w14:textId="77777777" w:rsidR="00130064" w:rsidRPr="00FC66B3" w:rsidRDefault="00130064" w:rsidP="00130064">
            <w:pPr>
              <w:pStyle w:val="Text"/>
              <w:rPr>
                <w:rStyle w:val="ChBlueBold"/>
              </w:rPr>
            </w:pPr>
            <w:r w:rsidRPr="00FC66B3">
              <w:rPr>
                <w:rStyle w:val="ChBlueBold"/>
              </w:rPr>
              <w:t>sebla</w:t>
            </w:r>
          </w:p>
        </w:tc>
        <w:tc>
          <w:tcPr>
            <w:tcW w:w="755" w:type="dxa"/>
            <w:shd w:val="clear" w:color="auto" w:fill="auto"/>
          </w:tcPr>
          <w:p w14:paraId="00523052" w14:textId="77777777" w:rsidR="00130064" w:rsidRPr="00FC66B3" w:rsidRDefault="00130064" w:rsidP="00130064">
            <w:pPr>
              <w:pStyle w:val="Text"/>
              <w:rPr>
                <w:rStyle w:val="ChBlueBold"/>
              </w:rPr>
            </w:pPr>
            <w:r w:rsidRPr="00FC66B3">
              <w:rPr>
                <w:rStyle w:val="ChBlueBold"/>
              </w:rPr>
              <w:t>sini</w:t>
            </w:r>
          </w:p>
        </w:tc>
        <w:tc>
          <w:tcPr>
            <w:tcW w:w="425" w:type="dxa"/>
            <w:shd w:val="clear" w:color="auto" w:fill="auto"/>
          </w:tcPr>
          <w:p w14:paraId="6C1478BA" w14:textId="77777777" w:rsidR="00130064" w:rsidRPr="00FC66B3" w:rsidRDefault="00130064" w:rsidP="00130064">
            <w:pPr>
              <w:pStyle w:val="Text"/>
            </w:pPr>
          </w:p>
        </w:tc>
        <w:bookmarkStart w:id="2505" w:name="_Ref320620694"/>
        <w:bookmarkEnd w:id="2505"/>
        <w:tc>
          <w:tcPr>
            <w:tcW w:w="425" w:type="dxa"/>
            <w:shd w:val="clear" w:color="auto" w:fill="auto"/>
          </w:tcPr>
          <w:p w14:paraId="68686796" w14:textId="77777777" w:rsidR="00130064" w:rsidRPr="00FC66B3" w:rsidRDefault="00130064" w:rsidP="00130064">
            <w:pPr>
              <w:pStyle w:val="Text"/>
            </w:pPr>
            <w:r w:rsidRPr="00FC66B3">
              <w:fldChar w:fldCharType="begin"/>
            </w:r>
            <w:r w:rsidRPr="00FC66B3">
              <w:instrText xml:space="preserve"> LISTNUM  NumberDefault \l 8 </w:instrText>
            </w:r>
            <w:r w:rsidRPr="00FC66B3">
              <w:fldChar w:fldCharType="end">
                <w:numberingChange w:id="2506" w:author="Angela Kluge" w:date="2014-02-08T11:40:00Z" w:original="b."/>
              </w:fldChar>
            </w:r>
          </w:p>
        </w:tc>
        <w:tc>
          <w:tcPr>
            <w:tcW w:w="360" w:type="dxa"/>
            <w:shd w:val="clear" w:color="auto" w:fill="auto"/>
          </w:tcPr>
          <w:p w14:paraId="085AE300" w14:textId="77777777" w:rsidR="00130064" w:rsidRPr="00FC66B3" w:rsidRDefault="00130064" w:rsidP="00130064">
            <w:pPr>
              <w:pStyle w:val="Text"/>
              <w:rPr>
                <w:rStyle w:val="ChBlueBold"/>
              </w:rPr>
            </w:pPr>
            <w:r w:rsidRPr="00FC66B3">
              <w:rPr>
                <w:rStyle w:val="ChBlueBold"/>
              </w:rPr>
              <w:t>di</w:t>
            </w:r>
          </w:p>
        </w:tc>
        <w:tc>
          <w:tcPr>
            <w:tcW w:w="476" w:type="dxa"/>
            <w:shd w:val="clear" w:color="auto" w:fill="auto"/>
          </w:tcPr>
          <w:p w14:paraId="21C333FE" w14:textId="77777777" w:rsidR="00130064" w:rsidRPr="00FC66B3" w:rsidRDefault="00130064" w:rsidP="00130064">
            <w:pPr>
              <w:pStyle w:val="Text"/>
              <w:rPr>
                <w:rStyle w:val="ChBlueBold"/>
              </w:rPr>
            </w:pPr>
            <w:r w:rsidRPr="00FC66B3">
              <w:rPr>
                <w:rStyle w:val="ChBlueBold"/>
              </w:rPr>
              <w:t>laut</w:t>
            </w:r>
          </w:p>
        </w:tc>
        <w:tc>
          <w:tcPr>
            <w:tcW w:w="1361" w:type="dxa"/>
            <w:shd w:val="clear" w:color="auto" w:fill="auto"/>
          </w:tcPr>
          <w:p w14:paraId="58AE6B91" w14:textId="77777777" w:rsidR="00130064" w:rsidRPr="00FC66B3" w:rsidRDefault="00130064" w:rsidP="00130064">
            <w:pPr>
              <w:pStyle w:val="Text"/>
              <w:rPr>
                <w:rStyle w:val="ChBlueBold"/>
              </w:rPr>
            </w:pPr>
            <w:r w:rsidRPr="00FC66B3">
              <w:rPr>
                <w:rStyle w:val="ChBlueBold"/>
              </w:rPr>
              <w:t>sana</w:t>
            </w:r>
          </w:p>
        </w:tc>
      </w:tr>
      <w:tr w:rsidR="00AC23C4" w:rsidRPr="00FC66B3" w14:paraId="69F43782" w14:textId="77777777" w:rsidTr="00AC23C4">
        <w:tc>
          <w:tcPr>
            <w:tcW w:w="709" w:type="dxa"/>
            <w:shd w:val="clear" w:color="auto" w:fill="auto"/>
          </w:tcPr>
          <w:p w14:paraId="559629BC" w14:textId="77777777" w:rsidR="00130064" w:rsidRPr="00FC66B3" w:rsidRDefault="00130064" w:rsidP="00130064">
            <w:pPr>
              <w:pStyle w:val="GlossEng"/>
            </w:pPr>
          </w:p>
        </w:tc>
        <w:tc>
          <w:tcPr>
            <w:tcW w:w="425" w:type="dxa"/>
            <w:shd w:val="clear" w:color="auto" w:fill="auto"/>
          </w:tcPr>
          <w:p w14:paraId="7CCBEA29" w14:textId="77777777" w:rsidR="00130064" w:rsidRPr="00FC66B3" w:rsidRDefault="00130064" w:rsidP="00130064">
            <w:pPr>
              <w:pStyle w:val="GlossEng"/>
            </w:pPr>
          </w:p>
        </w:tc>
        <w:tc>
          <w:tcPr>
            <w:tcW w:w="380" w:type="dxa"/>
            <w:shd w:val="clear" w:color="auto" w:fill="auto"/>
          </w:tcPr>
          <w:p w14:paraId="35E31112" w14:textId="77777777" w:rsidR="00130064" w:rsidRPr="00FC66B3" w:rsidRDefault="00130064" w:rsidP="00130064">
            <w:pPr>
              <w:pStyle w:val="GlossEng"/>
            </w:pPr>
            <w:r w:rsidRPr="00FC66B3">
              <w:t>to</w:t>
            </w:r>
          </w:p>
        </w:tc>
        <w:tc>
          <w:tcPr>
            <w:tcW w:w="614" w:type="dxa"/>
            <w:shd w:val="clear" w:color="auto" w:fill="auto"/>
          </w:tcPr>
          <w:p w14:paraId="6312A1D9" w14:textId="77777777" w:rsidR="00130064" w:rsidRPr="00FC66B3" w:rsidRDefault="00130064" w:rsidP="00130064">
            <w:pPr>
              <w:pStyle w:val="GlossEng"/>
            </w:pPr>
            <w:r>
              <w:t>side</w:t>
            </w:r>
          </w:p>
        </w:tc>
        <w:tc>
          <w:tcPr>
            <w:tcW w:w="755" w:type="dxa"/>
            <w:shd w:val="clear" w:color="auto" w:fill="auto"/>
          </w:tcPr>
          <w:p w14:paraId="5CD7F884" w14:textId="77777777" w:rsidR="00130064" w:rsidRPr="0099608C" w:rsidRDefault="00130064" w:rsidP="00130064">
            <w:pPr>
              <w:pStyle w:val="GlossEng"/>
              <w:rPr>
                <w:rStyle w:val="ChSmallCaps"/>
              </w:rPr>
            </w:pPr>
            <w:r w:rsidRPr="0099608C">
              <w:rPr>
                <w:rStyle w:val="ChSmallCaps"/>
              </w:rPr>
              <w:t>l.prox</w:t>
            </w:r>
          </w:p>
        </w:tc>
        <w:tc>
          <w:tcPr>
            <w:tcW w:w="425" w:type="dxa"/>
            <w:shd w:val="clear" w:color="auto" w:fill="auto"/>
          </w:tcPr>
          <w:p w14:paraId="6465D55D" w14:textId="77777777" w:rsidR="00130064" w:rsidRPr="00FC66B3" w:rsidRDefault="00130064" w:rsidP="00130064">
            <w:pPr>
              <w:pStyle w:val="GlossEng"/>
            </w:pPr>
          </w:p>
        </w:tc>
        <w:tc>
          <w:tcPr>
            <w:tcW w:w="425" w:type="dxa"/>
            <w:shd w:val="clear" w:color="auto" w:fill="auto"/>
          </w:tcPr>
          <w:p w14:paraId="31B742D4" w14:textId="77777777" w:rsidR="00130064" w:rsidRPr="00FC66B3" w:rsidRDefault="00130064" w:rsidP="00130064">
            <w:pPr>
              <w:pStyle w:val="GlossEng"/>
            </w:pPr>
          </w:p>
        </w:tc>
        <w:tc>
          <w:tcPr>
            <w:tcW w:w="360" w:type="dxa"/>
            <w:shd w:val="clear" w:color="auto" w:fill="auto"/>
          </w:tcPr>
          <w:p w14:paraId="5E8B8406" w14:textId="77777777" w:rsidR="00130064" w:rsidRPr="00FC66B3" w:rsidRDefault="00130064" w:rsidP="00130064">
            <w:pPr>
              <w:pStyle w:val="GlossEng"/>
            </w:pPr>
            <w:r w:rsidRPr="00FC66B3">
              <w:t>at</w:t>
            </w:r>
          </w:p>
        </w:tc>
        <w:tc>
          <w:tcPr>
            <w:tcW w:w="476" w:type="dxa"/>
            <w:shd w:val="clear" w:color="auto" w:fill="auto"/>
          </w:tcPr>
          <w:p w14:paraId="2954BF2F" w14:textId="77777777" w:rsidR="00130064" w:rsidRPr="00FC66B3" w:rsidRDefault="00130064" w:rsidP="00130064">
            <w:pPr>
              <w:pStyle w:val="GlossEng"/>
            </w:pPr>
            <w:r>
              <w:t>sea</w:t>
            </w:r>
          </w:p>
        </w:tc>
        <w:tc>
          <w:tcPr>
            <w:tcW w:w="1361" w:type="dxa"/>
            <w:shd w:val="clear" w:color="auto" w:fill="auto"/>
          </w:tcPr>
          <w:p w14:paraId="33374238" w14:textId="77777777" w:rsidR="00130064" w:rsidRPr="0099608C" w:rsidRDefault="00130064" w:rsidP="00130064">
            <w:pPr>
              <w:pStyle w:val="GlossEng"/>
              <w:rPr>
                <w:rStyle w:val="ChSmallCaps"/>
              </w:rPr>
            </w:pPr>
            <w:r w:rsidRPr="0099608C">
              <w:rPr>
                <w:rStyle w:val="ChSmallCaps"/>
              </w:rPr>
              <w:t>l.dist</w:t>
            </w:r>
          </w:p>
        </w:tc>
      </w:tr>
      <w:tr w:rsidR="00AC23C4" w:rsidRPr="00FC66B3" w14:paraId="634235F4" w14:textId="77777777" w:rsidTr="00AC23C4">
        <w:tc>
          <w:tcPr>
            <w:tcW w:w="709" w:type="dxa"/>
            <w:shd w:val="clear" w:color="auto" w:fill="auto"/>
          </w:tcPr>
          <w:p w14:paraId="590255E9" w14:textId="77777777" w:rsidR="00130064" w:rsidRPr="00FC66B3" w:rsidRDefault="00130064" w:rsidP="00130064">
            <w:pPr>
              <w:pStyle w:val="GlossEng"/>
            </w:pPr>
          </w:p>
        </w:tc>
        <w:tc>
          <w:tcPr>
            <w:tcW w:w="425" w:type="dxa"/>
            <w:shd w:val="clear" w:color="auto" w:fill="auto"/>
          </w:tcPr>
          <w:p w14:paraId="49A6A3C3" w14:textId="77777777" w:rsidR="00130064" w:rsidRPr="00FC66B3" w:rsidRDefault="00130064" w:rsidP="00130064">
            <w:pPr>
              <w:pStyle w:val="GlossEng"/>
            </w:pPr>
          </w:p>
        </w:tc>
        <w:tc>
          <w:tcPr>
            <w:tcW w:w="1749" w:type="dxa"/>
            <w:gridSpan w:val="3"/>
            <w:shd w:val="clear" w:color="auto" w:fill="auto"/>
          </w:tcPr>
          <w:p w14:paraId="18E53AB2" w14:textId="29953431" w:rsidR="00130064" w:rsidRPr="00FC66B3" w:rsidRDefault="00B7093A" w:rsidP="00130064">
            <w:pPr>
              <w:pStyle w:val="GlossEng"/>
              <w:rPr>
                <w:rStyle w:val="ChSmallCaps"/>
              </w:rPr>
            </w:pPr>
            <w:r>
              <w:rPr>
                <w:rStyle w:val="ChBlueBold"/>
              </w:rPr>
              <w:t>‘</w:t>
            </w:r>
            <w:r w:rsidR="00130064" w:rsidRPr="00FC66B3">
              <w:rPr>
                <w:rStyle w:val="ChBlueBold"/>
              </w:rPr>
              <w:t>to the side here</w:t>
            </w:r>
            <w:r>
              <w:t>’</w:t>
            </w:r>
            <w:r w:rsidR="00130064">
              <w:br/>
            </w:r>
            <w:r w:rsidR="00130064" w:rsidRPr="00FC66B3">
              <w:rPr>
                <w:rStyle w:val="ExampleSource"/>
              </w:rPr>
              <w:t>[081011-001-Cv.0148]</w:t>
            </w:r>
          </w:p>
        </w:tc>
        <w:tc>
          <w:tcPr>
            <w:tcW w:w="425" w:type="dxa"/>
            <w:shd w:val="clear" w:color="auto" w:fill="auto"/>
          </w:tcPr>
          <w:p w14:paraId="2D0983C0" w14:textId="77777777" w:rsidR="00130064" w:rsidRPr="00FC66B3" w:rsidRDefault="00130064" w:rsidP="00130064">
            <w:pPr>
              <w:pStyle w:val="GlossEng"/>
            </w:pPr>
          </w:p>
        </w:tc>
        <w:tc>
          <w:tcPr>
            <w:tcW w:w="425" w:type="dxa"/>
            <w:shd w:val="clear" w:color="auto" w:fill="auto"/>
          </w:tcPr>
          <w:p w14:paraId="6110225B" w14:textId="77777777" w:rsidR="00130064" w:rsidRPr="00FC66B3" w:rsidRDefault="00130064" w:rsidP="00130064">
            <w:pPr>
              <w:pStyle w:val="GlossEng"/>
            </w:pPr>
          </w:p>
        </w:tc>
        <w:tc>
          <w:tcPr>
            <w:tcW w:w="2200" w:type="dxa"/>
            <w:gridSpan w:val="3"/>
            <w:shd w:val="clear" w:color="auto" w:fill="auto"/>
          </w:tcPr>
          <w:p w14:paraId="4302F372" w14:textId="6B10EC2B" w:rsidR="00130064" w:rsidRPr="00FC66B3" w:rsidRDefault="00B7093A" w:rsidP="00130064">
            <w:pPr>
              <w:pStyle w:val="GlossEng"/>
              <w:rPr>
                <w:rStyle w:val="ChSmallCaps"/>
              </w:rPr>
            </w:pPr>
            <w:r>
              <w:t>‘</w:t>
            </w:r>
            <w:r w:rsidR="00130064" w:rsidRPr="00FC66B3">
              <w:rPr>
                <w:rStyle w:val="ChBlueBold"/>
              </w:rPr>
              <w:t xml:space="preserve">in the </w:t>
            </w:r>
            <w:r w:rsidR="005D42FC">
              <w:rPr>
                <w:rStyle w:val="ChBlueBold"/>
              </w:rPr>
              <w:t>sea</w:t>
            </w:r>
            <w:r w:rsidR="00130064" w:rsidRPr="00FC66B3">
              <w:rPr>
                <w:rStyle w:val="ChBlueBold"/>
              </w:rPr>
              <w:t xml:space="preserve"> over there</w:t>
            </w:r>
            <w:r>
              <w:t>’</w:t>
            </w:r>
            <w:r w:rsidR="00130064">
              <w:br/>
            </w:r>
            <w:r w:rsidR="00A87C2F">
              <w:rPr>
                <w:rStyle w:val="ExampleSource"/>
              </w:rPr>
              <w:t>[080917-006-CvHt</w:t>
            </w:r>
            <w:r w:rsidR="00130064" w:rsidRPr="00FC66B3">
              <w:rPr>
                <w:rStyle w:val="ExampleSource"/>
              </w:rPr>
              <w:t>.0004]</w:t>
            </w:r>
          </w:p>
        </w:tc>
      </w:tr>
    </w:tbl>
    <w:p w14:paraId="7E1CADCD" w14:textId="6966A006" w:rsidR="00130064" w:rsidRDefault="00130064" w:rsidP="00574C01">
      <w:pPr>
        <w:pStyle w:val="Body0005after05before"/>
      </w:pPr>
      <w:r>
        <w:t xml:space="preserve">Adnominally used locatives also occur in unembedded noun phrases as in </w:t>
      </w:r>
      <w:r>
        <w:fldChar w:fldCharType="begin"/>
      </w:r>
      <w:r>
        <w:instrText xml:space="preserve"> REF _Ref339637300 \h </w:instrText>
      </w:r>
      <w:r>
        <w:fldChar w:fldCharType="separate"/>
      </w:r>
      <w:r w:rsidR="00154D81" w:rsidRPr="00FC66B3">
        <w:t>(</w:t>
      </w:r>
      <w:r w:rsidR="00154D81">
        <w:rPr>
          <w:noProof/>
        </w:rPr>
        <w:t>232</w:t>
      </w:r>
      <w:r w:rsidR="00154D81" w:rsidRPr="00FC66B3">
        <w:t>)</w:t>
      </w:r>
      <w:r>
        <w:fldChar w:fldCharType="end"/>
      </w:r>
      <w:r>
        <w:t xml:space="preserve">, although considerably less frequently. In </w:t>
      </w:r>
      <w:r>
        <w:fldChar w:fldCharType="begin"/>
      </w:r>
      <w:r>
        <w:instrText xml:space="preserve"> REF _Ref320620988 \h </w:instrText>
      </w:r>
      <w:r>
        <w:fldChar w:fldCharType="separate"/>
      </w:r>
      <w:r w:rsidR="00154D81" w:rsidRPr="00FC66B3">
        <w:t>(</w:t>
      </w:r>
      <w:r w:rsidR="00154D81">
        <w:rPr>
          <w:noProof/>
        </w:rPr>
        <w:t>232</w:t>
      </w:r>
      <w:r>
        <w:fldChar w:fldCharType="end"/>
      </w:r>
      <w:r>
        <w:fldChar w:fldCharType="begin"/>
      </w:r>
      <w:r>
        <w:instrText xml:space="preserve"> REF _Ref320620695 \n \h </w:instrText>
      </w:r>
      <w:r>
        <w:fldChar w:fldCharType="separate"/>
      </w:r>
      <w:r w:rsidR="00154D81">
        <w:rPr>
          <w:cs/>
        </w:rPr>
        <w:t>‎</w:t>
      </w:r>
      <w:r w:rsidR="00154D81">
        <w:t>a</w:t>
      </w:r>
      <w:r>
        <w:fldChar w:fldCharType="end"/>
      </w:r>
      <w:r>
        <w:t xml:space="preserve">), proximal </w:t>
      </w:r>
      <w:r w:rsidRPr="00A757D2">
        <w:rPr>
          <w:rStyle w:val="ChItalBold"/>
        </w:rPr>
        <w:t>sini</w:t>
      </w:r>
      <w:r>
        <w:t xml:space="preserve"> </w:t>
      </w:r>
      <w:r w:rsidR="00B7093A">
        <w:t>‘</w:t>
      </w:r>
      <w:r w:rsidRPr="0099608C">
        <w:rPr>
          <w:rStyle w:val="ChSmallCaps"/>
        </w:rPr>
        <w:t>l.prox</w:t>
      </w:r>
      <w:r w:rsidR="00B7093A">
        <w:t>’</w:t>
      </w:r>
      <w:r>
        <w:t xml:space="preserve"> modifies the personal pronoun </w:t>
      </w:r>
      <w:r>
        <w:rPr>
          <w:rStyle w:val="ChItalBold"/>
        </w:rPr>
        <w:t>do</w:t>
      </w:r>
      <w:r w:rsidRPr="0054506D">
        <w:rPr>
          <w:rStyle w:val="ChItalBold"/>
        </w:rPr>
        <w:t>ng</w:t>
      </w:r>
      <w:r>
        <w:t xml:space="preserve"> </w:t>
      </w:r>
      <w:r w:rsidR="00B7093A">
        <w:t>‘</w:t>
      </w:r>
      <w:r w:rsidRPr="0099608C">
        <w:rPr>
          <w:rStyle w:val="ChSmallCaps"/>
        </w:rPr>
        <w:t>3pl</w:t>
      </w:r>
      <w:r w:rsidR="00B7093A">
        <w:t>’</w:t>
      </w:r>
      <w:r>
        <w:t xml:space="preserve">, while in </w:t>
      </w:r>
      <w:r>
        <w:fldChar w:fldCharType="begin"/>
      </w:r>
      <w:r>
        <w:instrText xml:space="preserve"> REF _Ref320620988 \h </w:instrText>
      </w:r>
      <w:r>
        <w:fldChar w:fldCharType="separate"/>
      </w:r>
      <w:r w:rsidR="00154D81" w:rsidRPr="00FC66B3">
        <w:t>(</w:t>
      </w:r>
      <w:r w:rsidR="00154D81">
        <w:rPr>
          <w:noProof/>
        </w:rPr>
        <w:t>232</w:t>
      </w:r>
      <w:r>
        <w:fldChar w:fldCharType="end"/>
      </w:r>
      <w:r>
        <w:fldChar w:fldCharType="begin"/>
      </w:r>
      <w:r>
        <w:instrText xml:space="preserve"> REF _Ref320620697 \n \h </w:instrText>
      </w:r>
      <w:r>
        <w:fldChar w:fldCharType="separate"/>
      </w:r>
      <w:r w:rsidR="00154D81">
        <w:rPr>
          <w:cs/>
        </w:rPr>
        <w:t>‎</w:t>
      </w:r>
      <w:r w:rsidR="00154D81">
        <w:t>b</w:t>
      </w:r>
      <w:r>
        <w:fldChar w:fldCharType="end"/>
      </w:r>
      <w:r>
        <w:t xml:space="preserve">) medial </w:t>
      </w:r>
      <w:r w:rsidRPr="00342881">
        <w:rPr>
          <w:rStyle w:val="ChItalBold"/>
        </w:rPr>
        <w:t>situ</w:t>
      </w:r>
      <w:r>
        <w:t xml:space="preserve"> </w:t>
      </w:r>
      <w:r w:rsidR="00B7093A">
        <w:t>‘</w:t>
      </w:r>
      <w:r w:rsidRPr="0099608C">
        <w:rPr>
          <w:rStyle w:val="ChSmallCaps"/>
        </w:rPr>
        <w:t>l.med</w:t>
      </w:r>
      <w:r w:rsidR="00B7093A">
        <w:t>’</w:t>
      </w:r>
      <w:r>
        <w:t xml:space="preserve"> modifies the noun phrase </w:t>
      </w:r>
      <w:r w:rsidRPr="0054506D">
        <w:rPr>
          <w:rStyle w:val="ChItalBold"/>
        </w:rPr>
        <w:t>orang kantor</w:t>
      </w:r>
      <w:r>
        <w:t xml:space="preserve"> </w:t>
      </w:r>
      <w:r w:rsidR="00B7093A">
        <w:t>‘</w:t>
      </w:r>
      <w:r>
        <w:t>office employees</w:t>
      </w:r>
      <w:r w:rsidR="00B7093A">
        <w:t>’</w:t>
      </w:r>
      <w:r>
        <w:t>.</w:t>
      </w:r>
    </w:p>
    <w:p w14:paraId="2D447B59" w14:textId="77777777" w:rsidR="00130064" w:rsidRDefault="00130064" w:rsidP="00130064">
      <w:pPr>
        <w:pStyle w:val="ExampleTitle"/>
      </w:pPr>
      <w:r>
        <w:rPr>
          <w:lang w:eastAsia="en-US"/>
        </w:rPr>
        <w:t>Adnominal</w:t>
      </w:r>
      <w:r>
        <w:t xml:space="preserve"> uses in unembedded noun phrases</w:t>
      </w:r>
    </w:p>
    <w:tbl>
      <w:tblPr>
        <w:tblW w:w="6634" w:type="dxa"/>
        <w:tblCellMar>
          <w:left w:w="42" w:type="dxa"/>
          <w:right w:w="42" w:type="dxa"/>
        </w:tblCellMar>
        <w:tblLook w:val="01E0" w:firstRow="1" w:lastRow="1" w:firstColumn="1" w:lastColumn="1" w:noHBand="0" w:noVBand="0"/>
      </w:tblPr>
      <w:tblGrid>
        <w:gridCol w:w="709"/>
        <w:gridCol w:w="425"/>
        <w:gridCol w:w="603"/>
        <w:gridCol w:w="755"/>
        <w:gridCol w:w="964"/>
        <w:gridCol w:w="425"/>
        <w:gridCol w:w="425"/>
        <w:gridCol w:w="714"/>
        <w:gridCol w:w="758"/>
        <w:gridCol w:w="856"/>
      </w:tblGrid>
      <w:tr w:rsidR="00AC23C4" w:rsidRPr="002570EF" w14:paraId="1DAB18D1" w14:textId="77777777" w:rsidTr="00AC23C4">
        <w:tc>
          <w:tcPr>
            <w:tcW w:w="709" w:type="dxa"/>
            <w:shd w:val="clear" w:color="auto" w:fill="auto"/>
          </w:tcPr>
          <w:p w14:paraId="373CD222" w14:textId="77777777" w:rsidR="00130064" w:rsidRPr="00FC66B3" w:rsidRDefault="00130064" w:rsidP="00130064">
            <w:pPr>
              <w:pStyle w:val="Text"/>
            </w:pPr>
            <w:bookmarkStart w:id="2507" w:name="_Ref320620988"/>
            <w:bookmarkStart w:id="2508" w:name="_Ref339637300"/>
            <w:r w:rsidRPr="00FC66B3">
              <w:t>(</w:t>
            </w:r>
            <w:fldSimple w:instr=" SEQ ( \* ARABIC \s 1 ">
              <w:r w:rsidR="00154D81">
                <w:rPr>
                  <w:noProof/>
                </w:rPr>
                <w:t>232</w:t>
              </w:r>
            </w:fldSimple>
            <w:bookmarkEnd w:id="2507"/>
            <w:r w:rsidRPr="00FC66B3">
              <w:t>)</w:t>
            </w:r>
            <w:bookmarkEnd w:id="2508"/>
          </w:p>
        </w:tc>
        <w:bookmarkStart w:id="2509" w:name="_Ref320620695"/>
        <w:bookmarkEnd w:id="2509"/>
        <w:tc>
          <w:tcPr>
            <w:tcW w:w="425" w:type="dxa"/>
            <w:shd w:val="clear" w:color="auto" w:fill="auto"/>
          </w:tcPr>
          <w:p w14:paraId="33564329" w14:textId="77777777" w:rsidR="00130064" w:rsidRPr="00FC66B3" w:rsidRDefault="00130064" w:rsidP="00130064">
            <w:pPr>
              <w:pStyle w:val="Text"/>
            </w:pPr>
            <w:r w:rsidRPr="00FC66B3">
              <w:fldChar w:fldCharType="begin"/>
            </w:r>
            <w:r w:rsidRPr="00FC66B3">
              <w:instrText xml:space="preserve"> LISTNUM  NumberDefault \l 8 \s 1 </w:instrText>
            </w:r>
            <w:r w:rsidRPr="00FC66B3">
              <w:fldChar w:fldCharType="end">
                <w:numberingChange w:id="2510" w:author="Angela Kluge" w:date="2014-02-08T11:40:00Z" w:original="a."/>
              </w:fldChar>
            </w:r>
          </w:p>
        </w:tc>
        <w:tc>
          <w:tcPr>
            <w:tcW w:w="603" w:type="dxa"/>
            <w:shd w:val="clear" w:color="auto" w:fill="auto"/>
          </w:tcPr>
          <w:p w14:paraId="0F5B4973" w14:textId="77777777" w:rsidR="00130064" w:rsidRPr="00FC66B3" w:rsidRDefault="00130064" w:rsidP="00130064">
            <w:pPr>
              <w:pStyle w:val="Text"/>
              <w:rPr>
                <w:rStyle w:val="ChBlueBold"/>
              </w:rPr>
            </w:pPr>
            <w:r w:rsidRPr="00FC66B3">
              <w:rPr>
                <w:rStyle w:val="ChBlueBold"/>
              </w:rPr>
              <w:t>dong</w:t>
            </w:r>
          </w:p>
        </w:tc>
        <w:tc>
          <w:tcPr>
            <w:tcW w:w="755" w:type="dxa"/>
            <w:shd w:val="clear" w:color="auto" w:fill="auto"/>
          </w:tcPr>
          <w:p w14:paraId="3C1D742E" w14:textId="77777777" w:rsidR="00130064" w:rsidRPr="00FC66B3" w:rsidRDefault="00130064" w:rsidP="00130064">
            <w:pPr>
              <w:pStyle w:val="Text"/>
              <w:rPr>
                <w:rStyle w:val="ChBlueBold"/>
              </w:rPr>
            </w:pPr>
            <w:r w:rsidRPr="00FC66B3">
              <w:rPr>
                <w:rStyle w:val="ChBlueBold"/>
              </w:rPr>
              <w:t>sini</w:t>
            </w:r>
          </w:p>
        </w:tc>
        <w:tc>
          <w:tcPr>
            <w:tcW w:w="964" w:type="dxa"/>
            <w:shd w:val="clear" w:color="auto" w:fill="auto"/>
          </w:tcPr>
          <w:p w14:paraId="50FED36A" w14:textId="77777777" w:rsidR="00130064" w:rsidRPr="00C0675B" w:rsidRDefault="00130064" w:rsidP="00130064">
            <w:pPr>
              <w:pStyle w:val="Text"/>
            </w:pPr>
          </w:p>
        </w:tc>
        <w:tc>
          <w:tcPr>
            <w:tcW w:w="425" w:type="dxa"/>
            <w:shd w:val="clear" w:color="auto" w:fill="auto"/>
          </w:tcPr>
          <w:p w14:paraId="5B016704" w14:textId="77777777" w:rsidR="00130064" w:rsidRPr="00C0675B" w:rsidRDefault="00130064" w:rsidP="00130064">
            <w:pPr>
              <w:pStyle w:val="Text"/>
            </w:pPr>
          </w:p>
        </w:tc>
        <w:bookmarkStart w:id="2511" w:name="_Ref320620697"/>
        <w:bookmarkEnd w:id="2511"/>
        <w:tc>
          <w:tcPr>
            <w:tcW w:w="425" w:type="dxa"/>
            <w:shd w:val="clear" w:color="auto" w:fill="auto"/>
          </w:tcPr>
          <w:p w14:paraId="5FD9F8AA" w14:textId="77777777" w:rsidR="00130064" w:rsidRPr="00FC66B3" w:rsidRDefault="00130064" w:rsidP="00130064">
            <w:pPr>
              <w:pStyle w:val="Text"/>
            </w:pPr>
            <w:r w:rsidRPr="00FC66B3">
              <w:fldChar w:fldCharType="begin"/>
            </w:r>
            <w:r w:rsidRPr="00FC66B3">
              <w:instrText xml:space="preserve"> LISTNUM  NumberDefault \l 8 </w:instrText>
            </w:r>
            <w:r w:rsidRPr="00FC66B3">
              <w:fldChar w:fldCharType="end">
                <w:numberingChange w:id="2512" w:author="Angela Kluge" w:date="2014-02-08T11:40:00Z" w:original="b."/>
              </w:fldChar>
            </w:r>
          </w:p>
        </w:tc>
        <w:tc>
          <w:tcPr>
            <w:tcW w:w="714" w:type="dxa"/>
            <w:shd w:val="clear" w:color="auto" w:fill="auto"/>
          </w:tcPr>
          <w:p w14:paraId="48258765" w14:textId="77777777" w:rsidR="00130064" w:rsidRPr="00FC66B3" w:rsidRDefault="00130064" w:rsidP="00130064">
            <w:pPr>
              <w:pStyle w:val="Text"/>
              <w:rPr>
                <w:rStyle w:val="ChBlueBold"/>
              </w:rPr>
            </w:pPr>
            <w:r w:rsidRPr="00FC66B3">
              <w:rPr>
                <w:rStyle w:val="ChBlueBold"/>
              </w:rPr>
              <w:t>orang</w:t>
            </w:r>
          </w:p>
        </w:tc>
        <w:tc>
          <w:tcPr>
            <w:tcW w:w="758" w:type="dxa"/>
            <w:shd w:val="clear" w:color="auto" w:fill="auto"/>
          </w:tcPr>
          <w:p w14:paraId="62C80E46" w14:textId="77777777" w:rsidR="00130064" w:rsidRPr="00FC66B3" w:rsidRDefault="00130064" w:rsidP="00130064">
            <w:pPr>
              <w:pStyle w:val="Text"/>
              <w:rPr>
                <w:rStyle w:val="ChBlueBold"/>
              </w:rPr>
            </w:pPr>
            <w:r w:rsidRPr="00FC66B3">
              <w:rPr>
                <w:rStyle w:val="ChBlueBold"/>
              </w:rPr>
              <w:t>kantor</w:t>
            </w:r>
          </w:p>
        </w:tc>
        <w:tc>
          <w:tcPr>
            <w:tcW w:w="856" w:type="dxa"/>
            <w:shd w:val="clear" w:color="auto" w:fill="auto"/>
          </w:tcPr>
          <w:p w14:paraId="2FD87271" w14:textId="77777777" w:rsidR="00130064" w:rsidRPr="00FC66B3" w:rsidRDefault="00130064" w:rsidP="00130064">
            <w:pPr>
              <w:pStyle w:val="Text"/>
              <w:rPr>
                <w:rStyle w:val="ChBlueBold"/>
              </w:rPr>
            </w:pPr>
            <w:r w:rsidRPr="00FC66B3">
              <w:rPr>
                <w:rStyle w:val="ChBlueBold"/>
              </w:rPr>
              <w:t>situ</w:t>
            </w:r>
          </w:p>
        </w:tc>
      </w:tr>
      <w:tr w:rsidR="00AC23C4" w:rsidRPr="00FC66B3" w14:paraId="48284FE5" w14:textId="77777777" w:rsidTr="00AC23C4">
        <w:tc>
          <w:tcPr>
            <w:tcW w:w="709" w:type="dxa"/>
            <w:shd w:val="clear" w:color="auto" w:fill="auto"/>
          </w:tcPr>
          <w:p w14:paraId="47E3D381" w14:textId="77777777" w:rsidR="00130064" w:rsidRPr="00FC66B3" w:rsidRDefault="00130064" w:rsidP="00130064">
            <w:pPr>
              <w:pStyle w:val="GlossEng"/>
            </w:pPr>
          </w:p>
        </w:tc>
        <w:tc>
          <w:tcPr>
            <w:tcW w:w="425" w:type="dxa"/>
            <w:shd w:val="clear" w:color="auto" w:fill="auto"/>
          </w:tcPr>
          <w:p w14:paraId="0A35E3F1" w14:textId="77777777" w:rsidR="00130064" w:rsidRPr="00FC66B3" w:rsidRDefault="00130064" w:rsidP="00130064">
            <w:pPr>
              <w:pStyle w:val="GlossEng"/>
            </w:pPr>
          </w:p>
        </w:tc>
        <w:tc>
          <w:tcPr>
            <w:tcW w:w="603" w:type="dxa"/>
            <w:shd w:val="clear" w:color="auto" w:fill="auto"/>
          </w:tcPr>
          <w:p w14:paraId="5076537D" w14:textId="77777777" w:rsidR="00130064" w:rsidRPr="0099608C" w:rsidRDefault="00130064" w:rsidP="00130064">
            <w:pPr>
              <w:pStyle w:val="GlossEng"/>
              <w:rPr>
                <w:rStyle w:val="ChSmallCaps"/>
              </w:rPr>
            </w:pPr>
            <w:r w:rsidRPr="0099608C">
              <w:rPr>
                <w:rStyle w:val="ChSmallCaps"/>
              </w:rPr>
              <w:t>3pl</w:t>
            </w:r>
          </w:p>
        </w:tc>
        <w:tc>
          <w:tcPr>
            <w:tcW w:w="755" w:type="dxa"/>
            <w:shd w:val="clear" w:color="auto" w:fill="auto"/>
          </w:tcPr>
          <w:p w14:paraId="666DD26D" w14:textId="77777777" w:rsidR="00130064" w:rsidRPr="0099608C" w:rsidRDefault="00130064" w:rsidP="00130064">
            <w:pPr>
              <w:pStyle w:val="GlossEng"/>
              <w:rPr>
                <w:rStyle w:val="ChSmallCaps"/>
              </w:rPr>
            </w:pPr>
            <w:r w:rsidRPr="0099608C">
              <w:rPr>
                <w:rStyle w:val="ChSmallCaps"/>
              </w:rPr>
              <w:t>l.prox</w:t>
            </w:r>
          </w:p>
        </w:tc>
        <w:tc>
          <w:tcPr>
            <w:tcW w:w="964" w:type="dxa"/>
            <w:shd w:val="clear" w:color="auto" w:fill="auto"/>
          </w:tcPr>
          <w:p w14:paraId="1E2E8EA5" w14:textId="77777777" w:rsidR="00130064" w:rsidRPr="00C0675B" w:rsidRDefault="00130064" w:rsidP="00130064">
            <w:pPr>
              <w:pStyle w:val="GlossEng"/>
            </w:pPr>
          </w:p>
        </w:tc>
        <w:tc>
          <w:tcPr>
            <w:tcW w:w="425" w:type="dxa"/>
            <w:shd w:val="clear" w:color="auto" w:fill="auto"/>
          </w:tcPr>
          <w:p w14:paraId="7B230AC2" w14:textId="77777777" w:rsidR="00130064" w:rsidRPr="00C0675B" w:rsidRDefault="00130064" w:rsidP="00130064">
            <w:pPr>
              <w:pStyle w:val="GlossEng"/>
            </w:pPr>
          </w:p>
        </w:tc>
        <w:tc>
          <w:tcPr>
            <w:tcW w:w="425" w:type="dxa"/>
            <w:shd w:val="clear" w:color="auto" w:fill="auto"/>
          </w:tcPr>
          <w:p w14:paraId="0A60A4DF" w14:textId="77777777" w:rsidR="00130064" w:rsidRPr="00FC66B3" w:rsidRDefault="00130064" w:rsidP="00130064">
            <w:pPr>
              <w:pStyle w:val="GlossEng"/>
            </w:pPr>
          </w:p>
        </w:tc>
        <w:tc>
          <w:tcPr>
            <w:tcW w:w="714" w:type="dxa"/>
            <w:shd w:val="clear" w:color="auto" w:fill="auto"/>
          </w:tcPr>
          <w:p w14:paraId="38A1C42C" w14:textId="77777777" w:rsidR="00130064" w:rsidRPr="00FC66B3" w:rsidRDefault="00130064" w:rsidP="00130064">
            <w:pPr>
              <w:pStyle w:val="GlossEng"/>
            </w:pPr>
            <w:r w:rsidRPr="00FC66B3">
              <w:t>person</w:t>
            </w:r>
          </w:p>
        </w:tc>
        <w:tc>
          <w:tcPr>
            <w:tcW w:w="758" w:type="dxa"/>
            <w:shd w:val="clear" w:color="auto" w:fill="auto"/>
          </w:tcPr>
          <w:p w14:paraId="30EF9890" w14:textId="77777777" w:rsidR="00130064" w:rsidRPr="00FC66B3" w:rsidRDefault="00130064" w:rsidP="00130064">
            <w:pPr>
              <w:pStyle w:val="GlossEng"/>
            </w:pPr>
            <w:r w:rsidRPr="00FC66B3">
              <w:t>office</w:t>
            </w:r>
          </w:p>
        </w:tc>
        <w:tc>
          <w:tcPr>
            <w:tcW w:w="856" w:type="dxa"/>
            <w:shd w:val="clear" w:color="auto" w:fill="auto"/>
          </w:tcPr>
          <w:p w14:paraId="72BC9836" w14:textId="77777777" w:rsidR="00130064" w:rsidRPr="0099608C" w:rsidRDefault="00130064" w:rsidP="00130064">
            <w:pPr>
              <w:pStyle w:val="GlossEng"/>
              <w:rPr>
                <w:rStyle w:val="ChSmallCaps"/>
              </w:rPr>
            </w:pPr>
            <w:r w:rsidRPr="0099608C">
              <w:rPr>
                <w:rStyle w:val="ChSmallCaps"/>
              </w:rPr>
              <w:t>l.med</w:t>
            </w:r>
          </w:p>
        </w:tc>
      </w:tr>
      <w:tr w:rsidR="00AC23C4" w:rsidRPr="00FC66B3" w14:paraId="0BF0348F" w14:textId="77777777" w:rsidTr="00AC23C4">
        <w:tc>
          <w:tcPr>
            <w:tcW w:w="709" w:type="dxa"/>
            <w:shd w:val="clear" w:color="auto" w:fill="auto"/>
          </w:tcPr>
          <w:p w14:paraId="4D8DDCD5" w14:textId="77777777" w:rsidR="00130064" w:rsidRPr="00FC66B3" w:rsidRDefault="00130064" w:rsidP="00130064">
            <w:pPr>
              <w:pStyle w:val="GlossEng"/>
            </w:pPr>
          </w:p>
        </w:tc>
        <w:tc>
          <w:tcPr>
            <w:tcW w:w="425" w:type="dxa"/>
            <w:shd w:val="clear" w:color="auto" w:fill="auto"/>
          </w:tcPr>
          <w:p w14:paraId="565DACA5" w14:textId="77777777" w:rsidR="00130064" w:rsidRPr="00FC66B3" w:rsidRDefault="00130064" w:rsidP="00130064">
            <w:pPr>
              <w:pStyle w:val="GlossEng"/>
            </w:pPr>
          </w:p>
        </w:tc>
        <w:tc>
          <w:tcPr>
            <w:tcW w:w="2322" w:type="dxa"/>
            <w:gridSpan w:val="3"/>
            <w:shd w:val="clear" w:color="auto" w:fill="auto"/>
          </w:tcPr>
          <w:p w14:paraId="62B52AE7" w14:textId="7D8C72CB" w:rsidR="00130064" w:rsidRPr="00C0675B" w:rsidRDefault="00B7093A" w:rsidP="00130064">
            <w:pPr>
              <w:pStyle w:val="GlossEng"/>
            </w:pPr>
            <w:r>
              <w:t>‘</w:t>
            </w:r>
            <w:r w:rsidR="00130064" w:rsidRPr="00FC66B3">
              <w:rPr>
                <w:rStyle w:val="ChBlueBold"/>
              </w:rPr>
              <w:t>they here</w:t>
            </w:r>
            <w:r>
              <w:t>’</w:t>
            </w:r>
            <w:r w:rsidR="00130064">
              <w:br/>
            </w:r>
            <w:r w:rsidR="00130064" w:rsidRPr="00FC66B3">
              <w:rPr>
                <w:rStyle w:val="ExampleSource"/>
              </w:rPr>
              <w:t>[080922-001a-CvPh.0556]</w:t>
            </w:r>
          </w:p>
        </w:tc>
        <w:tc>
          <w:tcPr>
            <w:tcW w:w="425" w:type="dxa"/>
            <w:shd w:val="clear" w:color="auto" w:fill="auto"/>
          </w:tcPr>
          <w:p w14:paraId="5B3BCE83" w14:textId="77777777" w:rsidR="00130064" w:rsidRPr="00C0675B" w:rsidRDefault="00130064" w:rsidP="00130064">
            <w:pPr>
              <w:pStyle w:val="GlossEng"/>
            </w:pPr>
          </w:p>
        </w:tc>
        <w:tc>
          <w:tcPr>
            <w:tcW w:w="425" w:type="dxa"/>
            <w:shd w:val="clear" w:color="auto" w:fill="auto"/>
          </w:tcPr>
          <w:p w14:paraId="206E5554" w14:textId="77777777" w:rsidR="00130064" w:rsidRPr="00FC66B3" w:rsidRDefault="00130064" w:rsidP="00130064">
            <w:pPr>
              <w:pStyle w:val="GlossEng"/>
            </w:pPr>
          </w:p>
        </w:tc>
        <w:tc>
          <w:tcPr>
            <w:tcW w:w="2328" w:type="dxa"/>
            <w:gridSpan w:val="3"/>
            <w:shd w:val="clear" w:color="auto" w:fill="auto"/>
          </w:tcPr>
          <w:p w14:paraId="43CC33E8" w14:textId="2414E5C1" w:rsidR="00130064" w:rsidRPr="00FC66B3" w:rsidRDefault="00B7093A" w:rsidP="00130064">
            <w:pPr>
              <w:pStyle w:val="GlossEng"/>
              <w:rPr>
                <w:rStyle w:val="ChSmallCaps"/>
              </w:rPr>
            </w:pPr>
            <w:r>
              <w:t>‘</w:t>
            </w:r>
            <w:r w:rsidR="00130064" w:rsidRPr="00FC66B3">
              <w:rPr>
                <w:rStyle w:val="ChBlueBold"/>
              </w:rPr>
              <w:t>the office employees there</w:t>
            </w:r>
            <w:r>
              <w:t>’</w:t>
            </w:r>
            <w:r w:rsidR="00130064" w:rsidRPr="00FC66B3">
              <w:t xml:space="preserve"> </w:t>
            </w:r>
            <w:r w:rsidR="00130064" w:rsidRPr="00FC66B3">
              <w:rPr>
                <w:rStyle w:val="ExampleSource"/>
              </w:rPr>
              <w:t>[081005-001-Cv.0018]</w:t>
            </w:r>
          </w:p>
        </w:tc>
      </w:tr>
    </w:tbl>
    <w:p w14:paraId="191D0D4C" w14:textId="77777777" w:rsidR="00130064" w:rsidRDefault="00130064" w:rsidP="00130064">
      <w:pPr>
        <w:pStyle w:val="Body0010after"/>
      </w:pPr>
    </w:p>
    <w:p w14:paraId="0A93CAB2" w14:textId="77777777" w:rsidR="00130064" w:rsidRDefault="00130064" w:rsidP="00130064">
      <w:pPr>
        <w:pStyle w:val="Heading2"/>
      </w:pPr>
      <w:bookmarkStart w:id="2513" w:name="_Ref358367283"/>
      <w:bookmarkStart w:id="2514" w:name="_Ref358367284"/>
      <w:bookmarkStart w:id="2515" w:name="_Toc367531111"/>
      <w:bookmarkStart w:id="2516" w:name="_Toc440455608"/>
      <w:r>
        <w:t>Interrogatives</w:t>
      </w:r>
      <w:bookmarkEnd w:id="2513"/>
      <w:bookmarkEnd w:id="2514"/>
      <w:bookmarkEnd w:id="2515"/>
      <w:bookmarkEnd w:id="2516"/>
    </w:p>
    <w:p w14:paraId="62D3B6F9" w14:textId="37009ED3" w:rsidR="00EA2EBC" w:rsidRDefault="00046E3E" w:rsidP="00574C01">
      <w:pPr>
        <w:pStyle w:val="Body0000after"/>
      </w:pPr>
      <w:r>
        <w:t xml:space="preserve">Papuan Malay has </w:t>
      </w:r>
      <w:r w:rsidR="00AD3052">
        <w:t xml:space="preserve">six </w:t>
      </w:r>
      <w:r>
        <w:t>interrogatives</w:t>
      </w:r>
      <w:r w:rsidR="00FD4A0E">
        <w:t xml:space="preserve"> which serve to form content questions</w:t>
      </w:r>
      <w:r>
        <w:t xml:space="preserve">. </w:t>
      </w:r>
      <w:r w:rsidR="00FD4A0E">
        <w:t xml:space="preserve">That is, marking </w:t>
      </w:r>
      <w:r>
        <w:t>a clause as a question</w:t>
      </w:r>
      <w:r w:rsidR="00C56024">
        <w:t>, they</w:t>
      </w:r>
      <w:r>
        <w:t xml:space="preserve"> signal </w:t>
      </w:r>
      <w:r w:rsidR="000E20F4">
        <w:t xml:space="preserve">to </w:t>
      </w:r>
      <w:r>
        <w:t>the hearer which piece of information is being asked for.</w:t>
      </w:r>
    </w:p>
    <w:p w14:paraId="6F1F6404" w14:textId="129651B6" w:rsidR="00130064" w:rsidRDefault="00130064" w:rsidP="00BC4D5B">
      <w:pPr>
        <w:pStyle w:val="Body0500after"/>
      </w:pPr>
      <w:r w:rsidRPr="00C42E50">
        <w:t xml:space="preserve">The Papuan Malay interrogatives and their functions within the clause are presented in </w:t>
      </w:r>
      <w:r w:rsidRPr="00C42E50">
        <w:fldChar w:fldCharType="begin"/>
      </w:r>
      <w:r w:rsidRPr="00C42E50">
        <w:instrText xml:space="preserve"> REF _Ref362697609 \h  \* MERGEFORMAT </w:instrText>
      </w:r>
      <w:r w:rsidRPr="00C42E50">
        <w:fldChar w:fldCharType="separate"/>
      </w:r>
      <w:r w:rsidR="00154D81" w:rsidRPr="00534F9D">
        <w:t xml:space="preserve">Table </w:t>
      </w:r>
      <w:r w:rsidR="00154D81">
        <w:rPr>
          <w:noProof/>
          <w:cs/>
        </w:rPr>
        <w:t>‎</w:t>
      </w:r>
      <w:r w:rsidR="00154D81">
        <w:rPr>
          <w:noProof/>
        </w:rPr>
        <w:t>5.33</w:t>
      </w:r>
      <w:r w:rsidRPr="00C42E50">
        <w:fldChar w:fldCharType="end"/>
      </w:r>
      <w:r w:rsidRPr="00C42E50">
        <w:t xml:space="preserve">. All of them are used pronominally. Most of them also have predicative uses; the </w:t>
      </w:r>
      <w:r w:rsidR="00D75F0B">
        <w:t>exception</w:t>
      </w:r>
      <w:r w:rsidRPr="00C42E50">
        <w:t xml:space="preserve"> is </w:t>
      </w:r>
      <w:r w:rsidR="00305A45" w:rsidRPr="00C42E50">
        <w:rPr>
          <w:rStyle w:val="ChItalBold"/>
        </w:rPr>
        <w:t>kapang</w:t>
      </w:r>
      <w:r w:rsidRPr="00C42E50">
        <w:t xml:space="preserve"> </w:t>
      </w:r>
      <w:r w:rsidR="00B7093A">
        <w:t>‘</w:t>
      </w:r>
      <w:r w:rsidRPr="00C42E50">
        <w:t>when</w:t>
      </w:r>
      <w:r w:rsidR="00B7093A">
        <w:t>’</w:t>
      </w:r>
      <w:r w:rsidRPr="00C42E50">
        <w:t>.</w:t>
      </w:r>
      <w:r>
        <w:t xml:space="preserve"> </w:t>
      </w:r>
      <w:r w:rsidR="00BC4D5B">
        <w:t xml:space="preserve">Besides, the </w:t>
      </w:r>
      <w:r>
        <w:t xml:space="preserve">majority of interrogatives also have adnominal uses, except for </w:t>
      </w:r>
      <w:r w:rsidRPr="00B650DD">
        <w:rPr>
          <w:rStyle w:val="ChItalBold"/>
        </w:rPr>
        <w:t>bagemana</w:t>
      </w:r>
      <w:r>
        <w:t xml:space="preserve"> </w:t>
      </w:r>
      <w:r w:rsidR="00B7093A">
        <w:t>‘</w:t>
      </w:r>
      <w:r>
        <w:t>how</w:t>
      </w:r>
      <w:r w:rsidR="00B7093A">
        <w:t>’</w:t>
      </w:r>
      <w:r>
        <w:t xml:space="preserve">, </w:t>
      </w:r>
      <w:r w:rsidR="00305A45" w:rsidRPr="00B650DD">
        <w:rPr>
          <w:rStyle w:val="ChItalBold"/>
        </w:rPr>
        <w:t>kapang</w:t>
      </w:r>
      <w:r>
        <w:t xml:space="preserve"> </w:t>
      </w:r>
      <w:r w:rsidR="00B7093A">
        <w:t>‘</w:t>
      </w:r>
      <w:r>
        <w:t>when</w:t>
      </w:r>
      <w:r w:rsidR="00B7093A">
        <w:t>’</w:t>
      </w:r>
      <w:r>
        <w:t xml:space="preserve">, and </w:t>
      </w:r>
      <w:r w:rsidRPr="00B650DD">
        <w:rPr>
          <w:rStyle w:val="ChItalBold"/>
        </w:rPr>
        <w:t>knapa</w:t>
      </w:r>
      <w:r>
        <w:t xml:space="preserve"> </w:t>
      </w:r>
      <w:r w:rsidR="00B7093A">
        <w:t>‘</w:t>
      </w:r>
      <w:r>
        <w:t>why</w:t>
      </w:r>
      <w:r w:rsidR="00B7093A">
        <w:t>’</w:t>
      </w:r>
      <w:r w:rsidR="00D75F0B">
        <w:t xml:space="preserve"> which are unattested</w:t>
      </w:r>
      <w:r>
        <w:t xml:space="preserve">. </w:t>
      </w:r>
      <w:r w:rsidR="00BC4D5B">
        <w:t>Furthermore</w:t>
      </w:r>
      <w:r>
        <w:t xml:space="preserve">, three interrogatives are used as placeholders. In their pronominal and adnominal uses, the interrogatives typically remain </w:t>
      </w:r>
      <w:r w:rsidRPr="0052189D">
        <w:t>in-situ</w:t>
      </w:r>
      <w:r>
        <w:t>, that is, in the position of the constituents they replace.</w:t>
      </w:r>
    </w:p>
    <w:p w14:paraId="224CED6F" w14:textId="6332553E" w:rsidR="00297D3A" w:rsidRDefault="000D7DBF" w:rsidP="00E6316C">
      <w:pPr>
        <w:pStyle w:val="Body0505after"/>
      </w:pPr>
      <w:r>
        <w:t>Besides</w:t>
      </w:r>
      <w:r w:rsidR="00AD3052" w:rsidRPr="00856563">
        <w:t xml:space="preserve">, the </w:t>
      </w:r>
      <w:r w:rsidR="00297D3A">
        <w:t xml:space="preserve">mid-range </w:t>
      </w:r>
      <w:r w:rsidR="00AD3052">
        <w:t xml:space="preserve">quantifier </w:t>
      </w:r>
      <w:r w:rsidR="00AD3052" w:rsidRPr="00856563">
        <w:rPr>
          <w:rStyle w:val="ChItalBold"/>
        </w:rPr>
        <w:t>brapa</w:t>
      </w:r>
      <w:r w:rsidR="00AD3052" w:rsidRPr="00856563">
        <w:rPr>
          <w:lang w:eastAsia="en-US"/>
        </w:rPr>
        <w:t xml:space="preserve"> </w:t>
      </w:r>
      <w:r w:rsidR="00B7093A">
        <w:rPr>
          <w:lang w:eastAsia="en-US"/>
        </w:rPr>
        <w:t>‘</w:t>
      </w:r>
      <w:r w:rsidR="00AD3052">
        <w:rPr>
          <w:lang w:eastAsia="en-US"/>
        </w:rPr>
        <w:t>several</w:t>
      </w:r>
      <w:r w:rsidR="00B7093A">
        <w:rPr>
          <w:lang w:eastAsia="en-US"/>
        </w:rPr>
        <w:t>’</w:t>
      </w:r>
      <w:r w:rsidR="00AD3052" w:rsidRPr="00856563">
        <w:rPr>
          <w:lang w:eastAsia="en-US"/>
        </w:rPr>
        <w:t xml:space="preserve"> </w:t>
      </w:r>
      <w:r w:rsidR="00AD3052" w:rsidRPr="00856563">
        <w:t>(</w:t>
      </w:r>
      <w:r w:rsidR="00AD3052">
        <w:t>§</w:t>
      </w:r>
      <w:r w:rsidR="00AD3052">
        <w:rPr>
          <w:lang w:eastAsia="en-US"/>
        </w:rPr>
        <w:fldChar w:fldCharType="begin"/>
      </w:r>
      <w:r w:rsidR="00AD3052">
        <w:rPr>
          <w:lang w:eastAsia="en-US"/>
        </w:rPr>
        <w:instrText xml:space="preserve"> REF _Ref351641491 \w \h </w:instrText>
      </w:r>
      <w:r w:rsidR="00AD3052">
        <w:rPr>
          <w:lang w:eastAsia="en-US"/>
        </w:rPr>
      </w:r>
      <w:r w:rsidR="00AD3052">
        <w:rPr>
          <w:lang w:eastAsia="en-US"/>
        </w:rPr>
        <w:fldChar w:fldCharType="separate"/>
      </w:r>
      <w:r w:rsidR="00154D81">
        <w:rPr>
          <w:cs/>
          <w:lang w:eastAsia="en-US"/>
        </w:rPr>
        <w:t>‎</w:t>
      </w:r>
      <w:r w:rsidR="00154D81">
        <w:rPr>
          <w:lang w:eastAsia="en-US"/>
        </w:rPr>
        <w:t>5.10</w:t>
      </w:r>
      <w:r w:rsidR="00AD3052">
        <w:rPr>
          <w:lang w:eastAsia="en-US"/>
        </w:rPr>
        <w:fldChar w:fldCharType="end"/>
      </w:r>
      <w:r w:rsidR="00AD3052" w:rsidRPr="00856563">
        <w:t xml:space="preserve">) </w:t>
      </w:r>
      <w:r w:rsidR="00AD3052">
        <w:t xml:space="preserve">also </w:t>
      </w:r>
      <w:r w:rsidR="00AD3052" w:rsidRPr="00856563">
        <w:t xml:space="preserve">functions </w:t>
      </w:r>
      <w:r w:rsidR="00AD3052" w:rsidRPr="00856563">
        <w:rPr>
          <w:lang w:eastAsia="en-US"/>
        </w:rPr>
        <w:t xml:space="preserve">as </w:t>
      </w:r>
      <w:r w:rsidR="00AD3052">
        <w:rPr>
          <w:lang w:eastAsia="en-US"/>
        </w:rPr>
        <w:t>an interrogative</w:t>
      </w:r>
      <w:r>
        <w:rPr>
          <w:lang w:eastAsia="en-US"/>
        </w:rPr>
        <w:t xml:space="preserve">, </w:t>
      </w:r>
      <w:r w:rsidR="005174FA">
        <w:rPr>
          <w:lang w:eastAsia="en-US"/>
        </w:rPr>
        <w:t xml:space="preserve">which </w:t>
      </w:r>
      <w:r>
        <w:rPr>
          <w:lang w:eastAsia="en-US"/>
        </w:rPr>
        <w:t xml:space="preserve">questions </w:t>
      </w:r>
      <w:r w:rsidR="00297D3A">
        <w:t xml:space="preserve">quantities in the sense of </w:t>
      </w:r>
      <w:r w:rsidR="00B7093A">
        <w:t>‘</w:t>
      </w:r>
      <w:r w:rsidR="00297D3A">
        <w:t>how many</w:t>
      </w:r>
      <w:r w:rsidR="00B7093A">
        <w:t>’</w:t>
      </w:r>
      <w:r w:rsidR="00297D3A">
        <w:t xml:space="preserve">. For </w:t>
      </w:r>
      <w:r w:rsidR="00297D3A" w:rsidRPr="007D35C6">
        <w:t>expository reasons</w:t>
      </w:r>
      <w:r w:rsidR="00297D3A">
        <w:t>, this interro</w:t>
      </w:r>
      <w:r w:rsidR="004673A3">
        <w:t>g</w:t>
      </w:r>
      <w:r w:rsidR="00297D3A">
        <w:t xml:space="preserve">ative function of quantifier </w:t>
      </w:r>
      <w:r w:rsidR="00297D3A">
        <w:rPr>
          <w:rStyle w:val="ChItalBold"/>
        </w:rPr>
        <w:t>brapa</w:t>
      </w:r>
      <w:r w:rsidR="00297D3A">
        <w:t xml:space="preserve"> </w:t>
      </w:r>
      <w:r w:rsidR="00B7093A">
        <w:t>‘</w:t>
      </w:r>
      <w:r w:rsidR="00297D3A">
        <w:t>several</w:t>
      </w:r>
      <w:r w:rsidR="00E12C37">
        <w:t>, how many</w:t>
      </w:r>
      <w:r w:rsidR="00B7093A">
        <w:t>’</w:t>
      </w:r>
      <w:r w:rsidR="00297D3A">
        <w:t xml:space="preserve"> is discussed here.</w:t>
      </w:r>
    </w:p>
    <w:p w14:paraId="7C3D7816" w14:textId="77777777" w:rsidR="00130064" w:rsidRDefault="00130064" w:rsidP="00130064">
      <w:pPr>
        <w:pStyle w:val="Caption"/>
      </w:pPr>
      <w:bookmarkStart w:id="2517" w:name="_Ref362697609"/>
      <w:r w:rsidRPr="00534F9D">
        <w:t xml:space="preserve">Table </w:t>
      </w:r>
      <w:fldSimple w:instr=" STYLEREF 1 \s ">
        <w:r w:rsidR="00154D81">
          <w:rPr>
            <w:noProof/>
            <w:cs/>
          </w:rPr>
          <w:t>‎</w:t>
        </w:r>
        <w:r w:rsidR="00154D81">
          <w:rPr>
            <w:noProof/>
          </w:rPr>
          <w:t>5</w:t>
        </w:r>
      </w:fldSimple>
      <w:r w:rsidR="00F207A1">
        <w:t>.</w:t>
      </w:r>
      <w:fldSimple w:instr=" SEQ Table \* ARABIC \s 1 ">
        <w:r w:rsidR="00154D81">
          <w:rPr>
            <w:noProof/>
          </w:rPr>
          <w:t>33</w:t>
        </w:r>
      </w:fldSimple>
      <w:bookmarkEnd w:id="2517"/>
      <w:r w:rsidRPr="00534F9D">
        <w:t>:</w:t>
      </w:r>
      <w:r w:rsidRPr="00534F9D">
        <w:tab/>
        <w:t xml:space="preserve">Papuan Malay </w:t>
      </w:r>
      <w:r>
        <w:t>interrogatives and their functions within the clause</w:t>
      </w:r>
    </w:p>
    <w:tbl>
      <w:tblPr>
        <w:tblW w:w="6464" w:type="dxa"/>
        <w:tblInd w:w="170" w:type="dxa"/>
        <w:tblBorders>
          <w:top w:val="single" w:sz="4" w:space="0" w:color="auto"/>
          <w:bottom w:val="single" w:sz="4" w:space="0" w:color="auto"/>
        </w:tblBorders>
        <w:tblLayout w:type="fixed"/>
        <w:tblLook w:val="01E0" w:firstRow="1" w:lastRow="1" w:firstColumn="1" w:lastColumn="1" w:noHBand="0" w:noVBand="0"/>
      </w:tblPr>
      <w:tblGrid>
        <w:gridCol w:w="1134"/>
        <w:gridCol w:w="1474"/>
        <w:gridCol w:w="964"/>
        <w:gridCol w:w="964"/>
        <w:gridCol w:w="964"/>
        <w:gridCol w:w="964"/>
      </w:tblGrid>
      <w:tr w:rsidR="00AC23C4" w:rsidRPr="00AC23C4" w14:paraId="50A56499" w14:textId="77777777" w:rsidTr="00AE2FFA">
        <w:trPr>
          <w:tblHeader/>
        </w:trPr>
        <w:tc>
          <w:tcPr>
            <w:tcW w:w="1134" w:type="dxa"/>
            <w:tcBorders>
              <w:bottom w:val="nil"/>
            </w:tcBorders>
            <w:shd w:val="clear" w:color="auto" w:fill="auto"/>
          </w:tcPr>
          <w:p w14:paraId="5D34F01B" w14:textId="77777777" w:rsidR="00130064" w:rsidRDefault="00130064" w:rsidP="00130064">
            <w:pPr>
              <w:pStyle w:val="TableHd"/>
            </w:pPr>
            <w:r>
              <w:t>Item</w:t>
            </w:r>
          </w:p>
        </w:tc>
        <w:tc>
          <w:tcPr>
            <w:tcW w:w="1474" w:type="dxa"/>
            <w:tcBorders>
              <w:bottom w:val="nil"/>
            </w:tcBorders>
            <w:shd w:val="clear" w:color="auto" w:fill="auto"/>
          </w:tcPr>
          <w:p w14:paraId="52EC2F6C" w14:textId="77777777" w:rsidR="00130064" w:rsidRDefault="00130064" w:rsidP="00130064">
            <w:pPr>
              <w:pStyle w:val="TableHd"/>
            </w:pPr>
            <w:r>
              <w:t>Gloss</w:t>
            </w:r>
          </w:p>
        </w:tc>
        <w:tc>
          <w:tcPr>
            <w:tcW w:w="3856" w:type="dxa"/>
            <w:gridSpan w:val="4"/>
            <w:tcBorders>
              <w:bottom w:val="nil"/>
            </w:tcBorders>
            <w:shd w:val="clear" w:color="auto" w:fill="auto"/>
          </w:tcPr>
          <w:p w14:paraId="49E4267D" w14:textId="77777777" w:rsidR="00130064" w:rsidRDefault="00130064" w:rsidP="00130064">
            <w:pPr>
              <w:pStyle w:val="TableHd"/>
            </w:pPr>
            <w:r>
              <w:t>Functions within the clause</w:t>
            </w:r>
          </w:p>
        </w:tc>
      </w:tr>
      <w:tr w:rsidR="00AC23C4" w:rsidRPr="00AC23C4" w14:paraId="2EDD1D1B" w14:textId="77777777" w:rsidTr="00AE2FFA">
        <w:trPr>
          <w:tblHeader/>
        </w:trPr>
        <w:tc>
          <w:tcPr>
            <w:tcW w:w="1134" w:type="dxa"/>
            <w:tcBorders>
              <w:top w:val="nil"/>
              <w:bottom w:val="single" w:sz="4" w:space="0" w:color="auto"/>
            </w:tcBorders>
            <w:shd w:val="clear" w:color="auto" w:fill="auto"/>
          </w:tcPr>
          <w:p w14:paraId="74111D97" w14:textId="77777777" w:rsidR="00130064" w:rsidRDefault="00130064" w:rsidP="00130064">
            <w:pPr>
              <w:pStyle w:val="TableCell0-3Center"/>
            </w:pPr>
          </w:p>
        </w:tc>
        <w:tc>
          <w:tcPr>
            <w:tcW w:w="1474" w:type="dxa"/>
            <w:tcBorders>
              <w:top w:val="nil"/>
              <w:bottom w:val="single" w:sz="4" w:space="0" w:color="auto"/>
            </w:tcBorders>
            <w:shd w:val="clear" w:color="auto" w:fill="auto"/>
          </w:tcPr>
          <w:p w14:paraId="4FA92C28" w14:textId="77777777" w:rsidR="00130064" w:rsidRDefault="00130064" w:rsidP="00130064">
            <w:pPr>
              <w:pStyle w:val="TableCell0-3Center"/>
            </w:pPr>
          </w:p>
        </w:tc>
        <w:tc>
          <w:tcPr>
            <w:tcW w:w="964" w:type="dxa"/>
            <w:tcBorders>
              <w:top w:val="nil"/>
              <w:bottom w:val="single" w:sz="4" w:space="0" w:color="auto"/>
            </w:tcBorders>
            <w:shd w:val="clear" w:color="auto" w:fill="auto"/>
          </w:tcPr>
          <w:p w14:paraId="280FCF94" w14:textId="77777777" w:rsidR="00130064" w:rsidRPr="0099608C" w:rsidRDefault="00130064" w:rsidP="00130064">
            <w:pPr>
              <w:pStyle w:val="TableCell0-3Center"/>
              <w:rPr>
                <w:rStyle w:val="ChSmallCaps"/>
              </w:rPr>
            </w:pPr>
            <w:r w:rsidRPr="0099608C">
              <w:rPr>
                <w:rStyle w:val="ChSmallCaps"/>
              </w:rPr>
              <w:t>pronom</w:t>
            </w:r>
          </w:p>
        </w:tc>
        <w:tc>
          <w:tcPr>
            <w:tcW w:w="964" w:type="dxa"/>
            <w:tcBorders>
              <w:top w:val="nil"/>
              <w:bottom w:val="single" w:sz="4" w:space="0" w:color="auto"/>
            </w:tcBorders>
            <w:shd w:val="clear" w:color="auto" w:fill="auto"/>
          </w:tcPr>
          <w:p w14:paraId="019B1A77" w14:textId="77777777" w:rsidR="00130064" w:rsidRPr="0099608C" w:rsidRDefault="00130064" w:rsidP="00130064">
            <w:pPr>
              <w:pStyle w:val="TableCell0-3Center"/>
              <w:rPr>
                <w:rStyle w:val="ChSmallCaps"/>
              </w:rPr>
            </w:pPr>
            <w:r w:rsidRPr="0099608C">
              <w:rPr>
                <w:rStyle w:val="ChSmallCaps"/>
              </w:rPr>
              <w:t>adnom</w:t>
            </w:r>
          </w:p>
        </w:tc>
        <w:tc>
          <w:tcPr>
            <w:tcW w:w="964" w:type="dxa"/>
            <w:tcBorders>
              <w:top w:val="nil"/>
              <w:bottom w:val="single" w:sz="4" w:space="0" w:color="auto"/>
            </w:tcBorders>
            <w:shd w:val="clear" w:color="auto" w:fill="auto"/>
          </w:tcPr>
          <w:p w14:paraId="3652F576" w14:textId="77777777" w:rsidR="00130064" w:rsidRPr="0099608C" w:rsidRDefault="00130064" w:rsidP="00130064">
            <w:pPr>
              <w:pStyle w:val="TableCell0-3Center"/>
              <w:rPr>
                <w:rStyle w:val="ChSmallCaps"/>
              </w:rPr>
            </w:pPr>
            <w:r w:rsidRPr="0099608C">
              <w:rPr>
                <w:rStyle w:val="ChSmallCaps"/>
              </w:rPr>
              <w:t>pred</w:t>
            </w:r>
          </w:p>
        </w:tc>
        <w:tc>
          <w:tcPr>
            <w:tcW w:w="964" w:type="dxa"/>
            <w:tcBorders>
              <w:top w:val="nil"/>
              <w:bottom w:val="single" w:sz="4" w:space="0" w:color="auto"/>
            </w:tcBorders>
            <w:shd w:val="clear" w:color="auto" w:fill="auto"/>
          </w:tcPr>
          <w:p w14:paraId="279F8C7B" w14:textId="77777777" w:rsidR="00130064" w:rsidRPr="0099608C" w:rsidRDefault="00130064" w:rsidP="00130064">
            <w:pPr>
              <w:pStyle w:val="TableCell0-3Center"/>
              <w:rPr>
                <w:rStyle w:val="ChSmallCaps"/>
              </w:rPr>
            </w:pPr>
            <w:r w:rsidRPr="0099608C">
              <w:rPr>
                <w:rStyle w:val="ChSmallCaps"/>
              </w:rPr>
              <w:t>pl-hold</w:t>
            </w:r>
          </w:p>
        </w:tc>
      </w:tr>
      <w:tr w:rsidR="00AC23C4" w14:paraId="2F8B55C0" w14:textId="77777777" w:rsidTr="00AE2FFA">
        <w:tc>
          <w:tcPr>
            <w:tcW w:w="1134" w:type="dxa"/>
            <w:tcBorders>
              <w:top w:val="single" w:sz="4" w:space="0" w:color="auto"/>
            </w:tcBorders>
            <w:shd w:val="clear" w:color="auto" w:fill="auto"/>
          </w:tcPr>
          <w:p w14:paraId="73B26727" w14:textId="77777777" w:rsidR="00130064" w:rsidRPr="00D67439" w:rsidRDefault="00130064" w:rsidP="00130064">
            <w:pPr>
              <w:pStyle w:val="TableCell2-0Break"/>
              <w:rPr>
                <w:rStyle w:val="ChItalBold"/>
              </w:rPr>
            </w:pPr>
            <w:r w:rsidRPr="00D67439">
              <w:rPr>
                <w:rStyle w:val="ChItalBold"/>
              </w:rPr>
              <w:t>siapa</w:t>
            </w:r>
          </w:p>
        </w:tc>
        <w:tc>
          <w:tcPr>
            <w:tcW w:w="1474" w:type="dxa"/>
            <w:tcBorders>
              <w:top w:val="single" w:sz="4" w:space="0" w:color="auto"/>
            </w:tcBorders>
            <w:shd w:val="clear" w:color="auto" w:fill="auto"/>
          </w:tcPr>
          <w:p w14:paraId="1E2C34E9" w14:textId="7EE6FF51" w:rsidR="00130064" w:rsidRDefault="00B7093A" w:rsidP="00130064">
            <w:pPr>
              <w:pStyle w:val="TableCell2-0Break"/>
            </w:pPr>
            <w:r>
              <w:t>‘</w:t>
            </w:r>
            <w:r w:rsidR="00130064">
              <w:t>who</w:t>
            </w:r>
            <w:r>
              <w:t>’</w:t>
            </w:r>
          </w:p>
        </w:tc>
        <w:tc>
          <w:tcPr>
            <w:tcW w:w="964" w:type="dxa"/>
            <w:tcBorders>
              <w:top w:val="single" w:sz="4" w:space="0" w:color="auto"/>
            </w:tcBorders>
            <w:shd w:val="clear" w:color="auto" w:fill="auto"/>
          </w:tcPr>
          <w:p w14:paraId="20F69E4C" w14:textId="77777777" w:rsidR="00130064" w:rsidRPr="003850FE" w:rsidRDefault="00130064" w:rsidP="00130064">
            <w:pPr>
              <w:pStyle w:val="TableCell2-0CenterBreak"/>
            </w:pPr>
            <w:r>
              <w:t>X</w:t>
            </w:r>
          </w:p>
        </w:tc>
        <w:tc>
          <w:tcPr>
            <w:tcW w:w="964" w:type="dxa"/>
            <w:tcBorders>
              <w:top w:val="single" w:sz="4" w:space="0" w:color="auto"/>
            </w:tcBorders>
            <w:shd w:val="clear" w:color="auto" w:fill="auto"/>
          </w:tcPr>
          <w:p w14:paraId="3023804F" w14:textId="77777777" w:rsidR="00130064" w:rsidRPr="003850FE" w:rsidRDefault="00130064" w:rsidP="00130064">
            <w:pPr>
              <w:pStyle w:val="TableCell2-0CenterBreak"/>
            </w:pPr>
            <w:r>
              <w:t>X</w:t>
            </w:r>
          </w:p>
        </w:tc>
        <w:tc>
          <w:tcPr>
            <w:tcW w:w="964" w:type="dxa"/>
            <w:tcBorders>
              <w:top w:val="single" w:sz="4" w:space="0" w:color="auto"/>
            </w:tcBorders>
            <w:shd w:val="clear" w:color="auto" w:fill="auto"/>
          </w:tcPr>
          <w:p w14:paraId="5CFE211A" w14:textId="77777777" w:rsidR="00130064" w:rsidRPr="003850FE" w:rsidRDefault="00130064" w:rsidP="00130064">
            <w:pPr>
              <w:pStyle w:val="TableCell2-0CenterBreak"/>
            </w:pPr>
            <w:r>
              <w:t>X</w:t>
            </w:r>
          </w:p>
        </w:tc>
        <w:tc>
          <w:tcPr>
            <w:tcW w:w="964" w:type="dxa"/>
            <w:tcBorders>
              <w:top w:val="single" w:sz="4" w:space="0" w:color="auto"/>
            </w:tcBorders>
            <w:shd w:val="clear" w:color="auto" w:fill="auto"/>
          </w:tcPr>
          <w:p w14:paraId="1C48CA73" w14:textId="77777777" w:rsidR="00130064" w:rsidRPr="003850FE" w:rsidRDefault="00130064" w:rsidP="00130064">
            <w:pPr>
              <w:pStyle w:val="TableCell2-0CenterBreak"/>
            </w:pPr>
            <w:r>
              <w:t>X</w:t>
            </w:r>
          </w:p>
        </w:tc>
      </w:tr>
      <w:tr w:rsidR="00AC23C4" w14:paraId="5FA32DDD" w14:textId="77777777" w:rsidTr="00AE2FFA">
        <w:tc>
          <w:tcPr>
            <w:tcW w:w="1134" w:type="dxa"/>
            <w:shd w:val="clear" w:color="auto" w:fill="auto"/>
          </w:tcPr>
          <w:p w14:paraId="0F657487" w14:textId="77777777" w:rsidR="00130064" w:rsidRPr="00D67439" w:rsidRDefault="00130064" w:rsidP="00130064">
            <w:pPr>
              <w:rPr>
                <w:rStyle w:val="ChItalBold"/>
              </w:rPr>
            </w:pPr>
            <w:r w:rsidRPr="00D67439">
              <w:rPr>
                <w:rStyle w:val="ChItalBold"/>
              </w:rPr>
              <w:t>apa</w:t>
            </w:r>
          </w:p>
        </w:tc>
        <w:tc>
          <w:tcPr>
            <w:tcW w:w="1474" w:type="dxa"/>
            <w:shd w:val="clear" w:color="auto" w:fill="auto"/>
          </w:tcPr>
          <w:p w14:paraId="42342759" w14:textId="3CD78901" w:rsidR="00130064" w:rsidRDefault="00B7093A" w:rsidP="00130064">
            <w:r>
              <w:t>‘</w:t>
            </w:r>
            <w:r w:rsidR="00130064">
              <w:t>what</w:t>
            </w:r>
            <w:r>
              <w:t>’</w:t>
            </w:r>
          </w:p>
        </w:tc>
        <w:tc>
          <w:tcPr>
            <w:tcW w:w="964" w:type="dxa"/>
            <w:shd w:val="clear" w:color="auto" w:fill="auto"/>
          </w:tcPr>
          <w:p w14:paraId="65D66609" w14:textId="77777777" w:rsidR="00130064" w:rsidRPr="003850FE" w:rsidRDefault="00130064" w:rsidP="00130064">
            <w:pPr>
              <w:pStyle w:val="TableCell0-0CenterBreak"/>
            </w:pPr>
            <w:r>
              <w:t>X</w:t>
            </w:r>
          </w:p>
        </w:tc>
        <w:tc>
          <w:tcPr>
            <w:tcW w:w="964" w:type="dxa"/>
            <w:shd w:val="clear" w:color="auto" w:fill="auto"/>
          </w:tcPr>
          <w:p w14:paraId="6D1545E7" w14:textId="77777777" w:rsidR="00130064" w:rsidRPr="003850FE" w:rsidRDefault="00130064" w:rsidP="00130064">
            <w:pPr>
              <w:pStyle w:val="TableCell0-0CenterBreak"/>
            </w:pPr>
            <w:r>
              <w:t>X</w:t>
            </w:r>
          </w:p>
        </w:tc>
        <w:tc>
          <w:tcPr>
            <w:tcW w:w="964" w:type="dxa"/>
            <w:shd w:val="clear" w:color="auto" w:fill="auto"/>
          </w:tcPr>
          <w:p w14:paraId="64279891" w14:textId="77777777" w:rsidR="00130064" w:rsidRPr="003850FE" w:rsidRDefault="00130064" w:rsidP="00130064">
            <w:pPr>
              <w:pStyle w:val="TableCell0-0CenterBreak"/>
            </w:pPr>
            <w:r>
              <w:t>X</w:t>
            </w:r>
          </w:p>
        </w:tc>
        <w:tc>
          <w:tcPr>
            <w:tcW w:w="964" w:type="dxa"/>
            <w:shd w:val="clear" w:color="auto" w:fill="auto"/>
          </w:tcPr>
          <w:p w14:paraId="5E14D102" w14:textId="77777777" w:rsidR="00130064" w:rsidRPr="003850FE" w:rsidRDefault="00130064" w:rsidP="00130064">
            <w:pPr>
              <w:pStyle w:val="TableCell0-0CenterBreak"/>
            </w:pPr>
            <w:r>
              <w:t>X</w:t>
            </w:r>
          </w:p>
        </w:tc>
      </w:tr>
      <w:tr w:rsidR="00AC23C4" w14:paraId="74A4EF82" w14:textId="77777777" w:rsidTr="00AE2FFA">
        <w:tc>
          <w:tcPr>
            <w:tcW w:w="1134" w:type="dxa"/>
            <w:shd w:val="clear" w:color="auto" w:fill="auto"/>
          </w:tcPr>
          <w:p w14:paraId="122365F5" w14:textId="77777777" w:rsidR="00130064" w:rsidRPr="00D67439" w:rsidRDefault="00130064" w:rsidP="00130064">
            <w:pPr>
              <w:rPr>
                <w:rStyle w:val="ChItalBold"/>
              </w:rPr>
            </w:pPr>
            <w:r w:rsidRPr="00D67439">
              <w:rPr>
                <w:rStyle w:val="ChItalBold"/>
              </w:rPr>
              <w:t>mana</w:t>
            </w:r>
          </w:p>
        </w:tc>
        <w:tc>
          <w:tcPr>
            <w:tcW w:w="1474" w:type="dxa"/>
            <w:shd w:val="clear" w:color="auto" w:fill="auto"/>
          </w:tcPr>
          <w:p w14:paraId="730B2657" w14:textId="6BABF1AC" w:rsidR="00130064" w:rsidRDefault="00B7093A" w:rsidP="00130064">
            <w:r>
              <w:t>‘</w:t>
            </w:r>
            <w:r w:rsidR="00130064">
              <w:t>where, which</w:t>
            </w:r>
            <w:r>
              <w:t>’</w:t>
            </w:r>
          </w:p>
        </w:tc>
        <w:tc>
          <w:tcPr>
            <w:tcW w:w="964" w:type="dxa"/>
            <w:shd w:val="clear" w:color="auto" w:fill="auto"/>
          </w:tcPr>
          <w:p w14:paraId="0DCADC9B" w14:textId="77777777" w:rsidR="00130064" w:rsidRPr="003850FE" w:rsidRDefault="00130064" w:rsidP="00130064">
            <w:pPr>
              <w:pStyle w:val="TableCell0-0CenterBreak"/>
            </w:pPr>
            <w:r>
              <w:t>X</w:t>
            </w:r>
          </w:p>
        </w:tc>
        <w:tc>
          <w:tcPr>
            <w:tcW w:w="964" w:type="dxa"/>
            <w:shd w:val="clear" w:color="auto" w:fill="auto"/>
          </w:tcPr>
          <w:p w14:paraId="3A7DE9AB" w14:textId="77777777" w:rsidR="00130064" w:rsidRPr="003850FE" w:rsidRDefault="00130064" w:rsidP="00130064">
            <w:pPr>
              <w:pStyle w:val="TableCell0-0CenterBreak"/>
            </w:pPr>
            <w:r>
              <w:t>X</w:t>
            </w:r>
          </w:p>
        </w:tc>
        <w:tc>
          <w:tcPr>
            <w:tcW w:w="964" w:type="dxa"/>
            <w:shd w:val="clear" w:color="auto" w:fill="auto"/>
          </w:tcPr>
          <w:p w14:paraId="0B7A2A47" w14:textId="77777777" w:rsidR="00130064" w:rsidRPr="003850FE" w:rsidRDefault="00130064" w:rsidP="00130064">
            <w:pPr>
              <w:pStyle w:val="TableCell0-0CenterBreak"/>
            </w:pPr>
            <w:r>
              <w:t>X</w:t>
            </w:r>
          </w:p>
        </w:tc>
        <w:tc>
          <w:tcPr>
            <w:tcW w:w="964" w:type="dxa"/>
            <w:shd w:val="clear" w:color="auto" w:fill="auto"/>
          </w:tcPr>
          <w:p w14:paraId="68B4A182" w14:textId="77777777" w:rsidR="00130064" w:rsidRPr="003850FE" w:rsidRDefault="00130064" w:rsidP="00130064">
            <w:pPr>
              <w:pStyle w:val="TableCell0-0CenterBreak"/>
            </w:pPr>
          </w:p>
        </w:tc>
      </w:tr>
      <w:tr w:rsidR="00AC23C4" w14:paraId="172C8910" w14:textId="77777777" w:rsidTr="00AE2FFA">
        <w:tc>
          <w:tcPr>
            <w:tcW w:w="1134" w:type="dxa"/>
            <w:shd w:val="clear" w:color="auto" w:fill="auto"/>
          </w:tcPr>
          <w:p w14:paraId="76855505" w14:textId="77777777" w:rsidR="00130064" w:rsidRPr="00D67439" w:rsidRDefault="00130064" w:rsidP="00130064">
            <w:pPr>
              <w:rPr>
                <w:rStyle w:val="ChItalBold"/>
              </w:rPr>
            </w:pPr>
            <w:r w:rsidRPr="00D67439">
              <w:rPr>
                <w:rStyle w:val="ChItalBold"/>
              </w:rPr>
              <w:t>bagemana</w:t>
            </w:r>
          </w:p>
        </w:tc>
        <w:tc>
          <w:tcPr>
            <w:tcW w:w="1474" w:type="dxa"/>
            <w:shd w:val="clear" w:color="auto" w:fill="auto"/>
          </w:tcPr>
          <w:p w14:paraId="741B9853" w14:textId="1CD7495D" w:rsidR="00130064" w:rsidRDefault="00B7093A" w:rsidP="00130064">
            <w:r>
              <w:t>‘</w:t>
            </w:r>
            <w:r w:rsidR="00130064">
              <w:t>how</w:t>
            </w:r>
            <w:r>
              <w:t>’</w:t>
            </w:r>
          </w:p>
        </w:tc>
        <w:tc>
          <w:tcPr>
            <w:tcW w:w="964" w:type="dxa"/>
            <w:shd w:val="clear" w:color="auto" w:fill="auto"/>
          </w:tcPr>
          <w:p w14:paraId="61AF9D90" w14:textId="77777777" w:rsidR="00130064" w:rsidRPr="003850FE" w:rsidRDefault="00130064" w:rsidP="00130064">
            <w:pPr>
              <w:pStyle w:val="TableCell0-0CenterBreak"/>
            </w:pPr>
            <w:r>
              <w:t>X</w:t>
            </w:r>
          </w:p>
        </w:tc>
        <w:tc>
          <w:tcPr>
            <w:tcW w:w="964" w:type="dxa"/>
            <w:shd w:val="clear" w:color="auto" w:fill="auto"/>
          </w:tcPr>
          <w:p w14:paraId="293C8F6E" w14:textId="77777777" w:rsidR="00130064" w:rsidRPr="003850FE" w:rsidRDefault="00130064" w:rsidP="00130064">
            <w:pPr>
              <w:pStyle w:val="TableCell0-0CenterBreak"/>
            </w:pPr>
          </w:p>
        </w:tc>
        <w:tc>
          <w:tcPr>
            <w:tcW w:w="964" w:type="dxa"/>
            <w:shd w:val="clear" w:color="auto" w:fill="auto"/>
          </w:tcPr>
          <w:p w14:paraId="13573AF1" w14:textId="77777777" w:rsidR="00130064" w:rsidRPr="003850FE" w:rsidRDefault="00130064" w:rsidP="00130064">
            <w:pPr>
              <w:pStyle w:val="TableCell0-0CenterBreak"/>
            </w:pPr>
            <w:r>
              <w:t>X</w:t>
            </w:r>
          </w:p>
        </w:tc>
        <w:tc>
          <w:tcPr>
            <w:tcW w:w="964" w:type="dxa"/>
            <w:shd w:val="clear" w:color="auto" w:fill="auto"/>
          </w:tcPr>
          <w:p w14:paraId="147CEA13" w14:textId="77777777" w:rsidR="00130064" w:rsidRPr="003850FE" w:rsidRDefault="00130064" w:rsidP="00130064">
            <w:pPr>
              <w:pStyle w:val="TableCell0-0CenterBreak"/>
            </w:pPr>
            <w:r>
              <w:t>X</w:t>
            </w:r>
          </w:p>
        </w:tc>
      </w:tr>
      <w:tr w:rsidR="00AC23C4" w14:paraId="6BFB2506" w14:textId="77777777" w:rsidTr="00AE2FFA">
        <w:tc>
          <w:tcPr>
            <w:tcW w:w="1134" w:type="dxa"/>
            <w:shd w:val="clear" w:color="auto" w:fill="auto"/>
          </w:tcPr>
          <w:p w14:paraId="2292DA18" w14:textId="77777777" w:rsidR="008959DB" w:rsidRPr="00D67439" w:rsidRDefault="008959DB" w:rsidP="00DE3887">
            <w:pPr>
              <w:rPr>
                <w:rStyle w:val="ChItalBold"/>
              </w:rPr>
            </w:pPr>
            <w:r w:rsidRPr="00D67439">
              <w:rPr>
                <w:rStyle w:val="ChItalBold"/>
              </w:rPr>
              <w:t>kapang</w:t>
            </w:r>
          </w:p>
        </w:tc>
        <w:tc>
          <w:tcPr>
            <w:tcW w:w="1474" w:type="dxa"/>
            <w:shd w:val="clear" w:color="auto" w:fill="auto"/>
          </w:tcPr>
          <w:p w14:paraId="76C595CB" w14:textId="08925A7F" w:rsidR="008959DB" w:rsidRDefault="00B7093A" w:rsidP="00DE3887">
            <w:r>
              <w:t>‘</w:t>
            </w:r>
            <w:r w:rsidR="008959DB">
              <w:t>when</w:t>
            </w:r>
            <w:r>
              <w:t>’</w:t>
            </w:r>
          </w:p>
        </w:tc>
        <w:tc>
          <w:tcPr>
            <w:tcW w:w="964" w:type="dxa"/>
            <w:shd w:val="clear" w:color="auto" w:fill="auto"/>
          </w:tcPr>
          <w:p w14:paraId="15108D1A" w14:textId="77777777" w:rsidR="008959DB" w:rsidRPr="003850FE" w:rsidRDefault="008959DB" w:rsidP="00DE3887">
            <w:pPr>
              <w:pStyle w:val="TableCell0-0CenterBreak"/>
            </w:pPr>
            <w:r>
              <w:t>X</w:t>
            </w:r>
          </w:p>
        </w:tc>
        <w:tc>
          <w:tcPr>
            <w:tcW w:w="964" w:type="dxa"/>
            <w:shd w:val="clear" w:color="auto" w:fill="auto"/>
          </w:tcPr>
          <w:p w14:paraId="3701D7C4" w14:textId="77777777" w:rsidR="008959DB" w:rsidRPr="003850FE" w:rsidRDefault="008959DB" w:rsidP="00130064">
            <w:pPr>
              <w:pStyle w:val="TableCell0-0CenterBreak"/>
            </w:pPr>
          </w:p>
        </w:tc>
        <w:tc>
          <w:tcPr>
            <w:tcW w:w="964" w:type="dxa"/>
            <w:shd w:val="clear" w:color="auto" w:fill="auto"/>
          </w:tcPr>
          <w:p w14:paraId="5CBF5251" w14:textId="77777777" w:rsidR="008959DB" w:rsidRPr="003850FE" w:rsidRDefault="008959DB" w:rsidP="00130064">
            <w:pPr>
              <w:pStyle w:val="TableCell0-0CenterBreak"/>
            </w:pPr>
          </w:p>
        </w:tc>
        <w:tc>
          <w:tcPr>
            <w:tcW w:w="964" w:type="dxa"/>
            <w:shd w:val="clear" w:color="auto" w:fill="auto"/>
          </w:tcPr>
          <w:p w14:paraId="32C5DEA5" w14:textId="77777777" w:rsidR="008959DB" w:rsidRPr="003850FE" w:rsidRDefault="008959DB" w:rsidP="00130064">
            <w:pPr>
              <w:pStyle w:val="TableCell0-0CenterBreak"/>
            </w:pPr>
          </w:p>
        </w:tc>
      </w:tr>
      <w:tr w:rsidR="00AC23C4" w14:paraId="38D689C3" w14:textId="77777777" w:rsidTr="00AE2FFA">
        <w:tc>
          <w:tcPr>
            <w:tcW w:w="1134" w:type="dxa"/>
            <w:shd w:val="clear" w:color="auto" w:fill="auto"/>
          </w:tcPr>
          <w:p w14:paraId="1CC84327" w14:textId="77777777" w:rsidR="008959DB" w:rsidRPr="00D67439" w:rsidRDefault="008959DB" w:rsidP="008959DB">
            <w:pPr>
              <w:pStyle w:val="TableCell0-2Break"/>
              <w:rPr>
                <w:rStyle w:val="ChItalBold"/>
              </w:rPr>
            </w:pPr>
            <w:r w:rsidRPr="00D67439">
              <w:rPr>
                <w:rStyle w:val="ChItalBold"/>
              </w:rPr>
              <w:t>knapa</w:t>
            </w:r>
          </w:p>
        </w:tc>
        <w:tc>
          <w:tcPr>
            <w:tcW w:w="1474" w:type="dxa"/>
            <w:shd w:val="clear" w:color="auto" w:fill="auto"/>
          </w:tcPr>
          <w:p w14:paraId="49C4FF44" w14:textId="771B499E" w:rsidR="008959DB" w:rsidRDefault="00B7093A" w:rsidP="00297D3A">
            <w:pPr>
              <w:pStyle w:val="TableCell0-2Break"/>
            </w:pPr>
            <w:r>
              <w:t>‘</w:t>
            </w:r>
            <w:r w:rsidR="008959DB">
              <w:t>why</w:t>
            </w:r>
            <w:r>
              <w:t>’</w:t>
            </w:r>
          </w:p>
        </w:tc>
        <w:tc>
          <w:tcPr>
            <w:tcW w:w="964" w:type="dxa"/>
            <w:shd w:val="clear" w:color="auto" w:fill="auto"/>
          </w:tcPr>
          <w:p w14:paraId="2581B436" w14:textId="77777777" w:rsidR="008959DB" w:rsidRPr="003850FE" w:rsidRDefault="008959DB" w:rsidP="008959DB">
            <w:pPr>
              <w:pStyle w:val="TableCell0-2CenterBreak"/>
            </w:pPr>
            <w:r>
              <w:t>X</w:t>
            </w:r>
          </w:p>
        </w:tc>
        <w:tc>
          <w:tcPr>
            <w:tcW w:w="964" w:type="dxa"/>
            <w:shd w:val="clear" w:color="auto" w:fill="auto"/>
          </w:tcPr>
          <w:p w14:paraId="7BEB53A8" w14:textId="77777777" w:rsidR="008959DB" w:rsidRPr="003850FE" w:rsidRDefault="008959DB" w:rsidP="008959DB">
            <w:pPr>
              <w:pStyle w:val="TableCell0-2CenterBreak"/>
            </w:pPr>
          </w:p>
        </w:tc>
        <w:tc>
          <w:tcPr>
            <w:tcW w:w="964" w:type="dxa"/>
            <w:shd w:val="clear" w:color="auto" w:fill="auto"/>
          </w:tcPr>
          <w:p w14:paraId="0DF53E48" w14:textId="77777777" w:rsidR="008959DB" w:rsidRPr="003850FE" w:rsidRDefault="008959DB" w:rsidP="008959DB">
            <w:pPr>
              <w:pStyle w:val="TableCell0-2CenterBreak"/>
            </w:pPr>
            <w:r>
              <w:t>X</w:t>
            </w:r>
          </w:p>
        </w:tc>
        <w:tc>
          <w:tcPr>
            <w:tcW w:w="964" w:type="dxa"/>
            <w:shd w:val="clear" w:color="auto" w:fill="auto"/>
          </w:tcPr>
          <w:p w14:paraId="14631984" w14:textId="77777777" w:rsidR="008959DB" w:rsidRPr="003850FE" w:rsidRDefault="008959DB" w:rsidP="008959DB">
            <w:pPr>
              <w:pStyle w:val="TableCell0-2CenterBreak"/>
            </w:pPr>
          </w:p>
        </w:tc>
      </w:tr>
      <w:tr w:rsidR="00AC23C4" w14:paraId="79F52A8C" w14:textId="77777777" w:rsidTr="00AE2FFA">
        <w:tc>
          <w:tcPr>
            <w:tcW w:w="1134" w:type="dxa"/>
            <w:shd w:val="clear" w:color="auto" w:fill="auto"/>
          </w:tcPr>
          <w:p w14:paraId="196FC925" w14:textId="77777777" w:rsidR="008959DB" w:rsidRPr="00D67439" w:rsidRDefault="008959DB" w:rsidP="00130064">
            <w:pPr>
              <w:pStyle w:val="TableCell0-2Break"/>
              <w:rPr>
                <w:rStyle w:val="ChItalBold"/>
              </w:rPr>
            </w:pPr>
            <w:r>
              <w:rPr>
                <w:rStyle w:val="ChItalBold"/>
              </w:rPr>
              <w:t>brapa</w:t>
            </w:r>
          </w:p>
        </w:tc>
        <w:tc>
          <w:tcPr>
            <w:tcW w:w="1474" w:type="dxa"/>
            <w:shd w:val="clear" w:color="auto" w:fill="auto"/>
          </w:tcPr>
          <w:p w14:paraId="708458F8" w14:textId="1EBA02F6" w:rsidR="008959DB" w:rsidRDefault="00B7093A" w:rsidP="00130064">
            <w:pPr>
              <w:pStyle w:val="TableCell0-2Break"/>
            </w:pPr>
            <w:r>
              <w:t>‘</w:t>
            </w:r>
            <w:r w:rsidR="008959DB">
              <w:t>how many</w:t>
            </w:r>
            <w:r>
              <w:t>’</w:t>
            </w:r>
          </w:p>
        </w:tc>
        <w:tc>
          <w:tcPr>
            <w:tcW w:w="964" w:type="dxa"/>
            <w:shd w:val="clear" w:color="auto" w:fill="auto"/>
          </w:tcPr>
          <w:p w14:paraId="20561BB4" w14:textId="77777777" w:rsidR="008959DB" w:rsidRPr="003850FE" w:rsidRDefault="008959DB" w:rsidP="00130064">
            <w:pPr>
              <w:pStyle w:val="TableCell0-2CenterBreak"/>
            </w:pPr>
          </w:p>
        </w:tc>
        <w:tc>
          <w:tcPr>
            <w:tcW w:w="964" w:type="dxa"/>
            <w:shd w:val="clear" w:color="auto" w:fill="auto"/>
          </w:tcPr>
          <w:p w14:paraId="22719ABD" w14:textId="77777777" w:rsidR="008959DB" w:rsidRPr="003850FE" w:rsidRDefault="008959DB" w:rsidP="00130064">
            <w:pPr>
              <w:pStyle w:val="TableCell0-2CenterBreak"/>
            </w:pPr>
            <w:r>
              <w:t>X</w:t>
            </w:r>
          </w:p>
        </w:tc>
        <w:tc>
          <w:tcPr>
            <w:tcW w:w="964" w:type="dxa"/>
            <w:shd w:val="clear" w:color="auto" w:fill="auto"/>
          </w:tcPr>
          <w:p w14:paraId="7B4A1009" w14:textId="77777777" w:rsidR="008959DB" w:rsidRPr="003850FE" w:rsidRDefault="008959DB" w:rsidP="00130064">
            <w:pPr>
              <w:pStyle w:val="TableCell0-2CenterBreak"/>
            </w:pPr>
            <w:r>
              <w:t>X</w:t>
            </w:r>
          </w:p>
        </w:tc>
        <w:tc>
          <w:tcPr>
            <w:tcW w:w="964" w:type="dxa"/>
            <w:shd w:val="clear" w:color="auto" w:fill="auto"/>
          </w:tcPr>
          <w:p w14:paraId="63561F21" w14:textId="77777777" w:rsidR="008959DB" w:rsidRPr="003850FE" w:rsidRDefault="008959DB" w:rsidP="00130064">
            <w:pPr>
              <w:pStyle w:val="TableCell0-2CenterBreak"/>
            </w:pPr>
          </w:p>
        </w:tc>
      </w:tr>
    </w:tbl>
    <w:p w14:paraId="4D6E3CD6" w14:textId="2BB8BADE" w:rsidR="00130064" w:rsidRDefault="00BC4D5B" w:rsidP="00BC4D5B">
      <w:pPr>
        <w:pStyle w:val="Body0005after05before"/>
      </w:pPr>
      <w:r>
        <w:t xml:space="preserve">In their </w:t>
      </w:r>
      <w:r w:rsidR="00130064" w:rsidRPr="00F56CB4">
        <w:t>predicative uses</w:t>
      </w:r>
      <w:r>
        <w:t xml:space="preserve">, most of the five interrogatives </w:t>
      </w:r>
      <w:r w:rsidR="00130064">
        <w:t>can take</w:t>
      </w:r>
      <w:r w:rsidR="00130064" w:rsidRPr="00F56CB4">
        <w:t xml:space="preserve"> two positions, as</w:t>
      </w:r>
      <w:r w:rsidR="00130064">
        <w:t xml:space="preserve"> shown in </w:t>
      </w:r>
      <w:r w:rsidR="00130064">
        <w:fldChar w:fldCharType="begin"/>
      </w:r>
      <w:r w:rsidR="00130064">
        <w:instrText xml:space="preserve"> REF _Ref362697611 \h </w:instrText>
      </w:r>
      <w:r w:rsidR="00130064">
        <w:fldChar w:fldCharType="separate"/>
      </w:r>
      <w:r w:rsidR="00154D81" w:rsidRPr="00534F9D">
        <w:t xml:space="preserve">Table </w:t>
      </w:r>
      <w:r w:rsidR="00154D81">
        <w:rPr>
          <w:noProof/>
          <w:cs/>
        </w:rPr>
        <w:t>‎</w:t>
      </w:r>
      <w:r w:rsidR="00154D81">
        <w:rPr>
          <w:noProof/>
        </w:rPr>
        <w:t>5</w:t>
      </w:r>
      <w:r w:rsidR="00154D81">
        <w:t>.</w:t>
      </w:r>
      <w:r w:rsidR="00154D81">
        <w:rPr>
          <w:noProof/>
        </w:rPr>
        <w:t>34</w:t>
      </w:r>
      <w:r w:rsidR="00130064">
        <w:fldChar w:fldCharType="end"/>
      </w:r>
      <w:r>
        <w:t xml:space="preserve">; the same applies to quantifier </w:t>
      </w:r>
      <w:r>
        <w:rPr>
          <w:rStyle w:val="ChItalBold"/>
        </w:rPr>
        <w:t>brapa</w:t>
      </w:r>
      <w:r>
        <w:t xml:space="preserve"> ‘several, how many’</w:t>
      </w:r>
      <w:r w:rsidR="00130064">
        <w:t xml:space="preserve">. That is, </w:t>
      </w:r>
      <w:r w:rsidR="00881A5B">
        <w:t xml:space="preserve">all </w:t>
      </w:r>
      <w:r w:rsidR="00130064">
        <w:t xml:space="preserve">of them can remain </w:t>
      </w:r>
      <w:r w:rsidR="00130064" w:rsidRPr="0052189D">
        <w:t>in-situ</w:t>
      </w:r>
      <w:r w:rsidR="00130064">
        <w:t>, in the unmarked clause-final p</w:t>
      </w:r>
      <w:r w:rsidR="00130064" w:rsidRPr="00DE3887">
        <w:t>osition, following the clausal subject</w:t>
      </w:r>
      <w:r w:rsidR="00DE3887" w:rsidRPr="00DE3887">
        <w:t xml:space="preserve">. Besides, most of them </w:t>
      </w:r>
      <w:r w:rsidR="00130064" w:rsidRPr="00DE3887">
        <w:t xml:space="preserve">can </w:t>
      </w:r>
      <w:r w:rsidR="00DE3887" w:rsidRPr="00DE3887">
        <w:t xml:space="preserve">also </w:t>
      </w:r>
      <w:r w:rsidR="00130064" w:rsidRPr="00DE3887">
        <w:t>be fronted to the</w:t>
      </w:r>
      <w:r w:rsidR="00130064">
        <w:t xml:space="preserve"> marked clause-initial position, preceding the subject</w:t>
      </w:r>
      <w:r w:rsidR="00DE3887">
        <w:t xml:space="preserve">; the exception is </w:t>
      </w:r>
      <w:r w:rsidR="00DE3887" w:rsidRPr="00DE3887">
        <w:rPr>
          <w:rStyle w:val="ChItalBold"/>
        </w:rPr>
        <w:t>knapa</w:t>
      </w:r>
      <w:r w:rsidR="00DE3887">
        <w:t xml:space="preserve"> </w:t>
      </w:r>
      <w:r w:rsidR="00B7093A">
        <w:t>‘</w:t>
      </w:r>
      <w:r w:rsidR="00DE3887">
        <w:t>why</w:t>
      </w:r>
      <w:r w:rsidR="00B7093A">
        <w:t>’</w:t>
      </w:r>
      <w:r w:rsidR="00130064">
        <w:t xml:space="preserve">. </w:t>
      </w:r>
      <w:r w:rsidR="00DE3887" w:rsidRPr="00E12C37">
        <w:t xml:space="preserve">In its </w:t>
      </w:r>
      <w:r w:rsidR="00C92D22" w:rsidRPr="00E12C37">
        <w:t>interrogative uses</w:t>
      </w:r>
      <w:r w:rsidR="00E12C37" w:rsidRPr="00E12C37">
        <w:t>,</w:t>
      </w:r>
      <w:r w:rsidR="00C92D22" w:rsidRPr="00E12C37">
        <w:t xml:space="preserve"> </w:t>
      </w:r>
      <w:r w:rsidR="00DE3887" w:rsidRPr="00E12C37">
        <w:t xml:space="preserve">quantifier </w:t>
      </w:r>
      <w:r w:rsidR="00DE3887" w:rsidRPr="00E12C37">
        <w:rPr>
          <w:rStyle w:val="ChItalBold"/>
        </w:rPr>
        <w:t>brapa</w:t>
      </w:r>
      <w:r w:rsidR="00DE3887" w:rsidRPr="00E12C37">
        <w:t xml:space="preserve"> </w:t>
      </w:r>
      <w:r w:rsidR="00B7093A">
        <w:t>‘</w:t>
      </w:r>
      <w:r w:rsidR="00DE3887" w:rsidRPr="00E12C37">
        <w:t>several, how many</w:t>
      </w:r>
      <w:r w:rsidR="00B7093A">
        <w:t>’</w:t>
      </w:r>
      <w:r w:rsidR="00DE3887" w:rsidRPr="00E12C37">
        <w:t xml:space="preserve"> </w:t>
      </w:r>
      <w:r w:rsidR="00E12C37" w:rsidRPr="00E12C37">
        <w:t xml:space="preserve">can also take two positions. That is, it can remain </w:t>
      </w:r>
      <w:r w:rsidR="00E12C37" w:rsidRPr="0052189D">
        <w:t>in-situ</w:t>
      </w:r>
      <w:r w:rsidR="00E12C37" w:rsidRPr="00E12C37">
        <w:t>,</w:t>
      </w:r>
      <w:r w:rsidR="00E12C37">
        <w:t xml:space="preserve"> in the clause-final p</w:t>
      </w:r>
      <w:r w:rsidR="00E12C37" w:rsidRPr="00DE3887">
        <w:t xml:space="preserve">osition, </w:t>
      </w:r>
      <w:r w:rsidR="00E12C37">
        <w:t xml:space="preserve">or </w:t>
      </w:r>
      <w:r w:rsidR="00E12C37" w:rsidRPr="00DE3887">
        <w:t>be fronted to the</w:t>
      </w:r>
      <w:r w:rsidR="00E12C37">
        <w:t xml:space="preserve"> marked clause-initial position.</w:t>
      </w:r>
      <w:r w:rsidR="00177293">
        <w:t xml:space="preserve"> </w:t>
      </w:r>
      <w:r w:rsidR="00DE3887">
        <w:t>These positions and the semantics they convey are discussed in detail in the following sections.</w:t>
      </w:r>
    </w:p>
    <w:p w14:paraId="1920C0E0" w14:textId="77777777" w:rsidR="00130064" w:rsidRDefault="00130064" w:rsidP="00130064">
      <w:pPr>
        <w:pStyle w:val="Caption"/>
      </w:pPr>
      <w:bookmarkStart w:id="2518" w:name="_Ref362697611"/>
      <w:r w:rsidRPr="00534F9D">
        <w:t xml:space="preserve">Table </w:t>
      </w:r>
      <w:fldSimple w:instr=" STYLEREF 1 \s ">
        <w:r w:rsidR="00154D81">
          <w:rPr>
            <w:noProof/>
            <w:cs/>
          </w:rPr>
          <w:t>‎</w:t>
        </w:r>
        <w:r w:rsidR="00154D81">
          <w:rPr>
            <w:noProof/>
          </w:rPr>
          <w:t>5</w:t>
        </w:r>
      </w:fldSimple>
      <w:r w:rsidR="00F207A1">
        <w:t>.</w:t>
      </w:r>
      <w:fldSimple w:instr=" SEQ Table \* ARABIC \s 1 ">
        <w:r w:rsidR="00154D81">
          <w:rPr>
            <w:noProof/>
          </w:rPr>
          <w:t>34</w:t>
        </w:r>
      </w:fldSimple>
      <w:bookmarkEnd w:id="2518"/>
      <w:r w:rsidRPr="00534F9D">
        <w:t>:</w:t>
      </w:r>
      <w:r w:rsidRPr="00534F9D">
        <w:tab/>
      </w:r>
      <w:r w:rsidR="00474816">
        <w:t>P</w:t>
      </w:r>
      <w:r>
        <w:t>redicatively used interrogatives and their positions within the clause</w:t>
      </w:r>
    </w:p>
    <w:tbl>
      <w:tblPr>
        <w:tblW w:w="0" w:type="auto"/>
        <w:tblInd w:w="170" w:type="dxa"/>
        <w:tblBorders>
          <w:top w:val="single" w:sz="4" w:space="0" w:color="auto"/>
          <w:bottom w:val="single" w:sz="4" w:space="0" w:color="auto"/>
        </w:tblBorders>
        <w:tblLayout w:type="fixed"/>
        <w:tblCellMar>
          <w:left w:w="107" w:type="dxa"/>
          <w:right w:w="107" w:type="dxa"/>
        </w:tblCellMar>
        <w:tblLook w:val="01E0" w:firstRow="1" w:lastRow="1" w:firstColumn="1" w:lastColumn="1" w:noHBand="0" w:noVBand="0"/>
      </w:tblPr>
      <w:tblGrid>
        <w:gridCol w:w="1134"/>
        <w:gridCol w:w="1474"/>
        <w:gridCol w:w="1191"/>
        <w:gridCol w:w="1191"/>
      </w:tblGrid>
      <w:tr w:rsidR="00AC23C4" w:rsidRPr="00AC23C4" w14:paraId="38EF741A" w14:textId="77777777" w:rsidTr="00BC4D5B">
        <w:trPr>
          <w:tblHeader/>
        </w:trPr>
        <w:tc>
          <w:tcPr>
            <w:tcW w:w="1134" w:type="dxa"/>
            <w:tcBorders>
              <w:bottom w:val="nil"/>
            </w:tcBorders>
            <w:shd w:val="clear" w:color="auto" w:fill="auto"/>
          </w:tcPr>
          <w:p w14:paraId="189410C4" w14:textId="77777777" w:rsidR="00130064" w:rsidRPr="002448A3" w:rsidRDefault="00130064" w:rsidP="00130064">
            <w:pPr>
              <w:pStyle w:val="TableHd"/>
            </w:pPr>
            <w:r w:rsidRPr="002448A3">
              <w:t>Item</w:t>
            </w:r>
          </w:p>
        </w:tc>
        <w:tc>
          <w:tcPr>
            <w:tcW w:w="1474" w:type="dxa"/>
            <w:tcBorders>
              <w:bottom w:val="nil"/>
            </w:tcBorders>
            <w:shd w:val="clear" w:color="auto" w:fill="auto"/>
          </w:tcPr>
          <w:p w14:paraId="0353FC4F" w14:textId="77777777" w:rsidR="00130064" w:rsidRDefault="00130064" w:rsidP="00130064">
            <w:pPr>
              <w:pStyle w:val="TableHd"/>
            </w:pPr>
            <w:r>
              <w:t>Gloss</w:t>
            </w:r>
          </w:p>
        </w:tc>
        <w:tc>
          <w:tcPr>
            <w:tcW w:w="2382" w:type="dxa"/>
            <w:gridSpan w:val="2"/>
            <w:tcBorders>
              <w:bottom w:val="nil"/>
            </w:tcBorders>
            <w:shd w:val="clear" w:color="auto" w:fill="auto"/>
          </w:tcPr>
          <w:p w14:paraId="480312A7" w14:textId="77777777" w:rsidR="00130064" w:rsidRDefault="00130064" w:rsidP="00130064">
            <w:pPr>
              <w:pStyle w:val="TableHd"/>
            </w:pPr>
            <w:r>
              <w:t>Position within the clause</w:t>
            </w:r>
          </w:p>
        </w:tc>
      </w:tr>
      <w:tr w:rsidR="00AC23C4" w:rsidRPr="00AC23C4" w14:paraId="719BA188" w14:textId="77777777" w:rsidTr="00AE2FFA">
        <w:trPr>
          <w:tblHeader/>
        </w:trPr>
        <w:tc>
          <w:tcPr>
            <w:tcW w:w="1134" w:type="dxa"/>
            <w:tcBorders>
              <w:top w:val="nil"/>
              <w:bottom w:val="single" w:sz="4" w:space="0" w:color="auto"/>
            </w:tcBorders>
            <w:shd w:val="clear" w:color="auto" w:fill="auto"/>
          </w:tcPr>
          <w:p w14:paraId="5545D559" w14:textId="77777777" w:rsidR="00177293" w:rsidRPr="002448A3" w:rsidRDefault="00177293" w:rsidP="00130064">
            <w:pPr>
              <w:pStyle w:val="TableCell0-3Center"/>
            </w:pPr>
          </w:p>
        </w:tc>
        <w:tc>
          <w:tcPr>
            <w:tcW w:w="1474" w:type="dxa"/>
            <w:tcBorders>
              <w:top w:val="nil"/>
              <w:bottom w:val="single" w:sz="4" w:space="0" w:color="auto"/>
            </w:tcBorders>
            <w:shd w:val="clear" w:color="auto" w:fill="auto"/>
          </w:tcPr>
          <w:p w14:paraId="7316913E" w14:textId="77777777" w:rsidR="00177293" w:rsidRDefault="00177293" w:rsidP="00130064">
            <w:pPr>
              <w:pStyle w:val="TableCell0-3Center"/>
            </w:pPr>
          </w:p>
        </w:tc>
        <w:tc>
          <w:tcPr>
            <w:tcW w:w="1191" w:type="dxa"/>
            <w:tcBorders>
              <w:top w:val="nil"/>
              <w:bottom w:val="single" w:sz="4" w:space="0" w:color="auto"/>
            </w:tcBorders>
            <w:shd w:val="clear" w:color="auto" w:fill="auto"/>
          </w:tcPr>
          <w:p w14:paraId="43CEF687" w14:textId="77777777" w:rsidR="00177293" w:rsidRPr="0099608C" w:rsidRDefault="00177293" w:rsidP="00130064">
            <w:pPr>
              <w:pStyle w:val="TableCell0-3Center"/>
              <w:rPr>
                <w:rStyle w:val="ChSmallCaps"/>
              </w:rPr>
            </w:pPr>
            <w:r w:rsidRPr="0099608C">
              <w:rPr>
                <w:rStyle w:val="ChSmallCaps"/>
              </w:rPr>
              <w:t>cl-initial</w:t>
            </w:r>
          </w:p>
        </w:tc>
        <w:tc>
          <w:tcPr>
            <w:tcW w:w="1191" w:type="dxa"/>
            <w:tcBorders>
              <w:top w:val="nil"/>
              <w:bottom w:val="single" w:sz="4" w:space="0" w:color="auto"/>
            </w:tcBorders>
            <w:shd w:val="clear" w:color="auto" w:fill="auto"/>
          </w:tcPr>
          <w:p w14:paraId="75D46E62" w14:textId="77777777" w:rsidR="00177293" w:rsidRPr="0099608C" w:rsidRDefault="00177293" w:rsidP="00130064">
            <w:pPr>
              <w:pStyle w:val="TableCell0-3Center"/>
              <w:rPr>
                <w:rStyle w:val="ChSmallCaps"/>
              </w:rPr>
            </w:pPr>
            <w:r w:rsidRPr="0099608C">
              <w:rPr>
                <w:rStyle w:val="ChSmallCaps"/>
              </w:rPr>
              <w:t>cl-final</w:t>
            </w:r>
          </w:p>
        </w:tc>
      </w:tr>
      <w:tr w:rsidR="00AC23C4" w:rsidRPr="003850FE" w14:paraId="384B3FE1" w14:textId="77777777" w:rsidTr="00AE2FFA">
        <w:tc>
          <w:tcPr>
            <w:tcW w:w="1134" w:type="dxa"/>
            <w:tcBorders>
              <w:top w:val="single" w:sz="4" w:space="0" w:color="auto"/>
            </w:tcBorders>
            <w:shd w:val="clear" w:color="auto" w:fill="auto"/>
          </w:tcPr>
          <w:p w14:paraId="7A90C907" w14:textId="77777777" w:rsidR="00177293" w:rsidRPr="00D67439" w:rsidRDefault="00177293" w:rsidP="00130064">
            <w:pPr>
              <w:pStyle w:val="TableCell2-0Break"/>
              <w:rPr>
                <w:rStyle w:val="ChItalBold"/>
              </w:rPr>
            </w:pPr>
            <w:r w:rsidRPr="00D67439">
              <w:rPr>
                <w:rStyle w:val="ChItalBold"/>
              </w:rPr>
              <w:t>siapa</w:t>
            </w:r>
          </w:p>
        </w:tc>
        <w:tc>
          <w:tcPr>
            <w:tcW w:w="1474" w:type="dxa"/>
            <w:tcBorders>
              <w:top w:val="single" w:sz="4" w:space="0" w:color="auto"/>
            </w:tcBorders>
            <w:shd w:val="clear" w:color="auto" w:fill="auto"/>
          </w:tcPr>
          <w:p w14:paraId="1F7CFDAB" w14:textId="796916E8" w:rsidR="00177293" w:rsidRDefault="00B7093A" w:rsidP="00130064">
            <w:pPr>
              <w:pStyle w:val="TableCell2-0Break"/>
            </w:pPr>
            <w:r>
              <w:t>‘</w:t>
            </w:r>
            <w:r w:rsidR="00177293">
              <w:t>who</w:t>
            </w:r>
            <w:r>
              <w:t>’</w:t>
            </w:r>
          </w:p>
        </w:tc>
        <w:tc>
          <w:tcPr>
            <w:tcW w:w="1191" w:type="dxa"/>
            <w:tcBorders>
              <w:top w:val="single" w:sz="4" w:space="0" w:color="auto"/>
            </w:tcBorders>
            <w:shd w:val="clear" w:color="auto" w:fill="auto"/>
          </w:tcPr>
          <w:p w14:paraId="191C40CC" w14:textId="77777777" w:rsidR="00177293" w:rsidRPr="003850FE" w:rsidRDefault="00177293" w:rsidP="00130064">
            <w:pPr>
              <w:pStyle w:val="TableCell2-0CenterBreak"/>
            </w:pPr>
            <w:r>
              <w:t>X</w:t>
            </w:r>
          </w:p>
        </w:tc>
        <w:tc>
          <w:tcPr>
            <w:tcW w:w="1191" w:type="dxa"/>
            <w:tcBorders>
              <w:top w:val="single" w:sz="4" w:space="0" w:color="auto"/>
            </w:tcBorders>
            <w:shd w:val="clear" w:color="auto" w:fill="auto"/>
          </w:tcPr>
          <w:p w14:paraId="6BEE8402" w14:textId="77777777" w:rsidR="00177293" w:rsidRPr="003850FE" w:rsidRDefault="00177293" w:rsidP="00130064">
            <w:pPr>
              <w:pStyle w:val="TableCell2-0CenterBreak"/>
            </w:pPr>
            <w:r>
              <w:t>X</w:t>
            </w:r>
          </w:p>
        </w:tc>
      </w:tr>
      <w:tr w:rsidR="00AC23C4" w:rsidRPr="003850FE" w14:paraId="5F830805" w14:textId="77777777" w:rsidTr="00AE2FFA">
        <w:tc>
          <w:tcPr>
            <w:tcW w:w="1134" w:type="dxa"/>
            <w:shd w:val="clear" w:color="auto" w:fill="auto"/>
          </w:tcPr>
          <w:p w14:paraId="39DE7E05" w14:textId="77777777" w:rsidR="00177293" w:rsidRPr="00D67439" w:rsidRDefault="00177293" w:rsidP="00130064">
            <w:pPr>
              <w:rPr>
                <w:rStyle w:val="ChItalBold"/>
              </w:rPr>
            </w:pPr>
            <w:r w:rsidRPr="00D67439">
              <w:rPr>
                <w:rStyle w:val="ChItalBold"/>
              </w:rPr>
              <w:t>apa</w:t>
            </w:r>
          </w:p>
        </w:tc>
        <w:tc>
          <w:tcPr>
            <w:tcW w:w="1474" w:type="dxa"/>
            <w:shd w:val="clear" w:color="auto" w:fill="auto"/>
          </w:tcPr>
          <w:p w14:paraId="27955325" w14:textId="0C1017C9" w:rsidR="00177293" w:rsidRDefault="00B7093A" w:rsidP="00130064">
            <w:r>
              <w:t>‘</w:t>
            </w:r>
            <w:r w:rsidR="00177293">
              <w:t>what</w:t>
            </w:r>
            <w:r>
              <w:t>’</w:t>
            </w:r>
          </w:p>
        </w:tc>
        <w:tc>
          <w:tcPr>
            <w:tcW w:w="1191" w:type="dxa"/>
            <w:shd w:val="clear" w:color="auto" w:fill="auto"/>
          </w:tcPr>
          <w:p w14:paraId="26A3774D" w14:textId="77777777" w:rsidR="00177293" w:rsidRPr="003850FE" w:rsidRDefault="00177293" w:rsidP="00130064">
            <w:pPr>
              <w:pStyle w:val="TableCell0-0CenterBreak"/>
            </w:pPr>
            <w:r>
              <w:t>X</w:t>
            </w:r>
          </w:p>
        </w:tc>
        <w:tc>
          <w:tcPr>
            <w:tcW w:w="1191" w:type="dxa"/>
            <w:shd w:val="clear" w:color="auto" w:fill="auto"/>
          </w:tcPr>
          <w:p w14:paraId="68249C0A" w14:textId="77777777" w:rsidR="00177293" w:rsidRPr="003850FE" w:rsidRDefault="00177293" w:rsidP="00130064">
            <w:pPr>
              <w:pStyle w:val="TableCell0-0CenterBreak"/>
            </w:pPr>
            <w:r>
              <w:t>X</w:t>
            </w:r>
          </w:p>
        </w:tc>
      </w:tr>
      <w:tr w:rsidR="00AC23C4" w:rsidRPr="003850FE" w14:paraId="107FC4D9" w14:textId="77777777" w:rsidTr="00AE2FFA">
        <w:tc>
          <w:tcPr>
            <w:tcW w:w="1134" w:type="dxa"/>
            <w:shd w:val="clear" w:color="auto" w:fill="auto"/>
          </w:tcPr>
          <w:p w14:paraId="40D7803B" w14:textId="77777777" w:rsidR="00177293" w:rsidRPr="00D67439" w:rsidRDefault="00177293" w:rsidP="00130064">
            <w:pPr>
              <w:rPr>
                <w:rStyle w:val="ChItalBold"/>
              </w:rPr>
            </w:pPr>
            <w:r w:rsidRPr="00D67439">
              <w:rPr>
                <w:rStyle w:val="ChItalBold"/>
              </w:rPr>
              <w:t>mana</w:t>
            </w:r>
          </w:p>
        </w:tc>
        <w:tc>
          <w:tcPr>
            <w:tcW w:w="1474" w:type="dxa"/>
            <w:shd w:val="clear" w:color="auto" w:fill="auto"/>
          </w:tcPr>
          <w:p w14:paraId="265F3E2A" w14:textId="7967FECD" w:rsidR="00177293" w:rsidRDefault="00B7093A" w:rsidP="00130064">
            <w:r>
              <w:t>‘</w:t>
            </w:r>
            <w:r w:rsidR="00177293">
              <w:t>where, which</w:t>
            </w:r>
            <w:r>
              <w:t>’</w:t>
            </w:r>
          </w:p>
        </w:tc>
        <w:tc>
          <w:tcPr>
            <w:tcW w:w="1191" w:type="dxa"/>
            <w:shd w:val="clear" w:color="auto" w:fill="auto"/>
          </w:tcPr>
          <w:p w14:paraId="2EE085DC" w14:textId="77777777" w:rsidR="00177293" w:rsidRPr="003850FE" w:rsidRDefault="00177293" w:rsidP="00130064">
            <w:pPr>
              <w:pStyle w:val="TableCell0-0CenterBreak"/>
            </w:pPr>
            <w:r>
              <w:t>X</w:t>
            </w:r>
          </w:p>
        </w:tc>
        <w:tc>
          <w:tcPr>
            <w:tcW w:w="1191" w:type="dxa"/>
            <w:shd w:val="clear" w:color="auto" w:fill="auto"/>
          </w:tcPr>
          <w:p w14:paraId="767C1007" w14:textId="77777777" w:rsidR="00177293" w:rsidRPr="003850FE" w:rsidRDefault="00177293" w:rsidP="00130064">
            <w:pPr>
              <w:pStyle w:val="TableCell0-0CenterBreak"/>
            </w:pPr>
            <w:r>
              <w:t>X</w:t>
            </w:r>
          </w:p>
        </w:tc>
      </w:tr>
      <w:tr w:rsidR="00BC4D5B" w:rsidRPr="003850FE" w14:paraId="2057B7D5" w14:textId="77777777" w:rsidTr="00F264C3">
        <w:tc>
          <w:tcPr>
            <w:tcW w:w="1134" w:type="dxa"/>
            <w:shd w:val="clear" w:color="auto" w:fill="auto"/>
          </w:tcPr>
          <w:p w14:paraId="315ADF0F" w14:textId="77777777" w:rsidR="00BC4D5B" w:rsidRPr="00D67439" w:rsidRDefault="00BC4D5B" w:rsidP="00F264C3">
            <w:pPr>
              <w:rPr>
                <w:rStyle w:val="ChItalBold"/>
              </w:rPr>
            </w:pPr>
            <w:r w:rsidRPr="00D67439">
              <w:rPr>
                <w:rStyle w:val="ChItalBold"/>
              </w:rPr>
              <w:t>bagemana</w:t>
            </w:r>
          </w:p>
        </w:tc>
        <w:tc>
          <w:tcPr>
            <w:tcW w:w="1474" w:type="dxa"/>
            <w:shd w:val="clear" w:color="auto" w:fill="auto"/>
          </w:tcPr>
          <w:p w14:paraId="062C1BD8" w14:textId="77777777" w:rsidR="00BC4D5B" w:rsidRDefault="00BC4D5B" w:rsidP="00F264C3">
            <w:r>
              <w:t>‘how’</w:t>
            </w:r>
          </w:p>
        </w:tc>
        <w:tc>
          <w:tcPr>
            <w:tcW w:w="1191" w:type="dxa"/>
            <w:shd w:val="clear" w:color="auto" w:fill="auto"/>
          </w:tcPr>
          <w:p w14:paraId="6534D554" w14:textId="77777777" w:rsidR="00BC4D5B" w:rsidRPr="003850FE" w:rsidRDefault="00BC4D5B" w:rsidP="00F264C3">
            <w:pPr>
              <w:pStyle w:val="TableCell0-0CenterBreak"/>
            </w:pPr>
            <w:r>
              <w:t>X</w:t>
            </w:r>
          </w:p>
        </w:tc>
        <w:tc>
          <w:tcPr>
            <w:tcW w:w="1191" w:type="dxa"/>
            <w:shd w:val="clear" w:color="auto" w:fill="auto"/>
          </w:tcPr>
          <w:p w14:paraId="36E8E9A2" w14:textId="77777777" w:rsidR="00BC4D5B" w:rsidRPr="003850FE" w:rsidRDefault="00BC4D5B" w:rsidP="00F264C3">
            <w:pPr>
              <w:pStyle w:val="TableCell0-0CenterBreak"/>
            </w:pPr>
            <w:r>
              <w:t>X</w:t>
            </w:r>
          </w:p>
        </w:tc>
      </w:tr>
      <w:tr w:rsidR="00AC23C4" w:rsidRPr="003850FE" w14:paraId="410A3938" w14:textId="77777777" w:rsidTr="00AE2FFA">
        <w:tc>
          <w:tcPr>
            <w:tcW w:w="1134" w:type="dxa"/>
            <w:shd w:val="clear" w:color="auto" w:fill="auto"/>
          </w:tcPr>
          <w:p w14:paraId="300A55A1" w14:textId="77777777" w:rsidR="00177293" w:rsidRPr="00D67439" w:rsidRDefault="00177293" w:rsidP="00297D3A">
            <w:pPr>
              <w:pStyle w:val="TableCell0-2Break"/>
              <w:rPr>
                <w:rStyle w:val="ChItalBold"/>
              </w:rPr>
            </w:pPr>
            <w:r w:rsidRPr="00D67439">
              <w:rPr>
                <w:rStyle w:val="ChItalBold"/>
              </w:rPr>
              <w:t>knapa</w:t>
            </w:r>
          </w:p>
        </w:tc>
        <w:tc>
          <w:tcPr>
            <w:tcW w:w="1474" w:type="dxa"/>
            <w:shd w:val="clear" w:color="auto" w:fill="auto"/>
          </w:tcPr>
          <w:p w14:paraId="1783BF9B" w14:textId="2A80BAE8" w:rsidR="00177293" w:rsidRDefault="00B7093A" w:rsidP="00297D3A">
            <w:pPr>
              <w:pStyle w:val="TableCell0-2Break"/>
            </w:pPr>
            <w:r>
              <w:t>‘</w:t>
            </w:r>
            <w:r w:rsidR="00177293">
              <w:t>why</w:t>
            </w:r>
            <w:r>
              <w:t>’</w:t>
            </w:r>
          </w:p>
        </w:tc>
        <w:tc>
          <w:tcPr>
            <w:tcW w:w="1191" w:type="dxa"/>
            <w:shd w:val="clear" w:color="auto" w:fill="auto"/>
          </w:tcPr>
          <w:p w14:paraId="345A670A" w14:textId="77777777" w:rsidR="00177293" w:rsidRPr="00AC23C4" w:rsidRDefault="00177293" w:rsidP="00297D3A">
            <w:pPr>
              <w:pStyle w:val="TableCell0-2CenterBreak"/>
              <w:rPr>
                <w:highlight w:val="cyan"/>
              </w:rPr>
            </w:pPr>
          </w:p>
        </w:tc>
        <w:tc>
          <w:tcPr>
            <w:tcW w:w="1191" w:type="dxa"/>
            <w:shd w:val="clear" w:color="auto" w:fill="auto"/>
          </w:tcPr>
          <w:p w14:paraId="0B2FBA49" w14:textId="77777777" w:rsidR="00177293" w:rsidRPr="00690ED3" w:rsidRDefault="00177293" w:rsidP="00297D3A">
            <w:pPr>
              <w:pStyle w:val="TableCell0-2CenterBreak"/>
            </w:pPr>
            <w:r>
              <w:t>X</w:t>
            </w:r>
          </w:p>
        </w:tc>
      </w:tr>
      <w:tr w:rsidR="00AC23C4" w14:paraId="2EF6730F" w14:textId="77777777" w:rsidTr="00AE2FFA">
        <w:tc>
          <w:tcPr>
            <w:tcW w:w="1134" w:type="dxa"/>
            <w:shd w:val="clear" w:color="auto" w:fill="auto"/>
          </w:tcPr>
          <w:p w14:paraId="4041E3BF" w14:textId="77777777" w:rsidR="00177293" w:rsidRPr="00D67439" w:rsidRDefault="00177293" w:rsidP="00297D3A">
            <w:pPr>
              <w:pStyle w:val="TableCell0-2Break"/>
              <w:rPr>
                <w:rStyle w:val="ChItalBold"/>
              </w:rPr>
            </w:pPr>
            <w:r>
              <w:rPr>
                <w:rStyle w:val="ChItalBold"/>
              </w:rPr>
              <w:t>brapa</w:t>
            </w:r>
          </w:p>
        </w:tc>
        <w:tc>
          <w:tcPr>
            <w:tcW w:w="1474" w:type="dxa"/>
            <w:shd w:val="clear" w:color="auto" w:fill="auto"/>
          </w:tcPr>
          <w:p w14:paraId="3ACAFE63" w14:textId="785A5B3A" w:rsidR="00177293" w:rsidRDefault="00B7093A" w:rsidP="00297D3A">
            <w:pPr>
              <w:pStyle w:val="TableCell0-2Break"/>
            </w:pPr>
            <w:r>
              <w:t>‘</w:t>
            </w:r>
            <w:r w:rsidR="00177293">
              <w:t>how many</w:t>
            </w:r>
            <w:r>
              <w:t>’</w:t>
            </w:r>
          </w:p>
        </w:tc>
        <w:tc>
          <w:tcPr>
            <w:tcW w:w="1191" w:type="dxa"/>
            <w:shd w:val="clear" w:color="auto" w:fill="auto"/>
          </w:tcPr>
          <w:p w14:paraId="188DFA4D" w14:textId="77777777" w:rsidR="00177293" w:rsidRPr="00474816" w:rsidRDefault="00177293" w:rsidP="00DE3887">
            <w:pPr>
              <w:pStyle w:val="TableCell0-2CenterBreak"/>
            </w:pPr>
            <w:r w:rsidRPr="00474816">
              <w:t>X</w:t>
            </w:r>
          </w:p>
        </w:tc>
        <w:tc>
          <w:tcPr>
            <w:tcW w:w="1191" w:type="dxa"/>
            <w:shd w:val="clear" w:color="auto" w:fill="auto"/>
          </w:tcPr>
          <w:p w14:paraId="19C829C0" w14:textId="77777777" w:rsidR="00177293" w:rsidRPr="00177293" w:rsidRDefault="00177293" w:rsidP="00DE3887">
            <w:pPr>
              <w:pStyle w:val="TableCell0-2CenterBreak"/>
            </w:pPr>
            <w:r w:rsidRPr="00177293">
              <w:t>X</w:t>
            </w:r>
          </w:p>
        </w:tc>
      </w:tr>
    </w:tbl>
    <w:p w14:paraId="3FA8C4CA" w14:textId="04E7D037" w:rsidR="00130064" w:rsidRDefault="00130064" w:rsidP="00E6316C">
      <w:pPr>
        <w:pStyle w:val="Body0015after05before"/>
      </w:pPr>
      <w:r>
        <w:t xml:space="preserve">In the following, the interrogatives are described in turn, </w:t>
      </w:r>
      <w:r w:rsidRPr="00162B51">
        <w:rPr>
          <w:rStyle w:val="ChItalBold"/>
        </w:rPr>
        <w:t>siapa</w:t>
      </w:r>
      <w:r>
        <w:t xml:space="preserve"> </w:t>
      </w:r>
      <w:r w:rsidR="00B7093A">
        <w:t>‘</w:t>
      </w:r>
      <w:r>
        <w:t>who</w:t>
      </w:r>
      <w:r w:rsidR="00B7093A">
        <w:t>’</w:t>
      </w:r>
      <w:r>
        <w:t xml:space="preserve"> in §</w:t>
      </w:r>
      <w:r>
        <w:fldChar w:fldCharType="begin"/>
      </w:r>
      <w:r>
        <w:instrText xml:space="preserve"> REF _Ref358363769 \w \h </w:instrText>
      </w:r>
      <w:r>
        <w:fldChar w:fldCharType="separate"/>
      </w:r>
      <w:r w:rsidR="00154D81">
        <w:rPr>
          <w:cs/>
        </w:rPr>
        <w:t>‎</w:t>
      </w:r>
      <w:r w:rsidR="00154D81">
        <w:t>5.8.1</w:t>
      </w:r>
      <w:r>
        <w:fldChar w:fldCharType="end"/>
      </w:r>
      <w:r>
        <w:t xml:space="preserve">, </w:t>
      </w:r>
      <w:r w:rsidRPr="00162B51">
        <w:rPr>
          <w:rStyle w:val="ChItalBold"/>
        </w:rPr>
        <w:t>apa</w:t>
      </w:r>
      <w:r>
        <w:t xml:space="preserve"> </w:t>
      </w:r>
      <w:r w:rsidR="00B7093A">
        <w:t>‘</w:t>
      </w:r>
      <w:r>
        <w:t>what</w:t>
      </w:r>
      <w:r w:rsidR="00B7093A">
        <w:t>’</w:t>
      </w:r>
      <w:r>
        <w:t xml:space="preserve"> in §</w:t>
      </w:r>
      <w:r>
        <w:fldChar w:fldCharType="begin"/>
      </w:r>
      <w:r>
        <w:instrText xml:space="preserve"> REF _Ref358363770 \w \h </w:instrText>
      </w:r>
      <w:r>
        <w:fldChar w:fldCharType="separate"/>
      </w:r>
      <w:r w:rsidR="00154D81">
        <w:rPr>
          <w:cs/>
        </w:rPr>
        <w:t>‎</w:t>
      </w:r>
      <w:r w:rsidR="00154D81">
        <w:t>5.8.2</w:t>
      </w:r>
      <w:r>
        <w:fldChar w:fldCharType="end"/>
      </w:r>
      <w:r>
        <w:t xml:space="preserve">, </w:t>
      </w:r>
      <w:r w:rsidRPr="00162B51">
        <w:rPr>
          <w:rStyle w:val="ChItalBold"/>
        </w:rPr>
        <w:t>mana</w:t>
      </w:r>
      <w:r>
        <w:t xml:space="preserve"> </w:t>
      </w:r>
      <w:r w:rsidR="00B7093A">
        <w:t>‘</w:t>
      </w:r>
      <w:r>
        <w:t>where, which</w:t>
      </w:r>
      <w:r w:rsidR="00B7093A">
        <w:t>’</w:t>
      </w:r>
      <w:r>
        <w:t xml:space="preserve"> in §</w:t>
      </w:r>
      <w:r>
        <w:fldChar w:fldCharType="begin"/>
      </w:r>
      <w:r>
        <w:instrText xml:space="preserve"> REF _Ref358363771 \w \h </w:instrText>
      </w:r>
      <w:r>
        <w:fldChar w:fldCharType="separate"/>
      </w:r>
      <w:r w:rsidR="00154D81">
        <w:rPr>
          <w:cs/>
        </w:rPr>
        <w:t>‎</w:t>
      </w:r>
      <w:r w:rsidR="00154D81">
        <w:t>5.8.3</w:t>
      </w:r>
      <w:r>
        <w:fldChar w:fldCharType="end"/>
      </w:r>
      <w:r>
        <w:t xml:space="preserve">, </w:t>
      </w:r>
      <w:r w:rsidRPr="00162B51">
        <w:rPr>
          <w:rStyle w:val="ChItalBold"/>
        </w:rPr>
        <w:t>bagemana</w:t>
      </w:r>
      <w:r>
        <w:t xml:space="preserve"> </w:t>
      </w:r>
      <w:r w:rsidR="00B7093A">
        <w:t>‘</w:t>
      </w:r>
      <w:r>
        <w:t>how</w:t>
      </w:r>
      <w:r w:rsidR="00B7093A">
        <w:t>’</w:t>
      </w:r>
      <w:r>
        <w:t xml:space="preserve"> in §</w:t>
      </w:r>
      <w:r>
        <w:fldChar w:fldCharType="begin"/>
      </w:r>
      <w:r>
        <w:instrText xml:space="preserve"> REF _Ref358363773 \w \h </w:instrText>
      </w:r>
      <w:r>
        <w:fldChar w:fldCharType="separate"/>
      </w:r>
      <w:r w:rsidR="00154D81">
        <w:rPr>
          <w:cs/>
        </w:rPr>
        <w:t>‎</w:t>
      </w:r>
      <w:r w:rsidR="00154D81">
        <w:t>5.8.4</w:t>
      </w:r>
      <w:r>
        <w:fldChar w:fldCharType="end"/>
      </w:r>
      <w:r>
        <w:t xml:space="preserve">, </w:t>
      </w:r>
      <w:r w:rsidR="00305A45" w:rsidRPr="00162B51">
        <w:rPr>
          <w:rStyle w:val="ChItalBold"/>
        </w:rPr>
        <w:t>kapang</w:t>
      </w:r>
      <w:r>
        <w:t xml:space="preserve"> </w:t>
      </w:r>
      <w:r w:rsidR="00B7093A">
        <w:t>‘</w:t>
      </w:r>
      <w:r>
        <w:t>when</w:t>
      </w:r>
      <w:r w:rsidR="00B7093A">
        <w:t>’</w:t>
      </w:r>
      <w:r>
        <w:t xml:space="preserve"> in §</w:t>
      </w:r>
      <w:r>
        <w:fldChar w:fldCharType="begin"/>
      </w:r>
      <w:r>
        <w:instrText xml:space="preserve"> REF _Ref358363775 \w \h </w:instrText>
      </w:r>
      <w:r>
        <w:fldChar w:fldCharType="separate"/>
      </w:r>
      <w:r w:rsidR="00154D81">
        <w:rPr>
          <w:cs/>
        </w:rPr>
        <w:t>‎</w:t>
      </w:r>
      <w:r w:rsidR="00154D81">
        <w:t>5.8.5</w:t>
      </w:r>
      <w:r>
        <w:fldChar w:fldCharType="end"/>
      </w:r>
      <w:r>
        <w:t>,</w:t>
      </w:r>
      <w:r w:rsidR="00E54DA1">
        <w:t xml:space="preserve"> and</w:t>
      </w:r>
      <w:r>
        <w:t xml:space="preserve"> </w:t>
      </w:r>
      <w:r w:rsidRPr="00162B51">
        <w:rPr>
          <w:rStyle w:val="ChItalBold"/>
        </w:rPr>
        <w:t>knapa</w:t>
      </w:r>
      <w:r>
        <w:t xml:space="preserve"> </w:t>
      </w:r>
      <w:r w:rsidR="00B7093A">
        <w:t>‘</w:t>
      </w:r>
      <w:r>
        <w:t>why</w:t>
      </w:r>
      <w:r w:rsidR="00B7093A">
        <w:t>’</w:t>
      </w:r>
      <w:r>
        <w:t xml:space="preserve"> in §</w:t>
      </w:r>
      <w:r>
        <w:fldChar w:fldCharType="begin"/>
      </w:r>
      <w:r>
        <w:instrText xml:space="preserve"> REF _Ref358363776 \w \h </w:instrText>
      </w:r>
      <w:r>
        <w:fldChar w:fldCharType="separate"/>
      </w:r>
      <w:r w:rsidR="00154D81">
        <w:rPr>
          <w:cs/>
        </w:rPr>
        <w:t>‎</w:t>
      </w:r>
      <w:r w:rsidR="00154D81">
        <w:t>5.8.6</w:t>
      </w:r>
      <w:r>
        <w:fldChar w:fldCharType="end"/>
      </w:r>
      <w:r w:rsidR="00297D3A">
        <w:t xml:space="preserve">, and </w:t>
      </w:r>
      <w:r w:rsidR="00E54DA1">
        <w:t xml:space="preserve">quantifier </w:t>
      </w:r>
      <w:r w:rsidR="00297D3A" w:rsidRPr="00297D3A">
        <w:rPr>
          <w:rStyle w:val="ChItalBold"/>
        </w:rPr>
        <w:t>brapa</w:t>
      </w:r>
      <w:r w:rsidR="00297D3A">
        <w:t xml:space="preserve"> </w:t>
      </w:r>
      <w:r w:rsidR="00B7093A">
        <w:t>‘</w:t>
      </w:r>
      <w:r w:rsidR="00297D3A">
        <w:t>how many</w:t>
      </w:r>
      <w:r w:rsidR="00B7093A">
        <w:t>’</w:t>
      </w:r>
      <w:r w:rsidR="00297D3A">
        <w:t xml:space="preserve"> in §</w:t>
      </w:r>
      <w:r w:rsidR="00297D3A">
        <w:fldChar w:fldCharType="begin"/>
      </w:r>
      <w:r w:rsidR="00297D3A">
        <w:instrText xml:space="preserve"> REF _Ref358363772 \w \h </w:instrText>
      </w:r>
      <w:r w:rsidR="00297D3A">
        <w:fldChar w:fldCharType="separate"/>
      </w:r>
      <w:r w:rsidR="00154D81">
        <w:rPr>
          <w:cs/>
        </w:rPr>
        <w:t>‎</w:t>
      </w:r>
      <w:r w:rsidR="00154D81">
        <w:t>5.8.7</w:t>
      </w:r>
      <w:r w:rsidR="00297D3A">
        <w:fldChar w:fldCharType="end"/>
      </w:r>
      <w:r>
        <w:t xml:space="preserve">. Some of the </w:t>
      </w:r>
      <w:r w:rsidRPr="00BE3209">
        <w:t>interrogatives also express non-interrogative indefinite meanings</w:t>
      </w:r>
      <w:r>
        <w:t xml:space="preserve">; this function is summarily discussed in </w:t>
      </w:r>
      <w:r w:rsidRPr="00A1140C">
        <w:t>§</w:t>
      </w:r>
      <w:r>
        <w:fldChar w:fldCharType="begin"/>
      </w:r>
      <w:r>
        <w:instrText xml:space="preserve"> REF _Ref358363777 \w \h </w:instrText>
      </w:r>
      <w:r>
        <w:fldChar w:fldCharType="separate"/>
      </w:r>
      <w:r w:rsidR="00154D81">
        <w:rPr>
          <w:cs/>
        </w:rPr>
        <w:t>‎</w:t>
      </w:r>
      <w:r w:rsidR="00154D81">
        <w:t>5.8.8</w:t>
      </w:r>
      <w:r>
        <w:fldChar w:fldCharType="end"/>
      </w:r>
      <w:r>
        <w:t>.</w:t>
      </w:r>
    </w:p>
    <w:p w14:paraId="48925804" w14:textId="1D644BA6" w:rsidR="00130064" w:rsidRDefault="00130064" w:rsidP="00130064">
      <w:pPr>
        <w:pStyle w:val="Heading3"/>
      </w:pPr>
      <w:bookmarkStart w:id="2519" w:name="_Ref358363769"/>
      <w:bookmarkStart w:id="2520" w:name="_Toc367531112"/>
      <w:bookmarkStart w:id="2521" w:name="_Toc440455609"/>
      <w:r w:rsidRPr="00BC1CE4">
        <w:rPr>
          <w:rStyle w:val="ChItalBold"/>
        </w:rPr>
        <w:t>siapa</w:t>
      </w:r>
      <w:r>
        <w:t xml:space="preserve"> </w:t>
      </w:r>
      <w:r w:rsidR="00B7093A">
        <w:t>‘</w:t>
      </w:r>
      <w:r>
        <w:t>who</w:t>
      </w:r>
      <w:r w:rsidR="00B7093A">
        <w:t>’</w:t>
      </w:r>
      <w:bookmarkEnd w:id="2519"/>
      <w:bookmarkEnd w:id="2520"/>
      <w:bookmarkEnd w:id="2521"/>
    </w:p>
    <w:p w14:paraId="31477B1A" w14:textId="0E36C51C" w:rsidR="00130064" w:rsidRDefault="00130064" w:rsidP="00F264C3">
      <w:pPr>
        <w:pStyle w:val="Body0000after"/>
      </w:pPr>
      <w:r>
        <w:t xml:space="preserve">The interrogative </w:t>
      </w:r>
      <w:r>
        <w:rPr>
          <w:rStyle w:val="ChItalBold"/>
        </w:rPr>
        <w:t>siapa</w:t>
      </w:r>
      <w:r>
        <w:t xml:space="preserve"> </w:t>
      </w:r>
      <w:r w:rsidR="00B7093A">
        <w:t>‘</w:t>
      </w:r>
      <w:r>
        <w:t>who</w:t>
      </w:r>
      <w:r w:rsidR="00B7093A">
        <w:t>’</w:t>
      </w:r>
      <w:r>
        <w:t xml:space="preserve"> questions the identity of human referents. Its pronominal uses are illustrated in </w:t>
      </w:r>
      <w:r>
        <w:fldChar w:fldCharType="begin"/>
      </w:r>
      <w:r>
        <w:instrText xml:space="preserve"> REF _Ref362533083 \h </w:instrText>
      </w:r>
      <w:r>
        <w:fldChar w:fldCharType="separate"/>
      </w:r>
      <w:r w:rsidR="00154D81" w:rsidRPr="00856563">
        <w:t>(</w:t>
      </w:r>
      <w:r w:rsidR="00154D81">
        <w:rPr>
          <w:noProof/>
        </w:rPr>
        <w:t>233</w:t>
      </w:r>
      <w:r w:rsidR="00154D81" w:rsidRPr="00856563">
        <w:t>)</w:t>
      </w:r>
      <w:r>
        <w:fldChar w:fldCharType="end"/>
      </w:r>
      <w:r>
        <w:t xml:space="preserve"> to </w:t>
      </w:r>
      <w:r>
        <w:fldChar w:fldCharType="begin"/>
      </w:r>
      <w:r>
        <w:instrText xml:space="preserve"> REF _Ref356912640 \h </w:instrText>
      </w:r>
      <w:r>
        <w:fldChar w:fldCharType="separate"/>
      </w:r>
      <w:r w:rsidR="00154D81" w:rsidRPr="00856563">
        <w:t>(</w:t>
      </w:r>
      <w:r w:rsidR="00154D81">
        <w:rPr>
          <w:noProof/>
        </w:rPr>
        <w:t>240</w:t>
      </w:r>
      <w:r w:rsidR="00154D81" w:rsidRPr="00856563">
        <w:t>)</w:t>
      </w:r>
      <w:r>
        <w:fldChar w:fldCharType="end"/>
      </w:r>
      <w:r>
        <w:t xml:space="preserve">, its adnominal uses in </w:t>
      </w:r>
      <w:r w:rsidRPr="00010E89">
        <w:fldChar w:fldCharType="begin"/>
      </w:r>
      <w:r w:rsidRPr="00010E89">
        <w:instrText xml:space="preserve"> REF _Ref356911726 \h  \* MERGEFORMAT </w:instrText>
      </w:r>
      <w:r w:rsidRPr="00010E89">
        <w:fldChar w:fldCharType="separate"/>
      </w:r>
      <w:r w:rsidR="00154D81" w:rsidRPr="00856563">
        <w:t>(</w:t>
      </w:r>
      <w:r w:rsidR="00154D81">
        <w:t>241</w:t>
      </w:r>
      <w:r w:rsidR="00154D81" w:rsidRPr="00856563">
        <w:t>)</w:t>
      </w:r>
      <w:r w:rsidRPr="00010E89">
        <w:fldChar w:fldCharType="end"/>
      </w:r>
      <w:r>
        <w:t xml:space="preserve"> and </w:t>
      </w:r>
      <w:r>
        <w:fldChar w:fldCharType="begin"/>
      </w:r>
      <w:r>
        <w:instrText xml:space="preserve"> REF _Ref361827990 \h </w:instrText>
      </w:r>
      <w:r>
        <w:fldChar w:fldCharType="separate"/>
      </w:r>
      <w:r w:rsidR="00154D81" w:rsidRPr="00856563">
        <w:t>(</w:t>
      </w:r>
      <w:r w:rsidR="00154D81">
        <w:rPr>
          <w:noProof/>
        </w:rPr>
        <w:t>242</w:t>
      </w:r>
      <w:r w:rsidR="00154D81" w:rsidRPr="00856563">
        <w:t>)</w:t>
      </w:r>
      <w:r>
        <w:fldChar w:fldCharType="end"/>
      </w:r>
      <w:r>
        <w:t xml:space="preserve">, and its </w:t>
      </w:r>
      <w:r w:rsidRPr="007E0117">
        <w:t>predicative</w:t>
      </w:r>
      <w:r>
        <w:t xml:space="preserve"> uses in </w:t>
      </w:r>
      <w:r>
        <w:fldChar w:fldCharType="begin"/>
      </w:r>
      <w:r>
        <w:instrText xml:space="preserve"> REF _Ref356912337 \h </w:instrText>
      </w:r>
      <w:r>
        <w:fldChar w:fldCharType="separate"/>
      </w:r>
      <w:r w:rsidR="00154D81" w:rsidRPr="00856563">
        <w:t>(</w:t>
      </w:r>
      <w:r w:rsidR="00154D81">
        <w:rPr>
          <w:noProof/>
        </w:rPr>
        <w:t>243</w:t>
      </w:r>
      <w:r w:rsidR="00154D81" w:rsidRPr="00856563">
        <w:t>)</w:t>
      </w:r>
      <w:r>
        <w:fldChar w:fldCharType="end"/>
      </w:r>
      <w:r>
        <w:t xml:space="preserve"> and </w:t>
      </w:r>
      <w:r>
        <w:fldChar w:fldCharType="begin"/>
      </w:r>
      <w:r>
        <w:instrText xml:space="preserve"> REF _Ref356912336 \h </w:instrText>
      </w:r>
      <w:r>
        <w:fldChar w:fldCharType="separate"/>
      </w:r>
      <w:r w:rsidR="00154D81" w:rsidRPr="00856563">
        <w:t>(</w:t>
      </w:r>
      <w:r w:rsidR="00154D81">
        <w:rPr>
          <w:noProof/>
        </w:rPr>
        <w:t>244</w:t>
      </w:r>
      <w:r w:rsidR="00154D81" w:rsidRPr="00856563">
        <w:t>)</w:t>
      </w:r>
      <w:r>
        <w:fldChar w:fldCharType="end"/>
      </w:r>
      <w:r>
        <w:t xml:space="preserve">. In addition, </w:t>
      </w:r>
      <w:r>
        <w:rPr>
          <w:rStyle w:val="ChItalBold"/>
        </w:rPr>
        <w:t>siapa</w:t>
      </w:r>
      <w:r>
        <w:t xml:space="preserve"> </w:t>
      </w:r>
      <w:r w:rsidR="00B7093A">
        <w:t>‘</w:t>
      </w:r>
      <w:r>
        <w:t>who</w:t>
      </w:r>
      <w:r w:rsidR="00B7093A">
        <w:t>’</w:t>
      </w:r>
      <w:r>
        <w:t xml:space="preserve"> serves as a placeholder as shown in </w:t>
      </w:r>
      <w:r>
        <w:fldChar w:fldCharType="begin"/>
      </w:r>
      <w:r>
        <w:instrText xml:space="preserve"> REF _Ref362537382 \h </w:instrText>
      </w:r>
      <w:r>
        <w:fldChar w:fldCharType="separate"/>
      </w:r>
      <w:r w:rsidR="00154D81">
        <w:t>(</w:t>
      </w:r>
      <w:r w:rsidR="00154D81">
        <w:rPr>
          <w:noProof/>
        </w:rPr>
        <w:t>245</w:t>
      </w:r>
      <w:r w:rsidR="00154D81">
        <w:t>)</w:t>
      </w:r>
      <w:r>
        <w:fldChar w:fldCharType="end"/>
      </w:r>
      <w:r w:rsidR="00F264C3">
        <w:t xml:space="preserve">. Furthermore, the interrogative </w:t>
      </w:r>
      <w:r>
        <w:t>is also used in one-word utterances.</w:t>
      </w:r>
    </w:p>
    <w:p w14:paraId="1E4A72A2" w14:textId="6897B539" w:rsidR="00130064" w:rsidRDefault="00130064" w:rsidP="00E6316C">
      <w:pPr>
        <w:pStyle w:val="Body0505after"/>
      </w:pPr>
      <w:r>
        <w:t xml:space="preserve">In its pronominal uses, </w:t>
      </w:r>
      <w:r>
        <w:rPr>
          <w:rStyle w:val="ChItalBold"/>
        </w:rPr>
        <w:t>siapa</w:t>
      </w:r>
      <w:r>
        <w:t xml:space="preserve"> </w:t>
      </w:r>
      <w:r w:rsidR="00B7093A">
        <w:t>‘</w:t>
      </w:r>
      <w:r>
        <w:t>who</w:t>
      </w:r>
      <w:r w:rsidR="00B7093A">
        <w:t>’</w:t>
      </w:r>
      <w:r>
        <w:t xml:space="preserve"> occurs in all syntactic positions, as shown </w:t>
      </w:r>
      <w:r>
        <w:fldChar w:fldCharType="begin"/>
      </w:r>
      <w:r>
        <w:instrText xml:space="preserve"> REF _Ref362533083 \h </w:instrText>
      </w:r>
      <w:r>
        <w:fldChar w:fldCharType="separate"/>
      </w:r>
      <w:r w:rsidR="00154D81" w:rsidRPr="00856563">
        <w:t>(</w:t>
      </w:r>
      <w:r w:rsidR="00154D81">
        <w:rPr>
          <w:noProof/>
        </w:rPr>
        <w:t>233</w:t>
      </w:r>
      <w:r w:rsidR="00154D81" w:rsidRPr="00856563">
        <w:t>)</w:t>
      </w:r>
      <w:r>
        <w:fldChar w:fldCharType="end"/>
      </w:r>
      <w:r>
        <w:t xml:space="preserve"> to </w:t>
      </w:r>
      <w:r>
        <w:fldChar w:fldCharType="begin"/>
      </w:r>
      <w:r>
        <w:instrText xml:space="preserve"> REF _Ref356912640 \h </w:instrText>
      </w:r>
      <w:r>
        <w:fldChar w:fldCharType="separate"/>
      </w:r>
      <w:r w:rsidR="00154D81" w:rsidRPr="00856563">
        <w:t>(</w:t>
      </w:r>
      <w:r w:rsidR="00154D81">
        <w:rPr>
          <w:noProof/>
        </w:rPr>
        <w:t>240</w:t>
      </w:r>
      <w:r w:rsidR="00154D81" w:rsidRPr="00856563">
        <w:t>)</w:t>
      </w:r>
      <w:r>
        <w:fldChar w:fldCharType="end"/>
      </w:r>
      <w:r>
        <w:t xml:space="preserve">, typically remaining </w:t>
      </w:r>
      <w:r w:rsidRPr="0052189D">
        <w:t>in-situ</w:t>
      </w:r>
      <w:r>
        <w:t xml:space="preserve">. In the verbal clause in </w:t>
      </w:r>
      <w:r>
        <w:fldChar w:fldCharType="begin"/>
      </w:r>
      <w:r>
        <w:instrText xml:space="preserve"> REF _Ref362533083 \h </w:instrText>
      </w:r>
      <w:r>
        <w:fldChar w:fldCharType="separate"/>
      </w:r>
      <w:r w:rsidR="00154D81" w:rsidRPr="00856563">
        <w:t>(</w:t>
      </w:r>
      <w:r w:rsidR="00154D81">
        <w:rPr>
          <w:noProof/>
        </w:rPr>
        <w:t>233</w:t>
      </w:r>
      <w:r w:rsidR="00154D81" w:rsidRPr="00856563">
        <w:t>)</w:t>
      </w:r>
      <w:r>
        <w:fldChar w:fldCharType="end"/>
      </w:r>
      <w:r>
        <w:t xml:space="preserve">, </w:t>
      </w:r>
      <w:r>
        <w:rPr>
          <w:rStyle w:val="ChItalBold"/>
        </w:rPr>
        <w:t>siapa</w:t>
      </w:r>
      <w:r>
        <w:t xml:space="preserve"> </w:t>
      </w:r>
      <w:r w:rsidR="00B7093A">
        <w:t>‘</w:t>
      </w:r>
      <w:r>
        <w:t>who</w:t>
      </w:r>
      <w:r w:rsidR="00B7093A">
        <w:t>’</w:t>
      </w:r>
      <w:r>
        <w:t xml:space="preserve"> takes the subject slot. In the corpus, however, verbal clauses with </w:t>
      </w:r>
      <w:r>
        <w:rPr>
          <w:rStyle w:val="ChItalBold"/>
        </w:rPr>
        <w:t>siapa</w:t>
      </w:r>
      <w:r>
        <w:t xml:space="preserve"> </w:t>
      </w:r>
      <w:r w:rsidR="00B7093A">
        <w:t>‘</w:t>
      </w:r>
      <w:r>
        <w:t>who</w:t>
      </w:r>
      <w:r w:rsidR="00B7093A">
        <w:t>’</w:t>
      </w:r>
      <w:r>
        <w:t xml:space="preserve"> in the subject slot are rare. Typically, speakers use equative nominal clauses when they want to question the identity of the clausal subject. In such nonverbal clauses, </w:t>
      </w:r>
      <w:r w:rsidRPr="00130941">
        <w:rPr>
          <w:rStyle w:val="ChItalBold"/>
        </w:rPr>
        <w:t>siapa</w:t>
      </w:r>
      <w:r>
        <w:t xml:space="preserve"> </w:t>
      </w:r>
      <w:r w:rsidR="00B7093A">
        <w:t>‘</w:t>
      </w:r>
      <w:r>
        <w:t>who</w:t>
      </w:r>
      <w:r w:rsidR="00B7093A">
        <w:t>’</w:t>
      </w:r>
      <w:r>
        <w:t xml:space="preserve"> takes the subject slot while a headless relative clause takes the predicate </w:t>
      </w:r>
      <w:r w:rsidR="004673A3">
        <w:t>slot</w:t>
      </w:r>
      <w:r>
        <w:t xml:space="preserve">. This is shown with the elicited contrastive example in </w:t>
      </w:r>
      <w:r>
        <w:fldChar w:fldCharType="begin"/>
      </w:r>
      <w:r>
        <w:instrText xml:space="preserve"> REF _Ref371684418 \h </w:instrText>
      </w:r>
      <w:r>
        <w:fldChar w:fldCharType="separate"/>
      </w:r>
      <w:r w:rsidR="00154D81" w:rsidRPr="00856563">
        <w:t>(</w:t>
      </w:r>
      <w:r w:rsidR="00154D81">
        <w:rPr>
          <w:noProof/>
        </w:rPr>
        <w:t>234</w:t>
      </w:r>
      <w:r w:rsidR="00154D81" w:rsidRPr="00856563">
        <w:t>)</w:t>
      </w:r>
      <w:r>
        <w:fldChar w:fldCharType="end"/>
      </w:r>
      <w:r>
        <w:t xml:space="preserve">. In this equative clause, </w:t>
      </w:r>
      <w:r w:rsidRPr="005B0604">
        <w:rPr>
          <w:rStyle w:val="ChItalBold"/>
        </w:rPr>
        <w:t>siapa</w:t>
      </w:r>
      <w:r>
        <w:t xml:space="preserve"> </w:t>
      </w:r>
      <w:r w:rsidR="00B7093A">
        <w:t>‘</w:t>
      </w:r>
      <w:r>
        <w:t>who</w:t>
      </w:r>
      <w:r w:rsidR="00B7093A">
        <w:t>’</w:t>
      </w:r>
      <w:r>
        <w:t xml:space="preserve"> is the subject, while the headless relative clause </w:t>
      </w:r>
      <w:r w:rsidRPr="005B0604">
        <w:rPr>
          <w:rStyle w:val="ChItalBold"/>
        </w:rPr>
        <w:t xml:space="preserve">yang </w:t>
      </w:r>
      <w:r>
        <w:rPr>
          <w:rStyle w:val="ChItalBold"/>
        </w:rPr>
        <w:t>suru …</w:t>
      </w:r>
      <w:r>
        <w:t xml:space="preserve"> </w:t>
      </w:r>
      <w:r w:rsidR="00B7093A">
        <w:t>‘</w:t>
      </w:r>
      <w:r>
        <w:t>(the one) who told …</w:t>
      </w:r>
      <w:r w:rsidR="00B7093A">
        <w:t>’</w:t>
      </w:r>
      <w:r>
        <w:t xml:space="preserve"> is the predicate. Likewise in </w:t>
      </w:r>
      <w:r>
        <w:fldChar w:fldCharType="begin"/>
      </w:r>
      <w:r>
        <w:instrText xml:space="preserve"> REF _Ref356912635 \h </w:instrText>
      </w:r>
      <w:r>
        <w:fldChar w:fldCharType="separate"/>
      </w:r>
      <w:r w:rsidR="00154D81" w:rsidRPr="00856563">
        <w:t>(</w:t>
      </w:r>
      <w:r w:rsidR="00154D81">
        <w:rPr>
          <w:noProof/>
        </w:rPr>
        <w:t>235</w:t>
      </w:r>
      <w:r w:rsidR="00154D81" w:rsidRPr="00856563">
        <w:t>)</w:t>
      </w:r>
      <w:r>
        <w:fldChar w:fldCharType="end"/>
      </w:r>
      <w:r>
        <w:t xml:space="preserve">, the interrogative takes the subject slot while the headless relative clause </w:t>
      </w:r>
      <w:r w:rsidRPr="003433E4">
        <w:rPr>
          <w:rStyle w:val="ChItalBold"/>
        </w:rPr>
        <w:t>yang datang …</w:t>
      </w:r>
      <w:r>
        <w:t xml:space="preserve"> </w:t>
      </w:r>
      <w:r w:rsidR="00B7093A">
        <w:t>‘</w:t>
      </w:r>
      <w:r>
        <w:t>(the one) who came …</w:t>
      </w:r>
      <w:r w:rsidR="00B7093A">
        <w:t>’</w:t>
      </w:r>
      <w:r>
        <w:t xml:space="preserve"> takes the predicate slot.</w:t>
      </w:r>
      <w:bookmarkStart w:id="2522" w:name="_Ref434782911"/>
      <w:r w:rsidR="00D756BD">
        <w:rPr>
          <w:rStyle w:val="FootnoteReference"/>
        </w:rPr>
        <w:footnoteReference w:id="168"/>
      </w:r>
      <w:bookmarkEnd w:id="2522"/>
      <w:r>
        <w:t xml:space="preserve"> (For details on relative clauses see §</w:t>
      </w:r>
      <w:r w:rsidR="005A38B6">
        <w:fldChar w:fldCharType="begin"/>
      </w:r>
      <w:r w:rsidR="005A38B6">
        <w:instrText xml:space="preserve"> REF _Ref356320827 \w \h </w:instrText>
      </w:r>
      <w:r w:rsidR="005A38B6">
        <w:fldChar w:fldCharType="separate"/>
      </w:r>
      <w:r w:rsidR="00154D81">
        <w:rPr>
          <w:cs/>
        </w:rPr>
        <w:t>‎</w:t>
      </w:r>
      <w:r w:rsidR="00154D81">
        <w:t>14.3.2</w:t>
      </w:r>
      <w:r w:rsidR="005A38B6">
        <w:fldChar w:fldCharType="end"/>
      </w:r>
      <w:r>
        <w:t>.)</w:t>
      </w:r>
    </w:p>
    <w:p w14:paraId="291C70B1" w14:textId="6174135A" w:rsidR="00130064" w:rsidRPr="00C942B0" w:rsidRDefault="00130064" w:rsidP="00130064">
      <w:pPr>
        <w:pStyle w:val="ExampleTitle"/>
      </w:pPr>
      <w:r>
        <w:t xml:space="preserve">Pronominal uses of </w:t>
      </w:r>
      <w:r>
        <w:rPr>
          <w:rStyle w:val="ChItalBold"/>
        </w:rPr>
        <w:t>siapa</w:t>
      </w:r>
      <w:r>
        <w:t xml:space="preserve"> </w:t>
      </w:r>
      <w:r w:rsidR="00B7093A">
        <w:t>‘</w:t>
      </w:r>
      <w:r>
        <w:t>who</w:t>
      </w:r>
      <w:r w:rsidR="00B7093A">
        <w:t>’</w:t>
      </w:r>
      <w:r>
        <w:t>: Subject slot</w:t>
      </w:r>
    </w:p>
    <w:tbl>
      <w:tblPr>
        <w:tblW w:w="0" w:type="auto"/>
        <w:tblCellMar>
          <w:left w:w="42" w:type="dxa"/>
          <w:right w:w="42" w:type="dxa"/>
        </w:tblCellMar>
        <w:tblLook w:val="01E0" w:firstRow="1" w:lastRow="1" w:firstColumn="1" w:lastColumn="1" w:noHBand="0" w:noVBand="0"/>
      </w:tblPr>
      <w:tblGrid>
        <w:gridCol w:w="709"/>
        <w:gridCol w:w="384"/>
        <w:gridCol w:w="540"/>
        <w:gridCol w:w="606"/>
        <w:gridCol w:w="529"/>
        <w:gridCol w:w="1385"/>
        <w:gridCol w:w="360"/>
        <w:gridCol w:w="759"/>
      </w:tblGrid>
      <w:tr w:rsidR="00AC23C4" w:rsidRPr="005D0663" w14:paraId="6D66B660" w14:textId="77777777" w:rsidTr="00AC23C4">
        <w:tc>
          <w:tcPr>
            <w:tcW w:w="709" w:type="dxa"/>
            <w:shd w:val="clear" w:color="auto" w:fill="auto"/>
          </w:tcPr>
          <w:p w14:paraId="431C06D9" w14:textId="77777777" w:rsidR="00130064" w:rsidRPr="009F708D" w:rsidRDefault="00130064" w:rsidP="00130064">
            <w:pPr>
              <w:pStyle w:val="O0Nwnext"/>
            </w:pPr>
            <w:bookmarkStart w:id="2524" w:name="_Ref362533083"/>
            <w:r w:rsidRPr="00856563">
              <w:t>(</w:t>
            </w:r>
            <w:fldSimple w:instr=" SEQ ( \* ARABIC \s 1 ">
              <w:r w:rsidR="00154D81">
                <w:rPr>
                  <w:noProof/>
                </w:rPr>
                <w:t>233</w:t>
              </w:r>
            </w:fldSimple>
            <w:r w:rsidRPr="00856563">
              <w:t>)</w:t>
            </w:r>
            <w:bookmarkEnd w:id="2524"/>
          </w:p>
        </w:tc>
        <w:tc>
          <w:tcPr>
            <w:tcW w:w="384" w:type="dxa"/>
            <w:shd w:val="clear" w:color="auto" w:fill="auto"/>
          </w:tcPr>
          <w:p w14:paraId="253F96CA" w14:textId="77777777" w:rsidR="00130064" w:rsidRPr="00755036" w:rsidRDefault="00130064" w:rsidP="00130064">
            <w:pPr>
              <w:pStyle w:val="Text"/>
            </w:pPr>
            <w:r w:rsidRPr="00755036">
              <w:t>e</w:t>
            </w:r>
            <w:r>
              <w:t>,</w:t>
            </w:r>
          </w:p>
        </w:tc>
        <w:tc>
          <w:tcPr>
            <w:tcW w:w="540" w:type="dxa"/>
            <w:shd w:val="clear" w:color="auto" w:fill="auto"/>
          </w:tcPr>
          <w:p w14:paraId="138882B3" w14:textId="77777777" w:rsidR="00130064" w:rsidRPr="003433E4" w:rsidRDefault="00130064" w:rsidP="00130064">
            <w:pPr>
              <w:pStyle w:val="Text"/>
              <w:rPr>
                <w:rStyle w:val="ChBlueBold"/>
              </w:rPr>
            </w:pPr>
            <w:r w:rsidRPr="003433E4">
              <w:rPr>
                <w:rStyle w:val="ChBlueBold"/>
              </w:rPr>
              <w:t>siapa</w:t>
            </w:r>
          </w:p>
        </w:tc>
        <w:tc>
          <w:tcPr>
            <w:tcW w:w="606" w:type="dxa"/>
            <w:shd w:val="clear" w:color="auto" w:fill="auto"/>
          </w:tcPr>
          <w:p w14:paraId="770AD328" w14:textId="77777777" w:rsidR="00130064" w:rsidRPr="00755036" w:rsidRDefault="00130064" w:rsidP="00130064">
            <w:pPr>
              <w:pStyle w:val="Text"/>
            </w:pPr>
            <w:r w:rsidRPr="00755036">
              <w:t>suru</w:t>
            </w:r>
          </w:p>
        </w:tc>
        <w:tc>
          <w:tcPr>
            <w:tcW w:w="529" w:type="dxa"/>
            <w:shd w:val="clear" w:color="auto" w:fill="auto"/>
          </w:tcPr>
          <w:p w14:paraId="7553A654" w14:textId="77777777" w:rsidR="00130064" w:rsidRPr="00755036" w:rsidRDefault="00130064" w:rsidP="00130064">
            <w:pPr>
              <w:pStyle w:val="Text"/>
            </w:pPr>
            <w:r w:rsidRPr="00755036">
              <w:t>kam</w:t>
            </w:r>
          </w:p>
        </w:tc>
        <w:tc>
          <w:tcPr>
            <w:tcW w:w="1385" w:type="dxa"/>
            <w:shd w:val="clear" w:color="auto" w:fill="auto"/>
          </w:tcPr>
          <w:p w14:paraId="2520EE03" w14:textId="77777777" w:rsidR="00130064" w:rsidRPr="00755036" w:rsidRDefault="00055CB8" w:rsidP="00130064">
            <w:pPr>
              <w:pStyle w:val="Text"/>
            </w:pPr>
            <w:r>
              <w:t>minum~</w:t>
            </w:r>
            <w:r w:rsidR="00130064" w:rsidRPr="00755036">
              <w:t>minum</w:t>
            </w:r>
          </w:p>
        </w:tc>
        <w:tc>
          <w:tcPr>
            <w:tcW w:w="360" w:type="dxa"/>
            <w:shd w:val="clear" w:color="auto" w:fill="auto"/>
          </w:tcPr>
          <w:p w14:paraId="7B57A88D" w14:textId="77777777" w:rsidR="00130064" w:rsidRPr="00755036" w:rsidRDefault="00130064" w:rsidP="00130064">
            <w:pPr>
              <w:pStyle w:val="Text"/>
            </w:pPr>
            <w:r w:rsidRPr="00755036">
              <w:t>di</w:t>
            </w:r>
          </w:p>
        </w:tc>
        <w:tc>
          <w:tcPr>
            <w:tcW w:w="759" w:type="dxa"/>
            <w:shd w:val="clear" w:color="auto" w:fill="auto"/>
          </w:tcPr>
          <w:p w14:paraId="6CEA23A7" w14:textId="77777777" w:rsidR="00130064" w:rsidRPr="00755036" w:rsidRDefault="00130064" w:rsidP="00130064">
            <w:pPr>
              <w:pStyle w:val="Text"/>
            </w:pPr>
            <w:r w:rsidRPr="00755036">
              <w:t>sini?</w:t>
            </w:r>
          </w:p>
        </w:tc>
      </w:tr>
      <w:tr w:rsidR="00AC23C4" w:rsidRPr="00AC23C4" w14:paraId="326B25BE" w14:textId="77777777" w:rsidTr="00AC23C4">
        <w:tc>
          <w:tcPr>
            <w:tcW w:w="709" w:type="dxa"/>
            <w:shd w:val="clear" w:color="auto" w:fill="auto"/>
          </w:tcPr>
          <w:p w14:paraId="186F72B2" w14:textId="77777777" w:rsidR="00130064" w:rsidRPr="00755036" w:rsidRDefault="00130064" w:rsidP="00130064">
            <w:pPr>
              <w:pStyle w:val="GlossEng"/>
            </w:pPr>
          </w:p>
        </w:tc>
        <w:tc>
          <w:tcPr>
            <w:tcW w:w="384" w:type="dxa"/>
            <w:shd w:val="clear" w:color="auto" w:fill="auto"/>
          </w:tcPr>
          <w:p w14:paraId="068FC6D9" w14:textId="77777777" w:rsidR="00130064" w:rsidRPr="00755036" w:rsidRDefault="00130064" w:rsidP="00130064">
            <w:pPr>
              <w:pStyle w:val="GlossEng"/>
            </w:pPr>
            <w:r>
              <w:t>hey</w:t>
            </w:r>
          </w:p>
        </w:tc>
        <w:tc>
          <w:tcPr>
            <w:tcW w:w="540" w:type="dxa"/>
            <w:shd w:val="clear" w:color="auto" w:fill="auto"/>
          </w:tcPr>
          <w:p w14:paraId="54CC1E70" w14:textId="77777777" w:rsidR="00130064" w:rsidRPr="00755036" w:rsidRDefault="00130064" w:rsidP="00130064">
            <w:pPr>
              <w:pStyle w:val="GlossEng"/>
            </w:pPr>
            <w:r w:rsidRPr="00755036">
              <w:t>who</w:t>
            </w:r>
          </w:p>
        </w:tc>
        <w:tc>
          <w:tcPr>
            <w:tcW w:w="606" w:type="dxa"/>
            <w:shd w:val="clear" w:color="auto" w:fill="auto"/>
          </w:tcPr>
          <w:p w14:paraId="35B8A3F4" w14:textId="77777777" w:rsidR="00130064" w:rsidRPr="00755036" w:rsidRDefault="00130064" w:rsidP="00130064">
            <w:pPr>
              <w:pStyle w:val="GlossEng"/>
            </w:pPr>
            <w:r w:rsidRPr="00755036">
              <w:t>order</w:t>
            </w:r>
          </w:p>
        </w:tc>
        <w:tc>
          <w:tcPr>
            <w:tcW w:w="529" w:type="dxa"/>
            <w:shd w:val="clear" w:color="auto" w:fill="auto"/>
          </w:tcPr>
          <w:p w14:paraId="07768563" w14:textId="77777777" w:rsidR="00130064" w:rsidRPr="0099608C" w:rsidRDefault="00130064" w:rsidP="00130064">
            <w:pPr>
              <w:pStyle w:val="GlossEng"/>
              <w:rPr>
                <w:rStyle w:val="ChSmallCaps"/>
              </w:rPr>
            </w:pPr>
            <w:r w:rsidRPr="0099608C">
              <w:rPr>
                <w:rStyle w:val="ChSmallCaps"/>
              </w:rPr>
              <w:t>2pl</w:t>
            </w:r>
          </w:p>
        </w:tc>
        <w:tc>
          <w:tcPr>
            <w:tcW w:w="1385" w:type="dxa"/>
            <w:shd w:val="clear" w:color="auto" w:fill="auto"/>
          </w:tcPr>
          <w:p w14:paraId="68E7CDDA" w14:textId="77777777" w:rsidR="00130064" w:rsidRPr="00755036" w:rsidRDefault="00130064" w:rsidP="00130064">
            <w:pPr>
              <w:pStyle w:val="GlossEng"/>
            </w:pPr>
            <w:r w:rsidRPr="0099608C">
              <w:rPr>
                <w:rStyle w:val="ChSmallCaps"/>
              </w:rPr>
              <w:t>rdp</w:t>
            </w:r>
            <w:r w:rsidRPr="002D3354">
              <w:t>~</w:t>
            </w:r>
            <w:r w:rsidRPr="00755036">
              <w:t>drink</w:t>
            </w:r>
          </w:p>
        </w:tc>
        <w:tc>
          <w:tcPr>
            <w:tcW w:w="360" w:type="dxa"/>
            <w:shd w:val="clear" w:color="auto" w:fill="auto"/>
          </w:tcPr>
          <w:p w14:paraId="1FD10874" w14:textId="77777777" w:rsidR="00130064" w:rsidRPr="00755036" w:rsidRDefault="00130064" w:rsidP="00130064">
            <w:pPr>
              <w:pStyle w:val="GlossEng"/>
            </w:pPr>
            <w:r w:rsidRPr="00755036">
              <w:t>at</w:t>
            </w:r>
          </w:p>
        </w:tc>
        <w:tc>
          <w:tcPr>
            <w:tcW w:w="759" w:type="dxa"/>
            <w:shd w:val="clear" w:color="auto" w:fill="auto"/>
          </w:tcPr>
          <w:p w14:paraId="313DFEF7" w14:textId="77777777" w:rsidR="00130064" w:rsidRPr="0099608C" w:rsidRDefault="00130064" w:rsidP="00130064">
            <w:pPr>
              <w:pStyle w:val="GlossEng"/>
              <w:rPr>
                <w:rStyle w:val="ChSmallCaps"/>
              </w:rPr>
            </w:pPr>
            <w:r w:rsidRPr="0099608C">
              <w:rPr>
                <w:rStyle w:val="ChSmallCaps"/>
              </w:rPr>
              <w:t>l.prox</w:t>
            </w:r>
          </w:p>
        </w:tc>
      </w:tr>
    </w:tbl>
    <w:p w14:paraId="5393C5F6" w14:textId="5DF96721" w:rsidR="00130064" w:rsidRDefault="00B7093A" w:rsidP="00130064">
      <w:pPr>
        <w:pStyle w:val="FreeTranslEng"/>
      </w:pPr>
      <w:r>
        <w:t>‘</w:t>
      </w:r>
      <w:r w:rsidR="00130064">
        <w:t xml:space="preserve">hey, </w:t>
      </w:r>
      <w:r w:rsidR="00130064" w:rsidRPr="00C60BB2">
        <w:rPr>
          <w:rStyle w:val="ChBlueBold"/>
        </w:rPr>
        <w:t>who</w:t>
      </w:r>
      <w:r w:rsidR="00130064">
        <w:t xml:space="preserve"> told you to keep drinking here</w:t>
      </w:r>
      <w:r>
        <w:t>’</w:t>
      </w:r>
      <w:r w:rsidR="00130064">
        <w:t xml:space="preserve"> </w:t>
      </w:r>
      <w:r w:rsidR="00130064" w:rsidRPr="00755036">
        <w:rPr>
          <w:rStyle w:val="ExampleSource"/>
        </w:rPr>
        <w:t>[081014-005-Cv.0006]</w:t>
      </w:r>
    </w:p>
    <w:tbl>
      <w:tblPr>
        <w:tblW w:w="0" w:type="auto"/>
        <w:tblCellMar>
          <w:left w:w="42" w:type="dxa"/>
          <w:right w:w="42" w:type="dxa"/>
        </w:tblCellMar>
        <w:tblLook w:val="01E0" w:firstRow="1" w:lastRow="1" w:firstColumn="1" w:lastColumn="1" w:noHBand="0" w:noVBand="0"/>
      </w:tblPr>
      <w:tblGrid>
        <w:gridCol w:w="709"/>
        <w:gridCol w:w="473"/>
        <w:gridCol w:w="629"/>
        <w:gridCol w:w="573"/>
        <w:gridCol w:w="606"/>
        <w:gridCol w:w="529"/>
        <w:gridCol w:w="1385"/>
        <w:gridCol w:w="360"/>
        <w:gridCol w:w="759"/>
      </w:tblGrid>
      <w:tr w:rsidR="00AC23C4" w:rsidRPr="005D0663" w14:paraId="76FF23A6" w14:textId="77777777" w:rsidTr="00AC23C4">
        <w:tc>
          <w:tcPr>
            <w:tcW w:w="709" w:type="dxa"/>
            <w:shd w:val="clear" w:color="auto" w:fill="auto"/>
          </w:tcPr>
          <w:p w14:paraId="671E4355" w14:textId="77777777" w:rsidR="00130064" w:rsidRPr="009F708D" w:rsidRDefault="00130064" w:rsidP="00130064">
            <w:pPr>
              <w:pStyle w:val="O0Nwnext"/>
            </w:pPr>
            <w:bookmarkStart w:id="2525" w:name="_Ref371684418"/>
            <w:r w:rsidRPr="00856563">
              <w:t>(</w:t>
            </w:r>
            <w:fldSimple w:instr=" SEQ ( \* ARABIC \s 1 ">
              <w:r w:rsidR="00154D81">
                <w:rPr>
                  <w:noProof/>
                </w:rPr>
                <w:t>234</w:t>
              </w:r>
            </w:fldSimple>
            <w:r w:rsidRPr="00856563">
              <w:t>)</w:t>
            </w:r>
            <w:bookmarkEnd w:id="2525"/>
          </w:p>
        </w:tc>
        <w:tc>
          <w:tcPr>
            <w:tcW w:w="473" w:type="dxa"/>
            <w:shd w:val="clear" w:color="auto" w:fill="auto"/>
          </w:tcPr>
          <w:p w14:paraId="0F0A1356" w14:textId="77777777" w:rsidR="00130064" w:rsidRPr="00755036" w:rsidRDefault="00130064" w:rsidP="00130064">
            <w:pPr>
              <w:pStyle w:val="Text"/>
            </w:pPr>
            <w:r w:rsidRPr="00755036">
              <w:t>e</w:t>
            </w:r>
            <w:r>
              <w:t>,</w:t>
            </w:r>
          </w:p>
        </w:tc>
        <w:tc>
          <w:tcPr>
            <w:tcW w:w="629" w:type="dxa"/>
            <w:shd w:val="clear" w:color="auto" w:fill="auto"/>
          </w:tcPr>
          <w:p w14:paraId="10947C99" w14:textId="77777777" w:rsidR="00130064" w:rsidRPr="00C60BB2" w:rsidRDefault="00130064" w:rsidP="00130064">
            <w:pPr>
              <w:pStyle w:val="Text"/>
              <w:rPr>
                <w:rStyle w:val="ChBlueBold"/>
              </w:rPr>
            </w:pPr>
            <w:r w:rsidRPr="00C60BB2">
              <w:rPr>
                <w:rStyle w:val="ChBlueBold"/>
              </w:rPr>
              <w:t>siapa</w:t>
            </w:r>
          </w:p>
        </w:tc>
        <w:tc>
          <w:tcPr>
            <w:tcW w:w="573" w:type="dxa"/>
            <w:shd w:val="clear" w:color="auto" w:fill="auto"/>
          </w:tcPr>
          <w:p w14:paraId="2B7CAF75" w14:textId="77777777" w:rsidR="00130064" w:rsidRPr="00755036" w:rsidRDefault="00130064" w:rsidP="00130064">
            <w:pPr>
              <w:pStyle w:val="Text"/>
            </w:pPr>
            <w:r>
              <w:t>yang</w:t>
            </w:r>
          </w:p>
        </w:tc>
        <w:tc>
          <w:tcPr>
            <w:tcW w:w="606" w:type="dxa"/>
            <w:shd w:val="clear" w:color="auto" w:fill="auto"/>
          </w:tcPr>
          <w:p w14:paraId="6963E5FB" w14:textId="77777777" w:rsidR="00130064" w:rsidRPr="00755036" w:rsidRDefault="00130064" w:rsidP="00130064">
            <w:pPr>
              <w:pStyle w:val="Text"/>
            </w:pPr>
            <w:r w:rsidRPr="00755036">
              <w:t>suru</w:t>
            </w:r>
          </w:p>
        </w:tc>
        <w:tc>
          <w:tcPr>
            <w:tcW w:w="529" w:type="dxa"/>
            <w:shd w:val="clear" w:color="auto" w:fill="auto"/>
          </w:tcPr>
          <w:p w14:paraId="387ABD27" w14:textId="77777777" w:rsidR="00130064" w:rsidRPr="00755036" w:rsidRDefault="00130064" w:rsidP="00130064">
            <w:pPr>
              <w:pStyle w:val="Text"/>
            </w:pPr>
            <w:r w:rsidRPr="00755036">
              <w:t>kam</w:t>
            </w:r>
          </w:p>
        </w:tc>
        <w:tc>
          <w:tcPr>
            <w:tcW w:w="1385" w:type="dxa"/>
            <w:shd w:val="clear" w:color="auto" w:fill="auto"/>
          </w:tcPr>
          <w:p w14:paraId="57B75B61" w14:textId="77777777" w:rsidR="00130064" w:rsidRPr="00755036" w:rsidRDefault="00130064" w:rsidP="00130064">
            <w:pPr>
              <w:pStyle w:val="Text"/>
            </w:pPr>
            <w:r w:rsidRPr="00755036">
              <w:t>minum</w:t>
            </w:r>
            <w:r w:rsidR="00055CB8">
              <w:t>~</w:t>
            </w:r>
            <w:r w:rsidRPr="00755036">
              <w:t>minum</w:t>
            </w:r>
          </w:p>
        </w:tc>
        <w:tc>
          <w:tcPr>
            <w:tcW w:w="360" w:type="dxa"/>
            <w:shd w:val="clear" w:color="auto" w:fill="auto"/>
          </w:tcPr>
          <w:p w14:paraId="30398CC1" w14:textId="77777777" w:rsidR="00130064" w:rsidRPr="00755036" w:rsidRDefault="00130064" w:rsidP="00130064">
            <w:pPr>
              <w:pStyle w:val="Text"/>
            </w:pPr>
            <w:r w:rsidRPr="00755036">
              <w:t>di</w:t>
            </w:r>
          </w:p>
        </w:tc>
        <w:tc>
          <w:tcPr>
            <w:tcW w:w="759" w:type="dxa"/>
            <w:shd w:val="clear" w:color="auto" w:fill="auto"/>
          </w:tcPr>
          <w:p w14:paraId="2AD98CE6" w14:textId="77777777" w:rsidR="00130064" w:rsidRPr="00755036" w:rsidRDefault="00130064" w:rsidP="00130064">
            <w:pPr>
              <w:pStyle w:val="Text"/>
            </w:pPr>
            <w:r w:rsidRPr="00755036">
              <w:t>sini?</w:t>
            </w:r>
          </w:p>
        </w:tc>
      </w:tr>
      <w:tr w:rsidR="00AC23C4" w:rsidRPr="00AC23C4" w14:paraId="3E01DDC7" w14:textId="77777777" w:rsidTr="00AC23C4">
        <w:tc>
          <w:tcPr>
            <w:tcW w:w="709" w:type="dxa"/>
            <w:shd w:val="clear" w:color="auto" w:fill="auto"/>
          </w:tcPr>
          <w:p w14:paraId="35079E2D" w14:textId="77777777" w:rsidR="00130064" w:rsidRPr="00755036" w:rsidRDefault="00130064" w:rsidP="00130064">
            <w:pPr>
              <w:pStyle w:val="GlossEng"/>
            </w:pPr>
          </w:p>
        </w:tc>
        <w:tc>
          <w:tcPr>
            <w:tcW w:w="473" w:type="dxa"/>
            <w:shd w:val="clear" w:color="auto" w:fill="auto"/>
          </w:tcPr>
          <w:p w14:paraId="004BFC65" w14:textId="77777777" w:rsidR="00130064" w:rsidRPr="00755036" w:rsidRDefault="00130064" w:rsidP="00130064">
            <w:pPr>
              <w:pStyle w:val="GlossEng"/>
            </w:pPr>
            <w:r>
              <w:t>hey</w:t>
            </w:r>
          </w:p>
        </w:tc>
        <w:tc>
          <w:tcPr>
            <w:tcW w:w="629" w:type="dxa"/>
            <w:shd w:val="clear" w:color="auto" w:fill="auto"/>
          </w:tcPr>
          <w:p w14:paraId="7E1E4C36" w14:textId="77777777" w:rsidR="00130064" w:rsidRPr="00755036" w:rsidRDefault="00130064" w:rsidP="00130064">
            <w:pPr>
              <w:pStyle w:val="GlossEng"/>
            </w:pPr>
            <w:r w:rsidRPr="00755036">
              <w:t>who</w:t>
            </w:r>
          </w:p>
        </w:tc>
        <w:tc>
          <w:tcPr>
            <w:tcW w:w="573" w:type="dxa"/>
            <w:shd w:val="clear" w:color="auto" w:fill="auto"/>
          </w:tcPr>
          <w:p w14:paraId="6B5EA32F" w14:textId="77777777" w:rsidR="00130064" w:rsidRPr="0099608C" w:rsidRDefault="00130064" w:rsidP="00130064">
            <w:pPr>
              <w:pStyle w:val="GlossEng"/>
              <w:rPr>
                <w:rStyle w:val="ChSmallCaps"/>
              </w:rPr>
            </w:pPr>
            <w:r w:rsidRPr="0099608C">
              <w:rPr>
                <w:rStyle w:val="ChSmallCaps"/>
              </w:rPr>
              <w:t>rel</w:t>
            </w:r>
          </w:p>
        </w:tc>
        <w:tc>
          <w:tcPr>
            <w:tcW w:w="606" w:type="dxa"/>
            <w:shd w:val="clear" w:color="auto" w:fill="auto"/>
          </w:tcPr>
          <w:p w14:paraId="28A73C22" w14:textId="77777777" w:rsidR="00130064" w:rsidRPr="00755036" w:rsidRDefault="00130064" w:rsidP="00130064">
            <w:pPr>
              <w:pStyle w:val="GlossEng"/>
            </w:pPr>
            <w:r w:rsidRPr="00755036">
              <w:t>order</w:t>
            </w:r>
          </w:p>
        </w:tc>
        <w:tc>
          <w:tcPr>
            <w:tcW w:w="529" w:type="dxa"/>
            <w:shd w:val="clear" w:color="auto" w:fill="auto"/>
          </w:tcPr>
          <w:p w14:paraId="32BABA25" w14:textId="77777777" w:rsidR="00130064" w:rsidRPr="0099608C" w:rsidRDefault="00130064" w:rsidP="00130064">
            <w:pPr>
              <w:pStyle w:val="GlossEng"/>
              <w:rPr>
                <w:rStyle w:val="ChSmallCaps"/>
              </w:rPr>
            </w:pPr>
            <w:r w:rsidRPr="0099608C">
              <w:rPr>
                <w:rStyle w:val="ChSmallCaps"/>
              </w:rPr>
              <w:t>2pl</w:t>
            </w:r>
          </w:p>
        </w:tc>
        <w:tc>
          <w:tcPr>
            <w:tcW w:w="1385" w:type="dxa"/>
            <w:shd w:val="clear" w:color="auto" w:fill="auto"/>
          </w:tcPr>
          <w:p w14:paraId="4083F675" w14:textId="77777777" w:rsidR="00130064" w:rsidRPr="00755036" w:rsidRDefault="00130064" w:rsidP="00130064">
            <w:pPr>
              <w:pStyle w:val="GlossEng"/>
            </w:pPr>
            <w:r w:rsidRPr="0099608C">
              <w:rPr>
                <w:rStyle w:val="ChSmallCaps"/>
              </w:rPr>
              <w:t>rdp</w:t>
            </w:r>
            <w:r w:rsidRPr="002D3354">
              <w:t>~</w:t>
            </w:r>
            <w:r w:rsidRPr="00755036">
              <w:t>drink</w:t>
            </w:r>
          </w:p>
        </w:tc>
        <w:tc>
          <w:tcPr>
            <w:tcW w:w="360" w:type="dxa"/>
            <w:shd w:val="clear" w:color="auto" w:fill="auto"/>
          </w:tcPr>
          <w:p w14:paraId="2192B841" w14:textId="77777777" w:rsidR="00130064" w:rsidRPr="00755036" w:rsidRDefault="00130064" w:rsidP="00130064">
            <w:pPr>
              <w:pStyle w:val="GlossEng"/>
            </w:pPr>
            <w:r w:rsidRPr="00755036">
              <w:t>at</w:t>
            </w:r>
          </w:p>
        </w:tc>
        <w:tc>
          <w:tcPr>
            <w:tcW w:w="759" w:type="dxa"/>
            <w:shd w:val="clear" w:color="auto" w:fill="auto"/>
          </w:tcPr>
          <w:p w14:paraId="14B34F9C" w14:textId="77777777" w:rsidR="00130064" w:rsidRPr="0099608C" w:rsidRDefault="00130064" w:rsidP="00130064">
            <w:pPr>
              <w:pStyle w:val="GlossEng"/>
              <w:rPr>
                <w:rStyle w:val="ChSmallCaps"/>
              </w:rPr>
            </w:pPr>
            <w:r w:rsidRPr="0099608C">
              <w:rPr>
                <w:rStyle w:val="ChSmallCaps"/>
              </w:rPr>
              <w:t>l.prox</w:t>
            </w:r>
          </w:p>
        </w:tc>
      </w:tr>
    </w:tbl>
    <w:p w14:paraId="68A5E76B" w14:textId="70C8EA7E" w:rsidR="00130064" w:rsidRPr="00467DA8" w:rsidRDefault="00B7093A" w:rsidP="00130064">
      <w:pPr>
        <w:pStyle w:val="FreeTranslEng"/>
      </w:pPr>
      <w:r>
        <w:t>‘</w:t>
      </w:r>
      <w:r w:rsidR="00130064">
        <w:t xml:space="preserve">hey, </w:t>
      </w:r>
      <w:r w:rsidR="00130064" w:rsidRPr="00C60BB2">
        <w:rPr>
          <w:rStyle w:val="ChBlueBold"/>
        </w:rPr>
        <w:t>who</w:t>
      </w:r>
      <w:r w:rsidR="00130064">
        <w:t xml:space="preserve"> (is the one) who told you to keep drinking here</w:t>
      </w:r>
      <w:r>
        <w:t>’</w:t>
      </w:r>
      <w:r w:rsidR="00130064">
        <w:t xml:space="preserve"> </w:t>
      </w:r>
      <w:r w:rsidR="00130064" w:rsidRPr="00CF4AEE">
        <w:rPr>
          <w:rStyle w:val="ExampleSource"/>
        </w:rPr>
        <w:t>[</w:t>
      </w:r>
      <w:r w:rsidR="00130064">
        <w:rPr>
          <w:rStyle w:val="ExampleSource"/>
        </w:rPr>
        <w:t xml:space="preserve">Elicited </w:t>
      </w:r>
      <w:r w:rsidR="00130064" w:rsidRPr="00467DA8">
        <w:rPr>
          <w:rStyle w:val="ExampleSource"/>
        </w:rPr>
        <w:t>M</w:t>
      </w:r>
      <w:r w:rsidR="00130064">
        <w:rPr>
          <w:rStyle w:val="ExampleSource"/>
        </w:rPr>
        <w:t>Y</w:t>
      </w:r>
      <w:r w:rsidR="00130064" w:rsidRPr="00467DA8">
        <w:rPr>
          <w:rStyle w:val="ExampleSource"/>
        </w:rPr>
        <w:t>131112.004</w:t>
      </w:r>
      <w:r w:rsidR="00130064" w:rsidRPr="00CF4AEE">
        <w:rPr>
          <w:rStyle w:val="ExampleSource"/>
        </w:rPr>
        <w:t>]</w:t>
      </w:r>
    </w:p>
    <w:tbl>
      <w:tblPr>
        <w:tblW w:w="0" w:type="auto"/>
        <w:tblCellMar>
          <w:left w:w="42" w:type="dxa"/>
          <w:right w:w="42" w:type="dxa"/>
        </w:tblCellMar>
        <w:tblLook w:val="01E0" w:firstRow="1" w:lastRow="1" w:firstColumn="1" w:lastColumn="1" w:noHBand="0" w:noVBand="0"/>
      </w:tblPr>
      <w:tblGrid>
        <w:gridCol w:w="709"/>
        <w:gridCol w:w="629"/>
        <w:gridCol w:w="573"/>
        <w:gridCol w:w="718"/>
        <w:gridCol w:w="779"/>
        <w:gridCol w:w="629"/>
      </w:tblGrid>
      <w:tr w:rsidR="00AC23C4" w:rsidRPr="005D0663" w14:paraId="01010A24" w14:textId="77777777" w:rsidTr="00AC23C4">
        <w:tc>
          <w:tcPr>
            <w:tcW w:w="709" w:type="dxa"/>
            <w:shd w:val="clear" w:color="auto" w:fill="auto"/>
          </w:tcPr>
          <w:p w14:paraId="3FABE2B1" w14:textId="77777777" w:rsidR="00130064" w:rsidRPr="009F708D" w:rsidRDefault="00130064" w:rsidP="00130064">
            <w:pPr>
              <w:pStyle w:val="O0Nwnext"/>
            </w:pPr>
            <w:bookmarkStart w:id="2526" w:name="_Ref356912635"/>
            <w:r w:rsidRPr="00856563">
              <w:t>(</w:t>
            </w:r>
            <w:fldSimple w:instr=" SEQ ( \* ARABIC \s 1 ">
              <w:r w:rsidR="00154D81">
                <w:rPr>
                  <w:noProof/>
                </w:rPr>
                <w:t>235</w:t>
              </w:r>
            </w:fldSimple>
            <w:r w:rsidRPr="00856563">
              <w:t>)</w:t>
            </w:r>
            <w:bookmarkEnd w:id="2526"/>
          </w:p>
        </w:tc>
        <w:tc>
          <w:tcPr>
            <w:tcW w:w="629" w:type="dxa"/>
            <w:shd w:val="clear" w:color="auto" w:fill="auto"/>
          </w:tcPr>
          <w:p w14:paraId="40246C94" w14:textId="77777777" w:rsidR="00130064" w:rsidRPr="00AD7D9B" w:rsidRDefault="00130064" w:rsidP="00130064">
            <w:pPr>
              <w:pStyle w:val="Text"/>
              <w:rPr>
                <w:rStyle w:val="ChBlueBold"/>
              </w:rPr>
            </w:pPr>
            <w:r w:rsidRPr="00AD7D9B">
              <w:rPr>
                <w:rStyle w:val="ChBlueBold"/>
              </w:rPr>
              <w:t>siapa</w:t>
            </w:r>
          </w:p>
        </w:tc>
        <w:tc>
          <w:tcPr>
            <w:tcW w:w="573" w:type="dxa"/>
            <w:shd w:val="clear" w:color="auto" w:fill="auto"/>
          </w:tcPr>
          <w:p w14:paraId="50664028" w14:textId="77777777" w:rsidR="00130064" w:rsidRPr="00F82509" w:rsidRDefault="00130064" w:rsidP="00130064">
            <w:pPr>
              <w:pStyle w:val="Text"/>
            </w:pPr>
            <w:r w:rsidRPr="00F82509">
              <w:t>yan</w:t>
            </w:r>
            <w:r>
              <w:t>g</w:t>
            </w:r>
          </w:p>
        </w:tc>
        <w:tc>
          <w:tcPr>
            <w:tcW w:w="718" w:type="dxa"/>
            <w:shd w:val="clear" w:color="auto" w:fill="auto"/>
          </w:tcPr>
          <w:p w14:paraId="7DB828ED" w14:textId="77777777" w:rsidR="00130064" w:rsidRPr="00F82509" w:rsidRDefault="00130064" w:rsidP="00130064">
            <w:pPr>
              <w:pStyle w:val="Text"/>
            </w:pPr>
            <w:r w:rsidRPr="00F82509">
              <w:t>datang</w:t>
            </w:r>
          </w:p>
        </w:tc>
        <w:tc>
          <w:tcPr>
            <w:tcW w:w="779" w:type="dxa"/>
            <w:shd w:val="clear" w:color="auto" w:fill="auto"/>
          </w:tcPr>
          <w:p w14:paraId="1D07099B" w14:textId="77777777" w:rsidR="00130064" w:rsidRPr="00F82509" w:rsidRDefault="00130064" w:rsidP="00130064">
            <w:pPr>
              <w:pStyle w:val="Text"/>
            </w:pPr>
            <w:r w:rsidRPr="00F82509">
              <w:t>jemput</w:t>
            </w:r>
          </w:p>
        </w:tc>
        <w:tc>
          <w:tcPr>
            <w:tcW w:w="629" w:type="dxa"/>
            <w:shd w:val="clear" w:color="auto" w:fill="auto"/>
          </w:tcPr>
          <w:p w14:paraId="32083C60" w14:textId="77777777" w:rsidR="00130064" w:rsidRPr="00F82509" w:rsidRDefault="00130064" w:rsidP="00130064">
            <w:pPr>
              <w:pStyle w:val="Text"/>
            </w:pPr>
            <w:r w:rsidRPr="00F82509">
              <w:t>saya</w:t>
            </w:r>
            <w:r>
              <w:t>?</w:t>
            </w:r>
          </w:p>
        </w:tc>
      </w:tr>
      <w:tr w:rsidR="00AC23C4" w:rsidRPr="00AC23C4" w14:paraId="76D5A5FA" w14:textId="77777777" w:rsidTr="00AC23C4">
        <w:tc>
          <w:tcPr>
            <w:tcW w:w="709" w:type="dxa"/>
            <w:shd w:val="clear" w:color="auto" w:fill="auto"/>
          </w:tcPr>
          <w:p w14:paraId="1FEEC3B3" w14:textId="77777777" w:rsidR="00130064" w:rsidRPr="00F82509" w:rsidRDefault="00130064" w:rsidP="00130064">
            <w:pPr>
              <w:pStyle w:val="GlossEng"/>
            </w:pPr>
          </w:p>
        </w:tc>
        <w:tc>
          <w:tcPr>
            <w:tcW w:w="629" w:type="dxa"/>
            <w:shd w:val="clear" w:color="auto" w:fill="auto"/>
          </w:tcPr>
          <w:p w14:paraId="25D65B7C" w14:textId="77777777" w:rsidR="00130064" w:rsidRPr="00F82509" w:rsidRDefault="00130064" w:rsidP="00130064">
            <w:pPr>
              <w:pStyle w:val="GlossEng"/>
            </w:pPr>
            <w:r w:rsidRPr="00F82509">
              <w:t>who</w:t>
            </w:r>
          </w:p>
        </w:tc>
        <w:tc>
          <w:tcPr>
            <w:tcW w:w="573" w:type="dxa"/>
            <w:shd w:val="clear" w:color="auto" w:fill="auto"/>
          </w:tcPr>
          <w:p w14:paraId="2B805E88" w14:textId="77777777" w:rsidR="00130064" w:rsidRPr="0099608C" w:rsidRDefault="00130064" w:rsidP="00130064">
            <w:pPr>
              <w:pStyle w:val="GlossEng"/>
              <w:rPr>
                <w:rStyle w:val="ChSmallCaps"/>
              </w:rPr>
            </w:pPr>
            <w:r w:rsidRPr="0099608C">
              <w:rPr>
                <w:rStyle w:val="ChSmallCaps"/>
              </w:rPr>
              <w:t>rel</w:t>
            </w:r>
          </w:p>
        </w:tc>
        <w:tc>
          <w:tcPr>
            <w:tcW w:w="718" w:type="dxa"/>
            <w:shd w:val="clear" w:color="auto" w:fill="auto"/>
          </w:tcPr>
          <w:p w14:paraId="76B74542" w14:textId="77777777" w:rsidR="00130064" w:rsidRPr="00F82509" w:rsidRDefault="00130064" w:rsidP="00130064">
            <w:pPr>
              <w:pStyle w:val="GlossEng"/>
            </w:pPr>
            <w:r w:rsidRPr="00F82509">
              <w:t>come</w:t>
            </w:r>
          </w:p>
        </w:tc>
        <w:tc>
          <w:tcPr>
            <w:tcW w:w="779" w:type="dxa"/>
            <w:shd w:val="clear" w:color="auto" w:fill="auto"/>
          </w:tcPr>
          <w:p w14:paraId="6FE8DFDC" w14:textId="77777777" w:rsidR="00130064" w:rsidRPr="00F82509" w:rsidRDefault="00130064" w:rsidP="00130064">
            <w:pPr>
              <w:pStyle w:val="GlossEng"/>
            </w:pPr>
            <w:r w:rsidRPr="00F82509">
              <w:t>pick.up</w:t>
            </w:r>
          </w:p>
        </w:tc>
        <w:tc>
          <w:tcPr>
            <w:tcW w:w="629" w:type="dxa"/>
            <w:shd w:val="clear" w:color="auto" w:fill="auto"/>
          </w:tcPr>
          <w:p w14:paraId="53E0EC4A" w14:textId="77777777" w:rsidR="00130064" w:rsidRPr="0099608C" w:rsidRDefault="00130064" w:rsidP="00130064">
            <w:pPr>
              <w:pStyle w:val="GlossEng"/>
              <w:rPr>
                <w:rStyle w:val="ChSmallCaps"/>
              </w:rPr>
            </w:pPr>
            <w:r w:rsidRPr="0099608C">
              <w:rPr>
                <w:rStyle w:val="ChSmallCaps"/>
              </w:rPr>
              <w:t>1sg</w:t>
            </w:r>
          </w:p>
        </w:tc>
      </w:tr>
    </w:tbl>
    <w:p w14:paraId="7D4D5284" w14:textId="0359B3EC" w:rsidR="00130064" w:rsidRPr="00E2454E" w:rsidRDefault="00B7093A" w:rsidP="00130064">
      <w:pPr>
        <w:pStyle w:val="FreeTranslEng"/>
      </w:pPr>
      <w:r>
        <w:t>‘</w:t>
      </w:r>
      <w:r w:rsidR="00130064" w:rsidRPr="00AD7D9B">
        <w:rPr>
          <w:rStyle w:val="ChBlueBold"/>
        </w:rPr>
        <w:t>who</w:t>
      </w:r>
      <w:r w:rsidR="00130064">
        <w:t xml:space="preserve"> (is the one) who came (and) picked me up?</w:t>
      </w:r>
      <w:r>
        <w:t>’</w:t>
      </w:r>
      <w:r w:rsidR="00130064">
        <w:t xml:space="preserve"> </w:t>
      </w:r>
      <w:r w:rsidR="00130064" w:rsidRPr="00AD7D9B">
        <w:rPr>
          <w:rStyle w:val="ExampleSource"/>
        </w:rPr>
        <w:t>[080918-001-CvNP.0001]</w:t>
      </w:r>
    </w:p>
    <w:p w14:paraId="1A6384F8" w14:textId="3DEEEAFB" w:rsidR="00130064" w:rsidRDefault="00130064" w:rsidP="003303D8">
      <w:pPr>
        <w:pStyle w:val="Body0005after"/>
      </w:pPr>
      <w:r>
        <w:t xml:space="preserve">Interrogative </w:t>
      </w:r>
      <w:r w:rsidRPr="00575D69">
        <w:rPr>
          <w:rStyle w:val="ChItalBold"/>
        </w:rPr>
        <w:t>siapa</w:t>
      </w:r>
      <w:r>
        <w:t xml:space="preserve"> </w:t>
      </w:r>
      <w:r w:rsidR="00B7093A">
        <w:t>‘</w:t>
      </w:r>
      <w:r>
        <w:t>who</w:t>
      </w:r>
      <w:r w:rsidR="00B7093A">
        <w:t>’</w:t>
      </w:r>
      <w:r>
        <w:t xml:space="preserve"> also takes non-subject slots. In </w:t>
      </w:r>
      <w:r>
        <w:fldChar w:fldCharType="begin"/>
      </w:r>
      <w:r>
        <w:instrText xml:space="preserve"> REF _Ref356912637 \h </w:instrText>
      </w:r>
      <w:r>
        <w:fldChar w:fldCharType="separate"/>
      </w:r>
      <w:r w:rsidR="00154D81" w:rsidRPr="00856563">
        <w:t>(</w:t>
      </w:r>
      <w:r w:rsidR="00154D81">
        <w:rPr>
          <w:noProof/>
        </w:rPr>
        <w:t>236</w:t>
      </w:r>
      <w:r w:rsidR="00154D81" w:rsidRPr="00856563">
        <w:t>)</w:t>
      </w:r>
      <w:r>
        <w:fldChar w:fldCharType="end"/>
      </w:r>
      <w:r>
        <w:t xml:space="preserve">, </w:t>
      </w:r>
      <w:r w:rsidRPr="00575D69">
        <w:rPr>
          <w:rStyle w:val="ChItalBold"/>
        </w:rPr>
        <w:t>siapa</w:t>
      </w:r>
      <w:r>
        <w:t xml:space="preserve"> </w:t>
      </w:r>
      <w:r w:rsidR="00B7093A">
        <w:t>‘</w:t>
      </w:r>
      <w:r>
        <w:t>who</w:t>
      </w:r>
      <w:r w:rsidR="00B7093A">
        <w:t>’</w:t>
      </w:r>
      <w:r>
        <w:t xml:space="preserve"> takes the direct object</w:t>
      </w:r>
      <w:r w:rsidR="00F512A6">
        <w:t xml:space="preserve"> slot</w:t>
      </w:r>
      <w:r w:rsidR="00196846">
        <w:t xml:space="preserve"> in a monotransitive clause</w:t>
      </w:r>
      <w:r>
        <w:t xml:space="preserve">, in </w:t>
      </w:r>
      <w:r>
        <w:fldChar w:fldCharType="begin"/>
      </w:r>
      <w:r>
        <w:instrText xml:space="preserve"> REF _Ref356912638 \h </w:instrText>
      </w:r>
      <w:r>
        <w:fldChar w:fldCharType="separate"/>
      </w:r>
      <w:r w:rsidR="00154D81" w:rsidRPr="00856563">
        <w:t>(</w:t>
      </w:r>
      <w:r w:rsidR="00154D81">
        <w:rPr>
          <w:noProof/>
        </w:rPr>
        <w:t>237</w:t>
      </w:r>
      <w:r w:rsidR="00154D81" w:rsidRPr="00856563">
        <w:t>)</w:t>
      </w:r>
      <w:r>
        <w:fldChar w:fldCharType="end"/>
      </w:r>
      <w:r w:rsidR="00A32AB8">
        <w:t xml:space="preserve"> a</w:t>
      </w:r>
      <w:r>
        <w:t xml:space="preserve"> direct object slot</w:t>
      </w:r>
      <w:r w:rsidR="00196846">
        <w:t xml:space="preserve"> in a double-object construction</w:t>
      </w:r>
      <w:r>
        <w:t xml:space="preserve">, in </w:t>
      </w:r>
      <w:r>
        <w:fldChar w:fldCharType="begin"/>
      </w:r>
      <w:r>
        <w:instrText xml:space="preserve"> REF _Ref356912639 \h </w:instrText>
      </w:r>
      <w:r>
        <w:fldChar w:fldCharType="separate"/>
      </w:r>
      <w:r w:rsidR="00154D81" w:rsidRPr="00856563">
        <w:t>(</w:t>
      </w:r>
      <w:r w:rsidR="00154D81">
        <w:rPr>
          <w:noProof/>
        </w:rPr>
        <w:t>238</w:t>
      </w:r>
      <w:r w:rsidR="00154D81" w:rsidRPr="00856563">
        <w:t>)</w:t>
      </w:r>
      <w:r>
        <w:fldChar w:fldCharType="end"/>
      </w:r>
      <w:r>
        <w:t xml:space="preserve"> the oblique object slot, and in </w:t>
      </w:r>
      <w:r>
        <w:fldChar w:fldCharType="begin"/>
      </w:r>
      <w:r>
        <w:instrText xml:space="preserve"> REF _Ref356978841 \h </w:instrText>
      </w:r>
      <w:r>
        <w:fldChar w:fldCharType="separate"/>
      </w:r>
      <w:r w:rsidR="00154D81" w:rsidRPr="00856563">
        <w:t>(</w:t>
      </w:r>
      <w:r w:rsidR="00154D81">
        <w:rPr>
          <w:noProof/>
        </w:rPr>
        <w:t>239</w:t>
      </w:r>
      <w:r w:rsidR="00154D81" w:rsidRPr="00856563">
        <w:t>)</w:t>
      </w:r>
      <w:r>
        <w:fldChar w:fldCharType="end"/>
      </w:r>
      <w:r>
        <w:t xml:space="preserve"> the peripheral adjunct slot.</w:t>
      </w:r>
      <w:r w:rsidR="001D5B82">
        <w:rPr>
          <w:rStyle w:val="FootnoteReference"/>
        </w:rPr>
        <w:footnoteReference w:id="169"/>
      </w:r>
      <w:r>
        <w:t xml:space="preserve"> </w:t>
      </w:r>
      <w:r w:rsidR="003303D8">
        <w:t xml:space="preserve">In addition, </w:t>
      </w:r>
      <w:r>
        <w:rPr>
          <w:rStyle w:val="ChItalBold"/>
        </w:rPr>
        <w:t>siapa</w:t>
      </w:r>
      <w:r>
        <w:t xml:space="preserve"> </w:t>
      </w:r>
      <w:r w:rsidR="00B7093A">
        <w:t>‘</w:t>
      </w:r>
      <w:r>
        <w:t>who</w:t>
      </w:r>
      <w:r w:rsidR="00B7093A">
        <w:t>’</w:t>
      </w:r>
      <w:r>
        <w:t xml:space="preserve"> questions the possessor</w:t>
      </w:r>
      <w:r w:rsidR="00B7093A">
        <w:t>’</w:t>
      </w:r>
      <w:r>
        <w:t xml:space="preserve">s identity in adnominal possessive constructions, as in </w:t>
      </w:r>
      <w:r>
        <w:fldChar w:fldCharType="begin"/>
      </w:r>
      <w:r>
        <w:instrText xml:space="preserve"> REF _Ref356912640 \h </w:instrText>
      </w:r>
      <w:r>
        <w:fldChar w:fldCharType="separate"/>
      </w:r>
      <w:r w:rsidR="00154D81" w:rsidRPr="00856563">
        <w:t>(</w:t>
      </w:r>
      <w:r w:rsidR="00154D81">
        <w:rPr>
          <w:noProof/>
        </w:rPr>
        <w:t>240</w:t>
      </w:r>
      <w:r w:rsidR="00154D81" w:rsidRPr="00856563">
        <w:t>)</w:t>
      </w:r>
      <w:r>
        <w:fldChar w:fldCharType="end"/>
      </w:r>
      <w:r>
        <w:t>.</w:t>
      </w:r>
    </w:p>
    <w:p w14:paraId="76F0F109" w14:textId="174D652E" w:rsidR="00130064" w:rsidRDefault="00130064" w:rsidP="00130064">
      <w:pPr>
        <w:pStyle w:val="ExampleTitle"/>
      </w:pPr>
      <w:r>
        <w:t xml:space="preserve">Pronominal uses of </w:t>
      </w:r>
      <w:r>
        <w:rPr>
          <w:rStyle w:val="ChItalBold"/>
        </w:rPr>
        <w:t>siapa</w:t>
      </w:r>
      <w:r>
        <w:t xml:space="preserve"> </w:t>
      </w:r>
      <w:r w:rsidR="00B7093A">
        <w:t>‘</w:t>
      </w:r>
      <w:r>
        <w:t>who</w:t>
      </w:r>
      <w:r w:rsidR="00B7093A">
        <w:t>’</w:t>
      </w:r>
      <w:r>
        <w:t>: Non-subject slots</w:t>
      </w:r>
    </w:p>
    <w:tbl>
      <w:tblPr>
        <w:tblW w:w="0" w:type="auto"/>
        <w:tblCellMar>
          <w:left w:w="42" w:type="dxa"/>
          <w:right w:w="42" w:type="dxa"/>
        </w:tblCellMar>
        <w:tblLook w:val="01E0" w:firstRow="1" w:lastRow="1" w:firstColumn="1" w:lastColumn="1" w:noHBand="0" w:noVBand="0"/>
      </w:tblPr>
      <w:tblGrid>
        <w:gridCol w:w="709"/>
        <w:gridCol w:w="584"/>
        <w:gridCol w:w="695"/>
        <w:gridCol w:w="718"/>
      </w:tblGrid>
      <w:tr w:rsidR="00130064" w:rsidRPr="005D0663" w14:paraId="25CF9648" w14:textId="77777777" w:rsidTr="00AC23C4">
        <w:tc>
          <w:tcPr>
            <w:tcW w:w="709" w:type="dxa"/>
            <w:shd w:val="clear" w:color="auto" w:fill="auto"/>
          </w:tcPr>
          <w:p w14:paraId="145BE966" w14:textId="77777777" w:rsidR="00130064" w:rsidRPr="009F708D" w:rsidRDefault="00130064" w:rsidP="00130064">
            <w:pPr>
              <w:pStyle w:val="O0Nwnext"/>
            </w:pPr>
            <w:bookmarkStart w:id="2527" w:name="_Ref356912637"/>
            <w:r w:rsidRPr="00856563">
              <w:t>(</w:t>
            </w:r>
            <w:fldSimple w:instr=" SEQ ( \* ARABIC \s 1 ">
              <w:r w:rsidR="00154D81">
                <w:rPr>
                  <w:noProof/>
                </w:rPr>
                <w:t>236</w:t>
              </w:r>
            </w:fldSimple>
            <w:r w:rsidRPr="00856563">
              <w:t>)</w:t>
            </w:r>
            <w:bookmarkEnd w:id="2527"/>
          </w:p>
        </w:tc>
        <w:tc>
          <w:tcPr>
            <w:tcW w:w="584" w:type="dxa"/>
            <w:shd w:val="clear" w:color="auto" w:fill="auto"/>
          </w:tcPr>
          <w:p w14:paraId="25159CBD" w14:textId="77777777" w:rsidR="00130064" w:rsidRPr="0014166D" w:rsidRDefault="00130064" w:rsidP="00130064">
            <w:pPr>
              <w:pStyle w:val="Text"/>
            </w:pPr>
            <w:r w:rsidRPr="0014166D">
              <w:t>don</w:t>
            </w:r>
            <w:r>
              <w:t>g</w:t>
            </w:r>
          </w:p>
        </w:tc>
        <w:tc>
          <w:tcPr>
            <w:tcW w:w="695" w:type="dxa"/>
            <w:shd w:val="clear" w:color="auto" w:fill="auto"/>
          </w:tcPr>
          <w:p w14:paraId="492AB85B" w14:textId="77777777" w:rsidR="00130064" w:rsidRPr="0014166D" w:rsidRDefault="00130064" w:rsidP="00130064">
            <w:pPr>
              <w:pStyle w:val="Text"/>
            </w:pPr>
            <w:r w:rsidRPr="0014166D">
              <w:t>cari</w:t>
            </w:r>
          </w:p>
        </w:tc>
        <w:tc>
          <w:tcPr>
            <w:tcW w:w="718" w:type="dxa"/>
            <w:shd w:val="clear" w:color="auto" w:fill="auto"/>
          </w:tcPr>
          <w:p w14:paraId="06EF4FA8" w14:textId="77777777" w:rsidR="00130064" w:rsidRPr="0014166D" w:rsidRDefault="00130064" w:rsidP="00130064">
            <w:pPr>
              <w:pStyle w:val="Text"/>
            </w:pPr>
            <w:r w:rsidRPr="0014166D">
              <w:rPr>
                <w:rStyle w:val="ChBlueBold"/>
              </w:rPr>
              <w:t>siapa</w:t>
            </w:r>
            <w:r w:rsidRPr="00D67B90">
              <w:t>?</w:t>
            </w:r>
          </w:p>
        </w:tc>
      </w:tr>
      <w:tr w:rsidR="00130064" w:rsidRPr="00AC23C4" w14:paraId="09FEA7E6" w14:textId="77777777" w:rsidTr="00AC23C4">
        <w:tc>
          <w:tcPr>
            <w:tcW w:w="709" w:type="dxa"/>
            <w:shd w:val="clear" w:color="auto" w:fill="auto"/>
          </w:tcPr>
          <w:p w14:paraId="27C50F1D" w14:textId="77777777" w:rsidR="00130064" w:rsidRPr="0014166D" w:rsidRDefault="00130064" w:rsidP="00130064">
            <w:pPr>
              <w:pStyle w:val="GlossEng"/>
            </w:pPr>
          </w:p>
        </w:tc>
        <w:tc>
          <w:tcPr>
            <w:tcW w:w="584" w:type="dxa"/>
            <w:shd w:val="clear" w:color="auto" w:fill="auto"/>
          </w:tcPr>
          <w:p w14:paraId="4DE1A5E6" w14:textId="77777777" w:rsidR="00130064" w:rsidRPr="0099608C" w:rsidRDefault="00130064" w:rsidP="00130064">
            <w:pPr>
              <w:pStyle w:val="GlossEng"/>
              <w:rPr>
                <w:rStyle w:val="ChSmallCaps"/>
              </w:rPr>
            </w:pPr>
            <w:r w:rsidRPr="0099608C">
              <w:rPr>
                <w:rStyle w:val="ChSmallCaps"/>
              </w:rPr>
              <w:t>3pl</w:t>
            </w:r>
          </w:p>
        </w:tc>
        <w:tc>
          <w:tcPr>
            <w:tcW w:w="695" w:type="dxa"/>
            <w:shd w:val="clear" w:color="auto" w:fill="auto"/>
          </w:tcPr>
          <w:p w14:paraId="64A644A4" w14:textId="77777777" w:rsidR="00130064" w:rsidRPr="0014166D" w:rsidRDefault="00130064" w:rsidP="00130064">
            <w:pPr>
              <w:pStyle w:val="GlossEng"/>
            </w:pPr>
            <w:r w:rsidRPr="0014166D">
              <w:t>search</w:t>
            </w:r>
          </w:p>
        </w:tc>
        <w:tc>
          <w:tcPr>
            <w:tcW w:w="718" w:type="dxa"/>
            <w:shd w:val="clear" w:color="auto" w:fill="auto"/>
          </w:tcPr>
          <w:p w14:paraId="59A42A7B" w14:textId="77777777" w:rsidR="00130064" w:rsidRPr="0014166D" w:rsidRDefault="00130064" w:rsidP="00130064">
            <w:pPr>
              <w:pStyle w:val="GlossEng"/>
            </w:pPr>
            <w:r w:rsidRPr="0014166D">
              <w:t>who</w:t>
            </w:r>
          </w:p>
        </w:tc>
      </w:tr>
    </w:tbl>
    <w:p w14:paraId="097BD5A9" w14:textId="120D4853" w:rsidR="00130064" w:rsidRPr="00690E2C" w:rsidRDefault="00B7093A" w:rsidP="00130064">
      <w:pPr>
        <w:pStyle w:val="FreeTranslEng"/>
      </w:pPr>
      <w:r>
        <w:t>‘</w:t>
      </w:r>
      <w:r w:rsidR="00130064">
        <w:t xml:space="preserve">for </w:t>
      </w:r>
      <w:r w:rsidR="00130064" w:rsidRPr="00FA0D0F">
        <w:rPr>
          <w:rStyle w:val="ChBlueBold"/>
        </w:rPr>
        <w:t>whom</w:t>
      </w:r>
      <w:r w:rsidR="00130064">
        <w:t xml:space="preserve"> are they looking?</w:t>
      </w:r>
      <w:r>
        <w:t>’</w:t>
      </w:r>
      <w:r w:rsidR="00130064">
        <w:t xml:space="preserve"> </w:t>
      </w:r>
      <w:r w:rsidR="00130064" w:rsidRPr="00FA0D0F">
        <w:rPr>
          <w:rStyle w:val="ExampleSource"/>
        </w:rPr>
        <w:t>[080921-010-Cv.0010]</w:t>
      </w:r>
    </w:p>
    <w:tbl>
      <w:tblPr>
        <w:tblW w:w="4423" w:type="dxa"/>
        <w:tblCellMar>
          <w:left w:w="42" w:type="dxa"/>
          <w:right w:w="42" w:type="dxa"/>
        </w:tblCellMar>
        <w:tblLook w:val="01E0" w:firstRow="1" w:lastRow="1" w:firstColumn="1" w:lastColumn="1" w:noHBand="0" w:noVBand="0"/>
      </w:tblPr>
      <w:tblGrid>
        <w:gridCol w:w="709"/>
        <w:gridCol w:w="551"/>
        <w:gridCol w:w="573"/>
        <w:gridCol w:w="384"/>
        <w:gridCol w:w="529"/>
        <w:gridCol w:w="629"/>
        <w:gridCol w:w="360"/>
        <w:gridCol w:w="688"/>
      </w:tblGrid>
      <w:tr w:rsidR="00AC23C4" w:rsidRPr="005D0663" w14:paraId="30F946F2" w14:textId="77777777" w:rsidTr="00AC23C4">
        <w:tc>
          <w:tcPr>
            <w:tcW w:w="709" w:type="dxa"/>
            <w:shd w:val="clear" w:color="auto" w:fill="auto"/>
          </w:tcPr>
          <w:p w14:paraId="6EC06339" w14:textId="77777777" w:rsidR="00130064" w:rsidRPr="009F708D" w:rsidRDefault="00130064" w:rsidP="00130064">
            <w:pPr>
              <w:pStyle w:val="O0Nwnext"/>
            </w:pPr>
            <w:bookmarkStart w:id="2528" w:name="_Ref356912638"/>
            <w:r w:rsidRPr="00856563">
              <w:t>(</w:t>
            </w:r>
            <w:fldSimple w:instr=" SEQ ( \* ARABIC \s 1 ">
              <w:r w:rsidR="00154D81">
                <w:rPr>
                  <w:noProof/>
                </w:rPr>
                <w:t>237</w:t>
              </w:r>
            </w:fldSimple>
            <w:r w:rsidRPr="00856563">
              <w:t>)</w:t>
            </w:r>
            <w:bookmarkEnd w:id="2528"/>
          </w:p>
        </w:tc>
        <w:tc>
          <w:tcPr>
            <w:tcW w:w="551" w:type="dxa"/>
            <w:shd w:val="clear" w:color="auto" w:fill="auto"/>
          </w:tcPr>
          <w:p w14:paraId="65AB6FB3" w14:textId="77777777" w:rsidR="00130064" w:rsidRPr="0014166D" w:rsidRDefault="00130064" w:rsidP="00130064">
            <w:pPr>
              <w:pStyle w:val="Text"/>
            </w:pPr>
            <w:r w:rsidRPr="0014166D">
              <w:t>kwe</w:t>
            </w:r>
          </w:p>
        </w:tc>
        <w:tc>
          <w:tcPr>
            <w:tcW w:w="573" w:type="dxa"/>
            <w:shd w:val="clear" w:color="auto" w:fill="auto"/>
          </w:tcPr>
          <w:p w14:paraId="7CE918BD" w14:textId="77777777" w:rsidR="00130064" w:rsidRPr="0014166D" w:rsidRDefault="00130064" w:rsidP="00130064">
            <w:pPr>
              <w:pStyle w:val="Text"/>
            </w:pPr>
            <w:r w:rsidRPr="0014166D">
              <w:t>mo</w:t>
            </w:r>
          </w:p>
        </w:tc>
        <w:tc>
          <w:tcPr>
            <w:tcW w:w="384" w:type="dxa"/>
            <w:shd w:val="clear" w:color="auto" w:fill="auto"/>
          </w:tcPr>
          <w:p w14:paraId="15670E63" w14:textId="77777777" w:rsidR="00130064" w:rsidRPr="0014166D" w:rsidRDefault="00130064" w:rsidP="00130064">
            <w:pPr>
              <w:pStyle w:val="Text"/>
            </w:pPr>
            <w:r w:rsidRPr="0014166D">
              <w:t>pi</w:t>
            </w:r>
          </w:p>
        </w:tc>
        <w:tc>
          <w:tcPr>
            <w:tcW w:w="529" w:type="dxa"/>
            <w:shd w:val="clear" w:color="auto" w:fill="auto"/>
          </w:tcPr>
          <w:p w14:paraId="2D9FAC08" w14:textId="77777777" w:rsidR="00130064" w:rsidRPr="0014166D" w:rsidRDefault="00130064" w:rsidP="00130064">
            <w:pPr>
              <w:pStyle w:val="Text"/>
            </w:pPr>
            <w:r w:rsidRPr="0014166D">
              <w:t>kasi</w:t>
            </w:r>
          </w:p>
        </w:tc>
        <w:tc>
          <w:tcPr>
            <w:tcW w:w="629" w:type="dxa"/>
            <w:shd w:val="clear" w:color="auto" w:fill="auto"/>
          </w:tcPr>
          <w:p w14:paraId="61976DFF" w14:textId="77777777" w:rsidR="00130064" w:rsidRPr="0014166D" w:rsidRDefault="00130064" w:rsidP="00130064">
            <w:pPr>
              <w:pStyle w:val="Text"/>
            </w:pPr>
            <w:r w:rsidRPr="0014166D">
              <w:rPr>
                <w:rStyle w:val="ChBlueBold"/>
              </w:rPr>
              <w:t>siapa</w:t>
            </w:r>
          </w:p>
        </w:tc>
        <w:tc>
          <w:tcPr>
            <w:tcW w:w="360" w:type="dxa"/>
            <w:shd w:val="clear" w:color="auto" w:fill="auto"/>
          </w:tcPr>
          <w:p w14:paraId="0963A73B" w14:textId="77777777" w:rsidR="00130064" w:rsidRPr="0014166D" w:rsidRDefault="00130064" w:rsidP="00130064">
            <w:pPr>
              <w:pStyle w:val="Text"/>
            </w:pPr>
            <w:r w:rsidRPr="0014166D">
              <w:t>di</w:t>
            </w:r>
          </w:p>
        </w:tc>
        <w:tc>
          <w:tcPr>
            <w:tcW w:w="688" w:type="dxa"/>
            <w:shd w:val="clear" w:color="auto" w:fill="auto"/>
          </w:tcPr>
          <w:p w14:paraId="4F1342DF" w14:textId="77777777" w:rsidR="00130064" w:rsidRPr="0014166D" w:rsidRDefault="00130064" w:rsidP="00130064">
            <w:pPr>
              <w:pStyle w:val="Text"/>
            </w:pPr>
            <w:r w:rsidRPr="0014166D">
              <w:t>sana</w:t>
            </w:r>
            <w:r w:rsidRPr="00D67B90">
              <w:t>?</w:t>
            </w:r>
          </w:p>
        </w:tc>
      </w:tr>
      <w:tr w:rsidR="00AC23C4" w:rsidRPr="00AC23C4" w14:paraId="1D5C8FD6" w14:textId="77777777" w:rsidTr="00AC23C4">
        <w:tc>
          <w:tcPr>
            <w:tcW w:w="709" w:type="dxa"/>
            <w:shd w:val="clear" w:color="auto" w:fill="auto"/>
          </w:tcPr>
          <w:p w14:paraId="662374E6" w14:textId="77777777" w:rsidR="00130064" w:rsidRPr="0014166D" w:rsidRDefault="00130064" w:rsidP="00130064">
            <w:pPr>
              <w:pStyle w:val="GlossEng"/>
            </w:pPr>
          </w:p>
        </w:tc>
        <w:tc>
          <w:tcPr>
            <w:tcW w:w="551" w:type="dxa"/>
            <w:shd w:val="clear" w:color="auto" w:fill="auto"/>
          </w:tcPr>
          <w:p w14:paraId="7948843A" w14:textId="77777777" w:rsidR="00130064" w:rsidRPr="0014166D" w:rsidRDefault="00130064" w:rsidP="00130064">
            <w:pPr>
              <w:pStyle w:val="GlossEng"/>
            </w:pPr>
            <w:r w:rsidRPr="0014166D">
              <w:t>cake</w:t>
            </w:r>
          </w:p>
        </w:tc>
        <w:tc>
          <w:tcPr>
            <w:tcW w:w="573" w:type="dxa"/>
            <w:shd w:val="clear" w:color="auto" w:fill="auto"/>
          </w:tcPr>
          <w:p w14:paraId="6E059BC1" w14:textId="77777777" w:rsidR="00130064" w:rsidRPr="0014166D" w:rsidRDefault="00130064" w:rsidP="00130064">
            <w:pPr>
              <w:pStyle w:val="GlossEng"/>
            </w:pPr>
            <w:r w:rsidRPr="0014166D">
              <w:t>want</w:t>
            </w:r>
          </w:p>
        </w:tc>
        <w:tc>
          <w:tcPr>
            <w:tcW w:w="384" w:type="dxa"/>
            <w:shd w:val="clear" w:color="auto" w:fill="auto"/>
          </w:tcPr>
          <w:p w14:paraId="68353086" w14:textId="77777777" w:rsidR="00130064" w:rsidRPr="0014166D" w:rsidRDefault="00130064" w:rsidP="00130064">
            <w:pPr>
              <w:pStyle w:val="GlossEng"/>
            </w:pPr>
            <w:r w:rsidRPr="0014166D">
              <w:t>go</w:t>
            </w:r>
          </w:p>
        </w:tc>
        <w:tc>
          <w:tcPr>
            <w:tcW w:w="529" w:type="dxa"/>
            <w:shd w:val="clear" w:color="auto" w:fill="auto"/>
          </w:tcPr>
          <w:p w14:paraId="5B9376CB" w14:textId="77777777" w:rsidR="00130064" w:rsidRPr="0014166D" w:rsidRDefault="00130064" w:rsidP="00130064">
            <w:pPr>
              <w:pStyle w:val="GlossEng"/>
            </w:pPr>
            <w:r w:rsidRPr="0014166D">
              <w:t>give</w:t>
            </w:r>
          </w:p>
        </w:tc>
        <w:tc>
          <w:tcPr>
            <w:tcW w:w="629" w:type="dxa"/>
            <w:shd w:val="clear" w:color="auto" w:fill="auto"/>
          </w:tcPr>
          <w:p w14:paraId="43413C16" w14:textId="77777777" w:rsidR="00130064" w:rsidRPr="0014166D" w:rsidRDefault="00130064" w:rsidP="00130064">
            <w:pPr>
              <w:pStyle w:val="GlossEng"/>
            </w:pPr>
            <w:r w:rsidRPr="0014166D">
              <w:t>who</w:t>
            </w:r>
          </w:p>
        </w:tc>
        <w:tc>
          <w:tcPr>
            <w:tcW w:w="360" w:type="dxa"/>
            <w:shd w:val="clear" w:color="auto" w:fill="auto"/>
          </w:tcPr>
          <w:p w14:paraId="38AAF8E0" w14:textId="77777777" w:rsidR="00130064" w:rsidRPr="0014166D" w:rsidRDefault="00130064" w:rsidP="00130064">
            <w:pPr>
              <w:pStyle w:val="GlossEng"/>
            </w:pPr>
            <w:r w:rsidRPr="0014166D">
              <w:t>at</w:t>
            </w:r>
          </w:p>
        </w:tc>
        <w:tc>
          <w:tcPr>
            <w:tcW w:w="688" w:type="dxa"/>
            <w:shd w:val="clear" w:color="auto" w:fill="auto"/>
          </w:tcPr>
          <w:p w14:paraId="121A7DE6" w14:textId="77777777" w:rsidR="00130064" w:rsidRPr="0099608C" w:rsidRDefault="00130064" w:rsidP="00130064">
            <w:pPr>
              <w:pStyle w:val="GlossEng"/>
              <w:rPr>
                <w:rStyle w:val="ChSmallCaps"/>
              </w:rPr>
            </w:pPr>
            <w:r w:rsidRPr="0099608C">
              <w:rPr>
                <w:rStyle w:val="ChSmallCaps"/>
              </w:rPr>
              <w:t>l.dist</w:t>
            </w:r>
          </w:p>
        </w:tc>
      </w:tr>
    </w:tbl>
    <w:p w14:paraId="0306CFD3" w14:textId="3608F0CE" w:rsidR="00130064" w:rsidRPr="00690E2C" w:rsidRDefault="00B7093A" w:rsidP="00130064">
      <w:pPr>
        <w:pStyle w:val="FreeTranslEng"/>
      </w:pPr>
      <w:r>
        <w:t>‘</w:t>
      </w:r>
      <w:r w:rsidR="00130064">
        <w:t xml:space="preserve">as for the cake, </w:t>
      </w:r>
      <w:r w:rsidR="00130064" w:rsidRPr="00784C8E">
        <w:rPr>
          <w:rStyle w:val="ChBlueBold"/>
        </w:rPr>
        <w:t>to whom</w:t>
      </w:r>
      <w:r w:rsidR="00130064">
        <w:t xml:space="preserve"> do (you) want to go and give (it) over there?</w:t>
      </w:r>
      <w:r>
        <w:t>’</w:t>
      </w:r>
      <w:r w:rsidR="00130064">
        <w:t xml:space="preserve"> </w:t>
      </w:r>
      <w:r w:rsidR="00130064" w:rsidRPr="00784C8E">
        <w:rPr>
          <w:rStyle w:val="ExampleSource"/>
        </w:rPr>
        <w:t>[080922-001a-CvPh.0670]</w:t>
      </w:r>
    </w:p>
    <w:tbl>
      <w:tblPr>
        <w:tblW w:w="0" w:type="auto"/>
        <w:tblCellMar>
          <w:left w:w="42" w:type="dxa"/>
          <w:right w:w="42" w:type="dxa"/>
        </w:tblCellMar>
        <w:tblLook w:val="01E0" w:firstRow="1" w:lastRow="1" w:firstColumn="1" w:lastColumn="1" w:noHBand="0" w:noVBand="0"/>
      </w:tblPr>
      <w:tblGrid>
        <w:gridCol w:w="709"/>
        <w:gridCol w:w="284"/>
        <w:gridCol w:w="373"/>
        <w:gridCol w:w="756"/>
        <w:gridCol w:w="373"/>
        <w:gridCol w:w="968"/>
        <w:gridCol w:w="573"/>
        <w:gridCol w:w="718"/>
      </w:tblGrid>
      <w:tr w:rsidR="00AC23C4" w:rsidRPr="005D0663" w14:paraId="6B869131" w14:textId="77777777" w:rsidTr="00AC23C4">
        <w:tc>
          <w:tcPr>
            <w:tcW w:w="709" w:type="dxa"/>
            <w:shd w:val="clear" w:color="auto" w:fill="auto"/>
          </w:tcPr>
          <w:p w14:paraId="375F8547" w14:textId="77777777" w:rsidR="00130064" w:rsidRPr="009F708D" w:rsidRDefault="00130064" w:rsidP="00130064">
            <w:pPr>
              <w:pStyle w:val="O0Nwnext"/>
            </w:pPr>
            <w:bookmarkStart w:id="2529" w:name="_Ref356912639"/>
            <w:r w:rsidRPr="00856563">
              <w:t>(</w:t>
            </w:r>
            <w:fldSimple w:instr=" SEQ ( \* ARABIC \s 1 ">
              <w:r w:rsidR="00154D81">
                <w:rPr>
                  <w:noProof/>
                </w:rPr>
                <w:t>238</w:t>
              </w:r>
            </w:fldSimple>
            <w:r w:rsidRPr="00856563">
              <w:t>)</w:t>
            </w:r>
            <w:bookmarkEnd w:id="2529"/>
          </w:p>
        </w:tc>
        <w:tc>
          <w:tcPr>
            <w:tcW w:w="284" w:type="dxa"/>
            <w:shd w:val="clear" w:color="auto" w:fill="auto"/>
          </w:tcPr>
          <w:p w14:paraId="6688D467" w14:textId="77777777" w:rsidR="00130064" w:rsidRPr="009A507D" w:rsidRDefault="00130064" w:rsidP="00130064">
            <w:pPr>
              <w:pStyle w:val="Text"/>
            </w:pPr>
            <w:r>
              <w:t>…</w:t>
            </w:r>
          </w:p>
        </w:tc>
        <w:tc>
          <w:tcPr>
            <w:tcW w:w="373" w:type="dxa"/>
            <w:shd w:val="clear" w:color="auto" w:fill="auto"/>
          </w:tcPr>
          <w:p w14:paraId="2A495B92" w14:textId="77777777" w:rsidR="00130064" w:rsidRPr="009A507D" w:rsidRDefault="00130064" w:rsidP="00130064">
            <w:pPr>
              <w:pStyle w:val="Text"/>
            </w:pPr>
            <w:r w:rsidRPr="009A507D">
              <w:t>ke</w:t>
            </w:r>
          </w:p>
        </w:tc>
        <w:tc>
          <w:tcPr>
            <w:tcW w:w="756" w:type="dxa"/>
            <w:shd w:val="clear" w:color="auto" w:fill="auto"/>
          </w:tcPr>
          <w:p w14:paraId="5B4AB5F2" w14:textId="77777777" w:rsidR="00130064" w:rsidRPr="009A507D" w:rsidRDefault="00130064" w:rsidP="00130064">
            <w:pPr>
              <w:pStyle w:val="Text"/>
            </w:pPr>
            <w:r w:rsidRPr="009A507D">
              <w:t>mana</w:t>
            </w:r>
            <w:r>
              <w:t>?,</w:t>
            </w:r>
          </w:p>
        </w:tc>
        <w:tc>
          <w:tcPr>
            <w:tcW w:w="373" w:type="dxa"/>
            <w:shd w:val="clear" w:color="auto" w:fill="auto"/>
          </w:tcPr>
          <w:p w14:paraId="5C32F0CF" w14:textId="77777777" w:rsidR="00130064" w:rsidRPr="009A507D" w:rsidRDefault="00130064" w:rsidP="00130064">
            <w:pPr>
              <w:pStyle w:val="Text"/>
            </w:pPr>
            <w:r w:rsidRPr="009A507D">
              <w:t>ke</w:t>
            </w:r>
          </w:p>
        </w:tc>
        <w:tc>
          <w:tcPr>
            <w:tcW w:w="929" w:type="dxa"/>
            <w:shd w:val="clear" w:color="auto" w:fill="auto"/>
          </w:tcPr>
          <w:p w14:paraId="294D249F" w14:textId="77777777" w:rsidR="00130064" w:rsidRPr="009A507D" w:rsidRDefault="00130064" w:rsidP="00130064">
            <w:pPr>
              <w:pStyle w:val="Text"/>
            </w:pPr>
            <w:r>
              <w:t>k</w:t>
            </w:r>
            <w:r w:rsidR="00BA5C1C">
              <w:t>ampu</w:t>
            </w:r>
            <w:r>
              <w:t>ng</w:t>
            </w:r>
            <w:r w:rsidR="00F512A6">
              <w:t>?,</w:t>
            </w:r>
          </w:p>
        </w:tc>
        <w:tc>
          <w:tcPr>
            <w:tcW w:w="573" w:type="dxa"/>
            <w:shd w:val="clear" w:color="auto" w:fill="auto"/>
          </w:tcPr>
          <w:p w14:paraId="0F829F10" w14:textId="77777777" w:rsidR="00130064" w:rsidRPr="009A507D" w:rsidRDefault="00130064" w:rsidP="00130064">
            <w:pPr>
              <w:pStyle w:val="Text"/>
            </w:pPr>
            <w:r w:rsidRPr="009A507D">
              <w:t>deng</w:t>
            </w:r>
          </w:p>
        </w:tc>
        <w:tc>
          <w:tcPr>
            <w:tcW w:w="718" w:type="dxa"/>
            <w:shd w:val="clear" w:color="auto" w:fill="auto"/>
          </w:tcPr>
          <w:p w14:paraId="211CDE3D" w14:textId="77777777" w:rsidR="00130064" w:rsidRPr="009A507D" w:rsidRDefault="00130064" w:rsidP="00130064">
            <w:pPr>
              <w:pStyle w:val="Text"/>
            </w:pPr>
            <w:r w:rsidRPr="007277F8">
              <w:rPr>
                <w:rStyle w:val="ChBlueBold"/>
              </w:rPr>
              <w:t>siapa</w:t>
            </w:r>
            <w:r w:rsidRPr="00D67B90">
              <w:t>?</w:t>
            </w:r>
          </w:p>
        </w:tc>
      </w:tr>
      <w:tr w:rsidR="00AC23C4" w:rsidRPr="00AC23C4" w14:paraId="4ECA9A45" w14:textId="77777777" w:rsidTr="00AC23C4">
        <w:tc>
          <w:tcPr>
            <w:tcW w:w="709" w:type="dxa"/>
            <w:shd w:val="clear" w:color="auto" w:fill="auto"/>
          </w:tcPr>
          <w:p w14:paraId="247CE622" w14:textId="77777777" w:rsidR="00130064" w:rsidRPr="009A507D" w:rsidRDefault="00130064" w:rsidP="00130064">
            <w:pPr>
              <w:pStyle w:val="GlossEng"/>
            </w:pPr>
          </w:p>
        </w:tc>
        <w:tc>
          <w:tcPr>
            <w:tcW w:w="284" w:type="dxa"/>
            <w:shd w:val="clear" w:color="auto" w:fill="auto"/>
          </w:tcPr>
          <w:p w14:paraId="66957E64" w14:textId="77777777" w:rsidR="00130064" w:rsidRPr="009A507D" w:rsidRDefault="00130064" w:rsidP="00130064">
            <w:pPr>
              <w:pStyle w:val="GlossEng"/>
            </w:pPr>
          </w:p>
        </w:tc>
        <w:tc>
          <w:tcPr>
            <w:tcW w:w="373" w:type="dxa"/>
            <w:shd w:val="clear" w:color="auto" w:fill="auto"/>
          </w:tcPr>
          <w:p w14:paraId="101EAC94" w14:textId="77777777" w:rsidR="00130064" w:rsidRPr="009A507D" w:rsidRDefault="00130064" w:rsidP="00130064">
            <w:pPr>
              <w:pStyle w:val="GlossEng"/>
            </w:pPr>
            <w:r w:rsidRPr="009A507D">
              <w:t>to</w:t>
            </w:r>
          </w:p>
        </w:tc>
        <w:tc>
          <w:tcPr>
            <w:tcW w:w="756" w:type="dxa"/>
            <w:shd w:val="clear" w:color="auto" w:fill="auto"/>
          </w:tcPr>
          <w:p w14:paraId="03CF72F9" w14:textId="77777777" w:rsidR="00130064" w:rsidRPr="009A507D" w:rsidRDefault="00130064" w:rsidP="00130064">
            <w:pPr>
              <w:pStyle w:val="GlossEng"/>
            </w:pPr>
            <w:r w:rsidRPr="009A507D">
              <w:t>which</w:t>
            </w:r>
          </w:p>
        </w:tc>
        <w:tc>
          <w:tcPr>
            <w:tcW w:w="373" w:type="dxa"/>
            <w:shd w:val="clear" w:color="auto" w:fill="auto"/>
          </w:tcPr>
          <w:p w14:paraId="487A7FB1" w14:textId="77777777" w:rsidR="00130064" w:rsidRPr="009A507D" w:rsidRDefault="00130064" w:rsidP="00130064">
            <w:pPr>
              <w:pStyle w:val="GlossEng"/>
            </w:pPr>
            <w:r w:rsidRPr="009A507D">
              <w:t>to</w:t>
            </w:r>
          </w:p>
        </w:tc>
        <w:tc>
          <w:tcPr>
            <w:tcW w:w="929" w:type="dxa"/>
            <w:shd w:val="clear" w:color="auto" w:fill="auto"/>
          </w:tcPr>
          <w:p w14:paraId="1E817CD9" w14:textId="77777777" w:rsidR="00130064" w:rsidRPr="009A507D" w:rsidRDefault="00130064" w:rsidP="00130064">
            <w:pPr>
              <w:pStyle w:val="GlossEng"/>
            </w:pPr>
            <w:r w:rsidRPr="009A507D">
              <w:t>village</w:t>
            </w:r>
          </w:p>
        </w:tc>
        <w:tc>
          <w:tcPr>
            <w:tcW w:w="573" w:type="dxa"/>
            <w:shd w:val="clear" w:color="auto" w:fill="auto"/>
          </w:tcPr>
          <w:p w14:paraId="689F589C" w14:textId="77777777" w:rsidR="00130064" w:rsidRPr="009A507D" w:rsidRDefault="00130064" w:rsidP="00130064">
            <w:pPr>
              <w:pStyle w:val="GlossEng"/>
            </w:pPr>
            <w:r w:rsidRPr="009A507D">
              <w:t>with</w:t>
            </w:r>
          </w:p>
        </w:tc>
        <w:tc>
          <w:tcPr>
            <w:tcW w:w="718" w:type="dxa"/>
            <w:shd w:val="clear" w:color="auto" w:fill="auto"/>
          </w:tcPr>
          <w:p w14:paraId="44175953" w14:textId="77777777" w:rsidR="00130064" w:rsidRPr="009A507D" w:rsidRDefault="00130064" w:rsidP="00130064">
            <w:pPr>
              <w:pStyle w:val="GlossEng"/>
            </w:pPr>
            <w:r w:rsidRPr="009A507D">
              <w:t>who</w:t>
            </w:r>
          </w:p>
        </w:tc>
      </w:tr>
    </w:tbl>
    <w:p w14:paraId="4D8D3018" w14:textId="1BF32FCB" w:rsidR="00130064" w:rsidRPr="00AC1E9C" w:rsidRDefault="00130064" w:rsidP="00130064">
      <w:pPr>
        <w:pStyle w:val="FreeTranslEng"/>
      </w:pPr>
      <w:r>
        <w:t xml:space="preserve">[Talking to her young son:] </w:t>
      </w:r>
      <w:r w:rsidR="00B7093A">
        <w:t>‘</w:t>
      </w:r>
      <w:r>
        <w:t xml:space="preserve">[do you want to leave today?,] where to?, to the village?, with </w:t>
      </w:r>
      <w:r w:rsidRPr="00E305B4">
        <w:rPr>
          <w:rStyle w:val="ChBlueBold"/>
        </w:rPr>
        <w:t>whom</w:t>
      </w:r>
      <w:r>
        <w:t>?</w:t>
      </w:r>
      <w:r w:rsidR="00B7093A">
        <w:t>’</w:t>
      </w:r>
      <w:r>
        <w:t xml:space="preserve"> </w:t>
      </w:r>
      <w:r w:rsidRPr="00AC1E9C">
        <w:rPr>
          <w:rStyle w:val="ExampleSource"/>
        </w:rPr>
        <w:t>[080917-003a-CvEx.0048-0044]</w:t>
      </w:r>
    </w:p>
    <w:tbl>
      <w:tblPr>
        <w:tblW w:w="6335" w:type="dxa"/>
        <w:tblCellMar>
          <w:left w:w="42" w:type="dxa"/>
          <w:right w:w="42" w:type="dxa"/>
        </w:tblCellMar>
        <w:tblLook w:val="01E0" w:firstRow="1" w:lastRow="1" w:firstColumn="1" w:lastColumn="1" w:noHBand="0" w:noVBand="0"/>
      </w:tblPr>
      <w:tblGrid>
        <w:gridCol w:w="709"/>
        <w:gridCol w:w="768"/>
        <w:gridCol w:w="868"/>
        <w:gridCol w:w="728"/>
        <w:gridCol w:w="1317"/>
        <w:gridCol w:w="1016"/>
        <w:gridCol w:w="279"/>
        <w:gridCol w:w="650"/>
      </w:tblGrid>
      <w:tr w:rsidR="00AC23C4" w:rsidRPr="005D0663" w14:paraId="55D6B3B4" w14:textId="77777777" w:rsidTr="00840471">
        <w:tc>
          <w:tcPr>
            <w:tcW w:w="709" w:type="dxa"/>
            <w:shd w:val="clear" w:color="auto" w:fill="auto"/>
          </w:tcPr>
          <w:p w14:paraId="3C7AD931" w14:textId="77777777" w:rsidR="00130064" w:rsidRPr="009F708D" w:rsidRDefault="00130064" w:rsidP="00130064">
            <w:pPr>
              <w:pStyle w:val="O0Nwnext"/>
            </w:pPr>
            <w:bookmarkStart w:id="2530" w:name="_Ref356978841"/>
            <w:r w:rsidRPr="00856563">
              <w:t>(</w:t>
            </w:r>
            <w:fldSimple w:instr=" SEQ ( \* ARABIC \s 1 ">
              <w:r w:rsidR="00154D81">
                <w:rPr>
                  <w:noProof/>
                </w:rPr>
                <w:t>239</w:t>
              </w:r>
            </w:fldSimple>
            <w:r w:rsidRPr="00856563">
              <w:t>)</w:t>
            </w:r>
            <w:bookmarkEnd w:id="2530"/>
          </w:p>
        </w:tc>
        <w:tc>
          <w:tcPr>
            <w:tcW w:w="768" w:type="dxa"/>
            <w:shd w:val="clear" w:color="auto" w:fill="auto"/>
          </w:tcPr>
          <w:p w14:paraId="4FEB09C9" w14:textId="77777777" w:rsidR="00130064" w:rsidRPr="004D5127" w:rsidRDefault="00130064" w:rsidP="00130064">
            <w:pPr>
              <w:pStyle w:val="Text"/>
            </w:pPr>
            <w:r w:rsidRPr="004D5127">
              <w:t>bar</w:t>
            </w:r>
            <w:r>
              <w:t>u</w:t>
            </w:r>
          </w:p>
        </w:tc>
        <w:tc>
          <w:tcPr>
            <w:tcW w:w="868" w:type="dxa"/>
            <w:shd w:val="clear" w:color="auto" w:fill="auto"/>
          </w:tcPr>
          <w:p w14:paraId="06E34DD2" w14:textId="77777777" w:rsidR="00130064" w:rsidRPr="004D5127" w:rsidRDefault="00130064" w:rsidP="00130064">
            <w:pPr>
              <w:pStyle w:val="Text"/>
            </w:pPr>
            <w:r w:rsidRPr="004D5127">
              <w:t>nanti</w:t>
            </w:r>
          </w:p>
        </w:tc>
        <w:tc>
          <w:tcPr>
            <w:tcW w:w="728" w:type="dxa"/>
            <w:shd w:val="clear" w:color="auto" w:fill="auto"/>
          </w:tcPr>
          <w:p w14:paraId="592D370C" w14:textId="77777777" w:rsidR="00130064" w:rsidRPr="004D5127" w:rsidRDefault="00130064" w:rsidP="00130064">
            <w:pPr>
              <w:pStyle w:val="Text"/>
            </w:pPr>
            <w:r w:rsidRPr="004D5127">
              <w:t>minggu</w:t>
            </w:r>
          </w:p>
        </w:tc>
        <w:tc>
          <w:tcPr>
            <w:tcW w:w="1317" w:type="dxa"/>
            <w:shd w:val="clear" w:color="auto" w:fill="auto"/>
          </w:tcPr>
          <w:p w14:paraId="36A5A552" w14:textId="77777777" w:rsidR="00130064" w:rsidRPr="004D5127" w:rsidRDefault="00130064" w:rsidP="00130064">
            <w:pPr>
              <w:pStyle w:val="Text"/>
            </w:pPr>
            <w:r w:rsidRPr="004D5127">
              <w:t>keduanya</w:t>
            </w:r>
          </w:p>
        </w:tc>
        <w:tc>
          <w:tcPr>
            <w:tcW w:w="1016" w:type="dxa"/>
            <w:shd w:val="clear" w:color="auto" w:fill="auto"/>
          </w:tcPr>
          <w:p w14:paraId="0BC40C17" w14:textId="77777777" w:rsidR="00130064" w:rsidRPr="004D5127" w:rsidRDefault="00130064" w:rsidP="00130064">
            <w:pPr>
              <w:pStyle w:val="Text"/>
            </w:pPr>
            <w:r w:rsidRPr="004D5127">
              <w:t>sembayan</w:t>
            </w:r>
            <w:r>
              <w:t>g</w:t>
            </w:r>
          </w:p>
        </w:tc>
        <w:tc>
          <w:tcPr>
            <w:tcW w:w="279" w:type="dxa"/>
            <w:shd w:val="clear" w:color="auto" w:fill="auto"/>
          </w:tcPr>
          <w:p w14:paraId="7B1084E6" w14:textId="77777777" w:rsidR="00130064" w:rsidRPr="004D5127" w:rsidRDefault="00130064" w:rsidP="00130064">
            <w:pPr>
              <w:pStyle w:val="Text"/>
            </w:pPr>
            <w:r w:rsidRPr="004D5127">
              <w:t>di</w:t>
            </w:r>
          </w:p>
        </w:tc>
        <w:tc>
          <w:tcPr>
            <w:tcW w:w="650" w:type="dxa"/>
            <w:shd w:val="clear" w:color="auto" w:fill="auto"/>
          </w:tcPr>
          <w:p w14:paraId="43C774C0" w14:textId="77777777" w:rsidR="00130064" w:rsidRPr="004D5127" w:rsidRDefault="00130064" w:rsidP="00130064">
            <w:pPr>
              <w:pStyle w:val="Text"/>
            </w:pPr>
            <w:r w:rsidRPr="004C1BD6">
              <w:rPr>
                <w:rStyle w:val="ChBlueBold"/>
              </w:rPr>
              <w:t>siapa</w:t>
            </w:r>
            <w:r w:rsidRPr="00D67B90">
              <w:t>?</w:t>
            </w:r>
          </w:p>
        </w:tc>
      </w:tr>
      <w:tr w:rsidR="00AC23C4" w:rsidRPr="00AC23C4" w14:paraId="21D528B2" w14:textId="77777777" w:rsidTr="00840471">
        <w:tc>
          <w:tcPr>
            <w:tcW w:w="709" w:type="dxa"/>
            <w:shd w:val="clear" w:color="auto" w:fill="auto"/>
          </w:tcPr>
          <w:p w14:paraId="28B8E4F2" w14:textId="77777777" w:rsidR="00130064" w:rsidRPr="004D5127" w:rsidRDefault="00130064" w:rsidP="00130064">
            <w:pPr>
              <w:pStyle w:val="GlossEng"/>
            </w:pPr>
          </w:p>
        </w:tc>
        <w:tc>
          <w:tcPr>
            <w:tcW w:w="768" w:type="dxa"/>
            <w:shd w:val="clear" w:color="auto" w:fill="auto"/>
          </w:tcPr>
          <w:p w14:paraId="5833E89C" w14:textId="77777777" w:rsidR="00130064" w:rsidRPr="004D5127" w:rsidRDefault="00814B5A" w:rsidP="00130064">
            <w:pPr>
              <w:pStyle w:val="GlossEng"/>
            </w:pPr>
            <w:r>
              <w:t>and.</w:t>
            </w:r>
            <w:r w:rsidR="00130064" w:rsidRPr="004D5127">
              <w:t>then</w:t>
            </w:r>
          </w:p>
        </w:tc>
        <w:tc>
          <w:tcPr>
            <w:tcW w:w="868" w:type="dxa"/>
            <w:shd w:val="clear" w:color="auto" w:fill="auto"/>
          </w:tcPr>
          <w:p w14:paraId="5A6F9A90" w14:textId="44C060A9" w:rsidR="00130064" w:rsidRPr="004D5127" w:rsidRDefault="00840471" w:rsidP="00130064">
            <w:pPr>
              <w:pStyle w:val="GlossEng"/>
            </w:pPr>
            <w:r>
              <w:t>very.soon</w:t>
            </w:r>
          </w:p>
        </w:tc>
        <w:tc>
          <w:tcPr>
            <w:tcW w:w="728" w:type="dxa"/>
            <w:shd w:val="clear" w:color="auto" w:fill="auto"/>
          </w:tcPr>
          <w:p w14:paraId="068963C0" w14:textId="77777777" w:rsidR="00130064" w:rsidRPr="004D5127" w:rsidRDefault="00130064" w:rsidP="00130064">
            <w:pPr>
              <w:pStyle w:val="GlossEng"/>
            </w:pPr>
            <w:r w:rsidRPr="004D5127">
              <w:t>week</w:t>
            </w:r>
          </w:p>
        </w:tc>
        <w:tc>
          <w:tcPr>
            <w:tcW w:w="1317" w:type="dxa"/>
            <w:shd w:val="clear" w:color="auto" w:fill="auto"/>
          </w:tcPr>
          <w:p w14:paraId="5FC483A1" w14:textId="77777777" w:rsidR="00130064" w:rsidRPr="004D5127" w:rsidRDefault="00130064" w:rsidP="00130064">
            <w:pPr>
              <w:pStyle w:val="GlossEng"/>
            </w:pPr>
            <w:r>
              <w:t>second:</w:t>
            </w:r>
            <w:r w:rsidRPr="0099608C">
              <w:rPr>
                <w:rStyle w:val="ChSmallCaps"/>
              </w:rPr>
              <w:t>3poss</w:t>
            </w:r>
            <w:r w:rsidR="00101147">
              <w:rPr>
                <w:rStyle w:val="ChSmallCaps"/>
              </w:rPr>
              <w:t>r</w:t>
            </w:r>
          </w:p>
        </w:tc>
        <w:tc>
          <w:tcPr>
            <w:tcW w:w="1016" w:type="dxa"/>
            <w:shd w:val="clear" w:color="auto" w:fill="auto"/>
          </w:tcPr>
          <w:p w14:paraId="10FAB140" w14:textId="77777777" w:rsidR="00130064" w:rsidRPr="004D5127" w:rsidRDefault="00130064" w:rsidP="00130064">
            <w:pPr>
              <w:pStyle w:val="GlossEng"/>
            </w:pPr>
            <w:r w:rsidRPr="004D5127">
              <w:t>worship</w:t>
            </w:r>
          </w:p>
        </w:tc>
        <w:tc>
          <w:tcPr>
            <w:tcW w:w="279" w:type="dxa"/>
            <w:shd w:val="clear" w:color="auto" w:fill="auto"/>
          </w:tcPr>
          <w:p w14:paraId="7C6E9E17" w14:textId="77777777" w:rsidR="00130064" w:rsidRPr="004D5127" w:rsidRDefault="00130064" w:rsidP="00130064">
            <w:pPr>
              <w:pStyle w:val="GlossEng"/>
            </w:pPr>
            <w:r w:rsidRPr="004D5127">
              <w:t>at</w:t>
            </w:r>
          </w:p>
        </w:tc>
        <w:tc>
          <w:tcPr>
            <w:tcW w:w="650" w:type="dxa"/>
            <w:shd w:val="clear" w:color="auto" w:fill="auto"/>
          </w:tcPr>
          <w:p w14:paraId="3AB3E140" w14:textId="77777777" w:rsidR="00130064" w:rsidRPr="004D5127" w:rsidRDefault="00130064" w:rsidP="00130064">
            <w:pPr>
              <w:pStyle w:val="GlossEng"/>
            </w:pPr>
            <w:r w:rsidRPr="004D5127">
              <w:t>who</w:t>
            </w:r>
          </w:p>
        </w:tc>
      </w:tr>
    </w:tbl>
    <w:p w14:paraId="09870358" w14:textId="41222FBC" w:rsidR="00130064" w:rsidRDefault="00B7093A" w:rsidP="00130064">
      <w:pPr>
        <w:pStyle w:val="FreeTranslEng"/>
      </w:pPr>
      <w:r>
        <w:t>‘</w:t>
      </w:r>
      <w:r w:rsidR="00130064">
        <w:t>then later in the second week (of this month), (we</w:t>
      </w:r>
      <w:r>
        <w:t>’</w:t>
      </w:r>
      <w:r w:rsidR="00130064">
        <w:t xml:space="preserve">ll) worship at </w:t>
      </w:r>
      <w:r w:rsidR="00130064" w:rsidRPr="004C1BD6">
        <w:rPr>
          <w:rStyle w:val="ChBlueBold"/>
        </w:rPr>
        <w:t>whose</w:t>
      </w:r>
      <w:r w:rsidR="00130064">
        <w:t xml:space="preserve"> (place)?</w:t>
      </w:r>
      <w:r>
        <w:t>’</w:t>
      </w:r>
      <w:r w:rsidR="00130064">
        <w:t xml:space="preserve"> (Lit. </w:t>
      </w:r>
      <w:r>
        <w:t>‘</w:t>
      </w:r>
      <w:r w:rsidR="00130064">
        <w:t xml:space="preserve">at </w:t>
      </w:r>
      <w:r w:rsidR="00130064" w:rsidRPr="004C4BE4">
        <w:rPr>
          <w:rStyle w:val="ChBlueBold"/>
        </w:rPr>
        <w:t>who</w:t>
      </w:r>
      <w:r>
        <w:t>’</w:t>
      </w:r>
      <w:r w:rsidR="00130064">
        <w:t xml:space="preserve">) </w:t>
      </w:r>
      <w:r w:rsidR="00130064" w:rsidRPr="004C1BD6">
        <w:rPr>
          <w:rStyle w:val="ExampleSource"/>
        </w:rPr>
        <w:t>[081011-005-Cv.0037]</w:t>
      </w:r>
    </w:p>
    <w:tbl>
      <w:tblPr>
        <w:tblW w:w="3885" w:type="dxa"/>
        <w:tblCellMar>
          <w:left w:w="42" w:type="dxa"/>
          <w:right w:w="42" w:type="dxa"/>
        </w:tblCellMar>
        <w:tblLook w:val="01E0" w:firstRow="1" w:lastRow="1" w:firstColumn="1" w:lastColumn="1" w:noHBand="0" w:noVBand="0"/>
      </w:tblPr>
      <w:tblGrid>
        <w:gridCol w:w="709"/>
        <w:gridCol w:w="629"/>
        <w:gridCol w:w="567"/>
        <w:gridCol w:w="573"/>
        <w:gridCol w:w="573"/>
        <w:gridCol w:w="834"/>
      </w:tblGrid>
      <w:tr w:rsidR="00AC23C4" w:rsidRPr="005D0663" w14:paraId="08DE8773" w14:textId="77777777" w:rsidTr="00AC23C4">
        <w:tc>
          <w:tcPr>
            <w:tcW w:w="709" w:type="dxa"/>
            <w:shd w:val="clear" w:color="auto" w:fill="auto"/>
          </w:tcPr>
          <w:p w14:paraId="1B97EFCF" w14:textId="77777777" w:rsidR="00130064" w:rsidRPr="009F708D" w:rsidRDefault="00130064" w:rsidP="00130064">
            <w:pPr>
              <w:pStyle w:val="O0Nwnext"/>
            </w:pPr>
            <w:bookmarkStart w:id="2531" w:name="_Ref356912640"/>
            <w:r w:rsidRPr="00856563">
              <w:t>(</w:t>
            </w:r>
            <w:fldSimple w:instr=" SEQ ( \* ARABIC \s 1 ">
              <w:r w:rsidR="00154D81">
                <w:rPr>
                  <w:noProof/>
                </w:rPr>
                <w:t>240</w:t>
              </w:r>
            </w:fldSimple>
            <w:r w:rsidRPr="00856563">
              <w:t>)</w:t>
            </w:r>
            <w:bookmarkEnd w:id="2531"/>
          </w:p>
        </w:tc>
        <w:tc>
          <w:tcPr>
            <w:tcW w:w="629" w:type="dxa"/>
            <w:shd w:val="clear" w:color="auto" w:fill="auto"/>
          </w:tcPr>
          <w:p w14:paraId="2ED78B74" w14:textId="77777777" w:rsidR="00130064" w:rsidRPr="0014166D" w:rsidRDefault="00130064" w:rsidP="00130064">
            <w:pPr>
              <w:pStyle w:val="Text"/>
              <w:rPr>
                <w:rStyle w:val="ChBlueBold"/>
              </w:rPr>
            </w:pPr>
            <w:r w:rsidRPr="0014166D">
              <w:rPr>
                <w:rStyle w:val="ChBlueBold"/>
              </w:rPr>
              <w:t>siapa</w:t>
            </w:r>
          </w:p>
        </w:tc>
        <w:tc>
          <w:tcPr>
            <w:tcW w:w="567" w:type="dxa"/>
            <w:shd w:val="clear" w:color="auto" w:fill="auto"/>
          </w:tcPr>
          <w:p w14:paraId="1E0D9DE9" w14:textId="77777777" w:rsidR="00130064" w:rsidRPr="0014166D" w:rsidRDefault="00130064" w:rsidP="00130064">
            <w:pPr>
              <w:pStyle w:val="Text"/>
            </w:pPr>
            <w:r w:rsidRPr="0014166D">
              <w:rPr>
                <w:rStyle w:val="ChBlueBold"/>
              </w:rPr>
              <w:t>pu</w:t>
            </w:r>
          </w:p>
        </w:tc>
        <w:tc>
          <w:tcPr>
            <w:tcW w:w="573" w:type="dxa"/>
            <w:shd w:val="clear" w:color="auto" w:fill="auto"/>
          </w:tcPr>
          <w:p w14:paraId="0B6FB30A" w14:textId="77777777" w:rsidR="00130064" w:rsidRPr="0014166D" w:rsidRDefault="00130064" w:rsidP="00130064">
            <w:pPr>
              <w:pStyle w:val="Text"/>
            </w:pPr>
            <w:r w:rsidRPr="0014166D">
              <w:t>mata</w:t>
            </w:r>
          </w:p>
        </w:tc>
        <w:tc>
          <w:tcPr>
            <w:tcW w:w="573" w:type="dxa"/>
            <w:shd w:val="clear" w:color="auto" w:fill="auto"/>
          </w:tcPr>
          <w:p w14:paraId="57342D5F" w14:textId="77777777" w:rsidR="00130064" w:rsidRPr="0014166D" w:rsidRDefault="00130064" w:rsidP="00130064">
            <w:pPr>
              <w:pStyle w:val="Text"/>
            </w:pPr>
            <w:r>
              <w:t>yang</w:t>
            </w:r>
          </w:p>
        </w:tc>
        <w:tc>
          <w:tcPr>
            <w:tcW w:w="834" w:type="dxa"/>
            <w:shd w:val="clear" w:color="auto" w:fill="auto"/>
          </w:tcPr>
          <w:p w14:paraId="07BD6BD5" w14:textId="77777777" w:rsidR="00130064" w:rsidRPr="0014166D" w:rsidRDefault="00130064" w:rsidP="00130064">
            <w:pPr>
              <w:pStyle w:val="Text"/>
            </w:pPr>
            <w:r w:rsidRPr="0014166D">
              <w:t>buta</w:t>
            </w:r>
            <w:r>
              <w:t>?</w:t>
            </w:r>
          </w:p>
        </w:tc>
      </w:tr>
      <w:tr w:rsidR="00AC23C4" w:rsidRPr="00AC23C4" w14:paraId="33A3F56B" w14:textId="77777777" w:rsidTr="00AC23C4">
        <w:tc>
          <w:tcPr>
            <w:tcW w:w="709" w:type="dxa"/>
            <w:shd w:val="clear" w:color="auto" w:fill="auto"/>
          </w:tcPr>
          <w:p w14:paraId="5BFEFBAD" w14:textId="77777777" w:rsidR="00130064" w:rsidRPr="0014166D" w:rsidRDefault="00130064" w:rsidP="00130064">
            <w:pPr>
              <w:pStyle w:val="GlossEng"/>
            </w:pPr>
          </w:p>
        </w:tc>
        <w:tc>
          <w:tcPr>
            <w:tcW w:w="629" w:type="dxa"/>
            <w:shd w:val="clear" w:color="auto" w:fill="auto"/>
          </w:tcPr>
          <w:p w14:paraId="6009FED4" w14:textId="77777777" w:rsidR="00130064" w:rsidRPr="0014166D" w:rsidRDefault="00130064" w:rsidP="00130064">
            <w:pPr>
              <w:pStyle w:val="GlossEng"/>
            </w:pPr>
            <w:r w:rsidRPr="0014166D">
              <w:t>who</w:t>
            </w:r>
          </w:p>
        </w:tc>
        <w:tc>
          <w:tcPr>
            <w:tcW w:w="567" w:type="dxa"/>
            <w:shd w:val="clear" w:color="auto" w:fill="auto"/>
          </w:tcPr>
          <w:p w14:paraId="7A81E2D4" w14:textId="77777777" w:rsidR="00130064" w:rsidRPr="0099608C" w:rsidRDefault="00130064" w:rsidP="00130064">
            <w:pPr>
              <w:pStyle w:val="GlossEng"/>
              <w:rPr>
                <w:rStyle w:val="ChSmallCaps"/>
              </w:rPr>
            </w:pPr>
            <w:r w:rsidRPr="0099608C">
              <w:rPr>
                <w:rStyle w:val="ChSmallCaps"/>
              </w:rPr>
              <w:t>poss</w:t>
            </w:r>
          </w:p>
        </w:tc>
        <w:tc>
          <w:tcPr>
            <w:tcW w:w="573" w:type="dxa"/>
            <w:shd w:val="clear" w:color="auto" w:fill="auto"/>
          </w:tcPr>
          <w:p w14:paraId="63E7DAB8" w14:textId="77777777" w:rsidR="00130064" w:rsidRPr="0014166D" w:rsidRDefault="00130064" w:rsidP="00130064">
            <w:pPr>
              <w:pStyle w:val="GlossEng"/>
            </w:pPr>
            <w:r w:rsidRPr="0014166D">
              <w:t>eye</w:t>
            </w:r>
          </w:p>
        </w:tc>
        <w:tc>
          <w:tcPr>
            <w:tcW w:w="573" w:type="dxa"/>
            <w:shd w:val="clear" w:color="auto" w:fill="auto"/>
          </w:tcPr>
          <w:p w14:paraId="50BEC0D9" w14:textId="77777777" w:rsidR="00130064" w:rsidRPr="0099608C" w:rsidRDefault="00130064" w:rsidP="00130064">
            <w:pPr>
              <w:pStyle w:val="GlossEng"/>
              <w:rPr>
                <w:rStyle w:val="ChSmallCaps"/>
              </w:rPr>
            </w:pPr>
            <w:r w:rsidRPr="0099608C">
              <w:rPr>
                <w:rStyle w:val="ChSmallCaps"/>
              </w:rPr>
              <w:t>rel</w:t>
            </w:r>
          </w:p>
        </w:tc>
        <w:tc>
          <w:tcPr>
            <w:tcW w:w="834" w:type="dxa"/>
            <w:shd w:val="clear" w:color="auto" w:fill="auto"/>
          </w:tcPr>
          <w:p w14:paraId="40F93646" w14:textId="77777777" w:rsidR="00130064" w:rsidRPr="0014166D" w:rsidRDefault="00130064" w:rsidP="00130064">
            <w:pPr>
              <w:pStyle w:val="GlossEng"/>
            </w:pPr>
            <w:r>
              <w:t>be.</w:t>
            </w:r>
            <w:r w:rsidRPr="0014166D">
              <w:t>blind</w:t>
            </w:r>
          </w:p>
        </w:tc>
      </w:tr>
    </w:tbl>
    <w:p w14:paraId="340AE97B" w14:textId="506D57C1" w:rsidR="00130064" w:rsidRDefault="00B7093A" w:rsidP="00130064">
      <w:pPr>
        <w:pStyle w:val="FreeTranslEng"/>
      </w:pPr>
      <w:r>
        <w:t>‘</w:t>
      </w:r>
      <w:r w:rsidR="00130064" w:rsidRPr="00C77317">
        <w:rPr>
          <w:rStyle w:val="ChBlueBold"/>
        </w:rPr>
        <w:t>whose</w:t>
      </w:r>
      <w:r w:rsidR="00130064">
        <w:t xml:space="preserve"> eyes are blind?</w:t>
      </w:r>
      <w:r>
        <w:t>’</w:t>
      </w:r>
      <w:r w:rsidR="00130064">
        <w:t xml:space="preserve"> </w:t>
      </w:r>
      <w:r w:rsidR="00130064" w:rsidRPr="00C77317">
        <w:rPr>
          <w:rStyle w:val="ExampleSource"/>
        </w:rPr>
        <w:t>[080922-001a-CvPh.0142]</w:t>
      </w:r>
    </w:p>
    <w:p w14:paraId="21ABE4D5" w14:textId="4A182D25" w:rsidR="00130064" w:rsidRDefault="00130064" w:rsidP="00E6316C">
      <w:pPr>
        <w:pStyle w:val="Body0005after"/>
      </w:pPr>
      <w:r w:rsidRPr="00010E89">
        <w:t xml:space="preserve">As a nominal modifier, </w:t>
      </w:r>
      <w:r w:rsidRPr="00010E89">
        <w:rPr>
          <w:rStyle w:val="ChItalBold"/>
        </w:rPr>
        <w:t>siapa</w:t>
      </w:r>
      <w:r w:rsidRPr="00010E89">
        <w:t xml:space="preserve"> </w:t>
      </w:r>
      <w:r w:rsidR="00B7093A">
        <w:t>‘</w:t>
      </w:r>
      <w:r w:rsidRPr="00010E89">
        <w:t>who</w:t>
      </w:r>
      <w:r w:rsidR="00B7093A">
        <w:t>’</w:t>
      </w:r>
      <w:r w:rsidRPr="00010E89">
        <w:t xml:space="preserve"> takes the position of </w:t>
      </w:r>
      <w:r>
        <w:t xml:space="preserve">a </w:t>
      </w:r>
      <w:r w:rsidRPr="00010E89">
        <w:t>modifying noun which it replaces</w:t>
      </w:r>
      <w:r>
        <w:t xml:space="preserve">. This illustrated with the interrogative clauses </w:t>
      </w:r>
      <w:r w:rsidRPr="00010E89">
        <w:fldChar w:fldCharType="begin"/>
      </w:r>
      <w:r w:rsidRPr="00010E89">
        <w:instrText xml:space="preserve"> REF _Ref356911726 \h  \* MERGEFORMAT </w:instrText>
      </w:r>
      <w:r w:rsidRPr="00010E89">
        <w:fldChar w:fldCharType="separate"/>
      </w:r>
      <w:r w:rsidR="00154D81" w:rsidRPr="00856563">
        <w:t>(</w:t>
      </w:r>
      <w:r w:rsidR="00154D81">
        <w:t>241</w:t>
      </w:r>
      <w:r w:rsidR="00154D81" w:rsidRPr="00856563">
        <w:t>)</w:t>
      </w:r>
      <w:r w:rsidRPr="00010E89">
        <w:fldChar w:fldCharType="end"/>
      </w:r>
      <w:r>
        <w:t xml:space="preserve"> and </w:t>
      </w:r>
      <w:r>
        <w:fldChar w:fldCharType="begin"/>
      </w:r>
      <w:r>
        <w:instrText xml:space="preserve"> REF _Ref361827990 \h </w:instrText>
      </w:r>
      <w:r>
        <w:fldChar w:fldCharType="separate"/>
      </w:r>
      <w:r w:rsidR="00154D81" w:rsidRPr="00856563">
        <w:t>(</w:t>
      </w:r>
      <w:r w:rsidR="00154D81">
        <w:rPr>
          <w:noProof/>
        </w:rPr>
        <w:t>242</w:t>
      </w:r>
      <w:r w:rsidR="00154D81" w:rsidRPr="00856563">
        <w:t>)</w:t>
      </w:r>
      <w:r>
        <w:fldChar w:fldCharType="end"/>
      </w:r>
      <w:r>
        <w:t>.</w:t>
      </w:r>
    </w:p>
    <w:p w14:paraId="5A768E5A" w14:textId="3BF4D77D" w:rsidR="00130064" w:rsidRDefault="00130064" w:rsidP="00130064">
      <w:pPr>
        <w:pStyle w:val="ExampleTitle"/>
      </w:pPr>
      <w:r>
        <w:t xml:space="preserve">Adnominal uses of </w:t>
      </w:r>
      <w:r>
        <w:rPr>
          <w:rStyle w:val="ChItalBold"/>
        </w:rPr>
        <w:t>siapa</w:t>
      </w:r>
      <w:r>
        <w:t xml:space="preserve"> </w:t>
      </w:r>
      <w:r w:rsidR="00B7093A">
        <w:t>‘</w:t>
      </w:r>
      <w:r>
        <w:t>who</w:t>
      </w:r>
      <w:r w:rsidR="00B7093A">
        <w:t>’</w:t>
      </w:r>
    </w:p>
    <w:tbl>
      <w:tblPr>
        <w:tblW w:w="5781" w:type="dxa"/>
        <w:tblCellMar>
          <w:left w:w="42" w:type="dxa"/>
          <w:right w:w="42" w:type="dxa"/>
        </w:tblCellMar>
        <w:tblLook w:val="01E0" w:firstRow="1" w:lastRow="1" w:firstColumn="1" w:lastColumn="1" w:noHBand="0" w:noVBand="0"/>
      </w:tblPr>
      <w:tblGrid>
        <w:gridCol w:w="709"/>
        <w:gridCol w:w="1240"/>
        <w:gridCol w:w="696"/>
        <w:gridCol w:w="696"/>
        <w:gridCol w:w="489"/>
        <w:gridCol w:w="806"/>
        <w:gridCol w:w="1145"/>
      </w:tblGrid>
      <w:tr w:rsidR="00AC23C4" w:rsidRPr="005D0663" w14:paraId="1208A1DA" w14:textId="77777777" w:rsidTr="00AC23C4">
        <w:tc>
          <w:tcPr>
            <w:tcW w:w="709" w:type="dxa"/>
            <w:shd w:val="clear" w:color="auto" w:fill="auto"/>
          </w:tcPr>
          <w:p w14:paraId="113FFDC5" w14:textId="77777777" w:rsidR="00130064" w:rsidRPr="009F708D" w:rsidRDefault="00130064" w:rsidP="00130064">
            <w:pPr>
              <w:pStyle w:val="O0Nwnext"/>
            </w:pPr>
            <w:bookmarkStart w:id="2532" w:name="_Ref356911726"/>
            <w:r w:rsidRPr="00856563">
              <w:t>(</w:t>
            </w:r>
            <w:fldSimple w:instr=" SEQ ( \* ARABIC \s 1 ">
              <w:r w:rsidR="00154D81">
                <w:rPr>
                  <w:noProof/>
                </w:rPr>
                <w:t>241</w:t>
              </w:r>
            </w:fldSimple>
            <w:r w:rsidRPr="00856563">
              <w:t>)</w:t>
            </w:r>
            <w:bookmarkEnd w:id="2532"/>
          </w:p>
        </w:tc>
        <w:tc>
          <w:tcPr>
            <w:tcW w:w="1240" w:type="dxa"/>
            <w:shd w:val="clear" w:color="auto" w:fill="auto"/>
          </w:tcPr>
          <w:p w14:paraId="5EF737B2" w14:textId="77777777" w:rsidR="00130064" w:rsidRPr="00A444E1" w:rsidRDefault="00130064" w:rsidP="00130064">
            <w:pPr>
              <w:pStyle w:val="Text"/>
            </w:pPr>
            <w:r>
              <w:t>[</w:t>
            </w:r>
            <w:r w:rsidR="00305A45">
              <w:rPr>
                <w:rStyle w:val="ChBlueBold"/>
              </w:rPr>
              <w:t>p</w:t>
            </w:r>
            <w:r w:rsidRPr="00B51B62">
              <w:rPr>
                <w:rStyle w:val="ChBlueBold"/>
              </w:rPr>
              <w:t>rempuan</w:t>
            </w:r>
            <w:r w:rsidR="00305A45">
              <w:rPr>
                <w:rStyle w:val="ChBlueBold"/>
              </w:rPr>
              <w:t>g</w:t>
            </w:r>
          </w:p>
        </w:tc>
        <w:tc>
          <w:tcPr>
            <w:tcW w:w="696" w:type="dxa"/>
            <w:shd w:val="clear" w:color="auto" w:fill="auto"/>
          </w:tcPr>
          <w:p w14:paraId="4D208C4B" w14:textId="77777777" w:rsidR="00130064" w:rsidRPr="00A444E1" w:rsidRDefault="00130064" w:rsidP="00130064">
            <w:pPr>
              <w:pStyle w:val="Text"/>
            </w:pPr>
            <w:r w:rsidRPr="00B51B62">
              <w:rPr>
                <w:rStyle w:val="ChBlueBold"/>
              </w:rPr>
              <w:t>siapa</w:t>
            </w:r>
            <w:r>
              <w:t>]</w:t>
            </w:r>
          </w:p>
        </w:tc>
        <w:tc>
          <w:tcPr>
            <w:tcW w:w="696" w:type="dxa"/>
            <w:shd w:val="clear" w:color="auto" w:fill="auto"/>
          </w:tcPr>
          <w:p w14:paraId="74B2F0E9" w14:textId="77777777" w:rsidR="00130064" w:rsidRPr="00A444E1" w:rsidRDefault="00130064" w:rsidP="00130064">
            <w:pPr>
              <w:pStyle w:val="Text"/>
            </w:pPr>
            <w:r w:rsidRPr="00A444E1">
              <w:t>bikin</w:t>
            </w:r>
            <w:r w:rsidR="00305A45">
              <w:t>g</w:t>
            </w:r>
          </w:p>
        </w:tc>
        <w:tc>
          <w:tcPr>
            <w:tcW w:w="489" w:type="dxa"/>
            <w:shd w:val="clear" w:color="auto" w:fill="auto"/>
          </w:tcPr>
          <w:p w14:paraId="0FD1086B" w14:textId="77777777" w:rsidR="00130064" w:rsidRPr="00A444E1" w:rsidRDefault="00130064" w:rsidP="00130064">
            <w:pPr>
              <w:pStyle w:val="Text"/>
            </w:pPr>
            <w:r w:rsidRPr="00A444E1">
              <w:t>sa</w:t>
            </w:r>
          </w:p>
        </w:tc>
        <w:tc>
          <w:tcPr>
            <w:tcW w:w="806" w:type="dxa"/>
            <w:shd w:val="clear" w:color="auto" w:fill="auto"/>
          </w:tcPr>
          <w:p w14:paraId="613CA864" w14:textId="77777777" w:rsidR="00130064" w:rsidRPr="00A444E1" w:rsidRDefault="00130064" w:rsidP="00130064">
            <w:pPr>
              <w:pStyle w:val="Text"/>
            </w:pPr>
            <w:r w:rsidRPr="00A444E1">
              <w:t>jadi</w:t>
            </w:r>
          </w:p>
        </w:tc>
        <w:tc>
          <w:tcPr>
            <w:tcW w:w="1145" w:type="dxa"/>
            <w:shd w:val="clear" w:color="auto" w:fill="auto"/>
          </w:tcPr>
          <w:p w14:paraId="6F14F505" w14:textId="77777777" w:rsidR="00130064" w:rsidRPr="00A444E1" w:rsidRDefault="00130064" w:rsidP="00130064">
            <w:pPr>
              <w:pStyle w:val="Text"/>
            </w:pPr>
            <w:r>
              <w:t>bingung?</w:t>
            </w:r>
          </w:p>
        </w:tc>
      </w:tr>
      <w:tr w:rsidR="00AC23C4" w:rsidRPr="00AC23C4" w14:paraId="29A4C7D1" w14:textId="77777777" w:rsidTr="00AC23C4">
        <w:tc>
          <w:tcPr>
            <w:tcW w:w="709" w:type="dxa"/>
            <w:shd w:val="clear" w:color="auto" w:fill="auto"/>
          </w:tcPr>
          <w:p w14:paraId="7035E45C" w14:textId="77777777" w:rsidR="00130064" w:rsidRPr="00A444E1" w:rsidRDefault="00130064" w:rsidP="00130064">
            <w:pPr>
              <w:pStyle w:val="GlossEng"/>
            </w:pPr>
          </w:p>
        </w:tc>
        <w:tc>
          <w:tcPr>
            <w:tcW w:w="1240" w:type="dxa"/>
            <w:shd w:val="clear" w:color="auto" w:fill="auto"/>
          </w:tcPr>
          <w:p w14:paraId="5E869827" w14:textId="77777777" w:rsidR="00130064" w:rsidRPr="00A444E1" w:rsidRDefault="00130064" w:rsidP="00130064">
            <w:pPr>
              <w:pStyle w:val="GlossEng"/>
            </w:pPr>
            <w:r w:rsidRPr="00A444E1">
              <w:t>woman</w:t>
            </w:r>
          </w:p>
        </w:tc>
        <w:tc>
          <w:tcPr>
            <w:tcW w:w="696" w:type="dxa"/>
            <w:shd w:val="clear" w:color="auto" w:fill="auto"/>
          </w:tcPr>
          <w:p w14:paraId="6C87FE63" w14:textId="77777777" w:rsidR="00130064" w:rsidRPr="00A444E1" w:rsidRDefault="00130064" w:rsidP="00130064">
            <w:pPr>
              <w:pStyle w:val="GlossEng"/>
            </w:pPr>
            <w:r w:rsidRPr="00A444E1">
              <w:t>who</w:t>
            </w:r>
          </w:p>
        </w:tc>
        <w:tc>
          <w:tcPr>
            <w:tcW w:w="696" w:type="dxa"/>
            <w:shd w:val="clear" w:color="auto" w:fill="auto"/>
          </w:tcPr>
          <w:p w14:paraId="3836FD39" w14:textId="77777777" w:rsidR="00130064" w:rsidRPr="00A444E1" w:rsidRDefault="00130064" w:rsidP="00130064">
            <w:pPr>
              <w:pStyle w:val="GlossEng"/>
            </w:pPr>
            <w:r w:rsidRPr="00A444E1">
              <w:t>make</w:t>
            </w:r>
          </w:p>
        </w:tc>
        <w:tc>
          <w:tcPr>
            <w:tcW w:w="489" w:type="dxa"/>
            <w:shd w:val="clear" w:color="auto" w:fill="auto"/>
          </w:tcPr>
          <w:p w14:paraId="309D44DB" w14:textId="77777777" w:rsidR="00130064" w:rsidRPr="0099608C" w:rsidRDefault="00130064" w:rsidP="00130064">
            <w:pPr>
              <w:pStyle w:val="GlossEng"/>
              <w:rPr>
                <w:rStyle w:val="ChSmallCaps"/>
              </w:rPr>
            </w:pPr>
            <w:r w:rsidRPr="0099608C">
              <w:rPr>
                <w:rStyle w:val="ChSmallCaps"/>
              </w:rPr>
              <w:t>1sg</w:t>
            </w:r>
          </w:p>
        </w:tc>
        <w:tc>
          <w:tcPr>
            <w:tcW w:w="806" w:type="dxa"/>
            <w:shd w:val="clear" w:color="auto" w:fill="auto"/>
          </w:tcPr>
          <w:p w14:paraId="1C675489" w14:textId="77777777" w:rsidR="00130064" w:rsidRPr="00A444E1" w:rsidRDefault="00130064" w:rsidP="00130064">
            <w:pPr>
              <w:pStyle w:val="GlossEng"/>
            </w:pPr>
            <w:r w:rsidRPr="00A444E1">
              <w:t>become</w:t>
            </w:r>
          </w:p>
        </w:tc>
        <w:tc>
          <w:tcPr>
            <w:tcW w:w="1145" w:type="dxa"/>
            <w:shd w:val="clear" w:color="auto" w:fill="auto"/>
          </w:tcPr>
          <w:p w14:paraId="4322D07B" w14:textId="77777777" w:rsidR="00130064" w:rsidRPr="00A444E1" w:rsidRDefault="00130064" w:rsidP="00130064">
            <w:pPr>
              <w:pStyle w:val="GlossEng"/>
            </w:pPr>
            <w:r>
              <w:t>be.</w:t>
            </w:r>
            <w:r w:rsidRPr="00A444E1">
              <w:t>confused</w:t>
            </w:r>
          </w:p>
        </w:tc>
      </w:tr>
    </w:tbl>
    <w:p w14:paraId="31925B31" w14:textId="2D0F3A8C" w:rsidR="00130064" w:rsidRDefault="00B7093A" w:rsidP="00130064">
      <w:pPr>
        <w:pStyle w:val="FreeTranslEng"/>
      </w:pPr>
      <w:r>
        <w:t>‘</w:t>
      </w:r>
      <w:r w:rsidR="00130064" w:rsidRPr="00AE7F49">
        <w:rPr>
          <w:rStyle w:val="ChBlueBold"/>
        </w:rPr>
        <w:t>which woman</w:t>
      </w:r>
      <w:r w:rsidR="00130064">
        <w:t xml:space="preserve"> made me become confused?</w:t>
      </w:r>
      <w:r>
        <w:t>’</w:t>
      </w:r>
      <w:r w:rsidR="00130064">
        <w:t xml:space="preserve"> </w:t>
      </w:r>
      <w:r w:rsidR="00130064" w:rsidRPr="00B51B62">
        <w:rPr>
          <w:rStyle w:val="ExampleSource"/>
        </w:rPr>
        <w:t>[080922-004-Cv.0028]</w:t>
      </w:r>
    </w:p>
    <w:tbl>
      <w:tblPr>
        <w:tblW w:w="5426" w:type="dxa"/>
        <w:tblCellMar>
          <w:left w:w="42" w:type="dxa"/>
          <w:right w:w="42" w:type="dxa"/>
        </w:tblCellMar>
        <w:tblLook w:val="01E0" w:firstRow="1" w:lastRow="1" w:firstColumn="1" w:lastColumn="1" w:noHBand="0" w:noVBand="0"/>
      </w:tblPr>
      <w:tblGrid>
        <w:gridCol w:w="709"/>
        <w:gridCol w:w="806"/>
        <w:gridCol w:w="489"/>
        <w:gridCol w:w="668"/>
        <w:gridCol w:w="751"/>
        <w:gridCol w:w="696"/>
        <w:gridCol w:w="573"/>
        <w:gridCol w:w="734"/>
      </w:tblGrid>
      <w:tr w:rsidR="00AC23C4" w:rsidRPr="005D0663" w14:paraId="1E9CC381" w14:textId="77777777" w:rsidTr="00245645">
        <w:tc>
          <w:tcPr>
            <w:tcW w:w="709" w:type="dxa"/>
            <w:shd w:val="clear" w:color="auto" w:fill="auto"/>
          </w:tcPr>
          <w:p w14:paraId="56C13E77" w14:textId="77777777" w:rsidR="00130064" w:rsidRPr="009F708D" w:rsidRDefault="00130064" w:rsidP="00130064">
            <w:pPr>
              <w:pStyle w:val="O0Nwnext"/>
            </w:pPr>
            <w:bookmarkStart w:id="2533" w:name="_Ref361827990"/>
            <w:r w:rsidRPr="00856563">
              <w:t>(</w:t>
            </w:r>
            <w:fldSimple w:instr=" SEQ ( \* ARABIC \s 1 ">
              <w:r w:rsidR="00154D81">
                <w:rPr>
                  <w:noProof/>
                </w:rPr>
                <w:t>242</w:t>
              </w:r>
            </w:fldSimple>
            <w:r w:rsidRPr="00856563">
              <w:t>)</w:t>
            </w:r>
            <w:bookmarkEnd w:id="2533"/>
          </w:p>
        </w:tc>
        <w:tc>
          <w:tcPr>
            <w:tcW w:w="806" w:type="dxa"/>
            <w:shd w:val="clear" w:color="auto" w:fill="auto"/>
          </w:tcPr>
          <w:p w14:paraId="4E864900" w14:textId="77777777" w:rsidR="00130064" w:rsidRPr="008E5341" w:rsidRDefault="00130064" w:rsidP="00130064">
            <w:pPr>
              <w:pStyle w:val="Text"/>
            </w:pPr>
            <w:r>
              <w:t>skarang</w:t>
            </w:r>
          </w:p>
        </w:tc>
        <w:tc>
          <w:tcPr>
            <w:tcW w:w="489" w:type="dxa"/>
            <w:shd w:val="clear" w:color="auto" w:fill="auto"/>
          </w:tcPr>
          <w:p w14:paraId="10AB62D0" w14:textId="77777777" w:rsidR="00130064" w:rsidRPr="008E5341" w:rsidRDefault="00130064" w:rsidP="00130064">
            <w:pPr>
              <w:pStyle w:val="Text"/>
            </w:pPr>
            <w:r>
              <w:t>s</w:t>
            </w:r>
            <w:r w:rsidRPr="008E5341">
              <w:t>a</w:t>
            </w:r>
          </w:p>
        </w:tc>
        <w:tc>
          <w:tcPr>
            <w:tcW w:w="668" w:type="dxa"/>
            <w:shd w:val="clear" w:color="auto" w:fill="auto"/>
          </w:tcPr>
          <w:p w14:paraId="19FA88ED" w14:textId="77777777" w:rsidR="00130064" w:rsidRPr="008E5341" w:rsidRDefault="00130064" w:rsidP="00130064">
            <w:pPr>
              <w:pStyle w:val="Text"/>
            </w:pPr>
            <w:r w:rsidRPr="008E5341">
              <w:t>tanya,</w:t>
            </w:r>
          </w:p>
        </w:tc>
        <w:tc>
          <w:tcPr>
            <w:tcW w:w="751" w:type="dxa"/>
            <w:shd w:val="clear" w:color="auto" w:fill="auto"/>
          </w:tcPr>
          <w:p w14:paraId="3B63AAE3" w14:textId="77777777" w:rsidR="00130064" w:rsidRPr="009D7203" w:rsidRDefault="00130064" w:rsidP="00130064">
            <w:pPr>
              <w:pStyle w:val="Text"/>
            </w:pPr>
            <w:r>
              <w:t>[</w:t>
            </w:r>
            <w:r w:rsidRPr="009D7203">
              <w:rPr>
                <w:rStyle w:val="ChBlueBold"/>
              </w:rPr>
              <w:t>orang</w:t>
            </w:r>
          </w:p>
        </w:tc>
        <w:tc>
          <w:tcPr>
            <w:tcW w:w="696" w:type="dxa"/>
            <w:shd w:val="clear" w:color="auto" w:fill="auto"/>
          </w:tcPr>
          <w:p w14:paraId="799FA88B" w14:textId="77777777" w:rsidR="00130064" w:rsidRPr="009D7203" w:rsidRDefault="00130064" w:rsidP="00130064">
            <w:pPr>
              <w:pStyle w:val="Text"/>
            </w:pPr>
            <w:r w:rsidRPr="009D7203">
              <w:rPr>
                <w:rStyle w:val="ChBlueBold"/>
              </w:rPr>
              <w:t>siapa</w:t>
            </w:r>
            <w:r>
              <w:t>]</w:t>
            </w:r>
          </w:p>
        </w:tc>
        <w:tc>
          <w:tcPr>
            <w:tcW w:w="573" w:type="dxa"/>
            <w:shd w:val="clear" w:color="auto" w:fill="auto"/>
          </w:tcPr>
          <w:p w14:paraId="7D11D3C7" w14:textId="77777777" w:rsidR="00130064" w:rsidRPr="008E5341" w:rsidRDefault="00130064" w:rsidP="00130064">
            <w:pPr>
              <w:pStyle w:val="Text"/>
            </w:pPr>
            <w:r w:rsidRPr="008E5341">
              <w:t>yang</w:t>
            </w:r>
          </w:p>
        </w:tc>
        <w:tc>
          <w:tcPr>
            <w:tcW w:w="734" w:type="dxa"/>
            <w:shd w:val="clear" w:color="auto" w:fill="auto"/>
          </w:tcPr>
          <w:p w14:paraId="2FF68017" w14:textId="77777777" w:rsidR="00130064" w:rsidRPr="008E5341" w:rsidRDefault="00130064" w:rsidP="00130064">
            <w:pPr>
              <w:pStyle w:val="Text"/>
            </w:pPr>
            <w:r w:rsidRPr="008E5341">
              <w:t>benar</w:t>
            </w:r>
            <w:r>
              <w:t>?</w:t>
            </w:r>
          </w:p>
        </w:tc>
      </w:tr>
      <w:tr w:rsidR="00AC23C4" w:rsidRPr="00AC23C4" w14:paraId="09E51171" w14:textId="77777777" w:rsidTr="00245645">
        <w:tc>
          <w:tcPr>
            <w:tcW w:w="709" w:type="dxa"/>
            <w:shd w:val="clear" w:color="auto" w:fill="auto"/>
          </w:tcPr>
          <w:p w14:paraId="7F04FAD6" w14:textId="77777777" w:rsidR="00130064" w:rsidRPr="008E5341" w:rsidRDefault="00130064" w:rsidP="00130064">
            <w:pPr>
              <w:pStyle w:val="GlossEng"/>
            </w:pPr>
          </w:p>
        </w:tc>
        <w:tc>
          <w:tcPr>
            <w:tcW w:w="806" w:type="dxa"/>
            <w:shd w:val="clear" w:color="auto" w:fill="auto"/>
          </w:tcPr>
          <w:p w14:paraId="7D17CED0" w14:textId="5C05AAFF" w:rsidR="00130064" w:rsidRPr="00DB722E" w:rsidRDefault="00245645" w:rsidP="00130064">
            <w:pPr>
              <w:pStyle w:val="GlossEng"/>
            </w:pPr>
            <w:r>
              <w:t>now</w:t>
            </w:r>
          </w:p>
        </w:tc>
        <w:tc>
          <w:tcPr>
            <w:tcW w:w="489" w:type="dxa"/>
            <w:shd w:val="clear" w:color="auto" w:fill="auto"/>
          </w:tcPr>
          <w:p w14:paraId="1565F122" w14:textId="77777777" w:rsidR="00130064" w:rsidRPr="0099608C" w:rsidRDefault="00130064" w:rsidP="00130064">
            <w:pPr>
              <w:pStyle w:val="GlossEng"/>
              <w:rPr>
                <w:rStyle w:val="ChSmallCaps"/>
              </w:rPr>
            </w:pPr>
            <w:r w:rsidRPr="0099608C">
              <w:rPr>
                <w:rStyle w:val="ChSmallCaps"/>
              </w:rPr>
              <w:t>1sg</w:t>
            </w:r>
          </w:p>
        </w:tc>
        <w:tc>
          <w:tcPr>
            <w:tcW w:w="668" w:type="dxa"/>
            <w:shd w:val="clear" w:color="auto" w:fill="auto"/>
          </w:tcPr>
          <w:p w14:paraId="02E06AAA" w14:textId="77777777" w:rsidR="00130064" w:rsidRPr="008E5341" w:rsidRDefault="00130064" w:rsidP="00130064">
            <w:pPr>
              <w:pStyle w:val="GlossEng"/>
            </w:pPr>
            <w:r w:rsidRPr="008E5341">
              <w:t>ask</w:t>
            </w:r>
          </w:p>
        </w:tc>
        <w:tc>
          <w:tcPr>
            <w:tcW w:w="751" w:type="dxa"/>
            <w:shd w:val="clear" w:color="auto" w:fill="auto"/>
          </w:tcPr>
          <w:p w14:paraId="7668AFE8" w14:textId="77777777" w:rsidR="00130064" w:rsidRPr="008E5341" w:rsidRDefault="00130064" w:rsidP="00130064">
            <w:pPr>
              <w:pStyle w:val="GlossEng"/>
            </w:pPr>
            <w:r w:rsidRPr="008E5341">
              <w:t>person</w:t>
            </w:r>
          </w:p>
        </w:tc>
        <w:tc>
          <w:tcPr>
            <w:tcW w:w="696" w:type="dxa"/>
            <w:shd w:val="clear" w:color="auto" w:fill="auto"/>
          </w:tcPr>
          <w:p w14:paraId="2931414F" w14:textId="77777777" w:rsidR="00130064" w:rsidRPr="008E5341" w:rsidRDefault="00130064" w:rsidP="00130064">
            <w:pPr>
              <w:pStyle w:val="GlossEng"/>
            </w:pPr>
            <w:r w:rsidRPr="008E5341">
              <w:t>who</w:t>
            </w:r>
          </w:p>
        </w:tc>
        <w:tc>
          <w:tcPr>
            <w:tcW w:w="573" w:type="dxa"/>
            <w:shd w:val="clear" w:color="auto" w:fill="auto"/>
          </w:tcPr>
          <w:p w14:paraId="61A33F00" w14:textId="77777777" w:rsidR="00130064" w:rsidRPr="0099608C" w:rsidRDefault="00130064" w:rsidP="00130064">
            <w:pPr>
              <w:pStyle w:val="GlossEng"/>
              <w:rPr>
                <w:rStyle w:val="ChSmallCaps"/>
              </w:rPr>
            </w:pPr>
            <w:r w:rsidRPr="0099608C">
              <w:rPr>
                <w:rStyle w:val="ChSmallCaps"/>
              </w:rPr>
              <w:t>rel</w:t>
            </w:r>
          </w:p>
        </w:tc>
        <w:tc>
          <w:tcPr>
            <w:tcW w:w="734" w:type="dxa"/>
            <w:shd w:val="clear" w:color="auto" w:fill="auto"/>
          </w:tcPr>
          <w:p w14:paraId="4EB4D1E5" w14:textId="77777777" w:rsidR="00130064" w:rsidRPr="008E5341" w:rsidRDefault="00F64CD1" w:rsidP="00130064">
            <w:pPr>
              <w:pStyle w:val="GlossEng"/>
            </w:pPr>
            <w:r>
              <w:t>be.</w:t>
            </w:r>
            <w:r w:rsidR="00130064" w:rsidRPr="008E5341">
              <w:t>true</w:t>
            </w:r>
          </w:p>
        </w:tc>
      </w:tr>
    </w:tbl>
    <w:p w14:paraId="33DAC7F6" w14:textId="20A73478" w:rsidR="00130064" w:rsidRDefault="00B7093A" w:rsidP="00130064">
      <w:pPr>
        <w:pStyle w:val="FreeTranslEng"/>
      </w:pPr>
      <w:r>
        <w:t>‘</w:t>
      </w:r>
      <w:r w:rsidR="00130064">
        <w:t xml:space="preserve">now I asked, </w:t>
      </w:r>
      <w:r>
        <w:t>‘</w:t>
      </w:r>
      <w:r w:rsidR="00130064" w:rsidRPr="009D7203">
        <w:rPr>
          <w:rStyle w:val="ChBlueBold"/>
        </w:rPr>
        <w:t>which person</w:t>
      </w:r>
      <w:r w:rsidR="00130064">
        <w:t xml:space="preserve"> (is the one) who is right?</w:t>
      </w:r>
      <w:r>
        <w:t>’</w:t>
      </w:r>
      <w:r w:rsidR="00130064">
        <w:t xml:space="preserve"> </w:t>
      </w:r>
      <w:r w:rsidR="00130064" w:rsidRPr="008E5341">
        <w:rPr>
          <w:rStyle w:val="ExampleSource"/>
        </w:rPr>
        <w:t>[080917-010-CvEx.0197]</w:t>
      </w:r>
    </w:p>
    <w:p w14:paraId="6B35ECC6" w14:textId="033BFA3B" w:rsidR="00130064" w:rsidRDefault="00130064" w:rsidP="00E6316C">
      <w:pPr>
        <w:pStyle w:val="Body0005after"/>
      </w:pPr>
      <w:r>
        <w:t xml:space="preserve">In its predicative uses, </w:t>
      </w:r>
      <w:r>
        <w:rPr>
          <w:rStyle w:val="ChItalBold"/>
        </w:rPr>
        <w:t>siapa</w:t>
      </w:r>
      <w:r>
        <w:t xml:space="preserve"> </w:t>
      </w:r>
      <w:r w:rsidR="00B7093A">
        <w:t>‘</w:t>
      </w:r>
      <w:r>
        <w:t>who</w:t>
      </w:r>
      <w:r w:rsidR="00B7093A">
        <w:t>’</w:t>
      </w:r>
      <w:r>
        <w:t xml:space="preserve"> occurs in equative nominal predicate clauses where it questions the identity of the clausal subject, as shown in </w:t>
      </w:r>
      <w:r>
        <w:fldChar w:fldCharType="begin"/>
      </w:r>
      <w:r>
        <w:instrText xml:space="preserve"> REF _Ref356912337 \h </w:instrText>
      </w:r>
      <w:r>
        <w:fldChar w:fldCharType="separate"/>
      </w:r>
      <w:r w:rsidR="00154D81" w:rsidRPr="00856563">
        <w:t>(</w:t>
      </w:r>
      <w:r w:rsidR="00154D81">
        <w:rPr>
          <w:noProof/>
        </w:rPr>
        <w:t>243</w:t>
      </w:r>
      <w:r w:rsidR="00154D81" w:rsidRPr="00856563">
        <w:t>)</w:t>
      </w:r>
      <w:r>
        <w:fldChar w:fldCharType="end"/>
      </w:r>
      <w:r>
        <w:t xml:space="preserve"> and </w:t>
      </w:r>
      <w:r>
        <w:fldChar w:fldCharType="begin"/>
      </w:r>
      <w:r>
        <w:instrText xml:space="preserve"> REF _Ref356912336 \h </w:instrText>
      </w:r>
      <w:r>
        <w:fldChar w:fldCharType="separate"/>
      </w:r>
      <w:r w:rsidR="00154D81" w:rsidRPr="00856563">
        <w:t>(</w:t>
      </w:r>
      <w:r w:rsidR="00154D81">
        <w:rPr>
          <w:noProof/>
        </w:rPr>
        <w:t>244</w:t>
      </w:r>
      <w:r w:rsidR="00154D81" w:rsidRPr="00856563">
        <w:t>)</w:t>
      </w:r>
      <w:r>
        <w:fldChar w:fldCharType="end"/>
      </w:r>
      <w:r>
        <w:t xml:space="preserve"> (for more details on nominal clauses see §</w:t>
      </w:r>
      <w:r w:rsidR="005A38B6">
        <w:fldChar w:fldCharType="begin"/>
      </w:r>
      <w:r w:rsidR="005A38B6">
        <w:instrText xml:space="preserve"> REF _Ref272583000 \w \h </w:instrText>
      </w:r>
      <w:r w:rsidR="005A38B6">
        <w:fldChar w:fldCharType="separate"/>
      </w:r>
      <w:r w:rsidR="00154D81">
        <w:rPr>
          <w:cs/>
        </w:rPr>
        <w:t>‎</w:t>
      </w:r>
      <w:r w:rsidR="00154D81">
        <w:t>12.2</w:t>
      </w:r>
      <w:r w:rsidR="005A38B6">
        <w:fldChar w:fldCharType="end"/>
      </w:r>
      <w:r>
        <w:t xml:space="preserve">). The interrogative can remain </w:t>
      </w:r>
      <w:r w:rsidRPr="0052189D">
        <w:t>in-situ</w:t>
      </w:r>
      <w:r w:rsidRPr="000D307F">
        <w:t xml:space="preserve">, </w:t>
      </w:r>
      <w:r>
        <w:t xml:space="preserve">in the clause-final position, following the subject as in </w:t>
      </w:r>
      <w:r>
        <w:fldChar w:fldCharType="begin"/>
      </w:r>
      <w:r>
        <w:instrText xml:space="preserve"> REF _Ref356912337 \h </w:instrText>
      </w:r>
      <w:r>
        <w:fldChar w:fldCharType="separate"/>
      </w:r>
      <w:r w:rsidR="00154D81" w:rsidRPr="00856563">
        <w:t>(</w:t>
      </w:r>
      <w:r w:rsidR="00154D81">
        <w:rPr>
          <w:noProof/>
        </w:rPr>
        <w:t>243</w:t>
      </w:r>
      <w:r w:rsidR="00154D81" w:rsidRPr="00856563">
        <w:t>)</w:t>
      </w:r>
      <w:r>
        <w:fldChar w:fldCharType="end"/>
      </w:r>
      <w:r>
        <w:t xml:space="preserve">, or it can be fronted to the marked clause-initial position, preceding the subject, as in </w:t>
      </w:r>
      <w:r>
        <w:fldChar w:fldCharType="begin"/>
      </w:r>
      <w:r>
        <w:instrText xml:space="preserve"> REF _Ref356912336 \h </w:instrText>
      </w:r>
      <w:r>
        <w:fldChar w:fldCharType="separate"/>
      </w:r>
      <w:r w:rsidR="00154D81" w:rsidRPr="00856563">
        <w:t>(</w:t>
      </w:r>
      <w:r w:rsidR="00154D81">
        <w:rPr>
          <w:noProof/>
        </w:rPr>
        <w:t>244</w:t>
      </w:r>
      <w:r w:rsidR="00154D81" w:rsidRPr="00856563">
        <w:t>)</w:t>
      </w:r>
      <w:r>
        <w:fldChar w:fldCharType="end"/>
      </w:r>
      <w:r>
        <w:t xml:space="preserve">. In the corpus, the token frequencies for both positions are about the same. When speakers want to accentuate the subject, such as </w:t>
      </w:r>
      <w:r>
        <w:rPr>
          <w:rStyle w:val="ChItalBold"/>
        </w:rPr>
        <w:t>ini</w:t>
      </w:r>
      <w:r>
        <w:t xml:space="preserve"> </w:t>
      </w:r>
      <w:r w:rsidR="00B7093A">
        <w:t>‘</w:t>
      </w:r>
      <w:r w:rsidRPr="0099608C">
        <w:rPr>
          <w:rStyle w:val="ChSmallCaps"/>
        </w:rPr>
        <w:t>d.prox</w:t>
      </w:r>
      <w:r w:rsidR="00B7093A">
        <w:t>’</w:t>
      </w:r>
      <w:r>
        <w:t xml:space="preserve"> in </w:t>
      </w:r>
      <w:r>
        <w:fldChar w:fldCharType="begin"/>
      </w:r>
      <w:r>
        <w:instrText xml:space="preserve"> REF _Ref356912337 \h </w:instrText>
      </w:r>
      <w:r>
        <w:fldChar w:fldCharType="separate"/>
      </w:r>
      <w:r w:rsidR="00154D81" w:rsidRPr="00856563">
        <w:t>(</w:t>
      </w:r>
      <w:r w:rsidR="00154D81">
        <w:rPr>
          <w:noProof/>
        </w:rPr>
        <w:t>243</w:t>
      </w:r>
      <w:r w:rsidR="00154D81" w:rsidRPr="00856563">
        <w:t>)</w:t>
      </w:r>
      <w:r>
        <w:fldChar w:fldCharType="end"/>
      </w:r>
      <w:r>
        <w:t xml:space="preserve">, the interrogative remains </w:t>
      </w:r>
      <w:r w:rsidRPr="0052189D">
        <w:t>in-situ</w:t>
      </w:r>
      <w:r>
        <w:t xml:space="preserve">, where it is less prominent. When, by contrast, speakers want to stress the </w:t>
      </w:r>
      <w:r w:rsidRPr="00255E28">
        <w:t xml:space="preserve">questioning </w:t>
      </w:r>
      <w:r>
        <w:t xml:space="preserve">of the </w:t>
      </w:r>
      <w:r w:rsidRPr="00255E28">
        <w:t>subject</w:t>
      </w:r>
      <w:r w:rsidR="00B7093A">
        <w:t>’</w:t>
      </w:r>
      <w:r>
        <w:t xml:space="preserve">s identity, they front </w:t>
      </w:r>
      <w:r>
        <w:rPr>
          <w:rStyle w:val="ChItalBold"/>
        </w:rPr>
        <w:t>siapa</w:t>
      </w:r>
      <w:r>
        <w:t xml:space="preserve"> </w:t>
      </w:r>
      <w:r w:rsidR="00B7093A">
        <w:t>‘</w:t>
      </w:r>
      <w:r>
        <w:t>who</w:t>
      </w:r>
      <w:r w:rsidR="00B7093A">
        <w:t>’</w:t>
      </w:r>
      <w:r>
        <w:t xml:space="preserve"> to the clause-initial position, as in </w:t>
      </w:r>
      <w:r>
        <w:fldChar w:fldCharType="begin"/>
      </w:r>
      <w:r>
        <w:instrText xml:space="preserve"> REF _Ref356912336 \h </w:instrText>
      </w:r>
      <w:r>
        <w:fldChar w:fldCharType="separate"/>
      </w:r>
      <w:r w:rsidR="00154D81" w:rsidRPr="00856563">
        <w:t>(</w:t>
      </w:r>
      <w:r w:rsidR="00154D81">
        <w:rPr>
          <w:noProof/>
        </w:rPr>
        <w:t>244</w:t>
      </w:r>
      <w:r w:rsidR="00154D81" w:rsidRPr="00856563">
        <w:t>)</w:t>
      </w:r>
      <w:r>
        <w:fldChar w:fldCharType="end"/>
      </w:r>
      <w:r>
        <w:t xml:space="preserve">. Besides their different functions, the contrastive examples in </w:t>
      </w:r>
      <w:r>
        <w:fldChar w:fldCharType="begin"/>
      </w:r>
      <w:r>
        <w:instrText xml:space="preserve"> REF _Ref356912337 \h </w:instrText>
      </w:r>
      <w:r>
        <w:fldChar w:fldCharType="separate"/>
      </w:r>
      <w:r w:rsidR="00154D81" w:rsidRPr="00856563">
        <w:t>(</w:t>
      </w:r>
      <w:r w:rsidR="00154D81">
        <w:rPr>
          <w:noProof/>
        </w:rPr>
        <w:t>243</w:t>
      </w:r>
      <w:r w:rsidR="00154D81" w:rsidRPr="00856563">
        <w:t>)</w:t>
      </w:r>
      <w:r>
        <w:fldChar w:fldCharType="end"/>
      </w:r>
      <w:r>
        <w:t xml:space="preserve"> and </w:t>
      </w:r>
      <w:r>
        <w:fldChar w:fldCharType="begin"/>
      </w:r>
      <w:r>
        <w:instrText xml:space="preserve"> REF _Ref356912336 \h </w:instrText>
      </w:r>
      <w:r>
        <w:fldChar w:fldCharType="separate"/>
      </w:r>
      <w:r w:rsidR="00154D81" w:rsidRPr="00856563">
        <w:t>(</w:t>
      </w:r>
      <w:r w:rsidR="00154D81">
        <w:rPr>
          <w:noProof/>
        </w:rPr>
        <w:t>244</w:t>
      </w:r>
      <w:r w:rsidR="00154D81" w:rsidRPr="00856563">
        <w:t>)</w:t>
      </w:r>
      <w:r>
        <w:fldChar w:fldCharType="end"/>
      </w:r>
      <w:r>
        <w:t xml:space="preserve"> also have distinct intonation contours. When </w:t>
      </w:r>
      <w:r>
        <w:rPr>
          <w:rStyle w:val="ChItalBold"/>
        </w:rPr>
        <w:t>siapa</w:t>
      </w:r>
      <w:r>
        <w:t xml:space="preserve"> </w:t>
      </w:r>
      <w:r w:rsidR="00B7093A">
        <w:t>‘</w:t>
      </w:r>
      <w:r>
        <w:t>who</w:t>
      </w:r>
      <w:r w:rsidR="00B7093A">
        <w:t>’</w:t>
      </w:r>
      <w:r>
        <w:t xml:space="preserve"> remains </w:t>
      </w:r>
      <w:r w:rsidRPr="0052189D">
        <w:t>in-situ</w:t>
      </w:r>
      <w:r>
        <w:t xml:space="preserve">, as in </w:t>
      </w:r>
      <w:r>
        <w:fldChar w:fldCharType="begin"/>
      </w:r>
      <w:r>
        <w:instrText xml:space="preserve"> REF _Ref356985750 \h </w:instrText>
      </w:r>
      <w:r>
        <w:fldChar w:fldCharType="separate"/>
      </w:r>
      <w:r w:rsidR="00154D81" w:rsidRPr="00856563">
        <w:t>(</w:t>
      </w:r>
      <w:r w:rsidR="00154D81">
        <w:rPr>
          <w:noProof/>
        </w:rPr>
        <w:t>254</w:t>
      </w:r>
      <w:r w:rsidR="00154D81" w:rsidRPr="00856563">
        <w:t>)</w:t>
      </w:r>
      <w:r>
        <w:fldChar w:fldCharType="end"/>
      </w:r>
      <w:r>
        <w:t xml:space="preserve">, the clause has a rising intonation, typical of interrogatives. When it is fronted, the clause has a falling intonation, typical of declaratives. In both cases, </w:t>
      </w:r>
      <w:r>
        <w:rPr>
          <w:rStyle w:val="ChItalBold"/>
        </w:rPr>
        <w:t>siapa</w:t>
      </w:r>
      <w:r>
        <w:t xml:space="preserve"> </w:t>
      </w:r>
      <w:r w:rsidR="00B7093A">
        <w:t>‘</w:t>
      </w:r>
      <w:r>
        <w:t>who</w:t>
      </w:r>
      <w:r w:rsidR="00B7093A">
        <w:t>’</w:t>
      </w:r>
      <w:r>
        <w:t xml:space="preserve"> </w:t>
      </w:r>
      <w:r w:rsidR="005A3EC7">
        <w:t xml:space="preserve">is marked with </w:t>
      </w:r>
      <w:r w:rsidR="005A3EC7" w:rsidRPr="00175CA6">
        <w:rPr>
          <w:lang w:eastAsia="en-US"/>
        </w:rPr>
        <w:t xml:space="preserve">a </w:t>
      </w:r>
      <w:r w:rsidR="005A3EC7" w:rsidRPr="00175CA6">
        <w:t>slight increase in pitch</w:t>
      </w:r>
      <w:r w:rsidR="005A3EC7">
        <w:t xml:space="preserve"> of its stressed penultimate syllable</w:t>
      </w:r>
      <w:r w:rsidRPr="00856563">
        <w:t xml:space="preserve"> (</w:t>
      </w:r>
      <w:r w:rsidR="00B7093A">
        <w:t>“</w:t>
      </w:r>
      <w:r w:rsidRPr="00856563">
        <w:t>  ́ </w:t>
      </w:r>
      <w:r w:rsidR="00B7093A">
        <w:t>”</w:t>
      </w:r>
      <w:r>
        <w:t>).</w:t>
      </w:r>
    </w:p>
    <w:p w14:paraId="0EC961EB" w14:textId="1BD3EA81" w:rsidR="00130064" w:rsidRDefault="00130064" w:rsidP="00130064">
      <w:pPr>
        <w:pStyle w:val="ExampleTitle"/>
      </w:pPr>
      <w:r>
        <w:t xml:space="preserve">Predicative uses of </w:t>
      </w:r>
      <w:r>
        <w:rPr>
          <w:rStyle w:val="ChItalBold"/>
        </w:rPr>
        <w:t>siapa</w:t>
      </w:r>
      <w:r>
        <w:t xml:space="preserve"> </w:t>
      </w:r>
      <w:r w:rsidR="00B7093A">
        <w:t>‘</w:t>
      </w:r>
      <w:r>
        <w:t>who</w:t>
      </w:r>
      <w:r w:rsidR="00B7093A">
        <w:t>’</w:t>
      </w:r>
    </w:p>
    <w:tbl>
      <w:tblPr>
        <w:tblW w:w="4572" w:type="dxa"/>
        <w:tblCellMar>
          <w:left w:w="40" w:type="dxa"/>
          <w:right w:w="40" w:type="dxa"/>
        </w:tblCellMar>
        <w:tblLook w:val="01E0" w:firstRow="1" w:lastRow="1" w:firstColumn="1" w:lastColumn="1" w:noHBand="0" w:noVBand="0"/>
      </w:tblPr>
      <w:tblGrid>
        <w:gridCol w:w="709"/>
        <w:gridCol w:w="773"/>
        <w:gridCol w:w="1030"/>
        <w:gridCol w:w="1030"/>
        <w:gridCol w:w="1030"/>
      </w:tblGrid>
      <w:tr w:rsidR="00AC23C4" w:rsidRPr="00A930F8" w14:paraId="0C0986C0" w14:textId="77777777" w:rsidTr="00AC23C4">
        <w:tc>
          <w:tcPr>
            <w:tcW w:w="709" w:type="dxa"/>
            <w:shd w:val="clear" w:color="auto" w:fill="auto"/>
          </w:tcPr>
          <w:p w14:paraId="5EBE1CC2" w14:textId="77777777" w:rsidR="00130064" w:rsidRPr="009F708D" w:rsidRDefault="00130064" w:rsidP="00130064">
            <w:pPr>
              <w:pStyle w:val="O0Nwnext"/>
            </w:pPr>
            <w:bookmarkStart w:id="2534" w:name="_Ref356912337"/>
            <w:r w:rsidRPr="00856563">
              <w:t>(</w:t>
            </w:r>
            <w:fldSimple w:instr=" SEQ ( \* ARABIC \s 1 ">
              <w:r w:rsidR="00154D81">
                <w:rPr>
                  <w:noProof/>
                </w:rPr>
                <w:t>243</w:t>
              </w:r>
            </w:fldSimple>
            <w:r w:rsidRPr="00856563">
              <w:t>)</w:t>
            </w:r>
            <w:bookmarkEnd w:id="2534"/>
          </w:p>
        </w:tc>
        <w:tc>
          <w:tcPr>
            <w:tcW w:w="773" w:type="dxa"/>
            <w:shd w:val="clear" w:color="auto" w:fill="auto"/>
          </w:tcPr>
          <w:p w14:paraId="3E6214A5" w14:textId="77777777" w:rsidR="00130064" w:rsidRPr="00E57559" w:rsidRDefault="00130064" w:rsidP="00AC23C4">
            <w:pPr>
              <w:pStyle w:val="GlossEng"/>
              <w:spacing w:before="120"/>
              <w:rPr>
                <w:rStyle w:val="ChBold"/>
              </w:rPr>
            </w:pPr>
            <w:r w:rsidRPr="00E57559">
              <w:rPr>
                <w:rStyle w:val="ChBold"/>
              </w:rPr>
              <w:t>――</w:t>
            </w:r>
          </w:p>
        </w:tc>
        <w:tc>
          <w:tcPr>
            <w:tcW w:w="1030" w:type="dxa"/>
            <w:shd w:val="clear" w:color="auto" w:fill="auto"/>
          </w:tcPr>
          <w:p w14:paraId="53BED36F" w14:textId="77777777" w:rsidR="00130064" w:rsidRPr="00A930F8" w:rsidRDefault="00130064" w:rsidP="00130064">
            <w:pPr>
              <w:pStyle w:val="GlossEng"/>
            </w:pPr>
            <w:r w:rsidRPr="00AC23C4">
              <w:rPr>
                <w:rStyle w:val="ChBold"/>
                <w:position w:val="12"/>
              </w:rPr>
              <w:t>―</w:t>
            </w:r>
            <w:r w:rsidRPr="00AC23C4">
              <w:rPr>
                <w:rStyle w:val="ChBold"/>
                <w:position w:val="-10"/>
              </w:rPr>
              <w:t>―</w:t>
            </w:r>
          </w:p>
        </w:tc>
        <w:tc>
          <w:tcPr>
            <w:tcW w:w="1030" w:type="dxa"/>
            <w:shd w:val="clear" w:color="auto" w:fill="auto"/>
          </w:tcPr>
          <w:p w14:paraId="5AC22CD4" w14:textId="77777777" w:rsidR="00130064" w:rsidRPr="00E57559" w:rsidRDefault="00130064" w:rsidP="00AC23C4">
            <w:pPr>
              <w:pStyle w:val="GlossEng"/>
              <w:spacing w:before="120"/>
              <w:rPr>
                <w:rStyle w:val="ChBold"/>
              </w:rPr>
            </w:pPr>
            <w:r w:rsidRPr="00E57559">
              <w:rPr>
                <w:rStyle w:val="ChBold"/>
              </w:rPr>
              <w:t>――</w:t>
            </w:r>
          </w:p>
        </w:tc>
        <w:tc>
          <w:tcPr>
            <w:tcW w:w="1030" w:type="dxa"/>
            <w:shd w:val="clear" w:color="auto" w:fill="auto"/>
          </w:tcPr>
          <w:p w14:paraId="663EA33F" w14:textId="77777777" w:rsidR="00130064" w:rsidRPr="00A930F8" w:rsidRDefault="00130064" w:rsidP="00130064">
            <w:pPr>
              <w:pStyle w:val="GlossEng"/>
            </w:pPr>
            <w:r w:rsidRPr="00AC23C4">
              <w:rPr>
                <w:rStyle w:val="ChBold"/>
                <w:position w:val="12"/>
              </w:rPr>
              <w:t>―</w:t>
            </w:r>
            <w:r w:rsidRPr="00AC23C4">
              <w:rPr>
                <w:rStyle w:val="ChBold"/>
                <w:position w:val="-10"/>
              </w:rPr>
              <w:t>―</w:t>
            </w:r>
          </w:p>
        </w:tc>
      </w:tr>
      <w:tr w:rsidR="00AC23C4" w:rsidRPr="005D0663" w14:paraId="66382942" w14:textId="77777777" w:rsidTr="00AC23C4">
        <w:tc>
          <w:tcPr>
            <w:tcW w:w="709" w:type="dxa"/>
            <w:shd w:val="clear" w:color="auto" w:fill="auto"/>
          </w:tcPr>
          <w:p w14:paraId="64832593" w14:textId="77777777" w:rsidR="00130064" w:rsidRPr="008968BB" w:rsidRDefault="00130064" w:rsidP="00130064">
            <w:pPr>
              <w:pStyle w:val="Text"/>
            </w:pPr>
          </w:p>
        </w:tc>
        <w:tc>
          <w:tcPr>
            <w:tcW w:w="773" w:type="dxa"/>
            <w:shd w:val="clear" w:color="auto" w:fill="auto"/>
          </w:tcPr>
          <w:p w14:paraId="16457097" w14:textId="77777777" w:rsidR="00130064" w:rsidRPr="00930165" w:rsidRDefault="00130064" w:rsidP="00130064">
            <w:pPr>
              <w:pStyle w:val="Text"/>
            </w:pPr>
            <w:r w:rsidRPr="00930165">
              <w:t>ini</w:t>
            </w:r>
          </w:p>
        </w:tc>
        <w:tc>
          <w:tcPr>
            <w:tcW w:w="1030" w:type="dxa"/>
            <w:shd w:val="clear" w:color="auto" w:fill="auto"/>
          </w:tcPr>
          <w:p w14:paraId="00FD11D3" w14:textId="77777777" w:rsidR="00130064" w:rsidRPr="009A0F3D" w:rsidRDefault="00130064" w:rsidP="00130064">
            <w:pPr>
              <w:pStyle w:val="Text"/>
            </w:pPr>
            <w:r>
              <w:rPr>
                <w:rStyle w:val="ChBlueBold"/>
              </w:rPr>
              <w:t>si</w:t>
            </w:r>
            <w:r w:rsidRPr="009A0F3D">
              <w:rPr>
                <w:rStyle w:val="ChBlueBold"/>
              </w:rPr>
              <w:t>ápa</w:t>
            </w:r>
            <w:r w:rsidRPr="009A0F3D">
              <w:t>?</w:t>
            </w:r>
          </w:p>
        </w:tc>
        <w:tc>
          <w:tcPr>
            <w:tcW w:w="1030" w:type="dxa"/>
            <w:shd w:val="clear" w:color="auto" w:fill="auto"/>
          </w:tcPr>
          <w:p w14:paraId="07A16B47" w14:textId="77777777" w:rsidR="00130064" w:rsidRPr="00930165" w:rsidRDefault="00130064" w:rsidP="00130064">
            <w:pPr>
              <w:pStyle w:val="Text"/>
            </w:pPr>
            <w:r w:rsidRPr="00930165">
              <w:t>ini</w:t>
            </w:r>
          </w:p>
        </w:tc>
        <w:tc>
          <w:tcPr>
            <w:tcW w:w="1030" w:type="dxa"/>
            <w:shd w:val="clear" w:color="auto" w:fill="auto"/>
          </w:tcPr>
          <w:p w14:paraId="569D28EE" w14:textId="77777777" w:rsidR="00130064" w:rsidRPr="009A0F3D" w:rsidRDefault="00130064" w:rsidP="00130064">
            <w:pPr>
              <w:pStyle w:val="Text"/>
            </w:pPr>
            <w:r>
              <w:rPr>
                <w:rStyle w:val="ChBlueBold"/>
              </w:rPr>
              <w:t>si</w:t>
            </w:r>
            <w:r w:rsidRPr="009A0F3D">
              <w:rPr>
                <w:rStyle w:val="ChBlueBold"/>
              </w:rPr>
              <w:t>ápa</w:t>
            </w:r>
            <w:r w:rsidRPr="009A0F3D">
              <w:t>?</w:t>
            </w:r>
          </w:p>
        </w:tc>
      </w:tr>
      <w:tr w:rsidR="00AC23C4" w:rsidRPr="00AC23C4" w14:paraId="1FECC603" w14:textId="77777777" w:rsidTr="00AC23C4">
        <w:tc>
          <w:tcPr>
            <w:tcW w:w="709" w:type="dxa"/>
            <w:shd w:val="clear" w:color="auto" w:fill="auto"/>
          </w:tcPr>
          <w:p w14:paraId="1393B5A0" w14:textId="77777777" w:rsidR="00130064" w:rsidRPr="008968BB" w:rsidRDefault="00130064" w:rsidP="00130064">
            <w:pPr>
              <w:pStyle w:val="GlossEng"/>
            </w:pPr>
          </w:p>
        </w:tc>
        <w:tc>
          <w:tcPr>
            <w:tcW w:w="773" w:type="dxa"/>
            <w:shd w:val="clear" w:color="auto" w:fill="auto"/>
          </w:tcPr>
          <w:p w14:paraId="24AB7D24" w14:textId="77777777" w:rsidR="00130064" w:rsidRPr="0099608C" w:rsidRDefault="00130064" w:rsidP="00130064">
            <w:pPr>
              <w:pStyle w:val="GlossEng"/>
              <w:rPr>
                <w:rStyle w:val="ChSmallCaps"/>
              </w:rPr>
            </w:pPr>
            <w:r w:rsidRPr="0099608C">
              <w:rPr>
                <w:rStyle w:val="ChSmallCaps"/>
              </w:rPr>
              <w:t>d.prox</w:t>
            </w:r>
          </w:p>
        </w:tc>
        <w:tc>
          <w:tcPr>
            <w:tcW w:w="1030" w:type="dxa"/>
            <w:shd w:val="clear" w:color="auto" w:fill="auto"/>
          </w:tcPr>
          <w:p w14:paraId="61EC8287" w14:textId="77777777" w:rsidR="00130064" w:rsidRPr="00856563" w:rsidRDefault="00130064" w:rsidP="00130064">
            <w:pPr>
              <w:pStyle w:val="GlossEng"/>
            </w:pPr>
            <w:r>
              <w:t>what</w:t>
            </w:r>
          </w:p>
        </w:tc>
        <w:tc>
          <w:tcPr>
            <w:tcW w:w="1030" w:type="dxa"/>
            <w:shd w:val="clear" w:color="auto" w:fill="auto"/>
          </w:tcPr>
          <w:p w14:paraId="49585494" w14:textId="77777777" w:rsidR="00130064" w:rsidRPr="0099608C" w:rsidRDefault="00130064" w:rsidP="00130064">
            <w:pPr>
              <w:pStyle w:val="GlossEng"/>
              <w:rPr>
                <w:rStyle w:val="ChSmallCaps"/>
              </w:rPr>
            </w:pPr>
            <w:r w:rsidRPr="0099608C">
              <w:rPr>
                <w:rStyle w:val="ChSmallCaps"/>
              </w:rPr>
              <w:t>d.prox</w:t>
            </w:r>
          </w:p>
        </w:tc>
        <w:tc>
          <w:tcPr>
            <w:tcW w:w="1030" w:type="dxa"/>
            <w:shd w:val="clear" w:color="auto" w:fill="auto"/>
          </w:tcPr>
          <w:p w14:paraId="5CB17BF1" w14:textId="77777777" w:rsidR="00130064" w:rsidRPr="00856563" w:rsidRDefault="00130064" w:rsidP="00130064">
            <w:pPr>
              <w:pStyle w:val="GlossEng"/>
            </w:pPr>
            <w:r>
              <w:t>what</w:t>
            </w:r>
          </w:p>
        </w:tc>
      </w:tr>
    </w:tbl>
    <w:p w14:paraId="5975256C" w14:textId="74B424E6" w:rsidR="00130064" w:rsidRPr="00856563" w:rsidRDefault="00B7093A" w:rsidP="00130064">
      <w:pPr>
        <w:pStyle w:val="FreeTranslEng"/>
      </w:pPr>
      <w:r>
        <w:t>‘</w:t>
      </w:r>
      <w:r w:rsidR="00130064">
        <w:rPr>
          <w:rStyle w:val="ChBlueBold"/>
        </w:rPr>
        <w:t>who</w:t>
      </w:r>
      <w:r w:rsidR="00130064">
        <w:t xml:space="preserve"> is this? </w:t>
      </w:r>
      <w:r w:rsidR="00130064" w:rsidRPr="00B07F65">
        <w:rPr>
          <w:rStyle w:val="ChBlueBold"/>
        </w:rPr>
        <w:t>who</w:t>
      </w:r>
      <w:r w:rsidR="00130064">
        <w:t xml:space="preserve"> is this?</w:t>
      </w:r>
      <w:r>
        <w:t>’</w:t>
      </w:r>
      <w:r w:rsidR="00130064">
        <w:t xml:space="preserve"> </w:t>
      </w:r>
      <w:r w:rsidR="00130064" w:rsidRPr="00C22DF5">
        <w:rPr>
          <w:rStyle w:val="ExampleSource"/>
        </w:rPr>
        <w:t>[080916-001-CvNP.0006]</w:t>
      </w:r>
    </w:p>
    <w:tbl>
      <w:tblPr>
        <w:tblW w:w="0" w:type="auto"/>
        <w:tblCellMar>
          <w:left w:w="40" w:type="dxa"/>
          <w:right w:w="40" w:type="dxa"/>
        </w:tblCellMar>
        <w:tblLook w:val="01E0" w:firstRow="1" w:lastRow="1" w:firstColumn="1" w:lastColumn="1" w:noHBand="0" w:noVBand="0"/>
      </w:tblPr>
      <w:tblGrid>
        <w:gridCol w:w="709"/>
        <w:gridCol w:w="680"/>
        <w:gridCol w:w="673"/>
      </w:tblGrid>
      <w:tr w:rsidR="00130064" w:rsidRPr="00856563" w14:paraId="0A3379D9" w14:textId="77777777" w:rsidTr="00AC23C4">
        <w:tc>
          <w:tcPr>
            <w:tcW w:w="709" w:type="dxa"/>
            <w:shd w:val="clear" w:color="auto" w:fill="auto"/>
          </w:tcPr>
          <w:p w14:paraId="7E29933F" w14:textId="77777777" w:rsidR="00130064" w:rsidRPr="009F708D" w:rsidRDefault="00130064" w:rsidP="00130064">
            <w:pPr>
              <w:pStyle w:val="O0Nwnext"/>
            </w:pPr>
            <w:bookmarkStart w:id="2535" w:name="_Ref356912336"/>
            <w:r w:rsidRPr="00856563">
              <w:t>(</w:t>
            </w:r>
            <w:fldSimple w:instr=" SEQ ( \* ARABIC \s 1 ">
              <w:r w:rsidR="00154D81">
                <w:rPr>
                  <w:noProof/>
                </w:rPr>
                <w:t>244</w:t>
              </w:r>
            </w:fldSimple>
            <w:r w:rsidRPr="00856563">
              <w:t>)</w:t>
            </w:r>
            <w:bookmarkEnd w:id="2535"/>
          </w:p>
        </w:tc>
        <w:tc>
          <w:tcPr>
            <w:tcW w:w="680" w:type="dxa"/>
            <w:shd w:val="clear" w:color="auto" w:fill="auto"/>
          </w:tcPr>
          <w:p w14:paraId="1C02D120" w14:textId="77777777" w:rsidR="00130064" w:rsidRPr="00856563" w:rsidRDefault="00130064" w:rsidP="00130064">
            <w:pPr>
              <w:pStyle w:val="GlossEng"/>
              <w:rPr>
                <w:rStyle w:val="ChBold"/>
              </w:rPr>
            </w:pPr>
            <w:r>
              <w:rPr>
                <w:rStyle w:val="ChBold"/>
              </w:rPr>
              <w:t>――</w:t>
            </w:r>
          </w:p>
        </w:tc>
        <w:tc>
          <w:tcPr>
            <w:tcW w:w="673" w:type="dxa"/>
            <w:shd w:val="clear" w:color="auto" w:fill="auto"/>
          </w:tcPr>
          <w:p w14:paraId="331D6835" w14:textId="77777777" w:rsidR="00130064" w:rsidRPr="00856563" w:rsidRDefault="00130064" w:rsidP="00130064">
            <w:pPr>
              <w:pStyle w:val="GlossEng"/>
            </w:pPr>
            <w:r w:rsidRPr="00856563">
              <w:rPr>
                <w:rStyle w:val="ChBold"/>
              </w:rPr>
              <w:t>―</w:t>
            </w:r>
            <w:r w:rsidRPr="00AC23C4">
              <w:rPr>
                <w:b/>
                <w:position w:val="-10"/>
              </w:rPr>
              <w:t>\</w:t>
            </w:r>
          </w:p>
        </w:tc>
      </w:tr>
      <w:tr w:rsidR="00130064" w:rsidRPr="00414A9C" w14:paraId="29E28A04" w14:textId="77777777" w:rsidTr="00AC23C4">
        <w:tc>
          <w:tcPr>
            <w:tcW w:w="709" w:type="dxa"/>
            <w:shd w:val="clear" w:color="auto" w:fill="auto"/>
          </w:tcPr>
          <w:p w14:paraId="73D61CF8" w14:textId="77777777" w:rsidR="00130064" w:rsidRPr="008968BB" w:rsidRDefault="00130064" w:rsidP="00130064">
            <w:pPr>
              <w:pStyle w:val="Text"/>
            </w:pPr>
          </w:p>
        </w:tc>
        <w:tc>
          <w:tcPr>
            <w:tcW w:w="680" w:type="dxa"/>
            <w:shd w:val="clear" w:color="auto" w:fill="auto"/>
          </w:tcPr>
          <w:p w14:paraId="78225D90" w14:textId="77777777" w:rsidR="00130064" w:rsidRPr="00856563" w:rsidRDefault="00130064" w:rsidP="00130064">
            <w:pPr>
              <w:pStyle w:val="Text"/>
              <w:rPr>
                <w:rStyle w:val="ChBlueBold"/>
              </w:rPr>
            </w:pPr>
            <w:r>
              <w:rPr>
                <w:rStyle w:val="ChBlueBold"/>
              </w:rPr>
              <w:t>siápa</w:t>
            </w:r>
          </w:p>
        </w:tc>
        <w:tc>
          <w:tcPr>
            <w:tcW w:w="673" w:type="dxa"/>
            <w:shd w:val="clear" w:color="auto" w:fill="auto"/>
          </w:tcPr>
          <w:p w14:paraId="596C46BC" w14:textId="77777777" w:rsidR="00130064" w:rsidRPr="00930165" w:rsidRDefault="00130064" w:rsidP="00130064">
            <w:pPr>
              <w:pStyle w:val="Text"/>
            </w:pPr>
            <w:r w:rsidRPr="00930165">
              <w:t>ini</w:t>
            </w:r>
            <w:r>
              <w:t>?</w:t>
            </w:r>
          </w:p>
        </w:tc>
      </w:tr>
      <w:tr w:rsidR="00130064" w:rsidRPr="00AC23C4" w14:paraId="5C47BBE3" w14:textId="77777777" w:rsidTr="00AC23C4">
        <w:tc>
          <w:tcPr>
            <w:tcW w:w="709" w:type="dxa"/>
            <w:shd w:val="clear" w:color="auto" w:fill="auto"/>
          </w:tcPr>
          <w:p w14:paraId="72D58E9F" w14:textId="77777777" w:rsidR="00130064" w:rsidRPr="008968BB" w:rsidRDefault="00130064" w:rsidP="00130064">
            <w:pPr>
              <w:pStyle w:val="GlossEng"/>
            </w:pPr>
          </w:p>
        </w:tc>
        <w:tc>
          <w:tcPr>
            <w:tcW w:w="680" w:type="dxa"/>
            <w:shd w:val="clear" w:color="auto" w:fill="auto"/>
          </w:tcPr>
          <w:p w14:paraId="05CD5B6F" w14:textId="77777777" w:rsidR="00130064" w:rsidRPr="00856563" w:rsidRDefault="00130064" w:rsidP="00130064">
            <w:pPr>
              <w:pStyle w:val="GlossEng"/>
            </w:pPr>
            <w:r>
              <w:t>what</w:t>
            </w:r>
          </w:p>
        </w:tc>
        <w:tc>
          <w:tcPr>
            <w:tcW w:w="673" w:type="dxa"/>
            <w:shd w:val="clear" w:color="auto" w:fill="auto"/>
          </w:tcPr>
          <w:p w14:paraId="32395391" w14:textId="77777777" w:rsidR="00130064" w:rsidRPr="0099608C" w:rsidRDefault="00130064" w:rsidP="00130064">
            <w:pPr>
              <w:pStyle w:val="GlossEng"/>
              <w:rPr>
                <w:rStyle w:val="ChSmallCaps"/>
              </w:rPr>
            </w:pPr>
            <w:r w:rsidRPr="0099608C">
              <w:rPr>
                <w:rStyle w:val="ChSmallCaps"/>
              </w:rPr>
              <w:t>d.prox</w:t>
            </w:r>
          </w:p>
        </w:tc>
      </w:tr>
    </w:tbl>
    <w:p w14:paraId="46FFE7FA" w14:textId="7590E834" w:rsidR="00130064" w:rsidRPr="00856563" w:rsidRDefault="00B7093A" w:rsidP="00130064">
      <w:pPr>
        <w:pStyle w:val="FreeTranslEng"/>
      </w:pPr>
      <w:r>
        <w:t>‘</w:t>
      </w:r>
      <w:r w:rsidR="00130064">
        <w:rPr>
          <w:rStyle w:val="ChBlueBold"/>
        </w:rPr>
        <w:t>who</w:t>
      </w:r>
      <w:r w:rsidR="00130064">
        <w:t xml:space="preserve"> is this?</w:t>
      </w:r>
      <w:r>
        <w:t>’</w:t>
      </w:r>
      <w:r w:rsidR="00130064">
        <w:t xml:space="preserve"> </w:t>
      </w:r>
      <w:r w:rsidR="00130064" w:rsidRPr="00B07F65">
        <w:rPr>
          <w:rStyle w:val="ExampleSource"/>
        </w:rPr>
        <w:t>[081011-023-Cv.0104]</w:t>
      </w:r>
    </w:p>
    <w:p w14:paraId="62734CF7" w14:textId="353A970A" w:rsidR="00130064" w:rsidRDefault="00130064" w:rsidP="00E6316C">
      <w:pPr>
        <w:pStyle w:val="Body0005after"/>
      </w:pPr>
      <w:r w:rsidRPr="00DD27F4">
        <w:t xml:space="preserve">In addition, </w:t>
      </w:r>
      <w:r>
        <w:rPr>
          <w:rStyle w:val="ChItalBold"/>
        </w:rPr>
        <w:t>siapa</w:t>
      </w:r>
      <w:r>
        <w:t xml:space="preserve"> </w:t>
      </w:r>
      <w:r w:rsidR="00B7093A">
        <w:t>‘</w:t>
      </w:r>
      <w:r>
        <w:t>who</w:t>
      </w:r>
      <w:r w:rsidR="00B7093A">
        <w:t>’</w:t>
      </w:r>
      <w:r>
        <w:t xml:space="preserve"> functions </w:t>
      </w:r>
      <w:r w:rsidRPr="00DD27F4">
        <w:t>as a placeholder when speaker</w:t>
      </w:r>
      <w:r>
        <w:t>s</w:t>
      </w:r>
      <w:r w:rsidRPr="00DD27F4">
        <w:t xml:space="preserve"> </w:t>
      </w:r>
      <w:r>
        <w:t xml:space="preserve">do </w:t>
      </w:r>
      <w:r w:rsidRPr="00DD27F4">
        <w:t>not recall a referent</w:t>
      </w:r>
      <w:r w:rsidR="00B7093A">
        <w:t>’</w:t>
      </w:r>
      <w:r w:rsidRPr="00DD27F4">
        <w:t xml:space="preserve">s name, as in </w:t>
      </w:r>
      <w:r>
        <w:fldChar w:fldCharType="begin"/>
      </w:r>
      <w:r>
        <w:instrText xml:space="preserve"> REF _Ref362537382 \h </w:instrText>
      </w:r>
      <w:r>
        <w:fldChar w:fldCharType="separate"/>
      </w:r>
      <w:r w:rsidR="00154D81">
        <w:t>(</w:t>
      </w:r>
      <w:r w:rsidR="00154D81">
        <w:rPr>
          <w:noProof/>
        </w:rPr>
        <w:t>245</w:t>
      </w:r>
      <w:r w:rsidR="00154D81">
        <w:t>)</w:t>
      </w:r>
      <w:r>
        <w:fldChar w:fldCharType="end"/>
      </w:r>
      <w:r w:rsidRPr="00DD27F4">
        <w:t>.</w:t>
      </w:r>
    </w:p>
    <w:p w14:paraId="7C5C9630" w14:textId="42FC38E0" w:rsidR="00130064" w:rsidRDefault="00130064" w:rsidP="00130064">
      <w:pPr>
        <w:pStyle w:val="ExampleTitle"/>
      </w:pPr>
      <w:r>
        <w:t>Placeholder uses</w:t>
      </w:r>
      <w:r w:rsidR="009552CE" w:rsidRPr="009552CE">
        <w:t xml:space="preserve"> </w:t>
      </w:r>
      <w:r w:rsidR="009552CE">
        <w:t xml:space="preserve">of </w:t>
      </w:r>
      <w:r w:rsidR="009552CE" w:rsidRPr="009552CE">
        <w:rPr>
          <w:rStyle w:val="ChItalBold"/>
        </w:rPr>
        <w:t>siapa</w:t>
      </w:r>
      <w:r w:rsidR="009552CE">
        <w:t xml:space="preserve"> </w:t>
      </w:r>
      <w:r w:rsidR="00B7093A">
        <w:t>‘</w:t>
      </w:r>
      <w:r w:rsidR="009552CE">
        <w:t>who</w:t>
      </w:r>
      <w:r w:rsidR="00B7093A">
        <w:t>’</w:t>
      </w:r>
    </w:p>
    <w:tbl>
      <w:tblPr>
        <w:tblW w:w="3697" w:type="dxa"/>
        <w:tblCellMar>
          <w:left w:w="42" w:type="dxa"/>
          <w:right w:w="42" w:type="dxa"/>
        </w:tblCellMar>
        <w:tblLook w:val="01E0" w:firstRow="1" w:lastRow="1" w:firstColumn="1" w:lastColumn="1" w:noHBand="0" w:noVBand="0"/>
      </w:tblPr>
      <w:tblGrid>
        <w:gridCol w:w="709"/>
        <w:gridCol w:w="673"/>
        <w:gridCol w:w="607"/>
        <w:gridCol w:w="679"/>
        <w:gridCol w:w="1029"/>
      </w:tblGrid>
      <w:tr w:rsidR="00AC23C4" w:rsidRPr="00414A9C" w14:paraId="1D752274" w14:textId="77777777" w:rsidTr="00AC23C4">
        <w:tc>
          <w:tcPr>
            <w:tcW w:w="709" w:type="dxa"/>
            <w:shd w:val="clear" w:color="auto" w:fill="auto"/>
          </w:tcPr>
          <w:p w14:paraId="06FAB650" w14:textId="77777777" w:rsidR="00130064" w:rsidRPr="00243B92" w:rsidRDefault="00130064" w:rsidP="00130064">
            <w:pPr>
              <w:pStyle w:val="O0Nwnext"/>
            </w:pPr>
            <w:bookmarkStart w:id="2536" w:name="_Ref362537382"/>
            <w:r>
              <w:t>(</w:t>
            </w:r>
            <w:fldSimple w:instr=" SEQ ( \* ARABIC \s 1 ">
              <w:r w:rsidR="00154D81">
                <w:rPr>
                  <w:noProof/>
                </w:rPr>
                <w:t>245</w:t>
              </w:r>
            </w:fldSimple>
            <w:r>
              <w:t>)</w:t>
            </w:r>
            <w:bookmarkEnd w:id="2536"/>
          </w:p>
        </w:tc>
        <w:tc>
          <w:tcPr>
            <w:tcW w:w="673" w:type="dxa"/>
            <w:shd w:val="clear" w:color="auto" w:fill="auto"/>
          </w:tcPr>
          <w:p w14:paraId="5B30CCBD" w14:textId="77777777" w:rsidR="00130064" w:rsidRPr="009A11EF" w:rsidRDefault="007E7AA8" w:rsidP="00130064">
            <w:pPr>
              <w:pStyle w:val="Text"/>
            </w:pPr>
            <w:r>
              <w:t>Sarles</w:t>
            </w:r>
          </w:p>
        </w:tc>
        <w:tc>
          <w:tcPr>
            <w:tcW w:w="607" w:type="dxa"/>
            <w:shd w:val="clear" w:color="auto" w:fill="auto"/>
          </w:tcPr>
          <w:p w14:paraId="7A2B58E8" w14:textId="77777777" w:rsidR="00130064" w:rsidRPr="009A11EF" w:rsidRDefault="00130064" w:rsidP="00130064">
            <w:pPr>
              <w:pStyle w:val="Text"/>
            </w:pPr>
            <w:r>
              <w:t>antar</w:t>
            </w:r>
          </w:p>
        </w:tc>
        <w:tc>
          <w:tcPr>
            <w:tcW w:w="679" w:type="dxa"/>
            <w:shd w:val="clear" w:color="auto" w:fill="auto"/>
          </w:tcPr>
          <w:p w14:paraId="6BFEABD9" w14:textId="77777777" w:rsidR="00130064" w:rsidRPr="009A0F3D" w:rsidRDefault="00130064" w:rsidP="00130064">
            <w:pPr>
              <w:pStyle w:val="Text"/>
            </w:pPr>
            <w:r w:rsidRPr="00DE5940">
              <w:rPr>
                <w:rStyle w:val="ChBlueBold"/>
              </w:rPr>
              <w:t>siapa</w:t>
            </w:r>
            <w:r>
              <w:t>,</w:t>
            </w:r>
          </w:p>
        </w:tc>
        <w:tc>
          <w:tcPr>
            <w:tcW w:w="1029" w:type="dxa"/>
            <w:shd w:val="clear" w:color="auto" w:fill="auto"/>
          </w:tcPr>
          <w:p w14:paraId="24138F82" w14:textId="77777777" w:rsidR="00130064" w:rsidRPr="009A11EF" w:rsidRDefault="002E545C" w:rsidP="00130064">
            <w:pPr>
              <w:pStyle w:val="Text"/>
            </w:pPr>
            <w:r>
              <w:t>Bolikarfus</w:t>
            </w:r>
          </w:p>
        </w:tc>
      </w:tr>
      <w:tr w:rsidR="00AC23C4" w:rsidRPr="00AC23C4" w14:paraId="78F9145E" w14:textId="77777777" w:rsidTr="00AC23C4">
        <w:tc>
          <w:tcPr>
            <w:tcW w:w="709" w:type="dxa"/>
            <w:shd w:val="clear" w:color="auto" w:fill="auto"/>
          </w:tcPr>
          <w:p w14:paraId="31B786C5" w14:textId="77777777" w:rsidR="00130064" w:rsidRPr="002C2FE6" w:rsidRDefault="00130064" w:rsidP="00130064">
            <w:pPr>
              <w:pStyle w:val="GlossEng"/>
            </w:pPr>
          </w:p>
        </w:tc>
        <w:tc>
          <w:tcPr>
            <w:tcW w:w="673" w:type="dxa"/>
            <w:shd w:val="clear" w:color="auto" w:fill="auto"/>
          </w:tcPr>
          <w:p w14:paraId="68BA0A1B" w14:textId="77777777" w:rsidR="00130064" w:rsidRPr="009A11EF" w:rsidRDefault="007E7AA8" w:rsidP="00130064">
            <w:pPr>
              <w:pStyle w:val="Text"/>
            </w:pPr>
            <w:r>
              <w:t>Sarles</w:t>
            </w:r>
          </w:p>
        </w:tc>
        <w:tc>
          <w:tcPr>
            <w:tcW w:w="607" w:type="dxa"/>
            <w:shd w:val="clear" w:color="auto" w:fill="auto"/>
          </w:tcPr>
          <w:p w14:paraId="4422A625" w14:textId="77777777" w:rsidR="00130064" w:rsidRPr="002C2FE6" w:rsidRDefault="00130064" w:rsidP="00130064">
            <w:pPr>
              <w:pStyle w:val="GlossEng"/>
            </w:pPr>
            <w:r>
              <w:t>bring</w:t>
            </w:r>
          </w:p>
        </w:tc>
        <w:tc>
          <w:tcPr>
            <w:tcW w:w="679" w:type="dxa"/>
            <w:shd w:val="clear" w:color="auto" w:fill="auto"/>
          </w:tcPr>
          <w:p w14:paraId="004CA858" w14:textId="77777777" w:rsidR="00130064" w:rsidRPr="009A11EF" w:rsidRDefault="00130064" w:rsidP="00130064">
            <w:pPr>
              <w:pStyle w:val="GlossEng"/>
            </w:pPr>
            <w:r>
              <w:t>who</w:t>
            </w:r>
          </w:p>
        </w:tc>
        <w:tc>
          <w:tcPr>
            <w:tcW w:w="1029" w:type="dxa"/>
            <w:shd w:val="clear" w:color="auto" w:fill="auto"/>
          </w:tcPr>
          <w:p w14:paraId="17E2F5B6" w14:textId="77777777" w:rsidR="00130064" w:rsidRPr="009A11EF" w:rsidRDefault="002E545C" w:rsidP="00130064">
            <w:pPr>
              <w:pStyle w:val="GlossEng"/>
            </w:pPr>
            <w:r>
              <w:t>Bolikarfus</w:t>
            </w:r>
          </w:p>
        </w:tc>
      </w:tr>
    </w:tbl>
    <w:p w14:paraId="068F4CC6" w14:textId="66D2FE03" w:rsidR="00130064" w:rsidRPr="00690E2C" w:rsidRDefault="00B7093A" w:rsidP="00130064">
      <w:pPr>
        <w:pStyle w:val="FreeTranslEng"/>
      </w:pPr>
      <w:r>
        <w:t>‘</w:t>
      </w:r>
      <w:r w:rsidR="007E7AA8">
        <w:t>Sarles</w:t>
      </w:r>
      <w:r w:rsidR="00130064" w:rsidRPr="00DD27F4">
        <w:t xml:space="preserve"> gave a ride to, </w:t>
      </w:r>
      <w:r w:rsidR="00130064" w:rsidRPr="00DD27F4">
        <w:rPr>
          <w:rStyle w:val="ChBlueBold"/>
        </w:rPr>
        <w:t>who-is-it</w:t>
      </w:r>
      <w:r w:rsidR="00130064" w:rsidRPr="00DD27F4">
        <w:t xml:space="preserve">, </w:t>
      </w:r>
      <w:r w:rsidR="002E545C">
        <w:t>Bolikarfus</w:t>
      </w:r>
      <w:r>
        <w:t>’</w:t>
      </w:r>
      <w:r w:rsidR="00130064">
        <w:t xml:space="preserve"> </w:t>
      </w:r>
      <w:r w:rsidR="00130064" w:rsidRPr="009624F0">
        <w:rPr>
          <w:rStyle w:val="ExampleSource"/>
        </w:rPr>
        <w:t>[081002-001-CvNP.0031]</w:t>
      </w:r>
    </w:p>
    <w:p w14:paraId="4280FFE7" w14:textId="11B9779A" w:rsidR="00130064" w:rsidRDefault="00130064" w:rsidP="00130064">
      <w:pPr>
        <w:pStyle w:val="Body0015after"/>
      </w:pPr>
      <w:r>
        <w:t xml:space="preserve">Rather commonly, speakers </w:t>
      </w:r>
      <w:r w:rsidR="003303D8">
        <w:t xml:space="preserve">also </w:t>
      </w:r>
      <w:r>
        <w:t xml:space="preserve">employ the interrogative in one-word utterances, when they question the identity of a referent, in the sense of </w:t>
      </w:r>
      <w:r w:rsidR="00B7093A">
        <w:t>‘</w:t>
      </w:r>
      <w:r>
        <w:t>who (do you mean)?</w:t>
      </w:r>
      <w:r w:rsidR="00B7093A">
        <w:t>’</w:t>
      </w:r>
    </w:p>
    <w:p w14:paraId="69E60EB1" w14:textId="5D4926C5" w:rsidR="00130064" w:rsidRDefault="00130064" w:rsidP="00130064">
      <w:pPr>
        <w:pStyle w:val="Heading3"/>
      </w:pPr>
      <w:bookmarkStart w:id="2537" w:name="_Ref358363770"/>
      <w:bookmarkStart w:id="2538" w:name="_Toc367531113"/>
      <w:bookmarkStart w:id="2539" w:name="_Toc440455610"/>
      <w:r w:rsidRPr="00926632">
        <w:rPr>
          <w:rStyle w:val="ChItalBold"/>
        </w:rPr>
        <w:t>apa</w:t>
      </w:r>
      <w:r>
        <w:t xml:space="preserve"> </w:t>
      </w:r>
      <w:r w:rsidR="00B7093A">
        <w:t>‘</w:t>
      </w:r>
      <w:r>
        <w:t>what</w:t>
      </w:r>
      <w:r w:rsidR="00B7093A">
        <w:t>’</w:t>
      </w:r>
      <w:bookmarkEnd w:id="2537"/>
      <w:bookmarkEnd w:id="2538"/>
      <w:bookmarkEnd w:id="2539"/>
    </w:p>
    <w:p w14:paraId="39CE8AF8" w14:textId="72FABC7E" w:rsidR="00130064" w:rsidRDefault="00130064" w:rsidP="003303D8">
      <w:pPr>
        <w:pStyle w:val="Body0000after"/>
      </w:pPr>
      <w:r>
        <w:t xml:space="preserve">The interrogative </w:t>
      </w:r>
      <w:r w:rsidRPr="00926632">
        <w:rPr>
          <w:rStyle w:val="ChItalBold"/>
        </w:rPr>
        <w:t>apa</w:t>
      </w:r>
      <w:r>
        <w:t xml:space="preserve"> </w:t>
      </w:r>
      <w:r w:rsidR="00B7093A">
        <w:t>‘</w:t>
      </w:r>
      <w:r>
        <w:t>what</w:t>
      </w:r>
      <w:r w:rsidR="00B7093A">
        <w:t>’</w:t>
      </w:r>
      <w:r>
        <w:t xml:space="preserve"> questions the identity</w:t>
      </w:r>
      <w:r w:rsidR="003303D8">
        <w:t xml:space="preserve"> of non-human referents, namely</w:t>
      </w:r>
      <w:r>
        <w:t xml:space="preserve"> entities and events; in addition, it can question reason. The pronominal uses of </w:t>
      </w:r>
      <w:r w:rsidRPr="00926632">
        <w:rPr>
          <w:rStyle w:val="ChItalBold"/>
        </w:rPr>
        <w:t>apa</w:t>
      </w:r>
      <w:r>
        <w:t xml:space="preserve"> </w:t>
      </w:r>
      <w:r w:rsidR="00B7093A">
        <w:t>‘</w:t>
      </w:r>
      <w:r>
        <w:t>what</w:t>
      </w:r>
      <w:r w:rsidR="00B7093A">
        <w:t>’</w:t>
      </w:r>
      <w:r>
        <w:t xml:space="preserve"> are illustrated in </w:t>
      </w:r>
      <w:r>
        <w:fldChar w:fldCharType="begin"/>
      </w:r>
      <w:r>
        <w:instrText xml:space="preserve"> REF _Ref356985743 \h </w:instrText>
      </w:r>
      <w:r>
        <w:fldChar w:fldCharType="separate"/>
      </w:r>
      <w:r w:rsidR="00154D81" w:rsidRPr="00856563">
        <w:t>(</w:t>
      </w:r>
      <w:r w:rsidR="00154D81">
        <w:rPr>
          <w:noProof/>
        </w:rPr>
        <w:t>246</w:t>
      </w:r>
      <w:r w:rsidR="00154D81" w:rsidRPr="00856563">
        <w:t>)</w:t>
      </w:r>
      <w:r>
        <w:fldChar w:fldCharType="end"/>
      </w:r>
      <w:r>
        <w:t xml:space="preserve"> to </w:t>
      </w:r>
      <w:r>
        <w:fldChar w:fldCharType="begin"/>
      </w:r>
      <w:r>
        <w:instrText xml:space="preserve"> REF _Ref356985747 \h </w:instrText>
      </w:r>
      <w:r>
        <w:fldChar w:fldCharType="separate"/>
      </w:r>
      <w:r w:rsidR="00154D81" w:rsidRPr="00856563">
        <w:t>(</w:t>
      </w:r>
      <w:r w:rsidR="00154D81">
        <w:rPr>
          <w:noProof/>
        </w:rPr>
        <w:t>251</w:t>
      </w:r>
      <w:r w:rsidR="00154D81" w:rsidRPr="00856563">
        <w:t>)</w:t>
      </w:r>
      <w:r>
        <w:fldChar w:fldCharType="end"/>
      </w:r>
      <w:r>
        <w:t xml:space="preserve">, its adnominal uses in </w:t>
      </w:r>
      <w:r>
        <w:fldChar w:fldCharType="begin"/>
      </w:r>
      <w:r>
        <w:instrText xml:space="preserve"> REF _Ref356985748 \h </w:instrText>
      </w:r>
      <w:r>
        <w:fldChar w:fldCharType="separate"/>
      </w:r>
      <w:r w:rsidR="00154D81" w:rsidRPr="00856563">
        <w:t>(</w:t>
      </w:r>
      <w:r w:rsidR="00154D81">
        <w:rPr>
          <w:noProof/>
        </w:rPr>
        <w:t>252</w:t>
      </w:r>
      <w:r w:rsidR="00154D81" w:rsidRPr="00856563">
        <w:t>)</w:t>
      </w:r>
      <w:r>
        <w:fldChar w:fldCharType="end"/>
      </w:r>
      <w:r>
        <w:t xml:space="preserve"> and </w:t>
      </w:r>
      <w:r>
        <w:fldChar w:fldCharType="begin"/>
      </w:r>
      <w:r>
        <w:instrText xml:space="preserve"> REF _Ref356985749 \h </w:instrText>
      </w:r>
      <w:r>
        <w:fldChar w:fldCharType="separate"/>
      </w:r>
      <w:r w:rsidR="00154D81" w:rsidRPr="00856563">
        <w:t>(</w:t>
      </w:r>
      <w:r w:rsidR="00154D81">
        <w:rPr>
          <w:noProof/>
        </w:rPr>
        <w:t>253</w:t>
      </w:r>
      <w:r w:rsidR="00154D81" w:rsidRPr="00856563">
        <w:t>)</w:t>
      </w:r>
      <w:r>
        <w:fldChar w:fldCharType="end"/>
      </w:r>
      <w:r>
        <w:t xml:space="preserve">, and its predicative uses in </w:t>
      </w:r>
      <w:r>
        <w:fldChar w:fldCharType="begin"/>
      </w:r>
      <w:r>
        <w:instrText xml:space="preserve"> REF _Ref356985750 \h </w:instrText>
      </w:r>
      <w:r>
        <w:fldChar w:fldCharType="separate"/>
      </w:r>
      <w:r w:rsidR="00154D81" w:rsidRPr="00856563">
        <w:t>(</w:t>
      </w:r>
      <w:r w:rsidR="00154D81">
        <w:rPr>
          <w:noProof/>
        </w:rPr>
        <w:t>254</w:t>
      </w:r>
      <w:r w:rsidR="00154D81" w:rsidRPr="00856563">
        <w:t>)</w:t>
      </w:r>
      <w:r>
        <w:fldChar w:fldCharType="end"/>
      </w:r>
      <w:r>
        <w:t xml:space="preserve"> and </w:t>
      </w:r>
      <w:r>
        <w:fldChar w:fldCharType="begin"/>
      </w:r>
      <w:r>
        <w:instrText xml:space="preserve"> REF _Ref356985752 \h </w:instrText>
      </w:r>
      <w:r>
        <w:fldChar w:fldCharType="separate"/>
      </w:r>
      <w:r w:rsidR="00154D81" w:rsidRPr="00856563">
        <w:t>(</w:t>
      </w:r>
      <w:r w:rsidR="00154D81">
        <w:rPr>
          <w:noProof/>
        </w:rPr>
        <w:t>255</w:t>
      </w:r>
      <w:r w:rsidR="00154D81" w:rsidRPr="00856563">
        <w:t>)</w:t>
      </w:r>
      <w:r>
        <w:fldChar w:fldCharType="end"/>
      </w:r>
      <w:r>
        <w:t xml:space="preserve">. The interrogative is also used as a placeholder as shown in </w:t>
      </w:r>
      <w:r>
        <w:fldChar w:fldCharType="begin"/>
      </w:r>
      <w:r>
        <w:instrText xml:space="preserve"> REF _Ref356985755 \h </w:instrText>
      </w:r>
      <w:r>
        <w:fldChar w:fldCharType="separate"/>
      </w:r>
      <w:r w:rsidR="00154D81" w:rsidRPr="00856563">
        <w:t>(</w:t>
      </w:r>
      <w:r w:rsidR="00154D81">
        <w:rPr>
          <w:noProof/>
        </w:rPr>
        <w:t>256</w:t>
      </w:r>
      <w:r w:rsidR="00154D81" w:rsidRPr="00856563">
        <w:t>)</w:t>
      </w:r>
      <w:r>
        <w:fldChar w:fldCharType="end"/>
      </w:r>
      <w:r w:rsidR="003303D8">
        <w:t xml:space="preserve">. Besides, </w:t>
      </w:r>
      <w:r w:rsidR="003303D8" w:rsidRPr="003303D8">
        <w:rPr>
          <w:rStyle w:val="ChItalBold"/>
        </w:rPr>
        <w:t>apa</w:t>
      </w:r>
      <w:r w:rsidR="003303D8">
        <w:t xml:space="preserve"> ‘what’ </w:t>
      </w:r>
      <w:r>
        <w:t>is also used in one-word utterances.</w:t>
      </w:r>
    </w:p>
    <w:p w14:paraId="43B630CC" w14:textId="5336FF7C" w:rsidR="00130064" w:rsidRDefault="00130064" w:rsidP="00423AAC">
      <w:pPr>
        <w:pStyle w:val="Body0505after"/>
      </w:pPr>
      <w:r>
        <w:t xml:space="preserve">In its pronominal uses, </w:t>
      </w:r>
      <w:r w:rsidRPr="00926632">
        <w:rPr>
          <w:rStyle w:val="ChItalBold"/>
        </w:rPr>
        <w:t>apa</w:t>
      </w:r>
      <w:r>
        <w:t xml:space="preserve"> </w:t>
      </w:r>
      <w:r w:rsidR="00B7093A">
        <w:t>‘</w:t>
      </w:r>
      <w:r>
        <w:t>what</w:t>
      </w:r>
      <w:r w:rsidR="00B7093A">
        <w:t>’</w:t>
      </w:r>
      <w:r>
        <w:t xml:space="preserve"> occurs in all syntactic positions, as demonstrated in </w:t>
      </w:r>
      <w:r>
        <w:fldChar w:fldCharType="begin"/>
      </w:r>
      <w:r>
        <w:instrText xml:space="preserve"> REF _Ref356985743 \h </w:instrText>
      </w:r>
      <w:r>
        <w:fldChar w:fldCharType="separate"/>
      </w:r>
      <w:r w:rsidR="00154D81" w:rsidRPr="00856563">
        <w:t>(</w:t>
      </w:r>
      <w:r w:rsidR="00154D81">
        <w:rPr>
          <w:noProof/>
        </w:rPr>
        <w:t>246</w:t>
      </w:r>
      <w:r w:rsidR="00154D81" w:rsidRPr="00856563">
        <w:t>)</w:t>
      </w:r>
      <w:r>
        <w:fldChar w:fldCharType="end"/>
      </w:r>
      <w:r>
        <w:t xml:space="preserve"> to </w:t>
      </w:r>
      <w:r>
        <w:fldChar w:fldCharType="begin"/>
      </w:r>
      <w:r>
        <w:instrText xml:space="preserve"> REF _Ref356985747 \h </w:instrText>
      </w:r>
      <w:r>
        <w:fldChar w:fldCharType="separate"/>
      </w:r>
      <w:r w:rsidR="00154D81" w:rsidRPr="00856563">
        <w:t>(</w:t>
      </w:r>
      <w:r w:rsidR="00154D81">
        <w:rPr>
          <w:noProof/>
        </w:rPr>
        <w:t>251</w:t>
      </w:r>
      <w:r w:rsidR="00154D81" w:rsidRPr="00856563">
        <w:t>)</w:t>
      </w:r>
      <w:r>
        <w:fldChar w:fldCharType="end"/>
      </w:r>
      <w:r>
        <w:t xml:space="preserve">, always remaining </w:t>
      </w:r>
      <w:r w:rsidRPr="0052189D">
        <w:t>in-situ</w:t>
      </w:r>
      <w:r w:rsidRPr="002D0E22">
        <w:t>.</w:t>
      </w:r>
      <w:r>
        <w:t xml:space="preserve"> In the elicited verbal clause in </w:t>
      </w:r>
      <w:r>
        <w:fldChar w:fldCharType="begin"/>
      </w:r>
      <w:r>
        <w:instrText xml:space="preserve"> REF _Ref356985743 \h </w:instrText>
      </w:r>
      <w:r>
        <w:fldChar w:fldCharType="separate"/>
      </w:r>
      <w:r w:rsidR="00154D81" w:rsidRPr="00856563">
        <w:t>(</w:t>
      </w:r>
      <w:r w:rsidR="00154D81">
        <w:rPr>
          <w:noProof/>
        </w:rPr>
        <w:t>246</w:t>
      </w:r>
      <w:r w:rsidR="00154D81" w:rsidRPr="00856563">
        <w:t>)</w:t>
      </w:r>
      <w:r>
        <w:fldChar w:fldCharType="end"/>
      </w:r>
      <w:r>
        <w:t xml:space="preserve">, </w:t>
      </w:r>
      <w:r>
        <w:rPr>
          <w:rStyle w:val="ChItalBold"/>
        </w:rPr>
        <w:t>apa</w:t>
      </w:r>
      <w:r>
        <w:t xml:space="preserve"> </w:t>
      </w:r>
      <w:r w:rsidR="00B7093A">
        <w:t>‘</w:t>
      </w:r>
      <w:r>
        <w:t>what</w:t>
      </w:r>
      <w:r w:rsidR="00B7093A">
        <w:t>’</w:t>
      </w:r>
      <w:r>
        <w:t xml:space="preserve"> takes the subject slot. While this construction is grammatically correct and acceptable, verbal clauses with </w:t>
      </w:r>
      <w:r>
        <w:rPr>
          <w:rStyle w:val="ChItalBold"/>
        </w:rPr>
        <w:t>apa</w:t>
      </w:r>
      <w:r>
        <w:t xml:space="preserve"> </w:t>
      </w:r>
      <w:r w:rsidR="00B7093A">
        <w:t>‘</w:t>
      </w:r>
      <w:r>
        <w:t>what</w:t>
      </w:r>
      <w:r w:rsidR="00B7093A">
        <w:t>’</w:t>
      </w:r>
      <w:r>
        <w:t xml:space="preserve"> in the subject slot are unattested in the corpus. Instead, speakers always use equative clauses when they want to question the identity of the clausal subject, similar to the questions formed with </w:t>
      </w:r>
      <w:r w:rsidRPr="004C327E">
        <w:rPr>
          <w:rStyle w:val="ChItalBold"/>
        </w:rPr>
        <w:t>siapa</w:t>
      </w:r>
      <w:r>
        <w:t xml:space="preserve"> </w:t>
      </w:r>
      <w:r w:rsidR="00B7093A">
        <w:t>‘</w:t>
      </w:r>
      <w:r>
        <w:t>who</w:t>
      </w:r>
      <w:r w:rsidR="00B7093A">
        <w:t>’</w:t>
      </w:r>
      <w:r>
        <w:t xml:space="preserve"> in </w:t>
      </w:r>
      <w:r>
        <w:fldChar w:fldCharType="begin"/>
      </w:r>
      <w:r>
        <w:instrText xml:space="preserve"> REF _Ref371684418 \h </w:instrText>
      </w:r>
      <w:r>
        <w:fldChar w:fldCharType="separate"/>
      </w:r>
      <w:r w:rsidR="00154D81" w:rsidRPr="00856563">
        <w:t>(</w:t>
      </w:r>
      <w:r w:rsidR="00154D81">
        <w:rPr>
          <w:noProof/>
        </w:rPr>
        <w:t>234</w:t>
      </w:r>
      <w:r w:rsidR="00154D81" w:rsidRPr="00856563">
        <w:t>)</w:t>
      </w:r>
      <w:r>
        <w:fldChar w:fldCharType="end"/>
      </w:r>
      <w:r>
        <w:t xml:space="preserve"> and </w:t>
      </w:r>
      <w:r>
        <w:fldChar w:fldCharType="begin"/>
      </w:r>
      <w:r>
        <w:instrText xml:space="preserve"> REF _Ref356912635 \h </w:instrText>
      </w:r>
      <w:r>
        <w:fldChar w:fldCharType="separate"/>
      </w:r>
      <w:r w:rsidR="00154D81" w:rsidRPr="00856563">
        <w:t>(</w:t>
      </w:r>
      <w:r w:rsidR="00154D81">
        <w:rPr>
          <w:noProof/>
        </w:rPr>
        <w:t>235</w:t>
      </w:r>
      <w:r w:rsidR="00154D81" w:rsidRPr="00856563">
        <w:t>)</w:t>
      </w:r>
      <w:r>
        <w:fldChar w:fldCharType="end"/>
      </w:r>
      <w:r>
        <w:t xml:space="preserve"> (§</w:t>
      </w:r>
      <w:r>
        <w:fldChar w:fldCharType="begin"/>
      </w:r>
      <w:r>
        <w:instrText xml:space="preserve"> REF _Ref358363769 \w \h </w:instrText>
      </w:r>
      <w:r>
        <w:fldChar w:fldCharType="separate"/>
      </w:r>
      <w:r w:rsidR="00154D81">
        <w:rPr>
          <w:cs/>
        </w:rPr>
        <w:t>‎</w:t>
      </w:r>
      <w:r w:rsidR="00154D81">
        <w:t>5.8.1</w:t>
      </w:r>
      <w:r>
        <w:fldChar w:fldCharType="end"/>
      </w:r>
      <w:r>
        <w:t xml:space="preserve">). This is demonstrated with the contrastive equative clause in </w:t>
      </w:r>
      <w:r>
        <w:fldChar w:fldCharType="begin"/>
      </w:r>
      <w:r>
        <w:instrText xml:space="preserve"> REF _Ref371594185 \h </w:instrText>
      </w:r>
      <w:r>
        <w:fldChar w:fldCharType="separate"/>
      </w:r>
      <w:r w:rsidR="00154D81" w:rsidRPr="00856563">
        <w:t>(</w:t>
      </w:r>
      <w:r w:rsidR="00154D81">
        <w:rPr>
          <w:noProof/>
        </w:rPr>
        <w:t>247</w:t>
      </w:r>
      <w:r w:rsidR="00154D81" w:rsidRPr="00856563">
        <w:t>)</w:t>
      </w:r>
      <w:r>
        <w:fldChar w:fldCharType="end"/>
      </w:r>
      <w:r>
        <w:t xml:space="preserve">. In this example, </w:t>
      </w:r>
      <w:r w:rsidRPr="008A413A">
        <w:rPr>
          <w:rStyle w:val="ChItalBold"/>
        </w:rPr>
        <w:t>apa</w:t>
      </w:r>
      <w:r>
        <w:t xml:space="preserve"> </w:t>
      </w:r>
      <w:r w:rsidR="00B7093A">
        <w:t>‘</w:t>
      </w:r>
      <w:r>
        <w:t>what</w:t>
      </w:r>
      <w:r w:rsidR="00B7093A">
        <w:t>’</w:t>
      </w:r>
      <w:r>
        <w:t xml:space="preserve"> takes the subject slot, while the headless relative clause </w:t>
      </w:r>
      <w:r w:rsidRPr="008A413A">
        <w:rPr>
          <w:rStyle w:val="ChItalBold"/>
        </w:rPr>
        <w:t>yang su gigit …</w:t>
      </w:r>
      <w:r>
        <w:t xml:space="preserve"> </w:t>
      </w:r>
      <w:r w:rsidR="00B7093A">
        <w:t>‘</w:t>
      </w:r>
      <w:r>
        <w:t>(the one) who has already bitten …</w:t>
      </w:r>
      <w:r w:rsidR="00B7093A">
        <w:t>’</w:t>
      </w:r>
      <w:r>
        <w:t xml:space="preserve"> takes the predicate </w:t>
      </w:r>
      <w:r w:rsidR="004673A3">
        <w:t>slot</w:t>
      </w:r>
      <w:r>
        <w:t>.</w:t>
      </w:r>
      <w:r w:rsidR="00326138">
        <w:rPr>
          <w:rStyle w:val="FootnoteReference"/>
        </w:rPr>
        <w:footnoteReference w:id="170"/>
      </w:r>
      <w:r>
        <w:t xml:space="preserve"> (For details on relative clauses see §</w:t>
      </w:r>
      <w:r w:rsidR="005A38B6">
        <w:fldChar w:fldCharType="begin"/>
      </w:r>
      <w:r w:rsidR="005A38B6">
        <w:instrText xml:space="preserve"> REF _Ref356320827 \w \h </w:instrText>
      </w:r>
      <w:r w:rsidR="005A38B6">
        <w:fldChar w:fldCharType="separate"/>
      </w:r>
      <w:r w:rsidR="00154D81">
        <w:rPr>
          <w:cs/>
        </w:rPr>
        <w:t>‎</w:t>
      </w:r>
      <w:r w:rsidR="00154D81">
        <w:t>14.3.2</w:t>
      </w:r>
      <w:r w:rsidR="005A38B6">
        <w:fldChar w:fldCharType="end"/>
      </w:r>
      <w:r>
        <w:t>.)</w:t>
      </w:r>
    </w:p>
    <w:p w14:paraId="3F7AE0BF" w14:textId="6F1D6D11" w:rsidR="00130064" w:rsidRDefault="00130064" w:rsidP="00130064">
      <w:pPr>
        <w:pStyle w:val="ExampleTitle"/>
      </w:pPr>
      <w:r>
        <w:t xml:space="preserve">Pronominal uses of </w:t>
      </w:r>
      <w:r w:rsidRPr="00926632">
        <w:rPr>
          <w:rStyle w:val="ChItalBold"/>
        </w:rPr>
        <w:t>apa</w:t>
      </w:r>
      <w:r>
        <w:t xml:space="preserve"> </w:t>
      </w:r>
      <w:r w:rsidR="00B7093A">
        <w:t>‘</w:t>
      </w:r>
      <w:r>
        <w:t>what</w:t>
      </w:r>
      <w:r w:rsidR="00B7093A">
        <w:t>’</w:t>
      </w:r>
      <w:r>
        <w:t>: Subject slot</w:t>
      </w:r>
    </w:p>
    <w:tbl>
      <w:tblPr>
        <w:tblW w:w="4224" w:type="dxa"/>
        <w:tblCellMar>
          <w:left w:w="42" w:type="dxa"/>
          <w:right w:w="42" w:type="dxa"/>
        </w:tblCellMar>
        <w:tblLook w:val="01E0" w:firstRow="1" w:lastRow="1" w:firstColumn="1" w:lastColumn="1" w:noHBand="0" w:noVBand="0"/>
      </w:tblPr>
      <w:tblGrid>
        <w:gridCol w:w="709"/>
        <w:gridCol w:w="573"/>
        <w:gridCol w:w="773"/>
        <w:gridCol w:w="551"/>
        <w:gridCol w:w="489"/>
        <w:gridCol w:w="567"/>
        <w:gridCol w:w="562"/>
      </w:tblGrid>
      <w:tr w:rsidR="00AC23C4" w:rsidRPr="00414A9C" w14:paraId="7F98934E" w14:textId="77777777" w:rsidTr="007A4DB7">
        <w:tc>
          <w:tcPr>
            <w:tcW w:w="709" w:type="dxa"/>
            <w:shd w:val="clear" w:color="auto" w:fill="auto"/>
          </w:tcPr>
          <w:p w14:paraId="680CC2AC" w14:textId="44F3658C" w:rsidR="00130064" w:rsidRPr="009F708D" w:rsidRDefault="00130064" w:rsidP="00130064">
            <w:pPr>
              <w:pStyle w:val="O0Nwnext"/>
            </w:pPr>
            <w:bookmarkStart w:id="2540" w:name="_Ref356985743"/>
            <w:bookmarkStart w:id="2541" w:name="_Ref436404564"/>
            <w:r w:rsidRPr="00856563">
              <w:t>(</w:t>
            </w:r>
            <w:fldSimple w:instr=" SEQ ( \* ARABIC \s 1 ">
              <w:r w:rsidR="00154D81">
                <w:rPr>
                  <w:noProof/>
                </w:rPr>
                <w:t>246</w:t>
              </w:r>
            </w:fldSimple>
            <w:r w:rsidRPr="00856563">
              <w:t>)</w:t>
            </w:r>
            <w:bookmarkEnd w:id="2540"/>
            <w:bookmarkEnd w:id="2541"/>
          </w:p>
        </w:tc>
        <w:tc>
          <w:tcPr>
            <w:tcW w:w="573" w:type="dxa"/>
            <w:shd w:val="clear" w:color="auto" w:fill="auto"/>
          </w:tcPr>
          <w:p w14:paraId="4C951EAB" w14:textId="77777777" w:rsidR="00130064" w:rsidRPr="00BF31CA" w:rsidRDefault="00130064" w:rsidP="00130064">
            <w:pPr>
              <w:pStyle w:val="Text"/>
              <w:rPr>
                <w:rStyle w:val="ChBlueBold"/>
              </w:rPr>
            </w:pPr>
            <w:r w:rsidRPr="00BF31CA">
              <w:rPr>
                <w:rStyle w:val="ChBlueBold"/>
              </w:rPr>
              <w:t>apa</w:t>
            </w:r>
          </w:p>
        </w:tc>
        <w:tc>
          <w:tcPr>
            <w:tcW w:w="773" w:type="dxa"/>
            <w:shd w:val="clear" w:color="auto" w:fill="auto"/>
          </w:tcPr>
          <w:p w14:paraId="0FC66C54" w14:textId="77777777" w:rsidR="00130064" w:rsidRPr="00DF7907" w:rsidRDefault="00130064" w:rsidP="00130064">
            <w:pPr>
              <w:pStyle w:val="Text"/>
            </w:pPr>
            <w:r>
              <w:t>su</w:t>
            </w:r>
          </w:p>
        </w:tc>
        <w:tc>
          <w:tcPr>
            <w:tcW w:w="551" w:type="dxa"/>
            <w:shd w:val="clear" w:color="auto" w:fill="auto"/>
          </w:tcPr>
          <w:p w14:paraId="4A367CB3" w14:textId="77777777" w:rsidR="00130064" w:rsidRPr="00DF7907" w:rsidRDefault="00130064" w:rsidP="00130064">
            <w:pPr>
              <w:pStyle w:val="Text"/>
            </w:pPr>
            <w:r w:rsidRPr="00DF7907">
              <w:t>gigit</w:t>
            </w:r>
          </w:p>
        </w:tc>
        <w:tc>
          <w:tcPr>
            <w:tcW w:w="489" w:type="dxa"/>
            <w:shd w:val="clear" w:color="auto" w:fill="auto"/>
          </w:tcPr>
          <w:p w14:paraId="275AC2FC" w14:textId="77777777" w:rsidR="00130064" w:rsidRPr="00DF7907" w:rsidRDefault="00130064" w:rsidP="00130064">
            <w:pPr>
              <w:pStyle w:val="Text"/>
            </w:pPr>
            <w:r w:rsidRPr="00DF7907">
              <w:t>sa</w:t>
            </w:r>
          </w:p>
        </w:tc>
        <w:tc>
          <w:tcPr>
            <w:tcW w:w="567" w:type="dxa"/>
            <w:shd w:val="clear" w:color="auto" w:fill="auto"/>
          </w:tcPr>
          <w:p w14:paraId="5FF6FCDC" w14:textId="77777777" w:rsidR="00130064" w:rsidRPr="00DF7907" w:rsidRDefault="00130064" w:rsidP="00130064">
            <w:pPr>
              <w:pStyle w:val="Text"/>
            </w:pPr>
            <w:r w:rsidRPr="00DF7907">
              <w:t>pu</w:t>
            </w:r>
          </w:p>
        </w:tc>
        <w:tc>
          <w:tcPr>
            <w:tcW w:w="562" w:type="dxa"/>
            <w:shd w:val="clear" w:color="auto" w:fill="auto"/>
          </w:tcPr>
          <w:p w14:paraId="214F706C" w14:textId="77777777" w:rsidR="00130064" w:rsidRPr="00DF7907" w:rsidRDefault="00130064" w:rsidP="00130064">
            <w:pPr>
              <w:pStyle w:val="Text"/>
            </w:pPr>
            <w:r>
              <w:t>lutut</w:t>
            </w:r>
          </w:p>
        </w:tc>
      </w:tr>
      <w:tr w:rsidR="00AC23C4" w:rsidRPr="00AC23C4" w14:paraId="3091BFE0" w14:textId="77777777" w:rsidTr="007A4DB7">
        <w:tc>
          <w:tcPr>
            <w:tcW w:w="709" w:type="dxa"/>
            <w:shd w:val="clear" w:color="auto" w:fill="auto"/>
          </w:tcPr>
          <w:p w14:paraId="1B5820C2" w14:textId="77777777" w:rsidR="00130064" w:rsidRPr="00DF7907" w:rsidRDefault="00130064" w:rsidP="00130064">
            <w:pPr>
              <w:pStyle w:val="GlossEng"/>
            </w:pPr>
          </w:p>
        </w:tc>
        <w:tc>
          <w:tcPr>
            <w:tcW w:w="573" w:type="dxa"/>
            <w:shd w:val="clear" w:color="auto" w:fill="auto"/>
          </w:tcPr>
          <w:p w14:paraId="1EED6B0D" w14:textId="77777777" w:rsidR="00130064" w:rsidRPr="00DF7907" w:rsidRDefault="00130064" w:rsidP="00130064">
            <w:pPr>
              <w:pStyle w:val="GlossEng"/>
            </w:pPr>
            <w:r w:rsidRPr="00DF7907">
              <w:t>what</w:t>
            </w:r>
          </w:p>
        </w:tc>
        <w:tc>
          <w:tcPr>
            <w:tcW w:w="773" w:type="dxa"/>
            <w:shd w:val="clear" w:color="auto" w:fill="auto"/>
          </w:tcPr>
          <w:p w14:paraId="15308A85" w14:textId="77777777" w:rsidR="00130064" w:rsidRPr="00DF7907" w:rsidRDefault="00130064" w:rsidP="00130064">
            <w:pPr>
              <w:pStyle w:val="GlossEng"/>
            </w:pPr>
            <w:r w:rsidRPr="00DF7907">
              <w:t>already</w:t>
            </w:r>
          </w:p>
        </w:tc>
        <w:tc>
          <w:tcPr>
            <w:tcW w:w="551" w:type="dxa"/>
            <w:shd w:val="clear" w:color="auto" w:fill="auto"/>
          </w:tcPr>
          <w:p w14:paraId="023EDE05" w14:textId="77777777" w:rsidR="00130064" w:rsidRPr="00DF7907" w:rsidRDefault="00130064" w:rsidP="00130064">
            <w:pPr>
              <w:pStyle w:val="GlossEng"/>
            </w:pPr>
            <w:r w:rsidRPr="00DF7907">
              <w:t>bite</w:t>
            </w:r>
          </w:p>
        </w:tc>
        <w:tc>
          <w:tcPr>
            <w:tcW w:w="489" w:type="dxa"/>
            <w:shd w:val="clear" w:color="auto" w:fill="auto"/>
          </w:tcPr>
          <w:p w14:paraId="40D82727" w14:textId="77777777" w:rsidR="00130064" w:rsidRPr="0099608C" w:rsidRDefault="00130064" w:rsidP="00130064">
            <w:pPr>
              <w:pStyle w:val="GlossEng"/>
              <w:rPr>
                <w:rStyle w:val="ChSmallCaps"/>
              </w:rPr>
            </w:pPr>
            <w:r w:rsidRPr="0099608C">
              <w:rPr>
                <w:rStyle w:val="ChSmallCaps"/>
              </w:rPr>
              <w:t>1sg</w:t>
            </w:r>
          </w:p>
        </w:tc>
        <w:tc>
          <w:tcPr>
            <w:tcW w:w="567" w:type="dxa"/>
            <w:shd w:val="clear" w:color="auto" w:fill="auto"/>
          </w:tcPr>
          <w:p w14:paraId="3F62EBFF" w14:textId="77777777" w:rsidR="00130064" w:rsidRPr="0099608C" w:rsidRDefault="00130064" w:rsidP="00130064">
            <w:pPr>
              <w:pStyle w:val="GlossEng"/>
              <w:rPr>
                <w:rStyle w:val="ChSmallCaps"/>
              </w:rPr>
            </w:pPr>
            <w:r w:rsidRPr="0099608C">
              <w:rPr>
                <w:rStyle w:val="ChSmallCaps"/>
              </w:rPr>
              <w:t>poss</w:t>
            </w:r>
          </w:p>
        </w:tc>
        <w:tc>
          <w:tcPr>
            <w:tcW w:w="562" w:type="dxa"/>
            <w:shd w:val="clear" w:color="auto" w:fill="auto"/>
          </w:tcPr>
          <w:p w14:paraId="51046489" w14:textId="77777777" w:rsidR="00130064" w:rsidRPr="00CF4AEE" w:rsidRDefault="00130064" w:rsidP="00130064">
            <w:pPr>
              <w:pStyle w:val="GlossEng"/>
            </w:pPr>
            <w:r w:rsidRPr="00CF4AEE">
              <w:t>knee</w:t>
            </w:r>
          </w:p>
        </w:tc>
      </w:tr>
    </w:tbl>
    <w:p w14:paraId="627AC1A0" w14:textId="38EDD5C5" w:rsidR="00130064" w:rsidRPr="00593360" w:rsidRDefault="00B7093A" w:rsidP="00130064">
      <w:pPr>
        <w:pStyle w:val="FreeTranslEng"/>
      </w:pPr>
      <w:r>
        <w:t>‘</w:t>
      </w:r>
      <w:r w:rsidR="00130064" w:rsidRPr="00BF31CA">
        <w:rPr>
          <w:rStyle w:val="ChBlueBold"/>
        </w:rPr>
        <w:t>what</w:t>
      </w:r>
      <w:r w:rsidR="00130064">
        <w:t xml:space="preserve"> has bitten my knee?</w:t>
      </w:r>
      <w:r>
        <w:t>’</w:t>
      </w:r>
      <w:r w:rsidR="00130064">
        <w:t xml:space="preserve"> </w:t>
      </w:r>
      <w:r w:rsidR="00130064" w:rsidRPr="00CF4AEE">
        <w:rPr>
          <w:rStyle w:val="ExampleSource"/>
        </w:rPr>
        <w:t>[</w:t>
      </w:r>
      <w:r w:rsidR="00130064" w:rsidRPr="00B8242E">
        <w:rPr>
          <w:rStyle w:val="ExampleSource"/>
        </w:rPr>
        <w:t xml:space="preserve">Elicited </w:t>
      </w:r>
      <w:r w:rsidR="00130064">
        <w:rPr>
          <w:rStyle w:val="ExampleSource"/>
        </w:rPr>
        <w:t>MY</w:t>
      </w:r>
      <w:r w:rsidR="00130064" w:rsidRPr="00B8242E">
        <w:rPr>
          <w:rStyle w:val="ExampleSource"/>
        </w:rPr>
        <w:t>131112.005]</w:t>
      </w:r>
    </w:p>
    <w:tbl>
      <w:tblPr>
        <w:tblW w:w="4875" w:type="dxa"/>
        <w:tblCellMar>
          <w:left w:w="42" w:type="dxa"/>
          <w:right w:w="42" w:type="dxa"/>
        </w:tblCellMar>
        <w:tblLook w:val="01E0" w:firstRow="1" w:lastRow="1" w:firstColumn="1" w:lastColumn="1" w:noHBand="0" w:noVBand="0"/>
      </w:tblPr>
      <w:tblGrid>
        <w:gridCol w:w="709"/>
        <w:gridCol w:w="573"/>
        <w:gridCol w:w="573"/>
        <w:gridCol w:w="773"/>
        <w:gridCol w:w="551"/>
        <w:gridCol w:w="489"/>
        <w:gridCol w:w="567"/>
        <w:gridCol w:w="640"/>
      </w:tblGrid>
      <w:tr w:rsidR="00AC23C4" w:rsidRPr="00414A9C" w14:paraId="6AE47DBC" w14:textId="77777777" w:rsidTr="00AC23C4">
        <w:tc>
          <w:tcPr>
            <w:tcW w:w="709" w:type="dxa"/>
            <w:shd w:val="clear" w:color="auto" w:fill="auto"/>
          </w:tcPr>
          <w:p w14:paraId="1A62FB62" w14:textId="77777777" w:rsidR="00130064" w:rsidRPr="009F708D" w:rsidRDefault="00130064" w:rsidP="00130064">
            <w:pPr>
              <w:pStyle w:val="O0Nwnext"/>
            </w:pPr>
            <w:bookmarkStart w:id="2542" w:name="_Ref371594185"/>
            <w:r w:rsidRPr="00856563">
              <w:t>(</w:t>
            </w:r>
            <w:fldSimple w:instr=" SEQ ( \* ARABIC \s 1 ">
              <w:r w:rsidR="00154D81">
                <w:rPr>
                  <w:noProof/>
                </w:rPr>
                <w:t>247</w:t>
              </w:r>
            </w:fldSimple>
            <w:r w:rsidRPr="00856563">
              <w:t>)</w:t>
            </w:r>
            <w:bookmarkEnd w:id="2542"/>
          </w:p>
        </w:tc>
        <w:tc>
          <w:tcPr>
            <w:tcW w:w="573" w:type="dxa"/>
            <w:shd w:val="clear" w:color="auto" w:fill="auto"/>
          </w:tcPr>
          <w:p w14:paraId="6252936D" w14:textId="77777777" w:rsidR="00130064" w:rsidRPr="00BF31CA" w:rsidRDefault="00130064" w:rsidP="00130064">
            <w:pPr>
              <w:pStyle w:val="Text"/>
              <w:rPr>
                <w:rStyle w:val="ChBlueBold"/>
              </w:rPr>
            </w:pPr>
            <w:r w:rsidRPr="00BF31CA">
              <w:rPr>
                <w:rStyle w:val="ChBlueBold"/>
              </w:rPr>
              <w:t>apa</w:t>
            </w:r>
          </w:p>
        </w:tc>
        <w:tc>
          <w:tcPr>
            <w:tcW w:w="573" w:type="dxa"/>
            <w:shd w:val="clear" w:color="auto" w:fill="auto"/>
          </w:tcPr>
          <w:p w14:paraId="14EE989D" w14:textId="77777777" w:rsidR="00130064" w:rsidRPr="00DF7907" w:rsidRDefault="00130064" w:rsidP="00130064">
            <w:pPr>
              <w:pStyle w:val="Text"/>
            </w:pPr>
            <w:r w:rsidRPr="00DF7907">
              <w:t>yang</w:t>
            </w:r>
          </w:p>
        </w:tc>
        <w:tc>
          <w:tcPr>
            <w:tcW w:w="773" w:type="dxa"/>
            <w:shd w:val="clear" w:color="auto" w:fill="auto"/>
          </w:tcPr>
          <w:p w14:paraId="2061749C" w14:textId="77777777" w:rsidR="00130064" w:rsidRPr="00DF7907" w:rsidRDefault="00130064" w:rsidP="00130064">
            <w:pPr>
              <w:pStyle w:val="Text"/>
            </w:pPr>
            <w:r>
              <w:t>su</w:t>
            </w:r>
          </w:p>
        </w:tc>
        <w:tc>
          <w:tcPr>
            <w:tcW w:w="551" w:type="dxa"/>
            <w:shd w:val="clear" w:color="auto" w:fill="auto"/>
          </w:tcPr>
          <w:p w14:paraId="55C359A4" w14:textId="77777777" w:rsidR="00130064" w:rsidRPr="00DF7907" w:rsidRDefault="00130064" w:rsidP="00130064">
            <w:pPr>
              <w:pStyle w:val="Text"/>
            </w:pPr>
            <w:r w:rsidRPr="00DF7907">
              <w:t>gigit</w:t>
            </w:r>
          </w:p>
        </w:tc>
        <w:tc>
          <w:tcPr>
            <w:tcW w:w="489" w:type="dxa"/>
            <w:shd w:val="clear" w:color="auto" w:fill="auto"/>
          </w:tcPr>
          <w:p w14:paraId="4252C1AB" w14:textId="77777777" w:rsidR="00130064" w:rsidRPr="00DF7907" w:rsidRDefault="00130064" w:rsidP="00130064">
            <w:pPr>
              <w:pStyle w:val="Text"/>
            </w:pPr>
            <w:r w:rsidRPr="00DF7907">
              <w:t>sa</w:t>
            </w:r>
          </w:p>
        </w:tc>
        <w:tc>
          <w:tcPr>
            <w:tcW w:w="567" w:type="dxa"/>
            <w:shd w:val="clear" w:color="auto" w:fill="auto"/>
          </w:tcPr>
          <w:p w14:paraId="7BDC95D5" w14:textId="77777777" w:rsidR="00130064" w:rsidRPr="00DF7907" w:rsidRDefault="00130064" w:rsidP="00130064">
            <w:pPr>
              <w:pStyle w:val="Text"/>
            </w:pPr>
            <w:r w:rsidRPr="00DF7907">
              <w:t>pu</w:t>
            </w:r>
          </w:p>
        </w:tc>
        <w:tc>
          <w:tcPr>
            <w:tcW w:w="640" w:type="dxa"/>
            <w:shd w:val="clear" w:color="auto" w:fill="auto"/>
          </w:tcPr>
          <w:p w14:paraId="586D0EFA" w14:textId="77777777" w:rsidR="00130064" w:rsidRPr="00DF7907" w:rsidRDefault="00130064" w:rsidP="00130064">
            <w:pPr>
              <w:pStyle w:val="Text"/>
            </w:pPr>
            <w:r>
              <w:t>lutut</w:t>
            </w:r>
            <w:r w:rsidR="00325BCE">
              <w:t>?</w:t>
            </w:r>
          </w:p>
        </w:tc>
      </w:tr>
      <w:tr w:rsidR="00AC23C4" w:rsidRPr="00AC23C4" w14:paraId="50F9AF48" w14:textId="77777777" w:rsidTr="00AC23C4">
        <w:tc>
          <w:tcPr>
            <w:tcW w:w="709" w:type="dxa"/>
            <w:shd w:val="clear" w:color="auto" w:fill="auto"/>
          </w:tcPr>
          <w:p w14:paraId="5AB88B3C" w14:textId="77777777" w:rsidR="00130064" w:rsidRPr="00DF7907" w:rsidRDefault="00130064" w:rsidP="00130064">
            <w:pPr>
              <w:pStyle w:val="GlossEng"/>
            </w:pPr>
          </w:p>
        </w:tc>
        <w:tc>
          <w:tcPr>
            <w:tcW w:w="573" w:type="dxa"/>
            <w:shd w:val="clear" w:color="auto" w:fill="auto"/>
          </w:tcPr>
          <w:p w14:paraId="74C25309" w14:textId="77777777" w:rsidR="00130064" w:rsidRPr="00DF7907" w:rsidRDefault="00130064" w:rsidP="00130064">
            <w:pPr>
              <w:pStyle w:val="GlossEng"/>
            </w:pPr>
            <w:r w:rsidRPr="00DF7907">
              <w:t>what</w:t>
            </w:r>
          </w:p>
        </w:tc>
        <w:tc>
          <w:tcPr>
            <w:tcW w:w="573" w:type="dxa"/>
            <w:shd w:val="clear" w:color="auto" w:fill="auto"/>
          </w:tcPr>
          <w:p w14:paraId="5DF88318" w14:textId="77777777" w:rsidR="00130064" w:rsidRPr="0099608C" w:rsidRDefault="00130064" w:rsidP="00130064">
            <w:pPr>
              <w:pStyle w:val="GlossEng"/>
              <w:rPr>
                <w:rStyle w:val="ChSmallCaps"/>
              </w:rPr>
            </w:pPr>
            <w:r w:rsidRPr="0099608C">
              <w:rPr>
                <w:rStyle w:val="ChSmallCaps"/>
              </w:rPr>
              <w:t>rel</w:t>
            </w:r>
          </w:p>
        </w:tc>
        <w:tc>
          <w:tcPr>
            <w:tcW w:w="773" w:type="dxa"/>
            <w:shd w:val="clear" w:color="auto" w:fill="auto"/>
          </w:tcPr>
          <w:p w14:paraId="21CA0F41" w14:textId="77777777" w:rsidR="00130064" w:rsidRPr="00DF7907" w:rsidRDefault="00130064" w:rsidP="00130064">
            <w:pPr>
              <w:pStyle w:val="GlossEng"/>
            </w:pPr>
            <w:r w:rsidRPr="00DF7907">
              <w:t>already</w:t>
            </w:r>
          </w:p>
        </w:tc>
        <w:tc>
          <w:tcPr>
            <w:tcW w:w="551" w:type="dxa"/>
            <w:shd w:val="clear" w:color="auto" w:fill="auto"/>
          </w:tcPr>
          <w:p w14:paraId="5FB7FACA" w14:textId="77777777" w:rsidR="00130064" w:rsidRPr="00DF7907" w:rsidRDefault="00130064" w:rsidP="00130064">
            <w:pPr>
              <w:pStyle w:val="GlossEng"/>
            </w:pPr>
            <w:r w:rsidRPr="00DF7907">
              <w:t>bite</w:t>
            </w:r>
          </w:p>
        </w:tc>
        <w:tc>
          <w:tcPr>
            <w:tcW w:w="489" w:type="dxa"/>
            <w:shd w:val="clear" w:color="auto" w:fill="auto"/>
          </w:tcPr>
          <w:p w14:paraId="301D10D8" w14:textId="77777777" w:rsidR="00130064" w:rsidRPr="0099608C" w:rsidRDefault="00130064" w:rsidP="00130064">
            <w:pPr>
              <w:pStyle w:val="GlossEng"/>
              <w:rPr>
                <w:rStyle w:val="ChSmallCaps"/>
              </w:rPr>
            </w:pPr>
            <w:r w:rsidRPr="0099608C">
              <w:rPr>
                <w:rStyle w:val="ChSmallCaps"/>
              </w:rPr>
              <w:t>1sg</w:t>
            </w:r>
          </w:p>
        </w:tc>
        <w:tc>
          <w:tcPr>
            <w:tcW w:w="567" w:type="dxa"/>
            <w:shd w:val="clear" w:color="auto" w:fill="auto"/>
          </w:tcPr>
          <w:p w14:paraId="661BF2CD" w14:textId="77777777" w:rsidR="00130064" w:rsidRPr="0099608C" w:rsidRDefault="00130064" w:rsidP="00130064">
            <w:pPr>
              <w:pStyle w:val="GlossEng"/>
              <w:rPr>
                <w:rStyle w:val="ChSmallCaps"/>
              </w:rPr>
            </w:pPr>
            <w:r w:rsidRPr="0099608C">
              <w:rPr>
                <w:rStyle w:val="ChSmallCaps"/>
              </w:rPr>
              <w:t>poss</w:t>
            </w:r>
          </w:p>
        </w:tc>
        <w:tc>
          <w:tcPr>
            <w:tcW w:w="640" w:type="dxa"/>
            <w:shd w:val="clear" w:color="auto" w:fill="auto"/>
          </w:tcPr>
          <w:p w14:paraId="593E957D" w14:textId="77777777" w:rsidR="00130064" w:rsidRPr="00CF4AEE" w:rsidRDefault="00130064" w:rsidP="00130064">
            <w:pPr>
              <w:pStyle w:val="GlossEng"/>
            </w:pPr>
            <w:r w:rsidRPr="00CF4AEE">
              <w:t>knee</w:t>
            </w:r>
          </w:p>
        </w:tc>
      </w:tr>
    </w:tbl>
    <w:p w14:paraId="15C632F4" w14:textId="07A18272" w:rsidR="00130064" w:rsidRPr="00E2454E" w:rsidRDefault="00B7093A" w:rsidP="00130064">
      <w:pPr>
        <w:pStyle w:val="FreeTranslEng"/>
      </w:pPr>
      <w:r>
        <w:t>‘</w:t>
      </w:r>
      <w:r w:rsidR="00130064" w:rsidRPr="00DE5940">
        <w:rPr>
          <w:rStyle w:val="ChBlueBold"/>
        </w:rPr>
        <w:t>what</w:t>
      </w:r>
      <w:r w:rsidR="00130064">
        <w:t xml:space="preserve"> (is it) that has bitten my knee?</w:t>
      </w:r>
      <w:r>
        <w:t>’</w:t>
      </w:r>
      <w:r w:rsidR="00130064">
        <w:t xml:space="preserve"> </w:t>
      </w:r>
      <w:r w:rsidR="00130064" w:rsidRPr="00CF4AEE">
        <w:rPr>
          <w:rStyle w:val="ExampleSource"/>
        </w:rPr>
        <w:t>[080916-001-CvNP.0004]</w:t>
      </w:r>
    </w:p>
    <w:p w14:paraId="6F9D6D4A" w14:textId="1772D772" w:rsidR="00130064" w:rsidRDefault="00130064" w:rsidP="00423AAC">
      <w:pPr>
        <w:pStyle w:val="Body0005after"/>
      </w:pPr>
      <w:r w:rsidRPr="001D5B82">
        <w:t xml:space="preserve">Interrogative </w:t>
      </w:r>
      <w:r w:rsidRPr="001D5B82">
        <w:rPr>
          <w:rStyle w:val="ChItalBold"/>
        </w:rPr>
        <w:t>apa</w:t>
      </w:r>
      <w:r w:rsidRPr="001D5B82">
        <w:t xml:space="preserve"> </w:t>
      </w:r>
      <w:r w:rsidR="00B7093A">
        <w:t>‘</w:t>
      </w:r>
      <w:r w:rsidRPr="001D5B82">
        <w:t>what</w:t>
      </w:r>
      <w:r w:rsidR="00B7093A">
        <w:t>’</w:t>
      </w:r>
      <w:r w:rsidRPr="001D5B82">
        <w:t xml:space="preserve"> also takes non-subject slots. In </w:t>
      </w:r>
      <w:r w:rsidRPr="001D5B82">
        <w:fldChar w:fldCharType="begin"/>
      </w:r>
      <w:r w:rsidRPr="001D5B82">
        <w:instrText xml:space="preserve"> REF _Ref356985744 \h </w:instrText>
      </w:r>
      <w:r w:rsidR="00196846" w:rsidRPr="001D5B82">
        <w:instrText xml:space="preserve"> \* MERGEFORMAT </w:instrText>
      </w:r>
      <w:r w:rsidRPr="001D5B82">
        <w:fldChar w:fldCharType="separate"/>
      </w:r>
      <w:r w:rsidR="00154D81" w:rsidRPr="00856563">
        <w:t>(</w:t>
      </w:r>
      <w:r w:rsidR="00154D81">
        <w:rPr>
          <w:noProof/>
        </w:rPr>
        <w:t>248</w:t>
      </w:r>
      <w:r w:rsidR="00154D81" w:rsidRPr="00856563">
        <w:t>)</w:t>
      </w:r>
      <w:r w:rsidRPr="001D5B82">
        <w:fldChar w:fldCharType="end"/>
      </w:r>
      <w:r w:rsidRPr="001D5B82">
        <w:t xml:space="preserve">, </w:t>
      </w:r>
      <w:r w:rsidRPr="001D5B82">
        <w:rPr>
          <w:rStyle w:val="ChItalBold"/>
        </w:rPr>
        <w:t>apa</w:t>
      </w:r>
      <w:r w:rsidRPr="001D5B82">
        <w:t xml:space="preserve"> </w:t>
      </w:r>
      <w:r w:rsidR="00B7093A">
        <w:t>‘</w:t>
      </w:r>
      <w:r w:rsidRPr="001D5B82">
        <w:t>what</w:t>
      </w:r>
      <w:r w:rsidR="00B7093A">
        <w:t>’</w:t>
      </w:r>
      <w:r w:rsidRPr="001D5B82">
        <w:t xml:space="preserve"> takes the direct object slot, in </w:t>
      </w:r>
      <w:r w:rsidRPr="001D5B82">
        <w:fldChar w:fldCharType="begin"/>
      </w:r>
      <w:r w:rsidRPr="001D5B82">
        <w:instrText xml:space="preserve"> REF _Ref356985745 \h </w:instrText>
      </w:r>
      <w:r w:rsidR="00196846" w:rsidRPr="001D5B82">
        <w:instrText xml:space="preserve"> \* MERGEFORMAT </w:instrText>
      </w:r>
      <w:r w:rsidRPr="001D5B82">
        <w:fldChar w:fldCharType="separate"/>
      </w:r>
      <w:r w:rsidR="00154D81" w:rsidRPr="00856563">
        <w:t>(</w:t>
      </w:r>
      <w:r w:rsidR="00154D81">
        <w:rPr>
          <w:noProof/>
        </w:rPr>
        <w:t>249</w:t>
      </w:r>
      <w:r w:rsidR="00154D81" w:rsidRPr="00856563">
        <w:t>)</w:t>
      </w:r>
      <w:r w:rsidRPr="001D5B82">
        <w:fldChar w:fldCharType="end"/>
      </w:r>
      <w:r w:rsidRPr="001D5B82">
        <w:t xml:space="preserve"> the oblique object slot, and in </w:t>
      </w:r>
      <w:r w:rsidRPr="001D5B82">
        <w:fldChar w:fldCharType="begin"/>
      </w:r>
      <w:r w:rsidRPr="001D5B82">
        <w:instrText xml:space="preserve"> REF _Ref356985746 \h </w:instrText>
      </w:r>
      <w:r w:rsidR="00196846" w:rsidRPr="001D5B82">
        <w:instrText xml:space="preserve"> \* MERGEFORMAT </w:instrText>
      </w:r>
      <w:r w:rsidRPr="001D5B82">
        <w:fldChar w:fldCharType="separate"/>
      </w:r>
      <w:r w:rsidR="00154D81" w:rsidRPr="00856563">
        <w:t>(</w:t>
      </w:r>
      <w:r w:rsidR="00154D81">
        <w:rPr>
          <w:noProof/>
        </w:rPr>
        <w:t>250</w:t>
      </w:r>
      <w:r w:rsidR="00154D81" w:rsidRPr="00856563">
        <w:t>)</w:t>
      </w:r>
      <w:r w:rsidRPr="001D5B82">
        <w:fldChar w:fldCharType="end"/>
      </w:r>
      <w:r w:rsidRPr="001D5B82">
        <w:t xml:space="preserve"> the peripheral adjunct slot.</w:t>
      </w:r>
      <w:r w:rsidR="001D5B82" w:rsidRPr="001D5B82">
        <w:rPr>
          <w:rStyle w:val="FootnoteReference"/>
        </w:rPr>
        <w:footnoteReference w:id="171"/>
      </w:r>
      <w:r w:rsidRPr="001D5B82">
        <w:t xml:space="preserve"> Besides, speakers use </w:t>
      </w:r>
      <w:r w:rsidRPr="001D5B82">
        <w:rPr>
          <w:rStyle w:val="ChItalBold"/>
        </w:rPr>
        <w:t>apa</w:t>
      </w:r>
      <w:r w:rsidRPr="001D5B82">
        <w:t xml:space="preserve"> </w:t>
      </w:r>
      <w:r w:rsidR="00B7093A">
        <w:t>‘</w:t>
      </w:r>
      <w:r w:rsidRPr="001D5B82">
        <w:t>what</w:t>
      </w:r>
      <w:r w:rsidR="00B7093A">
        <w:t>’</w:t>
      </w:r>
      <w:r w:rsidRPr="001D5B82">
        <w:t xml:space="preserve"> to question reasons or motives, as in </w:t>
      </w:r>
      <w:r w:rsidRPr="001D5B82">
        <w:fldChar w:fldCharType="begin"/>
      </w:r>
      <w:r w:rsidRPr="001D5B82">
        <w:instrText xml:space="preserve"> REF _Ref356985747 \h </w:instrText>
      </w:r>
      <w:r w:rsidR="00196846" w:rsidRPr="001D5B82">
        <w:instrText xml:space="preserve"> \* MERGEFORMAT </w:instrText>
      </w:r>
      <w:r w:rsidRPr="001D5B82">
        <w:fldChar w:fldCharType="separate"/>
      </w:r>
      <w:r w:rsidR="00154D81" w:rsidRPr="00856563">
        <w:t>(</w:t>
      </w:r>
      <w:r w:rsidR="00154D81">
        <w:rPr>
          <w:noProof/>
        </w:rPr>
        <w:t>251</w:t>
      </w:r>
      <w:r w:rsidR="00154D81" w:rsidRPr="00856563">
        <w:t>)</w:t>
      </w:r>
      <w:r w:rsidRPr="001D5B82">
        <w:fldChar w:fldCharType="end"/>
      </w:r>
      <w:r w:rsidRPr="001D5B82">
        <w:t>.</w:t>
      </w:r>
    </w:p>
    <w:p w14:paraId="0576A7FF" w14:textId="0529DC2F" w:rsidR="00130064" w:rsidRDefault="00130064" w:rsidP="00130064">
      <w:pPr>
        <w:pStyle w:val="ExampleTitle"/>
      </w:pPr>
      <w:r>
        <w:t xml:space="preserve">Pronominal uses of </w:t>
      </w:r>
      <w:r>
        <w:rPr>
          <w:rStyle w:val="ChItalBold"/>
        </w:rPr>
        <w:t>apa</w:t>
      </w:r>
      <w:r>
        <w:t xml:space="preserve"> </w:t>
      </w:r>
      <w:r w:rsidR="00B7093A">
        <w:t>‘</w:t>
      </w:r>
      <w:r>
        <w:t>what</w:t>
      </w:r>
      <w:r w:rsidR="00B7093A">
        <w:t>’</w:t>
      </w:r>
      <w:r>
        <w:t>: Non-subject slots</w:t>
      </w:r>
    </w:p>
    <w:tbl>
      <w:tblPr>
        <w:tblW w:w="2517" w:type="dxa"/>
        <w:tblCellMar>
          <w:left w:w="42" w:type="dxa"/>
          <w:right w:w="42" w:type="dxa"/>
        </w:tblCellMar>
        <w:tblLook w:val="01E0" w:firstRow="1" w:lastRow="1" w:firstColumn="1" w:lastColumn="1" w:noHBand="0" w:noVBand="0"/>
      </w:tblPr>
      <w:tblGrid>
        <w:gridCol w:w="709"/>
        <w:gridCol w:w="529"/>
        <w:gridCol w:w="695"/>
        <w:gridCol w:w="584"/>
      </w:tblGrid>
      <w:tr w:rsidR="00130064" w:rsidRPr="00414A9C" w14:paraId="55FDBED8" w14:textId="77777777" w:rsidTr="00AC23C4">
        <w:tc>
          <w:tcPr>
            <w:tcW w:w="709" w:type="dxa"/>
            <w:shd w:val="clear" w:color="auto" w:fill="auto"/>
          </w:tcPr>
          <w:p w14:paraId="34179BB5" w14:textId="77777777" w:rsidR="00130064" w:rsidRPr="009F708D" w:rsidRDefault="00130064" w:rsidP="00130064">
            <w:pPr>
              <w:pStyle w:val="O0Nwnext"/>
            </w:pPr>
            <w:bookmarkStart w:id="2543" w:name="_Ref356985744"/>
            <w:r w:rsidRPr="00856563">
              <w:t>(</w:t>
            </w:r>
            <w:fldSimple w:instr=" SEQ ( \* ARABIC \s 1 ">
              <w:r w:rsidR="00154D81">
                <w:rPr>
                  <w:noProof/>
                </w:rPr>
                <w:t>248</w:t>
              </w:r>
            </w:fldSimple>
            <w:r w:rsidRPr="00856563">
              <w:t>)</w:t>
            </w:r>
            <w:bookmarkEnd w:id="2543"/>
          </w:p>
        </w:tc>
        <w:tc>
          <w:tcPr>
            <w:tcW w:w="529" w:type="dxa"/>
            <w:shd w:val="clear" w:color="auto" w:fill="auto"/>
          </w:tcPr>
          <w:p w14:paraId="08BD3FD4" w14:textId="77777777" w:rsidR="00130064" w:rsidRPr="00A308A0" w:rsidRDefault="00130064" w:rsidP="00130064">
            <w:pPr>
              <w:pStyle w:val="Text"/>
            </w:pPr>
            <w:r w:rsidRPr="00A308A0">
              <w:t>kam</w:t>
            </w:r>
          </w:p>
        </w:tc>
        <w:tc>
          <w:tcPr>
            <w:tcW w:w="695" w:type="dxa"/>
            <w:shd w:val="clear" w:color="auto" w:fill="auto"/>
          </w:tcPr>
          <w:p w14:paraId="5F467005" w14:textId="77777777" w:rsidR="00130064" w:rsidRPr="00A308A0" w:rsidRDefault="00130064" w:rsidP="00130064">
            <w:pPr>
              <w:pStyle w:val="Text"/>
            </w:pPr>
            <w:r w:rsidRPr="00A308A0">
              <w:t>cari</w:t>
            </w:r>
          </w:p>
        </w:tc>
        <w:tc>
          <w:tcPr>
            <w:tcW w:w="584" w:type="dxa"/>
            <w:shd w:val="clear" w:color="auto" w:fill="auto"/>
          </w:tcPr>
          <w:p w14:paraId="2C445F03" w14:textId="77777777" w:rsidR="00130064" w:rsidRPr="009A0F3D" w:rsidRDefault="00130064" w:rsidP="00130064">
            <w:pPr>
              <w:pStyle w:val="Text"/>
            </w:pPr>
            <w:r w:rsidRPr="009A0F3D">
              <w:rPr>
                <w:rStyle w:val="ChBlueBold"/>
              </w:rPr>
              <w:t>apa</w:t>
            </w:r>
            <w:r w:rsidRPr="009A0F3D">
              <w:t>?</w:t>
            </w:r>
          </w:p>
        </w:tc>
      </w:tr>
      <w:tr w:rsidR="00130064" w:rsidRPr="00AC23C4" w14:paraId="282B1DF9" w14:textId="77777777" w:rsidTr="00AC23C4">
        <w:tc>
          <w:tcPr>
            <w:tcW w:w="709" w:type="dxa"/>
            <w:shd w:val="clear" w:color="auto" w:fill="auto"/>
          </w:tcPr>
          <w:p w14:paraId="028F4CA0" w14:textId="77777777" w:rsidR="00130064" w:rsidRPr="00A308A0" w:rsidRDefault="00130064" w:rsidP="00130064">
            <w:pPr>
              <w:pStyle w:val="GlossEng"/>
            </w:pPr>
          </w:p>
        </w:tc>
        <w:tc>
          <w:tcPr>
            <w:tcW w:w="529" w:type="dxa"/>
            <w:shd w:val="clear" w:color="auto" w:fill="auto"/>
          </w:tcPr>
          <w:p w14:paraId="4E7B35AB" w14:textId="77777777" w:rsidR="00130064" w:rsidRPr="0099608C" w:rsidRDefault="00130064" w:rsidP="00130064">
            <w:pPr>
              <w:pStyle w:val="GlossEng"/>
              <w:rPr>
                <w:rStyle w:val="ChSmallCaps"/>
              </w:rPr>
            </w:pPr>
            <w:r w:rsidRPr="0099608C">
              <w:rPr>
                <w:rStyle w:val="ChSmallCaps"/>
              </w:rPr>
              <w:t>2pl</w:t>
            </w:r>
          </w:p>
        </w:tc>
        <w:tc>
          <w:tcPr>
            <w:tcW w:w="695" w:type="dxa"/>
            <w:shd w:val="clear" w:color="auto" w:fill="auto"/>
          </w:tcPr>
          <w:p w14:paraId="67C6CD05" w14:textId="77777777" w:rsidR="00130064" w:rsidRPr="00A308A0" w:rsidRDefault="00130064" w:rsidP="00130064">
            <w:pPr>
              <w:pStyle w:val="GlossEng"/>
            </w:pPr>
            <w:r w:rsidRPr="00A308A0">
              <w:t>search</w:t>
            </w:r>
          </w:p>
        </w:tc>
        <w:tc>
          <w:tcPr>
            <w:tcW w:w="584" w:type="dxa"/>
            <w:shd w:val="clear" w:color="auto" w:fill="auto"/>
          </w:tcPr>
          <w:p w14:paraId="50B418E0" w14:textId="77777777" w:rsidR="00130064" w:rsidRPr="00A308A0" w:rsidRDefault="00130064" w:rsidP="00130064">
            <w:pPr>
              <w:pStyle w:val="GlossEng"/>
            </w:pPr>
            <w:r w:rsidRPr="00A308A0">
              <w:t>what</w:t>
            </w:r>
          </w:p>
        </w:tc>
      </w:tr>
    </w:tbl>
    <w:p w14:paraId="19298FB5" w14:textId="0FE6C169" w:rsidR="00130064" w:rsidRDefault="00B7093A" w:rsidP="00130064">
      <w:pPr>
        <w:pStyle w:val="FreeTranslEng"/>
      </w:pPr>
      <w:r>
        <w:t>‘</w:t>
      </w:r>
      <w:r w:rsidR="00130064" w:rsidRPr="0048087F">
        <w:rPr>
          <w:rStyle w:val="ChBlueBold"/>
        </w:rPr>
        <w:t>what</w:t>
      </w:r>
      <w:r w:rsidR="00130064">
        <w:t xml:space="preserve"> are you looking for?</w:t>
      </w:r>
      <w:r>
        <w:t>’</w:t>
      </w:r>
      <w:r w:rsidR="00130064">
        <w:t xml:space="preserve"> </w:t>
      </w:r>
      <w:r w:rsidR="00A87C2F">
        <w:rPr>
          <w:rStyle w:val="ExampleSource"/>
        </w:rPr>
        <w:t>[080917-006-CvHt</w:t>
      </w:r>
      <w:r w:rsidR="00130064" w:rsidRPr="0048087F">
        <w:rPr>
          <w:rStyle w:val="ExampleSource"/>
        </w:rPr>
        <w:t>.0001]</w:t>
      </w:r>
    </w:p>
    <w:tbl>
      <w:tblPr>
        <w:tblW w:w="4529" w:type="dxa"/>
        <w:tblCellMar>
          <w:left w:w="42" w:type="dxa"/>
          <w:right w:w="42" w:type="dxa"/>
        </w:tblCellMar>
        <w:tblLook w:val="01E0" w:firstRow="1" w:lastRow="1" w:firstColumn="1" w:lastColumn="1" w:noHBand="0" w:noVBand="0"/>
      </w:tblPr>
      <w:tblGrid>
        <w:gridCol w:w="709"/>
        <w:gridCol w:w="640"/>
        <w:gridCol w:w="551"/>
        <w:gridCol w:w="706"/>
        <w:gridCol w:w="573"/>
        <w:gridCol w:w="573"/>
        <w:gridCol w:w="777"/>
      </w:tblGrid>
      <w:tr w:rsidR="00AC23C4" w:rsidRPr="00414A9C" w14:paraId="459A4541" w14:textId="77777777" w:rsidTr="00AC23C4">
        <w:tc>
          <w:tcPr>
            <w:tcW w:w="709" w:type="dxa"/>
            <w:shd w:val="clear" w:color="auto" w:fill="auto"/>
          </w:tcPr>
          <w:p w14:paraId="6A7AD9B5" w14:textId="77777777" w:rsidR="00130064" w:rsidRPr="009F708D" w:rsidRDefault="00130064" w:rsidP="00130064">
            <w:pPr>
              <w:pStyle w:val="O0Nwnext"/>
            </w:pPr>
            <w:bookmarkStart w:id="2544" w:name="_Ref356985745"/>
            <w:r w:rsidRPr="00856563">
              <w:t>(</w:t>
            </w:r>
            <w:fldSimple w:instr=" SEQ ( \* ARABIC \s 1 ">
              <w:r w:rsidR="00154D81">
                <w:rPr>
                  <w:noProof/>
                </w:rPr>
                <w:t>249</w:t>
              </w:r>
            </w:fldSimple>
            <w:r w:rsidRPr="00856563">
              <w:t>)</w:t>
            </w:r>
            <w:bookmarkEnd w:id="2544"/>
          </w:p>
        </w:tc>
        <w:tc>
          <w:tcPr>
            <w:tcW w:w="640" w:type="dxa"/>
            <w:shd w:val="clear" w:color="auto" w:fill="auto"/>
          </w:tcPr>
          <w:p w14:paraId="05FEF57C" w14:textId="77777777" w:rsidR="00130064" w:rsidRPr="00A308A0" w:rsidRDefault="00130064" w:rsidP="00130064">
            <w:pPr>
              <w:pStyle w:val="Text"/>
            </w:pPr>
            <w:r w:rsidRPr="00A308A0">
              <w:t>tokok</w:t>
            </w:r>
          </w:p>
        </w:tc>
        <w:tc>
          <w:tcPr>
            <w:tcW w:w="551" w:type="dxa"/>
            <w:shd w:val="clear" w:color="auto" w:fill="auto"/>
          </w:tcPr>
          <w:p w14:paraId="211C4BC6" w14:textId="77777777" w:rsidR="00130064" w:rsidRPr="00A308A0" w:rsidRDefault="00130064" w:rsidP="00130064">
            <w:pPr>
              <w:pStyle w:val="Text"/>
            </w:pPr>
            <w:r w:rsidRPr="00A308A0">
              <w:t>sagu</w:t>
            </w:r>
          </w:p>
        </w:tc>
        <w:tc>
          <w:tcPr>
            <w:tcW w:w="706" w:type="dxa"/>
            <w:shd w:val="clear" w:color="auto" w:fill="auto"/>
          </w:tcPr>
          <w:p w14:paraId="5593A779" w14:textId="77777777" w:rsidR="00130064" w:rsidRPr="00A308A0" w:rsidRDefault="00130064" w:rsidP="00130064">
            <w:pPr>
              <w:pStyle w:val="Text"/>
            </w:pPr>
            <w:r w:rsidRPr="00A308A0">
              <w:t>tu</w:t>
            </w:r>
          </w:p>
        </w:tc>
        <w:tc>
          <w:tcPr>
            <w:tcW w:w="573" w:type="dxa"/>
            <w:shd w:val="clear" w:color="auto" w:fill="auto"/>
          </w:tcPr>
          <w:p w14:paraId="1C8C9DCF" w14:textId="77777777" w:rsidR="00130064" w:rsidRPr="00A308A0" w:rsidRDefault="00130064" w:rsidP="00130064">
            <w:pPr>
              <w:pStyle w:val="Text"/>
            </w:pPr>
            <w:r w:rsidRPr="00A308A0">
              <w:t>deng</w:t>
            </w:r>
          </w:p>
        </w:tc>
        <w:tc>
          <w:tcPr>
            <w:tcW w:w="573" w:type="dxa"/>
            <w:shd w:val="clear" w:color="auto" w:fill="auto"/>
          </w:tcPr>
          <w:p w14:paraId="598EC14D" w14:textId="77777777" w:rsidR="00130064" w:rsidRPr="00567D8C" w:rsidRDefault="00130064" w:rsidP="00130064">
            <w:pPr>
              <w:pStyle w:val="Text"/>
              <w:rPr>
                <w:rStyle w:val="ChBlueBold"/>
              </w:rPr>
            </w:pPr>
            <w:r w:rsidRPr="00567D8C">
              <w:rPr>
                <w:rStyle w:val="ChBlueBold"/>
              </w:rPr>
              <w:t>apa</w:t>
            </w:r>
          </w:p>
        </w:tc>
        <w:tc>
          <w:tcPr>
            <w:tcW w:w="777" w:type="dxa"/>
            <w:shd w:val="clear" w:color="auto" w:fill="auto"/>
          </w:tcPr>
          <w:p w14:paraId="549A7C2A" w14:textId="77777777" w:rsidR="00130064" w:rsidRPr="00A308A0" w:rsidRDefault="00130064" w:rsidP="00130064">
            <w:pPr>
              <w:pStyle w:val="Text"/>
            </w:pPr>
            <w:r w:rsidRPr="00A308A0">
              <w:t>ini</w:t>
            </w:r>
            <w:r>
              <w:t>?</w:t>
            </w:r>
          </w:p>
        </w:tc>
      </w:tr>
      <w:tr w:rsidR="00AC23C4" w:rsidRPr="00AC23C4" w14:paraId="6E059EA7" w14:textId="77777777" w:rsidTr="00AC23C4">
        <w:tc>
          <w:tcPr>
            <w:tcW w:w="709" w:type="dxa"/>
            <w:shd w:val="clear" w:color="auto" w:fill="auto"/>
          </w:tcPr>
          <w:p w14:paraId="4A5F9AF7" w14:textId="77777777" w:rsidR="00130064" w:rsidRPr="00A308A0" w:rsidRDefault="00130064" w:rsidP="00130064">
            <w:pPr>
              <w:pStyle w:val="GlossEng"/>
            </w:pPr>
          </w:p>
        </w:tc>
        <w:tc>
          <w:tcPr>
            <w:tcW w:w="640" w:type="dxa"/>
            <w:shd w:val="clear" w:color="auto" w:fill="auto"/>
          </w:tcPr>
          <w:p w14:paraId="50C8D317" w14:textId="77777777" w:rsidR="00130064" w:rsidRPr="00A308A0" w:rsidRDefault="00130064" w:rsidP="00130064">
            <w:pPr>
              <w:pStyle w:val="GlossEng"/>
            </w:pPr>
            <w:r w:rsidRPr="00A308A0">
              <w:t>tap</w:t>
            </w:r>
          </w:p>
        </w:tc>
        <w:tc>
          <w:tcPr>
            <w:tcW w:w="551" w:type="dxa"/>
            <w:shd w:val="clear" w:color="auto" w:fill="auto"/>
          </w:tcPr>
          <w:p w14:paraId="4356FFA2" w14:textId="77777777" w:rsidR="00130064" w:rsidRPr="00A308A0" w:rsidRDefault="00130064" w:rsidP="00130064">
            <w:pPr>
              <w:pStyle w:val="GlossEng"/>
            </w:pPr>
            <w:r w:rsidRPr="00A308A0">
              <w:t>sago</w:t>
            </w:r>
          </w:p>
        </w:tc>
        <w:tc>
          <w:tcPr>
            <w:tcW w:w="706" w:type="dxa"/>
            <w:shd w:val="clear" w:color="auto" w:fill="auto"/>
          </w:tcPr>
          <w:p w14:paraId="7B99C15D" w14:textId="77777777" w:rsidR="00130064" w:rsidRPr="0099608C" w:rsidRDefault="00130064" w:rsidP="00130064">
            <w:pPr>
              <w:pStyle w:val="GlossEng"/>
              <w:rPr>
                <w:rStyle w:val="ChSmallCaps"/>
              </w:rPr>
            </w:pPr>
            <w:r w:rsidRPr="0099608C">
              <w:rPr>
                <w:rStyle w:val="ChSmallCaps"/>
              </w:rPr>
              <w:t>d.dist</w:t>
            </w:r>
          </w:p>
        </w:tc>
        <w:tc>
          <w:tcPr>
            <w:tcW w:w="573" w:type="dxa"/>
            <w:shd w:val="clear" w:color="auto" w:fill="auto"/>
          </w:tcPr>
          <w:p w14:paraId="549C12FB" w14:textId="77777777" w:rsidR="00130064" w:rsidRPr="00A308A0" w:rsidRDefault="00130064" w:rsidP="00130064">
            <w:pPr>
              <w:pStyle w:val="GlossEng"/>
            </w:pPr>
            <w:r w:rsidRPr="00A308A0">
              <w:t>with</w:t>
            </w:r>
          </w:p>
        </w:tc>
        <w:tc>
          <w:tcPr>
            <w:tcW w:w="573" w:type="dxa"/>
            <w:shd w:val="clear" w:color="auto" w:fill="auto"/>
          </w:tcPr>
          <w:p w14:paraId="02910D51" w14:textId="77777777" w:rsidR="00130064" w:rsidRPr="00A308A0" w:rsidRDefault="00130064" w:rsidP="00130064">
            <w:pPr>
              <w:pStyle w:val="GlossEng"/>
            </w:pPr>
            <w:r w:rsidRPr="00A308A0">
              <w:t>what</w:t>
            </w:r>
          </w:p>
        </w:tc>
        <w:tc>
          <w:tcPr>
            <w:tcW w:w="777" w:type="dxa"/>
            <w:shd w:val="clear" w:color="auto" w:fill="auto"/>
          </w:tcPr>
          <w:p w14:paraId="11B87FA5" w14:textId="77777777" w:rsidR="00130064" w:rsidRPr="0099608C" w:rsidRDefault="00130064" w:rsidP="00130064">
            <w:pPr>
              <w:pStyle w:val="GlossEng"/>
              <w:rPr>
                <w:rStyle w:val="ChSmallCaps"/>
              </w:rPr>
            </w:pPr>
            <w:r w:rsidRPr="0099608C">
              <w:rPr>
                <w:rStyle w:val="ChSmallCaps"/>
              </w:rPr>
              <w:t>d.prox</w:t>
            </w:r>
          </w:p>
        </w:tc>
      </w:tr>
    </w:tbl>
    <w:p w14:paraId="68A468F9" w14:textId="5CECB866" w:rsidR="00130064" w:rsidRDefault="00B7093A" w:rsidP="00130064">
      <w:pPr>
        <w:pStyle w:val="FreeTranslEng"/>
      </w:pPr>
      <w:r>
        <w:t>‘</w:t>
      </w:r>
      <w:r w:rsidR="00130064" w:rsidRPr="00567D8C">
        <w:rPr>
          <w:rStyle w:val="ChBlueBold"/>
        </w:rPr>
        <w:t>what</w:t>
      </w:r>
      <w:r w:rsidR="00130064">
        <w:t xml:space="preserve"> are you pounding that sagu </w:t>
      </w:r>
      <w:r w:rsidR="00130064" w:rsidRPr="00863231">
        <w:t>with</w:t>
      </w:r>
      <w:r w:rsidR="00130064">
        <w:t>?</w:t>
      </w:r>
      <w:r>
        <w:t>’</w:t>
      </w:r>
      <w:r w:rsidR="00130064">
        <w:t xml:space="preserve"> </w:t>
      </w:r>
      <w:r w:rsidR="00130064" w:rsidRPr="00333C16">
        <w:rPr>
          <w:rStyle w:val="ExampleSource"/>
        </w:rPr>
        <w:t>[081014-006-</w:t>
      </w:r>
      <w:r w:rsidR="001B7E6E">
        <w:rPr>
          <w:rStyle w:val="ExampleSource"/>
        </w:rPr>
        <w:t>Cv</w:t>
      </w:r>
      <w:r w:rsidR="00130064" w:rsidRPr="00333C16">
        <w:rPr>
          <w:rStyle w:val="ExampleSource"/>
        </w:rPr>
        <w:t>Pr.0014]</w:t>
      </w:r>
    </w:p>
    <w:tbl>
      <w:tblPr>
        <w:tblW w:w="5314" w:type="dxa"/>
        <w:tblCellMar>
          <w:left w:w="42" w:type="dxa"/>
          <w:right w:w="42" w:type="dxa"/>
        </w:tblCellMar>
        <w:tblLook w:val="01E0" w:firstRow="1" w:lastRow="1" w:firstColumn="1" w:lastColumn="1" w:noHBand="0" w:noVBand="0"/>
      </w:tblPr>
      <w:tblGrid>
        <w:gridCol w:w="709"/>
        <w:gridCol w:w="489"/>
        <w:gridCol w:w="513"/>
        <w:gridCol w:w="629"/>
        <w:gridCol w:w="1040"/>
        <w:gridCol w:w="777"/>
        <w:gridCol w:w="573"/>
        <w:gridCol w:w="584"/>
      </w:tblGrid>
      <w:tr w:rsidR="00AC23C4" w:rsidRPr="00414A9C" w14:paraId="0F25166C" w14:textId="77777777" w:rsidTr="00AC23C4">
        <w:tc>
          <w:tcPr>
            <w:tcW w:w="709" w:type="dxa"/>
            <w:shd w:val="clear" w:color="auto" w:fill="auto"/>
          </w:tcPr>
          <w:p w14:paraId="065BFF7D" w14:textId="77777777" w:rsidR="009D3CA0" w:rsidRPr="009F708D" w:rsidRDefault="009D3CA0" w:rsidP="00130064">
            <w:pPr>
              <w:pStyle w:val="O0Nwnext"/>
            </w:pPr>
            <w:bookmarkStart w:id="2545" w:name="_Ref356985746"/>
            <w:r w:rsidRPr="00856563">
              <w:t>(</w:t>
            </w:r>
            <w:fldSimple w:instr=" SEQ ( \* ARABIC \s 1 ">
              <w:r w:rsidR="00154D81">
                <w:rPr>
                  <w:noProof/>
                </w:rPr>
                <w:t>250</w:t>
              </w:r>
            </w:fldSimple>
            <w:r w:rsidRPr="00856563">
              <w:t>)</w:t>
            </w:r>
            <w:bookmarkEnd w:id="2545"/>
          </w:p>
        </w:tc>
        <w:tc>
          <w:tcPr>
            <w:tcW w:w="489" w:type="dxa"/>
            <w:shd w:val="clear" w:color="auto" w:fill="auto"/>
          </w:tcPr>
          <w:p w14:paraId="12650886" w14:textId="77777777" w:rsidR="009D3CA0" w:rsidRPr="00706A9F" w:rsidRDefault="009D3CA0" w:rsidP="00130064">
            <w:pPr>
              <w:pStyle w:val="Text"/>
            </w:pPr>
            <w:r>
              <w:t>sa</w:t>
            </w:r>
          </w:p>
        </w:tc>
        <w:tc>
          <w:tcPr>
            <w:tcW w:w="513" w:type="dxa"/>
            <w:shd w:val="clear" w:color="auto" w:fill="auto"/>
          </w:tcPr>
          <w:p w14:paraId="4904B34D" w14:textId="77777777" w:rsidR="009D3CA0" w:rsidRPr="00706A9F" w:rsidRDefault="009D3CA0" w:rsidP="00130064">
            <w:pPr>
              <w:pStyle w:val="Text"/>
            </w:pPr>
            <w:r>
              <w:t>tra</w:t>
            </w:r>
          </w:p>
        </w:tc>
        <w:tc>
          <w:tcPr>
            <w:tcW w:w="629" w:type="dxa"/>
            <w:shd w:val="clear" w:color="auto" w:fill="auto"/>
          </w:tcPr>
          <w:p w14:paraId="545F7AC5" w14:textId="77777777" w:rsidR="009D3CA0" w:rsidRPr="00706A9F" w:rsidRDefault="009D3CA0" w:rsidP="00130064">
            <w:pPr>
              <w:pStyle w:val="Text"/>
            </w:pPr>
            <w:r>
              <w:t>taw</w:t>
            </w:r>
          </w:p>
        </w:tc>
        <w:tc>
          <w:tcPr>
            <w:tcW w:w="1040" w:type="dxa"/>
            <w:shd w:val="clear" w:color="auto" w:fill="auto"/>
          </w:tcPr>
          <w:p w14:paraId="6DF5C3AF" w14:textId="77777777" w:rsidR="009D3CA0" w:rsidRPr="00706A9F" w:rsidRDefault="009D3CA0" w:rsidP="00130064">
            <w:pPr>
              <w:pStyle w:val="Text"/>
            </w:pPr>
            <w:r>
              <w:t>tugu</w:t>
            </w:r>
          </w:p>
        </w:tc>
        <w:tc>
          <w:tcPr>
            <w:tcW w:w="777" w:type="dxa"/>
            <w:shd w:val="clear" w:color="auto" w:fill="auto"/>
          </w:tcPr>
          <w:p w14:paraId="086114E7" w14:textId="77777777" w:rsidR="009D3CA0" w:rsidRPr="00706A9F" w:rsidRDefault="009D3CA0" w:rsidP="00130064">
            <w:pPr>
              <w:pStyle w:val="Text"/>
            </w:pPr>
            <w:r>
              <w:t>ini</w:t>
            </w:r>
          </w:p>
        </w:tc>
        <w:tc>
          <w:tcPr>
            <w:tcW w:w="573" w:type="dxa"/>
            <w:shd w:val="clear" w:color="auto" w:fill="auto"/>
          </w:tcPr>
          <w:p w14:paraId="0F6B8D01" w14:textId="77777777" w:rsidR="009D3CA0" w:rsidRPr="00706A9F" w:rsidRDefault="009D3CA0" w:rsidP="00130064">
            <w:pPr>
              <w:pStyle w:val="Text"/>
            </w:pPr>
            <w:r>
              <w:t>dari</w:t>
            </w:r>
          </w:p>
        </w:tc>
        <w:tc>
          <w:tcPr>
            <w:tcW w:w="584" w:type="dxa"/>
            <w:shd w:val="clear" w:color="auto" w:fill="auto"/>
          </w:tcPr>
          <w:p w14:paraId="2C0D23D9" w14:textId="77777777" w:rsidR="009D3CA0" w:rsidRPr="009A0F3D" w:rsidRDefault="009D3CA0" w:rsidP="00130064">
            <w:pPr>
              <w:pStyle w:val="Text"/>
            </w:pPr>
            <w:r w:rsidRPr="009A0F3D">
              <w:rPr>
                <w:rStyle w:val="ChBlueBold"/>
              </w:rPr>
              <w:t>apa</w:t>
            </w:r>
            <w:r>
              <w:t>?</w:t>
            </w:r>
          </w:p>
        </w:tc>
      </w:tr>
      <w:tr w:rsidR="00AC23C4" w:rsidRPr="00AC23C4" w14:paraId="0ADE8C3B" w14:textId="77777777" w:rsidTr="00AC23C4">
        <w:tc>
          <w:tcPr>
            <w:tcW w:w="709" w:type="dxa"/>
            <w:shd w:val="clear" w:color="auto" w:fill="auto"/>
          </w:tcPr>
          <w:p w14:paraId="1CD9F7DE" w14:textId="77777777" w:rsidR="009D3CA0" w:rsidRPr="00706A9F" w:rsidRDefault="009D3CA0" w:rsidP="00130064">
            <w:pPr>
              <w:pStyle w:val="GlossEng"/>
            </w:pPr>
          </w:p>
        </w:tc>
        <w:tc>
          <w:tcPr>
            <w:tcW w:w="489" w:type="dxa"/>
            <w:shd w:val="clear" w:color="auto" w:fill="auto"/>
          </w:tcPr>
          <w:p w14:paraId="7106AFD3" w14:textId="77777777" w:rsidR="009D3CA0" w:rsidRPr="009D3CA0" w:rsidRDefault="009D3CA0" w:rsidP="00130064">
            <w:pPr>
              <w:pStyle w:val="GlossEng"/>
              <w:rPr>
                <w:rStyle w:val="ChSmallCaps"/>
              </w:rPr>
            </w:pPr>
            <w:r w:rsidRPr="009D3CA0">
              <w:rPr>
                <w:rStyle w:val="ChSmallCaps"/>
              </w:rPr>
              <w:t>1sg</w:t>
            </w:r>
          </w:p>
        </w:tc>
        <w:tc>
          <w:tcPr>
            <w:tcW w:w="513" w:type="dxa"/>
            <w:shd w:val="clear" w:color="auto" w:fill="auto"/>
          </w:tcPr>
          <w:p w14:paraId="289429FD" w14:textId="77777777" w:rsidR="009D3CA0" w:rsidRPr="009D3CA0" w:rsidRDefault="009D3CA0" w:rsidP="00130064">
            <w:pPr>
              <w:pStyle w:val="GlossEng"/>
              <w:rPr>
                <w:rStyle w:val="ChSmallCaps"/>
              </w:rPr>
            </w:pPr>
            <w:r w:rsidRPr="009D3CA0">
              <w:rPr>
                <w:rStyle w:val="ChSmallCaps"/>
              </w:rPr>
              <w:t>neg</w:t>
            </w:r>
          </w:p>
        </w:tc>
        <w:tc>
          <w:tcPr>
            <w:tcW w:w="629" w:type="dxa"/>
            <w:shd w:val="clear" w:color="auto" w:fill="auto"/>
          </w:tcPr>
          <w:p w14:paraId="571B9DF5" w14:textId="77777777" w:rsidR="009D3CA0" w:rsidRPr="00706A9F" w:rsidRDefault="009D3CA0" w:rsidP="00130064">
            <w:pPr>
              <w:pStyle w:val="GlossEng"/>
            </w:pPr>
            <w:r>
              <w:t>know</w:t>
            </w:r>
          </w:p>
        </w:tc>
        <w:tc>
          <w:tcPr>
            <w:tcW w:w="1040" w:type="dxa"/>
            <w:shd w:val="clear" w:color="auto" w:fill="auto"/>
          </w:tcPr>
          <w:p w14:paraId="5987B20B" w14:textId="77777777" w:rsidR="009D3CA0" w:rsidRPr="00706A9F" w:rsidRDefault="009D3CA0" w:rsidP="00130064">
            <w:pPr>
              <w:pStyle w:val="GlossEng"/>
            </w:pPr>
            <w:r>
              <w:t>monument</w:t>
            </w:r>
          </w:p>
        </w:tc>
        <w:tc>
          <w:tcPr>
            <w:tcW w:w="777" w:type="dxa"/>
            <w:shd w:val="clear" w:color="auto" w:fill="auto"/>
          </w:tcPr>
          <w:p w14:paraId="45C63B5E" w14:textId="77777777" w:rsidR="009D3CA0" w:rsidRPr="009D3CA0" w:rsidRDefault="009D3CA0" w:rsidP="00130064">
            <w:pPr>
              <w:pStyle w:val="GlossEng"/>
              <w:rPr>
                <w:rStyle w:val="ChSmallCaps"/>
              </w:rPr>
            </w:pPr>
            <w:r w:rsidRPr="009D3CA0">
              <w:rPr>
                <w:rStyle w:val="ChSmallCaps"/>
              </w:rPr>
              <w:t>d.prox</w:t>
            </w:r>
          </w:p>
        </w:tc>
        <w:tc>
          <w:tcPr>
            <w:tcW w:w="573" w:type="dxa"/>
            <w:shd w:val="clear" w:color="auto" w:fill="auto"/>
          </w:tcPr>
          <w:p w14:paraId="60E06A26" w14:textId="77777777" w:rsidR="009D3CA0" w:rsidRPr="00706A9F" w:rsidRDefault="009D3CA0" w:rsidP="00130064">
            <w:pPr>
              <w:pStyle w:val="GlossEng"/>
            </w:pPr>
            <w:r>
              <w:t>from</w:t>
            </w:r>
          </w:p>
        </w:tc>
        <w:tc>
          <w:tcPr>
            <w:tcW w:w="584" w:type="dxa"/>
            <w:shd w:val="clear" w:color="auto" w:fill="auto"/>
          </w:tcPr>
          <w:p w14:paraId="1C552E51" w14:textId="77777777" w:rsidR="009D3CA0" w:rsidRPr="00706A9F" w:rsidRDefault="009D3CA0" w:rsidP="00130064">
            <w:pPr>
              <w:pStyle w:val="GlossEng"/>
            </w:pPr>
            <w:r w:rsidRPr="00706A9F">
              <w:t>what</w:t>
            </w:r>
          </w:p>
        </w:tc>
      </w:tr>
    </w:tbl>
    <w:p w14:paraId="16B66CC2" w14:textId="7114995F" w:rsidR="00130064" w:rsidRPr="00690E2C" w:rsidRDefault="00B7093A" w:rsidP="00130064">
      <w:pPr>
        <w:pStyle w:val="FreeTranslEng"/>
      </w:pPr>
      <w:r>
        <w:t>‘</w:t>
      </w:r>
      <w:r w:rsidR="009D3CA0" w:rsidRPr="009D3CA0">
        <w:t>I don</w:t>
      </w:r>
      <w:r>
        <w:t>’</w:t>
      </w:r>
      <w:r w:rsidR="009D3CA0" w:rsidRPr="009D3CA0">
        <w:t>t</w:t>
      </w:r>
      <w:r>
        <w:t>’</w:t>
      </w:r>
      <w:r w:rsidR="009D3CA0" w:rsidRPr="009D3CA0">
        <w:t xml:space="preserve"> know </w:t>
      </w:r>
      <w:r w:rsidR="009D3CA0">
        <w:t xml:space="preserve">from </w:t>
      </w:r>
      <w:r w:rsidR="009D3CA0" w:rsidRPr="009D3CA0">
        <w:rPr>
          <w:rStyle w:val="ChBlueBold"/>
        </w:rPr>
        <w:t>where</w:t>
      </w:r>
      <w:r w:rsidR="009D3CA0">
        <w:t xml:space="preserve"> this monument comes</w:t>
      </w:r>
      <w:r w:rsidR="00130064">
        <w:t>?</w:t>
      </w:r>
      <w:r>
        <w:t>’</w:t>
      </w:r>
      <w:r w:rsidR="009D3CA0">
        <w:t xml:space="preserve"> (Lit. </w:t>
      </w:r>
      <w:r>
        <w:t>‘</w:t>
      </w:r>
      <w:r w:rsidR="009D3CA0">
        <w:t xml:space="preserve">from </w:t>
      </w:r>
      <w:r w:rsidR="009D3CA0" w:rsidRPr="009D3CA0">
        <w:rPr>
          <w:rStyle w:val="ChBlueBold"/>
        </w:rPr>
        <w:t>what</w:t>
      </w:r>
      <w:r w:rsidR="009D3CA0">
        <w:t xml:space="preserve"> (place)</w:t>
      </w:r>
      <w:r>
        <w:t>’</w:t>
      </w:r>
      <w:r w:rsidR="009D3CA0">
        <w:t>)</w:t>
      </w:r>
      <w:r w:rsidR="00130064">
        <w:t xml:space="preserve"> </w:t>
      </w:r>
      <w:r w:rsidR="00130064" w:rsidRPr="00AC4CEB">
        <w:rPr>
          <w:rStyle w:val="ExampleSource"/>
        </w:rPr>
        <w:t>[</w:t>
      </w:r>
      <w:r w:rsidR="00E93077" w:rsidRPr="00E93077">
        <w:rPr>
          <w:rStyle w:val="ExampleSource"/>
        </w:rPr>
        <w:t>080917-008-NP.0003</w:t>
      </w:r>
      <w:r w:rsidR="00130064" w:rsidRPr="00AC4CEB">
        <w:rPr>
          <w:rStyle w:val="ExampleSource"/>
        </w:rPr>
        <w:t>]</w:t>
      </w:r>
    </w:p>
    <w:tbl>
      <w:tblPr>
        <w:tblW w:w="3600" w:type="dxa"/>
        <w:tblCellMar>
          <w:left w:w="42" w:type="dxa"/>
          <w:right w:w="42" w:type="dxa"/>
        </w:tblCellMar>
        <w:tblLook w:val="01E0" w:firstRow="1" w:lastRow="1" w:firstColumn="1" w:lastColumn="1" w:noHBand="0" w:noVBand="0"/>
      </w:tblPr>
      <w:tblGrid>
        <w:gridCol w:w="709"/>
        <w:gridCol w:w="489"/>
        <w:gridCol w:w="734"/>
        <w:gridCol w:w="489"/>
        <w:gridCol w:w="595"/>
        <w:gridCol w:w="584"/>
      </w:tblGrid>
      <w:tr w:rsidR="00AC23C4" w:rsidRPr="00414A9C" w14:paraId="2B900CE4" w14:textId="77777777" w:rsidTr="00AC23C4">
        <w:tc>
          <w:tcPr>
            <w:tcW w:w="709" w:type="dxa"/>
            <w:shd w:val="clear" w:color="auto" w:fill="auto"/>
          </w:tcPr>
          <w:p w14:paraId="6F77003A" w14:textId="77777777" w:rsidR="00130064" w:rsidRPr="009F708D" w:rsidRDefault="00130064" w:rsidP="00130064">
            <w:pPr>
              <w:pStyle w:val="O0Nwnext"/>
            </w:pPr>
            <w:bookmarkStart w:id="2546" w:name="_Ref356985747"/>
            <w:r w:rsidRPr="00856563">
              <w:t>(</w:t>
            </w:r>
            <w:fldSimple w:instr=" SEQ ( \* ARABIC \s 1 ">
              <w:r w:rsidR="00154D81">
                <w:rPr>
                  <w:noProof/>
                </w:rPr>
                <w:t>251</w:t>
              </w:r>
            </w:fldSimple>
            <w:r w:rsidRPr="00856563">
              <w:t>)</w:t>
            </w:r>
            <w:bookmarkEnd w:id="2546"/>
          </w:p>
        </w:tc>
        <w:tc>
          <w:tcPr>
            <w:tcW w:w="489" w:type="dxa"/>
            <w:shd w:val="clear" w:color="auto" w:fill="auto"/>
          </w:tcPr>
          <w:p w14:paraId="4350A249" w14:textId="77777777" w:rsidR="00130064" w:rsidRPr="00A308A0" w:rsidRDefault="00130064" w:rsidP="00130064">
            <w:pPr>
              <w:pStyle w:val="Text"/>
            </w:pPr>
            <w:r w:rsidRPr="00A308A0">
              <w:t>de</w:t>
            </w:r>
          </w:p>
        </w:tc>
        <w:tc>
          <w:tcPr>
            <w:tcW w:w="734" w:type="dxa"/>
            <w:shd w:val="clear" w:color="auto" w:fill="auto"/>
          </w:tcPr>
          <w:p w14:paraId="076EB60C" w14:textId="77777777" w:rsidR="00130064" w:rsidRPr="00A308A0" w:rsidRDefault="00130064" w:rsidP="00130064">
            <w:pPr>
              <w:pStyle w:val="Text"/>
            </w:pPr>
            <w:r w:rsidRPr="00A308A0">
              <w:t>b</w:t>
            </w:r>
            <w:r>
              <w:t>i</w:t>
            </w:r>
            <w:r w:rsidRPr="00A308A0">
              <w:t>lang</w:t>
            </w:r>
            <w:r>
              <w:t>,</w:t>
            </w:r>
          </w:p>
        </w:tc>
        <w:tc>
          <w:tcPr>
            <w:tcW w:w="489" w:type="dxa"/>
            <w:shd w:val="clear" w:color="auto" w:fill="auto"/>
          </w:tcPr>
          <w:p w14:paraId="3D4A9093" w14:textId="77777777" w:rsidR="00130064" w:rsidRPr="00A308A0" w:rsidRDefault="00130064" w:rsidP="00130064">
            <w:pPr>
              <w:pStyle w:val="Text"/>
            </w:pPr>
            <w:r w:rsidRPr="00A308A0">
              <w:t>ko</w:t>
            </w:r>
          </w:p>
        </w:tc>
        <w:tc>
          <w:tcPr>
            <w:tcW w:w="595" w:type="dxa"/>
            <w:shd w:val="clear" w:color="auto" w:fill="auto"/>
          </w:tcPr>
          <w:p w14:paraId="7099234D" w14:textId="77777777" w:rsidR="00130064" w:rsidRPr="00A308A0" w:rsidRDefault="00130064" w:rsidP="00130064">
            <w:pPr>
              <w:pStyle w:val="Text"/>
            </w:pPr>
            <w:r w:rsidRPr="00A308A0">
              <w:t>tidor</w:t>
            </w:r>
          </w:p>
        </w:tc>
        <w:tc>
          <w:tcPr>
            <w:tcW w:w="584" w:type="dxa"/>
            <w:shd w:val="clear" w:color="auto" w:fill="auto"/>
          </w:tcPr>
          <w:p w14:paraId="3DEC4140" w14:textId="77777777" w:rsidR="00130064" w:rsidRPr="009A0F3D" w:rsidRDefault="00130064" w:rsidP="00130064">
            <w:pPr>
              <w:pStyle w:val="Text"/>
            </w:pPr>
            <w:r w:rsidRPr="009A0F3D">
              <w:rPr>
                <w:rStyle w:val="ChBlueBold"/>
              </w:rPr>
              <w:t>apa</w:t>
            </w:r>
            <w:r w:rsidRPr="009A0F3D">
              <w:t>?</w:t>
            </w:r>
          </w:p>
        </w:tc>
      </w:tr>
      <w:tr w:rsidR="00AC23C4" w:rsidRPr="00AC23C4" w14:paraId="6A9F9F85" w14:textId="77777777" w:rsidTr="00AC23C4">
        <w:tc>
          <w:tcPr>
            <w:tcW w:w="709" w:type="dxa"/>
            <w:shd w:val="clear" w:color="auto" w:fill="auto"/>
          </w:tcPr>
          <w:p w14:paraId="504B5C19" w14:textId="77777777" w:rsidR="00130064" w:rsidRPr="0048087F" w:rsidRDefault="00130064" w:rsidP="00130064">
            <w:pPr>
              <w:pStyle w:val="GlossEng"/>
            </w:pPr>
          </w:p>
        </w:tc>
        <w:tc>
          <w:tcPr>
            <w:tcW w:w="489" w:type="dxa"/>
            <w:shd w:val="clear" w:color="auto" w:fill="auto"/>
          </w:tcPr>
          <w:p w14:paraId="7618F9AE" w14:textId="77777777" w:rsidR="00130064" w:rsidRPr="0099608C" w:rsidRDefault="00130064" w:rsidP="00130064">
            <w:pPr>
              <w:pStyle w:val="GlossEng"/>
              <w:rPr>
                <w:rStyle w:val="ChSmallCaps"/>
              </w:rPr>
            </w:pPr>
            <w:r w:rsidRPr="0099608C">
              <w:rPr>
                <w:rStyle w:val="ChSmallCaps"/>
              </w:rPr>
              <w:t>3sg</w:t>
            </w:r>
          </w:p>
        </w:tc>
        <w:tc>
          <w:tcPr>
            <w:tcW w:w="734" w:type="dxa"/>
            <w:shd w:val="clear" w:color="auto" w:fill="auto"/>
          </w:tcPr>
          <w:p w14:paraId="372F76CE" w14:textId="77777777" w:rsidR="00130064" w:rsidRPr="00A308A0" w:rsidRDefault="00130064" w:rsidP="00130064">
            <w:pPr>
              <w:pStyle w:val="GlossEng"/>
            </w:pPr>
            <w:r w:rsidRPr="00A308A0">
              <w:t>say</w:t>
            </w:r>
          </w:p>
        </w:tc>
        <w:tc>
          <w:tcPr>
            <w:tcW w:w="489" w:type="dxa"/>
            <w:shd w:val="clear" w:color="auto" w:fill="auto"/>
          </w:tcPr>
          <w:p w14:paraId="32ED9A93" w14:textId="77777777" w:rsidR="00130064" w:rsidRPr="0099608C" w:rsidRDefault="00130064" w:rsidP="00130064">
            <w:pPr>
              <w:pStyle w:val="GlossEng"/>
              <w:rPr>
                <w:rStyle w:val="ChSmallCaps"/>
              </w:rPr>
            </w:pPr>
            <w:r w:rsidRPr="0099608C">
              <w:rPr>
                <w:rStyle w:val="ChSmallCaps"/>
              </w:rPr>
              <w:t>2sg</w:t>
            </w:r>
          </w:p>
        </w:tc>
        <w:tc>
          <w:tcPr>
            <w:tcW w:w="595" w:type="dxa"/>
            <w:shd w:val="clear" w:color="auto" w:fill="auto"/>
          </w:tcPr>
          <w:p w14:paraId="604FB5CB" w14:textId="77777777" w:rsidR="00130064" w:rsidRPr="00A308A0" w:rsidRDefault="00130064" w:rsidP="00130064">
            <w:pPr>
              <w:pStyle w:val="GlossEng"/>
            </w:pPr>
            <w:r w:rsidRPr="00A308A0">
              <w:t>sleep</w:t>
            </w:r>
          </w:p>
        </w:tc>
        <w:tc>
          <w:tcPr>
            <w:tcW w:w="584" w:type="dxa"/>
            <w:shd w:val="clear" w:color="auto" w:fill="auto"/>
          </w:tcPr>
          <w:p w14:paraId="6CFE1605" w14:textId="77777777" w:rsidR="00130064" w:rsidRPr="00A308A0" w:rsidRDefault="00130064" w:rsidP="00130064">
            <w:pPr>
              <w:pStyle w:val="GlossEng"/>
            </w:pPr>
            <w:r w:rsidRPr="00A308A0">
              <w:t>what</w:t>
            </w:r>
          </w:p>
        </w:tc>
      </w:tr>
    </w:tbl>
    <w:p w14:paraId="08B7AC21" w14:textId="0B48E6D2" w:rsidR="00130064" w:rsidRDefault="00B7093A" w:rsidP="00130064">
      <w:pPr>
        <w:pStyle w:val="FreeTranslEng"/>
      </w:pPr>
      <w:r>
        <w:t>‘</w:t>
      </w:r>
      <w:r w:rsidR="00130064">
        <w:t xml:space="preserve">he said, </w:t>
      </w:r>
      <w:r>
        <w:t>‘</w:t>
      </w:r>
      <w:r w:rsidR="00130064" w:rsidRPr="00FF37B8">
        <w:rPr>
          <w:rStyle w:val="ChBlueBold"/>
        </w:rPr>
        <w:t>why</w:t>
      </w:r>
      <w:r w:rsidR="00130064">
        <w:t xml:space="preserve"> are you sleeping?</w:t>
      </w:r>
      <w:r>
        <w:t>’’</w:t>
      </w:r>
      <w:r w:rsidR="00130064">
        <w:t xml:space="preserve"> </w:t>
      </w:r>
      <w:r w:rsidR="00130064" w:rsidRPr="0048087F">
        <w:rPr>
          <w:rStyle w:val="ExampleSource"/>
        </w:rPr>
        <w:t>[081006-034-CvEx.0022]</w:t>
      </w:r>
    </w:p>
    <w:p w14:paraId="0953164E" w14:textId="4F5ABA08" w:rsidR="00130064" w:rsidRDefault="00130064" w:rsidP="00423AAC">
      <w:pPr>
        <w:pStyle w:val="Body0005after"/>
      </w:pPr>
      <w:r>
        <w:t xml:space="preserve">In its adnominal uses, </w:t>
      </w:r>
      <w:r w:rsidRPr="00010E89">
        <w:rPr>
          <w:rStyle w:val="ChItalBold"/>
        </w:rPr>
        <w:t>apa</w:t>
      </w:r>
      <w:r w:rsidRPr="00010E89">
        <w:t xml:space="preserve"> </w:t>
      </w:r>
      <w:r w:rsidR="00B7093A">
        <w:t>‘</w:t>
      </w:r>
      <w:r>
        <w:t>what</w:t>
      </w:r>
      <w:r w:rsidR="00B7093A">
        <w:t>’</w:t>
      </w:r>
      <w:r w:rsidRPr="00010E89">
        <w:t xml:space="preserve"> takes the position of </w:t>
      </w:r>
      <w:r>
        <w:t>a nominal modifier</w:t>
      </w:r>
      <w:r w:rsidRPr="00010E89">
        <w:t xml:space="preserve"> which it replaces</w:t>
      </w:r>
      <w:r>
        <w:t xml:space="preserve">, such as the name of a weekday </w:t>
      </w:r>
      <w:r w:rsidRPr="00010E89">
        <w:t xml:space="preserve">in </w:t>
      </w:r>
      <w:r>
        <w:fldChar w:fldCharType="begin"/>
      </w:r>
      <w:r>
        <w:instrText xml:space="preserve"> REF _Ref356985748 \h </w:instrText>
      </w:r>
      <w:r>
        <w:fldChar w:fldCharType="separate"/>
      </w:r>
      <w:r w:rsidR="00154D81" w:rsidRPr="00856563">
        <w:t>(</w:t>
      </w:r>
      <w:r w:rsidR="00154D81">
        <w:rPr>
          <w:noProof/>
        </w:rPr>
        <w:t>252</w:t>
      </w:r>
      <w:r w:rsidR="00154D81" w:rsidRPr="00856563">
        <w:t>)</w:t>
      </w:r>
      <w:r>
        <w:fldChar w:fldCharType="end"/>
      </w:r>
      <w:r>
        <w:t xml:space="preserve">, or </w:t>
      </w:r>
      <w:r w:rsidRPr="00010E89">
        <w:t xml:space="preserve">the </w:t>
      </w:r>
      <w:r>
        <w:t xml:space="preserve">name of a clan </w:t>
      </w:r>
      <w:r w:rsidRPr="00010E89">
        <w:t xml:space="preserve">in </w:t>
      </w:r>
      <w:r>
        <w:fldChar w:fldCharType="begin"/>
      </w:r>
      <w:r>
        <w:instrText xml:space="preserve"> REF _Ref356985749 \h </w:instrText>
      </w:r>
      <w:r>
        <w:fldChar w:fldCharType="separate"/>
      </w:r>
      <w:r w:rsidR="00154D81" w:rsidRPr="00856563">
        <w:t>(</w:t>
      </w:r>
      <w:r w:rsidR="00154D81">
        <w:rPr>
          <w:noProof/>
        </w:rPr>
        <w:t>253</w:t>
      </w:r>
      <w:r w:rsidR="00154D81" w:rsidRPr="00856563">
        <w:t>)</w:t>
      </w:r>
      <w:r>
        <w:fldChar w:fldCharType="end"/>
      </w:r>
      <w:r>
        <w:t>.</w:t>
      </w:r>
    </w:p>
    <w:p w14:paraId="538B572C" w14:textId="5BEA8541" w:rsidR="00130064" w:rsidRDefault="00130064" w:rsidP="00130064">
      <w:pPr>
        <w:pStyle w:val="ExampleTitle"/>
      </w:pPr>
      <w:r>
        <w:t xml:space="preserve">Adnominal uses of </w:t>
      </w:r>
      <w:r>
        <w:rPr>
          <w:rStyle w:val="ChItalBold"/>
        </w:rPr>
        <w:t>apa</w:t>
      </w:r>
      <w:r>
        <w:t xml:space="preserve"> </w:t>
      </w:r>
      <w:r w:rsidR="00B7093A">
        <w:t>‘</w:t>
      </w:r>
      <w:r>
        <w:t>what</w:t>
      </w:r>
      <w:r w:rsidR="00B7093A">
        <w:t>’</w:t>
      </w:r>
    </w:p>
    <w:tbl>
      <w:tblPr>
        <w:tblW w:w="5070" w:type="dxa"/>
        <w:tblCellMar>
          <w:left w:w="42" w:type="dxa"/>
          <w:right w:w="42" w:type="dxa"/>
        </w:tblCellMar>
        <w:tblLook w:val="01E0" w:firstRow="1" w:lastRow="1" w:firstColumn="1" w:lastColumn="1" w:noHBand="0" w:noVBand="0"/>
      </w:tblPr>
      <w:tblGrid>
        <w:gridCol w:w="709"/>
        <w:gridCol w:w="607"/>
        <w:gridCol w:w="573"/>
        <w:gridCol w:w="868"/>
        <w:gridCol w:w="489"/>
        <w:gridCol w:w="762"/>
        <w:gridCol w:w="1062"/>
      </w:tblGrid>
      <w:tr w:rsidR="00AC23C4" w:rsidRPr="00414A9C" w14:paraId="410350F2" w14:textId="77777777" w:rsidTr="00AC23C4">
        <w:tc>
          <w:tcPr>
            <w:tcW w:w="709" w:type="dxa"/>
            <w:shd w:val="clear" w:color="auto" w:fill="auto"/>
          </w:tcPr>
          <w:p w14:paraId="239C0C9A" w14:textId="77777777" w:rsidR="00130064" w:rsidRPr="009F708D" w:rsidRDefault="00130064" w:rsidP="00130064">
            <w:pPr>
              <w:pStyle w:val="O0Nwnext"/>
            </w:pPr>
            <w:bookmarkStart w:id="2547" w:name="_Ref356985748"/>
            <w:r w:rsidRPr="00856563">
              <w:t>(</w:t>
            </w:r>
            <w:fldSimple w:instr=" SEQ ( \* ARABIC \s 1 ">
              <w:r w:rsidR="00154D81">
                <w:rPr>
                  <w:noProof/>
                </w:rPr>
                <w:t>252</w:t>
              </w:r>
            </w:fldSimple>
            <w:r w:rsidRPr="00856563">
              <w:t>)</w:t>
            </w:r>
            <w:bookmarkEnd w:id="2547"/>
          </w:p>
        </w:tc>
        <w:tc>
          <w:tcPr>
            <w:tcW w:w="607" w:type="dxa"/>
            <w:shd w:val="clear" w:color="auto" w:fill="auto"/>
          </w:tcPr>
          <w:p w14:paraId="349C2CB7" w14:textId="77777777" w:rsidR="00130064" w:rsidRPr="00065DFC" w:rsidRDefault="00130064" w:rsidP="00130064">
            <w:pPr>
              <w:pStyle w:val="Text"/>
            </w:pPr>
            <w:r w:rsidRPr="00065DFC">
              <w:t>[</w:t>
            </w:r>
            <w:r w:rsidRPr="00065DFC">
              <w:rPr>
                <w:rStyle w:val="ChBlueBold"/>
              </w:rPr>
              <w:t>hari</w:t>
            </w:r>
          </w:p>
        </w:tc>
        <w:tc>
          <w:tcPr>
            <w:tcW w:w="573" w:type="dxa"/>
            <w:shd w:val="clear" w:color="auto" w:fill="auto"/>
          </w:tcPr>
          <w:p w14:paraId="666C27DE" w14:textId="77777777" w:rsidR="00130064" w:rsidRPr="00065DFC" w:rsidRDefault="00130064" w:rsidP="00130064">
            <w:pPr>
              <w:pStyle w:val="Text"/>
            </w:pPr>
            <w:r w:rsidRPr="00065DFC">
              <w:rPr>
                <w:rStyle w:val="ChBlueBold"/>
              </w:rPr>
              <w:t>apa</w:t>
            </w:r>
            <w:r>
              <w:t>]</w:t>
            </w:r>
          </w:p>
        </w:tc>
        <w:tc>
          <w:tcPr>
            <w:tcW w:w="868" w:type="dxa"/>
            <w:shd w:val="clear" w:color="auto" w:fill="auto"/>
          </w:tcPr>
          <w:p w14:paraId="5E42631D" w14:textId="77777777" w:rsidR="00130064" w:rsidRPr="00500D69" w:rsidRDefault="00130064" w:rsidP="00130064">
            <w:pPr>
              <w:pStyle w:val="Text"/>
            </w:pPr>
            <w:r w:rsidRPr="00500D69">
              <w:t>bar</w:t>
            </w:r>
            <w:r>
              <w:t>u</w:t>
            </w:r>
          </w:p>
        </w:tc>
        <w:tc>
          <w:tcPr>
            <w:tcW w:w="489" w:type="dxa"/>
            <w:shd w:val="clear" w:color="auto" w:fill="auto"/>
          </w:tcPr>
          <w:p w14:paraId="33E125DB" w14:textId="77777777" w:rsidR="00130064" w:rsidRPr="00500D69" w:rsidRDefault="00130064" w:rsidP="00130064">
            <w:pPr>
              <w:pStyle w:val="Text"/>
            </w:pPr>
            <w:r w:rsidRPr="00500D69">
              <w:t>sa</w:t>
            </w:r>
          </w:p>
        </w:tc>
        <w:tc>
          <w:tcPr>
            <w:tcW w:w="762" w:type="dxa"/>
            <w:shd w:val="clear" w:color="auto" w:fill="auto"/>
          </w:tcPr>
          <w:p w14:paraId="5F75FFA0" w14:textId="77777777" w:rsidR="00130064" w:rsidRPr="00500D69" w:rsidRDefault="00130064" w:rsidP="00130064">
            <w:pPr>
              <w:pStyle w:val="Text"/>
            </w:pPr>
            <w:r w:rsidRPr="00500D69">
              <w:t>minta</w:t>
            </w:r>
          </w:p>
        </w:tc>
        <w:tc>
          <w:tcPr>
            <w:tcW w:w="1062" w:type="dxa"/>
            <w:shd w:val="clear" w:color="auto" w:fill="auto"/>
          </w:tcPr>
          <w:p w14:paraId="4CDC7863" w14:textId="1460FE54" w:rsidR="00130064" w:rsidRPr="00500D69" w:rsidRDefault="00130064" w:rsidP="00130064">
            <w:pPr>
              <w:pStyle w:val="Text"/>
            </w:pPr>
            <w:r w:rsidRPr="00500D69">
              <w:t>ijin</w:t>
            </w:r>
            <w:r w:rsidR="004E0CE0">
              <w:t>g</w:t>
            </w:r>
            <w:r>
              <w:t>?</w:t>
            </w:r>
          </w:p>
        </w:tc>
      </w:tr>
      <w:tr w:rsidR="00AC23C4" w:rsidRPr="00AC23C4" w14:paraId="27D5EF0E" w14:textId="77777777" w:rsidTr="00AC23C4">
        <w:tc>
          <w:tcPr>
            <w:tcW w:w="709" w:type="dxa"/>
            <w:shd w:val="clear" w:color="auto" w:fill="auto"/>
          </w:tcPr>
          <w:p w14:paraId="37452BBB" w14:textId="77777777" w:rsidR="006E1020" w:rsidRPr="00500D69" w:rsidRDefault="006E1020" w:rsidP="00130064">
            <w:pPr>
              <w:pStyle w:val="GlossEng"/>
            </w:pPr>
          </w:p>
        </w:tc>
        <w:tc>
          <w:tcPr>
            <w:tcW w:w="607" w:type="dxa"/>
            <w:shd w:val="clear" w:color="auto" w:fill="auto"/>
          </w:tcPr>
          <w:p w14:paraId="73AB7A46" w14:textId="77777777" w:rsidR="006E1020" w:rsidRPr="00500D69" w:rsidRDefault="006E1020" w:rsidP="00130064">
            <w:pPr>
              <w:pStyle w:val="GlossEng"/>
            </w:pPr>
            <w:r w:rsidRPr="00500D69">
              <w:t>day</w:t>
            </w:r>
          </w:p>
        </w:tc>
        <w:tc>
          <w:tcPr>
            <w:tcW w:w="573" w:type="dxa"/>
            <w:shd w:val="clear" w:color="auto" w:fill="auto"/>
          </w:tcPr>
          <w:p w14:paraId="147ECB5D" w14:textId="77777777" w:rsidR="006E1020" w:rsidRPr="00500D69" w:rsidRDefault="006E1020" w:rsidP="00130064">
            <w:pPr>
              <w:pStyle w:val="GlossEng"/>
            </w:pPr>
            <w:r w:rsidRPr="00500D69">
              <w:t>what</w:t>
            </w:r>
          </w:p>
        </w:tc>
        <w:tc>
          <w:tcPr>
            <w:tcW w:w="868" w:type="dxa"/>
            <w:shd w:val="clear" w:color="auto" w:fill="auto"/>
          </w:tcPr>
          <w:p w14:paraId="5F4C730B" w14:textId="77777777" w:rsidR="006E1020" w:rsidRPr="0014512C" w:rsidRDefault="006E1020" w:rsidP="002C79BF">
            <w:pPr>
              <w:pStyle w:val="GlossEng"/>
            </w:pPr>
            <w:r>
              <w:t>and.then</w:t>
            </w:r>
          </w:p>
        </w:tc>
        <w:tc>
          <w:tcPr>
            <w:tcW w:w="489" w:type="dxa"/>
            <w:shd w:val="clear" w:color="auto" w:fill="auto"/>
          </w:tcPr>
          <w:p w14:paraId="12E6590C" w14:textId="77777777" w:rsidR="006E1020" w:rsidRPr="0099608C" w:rsidRDefault="006E1020" w:rsidP="00130064">
            <w:pPr>
              <w:pStyle w:val="GlossEng"/>
              <w:rPr>
                <w:rStyle w:val="ChSmallCaps"/>
              </w:rPr>
            </w:pPr>
            <w:r w:rsidRPr="0099608C">
              <w:rPr>
                <w:rStyle w:val="ChSmallCaps"/>
              </w:rPr>
              <w:t>1sg</w:t>
            </w:r>
          </w:p>
        </w:tc>
        <w:tc>
          <w:tcPr>
            <w:tcW w:w="762" w:type="dxa"/>
            <w:shd w:val="clear" w:color="auto" w:fill="auto"/>
          </w:tcPr>
          <w:p w14:paraId="29F2D1FD" w14:textId="77777777" w:rsidR="006E1020" w:rsidRPr="00500D69" w:rsidRDefault="006E1020" w:rsidP="00130064">
            <w:pPr>
              <w:pStyle w:val="GlossEng"/>
            </w:pPr>
            <w:r w:rsidRPr="00500D69">
              <w:t>request</w:t>
            </w:r>
          </w:p>
        </w:tc>
        <w:tc>
          <w:tcPr>
            <w:tcW w:w="1062" w:type="dxa"/>
            <w:shd w:val="clear" w:color="auto" w:fill="auto"/>
          </w:tcPr>
          <w:p w14:paraId="636EAC54" w14:textId="77777777" w:rsidR="006E1020" w:rsidRPr="00500D69" w:rsidRDefault="006E1020" w:rsidP="00130064">
            <w:pPr>
              <w:pStyle w:val="GlossEng"/>
            </w:pPr>
            <w:r w:rsidRPr="00500D69">
              <w:t>permission</w:t>
            </w:r>
          </w:p>
        </w:tc>
      </w:tr>
    </w:tbl>
    <w:p w14:paraId="5540AC13" w14:textId="16BED901" w:rsidR="00130064" w:rsidRDefault="00130064" w:rsidP="00130064">
      <w:pPr>
        <w:pStyle w:val="FreeTranslEng"/>
      </w:pPr>
      <w:r>
        <w:t xml:space="preserve">[A school boy asking his mother:] </w:t>
      </w:r>
      <w:r w:rsidR="00B7093A">
        <w:t>‘</w:t>
      </w:r>
      <w:r>
        <w:t xml:space="preserve">on </w:t>
      </w:r>
      <w:r w:rsidRPr="00855060">
        <w:rPr>
          <w:rStyle w:val="ChBlueBold"/>
        </w:rPr>
        <w:t>which day</w:t>
      </w:r>
      <w:r>
        <w:t xml:space="preserve"> will I ask for permission (to be absent)?</w:t>
      </w:r>
      <w:r w:rsidR="00B7093A">
        <w:t>’</w:t>
      </w:r>
      <w:r>
        <w:t xml:space="preserve"> </w:t>
      </w:r>
      <w:r w:rsidRPr="00855060">
        <w:rPr>
          <w:rStyle w:val="ExampleSource"/>
        </w:rPr>
        <w:t>[080917-003a-CvEx.0003]</w:t>
      </w:r>
    </w:p>
    <w:tbl>
      <w:tblPr>
        <w:tblW w:w="0" w:type="auto"/>
        <w:tblCellMar>
          <w:left w:w="42" w:type="dxa"/>
          <w:right w:w="42" w:type="dxa"/>
        </w:tblCellMar>
        <w:tblLook w:val="01E0" w:firstRow="1" w:lastRow="1" w:firstColumn="1" w:lastColumn="1" w:noHBand="0" w:noVBand="0"/>
      </w:tblPr>
      <w:tblGrid>
        <w:gridCol w:w="709"/>
        <w:gridCol w:w="489"/>
        <w:gridCol w:w="618"/>
        <w:gridCol w:w="590"/>
        <w:gridCol w:w="489"/>
        <w:gridCol w:w="806"/>
        <w:gridCol w:w="651"/>
      </w:tblGrid>
      <w:tr w:rsidR="00AC23C4" w:rsidRPr="00414A9C" w14:paraId="5FFA864C" w14:textId="77777777" w:rsidTr="00AC23C4">
        <w:tc>
          <w:tcPr>
            <w:tcW w:w="709" w:type="dxa"/>
            <w:shd w:val="clear" w:color="auto" w:fill="auto"/>
          </w:tcPr>
          <w:p w14:paraId="2D163363" w14:textId="77777777" w:rsidR="00130064" w:rsidRPr="009F708D" w:rsidRDefault="00130064" w:rsidP="00130064">
            <w:pPr>
              <w:pStyle w:val="O0Nwnext"/>
            </w:pPr>
            <w:bookmarkStart w:id="2548" w:name="_Ref356985749"/>
            <w:r w:rsidRPr="00856563">
              <w:t>(</w:t>
            </w:r>
            <w:fldSimple w:instr=" SEQ ( \* ARABIC \s 1 ">
              <w:r w:rsidR="00154D81">
                <w:rPr>
                  <w:noProof/>
                </w:rPr>
                <w:t>253</w:t>
              </w:r>
            </w:fldSimple>
            <w:r w:rsidRPr="00856563">
              <w:t>)</w:t>
            </w:r>
            <w:bookmarkEnd w:id="2548"/>
          </w:p>
        </w:tc>
        <w:tc>
          <w:tcPr>
            <w:tcW w:w="489" w:type="dxa"/>
            <w:shd w:val="clear" w:color="auto" w:fill="auto"/>
          </w:tcPr>
          <w:p w14:paraId="47BE38AD" w14:textId="77777777" w:rsidR="00130064" w:rsidRPr="000F7A12" w:rsidRDefault="00130064" w:rsidP="00130064">
            <w:pPr>
              <w:pStyle w:val="Text"/>
            </w:pPr>
            <w:r>
              <w:t>dia</w:t>
            </w:r>
          </w:p>
        </w:tc>
        <w:tc>
          <w:tcPr>
            <w:tcW w:w="618" w:type="dxa"/>
            <w:shd w:val="clear" w:color="auto" w:fill="auto"/>
          </w:tcPr>
          <w:p w14:paraId="67912B46" w14:textId="77777777" w:rsidR="00130064" w:rsidRPr="000F7A12" w:rsidRDefault="00130064" w:rsidP="00130064">
            <w:pPr>
              <w:pStyle w:val="Text"/>
            </w:pPr>
            <w:r w:rsidRPr="000F7A12">
              <w:t>tanya</w:t>
            </w:r>
          </w:p>
        </w:tc>
        <w:tc>
          <w:tcPr>
            <w:tcW w:w="590" w:type="dxa"/>
            <w:shd w:val="clear" w:color="auto" w:fill="auto"/>
          </w:tcPr>
          <w:p w14:paraId="473601E2" w14:textId="77777777" w:rsidR="00130064" w:rsidRPr="000F7A12" w:rsidRDefault="00130064" w:rsidP="00130064">
            <w:pPr>
              <w:pStyle w:val="Text"/>
            </w:pPr>
            <w:r w:rsidRPr="000F7A12">
              <w:t>saya</w:t>
            </w:r>
            <w:r>
              <w:t>,</w:t>
            </w:r>
          </w:p>
        </w:tc>
        <w:tc>
          <w:tcPr>
            <w:tcW w:w="489" w:type="dxa"/>
            <w:shd w:val="clear" w:color="auto" w:fill="auto"/>
          </w:tcPr>
          <w:p w14:paraId="7DF312B0" w14:textId="77777777" w:rsidR="00130064" w:rsidRPr="000F7A12" w:rsidRDefault="00130064" w:rsidP="00130064">
            <w:pPr>
              <w:pStyle w:val="Text"/>
            </w:pPr>
            <w:r w:rsidRPr="000F7A12">
              <w:t>ko</w:t>
            </w:r>
          </w:p>
        </w:tc>
        <w:tc>
          <w:tcPr>
            <w:tcW w:w="806" w:type="dxa"/>
            <w:shd w:val="clear" w:color="auto" w:fill="auto"/>
          </w:tcPr>
          <w:p w14:paraId="7120F71A" w14:textId="77777777" w:rsidR="00130064" w:rsidRPr="00065DFC" w:rsidRDefault="00130064" w:rsidP="00130064">
            <w:pPr>
              <w:pStyle w:val="Text"/>
            </w:pPr>
            <w:r>
              <w:t>[</w:t>
            </w:r>
            <w:r w:rsidRPr="00065DFC">
              <w:rPr>
                <w:rStyle w:val="ChBlueBold"/>
              </w:rPr>
              <w:t>marga</w:t>
            </w:r>
          </w:p>
        </w:tc>
        <w:tc>
          <w:tcPr>
            <w:tcW w:w="651" w:type="dxa"/>
            <w:shd w:val="clear" w:color="auto" w:fill="auto"/>
          </w:tcPr>
          <w:p w14:paraId="18B48261" w14:textId="77777777" w:rsidR="00130064" w:rsidRPr="00065DFC" w:rsidRDefault="00130064" w:rsidP="00130064">
            <w:pPr>
              <w:pStyle w:val="Text"/>
            </w:pPr>
            <w:r w:rsidRPr="00065DFC">
              <w:rPr>
                <w:rStyle w:val="ChBlueBold"/>
              </w:rPr>
              <w:t>apa</w:t>
            </w:r>
            <w:r>
              <w:t>]</w:t>
            </w:r>
            <w:r w:rsidRPr="00065DFC">
              <w:t>?</w:t>
            </w:r>
          </w:p>
        </w:tc>
      </w:tr>
      <w:tr w:rsidR="00AC23C4" w:rsidRPr="00AC23C4" w14:paraId="4A66458E" w14:textId="77777777" w:rsidTr="00AC23C4">
        <w:tc>
          <w:tcPr>
            <w:tcW w:w="709" w:type="dxa"/>
            <w:shd w:val="clear" w:color="auto" w:fill="auto"/>
          </w:tcPr>
          <w:p w14:paraId="28FF0141" w14:textId="77777777" w:rsidR="00130064" w:rsidRPr="0003236E" w:rsidRDefault="00130064" w:rsidP="00130064">
            <w:pPr>
              <w:pStyle w:val="GlossEng"/>
            </w:pPr>
          </w:p>
        </w:tc>
        <w:tc>
          <w:tcPr>
            <w:tcW w:w="489" w:type="dxa"/>
            <w:shd w:val="clear" w:color="auto" w:fill="auto"/>
          </w:tcPr>
          <w:p w14:paraId="59DFE6D0" w14:textId="77777777" w:rsidR="00130064" w:rsidRPr="0099608C" w:rsidRDefault="00130064" w:rsidP="00130064">
            <w:pPr>
              <w:pStyle w:val="GlossEng"/>
              <w:rPr>
                <w:rStyle w:val="ChSmallCaps"/>
              </w:rPr>
            </w:pPr>
            <w:r w:rsidRPr="0099608C">
              <w:rPr>
                <w:rStyle w:val="ChSmallCaps"/>
              </w:rPr>
              <w:t>3sg</w:t>
            </w:r>
          </w:p>
        </w:tc>
        <w:tc>
          <w:tcPr>
            <w:tcW w:w="618" w:type="dxa"/>
            <w:shd w:val="clear" w:color="auto" w:fill="auto"/>
          </w:tcPr>
          <w:p w14:paraId="7DA6AF59" w14:textId="77777777" w:rsidR="00130064" w:rsidRPr="000F7A12" w:rsidRDefault="00130064" w:rsidP="00130064">
            <w:pPr>
              <w:pStyle w:val="GlossEng"/>
            </w:pPr>
            <w:r w:rsidRPr="000F7A12">
              <w:t>ask</w:t>
            </w:r>
          </w:p>
        </w:tc>
        <w:tc>
          <w:tcPr>
            <w:tcW w:w="590" w:type="dxa"/>
            <w:shd w:val="clear" w:color="auto" w:fill="auto"/>
          </w:tcPr>
          <w:p w14:paraId="7EA1D7D9" w14:textId="77777777" w:rsidR="00130064" w:rsidRPr="0099608C" w:rsidRDefault="00130064" w:rsidP="00130064">
            <w:pPr>
              <w:pStyle w:val="GlossEng"/>
              <w:rPr>
                <w:rStyle w:val="ChSmallCaps"/>
              </w:rPr>
            </w:pPr>
            <w:r w:rsidRPr="0099608C">
              <w:rPr>
                <w:rStyle w:val="ChSmallCaps"/>
              </w:rPr>
              <w:t>1sg</w:t>
            </w:r>
          </w:p>
        </w:tc>
        <w:tc>
          <w:tcPr>
            <w:tcW w:w="489" w:type="dxa"/>
            <w:shd w:val="clear" w:color="auto" w:fill="auto"/>
          </w:tcPr>
          <w:p w14:paraId="21E29D0A" w14:textId="77777777" w:rsidR="00130064" w:rsidRPr="0099608C" w:rsidRDefault="00130064" w:rsidP="00130064">
            <w:pPr>
              <w:pStyle w:val="GlossEng"/>
              <w:rPr>
                <w:rStyle w:val="ChSmallCaps"/>
              </w:rPr>
            </w:pPr>
            <w:r w:rsidRPr="0099608C">
              <w:rPr>
                <w:rStyle w:val="ChSmallCaps"/>
              </w:rPr>
              <w:t>2sg</w:t>
            </w:r>
          </w:p>
        </w:tc>
        <w:tc>
          <w:tcPr>
            <w:tcW w:w="806" w:type="dxa"/>
            <w:shd w:val="clear" w:color="auto" w:fill="auto"/>
          </w:tcPr>
          <w:p w14:paraId="0DAF5031" w14:textId="77777777" w:rsidR="00130064" w:rsidRPr="000F7A12" w:rsidRDefault="00130064" w:rsidP="00130064">
            <w:pPr>
              <w:pStyle w:val="GlossEng"/>
            </w:pPr>
            <w:r w:rsidRPr="000F7A12">
              <w:t>clan</w:t>
            </w:r>
          </w:p>
        </w:tc>
        <w:tc>
          <w:tcPr>
            <w:tcW w:w="651" w:type="dxa"/>
            <w:shd w:val="clear" w:color="auto" w:fill="auto"/>
          </w:tcPr>
          <w:p w14:paraId="19A42D30" w14:textId="77777777" w:rsidR="00130064" w:rsidRPr="000F7A12" w:rsidRDefault="00130064" w:rsidP="00130064">
            <w:pPr>
              <w:pStyle w:val="GlossEng"/>
            </w:pPr>
            <w:r w:rsidRPr="000F7A12">
              <w:t>what</w:t>
            </w:r>
          </w:p>
        </w:tc>
      </w:tr>
    </w:tbl>
    <w:p w14:paraId="50873E7D" w14:textId="00FE29E5" w:rsidR="00130064" w:rsidRDefault="00B7093A" w:rsidP="00130064">
      <w:pPr>
        <w:pStyle w:val="FreeTranslEng"/>
      </w:pPr>
      <w:r>
        <w:t>‘</w:t>
      </w:r>
      <w:r w:rsidR="00130064">
        <w:t xml:space="preserve">he asked me, </w:t>
      </w:r>
      <w:r>
        <w:t>‘</w:t>
      </w:r>
      <w:r w:rsidR="00130064" w:rsidRPr="005A770F">
        <w:rPr>
          <w:rStyle w:val="ChBlueBold"/>
        </w:rPr>
        <w:t>which clan</w:t>
      </w:r>
      <w:r w:rsidR="00130064">
        <w:t xml:space="preserve"> do you (belong to)</w:t>
      </w:r>
      <w:r w:rsidR="00423108">
        <w:t>?</w:t>
      </w:r>
      <w:r>
        <w:t>’’</w:t>
      </w:r>
      <w:r w:rsidR="00130064">
        <w:t xml:space="preserve"> (Lit. </w:t>
      </w:r>
      <w:r>
        <w:t>‘</w:t>
      </w:r>
      <w:r w:rsidR="00130064">
        <w:t xml:space="preserve">you are </w:t>
      </w:r>
      <w:r w:rsidR="00130064" w:rsidRPr="005A770F">
        <w:rPr>
          <w:rStyle w:val="ChBlueBold"/>
        </w:rPr>
        <w:t>what clan</w:t>
      </w:r>
      <w:r>
        <w:t>’</w:t>
      </w:r>
      <w:r w:rsidR="00130064">
        <w:t xml:space="preserve">) </w:t>
      </w:r>
      <w:r w:rsidR="00130064" w:rsidRPr="0003236E">
        <w:rPr>
          <w:rStyle w:val="ExampleSource"/>
        </w:rPr>
        <w:t>[080922-010a-</w:t>
      </w:r>
      <w:r w:rsidR="00F00E41">
        <w:rPr>
          <w:rStyle w:val="ExampleSource"/>
        </w:rPr>
        <w:t>Cv</w:t>
      </w:r>
      <w:r w:rsidR="00130064" w:rsidRPr="0003236E">
        <w:rPr>
          <w:rStyle w:val="ExampleSource"/>
        </w:rPr>
        <w:t>NF.0281]</w:t>
      </w:r>
    </w:p>
    <w:p w14:paraId="6F751C72" w14:textId="213D0457" w:rsidR="00130064" w:rsidRDefault="00130064" w:rsidP="00423AAC">
      <w:pPr>
        <w:pStyle w:val="Body0005after"/>
      </w:pPr>
      <w:r>
        <w:t xml:space="preserve">In its predicative uses, </w:t>
      </w:r>
      <w:r>
        <w:rPr>
          <w:rStyle w:val="ChItalBold"/>
        </w:rPr>
        <w:t>apa</w:t>
      </w:r>
      <w:r>
        <w:t xml:space="preserve"> </w:t>
      </w:r>
      <w:r w:rsidR="00B7093A">
        <w:t>‘</w:t>
      </w:r>
      <w:r>
        <w:t>what</w:t>
      </w:r>
      <w:r w:rsidR="00B7093A">
        <w:t>’</w:t>
      </w:r>
      <w:r>
        <w:t xml:space="preserve"> questions the identity or pertinent characteristics of the clausal subject (for more details on nominal predicate clauses see §</w:t>
      </w:r>
      <w:r w:rsidR="005A38B6">
        <w:fldChar w:fldCharType="begin"/>
      </w:r>
      <w:r w:rsidR="005A38B6">
        <w:instrText xml:space="preserve"> REF _Ref272583000 \w \h </w:instrText>
      </w:r>
      <w:r w:rsidR="005A38B6">
        <w:fldChar w:fldCharType="separate"/>
      </w:r>
      <w:r w:rsidR="00154D81">
        <w:rPr>
          <w:cs/>
        </w:rPr>
        <w:t>‎</w:t>
      </w:r>
      <w:r w:rsidR="00154D81">
        <w:t>12.2</w:t>
      </w:r>
      <w:r w:rsidR="005A38B6">
        <w:fldChar w:fldCharType="end"/>
      </w:r>
      <w:r>
        <w:t xml:space="preserve">). Like </w:t>
      </w:r>
      <w:r w:rsidRPr="006D0BA9">
        <w:rPr>
          <w:rStyle w:val="ChItalBold"/>
        </w:rPr>
        <w:t>siapa</w:t>
      </w:r>
      <w:r>
        <w:t xml:space="preserve"> </w:t>
      </w:r>
      <w:r w:rsidR="00B7093A">
        <w:t>‘</w:t>
      </w:r>
      <w:r>
        <w:t>who</w:t>
      </w:r>
      <w:r w:rsidR="00B7093A">
        <w:t>’</w:t>
      </w:r>
      <w:r>
        <w:t xml:space="preserve"> (§</w:t>
      </w:r>
      <w:r>
        <w:fldChar w:fldCharType="begin"/>
      </w:r>
      <w:r>
        <w:instrText xml:space="preserve"> REF _Ref358363769 \w \h </w:instrText>
      </w:r>
      <w:r>
        <w:fldChar w:fldCharType="separate"/>
      </w:r>
      <w:r w:rsidR="00154D81">
        <w:rPr>
          <w:cs/>
        </w:rPr>
        <w:t>‎</w:t>
      </w:r>
      <w:r w:rsidR="00154D81">
        <w:t>5.8.1</w:t>
      </w:r>
      <w:r>
        <w:fldChar w:fldCharType="end"/>
      </w:r>
      <w:r>
        <w:t xml:space="preserve">), </w:t>
      </w:r>
      <w:r>
        <w:rPr>
          <w:rStyle w:val="ChItalBold"/>
        </w:rPr>
        <w:t>apa</w:t>
      </w:r>
      <w:r>
        <w:t xml:space="preserve"> </w:t>
      </w:r>
      <w:r w:rsidR="00B7093A">
        <w:t>‘</w:t>
      </w:r>
      <w:r>
        <w:t>what</w:t>
      </w:r>
      <w:r w:rsidR="00B7093A">
        <w:t>’</w:t>
      </w:r>
      <w:r>
        <w:t xml:space="preserve"> can remain in the unmarked clause-final position, as in </w:t>
      </w:r>
      <w:r>
        <w:fldChar w:fldCharType="begin"/>
      </w:r>
      <w:r>
        <w:instrText xml:space="preserve"> REF _Ref356985750 \h </w:instrText>
      </w:r>
      <w:r>
        <w:fldChar w:fldCharType="separate"/>
      </w:r>
      <w:r w:rsidR="00154D81" w:rsidRPr="00856563">
        <w:t>(</w:t>
      </w:r>
      <w:r w:rsidR="00154D81">
        <w:rPr>
          <w:noProof/>
        </w:rPr>
        <w:t>254</w:t>
      </w:r>
      <w:r w:rsidR="00154D81" w:rsidRPr="00856563">
        <w:t>)</w:t>
      </w:r>
      <w:r>
        <w:fldChar w:fldCharType="end"/>
      </w:r>
      <w:r>
        <w:t xml:space="preserve">. Alternatively, it can be fronted to the marked clause-initial position, as in </w:t>
      </w:r>
      <w:r>
        <w:fldChar w:fldCharType="begin"/>
      </w:r>
      <w:r>
        <w:instrText xml:space="preserve"> REF _Ref356985752 \h </w:instrText>
      </w:r>
      <w:r>
        <w:fldChar w:fldCharType="separate"/>
      </w:r>
      <w:r w:rsidR="00154D81" w:rsidRPr="00856563">
        <w:t>(</w:t>
      </w:r>
      <w:r w:rsidR="00154D81">
        <w:rPr>
          <w:noProof/>
        </w:rPr>
        <w:t>255</w:t>
      </w:r>
      <w:r w:rsidR="00154D81" w:rsidRPr="00856563">
        <w:t>)</w:t>
      </w:r>
      <w:r>
        <w:fldChar w:fldCharType="end"/>
      </w:r>
      <w:r>
        <w:t>, where it stresses the questioning of the subject</w:t>
      </w:r>
      <w:r w:rsidR="00B7093A">
        <w:t>’</w:t>
      </w:r>
      <w:r>
        <w:t xml:space="preserve">s identity or characteristics. The contrastive clauses in </w:t>
      </w:r>
      <w:r>
        <w:fldChar w:fldCharType="begin"/>
      </w:r>
      <w:r>
        <w:instrText xml:space="preserve"> REF _Ref356985750 \h </w:instrText>
      </w:r>
      <w:r>
        <w:fldChar w:fldCharType="separate"/>
      </w:r>
      <w:r w:rsidR="00154D81" w:rsidRPr="00856563">
        <w:t>(</w:t>
      </w:r>
      <w:r w:rsidR="00154D81">
        <w:rPr>
          <w:noProof/>
        </w:rPr>
        <w:t>254</w:t>
      </w:r>
      <w:r w:rsidR="00154D81" w:rsidRPr="00856563">
        <w:t>)</w:t>
      </w:r>
      <w:r>
        <w:fldChar w:fldCharType="end"/>
      </w:r>
      <w:r>
        <w:t xml:space="preserve"> and </w:t>
      </w:r>
      <w:r>
        <w:fldChar w:fldCharType="begin"/>
      </w:r>
      <w:r>
        <w:instrText xml:space="preserve"> REF _Ref356985752 \h </w:instrText>
      </w:r>
      <w:r>
        <w:fldChar w:fldCharType="separate"/>
      </w:r>
      <w:r w:rsidR="00154D81" w:rsidRPr="00856563">
        <w:t>(</w:t>
      </w:r>
      <w:r w:rsidR="00154D81">
        <w:rPr>
          <w:noProof/>
        </w:rPr>
        <w:t>255</w:t>
      </w:r>
      <w:r w:rsidR="00154D81" w:rsidRPr="00856563">
        <w:t>)</w:t>
      </w:r>
      <w:r>
        <w:fldChar w:fldCharType="end"/>
      </w:r>
      <w:r>
        <w:t xml:space="preserve"> have the same distinct intonation contours as the corresponding questions with </w:t>
      </w:r>
      <w:r w:rsidRPr="006D0BA9">
        <w:rPr>
          <w:rStyle w:val="ChItalBold"/>
        </w:rPr>
        <w:t>siapa</w:t>
      </w:r>
      <w:r>
        <w:t xml:space="preserve"> </w:t>
      </w:r>
      <w:r w:rsidR="00B7093A">
        <w:t>‘</w:t>
      </w:r>
      <w:r>
        <w:t>who</w:t>
      </w:r>
      <w:r w:rsidR="00B7093A">
        <w:t>’</w:t>
      </w:r>
      <w:r>
        <w:t xml:space="preserve"> in </w:t>
      </w:r>
      <w:r>
        <w:fldChar w:fldCharType="begin"/>
      </w:r>
      <w:r>
        <w:instrText xml:space="preserve"> REF _Ref356912337 \h </w:instrText>
      </w:r>
      <w:r>
        <w:fldChar w:fldCharType="separate"/>
      </w:r>
      <w:r w:rsidR="00154D81" w:rsidRPr="00856563">
        <w:t>(</w:t>
      </w:r>
      <w:r w:rsidR="00154D81">
        <w:rPr>
          <w:noProof/>
        </w:rPr>
        <w:t>243</w:t>
      </w:r>
      <w:r w:rsidR="00154D81" w:rsidRPr="00856563">
        <w:t>)</w:t>
      </w:r>
      <w:r>
        <w:fldChar w:fldCharType="end"/>
      </w:r>
      <w:r>
        <w:t xml:space="preserve"> and </w:t>
      </w:r>
      <w:r>
        <w:fldChar w:fldCharType="begin"/>
      </w:r>
      <w:r>
        <w:instrText xml:space="preserve"> REF _Ref356912336 \h </w:instrText>
      </w:r>
      <w:r>
        <w:fldChar w:fldCharType="separate"/>
      </w:r>
      <w:r w:rsidR="00154D81" w:rsidRPr="00856563">
        <w:t>(</w:t>
      </w:r>
      <w:r w:rsidR="00154D81">
        <w:rPr>
          <w:noProof/>
        </w:rPr>
        <w:t>244</w:t>
      </w:r>
      <w:r w:rsidR="00154D81" w:rsidRPr="00856563">
        <w:t>)</w:t>
      </w:r>
      <w:r>
        <w:fldChar w:fldCharType="end"/>
      </w:r>
      <w:r>
        <w:t xml:space="preserve"> (§</w:t>
      </w:r>
      <w:r>
        <w:fldChar w:fldCharType="begin"/>
      </w:r>
      <w:r>
        <w:instrText xml:space="preserve"> REF _Ref358363769 \w \h </w:instrText>
      </w:r>
      <w:r>
        <w:fldChar w:fldCharType="separate"/>
      </w:r>
      <w:r w:rsidR="00154D81">
        <w:rPr>
          <w:cs/>
        </w:rPr>
        <w:t>‎</w:t>
      </w:r>
      <w:r w:rsidR="00154D81">
        <w:t>5.8.1</w:t>
      </w:r>
      <w:r>
        <w:fldChar w:fldCharType="end"/>
      </w:r>
      <w:r>
        <w:t xml:space="preserve">). Clauses with </w:t>
      </w:r>
      <w:r w:rsidRPr="0052189D">
        <w:t>in-situ</w:t>
      </w:r>
      <w:r>
        <w:t xml:space="preserve"> </w:t>
      </w:r>
      <w:r>
        <w:rPr>
          <w:rStyle w:val="ChItalBold"/>
        </w:rPr>
        <w:t>apa</w:t>
      </w:r>
      <w:r>
        <w:t xml:space="preserve"> </w:t>
      </w:r>
      <w:r w:rsidR="00B7093A">
        <w:t>‘</w:t>
      </w:r>
      <w:r>
        <w:t>what</w:t>
      </w:r>
      <w:r w:rsidR="00B7093A">
        <w:t>’</w:t>
      </w:r>
      <w:r>
        <w:t xml:space="preserve">, as in </w:t>
      </w:r>
      <w:r>
        <w:fldChar w:fldCharType="begin"/>
      </w:r>
      <w:r>
        <w:instrText xml:space="preserve"> REF _Ref356985750 \h </w:instrText>
      </w:r>
      <w:r>
        <w:fldChar w:fldCharType="separate"/>
      </w:r>
      <w:r w:rsidR="00154D81" w:rsidRPr="00856563">
        <w:t>(</w:t>
      </w:r>
      <w:r w:rsidR="00154D81">
        <w:rPr>
          <w:noProof/>
        </w:rPr>
        <w:t>254</w:t>
      </w:r>
      <w:r w:rsidR="00154D81" w:rsidRPr="00856563">
        <w:t>)</w:t>
      </w:r>
      <w:r>
        <w:fldChar w:fldCharType="end"/>
      </w:r>
      <w:r>
        <w:t xml:space="preserve">, have the typical rising interrogative intonation. Clauses with fronted </w:t>
      </w:r>
      <w:r>
        <w:rPr>
          <w:rStyle w:val="ChItalBold"/>
        </w:rPr>
        <w:t>apa</w:t>
      </w:r>
      <w:r>
        <w:t xml:space="preserve"> </w:t>
      </w:r>
      <w:r w:rsidR="00B7093A">
        <w:t>‘</w:t>
      </w:r>
      <w:r>
        <w:t>what</w:t>
      </w:r>
      <w:r w:rsidR="00B7093A">
        <w:t>’</w:t>
      </w:r>
      <w:r>
        <w:t xml:space="preserve"> have the typical falling declarative intonation. Like </w:t>
      </w:r>
      <w:r w:rsidRPr="00AA2E9F">
        <w:rPr>
          <w:rStyle w:val="ChItalBold"/>
        </w:rPr>
        <w:t>siapa</w:t>
      </w:r>
      <w:r>
        <w:t xml:space="preserve"> </w:t>
      </w:r>
      <w:r w:rsidR="00B7093A">
        <w:t>‘</w:t>
      </w:r>
      <w:r>
        <w:t>who</w:t>
      </w:r>
      <w:r w:rsidR="00B7093A">
        <w:t>’</w:t>
      </w:r>
      <w:r>
        <w:t xml:space="preserve">, </w:t>
      </w:r>
      <w:r w:rsidRPr="00004CE6">
        <w:rPr>
          <w:rStyle w:val="ChItalBold"/>
        </w:rPr>
        <w:t>apa</w:t>
      </w:r>
      <w:r>
        <w:t xml:space="preserve"> </w:t>
      </w:r>
      <w:r w:rsidR="00B7093A">
        <w:t>‘</w:t>
      </w:r>
      <w:r>
        <w:t>what</w:t>
      </w:r>
      <w:r w:rsidR="00B7093A">
        <w:t>’</w:t>
      </w:r>
      <w:r>
        <w:t xml:space="preserve"> </w:t>
      </w:r>
      <w:r w:rsidR="005A3EC7">
        <w:t xml:space="preserve">is marked with a </w:t>
      </w:r>
      <w:r w:rsidR="005A3EC7" w:rsidRPr="00175CA6">
        <w:t>slight increase in pitch</w:t>
      </w:r>
      <w:r w:rsidR="005A3EC7">
        <w:t xml:space="preserve"> of its stressed penultimate syllable</w:t>
      </w:r>
      <w:r w:rsidRPr="00856563">
        <w:t xml:space="preserve"> (</w:t>
      </w:r>
      <w:r w:rsidR="00B7093A">
        <w:t>“</w:t>
      </w:r>
      <w:r w:rsidRPr="00856563">
        <w:t>  ́ </w:t>
      </w:r>
      <w:r w:rsidR="00B7093A">
        <w:t>”</w:t>
      </w:r>
      <w:r>
        <w:t>).</w:t>
      </w:r>
    </w:p>
    <w:p w14:paraId="7AD135D9" w14:textId="6719EDB0" w:rsidR="00130064" w:rsidRDefault="00130064" w:rsidP="00130064">
      <w:pPr>
        <w:pStyle w:val="ExampleTitle"/>
      </w:pPr>
      <w:r>
        <w:t xml:space="preserve">Predicative uses of </w:t>
      </w:r>
      <w:r>
        <w:rPr>
          <w:rStyle w:val="ChItalBold"/>
        </w:rPr>
        <w:t>apa</w:t>
      </w:r>
      <w:r>
        <w:t xml:space="preserve"> </w:t>
      </w:r>
      <w:r w:rsidR="00B7093A">
        <w:t>‘</w:t>
      </w:r>
      <w:r>
        <w:t>what</w:t>
      </w:r>
      <w:r w:rsidR="00B7093A">
        <w:t>’</w:t>
      </w:r>
    </w:p>
    <w:tbl>
      <w:tblPr>
        <w:tblW w:w="2512" w:type="dxa"/>
        <w:tblCellMar>
          <w:left w:w="40" w:type="dxa"/>
          <w:right w:w="40" w:type="dxa"/>
        </w:tblCellMar>
        <w:tblLook w:val="01E0" w:firstRow="1" w:lastRow="1" w:firstColumn="1" w:lastColumn="1" w:noHBand="0" w:noVBand="0"/>
      </w:tblPr>
      <w:tblGrid>
        <w:gridCol w:w="709"/>
        <w:gridCol w:w="773"/>
        <w:gridCol w:w="1030"/>
      </w:tblGrid>
      <w:tr w:rsidR="00130064" w:rsidRPr="00A930F8" w14:paraId="4D8C680E" w14:textId="77777777" w:rsidTr="00AC23C4">
        <w:tc>
          <w:tcPr>
            <w:tcW w:w="709" w:type="dxa"/>
            <w:shd w:val="clear" w:color="auto" w:fill="auto"/>
          </w:tcPr>
          <w:p w14:paraId="470BD086" w14:textId="77777777" w:rsidR="00130064" w:rsidRPr="009F708D" w:rsidRDefault="00130064" w:rsidP="00130064">
            <w:pPr>
              <w:pStyle w:val="O0Nwnext"/>
            </w:pPr>
            <w:bookmarkStart w:id="2549" w:name="_Ref356985750"/>
            <w:r w:rsidRPr="00856563">
              <w:t>(</w:t>
            </w:r>
            <w:fldSimple w:instr=" SEQ ( \* ARABIC \s 1 ">
              <w:r w:rsidR="00154D81">
                <w:rPr>
                  <w:noProof/>
                </w:rPr>
                <w:t>254</w:t>
              </w:r>
            </w:fldSimple>
            <w:r w:rsidRPr="00856563">
              <w:t>)</w:t>
            </w:r>
            <w:bookmarkEnd w:id="2549"/>
          </w:p>
        </w:tc>
        <w:tc>
          <w:tcPr>
            <w:tcW w:w="773" w:type="dxa"/>
            <w:shd w:val="clear" w:color="auto" w:fill="auto"/>
          </w:tcPr>
          <w:p w14:paraId="2B4B86EA" w14:textId="77777777" w:rsidR="00130064" w:rsidRPr="00E57559" w:rsidRDefault="00130064" w:rsidP="00AC23C4">
            <w:pPr>
              <w:pStyle w:val="GlossEng"/>
              <w:spacing w:before="120"/>
              <w:rPr>
                <w:rStyle w:val="ChBold"/>
              </w:rPr>
            </w:pPr>
            <w:r w:rsidRPr="00E57559">
              <w:rPr>
                <w:rStyle w:val="ChBold"/>
              </w:rPr>
              <w:t>――</w:t>
            </w:r>
          </w:p>
        </w:tc>
        <w:tc>
          <w:tcPr>
            <w:tcW w:w="1030" w:type="dxa"/>
            <w:shd w:val="clear" w:color="auto" w:fill="auto"/>
          </w:tcPr>
          <w:p w14:paraId="0B837782" w14:textId="77777777" w:rsidR="00130064" w:rsidRPr="00A930F8" w:rsidRDefault="00130064" w:rsidP="00130064">
            <w:pPr>
              <w:pStyle w:val="GlossEng"/>
            </w:pPr>
            <w:r w:rsidRPr="00AC23C4">
              <w:rPr>
                <w:rStyle w:val="ChBold"/>
                <w:position w:val="12"/>
              </w:rPr>
              <w:t>―</w:t>
            </w:r>
            <w:r w:rsidRPr="00AC23C4">
              <w:rPr>
                <w:rStyle w:val="ChBold"/>
                <w:position w:val="-10"/>
              </w:rPr>
              <w:t>―</w:t>
            </w:r>
          </w:p>
        </w:tc>
      </w:tr>
      <w:tr w:rsidR="00130064" w:rsidRPr="00414A9C" w14:paraId="4D2B8488" w14:textId="77777777" w:rsidTr="00AC23C4">
        <w:tc>
          <w:tcPr>
            <w:tcW w:w="709" w:type="dxa"/>
            <w:shd w:val="clear" w:color="auto" w:fill="auto"/>
          </w:tcPr>
          <w:p w14:paraId="1E80B2E9" w14:textId="77777777" w:rsidR="00130064" w:rsidRPr="008968BB" w:rsidRDefault="00130064" w:rsidP="00130064">
            <w:pPr>
              <w:pStyle w:val="Text"/>
            </w:pPr>
          </w:p>
        </w:tc>
        <w:tc>
          <w:tcPr>
            <w:tcW w:w="773" w:type="dxa"/>
            <w:shd w:val="clear" w:color="auto" w:fill="auto"/>
          </w:tcPr>
          <w:p w14:paraId="4A5C559B" w14:textId="77777777" w:rsidR="00130064" w:rsidRPr="00930165" w:rsidRDefault="00130064" w:rsidP="00130064">
            <w:pPr>
              <w:pStyle w:val="Text"/>
            </w:pPr>
            <w:r w:rsidRPr="00930165">
              <w:t>ini</w:t>
            </w:r>
          </w:p>
        </w:tc>
        <w:tc>
          <w:tcPr>
            <w:tcW w:w="1030" w:type="dxa"/>
            <w:shd w:val="clear" w:color="auto" w:fill="auto"/>
          </w:tcPr>
          <w:p w14:paraId="534D07A7" w14:textId="77777777" w:rsidR="00130064" w:rsidRPr="009A0F3D" w:rsidRDefault="00130064" w:rsidP="00130064">
            <w:pPr>
              <w:pStyle w:val="Text"/>
            </w:pPr>
            <w:r w:rsidRPr="009A0F3D">
              <w:rPr>
                <w:rStyle w:val="ChBlueBold"/>
              </w:rPr>
              <w:t>ápa</w:t>
            </w:r>
            <w:r w:rsidRPr="009A0F3D">
              <w:t>?</w:t>
            </w:r>
          </w:p>
        </w:tc>
      </w:tr>
      <w:tr w:rsidR="00130064" w:rsidRPr="00AC23C4" w14:paraId="20215F14" w14:textId="77777777" w:rsidTr="00AC23C4">
        <w:tc>
          <w:tcPr>
            <w:tcW w:w="709" w:type="dxa"/>
            <w:shd w:val="clear" w:color="auto" w:fill="auto"/>
          </w:tcPr>
          <w:p w14:paraId="198840B5" w14:textId="77777777" w:rsidR="00130064" w:rsidRPr="008968BB" w:rsidRDefault="00130064" w:rsidP="00130064">
            <w:pPr>
              <w:pStyle w:val="GlossEng"/>
            </w:pPr>
          </w:p>
        </w:tc>
        <w:tc>
          <w:tcPr>
            <w:tcW w:w="773" w:type="dxa"/>
            <w:shd w:val="clear" w:color="auto" w:fill="auto"/>
          </w:tcPr>
          <w:p w14:paraId="1B27176E" w14:textId="77777777" w:rsidR="00130064" w:rsidRPr="0099608C" w:rsidRDefault="00130064" w:rsidP="00130064">
            <w:pPr>
              <w:pStyle w:val="GlossEng"/>
              <w:rPr>
                <w:rStyle w:val="ChSmallCaps"/>
              </w:rPr>
            </w:pPr>
            <w:r w:rsidRPr="0099608C">
              <w:rPr>
                <w:rStyle w:val="ChSmallCaps"/>
              </w:rPr>
              <w:t>d.prox</w:t>
            </w:r>
          </w:p>
        </w:tc>
        <w:tc>
          <w:tcPr>
            <w:tcW w:w="1030" w:type="dxa"/>
            <w:shd w:val="clear" w:color="auto" w:fill="auto"/>
          </w:tcPr>
          <w:p w14:paraId="45BA88DD" w14:textId="77777777" w:rsidR="00130064" w:rsidRPr="00856563" w:rsidRDefault="00130064" w:rsidP="00130064">
            <w:pPr>
              <w:pStyle w:val="GlossEng"/>
            </w:pPr>
            <w:r>
              <w:t>what</w:t>
            </w:r>
          </w:p>
        </w:tc>
      </w:tr>
    </w:tbl>
    <w:p w14:paraId="3B493F1C" w14:textId="25EEF04F" w:rsidR="00130064" w:rsidRPr="00856563" w:rsidRDefault="00B7093A" w:rsidP="00130064">
      <w:pPr>
        <w:pStyle w:val="FreeTranslEng"/>
      </w:pPr>
      <w:r>
        <w:t>‘</w:t>
      </w:r>
      <w:r w:rsidR="00130064" w:rsidRPr="00090186">
        <w:rPr>
          <w:rStyle w:val="ChBlueBold"/>
        </w:rPr>
        <w:t>what</w:t>
      </w:r>
      <w:r w:rsidR="00130064">
        <w:t xml:space="preserve"> is this?</w:t>
      </w:r>
      <w:r>
        <w:t>’</w:t>
      </w:r>
      <w:r w:rsidR="00130064">
        <w:t xml:space="preserve"> </w:t>
      </w:r>
      <w:r w:rsidR="00130064" w:rsidRPr="00090186">
        <w:rPr>
          <w:rStyle w:val="ExampleSource"/>
        </w:rPr>
        <w:t>[081109-001-Cv.0012]</w:t>
      </w:r>
    </w:p>
    <w:tbl>
      <w:tblPr>
        <w:tblW w:w="0" w:type="auto"/>
        <w:tblCellMar>
          <w:left w:w="40" w:type="dxa"/>
          <w:right w:w="40" w:type="dxa"/>
        </w:tblCellMar>
        <w:tblLook w:val="01E0" w:firstRow="1" w:lastRow="1" w:firstColumn="1" w:lastColumn="1" w:noHBand="0" w:noVBand="0"/>
      </w:tblPr>
      <w:tblGrid>
        <w:gridCol w:w="709"/>
        <w:gridCol w:w="597"/>
        <w:gridCol w:w="680"/>
        <w:gridCol w:w="673"/>
      </w:tblGrid>
      <w:tr w:rsidR="00130064" w:rsidRPr="00856563" w14:paraId="22ACE936" w14:textId="77777777" w:rsidTr="00AC23C4">
        <w:tc>
          <w:tcPr>
            <w:tcW w:w="709" w:type="dxa"/>
            <w:shd w:val="clear" w:color="auto" w:fill="auto"/>
          </w:tcPr>
          <w:p w14:paraId="0406DB89" w14:textId="77777777" w:rsidR="00130064" w:rsidRPr="009F708D" w:rsidRDefault="00130064" w:rsidP="00130064">
            <w:pPr>
              <w:pStyle w:val="O0Nwnext"/>
            </w:pPr>
            <w:bookmarkStart w:id="2550" w:name="_Ref356985752"/>
            <w:r w:rsidRPr="00856563">
              <w:t>(</w:t>
            </w:r>
            <w:fldSimple w:instr=" SEQ ( \* ARABIC \s 1 ">
              <w:r w:rsidR="00154D81">
                <w:rPr>
                  <w:noProof/>
                </w:rPr>
                <w:t>255</w:t>
              </w:r>
            </w:fldSimple>
            <w:r w:rsidRPr="00856563">
              <w:t>)</w:t>
            </w:r>
            <w:bookmarkEnd w:id="2550"/>
          </w:p>
        </w:tc>
        <w:tc>
          <w:tcPr>
            <w:tcW w:w="597" w:type="dxa"/>
            <w:shd w:val="clear" w:color="auto" w:fill="auto"/>
          </w:tcPr>
          <w:p w14:paraId="1620B964" w14:textId="77777777" w:rsidR="00130064" w:rsidRPr="00856563" w:rsidRDefault="00130064" w:rsidP="00130064">
            <w:pPr>
              <w:pStyle w:val="GlossEng"/>
              <w:rPr>
                <w:rStyle w:val="ChBold"/>
              </w:rPr>
            </w:pPr>
            <w:r w:rsidRPr="00856563">
              <w:rPr>
                <w:rStyle w:val="ChBold"/>
              </w:rPr>
              <w:t>―</w:t>
            </w:r>
            <w:r w:rsidRPr="00AC23C4">
              <w:rPr>
                <w:b/>
                <w:position w:val="-10"/>
              </w:rPr>
              <w:t>\</w:t>
            </w:r>
          </w:p>
        </w:tc>
        <w:tc>
          <w:tcPr>
            <w:tcW w:w="680" w:type="dxa"/>
            <w:shd w:val="clear" w:color="auto" w:fill="auto"/>
          </w:tcPr>
          <w:p w14:paraId="0074E1A9" w14:textId="77777777" w:rsidR="00130064" w:rsidRPr="00856563" w:rsidRDefault="00130064" w:rsidP="00130064">
            <w:pPr>
              <w:pStyle w:val="GlossEng"/>
              <w:rPr>
                <w:rStyle w:val="ChBold"/>
              </w:rPr>
            </w:pPr>
            <w:r>
              <w:rPr>
                <w:rStyle w:val="ChBold"/>
              </w:rPr>
              <w:t>――</w:t>
            </w:r>
          </w:p>
        </w:tc>
        <w:tc>
          <w:tcPr>
            <w:tcW w:w="673" w:type="dxa"/>
            <w:shd w:val="clear" w:color="auto" w:fill="auto"/>
          </w:tcPr>
          <w:p w14:paraId="1F01C9F1" w14:textId="77777777" w:rsidR="00130064" w:rsidRPr="00856563" w:rsidRDefault="00130064" w:rsidP="00130064">
            <w:pPr>
              <w:pStyle w:val="GlossEng"/>
            </w:pPr>
            <w:r w:rsidRPr="00856563">
              <w:rPr>
                <w:rStyle w:val="ChBold"/>
              </w:rPr>
              <w:t>―</w:t>
            </w:r>
            <w:r w:rsidRPr="00AC23C4">
              <w:rPr>
                <w:b/>
                <w:position w:val="-10"/>
              </w:rPr>
              <w:t>\</w:t>
            </w:r>
          </w:p>
        </w:tc>
      </w:tr>
      <w:tr w:rsidR="00130064" w:rsidRPr="00414A9C" w14:paraId="3B247D9F" w14:textId="77777777" w:rsidTr="00AC23C4">
        <w:tc>
          <w:tcPr>
            <w:tcW w:w="709" w:type="dxa"/>
            <w:shd w:val="clear" w:color="auto" w:fill="auto"/>
          </w:tcPr>
          <w:p w14:paraId="5E7B869B" w14:textId="77777777" w:rsidR="00130064" w:rsidRPr="008968BB" w:rsidRDefault="00130064" w:rsidP="00130064">
            <w:pPr>
              <w:pStyle w:val="Text"/>
            </w:pPr>
          </w:p>
        </w:tc>
        <w:tc>
          <w:tcPr>
            <w:tcW w:w="597" w:type="dxa"/>
            <w:shd w:val="clear" w:color="auto" w:fill="auto"/>
          </w:tcPr>
          <w:p w14:paraId="43E7E387" w14:textId="77777777" w:rsidR="00130064" w:rsidRPr="00576405" w:rsidRDefault="006603C1" w:rsidP="00130064">
            <w:pPr>
              <w:pStyle w:val="Text"/>
            </w:pPr>
            <w:r>
              <w:t>adu</w:t>
            </w:r>
            <w:r w:rsidR="00130064">
              <w:t>,</w:t>
            </w:r>
          </w:p>
        </w:tc>
        <w:tc>
          <w:tcPr>
            <w:tcW w:w="680" w:type="dxa"/>
            <w:shd w:val="clear" w:color="auto" w:fill="auto"/>
          </w:tcPr>
          <w:p w14:paraId="321093E7" w14:textId="77777777" w:rsidR="00130064" w:rsidRPr="00856563" w:rsidRDefault="00130064" w:rsidP="00130064">
            <w:pPr>
              <w:pStyle w:val="Text"/>
              <w:rPr>
                <w:rStyle w:val="ChBlueBold"/>
              </w:rPr>
            </w:pPr>
            <w:r>
              <w:rPr>
                <w:rStyle w:val="ChBlueBold"/>
              </w:rPr>
              <w:t>ápa</w:t>
            </w:r>
          </w:p>
        </w:tc>
        <w:tc>
          <w:tcPr>
            <w:tcW w:w="673" w:type="dxa"/>
            <w:shd w:val="clear" w:color="auto" w:fill="auto"/>
          </w:tcPr>
          <w:p w14:paraId="4106C0F0" w14:textId="77777777" w:rsidR="00130064" w:rsidRPr="00930165" w:rsidRDefault="00130064" w:rsidP="00130064">
            <w:pPr>
              <w:pStyle w:val="Text"/>
            </w:pPr>
            <w:r w:rsidRPr="00930165">
              <w:t>ini</w:t>
            </w:r>
            <w:r>
              <w:t>?</w:t>
            </w:r>
          </w:p>
        </w:tc>
      </w:tr>
      <w:tr w:rsidR="00130064" w:rsidRPr="00AC23C4" w14:paraId="1675C80B" w14:textId="77777777" w:rsidTr="00AC23C4">
        <w:tc>
          <w:tcPr>
            <w:tcW w:w="709" w:type="dxa"/>
            <w:shd w:val="clear" w:color="auto" w:fill="auto"/>
          </w:tcPr>
          <w:p w14:paraId="01F40CB7" w14:textId="77777777" w:rsidR="00130064" w:rsidRPr="008968BB" w:rsidRDefault="00130064" w:rsidP="00130064">
            <w:pPr>
              <w:pStyle w:val="GlossEng"/>
            </w:pPr>
          </w:p>
        </w:tc>
        <w:tc>
          <w:tcPr>
            <w:tcW w:w="597" w:type="dxa"/>
            <w:shd w:val="clear" w:color="auto" w:fill="auto"/>
          </w:tcPr>
          <w:p w14:paraId="0A9874B1" w14:textId="77777777" w:rsidR="00130064" w:rsidRPr="00856563" w:rsidRDefault="00130064" w:rsidP="00130064">
            <w:pPr>
              <w:pStyle w:val="GlossEng"/>
            </w:pPr>
            <w:r>
              <w:t>oh.no!</w:t>
            </w:r>
          </w:p>
        </w:tc>
        <w:tc>
          <w:tcPr>
            <w:tcW w:w="680" w:type="dxa"/>
            <w:shd w:val="clear" w:color="auto" w:fill="auto"/>
          </w:tcPr>
          <w:p w14:paraId="15C1643A" w14:textId="77777777" w:rsidR="00130064" w:rsidRPr="00856563" w:rsidRDefault="00130064" w:rsidP="00130064">
            <w:pPr>
              <w:pStyle w:val="GlossEng"/>
            </w:pPr>
            <w:r>
              <w:t>what</w:t>
            </w:r>
          </w:p>
        </w:tc>
        <w:tc>
          <w:tcPr>
            <w:tcW w:w="673" w:type="dxa"/>
            <w:shd w:val="clear" w:color="auto" w:fill="auto"/>
          </w:tcPr>
          <w:p w14:paraId="372EB8D6" w14:textId="77777777" w:rsidR="00130064" w:rsidRPr="0099608C" w:rsidRDefault="00130064" w:rsidP="00130064">
            <w:pPr>
              <w:pStyle w:val="GlossEng"/>
              <w:rPr>
                <w:rStyle w:val="ChSmallCaps"/>
              </w:rPr>
            </w:pPr>
            <w:r w:rsidRPr="0099608C">
              <w:rPr>
                <w:rStyle w:val="ChSmallCaps"/>
              </w:rPr>
              <w:t>d.prox</w:t>
            </w:r>
          </w:p>
        </w:tc>
      </w:tr>
    </w:tbl>
    <w:p w14:paraId="3F880525" w14:textId="1F110D0B" w:rsidR="00130064" w:rsidRPr="00856563" w:rsidRDefault="00B7093A" w:rsidP="00130064">
      <w:pPr>
        <w:pStyle w:val="FreeTranslEng"/>
      </w:pPr>
      <w:r>
        <w:t>‘</w:t>
      </w:r>
      <w:r w:rsidR="00130064">
        <w:t xml:space="preserve">oh no, </w:t>
      </w:r>
      <w:r w:rsidR="00130064" w:rsidRPr="00090186">
        <w:rPr>
          <w:rStyle w:val="ChBlueBold"/>
        </w:rPr>
        <w:t>what</w:t>
      </w:r>
      <w:r w:rsidR="00130064">
        <w:t xml:space="preserve"> is this?</w:t>
      </w:r>
      <w:r>
        <w:t>’</w:t>
      </w:r>
      <w:r w:rsidR="00130064">
        <w:t xml:space="preserve"> </w:t>
      </w:r>
      <w:r w:rsidR="00130064" w:rsidRPr="00090186">
        <w:rPr>
          <w:rStyle w:val="ExampleSource"/>
        </w:rPr>
        <w:t>[081109-001-Cv.0012]</w:t>
      </w:r>
    </w:p>
    <w:p w14:paraId="603A2A4A" w14:textId="60312714" w:rsidR="00130064" w:rsidRDefault="00130064" w:rsidP="00423AAC">
      <w:pPr>
        <w:pStyle w:val="Body0005after"/>
      </w:pPr>
      <w:r>
        <w:t xml:space="preserve">In addition, </w:t>
      </w:r>
      <w:r w:rsidRPr="00A3634C">
        <w:rPr>
          <w:rStyle w:val="ChItalBold"/>
        </w:rPr>
        <w:t>apa</w:t>
      </w:r>
      <w:r>
        <w:t xml:space="preserve"> </w:t>
      </w:r>
      <w:r w:rsidR="00B7093A">
        <w:t>‘</w:t>
      </w:r>
      <w:r>
        <w:t>what</w:t>
      </w:r>
      <w:r w:rsidR="00B7093A">
        <w:t>’</w:t>
      </w:r>
      <w:r>
        <w:t xml:space="preserve"> functions as a placeholder, when speakers do not recall the name of a lexical item, as in </w:t>
      </w:r>
      <w:r>
        <w:fldChar w:fldCharType="begin"/>
      </w:r>
      <w:r>
        <w:instrText xml:space="preserve"> REF _Ref356985755 \h </w:instrText>
      </w:r>
      <w:r>
        <w:fldChar w:fldCharType="separate"/>
      </w:r>
      <w:r w:rsidR="00154D81" w:rsidRPr="00856563">
        <w:t>(</w:t>
      </w:r>
      <w:r w:rsidR="00154D81">
        <w:rPr>
          <w:noProof/>
        </w:rPr>
        <w:t>256</w:t>
      </w:r>
      <w:r w:rsidR="00154D81" w:rsidRPr="00856563">
        <w:t>)</w:t>
      </w:r>
      <w:r>
        <w:fldChar w:fldCharType="end"/>
      </w:r>
      <w:r>
        <w:t>.</w:t>
      </w:r>
    </w:p>
    <w:p w14:paraId="32754E85" w14:textId="55455313" w:rsidR="00130064" w:rsidRDefault="00130064" w:rsidP="00130064">
      <w:pPr>
        <w:pStyle w:val="ExampleTitle"/>
      </w:pPr>
      <w:r>
        <w:t xml:space="preserve">Placeholder uses of </w:t>
      </w:r>
      <w:r w:rsidRPr="00A3634C">
        <w:rPr>
          <w:rStyle w:val="ChItalBold"/>
        </w:rPr>
        <w:t>apa</w:t>
      </w:r>
      <w:r>
        <w:t xml:space="preserve"> </w:t>
      </w:r>
      <w:r w:rsidR="00B7093A">
        <w:t>‘</w:t>
      </w:r>
      <w:r>
        <w:t>what</w:t>
      </w:r>
      <w:r w:rsidR="00B7093A">
        <w:t>’</w:t>
      </w:r>
    </w:p>
    <w:tbl>
      <w:tblPr>
        <w:tblW w:w="4569" w:type="dxa"/>
        <w:tblCellMar>
          <w:left w:w="42" w:type="dxa"/>
          <w:right w:w="42" w:type="dxa"/>
        </w:tblCellMar>
        <w:tblLook w:val="01E0" w:firstRow="1" w:lastRow="1" w:firstColumn="1" w:lastColumn="1" w:noHBand="0" w:noVBand="0"/>
      </w:tblPr>
      <w:tblGrid>
        <w:gridCol w:w="709"/>
        <w:gridCol w:w="489"/>
        <w:gridCol w:w="756"/>
        <w:gridCol w:w="629"/>
        <w:gridCol w:w="573"/>
        <w:gridCol w:w="573"/>
        <w:gridCol w:w="840"/>
      </w:tblGrid>
      <w:tr w:rsidR="00AC23C4" w:rsidRPr="00414A9C" w14:paraId="647DC9D7" w14:textId="77777777" w:rsidTr="003A181B">
        <w:tc>
          <w:tcPr>
            <w:tcW w:w="709" w:type="dxa"/>
            <w:shd w:val="clear" w:color="auto" w:fill="auto"/>
          </w:tcPr>
          <w:p w14:paraId="595224E6" w14:textId="77777777" w:rsidR="00130064" w:rsidRPr="009F708D" w:rsidRDefault="00130064" w:rsidP="00130064">
            <w:pPr>
              <w:pStyle w:val="O0Nwnext"/>
            </w:pPr>
            <w:bookmarkStart w:id="2551" w:name="_Ref356985755"/>
            <w:r w:rsidRPr="00856563">
              <w:t>(</w:t>
            </w:r>
            <w:fldSimple w:instr=" SEQ ( \* ARABIC \s 1 ">
              <w:r w:rsidR="00154D81">
                <w:rPr>
                  <w:noProof/>
                </w:rPr>
                <w:t>256</w:t>
              </w:r>
            </w:fldSimple>
            <w:r w:rsidRPr="00856563">
              <w:t>)</w:t>
            </w:r>
            <w:bookmarkEnd w:id="2551"/>
          </w:p>
        </w:tc>
        <w:tc>
          <w:tcPr>
            <w:tcW w:w="489" w:type="dxa"/>
            <w:shd w:val="clear" w:color="auto" w:fill="auto"/>
          </w:tcPr>
          <w:p w14:paraId="3F5E6A90" w14:textId="77777777" w:rsidR="00130064" w:rsidRPr="009A11EF" w:rsidRDefault="00130064" w:rsidP="00130064">
            <w:pPr>
              <w:pStyle w:val="Text"/>
            </w:pPr>
            <w:r w:rsidRPr="009A11EF">
              <w:t>de</w:t>
            </w:r>
          </w:p>
        </w:tc>
        <w:tc>
          <w:tcPr>
            <w:tcW w:w="756" w:type="dxa"/>
            <w:shd w:val="clear" w:color="auto" w:fill="auto"/>
          </w:tcPr>
          <w:p w14:paraId="242AFC71" w14:textId="77777777" w:rsidR="00130064" w:rsidRPr="009A11EF" w:rsidRDefault="00130064" w:rsidP="00130064">
            <w:pPr>
              <w:pStyle w:val="Text"/>
            </w:pPr>
            <w:r w:rsidRPr="009A11EF">
              <w:t>bisa</w:t>
            </w:r>
          </w:p>
        </w:tc>
        <w:tc>
          <w:tcPr>
            <w:tcW w:w="629" w:type="dxa"/>
            <w:shd w:val="clear" w:color="auto" w:fill="auto"/>
          </w:tcPr>
          <w:p w14:paraId="202344A2" w14:textId="77777777" w:rsidR="00130064" w:rsidRPr="009A11EF" w:rsidRDefault="00130064" w:rsidP="00130064">
            <w:pPr>
              <w:pStyle w:val="Text"/>
            </w:pPr>
            <w:r w:rsidRPr="009A11EF">
              <w:t>bantu</w:t>
            </w:r>
          </w:p>
        </w:tc>
        <w:tc>
          <w:tcPr>
            <w:tcW w:w="573" w:type="dxa"/>
            <w:shd w:val="clear" w:color="auto" w:fill="auto"/>
          </w:tcPr>
          <w:p w14:paraId="040CBC91" w14:textId="77777777" w:rsidR="00130064" w:rsidRPr="009A11EF" w:rsidRDefault="00130064" w:rsidP="00130064">
            <w:pPr>
              <w:pStyle w:val="Text"/>
            </w:pPr>
            <w:r w:rsidRPr="009A11EF">
              <w:t>deng</w:t>
            </w:r>
          </w:p>
        </w:tc>
        <w:tc>
          <w:tcPr>
            <w:tcW w:w="573" w:type="dxa"/>
            <w:shd w:val="clear" w:color="auto" w:fill="auto"/>
          </w:tcPr>
          <w:p w14:paraId="77AAC59D" w14:textId="77777777" w:rsidR="00130064" w:rsidRPr="00A66F88" w:rsidRDefault="00130064" w:rsidP="00130064">
            <w:pPr>
              <w:pStyle w:val="Text"/>
            </w:pPr>
            <w:r w:rsidRPr="00A66F88">
              <w:rPr>
                <w:rStyle w:val="ChBlueBold"/>
              </w:rPr>
              <w:t>apa</w:t>
            </w:r>
            <w:r w:rsidRPr="00A66F88">
              <w:t>,</w:t>
            </w:r>
          </w:p>
        </w:tc>
        <w:tc>
          <w:tcPr>
            <w:tcW w:w="840" w:type="dxa"/>
            <w:shd w:val="clear" w:color="auto" w:fill="auto"/>
          </w:tcPr>
          <w:p w14:paraId="6D6C080D" w14:textId="77777777" w:rsidR="00130064" w:rsidRPr="009A11EF" w:rsidRDefault="00130064" w:rsidP="00130064">
            <w:pPr>
              <w:pStyle w:val="Text"/>
            </w:pPr>
            <w:r w:rsidRPr="009A11EF">
              <w:t>ijasa</w:t>
            </w:r>
          </w:p>
        </w:tc>
      </w:tr>
      <w:tr w:rsidR="00AC23C4" w:rsidRPr="00AC23C4" w14:paraId="27E7D863" w14:textId="77777777" w:rsidTr="003A181B">
        <w:tc>
          <w:tcPr>
            <w:tcW w:w="709" w:type="dxa"/>
            <w:shd w:val="clear" w:color="auto" w:fill="auto"/>
          </w:tcPr>
          <w:p w14:paraId="48B52555" w14:textId="77777777" w:rsidR="00130064" w:rsidRPr="002C2FE6" w:rsidRDefault="00130064" w:rsidP="00130064">
            <w:pPr>
              <w:pStyle w:val="GlossEng"/>
            </w:pPr>
          </w:p>
        </w:tc>
        <w:tc>
          <w:tcPr>
            <w:tcW w:w="489" w:type="dxa"/>
            <w:shd w:val="clear" w:color="auto" w:fill="auto"/>
          </w:tcPr>
          <w:p w14:paraId="6865FAC1" w14:textId="77777777" w:rsidR="00130064" w:rsidRPr="0099608C" w:rsidRDefault="00130064" w:rsidP="00130064">
            <w:pPr>
              <w:pStyle w:val="GlossEng"/>
              <w:rPr>
                <w:rStyle w:val="ChSmallCaps"/>
              </w:rPr>
            </w:pPr>
            <w:r w:rsidRPr="0099608C">
              <w:rPr>
                <w:rStyle w:val="ChSmallCaps"/>
              </w:rPr>
              <w:t>3sg</w:t>
            </w:r>
          </w:p>
        </w:tc>
        <w:tc>
          <w:tcPr>
            <w:tcW w:w="756" w:type="dxa"/>
            <w:shd w:val="clear" w:color="auto" w:fill="auto"/>
          </w:tcPr>
          <w:p w14:paraId="2B51A5E4" w14:textId="6B9AE4B4" w:rsidR="00130064" w:rsidRPr="002C2FE6" w:rsidRDefault="00130064" w:rsidP="003A181B">
            <w:pPr>
              <w:pStyle w:val="GlossEng"/>
            </w:pPr>
            <w:r w:rsidRPr="009A11EF">
              <w:t>be.</w:t>
            </w:r>
            <w:r w:rsidRPr="002C2FE6">
              <w:t>able</w:t>
            </w:r>
          </w:p>
        </w:tc>
        <w:tc>
          <w:tcPr>
            <w:tcW w:w="629" w:type="dxa"/>
            <w:shd w:val="clear" w:color="auto" w:fill="auto"/>
          </w:tcPr>
          <w:p w14:paraId="7655E541" w14:textId="77777777" w:rsidR="00130064" w:rsidRPr="009A11EF" w:rsidRDefault="00130064" w:rsidP="00130064">
            <w:pPr>
              <w:pStyle w:val="GlossEng"/>
            </w:pPr>
            <w:r w:rsidRPr="009A11EF">
              <w:t>help</w:t>
            </w:r>
          </w:p>
        </w:tc>
        <w:tc>
          <w:tcPr>
            <w:tcW w:w="573" w:type="dxa"/>
            <w:shd w:val="clear" w:color="auto" w:fill="auto"/>
          </w:tcPr>
          <w:p w14:paraId="5848EF1D" w14:textId="77777777" w:rsidR="00130064" w:rsidRPr="009A11EF" w:rsidRDefault="00130064" w:rsidP="00130064">
            <w:pPr>
              <w:pStyle w:val="GlossEng"/>
            </w:pPr>
            <w:r w:rsidRPr="009A11EF">
              <w:t>with</w:t>
            </w:r>
          </w:p>
        </w:tc>
        <w:tc>
          <w:tcPr>
            <w:tcW w:w="573" w:type="dxa"/>
            <w:shd w:val="clear" w:color="auto" w:fill="auto"/>
          </w:tcPr>
          <w:p w14:paraId="010A1929" w14:textId="77777777" w:rsidR="00130064" w:rsidRPr="009A11EF" w:rsidRDefault="00130064" w:rsidP="00130064">
            <w:pPr>
              <w:pStyle w:val="GlossEng"/>
            </w:pPr>
            <w:r w:rsidRPr="009A11EF">
              <w:t>what</w:t>
            </w:r>
          </w:p>
        </w:tc>
        <w:tc>
          <w:tcPr>
            <w:tcW w:w="840" w:type="dxa"/>
            <w:shd w:val="clear" w:color="auto" w:fill="auto"/>
          </w:tcPr>
          <w:p w14:paraId="7B73E367" w14:textId="77777777" w:rsidR="00130064" w:rsidRPr="009A11EF" w:rsidRDefault="00130064" w:rsidP="00130064">
            <w:pPr>
              <w:pStyle w:val="GlossEng"/>
            </w:pPr>
            <w:r w:rsidRPr="009A11EF">
              <w:t>diploma</w:t>
            </w:r>
          </w:p>
        </w:tc>
      </w:tr>
    </w:tbl>
    <w:p w14:paraId="046517A0" w14:textId="3974F2E0" w:rsidR="00130064" w:rsidRPr="00690E2C" w:rsidRDefault="00B7093A" w:rsidP="00130064">
      <w:pPr>
        <w:pStyle w:val="FreeTranslEng"/>
      </w:pPr>
      <w:r>
        <w:t>‘</w:t>
      </w:r>
      <w:r w:rsidR="00130064">
        <w:t xml:space="preserve">he can help (us) with, </w:t>
      </w:r>
      <w:r w:rsidR="00130064" w:rsidRPr="0025370C">
        <w:rPr>
          <w:rStyle w:val="ChBlueBold"/>
        </w:rPr>
        <w:t>what-</w:t>
      </w:r>
      <w:r w:rsidR="00130064">
        <w:rPr>
          <w:rStyle w:val="ChBlueBold"/>
        </w:rPr>
        <w:t>is-it</w:t>
      </w:r>
      <w:r w:rsidR="00130064">
        <w:t>, the diploma</w:t>
      </w:r>
      <w:r>
        <w:t>’</w:t>
      </w:r>
      <w:r w:rsidR="00130064">
        <w:t xml:space="preserve"> </w:t>
      </w:r>
      <w:r w:rsidR="00130064" w:rsidRPr="002C2FE6">
        <w:rPr>
          <w:rStyle w:val="ExampleSource"/>
        </w:rPr>
        <w:t>[081011-023-Cv.0107]</w:t>
      </w:r>
    </w:p>
    <w:p w14:paraId="3547F771" w14:textId="65F7F689" w:rsidR="00130064" w:rsidRDefault="00130064" w:rsidP="00130064">
      <w:pPr>
        <w:pStyle w:val="Body0015after"/>
      </w:pPr>
      <w:r>
        <w:t xml:space="preserve">Speakers also employ </w:t>
      </w:r>
      <w:r w:rsidRPr="0006584E">
        <w:rPr>
          <w:rStyle w:val="ChItalBold"/>
        </w:rPr>
        <w:t>apa</w:t>
      </w:r>
      <w:r>
        <w:t xml:space="preserve"> </w:t>
      </w:r>
      <w:r w:rsidR="00B7093A">
        <w:t>‘</w:t>
      </w:r>
      <w:r>
        <w:t>what</w:t>
      </w:r>
      <w:r w:rsidR="00B7093A">
        <w:t>’</w:t>
      </w:r>
      <w:r>
        <w:t xml:space="preserve"> in one-word utterances to question the overall situation in </w:t>
      </w:r>
      <w:r w:rsidR="000913A3">
        <w:t xml:space="preserve">the sense of </w:t>
      </w:r>
      <w:r w:rsidR="00B7093A">
        <w:t>‘</w:t>
      </w:r>
      <w:r w:rsidR="000913A3">
        <w:t>what (is wrong)?</w:t>
      </w:r>
      <w:r w:rsidR="00B7093A">
        <w:t>’</w:t>
      </w:r>
      <w:r>
        <w:t xml:space="preserve">, or to signal lack of understanding, in the sense of </w:t>
      </w:r>
      <w:r w:rsidR="00B7093A">
        <w:t>‘</w:t>
      </w:r>
      <w:r>
        <w:t>what?</w:t>
      </w:r>
      <w:r w:rsidR="00B7093A">
        <w:t>’</w:t>
      </w:r>
      <w:r>
        <w:t>, for example during phone conversations with a bad connection.</w:t>
      </w:r>
    </w:p>
    <w:p w14:paraId="24EC8B3C" w14:textId="0373893F" w:rsidR="00130064" w:rsidRDefault="00130064" w:rsidP="00130064">
      <w:pPr>
        <w:pStyle w:val="Heading3"/>
      </w:pPr>
      <w:bookmarkStart w:id="2552" w:name="_Ref358363771"/>
      <w:bookmarkStart w:id="2553" w:name="_Toc367531114"/>
      <w:bookmarkStart w:id="2554" w:name="_Toc440455611"/>
      <w:r w:rsidRPr="006A1C48">
        <w:rPr>
          <w:rStyle w:val="ChItalBold"/>
        </w:rPr>
        <w:t>mana</w:t>
      </w:r>
      <w:r>
        <w:t xml:space="preserve"> </w:t>
      </w:r>
      <w:r w:rsidR="00B7093A">
        <w:t>‘</w:t>
      </w:r>
      <w:r>
        <w:t>where, which</w:t>
      </w:r>
      <w:r w:rsidR="00B7093A">
        <w:t>’</w:t>
      </w:r>
      <w:bookmarkEnd w:id="2552"/>
      <w:bookmarkEnd w:id="2553"/>
      <w:bookmarkEnd w:id="2554"/>
    </w:p>
    <w:p w14:paraId="21A646D4" w14:textId="30868A0E" w:rsidR="00130064" w:rsidRDefault="00130064" w:rsidP="00423AAC">
      <w:pPr>
        <w:pStyle w:val="Body0000after"/>
      </w:pPr>
      <w:r>
        <w:t xml:space="preserve">The interrogative </w:t>
      </w:r>
      <w:r w:rsidRPr="00A00BDB">
        <w:rPr>
          <w:rStyle w:val="ChItalBold"/>
        </w:rPr>
        <w:t>mana</w:t>
      </w:r>
      <w:r>
        <w:t xml:space="preserve"> </w:t>
      </w:r>
      <w:r w:rsidR="00B7093A">
        <w:t>‘</w:t>
      </w:r>
      <w:r>
        <w:t>where, which</w:t>
      </w:r>
      <w:r w:rsidR="00B7093A">
        <w:t>’</w:t>
      </w:r>
      <w:r>
        <w:t xml:space="preserve"> questions locations and single items. Its pronominal uses are illustrated in </w:t>
      </w:r>
      <w:r>
        <w:fldChar w:fldCharType="begin"/>
      </w:r>
      <w:r>
        <w:instrText xml:space="preserve"> REF _Ref356841023 \h </w:instrText>
      </w:r>
      <w:r>
        <w:fldChar w:fldCharType="separate"/>
      </w:r>
      <w:r w:rsidR="00154D81">
        <w:t>(</w:t>
      </w:r>
      <w:r w:rsidR="00154D81">
        <w:rPr>
          <w:noProof/>
        </w:rPr>
        <w:t>257</w:t>
      </w:r>
      <w:r w:rsidR="00154D81">
        <w:t>)</w:t>
      </w:r>
      <w:r>
        <w:fldChar w:fldCharType="end"/>
      </w:r>
      <w:r>
        <w:t xml:space="preserve"> and </w:t>
      </w:r>
      <w:r>
        <w:fldChar w:fldCharType="begin"/>
      </w:r>
      <w:r>
        <w:instrText xml:space="preserve"> REF _Ref371600825 \h </w:instrText>
      </w:r>
      <w:r>
        <w:fldChar w:fldCharType="separate"/>
      </w:r>
      <w:r w:rsidR="00154D81">
        <w:t>(</w:t>
      </w:r>
      <w:r w:rsidR="00154D81">
        <w:rPr>
          <w:noProof/>
        </w:rPr>
        <w:t>258</w:t>
      </w:r>
      <w:r w:rsidR="00154D81">
        <w:t>)</w:t>
      </w:r>
      <w:r>
        <w:fldChar w:fldCharType="end"/>
      </w:r>
      <w:r>
        <w:t xml:space="preserve">, its adnominal uses in </w:t>
      </w:r>
      <w:r w:rsidR="005A38B6">
        <w:fldChar w:fldCharType="begin"/>
      </w:r>
      <w:r w:rsidR="005A38B6">
        <w:instrText xml:space="preserve"> REF _Ref356841026 \h </w:instrText>
      </w:r>
      <w:r w:rsidR="005A38B6">
        <w:fldChar w:fldCharType="separate"/>
      </w:r>
      <w:r w:rsidR="00154D81">
        <w:t>(</w:t>
      </w:r>
      <w:r w:rsidR="00154D81">
        <w:rPr>
          <w:noProof/>
        </w:rPr>
        <w:t>259</w:t>
      </w:r>
      <w:r w:rsidR="00154D81">
        <w:t>)</w:t>
      </w:r>
      <w:r w:rsidR="005A38B6">
        <w:fldChar w:fldCharType="end"/>
      </w:r>
      <w:r w:rsidR="005A38B6">
        <w:t xml:space="preserve"> and </w:t>
      </w:r>
      <w:r w:rsidR="005A38B6">
        <w:fldChar w:fldCharType="begin"/>
      </w:r>
      <w:r w:rsidR="005A38B6">
        <w:instrText xml:space="preserve"> REF _Ref371598794 \h </w:instrText>
      </w:r>
      <w:r w:rsidR="005A38B6">
        <w:fldChar w:fldCharType="separate"/>
      </w:r>
      <w:r w:rsidR="00154D81">
        <w:t>(</w:t>
      </w:r>
      <w:r w:rsidR="00154D81">
        <w:rPr>
          <w:noProof/>
        </w:rPr>
        <w:t>260</w:t>
      </w:r>
      <w:r w:rsidR="00154D81">
        <w:t>)</w:t>
      </w:r>
      <w:r w:rsidR="005A38B6">
        <w:fldChar w:fldCharType="end"/>
      </w:r>
      <w:r>
        <w:t xml:space="preserve">, and its predicative uses in </w:t>
      </w:r>
      <w:r>
        <w:fldChar w:fldCharType="begin"/>
      </w:r>
      <w:r>
        <w:instrText xml:space="preserve"> REF _Ref356837974 \h </w:instrText>
      </w:r>
      <w:r>
        <w:fldChar w:fldCharType="separate"/>
      </w:r>
      <w:r w:rsidR="00154D81">
        <w:t>(</w:t>
      </w:r>
      <w:r w:rsidR="00154D81">
        <w:rPr>
          <w:noProof/>
        </w:rPr>
        <w:t>261</w:t>
      </w:r>
      <w:r w:rsidR="00154D81">
        <w:t>)</w:t>
      </w:r>
      <w:r>
        <w:fldChar w:fldCharType="end"/>
      </w:r>
      <w:r>
        <w:t xml:space="preserve"> to </w:t>
      </w:r>
      <w:r>
        <w:fldChar w:fldCharType="begin"/>
      </w:r>
      <w:r>
        <w:instrText xml:space="preserve"> REF _Ref356837972 \h </w:instrText>
      </w:r>
      <w:r>
        <w:fldChar w:fldCharType="separate"/>
      </w:r>
      <w:r w:rsidR="00154D81">
        <w:t>(</w:t>
      </w:r>
      <w:r w:rsidR="00154D81">
        <w:rPr>
          <w:noProof/>
        </w:rPr>
        <w:t>263</w:t>
      </w:r>
      <w:r w:rsidR="00154D81">
        <w:t>)</w:t>
      </w:r>
      <w:r>
        <w:fldChar w:fldCharType="end"/>
      </w:r>
      <w:r>
        <w:rPr>
          <w:lang w:eastAsia="en-US"/>
        </w:rPr>
        <w:t>.</w:t>
      </w:r>
      <w:r w:rsidRPr="00957064">
        <w:t xml:space="preserve"> </w:t>
      </w:r>
      <w:r>
        <w:t xml:space="preserve">The interrogative is also used in one-word utterances, as shown in </w:t>
      </w:r>
      <w:r>
        <w:rPr>
          <w:lang w:eastAsia="en-US"/>
        </w:rPr>
        <w:fldChar w:fldCharType="begin"/>
      </w:r>
      <w:r>
        <w:rPr>
          <w:lang w:eastAsia="en-US"/>
        </w:rPr>
        <w:instrText xml:space="preserve"> REF _Ref356837305 \h </w:instrText>
      </w:r>
      <w:r>
        <w:rPr>
          <w:lang w:eastAsia="en-US"/>
        </w:rPr>
      </w:r>
      <w:r>
        <w:rPr>
          <w:lang w:eastAsia="en-US"/>
        </w:rPr>
        <w:fldChar w:fldCharType="separate"/>
      </w:r>
      <w:r w:rsidR="00154D81">
        <w:t>(</w:t>
      </w:r>
      <w:r w:rsidR="00154D81">
        <w:rPr>
          <w:noProof/>
        </w:rPr>
        <w:t>264</w:t>
      </w:r>
      <w:r w:rsidR="00154D81">
        <w:t>)</w:t>
      </w:r>
      <w:r>
        <w:rPr>
          <w:lang w:eastAsia="en-US"/>
        </w:rPr>
        <w:fldChar w:fldCharType="end"/>
      </w:r>
      <w:r>
        <w:t>.</w:t>
      </w:r>
    </w:p>
    <w:p w14:paraId="02F7F82E" w14:textId="497ED2B8" w:rsidR="00130064" w:rsidRDefault="00130064" w:rsidP="00423AAC">
      <w:pPr>
        <w:pStyle w:val="Body0505after"/>
      </w:pPr>
      <w:r>
        <w:t xml:space="preserve">In its pronominal uses as the head of a noun phrase, </w:t>
      </w:r>
      <w:r w:rsidRPr="00A00BDB">
        <w:rPr>
          <w:rStyle w:val="ChItalBold"/>
        </w:rPr>
        <w:t>mana</w:t>
      </w:r>
      <w:r>
        <w:t xml:space="preserve"> </w:t>
      </w:r>
      <w:r w:rsidR="00B7093A">
        <w:t>‘</w:t>
      </w:r>
      <w:r>
        <w:t>where, which</w:t>
      </w:r>
      <w:r w:rsidR="00B7093A">
        <w:t>’</w:t>
      </w:r>
      <w:r>
        <w:t xml:space="preserve"> questions locations,</w:t>
      </w:r>
      <w:r w:rsidRPr="00146012">
        <w:t xml:space="preserve"> </w:t>
      </w:r>
      <w:r>
        <w:t xml:space="preserve">as in </w:t>
      </w:r>
      <w:r>
        <w:fldChar w:fldCharType="begin"/>
      </w:r>
      <w:r>
        <w:instrText xml:space="preserve"> REF _Ref356841023 \h </w:instrText>
      </w:r>
      <w:r>
        <w:fldChar w:fldCharType="separate"/>
      </w:r>
      <w:r w:rsidR="00154D81">
        <w:t>(</w:t>
      </w:r>
      <w:r w:rsidR="00154D81">
        <w:rPr>
          <w:noProof/>
        </w:rPr>
        <w:t>257</w:t>
      </w:r>
      <w:r w:rsidR="00154D81">
        <w:t>)</w:t>
      </w:r>
      <w:r>
        <w:fldChar w:fldCharType="end"/>
      </w:r>
      <w:r>
        <w:t xml:space="preserve"> and </w:t>
      </w:r>
      <w:r>
        <w:fldChar w:fldCharType="begin"/>
      </w:r>
      <w:r>
        <w:instrText xml:space="preserve"> REF _Ref371600825 \h </w:instrText>
      </w:r>
      <w:r>
        <w:fldChar w:fldCharType="separate"/>
      </w:r>
      <w:r w:rsidR="00154D81">
        <w:t>(</w:t>
      </w:r>
      <w:r w:rsidR="00154D81">
        <w:rPr>
          <w:noProof/>
        </w:rPr>
        <w:t>258</w:t>
      </w:r>
      <w:r w:rsidR="00154D81">
        <w:t>)</w:t>
      </w:r>
      <w:r>
        <w:fldChar w:fldCharType="end"/>
      </w:r>
      <w:r>
        <w:t>. More specifically, it functions as the complement in a prepositional phrase which is headed by a preposition encoding location (details on prepositional phrases</w:t>
      </w:r>
      <w:r w:rsidRPr="003B3903">
        <w:t xml:space="preserve"> </w:t>
      </w:r>
      <w:r>
        <w:t xml:space="preserve">are provided in Chapter </w:t>
      </w:r>
      <w:r w:rsidR="003244A3">
        <w:fldChar w:fldCharType="begin"/>
      </w:r>
      <w:r w:rsidR="003244A3">
        <w:instrText xml:space="preserve"> REF _Ref361998646 \w \h </w:instrText>
      </w:r>
      <w:r w:rsidR="003244A3">
        <w:fldChar w:fldCharType="separate"/>
      </w:r>
      <w:r w:rsidR="00154D81">
        <w:rPr>
          <w:cs/>
        </w:rPr>
        <w:t>‎</w:t>
      </w:r>
      <w:r w:rsidR="00154D81">
        <w:t>10</w:t>
      </w:r>
      <w:r w:rsidR="003244A3">
        <w:fldChar w:fldCharType="end"/>
      </w:r>
      <w:r>
        <w:t>).</w:t>
      </w:r>
    </w:p>
    <w:p w14:paraId="7DF8A2EC" w14:textId="7FA3A575" w:rsidR="00130064" w:rsidRDefault="00130064" w:rsidP="00130064">
      <w:pPr>
        <w:pStyle w:val="ExampleTitle"/>
      </w:pPr>
      <w:r>
        <w:t xml:space="preserve">Pronominal uses of </w:t>
      </w:r>
      <w:r w:rsidRPr="00A00BDB">
        <w:rPr>
          <w:rStyle w:val="ChItalBold"/>
        </w:rPr>
        <w:t>mana</w:t>
      </w:r>
      <w:r>
        <w:t xml:space="preserve"> </w:t>
      </w:r>
      <w:r w:rsidR="00B7093A">
        <w:t>‘</w:t>
      </w:r>
      <w:r>
        <w:t>where, which</w:t>
      </w:r>
      <w:r w:rsidR="00B7093A">
        <w:t>’</w:t>
      </w:r>
    </w:p>
    <w:tbl>
      <w:tblPr>
        <w:tblW w:w="0" w:type="auto"/>
        <w:tblCellMar>
          <w:left w:w="42" w:type="dxa"/>
          <w:right w:w="42" w:type="dxa"/>
        </w:tblCellMar>
        <w:tblLook w:val="01E0" w:firstRow="1" w:lastRow="1" w:firstColumn="1" w:lastColumn="1" w:noHBand="0" w:noVBand="0"/>
      </w:tblPr>
      <w:tblGrid>
        <w:gridCol w:w="709"/>
        <w:gridCol w:w="489"/>
        <w:gridCol w:w="740"/>
        <w:gridCol w:w="360"/>
        <w:gridCol w:w="751"/>
      </w:tblGrid>
      <w:tr w:rsidR="00AC23C4" w:rsidRPr="00414A9C" w14:paraId="07497BA9" w14:textId="77777777" w:rsidTr="00AC23C4">
        <w:tc>
          <w:tcPr>
            <w:tcW w:w="709" w:type="dxa"/>
            <w:shd w:val="clear" w:color="auto" w:fill="auto"/>
          </w:tcPr>
          <w:p w14:paraId="468F2A01" w14:textId="77777777" w:rsidR="00130064" w:rsidRPr="00243B92" w:rsidRDefault="00130064" w:rsidP="00130064">
            <w:pPr>
              <w:pStyle w:val="O0Nwnext"/>
            </w:pPr>
            <w:bookmarkStart w:id="2555" w:name="_Ref356841025"/>
            <w:bookmarkStart w:id="2556" w:name="_Ref356841023"/>
            <w:r>
              <w:t>(</w:t>
            </w:r>
            <w:fldSimple w:instr=" SEQ ( \* ARABIC \s 1 ">
              <w:r w:rsidR="00154D81">
                <w:rPr>
                  <w:noProof/>
                </w:rPr>
                <w:t>257</w:t>
              </w:r>
            </w:fldSimple>
            <w:r>
              <w:t>)</w:t>
            </w:r>
            <w:bookmarkEnd w:id="2555"/>
            <w:bookmarkEnd w:id="2556"/>
          </w:p>
        </w:tc>
        <w:tc>
          <w:tcPr>
            <w:tcW w:w="489" w:type="dxa"/>
            <w:shd w:val="clear" w:color="auto" w:fill="auto"/>
          </w:tcPr>
          <w:p w14:paraId="7D4B32EA" w14:textId="77777777" w:rsidR="00130064" w:rsidRPr="00F5350C" w:rsidRDefault="00130064" w:rsidP="00130064">
            <w:pPr>
              <w:pStyle w:val="Text"/>
            </w:pPr>
            <w:r>
              <w:t>ko</w:t>
            </w:r>
          </w:p>
        </w:tc>
        <w:tc>
          <w:tcPr>
            <w:tcW w:w="740" w:type="dxa"/>
            <w:shd w:val="clear" w:color="auto" w:fill="auto"/>
          </w:tcPr>
          <w:p w14:paraId="48ED30F2" w14:textId="77777777" w:rsidR="00130064" w:rsidRPr="00F5350C" w:rsidRDefault="00130064" w:rsidP="00130064">
            <w:pPr>
              <w:pStyle w:val="Text"/>
            </w:pPr>
            <w:r>
              <w:t>tinggal</w:t>
            </w:r>
          </w:p>
        </w:tc>
        <w:tc>
          <w:tcPr>
            <w:tcW w:w="360" w:type="dxa"/>
            <w:shd w:val="clear" w:color="auto" w:fill="auto"/>
          </w:tcPr>
          <w:p w14:paraId="4E7B8A28" w14:textId="77777777" w:rsidR="00130064" w:rsidRPr="00407C1A" w:rsidRDefault="00130064" w:rsidP="00130064">
            <w:pPr>
              <w:pStyle w:val="Text"/>
              <w:rPr>
                <w:rStyle w:val="ChBlueBold"/>
              </w:rPr>
            </w:pPr>
            <w:r>
              <w:rPr>
                <w:rStyle w:val="ChBlueBold"/>
              </w:rPr>
              <w:t>di</w:t>
            </w:r>
          </w:p>
        </w:tc>
        <w:tc>
          <w:tcPr>
            <w:tcW w:w="751" w:type="dxa"/>
            <w:shd w:val="clear" w:color="auto" w:fill="auto"/>
          </w:tcPr>
          <w:p w14:paraId="746FFCFD" w14:textId="77777777" w:rsidR="00130064" w:rsidRPr="00A66F88" w:rsidRDefault="00130064" w:rsidP="00130064">
            <w:pPr>
              <w:pStyle w:val="Text"/>
            </w:pPr>
            <w:r w:rsidRPr="00A66F88">
              <w:rPr>
                <w:rStyle w:val="ChBlueBold"/>
              </w:rPr>
              <w:t>mana</w:t>
            </w:r>
            <w:r w:rsidRPr="00A66F88">
              <w:t>?</w:t>
            </w:r>
          </w:p>
        </w:tc>
      </w:tr>
      <w:tr w:rsidR="00AC23C4" w:rsidRPr="00AC23C4" w14:paraId="6773AF27" w14:textId="77777777" w:rsidTr="00AC23C4">
        <w:tc>
          <w:tcPr>
            <w:tcW w:w="709" w:type="dxa"/>
            <w:shd w:val="clear" w:color="auto" w:fill="auto"/>
          </w:tcPr>
          <w:p w14:paraId="2919BEB7" w14:textId="77777777" w:rsidR="00130064" w:rsidRPr="00F5350C" w:rsidRDefault="00130064" w:rsidP="00130064">
            <w:pPr>
              <w:pStyle w:val="GlossEng"/>
            </w:pPr>
          </w:p>
        </w:tc>
        <w:tc>
          <w:tcPr>
            <w:tcW w:w="489" w:type="dxa"/>
            <w:shd w:val="clear" w:color="auto" w:fill="auto"/>
          </w:tcPr>
          <w:p w14:paraId="5BB62E6C" w14:textId="77777777" w:rsidR="00130064" w:rsidRPr="0099608C" w:rsidRDefault="00130064" w:rsidP="00130064">
            <w:pPr>
              <w:pStyle w:val="GlossEng"/>
              <w:rPr>
                <w:rStyle w:val="ChSmallCaps"/>
              </w:rPr>
            </w:pPr>
            <w:r w:rsidRPr="0099608C">
              <w:rPr>
                <w:rStyle w:val="ChSmallCaps"/>
              </w:rPr>
              <w:t>2sg</w:t>
            </w:r>
          </w:p>
        </w:tc>
        <w:tc>
          <w:tcPr>
            <w:tcW w:w="740" w:type="dxa"/>
            <w:shd w:val="clear" w:color="auto" w:fill="auto"/>
          </w:tcPr>
          <w:p w14:paraId="771FCB0F" w14:textId="77777777" w:rsidR="00130064" w:rsidRPr="00F5350C" w:rsidRDefault="00130064" w:rsidP="00130064">
            <w:pPr>
              <w:pStyle w:val="GlossEng"/>
            </w:pPr>
            <w:r>
              <w:t>stay</w:t>
            </w:r>
          </w:p>
        </w:tc>
        <w:tc>
          <w:tcPr>
            <w:tcW w:w="360" w:type="dxa"/>
            <w:shd w:val="clear" w:color="auto" w:fill="auto"/>
          </w:tcPr>
          <w:p w14:paraId="19BDF8E2" w14:textId="77777777" w:rsidR="00130064" w:rsidRPr="00F5350C" w:rsidRDefault="00130064" w:rsidP="00130064">
            <w:pPr>
              <w:pStyle w:val="GlossEng"/>
            </w:pPr>
            <w:r>
              <w:t>at</w:t>
            </w:r>
          </w:p>
        </w:tc>
        <w:tc>
          <w:tcPr>
            <w:tcW w:w="751" w:type="dxa"/>
            <w:shd w:val="clear" w:color="auto" w:fill="auto"/>
          </w:tcPr>
          <w:p w14:paraId="2801C873" w14:textId="77777777" w:rsidR="00130064" w:rsidRPr="00F5350C" w:rsidRDefault="00130064" w:rsidP="00130064">
            <w:pPr>
              <w:pStyle w:val="GlossEng"/>
            </w:pPr>
            <w:r w:rsidRPr="00F5350C">
              <w:t>wh</w:t>
            </w:r>
            <w:r>
              <w:t>ere</w:t>
            </w:r>
          </w:p>
        </w:tc>
      </w:tr>
    </w:tbl>
    <w:p w14:paraId="5C136107" w14:textId="7150A220" w:rsidR="00130064" w:rsidRDefault="00B7093A" w:rsidP="00130064">
      <w:pPr>
        <w:pStyle w:val="FreeTranslEng"/>
      </w:pPr>
      <w:r>
        <w:t>‘</w:t>
      </w:r>
      <w:r w:rsidR="00130064" w:rsidRPr="00491EDA">
        <w:rPr>
          <w:rStyle w:val="ChBlueBold"/>
        </w:rPr>
        <w:t>where</w:t>
      </w:r>
      <w:r w:rsidR="00130064">
        <w:t xml:space="preserve"> do you live?</w:t>
      </w:r>
      <w:r>
        <w:t>’</w:t>
      </w:r>
      <w:r w:rsidR="00130064">
        <w:t xml:space="preserve"> </w:t>
      </w:r>
      <w:r w:rsidR="00130064" w:rsidRPr="002041E1">
        <w:rPr>
          <w:rStyle w:val="ExampleSource"/>
        </w:rPr>
        <w:t>[080922-010a-</w:t>
      </w:r>
      <w:r w:rsidR="00F00E41">
        <w:rPr>
          <w:rStyle w:val="ExampleSource"/>
        </w:rPr>
        <w:t>Cv</w:t>
      </w:r>
      <w:r w:rsidR="00130064" w:rsidRPr="002041E1">
        <w:rPr>
          <w:rStyle w:val="ExampleSource"/>
        </w:rPr>
        <w:t>NF.0237]</w:t>
      </w:r>
    </w:p>
    <w:tbl>
      <w:tblPr>
        <w:tblW w:w="3240" w:type="dxa"/>
        <w:tblCellMar>
          <w:left w:w="42" w:type="dxa"/>
          <w:right w:w="42" w:type="dxa"/>
        </w:tblCellMar>
        <w:tblLook w:val="01E0" w:firstRow="1" w:lastRow="1" w:firstColumn="1" w:lastColumn="1" w:noHBand="0" w:noVBand="0"/>
      </w:tblPr>
      <w:tblGrid>
        <w:gridCol w:w="709"/>
        <w:gridCol w:w="489"/>
        <w:gridCol w:w="718"/>
        <w:gridCol w:w="573"/>
        <w:gridCol w:w="751"/>
      </w:tblGrid>
      <w:tr w:rsidR="00AC23C4" w:rsidRPr="00414A9C" w14:paraId="05B6B92D" w14:textId="77777777" w:rsidTr="00AC23C4">
        <w:tc>
          <w:tcPr>
            <w:tcW w:w="709" w:type="dxa"/>
            <w:shd w:val="clear" w:color="auto" w:fill="auto"/>
          </w:tcPr>
          <w:p w14:paraId="6E7E3F07" w14:textId="77777777" w:rsidR="00130064" w:rsidRPr="00243B92" w:rsidRDefault="00130064" w:rsidP="00130064">
            <w:pPr>
              <w:pStyle w:val="O0Nwnext"/>
            </w:pPr>
            <w:bookmarkStart w:id="2557" w:name="_Ref371600825"/>
            <w:r>
              <w:t>(</w:t>
            </w:r>
            <w:fldSimple w:instr=" SEQ ( \* ARABIC \s 1 ">
              <w:r w:rsidR="00154D81">
                <w:rPr>
                  <w:noProof/>
                </w:rPr>
                <w:t>258</w:t>
              </w:r>
            </w:fldSimple>
            <w:r>
              <w:t>)</w:t>
            </w:r>
            <w:bookmarkEnd w:id="2557"/>
          </w:p>
        </w:tc>
        <w:tc>
          <w:tcPr>
            <w:tcW w:w="489" w:type="dxa"/>
            <w:shd w:val="clear" w:color="auto" w:fill="auto"/>
          </w:tcPr>
          <w:p w14:paraId="7C44E88C" w14:textId="77777777" w:rsidR="00130064" w:rsidRPr="00966DE6" w:rsidRDefault="00130064" w:rsidP="00130064">
            <w:pPr>
              <w:pStyle w:val="Text"/>
            </w:pPr>
            <w:r w:rsidRPr="00966DE6">
              <w:t>ko</w:t>
            </w:r>
          </w:p>
        </w:tc>
        <w:tc>
          <w:tcPr>
            <w:tcW w:w="718" w:type="dxa"/>
            <w:shd w:val="clear" w:color="auto" w:fill="auto"/>
          </w:tcPr>
          <w:p w14:paraId="7A9A508C" w14:textId="77777777" w:rsidR="00130064" w:rsidRPr="00966DE6" w:rsidRDefault="00130064" w:rsidP="00130064">
            <w:pPr>
              <w:pStyle w:val="Text"/>
            </w:pPr>
            <w:r w:rsidRPr="00966DE6">
              <w:t>datan</w:t>
            </w:r>
            <w:r>
              <w:t>g</w:t>
            </w:r>
          </w:p>
        </w:tc>
        <w:tc>
          <w:tcPr>
            <w:tcW w:w="573" w:type="dxa"/>
            <w:shd w:val="clear" w:color="auto" w:fill="auto"/>
          </w:tcPr>
          <w:p w14:paraId="0D10F749" w14:textId="77777777" w:rsidR="00130064" w:rsidRPr="00757826" w:rsidRDefault="00130064" w:rsidP="00130064">
            <w:pPr>
              <w:pStyle w:val="Text"/>
              <w:rPr>
                <w:rStyle w:val="ChBlueBold"/>
              </w:rPr>
            </w:pPr>
            <w:r w:rsidRPr="00757826">
              <w:rPr>
                <w:rStyle w:val="ChBlueBold"/>
              </w:rPr>
              <w:t>dari</w:t>
            </w:r>
          </w:p>
        </w:tc>
        <w:tc>
          <w:tcPr>
            <w:tcW w:w="751" w:type="dxa"/>
            <w:shd w:val="clear" w:color="auto" w:fill="auto"/>
          </w:tcPr>
          <w:p w14:paraId="5EEB58B3" w14:textId="77777777" w:rsidR="00130064" w:rsidRPr="00A66F88" w:rsidRDefault="00130064" w:rsidP="00130064">
            <w:pPr>
              <w:pStyle w:val="Text"/>
            </w:pPr>
            <w:r w:rsidRPr="00A66F88">
              <w:rPr>
                <w:rStyle w:val="ChBlueBold"/>
              </w:rPr>
              <w:t>mana</w:t>
            </w:r>
            <w:r w:rsidRPr="00A66F88">
              <w:t>?</w:t>
            </w:r>
          </w:p>
        </w:tc>
      </w:tr>
      <w:tr w:rsidR="00AC23C4" w:rsidRPr="00AC23C4" w14:paraId="7AF0AB85" w14:textId="77777777" w:rsidTr="00AC23C4">
        <w:tc>
          <w:tcPr>
            <w:tcW w:w="709" w:type="dxa"/>
            <w:shd w:val="clear" w:color="auto" w:fill="auto"/>
          </w:tcPr>
          <w:p w14:paraId="4DEAA746" w14:textId="77777777" w:rsidR="00130064" w:rsidRPr="006A3ABB" w:rsidRDefault="00130064" w:rsidP="00130064">
            <w:pPr>
              <w:pStyle w:val="GlossEng"/>
            </w:pPr>
          </w:p>
        </w:tc>
        <w:tc>
          <w:tcPr>
            <w:tcW w:w="489" w:type="dxa"/>
            <w:shd w:val="clear" w:color="auto" w:fill="auto"/>
          </w:tcPr>
          <w:p w14:paraId="3E1FFD8C" w14:textId="77777777" w:rsidR="00130064" w:rsidRPr="0099608C" w:rsidRDefault="00130064" w:rsidP="00130064">
            <w:pPr>
              <w:pStyle w:val="GlossEng"/>
              <w:rPr>
                <w:rStyle w:val="ChSmallCaps"/>
              </w:rPr>
            </w:pPr>
            <w:r w:rsidRPr="0099608C">
              <w:rPr>
                <w:rStyle w:val="ChSmallCaps"/>
              </w:rPr>
              <w:t>2sg</w:t>
            </w:r>
          </w:p>
        </w:tc>
        <w:tc>
          <w:tcPr>
            <w:tcW w:w="718" w:type="dxa"/>
            <w:shd w:val="clear" w:color="auto" w:fill="auto"/>
          </w:tcPr>
          <w:p w14:paraId="6C4ECAE2" w14:textId="77777777" w:rsidR="00130064" w:rsidRPr="00966DE6" w:rsidRDefault="00130064" w:rsidP="00130064">
            <w:pPr>
              <w:pStyle w:val="GlossEng"/>
            </w:pPr>
            <w:r w:rsidRPr="00966DE6">
              <w:t>come</w:t>
            </w:r>
          </w:p>
        </w:tc>
        <w:tc>
          <w:tcPr>
            <w:tcW w:w="573" w:type="dxa"/>
            <w:shd w:val="clear" w:color="auto" w:fill="auto"/>
          </w:tcPr>
          <w:p w14:paraId="25CA36F1" w14:textId="77777777" w:rsidR="00130064" w:rsidRPr="00966DE6" w:rsidRDefault="00130064" w:rsidP="00130064">
            <w:pPr>
              <w:pStyle w:val="GlossEng"/>
            </w:pPr>
            <w:r w:rsidRPr="00966DE6">
              <w:t>from</w:t>
            </w:r>
          </w:p>
        </w:tc>
        <w:tc>
          <w:tcPr>
            <w:tcW w:w="751" w:type="dxa"/>
            <w:shd w:val="clear" w:color="auto" w:fill="auto"/>
          </w:tcPr>
          <w:p w14:paraId="59AA7252" w14:textId="77777777" w:rsidR="00130064" w:rsidRPr="00A65C2D" w:rsidRDefault="00130064" w:rsidP="00130064">
            <w:pPr>
              <w:pStyle w:val="GlossEng"/>
            </w:pPr>
            <w:r>
              <w:t>where</w:t>
            </w:r>
          </w:p>
        </w:tc>
      </w:tr>
    </w:tbl>
    <w:p w14:paraId="7DF1178E" w14:textId="487DA019" w:rsidR="00130064" w:rsidRDefault="00B7093A" w:rsidP="00130064">
      <w:pPr>
        <w:pStyle w:val="FreeTranslEng"/>
      </w:pPr>
      <w:r>
        <w:t>‘</w:t>
      </w:r>
      <w:r w:rsidR="00130064" w:rsidRPr="00757826">
        <w:rPr>
          <w:rStyle w:val="ChBlueBold"/>
        </w:rPr>
        <w:t>from where</w:t>
      </w:r>
      <w:r w:rsidR="00130064">
        <w:t xml:space="preserve"> do you come?</w:t>
      </w:r>
      <w:r>
        <w:t>’</w:t>
      </w:r>
      <w:r w:rsidR="00130064">
        <w:t xml:space="preserve"> </w:t>
      </w:r>
      <w:r w:rsidR="00130064" w:rsidRPr="006A3ABB">
        <w:rPr>
          <w:rStyle w:val="ExampleSource"/>
        </w:rPr>
        <w:t>[080922-010a-</w:t>
      </w:r>
      <w:r w:rsidR="00F00E41">
        <w:rPr>
          <w:rStyle w:val="ExampleSource"/>
        </w:rPr>
        <w:t>Cv</w:t>
      </w:r>
      <w:r w:rsidR="00130064" w:rsidRPr="006A3ABB">
        <w:rPr>
          <w:rStyle w:val="ExampleSource"/>
        </w:rPr>
        <w:t>NF.0236]</w:t>
      </w:r>
    </w:p>
    <w:p w14:paraId="2521A7BC" w14:textId="56F86324" w:rsidR="00130064" w:rsidRDefault="00130064" w:rsidP="00423AAC">
      <w:pPr>
        <w:pStyle w:val="Body0005after"/>
      </w:pPr>
      <w:r>
        <w:t xml:space="preserve">In its adnominal uses, </w:t>
      </w:r>
      <w:r w:rsidRPr="00A00BDB">
        <w:rPr>
          <w:rStyle w:val="ChItalBold"/>
        </w:rPr>
        <w:t>mana</w:t>
      </w:r>
      <w:r>
        <w:t xml:space="preserve"> </w:t>
      </w:r>
      <w:r w:rsidR="00B7093A">
        <w:t>‘</w:t>
      </w:r>
      <w:r>
        <w:t>where, which</w:t>
      </w:r>
      <w:r w:rsidR="00B7093A">
        <w:t>’</w:t>
      </w:r>
      <w:r>
        <w:t xml:space="preserve"> questions single entities among larger numbers of identical or similar entities expressed by its referents, as in </w:t>
      </w:r>
      <w:r>
        <w:fldChar w:fldCharType="begin"/>
      </w:r>
      <w:r>
        <w:instrText xml:space="preserve"> REF _Ref356841026 \h </w:instrText>
      </w:r>
      <w:r>
        <w:fldChar w:fldCharType="separate"/>
      </w:r>
      <w:r w:rsidR="00154D81">
        <w:t>(</w:t>
      </w:r>
      <w:r w:rsidR="00154D81">
        <w:rPr>
          <w:noProof/>
        </w:rPr>
        <w:t>259</w:t>
      </w:r>
      <w:r w:rsidR="00154D81">
        <w:t>)</w:t>
      </w:r>
      <w:r>
        <w:fldChar w:fldCharType="end"/>
      </w:r>
      <w:r>
        <w:t xml:space="preserve"> and </w:t>
      </w:r>
      <w:r>
        <w:fldChar w:fldCharType="begin"/>
      </w:r>
      <w:r>
        <w:instrText xml:space="preserve"> REF _Ref371598794 \h </w:instrText>
      </w:r>
      <w:r>
        <w:fldChar w:fldCharType="separate"/>
      </w:r>
      <w:r w:rsidR="00154D81">
        <w:t>(</w:t>
      </w:r>
      <w:r w:rsidR="00154D81">
        <w:rPr>
          <w:noProof/>
        </w:rPr>
        <w:t>260</w:t>
      </w:r>
      <w:r w:rsidR="00154D81">
        <w:t>)</w:t>
      </w:r>
      <w:r>
        <w:fldChar w:fldCharType="end"/>
      </w:r>
      <w:r>
        <w:t>.</w:t>
      </w:r>
    </w:p>
    <w:p w14:paraId="172CA899" w14:textId="54F749B0" w:rsidR="00130064" w:rsidRDefault="00130064" w:rsidP="00130064">
      <w:pPr>
        <w:pStyle w:val="ExampleTitle"/>
      </w:pPr>
      <w:r>
        <w:t xml:space="preserve">Adnominal uses of </w:t>
      </w:r>
      <w:r w:rsidRPr="00A00BDB">
        <w:rPr>
          <w:rStyle w:val="ChItalBold"/>
        </w:rPr>
        <w:t>mana</w:t>
      </w:r>
      <w:r>
        <w:t xml:space="preserve"> </w:t>
      </w:r>
      <w:r w:rsidR="00B7093A">
        <w:t>‘</w:t>
      </w:r>
      <w:r>
        <w:t>where, which</w:t>
      </w:r>
      <w:r w:rsidR="00B7093A">
        <w:t>’</w:t>
      </w:r>
    </w:p>
    <w:tbl>
      <w:tblPr>
        <w:tblW w:w="6056" w:type="dxa"/>
        <w:tblCellMar>
          <w:left w:w="42" w:type="dxa"/>
          <w:right w:w="42" w:type="dxa"/>
        </w:tblCellMar>
        <w:tblLook w:val="01E0" w:firstRow="1" w:lastRow="1" w:firstColumn="1" w:lastColumn="1" w:noHBand="0" w:noVBand="0"/>
      </w:tblPr>
      <w:tblGrid>
        <w:gridCol w:w="709"/>
        <w:gridCol w:w="529"/>
        <w:gridCol w:w="177"/>
        <w:gridCol w:w="407"/>
        <w:gridCol w:w="177"/>
        <w:gridCol w:w="496"/>
        <w:gridCol w:w="210"/>
        <w:gridCol w:w="386"/>
        <w:gridCol w:w="103"/>
        <w:gridCol w:w="386"/>
        <w:gridCol w:w="365"/>
        <w:gridCol w:w="319"/>
        <w:gridCol w:w="376"/>
        <w:gridCol w:w="319"/>
        <w:gridCol w:w="596"/>
        <w:gridCol w:w="501"/>
      </w:tblGrid>
      <w:tr w:rsidR="00AC23C4" w:rsidRPr="00414A9C" w14:paraId="20AF203E" w14:textId="77777777" w:rsidTr="00AC23C4">
        <w:tc>
          <w:tcPr>
            <w:tcW w:w="709" w:type="dxa"/>
            <w:shd w:val="clear" w:color="auto" w:fill="auto"/>
          </w:tcPr>
          <w:p w14:paraId="274CAC22" w14:textId="77777777" w:rsidR="00E97105" w:rsidRPr="00150DE6" w:rsidRDefault="00CD7C29" w:rsidP="00815475">
            <w:pPr>
              <w:pStyle w:val="O0Nwnext"/>
            </w:pPr>
            <w:bookmarkStart w:id="2558" w:name="_Ref356841026"/>
            <w:r>
              <w:t>(</w:t>
            </w:r>
            <w:fldSimple w:instr=" SEQ ( \* ARABIC \s 1 ">
              <w:r w:rsidR="00154D81">
                <w:rPr>
                  <w:noProof/>
                </w:rPr>
                <w:t>259</w:t>
              </w:r>
            </w:fldSimple>
            <w:r>
              <w:t>)</w:t>
            </w:r>
            <w:bookmarkEnd w:id="2558"/>
          </w:p>
        </w:tc>
        <w:tc>
          <w:tcPr>
            <w:tcW w:w="529" w:type="dxa"/>
            <w:shd w:val="clear" w:color="auto" w:fill="auto"/>
          </w:tcPr>
          <w:p w14:paraId="437450D2" w14:textId="77777777" w:rsidR="00E97105" w:rsidRPr="009A1E86" w:rsidRDefault="00E97105" w:rsidP="00815475">
            <w:pPr>
              <w:pStyle w:val="Text"/>
            </w:pPr>
            <w:r w:rsidRPr="009A1E86">
              <w:t>kalo</w:t>
            </w:r>
          </w:p>
        </w:tc>
        <w:tc>
          <w:tcPr>
            <w:tcW w:w="584" w:type="dxa"/>
            <w:gridSpan w:val="2"/>
            <w:shd w:val="clear" w:color="auto" w:fill="auto"/>
          </w:tcPr>
          <w:p w14:paraId="604D522B" w14:textId="77777777" w:rsidR="00E97105" w:rsidRPr="00E97105" w:rsidRDefault="00E97105" w:rsidP="00815475">
            <w:pPr>
              <w:pStyle w:val="Text"/>
            </w:pPr>
            <w:r w:rsidRPr="00E97105">
              <w:t>[</w:t>
            </w:r>
            <w:r w:rsidRPr="00E97105">
              <w:rPr>
                <w:rStyle w:val="ChBlueBold"/>
              </w:rPr>
              <w:t>ana</w:t>
            </w:r>
          </w:p>
        </w:tc>
        <w:tc>
          <w:tcPr>
            <w:tcW w:w="673" w:type="dxa"/>
            <w:gridSpan w:val="2"/>
            <w:shd w:val="clear" w:color="auto" w:fill="auto"/>
          </w:tcPr>
          <w:p w14:paraId="11561936" w14:textId="77777777" w:rsidR="00E97105" w:rsidRPr="00E97105" w:rsidRDefault="00E97105" w:rsidP="00815475">
            <w:pPr>
              <w:pStyle w:val="Text"/>
            </w:pPr>
            <w:r w:rsidRPr="00E97105">
              <w:rPr>
                <w:rStyle w:val="ChBlueBold"/>
              </w:rPr>
              <w:t>mana</w:t>
            </w:r>
            <w:r w:rsidRPr="00E97105">
              <w:t>]</w:t>
            </w:r>
          </w:p>
        </w:tc>
        <w:tc>
          <w:tcPr>
            <w:tcW w:w="596" w:type="dxa"/>
            <w:gridSpan w:val="2"/>
            <w:shd w:val="clear" w:color="auto" w:fill="auto"/>
          </w:tcPr>
          <w:p w14:paraId="2F11DB13" w14:textId="77777777" w:rsidR="00E97105" w:rsidRPr="00E97105" w:rsidRDefault="00E97105" w:rsidP="00815475">
            <w:pPr>
              <w:pStyle w:val="Text"/>
            </w:pPr>
            <w:r w:rsidRPr="00E97105">
              <w:t>yang</w:t>
            </w:r>
          </w:p>
        </w:tc>
        <w:tc>
          <w:tcPr>
            <w:tcW w:w="489" w:type="dxa"/>
            <w:gridSpan w:val="2"/>
            <w:shd w:val="clear" w:color="auto" w:fill="auto"/>
          </w:tcPr>
          <w:p w14:paraId="5B0E330E" w14:textId="77777777" w:rsidR="00E97105" w:rsidRPr="00E97105" w:rsidRDefault="00E97105" w:rsidP="00815475">
            <w:pPr>
              <w:pStyle w:val="Text"/>
            </w:pPr>
            <w:r w:rsidRPr="00E97105">
              <w:t>sa</w:t>
            </w:r>
          </w:p>
        </w:tc>
        <w:tc>
          <w:tcPr>
            <w:tcW w:w="684" w:type="dxa"/>
            <w:gridSpan w:val="2"/>
            <w:shd w:val="clear" w:color="auto" w:fill="auto"/>
          </w:tcPr>
          <w:p w14:paraId="4AC9810B" w14:textId="77777777" w:rsidR="00E97105" w:rsidRPr="00E97105" w:rsidRDefault="00E97105" w:rsidP="00815475">
            <w:pPr>
              <w:pStyle w:val="Text"/>
            </w:pPr>
            <w:r w:rsidRPr="00E97105">
              <w:t>duduk</w:t>
            </w:r>
          </w:p>
        </w:tc>
        <w:tc>
          <w:tcPr>
            <w:tcW w:w="695" w:type="dxa"/>
            <w:gridSpan w:val="2"/>
            <w:shd w:val="clear" w:color="auto" w:fill="auto"/>
          </w:tcPr>
          <w:p w14:paraId="2F685E7C" w14:textId="77777777" w:rsidR="00E97105" w:rsidRPr="00E97105" w:rsidRDefault="00E97105" w:rsidP="00815475">
            <w:pPr>
              <w:pStyle w:val="Text"/>
            </w:pPr>
            <w:r w:rsidRPr="00E97105">
              <w:t>ceritra</w:t>
            </w:r>
          </w:p>
        </w:tc>
        <w:tc>
          <w:tcPr>
            <w:tcW w:w="596" w:type="dxa"/>
            <w:shd w:val="clear" w:color="auto" w:fill="auto"/>
          </w:tcPr>
          <w:p w14:paraId="51FD8C91" w14:textId="77777777" w:rsidR="00E97105" w:rsidRPr="00E97105" w:rsidRDefault="00E97105" w:rsidP="00815475">
            <w:pPr>
              <w:pStyle w:val="Text"/>
            </w:pPr>
            <w:r w:rsidRPr="00E97105">
              <w:t>deng</w:t>
            </w:r>
          </w:p>
        </w:tc>
        <w:tc>
          <w:tcPr>
            <w:tcW w:w="501" w:type="dxa"/>
            <w:shd w:val="clear" w:color="auto" w:fill="auto"/>
          </w:tcPr>
          <w:p w14:paraId="0706887F" w14:textId="77777777" w:rsidR="00E97105" w:rsidRPr="00E97105" w:rsidRDefault="00E97105" w:rsidP="00815475">
            <w:pPr>
              <w:pStyle w:val="Text"/>
            </w:pPr>
            <w:r w:rsidRPr="00E97105">
              <w:t>dia,</w:t>
            </w:r>
          </w:p>
        </w:tc>
      </w:tr>
      <w:tr w:rsidR="00AC23C4" w:rsidRPr="00AC23C4" w14:paraId="3A96C513" w14:textId="77777777" w:rsidTr="00AC23C4">
        <w:tc>
          <w:tcPr>
            <w:tcW w:w="709" w:type="dxa"/>
            <w:shd w:val="clear" w:color="auto" w:fill="auto"/>
          </w:tcPr>
          <w:p w14:paraId="7974B586" w14:textId="77777777" w:rsidR="00E97105" w:rsidRPr="009A1E86" w:rsidRDefault="00E97105" w:rsidP="00815475">
            <w:pPr>
              <w:pStyle w:val="GlossEng2ptafter"/>
            </w:pPr>
          </w:p>
        </w:tc>
        <w:tc>
          <w:tcPr>
            <w:tcW w:w="529" w:type="dxa"/>
            <w:shd w:val="clear" w:color="auto" w:fill="auto"/>
          </w:tcPr>
          <w:p w14:paraId="0D64CF11" w14:textId="77777777" w:rsidR="00E97105" w:rsidRPr="009A1E86" w:rsidRDefault="00E97105" w:rsidP="00815475">
            <w:pPr>
              <w:pStyle w:val="GlossEng2ptafter"/>
            </w:pPr>
            <w:r w:rsidRPr="009A1E86">
              <w:t>if</w:t>
            </w:r>
          </w:p>
        </w:tc>
        <w:tc>
          <w:tcPr>
            <w:tcW w:w="584" w:type="dxa"/>
            <w:gridSpan w:val="2"/>
            <w:shd w:val="clear" w:color="auto" w:fill="auto"/>
          </w:tcPr>
          <w:p w14:paraId="6F687C8A" w14:textId="77777777" w:rsidR="00E97105" w:rsidRPr="009A1E86" w:rsidRDefault="00E97105" w:rsidP="00815475">
            <w:pPr>
              <w:pStyle w:val="GlossEng2ptafter"/>
            </w:pPr>
            <w:r w:rsidRPr="009A1E86">
              <w:t>child</w:t>
            </w:r>
          </w:p>
        </w:tc>
        <w:tc>
          <w:tcPr>
            <w:tcW w:w="673" w:type="dxa"/>
            <w:gridSpan w:val="2"/>
            <w:shd w:val="clear" w:color="auto" w:fill="auto"/>
          </w:tcPr>
          <w:p w14:paraId="167EB146" w14:textId="77777777" w:rsidR="00E97105" w:rsidRPr="009A1E86" w:rsidRDefault="00E97105" w:rsidP="00815475">
            <w:pPr>
              <w:pStyle w:val="GlossEng2ptafter"/>
            </w:pPr>
            <w:r>
              <w:t>where</w:t>
            </w:r>
          </w:p>
        </w:tc>
        <w:tc>
          <w:tcPr>
            <w:tcW w:w="596" w:type="dxa"/>
            <w:gridSpan w:val="2"/>
            <w:shd w:val="clear" w:color="auto" w:fill="auto"/>
          </w:tcPr>
          <w:p w14:paraId="156376B7" w14:textId="77777777" w:rsidR="00E97105" w:rsidRPr="0099608C" w:rsidRDefault="00E97105" w:rsidP="00815475">
            <w:pPr>
              <w:pStyle w:val="GlossEng2ptafter"/>
              <w:rPr>
                <w:rStyle w:val="ChSmallCaps"/>
              </w:rPr>
            </w:pPr>
            <w:r w:rsidRPr="0099608C">
              <w:rPr>
                <w:rStyle w:val="ChSmallCaps"/>
              </w:rPr>
              <w:t>rel</w:t>
            </w:r>
          </w:p>
        </w:tc>
        <w:tc>
          <w:tcPr>
            <w:tcW w:w="489" w:type="dxa"/>
            <w:gridSpan w:val="2"/>
            <w:shd w:val="clear" w:color="auto" w:fill="auto"/>
          </w:tcPr>
          <w:p w14:paraId="23CE0B5F" w14:textId="77777777" w:rsidR="00E97105" w:rsidRPr="0099608C" w:rsidRDefault="00E97105" w:rsidP="00815475">
            <w:pPr>
              <w:pStyle w:val="GlossEng2ptafter"/>
              <w:rPr>
                <w:rStyle w:val="ChSmallCaps"/>
              </w:rPr>
            </w:pPr>
            <w:r w:rsidRPr="0099608C">
              <w:rPr>
                <w:rStyle w:val="ChSmallCaps"/>
              </w:rPr>
              <w:t>1sg</w:t>
            </w:r>
          </w:p>
        </w:tc>
        <w:tc>
          <w:tcPr>
            <w:tcW w:w="684" w:type="dxa"/>
            <w:gridSpan w:val="2"/>
            <w:shd w:val="clear" w:color="auto" w:fill="auto"/>
          </w:tcPr>
          <w:p w14:paraId="3296FA87" w14:textId="77777777" w:rsidR="00E97105" w:rsidRPr="009A1E86" w:rsidRDefault="00E97105" w:rsidP="00815475">
            <w:pPr>
              <w:pStyle w:val="GlossEng2ptafter"/>
            </w:pPr>
            <w:r w:rsidRPr="009A1E86">
              <w:t>sit</w:t>
            </w:r>
          </w:p>
        </w:tc>
        <w:tc>
          <w:tcPr>
            <w:tcW w:w="695" w:type="dxa"/>
            <w:gridSpan w:val="2"/>
            <w:shd w:val="clear" w:color="auto" w:fill="auto"/>
          </w:tcPr>
          <w:p w14:paraId="6515DDAA" w14:textId="77777777" w:rsidR="00E97105" w:rsidRPr="009A1E86" w:rsidRDefault="00E97105" w:rsidP="00815475">
            <w:pPr>
              <w:pStyle w:val="GlossEng2ptafter"/>
            </w:pPr>
            <w:r>
              <w:t>tell</w:t>
            </w:r>
          </w:p>
        </w:tc>
        <w:tc>
          <w:tcPr>
            <w:tcW w:w="596" w:type="dxa"/>
            <w:shd w:val="clear" w:color="auto" w:fill="auto"/>
          </w:tcPr>
          <w:p w14:paraId="12E5ADAF" w14:textId="77777777" w:rsidR="00E97105" w:rsidRPr="009A1E86" w:rsidRDefault="00E97105" w:rsidP="00815475">
            <w:pPr>
              <w:pStyle w:val="GlossEng2ptafter"/>
            </w:pPr>
            <w:r w:rsidRPr="009A1E86">
              <w:t>with</w:t>
            </w:r>
          </w:p>
        </w:tc>
        <w:tc>
          <w:tcPr>
            <w:tcW w:w="501" w:type="dxa"/>
            <w:shd w:val="clear" w:color="auto" w:fill="auto"/>
          </w:tcPr>
          <w:p w14:paraId="1044CDC5" w14:textId="77777777" w:rsidR="00E97105" w:rsidRPr="0099608C" w:rsidRDefault="00E97105" w:rsidP="00815475">
            <w:pPr>
              <w:pStyle w:val="GlossEng2ptafter"/>
              <w:rPr>
                <w:rStyle w:val="ChSmallCaps"/>
              </w:rPr>
            </w:pPr>
            <w:r w:rsidRPr="0099608C">
              <w:rPr>
                <w:rStyle w:val="ChSmallCaps"/>
              </w:rPr>
              <w:t>3sg</w:t>
            </w:r>
          </w:p>
        </w:tc>
      </w:tr>
      <w:tr w:rsidR="00AC23C4" w:rsidRPr="00414A9C" w14:paraId="540905FD" w14:textId="77777777" w:rsidTr="00AC23C4">
        <w:trPr>
          <w:gridAfter w:val="3"/>
          <w:wAfter w:w="1416" w:type="dxa"/>
        </w:trPr>
        <w:tc>
          <w:tcPr>
            <w:tcW w:w="709" w:type="dxa"/>
            <w:shd w:val="clear" w:color="auto" w:fill="auto"/>
          </w:tcPr>
          <w:p w14:paraId="451340D2" w14:textId="77777777" w:rsidR="00E97105" w:rsidRPr="00E354FB" w:rsidRDefault="00E97105" w:rsidP="00815475">
            <w:pPr>
              <w:pStyle w:val="O0Nwnext"/>
            </w:pPr>
          </w:p>
        </w:tc>
        <w:tc>
          <w:tcPr>
            <w:tcW w:w="706" w:type="dxa"/>
            <w:gridSpan w:val="2"/>
            <w:shd w:val="clear" w:color="auto" w:fill="auto"/>
          </w:tcPr>
          <w:p w14:paraId="0EAA86BE" w14:textId="77777777" w:rsidR="00E97105" w:rsidRPr="009A1E86" w:rsidRDefault="00E97105" w:rsidP="00815475">
            <w:pPr>
              <w:pStyle w:val="Text"/>
            </w:pPr>
            <w:r w:rsidRPr="009A1E86">
              <w:t>itu</w:t>
            </w:r>
          </w:p>
        </w:tc>
        <w:tc>
          <w:tcPr>
            <w:tcW w:w="584" w:type="dxa"/>
            <w:gridSpan w:val="2"/>
            <w:shd w:val="clear" w:color="auto" w:fill="auto"/>
          </w:tcPr>
          <w:p w14:paraId="3EFFE151" w14:textId="77777777" w:rsidR="00E97105" w:rsidRPr="009A1E86" w:rsidRDefault="00E97105" w:rsidP="00815475">
            <w:pPr>
              <w:pStyle w:val="Text"/>
            </w:pPr>
            <w:r>
              <w:t>ana</w:t>
            </w:r>
          </w:p>
        </w:tc>
        <w:tc>
          <w:tcPr>
            <w:tcW w:w="706" w:type="dxa"/>
            <w:gridSpan w:val="2"/>
            <w:shd w:val="clear" w:color="auto" w:fill="auto"/>
          </w:tcPr>
          <w:p w14:paraId="7973C666" w14:textId="77777777" w:rsidR="00E97105" w:rsidRPr="009A1E86" w:rsidRDefault="00E97105" w:rsidP="00815475">
            <w:pPr>
              <w:pStyle w:val="Text"/>
            </w:pPr>
            <w:r w:rsidRPr="009A1E86">
              <w:t>itu</w:t>
            </w:r>
            <w:r>
              <w:t>,</w:t>
            </w:r>
          </w:p>
        </w:tc>
        <w:tc>
          <w:tcPr>
            <w:tcW w:w="489" w:type="dxa"/>
            <w:gridSpan w:val="2"/>
            <w:shd w:val="clear" w:color="auto" w:fill="auto"/>
          </w:tcPr>
          <w:p w14:paraId="698F3F6C" w14:textId="77777777" w:rsidR="00E97105" w:rsidRPr="009A1E86" w:rsidRDefault="00E97105" w:rsidP="00815475">
            <w:pPr>
              <w:pStyle w:val="Text"/>
            </w:pPr>
            <w:r w:rsidRPr="009A1E86">
              <w:t>de</w:t>
            </w:r>
          </w:p>
        </w:tc>
        <w:tc>
          <w:tcPr>
            <w:tcW w:w="751" w:type="dxa"/>
            <w:gridSpan w:val="2"/>
            <w:shd w:val="clear" w:color="auto" w:fill="auto"/>
          </w:tcPr>
          <w:p w14:paraId="3781028D" w14:textId="77777777" w:rsidR="00E97105" w:rsidRPr="009A1E86" w:rsidRDefault="00E97105" w:rsidP="00815475">
            <w:pPr>
              <w:pStyle w:val="Text"/>
            </w:pPr>
            <w:r w:rsidRPr="009A1E86">
              <w:t>hormat</w:t>
            </w:r>
          </w:p>
        </w:tc>
        <w:tc>
          <w:tcPr>
            <w:tcW w:w="695" w:type="dxa"/>
            <w:gridSpan w:val="2"/>
            <w:shd w:val="clear" w:color="auto" w:fill="auto"/>
          </w:tcPr>
          <w:p w14:paraId="6B4BBFC6" w14:textId="77777777" w:rsidR="00E97105" w:rsidRPr="009A1E86" w:rsidRDefault="00E97105" w:rsidP="00815475">
            <w:pPr>
              <w:pStyle w:val="Text"/>
            </w:pPr>
            <w:r>
              <w:t>torang</w:t>
            </w:r>
          </w:p>
        </w:tc>
      </w:tr>
      <w:tr w:rsidR="00AC23C4" w:rsidRPr="00AC23C4" w14:paraId="02B6C2CE" w14:textId="77777777" w:rsidTr="00AC23C4">
        <w:trPr>
          <w:gridAfter w:val="3"/>
          <w:wAfter w:w="1416" w:type="dxa"/>
        </w:trPr>
        <w:tc>
          <w:tcPr>
            <w:tcW w:w="709" w:type="dxa"/>
            <w:shd w:val="clear" w:color="auto" w:fill="auto"/>
          </w:tcPr>
          <w:p w14:paraId="7937ACDF" w14:textId="77777777" w:rsidR="00E97105" w:rsidRPr="00E354FB" w:rsidRDefault="00E97105" w:rsidP="00815475">
            <w:pPr>
              <w:pStyle w:val="GlossEng"/>
            </w:pPr>
          </w:p>
        </w:tc>
        <w:tc>
          <w:tcPr>
            <w:tcW w:w="706" w:type="dxa"/>
            <w:gridSpan w:val="2"/>
            <w:shd w:val="clear" w:color="auto" w:fill="auto"/>
          </w:tcPr>
          <w:p w14:paraId="67EFF1C7" w14:textId="77777777" w:rsidR="00E97105" w:rsidRPr="0099608C" w:rsidRDefault="00E97105" w:rsidP="00815475">
            <w:pPr>
              <w:pStyle w:val="GlossEng"/>
              <w:rPr>
                <w:rStyle w:val="ChSmallCaps"/>
              </w:rPr>
            </w:pPr>
            <w:r w:rsidRPr="0099608C">
              <w:rPr>
                <w:rStyle w:val="ChSmallCaps"/>
              </w:rPr>
              <w:t>d.dist</w:t>
            </w:r>
          </w:p>
        </w:tc>
        <w:tc>
          <w:tcPr>
            <w:tcW w:w="584" w:type="dxa"/>
            <w:gridSpan w:val="2"/>
            <w:shd w:val="clear" w:color="auto" w:fill="auto"/>
          </w:tcPr>
          <w:p w14:paraId="7B1B486A" w14:textId="77777777" w:rsidR="00E97105" w:rsidRPr="009A1E86" w:rsidRDefault="00E97105" w:rsidP="00815475">
            <w:pPr>
              <w:pStyle w:val="GlossEng"/>
            </w:pPr>
            <w:r w:rsidRPr="009A1E86">
              <w:t>child</w:t>
            </w:r>
          </w:p>
        </w:tc>
        <w:tc>
          <w:tcPr>
            <w:tcW w:w="706" w:type="dxa"/>
            <w:gridSpan w:val="2"/>
            <w:shd w:val="clear" w:color="auto" w:fill="auto"/>
          </w:tcPr>
          <w:p w14:paraId="60B604A4" w14:textId="77777777" w:rsidR="00E97105" w:rsidRPr="0099608C" w:rsidRDefault="00E97105" w:rsidP="00815475">
            <w:pPr>
              <w:pStyle w:val="GlossEng"/>
              <w:rPr>
                <w:rStyle w:val="ChSmallCaps"/>
              </w:rPr>
            </w:pPr>
            <w:r w:rsidRPr="0099608C">
              <w:rPr>
                <w:rStyle w:val="ChSmallCaps"/>
              </w:rPr>
              <w:t>d.dist</w:t>
            </w:r>
          </w:p>
        </w:tc>
        <w:tc>
          <w:tcPr>
            <w:tcW w:w="489" w:type="dxa"/>
            <w:gridSpan w:val="2"/>
            <w:shd w:val="clear" w:color="auto" w:fill="auto"/>
          </w:tcPr>
          <w:p w14:paraId="41DCE46A" w14:textId="77777777" w:rsidR="00E97105" w:rsidRPr="0099608C" w:rsidRDefault="00E97105" w:rsidP="00815475">
            <w:pPr>
              <w:pStyle w:val="GlossEng"/>
              <w:rPr>
                <w:rStyle w:val="ChSmallCaps"/>
              </w:rPr>
            </w:pPr>
            <w:r w:rsidRPr="0099608C">
              <w:rPr>
                <w:rStyle w:val="ChSmallCaps"/>
              </w:rPr>
              <w:t>3sg</w:t>
            </w:r>
          </w:p>
        </w:tc>
        <w:tc>
          <w:tcPr>
            <w:tcW w:w="751" w:type="dxa"/>
            <w:gridSpan w:val="2"/>
            <w:shd w:val="clear" w:color="auto" w:fill="auto"/>
          </w:tcPr>
          <w:p w14:paraId="5233925E" w14:textId="77777777" w:rsidR="00E97105" w:rsidRPr="009A1E86" w:rsidRDefault="00E97105" w:rsidP="00815475">
            <w:pPr>
              <w:pStyle w:val="GlossEng"/>
            </w:pPr>
            <w:r w:rsidRPr="009A1E86">
              <w:t>respect</w:t>
            </w:r>
          </w:p>
        </w:tc>
        <w:tc>
          <w:tcPr>
            <w:tcW w:w="695" w:type="dxa"/>
            <w:gridSpan w:val="2"/>
            <w:shd w:val="clear" w:color="auto" w:fill="auto"/>
          </w:tcPr>
          <w:p w14:paraId="1F831484" w14:textId="77777777" w:rsidR="00E97105" w:rsidRPr="0099608C" w:rsidRDefault="00E97105" w:rsidP="00815475">
            <w:pPr>
              <w:pStyle w:val="GlossEng"/>
              <w:rPr>
                <w:rStyle w:val="ChSmallCaps"/>
              </w:rPr>
            </w:pPr>
            <w:r w:rsidRPr="0099608C">
              <w:rPr>
                <w:rStyle w:val="ChSmallCaps"/>
              </w:rPr>
              <w:t>1pl</w:t>
            </w:r>
          </w:p>
        </w:tc>
      </w:tr>
    </w:tbl>
    <w:p w14:paraId="385C0AD0" w14:textId="0BE969CE" w:rsidR="00E97105" w:rsidRPr="00233F27" w:rsidRDefault="00E97105" w:rsidP="00E97105">
      <w:pPr>
        <w:pStyle w:val="FreeTranslEng"/>
      </w:pPr>
      <w:r>
        <w:t xml:space="preserve">[Conversation about a certain teenager:] </w:t>
      </w:r>
      <w:r w:rsidR="00B7093A">
        <w:t>‘</w:t>
      </w:r>
      <w:r>
        <w:t xml:space="preserve">as for </w:t>
      </w:r>
      <w:r w:rsidRPr="00997846">
        <w:rPr>
          <w:rStyle w:val="ChBlueBold"/>
        </w:rPr>
        <w:t>which kid</w:t>
      </w:r>
      <w:r w:rsidRPr="00E97105">
        <w:t xml:space="preserve"> </w:t>
      </w:r>
      <w:r w:rsidR="00EC44EB">
        <w:t xml:space="preserve">with </w:t>
      </w:r>
      <w:r w:rsidRPr="00E97105">
        <w:t>whom</w:t>
      </w:r>
      <w:r>
        <w:t xml:space="preserve"> I sit and talk with, that is that kid, she respects us</w:t>
      </w:r>
      <w:r w:rsidR="00B7093A">
        <w:t>’</w:t>
      </w:r>
      <w:r>
        <w:t xml:space="preserve"> </w:t>
      </w:r>
      <w:r>
        <w:rPr>
          <w:rStyle w:val="ExampleSource"/>
        </w:rPr>
        <w:t>[081115-001a-Cv.0282</w:t>
      </w:r>
      <w:r w:rsidRPr="009E38AD">
        <w:rPr>
          <w:rStyle w:val="ExampleSource"/>
        </w:rPr>
        <w:t>]</w:t>
      </w:r>
    </w:p>
    <w:tbl>
      <w:tblPr>
        <w:tblW w:w="0" w:type="auto"/>
        <w:tblCellMar>
          <w:left w:w="42" w:type="dxa"/>
          <w:right w:w="42" w:type="dxa"/>
        </w:tblCellMar>
        <w:tblLook w:val="01E0" w:firstRow="1" w:lastRow="1" w:firstColumn="1" w:lastColumn="1" w:noHBand="0" w:noVBand="0"/>
      </w:tblPr>
      <w:tblGrid>
        <w:gridCol w:w="709"/>
        <w:gridCol w:w="584"/>
        <w:gridCol w:w="734"/>
        <w:gridCol w:w="785"/>
        <w:gridCol w:w="729"/>
        <w:gridCol w:w="573"/>
        <w:gridCol w:w="745"/>
      </w:tblGrid>
      <w:tr w:rsidR="00AC23C4" w:rsidRPr="00414A9C" w14:paraId="53FAFC87" w14:textId="77777777" w:rsidTr="00AC23C4">
        <w:tc>
          <w:tcPr>
            <w:tcW w:w="709" w:type="dxa"/>
            <w:shd w:val="clear" w:color="auto" w:fill="auto"/>
          </w:tcPr>
          <w:p w14:paraId="3E17AD53" w14:textId="77777777" w:rsidR="00CD7C29" w:rsidRPr="00243B92" w:rsidRDefault="00CD7C29" w:rsidP="00815475">
            <w:pPr>
              <w:pStyle w:val="O0Nwnext"/>
            </w:pPr>
            <w:bookmarkStart w:id="2559" w:name="_Ref371598794"/>
            <w:r>
              <w:t>(</w:t>
            </w:r>
            <w:fldSimple w:instr=" SEQ ( \* ARABIC \s 1 ">
              <w:r w:rsidR="00154D81">
                <w:rPr>
                  <w:noProof/>
                </w:rPr>
                <w:t>260</w:t>
              </w:r>
            </w:fldSimple>
            <w:r>
              <w:t>)</w:t>
            </w:r>
            <w:bookmarkEnd w:id="2559"/>
          </w:p>
        </w:tc>
        <w:tc>
          <w:tcPr>
            <w:tcW w:w="584" w:type="dxa"/>
            <w:shd w:val="clear" w:color="auto" w:fill="auto"/>
          </w:tcPr>
          <w:p w14:paraId="2D6118E1" w14:textId="77777777" w:rsidR="00CD7C29" w:rsidRPr="009A2ABC" w:rsidRDefault="00CD7C29" w:rsidP="00815475">
            <w:pPr>
              <w:pStyle w:val="Text"/>
            </w:pPr>
            <w:r w:rsidRPr="009A2ABC">
              <w:t>do</w:t>
            </w:r>
            <w:r>
              <w:t>ng</w:t>
            </w:r>
          </w:p>
        </w:tc>
        <w:tc>
          <w:tcPr>
            <w:tcW w:w="734" w:type="dxa"/>
            <w:shd w:val="clear" w:color="auto" w:fill="auto"/>
          </w:tcPr>
          <w:p w14:paraId="01042D69" w14:textId="77777777" w:rsidR="00CD7C29" w:rsidRPr="009A2ABC" w:rsidRDefault="00CD7C29" w:rsidP="00815475">
            <w:pPr>
              <w:pStyle w:val="Text"/>
            </w:pPr>
            <w:r w:rsidRPr="009A2ABC">
              <w:t>bilang,</w:t>
            </w:r>
          </w:p>
        </w:tc>
        <w:tc>
          <w:tcPr>
            <w:tcW w:w="785" w:type="dxa"/>
            <w:shd w:val="clear" w:color="auto" w:fill="auto"/>
          </w:tcPr>
          <w:p w14:paraId="184EB511" w14:textId="1E887E6E" w:rsidR="00CD7C29" w:rsidRPr="00D3238B" w:rsidRDefault="00CD7C29" w:rsidP="00815475">
            <w:pPr>
              <w:pStyle w:val="Text"/>
            </w:pPr>
            <w:r>
              <w:t>[</w:t>
            </w:r>
            <w:r w:rsidRPr="00D3238B">
              <w:rPr>
                <w:rStyle w:val="ChBlueBold"/>
              </w:rPr>
              <w:t>badan</w:t>
            </w:r>
            <w:r w:rsidR="00E50368">
              <w:rPr>
                <w:rStyle w:val="ChBlueBold"/>
              </w:rPr>
              <w:t>g</w:t>
            </w:r>
          </w:p>
        </w:tc>
        <w:tc>
          <w:tcPr>
            <w:tcW w:w="729" w:type="dxa"/>
            <w:shd w:val="clear" w:color="auto" w:fill="auto"/>
          </w:tcPr>
          <w:p w14:paraId="1E850F31" w14:textId="77777777" w:rsidR="00CD7C29" w:rsidRPr="00D3238B" w:rsidRDefault="00CD7C29" w:rsidP="00815475">
            <w:pPr>
              <w:pStyle w:val="Text"/>
            </w:pPr>
            <w:r w:rsidRPr="00D3238B">
              <w:rPr>
                <w:rStyle w:val="ChBlueBold"/>
              </w:rPr>
              <w:t>mana</w:t>
            </w:r>
            <w:r>
              <w:t>]</w:t>
            </w:r>
          </w:p>
        </w:tc>
        <w:tc>
          <w:tcPr>
            <w:tcW w:w="573" w:type="dxa"/>
            <w:shd w:val="clear" w:color="auto" w:fill="auto"/>
          </w:tcPr>
          <w:p w14:paraId="71A48AC0" w14:textId="77777777" w:rsidR="00CD7C29" w:rsidRPr="009A2ABC" w:rsidRDefault="00CD7C29" w:rsidP="00815475">
            <w:pPr>
              <w:pStyle w:val="Text"/>
            </w:pPr>
            <w:r w:rsidRPr="009A2ABC">
              <w:t>yang</w:t>
            </w:r>
          </w:p>
        </w:tc>
        <w:tc>
          <w:tcPr>
            <w:tcW w:w="745" w:type="dxa"/>
            <w:shd w:val="clear" w:color="auto" w:fill="auto"/>
          </w:tcPr>
          <w:p w14:paraId="506BD5EE" w14:textId="77777777" w:rsidR="00CD7C29" w:rsidRPr="009A2ABC" w:rsidRDefault="00CD7C29" w:rsidP="00815475">
            <w:pPr>
              <w:pStyle w:val="Text"/>
            </w:pPr>
            <w:r w:rsidRPr="009A2ABC">
              <w:t>sakit</w:t>
            </w:r>
            <w:r>
              <w:t>?</w:t>
            </w:r>
          </w:p>
        </w:tc>
      </w:tr>
      <w:tr w:rsidR="00AC23C4" w:rsidRPr="00AC23C4" w14:paraId="7B94170B" w14:textId="77777777" w:rsidTr="00AC23C4">
        <w:tc>
          <w:tcPr>
            <w:tcW w:w="709" w:type="dxa"/>
            <w:shd w:val="clear" w:color="auto" w:fill="auto"/>
          </w:tcPr>
          <w:p w14:paraId="5EB6A48D" w14:textId="77777777" w:rsidR="00CD7C29" w:rsidRPr="009A2ABC" w:rsidRDefault="00CD7C29" w:rsidP="00815475">
            <w:pPr>
              <w:pStyle w:val="GlossEng"/>
            </w:pPr>
          </w:p>
        </w:tc>
        <w:tc>
          <w:tcPr>
            <w:tcW w:w="584" w:type="dxa"/>
            <w:shd w:val="clear" w:color="auto" w:fill="auto"/>
          </w:tcPr>
          <w:p w14:paraId="1FD3A970" w14:textId="77777777" w:rsidR="00CD7C29" w:rsidRPr="0099608C" w:rsidRDefault="00CD7C29" w:rsidP="00815475">
            <w:pPr>
              <w:pStyle w:val="GlossEng"/>
              <w:rPr>
                <w:rStyle w:val="ChSmallCaps"/>
              </w:rPr>
            </w:pPr>
            <w:r w:rsidRPr="0099608C">
              <w:rPr>
                <w:rStyle w:val="ChSmallCaps"/>
              </w:rPr>
              <w:t>3pl</w:t>
            </w:r>
          </w:p>
        </w:tc>
        <w:tc>
          <w:tcPr>
            <w:tcW w:w="734" w:type="dxa"/>
            <w:shd w:val="clear" w:color="auto" w:fill="auto"/>
          </w:tcPr>
          <w:p w14:paraId="1617FCF7" w14:textId="77777777" w:rsidR="00CD7C29" w:rsidRPr="009A2ABC" w:rsidRDefault="00CD7C29" w:rsidP="00815475">
            <w:pPr>
              <w:pStyle w:val="GlossEng"/>
            </w:pPr>
            <w:r w:rsidRPr="009A2ABC">
              <w:t>say</w:t>
            </w:r>
          </w:p>
        </w:tc>
        <w:tc>
          <w:tcPr>
            <w:tcW w:w="785" w:type="dxa"/>
            <w:shd w:val="clear" w:color="auto" w:fill="auto"/>
          </w:tcPr>
          <w:p w14:paraId="315049F3" w14:textId="77777777" w:rsidR="00CD7C29" w:rsidRPr="009A2ABC" w:rsidRDefault="00CD7C29" w:rsidP="00815475">
            <w:pPr>
              <w:pStyle w:val="GlossEng"/>
            </w:pPr>
            <w:r w:rsidRPr="009A2ABC">
              <w:t>body</w:t>
            </w:r>
          </w:p>
        </w:tc>
        <w:tc>
          <w:tcPr>
            <w:tcW w:w="729" w:type="dxa"/>
            <w:shd w:val="clear" w:color="auto" w:fill="auto"/>
          </w:tcPr>
          <w:p w14:paraId="7031CE49" w14:textId="77777777" w:rsidR="00CD7C29" w:rsidRPr="009A2ABC" w:rsidRDefault="00CD7C29" w:rsidP="00815475">
            <w:pPr>
              <w:pStyle w:val="GlossEng"/>
            </w:pPr>
            <w:r w:rsidRPr="009A2ABC">
              <w:t>where</w:t>
            </w:r>
          </w:p>
        </w:tc>
        <w:tc>
          <w:tcPr>
            <w:tcW w:w="573" w:type="dxa"/>
            <w:shd w:val="clear" w:color="auto" w:fill="auto"/>
          </w:tcPr>
          <w:p w14:paraId="41C3ACA6" w14:textId="77777777" w:rsidR="00CD7C29" w:rsidRPr="0099608C" w:rsidRDefault="00CD7C29" w:rsidP="00815475">
            <w:pPr>
              <w:pStyle w:val="GlossEng"/>
              <w:rPr>
                <w:rStyle w:val="ChSmallCaps"/>
              </w:rPr>
            </w:pPr>
            <w:r w:rsidRPr="0099608C">
              <w:rPr>
                <w:rStyle w:val="ChSmallCaps"/>
              </w:rPr>
              <w:t>rel</w:t>
            </w:r>
          </w:p>
        </w:tc>
        <w:tc>
          <w:tcPr>
            <w:tcW w:w="745" w:type="dxa"/>
            <w:shd w:val="clear" w:color="auto" w:fill="auto"/>
          </w:tcPr>
          <w:p w14:paraId="0AC325F6" w14:textId="77777777" w:rsidR="00CD7C29" w:rsidRPr="009A2ABC" w:rsidRDefault="00CD7C29" w:rsidP="00815475">
            <w:pPr>
              <w:pStyle w:val="GlossEng"/>
            </w:pPr>
            <w:r>
              <w:t>be.</w:t>
            </w:r>
            <w:r w:rsidRPr="009A2ABC">
              <w:t>sick</w:t>
            </w:r>
          </w:p>
        </w:tc>
      </w:tr>
    </w:tbl>
    <w:p w14:paraId="7B45088A" w14:textId="466BAE38" w:rsidR="00CD7C29" w:rsidRDefault="00B7093A" w:rsidP="003303D8">
      <w:pPr>
        <w:pStyle w:val="FreeTranslEng"/>
      </w:pPr>
      <w:r>
        <w:t>‘</w:t>
      </w:r>
      <w:r w:rsidR="00CD7C29">
        <w:t xml:space="preserve">they said, </w:t>
      </w:r>
      <w:r w:rsidR="00CD7C29" w:rsidRPr="002C7F04">
        <w:rPr>
          <w:rStyle w:val="ChBlueBold"/>
        </w:rPr>
        <w:t>which</w:t>
      </w:r>
      <w:r w:rsidR="00CD7C29">
        <w:rPr>
          <w:rStyle w:val="ChBlueBold"/>
        </w:rPr>
        <w:t xml:space="preserve"> (part</w:t>
      </w:r>
      <w:r w:rsidR="00CD7C29" w:rsidRPr="002C7F04">
        <w:rPr>
          <w:rStyle w:val="ChBlueBold"/>
        </w:rPr>
        <w:t xml:space="preserve"> of your) body</w:t>
      </w:r>
      <w:r w:rsidR="00CD7C29">
        <w:t xml:space="preserve"> (is the one) </w:t>
      </w:r>
      <w:r w:rsidR="003303D8">
        <w:t xml:space="preserve">that </w:t>
      </w:r>
      <w:r w:rsidR="00CD7C29">
        <w:t>is hurting?</w:t>
      </w:r>
      <w:r>
        <w:t>’’</w:t>
      </w:r>
      <w:r w:rsidR="00CD7C29">
        <w:t xml:space="preserve"> </w:t>
      </w:r>
      <w:r w:rsidR="00CD7C29" w:rsidRPr="00D05FC2">
        <w:rPr>
          <w:rStyle w:val="ExampleSource"/>
        </w:rPr>
        <w:t>[081015-005-NP.0031]</w:t>
      </w:r>
    </w:p>
    <w:p w14:paraId="2265869A" w14:textId="45721182" w:rsidR="00130064" w:rsidRDefault="00130064" w:rsidP="00423AAC">
      <w:pPr>
        <w:pStyle w:val="Body0005after"/>
      </w:pPr>
      <w:r>
        <w:t xml:space="preserve">In its predicative uses, </w:t>
      </w:r>
      <w:r w:rsidRPr="00A00BDB">
        <w:rPr>
          <w:rStyle w:val="ChItalBold"/>
        </w:rPr>
        <w:t>mana</w:t>
      </w:r>
      <w:r>
        <w:t xml:space="preserve"> </w:t>
      </w:r>
      <w:r w:rsidR="00B7093A">
        <w:t>‘</w:t>
      </w:r>
      <w:r>
        <w:t>where, which</w:t>
      </w:r>
      <w:r w:rsidR="00B7093A">
        <w:t>’</w:t>
      </w:r>
      <w:r>
        <w:t xml:space="preserve"> occurs in prepositional predicates which question the subject</w:t>
      </w:r>
      <w:r w:rsidR="00B7093A">
        <w:t>’</w:t>
      </w:r>
      <w:r>
        <w:t>s location (for details on prepositional predicates see §</w:t>
      </w:r>
      <w:r w:rsidR="003244A3">
        <w:fldChar w:fldCharType="begin"/>
      </w:r>
      <w:r w:rsidR="003244A3">
        <w:instrText xml:space="preserve"> REF _Ref270511166 \w \h </w:instrText>
      </w:r>
      <w:r w:rsidR="003244A3">
        <w:fldChar w:fldCharType="separate"/>
      </w:r>
      <w:r w:rsidR="00154D81">
        <w:rPr>
          <w:cs/>
        </w:rPr>
        <w:t>‎</w:t>
      </w:r>
      <w:r w:rsidR="00154D81">
        <w:t>12.4</w:t>
      </w:r>
      <w:r w:rsidR="003244A3">
        <w:fldChar w:fldCharType="end"/>
      </w:r>
      <w:r>
        <w:t xml:space="preserve">). Like predicate clauses with </w:t>
      </w:r>
      <w:r w:rsidRPr="004F1328">
        <w:rPr>
          <w:rStyle w:val="ChItalBold"/>
        </w:rPr>
        <w:t>siapa</w:t>
      </w:r>
      <w:r>
        <w:t xml:space="preserve"> </w:t>
      </w:r>
      <w:r w:rsidR="00B7093A">
        <w:t>‘</w:t>
      </w:r>
      <w:r>
        <w:t>who</w:t>
      </w:r>
      <w:r w:rsidR="00B7093A">
        <w:t>’</w:t>
      </w:r>
      <w:r>
        <w:t xml:space="preserve"> (§</w:t>
      </w:r>
      <w:r>
        <w:fldChar w:fldCharType="begin"/>
      </w:r>
      <w:r>
        <w:instrText xml:space="preserve"> REF _Ref358363769 \w \h </w:instrText>
      </w:r>
      <w:r>
        <w:fldChar w:fldCharType="separate"/>
      </w:r>
      <w:r w:rsidR="00154D81">
        <w:rPr>
          <w:cs/>
        </w:rPr>
        <w:t>‎</w:t>
      </w:r>
      <w:r w:rsidR="00154D81">
        <w:t>5.8.1</w:t>
      </w:r>
      <w:r>
        <w:fldChar w:fldCharType="end"/>
      </w:r>
      <w:r>
        <w:t xml:space="preserve">) and </w:t>
      </w:r>
      <w:r w:rsidRPr="004F1328">
        <w:rPr>
          <w:rStyle w:val="ChItalBold"/>
        </w:rPr>
        <w:t>apa</w:t>
      </w:r>
      <w:r>
        <w:t xml:space="preserve"> </w:t>
      </w:r>
      <w:r w:rsidR="00B7093A">
        <w:t>‘</w:t>
      </w:r>
      <w:r>
        <w:t>what</w:t>
      </w:r>
      <w:r w:rsidR="00B7093A">
        <w:t>’</w:t>
      </w:r>
      <w:r>
        <w:t xml:space="preserve"> (§</w:t>
      </w:r>
      <w:r>
        <w:fldChar w:fldCharType="begin"/>
      </w:r>
      <w:r>
        <w:instrText xml:space="preserve"> REF _Ref358363770 \w \h </w:instrText>
      </w:r>
      <w:r>
        <w:fldChar w:fldCharType="separate"/>
      </w:r>
      <w:r w:rsidR="00154D81">
        <w:rPr>
          <w:cs/>
        </w:rPr>
        <w:t>‎</w:t>
      </w:r>
      <w:r w:rsidR="00154D81">
        <w:t>5.8.2</w:t>
      </w:r>
      <w:r>
        <w:fldChar w:fldCharType="end"/>
      </w:r>
      <w:r>
        <w:t xml:space="preserve">), prepositional predicates with </w:t>
      </w:r>
      <w:r w:rsidRPr="009B30D6">
        <w:rPr>
          <w:rStyle w:val="ChItalBold"/>
        </w:rPr>
        <w:t>mana</w:t>
      </w:r>
      <w:r>
        <w:t xml:space="preserve"> </w:t>
      </w:r>
      <w:r w:rsidR="00B7093A">
        <w:t>‘</w:t>
      </w:r>
      <w:r>
        <w:t>where, which</w:t>
      </w:r>
      <w:r w:rsidR="00B7093A">
        <w:t>’</w:t>
      </w:r>
      <w:r>
        <w:t xml:space="preserve"> can take two positions. They can remain </w:t>
      </w:r>
      <w:r w:rsidRPr="0052189D">
        <w:t>in-situ</w:t>
      </w:r>
      <w:r>
        <w:t xml:space="preserve">, following the clausal subject, as in </w:t>
      </w:r>
      <w:r>
        <w:fldChar w:fldCharType="begin"/>
      </w:r>
      <w:r>
        <w:instrText xml:space="preserve"> REF _Ref356837974 \h </w:instrText>
      </w:r>
      <w:r>
        <w:fldChar w:fldCharType="separate"/>
      </w:r>
      <w:r w:rsidR="00154D81">
        <w:t>(</w:t>
      </w:r>
      <w:r w:rsidR="00154D81">
        <w:rPr>
          <w:noProof/>
        </w:rPr>
        <w:t>261</w:t>
      </w:r>
      <w:r w:rsidR="00154D81">
        <w:t>)</w:t>
      </w:r>
      <w:r>
        <w:fldChar w:fldCharType="end"/>
      </w:r>
      <w:r>
        <w:t>. Alternatively, they can be fronted to the marked clause-initial position, where they stress the questioning of the subject</w:t>
      </w:r>
      <w:r w:rsidR="00B7093A">
        <w:t>’</w:t>
      </w:r>
      <w:r>
        <w:t xml:space="preserve">s location, as in the elicited example in </w:t>
      </w:r>
      <w:r>
        <w:fldChar w:fldCharType="begin"/>
      </w:r>
      <w:r>
        <w:instrText xml:space="preserve"> REF _Ref371599772 \h </w:instrText>
      </w:r>
      <w:r>
        <w:fldChar w:fldCharType="separate"/>
      </w:r>
      <w:r w:rsidR="00154D81">
        <w:t>(</w:t>
      </w:r>
      <w:r w:rsidR="00154D81">
        <w:rPr>
          <w:noProof/>
        </w:rPr>
        <w:t>262</w:t>
      </w:r>
      <w:r w:rsidR="00154D81">
        <w:t>)</w:t>
      </w:r>
      <w:r>
        <w:fldChar w:fldCharType="end"/>
      </w:r>
      <w:r>
        <w:t xml:space="preserve">. In the corpus, though, the preposition is always omitted from fronted prepositional predicates, as in </w:t>
      </w:r>
      <w:r>
        <w:fldChar w:fldCharType="begin"/>
      </w:r>
      <w:r>
        <w:instrText xml:space="preserve"> REF _Ref356837972 \h </w:instrText>
      </w:r>
      <w:r>
        <w:fldChar w:fldCharType="separate"/>
      </w:r>
      <w:r w:rsidR="00154D81">
        <w:t>(</w:t>
      </w:r>
      <w:r w:rsidR="00154D81">
        <w:rPr>
          <w:noProof/>
        </w:rPr>
        <w:t>263</w:t>
      </w:r>
      <w:r w:rsidR="00154D81">
        <w:t>)</w:t>
      </w:r>
      <w:r>
        <w:fldChar w:fldCharType="end"/>
      </w:r>
      <w:r>
        <w:t>.</w:t>
      </w:r>
    </w:p>
    <w:p w14:paraId="2BE98E26" w14:textId="0857F327" w:rsidR="00130064" w:rsidRDefault="00130064" w:rsidP="00130064">
      <w:pPr>
        <w:pStyle w:val="ExampleTitle"/>
      </w:pPr>
      <w:r>
        <w:t xml:space="preserve">Predicative uses of </w:t>
      </w:r>
      <w:r w:rsidRPr="00A00BDB">
        <w:rPr>
          <w:rStyle w:val="ChItalBold"/>
        </w:rPr>
        <w:t>mana</w:t>
      </w:r>
      <w:r>
        <w:t xml:space="preserve"> </w:t>
      </w:r>
      <w:r w:rsidR="00B7093A">
        <w:t>‘</w:t>
      </w:r>
      <w:r>
        <w:t>where, which</w:t>
      </w:r>
      <w:r w:rsidR="00B7093A">
        <w:t>’</w:t>
      </w:r>
    </w:p>
    <w:tbl>
      <w:tblPr>
        <w:tblW w:w="0" w:type="auto"/>
        <w:tblCellMar>
          <w:left w:w="42" w:type="dxa"/>
          <w:right w:w="42" w:type="dxa"/>
        </w:tblCellMar>
        <w:tblLook w:val="01E0" w:firstRow="1" w:lastRow="1" w:firstColumn="1" w:lastColumn="1" w:noHBand="0" w:noVBand="0"/>
      </w:tblPr>
      <w:tblGrid>
        <w:gridCol w:w="709"/>
        <w:gridCol w:w="747"/>
        <w:gridCol w:w="680"/>
        <w:gridCol w:w="360"/>
        <w:gridCol w:w="702"/>
      </w:tblGrid>
      <w:tr w:rsidR="00AC23C4" w:rsidRPr="00414A9C" w14:paraId="5EE2F2C3" w14:textId="77777777" w:rsidTr="00AC23C4">
        <w:tc>
          <w:tcPr>
            <w:tcW w:w="709" w:type="dxa"/>
            <w:shd w:val="clear" w:color="auto" w:fill="auto"/>
          </w:tcPr>
          <w:p w14:paraId="39FF173B" w14:textId="77777777" w:rsidR="00130064" w:rsidRPr="00243B92" w:rsidRDefault="00130064" w:rsidP="00130064">
            <w:pPr>
              <w:pStyle w:val="O0Nwnext"/>
            </w:pPr>
            <w:bookmarkStart w:id="2560" w:name="_Ref356837974"/>
            <w:r>
              <w:t>(</w:t>
            </w:r>
            <w:fldSimple w:instr=" SEQ ( \* ARABIC \s 1 ">
              <w:r w:rsidR="00154D81">
                <w:rPr>
                  <w:noProof/>
                </w:rPr>
                <w:t>261</w:t>
              </w:r>
            </w:fldSimple>
            <w:r>
              <w:t>)</w:t>
            </w:r>
            <w:bookmarkEnd w:id="2560"/>
          </w:p>
        </w:tc>
        <w:tc>
          <w:tcPr>
            <w:tcW w:w="747" w:type="dxa"/>
            <w:shd w:val="clear" w:color="auto" w:fill="auto"/>
          </w:tcPr>
          <w:p w14:paraId="0A2AFA98" w14:textId="77777777" w:rsidR="00130064" w:rsidRPr="001F757A" w:rsidRDefault="00130064" w:rsidP="00130064">
            <w:pPr>
              <w:pStyle w:val="Text"/>
            </w:pPr>
            <w:r w:rsidRPr="001F757A">
              <w:t>sabung</w:t>
            </w:r>
          </w:p>
        </w:tc>
        <w:tc>
          <w:tcPr>
            <w:tcW w:w="680" w:type="dxa"/>
            <w:shd w:val="clear" w:color="auto" w:fill="auto"/>
          </w:tcPr>
          <w:p w14:paraId="2DDC49A0" w14:textId="77777777" w:rsidR="00130064" w:rsidRPr="001F757A" w:rsidRDefault="00130064" w:rsidP="00130064">
            <w:pPr>
              <w:pStyle w:val="Text"/>
            </w:pPr>
            <w:r w:rsidRPr="001F757A">
              <w:t>mandi</w:t>
            </w:r>
          </w:p>
        </w:tc>
        <w:tc>
          <w:tcPr>
            <w:tcW w:w="360" w:type="dxa"/>
            <w:shd w:val="clear" w:color="auto" w:fill="auto"/>
          </w:tcPr>
          <w:p w14:paraId="77013FA3" w14:textId="77777777" w:rsidR="00130064" w:rsidRPr="00DD0658" w:rsidRDefault="00130064" w:rsidP="00130064">
            <w:pPr>
              <w:pStyle w:val="Text"/>
            </w:pPr>
            <w:r w:rsidRPr="00DD0658">
              <w:t>di</w:t>
            </w:r>
          </w:p>
        </w:tc>
        <w:tc>
          <w:tcPr>
            <w:tcW w:w="702" w:type="dxa"/>
            <w:shd w:val="clear" w:color="auto" w:fill="auto"/>
          </w:tcPr>
          <w:p w14:paraId="05F3391E" w14:textId="77777777" w:rsidR="00130064" w:rsidRPr="001F757A" w:rsidRDefault="00130064" w:rsidP="00130064">
            <w:pPr>
              <w:pStyle w:val="Text"/>
            </w:pPr>
            <w:r w:rsidRPr="00DD0658">
              <w:rPr>
                <w:rStyle w:val="ChBlueBold"/>
              </w:rPr>
              <w:t>mana</w:t>
            </w:r>
            <w:r w:rsidRPr="001F757A">
              <w:t>?</w:t>
            </w:r>
          </w:p>
        </w:tc>
      </w:tr>
      <w:tr w:rsidR="00AC23C4" w:rsidRPr="00AC23C4" w14:paraId="152BB840" w14:textId="77777777" w:rsidTr="00AC23C4">
        <w:tc>
          <w:tcPr>
            <w:tcW w:w="709" w:type="dxa"/>
            <w:shd w:val="clear" w:color="auto" w:fill="auto"/>
          </w:tcPr>
          <w:p w14:paraId="43880BE4" w14:textId="77777777" w:rsidR="00130064" w:rsidRPr="001F757A" w:rsidRDefault="00130064" w:rsidP="00130064">
            <w:pPr>
              <w:pStyle w:val="GlossEng"/>
            </w:pPr>
          </w:p>
        </w:tc>
        <w:tc>
          <w:tcPr>
            <w:tcW w:w="747" w:type="dxa"/>
            <w:shd w:val="clear" w:color="auto" w:fill="auto"/>
          </w:tcPr>
          <w:p w14:paraId="553CF6A1" w14:textId="77777777" w:rsidR="00130064" w:rsidRPr="001F757A" w:rsidRDefault="00130064" w:rsidP="00130064">
            <w:pPr>
              <w:pStyle w:val="GlossEng"/>
            </w:pPr>
            <w:r w:rsidRPr="001F757A">
              <w:t>soap</w:t>
            </w:r>
          </w:p>
        </w:tc>
        <w:tc>
          <w:tcPr>
            <w:tcW w:w="680" w:type="dxa"/>
            <w:shd w:val="clear" w:color="auto" w:fill="auto"/>
          </w:tcPr>
          <w:p w14:paraId="1ECE5F4C" w14:textId="77777777" w:rsidR="00130064" w:rsidRPr="001F757A" w:rsidRDefault="00130064" w:rsidP="00130064">
            <w:pPr>
              <w:pStyle w:val="GlossEng"/>
            </w:pPr>
            <w:r w:rsidRPr="001F757A">
              <w:t>bathe</w:t>
            </w:r>
          </w:p>
        </w:tc>
        <w:tc>
          <w:tcPr>
            <w:tcW w:w="360" w:type="dxa"/>
            <w:shd w:val="clear" w:color="auto" w:fill="auto"/>
          </w:tcPr>
          <w:p w14:paraId="6E2AB428" w14:textId="77777777" w:rsidR="00130064" w:rsidRPr="001F757A" w:rsidRDefault="00130064" w:rsidP="00130064">
            <w:pPr>
              <w:pStyle w:val="GlossEng"/>
            </w:pPr>
            <w:r w:rsidRPr="001F757A">
              <w:t>at</w:t>
            </w:r>
          </w:p>
        </w:tc>
        <w:tc>
          <w:tcPr>
            <w:tcW w:w="702" w:type="dxa"/>
            <w:shd w:val="clear" w:color="auto" w:fill="auto"/>
          </w:tcPr>
          <w:p w14:paraId="774E62A8" w14:textId="77777777" w:rsidR="00130064" w:rsidRPr="001F757A" w:rsidRDefault="00130064" w:rsidP="00130064">
            <w:pPr>
              <w:pStyle w:val="GlossEng"/>
            </w:pPr>
            <w:r w:rsidRPr="001F757A">
              <w:t>where</w:t>
            </w:r>
          </w:p>
        </w:tc>
      </w:tr>
    </w:tbl>
    <w:p w14:paraId="49483469" w14:textId="4580912D" w:rsidR="00130064" w:rsidRDefault="00B7093A" w:rsidP="00130064">
      <w:pPr>
        <w:pStyle w:val="FreeTranslEng"/>
      </w:pPr>
      <w:r>
        <w:t>‘</w:t>
      </w:r>
      <w:r w:rsidR="00130064" w:rsidRPr="00D80B59">
        <w:rPr>
          <w:rStyle w:val="ChBlueBold"/>
        </w:rPr>
        <w:t>where</w:t>
      </w:r>
      <w:r w:rsidR="00130064">
        <w:t xml:space="preserve"> is (our) soap</w:t>
      </w:r>
      <w:r w:rsidR="006603C1">
        <w:t>?</w:t>
      </w:r>
      <w:r>
        <w:t>’</w:t>
      </w:r>
      <w:r w:rsidR="00130064">
        <w:t xml:space="preserve"> </w:t>
      </w:r>
      <w:r w:rsidR="00130064" w:rsidRPr="00DD0658">
        <w:rPr>
          <w:rStyle w:val="ExampleSource"/>
        </w:rPr>
        <w:t>[081025-006-Cv.0026]</w:t>
      </w:r>
    </w:p>
    <w:tbl>
      <w:tblPr>
        <w:tblW w:w="0" w:type="auto"/>
        <w:tblCellMar>
          <w:left w:w="42" w:type="dxa"/>
          <w:right w:w="42" w:type="dxa"/>
        </w:tblCellMar>
        <w:tblLook w:val="01E0" w:firstRow="1" w:lastRow="1" w:firstColumn="1" w:lastColumn="1" w:noHBand="0" w:noVBand="0"/>
      </w:tblPr>
      <w:tblGrid>
        <w:gridCol w:w="709"/>
        <w:gridCol w:w="360"/>
        <w:gridCol w:w="673"/>
        <w:gridCol w:w="751"/>
        <w:gridCol w:w="773"/>
      </w:tblGrid>
      <w:tr w:rsidR="00AC23C4" w:rsidRPr="00414A9C" w14:paraId="2D250C88" w14:textId="77777777" w:rsidTr="00AC23C4">
        <w:tc>
          <w:tcPr>
            <w:tcW w:w="709" w:type="dxa"/>
            <w:shd w:val="clear" w:color="auto" w:fill="auto"/>
          </w:tcPr>
          <w:p w14:paraId="720F6CB8" w14:textId="77777777" w:rsidR="00130064" w:rsidRPr="00243B92" w:rsidRDefault="00130064" w:rsidP="00130064">
            <w:pPr>
              <w:pStyle w:val="O0Nwnext"/>
            </w:pPr>
            <w:bookmarkStart w:id="2561" w:name="_Ref371599772"/>
            <w:r>
              <w:t>(</w:t>
            </w:r>
            <w:fldSimple w:instr=" SEQ ( \* ARABIC \s 1 ">
              <w:r w:rsidR="00154D81">
                <w:rPr>
                  <w:noProof/>
                </w:rPr>
                <w:t>262</w:t>
              </w:r>
            </w:fldSimple>
            <w:r>
              <w:t>)</w:t>
            </w:r>
            <w:bookmarkEnd w:id="2561"/>
          </w:p>
        </w:tc>
        <w:tc>
          <w:tcPr>
            <w:tcW w:w="360" w:type="dxa"/>
            <w:shd w:val="clear" w:color="auto" w:fill="auto"/>
          </w:tcPr>
          <w:p w14:paraId="54CAC11C" w14:textId="77777777" w:rsidR="00130064" w:rsidRPr="00DD0658" w:rsidRDefault="00130064" w:rsidP="00130064">
            <w:pPr>
              <w:pStyle w:val="Text"/>
            </w:pPr>
            <w:r w:rsidRPr="00DD0658">
              <w:t>di</w:t>
            </w:r>
          </w:p>
        </w:tc>
        <w:tc>
          <w:tcPr>
            <w:tcW w:w="673" w:type="dxa"/>
            <w:shd w:val="clear" w:color="auto" w:fill="auto"/>
          </w:tcPr>
          <w:p w14:paraId="015F292A" w14:textId="77777777" w:rsidR="00130064" w:rsidRPr="001F757A" w:rsidRDefault="00130064" w:rsidP="00130064">
            <w:pPr>
              <w:pStyle w:val="Text"/>
            </w:pPr>
            <w:r w:rsidRPr="00DD0658">
              <w:rPr>
                <w:rStyle w:val="ChBlueBold"/>
              </w:rPr>
              <w:t>mana</w:t>
            </w:r>
          </w:p>
        </w:tc>
        <w:tc>
          <w:tcPr>
            <w:tcW w:w="751" w:type="dxa"/>
            <w:shd w:val="clear" w:color="auto" w:fill="auto"/>
          </w:tcPr>
          <w:p w14:paraId="3ABAE981" w14:textId="77777777" w:rsidR="00130064" w:rsidRPr="001F757A" w:rsidRDefault="00130064" w:rsidP="00130064">
            <w:pPr>
              <w:pStyle w:val="Text"/>
            </w:pPr>
            <w:r w:rsidRPr="001F757A">
              <w:t>sabung</w:t>
            </w:r>
          </w:p>
        </w:tc>
        <w:tc>
          <w:tcPr>
            <w:tcW w:w="773" w:type="dxa"/>
            <w:shd w:val="clear" w:color="auto" w:fill="auto"/>
          </w:tcPr>
          <w:p w14:paraId="2F9CCB03" w14:textId="77777777" w:rsidR="00130064" w:rsidRPr="001F757A" w:rsidRDefault="00130064" w:rsidP="00130064">
            <w:pPr>
              <w:pStyle w:val="Text"/>
            </w:pPr>
            <w:r w:rsidRPr="001F757A">
              <w:t>mandi</w:t>
            </w:r>
            <w:r>
              <w:t>?</w:t>
            </w:r>
          </w:p>
        </w:tc>
      </w:tr>
      <w:tr w:rsidR="00AC23C4" w:rsidRPr="00AC23C4" w14:paraId="00A881E1" w14:textId="77777777" w:rsidTr="00AC23C4">
        <w:tc>
          <w:tcPr>
            <w:tcW w:w="709" w:type="dxa"/>
            <w:shd w:val="clear" w:color="auto" w:fill="auto"/>
          </w:tcPr>
          <w:p w14:paraId="015E7A1A" w14:textId="77777777" w:rsidR="00130064" w:rsidRPr="001F757A" w:rsidRDefault="00130064" w:rsidP="00130064">
            <w:pPr>
              <w:pStyle w:val="GlossEng"/>
            </w:pPr>
          </w:p>
        </w:tc>
        <w:tc>
          <w:tcPr>
            <w:tcW w:w="360" w:type="dxa"/>
            <w:shd w:val="clear" w:color="auto" w:fill="auto"/>
          </w:tcPr>
          <w:p w14:paraId="207EEFDE" w14:textId="77777777" w:rsidR="00130064" w:rsidRPr="001F757A" w:rsidRDefault="00130064" w:rsidP="00130064">
            <w:pPr>
              <w:pStyle w:val="GlossEng"/>
            </w:pPr>
            <w:r w:rsidRPr="001F757A">
              <w:t>at</w:t>
            </w:r>
          </w:p>
        </w:tc>
        <w:tc>
          <w:tcPr>
            <w:tcW w:w="673" w:type="dxa"/>
            <w:shd w:val="clear" w:color="auto" w:fill="auto"/>
          </w:tcPr>
          <w:p w14:paraId="40C4E8DF" w14:textId="77777777" w:rsidR="00130064" w:rsidRPr="001F757A" w:rsidRDefault="00130064" w:rsidP="00130064">
            <w:pPr>
              <w:pStyle w:val="GlossEng"/>
            </w:pPr>
            <w:r w:rsidRPr="001F757A">
              <w:t>where</w:t>
            </w:r>
          </w:p>
        </w:tc>
        <w:tc>
          <w:tcPr>
            <w:tcW w:w="751" w:type="dxa"/>
            <w:shd w:val="clear" w:color="auto" w:fill="auto"/>
          </w:tcPr>
          <w:p w14:paraId="5D269474" w14:textId="77777777" w:rsidR="00130064" w:rsidRPr="001F757A" w:rsidRDefault="00130064" w:rsidP="00130064">
            <w:pPr>
              <w:pStyle w:val="GlossEng"/>
            </w:pPr>
            <w:r w:rsidRPr="001F757A">
              <w:t>soap</w:t>
            </w:r>
          </w:p>
        </w:tc>
        <w:tc>
          <w:tcPr>
            <w:tcW w:w="773" w:type="dxa"/>
            <w:shd w:val="clear" w:color="auto" w:fill="auto"/>
          </w:tcPr>
          <w:p w14:paraId="2C1A1BC8" w14:textId="77777777" w:rsidR="00130064" w:rsidRPr="001F757A" w:rsidRDefault="00130064" w:rsidP="00130064">
            <w:pPr>
              <w:pStyle w:val="GlossEng"/>
            </w:pPr>
            <w:r w:rsidRPr="001F757A">
              <w:t>bathe</w:t>
            </w:r>
          </w:p>
        </w:tc>
      </w:tr>
    </w:tbl>
    <w:p w14:paraId="5B8B4D62" w14:textId="52B99B79" w:rsidR="00130064" w:rsidRPr="004F1328" w:rsidRDefault="00B7093A" w:rsidP="00130064">
      <w:pPr>
        <w:pStyle w:val="FreeTranslEng"/>
      </w:pPr>
      <w:r>
        <w:t>‘</w:t>
      </w:r>
      <w:r w:rsidR="00130064" w:rsidRPr="00D80B59">
        <w:rPr>
          <w:rStyle w:val="ChBlueBold"/>
        </w:rPr>
        <w:t>where</w:t>
      </w:r>
      <w:r w:rsidR="00130064">
        <w:t xml:space="preserve"> is (our) soap</w:t>
      </w:r>
      <w:r w:rsidR="006603C1">
        <w:t>?</w:t>
      </w:r>
      <w:r>
        <w:t>’</w:t>
      </w:r>
      <w:r w:rsidR="00130064">
        <w:t xml:space="preserve"> </w:t>
      </w:r>
      <w:r w:rsidR="00130064" w:rsidRPr="00DD0658">
        <w:rPr>
          <w:rStyle w:val="ExampleSource"/>
        </w:rPr>
        <w:t>[</w:t>
      </w:r>
      <w:r w:rsidR="00130064">
        <w:rPr>
          <w:rStyle w:val="ExampleSource"/>
        </w:rPr>
        <w:t>Elicited MY</w:t>
      </w:r>
      <w:r w:rsidR="00130064" w:rsidRPr="0099104D">
        <w:rPr>
          <w:rStyle w:val="ExampleSource"/>
        </w:rPr>
        <w:t>131112.006</w:t>
      </w:r>
      <w:r w:rsidR="00130064" w:rsidRPr="00DD0658">
        <w:rPr>
          <w:rStyle w:val="ExampleSource"/>
        </w:rPr>
        <w:t>]</w:t>
      </w:r>
    </w:p>
    <w:tbl>
      <w:tblPr>
        <w:tblW w:w="0" w:type="auto"/>
        <w:tblCellMar>
          <w:left w:w="42" w:type="dxa"/>
          <w:right w:w="42" w:type="dxa"/>
        </w:tblCellMar>
        <w:tblLook w:val="01E0" w:firstRow="1" w:lastRow="1" w:firstColumn="1" w:lastColumn="1" w:noHBand="0" w:noVBand="0"/>
      </w:tblPr>
      <w:tblGrid>
        <w:gridCol w:w="709"/>
        <w:gridCol w:w="557"/>
        <w:gridCol w:w="360"/>
        <w:gridCol w:w="673"/>
        <w:gridCol w:w="696"/>
        <w:gridCol w:w="567"/>
        <w:gridCol w:w="1270"/>
      </w:tblGrid>
      <w:tr w:rsidR="00AC23C4" w:rsidRPr="00414A9C" w14:paraId="6D6DAEE6" w14:textId="77777777" w:rsidTr="00AC23C4">
        <w:tc>
          <w:tcPr>
            <w:tcW w:w="709" w:type="dxa"/>
            <w:shd w:val="clear" w:color="auto" w:fill="auto"/>
          </w:tcPr>
          <w:p w14:paraId="0A248EBC" w14:textId="77777777" w:rsidR="00130064" w:rsidRPr="00243B92" w:rsidRDefault="00130064" w:rsidP="00130064">
            <w:pPr>
              <w:pStyle w:val="O0Nwnext"/>
            </w:pPr>
            <w:bookmarkStart w:id="2562" w:name="_Ref356837972"/>
            <w:r>
              <w:t>(</w:t>
            </w:r>
            <w:fldSimple w:instr=" SEQ ( \* ARABIC \s 1 ">
              <w:r w:rsidR="00154D81">
                <w:rPr>
                  <w:noProof/>
                </w:rPr>
                <w:t>263</w:t>
              </w:r>
            </w:fldSimple>
            <w:r>
              <w:t>)</w:t>
            </w:r>
            <w:bookmarkEnd w:id="2562"/>
          </w:p>
        </w:tc>
        <w:tc>
          <w:tcPr>
            <w:tcW w:w="557" w:type="dxa"/>
            <w:shd w:val="clear" w:color="auto" w:fill="auto"/>
          </w:tcPr>
          <w:p w14:paraId="378470FA" w14:textId="77777777" w:rsidR="00130064" w:rsidRPr="005E1EF2" w:rsidRDefault="00826142" w:rsidP="00130064">
            <w:pPr>
              <w:pStyle w:val="Text"/>
            </w:pPr>
            <w:r>
              <w:t>Nofi</w:t>
            </w:r>
            <w:r w:rsidR="00130064">
              <w:t>,</w:t>
            </w:r>
          </w:p>
        </w:tc>
        <w:tc>
          <w:tcPr>
            <w:tcW w:w="360" w:type="dxa"/>
            <w:shd w:val="clear" w:color="auto" w:fill="auto"/>
          </w:tcPr>
          <w:p w14:paraId="6EEF06E0" w14:textId="77777777" w:rsidR="00130064" w:rsidRPr="009065EE" w:rsidRDefault="00130064" w:rsidP="00130064">
            <w:pPr>
              <w:pStyle w:val="Text"/>
            </w:pPr>
            <w:r w:rsidRPr="009065EE">
              <w:sym w:font="Symbol" w:char="F0C6"/>
            </w:r>
          </w:p>
        </w:tc>
        <w:tc>
          <w:tcPr>
            <w:tcW w:w="673" w:type="dxa"/>
            <w:shd w:val="clear" w:color="auto" w:fill="auto"/>
          </w:tcPr>
          <w:p w14:paraId="62E7BA55" w14:textId="77777777" w:rsidR="00130064" w:rsidRPr="00D2181C" w:rsidRDefault="00130064" w:rsidP="00130064">
            <w:pPr>
              <w:pStyle w:val="Text"/>
              <w:rPr>
                <w:rStyle w:val="ChBlueBold"/>
              </w:rPr>
            </w:pPr>
            <w:r w:rsidRPr="00D2181C">
              <w:rPr>
                <w:rStyle w:val="ChBlueBold"/>
              </w:rPr>
              <w:t>mana</w:t>
            </w:r>
          </w:p>
        </w:tc>
        <w:tc>
          <w:tcPr>
            <w:tcW w:w="696" w:type="dxa"/>
            <w:shd w:val="clear" w:color="auto" w:fill="auto"/>
          </w:tcPr>
          <w:p w14:paraId="6EE42B90" w14:textId="77777777" w:rsidR="00130064" w:rsidRPr="005E1EF2" w:rsidRDefault="00130064" w:rsidP="00130064">
            <w:pPr>
              <w:pStyle w:val="Text"/>
            </w:pPr>
            <w:r w:rsidRPr="005E1EF2">
              <w:t>kito</w:t>
            </w:r>
            <w:r>
              <w:t>ng</w:t>
            </w:r>
          </w:p>
        </w:tc>
        <w:tc>
          <w:tcPr>
            <w:tcW w:w="567" w:type="dxa"/>
            <w:shd w:val="clear" w:color="auto" w:fill="auto"/>
          </w:tcPr>
          <w:p w14:paraId="4268279A" w14:textId="77777777" w:rsidR="00130064" w:rsidRPr="005E1EF2" w:rsidRDefault="00130064" w:rsidP="00130064">
            <w:pPr>
              <w:pStyle w:val="Text"/>
            </w:pPr>
            <w:r w:rsidRPr="005E1EF2">
              <w:t>pu</w:t>
            </w:r>
          </w:p>
        </w:tc>
        <w:tc>
          <w:tcPr>
            <w:tcW w:w="1270" w:type="dxa"/>
            <w:shd w:val="clear" w:color="auto" w:fill="auto"/>
          </w:tcPr>
          <w:p w14:paraId="30C41530" w14:textId="77777777" w:rsidR="00130064" w:rsidRPr="005E1EF2" w:rsidRDefault="00130064" w:rsidP="00130064">
            <w:pPr>
              <w:pStyle w:val="Text"/>
            </w:pPr>
            <w:r>
              <w:t>ikan</w:t>
            </w:r>
            <w:r w:rsidR="00305A45">
              <w:t>g</w:t>
            </w:r>
            <w:r>
              <w:t>~</w:t>
            </w:r>
            <w:r w:rsidRPr="005E1EF2">
              <w:t>ikan</w:t>
            </w:r>
            <w:r w:rsidR="00305A45">
              <w:t>g</w:t>
            </w:r>
            <w:r>
              <w:t>?</w:t>
            </w:r>
          </w:p>
        </w:tc>
      </w:tr>
      <w:tr w:rsidR="00AC23C4" w:rsidRPr="00AC23C4" w14:paraId="1A23805C" w14:textId="77777777" w:rsidTr="00AC23C4">
        <w:tc>
          <w:tcPr>
            <w:tcW w:w="709" w:type="dxa"/>
            <w:shd w:val="clear" w:color="auto" w:fill="auto"/>
          </w:tcPr>
          <w:p w14:paraId="23DB8CF1" w14:textId="77777777" w:rsidR="00130064" w:rsidRPr="005E1EF2" w:rsidRDefault="00130064" w:rsidP="00130064">
            <w:pPr>
              <w:pStyle w:val="GlossEng"/>
            </w:pPr>
          </w:p>
        </w:tc>
        <w:tc>
          <w:tcPr>
            <w:tcW w:w="557" w:type="dxa"/>
            <w:shd w:val="clear" w:color="auto" w:fill="auto"/>
          </w:tcPr>
          <w:p w14:paraId="38BAB5DE" w14:textId="77777777" w:rsidR="00130064" w:rsidRPr="005E1EF2" w:rsidRDefault="00826142" w:rsidP="00130064">
            <w:pPr>
              <w:pStyle w:val="GlossEng"/>
            </w:pPr>
            <w:r>
              <w:t>Nofi</w:t>
            </w:r>
          </w:p>
        </w:tc>
        <w:tc>
          <w:tcPr>
            <w:tcW w:w="360" w:type="dxa"/>
            <w:shd w:val="clear" w:color="auto" w:fill="auto"/>
          </w:tcPr>
          <w:p w14:paraId="6DDFE7F4" w14:textId="77777777" w:rsidR="00130064" w:rsidRPr="00E03C1A" w:rsidRDefault="00130064" w:rsidP="00130064">
            <w:pPr>
              <w:pStyle w:val="GlossEng"/>
            </w:pPr>
          </w:p>
        </w:tc>
        <w:tc>
          <w:tcPr>
            <w:tcW w:w="673" w:type="dxa"/>
            <w:shd w:val="clear" w:color="auto" w:fill="auto"/>
          </w:tcPr>
          <w:p w14:paraId="41D26178" w14:textId="77777777" w:rsidR="00130064" w:rsidRPr="005E1EF2" w:rsidRDefault="00130064" w:rsidP="00130064">
            <w:pPr>
              <w:pStyle w:val="GlossEng"/>
            </w:pPr>
            <w:r>
              <w:t>where</w:t>
            </w:r>
          </w:p>
        </w:tc>
        <w:tc>
          <w:tcPr>
            <w:tcW w:w="696" w:type="dxa"/>
            <w:shd w:val="clear" w:color="auto" w:fill="auto"/>
          </w:tcPr>
          <w:p w14:paraId="3EF20CBD" w14:textId="77777777" w:rsidR="00130064" w:rsidRPr="0099608C" w:rsidRDefault="00130064" w:rsidP="00130064">
            <w:pPr>
              <w:pStyle w:val="GlossEng"/>
              <w:rPr>
                <w:rStyle w:val="ChSmallCaps"/>
              </w:rPr>
            </w:pPr>
            <w:r w:rsidRPr="0099608C">
              <w:rPr>
                <w:rStyle w:val="ChSmallCaps"/>
              </w:rPr>
              <w:t>1pl</w:t>
            </w:r>
          </w:p>
        </w:tc>
        <w:tc>
          <w:tcPr>
            <w:tcW w:w="567" w:type="dxa"/>
            <w:shd w:val="clear" w:color="auto" w:fill="auto"/>
          </w:tcPr>
          <w:p w14:paraId="66DF87D3" w14:textId="77777777" w:rsidR="00130064" w:rsidRPr="0099608C" w:rsidRDefault="00130064" w:rsidP="00130064">
            <w:pPr>
              <w:pStyle w:val="GlossEng"/>
              <w:rPr>
                <w:rStyle w:val="ChSmallCaps"/>
              </w:rPr>
            </w:pPr>
            <w:r w:rsidRPr="0099608C">
              <w:rPr>
                <w:rStyle w:val="ChSmallCaps"/>
              </w:rPr>
              <w:t>poss</w:t>
            </w:r>
          </w:p>
        </w:tc>
        <w:tc>
          <w:tcPr>
            <w:tcW w:w="1270" w:type="dxa"/>
            <w:shd w:val="clear" w:color="auto" w:fill="auto"/>
          </w:tcPr>
          <w:p w14:paraId="286A8956" w14:textId="77777777" w:rsidR="00130064" w:rsidRPr="005E1EF2" w:rsidRDefault="00130064" w:rsidP="00130064">
            <w:pPr>
              <w:pStyle w:val="GlossEng"/>
            </w:pPr>
            <w:r w:rsidRPr="0099608C">
              <w:rPr>
                <w:rStyle w:val="ChSmallCaps"/>
              </w:rPr>
              <w:t>rdp</w:t>
            </w:r>
            <w:r w:rsidRPr="005E1EF2">
              <w:t>~fish</w:t>
            </w:r>
          </w:p>
        </w:tc>
      </w:tr>
    </w:tbl>
    <w:p w14:paraId="5F001446" w14:textId="6A1BD404" w:rsidR="00130064" w:rsidRDefault="00B7093A" w:rsidP="00130064">
      <w:pPr>
        <w:pStyle w:val="FreeTranslEng"/>
      </w:pPr>
      <w:r>
        <w:t>‘</w:t>
      </w:r>
      <w:r w:rsidR="00826142">
        <w:t>Nofi</w:t>
      </w:r>
      <w:r w:rsidR="00130064">
        <w:t xml:space="preserve">, </w:t>
      </w:r>
      <w:r w:rsidR="00130064" w:rsidRPr="00D2181C">
        <w:rPr>
          <w:rStyle w:val="ChBlueBold"/>
        </w:rPr>
        <w:t>where</w:t>
      </w:r>
      <w:r w:rsidR="00130064">
        <w:t xml:space="preserve"> are our fish?</w:t>
      </w:r>
      <w:r>
        <w:t>’</w:t>
      </w:r>
      <w:r w:rsidR="00130064">
        <w:t xml:space="preserve"> </w:t>
      </w:r>
      <w:r w:rsidR="00A87C2F">
        <w:rPr>
          <w:rStyle w:val="ExampleSource"/>
        </w:rPr>
        <w:t>[080917-006-CvHt</w:t>
      </w:r>
      <w:r w:rsidR="00130064" w:rsidRPr="00D2181C">
        <w:rPr>
          <w:rStyle w:val="ExampleSource"/>
        </w:rPr>
        <w:t>.0002]</w:t>
      </w:r>
    </w:p>
    <w:p w14:paraId="2116ACE1" w14:textId="77777777" w:rsidR="00130064" w:rsidRDefault="00130064" w:rsidP="00423AAC">
      <w:pPr>
        <w:pStyle w:val="Body0005after"/>
        <w:rPr>
          <w:lang w:eastAsia="en-US"/>
        </w:rPr>
      </w:pPr>
      <w:r>
        <w:t xml:space="preserve">Quite commonly, the interrogative is used to form </w:t>
      </w:r>
      <w:r>
        <w:rPr>
          <w:lang w:eastAsia="en-US"/>
        </w:rPr>
        <w:t xml:space="preserve">one-word utterances in which case it questions an entire proposition, as in </w:t>
      </w:r>
      <w:r>
        <w:rPr>
          <w:lang w:eastAsia="en-US"/>
        </w:rPr>
        <w:fldChar w:fldCharType="begin"/>
      </w:r>
      <w:r>
        <w:rPr>
          <w:lang w:eastAsia="en-US"/>
        </w:rPr>
        <w:instrText xml:space="preserve"> REF _Ref356837305 \h </w:instrText>
      </w:r>
      <w:r>
        <w:rPr>
          <w:lang w:eastAsia="en-US"/>
        </w:rPr>
      </w:r>
      <w:r>
        <w:rPr>
          <w:lang w:eastAsia="en-US"/>
        </w:rPr>
        <w:fldChar w:fldCharType="separate"/>
      </w:r>
      <w:r w:rsidR="00154D81">
        <w:t>(</w:t>
      </w:r>
      <w:r w:rsidR="00154D81">
        <w:rPr>
          <w:noProof/>
        </w:rPr>
        <w:t>264</w:t>
      </w:r>
      <w:r w:rsidR="00154D81">
        <w:t>)</w:t>
      </w:r>
      <w:r>
        <w:rPr>
          <w:lang w:eastAsia="en-US"/>
        </w:rPr>
        <w:fldChar w:fldCharType="end"/>
      </w:r>
      <w:r>
        <w:rPr>
          <w:lang w:eastAsia="en-US"/>
        </w:rPr>
        <w:t>.</w:t>
      </w:r>
    </w:p>
    <w:p w14:paraId="7DF2F958" w14:textId="3E6D5F4B" w:rsidR="00130064" w:rsidRDefault="00130064" w:rsidP="00130064">
      <w:pPr>
        <w:pStyle w:val="ExampleTitle"/>
      </w:pPr>
      <w:r>
        <w:t xml:space="preserve">One-word utterances with </w:t>
      </w:r>
      <w:r w:rsidRPr="00A00BDB">
        <w:rPr>
          <w:rStyle w:val="ChItalBold"/>
        </w:rPr>
        <w:t>mana</w:t>
      </w:r>
      <w:r>
        <w:t xml:space="preserve"> </w:t>
      </w:r>
      <w:r w:rsidR="00B7093A">
        <w:t>‘</w:t>
      </w:r>
      <w:r>
        <w:t>where, which</w:t>
      </w:r>
      <w:r w:rsidR="00B7093A">
        <w:t>’</w:t>
      </w:r>
    </w:p>
    <w:tbl>
      <w:tblPr>
        <w:tblW w:w="0" w:type="auto"/>
        <w:tblCellMar>
          <w:left w:w="42" w:type="dxa"/>
          <w:right w:w="42" w:type="dxa"/>
        </w:tblCellMar>
        <w:tblLook w:val="01E0" w:firstRow="1" w:lastRow="1" w:firstColumn="1" w:lastColumn="1" w:noHBand="0" w:noVBand="0"/>
      </w:tblPr>
      <w:tblGrid>
        <w:gridCol w:w="709"/>
        <w:gridCol w:w="1051"/>
        <w:gridCol w:w="360"/>
        <w:gridCol w:w="751"/>
      </w:tblGrid>
      <w:tr w:rsidR="00130064" w:rsidRPr="00414A9C" w14:paraId="565C102C" w14:textId="77777777" w:rsidTr="00AC23C4">
        <w:tc>
          <w:tcPr>
            <w:tcW w:w="709" w:type="dxa"/>
            <w:shd w:val="clear" w:color="auto" w:fill="auto"/>
          </w:tcPr>
          <w:p w14:paraId="6D549B5A" w14:textId="77777777" w:rsidR="00130064" w:rsidRPr="00243B92" w:rsidRDefault="00130064" w:rsidP="00130064">
            <w:pPr>
              <w:pStyle w:val="O0Nwnext"/>
            </w:pPr>
            <w:bookmarkStart w:id="2563" w:name="_Ref356837305"/>
            <w:r>
              <w:t>(</w:t>
            </w:r>
            <w:fldSimple w:instr=" SEQ ( \* ARABIC \s 1 ">
              <w:r w:rsidR="00154D81">
                <w:rPr>
                  <w:noProof/>
                </w:rPr>
                <w:t>264</w:t>
              </w:r>
            </w:fldSimple>
            <w:r>
              <w:t>)</w:t>
            </w:r>
            <w:bookmarkEnd w:id="2563"/>
          </w:p>
        </w:tc>
        <w:tc>
          <w:tcPr>
            <w:tcW w:w="1051" w:type="dxa"/>
            <w:shd w:val="clear" w:color="auto" w:fill="auto"/>
          </w:tcPr>
          <w:p w14:paraId="61D8CB99" w14:textId="77777777" w:rsidR="00130064" w:rsidRPr="000B28FA" w:rsidRDefault="00130064" w:rsidP="00130064">
            <w:pPr>
              <w:pStyle w:val="Text"/>
            </w:pPr>
            <w:r>
              <w:t>Speaker-2:</w:t>
            </w:r>
          </w:p>
        </w:tc>
        <w:tc>
          <w:tcPr>
            <w:tcW w:w="360" w:type="dxa"/>
            <w:shd w:val="clear" w:color="auto" w:fill="auto"/>
          </w:tcPr>
          <w:p w14:paraId="550788D1" w14:textId="77777777" w:rsidR="00130064" w:rsidRPr="005D64C9" w:rsidRDefault="00130064" w:rsidP="00130064">
            <w:pPr>
              <w:pStyle w:val="Text"/>
            </w:pPr>
            <w:r w:rsidRPr="005D64C9">
              <w:t>di</w:t>
            </w:r>
          </w:p>
        </w:tc>
        <w:tc>
          <w:tcPr>
            <w:tcW w:w="751" w:type="dxa"/>
            <w:shd w:val="clear" w:color="auto" w:fill="auto"/>
          </w:tcPr>
          <w:p w14:paraId="1D18AAC5" w14:textId="77777777" w:rsidR="00130064" w:rsidRPr="00A66F88" w:rsidRDefault="00130064" w:rsidP="00130064">
            <w:pPr>
              <w:pStyle w:val="Text"/>
            </w:pPr>
            <w:r w:rsidRPr="00A66F88">
              <w:rPr>
                <w:rStyle w:val="ChBlueBold"/>
              </w:rPr>
              <w:t>mana</w:t>
            </w:r>
            <w:r w:rsidRPr="00A66F88">
              <w:t>?</w:t>
            </w:r>
          </w:p>
        </w:tc>
      </w:tr>
      <w:tr w:rsidR="00130064" w:rsidRPr="00AC23C4" w14:paraId="09FF25E2" w14:textId="77777777" w:rsidTr="00AC23C4">
        <w:tc>
          <w:tcPr>
            <w:tcW w:w="709" w:type="dxa"/>
            <w:shd w:val="clear" w:color="auto" w:fill="auto"/>
          </w:tcPr>
          <w:p w14:paraId="24E54233" w14:textId="77777777" w:rsidR="00130064" w:rsidRPr="003A3E05" w:rsidRDefault="00130064" w:rsidP="00130064">
            <w:pPr>
              <w:pStyle w:val="GlossEng"/>
            </w:pPr>
          </w:p>
        </w:tc>
        <w:tc>
          <w:tcPr>
            <w:tcW w:w="1051" w:type="dxa"/>
            <w:shd w:val="clear" w:color="auto" w:fill="auto"/>
          </w:tcPr>
          <w:p w14:paraId="0A296CAE" w14:textId="77777777" w:rsidR="00130064" w:rsidRPr="000B28FA" w:rsidRDefault="00130064" w:rsidP="00130064">
            <w:pPr>
              <w:pStyle w:val="GlossEng"/>
            </w:pPr>
          </w:p>
        </w:tc>
        <w:tc>
          <w:tcPr>
            <w:tcW w:w="360" w:type="dxa"/>
            <w:shd w:val="clear" w:color="auto" w:fill="auto"/>
          </w:tcPr>
          <w:p w14:paraId="723B13FE" w14:textId="77777777" w:rsidR="00130064" w:rsidRPr="00E03C1A" w:rsidRDefault="00130064" w:rsidP="00130064">
            <w:pPr>
              <w:pStyle w:val="GlossEng"/>
            </w:pPr>
            <w:r>
              <w:t>at</w:t>
            </w:r>
          </w:p>
        </w:tc>
        <w:tc>
          <w:tcPr>
            <w:tcW w:w="751" w:type="dxa"/>
            <w:shd w:val="clear" w:color="auto" w:fill="auto"/>
          </w:tcPr>
          <w:p w14:paraId="5F7AEDBC" w14:textId="77777777" w:rsidR="00130064" w:rsidRPr="000B28FA" w:rsidRDefault="00130064" w:rsidP="00130064">
            <w:pPr>
              <w:pStyle w:val="GlossEng"/>
            </w:pPr>
            <w:r>
              <w:t>where</w:t>
            </w:r>
          </w:p>
        </w:tc>
      </w:tr>
    </w:tbl>
    <w:p w14:paraId="1C5D07C0" w14:textId="7E708E7C" w:rsidR="00130064" w:rsidRDefault="00130064" w:rsidP="00130064">
      <w:pPr>
        <w:pStyle w:val="FreeTranslEng15pt"/>
      </w:pPr>
      <w:r>
        <w:t xml:space="preserve">[Speaker-1: </w:t>
      </w:r>
      <w:r w:rsidR="00B7093A">
        <w:t>‘</w:t>
      </w:r>
      <w:r>
        <w:t>(I used to) stay with my aunt</w:t>
      </w:r>
      <w:r w:rsidR="00C453E7" w:rsidRPr="00C453E7">
        <w:t xml:space="preserve"> </w:t>
      </w:r>
      <w:r w:rsidR="00C453E7">
        <w:t>Marta</w:t>
      </w:r>
      <w:r w:rsidR="00B7093A">
        <w:t>’</w:t>
      </w:r>
      <w:r>
        <w:t>]</w:t>
      </w:r>
      <w:r>
        <w:br/>
        <w:t xml:space="preserve">Speaker-2: </w:t>
      </w:r>
      <w:r w:rsidR="00B7093A">
        <w:t>‘</w:t>
      </w:r>
      <w:r>
        <w:rPr>
          <w:rStyle w:val="ChBlueBold"/>
        </w:rPr>
        <w:t>where</w:t>
      </w:r>
      <w:r>
        <w:t>?</w:t>
      </w:r>
      <w:r w:rsidR="00B7093A">
        <w:t>’</w:t>
      </w:r>
      <w:r>
        <w:t xml:space="preserve"> </w:t>
      </w:r>
      <w:r w:rsidRPr="009F62A9">
        <w:rPr>
          <w:rStyle w:val="ExampleSource"/>
        </w:rPr>
        <w:t>[080922-002-Cv.0029</w:t>
      </w:r>
      <w:r w:rsidR="00E34EAC">
        <w:rPr>
          <w:rStyle w:val="ExampleSource"/>
        </w:rPr>
        <w:t>-</w:t>
      </w:r>
      <w:r w:rsidRPr="009F62A9">
        <w:rPr>
          <w:rStyle w:val="ExampleSource"/>
        </w:rPr>
        <w:t>0030]</w:t>
      </w:r>
    </w:p>
    <w:p w14:paraId="37FF1084" w14:textId="76E29947" w:rsidR="00130064" w:rsidRDefault="00130064" w:rsidP="00130064">
      <w:pPr>
        <w:pStyle w:val="Heading3"/>
      </w:pPr>
      <w:bookmarkStart w:id="2564" w:name="_Ref358363773"/>
      <w:bookmarkStart w:id="2565" w:name="_Toc367531116"/>
      <w:bookmarkStart w:id="2566" w:name="_Toc440455612"/>
      <w:r w:rsidRPr="00497BFB">
        <w:rPr>
          <w:rStyle w:val="ChItalBold"/>
        </w:rPr>
        <w:t>bagemana</w:t>
      </w:r>
      <w:r>
        <w:t xml:space="preserve"> </w:t>
      </w:r>
      <w:r w:rsidR="00B7093A">
        <w:t>‘</w:t>
      </w:r>
      <w:r>
        <w:t>how</w:t>
      </w:r>
      <w:r w:rsidR="00B7093A">
        <w:t>’</w:t>
      </w:r>
      <w:bookmarkEnd w:id="2564"/>
      <w:bookmarkEnd w:id="2565"/>
      <w:bookmarkEnd w:id="2566"/>
    </w:p>
    <w:p w14:paraId="4F296188" w14:textId="11E48055" w:rsidR="00130064" w:rsidRDefault="00130064" w:rsidP="00423AAC">
      <w:pPr>
        <w:pStyle w:val="Body0000after"/>
      </w:pPr>
      <w:r>
        <w:t xml:space="preserve">The interrogative </w:t>
      </w:r>
      <w:r w:rsidRPr="00435076">
        <w:rPr>
          <w:rStyle w:val="ChItalBold"/>
        </w:rPr>
        <w:t>bagemana</w:t>
      </w:r>
      <w:r>
        <w:t xml:space="preserve"> </w:t>
      </w:r>
      <w:r w:rsidR="00B7093A">
        <w:t>‘</w:t>
      </w:r>
      <w:r>
        <w:t>how</w:t>
      </w:r>
      <w:r w:rsidR="00B7093A">
        <w:t>’</w:t>
      </w:r>
      <w:r>
        <w:t xml:space="preserve"> questions manner or circumstance in the sense of </w:t>
      </w:r>
      <w:r w:rsidR="00B7093A">
        <w:t>‘</w:t>
      </w:r>
      <w:r>
        <w:t>how, what (is it) like</w:t>
      </w:r>
      <w:r w:rsidR="00B7093A">
        <w:t>’</w:t>
      </w:r>
      <w:r>
        <w:t xml:space="preserve">. The interrogative has pronominal uses, as illustrated in </w:t>
      </w:r>
      <w:r>
        <w:fldChar w:fldCharType="begin"/>
      </w:r>
      <w:r>
        <w:instrText xml:space="preserve"> REF _Ref356901224 \h </w:instrText>
      </w:r>
      <w:r>
        <w:fldChar w:fldCharType="separate"/>
      </w:r>
      <w:r w:rsidR="00154D81">
        <w:t>(</w:t>
      </w:r>
      <w:r w:rsidR="00154D81">
        <w:rPr>
          <w:noProof/>
        </w:rPr>
        <w:t>265</w:t>
      </w:r>
      <w:r w:rsidR="00154D81">
        <w:t>)</w:t>
      </w:r>
      <w:r>
        <w:fldChar w:fldCharType="end"/>
      </w:r>
      <w:r>
        <w:t xml:space="preserve"> and </w:t>
      </w:r>
      <w:r>
        <w:fldChar w:fldCharType="begin"/>
      </w:r>
      <w:r>
        <w:instrText xml:space="preserve"> REF _Ref356901223 \h </w:instrText>
      </w:r>
      <w:r>
        <w:fldChar w:fldCharType="separate"/>
      </w:r>
      <w:r w:rsidR="00154D81">
        <w:t>(</w:t>
      </w:r>
      <w:r w:rsidR="00154D81">
        <w:rPr>
          <w:noProof/>
        </w:rPr>
        <w:t>267</w:t>
      </w:r>
      <w:r w:rsidR="00154D81">
        <w:t>)</w:t>
      </w:r>
      <w:r>
        <w:fldChar w:fldCharType="end"/>
      </w:r>
      <w:r>
        <w:t xml:space="preserve">, and predicative uses, as shown in </w:t>
      </w:r>
      <w:r>
        <w:fldChar w:fldCharType="begin"/>
      </w:r>
      <w:r>
        <w:instrText xml:space="preserve"> REF _Ref356901296 \h </w:instrText>
      </w:r>
      <w:r>
        <w:fldChar w:fldCharType="separate"/>
      </w:r>
      <w:r w:rsidR="00154D81">
        <w:t>(</w:t>
      </w:r>
      <w:r w:rsidR="00154D81">
        <w:rPr>
          <w:noProof/>
        </w:rPr>
        <w:t>268</w:t>
      </w:r>
      <w:r w:rsidR="00154D81">
        <w:t>)</w:t>
      </w:r>
      <w:r>
        <w:fldChar w:fldCharType="end"/>
      </w:r>
      <w:r>
        <w:t xml:space="preserve"> to </w:t>
      </w:r>
      <w:r>
        <w:fldChar w:fldCharType="begin"/>
      </w:r>
      <w:r>
        <w:instrText xml:space="preserve"> REF _Ref356901227 \h </w:instrText>
      </w:r>
      <w:r>
        <w:fldChar w:fldCharType="separate"/>
      </w:r>
      <w:r w:rsidR="00154D81">
        <w:t>(</w:t>
      </w:r>
      <w:r w:rsidR="00154D81">
        <w:rPr>
          <w:noProof/>
        </w:rPr>
        <w:t>271</w:t>
      </w:r>
      <w:r w:rsidR="00154D81">
        <w:t>)</w:t>
      </w:r>
      <w:r>
        <w:fldChar w:fldCharType="end"/>
      </w:r>
      <w:r>
        <w:rPr>
          <w:lang w:eastAsia="en-US"/>
        </w:rPr>
        <w:t xml:space="preserve">. In addition, </w:t>
      </w:r>
      <w:r w:rsidRPr="00435076">
        <w:rPr>
          <w:rStyle w:val="ChItalBold"/>
        </w:rPr>
        <w:t>bagemana</w:t>
      </w:r>
      <w:r>
        <w:t xml:space="preserve"> </w:t>
      </w:r>
      <w:r w:rsidR="00B7093A">
        <w:t>‘</w:t>
      </w:r>
      <w:r>
        <w:t>how</w:t>
      </w:r>
      <w:r w:rsidR="00B7093A">
        <w:t>’</w:t>
      </w:r>
      <w:r>
        <w:t xml:space="preserve"> has placeholder uses as in </w:t>
      </w:r>
      <w:r>
        <w:fldChar w:fldCharType="begin"/>
      </w:r>
      <w:r>
        <w:instrText xml:space="preserve"> REF _Ref356901230 \h </w:instrText>
      </w:r>
      <w:r>
        <w:fldChar w:fldCharType="separate"/>
      </w:r>
      <w:r w:rsidR="00154D81">
        <w:t>(</w:t>
      </w:r>
      <w:r w:rsidR="00154D81">
        <w:rPr>
          <w:noProof/>
        </w:rPr>
        <w:t>272</w:t>
      </w:r>
      <w:r w:rsidR="00154D81">
        <w:t>)</w:t>
      </w:r>
      <w:r>
        <w:fldChar w:fldCharType="end"/>
      </w:r>
      <w:r>
        <w:t xml:space="preserve">. It also occurs in </w:t>
      </w:r>
      <w:r>
        <w:rPr>
          <w:lang w:eastAsia="en-US"/>
        </w:rPr>
        <w:t>one-word utterances</w:t>
      </w:r>
      <w:r>
        <w:t xml:space="preserve">, as in </w:t>
      </w:r>
      <w:r>
        <w:fldChar w:fldCharType="begin"/>
      </w:r>
      <w:r>
        <w:instrText xml:space="preserve"> REF _Ref356901226 \h </w:instrText>
      </w:r>
      <w:r>
        <w:fldChar w:fldCharType="separate"/>
      </w:r>
      <w:r w:rsidR="00154D81">
        <w:t>(</w:t>
      </w:r>
      <w:r w:rsidR="00154D81">
        <w:rPr>
          <w:noProof/>
        </w:rPr>
        <w:t>273</w:t>
      </w:r>
      <w:r w:rsidR="00154D81">
        <w:t>)</w:t>
      </w:r>
      <w:r>
        <w:fldChar w:fldCharType="end"/>
      </w:r>
      <w:r>
        <w:t xml:space="preserve"> and </w:t>
      </w:r>
      <w:r>
        <w:fldChar w:fldCharType="begin"/>
      </w:r>
      <w:r>
        <w:instrText xml:space="preserve"> REF _Ref356901228 \h </w:instrText>
      </w:r>
      <w:r>
        <w:fldChar w:fldCharType="separate"/>
      </w:r>
      <w:r w:rsidR="00154D81">
        <w:t>(</w:t>
      </w:r>
      <w:r w:rsidR="00154D81">
        <w:rPr>
          <w:noProof/>
        </w:rPr>
        <w:t>274</w:t>
      </w:r>
      <w:r w:rsidR="00154D81">
        <w:t>)</w:t>
      </w:r>
      <w:r>
        <w:fldChar w:fldCharType="end"/>
      </w:r>
      <w:r>
        <w:t>.</w:t>
      </w:r>
    </w:p>
    <w:p w14:paraId="018F867C" w14:textId="7A483504" w:rsidR="00130064" w:rsidRDefault="00130064" w:rsidP="00423AAC">
      <w:pPr>
        <w:pStyle w:val="Body0505after"/>
      </w:pPr>
      <w:r w:rsidRPr="0039444B">
        <w:t xml:space="preserve">In its pronominal uses, </w:t>
      </w:r>
      <w:r w:rsidRPr="0039444B">
        <w:rPr>
          <w:rStyle w:val="ChItalBold"/>
        </w:rPr>
        <w:t>bagemana</w:t>
      </w:r>
      <w:r w:rsidRPr="0039444B">
        <w:t xml:space="preserve"> </w:t>
      </w:r>
      <w:r w:rsidR="00B7093A">
        <w:t>‘</w:t>
      </w:r>
      <w:r w:rsidRPr="0039444B">
        <w:t>how</w:t>
      </w:r>
      <w:r w:rsidR="00B7093A">
        <w:t>’</w:t>
      </w:r>
      <w:r w:rsidRPr="0039444B">
        <w:t xml:space="preserve"> </w:t>
      </w:r>
      <w:r>
        <w:t xml:space="preserve">can remain </w:t>
      </w:r>
      <w:r w:rsidRPr="0052189D">
        <w:t>in-situ</w:t>
      </w:r>
      <w:r w:rsidRPr="0039444B">
        <w:t>,</w:t>
      </w:r>
      <w:r>
        <w:t xml:space="preserve"> in the unmarked clause-final position, or can occur in the marked clause-initial position. In the clause-final position, the interrogative questions the specific manner of an event or activity such as the best way of transporting a pig in </w:t>
      </w:r>
      <w:r w:rsidRPr="0039444B">
        <w:fldChar w:fldCharType="begin"/>
      </w:r>
      <w:r w:rsidRPr="0039444B">
        <w:instrText xml:space="preserve"> REF _Ref356901224 \h  \* MERGEFORMAT </w:instrText>
      </w:r>
      <w:r w:rsidRPr="0039444B">
        <w:fldChar w:fldCharType="separate"/>
      </w:r>
      <w:r w:rsidR="00154D81">
        <w:t>(265)</w:t>
      </w:r>
      <w:r w:rsidRPr="0039444B">
        <w:fldChar w:fldCharType="end"/>
      </w:r>
      <w:r>
        <w:t xml:space="preserve">. In the clause-initial position, the scope of </w:t>
      </w:r>
      <w:r w:rsidRPr="0039444B">
        <w:rPr>
          <w:rStyle w:val="ChItalBold"/>
        </w:rPr>
        <w:t>bagemana</w:t>
      </w:r>
      <w:r w:rsidRPr="0039444B">
        <w:t xml:space="preserve"> </w:t>
      </w:r>
      <w:r w:rsidR="00B7093A">
        <w:t>‘</w:t>
      </w:r>
      <w:r w:rsidRPr="0039444B">
        <w:t>how</w:t>
      </w:r>
      <w:r w:rsidR="00B7093A">
        <w:t>’</w:t>
      </w:r>
      <w:r>
        <w:t xml:space="preserve"> is larger. Here it questions an entire proposition, as in </w:t>
      </w:r>
      <w:r>
        <w:fldChar w:fldCharType="begin"/>
      </w:r>
      <w:r>
        <w:instrText xml:space="preserve"> REF _Ref362686892 \h </w:instrText>
      </w:r>
      <w:r>
        <w:fldChar w:fldCharType="separate"/>
      </w:r>
      <w:r w:rsidR="00154D81">
        <w:t>(</w:t>
      </w:r>
      <w:r w:rsidR="00154D81">
        <w:rPr>
          <w:noProof/>
        </w:rPr>
        <w:t>266</w:t>
      </w:r>
      <w:r w:rsidR="00154D81">
        <w:t>)</w:t>
      </w:r>
      <w:r>
        <w:fldChar w:fldCharType="end"/>
      </w:r>
      <w:r>
        <w:t xml:space="preserve"> and </w:t>
      </w:r>
      <w:r w:rsidRPr="0039444B">
        <w:fldChar w:fldCharType="begin"/>
      </w:r>
      <w:r w:rsidRPr="0039444B">
        <w:instrText xml:space="preserve"> REF _Ref356901223 \h  \* MERGEFORMAT </w:instrText>
      </w:r>
      <w:r w:rsidRPr="0039444B">
        <w:fldChar w:fldCharType="separate"/>
      </w:r>
      <w:r w:rsidR="00154D81">
        <w:t>(267)</w:t>
      </w:r>
      <w:r w:rsidRPr="0039444B">
        <w:fldChar w:fldCharType="end"/>
      </w:r>
      <w:r>
        <w:t xml:space="preserve">, and not only a specific manner, as in </w:t>
      </w:r>
      <w:r w:rsidRPr="0039444B">
        <w:fldChar w:fldCharType="begin"/>
      </w:r>
      <w:r w:rsidRPr="0039444B">
        <w:instrText xml:space="preserve"> REF _Ref356901224 \h  \* MERGEFORMAT </w:instrText>
      </w:r>
      <w:r w:rsidRPr="0039444B">
        <w:fldChar w:fldCharType="separate"/>
      </w:r>
      <w:r w:rsidR="00154D81">
        <w:t>(265)</w:t>
      </w:r>
      <w:r w:rsidRPr="0039444B">
        <w:fldChar w:fldCharType="end"/>
      </w:r>
      <w:r>
        <w:t xml:space="preserve">. The example in </w:t>
      </w:r>
      <w:r w:rsidRPr="0039444B">
        <w:fldChar w:fldCharType="begin"/>
      </w:r>
      <w:r w:rsidRPr="0039444B">
        <w:instrText xml:space="preserve"> REF _Ref356901223 \h  \* MERGEFORMAT </w:instrText>
      </w:r>
      <w:r w:rsidRPr="0039444B">
        <w:fldChar w:fldCharType="separate"/>
      </w:r>
      <w:r w:rsidR="00154D81">
        <w:t>(267)</w:t>
      </w:r>
      <w:r w:rsidRPr="0039444B">
        <w:fldChar w:fldCharType="end"/>
      </w:r>
      <w:r>
        <w:t xml:space="preserve"> also shows that, depending on the context, fronted </w:t>
      </w:r>
      <w:r w:rsidRPr="00435076">
        <w:rPr>
          <w:rStyle w:val="ChItalBold"/>
        </w:rPr>
        <w:t>bagemana</w:t>
      </w:r>
      <w:r>
        <w:t xml:space="preserve"> </w:t>
      </w:r>
      <w:r w:rsidR="00B7093A">
        <w:t>‘</w:t>
      </w:r>
      <w:r>
        <w:t>how</w:t>
      </w:r>
      <w:r w:rsidR="00B7093A">
        <w:t>’</w:t>
      </w:r>
      <w:r>
        <w:t xml:space="preserve"> also question reasons</w:t>
      </w:r>
      <w:r w:rsidRPr="0039444B">
        <w:t>.</w:t>
      </w:r>
    </w:p>
    <w:p w14:paraId="7A2701FC" w14:textId="3963F6F0" w:rsidR="00130064" w:rsidRDefault="00130064" w:rsidP="00130064">
      <w:pPr>
        <w:pStyle w:val="ExampleTitle"/>
      </w:pPr>
      <w:r w:rsidRPr="0039444B">
        <w:t>Pronominal uses</w:t>
      </w:r>
      <w:r>
        <w:t xml:space="preserve"> of </w:t>
      </w:r>
      <w:r>
        <w:rPr>
          <w:rStyle w:val="ChItalBold"/>
        </w:rPr>
        <w:t>bagemana</w:t>
      </w:r>
      <w:r>
        <w:t xml:space="preserve"> </w:t>
      </w:r>
      <w:r w:rsidR="00B7093A">
        <w:t>‘</w:t>
      </w:r>
      <w:r>
        <w:t>how</w:t>
      </w:r>
      <w:r w:rsidR="00B7093A">
        <w:t>’</w:t>
      </w:r>
    </w:p>
    <w:tbl>
      <w:tblPr>
        <w:tblW w:w="6126" w:type="dxa"/>
        <w:tblCellMar>
          <w:left w:w="42" w:type="dxa"/>
          <w:right w:w="42" w:type="dxa"/>
        </w:tblCellMar>
        <w:tblLook w:val="01E0" w:firstRow="1" w:lastRow="1" w:firstColumn="1" w:lastColumn="1" w:noHBand="0" w:noVBand="0"/>
      </w:tblPr>
      <w:tblGrid>
        <w:gridCol w:w="709"/>
        <w:gridCol w:w="284"/>
        <w:gridCol w:w="701"/>
        <w:gridCol w:w="529"/>
        <w:gridCol w:w="777"/>
        <w:gridCol w:w="489"/>
        <w:gridCol w:w="768"/>
        <w:gridCol w:w="718"/>
        <w:gridCol w:w="1151"/>
      </w:tblGrid>
      <w:tr w:rsidR="00AC23C4" w:rsidRPr="00414A9C" w14:paraId="4A1EEE66" w14:textId="77777777" w:rsidTr="00AC23C4">
        <w:tc>
          <w:tcPr>
            <w:tcW w:w="709" w:type="dxa"/>
            <w:shd w:val="clear" w:color="auto" w:fill="auto"/>
          </w:tcPr>
          <w:p w14:paraId="45841091" w14:textId="77777777" w:rsidR="00130064" w:rsidRPr="00243B92" w:rsidRDefault="00130064" w:rsidP="00130064">
            <w:pPr>
              <w:pStyle w:val="O0Nwnext"/>
            </w:pPr>
            <w:bookmarkStart w:id="2567" w:name="_Ref356901224"/>
            <w:r>
              <w:t>(</w:t>
            </w:r>
            <w:fldSimple w:instr=" SEQ ( \* ARABIC \s 1 ">
              <w:r w:rsidR="00154D81">
                <w:rPr>
                  <w:noProof/>
                </w:rPr>
                <w:t>265</w:t>
              </w:r>
            </w:fldSimple>
            <w:r>
              <w:t>)</w:t>
            </w:r>
            <w:bookmarkEnd w:id="2567"/>
          </w:p>
        </w:tc>
        <w:tc>
          <w:tcPr>
            <w:tcW w:w="284" w:type="dxa"/>
            <w:shd w:val="clear" w:color="auto" w:fill="auto"/>
          </w:tcPr>
          <w:p w14:paraId="767C5EF8" w14:textId="77777777" w:rsidR="00130064" w:rsidRPr="003B7879" w:rsidRDefault="00130064" w:rsidP="00130064">
            <w:pPr>
              <w:pStyle w:val="Text"/>
            </w:pPr>
            <w:r>
              <w:t>…</w:t>
            </w:r>
          </w:p>
        </w:tc>
        <w:tc>
          <w:tcPr>
            <w:tcW w:w="701" w:type="dxa"/>
            <w:shd w:val="clear" w:color="auto" w:fill="auto"/>
          </w:tcPr>
          <w:p w14:paraId="1C543733" w14:textId="77777777" w:rsidR="00130064" w:rsidRPr="003B7879" w:rsidRDefault="00AC499B" w:rsidP="00130064">
            <w:pPr>
              <w:pStyle w:val="Text"/>
            </w:pPr>
            <w:r>
              <w:t>adu</w:t>
            </w:r>
            <w:r w:rsidR="00130064">
              <w:t>,</w:t>
            </w:r>
          </w:p>
        </w:tc>
        <w:tc>
          <w:tcPr>
            <w:tcW w:w="529" w:type="dxa"/>
            <w:shd w:val="clear" w:color="auto" w:fill="auto"/>
          </w:tcPr>
          <w:p w14:paraId="65D6509A" w14:textId="77777777" w:rsidR="00130064" w:rsidRPr="003B7879" w:rsidRDefault="00130064" w:rsidP="00130064">
            <w:pPr>
              <w:pStyle w:val="Text"/>
            </w:pPr>
            <w:r w:rsidRPr="003B7879">
              <w:t>babi</w:t>
            </w:r>
          </w:p>
        </w:tc>
        <w:tc>
          <w:tcPr>
            <w:tcW w:w="777" w:type="dxa"/>
            <w:shd w:val="clear" w:color="auto" w:fill="auto"/>
          </w:tcPr>
          <w:p w14:paraId="69DF232C" w14:textId="77777777" w:rsidR="00130064" w:rsidRPr="003B7879" w:rsidRDefault="00130064" w:rsidP="00130064">
            <w:pPr>
              <w:pStyle w:val="Text"/>
            </w:pPr>
            <w:r w:rsidRPr="003B7879">
              <w:t>ni</w:t>
            </w:r>
          </w:p>
        </w:tc>
        <w:tc>
          <w:tcPr>
            <w:tcW w:w="489" w:type="dxa"/>
            <w:shd w:val="clear" w:color="auto" w:fill="auto"/>
          </w:tcPr>
          <w:p w14:paraId="30553929" w14:textId="77777777" w:rsidR="00130064" w:rsidRPr="003B7879" w:rsidRDefault="00130064" w:rsidP="00130064">
            <w:pPr>
              <w:pStyle w:val="Text"/>
            </w:pPr>
            <w:r w:rsidRPr="003B7879">
              <w:t>sa</w:t>
            </w:r>
          </w:p>
        </w:tc>
        <w:tc>
          <w:tcPr>
            <w:tcW w:w="768" w:type="dxa"/>
            <w:shd w:val="clear" w:color="auto" w:fill="auto"/>
          </w:tcPr>
          <w:p w14:paraId="507E9C21" w14:textId="77777777" w:rsidR="00130064" w:rsidRPr="003B7879" w:rsidRDefault="00130064" w:rsidP="00130064">
            <w:pPr>
              <w:pStyle w:val="Text"/>
            </w:pPr>
            <w:r w:rsidRPr="003B7879">
              <w:t>harus</w:t>
            </w:r>
          </w:p>
        </w:tc>
        <w:tc>
          <w:tcPr>
            <w:tcW w:w="718" w:type="dxa"/>
            <w:shd w:val="clear" w:color="auto" w:fill="auto"/>
          </w:tcPr>
          <w:p w14:paraId="24388DB5" w14:textId="77777777" w:rsidR="00130064" w:rsidRPr="003B7879" w:rsidRDefault="00130064" w:rsidP="00130064">
            <w:pPr>
              <w:pStyle w:val="Text"/>
            </w:pPr>
            <w:r w:rsidRPr="003B7879">
              <w:t>angkat</w:t>
            </w:r>
          </w:p>
        </w:tc>
        <w:tc>
          <w:tcPr>
            <w:tcW w:w="1151" w:type="dxa"/>
            <w:shd w:val="clear" w:color="auto" w:fill="auto"/>
          </w:tcPr>
          <w:p w14:paraId="28A12BED" w14:textId="77777777" w:rsidR="00130064" w:rsidRPr="00BC53B6" w:rsidRDefault="00130064" w:rsidP="00130064">
            <w:pPr>
              <w:pStyle w:val="Text"/>
            </w:pPr>
            <w:r w:rsidRPr="00BC53B6">
              <w:rPr>
                <w:rStyle w:val="ChBlueBold"/>
              </w:rPr>
              <w:t>bagemana</w:t>
            </w:r>
            <w:r w:rsidRPr="00BC53B6">
              <w:t>?</w:t>
            </w:r>
          </w:p>
        </w:tc>
      </w:tr>
      <w:tr w:rsidR="00AC23C4" w:rsidRPr="00AC23C4" w14:paraId="139439DE" w14:textId="77777777" w:rsidTr="00AC23C4">
        <w:tc>
          <w:tcPr>
            <w:tcW w:w="709" w:type="dxa"/>
            <w:shd w:val="clear" w:color="auto" w:fill="auto"/>
          </w:tcPr>
          <w:p w14:paraId="1FACADF3" w14:textId="77777777" w:rsidR="00130064" w:rsidRPr="00BE2A53" w:rsidRDefault="00130064" w:rsidP="00130064">
            <w:pPr>
              <w:pStyle w:val="GlossEng"/>
            </w:pPr>
          </w:p>
        </w:tc>
        <w:tc>
          <w:tcPr>
            <w:tcW w:w="284" w:type="dxa"/>
            <w:shd w:val="clear" w:color="auto" w:fill="auto"/>
          </w:tcPr>
          <w:p w14:paraId="3E9A1686" w14:textId="77777777" w:rsidR="00130064" w:rsidRPr="00BE2A53" w:rsidRDefault="00130064" w:rsidP="00130064">
            <w:pPr>
              <w:pStyle w:val="GlossEng"/>
              <w:rPr>
                <w:rStyle w:val="ChSmallCaps"/>
              </w:rPr>
            </w:pPr>
          </w:p>
        </w:tc>
        <w:tc>
          <w:tcPr>
            <w:tcW w:w="701" w:type="dxa"/>
            <w:shd w:val="clear" w:color="auto" w:fill="auto"/>
          </w:tcPr>
          <w:p w14:paraId="385EE4F4" w14:textId="77777777" w:rsidR="00130064" w:rsidRPr="003B7879" w:rsidRDefault="00130064" w:rsidP="00130064">
            <w:pPr>
              <w:pStyle w:val="GlossEng"/>
            </w:pPr>
            <w:r w:rsidRPr="003B7879">
              <w:t>oh.no!</w:t>
            </w:r>
          </w:p>
        </w:tc>
        <w:tc>
          <w:tcPr>
            <w:tcW w:w="529" w:type="dxa"/>
            <w:shd w:val="clear" w:color="auto" w:fill="auto"/>
          </w:tcPr>
          <w:p w14:paraId="2B82290D" w14:textId="77777777" w:rsidR="00130064" w:rsidRPr="003B7879" w:rsidRDefault="00130064" w:rsidP="00130064">
            <w:pPr>
              <w:pStyle w:val="GlossEng"/>
            </w:pPr>
            <w:r w:rsidRPr="003B7879">
              <w:t>pig</w:t>
            </w:r>
          </w:p>
        </w:tc>
        <w:tc>
          <w:tcPr>
            <w:tcW w:w="777" w:type="dxa"/>
            <w:shd w:val="clear" w:color="auto" w:fill="auto"/>
          </w:tcPr>
          <w:p w14:paraId="3B6DAB58" w14:textId="77777777" w:rsidR="00130064" w:rsidRPr="0099608C" w:rsidRDefault="00130064" w:rsidP="00130064">
            <w:pPr>
              <w:pStyle w:val="GlossEng"/>
              <w:rPr>
                <w:rStyle w:val="ChSmallCaps"/>
              </w:rPr>
            </w:pPr>
            <w:r w:rsidRPr="0099608C">
              <w:rPr>
                <w:rStyle w:val="ChSmallCaps"/>
              </w:rPr>
              <w:t>d.prox</w:t>
            </w:r>
          </w:p>
        </w:tc>
        <w:tc>
          <w:tcPr>
            <w:tcW w:w="489" w:type="dxa"/>
            <w:shd w:val="clear" w:color="auto" w:fill="auto"/>
          </w:tcPr>
          <w:p w14:paraId="79531DB7" w14:textId="77777777" w:rsidR="00130064" w:rsidRPr="0099608C" w:rsidRDefault="00130064" w:rsidP="00130064">
            <w:pPr>
              <w:pStyle w:val="GlossEng"/>
              <w:rPr>
                <w:rStyle w:val="ChSmallCaps"/>
              </w:rPr>
            </w:pPr>
            <w:r w:rsidRPr="0099608C">
              <w:rPr>
                <w:rStyle w:val="ChSmallCaps"/>
              </w:rPr>
              <w:t>1sg</w:t>
            </w:r>
          </w:p>
        </w:tc>
        <w:tc>
          <w:tcPr>
            <w:tcW w:w="768" w:type="dxa"/>
            <w:shd w:val="clear" w:color="auto" w:fill="auto"/>
          </w:tcPr>
          <w:p w14:paraId="04A7F204" w14:textId="77777777" w:rsidR="00130064" w:rsidRPr="003B7879" w:rsidRDefault="00130064" w:rsidP="00130064">
            <w:pPr>
              <w:pStyle w:val="GlossEng"/>
            </w:pPr>
            <w:r w:rsidRPr="003B7879">
              <w:t>have.to</w:t>
            </w:r>
          </w:p>
        </w:tc>
        <w:tc>
          <w:tcPr>
            <w:tcW w:w="718" w:type="dxa"/>
            <w:shd w:val="clear" w:color="auto" w:fill="auto"/>
          </w:tcPr>
          <w:p w14:paraId="39FC32BC" w14:textId="77777777" w:rsidR="00130064" w:rsidRPr="003B7879" w:rsidRDefault="00130064" w:rsidP="00130064">
            <w:pPr>
              <w:pStyle w:val="GlossEng"/>
            </w:pPr>
            <w:r w:rsidRPr="003B7879">
              <w:t>lift</w:t>
            </w:r>
          </w:p>
        </w:tc>
        <w:tc>
          <w:tcPr>
            <w:tcW w:w="1151" w:type="dxa"/>
            <w:shd w:val="clear" w:color="auto" w:fill="auto"/>
          </w:tcPr>
          <w:p w14:paraId="1B332161" w14:textId="77777777" w:rsidR="00130064" w:rsidRPr="003B7879" w:rsidRDefault="00130064" w:rsidP="00130064">
            <w:pPr>
              <w:pStyle w:val="GlossEng"/>
            </w:pPr>
            <w:r w:rsidRPr="003B7879">
              <w:t>how</w:t>
            </w:r>
          </w:p>
        </w:tc>
      </w:tr>
    </w:tbl>
    <w:p w14:paraId="387CB2E5" w14:textId="370ACA1C" w:rsidR="00130064" w:rsidRPr="00690E2C" w:rsidRDefault="00B7093A" w:rsidP="00130064">
      <w:pPr>
        <w:pStyle w:val="FreeTranslEng"/>
      </w:pPr>
      <w:r>
        <w:t>‘</w:t>
      </w:r>
      <w:r w:rsidR="00130064">
        <w:t xml:space="preserve">[the pig was very big, I alone could not transport it, I thought,] </w:t>
      </w:r>
      <w:r>
        <w:t>‘</w:t>
      </w:r>
      <w:r w:rsidR="00130064">
        <w:t xml:space="preserve">oh no!, this pig, </w:t>
      </w:r>
      <w:r w:rsidR="00130064" w:rsidRPr="006800BE">
        <w:rPr>
          <w:rStyle w:val="ChBlueBold"/>
        </w:rPr>
        <w:t>how</w:t>
      </w:r>
      <w:r w:rsidR="00130064">
        <w:t xml:space="preserve"> am I going to transport it?</w:t>
      </w:r>
      <w:r>
        <w:t>’’</w:t>
      </w:r>
      <w:r w:rsidR="00130064">
        <w:t xml:space="preserve"> </w:t>
      </w:r>
      <w:r w:rsidR="00130064" w:rsidRPr="006800BE">
        <w:rPr>
          <w:rStyle w:val="ExampleSource"/>
        </w:rPr>
        <w:t>[080919-003-NP.0008]</w:t>
      </w:r>
    </w:p>
    <w:tbl>
      <w:tblPr>
        <w:tblW w:w="0" w:type="auto"/>
        <w:tblCellMar>
          <w:left w:w="42" w:type="dxa"/>
          <w:right w:w="42" w:type="dxa"/>
        </w:tblCellMar>
        <w:tblLook w:val="01E0" w:firstRow="1" w:lastRow="1" w:firstColumn="1" w:lastColumn="1" w:noHBand="0" w:noVBand="0"/>
      </w:tblPr>
      <w:tblGrid>
        <w:gridCol w:w="709"/>
        <w:gridCol w:w="1062"/>
        <w:gridCol w:w="696"/>
        <w:gridCol w:w="573"/>
        <w:gridCol w:w="618"/>
        <w:gridCol w:w="729"/>
      </w:tblGrid>
      <w:tr w:rsidR="00AC23C4" w:rsidRPr="00414A9C" w14:paraId="394E441C" w14:textId="77777777" w:rsidTr="00AC23C4">
        <w:tc>
          <w:tcPr>
            <w:tcW w:w="709" w:type="dxa"/>
            <w:shd w:val="clear" w:color="auto" w:fill="auto"/>
          </w:tcPr>
          <w:p w14:paraId="22E7CC57" w14:textId="77777777" w:rsidR="00130064" w:rsidRPr="00243B92" w:rsidRDefault="00130064" w:rsidP="00130064">
            <w:pPr>
              <w:pStyle w:val="O0Nwnext"/>
            </w:pPr>
            <w:bookmarkStart w:id="2568" w:name="_Ref362686892"/>
            <w:r>
              <w:t>(</w:t>
            </w:r>
            <w:fldSimple w:instr=" SEQ ( \* ARABIC \s 1 ">
              <w:r w:rsidR="00154D81">
                <w:rPr>
                  <w:noProof/>
                </w:rPr>
                <w:t>266</w:t>
              </w:r>
            </w:fldSimple>
            <w:r>
              <w:t>)</w:t>
            </w:r>
            <w:bookmarkEnd w:id="2568"/>
          </w:p>
        </w:tc>
        <w:tc>
          <w:tcPr>
            <w:tcW w:w="1062" w:type="dxa"/>
            <w:shd w:val="clear" w:color="auto" w:fill="auto"/>
          </w:tcPr>
          <w:p w14:paraId="3196F495" w14:textId="77777777" w:rsidR="00130064" w:rsidRPr="00406132" w:rsidRDefault="00130064" w:rsidP="00130064">
            <w:pPr>
              <w:pStyle w:val="Text"/>
              <w:rPr>
                <w:rStyle w:val="ChBlueBold"/>
              </w:rPr>
            </w:pPr>
            <w:r w:rsidRPr="00406132">
              <w:rPr>
                <w:rStyle w:val="ChBlueBold"/>
              </w:rPr>
              <w:t>bagemana</w:t>
            </w:r>
          </w:p>
        </w:tc>
        <w:tc>
          <w:tcPr>
            <w:tcW w:w="696" w:type="dxa"/>
            <w:shd w:val="clear" w:color="auto" w:fill="auto"/>
          </w:tcPr>
          <w:p w14:paraId="0731BCD8" w14:textId="77777777" w:rsidR="00130064" w:rsidRPr="00F24433" w:rsidRDefault="00130064" w:rsidP="00130064">
            <w:pPr>
              <w:pStyle w:val="Text"/>
            </w:pPr>
            <w:r>
              <w:t>kitong</w:t>
            </w:r>
          </w:p>
        </w:tc>
        <w:tc>
          <w:tcPr>
            <w:tcW w:w="573" w:type="dxa"/>
            <w:shd w:val="clear" w:color="auto" w:fill="auto"/>
          </w:tcPr>
          <w:p w14:paraId="1A264D3D" w14:textId="77777777" w:rsidR="00130064" w:rsidRPr="00F24433" w:rsidRDefault="00130064" w:rsidP="00130064">
            <w:pPr>
              <w:pStyle w:val="Text"/>
            </w:pPr>
            <w:r w:rsidRPr="00F24433">
              <w:t>mo</w:t>
            </w:r>
          </w:p>
        </w:tc>
        <w:tc>
          <w:tcPr>
            <w:tcW w:w="618" w:type="dxa"/>
            <w:shd w:val="clear" w:color="auto" w:fill="auto"/>
          </w:tcPr>
          <w:p w14:paraId="4A6DDB6D" w14:textId="77777777" w:rsidR="00130064" w:rsidRPr="00F24433" w:rsidRDefault="00130064" w:rsidP="00130064">
            <w:pPr>
              <w:pStyle w:val="Text"/>
            </w:pPr>
            <w:r w:rsidRPr="00F24433">
              <w:t>dapa</w:t>
            </w:r>
            <w:r>
              <w:t>t</w:t>
            </w:r>
          </w:p>
        </w:tc>
        <w:tc>
          <w:tcPr>
            <w:tcW w:w="729" w:type="dxa"/>
            <w:shd w:val="clear" w:color="auto" w:fill="auto"/>
          </w:tcPr>
          <w:p w14:paraId="7387BC43" w14:textId="77777777" w:rsidR="00130064" w:rsidRPr="00F24433" w:rsidRDefault="00130064" w:rsidP="00130064">
            <w:pPr>
              <w:pStyle w:val="Text"/>
            </w:pPr>
            <w:r w:rsidRPr="00F24433">
              <w:t>uang</w:t>
            </w:r>
            <w:r>
              <w:t>?</w:t>
            </w:r>
          </w:p>
        </w:tc>
      </w:tr>
      <w:tr w:rsidR="00AC23C4" w:rsidRPr="00AC23C4" w14:paraId="1FE31116" w14:textId="77777777" w:rsidTr="00AC23C4">
        <w:tc>
          <w:tcPr>
            <w:tcW w:w="709" w:type="dxa"/>
            <w:shd w:val="clear" w:color="auto" w:fill="auto"/>
          </w:tcPr>
          <w:p w14:paraId="0A97C410" w14:textId="77777777" w:rsidR="00130064" w:rsidRPr="00F24433" w:rsidRDefault="00130064" w:rsidP="00130064">
            <w:pPr>
              <w:pStyle w:val="GlossEng"/>
            </w:pPr>
          </w:p>
        </w:tc>
        <w:tc>
          <w:tcPr>
            <w:tcW w:w="1062" w:type="dxa"/>
            <w:shd w:val="clear" w:color="auto" w:fill="auto"/>
          </w:tcPr>
          <w:p w14:paraId="7B493DC6" w14:textId="77777777" w:rsidR="00130064" w:rsidRPr="00F24433" w:rsidRDefault="00130064" w:rsidP="00130064">
            <w:pPr>
              <w:pStyle w:val="GlossEng"/>
            </w:pPr>
            <w:r w:rsidRPr="00F24433">
              <w:t>how</w:t>
            </w:r>
          </w:p>
        </w:tc>
        <w:tc>
          <w:tcPr>
            <w:tcW w:w="696" w:type="dxa"/>
            <w:shd w:val="clear" w:color="auto" w:fill="auto"/>
          </w:tcPr>
          <w:p w14:paraId="43D3DC53" w14:textId="77777777" w:rsidR="00130064" w:rsidRPr="0099608C" w:rsidRDefault="00130064" w:rsidP="00130064">
            <w:pPr>
              <w:pStyle w:val="GlossEng"/>
              <w:rPr>
                <w:rStyle w:val="ChSmallCaps"/>
              </w:rPr>
            </w:pPr>
            <w:r w:rsidRPr="0099608C">
              <w:rPr>
                <w:rStyle w:val="ChSmallCaps"/>
              </w:rPr>
              <w:t>1pl</w:t>
            </w:r>
          </w:p>
        </w:tc>
        <w:tc>
          <w:tcPr>
            <w:tcW w:w="573" w:type="dxa"/>
            <w:shd w:val="clear" w:color="auto" w:fill="auto"/>
          </w:tcPr>
          <w:p w14:paraId="31B83EAF" w14:textId="77777777" w:rsidR="00130064" w:rsidRPr="00F24433" w:rsidRDefault="00130064" w:rsidP="00130064">
            <w:pPr>
              <w:pStyle w:val="GlossEng"/>
            </w:pPr>
            <w:r w:rsidRPr="00F24433">
              <w:t>want</w:t>
            </w:r>
          </w:p>
        </w:tc>
        <w:tc>
          <w:tcPr>
            <w:tcW w:w="618" w:type="dxa"/>
            <w:shd w:val="clear" w:color="auto" w:fill="auto"/>
          </w:tcPr>
          <w:p w14:paraId="044993F3" w14:textId="77777777" w:rsidR="00130064" w:rsidRPr="00F24433" w:rsidRDefault="00130064" w:rsidP="00130064">
            <w:pPr>
              <w:pStyle w:val="GlossEng"/>
            </w:pPr>
            <w:r w:rsidRPr="00F24433">
              <w:t>get</w:t>
            </w:r>
          </w:p>
        </w:tc>
        <w:tc>
          <w:tcPr>
            <w:tcW w:w="729" w:type="dxa"/>
            <w:shd w:val="clear" w:color="auto" w:fill="auto"/>
          </w:tcPr>
          <w:p w14:paraId="15BD72A0" w14:textId="77777777" w:rsidR="00130064" w:rsidRPr="00F24433" w:rsidRDefault="00130064" w:rsidP="00130064">
            <w:pPr>
              <w:pStyle w:val="GlossEng"/>
            </w:pPr>
            <w:r w:rsidRPr="00F24433">
              <w:t>money</w:t>
            </w:r>
          </w:p>
        </w:tc>
      </w:tr>
    </w:tbl>
    <w:p w14:paraId="65132BDE" w14:textId="05404EAD" w:rsidR="00130064" w:rsidRDefault="00B7093A" w:rsidP="00130064">
      <w:pPr>
        <w:pStyle w:val="FreeTranslEng"/>
      </w:pPr>
      <w:r>
        <w:t>‘</w:t>
      </w:r>
      <w:r w:rsidR="00130064" w:rsidRPr="00406132">
        <w:rPr>
          <w:rStyle w:val="ChBlueBold"/>
        </w:rPr>
        <w:t>how</w:t>
      </w:r>
      <w:r w:rsidR="00130064">
        <w:t xml:space="preserve"> are we going to get money?</w:t>
      </w:r>
      <w:r>
        <w:t>’</w:t>
      </w:r>
      <w:r w:rsidR="00130064">
        <w:t xml:space="preserve"> </w:t>
      </w:r>
      <w:r w:rsidR="00130064" w:rsidRPr="0034079F">
        <w:rPr>
          <w:rStyle w:val="ExampleSource"/>
        </w:rPr>
        <w:t>[080927-006-CvNP.0041]</w:t>
      </w:r>
    </w:p>
    <w:tbl>
      <w:tblPr>
        <w:tblW w:w="6592" w:type="dxa"/>
        <w:tblCellMar>
          <w:left w:w="42" w:type="dxa"/>
          <w:right w:w="42" w:type="dxa"/>
        </w:tblCellMar>
        <w:tblLook w:val="01E0" w:firstRow="1" w:lastRow="1" w:firstColumn="1" w:lastColumn="1" w:noHBand="0" w:noVBand="0"/>
      </w:tblPr>
      <w:tblGrid>
        <w:gridCol w:w="709"/>
        <w:gridCol w:w="489"/>
        <w:gridCol w:w="618"/>
        <w:gridCol w:w="579"/>
        <w:gridCol w:w="1062"/>
        <w:gridCol w:w="489"/>
        <w:gridCol w:w="756"/>
        <w:gridCol w:w="529"/>
        <w:gridCol w:w="584"/>
        <w:gridCol w:w="777"/>
      </w:tblGrid>
      <w:tr w:rsidR="00AC23C4" w:rsidRPr="00414A9C" w14:paraId="50D97B33" w14:textId="77777777" w:rsidTr="00AC23C4">
        <w:tc>
          <w:tcPr>
            <w:tcW w:w="709" w:type="dxa"/>
            <w:shd w:val="clear" w:color="auto" w:fill="auto"/>
          </w:tcPr>
          <w:p w14:paraId="2B86CA4D" w14:textId="77777777" w:rsidR="00130064" w:rsidRPr="00243B92" w:rsidRDefault="00130064" w:rsidP="00130064">
            <w:pPr>
              <w:pStyle w:val="O0Nwnext"/>
            </w:pPr>
            <w:bookmarkStart w:id="2569" w:name="_Ref356901223"/>
            <w:r>
              <w:t>(</w:t>
            </w:r>
            <w:fldSimple w:instr=" SEQ ( \* ARABIC \s 1 ">
              <w:r w:rsidR="00154D81">
                <w:rPr>
                  <w:noProof/>
                </w:rPr>
                <w:t>267</w:t>
              </w:r>
            </w:fldSimple>
            <w:r>
              <w:t>)</w:t>
            </w:r>
            <w:bookmarkEnd w:id="2569"/>
          </w:p>
        </w:tc>
        <w:tc>
          <w:tcPr>
            <w:tcW w:w="489" w:type="dxa"/>
            <w:shd w:val="clear" w:color="auto" w:fill="auto"/>
          </w:tcPr>
          <w:p w14:paraId="6D0BBFF7" w14:textId="77777777" w:rsidR="00130064" w:rsidRPr="0046171F" w:rsidRDefault="00130064" w:rsidP="00130064">
            <w:pPr>
              <w:pStyle w:val="Text"/>
            </w:pPr>
            <w:r w:rsidRPr="0046171F">
              <w:t>de</w:t>
            </w:r>
          </w:p>
        </w:tc>
        <w:tc>
          <w:tcPr>
            <w:tcW w:w="618" w:type="dxa"/>
            <w:shd w:val="clear" w:color="auto" w:fill="auto"/>
          </w:tcPr>
          <w:p w14:paraId="76D05852" w14:textId="77777777" w:rsidR="00130064" w:rsidRPr="0046171F" w:rsidRDefault="00130064" w:rsidP="00130064">
            <w:pPr>
              <w:pStyle w:val="Text"/>
            </w:pPr>
            <w:r w:rsidRPr="0046171F">
              <w:t>tanya</w:t>
            </w:r>
          </w:p>
        </w:tc>
        <w:tc>
          <w:tcPr>
            <w:tcW w:w="579" w:type="dxa"/>
            <w:shd w:val="clear" w:color="auto" w:fill="auto"/>
          </w:tcPr>
          <w:p w14:paraId="31D929B7" w14:textId="77777777" w:rsidR="00130064" w:rsidRPr="0046171F" w:rsidRDefault="00130064" w:rsidP="00130064">
            <w:pPr>
              <w:pStyle w:val="Text"/>
            </w:pPr>
            <w:r w:rsidRPr="0046171F">
              <w:t>juga</w:t>
            </w:r>
            <w:r>
              <w:t>,</w:t>
            </w:r>
          </w:p>
        </w:tc>
        <w:tc>
          <w:tcPr>
            <w:tcW w:w="1062" w:type="dxa"/>
            <w:shd w:val="clear" w:color="auto" w:fill="auto"/>
          </w:tcPr>
          <w:p w14:paraId="732228EB" w14:textId="77777777" w:rsidR="00130064" w:rsidRPr="00934816" w:rsidRDefault="00130064" w:rsidP="00130064">
            <w:pPr>
              <w:pStyle w:val="Text"/>
              <w:rPr>
                <w:rStyle w:val="ChBlueBold"/>
              </w:rPr>
            </w:pPr>
            <w:r w:rsidRPr="00934816">
              <w:rPr>
                <w:rStyle w:val="ChBlueBold"/>
              </w:rPr>
              <w:t>bagemana</w:t>
            </w:r>
          </w:p>
        </w:tc>
        <w:tc>
          <w:tcPr>
            <w:tcW w:w="489" w:type="dxa"/>
            <w:shd w:val="clear" w:color="auto" w:fill="auto"/>
          </w:tcPr>
          <w:p w14:paraId="0088BE9B" w14:textId="77777777" w:rsidR="00130064" w:rsidRPr="0046171F" w:rsidRDefault="00130064" w:rsidP="00130064">
            <w:pPr>
              <w:pStyle w:val="Text"/>
            </w:pPr>
            <w:r w:rsidRPr="0046171F">
              <w:t>ko</w:t>
            </w:r>
          </w:p>
        </w:tc>
        <w:tc>
          <w:tcPr>
            <w:tcW w:w="756" w:type="dxa"/>
            <w:shd w:val="clear" w:color="auto" w:fill="auto"/>
          </w:tcPr>
          <w:p w14:paraId="1904DDE8" w14:textId="77777777" w:rsidR="00130064" w:rsidRPr="0046171F" w:rsidRDefault="00130064" w:rsidP="00130064">
            <w:pPr>
              <w:pStyle w:val="Text"/>
            </w:pPr>
            <w:r w:rsidRPr="0046171F">
              <w:t>bisa</w:t>
            </w:r>
          </w:p>
        </w:tc>
        <w:tc>
          <w:tcPr>
            <w:tcW w:w="529" w:type="dxa"/>
            <w:shd w:val="clear" w:color="auto" w:fill="auto"/>
          </w:tcPr>
          <w:p w14:paraId="6AC1DD74" w14:textId="77777777" w:rsidR="00130064" w:rsidRPr="0046171F" w:rsidRDefault="00130064" w:rsidP="00130064">
            <w:pPr>
              <w:pStyle w:val="Text"/>
            </w:pPr>
            <w:r w:rsidRPr="0046171F">
              <w:t>kasi</w:t>
            </w:r>
          </w:p>
        </w:tc>
        <w:tc>
          <w:tcPr>
            <w:tcW w:w="584" w:type="dxa"/>
            <w:shd w:val="clear" w:color="auto" w:fill="auto"/>
          </w:tcPr>
          <w:p w14:paraId="2A599E1F" w14:textId="77777777" w:rsidR="00130064" w:rsidRPr="0046171F" w:rsidRDefault="006956C9" w:rsidP="00130064">
            <w:pPr>
              <w:pStyle w:val="Text"/>
            </w:pPr>
            <w:r>
              <w:t>ana</w:t>
            </w:r>
          </w:p>
        </w:tc>
        <w:tc>
          <w:tcPr>
            <w:tcW w:w="777" w:type="dxa"/>
            <w:shd w:val="clear" w:color="auto" w:fill="auto"/>
          </w:tcPr>
          <w:p w14:paraId="4B13C781" w14:textId="77777777" w:rsidR="00130064" w:rsidRPr="0046171F" w:rsidRDefault="00130064" w:rsidP="00130064">
            <w:pPr>
              <w:pStyle w:val="Text"/>
            </w:pPr>
            <w:r>
              <w:t>ini?</w:t>
            </w:r>
          </w:p>
        </w:tc>
      </w:tr>
      <w:tr w:rsidR="00AC23C4" w:rsidRPr="00AC23C4" w14:paraId="0A6ABACB" w14:textId="77777777" w:rsidTr="00AC23C4">
        <w:tc>
          <w:tcPr>
            <w:tcW w:w="709" w:type="dxa"/>
            <w:shd w:val="clear" w:color="auto" w:fill="auto"/>
          </w:tcPr>
          <w:p w14:paraId="42583D7A" w14:textId="77777777" w:rsidR="00130064" w:rsidRPr="0031352B" w:rsidRDefault="00130064" w:rsidP="00130064">
            <w:pPr>
              <w:pStyle w:val="GlossEng"/>
            </w:pPr>
          </w:p>
        </w:tc>
        <w:tc>
          <w:tcPr>
            <w:tcW w:w="489" w:type="dxa"/>
            <w:shd w:val="clear" w:color="auto" w:fill="auto"/>
          </w:tcPr>
          <w:p w14:paraId="4E3B4504" w14:textId="77777777" w:rsidR="00130064" w:rsidRPr="0099608C" w:rsidRDefault="00130064" w:rsidP="00130064">
            <w:pPr>
              <w:pStyle w:val="GlossEng"/>
              <w:rPr>
                <w:rStyle w:val="ChSmallCaps"/>
              </w:rPr>
            </w:pPr>
            <w:r w:rsidRPr="0099608C">
              <w:rPr>
                <w:rStyle w:val="ChSmallCaps"/>
              </w:rPr>
              <w:t>3sg</w:t>
            </w:r>
          </w:p>
        </w:tc>
        <w:tc>
          <w:tcPr>
            <w:tcW w:w="618" w:type="dxa"/>
            <w:shd w:val="clear" w:color="auto" w:fill="auto"/>
          </w:tcPr>
          <w:p w14:paraId="52D3802C" w14:textId="77777777" w:rsidR="00130064" w:rsidRPr="0046171F" w:rsidRDefault="00130064" w:rsidP="00130064">
            <w:pPr>
              <w:pStyle w:val="GlossEng"/>
            </w:pPr>
            <w:r w:rsidRPr="0046171F">
              <w:t>ask</w:t>
            </w:r>
          </w:p>
        </w:tc>
        <w:tc>
          <w:tcPr>
            <w:tcW w:w="579" w:type="dxa"/>
            <w:shd w:val="clear" w:color="auto" w:fill="auto"/>
          </w:tcPr>
          <w:p w14:paraId="16E8EA09" w14:textId="77777777" w:rsidR="00130064" w:rsidRPr="0046171F" w:rsidRDefault="00130064" w:rsidP="00130064">
            <w:pPr>
              <w:pStyle w:val="GlossEng"/>
            </w:pPr>
            <w:r w:rsidRPr="0046171F">
              <w:t>also</w:t>
            </w:r>
          </w:p>
        </w:tc>
        <w:tc>
          <w:tcPr>
            <w:tcW w:w="1062" w:type="dxa"/>
            <w:shd w:val="clear" w:color="auto" w:fill="auto"/>
          </w:tcPr>
          <w:p w14:paraId="00670AC7" w14:textId="77777777" w:rsidR="00130064" w:rsidRPr="0046171F" w:rsidRDefault="00130064" w:rsidP="00130064">
            <w:pPr>
              <w:pStyle w:val="GlossEng"/>
            </w:pPr>
            <w:r w:rsidRPr="0046171F">
              <w:t>how</w:t>
            </w:r>
          </w:p>
        </w:tc>
        <w:tc>
          <w:tcPr>
            <w:tcW w:w="489" w:type="dxa"/>
            <w:shd w:val="clear" w:color="auto" w:fill="auto"/>
          </w:tcPr>
          <w:p w14:paraId="0C152DEB" w14:textId="77777777" w:rsidR="00130064" w:rsidRPr="0099608C" w:rsidRDefault="00130064" w:rsidP="00130064">
            <w:pPr>
              <w:pStyle w:val="GlossEng"/>
              <w:rPr>
                <w:rStyle w:val="ChSmallCaps"/>
              </w:rPr>
            </w:pPr>
            <w:r w:rsidRPr="0099608C">
              <w:rPr>
                <w:rStyle w:val="ChSmallCaps"/>
              </w:rPr>
              <w:t>2sg</w:t>
            </w:r>
          </w:p>
        </w:tc>
        <w:tc>
          <w:tcPr>
            <w:tcW w:w="756" w:type="dxa"/>
            <w:shd w:val="clear" w:color="auto" w:fill="auto"/>
          </w:tcPr>
          <w:p w14:paraId="238F37A3" w14:textId="77777777" w:rsidR="00130064" w:rsidRPr="0046171F" w:rsidRDefault="00130064" w:rsidP="00130064">
            <w:pPr>
              <w:pStyle w:val="GlossEng"/>
            </w:pPr>
            <w:r w:rsidRPr="0046171F">
              <w:t>be.able</w:t>
            </w:r>
          </w:p>
        </w:tc>
        <w:tc>
          <w:tcPr>
            <w:tcW w:w="529" w:type="dxa"/>
            <w:shd w:val="clear" w:color="auto" w:fill="auto"/>
          </w:tcPr>
          <w:p w14:paraId="485630F6" w14:textId="77777777" w:rsidR="00130064" w:rsidRPr="0046171F" w:rsidRDefault="00130064" w:rsidP="00130064">
            <w:pPr>
              <w:pStyle w:val="GlossEng"/>
            </w:pPr>
            <w:r w:rsidRPr="0046171F">
              <w:t>give</w:t>
            </w:r>
          </w:p>
        </w:tc>
        <w:tc>
          <w:tcPr>
            <w:tcW w:w="584" w:type="dxa"/>
            <w:shd w:val="clear" w:color="auto" w:fill="auto"/>
          </w:tcPr>
          <w:p w14:paraId="2DA12645" w14:textId="77777777" w:rsidR="00130064" w:rsidRPr="0046171F" w:rsidRDefault="00130064" w:rsidP="00130064">
            <w:pPr>
              <w:pStyle w:val="GlossEng"/>
            </w:pPr>
            <w:r w:rsidRPr="0046171F">
              <w:t>child</w:t>
            </w:r>
          </w:p>
        </w:tc>
        <w:tc>
          <w:tcPr>
            <w:tcW w:w="777" w:type="dxa"/>
            <w:shd w:val="clear" w:color="auto" w:fill="auto"/>
          </w:tcPr>
          <w:p w14:paraId="1A45FF95" w14:textId="77777777" w:rsidR="00130064" w:rsidRPr="0099608C" w:rsidRDefault="00130064" w:rsidP="00130064">
            <w:pPr>
              <w:pStyle w:val="GlossEng"/>
              <w:rPr>
                <w:rStyle w:val="ChSmallCaps"/>
              </w:rPr>
            </w:pPr>
            <w:r w:rsidRPr="0099608C">
              <w:rPr>
                <w:rStyle w:val="ChSmallCaps"/>
              </w:rPr>
              <w:t>d.prox</w:t>
            </w:r>
          </w:p>
        </w:tc>
      </w:tr>
    </w:tbl>
    <w:p w14:paraId="3B8CB20C" w14:textId="3AE742E5" w:rsidR="00130064" w:rsidRDefault="00130064" w:rsidP="00130064">
      <w:pPr>
        <w:pStyle w:val="FreeTranslEng"/>
      </w:pPr>
      <w:r>
        <w:t xml:space="preserve">[About bride-price children:] </w:t>
      </w:r>
      <w:r w:rsidR="00B7093A">
        <w:t>‘</w:t>
      </w:r>
      <w:r>
        <w:t xml:space="preserve">she also asked (me), </w:t>
      </w:r>
      <w:r w:rsidR="00B7093A">
        <w:t>‘</w:t>
      </w:r>
      <w:r w:rsidRPr="00934816">
        <w:rPr>
          <w:rStyle w:val="ChBlueBold"/>
        </w:rPr>
        <w:t>how</w:t>
      </w:r>
      <w:r>
        <w:t xml:space="preserve"> can you give this child (of yours away)?</w:t>
      </w:r>
      <w:r w:rsidR="00B7093A">
        <w:t>’’</w:t>
      </w:r>
      <w:r>
        <w:t xml:space="preserve"> </w:t>
      </w:r>
      <w:r w:rsidRPr="009927E2">
        <w:rPr>
          <w:rStyle w:val="ExampleSource"/>
        </w:rPr>
        <w:t>[081006-026-Cv</w:t>
      </w:r>
      <w:r w:rsidR="00D0359F">
        <w:rPr>
          <w:rStyle w:val="ExampleSource"/>
        </w:rPr>
        <w:t>Ex</w:t>
      </w:r>
      <w:r w:rsidRPr="009927E2">
        <w:rPr>
          <w:rStyle w:val="ExampleSource"/>
        </w:rPr>
        <w:t>.0003]</w:t>
      </w:r>
    </w:p>
    <w:p w14:paraId="1F9747F5" w14:textId="247F2C48" w:rsidR="00130064" w:rsidRDefault="00130064" w:rsidP="00423AAC">
      <w:pPr>
        <w:pStyle w:val="Body0005after"/>
      </w:pPr>
      <w:r>
        <w:t xml:space="preserve">When used predicatively, </w:t>
      </w:r>
      <w:r w:rsidRPr="00607C80">
        <w:rPr>
          <w:rStyle w:val="ChItalBold"/>
        </w:rPr>
        <w:t>bagemana</w:t>
      </w:r>
      <w:r>
        <w:t xml:space="preserve"> </w:t>
      </w:r>
      <w:r w:rsidR="00B7093A">
        <w:t>‘</w:t>
      </w:r>
      <w:r>
        <w:t>how</w:t>
      </w:r>
      <w:r w:rsidR="00B7093A">
        <w:t>’</w:t>
      </w:r>
      <w:r>
        <w:t xml:space="preserve"> can remain </w:t>
      </w:r>
      <w:r w:rsidRPr="00FC7C04">
        <w:t>in-situ</w:t>
      </w:r>
      <w:r>
        <w:t xml:space="preserve">, as in </w:t>
      </w:r>
      <w:r>
        <w:fldChar w:fldCharType="begin"/>
      </w:r>
      <w:r>
        <w:instrText xml:space="preserve"> REF _Ref356901296 \h </w:instrText>
      </w:r>
      <w:r>
        <w:fldChar w:fldCharType="separate"/>
      </w:r>
      <w:r w:rsidR="00154D81">
        <w:t>(</w:t>
      </w:r>
      <w:r w:rsidR="00154D81">
        <w:rPr>
          <w:noProof/>
        </w:rPr>
        <w:t>268</w:t>
      </w:r>
      <w:r w:rsidR="00154D81">
        <w:t>)</w:t>
      </w:r>
      <w:r>
        <w:fldChar w:fldCharType="end"/>
      </w:r>
      <w:r>
        <w:t xml:space="preserve"> and </w:t>
      </w:r>
      <w:r>
        <w:fldChar w:fldCharType="begin"/>
      </w:r>
      <w:r>
        <w:instrText xml:space="preserve"> REF _Ref362691642 \h </w:instrText>
      </w:r>
      <w:r>
        <w:fldChar w:fldCharType="separate"/>
      </w:r>
      <w:r w:rsidR="00154D81">
        <w:t>(</w:t>
      </w:r>
      <w:r w:rsidR="00154D81">
        <w:rPr>
          <w:noProof/>
        </w:rPr>
        <w:t>270</w:t>
      </w:r>
      <w:r w:rsidR="00154D81">
        <w:t>)</w:t>
      </w:r>
      <w:r>
        <w:fldChar w:fldCharType="end"/>
      </w:r>
      <w:r>
        <w:t xml:space="preserve">, or can be fronted, as in </w:t>
      </w:r>
      <w:r>
        <w:fldChar w:fldCharType="begin"/>
      </w:r>
      <w:r>
        <w:instrText xml:space="preserve"> REF _Ref356901295 \h </w:instrText>
      </w:r>
      <w:r>
        <w:fldChar w:fldCharType="separate"/>
      </w:r>
      <w:r w:rsidR="00154D81">
        <w:t>(</w:t>
      </w:r>
      <w:r w:rsidR="00154D81">
        <w:rPr>
          <w:noProof/>
        </w:rPr>
        <w:t>269</w:t>
      </w:r>
      <w:r w:rsidR="00154D81">
        <w:t>)</w:t>
      </w:r>
      <w:r>
        <w:fldChar w:fldCharType="end"/>
      </w:r>
      <w:r>
        <w:t xml:space="preserve"> and </w:t>
      </w:r>
      <w:r>
        <w:fldChar w:fldCharType="begin"/>
      </w:r>
      <w:r>
        <w:instrText xml:space="preserve"> REF _Ref356901227 \h </w:instrText>
      </w:r>
      <w:r>
        <w:fldChar w:fldCharType="separate"/>
      </w:r>
      <w:r w:rsidR="00154D81">
        <w:t>(</w:t>
      </w:r>
      <w:r w:rsidR="00154D81">
        <w:rPr>
          <w:noProof/>
        </w:rPr>
        <w:t>271</w:t>
      </w:r>
      <w:r w:rsidR="00154D81">
        <w:t>)</w:t>
      </w:r>
      <w:r>
        <w:fldChar w:fldCharType="end"/>
      </w:r>
      <w:r>
        <w:t xml:space="preserve">. Similar to the predicative uses of the interrogatives discussed in the previous sections, the clause-final </w:t>
      </w:r>
      <w:r w:rsidRPr="00FC7C04">
        <w:t>in-situ</w:t>
      </w:r>
      <w:r>
        <w:t xml:space="preserve"> position is the unmarked one where the interrogative is less prominent in comparison to the clause-initial subject, as shown in </w:t>
      </w:r>
      <w:r>
        <w:fldChar w:fldCharType="begin"/>
      </w:r>
      <w:r>
        <w:instrText xml:space="preserve"> REF _Ref356901296 \h </w:instrText>
      </w:r>
      <w:r>
        <w:fldChar w:fldCharType="separate"/>
      </w:r>
      <w:r w:rsidR="00154D81">
        <w:t>(</w:t>
      </w:r>
      <w:r w:rsidR="00154D81">
        <w:rPr>
          <w:noProof/>
        </w:rPr>
        <w:t>268</w:t>
      </w:r>
      <w:r w:rsidR="00154D81">
        <w:t>)</w:t>
      </w:r>
      <w:r>
        <w:fldChar w:fldCharType="end"/>
      </w:r>
      <w:r>
        <w:t xml:space="preserve">. When placed in the marked clause-initial position, by contrast, </w:t>
      </w:r>
      <w:r w:rsidRPr="00607C80">
        <w:rPr>
          <w:rStyle w:val="ChItalBold"/>
        </w:rPr>
        <w:t>bagemana</w:t>
      </w:r>
      <w:r>
        <w:t xml:space="preserve"> </w:t>
      </w:r>
      <w:r w:rsidR="00B7093A">
        <w:t>‘</w:t>
      </w:r>
      <w:r>
        <w:t>how</w:t>
      </w:r>
      <w:r w:rsidR="00B7093A">
        <w:t>’</w:t>
      </w:r>
      <w:r>
        <w:t xml:space="preserve"> accentuates the questioning of the subject</w:t>
      </w:r>
      <w:r w:rsidR="00B7093A">
        <w:t>’</w:t>
      </w:r>
      <w:r>
        <w:t xml:space="preserve">s circumstance, as in </w:t>
      </w:r>
      <w:r>
        <w:fldChar w:fldCharType="begin"/>
      </w:r>
      <w:r>
        <w:instrText xml:space="preserve"> REF _Ref356901295 \h </w:instrText>
      </w:r>
      <w:r>
        <w:fldChar w:fldCharType="separate"/>
      </w:r>
      <w:r w:rsidR="00154D81">
        <w:t>(</w:t>
      </w:r>
      <w:r w:rsidR="00154D81">
        <w:rPr>
          <w:noProof/>
        </w:rPr>
        <w:t>269</w:t>
      </w:r>
      <w:r w:rsidR="00154D81">
        <w:t>)</w:t>
      </w:r>
      <w:r>
        <w:fldChar w:fldCharType="end"/>
      </w:r>
      <w:r>
        <w:t xml:space="preserve">. In addition, predicatively used </w:t>
      </w:r>
      <w:r w:rsidRPr="00607C80">
        <w:rPr>
          <w:rStyle w:val="ChItalBold"/>
        </w:rPr>
        <w:t>bagemana</w:t>
      </w:r>
      <w:r>
        <w:t xml:space="preserve"> </w:t>
      </w:r>
      <w:r w:rsidR="00B7093A">
        <w:t>‘</w:t>
      </w:r>
      <w:r>
        <w:t>how</w:t>
      </w:r>
      <w:r w:rsidR="00B7093A">
        <w:t>’</w:t>
      </w:r>
      <w:r>
        <w:t xml:space="preserve"> inquires about the well-being of one</w:t>
      </w:r>
      <w:r w:rsidR="00B7093A">
        <w:t>’</w:t>
      </w:r>
      <w:r>
        <w:t xml:space="preserve">s interlocutor(s) as in </w:t>
      </w:r>
      <w:r>
        <w:fldChar w:fldCharType="begin"/>
      </w:r>
      <w:r>
        <w:instrText xml:space="preserve"> REF _Ref362691642 \h </w:instrText>
      </w:r>
      <w:r>
        <w:fldChar w:fldCharType="separate"/>
      </w:r>
      <w:r w:rsidR="00154D81">
        <w:t>(</w:t>
      </w:r>
      <w:r w:rsidR="00154D81">
        <w:rPr>
          <w:noProof/>
        </w:rPr>
        <w:t>270</w:t>
      </w:r>
      <w:r w:rsidR="00154D81">
        <w:t>)</w:t>
      </w:r>
      <w:r>
        <w:fldChar w:fldCharType="end"/>
      </w:r>
      <w:r>
        <w:t xml:space="preserve"> and </w:t>
      </w:r>
      <w:r>
        <w:fldChar w:fldCharType="begin"/>
      </w:r>
      <w:r>
        <w:instrText xml:space="preserve"> REF _Ref356901227 \h </w:instrText>
      </w:r>
      <w:r>
        <w:fldChar w:fldCharType="separate"/>
      </w:r>
      <w:r w:rsidR="00154D81">
        <w:t>(</w:t>
      </w:r>
      <w:r w:rsidR="00154D81">
        <w:rPr>
          <w:noProof/>
        </w:rPr>
        <w:t>271</w:t>
      </w:r>
      <w:r w:rsidR="00154D81">
        <w:t>)</w:t>
      </w:r>
      <w:r>
        <w:fldChar w:fldCharType="end"/>
      </w:r>
      <w:r>
        <w:t>.</w:t>
      </w:r>
    </w:p>
    <w:p w14:paraId="09B0546E" w14:textId="72DAA48E" w:rsidR="00130064" w:rsidRDefault="00130064" w:rsidP="00130064">
      <w:pPr>
        <w:pStyle w:val="ExampleTitle"/>
      </w:pPr>
      <w:r>
        <w:t xml:space="preserve">Predicative uses of </w:t>
      </w:r>
      <w:r>
        <w:rPr>
          <w:rStyle w:val="ChItalBold"/>
        </w:rPr>
        <w:t>bagemana</w:t>
      </w:r>
      <w:r>
        <w:t xml:space="preserve"> </w:t>
      </w:r>
      <w:r w:rsidR="00B7093A">
        <w:t>‘</w:t>
      </w:r>
      <w:r>
        <w:t>how</w:t>
      </w:r>
      <w:r w:rsidR="00B7093A">
        <w:t>’</w:t>
      </w:r>
    </w:p>
    <w:tbl>
      <w:tblPr>
        <w:tblW w:w="6773" w:type="dxa"/>
        <w:tblCellMar>
          <w:left w:w="42" w:type="dxa"/>
          <w:right w:w="42" w:type="dxa"/>
        </w:tblCellMar>
        <w:tblLook w:val="01E0" w:firstRow="1" w:lastRow="1" w:firstColumn="1" w:lastColumn="1" w:noHBand="0" w:noVBand="0"/>
      </w:tblPr>
      <w:tblGrid>
        <w:gridCol w:w="709"/>
        <w:gridCol w:w="510"/>
        <w:gridCol w:w="454"/>
        <w:gridCol w:w="629"/>
        <w:gridCol w:w="662"/>
        <w:gridCol w:w="608"/>
        <w:gridCol w:w="662"/>
        <w:gridCol w:w="751"/>
        <w:gridCol w:w="662"/>
        <w:gridCol w:w="1126"/>
      </w:tblGrid>
      <w:tr w:rsidR="00AC23C4" w:rsidRPr="00414A9C" w14:paraId="798F4F07" w14:textId="77777777" w:rsidTr="00AC23C4">
        <w:tc>
          <w:tcPr>
            <w:tcW w:w="709" w:type="dxa"/>
            <w:shd w:val="clear" w:color="auto" w:fill="auto"/>
          </w:tcPr>
          <w:p w14:paraId="4CA3ABF2" w14:textId="77777777" w:rsidR="00130064" w:rsidRPr="00243B92" w:rsidRDefault="00130064" w:rsidP="00130064">
            <w:pPr>
              <w:pStyle w:val="O0Nwnext"/>
            </w:pPr>
            <w:bookmarkStart w:id="2570" w:name="_Ref356901296"/>
            <w:r>
              <w:t>(</w:t>
            </w:r>
            <w:fldSimple w:instr=" SEQ ( \* ARABIC \s 1 ">
              <w:r w:rsidR="00154D81">
                <w:rPr>
                  <w:noProof/>
                </w:rPr>
                <w:t>268</w:t>
              </w:r>
            </w:fldSimple>
            <w:r>
              <w:t>)</w:t>
            </w:r>
            <w:bookmarkEnd w:id="2570"/>
          </w:p>
        </w:tc>
        <w:tc>
          <w:tcPr>
            <w:tcW w:w="510" w:type="dxa"/>
            <w:shd w:val="clear" w:color="auto" w:fill="auto"/>
          </w:tcPr>
          <w:p w14:paraId="3E082E4B" w14:textId="77777777" w:rsidR="00130064" w:rsidRPr="00CB6579" w:rsidRDefault="00130064" w:rsidP="00130064">
            <w:pPr>
              <w:pStyle w:val="O0Nwnext"/>
            </w:pPr>
            <w:r>
              <w:t>dong</w:t>
            </w:r>
          </w:p>
        </w:tc>
        <w:tc>
          <w:tcPr>
            <w:tcW w:w="454" w:type="dxa"/>
            <w:shd w:val="clear" w:color="auto" w:fill="auto"/>
          </w:tcPr>
          <w:p w14:paraId="5AE4C2BE" w14:textId="77777777" w:rsidR="00130064" w:rsidRPr="00F24433" w:rsidRDefault="00130064" w:rsidP="00130064">
            <w:pPr>
              <w:pStyle w:val="Text"/>
            </w:pPr>
            <w:r w:rsidRPr="00F24433">
              <w:t>tida</w:t>
            </w:r>
          </w:p>
        </w:tc>
        <w:tc>
          <w:tcPr>
            <w:tcW w:w="629" w:type="dxa"/>
            <w:shd w:val="clear" w:color="auto" w:fill="auto"/>
          </w:tcPr>
          <w:p w14:paraId="150FE884" w14:textId="77777777" w:rsidR="00130064" w:rsidRPr="00F24433" w:rsidRDefault="00130064" w:rsidP="00130064">
            <w:pPr>
              <w:pStyle w:val="Text"/>
            </w:pPr>
            <w:r w:rsidRPr="00F24433">
              <w:t>taw</w:t>
            </w:r>
          </w:p>
        </w:tc>
        <w:tc>
          <w:tcPr>
            <w:tcW w:w="662" w:type="dxa"/>
            <w:shd w:val="clear" w:color="auto" w:fill="auto"/>
          </w:tcPr>
          <w:p w14:paraId="1E57BC3D" w14:textId="77777777" w:rsidR="00130064" w:rsidRPr="00F24433" w:rsidRDefault="00130064" w:rsidP="00130064">
            <w:pPr>
              <w:pStyle w:val="Text"/>
            </w:pPr>
            <w:r w:rsidRPr="00F24433">
              <w:t>itu</w:t>
            </w:r>
            <w:r>
              <w:t>,</w:t>
            </w:r>
          </w:p>
        </w:tc>
        <w:tc>
          <w:tcPr>
            <w:tcW w:w="608" w:type="dxa"/>
            <w:shd w:val="clear" w:color="auto" w:fill="auto"/>
          </w:tcPr>
          <w:p w14:paraId="26DD310D" w14:textId="77777777" w:rsidR="00130064" w:rsidRPr="00F24433" w:rsidRDefault="00130064" w:rsidP="00130064">
            <w:pPr>
              <w:pStyle w:val="Text"/>
            </w:pPr>
            <w:r w:rsidRPr="00F24433">
              <w:t>Yesus</w:t>
            </w:r>
          </w:p>
        </w:tc>
        <w:tc>
          <w:tcPr>
            <w:tcW w:w="662" w:type="dxa"/>
            <w:shd w:val="clear" w:color="auto" w:fill="auto"/>
          </w:tcPr>
          <w:p w14:paraId="0EAF7EBE" w14:textId="77777777" w:rsidR="00130064" w:rsidRPr="00F24433" w:rsidRDefault="00130064" w:rsidP="00130064">
            <w:pPr>
              <w:pStyle w:val="Text"/>
            </w:pPr>
            <w:r>
              <w:t>itu,</w:t>
            </w:r>
          </w:p>
        </w:tc>
        <w:tc>
          <w:tcPr>
            <w:tcW w:w="751" w:type="dxa"/>
            <w:shd w:val="clear" w:color="auto" w:fill="auto"/>
          </w:tcPr>
          <w:p w14:paraId="7D9DE948" w14:textId="77777777" w:rsidR="00130064" w:rsidRPr="00F24433" w:rsidRDefault="00130064" w:rsidP="00130064">
            <w:pPr>
              <w:pStyle w:val="Text"/>
            </w:pPr>
            <w:r w:rsidRPr="00F24433">
              <w:t>injil</w:t>
            </w:r>
          </w:p>
        </w:tc>
        <w:tc>
          <w:tcPr>
            <w:tcW w:w="662" w:type="dxa"/>
            <w:shd w:val="clear" w:color="auto" w:fill="auto"/>
          </w:tcPr>
          <w:p w14:paraId="2E0B5A15" w14:textId="77777777" w:rsidR="00130064" w:rsidRPr="00F24433" w:rsidRDefault="00130064" w:rsidP="00130064">
            <w:pPr>
              <w:pStyle w:val="Text"/>
            </w:pPr>
            <w:r w:rsidRPr="00F24433">
              <w:t>itu</w:t>
            </w:r>
          </w:p>
        </w:tc>
        <w:tc>
          <w:tcPr>
            <w:tcW w:w="1126" w:type="dxa"/>
            <w:shd w:val="clear" w:color="auto" w:fill="auto"/>
          </w:tcPr>
          <w:p w14:paraId="048B92E7" w14:textId="77777777" w:rsidR="00130064" w:rsidRPr="009171B1" w:rsidRDefault="00130064" w:rsidP="00130064">
            <w:pPr>
              <w:pStyle w:val="Text"/>
            </w:pPr>
            <w:r w:rsidRPr="009171B1">
              <w:rPr>
                <w:rStyle w:val="ChBlueBold"/>
              </w:rPr>
              <w:t>bagemana</w:t>
            </w:r>
            <w:r w:rsidRPr="009171B1">
              <w:t>?</w:t>
            </w:r>
          </w:p>
        </w:tc>
      </w:tr>
      <w:tr w:rsidR="00AC23C4" w:rsidRPr="00AC23C4" w14:paraId="528C5B13" w14:textId="77777777" w:rsidTr="00AC23C4">
        <w:tc>
          <w:tcPr>
            <w:tcW w:w="709" w:type="dxa"/>
            <w:shd w:val="clear" w:color="auto" w:fill="auto"/>
          </w:tcPr>
          <w:p w14:paraId="09D7B8B5" w14:textId="77777777" w:rsidR="00130064" w:rsidRPr="00CB6579" w:rsidRDefault="00130064" w:rsidP="00130064">
            <w:pPr>
              <w:pStyle w:val="GlossEng"/>
            </w:pPr>
          </w:p>
        </w:tc>
        <w:tc>
          <w:tcPr>
            <w:tcW w:w="510" w:type="dxa"/>
            <w:shd w:val="clear" w:color="auto" w:fill="auto"/>
          </w:tcPr>
          <w:p w14:paraId="33D5A04B" w14:textId="77777777" w:rsidR="00130064" w:rsidRPr="0099608C" w:rsidRDefault="00130064" w:rsidP="00130064">
            <w:pPr>
              <w:pStyle w:val="GlossEng"/>
              <w:rPr>
                <w:rStyle w:val="ChSmallCaps"/>
              </w:rPr>
            </w:pPr>
            <w:r w:rsidRPr="0099608C">
              <w:rPr>
                <w:rStyle w:val="ChSmallCaps"/>
              </w:rPr>
              <w:t>3pl</w:t>
            </w:r>
          </w:p>
        </w:tc>
        <w:tc>
          <w:tcPr>
            <w:tcW w:w="454" w:type="dxa"/>
            <w:shd w:val="clear" w:color="auto" w:fill="auto"/>
          </w:tcPr>
          <w:p w14:paraId="25731AFD" w14:textId="77777777" w:rsidR="00130064" w:rsidRPr="0099608C" w:rsidRDefault="00130064" w:rsidP="00130064">
            <w:pPr>
              <w:pStyle w:val="GlossEng"/>
              <w:rPr>
                <w:rStyle w:val="ChSmallCaps"/>
              </w:rPr>
            </w:pPr>
            <w:r w:rsidRPr="0099608C">
              <w:rPr>
                <w:rStyle w:val="ChSmallCaps"/>
              </w:rPr>
              <w:t>neg</w:t>
            </w:r>
          </w:p>
        </w:tc>
        <w:tc>
          <w:tcPr>
            <w:tcW w:w="629" w:type="dxa"/>
            <w:shd w:val="clear" w:color="auto" w:fill="auto"/>
          </w:tcPr>
          <w:p w14:paraId="4BDF2929" w14:textId="77777777" w:rsidR="00130064" w:rsidRPr="00F24433" w:rsidRDefault="00130064" w:rsidP="00130064">
            <w:pPr>
              <w:pStyle w:val="GlossEng"/>
            </w:pPr>
            <w:r w:rsidRPr="00F24433">
              <w:t>know</w:t>
            </w:r>
          </w:p>
        </w:tc>
        <w:tc>
          <w:tcPr>
            <w:tcW w:w="662" w:type="dxa"/>
            <w:shd w:val="clear" w:color="auto" w:fill="auto"/>
          </w:tcPr>
          <w:p w14:paraId="4B3AEE26" w14:textId="77777777" w:rsidR="00130064" w:rsidRPr="0099608C" w:rsidRDefault="00130064" w:rsidP="00130064">
            <w:pPr>
              <w:pStyle w:val="GlossEng"/>
              <w:rPr>
                <w:rStyle w:val="ChSmallCaps"/>
              </w:rPr>
            </w:pPr>
            <w:r w:rsidRPr="0099608C">
              <w:rPr>
                <w:rStyle w:val="ChSmallCaps"/>
              </w:rPr>
              <w:t>d.dist</w:t>
            </w:r>
          </w:p>
        </w:tc>
        <w:tc>
          <w:tcPr>
            <w:tcW w:w="608" w:type="dxa"/>
            <w:shd w:val="clear" w:color="auto" w:fill="auto"/>
          </w:tcPr>
          <w:p w14:paraId="2ECF02FE" w14:textId="77777777" w:rsidR="00130064" w:rsidRPr="00F24433" w:rsidRDefault="00130064" w:rsidP="00130064">
            <w:pPr>
              <w:pStyle w:val="GlossEng"/>
            </w:pPr>
            <w:r w:rsidRPr="00F24433">
              <w:t>Jesus</w:t>
            </w:r>
          </w:p>
        </w:tc>
        <w:tc>
          <w:tcPr>
            <w:tcW w:w="662" w:type="dxa"/>
            <w:shd w:val="clear" w:color="auto" w:fill="auto"/>
          </w:tcPr>
          <w:p w14:paraId="56B2A649" w14:textId="77777777" w:rsidR="00130064" w:rsidRPr="0099608C" w:rsidRDefault="00130064" w:rsidP="00130064">
            <w:pPr>
              <w:pStyle w:val="GlossEng"/>
              <w:rPr>
                <w:rStyle w:val="ChSmallCaps"/>
              </w:rPr>
            </w:pPr>
            <w:r w:rsidRPr="0099608C">
              <w:rPr>
                <w:rStyle w:val="ChSmallCaps"/>
              </w:rPr>
              <w:t>d.dist</w:t>
            </w:r>
          </w:p>
        </w:tc>
        <w:tc>
          <w:tcPr>
            <w:tcW w:w="751" w:type="dxa"/>
            <w:shd w:val="clear" w:color="auto" w:fill="auto"/>
          </w:tcPr>
          <w:p w14:paraId="1EA21A75" w14:textId="77777777" w:rsidR="00130064" w:rsidRPr="00F24433" w:rsidRDefault="00130064" w:rsidP="00130064">
            <w:pPr>
              <w:pStyle w:val="GlossEng"/>
            </w:pPr>
            <w:r w:rsidRPr="00F24433">
              <w:t>Gospel</w:t>
            </w:r>
          </w:p>
        </w:tc>
        <w:tc>
          <w:tcPr>
            <w:tcW w:w="662" w:type="dxa"/>
            <w:shd w:val="clear" w:color="auto" w:fill="auto"/>
          </w:tcPr>
          <w:p w14:paraId="4BDDCF79" w14:textId="77777777" w:rsidR="00130064" w:rsidRPr="0099608C" w:rsidRDefault="00130064" w:rsidP="00130064">
            <w:pPr>
              <w:pStyle w:val="GlossEng"/>
              <w:rPr>
                <w:rStyle w:val="ChSmallCaps"/>
              </w:rPr>
            </w:pPr>
            <w:r w:rsidRPr="0099608C">
              <w:rPr>
                <w:rStyle w:val="ChSmallCaps"/>
              </w:rPr>
              <w:t>d.dist</w:t>
            </w:r>
          </w:p>
        </w:tc>
        <w:tc>
          <w:tcPr>
            <w:tcW w:w="1126" w:type="dxa"/>
            <w:shd w:val="clear" w:color="auto" w:fill="auto"/>
          </w:tcPr>
          <w:p w14:paraId="176D2E0D" w14:textId="77777777" w:rsidR="00130064" w:rsidRPr="00F24433" w:rsidRDefault="00130064" w:rsidP="00130064">
            <w:pPr>
              <w:pStyle w:val="GlossEng"/>
            </w:pPr>
            <w:r w:rsidRPr="00F24433">
              <w:t>how</w:t>
            </w:r>
          </w:p>
        </w:tc>
      </w:tr>
    </w:tbl>
    <w:p w14:paraId="6D8EC423" w14:textId="4ABF619A" w:rsidR="00130064" w:rsidRDefault="00B7093A" w:rsidP="00130064">
      <w:pPr>
        <w:pStyle w:val="FreeTranslEng"/>
      </w:pPr>
      <w:r>
        <w:t>‘</w:t>
      </w:r>
      <w:r w:rsidR="00130064">
        <w:t>they don</w:t>
      </w:r>
      <w:r>
        <w:t>’</w:t>
      </w:r>
      <w:r w:rsidR="00130064">
        <w:t>t know</w:t>
      </w:r>
      <w:r w:rsidR="00316B66">
        <w:t>, what</w:t>
      </w:r>
      <w:r>
        <w:t>’</w:t>
      </w:r>
      <w:r w:rsidR="00316B66">
        <w:t>s-his-name,</w:t>
      </w:r>
      <w:r w:rsidR="00130064">
        <w:t xml:space="preserve"> Jesus, (they don</w:t>
      </w:r>
      <w:r>
        <w:t>’</w:t>
      </w:r>
      <w:r w:rsidR="00130064">
        <w:t xml:space="preserve">t know) </w:t>
      </w:r>
      <w:r w:rsidR="00130064" w:rsidRPr="00383F93">
        <w:rPr>
          <w:rStyle w:val="ChBlueBold"/>
        </w:rPr>
        <w:t>what</w:t>
      </w:r>
      <w:r w:rsidR="00130064">
        <w:t xml:space="preserve"> the Gospel (is like)</w:t>
      </w:r>
      <w:r>
        <w:t>’</w:t>
      </w:r>
      <w:r w:rsidR="00130064">
        <w:t xml:space="preserve"> (Lit. </w:t>
      </w:r>
      <w:r>
        <w:t>‘</w:t>
      </w:r>
      <w:r w:rsidR="00130064">
        <w:t xml:space="preserve">the gospel is </w:t>
      </w:r>
      <w:r w:rsidR="00130064" w:rsidRPr="00C12961">
        <w:rPr>
          <w:rStyle w:val="ChBlueBold"/>
        </w:rPr>
        <w:t>how</w:t>
      </w:r>
      <w:r w:rsidR="00130064">
        <w:t>?</w:t>
      </w:r>
      <w:r>
        <w:t>’</w:t>
      </w:r>
      <w:r w:rsidR="00130064">
        <w:t xml:space="preserve">) </w:t>
      </w:r>
      <w:r w:rsidR="00130064" w:rsidRPr="00CB6579">
        <w:rPr>
          <w:rStyle w:val="ExampleSource"/>
        </w:rPr>
        <w:t>[081006-023-CvEx.0005]</w:t>
      </w:r>
    </w:p>
    <w:tbl>
      <w:tblPr>
        <w:tblW w:w="6743" w:type="dxa"/>
        <w:tblCellMar>
          <w:left w:w="42" w:type="dxa"/>
          <w:right w:w="42" w:type="dxa"/>
        </w:tblCellMar>
        <w:tblLook w:val="01E0" w:firstRow="1" w:lastRow="1" w:firstColumn="1" w:lastColumn="1" w:noHBand="0" w:noVBand="0"/>
      </w:tblPr>
      <w:tblGrid>
        <w:gridCol w:w="709"/>
        <w:gridCol w:w="284"/>
        <w:gridCol w:w="1077"/>
        <w:gridCol w:w="440"/>
        <w:gridCol w:w="946"/>
        <w:gridCol w:w="706"/>
        <w:gridCol w:w="1062"/>
        <w:gridCol w:w="573"/>
        <w:gridCol w:w="946"/>
      </w:tblGrid>
      <w:tr w:rsidR="00AC23C4" w:rsidRPr="00414A9C" w14:paraId="32EF4DD7" w14:textId="77777777" w:rsidTr="00AC23C4">
        <w:tc>
          <w:tcPr>
            <w:tcW w:w="709" w:type="dxa"/>
            <w:shd w:val="clear" w:color="auto" w:fill="auto"/>
          </w:tcPr>
          <w:p w14:paraId="1907638F" w14:textId="77777777" w:rsidR="00130064" w:rsidRPr="00243B92" w:rsidRDefault="00130064" w:rsidP="00130064">
            <w:pPr>
              <w:pStyle w:val="O0Nwnext"/>
            </w:pPr>
            <w:bookmarkStart w:id="2571" w:name="_Ref356901295"/>
            <w:r>
              <w:t>(</w:t>
            </w:r>
            <w:fldSimple w:instr=" SEQ ( \* ARABIC \s 1 ">
              <w:r w:rsidR="00154D81">
                <w:rPr>
                  <w:noProof/>
                </w:rPr>
                <w:t>269</w:t>
              </w:r>
            </w:fldSimple>
            <w:r>
              <w:t>)</w:t>
            </w:r>
            <w:bookmarkEnd w:id="2571"/>
          </w:p>
        </w:tc>
        <w:tc>
          <w:tcPr>
            <w:tcW w:w="284" w:type="dxa"/>
            <w:shd w:val="clear" w:color="auto" w:fill="auto"/>
          </w:tcPr>
          <w:p w14:paraId="4B832DB4" w14:textId="77777777" w:rsidR="00130064" w:rsidRPr="008910C9" w:rsidRDefault="00130064" w:rsidP="00130064">
            <w:pPr>
              <w:pStyle w:val="Text"/>
            </w:pPr>
            <w:r>
              <w:t>…</w:t>
            </w:r>
          </w:p>
        </w:tc>
        <w:tc>
          <w:tcPr>
            <w:tcW w:w="1077" w:type="dxa"/>
            <w:shd w:val="clear" w:color="auto" w:fill="auto"/>
          </w:tcPr>
          <w:p w14:paraId="027D3A8C" w14:textId="77777777" w:rsidR="00130064" w:rsidRPr="008910C9" w:rsidRDefault="00130064" w:rsidP="00130064">
            <w:pPr>
              <w:pStyle w:val="Text"/>
            </w:pPr>
            <w:r w:rsidRPr="008910C9">
              <w:t>susa</w:t>
            </w:r>
          </w:p>
        </w:tc>
        <w:tc>
          <w:tcPr>
            <w:tcW w:w="440" w:type="dxa"/>
            <w:shd w:val="clear" w:color="auto" w:fill="auto"/>
          </w:tcPr>
          <w:p w14:paraId="193BAC68" w14:textId="77777777" w:rsidR="00130064" w:rsidRPr="008910C9" w:rsidRDefault="00130064" w:rsidP="00130064">
            <w:pPr>
              <w:pStyle w:val="Text"/>
            </w:pPr>
            <w:r w:rsidRPr="008910C9">
              <w:t>liat</w:t>
            </w:r>
          </w:p>
        </w:tc>
        <w:tc>
          <w:tcPr>
            <w:tcW w:w="946" w:type="dxa"/>
            <w:shd w:val="clear" w:color="auto" w:fill="auto"/>
          </w:tcPr>
          <w:p w14:paraId="2151D752" w14:textId="383CC5C8" w:rsidR="00130064" w:rsidRPr="008910C9" w:rsidRDefault="00130064" w:rsidP="00130064">
            <w:pPr>
              <w:pStyle w:val="Text"/>
            </w:pPr>
            <w:r w:rsidRPr="008910C9">
              <w:t>setan</w:t>
            </w:r>
            <w:r w:rsidR="001C753E">
              <w:t>g</w:t>
            </w:r>
          </w:p>
        </w:tc>
        <w:tc>
          <w:tcPr>
            <w:tcW w:w="706" w:type="dxa"/>
            <w:shd w:val="clear" w:color="auto" w:fill="auto"/>
          </w:tcPr>
          <w:p w14:paraId="5BBE1E7C" w14:textId="77777777" w:rsidR="00130064" w:rsidRPr="008910C9" w:rsidRDefault="00130064" w:rsidP="00130064">
            <w:pPr>
              <w:pStyle w:val="Text"/>
            </w:pPr>
            <w:r w:rsidRPr="008910C9">
              <w:t>itu</w:t>
            </w:r>
            <w:r w:rsidR="00690ED3">
              <w:t>,</w:t>
            </w:r>
          </w:p>
        </w:tc>
        <w:tc>
          <w:tcPr>
            <w:tcW w:w="1062" w:type="dxa"/>
            <w:shd w:val="clear" w:color="auto" w:fill="auto"/>
          </w:tcPr>
          <w:p w14:paraId="27A44FA5" w14:textId="77777777" w:rsidR="00130064" w:rsidRPr="006A6A97" w:rsidRDefault="00130064" w:rsidP="00130064">
            <w:pPr>
              <w:pStyle w:val="Text"/>
              <w:rPr>
                <w:rStyle w:val="ChBlueBold"/>
              </w:rPr>
            </w:pPr>
            <w:r w:rsidRPr="006A6A97">
              <w:rPr>
                <w:rStyle w:val="ChBlueBold"/>
              </w:rPr>
              <w:t>bagemana</w:t>
            </w:r>
          </w:p>
        </w:tc>
        <w:tc>
          <w:tcPr>
            <w:tcW w:w="573" w:type="dxa"/>
            <w:shd w:val="clear" w:color="auto" w:fill="auto"/>
          </w:tcPr>
          <w:p w14:paraId="65902330" w14:textId="77777777" w:rsidR="00130064" w:rsidRPr="008910C9" w:rsidRDefault="00130064" w:rsidP="00130064">
            <w:pPr>
              <w:pStyle w:val="Text"/>
            </w:pPr>
            <w:r w:rsidRPr="008910C9">
              <w:t>rupa</w:t>
            </w:r>
          </w:p>
        </w:tc>
        <w:tc>
          <w:tcPr>
            <w:tcW w:w="946" w:type="dxa"/>
            <w:shd w:val="clear" w:color="auto" w:fill="auto"/>
          </w:tcPr>
          <w:p w14:paraId="65A2D5C2" w14:textId="0E7C6140" w:rsidR="00130064" w:rsidRPr="008910C9" w:rsidRDefault="00130064" w:rsidP="00130064">
            <w:pPr>
              <w:pStyle w:val="Text"/>
            </w:pPr>
            <w:r>
              <w:t>setan</w:t>
            </w:r>
            <w:r w:rsidR="001C753E">
              <w:t>g</w:t>
            </w:r>
          </w:p>
        </w:tc>
      </w:tr>
      <w:tr w:rsidR="00AC23C4" w:rsidRPr="00AC23C4" w14:paraId="48AD531A" w14:textId="77777777" w:rsidTr="00AC23C4">
        <w:tc>
          <w:tcPr>
            <w:tcW w:w="709" w:type="dxa"/>
            <w:shd w:val="clear" w:color="auto" w:fill="auto"/>
          </w:tcPr>
          <w:p w14:paraId="218A0D32" w14:textId="77777777" w:rsidR="00130064" w:rsidRPr="008910C9" w:rsidRDefault="00130064" w:rsidP="00130064">
            <w:pPr>
              <w:pStyle w:val="GlossEng"/>
            </w:pPr>
          </w:p>
        </w:tc>
        <w:tc>
          <w:tcPr>
            <w:tcW w:w="284" w:type="dxa"/>
            <w:shd w:val="clear" w:color="auto" w:fill="auto"/>
          </w:tcPr>
          <w:p w14:paraId="4828F3B5" w14:textId="77777777" w:rsidR="00130064" w:rsidRPr="008910C9" w:rsidRDefault="00130064" w:rsidP="00130064">
            <w:pPr>
              <w:pStyle w:val="GlossEng"/>
            </w:pPr>
          </w:p>
        </w:tc>
        <w:tc>
          <w:tcPr>
            <w:tcW w:w="1077" w:type="dxa"/>
            <w:shd w:val="clear" w:color="auto" w:fill="auto"/>
          </w:tcPr>
          <w:p w14:paraId="661A3799" w14:textId="77777777" w:rsidR="00130064" w:rsidRPr="008910C9" w:rsidRDefault="00130064" w:rsidP="00130064">
            <w:pPr>
              <w:pStyle w:val="GlossEng"/>
            </w:pPr>
            <w:r>
              <w:t>be.difficult</w:t>
            </w:r>
          </w:p>
        </w:tc>
        <w:tc>
          <w:tcPr>
            <w:tcW w:w="440" w:type="dxa"/>
            <w:shd w:val="clear" w:color="auto" w:fill="auto"/>
          </w:tcPr>
          <w:p w14:paraId="16D3E86A" w14:textId="77777777" w:rsidR="00130064" w:rsidRPr="008910C9" w:rsidRDefault="00130064" w:rsidP="00130064">
            <w:pPr>
              <w:pStyle w:val="GlossEng"/>
            </w:pPr>
            <w:r w:rsidRPr="008910C9">
              <w:t>see</w:t>
            </w:r>
          </w:p>
        </w:tc>
        <w:tc>
          <w:tcPr>
            <w:tcW w:w="946" w:type="dxa"/>
            <w:shd w:val="clear" w:color="auto" w:fill="auto"/>
          </w:tcPr>
          <w:p w14:paraId="5A87D956" w14:textId="77777777" w:rsidR="00130064" w:rsidRPr="008910C9" w:rsidRDefault="00130064" w:rsidP="00130064">
            <w:pPr>
              <w:pStyle w:val="GlossEng"/>
            </w:pPr>
            <w:r w:rsidRPr="008910C9">
              <w:t>evil.spirit</w:t>
            </w:r>
          </w:p>
        </w:tc>
        <w:tc>
          <w:tcPr>
            <w:tcW w:w="706" w:type="dxa"/>
            <w:shd w:val="clear" w:color="auto" w:fill="auto"/>
          </w:tcPr>
          <w:p w14:paraId="28A9A63D" w14:textId="77777777" w:rsidR="00130064" w:rsidRPr="0099608C" w:rsidRDefault="00130064" w:rsidP="00130064">
            <w:pPr>
              <w:pStyle w:val="GlossEng"/>
              <w:rPr>
                <w:rStyle w:val="ChSmallCaps"/>
              </w:rPr>
            </w:pPr>
            <w:r w:rsidRPr="0099608C">
              <w:rPr>
                <w:rStyle w:val="ChSmallCaps"/>
              </w:rPr>
              <w:t>d.dist</w:t>
            </w:r>
          </w:p>
        </w:tc>
        <w:tc>
          <w:tcPr>
            <w:tcW w:w="1062" w:type="dxa"/>
            <w:shd w:val="clear" w:color="auto" w:fill="auto"/>
          </w:tcPr>
          <w:p w14:paraId="0F5B3E84" w14:textId="77777777" w:rsidR="00130064" w:rsidRPr="008910C9" w:rsidRDefault="00130064" w:rsidP="00130064">
            <w:pPr>
              <w:pStyle w:val="GlossEng"/>
            </w:pPr>
            <w:r w:rsidRPr="008910C9">
              <w:t>how</w:t>
            </w:r>
          </w:p>
        </w:tc>
        <w:tc>
          <w:tcPr>
            <w:tcW w:w="573" w:type="dxa"/>
            <w:shd w:val="clear" w:color="auto" w:fill="auto"/>
          </w:tcPr>
          <w:p w14:paraId="3A7A04F3" w14:textId="77777777" w:rsidR="00130064" w:rsidRPr="008910C9" w:rsidRDefault="00130064" w:rsidP="00130064">
            <w:pPr>
              <w:pStyle w:val="GlossEng"/>
            </w:pPr>
            <w:r w:rsidRPr="008910C9">
              <w:t>form</w:t>
            </w:r>
          </w:p>
        </w:tc>
        <w:tc>
          <w:tcPr>
            <w:tcW w:w="946" w:type="dxa"/>
            <w:shd w:val="clear" w:color="auto" w:fill="auto"/>
          </w:tcPr>
          <w:p w14:paraId="761CC48D" w14:textId="77777777" w:rsidR="00130064" w:rsidRPr="008910C9" w:rsidRDefault="00130064" w:rsidP="00130064">
            <w:pPr>
              <w:pStyle w:val="GlossEng"/>
            </w:pPr>
            <w:r w:rsidRPr="008910C9">
              <w:t>evil.spirit</w:t>
            </w:r>
          </w:p>
        </w:tc>
      </w:tr>
    </w:tbl>
    <w:p w14:paraId="3C59EC47" w14:textId="5A4DB43B" w:rsidR="00130064" w:rsidRPr="00690E2C" w:rsidRDefault="00130064" w:rsidP="00130064">
      <w:pPr>
        <w:pStyle w:val="FreeTranslEng"/>
      </w:pPr>
      <w:r>
        <w:t xml:space="preserve">[About evil spirits:] </w:t>
      </w:r>
      <w:r w:rsidR="00B7093A">
        <w:t>‘</w:t>
      </w:r>
      <w:r>
        <w:t>[but for us who … already believe in Jesus, we can</w:t>
      </w:r>
      <w:r w:rsidR="00B7093A">
        <w:t>’</w:t>
      </w:r>
      <w:r>
        <w:t xml:space="preserve">t,] (for us) it is difficult to see that evil spirit, </w:t>
      </w:r>
      <w:r>
        <w:rPr>
          <w:rStyle w:val="ChBlueBold"/>
        </w:rPr>
        <w:t>what</w:t>
      </w:r>
      <w:r>
        <w:t xml:space="preserve"> the evil spirit</w:t>
      </w:r>
      <w:r w:rsidR="00B7093A">
        <w:t>’</w:t>
      </w:r>
      <w:r>
        <w:t>s face (is like)</w:t>
      </w:r>
      <w:r w:rsidR="00B7093A">
        <w:t>’</w:t>
      </w:r>
      <w:r>
        <w:t xml:space="preserve"> (Lit. </w:t>
      </w:r>
      <w:r w:rsidR="00B7093A">
        <w:t>‘</w:t>
      </w:r>
      <w:r w:rsidRPr="006A6A97">
        <w:rPr>
          <w:rStyle w:val="ChBlueBold"/>
        </w:rPr>
        <w:t>how</w:t>
      </w:r>
      <w:r>
        <w:t xml:space="preserve"> </w:t>
      </w:r>
      <w:r w:rsidR="00316B66">
        <w:t>(</w:t>
      </w:r>
      <w:r>
        <w:t>is</w:t>
      </w:r>
      <w:r w:rsidR="00316B66">
        <w:t>)</w:t>
      </w:r>
      <w:r>
        <w:t xml:space="preserve"> the evil spirit</w:t>
      </w:r>
      <w:r w:rsidR="00B7093A">
        <w:t>’</w:t>
      </w:r>
      <w:r>
        <w:t>s form?</w:t>
      </w:r>
      <w:r w:rsidR="00B7093A">
        <w:t>’</w:t>
      </w:r>
      <w:r>
        <w:t xml:space="preserve">) </w:t>
      </w:r>
      <w:r w:rsidRPr="00266D80">
        <w:rPr>
          <w:rStyle w:val="ExampleSource"/>
        </w:rPr>
        <w:t>[081006-022-CvEx.0069]</w:t>
      </w:r>
    </w:p>
    <w:tbl>
      <w:tblPr>
        <w:tblW w:w="0" w:type="auto"/>
        <w:tblCellMar>
          <w:left w:w="42" w:type="dxa"/>
          <w:right w:w="42" w:type="dxa"/>
        </w:tblCellMar>
        <w:tblLook w:val="01E0" w:firstRow="1" w:lastRow="1" w:firstColumn="1" w:lastColumn="1" w:noHBand="0" w:noVBand="0"/>
      </w:tblPr>
      <w:tblGrid>
        <w:gridCol w:w="709"/>
        <w:gridCol w:w="451"/>
        <w:gridCol w:w="489"/>
        <w:gridCol w:w="829"/>
        <w:gridCol w:w="1151"/>
      </w:tblGrid>
      <w:tr w:rsidR="00AC23C4" w:rsidRPr="00414A9C" w14:paraId="621EF8BB" w14:textId="77777777" w:rsidTr="00AC23C4">
        <w:tc>
          <w:tcPr>
            <w:tcW w:w="709" w:type="dxa"/>
            <w:shd w:val="clear" w:color="auto" w:fill="auto"/>
          </w:tcPr>
          <w:p w14:paraId="60CA45D8" w14:textId="77777777" w:rsidR="00130064" w:rsidRPr="00243B92" w:rsidRDefault="00130064" w:rsidP="00130064">
            <w:pPr>
              <w:pStyle w:val="O0Nwnext"/>
            </w:pPr>
            <w:bookmarkStart w:id="2572" w:name="_Ref362691642"/>
            <w:r>
              <w:t>(</w:t>
            </w:r>
            <w:fldSimple w:instr=" SEQ ( \* ARABIC \s 1 ">
              <w:r w:rsidR="00154D81">
                <w:rPr>
                  <w:noProof/>
                </w:rPr>
                <w:t>270</w:t>
              </w:r>
            </w:fldSimple>
            <w:r>
              <w:t>)</w:t>
            </w:r>
            <w:bookmarkEnd w:id="2572"/>
          </w:p>
        </w:tc>
        <w:tc>
          <w:tcPr>
            <w:tcW w:w="451" w:type="dxa"/>
            <w:shd w:val="clear" w:color="auto" w:fill="auto"/>
          </w:tcPr>
          <w:p w14:paraId="4AE65871" w14:textId="77777777" w:rsidR="00130064" w:rsidRPr="00F24433" w:rsidRDefault="00130064" w:rsidP="00130064">
            <w:pPr>
              <w:pStyle w:val="Text"/>
            </w:pPr>
            <w:r>
              <w:t>yo,</w:t>
            </w:r>
          </w:p>
        </w:tc>
        <w:tc>
          <w:tcPr>
            <w:tcW w:w="489" w:type="dxa"/>
            <w:shd w:val="clear" w:color="auto" w:fill="auto"/>
          </w:tcPr>
          <w:p w14:paraId="01DBD340" w14:textId="77777777" w:rsidR="00130064" w:rsidRPr="00F24433" w:rsidRDefault="00130064" w:rsidP="00130064">
            <w:pPr>
              <w:pStyle w:val="Text"/>
            </w:pPr>
            <w:r>
              <w:t>ko</w:t>
            </w:r>
          </w:p>
        </w:tc>
        <w:tc>
          <w:tcPr>
            <w:tcW w:w="829" w:type="dxa"/>
            <w:shd w:val="clear" w:color="auto" w:fill="auto"/>
          </w:tcPr>
          <w:p w14:paraId="6943FCD0" w14:textId="77777777" w:rsidR="00130064" w:rsidRPr="00F24433" w:rsidRDefault="00601B3B" w:rsidP="00130064">
            <w:pPr>
              <w:pStyle w:val="Text"/>
            </w:pPr>
            <w:r>
              <w:t>Herman</w:t>
            </w:r>
          </w:p>
        </w:tc>
        <w:tc>
          <w:tcPr>
            <w:tcW w:w="1151" w:type="dxa"/>
            <w:shd w:val="clear" w:color="auto" w:fill="auto"/>
          </w:tcPr>
          <w:p w14:paraId="7046AB1A" w14:textId="77777777" w:rsidR="00130064" w:rsidRPr="009171B1" w:rsidRDefault="00130064" w:rsidP="00130064">
            <w:pPr>
              <w:pStyle w:val="Text"/>
            </w:pPr>
            <w:r w:rsidRPr="009171B1">
              <w:rPr>
                <w:rStyle w:val="ChBlueBold"/>
              </w:rPr>
              <w:t>bagemana</w:t>
            </w:r>
            <w:r>
              <w:t>?</w:t>
            </w:r>
          </w:p>
        </w:tc>
      </w:tr>
      <w:tr w:rsidR="00AC23C4" w:rsidRPr="00AC23C4" w14:paraId="23426DCA" w14:textId="77777777" w:rsidTr="00AC23C4">
        <w:tc>
          <w:tcPr>
            <w:tcW w:w="709" w:type="dxa"/>
            <w:shd w:val="clear" w:color="auto" w:fill="auto"/>
          </w:tcPr>
          <w:p w14:paraId="59391A8A" w14:textId="77777777" w:rsidR="00130064" w:rsidRPr="00F24433" w:rsidRDefault="00130064" w:rsidP="00130064">
            <w:pPr>
              <w:pStyle w:val="GlossEng"/>
            </w:pPr>
          </w:p>
        </w:tc>
        <w:tc>
          <w:tcPr>
            <w:tcW w:w="451" w:type="dxa"/>
            <w:shd w:val="clear" w:color="auto" w:fill="auto"/>
          </w:tcPr>
          <w:p w14:paraId="7EBBFC97" w14:textId="77777777" w:rsidR="00130064" w:rsidRPr="00F24433" w:rsidRDefault="00130064" w:rsidP="00130064">
            <w:pPr>
              <w:pStyle w:val="GlossEng"/>
            </w:pPr>
            <w:r w:rsidRPr="00F24433">
              <w:t>yes</w:t>
            </w:r>
          </w:p>
        </w:tc>
        <w:tc>
          <w:tcPr>
            <w:tcW w:w="489" w:type="dxa"/>
            <w:shd w:val="clear" w:color="auto" w:fill="auto"/>
          </w:tcPr>
          <w:p w14:paraId="0CD6329B" w14:textId="77777777" w:rsidR="00130064" w:rsidRPr="0099608C" w:rsidRDefault="00130064" w:rsidP="00130064">
            <w:pPr>
              <w:pStyle w:val="GlossEng"/>
              <w:rPr>
                <w:rStyle w:val="ChSmallCaps"/>
              </w:rPr>
            </w:pPr>
            <w:r w:rsidRPr="0099608C">
              <w:rPr>
                <w:rStyle w:val="ChSmallCaps"/>
              </w:rPr>
              <w:t>2sg</w:t>
            </w:r>
          </w:p>
        </w:tc>
        <w:tc>
          <w:tcPr>
            <w:tcW w:w="829" w:type="dxa"/>
            <w:shd w:val="clear" w:color="auto" w:fill="auto"/>
          </w:tcPr>
          <w:p w14:paraId="106020A1" w14:textId="77777777" w:rsidR="00130064" w:rsidRPr="00F24433" w:rsidRDefault="00601B3B" w:rsidP="00130064">
            <w:pPr>
              <w:pStyle w:val="GlossEng"/>
            </w:pPr>
            <w:r>
              <w:t>Herman</w:t>
            </w:r>
          </w:p>
        </w:tc>
        <w:tc>
          <w:tcPr>
            <w:tcW w:w="1151" w:type="dxa"/>
            <w:shd w:val="clear" w:color="auto" w:fill="auto"/>
          </w:tcPr>
          <w:p w14:paraId="52D07C6E" w14:textId="77777777" w:rsidR="00130064" w:rsidRPr="00F24433" w:rsidRDefault="00130064" w:rsidP="00130064">
            <w:pPr>
              <w:pStyle w:val="GlossEng"/>
            </w:pPr>
            <w:r w:rsidRPr="00F24433">
              <w:t>how</w:t>
            </w:r>
          </w:p>
        </w:tc>
      </w:tr>
    </w:tbl>
    <w:p w14:paraId="467AB274" w14:textId="3065E627" w:rsidR="00130064" w:rsidRDefault="00130064" w:rsidP="00130064">
      <w:pPr>
        <w:pStyle w:val="FreeTranslEng"/>
      </w:pPr>
      <w:r>
        <w:t xml:space="preserve">[Greeting a visitor:] </w:t>
      </w:r>
      <w:r w:rsidR="00B7093A">
        <w:t>‘</w:t>
      </w:r>
      <w:r>
        <w:t xml:space="preserve">yes, </w:t>
      </w:r>
      <w:r w:rsidRPr="006522BE">
        <w:rPr>
          <w:rStyle w:val="ChBlueBold"/>
        </w:rPr>
        <w:t>how</w:t>
      </w:r>
      <w:r>
        <w:t xml:space="preserve"> are you, </w:t>
      </w:r>
      <w:r w:rsidR="00601B3B">
        <w:t>Herman</w:t>
      </w:r>
      <w:r>
        <w:t>?</w:t>
      </w:r>
      <w:r w:rsidR="00B7093A">
        <w:t>’</w:t>
      </w:r>
      <w:r w:rsidR="00316B66">
        <w:t xml:space="preserve"> </w:t>
      </w:r>
      <w:r w:rsidRPr="00095F0F">
        <w:rPr>
          <w:rStyle w:val="ExampleSource"/>
        </w:rPr>
        <w:t>[081014-011-CvEx.0072]</w:t>
      </w:r>
    </w:p>
    <w:tbl>
      <w:tblPr>
        <w:tblW w:w="6126" w:type="dxa"/>
        <w:tblCellMar>
          <w:left w:w="42" w:type="dxa"/>
          <w:right w:w="42" w:type="dxa"/>
        </w:tblCellMar>
        <w:tblLook w:val="01E0" w:firstRow="1" w:lastRow="1" w:firstColumn="1" w:lastColumn="1" w:noHBand="0" w:noVBand="0"/>
      </w:tblPr>
      <w:tblGrid>
        <w:gridCol w:w="709"/>
        <w:gridCol w:w="540"/>
        <w:gridCol w:w="1062"/>
        <w:gridCol w:w="1307"/>
        <w:gridCol w:w="951"/>
        <w:gridCol w:w="573"/>
        <w:gridCol w:w="984"/>
      </w:tblGrid>
      <w:tr w:rsidR="00AC23C4" w:rsidRPr="00414A9C" w14:paraId="6B8899D6" w14:textId="77777777" w:rsidTr="00AC23C4">
        <w:tc>
          <w:tcPr>
            <w:tcW w:w="709" w:type="dxa"/>
            <w:shd w:val="clear" w:color="auto" w:fill="auto"/>
          </w:tcPr>
          <w:p w14:paraId="6C1CDE56" w14:textId="77777777" w:rsidR="00130064" w:rsidRPr="00243B92" w:rsidRDefault="00130064" w:rsidP="00130064">
            <w:pPr>
              <w:pStyle w:val="O0Nwnext"/>
            </w:pPr>
            <w:bookmarkStart w:id="2573" w:name="_Ref356901227"/>
            <w:r>
              <w:t>(</w:t>
            </w:r>
            <w:fldSimple w:instr=" SEQ ( \* ARABIC \s 1 ">
              <w:r w:rsidR="00154D81">
                <w:rPr>
                  <w:noProof/>
                </w:rPr>
                <w:t>271</w:t>
              </w:r>
            </w:fldSimple>
            <w:r>
              <w:t>)</w:t>
            </w:r>
            <w:bookmarkEnd w:id="2573"/>
          </w:p>
        </w:tc>
        <w:tc>
          <w:tcPr>
            <w:tcW w:w="540" w:type="dxa"/>
            <w:shd w:val="clear" w:color="auto" w:fill="auto"/>
          </w:tcPr>
          <w:p w14:paraId="2A8A6D0C" w14:textId="77777777" w:rsidR="00130064" w:rsidRPr="009D148B" w:rsidRDefault="00130064" w:rsidP="00130064">
            <w:pPr>
              <w:pStyle w:val="Text"/>
            </w:pPr>
            <w:r w:rsidRPr="009D148B">
              <w:t>eh</w:t>
            </w:r>
            <w:r>
              <w:t>,</w:t>
            </w:r>
          </w:p>
        </w:tc>
        <w:tc>
          <w:tcPr>
            <w:tcW w:w="1062" w:type="dxa"/>
            <w:shd w:val="clear" w:color="auto" w:fill="auto"/>
          </w:tcPr>
          <w:p w14:paraId="1B863D1A" w14:textId="77777777" w:rsidR="00130064" w:rsidRPr="006A7D13" w:rsidRDefault="00130064" w:rsidP="00130064">
            <w:pPr>
              <w:pStyle w:val="Text"/>
              <w:rPr>
                <w:rStyle w:val="ChBlueBold"/>
              </w:rPr>
            </w:pPr>
            <w:r w:rsidRPr="006A7D13">
              <w:rPr>
                <w:rStyle w:val="ChBlueBold"/>
              </w:rPr>
              <w:t>bagemana</w:t>
            </w:r>
          </w:p>
        </w:tc>
        <w:tc>
          <w:tcPr>
            <w:tcW w:w="1307" w:type="dxa"/>
            <w:shd w:val="clear" w:color="auto" w:fill="auto"/>
          </w:tcPr>
          <w:p w14:paraId="07E2DCD3" w14:textId="77777777" w:rsidR="00130064" w:rsidRPr="009D148B" w:rsidRDefault="00130064" w:rsidP="00130064">
            <w:pPr>
              <w:pStyle w:val="Text"/>
            </w:pPr>
            <w:r>
              <w:t>ipar?,</w:t>
            </w:r>
          </w:p>
        </w:tc>
        <w:tc>
          <w:tcPr>
            <w:tcW w:w="951" w:type="dxa"/>
            <w:shd w:val="clear" w:color="auto" w:fill="auto"/>
          </w:tcPr>
          <w:p w14:paraId="253E3DFB" w14:textId="77777777" w:rsidR="00130064" w:rsidRPr="009D148B" w:rsidRDefault="00130064" w:rsidP="00130064">
            <w:pPr>
              <w:pStyle w:val="Text"/>
            </w:pPr>
            <w:r w:rsidRPr="009D148B">
              <w:t>sore</w:t>
            </w:r>
            <w:r w:rsidR="000A2DF1">
              <w:t>,</w:t>
            </w:r>
          </w:p>
        </w:tc>
        <w:tc>
          <w:tcPr>
            <w:tcW w:w="573" w:type="dxa"/>
            <w:shd w:val="clear" w:color="auto" w:fill="auto"/>
          </w:tcPr>
          <w:p w14:paraId="5FDC89EB" w14:textId="77777777" w:rsidR="00130064" w:rsidRPr="009D148B" w:rsidRDefault="00130064" w:rsidP="00130064">
            <w:pPr>
              <w:pStyle w:val="Text"/>
            </w:pPr>
            <w:r w:rsidRPr="009D148B">
              <w:t>dari</w:t>
            </w:r>
          </w:p>
        </w:tc>
        <w:tc>
          <w:tcPr>
            <w:tcW w:w="984" w:type="dxa"/>
            <w:shd w:val="clear" w:color="auto" w:fill="auto"/>
          </w:tcPr>
          <w:p w14:paraId="2AA3DE01" w14:textId="77777777" w:rsidR="00130064" w:rsidRPr="009D148B" w:rsidRDefault="00130064" w:rsidP="00130064">
            <w:pPr>
              <w:pStyle w:val="Text"/>
            </w:pPr>
            <w:r>
              <w:t>Jayapura?</w:t>
            </w:r>
          </w:p>
        </w:tc>
      </w:tr>
      <w:tr w:rsidR="00AC23C4" w:rsidRPr="00AC23C4" w14:paraId="7EE6118B" w14:textId="77777777" w:rsidTr="00AC23C4">
        <w:tc>
          <w:tcPr>
            <w:tcW w:w="709" w:type="dxa"/>
            <w:shd w:val="clear" w:color="auto" w:fill="auto"/>
          </w:tcPr>
          <w:p w14:paraId="72829FE6" w14:textId="77777777" w:rsidR="00130064" w:rsidRPr="009D148B" w:rsidRDefault="00130064" w:rsidP="00130064">
            <w:pPr>
              <w:pStyle w:val="GlossEng"/>
            </w:pPr>
          </w:p>
        </w:tc>
        <w:tc>
          <w:tcPr>
            <w:tcW w:w="540" w:type="dxa"/>
            <w:shd w:val="clear" w:color="auto" w:fill="auto"/>
          </w:tcPr>
          <w:p w14:paraId="183D2FD2" w14:textId="77777777" w:rsidR="00130064" w:rsidRPr="009D148B" w:rsidRDefault="00130064" w:rsidP="00130064">
            <w:pPr>
              <w:pStyle w:val="GlossEng"/>
            </w:pPr>
            <w:r w:rsidRPr="009D148B">
              <w:t>hey!</w:t>
            </w:r>
          </w:p>
        </w:tc>
        <w:tc>
          <w:tcPr>
            <w:tcW w:w="1062" w:type="dxa"/>
            <w:shd w:val="clear" w:color="auto" w:fill="auto"/>
          </w:tcPr>
          <w:p w14:paraId="7E60491A" w14:textId="77777777" w:rsidR="00130064" w:rsidRPr="009D148B" w:rsidRDefault="00130064" w:rsidP="00130064">
            <w:pPr>
              <w:pStyle w:val="GlossEng"/>
            </w:pPr>
            <w:r w:rsidRPr="009D148B">
              <w:t>how</w:t>
            </w:r>
          </w:p>
        </w:tc>
        <w:tc>
          <w:tcPr>
            <w:tcW w:w="1307" w:type="dxa"/>
            <w:shd w:val="clear" w:color="auto" w:fill="auto"/>
          </w:tcPr>
          <w:p w14:paraId="4EE16507" w14:textId="77777777" w:rsidR="00130064" w:rsidRPr="009D148B" w:rsidRDefault="00130064" w:rsidP="00130064">
            <w:pPr>
              <w:pStyle w:val="GlossEng"/>
            </w:pPr>
            <w:r w:rsidRPr="009D148B">
              <w:t>sibling-in-law</w:t>
            </w:r>
          </w:p>
        </w:tc>
        <w:tc>
          <w:tcPr>
            <w:tcW w:w="951" w:type="dxa"/>
            <w:shd w:val="clear" w:color="auto" w:fill="auto"/>
          </w:tcPr>
          <w:p w14:paraId="37ED9DAD" w14:textId="77777777" w:rsidR="00130064" w:rsidRPr="009D148B" w:rsidRDefault="00130064" w:rsidP="00130064">
            <w:pPr>
              <w:pStyle w:val="GlossEng"/>
            </w:pPr>
            <w:r w:rsidRPr="009D148B">
              <w:t>afternoon</w:t>
            </w:r>
          </w:p>
        </w:tc>
        <w:tc>
          <w:tcPr>
            <w:tcW w:w="573" w:type="dxa"/>
            <w:shd w:val="clear" w:color="auto" w:fill="auto"/>
          </w:tcPr>
          <w:p w14:paraId="31C6D169" w14:textId="77777777" w:rsidR="00130064" w:rsidRPr="009D148B" w:rsidRDefault="00130064" w:rsidP="00130064">
            <w:pPr>
              <w:pStyle w:val="GlossEng"/>
            </w:pPr>
            <w:r w:rsidRPr="009D148B">
              <w:t>from</w:t>
            </w:r>
          </w:p>
        </w:tc>
        <w:tc>
          <w:tcPr>
            <w:tcW w:w="984" w:type="dxa"/>
            <w:shd w:val="clear" w:color="auto" w:fill="auto"/>
          </w:tcPr>
          <w:p w14:paraId="335C81A3" w14:textId="77777777" w:rsidR="00130064" w:rsidRPr="009D148B" w:rsidRDefault="00130064" w:rsidP="00130064">
            <w:pPr>
              <w:pStyle w:val="GlossEng"/>
            </w:pPr>
            <w:r w:rsidRPr="009D148B">
              <w:t>Jayapura</w:t>
            </w:r>
          </w:p>
        </w:tc>
      </w:tr>
    </w:tbl>
    <w:p w14:paraId="5B3BFEB3" w14:textId="37094957" w:rsidR="00130064" w:rsidRDefault="00130064" w:rsidP="00130064">
      <w:pPr>
        <w:pStyle w:val="FreeTranslEng"/>
      </w:pPr>
      <w:r>
        <w:t xml:space="preserve">[Greeting a visitor:] </w:t>
      </w:r>
      <w:r w:rsidR="00B7093A">
        <w:t>‘</w:t>
      </w:r>
      <w:r>
        <w:t xml:space="preserve">hey, </w:t>
      </w:r>
      <w:r w:rsidRPr="006A7D13">
        <w:rPr>
          <w:rStyle w:val="ChBlueBold"/>
        </w:rPr>
        <w:t>how</w:t>
      </w:r>
      <w:r>
        <w:t xml:space="preserve"> </w:t>
      </w:r>
      <w:r w:rsidR="00316B66">
        <w:t>(</w:t>
      </w:r>
      <w:r>
        <w:t>is it going</w:t>
      </w:r>
      <w:r w:rsidR="00316B66">
        <w:t>)</w:t>
      </w:r>
      <w:r>
        <w:t xml:space="preserve"> brother-in-law?, </w:t>
      </w:r>
      <w:r w:rsidR="003303D8">
        <w:t>(</w:t>
      </w:r>
      <w:r>
        <w:t>good</w:t>
      </w:r>
      <w:r w:rsidR="003303D8">
        <w:t>)</w:t>
      </w:r>
      <w:r>
        <w:t xml:space="preserve"> afternoon! (did you just get here) from Jayapura?</w:t>
      </w:r>
      <w:r w:rsidR="00B7093A">
        <w:t>’</w:t>
      </w:r>
      <w:r>
        <w:t xml:space="preserve"> </w:t>
      </w:r>
      <w:r w:rsidRPr="006A7D13">
        <w:rPr>
          <w:rStyle w:val="ExampleSource"/>
        </w:rPr>
        <w:t>[081110-002-Cv.0003]</w:t>
      </w:r>
    </w:p>
    <w:p w14:paraId="27A706F3" w14:textId="0C348B50" w:rsidR="00130064" w:rsidRDefault="00130064" w:rsidP="00423AAC">
      <w:pPr>
        <w:pStyle w:val="Body0005after"/>
      </w:pPr>
      <w:r>
        <w:t xml:space="preserve">Another use of </w:t>
      </w:r>
      <w:r>
        <w:rPr>
          <w:rStyle w:val="ChItalBold"/>
        </w:rPr>
        <w:t>bagemana</w:t>
      </w:r>
      <w:r>
        <w:t xml:space="preserve"> </w:t>
      </w:r>
      <w:r w:rsidR="00B7093A">
        <w:t>‘</w:t>
      </w:r>
      <w:r>
        <w:t>how</w:t>
      </w:r>
      <w:r w:rsidR="00B7093A">
        <w:t>’</w:t>
      </w:r>
      <w:r>
        <w:t xml:space="preserve"> is that of a placeholder, as shown in </w:t>
      </w:r>
      <w:r>
        <w:fldChar w:fldCharType="begin"/>
      </w:r>
      <w:r>
        <w:instrText xml:space="preserve"> REF _Ref356901230 \h </w:instrText>
      </w:r>
      <w:r>
        <w:fldChar w:fldCharType="separate"/>
      </w:r>
      <w:r w:rsidR="00154D81">
        <w:t>(</w:t>
      </w:r>
      <w:r w:rsidR="00154D81">
        <w:rPr>
          <w:noProof/>
        </w:rPr>
        <w:t>272</w:t>
      </w:r>
      <w:r w:rsidR="00154D81">
        <w:t>)</w:t>
      </w:r>
      <w:r>
        <w:fldChar w:fldCharType="end"/>
      </w:r>
      <w:r>
        <w:t>.</w:t>
      </w:r>
    </w:p>
    <w:p w14:paraId="4DC25DA9" w14:textId="749136DC" w:rsidR="00130064" w:rsidRDefault="00130064" w:rsidP="00130064">
      <w:pPr>
        <w:pStyle w:val="ExampleTitle"/>
      </w:pPr>
      <w:r>
        <w:t xml:space="preserve">Placeholder uses of </w:t>
      </w:r>
      <w:r>
        <w:rPr>
          <w:rStyle w:val="ChItalBold"/>
        </w:rPr>
        <w:t>bagemana</w:t>
      </w:r>
      <w:r>
        <w:t xml:space="preserve"> </w:t>
      </w:r>
      <w:r w:rsidR="00B7093A">
        <w:t>‘</w:t>
      </w:r>
      <w:r>
        <w:t>how</w:t>
      </w:r>
      <w:r w:rsidR="00B7093A">
        <w:t>’</w:t>
      </w:r>
    </w:p>
    <w:tbl>
      <w:tblPr>
        <w:tblW w:w="6220" w:type="dxa"/>
        <w:tblCellMar>
          <w:left w:w="42" w:type="dxa"/>
          <w:right w:w="42" w:type="dxa"/>
        </w:tblCellMar>
        <w:tblLook w:val="01E0" w:firstRow="1" w:lastRow="1" w:firstColumn="1" w:lastColumn="1" w:noHBand="0" w:noVBand="0"/>
      </w:tblPr>
      <w:tblGrid>
        <w:gridCol w:w="709"/>
        <w:gridCol w:w="284"/>
        <w:gridCol w:w="489"/>
        <w:gridCol w:w="762"/>
        <w:gridCol w:w="489"/>
        <w:gridCol w:w="762"/>
        <w:gridCol w:w="1062"/>
        <w:gridCol w:w="384"/>
        <w:gridCol w:w="506"/>
        <w:gridCol w:w="489"/>
        <w:gridCol w:w="284"/>
      </w:tblGrid>
      <w:tr w:rsidR="00AC23C4" w:rsidRPr="00414A9C" w14:paraId="662C0462" w14:textId="77777777" w:rsidTr="00AC23C4">
        <w:tc>
          <w:tcPr>
            <w:tcW w:w="709" w:type="dxa"/>
            <w:shd w:val="clear" w:color="auto" w:fill="auto"/>
          </w:tcPr>
          <w:p w14:paraId="348FFDE1" w14:textId="77777777" w:rsidR="00130064" w:rsidRPr="00243B92" w:rsidRDefault="00130064" w:rsidP="00130064">
            <w:pPr>
              <w:pStyle w:val="O0Nwnext"/>
            </w:pPr>
            <w:bookmarkStart w:id="2574" w:name="_Ref356901230"/>
            <w:r>
              <w:t>(</w:t>
            </w:r>
            <w:fldSimple w:instr=" SEQ ( \* ARABIC \s 1 ">
              <w:r w:rsidR="00154D81">
                <w:rPr>
                  <w:noProof/>
                </w:rPr>
                <w:t>272</w:t>
              </w:r>
            </w:fldSimple>
            <w:r>
              <w:t>)</w:t>
            </w:r>
            <w:bookmarkEnd w:id="2574"/>
          </w:p>
        </w:tc>
        <w:tc>
          <w:tcPr>
            <w:tcW w:w="284" w:type="dxa"/>
            <w:shd w:val="clear" w:color="auto" w:fill="auto"/>
          </w:tcPr>
          <w:p w14:paraId="130B6048" w14:textId="77777777" w:rsidR="00130064" w:rsidRPr="003F7204" w:rsidRDefault="00130064" w:rsidP="00130064">
            <w:pPr>
              <w:pStyle w:val="Text"/>
            </w:pPr>
            <w:r>
              <w:t>…</w:t>
            </w:r>
          </w:p>
        </w:tc>
        <w:tc>
          <w:tcPr>
            <w:tcW w:w="489" w:type="dxa"/>
            <w:shd w:val="clear" w:color="auto" w:fill="auto"/>
          </w:tcPr>
          <w:p w14:paraId="36795ED5" w14:textId="77777777" w:rsidR="00130064" w:rsidRPr="003F7204" w:rsidRDefault="00130064" w:rsidP="00130064">
            <w:pPr>
              <w:pStyle w:val="Text"/>
            </w:pPr>
            <w:r w:rsidRPr="003F7204">
              <w:t>sa</w:t>
            </w:r>
          </w:p>
        </w:tc>
        <w:tc>
          <w:tcPr>
            <w:tcW w:w="762" w:type="dxa"/>
            <w:shd w:val="clear" w:color="auto" w:fill="auto"/>
          </w:tcPr>
          <w:p w14:paraId="6937DF74" w14:textId="77777777" w:rsidR="00130064" w:rsidRPr="003F7204" w:rsidRDefault="00305A45" w:rsidP="00130064">
            <w:pPr>
              <w:pStyle w:val="Text"/>
            </w:pPr>
            <w:r>
              <w:t>macang</w:t>
            </w:r>
            <w:r w:rsidR="00130064">
              <w:t>,</w:t>
            </w:r>
          </w:p>
        </w:tc>
        <w:tc>
          <w:tcPr>
            <w:tcW w:w="489" w:type="dxa"/>
            <w:shd w:val="clear" w:color="auto" w:fill="auto"/>
          </w:tcPr>
          <w:p w14:paraId="1F844952" w14:textId="77777777" w:rsidR="00130064" w:rsidRPr="003F7204" w:rsidRDefault="00130064" w:rsidP="00130064">
            <w:pPr>
              <w:pStyle w:val="Text"/>
            </w:pPr>
            <w:r w:rsidRPr="003F7204">
              <w:t>sa</w:t>
            </w:r>
          </w:p>
        </w:tc>
        <w:tc>
          <w:tcPr>
            <w:tcW w:w="762" w:type="dxa"/>
            <w:shd w:val="clear" w:color="auto" w:fill="auto"/>
          </w:tcPr>
          <w:p w14:paraId="30FDA302" w14:textId="77777777" w:rsidR="00130064" w:rsidRPr="003F7204" w:rsidRDefault="00305A45" w:rsidP="00130064">
            <w:pPr>
              <w:pStyle w:val="Text"/>
            </w:pPr>
            <w:r>
              <w:t>macang</w:t>
            </w:r>
          </w:p>
        </w:tc>
        <w:tc>
          <w:tcPr>
            <w:tcW w:w="1062" w:type="dxa"/>
            <w:shd w:val="clear" w:color="auto" w:fill="auto"/>
          </w:tcPr>
          <w:p w14:paraId="0D6363DD" w14:textId="77777777" w:rsidR="00130064" w:rsidRPr="009171B1" w:rsidRDefault="00130064" w:rsidP="00130064">
            <w:pPr>
              <w:pStyle w:val="Text"/>
            </w:pPr>
            <w:r w:rsidRPr="009171B1">
              <w:rPr>
                <w:rStyle w:val="ChBlueBold"/>
              </w:rPr>
              <w:t>bagemana</w:t>
            </w:r>
            <w:r w:rsidRPr="009171B1">
              <w:t>,</w:t>
            </w:r>
          </w:p>
        </w:tc>
        <w:tc>
          <w:tcPr>
            <w:tcW w:w="384" w:type="dxa"/>
            <w:shd w:val="clear" w:color="auto" w:fill="auto"/>
          </w:tcPr>
          <w:p w14:paraId="38FACA7C" w14:textId="77777777" w:rsidR="00130064" w:rsidRPr="003F7204" w:rsidRDefault="00130064" w:rsidP="00130064">
            <w:pPr>
              <w:pStyle w:val="Text"/>
            </w:pPr>
            <w:r w:rsidRPr="003F7204">
              <w:t>e</w:t>
            </w:r>
            <w:r>
              <w:t>,</w:t>
            </w:r>
          </w:p>
        </w:tc>
        <w:tc>
          <w:tcPr>
            <w:tcW w:w="506" w:type="dxa"/>
            <w:shd w:val="clear" w:color="auto" w:fill="auto"/>
          </w:tcPr>
          <w:p w14:paraId="0836CF8A" w14:textId="77777777" w:rsidR="00130064" w:rsidRPr="003F7204" w:rsidRDefault="00130064" w:rsidP="00130064">
            <w:pPr>
              <w:pStyle w:val="Text"/>
            </w:pPr>
            <w:r w:rsidRPr="003F7204">
              <w:t>rasa</w:t>
            </w:r>
          </w:p>
        </w:tc>
        <w:tc>
          <w:tcPr>
            <w:tcW w:w="489" w:type="dxa"/>
            <w:shd w:val="clear" w:color="auto" w:fill="auto"/>
          </w:tcPr>
          <w:p w14:paraId="39C4A877" w14:textId="77777777" w:rsidR="00130064" w:rsidRPr="003F7204" w:rsidRDefault="00130064" w:rsidP="00130064">
            <w:pPr>
              <w:pStyle w:val="Text"/>
            </w:pPr>
            <w:r w:rsidRPr="003F7204">
              <w:t>sa</w:t>
            </w:r>
          </w:p>
        </w:tc>
        <w:tc>
          <w:tcPr>
            <w:tcW w:w="284" w:type="dxa"/>
            <w:shd w:val="clear" w:color="auto" w:fill="auto"/>
          </w:tcPr>
          <w:p w14:paraId="487FB412" w14:textId="77777777" w:rsidR="00130064" w:rsidRPr="003F7204" w:rsidRDefault="00130064" w:rsidP="00130064">
            <w:pPr>
              <w:pStyle w:val="Text"/>
            </w:pPr>
            <w:r>
              <w:t>…</w:t>
            </w:r>
          </w:p>
        </w:tc>
      </w:tr>
      <w:tr w:rsidR="00AC23C4" w:rsidRPr="00AC23C4" w14:paraId="410B6829" w14:textId="77777777" w:rsidTr="00AC23C4">
        <w:tc>
          <w:tcPr>
            <w:tcW w:w="709" w:type="dxa"/>
            <w:shd w:val="clear" w:color="auto" w:fill="auto"/>
          </w:tcPr>
          <w:p w14:paraId="41B10861" w14:textId="77777777" w:rsidR="00130064" w:rsidRPr="003F7204" w:rsidRDefault="00130064" w:rsidP="00130064">
            <w:pPr>
              <w:pStyle w:val="GlossEng"/>
            </w:pPr>
          </w:p>
        </w:tc>
        <w:tc>
          <w:tcPr>
            <w:tcW w:w="284" w:type="dxa"/>
            <w:shd w:val="clear" w:color="auto" w:fill="auto"/>
          </w:tcPr>
          <w:p w14:paraId="3F9B56D7" w14:textId="77777777" w:rsidR="00130064" w:rsidRPr="003F7204" w:rsidRDefault="00130064" w:rsidP="00130064">
            <w:pPr>
              <w:pStyle w:val="GlossEng"/>
            </w:pPr>
          </w:p>
        </w:tc>
        <w:tc>
          <w:tcPr>
            <w:tcW w:w="489" w:type="dxa"/>
            <w:shd w:val="clear" w:color="auto" w:fill="auto"/>
          </w:tcPr>
          <w:p w14:paraId="455F5BA2" w14:textId="77777777" w:rsidR="00130064" w:rsidRPr="0099608C" w:rsidRDefault="00130064" w:rsidP="00130064">
            <w:pPr>
              <w:pStyle w:val="GlossEng"/>
              <w:rPr>
                <w:rStyle w:val="ChSmallCaps"/>
              </w:rPr>
            </w:pPr>
            <w:r w:rsidRPr="0099608C">
              <w:rPr>
                <w:rStyle w:val="ChSmallCaps"/>
              </w:rPr>
              <w:t>1sg</w:t>
            </w:r>
          </w:p>
        </w:tc>
        <w:tc>
          <w:tcPr>
            <w:tcW w:w="762" w:type="dxa"/>
            <w:shd w:val="clear" w:color="auto" w:fill="auto"/>
          </w:tcPr>
          <w:p w14:paraId="764B3468" w14:textId="77777777" w:rsidR="00130064" w:rsidRPr="003F7204" w:rsidRDefault="00130064" w:rsidP="00130064">
            <w:pPr>
              <w:pStyle w:val="GlossEng"/>
            </w:pPr>
            <w:r w:rsidRPr="003F7204">
              <w:t>variety</w:t>
            </w:r>
          </w:p>
        </w:tc>
        <w:tc>
          <w:tcPr>
            <w:tcW w:w="489" w:type="dxa"/>
            <w:shd w:val="clear" w:color="auto" w:fill="auto"/>
          </w:tcPr>
          <w:p w14:paraId="3E2682D3" w14:textId="77777777" w:rsidR="00130064" w:rsidRPr="0099608C" w:rsidRDefault="00130064" w:rsidP="00130064">
            <w:pPr>
              <w:pStyle w:val="GlossEng"/>
              <w:rPr>
                <w:rStyle w:val="ChSmallCaps"/>
              </w:rPr>
            </w:pPr>
            <w:r w:rsidRPr="0099608C">
              <w:rPr>
                <w:rStyle w:val="ChSmallCaps"/>
              </w:rPr>
              <w:t>1sg</w:t>
            </w:r>
          </w:p>
        </w:tc>
        <w:tc>
          <w:tcPr>
            <w:tcW w:w="762" w:type="dxa"/>
            <w:shd w:val="clear" w:color="auto" w:fill="auto"/>
          </w:tcPr>
          <w:p w14:paraId="6675BB08" w14:textId="77777777" w:rsidR="00130064" w:rsidRPr="003F7204" w:rsidRDefault="00130064" w:rsidP="00130064">
            <w:pPr>
              <w:pStyle w:val="GlossEng"/>
            </w:pPr>
            <w:r w:rsidRPr="003F7204">
              <w:t>variety</w:t>
            </w:r>
          </w:p>
        </w:tc>
        <w:tc>
          <w:tcPr>
            <w:tcW w:w="1062" w:type="dxa"/>
            <w:shd w:val="clear" w:color="auto" w:fill="auto"/>
          </w:tcPr>
          <w:p w14:paraId="4D950EB4" w14:textId="77777777" w:rsidR="00130064" w:rsidRPr="003F7204" w:rsidRDefault="00130064" w:rsidP="00130064">
            <w:pPr>
              <w:pStyle w:val="GlossEng"/>
            </w:pPr>
            <w:r w:rsidRPr="003F7204">
              <w:t>how</w:t>
            </w:r>
          </w:p>
        </w:tc>
        <w:tc>
          <w:tcPr>
            <w:tcW w:w="384" w:type="dxa"/>
            <w:shd w:val="clear" w:color="auto" w:fill="auto"/>
          </w:tcPr>
          <w:p w14:paraId="6A61DF56" w14:textId="77777777" w:rsidR="00130064" w:rsidRPr="003F7204" w:rsidRDefault="00130064" w:rsidP="00130064">
            <w:pPr>
              <w:pStyle w:val="GlossEng"/>
            </w:pPr>
            <w:r w:rsidRPr="003F7204">
              <w:t>uh</w:t>
            </w:r>
          </w:p>
        </w:tc>
        <w:tc>
          <w:tcPr>
            <w:tcW w:w="506" w:type="dxa"/>
            <w:shd w:val="clear" w:color="auto" w:fill="auto"/>
          </w:tcPr>
          <w:p w14:paraId="47C1DF2D" w14:textId="77777777" w:rsidR="00130064" w:rsidRPr="003F7204" w:rsidRDefault="00130064" w:rsidP="00130064">
            <w:pPr>
              <w:pStyle w:val="GlossEng"/>
            </w:pPr>
            <w:r w:rsidRPr="003F7204">
              <w:t>feel</w:t>
            </w:r>
          </w:p>
        </w:tc>
        <w:tc>
          <w:tcPr>
            <w:tcW w:w="489" w:type="dxa"/>
            <w:shd w:val="clear" w:color="auto" w:fill="auto"/>
          </w:tcPr>
          <w:p w14:paraId="739BA1A1" w14:textId="77777777" w:rsidR="00130064" w:rsidRPr="0099608C" w:rsidRDefault="00130064" w:rsidP="00130064">
            <w:pPr>
              <w:pStyle w:val="GlossEng"/>
              <w:rPr>
                <w:rStyle w:val="ChSmallCaps"/>
              </w:rPr>
            </w:pPr>
            <w:r w:rsidRPr="0099608C">
              <w:rPr>
                <w:rStyle w:val="ChSmallCaps"/>
              </w:rPr>
              <w:t>1sg</w:t>
            </w:r>
          </w:p>
        </w:tc>
        <w:tc>
          <w:tcPr>
            <w:tcW w:w="284" w:type="dxa"/>
            <w:shd w:val="clear" w:color="auto" w:fill="auto"/>
          </w:tcPr>
          <w:p w14:paraId="349486FD" w14:textId="77777777" w:rsidR="00130064" w:rsidRPr="004734B6" w:rsidRDefault="00130064" w:rsidP="00130064">
            <w:pPr>
              <w:pStyle w:val="GlossEng"/>
              <w:rPr>
                <w:rStyle w:val="ChSmallCaps"/>
              </w:rPr>
            </w:pPr>
          </w:p>
        </w:tc>
      </w:tr>
    </w:tbl>
    <w:p w14:paraId="6DA7B4F9" w14:textId="4F4F0F8B" w:rsidR="00130064" w:rsidRPr="00690E2C" w:rsidRDefault="00B7093A" w:rsidP="00130064">
      <w:pPr>
        <w:pStyle w:val="FreeTranslEng"/>
      </w:pPr>
      <w:r>
        <w:t>‘</w:t>
      </w:r>
      <w:r w:rsidR="00130064">
        <w:t xml:space="preserve">[so when I (went) to Biak there, I felt very strange] I kind of, I kind of, </w:t>
      </w:r>
      <w:r w:rsidR="00130064" w:rsidRPr="000054FA">
        <w:rPr>
          <w:rStyle w:val="ChBlueBold"/>
        </w:rPr>
        <w:t>what</w:t>
      </w:r>
      <w:r w:rsidR="00130064">
        <w:rPr>
          <w:rStyle w:val="ChBlueBold"/>
        </w:rPr>
        <w:t>-is-it</w:t>
      </w:r>
      <w:r w:rsidR="00130064">
        <w:t>, uh, felt (that) I …</w:t>
      </w:r>
      <w:r>
        <w:t>’</w:t>
      </w:r>
      <w:r w:rsidR="00130064">
        <w:t xml:space="preserve"> </w:t>
      </w:r>
      <w:r w:rsidR="00130064" w:rsidRPr="00147558">
        <w:rPr>
          <w:rStyle w:val="ExampleSource"/>
        </w:rPr>
        <w:t>[081011-013-Cv.0009]</w:t>
      </w:r>
    </w:p>
    <w:p w14:paraId="55D6AA9E" w14:textId="5B3E835B" w:rsidR="00130064" w:rsidRDefault="00130064" w:rsidP="00423AAC">
      <w:pPr>
        <w:pStyle w:val="Body0005after"/>
      </w:pPr>
      <w:r>
        <w:t xml:space="preserve">In </w:t>
      </w:r>
      <w:r>
        <w:rPr>
          <w:lang w:eastAsia="en-US"/>
        </w:rPr>
        <w:t>one-word utterances</w:t>
      </w:r>
      <w:r>
        <w:t xml:space="preserve">, </w:t>
      </w:r>
      <w:r>
        <w:rPr>
          <w:rStyle w:val="ChItalBold"/>
        </w:rPr>
        <w:t>bagemana</w:t>
      </w:r>
      <w:r>
        <w:t xml:space="preserve"> </w:t>
      </w:r>
      <w:r w:rsidR="00B7093A">
        <w:t>‘</w:t>
      </w:r>
      <w:r>
        <w:t>how</w:t>
      </w:r>
      <w:r w:rsidR="00B7093A">
        <w:t>’</w:t>
      </w:r>
      <w:r>
        <w:t xml:space="preserve"> questions the circumstances of an event or state, as in </w:t>
      </w:r>
      <w:r>
        <w:fldChar w:fldCharType="begin"/>
      </w:r>
      <w:r>
        <w:instrText xml:space="preserve"> REF _Ref356901226 \h </w:instrText>
      </w:r>
      <w:r>
        <w:fldChar w:fldCharType="separate"/>
      </w:r>
      <w:r w:rsidR="00154D81">
        <w:t>(</w:t>
      </w:r>
      <w:r w:rsidR="00154D81">
        <w:rPr>
          <w:noProof/>
        </w:rPr>
        <w:t>273</w:t>
      </w:r>
      <w:r w:rsidR="00154D81">
        <w:t>)</w:t>
      </w:r>
      <w:r>
        <w:fldChar w:fldCharType="end"/>
      </w:r>
      <w:r>
        <w:t xml:space="preserve">, or signals lack of understanding as in </w:t>
      </w:r>
      <w:r>
        <w:fldChar w:fldCharType="begin"/>
      </w:r>
      <w:r>
        <w:instrText xml:space="preserve"> REF _Ref356901228 \h </w:instrText>
      </w:r>
      <w:r>
        <w:fldChar w:fldCharType="separate"/>
      </w:r>
      <w:r w:rsidR="00154D81">
        <w:t>(</w:t>
      </w:r>
      <w:r w:rsidR="00154D81">
        <w:rPr>
          <w:noProof/>
        </w:rPr>
        <w:t>274</w:t>
      </w:r>
      <w:r w:rsidR="00154D81">
        <w:t>)</w:t>
      </w:r>
      <w:r>
        <w:fldChar w:fldCharType="end"/>
      </w:r>
      <w:r>
        <w:t>.</w:t>
      </w:r>
    </w:p>
    <w:p w14:paraId="275C5A79" w14:textId="64550F2F" w:rsidR="00130064" w:rsidRDefault="00130064" w:rsidP="00130064">
      <w:pPr>
        <w:pStyle w:val="ExampleTitle"/>
      </w:pPr>
      <w:r>
        <w:rPr>
          <w:lang w:eastAsia="en-US"/>
        </w:rPr>
        <w:t>One-word utterances</w:t>
      </w:r>
      <w:r>
        <w:t xml:space="preserve"> with </w:t>
      </w:r>
      <w:r>
        <w:rPr>
          <w:rStyle w:val="ChItalBold"/>
        </w:rPr>
        <w:t>bagemana</w:t>
      </w:r>
      <w:r>
        <w:t xml:space="preserve"> </w:t>
      </w:r>
      <w:r w:rsidR="00B7093A">
        <w:t>‘</w:t>
      </w:r>
      <w:r>
        <w:t>how</w:t>
      </w:r>
      <w:r w:rsidR="00B7093A">
        <w:t>’</w:t>
      </w:r>
    </w:p>
    <w:tbl>
      <w:tblPr>
        <w:tblW w:w="4882" w:type="dxa"/>
        <w:tblCellMar>
          <w:left w:w="42" w:type="dxa"/>
          <w:right w:w="42" w:type="dxa"/>
        </w:tblCellMar>
        <w:tblLook w:val="01E0" w:firstRow="1" w:lastRow="1" w:firstColumn="1" w:lastColumn="1" w:noHBand="0" w:noVBand="0"/>
      </w:tblPr>
      <w:tblGrid>
        <w:gridCol w:w="709"/>
        <w:gridCol w:w="540"/>
        <w:gridCol w:w="618"/>
        <w:gridCol w:w="540"/>
        <w:gridCol w:w="673"/>
        <w:gridCol w:w="651"/>
        <w:gridCol w:w="1151"/>
      </w:tblGrid>
      <w:tr w:rsidR="00AC23C4" w:rsidRPr="00414A9C" w14:paraId="498BC14A" w14:textId="77777777" w:rsidTr="00AC23C4">
        <w:tc>
          <w:tcPr>
            <w:tcW w:w="709" w:type="dxa"/>
            <w:shd w:val="clear" w:color="auto" w:fill="auto"/>
          </w:tcPr>
          <w:p w14:paraId="1D079D17" w14:textId="77777777" w:rsidR="00130064" w:rsidRPr="00243B92" w:rsidRDefault="00130064" w:rsidP="00130064">
            <w:pPr>
              <w:pStyle w:val="O0Nwnext"/>
            </w:pPr>
            <w:bookmarkStart w:id="2575" w:name="_Ref356901226"/>
            <w:r>
              <w:t>(</w:t>
            </w:r>
            <w:fldSimple w:instr=" SEQ ( \* ARABIC \s 1 ">
              <w:r w:rsidR="00154D81">
                <w:rPr>
                  <w:noProof/>
                </w:rPr>
                <w:t>273</w:t>
              </w:r>
            </w:fldSimple>
            <w:r>
              <w:t>)</w:t>
            </w:r>
            <w:bookmarkEnd w:id="2575"/>
          </w:p>
        </w:tc>
        <w:tc>
          <w:tcPr>
            <w:tcW w:w="540" w:type="dxa"/>
            <w:shd w:val="clear" w:color="auto" w:fill="auto"/>
          </w:tcPr>
          <w:p w14:paraId="4822399F" w14:textId="77777777" w:rsidR="00130064" w:rsidRPr="009D148B" w:rsidRDefault="00130064" w:rsidP="00130064">
            <w:pPr>
              <w:pStyle w:val="Text"/>
            </w:pPr>
            <w:r w:rsidRPr="009D148B">
              <w:t>saya</w:t>
            </w:r>
          </w:p>
        </w:tc>
        <w:tc>
          <w:tcPr>
            <w:tcW w:w="618" w:type="dxa"/>
            <w:shd w:val="clear" w:color="auto" w:fill="auto"/>
          </w:tcPr>
          <w:p w14:paraId="6409606D" w14:textId="77777777" w:rsidR="00130064" w:rsidRPr="009D148B" w:rsidRDefault="00130064" w:rsidP="00130064">
            <w:pPr>
              <w:pStyle w:val="Text"/>
            </w:pPr>
            <w:r w:rsidRPr="009D148B">
              <w:t>tanya</w:t>
            </w:r>
          </w:p>
        </w:tc>
        <w:tc>
          <w:tcPr>
            <w:tcW w:w="540" w:type="dxa"/>
            <w:shd w:val="clear" w:color="auto" w:fill="auto"/>
          </w:tcPr>
          <w:p w14:paraId="56C5235E" w14:textId="77777777" w:rsidR="00130064" w:rsidRPr="009D148B" w:rsidRDefault="00130064" w:rsidP="00130064">
            <w:pPr>
              <w:pStyle w:val="Text"/>
            </w:pPr>
            <w:r w:rsidRPr="009D148B">
              <w:t>saya</w:t>
            </w:r>
          </w:p>
        </w:tc>
        <w:tc>
          <w:tcPr>
            <w:tcW w:w="673" w:type="dxa"/>
            <w:shd w:val="clear" w:color="auto" w:fill="auto"/>
          </w:tcPr>
          <w:p w14:paraId="63EAAAF5" w14:textId="77777777" w:rsidR="00130064" w:rsidRPr="009D148B" w:rsidRDefault="00130064" w:rsidP="00130064">
            <w:pPr>
              <w:pStyle w:val="Text"/>
            </w:pPr>
            <w:r w:rsidRPr="009D148B">
              <w:t>punya</w:t>
            </w:r>
          </w:p>
        </w:tc>
        <w:tc>
          <w:tcPr>
            <w:tcW w:w="651" w:type="dxa"/>
            <w:shd w:val="clear" w:color="auto" w:fill="auto"/>
          </w:tcPr>
          <w:p w14:paraId="3CAD62BA" w14:textId="77777777" w:rsidR="00130064" w:rsidRPr="009D148B" w:rsidRDefault="00130064" w:rsidP="00130064">
            <w:pPr>
              <w:pStyle w:val="Text"/>
            </w:pPr>
            <w:r w:rsidRPr="009D148B">
              <w:t>bapa</w:t>
            </w:r>
            <w:r>
              <w:t>,</w:t>
            </w:r>
          </w:p>
        </w:tc>
        <w:tc>
          <w:tcPr>
            <w:tcW w:w="1151" w:type="dxa"/>
            <w:shd w:val="clear" w:color="auto" w:fill="auto"/>
          </w:tcPr>
          <w:p w14:paraId="62B15EB9" w14:textId="77777777" w:rsidR="00130064" w:rsidRPr="009171B1" w:rsidRDefault="00130064" w:rsidP="00130064">
            <w:pPr>
              <w:pStyle w:val="Text"/>
            </w:pPr>
            <w:r w:rsidRPr="009171B1">
              <w:rPr>
                <w:rStyle w:val="ChBlueBold"/>
              </w:rPr>
              <w:t>bagemana</w:t>
            </w:r>
            <w:r w:rsidRPr="009171B1">
              <w:t>?</w:t>
            </w:r>
          </w:p>
        </w:tc>
      </w:tr>
      <w:tr w:rsidR="00AC23C4" w:rsidRPr="00AC23C4" w14:paraId="576F5302" w14:textId="77777777" w:rsidTr="00AC23C4">
        <w:tc>
          <w:tcPr>
            <w:tcW w:w="709" w:type="dxa"/>
            <w:shd w:val="clear" w:color="auto" w:fill="auto"/>
          </w:tcPr>
          <w:p w14:paraId="118304CF" w14:textId="77777777" w:rsidR="00130064" w:rsidRPr="006A7D13" w:rsidRDefault="00130064" w:rsidP="00130064">
            <w:pPr>
              <w:pStyle w:val="GlossEng"/>
            </w:pPr>
          </w:p>
        </w:tc>
        <w:tc>
          <w:tcPr>
            <w:tcW w:w="540" w:type="dxa"/>
            <w:shd w:val="clear" w:color="auto" w:fill="auto"/>
          </w:tcPr>
          <w:p w14:paraId="6A5C3344" w14:textId="77777777" w:rsidR="00130064" w:rsidRPr="0099608C" w:rsidRDefault="00130064" w:rsidP="00130064">
            <w:pPr>
              <w:pStyle w:val="GlossEng"/>
              <w:rPr>
                <w:rStyle w:val="ChSmallCaps"/>
              </w:rPr>
            </w:pPr>
            <w:r w:rsidRPr="0099608C">
              <w:rPr>
                <w:rStyle w:val="ChSmallCaps"/>
              </w:rPr>
              <w:t>1sg</w:t>
            </w:r>
          </w:p>
        </w:tc>
        <w:tc>
          <w:tcPr>
            <w:tcW w:w="618" w:type="dxa"/>
            <w:shd w:val="clear" w:color="auto" w:fill="auto"/>
          </w:tcPr>
          <w:p w14:paraId="6E27AF23" w14:textId="77777777" w:rsidR="00130064" w:rsidRPr="009D148B" w:rsidRDefault="00130064" w:rsidP="00130064">
            <w:pPr>
              <w:pStyle w:val="GlossEng"/>
            </w:pPr>
            <w:r w:rsidRPr="009D148B">
              <w:t>ask</w:t>
            </w:r>
          </w:p>
        </w:tc>
        <w:tc>
          <w:tcPr>
            <w:tcW w:w="540" w:type="dxa"/>
            <w:shd w:val="clear" w:color="auto" w:fill="auto"/>
          </w:tcPr>
          <w:p w14:paraId="0376C017" w14:textId="77777777" w:rsidR="00130064" w:rsidRPr="0099608C" w:rsidRDefault="00130064" w:rsidP="00130064">
            <w:pPr>
              <w:pStyle w:val="GlossEng"/>
              <w:rPr>
                <w:rStyle w:val="ChSmallCaps"/>
              </w:rPr>
            </w:pPr>
            <w:r w:rsidRPr="0099608C">
              <w:rPr>
                <w:rStyle w:val="ChSmallCaps"/>
              </w:rPr>
              <w:t>1sg</w:t>
            </w:r>
          </w:p>
        </w:tc>
        <w:tc>
          <w:tcPr>
            <w:tcW w:w="673" w:type="dxa"/>
            <w:shd w:val="clear" w:color="auto" w:fill="auto"/>
          </w:tcPr>
          <w:p w14:paraId="7DB3D4E5" w14:textId="77777777" w:rsidR="00130064" w:rsidRPr="0099608C" w:rsidRDefault="00130064" w:rsidP="00130064">
            <w:pPr>
              <w:pStyle w:val="GlossEng"/>
              <w:rPr>
                <w:rStyle w:val="ChSmallCaps"/>
              </w:rPr>
            </w:pPr>
            <w:r w:rsidRPr="0099608C">
              <w:rPr>
                <w:rStyle w:val="ChSmallCaps"/>
              </w:rPr>
              <w:t>poss</w:t>
            </w:r>
          </w:p>
        </w:tc>
        <w:tc>
          <w:tcPr>
            <w:tcW w:w="651" w:type="dxa"/>
            <w:shd w:val="clear" w:color="auto" w:fill="auto"/>
          </w:tcPr>
          <w:p w14:paraId="76FB4B46" w14:textId="77777777" w:rsidR="00130064" w:rsidRPr="009D148B" w:rsidRDefault="00130064" w:rsidP="00130064">
            <w:pPr>
              <w:pStyle w:val="GlossEng"/>
            </w:pPr>
            <w:r w:rsidRPr="009D148B">
              <w:t>father</w:t>
            </w:r>
          </w:p>
        </w:tc>
        <w:tc>
          <w:tcPr>
            <w:tcW w:w="1151" w:type="dxa"/>
            <w:shd w:val="clear" w:color="auto" w:fill="auto"/>
          </w:tcPr>
          <w:p w14:paraId="2183C6D3" w14:textId="77777777" w:rsidR="00130064" w:rsidRPr="009D148B" w:rsidRDefault="00130064" w:rsidP="00130064">
            <w:pPr>
              <w:pStyle w:val="GlossEng"/>
            </w:pPr>
            <w:r w:rsidRPr="009D148B">
              <w:t>how</w:t>
            </w:r>
          </w:p>
        </w:tc>
      </w:tr>
    </w:tbl>
    <w:p w14:paraId="64D06311" w14:textId="3B0E9DEA" w:rsidR="00130064" w:rsidRDefault="00B7093A" w:rsidP="00130064">
      <w:pPr>
        <w:pStyle w:val="FreeTranslEng"/>
      </w:pPr>
      <w:r>
        <w:t>‘</w:t>
      </w:r>
      <w:r w:rsidR="00130064">
        <w:t xml:space="preserve">I asked my father, </w:t>
      </w:r>
      <w:r>
        <w:t>‘</w:t>
      </w:r>
      <w:r w:rsidR="00130064" w:rsidRPr="00394F86">
        <w:rPr>
          <w:rStyle w:val="ChBlueBold"/>
        </w:rPr>
        <w:t>how</w:t>
      </w:r>
      <w:r w:rsidR="00130064">
        <w:t xml:space="preserve"> (did this happen)?</w:t>
      </w:r>
      <w:r>
        <w:t>’’</w:t>
      </w:r>
      <w:r w:rsidR="00130064">
        <w:t xml:space="preserve"> </w:t>
      </w:r>
      <w:r w:rsidR="00130064" w:rsidRPr="006A7D13">
        <w:rPr>
          <w:rStyle w:val="ExampleSource"/>
        </w:rPr>
        <w:t>[080921-011-Cv.0012]</w:t>
      </w:r>
    </w:p>
    <w:tbl>
      <w:tblPr>
        <w:tblW w:w="0" w:type="auto"/>
        <w:tblCellMar>
          <w:left w:w="42" w:type="dxa"/>
          <w:right w:w="42" w:type="dxa"/>
        </w:tblCellMar>
        <w:tblLook w:val="01E0" w:firstRow="1" w:lastRow="1" w:firstColumn="1" w:lastColumn="1" w:noHBand="0" w:noVBand="0"/>
      </w:tblPr>
      <w:tblGrid>
        <w:gridCol w:w="709"/>
        <w:gridCol w:w="1151"/>
        <w:gridCol w:w="1151"/>
      </w:tblGrid>
      <w:tr w:rsidR="00130064" w:rsidRPr="00414A9C" w14:paraId="3E8A6BFB" w14:textId="77777777" w:rsidTr="00AC23C4">
        <w:tc>
          <w:tcPr>
            <w:tcW w:w="709" w:type="dxa"/>
            <w:shd w:val="clear" w:color="auto" w:fill="auto"/>
          </w:tcPr>
          <w:p w14:paraId="2975803C" w14:textId="77777777" w:rsidR="00130064" w:rsidRPr="00243B92" w:rsidRDefault="00130064" w:rsidP="00130064">
            <w:pPr>
              <w:pStyle w:val="O0Nwnext"/>
            </w:pPr>
            <w:bookmarkStart w:id="2576" w:name="_Ref356901228"/>
            <w:r>
              <w:t>(</w:t>
            </w:r>
            <w:fldSimple w:instr=" SEQ ( \* ARABIC \s 1 ">
              <w:r w:rsidR="00154D81">
                <w:rPr>
                  <w:noProof/>
                </w:rPr>
                <w:t>274</w:t>
              </w:r>
            </w:fldSimple>
            <w:r>
              <w:t>)</w:t>
            </w:r>
            <w:bookmarkEnd w:id="2576"/>
          </w:p>
        </w:tc>
        <w:tc>
          <w:tcPr>
            <w:tcW w:w="1151" w:type="dxa"/>
            <w:shd w:val="clear" w:color="auto" w:fill="auto"/>
          </w:tcPr>
          <w:p w14:paraId="1BC53758" w14:textId="77777777" w:rsidR="00130064" w:rsidRPr="009171B1" w:rsidRDefault="00130064" w:rsidP="00130064">
            <w:pPr>
              <w:pStyle w:val="Text"/>
            </w:pPr>
            <w:r w:rsidRPr="009171B1">
              <w:rPr>
                <w:rStyle w:val="ChBlueBold"/>
              </w:rPr>
              <w:t>bagemana</w:t>
            </w:r>
            <w:r w:rsidRPr="009171B1">
              <w:t>?</w:t>
            </w:r>
          </w:p>
        </w:tc>
        <w:tc>
          <w:tcPr>
            <w:tcW w:w="1151" w:type="dxa"/>
            <w:shd w:val="clear" w:color="auto" w:fill="auto"/>
          </w:tcPr>
          <w:p w14:paraId="77E8F19F" w14:textId="77777777" w:rsidR="00130064" w:rsidRPr="009171B1" w:rsidRDefault="00130064" w:rsidP="00130064">
            <w:pPr>
              <w:pStyle w:val="Text"/>
            </w:pPr>
            <w:r w:rsidRPr="009171B1">
              <w:rPr>
                <w:rStyle w:val="ChBlueBold"/>
              </w:rPr>
              <w:t>bagemana</w:t>
            </w:r>
            <w:r w:rsidRPr="009171B1">
              <w:t>?</w:t>
            </w:r>
          </w:p>
        </w:tc>
      </w:tr>
      <w:tr w:rsidR="00130064" w:rsidRPr="00AC23C4" w14:paraId="73A524FF" w14:textId="77777777" w:rsidTr="00AC23C4">
        <w:tc>
          <w:tcPr>
            <w:tcW w:w="709" w:type="dxa"/>
            <w:shd w:val="clear" w:color="auto" w:fill="auto"/>
          </w:tcPr>
          <w:p w14:paraId="5F5D428A" w14:textId="77777777" w:rsidR="00130064" w:rsidRPr="009672AF" w:rsidRDefault="00130064" w:rsidP="00130064">
            <w:pPr>
              <w:pStyle w:val="GlossEng"/>
            </w:pPr>
          </w:p>
        </w:tc>
        <w:tc>
          <w:tcPr>
            <w:tcW w:w="1151" w:type="dxa"/>
            <w:shd w:val="clear" w:color="auto" w:fill="auto"/>
          </w:tcPr>
          <w:p w14:paraId="17CE977B" w14:textId="77777777" w:rsidR="00130064" w:rsidRPr="009672AF" w:rsidRDefault="00130064" w:rsidP="00130064">
            <w:pPr>
              <w:pStyle w:val="GlossEng"/>
            </w:pPr>
            <w:r w:rsidRPr="009672AF">
              <w:t>how</w:t>
            </w:r>
          </w:p>
        </w:tc>
        <w:tc>
          <w:tcPr>
            <w:tcW w:w="1151" w:type="dxa"/>
            <w:shd w:val="clear" w:color="auto" w:fill="auto"/>
          </w:tcPr>
          <w:p w14:paraId="6B95FA03" w14:textId="77777777" w:rsidR="00130064" w:rsidRPr="009672AF" w:rsidRDefault="00130064" w:rsidP="00130064">
            <w:pPr>
              <w:pStyle w:val="GlossEng"/>
            </w:pPr>
            <w:r w:rsidRPr="009672AF">
              <w:t>how</w:t>
            </w:r>
          </w:p>
        </w:tc>
      </w:tr>
    </w:tbl>
    <w:p w14:paraId="218937A9" w14:textId="7016B1C4" w:rsidR="00130064" w:rsidRDefault="00130064" w:rsidP="00130064">
      <w:pPr>
        <w:pStyle w:val="FreeTranslEng15pt"/>
      </w:pPr>
      <w:r>
        <w:t xml:space="preserve">[During a phone conversation with a bad connection:] </w:t>
      </w:r>
      <w:r w:rsidR="00B7093A">
        <w:t>‘</w:t>
      </w:r>
      <w:r w:rsidRPr="006D4983">
        <w:rPr>
          <w:rStyle w:val="ChBlueBold"/>
        </w:rPr>
        <w:t>what</w:t>
      </w:r>
      <w:r>
        <w:t xml:space="preserve">?, </w:t>
      </w:r>
      <w:r w:rsidRPr="006D4983">
        <w:rPr>
          <w:rStyle w:val="ChBlueBold"/>
        </w:rPr>
        <w:t>what</w:t>
      </w:r>
      <w:r>
        <w:t>?</w:t>
      </w:r>
      <w:r w:rsidR="00B7093A">
        <w:t>’</w:t>
      </w:r>
      <w:r>
        <w:t xml:space="preserve"> </w:t>
      </w:r>
      <w:r w:rsidRPr="006D4983">
        <w:rPr>
          <w:rStyle w:val="ExampleSource"/>
        </w:rPr>
        <w:t>[080922-001b-CvPh.0027]</w:t>
      </w:r>
    </w:p>
    <w:p w14:paraId="28290CF6" w14:textId="218515EA" w:rsidR="00130064" w:rsidRDefault="00BC525F" w:rsidP="00130064">
      <w:pPr>
        <w:pStyle w:val="Heading3"/>
      </w:pPr>
      <w:bookmarkStart w:id="2577" w:name="_Ref358363775"/>
      <w:bookmarkStart w:id="2578" w:name="_Toc367531117"/>
      <w:bookmarkStart w:id="2579" w:name="_Toc440455613"/>
      <w:r w:rsidRPr="00EB39DE">
        <w:rPr>
          <w:rStyle w:val="ChItalBold"/>
        </w:rPr>
        <w:t>kapang</w:t>
      </w:r>
      <w:r w:rsidR="00130064">
        <w:t xml:space="preserve"> </w:t>
      </w:r>
      <w:r w:rsidR="00B7093A">
        <w:t>‘</w:t>
      </w:r>
      <w:r w:rsidR="00130064">
        <w:t>when</w:t>
      </w:r>
      <w:r w:rsidR="00B7093A">
        <w:t>’</w:t>
      </w:r>
      <w:bookmarkEnd w:id="2577"/>
      <w:bookmarkEnd w:id="2578"/>
      <w:bookmarkEnd w:id="2579"/>
    </w:p>
    <w:p w14:paraId="49E3068B" w14:textId="39E8DE0A" w:rsidR="00130064" w:rsidRDefault="00130064" w:rsidP="00423AAC">
      <w:pPr>
        <w:pStyle w:val="Body0005after"/>
      </w:pPr>
      <w:r w:rsidRPr="001478C8">
        <w:t xml:space="preserve">The interrogative </w:t>
      </w:r>
      <w:r w:rsidR="00BC525F" w:rsidRPr="001478C8">
        <w:rPr>
          <w:rStyle w:val="ChItalBold"/>
        </w:rPr>
        <w:t>kapang</w:t>
      </w:r>
      <w:r w:rsidRPr="001478C8">
        <w:t xml:space="preserve"> </w:t>
      </w:r>
      <w:r w:rsidR="00B7093A">
        <w:t>‘</w:t>
      </w:r>
      <w:r w:rsidRPr="001478C8">
        <w:t>when</w:t>
      </w:r>
      <w:r w:rsidR="00B7093A">
        <w:t>’</w:t>
      </w:r>
      <w:r w:rsidRPr="001478C8">
        <w:t xml:space="preserve"> questions time. Always used pronominally, </w:t>
      </w:r>
      <w:r w:rsidR="00BC525F" w:rsidRPr="001478C8">
        <w:rPr>
          <w:rStyle w:val="ChItalBold"/>
        </w:rPr>
        <w:t>kapang</w:t>
      </w:r>
      <w:r w:rsidRPr="001478C8">
        <w:t xml:space="preserve"> </w:t>
      </w:r>
      <w:r w:rsidR="00B7093A">
        <w:t>‘</w:t>
      </w:r>
      <w:r w:rsidRPr="001478C8">
        <w:t>when</w:t>
      </w:r>
      <w:r w:rsidR="00B7093A">
        <w:t>’</w:t>
      </w:r>
      <w:r w:rsidRPr="001478C8">
        <w:t xml:space="preserve"> usually </w:t>
      </w:r>
      <w:r w:rsidR="00E305B4" w:rsidRPr="001478C8">
        <w:t xml:space="preserve">occurs </w:t>
      </w:r>
      <w:r w:rsidRPr="001478C8">
        <w:t xml:space="preserve">in clause-initial position, as shown with its first and third occurrences in </w:t>
      </w:r>
      <w:r w:rsidRPr="001478C8">
        <w:fldChar w:fldCharType="begin"/>
      </w:r>
      <w:r w:rsidRPr="001478C8">
        <w:instrText xml:space="preserve"> REF _Ref356813998 \h  \* MERGEFORMAT </w:instrText>
      </w:r>
      <w:r w:rsidRPr="001478C8">
        <w:fldChar w:fldCharType="separate"/>
      </w:r>
      <w:r w:rsidR="00154D81">
        <w:t>(275)</w:t>
      </w:r>
      <w:r w:rsidRPr="001478C8">
        <w:fldChar w:fldCharType="end"/>
      </w:r>
      <w:r w:rsidRPr="001478C8">
        <w:t xml:space="preserve">. Here, </w:t>
      </w:r>
      <w:r w:rsidR="00BC525F" w:rsidRPr="001478C8">
        <w:rPr>
          <w:rStyle w:val="ChItalBold"/>
        </w:rPr>
        <w:t>kapang</w:t>
      </w:r>
      <w:r w:rsidRPr="001478C8">
        <w:t xml:space="preserve"> </w:t>
      </w:r>
      <w:r w:rsidR="00B7093A">
        <w:t>‘</w:t>
      </w:r>
      <w:r w:rsidRPr="001478C8">
        <w:t>when</w:t>
      </w:r>
      <w:r w:rsidR="00B7093A">
        <w:t>’</w:t>
      </w:r>
      <w:r w:rsidRPr="001478C8">
        <w:t xml:space="preserve"> questions the temporal setting of the events or states expressed by the entire clause. When the temporal setting is less</w:t>
      </w:r>
      <w:r>
        <w:t xml:space="preserve"> important, </w:t>
      </w:r>
      <w:r w:rsidR="00BC525F" w:rsidRPr="0087072D">
        <w:rPr>
          <w:rStyle w:val="ChItalBold"/>
        </w:rPr>
        <w:t>k</w:t>
      </w:r>
      <w:r w:rsidR="00BC525F">
        <w:rPr>
          <w:rStyle w:val="ChItalBold"/>
        </w:rPr>
        <w:t>apang</w:t>
      </w:r>
      <w:r>
        <w:t xml:space="preserve"> </w:t>
      </w:r>
      <w:r w:rsidR="00B7093A">
        <w:t>‘</w:t>
      </w:r>
      <w:r>
        <w:t>when</w:t>
      </w:r>
      <w:r w:rsidR="00B7093A">
        <w:t>’</w:t>
      </w:r>
      <w:r>
        <w:t xml:space="preserve"> occurs in clause-final position, as shown with the second </w:t>
      </w:r>
      <w:r w:rsidR="00BC525F" w:rsidRPr="0087072D">
        <w:rPr>
          <w:rStyle w:val="ChItalBold"/>
        </w:rPr>
        <w:t>k</w:t>
      </w:r>
      <w:r w:rsidR="00BC525F">
        <w:rPr>
          <w:rStyle w:val="ChItalBold"/>
        </w:rPr>
        <w:t>apang</w:t>
      </w:r>
      <w:r>
        <w:t xml:space="preserve"> </w:t>
      </w:r>
      <w:r w:rsidR="00B7093A">
        <w:t>‘</w:t>
      </w:r>
      <w:r>
        <w:t>when</w:t>
      </w:r>
      <w:r w:rsidR="00B7093A">
        <w:t>’</w:t>
      </w:r>
      <w:r>
        <w:t xml:space="preserve"> token in </w:t>
      </w:r>
      <w:r>
        <w:fldChar w:fldCharType="begin"/>
      </w:r>
      <w:r>
        <w:instrText xml:space="preserve"> REF _Ref356813998 \h </w:instrText>
      </w:r>
      <w:r>
        <w:fldChar w:fldCharType="separate"/>
      </w:r>
      <w:r w:rsidR="00154D81">
        <w:t>(</w:t>
      </w:r>
      <w:r w:rsidR="00154D81">
        <w:rPr>
          <w:noProof/>
        </w:rPr>
        <w:t>275</w:t>
      </w:r>
      <w:r w:rsidR="00154D81">
        <w:t>)</w:t>
      </w:r>
      <w:r>
        <w:fldChar w:fldCharType="end"/>
      </w:r>
      <w:r>
        <w:t xml:space="preserve">. Hence, the different positions of </w:t>
      </w:r>
      <w:r w:rsidR="00BC525F" w:rsidRPr="0087072D">
        <w:rPr>
          <w:rStyle w:val="ChItalBold"/>
        </w:rPr>
        <w:t>k</w:t>
      </w:r>
      <w:r w:rsidR="00BC525F">
        <w:rPr>
          <w:rStyle w:val="ChItalBold"/>
        </w:rPr>
        <w:t>apang</w:t>
      </w:r>
      <w:r>
        <w:t xml:space="preserve"> </w:t>
      </w:r>
      <w:r w:rsidR="00B7093A">
        <w:t>‘</w:t>
      </w:r>
      <w:r>
        <w:t>when</w:t>
      </w:r>
      <w:r w:rsidR="00B7093A">
        <w:t>’</w:t>
      </w:r>
      <w:r>
        <w:t xml:space="preserve"> within the clause have functions which parallel those of the time</w:t>
      </w:r>
      <w:r w:rsidR="00A3336B">
        <w:t>-denoting</w:t>
      </w:r>
      <w:r>
        <w:t xml:space="preserve"> </w:t>
      </w:r>
      <w:r w:rsidR="00A3336B">
        <w:t xml:space="preserve">nouns </w:t>
      </w:r>
      <w:r>
        <w:t>which the interrogative replaces (see §</w:t>
      </w:r>
      <w:r w:rsidR="00A3336B">
        <w:fldChar w:fldCharType="begin"/>
      </w:r>
      <w:r w:rsidR="00A3336B">
        <w:instrText xml:space="preserve"> REF _Ref351641496 \w \h </w:instrText>
      </w:r>
      <w:r w:rsidR="00A3336B">
        <w:fldChar w:fldCharType="separate"/>
      </w:r>
      <w:r w:rsidR="00154D81">
        <w:rPr>
          <w:cs/>
        </w:rPr>
        <w:t>‎</w:t>
      </w:r>
      <w:r w:rsidR="00154D81">
        <w:t>5.2.5</w:t>
      </w:r>
      <w:r w:rsidR="00A3336B">
        <w:fldChar w:fldCharType="end"/>
      </w:r>
      <w:r>
        <w:t xml:space="preserve">). Alternatively, but rarely, the interrogative occurs between the subject and the predicate, as in </w:t>
      </w:r>
      <w:r>
        <w:fldChar w:fldCharType="begin"/>
      </w:r>
      <w:r>
        <w:instrText xml:space="preserve"> REF _Ref356813999 \h </w:instrText>
      </w:r>
      <w:r>
        <w:fldChar w:fldCharType="separate"/>
      </w:r>
      <w:r w:rsidR="00154D81">
        <w:t>(</w:t>
      </w:r>
      <w:r w:rsidR="00154D81">
        <w:rPr>
          <w:noProof/>
        </w:rPr>
        <w:t>276</w:t>
      </w:r>
      <w:r w:rsidR="00154D81">
        <w:t>)</w:t>
      </w:r>
      <w:r>
        <w:fldChar w:fldCharType="end"/>
      </w:r>
      <w:r>
        <w:t xml:space="preserve">. </w:t>
      </w:r>
      <w:r>
        <w:rPr>
          <w:lang w:eastAsia="en-US"/>
        </w:rPr>
        <w:t>According to</w:t>
      </w:r>
      <w:r>
        <w:t xml:space="preserve"> one consultant, this position of </w:t>
      </w:r>
      <w:r w:rsidR="00BC525F" w:rsidRPr="003F7BFB">
        <w:rPr>
          <w:rStyle w:val="ChItalBold"/>
        </w:rPr>
        <w:t>k</w:t>
      </w:r>
      <w:r w:rsidR="00BC525F">
        <w:rPr>
          <w:rStyle w:val="ChItalBold"/>
        </w:rPr>
        <w:t>apang</w:t>
      </w:r>
      <w:r>
        <w:t xml:space="preserve"> </w:t>
      </w:r>
      <w:r w:rsidR="00B7093A">
        <w:t>‘</w:t>
      </w:r>
      <w:r>
        <w:t>when</w:t>
      </w:r>
      <w:r w:rsidR="00B7093A">
        <w:t>’</w:t>
      </w:r>
      <w:r>
        <w:t xml:space="preserve"> is acceptable, although the semantics conveyed by this position are still ill understood.</w:t>
      </w:r>
    </w:p>
    <w:p w14:paraId="257EDFC9" w14:textId="657D945F" w:rsidR="00130064" w:rsidRPr="005202F6" w:rsidRDefault="00130064" w:rsidP="00130064">
      <w:pPr>
        <w:pStyle w:val="ExampleTitle"/>
      </w:pPr>
      <w:r>
        <w:t xml:space="preserve">Pronominal uses of </w:t>
      </w:r>
      <w:r w:rsidR="00BC525F" w:rsidRPr="0087072D">
        <w:rPr>
          <w:rStyle w:val="ChItalBold"/>
        </w:rPr>
        <w:t>k</w:t>
      </w:r>
      <w:r w:rsidR="00BC525F">
        <w:rPr>
          <w:rStyle w:val="ChItalBold"/>
        </w:rPr>
        <w:t>apang</w:t>
      </w:r>
      <w:r>
        <w:t xml:space="preserve"> </w:t>
      </w:r>
      <w:r w:rsidR="00B7093A">
        <w:t>‘</w:t>
      </w:r>
      <w:r>
        <w:t>when</w:t>
      </w:r>
      <w:r w:rsidR="00B7093A">
        <w:t>’</w:t>
      </w:r>
    </w:p>
    <w:tbl>
      <w:tblPr>
        <w:tblW w:w="5784" w:type="dxa"/>
        <w:tblCellMar>
          <w:left w:w="42" w:type="dxa"/>
          <w:right w:w="42" w:type="dxa"/>
        </w:tblCellMar>
        <w:tblLook w:val="01E0" w:firstRow="1" w:lastRow="1" w:firstColumn="1" w:lastColumn="1" w:noHBand="0" w:noVBand="0"/>
      </w:tblPr>
      <w:tblGrid>
        <w:gridCol w:w="709"/>
        <w:gridCol w:w="805"/>
        <w:gridCol w:w="475"/>
        <w:gridCol w:w="209"/>
        <w:gridCol w:w="355"/>
        <w:gridCol w:w="239"/>
        <w:gridCol w:w="491"/>
        <w:gridCol w:w="683"/>
        <w:gridCol w:w="727"/>
        <w:gridCol w:w="807"/>
        <w:gridCol w:w="284"/>
      </w:tblGrid>
      <w:tr w:rsidR="00AC23C4" w:rsidRPr="00414A9C" w14:paraId="011B55F0" w14:textId="77777777" w:rsidTr="00AC23C4">
        <w:tc>
          <w:tcPr>
            <w:tcW w:w="709" w:type="dxa"/>
            <w:shd w:val="clear" w:color="auto" w:fill="auto"/>
          </w:tcPr>
          <w:p w14:paraId="0F5BDAF8" w14:textId="77777777" w:rsidR="00130064" w:rsidRPr="00243B92" w:rsidRDefault="00130064" w:rsidP="00130064">
            <w:pPr>
              <w:pStyle w:val="O0Nwnext"/>
            </w:pPr>
            <w:bookmarkStart w:id="2580" w:name="_Ref356813998"/>
            <w:r>
              <w:t>(</w:t>
            </w:r>
            <w:fldSimple w:instr=" SEQ ( \* ARABIC \s 1 ">
              <w:r w:rsidR="00154D81">
                <w:rPr>
                  <w:noProof/>
                </w:rPr>
                <w:t>275</w:t>
              </w:r>
            </w:fldSimple>
            <w:r>
              <w:t>)</w:t>
            </w:r>
            <w:bookmarkEnd w:id="2580"/>
          </w:p>
        </w:tc>
        <w:tc>
          <w:tcPr>
            <w:tcW w:w="805" w:type="dxa"/>
            <w:shd w:val="clear" w:color="auto" w:fill="auto"/>
          </w:tcPr>
          <w:p w14:paraId="51EC115E" w14:textId="77777777" w:rsidR="00130064" w:rsidRPr="00485474" w:rsidRDefault="00130064" w:rsidP="00130064">
            <w:pPr>
              <w:pStyle w:val="Text"/>
              <w:rPr>
                <w:rStyle w:val="ChBlueBold"/>
              </w:rPr>
            </w:pPr>
            <w:r w:rsidRPr="00485474">
              <w:rPr>
                <w:rStyle w:val="ChBlueBold"/>
              </w:rPr>
              <w:t>kapan</w:t>
            </w:r>
            <w:r w:rsidR="00BC525F">
              <w:rPr>
                <w:rStyle w:val="ChBlueBold"/>
              </w:rPr>
              <w:t>g</w:t>
            </w:r>
          </w:p>
        </w:tc>
        <w:tc>
          <w:tcPr>
            <w:tcW w:w="475" w:type="dxa"/>
            <w:shd w:val="clear" w:color="auto" w:fill="auto"/>
          </w:tcPr>
          <w:p w14:paraId="6863229B" w14:textId="77777777" w:rsidR="00130064" w:rsidRPr="00712608" w:rsidRDefault="00130064" w:rsidP="00130064">
            <w:pPr>
              <w:pStyle w:val="Text"/>
            </w:pPr>
            <w:r w:rsidRPr="00712608">
              <w:t>kita</w:t>
            </w:r>
          </w:p>
        </w:tc>
        <w:tc>
          <w:tcPr>
            <w:tcW w:w="564" w:type="dxa"/>
            <w:gridSpan w:val="2"/>
            <w:shd w:val="clear" w:color="auto" w:fill="auto"/>
          </w:tcPr>
          <w:p w14:paraId="3E337DE2" w14:textId="77777777" w:rsidR="00130064" w:rsidRPr="00712608" w:rsidRDefault="00130064" w:rsidP="00130064">
            <w:pPr>
              <w:pStyle w:val="Text"/>
            </w:pPr>
            <w:r w:rsidRPr="00712608">
              <w:t>mo</w:t>
            </w:r>
          </w:p>
        </w:tc>
        <w:tc>
          <w:tcPr>
            <w:tcW w:w="730" w:type="dxa"/>
            <w:gridSpan w:val="2"/>
            <w:shd w:val="clear" w:color="auto" w:fill="auto"/>
          </w:tcPr>
          <w:p w14:paraId="58711E51" w14:textId="77777777" w:rsidR="00130064" w:rsidRPr="00712608" w:rsidRDefault="00130064" w:rsidP="00130064">
            <w:pPr>
              <w:pStyle w:val="Text"/>
            </w:pPr>
            <w:r>
              <w:t>antar?,</w:t>
            </w:r>
          </w:p>
        </w:tc>
        <w:tc>
          <w:tcPr>
            <w:tcW w:w="683" w:type="dxa"/>
            <w:shd w:val="clear" w:color="auto" w:fill="auto"/>
          </w:tcPr>
          <w:p w14:paraId="06A4F3C1" w14:textId="77777777" w:rsidR="00130064" w:rsidRPr="00712608" w:rsidRDefault="00130064" w:rsidP="00130064">
            <w:pPr>
              <w:pStyle w:val="Text"/>
            </w:pPr>
            <w:r w:rsidRPr="00712608">
              <w:t>kitong</w:t>
            </w:r>
          </w:p>
        </w:tc>
        <w:tc>
          <w:tcPr>
            <w:tcW w:w="727" w:type="dxa"/>
            <w:shd w:val="clear" w:color="auto" w:fill="auto"/>
          </w:tcPr>
          <w:p w14:paraId="0127DCED" w14:textId="77777777" w:rsidR="00130064" w:rsidRPr="00712608" w:rsidRDefault="00130064" w:rsidP="00130064">
            <w:pPr>
              <w:pStyle w:val="Text"/>
            </w:pPr>
            <w:r w:rsidRPr="00712608">
              <w:t>antar</w:t>
            </w:r>
          </w:p>
        </w:tc>
        <w:tc>
          <w:tcPr>
            <w:tcW w:w="807" w:type="dxa"/>
            <w:shd w:val="clear" w:color="auto" w:fill="auto"/>
          </w:tcPr>
          <w:p w14:paraId="71533135" w14:textId="77777777" w:rsidR="00130064" w:rsidRPr="00035EF5" w:rsidRDefault="00130064" w:rsidP="00130064">
            <w:pPr>
              <w:pStyle w:val="Text"/>
            </w:pPr>
            <w:r w:rsidRPr="00035EF5">
              <w:rPr>
                <w:rStyle w:val="ChBlueBold"/>
              </w:rPr>
              <w:t>kapan</w:t>
            </w:r>
            <w:r w:rsidR="00BC525F">
              <w:rPr>
                <w:rStyle w:val="ChBlueBold"/>
              </w:rPr>
              <w:t>g</w:t>
            </w:r>
            <w:r w:rsidRPr="00035EF5">
              <w:t>?</w:t>
            </w:r>
          </w:p>
        </w:tc>
        <w:tc>
          <w:tcPr>
            <w:tcW w:w="284" w:type="dxa"/>
            <w:shd w:val="clear" w:color="auto" w:fill="auto"/>
          </w:tcPr>
          <w:p w14:paraId="1F93B88A" w14:textId="77777777" w:rsidR="00130064" w:rsidRPr="00740B82" w:rsidRDefault="00130064" w:rsidP="00130064">
            <w:pPr>
              <w:pStyle w:val="Text"/>
            </w:pPr>
            <w:r w:rsidRPr="00740B82">
              <w:t>…</w:t>
            </w:r>
          </w:p>
        </w:tc>
      </w:tr>
      <w:tr w:rsidR="00AC23C4" w:rsidRPr="00AC23C4" w14:paraId="2907BD4B" w14:textId="77777777" w:rsidTr="00AC23C4">
        <w:tc>
          <w:tcPr>
            <w:tcW w:w="709" w:type="dxa"/>
            <w:shd w:val="clear" w:color="auto" w:fill="auto"/>
          </w:tcPr>
          <w:p w14:paraId="10BC7676" w14:textId="77777777" w:rsidR="00130064" w:rsidRPr="00443812" w:rsidRDefault="00130064" w:rsidP="00130064">
            <w:pPr>
              <w:pStyle w:val="GlossEng2ptafter"/>
            </w:pPr>
          </w:p>
        </w:tc>
        <w:tc>
          <w:tcPr>
            <w:tcW w:w="805" w:type="dxa"/>
            <w:shd w:val="clear" w:color="auto" w:fill="auto"/>
          </w:tcPr>
          <w:p w14:paraId="29194F08" w14:textId="77777777" w:rsidR="00130064" w:rsidRPr="00712608" w:rsidRDefault="00130064" w:rsidP="00130064">
            <w:pPr>
              <w:pStyle w:val="GlossEng2ptafter"/>
            </w:pPr>
            <w:r w:rsidRPr="00712608">
              <w:t>when</w:t>
            </w:r>
          </w:p>
        </w:tc>
        <w:tc>
          <w:tcPr>
            <w:tcW w:w="475" w:type="dxa"/>
            <w:shd w:val="clear" w:color="auto" w:fill="auto"/>
          </w:tcPr>
          <w:p w14:paraId="4AF9B3CB" w14:textId="77777777" w:rsidR="00130064" w:rsidRPr="0099608C" w:rsidRDefault="00130064" w:rsidP="00130064">
            <w:pPr>
              <w:pStyle w:val="GlossEng2ptafter"/>
              <w:rPr>
                <w:rStyle w:val="ChSmallCaps"/>
              </w:rPr>
            </w:pPr>
            <w:r w:rsidRPr="0099608C">
              <w:rPr>
                <w:rStyle w:val="ChSmallCaps"/>
              </w:rPr>
              <w:t>1pl</w:t>
            </w:r>
          </w:p>
        </w:tc>
        <w:tc>
          <w:tcPr>
            <w:tcW w:w="564" w:type="dxa"/>
            <w:gridSpan w:val="2"/>
            <w:shd w:val="clear" w:color="auto" w:fill="auto"/>
          </w:tcPr>
          <w:p w14:paraId="687358AF" w14:textId="77777777" w:rsidR="00130064" w:rsidRPr="00712608" w:rsidRDefault="00130064" w:rsidP="00130064">
            <w:pPr>
              <w:pStyle w:val="GlossEng2ptafter"/>
            </w:pPr>
            <w:r w:rsidRPr="00712608">
              <w:t>want</w:t>
            </w:r>
          </w:p>
        </w:tc>
        <w:tc>
          <w:tcPr>
            <w:tcW w:w="730" w:type="dxa"/>
            <w:gridSpan w:val="2"/>
            <w:shd w:val="clear" w:color="auto" w:fill="auto"/>
          </w:tcPr>
          <w:p w14:paraId="2C1E2351" w14:textId="77777777" w:rsidR="00130064" w:rsidRPr="00712608" w:rsidRDefault="00130064" w:rsidP="00130064">
            <w:pPr>
              <w:pStyle w:val="GlossEng2ptafter"/>
            </w:pPr>
            <w:r w:rsidRPr="00712608">
              <w:t>deliver</w:t>
            </w:r>
          </w:p>
        </w:tc>
        <w:tc>
          <w:tcPr>
            <w:tcW w:w="683" w:type="dxa"/>
            <w:shd w:val="clear" w:color="auto" w:fill="auto"/>
          </w:tcPr>
          <w:p w14:paraId="1B3DA9ED" w14:textId="77777777" w:rsidR="00130064" w:rsidRPr="0099608C" w:rsidRDefault="00130064" w:rsidP="00130064">
            <w:pPr>
              <w:pStyle w:val="GlossEng2ptafter"/>
              <w:rPr>
                <w:rStyle w:val="ChSmallCaps"/>
              </w:rPr>
            </w:pPr>
            <w:r w:rsidRPr="0099608C">
              <w:rPr>
                <w:rStyle w:val="ChSmallCaps"/>
              </w:rPr>
              <w:t>1pl</w:t>
            </w:r>
          </w:p>
        </w:tc>
        <w:tc>
          <w:tcPr>
            <w:tcW w:w="727" w:type="dxa"/>
            <w:shd w:val="clear" w:color="auto" w:fill="auto"/>
          </w:tcPr>
          <w:p w14:paraId="27ACB839" w14:textId="77777777" w:rsidR="00130064" w:rsidRPr="00712608" w:rsidRDefault="00130064" w:rsidP="00130064">
            <w:pPr>
              <w:pStyle w:val="GlossEng2ptafter"/>
            </w:pPr>
            <w:r w:rsidRPr="00712608">
              <w:t>deliver</w:t>
            </w:r>
          </w:p>
        </w:tc>
        <w:tc>
          <w:tcPr>
            <w:tcW w:w="807" w:type="dxa"/>
            <w:shd w:val="clear" w:color="auto" w:fill="auto"/>
          </w:tcPr>
          <w:p w14:paraId="2824355B" w14:textId="77777777" w:rsidR="00130064" w:rsidRPr="00712608" w:rsidRDefault="00130064" w:rsidP="00130064">
            <w:pPr>
              <w:pStyle w:val="GlossEng2ptafter"/>
            </w:pPr>
            <w:r w:rsidRPr="00712608">
              <w:t>when</w:t>
            </w:r>
          </w:p>
        </w:tc>
        <w:tc>
          <w:tcPr>
            <w:tcW w:w="284" w:type="dxa"/>
            <w:shd w:val="clear" w:color="auto" w:fill="auto"/>
          </w:tcPr>
          <w:p w14:paraId="101FA4F3" w14:textId="77777777" w:rsidR="00130064" w:rsidRPr="00712608" w:rsidRDefault="00130064" w:rsidP="00130064">
            <w:pPr>
              <w:pStyle w:val="GlossEng2ptafter"/>
            </w:pPr>
          </w:p>
        </w:tc>
      </w:tr>
      <w:tr w:rsidR="00AC23C4" w:rsidRPr="00414A9C" w14:paraId="7A4D9FA8" w14:textId="77777777" w:rsidTr="00AC23C4">
        <w:trPr>
          <w:gridAfter w:val="4"/>
          <w:wAfter w:w="2501" w:type="dxa"/>
        </w:trPr>
        <w:tc>
          <w:tcPr>
            <w:tcW w:w="709" w:type="dxa"/>
            <w:shd w:val="clear" w:color="auto" w:fill="auto"/>
          </w:tcPr>
          <w:p w14:paraId="28F5B6DF" w14:textId="77777777" w:rsidR="00130064" w:rsidRPr="009F28AE" w:rsidRDefault="00130064" w:rsidP="00130064">
            <w:pPr>
              <w:pStyle w:val="O0Nwnext"/>
            </w:pPr>
          </w:p>
        </w:tc>
        <w:tc>
          <w:tcPr>
            <w:tcW w:w="805" w:type="dxa"/>
            <w:shd w:val="clear" w:color="auto" w:fill="auto"/>
          </w:tcPr>
          <w:p w14:paraId="75754D91" w14:textId="77777777" w:rsidR="00130064" w:rsidRPr="00845BDA" w:rsidRDefault="00130064" w:rsidP="00130064">
            <w:pPr>
              <w:pStyle w:val="Text"/>
              <w:rPr>
                <w:rStyle w:val="ChBlueBold"/>
              </w:rPr>
            </w:pPr>
            <w:r w:rsidRPr="00845BDA">
              <w:rPr>
                <w:rStyle w:val="ChBlueBold"/>
              </w:rPr>
              <w:t>kapan</w:t>
            </w:r>
            <w:r w:rsidR="00BC525F">
              <w:rPr>
                <w:rStyle w:val="ChBlueBold"/>
              </w:rPr>
              <w:t>g</w:t>
            </w:r>
          </w:p>
        </w:tc>
        <w:tc>
          <w:tcPr>
            <w:tcW w:w="684" w:type="dxa"/>
            <w:gridSpan w:val="2"/>
            <w:shd w:val="clear" w:color="auto" w:fill="auto"/>
          </w:tcPr>
          <w:p w14:paraId="302DBB99" w14:textId="77777777" w:rsidR="00130064" w:rsidRPr="00712608" w:rsidRDefault="00130064" w:rsidP="00130064">
            <w:pPr>
              <w:pStyle w:val="Text"/>
            </w:pPr>
            <w:r w:rsidRPr="00712608">
              <w:t>kitong</w:t>
            </w:r>
          </w:p>
        </w:tc>
        <w:tc>
          <w:tcPr>
            <w:tcW w:w="594" w:type="dxa"/>
            <w:gridSpan w:val="2"/>
            <w:shd w:val="clear" w:color="auto" w:fill="auto"/>
          </w:tcPr>
          <w:p w14:paraId="6582A33D" w14:textId="77777777" w:rsidR="00130064" w:rsidRPr="00712608" w:rsidRDefault="00130064" w:rsidP="00130064">
            <w:pPr>
              <w:pStyle w:val="Text"/>
            </w:pPr>
            <w:r w:rsidRPr="00712608">
              <w:t>antar</w:t>
            </w:r>
          </w:p>
        </w:tc>
        <w:tc>
          <w:tcPr>
            <w:tcW w:w="491" w:type="dxa"/>
            <w:shd w:val="clear" w:color="auto" w:fill="auto"/>
          </w:tcPr>
          <w:p w14:paraId="5FBD4003" w14:textId="77777777" w:rsidR="00130064" w:rsidRPr="00712608" w:rsidRDefault="00130064" w:rsidP="00130064">
            <w:pPr>
              <w:pStyle w:val="Text"/>
            </w:pPr>
            <w:r>
              <w:t>dia?</w:t>
            </w:r>
          </w:p>
        </w:tc>
      </w:tr>
      <w:tr w:rsidR="00AC23C4" w:rsidRPr="00AC23C4" w14:paraId="31D0D21A" w14:textId="77777777" w:rsidTr="00AC23C4">
        <w:trPr>
          <w:gridAfter w:val="4"/>
          <w:wAfter w:w="2501" w:type="dxa"/>
        </w:trPr>
        <w:tc>
          <w:tcPr>
            <w:tcW w:w="709" w:type="dxa"/>
            <w:shd w:val="clear" w:color="auto" w:fill="auto"/>
          </w:tcPr>
          <w:p w14:paraId="0EF2F7CE" w14:textId="77777777" w:rsidR="00130064" w:rsidRPr="009F28AE" w:rsidRDefault="00130064" w:rsidP="00130064">
            <w:pPr>
              <w:pStyle w:val="GlossEng"/>
            </w:pPr>
          </w:p>
        </w:tc>
        <w:tc>
          <w:tcPr>
            <w:tcW w:w="805" w:type="dxa"/>
            <w:shd w:val="clear" w:color="auto" w:fill="auto"/>
          </w:tcPr>
          <w:p w14:paraId="1A195269" w14:textId="77777777" w:rsidR="00130064" w:rsidRPr="00712608" w:rsidRDefault="00130064" w:rsidP="00130064">
            <w:pPr>
              <w:pStyle w:val="GlossEng"/>
            </w:pPr>
            <w:r w:rsidRPr="00712608">
              <w:t>when</w:t>
            </w:r>
          </w:p>
        </w:tc>
        <w:tc>
          <w:tcPr>
            <w:tcW w:w="684" w:type="dxa"/>
            <w:gridSpan w:val="2"/>
            <w:shd w:val="clear" w:color="auto" w:fill="auto"/>
          </w:tcPr>
          <w:p w14:paraId="587B3EF0" w14:textId="77777777" w:rsidR="00130064" w:rsidRPr="0099608C" w:rsidRDefault="00130064" w:rsidP="00130064">
            <w:pPr>
              <w:pStyle w:val="GlossEng"/>
              <w:rPr>
                <w:rStyle w:val="ChSmallCaps"/>
              </w:rPr>
            </w:pPr>
            <w:r w:rsidRPr="0099608C">
              <w:rPr>
                <w:rStyle w:val="ChSmallCaps"/>
              </w:rPr>
              <w:t>1pl</w:t>
            </w:r>
          </w:p>
        </w:tc>
        <w:tc>
          <w:tcPr>
            <w:tcW w:w="594" w:type="dxa"/>
            <w:gridSpan w:val="2"/>
            <w:shd w:val="clear" w:color="auto" w:fill="auto"/>
          </w:tcPr>
          <w:p w14:paraId="0B2A7141" w14:textId="77777777" w:rsidR="00130064" w:rsidRPr="00712608" w:rsidRDefault="00130064" w:rsidP="00130064">
            <w:pPr>
              <w:pStyle w:val="GlossEng"/>
            </w:pPr>
            <w:r w:rsidRPr="00712608">
              <w:t>bring</w:t>
            </w:r>
          </w:p>
        </w:tc>
        <w:tc>
          <w:tcPr>
            <w:tcW w:w="491" w:type="dxa"/>
            <w:shd w:val="clear" w:color="auto" w:fill="auto"/>
          </w:tcPr>
          <w:p w14:paraId="76478BF3" w14:textId="77777777" w:rsidR="00130064" w:rsidRPr="0099608C" w:rsidRDefault="00130064" w:rsidP="00130064">
            <w:pPr>
              <w:pStyle w:val="GlossEng"/>
              <w:rPr>
                <w:rStyle w:val="ChSmallCaps"/>
              </w:rPr>
            </w:pPr>
            <w:r w:rsidRPr="0099608C">
              <w:rPr>
                <w:rStyle w:val="ChSmallCaps"/>
              </w:rPr>
              <w:t>3sg</w:t>
            </w:r>
          </w:p>
        </w:tc>
      </w:tr>
    </w:tbl>
    <w:p w14:paraId="33190DC8" w14:textId="5592BB92" w:rsidR="00130064" w:rsidRDefault="00130064" w:rsidP="00130064">
      <w:pPr>
        <w:pStyle w:val="FreeTranslEng"/>
      </w:pPr>
      <w:r>
        <w:t>[</w:t>
      </w:r>
      <w:r w:rsidR="00316B66">
        <w:t xml:space="preserve">Discussing when </w:t>
      </w:r>
      <w:r>
        <w:t>the bride</w:t>
      </w:r>
      <w:r w:rsidR="00B7093A">
        <w:t>’</w:t>
      </w:r>
      <w:r>
        <w:t xml:space="preserve">s parents </w:t>
      </w:r>
      <w:r w:rsidR="00316B66">
        <w:t xml:space="preserve">will </w:t>
      </w:r>
      <w:r>
        <w:t>bring their daughter to the groom</w:t>
      </w:r>
      <w:r w:rsidR="00B7093A">
        <w:t>’</w:t>
      </w:r>
      <w:r>
        <w:t xml:space="preserve">s parents:] </w:t>
      </w:r>
      <w:r w:rsidR="00B7093A">
        <w:t>‘</w:t>
      </w:r>
      <w:r>
        <w:t>[they (the bride</w:t>
      </w:r>
      <w:r w:rsidR="00B7093A">
        <w:t>’</w:t>
      </w:r>
      <w:r>
        <w:t xml:space="preserve">s parents) start asking, </w:t>
      </w:r>
      <w:r w:rsidR="00B7093A">
        <w:t>‘</w:t>
      </w:r>
      <w:r>
        <w:t xml:space="preserve">…,] </w:t>
      </w:r>
      <w:r w:rsidRPr="00845BDA">
        <w:rPr>
          <w:rStyle w:val="ChBlueBold"/>
        </w:rPr>
        <w:t>when</w:t>
      </w:r>
      <w:r>
        <w:t xml:space="preserve"> should we bring her? we bring her </w:t>
      </w:r>
      <w:r w:rsidRPr="00845BDA">
        <w:rPr>
          <w:rStyle w:val="ChBlueBold"/>
        </w:rPr>
        <w:t>when</w:t>
      </w:r>
      <w:r>
        <w:t xml:space="preserve">?, … </w:t>
      </w:r>
      <w:r w:rsidRPr="00845BDA">
        <w:rPr>
          <w:rStyle w:val="ChBlueBold"/>
        </w:rPr>
        <w:t>when</w:t>
      </w:r>
      <w:r>
        <w:t xml:space="preserve"> do we bring her?</w:t>
      </w:r>
      <w:r w:rsidR="00B7093A">
        <w:t>’’</w:t>
      </w:r>
      <w:r>
        <w:t xml:space="preserve"> </w:t>
      </w:r>
      <w:r>
        <w:rPr>
          <w:rStyle w:val="ExampleSource"/>
        </w:rPr>
        <w:t>[081110-005-</w:t>
      </w:r>
      <w:r w:rsidR="00AA5D7C">
        <w:rPr>
          <w:rStyle w:val="ExampleSource"/>
        </w:rPr>
        <w:t>Cv</w:t>
      </w:r>
      <w:r>
        <w:rPr>
          <w:rStyle w:val="ExampleSource"/>
        </w:rPr>
        <w:t>Pr.0043-</w:t>
      </w:r>
      <w:r w:rsidRPr="00BF6E58">
        <w:rPr>
          <w:rStyle w:val="ExampleSource"/>
        </w:rPr>
        <w:t>0044]</w:t>
      </w:r>
    </w:p>
    <w:tbl>
      <w:tblPr>
        <w:tblW w:w="5849" w:type="dxa"/>
        <w:tblCellMar>
          <w:left w:w="42" w:type="dxa"/>
          <w:right w:w="42" w:type="dxa"/>
        </w:tblCellMar>
        <w:tblLook w:val="01E0" w:firstRow="1" w:lastRow="1" w:firstColumn="1" w:lastColumn="1" w:noHBand="0" w:noVBand="0"/>
      </w:tblPr>
      <w:tblGrid>
        <w:gridCol w:w="709"/>
        <w:gridCol w:w="845"/>
        <w:gridCol w:w="489"/>
        <w:gridCol w:w="818"/>
        <w:gridCol w:w="684"/>
        <w:gridCol w:w="573"/>
        <w:gridCol w:w="740"/>
        <w:gridCol w:w="618"/>
        <w:gridCol w:w="373"/>
      </w:tblGrid>
      <w:tr w:rsidR="00AC23C4" w:rsidRPr="00414A9C" w14:paraId="7819414B" w14:textId="77777777" w:rsidTr="00AC23C4">
        <w:tc>
          <w:tcPr>
            <w:tcW w:w="709" w:type="dxa"/>
            <w:shd w:val="clear" w:color="auto" w:fill="auto"/>
          </w:tcPr>
          <w:p w14:paraId="63327F6E" w14:textId="77777777" w:rsidR="00130064" w:rsidRPr="00243B92" w:rsidRDefault="00130064" w:rsidP="00130064">
            <w:pPr>
              <w:pStyle w:val="O0Nwnext"/>
            </w:pPr>
            <w:bookmarkStart w:id="2581" w:name="_Ref356813999"/>
            <w:r>
              <w:t>(</w:t>
            </w:r>
            <w:fldSimple w:instr=" SEQ ( \* ARABIC \s 1 ">
              <w:r w:rsidR="00154D81">
                <w:rPr>
                  <w:noProof/>
                </w:rPr>
                <w:t>276</w:t>
              </w:r>
            </w:fldSimple>
            <w:r>
              <w:t>)</w:t>
            </w:r>
            <w:bookmarkEnd w:id="2581"/>
          </w:p>
        </w:tc>
        <w:tc>
          <w:tcPr>
            <w:tcW w:w="845" w:type="dxa"/>
            <w:shd w:val="clear" w:color="auto" w:fill="auto"/>
          </w:tcPr>
          <w:p w14:paraId="234F8DA2" w14:textId="77777777" w:rsidR="00130064" w:rsidRPr="00336831" w:rsidRDefault="00130064" w:rsidP="00130064">
            <w:pPr>
              <w:pStyle w:val="Text"/>
            </w:pPr>
            <w:r w:rsidRPr="00336831">
              <w:t>kasian</w:t>
            </w:r>
            <w:r w:rsidR="00BC525F">
              <w:t>g</w:t>
            </w:r>
            <w:r>
              <w:t>,</w:t>
            </w:r>
          </w:p>
        </w:tc>
        <w:tc>
          <w:tcPr>
            <w:tcW w:w="489" w:type="dxa"/>
            <w:shd w:val="clear" w:color="auto" w:fill="auto"/>
          </w:tcPr>
          <w:p w14:paraId="3DF93E31" w14:textId="77777777" w:rsidR="00130064" w:rsidRPr="00725C0C" w:rsidRDefault="00130064" w:rsidP="00130064">
            <w:pPr>
              <w:pStyle w:val="Text"/>
            </w:pPr>
            <w:r w:rsidRPr="00725C0C">
              <w:t>sa</w:t>
            </w:r>
          </w:p>
        </w:tc>
        <w:tc>
          <w:tcPr>
            <w:tcW w:w="818" w:type="dxa"/>
            <w:shd w:val="clear" w:color="auto" w:fill="auto"/>
          </w:tcPr>
          <w:p w14:paraId="1DD3BC70" w14:textId="77777777" w:rsidR="00130064" w:rsidRPr="00725C0C" w:rsidRDefault="00130064" w:rsidP="00130064">
            <w:pPr>
              <w:pStyle w:val="Text"/>
              <w:rPr>
                <w:rStyle w:val="ChBlueBold"/>
              </w:rPr>
            </w:pPr>
            <w:r w:rsidRPr="00725C0C">
              <w:rPr>
                <w:rStyle w:val="ChBlueBold"/>
              </w:rPr>
              <w:t>kapan</w:t>
            </w:r>
            <w:r w:rsidR="00BC525F">
              <w:rPr>
                <w:rStyle w:val="ChBlueBold"/>
              </w:rPr>
              <w:t>g</w:t>
            </w:r>
          </w:p>
        </w:tc>
        <w:tc>
          <w:tcPr>
            <w:tcW w:w="684" w:type="dxa"/>
            <w:shd w:val="clear" w:color="auto" w:fill="auto"/>
          </w:tcPr>
          <w:p w14:paraId="5EF0D7F9" w14:textId="77777777" w:rsidR="00130064" w:rsidRPr="00725C0C" w:rsidRDefault="00130064" w:rsidP="00130064">
            <w:pPr>
              <w:pStyle w:val="Text"/>
            </w:pPr>
            <w:r w:rsidRPr="00725C0C">
              <w:t>mandi</w:t>
            </w:r>
          </w:p>
        </w:tc>
        <w:tc>
          <w:tcPr>
            <w:tcW w:w="573" w:type="dxa"/>
            <w:shd w:val="clear" w:color="auto" w:fill="auto"/>
          </w:tcPr>
          <w:p w14:paraId="589A49A4" w14:textId="77777777" w:rsidR="00130064" w:rsidRPr="00336831" w:rsidRDefault="00130064" w:rsidP="00130064">
            <w:pPr>
              <w:pStyle w:val="Text"/>
            </w:pPr>
            <w:r w:rsidRPr="00336831">
              <w:t>den</w:t>
            </w:r>
            <w:r>
              <w:t>g</w:t>
            </w:r>
          </w:p>
        </w:tc>
        <w:tc>
          <w:tcPr>
            <w:tcW w:w="740" w:type="dxa"/>
            <w:shd w:val="clear" w:color="auto" w:fill="auto"/>
          </w:tcPr>
          <w:p w14:paraId="3207FEC8" w14:textId="77777777" w:rsidR="00130064" w:rsidRPr="00336831" w:rsidRDefault="00130064" w:rsidP="00130064">
            <w:pPr>
              <w:pStyle w:val="Text"/>
            </w:pPr>
            <w:r w:rsidRPr="00336831">
              <w:t>dorang</w:t>
            </w:r>
          </w:p>
        </w:tc>
        <w:tc>
          <w:tcPr>
            <w:tcW w:w="618" w:type="dxa"/>
            <w:shd w:val="clear" w:color="auto" w:fill="auto"/>
          </w:tcPr>
          <w:p w14:paraId="77C60F33" w14:textId="77777777" w:rsidR="00130064" w:rsidRPr="00336831" w:rsidRDefault="00130064" w:rsidP="00130064">
            <w:pPr>
              <w:pStyle w:val="Text"/>
            </w:pPr>
            <w:r w:rsidRPr="00336831">
              <w:t>lagi</w:t>
            </w:r>
          </w:p>
        </w:tc>
        <w:tc>
          <w:tcPr>
            <w:tcW w:w="373" w:type="dxa"/>
            <w:shd w:val="clear" w:color="auto" w:fill="auto"/>
          </w:tcPr>
          <w:p w14:paraId="044221D9" w14:textId="77777777" w:rsidR="00130064" w:rsidRPr="00336831" w:rsidRDefault="00130064" w:rsidP="00130064">
            <w:pPr>
              <w:pStyle w:val="Text"/>
            </w:pPr>
            <w:r>
              <w:t>e?</w:t>
            </w:r>
          </w:p>
        </w:tc>
      </w:tr>
      <w:tr w:rsidR="00AC23C4" w:rsidRPr="00AC23C4" w14:paraId="2371FEE6" w14:textId="77777777" w:rsidTr="00AC23C4">
        <w:tc>
          <w:tcPr>
            <w:tcW w:w="709" w:type="dxa"/>
            <w:shd w:val="clear" w:color="auto" w:fill="auto"/>
          </w:tcPr>
          <w:p w14:paraId="7BEAD4AD" w14:textId="77777777" w:rsidR="00130064" w:rsidRPr="006838BE" w:rsidRDefault="00130064" w:rsidP="00130064">
            <w:pPr>
              <w:pStyle w:val="GlossEng"/>
            </w:pPr>
          </w:p>
        </w:tc>
        <w:tc>
          <w:tcPr>
            <w:tcW w:w="845" w:type="dxa"/>
            <w:shd w:val="clear" w:color="auto" w:fill="auto"/>
          </w:tcPr>
          <w:p w14:paraId="7AEDE98E" w14:textId="77777777" w:rsidR="00130064" w:rsidRPr="00336831" w:rsidRDefault="00130064" w:rsidP="00130064">
            <w:pPr>
              <w:pStyle w:val="GlossEng"/>
            </w:pPr>
            <w:r>
              <w:t>pity</w:t>
            </w:r>
          </w:p>
        </w:tc>
        <w:tc>
          <w:tcPr>
            <w:tcW w:w="489" w:type="dxa"/>
            <w:shd w:val="clear" w:color="auto" w:fill="auto"/>
          </w:tcPr>
          <w:p w14:paraId="1425DE68" w14:textId="77777777" w:rsidR="00130064" w:rsidRPr="0099608C" w:rsidRDefault="00130064" w:rsidP="00130064">
            <w:pPr>
              <w:pStyle w:val="GlossEng"/>
              <w:rPr>
                <w:rStyle w:val="ChSmallCaps"/>
              </w:rPr>
            </w:pPr>
            <w:r w:rsidRPr="0099608C">
              <w:rPr>
                <w:rStyle w:val="ChSmallCaps"/>
              </w:rPr>
              <w:t>1sg</w:t>
            </w:r>
          </w:p>
        </w:tc>
        <w:tc>
          <w:tcPr>
            <w:tcW w:w="818" w:type="dxa"/>
            <w:shd w:val="clear" w:color="auto" w:fill="auto"/>
          </w:tcPr>
          <w:p w14:paraId="0BD1EBF7" w14:textId="77777777" w:rsidR="00130064" w:rsidRPr="00336831" w:rsidRDefault="00130064" w:rsidP="00130064">
            <w:pPr>
              <w:pStyle w:val="GlossEng"/>
            </w:pPr>
            <w:r w:rsidRPr="00336831">
              <w:t>when</w:t>
            </w:r>
          </w:p>
        </w:tc>
        <w:tc>
          <w:tcPr>
            <w:tcW w:w="684" w:type="dxa"/>
            <w:shd w:val="clear" w:color="auto" w:fill="auto"/>
          </w:tcPr>
          <w:p w14:paraId="0F560E58" w14:textId="77777777" w:rsidR="00130064" w:rsidRPr="00336831" w:rsidRDefault="00130064" w:rsidP="00130064">
            <w:pPr>
              <w:pStyle w:val="GlossEng"/>
            </w:pPr>
            <w:r w:rsidRPr="00336831">
              <w:t>bathe</w:t>
            </w:r>
          </w:p>
        </w:tc>
        <w:tc>
          <w:tcPr>
            <w:tcW w:w="573" w:type="dxa"/>
            <w:shd w:val="clear" w:color="auto" w:fill="auto"/>
          </w:tcPr>
          <w:p w14:paraId="7370EE81" w14:textId="77777777" w:rsidR="00130064" w:rsidRPr="00336831" w:rsidRDefault="00130064" w:rsidP="00130064">
            <w:pPr>
              <w:pStyle w:val="GlossEng"/>
            </w:pPr>
            <w:r w:rsidRPr="00336831">
              <w:t>with</w:t>
            </w:r>
          </w:p>
        </w:tc>
        <w:tc>
          <w:tcPr>
            <w:tcW w:w="740" w:type="dxa"/>
            <w:shd w:val="clear" w:color="auto" w:fill="auto"/>
          </w:tcPr>
          <w:p w14:paraId="4E7AAEF8" w14:textId="77777777" w:rsidR="00130064" w:rsidRPr="0099608C" w:rsidRDefault="00130064" w:rsidP="00130064">
            <w:pPr>
              <w:pStyle w:val="GlossEng"/>
              <w:rPr>
                <w:rStyle w:val="ChSmallCaps"/>
              </w:rPr>
            </w:pPr>
            <w:r w:rsidRPr="0099608C">
              <w:rPr>
                <w:rStyle w:val="ChSmallCaps"/>
              </w:rPr>
              <w:t>3pl</w:t>
            </w:r>
          </w:p>
        </w:tc>
        <w:tc>
          <w:tcPr>
            <w:tcW w:w="618" w:type="dxa"/>
            <w:shd w:val="clear" w:color="auto" w:fill="auto"/>
          </w:tcPr>
          <w:p w14:paraId="53972D58" w14:textId="77777777" w:rsidR="00130064" w:rsidRPr="0031522C" w:rsidRDefault="00130064" w:rsidP="00130064">
            <w:pPr>
              <w:pStyle w:val="GlossEng"/>
            </w:pPr>
            <w:r>
              <w:t>again</w:t>
            </w:r>
          </w:p>
        </w:tc>
        <w:tc>
          <w:tcPr>
            <w:tcW w:w="373" w:type="dxa"/>
            <w:shd w:val="clear" w:color="auto" w:fill="auto"/>
          </w:tcPr>
          <w:p w14:paraId="69B36D38" w14:textId="77777777" w:rsidR="00130064" w:rsidRPr="00336831" w:rsidRDefault="00130064" w:rsidP="00130064">
            <w:pPr>
              <w:pStyle w:val="GlossEng"/>
            </w:pPr>
            <w:r>
              <w:t>eh</w:t>
            </w:r>
          </w:p>
        </w:tc>
      </w:tr>
    </w:tbl>
    <w:p w14:paraId="674C7334" w14:textId="47E6DA7D" w:rsidR="00130064" w:rsidRDefault="00130064" w:rsidP="00130064">
      <w:pPr>
        <w:pStyle w:val="FreeTranslEng15pt"/>
      </w:pPr>
      <w:r>
        <w:t xml:space="preserve">[About a sick boy:] </w:t>
      </w:r>
      <w:r w:rsidR="00B7093A">
        <w:t>‘</w:t>
      </w:r>
      <w:r>
        <w:t xml:space="preserve">what a pity, </w:t>
      </w:r>
      <w:r w:rsidRPr="001A0330">
        <w:rPr>
          <w:rStyle w:val="ChBlueBold"/>
        </w:rPr>
        <w:t>when</w:t>
      </w:r>
      <w:r>
        <w:t xml:space="preserve"> will I bathe with them (my friends) again, eh?</w:t>
      </w:r>
      <w:r w:rsidR="00B7093A">
        <w:t>’</w:t>
      </w:r>
      <w:r>
        <w:t xml:space="preserve"> </w:t>
      </w:r>
      <w:r w:rsidRPr="006838BE">
        <w:rPr>
          <w:rStyle w:val="ExampleSource"/>
        </w:rPr>
        <w:t>[081025-009b-Cv.0044]</w:t>
      </w:r>
    </w:p>
    <w:p w14:paraId="7AEC6DD3" w14:textId="54E16F39" w:rsidR="00130064" w:rsidRDefault="00130064" w:rsidP="00130064">
      <w:pPr>
        <w:pStyle w:val="Heading3"/>
      </w:pPr>
      <w:bookmarkStart w:id="2582" w:name="_Ref358363776"/>
      <w:bookmarkStart w:id="2583" w:name="_Toc367531118"/>
      <w:bookmarkStart w:id="2584" w:name="_Toc440455614"/>
      <w:r w:rsidRPr="00EB39DE">
        <w:rPr>
          <w:rStyle w:val="ChItalBold"/>
        </w:rPr>
        <w:t>knapa</w:t>
      </w:r>
      <w:r>
        <w:t xml:space="preserve"> </w:t>
      </w:r>
      <w:r w:rsidR="00B7093A">
        <w:t>‘</w:t>
      </w:r>
      <w:r>
        <w:t>why</w:t>
      </w:r>
      <w:r w:rsidR="00B7093A">
        <w:t>’</w:t>
      </w:r>
      <w:bookmarkEnd w:id="2582"/>
      <w:bookmarkEnd w:id="2583"/>
      <w:bookmarkEnd w:id="2584"/>
    </w:p>
    <w:p w14:paraId="5B3E32FC" w14:textId="6E7E4311" w:rsidR="00130064" w:rsidRDefault="00130064" w:rsidP="00423AAC">
      <w:pPr>
        <w:pStyle w:val="Body0000after"/>
      </w:pPr>
      <w:r>
        <w:t xml:space="preserve">The interrogative </w:t>
      </w:r>
      <w:r w:rsidRPr="0087072D">
        <w:rPr>
          <w:rStyle w:val="ChItalBold"/>
        </w:rPr>
        <w:t>knapa</w:t>
      </w:r>
      <w:r>
        <w:t xml:space="preserve"> </w:t>
      </w:r>
      <w:r w:rsidR="00B7093A">
        <w:t>‘</w:t>
      </w:r>
      <w:r>
        <w:t>why</w:t>
      </w:r>
      <w:r w:rsidR="00B7093A">
        <w:t>’</w:t>
      </w:r>
      <w:r>
        <w:t xml:space="preserve"> questions reasons and motives. Its pronominal uses are illustrated in </w:t>
      </w:r>
      <w:r>
        <w:fldChar w:fldCharType="begin"/>
      </w:r>
      <w:r>
        <w:instrText xml:space="preserve"> REF _Ref356811063 \h </w:instrText>
      </w:r>
      <w:r>
        <w:fldChar w:fldCharType="separate"/>
      </w:r>
      <w:r w:rsidR="00154D81">
        <w:t>(</w:t>
      </w:r>
      <w:r w:rsidR="00154D81">
        <w:rPr>
          <w:noProof/>
        </w:rPr>
        <w:t>277</w:t>
      </w:r>
      <w:r w:rsidR="00154D81">
        <w:t>)</w:t>
      </w:r>
      <w:r>
        <w:fldChar w:fldCharType="end"/>
      </w:r>
      <w:r>
        <w:t xml:space="preserve"> to </w:t>
      </w:r>
      <w:r>
        <w:fldChar w:fldCharType="begin"/>
      </w:r>
      <w:r>
        <w:instrText xml:space="preserve"> REF _Ref362694371 \h </w:instrText>
      </w:r>
      <w:r>
        <w:fldChar w:fldCharType="separate"/>
      </w:r>
      <w:r w:rsidR="00154D81">
        <w:t>(</w:t>
      </w:r>
      <w:r w:rsidR="00154D81">
        <w:rPr>
          <w:noProof/>
        </w:rPr>
        <w:t>279</w:t>
      </w:r>
      <w:r w:rsidR="00154D81">
        <w:t>)</w:t>
      </w:r>
      <w:r>
        <w:fldChar w:fldCharType="end"/>
      </w:r>
      <w:r>
        <w:t xml:space="preserve">, its predicative uses in </w:t>
      </w:r>
      <w:r>
        <w:fldChar w:fldCharType="begin"/>
      </w:r>
      <w:r>
        <w:instrText xml:space="preserve"> REF _Ref356811068 \h </w:instrText>
      </w:r>
      <w:r>
        <w:fldChar w:fldCharType="separate"/>
      </w:r>
      <w:r w:rsidR="00154D81">
        <w:t>(</w:t>
      </w:r>
      <w:r w:rsidR="00154D81">
        <w:rPr>
          <w:noProof/>
        </w:rPr>
        <w:t>280</w:t>
      </w:r>
      <w:r w:rsidR="00154D81">
        <w:t>)</w:t>
      </w:r>
      <w:r>
        <w:fldChar w:fldCharType="end"/>
      </w:r>
      <w:r>
        <w:t xml:space="preserve">, and its uses in one-word utterances in </w:t>
      </w:r>
      <w:r>
        <w:rPr>
          <w:lang w:eastAsia="en-US"/>
        </w:rPr>
        <w:fldChar w:fldCharType="begin"/>
      </w:r>
      <w:r>
        <w:rPr>
          <w:lang w:eastAsia="en-US"/>
        </w:rPr>
        <w:instrText xml:space="preserve"> REF _Ref362542723 \h </w:instrText>
      </w:r>
      <w:r>
        <w:rPr>
          <w:lang w:eastAsia="en-US"/>
        </w:rPr>
      </w:r>
      <w:r>
        <w:rPr>
          <w:lang w:eastAsia="en-US"/>
        </w:rPr>
        <w:fldChar w:fldCharType="separate"/>
      </w:r>
      <w:r w:rsidR="00154D81">
        <w:t>(</w:t>
      </w:r>
      <w:r w:rsidR="00154D81">
        <w:rPr>
          <w:noProof/>
        </w:rPr>
        <w:t>281</w:t>
      </w:r>
      <w:r w:rsidR="00154D81">
        <w:t>)</w:t>
      </w:r>
      <w:r>
        <w:rPr>
          <w:lang w:eastAsia="en-US"/>
        </w:rPr>
        <w:fldChar w:fldCharType="end"/>
      </w:r>
      <w:r>
        <w:rPr>
          <w:lang w:eastAsia="en-US"/>
        </w:rPr>
        <w:t>.</w:t>
      </w:r>
    </w:p>
    <w:p w14:paraId="7C36C6C8" w14:textId="6497F396" w:rsidR="00130064" w:rsidRDefault="00130064" w:rsidP="00423AAC">
      <w:pPr>
        <w:pStyle w:val="Body0505after"/>
      </w:pPr>
      <w:r>
        <w:t xml:space="preserve">Typically, </w:t>
      </w:r>
      <w:r w:rsidRPr="0087072D">
        <w:rPr>
          <w:rStyle w:val="ChItalBold"/>
        </w:rPr>
        <w:t>knapa</w:t>
      </w:r>
      <w:r>
        <w:t xml:space="preserve"> </w:t>
      </w:r>
      <w:r w:rsidR="00B7093A">
        <w:t>‘</w:t>
      </w:r>
      <w:r>
        <w:t>why</w:t>
      </w:r>
      <w:r w:rsidR="00B7093A">
        <w:t>’</w:t>
      </w:r>
      <w:r>
        <w:t xml:space="preserve"> is used pronominally. Most often it occurs in clause-initial position, as in </w:t>
      </w:r>
      <w:r>
        <w:fldChar w:fldCharType="begin"/>
      </w:r>
      <w:r>
        <w:instrText xml:space="preserve"> REF _Ref356811063 \h </w:instrText>
      </w:r>
      <w:r>
        <w:fldChar w:fldCharType="separate"/>
      </w:r>
      <w:r w:rsidR="00154D81">
        <w:t>(</w:t>
      </w:r>
      <w:r w:rsidR="00154D81">
        <w:rPr>
          <w:noProof/>
        </w:rPr>
        <w:t>277</w:t>
      </w:r>
      <w:r w:rsidR="00154D81">
        <w:t>)</w:t>
      </w:r>
      <w:r>
        <w:fldChar w:fldCharType="end"/>
      </w:r>
      <w:r>
        <w:t xml:space="preserve">. In clauses marked with an initial conjunction, </w:t>
      </w:r>
      <w:r w:rsidRPr="0087072D">
        <w:rPr>
          <w:rStyle w:val="ChItalBold"/>
        </w:rPr>
        <w:t>knapa</w:t>
      </w:r>
      <w:r>
        <w:t xml:space="preserve"> </w:t>
      </w:r>
      <w:r w:rsidR="00B7093A">
        <w:t>‘</w:t>
      </w:r>
      <w:r>
        <w:t>why</w:t>
      </w:r>
      <w:r w:rsidR="00B7093A">
        <w:t>’</w:t>
      </w:r>
      <w:r>
        <w:t xml:space="preserve"> follows the conjunction as in </w:t>
      </w:r>
      <w:r>
        <w:fldChar w:fldCharType="begin"/>
      </w:r>
      <w:r>
        <w:instrText xml:space="preserve"> REF _Ref356811065 \h </w:instrText>
      </w:r>
      <w:r>
        <w:fldChar w:fldCharType="separate"/>
      </w:r>
      <w:r w:rsidR="00154D81">
        <w:t>(</w:t>
      </w:r>
      <w:r w:rsidR="00154D81">
        <w:rPr>
          <w:noProof/>
        </w:rPr>
        <w:t>278</w:t>
      </w:r>
      <w:r w:rsidR="00154D81">
        <w:t>)</w:t>
      </w:r>
      <w:r>
        <w:fldChar w:fldCharType="end"/>
      </w:r>
      <w:r>
        <w:t xml:space="preserve">. Alternatively, but rarely, </w:t>
      </w:r>
      <w:r w:rsidRPr="0032619C">
        <w:rPr>
          <w:rStyle w:val="ChItalBold"/>
        </w:rPr>
        <w:t>knapa</w:t>
      </w:r>
      <w:r>
        <w:t xml:space="preserve"> </w:t>
      </w:r>
      <w:r w:rsidR="00B7093A">
        <w:t>‘</w:t>
      </w:r>
      <w:r>
        <w:t>why</w:t>
      </w:r>
      <w:r w:rsidR="00B7093A">
        <w:t>’</w:t>
      </w:r>
      <w:r>
        <w:t xml:space="preserve"> occurs between the subject and the predicate, as in </w:t>
      </w:r>
      <w:r>
        <w:fldChar w:fldCharType="begin"/>
      </w:r>
      <w:r>
        <w:instrText xml:space="preserve"> REF _Ref362694371 \h </w:instrText>
      </w:r>
      <w:r>
        <w:fldChar w:fldCharType="separate"/>
      </w:r>
      <w:r w:rsidR="00154D81">
        <w:t>(</w:t>
      </w:r>
      <w:r w:rsidR="00154D81">
        <w:rPr>
          <w:noProof/>
        </w:rPr>
        <w:t>279</w:t>
      </w:r>
      <w:r w:rsidR="00154D81">
        <w:t>)</w:t>
      </w:r>
      <w:r>
        <w:fldChar w:fldCharType="end"/>
      </w:r>
      <w:r>
        <w:t xml:space="preserve">. According to one consultant, this position of </w:t>
      </w:r>
      <w:r w:rsidRPr="003F7BFB">
        <w:rPr>
          <w:rStyle w:val="ChItalBold"/>
        </w:rPr>
        <w:t>knapa</w:t>
      </w:r>
      <w:r>
        <w:t xml:space="preserve"> </w:t>
      </w:r>
      <w:r w:rsidR="00B7093A">
        <w:t>‘</w:t>
      </w:r>
      <w:r>
        <w:t>why</w:t>
      </w:r>
      <w:r w:rsidR="00B7093A">
        <w:t>’</w:t>
      </w:r>
      <w:r>
        <w:t xml:space="preserve"> is acceptable; the semantics of this position still need to be investigated, though.</w:t>
      </w:r>
    </w:p>
    <w:p w14:paraId="5C74F3AB" w14:textId="4562669F" w:rsidR="00130064" w:rsidRPr="005202F6" w:rsidRDefault="00130064" w:rsidP="00130064">
      <w:pPr>
        <w:pStyle w:val="ExampleTitle"/>
      </w:pPr>
      <w:r>
        <w:t xml:space="preserve">Pronominal uses of </w:t>
      </w:r>
      <w:r w:rsidRPr="0087072D">
        <w:rPr>
          <w:rStyle w:val="ChItalBold"/>
        </w:rPr>
        <w:t>knapa</w:t>
      </w:r>
      <w:r>
        <w:t xml:space="preserve"> </w:t>
      </w:r>
      <w:r w:rsidR="00B7093A">
        <w:t>‘</w:t>
      </w:r>
      <w:r>
        <w:t>why</w:t>
      </w:r>
      <w:r w:rsidR="00B7093A">
        <w:t>’</w:t>
      </w:r>
    </w:p>
    <w:tbl>
      <w:tblPr>
        <w:tblW w:w="4777" w:type="dxa"/>
        <w:tblCellMar>
          <w:left w:w="42" w:type="dxa"/>
          <w:right w:w="42" w:type="dxa"/>
        </w:tblCellMar>
        <w:tblLook w:val="01E0" w:firstRow="1" w:lastRow="1" w:firstColumn="1" w:lastColumn="1" w:noHBand="0" w:noVBand="0"/>
      </w:tblPr>
      <w:tblGrid>
        <w:gridCol w:w="709"/>
        <w:gridCol w:w="540"/>
        <w:gridCol w:w="718"/>
        <w:gridCol w:w="529"/>
        <w:gridCol w:w="907"/>
        <w:gridCol w:w="856"/>
        <w:gridCol w:w="518"/>
      </w:tblGrid>
      <w:tr w:rsidR="00AC23C4" w:rsidRPr="00414A9C" w14:paraId="0315BDBB" w14:textId="77777777" w:rsidTr="00AC23C4">
        <w:tc>
          <w:tcPr>
            <w:tcW w:w="709" w:type="dxa"/>
            <w:shd w:val="clear" w:color="auto" w:fill="auto"/>
          </w:tcPr>
          <w:p w14:paraId="0DB4E1A2" w14:textId="77777777" w:rsidR="00130064" w:rsidRPr="00243B92" w:rsidRDefault="00130064" w:rsidP="00130064">
            <w:pPr>
              <w:pStyle w:val="O0Nwnext"/>
            </w:pPr>
            <w:bookmarkStart w:id="2585" w:name="_Ref356811063"/>
            <w:r>
              <w:t>(</w:t>
            </w:r>
            <w:fldSimple w:instr=" SEQ ( \* ARABIC \s 1 ">
              <w:r w:rsidR="00154D81">
                <w:rPr>
                  <w:noProof/>
                </w:rPr>
                <w:t>277</w:t>
              </w:r>
            </w:fldSimple>
            <w:r>
              <w:t>)</w:t>
            </w:r>
            <w:bookmarkEnd w:id="2585"/>
          </w:p>
        </w:tc>
        <w:tc>
          <w:tcPr>
            <w:tcW w:w="540" w:type="dxa"/>
            <w:shd w:val="clear" w:color="auto" w:fill="auto"/>
          </w:tcPr>
          <w:p w14:paraId="6F40B6A6" w14:textId="77777777" w:rsidR="00130064" w:rsidRPr="0030355E" w:rsidRDefault="00130064" w:rsidP="00130064">
            <w:pPr>
              <w:pStyle w:val="Text"/>
            </w:pPr>
            <w:r w:rsidRPr="0030355E">
              <w:t>e</w:t>
            </w:r>
            <w:r>
              <w:t>,</w:t>
            </w:r>
          </w:p>
        </w:tc>
        <w:tc>
          <w:tcPr>
            <w:tcW w:w="718" w:type="dxa"/>
            <w:shd w:val="clear" w:color="auto" w:fill="auto"/>
          </w:tcPr>
          <w:p w14:paraId="20AC045B" w14:textId="77777777" w:rsidR="00130064" w:rsidRPr="00AE58B6" w:rsidRDefault="00130064" w:rsidP="00130064">
            <w:pPr>
              <w:pStyle w:val="Text"/>
              <w:rPr>
                <w:rStyle w:val="ChBlueBold"/>
              </w:rPr>
            </w:pPr>
            <w:r w:rsidRPr="00AE58B6">
              <w:rPr>
                <w:rStyle w:val="ChBlueBold"/>
              </w:rPr>
              <w:t>knapa</w:t>
            </w:r>
          </w:p>
        </w:tc>
        <w:tc>
          <w:tcPr>
            <w:tcW w:w="529" w:type="dxa"/>
            <w:shd w:val="clear" w:color="auto" w:fill="auto"/>
          </w:tcPr>
          <w:p w14:paraId="022FC8E4" w14:textId="77777777" w:rsidR="00130064" w:rsidRPr="0030355E" w:rsidRDefault="00130064" w:rsidP="00130064">
            <w:pPr>
              <w:pStyle w:val="Text"/>
            </w:pPr>
            <w:r w:rsidRPr="0030355E">
              <w:t>kam</w:t>
            </w:r>
          </w:p>
        </w:tc>
        <w:tc>
          <w:tcPr>
            <w:tcW w:w="907" w:type="dxa"/>
            <w:shd w:val="clear" w:color="auto" w:fill="auto"/>
          </w:tcPr>
          <w:p w14:paraId="7E3A7E48" w14:textId="77777777" w:rsidR="00130064" w:rsidRPr="0030355E" w:rsidRDefault="00130064" w:rsidP="00130064">
            <w:pPr>
              <w:pStyle w:val="Text"/>
            </w:pPr>
            <w:r>
              <w:t>kas~</w:t>
            </w:r>
            <w:r w:rsidRPr="0030355E">
              <w:t>kas</w:t>
            </w:r>
          </w:p>
        </w:tc>
        <w:tc>
          <w:tcPr>
            <w:tcW w:w="856" w:type="dxa"/>
            <w:shd w:val="clear" w:color="auto" w:fill="auto"/>
          </w:tcPr>
          <w:p w14:paraId="250B9DDA" w14:textId="77777777" w:rsidR="00130064" w:rsidRPr="0030355E" w:rsidRDefault="00BC525F" w:rsidP="00130064">
            <w:pPr>
              <w:pStyle w:val="Text"/>
            </w:pPr>
            <w:r w:rsidRPr="0030355E">
              <w:t>bangung</w:t>
            </w:r>
          </w:p>
        </w:tc>
        <w:tc>
          <w:tcPr>
            <w:tcW w:w="518" w:type="dxa"/>
            <w:shd w:val="clear" w:color="auto" w:fill="auto"/>
          </w:tcPr>
          <w:p w14:paraId="49B36AD1" w14:textId="77777777" w:rsidR="00130064" w:rsidRPr="0030355E" w:rsidRDefault="00130064" w:rsidP="00130064">
            <w:pPr>
              <w:pStyle w:val="Text"/>
            </w:pPr>
            <w:r w:rsidRPr="0030355E">
              <w:t>dia</w:t>
            </w:r>
            <w:r>
              <w:t>?</w:t>
            </w:r>
          </w:p>
        </w:tc>
      </w:tr>
      <w:tr w:rsidR="00AC23C4" w:rsidRPr="00AC23C4" w14:paraId="38AF4662" w14:textId="77777777" w:rsidTr="00AC23C4">
        <w:tc>
          <w:tcPr>
            <w:tcW w:w="709" w:type="dxa"/>
            <w:shd w:val="clear" w:color="auto" w:fill="auto"/>
          </w:tcPr>
          <w:p w14:paraId="741C4E53" w14:textId="77777777" w:rsidR="00130064" w:rsidRPr="0030355E" w:rsidRDefault="00130064" w:rsidP="00130064">
            <w:pPr>
              <w:pStyle w:val="GlossEng"/>
            </w:pPr>
          </w:p>
        </w:tc>
        <w:tc>
          <w:tcPr>
            <w:tcW w:w="540" w:type="dxa"/>
            <w:shd w:val="clear" w:color="auto" w:fill="auto"/>
          </w:tcPr>
          <w:p w14:paraId="7CF5CA7A" w14:textId="77777777" w:rsidR="00130064" w:rsidRPr="0030355E" w:rsidRDefault="00130064" w:rsidP="00130064">
            <w:pPr>
              <w:pStyle w:val="GlossEng"/>
            </w:pPr>
            <w:r w:rsidRPr="0030355E">
              <w:t>hey!</w:t>
            </w:r>
          </w:p>
        </w:tc>
        <w:tc>
          <w:tcPr>
            <w:tcW w:w="718" w:type="dxa"/>
            <w:shd w:val="clear" w:color="auto" w:fill="auto"/>
          </w:tcPr>
          <w:p w14:paraId="7C6592B1" w14:textId="77777777" w:rsidR="00130064" w:rsidRPr="0030355E" w:rsidRDefault="00130064" w:rsidP="00130064">
            <w:pPr>
              <w:pStyle w:val="GlossEng"/>
            </w:pPr>
            <w:r w:rsidRPr="0030355E">
              <w:t>why</w:t>
            </w:r>
          </w:p>
        </w:tc>
        <w:tc>
          <w:tcPr>
            <w:tcW w:w="529" w:type="dxa"/>
            <w:shd w:val="clear" w:color="auto" w:fill="auto"/>
          </w:tcPr>
          <w:p w14:paraId="5FB9918D" w14:textId="77777777" w:rsidR="00130064" w:rsidRPr="0099608C" w:rsidRDefault="00130064" w:rsidP="00130064">
            <w:pPr>
              <w:pStyle w:val="GlossEng"/>
              <w:rPr>
                <w:rStyle w:val="ChSmallCaps"/>
              </w:rPr>
            </w:pPr>
            <w:r w:rsidRPr="0099608C">
              <w:rPr>
                <w:rStyle w:val="ChSmallCaps"/>
              </w:rPr>
              <w:t>2pl</w:t>
            </w:r>
          </w:p>
        </w:tc>
        <w:tc>
          <w:tcPr>
            <w:tcW w:w="907" w:type="dxa"/>
            <w:shd w:val="clear" w:color="auto" w:fill="auto"/>
          </w:tcPr>
          <w:p w14:paraId="6D11B4CC" w14:textId="77777777" w:rsidR="00130064" w:rsidRPr="00AB0DCF" w:rsidRDefault="00130064" w:rsidP="00130064">
            <w:pPr>
              <w:pStyle w:val="GlossEng"/>
            </w:pPr>
            <w:r w:rsidRPr="0099608C">
              <w:rPr>
                <w:rStyle w:val="ChSmallCaps"/>
              </w:rPr>
              <w:t>rdp</w:t>
            </w:r>
            <w:r w:rsidRPr="00AB0DCF">
              <w:t>~</w:t>
            </w:r>
            <w:r w:rsidR="00AB0DCF" w:rsidRPr="00AB0DCF">
              <w:t>give</w:t>
            </w:r>
          </w:p>
        </w:tc>
        <w:tc>
          <w:tcPr>
            <w:tcW w:w="856" w:type="dxa"/>
            <w:shd w:val="clear" w:color="auto" w:fill="auto"/>
          </w:tcPr>
          <w:p w14:paraId="5B51E97F" w14:textId="77777777" w:rsidR="00130064" w:rsidRPr="0030355E" w:rsidRDefault="00130064" w:rsidP="00130064">
            <w:pPr>
              <w:pStyle w:val="GlossEng"/>
            </w:pPr>
            <w:r w:rsidRPr="0030355E">
              <w:t>wake.up</w:t>
            </w:r>
          </w:p>
        </w:tc>
        <w:tc>
          <w:tcPr>
            <w:tcW w:w="518" w:type="dxa"/>
            <w:shd w:val="clear" w:color="auto" w:fill="auto"/>
          </w:tcPr>
          <w:p w14:paraId="7077A2D9" w14:textId="77777777" w:rsidR="00130064" w:rsidRPr="0099608C" w:rsidRDefault="00130064" w:rsidP="00130064">
            <w:pPr>
              <w:pStyle w:val="GlossEng"/>
              <w:rPr>
                <w:rStyle w:val="ChSmallCaps"/>
              </w:rPr>
            </w:pPr>
            <w:r w:rsidRPr="0099608C">
              <w:rPr>
                <w:rStyle w:val="ChSmallCaps"/>
              </w:rPr>
              <w:t>3sg</w:t>
            </w:r>
          </w:p>
        </w:tc>
      </w:tr>
    </w:tbl>
    <w:p w14:paraId="372BF8A4" w14:textId="53E9F662" w:rsidR="00130064" w:rsidRPr="00690E2C" w:rsidRDefault="00B7093A" w:rsidP="00130064">
      <w:pPr>
        <w:pStyle w:val="FreeTranslEng"/>
      </w:pPr>
      <w:r>
        <w:t>‘</w:t>
      </w:r>
      <w:r w:rsidR="00130064">
        <w:t xml:space="preserve">hey, </w:t>
      </w:r>
      <w:r w:rsidR="00130064" w:rsidRPr="00AE58B6">
        <w:rPr>
          <w:rStyle w:val="ChBlueBold"/>
        </w:rPr>
        <w:t>why</w:t>
      </w:r>
      <w:r w:rsidR="00130064">
        <w:t xml:space="preserve"> do you keep waking him up?</w:t>
      </w:r>
      <w:r>
        <w:t>’</w:t>
      </w:r>
      <w:r w:rsidR="00130064">
        <w:t xml:space="preserve"> </w:t>
      </w:r>
      <w:r w:rsidR="00130064" w:rsidRPr="00AE58B6">
        <w:rPr>
          <w:rStyle w:val="ExampleSource"/>
        </w:rPr>
        <w:t>[080918-001-CvNP.0039]</w:t>
      </w:r>
    </w:p>
    <w:tbl>
      <w:tblPr>
        <w:tblW w:w="4017" w:type="dxa"/>
        <w:tblCellMar>
          <w:left w:w="42" w:type="dxa"/>
          <w:right w:w="42" w:type="dxa"/>
        </w:tblCellMar>
        <w:tblLook w:val="01E0" w:firstRow="1" w:lastRow="1" w:firstColumn="1" w:lastColumn="1" w:noHBand="0" w:noVBand="0"/>
      </w:tblPr>
      <w:tblGrid>
        <w:gridCol w:w="709"/>
        <w:gridCol w:w="484"/>
        <w:gridCol w:w="718"/>
        <w:gridCol w:w="584"/>
        <w:gridCol w:w="777"/>
        <w:gridCol w:w="745"/>
      </w:tblGrid>
      <w:tr w:rsidR="00AC23C4" w:rsidRPr="00414A9C" w14:paraId="74622771" w14:textId="77777777" w:rsidTr="00AC23C4">
        <w:tc>
          <w:tcPr>
            <w:tcW w:w="709" w:type="dxa"/>
            <w:shd w:val="clear" w:color="auto" w:fill="auto"/>
          </w:tcPr>
          <w:p w14:paraId="2CEE79A8" w14:textId="77777777" w:rsidR="00130064" w:rsidRPr="00243B92" w:rsidRDefault="00130064" w:rsidP="00130064">
            <w:pPr>
              <w:pStyle w:val="O0Nwnext"/>
            </w:pPr>
            <w:bookmarkStart w:id="2586" w:name="_Ref356811065"/>
            <w:r>
              <w:t>(</w:t>
            </w:r>
            <w:fldSimple w:instr=" SEQ ( \* ARABIC \s 1 ">
              <w:r w:rsidR="00154D81">
                <w:rPr>
                  <w:noProof/>
                </w:rPr>
                <w:t>278</w:t>
              </w:r>
            </w:fldSimple>
            <w:r>
              <w:t>)</w:t>
            </w:r>
            <w:bookmarkEnd w:id="2586"/>
          </w:p>
        </w:tc>
        <w:tc>
          <w:tcPr>
            <w:tcW w:w="484" w:type="dxa"/>
            <w:shd w:val="clear" w:color="auto" w:fill="auto"/>
          </w:tcPr>
          <w:p w14:paraId="53BDDFD9" w14:textId="77777777" w:rsidR="00130064" w:rsidRPr="002A2602" w:rsidRDefault="00130064" w:rsidP="00130064">
            <w:pPr>
              <w:pStyle w:val="Text"/>
            </w:pPr>
            <w:r w:rsidRPr="002A2602">
              <w:t>tapi</w:t>
            </w:r>
          </w:p>
        </w:tc>
        <w:tc>
          <w:tcPr>
            <w:tcW w:w="718" w:type="dxa"/>
            <w:shd w:val="clear" w:color="auto" w:fill="auto"/>
          </w:tcPr>
          <w:p w14:paraId="36415C0D" w14:textId="77777777" w:rsidR="00130064" w:rsidRPr="00EC4AAB" w:rsidRDefault="00130064" w:rsidP="00130064">
            <w:pPr>
              <w:pStyle w:val="Text"/>
              <w:rPr>
                <w:rStyle w:val="ChBlueBold"/>
              </w:rPr>
            </w:pPr>
            <w:r w:rsidRPr="00EC4AAB">
              <w:rPr>
                <w:rStyle w:val="ChBlueBold"/>
              </w:rPr>
              <w:t>knapa</w:t>
            </w:r>
          </w:p>
        </w:tc>
        <w:tc>
          <w:tcPr>
            <w:tcW w:w="584" w:type="dxa"/>
            <w:shd w:val="clear" w:color="auto" w:fill="auto"/>
          </w:tcPr>
          <w:p w14:paraId="04753EDC" w14:textId="77777777" w:rsidR="00130064" w:rsidRPr="00F91DF6" w:rsidRDefault="006956C9" w:rsidP="00130064">
            <w:pPr>
              <w:pStyle w:val="Text"/>
            </w:pPr>
            <w:r>
              <w:t>ana</w:t>
            </w:r>
          </w:p>
        </w:tc>
        <w:tc>
          <w:tcPr>
            <w:tcW w:w="777" w:type="dxa"/>
            <w:shd w:val="clear" w:color="auto" w:fill="auto"/>
          </w:tcPr>
          <w:p w14:paraId="20F93320" w14:textId="77777777" w:rsidR="00130064" w:rsidRPr="00F91DF6" w:rsidRDefault="00130064" w:rsidP="00130064">
            <w:pPr>
              <w:pStyle w:val="Text"/>
            </w:pPr>
            <w:r w:rsidRPr="00F91DF6">
              <w:t>ini</w:t>
            </w:r>
          </w:p>
        </w:tc>
        <w:tc>
          <w:tcPr>
            <w:tcW w:w="745" w:type="dxa"/>
            <w:shd w:val="clear" w:color="auto" w:fill="auto"/>
          </w:tcPr>
          <w:p w14:paraId="132B04C1" w14:textId="77777777" w:rsidR="00130064" w:rsidRPr="00F91DF6" w:rsidRDefault="00130064" w:rsidP="00130064">
            <w:pPr>
              <w:pStyle w:val="Text"/>
            </w:pPr>
            <w:r w:rsidRPr="00F91DF6">
              <w:t>sa</w:t>
            </w:r>
            <w:r>
              <w:t>kit?</w:t>
            </w:r>
          </w:p>
        </w:tc>
      </w:tr>
      <w:tr w:rsidR="00AC23C4" w:rsidRPr="00AC23C4" w14:paraId="26C87CB1" w14:textId="77777777" w:rsidTr="00AC23C4">
        <w:tc>
          <w:tcPr>
            <w:tcW w:w="709" w:type="dxa"/>
            <w:shd w:val="clear" w:color="auto" w:fill="auto"/>
          </w:tcPr>
          <w:p w14:paraId="74901741" w14:textId="77777777" w:rsidR="00130064" w:rsidRPr="009C2054" w:rsidRDefault="00130064" w:rsidP="00130064">
            <w:pPr>
              <w:pStyle w:val="GlossEng"/>
            </w:pPr>
          </w:p>
        </w:tc>
        <w:tc>
          <w:tcPr>
            <w:tcW w:w="484" w:type="dxa"/>
            <w:shd w:val="clear" w:color="auto" w:fill="auto"/>
          </w:tcPr>
          <w:p w14:paraId="56D90688" w14:textId="77777777" w:rsidR="00130064" w:rsidRPr="00F91DF6" w:rsidRDefault="00130064" w:rsidP="00130064">
            <w:pPr>
              <w:pStyle w:val="GlossEng"/>
            </w:pPr>
            <w:r w:rsidRPr="00F91DF6">
              <w:t>but</w:t>
            </w:r>
          </w:p>
        </w:tc>
        <w:tc>
          <w:tcPr>
            <w:tcW w:w="718" w:type="dxa"/>
            <w:shd w:val="clear" w:color="auto" w:fill="auto"/>
          </w:tcPr>
          <w:p w14:paraId="5EDC7B3A" w14:textId="77777777" w:rsidR="00130064" w:rsidRPr="00F91DF6" w:rsidRDefault="00130064" w:rsidP="00130064">
            <w:pPr>
              <w:pStyle w:val="GlossEng"/>
            </w:pPr>
            <w:r w:rsidRPr="00F91DF6">
              <w:t>why</w:t>
            </w:r>
          </w:p>
        </w:tc>
        <w:tc>
          <w:tcPr>
            <w:tcW w:w="584" w:type="dxa"/>
            <w:shd w:val="clear" w:color="auto" w:fill="auto"/>
          </w:tcPr>
          <w:p w14:paraId="4B704885" w14:textId="77777777" w:rsidR="00130064" w:rsidRPr="00F91DF6" w:rsidRDefault="00130064" w:rsidP="00130064">
            <w:pPr>
              <w:pStyle w:val="GlossEng"/>
            </w:pPr>
            <w:r w:rsidRPr="00F91DF6">
              <w:t>child</w:t>
            </w:r>
          </w:p>
        </w:tc>
        <w:tc>
          <w:tcPr>
            <w:tcW w:w="777" w:type="dxa"/>
            <w:shd w:val="clear" w:color="auto" w:fill="auto"/>
          </w:tcPr>
          <w:p w14:paraId="2D9AF819" w14:textId="77777777" w:rsidR="00130064" w:rsidRPr="0099608C" w:rsidRDefault="00130064" w:rsidP="00130064">
            <w:pPr>
              <w:pStyle w:val="GlossEng"/>
              <w:rPr>
                <w:rStyle w:val="ChSmallCaps"/>
              </w:rPr>
            </w:pPr>
            <w:r w:rsidRPr="0099608C">
              <w:rPr>
                <w:rStyle w:val="ChSmallCaps"/>
              </w:rPr>
              <w:t>d.prox</w:t>
            </w:r>
          </w:p>
        </w:tc>
        <w:tc>
          <w:tcPr>
            <w:tcW w:w="745" w:type="dxa"/>
            <w:shd w:val="clear" w:color="auto" w:fill="auto"/>
          </w:tcPr>
          <w:p w14:paraId="2D2CB27F" w14:textId="77777777" w:rsidR="00130064" w:rsidRPr="00F91DF6" w:rsidRDefault="00130064" w:rsidP="00130064">
            <w:pPr>
              <w:pStyle w:val="GlossEng"/>
            </w:pPr>
            <w:r>
              <w:t>be.</w:t>
            </w:r>
            <w:r w:rsidRPr="00F91DF6">
              <w:t>sick</w:t>
            </w:r>
          </w:p>
        </w:tc>
      </w:tr>
    </w:tbl>
    <w:p w14:paraId="746461DF" w14:textId="540910E1" w:rsidR="00130064" w:rsidRPr="00690E2C" w:rsidRDefault="00B7093A" w:rsidP="00130064">
      <w:pPr>
        <w:pStyle w:val="FreeTranslEng"/>
      </w:pPr>
      <w:r>
        <w:t>‘</w:t>
      </w:r>
      <w:r w:rsidR="00130064" w:rsidRPr="002A2602">
        <w:t xml:space="preserve">but </w:t>
      </w:r>
      <w:r w:rsidR="00130064" w:rsidRPr="00EC4AAB">
        <w:rPr>
          <w:rStyle w:val="ChBlueBold"/>
        </w:rPr>
        <w:t>why</w:t>
      </w:r>
      <w:r w:rsidR="00130064">
        <w:t xml:space="preserve"> is this child sick</w:t>
      </w:r>
      <w:r>
        <w:t>’</w:t>
      </w:r>
      <w:r w:rsidR="00130064">
        <w:t xml:space="preserve"> </w:t>
      </w:r>
      <w:r w:rsidR="00130064" w:rsidRPr="009C2054">
        <w:rPr>
          <w:rStyle w:val="ExampleSource"/>
        </w:rPr>
        <w:t>[080917-010-CvEx.0133]</w:t>
      </w:r>
    </w:p>
    <w:tbl>
      <w:tblPr>
        <w:tblW w:w="5320" w:type="dxa"/>
        <w:tblCellMar>
          <w:left w:w="42" w:type="dxa"/>
          <w:right w:w="42" w:type="dxa"/>
        </w:tblCellMar>
        <w:tblLook w:val="01E0" w:firstRow="1" w:lastRow="1" w:firstColumn="1" w:lastColumn="1" w:noHBand="0" w:noVBand="0"/>
      </w:tblPr>
      <w:tblGrid>
        <w:gridCol w:w="709"/>
        <w:gridCol w:w="284"/>
        <w:gridCol w:w="740"/>
        <w:gridCol w:w="706"/>
        <w:gridCol w:w="489"/>
        <w:gridCol w:w="718"/>
        <w:gridCol w:w="840"/>
        <w:gridCol w:w="834"/>
      </w:tblGrid>
      <w:tr w:rsidR="00AC23C4" w:rsidRPr="00414A9C" w14:paraId="0257C20D" w14:textId="77777777" w:rsidTr="00AC23C4">
        <w:tc>
          <w:tcPr>
            <w:tcW w:w="709" w:type="dxa"/>
            <w:shd w:val="clear" w:color="auto" w:fill="auto"/>
          </w:tcPr>
          <w:p w14:paraId="4A0BA478" w14:textId="77777777" w:rsidR="00130064" w:rsidRPr="00243B92" w:rsidRDefault="00130064" w:rsidP="00130064">
            <w:pPr>
              <w:pStyle w:val="O0Nwnext"/>
            </w:pPr>
            <w:bookmarkStart w:id="2587" w:name="_Ref356811066"/>
            <w:bookmarkStart w:id="2588" w:name="_Ref362694371"/>
            <w:r>
              <w:t>(</w:t>
            </w:r>
            <w:fldSimple w:instr=" SEQ ( \* ARABIC \s 1 ">
              <w:r w:rsidR="00154D81">
                <w:rPr>
                  <w:noProof/>
                </w:rPr>
                <w:t>279</w:t>
              </w:r>
            </w:fldSimple>
            <w:r>
              <w:t>)</w:t>
            </w:r>
            <w:bookmarkEnd w:id="2587"/>
            <w:bookmarkEnd w:id="2588"/>
          </w:p>
        </w:tc>
        <w:tc>
          <w:tcPr>
            <w:tcW w:w="284" w:type="dxa"/>
            <w:shd w:val="clear" w:color="auto" w:fill="auto"/>
          </w:tcPr>
          <w:p w14:paraId="3BB15E32" w14:textId="77777777" w:rsidR="00130064" w:rsidRPr="00F91DF6" w:rsidRDefault="00130064" w:rsidP="00130064">
            <w:pPr>
              <w:pStyle w:val="Text"/>
            </w:pPr>
            <w:r>
              <w:t>…</w:t>
            </w:r>
          </w:p>
        </w:tc>
        <w:tc>
          <w:tcPr>
            <w:tcW w:w="740" w:type="dxa"/>
            <w:shd w:val="clear" w:color="auto" w:fill="auto"/>
          </w:tcPr>
          <w:p w14:paraId="1E776C66" w14:textId="77777777" w:rsidR="00130064" w:rsidRPr="00F91DF6" w:rsidRDefault="00130064" w:rsidP="00130064">
            <w:pPr>
              <w:pStyle w:val="Text"/>
            </w:pPr>
            <w:r w:rsidRPr="00F91DF6">
              <w:t>Matius</w:t>
            </w:r>
          </w:p>
        </w:tc>
        <w:tc>
          <w:tcPr>
            <w:tcW w:w="706" w:type="dxa"/>
            <w:shd w:val="clear" w:color="auto" w:fill="auto"/>
          </w:tcPr>
          <w:p w14:paraId="66863C6D" w14:textId="77777777" w:rsidR="00130064" w:rsidRPr="00F91DF6" w:rsidRDefault="00130064" w:rsidP="00130064">
            <w:pPr>
              <w:pStyle w:val="Text"/>
            </w:pPr>
            <w:r w:rsidRPr="00F91DF6">
              <w:t>itu</w:t>
            </w:r>
          </w:p>
        </w:tc>
        <w:tc>
          <w:tcPr>
            <w:tcW w:w="489" w:type="dxa"/>
            <w:shd w:val="clear" w:color="auto" w:fill="auto"/>
          </w:tcPr>
          <w:p w14:paraId="46C9045A" w14:textId="77777777" w:rsidR="00130064" w:rsidRPr="00725C0C" w:rsidRDefault="00130064" w:rsidP="00130064">
            <w:pPr>
              <w:pStyle w:val="Text"/>
            </w:pPr>
            <w:r w:rsidRPr="00725C0C">
              <w:t>dia</w:t>
            </w:r>
          </w:p>
        </w:tc>
        <w:tc>
          <w:tcPr>
            <w:tcW w:w="718" w:type="dxa"/>
            <w:shd w:val="clear" w:color="auto" w:fill="auto"/>
          </w:tcPr>
          <w:p w14:paraId="28B8D9F9" w14:textId="77777777" w:rsidR="00130064" w:rsidRPr="00B7406D" w:rsidRDefault="00130064" w:rsidP="00130064">
            <w:pPr>
              <w:pStyle w:val="Text"/>
              <w:rPr>
                <w:rStyle w:val="ChBlueBold"/>
              </w:rPr>
            </w:pPr>
            <w:r w:rsidRPr="00B7406D">
              <w:rPr>
                <w:rStyle w:val="ChBlueBold"/>
              </w:rPr>
              <w:t>knapa</w:t>
            </w:r>
          </w:p>
        </w:tc>
        <w:tc>
          <w:tcPr>
            <w:tcW w:w="840" w:type="dxa"/>
            <w:shd w:val="clear" w:color="auto" w:fill="auto"/>
          </w:tcPr>
          <w:p w14:paraId="568EE0CD" w14:textId="77777777" w:rsidR="00130064" w:rsidRPr="00725C0C" w:rsidRDefault="00130064" w:rsidP="00130064">
            <w:pPr>
              <w:pStyle w:val="Text"/>
            </w:pPr>
            <w:r w:rsidRPr="00725C0C">
              <w:t>maju</w:t>
            </w:r>
          </w:p>
        </w:tc>
        <w:tc>
          <w:tcPr>
            <w:tcW w:w="834" w:type="dxa"/>
            <w:shd w:val="clear" w:color="auto" w:fill="auto"/>
          </w:tcPr>
          <w:p w14:paraId="4252ECEB" w14:textId="77777777" w:rsidR="00130064" w:rsidRPr="00F91DF6" w:rsidRDefault="00130064" w:rsidP="00130064">
            <w:pPr>
              <w:pStyle w:val="Text"/>
            </w:pPr>
            <w:r w:rsidRPr="00F91DF6">
              <w:t>begitu</w:t>
            </w:r>
            <w:r>
              <w:t>?</w:t>
            </w:r>
          </w:p>
        </w:tc>
      </w:tr>
      <w:tr w:rsidR="00AC23C4" w:rsidRPr="00AC23C4" w14:paraId="331707B0" w14:textId="77777777" w:rsidTr="00AC23C4">
        <w:tc>
          <w:tcPr>
            <w:tcW w:w="709" w:type="dxa"/>
            <w:shd w:val="clear" w:color="auto" w:fill="auto"/>
          </w:tcPr>
          <w:p w14:paraId="7BBC158E" w14:textId="77777777" w:rsidR="00130064" w:rsidRPr="00F91DF6" w:rsidRDefault="00130064" w:rsidP="00130064">
            <w:pPr>
              <w:pStyle w:val="GlossEng"/>
            </w:pPr>
          </w:p>
        </w:tc>
        <w:tc>
          <w:tcPr>
            <w:tcW w:w="284" w:type="dxa"/>
            <w:shd w:val="clear" w:color="auto" w:fill="auto"/>
          </w:tcPr>
          <w:p w14:paraId="7993E890" w14:textId="77777777" w:rsidR="00130064" w:rsidRPr="00F91DF6" w:rsidRDefault="00130064" w:rsidP="00130064">
            <w:pPr>
              <w:pStyle w:val="GlossEng"/>
            </w:pPr>
          </w:p>
        </w:tc>
        <w:tc>
          <w:tcPr>
            <w:tcW w:w="740" w:type="dxa"/>
            <w:shd w:val="clear" w:color="auto" w:fill="auto"/>
          </w:tcPr>
          <w:p w14:paraId="3A4DD685" w14:textId="77777777" w:rsidR="00130064" w:rsidRPr="00F91DF6" w:rsidRDefault="00130064" w:rsidP="00130064">
            <w:pPr>
              <w:pStyle w:val="GlossEng"/>
            </w:pPr>
            <w:r w:rsidRPr="00F91DF6">
              <w:t>Matius</w:t>
            </w:r>
          </w:p>
        </w:tc>
        <w:tc>
          <w:tcPr>
            <w:tcW w:w="706" w:type="dxa"/>
            <w:shd w:val="clear" w:color="auto" w:fill="auto"/>
          </w:tcPr>
          <w:p w14:paraId="572B900B" w14:textId="77777777" w:rsidR="00130064" w:rsidRPr="0099608C" w:rsidRDefault="00130064" w:rsidP="00130064">
            <w:pPr>
              <w:pStyle w:val="GlossEng"/>
              <w:rPr>
                <w:rStyle w:val="ChSmallCaps"/>
              </w:rPr>
            </w:pPr>
            <w:r w:rsidRPr="0099608C">
              <w:rPr>
                <w:rStyle w:val="ChSmallCaps"/>
              </w:rPr>
              <w:t>d.dist</w:t>
            </w:r>
          </w:p>
        </w:tc>
        <w:tc>
          <w:tcPr>
            <w:tcW w:w="489" w:type="dxa"/>
            <w:shd w:val="clear" w:color="auto" w:fill="auto"/>
          </w:tcPr>
          <w:p w14:paraId="3D41ED22" w14:textId="77777777" w:rsidR="00130064" w:rsidRPr="0099608C" w:rsidRDefault="00130064" w:rsidP="00130064">
            <w:pPr>
              <w:pStyle w:val="GlossEng"/>
              <w:rPr>
                <w:rStyle w:val="ChSmallCaps"/>
              </w:rPr>
            </w:pPr>
            <w:r w:rsidRPr="0099608C">
              <w:rPr>
                <w:rStyle w:val="ChSmallCaps"/>
              </w:rPr>
              <w:t>3sg</w:t>
            </w:r>
          </w:p>
        </w:tc>
        <w:tc>
          <w:tcPr>
            <w:tcW w:w="718" w:type="dxa"/>
            <w:shd w:val="clear" w:color="auto" w:fill="auto"/>
          </w:tcPr>
          <w:p w14:paraId="253303D9" w14:textId="77777777" w:rsidR="00130064" w:rsidRPr="00F91DF6" w:rsidRDefault="00130064" w:rsidP="00130064">
            <w:pPr>
              <w:pStyle w:val="GlossEng"/>
            </w:pPr>
            <w:r w:rsidRPr="00F91DF6">
              <w:t>why</w:t>
            </w:r>
          </w:p>
        </w:tc>
        <w:tc>
          <w:tcPr>
            <w:tcW w:w="840" w:type="dxa"/>
            <w:shd w:val="clear" w:color="auto" w:fill="auto"/>
          </w:tcPr>
          <w:p w14:paraId="31277526" w14:textId="77777777" w:rsidR="00130064" w:rsidRPr="00F91DF6" w:rsidRDefault="00130064" w:rsidP="00130064">
            <w:pPr>
              <w:pStyle w:val="GlossEng"/>
            </w:pPr>
            <w:r w:rsidRPr="00F91DF6">
              <w:t>advance</w:t>
            </w:r>
          </w:p>
        </w:tc>
        <w:tc>
          <w:tcPr>
            <w:tcW w:w="834" w:type="dxa"/>
            <w:shd w:val="clear" w:color="auto" w:fill="auto"/>
          </w:tcPr>
          <w:p w14:paraId="51C5FA10" w14:textId="77777777" w:rsidR="00130064" w:rsidRPr="00F91DF6" w:rsidRDefault="00130064" w:rsidP="00130064">
            <w:pPr>
              <w:pStyle w:val="GlossEng"/>
            </w:pPr>
            <w:r w:rsidRPr="00F91DF6">
              <w:t>like.that</w:t>
            </w:r>
          </w:p>
        </w:tc>
      </w:tr>
    </w:tbl>
    <w:p w14:paraId="158EB68B" w14:textId="756386FE" w:rsidR="00130064" w:rsidRPr="009C2054" w:rsidRDefault="00B7093A" w:rsidP="00130064">
      <w:pPr>
        <w:pStyle w:val="FreeTranslEng"/>
      </w:pPr>
      <w:r>
        <w:t>‘</w:t>
      </w:r>
      <w:r w:rsidR="00130064">
        <w:t>[as for Matius, I</w:t>
      </w:r>
      <w:r>
        <w:t>’</w:t>
      </w:r>
      <w:r w:rsidR="00130064">
        <w:t>m very surprised</w:t>
      </w:r>
      <w:r w:rsidR="00386A82">
        <w:t>,]</w:t>
      </w:r>
      <w:r w:rsidR="00130064">
        <w:t xml:space="preserve"> Matius there, </w:t>
      </w:r>
      <w:r w:rsidR="00130064" w:rsidRPr="009C2054">
        <w:rPr>
          <w:rStyle w:val="ChBlueBold"/>
        </w:rPr>
        <w:t>how come</w:t>
      </w:r>
      <w:r w:rsidR="00130064">
        <w:t xml:space="preserve"> he could advance like that?</w:t>
      </w:r>
      <w:r>
        <w:t>’</w:t>
      </w:r>
      <w:r w:rsidR="00130064">
        <w:t xml:space="preserve"> </w:t>
      </w:r>
      <w:r w:rsidR="00130064" w:rsidRPr="009C2054">
        <w:rPr>
          <w:rStyle w:val="ExampleSource"/>
        </w:rPr>
        <w:t>[081006-032-Cv.0025]</w:t>
      </w:r>
    </w:p>
    <w:p w14:paraId="1EFDB08A" w14:textId="0CBE0057" w:rsidR="000F29A4" w:rsidRDefault="00130064" w:rsidP="00423AAC">
      <w:pPr>
        <w:pStyle w:val="Body0005after"/>
      </w:pPr>
      <w:r>
        <w:t xml:space="preserve">Interrogative </w:t>
      </w:r>
      <w:r w:rsidRPr="00132FE0">
        <w:rPr>
          <w:rStyle w:val="ChItalBold"/>
        </w:rPr>
        <w:t>knapa</w:t>
      </w:r>
      <w:r>
        <w:t xml:space="preserve"> </w:t>
      </w:r>
      <w:r w:rsidR="00B7093A">
        <w:t>‘</w:t>
      </w:r>
      <w:r>
        <w:t>what</w:t>
      </w:r>
      <w:r w:rsidR="00B7093A">
        <w:t>’</w:t>
      </w:r>
      <w:r>
        <w:t xml:space="preserve"> can also be used predicatively. In this case, </w:t>
      </w:r>
      <w:r w:rsidR="000F29A4" w:rsidRPr="00132FE0">
        <w:rPr>
          <w:rStyle w:val="ChItalBold"/>
        </w:rPr>
        <w:t>knapa</w:t>
      </w:r>
      <w:r w:rsidR="000F29A4">
        <w:t xml:space="preserve"> </w:t>
      </w:r>
      <w:r w:rsidR="00B7093A">
        <w:t>‘</w:t>
      </w:r>
      <w:r w:rsidR="000F29A4">
        <w:t>what</w:t>
      </w:r>
      <w:r w:rsidR="00B7093A">
        <w:t>’</w:t>
      </w:r>
      <w:r w:rsidR="000F29A4">
        <w:t xml:space="preserve"> remains </w:t>
      </w:r>
      <w:r w:rsidR="000F29A4" w:rsidRPr="003303D8">
        <w:t>in-situ</w:t>
      </w:r>
      <w:r w:rsidR="000F29A4" w:rsidRPr="000D307F">
        <w:t xml:space="preserve">, </w:t>
      </w:r>
      <w:r w:rsidR="000F29A4">
        <w:t xml:space="preserve">in the clause-final position, following the subject, as in </w:t>
      </w:r>
      <w:r w:rsidR="000F29A4">
        <w:fldChar w:fldCharType="begin"/>
      </w:r>
      <w:r w:rsidR="000F29A4">
        <w:instrText xml:space="preserve"> REF _Ref356811068 \h </w:instrText>
      </w:r>
      <w:r w:rsidR="000F29A4">
        <w:fldChar w:fldCharType="separate"/>
      </w:r>
      <w:r w:rsidR="00154D81">
        <w:t>(</w:t>
      </w:r>
      <w:r w:rsidR="00154D81">
        <w:rPr>
          <w:noProof/>
        </w:rPr>
        <w:t>280</w:t>
      </w:r>
      <w:r w:rsidR="00154D81">
        <w:t>)</w:t>
      </w:r>
      <w:r w:rsidR="000F29A4">
        <w:fldChar w:fldCharType="end"/>
      </w:r>
      <w:r w:rsidR="000F29A4">
        <w:t>.</w:t>
      </w:r>
    </w:p>
    <w:p w14:paraId="056A60E6" w14:textId="32C42602" w:rsidR="00130064" w:rsidRPr="005202F6" w:rsidRDefault="00130064" w:rsidP="00130064">
      <w:pPr>
        <w:pStyle w:val="ExampleTitle"/>
      </w:pPr>
      <w:r>
        <w:t xml:space="preserve">Predicative uses of </w:t>
      </w:r>
      <w:r w:rsidRPr="0087072D">
        <w:rPr>
          <w:rStyle w:val="ChItalBold"/>
        </w:rPr>
        <w:t>knapa</w:t>
      </w:r>
      <w:r>
        <w:t xml:space="preserve"> </w:t>
      </w:r>
      <w:r w:rsidR="00B7093A">
        <w:t>‘</w:t>
      </w:r>
      <w:r>
        <w:t>why</w:t>
      </w:r>
      <w:r w:rsidR="00B7093A">
        <w:t>’</w:t>
      </w:r>
    </w:p>
    <w:tbl>
      <w:tblPr>
        <w:tblW w:w="0" w:type="auto"/>
        <w:tblCellMar>
          <w:left w:w="42" w:type="dxa"/>
          <w:right w:w="42" w:type="dxa"/>
        </w:tblCellMar>
        <w:tblLook w:val="01E0" w:firstRow="1" w:lastRow="1" w:firstColumn="1" w:lastColumn="1" w:noHBand="0" w:noVBand="0"/>
      </w:tblPr>
      <w:tblGrid>
        <w:gridCol w:w="709"/>
        <w:gridCol w:w="651"/>
        <w:gridCol w:w="489"/>
        <w:gridCol w:w="807"/>
      </w:tblGrid>
      <w:tr w:rsidR="00130064" w:rsidRPr="00414A9C" w14:paraId="3A3D6357" w14:textId="77777777" w:rsidTr="00AC23C4">
        <w:tc>
          <w:tcPr>
            <w:tcW w:w="709" w:type="dxa"/>
            <w:shd w:val="clear" w:color="auto" w:fill="auto"/>
          </w:tcPr>
          <w:p w14:paraId="5D1404F6" w14:textId="77777777" w:rsidR="00130064" w:rsidRPr="00243B92" w:rsidRDefault="00130064" w:rsidP="00130064">
            <w:pPr>
              <w:pStyle w:val="O0Nwnext"/>
            </w:pPr>
            <w:bookmarkStart w:id="2589" w:name="_Ref356811068"/>
            <w:r>
              <w:t>(</w:t>
            </w:r>
            <w:fldSimple w:instr=" SEQ ( \* ARABIC \s 1 ">
              <w:r w:rsidR="00154D81">
                <w:rPr>
                  <w:noProof/>
                </w:rPr>
                <w:t>280</w:t>
              </w:r>
            </w:fldSimple>
            <w:r>
              <w:t>)</w:t>
            </w:r>
            <w:bookmarkEnd w:id="2589"/>
          </w:p>
        </w:tc>
        <w:tc>
          <w:tcPr>
            <w:tcW w:w="651" w:type="dxa"/>
            <w:shd w:val="clear" w:color="auto" w:fill="auto"/>
          </w:tcPr>
          <w:p w14:paraId="640F2E0D" w14:textId="77777777" w:rsidR="00130064" w:rsidRPr="008B51AB" w:rsidRDefault="00130064" w:rsidP="00130064">
            <w:pPr>
              <w:pStyle w:val="Text"/>
            </w:pPr>
            <w:r w:rsidRPr="008B51AB">
              <w:t>bapa</w:t>
            </w:r>
          </w:p>
        </w:tc>
        <w:tc>
          <w:tcPr>
            <w:tcW w:w="489" w:type="dxa"/>
            <w:shd w:val="clear" w:color="auto" w:fill="auto"/>
          </w:tcPr>
          <w:p w14:paraId="35669D03" w14:textId="77777777" w:rsidR="00130064" w:rsidRPr="008B51AB" w:rsidRDefault="00130064" w:rsidP="00130064">
            <w:pPr>
              <w:pStyle w:val="Text"/>
            </w:pPr>
            <w:r w:rsidRPr="008B51AB">
              <w:t>ko</w:t>
            </w:r>
          </w:p>
        </w:tc>
        <w:tc>
          <w:tcPr>
            <w:tcW w:w="807" w:type="dxa"/>
            <w:shd w:val="clear" w:color="auto" w:fill="auto"/>
          </w:tcPr>
          <w:p w14:paraId="3CA25255" w14:textId="77777777" w:rsidR="00130064" w:rsidRPr="00035EF5" w:rsidRDefault="00130064" w:rsidP="00130064">
            <w:pPr>
              <w:pStyle w:val="Text"/>
            </w:pPr>
            <w:r w:rsidRPr="00035EF5">
              <w:rPr>
                <w:rStyle w:val="ChBlueBold"/>
              </w:rPr>
              <w:t>knapa</w:t>
            </w:r>
            <w:r w:rsidRPr="00035EF5">
              <w:t>?</w:t>
            </w:r>
          </w:p>
        </w:tc>
      </w:tr>
      <w:tr w:rsidR="00130064" w:rsidRPr="00AC23C4" w14:paraId="3640C513" w14:textId="77777777" w:rsidTr="00AC23C4">
        <w:tc>
          <w:tcPr>
            <w:tcW w:w="709" w:type="dxa"/>
            <w:shd w:val="clear" w:color="auto" w:fill="auto"/>
          </w:tcPr>
          <w:p w14:paraId="6018DFFD" w14:textId="77777777" w:rsidR="00130064" w:rsidRPr="008B51AB" w:rsidRDefault="00130064" w:rsidP="00130064">
            <w:pPr>
              <w:pStyle w:val="GlossEng"/>
            </w:pPr>
          </w:p>
        </w:tc>
        <w:tc>
          <w:tcPr>
            <w:tcW w:w="651" w:type="dxa"/>
            <w:shd w:val="clear" w:color="auto" w:fill="auto"/>
          </w:tcPr>
          <w:p w14:paraId="3555CF84" w14:textId="77777777" w:rsidR="00130064" w:rsidRPr="008B51AB" w:rsidRDefault="00130064" w:rsidP="00130064">
            <w:pPr>
              <w:pStyle w:val="GlossEng"/>
            </w:pPr>
            <w:r w:rsidRPr="008B51AB">
              <w:t>father</w:t>
            </w:r>
          </w:p>
        </w:tc>
        <w:tc>
          <w:tcPr>
            <w:tcW w:w="489" w:type="dxa"/>
            <w:shd w:val="clear" w:color="auto" w:fill="auto"/>
          </w:tcPr>
          <w:p w14:paraId="3806D64B" w14:textId="77777777" w:rsidR="00130064" w:rsidRPr="0099608C" w:rsidRDefault="00130064" w:rsidP="00130064">
            <w:pPr>
              <w:pStyle w:val="GlossEng"/>
              <w:rPr>
                <w:rStyle w:val="ChSmallCaps"/>
              </w:rPr>
            </w:pPr>
            <w:r w:rsidRPr="0099608C">
              <w:rPr>
                <w:rStyle w:val="ChSmallCaps"/>
              </w:rPr>
              <w:t>2sg</w:t>
            </w:r>
          </w:p>
        </w:tc>
        <w:tc>
          <w:tcPr>
            <w:tcW w:w="807" w:type="dxa"/>
            <w:shd w:val="clear" w:color="auto" w:fill="auto"/>
          </w:tcPr>
          <w:p w14:paraId="7957BED4" w14:textId="77777777" w:rsidR="00130064" w:rsidRPr="008B51AB" w:rsidRDefault="00130064" w:rsidP="00130064">
            <w:pPr>
              <w:pStyle w:val="GlossEng"/>
            </w:pPr>
            <w:r w:rsidRPr="008B51AB">
              <w:t>why</w:t>
            </w:r>
          </w:p>
        </w:tc>
      </w:tr>
    </w:tbl>
    <w:p w14:paraId="6DD53FB1" w14:textId="11D664E9" w:rsidR="00130064" w:rsidRPr="00690E2C" w:rsidRDefault="00130064" w:rsidP="00130064">
      <w:pPr>
        <w:pStyle w:val="FreeTranslEng"/>
      </w:pPr>
      <w:r>
        <w:t xml:space="preserve">[After an accident]: </w:t>
      </w:r>
      <w:r w:rsidR="00B7093A">
        <w:t>‘</w:t>
      </w:r>
      <w:r>
        <w:t xml:space="preserve">Sir, </w:t>
      </w:r>
      <w:r w:rsidRPr="00EA71A6">
        <w:rPr>
          <w:rStyle w:val="ChBlueBold"/>
        </w:rPr>
        <w:t>what happened</w:t>
      </w:r>
      <w:r>
        <w:t>?</w:t>
      </w:r>
      <w:r w:rsidR="00B7093A">
        <w:t>’</w:t>
      </w:r>
      <w:r>
        <w:t xml:space="preserve"> (Lit. </w:t>
      </w:r>
      <w:r w:rsidR="00B7093A">
        <w:t>‘</w:t>
      </w:r>
      <w:r>
        <w:t xml:space="preserve">you father (are) </w:t>
      </w:r>
      <w:r w:rsidRPr="00E1134C">
        <w:rPr>
          <w:rStyle w:val="ChBlueBold"/>
        </w:rPr>
        <w:t>why</w:t>
      </w:r>
      <w:r>
        <w:t>?</w:t>
      </w:r>
      <w:r w:rsidR="00B7093A">
        <w:t>’</w:t>
      </w:r>
      <w:r>
        <w:t>)</w:t>
      </w:r>
      <w:r w:rsidRPr="0063170B">
        <w:t xml:space="preserve"> </w:t>
      </w:r>
      <w:r w:rsidRPr="00EA71A6">
        <w:rPr>
          <w:rStyle w:val="ExampleSource"/>
        </w:rPr>
        <w:t>[081108-001-JR.0005]</w:t>
      </w:r>
    </w:p>
    <w:p w14:paraId="28F968AE" w14:textId="77777777" w:rsidR="00130064" w:rsidRDefault="00130064" w:rsidP="00423AAC">
      <w:pPr>
        <w:pStyle w:val="Body0005after"/>
        <w:rPr>
          <w:lang w:eastAsia="en-US"/>
        </w:rPr>
      </w:pPr>
      <w:r>
        <w:t xml:space="preserve">The interrogative can also form </w:t>
      </w:r>
      <w:r>
        <w:rPr>
          <w:lang w:eastAsia="en-US"/>
        </w:rPr>
        <w:t xml:space="preserve">one-word utterances in which case it questions an entire proposition, as in </w:t>
      </w:r>
      <w:r>
        <w:rPr>
          <w:lang w:eastAsia="en-US"/>
        </w:rPr>
        <w:fldChar w:fldCharType="begin"/>
      </w:r>
      <w:r>
        <w:rPr>
          <w:lang w:eastAsia="en-US"/>
        </w:rPr>
        <w:instrText xml:space="preserve"> REF _Ref362542723 \h </w:instrText>
      </w:r>
      <w:r>
        <w:rPr>
          <w:lang w:eastAsia="en-US"/>
        </w:rPr>
      </w:r>
      <w:r>
        <w:rPr>
          <w:lang w:eastAsia="en-US"/>
        </w:rPr>
        <w:fldChar w:fldCharType="separate"/>
      </w:r>
      <w:r w:rsidR="00154D81">
        <w:t>(</w:t>
      </w:r>
      <w:r w:rsidR="00154D81">
        <w:rPr>
          <w:noProof/>
        </w:rPr>
        <w:t>281</w:t>
      </w:r>
      <w:r w:rsidR="00154D81">
        <w:t>)</w:t>
      </w:r>
      <w:r>
        <w:rPr>
          <w:lang w:eastAsia="en-US"/>
        </w:rPr>
        <w:fldChar w:fldCharType="end"/>
      </w:r>
      <w:r>
        <w:rPr>
          <w:lang w:eastAsia="en-US"/>
        </w:rPr>
        <w:t>.</w:t>
      </w:r>
    </w:p>
    <w:p w14:paraId="0331ACF6" w14:textId="1B6B9C84" w:rsidR="00130064" w:rsidRPr="005202F6" w:rsidRDefault="00130064" w:rsidP="00130064">
      <w:pPr>
        <w:pStyle w:val="ExampleTitle"/>
      </w:pPr>
      <w:r>
        <w:rPr>
          <w:lang w:eastAsia="en-US"/>
        </w:rPr>
        <w:t>One-word utterances</w:t>
      </w:r>
      <w:r>
        <w:t xml:space="preserve"> with </w:t>
      </w:r>
      <w:r w:rsidRPr="0087072D">
        <w:rPr>
          <w:rStyle w:val="ChItalBold"/>
        </w:rPr>
        <w:t>knapa</w:t>
      </w:r>
      <w:r>
        <w:t xml:space="preserve"> </w:t>
      </w:r>
      <w:r w:rsidR="00B7093A">
        <w:t>‘</w:t>
      </w:r>
      <w:r>
        <w:t>why</w:t>
      </w:r>
      <w:r w:rsidR="00B7093A">
        <w:t>’</w:t>
      </w:r>
    </w:p>
    <w:tbl>
      <w:tblPr>
        <w:tblW w:w="0" w:type="auto"/>
        <w:tblCellMar>
          <w:left w:w="42" w:type="dxa"/>
          <w:right w:w="42" w:type="dxa"/>
        </w:tblCellMar>
        <w:tblLook w:val="01E0" w:firstRow="1" w:lastRow="1" w:firstColumn="1" w:lastColumn="1" w:noHBand="0" w:noVBand="0"/>
      </w:tblPr>
      <w:tblGrid>
        <w:gridCol w:w="709"/>
        <w:gridCol w:w="1051"/>
        <w:gridCol w:w="540"/>
        <w:gridCol w:w="807"/>
      </w:tblGrid>
      <w:tr w:rsidR="00130064" w:rsidRPr="00414A9C" w14:paraId="6278E093" w14:textId="77777777" w:rsidTr="00AC23C4">
        <w:tc>
          <w:tcPr>
            <w:tcW w:w="709" w:type="dxa"/>
            <w:shd w:val="clear" w:color="auto" w:fill="auto"/>
          </w:tcPr>
          <w:p w14:paraId="23C5135D" w14:textId="77777777" w:rsidR="00130064" w:rsidRPr="00243B92" w:rsidRDefault="00130064" w:rsidP="00130064">
            <w:pPr>
              <w:pStyle w:val="O0Nwnext"/>
            </w:pPr>
            <w:bookmarkStart w:id="2590" w:name="_Ref362542723"/>
            <w:r>
              <w:t>(</w:t>
            </w:r>
            <w:fldSimple w:instr=" SEQ ( \* ARABIC \s 1 ">
              <w:r w:rsidR="00154D81">
                <w:rPr>
                  <w:noProof/>
                </w:rPr>
                <w:t>281</w:t>
              </w:r>
            </w:fldSimple>
            <w:r>
              <w:t>)</w:t>
            </w:r>
            <w:bookmarkEnd w:id="2590"/>
          </w:p>
        </w:tc>
        <w:tc>
          <w:tcPr>
            <w:tcW w:w="1051" w:type="dxa"/>
            <w:shd w:val="clear" w:color="auto" w:fill="auto"/>
          </w:tcPr>
          <w:p w14:paraId="5A84A0E4" w14:textId="77777777" w:rsidR="00130064" w:rsidRPr="000B28FA" w:rsidRDefault="00130064" w:rsidP="00130064">
            <w:pPr>
              <w:pStyle w:val="Text"/>
            </w:pPr>
            <w:r>
              <w:t>Speaker-2:</w:t>
            </w:r>
          </w:p>
        </w:tc>
        <w:tc>
          <w:tcPr>
            <w:tcW w:w="540" w:type="dxa"/>
            <w:shd w:val="clear" w:color="auto" w:fill="auto"/>
          </w:tcPr>
          <w:p w14:paraId="2D1D2DF6" w14:textId="77777777" w:rsidR="00130064" w:rsidRPr="000B28FA" w:rsidRDefault="00130064" w:rsidP="00130064">
            <w:pPr>
              <w:pStyle w:val="Text"/>
            </w:pPr>
            <w:r w:rsidRPr="000B28FA">
              <w:t>e</w:t>
            </w:r>
            <w:r>
              <w:t>,</w:t>
            </w:r>
          </w:p>
        </w:tc>
        <w:tc>
          <w:tcPr>
            <w:tcW w:w="807" w:type="dxa"/>
            <w:shd w:val="clear" w:color="auto" w:fill="auto"/>
          </w:tcPr>
          <w:p w14:paraId="5378F5C1" w14:textId="77777777" w:rsidR="00130064" w:rsidRPr="00035EF5" w:rsidRDefault="00130064" w:rsidP="00130064">
            <w:pPr>
              <w:pStyle w:val="Text"/>
            </w:pPr>
            <w:r w:rsidRPr="00035EF5">
              <w:rPr>
                <w:rStyle w:val="ChBlueBold"/>
              </w:rPr>
              <w:t>knapa</w:t>
            </w:r>
            <w:r w:rsidRPr="00035EF5">
              <w:t>?</w:t>
            </w:r>
          </w:p>
        </w:tc>
      </w:tr>
      <w:tr w:rsidR="00130064" w:rsidRPr="00AC23C4" w14:paraId="1FBCB6FA" w14:textId="77777777" w:rsidTr="00AC23C4">
        <w:tc>
          <w:tcPr>
            <w:tcW w:w="709" w:type="dxa"/>
            <w:shd w:val="clear" w:color="auto" w:fill="auto"/>
          </w:tcPr>
          <w:p w14:paraId="524C6415" w14:textId="77777777" w:rsidR="00130064" w:rsidRPr="003A3E05" w:rsidRDefault="00130064" w:rsidP="00130064">
            <w:pPr>
              <w:pStyle w:val="GlossEng"/>
            </w:pPr>
          </w:p>
        </w:tc>
        <w:tc>
          <w:tcPr>
            <w:tcW w:w="1051" w:type="dxa"/>
            <w:shd w:val="clear" w:color="auto" w:fill="auto"/>
          </w:tcPr>
          <w:p w14:paraId="57A85D0F" w14:textId="77777777" w:rsidR="00130064" w:rsidRPr="000B28FA" w:rsidRDefault="00130064" w:rsidP="00130064">
            <w:pPr>
              <w:pStyle w:val="GlossEng"/>
            </w:pPr>
          </w:p>
        </w:tc>
        <w:tc>
          <w:tcPr>
            <w:tcW w:w="540" w:type="dxa"/>
            <w:shd w:val="clear" w:color="auto" w:fill="auto"/>
          </w:tcPr>
          <w:p w14:paraId="7106E3B6" w14:textId="77777777" w:rsidR="00130064" w:rsidRPr="000B28FA" w:rsidRDefault="00130064" w:rsidP="00130064">
            <w:pPr>
              <w:pStyle w:val="GlossEng"/>
            </w:pPr>
            <w:r w:rsidRPr="000B28FA">
              <w:t>hey!</w:t>
            </w:r>
          </w:p>
        </w:tc>
        <w:tc>
          <w:tcPr>
            <w:tcW w:w="807" w:type="dxa"/>
            <w:shd w:val="clear" w:color="auto" w:fill="auto"/>
          </w:tcPr>
          <w:p w14:paraId="305AA019" w14:textId="77777777" w:rsidR="00130064" w:rsidRPr="000B28FA" w:rsidRDefault="00130064" w:rsidP="00130064">
            <w:pPr>
              <w:pStyle w:val="GlossEng"/>
            </w:pPr>
            <w:r w:rsidRPr="000B28FA">
              <w:t>why</w:t>
            </w:r>
          </w:p>
        </w:tc>
      </w:tr>
    </w:tbl>
    <w:p w14:paraId="25C44AC5" w14:textId="550CC556" w:rsidR="00130064" w:rsidRPr="00072AF1" w:rsidRDefault="00130064" w:rsidP="00130064">
      <w:pPr>
        <w:pStyle w:val="FreeTranslEng15pt"/>
      </w:pPr>
      <w:r>
        <w:t xml:space="preserve">[About the birth of twins] [Speaker-1: </w:t>
      </w:r>
      <w:r w:rsidR="00B7093A">
        <w:t>‘</w:t>
      </w:r>
      <w:r>
        <w:t>… as for the girl, they say it</w:t>
      </w:r>
      <w:r w:rsidR="00B7093A">
        <w:t>’</w:t>
      </w:r>
      <w:r>
        <w:t>s an evil spirit, so they kill (her)</w:t>
      </w:r>
      <w:r w:rsidR="00B7093A">
        <w:t>’</w:t>
      </w:r>
      <w:r>
        <w:t>]</w:t>
      </w:r>
      <w:r>
        <w:br/>
        <w:t xml:space="preserve">Speaker-2: </w:t>
      </w:r>
      <w:r w:rsidR="00B7093A">
        <w:t>‘</w:t>
      </w:r>
      <w:r w:rsidR="004B19F0">
        <w:t xml:space="preserve">hey, </w:t>
      </w:r>
      <w:r w:rsidRPr="00C80182">
        <w:rPr>
          <w:rStyle w:val="ChBlueBold"/>
        </w:rPr>
        <w:t>why</w:t>
      </w:r>
      <w:r>
        <w:t>?</w:t>
      </w:r>
      <w:r w:rsidR="00B7093A">
        <w:t>’</w:t>
      </w:r>
      <w:r>
        <w:t xml:space="preserve"> </w:t>
      </w:r>
      <w:r w:rsidRPr="00236EAD">
        <w:rPr>
          <w:rStyle w:val="ExampleSource"/>
        </w:rPr>
        <w:t>[081011-022-Cv.0147-0151]</w:t>
      </w:r>
    </w:p>
    <w:p w14:paraId="76753903" w14:textId="2E665443" w:rsidR="00547BFC" w:rsidRDefault="00547BFC" w:rsidP="00547BFC">
      <w:pPr>
        <w:pStyle w:val="Heading3"/>
      </w:pPr>
      <w:bookmarkStart w:id="2591" w:name="_Ref358363772"/>
      <w:bookmarkStart w:id="2592" w:name="_Toc367531115"/>
      <w:bookmarkStart w:id="2593" w:name="_Toc440455615"/>
      <w:r w:rsidRPr="00547BFC">
        <w:t>I</w:t>
      </w:r>
      <w:r>
        <w:t xml:space="preserve">nterrogative uses of mid-range quantifier </w:t>
      </w:r>
      <w:r w:rsidRPr="00DD7E56">
        <w:rPr>
          <w:rStyle w:val="ChItalBold"/>
        </w:rPr>
        <w:t>brapa</w:t>
      </w:r>
      <w:r>
        <w:t xml:space="preserve"> </w:t>
      </w:r>
      <w:r w:rsidR="00B7093A">
        <w:t>‘</w:t>
      </w:r>
      <w:r>
        <w:t>several</w:t>
      </w:r>
      <w:r w:rsidR="00B7093A">
        <w:t>’</w:t>
      </w:r>
      <w:bookmarkEnd w:id="2591"/>
      <w:bookmarkEnd w:id="2592"/>
      <w:bookmarkEnd w:id="2593"/>
    </w:p>
    <w:p w14:paraId="0A1912F1" w14:textId="55D0CCA8" w:rsidR="00547BFC" w:rsidRDefault="00441FDE" w:rsidP="003303D8">
      <w:pPr>
        <w:pStyle w:val="Body0000after"/>
      </w:pPr>
      <w:r>
        <w:t xml:space="preserve">In its interrogative </w:t>
      </w:r>
      <w:r w:rsidR="006737B8">
        <w:t>uses</w:t>
      </w:r>
      <w:r>
        <w:t xml:space="preserve">, </w:t>
      </w:r>
      <w:r w:rsidR="006737B8">
        <w:t xml:space="preserve">the </w:t>
      </w:r>
      <w:r>
        <w:t xml:space="preserve">mid-range quantifier </w:t>
      </w:r>
      <w:r w:rsidR="00547BFC" w:rsidRPr="006A5880">
        <w:rPr>
          <w:rStyle w:val="ChItalBold"/>
        </w:rPr>
        <w:t>brapa</w:t>
      </w:r>
      <w:r w:rsidR="00547BFC">
        <w:t xml:space="preserve"> </w:t>
      </w:r>
      <w:r w:rsidR="00B7093A">
        <w:t>‘</w:t>
      </w:r>
      <w:r>
        <w:t>several</w:t>
      </w:r>
      <w:r w:rsidR="00B7093A">
        <w:t>’</w:t>
      </w:r>
      <w:r w:rsidR="00547BFC">
        <w:t xml:space="preserve"> </w:t>
      </w:r>
      <w:r w:rsidR="006737B8">
        <w:t xml:space="preserve">receives the reading </w:t>
      </w:r>
      <w:r w:rsidR="00B7093A">
        <w:t>‘</w:t>
      </w:r>
      <w:r w:rsidR="006737B8">
        <w:t>how many</w:t>
      </w:r>
      <w:r w:rsidR="00B7093A">
        <w:t>’</w:t>
      </w:r>
      <w:r w:rsidR="006737B8">
        <w:t xml:space="preserve">. It </w:t>
      </w:r>
      <w:r w:rsidR="00547BFC">
        <w:t xml:space="preserve">questions quantities of countable entities and, </w:t>
      </w:r>
      <w:r w:rsidR="00297D3A">
        <w:t xml:space="preserve">in combination </w:t>
      </w:r>
      <w:r w:rsidR="00547BFC">
        <w:t xml:space="preserve">with </w:t>
      </w:r>
      <w:r w:rsidR="00297D3A">
        <w:t xml:space="preserve">the mid-range </w:t>
      </w:r>
      <w:r w:rsidR="00547BFC">
        <w:t xml:space="preserve">quantifier </w:t>
      </w:r>
      <w:r w:rsidR="00547BFC" w:rsidRPr="00A1710E">
        <w:rPr>
          <w:rStyle w:val="ChItalBold"/>
        </w:rPr>
        <w:t>banyak</w:t>
      </w:r>
      <w:r w:rsidR="00547BFC">
        <w:t xml:space="preserve"> </w:t>
      </w:r>
      <w:r w:rsidR="00B7093A">
        <w:t>‘</w:t>
      </w:r>
      <w:r w:rsidR="00547BFC">
        <w:t>many</w:t>
      </w:r>
      <w:r w:rsidR="00B7093A">
        <w:t>’</w:t>
      </w:r>
      <w:r w:rsidR="00547BFC">
        <w:t xml:space="preserve">, of non-countable entities. Its adnominal uses are </w:t>
      </w:r>
      <w:r>
        <w:t xml:space="preserve">shown </w:t>
      </w:r>
      <w:r w:rsidR="00547BFC">
        <w:t xml:space="preserve">in </w:t>
      </w:r>
      <w:r w:rsidR="00547BFC">
        <w:fldChar w:fldCharType="begin"/>
      </w:r>
      <w:r w:rsidR="00547BFC">
        <w:instrText xml:space="preserve"> REF _Ref356824613 \h </w:instrText>
      </w:r>
      <w:r w:rsidR="00547BFC">
        <w:fldChar w:fldCharType="separate"/>
      </w:r>
      <w:r w:rsidR="00154D81" w:rsidRPr="00443C04">
        <w:t>(</w:t>
      </w:r>
      <w:r w:rsidR="00154D81">
        <w:rPr>
          <w:noProof/>
        </w:rPr>
        <w:t>282</w:t>
      </w:r>
      <w:r w:rsidR="00154D81" w:rsidRPr="00443C04">
        <w:t>)</w:t>
      </w:r>
      <w:r w:rsidR="00547BFC">
        <w:fldChar w:fldCharType="end"/>
      </w:r>
      <w:r w:rsidR="00547BFC">
        <w:t xml:space="preserve"> to </w:t>
      </w:r>
      <w:r w:rsidR="00547BFC">
        <w:fldChar w:fldCharType="begin"/>
      </w:r>
      <w:r w:rsidR="00547BFC">
        <w:instrText xml:space="preserve"> REF _Ref356824615 \h </w:instrText>
      </w:r>
      <w:r w:rsidR="00547BFC">
        <w:fldChar w:fldCharType="separate"/>
      </w:r>
      <w:r w:rsidR="00154D81">
        <w:t>(</w:t>
      </w:r>
      <w:r w:rsidR="00154D81">
        <w:rPr>
          <w:noProof/>
        </w:rPr>
        <w:t>284</w:t>
      </w:r>
      <w:r w:rsidR="00154D81">
        <w:t>)</w:t>
      </w:r>
      <w:r w:rsidR="00547BFC">
        <w:fldChar w:fldCharType="end"/>
      </w:r>
      <w:r w:rsidR="00547BFC">
        <w:t xml:space="preserve">, and its predicative uses in </w:t>
      </w:r>
      <w:r w:rsidR="00547BFC">
        <w:rPr>
          <w:lang w:eastAsia="en-US"/>
        </w:rPr>
        <w:fldChar w:fldCharType="begin"/>
      </w:r>
      <w:r w:rsidR="00547BFC">
        <w:rPr>
          <w:lang w:eastAsia="en-US"/>
        </w:rPr>
        <w:instrText xml:space="preserve"> REF _Ref356820006 \h </w:instrText>
      </w:r>
      <w:r w:rsidR="00547BFC">
        <w:rPr>
          <w:lang w:eastAsia="en-US"/>
        </w:rPr>
      </w:r>
      <w:r w:rsidR="00547BFC">
        <w:rPr>
          <w:lang w:eastAsia="en-US"/>
        </w:rPr>
        <w:fldChar w:fldCharType="separate"/>
      </w:r>
      <w:r w:rsidR="00154D81">
        <w:t>(</w:t>
      </w:r>
      <w:r w:rsidR="00154D81">
        <w:rPr>
          <w:noProof/>
        </w:rPr>
        <w:t>286</w:t>
      </w:r>
      <w:r w:rsidR="00154D81">
        <w:t>)</w:t>
      </w:r>
      <w:r w:rsidR="00547BFC">
        <w:rPr>
          <w:lang w:eastAsia="en-US"/>
        </w:rPr>
        <w:fldChar w:fldCharType="end"/>
      </w:r>
      <w:r w:rsidR="00547BFC">
        <w:rPr>
          <w:lang w:eastAsia="en-US"/>
        </w:rPr>
        <w:t xml:space="preserve"> and </w:t>
      </w:r>
      <w:r w:rsidR="003303D8">
        <w:fldChar w:fldCharType="begin"/>
      </w:r>
      <w:r w:rsidR="003303D8">
        <w:instrText xml:space="preserve"> REF _Ref371605902 \h </w:instrText>
      </w:r>
      <w:r w:rsidR="003303D8">
        <w:fldChar w:fldCharType="separate"/>
      </w:r>
      <w:r w:rsidR="00154D81">
        <w:t>(</w:t>
      </w:r>
      <w:r w:rsidR="00154D81">
        <w:rPr>
          <w:noProof/>
        </w:rPr>
        <w:t>289</w:t>
      </w:r>
      <w:r w:rsidR="00154D81">
        <w:t>)</w:t>
      </w:r>
      <w:r w:rsidR="003303D8">
        <w:fldChar w:fldCharType="end"/>
      </w:r>
      <w:r w:rsidR="00547BFC">
        <w:rPr>
          <w:lang w:eastAsia="en-US"/>
        </w:rPr>
        <w:t>.</w:t>
      </w:r>
    </w:p>
    <w:p w14:paraId="7EF85BEC" w14:textId="46481D40" w:rsidR="00547BFC" w:rsidRDefault="00547BFC" w:rsidP="00547BFC">
      <w:pPr>
        <w:pStyle w:val="Body0505after"/>
      </w:pPr>
      <w:r>
        <w:t xml:space="preserve">Most often, </w:t>
      </w:r>
      <w:r w:rsidRPr="006A5880">
        <w:rPr>
          <w:rStyle w:val="ChItalBold"/>
        </w:rPr>
        <w:t>brapa</w:t>
      </w:r>
      <w:r>
        <w:t xml:space="preserve"> </w:t>
      </w:r>
      <w:r w:rsidR="00B7093A">
        <w:t>‘</w:t>
      </w:r>
      <w:r w:rsidR="006737B8">
        <w:t>several</w:t>
      </w:r>
      <w:r w:rsidR="00FB1F2F">
        <w:t>, how many</w:t>
      </w:r>
      <w:r w:rsidR="00B7093A">
        <w:t>’</w:t>
      </w:r>
      <w:r>
        <w:t xml:space="preserve"> functions as a nominal modifier which takes the position of the numeral or quantifier it replaces. Corresponding to the syntax of adnominally used numerals and quantifiers</w:t>
      </w:r>
      <w:r w:rsidRPr="007B3F83">
        <w:t xml:space="preserve">, it </w:t>
      </w:r>
      <w:r>
        <w:t xml:space="preserve">precedes or follows its head nominal, as in </w:t>
      </w:r>
      <w:r>
        <w:fldChar w:fldCharType="begin"/>
      </w:r>
      <w:r>
        <w:instrText xml:space="preserve"> REF _Ref356824613 \h </w:instrText>
      </w:r>
      <w:r>
        <w:fldChar w:fldCharType="separate"/>
      </w:r>
      <w:r w:rsidR="00154D81" w:rsidRPr="00443C04">
        <w:t>(</w:t>
      </w:r>
      <w:r w:rsidR="00154D81">
        <w:rPr>
          <w:noProof/>
        </w:rPr>
        <w:t>282</w:t>
      </w:r>
      <w:r w:rsidR="00154D81" w:rsidRPr="00443C04">
        <w:t>)</w:t>
      </w:r>
      <w:r>
        <w:fldChar w:fldCharType="end"/>
      </w:r>
      <w:r>
        <w:t xml:space="preserve"> to </w:t>
      </w:r>
      <w:r>
        <w:fldChar w:fldCharType="begin"/>
      </w:r>
      <w:r>
        <w:instrText xml:space="preserve"> REF _Ref356824615 \h </w:instrText>
      </w:r>
      <w:r>
        <w:fldChar w:fldCharType="separate"/>
      </w:r>
      <w:r w:rsidR="00154D81">
        <w:t>(</w:t>
      </w:r>
      <w:r w:rsidR="00154D81">
        <w:rPr>
          <w:noProof/>
        </w:rPr>
        <w:t>284</w:t>
      </w:r>
      <w:r w:rsidR="00154D81">
        <w:t>)</w:t>
      </w:r>
      <w:r>
        <w:fldChar w:fldCharType="end"/>
      </w:r>
      <w:r>
        <w:t xml:space="preserve">. In pre-head position of countable referents, </w:t>
      </w:r>
      <w:r w:rsidRPr="006A5880">
        <w:rPr>
          <w:rStyle w:val="ChItalBold"/>
        </w:rPr>
        <w:t>brapa</w:t>
      </w:r>
      <w:r>
        <w:t xml:space="preserve"> </w:t>
      </w:r>
      <w:r w:rsidR="00B7093A">
        <w:t>‘</w:t>
      </w:r>
      <w:r w:rsidR="00FB1F2F">
        <w:t>several, how many</w:t>
      </w:r>
      <w:r w:rsidR="00B7093A">
        <w:t>’</w:t>
      </w:r>
      <w:r>
        <w:t xml:space="preserve"> questions the </w:t>
      </w:r>
      <w:r w:rsidRPr="007A0BC8">
        <w:t>absolute number</w:t>
      </w:r>
      <w:r>
        <w:t>s</w:t>
      </w:r>
      <w:r w:rsidRPr="007A0BC8">
        <w:t xml:space="preserve"> of items denoted by the head nominal</w:t>
      </w:r>
      <w:r>
        <w:t xml:space="preserve">s, as in </w:t>
      </w:r>
      <w:r>
        <w:fldChar w:fldCharType="begin"/>
      </w:r>
      <w:r>
        <w:instrText xml:space="preserve"> REF _Ref356824613 \h </w:instrText>
      </w:r>
      <w:r>
        <w:fldChar w:fldCharType="separate"/>
      </w:r>
      <w:r w:rsidR="00154D81" w:rsidRPr="00443C04">
        <w:t>(</w:t>
      </w:r>
      <w:r w:rsidR="00154D81">
        <w:rPr>
          <w:noProof/>
        </w:rPr>
        <w:t>282</w:t>
      </w:r>
      <w:r w:rsidR="00154D81" w:rsidRPr="00443C04">
        <w:t>)</w:t>
      </w:r>
      <w:r>
        <w:fldChar w:fldCharType="end"/>
      </w:r>
      <w:r>
        <w:t xml:space="preserve">. In post-head position of countable referents, it questions </w:t>
      </w:r>
      <w:r w:rsidRPr="007A0BC8">
        <w:t>uni</w:t>
      </w:r>
      <w:r>
        <w:t xml:space="preserve">que positions within series, as in </w:t>
      </w:r>
      <w:r>
        <w:fldChar w:fldCharType="begin"/>
      </w:r>
      <w:r>
        <w:instrText xml:space="preserve"> REF _Ref356824614 \h </w:instrText>
      </w:r>
      <w:r>
        <w:fldChar w:fldCharType="separate"/>
      </w:r>
      <w:r w:rsidR="00154D81">
        <w:t>(</w:t>
      </w:r>
      <w:r w:rsidR="00154D81">
        <w:rPr>
          <w:noProof/>
        </w:rPr>
        <w:t>283</w:t>
      </w:r>
      <w:r w:rsidR="00154D81">
        <w:t>)</w:t>
      </w:r>
      <w:r>
        <w:fldChar w:fldCharType="end"/>
      </w:r>
      <w:r>
        <w:t xml:space="preserve">. When following mass nouns, the interrogative questions the non-numeric amounts of its referents, as in </w:t>
      </w:r>
      <w:r w:rsidR="003303D8">
        <w:t xml:space="preserve">the elicited example in </w:t>
      </w:r>
      <w:r>
        <w:fldChar w:fldCharType="begin"/>
      </w:r>
      <w:r>
        <w:instrText xml:space="preserve"> REF _Ref356824615 \h </w:instrText>
      </w:r>
      <w:r>
        <w:fldChar w:fldCharType="separate"/>
      </w:r>
      <w:r w:rsidR="00154D81">
        <w:t>(</w:t>
      </w:r>
      <w:r w:rsidR="00154D81">
        <w:rPr>
          <w:noProof/>
        </w:rPr>
        <w:t>284</w:t>
      </w:r>
      <w:r w:rsidR="00154D81">
        <w:t>)</w:t>
      </w:r>
      <w:r>
        <w:fldChar w:fldCharType="end"/>
      </w:r>
      <w:r>
        <w:t xml:space="preserve">. Like </w:t>
      </w:r>
      <w:r w:rsidR="00E940C9">
        <w:t xml:space="preserve">other </w:t>
      </w:r>
      <w:r>
        <w:t xml:space="preserve">quantifiers, </w:t>
      </w:r>
      <w:r w:rsidR="006737B8" w:rsidRPr="006737B8">
        <w:rPr>
          <w:rStyle w:val="ChItalBold"/>
        </w:rPr>
        <w:t>brapa</w:t>
      </w:r>
      <w:r w:rsidR="006737B8">
        <w:t xml:space="preserve"> </w:t>
      </w:r>
      <w:r w:rsidR="00B7093A">
        <w:t>‘</w:t>
      </w:r>
      <w:r w:rsidR="00FB1F2F">
        <w:t>several, how many</w:t>
      </w:r>
      <w:r w:rsidR="00B7093A">
        <w:t>’</w:t>
      </w:r>
      <w:r w:rsidR="006737B8">
        <w:t xml:space="preserve"> </w:t>
      </w:r>
      <w:r w:rsidR="008D5AE2">
        <w:t xml:space="preserve">is </w:t>
      </w:r>
      <w:r w:rsidR="007C6557">
        <w:t>unattested</w:t>
      </w:r>
      <w:r w:rsidR="008D5AE2">
        <w:t xml:space="preserve"> </w:t>
      </w:r>
      <w:r>
        <w:t xml:space="preserve">in pre-head position of mass nouns. </w:t>
      </w:r>
      <w:r>
        <w:rPr>
          <w:lang w:eastAsia="en-US"/>
        </w:rPr>
        <w:t>If the referent</w:t>
      </w:r>
      <w:r w:rsidR="00B7093A">
        <w:rPr>
          <w:lang w:eastAsia="en-US"/>
        </w:rPr>
        <w:t>’</w:t>
      </w:r>
      <w:r>
        <w:rPr>
          <w:lang w:eastAsia="en-US"/>
        </w:rPr>
        <w:t>s identity is known from the context</w:t>
      </w:r>
      <w:r>
        <w:t>, the head nominal can be omitted</w:t>
      </w:r>
      <w:r w:rsidRPr="00185876">
        <w:t>, as with numerals and other quantifiers</w:t>
      </w:r>
      <w:r>
        <w:t xml:space="preserve">. This is illustrated in </w:t>
      </w:r>
      <w:r>
        <w:rPr>
          <w:lang w:eastAsia="en-US"/>
        </w:rPr>
        <w:fldChar w:fldCharType="begin"/>
      </w:r>
      <w:r>
        <w:rPr>
          <w:lang w:eastAsia="en-US"/>
        </w:rPr>
        <w:instrText xml:space="preserve"> REF _Ref356820004 \h </w:instrText>
      </w:r>
      <w:r>
        <w:rPr>
          <w:lang w:eastAsia="en-US"/>
        </w:rPr>
      </w:r>
      <w:r>
        <w:rPr>
          <w:lang w:eastAsia="en-US"/>
        </w:rPr>
        <w:fldChar w:fldCharType="separate"/>
      </w:r>
      <w:r w:rsidR="00154D81">
        <w:t>(</w:t>
      </w:r>
      <w:r w:rsidR="00154D81">
        <w:rPr>
          <w:noProof/>
        </w:rPr>
        <w:t>285</w:t>
      </w:r>
      <w:r w:rsidR="00154D81">
        <w:t>)</w:t>
      </w:r>
      <w:r>
        <w:rPr>
          <w:lang w:eastAsia="en-US"/>
        </w:rPr>
        <w:fldChar w:fldCharType="end"/>
      </w:r>
      <w:r>
        <w:rPr>
          <w:lang w:eastAsia="en-US"/>
        </w:rPr>
        <w:t xml:space="preserve">, </w:t>
      </w:r>
      <w:r>
        <w:t xml:space="preserve">where the omitted head is </w:t>
      </w:r>
      <w:r w:rsidRPr="0060000C">
        <w:rPr>
          <w:rStyle w:val="ChItalBold"/>
        </w:rPr>
        <w:t>rupia</w:t>
      </w:r>
      <w:r>
        <w:t xml:space="preserve"> </w:t>
      </w:r>
      <w:r w:rsidR="00B7093A">
        <w:t>‘</w:t>
      </w:r>
      <w:r>
        <w:t>rupiah</w:t>
      </w:r>
      <w:r w:rsidR="00B7093A">
        <w:t>’</w:t>
      </w:r>
      <w:r>
        <w:t>. (Details on numerals and quantifiers are given in §</w:t>
      </w:r>
      <w:r>
        <w:fldChar w:fldCharType="begin"/>
      </w:r>
      <w:r>
        <w:instrText xml:space="preserve"> REF _Ref351641490 \w \h </w:instrText>
      </w:r>
      <w:r>
        <w:fldChar w:fldCharType="separate"/>
      </w:r>
      <w:r w:rsidR="00154D81">
        <w:rPr>
          <w:cs/>
        </w:rPr>
        <w:t>‎</w:t>
      </w:r>
      <w:r w:rsidR="00154D81">
        <w:t>5.9</w:t>
      </w:r>
      <w:r>
        <w:fldChar w:fldCharType="end"/>
      </w:r>
      <w:r>
        <w:t xml:space="preserve"> and §</w:t>
      </w:r>
      <w:r>
        <w:fldChar w:fldCharType="begin"/>
      </w:r>
      <w:r>
        <w:instrText xml:space="preserve"> REF _Ref351641491 \w \h </w:instrText>
      </w:r>
      <w:r>
        <w:fldChar w:fldCharType="separate"/>
      </w:r>
      <w:r w:rsidR="00154D81">
        <w:rPr>
          <w:cs/>
        </w:rPr>
        <w:t>‎</w:t>
      </w:r>
      <w:r w:rsidR="00154D81">
        <w:t>5.10</w:t>
      </w:r>
      <w:r>
        <w:fldChar w:fldCharType="end"/>
      </w:r>
      <w:r w:rsidR="006737B8">
        <w:t>, respectively</w:t>
      </w:r>
      <w:r>
        <w:t>.)</w:t>
      </w:r>
    </w:p>
    <w:p w14:paraId="18EB6BAA" w14:textId="244469A3" w:rsidR="00547BFC" w:rsidRDefault="00547BFC" w:rsidP="00547BFC">
      <w:pPr>
        <w:pStyle w:val="ExampleTitle"/>
      </w:pPr>
      <w:r>
        <w:t xml:space="preserve">Adnominal uses of </w:t>
      </w:r>
      <w:r>
        <w:rPr>
          <w:rStyle w:val="ChItalBold"/>
        </w:rPr>
        <w:t>brapa</w:t>
      </w:r>
      <w:r>
        <w:t xml:space="preserve"> </w:t>
      </w:r>
      <w:r w:rsidR="00B7093A">
        <w:t>‘</w:t>
      </w:r>
      <w:r>
        <w:t>how many</w:t>
      </w:r>
      <w:r w:rsidR="00B7093A">
        <w:t>’</w:t>
      </w:r>
    </w:p>
    <w:tbl>
      <w:tblPr>
        <w:tblW w:w="4598" w:type="dxa"/>
        <w:tblCellMar>
          <w:left w:w="42" w:type="dxa"/>
          <w:right w:w="42" w:type="dxa"/>
        </w:tblCellMar>
        <w:tblLook w:val="01E0" w:firstRow="1" w:lastRow="1" w:firstColumn="1" w:lastColumn="1" w:noHBand="0" w:noVBand="0"/>
      </w:tblPr>
      <w:tblGrid>
        <w:gridCol w:w="709"/>
        <w:gridCol w:w="751"/>
        <w:gridCol w:w="774"/>
        <w:gridCol w:w="740"/>
        <w:gridCol w:w="1162"/>
        <w:gridCol w:w="462"/>
      </w:tblGrid>
      <w:tr w:rsidR="00AC23C4" w:rsidRPr="00414A9C" w14:paraId="6DFD31B5" w14:textId="77777777" w:rsidTr="00AC23C4">
        <w:tc>
          <w:tcPr>
            <w:tcW w:w="709" w:type="dxa"/>
            <w:shd w:val="clear" w:color="auto" w:fill="auto"/>
          </w:tcPr>
          <w:p w14:paraId="1A8E2736" w14:textId="77777777" w:rsidR="00547BFC" w:rsidRPr="00443C04" w:rsidRDefault="00547BFC" w:rsidP="00547BFC">
            <w:pPr>
              <w:pStyle w:val="O0Nwnext"/>
            </w:pPr>
            <w:bookmarkStart w:id="2594" w:name="_Ref356824613"/>
            <w:r w:rsidRPr="00443C04">
              <w:t>(</w:t>
            </w:r>
            <w:fldSimple w:instr=" SEQ ( \* ARABIC \s 1 ">
              <w:r w:rsidR="00154D81">
                <w:rPr>
                  <w:noProof/>
                </w:rPr>
                <w:t>282</w:t>
              </w:r>
            </w:fldSimple>
            <w:r w:rsidRPr="00443C04">
              <w:t>)</w:t>
            </w:r>
            <w:bookmarkEnd w:id="2594"/>
          </w:p>
        </w:tc>
        <w:tc>
          <w:tcPr>
            <w:tcW w:w="751" w:type="dxa"/>
            <w:shd w:val="clear" w:color="auto" w:fill="auto"/>
          </w:tcPr>
          <w:p w14:paraId="5A82FCE9" w14:textId="77777777" w:rsidR="00547BFC" w:rsidRPr="00891647" w:rsidRDefault="00547BFC" w:rsidP="00547BFC">
            <w:pPr>
              <w:pStyle w:val="Text"/>
              <w:rPr>
                <w:rStyle w:val="ChBlueBold"/>
              </w:rPr>
            </w:pPr>
            <w:r w:rsidRPr="00891647">
              <w:rPr>
                <w:rStyle w:val="ChBlueBold"/>
              </w:rPr>
              <w:t>brapa</w:t>
            </w:r>
          </w:p>
        </w:tc>
        <w:tc>
          <w:tcPr>
            <w:tcW w:w="774" w:type="dxa"/>
            <w:shd w:val="clear" w:color="auto" w:fill="auto"/>
          </w:tcPr>
          <w:p w14:paraId="6E2D5C9F" w14:textId="77777777" w:rsidR="00547BFC" w:rsidRPr="00891647" w:rsidRDefault="00547BFC" w:rsidP="00547BFC">
            <w:pPr>
              <w:pStyle w:val="Text"/>
              <w:rPr>
                <w:rStyle w:val="ChBlueBold"/>
              </w:rPr>
            </w:pPr>
            <w:r w:rsidRPr="00891647">
              <w:rPr>
                <w:rStyle w:val="ChBlueBold"/>
              </w:rPr>
              <w:t>bulan</w:t>
            </w:r>
            <w:r>
              <w:rPr>
                <w:rStyle w:val="ChBlueBold"/>
              </w:rPr>
              <w:t>g</w:t>
            </w:r>
          </w:p>
        </w:tc>
        <w:tc>
          <w:tcPr>
            <w:tcW w:w="740" w:type="dxa"/>
            <w:shd w:val="clear" w:color="auto" w:fill="auto"/>
          </w:tcPr>
          <w:p w14:paraId="5D4721C4" w14:textId="77777777" w:rsidR="00547BFC" w:rsidRPr="006141D0" w:rsidRDefault="00547BFC" w:rsidP="00547BFC">
            <w:pPr>
              <w:pStyle w:val="Text"/>
            </w:pPr>
            <w:r w:rsidRPr="006141D0">
              <w:t>dorang</w:t>
            </w:r>
          </w:p>
        </w:tc>
        <w:tc>
          <w:tcPr>
            <w:tcW w:w="1162" w:type="dxa"/>
            <w:shd w:val="clear" w:color="auto" w:fill="auto"/>
          </w:tcPr>
          <w:p w14:paraId="0CE74C86" w14:textId="77777777" w:rsidR="00547BFC" w:rsidRPr="006141D0" w:rsidRDefault="00547BFC" w:rsidP="00547BFC">
            <w:pPr>
              <w:pStyle w:val="Text"/>
            </w:pPr>
            <w:r w:rsidRPr="006141D0">
              <w:t>skola</w:t>
            </w:r>
          </w:p>
        </w:tc>
        <w:tc>
          <w:tcPr>
            <w:tcW w:w="462" w:type="dxa"/>
            <w:shd w:val="clear" w:color="auto" w:fill="auto"/>
          </w:tcPr>
          <w:p w14:paraId="206F6EDF" w14:textId="77777777" w:rsidR="00547BFC" w:rsidRPr="006141D0" w:rsidRDefault="00547BFC" w:rsidP="00547BFC">
            <w:pPr>
              <w:pStyle w:val="Text"/>
            </w:pPr>
            <w:r w:rsidRPr="006141D0">
              <w:t>ka</w:t>
            </w:r>
            <w:r>
              <w:t>?</w:t>
            </w:r>
          </w:p>
        </w:tc>
      </w:tr>
      <w:tr w:rsidR="00AC23C4" w:rsidRPr="00AC23C4" w14:paraId="04AD4891" w14:textId="77777777" w:rsidTr="00AC23C4">
        <w:tc>
          <w:tcPr>
            <w:tcW w:w="709" w:type="dxa"/>
            <w:shd w:val="clear" w:color="auto" w:fill="auto"/>
          </w:tcPr>
          <w:p w14:paraId="2568DEA6" w14:textId="77777777" w:rsidR="00547BFC" w:rsidRPr="006141D0" w:rsidRDefault="00547BFC" w:rsidP="00547BFC">
            <w:pPr>
              <w:pStyle w:val="GlossEng"/>
            </w:pPr>
          </w:p>
        </w:tc>
        <w:tc>
          <w:tcPr>
            <w:tcW w:w="751" w:type="dxa"/>
            <w:shd w:val="clear" w:color="auto" w:fill="auto"/>
          </w:tcPr>
          <w:p w14:paraId="43323D61" w14:textId="77777777" w:rsidR="00547BFC" w:rsidRPr="006141D0" w:rsidRDefault="006737B8" w:rsidP="00547BFC">
            <w:pPr>
              <w:pStyle w:val="GlossEng"/>
            </w:pPr>
            <w:r>
              <w:t>several</w:t>
            </w:r>
          </w:p>
        </w:tc>
        <w:tc>
          <w:tcPr>
            <w:tcW w:w="774" w:type="dxa"/>
            <w:shd w:val="clear" w:color="auto" w:fill="auto"/>
          </w:tcPr>
          <w:p w14:paraId="7969791E" w14:textId="77777777" w:rsidR="00547BFC" w:rsidRPr="006141D0" w:rsidRDefault="00547BFC" w:rsidP="00547BFC">
            <w:pPr>
              <w:pStyle w:val="GlossEng"/>
            </w:pPr>
            <w:r w:rsidRPr="006141D0">
              <w:t>month</w:t>
            </w:r>
          </w:p>
        </w:tc>
        <w:tc>
          <w:tcPr>
            <w:tcW w:w="740" w:type="dxa"/>
            <w:shd w:val="clear" w:color="auto" w:fill="auto"/>
          </w:tcPr>
          <w:p w14:paraId="5E586DA8" w14:textId="77777777" w:rsidR="00547BFC" w:rsidRPr="0099608C" w:rsidRDefault="00547BFC" w:rsidP="00547BFC">
            <w:pPr>
              <w:pStyle w:val="GlossEng"/>
              <w:rPr>
                <w:rStyle w:val="ChSmallCaps"/>
              </w:rPr>
            </w:pPr>
            <w:r w:rsidRPr="0099608C">
              <w:rPr>
                <w:rStyle w:val="ChSmallCaps"/>
              </w:rPr>
              <w:t>3pl</w:t>
            </w:r>
          </w:p>
        </w:tc>
        <w:tc>
          <w:tcPr>
            <w:tcW w:w="1162" w:type="dxa"/>
            <w:shd w:val="clear" w:color="auto" w:fill="auto"/>
          </w:tcPr>
          <w:p w14:paraId="0173A651" w14:textId="77777777" w:rsidR="00547BFC" w:rsidRPr="006141D0" w:rsidRDefault="00547BFC" w:rsidP="00547BFC">
            <w:pPr>
              <w:pStyle w:val="GlossEng"/>
            </w:pPr>
            <w:r w:rsidRPr="006141D0">
              <w:t>go.to.school</w:t>
            </w:r>
          </w:p>
        </w:tc>
        <w:tc>
          <w:tcPr>
            <w:tcW w:w="462" w:type="dxa"/>
            <w:shd w:val="clear" w:color="auto" w:fill="auto"/>
          </w:tcPr>
          <w:p w14:paraId="4CC03490" w14:textId="77777777" w:rsidR="00547BFC" w:rsidRPr="006141D0" w:rsidRDefault="00547BFC" w:rsidP="00547BFC">
            <w:pPr>
              <w:pStyle w:val="GlossEng"/>
            </w:pPr>
            <w:r w:rsidRPr="006141D0">
              <w:t>or</w:t>
            </w:r>
          </w:p>
        </w:tc>
      </w:tr>
    </w:tbl>
    <w:p w14:paraId="06C58FDD" w14:textId="5B2FA65C" w:rsidR="00547BFC" w:rsidRDefault="00B7093A" w:rsidP="00547BFC">
      <w:pPr>
        <w:pStyle w:val="FreeTranslEng"/>
      </w:pPr>
      <w:r>
        <w:t>‘</w:t>
      </w:r>
      <w:r w:rsidR="00547BFC">
        <w:t xml:space="preserve">(for) </w:t>
      </w:r>
      <w:r w:rsidR="00547BFC" w:rsidRPr="00891647">
        <w:rPr>
          <w:rStyle w:val="ChBlueBold"/>
        </w:rPr>
        <w:t>how many months</w:t>
      </w:r>
      <w:r w:rsidR="00547BFC">
        <w:t xml:space="preserve"> will they go to school?</w:t>
      </w:r>
      <w:r>
        <w:t>’</w:t>
      </w:r>
      <w:r w:rsidR="00547BFC">
        <w:t xml:space="preserve"> </w:t>
      </w:r>
      <w:r w:rsidR="00547BFC" w:rsidRPr="00657B50">
        <w:rPr>
          <w:rStyle w:val="ExampleSource"/>
        </w:rPr>
        <w:t>[081025-003-Cv.0207]</w:t>
      </w:r>
    </w:p>
    <w:tbl>
      <w:tblPr>
        <w:tblW w:w="0" w:type="auto"/>
        <w:tblCellMar>
          <w:left w:w="42" w:type="dxa"/>
          <w:right w:w="42" w:type="dxa"/>
        </w:tblCellMar>
        <w:tblLook w:val="01E0" w:firstRow="1" w:lastRow="1" w:firstColumn="1" w:lastColumn="1" w:noHBand="0" w:noVBand="0"/>
      </w:tblPr>
      <w:tblGrid>
        <w:gridCol w:w="709"/>
        <w:gridCol w:w="484"/>
        <w:gridCol w:w="751"/>
        <w:gridCol w:w="751"/>
        <w:gridCol w:w="879"/>
        <w:gridCol w:w="551"/>
        <w:gridCol w:w="784"/>
      </w:tblGrid>
      <w:tr w:rsidR="00AC23C4" w:rsidRPr="00414A9C" w14:paraId="31A26796" w14:textId="77777777" w:rsidTr="00AC23C4">
        <w:tc>
          <w:tcPr>
            <w:tcW w:w="709" w:type="dxa"/>
            <w:shd w:val="clear" w:color="auto" w:fill="auto"/>
          </w:tcPr>
          <w:p w14:paraId="642CB2B4" w14:textId="77777777" w:rsidR="00547BFC" w:rsidRPr="00243B92" w:rsidRDefault="00547BFC" w:rsidP="00547BFC">
            <w:pPr>
              <w:pStyle w:val="O0Nwnext"/>
            </w:pPr>
            <w:bookmarkStart w:id="2595" w:name="_Ref356824614"/>
            <w:r>
              <w:t>(</w:t>
            </w:r>
            <w:fldSimple w:instr=" SEQ ( \* ARABIC \s 1 ">
              <w:r w:rsidR="00154D81">
                <w:rPr>
                  <w:noProof/>
                </w:rPr>
                <w:t>283</w:t>
              </w:r>
            </w:fldSimple>
            <w:r>
              <w:t>)</w:t>
            </w:r>
            <w:bookmarkEnd w:id="2595"/>
          </w:p>
        </w:tc>
        <w:tc>
          <w:tcPr>
            <w:tcW w:w="484" w:type="dxa"/>
            <w:shd w:val="clear" w:color="auto" w:fill="auto"/>
          </w:tcPr>
          <w:p w14:paraId="21D07DAE" w14:textId="77777777" w:rsidR="00547BFC" w:rsidRPr="00731BF8" w:rsidRDefault="00547BFC" w:rsidP="00547BFC">
            <w:pPr>
              <w:pStyle w:val="Text"/>
            </w:pPr>
            <w:r w:rsidRPr="00731BF8">
              <w:t>jadi</w:t>
            </w:r>
          </w:p>
        </w:tc>
        <w:tc>
          <w:tcPr>
            <w:tcW w:w="751" w:type="dxa"/>
            <w:shd w:val="clear" w:color="auto" w:fill="auto"/>
          </w:tcPr>
          <w:p w14:paraId="56725154" w14:textId="77777777" w:rsidR="00547BFC" w:rsidRPr="00731BF8" w:rsidRDefault="00547BFC" w:rsidP="00547BFC">
            <w:pPr>
              <w:pStyle w:val="Text"/>
            </w:pPr>
            <w:r w:rsidRPr="00731BF8">
              <w:t>mama,</w:t>
            </w:r>
          </w:p>
        </w:tc>
        <w:tc>
          <w:tcPr>
            <w:tcW w:w="751" w:type="dxa"/>
            <w:shd w:val="clear" w:color="auto" w:fill="auto"/>
          </w:tcPr>
          <w:p w14:paraId="7AA6EA8A" w14:textId="77777777" w:rsidR="00547BFC" w:rsidRPr="00731BF8" w:rsidRDefault="00547BFC" w:rsidP="00547BFC">
            <w:pPr>
              <w:pStyle w:val="Text"/>
            </w:pPr>
            <w:r w:rsidRPr="00731BF8">
              <w:t>mama</w:t>
            </w:r>
          </w:p>
        </w:tc>
        <w:tc>
          <w:tcPr>
            <w:tcW w:w="879" w:type="dxa"/>
            <w:shd w:val="clear" w:color="auto" w:fill="auto"/>
          </w:tcPr>
          <w:p w14:paraId="7080A6F7" w14:textId="77777777" w:rsidR="00547BFC" w:rsidRPr="00731BF8" w:rsidRDefault="00547BFC" w:rsidP="00547BFC">
            <w:pPr>
              <w:pStyle w:val="Text"/>
            </w:pPr>
            <w:r w:rsidRPr="00731BF8">
              <w:t>pulan</w:t>
            </w:r>
            <w:r>
              <w:t>g</w:t>
            </w:r>
          </w:p>
        </w:tc>
        <w:tc>
          <w:tcPr>
            <w:tcW w:w="551" w:type="dxa"/>
            <w:shd w:val="clear" w:color="auto" w:fill="auto"/>
          </w:tcPr>
          <w:p w14:paraId="1292553C" w14:textId="77777777" w:rsidR="00547BFC" w:rsidRPr="0030183F" w:rsidRDefault="00547BFC" w:rsidP="00547BFC">
            <w:pPr>
              <w:pStyle w:val="Text"/>
              <w:rPr>
                <w:rStyle w:val="ChBlueBold"/>
              </w:rPr>
            </w:pPr>
            <w:r w:rsidRPr="0030183F">
              <w:rPr>
                <w:rStyle w:val="ChBlueBold"/>
              </w:rPr>
              <w:t>jam</w:t>
            </w:r>
          </w:p>
        </w:tc>
        <w:tc>
          <w:tcPr>
            <w:tcW w:w="784" w:type="dxa"/>
            <w:shd w:val="clear" w:color="auto" w:fill="auto"/>
          </w:tcPr>
          <w:p w14:paraId="12DC89E2" w14:textId="77777777" w:rsidR="00547BFC" w:rsidRPr="00731BF8" w:rsidRDefault="00547BFC" w:rsidP="00547BFC">
            <w:pPr>
              <w:pStyle w:val="Text"/>
            </w:pPr>
            <w:r w:rsidRPr="0030183F">
              <w:rPr>
                <w:rStyle w:val="ChBlueBold"/>
              </w:rPr>
              <w:t>brapa</w:t>
            </w:r>
            <w:r w:rsidRPr="00731BF8">
              <w:t>?</w:t>
            </w:r>
          </w:p>
        </w:tc>
      </w:tr>
      <w:tr w:rsidR="00AC23C4" w:rsidRPr="00AC23C4" w14:paraId="44A4B2FB" w14:textId="77777777" w:rsidTr="00AC23C4">
        <w:tc>
          <w:tcPr>
            <w:tcW w:w="709" w:type="dxa"/>
            <w:shd w:val="clear" w:color="auto" w:fill="auto"/>
          </w:tcPr>
          <w:p w14:paraId="3E6CC015" w14:textId="77777777" w:rsidR="00547BFC" w:rsidRPr="00731BF8" w:rsidRDefault="00547BFC" w:rsidP="00547BFC">
            <w:pPr>
              <w:pStyle w:val="GlossEng"/>
            </w:pPr>
          </w:p>
        </w:tc>
        <w:tc>
          <w:tcPr>
            <w:tcW w:w="484" w:type="dxa"/>
            <w:shd w:val="clear" w:color="auto" w:fill="auto"/>
          </w:tcPr>
          <w:p w14:paraId="6D11B041" w14:textId="77777777" w:rsidR="00547BFC" w:rsidRPr="00731BF8" w:rsidRDefault="00547BFC" w:rsidP="00547BFC">
            <w:pPr>
              <w:pStyle w:val="GlossEng"/>
            </w:pPr>
            <w:r w:rsidRPr="00731BF8">
              <w:t>so</w:t>
            </w:r>
          </w:p>
        </w:tc>
        <w:tc>
          <w:tcPr>
            <w:tcW w:w="751" w:type="dxa"/>
            <w:shd w:val="clear" w:color="auto" w:fill="auto"/>
          </w:tcPr>
          <w:p w14:paraId="5AA3AA84" w14:textId="77777777" w:rsidR="00547BFC" w:rsidRPr="00731BF8" w:rsidRDefault="00547BFC" w:rsidP="00547BFC">
            <w:pPr>
              <w:pStyle w:val="GlossEng"/>
            </w:pPr>
            <w:r w:rsidRPr="00731BF8">
              <w:t>mother</w:t>
            </w:r>
          </w:p>
        </w:tc>
        <w:tc>
          <w:tcPr>
            <w:tcW w:w="751" w:type="dxa"/>
            <w:shd w:val="clear" w:color="auto" w:fill="auto"/>
          </w:tcPr>
          <w:p w14:paraId="53D1825D" w14:textId="77777777" w:rsidR="00547BFC" w:rsidRPr="00731BF8" w:rsidRDefault="00547BFC" w:rsidP="00547BFC">
            <w:pPr>
              <w:pStyle w:val="GlossEng"/>
            </w:pPr>
            <w:r w:rsidRPr="00731BF8">
              <w:t>mother</w:t>
            </w:r>
          </w:p>
        </w:tc>
        <w:tc>
          <w:tcPr>
            <w:tcW w:w="879" w:type="dxa"/>
            <w:shd w:val="clear" w:color="auto" w:fill="auto"/>
          </w:tcPr>
          <w:p w14:paraId="2782FFA8" w14:textId="77777777" w:rsidR="00547BFC" w:rsidRPr="00731BF8" w:rsidRDefault="00547BFC" w:rsidP="00547BFC">
            <w:pPr>
              <w:pStyle w:val="GlossEng"/>
            </w:pPr>
            <w:r w:rsidRPr="00731BF8">
              <w:t>go.home</w:t>
            </w:r>
          </w:p>
        </w:tc>
        <w:tc>
          <w:tcPr>
            <w:tcW w:w="551" w:type="dxa"/>
            <w:shd w:val="clear" w:color="auto" w:fill="auto"/>
          </w:tcPr>
          <w:p w14:paraId="679689A6" w14:textId="77777777" w:rsidR="00547BFC" w:rsidRPr="00731BF8" w:rsidRDefault="00547BFC" w:rsidP="00547BFC">
            <w:pPr>
              <w:pStyle w:val="GlossEng"/>
            </w:pPr>
            <w:r w:rsidRPr="00731BF8">
              <w:t>hour</w:t>
            </w:r>
          </w:p>
        </w:tc>
        <w:tc>
          <w:tcPr>
            <w:tcW w:w="784" w:type="dxa"/>
            <w:shd w:val="clear" w:color="auto" w:fill="auto"/>
          </w:tcPr>
          <w:p w14:paraId="152B994C" w14:textId="77777777" w:rsidR="00547BFC" w:rsidRPr="00731BF8" w:rsidRDefault="006737B8" w:rsidP="00547BFC">
            <w:pPr>
              <w:pStyle w:val="GlossEng"/>
            </w:pPr>
            <w:r>
              <w:t>several</w:t>
            </w:r>
          </w:p>
        </w:tc>
      </w:tr>
    </w:tbl>
    <w:p w14:paraId="7D730DC3" w14:textId="6FDE4DEA" w:rsidR="00547BFC" w:rsidRDefault="00B7093A" w:rsidP="00547BFC">
      <w:pPr>
        <w:pStyle w:val="FreeTranslEng"/>
      </w:pPr>
      <w:r>
        <w:t>‘</w:t>
      </w:r>
      <w:r w:rsidR="00547BFC">
        <w:t xml:space="preserve">so mama, </w:t>
      </w:r>
      <w:r w:rsidR="00547BFC" w:rsidRPr="0030183F">
        <w:rPr>
          <w:rStyle w:val="ChBlueBold"/>
        </w:rPr>
        <w:t>what time</w:t>
      </w:r>
      <w:r w:rsidR="00547BFC">
        <w:t xml:space="preserve"> will you (</w:t>
      </w:r>
      <w:r>
        <w:t>‘</w:t>
      </w:r>
      <w:r w:rsidR="00547BFC">
        <w:t>mother</w:t>
      </w:r>
      <w:r>
        <w:t>’</w:t>
      </w:r>
      <w:r w:rsidR="00547BFC">
        <w:t>) come home?</w:t>
      </w:r>
      <w:r>
        <w:t>’</w:t>
      </w:r>
      <w:r w:rsidR="00FB1F2F">
        <w:t xml:space="preserve"> (Lit. </w:t>
      </w:r>
      <w:r>
        <w:t>‘</w:t>
      </w:r>
      <w:r w:rsidR="00FB1F2F" w:rsidRPr="00F906D4">
        <w:rPr>
          <w:rStyle w:val="ChBlueBold"/>
        </w:rPr>
        <w:t>how manyeth</w:t>
      </w:r>
      <w:r w:rsidR="00FB1F2F">
        <w:rPr>
          <w:rStyle w:val="ChBlueBold"/>
        </w:rPr>
        <w:t xml:space="preserve"> hour</w:t>
      </w:r>
      <w:r>
        <w:t>’</w:t>
      </w:r>
      <w:r w:rsidR="00FB1F2F">
        <w:t xml:space="preserve">) </w:t>
      </w:r>
      <w:r w:rsidR="00FB1F2F" w:rsidRPr="00731BF8">
        <w:rPr>
          <w:rStyle w:val="ExampleSource"/>
        </w:rPr>
        <w:t>[080924-002-Pr.0002]</w:t>
      </w:r>
    </w:p>
    <w:tbl>
      <w:tblPr>
        <w:tblW w:w="4712" w:type="dxa"/>
        <w:tblCellMar>
          <w:left w:w="42" w:type="dxa"/>
          <w:right w:w="42" w:type="dxa"/>
        </w:tblCellMar>
        <w:tblLook w:val="01E0" w:firstRow="1" w:lastRow="1" w:firstColumn="1" w:lastColumn="1" w:noHBand="0" w:noVBand="0"/>
      </w:tblPr>
      <w:tblGrid>
        <w:gridCol w:w="709"/>
        <w:gridCol w:w="471"/>
        <w:gridCol w:w="762"/>
        <w:gridCol w:w="1112"/>
        <w:gridCol w:w="751"/>
        <w:gridCol w:w="907"/>
      </w:tblGrid>
      <w:tr w:rsidR="00AC23C4" w:rsidRPr="00414A9C" w14:paraId="0082D076" w14:textId="77777777" w:rsidTr="00AC23C4">
        <w:tc>
          <w:tcPr>
            <w:tcW w:w="709" w:type="dxa"/>
            <w:shd w:val="clear" w:color="auto" w:fill="auto"/>
          </w:tcPr>
          <w:p w14:paraId="41E3F617" w14:textId="77777777" w:rsidR="00547BFC" w:rsidRPr="00243B92" w:rsidRDefault="00547BFC" w:rsidP="00547BFC">
            <w:pPr>
              <w:pStyle w:val="O0Nwnext"/>
            </w:pPr>
            <w:bookmarkStart w:id="2596" w:name="_Ref356824615"/>
            <w:r>
              <w:t>(</w:t>
            </w:r>
            <w:fldSimple w:instr=" SEQ ( \* ARABIC \s 1 ">
              <w:r w:rsidR="00154D81">
                <w:rPr>
                  <w:noProof/>
                </w:rPr>
                <w:t>284</w:t>
              </w:r>
            </w:fldSimple>
            <w:r>
              <w:t>)</w:t>
            </w:r>
            <w:bookmarkEnd w:id="2596"/>
          </w:p>
        </w:tc>
        <w:tc>
          <w:tcPr>
            <w:tcW w:w="471" w:type="dxa"/>
            <w:shd w:val="clear" w:color="auto" w:fill="auto"/>
          </w:tcPr>
          <w:p w14:paraId="61649AC2" w14:textId="77777777" w:rsidR="00547BFC" w:rsidRPr="00D7386A" w:rsidRDefault="00547BFC" w:rsidP="00547BFC">
            <w:pPr>
              <w:pStyle w:val="Text"/>
            </w:pPr>
            <w:r>
              <w:t>ko</w:t>
            </w:r>
          </w:p>
        </w:tc>
        <w:tc>
          <w:tcPr>
            <w:tcW w:w="762" w:type="dxa"/>
            <w:shd w:val="clear" w:color="auto" w:fill="auto"/>
          </w:tcPr>
          <w:p w14:paraId="6B91EC7A" w14:textId="77777777" w:rsidR="00547BFC" w:rsidRPr="00D7386A" w:rsidRDefault="00547BFC" w:rsidP="00547BFC">
            <w:pPr>
              <w:pStyle w:val="Text"/>
            </w:pPr>
            <w:r>
              <w:t>minta</w:t>
            </w:r>
          </w:p>
        </w:tc>
        <w:tc>
          <w:tcPr>
            <w:tcW w:w="1112" w:type="dxa"/>
            <w:shd w:val="clear" w:color="auto" w:fill="auto"/>
          </w:tcPr>
          <w:p w14:paraId="5829E2A7" w14:textId="77777777" w:rsidR="00547BFC" w:rsidRPr="00F30DDB" w:rsidRDefault="00547BFC" w:rsidP="00547BFC">
            <w:pPr>
              <w:pStyle w:val="Text"/>
              <w:rPr>
                <w:rStyle w:val="ChBlueBold"/>
              </w:rPr>
            </w:pPr>
            <w:r>
              <w:rPr>
                <w:rStyle w:val="ChBlueBold"/>
              </w:rPr>
              <w:t>minyak</w:t>
            </w:r>
          </w:p>
        </w:tc>
        <w:tc>
          <w:tcPr>
            <w:tcW w:w="751" w:type="dxa"/>
            <w:shd w:val="clear" w:color="auto" w:fill="auto"/>
          </w:tcPr>
          <w:p w14:paraId="59E914E1" w14:textId="77777777" w:rsidR="00547BFC" w:rsidRPr="00F30DDB" w:rsidRDefault="00547BFC" w:rsidP="00547BFC">
            <w:pPr>
              <w:pStyle w:val="Text"/>
              <w:rPr>
                <w:rStyle w:val="ChBlueBold"/>
              </w:rPr>
            </w:pPr>
            <w:r w:rsidRPr="00F30DDB">
              <w:rPr>
                <w:rStyle w:val="ChBlueBold"/>
              </w:rPr>
              <w:t>brapa</w:t>
            </w:r>
          </w:p>
        </w:tc>
        <w:tc>
          <w:tcPr>
            <w:tcW w:w="907" w:type="dxa"/>
            <w:shd w:val="clear" w:color="auto" w:fill="auto"/>
          </w:tcPr>
          <w:p w14:paraId="5DD2F160" w14:textId="77777777" w:rsidR="00547BFC" w:rsidRPr="00BC53B6" w:rsidRDefault="00547BFC" w:rsidP="00547BFC">
            <w:pPr>
              <w:pStyle w:val="Text"/>
            </w:pPr>
            <w:r w:rsidRPr="00BC53B6">
              <w:rPr>
                <w:rStyle w:val="ChBlueBold"/>
              </w:rPr>
              <w:t>banyak</w:t>
            </w:r>
            <w:r w:rsidRPr="00BC53B6">
              <w:t>?</w:t>
            </w:r>
          </w:p>
        </w:tc>
      </w:tr>
      <w:tr w:rsidR="00AC23C4" w:rsidRPr="00AC23C4" w14:paraId="450DB4F4" w14:textId="77777777" w:rsidTr="00AC23C4">
        <w:tc>
          <w:tcPr>
            <w:tcW w:w="709" w:type="dxa"/>
            <w:shd w:val="clear" w:color="auto" w:fill="auto"/>
          </w:tcPr>
          <w:p w14:paraId="3583F784" w14:textId="77777777" w:rsidR="00547BFC" w:rsidRPr="00D7386A" w:rsidRDefault="00547BFC" w:rsidP="00547BFC">
            <w:pPr>
              <w:pStyle w:val="GlossEng"/>
            </w:pPr>
          </w:p>
        </w:tc>
        <w:tc>
          <w:tcPr>
            <w:tcW w:w="471" w:type="dxa"/>
            <w:shd w:val="clear" w:color="auto" w:fill="auto"/>
          </w:tcPr>
          <w:p w14:paraId="22BB42B8" w14:textId="77777777" w:rsidR="00547BFC" w:rsidRPr="0099608C" w:rsidRDefault="00547BFC" w:rsidP="00547BFC">
            <w:pPr>
              <w:pStyle w:val="GlossEng"/>
              <w:rPr>
                <w:rStyle w:val="ChSmallCaps"/>
              </w:rPr>
            </w:pPr>
            <w:r w:rsidRPr="0099608C">
              <w:rPr>
                <w:rStyle w:val="ChSmallCaps"/>
              </w:rPr>
              <w:t>2pl</w:t>
            </w:r>
          </w:p>
        </w:tc>
        <w:tc>
          <w:tcPr>
            <w:tcW w:w="762" w:type="dxa"/>
            <w:shd w:val="clear" w:color="auto" w:fill="auto"/>
          </w:tcPr>
          <w:p w14:paraId="04FB61E4" w14:textId="77777777" w:rsidR="00547BFC" w:rsidRPr="00B03EA0" w:rsidRDefault="00547BFC" w:rsidP="00547BFC">
            <w:pPr>
              <w:pStyle w:val="GlossEng"/>
            </w:pPr>
            <w:r>
              <w:t>request</w:t>
            </w:r>
          </w:p>
        </w:tc>
        <w:tc>
          <w:tcPr>
            <w:tcW w:w="1112" w:type="dxa"/>
            <w:shd w:val="clear" w:color="auto" w:fill="auto"/>
          </w:tcPr>
          <w:p w14:paraId="3AE72186" w14:textId="77777777" w:rsidR="00547BFC" w:rsidRPr="00D7386A" w:rsidRDefault="00547BFC" w:rsidP="00547BFC">
            <w:pPr>
              <w:pStyle w:val="GlossEng"/>
            </w:pPr>
            <w:r>
              <w:t>cooked.rice</w:t>
            </w:r>
          </w:p>
        </w:tc>
        <w:tc>
          <w:tcPr>
            <w:tcW w:w="751" w:type="dxa"/>
            <w:shd w:val="clear" w:color="auto" w:fill="auto"/>
          </w:tcPr>
          <w:p w14:paraId="4FFDE646" w14:textId="77777777" w:rsidR="00547BFC" w:rsidRPr="00D7386A" w:rsidRDefault="006737B8" w:rsidP="00547BFC">
            <w:pPr>
              <w:pStyle w:val="GlossEng"/>
            </w:pPr>
            <w:r>
              <w:t>several</w:t>
            </w:r>
          </w:p>
        </w:tc>
        <w:tc>
          <w:tcPr>
            <w:tcW w:w="907" w:type="dxa"/>
            <w:shd w:val="clear" w:color="auto" w:fill="auto"/>
          </w:tcPr>
          <w:p w14:paraId="5A77E80A" w14:textId="77777777" w:rsidR="00547BFC" w:rsidRPr="00D7386A" w:rsidRDefault="00547BFC" w:rsidP="00547BFC">
            <w:pPr>
              <w:pStyle w:val="GlossEng"/>
            </w:pPr>
            <w:r>
              <w:t>many</w:t>
            </w:r>
          </w:p>
        </w:tc>
      </w:tr>
    </w:tbl>
    <w:p w14:paraId="39E3CF01" w14:textId="19072FAC" w:rsidR="00547BFC" w:rsidRPr="00E62EF2" w:rsidRDefault="00B7093A" w:rsidP="00547BFC">
      <w:pPr>
        <w:pStyle w:val="FreeTranslEng"/>
      </w:pPr>
      <w:r>
        <w:t>‘</w:t>
      </w:r>
      <w:r w:rsidR="00547BFC" w:rsidRPr="00B03EA0">
        <w:rPr>
          <w:rStyle w:val="ChBlueBold"/>
        </w:rPr>
        <w:t xml:space="preserve">how much </w:t>
      </w:r>
      <w:r w:rsidR="00547BFC">
        <w:rPr>
          <w:rStyle w:val="ChBlueBold"/>
        </w:rPr>
        <w:t>oil</w:t>
      </w:r>
      <w:r w:rsidR="00547BFC">
        <w:t xml:space="preserve"> do you request</w:t>
      </w:r>
      <w:r>
        <w:t>’</w:t>
      </w:r>
      <w:r w:rsidR="00547BFC">
        <w:t xml:space="preserve"> </w:t>
      </w:r>
      <w:r w:rsidR="00547BFC" w:rsidRPr="00CE32FE">
        <w:rPr>
          <w:rStyle w:val="ExampleSource"/>
        </w:rPr>
        <w:t>[</w:t>
      </w:r>
      <w:r w:rsidR="00547BFC">
        <w:rPr>
          <w:rStyle w:val="ExampleSource"/>
        </w:rPr>
        <w:t xml:space="preserve">Elicited </w:t>
      </w:r>
      <w:r w:rsidR="00547BFC" w:rsidRPr="00CE32FE">
        <w:rPr>
          <w:rStyle w:val="ExampleSource"/>
        </w:rPr>
        <w:t>BR120520.001]</w:t>
      </w:r>
    </w:p>
    <w:tbl>
      <w:tblPr>
        <w:tblW w:w="0" w:type="auto"/>
        <w:tblCellMar>
          <w:left w:w="42" w:type="dxa"/>
          <w:right w:w="42" w:type="dxa"/>
        </w:tblCellMar>
        <w:tblLook w:val="01E0" w:firstRow="1" w:lastRow="1" w:firstColumn="1" w:lastColumn="1" w:noHBand="0" w:noVBand="0"/>
      </w:tblPr>
      <w:tblGrid>
        <w:gridCol w:w="709"/>
        <w:gridCol w:w="951"/>
        <w:gridCol w:w="618"/>
        <w:gridCol w:w="751"/>
        <w:gridCol w:w="429"/>
      </w:tblGrid>
      <w:tr w:rsidR="00AC23C4" w:rsidRPr="00414A9C" w14:paraId="0097AD1B" w14:textId="77777777" w:rsidTr="00AC23C4">
        <w:tc>
          <w:tcPr>
            <w:tcW w:w="709" w:type="dxa"/>
            <w:shd w:val="clear" w:color="auto" w:fill="auto"/>
          </w:tcPr>
          <w:p w14:paraId="73893573" w14:textId="77777777" w:rsidR="00547BFC" w:rsidRPr="00243B92" w:rsidRDefault="00547BFC" w:rsidP="00547BFC">
            <w:pPr>
              <w:pStyle w:val="O0Nwnext"/>
            </w:pPr>
            <w:bookmarkStart w:id="2597" w:name="_Ref356820004"/>
            <w:r>
              <w:t>(</w:t>
            </w:r>
            <w:fldSimple w:instr=" SEQ ( \* ARABIC \s 1 ">
              <w:r w:rsidR="00154D81">
                <w:rPr>
                  <w:noProof/>
                </w:rPr>
                <w:t>285</w:t>
              </w:r>
            </w:fldSimple>
            <w:r>
              <w:t>)</w:t>
            </w:r>
            <w:bookmarkEnd w:id="2597"/>
          </w:p>
        </w:tc>
        <w:tc>
          <w:tcPr>
            <w:tcW w:w="951" w:type="dxa"/>
            <w:shd w:val="clear" w:color="auto" w:fill="auto"/>
          </w:tcPr>
          <w:p w14:paraId="71D45FAE" w14:textId="77777777" w:rsidR="00547BFC" w:rsidRPr="00443C06" w:rsidRDefault="00547BFC" w:rsidP="00547BFC">
            <w:pPr>
              <w:pStyle w:val="Text"/>
            </w:pPr>
            <w:r w:rsidRPr="00443C06">
              <w:t>kemaring</w:t>
            </w:r>
          </w:p>
        </w:tc>
        <w:tc>
          <w:tcPr>
            <w:tcW w:w="618" w:type="dxa"/>
            <w:shd w:val="clear" w:color="auto" w:fill="auto"/>
          </w:tcPr>
          <w:p w14:paraId="7B678D6B" w14:textId="77777777" w:rsidR="00547BFC" w:rsidRPr="00443C06" w:rsidRDefault="00547BFC" w:rsidP="00547BFC">
            <w:pPr>
              <w:pStyle w:val="Text"/>
            </w:pPr>
            <w:r w:rsidRPr="00443C06">
              <w:t>dapa</w:t>
            </w:r>
            <w:r>
              <w:t>t</w:t>
            </w:r>
          </w:p>
        </w:tc>
        <w:tc>
          <w:tcPr>
            <w:tcW w:w="751" w:type="dxa"/>
            <w:shd w:val="clear" w:color="auto" w:fill="auto"/>
          </w:tcPr>
          <w:p w14:paraId="4EA941C6" w14:textId="77777777" w:rsidR="00547BFC" w:rsidRPr="0060000C" w:rsidRDefault="00547BFC" w:rsidP="00547BFC">
            <w:pPr>
              <w:pStyle w:val="Text"/>
              <w:rPr>
                <w:rStyle w:val="ChBlueBold"/>
              </w:rPr>
            </w:pPr>
            <w:r w:rsidRPr="0060000C">
              <w:rPr>
                <w:rStyle w:val="ChBlueBold"/>
              </w:rPr>
              <w:t>brapa</w:t>
            </w:r>
          </w:p>
        </w:tc>
        <w:tc>
          <w:tcPr>
            <w:tcW w:w="429" w:type="dxa"/>
            <w:shd w:val="clear" w:color="auto" w:fill="auto"/>
          </w:tcPr>
          <w:p w14:paraId="4E4D252A" w14:textId="77777777" w:rsidR="00547BFC" w:rsidRPr="0060000C" w:rsidRDefault="00547BFC" w:rsidP="00547BFC">
            <w:pPr>
              <w:pStyle w:val="Text"/>
            </w:pPr>
            <w:r w:rsidRPr="0060000C">
              <w:rPr>
                <w:rStyle w:val="ChBlueBold"/>
              </w:rPr>
              <w:t>Ø</w:t>
            </w:r>
            <w:r w:rsidRPr="0060000C">
              <w:t>?</w:t>
            </w:r>
          </w:p>
        </w:tc>
      </w:tr>
      <w:tr w:rsidR="00AC23C4" w:rsidRPr="00AC23C4" w14:paraId="5E105F21" w14:textId="77777777" w:rsidTr="00AC23C4">
        <w:tc>
          <w:tcPr>
            <w:tcW w:w="709" w:type="dxa"/>
            <w:shd w:val="clear" w:color="auto" w:fill="auto"/>
          </w:tcPr>
          <w:p w14:paraId="55D8870D" w14:textId="77777777" w:rsidR="00547BFC" w:rsidRPr="00443C06" w:rsidRDefault="00547BFC" w:rsidP="00547BFC">
            <w:pPr>
              <w:pStyle w:val="GlossEng"/>
            </w:pPr>
          </w:p>
        </w:tc>
        <w:tc>
          <w:tcPr>
            <w:tcW w:w="951" w:type="dxa"/>
            <w:shd w:val="clear" w:color="auto" w:fill="auto"/>
          </w:tcPr>
          <w:p w14:paraId="6EC1D7EF" w14:textId="77777777" w:rsidR="00547BFC" w:rsidRPr="00443C06" w:rsidRDefault="00547BFC" w:rsidP="00547BFC">
            <w:pPr>
              <w:pStyle w:val="GlossEng"/>
            </w:pPr>
            <w:r w:rsidRPr="00443C06">
              <w:t>yesterday</w:t>
            </w:r>
          </w:p>
        </w:tc>
        <w:tc>
          <w:tcPr>
            <w:tcW w:w="618" w:type="dxa"/>
            <w:shd w:val="clear" w:color="auto" w:fill="auto"/>
          </w:tcPr>
          <w:p w14:paraId="1D85EBCE" w14:textId="77777777" w:rsidR="00547BFC" w:rsidRPr="00443C06" w:rsidRDefault="00547BFC" w:rsidP="00547BFC">
            <w:pPr>
              <w:pStyle w:val="GlossEng"/>
            </w:pPr>
            <w:r w:rsidRPr="00443C06">
              <w:t>get</w:t>
            </w:r>
          </w:p>
        </w:tc>
        <w:tc>
          <w:tcPr>
            <w:tcW w:w="751" w:type="dxa"/>
            <w:shd w:val="clear" w:color="auto" w:fill="auto"/>
          </w:tcPr>
          <w:p w14:paraId="35B3FA9B" w14:textId="77777777" w:rsidR="00547BFC" w:rsidRPr="00443C06" w:rsidRDefault="006737B8" w:rsidP="00547BFC">
            <w:pPr>
              <w:pStyle w:val="GlossEng"/>
            </w:pPr>
            <w:r>
              <w:t>several</w:t>
            </w:r>
          </w:p>
        </w:tc>
        <w:tc>
          <w:tcPr>
            <w:tcW w:w="429" w:type="dxa"/>
            <w:shd w:val="clear" w:color="auto" w:fill="auto"/>
          </w:tcPr>
          <w:p w14:paraId="54A1CBB2" w14:textId="77777777" w:rsidR="00547BFC" w:rsidRPr="00443C06" w:rsidRDefault="00547BFC" w:rsidP="00547BFC">
            <w:pPr>
              <w:pStyle w:val="GlossEng"/>
            </w:pPr>
          </w:p>
        </w:tc>
      </w:tr>
    </w:tbl>
    <w:p w14:paraId="351E4B4F" w14:textId="53460E73" w:rsidR="00547BFC" w:rsidRPr="00690E2C" w:rsidRDefault="00547BFC" w:rsidP="00547BFC">
      <w:pPr>
        <w:pStyle w:val="FreeTranslEng"/>
      </w:pPr>
      <w:r>
        <w:t xml:space="preserve">[Collecting money for a project:] </w:t>
      </w:r>
      <w:r w:rsidR="00B7093A">
        <w:t>‘</w:t>
      </w:r>
      <w:r>
        <w:rPr>
          <w:rStyle w:val="ChBlueBold"/>
        </w:rPr>
        <w:t xml:space="preserve">how </w:t>
      </w:r>
      <w:r w:rsidRPr="0060000C">
        <w:rPr>
          <w:rStyle w:val="ChBlueBold"/>
        </w:rPr>
        <w:t>many (rupiah)</w:t>
      </w:r>
      <w:r>
        <w:t xml:space="preserve"> did (you) get yesterday?</w:t>
      </w:r>
      <w:r w:rsidR="00B7093A">
        <w:t>’</w:t>
      </w:r>
      <w:r>
        <w:t xml:space="preserve"> </w:t>
      </w:r>
      <w:r w:rsidRPr="00032782">
        <w:rPr>
          <w:rStyle w:val="ExampleSource"/>
        </w:rPr>
        <w:t>[080925-003-Cv.0090]</w:t>
      </w:r>
    </w:p>
    <w:p w14:paraId="663BD2C4" w14:textId="26FDF1B7" w:rsidR="00547BFC" w:rsidRDefault="00547BFC" w:rsidP="00E232AB">
      <w:pPr>
        <w:pStyle w:val="Body0005after"/>
      </w:pPr>
      <w:r>
        <w:rPr>
          <w:lang w:eastAsia="en-US"/>
        </w:rPr>
        <w:t xml:space="preserve">The predicative uses of </w:t>
      </w:r>
      <w:r>
        <w:rPr>
          <w:rStyle w:val="ChItalBold"/>
        </w:rPr>
        <w:t>brapa</w:t>
      </w:r>
      <w:r>
        <w:t xml:space="preserve"> </w:t>
      </w:r>
      <w:r w:rsidR="00B7093A">
        <w:t>‘</w:t>
      </w:r>
      <w:r w:rsidR="00FB1F2F">
        <w:t>several, how many</w:t>
      </w:r>
      <w:r w:rsidR="00B7093A">
        <w:t>’</w:t>
      </w:r>
      <w:r>
        <w:t xml:space="preserve"> are shown in </w:t>
      </w:r>
      <w:r>
        <w:rPr>
          <w:lang w:eastAsia="en-US"/>
        </w:rPr>
        <w:fldChar w:fldCharType="begin"/>
      </w:r>
      <w:r>
        <w:rPr>
          <w:lang w:eastAsia="en-US"/>
        </w:rPr>
        <w:instrText xml:space="preserve"> REF _Ref356820006 \h </w:instrText>
      </w:r>
      <w:r>
        <w:rPr>
          <w:lang w:eastAsia="en-US"/>
        </w:rPr>
      </w:r>
      <w:r>
        <w:rPr>
          <w:lang w:eastAsia="en-US"/>
        </w:rPr>
        <w:fldChar w:fldCharType="separate"/>
      </w:r>
      <w:r w:rsidR="00154D81">
        <w:t>(</w:t>
      </w:r>
      <w:r w:rsidR="00154D81">
        <w:rPr>
          <w:noProof/>
        </w:rPr>
        <w:t>286</w:t>
      </w:r>
      <w:r w:rsidR="00154D81">
        <w:t>)</w:t>
      </w:r>
      <w:r>
        <w:rPr>
          <w:lang w:eastAsia="en-US"/>
        </w:rPr>
        <w:fldChar w:fldCharType="end"/>
      </w:r>
      <w:r>
        <w:rPr>
          <w:lang w:eastAsia="en-US"/>
        </w:rPr>
        <w:t xml:space="preserve"> to </w:t>
      </w:r>
      <w:r>
        <w:fldChar w:fldCharType="begin"/>
      </w:r>
      <w:r>
        <w:instrText xml:space="preserve"> REF _Ref371605902 \h </w:instrText>
      </w:r>
      <w:r>
        <w:fldChar w:fldCharType="separate"/>
      </w:r>
      <w:r w:rsidR="00154D81">
        <w:t>(</w:t>
      </w:r>
      <w:r w:rsidR="00154D81">
        <w:rPr>
          <w:noProof/>
        </w:rPr>
        <w:t>289</w:t>
      </w:r>
      <w:r w:rsidR="00154D81">
        <w:t>)</w:t>
      </w:r>
      <w:r>
        <w:fldChar w:fldCharType="end"/>
      </w:r>
      <w:r>
        <w:t xml:space="preserve">. Like </w:t>
      </w:r>
      <w:r w:rsidRPr="00586603">
        <w:rPr>
          <w:rStyle w:val="ChItalBold"/>
        </w:rPr>
        <w:t>siapa</w:t>
      </w:r>
      <w:r>
        <w:t xml:space="preserve"> </w:t>
      </w:r>
      <w:r w:rsidR="00B7093A">
        <w:t>‘</w:t>
      </w:r>
      <w:r>
        <w:t>who</w:t>
      </w:r>
      <w:r w:rsidR="00B7093A">
        <w:t>’</w:t>
      </w:r>
      <w:r>
        <w:t xml:space="preserve"> (§</w:t>
      </w:r>
      <w:r>
        <w:fldChar w:fldCharType="begin"/>
      </w:r>
      <w:r>
        <w:instrText xml:space="preserve"> REF _Ref358363769 \w \h </w:instrText>
      </w:r>
      <w:r>
        <w:fldChar w:fldCharType="separate"/>
      </w:r>
      <w:r w:rsidR="00154D81">
        <w:rPr>
          <w:cs/>
        </w:rPr>
        <w:t>‎</w:t>
      </w:r>
      <w:r w:rsidR="00154D81">
        <w:t>5.8.1</w:t>
      </w:r>
      <w:r>
        <w:fldChar w:fldCharType="end"/>
      </w:r>
      <w:r>
        <w:t xml:space="preserve">), </w:t>
      </w:r>
      <w:r w:rsidRPr="00586603">
        <w:rPr>
          <w:rStyle w:val="ChItalBold"/>
        </w:rPr>
        <w:t>apa</w:t>
      </w:r>
      <w:r>
        <w:t xml:space="preserve"> </w:t>
      </w:r>
      <w:r w:rsidR="00B7093A">
        <w:t>‘</w:t>
      </w:r>
      <w:r>
        <w:t>what</w:t>
      </w:r>
      <w:r w:rsidR="00B7093A">
        <w:t>’</w:t>
      </w:r>
      <w:r>
        <w:t xml:space="preserve"> (§</w:t>
      </w:r>
      <w:r>
        <w:fldChar w:fldCharType="begin"/>
      </w:r>
      <w:r>
        <w:instrText xml:space="preserve"> REF _Ref358363770 \w \h </w:instrText>
      </w:r>
      <w:r>
        <w:fldChar w:fldCharType="separate"/>
      </w:r>
      <w:r w:rsidR="00154D81">
        <w:rPr>
          <w:cs/>
        </w:rPr>
        <w:t>‎</w:t>
      </w:r>
      <w:r w:rsidR="00154D81">
        <w:t>5.8.2</w:t>
      </w:r>
      <w:r>
        <w:fldChar w:fldCharType="end"/>
      </w:r>
      <w:r>
        <w:t xml:space="preserve">), and </w:t>
      </w:r>
      <w:r w:rsidRPr="00586603">
        <w:rPr>
          <w:rStyle w:val="ChItalBold"/>
        </w:rPr>
        <w:t>mana</w:t>
      </w:r>
      <w:r>
        <w:t xml:space="preserve"> </w:t>
      </w:r>
      <w:r w:rsidR="00B7093A">
        <w:t>‘</w:t>
      </w:r>
      <w:r>
        <w:t>where, which</w:t>
      </w:r>
      <w:r w:rsidR="00B7093A">
        <w:t>’</w:t>
      </w:r>
      <w:r>
        <w:t xml:space="preserve"> (§</w:t>
      </w:r>
      <w:r>
        <w:fldChar w:fldCharType="begin"/>
      </w:r>
      <w:r>
        <w:instrText xml:space="preserve"> REF _Ref358363771 \w \h </w:instrText>
      </w:r>
      <w:r>
        <w:fldChar w:fldCharType="separate"/>
      </w:r>
      <w:r w:rsidR="00154D81">
        <w:rPr>
          <w:cs/>
        </w:rPr>
        <w:t>‎</w:t>
      </w:r>
      <w:r w:rsidR="00154D81">
        <w:t>5.8.3</w:t>
      </w:r>
      <w:r>
        <w:fldChar w:fldCharType="end"/>
      </w:r>
      <w:r>
        <w:t xml:space="preserve">), </w:t>
      </w:r>
      <w:r>
        <w:rPr>
          <w:rStyle w:val="ChItalBold"/>
        </w:rPr>
        <w:t>brapa</w:t>
      </w:r>
      <w:r>
        <w:t xml:space="preserve"> </w:t>
      </w:r>
      <w:r w:rsidR="00B7093A">
        <w:t>‘</w:t>
      </w:r>
      <w:r w:rsidR="00FB1F2F">
        <w:t>several, how many</w:t>
      </w:r>
      <w:r w:rsidR="00B7093A">
        <w:t>’</w:t>
      </w:r>
      <w:r>
        <w:t xml:space="preserve"> can remain in the unmarked clause-final position, as in </w:t>
      </w:r>
      <w:r>
        <w:rPr>
          <w:lang w:eastAsia="en-US"/>
        </w:rPr>
        <w:fldChar w:fldCharType="begin"/>
      </w:r>
      <w:r>
        <w:rPr>
          <w:lang w:eastAsia="en-US"/>
        </w:rPr>
        <w:instrText xml:space="preserve"> REF _Ref356820006 \h </w:instrText>
      </w:r>
      <w:r>
        <w:rPr>
          <w:lang w:eastAsia="en-US"/>
        </w:rPr>
      </w:r>
      <w:r>
        <w:rPr>
          <w:lang w:eastAsia="en-US"/>
        </w:rPr>
        <w:fldChar w:fldCharType="separate"/>
      </w:r>
      <w:r w:rsidR="00154D81">
        <w:t>(</w:t>
      </w:r>
      <w:r w:rsidR="00154D81">
        <w:rPr>
          <w:noProof/>
        </w:rPr>
        <w:t>286</w:t>
      </w:r>
      <w:r w:rsidR="00154D81">
        <w:t>)</w:t>
      </w:r>
      <w:r>
        <w:rPr>
          <w:lang w:eastAsia="en-US"/>
        </w:rPr>
        <w:fldChar w:fldCharType="end"/>
      </w:r>
      <w:r w:rsidRPr="00495E32">
        <w:rPr>
          <w:lang w:eastAsia="en-US"/>
        </w:rPr>
        <w:t xml:space="preserve"> </w:t>
      </w:r>
      <w:r>
        <w:rPr>
          <w:lang w:eastAsia="en-US"/>
        </w:rPr>
        <w:t xml:space="preserve">and </w:t>
      </w:r>
      <w:r>
        <w:rPr>
          <w:lang w:eastAsia="en-US"/>
        </w:rPr>
        <w:fldChar w:fldCharType="begin"/>
      </w:r>
      <w:r>
        <w:rPr>
          <w:lang w:eastAsia="en-US"/>
        </w:rPr>
        <w:instrText xml:space="preserve"> REF _Ref356820007 \h </w:instrText>
      </w:r>
      <w:r>
        <w:rPr>
          <w:lang w:eastAsia="en-US"/>
        </w:rPr>
      </w:r>
      <w:r>
        <w:rPr>
          <w:lang w:eastAsia="en-US"/>
        </w:rPr>
        <w:fldChar w:fldCharType="separate"/>
      </w:r>
      <w:r w:rsidR="00154D81">
        <w:t>(</w:t>
      </w:r>
      <w:r w:rsidR="00154D81">
        <w:rPr>
          <w:noProof/>
        </w:rPr>
        <w:t>288</w:t>
      </w:r>
      <w:r w:rsidR="00154D81">
        <w:t>)</w:t>
      </w:r>
      <w:r>
        <w:rPr>
          <w:lang w:eastAsia="en-US"/>
        </w:rPr>
        <w:fldChar w:fldCharType="end"/>
      </w:r>
      <w:r>
        <w:t xml:space="preserve">, or it can be fronted to the marked clause-initial position, as in </w:t>
      </w:r>
      <w:r w:rsidR="00E232AB">
        <w:t xml:space="preserve">the elicited example in </w:t>
      </w:r>
      <w:r>
        <w:fldChar w:fldCharType="begin"/>
      </w:r>
      <w:r>
        <w:instrText xml:space="preserve"> REF _Ref371605901 \h </w:instrText>
      </w:r>
      <w:r>
        <w:fldChar w:fldCharType="separate"/>
      </w:r>
      <w:r w:rsidR="00154D81">
        <w:t>(</w:t>
      </w:r>
      <w:r w:rsidR="00154D81">
        <w:rPr>
          <w:noProof/>
        </w:rPr>
        <w:t>287</w:t>
      </w:r>
      <w:r w:rsidR="00154D81">
        <w:t>)</w:t>
      </w:r>
      <w:r>
        <w:fldChar w:fldCharType="end"/>
      </w:r>
      <w:r>
        <w:t xml:space="preserve"> and </w:t>
      </w:r>
      <w:r>
        <w:fldChar w:fldCharType="begin"/>
      </w:r>
      <w:r>
        <w:instrText xml:space="preserve"> REF _Ref371605902 \h </w:instrText>
      </w:r>
      <w:r>
        <w:fldChar w:fldCharType="separate"/>
      </w:r>
      <w:r w:rsidR="00154D81">
        <w:t>(</w:t>
      </w:r>
      <w:r w:rsidR="00154D81">
        <w:rPr>
          <w:noProof/>
        </w:rPr>
        <w:t>289</w:t>
      </w:r>
      <w:r w:rsidR="00154D81">
        <w:t>)</w:t>
      </w:r>
      <w:r>
        <w:fldChar w:fldCharType="end"/>
      </w:r>
      <w:r>
        <w:t xml:space="preserve">. Again, the fronting of </w:t>
      </w:r>
      <w:r w:rsidRPr="00033CBF">
        <w:t xml:space="preserve">the interrogative </w:t>
      </w:r>
      <w:r>
        <w:t xml:space="preserve">serves to emphasize the questioning, namely of numeric quantities in </w:t>
      </w:r>
      <w:r>
        <w:fldChar w:fldCharType="begin"/>
      </w:r>
      <w:r>
        <w:instrText xml:space="preserve"> REF _Ref371605901 \h </w:instrText>
      </w:r>
      <w:r>
        <w:fldChar w:fldCharType="separate"/>
      </w:r>
      <w:r w:rsidR="00154D81">
        <w:t>(</w:t>
      </w:r>
      <w:r w:rsidR="00154D81">
        <w:rPr>
          <w:noProof/>
        </w:rPr>
        <w:t>287</w:t>
      </w:r>
      <w:r w:rsidR="00154D81">
        <w:t>)</w:t>
      </w:r>
      <w:r>
        <w:fldChar w:fldCharType="end"/>
      </w:r>
      <w:r>
        <w:t xml:space="preserve">, and of non-numeric quantities in </w:t>
      </w:r>
      <w:r>
        <w:fldChar w:fldCharType="begin"/>
      </w:r>
      <w:r>
        <w:instrText xml:space="preserve"> REF _Ref371605902 \h </w:instrText>
      </w:r>
      <w:r>
        <w:fldChar w:fldCharType="separate"/>
      </w:r>
      <w:r w:rsidR="00154D81">
        <w:t>(</w:t>
      </w:r>
      <w:r w:rsidR="00154D81">
        <w:rPr>
          <w:noProof/>
        </w:rPr>
        <w:t>289</w:t>
      </w:r>
      <w:r w:rsidR="00154D81">
        <w:t>)</w:t>
      </w:r>
      <w:r>
        <w:fldChar w:fldCharType="end"/>
      </w:r>
      <w:r>
        <w:t xml:space="preserve">. These two examples are elicited, though, as interrogatives with fronted </w:t>
      </w:r>
      <w:r>
        <w:rPr>
          <w:rStyle w:val="ChItalBold"/>
        </w:rPr>
        <w:t>brapa</w:t>
      </w:r>
      <w:r>
        <w:t xml:space="preserve"> </w:t>
      </w:r>
      <w:r w:rsidR="00B7093A">
        <w:t>‘</w:t>
      </w:r>
      <w:r w:rsidR="00FB1F2F">
        <w:t>several, how many</w:t>
      </w:r>
      <w:r w:rsidR="00B7093A">
        <w:t>’</w:t>
      </w:r>
      <w:r>
        <w:t xml:space="preserve"> are unattested in the corpus. </w:t>
      </w:r>
      <w:r w:rsidRPr="007A0BC8">
        <w:t>(</w:t>
      </w:r>
      <w:r>
        <w:t>See also §</w:t>
      </w:r>
      <w:r>
        <w:fldChar w:fldCharType="begin"/>
      </w:r>
      <w:r>
        <w:instrText xml:space="preserve"> REF _Ref374454192 \w \h </w:instrText>
      </w:r>
      <w:r>
        <w:fldChar w:fldCharType="separate"/>
      </w:r>
      <w:r w:rsidR="00154D81">
        <w:rPr>
          <w:cs/>
        </w:rPr>
        <w:t>‎</w:t>
      </w:r>
      <w:r w:rsidR="00154D81">
        <w:t>12.3</w:t>
      </w:r>
      <w:r>
        <w:fldChar w:fldCharType="end"/>
      </w:r>
      <w:r>
        <w:t xml:space="preserve"> for details on numeral and quantifier predicate clauses</w:t>
      </w:r>
      <w:r w:rsidRPr="007A0BC8">
        <w:t>.)</w:t>
      </w:r>
    </w:p>
    <w:p w14:paraId="20118478" w14:textId="266977E9" w:rsidR="00547BFC" w:rsidRDefault="00547BFC" w:rsidP="00547BFC">
      <w:pPr>
        <w:pStyle w:val="ExampleTitle"/>
      </w:pPr>
      <w:r>
        <w:t xml:space="preserve">Predicative uses of </w:t>
      </w:r>
      <w:r>
        <w:rPr>
          <w:rStyle w:val="ChItalBold"/>
        </w:rPr>
        <w:t>brapa</w:t>
      </w:r>
      <w:r>
        <w:t xml:space="preserve"> </w:t>
      </w:r>
      <w:r w:rsidR="00B7093A">
        <w:t>‘</w:t>
      </w:r>
      <w:r>
        <w:t>how many</w:t>
      </w:r>
      <w:r w:rsidR="00B7093A">
        <w:t>’</w:t>
      </w:r>
    </w:p>
    <w:tbl>
      <w:tblPr>
        <w:tblW w:w="0" w:type="auto"/>
        <w:tblCellMar>
          <w:left w:w="42" w:type="dxa"/>
          <w:right w:w="42" w:type="dxa"/>
        </w:tblCellMar>
        <w:tblLook w:val="01E0" w:firstRow="1" w:lastRow="1" w:firstColumn="1" w:lastColumn="1" w:noHBand="0" w:noVBand="0"/>
      </w:tblPr>
      <w:tblGrid>
        <w:gridCol w:w="709"/>
        <w:gridCol w:w="651"/>
        <w:gridCol w:w="567"/>
        <w:gridCol w:w="1004"/>
        <w:gridCol w:w="784"/>
      </w:tblGrid>
      <w:tr w:rsidR="00AC23C4" w:rsidRPr="00414A9C" w14:paraId="03430742" w14:textId="77777777" w:rsidTr="00AC23C4">
        <w:tc>
          <w:tcPr>
            <w:tcW w:w="709" w:type="dxa"/>
            <w:shd w:val="clear" w:color="auto" w:fill="auto"/>
          </w:tcPr>
          <w:p w14:paraId="5B13AC36" w14:textId="77777777" w:rsidR="00547BFC" w:rsidRPr="00243B92" w:rsidRDefault="00547BFC" w:rsidP="00547BFC">
            <w:pPr>
              <w:pStyle w:val="O0Nwnext"/>
            </w:pPr>
            <w:bookmarkStart w:id="2598" w:name="_Ref356820006"/>
            <w:r>
              <w:t>(</w:t>
            </w:r>
            <w:fldSimple w:instr=" SEQ ( \* ARABIC \s 1 ">
              <w:r w:rsidR="00154D81">
                <w:rPr>
                  <w:noProof/>
                </w:rPr>
                <w:t>286</w:t>
              </w:r>
            </w:fldSimple>
            <w:r>
              <w:t>)</w:t>
            </w:r>
            <w:bookmarkEnd w:id="2598"/>
          </w:p>
        </w:tc>
        <w:tc>
          <w:tcPr>
            <w:tcW w:w="651" w:type="dxa"/>
            <w:shd w:val="clear" w:color="auto" w:fill="auto"/>
          </w:tcPr>
          <w:p w14:paraId="1CC26B70" w14:textId="77777777" w:rsidR="00547BFC" w:rsidRPr="00443C06" w:rsidRDefault="00547BFC" w:rsidP="00547BFC">
            <w:pPr>
              <w:pStyle w:val="Text"/>
            </w:pPr>
            <w:r w:rsidRPr="00443C06">
              <w:t>bapa</w:t>
            </w:r>
          </w:p>
        </w:tc>
        <w:tc>
          <w:tcPr>
            <w:tcW w:w="567" w:type="dxa"/>
            <w:shd w:val="clear" w:color="auto" w:fill="auto"/>
          </w:tcPr>
          <w:p w14:paraId="69A056AA" w14:textId="77777777" w:rsidR="00547BFC" w:rsidRPr="00443C06" w:rsidRDefault="00547BFC" w:rsidP="00547BFC">
            <w:pPr>
              <w:pStyle w:val="Text"/>
            </w:pPr>
            <w:r w:rsidRPr="00443C06">
              <w:t>pu</w:t>
            </w:r>
          </w:p>
        </w:tc>
        <w:tc>
          <w:tcPr>
            <w:tcW w:w="1004" w:type="dxa"/>
            <w:shd w:val="clear" w:color="auto" w:fill="auto"/>
          </w:tcPr>
          <w:p w14:paraId="4729B3B0" w14:textId="77777777" w:rsidR="00547BFC" w:rsidRPr="00443C06" w:rsidRDefault="00547BFC" w:rsidP="00547BFC">
            <w:pPr>
              <w:pStyle w:val="Text"/>
            </w:pPr>
            <w:r w:rsidRPr="00443C06">
              <w:t>an</w:t>
            </w:r>
            <w:r>
              <w:t>a~</w:t>
            </w:r>
            <w:r w:rsidRPr="00443C06">
              <w:t>ana</w:t>
            </w:r>
          </w:p>
        </w:tc>
        <w:tc>
          <w:tcPr>
            <w:tcW w:w="784" w:type="dxa"/>
            <w:shd w:val="clear" w:color="auto" w:fill="auto"/>
          </w:tcPr>
          <w:p w14:paraId="25DF516A" w14:textId="77777777" w:rsidR="00547BFC" w:rsidRPr="00BC53B6" w:rsidRDefault="00547BFC" w:rsidP="00547BFC">
            <w:pPr>
              <w:pStyle w:val="Text"/>
            </w:pPr>
            <w:r w:rsidRPr="00BC53B6">
              <w:rPr>
                <w:rStyle w:val="ChBlueBold"/>
              </w:rPr>
              <w:t>brapa</w:t>
            </w:r>
            <w:r w:rsidRPr="00BC53B6">
              <w:t>?</w:t>
            </w:r>
          </w:p>
        </w:tc>
      </w:tr>
      <w:tr w:rsidR="00AC23C4" w:rsidRPr="00AC23C4" w14:paraId="28DA09E9" w14:textId="77777777" w:rsidTr="00AC23C4">
        <w:tc>
          <w:tcPr>
            <w:tcW w:w="709" w:type="dxa"/>
            <w:shd w:val="clear" w:color="auto" w:fill="auto"/>
          </w:tcPr>
          <w:p w14:paraId="3D7A27D9" w14:textId="77777777" w:rsidR="00547BFC" w:rsidRPr="00443C06" w:rsidRDefault="00547BFC" w:rsidP="00547BFC">
            <w:pPr>
              <w:pStyle w:val="GlossEng"/>
            </w:pPr>
          </w:p>
        </w:tc>
        <w:tc>
          <w:tcPr>
            <w:tcW w:w="651" w:type="dxa"/>
            <w:shd w:val="clear" w:color="auto" w:fill="auto"/>
          </w:tcPr>
          <w:p w14:paraId="12578482" w14:textId="77777777" w:rsidR="00547BFC" w:rsidRPr="00443C06" w:rsidRDefault="00547BFC" w:rsidP="00547BFC">
            <w:pPr>
              <w:pStyle w:val="GlossEng"/>
            </w:pPr>
            <w:r w:rsidRPr="00443C06">
              <w:t>father</w:t>
            </w:r>
          </w:p>
        </w:tc>
        <w:tc>
          <w:tcPr>
            <w:tcW w:w="567" w:type="dxa"/>
            <w:shd w:val="clear" w:color="auto" w:fill="auto"/>
          </w:tcPr>
          <w:p w14:paraId="42831D15" w14:textId="77777777" w:rsidR="00547BFC" w:rsidRPr="0099608C" w:rsidRDefault="00547BFC" w:rsidP="00547BFC">
            <w:pPr>
              <w:pStyle w:val="GlossEng"/>
              <w:rPr>
                <w:rStyle w:val="ChSmallCaps"/>
              </w:rPr>
            </w:pPr>
            <w:r w:rsidRPr="0099608C">
              <w:rPr>
                <w:rStyle w:val="ChSmallCaps"/>
              </w:rPr>
              <w:t>poss</w:t>
            </w:r>
          </w:p>
        </w:tc>
        <w:tc>
          <w:tcPr>
            <w:tcW w:w="1004" w:type="dxa"/>
            <w:shd w:val="clear" w:color="auto" w:fill="auto"/>
          </w:tcPr>
          <w:p w14:paraId="3AFF8EC3" w14:textId="77777777" w:rsidR="00547BFC" w:rsidRPr="00443C06" w:rsidRDefault="00547BFC" w:rsidP="00547BFC">
            <w:pPr>
              <w:pStyle w:val="GlossEng"/>
            </w:pPr>
            <w:r w:rsidRPr="0099608C">
              <w:rPr>
                <w:rStyle w:val="ChSmallCaps"/>
              </w:rPr>
              <w:t>rdp</w:t>
            </w:r>
            <w:r w:rsidRPr="00443C06">
              <w:t>~child</w:t>
            </w:r>
          </w:p>
        </w:tc>
        <w:tc>
          <w:tcPr>
            <w:tcW w:w="784" w:type="dxa"/>
            <w:shd w:val="clear" w:color="auto" w:fill="auto"/>
          </w:tcPr>
          <w:p w14:paraId="7914AA66" w14:textId="77777777" w:rsidR="00547BFC" w:rsidRPr="00443C06" w:rsidRDefault="00FB1F2F" w:rsidP="00547BFC">
            <w:pPr>
              <w:pStyle w:val="GlossEng"/>
            </w:pPr>
            <w:r>
              <w:t>several</w:t>
            </w:r>
          </w:p>
        </w:tc>
      </w:tr>
    </w:tbl>
    <w:p w14:paraId="4FBAF70D" w14:textId="160D716C" w:rsidR="00547BFC" w:rsidRPr="00E2454E" w:rsidRDefault="00B7093A" w:rsidP="00547BFC">
      <w:pPr>
        <w:pStyle w:val="FreeTranslEng"/>
      </w:pPr>
      <w:r>
        <w:t>‘</w:t>
      </w:r>
      <w:r w:rsidR="00547BFC" w:rsidRPr="00C8136C">
        <w:rPr>
          <w:rStyle w:val="ChBlueBold"/>
        </w:rPr>
        <w:t>how many</w:t>
      </w:r>
      <w:r w:rsidR="00547BFC">
        <w:t xml:space="preserve"> children do you (</w:t>
      </w:r>
      <w:r>
        <w:t>‘</w:t>
      </w:r>
      <w:r w:rsidR="00547BFC">
        <w:t>father</w:t>
      </w:r>
      <w:r>
        <w:t>’</w:t>
      </w:r>
      <w:r w:rsidR="00547BFC">
        <w:t>) have?</w:t>
      </w:r>
      <w:r>
        <w:t>’</w:t>
      </w:r>
      <w:r w:rsidR="00547BFC">
        <w:t xml:space="preserve"> (Lit. </w:t>
      </w:r>
      <w:r>
        <w:t>‘</w:t>
      </w:r>
      <w:r w:rsidR="00547BFC">
        <w:t>father</w:t>
      </w:r>
      <w:r>
        <w:t>’</w:t>
      </w:r>
      <w:r w:rsidR="00547BFC">
        <w:t xml:space="preserve">s children are </w:t>
      </w:r>
      <w:r w:rsidR="00547BFC" w:rsidRPr="00182C13">
        <w:rPr>
          <w:rStyle w:val="ChBlueBold"/>
        </w:rPr>
        <w:t>how many</w:t>
      </w:r>
      <w:r w:rsidR="00547BFC" w:rsidRPr="006603C1">
        <w:t>?</w:t>
      </w:r>
      <w:r>
        <w:t>’</w:t>
      </w:r>
      <w:r w:rsidR="00547BFC">
        <w:t xml:space="preserve">) </w:t>
      </w:r>
      <w:r w:rsidR="00547BFC" w:rsidRPr="00032782">
        <w:rPr>
          <w:rStyle w:val="ExampleSource"/>
        </w:rPr>
        <w:t>[080923-009-Cv.0010]</w:t>
      </w:r>
    </w:p>
    <w:tbl>
      <w:tblPr>
        <w:tblW w:w="0" w:type="auto"/>
        <w:tblCellMar>
          <w:left w:w="42" w:type="dxa"/>
          <w:right w:w="42" w:type="dxa"/>
        </w:tblCellMar>
        <w:tblLook w:val="01E0" w:firstRow="1" w:lastRow="1" w:firstColumn="1" w:lastColumn="1" w:noHBand="0" w:noVBand="0"/>
      </w:tblPr>
      <w:tblGrid>
        <w:gridCol w:w="709"/>
        <w:gridCol w:w="751"/>
        <w:gridCol w:w="651"/>
        <w:gridCol w:w="567"/>
        <w:gridCol w:w="1004"/>
      </w:tblGrid>
      <w:tr w:rsidR="00AC23C4" w:rsidRPr="00414A9C" w14:paraId="6449EF3A" w14:textId="77777777" w:rsidTr="00AC23C4">
        <w:tc>
          <w:tcPr>
            <w:tcW w:w="709" w:type="dxa"/>
            <w:shd w:val="clear" w:color="auto" w:fill="auto"/>
          </w:tcPr>
          <w:p w14:paraId="52A48B88" w14:textId="77777777" w:rsidR="00547BFC" w:rsidRPr="00243B92" w:rsidRDefault="00547BFC" w:rsidP="00547BFC">
            <w:pPr>
              <w:pStyle w:val="O0Nwnext"/>
            </w:pPr>
            <w:bookmarkStart w:id="2599" w:name="_Ref371605901"/>
            <w:r>
              <w:t>(</w:t>
            </w:r>
            <w:fldSimple w:instr=" SEQ ( \* ARABIC \s 1 ">
              <w:r w:rsidR="00154D81">
                <w:rPr>
                  <w:noProof/>
                </w:rPr>
                <w:t>287</w:t>
              </w:r>
            </w:fldSimple>
            <w:r>
              <w:t>)</w:t>
            </w:r>
            <w:bookmarkEnd w:id="2599"/>
          </w:p>
        </w:tc>
        <w:tc>
          <w:tcPr>
            <w:tcW w:w="751" w:type="dxa"/>
            <w:shd w:val="clear" w:color="auto" w:fill="auto"/>
          </w:tcPr>
          <w:p w14:paraId="0D89CA22" w14:textId="77777777" w:rsidR="00547BFC" w:rsidRPr="00F045A2" w:rsidRDefault="00547BFC" w:rsidP="00547BFC">
            <w:pPr>
              <w:pStyle w:val="Text"/>
              <w:rPr>
                <w:rStyle w:val="ChBlueBold"/>
              </w:rPr>
            </w:pPr>
            <w:r w:rsidRPr="00F045A2">
              <w:rPr>
                <w:rStyle w:val="ChBlueBold"/>
              </w:rPr>
              <w:t>brapa</w:t>
            </w:r>
          </w:p>
        </w:tc>
        <w:tc>
          <w:tcPr>
            <w:tcW w:w="651" w:type="dxa"/>
            <w:shd w:val="clear" w:color="auto" w:fill="auto"/>
          </w:tcPr>
          <w:p w14:paraId="7A1C3923" w14:textId="77777777" w:rsidR="00547BFC" w:rsidRPr="00443C06" w:rsidRDefault="00547BFC" w:rsidP="00547BFC">
            <w:pPr>
              <w:pStyle w:val="Text"/>
            </w:pPr>
            <w:r w:rsidRPr="00443C06">
              <w:t>bapa</w:t>
            </w:r>
          </w:p>
        </w:tc>
        <w:tc>
          <w:tcPr>
            <w:tcW w:w="567" w:type="dxa"/>
            <w:shd w:val="clear" w:color="auto" w:fill="auto"/>
          </w:tcPr>
          <w:p w14:paraId="27C8FC29" w14:textId="77777777" w:rsidR="00547BFC" w:rsidRPr="00443C06" w:rsidRDefault="00547BFC" w:rsidP="00547BFC">
            <w:pPr>
              <w:pStyle w:val="Text"/>
            </w:pPr>
            <w:r w:rsidRPr="00443C06">
              <w:t>pu</w:t>
            </w:r>
          </w:p>
        </w:tc>
        <w:tc>
          <w:tcPr>
            <w:tcW w:w="1004" w:type="dxa"/>
            <w:shd w:val="clear" w:color="auto" w:fill="auto"/>
          </w:tcPr>
          <w:p w14:paraId="647E81E4" w14:textId="77777777" w:rsidR="00547BFC" w:rsidRPr="00443C06" w:rsidRDefault="00547BFC" w:rsidP="00547BFC">
            <w:pPr>
              <w:pStyle w:val="Text"/>
            </w:pPr>
            <w:r w:rsidRPr="00443C06">
              <w:t>an</w:t>
            </w:r>
            <w:r>
              <w:t>a~</w:t>
            </w:r>
            <w:r w:rsidRPr="00443C06">
              <w:t>ana</w:t>
            </w:r>
            <w:r>
              <w:t>?</w:t>
            </w:r>
          </w:p>
        </w:tc>
      </w:tr>
      <w:tr w:rsidR="00AC23C4" w:rsidRPr="00AC23C4" w14:paraId="05E7DDFB" w14:textId="77777777" w:rsidTr="00AC23C4">
        <w:tc>
          <w:tcPr>
            <w:tcW w:w="709" w:type="dxa"/>
            <w:shd w:val="clear" w:color="auto" w:fill="auto"/>
          </w:tcPr>
          <w:p w14:paraId="036B7764" w14:textId="77777777" w:rsidR="00547BFC" w:rsidRPr="00443C06" w:rsidRDefault="00547BFC" w:rsidP="00547BFC">
            <w:pPr>
              <w:pStyle w:val="GlossEng"/>
            </w:pPr>
          </w:p>
        </w:tc>
        <w:tc>
          <w:tcPr>
            <w:tcW w:w="751" w:type="dxa"/>
            <w:shd w:val="clear" w:color="auto" w:fill="auto"/>
          </w:tcPr>
          <w:p w14:paraId="4CCFD958" w14:textId="77777777" w:rsidR="00547BFC" w:rsidRPr="00443C06" w:rsidRDefault="00FB1F2F" w:rsidP="00547BFC">
            <w:pPr>
              <w:pStyle w:val="GlossEng"/>
            </w:pPr>
            <w:r>
              <w:t>several</w:t>
            </w:r>
          </w:p>
        </w:tc>
        <w:tc>
          <w:tcPr>
            <w:tcW w:w="651" w:type="dxa"/>
            <w:shd w:val="clear" w:color="auto" w:fill="auto"/>
          </w:tcPr>
          <w:p w14:paraId="5CD1F0A4" w14:textId="77777777" w:rsidR="00547BFC" w:rsidRPr="00443C06" w:rsidRDefault="00547BFC" w:rsidP="00547BFC">
            <w:pPr>
              <w:pStyle w:val="GlossEng"/>
            </w:pPr>
            <w:r w:rsidRPr="00443C06">
              <w:t>father</w:t>
            </w:r>
          </w:p>
        </w:tc>
        <w:tc>
          <w:tcPr>
            <w:tcW w:w="567" w:type="dxa"/>
            <w:shd w:val="clear" w:color="auto" w:fill="auto"/>
          </w:tcPr>
          <w:p w14:paraId="7D099E17" w14:textId="77777777" w:rsidR="00547BFC" w:rsidRPr="0099608C" w:rsidRDefault="00547BFC" w:rsidP="00547BFC">
            <w:pPr>
              <w:pStyle w:val="GlossEng"/>
              <w:rPr>
                <w:rStyle w:val="ChSmallCaps"/>
              </w:rPr>
            </w:pPr>
            <w:r w:rsidRPr="0099608C">
              <w:rPr>
                <w:rStyle w:val="ChSmallCaps"/>
              </w:rPr>
              <w:t>poss</w:t>
            </w:r>
          </w:p>
        </w:tc>
        <w:tc>
          <w:tcPr>
            <w:tcW w:w="1004" w:type="dxa"/>
            <w:shd w:val="clear" w:color="auto" w:fill="auto"/>
          </w:tcPr>
          <w:p w14:paraId="7502C260" w14:textId="77777777" w:rsidR="00547BFC" w:rsidRPr="00443C06" w:rsidRDefault="00547BFC" w:rsidP="00547BFC">
            <w:pPr>
              <w:pStyle w:val="GlossEng"/>
            </w:pPr>
            <w:r w:rsidRPr="0099608C">
              <w:rPr>
                <w:rStyle w:val="ChSmallCaps"/>
              </w:rPr>
              <w:t>rdp</w:t>
            </w:r>
            <w:r w:rsidRPr="00443C06">
              <w:t>~child</w:t>
            </w:r>
          </w:p>
        </w:tc>
      </w:tr>
    </w:tbl>
    <w:p w14:paraId="2B3B9876" w14:textId="0B4552A5" w:rsidR="00547BFC" w:rsidRPr="00F045A2" w:rsidRDefault="00B7093A" w:rsidP="00547BFC">
      <w:pPr>
        <w:pStyle w:val="FreeTranslEng"/>
      </w:pPr>
      <w:r>
        <w:t>‘</w:t>
      </w:r>
      <w:r w:rsidR="00547BFC" w:rsidRPr="00C8136C">
        <w:rPr>
          <w:rStyle w:val="ChBlueBold"/>
        </w:rPr>
        <w:t>how many</w:t>
      </w:r>
      <w:r w:rsidR="00547BFC">
        <w:t xml:space="preserve"> children do you (</w:t>
      </w:r>
      <w:r>
        <w:t>‘</w:t>
      </w:r>
      <w:r w:rsidR="00547BFC">
        <w:t>father</w:t>
      </w:r>
      <w:r>
        <w:t>’</w:t>
      </w:r>
      <w:r w:rsidR="00547BFC">
        <w:t>) have?</w:t>
      </w:r>
      <w:r>
        <w:t>’</w:t>
      </w:r>
      <w:r w:rsidR="00547BFC">
        <w:t xml:space="preserve"> </w:t>
      </w:r>
      <w:r w:rsidR="00547BFC" w:rsidRPr="00032782">
        <w:rPr>
          <w:rStyle w:val="ExampleSource"/>
        </w:rPr>
        <w:t>[</w:t>
      </w:r>
      <w:r w:rsidR="00547BFC">
        <w:rPr>
          <w:rStyle w:val="ExampleSource"/>
        </w:rPr>
        <w:t>Elicited MY</w:t>
      </w:r>
      <w:r w:rsidR="00547BFC" w:rsidRPr="00953770">
        <w:rPr>
          <w:rStyle w:val="ExampleSource"/>
        </w:rPr>
        <w:t>131112.007</w:t>
      </w:r>
      <w:r w:rsidR="00547BFC" w:rsidRPr="00032782">
        <w:rPr>
          <w:rStyle w:val="ExampleSource"/>
        </w:rPr>
        <w:t>]</w:t>
      </w:r>
    </w:p>
    <w:tbl>
      <w:tblPr>
        <w:tblW w:w="0" w:type="auto"/>
        <w:tblCellMar>
          <w:left w:w="42" w:type="dxa"/>
          <w:right w:w="42" w:type="dxa"/>
        </w:tblCellMar>
        <w:tblLook w:val="01E0" w:firstRow="1" w:lastRow="1" w:firstColumn="1" w:lastColumn="1" w:noHBand="0" w:noVBand="0"/>
      </w:tblPr>
      <w:tblGrid>
        <w:gridCol w:w="709"/>
        <w:gridCol w:w="540"/>
        <w:gridCol w:w="567"/>
        <w:gridCol w:w="729"/>
        <w:gridCol w:w="784"/>
      </w:tblGrid>
      <w:tr w:rsidR="00AC23C4" w:rsidRPr="00414A9C" w14:paraId="20FF5748" w14:textId="77777777" w:rsidTr="00AC23C4">
        <w:tc>
          <w:tcPr>
            <w:tcW w:w="709" w:type="dxa"/>
            <w:shd w:val="clear" w:color="auto" w:fill="auto"/>
          </w:tcPr>
          <w:p w14:paraId="2854BC23" w14:textId="77777777" w:rsidR="00547BFC" w:rsidRPr="00243B92" w:rsidRDefault="00547BFC" w:rsidP="00547BFC">
            <w:pPr>
              <w:pStyle w:val="O0Nwnext"/>
            </w:pPr>
            <w:bookmarkStart w:id="2600" w:name="_Ref356820007"/>
            <w:r>
              <w:t>(</w:t>
            </w:r>
            <w:fldSimple w:instr=" SEQ ( \* ARABIC \s 1 ">
              <w:r w:rsidR="00154D81">
                <w:rPr>
                  <w:noProof/>
                </w:rPr>
                <w:t>288</w:t>
              </w:r>
            </w:fldSimple>
            <w:r>
              <w:t>)</w:t>
            </w:r>
            <w:bookmarkEnd w:id="2600"/>
          </w:p>
        </w:tc>
        <w:tc>
          <w:tcPr>
            <w:tcW w:w="540" w:type="dxa"/>
            <w:shd w:val="clear" w:color="auto" w:fill="auto"/>
          </w:tcPr>
          <w:p w14:paraId="55C25950" w14:textId="77777777" w:rsidR="00547BFC" w:rsidRPr="00220FC5" w:rsidRDefault="00547BFC" w:rsidP="00547BFC">
            <w:pPr>
              <w:pStyle w:val="Text"/>
            </w:pPr>
            <w:r>
              <w:t>tong</w:t>
            </w:r>
          </w:p>
        </w:tc>
        <w:tc>
          <w:tcPr>
            <w:tcW w:w="567" w:type="dxa"/>
            <w:shd w:val="clear" w:color="auto" w:fill="auto"/>
          </w:tcPr>
          <w:p w14:paraId="1BE940A9" w14:textId="77777777" w:rsidR="00547BFC" w:rsidRPr="00220FC5" w:rsidRDefault="00547BFC" w:rsidP="00547BFC">
            <w:pPr>
              <w:pStyle w:val="Text"/>
            </w:pPr>
            <w:r w:rsidRPr="00220FC5">
              <w:t>pu</w:t>
            </w:r>
          </w:p>
        </w:tc>
        <w:tc>
          <w:tcPr>
            <w:tcW w:w="729" w:type="dxa"/>
            <w:shd w:val="clear" w:color="auto" w:fill="auto"/>
          </w:tcPr>
          <w:p w14:paraId="5E624AC4" w14:textId="77777777" w:rsidR="00547BFC" w:rsidRPr="00220FC5" w:rsidRDefault="00547BFC" w:rsidP="00547BFC">
            <w:pPr>
              <w:pStyle w:val="Text"/>
            </w:pPr>
            <w:r w:rsidRPr="00220FC5">
              <w:t>ua</w:t>
            </w:r>
            <w:r>
              <w:t>ng</w:t>
            </w:r>
          </w:p>
        </w:tc>
        <w:tc>
          <w:tcPr>
            <w:tcW w:w="784" w:type="dxa"/>
            <w:shd w:val="clear" w:color="auto" w:fill="auto"/>
          </w:tcPr>
          <w:p w14:paraId="7BDB23F5" w14:textId="77777777" w:rsidR="00547BFC" w:rsidRPr="00220FC5" w:rsidRDefault="00547BFC" w:rsidP="00547BFC">
            <w:pPr>
              <w:pStyle w:val="Text"/>
            </w:pPr>
            <w:r w:rsidRPr="00F045A2">
              <w:rPr>
                <w:rStyle w:val="ChBlueBold"/>
              </w:rPr>
              <w:t>brapa</w:t>
            </w:r>
            <w:r w:rsidRPr="00220FC5">
              <w:t>?</w:t>
            </w:r>
          </w:p>
        </w:tc>
      </w:tr>
      <w:tr w:rsidR="00AC23C4" w:rsidRPr="00AC23C4" w14:paraId="15716F11" w14:textId="77777777" w:rsidTr="00AC23C4">
        <w:tc>
          <w:tcPr>
            <w:tcW w:w="709" w:type="dxa"/>
            <w:shd w:val="clear" w:color="auto" w:fill="auto"/>
          </w:tcPr>
          <w:p w14:paraId="7EC42092" w14:textId="77777777" w:rsidR="00547BFC" w:rsidRPr="00220FC5" w:rsidRDefault="00547BFC" w:rsidP="00547BFC">
            <w:pPr>
              <w:pStyle w:val="GlossEng"/>
            </w:pPr>
          </w:p>
        </w:tc>
        <w:tc>
          <w:tcPr>
            <w:tcW w:w="540" w:type="dxa"/>
            <w:shd w:val="clear" w:color="auto" w:fill="auto"/>
          </w:tcPr>
          <w:p w14:paraId="452282D1" w14:textId="77777777" w:rsidR="00547BFC" w:rsidRPr="0099608C" w:rsidRDefault="00547BFC" w:rsidP="00547BFC">
            <w:pPr>
              <w:pStyle w:val="GlossEng"/>
              <w:rPr>
                <w:rStyle w:val="ChSmallCaps"/>
              </w:rPr>
            </w:pPr>
            <w:r w:rsidRPr="0099608C">
              <w:rPr>
                <w:rStyle w:val="ChSmallCaps"/>
              </w:rPr>
              <w:t>1pl</w:t>
            </w:r>
          </w:p>
        </w:tc>
        <w:tc>
          <w:tcPr>
            <w:tcW w:w="567" w:type="dxa"/>
            <w:shd w:val="clear" w:color="auto" w:fill="auto"/>
          </w:tcPr>
          <w:p w14:paraId="5801567A" w14:textId="77777777" w:rsidR="00547BFC" w:rsidRPr="0099608C" w:rsidRDefault="00547BFC" w:rsidP="00547BFC">
            <w:pPr>
              <w:pStyle w:val="GlossEng"/>
              <w:rPr>
                <w:rStyle w:val="ChSmallCaps"/>
              </w:rPr>
            </w:pPr>
            <w:r w:rsidRPr="0099608C">
              <w:rPr>
                <w:rStyle w:val="ChSmallCaps"/>
              </w:rPr>
              <w:t>poss</w:t>
            </w:r>
          </w:p>
        </w:tc>
        <w:tc>
          <w:tcPr>
            <w:tcW w:w="729" w:type="dxa"/>
            <w:shd w:val="clear" w:color="auto" w:fill="auto"/>
          </w:tcPr>
          <w:p w14:paraId="465F7C42" w14:textId="77777777" w:rsidR="00547BFC" w:rsidRPr="00220FC5" w:rsidRDefault="00547BFC" w:rsidP="00547BFC">
            <w:pPr>
              <w:pStyle w:val="GlossEng"/>
            </w:pPr>
            <w:r w:rsidRPr="00220FC5">
              <w:t>money</w:t>
            </w:r>
          </w:p>
        </w:tc>
        <w:tc>
          <w:tcPr>
            <w:tcW w:w="784" w:type="dxa"/>
            <w:shd w:val="clear" w:color="auto" w:fill="auto"/>
          </w:tcPr>
          <w:p w14:paraId="582EC611" w14:textId="77777777" w:rsidR="00547BFC" w:rsidRPr="00220FC5" w:rsidRDefault="00FB1F2F" w:rsidP="00547BFC">
            <w:pPr>
              <w:pStyle w:val="GlossEng"/>
            </w:pPr>
            <w:r>
              <w:t>several</w:t>
            </w:r>
          </w:p>
        </w:tc>
      </w:tr>
    </w:tbl>
    <w:p w14:paraId="3BBEA070" w14:textId="46C3C6A2" w:rsidR="00547BFC" w:rsidRDefault="00B7093A" w:rsidP="00547BFC">
      <w:pPr>
        <w:pStyle w:val="FreeTranslEng"/>
      </w:pPr>
      <w:r>
        <w:t>‘</w:t>
      </w:r>
      <w:r w:rsidR="00547BFC" w:rsidRPr="00F045A2">
        <w:rPr>
          <w:rStyle w:val="ChBlueBold"/>
        </w:rPr>
        <w:t>how much</w:t>
      </w:r>
      <w:r w:rsidR="00547BFC">
        <w:t xml:space="preserve"> money do we have?</w:t>
      </w:r>
      <w:r>
        <w:t>’</w:t>
      </w:r>
      <w:r w:rsidR="00547BFC">
        <w:t xml:space="preserve"> (Lit. </w:t>
      </w:r>
      <w:r>
        <w:t>‘</w:t>
      </w:r>
      <w:r w:rsidR="00547BFC">
        <w:t xml:space="preserve">our money is </w:t>
      </w:r>
      <w:r w:rsidR="00547BFC" w:rsidRPr="00F045A2">
        <w:rPr>
          <w:rStyle w:val="ChBlueBold"/>
        </w:rPr>
        <w:t>how many</w:t>
      </w:r>
      <w:r w:rsidR="00547BFC">
        <w:t>?</w:t>
      </w:r>
      <w:r>
        <w:t>’</w:t>
      </w:r>
      <w:r w:rsidR="00547BFC">
        <w:t xml:space="preserve">) </w:t>
      </w:r>
      <w:r w:rsidR="00547BFC" w:rsidRPr="00220FC5">
        <w:rPr>
          <w:rStyle w:val="ExampleSource"/>
        </w:rPr>
        <w:t>[081006-017-Cv.0015]</w:t>
      </w:r>
    </w:p>
    <w:tbl>
      <w:tblPr>
        <w:tblW w:w="0" w:type="auto"/>
        <w:tblCellMar>
          <w:left w:w="42" w:type="dxa"/>
          <w:right w:w="42" w:type="dxa"/>
        </w:tblCellMar>
        <w:tblLook w:val="01E0" w:firstRow="1" w:lastRow="1" w:firstColumn="1" w:lastColumn="1" w:noHBand="0" w:noVBand="0"/>
      </w:tblPr>
      <w:tblGrid>
        <w:gridCol w:w="709"/>
        <w:gridCol w:w="751"/>
        <w:gridCol w:w="540"/>
        <w:gridCol w:w="567"/>
        <w:gridCol w:w="729"/>
      </w:tblGrid>
      <w:tr w:rsidR="00AC23C4" w:rsidRPr="00414A9C" w14:paraId="144706D9" w14:textId="77777777" w:rsidTr="00AC23C4">
        <w:tc>
          <w:tcPr>
            <w:tcW w:w="709" w:type="dxa"/>
            <w:shd w:val="clear" w:color="auto" w:fill="auto"/>
          </w:tcPr>
          <w:p w14:paraId="1B1DCA8C" w14:textId="77777777" w:rsidR="00547BFC" w:rsidRPr="00243B92" w:rsidRDefault="00547BFC" w:rsidP="00547BFC">
            <w:pPr>
              <w:pStyle w:val="O0Nwnext"/>
            </w:pPr>
            <w:bookmarkStart w:id="2601" w:name="_Ref371605902"/>
            <w:r>
              <w:t>(</w:t>
            </w:r>
            <w:fldSimple w:instr=" SEQ ( \* ARABIC \s 1 ">
              <w:r w:rsidR="00154D81">
                <w:rPr>
                  <w:noProof/>
                </w:rPr>
                <w:t>289</w:t>
              </w:r>
            </w:fldSimple>
            <w:r>
              <w:t>)</w:t>
            </w:r>
            <w:bookmarkEnd w:id="2601"/>
          </w:p>
        </w:tc>
        <w:tc>
          <w:tcPr>
            <w:tcW w:w="751" w:type="dxa"/>
            <w:shd w:val="clear" w:color="auto" w:fill="auto"/>
          </w:tcPr>
          <w:p w14:paraId="60F018E0" w14:textId="77777777" w:rsidR="00547BFC" w:rsidRPr="00F045A2" w:rsidRDefault="00547BFC" w:rsidP="00547BFC">
            <w:pPr>
              <w:pStyle w:val="Text"/>
              <w:rPr>
                <w:rStyle w:val="ChBlueBold"/>
              </w:rPr>
            </w:pPr>
            <w:r w:rsidRPr="00F045A2">
              <w:rPr>
                <w:rStyle w:val="ChBlueBold"/>
              </w:rPr>
              <w:t>brapa</w:t>
            </w:r>
          </w:p>
        </w:tc>
        <w:tc>
          <w:tcPr>
            <w:tcW w:w="540" w:type="dxa"/>
            <w:shd w:val="clear" w:color="auto" w:fill="auto"/>
          </w:tcPr>
          <w:p w14:paraId="75F7362B" w14:textId="77777777" w:rsidR="00547BFC" w:rsidRPr="00220FC5" w:rsidRDefault="00547BFC" w:rsidP="00547BFC">
            <w:pPr>
              <w:pStyle w:val="Text"/>
            </w:pPr>
            <w:r>
              <w:t>tong</w:t>
            </w:r>
          </w:p>
        </w:tc>
        <w:tc>
          <w:tcPr>
            <w:tcW w:w="567" w:type="dxa"/>
            <w:shd w:val="clear" w:color="auto" w:fill="auto"/>
          </w:tcPr>
          <w:p w14:paraId="27E605EF" w14:textId="77777777" w:rsidR="00547BFC" w:rsidRPr="00220FC5" w:rsidRDefault="00547BFC" w:rsidP="00547BFC">
            <w:pPr>
              <w:pStyle w:val="Text"/>
            </w:pPr>
            <w:r w:rsidRPr="00220FC5">
              <w:t>pu</w:t>
            </w:r>
          </w:p>
        </w:tc>
        <w:tc>
          <w:tcPr>
            <w:tcW w:w="729" w:type="dxa"/>
            <w:shd w:val="clear" w:color="auto" w:fill="auto"/>
          </w:tcPr>
          <w:p w14:paraId="3E7E7478" w14:textId="77777777" w:rsidR="00547BFC" w:rsidRPr="00220FC5" w:rsidRDefault="00547BFC" w:rsidP="00547BFC">
            <w:pPr>
              <w:pStyle w:val="Text"/>
            </w:pPr>
            <w:r w:rsidRPr="00220FC5">
              <w:t>ua</w:t>
            </w:r>
            <w:r>
              <w:t>ng?</w:t>
            </w:r>
          </w:p>
        </w:tc>
      </w:tr>
      <w:tr w:rsidR="00AC23C4" w:rsidRPr="00AC23C4" w14:paraId="6B98EFBB" w14:textId="77777777" w:rsidTr="00AC23C4">
        <w:tc>
          <w:tcPr>
            <w:tcW w:w="709" w:type="dxa"/>
            <w:shd w:val="clear" w:color="auto" w:fill="auto"/>
          </w:tcPr>
          <w:p w14:paraId="03DE71DA" w14:textId="77777777" w:rsidR="00547BFC" w:rsidRPr="00220FC5" w:rsidRDefault="00547BFC" w:rsidP="00547BFC">
            <w:pPr>
              <w:pStyle w:val="GlossEng"/>
            </w:pPr>
          </w:p>
        </w:tc>
        <w:tc>
          <w:tcPr>
            <w:tcW w:w="751" w:type="dxa"/>
            <w:shd w:val="clear" w:color="auto" w:fill="auto"/>
          </w:tcPr>
          <w:p w14:paraId="07C26275" w14:textId="77777777" w:rsidR="00547BFC" w:rsidRPr="00220FC5" w:rsidRDefault="00FB1F2F" w:rsidP="00547BFC">
            <w:pPr>
              <w:pStyle w:val="GlossEng"/>
            </w:pPr>
            <w:r>
              <w:t>several</w:t>
            </w:r>
          </w:p>
        </w:tc>
        <w:tc>
          <w:tcPr>
            <w:tcW w:w="540" w:type="dxa"/>
            <w:shd w:val="clear" w:color="auto" w:fill="auto"/>
          </w:tcPr>
          <w:p w14:paraId="4747E710" w14:textId="77777777" w:rsidR="00547BFC" w:rsidRPr="0099608C" w:rsidRDefault="00547BFC" w:rsidP="00547BFC">
            <w:pPr>
              <w:pStyle w:val="GlossEng"/>
              <w:rPr>
                <w:rStyle w:val="ChSmallCaps"/>
              </w:rPr>
            </w:pPr>
            <w:r w:rsidRPr="0099608C">
              <w:rPr>
                <w:rStyle w:val="ChSmallCaps"/>
              </w:rPr>
              <w:t>1pl</w:t>
            </w:r>
          </w:p>
        </w:tc>
        <w:tc>
          <w:tcPr>
            <w:tcW w:w="567" w:type="dxa"/>
            <w:shd w:val="clear" w:color="auto" w:fill="auto"/>
          </w:tcPr>
          <w:p w14:paraId="2C78325F" w14:textId="77777777" w:rsidR="00547BFC" w:rsidRPr="0099608C" w:rsidRDefault="00547BFC" w:rsidP="00547BFC">
            <w:pPr>
              <w:pStyle w:val="GlossEng"/>
              <w:rPr>
                <w:rStyle w:val="ChSmallCaps"/>
              </w:rPr>
            </w:pPr>
            <w:r w:rsidRPr="0099608C">
              <w:rPr>
                <w:rStyle w:val="ChSmallCaps"/>
              </w:rPr>
              <w:t>poss</w:t>
            </w:r>
          </w:p>
        </w:tc>
        <w:tc>
          <w:tcPr>
            <w:tcW w:w="729" w:type="dxa"/>
            <w:shd w:val="clear" w:color="auto" w:fill="auto"/>
          </w:tcPr>
          <w:p w14:paraId="1A312D06" w14:textId="77777777" w:rsidR="00547BFC" w:rsidRPr="00220FC5" w:rsidRDefault="00547BFC" w:rsidP="00547BFC">
            <w:pPr>
              <w:pStyle w:val="GlossEng"/>
            </w:pPr>
            <w:r w:rsidRPr="00220FC5">
              <w:t>money</w:t>
            </w:r>
          </w:p>
        </w:tc>
      </w:tr>
    </w:tbl>
    <w:p w14:paraId="6531CDBF" w14:textId="5BE1FC0F" w:rsidR="00547BFC" w:rsidRPr="00F045A2" w:rsidRDefault="00B7093A" w:rsidP="00441FDE">
      <w:pPr>
        <w:pStyle w:val="FreeTranslEng15pt"/>
      </w:pPr>
      <w:r>
        <w:t>‘</w:t>
      </w:r>
      <w:r w:rsidR="00547BFC" w:rsidRPr="00F045A2">
        <w:rPr>
          <w:rStyle w:val="ChBlueBold"/>
        </w:rPr>
        <w:t>how much</w:t>
      </w:r>
      <w:r w:rsidR="00547BFC">
        <w:t xml:space="preserve"> money do we have?</w:t>
      </w:r>
      <w:r>
        <w:t>’</w:t>
      </w:r>
      <w:r w:rsidR="00547BFC">
        <w:t xml:space="preserve"> </w:t>
      </w:r>
      <w:r w:rsidR="00547BFC" w:rsidRPr="00032782">
        <w:rPr>
          <w:rStyle w:val="ExampleSource"/>
        </w:rPr>
        <w:t>[</w:t>
      </w:r>
      <w:r w:rsidR="00547BFC">
        <w:rPr>
          <w:rStyle w:val="ExampleSource"/>
        </w:rPr>
        <w:t>Elicited MY131112.008</w:t>
      </w:r>
      <w:r w:rsidR="00547BFC" w:rsidRPr="00032782">
        <w:rPr>
          <w:rStyle w:val="ExampleSource"/>
        </w:rPr>
        <w:t>]</w:t>
      </w:r>
    </w:p>
    <w:p w14:paraId="42AEF91F" w14:textId="77777777" w:rsidR="00130064" w:rsidRDefault="00130064" w:rsidP="00130064">
      <w:pPr>
        <w:pStyle w:val="Heading3"/>
      </w:pPr>
      <w:bookmarkStart w:id="2602" w:name="_Ref358363777"/>
      <w:bookmarkStart w:id="2603" w:name="_Toc367531119"/>
      <w:bookmarkStart w:id="2604" w:name="_Toc440455616"/>
      <w:r w:rsidRPr="00193A3A">
        <w:t xml:space="preserve">Interrogatives </w:t>
      </w:r>
      <w:r>
        <w:t xml:space="preserve">denoting </w:t>
      </w:r>
      <w:r w:rsidRPr="00193A3A">
        <w:t>indefinite referents</w:t>
      </w:r>
      <w:bookmarkEnd w:id="2602"/>
      <w:bookmarkEnd w:id="2603"/>
      <w:bookmarkEnd w:id="2604"/>
    </w:p>
    <w:p w14:paraId="4D97E0D8" w14:textId="04A18519" w:rsidR="005F2FFA" w:rsidRDefault="005F2FFA" w:rsidP="00423AAC">
      <w:pPr>
        <w:pStyle w:val="Body0000after"/>
      </w:pPr>
      <w:r>
        <w:t xml:space="preserve">Cross-linguistically, interrogatives may also function as </w:t>
      </w:r>
      <w:r w:rsidR="00B7093A">
        <w:t>“</w:t>
      </w:r>
      <w:r>
        <w:t>general indefinites</w:t>
      </w:r>
      <w:r w:rsidR="00B7093A">
        <w:t>”</w:t>
      </w:r>
      <w:r>
        <w:t xml:space="preserve"> by referring </w:t>
      </w:r>
      <w:r w:rsidR="00B7093A">
        <w:t>“</w:t>
      </w:r>
      <w:r>
        <w:t>to a general population, of unknown size</w:t>
      </w:r>
      <w:r w:rsidR="00B7093A">
        <w:t>”</w:t>
      </w:r>
      <w:r>
        <w:t xml:space="preserve"> </w:t>
      </w:r>
      <w:r w:rsidR="00BA6215">
        <w:rPr>
          <w:rStyle w:val="Citation"/>
        </w:rPr>
        <w:fldChar w:fldCharType="begin"/>
      </w:r>
      <w:r w:rsidR="0092451D">
        <w:rPr>
          <w:rStyle w:val="Citation"/>
        </w:rPr>
        <w:instrText>ADDIN CITAVI.PLACEHOLDER 889f9794-a30b-49c8-ae4d-e3aab4d86d86 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l4b24gMjAxMGI6IDQwMSk8L1RleHQ+DQogICAgPC9UZXh0VW5pdD4NCiAgPC9UZXh0VW5pdHM+DQo8L1BsYWNlaG9sZGVyPg==</w:instrText>
      </w:r>
      <w:r w:rsidR="00BA6215">
        <w:rPr>
          <w:rStyle w:val="Citation"/>
        </w:rPr>
        <w:fldChar w:fldCharType="separate"/>
      </w:r>
      <w:bookmarkStart w:id="2605" w:name="_CTVP001889f9794a30b49c8ae4de3aab4d86d86"/>
      <w:r w:rsidR="0092006B">
        <w:rPr>
          <w:rStyle w:val="Citation"/>
        </w:rPr>
        <w:t>(Dixon 2010b: 401)</w:t>
      </w:r>
      <w:bookmarkEnd w:id="2605"/>
      <w:r w:rsidR="00BA6215">
        <w:rPr>
          <w:rStyle w:val="Citation"/>
        </w:rPr>
        <w:fldChar w:fldCharType="end"/>
      </w:r>
      <w:r w:rsidRPr="00A34D75">
        <w:t>.</w:t>
      </w:r>
      <w:r>
        <w:t xml:space="preserve"> In this case, the interrogatives translate with </w:t>
      </w:r>
      <w:r w:rsidR="00B7093A">
        <w:t>‘</w:t>
      </w:r>
      <w:r>
        <w:t>whoever</w:t>
      </w:r>
      <w:r w:rsidR="00B7093A">
        <w:t>’</w:t>
      </w:r>
      <w:r>
        <w:t xml:space="preserve">, </w:t>
      </w:r>
      <w:r w:rsidR="00B7093A">
        <w:t>‘</w:t>
      </w:r>
      <w:r>
        <w:t>whatever</w:t>
      </w:r>
      <w:r w:rsidR="00B7093A">
        <w:t>’</w:t>
      </w:r>
      <w:r w:rsidR="00975D21">
        <w:t xml:space="preserve">, </w:t>
      </w:r>
      <w:r w:rsidR="00B7093A">
        <w:t>‘</w:t>
      </w:r>
      <w:r w:rsidR="00975D21">
        <w:t>wherever</w:t>
      </w:r>
      <w:r w:rsidR="00B7093A">
        <w:t>’</w:t>
      </w:r>
      <w:r w:rsidR="00975D21">
        <w:t>, etc.</w:t>
      </w:r>
    </w:p>
    <w:p w14:paraId="56999C5A" w14:textId="25A19B22" w:rsidR="00130064" w:rsidRDefault="009A6BF1" w:rsidP="00E232AB">
      <w:pPr>
        <w:pStyle w:val="Body0505after"/>
      </w:pPr>
      <w:r>
        <w:t xml:space="preserve">In Papuan Malay, the indefinite reading is achieved by juxtaposing the focus adverb </w:t>
      </w:r>
      <w:r w:rsidRPr="006B66E0">
        <w:rPr>
          <w:rStyle w:val="ChItalBold"/>
        </w:rPr>
        <w:t>saja</w:t>
      </w:r>
      <w:r w:rsidRPr="006B66E0">
        <w:t xml:space="preserve"> </w:t>
      </w:r>
      <w:r w:rsidR="00B7093A">
        <w:t>‘</w:t>
      </w:r>
      <w:r w:rsidRPr="006B66E0">
        <w:t>just</w:t>
      </w:r>
      <w:r w:rsidR="00B7093A">
        <w:t>’</w:t>
      </w:r>
      <w:r w:rsidR="00E232AB">
        <w:t xml:space="preserve"> to the interrogative</w:t>
      </w:r>
      <w:r w:rsidRPr="006B66E0">
        <w:t xml:space="preserve">, as </w:t>
      </w:r>
      <w:r>
        <w:t xml:space="preserve">illustrated </w:t>
      </w:r>
      <w:r w:rsidRPr="006B66E0">
        <w:t xml:space="preserve">in </w:t>
      </w:r>
      <w:r w:rsidRPr="006B66E0">
        <w:fldChar w:fldCharType="begin"/>
      </w:r>
      <w:r w:rsidRPr="006B66E0">
        <w:instrText xml:space="preserve"> REF _Ref356832010 \h  \* MERGEFORMAT </w:instrText>
      </w:r>
      <w:r w:rsidRPr="006B66E0">
        <w:fldChar w:fldCharType="separate"/>
      </w:r>
      <w:r w:rsidR="00154D81">
        <w:t>(290)</w:t>
      </w:r>
      <w:r w:rsidRPr="006B66E0">
        <w:fldChar w:fldCharType="end"/>
      </w:r>
      <w:r w:rsidRPr="006B66E0">
        <w:t xml:space="preserve"> to </w:t>
      </w:r>
      <w:r w:rsidRPr="006B66E0">
        <w:fldChar w:fldCharType="begin"/>
      </w:r>
      <w:r w:rsidRPr="006B66E0">
        <w:instrText xml:space="preserve"> REF _Ref371607239 \h </w:instrText>
      </w:r>
      <w:r>
        <w:instrText xml:space="preserve"> \* MERGEFORMAT </w:instrText>
      </w:r>
      <w:r w:rsidRPr="006B66E0">
        <w:fldChar w:fldCharType="separate"/>
      </w:r>
      <w:r w:rsidR="00154D81">
        <w:t>(295)</w:t>
      </w:r>
      <w:r w:rsidRPr="006B66E0">
        <w:fldChar w:fldCharType="end"/>
      </w:r>
      <w:r>
        <w:t xml:space="preserve">. </w:t>
      </w:r>
      <w:r w:rsidR="00130064">
        <w:t xml:space="preserve">In the corpus, this function of the interrogatives is only attested for </w:t>
      </w:r>
      <w:r w:rsidR="00130064" w:rsidRPr="00E61113">
        <w:rPr>
          <w:rStyle w:val="ChItalBold"/>
        </w:rPr>
        <w:t>siapa</w:t>
      </w:r>
      <w:r w:rsidR="00130064">
        <w:t xml:space="preserve"> </w:t>
      </w:r>
      <w:r w:rsidR="00B7093A">
        <w:t>‘</w:t>
      </w:r>
      <w:r w:rsidR="00130064">
        <w:t>who</w:t>
      </w:r>
      <w:r w:rsidR="00B7093A">
        <w:t>’</w:t>
      </w:r>
      <w:r w:rsidR="00130064">
        <w:t xml:space="preserve">, </w:t>
      </w:r>
      <w:r w:rsidR="00130064" w:rsidRPr="00E61113">
        <w:rPr>
          <w:rStyle w:val="ChItalBold"/>
        </w:rPr>
        <w:t>apa</w:t>
      </w:r>
      <w:r w:rsidR="00130064">
        <w:t xml:space="preserve"> </w:t>
      </w:r>
      <w:r w:rsidR="00B7093A">
        <w:t>‘</w:t>
      </w:r>
      <w:r w:rsidR="00130064">
        <w:t>what</w:t>
      </w:r>
      <w:r w:rsidR="00B7093A">
        <w:t>’</w:t>
      </w:r>
      <w:r w:rsidR="00130064">
        <w:t xml:space="preserve">, </w:t>
      </w:r>
      <w:r w:rsidR="002F4378">
        <w:t xml:space="preserve">and </w:t>
      </w:r>
      <w:r w:rsidR="00130064" w:rsidRPr="00E61113">
        <w:rPr>
          <w:rStyle w:val="ChItalBold"/>
        </w:rPr>
        <w:t>mana</w:t>
      </w:r>
      <w:r w:rsidR="00130064">
        <w:t xml:space="preserve"> </w:t>
      </w:r>
      <w:r w:rsidR="00B7093A">
        <w:t>‘</w:t>
      </w:r>
      <w:r w:rsidR="00130064">
        <w:t>where, which</w:t>
      </w:r>
      <w:r w:rsidR="00B7093A">
        <w:t>’</w:t>
      </w:r>
      <w:r w:rsidR="00130064">
        <w:t xml:space="preserve">, as </w:t>
      </w:r>
      <w:r w:rsidR="008A736C" w:rsidRPr="006B66E0">
        <w:t xml:space="preserve">shown </w:t>
      </w:r>
      <w:r w:rsidR="00130064">
        <w:t xml:space="preserve">in </w:t>
      </w:r>
      <w:r w:rsidR="00130064" w:rsidRPr="006B66E0">
        <w:fldChar w:fldCharType="begin"/>
      </w:r>
      <w:r w:rsidR="00130064" w:rsidRPr="006B66E0">
        <w:instrText xml:space="preserve"> REF _Ref356832010 \h  \* MERGEFORMAT </w:instrText>
      </w:r>
      <w:r w:rsidR="00130064" w:rsidRPr="006B66E0">
        <w:fldChar w:fldCharType="separate"/>
      </w:r>
      <w:r w:rsidR="00154D81">
        <w:t>(290)</w:t>
      </w:r>
      <w:r w:rsidR="00130064" w:rsidRPr="006B66E0">
        <w:fldChar w:fldCharType="end"/>
      </w:r>
      <w:r w:rsidR="00130064">
        <w:t xml:space="preserve"> to </w:t>
      </w:r>
      <w:r w:rsidR="00130064">
        <w:fldChar w:fldCharType="begin"/>
      </w:r>
      <w:r w:rsidR="00130064">
        <w:instrText xml:space="preserve"> REF _Ref371607237 \h </w:instrText>
      </w:r>
      <w:r w:rsidR="00130064">
        <w:fldChar w:fldCharType="separate"/>
      </w:r>
      <w:r w:rsidR="00154D81">
        <w:t>(</w:t>
      </w:r>
      <w:r w:rsidR="00154D81">
        <w:rPr>
          <w:noProof/>
        </w:rPr>
        <w:t>293</w:t>
      </w:r>
      <w:r w:rsidR="00154D81">
        <w:t>)</w:t>
      </w:r>
      <w:r w:rsidR="00130064">
        <w:fldChar w:fldCharType="end"/>
      </w:r>
      <w:r w:rsidR="00130064">
        <w:t xml:space="preserve">. The elicited respective examples in </w:t>
      </w:r>
      <w:r w:rsidR="00130064" w:rsidRPr="006B66E0">
        <w:fldChar w:fldCharType="begin"/>
      </w:r>
      <w:r w:rsidR="00130064" w:rsidRPr="006B66E0">
        <w:instrText xml:space="preserve"> REF _Ref371607237 \h </w:instrText>
      </w:r>
      <w:r w:rsidR="00130064">
        <w:instrText xml:space="preserve"> \* MERGEFORMAT </w:instrText>
      </w:r>
      <w:r w:rsidR="00130064" w:rsidRPr="006B66E0">
        <w:fldChar w:fldCharType="separate"/>
      </w:r>
      <w:r w:rsidR="00154D81">
        <w:t>(293)</w:t>
      </w:r>
      <w:r w:rsidR="00130064" w:rsidRPr="006B66E0">
        <w:fldChar w:fldCharType="end"/>
      </w:r>
      <w:r w:rsidR="00130064" w:rsidRPr="006B66E0">
        <w:t xml:space="preserve"> </w:t>
      </w:r>
      <w:r w:rsidR="00130064">
        <w:t xml:space="preserve">to </w:t>
      </w:r>
      <w:r w:rsidR="00130064" w:rsidRPr="006B66E0">
        <w:fldChar w:fldCharType="begin"/>
      </w:r>
      <w:r w:rsidR="00130064" w:rsidRPr="006B66E0">
        <w:instrText xml:space="preserve"> REF _Ref371607239 \h </w:instrText>
      </w:r>
      <w:r w:rsidR="00130064">
        <w:instrText xml:space="preserve"> \* MERGEFORMAT </w:instrText>
      </w:r>
      <w:r w:rsidR="00130064" w:rsidRPr="006B66E0">
        <w:fldChar w:fldCharType="separate"/>
      </w:r>
      <w:r w:rsidR="00154D81">
        <w:t>(295)</w:t>
      </w:r>
      <w:r w:rsidR="00130064" w:rsidRPr="006B66E0">
        <w:fldChar w:fldCharType="end"/>
      </w:r>
      <w:r w:rsidR="00130064">
        <w:t xml:space="preserve"> illustrate, however, that </w:t>
      </w:r>
      <w:r w:rsidR="00130064" w:rsidRPr="006B66E0">
        <w:rPr>
          <w:rStyle w:val="ChItalBold"/>
        </w:rPr>
        <w:t>bagemana</w:t>
      </w:r>
      <w:r w:rsidR="00130064" w:rsidRPr="006B66E0">
        <w:t xml:space="preserve"> </w:t>
      </w:r>
      <w:r w:rsidR="00B7093A">
        <w:t>‘</w:t>
      </w:r>
      <w:r w:rsidR="00130064" w:rsidRPr="006B66E0">
        <w:t>how</w:t>
      </w:r>
      <w:r w:rsidR="00B7093A">
        <w:t>’</w:t>
      </w:r>
      <w:r w:rsidR="00130064" w:rsidRPr="006B66E0">
        <w:t xml:space="preserve">, </w:t>
      </w:r>
      <w:r w:rsidR="00BC525F" w:rsidRPr="006B66E0">
        <w:rPr>
          <w:rStyle w:val="ChItalBold"/>
        </w:rPr>
        <w:t>kapang</w:t>
      </w:r>
      <w:r w:rsidR="00130064" w:rsidRPr="006B66E0">
        <w:t xml:space="preserve"> </w:t>
      </w:r>
      <w:r w:rsidR="00B7093A">
        <w:t>‘</w:t>
      </w:r>
      <w:r w:rsidR="00130064" w:rsidRPr="006B66E0">
        <w:t>when</w:t>
      </w:r>
      <w:r w:rsidR="00B7093A">
        <w:t>’</w:t>
      </w:r>
      <w:r w:rsidR="00130064" w:rsidRPr="006B66E0">
        <w:t xml:space="preserve">, and </w:t>
      </w:r>
      <w:r w:rsidR="00130064" w:rsidRPr="006B66E0">
        <w:rPr>
          <w:rStyle w:val="ChItalBold"/>
        </w:rPr>
        <w:t>knapa</w:t>
      </w:r>
      <w:r w:rsidR="00130064" w:rsidRPr="006B66E0">
        <w:t xml:space="preserve"> </w:t>
      </w:r>
      <w:r w:rsidR="00B7093A">
        <w:t>‘</w:t>
      </w:r>
      <w:r w:rsidR="00130064" w:rsidRPr="006B66E0">
        <w:t>why</w:t>
      </w:r>
      <w:r w:rsidR="00B7093A">
        <w:t>’</w:t>
      </w:r>
      <w:r w:rsidR="00130064">
        <w:t xml:space="preserve"> can also have this function.</w:t>
      </w:r>
    </w:p>
    <w:tbl>
      <w:tblPr>
        <w:tblW w:w="6445" w:type="dxa"/>
        <w:tblCellMar>
          <w:left w:w="42" w:type="dxa"/>
          <w:right w:w="42" w:type="dxa"/>
        </w:tblCellMar>
        <w:tblLook w:val="01E0" w:firstRow="1" w:lastRow="1" w:firstColumn="1" w:lastColumn="1" w:noHBand="0" w:noVBand="0"/>
      </w:tblPr>
      <w:tblGrid>
        <w:gridCol w:w="709"/>
        <w:gridCol w:w="529"/>
        <w:gridCol w:w="489"/>
        <w:gridCol w:w="440"/>
        <w:gridCol w:w="489"/>
        <w:gridCol w:w="567"/>
        <w:gridCol w:w="762"/>
        <w:gridCol w:w="629"/>
        <w:gridCol w:w="529"/>
        <w:gridCol w:w="529"/>
        <w:gridCol w:w="489"/>
        <w:gridCol w:w="284"/>
      </w:tblGrid>
      <w:tr w:rsidR="00AC23C4" w:rsidRPr="00414A9C" w14:paraId="502E2DA8" w14:textId="77777777" w:rsidTr="00AC23C4">
        <w:tc>
          <w:tcPr>
            <w:tcW w:w="709" w:type="dxa"/>
            <w:shd w:val="clear" w:color="auto" w:fill="auto"/>
          </w:tcPr>
          <w:p w14:paraId="5E101963" w14:textId="77777777" w:rsidR="00130064" w:rsidRPr="00243B92" w:rsidRDefault="00130064" w:rsidP="00130064">
            <w:pPr>
              <w:pStyle w:val="O0Nwnext"/>
            </w:pPr>
            <w:bookmarkStart w:id="2606" w:name="_Ref356832010"/>
            <w:r>
              <w:t>(</w:t>
            </w:r>
            <w:fldSimple w:instr=" SEQ ( \* ARABIC \s 1 ">
              <w:r w:rsidR="00154D81">
                <w:rPr>
                  <w:noProof/>
                </w:rPr>
                <w:t>290</w:t>
              </w:r>
            </w:fldSimple>
            <w:r>
              <w:t>)</w:t>
            </w:r>
            <w:bookmarkEnd w:id="2606"/>
          </w:p>
        </w:tc>
        <w:tc>
          <w:tcPr>
            <w:tcW w:w="529" w:type="dxa"/>
            <w:shd w:val="clear" w:color="auto" w:fill="auto"/>
          </w:tcPr>
          <w:p w14:paraId="2AAACC00" w14:textId="77777777" w:rsidR="00130064" w:rsidRPr="00A92F1D" w:rsidRDefault="00130064" w:rsidP="00130064">
            <w:pPr>
              <w:pStyle w:val="Text"/>
            </w:pPr>
            <w:r w:rsidRPr="00A92F1D">
              <w:t>kalo</w:t>
            </w:r>
          </w:p>
        </w:tc>
        <w:tc>
          <w:tcPr>
            <w:tcW w:w="489" w:type="dxa"/>
            <w:shd w:val="clear" w:color="auto" w:fill="auto"/>
          </w:tcPr>
          <w:p w14:paraId="7560D817" w14:textId="77777777" w:rsidR="00130064" w:rsidRPr="00A92F1D" w:rsidRDefault="00130064" w:rsidP="00130064">
            <w:pPr>
              <w:pStyle w:val="Text"/>
            </w:pPr>
            <w:r w:rsidRPr="00A92F1D">
              <w:t>ko</w:t>
            </w:r>
          </w:p>
        </w:tc>
        <w:tc>
          <w:tcPr>
            <w:tcW w:w="440" w:type="dxa"/>
            <w:shd w:val="clear" w:color="auto" w:fill="auto"/>
          </w:tcPr>
          <w:p w14:paraId="1F4EDE1F" w14:textId="77777777" w:rsidR="00130064" w:rsidRPr="00A92F1D" w:rsidRDefault="00130064" w:rsidP="00130064">
            <w:pPr>
              <w:pStyle w:val="Text"/>
            </w:pPr>
            <w:r w:rsidRPr="00A92F1D">
              <w:t>liat</w:t>
            </w:r>
          </w:p>
        </w:tc>
        <w:tc>
          <w:tcPr>
            <w:tcW w:w="489" w:type="dxa"/>
            <w:shd w:val="clear" w:color="auto" w:fill="auto"/>
          </w:tcPr>
          <w:p w14:paraId="2FAC172A" w14:textId="77777777" w:rsidR="00130064" w:rsidRPr="00C07741" w:rsidRDefault="00130064" w:rsidP="00130064">
            <w:pPr>
              <w:pStyle w:val="Text"/>
              <w:rPr>
                <w:rStyle w:val="ChBlueBold"/>
              </w:rPr>
            </w:pPr>
            <w:r w:rsidRPr="00C07741">
              <w:rPr>
                <w:rStyle w:val="ChBlueBold"/>
              </w:rPr>
              <w:t>ko</w:t>
            </w:r>
          </w:p>
        </w:tc>
        <w:tc>
          <w:tcPr>
            <w:tcW w:w="567" w:type="dxa"/>
            <w:shd w:val="clear" w:color="auto" w:fill="auto"/>
          </w:tcPr>
          <w:p w14:paraId="7801802B" w14:textId="77777777" w:rsidR="00130064" w:rsidRPr="00C07741" w:rsidRDefault="00130064" w:rsidP="00130064">
            <w:pPr>
              <w:pStyle w:val="Text"/>
              <w:rPr>
                <w:rStyle w:val="ChBlueBold"/>
              </w:rPr>
            </w:pPr>
            <w:r w:rsidRPr="00C07741">
              <w:rPr>
                <w:rStyle w:val="ChBlueBold"/>
              </w:rPr>
              <w:t>pu</w:t>
            </w:r>
          </w:p>
        </w:tc>
        <w:tc>
          <w:tcPr>
            <w:tcW w:w="762" w:type="dxa"/>
            <w:shd w:val="clear" w:color="auto" w:fill="auto"/>
          </w:tcPr>
          <w:p w14:paraId="6C9EF09F" w14:textId="77777777" w:rsidR="00130064" w:rsidRPr="00C07741" w:rsidRDefault="00130064" w:rsidP="00130064">
            <w:pPr>
              <w:pStyle w:val="Text"/>
              <w:rPr>
                <w:rStyle w:val="ChBlueBold"/>
              </w:rPr>
            </w:pPr>
            <w:r w:rsidRPr="00C07741">
              <w:rPr>
                <w:rStyle w:val="ChBlueBold"/>
              </w:rPr>
              <w:t>sodara</w:t>
            </w:r>
          </w:p>
        </w:tc>
        <w:tc>
          <w:tcPr>
            <w:tcW w:w="629" w:type="dxa"/>
            <w:shd w:val="clear" w:color="auto" w:fill="auto"/>
          </w:tcPr>
          <w:p w14:paraId="2881FF78" w14:textId="77777777" w:rsidR="00130064" w:rsidRPr="00C07741" w:rsidRDefault="00130064" w:rsidP="00130064">
            <w:pPr>
              <w:pStyle w:val="Text"/>
              <w:rPr>
                <w:rStyle w:val="ChBlueBold"/>
              </w:rPr>
            </w:pPr>
            <w:r w:rsidRPr="00C07741">
              <w:rPr>
                <w:rStyle w:val="ChBlueBold"/>
              </w:rPr>
              <w:t>s</w:t>
            </w:r>
            <w:r>
              <w:rPr>
                <w:rStyle w:val="ChBlueBold"/>
              </w:rPr>
              <w:t>i</w:t>
            </w:r>
            <w:r w:rsidRPr="00C07741">
              <w:rPr>
                <w:rStyle w:val="ChBlueBold"/>
              </w:rPr>
              <w:t>apa</w:t>
            </w:r>
          </w:p>
        </w:tc>
        <w:tc>
          <w:tcPr>
            <w:tcW w:w="529" w:type="dxa"/>
            <w:shd w:val="clear" w:color="auto" w:fill="auto"/>
          </w:tcPr>
          <w:p w14:paraId="1E32743D" w14:textId="43C93B59" w:rsidR="00130064" w:rsidRPr="00E232AB" w:rsidRDefault="00130064" w:rsidP="00130064">
            <w:pPr>
              <w:pStyle w:val="Text"/>
            </w:pPr>
            <w:r w:rsidRPr="00E232AB">
              <w:rPr>
                <w:rStyle w:val="ChBlueBold"/>
              </w:rPr>
              <w:t>saja</w:t>
            </w:r>
            <w:r w:rsidR="00E232AB">
              <w:t>,</w:t>
            </w:r>
          </w:p>
        </w:tc>
        <w:tc>
          <w:tcPr>
            <w:tcW w:w="529" w:type="dxa"/>
            <w:shd w:val="clear" w:color="auto" w:fill="auto"/>
          </w:tcPr>
          <w:p w14:paraId="10A2133E" w14:textId="77777777" w:rsidR="00130064" w:rsidRPr="00A92F1D" w:rsidRDefault="00130064" w:rsidP="00130064">
            <w:pPr>
              <w:pStyle w:val="Text"/>
            </w:pPr>
            <w:r w:rsidRPr="00A92F1D">
              <w:t>kalo</w:t>
            </w:r>
          </w:p>
        </w:tc>
        <w:tc>
          <w:tcPr>
            <w:tcW w:w="489" w:type="dxa"/>
            <w:shd w:val="clear" w:color="auto" w:fill="auto"/>
          </w:tcPr>
          <w:p w14:paraId="34C8E526" w14:textId="77777777" w:rsidR="00130064" w:rsidRPr="00A92F1D" w:rsidRDefault="00130064" w:rsidP="00130064">
            <w:pPr>
              <w:pStyle w:val="Text"/>
            </w:pPr>
            <w:r w:rsidRPr="00A92F1D">
              <w:t>dia</w:t>
            </w:r>
          </w:p>
        </w:tc>
        <w:tc>
          <w:tcPr>
            <w:tcW w:w="284" w:type="dxa"/>
            <w:shd w:val="clear" w:color="auto" w:fill="auto"/>
          </w:tcPr>
          <w:p w14:paraId="1A0BC26A" w14:textId="77777777" w:rsidR="00130064" w:rsidRPr="00A92F1D" w:rsidRDefault="00130064" w:rsidP="00130064">
            <w:pPr>
              <w:pStyle w:val="Text"/>
            </w:pPr>
            <w:r>
              <w:t>…</w:t>
            </w:r>
          </w:p>
        </w:tc>
      </w:tr>
      <w:tr w:rsidR="00AC23C4" w:rsidRPr="00AC23C4" w14:paraId="3196ADAB" w14:textId="77777777" w:rsidTr="00AC23C4">
        <w:tc>
          <w:tcPr>
            <w:tcW w:w="709" w:type="dxa"/>
            <w:shd w:val="clear" w:color="auto" w:fill="auto"/>
          </w:tcPr>
          <w:p w14:paraId="169A5502" w14:textId="77777777" w:rsidR="00130064" w:rsidRPr="00852491" w:rsidRDefault="00130064" w:rsidP="00130064">
            <w:pPr>
              <w:pStyle w:val="GlossEng"/>
            </w:pPr>
          </w:p>
        </w:tc>
        <w:tc>
          <w:tcPr>
            <w:tcW w:w="529" w:type="dxa"/>
            <w:shd w:val="clear" w:color="auto" w:fill="auto"/>
          </w:tcPr>
          <w:p w14:paraId="39BBF270" w14:textId="77777777" w:rsidR="00130064" w:rsidRPr="00A92F1D" w:rsidRDefault="00130064" w:rsidP="00130064">
            <w:pPr>
              <w:pStyle w:val="GlossEng"/>
            </w:pPr>
            <w:r w:rsidRPr="00A92F1D">
              <w:t>if</w:t>
            </w:r>
          </w:p>
        </w:tc>
        <w:tc>
          <w:tcPr>
            <w:tcW w:w="489" w:type="dxa"/>
            <w:shd w:val="clear" w:color="auto" w:fill="auto"/>
          </w:tcPr>
          <w:p w14:paraId="7A507BD0" w14:textId="77777777" w:rsidR="00130064" w:rsidRPr="0099608C" w:rsidRDefault="00130064" w:rsidP="00130064">
            <w:pPr>
              <w:pStyle w:val="GlossEng"/>
              <w:rPr>
                <w:rStyle w:val="ChSmallCaps"/>
              </w:rPr>
            </w:pPr>
            <w:r w:rsidRPr="0099608C">
              <w:rPr>
                <w:rStyle w:val="ChSmallCaps"/>
              </w:rPr>
              <w:t>2sg</w:t>
            </w:r>
          </w:p>
        </w:tc>
        <w:tc>
          <w:tcPr>
            <w:tcW w:w="440" w:type="dxa"/>
            <w:shd w:val="clear" w:color="auto" w:fill="auto"/>
          </w:tcPr>
          <w:p w14:paraId="7CAAE58D" w14:textId="77777777" w:rsidR="00130064" w:rsidRPr="00A92F1D" w:rsidRDefault="00130064" w:rsidP="00130064">
            <w:pPr>
              <w:pStyle w:val="GlossEng"/>
            </w:pPr>
            <w:r w:rsidRPr="00A92F1D">
              <w:t>see</w:t>
            </w:r>
          </w:p>
        </w:tc>
        <w:tc>
          <w:tcPr>
            <w:tcW w:w="489" w:type="dxa"/>
            <w:shd w:val="clear" w:color="auto" w:fill="auto"/>
          </w:tcPr>
          <w:p w14:paraId="43355054" w14:textId="77777777" w:rsidR="00130064" w:rsidRPr="0099608C" w:rsidRDefault="00130064" w:rsidP="00130064">
            <w:pPr>
              <w:pStyle w:val="GlossEng"/>
              <w:rPr>
                <w:rStyle w:val="ChSmallCaps"/>
              </w:rPr>
            </w:pPr>
            <w:r w:rsidRPr="0099608C">
              <w:rPr>
                <w:rStyle w:val="ChSmallCaps"/>
              </w:rPr>
              <w:t>2sg</w:t>
            </w:r>
          </w:p>
        </w:tc>
        <w:tc>
          <w:tcPr>
            <w:tcW w:w="567" w:type="dxa"/>
            <w:shd w:val="clear" w:color="auto" w:fill="auto"/>
          </w:tcPr>
          <w:p w14:paraId="6F5774F7" w14:textId="77777777" w:rsidR="00130064" w:rsidRPr="0099608C" w:rsidRDefault="00130064" w:rsidP="00130064">
            <w:pPr>
              <w:pStyle w:val="GlossEng"/>
              <w:rPr>
                <w:rStyle w:val="ChSmallCaps"/>
              </w:rPr>
            </w:pPr>
            <w:r w:rsidRPr="0099608C">
              <w:rPr>
                <w:rStyle w:val="ChSmallCaps"/>
              </w:rPr>
              <w:t>poss</w:t>
            </w:r>
          </w:p>
        </w:tc>
        <w:tc>
          <w:tcPr>
            <w:tcW w:w="762" w:type="dxa"/>
            <w:shd w:val="clear" w:color="auto" w:fill="auto"/>
          </w:tcPr>
          <w:p w14:paraId="092F0864" w14:textId="77777777" w:rsidR="00130064" w:rsidRPr="00A92F1D" w:rsidRDefault="00130064" w:rsidP="00130064">
            <w:pPr>
              <w:pStyle w:val="GlossEng"/>
            </w:pPr>
            <w:r w:rsidRPr="00A92F1D">
              <w:t>sibling</w:t>
            </w:r>
          </w:p>
        </w:tc>
        <w:tc>
          <w:tcPr>
            <w:tcW w:w="629" w:type="dxa"/>
            <w:shd w:val="clear" w:color="auto" w:fill="auto"/>
          </w:tcPr>
          <w:p w14:paraId="6C61A417" w14:textId="77777777" w:rsidR="00130064" w:rsidRPr="00A92F1D" w:rsidRDefault="00130064" w:rsidP="00130064">
            <w:pPr>
              <w:pStyle w:val="GlossEng"/>
            </w:pPr>
            <w:r w:rsidRPr="00A92F1D">
              <w:t>who</w:t>
            </w:r>
          </w:p>
        </w:tc>
        <w:tc>
          <w:tcPr>
            <w:tcW w:w="529" w:type="dxa"/>
            <w:shd w:val="clear" w:color="auto" w:fill="auto"/>
          </w:tcPr>
          <w:p w14:paraId="78E0F64C" w14:textId="77777777" w:rsidR="00130064" w:rsidRPr="00A92F1D" w:rsidRDefault="00130064" w:rsidP="00130064">
            <w:pPr>
              <w:pStyle w:val="GlossEng"/>
            </w:pPr>
            <w:r w:rsidRPr="00A92F1D">
              <w:t>just</w:t>
            </w:r>
          </w:p>
        </w:tc>
        <w:tc>
          <w:tcPr>
            <w:tcW w:w="529" w:type="dxa"/>
            <w:shd w:val="clear" w:color="auto" w:fill="auto"/>
          </w:tcPr>
          <w:p w14:paraId="6955A9D5" w14:textId="77777777" w:rsidR="00130064" w:rsidRPr="00A92F1D" w:rsidRDefault="00130064" w:rsidP="00130064">
            <w:pPr>
              <w:pStyle w:val="GlossEng"/>
            </w:pPr>
            <w:r w:rsidRPr="00A92F1D">
              <w:t>if</w:t>
            </w:r>
          </w:p>
        </w:tc>
        <w:tc>
          <w:tcPr>
            <w:tcW w:w="489" w:type="dxa"/>
            <w:shd w:val="clear" w:color="auto" w:fill="auto"/>
          </w:tcPr>
          <w:p w14:paraId="166143B2" w14:textId="77777777" w:rsidR="00130064" w:rsidRPr="0099608C" w:rsidRDefault="00130064" w:rsidP="00130064">
            <w:pPr>
              <w:pStyle w:val="GlossEng"/>
              <w:rPr>
                <w:rStyle w:val="ChSmallCaps"/>
              </w:rPr>
            </w:pPr>
            <w:r w:rsidRPr="0099608C">
              <w:rPr>
                <w:rStyle w:val="ChSmallCaps"/>
              </w:rPr>
              <w:t>3sg</w:t>
            </w:r>
          </w:p>
        </w:tc>
        <w:tc>
          <w:tcPr>
            <w:tcW w:w="284" w:type="dxa"/>
            <w:shd w:val="clear" w:color="auto" w:fill="auto"/>
          </w:tcPr>
          <w:p w14:paraId="2C6ECC0C" w14:textId="77777777" w:rsidR="00130064" w:rsidRPr="00A92F1D" w:rsidRDefault="00130064" w:rsidP="00130064">
            <w:pPr>
              <w:pStyle w:val="GlossEng"/>
            </w:pPr>
          </w:p>
        </w:tc>
      </w:tr>
    </w:tbl>
    <w:p w14:paraId="7C9153A2" w14:textId="5706F919" w:rsidR="00130064" w:rsidRDefault="00B7093A" w:rsidP="00130064">
      <w:pPr>
        <w:pStyle w:val="FreeTranslEng"/>
      </w:pPr>
      <w:r>
        <w:t>‘</w:t>
      </w:r>
      <w:r w:rsidR="00130064">
        <w:t xml:space="preserve">when you see </w:t>
      </w:r>
      <w:r w:rsidR="00130064" w:rsidRPr="0086457A">
        <w:rPr>
          <w:rStyle w:val="ChBlueBold"/>
        </w:rPr>
        <w:t xml:space="preserve">your </w:t>
      </w:r>
      <w:r w:rsidR="00130064">
        <w:rPr>
          <w:rStyle w:val="ChBlueBold"/>
        </w:rPr>
        <w:t xml:space="preserve">relatives </w:t>
      </w:r>
      <w:r w:rsidR="00130064" w:rsidRPr="0086457A">
        <w:rPr>
          <w:rStyle w:val="ChBlueBold"/>
        </w:rPr>
        <w:t>whoever</w:t>
      </w:r>
      <w:r w:rsidR="00130064">
        <w:t xml:space="preserve"> (they are), when </w:t>
      </w:r>
      <w:r w:rsidR="00D70200">
        <w:t>h</w:t>
      </w:r>
      <w:r w:rsidR="00D70200" w:rsidRPr="0047331A">
        <w:t>e</w:t>
      </w:r>
      <w:r w:rsidR="00D70200">
        <w:t>/she</w:t>
      </w:r>
      <w:r w:rsidR="00130064">
        <w:t xml:space="preserve"> …</w:t>
      </w:r>
      <w:r>
        <w:t>’</w:t>
      </w:r>
      <w:r w:rsidR="00130064">
        <w:t xml:space="preserve"> </w:t>
      </w:r>
      <w:r w:rsidR="00130064" w:rsidRPr="00852491">
        <w:rPr>
          <w:rStyle w:val="ExampleSource"/>
        </w:rPr>
        <w:t>[080919-004-NP.0078]</w:t>
      </w:r>
    </w:p>
    <w:tbl>
      <w:tblPr>
        <w:tblW w:w="0" w:type="auto"/>
        <w:tblCellMar>
          <w:left w:w="42" w:type="dxa"/>
          <w:right w:w="42" w:type="dxa"/>
        </w:tblCellMar>
        <w:tblLook w:val="01E0" w:firstRow="1" w:lastRow="1" w:firstColumn="1" w:lastColumn="1" w:noHBand="0" w:noVBand="0"/>
      </w:tblPr>
      <w:tblGrid>
        <w:gridCol w:w="709"/>
        <w:gridCol w:w="673"/>
        <w:gridCol w:w="573"/>
        <w:gridCol w:w="579"/>
        <w:gridCol w:w="673"/>
        <w:gridCol w:w="495"/>
      </w:tblGrid>
      <w:tr w:rsidR="00AC23C4" w:rsidRPr="00414A9C" w14:paraId="7C7B1099" w14:textId="77777777" w:rsidTr="00AC23C4">
        <w:tc>
          <w:tcPr>
            <w:tcW w:w="709" w:type="dxa"/>
            <w:shd w:val="clear" w:color="auto" w:fill="auto"/>
          </w:tcPr>
          <w:p w14:paraId="6E4257DF" w14:textId="77777777" w:rsidR="00130064" w:rsidRPr="00243B92" w:rsidRDefault="00130064" w:rsidP="00130064">
            <w:pPr>
              <w:pStyle w:val="O0Nwnext"/>
            </w:pPr>
            <w:bookmarkStart w:id="2607" w:name="_Ref356832011"/>
            <w:r>
              <w:t>(</w:t>
            </w:r>
            <w:fldSimple w:instr=" SEQ ( \* ARABIC \s 1 ">
              <w:r w:rsidR="00154D81">
                <w:rPr>
                  <w:noProof/>
                </w:rPr>
                <w:t>291</w:t>
              </w:r>
            </w:fldSimple>
            <w:r>
              <w:t>)</w:t>
            </w:r>
            <w:bookmarkEnd w:id="2607"/>
          </w:p>
        </w:tc>
        <w:tc>
          <w:tcPr>
            <w:tcW w:w="673" w:type="dxa"/>
            <w:shd w:val="clear" w:color="auto" w:fill="auto"/>
          </w:tcPr>
          <w:p w14:paraId="0232071E" w14:textId="77777777" w:rsidR="00130064" w:rsidRPr="00A92F1D" w:rsidRDefault="00130064" w:rsidP="00130064">
            <w:pPr>
              <w:pStyle w:val="Text"/>
            </w:pPr>
            <w:r w:rsidRPr="00A92F1D">
              <w:t>bicara</w:t>
            </w:r>
          </w:p>
        </w:tc>
        <w:tc>
          <w:tcPr>
            <w:tcW w:w="573" w:type="dxa"/>
            <w:shd w:val="clear" w:color="auto" w:fill="auto"/>
          </w:tcPr>
          <w:p w14:paraId="5447BC2D" w14:textId="77777777" w:rsidR="00130064" w:rsidRPr="00D104FD" w:rsidRDefault="00130064" w:rsidP="00130064">
            <w:pPr>
              <w:pStyle w:val="Text"/>
              <w:rPr>
                <w:rStyle w:val="ChBlueBold"/>
              </w:rPr>
            </w:pPr>
            <w:r w:rsidRPr="00D104FD">
              <w:rPr>
                <w:rStyle w:val="ChBlueBold"/>
              </w:rPr>
              <w:t>apa</w:t>
            </w:r>
          </w:p>
        </w:tc>
        <w:tc>
          <w:tcPr>
            <w:tcW w:w="579" w:type="dxa"/>
            <w:shd w:val="clear" w:color="auto" w:fill="auto"/>
          </w:tcPr>
          <w:p w14:paraId="5F0ADF9E" w14:textId="77777777" w:rsidR="00130064" w:rsidRPr="00035EF5" w:rsidRDefault="00130064" w:rsidP="00130064">
            <w:pPr>
              <w:pStyle w:val="Text"/>
            </w:pPr>
            <w:r w:rsidRPr="00035EF5">
              <w:rPr>
                <w:rStyle w:val="ChBlueBold"/>
              </w:rPr>
              <w:t>saja</w:t>
            </w:r>
            <w:r w:rsidRPr="00035EF5">
              <w:t>,</w:t>
            </w:r>
          </w:p>
        </w:tc>
        <w:tc>
          <w:tcPr>
            <w:tcW w:w="673" w:type="dxa"/>
            <w:shd w:val="clear" w:color="auto" w:fill="auto"/>
          </w:tcPr>
          <w:p w14:paraId="3F319600" w14:textId="77777777" w:rsidR="00130064" w:rsidRPr="00A92F1D" w:rsidRDefault="00130064" w:rsidP="00130064">
            <w:pPr>
              <w:pStyle w:val="Text"/>
            </w:pPr>
            <w:r w:rsidRPr="00A92F1D">
              <w:t>bicara</w:t>
            </w:r>
          </w:p>
        </w:tc>
        <w:tc>
          <w:tcPr>
            <w:tcW w:w="495" w:type="dxa"/>
            <w:shd w:val="clear" w:color="auto" w:fill="auto"/>
          </w:tcPr>
          <w:p w14:paraId="6C546387" w14:textId="77777777" w:rsidR="00130064" w:rsidRPr="00A92F1D" w:rsidRDefault="00130064" w:rsidP="00130064">
            <w:pPr>
              <w:pStyle w:val="Text"/>
            </w:pPr>
            <w:r w:rsidRPr="00A92F1D">
              <w:t>saja</w:t>
            </w:r>
          </w:p>
        </w:tc>
      </w:tr>
      <w:tr w:rsidR="00AC23C4" w:rsidRPr="00AC23C4" w14:paraId="51678014" w14:textId="77777777" w:rsidTr="00AC23C4">
        <w:tc>
          <w:tcPr>
            <w:tcW w:w="709" w:type="dxa"/>
            <w:shd w:val="clear" w:color="auto" w:fill="auto"/>
          </w:tcPr>
          <w:p w14:paraId="1838C6C7" w14:textId="77777777" w:rsidR="00130064" w:rsidRPr="00A92F1D" w:rsidRDefault="00130064" w:rsidP="00130064">
            <w:pPr>
              <w:pStyle w:val="GlossEng"/>
            </w:pPr>
          </w:p>
        </w:tc>
        <w:tc>
          <w:tcPr>
            <w:tcW w:w="673" w:type="dxa"/>
            <w:shd w:val="clear" w:color="auto" w:fill="auto"/>
          </w:tcPr>
          <w:p w14:paraId="552E8A3F" w14:textId="77777777" w:rsidR="00130064" w:rsidRPr="00A92F1D" w:rsidRDefault="00130064" w:rsidP="00130064">
            <w:pPr>
              <w:pStyle w:val="GlossEng"/>
            </w:pPr>
            <w:r w:rsidRPr="00A92F1D">
              <w:t>speak</w:t>
            </w:r>
          </w:p>
        </w:tc>
        <w:tc>
          <w:tcPr>
            <w:tcW w:w="573" w:type="dxa"/>
            <w:shd w:val="clear" w:color="auto" w:fill="auto"/>
          </w:tcPr>
          <w:p w14:paraId="757A7770" w14:textId="77777777" w:rsidR="00130064" w:rsidRPr="00A92F1D" w:rsidRDefault="00130064" w:rsidP="00130064">
            <w:pPr>
              <w:pStyle w:val="GlossEng"/>
            </w:pPr>
            <w:r w:rsidRPr="00A92F1D">
              <w:t>what</w:t>
            </w:r>
          </w:p>
        </w:tc>
        <w:tc>
          <w:tcPr>
            <w:tcW w:w="579" w:type="dxa"/>
            <w:shd w:val="clear" w:color="auto" w:fill="auto"/>
          </w:tcPr>
          <w:p w14:paraId="7644FABF" w14:textId="77777777" w:rsidR="00130064" w:rsidRPr="00A92F1D" w:rsidRDefault="00130064" w:rsidP="00130064">
            <w:pPr>
              <w:pStyle w:val="GlossEng"/>
            </w:pPr>
            <w:r w:rsidRPr="00A92F1D">
              <w:t>just</w:t>
            </w:r>
          </w:p>
        </w:tc>
        <w:tc>
          <w:tcPr>
            <w:tcW w:w="673" w:type="dxa"/>
            <w:shd w:val="clear" w:color="auto" w:fill="auto"/>
          </w:tcPr>
          <w:p w14:paraId="4F54635A" w14:textId="77777777" w:rsidR="00130064" w:rsidRPr="00A92F1D" w:rsidRDefault="00130064" w:rsidP="00130064">
            <w:pPr>
              <w:pStyle w:val="GlossEng"/>
            </w:pPr>
            <w:r w:rsidRPr="00A92F1D">
              <w:t>speak</w:t>
            </w:r>
          </w:p>
        </w:tc>
        <w:tc>
          <w:tcPr>
            <w:tcW w:w="495" w:type="dxa"/>
            <w:shd w:val="clear" w:color="auto" w:fill="auto"/>
          </w:tcPr>
          <w:p w14:paraId="7374582C" w14:textId="77777777" w:rsidR="00130064" w:rsidRPr="00A92F1D" w:rsidRDefault="00130064" w:rsidP="00130064">
            <w:pPr>
              <w:pStyle w:val="GlossEng"/>
            </w:pPr>
            <w:r w:rsidRPr="00A92F1D">
              <w:t>just</w:t>
            </w:r>
          </w:p>
        </w:tc>
      </w:tr>
    </w:tbl>
    <w:p w14:paraId="0AA94EEB" w14:textId="531B7720" w:rsidR="00130064" w:rsidRDefault="00B7093A" w:rsidP="00130064">
      <w:pPr>
        <w:pStyle w:val="FreeTranslEng"/>
      </w:pPr>
      <w:r>
        <w:t>‘</w:t>
      </w:r>
      <w:r w:rsidR="00130064">
        <w:t xml:space="preserve">speak (to me about) </w:t>
      </w:r>
      <w:r w:rsidR="00130064" w:rsidRPr="00D104FD">
        <w:rPr>
          <w:rStyle w:val="ChBlueBold"/>
        </w:rPr>
        <w:t>whatever</w:t>
      </w:r>
      <w:r w:rsidR="00130064">
        <w:t>, just speak (to me)</w:t>
      </w:r>
      <w:r>
        <w:t>’</w:t>
      </w:r>
      <w:r w:rsidR="00130064">
        <w:t xml:space="preserve"> </w:t>
      </w:r>
      <w:r w:rsidR="00130064" w:rsidRPr="00D104FD">
        <w:rPr>
          <w:rStyle w:val="ExampleSource"/>
        </w:rPr>
        <w:t>[080922-001a-CvPh.1174]</w:t>
      </w:r>
    </w:p>
    <w:tbl>
      <w:tblPr>
        <w:tblW w:w="6738" w:type="dxa"/>
        <w:tblCellMar>
          <w:left w:w="42" w:type="dxa"/>
          <w:right w:w="42" w:type="dxa"/>
        </w:tblCellMar>
        <w:tblLook w:val="01E0" w:firstRow="1" w:lastRow="1" w:firstColumn="1" w:lastColumn="1" w:noHBand="0" w:noVBand="0"/>
      </w:tblPr>
      <w:tblGrid>
        <w:gridCol w:w="709"/>
        <w:gridCol w:w="284"/>
        <w:gridCol w:w="673"/>
        <w:gridCol w:w="529"/>
        <w:gridCol w:w="651"/>
        <w:gridCol w:w="756"/>
        <w:gridCol w:w="790"/>
        <w:gridCol w:w="360"/>
        <w:gridCol w:w="784"/>
        <w:gridCol w:w="673"/>
        <w:gridCol w:w="529"/>
      </w:tblGrid>
      <w:tr w:rsidR="00AC23C4" w:rsidRPr="00414A9C" w14:paraId="0EA57690" w14:textId="77777777" w:rsidTr="00AC23C4">
        <w:tc>
          <w:tcPr>
            <w:tcW w:w="709" w:type="dxa"/>
            <w:shd w:val="clear" w:color="auto" w:fill="auto"/>
          </w:tcPr>
          <w:p w14:paraId="1C454412" w14:textId="77777777" w:rsidR="00130064" w:rsidRPr="00243B92" w:rsidRDefault="00130064" w:rsidP="00130064">
            <w:pPr>
              <w:pStyle w:val="O0Nwnext"/>
            </w:pPr>
            <w:bookmarkStart w:id="2608" w:name="_Ref356832012"/>
            <w:r>
              <w:t>(</w:t>
            </w:r>
            <w:fldSimple w:instr=" SEQ ( \* ARABIC \s 1 ">
              <w:r w:rsidR="00154D81">
                <w:rPr>
                  <w:noProof/>
                </w:rPr>
                <w:t>292</w:t>
              </w:r>
            </w:fldSimple>
            <w:r>
              <w:t>)</w:t>
            </w:r>
            <w:bookmarkEnd w:id="2608"/>
          </w:p>
        </w:tc>
        <w:tc>
          <w:tcPr>
            <w:tcW w:w="284" w:type="dxa"/>
            <w:shd w:val="clear" w:color="auto" w:fill="auto"/>
          </w:tcPr>
          <w:p w14:paraId="285130F2" w14:textId="77777777" w:rsidR="00130064" w:rsidRPr="00A92F1D" w:rsidRDefault="00130064" w:rsidP="00130064">
            <w:pPr>
              <w:pStyle w:val="Text"/>
            </w:pPr>
            <w:r w:rsidRPr="00A92F1D">
              <w:t>di</w:t>
            </w:r>
          </w:p>
        </w:tc>
        <w:tc>
          <w:tcPr>
            <w:tcW w:w="673" w:type="dxa"/>
            <w:shd w:val="clear" w:color="auto" w:fill="auto"/>
          </w:tcPr>
          <w:p w14:paraId="4DCF758D" w14:textId="77777777" w:rsidR="00130064" w:rsidRPr="00C2470F" w:rsidRDefault="00130064" w:rsidP="00130064">
            <w:pPr>
              <w:pStyle w:val="Text"/>
              <w:rPr>
                <w:rStyle w:val="ChBlueBold"/>
              </w:rPr>
            </w:pPr>
            <w:r w:rsidRPr="00C2470F">
              <w:rPr>
                <w:rStyle w:val="ChBlueBold"/>
              </w:rPr>
              <w:t>mana</w:t>
            </w:r>
          </w:p>
        </w:tc>
        <w:tc>
          <w:tcPr>
            <w:tcW w:w="529" w:type="dxa"/>
            <w:shd w:val="clear" w:color="auto" w:fill="auto"/>
          </w:tcPr>
          <w:p w14:paraId="2ADD808F" w14:textId="77777777" w:rsidR="00130064" w:rsidRPr="00C2470F" w:rsidRDefault="00130064" w:rsidP="00130064">
            <w:pPr>
              <w:pStyle w:val="Text"/>
              <w:rPr>
                <w:rStyle w:val="ChBlueBold"/>
              </w:rPr>
            </w:pPr>
            <w:r w:rsidRPr="00C2470F">
              <w:rPr>
                <w:rStyle w:val="ChBlueBold"/>
              </w:rPr>
              <w:t>saja</w:t>
            </w:r>
          </w:p>
        </w:tc>
        <w:tc>
          <w:tcPr>
            <w:tcW w:w="651" w:type="dxa"/>
            <w:shd w:val="clear" w:color="auto" w:fill="auto"/>
          </w:tcPr>
          <w:p w14:paraId="0E99BBBA" w14:textId="77777777" w:rsidR="00130064" w:rsidRPr="00A92F1D" w:rsidRDefault="00130064" w:rsidP="00130064">
            <w:pPr>
              <w:pStyle w:val="Text"/>
            </w:pPr>
            <w:r w:rsidRPr="00A92F1D">
              <w:t>bapa</w:t>
            </w:r>
          </w:p>
        </w:tc>
        <w:tc>
          <w:tcPr>
            <w:tcW w:w="756" w:type="dxa"/>
            <w:shd w:val="clear" w:color="auto" w:fill="auto"/>
          </w:tcPr>
          <w:p w14:paraId="3AC396E0" w14:textId="77777777" w:rsidR="00130064" w:rsidRPr="00A92F1D" w:rsidRDefault="00130064" w:rsidP="00130064">
            <w:pPr>
              <w:pStyle w:val="Text"/>
            </w:pPr>
            <w:r w:rsidRPr="00A92F1D">
              <w:t>bisa</w:t>
            </w:r>
          </w:p>
        </w:tc>
        <w:tc>
          <w:tcPr>
            <w:tcW w:w="790" w:type="dxa"/>
            <w:shd w:val="clear" w:color="auto" w:fill="auto"/>
          </w:tcPr>
          <w:p w14:paraId="7C7FF413" w14:textId="77777777" w:rsidR="00130064" w:rsidRPr="00A92F1D" w:rsidRDefault="00130064" w:rsidP="00130064">
            <w:pPr>
              <w:pStyle w:val="Text"/>
            </w:pPr>
            <w:r w:rsidRPr="00A92F1D">
              <w:t>tinggal</w:t>
            </w:r>
            <w:r>
              <w:t>,</w:t>
            </w:r>
          </w:p>
        </w:tc>
        <w:tc>
          <w:tcPr>
            <w:tcW w:w="360" w:type="dxa"/>
            <w:shd w:val="clear" w:color="auto" w:fill="auto"/>
          </w:tcPr>
          <w:p w14:paraId="53C381E6" w14:textId="77777777" w:rsidR="00130064" w:rsidRPr="00A92F1D" w:rsidRDefault="00130064" w:rsidP="00130064">
            <w:pPr>
              <w:pStyle w:val="Text"/>
            </w:pPr>
            <w:r w:rsidRPr="00A92F1D">
              <w:t>di</w:t>
            </w:r>
          </w:p>
        </w:tc>
        <w:tc>
          <w:tcPr>
            <w:tcW w:w="784" w:type="dxa"/>
            <w:shd w:val="clear" w:color="auto" w:fill="auto"/>
          </w:tcPr>
          <w:p w14:paraId="0E5B3E48" w14:textId="77777777" w:rsidR="00130064" w:rsidRPr="00C2470F" w:rsidRDefault="00130064" w:rsidP="00130064">
            <w:pPr>
              <w:pStyle w:val="Text"/>
              <w:rPr>
                <w:rStyle w:val="ChBlueBold"/>
              </w:rPr>
            </w:pPr>
            <w:r w:rsidRPr="00C2470F">
              <w:rPr>
                <w:rStyle w:val="ChBlueBold"/>
              </w:rPr>
              <w:t>tempat</w:t>
            </w:r>
          </w:p>
        </w:tc>
        <w:tc>
          <w:tcPr>
            <w:tcW w:w="673" w:type="dxa"/>
            <w:shd w:val="clear" w:color="auto" w:fill="auto"/>
          </w:tcPr>
          <w:p w14:paraId="5D710EF2" w14:textId="77777777" w:rsidR="00130064" w:rsidRPr="00C2470F" w:rsidRDefault="00130064" w:rsidP="00130064">
            <w:pPr>
              <w:pStyle w:val="Text"/>
              <w:rPr>
                <w:rStyle w:val="ChBlueBold"/>
              </w:rPr>
            </w:pPr>
            <w:r w:rsidRPr="00C2470F">
              <w:rPr>
                <w:rStyle w:val="ChBlueBold"/>
              </w:rPr>
              <w:t>mana</w:t>
            </w:r>
          </w:p>
        </w:tc>
        <w:tc>
          <w:tcPr>
            <w:tcW w:w="529" w:type="dxa"/>
            <w:shd w:val="clear" w:color="auto" w:fill="auto"/>
          </w:tcPr>
          <w:p w14:paraId="55573BFF" w14:textId="77777777" w:rsidR="00130064" w:rsidRPr="00C2470F" w:rsidRDefault="00130064" w:rsidP="00130064">
            <w:pPr>
              <w:pStyle w:val="Text"/>
              <w:rPr>
                <w:rStyle w:val="ChBlueBold"/>
              </w:rPr>
            </w:pPr>
            <w:r w:rsidRPr="00C2470F">
              <w:rPr>
                <w:rStyle w:val="ChBlueBold"/>
              </w:rPr>
              <w:t>saja</w:t>
            </w:r>
          </w:p>
        </w:tc>
      </w:tr>
      <w:tr w:rsidR="00AC23C4" w:rsidRPr="00AC23C4" w14:paraId="4451346B" w14:textId="77777777" w:rsidTr="00AC23C4">
        <w:tc>
          <w:tcPr>
            <w:tcW w:w="709" w:type="dxa"/>
            <w:shd w:val="clear" w:color="auto" w:fill="auto"/>
          </w:tcPr>
          <w:p w14:paraId="7CC22C61" w14:textId="77777777" w:rsidR="00130064" w:rsidRPr="00A92F1D" w:rsidRDefault="00130064" w:rsidP="00130064">
            <w:pPr>
              <w:pStyle w:val="GlossEng"/>
            </w:pPr>
          </w:p>
        </w:tc>
        <w:tc>
          <w:tcPr>
            <w:tcW w:w="284" w:type="dxa"/>
            <w:shd w:val="clear" w:color="auto" w:fill="auto"/>
          </w:tcPr>
          <w:p w14:paraId="402D7CAD" w14:textId="77777777" w:rsidR="00130064" w:rsidRPr="00A92F1D" w:rsidRDefault="00130064" w:rsidP="00130064">
            <w:pPr>
              <w:pStyle w:val="GlossEng"/>
            </w:pPr>
            <w:r w:rsidRPr="00A92F1D">
              <w:t>at</w:t>
            </w:r>
          </w:p>
        </w:tc>
        <w:tc>
          <w:tcPr>
            <w:tcW w:w="673" w:type="dxa"/>
            <w:shd w:val="clear" w:color="auto" w:fill="auto"/>
          </w:tcPr>
          <w:p w14:paraId="2C14C101" w14:textId="77777777" w:rsidR="00130064" w:rsidRPr="00A92F1D" w:rsidRDefault="00130064" w:rsidP="00130064">
            <w:pPr>
              <w:pStyle w:val="GlossEng"/>
            </w:pPr>
            <w:r>
              <w:t>where</w:t>
            </w:r>
          </w:p>
        </w:tc>
        <w:tc>
          <w:tcPr>
            <w:tcW w:w="529" w:type="dxa"/>
            <w:shd w:val="clear" w:color="auto" w:fill="auto"/>
          </w:tcPr>
          <w:p w14:paraId="333D1A22" w14:textId="77777777" w:rsidR="00130064" w:rsidRPr="00A92F1D" w:rsidRDefault="00130064" w:rsidP="00130064">
            <w:pPr>
              <w:pStyle w:val="GlossEng"/>
            </w:pPr>
            <w:r w:rsidRPr="00A92F1D">
              <w:t>just</w:t>
            </w:r>
          </w:p>
        </w:tc>
        <w:tc>
          <w:tcPr>
            <w:tcW w:w="651" w:type="dxa"/>
            <w:shd w:val="clear" w:color="auto" w:fill="auto"/>
          </w:tcPr>
          <w:p w14:paraId="4A204ADD" w14:textId="77777777" w:rsidR="00130064" w:rsidRPr="00A92F1D" w:rsidRDefault="00130064" w:rsidP="00130064">
            <w:pPr>
              <w:pStyle w:val="GlossEng"/>
            </w:pPr>
            <w:r w:rsidRPr="00A92F1D">
              <w:t>father</w:t>
            </w:r>
          </w:p>
        </w:tc>
        <w:tc>
          <w:tcPr>
            <w:tcW w:w="756" w:type="dxa"/>
            <w:shd w:val="clear" w:color="auto" w:fill="auto"/>
          </w:tcPr>
          <w:p w14:paraId="53E4E92F" w14:textId="77777777" w:rsidR="00130064" w:rsidRPr="00A92F1D" w:rsidRDefault="00130064" w:rsidP="00130064">
            <w:pPr>
              <w:pStyle w:val="GlossEng"/>
            </w:pPr>
            <w:r w:rsidRPr="00A92F1D">
              <w:t>be.able</w:t>
            </w:r>
          </w:p>
        </w:tc>
        <w:tc>
          <w:tcPr>
            <w:tcW w:w="790" w:type="dxa"/>
            <w:shd w:val="clear" w:color="auto" w:fill="auto"/>
          </w:tcPr>
          <w:p w14:paraId="0FD2954E" w14:textId="77777777" w:rsidR="00130064" w:rsidRPr="00A92F1D" w:rsidRDefault="00130064" w:rsidP="00130064">
            <w:pPr>
              <w:pStyle w:val="GlossEng"/>
            </w:pPr>
            <w:r w:rsidRPr="00A92F1D">
              <w:t>stay</w:t>
            </w:r>
          </w:p>
        </w:tc>
        <w:tc>
          <w:tcPr>
            <w:tcW w:w="360" w:type="dxa"/>
            <w:shd w:val="clear" w:color="auto" w:fill="auto"/>
          </w:tcPr>
          <w:p w14:paraId="1CB69406" w14:textId="77777777" w:rsidR="00130064" w:rsidRPr="00A92F1D" w:rsidRDefault="00130064" w:rsidP="00130064">
            <w:pPr>
              <w:pStyle w:val="GlossEng"/>
            </w:pPr>
            <w:r w:rsidRPr="00A92F1D">
              <w:t>at</w:t>
            </w:r>
          </w:p>
        </w:tc>
        <w:tc>
          <w:tcPr>
            <w:tcW w:w="784" w:type="dxa"/>
            <w:shd w:val="clear" w:color="auto" w:fill="auto"/>
          </w:tcPr>
          <w:p w14:paraId="235976FC" w14:textId="77777777" w:rsidR="00130064" w:rsidRPr="00A92F1D" w:rsidRDefault="00130064" w:rsidP="00130064">
            <w:pPr>
              <w:pStyle w:val="GlossEng"/>
            </w:pPr>
            <w:r w:rsidRPr="00A92F1D">
              <w:t>place</w:t>
            </w:r>
          </w:p>
        </w:tc>
        <w:tc>
          <w:tcPr>
            <w:tcW w:w="673" w:type="dxa"/>
            <w:shd w:val="clear" w:color="auto" w:fill="auto"/>
          </w:tcPr>
          <w:p w14:paraId="3A365BFE" w14:textId="77777777" w:rsidR="00130064" w:rsidRPr="00A92F1D" w:rsidRDefault="00130064" w:rsidP="00130064">
            <w:pPr>
              <w:pStyle w:val="GlossEng"/>
            </w:pPr>
            <w:r>
              <w:t>where</w:t>
            </w:r>
          </w:p>
        </w:tc>
        <w:tc>
          <w:tcPr>
            <w:tcW w:w="529" w:type="dxa"/>
            <w:shd w:val="clear" w:color="auto" w:fill="auto"/>
          </w:tcPr>
          <w:p w14:paraId="5273ECD3" w14:textId="77777777" w:rsidR="00130064" w:rsidRPr="00A92F1D" w:rsidRDefault="00130064" w:rsidP="00130064">
            <w:pPr>
              <w:pStyle w:val="GlossEng"/>
            </w:pPr>
            <w:r w:rsidRPr="00A92F1D">
              <w:t>just</w:t>
            </w:r>
          </w:p>
        </w:tc>
      </w:tr>
    </w:tbl>
    <w:p w14:paraId="7A54B792" w14:textId="6B98D79A" w:rsidR="00130064" w:rsidRDefault="00B7093A" w:rsidP="00130064">
      <w:pPr>
        <w:pStyle w:val="FreeTranslEng"/>
      </w:pPr>
      <w:r>
        <w:t>‘</w:t>
      </w:r>
      <w:r w:rsidR="00130064">
        <w:t>I (</w:t>
      </w:r>
      <w:r>
        <w:t>‘</w:t>
      </w:r>
      <w:r w:rsidR="00130064">
        <w:t>father</w:t>
      </w:r>
      <w:r>
        <w:t>’</w:t>
      </w:r>
      <w:r w:rsidR="00316B66">
        <w:t>)</w:t>
      </w:r>
      <w:r w:rsidR="00130064">
        <w:t xml:space="preserve"> can live </w:t>
      </w:r>
      <w:r w:rsidR="00130064" w:rsidRPr="00C2470F">
        <w:rPr>
          <w:rStyle w:val="ChBlueBold"/>
        </w:rPr>
        <w:t>where</w:t>
      </w:r>
      <w:r w:rsidR="00130064">
        <w:rPr>
          <w:rStyle w:val="ChBlueBold"/>
        </w:rPr>
        <w:t>ver</w:t>
      </w:r>
      <w:r w:rsidR="00130064">
        <w:t xml:space="preserve">, (I can) live in </w:t>
      </w:r>
      <w:r w:rsidR="00130064" w:rsidRPr="00C2470F">
        <w:rPr>
          <w:rStyle w:val="ChBlueBold"/>
        </w:rPr>
        <w:t>whatever place</w:t>
      </w:r>
      <w:r>
        <w:t>’</w:t>
      </w:r>
      <w:r w:rsidR="00130064">
        <w:t xml:space="preserve"> </w:t>
      </w:r>
      <w:r w:rsidR="00130064" w:rsidRPr="00D104FD">
        <w:rPr>
          <w:rStyle w:val="ExampleSource"/>
        </w:rPr>
        <w:t>[080922-001a-CvPh.1116]</w:t>
      </w:r>
    </w:p>
    <w:tbl>
      <w:tblPr>
        <w:tblW w:w="6754" w:type="dxa"/>
        <w:tblCellMar>
          <w:left w:w="40" w:type="dxa"/>
          <w:right w:w="40" w:type="dxa"/>
        </w:tblCellMar>
        <w:tblLook w:val="01E0" w:firstRow="1" w:lastRow="1" w:firstColumn="1" w:lastColumn="1" w:noHBand="0" w:noVBand="0"/>
      </w:tblPr>
      <w:tblGrid>
        <w:gridCol w:w="709"/>
        <w:gridCol w:w="397"/>
        <w:gridCol w:w="454"/>
        <w:gridCol w:w="569"/>
        <w:gridCol w:w="625"/>
        <w:gridCol w:w="1058"/>
        <w:gridCol w:w="525"/>
        <w:gridCol w:w="458"/>
        <w:gridCol w:w="764"/>
        <w:gridCol w:w="492"/>
        <w:gridCol w:w="703"/>
      </w:tblGrid>
      <w:tr w:rsidR="00AC23C4" w:rsidRPr="00414A9C" w14:paraId="54E0B2DB" w14:textId="77777777" w:rsidTr="00AC23C4">
        <w:tc>
          <w:tcPr>
            <w:tcW w:w="709" w:type="dxa"/>
            <w:shd w:val="clear" w:color="auto" w:fill="auto"/>
          </w:tcPr>
          <w:p w14:paraId="1F135FEA" w14:textId="77777777" w:rsidR="00130064" w:rsidRPr="00243B92" w:rsidRDefault="00130064" w:rsidP="00130064">
            <w:pPr>
              <w:pStyle w:val="O0Nwnext"/>
            </w:pPr>
            <w:bookmarkStart w:id="2609" w:name="_Ref371607237"/>
            <w:r>
              <w:t>(</w:t>
            </w:r>
            <w:fldSimple w:instr=" SEQ ( \* ARABIC \s 1 ">
              <w:r w:rsidR="00154D81">
                <w:rPr>
                  <w:noProof/>
                </w:rPr>
                <w:t>293</w:t>
              </w:r>
            </w:fldSimple>
            <w:r>
              <w:t>)</w:t>
            </w:r>
            <w:bookmarkEnd w:id="2609"/>
          </w:p>
        </w:tc>
        <w:tc>
          <w:tcPr>
            <w:tcW w:w="397" w:type="dxa"/>
            <w:shd w:val="clear" w:color="auto" w:fill="auto"/>
          </w:tcPr>
          <w:p w14:paraId="455361DC" w14:textId="77777777" w:rsidR="00130064" w:rsidRPr="00856563" w:rsidRDefault="00130064" w:rsidP="00130064">
            <w:pPr>
              <w:pStyle w:val="Text"/>
            </w:pPr>
            <w:r>
              <w:t>sa</w:t>
            </w:r>
          </w:p>
        </w:tc>
        <w:tc>
          <w:tcPr>
            <w:tcW w:w="454" w:type="dxa"/>
            <w:shd w:val="clear" w:color="auto" w:fill="auto"/>
          </w:tcPr>
          <w:p w14:paraId="2ADE0433" w14:textId="77777777" w:rsidR="00130064" w:rsidRPr="00856563" w:rsidRDefault="00130064" w:rsidP="00130064">
            <w:pPr>
              <w:pStyle w:val="Text"/>
            </w:pPr>
            <w:r>
              <w:t>tra</w:t>
            </w:r>
          </w:p>
        </w:tc>
        <w:tc>
          <w:tcPr>
            <w:tcW w:w="569" w:type="dxa"/>
            <w:shd w:val="clear" w:color="auto" w:fill="auto"/>
          </w:tcPr>
          <w:p w14:paraId="2253D2C0" w14:textId="77777777" w:rsidR="00130064" w:rsidRDefault="00130064" w:rsidP="00130064">
            <w:pPr>
              <w:pStyle w:val="Text"/>
            </w:pPr>
            <w:r>
              <w:t>mo</w:t>
            </w:r>
          </w:p>
        </w:tc>
        <w:tc>
          <w:tcPr>
            <w:tcW w:w="625" w:type="dxa"/>
            <w:shd w:val="clear" w:color="auto" w:fill="auto"/>
          </w:tcPr>
          <w:p w14:paraId="04C8C866" w14:textId="77777777" w:rsidR="00130064" w:rsidRPr="00856563" w:rsidRDefault="00130064" w:rsidP="00130064">
            <w:pPr>
              <w:pStyle w:val="Text"/>
            </w:pPr>
            <w:r>
              <w:t>taw!,</w:t>
            </w:r>
          </w:p>
        </w:tc>
        <w:tc>
          <w:tcPr>
            <w:tcW w:w="1058" w:type="dxa"/>
            <w:shd w:val="clear" w:color="auto" w:fill="auto"/>
          </w:tcPr>
          <w:p w14:paraId="25BCB0D2" w14:textId="77777777" w:rsidR="00130064" w:rsidRPr="00856563" w:rsidRDefault="00130064" w:rsidP="00130064">
            <w:pPr>
              <w:pStyle w:val="Text"/>
              <w:rPr>
                <w:rStyle w:val="ChBlueBold"/>
              </w:rPr>
            </w:pPr>
            <w:r>
              <w:rPr>
                <w:rStyle w:val="ChBlueBold"/>
              </w:rPr>
              <w:t>bagemana</w:t>
            </w:r>
          </w:p>
        </w:tc>
        <w:tc>
          <w:tcPr>
            <w:tcW w:w="525" w:type="dxa"/>
            <w:shd w:val="clear" w:color="auto" w:fill="auto"/>
          </w:tcPr>
          <w:p w14:paraId="52D831DE" w14:textId="77777777" w:rsidR="00130064" w:rsidRPr="00856563" w:rsidRDefault="00130064" w:rsidP="00130064">
            <w:pPr>
              <w:pStyle w:val="Text"/>
              <w:rPr>
                <w:rStyle w:val="ChBlueBold"/>
              </w:rPr>
            </w:pPr>
            <w:r w:rsidRPr="00856563">
              <w:rPr>
                <w:rStyle w:val="ChBlueBold"/>
              </w:rPr>
              <w:t>saja</w:t>
            </w:r>
          </w:p>
        </w:tc>
        <w:tc>
          <w:tcPr>
            <w:tcW w:w="458" w:type="dxa"/>
            <w:shd w:val="clear" w:color="auto" w:fill="auto"/>
          </w:tcPr>
          <w:p w14:paraId="4AFDF9B9" w14:textId="77777777" w:rsidR="00130064" w:rsidRPr="006F3B7D" w:rsidRDefault="00130064" w:rsidP="00130064">
            <w:pPr>
              <w:pStyle w:val="Text"/>
            </w:pPr>
            <w:r>
              <w:t>ko</w:t>
            </w:r>
          </w:p>
        </w:tc>
        <w:tc>
          <w:tcPr>
            <w:tcW w:w="764" w:type="dxa"/>
            <w:shd w:val="clear" w:color="auto" w:fill="auto"/>
          </w:tcPr>
          <w:p w14:paraId="0C621383" w14:textId="77777777" w:rsidR="00130064" w:rsidRPr="006F3B7D" w:rsidRDefault="00130064" w:rsidP="00130064">
            <w:pPr>
              <w:pStyle w:val="Text"/>
            </w:pPr>
            <w:r>
              <w:t>harus</w:t>
            </w:r>
          </w:p>
        </w:tc>
        <w:tc>
          <w:tcPr>
            <w:tcW w:w="492" w:type="dxa"/>
            <w:shd w:val="clear" w:color="auto" w:fill="auto"/>
          </w:tcPr>
          <w:p w14:paraId="2993523F" w14:textId="77777777" w:rsidR="00130064" w:rsidRPr="006F3B7D" w:rsidRDefault="00130064" w:rsidP="00130064">
            <w:pPr>
              <w:pStyle w:val="Text"/>
            </w:pPr>
            <w:r>
              <w:t>pigi</w:t>
            </w:r>
          </w:p>
        </w:tc>
        <w:tc>
          <w:tcPr>
            <w:tcW w:w="703" w:type="dxa"/>
            <w:shd w:val="clear" w:color="auto" w:fill="auto"/>
          </w:tcPr>
          <w:p w14:paraId="13C70392" w14:textId="77777777" w:rsidR="00130064" w:rsidRPr="006F3B7D" w:rsidRDefault="00130064" w:rsidP="00130064">
            <w:pPr>
              <w:pStyle w:val="Text"/>
            </w:pPr>
            <w:r>
              <w:t>skola!</w:t>
            </w:r>
          </w:p>
        </w:tc>
      </w:tr>
      <w:tr w:rsidR="00AC23C4" w:rsidRPr="00AC23C4" w14:paraId="43593997" w14:textId="77777777" w:rsidTr="00AC23C4">
        <w:tc>
          <w:tcPr>
            <w:tcW w:w="709" w:type="dxa"/>
            <w:shd w:val="clear" w:color="auto" w:fill="auto"/>
          </w:tcPr>
          <w:p w14:paraId="4B3A6BF3" w14:textId="77777777" w:rsidR="00130064" w:rsidRPr="00953F60" w:rsidRDefault="00130064" w:rsidP="00130064">
            <w:pPr>
              <w:pStyle w:val="GlossEng"/>
            </w:pPr>
          </w:p>
        </w:tc>
        <w:tc>
          <w:tcPr>
            <w:tcW w:w="397" w:type="dxa"/>
            <w:shd w:val="clear" w:color="auto" w:fill="auto"/>
          </w:tcPr>
          <w:p w14:paraId="1B4C34CD" w14:textId="77777777" w:rsidR="00130064" w:rsidRPr="0099608C" w:rsidRDefault="00130064" w:rsidP="00130064">
            <w:pPr>
              <w:pStyle w:val="GlossEng"/>
              <w:rPr>
                <w:rStyle w:val="ChSmallCaps"/>
              </w:rPr>
            </w:pPr>
            <w:r w:rsidRPr="0099608C">
              <w:rPr>
                <w:rStyle w:val="ChSmallCaps"/>
              </w:rPr>
              <w:t>1sg</w:t>
            </w:r>
          </w:p>
        </w:tc>
        <w:tc>
          <w:tcPr>
            <w:tcW w:w="454" w:type="dxa"/>
            <w:shd w:val="clear" w:color="auto" w:fill="auto"/>
          </w:tcPr>
          <w:p w14:paraId="5592690C" w14:textId="77777777" w:rsidR="00130064" w:rsidRPr="0099608C" w:rsidRDefault="00130064" w:rsidP="00130064">
            <w:pPr>
              <w:pStyle w:val="GlossEng"/>
              <w:rPr>
                <w:rStyle w:val="ChSmallCaps"/>
              </w:rPr>
            </w:pPr>
            <w:r w:rsidRPr="0099608C">
              <w:rPr>
                <w:rStyle w:val="ChSmallCaps"/>
              </w:rPr>
              <w:t>neg</w:t>
            </w:r>
          </w:p>
        </w:tc>
        <w:tc>
          <w:tcPr>
            <w:tcW w:w="569" w:type="dxa"/>
            <w:shd w:val="clear" w:color="auto" w:fill="auto"/>
          </w:tcPr>
          <w:p w14:paraId="6CD4E39F" w14:textId="77777777" w:rsidR="00130064" w:rsidRPr="006F3B7D" w:rsidRDefault="00130064" w:rsidP="00130064">
            <w:pPr>
              <w:pStyle w:val="GlossEng"/>
            </w:pPr>
            <w:r w:rsidRPr="006F3B7D">
              <w:t>want</w:t>
            </w:r>
          </w:p>
        </w:tc>
        <w:tc>
          <w:tcPr>
            <w:tcW w:w="625" w:type="dxa"/>
            <w:shd w:val="clear" w:color="auto" w:fill="auto"/>
          </w:tcPr>
          <w:p w14:paraId="3E2D4B0A" w14:textId="77777777" w:rsidR="00130064" w:rsidRPr="006F3B7D" w:rsidRDefault="00130064" w:rsidP="00130064">
            <w:pPr>
              <w:pStyle w:val="GlossEng"/>
            </w:pPr>
            <w:r w:rsidRPr="006F3B7D">
              <w:t>know</w:t>
            </w:r>
          </w:p>
        </w:tc>
        <w:tc>
          <w:tcPr>
            <w:tcW w:w="1058" w:type="dxa"/>
            <w:shd w:val="clear" w:color="auto" w:fill="auto"/>
          </w:tcPr>
          <w:p w14:paraId="6AA49745" w14:textId="77777777" w:rsidR="00130064" w:rsidRPr="006F3B7D" w:rsidRDefault="00130064" w:rsidP="00130064">
            <w:pPr>
              <w:pStyle w:val="GlossEng"/>
            </w:pPr>
            <w:r w:rsidRPr="006F3B7D">
              <w:t>how</w:t>
            </w:r>
          </w:p>
        </w:tc>
        <w:tc>
          <w:tcPr>
            <w:tcW w:w="525" w:type="dxa"/>
            <w:shd w:val="clear" w:color="auto" w:fill="auto"/>
          </w:tcPr>
          <w:p w14:paraId="474C2DB3" w14:textId="77777777" w:rsidR="00130064" w:rsidRPr="00856563" w:rsidRDefault="00130064" w:rsidP="00130064">
            <w:pPr>
              <w:pStyle w:val="GlossEng"/>
            </w:pPr>
            <w:r w:rsidRPr="00856563">
              <w:t>just</w:t>
            </w:r>
          </w:p>
        </w:tc>
        <w:tc>
          <w:tcPr>
            <w:tcW w:w="458" w:type="dxa"/>
            <w:shd w:val="clear" w:color="auto" w:fill="auto"/>
          </w:tcPr>
          <w:p w14:paraId="5081FAA0" w14:textId="77777777" w:rsidR="00130064" w:rsidRPr="00DE5F52" w:rsidRDefault="00130064" w:rsidP="00130064">
            <w:pPr>
              <w:pStyle w:val="GlossEng"/>
              <w:rPr>
                <w:rStyle w:val="ChSmallCaps"/>
              </w:rPr>
            </w:pPr>
            <w:r w:rsidRPr="00DE5F52">
              <w:rPr>
                <w:rStyle w:val="ChSmallCaps"/>
              </w:rPr>
              <w:t>2sg</w:t>
            </w:r>
          </w:p>
        </w:tc>
        <w:tc>
          <w:tcPr>
            <w:tcW w:w="764" w:type="dxa"/>
            <w:shd w:val="clear" w:color="auto" w:fill="auto"/>
          </w:tcPr>
          <w:p w14:paraId="2578BAB9" w14:textId="77777777" w:rsidR="00130064" w:rsidRPr="006F3B7D" w:rsidRDefault="00130064" w:rsidP="00130064">
            <w:pPr>
              <w:pStyle w:val="GlossEng"/>
            </w:pPr>
            <w:r>
              <w:t>have.to</w:t>
            </w:r>
          </w:p>
        </w:tc>
        <w:tc>
          <w:tcPr>
            <w:tcW w:w="492" w:type="dxa"/>
            <w:shd w:val="clear" w:color="auto" w:fill="auto"/>
          </w:tcPr>
          <w:p w14:paraId="23A00295" w14:textId="77777777" w:rsidR="00130064" w:rsidRPr="006F3B7D" w:rsidRDefault="00130064" w:rsidP="00130064">
            <w:pPr>
              <w:pStyle w:val="GlossEng"/>
            </w:pPr>
            <w:r>
              <w:t>go</w:t>
            </w:r>
          </w:p>
        </w:tc>
        <w:tc>
          <w:tcPr>
            <w:tcW w:w="703" w:type="dxa"/>
            <w:shd w:val="clear" w:color="auto" w:fill="auto"/>
          </w:tcPr>
          <w:p w14:paraId="4C8FCA85" w14:textId="77777777" w:rsidR="00130064" w:rsidRPr="006F3B7D" w:rsidRDefault="00130064" w:rsidP="00130064">
            <w:pPr>
              <w:pStyle w:val="GlossEng"/>
            </w:pPr>
            <w:r>
              <w:t>school</w:t>
            </w:r>
          </w:p>
        </w:tc>
      </w:tr>
    </w:tbl>
    <w:p w14:paraId="51033790" w14:textId="24CDE1FD" w:rsidR="00130064" w:rsidRPr="00ED1BB2" w:rsidRDefault="00130064" w:rsidP="00E232AB">
      <w:pPr>
        <w:pStyle w:val="FreeTranslEng"/>
      </w:pPr>
      <w:r>
        <w:t>[</w:t>
      </w:r>
      <w:r w:rsidR="00BC525F">
        <w:t>Addressing</w:t>
      </w:r>
      <w:r>
        <w:t xml:space="preserve"> a child who does not want to go to school for various reasons:] </w:t>
      </w:r>
      <w:r w:rsidR="00B7093A">
        <w:t>‘</w:t>
      </w:r>
      <w:r w:rsidRPr="00ED1BB2">
        <w:t>I don</w:t>
      </w:r>
      <w:r w:rsidR="00B7093A">
        <w:t>’</w:t>
      </w:r>
      <w:r w:rsidRPr="00ED1BB2">
        <w:t>t want to know</w:t>
      </w:r>
      <w:r>
        <w:t>!</w:t>
      </w:r>
      <w:r w:rsidRPr="00ED1BB2">
        <w:t>, you have to go to school</w:t>
      </w:r>
      <w:r>
        <w:t xml:space="preserve">, </w:t>
      </w:r>
      <w:r w:rsidRPr="00ED1BB2">
        <w:rPr>
          <w:rStyle w:val="ChBlueBold"/>
        </w:rPr>
        <w:t>no matter what</w:t>
      </w:r>
      <w:r w:rsidRPr="00FE0428">
        <w:t>!</w:t>
      </w:r>
      <w:r w:rsidR="00B7093A">
        <w:t>’</w:t>
      </w:r>
      <w:r w:rsidRPr="00856563">
        <w:t xml:space="preserve"> (Lit. </w:t>
      </w:r>
      <w:r w:rsidR="00B7093A">
        <w:t>‘</w:t>
      </w:r>
      <w:r w:rsidRPr="00856563">
        <w:rPr>
          <w:rStyle w:val="ChBlueBold"/>
        </w:rPr>
        <w:t>how</w:t>
      </w:r>
      <w:r w:rsidR="00E232AB">
        <w:rPr>
          <w:rStyle w:val="ChBlueBold"/>
        </w:rPr>
        <w:t>ever</w:t>
      </w:r>
      <w:r w:rsidR="00B7093A">
        <w:t>’</w:t>
      </w:r>
      <w:r w:rsidRPr="00856563">
        <w:t xml:space="preserve">) </w:t>
      </w:r>
      <w:r w:rsidRPr="00082055">
        <w:rPr>
          <w:rStyle w:val="ExampleSource"/>
        </w:rPr>
        <w:t>[</w:t>
      </w:r>
      <w:r>
        <w:rPr>
          <w:rStyle w:val="ExampleSource"/>
        </w:rPr>
        <w:t>Elicited MY</w:t>
      </w:r>
      <w:r w:rsidRPr="00ED1BB2">
        <w:rPr>
          <w:rStyle w:val="ExampleSource"/>
        </w:rPr>
        <w:t>131112.001</w:t>
      </w:r>
      <w:r w:rsidRPr="00082055">
        <w:rPr>
          <w:rStyle w:val="ExampleSource"/>
        </w:rPr>
        <w:t>]</w:t>
      </w:r>
    </w:p>
    <w:tbl>
      <w:tblPr>
        <w:tblW w:w="3999" w:type="dxa"/>
        <w:tblCellMar>
          <w:left w:w="40" w:type="dxa"/>
          <w:right w:w="40" w:type="dxa"/>
        </w:tblCellMar>
        <w:tblLook w:val="01E0" w:firstRow="1" w:lastRow="1" w:firstColumn="1" w:lastColumn="1" w:noHBand="0" w:noVBand="0"/>
      </w:tblPr>
      <w:tblGrid>
        <w:gridCol w:w="709"/>
        <w:gridCol w:w="814"/>
        <w:gridCol w:w="525"/>
        <w:gridCol w:w="485"/>
        <w:gridCol w:w="752"/>
        <w:gridCol w:w="714"/>
      </w:tblGrid>
      <w:tr w:rsidR="00AC23C4" w:rsidRPr="00414A9C" w14:paraId="1F58F1F0" w14:textId="77777777" w:rsidTr="003A181B">
        <w:tc>
          <w:tcPr>
            <w:tcW w:w="709" w:type="dxa"/>
            <w:shd w:val="clear" w:color="auto" w:fill="auto"/>
          </w:tcPr>
          <w:p w14:paraId="037763C3" w14:textId="77777777" w:rsidR="00130064" w:rsidRPr="00243B92" w:rsidRDefault="00130064" w:rsidP="00130064">
            <w:pPr>
              <w:pStyle w:val="O0Nwnext"/>
            </w:pPr>
            <w:bookmarkStart w:id="2610" w:name="_Ref371607238"/>
            <w:r>
              <w:t>(</w:t>
            </w:r>
            <w:fldSimple w:instr=" SEQ ( \* ARABIC \s 1 ">
              <w:r w:rsidR="00154D81">
                <w:rPr>
                  <w:noProof/>
                </w:rPr>
                <w:t>294</w:t>
              </w:r>
            </w:fldSimple>
            <w:r>
              <w:t>)</w:t>
            </w:r>
            <w:bookmarkEnd w:id="2610"/>
          </w:p>
        </w:tc>
        <w:tc>
          <w:tcPr>
            <w:tcW w:w="814" w:type="dxa"/>
            <w:shd w:val="clear" w:color="auto" w:fill="auto"/>
          </w:tcPr>
          <w:p w14:paraId="163AD827" w14:textId="77777777" w:rsidR="00130064" w:rsidRPr="00856563" w:rsidRDefault="00130064" w:rsidP="00130064">
            <w:pPr>
              <w:pStyle w:val="Text"/>
              <w:rPr>
                <w:rStyle w:val="ChBlueBold"/>
              </w:rPr>
            </w:pPr>
            <w:r>
              <w:rPr>
                <w:rStyle w:val="ChBlueBold"/>
              </w:rPr>
              <w:t>kapan</w:t>
            </w:r>
            <w:r w:rsidR="00BC525F">
              <w:rPr>
                <w:rStyle w:val="ChBlueBold"/>
              </w:rPr>
              <w:t>g</w:t>
            </w:r>
          </w:p>
        </w:tc>
        <w:tc>
          <w:tcPr>
            <w:tcW w:w="525" w:type="dxa"/>
            <w:shd w:val="clear" w:color="auto" w:fill="auto"/>
          </w:tcPr>
          <w:p w14:paraId="6A831F5D" w14:textId="77777777" w:rsidR="00130064" w:rsidRPr="00856563" w:rsidRDefault="00130064" w:rsidP="00130064">
            <w:pPr>
              <w:pStyle w:val="Text"/>
              <w:rPr>
                <w:rStyle w:val="ChBlueBold"/>
              </w:rPr>
            </w:pPr>
            <w:r w:rsidRPr="00856563">
              <w:rPr>
                <w:rStyle w:val="ChBlueBold"/>
              </w:rPr>
              <w:t>saja</w:t>
            </w:r>
          </w:p>
        </w:tc>
        <w:tc>
          <w:tcPr>
            <w:tcW w:w="485" w:type="dxa"/>
            <w:shd w:val="clear" w:color="auto" w:fill="auto"/>
          </w:tcPr>
          <w:p w14:paraId="435732C3" w14:textId="77777777" w:rsidR="00130064" w:rsidRPr="00856563" w:rsidRDefault="00130064" w:rsidP="00130064">
            <w:pPr>
              <w:pStyle w:val="Text"/>
            </w:pPr>
            <w:r>
              <w:t>ko</w:t>
            </w:r>
          </w:p>
        </w:tc>
        <w:tc>
          <w:tcPr>
            <w:tcW w:w="752" w:type="dxa"/>
            <w:shd w:val="clear" w:color="auto" w:fill="auto"/>
          </w:tcPr>
          <w:p w14:paraId="034345F9" w14:textId="77777777" w:rsidR="00130064" w:rsidRPr="00856563" w:rsidRDefault="00130064" w:rsidP="00130064">
            <w:pPr>
              <w:pStyle w:val="Text"/>
            </w:pPr>
            <w:r>
              <w:t>bisa</w:t>
            </w:r>
          </w:p>
        </w:tc>
        <w:tc>
          <w:tcPr>
            <w:tcW w:w="714" w:type="dxa"/>
            <w:shd w:val="clear" w:color="auto" w:fill="auto"/>
          </w:tcPr>
          <w:p w14:paraId="46E020D9" w14:textId="77777777" w:rsidR="00130064" w:rsidRPr="00856563" w:rsidRDefault="00130064" w:rsidP="00130064">
            <w:pPr>
              <w:pStyle w:val="Text"/>
            </w:pPr>
            <w:r>
              <w:t>datang</w:t>
            </w:r>
          </w:p>
        </w:tc>
      </w:tr>
      <w:tr w:rsidR="00AC23C4" w:rsidRPr="00AC23C4" w14:paraId="064DC003" w14:textId="77777777" w:rsidTr="003A181B">
        <w:tc>
          <w:tcPr>
            <w:tcW w:w="709" w:type="dxa"/>
            <w:shd w:val="clear" w:color="auto" w:fill="auto"/>
          </w:tcPr>
          <w:p w14:paraId="32464B25" w14:textId="77777777" w:rsidR="00130064" w:rsidRPr="00953F60" w:rsidRDefault="00130064" w:rsidP="00130064">
            <w:pPr>
              <w:pStyle w:val="GlossEng"/>
            </w:pPr>
          </w:p>
        </w:tc>
        <w:tc>
          <w:tcPr>
            <w:tcW w:w="814" w:type="dxa"/>
            <w:shd w:val="clear" w:color="auto" w:fill="auto"/>
          </w:tcPr>
          <w:p w14:paraId="4DBDA4CE" w14:textId="77777777" w:rsidR="00130064" w:rsidRPr="00856563" w:rsidRDefault="00130064" w:rsidP="00130064">
            <w:pPr>
              <w:pStyle w:val="GlossEng"/>
            </w:pPr>
            <w:r>
              <w:t>when</w:t>
            </w:r>
          </w:p>
        </w:tc>
        <w:tc>
          <w:tcPr>
            <w:tcW w:w="525" w:type="dxa"/>
            <w:shd w:val="clear" w:color="auto" w:fill="auto"/>
          </w:tcPr>
          <w:p w14:paraId="7F684EEB" w14:textId="77777777" w:rsidR="00130064" w:rsidRPr="00856563" w:rsidRDefault="00130064" w:rsidP="00130064">
            <w:pPr>
              <w:pStyle w:val="GlossEng"/>
            </w:pPr>
            <w:r w:rsidRPr="00856563">
              <w:t>just</w:t>
            </w:r>
          </w:p>
        </w:tc>
        <w:tc>
          <w:tcPr>
            <w:tcW w:w="485" w:type="dxa"/>
            <w:shd w:val="clear" w:color="auto" w:fill="auto"/>
          </w:tcPr>
          <w:p w14:paraId="5FA896A3" w14:textId="77777777" w:rsidR="00130064" w:rsidRPr="0099608C" w:rsidRDefault="00130064" w:rsidP="00130064">
            <w:pPr>
              <w:pStyle w:val="GlossEng"/>
              <w:rPr>
                <w:rStyle w:val="ChSmallCaps"/>
              </w:rPr>
            </w:pPr>
            <w:r w:rsidRPr="0099608C">
              <w:rPr>
                <w:rStyle w:val="ChSmallCaps"/>
              </w:rPr>
              <w:t>2sg</w:t>
            </w:r>
          </w:p>
        </w:tc>
        <w:tc>
          <w:tcPr>
            <w:tcW w:w="752" w:type="dxa"/>
            <w:shd w:val="clear" w:color="auto" w:fill="auto"/>
          </w:tcPr>
          <w:p w14:paraId="61A7E26D" w14:textId="37F4CDCF" w:rsidR="00130064" w:rsidRPr="00856563" w:rsidRDefault="00130064" w:rsidP="003A181B">
            <w:pPr>
              <w:pStyle w:val="GlossEng"/>
            </w:pPr>
            <w:r>
              <w:t>be.able</w:t>
            </w:r>
          </w:p>
        </w:tc>
        <w:tc>
          <w:tcPr>
            <w:tcW w:w="714" w:type="dxa"/>
            <w:shd w:val="clear" w:color="auto" w:fill="auto"/>
          </w:tcPr>
          <w:p w14:paraId="00A64911" w14:textId="77777777" w:rsidR="00130064" w:rsidRPr="00CA5941" w:rsidRDefault="00130064" w:rsidP="00130064">
            <w:pPr>
              <w:pStyle w:val="GlossEng"/>
            </w:pPr>
            <w:r w:rsidRPr="00CA5941">
              <w:t>come</w:t>
            </w:r>
          </w:p>
        </w:tc>
      </w:tr>
    </w:tbl>
    <w:p w14:paraId="6FCBD45B" w14:textId="53789D8F" w:rsidR="00130064" w:rsidRPr="006110EB" w:rsidRDefault="00B7093A" w:rsidP="00E232AB">
      <w:pPr>
        <w:pStyle w:val="FreeTranslEng"/>
      </w:pPr>
      <w:r>
        <w:t>‘</w:t>
      </w:r>
      <w:r w:rsidR="00130064">
        <w:t xml:space="preserve">you can come </w:t>
      </w:r>
      <w:r w:rsidR="00130064">
        <w:rPr>
          <w:rStyle w:val="ChBlueBold"/>
        </w:rPr>
        <w:t>whenever</w:t>
      </w:r>
      <w:r>
        <w:t>’</w:t>
      </w:r>
      <w:r w:rsidR="00130064" w:rsidRPr="00856563">
        <w:t xml:space="preserve"> </w:t>
      </w:r>
      <w:r w:rsidR="00130064" w:rsidRPr="00082055">
        <w:rPr>
          <w:rStyle w:val="ExampleSource"/>
        </w:rPr>
        <w:t>[</w:t>
      </w:r>
      <w:r w:rsidR="00130064">
        <w:rPr>
          <w:rStyle w:val="ExampleSource"/>
        </w:rPr>
        <w:t>Elicited MY</w:t>
      </w:r>
      <w:r w:rsidR="00130064" w:rsidRPr="006F3B7D">
        <w:rPr>
          <w:rStyle w:val="ExampleSource"/>
        </w:rPr>
        <w:t>131112.002</w:t>
      </w:r>
      <w:r w:rsidR="00130064" w:rsidRPr="00082055">
        <w:rPr>
          <w:rStyle w:val="ExampleSource"/>
        </w:rPr>
        <w:t>]</w:t>
      </w:r>
    </w:p>
    <w:tbl>
      <w:tblPr>
        <w:tblW w:w="6293" w:type="dxa"/>
        <w:tblCellMar>
          <w:left w:w="40" w:type="dxa"/>
          <w:right w:w="40" w:type="dxa"/>
        </w:tblCellMar>
        <w:tblLook w:val="01E0" w:firstRow="1" w:lastRow="1" w:firstColumn="1" w:lastColumn="1" w:noHBand="0" w:noVBand="0"/>
      </w:tblPr>
      <w:tblGrid>
        <w:gridCol w:w="709"/>
        <w:gridCol w:w="714"/>
        <w:gridCol w:w="525"/>
        <w:gridCol w:w="458"/>
        <w:gridCol w:w="536"/>
        <w:gridCol w:w="558"/>
        <w:gridCol w:w="458"/>
        <w:gridCol w:w="569"/>
        <w:gridCol w:w="875"/>
        <w:gridCol w:w="891"/>
      </w:tblGrid>
      <w:tr w:rsidR="00AC23C4" w:rsidRPr="00414A9C" w14:paraId="0A6ED423" w14:textId="77777777" w:rsidTr="00AC23C4">
        <w:tc>
          <w:tcPr>
            <w:tcW w:w="709" w:type="dxa"/>
            <w:shd w:val="clear" w:color="auto" w:fill="auto"/>
          </w:tcPr>
          <w:p w14:paraId="799EA544" w14:textId="77777777" w:rsidR="00130064" w:rsidRPr="00243B92" w:rsidRDefault="00130064" w:rsidP="00130064">
            <w:pPr>
              <w:pStyle w:val="O0Nwnext"/>
            </w:pPr>
            <w:bookmarkStart w:id="2611" w:name="_Ref371607239"/>
            <w:r>
              <w:t>(</w:t>
            </w:r>
            <w:fldSimple w:instr=" SEQ ( \* ARABIC \s 1 ">
              <w:r w:rsidR="00154D81">
                <w:rPr>
                  <w:noProof/>
                </w:rPr>
                <w:t>295</w:t>
              </w:r>
            </w:fldSimple>
            <w:r>
              <w:t>)</w:t>
            </w:r>
            <w:bookmarkEnd w:id="2611"/>
          </w:p>
        </w:tc>
        <w:tc>
          <w:tcPr>
            <w:tcW w:w="714" w:type="dxa"/>
            <w:shd w:val="clear" w:color="auto" w:fill="auto"/>
          </w:tcPr>
          <w:p w14:paraId="56372C8B" w14:textId="77777777" w:rsidR="00130064" w:rsidRPr="00856563" w:rsidRDefault="00130064" w:rsidP="00130064">
            <w:pPr>
              <w:pStyle w:val="Text"/>
              <w:rPr>
                <w:rStyle w:val="ChBlueBold"/>
              </w:rPr>
            </w:pPr>
            <w:r>
              <w:rPr>
                <w:rStyle w:val="ChBlueBold"/>
              </w:rPr>
              <w:t>knapa</w:t>
            </w:r>
          </w:p>
        </w:tc>
        <w:tc>
          <w:tcPr>
            <w:tcW w:w="525" w:type="dxa"/>
            <w:shd w:val="clear" w:color="auto" w:fill="auto"/>
          </w:tcPr>
          <w:p w14:paraId="1DB4C0AB" w14:textId="77777777" w:rsidR="00130064" w:rsidRPr="00856563" w:rsidRDefault="00130064" w:rsidP="00130064">
            <w:pPr>
              <w:pStyle w:val="Text"/>
              <w:rPr>
                <w:rStyle w:val="ChBlueBold"/>
              </w:rPr>
            </w:pPr>
            <w:r w:rsidRPr="00856563">
              <w:rPr>
                <w:rStyle w:val="ChBlueBold"/>
              </w:rPr>
              <w:t>saja</w:t>
            </w:r>
          </w:p>
        </w:tc>
        <w:tc>
          <w:tcPr>
            <w:tcW w:w="458" w:type="dxa"/>
            <w:shd w:val="clear" w:color="auto" w:fill="auto"/>
          </w:tcPr>
          <w:p w14:paraId="3A501060" w14:textId="77777777" w:rsidR="00130064" w:rsidRPr="00856563" w:rsidRDefault="00130064" w:rsidP="00130064">
            <w:pPr>
              <w:pStyle w:val="Text"/>
            </w:pPr>
            <w:r>
              <w:t>sa</w:t>
            </w:r>
          </w:p>
        </w:tc>
        <w:tc>
          <w:tcPr>
            <w:tcW w:w="536" w:type="dxa"/>
            <w:shd w:val="clear" w:color="auto" w:fill="auto"/>
          </w:tcPr>
          <w:p w14:paraId="2C910BD1" w14:textId="77777777" w:rsidR="00130064" w:rsidRPr="00856563" w:rsidRDefault="00130064" w:rsidP="00130064">
            <w:pPr>
              <w:pStyle w:val="Text"/>
            </w:pPr>
            <w:r>
              <w:t>pu</w:t>
            </w:r>
          </w:p>
        </w:tc>
        <w:tc>
          <w:tcPr>
            <w:tcW w:w="558" w:type="dxa"/>
            <w:shd w:val="clear" w:color="auto" w:fill="auto"/>
          </w:tcPr>
          <w:p w14:paraId="537F1BB4" w14:textId="77777777" w:rsidR="00130064" w:rsidRPr="00856563" w:rsidRDefault="00130064" w:rsidP="00130064">
            <w:pPr>
              <w:pStyle w:val="Text"/>
            </w:pPr>
            <w:r>
              <w:t>kaka</w:t>
            </w:r>
          </w:p>
        </w:tc>
        <w:tc>
          <w:tcPr>
            <w:tcW w:w="458" w:type="dxa"/>
            <w:shd w:val="clear" w:color="auto" w:fill="auto"/>
          </w:tcPr>
          <w:p w14:paraId="4E56ACDE" w14:textId="77777777" w:rsidR="00130064" w:rsidRPr="00856563" w:rsidRDefault="00130064" w:rsidP="00130064">
            <w:pPr>
              <w:pStyle w:val="Text"/>
            </w:pPr>
            <w:r>
              <w:t>de</w:t>
            </w:r>
          </w:p>
        </w:tc>
        <w:tc>
          <w:tcPr>
            <w:tcW w:w="569" w:type="dxa"/>
            <w:shd w:val="clear" w:color="auto" w:fill="auto"/>
          </w:tcPr>
          <w:p w14:paraId="6E32B0BD" w14:textId="77777777" w:rsidR="00130064" w:rsidRPr="00856563" w:rsidRDefault="00130064" w:rsidP="00130064">
            <w:pPr>
              <w:pStyle w:val="Text"/>
            </w:pPr>
            <w:r>
              <w:t>mo</w:t>
            </w:r>
          </w:p>
        </w:tc>
        <w:tc>
          <w:tcPr>
            <w:tcW w:w="875" w:type="dxa"/>
            <w:shd w:val="clear" w:color="auto" w:fill="auto"/>
          </w:tcPr>
          <w:p w14:paraId="29B338AD" w14:textId="77777777" w:rsidR="00130064" w:rsidRPr="00856563" w:rsidRDefault="00130064" w:rsidP="00130064">
            <w:pPr>
              <w:pStyle w:val="Text"/>
            </w:pPr>
            <w:r>
              <w:t>pulang</w:t>
            </w:r>
          </w:p>
        </w:tc>
        <w:tc>
          <w:tcPr>
            <w:tcW w:w="891" w:type="dxa"/>
            <w:shd w:val="clear" w:color="auto" w:fill="auto"/>
          </w:tcPr>
          <w:p w14:paraId="5B91FB9E" w14:textId="77777777" w:rsidR="00130064" w:rsidRPr="00856563" w:rsidRDefault="00130064" w:rsidP="00130064">
            <w:pPr>
              <w:pStyle w:val="Text"/>
            </w:pPr>
            <w:r>
              <w:t>Jayapura</w:t>
            </w:r>
          </w:p>
        </w:tc>
      </w:tr>
      <w:tr w:rsidR="00AC23C4" w:rsidRPr="00AC23C4" w14:paraId="0F5D5EC3" w14:textId="77777777" w:rsidTr="00AC23C4">
        <w:tc>
          <w:tcPr>
            <w:tcW w:w="709" w:type="dxa"/>
            <w:shd w:val="clear" w:color="auto" w:fill="auto"/>
          </w:tcPr>
          <w:p w14:paraId="58CD003B" w14:textId="77777777" w:rsidR="00130064" w:rsidRPr="00953F60" w:rsidRDefault="00130064" w:rsidP="00130064">
            <w:pPr>
              <w:pStyle w:val="GlossEng"/>
            </w:pPr>
          </w:p>
        </w:tc>
        <w:tc>
          <w:tcPr>
            <w:tcW w:w="714" w:type="dxa"/>
            <w:shd w:val="clear" w:color="auto" w:fill="auto"/>
          </w:tcPr>
          <w:p w14:paraId="4B8EB624" w14:textId="77777777" w:rsidR="00130064" w:rsidRPr="00856563" w:rsidRDefault="00130064" w:rsidP="00130064">
            <w:pPr>
              <w:pStyle w:val="GlossEng"/>
            </w:pPr>
            <w:r>
              <w:t>why</w:t>
            </w:r>
          </w:p>
        </w:tc>
        <w:tc>
          <w:tcPr>
            <w:tcW w:w="525" w:type="dxa"/>
            <w:shd w:val="clear" w:color="auto" w:fill="auto"/>
          </w:tcPr>
          <w:p w14:paraId="3CEE73B2" w14:textId="77777777" w:rsidR="00130064" w:rsidRPr="00856563" w:rsidRDefault="00130064" w:rsidP="00130064">
            <w:pPr>
              <w:pStyle w:val="GlossEng"/>
            </w:pPr>
            <w:r w:rsidRPr="00856563">
              <w:t>just</w:t>
            </w:r>
          </w:p>
        </w:tc>
        <w:tc>
          <w:tcPr>
            <w:tcW w:w="458" w:type="dxa"/>
            <w:shd w:val="clear" w:color="auto" w:fill="auto"/>
          </w:tcPr>
          <w:p w14:paraId="22D94DBB" w14:textId="77777777" w:rsidR="00130064" w:rsidRPr="00DE5F52" w:rsidRDefault="00130064" w:rsidP="00130064">
            <w:pPr>
              <w:pStyle w:val="GlossEng"/>
              <w:rPr>
                <w:rStyle w:val="ChSmallCaps"/>
              </w:rPr>
            </w:pPr>
            <w:r w:rsidRPr="00DE5F52">
              <w:rPr>
                <w:rStyle w:val="ChSmallCaps"/>
              </w:rPr>
              <w:t>1sg</w:t>
            </w:r>
          </w:p>
        </w:tc>
        <w:tc>
          <w:tcPr>
            <w:tcW w:w="536" w:type="dxa"/>
            <w:shd w:val="clear" w:color="auto" w:fill="auto"/>
          </w:tcPr>
          <w:p w14:paraId="0587BF27" w14:textId="77777777" w:rsidR="00130064" w:rsidRPr="00DE5F52" w:rsidRDefault="00130064" w:rsidP="00130064">
            <w:pPr>
              <w:pStyle w:val="GlossEng"/>
              <w:rPr>
                <w:rStyle w:val="ChSmallCaps"/>
              </w:rPr>
            </w:pPr>
            <w:r w:rsidRPr="00DE5F52">
              <w:rPr>
                <w:rStyle w:val="ChSmallCaps"/>
              </w:rPr>
              <w:t>poss</w:t>
            </w:r>
          </w:p>
        </w:tc>
        <w:tc>
          <w:tcPr>
            <w:tcW w:w="558" w:type="dxa"/>
            <w:shd w:val="clear" w:color="auto" w:fill="auto"/>
          </w:tcPr>
          <w:p w14:paraId="43BCE1D5" w14:textId="77777777" w:rsidR="00130064" w:rsidRPr="000716B2" w:rsidRDefault="00130064" w:rsidP="00130064">
            <w:pPr>
              <w:pStyle w:val="GlossEng"/>
            </w:pPr>
            <w:r w:rsidRPr="000716B2">
              <w:t>o</w:t>
            </w:r>
            <w:r>
              <w:t>Sb</w:t>
            </w:r>
          </w:p>
        </w:tc>
        <w:tc>
          <w:tcPr>
            <w:tcW w:w="458" w:type="dxa"/>
            <w:shd w:val="clear" w:color="auto" w:fill="auto"/>
          </w:tcPr>
          <w:p w14:paraId="403077BA" w14:textId="77777777" w:rsidR="00130064" w:rsidRPr="00DE5F52" w:rsidRDefault="00130064" w:rsidP="00130064">
            <w:pPr>
              <w:pStyle w:val="GlossEng"/>
              <w:rPr>
                <w:rStyle w:val="ChSmallCaps"/>
              </w:rPr>
            </w:pPr>
            <w:r w:rsidRPr="00DE5F52">
              <w:rPr>
                <w:rStyle w:val="ChSmallCaps"/>
              </w:rPr>
              <w:t>3sg</w:t>
            </w:r>
          </w:p>
        </w:tc>
        <w:tc>
          <w:tcPr>
            <w:tcW w:w="569" w:type="dxa"/>
            <w:shd w:val="clear" w:color="auto" w:fill="auto"/>
          </w:tcPr>
          <w:p w14:paraId="1E6E0220" w14:textId="77777777" w:rsidR="00130064" w:rsidRPr="000716B2" w:rsidRDefault="00130064" w:rsidP="00130064">
            <w:pPr>
              <w:pStyle w:val="GlossEng"/>
            </w:pPr>
            <w:r w:rsidRPr="000716B2">
              <w:t>want</w:t>
            </w:r>
          </w:p>
        </w:tc>
        <w:tc>
          <w:tcPr>
            <w:tcW w:w="875" w:type="dxa"/>
            <w:shd w:val="clear" w:color="auto" w:fill="auto"/>
          </w:tcPr>
          <w:p w14:paraId="7D543A25" w14:textId="77777777" w:rsidR="00130064" w:rsidRPr="000716B2" w:rsidRDefault="00130064" w:rsidP="00130064">
            <w:pPr>
              <w:pStyle w:val="GlossEng"/>
            </w:pPr>
            <w:r>
              <w:t>go.home</w:t>
            </w:r>
          </w:p>
        </w:tc>
        <w:tc>
          <w:tcPr>
            <w:tcW w:w="891" w:type="dxa"/>
            <w:shd w:val="clear" w:color="auto" w:fill="auto"/>
          </w:tcPr>
          <w:p w14:paraId="2347AA4F" w14:textId="77777777" w:rsidR="00130064" w:rsidRPr="000716B2" w:rsidRDefault="00130064" w:rsidP="00130064">
            <w:pPr>
              <w:pStyle w:val="GlossEng"/>
            </w:pPr>
            <w:r>
              <w:t>Jayapura</w:t>
            </w:r>
          </w:p>
        </w:tc>
      </w:tr>
    </w:tbl>
    <w:p w14:paraId="0C090BF3" w14:textId="52840177" w:rsidR="00130064" w:rsidRDefault="00B7093A" w:rsidP="00E232AB">
      <w:pPr>
        <w:pStyle w:val="FreeTranslEng15pt"/>
      </w:pPr>
      <w:r>
        <w:t>‘</w:t>
      </w:r>
      <w:r w:rsidR="00130064">
        <w:t xml:space="preserve">my older sibling wants to return to Jayapura, </w:t>
      </w:r>
      <w:r w:rsidR="00E232AB">
        <w:rPr>
          <w:rStyle w:val="ChBlueBold"/>
        </w:rPr>
        <w:t>for w</w:t>
      </w:r>
      <w:r w:rsidR="00130064" w:rsidRPr="000716B2">
        <w:rPr>
          <w:rStyle w:val="ChBlueBold"/>
        </w:rPr>
        <w:t xml:space="preserve">hatever </w:t>
      </w:r>
      <w:r w:rsidR="00326E69">
        <w:rPr>
          <w:rStyle w:val="ChBlueBold"/>
        </w:rPr>
        <w:t>reaso</w:t>
      </w:r>
      <w:r w:rsidR="00E232AB">
        <w:rPr>
          <w:rStyle w:val="ChBlueBold"/>
        </w:rPr>
        <w:t>n</w:t>
      </w:r>
      <w:r>
        <w:t>’</w:t>
      </w:r>
      <w:r w:rsidR="00130064" w:rsidRPr="00856563">
        <w:t xml:space="preserve"> (Lit. </w:t>
      </w:r>
      <w:r>
        <w:t>‘</w:t>
      </w:r>
      <w:r w:rsidR="00130064">
        <w:rPr>
          <w:rStyle w:val="ChBlueBold"/>
        </w:rPr>
        <w:t>why</w:t>
      </w:r>
      <w:r w:rsidR="00E232AB">
        <w:rPr>
          <w:rStyle w:val="ChBlueBold"/>
        </w:rPr>
        <w:t>ever</w:t>
      </w:r>
      <w:r>
        <w:t>’</w:t>
      </w:r>
      <w:r w:rsidR="00130064" w:rsidRPr="00856563">
        <w:t xml:space="preserve">) </w:t>
      </w:r>
      <w:r w:rsidR="00130064" w:rsidRPr="00082055">
        <w:rPr>
          <w:rStyle w:val="ExampleSource"/>
        </w:rPr>
        <w:t>[</w:t>
      </w:r>
      <w:r w:rsidR="00130064">
        <w:rPr>
          <w:rStyle w:val="ExampleSource"/>
        </w:rPr>
        <w:t>Elicited MY</w:t>
      </w:r>
      <w:r w:rsidR="00130064" w:rsidRPr="006F3B7D">
        <w:rPr>
          <w:rStyle w:val="ExampleSource"/>
        </w:rPr>
        <w:t>131112.002</w:t>
      </w:r>
      <w:r w:rsidR="00130064" w:rsidRPr="00082055">
        <w:rPr>
          <w:rStyle w:val="ExampleSource"/>
        </w:rPr>
        <w:t>]</w:t>
      </w:r>
    </w:p>
    <w:p w14:paraId="521C2A17" w14:textId="77777777" w:rsidR="00130064" w:rsidRDefault="00130064" w:rsidP="00130064">
      <w:pPr>
        <w:pStyle w:val="Heading3"/>
      </w:pPr>
      <w:bookmarkStart w:id="2612" w:name="_Toc367531120"/>
      <w:bookmarkStart w:id="2613" w:name="_Toc440455617"/>
      <w:r>
        <w:t>Summary</w:t>
      </w:r>
      <w:bookmarkEnd w:id="2612"/>
      <w:bookmarkEnd w:id="2613"/>
    </w:p>
    <w:p w14:paraId="1D8792C4" w14:textId="18907F2E" w:rsidR="000342C0" w:rsidRDefault="000342C0" w:rsidP="00E232AB">
      <w:pPr>
        <w:pStyle w:val="Body0000after"/>
      </w:pPr>
      <w:r>
        <w:t xml:space="preserve">In requesting specific types of information, the Papuan Malay interrogatives have a variety of functions within the clause. All of them have pronominal uses. In addition, </w:t>
      </w:r>
      <w:r w:rsidR="00E232AB">
        <w:t xml:space="preserve">five </w:t>
      </w:r>
      <w:r>
        <w:t xml:space="preserve">them also have predicative uses; the exception is </w:t>
      </w:r>
      <w:r w:rsidRPr="00857CAE">
        <w:rPr>
          <w:rStyle w:val="ChItalBold"/>
        </w:rPr>
        <w:t>kapang</w:t>
      </w:r>
      <w:r>
        <w:t xml:space="preserve"> </w:t>
      </w:r>
      <w:r w:rsidR="00B7093A">
        <w:t>‘</w:t>
      </w:r>
      <w:r>
        <w:t>when</w:t>
      </w:r>
      <w:r w:rsidR="00B7093A">
        <w:t>’</w:t>
      </w:r>
      <w:r>
        <w:t xml:space="preserve">. Furthermore, </w:t>
      </w:r>
      <w:r w:rsidR="00E232AB">
        <w:t xml:space="preserve">three </w:t>
      </w:r>
      <w:r>
        <w:t>of them also have adnominal and/or placeholder uses.</w:t>
      </w:r>
    </w:p>
    <w:p w14:paraId="75163DF2" w14:textId="01B208E3" w:rsidR="00667AD6" w:rsidRDefault="00130064" w:rsidP="006F7CCC">
      <w:pPr>
        <w:pStyle w:val="Body0500after"/>
      </w:pPr>
      <w:r>
        <w:t xml:space="preserve">In their pronominal and adnominal uses, the interrogatives typically remain </w:t>
      </w:r>
      <w:r w:rsidRPr="00FC7C04">
        <w:t>in-situ</w:t>
      </w:r>
      <w:r>
        <w:t xml:space="preserve">. </w:t>
      </w:r>
      <w:r w:rsidR="00667AD6">
        <w:t xml:space="preserve">Besides, pronominally used </w:t>
      </w:r>
      <w:r w:rsidR="00667AD6" w:rsidRPr="00203E2B">
        <w:rPr>
          <w:rStyle w:val="ChItalBold"/>
        </w:rPr>
        <w:t>kapang</w:t>
      </w:r>
      <w:r w:rsidR="00667AD6" w:rsidRPr="00203E2B">
        <w:t xml:space="preserve"> </w:t>
      </w:r>
      <w:r w:rsidR="00B7093A">
        <w:t>‘</w:t>
      </w:r>
      <w:r w:rsidR="00667AD6" w:rsidRPr="00203E2B">
        <w:t>when</w:t>
      </w:r>
      <w:r w:rsidR="00B7093A">
        <w:t>’</w:t>
      </w:r>
      <w:r w:rsidR="00667AD6" w:rsidRPr="00203E2B">
        <w:t xml:space="preserve"> and </w:t>
      </w:r>
      <w:r w:rsidR="00667AD6" w:rsidRPr="00203E2B">
        <w:rPr>
          <w:rStyle w:val="ChItalBold"/>
        </w:rPr>
        <w:t>knapa</w:t>
      </w:r>
      <w:r w:rsidR="00667AD6" w:rsidRPr="00203E2B">
        <w:t xml:space="preserve"> </w:t>
      </w:r>
      <w:r w:rsidR="00B7093A">
        <w:t>‘</w:t>
      </w:r>
      <w:r w:rsidR="00667AD6" w:rsidRPr="00203E2B">
        <w:t>why</w:t>
      </w:r>
      <w:r w:rsidR="00B7093A">
        <w:t>’</w:t>
      </w:r>
      <w:r w:rsidR="00667AD6">
        <w:t xml:space="preserve"> may also </w:t>
      </w:r>
      <w:r w:rsidR="00667AD6" w:rsidRPr="00203E2B">
        <w:t>occur in a clause-internal position, between the subject and the predicate</w:t>
      </w:r>
      <w:r w:rsidR="00667AD6">
        <w:t xml:space="preserve">. This position, however, is rare and the semantics conveyed still need to be investigated. </w:t>
      </w:r>
      <w:r>
        <w:t xml:space="preserve">In their predicative uses, </w:t>
      </w:r>
      <w:r w:rsidR="00E232AB">
        <w:t xml:space="preserve">four </w:t>
      </w:r>
      <w:r>
        <w:t xml:space="preserve">of </w:t>
      </w:r>
      <w:r w:rsidR="00667AD6">
        <w:t xml:space="preserve">the interrogatives </w:t>
      </w:r>
      <w:r>
        <w:t xml:space="preserve">can </w:t>
      </w:r>
      <w:r w:rsidR="00667AD6">
        <w:t xml:space="preserve">take </w:t>
      </w:r>
      <w:r>
        <w:t xml:space="preserve">two positions. </w:t>
      </w:r>
      <w:r w:rsidR="006F7CCC">
        <w:t>That is, t</w:t>
      </w:r>
      <w:r>
        <w:t xml:space="preserve">hey can remain </w:t>
      </w:r>
      <w:r w:rsidRPr="00FC7C04">
        <w:t>in situ</w:t>
      </w:r>
      <w:r>
        <w:t xml:space="preserve">, that is, in the clause-final position, or they can be fronted to the clause-initial position. When speakers want to accentuate the subject, the interrogative remains </w:t>
      </w:r>
      <w:r w:rsidRPr="00FC7C04">
        <w:t>in-situ</w:t>
      </w:r>
      <w:r>
        <w:t xml:space="preserve"> in the unmarked clause-final position. When, by contrast, speakers want to emphasize the fact that they are requesting specific types of information, such as the identity of the subject or its location, they front the interrogative to the marked clause-initial position where it is more salient. The exceptions </w:t>
      </w:r>
      <w:r w:rsidR="000342C0">
        <w:t xml:space="preserve">is </w:t>
      </w:r>
      <w:r w:rsidRPr="008E4026">
        <w:rPr>
          <w:rStyle w:val="ChItalBold"/>
        </w:rPr>
        <w:t>knapa</w:t>
      </w:r>
      <w:r>
        <w:t xml:space="preserve"> </w:t>
      </w:r>
      <w:r w:rsidR="00B7093A">
        <w:t>‘</w:t>
      </w:r>
      <w:r w:rsidR="00E305B4">
        <w:t>why</w:t>
      </w:r>
      <w:r w:rsidR="00B7093A">
        <w:t>’</w:t>
      </w:r>
      <w:r w:rsidR="00E305B4">
        <w:t xml:space="preserve">, </w:t>
      </w:r>
      <w:r>
        <w:t xml:space="preserve">which </w:t>
      </w:r>
      <w:r w:rsidR="008D5AE2">
        <w:t xml:space="preserve">is </w:t>
      </w:r>
      <w:r w:rsidR="007C6557">
        <w:t>unattested</w:t>
      </w:r>
      <w:r w:rsidR="008D5AE2">
        <w:t xml:space="preserve"> </w:t>
      </w:r>
      <w:r w:rsidR="000342C0">
        <w:t>clause-initially</w:t>
      </w:r>
      <w:r w:rsidR="00667AD6">
        <w:t>.</w:t>
      </w:r>
    </w:p>
    <w:p w14:paraId="71535776" w14:textId="2FD72B62" w:rsidR="00667AD6" w:rsidRDefault="002023DF" w:rsidP="00423AAC">
      <w:pPr>
        <w:pStyle w:val="Body0515after"/>
      </w:pPr>
      <w:r w:rsidRPr="00856563">
        <w:t xml:space="preserve">The </w:t>
      </w:r>
      <w:r w:rsidR="00667AD6">
        <w:t xml:space="preserve">mid-range quantifier </w:t>
      </w:r>
      <w:r w:rsidR="00667AD6" w:rsidRPr="00856563">
        <w:rPr>
          <w:rStyle w:val="ChItalBold"/>
        </w:rPr>
        <w:t>brapa</w:t>
      </w:r>
      <w:r w:rsidR="00667AD6" w:rsidRPr="00856563">
        <w:rPr>
          <w:lang w:eastAsia="en-US"/>
        </w:rPr>
        <w:t xml:space="preserve"> </w:t>
      </w:r>
      <w:r w:rsidR="00B7093A">
        <w:rPr>
          <w:lang w:eastAsia="en-US"/>
        </w:rPr>
        <w:t>‘</w:t>
      </w:r>
      <w:r w:rsidR="00667AD6">
        <w:rPr>
          <w:lang w:eastAsia="en-US"/>
        </w:rPr>
        <w:t>several</w:t>
      </w:r>
      <w:r w:rsidR="00B7093A">
        <w:rPr>
          <w:lang w:eastAsia="en-US"/>
        </w:rPr>
        <w:t>’</w:t>
      </w:r>
      <w:r w:rsidR="00667AD6" w:rsidRPr="00856563">
        <w:rPr>
          <w:lang w:eastAsia="en-US"/>
        </w:rPr>
        <w:t xml:space="preserve"> </w:t>
      </w:r>
      <w:r w:rsidR="00667AD6">
        <w:t xml:space="preserve">also </w:t>
      </w:r>
      <w:r w:rsidR="00667AD6" w:rsidRPr="00856563">
        <w:t xml:space="preserve">functions </w:t>
      </w:r>
      <w:r w:rsidR="00667AD6" w:rsidRPr="00856563">
        <w:rPr>
          <w:lang w:eastAsia="en-US"/>
        </w:rPr>
        <w:t xml:space="preserve">as </w:t>
      </w:r>
      <w:r w:rsidR="00667AD6">
        <w:rPr>
          <w:lang w:eastAsia="en-US"/>
        </w:rPr>
        <w:t xml:space="preserve">an interrogative, </w:t>
      </w:r>
      <w:r>
        <w:rPr>
          <w:lang w:eastAsia="en-US"/>
        </w:rPr>
        <w:t>questioning</w:t>
      </w:r>
      <w:r w:rsidR="00667AD6">
        <w:rPr>
          <w:lang w:eastAsia="en-US"/>
        </w:rPr>
        <w:t xml:space="preserve"> </w:t>
      </w:r>
      <w:r w:rsidR="00667AD6">
        <w:t xml:space="preserve">quantities in the sense of </w:t>
      </w:r>
      <w:r w:rsidR="00B7093A">
        <w:t>‘</w:t>
      </w:r>
      <w:r w:rsidR="00667AD6">
        <w:t>how many</w:t>
      </w:r>
      <w:r w:rsidR="00B7093A">
        <w:t>’</w:t>
      </w:r>
      <w:r w:rsidR="00667AD6">
        <w:t>. It has, however, only adnominal and predicative, and no pronominal uses.</w:t>
      </w:r>
      <w:r>
        <w:t xml:space="preserve"> In its adnominal uses, it remains </w:t>
      </w:r>
      <w:r w:rsidRPr="00FC7C04">
        <w:t>in-situ</w:t>
      </w:r>
      <w:r>
        <w:t xml:space="preserve">, while in its predicative uses it can take two positions: it can remain </w:t>
      </w:r>
      <w:r w:rsidRPr="00FC7C04">
        <w:t>in-situ</w:t>
      </w:r>
      <w:r>
        <w:t xml:space="preserve"> or be fronted to the clause-initial position.</w:t>
      </w:r>
    </w:p>
    <w:p w14:paraId="254F2F19" w14:textId="77777777" w:rsidR="00130064" w:rsidRDefault="00130064" w:rsidP="00130064">
      <w:pPr>
        <w:pStyle w:val="Heading2"/>
      </w:pPr>
      <w:bookmarkStart w:id="2614" w:name="_Ref351641490"/>
      <w:bookmarkStart w:id="2615" w:name="_Ref351641592"/>
      <w:bookmarkStart w:id="2616" w:name="_Toc353454788"/>
      <w:bookmarkStart w:id="2617" w:name="_Toc367531121"/>
      <w:bookmarkStart w:id="2618" w:name="_Toc440455618"/>
      <w:r w:rsidRPr="007A0BC8">
        <w:t>Numerals</w:t>
      </w:r>
      <w:bookmarkEnd w:id="2614"/>
      <w:bookmarkEnd w:id="2615"/>
      <w:bookmarkEnd w:id="2616"/>
      <w:bookmarkEnd w:id="2617"/>
      <w:bookmarkEnd w:id="2618"/>
    </w:p>
    <w:p w14:paraId="69CE94D7" w14:textId="3883C2EE" w:rsidR="00130064" w:rsidRDefault="00A23DB6" w:rsidP="00A23DB6">
      <w:pPr>
        <w:pStyle w:val="Body0015after"/>
      </w:pPr>
      <w:r>
        <w:t xml:space="preserve">As numeric expressions, the Papuan Malay numerals designate </w:t>
      </w:r>
      <w:r w:rsidR="00130064" w:rsidRPr="00E00C37">
        <w:t>countable divisions</w:t>
      </w:r>
      <w:r>
        <w:t xml:space="preserve"> of their referents.</w:t>
      </w:r>
      <w:r w:rsidR="00130064">
        <w:t xml:space="preserve"> </w:t>
      </w:r>
      <w:r>
        <w:t xml:space="preserve">Cardinal </w:t>
      </w:r>
      <w:r w:rsidR="00130064">
        <w:t>numbers are presented in §</w:t>
      </w:r>
      <w:r w:rsidR="00130064">
        <w:fldChar w:fldCharType="begin"/>
      </w:r>
      <w:r w:rsidR="00130064">
        <w:instrText xml:space="preserve"> REF _Ref350504715 \w \h </w:instrText>
      </w:r>
      <w:r w:rsidR="00130064">
        <w:fldChar w:fldCharType="separate"/>
      </w:r>
      <w:r w:rsidR="00154D81">
        <w:rPr>
          <w:cs/>
        </w:rPr>
        <w:t>‎</w:t>
      </w:r>
      <w:r w:rsidR="00154D81">
        <w:t>5.9.1</w:t>
      </w:r>
      <w:r w:rsidR="00130064">
        <w:fldChar w:fldCharType="end"/>
      </w:r>
      <w:r w:rsidR="00130064">
        <w:t>, ordinal numbers in §</w:t>
      </w:r>
      <w:r w:rsidR="00130064">
        <w:fldChar w:fldCharType="begin"/>
      </w:r>
      <w:r w:rsidR="00130064">
        <w:instrText xml:space="preserve"> REF _Ref350504740 \w \h </w:instrText>
      </w:r>
      <w:r w:rsidR="00130064">
        <w:fldChar w:fldCharType="separate"/>
      </w:r>
      <w:r w:rsidR="00154D81">
        <w:rPr>
          <w:cs/>
        </w:rPr>
        <w:t>‎</w:t>
      </w:r>
      <w:r w:rsidR="00154D81">
        <w:t>5.9.2</w:t>
      </w:r>
      <w:r w:rsidR="00130064">
        <w:fldChar w:fldCharType="end"/>
      </w:r>
      <w:r w:rsidR="00130064">
        <w:t>, and distributive numbers in §</w:t>
      </w:r>
      <w:r w:rsidR="00130064">
        <w:fldChar w:fldCharType="begin"/>
      </w:r>
      <w:r w:rsidR="00130064">
        <w:instrText xml:space="preserve"> REF _Ref350504741 \w \h </w:instrText>
      </w:r>
      <w:r w:rsidR="00130064">
        <w:fldChar w:fldCharType="separate"/>
      </w:r>
      <w:r w:rsidR="00154D81">
        <w:rPr>
          <w:cs/>
        </w:rPr>
        <w:t>‎</w:t>
      </w:r>
      <w:r w:rsidR="00154D81">
        <w:t>5.9.3</w:t>
      </w:r>
      <w:r w:rsidR="00130064">
        <w:fldChar w:fldCharType="end"/>
      </w:r>
      <w:r w:rsidR="00130064">
        <w:t>. In §</w:t>
      </w:r>
      <w:r w:rsidR="00130064">
        <w:fldChar w:fldCharType="begin"/>
      </w:r>
      <w:r w:rsidR="00130064">
        <w:instrText xml:space="preserve"> REF _Ref350501509 \w \h </w:instrText>
      </w:r>
      <w:r w:rsidR="00130064">
        <w:fldChar w:fldCharType="separate"/>
      </w:r>
      <w:r w:rsidR="00154D81">
        <w:rPr>
          <w:cs/>
        </w:rPr>
        <w:t>‎</w:t>
      </w:r>
      <w:r w:rsidR="00154D81">
        <w:t>5.9.4</w:t>
      </w:r>
      <w:r w:rsidR="00130064">
        <w:fldChar w:fldCharType="end"/>
      </w:r>
      <w:r w:rsidR="00130064">
        <w:t xml:space="preserve"> an additional non-enumerating function of the numeral </w:t>
      </w:r>
      <w:r w:rsidR="00130064" w:rsidRPr="00B35262">
        <w:rPr>
          <w:rStyle w:val="ChItalBold"/>
        </w:rPr>
        <w:t>satu</w:t>
      </w:r>
      <w:r w:rsidR="00130064">
        <w:t xml:space="preserve"> </w:t>
      </w:r>
      <w:r w:rsidR="00B7093A">
        <w:t>‘</w:t>
      </w:r>
      <w:r w:rsidR="00130064">
        <w:t>one</w:t>
      </w:r>
      <w:r w:rsidR="00B7093A">
        <w:t>’</w:t>
      </w:r>
      <w:r w:rsidR="00130064">
        <w:t xml:space="preserve"> is presented.</w:t>
      </w:r>
    </w:p>
    <w:p w14:paraId="3530F63D" w14:textId="77777777" w:rsidR="00130064" w:rsidRPr="00FD5B84" w:rsidRDefault="00130064" w:rsidP="00130064">
      <w:pPr>
        <w:pStyle w:val="Heading3"/>
      </w:pPr>
      <w:bookmarkStart w:id="2619" w:name="_Ref350504715"/>
      <w:bookmarkStart w:id="2620" w:name="_Toc367531122"/>
      <w:bookmarkStart w:id="2621" w:name="_Toc440455619"/>
      <w:r>
        <w:t>Cardinal numerals</w:t>
      </w:r>
      <w:bookmarkEnd w:id="2619"/>
      <w:bookmarkEnd w:id="2620"/>
      <w:bookmarkEnd w:id="2621"/>
    </w:p>
    <w:p w14:paraId="32635ED9" w14:textId="77777777" w:rsidR="00130064" w:rsidRDefault="00130064" w:rsidP="00423AAC">
      <w:pPr>
        <w:pStyle w:val="Body0005after"/>
      </w:pPr>
      <w:r w:rsidRPr="007A0BC8">
        <w:t xml:space="preserve">Papuan Malay has a decimal numeral system. The basic cardinal </w:t>
      </w:r>
      <w:r>
        <w:t xml:space="preserve">numerals, along with some examples of how they are combined, </w:t>
      </w:r>
      <w:r w:rsidRPr="007A0BC8">
        <w:t xml:space="preserve">are presented in </w:t>
      </w:r>
      <w:r w:rsidRPr="007A0BC8">
        <w:fldChar w:fldCharType="begin"/>
      </w:r>
      <w:r w:rsidRPr="007A0BC8">
        <w:instrText xml:space="preserve"> REF _Ref272485973 \h </w:instrText>
      </w:r>
      <w:r w:rsidRPr="007A0BC8">
        <w:fldChar w:fldCharType="separate"/>
      </w:r>
      <w:r w:rsidR="00154D81" w:rsidRPr="007A0BC8">
        <w:t xml:space="preserve">Table </w:t>
      </w:r>
      <w:r w:rsidR="00154D81">
        <w:rPr>
          <w:noProof/>
          <w:cs/>
        </w:rPr>
        <w:t>‎</w:t>
      </w:r>
      <w:r w:rsidR="00154D81">
        <w:rPr>
          <w:noProof/>
        </w:rPr>
        <w:t>5</w:t>
      </w:r>
      <w:r w:rsidR="00154D81">
        <w:t>.</w:t>
      </w:r>
      <w:r w:rsidR="00154D81">
        <w:rPr>
          <w:noProof/>
        </w:rPr>
        <w:t>35</w:t>
      </w:r>
      <w:r w:rsidRPr="007A0BC8">
        <w:fldChar w:fldCharType="end"/>
      </w:r>
      <w:r w:rsidRPr="007A0BC8">
        <w:t>.</w:t>
      </w:r>
    </w:p>
    <w:p w14:paraId="293A78C2" w14:textId="77777777" w:rsidR="00130064" w:rsidRDefault="00130064" w:rsidP="00130064">
      <w:pPr>
        <w:pStyle w:val="Caption"/>
      </w:pPr>
      <w:bookmarkStart w:id="2622" w:name="_Ref272485973"/>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35</w:t>
        </w:r>
      </w:fldSimple>
      <w:bookmarkEnd w:id="2622"/>
      <w:r w:rsidRPr="007A0BC8">
        <w:t>:</w:t>
      </w:r>
      <w:r w:rsidRPr="007A0BC8">
        <w:tab/>
        <w:t xml:space="preserve">Basic Papuan Malay cardinal </w:t>
      </w:r>
      <w:r>
        <w:t>numerals</w:t>
      </w:r>
      <w:r>
        <w:rPr>
          <w:rStyle w:val="FootnoteReference"/>
        </w:rPr>
        <w:footnoteReference w:id="172"/>
      </w:r>
    </w:p>
    <w:tbl>
      <w:tblPr>
        <w:tblW w:w="0" w:type="auto"/>
        <w:tblInd w:w="170" w:type="dxa"/>
        <w:tblBorders>
          <w:top w:val="single" w:sz="4" w:space="0" w:color="auto"/>
          <w:bottom w:val="single" w:sz="4" w:space="0" w:color="auto"/>
        </w:tblBorders>
        <w:tblLayout w:type="fixed"/>
        <w:tblLook w:val="01E0" w:firstRow="1" w:lastRow="1" w:firstColumn="1" w:lastColumn="1" w:noHBand="0" w:noVBand="0"/>
      </w:tblPr>
      <w:tblGrid>
        <w:gridCol w:w="680"/>
        <w:gridCol w:w="1418"/>
        <w:gridCol w:w="1474"/>
        <w:gridCol w:w="3119"/>
      </w:tblGrid>
      <w:tr w:rsidR="00AC23C4" w:rsidRPr="00700C13" w14:paraId="635B8A1D" w14:textId="77777777" w:rsidTr="00AE2FFA">
        <w:trPr>
          <w:tblHeader/>
        </w:trPr>
        <w:tc>
          <w:tcPr>
            <w:tcW w:w="680" w:type="dxa"/>
            <w:tcBorders>
              <w:top w:val="single" w:sz="4" w:space="0" w:color="auto"/>
              <w:bottom w:val="single" w:sz="4" w:space="0" w:color="auto"/>
            </w:tcBorders>
            <w:shd w:val="clear" w:color="auto" w:fill="auto"/>
          </w:tcPr>
          <w:p w14:paraId="433780B8" w14:textId="77777777" w:rsidR="00130064" w:rsidRPr="00700C13" w:rsidRDefault="00130064" w:rsidP="00AC23C4">
            <w:pPr>
              <w:pStyle w:val="TableHd"/>
              <w:ind w:right="57"/>
              <w:jc w:val="right"/>
            </w:pPr>
            <w:r w:rsidRPr="00700C13">
              <w:t>#</w:t>
            </w:r>
          </w:p>
        </w:tc>
        <w:tc>
          <w:tcPr>
            <w:tcW w:w="1418" w:type="dxa"/>
            <w:tcBorders>
              <w:top w:val="single" w:sz="4" w:space="0" w:color="auto"/>
              <w:bottom w:val="single" w:sz="4" w:space="0" w:color="auto"/>
              <w:right w:val="single" w:sz="4" w:space="0" w:color="auto"/>
            </w:tcBorders>
            <w:shd w:val="clear" w:color="auto" w:fill="auto"/>
          </w:tcPr>
          <w:p w14:paraId="4351EF4E" w14:textId="77777777" w:rsidR="00130064" w:rsidRPr="00700C13" w:rsidRDefault="00130064" w:rsidP="00130064">
            <w:pPr>
              <w:pStyle w:val="TableHd"/>
            </w:pPr>
            <w:r w:rsidRPr="00700C13">
              <w:t>Numbers</w:t>
            </w:r>
          </w:p>
        </w:tc>
        <w:tc>
          <w:tcPr>
            <w:tcW w:w="1474" w:type="dxa"/>
            <w:tcBorders>
              <w:top w:val="single" w:sz="4" w:space="0" w:color="auto"/>
              <w:left w:val="single" w:sz="4" w:space="0" w:color="auto"/>
              <w:bottom w:val="single" w:sz="4" w:space="0" w:color="auto"/>
            </w:tcBorders>
            <w:shd w:val="clear" w:color="auto" w:fill="auto"/>
          </w:tcPr>
          <w:p w14:paraId="395662B8" w14:textId="77777777" w:rsidR="00130064" w:rsidRPr="00700C13" w:rsidRDefault="00130064" w:rsidP="00AC23C4">
            <w:pPr>
              <w:pStyle w:val="TableHd"/>
              <w:ind w:right="57"/>
              <w:jc w:val="right"/>
            </w:pPr>
            <w:r w:rsidRPr="00700C13">
              <w:t>#</w:t>
            </w:r>
          </w:p>
        </w:tc>
        <w:tc>
          <w:tcPr>
            <w:tcW w:w="3119" w:type="dxa"/>
            <w:tcBorders>
              <w:top w:val="single" w:sz="4" w:space="0" w:color="auto"/>
              <w:bottom w:val="single" w:sz="4" w:space="0" w:color="auto"/>
            </w:tcBorders>
            <w:shd w:val="clear" w:color="auto" w:fill="auto"/>
          </w:tcPr>
          <w:p w14:paraId="42160F73" w14:textId="77777777" w:rsidR="00130064" w:rsidRPr="00700C13" w:rsidRDefault="00130064" w:rsidP="00130064">
            <w:pPr>
              <w:pStyle w:val="TableHd"/>
            </w:pPr>
            <w:r w:rsidRPr="00700C13">
              <w:t>Numbers</w:t>
            </w:r>
          </w:p>
        </w:tc>
      </w:tr>
      <w:tr w:rsidR="00AC23C4" w:rsidRPr="00700C13" w14:paraId="32CEB168" w14:textId="77777777" w:rsidTr="00AE2FFA">
        <w:tc>
          <w:tcPr>
            <w:tcW w:w="680" w:type="dxa"/>
            <w:tcBorders>
              <w:top w:val="single" w:sz="4" w:space="0" w:color="auto"/>
            </w:tcBorders>
            <w:shd w:val="clear" w:color="auto" w:fill="auto"/>
          </w:tcPr>
          <w:p w14:paraId="49CE647C" w14:textId="77777777" w:rsidR="00130064" w:rsidRPr="00700C13" w:rsidRDefault="00130064" w:rsidP="00AC23C4">
            <w:pPr>
              <w:pStyle w:val="TableCell2-0"/>
              <w:ind w:right="57"/>
              <w:jc w:val="right"/>
            </w:pPr>
            <w:r w:rsidRPr="00700C13">
              <w:t>1</w:t>
            </w:r>
          </w:p>
        </w:tc>
        <w:tc>
          <w:tcPr>
            <w:tcW w:w="1418" w:type="dxa"/>
            <w:tcBorders>
              <w:top w:val="single" w:sz="4" w:space="0" w:color="auto"/>
              <w:right w:val="single" w:sz="4" w:space="0" w:color="auto"/>
            </w:tcBorders>
            <w:shd w:val="clear" w:color="auto" w:fill="auto"/>
          </w:tcPr>
          <w:p w14:paraId="0DF1BCBF" w14:textId="77777777" w:rsidR="00130064" w:rsidRPr="00DA03C7" w:rsidRDefault="00130064" w:rsidP="00130064">
            <w:pPr>
              <w:pStyle w:val="TableCell2-0"/>
              <w:rPr>
                <w:rStyle w:val="ChItalBold"/>
              </w:rPr>
            </w:pPr>
            <w:r w:rsidRPr="00DA03C7">
              <w:rPr>
                <w:rStyle w:val="ChItalBold"/>
              </w:rPr>
              <w:t>satu</w:t>
            </w:r>
          </w:p>
        </w:tc>
        <w:tc>
          <w:tcPr>
            <w:tcW w:w="1474" w:type="dxa"/>
            <w:tcBorders>
              <w:top w:val="single" w:sz="4" w:space="0" w:color="auto"/>
              <w:left w:val="single" w:sz="4" w:space="0" w:color="auto"/>
            </w:tcBorders>
            <w:shd w:val="clear" w:color="auto" w:fill="auto"/>
          </w:tcPr>
          <w:p w14:paraId="0DE29ABF" w14:textId="77777777" w:rsidR="00130064" w:rsidRPr="00700C13" w:rsidRDefault="00130064" w:rsidP="00AC23C4">
            <w:pPr>
              <w:pStyle w:val="TableCell2-0"/>
              <w:ind w:right="57"/>
              <w:jc w:val="right"/>
            </w:pPr>
            <w:r w:rsidRPr="00700C13">
              <w:t>100</w:t>
            </w:r>
          </w:p>
        </w:tc>
        <w:tc>
          <w:tcPr>
            <w:tcW w:w="3119" w:type="dxa"/>
            <w:tcBorders>
              <w:top w:val="single" w:sz="4" w:space="0" w:color="auto"/>
            </w:tcBorders>
            <w:shd w:val="clear" w:color="auto" w:fill="auto"/>
          </w:tcPr>
          <w:p w14:paraId="49573D12" w14:textId="77777777" w:rsidR="00130064" w:rsidRPr="00DA03C7" w:rsidRDefault="00130064" w:rsidP="00130064">
            <w:pPr>
              <w:pStyle w:val="TableCell2-0"/>
              <w:rPr>
                <w:rStyle w:val="ChItalBold"/>
              </w:rPr>
            </w:pPr>
            <w:r w:rsidRPr="00DA03C7">
              <w:rPr>
                <w:rStyle w:val="ChItalBold"/>
              </w:rPr>
              <w:t>sratus</w:t>
            </w:r>
          </w:p>
        </w:tc>
      </w:tr>
      <w:tr w:rsidR="00AC23C4" w:rsidRPr="00700C13" w14:paraId="1FAF41C4" w14:textId="77777777" w:rsidTr="00AE2FFA">
        <w:tc>
          <w:tcPr>
            <w:tcW w:w="680" w:type="dxa"/>
            <w:shd w:val="clear" w:color="auto" w:fill="auto"/>
          </w:tcPr>
          <w:p w14:paraId="3E78C2C4"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39D4A6D4" w14:textId="77777777" w:rsidR="00130064" w:rsidRPr="00700C13" w:rsidRDefault="00130064" w:rsidP="00130064">
            <w:pPr>
              <w:pStyle w:val="TableCell0-2Break"/>
            </w:pPr>
          </w:p>
        </w:tc>
        <w:tc>
          <w:tcPr>
            <w:tcW w:w="1474" w:type="dxa"/>
            <w:tcBorders>
              <w:left w:val="single" w:sz="4" w:space="0" w:color="auto"/>
            </w:tcBorders>
            <w:shd w:val="clear" w:color="auto" w:fill="auto"/>
          </w:tcPr>
          <w:p w14:paraId="2E10F3C0" w14:textId="77777777" w:rsidR="00130064" w:rsidRPr="00700C13" w:rsidRDefault="00130064" w:rsidP="00AC23C4">
            <w:pPr>
              <w:pStyle w:val="TableCell0-2Break"/>
              <w:ind w:right="57"/>
              <w:jc w:val="right"/>
            </w:pPr>
          </w:p>
        </w:tc>
        <w:tc>
          <w:tcPr>
            <w:tcW w:w="3119" w:type="dxa"/>
            <w:shd w:val="clear" w:color="auto" w:fill="auto"/>
          </w:tcPr>
          <w:p w14:paraId="5B63D355" w14:textId="77777777" w:rsidR="00130064" w:rsidRPr="00700C13" w:rsidRDefault="00130064" w:rsidP="00130064">
            <w:pPr>
              <w:pStyle w:val="TableCell0-2Break"/>
            </w:pPr>
            <w:r>
              <w:t>one:hundred</w:t>
            </w:r>
          </w:p>
        </w:tc>
      </w:tr>
      <w:tr w:rsidR="00AC23C4" w:rsidRPr="00700C13" w14:paraId="54931509" w14:textId="77777777" w:rsidTr="00AE2FFA">
        <w:tc>
          <w:tcPr>
            <w:tcW w:w="680" w:type="dxa"/>
            <w:shd w:val="clear" w:color="auto" w:fill="auto"/>
          </w:tcPr>
          <w:p w14:paraId="217AC689" w14:textId="77777777" w:rsidR="00130064" w:rsidRPr="00700C13" w:rsidRDefault="00130064" w:rsidP="00AC23C4">
            <w:pPr>
              <w:pStyle w:val="TableCell2-0"/>
              <w:ind w:right="57"/>
              <w:jc w:val="right"/>
            </w:pPr>
            <w:r w:rsidRPr="00700C13">
              <w:t>2</w:t>
            </w:r>
          </w:p>
        </w:tc>
        <w:tc>
          <w:tcPr>
            <w:tcW w:w="1418" w:type="dxa"/>
            <w:tcBorders>
              <w:right w:val="single" w:sz="4" w:space="0" w:color="auto"/>
            </w:tcBorders>
            <w:shd w:val="clear" w:color="auto" w:fill="auto"/>
          </w:tcPr>
          <w:p w14:paraId="7E1F306F" w14:textId="77777777" w:rsidR="00130064" w:rsidRPr="00DA03C7" w:rsidRDefault="00130064" w:rsidP="00130064">
            <w:pPr>
              <w:pStyle w:val="TableCell2-0"/>
              <w:rPr>
                <w:rStyle w:val="ChItalBold"/>
              </w:rPr>
            </w:pPr>
            <w:r w:rsidRPr="00DA03C7">
              <w:rPr>
                <w:rStyle w:val="ChItalBold"/>
              </w:rPr>
              <w:t>dua</w:t>
            </w:r>
          </w:p>
        </w:tc>
        <w:tc>
          <w:tcPr>
            <w:tcW w:w="1474" w:type="dxa"/>
            <w:tcBorders>
              <w:left w:val="single" w:sz="4" w:space="0" w:color="auto"/>
            </w:tcBorders>
            <w:shd w:val="clear" w:color="auto" w:fill="auto"/>
          </w:tcPr>
          <w:p w14:paraId="0D921B26" w14:textId="77777777" w:rsidR="00130064" w:rsidRPr="00700C13" w:rsidRDefault="00130064" w:rsidP="00AC23C4">
            <w:pPr>
              <w:pStyle w:val="TableCell2-0"/>
              <w:ind w:right="57"/>
              <w:jc w:val="right"/>
            </w:pPr>
            <w:r w:rsidRPr="00700C13">
              <w:t>102</w:t>
            </w:r>
          </w:p>
        </w:tc>
        <w:tc>
          <w:tcPr>
            <w:tcW w:w="3119" w:type="dxa"/>
            <w:shd w:val="clear" w:color="auto" w:fill="auto"/>
          </w:tcPr>
          <w:p w14:paraId="392827FE" w14:textId="77777777" w:rsidR="00130064" w:rsidRPr="00DA03C7" w:rsidRDefault="00130064" w:rsidP="00130064">
            <w:pPr>
              <w:pStyle w:val="TableCell2-0"/>
              <w:rPr>
                <w:rStyle w:val="ChItalBold"/>
              </w:rPr>
            </w:pPr>
            <w:r w:rsidRPr="00DA03C7">
              <w:rPr>
                <w:rStyle w:val="ChItalBold"/>
              </w:rPr>
              <w:t>sratus dua</w:t>
            </w:r>
          </w:p>
        </w:tc>
      </w:tr>
      <w:tr w:rsidR="00AC23C4" w:rsidRPr="00700C13" w14:paraId="1B5789F3" w14:textId="77777777" w:rsidTr="00AE2FFA">
        <w:tc>
          <w:tcPr>
            <w:tcW w:w="680" w:type="dxa"/>
            <w:shd w:val="clear" w:color="auto" w:fill="auto"/>
          </w:tcPr>
          <w:p w14:paraId="299AEB57"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37431FC1" w14:textId="77777777" w:rsidR="00130064" w:rsidRPr="00700C13" w:rsidRDefault="00130064" w:rsidP="00130064">
            <w:pPr>
              <w:pStyle w:val="TableCell0-2Break"/>
            </w:pPr>
          </w:p>
        </w:tc>
        <w:tc>
          <w:tcPr>
            <w:tcW w:w="1474" w:type="dxa"/>
            <w:tcBorders>
              <w:left w:val="single" w:sz="4" w:space="0" w:color="auto"/>
            </w:tcBorders>
            <w:shd w:val="clear" w:color="auto" w:fill="auto"/>
          </w:tcPr>
          <w:p w14:paraId="2525FCF7" w14:textId="77777777" w:rsidR="00130064" w:rsidRPr="00700C13" w:rsidRDefault="00130064" w:rsidP="00AC23C4">
            <w:pPr>
              <w:pStyle w:val="TableCell0-2Break"/>
              <w:ind w:right="57"/>
              <w:jc w:val="right"/>
            </w:pPr>
          </w:p>
        </w:tc>
        <w:tc>
          <w:tcPr>
            <w:tcW w:w="3119" w:type="dxa"/>
            <w:shd w:val="clear" w:color="auto" w:fill="auto"/>
          </w:tcPr>
          <w:p w14:paraId="3D665F01" w14:textId="77777777" w:rsidR="00130064" w:rsidRPr="00700C13" w:rsidRDefault="00130064" w:rsidP="00130064">
            <w:pPr>
              <w:pStyle w:val="TableCell0-2Break"/>
            </w:pPr>
            <w:r>
              <w:t>one:hundred</w:t>
            </w:r>
            <w:r w:rsidRPr="00700C13">
              <w:t xml:space="preserve"> two</w:t>
            </w:r>
          </w:p>
        </w:tc>
      </w:tr>
      <w:tr w:rsidR="00AC23C4" w:rsidRPr="00700C13" w14:paraId="470621CD" w14:textId="77777777" w:rsidTr="00AE2FFA">
        <w:tc>
          <w:tcPr>
            <w:tcW w:w="680" w:type="dxa"/>
            <w:shd w:val="clear" w:color="auto" w:fill="auto"/>
          </w:tcPr>
          <w:p w14:paraId="0853E7ED" w14:textId="77777777" w:rsidR="00130064" w:rsidRPr="00700C13" w:rsidRDefault="00130064" w:rsidP="00AC23C4">
            <w:pPr>
              <w:pStyle w:val="TableCell2-0"/>
              <w:ind w:right="57"/>
              <w:jc w:val="right"/>
            </w:pPr>
            <w:r w:rsidRPr="00700C13">
              <w:t>3</w:t>
            </w:r>
          </w:p>
        </w:tc>
        <w:tc>
          <w:tcPr>
            <w:tcW w:w="1418" w:type="dxa"/>
            <w:tcBorders>
              <w:right w:val="single" w:sz="4" w:space="0" w:color="auto"/>
            </w:tcBorders>
            <w:shd w:val="clear" w:color="auto" w:fill="auto"/>
          </w:tcPr>
          <w:p w14:paraId="15F52EDD" w14:textId="77777777" w:rsidR="00130064" w:rsidRPr="00DA03C7" w:rsidRDefault="00130064" w:rsidP="00130064">
            <w:pPr>
              <w:pStyle w:val="TableCell2-0"/>
              <w:rPr>
                <w:rStyle w:val="ChItalBold"/>
              </w:rPr>
            </w:pPr>
            <w:r w:rsidRPr="00DA03C7">
              <w:rPr>
                <w:rStyle w:val="ChItalBold"/>
              </w:rPr>
              <w:t>tiga</w:t>
            </w:r>
          </w:p>
        </w:tc>
        <w:tc>
          <w:tcPr>
            <w:tcW w:w="1474" w:type="dxa"/>
            <w:tcBorders>
              <w:left w:val="single" w:sz="4" w:space="0" w:color="auto"/>
            </w:tcBorders>
            <w:shd w:val="clear" w:color="auto" w:fill="auto"/>
          </w:tcPr>
          <w:p w14:paraId="7A139DDD" w14:textId="77777777" w:rsidR="00130064" w:rsidRPr="00700C13" w:rsidRDefault="00130064" w:rsidP="00AC23C4">
            <w:pPr>
              <w:pStyle w:val="TableCell2-0"/>
              <w:ind w:right="57"/>
              <w:jc w:val="right"/>
            </w:pPr>
            <w:r w:rsidRPr="00700C13">
              <w:t>200</w:t>
            </w:r>
          </w:p>
        </w:tc>
        <w:tc>
          <w:tcPr>
            <w:tcW w:w="3119" w:type="dxa"/>
            <w:shd w:val="clear" w:color="auto" w:fill="auto"/>
          </w:tcPr>
          <w:p w14:paraId="5D9C0F5C" w14:textId="77777777" w:rsidR="00130064" w:rsidRPr="00DA03C7" w:rsidRDefault="00130064" w:rsidP="00130064">
            <w:pPr>
              <w:pStyle w:val="TableCell2-0"/>
              <w:rPr>
                <w:rStyle w:val="ChItalBold"/>
              </w:rPr>
            </w:pPr>
            <w:r w:rsidRPr="00DA03C7">
              <w:rPr>
                <w:rStyle w:val="ChItalBold"/>
              </w:rPr>
              <w:t>dua ratus</w:t>
            </w:r>
          </w:p>
        </w:tc>
      </w:tr>
      <w:tr w:rsidR="00AC23C4" w:rsidRPr="00700C13" w14:paraId="486604B3" w14:textId="77777777" w:rsidTr="00AE2FFA">
        <w:tc>
          <w:tcPr>
            <w:tcW w:w="680" w:type="dxa"/>
            <w:shd w:val="clear" w:color="auto" w:fill="auto"/>
          </w:tcPr>
          <w:p w14:paraId="514B8618"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596431A4" w14:textId="77777777" w:rsidR="00130064" w:rsidRPr="00700C13" w:rsidRDefault="00130064" w:rsidP="00130064">
            <w:pPr>
              <w:pStyle w:val="TableCell0-2Break"/>
            </w:pPr>
          </w:p>
        </w:tc>
        <w:tc>
          <w:tcPr>
            <w:tcW w:w="1474" w:type="dxa"/>
            <w:tcBorders>
              <w:left w:val="single" w:sz="4" w:space="0" w:color="auto"/>
            </w:tcBorders>
            <w:shd w:val="clear" w:color="auto" w:fill="auto"/>
          </w:tcPr>
          <w:p w14:paraId="73D14222" w14:textId="77777777" w:rsidR="00130064" w:rsidRPr="00700C13" w:rsidRDefault="00130064" w:rsidP="00AC23C4">
            <w:pPr>
              <w:pStyle w:val="TableCell0-2Break"/>
              <w:ind w:right="57"/>
              <w:jc w:val="right"/>
            </w:pPr>
          </w:p>
        </w:tc>
        <w:tc>
          <w:tcPr>
            <w:tcW w:w="3119" w:type="dxa"/>
            <w:shd w:val="clear" w:color="auto" w:fill="auto"/>
          </w:tcPr>
          <w:p w14:paraId="3DE2FF39" w14:textId="77777777" w:rsidR="00130064" w:rsidRPr="00700C13" w:rsidRDefault="00130064" w:rsidP="00130064">
            <w:pPr>
              <w:pStyle w:val="TableCell0-2Break"/>
            </w:pPr>
            <w:r>
              <w:t>two hundred</w:t>
            </w:r>
          </w:p>
        </w:tc>
      </w:tr>
      <w:tr w:rsidR="00AC23C4" w:rsidRPr="00700C13" w14:paraId="3F55DEA2" w14:textId="77777777" w:rsidTr="00AE2FFA">
        <w:tc>
          <w:tcPr>
            <w:tcW w:w="680" w:type="dxa"/>
            <w:shd w:val="clear" w:color="auto" w:fill="auto"/>
          </w:tcPr>
          <w:p w14:paraId="0CCF1C73" w14:textId="77777777" w:rsidR="00130064" w:rsidRPr="00700C13" w:rsidRDefault="00130064" w:rsidP="00AC23C4">
            <w:pPr>
              <w:pStyle w:val="TableCell2-0"/>
              <w:ind w:right="57"/>
              <w:jc w:val="right"/>
            </w:pPr>
            <w:r w:rsidRPr="00700C13">
              <w:t>4</w:t>
            </w:r>
          </w:p>
        </w:tc>
        <w:tc>
          <w:tcPr>
            <w:tcW w:w="1418" w:type="dxa"/>
            <w:tcBorders>
              <w:right w:val="single" w:sz="4" w:space="0" w:color="auto"/>
            </w:tcBorders>
            <w:shd w:val="clear" w:color="auto" w:fill="auto"/>
          </w:tcPr>
          <w:p w14:paraId="00831DF4" w14:textId="77777777" w:rsidR="00130064" w:rsidRPr="00DA03C7" w:rsidRDefault="00130064" w:rsidP="00130064">
            <w:pPr>
              <w:pStyle w:val="TableCell2-0"/>
              <w:rPr>
                <w:rStyle w:val="ChItalBold"/>
              </w:rPr>
            </w:pPr>
            <w:r w:rsidRPr="00DA03C7">
              <w:rPr>
                <w:rStyle w:val="ChItalBold"/>
              </w:rPr>
              <w:t>empat</w:t>
            </w:r>
          </w:p>
        </w:tc>
        <w:tc>
          <w:tcPr>
            <w:tcW w:w="1474" w:type="dxa"/>
            <w:tcBorders>
              <w:left w:val="single" w:sz="4" w:space="0" w:color="auto"/>
            </w:tcBorders>
            <w:shd w:val="clear" w:color="auto" w:fill="auto"/>
          </w:tcPr>
          <w:p w14:paraId="4120D9A1" w14:textId="77777777" w:rsidR="00130064" w:rsidRPr="00700C13" w:rsidRDefault="00130064" w:rsidP="00AC23C4">
            <w:pPr>
              <w:pStyle w:val="TableCell2-0"/>
              <w:ind w:right="57"/>
              <w:jc w:val="right"/>
            </w:pPr>
            <w:r w:rsidRPr="00700C13">
              <w:t>234</w:t>
            </w:r>
          </w:p>
        </w:tc>
        <w:tc>
          <w:tcPr>
            <w:tcW w:w="3119" w:type="dxa"/>
            <w:shd w:val="clear" w:color="auto" w:fill="auto"/>
          </w:tcPr>
          <w:p w14:paraId="2449D3FA" w14:textId="77777777" w:rsidR="00130064" w:rsidRPr="00DA03C7" w:rsidRDefault="00130064" w:rsidP="00130064">
            <w:pPr>
              <w:pStyle w:val="TableCell2-0"/>
              <w:rPr>
                <w:rStyle w:val="ChItalBold"/>
              </w:rPr>
            </w:pPr>
            <w:r w:rsidRPr="00DA03C7">
              <w:rPr>
                <w:rStyle w:val="ChItalBold"/>
              </w:rPr>
              <w:t>dua ratus tiga pulu empat</w:t>
            </w:r>
          </w:p>
        </w:tc>
      </w:tr>
      <w:tr w:rsidR="00AC23C4" w:rsidRPr="00700C13" w14:paraId="6A450DC8" w14:textId="77777777" w:rsidTr="00AE2FFA">
        <w:tc>
          <w:tcPr>
            <w:tcW w:w="680" w:type="dxa"/>
            <w:shd w:val="clear" w:color="auto" w:fill="auto"/>
          </w:tcPr>
          <w:p w14:paraId="5C4ACB43"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3C649E16" w14:textId="77777777" w:rsidR="00130064" w:rsidRPr="00700C13" w:rsidRDefault="00130064" w:rsidP="00130064">
            <w:pPr>
              <w:pStyle w:val="TableCell0-2Break"/>
            </w:pPr>
          </w:p>
        </w:tc>
        <w:tc>
          <w:tcPr>
            <w:tcW w:w="1474" w:type="dxa"/>
            <w:tcBorders>
              <w:left w:val="single" w:sz="4" w:space="0" w:color="auto"/>
            </w:tcBorders>
            <w:shd w:val="clear" w:color="auto" w:fill="auto"/>
          </w:tcPr>
          <w:p w14:paraId="7B11762C" w14:textId="77777777" w:rsidR="00130064" w:rsidRPr="00700C13" w:rsidRDefault="00130064" w:rsidP="00AC23C4">
            <w:pPr>
              <w:pStyle w:val="TableCell0-2Break"/>
              <w:ind w:right="57"/>
              <w:jc w:val="right"/>
            </w:pPr>
          </w:p>
        </w:tc>
        <w:tc>
          <w:tcPr>
            <w:tcW w:w="3119" w:type="dxa"/>
            <w:shd w:val="clear" w:color="auto" w:fill="auto"/>
          </w:tcPr>
          <w:p w14:paraId="67EF816C" w14:textId="77777777" w:rsidR="00130064" w:rsidRPr="00700C13" w:rsidRDefault="00130064" w:rsidP="00130064">
            <w:pPr>
              <w:pStyle w:val="TableCell0-2Break"/>
            </w:pPr>
            <w:r>
              <w:t>two hundred</w:t>
            </w:r>
            <w:r w:rsidRPr="00700C13">
              <w:t xml:space="preserve"> </w:t>
            </w:r>
            <w:r>
              <w:t>three tens four</w:t>
            </w:r>
          </w:p>
        </w:tc>
      </w:tr>
      <w:tr w:rsidR="00AC23C4" w:rsidRPr="00700C13" w14:paraId="5E04B6C5" w14:textId="77777777" w:rsidTr="00AE2FFA">
        <w:tc>
          <w:tcPr>
            <w:tcW w:w="680" w:type="dxa"/>
            <w:shd w:val="clear" w:color="auto" w:fill="auto"/>
          </w:tcPr>
          <w:p w14:paraId="762EB407" w14:textId="77777777" w:rsidR="00130064" w:rsidRPr="00700C13" w:rsidRDefault="00130064" w:rsidP="00AC23C4">
            <w:pPr>
              <w:pStyle w:val="TableCell2-0"/>
              <w:ind w:right="57"/>
              <w:jc w:val="right"/>
            </w:pPr>
            <w:r w:rsidRPr="00700C13">
              <w:t>5</w:t>
            </w:r>
          </w:p>
        </w:tc>
        <w:tc>
          <w:tcPr>
            <w:tcW w:w="1418" w:type="dxa"/>
            <w:tcBorders>
              <w:right w:val="single" w:sz="4" w:space="0" w:color="auto"/>
            </w:tcBorders>
            <w:shd w:val="clear" w:color="auto" w:fill="auto"/>
          </w:tcPr>
          <w:p w14:paraId="78BD72D7" w14:textId="77777777" w:rsidR="00130064" w:rsidRPr="00DA03C7" w:rsidRDefault="00130064" w:rsidP="00130064">
            <w:pPr>
              <w:pStyle w:val="TableCell2-0"/>
              <w:rPr>
                <w:rStyle w:val="ChItalBold"/>
              </w:rPr>
            </w:pPr>
            <w:r w:rsidRPr="00DA03C7">
              <w:rPr>
                <w:rStyle w:val="ChItalBold"/>
              </w:rPr>
              <w:t>lima</w:t>
            </w:r>
          </w:p>
        </w:tc>
        <w:tc>
          <w:tcPr>
            <w:tcW w:w="1474" w:type="dxa"/>
            <w:tcBorders>
              <w:left w:val="single" w:sz="4" w:space="0" w:color="auto"/>
            </w:tcBorders>
            <w:shd w:val="clear" w:color="auto" w:fill="auto"/>
          </w:tcPr>
          <w:p w14:paraId="16EB9D84" w14:textId="77777777" w:rsidR="00130064" w:rsidRPr="00700C13" w:rsidRDefault="00130064" w:rsidP="00AC23C4">
            <w:pPr>
              <w:pStyle w:val="TableCell2-0"/>
              <w:ind w:right="57"/>
              <w:jc w:val="right"/>
            </w:pPr>
            <w:r w:rsidRPr="00700C13">
              <w:t>1.000</w:t>
            </w:r>
          </w:p>
        </w:tc>
        <w:tc>
          <w:tcPr>
            <w:tcW w:w="3119" w:type="dxa"/>
            <w:shd w:val="clear" w:color="auto" w:fill="auto"/>
          </w:tcPr>
          <w:p w14:paraId="68068AB9" w14:textId="77777777" w:rsidR="00130064" w:rsidRPr="00DA03C7" w:rsidRDefault="00130064" w:rsidP="00130064">
            <w:pPr>
              <w:pStyle w:val="TableCell2-0"/>
              <w:rPr>
                <w:rStyle w:val="ChItalBold"/>
              </w:rPr>
            </w:pPr>
            <w:r w:rsidRPr="00DA03C7">
              <w:rPr>
                <w:rStyle w:val="ChItalBold"/>
              </w:rPr>
              <w:t>sribu</w:t>
            </w:r>
          </w:p>
        </w:tc>
      </w:tr>
      <w:tr w:rsidR="00AC23C4" w:rsidRPr="00700C13" w14:paraId="7804641C" w14:textId="77777777" w:rsidTr="00AE2FFA">
        <w:tc>
          <w:tcPr>
            <w:tcW w:w="680" w:type="dxa"/>
            <w:shd w:val="clear" w:color="auto" w:fill="auto"/>
          </w:tcPr>
          <w:p w14:paraId="75E47C0E"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597812C8" w14:textId="77777777" w:rsidR="00130064" w:rsidRPr="00700C13" w:rsidRDefault="00130064" w:rsidP="00130064">
            <w:pPr>
              <w:pStyle w:val="TableCell0-2Break"/>
            </w:pPr>
          </w:p>
        </w:tc>
        <w:tc>
          <w:tcPr>
            <w:tcW w:w="1474" w:type="dxa"/>
            <w:tcBorders>
              <w:left w:val="single" w:sz="4" w:space="0" w:color="auto"/>
            </w:tcBorders>
            <w:shd w:val="clear" w:color="auto" w:fill="auto"/>
          </w:tcPr>
          <w:p w14:paraId="6E75597F" w14:textId="77777777" w:rsidR="00130064" w:rsidRPr="00700C13" w:rsidRDefault="00130064" w:rsidP="00AC23C4">
            <w:pPr>
              <w:pStyle w:val="TableCell0-2Break"/>
              <w:ind w:right="57"/>
              <w:jc w:val="right"/>
            </w:pPr>
          </w:p>
        </w:tc>
        <w:tc>
          <w:tcPr>
            <w:tcW w:w="3119" w:type="dxa"/>
            <w:shd w:val="clear" w:color="auto" w:fill="auto"/>
          </w:tcPr>
          <w:p w14:paraId="26F74AFC" w14:textId="77777777" w:rsidR="00130064" w:rsidRPr="00700C13" w:rsidRDefault="00130064" w:rsidP="00130064">
            <w:pPr>
              <w:pStyle w:val="TableCell0-2Break"/>
            </w:pPr>
            <w:r>
              <w:t>one:thousand</w:t>
            </w:r>
          </w:p>
        </w:tc>
      </w:tr>
      <w:tr w:rsidR="00AC23C4" w:rsidRPr="00700C13" w14:paraId="148E161F" w14:textId="77777777" w:rsidTr="00AE2FFA">
        <w:tc>
          <w:tcPr>
            <w:tcW w:w="680" w:type="dxa"/>
            <w:shd w:val="clear" w:color="auto" w:fill="auto"/>
          </w:tcPr>
          <w:p w14:paraId="5B8179B6" w14:textId="77777777" w:rsidR="00130064" w:rsidRPr="00700C13" w:rsidRDefault="00130064" w:rsidP="00AC23C4">
            <w:pPr>
              <w:pStyle w:val="TableCell2-0"/>
              <w:ind w:right="57"/>
              <w:jc w:val="right"/>
            </w:pPr>
            <w:r w:rsidRPr="00700C13">
              <w:t>6</w:t>
            </w:r>
          </w:p>
        </w:tc>
        <w:tc>
          <w:tcPr>
            <w:tcW w:w="1418" w:type="dxa"/>
            <w:tcBorders>
              <w:right w:val="single" w:sz="4" w:space="0" w:color="auto"/>
            </w:tcBorders>
            <w:shd w:val="clear" w:color="auto" w:fill="auto"/>
          </w:tcPr>
          <w:p w14:paraId="1127188E" w14:textId="77777777" w:rsidR="00130064" w:rsidRPr="00DA03C7" w:rsidRDefault="00130064" w:rsidP="00130064">
            <w:pPr>
              <w:pStyle w:val="TableCell2-0"/>
              <w:rPr>
                <w:rStyle w:val="ChItalBold"/>
              </w:rPr>
            </w:pPr>
            <w:r w:rsidRPr="00DA03C7">
              <w:rPr>
                <w:rStyle w:val="ChItalBold"/>
              </w:rPr>
              <w:t>enam</w:t>
            </w:r>
          </w:p>
        </w:tc>
        <w:tc>
          <w:tcPr>
            <w:tcW w:w="1474" w:type="dxa"/>
            <w:tcBorders>
              <w:left w:val="single" w:sz="4" w:space="0" w:color="auto"/>
            </w:tcBorders>
            <w:shd w:val="clear" w:color="auto" w:fill="auto"/>
          </w:tcPr>
          <w:p w14:paraId="23E5C678" w14:textId="77777777" w:rsidR="00130064" w:rsidRPr="00700C13" w:rsidRDefault="00130064" w:rsidP="00AC23C4">
            <w:pPr>
              <w:pStyle w:val="TableCell2-0"/>
              <w:ind w:right="57"/>
              <w:jc w:val="right"/>
            </w:pPr>
            <w:r w:rsidRPr="00700C13">
              <w:t>1.004</w:t>
            </w:r>
          </w:p>
        </w:tc>
        <w:tc>
          <w:tcPr>
            <w:tcW w:w="3119" w:type="dxa"/>
            <w:shd w:val="clear" w:color="auto" w:fill="auto"/>
          </w:tcPr>
          <w:p w14:paraId="40FBBCFD" w14:textId="77777777" w:rsidR="00130064" w:rsidRPr="00DA03C7" w:rsidRDefault="00130064" w:rsidP="00130064">
            <w:pPr>
              <w:pStyle w:val="TableCell2-0"/>
              <w:rPr>
                <w:rStyle w:val="ChItalBold"/>
              </w:rPr>
            </w:pPr>
            <w:r w:rsidRPr="00DA03C7">
              <w:rPr>
                <w:rStyle w:val="ChItalBold"/>
              </w:rPr>
              <w:t>sribu empat</w:t>
            </w:r>
          </w:p>
        </w:tc>
      </w:tr>
      <w:tr w:rsidR="00AC23C4" w:rsidRPr="00700C13" w14:paraId="36E8A0AC" w14:textId="77777777" w:rsidTr="00AE2FFA">
        <w:tc>
          <w:tcPr>
            <w:tcW w:w="680" w:type="dxa"/>
            <w:shd w:val="clear" w:color="auto" w:fill="auto"/>
          </w:tcPr>
          <w:p w14:paraId="29F35F6E"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78A0D354" w14:textId="77777777" w:rsidR="00130064" w:rsidRPr="00700C13" w:rsidRDefault="00130064" w:rsidP="00130064">
            <w:pPr>
              <w:pStyle w:val="TableCell0-2Break"/>
            </w:pPr>
          </w:p>
        </w:tc>
        <w:tc>
          <w:tcPr>
            <w:tcW w:w="1474" w:type="dxa"/>
            <w:tcBorders>
              <w:left w:val="single" w:sz="4" w:space="0" w:color="auto"/>
            </w:tcBorders>
            <w:shd w:val="clear" w:color="auto" w:fill="auto"/>
          </w:tcPr>
          <w:p w14:paraId="4CD82B96" w14:textId="77777777" w:rsidR="00130064" w:rsidRPr="00700C13" w:rsidRDefault="00130064" w:rsidP="00AC23C4">
            <w:pPr>
              <w:pStyle w:val="TableCell0-2Break"/>
              <w:ind w:right="57"/>
              <w:jc w:val="right"/>
            </w:pPr>
          </w:p>
        </w:tc>
        <w:tc>
          <w:tcPr>
            <w:tcW w:w="3119" w:type="dxa"/>
            <w:shd w:val="clear" w:color="auto" w:fill="auto"/>
          </w:tcPr>
          <w:p w14:paraId="1C0CECE4" w14:textId="77777777" w:rsidR="00130064" w:rsidRPr="00700C13" w:rsidRDefault="00130064" w:rsidP="00130064">
            <w:pPr>
              <w:pStyle w:val="TableCell0-2Break"/>
            </w:pPr>
            <w:r>
              <w:t>one:thousand</w:t>
            </w:r>
            <w:r w:rsidRPr="00700C13">
              <w:t xml:space="preserve"> four</w:t>
            </w:r>
          </w:p>
        </w:tc>
      </w:tr>
      <w:tr w:rsidR="00AC23C4" w:rsidRPr="00700C13" w14:paraId="3CFF2E22" w14:textId="77777777" w:rsidTr="00AE2FFA">
        <w:tc>
          <w:tcPr>
            <w:tcW w:w="680" w:type="dxa"/>
            <w:shd w:val="clear" w:color="auto" w:fill="auto"/>
          </w:tcPr>
          <w:p w14:paraId="1568C905" w14:textId="77777777" w:rsidR="00130064" w:rsidRPr="00700C13" w:rsidRDefault="00130064" w:rsidP="00AC23C4">
            <w:pPr>
              <w:pStyle w:val="TableCell2-0"/>
              <w:ind w:right="57"/>
              <w:jc w:val="right"/>
            </w:pPr>
            <w:r w:rsidRPr="00700C13">
              <w:t>7</w:t>
            </w:r>
          </w:p>
        </w:tc>
        <w:tc>
          <w:tcPr>
            <w:tcW w:w="1418" w:type="dxa"/>
            <w:tcBorders>
              <w:right w:val="single" w:sz="4" w:space="0" w:color="auto"/>
            </w:tcBorders>
            <w:shd w:val="clear" w:color="auto" w:fill="auto"/>
          </w:tcPr>
          <w:p w14:paraId="6FF472D2" w14:textId="77777777" w:rsidR="00130064" w:rsidRPr="00DA03C7" w:rsidRDefault="00130064" w:rsidP="00130064">
            <w:pPr>
              <w:pStyle w:val="TableCell2-0"/>
              <w:rPr>
                <w:rStyle w:val="ChItalBold"/>
              </w:rPr>
            </w:pPr>
            <w:r w:rsidRPr="00DA03C7">
              <w:rPr>
                <w:rStyle w:val="ChItalBold"/>
              </w:rPr>
              <w:t>tuju</w:t>
            </w:r>
          </w:p>
        </w:tc>
        <w:tc>
          <w:tcPr>
            <w:tcW w:w="1474" w:type="dxa"/>
            <w:tcBorders>
              <w:left w:val="single" w:sz="4" w:space="0" w:color="auto"/>
            </w:tcBorders>
            <w:shd w:val="clear" w:color="auto" w:fill="auto"/>
          </w:tcPr>
          <w:p w14:paraId="0FE5D05D" w14:textId="77777777" w:rsidR="00130064" w:rsidRPr="00700C13" w:rsidRDefault="00130064" w:rsidP="00AC23C4">
            <w:pPr>
              <w:pStyle w:val="TableCell2-0"/>
              <w:ind w:right="57"/>
              <w:jc w:val="right"/>
            </w:pPr>
            <w:r w:rsidRPr="00700C13">
              <w:t>2.000</w:t>
            </w:r>
          </w:p>
        </w:tc>
        <w:tc>
          <w:tcPr>
            <w:tcW w:w="3119" w:type="dxa"/>
            <w:shd w:val="clear" w:color="auto" w:fill="auto"/>
          </w:tcPr>
          <w:p w14:paraId="7E772CD0" w14:textId="77777777" w:rsidR="00130064" w:rsidRPr="00DA03C7" w:rsidRDefault="00130064" w:rsidP="00130064">
            <w:pPr>
              <w:pStyle w:val="TableCell2-0"/>
              <w:rPr>
                <w:rStyle w:val="ChItalBold"/>
              </w:rPr>
            </w:pPr>
            <w:r w:rsidRPr="00DA03C7">
              <w:rPr>
                <w:rStyle w:val="ChItalBold"/>
              </w:rPr>
              <w:t>dua ribu</w:t>
            </w:r>
          </w:p>
        </w:tc>
      </w:tr>
      <w:tr w:rsidR="00AC23C4" w:rsidRPr="00700C13" w14:paraId="0BF3EC82" w14:textId="77777777" w:rsidTr="00AE2FFA">
        <w:tc>
          <w:tcPr>
            <w:tcW w:w="680" w:type="dxa"/>
            <w:shd w:val="clear" w:color="auto" w:fill="auto"/>
          </w:tcPr>
          <w:p w14:paraId="2499B0E2"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3723A279" w14:textId="77777777" w:rsidR="00130064" w:rsidRPr="00700C13" w:rsidRDefault="00130064" w:rsidP="00130064">
            <w:pPr>
              <w:pStyle w:val="TableCell0-2Break"/>
            </w:pPr>
          </w:p>
        </w:tc>
        <w:tc>
          <w:tcPr>
            <w:tcW w:w="1474" w:type="dxa"/>
            <w:tcBorders>
              <w:left w:val="single" w:sz="4" w:space="0" w:color="auto"/>
            </w:tcBorders>
            <w:shd w:val="clear" w:color="auto" w:fill="auto"/>
          </w:tcPr>
          <w:p w14:paraId="6D1CC3A9" w14:textId="77777777" w:rsidR="00130064" w:rsidRPr="00700C13" w:rsidRDefault="00130064" w:rsidP="00AC23C4">
            <w:pPr>
              <w:pStyle w:val="TableCell0-2Break"/>
              <w:ind w:right="57"/>
              <w:jc w:val="right"/>
            </w:pPr>
          </w:p>
        </w:tc>
        <w:tc>
          <w:tcPr>
            <w:tcW w:w="3119" w:type="dxa"/>
            <w:shd w:val="clear" w:color="auto" w:fill="auto"/>
          </w:tcPr>
          <w:p w14:paraId="038B2415" w14:textId="77777777" w:rsidR="00130064" w:rsidRPr="00700C13" w:rsidRDefault="00130064" w:rsidP="00130064">
            <w:pPr>
              <w:pStyle w:val="TableCell0-2Break"/>
            </w:pPr>
            <w:r>
              <w:t>two thousand</w:t>
            </w:r>
          </w:p>
        </w:tc>
      </w:tr>
      <w:tr w:rsidR="00AC23C4" w:rsidRPr="00700C13" w14:paraId="507633C0" w14:textId="77777777" w:rsidTr="00AE2FFA">
        <w:tc>
          <w:tcPr>
            <w:tcW w:w="680" w:type="dxa"/>
            <w:shd w:val="clear" w:color="auto" w:fill="auto"/>
          </w:tcPr>
          <w:p w14:paraId="27C4F784" w14:textId="77777777" w:rsidR="00130064" w:rsidRPr="00700C13" w:rsidRDefault="00130064" w:rsidP="00AC23C4">
            <w:pPr>
              <w:pStyle w:val="TableCell2-0"/>
              <w:ind w:right="57"/>
              <w:jc w:val="right"/>
            </w:pPr>
            <w:r w:rsidRPr="00700C13">
              <w:t>8</w:t>
            </w:r>
          </w:p>
        </w:tc>
        <w:tc>
          <w:tcPr>
            <w:tcW w:w="1418" w:type="dxa"/>
            <w:tcBorders>
              <w:right w:val="single" w:sz="4" w:space="0" w:color="auto"/>
            </w:tcBorders>
            <w:shd w:val="clear" w:color="auto" w:fill="auto"/>
          </w:tcPr>
          <w:p w14:paraId="4A5856F3" w14:textId="77777777" w:rsidR="00130064" w:rsidRPr="00DA03C7" w:rsidRDefault="00BC525F" w:rsidP="00130064">
            <w:pPr>
              <w:pStyle w:val="TableCell2-0"/>
              <w:rPr>
                <w:rStyle w:val="ChItalBold"/>
              </w:rPr>
            </w:pPr>
            <w:r w:rsidRPr="00DA03C7">
              <w:rPr>
                <w:rStyle w:val="ChItalBold"/>
              </w:rPr>
              <w:t>dlapang</w:t>
            </w:r>
          </w:p>
        </w:tc>
        <w:tc>
          <w:tcPr>
            <w:tcW w:w="1474" w:type="dxa"/>
            <w:tcBorders>
              <w:left w:val="single" w:sz="4" w:space="0" w:color="auto"/>
            </w:tcBorders>
            <w:shd w:val="clear" w:color="auto" w:fill="auto"/>
          </w:tcPr>
          <w:p w14:paraId="3A0C7382" w14:textId="77777777" w:rsidR="00130064" w:rsidRPr="00700C13" w:rsidRDefault="00130064" w:rsidP="00AC23C4">
            <w:pPr>
              <w:pStyle w:val="TableCell2-0"/>
              <w:ind w:right="57"/>
              <w:jc w:val="right"/>
            </w:pPr>
            <w:r w:rsidRPr="00700C13">
              <w:t>2.013</w:t>
            </w:r>
          </w:p>
        </w:tc>
        <w:tc>
          <w:tcPr>
            <w:tcW w:w="3119" w:type="dxa"/>
            <w:shd w:val="clear" w:color="auto" w:fill="auto"/>
          </w:tcPr>
          <w:p w14:paraId="0AB803CB" w14:textId="77777777" w:rsidR="00130064" w:rsidRPr="00DA03C7" w:rsidRDefault="00130064" w:rsidP="00130064">
            <w:pPr>
              <w:pStyle w:val="TableCell2-0"/>
              <w:rPr>
                <w:rStyle w:val="ChItalBold"/>
              </w:rPr>
            </w:pPr>
            <w:r w:rsidRPr="00DA03C7">
              <w:rPr>
                <w:rStyle w:val="ChItalBold"/>
              </w:rPr>
              <w:t>dua ribu tiga blas</w:t>
            </w:r>
          </w:p>
        </w:tc>
      </w:tr>
      <w:tr w:rsidR="00AC23C4" w:rsidRPr="00700C13" w14:paraId="292D63DD" w14:textId="77777777" w:rsidTr="00AE2FFA">
        <w:tc>
          <w:tcPr>
            <w:tcW w:w="680" w:type="dxa"/>
            <w:shd w:val="clear" w:color="auto" w:fill="auto"/>
          </w:tcPr>
          <w:p w14:paraId="61AC1EA5"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23208E3D" w14:textId="77777777" w:rsidR="00130064" w:rsidRPr="00700C13" w:rsidRDefault="00130064" w:rsidP="00130064">
            <w:pPr>
              <w:pStyle w:val="TableCell0-2Break"/>
            </w:pPr>
          </w:p>
        </w:tc>
        <w:tc>
          <w:tcPr>
            <w:tcW w:w="1474" w:type="dxa"/>
            <w:tcBorders>
              <w:left w:val="single" w:sz="4" w:space="0" w:color="auto"/>
            </w:tcBorders>
            <w:shd w:val="clear" w:color="auto" w:fill="auto"/>
          </w:tcPr>
          <w:p w14:paraId="32FD7C06" w14:textId="77777777" w:rsidR="00130064" w:rsidRPr="00700C13" w:rsidRDefault="00130064" w:rsidP="00AC23C4">
            <w:pPr>
              <w:pStyle w:val="TableCell0-2Break"/>
              <w:ind w:right="57"/>
              <w:jc w:val="right"/>
            </w:pPr>
          </w:p>
        </w:tc>
        <w:tc>
          <w:tcPr>
            <w:tcW w:w="3119" w:type="dxa"/>
            <w:shd w:val="clear" w:color="auto" w:fill="auto"/>
          </w:tcPr>
          <w:p w14:paraId="418BBF0E" w14:textId="77777777" w:rsidR="00130064" w:rsidRPr="00700C13" w:rsidRDefault="00130064" w:rsidP="00130064">
            <w:pPr>
              <w:pStyle w:val="TableCell0-2Break"/>
            </w:pPr>
            <w:r>
              <w:t>two thousand</w:t>
            </w:r>
            <w:r w:rsidRPr="00700C13">
              <w:t xml:space="preserve"> three teens</w:t>
            </w:r>
          </w:p>
        </w:tc>
      </w:tr>
      <w:tr w:rsidR="00AC23C4" w:rsidRPr="00700C13" w14:paraId="75D6E9C0" w14:textId="77777777" w:rsidTr="00AE2FFA">
        <w:tc>
          <w:tcPr>
            <w:tcW w:w="680" w:type="dxa"/>
            <w:shd w:val="clear" w:color="auto" w:fill="auto"/>
          </w:tcPr>
          <w:p w14:paraId="4D5CDEB7" w14:textId="77777777" w:rsidR="00130064" w:rsidRPr="00700C13" w:rsidRDefault="00130064" w:rsidP="00AC23C4">
            <w:pPr>
              <w:pStyle w:val="TableCell2-0"/>
              <w:ind w:right="57"/>
              <w:jc w:val="right"/>
            </w:pPr>
            <w:r w:rsidRPr="00700C13">
              <w:t>9</w:t>
            </w:r>
          </w:p>
        </w:tc>
        <w:tc>
          <w:tcPr>
            <w:tcW w:w="1418" w:type="dxa"/>
            <w:tcBorders>
              <w:right w:val="single" w:sz="4" w:space="0" w:color="auto"/>
            </w:tcBorders>
            <w:shd w:val="clear" w:color="auto" w:fill="auto"/>
          </w:tcPr>
          <w:p w14:paraId="7ED8EC9E" w14:textId="77777777" w:rsidR="00130064" w:rsidRPr="00DA03C7" w:rsidRDefault="00BC525F" w:rsidP="00130064">
            <w:pPr>
              <w:pStyle w:val="TableCell2-0"/>
              <w:rPr>
                <w:rStyle w:val="ChItalBold"/>
              </w:rPr>
            </w:pPr>
            <w:r w:rsidRPr="00DA03C7">
              <w:rPr>
                <w:rStyle w:val="ChItalBold"/>
              </w:rPr>
              <w:t>sembilang</w:t>
            </w:r>
          </w:p>
        </w:tc>
        <w:tc>
          <w:tcPr>
            <w:tcW w:w="1474" w:type="dxa"/>
            <w:tcBorders>
              <w:left w:val="single" w:sz="4" w:space="0" w:color="auto"/>
            </w:tcBorders>
            <w:shd w:val="clear" w:color="auto" w:fill="auto"/>
          </w:tcPr>
          <w:p w14:paraId="62FA56F1" w14:textId="77777777" w:rsidR="00130064" w:rsidRPr="00700C13" w:rsidRDefault="00130064" w:rsidP="00AC23C4">
            <w:pPr>
              <w:pStyle w:val="TableCell2-0"/>
              <w:ind w:right="57"/>
              <w:jc w:val="right"/>
            </w:pPr>
            <w:r w:rsidRPr="00700C13">
              <w:t>10.000</w:t>
            </w:r>
          </w:p>
        </w:tc>
        <w:tc>
          <w:tcPr>
            <w:tcW w:w="3119" w:type="dxa"/>
            <w:shd w:val="clear" w:color="auto" w:fill="auto"/>
          </w:tcPr>
          <w:p w14:paraId="38E64AF8" w14:textId="77777777" w:rsidR="00130064" w:rsidRPr="00DA03C7" w:rsidRDefault="00130064" w:rsidP="00130064">
            <w:pPr>
              <w:pStyle w:val="TableCell2-0"/>
              <w:rPr>
                <w:rStyle w:val="ChItalBold"/>
              </w:rPr>
            </w:pPr>
            <w:r w:rsidRPr="00DA03C7">
              <w:rPr>
                <w:rStyle w:val="ChItalBold"/>
              </w:rPr>
              <w:t>spulu ribu</w:t>
            </w:r>
          </w:p>
        </w:tc>
      </w:tr>
      <w:tr w:rsidR="00AC23C4" w:rsidRPr="00700C13" w14:paraId="2D47FBB3" w14:textId="77777777" w:rsidTr="00AE2FFA">
        <w:tc>
          <w:tcPr>
            <w:tcW w:w="680" w:type="dxa"/>
            <w:shd w:val="clear" w:color="auto" w:fill="auto"/>
          </w:tcPr>
          <w:p w14:paraId="50D26CE6"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33A8A107" w14:textId="77777777" w:rsidR="00130064" w:rsidRPr="00700C13" w:rsidRDefault="00130064" w:rsidP="00130064">
            <w:pPr>
              <w:pStyle w:val="TableCell0-2Break"/>
            </w:pPr>
          </w:p>
        </w:tc>
        <w:tc>
          <w:tcPr>
            <w:tcW w:w="1474" w:type="dxa"/>
            <w:tcBorders>
              <w:left w:val="single" w:sz="4" w:space="0" w:color="auto"/>
            </w:tcBorders>
            <w:shd w:val="clear" w:color="auto" w:fill="auto"/>
          </w:tcPr>
          <w:p w14:paraId="67364B7A" w14:textId="77777777" w:rsidR="00130064" w:rsidRPr="00700C13" w:rsidRDefault="00130064" w:rsidP="00AC23C4">
            <w:pPr>
              <w:pStyle w:val="TableCell0-2Break"/>
              <w:ind w:right="57"/>
              <w:jc w:val="right"/>
            </w:pPr>
          </w:p>
        </w:tc>
        <w:tc>
          <w:tcPr>
            <w:tcW w:w="3119" w:type="dxa"/>
            <w:shd w:val="clear" w:color="auto" w:fill="auto"/>
          </w:tcPr>
          <w:p w14:paraId="28FA8188" w14:textId="77777777" w:rsidR="00130064" w:rsidRPr="00700C13" w:rsidRDefault="00130064" w:rsidP="00130064">
            <w:pPr>
              <w:pStyle w:val="TableCell0-2Break"/>
            </w:pPr>
            <w:r>
              <w:t>one:tens thousand</w:t>
            </w:r>
          </w:p>
        </w:tc>
      </w:tr>
      <w:tr w:rsidR="00AC23C4" w:rsidRPr="00700C13" w14:paraId="748917F9" w14:textId="77777777" w:rsidTr="00AE2FFA">
        <w:tc>
          <w:tcPr>
            <w:tcW w:w="680" w:type="dxa"/>
            <w:shd w:val="clear" w:color="auto" w:fill="auto"/>
          </w:tcPr>
          <w:p w14:paraId="3D8FCBD5" w14:textId="77777777" w:rsidR="00130064" w:rsidRPr="00700C13" w:rsidRDefault="00130064" w:rsidP="00AC23C4">
            <w:pPr>
              <w:pStyle w:val="TableCell2-0"/>
              <w:ind w:right="57"/>
              <w:jc w:val="right"/>
            </w:pPr>
            <w:r w:rsidRPr="00700C13">
              <w:t>10</w:t>
            </w:r>
          </w:p>
        </w:tc>
        <w:tc>
          <w:tcPr>
            <w:tcW w:w="1418" w:type="dxa"/>
            <w:tcBorders>
              <w:right w:val="single" w:sz="4" w:space="0" w:color="auto"/>
            </w:tcBorders>
            <w:shd w:val="clear" w:color="auto" w:fill="auto"/>
          </w:tcPr>
          <w:p w14:paraId="508B80FF" w14:textId="77777777" w:rsidR="00130064" w:rsidRPr="00DA03C7" w:rsidRDefault="00130064" w:rsidP="00130064">
            <w:pPr>
              <w:pStyle w:val="TableCell2-0"/>
              <w:rPr>
                <w:rStyle w:val="ChItalBold"/>
              </w:rPr>
            </w:pPr>
            <w:r w:rsidRPr="00DA03C7">
              <w:rPr>
                <w:rStyle w:val="ChItalBold"/>
              </w:rPr>
              <w:t>spulu</w:t>
            </w:r>
          </w:p>
        </w:tc>
        <w:tc>
          <w:tcPr>
            <w:tcW w:w="1474" w:type="dxa"/>
            <w:tcBorders>
              <w:left w:val="single" w:sz="4" w:space="0" w:color="auto"/>
            </w:tcBorders>
            <w:shd w:val="clear" w:color="auto" w:fill="auto"/>
          </w:tcPr>
          <w:p w14:paraId="12E08F94" w14:textId="77777777" w:rsidR="00130064" w:rsidRPr="00700C13" w:rsidRDefault="00130064" w:rsidP="00AC23C4">
            <w:pPr>
              <w:pStyle w:val="TableCell2-0"/>
              <w:ind w:right="57"/>
              <w:jc w:val="right"/>
            </w:pPr>
            <w:r w:rsidRPr="00700C13">
              <w:t>32.000</w:t>
            </w:r>
          </w:p>
        </w:tc>
        <w:tc>
          <w:tcPr>
            <w:tcW w:w="3119" w:type="dxa"/>
            <w:shd w:val="clear" w:color="auto" w:fill="auto"/>
          </w:tcPr>
          <w:p w14:paraId="4BF0EB8B" w14:textId="77777777" w:rsidR="00130064" w:rsidRPr="00DA03C7" w:rsidRDefault="00130064" w:rsidP="00130064">
            <w:pPr>
              <w:pStyle w:val="TableCell2-0"/>
              <w:rPr>
                <w:rStyle w:val="ChItalBold"/>
              </w:rPr>
            </w:pPr>
            <w:r w:rsidRPr="00DA03C7">
              <w:rPr>
                <w:rStyle w:val="ChItalBold"/>
              </w:rPr>
              <w:t>tiga pulu dua ribu</w:t>
            </w:r>
          </w:p>
        </w:tc>
      </w:tr>
      <w:tr w:rsidR="00AC23C4" w:rsidRPr="00700C13" w14:paraId="75359255" w14:textId="77777777" w:rsidTr="00AE2FFA">
        <w:tc>
          <w:tcPr>
            <w:tcW w:w="680" w:type="dxa"/>
            <w:shd w:val="clear" w:color="auto" w:fill="auto"/>
          </w:tcPr>
          <w:p w14:paraId="4A699B8D"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50813FDF" w14:textId="77777777" w:rsidR="00130064" w:rsidRPr="00700C13" w:rsidRDefault="00130064" w:rsidP="00130064">
            <w:pPr>
              <w:pStyle w:val="TableCell0-2Break"/>
            </w:pPr>
            <w:r>
              <w:t>one:</w:t>
            </w:r>
            <w:r w:rsidRPr="00700C13">
              <w:t>tens</w:t>
            </w:r>
          </w:p>
        </w:tc>
        <w:tc>
          <w:tcPr>
            <w:tcW w:w="1474" w:type="dxa"/>
            <w:tcBorders>
              <w:left w:val="single" w:sz="4" w:space="0" w:color="auto"/>
            </w:tcBorders>
            <w:shd w:val="clear" w:color="auto" w:fill="auto"/>
          </w:tcPr>
          <w:p w14:paraId="097C2B14" w14:textId="77777777" w:rsidR="00130064" w:rsidRPr="00700C13" w:rsidRDefault="00130064" w:rsidP="00AC23C4">
            <w:pPr>
              <w:pStyle w:val="TableCell0-2Break"/>
              <w:ind w:right="57"/>
              <w:jc w:val="right"/>
            </w:pPr>
          </w:p>
        </w:tc>
        <w:tc>
          <w:tcPr>
            <w:tcW w:w="3119" w:type="dxa"/>
            <w:shd w:val="clear" w:color="auto" w:fill="auto"/>
          </w:tcPr>
          <w:p w14:paraId="7B8D424E" w14:textId="77777777" w:rsidR="00130064" w:rsidRPr="00700C13" w:rsidRDefault="00130064" w:rsidP="00130064">
            <w:pPr>
              <w:pStyle w:val="TableCell0-2Break"/>
            </w:pPr>
            <w:r>
              <w:t>three tens two thousand</w:t>
            </w:r>
          </w:p>
        </w:tc>
      </w:tr>
      <w:tr w:rsidR="00AC23C4" w:rsidRPr="00700C13" w14:paraId="675A1442" w14:textId="77777777" w:rsidTr="00AE2FFA">
        <w:tc>
          <w:tcPr>
            <w:tcW w:w="680" w:type="dxa"/>
            <w:shd w:val="clear" w:color="auto" w:fill="auto"/>
          </w:tcPr>
          <w:p w14:paraId="233BCB94" w14:textId="77777777" w:rsidR="00130064" w:rsidRPr="00700C13" w:rsidRDefault="00130064" w:rsidP="00AC23C4">
            <w:pPr>
              <w:pStyle w:val="TableCell2-0"/>
              <w:ind w:right="57"/>
              <w:jc w:val="right"/>
            </w:pPr>
            <w:r w:rsidRPr="00700C13">
              <w:t>11</w:t>
            </w:r>
          </w:p>
        </w:tc>
        <w:tc>
          <w:tcPr>
            <w:tcW w:w="1418" w:type="dxa"/>
            <w:tcBorders>
              <w:right w:val="single" w:sz="4" w:space="0" w:color="auto"/>
            </w:tcBorders>
            <w:shd w:val="clear" w:color="auto" w:fill="auto"/>
          </w:tcPr>
          <w:p w14:paraId="47FDBA9E" w14:textId="77777777" w:rsidR="00130064" w:rsidRPr="00DA03C7" w:rsidRDefault="00130064" w:rsidP="00130064">
            <w:pPr>
              <w:pStyle w:val="TableCell2-0"/>
              <w:rPr>
                <w:rStyle w:val="ChItalBold"/>
              </w:rPr>
            </w:pPr>
            <w:r w:rsidRPr="00DA03C7">
              <w:rPr>
                <w:rStyle w:val="ChItalBold"/>
              </w:rPr>
              <w:t>seblas</w:t>
            </w:r>
          </w:p>
        </w:tc>
        <w:tc>
          <w:tcPr>
            <w:tcW w:w="1474" w:type="dxa"/>
            <w:tcBorders>
              <w:left w:val="single" w:sz="4" w:space="0" w:color="auto"/>
            </w:tcBorders>
            <w:shd w:val="clear" w:color="auto" w:fill="auto"/>
          </w:tcPr>
          <w:p w14:paraId="6BED0EAC" w14:textId="77777777" w:rsidR="00130064" w:rsidRPr="00700C13" w:rsidRDefault="00130064" w:rsidP="00AC23C4">
            <w:pPr>
              <w:pStyle w:val="TableCell2-0"/>
              <w:ind w:right="57"/>
              <w:jc w:val="right"/>
            </w:pPr>
            <w:r>
              <w:t>980.000</w:t>
            </w:r>
          </w:p>
        </w:tc>
        <w:tc>
          <w:tcPr>
            <w:tcW w:w="3119" w:type="dxa"/>
            <w:shd w:val="clear" w:color="auto" w:fill="auto"/>
          </w:tcPr>
          <w:p w14:paraId="0058BD12" w14:textId="77777777" w:rsidR="00130064" w:rsidRPr="00DA03C7" w:rsidRDefault="00130064" w:rsidP="00130064">
            <w:pPr>
              <w:pStyle w:val="TableCell2-0"/>
              <w:rPr>
                <w:rStyle w:val="ChItalBold"/>
              </w:rPr>
            </w:pPr>
            <w:r w:rsidRPr="00DA03C7">
              <w:rPr>
                <w:rStyle w:val="ChItalBold"/>
              </w:rPr>
              <w:t>sembilan</w:t>
            </w:r>
            <w:r w:rsidR="00BC525F">
              <w:rPr>
                <w:rStyle w:val="ChItalBold"/>
              </w:rPr>
              <w:t>g</w:t>
            </w:r>
            <w:r w:rsidRPr="00DA03C7">
              <w:rPr>
                <w:rStyle w:val="ChItalBold"/>
              </w:rPr>
              <w:t xml:space="preserve"> ratus dlapan</w:t>
            </w:r>
            <w:r w:rsidR="00BC525F">
              <w:rPr>
                <w:rStyle w:val="ChItalBold"/>
              </w:rPr>
              <w:t>g</w:t>
            </w:r>
            <w:r w:rsidRPr="00DA03C7">
              <w:rPr>
                <w:rStyle w:val="ChItalBold"/>
              </w:rPr>
              <w:t xml:space="preserve"> pulu </w:t>
            </w:r>
            <w:r>
              <w:rPr>
                <w:rStyle w:val="ChItalBold"/>
              </w:rPr>
              <w:t>ribu</w:t>
            </w:r>
          </w:p>
        </w:tc>
      </w:tr>
      <w:tr w:rsidR="00AC23C4" w:rsidRPr="00700C13" w14:paraId="2CAD3E17" w14:textId="77777777" w:rsidTr="00AE2FFA">
        <w:tc>
          <w:tcPr>
            <w:tcW w:w="680" w:type="dxa"/>
            <w:shd w:val="clear" w:color="auto" w:fill="auto"/>
          </w:tcPr>
          <w:p w14:paraId="05C81514"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67DD4DBF" w14:textId="77777777" w:rsidR="00130064" w:rsidRPr="00700C13" w:rsidRDefault="00130064" w:rsidP="00130064">
            <w:pPr>
              <w:pStyle w:val="TableCell0-2Break"/>
            </w:pPr>
            <w:r>
              <w:t>one:</w:t>
            </w:r>
            <w:r w:rsidRPr="00557691">
              <w:t>teens</w:t>
            </w:r>
          </w:p>
        </w:tc>
        <w:tc>
          <w:tcPr>
            <w:tcW w:w="1474" w:type="dxa"/>
            <w:tcBorders>
              <w:left w:val="single" w:sz="4" w:space="0" w:color="auto"/>
            </w:tcBorders>
            <w:shd w:val="clear" w:color="auto" w:fill="auto"/>
          </w:tcPr>
          <w:p w14:paraId="2FFC7C0B" w14:textId="77777777" w:rsidR="00130064" w:rsidRPr="00700C13" w:rsidRDefault="00130064" w:rsidP="00AC23C4">
            <w:pPr>
              <w:pStyle w:val="TableCell0-2Break"/>
              <w:ind w:right="57"/>
              <w:jc w:val="right"/>
            </w:pPr>
          </w:p>
        </w:tc>
        <w:tc>
          <w:tcPr>
            <w:tcW w:w="3119" w:type="dxa"/>
            <w:shd w:val="clear" w:color="auto" w:fill="auto"/>
          </w:tcPr>
          <w:p w14:paraId="042F7BCE" w14:textId="77777777" w:rsidR="00130064" w:rsidRPr="00700C13" w:rsidRDefault="00130064" w:rsidP="00130064">
            <w:pPr>
              <w:pStyle w:val="TableCell0-2Break"/>
            </w:pPr>
            <w:r w:rsidRPr="00700C13">
              <w:t xml:space="preserve">nine hundreds eight tens </w:t>
            </w:r>
            <w:r w:rsidR="000A2DF1">
              <w:t>thousand</w:t>
            </w:r>
          </w:p>
        </w:tc>
      </w:tr>
      <w:tr w:rsidR="00AC23C4" w:rsidRPr="00700C13" w14:paraId="00EAEF18" w14:textId="77777777" w:rsidTr="00AE2FFA">
        <w:tc>
          <w:tcPr>
            <w:tcW w:w="680" w:type="dxa"/>
            <w:shd w:val="clear" w:color="auto" w:fill="auto"/>
          </w:tcPr>
          <w:p w14:paraId="0D33D14C" w14:textId="77777777" w:rsidR="00130064" w:rsidRPr="00700C13" w:rsidRDefault="00130064" w:rsidP="00AC23C4">
            <w:pPr>
              <w:pStyle w:val="TableCell2-0"/>
              <w:ind w:right="57"/>
              <w:jc w:val="right"/>
            </w:pPr>
            <w:r w:rsidRPr="00700C13">
              <w:t>12</w:t>
            </w:r>
          </w:p>
        </w:tc>
        <w:tc>
          <w:tcPr>
            <w:tcW w:w="1418" w:type="dxa"/>
            <w:tcBorders>
              <w:right w:val="single" w:sz="4" w:space="0" w:color="auto"/>
            </w:tcBorders>
            <w:shd w:val="clear" w:color="auto" w:fill="auto"/>
          </w:tcPr>
          <w:p w14:paraId="17F11B64" w14:textId="77777777" w:rsidR="00130064" w:rsidRPr="00DA03C7" w:rsidRDefault="00130064" w:rsidP="00130064">
            <w:pPr>
              <w:pStyle w:val="TableCell2-0"/>
              <w:rPr>
                <w:rStyle w:val="ChItalBold"/>
              </w:rPr>
            </w:pPr>
            <w:r w:rsidRPr="00DA03C7">
              <w:rPr>
                <w:rStyle w:val="ChItalBold"/>
              </w:rPr>
              <w:t>dua blas</w:t>
            </w:r>
          </w:p>
        </w:tc>
        <w:tc>
          <w:tcPr>
            <w:tcW w:w="1474" w:type="dxa"/>
            <w:tcBorders>
              <w:left w:val="single" w:sz="4" w:space="0" w:color="auto"/>
            </w:tcBorders>
            <w:shd w:val="clear" w:color="auto" w:fill="auto"/>
          </w:tcPr>
          <w:p w14:paraId="17B48972" w14:textId="77777777" w:rsidR="00130064" w:rsidRPr="00700C13" w:rsidRDefault="00130064" w:rsidP="00AC23C4">
            <w:pPr>
              <w:pStyle w:val="TableCell2-0"/>
              <w:ind w:right="57"/>
              <w:jc w:val="right"/>
            </w:pPr>
            <w:r w:rsidRPr="00700C13">
              <w:t>1.000.000</w:t>
            </w:r>
          </w:p>
        </w:tc>
        <w:tc>
          <w:tcPr>
            <w:tcW w:w="3119" w:type="dxa"/>
            <w:shd w:val="clear" w:color="auto" w:fill="auto"/>
          </w:tcPr>
          <w:p w14:paraId="0409A426" w14:textId="77777777" w:rsidR="00130064" w:rsidRPr="00DA03C7" w:rsidRDefault="00130064" w:rsidP="00130064">
            <w:pPr>
              <w:pStyle w:val="TableCell2-0"/>
              <w:rPr>
                <w:rStyle w:val="ChItalBold"/>
              </w:rPr>
            </w:pPr>
            <w:r w:rsidRPr="00DA03C7">
              <w:rPr>
                <w:rStyle w:val="ChItalBold"/>
              </w:rPr>
              <w:t>satu juta</w:t>
            </w:r>
          </w:p>
        </w:tc>
      </w:tr>
      <w:tr w:rsidR="00AC23C4" w:rsidRPr="00700C13" w14:paraId="6EA75AA8" w14:textId="77777777" w:rsidTr="00AE2FFA">
        <w:tc>
          <w:tcPr>
            <w:tcW w:w="680" w:type="dxa"/>
            <w:shd w:val="clear" w:color="auto" w:fill="auto"/>
          </w:tcPr>
          <w:p w14:paraId="4FE3226A"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57AC2D46" w14:textId="77777777" w:rsidR="00130064" w:rsidRPr="00700C13" w:rsidRDefault="00130064" w:rsidP="00130064">
            <w:pPr>
              <w:pStyle w:val="TableCell0-2Break"/>
            </w:pPr>
            <w:r w:rsidRPr="00700C13">
              <w:t>two teens</w:t>
            </w:r>
          </w:p>
        </w:tc>
        <w:tc>
          <w:tcPr>
            <w:tcW w:w="1474" w:type="dxa"/>
            <w:tcBorders>
              <w:left w:val="single" w:sz="4" w:space="0" w:color="auto"/>
            </w:tcBorders>
            <w:shd w:val="clear" w:color="auto" w:fill="auto"/>
          </w:tcPr>
          <w:p w14:paraId="0351C9E6" w14:textId="77777777" w:rsidR="00130064" w:rsidRPr="00700C13" w:rsidRDefault="00130064" w:rsidP="00AC23C4">
            <w:pPr>
              <w:pStyle w:val="TableCell0-2Break"/>
              <w:ind w:right="57"/>
              <w:jc w:val="right"/>
            </w:pPr>
          </w:p>
        </w:tc>
        <w:tc>
          <w:tcPr>
            <w:tcW w:w="3119" w:type="dxa"/>
            <w:shd w:val="clear" w:color="auto" w:fill="auto"/>
          </w:tcPr>
          <w:p w14:paraId="73BB2C82" w14:textId="77777777" w:rsidR="00130064" w:rsidRPr="00700C13" w:rsidRDefault="00130064" w:rsidP="00130064">
            <w:pPr>
              <w:pStyle w:val="TableCell0-2Break"/>
            </w:pPr>
            <w:r w:rsidRPr="00700C13">
              <w:t>one million</w:t>
            </w:r>
          </w:p>
        </w:tc>
      </w:tr>
      <w:tr w:rsidR="00AC23C4" w:rsidRPr="00700C13" w14:paraId="41A88841" w14:textId="77777777" w:rsidTr="00AE2FFA">
        <w:tc>
          <w:tcPr>
            <w:tcW w:w="680" w:type="dxa"/>
            <w:shd w:val="clear" w:color="auto" w:fill="auto"/>
          </w:tcPr>
          <w:p w14:paraId="254DD14D" w14:textId="77777777" w:rsidR="00130064" w:rsidRPr="00700C13" w:rsidRDefault="00130064" w:rsidP="00AC23C4">
            <w:pPr>
              <w:pStyle w:val="TableCell2-0"/>
              <w:ind w:right="57"/>
              <w:jc w:val="right"/>
            </w:pPr>
            <w:r w:rsidRPr="00700C13">
              <w:t>20</w:t>
            </w:r>
          </w:p>
        </w:tc>
        <w:tc>
          <w:tcPr>
            <w:tcW w:w="1418" w:type="dxa"/>
            <w:tcBorders>
              <w:right w:val="single" w:sz="4" w:space="0" w:color="auto"/>
            </w:tcBorders>
            <w:shd w:val="clear" w:color="auto" w:fill="auto"/>
          </w:tcPr>
          <w:p w14:paraId="35632A99" w14:textId="77777777" w:rsidR="00130064" w:rsidRPr="00DA03C7" w:rsidRDefault="00130064" w:rsidP="00130064">
            <w:pPr>
              <w:pStyle w:val="TableCell2-0"/>
              <w:rPr>
                <w:rStyle w:val="ChItalBold"/>
              </w:rPr>
            </w:pPr>
            <w:r w:rsidRPr="00DA03C7">
              <w:rPr>
                <w:rStyle w:val="ChItalBold"/>
              </w:rPr>
              <w:t>dua pulu</w:t>
            </w:r>
          </w:p>
        </w:tc>
        <w:tc>
          <w:tcPr>
            <w:tcW w:w="1474" w:type="dxa"/>
            <w:tcBorders>
              <w:left w:val="single" w:sz="4" w:space="0" w:color="auto"/>
            </w:tcBorders>
            <w:shd w:val="clear" w:color="auto" w:fill="auto"/>
          </w:tcPr>
          <w:p w14:paraId="38660F31" w14:textId="77777777" w:rsidR="00130064" w:rsidRPr="00700C13" w:rsidRDefault="00130064" w:rsidP="00AC23C4">
            <w:pPr>
              <w:pStyle w:val="TableCell2-0"/>
              <w:ind w:right="57"/>
              <w:jc w:val="right"/>
            </w:pPr>
            <w:r w:rsidRPr="00700C13">
              <w:t>1.000.000.000</w:t>
            </w:r>
          </w:p>
        </w:tc>
        <w:tc>
          <w:tcPr>
            <w:tcW w:w="3119" w:type="dxa"/>
            <w:shd w:val="clear" w:color="auto" w:fill="auto"/>
          </w:tcPr>
          <w:p w14:paraId="3E619BF3" w14:textId="77777777" w:rsidR="00130064" w:rsidRPr="00DA03C7" w:rsidRDefault="00130064" w:rsidP="00130064">
            <w:pPr>
              <w:pStyle w:val="TableCell2-0"/>
              <w:rPr>
                <w:rStyle w:val="ChItalBold"/>
              </w:rPr>
            </w:pPr>
            <w:r w:rsidRPr="00DA03C7">
              <w:rPr>
                <w:rStyle w:val="ChItalBold"/>
              </w:rPr>
              <w:t>satu milyar</w:t>
            </w:r>
          </w:p>
        </w:tc>
      </w:tr>
      <w:tr w:rsidR="00AC23C4" w:rsidRPr="00700C13" w14:paraId="0CEE4A59" w14:textId="77777777" w:rsidTr="00AE2FFA">
        <w:tc>
          <w:tcPr>
            <w:tcW w:w="680" w:type="dxa"/>
            <w:shd w:val="clear" w:color="auto" w:fill="auto"/>
          </w:tcPr>
          <w:p w14:paraId="797FEA52"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3B4D3B48" w14:textId="77777777" w:rsidR="00130064" w:rsidRPr="00700C13" w:rsidRDefault="00130064" w:rsidP="00130064">
            <w:pPr>
              <w:pStyle w:val="TableCell0-2Break"/>
            </w:pPr>
            <w:r w:rsidRPr="00700C13">
              <w:t>two tens</w:t>
            </w:r>
          </w:p>
        </w:tc>
        <w:tc>
          <w:tcPr>
            <w:tcW w:w="1474" w:type="dxa"/>
            <w:tcBorders>
              <w:left w:val="single" w:sz="4" w:space="0" w:color="auto"/>
            </w:tcBorders>
            <w:shd w:val="clear" w:color="auto" w:fill="auto"/>
          </w:tcPr>
          <w:p w14:paraId="1CE81DCA" w14:textId="77777777" w:rsidR="00130064" w:rsidRPr="00700C13" w:rsidRDefault="00130064" w:rsidP="00AC23C4">
            <w:pPr>
              <w:pStyle w:val="TableCell0-2Break"/>
              <w:ind w:right="57"/>
              <w:jc w:val="right"/>
            </w:pPr>
          </w:p>
        </w:tc>
        <w:tc>
          <w:tcPr>
            <w:tcW w:w="3119" w:type="dxa"/>
            <w:shd w:val="clear" w:color="auto" w:fill="auto"/>
          </w:tcPr>
          <w:p w14:paraId="0FCB7FB0" w14:textId="77777777" w:rsidR="00130064" w:rsidRPr="00700C13" w:rsidRDefault="00130064" w:rsidP="00130064">
            <w:pPr>
              <w:pStyle w:val="TableCell0-2Break"/>
            </w:pPr>
            <w:r w:rsidRPr="00700C13">
              <w:t>one billion</w:t>
            </w:r>
          </w:p>
        </w:tc>
      </w:tr>
      <w:tr w:rsidR="00AC23C4" w:rsidRPr="00700C13" w14:paraId="6627B253" w14:textId="77777777" w:rsidTr="00AE2FFA">
        <w:tc>
          <w:tcPr>
            <w:tcW w:w="680" w:type="dxa"/>
            <w:shd w:val="clear" w:color="auto" w:fill="auto"/>
          </w:tcPr>
          <w:p w14:paraId="2CA6EFC8" w14:textId="77777777" w:rsidR="00130064" w:rsidRPr="00700C13" w:rsidRDefault="00130064" w:rsidP="00AC23C4">
            <w:pPr>
              <w:pStyle w:val="TableCell2-0"/>
              <w:ind w:right="57"/>
              <w:jc w:val="right"/>
            </w:pPr>
            <w:r w:rsidRPr="00700C13">
              <w:t>21</w:t>
            </w:r>
          </w:p>
        </w:tc>
        <w:tc>
          <w:tcPr>
            <w:tcW w:w="1418" w:type="dxa"/>
            <w:tcBorders>
              <w:right w:val="single" w:sz="4" w:space="0" w:color="auto"/>
            </w:tcBorders>
            <w:shd w:val="clear" w:color="auto" w:fill="auto"/>
          </w:tcPr>
          <w:p w14:paraId="1B498F05" w14:textId="77777777" w:rsidR="00130064" w:rsidRPr="00DA03C7" w:rsidRDefault="00130064" w:rsidP="00130064">
            <w:pPr>
              <w:pStyle w:val="TableCell2-0"/>
              <w:rPr>
                <w:rStyle w:val="ChItalBold"/>
              </w:rPr>
            </w:pPr>
            <w:r w:rsidRPr="00DA03C7">
              <w:rPr>
                <w:rStyle w:val="ChItalBold"/>
              </w:rPr>
              <w:t>dua pulu satu</w:t>
            </w:r>
          </w:p>
        </w:tc>
        <w:tc>
          <w:tcPr>
            <w:tcW w:w="1474" w:type="dxa"/>
            <w:tcBorders>
              <w:left w:val="single" w:sz="4" w:space="0" w:color="auto"/>
            </w:tcBorders>
            <w:shd w:val="clear" w:color="auto" w:fill="auto"/>
          </w:tcPr>
          <w:p w14:paraId="7000719B" w14:textId="77777777" w:rsidR="00130064" w:rsidRPr="00700C13" w:rsidRDefault="00130064" w:rsidP="00AC23C4">
            <w:pPr>
              <w:pStyle w:val="TableCell2-0"/>
              <w:ind w:right="57"/>
              <w:jc w:val="right"/>
            </w:pPr>
            <w:r w:rsidRPr="00700C13">
              <w:t>zero</w:t>
            </w:r>
          </w:p>
        </w:tc>
        <w:tc>
          <w:tcPr>
            <w:tcW w:w="3119" w:type="dxa"/>
            <w:shd w:val="clear" w:color="auto" w:fill="auto"/>
          </w:tcPr>
          <w:p w14:paraId="5C132963" w14:textId="77777777" w:rsidR="00130064" w:rsidRPr="00DA03C7" w:rsidRDefault="00130064" w:rsidP="00130064">
            <w:pPr>
              <w:pStyle w:val="TableCell2-0"/>
              <w:rPr>
                <w:rStyle w:val="ChItalBold"/>
              </w:rPr>
            </w:pPr>
            <w:r w:rsidRPr="00DA03C7">
              <w:rPr>
                <w:rStyle w:val="ChItalBold"/>
              </w:rPr>
              <w:t>kosong</w:t>
            </w:r>
          </w:p>
        </w:tc>
      </w:tr>
      <w:tr w:rsidR="00AC23C4" w:rsidRPr="00700C13" w14:paraId="60AEF8DA" w14:textId="77777777" w:rsidTr="00AE2FFA">
        <w:tc>
          <w:tcPr>
            <w:tcW w:w="680" w:type="dxa"/>
            <w:shd w:val="clear" w:color="auto" w:fill="auto"/>
          </w:tcPr>
          <w:p w14:paraId="1BF1018E" w14:textId="77777777" w:rsidR="00130064" w:rsidRPr="00700C13" w:rsidRDefault="00130064" w:rsidP="00AC23C4">
            <w:pPr>
              <w:pStyle w:val="TableCell0-2Break"/>
              <w:ind w:right="57"/>
              <w:jc w:val="right"/>
            </w:pPr>
          </w:p>
        </w:tc>
        <w:tc>
          <w:tcPr>
            <w:tcW w:w="1418" w:type="dxa"/>
            <w:tcBorders>
              <w:right w:val="single" w:sz="4" w:space="0" w:color="auto"/>
            </w:tcBorders>
            <w:shd w:val="clear" w:color="auto" w:fill="auto"/>
          </w:tcPr>
          <w:p w14:paraId="07D5718B" w14:textId="77777777" w:rsidR="00130064" w:rsidRPr="00700C13" w:rsidRDefault="00130064" w:rsidP="00130064">
            <w:pPr>
              <w:pStyle w:val="TableCell0-2Break"/>
            </w:pPr>
            <w:r w:rsidRPr="00700C13">
              <w:t>two tens one</w:t>
            </w:r>
          </w:p>
        </w:tc>
        <w:tc>
          <w:tcPr>
            <w:tcW w:w="1474" w:type="dxa"/>
            <w:tcBorders>
              <w:left w:val="single" w:sz="4" w:space="0" w:color="auto"/>
            </w:tcBorders>
            <w:shd w:val="clear" w:color="auto" w:fill="auto"/>
          </w:tcPr>
          <w:p w14:paraId="22718384" w14:textId="77777777" w:rsidR="00130064" w:rsidRPr="00700C13" w:rsidRDefault="00130064" w:rsidP="00AC23C4">
            <w:pPr>
              <w:pStyle w:val="TableCell0-2Break"/>
              <w:ind w:right="57"/>
              <w:jc w:val="right"/>
            </w:pPr>
          </w:p>
        </w:tc>
        <w:tc>
          <w:tcPr>
            <w:tcW w:w="3119" w:type="dxa"/>
            <w:shd w:val="clear" w:color="auto" w:fill="auto"/>
          </w:tcPr>
          <w:p w14:paraId="77CF2442" w14:textId="77777777" w:rsidR="00130064" w:rsidRPr="00700C13" w:rsidRDefault="00130064" w:rsidP="00130064">
            <w:pPr>
              <w:pStyle w:val="TableCell0-2Break"/>
            </w:pPr>
            <w:r>
              <w:t xml:space="preserve">be </w:t>
            </w:r>
            <w:r w:rsidRPr="00700C13">
              <w:t>empty</w:t>
            </w:r>
          </w:p>
        </w:tc>
      </w:tr>
      <w:tr w:rsidR="00AC23C4" w:rsidRPr="00700C13" w14:paraId="4675D9C0" w14:textId="77777777" w:rsidTr="00AE2FFA">
        <w:tc>
          <w:tcPr>
            <w:tcW w:w="680" w:type="dxa"/>
            <w:shd w:val="clear" w:color="auto" w:fill="auto"/>
          </w:tcPr>
          <w:p w14:paraId="338DAD38" w14:textId="77777777" w:rsidR="00130064" w:rsidRPr="00700C13" w:rsidRDefault="00130064" w:rsidP="00AC23C4">
            <w:pPr>
              <w:pStyle w:val="TableCell2-0"/>
              <w:ind w:right="57"/>
              <w:jc w:val="right"/>
            </w:pPr>
            <w:r w:rsidRPr="00700C13">
              <w:t>30</w:t>
            </w:r>
          </w:p>
        </w:tc>
        <w:tc>
          <w:tcPr>
            <w:tcW w:w="1418" w:type="dxa"/>
            <w:tcBorders>
              <w:right w:val="single" w:sz="4" w:space="0" w:color="auto"/>
            </w:tcBorders>
            <w:shd w:val="clear" w:color="auto" w:fill="auto"/>
          </w:tcPr>
          <w:p w14:paraId="5D3B1801" w14:textId="77777777" w:rsidR="00130064" w:rsidRPr="00DA03C7" w:rsidRDefault="00130064" w:rsidP="00130064">
            <w:pPr>
              <w:pStyle w:val="TableCell2-0"/>
              <w:rPr>
                <w:rStyle w:val="ChItalBold"/>
              </w:rPr>
            </w:pPr>
            <w:r w:rsidRPr="00DA03C7">
              <w:rPr>
                <w:rStyle w:val="ChItalBold"/>
              </w:rPr>
              <w:t>tiga pulu</w:t>
            </w:r>
          </w:p>
        </w:tc>
        <w:tc>
          <w:tcPr>
            <w:tcW w:w="1474" w:type="dxa"/>
            <w:tcBorders>
              <w:left w:val="single" w:sz="4" w:space="0" w:color="auto"/>
            </w:tcBorders>
            <w:shd w:val="clear" w:color="auto" w:fill="auto"/>
          </w:tcPr>
          <w:p w14:paraId="3F14D653" w14:textId="77777777" w:rsidR="00130064" w:rsidRPr="00700C13" w:rsidRDefault="00130064" w:rsidP="00AC23C4">
            <w:pPr>
              <w:pStyle w:val="TableCell2-0"/>
              <w:ind w:right="57"/>
              <w:jc w:val="right"/>
            </w:pPr>
          </w:p>
        </w:tc>
        <w:tc>
          <w:tcPr>
            <w:tcW w:w="3119" w:type="dxa"/>
            <w:shd w:val="clear" w:color="auto" w:fill="auto"/>
          </w:tcPr>
          <w:p w14:paraId="1D6F0093" w14:textId="77777777" w:rsidR="00130064" w:rsidRPr="00DA03C7" w:rsidRDefault="00130064" w:rsidP="00130064">
            <w:pPr>
              <w:pStyle w:val="TableCell2-0"/>
              <w:rPr>
                <w:rStyle w:val="ChItalBold"/>
              </w:rPr>
            </w:pPr>
          </w:p>
        </w:tc>
      </w:tr>
      <w:tr w:rsidR="00AC23C4" w:rsidRPr="00700C13" w14:paraId="3818E0C3" w14:textId="77777777" w:rsidTr="00AE2FFA">
        <w:tc>
          <w:tcPr>
            <w:tcW w:w="680" w:type="dxa"/>
            <w:shd w:val="clear" w:color="auto" w:fill="auto"/>
          </w:tcPr>
          <w:p w14:paraId="322F6621" w14:textId="77777777" w:rsidR="00130064" w:rsidRPr="00700C13" w:rsidRDefault="00130064" w:rsidP="00AC23C4">
            <w:pPr>
              <w:pStyle w:val="TableCell0-2Break"/>
              <w:ind w:right="57"/>
              <w:jc w:val="right"/>
            </w:pPr>
          </w:p>
        </w:tc>
        <w:tc>
          <w:tcPr>
            <w:tcW w:w="1418" w:type="dxa"/>
            <w:tcBorders>
              <w:bottom w:val="single" w:sz="4" w:space="0" w:color="auto"/>
              <w:right w:val="single" w:sz="4" w:space="0" w:color="auto"/>
            </w:tcBorders>
            <w:shd w:val="clear" w:color="auto" w:fill="auto"/>
          </w:tcPr>
          <w:p w14:paraId="5F6DCF7C" w14:textId="77777777" w:rsidR="00130064" w:rsidRPr="00700C13" w:rsidRDefault="00130064" w:rsidP="00130064">
            <w:pPr>
              <w:pStyle w:val="TableCell0-2Break"/>
            </w:pPr>
            <w:r w:rsidRPr="00700C13">
              <w:t>three tens</w:t>
            </w:r>
          </w:p>
        </w:tc>
        <w:tc>
          <w:tcPr>
            <w:tcW w:w="1474" w:type="dxa"/>
            <w:tcBorders>
              <w:left w:val="single" w:sz="4" w:space="0" w:color="auto"/>
              <w:bottom w:val="single" w:sz="4" w:space="0" w:color="auto"/>
            </w:tcBorders>
            <w:shd w:val="clear" w:color="auto" w:fill="auto"/>
          </w:tcPr>
          <w:p w14:paraId="12BDBD8A" w14:textId="77777777" w:rsidR="00130064" w:rsidRPr="00700C13" w:rsidRDefault="00130064" w:rsidP="00AC23C4">
            <w:pPr>
              <w:pStyle w:val="TableCell0-2Break"/>
              <w:ind w:right="57"/>
              <w:jc w:val="right"/>
            </w:pPr>
          </w:p>
        </w:tc>
        <w:tc>
          <w:tcPr>
            <w:tcW w:w="3119" w:type="dxa"/>
            <w:shd w:val="clear" w:color="auto" w:fill="auto"/>
          </w:tcPr>
          <w:p w14:paraId="141D036B" w14:textId="77777777" w:rsidR="00130064" w:rsidRPr="00700C13" w:rsidRDefault="00130064" w:rsidP="00130064">
            <w:pPr>
              <w:pStyle w:val="TableCell0-2Break"/>
            </w:pPr>
          </w:p>
        </w:tc>
      </w:tr>
    </w:tbl>
    <w:p w14:paraId="2D7357DB" w14:textId="36A950FE" w:rsidR="00130064" w:rsidRDefault="00130064" w:rsidP="00C83EEB">
      <w:pPr>
        <w:pStyle w:val="Body0005after05before"/>
        <w:rPr>
          <w:lang w:eastAsia="en-US"/>
        </w:rPr>
      </w:pPr>
      <w:r w:rsidRPr="007A0BC8">
        <w:rPr>
          <w:lang w:eastAsia="en-US"/>
        </w:rPr>
        <w:t xml:space="preserve">As illustrated in </w:t>
      </w:r>
      <w:r w:rsidRPr="007A0BC8">
        <w:fldChar w:fldCharType="begin"/>
      </w:r>
      <w:r w:rsidRPr="007A0BC8">
        <w:instrText xml:space="preserve"> REF _Ref272485973 \h </w:instrText>
      </w:r>
      <w:r w:rsidRPr="007A0BC8">
        <w:fldChar w:fldCharType="separate"/>
      </w:r>
      <w:r w:rsidR="00154D81" w:rsidRPr="007A0BC8">
        <w:t xml:space="preserve">Table </w:t>
      </w:r>
      <w:r w:rsidR="00154D81">
        <w:rPr>
          <w:noProof/>
          <w:cs/>
        </w:rPr>
        <w:t>‎</w:t>
      </w:r>
      <w:r w:rsidR="00154D81">
        <w:rPr>
          <w:noProof/>
        </w:rPr>
        <w:t>5</w:t>
      </w:r>
      <w:r w:rsidR="00154D81">
        <w:t>.</w:t>
      </w:r>
      <w:r w:rsidR="00154D81">
        <w:rPr>
          <w:noProof/>
        </w:rPr>
        <w:t>35</w:t>
      </w:r>
      <w:r w:rsidRPr="007A0BC8">
        <w:fldChar w:fldCharType="end"/>
      </w:r>
      <w:r w:rsidRPr="007A0BC8">
        <w:t xml:space="preserve">, complex </w:t>
      </w:r>
      <w:r>
        <w:t>numerals</w:t>
      </w:r>
      <w:r w:rsidRPr="007A0BC8">
        <w:rPr>
          <w:lang w:eastAsia="en-US"/>
        </w:rPr>
        <w:t xml:space="preserve"> are formed by indicating the number of units of the highest power of ten, followed by the number of units of the next lower power down to the simple units or </w:t>
      </w:r>
      <w:r w:rsidRPr="000A2DF1">
        <w:t>digits</w:t>
      </w:r>
      <w:r w:rsidRPr="007A0BC8">
        <w:rPr>
          <w:lang w:eastAsia="en-US"/>
        </w:rPr>
        <w:t xml:space="preserve"> of one to ten. The individual components of complex numbers are combined by juxtaposition. The formula</w:t>
      </w:r>
      <w:r>
        <w:rPr>
          <w:lang w:eastAsia="en-US"/>
        </w:rPr>
        <w:t>s</w:t>
      </w:r>
      <w:r w:rsidRPr="007A0BC8">
        <w:rPr>
          <w:lang w:eastAsia="en-US"/>
        </w:rPr>
        <w:t xml:space="preserve"> for forming complex </w:t>
      </w:r>
      <w:r>
        <w:t>numerals</w:t>
      </w:r>
      <w:r w:rsidRPr="007A0BC8">
        <w:rPr>
          <w:lang w:eastAsia="en-US"/>
        </w:rPr>
        <w:t xml:space="preserve"> </w:t>
      </w:r>
      <w:r>
        <w:rPr>
          <w:lang w:eastAsia="en-US"/>
        </w:rPr>
        <w:t>are</w:t>
      </w:r>
      <w:r w:rsidRPr="007A0BC8">
        <w:rPr>
          <w:lang w:eastAsia="en-US"/>
        </w:rPr>
        <w:t xml:space="preserve"> presented in</w:t>
      </w:r>
      <w:r w:rsidR="00C83EEB">
        <w:rPr>
          <w:lang w:eastAsia="en-US"/>
        </w:rPr>
        <w:t xml:space="preserve"> </w:t>
      </w:r>
      <w:r w:rsidR="00C83EEB">
        <w:rPr>
          <w:lang w:eastAsia="en-US"/>
        </w:rPr>
        <w:fldChar w:fldCharType="begin"/>
      </w:r>
      <w:r w:rsidR="00C83EEB">
        <w:rPr>
          <w:lang w:eastAsia="en-US"/>
        </w:rPr>
        <w:instrText xml:space="preserve"> REF _Ref439245169 \h </w:instrText>
      </w:r>
      <w:r w:rsidR="00C83EEB">
        <w:rPr>
          <w:lang w:eastAsia="en-US"/>
        </w:rPr>
      </w:r>
      <w:r w:rsidR="00C83EEB">
        <w:rPr>
          <w:lang w:eastAsia="en-US"/>
        </w:rPr>
        <w:fldChar w:fldCharType="separate"/>
      </w:r>
      <w:r w:rsidR="00154D81" w:rsidRPr="00711BFF">
        <w:t>(</w:t>
      </w:r>
      <w:r w:rsidR="00154D81">
        <w:rPr>
          <w:noProof/>
        </w:rPr>
        <w:t>296</w:t>
      </w:r>
      <w:r w:rsidR="00154D81" w:rsidRPr="00711BFF">
        <w:t>)</w:t>
      </w:r>
      <w:r w:rsidR="00C83EEB">
        <w:rPr>
          <w:lang w:eastAsia="en-US"/>
        </w:rPr>
        <w:fldChar w:fldCharType="end"/>
      </w:r>
      <w:r>
        <w:rPr>
          <w:lang w:eastAsia="en-US"/>
        </w:rPr>
        <w:t xml:space="preserve"> and </w:t>
      </w:r>
      <w:r>
        <w:rPr>
          <w:lang w:eastAsia="en-US"/>
        </w:rPr>
        <w:fldChar w:fldCharType="begin"/>
      </w:r>
      <w:r>
        <w:rPr>
          <w:lang w:eastAsia="en-US"/>
        </w:rPr>
        <w:instrText xml:space="preserve"> REF _Ref339713015 \h </w:instrText>
      </w:r>
      <w:r>
        <w:rPr>
          <w:lang w:eastAsia="en-US"/>
        </w:rPr>
      </w:r>
      <w:r>
        <w:rPr>
          <w:lang w:eastAsia="en-US"/>
        </w:rPr>
        <w:fldChar w:fldCharType="separate"/>
      </w:r>
      <w:r w:rsidR="00154D81" w:rsidRPr="00711BFF">
        <w:t>(</w:t>
      </w:r>
      <w:r w:rsidR="00154D81">
        <w:rPr>
          <w:noProof/>
        </w:rPr>
        <w:t>297</w:t>
      </w:r>
      <w:r w:rsidR="00154D81" w:rsidRPr="00711BFF">
        <w:t>)</w:t>
      </w:r>
      <w:r>
        <w:rPr>
          <w:lang w:eastAsia="en-US"/>
        </w:rPr>
        <w:fldChar w:fldCharType="end"/>
      </w:r>
      <w:r w:rsidRPr="007A0BC8">
        <w:rPr>
          <w:lang w:eastAsia="en-US"/>
        </w:rPr>
        <w:t>:</w:t>
      </w:r>
    </w:p>
    <w:p w14:paraId="3CFE3D2F" w14:textId="77777777" w:rsidR="00130064" w:rsidRPr="00711BFF" w:rsidRDefault="00130064" w:rsidP="00130064">
      <w:pPr>
        <w:pStyle w:val="ExampleTitle"/>
      </w:pPr>
      <w:r w:rsidRPr="00711BFF">
        <w:t>Formulas for complex numerals</w:t>
      </w:r>
    </w:p>
    <w:tbl>
      <w:tblPr>
        <w:tblW w:w="6033" w:type="dxa"/>
        <w:tblCellMar>
          <w:left w:w="40" w:type="dxa"/>
          <w:right w:w="40" w:type="dxa"/>
        </w:tblCellMar>
        <w:tblLook w:val="01E0" w:firstRow="1" w:lastRow="1" w:firstColumn="1" w:lastColumn="1" w:noHBand="0" w:noVBand="0"/>
      </w:tblPr>
      <w:tblGrid>
        <w:gridCol w:w="709"/>
        <w:gridCol w:w="5324"/>
      </w:tblGrid>
      <w:tr w:rsidR="00130064" w:rsidRPr="00711BFF" w14:paraId="668BC2A7" w14:textId="77777777" w:rsidTr="00AC23C4">
        <w:tc>
          <w:tcPr>
            <w:tcW w:w="709" w:type="dxa"/>
            <w:shd w:val="clear" w:color="auto" w:fill="auto"/>
          </w:tcPr>
          <w:p w14:paraId="007DF8A3" w14:textId="5DCA5846" w:rsidR="00130064" w:rsidRPr="00711BFF" w:rsidRDefault="00130064" w:rsidP="00130064">
            <w:pPr>
              <w:pStyle w:val="O0Nwnext"/>
              <w:rPr>
                <w:lang w:eastAsia="en-US"/>
              </w:rPr>
            </w:pPr>
            <w:bookmarkStart w:id="2623" w:name="_Ref303180646"/>
            <w:bookmarkStart w:id="2624" w:name="_Ref439245169"/>
            <w:r w:rsidRPr="00711BFF">
              <w:t>(</w:t>
            </w:r>
            <w:fldSimple w:instr=" SEQ ( \* ARABIC \s 1 ">
              <w:r w:rsidR="00154D81">
                <w:rPr>
                  <w:noProof/>
                </w:rPr>
                <w:t>296</w:t>
              </w:r>
            </w:fldSimple>
            <w:bookmarkEnd w:id="2623"/>
            <w:r w:rsidRPr="00711BFF">
              <w:t>)</w:t>
            </w:r>
            <w:bookmarkEnd w:id="2624"/>
          </w:p>
        </w:tc>
        <w:tc>
          <w:tcPr>
            <w:tcW w:w="5324" w:type="dxa"/>
            <w:shd w:val="clear" w:color="auto" w:fill="auto"/>
          </w:tcPr>
          <w:p w14:paraId="7BB84068" w14:textId="77777777" w:rsidR="00130064" w:rsidRPr="00711BFF" w:rsidRDefault="00130064" w:rsidP="00130064">
            <w:pPr>
              <w:pStyle w:val="O0Nwnext"/>
              <w:rPr>
                <w:lang w:eastAsia="en-US"/>
              </w:rPr>
            </w:pPr>
            <w:r w:rsidRPr="00711BFF">
              <w:t>Complex numerals with tens (</w:t>
            </w:r>
            <w:r w:rsidRPr="00711BFF">
              <w:rPr>
                <w:rStyle w:val="ChItalBold"/>
              </w:rPr>
              <w:t>pulu</w:t>
            </w:r>
            <w:r w:rsidRPr="00711BFF">
              <w:t>)</w:t>
            </w:r>
          </w:p>
        </w:tc>
      </w:tr>
      <w:tr w:rsidR="00130064" w:rsidRPr="00711BFF" w14:paraId="36829243" w14:textId="77777777" w:rsidTr="00AC23C4">
        <w:tc>
          <w:tcPr>
            <w:tcW w:w="709" w:type="dxa"/>
            <w:shd w:val="clear" w:color="auto" w:fill="auto"/>
          </w:tcPr>
          <w:p w14:paraId="1AB76334" w14:textId="77777777" w:rsidR="00130064" w:rsidRPr="00711BFF" w:rsidRDefault="00130064" w:rsidP="00130064">
            <w:pPr>
              <w:pStyle w:val="Body0500after"/>
              <w:rPr>
                <w:lang w:eastAsia="en-US"/>
              </w:rPr>
            </w:pPr>
          </w:p>
        </w:tc>
        <w:tc>
          <w:tcPr>
            <w:tcW w:w="5324" w:type="dxa"/>
            <w:shd w:val="clear" w:color="auto" w:fill="auto"/>
          </w:tcPr>
          <w:p w14:paraId="08656FE6" w14:textId="77777777" w:rsidR="00130064" w:rsidRPr="00711BFF" w:rsidRDefault="00130064" w:rsidP="00130064">
            <w:pPr>
              <w:pStyle w:val="I05I"/>
              <w:rPr>
                <w:lang w:eastAsia="en-US"/>
              </w:rPr>
            </w:pPr>
            <w:r w:rsidRPr="00711BFF">
              <w:rPr>
                <w:lang w:eastAsia="en-US"/>
              </w:rPr>
              <w:t>(</w:t>
            </w:r>
            <w:r w:rsidRPr="00711BFF">
              <w:rPr>
                <w:rStyle w:val="ChSmallCaps"/>
              </w:rPr>
              <w:t>digit</w:t>
            </w:r>
            <w:r w:rsidRPr="00711BFF">
              <w:rPr>
                <w:lang w:eastAsia="en-US"/>
              </w:rPr>
              <w:t xml:space="preserve"> </w:t>
            </w:r>
            <w:r w:rsidRPr="00711BFF">
              <w:rPr>
                <w:rStyle w:val="ChItalBold"/>
              </w:rPr>
              <w:t>juta</w:t>
            </w:r>
            <w:r w:rsidRPr="00711BFF">
              <w:rPr>
                <w:lang w:eastAsia="en-US"/>
              </w:rPr>
              <w:t>) (</w:t>
            </w:r>
            <w:r w:rsidRPr="00711BFF">
              <w:rPr>
                <w:rStyle w:val="ChSmallCaps"/>
              </w:rPr>
              <w:t>digit</w:t>
            </w:r>
            <w:r w:rsidRPr="00711BFF">
              <w:rPr>
                <w:lang w:eastAsia="en-US"/>
              </w:rPr>
              <w:t xml:space="preserve"> </w:t>
            </w:r>
            <w:r w:rsidRPr="00711BFF">
              <w:rPr>
                <w:rStyle w:val="ChItalBold"/>
              </w:rPr>
              <w:t>ribu</w:t>
            </w:r>
            <w:r w:rsidRPr="00711BFF">
              <w:rPr>
                <w:lang w:eastAsia="en-US"/>
              </w:rPr>
              <w:t>) (</w:t>
            </w:r>
            <w:r w:rsidRPr="00711BFF">
              <w:rPr>
                <w:rStyle w:val="ChSmallCaps"/>
              </w:rPr>
              <w:t>digit</w:t>
            </w:r>
            <w:r w:rsidRPr="00711BFF">
              <w:rPr>
                <w:lang w:eastAsia="en-US"/>
              </w:rPr>
              <w:t xml:space="preserve"> </w:t>
            </w:r>
            <w:r w:rsidRPr="00711BFF">
              <w:rPr>
                <w:rStyle w:val="ChItalBold"/>
              </w:rPr>
              <w:t>ratus</w:t>
            </w:r>
            <w:r w:rsidRPr="00711BFF">
              <w:rPr>
                <w:lang w:eastAsia="en-US"/>
              </w:rPr>
              <w:t>) (</w:t>
            </w:r>
            <w:r w:rsidRPr="00711BFF">
              <w:rPr>
                <w:rStyle w:val="ChSmallCaps"/>
              </w:rPr>
              <w:t>digit</w:t>
            </w:r>
            <w:r w:rsidRPr="00711BFF">
              <w:rPr>
                <w:lang w:eastAsia="en-US"/>
              </w:rPr>
              <w:t xml:space="preserve"> </w:t>
            </w:r>
            <w:r w:rsidRPr="00711BFF">
              <w:rPr>
                <w:rStyle w:val="ChItalBold"/>
              </w:rPr>
              <w:t>pulu</w:t>
            </w:r>
            <w:r w:rsidRPr="00711BFF">
              <w:rPr>
                <w:lang w:eastAsia="en-US"/>
              </w:rPr>
              <w:t xml:space="preserve">) </w:t>
            </w:r>
            <w:r w:rsidRPr="00711BFF">
              <w:rPr>
                <w:rStyle w:val="ChSmallCaps"/>
              </w:rPr>
              <w:t>digit</w:t>
            </w:r>
          </w:p>
        </w:tc>
      </w:tr>
      <w:tr w:rsidR="00130064" w:rsidRPr="00711BFF" w14:paraId="14448882" w14:textId="77777777" w:rsidTr="00AC23C4">
        <w:tc>
          <w:tcPr>
            <w:tcW w:w="709" w:type="dxa"/>
            <w:shd w:val="clear" w:color="auto" w:fill="auto"/>
          </w:tcPr>
          <w:p w14:paraId="4A31E7A9" w14:textId="77777777" w:rsidR="00130064" w:rsidRPr="00711BFF" w:rsidRDefault="00130064" w:rsidP="00130064">
            <w:pPr>
              <w:pStyle w:val="O0Nwnext"/>
              <w:rPr>
                <w:lang w:eastAsia="en-US"/>
              </w:rPr>
            </w:pPr>
            <w:bookmarkStart w:id="2625" w:name="_Ref339713015"/>
            <w:r w:rsidRPr="00711BFF">
              <w:t>(</w:t>
            </w:r>
            <w:fldSimple w:instr=" SEQ ( \* ARABIC \s 1 ">
              <w:r w:rsidR="00154D81">
                <w:rPr>
                  <w:noProof/>
                </w:rPr>
                <w:t>297</w:t>
              </w:r>
            </w:fldSimple>
            <w:r w:rsidRPr="00711BFF">
              <w:t>)</w:t>
            </w:r>
            <w:bookmarkEnd w:id="2625"/>
          </w:p>
        </w:tc>
        <w:tc>
          <w:tcPr>
            <w:tcW w:w="5324" w:type="dxa"/>
            <w:shd w:val="clear" w:color="auto" w:fill="auto"/>
          </w:tcPr>
          <w:p w14:paraId="779117A2" w14:textId="77777777" w:rsidR="00130064" w:rsidRPr="00711BFF" w:rsidRDefault="00130064" w:rsidP="00130064">
            <w:pPr>
              <w:pStyle w:val="O0Nwnext"/>
              <w:rPr>
                <w:lang w:eastAsia="en-US"/>
              </w:rPr>
            </w:pPr>
            <w:r w:rsidRPr="00711BFF">
              <w:t>Complex numerals with teens (</w:t>
            </w:r>
            <w:r w:rsidRPr="00711BFF">
              <w:rPr>
                <w:rStyle w:val="ChItalBold"/>
              </w:rPr>
              <w:t>blas</w:t>
            </w:r>
            <w:r w:rsidRPr="00711BFF">
              <w:t>)</w:t>
            </w:r>
          </w:p>
        </w:tc>
      </w:tr>
      <w:tr w:rsidR="00130064" w:rsidRPr="00711BFF" w14:paraId="0B8F5484" w14:textId="77777777" w:rsidTr="00AC23C4">
        <w:tc>
          <w:tcPr>
            <w:tcW w:w="709" w:type="dxa"/>
            <w:shd w:val="clear" w:color="auto" w:fill="auto"/>
          </w:tcPr>
          <w:p w14:paraId="24359103" w14:textId="77777777" w:rsidR="00130064" w:rsidRPr="00711BFF" w:rsidRDefault="00130064" w:rsidP="00130064">
            <w:pPr>
              <w:rPr>
                <w:lang w:eastAsia="en-US"/>
              </w:rPr>
            </w:pPr>
          </w:p>
        </w:tc>
        <w:tc>
          <w:tcPr>
            <w:tcW w:w="5324" w:type="dxa"/>
            <w:shd w:val="clear" w:color="auto" w:fill="auto"/>
          </w:tcPr>
          <w:p w14:paraId="3608D2E4" w14:textId="77777777" w:rsidR="00130064" w:rsidRPr="00711BFF" w:rsidRDefault="00130064" w:rsidP="00130064">
            <w:pPr>
              <w:pStyle w:val="I0Indented"/>
              <w:rPr>
                <w:lang w:eastAsia="en-US"/>
              </w:rPr>
            </w:pPr>
            <w:r w:rsidRPr="00711BFF">
              <w:rPr>
                <w:lang w:eastAsia="en-US"/>
              </w:rPr>
              <w:t>(</w:t>
            </w:r>
            <w:r w:rsidRPr="00711BFF">
              <w:rPr>
                <w:rStyle w:val="ChSmallCaps"/>
              </w:rPr>
              <w:t>digit</w:t>
            </w:r>
            <w:r w:rsidRPr="00711BFF">
              <w:rPr>
                <w:lang w:eastAsia="en-US"/>
              </w:rPr>
              <w:t xml:space="preserve"> </w:t>
            </w:r>
            <w:r w:rsidRPr="00711BFF">
              <w:rPr>
                <w:rStyle w:val="ChItalBold"/>
              </w:rPr>
              <w:t>juta</w:t>
            </w:r>
            <w:r w:rsidRPr="00711BFF">
              <w:rPr>
                <w:lang w:eastAsia="en-US"/>
              </w:rPr>
              <w:t>) (</w:t>
            </w:r>
            <w:r w:rsidRPr="00711BFF">
              <w:rPr>
                <w:rStyle w:val="ChSmallCaps"/>
              </w:rPr>
              <w:t>digit</w:t>
            </w:r>
            <w:r w:rsidRPr="00711BFF">
              <w:rPr>
                <w:lang w:eastAsia="en-US"/>
              </w:rPr>
              <w:t xml:space="preserve"> </w:t>
            </w:r>
            <w:r w:rsidRPr="00711BFF">
              <w:rPr>
                <w:rStyle w:val="ChItalBold"/>
              </w:rPr>
              <w:t>ribu</w:t>
            </w:r>
            <w:r w:rsidRPr="00711BFF">
              <w:rPr>
                <w:lang w:eastAsia="en-US"/>
              </w:rPr>
              <w:t>) (</w:t>
            </w:r>
            <w:r w:rsidRPr="00711BFF">
              <w:rPr>
                <w:rStyle w:val="ChSmallCaps"/>
              </w:rPr>
              <w:t>digit</w:t>
            </w:r>
            <w:r w:rsidRPr="00711BFF">
              <w:rPr>
                <w:lang w:eastAsia="en-US"/>
              </w:rPr>
              <w:t xml:space="preserve"> </w:t>
            </w:r>
            <w:r w:rsidRPr="00711BFF">
              <w:rPr>
                <w:rStyle w:val="ChItalBold"/>
              </w:rPr>
              <w:t>ratus</w:t>
            </w:r>
            <w:r w:rsidRPr="00711BFF">
              <w:rPr>
                <w:lang w:eastAsia="en-US"/>
              </w:rPr>
              <w:t xml:space="preserve">) </w:t>
            </w:r>
            <w:r w:rsidRPr="00711BFF">
              <w:rPr>
                <w:rStyle w:val="ChSmallCaps"/>
              </w:rPr>
              <w:t>digit</w:t>
            </w:r>
            <w:r w:rsidRPr="00711BFF">
              <w:rPr>
                <w:lang w:eastAsia="en-US"/>
              </w:rPr>
              <w:t xml:space="preserve"> </w:t>
            </w:r>
            <w:r w:rsidRPr="00711BFF">
              <w:rPr>
                <w:rStyle w:val="ChItalBold"/>
              </w:rPr>
              <w:t>blas</w:t>
            </w:r>
          </w:p>
        </w:tc>
      </w:tr>
    </w:tbl>
    <w:p w14:paraId="14A9FDB5" w14:textId="1A0AB2E2" w:rsidR="00130064" w:rsidRDefault="00130064" w:rsidP="00423AAC">
      <w:pPr>
        <w:pStyle w:val="Body0005after05before"/>
      </w:pPr>
      <w:r w:rsidRPr="00711BFF">
        <w:rPr>
          <w:lang w:eastAsia="en-US"/>
        </w:rPr>
        <w:t xml:space="preserve">Most often, cardinal numerals are used </w:t>
      </w:r>
      <w:r w:rsidR="004125D4" w:rsidRPr="00711BFF">
        <w:rPr>
          <w:lang w:eastAsia="en-US"/>
        </w:rPr>
        <w:t>adnominally</w:t>
      </w:r>
      <w:r w:rsidRPr="00711BFF">
        <w:rPr>
          <w:lang w:eastAsia="en-US"/>
        </w:rPr>
        <w:t xml:space="preserve"> to enumerate entities. In this functio</w:t>
      </w:r>
      <w:r>
        <w:rPr>
          <w:lang w:eastAsia="en-US"/>
        </w:rPr>
        <w:t xml:space="preserve">n they </w:t>
      </w:r>
      <w:r w:rsidRPr="007A0BC8">
        <w:rPr>
          <w:lang w:eastAsia="en-US"/>
        </w:rPr>
        <w:t>may precede</w:t>
      </w:r>
      <w:r>
        <w:rPr>
          <w:lang w:eastAsia="en-US"/>
        </w:rPr>
        <w:t xml:space="preserve"> or follow </w:t>
      </w:r>
      <w:r w:rsidRPr="007A0BC8">
        <w:rPr>
          <w:lang w:eastAsia="en-US"/>
        </w:rPr>
        <w:t>their head nominal</w:t>
      </w:r>
      <w:r>
        <w:t xml:space="preserve">. </w:t>
      </w:r>
      <w:r w:rsidR="009958EF" w:rsidRPr="007A0BC8">
        <w:rPr>
          <w:lang w:eastAsia="en-US"/>
        </w:rPr>
        <w:t xml:space="preserve">With </w:t>
      </w:r>
      <w:r w:rsidR="009958EF">
        <w:rPr>
          <w:lang w:eastAsia="en-US"/>
        </w:rPr>
        <w:t xml:space="preserve">a </w:t>
      </w:r>
      <w:r w:rsidR="009958EF" w:rsidRPr="00073B1B">
        <w:rPr>
          <w:lang w:eastAsia="en-US"/>
        </w:rPr>
        <w:t>preposed</w:t>
      </w:r>
      <w:r w:rsidR="009958EF" w:rsidRPr="007A0BC8">
        <w:rPr>
          <w:lang w:eastAsia="en-US"/>
        </w:rPr>
        <w:t xml:space="preserve"> numeral, the noun phrase </w:t>
      </w:r>
      <w:r w:rsidR="009958EF">
        <w:rPr>
          <w:lang w:eastAsia="en-US"/>
        </w:rPr>
        <w:t xml:space="preserve">signals </w:t>
      </w:r>
      <w:r w:rsidR="009958EF" w:rsidRPr="007A0BC8">
        <w:t>the absolute number of items denoted by the head nominal</w:t>
      </w:r>
      <w:r w:rsidR="009958EF">
        <w:t>, as in</w:t>
      </w:r>
      <w:r w:rsidR="0030565D">
        <w:t xml:space="preserve"> </w:t>
      </w:r>
      <w:r w:rsidR="003E3FCA">
        <w:rPr>
          <w:rStyle w:val="ChItalBold"/>
        </w:rPr>
        <w:t>lima</w:t>
      </w:r>
      <w:r w:rsidR="009958EF" w:rsidRPr="00703297">
        <w:rPr>
          <w:rStyle w:val="ChItalBold"/>
        </w:rPr>
        <w:t xml:space="preserve"> orang</w:t>
      </w:r>
      <w:r w:rsidR="009958EF">
        <w:t xml:space="preserve"> </w:t>
      </w:r>
      <w:r w:rsidR="00B7093A">
        <w:t>‘</w:t>
      </w:r>
      <w:r w:rsidR="003E3FCA">
        <w:t>lima</w:t>
      </w:r>
      <w:r w:rsidR="009958EF">
        <w:t xml:space="preserve"> people</w:t>
      </w:r>
      <w:r w:rsidR="00B7093A">
        <w:t>’</w:t>
      </w:r>
      <w:r w:rsidR="009958EF">
        <w:t xml:space="preserve"> in </w:t>
      </w:r>
      <w:r w:rsidR="009958EF">
        <w:fldChar w:fldCharType="begin"/>
      </w:r>
      <w:r w:rsidR="009958EF">
        <w:instrText xml:space="preserve"> REF _Ref339637301 \h </w:instrText>
      </w:r>
      <w:r w:rsidR="009958EF">
        <w:fldChar w:fldCharType="separate"/>
      </w:r>
      <w:r w:rsidR="00154D81" w:rsidRPr="00864E79">
        <w:t>(</w:t>
      </w:r>
      <w:r w:rsidR="00154D81">
        <w:rPr>
          <w:noProof/>
        </w:rPr>
        <w:t>298</w:t>
      </w:r>
      <w:r w:rsidR="00154D81" w:rsidRPr="00864E79">
        <w:t>)</w:t>
      </w:r>
      <w:r w:rsidR="009958EF">
        <w:fldChar w:fldCharType="end"/>
      </w:r>
      <w:r w:rsidR="009958EF">
        <w:t>.</w:t>
      </w:r>
      <w:r w:rsidR="0030565D">
        <w:t xml:space="preserve"> </w:t>
      </w:r>
      <w:r>
        <w:t xml:space="preserve">Thereby the </w:t>
      </w:r>
      <w:r w:rsidRPr="00856563">
        <w:t>composi</w:t>
      </w:r>
      <w:r>
        <w:t xml:space="preserve">te nature of countable referents is underlined. </w:t>
      </w:r>
      <w:r w:rsidRPr="007A0BC8">
        <w:t>Post-head numeral</w:t>
      </w:r>
      <w:r>
        <w:t xml:space="preserve">s, by contrast, </w:t>
      </w:r>
      <w:r w:rsidRPr="007A0BC8">
        <w:t>express exhaustivity of definite referent</w:t>
      </w:r>
      <w:r>
        <w:t xml:space="preserve">s such as </w:t>
      </w:r>
      <w:r w:rsidRPr="00C11C14">
        <w:rPr>
          <w:rStyle w:val="ChItalBold"/>
        </w:rPr>
        <w:t>pace dua ini</w:t>
      </w:r>
      <w:r>
        <w:t xml:space="preserve"> </w:t>
      </w:r>
      <w:r w:rsidR="00B7093A">
        <w:t>‘</w:t>
      </w:r>
      <w:r>
        <w:t>both of these men</w:t>
      </w:r>
      <w:r w:rsidR="00B7093A">
        <w:t>’</w:t>
      </w:r>
      <w:r>
        <w:t xml:space="preserve"> in </w:t>
      </w:r>
      <w:r>
        <w:fldChar w:fldCharType="begin"/>
      </w:r>
      <w:r>
        <w:instrText xml:space="preserve"> REF _Ref339637302 \h </w:instrText>
      </w:r>
      <w:r>
        <w:fldChar w:fldCharType="separate"/>
      </w:r>
      <w:r w:rsidR="00154D81" w:rsidRPr="00864E79">
        <w:t>(</w:t>
      </w:r>
      <w:r w:rsidR="00154D81">
        <w:rPr>
          <w:noProof/>
        </w:rPr>
        <w:t>299</w:t>
      </w:r>
      <w:r w:rsidR="00154D81" w:rsidRPr="00864E79">
        <w:t>)</w:t>
      </w:r>
      <w:r>
        <w:fldChar w:fldCharType="end"/>
      </w:r>
      <w:r>
        <w:t xml:space="preserve">, or </w:t>
      </w:r>
      <w:r w:rsidRPr="007A0BC8">
        <w:t>denote un</w:t>
      </w:r>
      <w:r>
        <w:t xml:space="preserve">ique positions within a series. </w:t>
      </w:r>
      <w:r w:rsidRPr="007A0BC8">
        <w:t xml:space="preserve">(For details </w:t>
      </w:r>
      <w:r>
        <w:t xml:space="preserve">on the </w:t>
      </w:r>
      <w:r w:rsidR="004125D4">
        <w:t>adnominal</w:t>
      </w:r>
      <w:r>
        <w:t xml:space="preserve"> uses of numerals </w:t>
      </w:r>
      <w:r w:rsidRPr="007A0BC8">
        <w:t xml:space="preserve">see </w:t>
      </w:r>
      <w:r>
        <w:t>§</w:t>
      </w:r>
      <w:r w:rsidR="00A3336B">
        <w:fldChar w:fldCharType="begin"/>
      </w:r>
      <w:r w:rsidR="00A3336B">
        <w:instrText xml:space="preserve"> REF _Ref374454416 \w \h </w:instrText>
      </w:r>
      <w:r w:rsidR="00A3336B">
        <w:fldChar w:fldCharType="separate"/>
      </w:r>
      <w:r w:rsidR="00154D81">
        <w:rPr>
          <w:cs/>
        </w:rPr>
        <w:t>‎</w:t>
      </w:r>
      <w:r w:rsidR="00154D81">
        <w:t>8.3.1</w:t>
      </w:r>
      <w:r w:rsidR="00A3336B">
        <w:fldChar w:fldCharType="end"/>
      </w:r>
      <w:r w:rsidRPr="007A0BC8">
        <w:t>.)</w:t>
      </w:r>
    </w:p>
    <w:p w14:paraId="5876D39B" w14:textId="77777777" w:rsidR="00130064" w:rsidRDefault="004125D4" w:rsidP="00130064">
      <w:pPr>
        <w:pStyle w:val="ExampleTitle"/>
      </w:pPr>
      <w:r>
        <w:rPr>
          <w:lang w:eastAsia="en-US"/>
        </w:rPr>
        <w:t>Adnominally</w:t>
      </w:r>
      <w:r w:rsidRPr="007A0BC8">
        <w:t xml:space="preserve"> </w:t>
      </w:r>
      <w:r w:rsidR="00130064" w:rsidRPr="007A0BC8">
        <w:t>used numeral</w:t>
      </w:r>
      <w:r w:rsidR="00130064">
        <w:t>s</w:t>
      </w:r>
    </w:p>
    <w:tbl>
      <w:tblPr>
        <w:tblW w:w="0" w:type="auto"/>
        <w:tblCellMar>
          <w:left w:w="42" w:type="dxa"/>
          <w:right w:w="42" w:type="dxa"/>
        </w:tblCellMar>
        <w:tblLook w:val="01E0" w:firstRow="1" w:lastRow="1" w:firstColumn="1" w:lastColumn="1" w:noHBand="0" w:noVBand="0"/>
      </w:tblPr>
      <w:tblGrid>
        <w:gridCol w:w="709"/>
        <w:gridCol w:w="996"/>
        <w:gridCol w:w="562"/>
        <w:gridCol w:w="718"/>
        <w:gridCol w:w="540"/>
      </w:tblGrid>
      <w:tr w:rsidR="003E3FCA" w:rsidRPr="00864E79" w14:paraId="1D3F1670" w14:textId="797127A4" w:rsidTr="003E3FCA">
        <w:tc>
          <w:tcPr>
            <w:tcW w:w="709" w:type="dxa"/>
            <w:shd w:val="clear" w:color="auto" w:fill="auto"/>
          </w:tcPr>
          <w:p w14:paraId="61A0CCC1" w14:textId="77777777" w:rsidR="003E3FCA" w:rsidRPr="00864E79" w:rsidRDefault="003E3FCA" w:rsidP="00130064">
            <w:pPr>
              <w:pStyle w:val="Text"/>
            </w:pPr>
            <w:bookmarkStart w:id="2626" w:name="_Ref275875531"/>
            <w:bookmarkStart w:id="2627" w:name="_Ref339637301"/>
            <w:r w:rsidRPr="00864E79">
              <w:t>(</w:t>
            </w:r>
            <w:fldSimple w:instr=" SEQ ( \* ARABIC \s 1 ">
              <w:r w:rsidR="00154D81">
                <w:rPr>
                  <w:noProof/>
                </w:rPr>
                <w:t>298</w:t>
              </w:r>
            </w:fldSimple>
            <w:bookmarkEnd w:id="2626"/>
            <w:r w:rsidRPr="00864E79">
              <w:t>)</w:t>
            </w:r>
            <w:bookmarkEnd w:id="2627"/>
          </w:p>
        </w:tc>
        <w:tc>
          <w:tcPr>
            <w:tcW w:w="996" w:type="dxa"/>
            <w:shd w:val="clear" w:color="auto" w:fill="auto"/>
          </w:tcPr>
          <w:p w14:paraId="70DBF415" w14:textId="7767C450" w:rsidR="003E3FCA" w:rsidRPr="00864E79" w:rsidRDefault="003E3FCA" w:rsidP="00130064">
            <w:pPr>
              <w:pStyle w:val="Text"/>
            </w:pPr>
            <w:r>
              <w:t>mungking</w:t>
            </w:r>
          </w:p>
        </w:tc>
        <w:tc>
          <w:tcPr>
            <w:tcW w:w="562" w:type="dxa"/>
            <w:shd w:val="clear" w:color="auto" w:fill="auto"/>
          </w:tcPr>
          <w:p w14:paraId="412FC004" w14:textId="64C8929B" w:rsidR="003E3FCA" w:rsidRPr="00864E79" w:rsidRDefault="003E3FCA" w:rsidP="00130064">
            <w:pPr>
              <w:pStyle w:val="Text"/>
              <w:rPr>
                <w:rStyle w:val="ChBlueBold"/>
              </w:rPr>
            </w:pPr>
            <w:r>
              <w:rPr>
                <w:rStyle w:val="ChBlueBold"/>
              </w:rPr>
              <w:t>lima</w:t>
            </w:r>
          </w:p>
        </w:tc>
        <w:tc>
          <w:tcPr>
            <w:tcW w:w="718" w:type="dxa"/>
            <w:shd w:val="clear" w:color="auto" w:fill="auto"/>
          </w:tcPr>
          <w:p w14:paraId="5FE632FE" w14:textId="77777777" w:rsidR="003E3FCA" w:rsidRPr="00864E79" w:rsidRDefault="003E3FCA" w:rsidP="00130064">
            <w:pPr>
              <w:pStyle w:val="Text"/>
              <w:rPr>
                <w:rStyle w:val="ChBlueBold"/>
              </w:rPr>
            </w:pPr>
            <w:r w:rsidRPr="00864E79">
              <w:rPr>
                <w:rStyle w:val="ChBlueBold"/>
              </w:rPr>
              <w:t>orang</w:t>
            </w:r>
          </w:p>
        </w:tc>
        <w:tc>
          <w:tcPr>
            <w:tcW w:w="540" w:type="dxa"/>
            <w:shd w:val="clear" w:color="auto" w:fill="auto"/>
          </w:tcPr>
          <w:p w14:paraId="050AC18F" w14:textId="6D4ECD02" w:rsidR="003E3FCA" w:rsidRPr="003E3FCA" w:rsidRDefault="003E3FCA" w:rsidP="00130064">
            <w:pPr>
              <w:pStyle w:val="Text"/>
            </w:pPr>
            <w:r>
              <w:t>mati</w:t>
            </w:r>
          </w:p>
        </w:tc>
      </w:tr>
      <w:tr w:rsidR="003E3FCA" w:rsidRPr="00864E79" w14:paraId="109EF9F5" w14:textId="08B02B8C" w:rsidTr="003E3FCA">
        <w:tc>
          <w:tcPr>
            <w:tcW w:w="709" w:type="dxa"/>
            <w:shd w:val="clear" w:color="auto" w:fill="auto"/>
          </w:tcPr>
          <w:p w14:paraId="184C8A33" w14:textId="77777777" w:rsidR="003E3FCA" w:rsidRPr="00864E79" w:rsidRDefault="003E3FCA" w:rsidP="00130064">
            <w:pPr>
              <w:pStyle w:val="GlossEng"/>
            </w:pPr>
          </w:p>
        </w:tc>
        <w:tc>
          <w:tcPr>
            <w:tcW w:w="996" w:type="dxa"/>
            <w:shd w:val="clear" w:color="auto" w:fill="auto"/>
          </w:tcPr>
          <w:p w14:paraId="4B5E9341" w14:textId="53DBD0DD" w:rsidR="003E3FCA" w:rsidRPr="009F0899" w:rsidRDefault="009F0899" w:rsidP="00130064">
            <w:pPr>
              <w:pStyle w:val="GlossEng"/>
            </w:pPr>
            <w:r w:rsidRPr="009F0899">
              <w:t>maybe</w:t>
            </w:r>
          </w:p>
        </w:tc>
        <w:tc>
          <w:tcPr>
            <w:tcW w:w="562" w:type="dxa"/>
            <w:shd w:val="clear" w:color="auto" w:fill="auto"/>
          </w:tcPr>
          <w:p w14:paraId="0643FE75" w14:textId="17DFBB2F" w:rsidR="003E3FCA" w:rsidRPr="00864E79" w:rsidRDefault="003E3FCA" w:rsidP="00130064">
            <w:pPr>
              <w:pStyle w:val="GlossEng"/>
            </w:pPr>
            <w:r>
              <w:t>five</w:t>
            </w:r>
          </w:p>
        </w:tc>
        <w:tc>
          <w:tcPr>
            <w:tcW w:w="718" w:type="dxa"/>
            <w:shd w:val="clear" w:color="auto" w:fill="auto"/>
          </w:tcPr>
          <w:p w14:paraId="798579CF" w14:textId="77777777" w:rsidR="003E3FCA" w:rsidRPr="00864E79" w:rsidRDefault="003E3FCA" w:rsidP="00130064">
            <w:pPr>
              <w:pStyle w:val="GlossEng"/>
            </w:pPr>
            <w:r w:rsidRPr="00864E79">
              <w:t>person</w:t>
            </w:r>
          </w:p>
        </w:tc>
        <w:tc>
          <w:tcPr>
            <w:tcW w:w="540" w:type="dxa"/>
            <w:shd w:val="clear" w:color="auto" w:fill="auto"/>
          </w:tcPr>
          <w:p w14:paraId="69834DDB" w14:textId="031BA8A3" w:rsidR="003E3FCA" w:rsidRPr="00864E79" w:rsidRDefault="003E3FCA" w:rsidP="00130064">
            <w:pPr>
              <w:pStyle w:val="GlossEng"/>
            </w:pPr>
            <w:r>
              <w:t>die</w:t>
            </w:r>
          </w:p>
        </w:tc>
      </w:tr>
    </w:tbl>
    <w:p w14:paraId="3DE7D3F1" w14:textId="41C961D7" w:rsidR="00130064" w:rsidRDefault="00B7093A" w:rsidP="00130064">
      <w:pPr>
        <w:pStyle w:val="FreeTranslEng"/>
      </w:pPr>
      <w:r>
        <w:t>‘</w:t>
      </w:r>
      <w:r w:rsidR="009F0899">
        <w:t xml:space="preserve">about </w:t>
      </w:r>
      <w:r w:rsidR="003E3FCA">
        <w:rPr>
          <w:rStyle w:val="ChBlueBold"/>
        </w:rPr>
        <w:t>five</w:t>
      </w:r>
      <w:r w:rsidR="00130064" w:rsidRPr="007A0BC8">
        <w:rPr>
          <w:rStyle w:val="ChBlueBold"/>
        </w:rPr>
        <w:t xml:space="preserve"> people</w:t>
      </w:r>
      <w:r w:rsidR="003E3FCA">
        <w:t xml:space="preserve"> died</w:t>
      </w:r>
      <w:r>
        <w:t>’</w:t>
      </w:r>
      <w:r w:rsidR="00130064" w:rsidRPr="007A0BC8">
        <w:t xml:space="preserve"> </w:t>
      </w:r>
      <w:r w:rsidR="00130064" w:rsidRPr="00DC46C1">
        <w:rPr>
          <w:rStyle w:val="ExampleSource"/>
        </w:rPr>
        <w:t>[</w:t>
      </w:r>
      <w:r w:rsidR="003E3FCA" w:rsidRPr="003E3FCA">
        <w:rPr>
          <w:rStyle w:val="ExampleSource"/>
        </w:rPr>
        <w:t>081025-004-Cv.0033</w:t>
      </w:r>
      <w:r w:rsidR="00130064" w:rsidRPr="00DC46C1">
        <w:rPr>
          <w:rStyle w:val="ExampleSource"/>
        </w:rPr>
        <w:t>]</w:t>
      </w:r>
    </w:p>
    <w:tbl>
      <w:tblPr>
        <w:tblW w:w="0" w:type="auto"/>
        <w:tblCellMar>
          <w:left w:w="42" w:type="dxa"/>
          <w:right w:w="42" w:type="dxa"/>
        </w:tblCellMar>
        <w:tblLook w:val="01E0" w:firstRow="1" w:lastRow="1" w:firstColumn="1" w:lastColumn="1" w:noHBand="0" w:noVBand="0"/>
      </w:tblPr>
      <w:tblGrid>
        <w:gridCol w:w="709"/>
        <w:gridCol w:w="573"/>
        <w:gridCol w:w="507"/>
        <w:gridCol w:w="706"/>
        <w:gridCol w:w="584"/>
        <w:gridCol w:w="484"/>
        <w:gridCol w:w="573"/>
        <w:gridCol w:w="1151"/>
      </w:tblGrid>
      <w:tr w:rsidR="00AC23C4" w:rsidRPr="00864E79" w14:paraId="375FF9B5" w14:textId="77777777" w:rsidTr="00AC23C4">
        <w:tc>
          <w:tcPr>
            <w:tcW w:w="709" w:type="dxa"/>
            <w:shd w:val="clear" w:color="auto" w:fill="auto"/>
          </w:tcPr>
          <w:p w14:paraId="01BA9747" w14:textId="77777777" w:rsidR="00130064" w:rsidRPr="00864E79" w:rsidRDefault="00130064" w:rsidP="00130064">
            <w:pPr>
              <w:pStyle w:val="Text"/>
            </w:pPr>
            <w:bookmarkStart w:id="2628" w:name="_Ref318827810"/>
            <w:bookmarkStart w:id="2629" w:name="_Ref339637302"/>
            <w:r w:rsidRPr="00864E79">
              <w:t>(</w:t>
            </w:r>
            <w:fldSimple w:instr=" SEQ ( \* ARABIC \s 1 ">
              <w:r w:rsidR="00154D81">
                <w:rPr>
                  <w:noProof/>
                </w:rPr>
                <w:t>299</w:t>
              </w:r>
            </w:fldSimple>
            <w:bookmarkEnd w:id="2628"/>
            <w:r w:rsidRPr="00864E79">
              <w:t>)</w:t>
            </w:r>
            <w:bookmarkEnd w:id="2629"/>
          </w:p>
        </w:tc>
        <w:tc>
          <w:tcPr>
            <w:tcW w:w="573" w:type="dxa"/>
            <w:shd w:val="clear" w:color="auto" w:fill="auto"/>
          </w:tcPr>
          <w:p w14:paraId="6E4A2049" w14:textId="77777777" w:rsidR="00130064" w:rsidRPr="00864E79" w:rsidRDefault="00130064" w:rsidP="00130064">
            <w:pPr>
              <w:pStyle w:val="Text"/>
              <w:rPr>
                <w:rStyle w:val="ChBlueBold"/>
              </w:rPr>
            </w:pPr>
            <w:r w:rsidRPr="00864E79">
              <w:rPr>
                <w:rStyle w:val="ChBlueBold"/>
              </w:rPr>
              <w:t>pace</w:t>
            </w:r>
          </w:p>
        </w:tc>
        <w:tc>
          <w:tcPr>
            <w:tcW w:w="507" w:type="dxa"/>
            <w:shd w:val="clear" w:color="auto" w:fill="auto"/>
          </w:tcPr>
          <w:p w14:paraId="2CC571C8" w14:textId="77777777" w:rsidR="00130064" w:rsidRPr="00864E79" w:rsidRDefault="00130064" w:rsidP="00130064">
            <w:pPr>
              <w:pStyle w:val="Text"/>
              <w:rPr>
                <w:rStyle w:val="ChBlueBold"/>
              </w:rPr>
            </w:pPr>
            <w:r w:rsidRPr="00864E79">
              <w:rPr>
                <w:rStyle w:val="ChBlueBold"/>
              </w:rPr>
              <w:t>dua</w:t>
            </w:r>
          </w:p>
        </w:tc>
        <w:tc>
          <w:tcPr>
            <w:tcW w:w="706" w:type="dxa"/>
            <w:shd w:val="clear" w:color="auto" w:fill="auto"/>
          </w:tcPr>
          <w:p w14:paraId="2DAAC75F" w14:textId="77777777" w:rsidR="00130064" w:rsidRPr="00864E79" w:rsidRDefault="00130064" w:rsidP="00130064">
            <w:pPr>
              <w:pStyle w:val="Text"/>
              <w:rPr>
                <w:rStyle w:val="ChBlueBold"/>
              </w:rPr>
            </w:pPr>
            <w:r w:rsidRPr="00864E79">
              <w:rPr>
                <w:rStyle w:val="ChBlueBold"/>
              </w:rPr>
              <w:t>ini</w:t>
            </w:r>
          </w:p>
        </w:tc>
        <w:tc>
          <w:tcPr>
            <w:tcW w:w="584" w:type="dxa"/>
            <w:shd w:val="clear" w:color="auto" w:fill="auto"/>
          </w:tcPr>
          <w:p w14:paraId="0BAF4674" w14:textId="77777777" w:rsidR="00130064" w:rsidRPr="00864E79" w:rsidRDefault="00130064" w:rsidP="00130064">
            <w:pPr>
              <w:pStyle w:val="Text"/>
            </w:pPr>
            <w:r w:rsidRPr="00864E79">
              <w:t>dong</w:t>
            </w:r>
          </w:p>
        </w:tc>
        <w:tc>
          <w:tcPr>
            <w:tcW w:w="484" w:type="dxa"/>
            <w:shd w:val="clear" w:color="auto" w:fill="auto"/>
          </w:tcPr>
          <w:p w14:paraId="5E2E99CB" w14:textId="77777777" w:rsidR="00130064" w:rsidRPr="00864E79" w:rsidRDefault="00130064" w:rsidP="00130064">
            <w:pPr>
              <w:pStyle w:val="Text"/>
            </w:pPr>
            <w:r w:rsidRPr="00864E79">
              <w:t>dua</w:t>
            </w:r>
          </w:p>
        </w:tc>
        <w:tc>
          <w:tcPr>
            <w:tcW w:w="573" w:type="dxa"/>
            <w:shd w:val="clear" w:color="auto" w:fill="auto"/>
          </w:tcPr>
          <w:p w14:paraId="3CCEEFCA" w14:textId="77777777" w:rsidR="00130064" w:rsidRPr="00864E79" w:rsidRDefault="00130064" w:rsidP="00130064">
            <w:pPr>
              <w:pStyle w:val="Text"/>
            </w:pPr>
            <w:r w:rsidRPr="00864E79">
              <w:t>dari</w:t>
            </w:r>
          </w:p>
        </w:tc>
        <w:tc>
          <w:tcPr>
            <w:tcW w:w="1151" w:type="dxa"/>
            <w:shd w:val="clear" w:color="auto" w:fill="auto"/>
          </w:tcPr>
          <w:p w14:paraId="69D1F990" w14:textId="77777777" w:rsidR="00130064" w:rsidRPr="00864E79" w:rsidRDefault="00130064" w:rsidP="00130064">
            <w:pPr>
              <w:pStyle w:val="Text"/>
            </w:pPr>
            <w:r w:rsidRPr="00864E79">
              <w:t>pedalaman</w:t>
            </w:r>
            <w:r w:rsidR="00BC525F">
              <w:t>g</w:t>
            </w:r>
          </w:p>
        </w:tc>
      </w:tr>
      <w:tr w:rsidR="00AC23C4" w:rsidRPr="00864E79" w14:paraId="0B760996" w14:textId="77777777" w:rsidTr="00AC23C4">
        <w:tc>
          <w:tcPr>
            <w:tcW w:w="709" w:type="dxa"/>
            <w:shd w:val="clear" w:color="auto" w:fill="auto"/>
          </w:tcPr>
          <w:p w14:paraId="77FB59E9" w14:textId="77777777" w:rsidR="00130064" w:rsidRPr="00864E79" w:rsidRDefault="00130064" w:rsidP="00130064">
            <w:pPr>
              <w:pStyle w:val="GlossEng"/>
            </w:pPr>
          </w:p>
        </w:tc>
        <w:tc>
          <w:tcPr>
            <w:tcW w:w="573" w:type="dxa"/>
            <w:shd w:val="clear" w:color="auto" w:fill="auto"/>
          </w:tcPr>
          <w:p w14:paraId="00B53297" w14:textId="77777777" w:rsidR="00130064" w:rsidRPr="00864E79" w:rsidRDefault="00130064" w:rsidP="00130064">
            <w:pPr>
              <w:pStyle w:val="GlossEng"/>
            </w:pPr>
            <w:r w:rsidRPr="00864E79">
              <w:t>man</w:t>
            </w:r>
          </w:p>
        </w:tc>
        <w:tc>
          <w:tcPr>
            <w:tcW w:w="507" w:type="dxa"/>
            <w:shd w:val="clear" w:color="auto" w:fill="auto"/>
          </w:tcPr>
          <w:p w14:paraId="4262708B" w14:textId="77777777" w:rsidR="00130064" w:rsidRPr="00864E79" w:rsidRDefault="00130064" w:rsidP="00130064">
            <w:pPr>
              <w:pStyle w:val="GlossEng"/>
            </w:pPr>
            <w:r w:rsidRPr="00864E79">
              <w:t>two</w:t>
            </w:r>
          </w:p>
        </w:tc>
        <w:tc>
          <w:tcPr>
            <w:tcW w:w="706" w:type="dxa"/>
            <w:shd w:val="clear" w:color="auto" w:fill="auto"/>
          </w:tcPr>
          <w:p w14:paraId="55846C59" w14:textId="77777777" w:rsidR="00130064" w:rsidRPr="0099608C" w:rsidRDefault="00130064" w:rsidP="00130064">
            <w:pPr>
              <w:pStyle w:val="GlossEng"/>
              <w:rPr>
                <w:rStyle w:val="ChSmallCaps"/>
              </w:rPr>
            </w:pPr>
            <w:r w:rsidRPr="0099608C">
              <w:rPr>
                <w:rStyle w:val="ChSmallCaps"/>
              </w:rPr>
              <w:t>d.dist</w:t>
            </w:r>
          </w:p>
        </w:tc>
        <w:tc>
          <w:tcPr>
            <w:tcW w:w="584" w:type="dxa"/>
            <w:shd w:val="clear" w:color="auto" w:fill="auto"/>
          </w:tcPr>
          <w:p w14:paraId="543D6E31" w14:textId="77777777" w:rsidR="00130064" w:rsidRPr="0099608C" w:rsidRDefault="00130064" w:rsidP="00130064">
            <w:pPr>
              <w:pStyle w:val="GlossEng"/>
              <w:rPr>
                <w:rStyle w:val="ChSmallCaps"/>
              </w:rPr>
            </w:pPr>
            <w:r w:rsidRPr="0099608C">
              <w:rPr>
                <w:rStyle w:val="ChSmallCaps"/>
              </w:rPr>
              <w:t>3pl</w:t>
            </w:r>
          </w:p>
        </w:tc>
        <w:tc>
          <w:tcPr>
            <w:tcW w:w="484" w:type="dxa"/>
            <w:shd w:val="clear" w:color="auto" w:fill="auto"/>
          </w:tcPr>
          <w:p w14:paraId="53B9422A" w14:textId="77777777" w:rsidR="00130064" w:rsidRPr="00864E79" w:rsidRDefault="00130064" w:rsidP="00130064">
            <w:pPr>
              <w:pStyle w:val="GlossEng"/>
            </w:pPr>
            <w:r w:rsidRPr="00864E79">
              <w:t>two</w:t>
            </w:r>
          </w:p>
        </w:tc>
        <w:tc>
          <w:tcPr>
            <w:tcW w:w="573" w:type="dxa"/>
            <w:shd w:val="clear" w:color="auto" w:fill="auto"/>
          </w:tcPr>
          <w:p w14:paraId="052C2279" w14:textId="77777777" w:rsidR="00130064" w:rsidRPr="00864E79" w:rsidRDefault="00130064" w:rsidP="00130064">
            <w:pPr>
              <w:pStyle w:val="GlossEng"/>
            </w:pPr>
            <w:r w:rsidRPr="00864E79">
              <w:t>from</w:t>
            </w:r>
          </w:p>
        </w:tc>
        <w:tc>
          <w:tcPr>
            <w:tcW w:w="1151" w:type="dxa"/>
            <w:shd w:val="clear" w:color="auto" w:fill="auto"/>
          </w:tcPr>
          <w:p w14:paraId="09332DF0" w14:textId="77777777" w:rsidR="00130064" w:rsidRPr="00864E79" w:rsidRDefault="00130064" w:rsidP="00130064">
            <w:pPr>
              <w:pStyle w:val="GlossEng"/>
            </w:pPr>
            <w:r w:rsidRPr="00864E79">
              <w:t>interior</w:t>
            </w:r>
          </w:p>
        </w:tc>
      </w:tr>
    </w:tbl>
    <w:p w14:paraId="4A5A7836" w14:textId="737E93EE" w:rsidR="00130064" w:rsidRPr="00856563" w:rsidRDefault="00B7093A" w:rsidP="00130064">
      <w:pPr>
        <w:pStyle w:val="FreeTranslEng"/>
      </w:pPr>
      <w:r>
        <w:t>‘</w:t>
      </w:r>
      <w:r w:rsidR="00130064" w:rsidRPr="00856563">
        <w:rPr>
          <w:rStyle w:val="ChBlueBold"/>
        </w:rPr>
        <w:t>both these men</w:t>
      </w:r>
      <w:r w:rsidR="00130064" w:rsidRPr="00856563">
        <w:t xml:space="preserve">, </w:t>
      </w:r>
      <w:r w:rsidR="00130064">
        <w:t xml:space="preserve">the </w:t>
      </w:r>
      <w:r w:rsidR="00130064" w:rsidRPr="00856563">
        <w:t xml:space="preserve">two </w:t>
      </w:r>
      <w:r w:rsidR="00130064">
        <w:t xml:space="preserve">of them </w:t>
      </w:r>
      <w:r w:rsidR="00130064" w:rsidRPr="00856563">
        <w:t>are from the interior</w:t>
      </w:r>
      <w:r>
        <w:t>’</w:t>
      </w:r>
      <w:r w:rsidR="00130064" w:rsidRPr="00856563">
        <w:t xml:space="preserve"> </w:t>
      </w:r>
      <w:r w:rsidR="00130064" w:rsidRPr="00856563">
        <w:rPr>
          <w:rStyle w:val="ExampleSource"/>
        </w:rPr>
        <w:t>[081109-010-JR.0001]</w:t>
      </w:r>
    </w:p>
    <w:p w14:paraId="0BC29CB7" w14:textId="77777777" w:rsidR="00130064" w:rsidRPr="007A0BC8" w:rsidRDefault="00130064" w:rsidP="00423AAC">
      <w:pPr>
        <w:pStyle w:val="Body0005after05before"/>
      </w:pPr>
      <w:r>
        <w:rPr>
          <w:lang w:eastAsia="en-US"/>
        </w:rPr>
        <w:t xml:space="preserve">When the identity of the referent was established </w:t>
      </w:r>
      <w:r w:rsidRPr="007A0BC8">
        <w:t>earlier or can be deduced from the context</w:t>
      </w:r>
      <w:r>
        <w:t xml:space="preserve">, the head nominal can be omitted, </w:t>
      </w:r>
      <w:r w:rsidRPr="007A0BC8">
        <w:rPr>
          <w:lang w:eastAsia="en-US"/>
        </w:rPr>
        <w:t xml:space="preserve">as in </w:t>
      </w:r>
      <w:r>
        <w:fldChar w:fldCharType="begin"/>
      </w:r>
      <w:r>
        <w:instrText xml:space="preserve"> REF _Ref339637303 \h </w:instrText>
      </w:r>
      <w:r>
        <w:fldChar w:fldCharType="separate"/>
      </w:r>
      <w:r w:rsidR="00154D81" w:rsidRPr="00864E79">
        <w:t>(</w:t>
      </w:r>
      <w:r w:rsidR="00154D81">
        <w:rPr>
          <w:noProof/>
        </w:rPr>
        <w:t>300</w:t>
      </w:r>
      <w:r w:rsidR="00154D81" w:rsidRPr="00864E79">
        <w:t>)</w:t>
      </w:r>
      <w:r>
        <w:fldChar w:fldCharType="end"/>
      </w:r>
      <w:r w:rsidRPr="007A0BC8">
        <w:rPr>
          <w:lang w:eastAsia="en-US"/>
        </w:rPr>
        <w:t>.</w:t>
      </w:r>
    </w:p>
    <w:p w14:paraId="4402DDF0" w14:textId="77777777" w:rsidR="00130064" w:rsidRDefault="00130064" w:rsidP="00130064">
      <w:pPr>
        <w:pStyle w:val="ExampleTitle"/>
      </w:pPr>
      <w:r w:rsidRPr="007A0BC8">
        <w:t xml:space="preserve">Numerals </w:t>
      </w:r>
      <w:r>
        <w:t>with omitted head nominal</w:t>
      </w:r>
    </w:p>
    <w:tbl>
      <w:tblPr>
        <w:tblW w:w="6354" w:type="dxa"/>
        <w:tblCellMar>
          <w:left w:w="42" w:type="dxa"/>
          <w:right w:w="42" w:type="dxa"/>
        </w:tblCellMar>
        <w:tblLook w:val="01E0" w:firstRow="1" w:lastRow="1" w:firstColumn="1" w:lastColumn="1" w:noHBand="0" w:noVBand="0"/>
      </w:tblPr>
      <w:tblGrid>
        <w:gridCol w:w="709"/>
        <w:gridCol w:w="440"/>
        <w:gridCol w:w="845"/>
        <w:gridCol w:w="795"/>
        <w:gridCol w:w="706"/>
        <w:gridCol w:w="874"/>
        <w:gridCol w:w="574"/>
        <w:gridCol w:w="1051"/>
        <w:gridCol w:w="360"/>
      </w:tblGrid>
      <w:tr w:rsidR="00AC23C4" w:rsidRPr="00864E79" w14:paraId="733FA189" w14:textId="77777777" w:rsidTr="00AC23C4">
        <w:tc>
          <w:tcPr>
            <w:tcW w:w="709" w:type="dxa"/>
            <w:shd w:val="clear" w:color="auto" w:fill="auto"/>
          </w:tcPr>
          <w:p w14:paraId="3D0928A3" w14:textId="77777777" w:rsidR="00130064" w:rsidRPr="00864E79" w:rsidRDefault="00130064" w:rsidP="00130064">
            <w:pPr>
              <w:pStyle w:val="Text"/>
            </w:pPr>
            <w:bookmarkStart w:id="2630" w:name="_Ref303244582"/>
            <w:bookmarkStart w:id="2631" w:name="_Ref339637303"/>
            <w:r w:rsidRPr="00864E79">
              <w:t>(</w:t>
            </w:r>
            <w:fldSimple w:instr=" SEQ ( \* ARABIC \s 1 ">
              <w:r w:rsidR="00154D81">
                <w:rPr>
                  <w:noProof/>
                </w:rPr>
                <w:t>300</w:t>
              </w:r>
            </w:fldSimple>
            <w:bookmarkEnd w:id="2630"/>
            <w:r w:rsidRPr="00864E79">
              <w:t>)</w:t>
            </w:r>
            <w:bookmarkEnd w:id="2631"/>
          </w:p>
        </w:tc>
        <w:tc>
          <w:tcPr>
            <w:tcW w:w="440" w:type="dxa"/>
            <w:shd w:val="clear" w:color="auto" w:fill="auto"/>
          </w:tcPr>
          <w:p w14:paraId="2368D700" w14:textId="77777777" w:rsidR="00130064" w:rsidRPr="00864E79" w:rsidRDefault="00E93CB5" w:rsidP="00130064">
            <w:pPr>
              <w:pStyle w:val="Text"/>
            </w:pPr>
            <w:r>
              <w:t>Ika</w:t>
            </w:r>
          </w:p>
        </w:tc>
        <w:tc>
          <w:tcPr>
            <w:tcW w:w="845" w:type="dxa"/>
            <w:shd w:val="clear" w:color="auto" w:fill="auto"/>
          </w:tcPr>
          <w:p w14:paraId="080CD00E" w14:textId="77777777" w:rsidR="00130064" w:rsidRPr="00864E79" w:rsidRDefault="00130064" w:rsidP="00130064">
            <w:pPr>
              <w:pStyle w:val="Text"/>
            </w:pPr>
            <w:r w:rsidRPr="00864E79">
              <w:t>biasa</w:t>
            </w:r>
          </w:p>
        </w:tc>
        <w:tc>
          <w:tcPr>
            <w:tcW w:w="795" w:type="dxa"/>
            <w:shd w:val="clear" w:color="auto" w:fill="auto"/>
          </w:tcPr>
          <w:p w14:paraId="6E964D46" w14:textId="77777777" w:rsidR="00130064" w:rsidRPr="00864E79" w:rsidRDefault="00130064" w:rsidP="00130064">
            <w:pPr>
              <w:pStyle w:val="Text"/>
            </w:pPr>
            <w:r w:rsidRPr="00864E79">
              <w:t>angkat</w:t>
            </w:r>
          </w:p>
        </w:tc>
        <w:tc>
          <w:tcPr>
            <w:tcW w:w="706" w:type="dxa"/>
            <w:shd w:val="clear" w:color="auto" w:fill="auto"/>
          </w:tcPr>
          <w:p w14:paraId="171F6C5F" w14:textId="77777777" w:rsidR="00130064" w:rsidRPr="00864E79" w:rsidRDefault="00130064" w:rsidP="00130064">
            <w:pPr>
              <w:pStyle w:val="Text"/>
            </w:pPr>
            <w:r w:rsidRPr="00864E79">
              <w:t>itu</w:t>
            </w:r>
          </w:p>
        </w:tc>
        <w:tc>
          <w:tcPr>
            <w:tcW w:w="874" w:type="dxa"/>
            <w:shd w:val="clear" w:color="auto" w:fill="auto"/>
          </w:tcPr>
          <w:p w14:paraId="2B8D2864" w14:textId="77777777" w:rsidR="00130064" w:rsidRPr="00864E79" w:rsidRDefault="00130064" w:rsidP="00130064">
            <w:pPr>
              <w:pStyle w:val="Text"/>
              <w:rPr>
                <w:rStyle w:val="ChBlueBold"/>
              </w:rPr>
            </w:pPr>
            <w:r w:rsidRPr="00864E79">
              <w:rPr>
                <w:rStyle w:val="ChBlueBold"/>
              </w:rPr>
              <w:t>dlapan</w:t>
            </w:r>
            <w:r w:rsidR="00BC525F">
              <w:rPr>
                <w:rStyle w:val="ChBlueBold"/>
              </w:rPr>
              <w:t>g</w:t>
            </w:r>
          </w:p>
        </w:tc>
        <w:tc>
          <w:tcPr>
            <w:tcW w:w="574" w:type="dxa"/>
            <w:shd w:val="clear" w:color="auto" w:fill="auto"/>
          </w:tcPr>
          <w:p w14:paraId="615360CA" w14:textId="77777777" w:rsidR="00130064" w:rsidRPr="00864E79" w:rsidRDefault="00130064" w:rsidP="00130064">
            <w:pPr>
              <w:pStyle w:val="Text"/>
              <w:rPr>
                <w:rStyle w:val="ChBlueBold"/>
              </w:rPr>
            </w:pPr>
            <w:r w:rsidRPr="00864E79">
              <w:rPr>
                <w:rStyle w:val="ChBlueBold"/>
              </w:rPr>
              <w:t>pulu</w:t>
            </w:r>
          </w:p>
        </w:tc>
        <w:tc>
          <w:tcPr>
            <w:tcW w:w="1051" w:type="dxa"/>
            <w:shd w:val="clear" w:color="auto" w:fill="auto"/>
          </w:tcPr>
          <w:p w14:paraId="56B504C4" w14:textId="77777777" w:rsidR="00130064" w:rsidRPr="00864E79" w:rsidRDefault="00130064" w:rsidP="00130064">
            <w:pPr>
              <w:pStyle w:val="Text"/>
            </w:pPr>
            <w:r w:rsidRPr="00864E79">
              <w:rPr>
                <w:rStyle w:val="ChBlueBold"/>
              </w:rPr>
              <w:t>sembilan</w:t>
            </w:r>
            <w:r w:rsidR="00BC525F">
              <w:rPr>
                <w:rStyle w:val="ChBlueBold"/>
              </w:rPr>
              <w:t>g</w:t>
            </w:r>
          </w:p>
        </w:tc>
        <w:tc>
          <w:tcPr>
            <w:tcW w:w="360" w:type="dxa"/>
            <w:shd w:val="clear" w:color="auto" w:fill="auto"/>
          </w:tcPr>
          <w:p w14:paraId="7984B5CE" w14:textId="77777777" w:rsidR="00130064" w:rsidRPr="000F4B8A" w:rsidRDefault="00130064" w:rsidP="00130064">
            <w:pPr>
              <w:pStyle w:val="Text"/>
            </w:pPr>
            <w:r w:rsidRPr="000F4B8A">
              <w:t>Ø</w:t>
            </w:r>
          </w:p>
        </w:tc>
      </w:tr>
      <w:tr w:rsidR="00AC23C4" w:rsidRPr="00864E79" w14:paraId="1C85DC68" w14:textId="77777777" w:rsidTr="00AC23C4">
        <w:tc>
          <w:tcPr>
            <w:tcW w:w="709" w:type="dxa"/>
            <w:shd w:val="clear" w:color="auto" w:fill="auto"/>
          </w:tcPr>
          <w:p w14:paraId="6B24EECA" w14:textId="77777777" w:rsidR="00130064" w:rsidRPr="00864E79" w:rsidRDefault="00130064" w:rsidP="00130064">
            <w:pPr>
              <w:pStyle w:val="GlossEng"/>
            </w:pPr>
          </w:p>
        </w:tc>
        <w:tc>
          <w:tcPr>
            <w:tcW w:w="440" w:type="dxa"/>
            <w:shd w:val="clear" w:color="auto" w:fill="auto"/>
          </w:tcPr>
          <w:p w14:paraId="02E9BC7D" w14:textId="77777777" w:rsidR="00130064" w:rsidRPr="00864E79" w:rsidRDefault="00E93CB5" w:rsidP="00130064">
            <w:pPr>
              <w:pStyle w:val="GlossEng"/>
            </w:pPr>
            <w:r>
              <w:t>Ika</w:t>
            </w:r>
          </w:p>
        </w:tc>
        <w:tc>
          <w:tcPr>
            <w:tcW w:w="845" w:type="dxa"/>
            <w:shd w:val="clear" w:color="auto" w:fill="auto"/>
          </w:tcPr>
          <w:p w14:paraId="5BF0B9B0" w14:textId="77777777" w:rsidR="00130064" w:rsidRPr="00864E79" w:rsidRDefault="00130064" w:rsidP="00130064">
            <w:pPr>
              <w:pStyle w:val="GlossEng"/>
            </w:pPr>
            <w:r>
              <w:t>be.</w:t>
            </w:r>
            <w:r w:rsidRPr="00864E79">
              <w:t>usual</w:t>
            </w:r>
          </w:p>
        </w:tc>
        <w:tc>
          <w:tcPr>
            <w:tcW w:w="795" w:type="dxa"/>
            <w:shd w:val="clear" w:color="auto" w:fill="auto"/>
          </w:tcPr>
          <w:p w14:paraId="3D106A35" w14:textId="77777777" w:rsidR="00130064" w:rsidRPr="00864E79" w:rsidRDefault="00130064" w:rsidP="00130064">
            <w:pPr>
              <w:pStyle w:val="GlossEng"/>
            </w:pPr>
            <w:r>
              <w:t>pick-up</w:t>
            </w:r>
          </w:p>
        </w:tc>
        <w:tc>
          <w:tcPr>
            <w:tcW w:w="706" w:type="dxa"/>
            <w:shd w:val="clear" w:color="auto" w:fill="auto"/>
          </w:tcPr>
          <w:p w14:paraId="39C758DB" w14:textId="77777777" w:rsidR="00130064" w:rsidRPr="0099608C" w:rsidRDefault="00130064" w:rsidP="00130064">
            <w:pPr>
              <w:pStyle w:val="GlossEng"/>
              <w:rPr>
                <w:rStyle w:val="ChSmallCaps"/>
              </w:rPr>
            </w:pPr>
            <w:r w:rsidRPr="0099608C">
              <w:rPr>
                <w:rStyle w:val="ChSmallCaps"/>
              </w:rPr>
              <w:t>d.dist</w:t>
            </w:r>
          </w:p>
        </w:tc>
        <w:tc>
          <w:tcPr>
            <w:tcW w:w="874" w:type="dxa"/>
            <w:shd w:val="clear" w:color="auto" w:fill="auto"/>
          </w:tcPr>
          <w:p w14:paraId="2FA8AF16" w14:textId="77777777" w:rsidR="00130064" w:rsidRPr="00864E79" w:rsidRDefault="00130064" w:rsidP="00130064">
            <w:pPr>
              <w:pStyle w:val="GlossEng"/>
            </w:pPr>
            <w:r w:rsidRPr="00864E79">
              <w:t>eight</w:t>
            </w:r>
          </w:p>
        </w:tc>
        <w:tc>
          <w:tcPr>
            <w:tcW w:w="574" w:type="dxa"/>
            <w:shd w:val="clear" w:color="auto" w:fill="auto"/>
          </w:tcPr>
          <w:p w14:paraId="7551BD8C" w14:textId="77777777" w:rsidR="00130064" w:rsidRPr="00864E79" w:rsidRDefault="00130064" w:rsidP="00130064">
            <w:pPr>
              <w:pStyle w:val="GlossEng"/>
            </w:pPr>
            <w:r w:rsidRPr="00864E79">
              <w:t>ten</w:t>
            </w:r>
          </w:p>
        </w:tc>
        <w:tc>
          <w:tcPr>
            <w:tcW w:w="1051" w:type="dxa"/>
            <w:shd w:val="clear" w:color="auto" w:fill="auto"/>
          </w:tcPr>
          <w:p w14:paraId="5BE1ACE7" w14:textId="77777777" w:rsidR="00130064" w:rsidRPr="00864E79" w:rsidRDefault="00130064" w:rsidP="00130064">
            <w:pPr>
              <w:pStyle w:val="GlossEng"/>
            </w:pPr>
            <w:r w:rsidRPr="00864E79">
              <w:t>nine</w:t>
            </w:r>
          </w:p>
        </w:tc>
        <w:tc>
          <w:tcPr>
            <w:tcW w:w="360" w:type="dxa"/>
            <w:shd w:val="clear" w:color="auto" w:fill="auto"/>
          </w:tcPr>
          <w:p w14:paraId="7BB2FC4C" w14:textId="77777777" w:rsidR="00130064" w:rsidRPr="00864E79" w:rsidRDefault="00130064" w:rsidP="00130064">
            <w:pPr>
              <w:pStyle w:val="GlossEng"/>
            </w:pPr>
          </w:p>
        </w:tc>
      </w:tr>
    </w:tbl>
    <w:p w14:paraId="566551BB" w14:textId="075505C6" w:rsidR="00130064" w:rsidRPr="007A0BC8" w:rsidRDefault="00B7093A" w:rsidP="00130064">
      <w:pPr>
        <w:pStyle w:val="FreeTranslEng"/>
      </w:pPr>
      <w:r>
        <w:t>‘</w:t>
      </w:r>
      <w:r w:rsidR="00E93CB5">
        <w:t>Ika</w:t>
      </w:r>
      <w:r w:rsidR="00E93CB5" w:rsidRPr="007A0BC8">
        <w:t xml:space="preserve"> </w:t>
      </w:r>
      <w:r w:rsidR="00130064" w:rsidRPr="007A0BC8">
        <w:t>usually lifts</w:t>
      </w:r>
      <w:r w:rsidR="00EB7696">
        <w:t>,</w:t>
      </w:r>
      <w:r w:rsidR="00130064" w:rsidRPr="007A0BC8">
        <w:t xml:space="preserve"> </w:t>
      </w:r>
      <w:r w:rsidR="00130064">
        <w:t>what</w:t>
      </w:r>
      <w:r>
        <w:t>’</w:t>
      </w:r>
      <w:r w:rsidR="00130064">
        <w:t>s-its-name</w:t>
      </w:r>
      <w:r w:rsidR="00EB7696">
        <w:t>,</w:t>
      </w:r>
      <w:r w:rsidR="00130064" w:rsidRPr="007A0BC8">
        <w:t xml:space="preserve"> </w:t>
      </w:r>
      <w:r w:rsidR="00130064" w:rsidRPr="007A0BC8">
        <w:rPr>
          <w:rStyle w:val="ChBlueBold"/>
        </w:rPr>
        <w:t>eighty-nine</w:t>
      </w:r>
      <w:r w:rsidR="00130064" w:rsidRPr="007A0BC8">
        <w:t xml:space="preserve"> (kilogram)</w:t>
      </w:r>
      <w:r>
        <w:t>’</w:t>
      </w:r>
      <w:r w:rsidR="00130064" w:rsidRPr="007A0BC8">
        <w:t xml:space="preserve"> </w:t>
      </w:r>
      <w:r w:rsidR="00130064" w:rsidRPr="00DC46C1">
        <w:rPr>
          <w:rStyle w:val="ExampleSource"/>
        </w:rPr>
        <w:t>[081023-003-Cv.0004]</w:t>
      </w:r>
    </w:p>
    <w:p w14:paraId="07FD4582" w14:textId="77777777" w:rsidR="00130064" w:rsidRDefault="00130064" w:rsidP="00423AAC">
      <w:pPr>
        <w:pStyle w:val="Body0000after"/>
      </w:pPr>
      <w:r w:rsidRPr="007A0BC8">
        <w:t xml:space="preserve">The examples </w:t>
      </w:r>
      <w:r>
        <w:t xml:space="preserve">in </w:t>
      </w:r>
      <w:r>
        <w:fldChar w:fldCharType="begin"/>
      </w:r>
      <w:r>
        <w:instrText xml:space="preserve"> REF _Ref339637301 \h </w:instrText>
      </w:r>
      <w:r>
        <w:fldChar w:fldCharType="separate"/>
      </w:r>
      <w:r w:rsidR="00154D81" w:rsidRPr="00864E79">
        <w:t>(</w:t>
      </w:r>
      <w:r w:rsidR="00154D81">
        <w:rPr>
          <w:noProof/>
        </w:rPr>
        <w:t>298</w:t>
      </w:r>
      <w:r w:rsidR="00154D81" w:rsidRPr="00864E79">
        <w:t>)</w:t>
      </w:r>
      <w:r>
        <w:fldChar w:fldCharType="end"/>
      </w:r>
      <w:r w:rsidRPr="007A0BC8">
        <w:t xml:space="preserve"> </w:t>
      </w:r>
      <w:r>
        <w:t xml:space="preserve">and </w:t>
      </w:r>
      <w:r>
        <w:fldChar w:fldCharType="begin"/>
      </w:r>
      <w:r>
        <w:instrText xml:space="preserve"> REF _Ref339637303 \h </w:instrText>
      </w:r>
      <w:r>
        <w:fldChar w:fldCharType="separate"/>
      </w:r>
      <w:r w:rsidR="00154D81" w:rsidRPr="00864E79">
        <w:t>(</w:t>
      </w:r>
      <w:r w:rsidR="00154D81">
        <w:rPr>
          <w:noProof/>
        </w:rPr>
        <w:t>300</w:t>
      </w:r>
      <w:r w:rsidR="00154D81" w:rsidRPr="00864E79">
        <w:t>)</w:t>
      </w:r>
      <w:r>
        <w:fldChar w:fldCharType="end"/>
      </w:r>
      <w:r>
        <w:t xml:space="preserve"> </w:t>
      </w:r>
      <w:r w:rsidRPr="007A0BC8">
        <w:t xml:space="preserve">also </w:t>
      </w:r>
      <w:r>
        <w:t xml:space="preserve">illustrate </w:t>
      </w:r>
      <w:r w:rsidRPr="007A0BC8">
        <w:t>that numerals can be used with countable nouns that are animate or inanimate</w:t>
      </w:r>
      <w:r>
        <w:t>, respectively</w:t>
      </w:r>
      <w:r w:rsidRPr="007A0BC8">
        <w:t>.</w:t>
      </w:r>
    </w:p>
    <w:p w14:paraId="1A604626" w14:textId="3F8C0D00" w:rsidR="00130064" w:rsidRPr="007A0BC8" w:rsidRDefault="00130064" w:rsidP="00423AAC">
      <w:pPr>
        <w:pStyle w:val="Body0505after"/>
        <w:rPr>
          <w:lang w:eastAsia="en-US"/>
        </w:rPr>
      </w:pPr>
      <w:r>
        <w:rPr>
          <w:lang w:eastAsia="en-US"/>
        </w:rPr>
        <w:t xml:space="preserve">In addition to their </w:t>
      </w:r>
      <w:r w:rsidR="004125D4">
        <w:rPr>
          <w:lang w:eastAsia="en-US"/>
        </w:rPr>
        <w:t>adnominal</w:t>
      </w:r>
      <w:r>
        <w:rPr>
          <w:lang w:eastAsia="en-US"/>
        </w:rPr>
        <w:t xml:space="preserve"> uses, numerals are used </w:t>
      </w:r>
      <w:r w:rsidRPr="007A0BC8">
        <w:rPr>
          <w:lang w:eastAsia="en-US"/>
        </w:rPr>
        <w:t>predicatively</w:t>
      </w:r>
      <w:r>
        <w:rPr>
          <w:lang w:eastAsia="en-US"/>
        </w:rPr>
        <w:t xml:space="preserve">. </w:t>
      </w:r>
      <w:r w:rsidRPr="007A0BC8">
        <w:rPr>
          <w:lang w:eastAsia="en-US"/>
        </w:rPr>
        <w:t xml:space="preserve">In </w:t>
      </w:r>
      <w:r>
        <w:fldChar w:fldCharType="begin"/>
      </w:r>
      <w:r>
        <w:instrText xml:space="preserve"> REF _Ref339637306 \h </w:instrText>
      </w:r>
      <w:r>
        <w:fldChar w:fldCharType="separate"/>
      </w:r>
      <w:r w:rsidR="00154D81" w:rsidRPr="00864E79">
        <w:t>(</w:t>
      </w:r>
      <w:r w:rsidR="00154D81">
        <w:rPr>
          <w:noProof/>
        </w:rPr>
        <w:t>301</w:t>
      </w:r>
      <w:r w:rsidR="00154D81" w:rsidRPr="00864E79">
        <w:t>)</w:t>
      </w:r>
      <w:r>
        <w:fldChar w:fldCharType="end"/>
      </w:r>
      <w:r>
        <w:t xml:space="preserve">, for example, </w:t>
      </w:r>
      <w:r w:rsidRPr="007A0BC8">
        <w:t xml:space="preserve">the numeral </w:t>
      </w:r>
      <w:r w:rsidRPr="007A0BC8">
        <w:rPr>
          <w:rStyle w:val="ChItalBold"/>
        </w:rPr>
        <w:t>dua blas</w:t>
      </w:r>
      <w:r w:rsidRPr="007A0BC8">
        <w:t xml:space="preserve"> </w:t>
      </w:r>
      <w:r w:rsidR="00B7093A">
        <w:t>‘</w:t>
      </w:r>
      <w:r w:rsidRPr="007A0BC8">
        <w:t>twelve</w:t>
      </w:r>
      <w:r w:rsidR="00B7093A">
        <w:t>’</w:t>
      </w:r>
      <w:r w:rsidRPr="007A0BC8">
        <w:t xml:space="preserve"> functions as a predicate </w:t>
      </w:r>
      <w:r>
        <w:t xml:space="preserve">that provides </w:t>
      </w:r>
      <w:r w:rsidRPr="007A0BC8">
        <w:t xml:space="preserve">information about the numeric quantity of its subject </w:t>
      </w:r>
      <w:r>
        <w:rPr>
          <w:rStyle w:val="ChItalBold"/>
        </w:rPr>
        <w:t>de</w:t>
      </w:r>
      <w:r w:rsidRPr="007A0BC8">
        <w:t xml:space="preserve"> </w:t>
      </w:r>
      <w:r w:rsidR="00B7093A">
        <w:t>‘</w:t>
      </w:r>
      <w:r w:rsidRPr="0099608C">
        <w:rPr>
          <w:rStyle w:val="ChSmallCaps"/>
        </w:rPr>
        <w:t>3sg</w:t>
      </w:r>
      <w:r w:rsidR="00B7093A">
        <w:t>’</w:t>
      </w:r>
      <w:r w:rsidRPr="007A0BC8">
        <w:t xml:space="preserve"> (</w:t>
      </w:r>
      <w:r w:rsidR="00B7093A">
        <w:t>‘</w:t>
      </w:r>
      <w:r w:rsidRPr="007A0BC8">
        <w:t>the moon</w:t>
      </w:r>
      <w:r w:rsidR="00B7093A">
        <w:t>’</w:t>
      </w:r>
      <w:r w:rsidRPr="007A0BC8">
        <w:t>)</w:t>
      </w:r>
      <w:r>
        <w:t xml:space="preserve">. </w:t>
      </w:r>
      <w:r w:rsidRPr="007A0BC8">
        <w:rPr>
          <w:lang w:eastAsia="en-US"/>
        </w:rPr>
        <w:t>(</w:t>
      </w:r>
      <w:r w:rsidR="00A3336B">
        <w:rPr>
          <w:lang w:eastAsia="en-US"/>
        </w:rPr>
        <w:t xml:space="preserve">For details on </w:t>
      </w:r>
      <w:r w:rsidR="00A3336B">
        <w:t>numeral predicate clauses</w:t>
      </w:r>
      <w:r w:rsidR="00A3336B" w:rsidRPr="007A0BC8">
        <w:rPr>
          <w:lang w:eastAsia="en-US"/>
        </w:rPr>
        <w:t xml:space="preserve"> see </w:t>
      </w:r>
      <w:r>
        <w:t>§</w:t>
      </w:r>
      <w:r w:rsidR="00A3336B">
        <w:fldChar w:fldCharType="begin"/>
      </w:r>
      <w:r w:rsidR="00A3336B">
        <w:instrText xml:space="preserve"> REF _Ref374454442 \w \h </w:instrText>
      </w:r>
      <w:r w:rsidR="00A3336B">
        <w:fldChar w:fldCharType="separate"/>
      </w:r>
      <w:r w:rsidR="00154D81">
        <w:rPr>
          <w:cs/>
        </w:rPr>
        <w:t>‎</w:t>
      </w:r>
      <w:r w:rsidR="00154D81">
        <w:t>12.3</w:t>
      </w:r>
      <w:r w:rsidR="00A3336B">
        <w:fldChar w:fldCharType="end"/>
      </w:r>
      <w:r w:rsidRPr="007A0BC8">
        <w:rPr>
          <w:lang w:eastAsia="en-US"/>
        </w:rPr>
        <w:t>)</w:t>
      </w:r>
      <w:r w:rsidRPr="007A0BC8">
        <w:t>.</w:t>
      </w:r>
    </w:p>
    <w:p w14:paraId="7A6FE2F0" w14:textId="77777777" w:rsidR="00130064" w:rsidRDefault="00130064" w:rsidP="00130064">
      <w:pPr>
        <w:pStyle w:val="ExampleTitle"/>
      </w:pPr>
      <w:r w:rsidRPr="007A0BC8">
        <w:t>Predicat</w:t>
      </w:r>
      <w:r>
        <w:t>iv</w:t>
      </w:r>
      <w:r w:rsidRPr="007A0BC8">
        <w:t>ely used numeral</w:t>
      </w:r>
      <w:r>
        <w:t>s</w:t>
      </w:r>
    </w:p>
    <w:tbl>
      <w:tblPr>
        <w:tblW w:w="0" w:type="auto"/>
        <w:tblCellMar>
          <w:left w:w="42" w:type="dxa"/>
          <w:right w:w="42" w:type="dxa"/>
        </w:tblCellMar>
        <w:tblLook w:val="01E0" w:firstRow="1" w:lastRow="1" w:firstColumn="1" w:lastColumn="1" w:noHBand="0" w:noVBand="0"/>
      </w:tblPr>
      <w:tblGrid>
        <w:gridCol w:w="709"/>
        <w:gridCol w:w="360"/>
        <w:gridCol w:w="873"/>
        <w:gridCol w:w="489"/>
        <w:gridCol w:w="507"/>
        <w:gridCol w:w="529"/>
      </w:tblGrid>
      <w:tr w:rsidR="00AC23C4" w:rsidRPr="00864E79" w14:paraId="23822A26" w14:textId="77777777" w:rsidTr="00AC23C4">
        <w:tc>
          <w:tcPr>
            <w:tcW w:w="709" w:type="dxa"/>
            <w:shd w:val="clear" w:color="auto" w:fill="auto"/>
          </w:tcPr>
          <w:p w14:paraId="316207CD" w14:textId="77777777" w:rsidR="00130064" w:rsidRPr="00864E79" w:rsidRDefault="00130064" w:rsidP="00130064">
            <w:pPr>
              <w:pStyle w:val="Text"/>
            </w:pPr>
            <w:bookmarkStart w:id="2632" w:name="_Ref262632099"/>
            <w:bookmarkStart w:id="2633" w:name="_Ref339637306"/>
            <w:r w:rsidRPr="00864E79">
              <w:t>(</w:t>
            </w:r>
            <w:fldSimple w:instr=" SEQ ( \* ARABIC \s 1 ">
              <w:r w:rsidR="00154D81">
                <w:rPr>
                  <w:noProof/>
                </w:rPr>
                <w:t>301</w:t>
              </w:r>
            </w:fldSimple>
            <w:bookmarkEnd w:id="2632"/>
            <w:r w:rsidRPr="00864E79">
              <w:t>)</w:t>
            </w:r>
            <w:bookmarkEnd w:id="2633"/>
          </w:p>
        </w:tc>
        <w:tc>
          <w:tcPr>
            <w:tcW w:w="360" w:type="dxa"/>
            <w:shd w:val="clear" w:color="auto" w:fill="auto"/>
          </w:tcPr>
          <w:p w14:paraId="18D20BA2" w14:textId="77777777" w:rsidR="00130064" w:rsidRPr="00864E79" w:rsidRDefault="00130064" w:rsidP="00130064">
            <w:pPr>
              <w:pStyle w:val="Text"/>
            </w:pPr>
            <w:r w:rsidRPr="00864E79">
              <w:t>di</w:t>
            </w:r>
          </w:p>
        </w:tc>
        <w:tc>
          <w:tcPr>
            <w:tcW w:w="873" w:type="dxa"/>
            <w:shd w:val="clear" w:color="auto" w:fill="auto"/>
          </w:tcPr>
          <w:p w14:paraId="4D14F641" w14:textId="77777777" w:rsidR="00130064" w:rsidRPr="00864E79" w:rsidRDefault="00130064" w:rsidP="00130064">
            <w:pPr>
              <w:pStyle w:val="Text"/>
            </w:pPr>
            <w:r w:rsidRPr="00864E79">
              <w:t>kalender</w:t>
            </w:r>
          </w:p>
        </w:tc>
        <w:tc>
          <w:tcPr>
            <w:tcW w:w="489" w:type="dxa"/>
            <w:shd w:val="clear" w:color="auto" w:fill="auto"/>
          </w:tcPr>
          <w:p w14:paraId="3838027E" w14:textId="77777777" w:rsidR="00130064" w:rsidRPr="00864E79" w:rsidRDefault="00130064" w:rsidP="00130064">
            <w:pPr>
              <w:pStyle w:val="Text"/>
            </w:pPr>
            <w:r w:rsidRPr="00864E79">
              <w:t>de</w:t>
            </w:r>
          </w:p>
        </w:tc>
        <w:tc>
          <w:tcPr>
            <w:tcW w:w="507" w:type="dxa"/>
            <w:shd w:val="clear" w:color="auto" w:fill="auto"/>
          </w:tcPr>
          <w:p w14:paraId="57C45E4F" w14:textId="77777777" w:rsidR="00130064" w:rsidRPr="00864E79" w:rsidRDefault="00130064" w:rsidP="00130064">
            <w:pPr>
              <w:pStyle w:val="Text"/>
              <w:rPr>
                <w:rStyle w:val="ChBlueBold"/>
              </w:rPr>
            </w:pPr>
            <w:r w:rsidRPr="00864E79">
              <w:rPr>
                <w:rStyle w:val="ChBlueBold"/>
              </w:rPr>
              <w:t>dua</w:t>
            </w:r>
          </w:p>
        </w:tc>
        <w:tc>
          <w:tcPr>
            <w:tcW w:w="529" w:type="dxa"/>
            <w:shd w:val="clear" w:color="auto" w:fill="auto"/>
          </w:tcPr>
          <w:p w14:paraId="2362E1EE" w14:textId="77777777" w:rsidR="00130064" w:rsidRPr="00864E79" w:rsidRDefault="00130064" w:rsidP="00130064">
            <w:pPr>
              <w:pStyle w:val="Text"/>
              <w:rPr>
                <w:rStyle w:val="ChBlueBold"/>
              </w:rPr>
            </w:pPr>
            <w:r w:rsidRPr="00864E79">
              <w:rPr>
                <w:rStyle w:val="ChBlueBold"/>
              </w:rPr>
              <w:t>blas</w:t>
            </w:r>
          </w:p>
        </w:tc>
      </w:tr>
      <w:tr w:rsidR="00AC23C4" w:rsidRPr="00864E79" w14:paraId="5AA6E2C2" w14:textId="77777777" w:rsidTr="00AC23C4">
        <w:tc>
          <w:tcPr>
            <w:tcW w:w="709" w:type="dxa"/>
            <w:shd w:val="clear" w:color="auto" w:fill="auto"/>
          </w:tcPr>
          <w:p w14:paraId="5397C09B" w14:textId="77777777" w:rsidR="00130064" w:rsidRPr="00864E79" w:rsidRDefault="00130064" w:rsidP="00130064">
            <w:pPr>
              <w:pStyle w:val="GlossEng"/>
            </w:pPr>
          </w:p>
        </w:tc>
        <w:tc>
          <w:tcPr>
            <w:tcW w:w="360" w:type="dxa"/>
            <w:shd w:val="clear" w:color="auto" w:fill="auto"/>
          </w:tcPr>
          <w:p w14:paraId="7FC4DB1D" w14:textId="77777777" w:rsidR="00130064" w:rsidRPr="00864E79" w:rsidRDefault="00130064" w:rsidP="00130064">
            <w:pPr>
              <w:pStyle w:val="GlossEng"/>
            </w:pPr>
            <w:r w:rsidRPr="00864E79">
              <w:t>at</w:t>
            </w:r>
          </w:p>
        </w:tc>
        <w:tc>
          <w:tcPr>
            <w:tcW w:w="873" w:type="dxa"/>
            <w:shd w:val="clear" w:color="auto" w:fill="auto"/>
          </w:tcPr>
          <w:p w14:paraId="3E16DB73" w14:textId="77777777" w:rsidR="00130064" w:rsidRPr="00864E79" w:rsidRDefault="00130064" w:rsidP="00130064">
            <w:pPr>
              <w:pStyle w:val="GlossEng"/>
            </w:pPr>
            <w:r w:rsidRPr="00864E79">
              <w:t>calendar</w:t>
            </w:r>
          </w:p>
        </w:tc>
        <w:tc>
          <w:tcPr>
            <w:tcW w:w="489" w:type="dxa"/>
            <w:shd w:val="clear" w:color="auto" w:fill="auto"/>
          </w:tcPr>
          <w:p w14:paraId="0DEDA49F" w14:textId="77777777" w:rsidR="00130064" w:rsidRPr="0099608C" w:rsidRDefault="00130064" w:rsidP="00130064">
            <w:pPr>
              <w:pStyle w:val="GlossEng"/>
              <w:rPr>
                <w:rStyle w:val="ChSmallCaps"/>
              </w:rPr>
            </w:pPr>
            <w:r w:rsidRPr="0099608C">
              <w:rPr>
                <w:rStyle w:val="ChSmallCaps"/>
              </w:rPr>
              <w:t>3sg</w:t>
            </w:r>
          </w:p>
        </w:tc>
        <w:tc>
          <w:tcPr>
            <w:tcW w:w="507" w:type="dxa"/>
            <w:shd w:val="clear" w:color="auto" w:fill="auto"/>
          </w:tcPr>
          <w:p w14:paraId="70D11311" w14:textId="77777777" w:rsidR="00130064" w:rsidRPr="00864E79" w:rsidRDefault="00130064" w:rsidP="00130064">
            <w:pPr>
              <w:pStyle w:val="GlossEng"/>
            </w:pPr>
            <w:r w:rsidRPr="00864E79">
              <w:t>two</w:t>
            </w:r>
          </w:p>
        </w:tc>
        <w:tc>
          <w:tcPr>
            <w:tcW w:w="529" w:type="dxa"/>
            <w:shd w:val="clear" w:color="auto" w:fill="auto"/>
          </w:tcPr>
          <w:p w14:paraId="1FD572EE" w14:textId="77777777" w:rsidR="00130064" w:rsidRPr="00864E79" w:rsidRDefault="00130064" w:rsidP="00130064">
            <w:pPr>
              <w:pStyle w:val="GlossEng"/>
            </w:pPr>
            <w:r w:rsidRPr="00864E79">
              <w:t>tens</w:t>
            </w:r>
          </w:p>
        </w:tc>
      </w:tr>
    </w:tbl>
    <w:p w14:paraId="4F56258F" w14:textId="25B9A0B1" w:rsidR="00130064" w:rsidRPr="001B3351" w:rsidRDefault="00B7093A" w:rsidP="00130064">
      <w:pPr>
        <w:pStyle w:val="FreeTranslEng"/>
      </w:pPr>
      <w:r>
        <w:t>‘</w:t>
      </w:r>
      <w:r w:rsidR="00130064" w:rsidRPr="007A0BC8">
        <w:t>in the calendar</w:t>
      </w:r>
      <w:r w:rsidR="00130064" w:rsidRPr="007A0BC8">
        <w:rPr>
          <w:rStyle w:val="ChBlueBold"/>
        </w:rPr>
        <w:t xml:space="preserve"> </w:t>
      </w:r>
      <w:r w:rsidR="00130064" w:rsidRPr="007A0BC8">
        <w:t>there are</w:t>
      </w:r>
      <w:r w:rsidR="00130064" w:rsidRPr="007A0BC8">
        <w:rPr>
          <w:rStyle w:val="ChBlueBold"/>
        </w:rPr>
        <w:t xml:space="preserve"> twelve</w:t>
      </w:r>
      <w:r w:rsidR="00130064" w:rsidRPr="007A0BC8">
        <w:t xml:space="preserve"> (moons)</w:t>
      </w:r>
      <w:r>
        <w:t>’</w:t>
      </w:r>
      <w:r w:rsidR="00130064" w:rsidRPr="007A0BC8">
        <w:t xml:space="preserve"> (Lit. </w:t>
      </w:r>
      <w:r>
        <w:t>‘</w:t>
      </w:r>
      <w:r w:rsidR="00130064" w:rsidRPr="007A0BC8">
        <w:t>it</w:t>
      </w:r>
      <w:r w:rsidR="00130064">
        <w:t xml:space="preserve"> (the moon)</w:t>
      </w:r>
      <w:r w:rsidR="00130064" w:rsidRPr="003122F9">
        <w:t xml:space="preserve"> </w:t>
      </w:r>
      <w:r w:rsidR="00130064" w:rsidRPr="007A0BC8">
        <w:rPr>
          <w:rStyle w:val="ChBlueBold"/>
        </w:rPr>
        <w:t>is twelve</w:t>
      </w:r>
      <w:r>
        <w:t>’</w:t>
      </w:r>
      <w:r w:rsidR="00130064" w:rsidRPr="007A0BC8">
        <w:t xml:space="preserve">) </w:t>
      </w:r>
      <w:r w:rsidR="00130064" w:rsidRPr="007A0BC8">
        <w:rPr>
          <w:rStyle w:val="ExampleSource"/>
        </w:rPr>
        <w:t>[081109-007-JR.0002]</w:t>
      </w:r>
    </w:p>
    <w:p w14:paraId="36EBCD2B" w14:textId="77777777" w:rsidR="00130064" w:rsidRPr="007A0BC8" w:rsidRDefault="00130064" w:rsidP="00423AAC">
      <w:pPr>
        <w:pStyle w:val="Body0005after"/>
      </w:pPr>
      <w:r w:rsidRPr="007A0BC8">
        <w:t xml:space="preserve">The basic mathematical functions </w:t>
      </w:r>
      <w:r>
        <w:t xml:space="preserve">of the cardinal numerals </w:t>
      </w:r>
      <w:r w:rsidRPr="007A0BC8">
        <w:t xml:space="preserve">are </w:t>
      </w:r>
      <w:r>
        <w:t xml:space="preserve">presented </w:t>
      </w:r>
      <w:r w:rsidRPr="007A0BC8">
        <w:t>in</w:t>
      </w:r>
      <w:r>
        <w:t xml:space="preserve"> </w:t>
      </w:r>
      <w:r>
        <w:fldChar w:fldCharType="begin"/>
      </w:r>
      <w:r>
        <w:instrText xml:space="preserve"> REF _Ref339713199 \h </w:instrText>
      </w:r>
      <w:r>
        <w:fldChar w:fldCharType="separate"/>
      </w:r>
      <w:r w:rsidR="00154D81" w:rsidRPr="007A0BC8">
        <w:t xml:space="preserve">Table </w:t>
      </w:r>
      <w:r w:rsidR="00154D81">
        <w:rPr>
          <w:noProof/>
          <w:cs/>
        </w:rPr>
        <w:t>‎</w:t>
      </w:r>
      <w:r w:rsidR="00154D81">
        <w:rPr>
          <w:noProof/>
        </w:rPr>
        <w:t>5</w:t>
      </w:r>
      <w:r w:rsidR="00154D81">
        <w:t>.</w:t>
      </w:r>
      <w:r w:rsidR="00154D81">
        <w:rPr>
          <w:noProof/>
        </w:rPr>
        <w:t>36</w:t>
      </w:r>
      <w:r>
        <w:fldChar w:fldCharType="end"/>
      </w:r>
      <w:r>
        <w:t>.</w:t>
      </w:r>
    </w:p>
    <w:p w14:paraId="0F2ACBE2" w14:textId="77777777" w:rsidR="00130064" w:rsidRPr="007A0BC8" w:rsidRDefault="00130064" w:rsidP="00130064">
      <w:pPr>
        <w:pStyle w:val="Caption"/>
      </w:pPr>
      <w:bookmarkStart w:id="2634" w:name="_Ref339713199"/>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36</w:t>
        </w:r>
      </w:fldSimple>
      <w:bookmarkEnd w:id="2634"/>
      <w:r w:rsidRPr="007A0BC8">
        <w:t>:</w:t>
      </w:r>
      <w:r w:rsidRPr="007A0BC8">
        <w:tab/>
        <w:t>Mathematical functions</w:t>
      </w:r>
    </w:p>
    <w:tbl>
      <w:tblPr>
        <w:tblW w:w="0" w:type="auto"/>
        <w:tblInd w:w="170" w:type="dxa"/>
        <w:tblBorders>
          <w:top w:val="single" w:sz="4" w:space="0" w:color="auto"/>
          <w:bottom w:val="single" w:sz="4" w:space="0" w:color="auto"/>
        </w:tblBorders>
        <w:tblLayout w:type="fixed"/>
        <w:tblLook w:val="01E0" w:firstRow="1" w:lastRow="1" w:firstColumn="1" w:lastColumn="1" w:noHBand="0" w:noVBand="0"/>
      </w:tblPr>
      <w:tblGrid>
        <w:gridCol w:w="964"/>
        <w:gridCol w:w="624"/>
        <w:gridCol w:w="964"/>
      </w:tblGrid>
      <w:tr w:rsidR="00130064" w:rsidRPr="00396DA5" w14:paraId="213D7691" w14:textId="77777777" w:rsidTr="00AE2FFA">
        <w:trPr>
          <w:tblHeader/>
        </w:trPr>
        <w:tc>
          <w:tcPr>
            <w:tcW w:w="964" w:type="dxa"/>
            <w:tcBorders>
              <w:top w:val="single" w:sz="4" w:space="0" w:color="auto"/>
              <w:bottom w:val="single" w:sz="4" w:space="0" w:color="auto"/>
            </w:tcBorders>
            <w:shd w:val="clear" w:color="auto" w:fill="auto"/>
          </w:tcPr>
          <w:p w14:paraId="77DC47BC" w14:textId="77777777" w:rsidR="00130064" w:rsidRPr="00396DA5" w:rsidRDefault="00130064" w:rsidP="00130064">
            <w:pPr>
              <w:pStyle w:val="TableHd"/>
            </w:pPr>
            <w:r w:rsidRPr="00396DA5">
              <w:t>Item</w:t>
            </w:r>
          </w:p>
        </w:tc>
        <w:tc>
          <w:tcPr>
            <w:tcW w:w="624" w:type="dxa"/>
            <w:tcBorders>
              <w:top w:val="single" w:sz="4" w:space="0" w:color="auto"/>
              <w:bottom w:val="single" w:sz="4" w:space="0" w:color="auto"/>
            </w:tcBorders>
            <w:shd w:val="clear" w:color="auto" w:fill="auto"/>
          </w:tcPr>
          <w:p w14:paraId="58B8DEB2" w14:textId="77777777" w:rsidR="00130064" w:rsidRPr="00396DA5" w:rsidRDefault="00130064" w:rsidP="00130064">
            <w:pPr>
              <w:pStyle w:val="TableHd"/>
            </w:pPr>
            <w:r w:rsidRPr="00396DA5">
              <w:t>Sign</w:t>
            </w:r>
          </w:p>
        </w:tc>
        <w:tc>
          <w:tcPr>
            <w:tcW w:w="964" w:type="dxa"/>
            <w:tcBorders>
              <w:top w:val="single" w:sz="4" w:space="0" w:color="auto"/>
              <w:bottom w:val="single" w:sz="4" w:space="0" w:color="auto"/>
            </w:tcBorders>
            <w:shd w:val="clear" w:color="auto" w:fill="auto"/>
          </w:tcPr>
          <w:p w14:paraId="474445FB" w14:textId="77777777" w:rsidR="00130064" w:rsidRPr="00396DA5" w:rsidRDefault="00130064" w:rsidP="00130064">
            <w:pPr>
              <w:pStyle w:val="TableHd"/>
            </w:pPr>
            <w:r w:rsidRPr="00396DA5">
              <w:t>Gloss</w:t>
            </w:r>
          </w:p>
        </w:tc>
      </w:tr>
      <w:tr w:rsidR="00130064" w:rsidRPr="00396DA5" w14:paraId="10A6C0A0" w14:textId="77777777" w:rsidTr="00AE2FFA">
        <w:tc>
          <w:tcPr>
            <w:tcW w:w="964" w:type="dxa"/>
            <w:tcBorders>
              <w:top w:val="single" w:sz="4" w:space="0" w:color="auto"/>
            </w:tcBorders>
            <w:shd w:val="clear" w:color="auto" w:fill="auto"/>
          </w:tcPr>
          <w:p w14:paraId="4DFA5DFC" w14:textId="77777777" w:rsidR="00130064" w:rsidRPr="00396DA5" w:rsidRDefault="00130064" w:rsidP="00130064">
            <w:pPr>
              <w:pStyle w:val="TableCell2-0"/>
              <w:rPr>
                <w:rStyle w:val="ChItalBold"/>
              </w:rPr>
            </w:pPr>
            <w:r w:rsidRPr="00396DA5">
              <w:rPr>
                <w:rStyle w:val="ChItalBold"/>
              </w:rPr>
              <w:t>tamba</w:t>
            </w:r>
          </w:p>
        </w:tc>
        <w:tc>
          <w:tcPr>
            <w:tcW w:w="624" w:type="dxa"/>
            <w:tcBorders>
              <w:top w:val="single" w:sz="4" w:space="0" w:color="auto"/>
            </w:tcBorders>
            <w:shd w:val="clear" w:color="auto" w:fill="auto"/>
          </w:tcPr>
          <w:p w14:paraId="18F46710" w14:textId="77777777" w:rsidR="00130064" w:rsidRPr="00396DA5" w:rsidRDefault="00130064" w:rsidP="00130064">
            <w:pPr>
              <w:pStyle w:val="TableCell2-0Center"/>
            </w:pPr>
            <w:r w:rsidRPr="00396DA5">
              <w:t>+</w:t>
            </w:r>
          </w:p>
        </w:tc>
        <w:tc>
          <w:tcPr>
            <w:tcW w:w="964" w:type="dxa"/>
            <w:tcBorders>
              <w:top w:val="single" w:sz="4" w:space="0" w:color="auto"/>
            </w:tcBorders>
            <w:shd w:val="clear" w:color="auto" w:fill="auto"/>
          </w:tcPr>
          <w:p w14:paraId="73229478" w14:textId="64A8FB03" w:rsidR="00130064" w:rsidRPr="00396DA5" w:rsidRDefault="00B7093A" w:rsidP="00130064">
            <w:pPr>
              <w:pStyle w:val="TableCell2-0"/>
            </w:pPr>
            <w:r>
              <w:t>‘</w:t>
            </w:r>
            <w:r w:rsidR="00130064" w:rsidRPr="00396DA5">
              <w:t>plus</w:t>
            </w:r>
            <w:r>
              <w:t>’</w:t>
            </w:r>
          </w:p>
        </w:tc>
      </w:tr>
      <w:tr w:rsidR="00130064" w:rsidRPr="00396DA5" w14:paraId="1EA3D9B6" w14:textId="77777777" w:rsidTr="00AE2FFA">
        <w:tc>
          <w:tcPr>
            <w:tcW w:w="964" w:type="dxa"/>
            <w:shd w:val="clear" w:color="auto" w:fill="auto"/>
          </w:tcPr>
          <w:p w14:paraId="68386582" w14:textId="77777777" w:rsidR="00130064" w:rsidRPr="00396DA5" w:rsidRDefault="00130064" w:rsidP="00130064">
            <w:pPr>
              <w:pStyle w:val="TableCell0-2Break"/>
            </w:pPr>
            <w:r w:rsidRPr="00396DA5">
              <w:t>add</w:t>
            </w:r>
          </w:p>
        </w:tc>
        <w:tc>
          <w:tcPr>
            <w:tcW w:w="624" w:type="dxa"/>
            <w:shd w:val="clear" w:color="auto" w:fill="auto"/>
          </w:tcPr>
          <w:p w14:paraId="569B0C95" w14:textId="77777777" w:rsidR="00130064" w:rsidRPr="00396DA5" w:rsidRDefault="00130064" w:rsidP="00130064">
            <w:pPr>
              <w:pStyle w:val="TableCell0-2CenterBreak"/>
            </w:pPr>
          </w:p>
        </w:tc>
        <w:tc>
          <w:tcPr>
            <w:tcW w:w="964" w:type="dxa"/>
            <w:shd w:val="clear" w:color="auto" w:fill="auto"/>
          </w:tcPr>
          <w:p w14:paraId="153EA099" w14:textId="77777777" w:rsidR="00130064" w:rsidRPr="00396DA5" w:rsidRDefault="00130064" w:rsidP="00130064">
            <w:pPr>
              <w:pStyle w:val="TableCell0-2Break"/>
            </w:pPr>
          </w:p>
        </w:tc>
      </w:tr>
      <w:tr w:rsidR="00130064" w:rsidRPr="00396DA5" w14:paraId="1CC6BD59" w14:textId="77777777" w:rsidTr="00AE2FFA">
        <w:tc>
          <w:tcPr>
            <w:tcW w:w="964" w:type="dxa"/>
            <w:shd w:val="clear" w:color="auto" w:fill="auto"/>
          </w:tcPr>
          <w:p w14:paraId="0EE3E393" w14:textId="77777777" w:rsidR="00130064" w:rsidRPr="00396DA5" w:rsidRDefault="00130064" w:rsidP="00130064">
            <w:pPr>
              <w:pStyle w:val="TableCell2-0"/>
              <w:rPr>
                <w:rStyle w:val="ChItalBold"/>
              </w:rPr>
            </w:pPr>
            <w:r w:rsidRPr="00396DA5">
              <w:rPr>
                <w:rStyle w:val="ChItalBold"/>
              </w:rPr>
              <w:t>kurang</w:t>
            </w:r>
          </w:p>
        </w:tc>
        <w:tc>
          <w:tcPr>
            <w:tcW w:w="624" w:type="dxa"/>
            <w:shd w:val="clear" w:color="auto" w:fill="auto"/>
          </w:tcPr>
          <w:p w14:paraId="579E4AAE" w14:textId="77777777" w:rsidR="00130064" w:rsidRPr="00396DA5" w:rsidRDefault="00130064" w:rsidP="00130064">
            <w:pPr>
              <w:pStyle w:val="TableCell2-0Center"/>
            </w:pPr>
            <w:r w:rsidRPr="00396DA5">
              <w:t>–</w:t>
            </w:r>
          </w:p>
        </w:tc>
        <w:tc>
          <w:tcPr>
            <w:tcW w:w="964" w:type="dxa"/>
            <w:shd w:val="clear" w:color="auto" w:fill="auto"/>
          </w:tcPr>
          <w:p w14:paraId="6EA3CB9A" w14:textId="1FDC4B32" w:rsidR="00130064" w:rsidRPr="00396DA5" w:rsidRDefault="00B7093A" w:rsidP="00130064">
            <w:pPr>
              <w:pStyle w:val="TableCell2-0"/>
            </w:pPr>
            <w:r>
              <w:t>‘</w:t>
            </w:r>
            <w:r w:rsidR="00130064" w:rsidRPr="00396DA5">
              <w:t>minus</w:t>
            </w:r>
            <w:r>
              <w:t>’</w:t>
            </w:r>
          </w:p>
        </w:tc>
      </w:tr>
      <w:tr w:rsidR="00130064" w:rsidRPr="00396DA5" w14:paraId="1C862A59" w14:textId="77777777" w:rsidTr="00AE2FFA">
        <w:tc>
          <w:tcPr>
            <w:tcW w:w="964" w:type="dxa"/>
            <w:shd w:val="clear" w:color="auto" w:fill="auto"/>
          </w:tcPr>
          <w:p w14:paraId="0F5AB01D" w14:textId="77777777" w:rsidR="00130064" w:rsidRPr="00396DA5" w:rsidRDefault="00130064" w:rsidP="00130064">
            <w:pPr>
              <w:pStyle w:val="TableCell0-2Break"/>
            </w:pPr>
            <w:r>
              <w:t>lack</w:t>
            </w:r>
          </w:p>
        </w:tc>
        <w:tc>
          <w:tcPr>
            <w:tcW w:w="624" w:type="dxa"/>
            <w:shd w:val="clear" w:color="auto" w:fill="auto"/>
          </w:tcPr>
          <w:p w14:paraId="25230587" w14:textId="77777777" w:rsidR="00130064" w:rsidRPr="00396DA5" w:rsidRDefault="00130064" w:rsidP="00130064">
            <w:pPr>
              <w:pStyle w:val="TableCell0-2CenterBreak"/>
            </w:pPr>
          </w:p>
        </w:tc>
        <w:tc>
          <w:tcPr>
            <w:tcW w:w="964" w:type="dxa"/>
            <w:shd w:val="clear" w:color="auto" w:fill="auto"/>
          </w:tcPr>
          <w:p w14:paraId="4B97E056" w14:textId="77777777" w:rsidR="00130064" w:rsidRPr="00396DA5" w:rsidRDefault="00130064" w:rsidP="00130064">
            <w:pPr>
              <w:pStyle w:val="TableCell0-2Break"/>
            </w:pPr>
          </w:p>
        </w:tc>
      </w:tr>
      <w:tr w:rsidR="00130064" w:rsidRPr="00396DA5" w14:paraId="19DA6828" w14:textId="77777777" w:rsidTr="00AE2FFA">
        <w:tc>
          <w:tcPr>
            <w:tcW w:w="964" w:type="dxa"/>
            <w:shd w:val="clear" w:color="auto" w:fill="auto"/>
          </w:tcPr>
          <w:p w14:paraId="62134969" w14:textId="77777777" w:rsidR="00130064" w:rsidRPr="00396DA5" w:rsidRDefault="00130064" w:rsidP="00130064">
            <w:pPr>
              <w:pStyle w:val="TableCell2-0"/>
              <w:rPr>
                <w:rStyle w:val="ChItalBold"/>
              </w:rPr>
            </w:pPr>
            <w:r w:rsidRPr="00396DA5">
              <w:rPr>
                <w:rStyle w:val="ChItalBold"/>
              </w:rPr>
              <w:t>kali</w:t>
            </w:r>
          </w:p>
        </w:tc>
        <w:tc>
          <w:tcPr>
            <w:tcW w:w="624" w:type="dxa"/>
            <w:shd w:val="clear" w:color="auto" w:fill="auto"/>
          </w:tcPr>
          <w:p w14:paraId="18F41A03" w14:textId="77777777" w:rsidR="00130064" w:rsidRPr="00396DA5" w:rsidRDefault="00130064" w:rsidP="00130064">
            <w:pPr>
              <w:pStyle w:val="TableCell2-0Center"/>
            </w:pPr>
            <w:r w:rsidRPr="00396DA5">
              <w:t>x</w:t>
            </w:r>
          </w:p>
        </w:tc>
        <w:tc>
          <w:tcPr>
            <w:tcW w:w="964" w:type="dxa"/>
            <w:shd w:val="clear" w:color="auto" w:fill="auto"/>
          </w:tcPr>
          <w:p w14:paraId="6796A8E6" w14:textId="2973D3C4" w:rsidR="00130064" w:rsidRPr="00396DA5" w:rsidRDefault="00B7093A" w:rsidP="00130064">
            <w:pPr>
              <w:pStyle w:val="TableCell2-0"/>
            </w:pPr>
            <w:r>
              <w:t>‘</w:t>
            </w:r>
            <w:r w:rsidR="00130064" w:rsidRPr="00396DA5">
              <w:t>times</w:t>
            </w:r>
            <w:r>
              <w:t>’</w:t>
            </w:r>
          </w:p>
        </w:tc>
      </w:tr>
      <w:tr w:rsidR="00130064" w:rsidRPr="00396DA5" w14:paraId="067A6898" w14:textId="77777777" w:rsidTr="00AE2FFA">
        <w:tc>
          <w:tcPr>
            <w:tcW w:w="964" w:type="dxa"/>
            <w:shd w:val="clear" w:color="auto" w:fill="auto"/>
          </w:tcPr>
          <w:p w14:paraId="6ADA8FE2" w14:textId="77777777" w:rsidR="00130064" w:rsidRPr="00396DA5" w:rsidRDefault="00130064" w:rsidP="00130064">
            <w:pPr>
              <w:pStyle w:val="TableCell0-2Break"/>
            </w:pPr>
            <w:r w:rsidRPr="00396DA5">
              <w:t>time</w:t>
            </w:r>
          </w:p>
        </w:tc>
        <w:tc>
          <w:tcPr>
            <w:tcW w:w="624" w:type="dxa"/>
            <w:shd w:val="clear" w:color="auto" w:fill="auto"/>
          </w:tcPr>
          <w:p w14:paraId="5DCECAA2" w14:textId="77777777" w:rsidR="00130064" w:rsidRPr="00396DA5" w:rsidRDefault="00130064" w:rsidP="00130064">
            <w:pPr>
              <w:pStyle w:val="TableCell0-2CenterBreak"/>
            </w:pPr>
          </w:p>
        </w:tc>
        <w:tc>
          <w:tcPr>
            <w:tcW w:w="964" w:type="dxa"/>
            <w:shd w:val="clear" w:color="auto" w:fill="auto"/>
          </w:tcPr>
          <w:p w14:paraId="61409AAA" w14:textId="77777777" w:rsidR="00130064" w:rsidRPr="00396DA5" w:rsidRDefault="00130064" w:rsidP="00130064">
            <w:pPr>
              <w:pStyle w:val="TableCell0-2Break"/>
            </w:pPr>
          </w:p>
        </w:tc>
      </w:tr>
      <w:tr w:rsidR="00130064" w:rsidRPr="00396DA5" w14:paraId="0B3090EF" w14:textId="77777777" w:rsidTr="00AE2FFA">
        <w:tc>
          <w:tcPr>
            <w:tcW w:w="964" w:type="dxa"/>
            <w:shd w:val="clear" w:color="auto" w:fill="auto"/>
          </w:tcPr>
          <w:p w14:paraId="210B33DC" w14:textId="77777777" w:rsidR="00130064" w:rsidRPr="00396DA5" w:rsidRDefault="00130064" w:rsidP="00130064">
            <w:pPr>
              <w:pStyle w:val="TableCell2-0"/>
              <w:rPr>
                <w:rStyle w:val="ChItalBold"/>
              </w:rPr>
            </w:pPr>
            <w:r w:rsidRPr="00396DA5">
              <w:rPr>
                <w:rStyle w:val="ChItalBold"/>
              </w:rPr>
              <w:t>bagi</w:t>
            </w:r>
          </w:p>
        </w:tc>
        <w:tc>
          <w:tcPr>
            <w:tcW w:w="624" w:type="dxa"/>
            <w:shd w:val="clear" w:color="auto" w:fill="auto"/>
          </w:tcPr>
          <w:p w14:paraId="45D151F1" w14:textId="77777777" w:rsidR="00130064" w:rsidRPr="00396DA5" w:rsidRDefault="00130064" w:rsidP="00130064">
            <w:pPr>
              <w:pStyle w:val="TableCell2-0Center"/>
            </w:pPr>
            <w:r w:rsidRPr="00396DA5">
              <w:t>/</w:t>
            </w:r>
          </w:p>
        </w:tc>
        <w:tc>
          <w:tcPr>
            <w:tcW w:w="964" w:type="dxa"/>
            <w:shd w:val="clear" w:color="auto" w:fill="auto"/>
          </w:tcPr>
          <w:p w14:paraId="0A416E49" w14:textId="3A650DA4" w:rsidR="00130064" w:rsidRPr="00396DA5" w:rsidRDefault="00B7093A" w:rsidP="00130064">
            <w:pPr>
              <w:pStyle w:val="TableCell2-0"/>
            </w:pPr>
            <w:r>
              <w:t>‘</w:t>
            </w:r>
            <w:r w:rsidR="00130064" w:rsidRPr="00396DA5">
              <w:t>divide</w:t>
            </w:r>
            <w:r>
              <w:t>’</w:t>
            </w:r>
          </w:p>
        </w:tc>
      </w:tr>
      <w:tr w:rsidR="00130064" w:rsidRPr="00396DA5" w14:paraId="5651D53B" w14:textId="77777777" w:rsidTr="00AE2FFA">
        <w:tc>
          <w:tcPr>
            <w:tcW w:w="964" w:type="dxa"/>
            <w:shd w:val="clear" w:color="auto" w:fill="auto"/>
          </w:tcPr>
          <w:p w14:paraId="6134CCF5" w14:textId="77777777" w:rsidR="00130064" w:rsidRPr="00396DA5" w:rsidRDefault="00130064" w:rsidP="00130064">
            <w:pPr>
              <w:pStyle w:val="TableCell0-2Break"/>
            </w:pPr>
            <w:r w:rsidRPr="00396DA5">
              <w:t>divide</w:t>
            </w:r>
          </w:p>
        </w:tc>
        <w:tc>
          <w:tcPr>
            <w:tcW w:w="624" w:type="dxa"/>
            <w:shd w:val="clear" w:color="auto" w:fill="auto"/>
          </w:tcPr>
          <w:p w14:paraId="41A7AC52" w14:textId="77777777" w:rsidR="00130064" w:rsidRPr="00396DA5" w:rsidRDefault="00130064" w:rsidP="00130064">
            <w:pPr>
              <w:pStyle w:val="TableCell0-2CenterBreak"/>
            </w:pPr>
          </w:p>
        </w:tc>
        <w:tc>
          <w:tcPr>
            <w:tcW w:w="964" w:type="dxa"/>
            <w:shd w:val="clear" w:color="auto" w:fill="auto"/>
          </w:tcPr>
          <w:p w14:paraId="588A8D0B" w14:textId="77777777" w:rsidR="00130064" w:rsidRPr="00396DA5" w:rsidRDefault="00130064" w:rsidP="00130064">
            <w:pPr>
              <w:pStyle w:val="TableCell0-2Break"/>
            </w:pPr>
          </w:p>
        </w:tc>
      </w:tr>
    </w:tbl>
    <w:p w14:paraId="1C6E2A67" w14:textId="77777777" w:rsidR="00130064" w:rsidRDefault="00130064" w:rsidP="00423AAC">
      <w:pPr>
        <w:pStyle w:val="Body0005after05before"/>
      </w:pPr>
      <w:r w:rsidRPr="007A0BC8">
        <w:t>In natural conversations, however, calculations occur only very rarely</w:t>
      </w:r>
      <w:r>
        <w:t xml:space="preserve">. Therefore, the following examples are elicited: the function of </w:t>
      </w:r>
      <w:r w:rsidRPr="007A0BC8">
        <w:t>addition is presented in</w:t>
      </w:r>
      <w:r>
        <w:t xml:space="preserve"> </w:t>
      </w:r>
      <w:r>
        <w:fldChar w:fldCharType="begin"/>
      </w:r>
      <w:r>
        <w:instrText xml:space="preserve"> REF _Ref339637308 \h </w:instrText>
      </w:r>
      <w:r>
        <w:fldChar w:fldCharType="separate"/>
      </w:r>
      <w:r w:rsidR="00154D81" w:rsidRPr="00864E79">
        <w:t>(</w:t>
      </w:r>
      <w:r w:rsidR="00154D81">
        <w:rPr>
          <w:noProof/>
        </w:rPr>
        <w:t>302</w:t>
      </w:r>
      <w:r w:rsidR="00154D81" w:rsidRPr="00864E79">
        <w:t>)</w:t>
      </w:r>
      <w:r>
        <w:fldChar w:fldCharType="end"/>
      </w:r>
      <w:r w:rsidRPr="007A0BC8">
        <w:t xml:space="preserve">, </w:t>
      </w:r>
      <w:r>
        <w:t xml:space="preserve">subtraction in </w:t>
      </w:r>
      <w:r>
        <w:fldChar w:fldCharType="begin"/>
      </w:r>
      <w:r>
        <w:instrText xml:space="preserve"> REF _Ref339637309 \h </w:instrText>
      </w:r>
      <w:r>
        <w:fldChar w:fldCharType="separate"/>
      </w:r>
      <w:r w:rsidR="00154D81" w:rsidRPr="00864E79">
        <w:t>(</w:t>
      </w:r>
      <w:r w:rsidR="00154D81">
        <w:rPr>
          <w:noProof/>
        </w:rPr>
        <w:t>303</w:t>
      </w:r>
      <w:r w:rsidR="00154D81" w:rsidRPr="00864E79">
        <w:t>)</w:t>
      </w:r>
      <w:r>
        <w:fldChar w:fldCharType="end"/>
      </w:r>
      <w:r>
        <w:t xml:space="preserve">, </w:t>
      </w:r>
      <w:r w:rsidRPr="007A0BC8">
        <w:t xml:space="preserve">multiplication in </w:t>
      </w:r>
      <w:r>
        <w:fldChar w:fldCharType="begin"/>
      </w:r>
      <w:r>
        <w:instrText xml:space="preserve"> REF _Ref339637310 \h </w:instrText>
      </w:r>
      <w:r>
        <w:fldChar w:fldCharType="separate"/>
      </w:r>
      <w:r w:rsidR="00154D81" w:rsidRPr="00864E79">
        <w:t>(</w:t>
      </w:r>
      <w:r w:rsidR="00154D81">
        <w:rPr>
          <w:noProof/>
        </w:rPr>
        <w:t>304</w:t>
      </w:r>
      <w:r w:rsidR="00154D81" w:rsidRPr="00864E79">
        <w:t>)</w:t>
      </w:r>
      <w:r>
        <w:fldChar w:fldCharType="end"/>
      </w:r>
      <w:r w:rsidRPr="007A0BC8">
        <w:t>, and division in</w:t>
      </w:r>
      <w:r>
        <w:t xml:space="preserve"> </w:t>
      </w:r>
      <w:r>
        <w:fldChar w:fldCharType="begin"/>
      </w:r>
      <w:r>
        <w:instrText xml:space="preserve"> REF _Ref339637311 \h </w:instrText>
      </w:r>
      <w:r>
        <w:fldChar w:fldCharType="separate"/>
      </w:r>
      <w:r w:rsidR="00154D81" w:rsidRPr="00864E79">
        <w:t>(</w:t>
      </w:r>
      <w:r w:rsidR="00154D81">
        <w:rPr>
          <w:noProof/>
        </w:rPr>
        <w:t>305</w:t>
      </w:r>
      <w:r w:rsidR="00154D81" w:rsidRPr="00864E79">
        <w:t>)</w:t>
      </w:r>
      <w:r>
        <w:fldChar w:fldCharType="end"/>
      </w:r>
      <w:r w:rsidRPr="007A0BC8">
        <w:t>.</w:t>
      </w:r>
    </w:p>
    <w:p w14:paraId="495D6F75" w14:textId="77777777" w:rsidR="00130064" w:rsidRDefault="00130064" w:rsidP="00130064">
      <w:pPr>
        <w:pStyle w:val="ExampleTitle"/>
      </w:pPr>
      <w:r>
        <w:t>Addition</w:t>
      </w:r>
    </w:p>
    <w:tbl>
      <w:tblPr>
        <w:tblW w:w="6329" w:type="dxa"/>
        <w:tblCellMar>
          <w:left w:w="42" w:type="dxa"/>
          <w:right w:w="42" w:type="dxa"/>
        </w:tblCellMar>
        <w:tblLook w:val="01E0" w:firstRow="1" w:lastRow="1" w:firstColumn="1" w:lastColumn="1" w:noHBand="0" w:noVBand="0"/>
      </w:tblPr>
      <w:tblGrid>
        <w:gridCol w:w="709"/>
        <w:gridCol w:w="484"/>
        <w:gridCol w:w="529"/>
        <w:gridCol w:w="729"/>
        <w:gridCol w:w="584"/>
        <w:gridCol w:w="529"/>
        <w:gridCol w:w="834"/>
        <w:gridCol w:w="862"/>
        <w:gridCol w:w="540"/>
        <w:gridCol w:w="529"/>
      </w:tblGrid>
      <w:tr w:rsidR="00AC23C4" w:rsidRPr="00864E79" w14:paraId="4AADCFEC" w14:textId="77777777" w:rsidTr="00AC23C4">
        <w:tc>
          <w:tcPr>
            <w:tcW w:w="709" w:type="dxa"/>
            <w:shd w:val="clear" w:color="auto" w:fill="auto"/>
          </w:tcPr>
          <w:p w14:paraId="2089C4A1" w14:textId="77777777" w:rsidR="00130064" w:rsidRPr="00864E79" w:rsidRDefault="00130064" w:rsidP="00130064">
            <w:pPr>
              <w:pStyle w:val="Text"/>
            </w:pPr>
            <w:bookmarkStart w:id="2635" w:name="_Ref303183463"/>
            <w:bookmarkStart w:id="2636" w:name="_Ref339637308"/>
            <w:r w:rsidRPr="00864E79">
              <w:t>(</w:t>
            </w:r>
            <w:fldSimple w:instr=" SEQ ( \* ARABIC \s 1 ">
              <w:r w:rsidR="00154D81">
                <w:rPr>
                  <w:noProof/>
                </w:rPr>
                <w:t>302</w:t>
              </w:r>
            </w:fldSimple>
            <w:bookmarkEnd w:id="2635"/>
            <w:r w:rsidRPr="00864E79">
              <w:t>)</w:t>
            </w:r>
            <w:bookmarkEnd w:id="2636"/>
          </w:p>
        </w:tc>
        <w:tc>
          <w:tcPr>
            <w:tcW w:w="484" w:type="dxa"/>
            <w:shd w:val="clear" w:color="auto" w:fill="auto"/>
          </w:tcPr>
          <w:p w14:paraId="60492842" w14:textId="77777777" w:rsidR="00130064" w:rsidRPr="00864E79" w:rsidRDefault="00130064" w:rsidP="00130064">
            <w:pPr>
              <w:pStyle w:val="Text"/>
            </w:pPr>
            <w:r w:rsidRPr="00864E79">
              <w:t>dua</w:t>
            </w:r>
          </w:p>
        </w:tc>
        <w:tc>
          <w:tcPr>
            <w:tcW w:w="529" w:type="dxa"/>
            <w:shd w:val="clear" w:color="auto" w:fill="auto"/>
          </w:tcPr>
          <w:p w14:paraId="719A48A9" w14:textId="77777777" w:rsidR="00130064" w:rsidRPr="00864E79" w:rsidRDefault="00130064" w:rsidP="00130064">
            <w:pPr>
              <w:pStyle w:val="Text"/>
            </w:pPr>
            <w:r w:rsidRPr="00864E79">
              <w:t>babi</w:t>
            </w:r>
          </w:p>
        </w:tc>
        <w:tc>
          <w:tcPr>
            <w:tcW w:w="729" w:type="dxa"/>
            <w:shd w:val="clear" w:color="auto" w:fill="auto"/>
          </w:tcPr>
          <w:p w14:paraId="46E26FAF" w14:textId="77777777" w:rsidR="00130064" w:rsidRPr="00864E79" w:rsidRDefault="00130064" w:rsidP="00130064">
            <w:pPr>
              <w:pStyle w:val="Text"/>
              <w:rPr>
                <w:rStyle w:val="ChBlueBold"/>
              </w:rPr>
            </w:pPr>
            <w:r w:rsidRPr="00864E79">
              <w:rPr>
                <w:rStyle w:val="ChBlueBold"/>
              </w:rPr>
              <w:t>tamba</w:t>
            </w:r>
          </w:p>
        </w:tc>
        <w:tc>
          <w:tcPr>
            <w:tcW w:w="584" w:type="dxa"/>
            <w:shd w:val="clear" w:color="auto" w:fill="auto"/>
          </w:tcPr>
          <w:p w14:paraId="77E362D0" w14:textId="77777777" w:rsidR="00130064" w:rsidRPr="00864E79" w:rsidRDefault="00130064" w:rsidP="00130064">
            <w:pPr>
              <w:pStyle w:val="Text"/>
            </w:pPr>
            <w:r w:rsidRPr="00864E79">
              <w:t>tiga</w:t>
            </w:r>
          </w:p>
        </w:tc>
        <w:tc>
          <w:tcPr>
            <w:tcW w:w="529" w:type="dxa"/>
            <w:shd w:val="clear" w:color="auto" w:fill="auto"/>
          </w:tcPr>
          <w:p w14:paraId="6952C863" w14:textId="77777777" w:rsidR="00130064" w:rsidRPr="00864E79" w:rsidRDefault="00130064" w:rsidP="00130064">
            <w:pPr>
              <w:pStyle w:val="Text"/>
            </w:pPr>
            <w:r w:rsidRPr="00864E79">
              <w:t>babi</w:t>
            </w:r>
          </w:p>
        </w:tc>
        <w:tc>
          <w:tcPr>
            <w:tcW w:w="834" w:type="dxa"/>
            <w:shd w:val="clear" w:color="auto" w:fill="auto"/>
          </w:tcPr>
          <w:p w14:paraId="27DE5D80" w14:textId="77777777" w:rsidR="00130064" w:rsidRPr="00864E79" w:rsidRDefault="00130064" w:rsidP="00130064">
            <w:pPr>
              <w:pStyle w:val="Text"/>
            </w:pPr>
            <w:r w:rsidRPr="00864E79">
              <w:t>sama</w:t>
            </w:r>
          </w:p>
        </w:tc>
        <w:tc>
          <w:tcPr>
            <w:tcW w:w="862" w:type="dxa"/>
            <w:shd w:val="clear" w:color="auto" w:fill="auto"/>
          </w:tcPr>
          <w:p w14:paraId="18B5C1AF" w14:textId="77777777" w:rsidR="00130064" w:rsidRPr="00864E79" w:rsidRDefault="00130064" w:rsidP="00130064">
            <w:pPr>
              <w:pStyle w:val="Text"/>
            </w:pPr>
            <w:r w:rsidRPr="00864E79">
              <w:t>dengan</w:t>
            </w:r>
            <w:r w:rsidR="00BC525F">
              <w:t>g</w:t>
            </w:r>
          </w:p>
        </w:tc>
        <w:tc>
          <w:tcPr>
            <w:tcW w:w="540" w:type="dxa"/>
            <w:shd w:val="clear" w:color="auto" w:fill="auto"/>
          </w:tcPr>
          <w:p w14:paraId="0FD4034F" w14:textId="77777777" w:rsidR="00130064" w:rsidRPr="00864E79" w:rsidRDefault="00130064" w:rsidP="00130064">
            <w:pPr>
              <w:pStyle w:val="Text"/>
            </w:pPr>
            <w:r w:rsidRPr="00864E79">
              <w:t>lima</w:t>
            </w:r>
          </w:p>
        </w:tc>
        <w:tc>
          <w:tcPr>
            <w:tcW w:w="529" w:type="dxa"/>
            <w:shd w:val="clear" w:color="auto" w:fill="auto"/>
          </w:tcPr>
          <w:p w14:paraId="538FB208" w14:textId="77777777" w:rsidR="00130064" w:rsidRPr="00864E79" w:rsidRDefault="00130064" w:rsidP="00130064">
            <w:pPr>
              <w:pStyle w:val="Text"/>
            </w:pPr>
            <w:r w:rsidRPr="00864E79">
              <w:t>babi</w:t>
            </w:r>
          </w:p>
        </w:tc>
      </w:tr>
      <w:tr w:rsidR="00AC23C4" w:rsidRPr="00864E79" w14:paraId="6157348E" w14:textId="77777777" w:rsidTr="00AC23C4">
        <w:tc>
          <w:tcPr>
            <w:tcW w:w="709" w:type="dxa"/>
            <w:shd w:val="clear" w:color="auto" w:fill="auto"/>
          </w:tcPr>
          <w:p w14:paraId="090E639C" w14:textId="77777777" w:rsidR="00130064" w:rsidRPr="00864E79" w:rsidRDefault="00130064" w:rsidP="00130064">
            <w:pPr>
              <w:pStyle w:val="GlossEng"/>
            </w:pPr>
          </w:p>
        </w:tc>
        <w:tc>
          <w:tcPr>
            <w:tcW w:w="484" w:type="dxa"/>
            <w:shd w:val="clear" w:color="auto" w:fill="auto"/>
          </w:tcPr>
          <w:p w14:paraId="0810071B" w14:textId="77777777" w:rsidR="00130064" w:rsidRPr="00864E79" w:rsidRDefault="00130064" w:rsidP="00130064">
            <w:pPr>
              <w:pStyle w:val="GlossEng"/>
            </w:pPr>
            <w:r w:rsidRPr="00864E79">
              <w:t>two</w:t>
            </w:r>
          </w:p>
        </w:tc>
        <w:tc>
          <w:tcPr>
            <w:tcW w:w="529" w:type="dxa"/>
            <w:shd w:val="clear" w:color="auto" w:fill="auto"/>
          </w:tcPr>
          <w:p w14:paraId="69ED4975" w14:textId="77777777" w:rsidR="00130064" w:rsidRPr="00864E79" w:rsidRDefault="00130064" w:rsidP="00130064">
            <w:pPr>
              <w:pStyle w:val="GlossEng"/>
            </w:pPr>
            <w:r w:rsidRPr="00864E79">
              <w:t>pig</w:t>
            </w:r>
          </w:p>
        </w:tc>
        <w:tc>
          <w:tcPr>
            <w:tcW w:w="729" w:type="dxa"/>
            <w:shd w:val="clear" w:color="auto" w:fill="auto"/>
          </w:tcPr>
          <w:p w14:paraId="4F28059D" w14:textId="77777777" w:rsidR="00130064" w:rsidRPr="00864E79" w:rsidRDefault="00130064" w:rsidP="00130064">
            <w:pPr>
              <w:pStyle w:val="GlossEng"/>
            </w:pPr>
            <w:r w:rsidRPr="00864E79">
              <w:t>add</w:t>
            </w:r>
          </w:p>
        </w:tc>
        <w:tc>
          <w:tcPr>
            <w:tcW w:w="584" w:type="dxa"/>
            <w:shd w:val="clear" w:color="auto" w:fill="auto"/>
          </w:tcPr>
          <w:p w14:paraId="4D6C3864" w14:textId="77777777" w:rsidR="00130064" w:rsidRPr="00864E79" w:rsidRDefault="00130064" w:rsidP="00130064">
            <w:pPr>
              <w:pStyle w:val="GlossEng"/>
            </w:pPr>
            <w:r w:rsidRPr="00864E79">
              <w:t>three</w:t>
            </w:r>
          </w:p>
        </w:tc>
        <w:tc>
          <w:tcPr>
            <w:tcW w:w="529" w:type="dxa"/>
            <w:shd w:val="clear" w:color="auto" w:fill="auto"/>
          </w:tcPr>
          <w:p w14:paraId="4BBC44CC" w14:textId="77777777" w:rsidR="00130064" w:rsidRPr="00864E79" w:rsidRDefault="00130064" w:rsidP="00130064">
            <w:pPr>
              <w:pStyle w:val="GlossEng"/>
            </w:pPr>
            <w:r w:rsidRPr="00864E79">
              <w:t>pig</w:t>
            </w:r>
          </w:p>
        </w:tc>
        <w:tc>
          <w:tcPr>
            <w:tcW w:w="834" w:type="dxa"/>
            <w:shd w:val="clear" w:color="auto" w:fill="auto"/>
          </w:tcPr>
          <w:p w14:paraId="10A8123D" w14:textId="77777777" w:rsidR="00130064" w:rsidRPr="00864E79" w:rsidRDefault="00130064" w:rsidP="00130064">
            <w:pPr>
              <w:pStyle w:val="GlossEng"/>
            </w:pPr>
            <w:r w:rsidRPr="00864E79">
              <w:t>be.same</w:t>
            </w:r>
          </w:p>
        </w:tc>
        <w:tc>
          <w:tcPr>
            <w:tcW w:w="862" w:type="dxa"/>
            <w:shd w:val="clear" w:color="auto" w:fill="auto"/>
          </w:tcPr>
          <w:p w14:paraId="1AD0769E" w14:textId="77777777" w:rsidR="00130064" w:rsidRPr="00864E79" w:rsidRDefault="00130064" w:rsidP="00130064">
            <w:pPr>
              <w:pStyle w:val="GlossEng"/>
            </w:pPr>
            <w:r w:rsidRPr="00864E79">
              <w:t>with</w:t>
            </w:r>
          </w:p>
        </w:tc>
        <w:tc>
          <w:tcPr>
            <w:tcW w:w="540" w:type="dxa"/>
            <w:shd w:val="clear" w:color="auto" w:fill="auto"/>
          </w:tcPr>
          <w:p w14:paraId="4A6357AD" w14:textId="77777777" w:rsidR="00130064" w:rsidRPr="00864E79" w:rsidRDefault="00130064" w:rsidP="00130064">
            <w:pPr>
              <w:pStyle w:val="GlossEng"/>
            </w:pPr>
            <w:r w:rsidRPr="00864E79">
              <w:t>five</w:t>
            </w:r>
          </w:p>
        </w:tc>
        <w:tc>
          <w:tcPr>
            <w:tcW w:w="529" w:type="dxa"/>
            <w:shd w:val="clear" w:color="auto" w:fill="auto"/>
          </w:tcPr>
          <w:p w14:paraId="60275E3D" w14:textId="77777777" w:rsidR="00130064" w:rsidRPr="00864E79" w:rsidRDefault="00130064" w:rsidP="00130064">
            <w:pPr>
              <w:pStyle w:val="GlossEng"/>
            </w:pPr>
            <w:r w:rsidRPr="00864E79">
              <w:t>pig</w:t>
            </w:r>
          </w:p>
        </w:tc>
      </w:tr>
    </w:tbl>
    <w:p w14:paraId="69882917" w14:textId="6E5ADEFD" w:rsidR="00130064" w:rsidRDefault="00B7093A" w:rsidP="00130064">
      <w:pPr>
        <w:pStyle w:val="FreeTranslEng"/>
      </w:pPr>
      <w:r>
        <w:t>‘</w:t>
      </w:r>
      <w:r w:rsidR="00130064" w:rsidRPr="00EB0782">
        <w:t xml:space="preserve">two pigs </w:t>
      </w:r>
      <w:r w:rsidR="00130064" w:rsidRPr="00EB0782">
        <w:rPr>
          <w:rStyle w:val="ChBlueBold"/>
        </w:rPr>
        <w:t>plus</w:t>
      </w:r>
      <w:r w:rsidR="00130064" w:rsidRPr="00EB0782">
        <w:t xml:space="preserve"> three </w:t>
      </w:r>
      <w:r w:rsidR="00130064">
        <w:t xml:space="preserve">pigs </w:t>
      </w:r>
      <w:r w:rsidR="00130064" w:rsidRPr="00EB0782">
        <w:t>are five pigs</w:t>
      </w:r>
      <w:r>
        <w:t>’</w:t>
      </w:r>
      <w:r w:rsidR="00130064" w:rsidRPr="007A0BC8">
        <w:t xml:space="preserve"> </w:t>
      </w:r>
      <w:r w:rsidR="00130064" w:rsidRPr="00DC46C1">
        <w:rPr>
          <w:rStyle w:val="ExampleSource"/>
        </w:rPr>
        <w:t>[</w:t>
      </w:r>
      <w:r w:rsidR="00130064">
        <w:rPr>
          <w:rStyle w:val="ExampleSource"/>
        </w:rPr>
        <w:t xml:space="preserve">Elicited </w:t>
      </w:r>
      <w:r w:rsidR="00130064" w:rsidRPr="00DC46C1">
        <w:rPr>
          <w:rStyle w:val="ExampleSource"/>
        </w:rPr>
        <w:t>BR120820.001]</w:t>
      </w:r>
    </w:p>
    <w:p w14:paraId="279D3AB6" w14:textId="77777777" w:rsidR="00130064" w:rsidRDefault="00130064" w:rsidP="00130064">
      <w:pPr>
        <w:pStyle w:val="ExampleTitle"/>
      </w:pPr>
      <w:r>
        <w:t>Subtraction</w:t>
      </w:r>
    </w:p>
    <w:tbl>
      <w:tblPr>
        <w:tblW w:w="6307" w:type="dxa"/>
        <w:tblCellMar>
          <w:left w:w="42" w:type="dxa"/>
          <w:right w:w="42" w:type="dxa"/>
        </w:tblCellMar>
        <w:tblLook w:val="01E0" w:firstRow="1" w:lastRow="1" w:firstColumn="1" w:lastColumn="1" w:noHBand="0" w:noVBand="0"/>
      </w:tblPr>
      <w:tblGrid>
        <w:gridCol w:w="709"/>
        <w:gridCol w:w="540"/>
        <w:gridCol w:w="529"/>
        <w:gridCol w:w="807"/>
        <w:gridCol w:w="584"/>
        <w:gridCol w:w="529"/>
        <w:gridCol w:w="834"/>
        <w:gridCol w:w="762"/>
        <w:gridCol w:w="484"/>
        <w:gridCol w:w="529"/>
      </w:tblGrid>
      <w:tr w:rsidR="00AC23C4" w:rsidRPr="00864E79" w14:paraId="02056017" w14:textId="77777777" w:rsidTr="00AC23C4">
        <w:tc>
          <w:tcPr>
            <w:tcW w:w="709" w:type="dxa"/>
            <w:shd w:val="clear" w:color="auto" w:fill="auto"/>
          </w:tcPr>
          <w:p w14:paraId="55E22C69" w14:textId="77777777" w:rsidR="00130064" w:rsidRPr="00864E79" w:rsidRDefault="00130064" w:rsidP="00130064">
            <w:pPr>
              <w:pStyle w:val="Text"/>
            </w:pPr>
            <w:bookmarkStart w:id="2637" w:name="_Ref318828456"/>
            <w:bookmarkStart w:id="2638" w:name="_Ref339637309"/>
            <w:r w:rsidRPr="00864E79">
              <w:t>(</w:t>
            </w:r>
            <w:fldSimple w:instr=" SEQ ( \* ARABIC \s 1 ">
              <w:r w:rsidR="00154D81">
                <w:rPr>
                  <w:noProof/>
                </w:rPr>
                <w:t>303</w:t>
              </w:r>
            </w:fldSimple>
            <w:bookmarkEnd w:id="2637"/>
            <w:r w:rsidRPr="00864E79">
              <w:t>)</w:t>
            </w:r>
            <w:bookmarkEnd w:id="2638"/>
          </w:p>
        </w:tc>
        <w:tc>
          <w:tcPr>
            <w:tcW w:w="540" w:type="dxa"/>
            <w:shd w:val="clear" w:color="auto" w:fill="auto"/>
          </w:tcPr>
          <w:p w14:paraId="60CE9F3F" w14:textId="77777777" w:rsidR="00130064" w:rsidRPr="00864E79" w:rsidRDefault="00130064" w:rsidP="00130064">
            <w:pPr>
              <w:pStyle w:val="Text"/>
            </w:pPr>
            <w:r w:rsidRPr="00864E79">
              <w:t>lima</w:t>
            </w:r>
          </w:p>
        </w:tc>
        <w:tc>
          <w:tcPr>
            <w:tcW w:w="529" w:type="dxa"/>
            <w:shd w:val="clear" w:color="auto" w:fill="auto"/>
          </w:tcPr>
          <w:p w14:paraId="71C00B53" w14:textId="77777777" w:rsidR="00130064" w:rsidRPr="00864E79" w:rsidRDefault="00130064" w:rsidP="00130064">
            <w:pPr>
              <w:pStyle w:val="Text"/>
            </w:pPr>
            <w:r w:rsidRPr="00864E79">
              <w:t>babi</w:t>
            </w:r>
          </w:p>
        </w:tc>
        <w:tc>
          <w:tcPr>
            <w:tcW w:w="807" w:type="dxa"/>
            <w:shd w:val="clear" w:color="auto" w:fill="auto"/>
          </w:tcPr>
          <w:p w14:paraId="6F7F6E61" w14:textId="77777777" w:rsidR="00130064" w:rsidRPr="00864E79" w:rsidRDefault="00130064" w:rsidP="00130064">
            <w:pPr>
              <w:pStyle w:val="Text"/>
              <w:rPr>
                <w:rStyle w:val="ChBlueBold"/>
              </w:rPr>
            </w:pPr>
            <w:r w:rsidRPr="00864E79">
              <w:rPr>
                <w:rStyle w:val="ChBlueBold"/>
              </w:rPr>
              <w:t>kurang</w:t>
            </w:r>
          </w:p>
        </w:tc>
        <w:tc>
          <w:tcPr>
            <w:tcW w:w="584" w:type="dxa"/>
            <w:shd w:val="clear" w:color="auto" w:fill="auto"/>
          </w:tcPr>
          <w:p w14:paraId="06BA6991" w14:textId="77777777" w:rsidR="00130064" w:rsidRPr="00864E79" w:rsidRDefault="00130064" w:rsidP="00130064">
            <w:pPr>
              <w:pStyle w:val="Text"/>
            </w:pPr>
            <w:r w:rsidRPr="00864E79">
              <w:t>tiga</w:t>
            </w:r>
          </w:p>
        </w:tc>
        <w:tc>
          <w:tcPr>
            <w:tcW w:w="529" w:type="dxa"/>
            <w:shd w:val="clear" w:color="auto" w:fill="auto"/>
          </w:tcPr>
          <w:p w14:paraId="38708990" w14:textId="77777777" w:rsidR="00130064" w:rsidRPr="00864E79" w:rsidRDefault="00130064" w:rsidP="00130064">
            <w:pPr>
              <w:pStyle w:val="Text"/>
            </w:pPr>
            <w:r w:rsidRPr="00864E79">
              <w:t>babi</w:t>
            </w:r>
          </w:p>
        </w:tc>
        <w:tc>
          <w:tcPr>
            <w:tcW w:w="834" w:type="dxa"/>
            <w:shd w:val="clear" w:color="auto" w:fill="auto"/>
          </w:tcPr>
          <w:p w14:paraId="505A2165" w14:textId="77777777" w:rsidR="00130064" w:rsidRPr="00864E79" w:rsidRDefault="00130064" w:rsidP="00130064">
            <w:pPr>
              <w:pStyle w:val="Text"/>
            </w:pPr>
            <w:r w:rsidRPr="00864E79">
              <w:t>sama</w:t>
            </w:r>
          </w:p>
        </w:tc>
        <w:tc>
          <w:tcPr>
            <w:tcW w:w="762" w:type="dxa"/>
            <w:shd w:val="clear" w:color="auto" w:fill="auto"/>
          </w:tcPr>
          <w:p w14:paraId="2CBFEF7E" w14:textId="77777777" w:rsidR="00130064" w:rsidRPr="00864E79" w:rsidRDefault="00130064" w:rsidP="00130064">
            <w:pPr>
              <w:pStyle w:val="Text"/>
            </w:pPr>
            <w:r w:rsidRPr="00864E79">
              <w:t>dengan</w:t>
            </w:r>
            <w:r w:rsidR="00BC525F">
              <w:t>g</w:t>
            </w:r>
          </w:p>
        </w:tc>
        <w:tc>
          <w:tcPr>
            <w:tcW w:w="484" w:type="dxa"/>
            <w:shd w:val="clear" w:color="auto" w:fill="auto"/>
          </w:tcPr>
          <w:p w14:paraId="5A537968" w14:textId="77777777" w:rsidR="00130064" w:rsidRPr="00864E79" w:rsidRDefault="00130064" w:rsidP="00130064">
            <w:pPr>
              <w:pStyle w:val="Text"/>
            </w:pPr>
            <w:r w:rsidRPr="00864E79">
              <w:t>dua</w:t>
            </w:r>
          </w:p>
        </w:tc>
        <w:tc>
          <w:tcPr>
            <w:tcW w:w="529" w:type="dxa"/>
            <w:shd w:val="clear" w:color="auto" w:fill="auto"/>
          </w:tcPr>
          <w:p w14:paraId="4F65734E" w14:textId="77777777" w:rsidR="00130064" w:rsidRPr="00864E79" w:rsidRDefault="00130064" w:rsidP="00130064">
            <w:pPr>
              <w:pStyle w:val="Text"/>
            </w:pPr>
            <w:r w:rsidRPr="00864E79">
              <w:t>babi</w:t>
            </w:r>
          </w:p>
        </w:tc>
      </w:tr>
      <w:tr w:rsidR="00AC23C4" w:rsidRPr="00864E79" w14:paraId="3B030F58" w14:textId="77777777" w:rsidTr="00AC23C4">
        <w:tc>
          <w:tcPr>
            <w:tcW w:w="709" w:type="dxa"/>
            <w:shd w:val="clear" w:color="auto" w:fill="auto"/>
          </w:tcPr>
          <w:p w14:paraId="23440349" w14:textId="77777777" w:rsidR="00130064" w:rsidRPr="00864E79" w:rsidRDefault="00130064" w:rsidP="00130064">
            <w:pPr>
              <w:pStyle w:val="GlossEng"/>
            </w:pPr>
          </w:p>
        </w:tc>
        <w:tc>
          <w:tcPr>
            <w:tcW w:w="540" w:type="dxa"/>
            <w:shd w:val="clear" w:color="auto" w:fill="auto"/>
          </w:tcPr>
          <w:p w14:paraId="033ED274" w14:textId="77777777" w:rsidR="00130064" w:rsidRPr="00864E79" w:rsidRDefault="00130064" w:rsidP="00130064">
            <w:pPr>
              <w:pStyle w:val="GlossEng"/>
            </w:pPr>
            <w:r w:rsidRPr="00864E79">
              <w:t>five</w:t>
            </w:r>
          </w:p>
        </w:tc>
        <w:tc>
          <w:tcPr>
            <w:tcW w:w="529" w:type="dxa"/>
            <w:shd w:val="clear" w:color="auto" w:fill="auto"/>
          </w:tcPr>
          <w:p w14:paraId="1C1C68D6" w14:textId="77777777" w:rsidR="00130064" w:rsidRPr="00864E79" w:rsidRDefault="00130064" w:rsidP="00130064">
            <w:pPr>
              <w:pStyle w:val="GlossEng"/>
            </w:pPr>
            <w:r w:rsidRPr="00864E79">
              <w:t>pig</w:t>
            </w:r>
          </w:p>
        </w:tc>
        <w:tc>
          <w:tcPr>
            <w:tcW w:w="807" w:type="dxa"/>
            <w:shd w:val="clear" w:color="auto" w:fill="auto"/>
          </w:tcPr>
          <w:p w14:paraId="08EE922B" w14:textId="77777777" w:rsidR="00130064" w:rsidRPr="00864E79" w:rsidRDefault="00130064" w:rsidP="00130064">
            <w:pPr>
              <w:pStyle w:val="GlossEng"/>
            </w:pPr>
            <w:r>
              <w:t>lack</w:t>
            </w:r>
          </w:p>
        </w:tc>
        <w:tc>
          <w:tcPr>
            <w:tcW w:w="584" w:type="dxa"/>
            <w:shd w:val="clear" w:color="auto" w:fill="auto"/>
          </w:tcPr>
          <w:p w14:paraId="436A3D7C" w14:textId="77777777" w:rsidR="00130064" w:rsidRPr="00864E79" w:rsidRDefault="00130064" w:rsidP="00130064">
            <w:pPr>
              <w:pStyle w:val="GlossEng"/>
            </w:pPr>
            <w:r w:rsidRPr="00864E79">
              <w:t>three</w:t>
            </w:r>
          </w:p>
        </w:tc>
        <w:tc>
          <w:tcPr>
            <w:tcW w:w="529" w:type="dxa"/>
            <w:shd w:val="clear" w:color="auto" w:fill="auto"/>
          </w:tcPr>
          <w:p w14:paraId="5DC58AEC" w14:textId="77777777" w:rsidR="00130064" w:rsidRPr="00864E79" w:rsidRDefault="00130064" w:rsidP="00130064">
            <w:pPr>
              <w:pStyle w:val="GlossEng"/>
            </w:pPr>
            <w:r w:rsidRPr="00864E79">
              <w:t>pig</w:t>
            </w:r>
          </w:p>
        </w:tc>
        <w:tc>
          <w:tcPr>
            <w:tcW w:w="834" w:type="dxa"/>
            <w:shd w:val="clear" w:color="auto" w:fill="auto"/>
          </w:tcPr>
          <w:p w14:paraId="7E6F6782" w14:textId="77777777" w:rsidR="00130064" w:rsidRPr="00864E79" w:rsidRDefault="00130064" w:rsidP="00130064">
            <w:pPr>
              <w:pStyle w:val="GlossEng"/>
            </w:pPr>
            <w:r w:rsidRPr="00864E79">
              <w:t>be.same</w:t>
            </w:r>
          </w:p>
        </w:tc>
        <w:tc>
          <w:tcPr>
            <w:tcW w:w="762" w:type="dxa"/>
            <w:shd w:val="clear" w:color="auto" w:fill="auto"/>
          </w:tcPr>
          <w:p w14:paraId="12E2D606" w14:textId="77777777" w:rsidR="00130064" w:rsidRPr="00864E79" w:rsidRDefault="00130064" w:rsidP="00130064">
            <w:pPr>
              <w:pStyle w:val="GlossEng"/>
            </w:pPr>
            <w:r w:rsidRPr="00864E79">
              <w:t>with</w:t>
            </w:r>
          </w:p>
        </w:tc>
        <w:tc>
          <w:tcPr>
            <w:tcW w:w="484" w:type="dxa"/>
            <w:shd w:val="clear" w:color="auto" w:fill="auto"/>
          </w:tcPr>
          <w:p w14:paraId="233957F5" w14:textId="77777777" w:rsidR="00130064" w:rsidRPr="00864E79" w:rsidRDefault="00130064" w:rsidP="00130064">
            <w:pPr>
              <w:pStyle w:val="GlossEng"/>
            </w:pPr>
            <w:r w:rsidRPr="00864E79">
              <w:t>two</w:t>
            </w:r>
          </w:p>
        </w:tc>
        <w:tc>
          <w:tcPr>
            <w:tcW w:w="529" w:type="dxa"/>
            <w:shd w:val="clear" w:color="auto" w:fill="auto"/>
          </w:tcPr>
          <w:p w14:paraId="69F0192F" w14:textId="77777777" w:rsidR="00130064" w:rsidRPr="00864E79" w:rsidRDefault="00130064" w:rsidP="00130064">
            <w:pPr>
              <w:pStyle w:val="GlossEng"/>
            </w:pPr>
            <w:r w:rsidRPr="00864E79">
              <w:t>pig</w:t>
            </w:r>
          </w:p>
        </w:tc>
      </w:tr>
    </w:tbl>
    <w:p w14:paraId="7F7072B0" w14:textId="4542E9E2" w:rsidR="00130064" w:rsidRDefault="00B7093A" w:rsidP="00130064">
      <w:pPr>
        <w:pStyle w:val="FreeTranslEng"/>
      </w:pPr>
      <w:r>
        <w:t>‘</w:t>
      </w:r>
      <w:r w:rsidR="00130064">
        <w:t xml:space="preserve">five </w:t>
      </w:r>
      <w:r w:rsidR="00130064" w:rsidRPr="00EB0782">
        <w:t xml:space="preserve">pigs </w:t>
      </w:r>
      <w:r w:rsidR="00130064">
        <w:rPr>
          <w:rStyle w:val="ChBlueBold"/>
        </w:rPr>
        <w:t>minus</w:t>
      </w:r>
      <w:r w:rsidR="00130064" w:rsidRPr="00EB0782">
        <w:t xml:space="preserve"> three </w:t>
      </w:r>
      <w:r w:rsidR="00130064">
        <w:t xml:space="preserve">pigs </w:t>
      </w:r>
      <w:r w:rsidR="00130064" w:rsidRPr="00EB0782">
        <w:t xml:space="preserve">are </w:t>
      </w:r>
      <w:r w:rsidR="00130064">
        <w:t xml:space="preserve">two </w:t>
      </w:r>
      <w:r w:rsidR="00130064" w:rsidRPr="00EB0782">
        <w:t>pigs</w:t>
      </w:r>
      <w:r>
        <w:t>’</w:t>
      </w:r>
      <w:r w:rsidR="00130064" w:rsidRPr="007A0BC8">
        <w:t xml:space="preserve"> </w:t>
      </w:r>
      <w:r w:rsidR="00130064" w:rsidRPr="00DC46C1">
        <w:rPr>
          <w:rStyle w:val="ExampleSource"/>
        </w:rPr>
        <w:t>[</w:t>
      </w:r>
      <w:r w:rsidR="00130064">
        <w:rPr>
          <w:rStyle w:val="ExampleSource"/>
        </w:rPr>
        <w:t xml:space="preserve">Elicited </w:t>
      </w:r>
      <w:r w:rsidR="00130064" w:rsidRPr="00DC46C1">
        <w:rPr>
          <w:rStyle w:val="ExampleSource"/>
        </w:rPr>
        <w:t>BR120820.002]</w:t>
      </w:r>
    </w:p>
    <w:p w14:paraId="17ECD455" w14:textId="77777777" w:rsidR="00130064" w:rsidRDefault="00130064" w:rsidP="00130064">
      <w:pPr>
        <w:pStyle w:val="ExampleTitle"/>
      </w:pPr>
      <w:r>
        <w:t>Multiplication</w:t>
      </w:r>
    </w:p>
    <w:tbl>
      <w:tblPr>
        <w:tblW w:w="6296" w:type="dxa"/>
        <w:tblCellMar>
          <w:left w:w="42" w:type="dxa"/>
          <w:right w:w="42" w:type="dxa"/>
        </w:tblCellMar>
        <w:tblLook w:val="01E0" w:firstRow="1" w:lastRow="1" w:firstColumn="1" w:lastColumn="1" w:noHBand="0" w:noVBand="0"/>
      </w:tblPr>
      <w:tblGrid>
        <w:gridCol w:w="709"/>
        <w:gridCol w:w="484"/>
        <w:gridCol w:w="529"/>
        <w:gridCol w:w="618"/>
        <w:gridCol w:w="584"/>
        <w:gridCol w:w="529"/>
        <w:gridCol w:w="834"/>
        <w:gridCol w:w="862"/>
        <w:gridCol w:w="618"/>
        <w:gridCol w:w="529"/>
      </w:tblGrid>
      <w:tr w:rsidR="00AC23C4" w:rsidRPr="00864E79" w14:paraId="4DBCCE4E" w14:textId="77777777" w:rsidTr="00AC23C4">
        <w:tc>
          <w:tcPr>
            <w:tcW w:w="709" w:type="dxa"/>
            <w:shd w:val="clear" w:color="auto" w:fill="auto"/>
          </w:tcPr>
          <w:p w14:paraId="739A873C" w14:textId="77777777" w:rsidR="00130064" w:rsidRPr="00864E79" w:rsidRDefault="00130064" w:rsidP="00130064">
            <w:pPr>
              <w:pStyle w:val="Text"/>
            </w:pPr>
            <w:bookmarkStart w:id="2639" w:name="_Ref318828458"/>
            <w:bookmarkStart w:id="2640" w:name="_Ref339637310"/>
            <w:r w:rsidRPr="00864E79">
              <w:t>(</w:t>
            </w:r>
            <w:fldSimple w:instr=" SEQ ( \* ARABIC \s 1 ">
              <w:r w:rsidR="00154D81">
                <w:rPr>
                  <w:noProof/>
                </w:rPr>
                <w:t>304</w:t>
              </w:r>
            </w:fldSimple>
            <w:bookmarkEnd w:id="2639"/>
            <w:r w:rsidRPr="00864E79">
              <w:t>)</w:t>
            </w:r>
            <w:bookmarkEnd w:id="2640"/>
          </w:p>
        </w:tc>
        <w:tc>
          <w:tcPr>
            <w:tcW w:w="484" w:type="dxa"/>
            <w:shd w:val="clear" w:color="auto" w:fill="auto"/>
          </w:tcPr>
          <w:p w14:paraId="0A42F825" w14:textId="77777777" w:rsidR="00130064" w:rsidRPr="00864E79" w:rsidRDefault="00130064" w:rsidP="00130064">
            <w:pPr>
              <w:pStyle w:val="Text"/>
            </w:pPr>
            <w:r w:rsidRPr="00864E79">
              <w:t>dua</w:t>
            </w:r>
          </w:p>
        </w:tc>
        <w:tc>
          <w:tcPr>
            <w:tcW w:w="529" w:type="dxa"/>
            <w:shd w:val="clear" w:color="auto" w:fill="auto"/>
          </w:tcPr>
          <w:p w14:paraId="463653EC" w14:textId="77777777" w:rsidR="00130064" w:rsidRPr="00864E79" w:rsidRDefault="00130064" w:rsidP="00130064">
            <w:pPr>
              <w:pStyle w:val="Text"/>
            </w:pPr>
            <w:r w:rsidRPr="00864E79">
              <w:t>babi</w:t>
            </w:r>
          </w:p>
        </w:tc>
        <w:tc>
          <w:tcPr>
            <w:tcW w:w="618" w:type="dxa"/>
            <w:shd w:val="clear" w:color="auto" w:fill="auto"/>
          </w:tcPr>
          <w:p w14:paraId="2D3E4C38" w14:textId="77777777" w:rsidR="00130064" w:rsidRPr="00864E79" w:rsidRDefault="00130064" w:rsidP="00130064">
            <w:pPr>
              <w:pStyle w:val="Text"/>
              <w:rPr>
                <w:rStyle w:val="ChBlueBold"/>
              </w:rPr>
            </w:pPr>
            <w:r w:rsidRPr="00864E79">
              <w:rPr>
                <w:rStyle w:val="ChBlueBold"/>
              </w:rPr>
              <w:t>kali</w:t>
            </w:r>
          </w:p>
        </w:tc>
        <w:tc>
          <w:tcPr>
            <w:tcW w:w="584" w:type="dxa"/>
            <w:shd w:val="clear" w:color="auto" w:fill="auto"/>
          </w:tcPr>
          <w:p w14:paraId="49FEBEC2" w14:textId="77777777" w:rsidR="00130064" w:rsidRPr="00864E79" w:rsidRDefault="00130064" w:rsidP="00130064">
            <w:pPr>
              <w:pStyle w:val="Text"/>
            </w:pPr>
            <w:r w:rsidRPr="00864E79">
              <w:t>tiga</w:t>
            </w:r>
          </w:p>
        </w:tc>
        <w:tc>
          <w:tcPr>
            <w:tcW w:w="529" w:type="dxa"/>
            <w:shd w:val="clear" w:color="auto" w:fill="auto"/>
          </w:tcPr>
          <w:p w14:paraId="4CE8FE14" w14:textId="77777777" w:rsidR="00130064" w:rsidRPr="00864E79" w:rsidRDefault="00130064" w:rsidP="00130064">
            <w:pPr>
              <w:pStyle w:val="Text"/>
            </w:pPr>
            <w:r w:rsidRPr="00864E79">
              <w:t>babi</w:t>
            </w:r>
          </w:p>
        </w:tc>
        <w:tc>
          <w:tcPr>
            <w:tcW w:w="834" w:type="dxa"/>
            <w:shd w:val="clear" w:color="auto" w:fill="auto"/>
          </w:tcPr>
          <w:p w14:paraId="21682ACC" w14:textId="77777777" w:rsidR="00130064" w:rsidRPr="00864E79" w:rsidRDefault="00130064" w:rsidP="00130064">
            <w:pPr>
              <w:pStyle w:val="Text"/>
            </w:pPr>
            <w:r w:rsidRPr="00864E79">
              <w:t>sama</w:t>
            </w:r>
          </w:p>
        </w:tc>
        <w:tc>
          <w:tcPr>
            <w:tcW w:w="862" w:type="dxa"/>
            <w:shd w:val="clear" w:color="auto" w:fill="auto"/>
          </w:tcPr>
          <w:p w14:paraId="343E8C4F" w14:textId="77777777" w:rsidR="00130064" w:rsidRPr="00864E79" w:rsidRDefault="00130064" w:rsidP="00130064">
            <w:pPr>
              <w:pStyle w:val="Text"/>
            </w:pPr>
            <w:r w:rsidRPr="00864E79">
              <w:t>dengan</w:t>
            </w:r>
            <w:r w:rsidR="00BC525F">
              <w:t>g</w:t>
            </w:r>
          </w:p>
        </w:tc>
        <w:tc>
          <w:tcPr>
            <w:tcW w:w="618" w:type="dxa"/>
            <w:shd w:val="clear" w:color="auto" w:fill="auto"/>
          </w:tcPr>
          <w:p w14:paraId="5E996F04" w14:textId="77777777" w:rsidR="00130064" w:rsidRPr="00864E79" w:rsidRDefault="00130064" w:rsidP="00130064">
            <w:pPr>
              <w:pStyle w:val="Text"/>
            </w:pPr>
            <w:r w:rsidRPr="00864E79">
              <w:t>enam</w:t>
            </w:r>
          </w:p>
        </w:tc>
        <w:tc>
          <w:tcPr>
            <w:tcW w:w="529" w:type="dxa"/>
            <w:shd w:val="clear" w:color="auto" w:fill="auto"/>
          </w:tcPr>
          <w:p w14:paraId="3F44CEC2" w14:textId="77777777" w:rsidR="00130064" w:rsidRPr="00864E79" w:rsidRDefault="00130064" w:rsidP="00130064">
            <w:pPr>
              <w:pStyle w:val="Text"/>
            </w:pPr>
            <w:r w:rsidRPr="00864E79">
              <w:t>babi</w:t>
            </w:r>
          </w:p>
        </w:tc>
      </w:tr>
      <w:tr w:rsidR="00AC23C4" w:rsidRPr="00864E79" w14:paraId="5ED6AED2" w14:textId="77777777" w:rsidTr="00AC23C4">
        <w:tc>
          <w:tcPr>
            <w:tcW w:w="709" w:type="dxa"/>
            <w:shd w:val="clear" w:color="auto" w:fill="auto"/>
          </w:tcPr>
          <w:p w14:paraId="5F435A67" w14:textId="77777777" w:rsidR="00130064" w:rsidRPr="00864E79" w:rsidRDefault="00130064" w:rsidP="00130064">
            <w:pPr>
              <w:pStyle w:val="GlossEng"/>
            </w:pPr>
          </w:p>
        </w:tc>
        <w:tc>
          <w:tcPr>
            <w:tcW w:w="484" w:type="dxa"/>
            <w:shd w:val="clear" w:color="auto" w:fill="auto"/>
          </w:tcPr>
          <w:p w14:paraId="35F019FB" w14:textId="77777777" w:rsidR="00130064" w:rsidRPr="00864E79" w:rsidRDefault="00130064" w:rsidP="00130064">
            <w:pPr>
              <w:pStyle w:val="GlossEng"/>
            </w:pPr>
            <w:r w:rsidRPr="00864E79">
              <w:t>two</w:t>
            </w:r>
          </w:p>
        </w:tc>
        <w:tc>
          <w:tcPr>
            <w:tcW w:w="529" w:type="dxa"/>
            <w:shd w:val="clear" w:color="auto" w:fill="auto"/>
          </w:tcPr>
          <w:p w14:paraId="57216FA0" w14:textId="77777777" w:rsidR="00130064" w:rsidRPr="00864E79" w:rsidRDefault="00130064" w:rsidP="00130064">
            <w:pPr>
              <w:pStyle w:val="GlossEng"/>
            </w:pPr>
            <w:r w:rsidRPr="00864E79">
              <w:t>pig</w:t>
            </w:r>
          </w:p>
        </w:tc>
        <w:tc>
          <w:tcPr>
            <w:tcW w:w="618" w:type="dxa"/>
            <w:shd w:val="clear" w:color="auto" w:fill="auto"/>
          </w:tcPr>
          <w:p w14:paraId="38C424DE" w14:textId="77777777" w:rsidR="00130064" w:rsidRPr="00864E79" w:rsidRDefault="00130064" w:rsidP="00130064">
            <w:pPr>
              <w:pStyle w:val="GlossEng"/>
            </w:pPr>
            <w:r w:rsidRPr="00864E79">
              <w:t>time</w:t>
            </w:r>
          </w:p>
        </w:tc>
        <w:tc>
          <w:tcPr>
            <w:tcW w:w="584" w:type="dxa"/>
            <w:shd w:val="clear" w:color="auto" w:fill="auto"/>
          </w:tcPr>
          <w:p w14:paraId="57C72706" w14:textId="77777777" w:rsidR="00130064" w:rsidRPr="00864E79" w:rsidRDefault="00130064" w:rsidP="00130064">
            <w:pPr>
              <w:pStyle w:val="GlossEng"/>
            </w:pPr>
            <w:r w:rsidRPr="00864E79">
              <w:t>three</w:t>
            </w:r>
          </w:p>
        </w:tc>
        <w:tc>
          <w:tcPr>
            <w:tcW w:w="529" w:type="dxa"/>
            <w:shd w:val="clear" w:color="auto" w:fill="auto"/>
          </w:tcPr>
          <w:p w14:paraId="0E30EADF" w14:textId="77777777" w:rsidR="00130064" w:rsidRPr="00864E79" w:rsidRDefault="00130064" w:rsidP="00130064">
            <w:pPr>
              <w:pStyle w:val="GlossEng"/>
            </w:pPr>
            <w:r w:rsidRPr="00864E79">
              <w:t>pig</w:t>
            </w:r>
          </w:p>
        </w:tc>
        <w:tc>
          <w:tcPr>
            <w:tcW w:w="834" w:type="dxa"/>
            <w:shd w:val="clear" w:color="auto" w:fill="auto"/>
          </w:tcPr>
          <w:p w14:paraId="05AF30C0" w14:textId="77777777" w:rsidR="00130064" w:rsidRPr="00864E79" w:rsidRDefault="00130064" w:rsidP="00130064">
            <w:pPr>
              <w:pStyle w:val="GlossEng"/>
            </w:pPr>
            <w:r w:rsidRPr="00864E79">
              <w:t>be.same</w:t>
            </w:r>
          </w:p>
        </w:tc>
        <w:tc>
          <w:tcPr>
            <w:tcW w:w="862" w:type="dxa"/>
            <w:shd w:val="clear" w:color="auto" w:fill="auto"/>
          </w:tcPr>
          <w:p w14:paraId="2CEDF105" w14:textId="77777777" w:rsidR="00130064" w:rsidRPr="00864E79" w:rsidRDefault="00130064" w:rsidP="00130064">
            <w:pPr>
              <w:pStyle w:val="GlossEng"/>
            </w:pPr>
            <w:r w:rsidRPr="00864E79">
              <w:t>with</w:t>
            </w:r>
          </w:p>
        </w:tc>
        <w:tc>
          <w:tcPr>
            <w:tcW w:w="618" w:type="dxa"/>
            <w:shd w:val="clear" w:color="auto" w:fill="auto"/>
          </w:tcPr>
          <w:p w14:paraId="3F441A4B" w14:textId="77777777" w:rsidR="00130064" w:rsidRPr="00864E79" w:rsidRDefault="00130064" w:rsidP="00130064">
            <w:pPr>
              <w:pStyle w:val="GlossEng"/>
            </w:pPr>
            <w:r w:rsidRPr="00864E79">
              <w:t>six</w:t>
            </w:r>
          </w:p>
        </w:tc>
        <w:tc>
          <w:tcPr>
            <w:tcW w:w="529" w:type="dxa"/>
            <w:shd w:val="clear" w:color="auto" w:fill="auto"/>
          </w:tcPr>
          <w:p w14:paraId="32B1820B" w14:textId="77777777" w:rsidR="00130064" w:rsidRPr="00864E79" w:rsidRDefault="00130064" w:rsidP="00130064">
            <w:pPr>
              <w:pStyle w:val="GlossEng"/>
            </w:pPr>
            <w:r w:rsidRPr="00864E79">
              <w:t>pig</w:t>
            </w:r>
          </w:p>
        </w:tc>
      </w:tr>
    </w:tbl>
    <w:p w14:paraId="6CFD8B6C" w14:textId="52E863B3" w:rsidR="00130064" w:rsidRDefault="00B7093A" w:rsidP="00130064">
      <w:pPr>
        <w:pStyle w:val="FreeTranslEng"/>
      </w:pPr>
      <w:r>
        <w:t>‘</w:t>
      </w:r>
      <w:r w:rsidR="00130064">
        <w:t xml:space="preserve">two </w:t>
      </w:r>
      <w:r w:rsidR="00130064" w:rsidRPr="00EB0782">
        <w:t xml:space="preserve">pigs </w:t>
      </w:r>
      <w:r w:rsidR="00130064">
        <w:rPr>
          <w:rStyle w:val="ChBlueBold"/>
        </w:rPr>
        <w:t>times</w:t>
      </w:r>
      <w:r w:rsidR="00130064" w:rsidRPr="00C344EF">
        <w:t xml:space="preserve"> </w:t>
      </w:r>
      <w:r w:rsidR="00130064" w:rsidRPr="00EB0782">
        <w:t xml:space="preserve">three </w:t>
      </w:r>
      <w:r w:rsidR="00130064">
        <w:t xml:space="preserve">pigs </w:t>
      </w:r>
      <w:r w:rsidR="00130064" w:rsidRPr="00EB0782">
        <w:t xml:space="preserve">are </w:t>
      </w:r>
      <w:r w:rsidR="00130064">
        <w:t xml:space="preserve">six </w:t>
      </w:r>
      <w:r w:rsidR="00130064" w:rsidRPr="00EB0782">
        <w:t>pigs</w:t>
      </w:r>
      <w:r>
        <w:t>’</w:t>
      </w:r>
      <w:r w:rsidR="00130064" w:rsidRPr="007A0BC8">
        <w:t xml:space="preserve"> </w:t>
      </w:r>
      <w:r w:rsidR="00130064" w:rsidRPr="00DC46C1">
        <w:rPr>
          <w:rStyle w:val="ExampleSource"/>
        </w:rPr>
        <w:t>[</w:t>
      </w:r>
      <w:r w:rsidR="00130064">
        <w:rPr>
          <w:rStyle w:val="ExampleSource"/>
        </w:rPr>
        <w:t xml:space="preserve">Elicited </w:t>
      </w:r>
      <w:r w:rsidR="00130064" w:rsidRPr="00DC46C1">
        <w:rPr>
          <w:rStyle w:val="ExampleSource"/>
        </w:rPr>
        <w:t>BR120820.003]</w:t>
      </w:r>
    </w:p>
    <w:p w14:paraId="55DAA5F8" w14:textId="77777777" w:rsidR="00130064" w:rsidRDefault="00130064" w:rsidP="00130064">
      <w:pPr>
        <w:pStyle w:val="ExampleTitle"/>
      </w:pPr>
      <w:r>
        <w:t>Division</w:t>
      </w:r>
    </w:p>
    <w:tbl>
      <w:tblPr>
        <w:tblW w:w="6296" w:type="dxa"/>
        <w:tblCellMar>
          <w:left w:w="42" w:type="dxa"/>
          <w:right w:w="42" w:type="dxa"/>
        </w:tblCellMar>
        <w:tblLook w:val="01E0" w:firstRow="1" w:lastRow="1" w:firstColumn="1" w:lastColumn="1" w:noHBand="0" w:noVBand="0"/>
      </w:tblPr>
      <w:tblGrid>
        <w:gridCol w:w="709"/>
        <w:gridCol w:w="618"/>
        <w:gridCol w:w="529"/>
        <w:gridCol w:w="618"/>
        <w:gridCol w:w="584"/>
        <w:gridCol w:w="529"/>
        <w:gridCol w:w="834"/>
        <w:gridCol w:w="862"/>
        <w:gridCol w:w="484"/>
        <w:gridCol w:w="529"/>
      </w:tblGrid>
      <w:tr w:rsidR="00AC23C4" w:rsidRPr="00864E79" w14:paraId="329DC692" w14:textId="77777777" w:rsidTr="00AC23C4">
        <w:tc>
          <w:tcPr>
            <w:tcW w:w="709" w:type="dxa"/>
            <w:shd w:val="clear" w:color="auto" w:fill="auto"/>
          </w:tcPr>
          <w:p w14:paraId="401DFF20" w14:textId="77777777" w:rsidR="00130064" w:rsidRPr="00864E79" w:rsidRDefault="00130064" w:rsidP="00130064">
            <w:pPr>
              <w:pStyle w:val="Text"/>
            </w:pPr>
            <w:bookmarkStart w:id="2641" w:name="_Ref318828462"/>
            <w:bookmarkStart w:id="2642" w:name="_Ref339637311"/>
            <w:r w:rsidRPr="00864E79">
              <w:t>(</w:t>
            </w:r>
            <w:fldSimple w:instr=" SEQ ( \* ARABIC \s 1 ">
              <w:r w:rsidR="00154D81">
                <w:rPr>
                  <w:noProof/>
                </w:rPr>
                <w:t>305</w:t>
              </w:r>
            </w:fldSimple>
            <w:bookmarkEnd w:id="2641"/>
            <w:r w:rsidRPr="00864E79">
              <w:t>)</w:t>
            </w:r>
            <w:bookmarkEnd w:id="2642"/>
          </w:p>
        </w:tc>
        <w:tc>
          <w:tcPr>
            <w:tcW w:w="618" w:type="dxa"/>
            <w:shd w:val="clear" w:color="auto" w:fill="auto"/>
          </w:tcPr>
          <w:p w14:paraId="59D134E8" w14:textId="77777777" w:rsidR="00130064" w:rsidRPr="00864E79" w:rsidRDefault="00130064" w:rsidP="00130064">
            <w:pPr>
              <w:pStyle w:val="Text"/>
            </w:pPr>
            <w:r w:rsidRPr="00864E79">
              <w:t>enam</w:t>
            </w:r>
          </w:p>
        </w:tc>
        <w:tc>
          <w:tcPr>
            <w:tcW w:w="529" w:type="dxa"/>
            <w:shd w:val="clear" w:color="auto" w:fill="auto"/>
          </w:tcPr>
          <w:p w14:paraId="49E790A8" w14:textId="77777777" w:rsidR="00130064" w:rsidRPr="00864E79" w:rsidRDefault="00130064" w:rsidP="00130064">
            <w:pPr>
              <w:pStyle w:val="Text"/>
            </w:pPr>
            <w:r w:rsidRPr="00864E79">
              <w:t>babi</w:t>
            </w:r>
          </w:p>
        </w:tc>
        <w:tc>
          <w:tcPr>
            <w:tcW w:w="618" w:type="dxa"/>
            <w:shd w:val="clear" w:color="auto" w:fill="auto"/>
          </w:tcPr>
          <w:p w14:paraId="53A557D8" w14:textId="77777777" w:rsidR="00130064" w:rsidRPr="00864E79" w:rsidRDefault="00130064" w:rsidP="00130064">
            <w:pPr>
              <w:pStyle w:val="Text"/>
              <w:rPr>
                <w:rStyle w:val="ChBlueBold"/>
              </w:rPr>
            </w:pPr>
            <w:r w:rsidRPr="00864E79">
              <w:rPr>
                <w:rStyle w:val="ChBlueBold"/>
              </w:rPr>
              <w:t>bagi</w:t>
            </w:r>
          </w:p>
        </w:tc>
        <w:tc>
          <w:tcPr>
            <w:tcW w:w="584" w:type="dxa"/>
            <w:shd w:val="clear" w:color="auto" w:fill="auto"/>
          </w:tcPr>
          <w:p w14:paraId="0927D902" w14:textId="77777777" w:rsidR="00130064" w:rsidRPr="00864E79" w:rsidRDefault="00130064" w:rsidP="00130064">
            <w:pPr>
              <w:pStyle w:val="Text"/>
            </w:pPr>
            <w:r w:rsidRPr="00864E79">
              <w:t>tiga</w:t>
            </w:r>
          </w:p>
        </w:tc>
        <w:tc>
          <w:tcPr>
            <w:tcW w:w="529" w:type="dxa"/>
            <w:shd w:val="clear" w:color="auto" w:fill="auto"/>
          </w:tcPr>
          <w:p w14:paraId="58BCC58B" w14:textId="77777777" w:rsidR="00130064" w:rsidRPr="00864E79" w:rsidRDefault="00130064" w:rsidP="00130064">
            <w:pPr>
              <w:pStyle w:val="Text"/>
            </w:pPr>
            <w:r w:rsidRPr="00864E79">
              <w:t>babi</w:t>
            </w:r>
          </w:p>
        </w:tc>
        <w:tc>
          <w:tcPr>
            <w:tcW w:w="834" w:type="dxa"/>
            <w:shd w:val="clear" w:color="auto" w:fill="auto"/>
          </w:tcPr>
          <w:p w14:paraId="5CF33897" w14:textId="77777777" w:rsidR="00130064" w:rsidRPr="00864E79" w:rsidRDefault="00130064" w:rsidP="00130064">
            <w:pPr>
              <w:pStyle w:val="Text"/>
            </w:pPr>
            <w:r w:rsidRPr="00864E79">
              <w:t>sama</w:t>
            </w:r>
          </w:p>
        </w:tc>
        <w:tc>
          <w:tcPr>
            <w:tcW w:w="862" w:type="dxa"/>
            <w:shd w:val="clear" w:color="auto" w:fill="auto"/>
          </w:tcPr>
          <w:p w14:paraId="79CEE38D" w14:textId="77777777" w:rsidR="00130064" w:rsidRPr="00864E79" w:rsidRDefault="00130064" w:rsidP="00130064">
            <w:pPr>
              <w:pStyle w:val="Text"/>
            </w:pPr>
            <w:r w:rsidRPr="00864E79">
              <w:t>dengan</w:t>
            </w:r>
            <w:r w:rsidR="00BC525F">
              <w:t>g</w:t>
            </w:r>
          </w:p>
        </w:tc>
        <w:tc>
          <w:tcPr>
            <w:tcW w:w="484" w:type="dxa"/>
            <w:shd w:val="clear" w:color="auto" w:fill="auto"/>
          </w:tcPr>
          <w:p w14:paraId="10FC8B3E" w14:textId="77777777" w:rsidR="00130064" w:rsidRPr="00864E79" w:rsidRDefault="00130064" w:rsidP="00130064">
            <w:pPr>
              <w:pStyle w:val="Text"/>
            </w:pPr>
            <w:r w:rsidRPr="00864E79">
              <w:t>dua</w:t>
            </w:r>
          </w:p>
        </w:tc>
        <w:tc>
          <w:tcPr>
            <w:tcW w:w="529" w:type="dxa"/>
            <w:shd w:val="clear" w:color="auto" w:fill="auto"/>
          </w:tcPr>
          <w:p w14:paraId="4376761B" w14:textId="77777777" w:rsidR="00130064" w:rsidRPr="00864E79" w:rsidRDefault="00130064" w:rsidP="00130064">
            <w:pPr>
              <w:pStyle w:val="Text"/>
            </w:pPr>
            <w:r w:rsidRPr="00864E79">
              <w:t>babi</w:t>
            </w:r>
          </w:p>
        </w:tc>
      </w:tr>
      <w:tr w:rsidR="00AC23C4" w:rsidRPr="00864E79" w14:paraId="000C7FEC" w14:textId="77777777" w:rsidTr="00AC23C4">
        <w:tc>
          <w:tcPr>
            <w:tcW w:w="709" w:type="dxa"/>
            <w:shd w:val="clear" w:color="auto" w:fill="auto"/>
          </w:tcPr>
          <w:p w14:paraId="69D7A3EE" w14:textId="77777777" w:rsidR="00130064" w:rsidRPr="00864E79" w:rsidRDefault="00130064" w:rsidP="00130064">
            <w:pPr>
              <w:pStyle w:val="GlossEng"/>
            </w:pPr>
          </w:p>
        </w:tc>
        <w:tc>
          <w:tcPr>
            <w:tcW w:w="618" w:type="dxa"/>
            <w:shd w:val="clear" w:color="auto" w:fill="auto"/>
          </w:tcPr>
          <w:p w14:paraId="10B8D9F3" w14:textId="77777777" w:rsidR="00130064" w:rsidRPr="00864E79" w:rsidRDefault="00E305B4" w:rsidP="00130064">
            <w:pPr>
              <w:pStyle w:val="GlossEng"/>
            </w:pPr>
            <w:r>
              <w:t>six</w:t>
            </w:r>
          </w:p>
        </w:tc>
        <w:tc>
          <w:tcPr>
            <w:tcW w:w="529" w:type="dxa"/>
            <w:shd w:val="clear" w:color="auto" w:fill="auto"/>
          </w:tcPr>
          <w:p w14:paraId="1E8DF5C1" w14:textId="77777777" w:rsidR="00130064" w:rsidRPr="00864E79" w:rsidRDefault="00130064" w:rsidP="00130064">
            <w:pPr>
              <w:pStyle w:val="GlossEng"/>
            </w:pPr>
            <w:r w:rsidRPr="00864E79">
              <w:t>pig</w:t>
            </w:r>
          </w:p>
        </w:tc>
        <w:tc>
          <w:tcPr>
            <w:tcW w:w="618" w:type="dxa"/>
            <w:shd w:val="clear" w:color="auto" w:fill="auto"/>
          </w:tcPr>
          <w:p w14:paraId="4719A29D" w14:textId="77777777" w:rsidR="00130064" w:rsidRPr="00864E79" w:rsidRDefault="00444F03" w:rsidP="00130064">
            <w:pPr>
              <w:pStyle w:val="GlossEng"/>
            </w:pPr>
            <w:r>
              <w:t>divide</w:t>
            </w:r>
          </w:p>
        </w:tc>
        <w:tc>
          <w:tcPr>
            <w:tcW w:w="584" w:type="dxa"/>
            <w:shd w:val="clear" w:color="auto" w:fill="auto"/>
          </w:tcPr>
          <w:p w14:paraId="3D802F09" w14:textId="77777777" w:rsidR="00130064" w:rsidRPr="00864E79" w:rsidRDefault="00130064" w:rsidP="00130064">
            <w:pPr>
              <w:pStyle w:val="GlossEng"/>
            </w:pPr>
            <w:r w:rsidRPr="00864E79">
              <w:t>three</w:t>
            </w:r>
          </w:p>
        </w:tc>
        <w:tc>
          <w:tcPr>
            <w:tcW w:w="529" w:type="dxa"/>
            <w:shd w:val="clear" w:color="auto" w:fill="auto"/>
          </w:tcPr>
          <w:p w14:paraId="7999497A" w14:textId="77777777" w:rsidR="00130064" w:rsidRPr="00864E79" w:rsidRDefault="00130064" w:rsidP="00130064">
            <w:pPr>
              <w:pStyle w:val="GlossEng"/>
            </w:pPr>
            <w:r w:rsidRPr="00864E79">
              <w:t>pig</w:t>
            </w:r>
          </w:p>
        </w:tc>
        <w:tc>
          <w:tcPr>
            <w:tcW w:w="834" w:type="dxa"/>
            <w:shd w:val="clear" w:color="auto" w:fill="auto"/>
          </w:tcPr>
          <w:p w14:paraId="08A4CC07" w14:textId="77777777" w:rsidR="00130064" w:rsidRPr="00864E79" w:rsidRDefault="00130064" w:rsidP="00130064">
            <w:pPr>
              <w:pStyle w:val="GlossEng"/>
            </w:pPr>
            <w:r w:rsidRPr="00864E79">
              <w:t>be.same</w:t>
            </w:r>
          </w:p>
        </w:tc>
        <w:tc>
          <w:tcPr>
            <w:tcW w:w="862" w:type="dxa"/>
            <w:shd w:val="clear" w:color="auto" w:fill="auto"/>
          </w:tcPr>
          <w:p w14:paraId="3533E204" w14:textId="77777777" w:rsidR="00130064" w:rsidRPr="00864E79" w:rsidRDefault="00130064" w:rsidP="00130064">
            <w:pPr>
              <w:pStyle w:val="GlossEng"/>
            </w:pPr>
            <w:r w:rsidRPr="00864E79">
              <w:t>with</w:t>
            </w:r>
          </w:p>
        </w:tc>
        <w:tc>
          <w:tcPr>
            <w:tcW w:w="484" w:type="dxa"/>
            <w:shd w:val="clear" w:color="auto" w:fill="auto"/>
          </w:tcPr>
          <w:p w14:paraId="22727325" w14:textId="77777777" w:rsidR="00130064" w:rsidRPr="00864E79" w:rsidRDefault="00130064" w:rsidP="00130064">
            <w:pPr>
              <w:pStyle w:val="GlossEng"/>
            </w:pPr>
            <w:r w:rsidRPr="00864E79">
              <w:t>two</w:t>
            </w:r>
          </w:p>
        </w:tc>
        <w:tc>
          <w:tcPr>
            <w:tcW w:w="529" w:type="dxa"/>
            <w:shd w:val="clear" w:color="auto" w:fill="auto"/>
          </w:tcPr>
          <w:p w14:paraId="1BB8150E" w14:textId="77777777" w:rsidR="00130064" w:rsidRPr="00864E79" w:rsidRDefault="00130064" w:rsidP="00130064">
            <w:pPr>
              <w:pStyle w:val="GlossEng"/>
            </w:pPr>
            <w:r w:rsidRPr="00864E79">
              <w:t>pig</w:t>
            </w:r>
          </w:p>
        </w:tc>
      </w:tr>
    </w:tbl>
    <w:p w14:paraId="7A943F4C" w14:textId="37D2759C" w:rsidR="00130064" w:rsidRDefault="00B7093A" w:rsidP="00130064">
      <w:pPr>
        <w:pStyle w:val="FreeTranslEng15pt"/>
      </w:pPr>
      <w:r>
        <w:t>‘</w:t>
      </w:r>
      <w:r w:rsidR="00130064" w:rsidRPr="00032927">
        <w:t xml:space="preserve">six pigs </w:t>
      </w:r>
      <w:r w:rsidR="00130064" w:rsidRPr="00032927">
        <w:rPr>
          <w:rStyle w:val="ChBlueBold"/>
        </w:rPr>
        <w:t>divided by</w:t>
      </w:r>
      <w:r w:rsidR="00130064" w:rsidRPr="00032927">
        <w:t xml:space="preserve"> three pigs are two pigs</w:t>
      </w:r>
      <w:r>
        <w:t>’</w:t>
      </w:r>
      <w:r w:rsidR="00130064" w:rsidRPr="007A0BC8">
        <w:t xml:space="preserve"> </w:t>
      </w:r>
      <w:r w:rsidR="00130064" w:rsidRPr="00DC46C1">
        <w:rPr>
          <w:rStyle w:val="ExampleSource"/>
        </w:rPr>
        <w:t>[</w:t>
      </w:r>
      <w:r w:rsidR="00130064">
        <w:rPr>
          <w:rStyle w:val="ExampleSource"/>
        </w:rPr>
        <w:t xml:space="preserve">Elicited </w:t>
      </w:r>
      <w:r w:rsidR="00130064" w:rsidRPr="00DC46C1">
        <w:rPr>
          <w:rStyle w:val="ExampleSource"/>
        </w:rPr>
        <w:t>BR120820.004]</w:t>
      </w:r>
    </w:p>
    <w:p w14:paraId="244D3A27" w14:textId="77777777" w:rsidR="00130064" w:rsidRDefault="00130064" w:rsidP="00130064">
      <w:pPr>
        <w:pStyle w:val="Heading3"/>
      </w:pPr>
      <w:bookmarkStart w:id="2643" w:name="_Ref350504716"/>
      <w:bookmarkStart w:id="2644" w:name="_Ref350504740"/>
      <w:bookmarkStart w:id="2645" w:name="_Toc367531123"/>
      <w:bookmarkStart w:id="2646" w:name="_Toc440455620"/>
      <w:r>
        <w:rPr>
          <w:lang w:eastAsia="en-US"/>
        </w:rPr>
        <w:t xml:space="preserve">Ordinal </w:t>
      </w:r>
      <w:r>
        <w:t>numerals</w:t>
      </w:r>
      <w:bookmarkEnd w:id="2643"/>
      <w:bookmarkEnd w:id="2644"/>
      <w:bookmarkEnd w:id="2645"/>
      <w:bookmarkEnd w:id="2646"/>
    </w:p>
    <w:p w14:paraId="41BCAEE1" w14:textId="142E6633" w:rsidR="00130064" w:rsidRDefault="00130064" w:rsidP="00423AAC">
      <w:pPr>
        <w:pStyle w:val="Body0005after"/>
      </w:pPr>
      <w:r>
        <w:t xml:space="preserve">Papuan Malay employs two strategies to express the notion of </w:t>
      </w:r>
      <w:r w:rsidRPr="007A0BC8">
        <w:t xml:space="preserve">ordinal </w:t>
      </w:r>
      <w:r>
        <w:t>numerals</w:t>
      </w:r>
      <w:r w:rsidRPr="007A0BC8">
        <w:t xml:space="preserve">. </w:t>
      </w:r>
      <w:r>
        <w:t xml:space="preserve">For kinship terms the concept of ordinal numerals is </w:t>
      </w:r>
      <w:r w:rsidRPr="00856563">
        <w:t xml:space="preserve">encoded </w:t>
      </w:r>
      <w:r>
        <w:t xml:space="preserve">by </w:t>
      </w:r>
      <w:r w:rsidRPr="007A0BC8">
        <w:t xml:space="preserve">a </w:t>
      </w:r>
      <w:r w:rsidR="00B7093A">
        <w:t>‘</w:t>
      </w:r>
      <w:r w:rsidRPr="007A0BC8">
        <w:t>NNum</w:t>
      </w:r>
      <w:r w:rsidR="00B7093A">
        <w:t>’</w:t>
      </w:r>
      <w:r w:rsidRPr="007A0BC8">
        <w:t xml:space="preserve"> noun phrase headed by the noun </w:t>
      </w:r>
      <w:r w:rsidRPr="007A0BC8">
        <w:rPr>
          <w:rStyle w:val="ChItalBold"/>
        </w:rPr>
        <w:t>nomor</w:t>
      </w:r>
      <w:r w:rsidRPr="007A0BC8">
        <w:t xml:space="preserve"> </w:t>
      </w:r>
      <w:r w:rsidR="00B7093A">
        <w:t>‘</w:t>
      </w:r>
      <w:r w:rsidRPr="007A0BC8">
        <w:t>number</w:t>
      </w:r>
      <w:r w:rsidR="00B7093A">
        <w:t>’</w:t>
      </w:r>
      <w:r>
        <w:t xml:space="preserve">, as shown in </w:t>
      </w:r>
      <w:r>
        <w:fldChar w:fldCharType="begin"/>
      </w:r>
      <w:r>
        <w:instrText xml:space="preserve"> REF _Ref339637315 \h </w:instrText>
      </w:r>
      <w:r>
        <w:fldChar w:fldCharType="separate"/>
      </w:r>
      <w:r w:rsidR="00154D81" w:rsidRPr="00864E79">
        <w:t>(</w:t>
      </w:r>
      <w:r w:rsidR="00154D81">
        <w:rPr>
          <w:noProof/>
        </w:rPr>
        <w:t>306</w:t>
      </w:r>
      <w:r w:rsidR="00154D81" w:rsidRPr="00864E79">
        <w:t>)</w:t>
      </w:r>
      <w:r>
        <w:fldChar w:fldCharType="end"/>
      </w:r>
      <w:r>
        <w:t xml:space="preserve"> and </w:t>
      </w:r>
      <w:r>
        <w:fldChar w:fldCharType="begin"/>
      </w:r>
      <w:r>
        <w:instrText xml:space="preserve"> REF _Ref339637316 \h </w:instrText>
      </w:r>
      <w:r>
        <w:fldChar w:fldCharType="separate"/>
      </w:r>
      <w:r w:rsidR="00154D81" w:rsidRPr="00864E79">
        <w:t>(</w:t>
      </w:r>
      <w:r w:rsidR="00154D81">
        <w:rPr>
          <w:noProof/>
        </w:rPr>
        <w:t>307</w:t>
      </w:r>
      <w:r w:rsidR="00154D81" w:rsidRPr="00864E79">
        <w:t>)</w:t>
      </w:r>
      <w:r>
        <w:fldChar w:fldCharType="end"/>
      </w:r>
      <w:r w:rsidRPr="007A0BC8">
        <w:t>.</w:t>
      </w:r>
      <w:r>
        <w:t xml:space="preserve"> </w:t>
      </w:r>
      <w:r w:rsidRPr="007A0BC8">
        <w:t xml:space="preserve">This noun phrase </w:t>
      </w:r>
      <w:r w:rsidR="00B7093A">
        <w:t>‘</w:t>
      </w:r>
      <w:r w:rsidRPr="007A0BC8">
        <w:rPr>
          <w:rStyle w:val="ChItalBold"/>
        </w:rPr>
        <w:t>nomor</w:t>
      </w:r>
      <w:r w:rsidRPr="007A0BC8">
        <w:t xml:space="preserve"> Num</w:t>
      </w:r>
      <w:r w:rsidR="00B7093A">
        <w:t>’</w:t>
      </w:r>
      <w:r w:rsidRPr="007A0BC8">
        <w:t xml:space="preserve"> gives the ordinal reading </w:t>
      </w:r>
      <w:r w:rsidR="00B7093A">
        <w:t>‘</w:t>
      </w:r>
      <w:r w:rsidRPr="007A0BC8">
        <w:t>Num-th</w:t>
      </w:r>
      <w:r w:rsidR="00B7093A">
        <w:t>’</w:t>
      </w:r>
      <w:r w:rsidRPr="007A0BC8">
        <w:t xml:space="preserve"> </w:t>
      </w:r>
      <w:r>
        <w:t xml:space="preserve">such </w:t>
      </w:r>
      <w:r w:rsidRPr="007A0BC8">
        <w:t xml:space="preserve">as </w:t>
      </w:r>
      <w:r w:rsidRPr="00C710EB">
        <w:rPr>
          <w:rStyle w:val="ChItalBold"/>
        </w:rPr>
        <w:t>yang nomor</w:t>
      </w:r>
      <w:r w:rsidRPr="007A0BC8">
        <w:rPr>
          <w:rStyle w:val="ChItalBold"/>
        </w:rPr>
        <w:t xml:space="preserve"> tiga</w:t>
      </w:r>
      <w:r w:rsidRPr="00C710EB">
        <w:t xml:space="preserve"> </w:t>
      </w:r>
      <w:r w:rsidR="00B7093A">
        <w:t>‘</w:t>
      </w:r>
      <w:r>
        <w:t>third</w:t>
      </w:r>
      <w:r w:rsidR="00B7093A">
        <w:t>’</w:t>
      </w:r>
      <w:r w:rsidRPr="007A0BC8">
        <w:t xml:space="preserve"> in </w:t>
      </w:r>
      <w:r>
        <w:fldChar w:fldCharType="begin"/>
      </w:r>
      <w:r>
        <w:instrText xml:space="preserve"> REF _Ref339637315 \h </w:instrText>
      </w:r>
      <w:r>
        <w:fldChar w:fldCharType="separate"/>
      </w:r>
      <w:r w:rsidR="00154D81" w:rsidRPr="00864E79">
        <w:t>(</w:t>
      </w:r>
      <w:r w:rsidR="00154D81">
        <w:rPr>
          <w:noProof/>
        </w:rPr>
        <w:t>306</w:t>
      </w:r>
      <w:r w:rsidR="00154D81" w:rsidRPr="00864E79">
        <w:t>)</w:t>
      </w:r>
      <w:r>
        <w:fldChar w:fldCharType="end"/>
      </w:r>
      <w:r>
        <w:t xml:space="preserve"> or </w:t>
      </w:r>
      <w:r w:rsidRPr="007A0BC8">
        <w:rPr>
          <w:rStyle w:val="ChItalBold"/>
        </w:rPr>
        <w:t xml:space="preserve">nomor </w:t>
      </w:r>
      <w:r>
        <w:rPr>
          <w:rStyle w:val="ChItalBold"/>
        </w:rPr>
        <w:t>empat</w:t>
      </w:r>
      <w:r w:rsidRPr="007A0BC8">
        <w:t xml:space="preserve"> </w:t>
      </w:r>
      <w:r w:rsidR="00B7093A">
        <w:t>‘</w:t>
      </w:r>
      <w:r>
        <w:t>fourth</w:t>
      </w:r>
      <w:r w:rsidR="00B7093A">
        <w:t>’</w:t>
      </w:r>
      <w:r w:rsidRPr="007A0BC8">
        <w:t xml:space="preserve"> in </w:t>
      </w:r>
      <w:r>
        <w:t xml:space="preserve">the elicited example in </w:t>
      </w:r>
      <w:r>
        <w:fldChar w:fldCharType="begin"/>
      </w:r>
      <w:r>
        <w:instrText xml:space="preserve"> REF _Ref339637316 \h </w:instrText>
      </w:r>
      <w:r>
        <w:fldChar w:fldCharType="separate"/>
      </w:r>
      <w:r w:rsidR="00154D81" w:rsidRPr="00864E79">
        <w:t>(</w:t>
      </w:r>
      <w:r w:rsidR="00154D81">
        <w:rPr>
          <w:noProof/>
        </w:rPr>
        <w:t>307</w:t>
      </w:r>
      <w:r w:rsidR="00154D81" w:rsidRPr="00864E79">
        <w:t>)</w:t>
      </w:r>
      <w:r>
        <w:fldChar w:fldCharType="end"/>
      </w:r>
      <w:r>
        <w:t>.</w:t>
      </w:r>
    </w:p>
    <w:p w14:paraId="7E8DB6DD" w14:textId="77777777" w:rsidR="00130064" w:rsidRDefault="00130064" w:rsidP="00130064">
      <w:pPr>
        <w:pStyle w:val="ExampleTitle"/>
      </w:pPr>
      <w:r>
        <w:t>Inherited strategy</w:t>
      </w:r>
    </w:p>
    <w:tbl>
      <w:tblPr>
        <w:tblW w:w="5502" w:type="dxa"/>
        <w:tblCellMar>
          <w:left w:w="42" w:type="dxa"/>
          <w:right w:w="42" w:type="dxa"/>
        </w:tblCellMar>
        <w:tblLook w:val="01E0" w:firstRow="1" w:lastRow="1" w:firstColumn="1" w:lastColumn="1" w:noHBand="0" w:noVBand="0"/>
      </w:tblPr>
      <w:tblGrid>
        <w:gridCol w:w="709"/>
        <w:gridCol w:w="540"/>
        <w:gridCol w:w="44"/>
        <w:gridCol w:w="466"/>
        <w:gridCol w:w="529"/>
        <w:gridCol w:w="89"/>
        <w:gridCol w:w="440"/>
        <w:gridCol w:w="133"/>
        <w:gridCol w:w="462"/>
        <w:gridCol w:w="27"/>
        <w:gridCol w:w="624"/>
        <w:gridCol w:w="60"/>
        <w:gridCol w:w="613"/>
        <w:gridCol w:w="182"/>
        <w:gridCol w:w="547"/>
        <w:gridCol w:w="37"/>
      </w:tblGrid>
      <w:tr w:rsidR="00AC23C4" w:rsidRPr="00864E79" w14:paraId="17BDFFF8" w14:textId="77777777" w:rsidTr="00AC23C4">
        <w:trPr>
          <w:gridAfter w:val="1"/>
          <w:wAfter w:w="37" w:type="dxa"/>
        </w:trPr>
        <w:tc>
          <w:tcPr>
            <w:tcW w:w="709" w:type="dxa"/>
            <w:shd w:val="clear" w:color="auto" w:fill="auto"/>
          </w:tcPr>
          <w:p w14:paraId="1DAD4748" w14:textId="77777777" w:rsidR="00130064" w:rsidRPr="00864E79" w:rsidRDefault="00130064" w:rsidP="00130064">
            <w:pPr>
              <w:pStyle w:val="Text"/>
            </w:pPr>
            <w:bookmarkStart w:id="2647" w:name="_Ref318828865"/>
            <w:bookmarkStart w:id="2648" w:name="_Ref339637315"/>
            <w:r w:rsidRPr="00864E79">
              <w:t>(</w:t>
            </w:r>
            <w:fldSimple w:instr=" SEQ ( \* ARABIC \s 1 ">
              <w:r w:rsidR="00154D81">
                <w:rPr>
                  <w:noProof/>
                </w:rPr>
                <w:t>306</w:t>
              </w:r>
            </w:fldSimple>
            <w:bookmarkEnd w:id="2647"/>
            <w:r w:rsidRPr="00864E79">
              <w:t>)</w:t>
            </w:r>
            <w:bookmarkEnd w:id="2648"/>
          </w:p>
        </w:tc>
        <w:tc>
          <w:tcPr>
            <w:tcW w:w="540" w:type="dxa"/>
            <w:shd w:val="clear" w:color="auto" w:fill="auto"/>
          </w:tcPr>
          <w:p w14:paraId="1B944689" w14:textId="77777777" w:rsidR="00130064" w:rsidRPr="00864E79" w:rsidRDefault="00130064" w:rsidP="00130064">
            <w:pPr>
              <w:pStyle w:val="Text"/>
            </w:pPr>
            <w:r w:rsidRPr="00864E79">
              <w:t>saya</w:t>
            </w:r>
          </w:p>
        </w:tc>
        <w:tc>
          <w:tcPr>
            <w:tcW w:w="510" w:type="dxa"/>
            <w:gridSpan w:val="2"/>
            <w:shd w:val="clear" w:color="auto" w:fill="auto"/>
          </w:tcPr>
          <w:p w14:paraId="2262C426" w14:textId="77777777" w:rsidR="00130064" w:rsidRPr="00864E79" w:rsidRDefault="004E6833" w:rsidP="00130064">
            <w:pPr>
              <w:pStyle w:val="Text"/>
            </w:pPr>
            <w:r>
              <w:t>tida</w:t>
            </w:r>
          </w:p>
        </w:tc>
        <w:tc>
          <w:tcPr>
            <w:tcW w:w="529" w:type="dxa"/>
            <w:shd w:val="clear" w:color="auto" w:fill="auto"/>
          </w:tcPr>
          <w:p w14:paraId="420B9921" w14:textId="77777777" w:rsidR="00130064" w:rsidRPr="00864E79" w:rsidRDefault="00130064" w:rsidP="00130064">
            <w:pPr>
              <w:pStyle w:val="Text"/>
            </w:pPr>
            <w:r w:rsidRPr="00864E79">
              <w:t>bole</w:t>
            </w:r>
          </w:p>
        </w:tc>
        <w:tc>
          <w:tcPr>
            <w:tcW w:w="529" w:type="dxa"/>
            <w:gridSpan w:val="2"/>
            <w:shd w:val="clear" w:color="auto" w:fill="auto"/>
          </w:tcPr>
          <w:p w14:paraId="51FE7116" w14:textId="77777777" w:rsidR="00130064" w:rsidRPr="00864E79" w:rsidRDefault="00130064" w:rsidP="00130064">
            <w:pPr>
              <w:pStyle w:val="Text"/>
            </w:pPr>
            <w:r w:rsidRPr="00864E79">
              <w:t>kasi</w:t>
            </w:r>
          </w:p>
        </w:tc>
        <w:tc>
          <w:tcPr>
            <w:tcW w:w="595" w:type="dxa"/>
            <w:gridSpan w:val="2"/>
            <w:shd w:val="clear" w:color="auto" w:fill="auto"/>
          </w:tcPr>
          <w:p w14:paraId="29453AA0" w14:textId="77777777" w:rsidR="00130064" w:rsidRPr="00864E79" w:rsidRDefault="00130064" w:rsidP="00130064">
            <w:pPr>
              <w:pStyle w:val="Text"/>
            </w:pPr>
            <w:r w:rsidRPr="00864E79">
              <w:t>sama</w:t>
            </w:r>
          </w:p>
        </w:tc>
        <w:tc>
          <w:tcPr>
            <w:tcW w:w="651" w:type="dxa"/>
            <w:gridSpan w:val="2"/>
            <w:shd w:val="clear" w:color="auto" w:fill="auto"/>
          </w:tcPr>
          <w:p w14:paraId="5FE6D999" w14:textId="77777777" w:rsidR="00130064" w:rsidRPr="00864E79" w:rsidRDefault="00130064" w:rsidP="00130064">
            <w:pPr>
              <w:pStyle w:val="Text"/>
            </w:pPr>
            <w:r w:rsidRPr="00864E79">
              <w:t>bapa</w:t>
            </w:r>
          </w:p>
        </w:tc>
        <w:tc>
          <w:tcPr>
            <w:tcW w:w="673" w:type="dxa"/>
            <w:gridSpan w:val="2"/>
            <w:shd w:val="clear" w:color="auto" w:fill="auto"/>
          </w:tcPr>
          <w:p w14:paraId="3636BBBE" w14:textId="77777777" w:rsidR="00130064" w:rsidRPr="00864E79" w:rsidRDefault="00130064" w:rsidP="00130064">
            <w:pPr>
              <w:pStyle w:val="Text"/>
            </w:pPr>
            <w:r w:rsidRPr="00864E79">
              <w:t>punya</w:t>
            </w:r>
          </w:p>
        </w:tc>
        <w:tc>
          <w:tcPr>
            <w:tcW w:w="729" w:type="dxa"/>
            <w:gridSpan w:val="2"/>
            <w:shd w:val="clear" w:color="auto" w:fill="auto"/>
          </w:tcPr>
          <w:p w14:paraId="6CCD36D8" w14:textId="77777777" w:rsidR="00130064" w:rsidRPr="00864E79" w:rsidRDefault="00130064" w:rsidP="00130064">
            <w:pPr>
              <w:pStyle w:val="Text"/>
            </w:pPr>
            <w:r w:rsidRPr="00864E79">
              <w:t>sodara</w:t>
            </w:r>
          </w:p>
        </w:tc>
      </w:tr>
      <w:tr w:rsidR="00AC23C4" w:rsidRPr="00864E79" w14:paraId="6155A3F9" w14:textId="77777777" w:rsidTr="00AC23C4">
        <w:trPr>
          <w:gridAfter w:val="1"/>
          <w:wAfter w:w="37" w:type="dxa"/>
        </w:trPr>
        <w:tc>
          <w:tcPr>
            <w:tcW w:w="709" w:type="dxa"/>
            <w:shd w:val="clear" w:color="auto" w:fill="auto"/>
          </w:tcPr>
          <w:p w14:paraId="6F119E8A" w14:textId="77777777" w:rsidR="00130064" w:rsidRPr="00864E79" w:rsidRDefault="00130064" w:rsidP="00130064">
            <w:pPr>
              <w:pStyle w:val="GlossEng2ptafter"/>
            </w:pPr>
          </w:p>
        </w:tc>
        <w:tc>
          <w:tcPr>
            <w:tcW w:w="540" w:type="dxa"/>
            <w:shd w:val="clear" w:color="auto" w:fill="auto"/>
          </w:tcPr>
          <w:p w14:paraId="11FBFEFC" w14:textId="77777777" w:rsidR="00130064" w:rsidRPr="0099608C" w:rsidRDefault="00130064" w:rsidP="00130064">
            <w:pPr>
              <w:pStyle w:val="GlossEng2ptafter"/>
              <w:rPr>
                <w:rStyle w:val="ChSmallCaps"/>
              </w:rPr>
            </w:pPr>
            <w:r w:rsidRPr="0099608C">
              <w:rPr>
                <w:rStyle w:val="ChSmallCaps"/>
              </w:rPr>
              <w:t>1sg</w:t>
            </w:r>
          </w:p>
        </w:tc>
        <w:tc>
          <w:tcPr>
            <w:tcW w:w="510" w:type="dxa"/>
            <w:gridSpan w:val="2"/>
            <w:shd w:val="clear" w:color="auto" w:fill="auto"/>
          </w:tcPr>
          <w:p w14:paraId="0B71BDED" w14:textId="77777777" w:rsidR="00130064" w:rsidRPr="0099608C" w:rsidRDefault="00130064" w:rsidP="00130064">
            <w:pPr>
              <w:pStyle w:val="GlossEng2ptafter"/>
              <w:rPr>
                <w:rStyle w:val="ChSmallCaps"/>
              </w:rPr>
            </w:pPr>
            <w:r w:rsidRPr="0099608C">
              <w:rPr>
                <w:rStyle w:val="ChSmallCaps"/>
              </w:rPr>
              <w:t>neg</w:t>
            </w:r>
          </w:p>
        </w:tc>
        <w:tc>
          <w:tcPr>
            <w:tcW w:w="529" w:type="dxa"/>
            <w:shd w:val="clear" w:color="auto" w:fill="auto"/>
          </w:tcPr>
          <w:p w14:paraId="258FDF4D" w14:textId="77777777" w:rsidR="00130064" w:rsidRPr="00864E79" w:rsidRDefault="00BC525F" w:rsidP="00130064">
            <w:pPr>
              <w:pStyle w:val="GlossEng2ptafter"/>
            </w:pPr>
            <w:r>
              <w:t>may</w:t>
            </w:r>
          </w:p>
        </w:tc>
        <w:tc>
          <w:tcPr>
            <w:tcW w:w="529" w:type="dxa"/>
            <w:gridSpan w:val="2"/>
            <w:shd w:val="clear" w:color="auto" w:fill="auto"/>
          </w:tcPr>
          <w:p w14:paraId="1B765B46" w14:textId="77777777" w:rsidR="00130064" w:rsidRPr="00864E79" w:rsidRDefault="00130064" w:rsidP="00130064">
            <w:pPr>
              <w:pStyle w:val="GlossEng2ptafter"/>
            </w:pPr>
            <w:r w:rsidRPr="00864E79">
              <w:t>give</w:t>
            </w:r>
          </w:p>
        </w:tc>
        <w:tc>
          <w:tcPr>
            <w:tcW w:w="595" w:type="dxa"/>
            <w:gridSpan w:val="2"/>
            <w:shd w:val="clear" w:color="auto" w:fill="auto"/>
          </w:tcPr>
          <w:p w14:paraId="26985F27" w14:textId="77777777" w:rsidR="00130064" w:rsidRPr="00864E79" w:rsidRDefault="00130064" w:rsidP="00130064">
            <w:pPr>
              <w:pStyle w:val="GlossEng2ptafter"/>
            </w:pPr>
            <w:r w:rsidRPr="00864E79">
              <w:t>to</w:t>
            </w:r>
          </w:p>
        </w:tc>
        <w:tc>
          <w:tcPr>
            <w:tcW w:w="651" w:type="dxa"/>
            <w:gridSpan w:val="2"/>
            <w:shd w:val="clear" w:color="auto" w:fill="auto"/>
          </w:tcPr>
          <w:p w14:paraId="3E872306" w14:textId="77777777" w:rsidR="00130064" w:rsidRPr="00864E79" w:rsidRDefault="00130064" w:rsidP="00130064">
            <w:pPr>
              <w:pStyle w:val="GlossEng2ptafter"/>
            </w:pPr>
            <w:r w:rsidRPr="00864E79">
              <w:t>father</w:t>
            </w:r>
          </w:p>
        </w:tc>
        <w:tc>
          <w:tcPr>
            <w:tcW w:w="673" w:type="dxa"/>
            <w:gridSpan w:val="2"/>
            <w:shd w:val="clear" w:color="auto" w:fill="auto"/>
          </w:tcPr>
          <w:p w14:paraId="61577E6F" w14:textId="77777777" w:rsidR="00130064" w:rsidRPr="0099608C" w:rsidRDefault="00130064" w:rsidP="00130064">
            <w:pPr>
              <w:pStyle w:val="GlossEng2ptafter"/>
              <w:rPr>
                <w:rStyle w:val="ChSmallCaps"/>
              </w:rPr>
            </w:pPr>
            <w:r w:rsidRPr="0099608C">
              <w:rPr>
                <w:rStyle w:val="ChSmallCaps"/>
              </w:rPr>
              <w:t>poss</w:t>
            </w:r>
          </w:p>
        </w:tc>
        <w:tc>
          <w:tcPr>
            <w:tcW w:w="729" w:type="dxa"/>
            <w:gridSpan w:val="2"/>
            <w:shd w:val="clear" w:color="auto" w:fill="auto"/>
          </w:tcPr>
          <w:p w14:paraId="749A5FAF" w14:textId="77777777" w:rsidR="00130064" w:rsidRPr="00864E79" w:rsidRDefault="00130064" w:rsidP="00130064">
            <w:pPr>
              <w:pStyle w:val="GlossEng2ptafter"/>
            </w:pPr>
            <w:r w:rsidRPr="00864E79">
              <w:t>sibling</w:t>
            </w:r>
          </w:p>
        </w:tc>
      </w:tr>
      <w:tr w:rsidR="00AC23C4" w:rsidRPr="00864E79" w14:paraId="40AD487C" w14:textId="77777777" w:rsidTr="00AC23C4">
        <w:tc>
          <w:tcPr>
            <w:tcW w:w="709" w:type="dxa"/>
            <w:shd w:val="clear" w:color="auto" w:fill="auto"/>
          </w:tcPr>
          <w:p w14:paraId="2D807AC6" w14:textId="77777777" w:rsidR="00130064" w:rsidRPr="00864E79" w:rsidRDefault="00130064" w:rsidP="00130064">
            <w:pPr>
              <w:pStyle w:val="O0Nwnext"/>
            </w:pPr>
          </w:p>
        </w:tc>
        <w:tc>
          <w:tcPr>
            <w:tcW w:w="584" w:type="dxa"/>
            <w:gridSpan w:val="2"/>
            <w:shd w:val="clear" w:color="auto" w:fill="auto"/>
          </w:tcPr>
          <w:p w14:paraId="34F2C650" w14:textId="77777777" w:rsidR="00130064" w:rsidRPr="00864E79" w:rsidRDefault="006956C9" w:rsidP="00130064">
            <w:pPr>
              <w:pStyle w:val="Text"/>
            </w:pPr>
            <w:r>
              <w:t>ana</w:t>
            </w:r>
          </w:p>
        </w:tc>
        <w:tc>
          <w:tcPr>
            <w:tcW w:w="1084" w:type="dxa"/>
            <w:gridSpan w:val="3"/>
            <w:shd w:val="clear" w:color="auto" w:fill="auto"/>
          </w:tcPr>
          <w:p w14:paraId="60AEB05F" w14:textId="77777777" w:rsidR="00130064" w:rsidRPr="00864E79" w:rsidRDefault="00130064" w:rsidP="00130064">
            <w:pPr>
              <w:pStyle w:val="Text"/>
            </w:pPr>
            <w:r w:rsidRPr="00864E79">
              <w:t>prempuan</w:t>
            </w:r>
            <w:r w:rsidR="00BC525F">
              <w:t>g</w:t>
            </w:r>
          </w:p>
        </w:tc>
        <w:tc>
          <w:tcPr>
            <w:tcW w:w="573" w:type="dxa"/>
            <w:gridSpan w:val="2"/>
            <w:shd w:val="clear" w:color="auto" w:fill="auto"/>
          </w:tcPr>
          <w:p w14:paraId="28B10707" w14:textId="77777777" w:rsidR="00130064" w:rsidRPr="000A2DF1" w:rsidRDefault="00130064" w:rsidP="00130064">
            <w:pPr>
              <w:pStyle w:val="Text"/>
            </w:pPr>
            <w:r w:rsidRPr="000A2DF1">
              <w:t>yang</w:t>
            </w:r>
          </w:p>
        </w:tc>
        <w:tc>
          <w:tcPr>
            <w:tcW w:w="489" w:type="dxa"/>
            <w:gridSpan w:val="2"/>
            <w:shd w:val="clear" w:color="auto" w:fill="auto"/>
          </w:tcPr>
          <w:p w14:paraId="2A675B34" w14:textId="77777777" w:rsidR="00130064" w:rsidRPr="00864E79" w:rsidRDefault="00130064" w:rsidP="00130064">
            <w:pPr>
              <w:pStyle w:val="Text"/>
            </w:pPr>
            <w:r w:rsidRPr="00864E79">
              <w:t>sa</w:t>
            </w:r>
          </w:p>
        </w:tc>
        <w:tc>
          <w:tcPr>
            <w:tcW w:w="684" w:type="dxa"/>
            <w:gridSpan w:val="2"/>
            <w:shd w:val="clear" w:color="auto" w:fill="auto"/>
          </w:tcPr>
          <w:p w14:paraId="5A22B48D" w14:textId="77777777" w:rsidR="00130064" w:rsidRPr="00864E79" w:rsidRDefault="00130064" w:rsidP="00130064">
            <w:pPr>
              <w:pStyle w:val="Text"/>
            </w:pPr>
            <w:r w:rsidRPr="00864E79">
              <w:t>bilang</w:t>
            </w:r>
          </w:p>
        </w:tc>
        <w:tc>
          <w:tcPr>
            <w:tcW w:w="795" w:type="dxa"/>
            <w:gridSpan w:val="2"/>
            <w:shd w:val="clear" w:color="auto" w:fill="auto"/>
          </w:tcPr>
          <w:p w14:paraId="00757D30" w14:textId="77777777" w:rsidR="00130064" w:rsidRPr="00864E79" w:rsidRDefault="00130064" w:rsidP="00130064">
            <w:pPr>
              <w:pStyle w:val="Text"/>
              <w:rPr>
                <w:rStyle w:val="ChBlueBold"/>
              </w:rPr>
            </w:pPr>
            <w:r w:rsidRPr="00864E79">
              <w:rPr>
                <w:rStyle w:val="ChBlueBold"/>
              </w:rPr>
              <w:t>nomor</w:t>
            </w:r>
          </w:p>
        </w:tc>
        <w:tc>
          <w:tcPr>
            <w:tcW w:w="584" w:type="dxa"/>
            <w:gridSpan w:val="2"/>
            <w:shd w:val="clear" w:color="auto" w:fill="auto"/>
          </w:tcPr>
          <w:p w14:paraId="3650467F" w14:textId="77777777" w:rsidR="00130064" w:rsidRPr="00864E79" w:rsidRDefault="00130064" w:rsidP="00130064">
            <w:pPr>
              <w:pStyle w:val="Text"/>
              <w:rPr>
                <w:rStyle w:val="ChBlueBold"/>
              </w:rPr>
            </w:pPr>
            <w:r w:rsidRPr="00864E79">
              <w:rPr>
                <w:rStyle w:val="ChBlueBold"/>
              </w:rPr>
              <w:t>tiga</w:t>
            </w:r>
          </w:p>
        </w:tc>
      </w:tr>
      <w:tr w:rsidR="00AC23C4" w:rsidRPr="00864E79" w14:paraId="506E997A" w14:textId="77777777" w:rsidTr="00AC23C4">
        <w:tc>
          <w:tcPr>
            <w:tcW w:w="709" w:type="dxa"/>
            <w:shd w:val="clear" w:color="auto" w:fill="auto"/>
          </w:tcPr>
          <w:p w14:paraId="52C293E3" w14:textId="77777777" w:rsidR="00130064" w:rsidRPr="00864E79" w:rsidRDefault="00130064" w:rsidP="00130064">
            <w:pPr>
              <w:pStyle w:val="GlossEng"/>
            </w:pPr>
          </w:p>
        </w:tc>
        <w:tc>
          <w:tcPr>
            <w:tcW w:w="584" w:type="dxa"/>
            <w:gridSpan w:val="2"/>
            <w:shd w:val="clear" w:color="auto" w:fill="auto"/>
          </w:tcPr>
          <w:p w14:paraId="0DB05950" w14:textId="77777777" w:rsidR="00130064" w:rsidRPr="00864E79" w:rsidRDefault="00130064" w:rsidP="00130064">
            <w:pPr>
              <w:pStyle w:val="GlossEng"/>
            </w:pPr>
            <w:r w:rsidRPr="00864E79">
              <w:t>child</w:t>
            </w:r>
          </w:p>
        </w:tc>
        <w:tc>
          <w:tcPr>
            <w:tcW w:w="1084" w:type="dxa"/>
            <w:gridSpan w:val="3"/>
            <w:shd w:val="clear" w:color="auto" w:fill="auto"/>
          </w:tcPr>
          <w:p w14:paraId="415F107A" w14:textId="77777777" w:rsidR="00130064" w:rsidRPr="00864E79" w:rsidRDefault="00130064" w:rsidP="00130064">
            <w:pPr>
              <w:pStyle w:val="GlossEng"/>
            </w:pPr>
            <w:r w:rsidRPr="00864E79">
              <w:t>woman</w:t>
            </w:r>
          </w:p>
        </w:tc>
        <w:tc>
          <w:tcPr>
            <w:tcW w:w="573" w:type="dxa"/>
            <w:gridSpan w:val="2"/>
            <w:shd w:val="clear" w:color="auto" w:fill="auto"/>
          </w:tcPr>
          <w:p w14:paraId="7707FDEC" w14:textId="77777777" w:rsidR="00130064" w:rsidRPr="0099608C" w:rsidRDefault="00130064" w:rsidP="00130064">
            <w:pPr>
              <w:pStyle w:val="GlossEng"/>
              <w:rPr>
                <w:rStyle w:val="ChSmallCaps"/>
              </w:rPr>
            </w:pPr>
            <w:r w:rsidRPr="0099608C">
              <w:rPr>
                <w:rStyle w:val="ChSmallCaps"/>
              </w:rPr>
              <w:t>rel</w:t>
            </w:r>
          </w:p>
        </w:tc>
        <w:tc>
          <w:tcPr>
            <w:tcW w:w="489" w:type="dxa"/>
            <w:gridSpan w:val="2"/>
            <w:shd w:val="clear" w:color="auto" w:fill="auto"/>
          </w:tcPr>
          <w:p w14:paraId="08A52C44" w14:textId="77777777" w:rsidR="00130064" w:rsidRPr="0099608C" w:rsidRDefault="00130064" w:rsidP="00130064">
            <w:pPr>
              <w:pStyle w:val="GlossEng"/>
              <w:rPr>
                <w:rStyle w:val="ChSmallCaps"/>
              </w:rPr>
            </w:pPr>
            <w:r w:rsidRPr="0099608C">
              <w:rPr>
                <w:rStyle w:val="ChSmallCaps"/>
              </w:rPr>
              <w:t>1sg</w:t>
            </w:r>
          </w:p>
        </w:tc>
        <w:tc>
          <w:tcPr>
            <w:tcW w:w="684" w:type="dxa"/>
            <w:gridSpan w:val="2"/>
            <w:shd w:val="clear" w:color="auto" w:fill="auto"/>
          </w:tcPr>
          <w:p w14:paraId="439FE4F9" w14:textId="77777777" w:rsidR="00130064" w:rsidRPr="00864E79" w:rsidRDefault="00130064" w:rsidP="00130064">
            <w:pPr>
              <w:pStyle w:val="GlossEng"/>
            </w:pPr>
            <w:r w:rsidRPr="00864E79">
              <w:t>say</w:t>
            </w:r>
          </w:p>
        </w:tc>
        <w:tc>
          <w:tcPr>
            <w:tcW w:w="795" w:type="dxa"/>
            <w:gridSpan w:val="2"/>
            <w:shd w:val="clear" w:color="auto" w:fill="auto"/>
          </w:tcPr>
          <w:p w14:paraId="68200E1B" w14:textId="77777777" w:rsidR="00130064" w:rsidRPr="00864E79" w:rsidRDefault="00130064" w:rsidP="00130064">
            <w:pPr>
              <w:pStyle w:val="GlossEng"/>
            </w:pPr>
            <w:r w:rsidRPr="00864E79">
              <w:t>number</w:t>
            </w:r>
          </w:p>
        </w:tc>
        <w:tc>
          <w:tcPr>
            <w:tcW w:w="584" w:type="dxa"/>
            <w:gridSpan w:val="2"/>
            <w:shd w:val="clear" w:color="auto" w:fill="auto"/>
          </w:tcPr>
          <w:p w14:paraId="30C9FFFF" w14:textId="77777777" w:rsidR="00130064" w:rsidRPr="00864E79" w:rsidRDefault="00130064" w:rsidP="00130064">
            <w:pPr>
              <w:pStyle w:val="GlossEng"/>
            </w:pPr>
            <w:r w:rsidRPr="00864E79">
              <w:t>three</w:t>
            </w:r>
          </w:p>
        </w:tc>
      </w:tr>
    </w:tbl>
    <w:p w14:paraId="3E02ADDE" w14:textId="70BDABE8" w:rsidR="00130064" w:rsidRDefault="00130064" w:rsidP="00130064">
      <w:pPr>
        <w:pStyle w:val="FreeTranslEng"/>
      </w:pPr>
      <w:r>
        <w:t>[</w:t>
      </w:r>
      <w:r w:rsidRPr="00C710EB">
        <w:t>About</w:t>
      </w:r>
      <w:r>
        <w:t xml:space="preserve"> bride-price children:] </w:t>
      </w:r>
      <w:r w:rsidR="00B7093A">
        <w:t>‘</w:t>
      </w:r>
      <w:r>
        <w:t>I shouldn</w:t>
      </w:r>
      <w:r w:rsidR="00B7093A">
        <w:t>’</w:t>
      </w:r>
      <w:r>
        <w:t>t have given to father</w:t>
      </w:r>
      <w:r w:rsidR="00B7093A">
        <w:t>’</w:t>
      </w:r>
      <w:r>
        <w:t xml:space="preserve">s sibling the daughter that, as I said, was </w:t>
      </w:r>
      <w:r w:rsidRPr="003128E6">
        <w:rPr>
          <w:rStyle w:val="ChBlueBold"/>
        </w:rPr>
        <w:t>(my) third (child)</w:t>
      </w:r>
      <w:r w:rsidR="00B7093A">
        <w:t>’</w:t>
      </w:r>
      <w:r>
        <w:t xml:space="preserve"> </w:t>
      </w:r>
      <w:r w:rsidRPr="007A0BC8">
        <w:t xml:space="preserve">(Lit. </w:t>
      </w:r>
      <w:r w:rsidR="00B7093A">
        <w:t>‘</w:t>
      </w:r>
      <w:r w:rsidRPr="00A372BF">
        <w:rPr>
          <w:rStyle w:val="ChBlueBold"/>
        </w:rPr>
        <w:t>number three</w:t>
      </w:r>
      <w:r w:rsidR="00B7093A">
        <w:t>’</w:t>
      </w:r>
      <w:r>
        <w:t xml:space="preserve">) </w:t>
      </w:r>
      <w:r w:rsidRPr="003128E6">
        <w:rPr>
          <w:rStyle w:val="ExampleSource"/>
        </w:rPr>
        <w:t>[081006-024-CvEx.0088]</w:t>
      </w:r>
    </w:p>
    <w:tbl>
      <w:tblPr>
        <w:tblW w:w="6779" w:type="dxa"/>
        <w:tblCellMar>
          <w:left w:w="42" w:type="dxa"/>
          <w:right w:w="42" w:type="dxa"/>
        </w:tblCellMar>
        <w:tblLook w:val="01E0" w:firstRow="1" w:lastRow="1" w:firstColumn="1" w:lastColumn="1" w:noHBand="0" w:noVBand="0"/>
      </w:tblPr>
      <w:tblGrid>
        <w:gridCol w:w="709"/>
        <w:gridCol w:w="640"/>
        <w:gridCol w:w="777"/>
        <w:gridCol w:w="489"/>
        <w:gridCol w:w="567"/>
        <w:gridCol w:w="1021"/>
        <w:gridCol w:w="567"/>
        <w:gridCol w:w="496"/>
        <w:gridCol w:w="795"/>
        <w:gridCol w:w="718"/>
      </w:tblGrid>
      <w:tr w:rsidR="00AC23C4" w:rsidRPr="0092012C" w14:paraId="64F5DC63" w14:textId="77777777" w:rsidTr="00AC23C4">
        <w:tc>
          <w:tcPr>
            <w:tcW w:w="709" w:type="dxa"/>
            <w:shd w:val="clear" w:color="auto" w:fill="auto"/>
          </w:tcPr>
          <w:p w14:paraId="07D5019B" w14:textId="77777777" w:rsidR="00130064" w:rsidRPr="00864E79" w:rsidRDefault="00130064" w:rsidP="00130064">
            <w:pPr>
              <w:pStyle w:val="Text"/>
            </w:pPr>
            <w:bookmarkStart w:id="2649" w:name="_Ref275875538"/>
            <w:bookmarkStart w:id="2650" w:name="_Ref339637316"/>
            <w:r w:rsidRPr="00864E79">
              <w:t>(</w:t>
            </w:r>
            <w:fldSimple w:instr=" SEQ ( \* ARABIC \s 1 ">
              <w:r w:rsidR="00154D81">
                <w:rPr>
                  <w:noProof/>
                </w:rPr>
                <w:t>307</w:t>
              </w:r>
            </w:fldSimple>
            <w:bookmarkEnd w:id="2649"/>
            <w:r w:rsidRPr="00864E79">
              <w:t>)</w:t>
            </w:r>
            <w:bookmarkEnd w:id="2650"/>
          </w:p>
        </w:tc>
        <w:tc>
          <w:tcPr>
            <w:tcW w:w="640" w:type="dxa"/>
            <w:shd w:val="clear" w:color="auto" w:fill="auto"/>
          </w:tcPr>
          <w:p w14:paraId="11AB56A0" w14:textId="77777777" w:rsidR="00130064" w:rsidRPr="00864E79" w:rsidRDefault="00E83D15" w:rsidP="00130064">
            <w:pPr>
              <w:pStyle w:val="Text"/>
            </w:pPr>
            <w:r>
              <w:t>Aleks</w:t>
            </w:r>
          </w:p>
        </w:tc>
        <w:tc>
          <w:tcPr>
            <w:tcW w:w="777" w:type="dxa"/>
            <w:shd w:val="clear" w:color="auto" w:fill="auto"/>
          </w:tcPr>
          <w:p w14:paraId="7526FE41" w14:textId="77777777" w:rsidR="00130064" w:rsidRPr="00864E79" w:rsidRDefault="00130064" w:rsidP="00130064">
            <w:pPr>
              <w:pStyle w:val="Text"/>
            </w:pPr>
            <w:r w:rsidRPr="00864E79">
              <w:t>ini</w:t>
            </w:r>
          </w:p>
        </w:tc>
        <w:tc>
          <w:tcPr>
            <w:tcW w:w="489" w:type="dxa"/>
            <w:shd w:val="clear" w:color="auto" w:fill="auto"/>
          </w:tcPr>
          <w:p w14:paraId="73F5046A" w14:textId="77777777" w:rsidR="00130064" w:rsidRPr="00864E79" w:rsidRDefault="00130064" w:rsidP="00130064">
            <w:pPr>
              <w:pStyle w:val="Text"/>
            </w:pPr>
            <w:r w:rsidRPr="00864E79">
              <w:t>sa</w:t>
            </w:r>
          </w:p>
        </w:tc>
        <w:tc>
          <w:tcPr>
            <w:tcW w:w="567" w:type="dxa"/>
            <w:shd w:val="clear" w:color="auto" w:fill="auto"/>
          </w:tcPr>
          <w:p w14:paraId="19B739A4" w14:textId="77777777" w:rsidR="00130064" w:rsidRPr="00864E79" w:rsidRDefault="00130064" w:rsidP="00130064">
            <w:pPr>
              <w:pStyle w:val="Text"/>
            </w:pPr>
            <w:r w:rsidRPr="00864E79">
              <w:t>pu</w:t>
            </w:r>
          </w:p>
        </w:tc>
        <w:tc>
          <w:tcPr>
            <w:tcW w:w="1021" w:type="dxa"/>
            <w:shd w:val="clear" w:color="auto" w:fill="auto"/>
          </w:tcPr>
          <w:p w14:paraId="252B080B" w14:textId="77777777" w:rsidR="00130064" w:rsidRPr="00864E79" w:rsidRDefault="00130064" w:rsidP="00130064">
            <w:pPr>
              <w:pStyle w:val="Text"/>
            </w:pPr>
            <w:r w:rsidRPr="00864E79">
              <w:t>tete</w:t>
            </w:r>
          </w:p>
        </w:tc>
        <w:tc>
          <w:tcPr>
            <w:tcW w:w="567" w:type="dxa"/>
            <w:shd w:val="clear" w:color="auto" w:fill="auto"/>
          </w:tcPr>
          <w:p w14:paraId="7EE06210" w14:textId="77777777" w:rsidR="00130064" w:rsidRPr="00864E79" w:rsidRDefault="00130064" w:rsidP="00130064">
            <w:pPr>
              <w:pStyle w:val="Text"/>
            </w:pPr>
            <w:r w:rsidRPr="00864E79">
              <w:t>pu</w:t>
            </w:r>
          </w:p>
        </w:tc>
        <w:tc>
          <w:tcPr>
            <w:tcW w:w="496" w:type="dxa"/>
            <w:shd w:val="clear" w:color="auto" w:fill="auto"/>
          </w:tcPr>
          <w:p w14:paraId="011EF860" w14:textId="77777777" w:rsidR="00130064" w:rsidRPr="00864E79" w:rsidRDefault="00130064" w:rsidP="00130064">
            <w:pPr>
              <w:pStyle w:val="Text"/>
            </w:pPr>
            <w:r w:rsidRPr="00864E79">
              <w:t>ade</w:t>
            </w:r>
          </w:p>
        </w:tc>
        <w:tc>
          <w:tcPr>
            <w:tcW w:w="795" w:type="dxa"/>
            <w:shd w:val="clear" w:color="auto" w:fill="auto"/>
          </w:tcPr>
          <w:p w14:paraId="1C2B3865" w14:textId="77777777" w:rsidR="00130064" w:rsidRPr="00864E79" w:rsidRDefault="00130064" w:rsidP="00130064">
            <w:pPr>
              <w:pStyle w:val="Text"/>
              <w:rPr>
                <w:rStyle w:val="ChBlueBold"/>
              </w:rPr>
            </w:pPr>
            <w:r w:rsidRPr="00864E79">
              <w:rPr>
                <w:rStyle w:val="ChBlueBold"/>
              </w:rPr>
              <w:t>nomor</w:t>
            </w:r>
          </w:p>
        </w:tc>
        <w:tc>
          <w:tcPr>
            <w:tcW w:w="718" w:type="dxa"/>
            <w:shd w:val="clear" w:color="auto" w:fill="auto"/>
          </w:tcPr>
          <w:p w14:paraId="411F330A" w14:textId="77777777" w:rsidR="00130064" w:rsidRPr="00864E79" w:rsidRDefault="00130064" w:rsidP="00130064">
            <w:pPr>
              <w:pStyle w:val="Text"/>
              <w:rPr>
                <w:rStyle w:val="ChBlueBold"/>
              </w:rPr>
            </w:pPr>
            <w:r w:rsidRPr="00864E79">
              <w:rPr>
                <w:rStyle w:val="ChBlueBold"/>
              </w:rPr>
              <w:t>empat</w:t>
            </w:r>
          </w:p>
        </w:tc>
      </w:tr>
      <w:tr w:rsidR="00AC23C4" w:rsidRPr="00864E79" w14:paraId="6202725D" w14:textId="77777777" w:rsidTr="00AC23C4">
        <w:tc>
          <w:tcPr>
            <w:tcW w:w="709" w:type="dxa"/>
            <w:shd w:val="clear" w:color="auto" w:fill="auto"/>
          </w:tcPr>
          <w:p w14:paraId="4714AAB7" w14:textId="77777777" w:rsidR="00130064" w:rsidRPr="00864E79" w:rsidRDefault="00130064" w:rsidP="00130064">
            <w:pPr>
              <w:pStyle w:val="GlossEng"/>
            </w:pPr>
          </w:p>
        </w:tc>
        <w:tc>
          <w:tcPr>
            <w:tcW w:w="640" w:type="dxa"/>
            <w:shd w:val="clear" w:color="auto" w:fill="auto"/>
          </w:tcPr>
          <w:p w14:paraId="7EE605C5" w14:textId="77777777" w:rsidR="00130064" w:rsidRPr="00864E79" w:rsidRDefault="000A2DF1" w:rsidP="00130064">
            <w:pPr>
              <w:pStyle w:val="GlossEng"/>
            </w:pPr>
            <w:r>
              <w:t>Aleks</w:t>
            </w:r>
          </w:p>
        </w:tc>
        <w:tc>
          <w:tcPr>
            <w:tcW w:w="777" w:type="dxa"/>
            <w:shd w:val="clear" w:color="auto" w:fill="auto"/>
          </w:tcPr>
          <w:p w14:paraId="597847DB" w14:textId="77777777" w:rsidR="00130064" w:rsidRPr="0099608C" w:rsidRDefault="00130064" w:rsidP="00130064">
            <w:pPr>
              <w:pStyle w:val="GlossEng"/>
              <w:rPr>
                <w:rStyle w:val="ChSmallCaps"/>
              </w:rPr>
            </w:pPr>
            <w:r w:rsidRPr="0099608C">
              <w:rPr>
                <w:rStyle w:val="ChSmallCaps"/>
              </w:rPr>
              <w:t>d.prox</w:t>
            </w:r>
          </w:p>
        </w:tc>
        <w:tc>
          <w:tcPr>
            <w:tcW w:w="489" w:type="dxa"/>
            <w:shd w:val="clear" w:color="auto" w:fill="auto"/>
          </w:tcPr>
          <w:p w14:paraId="76698EF9" w14:textId="77777777" w:rsidR="00130064" w:rsidRPr="0099608C" w:rsidRDefault="00130064" w:rsidP="00130064">
            <w:pPr>
              <w:pStyle w:val="GlossEng"/>
              <w:rPr>
                <w:rStyle w:val="ChSmallCaps"/>
              </w:rPr>
            </w:pPr>
            <w:r w:rsidRPr="0099608C">
              <w:rPr>
                <w:rStyle w:val="ChSmallCaps"/>
              </w:rPr>
              <w:t>1sg</w:t>
            </w:r>
          </w:p>
        </w:tc>
        <w:tc>
          <w:tcPr>
            <w:tcW w:w="567" w:type="dxa"/>
            <w:shd w:val="clear" w:color="auto" w:fill="auto"/>
          </w:tcPr>
          <w:p w14:paraId="4A9ECE4F" w14:textId="77777777" w:rsidR="00130064" w:rsidRPr="0099608C" w:rsidRDefault="00130064" w:rsidP="00130064">
            <w:pPr>
              <w:pStyle w:val="GlossEng"/>
              <w:rPr>
                <w:rStyle w:val="ChSmallCaps"/>
              </w:rPr>
            </w:pPr>
            <w:r w:rsidRPr="0099608C">
              <w:rPr>
                <w:rStyle w:val="ChSmallCaps"/>
              </w:rPr>
              <w:t>poss</w:t>
            </w:r>
          </w:p>
        </w:tc>
        <w:tc>
          <w:tcPr>
            <w:tcW w:w="1021" w:type="dxa"/>
            <w:shd w:val="clear" w:color="auto" w:fill="auto"/>
          </w:tcPr>
          <w:p w14:paraId="495D7D3F" w14:textId="77777777" w:rsidR="00130064" w:rsidRPr="00864E79" w:rsidRDefault="00130064" w:rsidP="00130064">
            <w:pPr>
              <w:pStyle w:val="GlossEng"/>
            </w:pPr>
            <w:r w:rsidRPr="00864E79">
              <w:t>grandfather</w:t>
            </w:r>
          </w:p>
        </w:tc>
        <w:tc>
          <w:tcPr>
            <w:tcW w:w="567" w:type="dxa"/>
            <w:shd w:val="clear" w:color="auto" w:fill="auto"/>
          </w:tcPr>
          <w:p w14:paraId="229ABDD8" w14:textId="77777777" w:rsidR="00130064" w:rsidRPr="0099608C" w:rsidRDefault="00130064" w:rsidP="00130064">
            <w:pPr>
              <w:pStyle w:val="GlossEng"/>
              <w:rPr>
                <w:rStyle w:val="ChSmallCaps"/>
              </w:rPr>
            </w:pPr>
            <w:r w:rsidRPr="0099608C">
              <w:rPr>
                <w:rStyle w:val="ChSmallCaps"/>
              </w:rPr>
              <w:t>poss</w:t>
            </w:r>
          </w:p>
        </w:tc>
        <w:tc>
          <w:tcPr>
            <w:tcW w:w="496" w:type="dxa"/>
            <w:shd w:val="clear" w:color="auto" w:fill="auto"/>
          </w:tcPr>
          <w:p w14:paraId="2571C6C9" w14:textId="77777777" w:rsidR="00130064" w:rsidRPr="00864E79" w:rsidRDefault="00130064" w:rsidP="00130064">
            <w:pPr>
              <w:pStyle w:val="GlossEng"/>
            </w:pPr>
            <w:r w:rsidRPr="00864E79">
              <w:t>ySb</w:t>
            </w:r>
          </w:p>
        </w:tc>
        <w:tc>
          <w:tcPr>
            <w:tcW w:w="795" w:type="dxa"/>
            <w:shd w:val="clear" w:color="auto" w:fill="auto"/>
          </w:tcPr>
          <w:p w14:paraId="18E3D328" w14:textId="77777777" w:rsidR="00130064" w:rsidRPr="00864E79" w:rsidRDefault="00130064" w:rsidP="00130064">
            <w:pPr>
              <w:pStyle w:val="GlossEng"/>
            </w:pPr>
            <w:r w:rsidRPr="00864E79">
              <w:t>number</w:t>
            </w:r>
          </w:p>
        </w:tc>
        <w:tc>
          <w:tcPr>
            <w:tcW w:w="718" w:type="dxa"/>
            <w:shd w:val="clear" w:color="auto" w:fill="auto"/>
          </w:tcPr>
          <w:p w14:paraId="7728599A" w14:textId="77777777" w:rsidR="00130064" w:rsidRPr="00864E79" w:rsidRDefault="00130064" w:rsidP="00130064">
            <w:pPr>
              <w:pStyle w:val="GlossEng"/>
            </w:pPr>
            <w:r w:rsidRPr="00864E79">
              <w:t>four</w:t>
            </w:r>
          </w:p>
        </w:tc>
      </w:tr>
    </w:tbl>
    <w:p w14:paraId="12EA38B9" w14:textId="770C5D6B" w:rsidR="00130064" w:rsidRPr="001B3351" w:rsidRDefault="00B7093A" w:rsidP="00130064">
      <w:pPr>
        <w:pStyle w:val="FreeTranslEng"/>
      </w:pPr>
      <w:r>
        <w:t>‘</w:t>
      </w:r>
      <w:r w:rsidR="00E83D15">
        <w:t>Aleks</w:t>
      </w:r>
      <w:r w:rsidR="00130064">
        <w:t xml:space="preserve"> here </w:t>
      </w:r>
      <w:r w:rsidR="00130064" w:rsidRPr="00A372BF">
        <w:t>is my grandfather</w:t>
      </w:r>
      <w:r>
        <w:t>’</w:t>
      </w:r>
      <w:r w:rsidR="00130064" w:rsidRPr="00A372BF">
        <w:t xml:space="preserve">s </w:t>
      </w:r>
      <w:r w:rsidR="00130064" w:rsidRPr="00A372BF">
        <w:rPr>
          <w:rStyle w:val="ChBlueBold"/>
        </w:rPr>
        <w:t>fourth</w:t>
      </w:r>
      <w:r w:rsidR="00130064" w:rsidRPr="00A372BF">
        <w:t xml:space="preserve"> youngest sibling</w:t>
      </w:r>
      <w:r>
        <w:t>’</w:t>
      </w:r>
      <w:r w:rsidR="00130064">
        <w:t xml:space="preserve"> </w:t>
      </w:r>
      <w:r w:rsidR="00130064" w:rsidRPr="007A0BC8">
        <w:t xml:space="preserve">(Lit. </w:t>
      </w:r>
      <w:r>
        <w:t>‘</w:t>
      </w:r>
      <w:r w:rsidR="00130064" w:rsidRPr="007A0BC8">
        <w:rPr>
          <w:rStyle w:val="ChBlueBold"/>
        </w:rPr>
        <w:t xml:space="preserve">number </w:t>
      </w:r>
      <w:r w:rsidR="00130064">
        <w:rPr>
          <w:rStyle w:val="ChBlueBold"/>
        </w:rPr>
        <w:t>four</w:t>
      </w:r>
      <w:r>
        <w:t>’</w:t>
      </w:r>
      <w:r w:rsidR="00130064" w:rsidRPr="007A0BC8">
        <w:t xml:space="preserve">) </w:t>
      </w:r>
      <w:r w:rsidR="00130064" w:rsidRPr="007A0BC8">
        <w:rPr>
          <w:rStyle w:val="ExampleSource"/>
        </w:rPr>
        <w:t>[</w:t>
      </w:r>
      <w:r w:rsidR="00130064">
        <w:rPr>
          <w:rStyle w:val="ExampleSource"/>
        </w:rPr>
        <w:t>Elicited BR120821</w:t>
      </w:r>
      <w:r w:rsidR="00130064" w:rsidRPr="00A372BF">
        <w:rPr>
          <w:rStyle w:val="ExampleSource"/>
        </w:rPr>
        <w:t>.002</w:t>
      </w:r>
      <w:r w:rsidR="00130064" w:rsidRPr="007A0BC8">
        <w:rPr>
          <w:rStyle w:val="ExampleSource"/>
        </w:rPr>
        <w:t>]</w:t>
      </w:r>
    </w:p>
    <w:p w14:paraId="3E8ECA01" w14:textId="6AA62EED" w:rsidR="00130064" w:rsidRDefault="00130064" w:rsidP="00E217E9">
      <w:pPr>
        <w:pStyle w:val="Body0005after"/>
      </w:pPr>
      <w:r>
        <w:rPr>
          <w:lang w:eastAsia="en-US"/>
        </w:rPr>
        <w:t>According to</w:t>
      </w:r>
      <w:r>
        <w:t xml:space="preserve"> </w:t>
      </w:r>
      <w:r w:rsidR="0028681E">
        <w:t xml:space="preserve">one </w:t>
      </w:r>
      <w:r>
        <w:t xml:space="preserve">consultant, the strategy presented in </w:t>
      </w:r>
      <w:r>
        <w:fldChar w:fldCharType="begin"/>
      </w:r>
      <w:r>
        <w:instrText xml:space="preserve"> REF _Ref339637315 \h </w:instrText>
      </w:r>
      <w:r>
        <w:fldChar w:fldCharType="separate"/>
      </w:r>
      <w:r w:rsidR="00154D81" w:rsidRPr="00864E79">
        <w:t>(</w:t>
      </w:r>
      <w:r w:rsidR="00154D81">
        <w:rPr>
          <w:noProof/>
        </w:rPr>
        <w:t>306</w:t>
      </w:r>
      <w:r w:rsidR="00154D81" w:rsidRPr="00864E79">
        <w:t>)</w:t>
      </w:r>
      <w:r>
        <w:fldChar w:fldCharType="end"/>
      </w:r>
      <w:r>
        <w:t xml:space="preserve"> and </w:t>
      </w:r>
      <w:r>
        <w:fldChar w:fldCharType="begin"/>
      </w:r>
      <w:r>
        <w:instrText xml:space="preserve"> REF _Ref339637316 \h </w:instrText>
      </w:r>
      <w:r>
        <w:fldChar w:fldCharType="separate"/>
      </w:r>
      <w:r w:rsidR="00154D81" w:rsidRPr="00864E79">
        <w:t>(</w:t>
      </w:r>
      <w:r w:rsidR="00154D81">
        <w:rPr>
          <w:noProof/>
        </w:rPr>
        <w:t>307</w:t>
      </w:r>
      <w:r w:rsidR="00154D81" w:rsidRPr="00864E79">
        <w:t>)</w:t>
      </w:r>
      <w:r>
        <w:fldChar w:fldCharType="end"/>
      </w:r>
      <w:r>
        <w:t xml:space="preserve"> is the inherited Papuan Malay strategy to express the notion of ordinal number</w:t>
      </w:r>
      <w:r w:rsidR="00BA15B8">
        <w:t>s</w:t>
      </w:r>
      <w:r>
        <w:t xml:space="preserve">. This strategy used to be employed not only for kinship terms but for countable nouns in general. With the increasing influence of Standard Indonesian, however, Papuan Malay speakers have started employing ordinal numbers of Indonesian origins more frequently. Hence, in the corpus the ordinal numbers for countable nouns other than kinship terms are of Standard Indonesian origins, such as </w:t>
      </w:r>
      <w:r w:rsidRPr="002557F3">
        <w:rPr>
          <w:rStyle w:val="ChItalBold"/>
        </w:rPr>
        <w:t>kedua</w:t>
      </w:r>
      <w:r>
        <w:t xml:space="preserve"> </w:t>
      </w:r>
      <w:r w:rsidR="00B7093A">
        <w:t>‘</w:t>
      </w:r>
      <w:r>
        <w:t>second</w:t>
      </w:r>
      <w:r w:rsidR="00B7093A">
        <w:t>’</w:t>
      </w:r>
      <w:r>
        <w:t xml:space="preserve"> in </w:t>
      </w:r>
      <w:r>
        <w:fldChar w:fldCharType="begin"/>
      </w:r>
      <w:r>
        <w:instrText xml:space="preserve"> REF _Ref333249523 \h </w:instrText>
      </w:r>
      <w:r>
        <w:fldChar w:fldCharType="separate"/>
      </w:r>
      <w:r w:rsidR="00154D81" w:rsidRPr="00864E79">
        <w:t>(</w:t>
      </w:r>
      <w:r w:rsidR="00154D81">
        <w:rPr>
          <w:noProof/>
        </w:rPr>
        <w:t>308</w:t>
      </w:r>
      <w:r w:rsidR="00154D81" w:rsidRPr="00864E79">
        <w:t>)</w:t>
      </w:r>
      <w:r>
        <w:fldChar w:fldCharType="end"/>
      </w:r>
      <w:r>
        <w:t xml:space="preserve"> or </w:t>
      </w:r>
      <w:r w:rsidRPr="002557F3">
        <w:rPr>
          <w:rStyle w:val="ChItalBold"/>
        </w:rPr>
        <w:t>ketiga</w:t>
      </w:r>
      <w:r>
        <w:t xml:space="preserve"> </w:t>
      </w:r>
      <w:r w:rsidR="00B7093A">
        <w:t>‘</w:t>
      </w:r>
      <w:r>
        <w:t>third</w:t>
      </w:r>
      <w:r w:rsidR="00B7093A">
        <w:t>’</w:t>
      </w:r>
      <w:r>
        <w:t xml:space="preserve"> in the elicited example in </w:t>
      </w:r>
      <w:r>
        <w:fldChar w:fldCharType="begin"/>
      </w:r>
      <w:r>
        <w:instrText xml:space="preserve"> REF _Ref333249525 \h </w:instrText>
      </w:r>
      <w:r>
        <w:fldChar w:fldCharType="separate"/>
      </w:r>
      <w:r w:rsidR="00154D81" w:rsidRPr="00864E79">
        <w:t>(</w:t>
      </w:r>
      <w:r w:rsidR="00154D81">
        <w:rPr>
          <w:noProof/>
        </w:rPr>
        <w:t>309</w:t>
      </w:r>
      <w:r w:rsidR="00154D81" w:rsidRPr="00864E79">
        <w:t>)</w:t>
      </w:r>
      <w:r>
        <w:fldChar w:fldCharType="end"/>
      </w:r>
      <w:r>
        <w:t>.</w:t>
      </w:r>
      <w:r w:rsidR="00916678">
        <w:rPr>
          <w:rStyle w:val="FootnoteReference"/>
        </w:rPr>
        <w:footnoteReference w:id="173"/>
      </w:r>
    </w:p>
    <w:p w14:paraId="06E85611" w14:textId="77777777" w:rsidR="00130064" w:rsidRDefault="00130064" w:rsidP="00130064">
      <w:pPr>
        <w:pStyle w:val="ExampleTitle"/>
      </w:pPr>
      <w:r>
        <w:t>Borrowed strategy</w:t>
      </w:r>
    </w:p>
    <w:tbl>
      <w:tblPr>
        <w:tblW w:w="0" w:type="auto"/>
        <w:tblCellMar>
          <w:left w:w="42" w:type="dxa"/>
          <w:right w:w="42" w:type="dxa"/>
        </w:tblCellMar>
        <w:tblLook w:val="01E0" w:firstRow="1" w:lastRow="1" w:firstColumn="1" w:lastColumn="1" w:noHBand="0" w:noVBand="0"/>
      </w:tblPr>
      <w:tblGrid>
        <w:gridCol w:w="709"/>
        <w:gridCol w:w="740"/>
        <w:gridCol w:w="740"/>
        <w:gridCol w:w="360"/>
        <w:gridCol w:w="673"/>
      </w:tblGrid>
      <w:tr w:rsidR="00AC23C4" w:rsidRPr="00864E79" w14:paraId="3A31464D" w14:textId="77777777" w:rsidTr="00AC23C4">
        <w:tc>
          <w:tcPr>
            <w:tcW w:w="709" w:type="dxa"/>
            <w:shd w:val="clear" w:color="auto" w:fill="auto"/>
          </w:tcPr>
          <w:p w14:paraId="1A3A8B84" w14:textId="77777777" w:rsidR="00130064" w:rsidRPr="00864E79" w:rsidRDefault="00130064" w:rsidP="00130064">
            <w:pPr>
              <w:pStyle w:val="Text"/>
            </w:pPr>
            <w:bookmarkStart w:id="2652" w:name="_Ref333249523"/>
            <w:r w:rsidRPr="00864E79">
              <w:t>(</w:t>
            </w:r>
            <w:fldSimple w:instr=" SEQ ( \* ARABIC \s 1 ">
              <w:r w:rsidR="00154D81">
                <w:rPr>
                  <w:noProof/>
                </w:rPr>
                <w:t>308</w:t>
              </w:r>
            </w:fldSimple>
            <w:r w:rsidRPr="00864E79">
              <w:t>)</w:t>
            </w:r>
            <w:bookmarkEnd w:id="2652"/>
          </w:p>
        </w:tc>
        <w:tc>
          <w:tcPr>
            <w:tcW w:w="740" w:type="dxa"/>
            <w:shd w:val="clear" w:color="auto" w:fill="auto"/>
          </w:tcPr>
          <w:p w14:paraId="5307096A" w14:textId="77777777" w:rsidR="00130064" w:rsidRPr="00864E79" w:rsidRDefault="00130064" w:rsidP="00130064">
            <w:pPr>
              <w:pStyle w:val="Text"/>
            </w:pPr>
            <w:r w:rsidRPr="00864E79">
              <w:t>distrik</w:t>
            </w:r>
          </w:p>
        </w:tc>
        <w:tc>
          <w:tcPr>
            <w:tcW w:w="740" w:type="dxa"/>
            <w:shd w:val="clear" w:color="auto" w:fill="auto"/>
          </w:tcPr>
          <w:p w14:paraId="500105C4" w14:textId="77777777" w:rsidR="00130064" w:rsidRPr="00864E79" w:rsidRDefault="00130064" w:rsidP="00130064">
            <w:pPr>
              <w:pStyle w:val="Text"/>
              <w:rPr>
                <w:rStyle w:val="ChBlueBold"/>
              </w:rPr>
            </w:pPr>
            <w:r w:rsidRPr="00864E79">
              <w:rPr>
                <w:rStyle w:val="ChBlueBold"/>
              </w:rPr>
              <w:t>kedua</w:t>
            </w:r>
          </w:p>
        </w:tc>
        <w:tc>
          <w:tcPr>
            <w:tcW w:w="360" w:type="dxa"/>
            <w:shd w:val="clear" w:color="auto" w:fill="auto"/>
          </w:tcPr>
          <w:p w14:paraId="52471D5F" w14:textId="77777777" w:rsidR="00130064" w:rsidRPr="00864E79" w:rsidRDefault="00130064" w:rsidP="00130064">
            <w:pPr>
              <w:pStyle w:val="Text"/>
            </w:pPr>
            <w:r w:rsidRPr="00864E79">
              <w:t>di</w:t>
            </w:r>
          </w:p>
        </w:tc>
        <w:tc>
          <w:tcPr>
            <w:tcW w:w="673" w:type="dxa"/>
            <w:shd w:val="clear" w:color="auto" w:fill="auto"/>
          </w:tcPr>
          <w:p w14:paraId="0D3EB84E" w14:textId="77777777" w:rsidR="00130064" w:rsidRPr="00864E79" w:rsidRDefault="00130064" w:rsidP="00130064">
            <w:pPr>
              <w:pStyle w:val="Text"/>
            </w:pPr>
            <w:r>
              <w:t>mana</w:t>
            </w:r>
          </w:p>
        </w:tc>
      </w:tr>
      <w:tr w:rsidR="00AC23C4" w:rsidRPr="00864E79" w14:paraId="7DA3F554" w14:textId="77777777" w:rsidTr="00AC23C4">
        <w:tc>
          <w:tcPr>
            <w:tcW w:w="709" w:type="dxa"/>
            <w:shd w:val="clear" w:color="auto" w:fill="auto"/>
          </w:tcPr>
          <w:p w14:paraId="0F62DA22" w14:textId="77777777" w:rsidR="00130064" w:rsidRPr="00864E79" w:rsidRDefault="00130064" w:rsidP="00130064">
            <w:pPr>
              <w:pStyle w:val="GlossEng"/>
            </w:pPr>
          </w:p>
        </w:tc>
        <w:tc>
          <w:tcPr>
            <w:tcW w:w="740" w:type="dxa"/>
            <w:shd w:val="clear" w:color="auto" w:fill="auto"/>
          </w:tcPr>
          <w:p w14:paraId="5E56FBE1" w14:textId="77777777" w:rsidR="00130064" w:rsidRPr="00864E79" w:rsidRDefault="00130064" w:rsidP="00130064">
            <w:pPr>
              <w:pStyle w:val="GlossEng"/>
            </w:pPr>
            <w:r w:rsidRPr="00864E79">
              <w:t>district</w:t>
            </w:r>
          </w:p>
        </w:tc>
        <w:tc>
          <w:tcPr>
            <w:tcW w:w="740" w:type="dxa"/>
            <w:shd w:val="clear" w:color="auto" w:fill="auto"/>
          </w:tcPr>
          <w:p w14:paraId="4A09C30D" w14:textId="77777777" w:rsidR="00130064" w:rsidRPr="00864E79" w:rsidRDefault="00130064" w:rsidP="00130064">
            <w:pPr>
              <w:pStyle w:val="GlossEng"/>
            </w:pPr>
            <w:r w:rsidRPr="00864E79">
              <w:t>second</w:t>
            </w:r>
          </w:p>
        </w:tc>
        <w:tc>
          <w:tcPr>
            <w:tcW w:w="360" w:type="dxa"/>
            <w:shd w:val="clear" w:color="auto" w:fill="auto"/>
          </w:tcPr>
          <w:p w14:paraId="738C9B2B" w14:textId="77777777" w:rsidR="00130064" w:rsidRPr="00864E79" w:rsidRDefault="00130064" w:rsidP="00130064">
            <w:pPr>
              <w:pStyle w:val="GlossEng"/>
            </w:pPr>
            <w:r w:rsidRPr="00864E79">
              <w:t>at</w:t>
            </w:r>
          </w:p>
        </w:tc>
        <w:tc>
          <w:tcPr>
            <w:tcW w:w="673" w:type="dxa"/>
            <w:shd w:val="clear" w:color="auto" w:fill="auto"/>
          </w:tcPr>
          <w:p w14:paraId="7429AB77" w14:textId="77777777" w:rsidR="00130064" w:rsidRPr="00864E79" w:rsidRDefault="00130064" w:rsidP="00130064">
            <w:pPr>
              <w:pStyle w:val="GlossEng"/>
            </w:pPr>
            <w:r>
              <w:t>where</w:t>
            </w:r>
          </w:p>
        </w:tc>
      </w:tr>
    </w:tbl>
    <w:p w14:paraId="16079686" w14:textId="399AC993" w:rsidR="00130064" w:rsidRPr="001B3351" w:rsidRDefault="00B7093A" w:rsidP="00130064">
      <w:pPr>
        <w:pStyle w:val="FreeTranslEng"/>
      </w:pPr>
      <w:r>
        <w:t>‘</w:t>
      </w:r>
      <w:r w:rsidR="00130064">
        <w:t xml:space="preserve">where is the </w:t>
      </w:r>
      <w:r w:rsidR="00130064" w:rsidRPr="009572FE">
        <w:rPr>
          <w:rStyle w:val="ChBlueBold"/>
        </w:rPr>
        <w:t>second</w:t>
      </w:r>
      <w:r w:rsidR="00130064">
        <w:t xml:space="preserve"> district?</w:t>
      </w:r>
      <w:r>
        <w:t>’</w:t>
      </w:r>
      <w:r w:rsidR="00130064" w:rsidRPr="007A0BC8">
        <w:t xml:space="preserve"> </w:t>
      </w:r>
      <w:r w:rsidR="00130064" w:rsidRPr="002A10B2">
        <w:rPr>
          <w:rStyle w:val="ExampleSource"/>
        </w:rPr>
        <w:t>[081010-001-Cv.0071]</w:t>
      </w:r>
    </w:p>
    <w:tbl>
      <w:tblPr>
        <w:tblW w:w="5625" w:type="dxa"/>
        <w:tblCellMar>
          <w:left w:w="42" w:type="dxa"/>
          <w:right w:w="42" w:type="dxa"/>
        </w:tblCellMar>
        <w:tblLook w:val="01E0" w:firstRow="1" w:lastRow="1" w:firstColumn="1" w:lastColumn="1" w:noHBand="0" w:noVBand="0"/>
      </w:tblPr>
      <w:tblGrid>
        <w:gridCol w:w="709"/>
        <w:gridCol w:w="777"/>
        <w:gridCol w:w="551"/>
        <w:gridCol w:w="762"/>
        <w:gridCol w:w="573"/>
        <w:gridCol w:w="707"/>
        <w:gridCol w:w="573"/>
        <w:gridCol w:w="489"/>
        <w:gridCol w:w="484"/>
      </w:tblGrid>
      <w:tr w:rsidR="00AC23C4" w:rsidRPr="00864E79" w14:paraId="68AA69C1" w14:textId="77777777" w:rsidTr="00AC23C4">
        <w:tc>
          <w:tcPr>
            <w:tcW w:w="709" w:type="dxa"/>
            <w:shd w:val="clear" w:color="auto" w:fill="auto"/>
          </w:tcPr>
          <w:p w14:paraId="3C2641A9" w14:textId="77777777" w:rsidR="00130064" w:rsidRPr="00864E79" w:rsidRDefault="00130064" w:rsidP="00130064">
            <w:pPr>
              <w:pStyle w:val="Text"/>
            </w:pPr>
            <w:bookmarkStart w:id="2653" w:name="_Ref333249525"/>
            <w:r w:rsidRPr="00864E79">
              <w:t>(</w:t>
            </w:r>
            <w:fldSimple w:instr=" SEQ ( \* ARABIC \s 1 ">
              <w:r w:rsidR="00154D81">
                <w:rPr>
                  <w:noProof/>
                </w:rPr>
                <w:t>309</w:t>
              </w:r>
            </w:fldSimple>
            <w:r w:rsidRPr="00864E79">
              <w:t>)</w:t>
            </w:r>
            <w:bookmarkEnd w:id="2653"/>
          </w:p>
        </w:tc>
        <w:tc>
          <w:tcPr>
            <w:tcW w:w="777" w:type="dxa"/>
            <w:shd w:val="clear" w:color="auto" w:fill="auto"/>
          </w:tcPr>
          <w:p w14:paraId="22B1C5F7" w14:textId="77777777" w:rsidR="00130064" w:rsidRPr="00864E79" w:rsidRDefault="00130064" w:rsidP="00130064">
            <w:pPr>
              <w:pStyle w:val="Text"/>
            </w:pPr>
            <w:r w:rsidRPr="00864E79">
              <w:t>ini</w:t>
            </w:r>
          </w:p>
        </w:tc>
        <w:tc>
          <w:tcPr>
            <w:tcW w:w="551" w:type="dxa"/>
            <w:shd w:val="clear" w:color="auto" w:fill="auto"/>
          </w:tcPr>
          <w:p w14:paraId="190458D8" w14:textId="77777777" w:rsidR="00130064" w:rsidRPr="00864E79" w:rsidRDefault="00130064" w:rsidP="00130064">
            <w:pPr>
              <w:pStyle w:val="Text"/>
            </w:pPr>
            <w:r w:rsidRPr="00864E79">
              <w:t>bibit</w:t>
            </w:r>
          </w:p>
        </w:tc>
        <w:tc>
          <w:tcPr>
            <w:tcW w:w="762" w:type="dxa"/>
            <w:shd w:val="clear" w:color="auto" w:fill="auto"/>
          </w:tcPr>
          <w:p w14:paraId="56D10E37" w14:textId="77777777" w:rsidR="00130064" w:rsidRPr="00864E79" w:rsidRDefault="00130064" w:rsidP="00130064">
            <w:pPr>
              <w:pStyle w:val="Text"/>
            </w:pPr>
            <w:r w:rsidRPr="00864E79">
              <w:t>nangka</w:t>
            </w:r>
          </w:p>
        </w:tc>
        <w:tc>
          <w:tcPr>
            <w:tcW w:w="573" w:type="dxa"/>
            <w:shd w:val="clear" w:color="auto" w:fill="auto"/>
          </w:tcPr>
          <w:p w14:paraId="2D1B3337" w14:textId="77777777" w:rsidR="00130064" w:rsidRPr="00864E79" w:rsidRDefault="00130064" w:rsidP="00130064">
            <w:pPr>
              <w:pStyle w:val="Text"/>
            </w:pPr>
            <w:r w:rsidRPr="00864E79">
              <w:t>yang</w:t>
            </w:r>
          </w:p>
        </w:tc>
        <w:tc>
          <w:tcPr>
            <w:tcW w:w="707" w:type="dxa"/>
            <w:shd w:val="clear" w:color="auto" w:fill="auto"/>
          </w:tcPr>
          <w:p w14:paraId="078899A7" w14:textId="77777777" w:rsidR="00130064" w:rsidRPr="00864E79" w:rsidRDefault="00130064" w:rsidP="00130064">
            <w:pPr>
              <w:pStyle w:val="Text"/>
              <w:rPr>
                <w:rStyle w:val="ChBlueBold"/>
              </w:rPr>
            </w:pPr>
            <w:r w:rsidRPr="00864E79">
              <w:rPr>
                <w:rStyle w:val="ChBlueBold"/>
              </w:rPr>
              <w:t>ketiga</w:t>
            </w:r>
          </w:p>
        </w:tc>
        <w:tc>
          <w:tcPr>
            <w:tcW w:w="573" w:type="dxa"/>
            <w:shd w:val="clear" w:color="auto" w:fill="auto"/>
          </w:tcPr>
          <w:p w14:paraId="1E7B58E3" w14:textId="77777777" w:rsidR="00130064" w:rsidRPr="00864E79" w:rsidRDefault="00130064" w:rsidP="00130064">
            <w:pPr>
              <w:pStyle w:val="Text"/>
            </w:pPr>
            <w:r w:rsidRPr="00864E79">
              <w:t>yang</w:t>
            </w:r>
          </w:p>
        </w:tc>
        <w:tc>
          <w:tcPr>
            <w:tcW w:w="489" w:type="dxa"/>
            <w:shd w:val="clear" w:color="auto" w:fill="auto"/>
          </w:tcPr>
          <w:p w14:paraId="7D0DBF4C" w14:textId="77777777" w:rsidR="00130064" w:rsidRPr="00864E79" w:rsidRDefault="00130064" w:rsidP="00130064">
            <w:pPr>
              <w:pStyle w:val="Text"/>
            </w:pPr>
            <w:r w:rsidRPr="00864E79">
              <w:t>sa</w:t>
            </w:r>
          </w:p>
        </w:tc>
        <w:tc>
          <w:tcPr>
            <w:tcW w:w="484" w:type="dxa"/>
            <w:shd w:val="clear" w:color="auto" w:fill="auto"/>
          </w:tcPr>
          <w:p w14:paraId="1370C7B7" w14:textId="77777777" w:rsidR="00130064" w:rsidRPr="00864E79" w:rsidRDefault="00130064" w:rsidP="00130064">
            <w:pPr>
              <w:pStyle w:val="Text"/>
            </w:pPr>
            <w:r w:rsidRPr="00864E79">
              <w:t>bli</w:t>
            </w:r>
          </w:p>
        </w:tc>
      </w:tr>
      <w:tr w:rsidR="00AC23C4" w:rsidRPr="00864E79" w14:paraId="78A83F0A" w14:textId="77777777" w:rsidTr="00AC23C4">
        <w:tc>
          <w:tcPr>
            <w:tcW w:w="709" w:type="dxa"/>
            <w:shd w:val="clear" w:color="auto" w:fill="auto"/>
          </w:tcPr>
          <w:p w14:paraId="6CA80CBE" w14:textId="77777777" w:rsidR="00130064" w:rsidRPr="00864E79" w:rsidRDefault="00130064" w:rsidP="00130064">
            <w:pPr>
              <w:pStyle w:val="GlossEng"/>
            </w:pPr>
          </w:p>
        </w:tc>
        <w:tc>
          <w:tcPr>
            <w:tcW w:w="777" w:type="dxa"/>
            <w:shd w:val="clear" w:color="auto" w:fill="auto"/>
          </w:tcPr>
          <w:p w14:paraId="05FDC9FE" w14:textId="77777777" w:rsidR="00130064" w:rsidRPr="0099608C" w:rsidRDefault="00130064" w:rsidP="00130064">
            <w:pPr>
              <w:pStyle w:val="GlossEng"/>
              <w:rPr>
                <w:rStyle w:val="ChSmallCaps"/>
              </w:rPr>
            </w:pPr>
            <w:r w:rsidRPr="0099608C">
              <w:rPr>
                <w:rStyle w:val="ChSmallCaps"/>
              </w:rPr>
              <w:t>d.prox</w:t>
            </w:r>
          </w:p>
        </w:tc>
        <w:tc>
          <w:tcPr>
            <w:tcW w:w="551" w:type="dxa"/>
            <w:shd w:val="clear" w:color="auto" w:fill="auto"/>
          </w:tcPr>
          <w:p w14:paraId="743AB737" w14:textId="77777777" w:rsidR="00130064" w:rsidRPr="0099608C" w:rsidRDefault="00130064" w:rsidP="00130064">
            <w:pPr>
              <w:pStyle w:val="GlossEng"/>
              <w:rPr>
                <w:rStyle w:val="ChSmallCaps"/>
              </w:rPr>
            </w:pPr>
            <w:r w:rsidRPr="0099608C">
              <w:rPr>
                <w:rStyle w:val="ChSmallCaps"/>
              </w:rPr>
              <w:t>1sg</w:t>
            </w:r>
          </w:p>
        </w:tc>
        <w:tc>
          <w:tcPr>
            <w:tcW w:w="762" w:type="dxa"/>
            <w:shd w:val="clear" w:color="auto" w:fill="auto"/>
          </w:tcPr>
          <w:p w14:paraId="0B939DB0" w14:textId="77777777" w:rsidR="00130064" w:rsidRPr="0099608C" w:rsidRDefault="00130064" w:rsidP="00130064">
            <w:pPr>
              <w:pStyle w:val="GlossEng"/>
              <w:rPr>
                <w:rStyle w:val="ChSmallCaps"/>
              </w:rPr>
            </w:pPr>
            <w:r w:rsidRPr="0099608C">
              <w:rPr>
                <w:rStyle w:val="ChSmallCaps"/>
              </w:rPr>
              <w:t>poss</w:t>
            </w:r>
          </w:p>
        </w:tc>
        <w:tc>
          <w:tcPr>
            <w:tcW w:w="573" w:type="dxa"/>
            <w:shd w:val="clear" w:color="auto" w:fill="auto"/>
          </w:tcPr>
          <w:p w14:paraId="39152136" w14:textId="77777777" w:rsidR="00130064" w:rsidRPr="0099608C" w:rsidRDefault="00130064" w:rsidP="00130064">
            <w:pPr>
              <w:pStyle w:val="GlossEng"/>
              <w:rPr>
                <w:rStyle w:val="ChSmallCaps"/>
              </w:rPr>
            </w:pPr>
            <w:r w:rsidRPr="0099608C">
              <w:rPr>
                <w:rStyle w:val="ChSmallCaps"/>
              </w:rPr>
              <w:t>rel</w:t>
            </w:r>
          </w:p>
        </w:tc>
        <w:tc>
          <w:tcPr>
            <w:tcW w:w="707" w:type="dxa"/>
            <w:shd w:val="clear" w:color="auto" w:fill="auto"/>
          </w:tcPr>
          <w:p w14:paraId="7AA7D7E6" w14:textId="77777777" w:rsidR="00130064" w:rsidRPr="00864E79" w:rsidRDefault="00130064" w:rsidP="00130064">
            <w:pPr>
              <w:pStyle w:val="GlossEng"/>
            </w:pPr>
            <w:r w:rsidRPr="00864E79">
              <w:t>third</w:t>
            </w:r>
          </w:p>
        </w:tc>
        <w:tc>
          <w:tcPr>
            <w:tcW w:w="573" w:type="dxa"/>
            <w:shd w:val="clear" w:color="auto" w:fill="auto"/>
          </w:tcPr>
          <w:p w14:paraId="1412971B" w14:textId="77777777" w:rsidR="00130064" w:rsidRPr="0099608C" w:rsidRDefault="00130064" w:rsidP="00130064">
            <w:pPr>
              <w:pStyle w:val="GlossEng"/>
              <w:rPr>
                <w:rStyle w:val="ChSmallCaps"/>
              </w:rPr>
            </w:pPr>
            <w:r w:rsidRPr="0099608C">
              <w:rPr>
                <w:rStyle w:val="ChSmallCaps"/>
              </w:rPr>
              <w:t>rel</w:t>
            </w:r>
          </w:p>
        </w:tc>
        <w:tc>
          <w:tcPr>
            <w:tcW w:w="489" w:type="dxa"/>
            <w:shd w:val="clear" w:color="auto" w:fill="auto"/>
          </w:tcPr>
          <w:p w14:paraId="283BA6B9" w14:textId="77777777" w:rsidR="00130064" w:rsidRPr="0099608C" w:rsidRDefault="00130064" w:rsidP="00130064">
            <w:pPr>
              <w:pStyle w:val="GlossEng"/>
              <w:rPr>
                <w:rStyle w:val="ChSmallCaps"/>
              </w:rPr>
            </w:pPr>
            <w:r w:rsidRPr="0099608C">
              <w:rPr>
                <w:rStyle w:val="ChSmallCaps"/>
              </w:rPr>
              <w:t>1sg</w:t>
            </w:r>
          </w:p>
        </w:tc>
        <w:tc>
          <w:tcPr>
            <w:tcW w:w="484" w:type="dxa"/>
            <w:shd w:val="clear" w:color="auto" w:fill="auto"/>
          </w:tcPr>
          <w:p w14:paraId="1377DEBA" w14:textId="77777777" w:rsidR="00130064" w:rsidRPr="00864E79" w:rsidRDefault="00130064" w:rsidP="00130064">
            <w:pPr>
              <w:pStyle w:val="GlossEng"/>
            </w:pPr>
            <w:r w:rsidRPr="00864E79">
              <w:t>buy</w:t>
            </w:r>
          </w:p>
        </w:tc>
      </w:tr>
    </w:tbl>
    <w:p w14:paraId="698748AF" w14:textId="08420853" w:rsidR="00130064" w:rsidRPr="001B3351" w:rsidRDefault="00B7093A" w:rsidP="00130064">
      <w:pPr>
        <w:pStyle w:val="FreeTranslEng15pt"/>
      </w:pPr>
      <w:r>
        <w:t>‘</w:t>
      </w:r>
      <w:r w:rsidR="00130064" w:rsidRPr="002F4CD2">
        <w:t xml:space="preserve">this is the </w:t>
      </w:r>
      <w:r w:rsidR="00130064" w:rsidRPr="009572FE">
        <w:rPr>
          <w:rStyle w:val="ChBlueBold"/>
        </w:rPr>
        <w:t>third</w:t>
      </w:r>
      <w:r w:rsidR="00130064" w:rsidRPr="002F4CD2">
        <w:t xml:space="preserve"> jackfruit seedling that I bought</w:t>
      </w:r>
      <w:r>
        <w:t>’</w:t>
      </w:r>
      <w:r w:rsidR="00130064">
        <w:t xml:space="preserve"> </w:t>
      </w:r>
      <w:r w:rsidR="00130064" w:rsidRPr="007A0BC8">
        <w:rPr>
          <w:rStyle w:val="ExampleSource"/>
        </w:rPr>
        <w:t>[</w:t>
      </w:r>
      <w:r w:rsidR="00130064">
        <w:rPr>
          <w:rStyle w:val="ExampleSource"/>
        </w:rPr>
        <w:t xml:space="preserve">Elicited </w:t>
      </w:r>
      <w:r w:rsidR="00130064" w:rsidRPr="002F4CD2">
        <w:rPr>
          <w:rStyle w:val="ExampleSource"/>
        </w:rPr>
        <w:t>BR12082</w:t>
      </w:r>
      <w:r w:rsidR="00130064">
        <w:rPr>
          <w:rStyle w:val="ExampleSource"/>
        </w:rPr>
        <w:t>1</w:t>
      </w:r>
      <w:r w:rsidR="00130064" w:rsidRPr="002F4CD2">
        <w:rPr>
          <w:rStyle w:val="ExampleSource"/>
        </w:rPr>
        <w:t>.003</w:t>
      </w:r>
      <w:r w:rsidR="00130064" w:rsidRPr="007A0BC8">
        <w:rPr>
          <w:rStyle w:val="ExampleSource"/>
        </w:rPr>
        <w:t>]</w:t>
      </w:r>
    </w:p>
    <w:p w14:paraId="05FC4AB4" w14:textId="77777777" w:rsidR="00130064" w:rsidRDefault="00130064" w:rsidP="00130064">
      <w:pPr>
        <w:pStyle w:val="Heading3"/>
        <w:rPr>
          <w:lang w:eastAsia="en-US"/>
        </w:rPr>
      </w:pPr>
      <w:bookmarkStart w:id="2654" w:name="_Ref350504717"/>
      <w:bookmarkStart w:id="2655" w:name="_Ref350504741"/>
      <w:bookmarkStart w:id="2656" w:name="_Toc367531124"/>
      <w:bookmarkStart w:id="2657" w:name="_Toc440455621"/>
      <w:r>
        <w:rPr>
          <w:lang w:eastAsia="en-US"/>
        </w:rPr>
        <w:t>Distributive numerals</w:t>
      </w:r>
      <w:bookmarkEnd w:id="2654"/>
      <w:bookmarkEnd w:id="2655"/>
      <w:bookmarkEnd w:id="2656"/>
      <w:bookmarkEnd w:id="2657"/>
    </w:p>
    <w:p w14:paraId="3ACA88CC" w14:textId="708BE208" w:rsidR="00130064" w:rsidRDefault="00C83EEB" w:rsidP="00C83EEB">
      <w:pPr>
        <w:pStyle w:val="Body0010after"/>
      </w:pPr>
      <w:r>
        <w:rPr>
          <w:lang w:eastAsia="en-US"/>
        </w:rPr>
        <w:t xml:space="preserve">Distributive numerals express that “a property or action” applies “to the individual members of a group, as opposed to the group as a whole” </w:t>
      </w:r>
      <w:r>
        <w:rPr>
          <w:rStyle w:val="Citation"/>
        </w:rPr>
        <w:fldChar w:fldCharType="begin"/>
      </w:r>
      <w:r w:rsidR="0092006B">
        <w:rPr>
          <w:rStyle w:val="Citation"/>
        </w:rPr>
        <w:instrText>ADDIN CITAVI.PLACEHOLDER c47cbf06-7bd0-4cc9-84d8-0a2573f87538 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cnlzdGFsIDIwMDg6IDE1NCk8L1RleHQ+DQogICAgPC9UZXh0VW5pdD4NCiAgPC9UZXh0VW5pdHM+DQo8L1BsYWNlaG9sZGVyPg==</w:instrText>
      </w:r>
      <w:r>
        <w:rPr>
          <w:rStyle w:val="Citation"/>
        </w:rPr>
        <w:fldChar w:fldCharType="separate"/>
      </w:r>
      <w:bookmarkStart w:id="2658" w:name="_CTVP001c47cbf067bd04cc984d80a2573f87538"/>
      <w:r w:rsidR="0092006B">
        <w:rPr>
          <w:rStyle w:val="Citation"/>
        </w:rPr>
        <w:t>(Crystal 2008: 154)</w:t>
      </w:r>
      <w:bookmarkEnd w:id="2658"/>
      <w:r>
        <w:rPr>
          <w:rStyle w:val="Citation"/>
        </w:rPr>
        <w:fldChar w:fldCharType="end"/>
      </w:r>
      <w:r>
        <w:rPr>
          <w:lang w:eastAsia="en-US"/>
        </w:rPr>
        <w:t xml:space="preserve">.In Papuan Malay, this </w:t>
      </w:r>
      <w:r w:rsidR="00130064" w:rsidRPr="007A0BC8">
        <w:rPr>
          <w:lang w:eastAsia="en-US"/>
        </w:rPr>
        <w:t xml:space="preserve">notion of </w:t>
      </w:r>
      <w:r w:rsidR="00B7093A">
        <w:rPr>
          <w:lang w:eastAsia="en-US"/>
        </w:rPr>
        <w:t>‘</w:t>
      </w:r>
      <w:r w:rsidR="00130064" w:rsidRPr="007A0BC8">
        <w:rPr>
          <w:lang w:eastAsia="en-US"/>
        </w:rPr>
        <w:t>one by one</w:t>
      </w:r>
      <w:r w:rsidR="00B7093A">
        <w:rPr>
          <w:lang w:eastAsia="en-US"/>
        </w:rPr>
        <w:t>’</w:t>
      </w:r>
      <w:r w:rsidR="00130064" w:rsidRPr="007A0BC8">
        <w:rPr>
          <w:lang w:eastAsia="en-US"/>
        </w:rPr>
        <w:t xml:space="preserve"> or </w:t>
      </w:r>
      <w:r w:rsidR="00B7093A">
        <w:rPr>
          <w:lang w:eastAsia="en-US"/>
        </w:rPr>
        <w:t>‘</w:t>
      </w:r>
      <w:r w:rsidR="00130064" w:rsidRPr="007A0BC8">
        <w:rPr>
          <w:lang w:eastAsia="en-US"/>
        </w:rPr>
        <w:t>two by two</w:t>
      </w:r>
      <w:r w:rsidR="00B7093A">
        <w:rPr>
          <w:lang w:eastAsia="en-US"/>
        </w:rPr>
        <w:t>’</w:t>
      </w:r>
      <w:r w:rsidR="00130064" w:rsidRPr="007A0BC8">
        <w:rPr>
          <w:lang w:eastAsia="en-US"/>
        </w:rPr>
        <w:t xml:space="preserve"> is expressed through reduplication of the numeral. </w:t>
      </w:r>
      <w:r w:rsidR="00130064">
        <w:rPr>
          <w:lang w:eastAsia="en-US"/>
        </w:rPr>
        <w:t xml:space="preserve">This is illustrated with </w:t>
      </w:r>
      <w:r w:rsidR="00130064">
        <w:rPr>
          <w:rStyle w:val="ChItalBold"/>
        </w:rPr>
        <w:t>satu~</w:t>
      </w:r>
      <w:r w:rsidR="00130064" w:rsidRPr="007A0BC8">
        <w:rPr>
          <w:rStyle w:val="ChItalBold"/>
        </w:rPr>
        <w:t>satu</w:t>
      </w:r>
      <w:r w:rsidR="00130064" w:rsidRPr="007A0BC8">
        <w:t xml:space="preserve"> </w:t>
      </w:r>
      <w:r w:rsidR="00B7093A">
        <w:t>‘</w:t>
      </w:r>
      <w:r w:rsidR="00130064" w:rsidRPr="007A0BC8">
        <w:t>one by one</w:t>
      </w:r>
      <w:r w:rsidR="00B7093A">
        <w:t>’</w:t>
      </w:r>
      <w:r w:rsidR="00130064" w:rsidRPr="007A0BC8">
        <w:t xml:space="preserve"> or </w:t>
      </w:r>
      <w:r w:rsidR="00B7093A">
        <w:t>‘</w:t>
      </w:r>
      <w:r w:rsidR="00130064" w:rsidRPr="007A0BC8">
        <w:t>in groups of one each</w:t>
      </w:r>
      <w:r w:rsidR="00B7093A">
        <w:t>’</w:t>
      </w:r>
      <w:r w:rsidR="00130064" w:rsidRPr="007A0BC8">
        <w:t xml:space="preserve"> in</w:t>
      </w:r>
      <w:r w:rsidR="00130064">
        <w:t xml:space="preserve"> </w:t>
      </w:r>
      <w:r w:rsidR="00130064">
        <w:fldChar w:fldCharType="begin"/>
      </w:r>
      <w:r w:rsidR="00130064">
        <w:instrText xml:space="preserve"> REF _Ref339637319 \h </w:instrText>
      </w:r>
      <w:r w:rsidR="00130064">
        <w:fldChar w:fldCharType="separate"/>
      </w:r>
      <w:r w:rsidR="00154D81" w:rsidRPr="00864E79">
        <w:t>(</w:t>
      </w:r>
      <w:r w:rsidR="00154D81">
        <w:rPr>
          <w:noProof/>
        </w:rPr>
        <w:t>310</w:t>
      </w:r>
      <w:r w:rsidR="00154D81" w:rsidRPr="00864E79">
        <w:t>)</w:t>
      </w:r>
      <w:r w:rsidR="00130064">
        <w:fldChar w:fldCharType="end"/>
      </w:r>
      <w:r w:rsidR="00130064" w:rsidRPr="007A0BC8">
        <w:t xml:space="preserve">, </w:t>
      </w:r>
      <w:r w:rsidR="00130064">
        <w:t xml:space="preserve">and with </w:t>
      </w:r>
      <w:r w:rsidR="00130064">
        <w:rPr>
          <w:rStyle w:val="ChItalBold"/>
        </w:rPr>
        <w:t>dua~</w:t>
      </w:r>
      <w:r w:rsidR="00130064" w:rsidRPr="007A0BC8">
        <w:rPr>
          <w:rStyle w:val="ChItalBold"/>
        </w:rPr>
        <w:t>dua</w:t>
      </w:r>
      <w:r w:rsidR="00130064" w:rsidRPr="007A0BC8">
        <w:t xml:space="preserve"> </w:t>
      </w:r>
      <w:r w:rsidR="00B7093A">
        <w:t>‘</w:t>
      </w:r>
      <w:r w:rsidR="00130064" w:rsidRPr="007A0BC8">
        <w:t>two by two</w:t>
      </w:r>
      <w:r w:rsidR="00B7093A">
        <w:t>’</w:t>
      </w:r>
      <w:r w:rsidR="00130064" w:rsidRPr="007A0BC8">
        <w:t xml:space="preserve"> or </w:t>
      </w:r>
      <w:r w:rsidR="00B7093A">
        <w:t>‘</w:t>
      </w:r>
      <w:r w:rsidR="00130064" w:rsidRPr="007A0BC8">
        <w:t>in groups of two</w:t>
      </w:r>
      <w:r w:rsidR="00B7093A">
        <w:t>’</w:t>
      </w:r>
      <w:r w:rsidR="00130064" w:rsidRPr="007A0BC8">
        <w:t xml:space="preserve"> in </w:t>
      </w:r>
      <w:r w:rsidR="00130064">
        <w:fldChar w:fldCharType="begin"/>
      </w:r>
      <w:r w:rsidR="00130064">
        <w:instrText xml:space="preserve"> REF _Ref339637320 \h </w:instrText>
      </w:r>
      <w:r w:rsidR="00130064">
        <w:fldChar w:fldCharType="separate"/>
      </w:r>
      <w:r w:rsidR="00154D81" w:rsidRPr="00864E79">
        <w:t>(</w:t>
      </w:r>
      <w:r w:rsidR="00154D81">
        <w:rPr>
          <w:noProof/>
        </w:rPr>
        <w:t>311</w:t>
      </w:r>
      <w:r w:rsidR="00154D81" w:rsidRPr="00864E79">
        <w:t>)</w:t>
      </w:r>
      <w:r w:rsidR="00130064">
        <w:fldChar w:fldCharType="end"/>
      </w:r>
      <w:r w:rsidR="00130064" w:rsidRPr="007A0BC8">
        <w:t>.</w:t>
      </w:r>
      <w:r w:rsidR="00130064">
        <w:t xml:space="preserve"> (See also </w:t>
      </w:r>
      <w:r w:rsidR="00130064" w:rsidRPr="00456C2D">
        <w:t>§</w:t>
      </w:r>
      <w:r w:rsidR="006D41A7">
        <w:fldChar w:fldCharType="begin"/>
      </w:r>
      <w:r w:rsidR="006D41A7">
        <w:instrText xml:space="preserve"> REF _Ref374454591 \w \h </w:instrText>
      </w:r>
      <w:r w:rsidR="006D41A7">
        <w:fldChar w:fldCharType="separate"/>
      </w:r>
      <w:r w:rsidR="00154D81">
        <w:rPr>
          <w:cs/>
        </w:rPr>
        <w:t>‎</w:t>
      </w:r>
      <w:r w:rsidR="00154D81">
        <w:t>4.2.4</w:t>
      </w:r>
      <w:r w:rsidR="006D41A7">
        <w:fldChar w:fldCharType="end"/>
      </w:r>
      <w:r w:rsidR="00130064">
        <w:t>.)</w:t>
      </w:r>
    </w:p>
    <w:tbl>
      <w:tblPr>
        <w:tblW w:w="0" w:type="auto"/>
        <w:tblCellMar>
          <w:left w:w="42" w:type="dxa"/>
          <w:right w:w="42" w:type="dxa"/>
        </w:tblCellMar>
        <w:tblLook w:val="01E0" w:firstRow="1" w:lastRow="1" w:firstColumn="1" w:lastColumn="1" w:noHBand="0" w:noVBand="0"/>
      </w:tblPr>
      <w:tblGrid>
        <w:gridCol w:w="709"/>
        <w:gridCol w:w="540"/>
        <w:gridCol w:w="584"/>
        <w:gridCol w:w="695"/>
        <w:gridCol w:w="673"/>
        <w:gridCol w:w="1000"/>
      </w:tblGrid>
      <w:tr w:rsidR="00AC23C4" w:rsidRPr="00FC7C21" w14:paraId="6BAEB0D8" w14:textId="77777777" w:rsidTr="00AC23C4">
        <w:tc>
          <w:tcPr>
            <w:tcW w:w="709" w:type="dxa"/>
            <w:shd w:val="clear" w:color="auto" w:fill="auto"/>
          </w:tcPr>
          <w:p w14:paraId="06EED6CD" w14:textId="77777777" w:rsidR="00130064" w:rsidRPr="00864E79" w:rsidRDefault="00130064" w:rsidP="00130064">
            <w:pPr>
              <w:pStyle w:val="Text"/>
            </w:pPr>
            <w:bookmarkStart w:id="2659" w:name="_Ref303849347"/>
            <w:bookmarkStart w:id="2660" w:name="_Ref339637319"/>
            <w:r w:rsidRPr="00864E79">
              <w:t>(</w:t>
            </w:r>
            <w:fldSimple w:instr=" SEQ ( \* ARABIC \s 1 ">
              <w:r w:rsidR="00154D81">
                <w:rPr>
                  <w:noProof/>
                </w:rPr>
                <w:t>310</w:t>
              </w:r>
            </w:fldSimple>
            <w:bookmarkEnd w:id="2659"/>
            <w:r w:rsidRPr="00864E79">
              <w:t>)</w:t>
            </w:r>
            <w:bookmarkEnd w:id="2660"/>
          </w:p>
        </w:tc>
        <w:tc>
          <w:tcPr>
            <w:tcW w:w="540" w:type="dxa"/>
            <w:shd w:val="clear" w:color="auto" w:fill="auto"/>
          </w:tcPr>
          <w:p w14:paraId="13B31E0A" w14:textId="77777777" w:rsidR="00130064" w:rsidRPr="00864E79" w:rsidRDefault="00130064" w:rsidP="00130064">
            <w:pPr>
              <w:pStyle w:val="Text"/>
            </w:pPr>
            <w:r w:rsidRPr="00864E79">
              <w:t>tong</w:t>
            </w:r>
          </w:p>
        </w:tc>
        <w:tc>
          <w:tcPr>
            <w:tcW w:w="584" w:type="dxa"/>
            <w:shd w:val="clear" w:color="auto" w:fill="auto"/>
          </w:tcPr>
          <w:p w14:paraId="59941583" w14:textId="77777777" w:rsidR="00130064" w:rsidRPr="00864E79" w:rsidRDefault="00130064" w:rsidP="00130064">
            <w:pPr>
              <w:pStyle w:val="Text"/>
            </w:pPr>
            <w:r w:rsidRPr="00864E79">
              <w:t>tiga</w:t>
            </w:r>
          </w:p>
        </w:tc>
        <w:tc>
          <w:tcPr>
            <w:tcW w:w="695" w:type="dxa"/>
            <w:shd w:val="clear" w:color="auto" w:fill="auto"/>
          </w:tcPr>
          <w:p w14:paraId="210A1F0E" w14:textId="77777777" w:rsidR="00130064" w:rsidRPr="00864E79" w:rsidRDefault="00130064" w:rsidP="00130064">
            <w:pPr>
              <w:pStyle w:val="Text"/>
            </w:pPr>
            <w:r w:rsidRPr="00864E79">
              <w:t>cari</w:t>
            </w:r>
          </w:p>
        </w:tc>
        <w:tc>
          <w:tcPr>
            <w:tcW w:w="673" w:type="dxa"/>
            <w:shd w:val="clear" w:color="auto" w:fill="auto"/>
          </w:tcPr>
          <w:p w14:paraId="1C56151C" w14:textId="77777777" w:rsidR="00130064" w:rsidRPr="00864E79" w:rsidRDefault="00130064" w:rsidP="00130064">
            <w:pPr>
              <w:pStyle w:val="Text"/>
            </w:pPr>
            <w:r w:rsidRPr="00864E79">
              <w:t>jalan</w:t>
            </w:r>
            <w:r w:rsidR="00BC525F">
              <w:t>g</w:t>
            </w:r>
          </w:p>
        </w:tc>
        <w:tc>
          <w:tcPr>
            <w:tcW w:w="1000" w:type="dxa"/>
            <w:shd w:val="clear" w:color="auto" w:fill="auto"/>
          </w:tcPr>
          <w:p w14:paraId="2D748F6A" w14:textId="77777777" w:rsidR="00130064" w:rsidRPr="00864E79" w:rsidRDefault="00130064" w:rsidP="00130064">
            <w:pPr>
              <w:pStyle w:val="Text"/>
              <w:rPr>
                <w:rStyle w:val="ChBlueBold"/>
              </w:rPr>
            </w:pPr>
            <w:r w:rsidRPr="00864E79">
              <w:rPr>
                <w:rStyle w:val="ChBlueBold"/>
              </w:rPr>
              <w:t>satu~satu</w:t>
            </w:r>
          </w:p>
        </w:tc>
      </w:tr>
      <w:tr w:rsidR="00AC23C4" w:rsidRPr="00864E79" w14:paraId="72E70EFB" w14:textId="77777777" w:rsidTr="00AC23C4">
        <w:tc>
          <w:tcPr>
            <w:tcW w:w="709" w:type="dxa"/>
            <w:shd w:val="clear" w:color="auto" w:fill="auto"/>
          </w:tcPr>
          <w:p w14:paraId="27C3386B" w14:textId="77777777" w:rsidR="00130064" w:rsidRPr="00864E79" w:rsidRDefault="00130064" w:rsidP="00130064">
            <w:pPr>
              <w:pStyle w:val="GlossEng"/>
            </w:pPr>
          </w:p>
        </w:tc>
        <w:tc>
          <w:tcPr>
            <w:tcW w:w="540" w:type="dxa"/>
            <w:shd w:val="clear" w:color="auto" w:fill="auto"/>
          </w:tcPr>
          <w:p w14:paraId="075834B8" w14:textId="77777777" w:rsidR="00130064" w:rsidRPr="0099608C" w:rsidRDefault="00130064" w:rsidP="00130064">
            <w:pPr>
              <w:pStyle w:val="GlossEng"/>
              <w:rPr>
                <w:rStyle w:val="ChSmallCaps"/>
              </w:rPr>
            </w:pPr>
            <w:r w:rsidRPr="0099608C">
              <w:rPr>
                <w:rStyle w:val="ChSmallCaps"/>
              </w:rPr>
              <w:t>1pl</w:t>
            </w:r>
          </w:p>
        </w:tc>
        <w:tc>
          <w:tcPr>
            <w:tcW w:w="584" w:type="dxa"/>
            <w:shd w:val="clear" w:color="auto" w:fill="auto"/>
          </w:tcPr>
          <w:p w14:paraId="5DEB3422" w14:textId="77777777" w:rsidR="00130064" w:rsidRPr="00864E79" w:rsidRDefault="00130064" w:rsidP="00130064">
            <w:pPr>
              <w:pStyle w:val="GlossEng"/>
            </w:pPr>
            <w:r w:rsidRPr="00864E79">
              <w:t>three</w:t>
            </w:r>
          </w:p>
        </w:tc>
        <w:tc>
          <w:tcPr>
            <w:tcW w:w="695" w:type="dxa"/>
            <w:shd w:val="clear" w:color="auto" w:fill="auto"/>
          </w:tcPr>
          <w:p w14:paraId="233BEC85" w14:textId="77777777" w:rsidR="00130064" w:rsidRPr="00864E79" w:rsidRDefault="00130064" w:rsidP="00130064">
            <w:pPr>
              <w:pStyle w:val="GlossEng"/>
            </w:pPr>
            <w:r>
              <w:t>search</w:t>
            </w:r>
          </w:p>
        </w:tc>
        <w:tc>
          <w:tcPr>
            <w:tcW w:w="673" w:type="dxa"/>
            <w:shd w:val="clear" w:color="auto" w:fill="auto"/>
          </w:tcPr>
          <w:p w14:paraId="4CED80EF" w14:textId="77777777" w:rsidR="00130064" w:rsidRPr="00864E79" w:rsidRDefault="00130064" w:rsidP="00130064">
            <w:pPr>
              <w:pStyle w:val="GlossEng"/>
            </w:pPr>
            <w:r w:rsidRPr="00864E79">
              <w:t>street</w:t>
            </w:r>
          </w:p>
        </w:tc>
        <w:tc>
          <w:tcPr>
            <w:tcW w:w="1000" w:type="dxa"/>
            <w:shd w:val="clear" w:color="auto" w:fill="auto"/>
          </w:tcPr>
          <w:p w14:paraId="4E7829C3" w14:textId="77777777" w:rsidR="00130064" w:rsidRPr="00864E79" w:rsidRDefault="00130064" w:rsidP="00130064">
            <w:pPr>
              <w:pStyle w:val="GlossEng"/>
            </w:pPr>
            <w:r w:rsidRPr="0099608C">
              <w:rPr>
                <w:rStyle w:val="ChSmallCaps"/>
              </w:rPr>
              <w:t>rdp</w:t>
            </w:r>
            <w:r w:rsidRPr="00864E79">
              <w:t>~one</w:t>
            </w:r>
          </w:p>
        </w:tc>
      </w:tr>
    </w:tbl>
    <w:p w14:paraId="253697AA" w14:textId="052D5F17" w:rsidR="00130064" w:rsidRDefault="00B7093A" w:rsidP="00130064">
      <w:pPr>
        <w:pStyle w:val="FreeTranslEng"/>
      </w:pPr>
      <w:r>
        <w:t>‘</w:t>
      </w:r>
      <w:r w:rsidR="00130064">
        <w:t xml:space="preserve">the three of us looked for a path (through the river) </w:t>
      </w:r>
      <w:r w:rsidR="00130064" w:rsidRPr="00B73EF9">
        <w:rPr>
          <w:rStyle w:val="ChBlueBold"/>
        </w:rPr>
        <w:t>one-by-one</w:t>
      </w:r>
      <w:r>
        <w:t>’</w:t>
      </w:r>
      <w:r w:rsidR="00130064">
        <w:t xml:space="preserve"> </w:t>
      </w:r>
      <w:r w:rsidR="00130064" w:rsidRPr="00154138">
        <w:rPr>
          <w:rStyle w:val="ExampleSource"/>
        </w:rPr>
        <w:t>[081013-003-Cv.0003]</w:t>
      </w:r>
    </w:p>
    <w:tbl>
      <w:tblPr>
        <w:tblW w:w="0" w:type="auto"/>
        <w:tblCellMar>
          <w:left w:w="42" w:type="dxa"/>
          <w:right w:w="42" w:type="dxa"/>
        </w:tblCellMar>
        <w:tblLook w:val="01E0" w:firstRow="1" w:lastRow="1" w:firstColumn="1" w:lastColumn="1" w:noHBand="0" w:noVBand="0"/>
      </w:tblPr>
      <w:tblGrid>
        <w:gridCol w:w="709"/>
        <w:gridCol w:w="540"/>
        <w:gridCol w:w="751"/>
        <w:gridCol w:w="933"/>
        <w:gridCol w:w="584"/>
        <w:gridCol w:w="429"/>
        <w:gridCol w:w="1004"/>
        <w:gridCol w:w="584"/>
      </w:tblGrid>
      <w:tr w:rsidR="00AC23C4" w:rsidRPr="00FC7C21" w14:paraId="4D55946E" w14:textId="77777777" w:rsidTr="00AC23C4">
        <w:tc>
          <w:tcPr>
            <w:tcW w:w="709" w:type="dxa"/>
            <w:shd w:val="clear" w:color="auto" w:fill="auto"/>
          </w:tcPr>
          <w:p w14:paraId="3A651E90" w14:textId="77777777" w:rsidR="00130064" w:rsidRPr="00864E79" w:rsidRDefault="00130064" w:rsidP="00130064">
            <w:pPr>
              <w:pStyle w:val="Text"/>
            </w:pPr>
            <w:bookmarkStart w:id="2661" w:name="_Ref318828801"/>
            <w:bookmarkStart w:id="2662" w:name="_Ref339637320"/>
            <w:r w:rsidRPr="00864E79">
              <w:t>(</w:t>
            </w:r>
            <w:fldSimple w:instr=" SEQ ( \* ARABIC \s 1 ">
              <w:r w:rsidR="00154D81">
                <w:rPr>
                  <w:noProof/>
                </w:rPr>
                <w:t>311</w:t>
              </w:r>
            </w:fldSimple>
            <w:bookmarkEnd w:id="2661"/>
            <w:r w:rsidRPr="00864E79">
              <w:t>)</w:t>
            </w:r>
            <w:bookmarkEnd w:id="2662"/>
          </w:p>
        </w:tc>
        <w:tc>
          <w:tcPr>
            <w:tcW w:w="540" w:type="dxa"/>
            <w:shd w:val="clear" w:color="auto" w:fill="auto"/>
          </w:tcPr>
          <w:p w14:paraId="545250EE" w14:textId="77777777" w:rsidR="00130064" w:rsidRPr="00864E79" w:rsidRDefault="00130064" w:rsidP="00130064">
            <w:pPr>
              <w:pStyle w:val="Text"/>
            </w:pPr>
            <w:r w:rsidRPr="00864E79">
              <w:t>tong</w:t>
            </w:r>
          </w:p>
        </w:tc>
        <w:tc>
          <w:tcPr>
            <w:tcW w:w="751" w:type="dxa"/>
            <w:shd w:val="clear" w:color="auto" w:fill="auto"/>
          </w:tcPr>
          <w:p w14:paraId="74F79366" w14:textId="77777777" w:rsidR="00130064" w:rsidRPr="00864E79" w:rsidRDefault="00130064" w:rsidP="00130064">
            <w:pPr>
              <w:pStyle w:val="Text"/>
            </w:pPr>
            <w:r w:rsidRPr="00864E79">
              <w:t>minum</w:t>
            </w:r>
          </w:p>
        </w:tc>
        <w:tc>
          <w:tcPr>
            <w:tcW w:w="933" w:type="dxa"/>
            <w:shd w:val="clear" w:color="auto" w:fill="auto"/>
          </w:tcPr>
          <w:p w14:paraId="58DEA132" w14:textId="77777777" w:rsidR="00130064" w:rsidRPr="00864E79" w:rsidRDefault="00130064" w:rsidP="00130064">
            <w:pPr>
              <w:pStyle w:val="Text"/>
              <w:rPr>
                <w:rStyle w:val="ChBlueBold"/>
              </w:rPr>
            </w:pPr>
            <w:r w:rsidRPr="00864E79">
              <w:rPr>
                <w:rStyle w:val="ChBlueBold"/>
              </w:rPr>
              <w:t>dua~dua</w:t>
            </w:r>
          </w:p>
        </w:tc>
        <w:tc>
          <w:tcPr>
            <w:tcW w:w="584" w:type="dxa"/>
            <w:shd w:val="clear" w:color="auto" w:fill="auto"/>
          </w:tcPr>
          <w:p w14:paraId="6FDADFCA" w14:textId="77777777" w:rsidR="00130064" w:rsidRPr="00864E79" w:rsidRDefault="00130064" w:rsidP="00130064">
            <w:pPr>
              <w:pStyle w:val="Text"/>
              <w:rPr>
                <w:rStyle w:val="ChBlueBold"/>
              </w:rPr>
            </w:pPr>
            <w:r w:rsidRPr="00864E79">
              <w:rPr>
                <w:rStyle w:val="ChBlueBold"/>
              </w:rPr>
              <w:t>glas</w:t>
            </w:r>
          </w:p>
        </w:tc>
        <w:tc>
          <w:tcPr>
            <w:tcW w:w="429" w:type="dxa"/>
            <w:shd w:val="clear" w:color="auto" w:fill="auto"/>
          </w:tcPr>
          <w:p w14:paraId="3AC8466A" w14:textId="77777777" w:rsidR="00130064" w:rsidRPr="00864E79" w:rsidRDefault="00130064" w:rsidP="00130064">
            <w:pPr>
              <w:pStyle w:val="Text"/>
            </w:pPr>
            <w:r w:rsidRPr="00864E79">
              <w:t>ato</w:t>
            </w:r>
          </w:p>
        </w:tc>
        <w:tc>
          <w:tcPr>
            <w:tcW w:w="1004" w:type="dxa"/>
            <w:shd w:val="clear" w:color="auto" w:fill="auto"/>
          </w:tcPr>
          <w:p w14:paraId="30421811" w14:textId="77777777" w:rsidR="00130064" w:rsidRPr="00864E79" w:rsidRDefault="00130064" w:rsidP="00130064">
            <w:pPr>
              <w:pStyle w:val="Text"/>
              <w:rPr>
                <w:rStyle w:val="ChBlueBold"/>
              </w:rPr>
            </w:pPr>
            <w:r w:rsidRPr="00864E79">
              <w:rPr>
                <w:rStyle w:val="ChBlueBold"/>
              </w:rPr>
              <w:t>tiga~tiga</w:t>
            </w:r>
          </w:p>
        </w:tc>
        <w:tc>
          <w:tcPr>
            <w:tcW w:w="584" w:type="dxa"/>
            <w:shd w:val="clear" w:color="auto" w:fill="auto"/>
          </w:tcPr>
          <w:p w14:paraId="72A2098E" w14:textId="77777777" w:rsidR="00130064" w:rsidRPr="00864E79" w:rsidRDefault="00130064" w:rsidP="00130064">
            <w:pPr>
              <w:pStyle w:val="Text"/>
              <w:rPr>
                <w:rStyle w:val="ChBlueBold"/>
              </w:rPr>
            </w:pPr>
            <w:r w:rsidRPr="00864E79">
              <w:rPr>
                <w:rStyle w:val="ChBlueBold"/>
              </w:rPr>
              <w:t>glas</w:t>
            </w:r>
          </w:p>
        </w:tc>
      </w:tr>
      <w:tr w:rsidR="00AC23C4" w:rsidRPr="00864E79" w14:paraId="49DC1056" w14:textId="77777777" w:rsidTr="00AC23C4">
        <w:tc>
          <w:tcPr>
            <w:tcW w:w="709" w:type="dxa"/>
            <w:shd w:val="clear" w:color="auto" w:fill="auto"/>
          </w:tcPr>
          <w:p w14:paraId="672C25F0" w14:textId="77777777" w:rsidR="00130064" w:rsidRPr="00864E79" w:rsidRDefault="00130064" w:rsidP="00130064">
            <w:pPr>
              <w:pStyle w:val="GlossEng"/>
            </w:pPr>
          </w:p>
        </w:tc>
        <w:tc>
          <w:tcPr>
            <w:tcW w:w="540" w:type="dxa"/>
            <w:shd w:val="clear" w:color="auto" w:fill="auto"/>
          </w:tcPr>
          <w:p w14:paraId="23B84A32" w14:textId="77777777" w:rsidR="00130064" w:rsidRPr="0099608C" w:rsidRDefault="00130064" w:rsidP="00130064">
            <w:pPr>
              <w:pStyle w:val="GlossEng"/>
              <w:rPr>
                <w:rStyle w:val="ChSmallCaps"/>
              </w:rPr>
            </w:pPr>
            <w:r w:rsidRPr="0099608C">
              <w:rPr>
                <w:rStyle w:val="ChSmallCaps"/>
              </w:rPr>
              <w:t>1pl</w:t>
            </w:r>
          </w:p>
        </w:tc>
        <w:tc>
          <w:tcPr>
            <w:tcW w:w="751" w:type="dxa"/>
            <w:shd w:val="clear" w:color="auto" w:fill="auto"/>
          </w:tcPr>
          <w:p w14:paraId="70032A1E" w14:textId="77777777" w:rsidR="00130064" w:rsidRPr="00864E79" w:rsidRDefault="00130064" w:rsidP="00130064">
            <w:pPr>
              <w:pStyle w:val="GlossEng"/>
            </w:pPr>
            <w:r w:rsidRPr="00864E79">
              <w:t>drink</w:t>
            </w:r>
          </w:p>
        </w:tc>
        <w:tc>
          <w:tcPr>
            <w:tcW w:w="933" w:type="dxa"/>
            <w:shd w:val="clear" w:color="auto" w:fill="auto"/>
          </w:tcPr>
          <w:p w14:paraId="4473A574" w14:textId="77777777" w:rsidR="00130064" w:rsidRPr="00864E79" w:rsidRDefault="00130064" w:rsidP="00130064">
            <w:pPr>
              <w:pStyle w:val="GlossEng"/>
            </w:pPr>
            <w:r w:rsidRPr="0099608C">
              <w:rPr>
                <w:rStyle w:val="ChSmallCaps"/>
              </w:rPr>
              <w:t>rdp</w:t>
            </w:r>
            <w:r w:rsidRPr="00864E79">
              <w:t>~two</w:t>
            </w:r>
          </w:p>
        </w:tc>
        <w:tc>
          <w:tcPr>
            <w:tcW w:w="584" w:type="dxa"/>
            <w:shd w:val="clear" w:color="auto" w:fill="auto"/>
          </w:tcPr>
          <w:p w14:paraId="239F23FE" w14:textId="77777777" w:rsidR="00130064" w:rsidRPr="00864E79" w:rsidRDefault="00130064" w:rsidP="00130064">
            <w:pPr>
              <w:pStyle w:val="GlossEng"/>
            </w:pPr>
            <w:r w:rsidRPr="00864E79">
              <w:t>glass</w:t>
            </w:r>
          </w:p>
        </w:tc>
        <w:tc>
          <w:tcPr>
            <w:tcW w:w="429" w:type="dxa"/>
            <w:shd w:val="clear" w:color="auto" w:fill="auto"/>
          </w:tcPr>
          <w:p w14:paraId="2B347A60" w14:textId="77777777" w:rsidR="00130064" w:rsidRPr="00864E79" w:rsidRDefault="00130064" w:rsidP="00130064">
            <w:pPr>
              <w:pStyle w:val="GlossEng"/>
            </w:pPr>
            <w:r w:rsidRPr="00864E79">
              <w:t>or</w:t>
            </w:r>
          </w:p>
        </w:tc>
        <w:tc>
          <w:tcPr>
            <w:tcW w:w="1004" w:type="dxa"/>
            <w:shd w:val="clear" w:color="auto" w:fill="auto"/>
          </w:tcPr>
          <w:p w14:paraId="17478A12" w14:textId="77777777" w:rsidR="00130064" w:rsidRPr="00864E79" w:rsidRDefault="00130064" w:rsidP="00130064">
            <w:pPr>
              <w:pStyle w:val="GlossEng"/>
            </w:pPr>
            <w:r w:rsidRPr="0099608C">
              <w:rPr>
                <w:rStyle w:val="ChSmallCaps"/>
              </w:rPr>
              <w:t>rdp</w:t>
            </w:r>
            <w:r w:rsidRPr="00864E79">
              <w:t>~three</w:t>
            </w:r>
          </w:p>
        </w:tc>
        <w:tc>
          <w:tcPr>
            <w:tcW w:w="584" w:type="dxa"/>
            <w:shd w:val="clear" w:color="auto" w:fill="auto"/>
          </w:tcPr>
          <w:p w14:paraId="2E889C2C" w14:textId="77777777" w:rsidR="00130064" w:rsidRPr="00864E79" w:rsidRDefault="00130064" w:rsidP="00130064">
            <w:pPr>
              <w:pStyle w:val="GlossEng"/>
            </w:pPr>
            <w:r w:rsidRPr="00864E79">
              <w:t>glass</w:t>
            </w:r>
          </w:p>
        </w:tc>
      </w:tr>
    </w:tbl>
    <w:p w14:paraId="1A6B909B" w14:textId="0E5FA80A" w:rsidR="00130064" w:rsidRPr="001B3351" w:rsidRDefault="00130064" w:rsidP="00130064">
      <w:pPr>
        <w:pStyle w:val="FreeTranslEng15pt"/>
      </w:pPr>
      <w:r>
        <w:t xml:space="preserve">[About the lack of water during a retreat:] </w:t>
      </w:r>
      <w:r w:rsidR="00B7093A">
        <w:t>‘</w:t>
      </w:r>
      <w:r>
        <w:t xml:space="preserve">we </w:t>
      </w:r>
      <w:r w:rsidRPr="007A0BC8">
        <w:t xml:space="preserve">drank </w:t>
      </w:r>
      <w:r w:rsidRPr="007A0BC8">
        <w:rPr>
          <w:rStyle w:val="ChBlueBold"/>
        </w:rPr>
        <w:t>two glasses</w:t>
      </w:r>
      <w:r>
        <w:rPr>
          <w:rStyle w:val="ChBlueBold"/>
        </w:rPr>
        <w:t xml:space="preserve"> each</w:t>
      </w:r>
      <w:r w:rsidRPr="007A0BC8">
        <w:t xml:space="preserve"> or </w:t>
      </w:r>
      <w:r w:rsidRPr="007A0BC8">
        <w:rPr>
          <w:rStyle w:val="ChBlueBold"/>
        </w:rPr>
        <w:t>three glasses</w:t>
      </w:r>
      <w:r>
        <w:rPr>
          <w:rStyle w:val="ChBlueBold"/>
        </w:rPr>
        <w:t xml:space="preserve"> each</w:t>
      </w:r>
      <w:r w:rsidRPr="007A0BC8">
        <w:t xml:space="preserve"> (</w:t>
      </w:r>
      <w:r w:rsidRPr="00AE6F56">
        <w:t>per day</w:t>
      </w:r>
      <w:r w:rsidRPr="006416E6">
        <w:t>)</w:t>
      </w:r>
      <w:r w:rsidR="00B7093A">
        <w:t>’</w:t>
      </w:r>
      <w:r w:rsidRPr="007A0BC8">
        <w:t xml:space="preserve"> (Lit. </w:t>
      </w:r>
      <w:r w:rsidR="00B7093A">
        <w:t>‘</w:t>
      </w:r>
      <w:r w:rsidRPr="007A0BC8">
        <w:rPr>
          <w:rStyle w:val="ChBlueBold"/>
        </w:rPr>
        <w:t>two by two</w:t>
      </w:r>
      <w:r w:rsidRPr="007A0BC8">
        <w:t xml:space="preserve"> or </w:t>
      </w:r>
      <w:r w:rsidRPr="007A0BC8">
        <w:rPr>
          <w:rStyle w:val="ChBlueBold"/>
        </w:rPr>
        <w:t>three by three</w:t>
      </w:r>
      <w:r w:rsidR="00B7093A">
        <w:t>’</w:t>
      </w:r>
      <w:r w:rsidRPr="007A0BC8">
        <w:t xml:space="preserve">) </w:t>
      </w:r>
      <w:r w:rsidRPr="007A0BC8">
        <w:rPr>
          <w:rStyle w:val="ExampleSource"/>
        </w:rPr>
        <w:t>[081025-009a-Cv.0069]</w:t>
      </w:r>
    </w:p>
    <w:p w14:paraId="2B974A39" w14:textId="62C89F7F" w:rsidR="00130064" w:rsidRDefault="00130064" w:rsidP="00130064">
      <w:pPr>
        <w:pStyle w:val="Heading3"/>
      </w:pPr>
      <w:bookmarkStart w:id="2663" w:name="_Ref350501509"/>
      <w:bookmarkStart w:id="2664" w:name="_Toc367531125"/>
      <w:bookmarkStart w:id="2665" w:name="_Toc440455622"/>
      <w:r>
        <w:t xml:space="preserve">Additional function of </w:t>
      </w:r>
      <w:r w:rsidRPr="00A637B6">
        <w:rPr>
          <w:rStyle w:val="ChItalBold"/>
        </w:rPr>
        <w:t>satu</w:t>
      </w:r>
      <w:r>
        <w:t xml:space="preserve"> </w:t>
      </w:r>
      <w:r w:rsidR="00B7093A">
        <w:t>‘</w:t>
      </w:r>
      <w:r>
        <w:t>one</w:t>
      </w:r>
      <w:r w:rsidR="00B7093A">
        <w:t>’</w:t>
      </w:r>
      <w:bookmarkEnd w:id="2663"/>
      <w:bookmarkEnd w:id="2664"/>
      <w:bookmarkEnd w:id="2665"/>
    </w:p>
    <w:p w14:paraId="66074439" w14:textId="3EC8BB8C" w:rsidR="00130064" w:rsidRDefault="00130064" w:rsidP="00130064">
      <w:pPr>
        <w:pStyle w:val="Body0010after"/>
      </w:pPr>
      <w:r>
        <w:rPr>
          <w:lang w:eastAsia="en-US"/>
        </w:rPr>
        <w:t>In addition to its enumerating function</w:t>
      </w:r>
      <w:r w:rsidRPr="00070011">
        <w:rPr>
          <w:lang w:eastAsia="en-US"/>
        </w:rPr>
        <w:t xml:space="preserve"> </w:t>
      </w:r>
      <w:r>
        <w:rPr>
          <w:lang w:eastAsia="en-US"/>
        </w:rPr>
        <w:t xml:space="preserve">in </w:t>
      </w:r>
      <w:r w:rsidRPr="007A0BC8">
        <w:t>postposed position</w:t>
      </w:r>
      <w:r>
        <w:rPr>
          <w:lang w:eastAsia="en-US"/>
        </w:rPr>
        <w:t xml:space="preserve">, </w:t>
      </w:r>
      <w:r w:rsidR="004125D4">
        <w:rPr>
          <w:lang w:eastAsia="en-US"/>
        </w:rPr>
        <w:t>adnominally</w:t>
      </w:r>
      <w:r w:rsidRPr="007A0BC8">
        <w:rPr>
          <w:lang w:eastAsia="en-US"/>
        </w:rPr>
        <w:t xml:space="preserve"> used </w:t>
      </w:r>
      <w:r w:rsidRPr="007A0BC8">
        <w:rPr>
          <w:rStyle w:val="ChItalBold"/>
        </w:rPr>
        <w:t>satu</w:t>
      </w:r>
      <w:r w:rsidRPr="007A0BC8">
        <w:rPr>
          <w:lang w:eastAsia="en-US"/>
        </w:rPr>
        <w:t xml:space="preserve"> </w:t>
      </w:r>
      <w:r w:rsidR="00B7093A">
        <w:rPr>
          <w:lang w:eastAsia="en-US"/>
        </w:rPr>
        <w:t>‘</w:t>
      </w:r>
      <w:r w:rsidRPr="007A0BC8">
        <w:rPr>
          <w:lang w:eastAsia="en-US"/>
        </w:rPr>
        <w:t>one</w:t>
      </w:r>
      <w:r w:rsidR="00B7093A">
        <w:rPr>
          <w:lang w:eastAsia="en-US"/>
        </w:rPr>
        <w:t>’</w:t>
      </w:r>
      <w:r>
        <w:rPr>
          <w:lang w:eastAsia="en-US"/>
        </w:rPr>
        <w:t xml:space="preserve"> </w:t>
      </w:r>
      <w:r w:rsidRPr="007A0BC8">
        <w:t xml:space="preserve">is </w:t>
      </w:r>
      <w:r>
        <w:t xml:space="preserve">employed </w:t>
      </w:r>
      <w:r w:rsidRPr="007A0BC8">
        <w:t xml:space="preserve">to encode </w:t>
      </w:r>
      <w:r w:rsidR="00B7093A">
        <w:t>“</w:t>
      </w:r>
      <w:r w:rsidRPr="007A0BC8">
        <w:t>specific indefiniteness</w:t>
      </w:r>
      <w:r w:rsidR="00B7093A">
        <w:t>”</w:t>
      </w:r>
      <w:r w:rsidRPr="007A0BC8">
        <w:t xml:space="preserve"> </w:t>
      </w:r>
      <w:r w:rsidR="00BA6215">
        <w:rPr>
          <w:rStyle w:val="Citation"/>
        </w:rPr>
        <w:fldChar w:fldCharType="begin"/>
      </w:r>
      <w:r w:rsidR="0092006B">
        <w:rPr>
          <w:rStyle w:val="Citation"/>
        </w:rPr>
        <w:instrText>ADDIN CITAVI.PLACEHOLDER 2bb7e8cf-48ab-426c-b4a8-ab5c96aeec73 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cnlzdGFsIDIwMDg6IDQ0NCk8L1RleHQ+DQogICAgPC9UZXh0VW5pdD4NCiAgPC9UZXh0VW5pdHM+DQo8L1BsYWNlaG9sZGVyPg==</w:instrText>
      </w:r>
      <w:r w:rsidR="00BA6215">
        <w:rPr>
          <w:rStyle w:val="Citation"/>
        </w:rPr>
        <w:fldChar w:fldCharType="separate"/>
      </w:r>
      <w:bookmarkStart w:id="2666" w:name="_CTVP0012bb7e8cf48ab426cb4a8ab5c96aeec73"/>
      <w:r w:rsidR="0092006B">
        <w:rPr>
          <w:rStyle w:val="Citation"/>
        </w:rPr>
        <w:t>(Crystal 2008: 444)</w:t>
      </w:r>
      <w:bookmarkEnd w:id="2666"/>
      <w:r w:rsidR="00BA6215">
        <w:rPr>
          <w:rStyle w:val="Citation"/>
        </w:rPr>
        <w:fldChar w:fldCharType="end"/>
      </w:r>
      <w:r w:rsidRPr="007A0BC8">
        <w:t xml:space="preserve">. That is, in </w:t>
      </w:r>
      <w:r w:rsidR="008B738D" w:rsidRPr="008B738D">
        <w:rPr>
          <w:rStyle w:val="ChSmallCaps"/>
        </w:rPr>
        <w:t>nn</w:t>
      </w:r>
      <w:r w:rsidRPr="007A0BC8">
        <w:t>um-</w:t>
      </w:r>
      <w:r w:rsidR="008B738D" w:rsidRPr="008B738D">
        <w:rPr>
          <w:rStyle w:val="ChSmallCaps"/>
        </w:rPr>
        <w:t>np</w:t>
      </w:r>
      <w:r w:rsidRPr="007A0BC8">
        <w:t xml:space="preserve">s adnominal </w:t>
      </w:r>
      <w:r w:rsidRPr="007A0BC8">
        <w:rPr>
          <w:rStyle w:val="ChItalBold"/>
        </w:rPr>
        <w:t>satu</w:t>
      </w:r>
      <w:r w:rsidRPr="007A0BC8">
        <w:t xml:space="preserve"> </w:t>
      </w:r>
      <w:r w:rsidR="00B7093A">
        <w:t>‘</w:t>
      </w:r>
      <w:r w:rsidRPr="007A0BC8">
        <w:t>one</w:t>
      </w:r>
      <w:r w:rsidR="00B7093A">
        <w:t>’</w:t>
      </w:r>
      <w:r w:rsidRPr="007A0BC8">
        <w:t xml:space="preserve"> denotes </w:t>
      </w:r>
      <w:r w:rsidRPr="007A0BC8">
        <w:rPr>
          <w:lang w:eastAsia="en-US"/>
        </w:rPr>
        <w:t xml:space="preserve">specific but </w:t>
      </w:r>
      <w:r>
        <w:t xml:space="preserve">nonidentifiable referents, giving the </w:t>
      </w:r>
      <w:r w:rsidRPr="007A0BC8">
        <w:t xml:space="preserve">specific indefinite reading </w:t>
      </w:r>
      <w:r w:rsidR="00B7093A">
        <w:t>‘</w:t>
      </w:r>
      <w:r w:rsidR="008B738D" w:rsidRPr="008B738D">
        <w:rPr>
          <w:rStyle w:val="ChSmallCaps"/>
        </w:rPr>
        <w:t>n</w:t>
      </w:r>
      <w:r w:rsidRPr="007A0BC8">
        <w:t xml:space="preserve"> </w:t>
      </w:r>
      <w:r w:rsidRPr="007A0BC8">
        <w:rPr>
          <w:rStyle w:val="ChItalBold"/>
        </w:rPr>
        <w:t>satu</w:t>
      </w:r>
      <w:r w:rsidR="00B7093A">
        <w:t>’</w:t>
      </w:r>
      <w:r w:rsidRPr="007A0BC8">
        <w:t xml:space="preserve"> </w:t>
      </w:r>
      <w:r w:rsidR="00B7093A">
        <w:t>‘</w:t>
      </w:r>
      <w:r w:rsidRPr="007A0BC8">
        <w:t xml:space="preserve">a certain </w:t>
      </w:r>
      <w:r w:rsidR="008B738D" w:rsidRPr="008B738D">
        <w:rPr>
          <w:rStyle w:val="ChSmallCaps"/>
        </w:rPr>
        <w:t>n</w:t>
      </w:r>
      <w:r w:rsidR="00B7093A">
        <w:t>’</w:t>
      </w:r>
      <w:r w:rsidRPr="007A0BC8">
        <w:t xml:space="preserve">. The specific indefinite referent may be animate human </w:t>
      </w:r>
      <w:r>
        <w:t xml:space="preserve">such </w:t>
      </w:r>
      <w:r w:rsidRPr="007A0BC8">
        <w:t xml:space="preserve">as </w:t>
      </w:r>
      <w:r>
        <w:rPr>
          <w:rStyle w:val="ChItalBold"/>
        </w:rPr>
        <w:t>ade</w:t>
      </w:r>
      <w:r w:rsidRPr="007A0BC8">
        <w:rPr>
          <w:rStyle w:val="ChItalBold"/>
        </w:rPr>
        <w:t xml:space="preserve"> satu</w:t>
      </w:r>
      <w:r w:rsidRPr="007A0BC8">
        <w:t xml:space="preserve"> </w:t>
      </w:r>
      <w:r w:rsidR="00B7093A">
        <w:t>‘</w:t>
      </w:r>
      <w:r w:rsidRPr="007A0BC8">
        <w:t xml:space="preserve">a certain </w:t>
      </w:r>
      <w:r>
        <w:t>younger sibling</w:t>
      </w:r>
      <w:r w:rsidR="00B7093A">
        <w:t>’</w:t>
      </w:r>
      <w:r w:rsidRPr="007A0BC8">
        <w:t xml:space="preserve"> in </w:t>
      </w:r>
      <w:r>
        <w:fldChar w:fldCharType="begin"/>
      </w:r>
      <w:r>
        <w:instrText xml:space="preserve"> REF _Ref339637322 \h </w:instrText>
      </w:r>
      <w:r>
        <w:fldChar w:fldCharType="separate"/>
      </w:r>
      <w:r w:rsidR="00154D81" w:rsidRPr="00864E79">
        <w:t>(</w:t>
      </w:r>
      <w:r w:rsidR="00154D81">
        <w:rPr>
          <w:noProof/>
        </w:rPr>
        <w:t>312</w:t>
      </w:r>
      <w:r w:rsidR="00154D81" w:rsidRPr="00864E79">
        <w:t>)</w:t>
      </w:r>
      <w:r>
        <w:fldChar w:fldCharType="end"/>
      </w:r>
      <w:r>
        <w:t xml:space="preserve"> or </w:t>
      </w:r>
      <w:r w:rsidRPr="007A0BC8">
        <w:t xml:space="preserve">inanimate </w:t>
      </w:r>
      <w:r>
        <w:t xml:space="preserve">such </w:t>
      </w:r>
      <w:r w:rsidRPr="007A0BC8">
        <w:t xml:space="preserve">as </w:t>
      </w:r>
      <w:r w:rsidRPr="007A0BC8">
        <w:rPr>
          <w:rStyle w:val="ChItalBold"/>
        </w:rPr>
        <w:t>kampung satu</w:t>
      </w:r>
      <w:r w:rsidRPr="007A0BC8">
        <w:t xml:space="preserve"> </w:t>
      </w:r>
      <w:r w:rsidR="00B7093A">
        <w:t>‘</w:t>
      </w:r>
      <w:r w:rsidRPr="007A0BC8">
        <w:t>a certain village</w:t>
      </w:r>
      <w:r w:rsidR="00B7093A">
        <w:t>’</w:t>
      </w:r>
      <w:r w:rsidRPr="007A0BC8">
        <w:t xml:space="preserve"> in </w:t>
      </w:r>
      <w:r>
        <w:fldChar w:fldCharType="begin"/>
      </w:r>
      <w:r>
        <w:instrText xml:space="preserve"> REF _Ref339637325 \h </w:instrText>
      </w:r>
      <w:r>
        <w:fldChar w:fldCharType="separate"/>
      </w:r>
      <w:r w:rsidR="00154D81" w:rsidRPr="00864E79">
        <w:t>(</w:t>
      </w:r>
      <w:r w:rsidR="00154D81">
        <w:rPr>
          <w:noProof/>
        </w:rPr>
        <w:t>313</w:t>
      </w:r>
      <w:r w:rsidR="00154D81" w:rsidRPr="00864E79">
        <w:t>)</w:t>
      </w:r>
      <w:r>
        <w:fldChar w:fldCharType="end"/>
      </w:r>
      <w:r>
        <w:t xml:space="preserve">. The referent of </w:t>
      </w:r>
      <w:r w:rsidRPr="00DF2898">
        <w:rPr>
          <w:rStyle w:val="ChItalBold"/>
        </w:rPr>
        <w:t>ojek satu</w:t>
      </w:r>
      <w:r>
        <w:t xml:space="preserve"> in </w:t>
      </w:r>
      <w:r>
        <w:fldChar w:fldCharType="begin"/>
      </w:r>
      <w:r>
        <w:instrText xml:space="preserve"> REF _Ref339637325 \h </w:instrText>
      </w:r>
      <w:r>
        <w:fldChar w:fldCharType="separate"/>
      </w:r>
      <w:r w:rsidR="00154D81" w:rsidRPr="00864E79">
        <w:t>(</w:t>
      </w:r>
      <w:r w:rsidR="00154D81">
        <w:rPr>
          <w:noProof/>
        </w:rPr>
        <w:t>313</w:t>
      </w:r>
      <w:r w:rsidR="00154D81" w:rsidRPr="00864E79">
        <w:t>)</w:t>
      </w:r>
      <w:r>
        <w:fldChar w:fldCharType="end"/>
      </w:r>
      <w:r>
        <w:t xml:space="preserve"> can be interpreted as the animate referent </w:t>
      </w:r>
      <w:r w:rsidR="00B7093A">
        <w:t>‘</w:t>
      </w:r>
      <w:r>
        <w:t>motorbike taxi driver</w:t>
      </w:r>
      <w:r w:rsidR="00B7093A">
        <w:t>’</w:t>
      </w:r>
      <w:r w:rsidRPr="007A0BC8">
        <w:t>, or</w:t>
      </w:r>
      <w:r>
        <w:t xml:space="preserve"> as the inanimate referent </w:t>
      </w:r>
      <w:r w:rsidR="00B7093A">
        <w:t>‘</w:t>
      </w:r>
      <w:r>
        <w:t>motorbike taxi</w:t>
      </w:r>
      <w:r w:rsidR="00B7093A">
        <w:t>’</w:t>
      </w:r>
      <w:r>
        <w:t>.</w:t>
      </w:r>
    </w:p>
    <w:tbl>
      <w:tblPr>
        <w:tblW w:w="0" w:type="auto"/>
        <w:tblCellMar>
          <w:left w:w="42" w:type="dxa"/>
          <w:right w:w="42" w:type="dxa"/>
        </w:tblCellMar>
        <w:tblLook w:val="01E0" w:firstRow="1" w:lastRow="1" w:firstColumn="1" w:lastColumn="1" w:noHBand="0" w:noVBand="0"/>
      </w:tblPr>
      <w:tblGrid>
        <w:gridCol w:w="709"/>
        <w:gridCol w:w="562"/>
        <w:gridCol w:w="496"/>
        <w:gridCol w:w="540"/>
        <w:gridCol w:w="360"/>
        <w:gridCol w:w="688"/>
      </w:tblGrid>
      <w:tr w:rsidR="00AC23C4" w:rsidRPr="00864E79" w14:paraId="12683A47" w14:textId="77777777" w:rsidTr="00AC23C4">
        <w:tc>
          <w:tcPr>
            <w:tcW w:w="709" w:type="dxa"/>
            <w:shd w:val="clear" w:color="auto" w:fill="auto"/>
          </w:tcPr>
          <w:p w14:paraId="3FD11E8A" w14:textId="77777777" w:rsidR="00130064" w:rsidRPr="00864E79" w:rsidRDefault="00130064" w:rsidP="00130064">
            <w:pPr>
              <w:pStyle w:val="Text"/>
            </w:pPr>
            <w:bookmarkStart w:id="2667" w:name="_Ref262727265"/>
            <w:bookmarkStart w:id="2668" w:name="_Ref339637322"/>
            <w:r w:rsidRPr="00864E79">
              <w:t>(</w:t>
            </w:r>
            <w:fldSimple w:instr=" SEQ ( \* ARABIC \s 1 ">
              <w:r w:rsidR="00154D81">
                <w:rPr>
                  <w:noProof/>
                </w:rPr>
                <w:t>312</w:t>
              </w:r>
            </w:fldSimple>
            <w:bookmarkEnd w:id="2667"/>
            <w:r w:rsidRPr="00864E79">
              <w:t>)</w:t>
            </w:r>
            <w:bookmarkEnd w:id="2668"/>
          </w:p>
        </w:tc>
        <w:tc>
          <w:tcPr>
            <w:tcW w:w="562" w:type="dxa"/>
            <w:shd w:val="clear" w:color="auto" w:fill="auto"/>
          </w:tcPr>
          <w:p w14:paraId="548D7A2F" w14:textId="77777777" w:rsidR="00130064" w:rsidRPr="00864E79" w:rsidRDefault="00130064" w:rsidP="00130064">
            <w:pPr>
              <w:pStyle w:val="Text"/>
            </w:pPr>
            <w:r w:rsidRPr="00864E79">
              <w:t>ada</w:t>
            </w:r>
          </w:p>
        </w:tc>
        <w:tc>
          <w:tcPr>
            <w:tcW w:w="496" w:type="dxa"/>
            <w:shd w:val="clear" w:color="auto" w:fill="auto"/>
          </w:tcPr>
          <w:p w14:paraId="5295460C" w14:textId="77777777" w:rsidR="00130064" w:rsidRPr="00864E79" w:rsidRDefault="00130064" w:rsidP="00130064">
            <w:pPr>
              <w:pStyle w:val="Text"/>
              <w:rPr>
                <w:rStyle w:val="ChBlueBold"/>
              </w:rPr>
            </w:pPr>
            <w:r w:rsidRPr="00864E79">
              <w:rPr>
                <w:rStyle w:val="ChBlueBold"/>
              </w:rPr>
              <w:t>ade</w:t>
            </w:r>
          </w:p>
        </w:tc>
        <w:tc>
          <w:tcPr>
            <w:tcW w:w="540" w:type="dxa"/>
            <w:shd w:val="clear" w:color="auto" w:fill="auto"/>
          </w:tcPr>
          <w:p w14:paraId="43AD268E" w14:textId="77777777" w:rsidR="00130064" w:rsidRPr="00864E79" w:rsidRDefault="00130064" w:rsidP="00130064">
            <w:pPr>
              <w:pStyle w:val="Text"/>
              <w:rPr>
                <w:rStyle w:val="ChBlueBold"/>
              </w:rPr>
            </w:pPr>
            <w:r w:rsidRPr="00864E79">
              <w:rPr>
                <w:rStyle w:val="ChBlueBold"/>
              </w:rPr>
              <w:t>satu</w:t>
            </w:r>
          </w:p>
        </w:tc>
        <w:tc>
          <w:tcPr>
            <w:tcW w:w="360" w:type="dxa"/>
            <w:shd w:val="clear" w:color="auto" w:fill="auto"/>
          </w:tcPr>
          <w:p w14:paraId="64ACFA83" w14:textId="77777777" w:rsidR="00130064" w:rsidRPr="00864E79" w:rsidRDefault="00130064" w:rsidP="00130064">
            <w:pPr>
              <w:pStyle w:val="Text"/>
            </w:pPr>
            <w:r w:rsidRPr="00864E79">
              <w:t>di</w:t>
            </w:r>
          </w:p>
        </w:tc>
        <w:tc>
          <w:tcPr>
            <w:tcW w:w="688" w:type="dxa"/>
            <w:shd w:val="clear" w:color="auto" w:fill="auto"/>
          </w:tcPr>
          <w:p w14:paraId="5B136721" w14:textId="77777777" w:rsidR="00130064" w:rsidRPr="00864E79" w:rsidRDefault="00130064" w:rsidP="00130064">
            <w:pPr>
              <w:pStyle w:val="Text"/>
            </w:pPr>
            <w:r w:rsidRPr="00864E79">
              <w:t>situ</w:t>
            </w:r>
          </w:p>
        </w:tc>
      </w:tr>
      <w:tr w:rsidR="00AC23C4" w:rsidRPr="00864E79" w14:paraId="60392B42" w14:textId="77777777" w:rsidTr="00AC23C4">
        <w:tc>
          <w:tcPr>
            <w:tcW w:w="709" w:type="dxa"/>
            <w:shd w:val="clear" w:color="auto" w:fill="auto"/>
          </w:tcPr>
          <w:p w14:paraId="43906EBD" w14:textId="77777777" w:rsidR="00130064" w:rsidRPr="00864E79" w:rsidRDefault="00130064" w:rsidP="00130064">
            <w:pPr>
              <w:pStyle w:val="GlossEng"/>
            </w:pPr>
          </w:p>
        </w:tc>
        <w:tc>
          <w:tcPr>
            <w:tcW w:w="562" w:type="dxa"/>
            <w:shd w:val="clear" w:color="auto" w:fill="auto"/>
          </w:tcPr>
          <w:p w14:paraId="16F5244D" w14:textId="77777777" w:rsidR="00130064" w:rsidRPr="00864E79" w:rsidRDefault="00130064" w:rsidP="00130064">
            <w:pPr>
              <w:pStyle w:val="GlossEng"/>
            </w:pPr>
            <w:r w:rsidRPr="00864E79">
              <w:t>exist</w:t>
            </w:r>
          </w:p>
        </w:tc>
        <w:tc>
          <w:tcPr>
            <w:tcW w:w="496" w:type="dxa"/>
            <w:shd w:val="clear" w:color="auto" w:fill="auto"/>
          </w:tcPr>
          <w:p w14:paraId="557E5711" w14:textId="77777777" w:rsidR="00130064" w:rsidRPr="00864E79" w:rsidRDefault="00130064" w:rsidP="00130064">
            <w:pPr>
              <w:pStyle w:val="GlossEng"/>
            </w:pPr>
            <w:r w:rsidRPr="00864E79">
              <w:t>ySb</w:t>
            </w:r>
          </w:p>
        </w:tc>
        <w:tc>
          <w:tcPr>
            <w:tcW w:w="540" w:type="dxa"/>
            <w:shd w:val="clear" w:color="auto" w:fill="auto"/>
          </w:tcPr>
          <w:p w14:paraId="6ADF10BF" w14:textId="77777777" w:rsidR="00130064" w:rsidRPr="00864E79" w:rsidRDefault="00130064" w:rsidP="00130064">
            <w:pPr>
              <w:pStyle w:val="GlossEng"/>
            </w:pPr>
            <w:r w:rsidRPr="00864E79">
              <w:t>one</w:t>
            </w:r>
          </w:p>
        </w:tc>
        <w:tc>
          <w:tcPr>
            <w:tcW w:w="360" w:type="dxa"/>
            <w:shd w:val="clear" w:color="auto" w:fill="auto"/>
          </w:tcPr>
          <w:p w14:paraId="0A926CF8" w14:textId="77777777" w:rsidR="00130064" w:rsidRPr="00864E79" w:rsidRDefault="00130064" w:rsidP="00130064">
            <w:pPr>
              <w:pStyle w:val="GlossEng"/>
            </w:pPr>
            <w:r w:rsidRPr="00864E79">
              <w:t>at</w:t>
            </w:r>
          </w:p>
        </w:tc>
        <w:tc>
          <w:tcPr>
            <w:tcW w:w="688" w:type="dxa"/>
            <w:shd w:val="clear" w:color="auto" w:fill="auto"/>
          </w:tcPr>
          <w:p w14:paraId="2E6B2A0E" w14:textId="77777777" w:rsidR="00130064" w:rsidRPr="0099608C" w:rsidRDefault="00130064" w:rsidP="00130064">
            <w:pPr>
              <w:pStyle w:val="GlossEng"/>
              <w:rPr>
                <w:rStyle w:val="ChSmallCaps"/>
              </w:rPr>
            </w:pPr>
            <w:r w:rsidRPr="0099608C">
              <w:rPr>
                <w:rStyle w:val="ChSmallCaps"/>
              </w:rPr>
              <w:t>l.med</w:t>
            </w:r>
          </w:p>
        </w:tc>
      </w:tr>
    </w:tbl>
    <w:p w14:paraId="0C3D6A75" w14:textId="1353D74F" w:rsidR="00130064" w:rsidRDefault="00B7093A" w:rsidP="00130064">
      <w:pPr>
        <w:pStyle w:val="FreeTranslEng"/>
      </w:pPr>
      <w:r>
        <w:t>‘</w:t>
      </w:r>
      <w:r w:rsidR="00130064">
        <w:t xml:space="preserve">(there) is </w:t>
      </w:r>
      <w:r w:rsidR="00130064" w:rsidRPr="00C930A7">
        <w:rPr>
          <w:rStyle w:val="ChBlueBold"/>
        </w:rPr>
        <w:t>a certain younger sibling</w:t>
      </w:r>
      <w:r w:rsidR="00130064">
        <w:t xml:space="preserve"> there</w:t>
      </w:r>
      <w:r>
        <w:t>’</w:t>
      </w:r>
      <w:r w:rsidR="00130064">
        <w:t xml:space="preserve"> </w:t>
      </w:r>
      <w:r w:rsidR="00130064" w:rsidRPr="00CE2416">
        <w:rPr>
          <w:rStyle w:val="ExampleSource"/>
        </w:rPr>
        <w:t>[080922-004-Cv.0018]</w:t>
      </w:r>
    </w:p>
    <w:tbl>
      <w:tblPr>
        <w:tblW w:w="6653" w:type="dxa"/>
        <w:tblCellMar>
          <w:left w:w="42" w:type="dxa"/>
          <w:right w:w="42" w:type="dxa"/>
        </w:tblCellMar>
        <w:tblLook w:val="01E0" w:firstRow="1" w:lastRow="1" w:firstColumn="1" w:lastColumn="1" w:noHBand="0" w:noVBand="0"/>
      </w:tblPr>
      <w:tblGrid>
        <w:gridCol w:w="709"/>
        <w:gridCol w:w="489"/>
        <w:gridCol w:w="73"/>
        <w:gridCol w:w="772"/>
        <w:gridCol w:w="585"/>
        <w:gridCol w:w="88"/>
        <w:gridCol w:w="452"/>
        <w:gridCol w:w="77"/>
        <w:gridCol w:w="695"/>
        <w:gridCol w:w="57"/>
        <w:gridCol w:w="303"/>
        <w:gridCol w:w="996"/>
        <w:gridCol w:w="540"/>
        <w:gridCol w:w="817"/>
      </w:tblGrid>
      <w:tr w:rsidR="00AC23C4" w:rsidRPr="00864E79" w14:paraId="67665A25" w14:textId="77777777" w:rsidTr="00AC23C4">
        <w:tc>
          <w:tcPr>
            <w:tcW w:w="709" w:type="dxa"/>
            <w:shd w:val="clear" w:color="auto" w:fill="auto"/>
          </w:tcPr>
          <w:p w14:paraId="2B29B810" w14:textId="77777777" w:rsidR="00130064" w:rsidRPr="00864E79" w:rsidRDefault="00130064" w:rsidP="00130064">
            <w:pPr>
              <w:pStyle w:val="Text"/>
            </w:pPr>
            <w:bookmarkStart w:id="2669" w:name="_Ref318829095"/>
            <w:bookmarkStart w:id="2670" w:name="_Ref339637325"/>
            <w:r w:rsidRPr="00864E79">
              <w:t>(</w:t>
            </w:r>
            <w:fldSimple w:instr=" SEQ ( \* ARABIC \s 1 ">
              <w:r w:rsidR="00154D81">
                <w:rPr>
                  <w:noProof/>
                </w:rPr>
                <w:t>313</w:t>
              </w:r>
            </w:fldSimple>
            <w:bookmarkEnd w:id="2669"/>
            <w:r w:rsidRPr="00864E79">
              <w:t>)</w:t>
            </w:r>
            <w:bookmarkEnd w:id="2670"/>
          </w:p>
        </w:tc>
        <w:tc>
          <w:tcPr>
            <w:tcW w:w="489" w:type="dxa"/>
            <w:shd w:val="clear" w:color="auto" w:fill="auto"/>
          </w:tcPr>
          <w:p w14:paraId="7A870212" w14:textId="77777777" w:rsidR="00130064" w:rsidRPr="00864E79" w:rsidRDefault="00130064" w:rsidP="00130064">
            <w:pPr>
              <w:pStyle w:val="Text"/>
            </w:pPr>
            <w:r w:rsidRPr="00864E79">
              <w:t>sa</w:t>
            </w:r>
          </w:p>
        </w:tc>
        <w:tc>
          <w:tcPr>
            <w:tcW w:w="845" w:type="dxa"/>
            <w:gridSpan w:val="2"/>
            <w:shd w:val="clear" w:color="auto" w:fill="auto"/>
          </w:tcPr>
          <w:p w14:paraId="28675896" w14:textId="77777777" w:rsidR="00130064" w:rsidRPr="00864E79" w:rsidRDefault="00130064" w:rsidP="00130064">
            <w:pPr>
              <w:pStyle w:val="Text"/>
            </w:pPr>
            <w:r w:rsidRPr="00864E79">
              <w:t>pas</w:t>
            </w:r>
          </w:p>
        </w:tc>
        <w:tc>
          <w:tcPr>
            <w:tcW w:w="673" w:type="dxa"/>
            <w:gridSpan w:val="2"/>
            <w:shd w:val="clear" w:color="auto" w:fill="auto"/>
          </w:tcPr>
          <w:p w14:paraId="1FBE49A3" w14:textId="77777777" w:rsidR="00130064" w:rsidRPr="00864E79" w:rsidRDefault="00130064" w:rsidP="00130064">
            <w:pPr>
              <w:pStyle w:val="Text"/>
            </w:pPr>
            <w:r w:rsidRPr="00864E79">
              <w:t>jalan</w:t>
            </w:r>
            <w:r w:rsidR="00BC525F">
              <w:t>g</w:t>
            </w:r>
          </w:p>
        </w:tc>
        <w:tc>
          <w:tcPr>
            <w:tcW w:w="529" w:type="dxa"/>
            <w:gridSpan w:val="2"/>
            <w:shd w:val="clear" w:color="auto" w:fill="auto"/>
          </w:tcPr>
          <w:p w14:paraId="621BAF34" w14:textId="77777777" w:rsidR="00130064" w:rsidRPr="00864E79" w:rsidRDefault="00130064" w:rsidP="00130064">
            <w:pPr>
              <w:pStyle w:val="Text"/>
            </w:pPr>
            <w:r w:rsidRPr="00864E79">
              <w:t>kaki</w:t>
            </w:r>
          </w:p>
        </w:tc>
        <w:tc>
          <w:tcPr>
            <w:tcW w:w="695" w:type="dxa"/>
            <w:shd w:val="clear" w:color="auto" w:fill="auto"/>
          </w:tcPr>
          <w:p w14:paraId="5B1D588C" w14:textId="77777777" w:rsidR="00130064" w:rsidRPr="00864E79" w:rsidRDefault="00130064" w:rsidP="00130064">
            <w:pPr>
              <w:pStyle w:val="Text"/>
            </w:pPr>
            <w:r w:rsidRPr="00864E79">
              <w:t>sampe</w:t>
            </w:r>
          </w:p>
        </w:tc>
        <w:tc>
          <w:tcPr>
            <w:tcW w:w="360" w:type="dxa"/>
            <w:gridSpan w:val="2"/>
            <w:shd w:val="clear" w:color="auto" w:fill="auto"/>
          </w:tcPr>
          <w:p w14:paraId="0FDAD9F7" w14:textId="77777777" w:rsidR="00130064" w:rsidRPr="00864E79" w:rsidRDefault="00130064" w:rsidP="00130064">
            <w:pPr>
              <w:pStyle w:val="Text"/>
            </w:pPr>
            <w:r w:rsidRPr="00864E79">
              <w:t>di</w:t>
            </w:r>
          </w:p>
        </w:tc>
        <w:tc>
          <w:tcPr>
            <w:tcW w:w="996" w:type="dxa"/>
            <w:shd w:val="clear" w:color="auto" w:fill="auto"/>
          </w:tcPr>
          <w:p w14:paraId="59E889CF" w14:textId="77777777" w:rsidR="00130064" w:rsidRPr="00864E79" w:rsidRDefault="00130064" w:rsidP="00130064">
            <w:pPr>
              <w:pStyle w:val="Text"/>
              <w:rPr>
                <w:rStyle w:val="ChBlueBold"/>
              </w:rPr>
            </w:pPr>
            <w:r w:rsidRPr="00864E79">
              <w:rPr>
                <w:rStyle w:val="ChBlueBold"/>
              </w:rPr>
              <w:t>kampung</w:t>
            </w:r>
          </w:p>
        </w:tc>
        <w:tc>
          <w:tcPr>
            <w:tcW w:w="540" w:type="dxa"/>
            <w:shd w:val="clear" w:color="auto" w:fill="auto"/>
          </w:tcPr>
          <w:p w14:paraId="48FBA310" w14:textId="77777777" w:rsidR="00130064" w:rsidRPr="00864E79" w:rsidRDefault="00130064" w:rsidP="00130064">
            <w:pPr>
              <w:pStyle w:val="Text"/>
              <w:rPr>
                <w:rStyle w:val="ChBlueBold"/>
              </w:rPr>
            </w:pPr>
            <w:r w:rsidRPr="00864E79">
              <w:rPr>
                <w:rStyle w:val="ChBlueBold"/>
              </w:rPr>
              <w:t>satu</w:t>
            </w:r>
          </w:p>
        </w:tc>
        <w:tc>
          <w:tcPr>
            <w:tcW w:w="817" w:type="dxa"/>
            <w:shd w:val="clear" w:color="auto" w:fill="auto"/>
          </w:tcPr>
          <w:p w14:paraId="78AB86FC" w14:textId="77777777" w:rsidR="00130064" w:rsidRPr="00864E79" w:rsidRDefault="00130064" w:rsidP="00130064">
            <w:pPr>
              <w:pStyle w:val="Text"/>
            </w:pPr>
            <w:r w:rsidRPr="00864E79">
              <w:t>Waren</w:t>
            </w:r>
            <w:r w:rsidR="00BC525F">
              <w:t>g</w:t>
            </w:r>
          </w:p>
        </w:tc>
      </w:tr>
      <w:tr w:rsidR="00AC23C4" w:rsidRPr="00864E79" w14:paraId="777CB528" w14:textId="77777777" w:rsidTr="00AC23C4">
        <w:tc>
          <w:tcPr>
            <w:tcW w:w="709" w:type="dxa"/>
            <w:shd w:val="clear" w:color="auto" w:fill="auto"/>
          </w:tcPr>
          <w:p w14:paraId="5C9D2D28" w14:textId="77777777" w:rsidR="00130064" w:rsidRPr="00864E79" w:rsidRDefault="00130064" w:rsidP="00130064">
            <w:pPr>
              <w:pStyle w:val="GlossEng2ptafter"/>
            </w:pPr>
          </w:p>
        </w:tc>
        <w:tc>
          <w:tcPr>
            <w:tcW w:w="489" w:type="dxa"/>
            <w:shd w:val="clear" w:color="auto" w:fill="auto"/>
          </w:tcPr>
          <w:p w14:paraId="14DA5111" w14:textId="77777777" w:rsidR="00130064" w:rsidRPr="0099608C" w:rsidRDefault="00130064" w:rsidP="00130064">
            <w:pPr>
              <w:pStyle w:val="GlossEng2ptafter"/>
              <w:rPr>
                <w:rStyle w:val="ChSmallCaps"/>
              </w:rPr>
            </w:pPr>
            <w:r w:rsidRPr="0099608C">
              <w:rPr>
                <w:rStyle w:val="ChSmallCaps"/>
              </w:rPr>
              <w:t>1sg</w:t>
            </w:r>
          </w:p>
        </w:tc>
        <w:tc>
          <w:tcPr>
            <w:tcW w:w="845" w:type="dxa"/>
            <w:gridSpan w:val="2"/>
            <w:shd w:val="clear" w:color="auto" w:fill="auto"/>
          </w:tcPr>
          <w:p w14:paraId="1664C47B" w14:textId="1A90422D" w:rsidR="00130064" w:rsidRPr="00864E79" w:rsidRDefault="00A7377F" w:rsidP="00130064">
            <w:pPr>
              <w:pStyle w:val="GlossEng2ptafter"/>
            </w:pPr>
            <w:r>
              <w:t>precisely</w:t>
            </w:r>
          </w:p>
        </w:tc>
        <w:tc>
          <w:tcPr>
            <w:tcW w:w="673" w:type="dxa"/>
            <w:gridSpan w:val="2"/>
            <w:shd w:val="clear" w:color="auto" w:fill="auto"/>
          </w:tcPr>
          <w:p w14:paraId="32D26B37" w14:textId="77777777" w:rsidR="00130064" w:rsidRPr="00864E79" w:rsidRDefault="00130064" w:rsidP="00130064">
            <w:pPr>
              <w:pStyle w:val="GlossEng2ptafter"/>
            </w:pPr>
            <w:r w:rsidRPr="00864E79">
              <w:t>walk</w:t>
            </w:r>
          </w:p>
        </w:tc>
        <w:tc>
          <w:tcPr>
            <w:tcW w:w="529" w:type="dxa"/>
            <w:gridSpan w:val="2"/>
            <w:shd w:val="clear" w:color="auto" w:fill="auto"/>
          </w:tcPr>
          <w:p w14:paraId="4D67F03A" w14:textId="77777777" w:rsidR="00130064" w:rsidRPr="00864E79" w:rsidRDefault="00130064" w:rsidP="00130064">
            <w:pPr>
              <w:pStyle w:val="GlossEng2ptafter"/>
            </w:pPr>
            <w:r w:rsidRPr="00864E79">
              <w:t>foot</w:t>
            </w:r>
          </w:p>
        </w:tc>
        <w:tc>
          <w:tcPr>
            <w:tcW w:w="695" w:type="dxa"/>
            <w:shd w:val="clear" w:color="auto" w:fill="auto"/>
          </w:tcPr>
          <w:p w14:paraId="2777B358" w14:textId="77777777" w:rsidR="00130064" w:rsidRPr="00864E79" w:rsidRDefault="00130064" w:rsidP="00130064">
            <w:pPr>
              <w:pStyle w:val="GlossEng2ptafter"/>
            </w:pPr>
            <w:r w:rsidRPr="00864E79">
              <w:t>reach</w:t>
            </w:r>
          </w:p>
        </w:tc>
        <w:tc>
          <w:tcPr>
            <w:tcW w:w="360" w:type="dxa"/>
            <w:gridSpan w:val="2"/>
            <w:shd w:val="clear" w:color="auto" w:fill="auto"/>
          </w:tcPr>
          <w:p w14:paraId="3627FB61" w14:textId="77777777" w:rsidR="00130064" w:rsidRPr="00864E79" w:rsidRDefault="00130064" w:rsidP="00130064">
            <w:pPr>
              <w:pStyle w:val="GlossEng2ptafter"/>
            </w:pPr>
            <w:r w:rsidRPr="00864E79">
              <w:t>at</w:t>
            </w:r>
          </w:p>
        </w:tc>
        <w:tc>
          <w:tcPr>
            <w:tcW w:w="996" w:type="dxa"/>
            <w:shd w:val="clear" w:color="auto" w:fill="auto"/>
          </w:tcPr>
          <w:p w14:paraId="36E38BDC" w14:textId="77777777" w:rsidR="00130064" w:rsidRPr="00864E79" w:rsidRDefault="00130064" w:rsidP="00130064">
            <w:pPr>
              <w:pStyle w:val="GlossEng2ptafter"/>
            </w:pPr>
            <w:r w:rsidRPr="00864E79">
              <w:t>village</w:t>
            </w:r>
          </w:p>
        </w:tc>
        <w:tc>
          <w:tcPr>
            <w:tcW w:w="540" w:type="dxa"/>
            <w:shd w:val="clear" w:color="auto" w:fill="auto"/>
          </w:tcPr>
          <w:p w14:paraId="527945AC" w14:textId="77777777" w:rsidR="00130064" w:rsidRPr="00864E79" w:rsidRDefault="00130064" w:rsidP="00130064">
            <w:pPr>
              <w:pStyle w:val="GlossEng2ptafter"/>
            </w:pPr>
            <w:r w:rsidRPr="00864E79">
              <w:t>one</w:t>
            </w:r>
          </w:p>
        </w:tc>
        <w:tc>
          <w:tcPr>
            <w:tcW w:w="817" w:type="dxa"/>
            <w:shd w:val="clear" w:color="auto" w:fill="auto"/>
          </w:tcPr>
          <w:p w14:paraId="1172ADA8" w14:textId="77777777" w:rsidR="00130064" w:rsidRPr="00864E79" w:rsidRDefault="00130064" w:rsidP="00130064">
            <w:pPr>
              <w:pStyle w:val="GlossEng2ptafter"/>
            </w:pPr>
            <w:r w:rsidRPr="00864E79">
              <w:t>Waren</w:t>
            </w:r>
            <w:r w:rsidR="00BC525F">
              <w:t>g</w:t>
            </w:r>
          </w:p>
        </w:tc>
      </w:tr>
      <w:tr w:rsidR="00AC23C4" w:rsidRPr="00864E79" w14:paraId="43913CFC" w14:textId="77777777" w:rsidTr="00AC23C4">
        <w:trPr>
          <w:gridAfter w:val="4"/>
          <w:wAfter w:w="2656" w:type="dxa"/>
        </w:trPr>
        <w:tc>
          <w:tcPr>
            <w:tcW w:w="709" w:type="dxa"/>
            <w:shd w:val="clear" w:color="auto" w:fill="auto"/>
          </w:tcPr>
          <w:p w14:paraId="063EC967" w14:textId="77777777" w:rsidR="00130064" w:rsidRPr="00864E79" w:rsidRDefault="00130064" w:rsidP="00130064">
            <w:pPr>
              <w:pStyle w:val="O0Nwnext"/>
            </w:pPr>
          </w:p>
        </w:tc>
        <w:tc>
          <w:tcPr>
            <w:tcW w:w="562" w:type="dxa"/>
            <w:gridSpan w:val="2"/>
            <w:shd w:val="clear" w:color="auto" w:fill="auto"/>
          </w:tcPr>
          <w:p w14:paraId="31C13049" w14:textId="77777777" w:rsidR="00130064" w:rsidRPr="00864E79" w:rsidRDefault="00130064" w:rsidP="00130064">
            <w:pPr>
              <w:pStyle w:val="Text"/>
            </w:pPr>
            <w:r w:rsidRPr="00864E79">
              <w:t>ada</w:t>
            </w:r>
          </w:p>
        </w:tc>
        <w:tc>
          <w:tcPr>
            <w:tcW w:w="1357" w:type="dxa"/>
            <w:gridSpan w:val="2"/>
            <w:shd w:val="clear" w:color="auto" w:fill="auto"/>
          </w:tcPr>
          <w:p w14:paraId="5B663F61" w14:textId="77777777" w:rsidR="00130064" w:rsidRPr="00864E79" w:rsidRDefault="00130064" w:rsidP="00130064">
            <w:pPr>
              <w:pStyle w:val="Text"/>
              <w:rPr>
                <w:rStyle w:val="ChBlueBold"/>
              </w:rPr>
            </w:pPr>
            <w:r w:rsidRPr="00864E79">
              <w:rPr>
                <w:rStyle w:val="ChBlueBold"/>
              </w:rPr>
              <w:t>ojek</w:t>
            </w:r>
          </w:p>
        </w:tc>
        <w:tc>
          <w:tcPr>
            <w:tcW w:w="540" w:type="dxa"/>
            <w:gridSpan w:val="2"/>
            <w:shd w:val="clear" w:color="auto" w:fill="auto"/>
          </w:tcPr>
          <w:p w14:paraId="7C9A446D" w14:textId="77777777" w:rsidR="00130064" w:rsidRPr="00864E79" w:rsidRDefault="00130064" w:rsidP="00130064">
            <w:pPr>
              <w:pStyle w:val="Text"/>
              <w:rPr>
                <w:rStyle w:val="ChBlueBold"/>
              </w:rPr>
            </w:pPr>
            <w:r w:rsidRPr="00864E79">
              <w:rPr>
                <w:rStyle w:val="ChBlueBold"/>
              </w:rPr>
              <w:t>satu</w:t>
            </w:r>
          </w:p>
        </w:tc>
        <w:tc>
          <w:tcPr>
            <w:tcW w:w="829" w:type="dxa"/>
            <w:gridSpan w:val="3"/>
            <w:shd w:val="clear" w:color="auto" w:fill="auto"/>
          </w:tcPr>
          <w:p w14:paraId="454001C8" w14:textId="77777777" w:rsidR="00130064" w:rsidRPr="00864E79" w:rsidRDefault="00BC525F" w:rsidP="00130064">
            <w:pPr>
              <w:pStyle w:val="Text"/>
            </w:pPr>
            <w:r w:rsidRPr="00864E79">
              <w:t>turung</w:t>
            </w:r>
          </w:p>
        </w:tc>
      </w:tr>
      <w:tr w:rsidR="00AC23C4" w:rsidRPr="00864E79" w14:paraId="272A02FE" w14:textId="77777777" w:rsidTr="00AC23C4">
        <w:trPr>
          <w:gridAfter w:val="4"/>
          <w:wAfter w:w="2656" w:type="dxa"/>
        </w:trPr>
        <w:tc>
          <w:tcPr>
            <w:tcW w:w="709" w:type="dxa"/>
            <w:shd w:val="clear" w:color="auto" w:fill="auto"/>
          </w:tcPr>
          <w:p w14:paraId="35DD5588" w14:textId="77777777" w:rsidR="00130064" w:rsidRPr="00864E79" w:rsidRDefault="00130064" w:rsidP="00130064">
            <w:pPr>
              <w:pStyle w:val="GlossEng"/>
            </w:pPr>
          </w:p>
        </w:tc>
        <w:tc>
          <w:tcPr>
            <w:tcW w:w="562" w:type="dxa"/>
            <w:gridSpan w:val="2"/>
            <w:shd w:val="clear" w:color="auto" w:fill="auto"/>
          </w:tcPr>
          <w:p w14:paraId="07270EE9" w14:textId="77777777" w:rsidR="00130064" w:rsidRPr="00864E79" w:rsidRDefault="00130064" w:rsidP="00130064">
            <w:pPr>
              <w:pStyle w:val="GlossEng"/>
            </w:pPr>
            <w:r w:rsidRPr="00864E79">
              <w:t>exist</w:t>
            </w:r>
          </w:p>
        </w:tc>
        <w:tc>
          <w:tcPr>
            <w:tcW w:w="1357" w:type="dxa"/>
            <w:gridSpan w:val="2"/>
            <w:shd w:val="clear" w:color="auto" w:fill="auto"/>
          </w:tcPr>
          <w:p w14:paraId="0073C595" w14:textId="77777777" w:rsidR="00130064" w:rsidRPr="00864E79" w:rsidRDefault="00130064" w:rsidP="00130064">
            <w:pPr>
              <w:pStyle w:val="GlossEng"/>
            </w:pPr>
            <w:r w:rsidRPr="00864E79">
              <w:t>motorbike.taxi</w:t>
            </w:r>
          </w:p>
        </w:tc>
        <w:tc>
          <w:tcPr>
            <w:tcW w:w="540" w:type="dxa"/>
            <w:gridSpan w:val="2"/>
            <w:shd w:val="clear" w:color="auto" w:fill="auto"/>
          </w:tcPr>
          <w:p w14:paraId="746F9CCC" w14:textId="77777777" w:rsidR="00130064" w:rsidRPr="00864E79" w:rsidRDefault="00130064" w:rsidP="00130064">
            <w:pPr>
              <w:pStyle w:val="GlossEng"/>
            </w:pPr>
            <w:r w:rsidRPr="00864E79">
              <w:t>one</w:t>
            </w:r>
          </w:p>
        </w:tc>
        <w:tc>
          <w:tcPr>
            <w:tcW w:w="829" w:type="dxa"/>
            <w:gridSpan w:val="3"/>
            <w:shd w:val="clear" w:color="auto" w:fill="auto"/>
          </w:tcPr>
          <w:p w14:paraId="78DF3CBC" w14:textId="77777777" w:rsidR="00130064" w:rsidRPr="00864E79" w:rsidRDefault="00130064" w:rsidP="00130064">
            <w:pPr>
              <w:pStyle w:val="GlossEng"/>
            </w:pPr>
            <w:r w:rsidRPr="00864E79">
              <w:t>descend</w:t>
            </w:r>
          </w:p>
        </w:tc>
      </w:tr>
    </w:tbl>
    <w:p w14:paraId="11C18625" w14:textId="0735C13C" w:rsidR="00130064" w:rsidRPr="001B3351" w:rsidRDefault="00B7093A" w:rsidP="00C83EEB">
      <w:pPr>
        <w:pStyle w:val="FreeTranslEng15pt"/>
      </w:pPr>
      <w:r>
        <w:t>‘</w:t>
      </w:r>
      <w:r w:rsidR="00130064" w:rsidRPr="007A0BC8">
        <w:t xml:space="preserve">right at the moment when I was walking on foot </w:t>
      </w:r>
      <w:r w:rsidR="00130064">
        <w:t xml:space="preserve">as far as </w:t>
      </w:r>
      <w:r w:rsidR="00130064" w:rsidRPr="007A0BC8">
        <w:rPr>
          <w:rStyle w:val="ChBlueBold"/>
        </w:rPr>
        <w:t>a certain village</w:t>
      </w:r>
      <w:r w:rsidR="00130064" w:rsidRPr="007A0BC8">
        <w:t xml:space="preserve"> (named) </w:t>
      </w:r>
      <w:r w:rsidR="00BC525F" w:rsidRPr="007A0BC8">
        <w:t>Wareng</w:t>
      </w:r>
      <w:r w:rsidR="00130064" w:rsidRPr="007A0BC8">
        <w:t>, there wa</w:t>
      </w:r>
      <w:r w:rsidR="00130064" w:rsidRPr="00682513">
        <w:t xml:space="preserve">s </w:t>
      </w:r>
      <w:r w:rsidR="00130064" w:rsidRPr="00DE4EAC">
        <w:rPr>
          <w:rStyle w:val="ChBlueBold"/>
        </w:rPr>
        <w:t>a certain motorbike taxi (drive</w:t>
      </w:r>
      <w:r w:rsidR="00C83EEB">
        <w:rPr>
          <w:rStyle w:val="ChBlueBold"/>
        </w:rPr>
        <w:t>r)</w:t>
      </w:r>
      <w:r w:rsidR="00130064">
        <w:t xml:space="preserve"> </w:t>
      </w:r>
      <w:r w:rsidR="00C83EEB">
        <w:t>that(/</w:t>
      </w:r>
      <w:r w:rsidR="00130064">
        <w:t>who</w:t>
      </w:r>
      <w:r w:rsidR="00C83EEB">
        <w:t>)</w:t>
      </w:r>
      <w:r w:rsidR="00130064" w:rsidRPr="007A0BC8">
        <w:t xml:space="preserve"> came </w:t>
      </w:r>
      <w:r w:rsidR="00130064" w:rsidRPr="002047FD">
        <w:t>down</w:t>
      </w:r>
      <w:r w:rsidR="00130064">
        <w:t xml:space="preserve"> (the road)</w:t>
      </w:r>
      <w:r>
        <w:t>’</w:t>
      </w:r>
      <w:r w:rsidR="00130064" w:rsidRPr="007A0BC8">
        <w:t xml:space="preserve"> </w:t>
      </w:r>
      <w:r w:rsidR="00130064" w:rsidRPr="007A0BC8">
        <w:rPr>
          <w:rStyle w:val="ExampleSource"/>
        </w:rPr>
        <w:t>[080923-010-CvNP.0001]</w:t>
      </w:r>
    </w:p>
    <w:p w14:paraId="4843F1F0" w14:textId="77777777" w:rsidR="00130064" w:rsidRDefault="00130064" w:rsidP="00130064">
      <w:pPr>
        <w:pStyle w:val="Heading2"/>
      </w:pPr>
      <w:bookmarkStart w:id="2671" w:name="_Ref351641491"/>
      <w:bookmarkStart w:id="2672" w:name="_Ref351641595"/>
      <w:bookmarkStart w:id="2673" w:name="_Toc353454789"/>
      <w:bookmarkStart w:id="2674" w:name="_Toc367531126"/>
      <w:bookmarkStart w:id="2675" w:name="_Toc440455623"/>
      <w:r w:rsidRPr="007A0BC8">
        <w:t>Quantifiers</w:t>
      </w:r>
      <w:bookmarkEnd w:id="2671"/>
      <w:bookmarkEnd w:id="2672"/>
      <w:bookmarkEnd w:id="2673"/>
      <w:bookmarkEnd w:id="2674"/>
      <w:bookmarkEnd w:id="2675"/>
    </w:p>
    <w:p w14:paraId="71A55C60" w14:textId="4EA04C51" w:rsidR="00130064" w:rsidRPr="00E73A9C" w:rsidRDefault="00A23DB6" w:rsidP="00A23DB6">
      <w:pPr>
        <w:pStyle w:val="Body0015after"/>
      </w:pPr>
      <w:r>
        <w:t>As non-numeric expressions, the Papuan Malay quantifiers denote definite or indefinite quantities</w:t>
      </w:r>
      <w:r w:rsidRPr="00203E2B">
        <w:t xml:space="preserve"> </w:t>
      </w:r>
      <w:r>
        <w:t xml:space="preserve">of their referents. </w:t>
      </w:r>
      <w:r w:rsidR="00130064" w:rsidRPr="00E73A9C">
        <w:t xml:space="preserve">The universal and mid-range quantifiers are </w:t>
      </w:r>
      <w:r w:rsidR="00130064">
        <w:t xml:space="preserve">discussed </w:t>
      </w:r>
      <w:r w:rsidR="00130064" w:rsidRPr="00E73A9C">
        <w:t>in §</w:t>
      </w:r>
      <w:r w:rsidR="00130064">
        <w:fldChar w:fldCharType="begin"/>
      </w:r>
      <w:r w:rsidR="00130064">
        <w:instrText xml:space="preserve"> REF _Ref350504986 \w \h </w:instrText>
      </w:r>
      <w:r w:rsidR="00130064">
        <w:fldChar w:fldCharType="separate"/>
      </w:r>
      <w:r w:rsidR="00154D81">
        <w:rPr>
          <w:cs/>
        </w:rPr>
        <w:t>‎</w:t>
      </w:r>
      <w:r w:rsidR="00154D81">
        <w:t>5.10.1</w:t>
      </w:r>
      <w:r w:rsidR="00130064">
        <w:fldChar w:fldCharType="end"/>
      </w:r>
      <w:r w:rsidR="00130064" w:rsidRPr="00E73A9C">
        <w:t xml:space="preserve">, and distributive quantifiers in </w:t>
      </w:r>
      <w:r w:rsidR="00130064">
        <w:t>§</w:t>
      </w:r>
      <w:r w:rsidR="00130064">
        <w:fldChar w:fldCharType="begin"/>
      </w:r>
      <w:r w:rsidR="00130064">
        <w:instrText xml:space="preserve"> REF _Ref350504987 \w \h </w:instrText>
      </w:r>
      <w:r w:rsidR="00130064">
        <w:fldChar w:fldCharType="separate"/>
      </w:r>
      <w:r w:rsidR="00154D81">
        <w:rPr>
          <w:cs/>
        </w:rPr>
        <w:t>‎</w:t>
      </w:r>
      <w:r w:rsidR="00154D81">
        <w:t>5.10.2</w:t>
      </w:r>
      <w:r w:rsidR="00130064">
        <w:fldChar w:fldCharType="end"/>
      </w:r>
      <w:r w:rsidR="00130064" w:rsidRPr="00E73A9C">
        <w:t>.</w:t>
      </w:r>
    </w:p>
    <w:p w14:paraId="6FD5C70F" w14:textId="77777777" w:rsidR="00130064" w:rsidRDefault="00130064" w:rsidP="00130064">
      <w:pPr>
        <w:pStyle w:val="Heading3"/>
      </w:pPr>
      <w:bookmarkStart w:id="2676" w:name="_Ref350504986"/>
      <w:bookmarkStart w:id="2677" w:name="_Toc367531127"/>
      <w:bookmarkStart w:id="2678" w:name="_Toc440455624"/>
      <w:r>
        <w:t>Universal and mid-range quantifiers</w:t>
      </w:r>
      <w:bookmarkEnd w:id="2676"/>
      <w:bookmarkEnd w:id="2677"/>
      <w:bookmarkEnd w:id="2678"/>
    </w:p>
    <w:p w14:paraId="774271C6" w14:textId="333ADEAC" w:rsidR="00130064" w:rsidRDefault="00130064" w:rsidP="00E217E9">
      <w:pPr>
        <w:pStyle w:val="Body0005after"/>
      </w:pPr>
      <w:r w:rsidRPr="007A0BC8">
        <w:t xml:space="preserve">The Papuan Malay quantifiers are listed in </w:t>
      </w:r>
      <w:r>
        <w:fldChar w:fldCharType="begin"/>
      </w:r>
      <w:r>
        <w:instrText xml:space="preserve"> REF _Ref339717564 \h </w:instrText>
      </w:r>
      <w:r>
        <w:fldChar w:fldCharType="separate"/>
      </w:r>
      <w:r w:rsidR="00154D81" w:rsidRPr="007A0BC8">
        <w:t xml:space="preserve">Table </w:t>
      </w:r>
      <w:r w:rsidR="00154D81">
        <w:rPr>
          <w:noProof/>
          <w:cs/>
        </w:rPr>
        <w:t>‎</w:t>
      </w:r>
      <w:r w:rsidR="00154D81">
        <w:rPr>
          <w:noProof/>
        </w:rPr>
        <w:t>5</w:t>
      </w:r>
      <w:r w:rsidR="00154D81">
        <w:t>.</w:t>
      </w:r>
      <w:r w:rsidR="00154D81">
        <w:rPr>
          <w:noProof/>
        </w:rPr>
        <w:t>37</w:t>
      </w:r>
      <w:r>
        <w:fldChar w:fldCharType="end"/>
      </w:r>
      <w:r>
        <w:t xml:space="preserve">, following </w:t>
      </w:r>
      <w:r w:rsidR="00BA6215">
        <w:rPr>
          <w:rStyle w:val="Citation"/>
        </w:rPr>
        <w:fldChar w:fldCharType="begin"/>
      </w:r>
      <w:r w:rsidR="0092451D">
        <w:rPr>
          <w:rStyle w:val="Citation"/>
        </w:rPr>
        <w:instrText>ADDIN CITAVI.PLACEHOLDER 55c39baa-6520-4cbb-9108-e691b0341673 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Ww8L1RleHQ+DQogICAgPC9UZXh0VW5pdD4NCiAgPC9UZXh0VW5pdHM+DQo8L1BsYWNlaG9sZGVyPg==</w:instrText>
      </w:r>
      <w:r w:rsidR="00BA6215">
        <w:rPr>
          <w:rStyle w:val="Citation"/>
        </w:rPr>
        <w:fldChar w:fldCharType="separate"/>
      </w:r>
      <w:bookmarkStart w:id="2679" w:name="_CTVP00155c39baa65204cbb9108e691b0341673"/>
      <w:r w:rsidR="0092006B">
        <w:rPr>
          <w:rStyle w:val="Citation"/>
        </w:rPr>
        <w:t>Gil</w:t>
      </w:r>
      <w:bookmarkEnd w:id="2679"/>
      <w:r w:rsidR="00BA6215">
        <w:rPr>
          <w:rStyle w:val="Citation"/>
        </w:rPr>
        <w:fldChar w:fldCharType="end"/>
      </w:r>
      <w:r w:rsidR="00B76771" w:rsidRPr="00FB237B">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08e296b6-1d21-4783-9e5a-2187d6154943 PFBsYWNlaG9sZGVyPg0KICA8QWRkSW5WZXJzaW9uPjUuMi4wLjg8L0FkZEluVmVyc2lvbj4NCiAgPElkPjA4ZTI5NmI2LTFkMjEtNDc4My05ZTVhLTIxODdkNjE1NDk0MzwvSWQ+DQogIDxFbnRyaWVzPg0KICAgIDxFbnRyeT4NCiAgICAgIDxJZD44MDUzNDI2Zi1lMDQ5LTQ5NjEtODdmNS02YzI2ZmFmNTA0MWQ8L0lkPg0KICAgICAgPFJlZmVyZW5jZUlkPmQzNzRkMThiLTA1Y2MtNDFhNC1hOGJmLTAyYWMxZGNjNGJlZD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WIpPC9UZXh0Pg0KICAgIDwvVGV4dFVuaXQ+DQogIDwvVGV4dFVuaXRzPg0KPC9QbGFjZWhvbGRlcj4=</w:instrText>
      </w:r>
      <w:r w:rsidR="00BA6215">
        <w:rPr>
          <w:rStyle w:val="Citation"/>
        </w:rPr>
        <w:fldChar w:fldCharType="separate"/>
      </w:r>
      <w:bookmarkStart w:id="2680" w:name="_CTVP00108e296b61d2147839e5a2187d6154943"/>
      <w:r w:rsidR="0092006B">
        <w:rPr>
          <w:rStyle w:val="Citation"/>
        </w:rPr>
        <w:t>(2001b)</w:t>
      </w:r>
      <w:bookmarkEnd w:id="2680"/>
      <w:r w:rsidR="00BA6215">
        <w:rPr>
          <w:rStyle w:val="Citation"/>
        </w:rPr>
        <w:fldChar w:fldCharType="end"/>
      </w:r>
      <w:r w:rsidRPr="007A0BC8">
        <w:t xml:space="preserve"> </w:t>
      </w:r>
      <w:r>
        <w:t>distinction of universal and mid-range quantifiers.</w:t>
      </w:r>
      <w:r>
        <w:rPr>
          <w:rStyle w:val="FootnoteReference"/>
        </w:rPr>
        <w:footnoteReference w:id="174"/>
      </w:r>
    </w:p>
    <w:p w14:paraId="4B13A55A" w14:textId="77777777" w:rsidR="00130064" w:rsidRPr="007A0BC8" w:rsidRDefault="00130064" w:rsidP="00130064">
      <w:pPr>
        <w:pStyle w:val="Caption"/>
      </w:pPr>
      <w:bookmarkStart w:id="2682" w:name="_Ref339717564"/>
      <w:r w:rsidRPr="007A0BC8">
        <w:t xml:space="preserve">Table </w:t>
      </w:r>
      <w:fldSimple w:instr=" STYLEREF 1 \s ">
        <w:r w:rsidR="00154D81">
          <w:rPr>
            <w:noProof/>
            <w:cs/>
          </w:rPr>
          <w:t>‎</w:t>
        </w:r>
        <w:r w:rsidR="00154D81">
          <w:rPr>
            <w:noProof/>
          </w:rPr>
          <w:t>5</w:t>
        </w:r>
      </w:fldSimple>
      <w:r w:rsidR="00F207A1">
        <w:t>.</w:t>
      </w:r>
      <w:fldSimple w:instr=" SEQ Table \* ARABIC \s 1 ">
        <w:r w:rsidR="00154D81">
          <w:rPr>
            <w:noProof/>
          </w:rPr>
          <w:t>37</w:t>
        </w:r>
      </w:fldSimple>
      <w:bookmarkEnd w:id="2682"/>
      <w:r w:rsidRPr="007A0BC8">
        <w:t>:</w:t>
      </w:r>
      <w:r w:rsidRPr="007A0BC8">
        <w:tab/>
        <w:t>Papuan Malay quantifiers</w:t>
      </w:r>
    </w:p>
    <w:tbl>
      <w:tblPr>
        <w:tblW w:w="0" w:type="auto"/>
        <w:tblInd w:w="170" w:type="dxa"/>
        <w:tblBorders>
          <w:top w:val="single" w:sz="4" w:space="0" w:color="auto"/>
          <w:bottom w:val="single" w:sz="4" w:space="0" w:color="auto"/>
        </w:tblBorders>
        <w:tblLayout w:type="fixed"/>
        <w:tblLook w:val="01E0" w:firstRow="1" w:lastRow="1" w:firstColumn="1" w:lastColumn="1" w:noHBand="0" w:noVBand="0"/>
      </w:tblPr>
      <w:tblGrid>
        <w:gridCol w:w="1531"/>
        <w:gridCol w:w="1418"/>
      </w:tblGrid>
      <w:tr w:rsidR="00130064" w:rsidRPr="00AC23C4" w14:paraId="69C2AF4D" w14:textId="77777777" w:rsidTr="00AE2FFA">
        <w:tc>
          <w:tcPr>
            <w:tcW w:w="2949" w:type="dxa"/>
            <w:gridSpan w:val="2"/>
            <w:tcBorders>
              <w:top w:val="single" w:sz="4" w:space="0" w:color="auto"/>
              <w:bottom w:val="single" w:sz="4" w:space="0" w:color="auto"/>
            </w:tcBorders>
            <w:shd w:val="clear" w:color="auto" w:fill="auto"/>
          </w:tcPr>
          <w:p w14:paraId="4BBB413D" w14:textId="77777777" w:rsidR="00130064" w:rsidRPr="00C23406" w:rsidRDefault="00130064" w:rsidP="00130064">
            <w:pPr>
              <w:pStyle w:val="TableHd"/>
            </w:pPr>
            <w:r w:rsidRPr="00C23406">
              <w:t>Universal quantifiers</w:t>
            </w:r>
          </w:p>
        </w:tc>
      </w:tr>
      <w:tr w:rsidR="00130064" w:rsidRPr="00C23406" w14:paraId="2EDB298D" w14:textId="77777777" w:rsidTr="00AE2FFA">
        <w:tc>
          <w:tcPr>
            <w:tcW w:w="1531" w:type="dxa"/>
            <w:tcBorders>
              <w:top w:val="single" w:sz="4" w:space="0" w:color="auto"/>
            </w:tcBorders>
            <w:shd w:val="clear" w:color="auto" w:fill="auto"/>
          </w:tcPr>
          <w:p w14:paraId="6CCC1D9F" w14:textId="77777777" w:rsidR="00130064" w:rsidRPr="00C23406" w:rsidRDefault="009065E2" w:rsidP="00B06DFA">
            <w:pPr>
              <w:pStyle w:val="TableCell2-0"/>
              <w:rPr>
                <w:rStyle w:val="ChItalBold"/>
              </w:rPr>
            </w:pPr>
            <w:r>
              <w:rPr>
                <w:rStyle w:val="ChItalBold"/>
              </w:rPr>
              <w:t>masing-</w:t>
            </w:r>
            <w:r w:rsidRPr="00C23406">
              <w:rPr>
                <w:rStyle w:val="ChItalBold"/>
              </w:rPr>
              <w:t>masing</w:t>
            </w:r>
          </w:p>
        </w:tc>
        <w:tc>
          <w:tcPr>
            <w:tcW w:w="1418" w:type="dxa"/>
            <w:tcBorders>
              <w:top w:val="single" w:sz="4" w:space="0" w:color="auto"/>
            </w:tcBorders>
            <w:shd w:val="clear" w:color="auto" w:fill="auto"/>
          </w:tcPr>
          <w:p w14:paraId="6D99583E" w14:textId="7FA7A2F5" w:rsidR="00130064" w:rsidRPr="00C23406" w:rsidRDefault="00B7093A" w:rsidP="00B06DFA">
            <w:pPr>
              <w:pStyle w:val="TableCell2-0"/>
            </w:pPr>
            <w:r>
              <w:t>‘</w:t>
            </w:r>
            <w:r w:rsidR="00130064" w:rsidRPr="00C23406">
              <w:t>all</w:t>
            </w:r>
            <w:r>
              <w:t>’</w:t>
            </w:r>
          </w:p>
        </w:tc>
      </w:tr>
      <w:tr w:rsidR="009065E2" w:rsidRPr="00C23406" w14:paraId="5E01FEFE" w14:textId="77777777" w:rsidTr="00AE2FFA">
        <w:tc>
          <w:tcPr>
            <w:tcW w:w="1531" w:type="dxa"/>
            <w:shd w:val="clear" w:color="auto" w:fill="auto"/>
          </w:tcPr>
          <w:p w14:paraId="28D5D6C6" w14:textId="77777777" w:rsidR="009065E2" w:rsidRPr="00C23406" w:rsidRDefault="009065E2" w:rsidP="00B06DFA">
            <w:pPr>
              <w:pStyle w:val="O0Nwnext"/>
              <w:rPr>
                <w:rStyle w:val="ChItalBold"/>
              </w:rPr>
            </w:pPr>
            <w:r w:rsidRPr="00C23406">
              <w:rPr>
                <w:rStyle w:val="ChItalBold"/>
              </w:rPr>
              <w:t>segala</w:t>
            </w:r>
          </w:p>
        </w:tc>
        <w:tc>
          <w:tcPr>
            <w:tcW w:w="1418" w:type="dxa"/>
            <w:shd w:val="clear" w:color="auto" w:fill="auto"/>
          </w:tcPr>
          <w:p w14:paraId="2E9D2786" w14:textId="602CD6BD" w:rsidR="009065E2" w:rsidRPr="00C23406" w:rsidRDefault="00B7093A" w:rsidP="00B06DFA">
            <w:pPr>
              <w:pStyle w:val="O0Nwnext"/>
            </w:pPr>
            <w:r>
              <w:t>‘</w:t>
            </w:r>
            <w:r w:rsidR="009065E2" w:rsidRPr="00C23406">
              <w:t>all</w:t>
            </w:r>
            <w:r>
              <w:t>’</w:t>
            </w:r>
          </w:p>
        </w:tc>
      </w:tr>
      <w:tr w:rsidR="00B87E99" w:rsidRPr="00C23406" w14:paraId="053FBB6C" w14:textId="77777777" w:rsidTr="00AE2FFA">
        <w:tc>
          <w:tcPr>
            <w:tcW w:w="1531" w:type="dxa"/>
            <w:shd w:val="clear" w:color="auto" w:fill="auto"/>
          </w:tcPr>
          <w:p w14:paraId="0DA042C6" w14:textId="77777777" w:rsidR="00B87E99" w:rsidRPr="00C23406" w:rsidRDefault="00B87E99" w:rsidP="00B06DFA">
            <w:pPr>
              <w:pStyle w:val="O0Nwnext"/>
              <w:rPr>
                <w:rStyle w:val="ChItalBold"/>
              </w:rPr>
            </w:pPr>
            <w:r w:rsidRPr="00C23406">
              <w:rPr>
                <w:rStyle w:val="ChItalBold"/>
              </w:rPr>
              <w:t>sembarang</w:t>
            </w:r>
          </w:p>
        </w:tc>
        <w:tc>
          <w:tcPr>
            <w:tcW w:w="1418" w:type="dxa"/>
            <w:shd w:val="clear" w:color="auto" w:fill="auto"/>
          </w:tcPr>
          <w:p w14:paraId="582E5A01" w14:textId="7A183641" w:rsidR="00B87E99" w:rsidRPr="00C23406" w:rsidRDefault="00B7093A" w:rsidP="00B06DFA">
            <w:pPr>
              <w:pStyle w:val="O0Nwnext"/>
            </w:pPr>
            <w:r>
              <w:t>‘</w:t>
            </w:r>
            <w:r w:rsidR="00B87E99" w:rsidRPr="00C23406">
              <w:t>any</w:t>
            </w:r>
            <w:r w:rsidR="00B87E99">
              <w:t xml:space="preserve"> (kind of)</w:t>
            </w:r>
            <w:r>
              <w:t>’</w:t>
            </w:r>
          </w:p>
        </w:tc>
      </w:tr>
      <w:tr w:rsidR="009065E2" w:rsidRPr="00C23406" w14:paraId="1A2ADF8F" w14:textId="77777777" w:rsidTr="00AE2FFA">
        <w:tc>
          <w:tcPr>
            <w:tcW w:w="1531" w:type="dxa"/>
            <w:shd w:val="clear" w:color="auto" w:fill="auto"/>
          </w:tcPr>
          <w:p w14:paraId="7905D6A7" w14:textId="77777777" w:rsidR="009065E2" w:rsidRPr="00C23406" w:rsidRDefault="009065E2" w:rsidP="00B06DFA">
            <w:pPr>
              <w:pStyle w:val="O0Nwnext"/>
              <w:rPr>
                <w:rStyle w:val="ChItalBold"/>
              </w:rPr>
            </w:pPr>
            <w:r w:rsidRPr="00C23406">
              <w:rPr>
                <w:rStyle w:val="ChItalBold"/>
              </w:rPr>
              <w:t>(se)tiap</w:t>
            </w:r>
          </w:p>
        </w:tc>
        <w:tc>
          <w:tcPr>
            <w:tcW w:w="1418" w:type="dxa"/>
            <w:shd w:val="clear" w:color="auto" w:fill="auto"/>
          </w:tcPr>
          <w:p w14:paraId="7008BC40" w14:textId="21450B31" w:rsidR="009065E2" w:rsidRPr="00C23406" w:rsidRDefault="00B7093A" w:rsidP="00B06DFA">
            <w:pPr>
              <w:pStyle w:val="O0Nwnext"/>
            </w:pPr>
            <w:r>
              <w:t>‘</w:t>
            </w:r>
            <w:r w:rsidR="009065E2" w:rsidRPr="00C23406">
              <w:t>every</w:t>
            </w:r>
            <w:r>
              <w:t>’</w:t>
            </w:r>
          </w:p>
        </w:tc>
      </w:tr>
      <w:tr w:rsidR="009065E2" w:rsidRPr="00C23406" w14:paraId="06186C5E" w14:textId="77777777" w:rsidTr="00AE2FFA">
        <w:tc>
          <w:tcPr>
            <w:tcW w:w="1531" w:type="dxa"/>
            <w:tcBorders>
              <w:bottom w:val="single" w:sz="4" w:space="0" w:color="auto"/>
            </w:tcBorders>
            <w:shd w:val="clear" w:color="auto" w:fill="auto"/>
          </w:tcPr>
          <w:p w14:paraId="79CF319C" w14:textId="77777777" w:rsidR="009065E2" w:rsidRPr="00C23406" w:rsidRDefault="009065E2" w:rsidP="00130064">
            <w:pPr>
              <w:pStyle w:val="TableCell0-2Break"/>
              <w:rPr>
                <w:rStyle w:val="ChItalBold"/>
              </w:rPr>
            </w:pPr>
            <w:r>
              <w:rPr>
                <w:rStyle w:val="ChItalBold"/>
              </w:rPr>
              <w:t>smua</w:t>
            </w:r>
          </w:p>
        </w:tc>
        <w:tc>
          <w:tcPr>
            <w:tcW w:w="1418" w:type="dxa"/>
            <w:tcBorders>
              <w:bottom w:val="single" w:sz="4" w:space="0" w:color="auto"/>
            </w:tcBorders>
            <w:shd w:val="clear" w:color="auto" w:fill="auto"/>
          </w:tcPr>
          <w:p w14:paraId="1CAF2483" w14:textId="1A076FBA" w:rsidR="009065E2" w:rsidRPr="00C23406" w:rsidRDefault="00B7093A" w:rsidP="00130064">
            <w:pPr>
              <w:pStyle w:val="TableCell0-2Break"/>
            </w:pPr>
            <w:r>
              <w:t>‘</w:t>
            </w:r>
            <w:r w:rsidR="009065E2">
              <w:t>all</w:t>
            </w:r>
            <w:r>
              <w:t>’</w:t>
            </w:r>
          </w:p>
        </w:tc>
      </w:tr>
      <w:tr w:rsidR="009065E2" w:rsidRPr="00AC23C4" w14:paraId="5159CB69" w14:textId="77777777" w:rsidTr="00AE2FFA">
        <w:tc>
          <w:tcPr>
            <w:tcW w:w="2949" w:type="dxa"/>
            <w:gridSpan w:val="2"/>
            <w:tcBorders>
              <w:top w:val="single" w:sz="4" w:space="0" w:color="auto"/>
              <w:bottom w:val="single" w:sz="4" w:space="0" w:color="auto"/>
            </w:tcBorders>
            <w:shd w:val="clear" w:color="auto" w:fill="auto"/>
          </w:tcPr>
          <w:p w14:paraId="7201FD28" w14:textId="77777777" w:rsidR="009065E2" w:rsidRPr="00C23406" w:rsidRDefault="009065E2" w:rsidP="00130064">
            <w:pPr>
              <w:pStyle w:val="TableHd"/>
            </w:pPr>
            <w:r w:rsidRPr="00C23406">
              <w:t>Mid-range quantifiers</w:t>
            </w:r>
          </w:p>
        </w:tc>
      </w:tr>
      <w:tr w:rsidR="009065E2" w:rsidRPr="00C23406" w14:paraId="09859F85" w14:textId="77777777" w:rsidTr="00AE2FFA">
        <w:tc>
          <w:tcPr>
            <w:tcW w:w="1531" w:type="dxa"/>
            <w:tcBorders>
              <w:top w:val="single" w:sz="4" w:space="0" w:color="auto"/>
            </w:tcBorders>
            <w:shd w:val="clear" w:color="auto" w:fill="auto"/>
          </w:tcPr>
          <w:p w14:paraId="7CDD59ED" w14:textId="77777777" w:rsidR="009065E2" w:rsidRPr="00C23406" w:rsidRDefault="009065E2" w:rsidP="00B06DFA">
            <w:pPr>
              <w:pStyle w:val="TableCell2-0"/>
              <w:rPr>
                <w:rStyle w:val="ChItalBold"/>
              </w:rPr>
            </w:pPr>
            <w:r w:rsidRPr="00C23406">
              <w:rPr>
                <w:rStyle w:val="ChItalBold"/>
              </w:rPr>
              <w:t>banyak</w:t>
            </w:r>
          </w:p>
        </w:tc>
        <w:tc>
          <w:tcPr>
            <w:tcW w:w="1418" w:type="dxa"/>
            <w:tcBorders>
              <w:top w:val="single" w:sz="4" w:space="0" w:color="auto"/>
            </w:tcBorders>
            <w:shd w:val="clear" w:color="auto" w:fill="auto"/>
          </w:tcPr>
          <w:p w14:paraId="52CFD0AF" w14:textId="6AB440C3" w:rsidR="009065E2" w:rsidRPr="00C23406" w:rsidRDefault="00B7093A" w:rsidP="00B06DFA">
            <w:pPr>
              <w:pStyle w:val="TableCell2-0"/>
            </w:pPr>
            <w:r>
              <w:t>‘</w:t>
            </w:r>
            <w:r w:rsidR="009065E2" w:rsidRPr="00C23406">
              <w:t>many</w:t>
            </w:r>
            <w:r>
              <w:t>’</w:t>
            </w:r>
          </w:p>
        </w:tc>
      </w:tr>
      <w:tr w:rsidR="009065E2" w:rsidRPr="00C23406" w14:paraId="6A51F220" w14:textId="77777777" w:rsidTr="00AE2FFA">
        <w:tc>
          <w:tcPr>
            <w:tcW w:w="1531" w:type="dxa"/>
            <w:shd w:val="clear" w:color="auto" w:fill="auto"/>
          </w:tcPr>
          <w:p w14:paraId="664571E7" w14:textId="77777777" w:rsidR="009065E2" w:rsidRPr="00C23406" w:rsidRDefault="009065E2" w:rsidP="00B06DFA">
            <w:pPr>
              <w:pStyle w:val="O0Nwnext"/>
              <w:rPr>
                <w:rStyle w:val="ChItalBold"/>
              </w:rPr>
            </w:pPr>
            <w:r>
              <w:rPr>
                <w:rStyle w:val="ChItalBold"/>
              </w:rPr>
              <w:t>brapa</w:t>
            </w:r>
          </w:p>
        </w:tc>
        <w:tc>
          <w:tcPr>
            <w:tcW w:w="1418" w:type="dxa"/>
            <w:shd w:val="clear" w:color="auto" w:fill="auto"/>
          </w:tcPr>
          <w:p w14:paraId="112F9ACA" w14:textId="12BB71A1" w:rsidR="009065E2" w:rsidRDefault="00B7093A" w:rsidP="00B06DFA">
            <w:pPr>
              <w:pStyle w:val="O0Nwnext"/>
            </w:pPr>
            <w:r>
              <w:t>‘</w:t>
            </w:r>
            <w:r w:rsidR="009065E2">
              <w:t>several</w:t>
            </w:r>
            <w:r>
              <w:t>’</w:t>
            </w:r>
          </w:p>
        </w:tc>
      </w:tr>
      <w:tr w:rsidR="009065E2" w:rsidRPr="00C23406" w14:paraId="0C811592" w14:textId="77777777" w:rsidTr="00AE2FFA">
        <w:tc>
          <w:tcPr>
            <w:tcW w:w="1531" w:type="dxa"/>
            <w:shd w:val="clear" w:color="auto" w:fill="auto"/>
          </w:tcPr>
          <w:p w14:paraId="64C29F0C" w14:textId="77777777" w:rsidR="009065E2" w:rsidRPr="00C23406" w:rsidRDefault="009065E2" w:rsidP="00B06DFA">
            <w:pPr>
              <w:pStyle w:val="O0Nwnext"/>
              <w:rPr>
                <w:rStyle w:val="ChItalBold"/>
              </w:rPr>
            </w:pPr>
            <w:r w:rsidRPr="00C23406">
              <w:rPr>
                <w:rStyle w:val="ChItalBold"/>
              </w:rPr>
              <w:t>sedikit</w:t>
            </w:r>
          </w:p>
        </w:tc>
        <w:tc>
          <w:tcPr>
            <w:tcW w:w="1418" w:type="dxa"/>
            <w:shd w:val="clear" w:color="auto" w:fill="auto"/>
          </w:tcPr>
          <w:p w14:paraId="195C7F01" w14:textId="6DAE1AD4" w:rsidR="009065E2" w:rsidRPr="00C23406" w:rsidRDefault="00B7093A" w:rsidP="00B06DFA">
            <w:pPr>
              <w:pStyle w:val="O0Nwnext"/>
            </w:pPr>
            <w:r>
              <w:t>‘</w:t>
            </w:r>
            <w:r w:rsidR="00EA3192">
              <w:t>few</w:t>
            </w:r>
            <w:r>
              <w:t>’</w:t>
            </w:r>
          </w:p>
        </w:tc>
      </w:tr>
      <w:tr w:rsidR="009065E2" w:rsidRPr="00C23406" w14:paraId="13CE86B7" w14:textId="77777777" w:rsidTr="00AE2FFA">
        <w:tc>
          <w:tcPr>
            <w:tcW w:w="1531" w:type="dxa"/>
            <w:shd w:val="clear" w:color="auto" w:fill="auto"/>
          </w:tcPr>
          <w:p w14:paraId="4F252B19" w14:textId="77777777" w:rsidR="009065E2" w:rsidRPr="00C23406" w:rsidRDefault="009065E2" w:rsidP="00130064">
            <w:pPr>
              <w:pStyle w:val="TableCell0-2Break"/>
              <w:rPr>
                <w:rStyle w:val="ChItalBold"/>
              </w:rPr>
            </w:pPr>
            <w:r w:rsidRPr="00C23406">
              <w:rPr>
                <w:rStyle w:val="ChItalBold"/>
              </w:rPr>
              <w:t>stenga</w:t>
            </w:r>
          </w:p>
        </w:tc>
        <w:tc>
          <w:tcPr>
            <w:tcW w:w="1418" w:type="dxa"/>
            <w:shd w:val="clear" w:color="auto" w:fill="auto"/>
          </w:tcPr>
          <w:p w14:paraId="5FF34C9A" w14:textId="17DF3082" w:rsidR="009065E2" w:rsidRPr="00C23406" w:rsidRDefault="00B7093A" w:rsidP="00130064">
            <w:pPr>
              <w:pStyle w:val="TableCell0-2Break"/>
            </w:pPr>
            <w:r>
              <w:t>‘</w:t>
            </w:r>
            <w:r w:rsidR="009065E2" w:rsidRPr="00C23406">
              <w:t>half</w:t>
            </w:r>
            <w:r>
              <w:t>’</w:t>
            </w:r>
          </w:p>
        </w:tc>
      </w:tr>
    </w:tbl>
    <w:p w14:paraId="29BDD0A6" w14:textId="77777777" w:rsidR="00EA3192" w:rsidRDefault="00130064" w:rsidP="00EA3192">
      <w:pPr>
        <w:pStyle w:val="Body0000after05before"/>
      </w:pPr>
      <w:r w:rsidRPr="00856563">
        <w:t>Noun phrases with adnominal quantifiers have syntactic properties similar to those with adnominal numerals</w:t>
      </w:r>
      <w:r>
        <w:t xml:space="preserve">, as illustrated in </w:t>
      </w:r>
      <w:r w:rsidR="00B87E99">
        <w:fldChar w:fldCharType="begin"/>
      </w:r>
      <w:r w:rsidR="00B87E99">
        <w:instrText xml:space="preserve"> REF _Ref406521700 \h </w:instrText>
      </w:r>
      <w:r w:rsidR="00B87E99">
        <w:fldChar w:fldCharType="separate"/>
      </w:r>
      <w:r w:rsidR="00154D81" w:rsidRPr="00B87E99">
        <w:t>(</w:t>
      </w:r>
      <w:r w:rsidR="00154D81">
        <w:rPr>
          <w:noProof/>
        </w:rPr>
        <w:t>314</w:t>
      </w:r>
      <w:r w:rsidR="00154D81" w:rsidRPr="00B87E99">
        <w:t>)</w:t>
      </w:r>
      <w:r w:rsidR="00B87E99">
        <w:fldChar w:fldCharType="end"/>
      </w:r>
      <w:r>
        <w:t xml:space="preserve"> to </w:t>
      </w:r>
      <w:r>
        <w:fldChar w:fldCharType="begin"/>
      </w:r>
      <w:r>
        <w:instrText xml:space="preserve"> REF _Ref339718055 \h </w:instrText>
      </w:r>
      <w:r>
        <w:fldChar w:fldCharType="separate"/>
      </w:r>
      <w:r w:rsidR="00154D81" w:rsidRPr="009C111A">
        <w:t>(</w:t>
      </w:r>
      <w:r w:rsidR="00154D81">
        <w:rPr>
          <w:noProof/>
        </w:rPr>
        <w:t>322</w:t>
      </w:r>
      <w:r w:rsidR="00154D81" w:rsidRPr="009C111A">
        <w:t>)</w:t>
      </w:r>
      <w:r>
        <w:fldChar w:fldCharType="end"/>
      </w:r>
      <w:r w:rsidRPr="00856563">
        <w:t>. Noun phrases with pre-head quantifier</w:t>
      </w:r>
      <w:r>
        <w:t>s</w:t>
      </w:r>
      <w:r w:rsidRPr="00856563">
        <w:t xml:space="preserve"> (</w:t>
      </w:r>
      <w:r w:rsidR="00B7093A">
        <w:t>‘</w:t>
      </w:r>
      <w:r w:rsidRPr="0099608C">
        <w:rPr>
          <w:rStyle w:val="ChSmallCaps"/>
        </w:rPr>
        <w:t>q</w:t>
      </w:r>
      <w:r w:rsidRPr="0045066E">
        <w:t>t</w:t>
      </w:r>
      <w:r w:rsidRPr="0099608C">
        <w:rPr>
          <w:rStyle w:val="ChSmallCaps"/>
        </w:rPr>
        <w:t>n-np</w:t>
      </w:r>
      <w:r w:rsidR="00B7093A">
        <w:t>’</w:t>
      </w:r>
      <w:r w:rsidRPr="00856563">
        <w:t xml:space="preserve">) express </w:t>
      </w:r>
      <w:r>
        <w:t xml:space="preserve">non-numeric amounts or </w:t>
      </w:r>
      <w:r w:rsidRPr="00856563">
        <w:t>quantities of the items in</w:t>
      </w:r>
      <w:r>
        <w:t xml:space="preserve">dicated by their head nominals. Thereby, the </w:t>
      </w:r>
      <w:r w:rsidRPr="00856563">
        <w:t>composi</w:t>
      </w:r>
      <w:r>
        <w:t xml:space="preserve">te nature of </w:t>
      </w:r>
      <w:r w:rsidRPr="00856563">
        <w:t>countable referents</w:t>
      </w:r>
      <w:r>
        <w:t xml:space="preserve"> is accentuated</w:t>
      </w:r>
      <w:r w:rsidRPr="00856563">
        <w:t xml:space="preserve">. </w:t>
      </w:r>
      <w:r>
        <w:t xml:space="preserve">Post-head quantifiers, by contrast, may denote </w:t>
      </w:r>
      <w:r w:rsidRPr="00856563">
        <w:t>exhaustivity of indefinite referent</w:t>
      </w:r>
      <w:r>
        <w:t>s</w:t>
      </w:r>
      <w:r w:rsidRPr="00856563">
        <w:t xml:space="preserve"> or </w:t>
      </w:r>
      <w:r>
        <w:t>signal</w:t>
      </w:r>
      <w:r w:rsidRPr="00856563">
        <w:t xml:space="preserve"> unknown position</w:t>
      </w:r>
      <w:r>
        <w:t>s</w:t>
      </w:r>
      <w:r w:rsidRPr="00856563">
        <w:t xml:space="preserve"> within series or sequence</w:t>
      </w:r>
      <w:r>
        <w:t xml:space="preserve">s; they </w:t>
      </w:r>
      <w:r w:rsidRPr="00856563">
        <w:t>modify countable as well as uncountable referents.</w:t>
      </w:r>
    </w:p>
    <w:p w14:paraId="0B4814E0" w14:textId="77777777" w:rsidR="00EA3192" w:rsidRDefault="00130064" w:rsidP="00EA3192">
      <w:pPr>
        <w:pStyle w:val="Body0500after"/>
      </w:pPr>
      <w:r>
        <w:t xml:space="preserve">The data in </w:t>
      </w:r>
      <w:r w:rsidR="00B87E99">
        <w:fldChar w:fldCharType="begin"/>
      </w:r>
      <w:r w:rsidR="00B87E99">
        <w:instrText xml:space="preserve"> REF _Ref406521700 \h </w:instrText>
      </w:r>
      <w:r w:rsidR="00B87E99">
        <w:fldChar w:fldCharType="separate"/>
      </w:r>
      <w:r w:rsidR="00154D81" w:rsidRPr="00B87E99">
        <w:t>(</w:t>
      </w:r>
      <w:r w:rsidR="00154D81">
        <w:rPr>
          <w:noProof/>
        </w:rPr>
        <w:t>314</w:t>
      </w:r>
      <w:r w:rsidR="00154D81" w:rsidRPr="00B87E99">
        <w:t>)</w:t>
      </w:r>
      <w:r w:rsidR="00B87E99">
        <w:fldChar w:fldCharType="end"/>
      </w:r>
      <w:r>
        <w:t xml:space="preserve"> to </w:t>
      </w:r>
      <w:r>
        <w:fldChar w:fldCharType="begin"/>
      </w:r>
      <w:r>
        <w:instrText xml:space="preserve"> REF _Ref339718055 \h </w:instrText>
      </w:r>
      <w:r>
        <w:fldChar w:fldCharType="separate"/>
      </w:r>
      <w:r w:rsidR="00154D81" w:rsidRPr="009C111A">
        <w:t>(</w:t>
      </w:r>
      <w:r w:rsidR="00154D81">
        <w:rPr>
          <w:noProof/>
        </w:rPr>
        <w:t>322</w:t>
      </w:r>
      <w:r w:rsidR="00154D81" w:rsidRPr="009C111A">
        <w:t>)</w:t>
      </w:r>
      <w:r>
        <w:fldChar w:fldCharType="end"/>
      </w:r>
      <w:r>
        <w:t xml:space="preserve"> show that not all quantifiers occur in all positions. Only f</w:t>
      </w:r>
      <w:r w:rsidR="002F4378">
        <w:t xml:space="preserve">ive </w:t>
      </w:r>
      <w:r>
        <w:t xml:space="preserve">quantifiers occur </w:t>
      </w:r>
      <w:r>
        <w:rPr>
          <w:lang w:eastAsia="en-US"/>
        </w:rPr>
        <w:t xml:space="preserve">in either pre- or post-head position, namely </w:t>
      </w:r>
      <w:r w:rsidRPr="007A0BC8">
        <w:rPr>
          <w:rStyle w:val="ChItalBold"/>
        </w:rPr>
        <w:t>banyak</w:t>
      </w:r>
      <w:r w:rsidRPr="007A0BC8">
        <w:t xml:space="preserve"> </w:t>
      </w:r>
      <w:r w:rsidR="00B7093A">
        <w:t>‘</w:t>
      </w:r>
      <w:r w:rsidRPr="007A0BC8">
        <w:t>many</w:t>
      </w:r>
      <w:r w:rsidR="00B7093A">
        <w:t>’</w:t>
      </w:r>
      <w:r w:rsidRPr="007A0BC8">
        <w:t xml:space="preserve">, </w:t>
      </w:r>
      <w:r w:rsidR="002F4378">
        <w:rPr>
          <w:rStyle w:val="ChItalBold"/>
        </w:rPr>
        <w:t>brapa</w:t>
      </w:r>
      <w:r w:rsidR="002F4378" w:rsidRPr="007A0BC8">
        <w:t xml:space="preserve"> </w:t>
      </w:r>
      <w:r w:rsidR="00B7093A">
        <w:t>‘</w:t>
      </w:r>
      <w:r w:rsidR="002F4378">
        <w:t>several</w:t>
      </w:r>
      <w:r w:rsidR="00B7093A">
        <w:t>’</w:t>
      </w:r>
      <w:r w:rsidR="002F4378" w:rsidRPr="007A0BC8">
        <w:t xml:space="preserve">, </w:t>
      </w:r>
      <w:r w:rsidR="00810FD8" w:rsidRPr="007A0BC8">
        <w:rPr>
          <w:rStyle w:val="ChItalBold"/>
        </w:rPr>
        <w:t>masing-masing</w:t>
      </w:r>
      <w:r w:rsidR="00810FD8" w:rsidRPr="007A0BC8">
        <w:t xml:space="preserve"> </w:t>
      </w:r>
      <w:r w:rsidR="00B7093A">
        <w:t>‘</w:t>
      </w:r>
      <w:r w:rsidR="00810FD8" w:rsidRPr="007A0BC8">
        <w:t>each</w:t>
      </w:r>
      <w:r w:rsidR="00B7093A">
        <w:t>’</w:t>
      </w:r>
      <w:r w:rsidR="00810FD8">
        <w:t xml:space="preserve">, </w:t>
      </w:r>
      <w:r w:rsidRPr="007A0BC8">
        <w:rPr>
          <w:rStyle w:val="ChItalBold"/>
        </w:rPr>
        <w:t>sedikit</w:t>
      </w:r>
      <w:r w:rsidRPr="007A0BC8">
        <w:t xml:space="preserve"> </w:t>
      </w:r>
      <w:r w:rsidR="00B7093A">
        <w:t>‘</w:t>
      </w:r>
      <w:r w:rsidRPr="007A0BC8">
        <w:t>few</w:t>
      </w:r>
      <w:r w:rsidR="00B7093A">
        <w:t>’</w:t>
      </w:r>
      <w:r w:rsidRPr="007A0BC8">
        <w:t xml:space="preserve">, </w:t>
      </w:r>
      <w:r>
        <w:t xml:space="preserve">and </w:t>
      </w:r>
      <w:r w:rsidR="00810FD8">
        <w:rPr>
          <w:rStyle w:val="ChItalBold"/>
        </w:rPr>
        <w:t>s</w:t>
      </w:r>
      <w:r w:rsidR="00810FD8" w:rsidRPr="007A0BC8">
        <w:rPr>
          <w:rStyle w:val="ChItalBold"/>
        </w:rPr>
        <w:t>mua</w:t>
      </w:r>
      <w:r w:rsidR="00810FD8" w:rsidRPr="007A0BC8">
        <w:t xml:space="preserve"> </w:t>
      </w:r>
      <w:r w:rsidR="00B7093A">
        <w:t>‘</w:t>
      </w:r>
      <w:r w:rsidR="00810FD8" w:rsidRPr="007A0BC8">
        <w:t>all</w:t>
      </w:r>
      <w:r w:rsidR="00B7093A">
        <w:t>’</w:t>
      </w:r>
      <w:r>
        <w:t xml:space="preserve">. </w:t>
      </w:r>
      <w:r w:rsidR="00AB4B2E">
        <w:t xml:space="preserve">While </w:t>
      </w:r>
      <w:r w:rsidR="00AB4B2E" w:rsidRPr="007A0BC8">
        <w:rPr>
          <w:rStyle w:val="ChItalBold"/>
        </w:rPr>
        <w:t>banyak</w:t>
      </w:r>
      <w:r w:rsidR="00AB4B2E" w:rsidRPr="007A0BC8">
        <w:t xml:space="preserve"> </w:t>
      </w:r>
      <w:r w:rsidR="00B7093A">
        <w:t>‘</w:t>
      </w:r>
      <w:r w:rsidR="00AB4B2E" w:rsidRPr="007A0BC8">
        <w:t>many</w:t>
      </w:r>
      <w:r w:rsidR="00B7093A">
        <w:t>’</w:t>
      </w:r>
      <w:r w:rsidR="00AB4B2E" w:rsidRPr="007A0BC8">
        <w:t>,</w:t>
      </w:r>
      <w:r w:rsidR="00AB4B2E">
        <w:t xml:space="preserve"> </w:t>
      </w:r>
      <w:r w:rsidR="00AB4B2E" w:rsidRPr="007A0BC8">
        <w:rPr>
          <w:rStyle w:val="ChItalBold"/>
        </w:rPr>
        <w:t>sedikit</w:t>
      </w:r>
      <w:r w:rsidR="00AB4B2E" w:rsidRPr="007A0BC8">
        <w:t xml:space="preserve"> </w:t>
      </w:r>
      <w:r w:rsidR="00B7093A">
        <w:t>‘</w:t>
      </w:r>
      <w:r w:rsidR="00AB4B2E" w:rsidRPr="007A0BC8">
        <w:t>few</w:t>
      </w:r>
      <w:r w:rsidR="00B7093A">
        <w:t>’</w:t>
      </w:r>
      <w:r w:rsidR="00810FD8">
        <w:t xml:space="preserve">, and </w:t>
      </w:r>
      <w:r w:rsidR="00810FD8">
        <w:rPr>
          <w:rStyle w:val="ChItalBold"/>
        </w:rPr>
        <w:t>s</w:t>
      </w:r>
      <w:r w:rsidR="00810FD8" w:rsidRPr="007A0BC8">
        <w:rPr>
          <w:rStyle w:val="ChItalBold"/>
        </w:rPr>
        <w:t>mua</w:t>
      </w:r>
      <w:r w:rsidR="00810FD8" w:rsidRPr="007A0BC8">
        <w:t xml:space="preserve"> </w:t>
      </w:r>
      <w:r w:rsidR="00B7093A">
        <w:t>‘</w:t>
      </w:r>
      <w:r w:rsidR="00810FD8" w:rsidRPr="007A0BC8">
        <w:t>all</w:t>
      </w:r>
      <w:r w:rsidR="00B7093A">
        <w:t>’</w:t>
      </w:r>
      <w:r>
        <w:t xml:space="preserve"> can modify both count and mass nouns</w:t>
      </w:r>
      <w:r w:rsidR="00AB4B2E">
        <w:t xml:space="preserve">, </w:t>
      </w:r>
      <w:r w:rsidR="002F4378" w:rsidRPr="00B92D62">
        <w:rPr>
          <w:rStyle w:val="ChItalBold"/>
        </w:rPr>
        <w:t>brapa</w:t>
      </w:r>
      <w:r w:rsidR="002F4378" w:rsidRPr="00B92D62">
        <w:t xml:space="preserve"> </w:t>
      </w:r>
      <w:r w:rsidR="00B7093A">
        <w:t>‘</w:t>
      </w:r>
      <w:r w:rsidR="002F4378" w:rsidRPr="00B92D62">
        <w:t>several</w:t>
      </w:r>
      <w:r w:rsidR="00B7093A">
        <w:t>’</w:t>
      </w:r>
      <w:r w:rsidR="002F4378" w:rsidRPr="00B92D62">
        <w:t xml:space="preserve"> and</w:t>
      </w:r>
      <w:r w:rsidR="002F4378" w:rsidRPr="007A0BC8">
        <w:t xml:space="preserve"> </w:t>
      </w:r>
      <w:r w:rsidR="00AB4B2E" w:rsidRPr="007A0BC8">
        <w:rPr>
          <w:rStyle w:val="ChItalBold"/>
        </w:rPr>
        <w:t>masing-masing</w:t>
      </w:r>
      <w:r w:rsidR="00AB4B2E" w:rsidRPr="007A0BC8">
        <w:t xml:space="preserve"> </w:t>
      </w:r>
      <w:r w:rsidR="00B7093A">
        <w:t>‘</w:t>
      </w:r>
      <w:r w:rsidR="00AB4B2E" w:rsidRPr="007A0BC8">
        <w:t>each</w:t>
      </w:r>
      <w:r w:rsidR="00B7093A">
        <w:t>’</w:t>
      </w:r>
      <w:r w:rsidR="00F53189">
        <w:t xml:space="preserve"> only modify</w:t>
      </w:r>
      <w:r w:rsidR="00AB4B2E">
        <w:t xml:space="preserve"> count nouns</w:t>
      </w:r>
      <w:r>
        <w:t xml:space="preserve">. The remaining </w:t>
      </w:r>
      <w:r w:rsidR="002F4378">
        <w:t xml:space="preserve">four </w:t>
      </w:r>
      <w:r>
        <w:t xml:space="preserve">quantifiers occur in pre-head position only, namely </w:t>
      </w:r>
      <w:r w:rsidRPr="007A0BC8">
        <w:rPr>
          <w:rStyle w:val="ChItalBold"/>
        </w:rPr>
        <w:t>segala</w:t>
      </w:r>
      <w:r w:rsidRPr="007A0BC8">
        <w:t xml:space="preserve"> </w:t>
      </w:r>
      <w:r w:rsidR="00B7093A">
        <w:t>‘</w:t>
      </w:r>
      <w:r w:rsidRPr="007A0BC8">
        <w:t>all</w:t>
      </w:r>
      <w:r w:rsidR="00B7093A">
        <w:t>’</w:t>
      </w:r>
      <w:r w:rsidRPr="007A0BC8">
        <w:t xml:space="preserve">, </w:t>
      </w:r>
      <w:r w:rsidRPr="007A0BC8">
        <w:rPr>
          <w:rStyle w:val="ChItalBold"/>
        </w:rPr>
        <w:t>sembarang</w:t>
      </w:r>
      <w:r w:rsidRPr="007A0BC8">
        <w:t xml:space="preserve"> </w:t>
      </w:r>
      <w:r w:rsidR="00B7093A">
        <w:t>‘</w:t>
      </w:r>
      <w:r w:rsidRPr="007A0BC8">
        <w:t>any</w:t>
      </w:r>
      <w:r w:rsidR="00C03368">
        <w:t xml:space="preserve"> (kind of)</w:t>
      </w:r>
      <w:r w:rsidR="00B7093A">
        <w:t>’</w:t>
      </w:r>
      <w:r w:rsidRPr="007A0BC8">
        <w:t xml:space="preserve">, </w:t>
      </w:r>
      <w:r w:rsidRPr="007A0BC8">
        <w:rPr>
          <w:rStyle w:val="ChItalBold"/>
        </w:rPr>
        <w:t>(se)tiap</w:t>
      </w:r>
      <w:r w:rsidRPr="007A0BC8">
        <w:t xml:space="preserve"> </w:t>
      </w:r>
      <w:r w:rsidR="00B7093A">
        <w:t>‘</w:t>
      </w:r>
      <w:r w:rsidRPr="007A0BC8">
        <w:t>every</w:t>
      </w:r>
      <w:r w:rsidR="00B7093A">
        <w:t>’</w:t>
      </w:r>
      <w:r>
        <w:t xml:space="preserve">, </w:t>
      </w:r>
      <w:r w:rsidRPr="007A0BC8">
        <w:t xml:space="preserve">and </w:t>
      </w:r>
      <w:r w:rsidRPr="007A0BC8">
        <w:rPr>
          <w:rStyle w:val="ChItalBold"/>
        </w:rPr>
        <w:t>stenga</w:t>
      </w:r>
      <w:r w:rsidRPr="007A0BC8">
        <w:t xml:space="preserve"> </w:t>
      </w:r>
      <w:r w:rsidR="00B7093A">
        <w:t>‘</w:t>
      </w:r>
      <w:r w:rsidRPr="007A0BC8">
        <w:t>half</w:t>
      </w:r>
      <w:r w:rsidR="00B7093A">
        <w:t>’</w:t>
      </w:r>
      <w:r>
        <w:t>. These quant</w:t>
      </w:r>
      <w:r w:rsidR="00EA3192">
        <w:t>ifiers modify count nouns only.</w:t>
      </w:r>
    </w:p>
    <w:p w14:paraId="7512DAFE" w14:textId="7F414002" w:rsidR="00130064" w:rsidRPr="00491F15" w:rsidRDefault="00130064" w:rsidP="00EA3192">
      <w:pPr>
        <w:pStyle w:val="Body0505after"/>
      </w:pPr>
      <w:r>
        <w:t>F</w:t>
      </w:r>
      <w:r w:rsidR="002F4378">
        <w:t xml:space="preserve">ive </w:t>
      </w:r>
      <w:r>
        <w:t xml:space="preserve">of the quantifiers are </w:t>
      </w:r>
      <w:r w:rsidRPr="00856563">
        <w:t xml:space="preserve">used with </w:t>
      </w:r>
      <w:r>
        <w:t xml:space="preserve">either </w:t>
      </w:r>
      <w:r w:rsidRPr="00856563">
        <w:t xml:space="preserve">animate </w:t>
      </w:r>
      <w:r>
        <w:t xml:space="preserve">or </w:t>
      </w:r>
      <w:r w:rsidRPr="00856563">
        <w:t>inanimate referents</w:t>
      </w:r>
      <w:r>
        <w:t xml:space="preserve">, namely </w:t>
      </w:r>
      <w:r w:rsidRPr="00856563">
        <w:rPr>
          <w:rStyle w:val="ChItalBold"/>
        </w:rPr>
        <w:t>banyak</w:t>
      </w:r>
      <w:r w:rsidRPr="00856563">
        <w:t xml:space="preserve"> </w:t>
      </w:r>
      <w:r w:rsidR="00B7093A">
        <w:t>‘</w:t>
      </w:r>
      <w:r w:rsidRPr="00856563">
        <w:t>many</w:t>
      </w:r>
      <w:r w:rsidR="00B7093A">
        <w:t>’</w:t>
      </w:r>
      <w:r w:rsidRPr="00856563">
        <w:t xml:space="preserve">, </w:t>
      </w:r>
      <w:r w:rsidR="002F4378" w:rsidRPr="00B92D62">
        <w:rPr>
          <w:rStyle w:val="ChItalBold"/>
        </w:rPr>
        <w:t>brapa</w:t>
      </w:r>
      <w:r w:rsidR="002F4378" w:rsidRPr="00B92D62">
        <w:t xml:space="preserve"> </w:t>
      </w:r>
      <w:r w:rsidR="00B7093A">
        <w:t>‘</w:t>
      </w:r>
      <w:r w:rsidR="002F4378" w:rsidRPr="00B92D62">
        <w:t>several</w:t>
      </w:r>
      <w:r w:rsidR="00B7093A">
        <w:t>’</w:t>
      </w:r>
      <w:r w:rsidR="002F4378">
        <w:t xml:space="preserve">, </w:t>
      </w:r>
      <w:r w:rsidR="00810FD8" w:rsidRPr="00856563">
        <w:rPr>
          <w:rStyle w:val="ChItalBold"/>
        </w:rPr>
        <w:t>masing-masing</w:t>
      </w:r>
      <w:r w:rsidR="00810FD8" w:rsidRPr="00856563">
        <w:t xml:space="preserve"> </w:t>
      </w:r>
      <w:r w:rsidR="00B7093A">
        <w:t>‘</w:t>
      </w:r>
      <w:r w:rsidR="00810FD8" w:rsidRPr="00856563">
        <w:t>each</w:t>
      </w:r>
      <w:r w:rsidR="00B7093A">
        <w:t>’</w:t>
      </w:r>
      <w:r w:rsidR="00810FD8">
        <w:t xml:space="preserve">, </w:t>
      </w:r>
      <w:r w:rsidRPr="00856563">
        <w:rPr>
          <w:rStyle w:val="ChItalBold"/>
        </w:rPr>
        <w:t>sedikit</w:t>
      </w:r>
      <w:r w:rsidRPr="00856563">
        <w:t xml:space="preserve"> </w:t>
      </w:r>
      <w:r w:rsidR="00B7093A">
        <w:t>‘</w:t>
      </w:r>
      <w:r w:rsidRPr="00856563">
        <w:t>few</w:t>
      </w:r>
      <w:r w:rsidR="00B7093A">
        <w:t>’</w:t>
      </w:r>
      <w:r w:rsidRPr="00856563">
        <w:t xml:space="preserve">, and </w:t>
      </w:r>
      <w:r w:rsidR="00810FD8" w:rsidRPr="00856563">
        <w:rPr>
          <w:rStyle w:val="ChItalBold"/>
        </w:rPr>
        <w:t>smua</w:t>
      </w:r>
      <w:r w:rsidR="00810FD8" w:rsidRPr="00856563">
        <w:t xml:space="preserve"> </w:t>
      </w:r>
      <w:r w:rsidR="00B7093A">
        <w:t>‘</w:t>
      </w:r>
      <w:r w:rsidR="00810FD8" w:rsidRPr="00856563">
        <w:t>all</w:t>
      </w:r>
      <w:r w:rsidR="00B7093A">
        <w:t>’</w:t>
      </w:r>
      <w:r>
        <w:t xml:space="preserve">. By contrast, </w:t>
      </w:r>
      <w:r w:rsidRPr="00856563">
        <w:rPr>
          <w:rStyle w:val="ChItalBold"/>
        </w:rPr>
        <w:t>sembarang</w:t>
      </w:r>
      <w:r w:rsidRPr="00856563">
        <w:t xml:space="preserve"> </w:t>
      </w:r>
      <w:r w:rsidR="00B7093A">
        <w:t>‘</w:t>
      </w:r>
      <w:r w:rsidRPr="00856563">
        <w:t>any</w:t>
      </w:r>
      <w:r w:rsidR="00C03368">
        <w:t xml:space="preserve"> (kind of)</w:t>
      </w:r>
      <w:r w:rsidR="00B7093A">
        <w:t>’</w:t>
      </w:r>
      <w:r w:rsidRPr="00856563">
        <w:t xml:space="preserve"> </w:t>
      </w:r>
      <w:r>
        <w:t xml:space="preserve">is only used with animate referents, and </w:t>
      </w:r>
      <w:r w:rsidR="00805800" w:rsidRPr="00805800">
        <w:rPr>
          <w:rStyle w:val="ChItalBold"/>
        </w:rPr>
        <w:t>(</w:t>
      </w:r>
      <w:r w:rsidRPr="00856563">
        <w:rPr>
          <w:rStyle w:val="ChItalBold"/>
        </w:rPr>
        <w:t>se</w:t>
      </w:r>
      <w:r w:rsidR="00805800">
        <w:rPr>
          <w:rStyle w:val="ChItalBold"/>
        </w:rPr>
        <w:t>)</w:t>
      </w:r>
      <w:r w:rsidRPr="00856563">
        <w:rPr>
          <w:rStyle w:val="ChItalBold"/>
        </w:rPr>
        <w:t>tiap</w:t>
      </w:r>
      <w:r w:rsidRPr="00856563">
        <w:t xml:space="preserve"> </w:t>
      </w:r>
      <w:r w:rsidR="00B7093A">
        <w:t>‘</w:t>
      </w:r>
      <w:r w:rsidRPr="00856563">
        <w:t>every</w:t>
      </w:r>
      <w:r w:rsidR="00B7093A">
        <w:t>’</w:t>
      </w:r>
      <w:r w:rsidRPr="00856563">
        <w:t xml:space="preserve"> and </w:t>
      </w:r>
      <w:r w:rsidRPr="00856563">
        <w:rPr>
          <w:rStyle w:val="ChItalBold"/>
        </w:rPr>
        <w:t>stenga</w:t>
      </w:r>
      <w:r w:rsidRPr="00856563">
        <w:t xml:space="preserve"> </w:t>
      </w:r>
      <w:r w:rsidR="00B7093A">
        <w:t>‘</w:t>
      </w:r>
      <w:r w:rsidRPr="00856563">
        <w:t>half</w:t>
      </w:r>
      <w:r w:rsidR="00B7093A">
        <w:t>’</w:t>
      </w:r>
      <w:r w:rsidRPr="00856563">
        <w:t xml:space="preserve"> </w:t>
      </w:r>
      <w:r w:rsidR="00EA3192">
        <w:t xml:space="preserve">only </w:t>
      </w:r>
      <w:r>
        <w:t>with inanimate referents.</w:t>
      </w:r>
      <w:r w:rsidR="00805800" w:rsidRPr="00856563">
        <w:rPr>
          <w:rStyle w:val="FootnoteReference"/>
        </w:rPr>
        <w:footnoteReference w:id="175"/>
      </w:r>
      <w:r>
        <w:t xml:space="preserve"> Universal </w:t>
      </w:r>
      <w:r w:rsidRPr="007A0BC8">
        <w:rPr>
          <w:rStyle w:val="ChItalBold"/>
        </w:rPr>
        <w:t>segala</w:t>
      </w:r>
      <w:r w:rsidRPr="007A0BC8">
        <w:t xml:space="preserve"> </w:t>
      </w:r>
      <w:r w:rsidR="00B7093A">
        <w:t>‘</w:t>
      </w:r>
      <w:r w:rsidRPr="007A0BC8">
        <w:t>all</w:t>
      </w:r>
      <w:r w:rsidR="00B7093A">
        <w:t>’</w:t>
      </w:r>
      <w:r>
        <w:t xml:space="preserve"> </w:t>
      </w:r>
      <w:r w:rsidRPr="00856563">
        <w:t xml:space="preserve">is only used in combination with the noun </w:t>
      </w:r>
      <w:r w:rsidRPr="00856563">
        <w:rPr>
          <w:rStyle w:val="ChItalBold"/>
        </w:rPr>
        <w:t>maca</w:t>
      </w:r>
      <w:r w:rsidR="00BC525F">
        <w:rPr>
          <w:rStyle w:val="ChItalBold"/>
        </w:rPr>
        <w:t>ng</w:t>
      </w:r>
      <w:r w:rsidRPr="00856563">
        <w:t xml:space="preserve"> </w:t>
      </w:r>
      <w:r w:rsidR="00B7093A">
        <w:t>‘</w:t>
      </w:r>
      <w:r>
        <w:t>variety</w:t>
      </w:r>
      <w:r w:rsidR="00B7093A">
        <w:t>’</w:t>
      </w:r>
      <w:r>
        <w:t xml:space="preserve">. </w:t>
      </w:r>
      <w:r w:rsidRPr="00856563">
        <w:t>(</w:t>
      </w:r>
      <w:r w:rsidR="007808FD" w:rsidRPr="00856563">
        <w:t xml:space="preserve">The </w:t>
      </w:r>
      <w:r w:rsidR="007808FD">
        <w:t xml:space="preserve">mid-range quantifier </w:t>
      </w:r>
      <w:r w:rsidR="007808FD" w:rsidRPr="00856563">
        <w:rPr>
          <w:rStyle w:val="ChItalBold"/>
        </w:rPr>
        <w:t>brapa</w:t>
      </w:r>
      <w:r w:rsidR="007808FD" w:rsidRPr="00856563">
        <w:rPr>
          <w:lang w:eastAsia="en-US"/>
        </w:rPr>
        <w:t xml:space="preserve"> </w:t>
      </w:r>
      <w:r w:rsidR="00B7093A">
        <w:rPr>
          <w:lang w:eastAsia="en-US"/>
        </w:rPr>
        <w:t>‘</w:t>
      </w:r>
      <w:r w:rsidR="007808FD">
        <w:rPr>
          <w:lang w:eastAsia="en-US"/>
        </w:rPr>
        <w:t>several</w:t>
      </w:r>
      <w:r w:rsidR="00B7093A">
        <w:rPr>
          <w:lang w:eastAsia="en-US"/>
        </w:rPr>
        <w:t>’</w:t>
      </w:r>
      <w:r w:rsidR="007808FD" w:rsidRPr="00856563">
        <w:rPr>
          <w:lang w:eastAsia="en-US"/>
        </w:rPr>
        <w:t xml:space="preserve"> </w:t>
      </w:r>
      <w:r w:rsidR="007808FD">
        <w:t xml:space="preserve">also </w:t>
      </w:r>
      <w:r w:rsidR="007808FD" w:rsidRPr="00856563">
        <w:t xml:space="preserve">functions </w:t>
      </w:r>
      <w:r w:rsidR="007808FD" w:rsidRPr="00856563">
        <w:rPr>
          <w:lang w:eastAsia="en-US"/>
        </w:rPr>
        <w:t xml:space="preserve">as </w:t>
      </w:r>
      <w:r w:rsidR="007808FD">
        <w:rPr>
          <w:lang w:eastAsia="en-US"/>
        </w:rPr>
        <w:t xml:space="preserve">an interrogative, which questions </w:t>
      </w:r>
      <w:r w:rsidR="007808FD">
        <w:t xml:space="preserve">quantities in the sense of </w:t>
      </w:r>
      <w:r w:rsidR="00B7093A">
        <w:t>‘</w:t>
      </w:r>
      <w:r w:rsidR="007808FD">
        <w:t>how many</w:t>
      </w:r>
      <w:r w:rsidR="00B7093A">
        <w:t>’</w:t>
      </w:r>
      <w:r w:rsidR="007808FD">
        <w:t>, as discussed in §</w:t>
      </w:r>
      <w:r w:rsidR="003A61D1">
        <w:fldChar w:fldCharType="begin"/>
      </w:r>
      <w:r w:rsidR="003A61D1">
        <w:instrText xml:space="preserve"> REF _Ref358363772 \w \h </w:instrText>
      </w:r>
      <w:r w:rsidR="003A61D1">
        <w:fldChar w:fldCharType="separate"/>
      </w:r>
      <w:r w:rsidR="00154D81">
        <w:rPr>
          <w:cs/>
        </w:rPr>
        <w:t>‎</w:t>
      </w:r>
      <w:r w:rsidR="00154D81">
        <w:t>5.8.7</w:t>
      </w:r>
      <w:r w:rsidR="003A61D1">
        <w:fldChar w:fldCharType="end"/>
      </w:r>
      <w:r w:rsidR="007808FD">
        <w:t xml:space="preserve">). </w:t>
      </w:r>
      <w:r w:rsidR="00EA3192">
        <w:t>(</w:t>
      </w:r>
      <w:r w:rsidR="007808FD" w:rsidRPr="007A0BC8">
        <w:t xml:space="preserve">For details </w:t>
      </w:r>
      <w:r w:rsidR="007808FD">
        <w:t xml:space="preserve">on the adnominal uses of the quantifiers </w:t>
      </w:r>
      <w:r w:rsidR="007808FD" w:rsidRPr="00856563">
        <w:t xml:space="preserve">see </w:t>
      </w:r>
      <w:r w:rsidR="007808FD">
        <w:t>§</w:t>
      </w:r>
      <w:r w:rsidR="007808FD">
        <w:fldChar w:fldCharType="begin"/>
      </w:r>
      <w:r w:rsidR="007808FD">
        <w:instrText xml:space="preserve"> REF _Ref293904993 \w \h </w:instrText>
      </w:r>
      <w:r w:rsidR="007808FD">
        <w:fldChar w:fldCharType="separate"/>
      </w:r>
      <w:r w:rsidR="00154D81">
        <w:rPr>
          <w:cs/>
        </w:rPr>
        <w:t>‎</w:t>
      </w:r>
      <w:r w:rsidR="00154D81">
        <w:t>8.3.2</w:t>
      </w:r>
      <w:r w:rsidR="007808FD">
        <w:fldChar w:fldCharType="end"/>
      </w:r>
      <w:r w:rsidR="007808FD" w:rsidRPr="00856563">
        <w:t>.</w:t>
      </w:r>
      <w:r w:rsidRPr="00856563">
        <w:t>)</w:t>
      </w:r>
    </w:p>
    <w:p w14:paraId="6F682B2C" w14:textId="77777777" w:rsidR="00130064" w:rsidRDefault="00130064" w:rsidP="00130064">
      <w:pPr>
        <w:pStyle w:val="ExampleTitle"/>
      </w:pPr>
      <w:r>
        <w:t>Adnominal quantifiers in preposed and postposed position</w:t>
      </w:r>
      <w:r w:rsidRPr="007A0BC8">
        <w:rPr>
          <w:rStyle w:val="FootnoteReference"/>
        </w:rPr>
        <w:footnoteReference w:id="176"/>
      </w:r>
    </w:p>
    <w:tbl>
      <w:tblPr>
        <w:tblW w:w="0" w:type="auto"/>
        <w:tblCellMar>
          <w:left w:w="40" w:type="dxa"/>
          <w:right w:w="40" w:type="dxa"/>
        </w:tblCellMar>
        <w:tblLook w:val="01E0" w:firstRow="1" w:lastRow="1" w:firstColumn="1" w:lastColumn="1" w:noHBand="0" w:noVBand="0"/>
      </w:tblPr>
      <w:tblGrid>
        <w:gridCol w:w="709"/>
        <w:gridCol w:w="425"/>
        <w:gridCol w:w="864"/>
        <w:gridCol w:w="2024"/>
        <w:gridCol w:w="2169"/>
      </w:tblGrid>
      <w:tr w:rsidR="00AC23C4" w:rsidRPr="008A27E6" w14:paraId="04D4ED5E" w14:textId="77777777" w:rsidTr="00AC23C4">
        <w:trPr>
          <w:tblHeader/>
        </w:trPr>
        <w:tc>
          <w:tcPr>
            <w:tcW w:w="709" w:type="dxa"/>
            <w:shd w:val="clear" w:color="auto" w:fill="auto"/>
          </w:tcPr>
          <w:p w14:paraId="0A4D1C37" w14:textId="77777777" w:rsidR="00130064" w:rsidRPr="00BB3774" w:rsidRDefault="00130064" w:rsidP="00130064">
            <w:pPr>
              <w:pStyle w:val="O0Nwnext"/>
            </w:pPr>
          </w:p>
        </w:tc>
        <w:tc>
          <w:tcPr>
            <w:tcW w:w="425" w:type="dxa"/>
            <w:shd w:val="clear" w:color="auto" w:fill="auto"/>
          </w:tcPr>
          <w:p w14:paraId="4B402CBE" w14:textId="77777777" w:rsidR="00130064" w:rsidRPr="00BB3774" w:rsidRDefault="00130064" w:rsidP="00130064">
            <w:pPr>
              <w:pStyle w:val="TableHdLeft"/>
            </w:pPr>
          </w:p>
        </w:tc>
        <w:tc>
          <w:tcPr>
            <w:tcW w:w="864" w:type="dxa"/>
            <w:shd w:val="clear" w:color="auto" w:fill="auto"/>
          </w:tcPr>
          <w:p w14:paraId="780148CA" w14:textId="77777777" w:rsidR="00130064" w:rsidRPr="00BB3774" w:rsidRDefault="00130064" w:rsidP="00130064">
            <w:pPr>
              <w:pStyle w:val="TableHdLeft"/>
            </w:pPr>
          </w:p>
        </w:tc>
        <w:tc>
          <w:tcPr>
            <w:tcW w:w="2024" w:type="dxa"/>
            <w:shd w:val="clear" w:color="auto" w:fill="auto"/>
          </w:tcPr>
          <w:p w14:paraId="6452706E" w14:textId="77777777" w:rsidR="00130064" w:rsidRPr="008A27E6" w:rsidRDefault="00130064" w:rsidP="00130064">
            <w:pPr>
              <w:pStyle w:val="TableHdLeft"/>
            </w:pPr>
            <w:r>
              <w:t>Pre-head position</w:t>
            </w:r>
          </w:p>
        </w:tc>
        <w:tc>
          <w:tcPr>
            <w:tcW w:w="2169" w:type="dxa"/>
            <w:shd w:val="clear" w:color="auto" w:fill="auto"/>
          </w:tcPr>
          <w:p w14:paraId="49B02053" w14:textId="77777777" w:rsidR="00130064" w:rsidRPr="008A27E6" w:rsidRDefault="00130064" w:rsidP="00130064">
            <w:pPr>
              <w:pStyle w:val="TableHdLeft"/>
            </w:pPr>
            <w:r>
              <w:t>Post-head position</w:t>
            </w:r>
          </w:p>
        </w:tc>
      </w:tr>
      <w:tr w:rsidR="00AC23C4" w:rsidRPr="00B87E99" w14:paraId="44F0A97B" w14:textId="77777777" w:rsidTr="00AC23C4">
        <w:tc>
          <w:tcPr>
            <w:tcW w:w="709" w:type="dxa"/>
            <w:shd w:val="clear" w:color="auto" w:fill="auto"/>
          </w:tcPr>
          <w:p w14:paraId="77A2E11F" w14:textId="77777777" w:rsidR="00130064" w:rsidRPr="00B87E99" w:rsidRDefault="00130064" w:rsidP="00B87E99">
            <w:pPr>
              <w:pStyle w:val="O0Nwnext"/>
            </w:pPr>
            <w:bookmarkStart w:id="2683" w:name="_Ref353368066"/>
            <w:bookmarkStart w:id="2684" w:name="_Ref339717935"/>
            <w:bookmarkStart w:id="2685" w:name="_Ref406521700"/>
            <w:r w:rsidRPr="00B87E99">
              <w:t>(</w:t>
            </w:r>
            <w:fldSimple w:instr=" SEQ ( \* ARABIC \s 1 ">
              <w:r w:rsidR="00154D81">
                <w:rPr>
                  <w:noProof/>
                </w:rPr>
                <w:t>314</w:t>
              </w:r>
            </w:fldSimple>
            <w:bookmarkEnd w:id="2683"/>
            <w:r w:rsidRPr="00B87E99">
              <w:t>)</w:t>
            </w:r>
            <w:bookmarkEnd w:id="2684"/>
            <w:bookmarkEnd w:id="2685"/>
          </w:p>
        </w:tc>
        <w:bookmarkStart w:id="2686" w:name="_Ref353367999"/>
        <w:bookmarkEnd w:id="2686"/>
        <w:tc>
          <w:tcPr>
            <w:tcW w:w="425" w:type="dxa"/>
            <w:shd w:val="clear" w:color="auto" w:fill="auto"/>
          </w:tcPr>
          <w:p w14:paraId="3EA36862" w14:textId="77777777" w:rsidR="00130064" w:rsidRPr="00B87E99" w:rsidRDefault="00130064" w:rsidP="00B87E99">
            <w:pPr>
              <w:pStyle w:val="O0Nwnext"/>
            </w:pPr>
            <w:r w:rsidRPr="00B87E99">
              <w:fldChar w:fldCharType="begin"/>
            </w:r>
            <w:r w:rsidRPr="00B87E99">
              <w:instrText xml:space="preserve"> LISTNUM  NumberDefault \l 8 \s 1 </w:instrText>
            </w:r>
            <w:r w:rsidRPr="00B87E99">
              <w:fldChar w:fldCharType="end">
                <w:numberingChange w:id="2687" w:author="Angela Kluge" w:date="2014-02-08T11:40:00Z" w:original="a."/>
              </w:fldChar>
            </w:r>
          </w:p>
        </w:tc>
        <w:tc>
          <w:tcPr>
            <w:tcW w:w="864" w:type="dxa"/>
            <w:shd w:val="clear" w:color="auto" w:fill="auto"/>
          </w:tcPr>
          <w:p w14:paraId="1DE856D6" w14:textId="77777777" w:rsidR="00130064" w:rsidRPr="00B87E99" w:rsidRDefault="00130064" w:rsidP="00B87E99">
            <w:pPr>
              <w:pStyle w:val="O0Nwnext"/>
            </w:pPr>
            <w:r w:rsidRPr="00B87E99">
              <w:t>Count N</w:t>
            </w:r>
          </w:p>
        </w:tc>
        <w:tc>
          <w:tcPr>
            <w:tcW w:w="2024" w:type="dxa"/>
            <w:shd w:val="clear" w:color="auto" w:fill="auto"/>
          </w:tcPr>
          <w:p w14:paraId="75582469" w14:textId="77777777" w:rsidR="00130064" w:rsidRPr="00B87E99" w:rsidRDefault="00130064" w:rsidP="00B87E99">
            <w:pPr>
              <w:pStyle w:val="O0Nwnext"/>
            </w:pPr>
            <w:r w:rsidRPr="00AC23C4">
              <w:rPr>
                <w:rStyle w:val="ChBlueBold"/>
                <w:b w:val="0"/>
                <w:color w:val="auto"/>
              </w:rPr>
              <w:t>banyak</w:t>
            </w:r>
            <w:r w:rsidRPr="00B87E99">
              <w:t xml:space="preserve"> orang</w:t>
            </w:r>
          </w:p>
        </w:tc>
        <w:tc>
          <w:tcPr>
            <w:tcW w:w="2169" w:type="dxa"/>
            <w:shd w:val="clear" w:color="auto" w:fill="auto"/>
          </w:tcPr>
          <w:p w14:paraId="5179B3B9" w14:textId="77777777" w:rsidR="00130064" w:rsidRPr="00B87E99" w:rsidRDefault="00130064" w:rsidP="00B87E99">
            <w:pPr>
              <w:pStyle w:val="O0Nwnext"/>
            </w:pPr>
            <w:r w:rsidRPr="00B87E99">
              <w:t xml:space="preserve">orang </w:t>
            </w:r>
            <w:r w:rsidRPr="00AC23C4">
              <w:rPr>
                <w:rStyle w:val="ChBlueBold"/>
                <w:b w:val="0"/>
                <w:color w:val="auto"/>
              </w:rPr>
              <w:t>banyak</w:t>
            </w:r>
          </w:p>
        </w:tc>
      </w:tr>
      <w:tr w:rsidR="00AC23C4" w:rsidRPr="00BB3774" w14:paraId="09759BDA" w14:textId="77777777" w:rsidTr="00AC23C4">
        <w:tc>
          <w:tcPr>
            <w:tcW w:w="709" w:type="dxa"/>
            <w:shd w:val="clear" w:color="auto" w:fill="auto"/>
          </w:tcPr>
          <w:p w14:paraId="5FA2B563" w14:textId="77777777" w:rsidR="00130064" w:rsidRPr="00BB3774" w:rsidRDefault="00130064" w:rsidP="00130064">
            <w:pPr>
              <w:pStyle w:val="O0Nwnext"/>
            </w:pPr>
          </w:p>
        </w:tc>
        <w:tc>
          <w:tcPr>
            <w:tcW w:w="425" w:type="dxa"/>
            <w:shd w:val="clear" w:color="auto" w:fill="auto"/>
          </w:tcPr>
          <w:p w14:paraId="001591C7" w14:textId="77777777" w:rsidR="00130064" w:rsidRPr="00BB3774" w:rsidRDefault="00130064" w:rsidP="00130064">
            <w:pPr>
              <w:pStyle w:val="O0Nwnext"/>
            </w:pPr>
          </w:p>
        </w:tc>
        <w:tc>
          <w:tcPr>
            <w:tcW w:w="864" w:type="dxa"/>
            <w:shd w:val="clear" w:color="auto" w:fill="auto"/>
          </w:tcPr>
          <w:p w14:paraId="5686279A" w14:textId="77777777" w:rsidR="00130064" w:rsidRPr="00BB3774" w:rsidRDefault="00130064" w:rsidP="00130064">
            <w:pPr>
              <w:pStyle w:val="O0Nwnext"/>
            </w:pPr>
          </w:p>
        </w:tc>
        <w:tc>
          <w:tcPr>
            <w:tcW w:w="2024" w:type="dxa"/>
            <w:shd w:val="clear" w:color="auto" w:fill="auto"/>
          </w:tcPr>
          <w:p w14:paraId="73AA3482" w14:textId="77777777" w:rsidR="00130064" w:rsidRPr="00BB3774" w:rsidRDefault="00130064" w:rsidP="00130064">
            <w:pPr>
              <w:pStyle w:val="O0Nwnext"/>
            </w:pPr>
            <w:r w:rsidRPr="00BB3774">
              <w:t>many person</w:t>
            </w:r>
          </w:p>
        </w:tc>
        <w:tc>
          <w:tcPr>
            <w:tcW w:w="2169" w:type="dxa"/>
            <w:shd w:val="clear" w:color="auto" w:fill="auto"/>
          </w:tcPr>
          <w:p w14:paraId="63AD467A" w14:textId="77777777" w:rsidR="00130064" w:rsidRPr="00BB3774" w:rsidRDefault="00130064" w:rsidP="00130064">
            <w:pPr>
              <w:pStyle w:val="O0Nwnext"/>
            </w:pPr>
            <w:r w:rsidRPr="00BB3774">
              <w:t>person many</w:t>
            </w:r>
          </w:p>
        </w:tc>
      </w:tr>
      <w:tr w:rsidR="00AC23C4" w:rsidRPr="00BB3774" w14:paraId="32ADD48C" w14:textId="77777777" w:rsidTr="00AC23C4">
        <w:tc>
          <w:tcPr>
            <w:tcW w:w="709" w:type="dxa"/>
            <w:shd w:val="clear" w:color="auto" w:fill="auto"/>
          </w:tcPr>
          <w:p w14:paraId="7FE8B263" w14:textId="77777777" w:rsidR="00130064" w:rsidRPr="00BB3774" w:rsidRDefault="00130064" w:rsidP="00130064">
            <w:pPr>
              <w:pStyle w:val="TableCell0-2Break"/>
            </w:pPr>
          </w:p>
        </w:tc>
        <w:tc>
          <w:tcPr>
            <w:tcW w:w="425" w:type="dxa"/>
            <w:shd w:val="clear" w:color="auto" w:fill="auto"/>
          </w:tcPr>
          <w:p w14:paraId="1D108903" w14:textId="77777777" w:rsidR="00130064" w:rsidRPr="00BB3774" w:rsidRDefault="00130064" w:rsidP="00130064">
            <w:pPr>
              <w:pStyle w:val="TableCell0-2Break"/>
            </w:pPr>
          </w:p>
        </w:tc>
        <w:tc>
          <w:tcPr>
            <w:tcW w:w="864" w:type="dxa"/>
            <w:shd w:val="clear" w:color="auto" w:fill="auto"/>
          </w:tcPr>
          <w:p w14:paraId="1E64F41C" w14:textId="77777777" w:rsidR="00130064" w:rsidRPr="00BB3774" w:rsidRDefault="00130064" w:rsidP="00130064">
            <w:pPr>
              <w:pStyle w:val="TableCell0-2Break"/>
            </w:pPr>
          </w:p>
        </w:tc>
        <w:tc>
          <w:tcPr>
            <w:tcW w:w="2024" w:type="dxa"/>
            <w:shd w:val="clear" w:color="auto" w:fill="auto"/>
          </w:tcPr>
          <w:p w14:paraId="21F59C9B" w14:textId="2C1D3C42" w:rsidR="00130064" w:rsidRPr="00BB3774" w:rsidRDefault="00B7093A" w:rsidP="00130064">
            <w:pPr>
              <w:pStyle w:val="TableCell0-2Break"/>
            </w:pPr>
            <w:r>
              <w:t>‘</w:t>
            </w:r>
            <w:r w:rsidR="00130064" w:rsidRPr="00BB3774">
              <w:rPr>
                <w:rStyle w:val="ChBlueBold"/>
              </w:rPr>
              <w:t>many</w:t>
            </w:r>
            <w:r w:rsidR="00130064" w:rsidRPr="00BB3774">
              <w:t xml:space="preserve"> people</w:t>
            </w:r>
            <w:r>
              <w:t>’</w:t>
            </w:r>
          </w:p>
        </w:tc>
        <w:tc>
          <w:tcPr>
            <w:tcW w:w="2169" w:type="dxa"/>
            <w:shd w:val="clear" w:color="auto" w:fill="auto"/>
          </w:tcPr>
          <w:p w14:paraId="6685B641" w14:textId="376F35C0" w:rsidR="00130064" w:rsidRPr="00BB3774" w:rsidRDefault="00B7093A" w:rsidP="00130064">
            <w:pPr>
              <w:pStyle w:val="TableCell0-2Break"/>
            </w:pPr>
            <w:r>
              <w:t>‘</w:t>
            </w:r>
            <w:r w:rsidR="00130064" w:rsidRPr="00BB3774">
              <w:rPr>
                <w:rStyle w:val="ChBlueBold"/>
              </w:rPr>
              <w:t>many</w:t>
            </w:r>
            <w:r w:rsidR="00130064" w:rsidRPr="00BB3774">
              <w:t xml:space="preserve"> people</w:t>
            </w:r>
            <w:r>
              <w:t>’</w:t>
            </w:r>
          </w:p>
        </w:tc>
      </w:tr>
      <w:tr w:rsidR="00AC23C4" w:rsidRPr="00BB3774" w14:paraId="7E1F80BF" w14:textId="77777777" w:rsidTr="00AC23C4">
        <w:tc>
          <w:tcPr>
            <w:tcW w:w="709" w:type="dxa"/>
            <w:shd w:val="clear" w:color="auto" w:fill="auto"/>
          </w:tcPr>
          <w:p w14:paraId="51BFDF24" w14:textId="77777777" w:rsidR="00130064" w:rsidRPr="00BB3774" w:rsidRDefault="00130064" w:rsidP="00130064">
            <w:pPr>
              <w:pStyle w:val="O0Nwnext"/>
            </w:pPr>
          </w:p>
        </w:tc>
        <w:bookmarkStart w:id="2688" w:name="_Ref353368001"/>
        <w:bookmarkEnd w:id="2688"/>
        <w:tc>
          <w:tcPr>
            <w:tcW w:w="425" w:type="dxa"/>
            <w:shd w:val="clear" w:color="auto" w:fill="auto"/>
          </w:tcPr>
          <w:p w14:paraId="48E05194" w14:textId="77777777" w:rsidR="00130064" w:rsidRPr="00FC66B3" w:rsidRDefault="00130064" w:rsidP="00130064">
            <w:pPr>
              <w:pStyle w:val="O0Nwnext"/>
            </w:pPr>
            <w:r w:rsidRPr="00FC66B3">
              <w:fldChar w:fldCharType="begin"/>
            </w:r>
            <w:r w:rsidRPr="00FC66B3">
              <w:instrText xml:space="preserve"> LISTNUM  NumberDefault \l 8 </w:instrText>
            </w:r>
            <w:r w:rsidRPr="00FC66B3">
              <w:fldChar w:fldCharType="end">
                <w:numberingChange w:id="2689" w:author="Angela Kluge" w:date="2014-02-08T11:40:00Z" w:original="b."/>
              </w:fldChar>
            </w:r>
          </w:p>
        </w:tc>
        <w:tc>
          <w:tcPr>
            <w:tcW w:w="864" w:type="dxa"/>
            <w:shd w:val="clear" w:color="auto" w:fill="auto"/>
          </w:tcPr>
          <w:p w14:paraId="60A66B03" w14:textId="77777777" w:rsidR="00130064" w:rsidRPr="00BB3774" w:rsidRDefault="00130064" w:rsidP="00130064">
            <w:pPr>
              <w:pStyle w:val="O0Nwnext"/>
            </w:pPr>
            <w:r w:rsidRPr="00BB3774">
              <w:t>Mass N</w:t>
            </w:r>
          </w:p>
        </w:tc>
        <w:tc>
          <w:tcPr>
            <w:tcW w:w="2024" w:type="dxa"/>
            <w:shd w:val="clear" w:color="auto" w:fill="auto"/>
          </w:tcPr>
          <w:p w14:paraId="6B644088" w14:textId="77777777" w:rsidR="00130064" w:rsidRPr="00BB3774" w:rsidRDefault="00130064" w:rsidP="00130064">
            <w:pPr>
              <w:pStyle w:val="O0Nwnext"/>
            </w:pPr>
          </w:p>
        </w:tc>
        <w:tc>
          <w:tcPr>
            <w:tcW w:w="2169" w:type="dxa"/>
            <w:shd w:val="clear" w:color="auto" w:fill="auto"/>
          </w:tcPr>
          <w:p w14:paraId="000C9793" w14:textId="77777777" w:rsidR="00130064" w:rsidRPr="00BB3774" w:rsidRDefault="00130064" w:rsidP="00130064">
            <w:pPr>
              <w:pStyle w:val="O0Nwnext"/>
            </w:pPr>
            <w:r w:rsidRPr="00BB3774">
              <w:t xml:space="preserve">te </w:t>
            </w:r>
            <w:r w:rsidRPr="00BB3774">
              <w:rPr>
                <w:rStyle w:val="ChBlueBold"/>
              </w:rPr>
              <w:t>banyak</w:t>
            </w:r>
          </w:p>
        </w:tc>
      </w:tr>
      <w:tr w:rsidR="00AC23C4" w:rsidRPr="00BB3774" w14:paraId="5BE34F35" w14:textId="77777777" w:rsidTr="00AC23C4">
        <w:tc>
          <w:tcPr>
            <w:tcW w:w="709" w:type="dxa"/>
            <w:shd w:val="clear" w:color="auto" w:fill="auto"/>
          </w:tcPr>
          <w:p w14:paraId="199B0EE2" w14:textId="77777777" w:rsidR="00130064" w:rsidRPr="00BB3774" w:rsidRDefault="00130064" w:rsidP="00130064">
            <w:pPr>
              <w:pStyle w:val="O0Nwnext"/>
            </w:pPr>
          </w:p>
        </w:tc>
        <w:tc>
          <w:tcPr>
            <w:tcW w:w="425" w:type="dxa"/>
            <w:shd w:val="clear" w:color="auto" w:fill="auto"/>
          </w:tcPr>
          <w:p w14:paraId="6C96C027" w14:textId="77777777" w:rsidR="00130064" w:rsidRPr="00BB3774" w:rsidRDefault="00130064" w:rsidP="00130064">
            <w:pPr>
              <w:pStyle w:val="O0Nwnext"/>
            </w:pPr>
          </w:p>
        </w:tc>
        <w:tc>
          <w:tcPr>
            <w:tcW w:w="864" w:type="dxa"/>
            <w:shd w:val="clear" w:color="auto" w:fill="auto"/>
          </w:tcPr>
          <w:p w14:paraId="6E568004" w14:textId="77777777" w:rsidR="00130064" w:rsidRPr="00BB3774" w:rsidRDefault="00130064" w:rsidP="00130064">
            <w:pPr>
              <w:pStyle w:val="O0Nwnext"/>
            </w:pPr>
          </w:p>
        </w:tc>
        <w:tc>
          <w:tcPr>
            <w:tcW w:w="2024" w:type="dxa"/>
            <w:shd w:val="clear" w:color="auto" w:fill="auto"/>
          </w:tcPr>
          <w:p w14:paraId="077A105E" w14:textId="77777777" w:rsidR="00130064" w:rsidRPr="00BB3774" w:rsidRDefault="00130064" w:rsidP="00130064">
            <w:pPr>
              <w:pStyle w:val="O0Nwnext"/>
            </w:pPr>
          </w:p>
        </w:tc>
        <w:tc>
          <w:tcPr>
            <w:tcW w:w="2169" w:type="dxa"/>
            <w:shd w:val="clear" w:color="auto" w:fill="auto"/>
          </w:tcPr>
          <w:p w14:paraId="70D2A3D0" w14:textId="77777777" w:rsidR="00130064" w:rsidRPr="00BB3774" w:rsidRDefault="00BC525F" w:rsidP="00130064">
            <w:pPr>
              <w:pStyle w:val="O0Nwnext"/>
            </w:pPr>
            <w:r>
              <w:t xml:space="preserve">tea </w:t>
            </w:r>
            <w:r w:rsidR="00130064" w:rsidRPr="00BB3774">
              <w:t>many</w:t>
            </w:r>
          </w:p>
        </w:tc>
      </w:tr>
      <w:tr w:rsidR="00AC23C4" w:rsidRPr="00BB3774" w14:paraId="6805F4C7" w14:textId="77777777" w:rsidTr="00AC23C4">
        <w:tc>
          <w:tcPr>
            <w:tcW w:w="709" w:type="dxa"/>
            <w:shd w:val="clear" w:color="auto" w:fill="auto"/>
          </w:tcPr>
          <w:p w14:paraId="3A628CC8" w14:textId="77777777" w:rsidR="00130064" w:rsidRPr="00BB3774" w:rsidRDefault="00130064" w:rsidP="00130064">
            <w:pPr>
              <w:pStyle w:val="TableCell0-2Break"/>
            </w:pPr>
          </w:p>
        </w:tc>
        <w:tc>
          <w:tcPr>
            <w:tcW w:w="425" w:type="dxa"/>
            <w:shd w:val="clear" w:color="auto" w:fill="auto"/>
          </w:tcPr>
          <w:p w14:paraId="71BF970A" w14:textId="77777777" w:rsidR="00130064" w:rsidRPr="00BB3774" w:rsidRDefault="00130064" w:rsidP="00130064">
            <w:pPr>
              <w:pStyle w:val="TableCell0-2Break"/>
              <w:rPr>
                <w:rStyle w:val="ChSmallCaps"/>
              </w:rPr>
            </w:pPr>
          </w:p>
        </w:tc>
        <w:tc>
          <w:tcPr>
            <w:tcW w:w="864" w:type="dxa"/>
            <w:shd w:val="clear" w:color="auto" w:fill="auto"/>
          </w:tcPr>
          <w:p w14:paraId="5E125849" w14:textId="77777777" w:rsidR="00130064" w:rsidRPr="00BB3774" w:rsidRDefault="00130064" w:rsidP="00130064">
            <w:pPr>
              <w:pStyle w:val="TableCell0-2Break"/>
              <w:rPr>
                <w:rStyle w:val="ChSmallCaps"/>
              </w:rPr>
            </w:pPr>
          </w:p>
        </w:tc>
        <w:tc>
          <w:tcPr>
            <w:tcW w:w="2024" w:type="dxa"/>
            <w:shd w:val="clear" w:color="auto" w:fill="auto"/>
          </w:tcPr>
          <w:p w14:paraId="00D1D9E4" w14:textId="77777777" w:rsidR="00130064" w:rsidRPr="00BB3774" w:rsidRDefault="00130064" w:rsidP="00130064">
            <w:pPr>
              <w:pStyle w:val="TableCell0-2Break"/>
            </w:pPr>
          </w:p>
        </w:tc>
        <w:tc>
          <w:tcPr>
            <w:tcW w:w="2169" w:type="dxa"/>
            <w:shd w:val="clear" w:color="auto" w:fill="auto"/>
          </w:tcPr>
          <w:p w14:paraId="0DA0AC7D" w14:textId="1ED1EE13" w:rsidR="00130064" w:rsidRPr="00BB3774" w:rsidRDefault="00B7093A" w:rsidP="00130064">
            <w:pPr>
              <w:pStyle w:val="TableCell0-2Break"/>
            </w:pPr>
            <w:r>
              <w:t>‘</w:t>
            </w:r>
            <w:r w:rsidR="00130064" w:rsidRPr="00BB3774">
              <w:rPr>
                <w:rStyle w:val="ChBlueBold"/>
              </w:rPr>
              <w:t>lots of</w:t>
            </w:r>
            <w:r w:rsidR="00130064" w:rsidRPr="00BB3774">
              <w:t xml:space="preserve"> tea</w:t>
            </w:r>
            <w:r>
              <w:t>’</w:t>
            </w:r>
          </w:p>
        </w:tc>
      </w:tr>
      <w:tr w:rsidR="00AC23C4" w:rsidRPr="00BB3774" w14:paraId="5A28994C" w14:textId="77777777" w:rsidTr="00AC23C4">
        <w:tc>
          <w:tcPr>
            <w:tcW w:w="709" w:type="dxa"/>
            <w:shd w:val="clear" w:color="auto" w:fill="auto"/>
          </w:tcPr>
          <w:p w14:paraId="478C5291" w14:textId="77777777" w:rsidR="00130064" w:rsidRPr="00BB3774" w:rsidRDefault="00130064" w:rsidP="00130064">
            <w:pPr>
              <w:pStyle w:val="O0Nwnext"/>
            </w:pPr>
            <w:bookmarkStart w:id="2690" w:name="_Ref353368068"/>
            <w:bookmarkStart w:id="2691" w:name="_Ref339717936"/>
            <w:bookmarkStart w:id="2692" w:name="_Ref353369964"/>
            <w:r w:rsidRPr="00BB3774">
              <w:t>(</w:t>
            </w:r>
            <w:fldSimple w:instr=" SEQ ( \* ARABIC \s 1 ">
              <w:r w:rsidR="00154D81">
                <w:rPr>
                  <w:noProof/>
                </w:rPr>
                <w:t>315</w:t>
              </w:r>
            </w:fldSimple>
            <w:bookmarkEnd w:id="2690"/>
            <w:r w:rsidRPr="00BB3774">
              <w:t>)</w:t>
            </w:r>
            <w:bookmarkEnd w:id="2691"/>
            <w:bookmarkEnd w:id="2692"/>
          </w:p>
        </w:tc>
        <w:bookmarkStart w:id="2693" w:name="_Ref353368003"/>
        <w:bookmarkEnd w:id="2693"/>
        <w:tc>
          <w:tcPr>
            <w:tcW w:w="425" w:type="dxa"/>
            <w:shd w:val="clear" w:color="auto" w:fill="auto"/>
          </w:tcPr>
          <w:p w14:paraId="6D4865C8" w14:textId="77777777" w:rsidR="00130064" w:rsidRPr="00FC66B3" w:rsidRDefault="00130064" w:rsidP="00130064">
            <w:pPr>
              <w:pStyle w:val="O0Nwnext"/>
            </w:pPr>
            <w:r w:rsidRPr="00FC66B3">
              <w:fldChar w:fldCharType="begin"/>
            </w:r>
            <w:r w:rsidRPr="00FC66B3">
              <w:instrText xml:space="preserve"> LISTNUM  NumberDefault \l 8 \s 1 </w:instrText>
            </w:r>
            <w:r w:rsidRPr="00FC66B3">
              <w:fldChar w:fldCharType="end">
                <w:numberingChange w:id="2694" w:author="Angela Kluge" w:date="2014-02-08T11:40:00Z" w:original="a."/>
              </w:fldChar>
            </w:r>
          </w:p>
        </w:tc>
        <w:tc>
          <w:tcPr>
            <w:tcW w:w="864" w:type="dxa"/>
            <w:shd w:val="clear" w:color="auto" w:fill="auto"/>
          </w:tcPr>
          <w:p w14:paraId="0D759315" w14:textId="77777777" w:rsidR="00130064" w:rsidRPr="00BB3774" w:rsidRDefault="00130064" w:rsidP="00130064">
            <w:pPr>
              <w:pStyle w:val="O0Nwnext"/>
            </w:pPr>
            <w:r w:rsidRPr="00BB3774">
              <w:t>Count N</w:t>
            </w:r>
          </w:p>
        </w:tc>
        <w:tc>
          <w:tcPr>
            <w:tcW w:w="2024" w:type="dxa"/>
            <w:shd w:val="clear" w:color="auto" w:fill="auto"/>
          </w:tcPr>
          <w:p w14:paraId="729855FB" w14:textId="77777777" w:rsidR="00130064" w:rsidRPr="00BB3774" w:rsidRDefault="00130064" w:rsidP="00130064">
            <w:pPr>
              <w:pStyle w:val="O0Nwnext"/>
            </w:pPr>
            <w:r w:rsidRPr="00BB3774">
              <w:rPr>
                <w:rStyle w:val="ChBlueBold"/>
              </w:rPr>
              <w:t>sedikit</w:t>
            </w:r>
            <w:r w:rsidRPr="00BB3774">
              <w:t xml:space="preserve"> orang</w:t>
            </w:r>
          </w:p>
        </w:tc>
        <w:tc>
          <w:tcPr>
            <w:tcW w:w="2169" w:type="dxa"/>
            <w:shd w:val="clear" w:color="auto" w:fill="auto"/>
          </w:tcPr>
          <w:p w14:paraId="592777B7" w14:textId="77777777" w:rsidR="00130064" w:rsidRPr="00BB3774" w:rsidRDefault="00130064" w:rsidP="00130064">
            <w:pPr>
              <w:pStyle w:val="O0Nwnext"/>
            </w:pPr>
            <w:r w:rsidRPr="00BB3774">
              <w:t xml:space="preserve">kladi </w:t>
            </w:r>
            <w:r w:rsidRPr="00BB3774">
              <w:rPr>
                <w:rStyle w:val="ChBlueBold"/>
              </w:rPr>
              <w:t>sedikit</w:t>
            </w:r>
          </w:p>
        </w:tc>
      </w:tr>
      <w:tr w:rsidR="00AC23C4" w:rsidRPr="00BB3774" w14:paraId="44647AAE" w14:textId="77777777" w:rsidTr="00AC23C4">
        <w:tc>
          <w:tcPr>
            <w:tcW w:w="709" w:type="dxa"/>
            <w:shd w:val="clear" w:color="auto" w:fill="auto"/>
          </w:tcPr>
          <w:p w14:paraId="628DCF13" w14:textId="77777777" w:rsidR="00130064" w:rsidRPr="00BB3774" w:rsidRDefault="00130064" w:rsidP="00130064">
            <w:pPr>
              <w:pStyle w:val="O0Nwnext"/>
            </w:pPr>
          </w:p>
        </w:tc>
        <w:tc>
          <w:tcPr>
            <w:tcW w:w="425" w:type="dxa"/>
            <w:shd w:val="clear" w:color="auto" w:fill="auto"/>
          </w:tcPr>
          <w:p w14:paraId="754DFD44" w14:textId="77777777" w:rsidR="00130064" w:rsidRPr="00BB3774" w:rsidRDefault="00130064" w:rsidP="00130064">
            <w:pPr>
              <w:pStyle w:val="O0Nwnext"/>
            </w:pPr>
          </w:p>
        </w:tc>
        <w:tc>
          <w:tcPr>
            <w:tcW w:w="864" w:type="dxa"/>
            <w:shd w:val="clear" w:color="auto" w:fill="auto"/>
          </w:tcPr>
          <w:p w14:paraId="4BFA1316" w14:textId="77777777" w:rsidR="00130064" w:rsidRPr="00BB3774" w:rsidRDefault="00130064" w:rsidP="00130064">
            <w:pPr>
              <w:pStyle w:val="O0Nwnext"/>
            </w:pPr>
          </w:p>
        </w:tc>
        <w:tc>
          <w:tcPr>
            <w:tcW w:w="2024" w:type="dxa"/>
            <w:shd w:val="clear" w:color="auto" w:fill="auto"/>
          </w:tcPr>
          <w:p w14:paraId="53BB16B9" w14:textId="77777777" w:rsidR="00130064" w:rsidRPr="00BB3774" w:rsidRDefault="00130064" w:rsidP="00130064">
            <w:pPr>
              <w:pStyle w:val="O0Nwnext"/>
            </w:pPr>
            <w:r w:rsidRPr="00BB3774">
              <w:t>few person</w:t>
            </w:r>
          </w:p>
        </w:tc>
        <w:tc>
          <w:tcPr>
            <w:tcW w:w="2169" w:type="dxa"/>
            <w:shd w:val="clear" w:color="auto" w:fill="auto"/>
          </w:tcPr>
          <w:p w14:paraId="4B6387FB" w14:textId="77777777" w:rsidR="00130064" w:rsidRPr="00BB3774" w:rsidRDefault="00130064" w:rsidP="00130064">
            <w:pPr>
              <w:pStyle w:val="O0Nwnext"/>
            </w:pPr>
            <w:r w:rsidRPr="00BB3774">
              <w:t>taro.root few</w:t>
            </w:r>
          </w:p>
        </w:tc>
      </w:tr>
      <w:tr w:rsidR="00AC23C4" w:rsidRPr="00B87E99" w14:paraId="3A750BB2" w14:textId="77777777" w:rsidTr="00AC23C4">
        <w:tc>
          <w:tcPr>
            <w:tcW w:w="709" w:type="dxa"/>
            <w:shd w:val="clear" w:color="auto" w:fill="auto"/>
          </w:tcPr>
          <w:p w14:paraId="5DC33E86" w14:textId="77777777" w:rsidR="00130064" w:rsidRPr="00B87E99" w:rsidRDefault="00130064" w:rsidP="00B87E99">
            <w:pPr>
              <w:pStyle w:val="TableCell0-2Break"/>
            </w:pPr>
          </w:p>
        </w:tc>
        <w:tc>
          <w:tcPr>
            <w:tcW w:w="425" w:type="dxa"/>
            <w:shd w:val="clear" w:color="auto" w:fill="auto"/>
          </w:tcPr>
          <w:p w14:paraId="2642884D" w14:textId="77777777" w:rsidR="00130064" w:rsidRPr="00B87E99" w:rsidRDefault="00130064" w:rsidP="00B87E99">
            <w:pPr>
              <w:pStyle w:val="TableCell0-2Break"/>
            </w:pPr>
          </w:p>
        </w:tc>
        <w:tc>
          <w:tcPr>
            <w:tcW w:w="864" w:type="dxa"/>
            <w:shd w:val="clear" w:color="auto" w:fill="auto"/>
          </w:tcPr>
          <w:p w14:paraId="6173C1D8" w14:textId="77777777" w:rsidR="00130064" w:rsidRPr="00B87E99" w:rsidRDefault="00130064" w:rsidP="00B87E99">
            <w:pPr>
              <w:pStyle w:val="TableCell0-2Break"/>
            </w:pPr>
          </w:p>
        </w:tc>
        <w:tc>
          <w:tcPr>
            <w:tcW w:w="2024" w:type="dxa"/>
            <w:shd w:val="clear" w:color="auto" w:fill="auto"/>
          </w:tcPr>
          <w:p w14:paraId="30E06D70" w14:textId="08E24DB1" w:rsidR="00130064" w:rsidRPr="00B87E99" w:rsidRDefault="00B7093A" w:rsidP="00B87E99">
            <w:pPr>
              <w:pStyle w:val="TableCell0-2Break"/>
            </w:pPr>
            <w:r>
              <w:t>‘</w:t>
            </w:r>
            <w:r w:rsidR="00130064" w:rsidRPr="00AC23C4">
              <w:rPr>
                <w:rStyle w:val="ChBlueBold"/>
                <w:b w:val="0"/>
                <w:color w:val="auto"/>
              </w:rPr>
              <w:t>few</w:t>
            </w:r>
            <w:r w:rsidR="00130064" w:rsidRPr="00B87E99">
              <w:t xml:space="preserve"> people</w:t>
            </w:r>
            <w:r>
              <w:t>’</w:t>
            </w:r>
          </w:p>
        </w:tc>
        <w:tc>
          <w:tcPr>
            <w:tcW w:w="2169" w:type="dxa"/>
            <w:shd w:val="clear" w:color="auto" w:fill="auto"/>
          </w:tcPr>
          <w:p w14:paraId="2CD31FBB" w14:textId="17D22409" w:rsidR="00130064" w:rsidRPr="00B87E99" w:rsidRDefault="00B7093A" w:rsidP="00B87E99">
            <w:pPr>
              <w:pStyle w:val="TableCell0-2Break"/>
            </w:pPr>
            <w:r>
              <w:t>‘</w:t>
            </w:r>
            <w:r w:rsidR="00130064" w:rsidRPr="00AC23C4">
              <w:rPr>
                <w:rStyle w:val="ChBlueBold"/>
                <w:b w:val="0"/>
                <w:color w:val="auto"/>
              </w:rPr>
              <w:t>few</w:t>
            </w:r>
            <w:r w:rsidR="00130064" w:rsidRPr="00B87E99">
              <w:t xml:space="preserve"> taro roots</w:t>
            </w:r>
            <w:r>
              <w:t>’</w:t>
            </w:r>
          </w:p>
        </w:tc>
      </w:tr>
      <w:tr w:rsidR="00AC23C4" w:rsidRPr="00B87E99" w14:paraId="516DFDE1" w14:textId="77777777" w:rsidTr="00AC23C4">
        <w:tc>
          <w:tcPr>
            <w:tcW w:w="709" w:type="dxa"/>
            <w:shd w:val="clear" w:color="auto" w:fill="auto"/>
          </w:tcPr>
          <w:p w14:paraId="374E7F6F" w14:textId="77777777" w:rsidR="00130064" w:rsidRPr="00B87E99" w:rsidRDefault="00130064" w:rsidP="00B87E99">
            <w:pPr>
              <w:pStyle w:val="O0Nwnext"/>
            </w:pPr>
          </w:p>
        </w:tc>
        <w:bookmarkStart w:id="2695" w:name="_Ref353368005"/>
        <w:bookmarkEnd w:id="2695"/>
        <w:tc>
          <w:tcPr>
            <w:tcW w:w="425" w:type="dxa"/>
            <w:shd w:val="clear" w:color="auto" w:fill="auto"/>
          </w:tcPr>
          <w:p w14:paraId="597BA202" w14:textId="77777777" w:rsidR="00130064" w:rsidRPr="00B87E99" w:rsidRDefault="00130064" w:rsidP="00B87E99">
            <w:pPr>
              <w:pStyle w:val="O0Nwnext"/>
            </w:pPr>
            <w:r w:rsidRPr="00B87E99">
              <w:fldChar w:fldCharType="begin"/>
            </w:r>
            <w:r w:rsidRPr="00B87E99">
              <w:instrText xml:space="preserve"> LISTNUM  NumberDefault \l 8 </w:instrText>
            </w:r>
            <w:r w:rsidRPr="00B87E99">
              <w:fldChar w:fldCharType="end">
                <w:numberingChange w:id="2696" w:author="Angela Kluge" w:date="2014-02-08T11:40:00Z" w:original="b."/>
              </w:fldChar>
            </w:r>
          </w:p>
        </w:tc>
        <w:tc>
          <w:tcPr>
            <w:tcW w:w="864" w:type="dxa"/>
            <w:shd w:val="clear" w:color="auto" w:fill="auto"/>
          </w:tcPr>
          <w:p w14:paraId="77031B03" w14:textId="77777777" w:rsidR="00130064" w:rsidRPr="00B87E99" w:rsidRDefault="00130064" w:rsidP="00B87E99">
            <w:pPr>
              <w:pStyle w:val="O0Nwnext"/>
            </w:pPr>
            <w:r w:rsidRPr="00B87E99">
              <w:t>Mass N</w:t>
            </w:r>
          </w:p>
        </w:tc>
        <w:tc>
          <w:tcPr>
            <w:tcW w:w="2024" w:type="dxa"/>
            <w:shd w:val="clear" w:color="auto" w:fill="auto"/>
          </w:tcPr>
          <w:p w14:paraId="4D303EB2" w14:textId="77777777" w:rsidR="00130064" w:rsidRPr="00B87E99" w:rsidRDefault="00130064" w:rsidP="00B87E99">
            <w:pPr>
              <w:pStyle w:val="O0Nwnext"/>
            </w:pPr>
          </w:p>
        </w:tc>
        <w:tc>
          <w:tcPr>
            <w:tcW w:w="2169" w:type="dxa"/>
            <w:shd w:val="clear" w:color="auto" w:fill="auto"/>
          </w:tcPr>
          <w:p w14:paraId="4EE20F33" w14:textId="77777777" w:rsidR="00130064" w:rsidRPr="00B87E99" w:rsidRDefault="00130064" w:rsidP="00B87E99">
            <w:pPr>
              <w:pStyle w:val="O0Nwnext"/>
            </w:pPr>
            <w:r w:rsidRPr="00B87E99">
              <w:t xml:space="preserve">air </w:t>
            </w:r>
            <w:r w:rsidRPr="00AC23C4">
              <w:rPr>
                <w:rStyle w:val="ChBlueBold"/>
                <w:b w:val="0"/>
                <w:color w:val="auto"/>
              </w:rPr>
              <w:t>sedikit</w:t>
            </w:r>
          </w:p>
        </w:tc>
      </w:tr>
      <w:tr w:rsidR="00AC23C4" w:rsidRPr="00BB3774" w14:paraId="0C0B5439" w14:textId="77777777" w:rsidTr="00AC23C4">
        <w:tc>
          <w:tcPr>
            <w:tcW w:w="709" w:type="dxa"/>
            <w:shd w:val="clear" w:color="auto" w:fill="auto"/>
          </w:tcPr>
          <w:p w14:paraId="03B17F3A" w14:textId="77777777" w:rsidR="00130064" w:rsidRPr="00BB3774" w:rsidRDefault="00130064" w:rsidP="00130064">
            <w:pPr>
              <w:pStyle w:val="O0Nwnext"/>
            </w:pPr>
          </w:p>
        </w:tc>
        <w:tc>
          <w:tcPr>
            <w:tcW w:w="425" w:type="dxa"/>
            <w:shd w:val="clear" w:color="auto" w:fill="auto"/>
          </w:tcPr>
          <w:p w14:paraId="4B6A896B" w14:textId="77777777" w:rsidR="00130064" w:rsidRPr="00BB3774" w:rsidRDefault="00130064" w:rsidP="00130064">
            <w:pPr>
              <w:pStyle w:val="O0Nwnext"/>
            </w:pPr>
          </w:p>
        </w:tc>
        <w:tc>
          <w:tcPr>
            <w:tcW w:w="864" w:type="dxa"/>
            <w:shd w:val="clear" w:color="auto" w:fill="auto"/>
          </w:tcPr>
          <w:p w14:paraId="5126B44C" w14:textId="77777777" w:rsidR="00130064" w:rsidRPr="00BB3774" w:rsidRDefault="00130064" w:rsidP="00130064">
            <w:pPr>
              <w:pStyle w:val="O0Nwnext"/>
            </w:pPr>
          </w:p>
        </w:tc>
        <w:tc>
          <w:tcPr>
            <w:tcW w:w="2024" w:type="dxa"/>
            <w:shd w:val="clear" w:color="auto" w:fill="auto"/>
          </w:tcPr>
          <w:p w14:paraId="54DFAD10" w14:textId="77777777" w:rsidR="00130064" w:rsidRPr="00BB3774" w:rsidRDefault="00130064" w:rsidP="00130064">
            <w:pPr>
              <w:pStyle w:val="O0Nwnext"/>
            </w:pPr>
          </w:p>
        </w:tc>
        <w:tc>
          <w:tcPr>
            <w:tcW w:w="2169" w:type="dxa"/>
            <w:shd w:val="clear" w:color="auto" w:fill="auto"/>
          </w:tcPr>
          <w:p w14:paraId="23FF1668" w14:textId="7349D3BE" w:rsidR="00130064" w:rsidRPr="00BB3774" w:rsidRDefault="00130064" w:rsidP="00EA3192">
            <w:pPr>
              <w:pStyle w:val="O0Nwnext"/>
            </w:pPr>
            <w:r w:rsidRPr="00BB3774">
              <w:t xml:space="preserve">water </w:t>
            </w:r>
            <w:r w:rsidR="00EA3192">
              <w:t>few</w:t>
            </w:r>
          </w:p>
        </w:tc>
      </w:tr>
      <w:tr w:rsidR="00AC23C4" w:rsidRPr="00B87E99" w14:paraId="4D227869" w14:textId="77777777" w:rsidTr="00AC23C4">
        <w:tc>
          <w:tcPr>
            <w:tcW w:w="709" w:type="dxa"/>
            <w:shd w:val="clear" w:color="auto" w:fill="auto"/>
          </w:tcPr>
          <w:p w14:paraId="29AACA47" w14:textId="77777777" w:rsidR="00130064" w:rsidRPr="00B87E99" w:rsidRDefault="00130064" w:rsidP="00B87E99">
            <w:pPr>
              <w:pStyle w:val="TableCell0-2Break"/>
            </w:pPr>
          </w:p>
        </w:tc>
        <w:tc>
          <w:tcPr>
            <w:tcW w:w="425" w:type="dxa"/>
            <w:shd w:val="clear" w:color="auto" w:fill="auto"/>
          </w:tcPr>
          <w:p w14:paraId="181EC8C8" w14:textId="77777777" w:rsidR="00130064" w:rsidRPr="00B87E99" w:rsidRDefault="00130064" w:rsidP="00B87E99">
            <w:pPr>
              <w:pStyle w:val="TableCell0-2Break"/>
            </w:pPr>
          </w:p>
        </w:tc>
        <w:tc>
          <w:tcPr>
            <w:tcW w:w="864" w:type="dxa"/>
            <w:shd w:val="clear" w:color="auto" w:fill="auto"/>
          </w:tcPr>
          <w:p w14:paraId="700962F7" w14:textId="77777777" w:rsidR="00130064" w:rsidRPr="00B87E99" w:rsidRDefault="00130064" w:rsidP="00B87E99">
            <w:pPr>
              <w:pStyle w:val="TableCell0-2Break"/>
            </w:pPr>
          </w:p>
        </w:tc>
        <w:tc>
          <w:tcPr>
            <w:tcW w:w="2024" w:type="dxa"/>
            <w:shd w:val="clear" w:color="auto" w:fill="auto"/>
          </w:tcPr>
          <w:p w14:paraId="3326946B" w14:textId="77777777" w:rsidR="00130064" w:rsidRPr="00B87E99" w:rsidRDefault="00130064" w:rsidP="00B87E99">
            <w:pPr>
              <w:pStyle w:val="TableCell0-2Break"/>
            </w:pPr>
          </w:p>
        </w:tc>
        <w:tc>
          <w:tcPr>
            <w:tcW w:w="2169" w:type="dxa"/>
            <w:shd w:val="clear" w:color="auto" w:fill="auto"/>
          </w:tcPr>
          <w:p w14:paraId="6A189BEB" w14:textId="29AB453B" w:rsidR="00130064" w:rsidRPr="00B87E99" w:rsidRDefault="00B7093A" w:rsidP="00B87E99">
            <w:pPr>
              <w:pStyle w:val="TableCell0-2Break"/>
            </w:pPr>
            <w:r>
              <w:t>‘</w:t>
            </w:r>
            <w:r w:rsidR="00130064" w:rsidRPr="00AC23C4">
              <w:rPr>
                <w:rStyle w:val="ChBlueBold"/>
                <w:b w:val="0"/>
                <w:color w:val="auto"/>
              </w:rPr>
              <w:t>little</w:t>
            </w:r>
            <w:r w:rsidR="00130064" w:rsidRPr="00B87E99">
              <w:t xml:space="preserve"> water</w:t>
            </w:r>
            <w:r>
              <w:t>’</w:t>
            </w:r>
          </w:p>
        </w:tc>
      </w:tr>
      <w:tr w:rsidR="00AC23C4" w:rsidRPr="00BB3774" w14:paraId="7196BF7B" w14:textId="77777777" w:rsidTr="00AC23C4">
        <w:tc>
          <w:tcPr>
            <w:tcW w:w="709" w:type="dxa"/>
            <w:shd w:val="clear" w:color="auto" w:fill="auto"/>
          </w:tcPr>
          <w:p w14:paraId="3E723F84" w14:textId="77777777" w:rsidR="00B87E99" w:rsidRPr="00BB3774" w:rsidRDefault="00B87E99" w:rsidP="00B87E99">
            <w:pPr>
              <w:pStyle w:val="O0Nwnext"/>
            </w:pPr>
            <w:bookmarkStart w:id="2697" w:name="_Ref318474414"/>
            <w:bookmarkStart w:id="2698" w:name="_Ref339717934"/>
            <w:r w:rsidRPr="00BB3774">
              <w:t>(</w:t>
            </w:r>
            <w:fldSimple w:instr=" SEQ ( \* ARABIC \s 1 ">
              <w:r w:rsidR="00154D81">
                <w:rPr>
                  <w:noProof/>
                </w:rPr>
                <w:t>316</w:t>
              </w:r>
            </w:fldSimple>
            <w:bookmarkEnd w:id="2697"/>
            <w:r w:rsidRPr="00BB3774">
              <w:t>)</w:t>
            </w:r>
            <w:bookmarkEnd w:id="2698"/>
          </w:p>
        </w:tc>
        <w:tc>
          <w:tcPr>
            <w:tcW w:w="425" w:type="dxa"/>
            <w:shd w:val="clear" w:color="auto" w:fill="auto"/>
          </w:tcPr>
          <w:p w14:paraId="3FFB8FF5" w14:textId="77777777" w:rsidR="00B87E99" w:rsidRPr="00FC66B3" w:rsidRDefault="00B87E99" w:rsidP="00B87E99">
            <w:pPr>
              <w:pStyle w:val="O0Nwnext"/>
            </w:pPr>
            <w:r w:rsidRPr="00FC66B3">
              <w:fldChar w:fldCharType="begin"/>
            </w:r>
            <w:r w:rsidRPr="00FC66B3">
              <w:instrText xml:space="preserve"> LISTNUM  NumberDefault \l 8 \s 1 </w:instrText>
            </w:r>
            <w:r w:rsidRPr="00FC66B3">
              <w:fldChar w:fldCharType="end">
                <w:numberingChange w:id="2699" w:author="AKluge" w:date="2015-02-18T09:30:00Z" w:original="a."/>
              </w:fldChar>
            </w:r>
          </w:p>
        </w:tc>
        <w:tc>
          <w:tcPr>
            <w:tcW w:w="864" w:type="dxa"/>
            <w:shd w:val="clear" w:color="auto" w:fill="auto"/>
          </w:tcPr>
          <w:p w14:paraId="30CE7E26" w14:textId="77777777" w:rsidR="00B87E99" w:rsidRPr="00BB3774" w:rsidRDefault="00B87E99" w:rsidP="00B06DFA">
            <w:pPr>
              <w:pStyle w:val="O0Nwnext"/>
            </w:pPr>
            <w:r w:rsidRPr="00BB3774">
              <w:t xml:space="preserve">Count </w:t>
            </w:r>
            <w:r w:rsidRPr="00CE190D">
              <w:t>N</w:t>
            </w:r>
          </w:p>
        </w:tc>
        <w:tc>
          <w:tcPr>
            <w:tcW w:w="2024" w:type="dxa"/>
            <w:shd w:val="clear" w:color="auto" w:fill="auto"/>
          </w:tcPr>
          <w:p w14:paraId="7CCA50F7" w14:textId="77777777" w:rsidR="00B87E99" w:rsidRPr="00BB3774" w:rsidRDefault="00B87E99" w:rsidP="00B06DFA">
            <w:pPr>
              <w:pStyle w:val="O0Nwnext"/>
            </w:pPr>
            <w:r>
              <w:rPr>
                <w:rStyle w:val="ChBlueBold"/>
              </w:rPr>
              <w:t>s</w:t>
            </w:r>
            <w:r w:rsidRPr="00BB3774">
              <w:rPr>
                <w:rStyle w:val="ChBlueBold"/>
              </w:rPr>
              <w:t>mua</w:t>
            </w:r>
            <w:r w:rsidRPr="00BB3774">
              <w:t xml:space="preserve"> masala</w:t>
            </w:r>
          </w:p>
        </w:tc>
        <w:tc>
          <w:tcPr>
            <w:tcW w:w="2169" w:type="dxa"/>
            <w:shd w:val="clear" w:color="auto" w:fill="auto"/>
          </w:tcPr>
          <w:p w14:paraId="789119C6" w14:textId="77777777" w:rsidR="00B87E99" w:rsidRPr="00BB3774" w:rsidRDefault="00B87E99" w:rsidP="00B06DFA">
            <w:pPr>
              <w:pStyle w:val="O0Nwnext"/>
            </w:pPr>
            <w:r w:rsidRPr="00BB3774">
              <w:t xml:space="preserve">pemuda </w:t>
            </w:r>
            <w:r>
              <w:rPr>
                <w:rStyle w:val="ChBlueBold"/>
              </w:rPr>
              <w:t>s</w:t>
            </w:r>
            <w:r w:rsidRPr="00BB3774">
              <w:rPr>
                <w:rStyle w:val="ChBlueBold"/>
              </w:rPr>
              <w:t>mua</w:t>
            </w:r>
          </w:p>
        </w:tc>
      </w:tr>
      <w:tr w:rsidR="00AC23C4" w:rsidRPr="00BB3774" w14:paraId="6A601B71" w14:textId="77777777" w:rsidTr="00AC23C4">
        <w:tc>
          <w:tcPr>
            <w:tcW w:w="709" w:type="dxa"/>
            <w:shd w:val="clear" w:color="auto" w:fill="auto"/>
          </w:tcPr>
          <w:p w14:paraId="3F3CC9F2" w14:textId="77777777" w:rsidR="00B87E99" w:rsidRPr="00BB3774" w:rsidRDefault="00B87E99" w:rsidP="00B87E99">
            <w:pPr>
              <w:pStyle w:val="O0Nwnext"/>
            </w:pPr>
          </w:p>
        </w:tc>
        <w:tc>
          <w:tcPr>
            <w:tcW w:w="425" w:type="dxa"/>
            <w:shd w:val="clear" w:color="auto" w:fill="auto"/>
          </w:tcPr>
          <w:p w14:paraId="1A1C10EC" w14:textId="77777777" w:rsidR="00B87E99" w:rsidRPr="00BB3774" w:rsidRDefault="00B87E99" w:rsidP="00B87E99">
            <w:pPr>
              <w:pStyle w:val="O0Nwnext"/>
            </w:pPr>
          </w:p>
        </w:tc>
        <w:tc>
          <w:tcPr>
            <w:tcW w:w="864" w:type="dxa"/>
            <w:shd w:val="clear" w:color="auto" w:fill="auto"/>
          </w:tcPr>
          <w:p w14:paraId="41C1F691" w14:textId="77777777" w:rsidR="00B87E99" w:rsidRPr="00BB3774" w:rsidRDefault="00B87E99" w:rsidP="00B06DFA">
            <w:pPr>
              <w:pStyle w:val="O0Nwnext"/>
            </w:pPr>
          </w:p>
        </w:tc>
        <w:tc>
          <w:tcPr>
            <w:tcW w:w="2024" w:type="dxa"/>
            <w:shd w:val="clear" w:color="auto" w:fill="auto"/>
          </w:tcPr>
          <w:p w14:paraId="491CE16E" w14:textId="77777777" w:rsidR="00B87E99" w:rsidRPr="00BB3774" w:rsidRDefault="00B87E99" w:rsidP="00B06DFA">
            <w:pPr>
              <w:pStyle w:val="O0Nwnext"/>
            </w:pPr>
            <w:r w:rsidRPr="00BB3774">
              <w:t>all problem</w:t>
            </w:r>
          </w:p>
        </w:tc>
        <w:tc>
          <w:tcPr>
            <w:tcW w:w="2169" w:type="dxa"/>
            <w:shd w:val="clear" w:color="auto" w:fill="auto"/>
          </w:tcPr>
          <w:p w14:paraId="7401211C" w14:textId="77777777" w:rsidR="00B87E99" w:rsidRPr="00BB3774" w:rsidRDefault="00B87E99" w:rsidP="00B06DFA">
            <w:pPr>
              <w:pStyle w:val="O0Nwnext"/>
            </w:pPr>
            <w:r w:rsidRPr="00BB3774">
              <w:t>youth all</w:t>
            </w:r>
          </w:p>
        </w:tc>
      </w:tr>
      <w:tr w:rsidR="00AC23C4" w:rsidRPr="00BB3774" w14:paraId="3ADEBABD" w14:textId="77777777" w:rsidTr="00AC23C4">
        <w:tc>
          <w:tcPr>
            <w:tcW w:w="709" w:type="dxa"/>
            <w:shd w:val="clear" w:color="auto" w:fill="auto"/>
          </w:tcPr>
          <w:p w14:paraId="0409AA07" w14:textId="77777777" w:rsidR="00B87E99" w:rsidRPr="00BB3774" w:rsidRDefault="00B87E99" w:rsidP="00B87E99">
            <w:pPr>
              <w:pStyle w:val="TableCell0-2Break"/>
            </w:pPr>
          </w:p>
        </w:tc>
        <w:tc>
          <w:tcPr>
            <w:tcW w:w="425" w:type="dxa"/>
            <w:shd w:val="clear" w:color="auto" w:fill="auto"/>
          </w:tcPr>
          <w:p w14:paraId="01CC7835" w14:textId="77777777" w:rsidR="00B87E99" w:rsidRPr="00BB3774" w:rsidRDefault="00B87E99" w:rsidP="00B87E99">
            <w:pPr>
              <w:pStyle w:val="TableCell0-2Break"/>
            </w:pPr>
          </w:p>
        </w:tc>
        <w:tc>
          <w:tcPr>
            <w:tcW w:w="864" w:type="dxa"/>
            <w:shd w:val="clear" w:color="auto" w:fill="auto"/>
          </w:tcPr>
          <w:p w14:paraId="1C2C3C6F" w14:textId="77777777" w:rsidR="00B87E99" w:rsidRPr="00BB3774" w:rsidRDefault="00B87E99" w:rsidP="00B06DFA">
            <w:pPr>
              <w:pStyle w:val="TableCell0-2Break"/>
            </w:pPr>
          </w:p>
        </w:tc>
        <w:tc>
          <w:tcPr>
            <w:tcW w:w="2024" w:type="dxa"/>
            <w:shd w:val="clear" w:color="auto" w:fill="auto"/>
          </w:tcPr>
          <w:p w14:paraId="6817241F" w14:textId="6F77E2A7" w:rsidR="00B87E99" w:rsidRPr="00BB3774" w:rsidRDefault="00B7093A" w:rsidP="00B06DFA">
            <w:pPr>
              <w:pStyle w:val="TableCell0-2Break"/>
            </w:pPr>
            <w:r>
              <w:t>‘</w:t>
            </w:r>
            <w:r w:rsidR="00B87E99" w:rsidRPr="00BB3774">
              <w:rPr>
                <w:rStyle w:val="ChBlueBold"/>
              </w:rPr>
              <w:t>all</w:t>
            </w:r>
            <w:r w:rsidR="00B87E99" w:rsidRPr="00BB3774">
              <w:t xml:space="preserve"> problems</w:t>
            </w:r>
            <w:r>
              <w:t>’</w:t>
            </w:r>
          </w:p>
        </w:tc>
        <w:tc>
          <w:tcPr>
            <w:tcW w:w="2169" w:type="dxa"/>
            <w:shd w:val="clear" w:color="auto" w:fill="auto"/>
          </w:tcPr>
          <w:p w14:paraId="5AD1BA23" w14:textId="19D4DAE1" w:rsidR="00B87E99" w:rsidRPr="00BB3774" w:rsidRDefault="00B7093A" w:rsidP="00B06DFA">
            <w:pPr>
              <w:pStyle w:val="TableCell0-2Break"/>
            </w:pPr>
            <w:r>
              <w:t>‘</w:t>
            </w:r>
            <w:r w:rsidR="00B87E99" w:rsidRPr="00BB3774">
              <w:rPr>
                <w:rStyle w:val="ChBlueBold"/>
              </w:rPr>
              <w:t>all of</w:t>
            </w:r>
            <w:r w:rsidR="00B87E99" w:rsidRPr="00BB3774">
              <w:t xml:space="preserve"> the young people</w:t>
            </w:r>
            <w:r>
              <w:t>’</w:t>
            </w:r>
          </w:p>
        </w:tc>
      </w:tr>
      <w:tr w:rsidR="00AC23C4" w:rsidRPr="00BB3774" w14:paraId="73701158" w14:textId="77777777" w:rsidTr="00AC23C4">
        <w:tc>
          <w:tcPr>
            <w:tcW w:w="709" w:type="dxa"/>
            <w:shd w:val="clear" w:color="auto" w:fill="auto"/>
          </w:tcPr>
          <w:p w14:paraId="0DAEBF54" w14:textId="77777777" w:rsidR="00B87E99" w:rsidRPr="00BB3774" w:rsidRDefault="00B87E99" w:rsidP="00B87E99">
            <w:pPr>
              <w:pStyle w:val="O0Nwnext"/>
            </w:pPr>
          </w:p>
        </w:tc>
        <w:tc>
          <w:tcPr>
            <w:tcW w:w="425" w:type="dxa"/>
            <w:shd w:val="clear" w:color="auto" w:fill="auto"/>
          </w:tcPr>
          <w:p w14:paraId="03EEA4C1" w14:textId="77777777" w:rsidR="00B87E99" w:rsidRPr="00FC66B3" w:rsidRDefault="00B87E99" w:rsidP="00B87E99">
            <w:pPr>
              <w:pStyle w:val="O0Nwnext"/>
            </w:pPr>
            <w:r w:rsidRPr="00FC66B3">
              <w:fldChar w:fldCharType="begin"/>
            </w:r>
            <w:r w:rsidRPr="00FC66B3">
              <w:instrText xml:space="preserve"> LISTNUM  NumberDefault \l 8 </w:instrText>
            </w:r>
            <w:r w:rsidRPr="00FC66B3">
              <w:fldChar w:fldCharType="end">
                <w:numberingChange w:id="2700" w:author="AKluge" w:date="2015-02-18T09:30:00Z" w:original="b."/>
              </w:fldChar>
            </w:r>
          </w:p>
        </w:tc>
        <w:tc>
          <w:tcPr>
            <w:tcW w:w="864" w:type="dxa"/>
            <w:shd w:val="clear" w:color="auto" w:fill="auto"/>
          </w:tcPr>
          <w:p w14:paraId="75332C2B" w14:textId="77777777" w:rsidR="00B87E99" w:rsidRPr="00BB3774" w:rsidRDefault="00B87E99" w:rsidP="00B06DFA">
            <w:pPr>
              <w:pStyle w:val="O0Nwnext"/>
            </w:pPr>
            <w:r w:rsidRPr="00BB3774">
              <w:t>Mass N</w:t>
            </w:r>
          </w:p>
        </w:tc>
        <w:tc>
          <w:tcPr>
            <w:tcW w:w="2024" w:type="dxa"/>
            <w:shd w:val="clear" w:color="auto" w:fill="auto"/>
          </w:tcPr>
          <w:p w14:paraId="47326655" w14:textId="77777777" w:rsidR="00B87E99" w:rsidRPr="00BB3774" w:rsidRDefault="00B87E99" w:rsidP="00B06DFA">
            <w:pPr>
              <w:pStyle w:val="O0Nwnext"/>
            </w:pPr>
          </w:p>
        </w:tc>
        <w:tc>
          <w:tcPr>
            <w:tcW w:w="2169" w:type="dxa"/>
            <w:shd w:val="clear" w:color="auto" w:fill="auto"/>
          </w:tcPr>
          <w:p w14:paraId="738C9654" w14:textId="77777777" w:rsidR="00B87E99" w:rsidRPr="00BB3774" w:rsidRDefault="00B87E99" w:rsidP="00B06DFA">
            <w:pPr>
              <w:pStyle w:val="O0Nwnext"/>
            </w:pPr>
            <w:r>
              <w:t>gula</w:t>
            </w:r>
            <w:r w:rsidRPr="00BB3774">
              <w:t xml:space="preserve"> </w:t>
            </w:r>
            <w:r>
              <w:rPr>
                <w:rStyle w:val="ChBlueBold"/>
              </w:rPr>
              <w:t>s</w:t>
            </w:r>
            <w:r w:rsidRPr="00BB3774">
              <w:rPr>
                <w:rStyle w:val="ChBlueBold"/>
              </w:rPr>
              <w:t>mua</w:t>
            </w:r>
          </w:p>
        </w:tc>
      </w:tr>
      <w:tr w:rsidR="00AC23C4" w:rsidRPr="00BB3774" w14:paraId="5AFA2472" w14:textId="77777777" w:rsidTr="00AC23C4">
        <w:tc>
          <w:tcPr>
            <w:tcW w:w="709" w:type="dxa"/>
            <w:shd w:val="clear" w:color="auto" w:fill="auto"/>
          </w:tcPr>
          <w:p w14:paraId="2D564E7D" w14:textId="77777777" w:rsidR="00B87E99" w:rsidRPr="00BB3774" w:rsidRDefault="00B87E99" w:rsidP="00B87E99">
            <w:pPr>
              <w:pStyle w:val="O0Nwnext"/>
            </w:pPr>
          </w:p>
        </w:tc>
        <w:tc>
          <w:tcPr>
            <w:tcW w:w="425" w:type="dxa"/>
            <w:shd w:val="clear" w:color="auto" w:fill="auto"/>
          </w:tcPr>
          <w:p w14:paraId="630DCC14" w14:textId="77777777" w:rsidR="00B87E99" w:rsidRPr="00BB3774" w:rsidRDefault="00B87E99" w:rsidP="00B87E99">
            <w:pPr>
              <w:pStyle w:val="O0Nwnext"/>
            </w:pPr>
          </w:p>
        </w:tc>
        <w:tc>
          <w:tcPr>
            <w:tcW w:w="864" w:type="dxa"/>
            <w:shd w:val="clear" w:color="auto" w:fill="auto"/>
          </w:tcPr>
          <w:p w14:paraId="235AFDB9" w14:textId="77777777" w:rsidR="00B87E99" w:rsidRPr="00BB3774" w:rsidRDefault="00B87E99" w:rsidP="00B06DFA">
            <w:pPr>
              <w:rPr>
                <w:rStyle w:val="ChSmallCaps"/>
              </w:rPr>
            </w:pPr>
          </w:p>
        </w:tc>
        <w:tc>
          <w:tcPr>
            <w:tcW w:w="2024" w:type="dxa"/>
            <w:shd w:val="clear" w:color="auto" w:fill="auto"/>
          </w:tcPr>
          <w:p w14:paraId="74C46F9B" w14:textId="77777777" w:rsidR="00B87E99" w:rsidRPr="00BB3774" w:rsidRDefault="00B87E99" w:rsidP="00B06DFA"/>
        </w:tc>
        <w:tc>
          <w:tcPr>
            <w:tcW w:w="2169" w:type="dxa"/>
            <w:shd w:val="clear" w:color="auto" w:fill="auto"/>
          </w:tcPr>
          <w:p w14:paraId="2EFA7F80" w14:textId="77777777" w:rsidR="00B87E99" w:rsidRPr="00BB3774" w:rsidRDefault="00B87E99" w:rsidP="00B06DFA">
            <w:r>
              <w:t>sugar</w:t>
            </w:r>
            <w:r w:rsidRPr="00BB3774">
              <w:t xml:space="preserve"> all</w:t>
            </w:r>
          </w:p>
        </w:tc>
      </w:tr>
      <w:tr w:rsidR="00AC23C4" w:rsidRPr="00BB3774" w14:paraId="6E35E587" w14:textId="77777777" w:rsidTr="00AC23C4">
        <w:tc>
          <w:tcPr>
            <w:tcW w:w="709" w:type="dxa"/>
            <w:shd w:val="clear" w:color="auto" w:fill="auto"/>
          </w:tcPr>
          <w:p w14:paraId="4955062D" w14:textId="77777777" w:rsidR="00B87E99" w:rsidRPr="00BB3774" w:rsidRDefault="00B87E99" w:rsidP="00B87E99">
            <w:pPr>
              <w:pStyle w:val="TableCell0-2Break"/>
            </w:pPr>
          </w:p>
        </w:tc>
        <w:tc>
          <w:tcPr>
            <w:tcW w:w="425" w:type="dxa"/>
            <w:shd w:val="clear" w:color="auto" w:fill="auto"/>
          </w:tcPr>
          <w:p w14:paraId="5DDAC13D" w14:textId="77777777" w:rsidR="00B87E99" w:rsidRPr="00BB3774" w:rsidRDefault="00B87E99" w:rsidP="00B87E99">
            <w:pPr>
              <w:pStyle w:val="TableCell0-2Break"/>
            </w:pPr>
          </w:p>
        </w:tc>
        <w:tc>
          <w:tcPr>
            <w:tcW w:w="864" w:type="dxa"/>
            <w:shd w:val="clear" w:color="auto" w:fill="auto"/>
          </w:tcPr>
          <w:p w14:paraId="2C3439A5" w14:textId="77777777" w:rsidR="00B87E99" w:rsidRPr="00BB3774" w:rsidRDefault="00B87E99" w:rsidP="00B06DFA">
            <w:pPr>
              <w:pStyle w:val="TableCell0-2Break"/>
              <w:rPr>
                <w:rStyle w:val="ChSmallCaps"/>
              </w:rPr>
            </w:pPr>
          </w:p>
        </w:tc>
        <w:tc>
          <w:tcPr>
            <w:tcW w:w="2024" w:type="dxa"/>
            <w:shd w:val="clear" w:color="auto" w:fill="auto"/>
          </w:tcPr>
          <w:p w14:paraId="6A944BC6" w14:textId="77777777" w:rsidR="00B87E99" w:rsidRPr="00BB3774" w:rsidRDefault="00B87E99" w:rsidP="00B06DFA">
            <w:pPr>
              <w:pStyle w:val="TableCell0-2Break"/>
            </w:pPr>
          </w:p>
        </w:tc>
        <w:tc>
          <w:tcPr>
            <w:tcW w:w="2169" w:type="dxa"/>
            <w:shd w:val="clear" w:color="auto" w:fill="auto"/>
          </w:tcPr>
          <w:p w14:paraId="562BED27" w14:textId="256905C5" w:rsidR="00B87E99" w:rsidRPr="00BB3774" w:rsidRDefault="00B7093A" w:rsidP="00B06DFA">
            <w:pPr>
              <w:pStyle w:val="TableCell0-2Break"/>
            </w:pPr>
            <w:r>
              <w:t>‘</w:t>
            </w:r>
            <w:r w:rsidR="00B87E99">
              <w:rPr>
                <w:rStyle w:val="ChBlueBold"/>
              </w:rPr>
              <w:t>all</w:t>
            </w:r>
            <w:r w:rsidR="00B87E99" w:rsidRPr="00BB3774">
              <w:t xml:space="preserve"> </w:t>
            </w:r>
            <w:r w:rsidR="00B87E99">
              <w:t>(of the) sugar</w:t>
            </w:r>
            <w:r>
              <w:t>’</w:t>
            </w:r>
          </w:p>
        </w:tc>
      </w:tr>
      <w:tr w:rsidR="00AC23C4" w:rsidRPr="00BB3774" w14:paraId="66C41210" w14:textId="77777777" w:rsidTr="00AC23C4">
        <w:tc>
          <w:tcPr>
            <w:tcW w:w="709" w:type="dxa"/>
            <w:shd w:val="clear" w:color="auto" w:fill="auto"/>
          </w:tcPr>
          <w:p w14:paraId="24B36F9E" w14:textId="77777777" w:rsidR="00F53189" w:rsidRPr="00BB3774" w:rsidRDefault="00F53189" w:rsidP="00B06DFA">
            <w:pPr>
              <w:pStyle w:val="O0Nwnext"/>
            </w:pPr>
            <w:r w:rsidRPr="00BB3774">
              <w:t>(</w:t>
            </w:r>
            <w:fldSimple w:instr=" SEQ ( \* ARABIC \s 1 ">
              <w:r w:rsidR="00154D81">
                <w:rPr>
                  <w:noProof/>
                </w:rPr>
                <w:t>317</w:t>
              </w:r>
            </w:fldSimple>
            <w:r w:rsidRPr="00BB3774">
              <w:t>)</w:t>
            </w:r>
          </w:p>
        </w:tc>
        <w:tc>
          <w:tcPr>
            <w:tcW w:w="425" w:type="dxa"/>
            <w:shd w:val="clear" w:color="auto" w:fill="auto"/>
          </w:tcPr>
          <w:p w14:paraId="12CDD8BE" w14:textId="77777777" w:rsidR="00F53189" w:rsidRPr="00BB3774" w:rsidRDefault="00F53189" w:rsidP="00B06DFA">
            <w:pPr>
              <w:pStyle w:val="O0Nwnext"/>
            </w:pPr>
          </w:p>
        </w:tc>
        <w:tc>
          <w:tcPr>
            <w:tcW w:w="864" w:type="dxa"/>
            <w:shd w:val="clear" w:color="auto" w:fill="auto"/>
          </w:tcPr>
          <w:p w14:paraId="7E00AA6A" w14:textId="77777777" w:rsidR="00F53189" w:rsidRPr="00BB3774" w:rsidRDefault="00F53189" w:rsidP="00B06DFA">
            <w:pPr>
              <w:pStyle w:val="O0Nwnext"/>
            </w:pPr>
            <w:r w:rsidRPr="00BB3774">
              <w:t>Count N</w:t>
            </w:r>
          </w:p>
        </w:tc>
        <w:tc>
          <w:tcPr>
            <w:tcW w:w="2024" w:type="dxa"/>
            <w:shd w:val="clear" w:color="auto" w:fill="auto"/>
          </w:tcPr>
          <w:p w14:paraId="7A96A9F4" w14:textId="77777777" w:rsidR="00F53189" w:rsidRPr="00BB3774" w:rsidRDefault="00F53189" w:rsidP="00B06DFA">
            <w:pPr>
              <w:pStyle w:val="O0Nwnext"/>
            </w:pPr>
            <w:r>
              <w:rPr>
                <w:rStyle w:val="ChBlueBold"/>
              </w:rPr>
              <w:t>brapa</w:t>
            </w:r>
            <w:r w:rsidRPr="00BB3774">
              <w:t xml:space="preserve"> </w:t>
            </w:r>
            <w:r w:rsidR="00B92D62">
              <w:t>orang</w:t>
            </w:r>
          </w:p>
        </w:tc>
        <w:tc>
          <w:tcPr>
            <w:tcW w:w="2169" w:type="dxa"/>
            <w:shd w:val="clear" w:color="auto" w:fill="auto"/>
          </w:tcPr>
          <w:p w14:paraId="0102E2D1" w14:textId="77777777" w:rsidR="00F53189" w:rsidRPr="00BB3774" w:rsidRDefault="00B92D62" w:rsidP="00B06DFA">
            <w:pPr>
              <w:pStyle w:val="O0Nwnext"/>
            </w:pPr>
            <w:r w:rsidRPr="00B92D62">
              <w:t xml:space="preserve">dorang </w:t>
            </w:r>
            <w:r>
              <w:rPr>
                <w:rStyle w:val="ChBlueBold"/>
              </w:rPr>
              <w:t>b</w:t>
            </w:r>
            <w:r w:rsidR="00F53189">
              <w:rPr>
                <w:rStyle w:val="ChBlueBold"/>
              </w:rPr>
              <w:t>rapa</w:t>
            </w:r>
          </w:p>
        </w:tc>
      </w:tr>
      <w:tr w:rsidR="00AC23C4" w:rsidRPr="00BB3774" w14:paraId="54B9A502" w14:textId="77777777" w:rsidTr="00AC23C4">
        <w:tc>
          <w:tcPr>
            <w:tcW w:w="709" w:type="dxa"/>
            <w:shd w:val="clear" w:color="auto" w:fill="auto"/>
          </w:tcPr>
          <w:p w14:paraId="0AF5DB1D" w14:textId="77777777" w:rsidR="00F53189" w:rsidRPr="00BB3774" w:rsidRDefault="00F53189" w:rsidP="00B06DFA">
            <w:pPr>
              <w:pStyle w:val="O0Nwnext"/>
            </w:pPr>
          </w:p>
        </w:tc>
        <w:tc>
          <w:tcPr>
            <w:tcW w:w="425" w:type="dxa"/>
            <w:shd w:val="clear" w:color="auto" w:fill="auto"/>
          </w:tcPr>
          <w:p w14:paraId="14E3AAAD" w14:textId="77777777" w:rsidR="00F53189" w:rsidRPr="00BB3774" w:rsidRDefault="00F53189" w:rsidP="00B06DFA">
            <w:pPr>
              <w:pStyle w:val="O0Nwnext"/>
            </w:pPr>
          </w:p>
        </w:tc>
        <w:tc>
          <w:tcPr>
            <w:tcW w:w="864" w:type="dxa"/>
            <w:shd w:val="clear" w:color="auto" w:fill="auto"/>
          </w:tcPr>
          <w:p w14:paraId="7D1758BB" w14:textId="77777777" w:rsidR="00F53189" w:rsidRPr="00BB3774" w:rsidRDefault="00F53189" w:rsidP="00B06DFA">
            <w:pPr>
              <w:pStyle w:val="O0Nwnext"/>
            </w:pPr>
          </w:p>
        </w:tc>
        <w:tc>
          <w:tcPr>
            <w:tcW w:w="2024" w:type="dxa"/>
            <w:shd w:val="clear" w:color="auto" w:fill="auto"/>
          </w:tcPr>
          <w:p w14:paraId="03B3EC62" w14:textId="77777777" w:rsidR="00F53189" w:rsidRPr="00BB3774" w:rsidRDefault="00F53189" w:rsidP="00B06DFA">
            <w:pPr>
              <w:pStyle w:val="O0Nwnext"/>
            </w:pPr>
            <w:r>
              <w:t xml:space="preserve">several </w:t>
            </w:r>
            <w:r w:rsidR="00B92D62">
              <w:t>person</w:t>
            </w:r>
          </w:p>
        </w:tc>
        <w:tc>
          <w:tcPr>
            <w:tcW w:w="2169" w:type="dxa"/>
            <w:shd w:val="clear" w:color="auto" w:fill="auto"/>
          </w:tcPr>
          <w:p w14:paraId="28801530" w14:textId="77777777" w:rsidR="00F53189" w:rsidRPr="00BB3774" w:rsidRDefault="00B92D62" w:rsidP="00B06DFA">
            <w:pPr>
              <w:pStyle w:val="O0Nwnext"/>
            </w:pPr>
            <w:r w:rsidRPr="00B92D62">
              <w:rPr>
                <w:rStyle w:val="ChSmallCaps"/>
              </w:rPr>
              <w:t>3pl</w:t>
            </w:r>
            <w:r>
              <w:t xml:space="preserve"> </w:t>
            </w:r>
            <w:r w:rsidR="00F53189">
              <w:t>several</w:t>
            </w:r>
          </w:p>
        </w:tc>
      </w:tr>
      <w:tr w:rsidR="00AC23C4" w:rsidRPr="00BB3774" w14:paraId="3FF4BC32" w14:textId="77777777" w:rsidTr="00AC23C4">
        <w:tc>
          <w:tcPr>
            <w:tcW w:w="709" w:type="dxa"/>
            <w:shd w:val="clear" w:color="auto" w:fill="auto"/>
          </w:tcPr>
          <w:p w14:paraId="70FC1E02" w14:textId="77777777" w:rsidR="00F53189" w:rsidRPr="00BB3774" w:rsidRDefault="00F53189" w:rsidP="00B06DFA">
            <w:pPr>
              <w:pStyle w:val="TableCell0-2Break"/>
            </w:pPr>
          </w:p>
        </w:tc>
        <w:tc>
          <w:tcPr>
            <w:tcW w:w="425" w:type="dxa"/>
            <w:shd w:val="clear" w:color="auto" w:fill="auto"/>
          </w:tcPr>
          <w:p w14:paraId="13181C3B" w14:textId="77777777" w:rsidR="00F53189" w:rsidRPr="00BB3774" w:rsidRDefault="00F53189" w:rsidP="00B06DFA">
            <w:pPr>
              <w:pStyle w:val="TableCell0-2Break"/>
            </w:pPr>
          </w:p>
        </w:tc>
        <w:tc>
          <w:tcPr>
            <w:tcW w:w="864" w:type="dxa"/>
            <w:shd w:val="clear" w:color="auto" w:fill="auto"/>
          </w:tcPr>
          <w:p w14:paraId="1EFFAD52" w14:textId="77777777" w:rsidR="00F53189" w:rsidRPr="00BB3774" w:rsidRDefault="00F53189" w:rsidP="00B06DFA">
            <w:pPr>
              <w:pStyle w:val="TableCell0-2Break"/>
            </w:pPr>
          </w:p>
        </w:tc>
        <w:tc>
          <w:tcPr>
            <w:tcW w:w="2024" w:type="dxa"/>
            <w:shd w:val="clear" w:color="auto" w:fill="auto"/>
          </w:tcPr>
          <w:p w14:paraId="51A8EADF" w14:textId="4451DC8B" w:rsidR="00F53189" w:rsidRPr="00BB3774" w:rsidRDefault="00B7093A" w:rsidP="00B06DFA">
            <w:pPr>
              <w:pStyle w:val="TableCell0-2Break"/>
            </w:pPr>
            <w:r>
              <w:t>‘</w:t>
            </w:r>
            <w:r w:rsidR="00F53189">
              <w:rPr>
                <w:rStyle w:val="ChBlueBold"/>
              </w:rPr>
              <w:t>several</w:t>
            </w:r>
            <w:r w:rsidR="00F53189" w:rsidRPr="00BB3774">
              <w:t xml:space="preserve"> </w:t>
            </w:r>
            <w:r w:rsidR="00B92D62">
              <w:t>people</w:t>
            </w:r>
            <w:r>
              <w:t>’</w:t>
            </w:r>
          </w:p>
        </w:tc>
        <w:tc>
          <w:tcPr>
            <w:tcW w:w="2169" w:type="dxa"/>
            <w:shd w:val="clear" w:color="auto" w:fill="auto"/>
          </w:tcPr>
          <w:p w14:paraId="58473CCF" w14:textId="4577699F" w:rsidR="00F53189" w:rsidRPr="00BB3774" w:rsidRDefault="00B7093A" w:rsidP="00B06DFA">
            <w:pPr>
              <w:pStyle w:val="TableCell0-2Break"/>
            </w:pPr>
            <w:r>
              <w:t>‘</w:t>
            </w:r>
            <w:r w:rsidR="00F53189">
              <w:rPr>
                <w:rStyle w:val="ChBlueBold"/>
              </w:rPr>
              <w:t>several</w:t>
            </w:r>
            <w:r w:rsidR="00F53189" w:rsidRPr="00BB3774">
              <w:t xml:space="preserve"> </w:t>
            </w:r>
            <w:r w:rsidR="00B92D62">
              <w:t>of them</w:t>
            </w:r>
            <w:r>
              <w:t>’</w:t>
            </w:r>
          </w:p>
        </w:tc>
      </w:tr>
      <w:tr w:rsidR="00AC23C4" w:rsidRPr="00BB3774" w14:paraId="2371BF98" w14:textId="77777777" w:rsidTr="00AC23C4">
        <w:tc>
          <w:tcPr>
            <w:tcW w:w="709" w:type="dxa"/>
            <w:shd w:val="clear" w:color="auto" w:fill="auto"/>
          </w:tcPr>
          <w:p w14:paraId="2AE4B2B1" w14:textId="77777777" w:rsidR="00B87E99" w:rsidRPr="00BB3774" w:rsidRDefault="00B87E99" w:rsidP="00B06DFA">
            <w:pPr>
              <w:pStyle w:val="O0Nwnext"/>
            </w:pPr>
            <w:bookmarkStart w:id="2701" w:name="_Ref339717937"/>
            <w:r w:rsidRPr="00BB3774">
              <w:t>(</w:t>
            </w:r>
            <w:fldSimple w:instr=" SEQ ( \* ARABIC \s 1 ">
              <w:r w:rsidR="00154D81">
                <w:rPr>
                  <w:noProof/>
                </w:rPr>
                <w:t>318</w:t>
              </w:r>
            </w:fldSimple>
            <w:r w:rsidRPr="00BB3774">
              <w:t>)</w:t>
            </w:r>
            <w:bookmarkEnd w:id="2701"/>
          </w:p>
        </w:tc>
        <w:tc>
          <w:tcPr>
            <w:tcW w:w="425" w:type="dxa"/>
            <w:shd w:val="clear" w:color="auto" w:fill="auto"/>
          </w:tcPr>
          <w:p w14:paraId="22A7F2B0" w14:textId="77777777" w:rsidR="00B87E99" w:rsidRPr="00BB3774" w:rsidRDefault="00B87E99" w:rsidP="00B06DFA">
            <w:pPr>
              <w:pStyle w:val="O0Nwnext"/>
            </w:pPr>
          </w:p>
        </w:tc>
        <w:tc>
          <w:tcPr>
            <w:tcW w:w="864" w:type="dxa"/>
            <w:shd w:val="clear" w:color="auto" w:fill="auto"/>
          </w:tcPr>
          <w:p w14:paraId="2016213B" w14:textId="77777777" w:rsidR="00B87E99" w:rsidRPr="00BB3774" w:rsidRDefault="00B87E99" w:rsidP="00B06DFA">
            <w:pPr>
              <w:pStyle w:val="O0Nwnext"/>
            </w:pPr>
            <w:r w:rsidRPr="00BB3774">
              <w:t>Count N</w:t>
            </w:r>
          </w:p>
        </w:tc>
        <w:tc>
          <w:tcPr>
            <w:tcW w:w="2024" w:type="dxa"/>
            <w:shd w:val="clear" w:color="auto" w:fill="auto"/>
          </w:tcPr>
          <w:p w14:paraId="0C059F5E" w14:textId="77777777" w:rsidR="00B87E99" w:rsidRPr="00BB3774" w:rsidRDefault="00B87E99" w:rsidP="00B06DFA">
            <w:pPr>
              <w:pStyle w:val="O0Nwnext"/>
            </w:pPr>
            <w:r>
              <w:rPr>
                <w:rStyle w:val="ChBlueBold"/>
              </w:rPr>
              <w:t>masing-</w:t>
            </w:r>
            <w:r w:rsidRPr="00BB3774">
              <w:rPr>
                <w:rStyle w:val="ChBlueBold"/>
              </w:rPr>
              <w:t>masing</w:t>
            </w:r>
            <w:r w:rsidRPr="00BB3774">
              <w:t xml:space="preserve"> trek</w:t>
            </w:r>
          </w:p>
        </w:tc>
        <w:tc>
          <w:tcPr>
            <w:tcW w:w="2169" w:type="dxa"/>
            <w:shd w:val="clear" w:color="auto" w:fill="auto"/>
          </w:tcPr>
          <w:p w14:paraId="4EBF7ED6" w14:textId="77777777" w:rsidR="00B87E99" w:rsidRPr="00BB3774" w:rsidRDefault="00B87E99" w:rsidP="00B06DFA">
            <w:pPr>
              <w:pStyle w:val="O0Nwnext"/>
            </w:pPr>
            <w:r>
              <w:t xml:space="preserve">trek </w:t>
            </w:r>
            <w:r w:rsidRPr="00BB3774">
              <w:rPr>
                <w:rStyle w:val="ChBlueBold"/>
              </w:rPr>
              <w:t>masing-masing</w:t>
            </w:r>
          </w:p>
        </w:tc>
      </w:tr>
      <w:tr w:rsidR="00AC23C4" w:rsidRPr="00BB3774" w14:paraId="68C7CCAD" w14:textId="77777777" w:rsidTr="00AC23C4">
        <w:tc>
          <w:tcPr>
            <w:tcW w:w="709" w:type="dxa"/>
            <w:shd w:val="clear" w:color="auto" w:fill="auto"/>
          </w:tcPr>
          <w:p w14:paraId="5DCFFA9E" w14:textId="77777777" w:rsidR="00B87E99" w:rsidRPr="00BB3774" w:rsidRDefault="00B87E99" w:rsidP="00B06DFA">
            <w:pPr>
              <w:pStyle w:val="O0Nwnext"/>
            </w:pPr>
          </w:p>
        </w:tc>
        <w:tc>
          <w:tcPr>
            <w:tcW w:w="425" w:type="dxa"/>
            <w:shd w:val="clear" w:color="auto" w:fill="auto"/>
          </w:tcPr>
          <w:p w14:paraId="0ECE556B" w14:textId="77777777" w:rsidR="00B87E99" w:rsidRPr="00BB3774" w:rsidRDefault="00B87E99" w:rsidP="00B06DFA">
            <w:pPr>
              <w:pStyle w:val="O0Nwnext"/>
            </w:pPr>
          </w:p>
        </w:tc>
        <w:tc>
          <w:tcPr>
            <w:tcW w:w="864" w:type="dxa"/>
            <w:shd w:val="clear" w:color="auto" w:fill="auto"/>
          </w:tcPr>
          <w:p w14:paraId="1CAFB16E" w14:textId="77777777" w:rsidR="00B87E99" w:rsidRPr="00BB3774" w:rsidRDefault="00B87E99" w:rsidP="00B06DFA">
            <w:pPr>
              <w:pStyle w:val="O0Nwnext"/>
            </w:pPr>
          </w:p>
        </w:tc>
        <w:tc>
          <w:tcPr>
            <w:tcW w:w="2024" w:type="dxa"/>
            <w:shd w:val="clear" w:color="auto" w:fill="auto"/>
          </w:tcPr>
          <w:p w14:paraId="1B368E59" w14:textId="77777777" w:rsidR="00B87E99" w:rsidRPr="00BB3774" w:rsidRDefault="00B87E99" w:rsidP="00B06DFA">
            <w:pPr>
              <w:pStyle w:val="O0Nwnext"/>
            </w:pPr>
            <w:r w:rsidRPr="00BB3774">
              <w:t>each truck</w:t>
            </w:r>
          </w:p>
        </w:tc>
        <w:tc>
          <w:tcPr>
            <w:tcW w:w="2169" w:type="dxa"/>
            <w:shd w:val="clear" w:color="auto" w:fill="auto"/>
          </w:tcPr>
          <w:p w14:paraId="16FFA774" w14:textId="77777777" w:rsidR="00B87E99" w:rsidRPr="00BB3774" w:rsidRDefault="00B87E99" w:rsidP="00B06DFA">
            <w:pPr>
              <w:pStyle w:val="O0Nwnext"/>
            </w:pPr>
            <w:r w:rsidRPr="00B028AF">
              <w:t>truck</w:t>
            </w:r>
            <w:r w:rsidRPr="00D32413">
              <w:t xml:space="preserve"> </w:t>
            </w:r>
            <w:r w:rsidRPr="00BB3774">
              <w:t>each</w:t>
            </w:r>
          </w:p>
        </w:tc>
      </w:tr>
      <w:tr w:rsidR="00AC23C4" w:rsidRPr="00BB3774" w14:paraId="15F8108C" w14:textId="77777777" w:rsidTr="00AC23C4">
        <w:tc>
          <w:tcPr>
            <w:tcW w:w="709" w:type="dxa"/>
            <w:shd w:val="clear" w:color="auto" w:fill="auto"/>
          </w:tcPr>
          <w:p w14:paraId="54040A3F" w14:textId="77777777" w:rsidR="00B87E99" w:rsidRPr="00BB3774" w:rsidRDefault="00B87E99" w:rsidP="00B06DFA">
            <w:pPr>
              <w:pStyle w:val="TableCell0-2Break"/>
            </w:pPr>
          </w:p>
        </w:tc>
        <w:tc>
          <w:tcPr>
            <w:tcW w:w="425" w:type="dxa"/>
            <w:shd w:val="clear" w:color="auto" w:fill="auto"/>
          </w:tcPr>
          <w:p w14:paraId="3A0A0753" w14:textId="77777777" w:rsidR="00B87E99" w:rsidRPr="00BB3774" w:rsidRDefault="00B87E99" w:rsidP="00B06DFA">
            <w:pPr>
              <w:pStyle w:val="TableCell0-2Break"/>
            </w:pPr>
          </w:p>
        </w:tc>
        <w:tc>
          <w:tcPr>
            <w:tcW w:w="864" w:type="dxa"/>
            <w:shd w:val="clear" w:color="auto" w:fill="auto"/>
          </w:tcPr>
          <w:p w14:paraId="2DC7DF55" w14:textId="77777777" w:rsidR="00B87E99" w:rsidRPr="00BB3774" w:rsidRDefault="00B87E99" w:rsidP="00B06DFA">
            <w:pPr>
              <w:pStyle w:val="TableCell0-2Break"/>
            </w:pPr>
          </w:p>
        </w:tc>
        <w:tc>
          <w:tcPr>
            <w:tcW w:w="2024" w:type="dxa"/>
            <w:shd w:val="clear" w:color="auto" w:fill="auto"/>
          </w:tcPr>
          <w:p w14:paraId="67CF9419" w14:textId="62BAD389" w:rsidR="00B87E99" w:rsidRPr="00BB3774" w:rsidRDefault="00B7093A" w:rsidP="00B06DFA">
            <w:pPr>
              <w:pStyle w:val="TableCell0-2Break"/>
            </w:pPr>
            <w:r>
              <w:t>‘</w:t>
            </w:r>
            <w:r w:rsidR="00B87E99" w:rsidRPr="00BB3774">
              <w:rPr>
                <w:rStyle w:val="ChBlueBold"/>
              </w:rPr>
              <w:t>each</w:t>
            </w:r>
            <w:r w:rsidR="00B87E99" w:rsidRPr="00BB3774">
              <w:t xml:space="preserve"> truck</w:t>
            </w:r>
            <w:r>
              <w:t>’</w:t>
            </w:r>
          </w:p>
        </w:tc>
        <w:tc>
          <w:tcPr>
            <w:tcW w:w="2169" w:type="dxa"/>
            <w:shd w:val="clear" w:color="auto" w:fill="auto"/>
          </w:tcPr>
          <w:p w14:paraId="21716338" w14:textId="79AE16F5" w:rsidR="00B87E99" w:rsidRPr="00BB3774" w:rsidRDefault="00B7093A" w:rsidP="00B06DFA">
            <w:pPr>
              <w:pStyle w:val="TableCell0-2Break"/>
            </w:pPr>
            <w:r>
              <w:t>‘</w:t>
            </w:r>
            <w:r w:rsidR="00B87E99" w:rsidRPr="00BB3774">
              <w:rPr>
                <w:rStyle w:val="ChBlueBold"/>
              </w:rPr>
              <w:t>each</w:t>
            </w:r>
            <w:r w:rsidR="00B87E99" w:rsidRPr="00BB3774">
              <w:t xml:space="preserve"> </w:t>
            </w:r>
            <w:r w:rsidR="00B87E99">
              <w:t>truck</w:t>
            </w:r>
            <w:r>
              <w:t>’</w:t>
            </w:r>
          </w:p>
        </w:tc>
      </w:tr>
      <w:tr w:rsidR="00AC23C4" w:rsidRPr="00BB3774" w14:paraId="770E5E4E" w14:textId="77777777" w:rsidTr="00AC23C4">
        <w:tc>
          <w:tcPr>
            <w:tcW w:w="709" w:type="dxa"/>
            <w:shd w:val="clear" w:color="auto" w:fill="auto"/>
          </w:tcPr>
          <w:p w14:paraId="689F7CFC" w14:textId="77777777" w:rsidR="00130064" w:rsidRPr="009C111A" w:rsidRDefault="00130064" w:rsidP="00130064">
            <w:pPr>
              <w:pStyle w:val="O0Nwnext"/>
            </w:pPr>
            <w:bookmarkStart w:id="2702" w:name="_Ref339718054"/>
            <w:r w:rsidRPr="009C111A">
              <w:t>(</w:t>
            </w:r>
            <w:fldSimple w:instr=" SEQ ( \* ARABIC \s 1 ">
              <w:r w:rsidR="00154D81">
                <w:rPr>
                  <w:noProof/>
                </w:rPr>
                <w:t>319</w:t>
              </w:r>
            </w:fldSimple>
            <w:r w:rsidRPr="009C111A">
              <w:t>)</w:t>
            </w:r>
            <w:bookmarkEnd w:id="2702"/>
          </w:p>
        </w:tc>
        <w:tc>
          <w:tcPr>
            <w:tcW w:w="425" w:type="dxa"/>
            <w:shd w:val="clear" w:color="auto" w:fill="auto"/>
          </w:tcPr>
          <w:p w14:paraId="498ABD3E" w14:textId="77777777" w:rsidR="00130064" w:rsidRPr="00BB3774" w:rsidRDefault="00130064" w:rsidP="00130064">
            <w:pPr>
              <w:pStyle w:val="O0Nwnext"/>
            </w:pPr>
          </w:p>
        </w:tc>
        <w:tc>
          <w:tcPr>
            <w:tcW w:w="864" w:type="dxa"/>
            <w:shd w:val="clear" w:color="auto" w:fill="auto"/>
          </w:tcPr>
          <w:p w14:paraId="6A8ACA5D" w14:textId="77777777" w:rsidR="00130064" w:rsidRPr="00BB3774" w:rsidRDefault="00130064" w:rsidP="00130064">
            <w:pPr>
              <w:pStyle w:val="O0Nwnext"/>
            </w:pPr>
            <w:r w:rsidRPr="00BB3774">
              <w:t>Count N</w:t>
            </w:r>
          </w:p>
        </w:tc>
        <w:tc>
          <w:tcPr>
            <w:tcW w:w="2024" w:type="dxa"/>
            <w:shd w:val="clear" w:color="auto" w:fill="auto"/>
          </w:tcPr>
          <w:p w14:paraId="69823FA1" w14:textId="77777777" w:rsidR="00130064" w:rsidRPr="00BB3774" w:rsidRDefault="00130064" w:rsidP="00130064">
            <w:pPr>
              <w:pStyle w:val="O0Nwnext"/>
            </w:pPr>
            <w:r w:rsidRPr="007545C3">
              <w:rPr>
                <w:rStyle w:val="ChBlueBold"/>
              </w:rPr>
              <w:t>segala</w:t>
            </w:r>
            <w:r w:rsidR="00BC525F">
              <w:t xml:space="preserve"> macang</w:t>
            </w:r>
          </w:p>
        </w:tc>
        <w:tc>
          <w:tcPr>
            <w:tcW w:w="2169" w:type="dxa"/>
            <w:shd w:val="clear" w:color="auto" w:fill="auto"/>
          </w:tcPr>
          <w:p w14:paraId="44CFE844" w14:textId="77777777" w:rsidR="00130064" w:rsidRPr="00BB3774" w:rsidRDefault="00130064" w:rsidP="00130064">
            <w:pPr>
              <w:pStyle w:val="O0Nwnext"/>
            </w:pPr>
          </w:p>
        </w:tc>
      </w:tr>
      <w:tr w:rsidR="00AC23C4" w:rsidRPr="00BB3774" w14:paraId="1B2DC763" w14:textId="77777777" w:rsidTr="00AC23C4">
        <w:tc>
          <w:tcPr>
            <w:tcW w:w="709" w:type="dxa"/>
            <w:shd w:val="clear" w:color="auto" w:fill="auto"/>
          </w:tcPr>
          <w:p w14:paraId="7D44BBDC" w14:textId="77777777" w:rsidR="00130064" w:rsidRPr="00BB3774" w:rsidRDefault="00130064" w:rsidP="00130064">
            <w:pPr>
              <w:pStyle w:val="O0Nwnext"/>
            </w:pPr>
          </w:p>
        </w:tc>
        <w:tc>
          <w:tcPr>
            <w:tcW w:w="425" w:type="dxa"/>
            <w:shd w:val="clear" w:color="auto" w:fill="auto"/>
          </w:tcPr>
          <w:p w14:paraId="50E7EBEB" w14:textId="77777777" w:rsidR="00130064" w:rsidRPr="00BB3774" w:rsidRDefault="00130064" w:rsidP="00130064">
            <w:pPr>
              <w:pStyle w:val="O0Nwnext"/>
            </w:pPr>
          </w:p>
        </w:tc>
        <w:tc>
          <w:tcPr>
            <w:tcW w:w="864" w:type="dxa"/>
            <w:shd w:val="clear" w:color="auto" w:fill="auto"/>
          </w:tcPr>
          <w:p w14:paraId="6C528018" w14:textId="77777777" w:rsidR="00130064" w:rsidRPr="00BB3774" w:rsidRDefault="00130064" w:rsidP="00130064">
            <w:pPr>
              <w:pStyle w:val="O0Nwnext"/>
            </w:pPr>
          </w:p>
        </w:tc>
        <w:tc>
          <w:tcPr>
            <w:tcW w:w="2024" w:type="dxa"/>
            <w:shd w:val="clear" w:color="auto" w:fill="auto"/>
          </w:tcPr>
          <w:p w14:paraId="3408FDDF" w14:textId="77777777" w:rsidR="00130064" w:rsidRPr="00BB3774" w:rsidRDefault="00130064" w:rsidP="00130064">
            <w:pPr>
              <w:pStyle w:val="O0Nwnext"/>
            </w:pPr>
            <w:r>
              <w:t>all variety</w:t>
            </w:r>
          </w:p>
        </w:tc>
        <w:tc>
          <w:tcPr>
            <w:tcW w:w="2169" w:type="dxa"/>
            <w:shd w:val="clear" w:color="auto" w:fill="auto"/>
          </w:tcPr>
          <w:p w14:paraId="5800363E" w14:textId="77777777" w:rsidR="00130064" w:rsidRPr="00BB3774" w:rsidRDefault="00130064" w:rsidP="00130064">
            <w:pPr>
              <w:pStyle w:val="O0Nwnext"/>
            </w:pPr>
          </w:p>
        </w:tc>
      </w:tr>
      <w:tr w:rsidR="00AC23C4" w:rsidRPr="00BB3774" w14:paraId="4DF5DDAD" w14:textId="77777777" w:rsidTr="00AC23C4">
        <w:tc>
          <w:tcPr>
            <w:tcW w:w="709" w:type="dxa"/>
            <w:shd w:val="clear" w:color="auto" w:fill="auto"/>
          </w:tcPr>
          <w:p w14:paraId="4646D2CB" w14:textId="77777777" w:rsidR="00130064" w:rsidRPr="00BB3774" w:rsidRDefault="00130064" w:rsidP="00130064">
            <w:pPr>
              <w:pStyle w:val="TableCell0-2Break"/>
            </w:pPr>
          </w:p>
        </w:tc>
        <w:tc>
          <w:tcPr>
            <w:tcW w:w="425" w:type="dxa"/>
            <w:shd w:val="clear" w:color="auto" w:fill="auto"/>
          </w:tcPr>
          <w:p w14:paraId="26118792" w14:textId="77777777" w:rsidR="00130064" w:rsidRPr="00BB3774" w:rsidRDefault="00130064" w:rsidP="00130064">
            <w:pPr>
              <w:pStyle w:val="TableCell0-2Break"/>
            </w:pPr>
          </w:p>
        </w:tc>
        <w:tc>
          <w:tcPr>
            <w:tcW w:w="864" w:type="dxa"/>
            <w:shd w:val="clear" w:color="auto" w:fill="auto"/>
          </w:tcPr>
          <w:p w14:paraId="098AAD01" w14:textId="77777777" w:rsidR="00130064" w:rsidRPr="00BB3774" w:rsidRDefault="00130064" w:rsidP="00130064">
            <w:pPr>
              <w:pStyle w:val="TableCell0-2Break"/>
            </w:pPr>
          </w:p>
        </w:tc>
        <w:tc>
          <w:tcPr>
            <w:tcW w:w="2024" w:type="dxa"/>
            <w:shd w:val="clear" w:color="auto" w:fill="auto"/>
          </w:tcPr>
          <w:p w14:paraId="281BC559" w14:textId="61F5B475" w:rsidR="00130064" w:rsidRPr="00BB3774" w:rsidRDefault="00B7093A" w:rsidP="00130064">
            <w:pPr>
              <w:pStyle w:val="TableCell0-2Break"/>
            </w:pPr>
            <w:r>
              <w:t>‘</w:t>
            </w:r>
            <w:r w:rsidR="00130064" w:rsidRPr="007545C3">
              <w:rPr>
                <w:rStyle w:val="ChBlueBold"/>
              </w:rPr>
              <w:t>every</w:t>
            </w:r>
            <w:r w:rsidR="00130064" w:rsidRPr="009C111A">
              <w:t>thing, what</w:t>
            </w:r>
            <w:r w:rsidR="00130064" w:rsidRPr="00720D29">
              <w:rPr>
                <w:rStyle w:val="ChBlueBold"/>
              </w:rPr>
              <w:t>ever</w:t>
            </w:r>
            <w:r>
              <w:t>’</w:t>
            </w:r>
          </w:p>
        </w:tc>
        <w:tc>
          <w:tcPr>
            <w:tcW w:w="2169" w:type="dxa"/>
            <w:shd w:val="clear" w:color="auto" w:fill="auto"/>
          </w:tcPr>
          <w:p w14:paraId="4C6EB3D5" w14:textId="77777777" w:rsidR="00130064" w:rsidRPr="00BB3774" w:rsidRDefault="00130064" w:rsidP="00130064">
            <w:pPr>
              <w:pStyle w:val="TableCell0-2Break"/>
            </w:pPr>
          </w:p>
        </w:tc>
      </w:tr>
      <w:tr w:rsidR="00AC23C4" w:rsidRPr="00BB3774" w14:paraId="4454FE1C" w14:textId="77777777" w:rsidTr="00AC23C4">
        <w:tc>
          <w:tcPr>
            <w:tcW w:w="709" w:type="dxa"/>
            <w:shd w:val="clear" w:color="auto" w:fill="auto"/>
          </w:tcPr>
          <w:p w14:paraId="6C4613E1" w14:textId="77777777" w:rsidR="00130064" w:rsidRPr="009C111A" w:rsidRDefault="00130064" w:rsidP="00130064">
            <w:pPr>
              <w:pStyle w:val="O0Nwnext"/>
            </w:pPr>
            <w:bookmarkStart w:id="2703" w:name="_Ref339718053"/>
            <w:r w:rsidRPr="009C111A">
              <w:t>(</w:t>
            </w:r>
            <w:fldSimple w:instr=" SEQ ( \* ARABIC \s 1 ">
              <w:r w:rsidR="00154D81">
                <w:rPr>
                  <w:noProof/>
                </w:rPr>
                <w:t>320</w:t>
              </w:r>
            </w:fldSimple>
            <w:r w:rsidRPr="009C111A">
              <w:t>)</w:t>
            </w:r>
            <w:bookmarkEnd w:id="2703"/>
          </w:p>
        </w:tc>
        <w:tc>
          <w:tcPr>
            <w:tcW w:w="425" w:type="dxa"/>
            <w:shd w:val="clear" w:color="auto" w:fill="auto"/>
          </w:tcPr>
          <w:p w14:paraId="57759D5E" w14:textId="77777777" w:rsidR="00130064" w:rsidRPr="00BB3774" w:rsidRDefault="00130064" w:rsidP="00130064">
            <w:pPr>
              <w:pStyle w:val="O0Nwnext"/>
            </w:pPr>
          </w:p>
        </w:tc>
        <w:tc>
          <w:tcPr>
            <w:tcW w:w="864" w:type="dxa"/>
            <w:shd w:val="clear" w:color="auto" w:fill="auto"/>
          </w:tcPr>
          <w:p w14:paraId="5622F816" w14:textId="77777777" w:rsidR="00130064" w:rsidRPr="00BB3774" w:rsidRDefault="00130064" w:rsidP="00130064">
            <w:pPr>
              <w:pStyle w:val="O0Nwnext"/>
            </w:pPr>
            <w:r w:rsidRPr="00BB3774">
              <w:t>Count N</w:t>
            </w:r>
          </w:p>
        </w:tc>
        <w:tc>
          <w:tcPr>
            <w:tcW w:w="2024" w:type="dxa"/>
            <w:shd w:val="clear" w:color="auto" w:fill="auto"/>
          </w:tcPr>
          <w:p w14:paraId="16945523" w14:textId="77777777" w:rsidR="00130064" w:rsidRPr="00BB3774" w:rsidRDefault="00130064" w:rsidP="00130064">
            <w:pPr>
              <w:pStyle w:val="O0Nwnext"/>
            </w:pPr>
            <w:r w:rsidRPr="007545C3">
              <w:rPr>
                <w:rStyle w:val="ChBlueBold"/>
              </w:rPr>
              <w:t>sembarang</w:t>
            </w:r>
            <w:r w:rsidRPr="007545C3">
              <w:t xml:space="preserve"> orang</w:t>
            </w:r>
          </w:p>
        </w:tc>
        <w:tc>
          <w:tcPr>
            <w:tcW w:w="2169" w:type="dxa"/>
            <w:shd w:val="clear" w:color="auto" w:fill="auto"/>
          </w:tcPr>
          <w:p w14:paraId="5392DDD4" w14:textId="77777777" w:rsidR="00130064" w:rsidRPr="00BB3774" w:rsidRDefault="00130064" w:rsidP="00130064">
            <w:pPr>
              <w:pStyle w:val="O0Nwnext"/>
            </w:pPr>
          </w:p>
        </w:tc>
      </w:tr>
      <w:tr w:rsidR="00AC23C4" w:rsidRPr="00BB3774" w14:paraId="18598A82" w14:textId="77777777" w:rsidTr="00AC23C4">
        <w:tc>
          <w:tcPr>
            <w:tcW w:w="709" w:type="dxa"/>
            <w:shd w:val="clear" w:color="auto" w:fill="auto"/>
          </w:tcPr>
          <w:p w14:paraId="0BA547D3" w14:textId="77777777" w:rsidR="00130064" w:rsidRPr="00BB3774" w:rsidRDefault="00130064" w:rsidP="00130064">
            <w:pPr>
              <w:pStyle w:val="O0Nwnext"/>
            </w:pPr>
          </w:p>
        </w:tc>
        <w:tc>
          <w:tcPr>
            <w:tcW w:w="425" w:type="dxa"/>
            <w:shd w:val="clear" w:color="auto" w:fill="auto"/>
          </w:tcPr>
          <w:p w14:paraId="5EC12059" w14:textId="77777777" w:rsidR="00130064" w:rsidRPr="00BB3774" w:rsidRDefault="00130064" w:rsidP="00130064">
            <w:pPr>
              <w:pStyle w:val="O0Nwnext"/>
            </w:pPr>
          </w:p>
        </w:tc>
        <w:tc>
          <w:tcPr>
            <w:tcW w:w="864" w:type="dxa"/>
            <w:shd w:val="clear" w:color="auto" w:fill="auto"/>
          </w:tcPr>
          <w:p w14:paraId="3202E71A" w14:textId="77777777" w:rsidR="00130064" w:rsidRPr="00BB3774" w:rsidRDefault="00130064" w:rsidP="00130064">
            <w:pPr>
              <w:pStyle w:val="O0Nwnext"/>
            </w:pPr>
          </w:p>
        </w:tc>
        <w:tc>
          <w:tcPr>
            <w:tcW w:w="2024" w:type="dxa"/>
            <w:shd w:val="clear" w:color="auto" w:fill="auto"/>
          </w:tcPr>
          <w:p w14:paraId="34689215" w14:textId="77777777" w:rsidR="00130064" w:rsidRPr="00BB3774" w:rsidRDefault="00130064" w:rsidP="00130064">
            <w:pPr>
              <w:pStyle w:val="O0Nwnext"/>
            </w:pPr>
            <w:r w:rsidRPr="009C111A">
              <w:t>any person</w:t>
            </w:r>
          </w:p>
        </w:tc>
        <w:tc>
          <w:tcPr>
            <w:tcW w:w="2169" w:type="dxa"/>
            <w:shd w:val="clear" w:color="auto" w:fill="auto"/>
          </w:tcPr>
          <w:p w14:paraId="2AB90DF7" w14:textId="77777777" w:rsidR="00130064" w:rsidRPr="00BB3774" w:rsidRDefault="00130064" w:rsidP="00130064">
            <w:pPr>
              <w:pStyle w:val="O0Nwnext"/>
            </w:pPr>
          </w:p>
        </w:tc>
      </w:tr>
      <w:tr w:rsidR="00AC23C4" w:rsidRPr="00BB3774" w14:paraId="6EFCED86" w14:textId="77777777" w:rsidTr="00AC23C4">
        <w:tc>
          <w:tcPr>
            <w:tcW w:w="709" w:type="dxa"/>
            <w:shd w:val="clear" w:color="auto" w:fill="auto"/>
          </w:tcPr>
          <w:p w14:paraId="3E236588" w14:textId="77777777" w:rsidR="00130064" w:rsidRPr="00BB3774" w:rsidRDefault="00130064" w:rsidP="00130064">
            <w:pPr>
              <w:pStyle w:val="TableCell0-2Break"/>
            </w:pPr>
          </w:p>
        </w:tc>
        <w:tc>
          <w:tcPr>
            <w:tcW w:w="425" w:type="dxa"/>
            <w:shd w:val="clear" w:color="auto" w:fill="auto"/>
          </w:tcPr>
          <w:p w14:paraId="6EFAF71B" w14:textId="77777777" w:rsidR="00130064" w:rsidRPr="00BB3774" w:rsidRDefault="00130064" w:rsidP="00130064">
            <w:pPr>
              <w:pStyle w:val="TableCell0-2Break"/>
            </w:pPr>
          </w:p>
        </w:tc>
        <w:tc>
          <w:tcPr>
            <w:tcW w:w="864" w:type="dxa"/>
            <w:shd w:val="clear" w:color="auto" w:fill="auto"/>
          </w:tcPr>
          <w:p w14:paraId="2CE6CBCF" w14:textId="77777777" w:rsidR="00130064" w:rsidRPr="00BB3774" w:rsidRDefault="00130064" w:rsidP="00130064">
            <w:pPr>
              <w:pStyle w:val="TableCell0-2Break"/>
            </w:pPr>
          </w:p>
        </w:tc>
        <w:tc>
          <w:tcPr>
            <w:tcW w:w="2024" w:type="dxa"/>
            <w:shd w:val="clear" w:color="auto" w:fill="auto"/>
          </w:tcPr>
          <w:p w14:paraId="2D258790" w14:textId="6F2E07E8" w:rsidR="00130064" w:rsidRPr="00BB3774" w:rsidRDefault="00B7093A" w:rsidP="00130064">
            <w:pPr>
              <w:pStyle w:val="TableCell0-2Break"/>
            </w:pPr>
            <w:r>
              <w:t>‘</w:t>
            </w:r>
            <w:r w:rsidR="00130064" w:rsidRPr="007545C3">
              <w:rPr>
                <w:rStyle w:val="ChBlueBold"/>
              </w:rPr>
              <w:t>any</w:t>
            </w:r>
            <w:r w:rsidR="00130064" w:rsidRPr="009C111A">
              <w:t xml:space="preserve"> person, </w:t>
            </w:r>
            <w:r w:rsidR="00130064" w:rsidRPr="007545C3">
              <w:rPr>
                <w:rStyle w:val="ChBlueBold"/>
              </w:rPr>
              <w:t>any</w:t>
            </w:r>
            <w:r w:rsidR="00130064" w:rsidRPr="009C111A">
              <w:t>body</w:t>
            </w:r>
            <w:r>
              <w:t>’</w:t>
            </w:r>
          </w:p>
        </w:tc>
        <w:tc>
          <w:tcPr>
            <w:tcW w:w="2169" w:type="dxa"/>
            <w:shd w:val="clear" w:color="auto" w:fill="auto"/>
          </w:tcPr>
          <w:p w14:paraId="13CE5E1B" w14:textId="77777777" w:rsidR="00130064" w:rsidRPr="00BB3774" w:rsidRDefault="00130064" w:rsidP="00130064">
            <w:pPr>
              <w:pStyle w:val="TableCell0-2Break"/>
            </w:pPr>
          </w:p>
        </w:tc>
      </w:tr>
      <w:tr w:rsidR="00AC23C4" w:rsidRPr="00BB3774" w14:paraId="2DF49DA5" w14:textId="77777777" w:rsidTr="00AC23C4">
        <w:tc>
          <w:tcPr>
            <w:tcW w:w="709" w:type="dxa"/>
            <w:shd w:val="clear" w:color="auto" w:fill="auto"/>
          </w:tcPr>
          <w:p w14:paraId="783124F6" w14:textId="77777777" w:rsidR="00130064" w:rsidRPr="009C111A" w:rsidRDefault="00130064" w:rsidP="00130064">
            <w:pPr>
              <w:pStyle w:val="O0Nwnext"/>
            </w:pPr>
            <w:bookmarkStart w:id="2704" w:name="_Ref318474416"/>
            <w:bookmarkStart w:id="2705" w:name="_Ref339718052"/>
            <w:r w:rsidRPr="009C111A">
              <w:t>(</w:t>
            </w:r>
            <w:fldSimple w:instr=" SEQ ( \* ARABIC \s 1 ">
              <w:r w:rsidR="00154D81">
                <w:rPr>
                  <w:noProof/>
                </w:rPr>
                <w:t>321</w:t>
              </w:r>
            </w:fldSimple>
            <w:bookmarkEnd w:id="2704"/>
            <w:r w:rsidRPr="009C111A">
              <w:t>)</w:t>
            </w:r>
            <w:bookmarkEnd w:id="2705"/>
          </w:p>
        </w:tc>
        <w:tc>
          <w:tcPr>
            <w:tcW w:w="425" w:type="dxa"/>
            <w:shd w:val="clear" w:color="auto" w:fill="auto"/>
          </w:tcPr>
          <w:p w14:paraId="1063F82B" w14:textId="77777777" w:rsidR="00130064" w:rsidRPr="00BB3774" w:rsidRDefault="00130064" w:rsidP="00130064">
            <w:pPr>
              <w:pStyle w:val="TableCell2-0"/>
            </w:pPr>
          </w:p>
        </w:tc>
        <w:tc>
          <w:tcPr>
            <w:tcW w:w="864" w:type="dxa"/>
            <w:shd w:val="clear" w:color="auto" w:fill="auto"/>
          </w:tcPr>
          <w:p w14:paraId="66343467" w14:textId="77777777" w:rsidR="00130064" w:rsidRPr="00BB3774" w:rsidRDefault="00130064" w:rsidP="00130064">
            <w:pPr>
              <w:pStyle w:val="TableCell2-0"/>
            </w:pPr>
            <w:r w:rsidRPr="00BB3774">
              <w:t>Count N</w:t>
            </w:r>
          </w:p>
        </w:tc>
        <w:tc>
          <w:tcPr>
            <w:tcW w:w="2024" w:type="dxa"/>
            <w:shd w:val="clear" w:color="auto" w:fill="auto"/>
          </w:tcPr>
          <w:p w14:paraId="7BCB48C1" w14:textId="77777777" w:rsidR="00130064" w:rsidRPr="00BB3774" w:rsidRDefault="00130064" w:rsidP="00130064">
            <w:pPr>
              <w:pStyle w:val="TableCell2-0"/>
            </w:pPr>
            <w:r w:rsidRPr="007545C3">
              <w:rPr>
                <w:rStyle w:val="ChBlueBold"/>
              </w:rPr>
              <w:t>setiap</w:t>
            </w:r>
            <w:r w:rsidRPr="007545C3">
              <w:t xml:space="preserve"> lagu</w:t>
            </w:r>
          </w:p>
        </w:tc>
        <w:tc>
          <w:tcPr>
            <w:tcW w:w="2169" w:type="dxa"/>
            <w:shd w:val="clear" w:color="auto" w:fill="auto"/>
          </w:tcPr>
          <w:p w14:paraId="40B2FF30" w14:textId="77777777" w:rsidR="00130064" w:rsidRPr="00BB3774" w:rsidRDefault="00130064" w:rsidP="00130064">
            <w:pPr>
              <w:pStyle w:val="TableCell2-0"/>
            </w:pPr>
          </w:p>
        </w:tc>
      </w:tr>
      <w:tr w:rsidR="00AC23C4" w:rsidRPr="00BB3774" w14:paraId="5936266D" w14:textId="77777777" w:rsidTr="00AC23C4">
        <w:tc>
          <w:tcPr>
            <w:tcW w:w="709" w:type="dxa"/>
            <w:shd w:val="clear" w:color="auto" w:fill="auto"/>
          </w:tcPr>
          <w:p w14:paraId="1C50882D" w14:textId="77777777" w:rsidR="00130064" w:rsidRPr="00BB3774" w:rsidRDefault="00130064" w:rsidP="00130064">
            <w:pPr>
              <w:pStyle w:val="O0Nwnext"/>
            </w:pPr>
          </w:p>
        </w:tc>
        <w:tc>
          <w:tcPr>
            <w:tcW w:w="425" w:type="dxa"/>
            <w:shd w:val="clear" w:color="auto" w:fill="auto"/>
          </w:tcPr>
          <w:p w14:paraId="5884F9E4" w14:textId="77777777" w:rsidR="00130064" w:rsidRPr="00BB3774" w:rsidRDefault="00130064" w:rsidP="00130064">
            <w:pPr>
              <w:pStyle w:val="O0Nwnext"/>
            </w:pPr>
          </w:p>
        </w:tc>
        <w:tc>
          <w:tcPr>
            <w:tcW w:w="864" w:type="dxa"/>
            <w:shd w:val="clear" w:color="auto" w:fill="auto"/>
          </w:tcPr>
          <w:p w14:paraId="00738DFA" w14:textId="77777777" w:rsidR="00130064" w:rsidRPr="00BB3774" w:rsidRDefault="00130064" w:rsidP="00130064">
            <w:pPr>
              <w:pStyle w:val="O0Nwnext"/>
            </w:pPr>
          </w:p>
        </w:tc>
        <w:tc>
          <w:tcPr>
            <w:tcW w:w="2024" w:type="dxa"/>
            <w:shd w:val="clear" w:color="auto" w:fill="auto"/>
          </w:tcPr>
          <w:p w14:paraId="6C1A63BE" w14:textId="77777777" w:rsidR="00130064" w:rsidRPr="00BB3774" w:rsidRDefault="00130064" w:rsidP="00130064">
            <w:pPr>
              <w:pStyle w:val="O0Nwnext"/>
            </w:pPr>
            <w:r w:rsidRPr="009C111A">
              <w:t>every song</w:t>
            </w:r>
          </w:p>
        </w:tc>
        <w:tc>
          <w:tcPr>
            <w:tcW w:w="2169" w:type="dxa"/>
            <w:shd w:val="clear" w:color="auto" w:fill="auto"/>
          </w:tcPr>
          <w:p w14:paraId="4B716B82" w14:textId="77777777" w:rsidR="00130064" w:rsidRPr="00BB3774" w:rsidRDefault="00130064" w:rsidP="00130064">
            <w:pPr>
              <w:pStyle w:val="O0Nwnext"/>
            </w:pPr>
          </w:p>
        </w:tc>
      </w:tr>
      <w:tr w:rsidR="00AC23C4" w:rsidRPr="00BB3774" w14:paraId="048051CC" w14:textId="77777777" w:rsidTr="00AC23C4">
        <w:tc>
          <w:tcPr>
            <w:tcW w:w="709" w:type="dxa"/>
            <w:shd w:val="clear" w:color="auto" w:fill="auto"/>
          </w:tcPr>
          <w:p w14:paraId="0D6D1963" w14:textId="77777777" w:rsidR="00130064" w:rsidRPr="00BB3774" w:rsidRDefault="00130064" w:rsidP="00130064">
            <w:pPr>
              <w:pStyle w:val="TableCell0-2Break"/>
            </w:pPr>
          </w:p>
        </w:tc>
        <w:tc>
          <w:tcPr>
            <w:tcW w:w="425" w:type="dxa"/>
            <w:shd w:val="clear" w:color="auto" w:fill="auto"/>
          </w:tcPr>
          <w:p w14:paraId="2D73B31F" w14:textId="77777777" w:rsidR="00130064" w:rsidRPr="00BB3774" w:rsidRDefault="00130064" w:rsidP="00130064">
            <w:pPr>
              <w:pStyle w:val="TableCell0-2Break"/>
            </w:pPr>
          </w:p>
        </w:tc>
        <w:tc>
          <w:tcPr>
            <w:tcW w:w="864" w:type="dxa"/>
            <w:shd w:val="clear" w:color="auto" w:fill="auto"/>
          </w:tcPr>
          <w:p w14:paraId="4AAB8307" w14:textId="77777777" w:rsidR="00130064" w:rsidRPr="00BB3774" w:rsidRDefault="00130064" w:rsidP="00130064">
            <w:pPr>
              <w:pStyle w:val="TableCell0-2Break"/>
            </w:pPr>
          </w:p>
        </w:tc>
        <w:tc>
          <w:tcPr>
            <w:tcW w:w="2024" w:type="dxa"/>
            <w:shd w:val="clear" w:color="auto" w:fill="auto"/>
          </w:tcPr>
          <w:p w14:paraId="30CE8A6C" w14:textId="0ECFD8C9" w:rsidR="00130064" w:rsidRPr="00BB3774" w:rsidRDefault="00B7093A" w:rsidP="00130064">
            <w:pPr>
              <w:pStyle w:val="TableCell0-2Break"/>
            </w:pPr>
            <w:r>
              <w:t>‘</w:t>
            </w:r>
            <w:r w:rsidR="00130064" w:rsidRPr="007545C3">
              <w:rPr>
                <w:rStyle w:val="ChBlueBold"/>
              </w:rPr>
              <w:t>every</w:t>
            </w:r>
            <w:r w:rsidR="00130064" w:rsidRPr="009C111A">
              <w:t xml:space="preserve"> song</w:t>
            </w:r>
            <w:r>
              <w:t>’</w:t>
            </w:r>
          </w:p>
        </w:tc>
        <w:tc>
          <w:tcPr>
            <w:tcW w:w="2169" w:type="dxa"/>
            <w:shd w:val="clear" w:color="auto" w:fill="auto"/>
          </w:tcPr>
          <w:p w14:paraId="7EA113C4" w14:textId="77777777" w:rsidR="00130064" w:rsidRPr="00BB3774" w:rsidRDefault="00130064" w:rsidP="00130064">
            <w:pPr>
              <w:pStyle w:val="TableCell0-2Break"/>
            </w:pPr>
          </w:p>
        </w:tc>
      </w:tr>
      <w:tr w:rsidR="00AC23C4" w:rsidRPr="00BB3774" w14:paraId="264EC2CA" w14:textId="77777777" w:rsidTr="00AC23C4">
        <w:tc>
          <w:tcPr>
            <w:tcW w:w="709" w:type="dxa"/>
            <w:shd w:val="clear" w:color="auto" w:fill="auto"/>
          </w:tcPr>
          <w:p w14:paraId="49CEC1DF" w14:textId="77777777" w:rsidR="00130064" w:rsidRPr="009C111A" w:rsidRDefault="00130064" w:rsidP="00130064">
            <w:pPr>
              <w:pStyle w:val="TableCell2-0"/>
            </w:pPr>
            <w:bookmarkStart w:id="2706" w:name="_Ref339718055"/>
            <w:r w:rsidRPr="009C111A">
              <w:t>(</w:t>
            </w:r>
            <w:fldSimple w:instr=" SEQ ( \* ARABIC \s 1 ">
              <w:r w:rsidR="00154D81">
                <w:rPr>
                  <w:noProof/>
                </w:rPr>
                <w:t>322</w:t>
              </w:r>
            </w:fldSimple>
            <w:r w:rsidRPr="009C111A">
              <w:t>)</w:t>
            </w:r>
            <w:bookmarkEnd w:id="2706"/>
          </w:p>
        </w:tc>
        <w:tc>
          <w:tcPr>
            <w:tcW w:w="425" w:type="dxa"/>
            <w:shd w:val="clear" w:color="auto" w:fill="auto"/>
          </w:tcPr>
          <w:p w14:paraId="1BF05BC9" w14:textId="77777777" w:rsidR="00130064" w:rsidRPr="00BB3774" w:rsidRDefault="00130064" w:rsidP="00130064">
            <w:pPr>
              <w:pStyle w:val="TableCell2-0"/>
            </w:pPr>
          </w:p>
        </w:tc>
        <w:tc>
          <w:tcPr>
            <w:tcW w:w="864" w:type="dxa"/>
            <w:shd w:val="clear" w:color="auto" w:fill="auto"/>
          </w:tcPr>
          <w:p w14:paraId="6EFDE457" w14:textId="77777777" w:rsidR="00130064" w:rsidRPr="00BB3774" w:rsidRDefault="00130064" w:rsidP="00130064">
            <w:pPr>
              <w:pStyle w:val="TableCell2-0"/>
            </w:pPr>
            <w:r w:rsidRPr="00BB3774">
              <w:t>Count N</w:t>
            </w:r>
          </w:p>
        </w:tc>
        <w:tc>
          <w:tcPr>
            <w:tcW w:w="2024" w:type="dxa"/>
            <w:shd w:val="clear" w:color="auto" w:fill="auto"/>
          </w:tcPr>
          <w:p w14:paraId="1D2DD1E6" w14:textId="77777777" w:rsidR="00130064" w:rsidRPr="00BB3774" w:rsidRDefault="00130064" w:rsidP="00130064">
            <w:pPr>
              <w:pStyle w:val="TableCell2-0"/>
            </w:pPr>
            <w:r w:rsidRPr="007545C3">
              <w:rPr>
                <w:rStyle w:val="ChBlueBold"/>
              </w:rPr>
              <w:t>stenga</w:t>
            </w:r>
            <w:r w:rsidRPr="007545C3">
              <w:t xml:space="preserve"> jam</w:t>
            </w:r>
          </w:p>
        </w:tc>
        <w:tc>
          <w:tcPr>
            <w:tcW w:w="2169" w:type="dxa"/>
            <w:shd w:val="clear" w:color="auto" w:fill="auto"/>
          </w:tcPr>
          <w:p w14:paraId="01DA1470" w14:textId="77777777" w:rsidR="00130064" w:rsidRPr="00BB3774" w:rsidRDefault="00130064" w:rsidP="00130064">
            <w:pPr>
              <w:pStyle w:val="TableCell2-0"/>
            </w:pPr>
          </w:p>
        </w:tc>
      </w:tr>
      <w:tr w:rsidR="00AC23C4" w:rsidRPr="00BB3774" w14:paraId="7A3357E7" w14:textId="77777777" w:rsidTr="00AC23C4">
        <w:tc>
          <w:tcPr>
            <w:tcW w:w="709" w:type="dxa"/>
            <w:shd w:val="clear" w:color="auto" w:fill="auto"/>
          </w:tcPr>
          <w:p w14:paraId="36937868" w14:textId="77777777" w:rsidR="00130064" w:rsidRPr="00BB3774" w:rsidRDefault="00130064" w:rsidP="00130064">
            <w:pPr>
              <w:pStyle w:val="O0Nwnext"/>
            </w:pPr>
          </w:p>
        </w:tc>
        <w:tc>
          <w:tcPr>
            <w:tcW w:w="425" w:type="dxa"/>
            <w:shd w:val="clear" w:color="auto" w:fill="auto"/>
          </w:tcPr>
          <w:p w14:paraId="527F0107" w14:textId="77777777" w:rsidR="00130064" w:rsidRPr="00BB3774" w:rsidRDefault="00130064" w:rsidP="00130064">
            <w:pPr>
              <w:pStyle w:val="O0Nwnext"/>
            </w:pPr>
          </w:p>
        </w:tc>
        <w:tc>
          <w:tcPr>
            <w:tcW w:w="864" w:type="dxa"/>
            <w:shd w:val="clear" w:color="auto" w:fill="auto"/>
          </w:tcPr>
          <w:p w14:paraId="6D573BD0" w14:textId="77777777" w:rsidR="00130064" w:rsidRPr="00BB3774" w:rsidRDefault="00130064" w:rsidP="00130064">
            <w:pPr>
              <w:pStyle w:val="O0Nwnext"/>
            </w:pPr>
          </w:p>
        </w:tc>
        <w:tc>
          <w:tcPr>
            <w:tcW w:w="2024" w:type="dxa"/>
            <w:shd w:val="clear" w:color="auto" w:fill="auto"/>
          </w:tcPr>
          <w:p w14:paraId="469E8556" w14:textId="77777777" w:rsidR="00130064" w:rsidRPr="00BB3774" w:rsidRDefault="00130064" w:rsidP="00130064">
            <w:pPr>
              <w:pStyle w:val="O0Nwnext"/>
            </w:pPr>
            <w:r>
              <w:t>half hour</w:t>
            </w:r>
          </w:p>
        </w:tc>
        <w:tc>
          <w:tcPr>
            <w:tcW w:w="2169" w:type="dxa"/>
            <w:shd w:val="clear" w:color="auto" w:fill="auto"/>
          </w:tcPr>
          <w:p w14:paraId="4A6E07F0" w14:textId="77777777" w:rsidR="00130064" w:rsidRPr="00BB3774" w:rsidRDefault="00130064" w:rsidP="00130064">
            <w:pPr>
              <w:pStyle w:val="O0Nwnext"/>
            </w:pPr>
          </w:p>
        </w:tc>
      </w:tr>
      <w:tr w:rsidR="00AC23C4" w:rsidRPr="00BB3774" w14:paraId="4E6B43CD" w14:textId="77777777" w:rsidTr="00AC23C4">
        <w:tc>
          <w:tcPr>
            <w:tcW w:w="709" w:type="dxa"/>
            <w:shd w:val="clear" w:color="auto" w:fill="auto"/>
          </w:tcPr>
          <w:p w14:paraId="1EC03155" w14:textId="77777777" w:rsidR="00130064" w:rsidRPr="00BB3774" w:rsidRDefault="00130064" w:rsidP="00130064"/>
        </w:tc>
        <w:tc>
          <w:tcPr>
            <w:tcW w:w="425" w:type="dxa"/>
            <w:shd w:val="clear" w:color="auto" w:fill="auto"/>
          </w:tcPr>
          <w:p w14:paraId="4E313975" w14:textId="77777777" w:rsidR="00130064" w:rsidRPr="00BB3774" w:rsidRDefault="00130064" w:rsidP="00130064"/>
        </w:tc>
        <w:tc>
          <w:tcPr>
            <w:tcW w:w="864" w:type="dxa"/>
            <w:shd w:val="clear" w:color="auto" w:fill="auto"/>
          </w:tcPr>
          <w:p w14:paraId="51762474" w14:textId="77777777" w:rsidR="00130064" w:rsidRPr="00BB3774" w:rsidRDefault="00130064" w:rsidP="00130064"/>
        </w:tc>
        <w:tc>
          <w:tcPr>
            <w:tcW w:w="2024" w:type="dxa"/>
            <w:shd w:val="clear" w:color="auto" w:fill="auto"/>
          </w:tcPr>
          <w:p w14:paraId="3C616602" w14:textId="7E9B8FCD" w:rsidR="00130064" w:rsidRPr="00BB3774" w:rsidRDefault="00B7093A" w:rsidP="00130064">
            <w:r>
              <w:t>‘</w:t>
            </w:r>
            <w:r w:rsidR="00130064" w:rsidRPr="007545C3">
              <w:rPr>
                <w:rStyle w:val="ChBlueBold"/>
              </w:rPr>
              <w:t>half</w:t>
            </w:r>
            <w:r w:rsidR="00130064" w:rsidRPr="009C111A">
              <w:t xml:space="preserve"> an hour</w:t>
            </w:r>
            <w:r>
              <w:t>’</w:t>
            </w:r>
          </w:p>
        </w:tc>
        <w:tc>
          <w:tcPr>
            <w:tcW w:w="2169" w:type="dxa"/>
            <w:shd w:val="clear" w:color="auto" w:fill="auto"/>
          </w:tcPr>
          <w:p w14:paraId="7F933BD4" w14:textId="77777777" w:rsidR="00130064" w:rsidRPr="00BB3774" w:rsidRDefault="00130064" w:rsidP="00130064"/>
        </w:tc>
      </w:tr>
    </w:tbl>
    <w:p w14:paraId="0414FF32" w14:textId="5EBF857D" w:rsidR="00130064" w:rsidRPr="007A0BC8" w:rsidRDefault="00130064" w:rsidP="00FC462F">
      <w:pPr>
        <w:pStyle w:val="Body0005after05before"/>
      </w:pPr>
      <w:r>
        <w:rPr>
          <w:lang w:eastAsia="en-US"/>
        </w:rPr>
        <w:t xml:space="preserve">When the identity of the referent was established </w:t>
      </w:r>
      <w:r w:rsidRPr="007A0BC8">
        <w:t>earlier or can be deduced from the context</w:t>
      </w:r>
      <w:r>
        <w:t>, the head nominal can be omitted</w:t>
      </w:r>
      <w:r w:rsidRPr="007A0BC8">
        <w:rPr>
          <w:lang w:eastAsia="en-US"/>
        </w:rPr>
        <w:t>.</w:t>
      </w:r>
      <w:r>
        <w:rPr>
          <w:lang w:eastAsia="en-US"/>
        </w:rPr>
        <w:t xml:space="preserve"> Not all quantifiers, however, are used in noun phrases with elided head nominal. Attested are only </w:t>
      </w:r>
      <w:r w:rsidRPr="007A0BC8">
        <w:rPr>
          <w:rStyle w:val="ChItalBold"/>
        </w:rPr>
        <w:t>banyak</w:t>
      </w:r>
      <w:r w:rsidRPr="007A0BC8">
        <w:rPr>
          <w:lang w:eastAsia="en-US"/>
        </w:rPr>
        <w:t xml:space="preserve"> </w:t>
      </w:r>
      <w:r w:rsidR="00B7093A">
        <w:rPr>
          <w:lang w:eastAsia="en-US"/>
        </w:rPr>
        <w:t>‘</w:t>
      </w:r>
      <w:r w:rsidRPr="007A0BC8">
        <w:rPr>
          <w:lang w:eastAsia="en-US"/>
        </w:rPr>
        <w:t>many</w:t>
      </w:r>
      <w:r w:rsidR="00B7093A">
        <w:rPr>
          <w:lang w:eastAsia="en-US"/>
        </w:rPr>
        <w:t>’</w:t>
      </w:r>
      <w:r w:rsidRPr="007A0BC8">
        <w:rPr>
          <w:lang w:eastAsia="en-US"/>
        </w:rPr>
        <w:t xml:space="preserve"> as in </w:t>
      </w:r>
      <w:r>
        <w:fldChar w:fldCharType="begin"/>
      </w:r>
      <w:r>
        <w:instrText xml:space="preserve"> REF _Ref339637327 \h </w:instrText>
      </w:r>
      <w:r>
        <w:fldChar w:fldCharType="separate"/>
      </w:r>
      <w:r w:rsidR="00154D81" w:rsidRPr="00864E79">
        <w:t>(</w:t>
      </w:r>
      <w:r w:rsidR="00154D81">
        <w:rPr>
          <w:noProof/>
        </w:rPr>
        <w:t>323</w:t>
      </w:r>
      <w:r w:rsidR="00154D81" w:rsidRPr="00864E79">
        <w:t>)</w:t>
      </w:r>
      <w:r>
        <w:fldChar w:fldCharType="end"/>
      </w:r>
      <w:r w:rsidRPr="007A0BC8">
        <w:rPr>
          <w:lang w:eastAsia="en-US"/>
        </w:rPr>
        <w:t xml:space="preserve">, </w:t>
      </w:r>
      <w:r w:rsidR="00B96704" w:rsidRPr="00B96704">
        <w:rPr>
          <w:rStyle w:val="ChItalBold"/>
        </w:rPr>
        <w:t>brapa</w:t>
      </w:r>
      <w:r w:rsidR="00B96704">
        <w:rPr>
          <w:lang w:eastAsia="en-US"/>
        </w:rPr>
        <w:t xml:space="preserve"> </w:t>
      </w:r>
      <w:r w:rsidR="00B7093A">
        <w:rPr>
          <w:lang w:eastAsia="en-US"/>
        </w:rPr>
        <w:t>‘</w:t>
      </w:r>
      <w:r w:rsidR="00B96704">
        <w:rPr>
          <w:lang w:eastAsia="en-US"/>
        </w:rPr>
        <w:t>several</w:t>
      </w:r>
      <w:r w:rsidR="00B7093A">
        <w:rPr>
          <w:lang w:eastAsia="en-US"/>
        </w:rPr>
        <w:t>’</w:t>
      </w:r>
      <w:r w:rsidR="00B96704">
        <w:rPr>
          <w:lang w:eastAsia="en-US"/>
        </w:rPr>
        <w:t xml:space="preserve"> as in </w:t>
      </w:r>
      <w:r w:rsidR="00B96704">
        <w:fldChar w:fldCharType="begin"/>
      </w:r>
      <w:r w:rsidR="00B96704">
        <w:instrText xml:space="preserve"> REF _Ref405213690 \h </w:instrText>
      </w:r>
      <w:r w:rsidR="00B96704">
        <w:fldChar w:fldCharType="separate"/>
      </w:r>
      <w:r w:rsidR="00154D81" w:rsidRPr="00864E79">
        <w:t>(</w:t>
      </w:r>
      <w:r w:rsidR="00154D81">
        <w:rPr>
          <w:noProof/>
        </w:rPr>
        <w:t>324</w:t>
      </w:r>
      <w:r w:rsidR="00154D81" w:rsidRPr="00864E79">
        <w:t>)</w:t>
      </w:r>
      <w:r w:rsidR="00B96704">
        <w:fldChar w:fldCharType="end"/>
      </w:r>
      <w:r w:rsidR="00B96704">
        <w:rPr>
          <w:lang w:eastAsia="en-US"/>
        </w:rPr>
        <w:t xml:space="preserve">, </w:t>
      </w:r>
      <w:r w:rsidRPr="007A0BC8">
        <w:rPr>
          <w:rStyle w:val="ChItalBold"/>
        </w:rPr>
        <w:t>sedikit</w:t>
      </w:r>
      <w:r w:rsidRPr="007A0BC8">
        <w:rPr>
          <w:lang w:eastAsia="en-US"/>
        </w:rPr>
        <w:t xml:space="preserve"> </w:t>
      </w:r>
      <w:r w:rsidR="00B7093A">
        <w:rPr>
          <w:lang w:eastAsia="en-US"/>
        </w:rPr>
        <w:t>‘</w:t>
      </w:r>
      <w:r w:rsidRPr="007A0BC8">
        <w:t>few</w:t>
      </w:r>
      <w:r w:rsidR="00B7093A">
        <w:rPr>
          <w:lang w:eastAsia="en-US"/>
        </w:rPr>
        <w:t>’</w:t>
      </w:r>
      <w:r w:rsidRPr="007A0BC8">
        <w:rPr>
          <w:lang w:eastAsia="en-US"/>
        </w:rPr>
        <w:t xml:space="preserve"> as in </w:t>
      </w:r>
      <w:r>
        <w:fldChar w:fldCharType="begin"/>
      </w:r>
      <w:r>
        <w:instrText xml:space="preserve"> REF _Ref339637329 \h </w:instrText>
      </w:r>
      <w:r>
        <w:fldChar w:fldCharType="separate"/>
      </w:r>
      <w:r w:rsidR="00154D81" w:rsidRPr="00864E79">
        <w:t>(</w:t>
      </w:r>
      <w:r w:rsidR="00154D81">
        <w:rPr>
          <w:noProof/>
        </w:rPr>
        <w:t>325</w:t>
      </w:r>
      <w:r w:rsidR="00154D81" w:rsidRPr="00864E79">
        <w:t>)</w:t>
      </w:r>
      <w:r>
        <w:fldChar w:fldCharType="end"/>
      </w:r>
      <w:r w:rsidRPr="007A0BC8">
        <w:rPr>
          <w:lang w:eastAsia="en-US"/>
        </w:rPr>
        <w:t xml:space="preserve">, and </w:t>
      </w:r>
      <w:r>
        <w:rPr>
          <w:rStyle w:val="ChItalBold"/>
        </w:rPr>
        <w:t>s</w:t>
      </w:r>
      <w:r w:rsidRPr="007A0BC8">
        <w:rPr>
          <w:rStyle w:val="ChItalBold"/>
        </w:rPr>
        <w:t>mua</w:t>
      </w:r>
      <w:r w:rsidRPr="007A0BC8">
        <w:rPr>
          <w:lang w:eastAsia="en-US"/>
        </w:rPr>
        <w:t xml:space="preserve"> </w:t>
      </w:r>
      <w:r w:rsidR="00B7093A">
        <w:rPr>
          <w:lang w:eastAsia="en-US"/>
        </w:rPr>
        <w:t>‘</w:t>
      </w:r>
      <w:r w:rsidRPr="007A0BC8">
        <w:rPr>
          <w:lang w:eastAsia="en-US"/>
        </w:rPr>
        <w:t>all</w:t>
      </w:r>
      <w:r w:rsidR="00B7093A">
        <w:rPr>
          <w:lang w:eastAsia="en-US"/>
        </w:rPr>
        <w:t>’</w:t>
      </w:r>
      <w:r w:rsidRPr="007A0BC8">
        <w:rPr>
          <w:lang w:eastAsia="en-US"/>
        </w:rPr>
        <w:t xml:space="preserve"> as in </w:t>
      </w:r>
      <w:r>
        <w:fldChar w:fldCharType="begin"/>
      </w:r>
      <w:r>
        <w:instrText xml:space="preserve"> REF _Ref339637330 \h </w:instrText>
      </w:r>
      <w:r>
        <w:fldChar w:fldCharType="separate"/>
      </w:r>
      <w:r w:rsidR="00154D81" w:rsidRPr="00864E79">
        <w:t>(</w:t>
      </w:r>
      <w:r w:rsidR="00154D81">
        <w:rPr>
          <w:noProof/>
        </w:rPr>
        <w:t>326</w:t>
      </w:r>
      <w:r w:rsidR="00154D81" w:rsidRPr="00864E79">
        <w:t>)</w:t>
      </w:r>
      <w:r>
        <w:fldChar w:fldCharType="end"/>
      </w:r>
      <w:r w:rsidRPr="007A0BC8">
        <w:rPr>
          <w:lang w:eastAsia="en-US"/>
        </w:rPr>
        <w:t>.</w:t>
      </w:r>
    </w:p>
    <w:p w14:paraId="348ECDF9" w14:textId="77777777" w:rsidR="00130064" w:rsidRDefault="00130064" w:rsidP="00130064">
      <w:pPr>
        <w:pStyle w:val="ExampleTitle"/>
      </w:pPr>
      <w:bookmarkStart w:id="2707" w:name="_Ref255810754"/>
      <w:r w:rsidRPr="007A0BC8">
        <w:t xml:space="preserve">Quantifiers </w:t>
      </w:r>
      <w:r>
        <w:t>with omitted head nominal</w:t>
      </w:r>
    </w:p>
    <w:tbl>
      <w:tblPr>
        <w:tblW w:w="6731" w:type="dxa"/>
        <w:tblCellMar>
          <w:left w:w="42" w:type="dxa"/>
          <w:right w:w="42" w:type="dxa"/>
        </w:tblCellMar>
        <w:tblLook w:val="01E0" w:firstRow="1" w:lastRow="1" w:firstColumn="1" w:lastColumn="1" w:noHBand="0" w:noVBand="0"/>
      </w:tblPr>
      <w:tblGrid>
        <w:gridCol w:w="709"/>
        <w:gridCol w:w="718"/>
        <w:gridCol w:w="247"/>
        <w:gridCol w:w="440"/>
        <w:gridCol w:w="290"/>
        <w:gridCol w:w="284"/>
        <w:gridCol w:w="240"/>
        <w:gridCol w:w="240"/>
        <w:gridCol w:w="1243"/>
        <w:gridCol w:w="718"/>
        <w:gridCol w:w="249"/>
        <w:gridCol w:w="440"/>
        <w:gridCol w:w="240"/>
        <w:gridCol w:w="673"/>
      </w:tblGrid>
      <w:tr w:rsidR="00AC23C4" w:rsidRPr="00414A9C" w14:paraId="7D6A6F60" w14:textId="77777777" w:rsidTr="00AC23C4">
        <w:tc>
          <w:tcPr>
            <w:tcW w:w="709" w:type="dxa"/>
            <w:shd w:val="clear" w:color="auto" w:fill="auto"/>
          </w:tcPr>
          <w:p w14:paraId="658094C2" w14:textId="77777777" w:rsidR="000A2DF1" w:rsidRPr="00864E79" w:rsidRDefault="000A2DF1" w:rsidP="00130064">
            <w:pPr>
              <w:pStyle w:val="Text"/>
            </w:pPr>
            <w:bookmarkStart w:id="2708" w:name="_Ref255574626"/>
            <w:bookmarkStart w:id="2709" w:name="_Ref339637327"/>
            <w:r w:rsidRPr="00864E79">
              <w:t>(</w:t>
            </w:r>
            <w:fldSimple w:instr=" SEQ ( \* ARABIC \s 1 ">
              <w:r w:rsidR="00154D81">
                <w:rPr>
                  <w:noProof/>
                </w:rPr>
                <w:t>323</w:t>
              </w:r>
            </w:fldSimple>
            <w:bookmarkEnd w:id="2708"/>
            <w:r w:rsidRPr="00864E79">
              <w:t>)</w:t>
            </w:r>
            <w:bookmarkEnd w:id="2709"/>
          </w:p>
        </w:tc>
        <w:tc>
          <w:tcPr>
            <w:tcW w:w="718" w:type="dxa"/>
            <w:shd w:val="clear" w:color="auto" w:fill="auto"/>
          </w:tcPr>
          <w:p w14:paraId="10D7C560" w14:textId="77777777" w:rsidR="000A2DF1" w:rsidRPr="00CE15BB" w:rsidRDefault="000A2DF1" w:rsidP="00130064">
            <w:pPr>
              <w:pStyle w:val="Text"/>
              <w:rPr>
                <w:rStyle w:val="ChBlueBold"/>
              </w:rPr>
            </w:pPr>
            <w:r w:rsidRPr="00CE15BB">
              <w:rPr>
                <w:rStyle w:val="ChBlueBold"/>
              </w:rPr>
              <w:t>banyak</w:t>
            </w:r>
          </w:p>
        </w:tc>
        <w:tc>
          <w:tcPr>
            <w:tcW w:w="247" w:type="dxa"/>
            <w:shd w:val="clear" w:color="auto" w:fill="auto"/>
          </w:tcPr>
          <w:p w14:paraId="40BBA0C2" w14:textId="77777777" w:rsidR="000A2DF1" w:rsidRPr="000F4B8A" w:rsidRDefault="000A2DF1" w:rsidP="00130064">
            <w:pPr>
              <w:pStyle w:val="Text"/>
            </w:pPr>
            <w:r w:rsidRPr="000F4B8A">
              <w:t>Ø</w:t>
            </w:r>
          </w:p>
        </w:tc>
        <w:tc>
          <w:tcPr>
            <w:tcW w:w="440" w:type="dxa"/>
            <w:shd w:val="clear" w:color="auto" w:fill="auto"/>
          </w:tcPr>
          <w:p w14:paraId="791304BF" w14:textId="77777777" w:rsidR="000A2DF1" w:rsidRPr="00E43A95" w:rsidRDefault="000A2DF1" w:rsidP="00130064">
            <w:pPr>
              <w:pStyle w:val="Text"/>
            </w:pPr>
            <w:r w:rsidRPr="00E43A95">
              <w:t>mati</w:t>
            </w:r>
          </w:p>
        </w:tc>
        <w:tc>
          <w:tcPr>
            <w:tcW w:w="290" w:type="dxa"/>
            <w:shd w:val="clear" w:color="auto" w:fill="auto"/>
          </w:tcPr>
          <w:p w14:paraId="69A9FE28" w14:textId="77777777" w:rsidR="000A2DF1" w:rsidRPr="00E43A95" w:rsidRDefault="000A2DF1" w:rsidP="00130064">
            <w:pPr>
              <w:pStyle w:val="Text"/>
            </w:pPr>
            <w:r w:rsidRPr="00E43A95">
              <w:t>di</w:t>
            </w:r>
            <w:r>
              <w:t>,</w:t>
            </w:r>
          </w:p>
        </w:tc>
        <w:tc>
          <w:tcPr>
            <w:tcW w:w="284" w:type="dxa"/>
            <w:shd w:val="clear" w:color="auto" w:fill="auto"/>
          </w:tcPr>
          <w:p w14:paraId="39883E97" w14:textId="77777777" w:rsidR="000A2DF1" w:rsidRPr="00E43A95" w:rsidRDefault="000A2DF1" w:rsidP="00130064">
            <w:pPr>
              <w:pStyle w:val="Text"/>
            </w:pPr>
            <w:r w:rsidRPr="00E43A95">
              <w:t>e</w:t>
            </w:r>
            <w:r>
              <w:t>,</w:t>
            </w:r>
          </w:p>
        </w:tc>
        <w:tc>
          <w:tcPr>
            <w:tcW w:w="240" w:type="dxa"/>
            <w:shd w:val="clear" w:color="auto" w:fill="auto"/>
          </w:tcPr>
          <w:p w14:paraId="3AD5FC93" w14:textId="77777777" w:rsidR="000A2DF1" w:rsidRPr="00E43A95" w:rsidRDefault="000A2DF1" w:rsidP="00130064">
            <w:pPr>
              <w:pStyle w:val="Text"/>
            </w:pPr>
            <w:r>
              <w:t>di</w:t>
            </w:r>
          </w:p>
        </w:tc>
        <w:tc>
          <w:tcPr>
            <w:tcW w:w="240" w:type="dxa"/>
            <w:shd w:val="clear" w:color="auto" w:fill="auto"/>
          </w:tcPr>
          <w:p w14:paraId="3E476573" w14:textId="77777777" w:rsidR="000A2DF1" w:rsidRPr="00E43A95" w:rsidRDefault="000A2DF1" w:rsidP="00130064">
            <w:pPr>
              <w:pStyle w:val="Text"/>
            </w:pPr>
            <w:r w:rsidRPr="00E43A95">
              <w:t>di</w:t>
            </w:r>
          </w:p>
        </w:tc>
        <w:tc>
          <w:tcPr>
            <w:tcW w:w="1243" w:type="dxa"/>
            <w:shd w:val="clear" w:color="auto" w:fill="auto"/>
          </w:tcPr>
          <w:p w14:paraId="540BC2A5" w14:textId="77777777" w:rsidR="000A2DF1" w:rsidRPr="00E43A95" w:rsidRDefault="000A2DF1" w:rsidP="00130064">
            <w:pPr>
              <w:pStyle w:val="Text"/>
            </w:pPr>
            <w:r>
              <w:t>pulow~</w:t>
            </w:r>
            <w:r w:rsidRPr="00E43A95">
              <w:t>pulow</w:t>
            </w:r>
            <w:r>
              <w:t>,</w:t>
            </w:r>
          </w:p>
        </w:tc>
        <w:tc>
          <w:tcPr>
            <w:tcW w:w="718" w:type="dxa"/>
            <w:shd w:val="clear" w:color="auto" w:fill="auto"/>
          </w:tcPr>
          <w:p w14:paraId="623713EC" w14:textId="77777777" w:rsidR="000A2DF1" w:rsidRPr="00CE15BB" w:rsidRDefault="000A2DF1" w:rsidP="00130064">
            <w:pPr>
              <w:pStyle w:val="Text"/>
              <w:rPr>
                <w:rStyle w:val="ChBlueBold"/>
              </w:rPr>
            </w:pPr>
            <w:r w:rsidRPr="00CE15BB">
              <w:rPr>
                <w:rStyle w:val="ChBlueBold"/>
              </w:rPr>
              <w:t>banyak</w:t>
            </w:r>
          </w:p>
        </w:tc>
        <w:tc>
          <w:tcPr>
            <w:tcW w:w="249" w:type="dxa"/>
            <w:shd w:val="clear" w:color="auto" w:fill="auto"/>
          </w:tcPr>
          <w:p w14:paraId="760438B8" w14:textId="77777777" w:rsidR="000A2DF1" w:rsidRPr="00E43A95" w:rsidRDefault="000A2DF1" w:rsidP="00130064">
            <w:pPr>
              <w:pStyle w:val="Text"/>
            </w:pPr>
            <w:r w:rsidRPr="000F4B8A">
              <w:t>Ø</w:t>
            </w:r>
          </w:p>
        </w:tc>
        <w:tc>
          <w:tcPr>
            <w:tcW w:w="440" w:type="dxa"/>
            <w:shd w:val="clear" w:color="auto" w:fill="auto"/>
          </w:tcPr>
          <w:p w14:paraId="1B00F1F1" w14:textId="77777777" w:rsidR="000A2DF1" w:rsidRPr="00E43A95" w:rsidRDefault="000A2DF1" w:rsidP="00130064">
            <w:pPr>
              <w:pStyle w:val="Text"/>
            </w:pPr>
            <w:r w:rsidRPr="00E43A95">
              <w:t>mati</w:t>
            </w:r>
          </w:p>
        </w:tc>
        <w:tc>
          <w:tcPr>
            <w:tcW w:w="240" w:type="dxa"/>
            <w:shd w:val="clear" w:color="auto" w:fill="auto"/>
          </w:tcPr>
          <w:p w14:paraId="0E4E7136" w14:textId="77777777" w:rsidR="000A2DF1" w:rsidRPr="00E43A95" w:rsidRDefault="000A2DF1" w:rsidP="00130064">
            <w:pPr>
              <w:pStyle w:val="Text"/>
            </w:pPr>
            <w:r w:rsidRPr="00E43A95">
              <w:t>di</w:t>
            </w:r>
          </w:p>
        </w:tc>
        <w:tc>
          <w:tcPr>
            <w:tcW w:w="673" w:type="dxa"/>
            <w:shd w:val="clear" w:color="auto" w:fill="auto"/>
          </w:tcPr>
          <w:p w14:paraId="7259E31B" w14:textId="77777777" w:rsidR="000A2DF1" w:rsidRPr="00E43A95" w:rsidRDefault="000A2DF1" w:rsidP="00130064">
            <w:pPr>
              <w:pStyle w:val="Text"/>
            </w:pPr>
            <w:r w:rsidRPr="00E43A95">
              <w:t>lautan</w:t>
            </w:r>
            <w:r>
              <w:t>g</w:t>
            </w:r>
          </w:p>
        </w:tc>
      </w:tr>
      <w:tr w:rsidR="00AC23C4" w:rsidRPr="00AC23C4" w14:paraId="42E86EE7" w14:textId="77777777" w:rsidTr="00AC23C4">
        <w:tc>
          <w:tcPr>
            <w:tcW w:w="709" w:type="dxa"/>
            <w:shd w:val="clear" w:color="auto" w:fill="auto"/>
          </w:tcPr>
          <w:p w14:paraId="773FBDB8" w14:textId="77777777" w:rsidR="000A2DF1" w:rsidRPr="00E43A95" w:rsidRDefault="000A2DF1" w:rsidP="00130064">
            <w:pPr>
              <w:pStyle w:val="GlossEng"/>
            </w:pPr>
          </w:p>
        </w:tc>
        <w:tc>
          <w:tcPr>
            <w:tcW w:w="718" w:type="dxa"/>
            <w:shd w:val="clear" w:color="auto" w:fill="auto"/>
          </w:tcPr>
          <w:p w14:paraId="635E21D2" w14:textId="77777777" w:rsidR="000A2DF1" w:rsidRPr="00E43A95" w:rsidRDefault="000A2DF1" w:rsidP="00130064">
            <w:pPr>
              <w:pStyle w:val="GlossEng"/>
            </w:pPr>
            <w:r w:rsidRPr="00E43A95">
              <w:t>many</w:t>
            </w:r>
          </w:p>
        </w:tc>
        <w:tc>
          <w:tcPr>
            <w:tcW w:w="247" w:type="dxa"/>
            <w:shd w:val="clear" w:color="auto" w:fill="auto"/>
          </w:tcPr>
          <w:p w14:paraId="2D44575F" w14:textId="77777777" w:rsidR="000A2DF1" w:rsidRPr="00864E79" w:rsidRDefault="000A2DF1" w:rsidP="00130064">
            <w:pPr>
              <w:pStyle w:val="GlossEng"/>
            </w:pPr>
          </w:p>
        </w:tc>
        <w:tc>
          <w:tcPr>
            <w:tcW w:w="440" w:type="dxa"/>
            <w:shd w:val="clear" w:color="auto" w:fill="auto"/>
          </w:tcPr>
          <w:p w14:paraId="31D8A86F" w14:textId="77777777" w:rsidR="000A2DF1" w:rsidRPr="00E43A95" w:rsidRDefault="000A2DF1" w:rsidP="00130064">
            <w:pPr>
              <w:pStyle w:val="GlossEng"/>
            </w:pPr>
            <w:r w:rsidRPr="00E43A95">
              <w:t>die</w:t>
            </w:r>
          </w:p>
        </w:tc>
        <w:tc>
          <w:tcPr>
            <w:tcW w:w="290" w:type="dxa"/>
            <w:shd w:val="clear" w:color="auto" w:fill="auto"/>
          </w:tcPr>
          <w:p w14:paraId="5FC28AC1" w14:textId="77777777" w:rsidR="000A2DF1" w:rsidRPr="00E43A95" w:rsidRDefault="000A2DF1" w:rsidP="00130064">
            <w:pPr>
              <w:pStyle w:val="GlossEng"/>
            </w:pPr>
            <w:r w:rsidRPr="00E43A95">
              <w:t>at</w:t>
            </w:r>
          </w:p>
        </w:tc>
        <w:tc>
          <w:tcPr>
            <w:tcW w:w="284" w:type="dxa"/>
            <w:shd w:val="clear" w:color="auto" w:fill="auto"/>
          </w:tcPr>
          <w:p w14:paraId="4552058D" w14:textId="77777777" w:rsidR="000A2DF1" w:rsidRPr="00E43A95" w:rsidRDefault="000A2DF1" w:rsidP="00130064">
            <w:pPr>
              <w:pStyle w:val="GlossEng"/>
            </w:pPr>
            <w:r w:rsidRPr="00E43A95">
              <w:t>uh</w:t>
            </w:r>
          </w:p>
        </w:tc>
        <w:tc>
          <w:tcPr>
            <w:tcW w:w="240" w:type="dxa"/>
            <w:shd w:val="clear" w:color="auto" w:fill="auto"/>
          </w:tcPr>
          <w:p w14:paraId="76ABBA3A" w14:textId="77777777" w:rsidR="000A2DF1" w:rsidRPr="00E43A95" w:rsidRDefault="000A2DF1" w:rsidP="00130064">
            <w:pPr>
              <w:pStyle w:val="GlossEng"/>
            </w:pPr>
            <w:r w:rsidRPr="00E43A95">
              <w:t>at</w:t>
            </w:r>
          </w:p>
        </w:tc>
        <w:tc>
          <w:tcPr>
            <w:tcW w:w="240" w:type="dxa"/>
            <w:shd w:val="clear" w:color="auto" w:fill="auto"/>
          </w:tcPr>
          <w:p w14:paraId="35143244" w14:textId="77777777" w:rsidR="000A2DF1" w:rsidRPr="00E43A95" w:rsidRDefault="000A2DF1" w:rsidP="00130064">
            <w:pPr>
              <w:pStyle w:val="GlossEng"/>
            </w:pPr>
            <w:r w:rsidRPr="00E43A95">
              <w:t>at</w:t>
            </w:r>
          </w:p>
        </w:tc>
        <w:tc>
          <w:tcPr>
            <w:tcW w:w="1243" w:type="dxa"/>
            <w:shd w:val="clear" w:color="auto" w:fill="auto"/>
          </w:tcPr>
          <w:p w14:paraId="62D92375" w14:textId="77777777" w:rsidR="000A2DF1" w:rsidRPr="00E43A95" w:rsidRDefault="000A2DF1" w:rsidP="00130064">
            <w:pPr>
              <w:pStyle w:val="GlossEng"/>
            </w:pPr>
            <w:r w:rsidRPr="0099608C">
              <w:rPr>
                <w:rStyle w:val="ChSmallCaps"/>
              </w:rPr>
              <w:t>rdp</w:t>
            </w:r>
            <w:r w:rsidRPr="002D3354">
              <w:t>~</w:t>
            </w:r>
            <w:r w:rsidRPr="00E43A95">
              <w:t>island</w:t>
            </w:r>
          </w:p>
        </w:tc>
        <w:tc>
          <w:tcPr>
            <w:tcW w:w="718" w:type="dxa"/>
            <w:shd w:val="clear" w:color="auto" w:fill="auto"/>
          </w:tcPr>
          <w:p w14:paraId="3F3227A8" w14:textId="77777777" w:rsidR="000A2DF1" w:rsidRPr="00E43A95" w:rsidRDefault="000A2DF1" w:rsidP="00130064">
            <w:pPr>
              <w:pStyle w:val="GlossEng"/>
            </w:pPr>
            <w:r w:rsidRPr="00E43A95">
              <w:t>many</w:t>
            </w:r>
          </w:p>
        </w:tc>
        <w:tc>
          <w:tcPr>
            <w:tcW w:w="249" w:type="dxa"/>
            <w:shd w:val="clear" w:color="auto" w:fill="auto"/>
          </w:tcPr>
          <w:p w14:paraId="02281DF2" w14:textId="77777777" w:rsidR="000A2DF1" w:rsidRPr="00E43A95" w:rsidRDefault="000A2DF1" w:rsidP="00130064">
            <w:pPr>
              <w:pStyle w:val="GlossEng"/>
            </w:pPr>
          </w:p>
        </w:tc>
        <w:tc>
          <w:tcPr>
            <w:tcW w:w="440" w:type="dxa"/>
            <w:shd w:val="clear" w:color="auto" w:fill="auto"/>
          </w:tcPr>
          <w:p w14:paraId="58116C15" w14:textId="77777777" w:rsidR="000A2DF1" w:rsidRPr="00E43A95" w:rsidRDefault="000A2DF1" w:rsidP="00130064">
            <w:pPr>
              <w:pStyle w:val="GlossEng"/>
            </w:pPr>
            <w:r w:rsidRPr="00E43A95">
              <w:t>die</w:t>
            </w:r>
          </w:p>
        </w:tc>
        <w:tc>
          <w:tcPr>
            <w:tcW w:w="240" w:type="dxa"/>
            <w:shd w:val="clear" w:color="auto" w:fill="auto"/>
          </w:tcPr>
          <w:p w14:paraId="2F6C510D" w14:textId="77777777" w:rsidR="000A2DF1" w:rsidRPr="00E43A95" w:rsidRDefault="000A2DF1" w:rsidP="00130064">
            <w:pPr>
              <w:pStyle w:val="GlossEng"/>
            </w:pPr>
            <w:r w:rsidRPr="00E43A95">
              <w:t>at</w:t>
            </w:r>
          </w:p>
        </w:tc>
        <w:tc>
          <w:tcPr>
            <w:tcW w:w="673" w:type="dxa"/>
            <w:shd w:val="clear" w:color="auto" w:fill="auto"/>
          </w:tcPr>
          <w:p w14:paraId="696E2E05" w14:textId="77777777" w:rsidR="000A2DF1" w:rsidRPr="00E43A95" w:rsidRDefault="000A2DF1" w:rsidP="00130064">
            <w:pPr>
              <w:pStyle w:val="GlossEng"/>
            </w:pPr>
            <w:r>
              <w:t>ocean</w:t>
            </w:r>
          </w:p>
        </w:tc>
      </w:tr>
    </w:tbl>
    <w:p w14:paraId="69F35BC6" w14:textId="40ED2440" w:rsidR="00130064" w:rsidRDefault="00B7093A" w:rsidP="00130064">
      <w:pPr>
        <w:pStyle w:val="FreeTranslEng"/>
      </w:pPr>
      <w:r>
        <w:t>‘</w:t>
      </w:r>
      <w:r w:rsidR="00130064">
        <w:t xml:space="preserve">[there are many Papuans who died,] </w:t>
      </w:r>
      <w:r w:rsidR="00130064" w:rsidRPr="00C4623A">
        <w:rPr>
          <w:rStyle w:val="ChBlueBold"/>
        </w:rPr>
        <w:t>many</w:t>
      </w:r>
      <w:r w:rsidR="00130064">
        <w:t xml:space="preserve"> (Papuans) died on, uh, on on the island</w:t>
      </w:r>
      <w:r w:rsidR="00EB7696">
        <w:t>s</w:t>
      </w:r>
      <w:r w:rsidR="00130064">
        <w:t xml:space="preserve">, </w:t>
      </w:r>
      <w:r w:rsidR="00130064" w:rsidRPr="00C4623A">
        <w:rPr>
          <w:rStyle w:val="ChBlueBold"/>
        </w:rPr>
        <w:t>many</w:t>
      </w:r>
      <w:r w:rsidR="00130064">
        <w:t xml:space="preserve"> (Papuans) died on the ocean</w:t>
      </w:r>
      <w:r>
        <w:t>’</w:t>
      </w:r>
      <w:r w:rsidR="00130064">
        <w:t xml:space="preserve"> </w:t>
      </w:r>
      <w:r w:rsidR="00130064" w:rsidRPr="00A15F0B">
        <w:rPr>
          <w:rStyle w:val="ExampleSource"/>
        </w:rPr>
        <w:t>[081029-002-Cv.0024-0025]</w:t>
      </w:r>
    </w:p>
    <w:tbl>
      <w:tblPr>
        <w:tblW w:w="5740" w:type="dxa"/>
        <w:tblCellMar>
          <w:left w:w="42" w:type="dxa"/>
          <w:right w:w="42" w:type="dxa"/>
        </w:tblCellMar>
        <w:tblLook w:val="01E0" w:firstRow="1" w:lastRow="1" w:firstColumn="1" w:lastColumn="1" w:noHBand="0" w:noVBand="0"/>
      </w:tblPr>
      <w:tblGrid>
        <w:gridCol w:w="709"/>
        <w:gridCol w:w="529"/>
        <w:gridCol w:w="222"/>
        <w:gridCol w:w="360"/>
        <w:gridCol w:w="191"/>
        <w:gridCol w:w="304"/>
        <w:gridCol w:w="336"/>
        <w:gridCol w:w="507"/>
        <w:gridCol w:w="379"/>
        <w:gridCol w:w="845"/>
        <w:gridCol w:w="696"/>
        <w:gridCol w:w="662"/>
      </w:tblGrid>
      <w:tr w:rsidR="00AC23C4" w:rsidRPr="00DC4B90" w14:paraId="7BB703EE" w14:textId="77777777" w:rsidTr="00AC23C4">
        <w:tc>
          <w:tcPr>
            <w:tcW w:w="709" w:type="dxa"/>
            <w:shd w:val="clear" w:color="auto" w:fill="auto"/>
          </w:tcPr>
          <w:p w14:paraId="38149C30" w14:textId="77777777" w:rsidR="00B96704" w:rsidRPr="00864E79" w:rsidRDefault="00B96704" w:rsidP="00B96704">
            <w:pPr>
              <w:pStyle w:val="Text"/>
            </w:pPr>
            <w:bookmarkStart w:id="2710" w:name="_Ref405213690"/>
            <w:r w:rsidRPr="00864E79">
              <w:t>(</w:t>
            </w:r>
            <w:fldSimple w:instr=" SEQ ( \* ARABIC \s 1 ">
              <w:r w:rsidR="00154D81">
                <w:rPr>
                  <w:noProof/>
                </w:rPr>
                <w:t>324</w:t>
              </w:r>
            </w:fldSimple>
            <w:r w:rsidRPr="00864E79">
              <w:t>)</w:t>
            </w:r>
            <w:bookmarkEnd w:id="2710"/>
          </w:p>
        </w:tc>
        <w:tc>
          <w:tcPr>
            <w:tcW w:w="529" w:type="dxa"/>
            <w:shd w:val="clear" w:color="auto" w:fill="auto"/>
          </w:tcPr>
          <w:p w14:paraId="09B8AE70" w14:textId="77777777" w:rsidR="00B96704" w:rsidRPr="00864E79" w:rsidRDefault="00B96704" w:rsidP="00B96704">
            <w:pPr>
              <w:pStyle w:val="Text"/>
            </w:pPr>
            <w:r>
              <w:t>kalo</w:t>
            </w:r>
          </w:p>
        </w:tc>
        <w:tc>
          <w:tcPr>
            <w:tcW w:w="773" w:type="dxa"/>
            <w:gridSpan w:val="3"/>
            <w:shd w:val="clear" w:color="auto" w:fill="auto"/>
          </w:tcPr>
          <w:p w14:paraId="0D08BFBB" w14:textId="77777777" w:rsidR="00B96704" w:rsidRPr="00864E79" w:rsidRDefault="00B96704" w:rsidP="00B96704">
            <w:pPr>
              <w:pStyle w:val="Text"/>
            </w:pPr>
            <w:r>
              <w:t>suda</w:t>
            </w:r>
          </w:p>
        </w:tc>
        <w:tc>
          <w:tcPr>
            <w:tcW w:w="640" w:type="dxa"/>
            <w:gridSpan w:val="2"/>
            <w:shd w:val="clear" w:color="auto" w:fill="auto"/>
          </w:tcPr>
          <w:p w14:paraId="23B00F86" w14:textId="77777777" w:rsidR="00B96704" w:rsidRPr="00864E79" w:rsidRDefault="00B96704" w:rsidP="00B96704">
            <w:pPr>
              <w:pStyle w:val="Text"/>
            </w:pPr>
            <w:r>
              <w:t>ambil</w:t>
            </w:r>
          </w:p>
        </w:tc>
        <w:tc>
          <w:tcPr>
            <w:tcW w:w="507" w:type="dxa"/>
            <w:shd w:val="clear" w:color="auto" w:fill="auto"/>
          </w:tcPr>
          <w:p w14:paraId="34505010" w14:textId="77777777" w:rsidR="00B96704" w:rsidRPr="00864E79" w:rsidRDefault="00B96704" w:rsidP="00B96704">
            <w:pPr>
              <w:pStyle w:val="Text"/>
            </w:pPr>
            <w:r>
              <w:t>satu</w:t>
            </w:r>
          </w:p>
        </w:tc>
        <w:tc>
          <w:tcPr>
            <w:tcW w:w="379" w:type="dxa"/>
            <w:shd w:val="clear" w:color="auto" w:fill="auto"/>
          </w:tcPr>
          <w:p w14:paraId="081C3B20" w14:textId="77777777" w:rsidR="00B96704" w:rsidRPr="000F4B8A" w:rsidRDefault="00B96704" w:rsidP="00B96704">
            <w:pPr>
              <w:pStyle w:val="Text"/>
            </w:pPr>
            <w:r w:rsidRPr="000F4B8A">
              <w:t>Ø</w:t>
            </w:r>
            <w:r>
              <w:t>,</w:t>
            </w:r>
          </w:p>
        </w:tc>
        <w:tc>
          <w:tcPr>
            <w:tcW w:w="845" w:type="dxa"/>
            <w:shd w:val="clear" w:color="auto" w:fill="auto"/>
          </w:tcPr>
          <w:p w14:paraId="3E14EEC7" w14:textId="77777777" w:rsidR="00B96704" w:rsidRPr="00864E79" w:rsidRDefault="00B96704" w:rsidP="00B96704">
            <w:pPr>
              <w:pStyle w:val="Text"/>
            </w:pPr>
            <w:r>
              <w:t>kasiang,</w:t>
            </w:r>
          </w:p>
        </w:tc>
        <w:tc>
          <w:tcPr>
            <w:tcW w:w="696" w:type="dxa"/>
            <w:shd w:val="clear" w:color="auto" w:fill="auto"/>
          </w:tcPr>
          <w:p w14:paraId="44190BF4" w14:textId="77777777" w:rsidR="00B96704" w:rsidRPr="00864E79" w:rsidRDefault="00B96704" w:rsidP="00B96704">
            <w:pPr>
              <w:pStyle w:val="Text"/>
            </w:pPr>
            <w:r>
              <w:t>kitong</w:t>
            </w:r>
          </w:p>
        </w:tc>
        <w:tc>
          <w:tcPr>
            <w:tcW w:w="662" w:type="dxa"/>
            <w:shd w:val="clear" w:color="auto" w:fill="auto"/>
          </w:tcPr>
          <w:p w14:paraId="0FEC6A4F" w14:textId="77777777" w:rsidR="00B96704" w:rsidRPr="00864E79" w:rsidRDefault="00B96704" w:rsidP="00B96704">
            <w:pPr>
              <w:pStyle w:val="Text"/>
            </w:pPr>
            <w:r>
              <w:t>hanya</w:t>
            </w:r>
          </w:p>
        </w:tc>
      </w:tr>
      <w:tr w:rsidR="00AC23C4" w:rsidRPr="00864E79" w14:paraId="3159C444" w14:textId="77777777" w:rsidTr="00AC23C4">
        <w:tc>
          <w:tcPr>
            <w:tcW w:w="709" w:type="dxa"/>
            <w:shd w:val="clear" w:color="auto" w:fill="auto"/>
          </w:tcPr>
          <w:p w14:paraId="371EBA3F" w14:textId="77777777" w:rsidR="00B96704" w:rsidRPr="00864E79" w:rsidRDefault="00B96704" w:rsidP="00B96704">
            <w:pPr>
              <w:pStyle w:val="GlossEng2ptafter"/>
            </w:pPr>
          </w:p>
        </w:tc>
        <w:tc>
          <w:tcPr>
            <w:tcW w:w="529" w:type="dxa"/>
            <w:shd w:val="clear" w:color="auto" w:fill="auto"/>
          </w:tcPr>
          <w:p w14:paraId="30DBD53C" w14:textId="77777777" w:rsidR="00B96704" w:rsidRPr="00864E79" w:rsidRDefault="00B96704" w:rsidP="00B96704">
            <w:pPr>
              <w:pStyle w:val="GlossEng2ptafter"/>
            </w:pPr>
            <w:r>
              <w:t>if</w:t>
            </w:r>
          </w:p>
        </w:tc>
        <w:tc>
          <w:tcPr>
            <w:tcW w:w="773" w:type="dxa"/>
            <w:gridSpan w:val="3"/>
            <w:shd w:val="clear" w:color="auto" w:fill="auto"/>
          </w:tcPr>
          <w:p w14:paraId="7C902A2C" w14:textId="77777777" w:rsidR="00B96704" w:rsidRPr="00B96704" w:rsidRDefault="00B96704" w:rsidP="00B96704">
            <w:pPr>
              <w:pStyle w:val="GlossEng2ptafter"/>
            </w:pPr>
            <w:r w:rsidRPr="00B96704">
              <w:t>already</w:t>
            </w:r>
          </w:p>
        </w:tc>
        <w:tc>
          <w:tcPr>
            <w:tcW w:w="640" w:type="dxa"/>
            <w:gridSpan w:val="2"/>
            <w:shd w:val="clear" w:color="auto" w:fill="auto"/>
          </w:tcPr>
          <w:p w14:paraId="41AECFD9" w14:textId="77777777" w:rsidR="00B96704" w:rsidRPr="00864E79" w:rsidRDefault="00B96704" w:rsidP="00B96704">
            <w:pPr>
              <w:pStyle w:val="GlossEng2ptafter"/>
            </w:pPr>
            <w:r>
              <w:t>take</w:t>
            </w:r>
          </w:p>
        </w:tc>
        <w:tc>
          <w:tcPr>
            <w:tcW w:w="507" w:type="dxa"/>
            <w:shd w:val="clear" w:color="auto" w:fill="auto"/>
          </w:tcPr>
          <w:p w14:paraId="6A688707" w14:textId="77777777" w:rsidR="00B96704" w:rsidRPr="00864E79" w:rsidRDefault="00B96704" w:rsidP="00B96704">
            <w:pPr>
              <w:pStyle w:val="GlossEng2ptafter"/>
            </w:pPr>
            <w:r>
              <w:t>one</w:t>
            </w:r>
          </w:p>
        </w:tc>
        <w:tc>
          <w:tcPr>
            <w:tcW w:w="379" w:type="dxa"/>
            <w:shd w:val="clear" w:color="auto" w:fill="auto"/>
          </w:tcPr>
          <w:p w14:paraId="47111785" w14:textId="77777777" w:rsidR="00B96704" w:rsidRPr="00864E79" w:rsidRDefault="00B96704" w:rsidP="00B96704">
            <w:pPr>
              <w:pStyle w:val="GlossEng2ptafter"/>
            </w:pPr>
          </w:p>
        </w:tc>
        <w:tc>
          <w:tcPr>
            <w:tcW w:w="845" w:type="dxa"/>
            <w:shd w:val="clear" w:color="auto" w:fill="auto"/>
          </w:tcPr>
          <w:p w14:paraId="75C02C72" w14:textId="77777777" w:rsidR="00B96704" w:rsidRPr="00864E79" w:rsidRDefault="00822067" w:rsidP="00B96704">
            <w:pPr>
              <w:pStyle w:val="GlossEng2ptafter"/>
            </w:pPr>
            <w:r>
              <w:t>pity</w:t>
            </w:r>
          </w:p>
        </w:tc>
        <w:tc>
          <w:tcPr>
            <w:tcW w:w="696" w:type="dxa"/>
            <w:shd w:val="clear" w:color="auto" w:fill="auto"/>
          </w:tcPr>
          <w:p w14:paraId="6875F72A" w14:textId="77777777" w:rsidR="00B96704" w:rsidRPr="0099608C" w:rsidRDefault="00B96704" w:rsidP="00B96704">
            <w:pPr>
              <w:pStyle w:val="GlossEng2ptafter"/>
              <w:rPr>
                <w:rStyle w:val="ChSmallCaps"/>
              </w:rPr>
            </w:pPr>
            <w:r>
              <w:rPr>
                <w:rStyle w:val="ChSmallCaps"/>
              </w:rPr>
              <w:t>1pl</w:t>
            </w:r>
          </w:p>
        </w:tc>
        <w:tc>
          <w:tcPr>
            <w:tcW w:w="662" w:type="dxa"/>
            <w:shd w:val="clear" w:color="auto" w:fill="auto"/>
          </w:tcPr>
          <w:p w14:paraId="1097F9E0" w14:textId="77777777" w:rsidR="00B96704" w:rsidRPr="00864E79" w:rsidRDefault="00B96704" w:rsidP="00B96704">
            <w:pPr>
              <w:pStyle w:val="GlossEng2ptafter"/>
            </w:pPr>
            <w:r>
              <w:t>only</w:t>
            </w:r>
          </w:p>
        </w:tc>
      </w:tr>
      <w:tr w:rsidR="00B96704" w:rsidRPr="000F4B8A" w14:paraId="6D9B6FD1" w14:textId="77777777" w:rsidTr="00AC23C4">
        <w:trPr>
          <w:gridAfter w:val="6"/>
          <w:wAfter w:w="3425" w:type="dxa"/>
        </w:trPr>
        <w:tc>
          <w:tcPr>
            <w:tcW w:w="709" w:type="dxa"/>
            <w:shd w:val="clear" w:color="auto" w:fill="auto"/>
          </w:tcPr>
          <w:p w14:paraId="5BCB3FE4" w14:textId="77777777" w:rsidR="00B96704" w:rsidRPr="00B96704" w:rsidRDefault="00B96704" w:rsidP="00B96704">
            <w:pPr>
              <w:pStyle w:val="O0Nwnext"/>
            </w:pPr>
          </w:p>
        </w:tc>
        <w:tc>
          <w:tcPr>
            <w:tcW w:w="751" w:type="dxa"/>
            <w:gridSpan w:val="2"/>
            <w:shd w:val="clear" w:color="auto" w:fill="auto"/>
          </w:tcPr>
          <w:p w14:paraId="1F5EE9D8" w14:textId="77777777" w:rsidR="00B96704" w:rsidRPr="00864E79" w:rsidRDefault="00B96704" w:rsidP="00B96704">
            <w:pPr>
              <w:pStyle w:val="Text"/>
              <w:rPr>
                <w:rStyle w:val="ChBlueBold"/>
              </w:rPr>
            </w:pPr>
            <w:r>
              <w:rPr>
                <w:rStyle w:val="ChBlueBold"/>
              </w:rPr>
              <w:t>brapa</w:t>
            </w:r>
          </w:p>
        </w:tc>
        <w:tc>
          <w:tcPr>
            <w:tcW w:w="360" w:type="dxa"/>
            <w:shd w:val="clear" w:color="auto" w:fill="auto"/>
          </w:tcPr>
          <w:p w14:paraId="173DB90C" w14:textId="77777777" w:rsidR="00B96704" w:rsidRPr="000F4B8A" w:rsidRDefault="00B96704" w:rsidP="00B96704">
            <w:pPr>
              <w:pStyle w:val="Text"/>
            </w:pPr>
            <w:r w:rsidRPr="000F4B8A">
              <w:t>Ø</w:t>
            </w:r>
          </w:p>
        </w:tc>
        <w:tc>
          <w:tcPr>
            <w:tcW w:w="495" w:type="dxa"/>
            <w:gridSpan w:val="2"/>
            <w:shd w:val="clear" w:color="auto" w:fill="auto"/>
          </w:tcPr>
          <w:p w14:paraId="35F0AFF7" w14:textId="77777777" w:rsidR="00B96704" w:rsidRPr="000F4B8A" w:rsidRDefault="00B96704" w:rsidP="00B96704">
            <w:pPr>
              <w:pStyle w:val="Text"/>
            </w:pPr>
            <w:r>
              <w:t>saja</w:t>
            </w:r>
          </w:p>
        </w:tc>
      </w:tr>
      <w:tr w:rsidR="00B96704" w:rsidRPr="00864E79" w14:paraId="2C7230FF" w14:textId="77777777" w:rsidTr="00AC23C4">
        <w:trPr>
          <w:gridAfter w:val="6"/>
          <w:wAfter w:w="3425" w:type="dxa"/>
        </w:trPr>
        <w:tc>
          <w:tcPr>
            <w:tcW w:w="709" w:type="dxa"/>
            <w:shd w:val="clear" w:color="auto" w:fill="auto"/>
          </w:tcPr>
          <w:p w14:paraId="7F1DA400" w14:textId="77777777" w:rsidR="00B96704" w:rsidRPr="00B96704" w:rsidRDefault="00B96704" w:rsidP="00B96704">
            <w:pPr>
              <w:pStyle w:val="GlossEng"/>
            </w:pPr>
          </w:p>
        </w:tc>
        <w:tc>
          <w:tcPr>
            <w:tcW w:w="751" w:type="dxa"/>
            <w:gridSpan w:val="2"/>
            <w:shd w:val="clear" w:color="auto" w:fill="auto"/>
          </w:tcPr>
          <w:p w14:paraId="2F29969A" w14:textId="77777777" w:rsidR="00B96704" w:rsidRPr="00864E79" w:rsidRDefault="00B96704" w:rsidP="00B96704">
            <w:pPr>
              <w:pStyle w:val="GlossEng"/>
            </w:pPr>
            <w:r>
              <w:t>several</w:t>
            </w:r>
          </w:p>
        </w:tc>
        <w:tc>
          <w:tcPr>
            <w:tcW w:w="360" w:type="dxa"/>
            <w:shd w:val="clear" w:color="auto" w:fill="auto"/>
          </w:tcPr>
          <w:p w14:paraId="69835C7F" w14:textId="77777777" w:rsidR="00B96704" w:rsidRPr="00864E79" w:rsidRDefault="00B96704" w:rsidP="00B96704">
            <w:pPr>
              <w:pStyle w:val="GlossEng"/>
            </w:pPr>
          </w:p>
        </w:tc>
        <w:tc>
          <w:tcPr>
            <w:tcW w:w="495" w:type="dxa"/>
            <w:gridSpan w:val="2"/>
            <w:shd w:val="clear" w:color="auto" w:fill="auto"/>
          </w:tcPr>
          <w:p w14:paraId="6F806A12" w14:textId="77777777" w:rsidR="00B96704" w:rsidRPr="00864E79" w:rsidRDefault="00B96704" w:rsidP="00B96704">
            <w:pPr>
              <w:pStyle w:val="GlossEng"/>
            </w:pPr>
            <w:r>
              <w:t>just</w:t>
            </w:r>
          </w:p>
        </w:tc>
      </w:tr>
    </w:tbl>
    <w:p w14:paraId="33CE753D" w14:textId="16E6F7DC" w:rsidR="00B96704" w:rsidRPr="00072AF1" w:rsidRDefault="00B7093A" w:rsidP="00B96704">
      <w:pPr>
        <w:pStyle w:val="FreeTranslEng"/>
      </w:pPr>
      <w:r>
        <w:t>‘</w:t>
      </w:r>
      <w:r w:rsidR="00B96704">
        <w:t xml:space="preserve">once </w:t>
      </w:r>
      <w:r w:rsidR="00B96704" w:rsidRPr="00B96704">
        <w:t>(they) have taken one</w:t>
      </w:r>
      <w:r w:rsidR="00B96704">
        <w:t xml:space="preserve"> (of </w:t>
      </w:r>
      <w:r w:rsidR="00822067">
        <w:t>our</w:t>
      </w:r>
      <w:r w:rsidR="00B96704">
        <w:t xml:space="preserve"> children)</w:t>
      </w:r>
      <w:r w:rsidR="00B96704" w:rsidRPr="00B96704">
        <w:t xml:space="preserve">, what a pity, we (have) just a </w:t>
      </w:r>
      <w:r w:rsidR="00B96704" w:rsidRPr="00B96704">
        <w:rPr>
          <w:rStyle w:val="ChBlueBold"/>
        </w:rPr>
        <w:t>few</w:t>
      </w:r>
      <w:r w:rsidR="00B96704">
        <w:t xml:space="preserve"> (children left)</w:t>
      </w:r>
      <w:r>
        <w:t>’</w:t>
      </w:r>
      <w:r w:rsidR="00822067">
        <w:t xml:space="preserve"> (Lit. </w:t>
      </w:r>
      <w:r>
        <w:t>‘</w:t>
      </w:r>
      <w:r w:rsidR="00822067">
        <w:t xml:space="preserve">only </w:t>
      </w:r>
      <w:r w:rsidR="00822067" w:rsidRPr="00822067">
        <w:rPr>
          <w:rStyle w:val="ChBlueBold"/>
        </w:rPr>
        <w:t>several</w:t>
      </w:r>
      <w:r>
        <w:t>’</w:t>
      </w:r>
      <w:r w:rsidR="00822067">
        <w:t>)</w:t>
      </w:r>
      <w:r w:rsidR="00B96704" w:rsidRPr="007A0BC8">
        <w:t xml:space="preserve"> </w:t>
      </w:r>
      <w:r w:rsidR="00B96704" w:rsidRPr="00DC46C1">
        <w:rPr>
          <w:rStyle w:val="ExampleSource"/>
        </w:rPr>
        <w:t>[</w:t>
      </w:r>
      <w:r w:rsidR="00B96704" w:rsidRPr="00B96704">
        <w:rPr>
          <w:rStyle w:val="ExampleSource"/>
        </w:rPr>
        <w:t>081006-024-CvEx.0070</w:t>
      </w:r>
      <w:r w:rsidR="00B96704" w:rsidRPr="00DC46C1">
        <w:rPr>
          <w:rStyle w:val="ExampleSource"/>
        </w:rPr>
        <w:t>]</w:t>
      </w:r>
    </w:p>
    <w:tbl>
      <w:tblPr>
        <w:tblW w:w="6426" w:type="dxa"/>
        <w:tblCellMar>
          <w:left w:w="42" w:type="dxa"/>
          <w:right w:w="42" w:type="dxa"/>
        </w:tblCellMar>
        <w:tblLook w:val="01E0" w:firstRow="1" w:lastRow="1" w:firstColumn="1" w:lastColumn="1" w:noHBand="0" w:noVBand="0"/>
      </w:tblPr>
      <w:tblGrid>
        <w:gridCol w:w="709"/>
        <w:gridCol w:w="360"/>
        <w:gridCol w:w="759"/>
        <w:gridCol w:w="451"/>
        <w:gridCol w:w="1190"/>
        <w:gridCol w:w="618"/>
        <w:gridCol w:w="777"/>
        <w:gridCol w:w="562"/>
        <w:gridCol w:w="751"/>
        <w:gridCol w:w="249"/>
      </w:tblGrid>
      <w:tr w:rsidR="00AC23C4" w:rsidRPr="00DC4B90" w14:paraId="6ED5AD64" w14:textId="77777777" w:rsidTr="00AC23C4">
        <w:tc>
          <w:tcPr>
            <w:tcW w:w="709" w:type="dxa"/>
            <w:shd w:val="clear" w:color="auto" w:fill="auto"/>
          </w:tcPr>
          <w:p w14:paraId="12746D65" w14:textId="77777777" w:rsidR="002F4378" w:rsidRPr="00864E79" w:rsidRDefault="002F4378" w:rsidP="002F4378">
            <w:pPr>
              <w:pStyle w:val="Text"/>
            </w:pPr>
            <w:bookmarkStart w:id="2711" w:name="_Ref318829275"/>
            <w:bookmarkStart w:id="2712" w:name="_Ref339637329"/>
            <w:r w:rsidRPr="00864E79">
              <w:t>(</w:t>
            </w:r>
            <w:fldSimple w:instr=" SEQ ( \* ARABIC \s 1 ">
              <w:r w:rsidR="00154D81">
                <w:rPr>
                  <w:noProof/>
                </w:rPr>
                <w:t>325</w:t>
              </w:r>
            </w:fldSimple>
            <w:bookmarkEnd w:id="2711"/>
            <w:r w:rsidRPr="00864E79">
              <w:t>)</w:t>
            </w:r>
            <w:bookmarkEnd w:id="2712"/>
          </w:p>
        </w:tc>
        <w:tc>
          <w:tcPr>
            <w:tcW w:w="360" w:type="dxa"/>
            <w:shd w:val="clear" w:color="auto" w:fill="auto"/>
          </w:tcPr>
          <w:p w14:paraId="17957311" w14:textId="77777777" w:rsidR="002F4378" w:rsidRPr="00864E79" w:rsidRDefault="002F4378" w:rsidP="002F4378">
            <w:pPr>
              <w:pStyle w:val="Text"/>
            </w:pPr>
            <w:r w:rsidRPr="00864E79">
              <w:t>di</w:t>
            </w:r>
          </w:p>
        </w:tc>
        <w:tc>
          <w:tcPr>
            <w:tcW w:w="759" w:type="dxa"/>
            <w:shd w:val="clear" w:color="auto" w:fill="auto"/>
          </w:tcPr>
          <w:p w14:paraId="5B6C0F91" w14:textId="77777777" w:rsidR="002F4378" w:rsidRPr="00864E79" w:rsidRDefault="002F4378" w:rsidP="002F4378">
            <w:pPr>
              <w:pStyle w:val="Text"/>
            </w:pPr>
            <w:r w:rsidRPr="00864E79">
              <w:t>sini</w:t>
            </w:r>
          </w:p>
        </w:tc>
        <w:tc>
          <w:tcPr>
            <w:tcW w:w="451" w:type="dxa"/>
            <w:shd w:val="clear" w:color="auto" w:fill="auto"/>
          </w:tcPr>
          <w:p w14:paraId="5B9E16F3" w14:textId="77777777" w:rsidR="002F4378" w:rsidRPr="00864E79" w:rsidRDefault="002F4378" w:rsidP="002F4378">
            <w:pPr>
              <w:pStyle w:val="Text"/>
            </w:pPr>
            <w:r w:rsidRPr="00864E79">
              <w:t>yo</w:t>
            </w:r>
          </w:p>
        </w:tc>
        <w:tc>
          <w:tcPr>
            <w:tcW w:w="1190" w:type="dxa"/>
            <w:shd w:val="clear" w:color="auto" w:fill="auto"/>
          </w:tcPr>
          <w:p w14:paraId="5AE349FC" w14:textId="77777777" w:rsidR="002F4378" w:rsidRPr="00864E79" w:rsidRDefault="002F4378" w:rsidP="002F4378">
            <w:pPr>
              <w:pStyle w:val="Text"/>
            </w:pPr>
            <w:r w:rsidRPr="00864E79">
              <w:t>fam</w:t>
            </w:r>
          </w:p>
        </w:tc>
        <w:tc>
          <w:tcPr>
            <w:tcW w:w="618" w:type="dxa"/>
            <w:shd w:val="clear" w:color="auto" w:fill="auto"/>
          </w:tcPr>
          <w:p w14:paraId="5C9A1CFD" w14:textId="77777777" w:rsidR="002F4378" w:rsidRPr="00864E79" w:rsidRDefault="002F4378" w:rsidP="002F4378">
            <w:pPr>
              <w:pStyle w:val="Text"/>
            </w:pPr>
            <w:r w:rsidRPr="00864E79">
              <w:t>Yapo</w:t>
            </w:r>
          </w:p>
        </w:tc>
        <w:tc>
          <w:tcPr>
            <w:tcW w:w="777" w:type="dxa"/>
            <w:shd w:val="clear" w:color="auto" w:fill="auto"/>
          </w:tcPr>
          <w:p w14:paraId="1F570AF3" w14:textId="77777777" w:rsidR="002F4378" w:rsidRPr="00864E79" w:rsidRDefault="002F4378" w:rsidP="002F4378">
            <w:pPr>
              <w:pStyle w:val="Text"/>
            </w:pPr>
            <w:r w:rsidRPr="00864E79">
              <w:t>ini</w:t>
            </w:r>
          </w:p>
        </w:tc>
        <w:tc>
          <w:tcPr>
            <w:tcW w:w="562" w:type="dxa"/>
            <w:shd w:val="clear" w:color="auto" w:fill="auto"/>
          </w:tcPr>
          <w:p w14:paraId="694BDB79" w14:textId="77777777" w:rsidR="002F4378" w:rsidRPr="00864E79" w:rsidRDefault="002F4378" w:rsidP="002F4378">
            <w:pPr>
              <w:pStyle w:val="Text"/>
            </w:pPr>
            <w:r w:rsidRPr="00864E79">
              <w:t>ada</w:t>
            </w:r>
          </w:p>
        </w:tc>
        <w:tc>
          <w:tcPr>
            <w:tcW w:w="751" w:type="dxa"/>
            <w:shd w:val="clear" w:color="auto" w:fill="auto"/>
          </w:tcPr>
          <w:p w14:paraId="1E2FB0F0" w14:textId="77777777" w:rsidR="002F4378" w:rsidRPr="00864E79" w:rsidRDefault="002F4378" w:rsidP="002F4378">
            <w:pPr>
              <w:pStyle w:val="Text"/>
              <w:rPr>
                <w:rStyle w:val="ChBlueBold"/>
              </w:rPr>
            </w:pPr>
            <w:r w:rsidRPr="00864E79">
              <w:rPr>
                <w:rStyle w:val="ChBlueBold"/>
              </w:rPr>
              <w:t>sedikit</w:t>
            </w:r>
          </w:p>
        </w:tc>
        <w:tc>
          <w:tcPr>
            <w:tcW w:w="249" w:type="dxa"/>
            <w:shd w:val="clear" w:color="auto" w:fill="auto"/>
          </w:tcPr>
          <w:p w14:paraId="26A3A3F5" w14:textId="77777777" w:rsidR="002F4378" w:rsidRPr="000F4B8A" w:rsidRDefault="002F4378" w:rsidP="002F4378">
            <w:pPr>
              <w:pStyle w:val="Text"/>
            </w:pPr>
            <w:r w:rsidRPr="000F4B8A">
              <w:t>Ø</w:t>
            </w:r>
          </w:p>
        </w:tc>
      </w:tr>
      <w:tr w:rsidR="00AC23C4" w:rsidRPr="00864E79" w14:paraId="203EA90D" w14:textId="77777777" w:rsidTr="00AC23C4">
        <w:tc>
          <w:tcPr>
            <w:tcW w:w="709" w:type="dxa"/>
            <w:shd w:val="clear" w:color="auto" w:fill="auto"/>
          </w:tcPr>
          <w:p w14:paraId="1669C8CC" w14:textId="77777777" w:rsidR="002F4378" w:rsidRPr="00864E79" w:rsidRDefault="002F4378" w:rsidP="002F4378">
            <w:pPr>
              <w:pStyle w:val="GlossEng"/>
            </w:pPr>
          </w:p>
        </w:tc>
        <w:tc>
          <w:tcPr>
            <w:tcW w:w="360" w:type="dxa"/>
            <w:shd w:val="clear" w:color="auto" w:fill="auto"/>
          </w:tcPr>
          <w:p w14:paraId="7348EA23" w14:textId="77777777" w:rsidR="002F4378" w:rsidRPr="00864E79" w:rsidRDefault="002F4378" w:rsidP="002F4378">
            <w:pPr>
              <w:pStyle w:val="GlossEng"/>
            </w:pPr>
            <w:r w:rsidRPr="00864E79">
              <w:t>at</w:t>
            </w:r>
          </w:p>
        </w:tc>
        <w:tc>
          <w:tcPr>
            <w:tcW w:w="759" w:type="dxa"/>
            <w:shd w:val="clear" w:color="auto" w:fill="auto"/>
          </w:tcPr>
          <w:p w14:paraId="4F4B2B1D" w14:textId="77777777" w:rsidR="002F4378" w:rsidRPr="0099608C" w:rsidRDefault="002F4378" w:rsidP="002F4378">
            <w:pPr>
              <w:pStyle w:val="GlossEng"/>
              <w:rPr>
                <w:rStyle w:val="ChSmallCaps"/>
              </w:rPr>
            </w:pPr>
            <w:r w:rsidRPr="0099608C">
              <w:rPr>
                <w:rStyle w:val="ChSmallCaps"/>
              </w:rPr>
              <w:t>l.prox</w:t>
            </w:r>
          </w:p>
        </w:tc>
        <w:tc>
          <w:tcPr>
            <w:tcW w:w="451" w:type="dxa"/>
            <w:shd w:val="clear" w:color="auto" w:fill="auto"/>
          </w:tcPr>
          <w:p w14:paraId="11C1CEAE" w14:textId="77777777" w:rsidR="002F4378" w:rsidRPr="00864E79" w:rsidRDefault="002F4378" w:rsidP="002F4378">
            <w:pPr>
              <w:pStyle w:val="GlossEng"/>
            </w:pPr>
            <w:r w:rsidRPr="00864E79">
              <w:t>yes</w:t>
            </w:r>
          </w:p>
        </w:tc>
        <w:tc>
          <w:tcPr>
            <w:tcW w:w="1190" w:type="dxa"/>
            <w:shd w:val="clear" w:color="auto" w:fill="auto"/>
          </w:tcPr>
          <w:p w14:paraId="5322A634" w14:textId="77777777" w:rsidR="002F4378" w:rsidRPr="00864E79" w:rsidRDefault="002F4378" w:rsidP="002F4378">
            <w:pPr>
              <w:pStyle w:val="GlossEng"/>
            </w:pPr>
            <w:r w:rsidRPr="00864E79">
              <w:t>family.name</w:t>
            </w:r>
          </w:p>
        </w:tc>
        <w:tc>
          <w:tcPr>
            <w:tcW w:w="618" w:type="dxa"/>
            <w:shd w:val="clear" w:color="auto" w:fill="auto"/>
          </w:tcPr>
          <w:p w14:paraId="734EED2F" w14:textId="77777777" w:rsidR="002F4378" w:rsidRPr="00864E79" w:rsidRDefault="002F4378" w:rsidP="002F4378">
            <w:pPr>
              <w:pStyle w:val="GlossEng"/>
            </w:pPr>
            <w:r w:rsidRPr="00864E79">
              <w:t>Yapo</w:t>
            </w:r>
          </w:p>
        </w:tc>
        <w:tc>
          <w:tcPr>
            <w:tcW w:w="777" w:type="dxa"/>
            <w:shd w:val="clear" w:color="auto" w:fill="auto"/>
          </w:tcPr>
          <w:p w14:paraId="35EE0B2D" w14:textId="77777777" w:rsidR="002F4378" w:rsidRPr="0099608C" w:rsidRDefault="002F4378" w:rsidP="002F4378">
            <w:pPr>
              <w:pStyle w:val="GlossEng"/>
              <w:rPr>
                <w:rStyle w:val="ChSmallCaps"/>
              </w:rPr>
            </w:pPr>
            <w:r w:rsidRPr="0099608C">
              <w:rPr>
                <w:rStyle w:val="ChSmallCaps"/>
              </w:rPr>
              <w:t>d.prox</w:t>
            </w:r>
          </w:p>
        </w:tc>
        <w:tc>
          <w:tcPr>
            <w:tcW w:w="562" w:type="dxa"/>
            <w:shd w:val="clear" w:color="auto" w:fill="auto"/>
          </w:tcPr>
          <w:p w14:paraId="082F94CB" w14:textId="77777777" w:rsidR="002F4378" w:rsidRPr="00864E79" w:rsidRDefault="002F4378" w:rsidP="002F4378">
            <w:pPr>
              <w:pStyle w:val="GlossEng"/>
            </w:pPr>
            <w:r w:rsidRPr="00864E79">
              <w:t>exist</w:t>
            </w:r>
          </w:p>
        </w:tc>
        <w:tc>
          <w:tcPr>
            <w:tcW w:w="751" w:type="dxa"/>
            <w:shd w:val="clear" w:color="auto" w:fill="auto"/>
          </w:tcPr>
          <w:p w14:paraId="246BE240" w14:textId="77777777" w:rsidR="002F4378" w:rsidRPr="00864E79" w:rsidRDefault="002F4378" w:rsidP="002F4378">
            <w:pPr>
              <w:pStyle w:val="GlossEng"/>
            </w:pPr>
            <w:r w:rsidRPr="00864E79">
              <w:t>few</w:t>
            </w:r>
          </w:p>
        </w:tc>
        <w:tc>
          <w:tcPr>
            <w:tcW w:w="249" w:type="dxa"/>
            <w:shd w:val="clear" w:color="auto" w:fill="auto"/>
          </w:tcPr>
          <w:p w14:paraId="59D3750F" w14:textId="77777777" w:rsidR="002F4378" w:rsidRPr="00864E79" w:rsidRDefault="002F4378" w:rsidP="002F4378">
            <w:pPr>
              <w:pStyle w:val="GlossEng"/>
            </w:pPr>
          </w:p>
        </w:tc>
      </w:tr>
    </w:tbl>
    <w:p w14:paraId="1EE82114" w14:textId="13725272" w:rsidR="002F4378" w:rsidRPr="00072AF1" w:rsidRDefault="00B7093A" w:rsidP="002F4378">
      <w:pPr>
        <w:pStyle w:val="FreeTranslEng"/>
      </w:pPr>
      <w:r>
        <w:t>‘</w:t>
      </w:r>
      <w:r w:rsidR="002F4378" w:rsidRPr="007A0BC8">
        <w:t xml:space="preserve">here, yes, </w:t>
      </w:r>
      <w:r w:rsidR="002F4378">
        <w:t xml:space="preserve">there </w:t>
      </w:r>
      <w:r w:rsidR="002F4378" w:rsidRPr="007A0BC8">
        <w:t xml:space="preserve">are (only) </w:t>
      </w:r>
      <w:r w:rsidR="002F4378" w:rsidRPr="007A0BC8">
        <w:rPr>
          <w:rStyle w:val="ChBlueBold"/>
        </w:rPr>
        <w:t>few</w:t>
      </w:r>
      <w:r w:rsidR="002F4378" w:rsidRPr="007A0BC8">
        <w:t xml:space="preserve"> Yapo family (members)</w:t>
      </w:r>
      <w:r>
        <w:t>’</w:t>
      </w:r>
      <w:r w:rsidR="002F4378" w:rsidRPr="007A0BC8">
        <w:t xml:space="preserve"> (Lit. </w:t>
      </w:r>
      <w:r>
        <w:t>‘</w:t>
      </w:r>
      <w:r w:rsidR="002F4378" w:rsidRPr="007A0BC8">
        <w:t xml:space="preserve">this Yapo family is </w:t>
      </w:r>
      <w:r w:rsidR="002F4378" w:rsidRPr="007A0BC8">
        <w:rPr>
          <w:rStyle w:val="ChBlueBold"/>
        </w:rPr>
        <w:t>few</w:t>
      </w:r>
      <w:r w:rsidR="002F4378" w:rsidRPr="00CF657E">
        <w:t xml:space="preserve"> (</w:t>
      </w:r>
      <w:r w:rsidR="002F4378">
        <w:t>people</w:t>
      </w:r>
      <w:r w:rsidR="002F4378" w:rsidRPr="00CF657E">
        <w:t>)</w:t>
      </w:r>
      <w:r>
        <w:t>’</w:t>
      </w:r>
      <w:r w:rsidR="002F4378">
        <w:t>)</w:t>
      </w:r>
      <w:r w:rsidR="002F4378" w:rsidRPr="007A0BC8">
        <w:t xml:space="preserve"> </w:t>
      </w:r>
      <w:r w:rsidR="002F4378" w:rsidRPr="00DC46C1">
        <w:rPr>
          <w:rStyle w:val="ExampleSource"/>
        </w:rPr>
        <w:t>[080922-010a-</w:t>
      </w:r>
      <w:r w:rsidR="002F4378">
        <w:rPr>
          <w:rStyle w:val="ExampleSource"/>
        </w:rPr>
        <w:t>Cv</w:t>
      </w:r>
      <w:r w:rsidR="002F4378" w:rsidRPr="00DC46C1">
        <w:rPr>
          <w:rStyle w:val="ExampleSource"/>
        </w:rPr>
        <w:t>NF.0274]</w:t>
      </w:r>
    </w:p>
    <w:tbl>
      <w:tblPr>
        <w:tblW w:w="5673" w:type="dxa"/>
        <w:tblCellMar>
          <w:left w:w="42" w:type="dxa"/>
          <w:right w:w="42" w:type="dxa"/>
        </w:tblCellMar>
        <w:tblLook w:val="01E0" w:firstRow="1" w:lastRow="1" w:firstColumn="1" w:lastColumn="1" w:noHBand="0" w:noVBand="0"/>
      </w:tblPr>
      <w:tblGrid>
        <w:gridCol w:w="709"/>
        <w:gridCol w:w="284"/>
        <w:gridCol w:w="651"/>
        <w:gridCol w:w="1256"/>
        <w:gridCol w:w="249"/>
        <w:gridCol w:w="640"/>
        <w:gridCol w:w="640"/>
        <w:gridCol w:w="360"/>
        <w:gridCol w:w="884"/>
      </w:tblGrid>
      <w:tr w:rsidR="00AC23C4" w:rsidRPr="00864E79" w14:paraId="1E4AD18D" w14:textId="77777777" w:rsidTr="00AC23C4">
        <w:tc>
          <w:tcPr>
            <w:tcW w:w="709" w:type="dxa"/>
            <w:shd w:val="clear" w:color="auto" w:fill="auto"/>
          </w:tcPr>
          <w:p w14:paraId="4A49CF70" w14:textId="77777777" w:rsidR="00130064" w:rsidRPr="00864E79" w:rsidRDefault="00130064" w:rsidP="00130064">
            <w:pPr>
              <w:pStyle w:val="Text"/>
            </w:pPr>
            <w:bookmarkStart w:id="2713" w:name="_Ref318829277"/>
            <w:bookmarkStart w:id="2714" w:name="_Ref339637330"/>
            <w:bookmarkEnd w:id="2707"/>
            <w:r w:rsidRPr="00864E79">
              <w:t>(</w:t>
            </w:r>
            <w:fldSimple w:instr=" SEQ ( \* ARABIC \s 1 ">
              <w:r w:rsidR="00154D81">
                <w:rPr>
                  <w:noProof/>
                </w:rPr>
                <w:t>326</w:t>
              </w:r>
            </w:fldSimple>
            <w:bookmarkEnd w:id="2713"/>
            <w:r w:rsidRPr="00864E79">
              <w:t>)</w:t>
            </w:r>
            <w:bookmarkEnd w:id="2714"/>
          </w:p>
        </w:tc>
        <w:tc>
          <w:tcPr>
            <w:tcW w:w="284" w:type="dxa"/>
            <w:shd w:val="clear" w:color="auto" w:fill="auto"/>
          </w:tcPr>
          <w:p w14:paraId="0CA7C6FE" w14:textId="77777777" w:rsidR="00130064" w:rsidRPr="00864E79" w:rsidRDefault="00130064" w:rsidP="00130064">
            <w:pPr>
              <w:pStyle w:val="Text"/>
            </w:pPr>
            <w:r w:rsidRPr="00864E79">
              <w:t>…</w:t>
            </w:r>
          </w:p>
        </w:tc>
        <w:tc>
          <w:tcPr>
            <w:tcW w:w="651" w:type="dxa"/>
            <w:shd w:val="clear" w:color="auto" w:fill="auto"/>
          </w:tcPr>
          <w:p w14:paraId="1B89C6CE" w14:textId="77777777" w:rsidR="00130064" w:rsidRPr="00864E79" w:rsidRDefault="00130064" w:rsidP="00130064">
            <w:pPr>
              <w:pStyle w:val="Text"/>
            </w:pPr>
            <w:r w:rsidRPr="00864E79">
              <w:t>mobil</w:t>
            </w:r>
          </w:p>
        </w:tc>
        <w:tc>
          <w:tcPr>
            <w:tcW w:w="1256" w:type="dxa"/>
            <w:shd w:val="clear" w:color="auto" w:fill="auto"/>
          </w:tcPr>
          <w:p w14:paraId="0F9CA016" w14:textId="77777777" w:rsidR="00130064" w:rsidRPr="00864E79" w:rsidRDefault="00130064" w:rsidP="00130064">
            <w:pPr>
              <w:pStyle w:val="Text"/>
            </w:pPr>
            <w:r w:rsidRPr="00864E79">
              <w:t>blakos</w:t>
            </w:r>
            <w:r>
              <w:t>,</w:t>
            </w:r>
          </w:p>
        </w:tc>
        <w:tc>
          <w:tcPr>
            <w:tcW w:w="249" w:type="dxa"/>
            <w:shd w:val="clear" w:color="auto" w:fill="auto"/>
          </w:tcPr>
          <w:p w14:paraId="06B617E7" w14:textId="77777777" w:rsidR="00130064" w:rsidRPr="000F4B8A" w:rsidRDefault="00130064" w:rsidP="00130064">
            <w:pPr>
              <w:pStyle w:val="Text"/>
            </w:pPr>
            <w:r w:rsidRPr="000F4B8A">
              <w:t>Ø</w:t>
            </w:r>
          </w:p>
        </w:tc>
        <w:tc>
          <w:tcPr>
            <w:tcW w:w="640" w:type="dxa"/>
            <w:shd w:val="clear" w:color="auto" w:fill="auto"/>
          </w:tcPr>
          <w:p w14:paraId="12BFBD55" w14:textId="77777777" w:rsidR="00130064" w:rsidRPr="00864E79" w:rsidRDefault="00130064" w:rsidP="00130064">
            <w:pPr>
              <w:pStyle w:val="Text"/>
              <w:rPr>
                <w:rStyle w:val="ChBlueBold"/>
              </w:rPr>
            </w:pPr>
            <w:r w:rsidRPr="00864E79">
              <w:rPr>
                <w:rStyle w:val="ChBlueBold"/>
              </w:rPr>
              <w:t>smua</w:t>
            </w:r>
          </w:p>
        </w:tc>
        <w:tc>
          <w:tcPr>
            <w:tcW w:w="640" w:type="dxa"/>
            <w:shd w:val="clear" w:color="auto" w:fill="auto"/>
          </w:tcPr>
          <w:p w14:paraId="60CF1322" w14:textId="77777777" w:rsidR="00130064" w:rsidRPr="00864E79" w:rsidRDefault="00130064" w:rsidP="00130064">
            <w:pPr>
              <w:pStyle w:val="Text"/>
            </w:pPr>
            <w:r w:rsidRPr="00864E79">
              <w:t>naik</w:t>
            </w:r>
          </w:p>
        </w:tc>
        <w:tc>
          <w:tcPr>
            <w:tcW w:w="360" w:type="dxa"/>
            <w:shd w:val="clear" w:color="auto" w:fill="auto"/>
          </w:tcPr>
          <w:p w14:paraId="031DF478" w14:textId="77777777" w:rsidR="00130064" w:rsidRPr="00864E79" w:rsidRDefault="00130064" w:rsidP="00130064">
            <w:pPr>
              <w:pStyle w:val="Text"/>
            </w:pPr>
            <w:r w:rsidRPr="00864E79">
              <w:t>di</w:t>
            </w:r>
          </w:p>
        </w:tc>
        <w:tc>
          <w:tcPr>
            <w:tcW w:w="884" w:type="dxa"/>
            <w:shd w:val="clear" w:color="auto" w:fill="auto"/>
          </w:tcPr>
          <w:p w14:paraId="2F384F66" w14:textId="77777777" w:rsidR="00130064" w:rsidRPr="00864E79" w:rsidRDefault="00130064" w:rsidP="00130064">
            <w:pPr>
              <w:pStyle w:val="Text"/>
            </w:pPr>
            <w:r w:rsidRPr="00864E79">
              <w:t>blakang</w:t>
            </w:r>
          </w:p>
        </w:tc>
      </w:tr>
      <w:tr w:rsidR="00AC23C4" w:rsidRPr="00864E79" w14:paraId="67C4736A" w14:textId="77777777" w:rsidTr="00AC23C4">
        <w:tc>
          <w:tcPr>
            <w:tcW w:w="709" w:type="dxa"/>
            <w:shd w:val="clear" w:color="auto" w:fill="auto"/>
          </w:tcPr>
          <w:p w14:paraId="3755E25E" w14:textId="77777777" w:rsidR="00130064" w:rsidRPr="00864E79" w:rsidRDefault="00130064" w:rsidP="00130064">
            <w:pPr>
              <w:pStyle w:val="GlossEng"/>
            </w:pPr>
          </w:p>
        </w:tc>
        <w:tc>
          <w:tcPr>
            <w:tcW w:w="284" w:type="dxa"/>
            <w:shd w:val="clear" w:color="auto" w:fill="auto"/>
          </w:tcPr>
          <w:p w14:paraId="74DA094F" w14:textId="77777777" w:rsidR="00130064" w:rsidRPr="00864E79" w:rsidRDefault="00130064" w:rsidP="00130064">
            <w:pPr>
              <w:pStyle w:val="GlossEng"/>
            </w:pPr>
          </w:p>
        </w:tc>
        <w:tc>
          <w:tcPr>
            <w:tcW w:w="651" w:type="dxa"/>
            <w:shd w:val="clear" w:color="auto" w:fill="auto"/>
          </w:tcPr>
          <w:p w14:paraId="6BA421BE" w14:textId="77777777" w:rsidR="00130064" w:rsidRPr="00864E79" w:rsidRDefault="00130064" w:rsidP="00130064">
            <w:pPr>
              <w:pStyle w:val="GlossEng"/>
            </w:pPr>
            <w:r w:rsidRPr="00864E79">
              <w:t>car</w:t>
            </w:r>
          </w:p>
        </w:tc>
        <w:tc>
          <w:tcPr>
            <w:tcW w:w="1256" w:type="dxa"/>
            <w:shd w:val="clear" w:color="auto" w:fill="auto"/>
          </w:tcPr>
          <w:p w14:paraId="12AF7495" w14:textId="77777777" w:rsidR="00130064" w:rsidRPr="00864E79" w:rsidRDefault="00130064" w:rsidP="00130064">
            <w:pPr>
              <w:pStyle w:val="GlossEng"/>
            </w:pPr>
            <w:r w:rsidRPr="00864E79">
              <w:t>pick-up.truck</w:t>
            </w:r>
          </w:p>
        </w:tc>
        <w:tc>
          <w:tcPr>
            <w:tcW w:w="249" w:type="dxa"/>
            <w:shd w:val="clear" w:color="auto" w:fill="auto"/>
          </w:tcPr>
          <w:p w14:paraId="701823A9" w14:textId="77777777" w:rsidR="00130064" w:rsidRPr="00864E79" w:rsidRDefault="00130064" w:rsidP="00130064">
            <w:pPr>
              <w:pStyle w:val="GlossEng"/>
            </w:pPr>
          </w:p>
        </w:tc>
        <w:tc>
          <w:tcPr>
            <w:tcW w:w="640" w:type="dxa"/>
            <w:shd w:val="clear" w:color="auto" w:fill="auto"/>
          </w:tcPr>
          <w:p w14:paraId="691CF8B0" w14:textId="77777777" w:rsidR="00130064" w:rsidRPr="00864E79" w:rsidRDefault="00130064" w:rsidP="00130064">
            <w:pPr>
              <w:pStyle w:val="GlossEng"/>
            </w:pPr>
            <w:r w:rsidRPr="00864E79">
              <w:t>all</w:t>
            </w:r>
          </w:p>
        </w:tc>
        <w:tc>
          <w:tcPr>
            <w:tcW w:w="640" w:type="dxa"/>
            <w:shd w:val="clear" w:color="auto" w:fill="auto"/>
          </w:tcPr>
          <w:p w14:paraId="177D602A" w14:textId="77777777" w:rsidR="00130064" w:rsidRPr="00864E79" w:rsidRDefault="00130064" w:rsidP="00130064">
            <w:pPr>
              <w:pStyle w:val="GlossEng"/>
            </w:pPr>
            <w:r w:rsidRPr="00864E79">
              <w:t>climb</w:t>
            </w:r>
          </w:p>
        </w:tc>
        <w:tc>
          <w:tcPr>
            <w:tcW w:w="360" w:type="dxa"/>
            <w:shd w:val="clear" w:color="auto" w:fill="auto"/>
          </w:tcPr>
          <w:p w14:paraId="3FDEF822" w14:textId="77777777" w:rsidR="00130064" w:rsidRPr="00864E79" w:rsidRDefault="00130064" w:rsidP="00130064">
            <w:pPr>
              <w:pStyle w:val="GlossEng"/>
            </w:pPr>
            <w:r w:rsidRPr="00864E79">
              <w:t>at</w:t>
            </w:r>
          </w:p>
        </w:tc>
        <w:tc>
          <w:tcPr>
            <w:tcW w:w="884" w:type="dxa"/>
            <w:shd w:val="clear" w:color="auto" w:fill="auto"/>
          </w:tcPr>
          <w:p w14:paraId="67E21820" w14:textId="77777777" w:rsidR="00130064" w:rsidRPr="00864E79" w:rsidRDefault="00130064" w:rsidP="00130064">
            <w:pPr>
              <w:pStyle w:val="GlossEng"/>
            </w:pPr>
            <w:r w:rsidRPr="00864E79">
              <w:t>backside</w:t>
            </w:r>
          </w:p>
        </w:tc>
      </w:tr>
    </w:tbl>
    <w:p w14:paraId="768CAA02" w14:textId="18F6AEDB" w:rsidR="00130064" w:rsidRDefault="00B7093A" w:rsidP="00130064">
      <w:pPr>
        <w:pStyle w:val="FreeTranslEng"/>
      </w:pPr>
      <w:r>
        <w:t>‘</w:t>
      </w:r>
      <w:r w:rsidR="00130064">
        <w:t xml:space="preserve">[we took] </w:t>
      </w:r>
      <w:r w:rsidR="00130064" w:rsidRPr="007A0BC8">
        <w:t xml:space="preserve">a pick-up </w:t>
      </w:r>
      <w:r w:rsidR="00130064">
        <w:t>truck</w:t>
      </w:r>
      <w:r w:rsidR="00130064" w:rsidRPr="007A0BC8">
        <w:t xml:space="preserve">, </w:t>
      </w:r>
      <w:r w:rsidR="00130064" w:rsidRPr="007A0BC8">
        <w:rPr>
          <w:rStyle w:val="ChBlueBold"/>
        </w:rPr>
        <w:t>all</w:t>
      </w:r>
      <w:r w:rsidR="00130064" w:rsidRPr="007A0BC8">
        <w:t xml:space="preserve"> (</w:t>
      </w:r>
      <w:r w:rsidR="00EA7F18">
        <w:t xml:space="preserve">of the </w:t>
      </w:r>
      <w:r w:rsidR="00130064" w:rsidRPr="007A0BC8">
        <w:t>passengers) got onto its loading space</w:t>
      </w:r>
      <w:r>
        <w:t>’</w:t>
      </w:r>
      <w:r w:rsidR="00130064" w:rsidRPr="007A0BC8">
        <w:t xml:space="preserve"> </w:t>
      </w:r>
      <w:r w:rsidR="00130064" w:rsidRPr="00082055">
        <w:rPr>
          <w:rStyle w:val="ExampleSource"/>
        </w:rPr>
        <w:t>[081006-017-Cv.0001]</w:t>
      </w:r>
    </w:p>
    <w:p w14:paraId="0D62FC46" w14:textId="0F91DA94" w:rsidR="00130064" w:rsidRPr="007A0BC8" w:rsidRDefault="00130064" w:rsidP="00FC462F">
      <w:pPr>
        <w:pStyle w:val="Body0005after"/>
      </w:pPr>
      <w:r>
        <w:rPr>
          <w:lang w:eastAsia="en-US"/>
        </w:rPr>
        <w:t xml:space="preserve">In addition to their </w:t>
      </w:r>
      <w:r w:rsidR="004125D4">
        <w:rPr>
          <w:lang w:eastAsia="en-US"/>
        </w:rPr>
        <w:t>adnominal</w:t>
      </w:r>
      <w:r>
        <w:rPr>
          <w:lang w:eastAsia="en-US"/>
        </w:rPr>
        <w:t xml:space="preserve"> uses, quantifies are </w:t>
      </w:r>
      <w:r w:rsidR="00720D29">
        <w:rPr>
          <w:lang w:eastAsia="en-US"/>
        </w:rPr>
        <w:t xml:space="preserve">also </w:t>
      </w:r>
      <w:r>
        <w:rPr>
          <w:lang w:eastAsia="en-US"/>
        </w:rPr>
        <w:t xml:space="preserve">used </w:t>
      </w:r>
      <w:r w:rsidRPr="007A0BC8">
        <w:rPr>
          <w:lang w:eastAsia="en-US"/>
        </w:rPr>
        <w:t>predicatively</w:t>
      </w:r>
      <w:r>
        <w:rPr>
          <w:lang w:eastAsia="en-US"/>
        </w:rPr>
        <w:t xml:space="preserve">. In </w:t>
      </w:r>
      <w:r>
        <w:fldChar w:fldCharType="begin"/>
      </w:r>
      <w:r>
        <w:instrText xml:space="preserve"> REF _Ref287689067 \h </w:instrText>
      </w:r>
      <w:r>
        <w:fldChar w:fldCharType="separate"/>
      </w:r>
      <w:r w:rsidR="00154D81" w:rsidRPr="00864E79">
        <w:t>(</w:t>
      </w:r>
      <w:r w:rsidR="00154D81">
        <w:rPr>
          <w:noProof/>
        </w:rPr>
        <w:t>327</w:t>
      </w:r>
      <w:r w:rsidR="00154D81" w:rsidRPr="00864E79">
        <w:t>)</w:t>
      </w:r>
      <w:r>
        <w:fldChar w:fldCharType="end"/>
      </w:r>
      <w:r>
        <w:t xml:space="preserve">, for </w:t>
      </w:r>
      <w:r w:rsidRPr="00FC462F">
        <w:t>instance</w:t>
      </w:r>
      <w:r>
        <w:t xml:space="preserve">, predicatively used </w:t>
      </w:r>
      <w:r w:rsidRPr="009D0B9F">
        <w:rPr>
          <w:rStyle w:val="ChItalBold"/>
        </w:rPr>
        <w:t>banyak</w:t>
      </w:r>
      <w:r w:rsidRPr="007A0BC8">
        <w:t xml:space="preserve"> </w:t>
      </w:r>
      <w:r w:rsidR="00B7093A">
        <w:t>‘</w:t>
      </w:r>
      <w:r w:rsidRPr="007A0BC8">
        <w:t>many</w:t>
      </w:r>
      <w:r w:rsidR="00B7093A">
        <w:t>’</w:t>
      </w:r>
      <w:r w:rsidRPr="007A0BC8">
        <w:t xml:space="preserve"> </w:t>
      </w:r>
      <w:r>
        <w:t>conveys</w:t>
      </w:r>
      <w:r w:rsidRPr="007A0BC8">
        <w:t xml:space="preserve"> information about the non-numeric quantity of its subject </w:t>
      </w:r>
      <w:r w:rsidR="00BC525F">
        <w:rPr>
          <w:rStyle w:val="ChItalBold"/>
        </w:rPr>
        <w:t>pica</w:t>
      </w:r>
      <w:r w:rsidR="00BC525F" w:rsidRPr="007A0BC8">
        <w:rPr>
          <w:rStyle w:val="ChItalBold"/>
        </w:rPr>
        <w:t>ang</w:t>
      </w:r>
      <w:r w:rsidRPr="007A0BC8">
        <w:t xml:space="preserve"> </w:t>
      </w:r>
      <w:r w:rsidR="00B7093A">
        <w:t>‘</w:t>
      </w:r>
      <w:r>
        <w:t>splinter</w:t>
      </w:r>
      <w:r w:rsidR="00B7093A">
        <w:t>’</w:t>
      </w:r>
      <w:r w:rsidRPr="007A0BC8">
        <w:t>.</w:t>
      </w:r>
      <w:r>
        <w:t xml:space="preserve"> </w:t>
      </w:r>
      <w:r w:rsidR="006D41A7" w:rsidRPr="007A0BC8">
        <w:rPr>
          <w:lang w:eastAsia="en-US"/>
        </w:rPr>
        <w:t>(</w:t>
      </w:r>
      <w:r w:rsidR="006D41A7">
        <w:rPr>
          <w:lang w:eastAsia="en-US"/>
        </w:rPr>
        <w:t xml:space="preserve">For details on </w:t>
      </w:r>
      <w:r w:rsidR="006D41A7">
        <w:t>quantifier predicate clauses</w:t>
      </w:r>
      <w:r w:rsidR="006D41A7" w:rsidRPr="007A0BC8">
        <w:rPr>
          <w:lang w:eastAsia="en-US"/>
        </w:rPr>
        <w:t xml:space="preserve"> see </w:t>
      </w:r>
      <w:r w:rsidR="006D41A7">
        <w:t>§</w:t>
      </w:r>
      <w:r w:rsidR="006D41A7">
        <w:fldChar w:fldCharType="begin"/>
      </w:r>
      <w:r w:rsidR="006D41A7">
        <w:instrText xml:space="preserve"> REF _Ref374454442 \w \h </w:instrText>
      </w:r>
      <w:r w:rsidR="006D41A7">
        <w:fldChar w:fldCharType="separate"/>
      </w:r>
      <w:r w:rsidR="00154D81">
        <w:rPr>
          <w:cs/>
        </w:rPr>
        <w:t>‎</w:t>
      </w:r>
      <w:r w:rsidR="00154D81">
        <w:t>12.3</w:t>
      </w:r>
      <w:r w:rsidR="006D41A7">
        <w:fldChar w:fldCharType="end"/>
      </w:r>
      <w:r w:rsidR="006D41A7" w:rsidRPr="007A0BC8">
        <w:rPr>
          <w:lang w:eastAsia="en-US"/>
        </w:rPr>
        <w:t>)</w:t>
      </w:r>
      <w:r w:rsidR="006D41A7" w:rsidRPr="007A0BC8">
        <w:t>.</w:t>
      </w:r>
    </w:p>
    <w:p w14:paraId="2974D27D" w14:textId="77777777" w:rsidR="00130064" w:rsidRDefault="00130064" w:rsidP="00130064">
      <w:pPr>
        <w:pStyle w:val="ExampleTitle"/>
      </w:pPr>
      <w:r w:rsidRPr="007A0BC8">
        <w:rPr>
          <w:lang w:eastAsia="en-US"/>
        </w:rPr>
        <w:t xml:space="preserve">Predicatively </w:t>
      </w:r>
      <w:r w:rsidRPr="007A0BC8">
        <w:t>used quantifier</w:t>
      </w:r>
    </w:p>
    <w:tbl>
      <w:tblPr>
        <w:tblW w:w="3124" w:type="dxa"/>
        <w:tblCellMar>
          <w:left w:w="42" w:type="dxa"/>
          <w:right w:w="42" w:type="dxa"/>
        </w:tblCellMar>
        <w:tblLook w:val="01E0" w:firstRow="1" w:lastRow="1" w:firstColumn="1" w:lastColumn="1" w:noHBand="0" w:noVBand="0"/>
      </w:tblPr>
      <w:tblGrid>
        <w:gridCol w:w="709"/>
        <w:gridCol w:w="284"/>
        <w:gridCol w:w="784"/>
        <w:gridCol w:w="529"/>
        <w:gridCol w:w="818"/>
      </w:tblGrid>
      <w:tr w:rsidR="00AC23C4" w:rsidRPr="00DC4B90" w14:paraId="4C0723D2" w14:textId="77777777" w:rsidTr="00AC23C4">
        <w:tc>
          <w:tcPr>
            <w:tcW w:w="709" w:type="dxa"/>
            <w:shd w:val="clear" w:color="auto" w:fill="auto"/>
          </w:tcPr>
          <w:p w14:paraId="01BBBCB6" w14:textId="77777777" w:rsidR="00130064" w:rsidRPr="00864E79" w:rsidRDefault="00130064" w:rsidP="00130064">
            <w:pPr>
              <w:pStyle w:val="Text"/>
            </w:pPr>
            <w:bookmarkStart w:id="2715" w:name="_Ref262637459"/>
            <w:bookmarkStart w:id="2716" w:name="_Ref287689067"/>
            <w:r w:rsidRPr="00864E79">
              <w:t>(</w:t>
            </w:r>
            <w:fldSimple w:instr=" SEQ ( \* ARABIC \s 1 ">
              <w:r w:rsidR="00154D81">
                <w:rPr>
                  <w:noProof/>
                </w:rPr>
                <w:t>327</w:t>
              </w:r>
            </w:fldSimple>
            <w:bookmarkEnd w:id="2715"/>
            <w:r w:rsidRPr="00864E79">
              <w:t>)</w:t>
            </w:r>
            <w:bookmarkEnd w:id="2716"/>
          </w:p>
        </w:tc>
        <w:tc>
          <w:tcPr>
            <w:tcW w:w="284" w:type="dxa"/>
            <w:shd w:val="clear" w:color="auto" w:fill="auto"/>
          </w:tcPr>
          <w:p w14:paraId="1A43478B" w14:textId="77777777" w:rsidR="00130064" w:rsidRPr="00864E79" w:rsidRDefault="00130064" w:rsidP="00130064">
            <w:pPr>
              <w:pStyle w:val="Text"/>
            </w:pPr>
            <w:r w:rsidRPr="00864E79">
              <w:t>…</w:t>
            </w:r>
          </w:p>
        </w:tc>
        <w:tc>
          <w:tcPr>
            <w:tcW w:w="784" w:type="dxa"/>
            <w:shd w:val="clear" w:color="auto" w:fill="auto"/>
          </w:tcPr>
          <w:p w14:paraId="221C6688" w14:textId="77777777" w:rsidR="00130064" w:rsidRPr="00864E79" w:rsidRDefault="00BC525F" w:rsidP="00130064">
            <w:pPr>
              <w:pStyle w:val="Text"/>
            </w:pPr>
            <w:r w:rsidRPr="00864E79">
              <w:t>picaang</w:t>
            </w:r>
          </w:p>
        </w:tc>
        <w:tc>
          <w:tcPr>
            <w:tcW w:w="529" w:type="dxa"/>
            <w:shd w:val="clear" w:color="auto" w:fill="auto"/>
          </w:tcPr>
          <w:p w14:paraId="36964161" w14:textId="77777777" w:rsidR="00130064" w:rsidRPr="00864E79" w:rsidRDefault="00130064" w:rsidP="00130064">
            <w:pPr>
              <w:pStyle w:val="Text"/>
            </w:pPr>
            <w:r w:rsidRPr="00864E79">
              <w:t>juga</w:t>
            </w:r>
          </w:p>
        </w:tc>
        <w:tc>
          <w:tcPr>
            <w:tcW w:w="818" w:type="dxa"/>
            <w:shd w:val="clear" w:color="auto" w:fill="auto"/>
          </w:tcPr>
          <w:p w14:paraId="3D56F523" w14:textId="77777777" w:rsidR="00130064" w:rsidRPr="00864E79" w:rsidRDefault="00130064" w:rsidP="00130064">
            <w:pPr>
              <w:pStyle w:val="Text"/>
              <w:rPr>
                <w:rStyle w:val="ChBlueBold"/>
              </w:rPr>
            </w:pPr>
            <w:r w:rsidRPr="00864E79">
              <w:rPr>
                <w:rStyle w:val="ChBlueBold"/>
              </w:rPr>
              <w:t>banyak</w:t>
            </w:r>
          </w:p>
        </w:tc>
      </w:tr>
      <w:tr w:rsidR="00AC23C4" w:rsidRPr="00864E79" w14:paraId="2A28BC46" w14:textId="77777777" w:rsidTr="00AC23C4">
        <w:tc>
          <w:tcPr>
            <w:tcW w:w="709" w:type="dxa"/>
            <w:shd w:val="clear" w:color="auto" w:fill="auto"/>
          </w:tcPr>
          <w:p w14:paraId="48F5FC8A" w14:textId="77777777" w:rsidR="00130064" w:rsidRPr="00864E79" w:rsidRDefault="00130064" w:rsidP="00130064">
            <w:pPr>
              <w:pStyle w:val="GlossEng"/>
            </w:pPr>
          </w:p>
        </w:tc>
        <w:tc>
          <w:tcPr>
            <w:tcW w:w="284" w:type="dxa"/>
            <w:shd w:val="clear" w:color="auto" w:fill="auto"/>
          </w:tcPr>
          <w:p w14:paraId="1FE61E64" w14:textId="77777777" w:rsidR="00130064" w:rsidRPr="00864E79" w:rsidRDefault="00130064" w:rsidP="00130064">
            <w:pPr>
              <w:pStyle w:val="GlossEng"/>
            </w:pPr>
          </w:p>
        </w:tc>
        <w:tc>
          <w:tcPr>
            <w:tcW w:w="784" w:type="dxa"/>
            <w:shd w:val="clear" w:color="auto" w:fill="auto"/>
          </w:tcPr>
          <w:p w14:paraId="5A289727" w14:textId="77777777" w:rsidR="00130064" w:rsidRPr="00864E79" w:rsidRDefault="00130064" w:rsidP="00130064">
            <w:pPr>
              <w:pStyle w:val="GlossEng"/>
            </w:pPr>
            <w:r w:rsidRPr="00864E79">
              <w:t>splinter</w:t>
            </w:r>
          </w:p>
        </w:tc>
        <w:tc>
          <w:tcPr>
            <w:tcW w:w="529" w:type="dxa"/>
            <w:shd w:val="clear" w:color="auto" w:fill="auto"/>
          </w:tcPr>
          <w:p w14:paraId="623B8F2E" w14:textId="77777777" w:rsidR="00130064" w:rsidRPr="00864E79" w:rsidRDefault="00130064" w:rsidP="00130064">
            <w:pPr>
              <w:pStyle w:val="GlossEng"/>
            </w:pPr>
            <w:r w:rsidRPr="00864E79">
              <w:t>also</w:t>
            </w:r>
          </w:p>
        </w:tc>
        <w:tc>
          <w:tcPr>
            <w:tcW w:w="818" w:type="dxa"/>
            <w:shd w:val="clear" w:color="auto" w:fill="auto"/>
          </w:tcPr>
          <w:p w14:paraId="21F0B3A6" w14:textId="77777777" w:rsidR="00130064" w:rsidRPr="00864E79" w:rsidRDefault="00130064" w:rsidP="00130064">
            <w:pPr>
              <w:pStyle w:val="GlossEng"/>
            </w:pPr>
            <w:r w:rsidRPr="00864E79">
              <w:t>many</w:t>
            </w:r>
          </w:p>
        </w:tc>
      </w:tr>
    </w:tbl>
    <w:p w14:paraId="77CBA284" w14:textId="3CED4DD7" w:rsidR="00130064" w:rsidRPr="001B3351" w:rsidRDefault="00B7093A" w:rsidP="00130064">
      <w:pPr>
        <w:pStyle w:val="FreeTranslEng15pt"/>
      </w:pPr>
      <w:r>
        <w:t>‘</w:t>
      </w:r>
      <w:r w:rsidR="00130064">
        <w:t xml:space="preserve">[at the beach] </w:t>
      </w:r>
      <w:r w:rsidR="00130064" w:rsidRPr="007A0BC8">
        <w:t>there are also</w:t>
      </w:r>
      <w:r w:rsidR="00130064" w:rsidRPr="007A0BC8">
        <w:rPr>
          <w:rStyle w:val="ChBlueBold"/>
        </w:rPr>
        <w:t xml:space="preserve"> lots of</w:t>
      </w:r>
      <w:r w:rsidR="00130064" w:rsidRPr="007A0BC8">
        <w:t xml:space="preserve"> splinters</w:t>
      </w:r>
      <w:r>
        <w:t>’</w:t>
      </w:r>
      <w:r w:rsidR="00130064" w:rsidRPr="007A0BC8">
        <w:t xml:space="preserve"> (Lit. </w:t>
      </w:r>
      <w:r>
        <w:t>‘</w:t>
      </w:r>
      <w:r w:rsidR="00130064" w:rsidRPr="007A0BC8">
        <w:t xml:space="preserve">the splinters </w:t>
      </w:r>
      <w:r w:rsidR="00EB7696">
        <w:t>(</w:t>
      </w:r>
      <w:r w:rsidR="00130064" w:rsidRPr="007A0BC8">
        <w:t>are</w:t>
      </w:r>
      <w:r w:rsidR="00EB7696">
        <w:t>)</w:t>
      </w:r>
      <w:r w:rsidR="00130064" w:rsidRPr="007A0BC8">
        <w:t xml:space="preserve"> also</w:t>
      </w:r>
      <w:r w:rsidR="00130064" w:rsidRPr="007A0BC8">
        <w:rPr>
          <w:rStyle w:val="ChBlueBold"/>
        </w:rPr>
        <w:t xml:space="preserve"> many</w:t>
      </w:r>
      <w:r>
        <w:t>’</w:t>
      </w:r>
      <w:r w:rsidR="00130064" w:rsidRPr="007A0BC8">
        <w:t xml:space="preserve">) </w:t>
      </w:r>
      <w:r w:rsidR="00A87C2F">
        <w:rPr>
          <w:rStyle w:val="ExampleSource"/>
        </w:rPr>
        <w:t>[080917-006-CvHt</w:t>
      </w:r>
      <w:r w:rsidR="00130064" w:rsidRPr="007A0BC8">
        <w:rPr>
          <w:rStyle w:val="ExampleSource"/>
        </w:rPr>
        <w:t>.0008]</w:t>
      </w:r>
    </w:p>
    <w:p w14:paraId="5A26A108" w14:textId="77777777" w:rsidR="00130064" w:rsidRDefault="00130064" w:rsidP="00130064">
      <w:pPr>
        <w:pStyle w:val="Heading3"/>
      </w:pPr>
      <w:bookmarkStart w:id="2717" w:name="_Ref350504987"/>
      <w:bookmarkStart w:id="2718" w:name="_Toc367531128"/>
      <w:bookmarkStart w:id="2719" w:name="_Toc440455625"/>
      <w:r>
        <w:t>Distributive quantifiers</w:t>
      </w:r>
      <w:bookmarkEnd w:id="2717"/>
      <w:bookmarkEnd w:id="2718"/>
      <w:bookmarkEnd w:id="2719"/>
    </w:p>
    <w:p w14:paraId="16FC8C25" w14:textId="7AE2714A" w:rsidR="00130064" w:rsidRDefault="00130064" w:rsidP="00130064">
      <w:pPr>
        <w:pStyle w:val="Body0010after"/>
      </w:pPr>
      <w:r w:rsidRPr="007A0BC8">
        <w:rPr>
          <w:lang w:eastAsia="en-US"/>
        </w:rPr>
        <w:t xml:space="preserve">The notion of </w:t>
      </w:r>
      <w:r w:rsidR="00B7093A">
        <w:rPr>
          <w:lang w:eastAsia="en-US"/>
        </w:rPr>
        <w:t>‘</w:t>
      </w:r>
      <w:r w:rsidRPr="007A0BC8">
        <w:rPr>
          <w:lang w:eastAsia="en-US"/>
        </w:rPr>
        <w:t>little by little</w:t>
      </w:r>
      <w:r w:rsidR="00B7093A">
        <w:rPr>
          <w:lang w:eastAsia="en-US"/>
        </w:rPr>
        <w:t>’</w:t>
      </w:r>
      <w:r w:rsidRPr="007A0BC8">
        <w:rPr>
          <w:lang w:eastAsia="en-US"/>
        </w:rPr>
        <w:t xml:space="preserve"> or </w:t>
      </w:r>
      <w:r w:rsidR="00B7093A">
        <w:rPr>
          <w:lang w:eastAsia="en-US"/>
        </w:rPr>
        <w:t>‘</w:t>
      </w:r>
      <w:r w:rsidRPr="007A0BC8">
        <w:rPr>
          <w:lang w:eastAsia="en-US"/>
        </w:rPr>
        <w:t>many by many</w:t>
      </w:r>
      <w:r w:rsidR="00B7093A">
        <w:rPr>
          <w:lang w:eastAsia="en-US"/>
        </w:rPr>
        <w:t>’</w:t>
      </w:r>
      <w:r w:rsidRPr="007A0BC8">
        <w:rPr>
          <w:lang w:eastAsia="en-US"/>
        </w:rPr>
        <w:t xml:space="preserve"> is expressed through reduplication of the quantifier</w:t>
      </w:r>
      <w:r>
        <w:rPr>
          <w:lang w:eastAsia="en-US"/>
        </w:rPr>
        <w:t>,</w:t>
      </w:r>
      <w:r w:rsidRPr="007A0BC8">
        <w:rPr>
          <w:lang w:eastAsia="en-US"/>
        </w:rPr>
        <w:t xml:space="preserve"> similar to the </w:t>
      </w:r>
      <w:r>
        <w:rPr>
          <w:lang w:eastAsia="en-US"/>
        </w:rPr>
        <w:t xml:space="preserve">formation of distributive numerals </w:t>
      </w:r>
      <w:r w:rsidRPr="007A0BC8">
        <w:rPr>
          <w:lang w:eastAsia="en-US"/>
        </w:rPr>
        <w:t xml:space="preserve">presented in </w:t>
      </w:r>
      <w:r>
        <w:fldChar w:fldCharType="begin"/>
      </w:r>
      <w:r>
        <w:instrText xml:space="preserve"> REF _Ref339637319 \h </w:instrText>
      </w:r>
      <w:r>
        <w:fldChar w:fldCharType="separate"/>
      </w:r>
      <w:r w:rsidR="00154D81" w:rsidRPr="00864E79">
        <w:t>(</w:t>
      </w:r>
      <w:r w:rsidR="00154D81">
        <w:rPr>
          <w:noProof/>
        </w:rPr>
        <w:t>310</w:t>
      </w:r>
      <w:r w:rsidR="00154D81" w:rsidRPr="00864E79">
        <w:t>)</w:t>
      </w:r>
      <w:r>
        <w:fldChar w:fldCharType="end"/>
      </w:r>
      <w:r w:rsidR="00B8776F">
        <w:t xml:space="preserve"> and </w:t>
      </w:r>
      <w:r w:rsidR="00B8776F">
        <w:fldChar w:fldCharType="begin"/>
      </w:r>
      <w:r w:rsidR="00B8776F">
        <w:instrText xml:space="preserve"> REF _Ref339637320 \h </w:instrText>
      </w:r>
      <w:r w:rsidR="00B8776F">
        <w:fldChar w:fldCharType="separate"/>
      </w:r>
      <w:r w:rsidR="00154D81" w:rsidRPr="00864E79">
        <w:t>(</w:t>
      </w:r>
      <w:r w:rsidR="00154D81">
        <w:rPr>
          <w:noProof/>
        </w:rPr>
        <w:t>311</w:t>
      </w:r>
      <w:r w:rsidR="00154D81" w:rsidRPr="00864E79">
        <w:t>)</w:t>
      </w:r>
      <w:r w:rsidR="00B8776F">
        <w:fldChar w:fldCharType="end"/>
      </w:r>
      <w:r w:rsidRPr="007A0BC8">
        <w:rPr>
          <w:lang w:eastAsia="en-US"/>
        </w:rPr>
        <w:t xml:space="preserve"> (</w:t>
      </w:r>
      <w:r>
        <w:t>§</w:t>
      </w:r>
      <w:r>
        <w:fldChar w:fldCharType="begin"/>
      </w:r>
      <w:r>
        <w:instrText xml:space="preserve"> REF _Ref350504741 \w \h </w:instrText>
      </w:r>
      <w:r>
        <w:fldChar w:fldCharType="separate"/>
      </w:r>
      <w:r w:rsidR="00154D81">
        <w:rPr>
          <w:cs/>
        </w:rPr>
        <w:t>‎</w:t>
      </w:r>
      <w:r w:rsidR="00154D81">
        <w:t>5.9.3</w:t>
      </w:r>
      <w:r>
        <w:fldChar w:fldCharType="end"/>
      </w:r>
      <w:r w:rsidR="00EA7F18">
        <w:t xml:space="preserve">; </w:t>
      </w:r>
      <w:r>
        <w:t>see also §</w:t>
      </w:r>
      <w:r w:rsidR="00522A5F">
        <w:fldChar w:fldCharType="begin"/>
      </w:r>
      <w:r w:rsidR="00522A5F">
        <w:instrText xml:space="preserve"> REF _Ref374454714 \w \h </w:instrText>
      </w:r>
      <w:r w:rsidR="00522A5F">
        <w:fldChar w:fldCharType="separate"/>
      </w:r>
      <w:r w:rsidR="00154D81">
        <w:rPr>
          <w:cs/>
        </w:rPr>
        <w:t>‎</w:t>
      </w:r>
      <w:r w:rsidR="00154D81">
        <w:t>4.2.4</w:t>
      </w:r>
      <w:r w:rsidR="00522A5F">
        <w:fldChar w:fldCharType="end"/>
      </w:r>
      <w:r>
        <w:t>)</w:t>
      </w:r>
      <w:r w:rsidRPr="007A0BC8">
        <w:rPr>
          <w:lang w:eastAsia="en-US"/>
        </w:rPr>
        <w:t xml:space="preserve">. </w:t>
      </w:r>
      <w:r>
        <w:rPr>
          <w:lang w:eastAsia="en-US"/>
        </w:rPr>
        <w:t xml:space="preserve">Distributive </w:t>
      </w:r>
      <w:r w:rsidRPr="007A0BC8">
        <w:rPr>
          <w:lang w:eastAsia="en-US"/>
        </w:rPr>
        <w:t>quantifier</w:t>
      </w:r>
      <w:r>
        <w:rPr>
          <w:lang w:eastAsia="en-US"/>
        </w:rPr>
        <w:t>s</w:t>
      </w:r>
      <w:r w:rsidRPr="007A0BC8">
        <w:rPr>
          <w:lang w:eastAsia="en-US"/>
        </w:rPr>
        <w:t xml:space="preserve"> </w:t>
      </w:r>
      <w:r>
        <w:rPr>
          <w:lang w:eastAsia="en-US"/>
        </w:rPr>
        <w:t>denote</w:t>
      </w:r>
      <w:r w:rsidRPr="007A0BC8">
        <w:rPr>
          <w:lang w:eastAsia="en-US"/>
        </w:rPr>
        <w:t xml:space="preserve"> event</w:t>
      </w:r>
      <w:r w:rsidR="00DD2558">
        <w:rPr>
          <w:lang w:eastAsia="en-US"/>
        </w:rPr>
        <w:t>s</w:t>
      </w:r>
      <w:r w:rsidRPr="007A0BC8">
        <w:rPr>
          <w:lang w:eastAsia="en-US"/>
        </w:rPr>
        <w:t xml:space="preserve"> that affect an indefinite number of members of a group or set at different points in time. In </w:t>
      </w:r>
      <w:r>
        <w:fldChar w:fldCharType="begin"/>
      </w:r>
      <w:r>
        <w:instrText xml:space="preserve"> REF _Ref339637333 \h </w:instrText>
      </w:r>
      <w:r>
        <w:fldChar w:fldCharType="separate"/>
      </w:r>
      <w:r w:rsidR="00154D81" w:rsidRPr="00864E79">
        <w:t>(</w:t>
      </w:r>
      <w:r w:rsidR="00154D81">
        <w:rPr>
          <w:noProof/>
        </w:rPr>
        <w:t>328</w:t>
      </w:r>
      <w:r w:rsidR="00154D81" w:rsidRPr="00864E79">
        <w:t>)</w:t>
      </w:r>
      <w:r>
        <w:fldChar w:fldCharType="end"/>
      </w:r>
      <w:r>
        <w:t>, for example</w:t>
      </w:r>
      <w:r w:rsidRPr="007A0BC8">
        <w:t xml:space="preserve">, </w:t>
      </w:r>
      <w:r>
        <w:rPr>
          <w:rStyle w:val="ChItalBold"/>
        </w:rPr>
        <w:t>uang banyak~</w:t>
      </w:r>
      <w:r w:rsidRPr="007A0BC8">
        <w:rPr>
          <w:rStyle w:val="ChItalBold"/>
        </w:rPr>
        <w:t>banyak</w:t>
      </w:r>
      <w:r w:rsidRPr="007A0BC8">
        <w:t xml:space="preserve"> denotes </w:t>
      </w:r>
      <w:r w:rsidR="00B7093A">
        <w:t>‘</w:t>
      </w:r>
      <w:r w:rsidRPr="007A0BC8">
        <w:t>sets of lots of money</w:t>
      </w:r>
      <w:r w:rsidR="00B7093A">
        <w:t>’</w:t>
      </w:r>
      <w:r w:rsidRPr="007A0BC8">
        <w:t xml:space="preserve">, while in </w:t>
      </w:r>
      <w:r>
        <w:fldChar w:fldCharType="begin"/>
      </w:r>
      <w:r>
        <w:instrText xml:space="preserve"> REF _Ref339637334 \h </w:instrText>
      </w:r>
      <w:r>
        <w:fldChar w:fldCharType="separate"/>
      </w:r>
      <w:r w:rsidR="00154D81" w:rsidRPr="00864E79">
        <w:t>(</w:t>
      </w:r>
      <w:r w:rsidR="00154D81">
        <w:rPr>
          <w:noProof/>
        </w:rPr>
        <w:t>329</w:t>
      </w:r>
      <w:r w:rsidR="00154D81" w:rsidRPr="00864E79">
        <w:t>)</w:t>
      </w:r>
      <w:r>
        <w:fldChar w:fldCharType="end"/>
      </w:r>
      <w:r w:rsidRPr="007A0BC8">
        <w:t xml:space="preserve"> </w:t>
      </w:r>
      <w:r w:rsidRPr="007A0BC8">
        <w:rPr>
          <w:rStyle w:val="ChItalBold"/>
        </w:rPr>
        <w:t>sedikit</w:t>
      </w:r>
      <w:r>
        <w:rPr>
          <w:rStyle w:val="ChItalBold"/>
        </w:rPr>
        <w:t>~</w:t>
      </w:r>
      <w:r w:rsidRPr="007A0BC8">
        <w:rPr>
          <w:rStyle w:val="ChItalBold"/>
        </w:rPr>
        <w:t>sedikit</w:t>
      </w:r>
      <w:r w:rsidRPr="007A0BC8">
        <w:t xml:space="preserve"> designates </w:t>
      </w:r>
      <w:r w:rsidR="00B7093A">
        <w:t>‘</w:t>
      </w:r>
      <w:r w:rsidRPr="007A0BC8">
        <w:t>sets of little (food)</w:t>
      </w:r>
      <w:r w:rsidR="00B7093A">
        <w:t>’</w:t>
      </w:r>
      <w:r w:rsidRPr="007A0BC8">
        <w:t>.</w:t>
      </w:r>
    </w:p>
    <w:tbl>
      <w:tblPr>
        <w:tblW w:w="0" w:type="auto"/>
        <w:tblCellMar>
          <w:left w:w="42" w:type="dxa"/>
          <w:right w:w="42" w:type="dxa"/>
        </w:tblCellMar>
        <w:tblLook w:val="01E0" w:firstRow="1" w:lastRow="1" w:firstColumn="1" w:lastColumn="1" w:noHBand="0" w:noVBand="0"/>
      </w:tblPr>
      <w:tblGrid>
        <w:gridCol w:w="709"/>
        <w:gridCol w:w="651"/>
        <w:gridCol w:w="618"/>
        <w:gridCol w:w="729"/>
        <w:gridCol w:w="1556"/>
      </w:tblGrid>
      <w:tr w:rsidR="00AC23C4" w:rsidRPr="00DC4B90" w14:paraId="4487010B" w14:textId="77777777" w:rsidTr="00AC23C4">
        <w:tc>
          <w:tcPr>
            <w:tcW w:w="709" w:type="dxa"/>
            <w:shd w:val="clear" w:color="auto" w:fill="auto"/>
          </w:tcPr>
          <w:p w14:paraId="719931EB" w14:textId="77777777" w:rsidR="00130064" w:rsidRPr="00864E79" w:rsidRDefault="00130064" w:rsidP="00130064">
            <w:pPr>
              <w:pStyle w:val="Text"/>
            </w:pPr>
            <w:bookmarkStart w:id="2720" w:name="_Ref303849408"/>
            <w:bookmarkStart w:id="2721" w:name="_Ref339637333"/>
            <w:r w:rsidRPr="00864E79">
              <w:t>(</w:t>
            </w:r>
            <w:fldSimple w:instr=" SEQ ( \* ARABIC \s 1 ">
              <w:r w:rsidR="00154D81">
                <w:rPr>
                  <w:noProof/>
                </w:rPr>
                <w:t>328</w:t>
              </w:r>
            </w:fldSimple>
            <w:bookmarkEnd w:id="2720"/>
            <w:r w:rsidRPr="00864E79">
              <w:t>)</w:t>
            </w:r>
            <w:bookmarkEnd w:id="2721"/>
          </w:p>
        </w:tc>
        <w:tc>
          <w:tcPr>
            <w:tcW w:w="651" w:type="dxa"/>
            <w:shd w:val="clear" w:color="auto" w:fill="auto"/>
          </w:tcPr>
          <w:p w14:paraId="1D1CF358" w14:textId="77777777" w:rsidR="00130064" w:rsidRPr="00864E79" w:rsidRDefault="00130064" w:rsidP="00130064">
            <w:pPr>
              <w:pStyle w:val="Text"/>
            </w:pPr>
            <w:r w:rsidRPr="00864E79">
              <w:t>bapa</w:t>
            </w:r>
          </w:p>
        </w:tc>
        <w:tc>
          <w:tcPr>
            <w:tcW w:w="618" w:type="dxa"/>
            <w:shd w:val="clear" w:color="auto" w:fill="auto"/>
          </w:tcPr>
          <w:p w14:paraId="7AB02AE4" w14:textId="77777777" w:rsidR="00130064" w:rsidRPr="00864E79" w:rsidRDefault="00130064" w:rsidP="00130064">
            <w:pPr>
              <w:pStyle w:val="Text"/>
            </w:pPr>
            <w:r w:rsidRPr="00864E79">
              <w:t>kirim</w:t>
            </w:r>
          </w:p>
        </w:tc>
        <w:tc>
          <w:tcPr>
            <w:tcW w:w="729" w:type="dxa"/>
            <w:shd w:val="clear" w:color="auto" w:fill="auto"/>
          </w:tcPr>
          <w:p w14:paraId="536A684F" w14:textId="77777777" w:rsidR="00130064" w:rsidRPr="00864E79" w:rsidRDefault="00130064" w:rsidP="00130064">
            <w:pPr>
              <w:pStyle w:val="Text"/>
              <w:rPr>
                <w:rStyle w:val="ChBlueBold"/>
              </w:rPr>
            </w:pPr>
            <w:r w:rsidRPr="00864E79">
              <w:rPr>
                <w:rStyle w:val="ChBlueBold"/>
              </w:rPr>
              <w:t>uang</w:t>
            </w:r>
          </w:p>
        </w:tc>
        <w:tc>
          <w:tcPr>
            <w:tcW w:w="1556" w:type="dxa"/>
            <w:shd w:val="clear" w:color="auto" w:fill="auto"/>
          </w:tcPr>
          <w:p w14:paraId="343085BA" w14:textId="77777777" w:rsidR="00130064" w:rsidRPr="00864E79" w:rsidRDefault="00130064" w:rsidP="00130064">
            <w:pPr>
              <w:pStyle w:val="Text"/>
              <w:rPr>
                <w:rStyle w:val="ChBlueBold"/>
              </w:rPr>
            </w:pPr>
            <w:r w:rsidRPr="00864E79">
              <w:rPr>
                <w:rStyle w:val="ChBlueBold"/>
              </w:rPr>
              <w:t>banyak~banyak</w:t>
            </w:r>
          </w:p>
        </w:tc>
      </w:tr>
      <w:tr w:rsidR="00AC23C4" w:rsidRPr="00864E79" w14:paraId="10E38932" w14:textId="77777777" w:rsidTr="00AC23C4">
        <w:tc>
          <w:tcPr>
            <w:tcW w:w="709" w:type="dxa"/>
            <w:shd w:val="clear" w:color="auto" w:fill="auto"/>
          </w:tcPr>
          <w:p w14:paraId="0A3FDFFC" w14:textId="77777777" w:rsidR="00130064" w:rsidRPr="00864E79" w:rsidRDefault="00130064" w:rsidP="00130064">
            <w:pPr>
              <w:pStyle w:val="GlossEng"/>
            </w:pPr>
          </w:p>
        </w:tc>
        <w:tc>
          <w:tcPr>
            <w:tcW w:w="651" w:type="dxa"/>
            <w:shd w:val="clear" w:color="auto" w:fill="auto"/>
          </w:tcPr>
          <w:p w14:paraId="4F8089FB" w14:textId="77777777" w:rsidR="00130064" w:rsidRPr="00864E79" w:rsidRDefault="00130064" w:rsidP="00130064">
            <w:pPr>
              <w:pStyle w:val="GlossEng"/>
            </w:pPr>
            <w:r w:rsidRPr="00864E79">
              <w:t>father</w:t>
            </w:r>
          </w:p>
        </w:tc>
        <w:tc>
          <w:tcPr>
            <w:tcW w:w="618" w:type="dxa"/>
            <w:shd w:val="clear" w:color="auto" w:fill="auto"/>
          </w:tcPr>
          <w:p w14:paraId="113A4E4F" w14:textId="77777777" w:rsidR="00130064" w:rsidRPr="00864E79" w:rsidRDefault="00130064" w:rsidP="00130064">
            <w:pPr>
              <w:pStyle w:val="GlossEng"/>
            </w:pPr>
            <w:r w:rsidRPr="00864E79">
              <w:t>send</w:t>
            </w:r>
          </w:p>
        </w:tc>
        <w:tc>
          <w:tcPr>
            <w:tcW w:w="729" w:type="dxa"/>
            <w:shd w:val="clear" w:color="auto" w:fill="auto"/>
          </w:tcPr>
          <w:p w14:paraId="04DAE44D" w14:textId="77777777" w:rsidR="00130064" w:rsidRPr="00864E79" w:rsidRDefault="00130064" w:rsidP="00130064">
            <w:pPr>
              <w:pStyle w:val="GlossEng"/>
            </w:pPr>
            <w:r w:rsidRPr="00864E79">
              <w:t>money</w:t>
            </w:r>
          </w:p>
        </w:tc>
        <w:tc>
          <w:tcPr>
            <w:tcW w:w="1556" w:type="dxa"/>
            <w:shd w:val="clear" w:color="auto" w:fill="auto"/>
          </w:tcPr>
          <w:p w14:paraId="5C7508E8" w14:textId="77777777" w:rsidR="00130064" w:rsidRPr="00864E79" w:rsidRDefault="00130064" w:rsidP="00130064">
            <w:pPr>
              <w:pStyle w:val="GlossEng"/>
            </w:pPr>
            <w:r w:rsidRPr="0099608C">
              <w:rPr>
                <w:rStyle w:val="ChSmallCaps"/>
              </w:rPr>
              <w:t>rdp</w:t>
            </w:r>
            <w:r w:rsidRPr="00864E79">
              <w:t>~many</w:t>
            </w:r>
          </w:p>
        </w:tc>
      </w:tr>
    </w:tbl>
    <w:p w14:paraId="0412FFA3" w14:textId="0D4E0CD3" w:rsidR="00130064" w:rsidRPr="007A0BC8" w:rsidRDefault="00130064" w:rsidP="00130064">
      <w:pPr>
        <w:pStyle w:val="FreeTranslEng"/>
      </w:pPr>
      <w:r>
        <w:t xml:space="preserve">[Phone conversation:] </w:t>
      </w:r>
      <w:r w:rsidR="00B7093A">
        <w:t>‘</w:t>
      </w:r>
      <w:r w:rsidRPr="007A0BC8">
        <w:t xml:space="preserve">father send </w:t>
      </w:r>
      <w:r w:rsidRPr="007A0BC8">
        <w:rPr>
          <w:rStyle w:val="ChBlueBold"/>
        </w:rPr>
        <w:t>lots of money at regular intervals</w:t>
      </w:r>
      <w:r w:rsidR="00B7093A">
        <w:t>’</w:t>
      </w:r>
      <w:r w:rsidRPr="007A0BC8">
        <w:t xml:space="preserve"> (Lit. </w:t>
      </w:r>
      <w:r w:rsidR="00B7093A">
        <w:t>‘</w:t>
      </w:r>
      <w:r w:rsidRPr="007A0BC8">
        <w:rPr>
          <w:rStyle w:val="ChBlueBold"/>
        </w:rPr>
        <w:t>lots by lots of money</w:t>
      </w:r>
      <w:r w:rsidR="00B7093A">
        <w:t>’</w:t>
      </w:r>
      <w:r w:rsidRPr="007A0BC8">
        <w:t xml:space="preserve">) </w:t>
      </w:r>
      <w:r w:rsidRPr="00DC46C1">
        <w:rPr>
          <w:rStyle w:val="ExampleSource"/>
        </w:rPr>
        <w:t>[080922-001a-CvPh.0440]</w:t>
      </w:r>
    </w:p>
    <w:tbl>
      <w:tblPr>
        <w:tblW w:w="6293" w:type="dxa"/>
        <w:tblCellMar>
          <w:left w:w="42" w:type="dxa"/>
          <w:right w:w="42" w:type="dxa"/>
        </w:tblCellMar>
        <w:tblLook w:val="01E0" w:firstRow="1" w:lastRow="1" w:firstColumn="1" w:lastColumn="1" w:noHBand="0" w:noVBand="0"/>
      </w:tblPr>
      <w:tblGrid>
        <w:gridCol w:w="709"/>
        <w:gridCol w:w="584"/>
        <w:gridCol w:w="734"/>
        <w:gridCol w:w="418"/>
        <w:gridCol w:w="773"/>
        <w:gridCol w:w="584"/>
        <w:gridCol w:w="418"/>
        <w:gridCol w:w="1422"/>
        <w:gridCol w:w="651"/>
      </w:tblGrid>
      <w:tr w:rsidR="00AC23C4" w:rsidRPr="00864E79" w14:paraId="15F9D8D8" w14:textId="77777777" w:rsidTr="00AC23C4">
        <w:tc>
          <w:tcPr>
            <w:tcW w:w="709" w:type="dxa"/>
            <w:shd w:val="clear" w:color="auto" w:fill="auto"/>
          </w:tcPr>
          <w:p w14:paraId="67E5B3BB" w14:textId="77777777" w:rsidR="00130064" w:rsidRPr="00864E79" w:rsidRDefault="00130064" w:rsidP="00130064">
            <w:pPr>
              <w:pStyle w:val="Text"/>
            </w:pPr>
            <w:bookmarkStart w:id="2722" w:name="_Ref318829437"/>
            <w:bookmarkStart w:id="2723" w:name="_Ref339637334"/>
            <w:r w:rsidRPr="00864E79">
              <w:t>(</w:t>
            </w:r>
            <w:fldSimple w:instr=" SEQ ( \* ARABIC \s 1 ">
              <w:r w:rsidR="00154D81">
                <w:rPr>
                  <w:noProof/>
                </w:rPr>
                <w:t>329</w:t>
              </w:r>
            </w:fldSimple>
            <w:bookmarkEnd w:id="2722"/>
            <w:r w:rsidRPr="00864E79">
              <w:t>)</w:t>
            </w:r>
            <w:bookmarkEnd w:id="2723"/>
          </w:p>
        </w:tc>
        <w:tc>
          <w:tcPr>
            <w:tcW w:w="584" w:type="dxa"/>
            <w:shd w:val="clear" w:color="auto" w:fill="auto"/>
          </w:tcPr>
          <w:p w14:paraId="722CEA84" w14:textId="77777777" w:rsidR="00130064" w:rsidRPr="00864E79" w:rsidRDefault="00130064" w:rsidP="00130064">
            <w:pPr>
              <w:pStyle w:val="Text"/>
            </w:pPr>
            <w:r w:rsidRPr="00864E79">
              <w:t>dong</w:t>
            </w:r>
          </w:p>
        </w:tc>
        <w:tc>
          <w:tcPr>
            <w:tcW w:w="734" w:type="dxa"/>
            <w:shd w:val="clear" w:color="auto" w:fill="auto"/>
          </w:tcPr>
          <w:p w14:paraId="402DC523" w14:textId="77777777" w:rsidR="00130064" w:rsidRPr="00864E79" w:rsidRDefault="00130064" w:rsidP="00130064">
            <w:pPr>
              <w:pStyle w:val="Text"/>
            </w:pPr>
            <w:r w:rsidRPr="00864E79">
              <w:t>blum</w:t>
            </w:r>
          </w:p>
        </w:tc>
        <w:tc>
          <w:tcPr>
            <w:tcW w:w="418" w:type="dxa"/>
            <w:shd w:val="clear" w:color="auto" w:fill="auto"/>
          </w:tcPr>
          <w:p w14:paraId="36F09ADE" w14:textId="77777777" w:rsidR="00130064" w:rsidRPr="00864E79" w:rsidRDefault="00130064" w:rsidP="00130064">
            <w:pPr>
              <w:pStyle w:val="Text"/>
            </w:pPr>
            <w:r w:rsidRPr="00864E79">
              <w:t>isi</w:t>
            </w:r>
          </w:p>
        </w:tc>
        <w:tc>
          <w:tcPr>
            <w:tcW w:w="773" w:type="dxa"/>
            <w:shd w:val="clear" w:color="auto" w:fill="auto"/>
          </w:tcPr>
          <w:p w14:paraId="4772179B" w14:textId="77777777" w:rsidR="00130064" w:rsidRPr="00864E79" w:rsidRDefault="00BC525F" w:rsidP="00130064">
            <w:pPr>
              <w:pStyle w:val="Text"/>
            </w:pPr>
            <w:r w:rsidRPr="00864E79">
              <w:t>selaing</w:t>
            </w:r>
          </w:p>
        </w:tc>
        <w:tc>
          <w:tcPr>
            <w:tcW w:w="584" w:type="dxa"/>
            <w:shd w:val="clear" w:color="auto" w:fill="auto"/>
          </w:tcPr>
          <w:p w14:paraId="7F0070CB" w14:textId="77777777" w:rsidR="00130064" w:rsidRPr="00864E79" w:rsidRDefault="00130064" w:rsidP="00130064">
            <w:pPr>
              <w:pStyle w:val="Text"/>
            </w:pPr>
            <w:r w:rsidRPr="00864E79">
              <w:t>dong</w:t>
            </w:r>
          </w:p>
        </w:tc>
        <w:tc>
          <w:tcPr>
            <w:tcW w:w="418" w:type="dxa"/>
            <w:shd w:val="clear" w:color="auto" w:fill="auto"/>
          </w:tcPr>
          <w:p w14:paraId="4EF413A1" w14:textId="77777777" w:rsidR="00130064" w:rsidRPr="00864E79" w:rsidRDefault="00130064" w:rsidP="00130064">
            <w:pPr>
              <w:pStyle w:val="Text"/>
            </w:pPr>
            <w:r w:rsidRPr="00864E79">
              <w:t>isi</w:t>
            </w:r>
          </w:p>
        </w:tc>
        <w:tc>
          <w:tcPr>
            <w:tcW w:w="1422" w:type="dxa"/>
            <w:shd w:val="clear" w:color="auto" w:fill="auto"/>
          </w:tcPr>
          <w:p w14:paraId="04A1F94F" w14:textId="77777777" w:rsidR="00130064" w:rsidRPr="00864E79" w:rsidRDefault="00130064" w:rsidP="00130064">
            <w:pPr>
              <w:pStyle w:val="Text"/>
              <w:rPr>
                <w:rStyle w:val="ChBlueBold"/>
              </w:rPr>
            </w:pPr>
            <w:r w:rsidRPr="00864E79">
              <w:rPr>
                <w:rStyle w:val="ChBlueBold"/>
              </w:rPr>
              <w:t>sedikit~sedikit</w:t>
            </w:r>
          </w:p>
        </w:tc>
        <w:tc>
          <w:tcPr>
            <w:tcW w:w="651" w:type="dxa"/>
            <w:shd w:val="clear" w:color="auto" w:fill="auto"/>
          </w:tcPr>
          <w:p w14:paraId="54E5FBCD" w14:textId="77777777" w:rsidR="00130064" w:rsidRPr="00864E79" w:rsidRDefault="00130064" w:rsidP="00130064">
            <w:pPr>
              <w:pStyle w:val="Text"/>
            </w:pPr>
            <w:r w:rsidRPr="00864E79">
              <w:t>to</w:t>
            </w:r>
            <w:r>
              <w:t>?</w:t>
            </w:r>
          </w:p>
        </w:tc>
      </w:tr>
      <w:tr w:rsidR="00AC23C4" w:rsidRPr="00864E79" w14:paraId="022C92C3" w14:textId="77777777" w:rsidTr="00AC23C4">
        <w:tc>
          <w:tcPr>
            <w:tcW w:w="709" w:type="dxa"/>
            <w:shd w:val="clear" w:color="auto" w:fill="auto"/>
          </w:tcPr>
          <w:p w14:paraId="2D008321" w14:textId="77777777" w:rsidR="00130064" w:rsidRPr="00864E79" w:rsidRDefault="00130064" w:rsidP="00130064">
            <w:pPr>
              <w:pStyle w:val="GlossEng"/>
            </w:pPr>
          </w:p>
        </w:tc>
        <w:tc>
          <w:tcPr>
            <w:tcW w:w="584" w:type="dxa"/>
            <w:shd w:val="clear" w:color="auto" w:fill="auto"/>
          </w:tcPr>
          <w:p w14:paraId="07B3465C" w14:textId="77777777" w:rsidR="00130064" w:rsidRPr="0099608C" w:rsidRDefault="00130064" w:rsidP="00130064">
            <w:pPr>
              <w:pStyle w:val="GlossEng"/>
              <w:rPr>
                <w:rStyle w:val="ChSmallCaps"/>
              </w:rPr>
            </w:pPr>
            <w:r w:rsidRPr="0099608C">
              <w:rPr>
                <w:rStyle w:val="ChSmallCaps"/>
              </w:rPr>
              <w:t>3pl</w:t>
            </w:r>
          </w:p>
        </w:tc>
        <w:tc>
          <w:tcPr>
            <w:tcW w:w="734" w:type="dxa"/>
            <w:shd w:val="clear" w:color="auto" w:fill="auto"/>
          </w:tcPr>
          <w:p w14:paraId="039EE1D6" w14:textId="77777777" w:rsidR="00130064" w:rsidRPr="00864E79" w:rsidRDefault="00130064" w:rsidP="00130064">
            <w:pPr>
              <w:pStyle w:val="GlossEng"/>
            </w:pPr>
            <w:r w:rsidRPr="00864E79">
              <w:t>not.yet</w:t>
            </w:r>
          </w:p>
        </w:tc>
        <w:tc>
          <w:tcPr>
            <w:tcW w:w="418" w:type="dxa"/>
            <w:shd w:val="clear" w:color="auto" w:fill="auto"/>
          </w:tcPr>
          <w:p w14:paraId="014A7AE1" w14:textId="77777777" w:rsidR="00130064" w:rsidRPr="00864E79" w:rsidRDefault="00130064" w:rsidP="00130064">
            <w:pPr>
              <w:pStyle w:val="GlossEng"/>
            </w:pPr>
            <w:r w:rsidRPr="00864E79">
              <w:t>fill</w:t>
            </w:r>
          </w:p>
        </w:tc>
        <w:tc>
          <w:tcPr>
            <w:tcW w:w="773" w:type="dxa"/>
            <w:shd w:val="clear" w:color="auto" w:fill="auto"/>
          </w:tcPr>
          <w:p w14:paraId="2158BCB1" w14:textId="77777777" w:rsidR="00130064" w:rsidRPr="00864E79" w:rsidRDefault="00130064" w:rsidP="00130064">
            <w:pPr>
              <w:pStyle w:val="GlossEng"/>
            </w:pPr>
            <w:r w:rsidRPr="00864E79">
              <w:t>besides</w:t>
            </w:r>
          </w:p>
        </w:tc>
        <w:tc>
          <w:tcPr>
            <w:tcW w:w="584" w:type="dxa"/>
            <w:shd w:val="clear" w:color="auto" w:fill="auto"/>
          </w:tcPr>
          <w:p w14:paraId="644B998F" w14:textId="77777777" w:rsidR="00130064" w:rsidRPr="0099608C" w:rsidRDefault="00130064" w:rsidP="00130064">
            <w:pPr>
              <w:pStyle w:val="GlossEng"/>
              <w:rPr>
                <w:rStyle w:val="ChSmallCaps"/>
              </w:rPr>
            </w:pPr>
            <w:r w:rsidRPr="0099608C">
              <w:rPr>
                <w:rStyle w:val="ChSmallCaps"/>
              </w:rPr>
              <w:t>3pl</w:t>
            </w:r>
          </w:p>
        </w:tc>
        <w:tc>
          <w:tcPr>
            <w:tcW w:w="418" w:type="dxa"/>
            <w:shd w:val="clear" w:color="auto" w:fill="auto"/>
          </w:tcPr>
          <w:p w14:paraId="434EDE53" w14:textId="77777777" w:rsidR="00130064" w:rsidRPr="00864E79" w:rsidRDefault="00130064" w:rsidP="00130064">
            <w:pPr>
              <w:pStyle w:val="GlossEng"/>
            </w:pPr>
            <w:r w:rsidRPr="00864E79">
              <w:t>fill</w:t>
            </w:r>
          </w:p>
        </w:tc>
        <w:tc>
          <w:tcPr>
            <w:tcW w:w="1422" w:type="dxa"/>
            <w:shd w:val="clear" w:color="auto" w:fill="auto"/>
          </w:tcPr>
          <w:p w14:paraId="43B3F05E" w14:textId="77777777" w:rsidR="00130064" w:rsidRPr="00864E79" w:rsidRDefault="00130064" w:rsidP="00130064">
            <w:pPr>
              <w:pStyle w:val="GlossEng"/>
            </w:pPr>
            <w:r w:rsidRPr="0099608C">
              <w:rPr>
                <w:rStyle w:val="ChSmallCaps"/>
              </w:rPr>
              <w:t>rdp</w:t>
            </w:r>
            <w:r w:rsidRPr="00864E79">
              <w:t>~few</w:t>
            </w:r>
          </w:p>
        </w:tc>
        <w:tc>
          <w:tcPr>
            <w:tcW w:w="651" w:type="dxa"/>
            <w:shd w:val="clear" w:color="auto" w:fill="auto"/>
          </w:tcPr>
          <w:p w14:paraId="6919144C" w14:textId="77777777" w:rsidR="00130064" w:rsidRPr="00864E79" w:rsidRDefault="00130064" w:rsidP="00130064">
            <w:pPr>
              <w:pStyle w:val="GlossEng"/>
            </w:pPr>
            <w:r w:rsidRPr="00864E79">
              <w:t>right?</w:t>
            </w:r>
          </w:p>
        </w:tc>
      </w:tr>
    </w:tbl>
    <w:p w14:paraId="0306EC94" w14:textId="79DC61DB" w:rsidR="00130064" w:rsidRDefault="00130064" w:rsidP="00130064">
      <w:pPr>
        <w:pStyle w:val="FreeTranslEng15pt"/>
      </w:pPr>
      <w:r>
        <w:t xml:space="preserve">[About organizing the food distribution during a retreat:] </w:t>
      </w:r>
      <w:r w:rsidR="00B7093A">
        <w:t>‘</w:t>
      </w:r>
      <w:r w:rsidRPr="007A0BC8">
        <w:t>they haven</w:t>
      </w:r>
      <w:r w:rsidR="00B7093A">
        <w:t>’</w:t>
      </w:r>
      <w:r w:rsidRPr="007A0BC8">
        <w:t xml:space="preserve">t </w:t>
      </w:r>
      <w:r>
        <w:t xml:space="preserve">yet </w:t>
      </w:r>
      <w:r w:rsidRPr="007A0BC8">
        <w:t>filled (their plates)</w:t>
      </w:r>
      <w:r w:rsidRPr="007A0BC8">
        <w:rPr>
          <w:lang w:eastAsia="en-US"/>
        </w:rPr>
        <w:t xml:space="preserve">, </w:t>
      </w:r>
      <w:r>
        <w:rPr>
          <w:lang w:eastAsia="en-US"/>
        </w:rPr>
        <w:t xml:space="preserve">moreover </w:t>
      </w:r>
      <w:r w:rsidRPr="007A0BC8">
        <w:rPr>
          <w:lang w:eastAsia="en-US"/>
        </w:rPr>
        <w:t>they</w:t>
      </w:r>
      <w:r w:rsidR="00B7093A">
        <w:rPr>
          <w:lang w:eastAsia="en-US"/>
        </w:rPr>
        <w:t>’</w:t>
      </w:r>
      <w:r w:rsidRPr="007A0BC8">
        <w:rPr>
          <w:lang w:eastAsia="en-US"/>
        </w:rPr>
        <w:t>ll fill (their plates</w:t>
      </w:r>
      <w:r>
        <w:rPr>
          <w:lang w:eastAsia="en-US"/>
        </w:rPr>
        <w:t xml:space="preserve"> only</w:t>
      </w:r>
      <w:r w:rsidRPr="007A0BC8">
        <w:rPr>
          <w:lang w:eastAsia="en-US"/>
        </w:rPr>
        <w:t xml:space="preserve">) with </w:t>
      </w:r>
      <w:r w:rsidRPr="007A0BC8">
        <w:rPr>
          <w:rStyle w:val="ChBlueBold"/>
        </w:rPr>
        <w:t>little</w:t>
      </w:r>
      <w:r w:rsidRPr="007A0BC8">
        <w:rPr>
          <w:lang w:eastAsia="en-US"/>
        </w:rPr>
        <w:t xml:space="preserve"> (food), right?</w:t>
      </w:r>
      <w:r w:rsidR="00B7093A">
        <w:rPr>
          <w:lang w:eastAsia="en-US"/>
        </w:rPr>
        <w:t>’</w:t>
      </w:r>
      <w:r w:rsidRPr="007A0BC8">
        <w:rPr>
          <w:lang w:eastAsia="en-US"/>
        </w:rPr>
        <w:t xml:space="preserve"> (Lit. </w:t>
      </w:r>
      <w:r w:rsidR="00B7093A">
        <w:rPr>
          <w:lang w:eastAsia="en-US"/>
        </w:rPr>
        <w:t>‘</w:t>
      </w:r>
      <w:r w:rsidRPr="007A0BC8">
        <w:rPr>
          <w:rStyle w:val="ChBlueBold"/>
        </w:rPr>
        <w:t>little by littl</w:t>
      </w:r>
      <w:r w:rsidRPr="004C6EB5">
        <w:rPr>
          <w:rStyle w:val="ChBlueBold"/>
        </w:rPr>
        <w:t>e (food)</w:t>
      </w:r>
      <w:r w:rsidR="00B7093A">
        <w:rPr>
          <w:lang w:eastAsia="en-US"/>
        </w:rPr>
        <w:t>’</w:t>
      </w:r>
      <w:r w:rsidRPr="007A0BC8">
        <w:rPr>
          <w:lang w:eastAsia="en-US"/>
        </w:rPr>
        <w:t>)</w:t>
      </w:r>
      <w:r w:rsidRPr="007A0BC8">
        <w:t xml:space="preserve"> </w:t>
      </w:r>
      <w:r w:rsidRPr="00DC46C1">
        <w:rPr>
          <w:rStyle w:val="ExampleSource"/>
        </w:rPr>
        <w:t>[081025-009a-Cv.0081]</w:t>
      </w:r>
    </w:p>
    <w:p w14:paraId="6A29C138" w14:textId="77777777" w:rsidR="00130064" w:rsidRDefault="00130064" w:rsidP="00130064">
      <w:pPr>
        <w:pStyle w:val="Heading2"/>
      </w:pPr>
      <w:bookmarkStart w:id="2724" w:name="_Ref351641493"/>
      <w:bookmarkStart w:id="2725" w:name="_Ref351641599"/>
      <w:bookmarkStart w:id="2726" w:name="_Toc353454791"/>
      <w:bookmarkStart w:id="2727" w:name="_Toc367531130"/>
      <w:bookmarkStart w:id="2728" w:name="_Toc440455626"/>
      <w:r w:rsidRPr="007A0BC8">
        <w:t>Prepositions</w:t>
      </w:r>
      <w:bookmarkEnd w:id="2724"/>
      <w:bookmarkEnd w:id="2725"/>
      <w:bookmarkEnd w:id="2726"/>
      <w:bookmarkEnd w:id="2727"/>
      <w:bookmarkEnd w:id="2728"/>
    </w:p>
    <w:p w14:paraId="7E8C7042" w14:textId="71D278B1" w:rsidR="000A39C8" w:rsidRDefault="000A39C8" w:rsidP="000A39C8">
      <w:pPr>
        <w:pStyle w:val="Body0005after"/>
      </w:pPr>
      <w:r>
        <w:t xml:space="preserve">Papuan Malay has eleven prepositions which serve to denote </w:t>
      </w:r>
      <w:r w:rsidRPr="007A0BC8">
        <w:t xml:space="preserve">grammatical and semantic relations between </w:t>
      </w:r>
      <w:r>
        <w:t xml:space="preserve">their complements and the predicate. The </w:t>
      </w:r>
      <w:r w:rsidRPr="00534F9D">
        <w:t>prepositions</w:t>
      </w:r>
      <w:r>
        <w:t xml:space="preserve"> have the following defining characteristics:</w:t>
      </w:r>
    </w:p>
    <w:p w14:paraId="13CB26DA" w14:textId="77777777" w:rsidR="00130064" w:rsidRDefault="00130064" w:rsidP="006D26B6">
      <w:pPr>
        <w:pStyle w:val="I0Indented"/>
        <w:numPr>
          <w:ilvl w:val="0"/>
          <w:numId w:val="63"/>
        </w:numPr>
      </w:pPr>
      <w:r>
        <w:t xml:space="preserve">Prepositions introduce prepositional phrases with an overt noun phrase complement which may </w:t>
      </w:r>
      <w:r w:rsidR="00ED6F23">
        <w:t xml:space="preserve">neither be fronted nor omitted (see Chapter </w:t>
      </w:r>
      <w:r w:rsidR="00ED6F23">
        <w:fldChar w:fldCharType="begin"/>
      </w:r>
      <w:r w:rsidR="00ED6F23">
        <w:instrText xml:space="preserve"> REF _Ref361998646 \w \h </w:instrText>
      </w:r>
      <w:r w:rsidR="00ED6F23">
        <w:fldChar w:fldCharType="separate"/>
      </w:r>
      <w:r w:rsidR="00154D81">
        <w:rPr>
          <w:cs/>
        </w:rPr>
        <w:t>‎</w:t>
      </w:r>
      <w:r w:rsidR="00154D81">
        <w:t>10</w:t>
      </w:r>
      <w:r w:rsidR="00ED6F23">
        <w:fldChar w:fldCharType="end"/>
      </w:r>
      <w:r w:rsidR="00ED6F23">
        <w:t>).</w:t>
      </w:r>
    </w:p>
    <w:p w14:paraId="739E29BF" w14:textId="77777777" w:rsidR="00130064" w:rsidRDefault="00130064" w:rsidP="006D26B6">
      <w:pPr>
        <w:pStyle w:val="I0Indented"/>
        <w:numPr>
          <w:ilvl w:val="0"/>
          <w:numId w:val="63"/>
        </w:numPr>
      </w:pPr>
      <w:r>
        <w:t xml:space="preserve">All prepositions introduce peripheral adjuncts within the clause (see </w:t>
      </w:r>
      <w:r w:rsidR="00513B65">
        <w:t xml:space="preserve">Chapter </w:t>
      </w:r>
      <w:r w:rsidR="00513B65">
        <w:fldChar w:fldCharType="begin"/>
      </w:r>
      <w:r w:rsidR="00513B65">
        <w:instrText xml:space="preserve"> REF _Ref361998646 \w \h </w:instrText>
      </w:r>
      <w:r w:rsidR="00513B65">
        <w:fldChar w:fldCharType="separate"/>
      </w:r>
      <w:r w:rsidR="00154D81">
        <w:rPr>
          <w:cs/>
        </w:rPr>
        <w:t>‎</w:t>
      </w:r>
      <w:r w:rsidR="00154D81">
        <w:t>10</w:t>
      </w:r>
      <w:r w:rsidR="00513B65">
        <w:fldChar w:fldCharType="end"/>
      </w:r>
      <w:r>
        <w:t>).</w:t>
      </w:r>
    </w:p>
    <w:p w14:paraId="15B47934" w14:textId="77777777" w:rsidR="00130064" w:rsidRDefault="00130064" w:rsidP="006D26B6">
      <w:pPr>
        <w:pStyle w:val="I0Indented"/>
        <w:numPr>
          <w:ilvl w:val="0"/>
          <w:numId w:val="63"/>
        </w:numPr>
      </w:pPr>
      <w:r>
        <w:t xml:space="preserve">Most of the prepositions also introduce </w:t>
      </w:r>
      <w:r w:rsidR="004070B5">
        <w:t xml:space="preserve">oblique arguments and/or </w:t>
      </w:r>
      <w:r>
        <w:t>nonverbal predicates (see</w:t>
      </w:r>
      <w:r w:rsidR="004070B5">
        <w:t>§</w:t>
      </w:r>
      <w:r w:rsidR="004070B5" w:rsidRPr="000320EB">
        <w:fldChar w:fldCharType="begin"/>
      </w:r>
      <w:r w:rsidR="004070B5" w:rsidRPr="000320EB">
        <w:instrText xml:space="preserve"> REF _Ref366767543 \w \h </w:instrText>
      </w:r>
      <w:r w:rsidR="004070B5">
        <w:instrText xml:space="preserve"> \* MERGEFORMAT </w:instrText>
      </w:r>
      <w:r w:rsidR="004070B5" w:rsidRPr="000320EB">
        <w:fldChar w:fldCharType="separate"/>
      </w:r>
      <w:r w:rsidR="00154D81">
        <w:rPr>
          <w:cs/>
        </w:rPr>
        <w:t>‎</w:t>
      </w:r>
      <w:r w:rsidR="00154D81">
        <w:t>11.1.3.2</w:t>
      </w:r>
      <w:r w:rsidR="004070B5" w:rsidRPr="000320EB">
        <w:fldChar w:fldCharType="end"/>
      </w:r>
      <w:r w:rsidR="004070B5">
        <w:t xml:space="preserve"> and </w:t>
      </w:r>
      <w:r>
        <w:t>§</w:t>
      </w:r>
      <w:r w:rsidR="00522A5F">
        <w:fldChar w:fldCharType="begin"/>
      </w:r>
      <w:r w:rsidR="00522A5F">
        <w:instrText xml:space="preserve"> REF _Ref270511166 \w \h </w:instrText>
      </w:r>
      <w:r w:rsidR="00522A5F">
        <w:fldChar w:fldCharType="separate"/>
      </w:r>
      <w:r w:rsidR="00154D81">
        <w:rPr>
          <w:cs/>
        </w:rPr>
        <w:t>‎</w:t>
      </w:r>
      <w:r w:rsidR="00154D81">
        <w:t>12.4</w:t>
      </w:r>
      <w:r w:rsidR="00522A5F">
        <w:fldChar w:fldCharType="end"/>
      </w:r>
      <w:r w:rsidR="00513B65">
        <w:t>, respectively</w:t>
      </w:r>
      <w:r>
        <w:t>).</w:t>
      </w:r>
    </w:p>
    <w:p w14:paraId="479A7A42" w14:textId="77777777" w:rsidR="00130064" w:rsidRDefault="00130064" w:rsidP="006D26B6">
      <w:pPr>
        <w:pStyle w:val="I05I"/>
        <w:numPr>
          <w:ilvl w:val="0"/>
          <w:numId w:val="63"/>
        </w:numPr>
      </w:pPr>
      <w:r>
        <w:t>Some of the prepositions also introduce prepositional phrases that function as modifiers within noun phrases (see §</w:t>
      </w:r>
      <w:r w:rsidR="00522A5F">
        <w:fldChar w:fldCharType="begin"/>
      </w:r>
      <w:r w:rsidR="00522A5F">
        <w:instrText xml:space="preserve"> REF _Ref294015134 \w \h </w:instrText>
      </w:r>
      <w:r w:rsidR="00522A5F">
        <w:fldChar w:fldCharType="separate"/>
      </w:r>
      <w:r w:rsidR="00154D81">
        <w:rPr>
          <w:cs/>
        </w:rPr>
        <w:t>‎</w:t>
      </w:r>
      <w:r w:rsidR="00154D81">
        <w:t>8.2.7</w:t>
      </w:r>
      <w:r w:rsidR="00522A5F">
        <w:fldChar w:fldCharType="end"/>
      </w:r>
      <w:r>
        <w:t>).</w:t>
      </w:r>
    </w:p>
    <w:p w14:paraId="0C5122ED" w14:textId="15E804B9" w:rsidR="00130064" w:rsidRDefault="000A39C8" w:rsidP="00E217E9">
      <w:pPr>
        <w:pStyle w:val="Body0005after"/>
      </w:pPr>
      <w:r>
        <w:t xml:space="preserve">The </w:t>
      </w:r>
      <w:r w:rsidR="00130064">
        <w:t xml:space="preserve">Papuan Malay </w:t>
      </w:r>
      <w:r w:rsidR="00130064" w:rsidRPr="00534F9D">
        <w:t>prepositions</w:t>
      </w:r>
      <w:r>
        <w:t xml:space="preserve"> are </w:t>
      </w:r>
      <w:r w:rsidR="00130064">
        <w:t xml:space="preserve">presented in </w:t>
      </w:r>
      <w:r w:rsidR="00130064">
        <w:fldChar w:fldCharType="begin"/>
      </w:r>
      <w:r w:rsidR="00130064">
        <w:instrText xml:space="preserve"> REF _Ref350443584 \h </w:instrText>
      </w:r>
      <w:r w:rsidR="00130064">
        <w:fldChar w:fldCharType="separate"/>
      </w:r>
      <w:r w:rsidR="00154D81" w:rsidRPr="00534F9D">
        <w:t xml:space="preserve">Table </w:t>
      </w:r>
      <w:r w:rsidR="00154D81">
        <w:rPr>
          <w:noProof/>
          <w:cs/>
        </w:rPr>
        <w:t>‎</w:t>
      </w:r>
      <w:r w:rsidR="00154D81">
        <w:rPr>
          <w:noProof/>
        </w:rPr>
        <w:t>5</w:t>
      </w:r>
      <w:r w:rsidR="00154D81">
        <w:t>.</w:t>
      </w:r>
      <w:r w:rsidR="00154D81">
        <w:rPr>
          <w:noProof/>
        </w:rPr>
        <w:t>38</w:t>
      </w:r>
      <w:r w:rsidR="00130064">
        <w:fldChar w:fldCharType="end"/>
      </w:r>
      <w:r w:rsidR="00130064">
        <w:t>. Three groups of prepo</w:t>
      </w:r>
      <w:r w:rsidR="000C1C2F">
        <w:t>sitions are distinguished</w:t>
      </w:r>
      <w:r w:rsidR="00130064">
        <w:t xml:space="preserve"> according to the semantic relations between their complements and the predicate: prepositions encoding (1) location in space and time, (2) </w:t>
      </w:r>
      <w:r w:rsidR="00130064" w:rsidRPr="00907882">
        <w:t>accompaniment</w:t>
      </w:r>
      <w:r w:rsidR="00130064">
        <w:t>/instruments, goals, and benefaction, and (3) comparisons.</w:t>
      </w:r>
    </w:p>
    <w:p w14:paraId="1FB5959F" w14:textId="77777777" w:rsidR="00130064" w:rsidRDefault="00130064" w:rsidP="00130064">
      <w:pPr>
        <w:pStyle w:val="Caption"/>
      </w:pPr>
      <w:bookmarkStart w:id="2729" w:name="_Ref350443584"/>
      <w:r w:rsidRPr="00534F9D">
        <w:t xml:space="preserve">Table </w:t>
      </w:r>
      <w:fldSimple w:instr=" STYLEREF 1 \s ">
        <w:r w:rsidR="00154D81">
          <w:rPr>
            <w:noProof/>
            <w:cs/>
          </w:rPr>
          <w:t>‎</w:t>
        </w:r>
        <w:r w:rsidR="00154D81">
          <w:rPr>
            <w:noProof/>
          </w:rPr>
          <w:t>5</w:t>
        </w:r>
      </w:fldSimple>
      <w:r w:rsidR="00F207A1">
        <w:t>.</w:t>
      </w:r>
      <w:fldSimple w:instr=" SEQ Table \* ARABIC \s 1 ">
        <w:r w:rsidR="00154D81">
          <w:rPr>
            <w:noProof/>
          </w:rPr>
          <w:t>38</w:t>
        </w:r>
      </w:fldSimple>
      <w:bookmarkEnd w:id="2729"/>
      <w:r w:rsidRPr="00534F9D">
        <w:t>:</w:t>
      </w:r>
      <w:r w:rsidRPr="00534F9D">
        <w:tab/>
        <w:t xml:space="preserve">Papuan Malay </w:t>
      </w:r>
      <w:r>
        <w:t>prepositions according to the semantic relations between their complements and the predicate</w:t>
      </w:r>
      <w:r>
        <w:rPr>
          <w:rStyle w:val="FootnoteReference"/>
        </w:rPr>
        <w:footnoteReference w:id="177"/>
      </w:r>
    </w:p>
    <w:tbl>
      <w:tblPr>
        <w:tblW w:w="6634" w:type="dxa"/>
        <w:tblInd w:w="170" w:type="dxa"/>
        <w:tblBorders>
          <w:top w:val="single" w:sz="4" w:space="0" w:color="auto"/>
          <w:bottom w:val="single" w:sz="4" w:space="0" w:color="auto"/>
        </w:tblBorders>
        <w:tblLayout w:type="fixed"/>
        <w:tblLook w:val="01E0" w:firstRow="1" w:lastRow="1" w:firstColumn="1" w:lastColumn="1" w:noHBand="0" w:noVBand="0"/>
      </w:tblPr>
      <w:tblGrid>
        <w:gridCol w:w="284"/>
        <w:gridCol w:w="141"/>
        <w:gridCol w:w="1078"/>
        <w:gridCol w:w="1276"/>
        <w:gridCol w:w="284"/>
        <w:gridCol w:w="3571"/>
      </w:tblGrid>
      <w:tr w:rsidR="00130064" w:rsidRPr="00D875AD" w14:paraId="0664B664" w14:textId="77777777" w:rsidTr="00AE2FFA">
        <w:tc>
          <w:tcPr>
            <w:tcW w:w="6634" w:type="dxa"/>
            <w:gridSpan w:val="6"/>
            <w:shd w:val="clear" w:color="auto" w:fill="auto"/>
          </w:tcPr>
          <w:p w14:paraId="1439BF18" w14:textId="77777777" w:rsidR="00130064" w:rsidRPr="00D875AD" w:rsidRDefault="00130064" w:rsidP="006D26B6">
            <w:pPr>
              <w:pStyle w:val="TableHdLeft"/>
              <w:numPr>
                <w:ilvl w:val="0"/>
                <w:numId w:val="65"/>
              </w:numPr>
              <w:tabs>
                <w:tab w:val="clear" w:pos="567"/>
                <w:tab w:val="left" w:pos="284"/>
              </w:tabs>
            </w:pPr>
            <w:r w:rsidRPr="00D875AD">
              <w:t>Prepositions encoding location in space and time</w:t>
            </w:r>
            <w:r w:rsidR="00416AFC">
              <w:t xml:space="preserve"> (§</w:t>
            </w:r>
            <w:r w:rsidR="00416AFC">
              <w:fldChar w:fldCharType="begin"/>
            </w:r>
            <w:r w:rsidR="00416AFC">
              <w:instrText xml:space="preserve"> REF _Ref374455052 \w \h </w:instrText>
            </w:r>
            <w:r w:rsidR="00416AFC">
              <w:fldChar w:fldCharType="separate"/>
            </w:r>
            <w:r w:rsidR="00154D81">
              <w:rPr>
                <w:cs/>
              </w:rPr>
              <w:t>‎</w:t>
            </w:r>
            <w:r w:rsidR="00154D81">
              <w:t>10.1</w:t>
            </w:r>
            <w:r w:rsidR="00416AFC">
              <w:fldChar w:fldCharType="end"/>
            </w:r>
            <w:r w:rsidR="00416AFC">
              <w:t>)</w:t>
            </w:r>
          </w:p>
        </w:tc>
      </w:tr>
      <w:tr w:rsidR="00130064" w:rsidRPr="00D875AD" w14:paraId="258FF550" w14:textId="77777777" w:rsidTr="00AE2FFA">
        <w:tc>
          <w:tcPr>
            <w:tcW w:w="284" w:type="dxa"/>
            <w:shd w:val="clear" w:color="auto" w:fill="auto"/>
          </w:tcPr>
          <w:p w14:paraId="60B5D66B" w14:textId="77777777" w:rsidR="00130064" w:rsidRPr="00D875AD" w:rsidRDefault="00130064" w:rsidP="00156381">
            <w:pPr>
              <w:pStyle w:val="TableCell0-2"/>
            </w:pPr>
          </w:p>
        </w:tc>
        <w:tc>
          <w:tcPr>
            <w:tcW w:w="1219" w:type="dxa"/>
            <w:gridSpan w:val="2"/>
            <w:shd w:val="clear" w:color="auto" w:fill="auto"/>
          </w:tcPr>
          <w:p w14:paraId="3AEFBAA3" w14:textId="77777777" w:rsidR="00130064" w:rsidRPr="00D875AD" w:rsidRDefault="00130064" w:rsidP="00156381">
            <w:pPr>
              <w:pStyle w:val="TableCell0-2"/>
            </w:pPr>
            <w:r w:rsidRPr="00D875AD">
              <w:t>Preposition</w:t>
            </w:r>
          </w:p>
        </w:tc>
        <w:tc>
          <w:tcPr>
            <w:tcW w:w="1276" w:type="dxa"/>
            <w:shd w:val="clear" w:color="auto" w:fill="auto"/>
          </w:tcPr>
          <w:p w14:paraId="19D7CB0C" w14:textId="77777777" w:rsidR="00130064" w:rsidRPr="00D875AD" w:rsidRDefault="00130064" w:rsidP="00156381">
            <w:pPr>
              <w:pStyle w:val="TableCell0-2"/>
            </w:pPr>
            <w:r w:rsidRPr="00D875AD">
              <w:t>Gloss</w:t>
            </w:r>
          </w:p>
        </w:tc>
        <w:tc>
          <w:tcPr>
            <w:tcW w:w="3855" w:type="dxa"/>
            <w:gridSpan w:val="2"/>
            <w:shd w:val="clear" w:color="auto" w:fill="auto"/>
          </w:tcPr>
          <w:p w14:paraId="069537F2" w14:textId="77777777" w:rsidR="00130064" w:rsidRPr="00D875AD" w:rsidRDefault="00130064" w:rsidP="00156381">
            <w:pPr>
              <w:pStyle w:val="TableCell0-2"/>
            </w:pPr>
            <w:r w:rsidRPr="00D875AD">
              <w:t xml:space="preserve">Semantic </w:t>
            </w:r>
            <w:r>
              <w:t>relations</w:t>
            </w:r>
          </w:p>
        </w:tc>
      </w:tr>
      <w:tr w:rsidR="00AC23C4" w:rsidRPr="00D875AD" w14:paraId="29F04867" w14:textId="77777777" w:rsidTr="00AE2FFA">
        <w:tc>
          <w:tcPr>
            <w:tcW w:w="425" w:type="dxa"/>
            <w:gridSpan w:val="2"/>
            <w:shd w:val="clear" w:color="auto" w:fill="auto"/>
          </w:tcPr>
          <w:p w14:paraId="1EC2D2F5" w14:textId="77777777" w:rsidR="00130064" w:rsidRPr="00D875AD" w:rsidRDefault="00130064" w:rsidP="00130064">
            <w:pPr>
              <w:pStyle w:val="O0Nwnext"/>
            </w:pPr>
          </w:p>
        </w:tc>
        <w:tc>
          <w:tcPr>
            <w:tcW w:w="1078" w:type="dxa"/>
            <w:shd w:val="clear" w:color="auto" w:fill="auto"/>
          </w:tcPr>
          <w:p w14:paraId="3323D320" w14:textId="77777777" w:rsidR="00130064" w:rsidRPr="00D875AD" w:rsidRDefault="00130064" w:rsidP="00130064">
            <w:pPr>
              <w:pStyle w:val="O0Nwnext"/>
              <w:rPr>
                <w:rStyle w:val="ChItalBold"/>
              </w:rPr>
            </w:pPr>
            <w:r w:rsidRPr="00D875AD">
              <w:rPr>
                <w:rStyle w:val="ChItalBold"/>
              </w:rPr>
              <w:t>di</w:t>
            </w:r>
          </w:p>
        </w:tc>
        <w:tc>
          <w:tcPr>
            <w:tcW w:w="1276" w:type="dxa"/>
            <w:shd w:val="clear" w:color="auto" w:fill="auto"/>
          </w:tcPr>
          <w:p w14:paraId="00674F77" w14:textId="13602720" w:rsidR="00130064" w:rsidRPr="00D875AD" w:rsidRDefault="00B7093A" w:rsidP="00130064">
            <w:pPr>
              <w:pStyle w:val="O0Nwnext"/>
            </w:pPr>
            <w:r>
              <w:t>‘</w:t>
            </w:r>
            <w:r w:rsidR="00130064" w:rsidRPr="00D875AD">
              <w:t>at, in</w:t>
            </w:r>
            <w:r>
              <w:t>’</w:t>
            </w:r>
          </w:p>
        </w:tc>
        <w:tc>
          <w:tcPr>
            <w:tcW w:w="284" w:type="dxa"/>
            <w:shd w:val="clear" w:color="auto" w:fill="auto"/>
          </w:tcPr>
          <w:p w14:paraId="16603DBB" w14:textId="77777777" w:rsidR="00130064" w:rsidRPr="00D875AD" w:rsidRDefault="00130064" w:rsidP="00130064">
            <w:pPr>
              <w:pStyle w:val="O0Nwnext"/>
            </w:pPr>
          </w:p>
        </w:tc>
        <w:tc>
          <w:tcPr>
            <w:tcW w:w="3571" w:type="dxa"/>
            <w:shd w:val="clear" w:color="auto" w:fill="auto"/>
          </w:tcPr>
          <w:p w14:paraId="052CFCF0" w14:textId="77777777" w:rsidR="00130064" w:rsidRPr="00D875AD" w:rsidRDefault="00130064" w:rsidP="00130064">
            <w:pPr>
              <w:pStyle w:val="O0Nwnext"/>
            </w:pPr>
            <w:r w:rsidRPr="00D875AD">
              <w:t>static location</w:t>
            </w:r>
          </w:p>
        </w:tc>
      </w:tr>
      <w:tr w:rsidR="00AC23C4" w:rsidRPr="00D875AD" w14:paraId="228E65B1" w14:textId="77777777" w:rsidTr="00AE2FFA">
        <w:tc>
          <w:tcPr>
            <w:tcW w:w="425" w:type="dxa"/>
            <w:gridSpan w:val="2"/>
            <w:shd w:val="clear" w:color="auto" w:fill="auto"/>
          </w:tcPr>
          <w:p w14:paraId="021672D1" w14:textId="77777777" w:rsidR="00130064" w:rsidRPr="00D875AD" w:rsidRDefault="00130064" w:rsidP="00130064">
            <w:pPr>
              <w:pStyle w:val="O0Nwnext"/>
            </w:pPr>
          </w:p>
        </w:tc>
        <w:tc>
          <w:tcPr>
            <w:tcW w:w="1078" w:type="dxa"/>
            <w:shd w:val="clear" w:color="auto" w:fill="auto"/>
          </w:tcPr>
          <w:p w14:paraId="323F67FC" w14:textId="77777777" w:rsidR="00130064" w:rsidRPr="00D875AD" w:rsidRDefault="00130064" w:rsidP="00130064">
            <w:pPr>
              <w:pStyle w:val="O0Nwnext"/>
              <w:rPr>
                <w:rStyle w:val="ChItalBold"/>
              </w:rPr>
            </w:pPr>
            <w:r w:rsidRPr="00D875AD">
              <w:rPr>
                <w:rStyle w:val="ChItalBold"/>
              </w:rPr>
              <w:t>ke</w:t>
            </w:r>
          </w:p>
        </w:tc>
        <w:tc>
          <w:tcPr>
            <w:tcW w:w="1276" w:type="dxa"/>
            <w:shd w:val="clear" w:color="auto" w:fill="auto"/>
          </w:tcPr>
          <w:p w14:paraId="458500E5" w14:textId="0FC4EFFE" w:rsidR="00130064" w:rsidRPr="00D875AD" w:rsidRDefault="00B7093A" w:rsidP="00130064">
            <w:pPr>
              <w:pStyle w:val="O0Nwnext"/>
            </w:pPr>
            <w:r>
              <w:t>‘</w:t>
            </w:r>
            <w:r w:rsidR="00130064" w:rsidRPr="00D875AD">
              <w:t>to</w:t>
            </w:r>
            <w:r>
              <w:t>’</w:t>
            </w:r>
          </w:p>
        </w:tc>
        <w:tc>
          <w:tcPr>
            <w:tcW w:w="284" w:type="dxa"/>
            <w:shd w:val="clear" w:color="auto" w:fill="auto"/>
          </w:tcPr>
          <w:p w14:paraId="1A803393" w14:textId="77777777" w:rsidR="00130064" w:rsidRPr="00D875AD" w:rsidRDefault="00130064" w:rsidP="00130064">
            <w:pPr>
              <w:pStyle w:val="O0Nwnext"/>
            </w:pPr>
          </w:p>
        </w:tc>
        <w:tc>
          <w:tcPr>
            <w:tcW w:w="3571" w:type="dxa"/>
            <w:shd w:val="clear" w:color="auto" w:fill="auto"/>
          </w:tcPr>
          <w:p w14:paraId="434754D6" w14:textId="77777777" w:rsidR="00130064" w:rsidRPr="00D875AD" w:rsidRDefault="00130064" w:rsidP="00130064">
            <w:pPr>
              <w:pStyle w:val="O0Nwnext"/>
            </w:pPr>
            <w:r w:rsidRPr="00D875AD">
              <w:t>movement toward a referent</w:t>
            </w:r>
          </w:p>
        </w:tc>
      </w:tr>
      <w:tr w:rsidR="00AC23C4" w:rsidRPr="00D875AD" w14:paraId="041AE990" w14:textId="77777777" w:rsidTr="00AE2FFA">
        <w:tc>
          <w:tcPr>
            <w:tcW w:w="425" w:type="dxa"/>
            <w:gridSpan w:val="2"/>
            <w:shd w:val="clear" w:color="auto" w:fill="auto"/>
          </w:tcPr>
          <w:p w14:paraId="4BE009DF" w14:textId="77777777" w:rsidR="00130064" w:rsidRPr="00D875AD" w:rsidRDefault="00130064" w:rsidP="00130064">
            <w:pPr>
              <w:pStyle w:val="O0Nwnext"/>
            </w:pPr>
          </w:p>
        </w:tc>
        <w:tc>
          <w:tcPr>
            <w:tcW w:w="1078" w:type="dxa"/>
            <w:shd w:val="clear" w:color="auto" w:fill="auto"/>
          </w:tcPr>
          <w:p w14:paraId="6CE7904B" w14:textId="77777777" w:rsidR="00130064" w:rsidRPr="00D875AD" w:rsidRDefault="00130064" w:rsidP="00130064">
            <w:pPr>
              <w:pStyle w:val="O0Nwnext"/>
              <w:rPr>
                <w:rStyle w:val="ChItalBold"/>
              </w:rPr>
            </w:pPr>
            <w:r w:rsidRPr="00D875AD">
              <w:rPr>
                <w:rStyle w:val="ChItalBold"/>
              </w:rPr>
              <w:t>dari</w:t>
            </w:r>
          </w:p>
        </w:tc>
        <w:tc>
          <w:tcPr>
            <w:tcW w:w="1276" w:type="dxa"/>
            <w:shd w:val="clear" w:color="auto" w:fill="auto"/>
          </w:tcPr>
          <w:p w14:paraId="0A9776C0" w14:textId="36A1F307" w:rsidR="00130064" w:rsidRPr="00D875AD" w:rsidRDefault="00B7093A" w:rsidP="00130064">
            <w:pPr>
              <w:pStyle w:val="O0Nwnext"/>
            </w:pPr>
            <w:r>
              <w:t>‘</w:t>
            </w:r>
            <w:r w:rsidR="00130064" w:rsidRPr="00D875AD">
              <w:t>from</w:t>
            </w:r>
            <w:r>
              <w:t>’</w:t>
            </w:r>
          </w:p>
        </w:tc>
        <w:tc>
          <w:tcPr>
            <w:tcW w:w="284" w:type="dxa"/>
            <w:shd w:val="clear" w:color="auto" w:fill="auto"/>
          </w:tcPr>
          <w:p w14:paraId="6FB34DA2" w14:textId="77777777" w:rsidR="00130064" w:rsidRPr="00D875AD" w:rsidRDefault="00130064" w:rsidP="00130064">
            <w:pPr>
              <w:pStyle w:val="O0Nwnext"/>
            </w:pPr>
          </w:p>
        </w:tc>
        <w:tc>
          <w:tcPr>
            <w:tcW w:w="3571" w:type="dxa"/>
            <w:shd w:val="clear" w:color="auto" w:fill="auto"/>
          </w:tcPr>
          <w:p w14:paraId="4CB62E4C" w14:textId="77777777" w:rsidR="00130064" w:rsidRPr="00D875AD" w:rsidRDefault="00130064" w:rsidP="00130064">
            <w:pPr>
              <w:pStyle w:val="O0Nwnext"/>
            </w:pPr>
            <w:r w:rsidRPr="00D875AD">
              <w:t>movement from a source location</w:t>
            </w:r>
          </w:p>
        </w:tc>
      </w:tr>
      <w:tr w:rsidR="00AC23C4" w:rsidRPr="00D875AD" w14:paraId="204E2A17" w14:textId="77777777" w:rsidTr="00AE2FFA">
        <w:tc>
          <w:tcPr>
            <w:tcW w:w="425" w:type="dxa"/>
            <w:gridSpan w:val="2"/>
            <w:tcBorders>
              <w:bottom w:val="single" w:sz="4" w:space="0" w:color="auto"/>
            </w:tcBorders>
            <w:shd w:val="clear" w:color="auto" w:fill="auto"/>
          </w:tcPr>
          <w:p w14:paraId="177EE586" w14:textId="77777777" w:rsidR="00130064" w:rsidRPr="00D875AD" w:rsidRDefault="00130064" w:rsidP="00130064">
            <w:pPr>
              <w:pStyle w:val="TableCell0-2Break"/>
            </w:pPr>
          </w:p>
        </w:tc>
        <w:tc>
          <w:tcPr>
            <w:tcW w:w="1078" w:type="dxa"/>
            <w:tcBorders>
              <w:bottom w:val="single" w:sz="4" w:space="0" w:color="auto"/>
            </w:tcBorders>
            <w:shd w:val="clear" w:color="auto" w:fill="auto"/>
          </w:tcPr>
          <w:p w14:paraId="7A37FF99" w14:textId="206ACA83" w:rsidR="00130064" w:rsidRPr="00404B8F" w:rsidRDefault="00130064" w:rsidP="00E35438">
            <w:pPr>
              <w:pStyle w:val="TableCell0-2Break"/>
            </w:pPr>
            <w:r w:rsidRPr="00404B8F">
              <w:rPr>
                <w:rStyle w:val="ChItalBold"/>
              </w:rPr>
              <w:t>sampe</w:t>
            </w:r>
          </w:p>
        </w:tc>
        <w:tc>
          <w:tcPr>
            <w:tcW w:w="1276" w:type="dxa"/>
            <w:tcBorders>
              <w:bottom w:val="single" w:sz="4" w:space="0" w:color="auto"/>
            </w:tcBorders>
            <w:shd w:val="clear" w:color="auto" w:fill="auto"/>
          </w:tcPr>
          <w:p w14:paraId="51557A15" w14:textId="40C174BF" w:rsidR="00130064" w:rsidRPr="00D875AD" w:rsidRDefault="00B7093A" w:rsidP="00130064">
            <w:pPr>
              <w:pStyle w:val="TableCell0-2Break"/>
            </w:pPr>
            <w:r>
              <w:t>‘</w:t>
            </w:r>
            <w:r w:rsidR="00130064" w:rsidRPr="00D875AD">
              <w:t>until</w:t>
            </w:r>
            <w:r>
              <w:t>’</w:t>
            </w:r>
          </w:p>
        </w:tc>
        <w:tc>
          <w:tcPr>
            <w:tcW w:w="284" w:type="dxa"/>
            <w:tcBorders>
              <w:bottom w:val="single" w:sz="4" w:space="0" w:color="auto"/>
            </w:tcBorders>
            <w:shd w:val="clear" w:color="auto" w:fill="auto"/>
          </w:tcPr>
          <w:p w14:paraId="573947E0" w14:textId="77777777" w:rsidR="00130064" w:rsidRPr="00D875AD" w:rsidRDefault="00130064" w:rsidP="00130064">
            <w:pPr>
              <w:pStyle w:val="TableCell0-2Break"/>
            </w:pPr>
          </w:p>
        </w:tc>
        <w:tc>
          <w:tcPr>
            <w:tcW w:w="3571" w:type="dxa"/>
            <w:tcBorders>
              <w:bottom w:val="single" w:sz="4" w:space="0" w:color="auto"/>
            </w:tcBorders>
            <w:shd w:val="clear" w:color="auto" w:fill="auto"/>
          </w:tcPr>
          <w:p w14:paraId="4B874AD2" w14:textId="77777777" w:rsidR="00130064" w:rsidRPr="00D875AD" w:rsidRDefault="00130064" w:rsidP="00130064">
            <w:pPr>
              <w:pStyle w:val="TableCell0-2Break"/>
            </w:pPr>
            <w:r w:rsidRPr="00D875AD">
              <w:t>movement toward a non-spatial temporal endpoint</w:t>
            </w:r>
          </w:p>
        </w:tc>
      </w:tr>
      <w:tr w:rsidR="00130064" w:rsidRPr="00D875AD" w14:paraId="407B6A6F" w14:textId="77777777" w:rsidTr="00AE2FFA">
        <w:tc>
          <w:tcPr>
            <w:tcW w:w="6634" w:type="dxa"/>
            <w:gridSpan w:val="6"/>
            <w:tcBorders>
              <w:top w:val="single" w:sz="4" w:space="0" w:color="auto"/>
              <w:bottom w:val="nil"/>
            </w:tcBorders>
            <w:shd w:val="clear" w:color="auto" w:fill="auto"/>
          </w:tcPr>
          <w:p w14:paraId="71B178FD" w14:textId="77777777" w:rsidR="00130064" w:rsidRPr="00D875AD" w:rsidRDefault="00130064" w:rsidP="006D26B6">
            <w:pPr>
              <w:pStyle w:val="TableHdLeft"/>
              <w:numPr>
                <w:ilvl w:val="0"/>
                <w:numId w:val="65"/>
              </w:numPr>
              <w:tabs>
                <w:tab w:val="clear" w:pos="567"/>
                <w:tab w:val="left" w:pos="284"/>
              </w:tabs>
            </w:pPr>
            <w:r w:rsidRPr="00D875AD">
              <w:t>Prepositions encoding accompaniment/instruments, goals, and benefaction</w:t>
            </w:r>
            <w:r w:rsidR="00416AFC">
              <w:t xml:space="preserve"> (§</w:t>
            </w:r>
            <w:r w:rsidR="00416AFC">
              <w:fldChar w:fldCharType="begin"/>
            </w:r>
            <w:r w:rsidR="00416AFC">
              <w:instrText xml:space="preserve"> REF _Ref320188450 \w \h </w:instrText>
            </w:r>
            <w:r w:rsidR="00416AFC">
              <w:fldChar w:fldCharType="separate"/>
            </w:r>
            <w:r w:rsidR="00154D81">
              <w:rPr>
                <w:cs/>
              </w:rPr>
              <w:t>‎</w:t>
            </w:r>
            <w:r w:rsidR="00154D81">
              <w:t>10.2</w:t>
            </w:r>
            <w:r w:rsidR="00416AFC">
              <w:fldChar w:fldCharType="end"/>
            </w:r>
            <w:r w:rsidR="00416AFC">
              <w:t>)</w:t>
            </w:r>
          </w:p>
        </w:tc>
      </w:tr>
      <w:tr w:rsidR="00130064" w:rsidRPr="00D875AD" w14:paraId="385CF6C9" w14:textId="77777777" w:rsidTr="00AE2FFA">
        <w:tc>
          <w:tcPr>
            <w:tcW w:w="284" w:type="dxa"/>
            <w:tcBorders>
              <w:top w:val="nil"/>
            </w:tcBorders>
            <w:shd w:val="clear" w:color="auto" w:fill="auto"/>
          </w:tcPr>
          <w:p w14:paraId="59AF0D26" w14:textId="77777777" w:rsidR="00130064" w:rsidRPr="00D875AD" w:rsidRDefault="00130064" w:rsidP="00156381">
            <w:pPr>
              <w:pStyle w:val="TableCell0-2"/>
            </w:pPr>
          </w:p>
        </w:tc>
        <w:tc>
          <w:tcPr>
            <w:tcW w:w="1219" w:type="dxa"/>
            <w:gridSpan w:val="2"/>
            <w:tcBorders>
              <w:top w:val="nil"/>
            </w:tcBorders>
            <w:shd w:val="clear" w:color="auto" w:fill="auto"/>
          </w:tcPr>
          <w:p w14:paraId="2B984911" w14:textId="77777777" w:rsidR="00130064" w:rsidRPr="00D875AD" w:rsidRDefault="00130064" w:rsidP="00156381">
            <w:pPr>
              <w:pStyle w:val="TableCell0-2"/>
            </w:pPr>
            <w:r w:rsidRPr="00D875AD">
              <w:t>Preposition</w:t>
            </w:r>
          </w:p>
        </w:tc>
        <w:tc>
          <w:tcPr>
            <w:tcW w:w="1276" w:type="dxa"/>
            <w:tcBorders>
              <w:top w:val="nil"/>
            </w:tcBorders>
            <w:shd w:val="clear" w:color="auto" w:fill="auto"/>
          </w:tcPr>
          <w:p w14:paraId="0C37D7FD" w14:textId="77777777" w:rsidR="00130064" w:rsidRPr="00D875AD" w:rsidRDefault="00130064" w:rsidP="00156381">
            <w:pPr>
              <w:pStyle w:val="TableCell0-2"/>
            </w:pPr>
            <w:r w:rsidRPr="00D875AD">
              <w:t>Gloss</w:t>
            </w:r>
          </w:p>
        </w:tc>
        <w:tc>
          <w:tcPr>
            <w:tcW w:w="3855" w:type="dxa"/>
            <w:gridSpan w:val="2"/>
            <w:tcBorders>
              <w:top w:val="nil"/>
            </w:tcBorders>
            <w:shd w:val="clear" w:color="auto" w:fill="auto"/>
          </w:tcPr>
          <w:p w14:paraId="5565AAF9" w14:textId="77777777" w:rsidR="00130064" w:rsidRPr="00D875AD" w:rsidRDefault="00130064" w:rsidP="00156381">
            <w:pPr>
              <w:pStyle w:val="TableCell0-2"/>
            </w:pPr>
            <w:r w:rsidRPr="00D875AD">
              <w:t xml:space="preserve">Semantic </w:t>
            </w:r>
            <w:r>
              <w:t>relations</w:t>
            </w:r>
          </w:p>
        </w:tc>
      </w:tr>
      <w:tr w:rsidR="00AC23C4" w:rsidRPr="00D875AD" w14:paraId="4FB8F171" w14:textId="77777777" w:rsidTr="00AE2FFA">
        <w:tc>
          <w:tcPr>
            <w:tcW w:w="425" w:type="dxa"/>
            <w:gridSpan w:val="2"/>
            <w:shd w:val="clear" w:color="auto" w:fill="auto"/>
          </w:tcPr>
          <w:p w14:paraId="61745F2D" w14:textId="77777777" w:rsidR="00130064" w:rsidRPr="00D875AD" w:rsidRDefault="00130064" w:rsidP="00130064">
            <w:pPr>
              <w:pStyle w:val="O0Nwnext"/>
            </w:pPr>
          </w:p>
        </w:tc>
        <w:tc>
          <w:tcPr>
            <w:tcW w:w="1078" w:type="dxa"/>
            <w:shd w:val="clear" w:color="auto" w:fill="auto"/>
          </w:tcPr>
          <w:p w14:paraId="4874193D" w14:textId="77777777" w:rsidR="00130064" w:rsidRPr="00D875AD" w:rsidRDefault="007A5A50" w:rsidP="00130064">
            <w:pPr>
              <w:pStyle w:val="O0Nwnext"/>
              <w:rPr>
                <w:rStyle w:val="ChItalBold"/>
              </w:rPr>
            </w:pPr>
            <w:r>
              <w:rPr>
                <w:rStyle w:val="ChItalBold"/>
              </w:rPr>
              <w:t>dengang</w:t>
            </w:r>
          </w:p>
        </w:tc>
        <w:tc>
          <w:tcPr>
            <w:tcW w:w="1276" w:type="dxa"/>
            <w:shd w:val="clear" w:color="auto" w:fill="auto"/>
          </w:tcPr>
          <w:p w14:paraId="28F91579" w14:textId="2DD047CC" w:rsidR="00130064" w:rsidRPr="00D875AD" w:rsidRDefault="00B7093A" w:rsidP="00130064">
            <w:pPr>
              <w:pStyle w:val="O0Nwnext"/>
            </w:pPr>
            <w:r>
              <w:t>‘</w:t>
            </w:r>
            <w:r w:rsidR="00130064" w:rsidRPr="00D875AD">
              <w:t>with</w:t>
            </w:r>
            <w:r>
              <w:t>’</w:t>
            </w:r>
          </w:p>
        </w:tc>
        <w:tc>
          <w:tcPr>
            <w:tcW w:w="284" w:type="dxa"/>
            <w:shd w:val="clear" w:color="auto" w:fill="auto"/>
          </w:tcPr>
          <w:p w14:paraId="76B99467" w14:textId="77777777" w:rsidR="00130064" w:rsidRPr="00D875AD" w:rsidRDefault="00130064" w:rsidP="00130064">
            <w:pPr>
              <w:pStyle w:val="O0Nwnext"/>
            </w:pPr>
          </w:p>
        </w:tc>
        <w:tc>
          <w:tcPr>
            <w:tcW w:w="3571" w:type="dxa"/>
            <w:shd w:val="clear" w:color="auto" w:fill="auto"/>
          </w:tcPr>
          <w:p w14:paraId="487F1E44" w14:textId="77777777" w:rsidR="00130064" w:rsidRPr="00D875AD" w:rsidRDefault="00130064" w:rsidP="00130064">
            <w:pPr>
              <w:pStyle w:val="O0Nwnext"/>
            </w:pPr>
            <w:r w:rsidRPr="00D875AD">
              <w:t>accompaniment</w:t>
            </w:r>
          </w:p>
        </w:tc>
      </w:tr>
      <w:tr w:rsidR="00AC23C4" w:rsidRPr="00D875AD" w14:paraId="398377AD" w14:textId="77777777" w:rsidTr="00AE2FFA">
        <w:tc>
          <w:tcPr>
            <w:tcW w:w="425" w:type="dxa"/>
            <w:gridSpan w:val="2"/>
            <w:shd w:val="clear" w:color="auto" w:fill="auto"/>
          </w:tcPr>
          <w:p w14:paraId="0513549F" w14:textId="77777777" w:rsidR="00130064" w:rsidRPr="00D875AD" w:rsidRDefault="00130064" w:rsidP="00130064">
            <w:pPr>
              <w:pStyle w:val="O0Nwnext"/>
            </w:pPr>
          </w:p>
        </w:tc>
        <w:tc>
          <w:tcPr>
            <w:tcW w:w="1078" w:type="dxa"/>
            <w:shd w:val="clear" w:color="auto" w:fill="auto"/>
          </w:tcPr>
          <w:p w14:paraId="51A1FFB3" w14:textId="77777777" w:rsidR="00130064" w:rsidRPr="00D875AD" w:rsidRDefault="00130064" w:rsidP="00130064">
            <w:pPr>
              <w:pStyle w:val="O0Nwnext"/>
              <w:rPr>
                <w:rStyle w:val="ChItalBold"/>
              </w:rPr>
            </w:pPr>
            <w:r w:rsidRPr="00D875AD">
              <w:rPr>
                <w:rStyle w:val="ChItalBold"/>
              </w:rPr>
              <w:t>sama</w:t>
            </w:r>
          </w:p>
        </w:tc>
        <w:tc>
          <w:tcPr>
            <w:tcW w:w="1276" w:type="dxa"/>
            <w:shd w:val="clear" w:color="auto" w:fill="auto"/>
          </w:tcPr>
          <w:p w14:paraId="4EDB48BF" w14:textId="11004B9F" w:rsidR="00130064" w:rsidRPr="00D875AD" w:rsidRDefault="00B7093A" w:rsidP="00130064">
            <w:pPr>
              <w:pStyle w:val="O0Nwnext"/>
            </w:pPr>
            <w:r>
              <w:t>‘</w:t>
            </w:r>
            <w:r w:rsidR="00130064" w:rsidRPr="00D875AD">
              <w:t>to</w:t>
            </w:r>
            <w:r>
              <w:t>’</w:t>
            </w:r>
          </w:p>
        </w:tc>
        <w:tc>
          <w:tcPr>
            <w:tcW w:w="284" w:type="dxa"/>
            <w:shd w:val="clear" w:color="auto" w:fill="auto"/>
          </w:tcPr>
          <w:p w14:paraId="4D82B59B" w14:textId="77777777" w:rsidR="00130064" w:rsidRPr="00D875AD" w:rsidRDefault="00130064" w:rsidP="00130064">
            <w:pPr>
              <w:pStyle w:val="O0Nwnext"/>
            </w:pPr>
          </w:p>
        </w:tc>
        <w:tc>
          <w:tcPr>
            <w:tcW w:w="3571" w:type="dxa"/>
            <w:shd w:val="clear" w:color="auto" w:fill="auto"/>
          </w:tcPr>
          <w:p w14:paraId="2A7DDC91" w14:textId="77777777" w:rsidR="00130064" w:rsidRPr="00D875AD" w:rsidRDefault="00130064" w:rsidP="00130064">
            <w:pPr>
              <w:pStyle w:val="O0Nwnext"/>
            </w:pPr>
            <w:r>
              <w:t>goal</w:t>
            </w:r>
          </w:p>
        </w:tc>
      </w:tr>
      <w:tr w:rsidR="00AC23C4" w:rsidRPr="00D875AD" w14:paraId="5B1942E9" w14:textId="77777777" w:rsidTr="00AE2FFA">
        <w:tc>
          <w:tcPr>
            <w:tcW w:w="425" w:type="dxa"/>
            <w:gridSpan w:val="2"/>
            <w:shd w:val="clear" w:color="auto" w:fill="auto"/>
          </w:tcPr>
          <w:p w14:paraId="0392E8E4" w14:textId="77777777" w:rsidR="00130064" w:rsidRPr="00D875AD" w:rsidRDefault="00130064" w:rsidP="00130064">
            <w:pPr>
              <w:pStyle w:val="O0Nwnext"/>
            </w:pPr>
          </w:p>
        </w:tc>
        <w:tc>
          <w:tcPr>
            <w:tcW w:w="1078" w:type="dxa"/>
            <w:shd w:val="clear" w:color="auto" w:fill="auto"/>
          </w:tcPr>
          <w:p w14:paraId="35FD196B" w14:textId="77777777" w:rsidR="00130064" w:rsidRPr="00D875AD" w:rsidRDefault="00130064" w:rsidP="00130064">
            <w:pPr>
              <w:pStyle w:val="O0Nwnext"/>
              <w:rPr>
                <w:rStyle w:val="ChItalBold"/>
              </w:rPr>
            </w:pPr>
            <w:r w:rsidRPr="00D875AD">
              <w:rPr>
                <w:rStyle w:val="ChItalBold"/>
              </w:rPr>
              <w:t>untuk</w:t>
            </w:r>
          </w:p>
        </w:tc>
        <w:tc>
          <w:tcPr>
            <w:tcW w:w="1276" w:type="dxa"/>
            <w:shd w:val="clear" w:color="auto" w:fill="auto"/>
          </w:tcPr>
          <w:p w14:paraId="49C4E640" w14:textId="39CC3C57" w:rsidR="00130064" w:rsidRPr="00D875AD" w:rsidRDefault="00B7093A" w:rsidP="00130064">
            <w:pPr>
              <w:pStyle w:val="O0Nwnext"/>
            </w:pPr>
            <w:r>
              <w:t>‘</w:t>
            </w:r>
            <w:r w:rsidR="00130064" w:rsidRPr="00D875AD">
              <w:t>for</w:t>
            </w:r>
            <w:r>
              <w:t>’</w:t>
            </w:r>
          </w:p>
        </w:tc>
        <w:tc>
          <w:tcPr>
            <w:tcW w:w="284" w:type="dxa"/>
            <w:shd w:val="clear" w:color="auto" w:fill="auto"/>
          </w:tcPr>
          <w:p w14:paraId="21C210ED" w14:textId="77777777" w:rsidR="00130064" w:rsidRPr="00D875AD" w:rsidRDefault="00130064" w:rsidP="00130064">
            <w:pPr>
              <w:pStyle w:val="O0Nwnext"/>
            </w:pPr>
          </w:p>
        </w:tc>
        <w:tc>
          <w:tcPr>
            <w:tcW w:w="3571" w:type="dxa"/>
            <w:shd w:val="clear" w:color="auto" w:fill="auto"/>
          </w:tcPr>
          <w:p w14:paraId="2D100840" w14:textId="77777777" w:rsidR="00130064" w:rsidRPr="00D875AD" w:rsidRDefault="00130064" w:rsidP="00130064">
            <w:pPr>
              <w:pStyle w:val="O0Nwnext"/>
            </w:pPr>
            <w:r w:rsidRPr="00D875AD">
              <w:t>benefaction</w:t>
            </w:r>
          </w:p>
        </w:tc>
      </w:tr>
      <w:tr w:rsidR="00AC23C4" w:rsidRPr="00D875AD" w14:paraId="6836F7DD" w14:textId="77777777" w:rsidTr="00AE2FFA">
        <w:tc>
          <w:tcPr>
            <w:tcW w:w="425" w:type="dxa"/>
            <w:gridSpan w:val="2"/>
            <w:tcBorders>
              <w:bottom w:val="single" w:sz="4" w:space="0" w:color="auto"/>
            </w:tcBorders>
            <w:shd w:val="clear" w:color="auto" w:fill="auto"/>
          </w:tcPr>
          <w:p w14:paraId="7328BF4E" w14:textId="77777777" w:rsidR="00130064" w:rsidRPr="00D875AD" w:rsidRDefault="00130064" w:rsidP="00130064">
            <w:pPr>
              <w:pStyle w:val="TableCell0-2Break"/>
            </w:pPr>
          </w:p>
        </w:tc>
        <w:tc>
          <w:tcPr>
            <w:tcW w:w="1078" w:type="dxa"/>
            <w:tcBorders>
              <w:bottom w:val="single" w:sz="4" w:space="0" w:color="auto"/>
            </w:tcBorders>
            <w:shd w:val="clear" w:color="auto" w:fill="auto"/>
          </w:tcPr>
          <w:p w14:paraId="7D400B4B" w14:textId="77777777" w:rsidR="00130064" w:rsidRPr="00D875AD" w:rsidRDefault="00130064" w:rsidP="00130064">
            <w:pPr>
              <w:pStyle w:val="TableCell0-2Break"/>
              <w:rPr>
                <w:rStyle w:val="ChItalBold"/>
              </w:rPr>
            </w:pPr>
            <w:r w:rsidRPr="00D875AD">
              <w:rPr>
                <w:rStyle w:val="ChItalBold"/>
              </w:rPr>
              <w:t>buat</w:t>
            </w:r>
          </w:p>
        </w:tc>
        <w:tc>
          <w:tcPr>
            <w:tcW w:w="1276" w:type="dxa"/>
            <w:tcBorders>
              <w:bottom w:val="single" w:sz="4" w:space="0" w:color="auto"/>
            </w:tcBorders>
            <w:shd w:val="clear" w:color="auto" w:fill="auto"/>
          </w:tcPr>
          <w:p w14:paraId="1CFE351C" w14:textId="32595FB9" w:rsidR="00130064" w:rsidRPr="00D875AD" w:rsidRDefault="00B7093A" w:rsidP="00130064">
            <w:pPr>
              <w:pStyle w:val="TableCell0-2Break"/>
            </w:pPr>
            <w:r>
              <w:t>‘</w:t>
            </w:r>
            <w:r w:rsidR="00130064" w:rsidRPr="00D875AD">
              <w:t>for</w:t>
            </w:r>
            <w:r>
              <w:t>’</w:t>
            </w:r>
          </w:p>
        </w:tc>
        <w:tc>
          <w:tcPr>
            <w:tcW w:w="284" w:type="dxa"/>
            <w:tcBorders>
              <w:bottom w:val="single" w:sz="4" w:space="0" w:color="auto"/>
            </w:tcBorders>
            <w:shd w:val="clear" w:color="auto" w:fill="auto"/>
          </w:tcPr>
          <w:p w14:paraId="5F482632" w14:textId="77777777" w:rsidR="00130064" w:rsidRPr="00D875AD" w:rsidRDefault="00130064" w:rsidP="00130064">
            <w:pPr>
              <w:pStyle w:val="TableCell0-2Break"/>
            </w:pPr>
          </w:p>
        </w:tc>
        <w:tc>
          <w:tcPr>
            <w:tcW w:w="3571" w:type="dxa"/>
            <w:tcBorders>
              <w:bottom w:val="single" w:sz="4" w:space="0" w:color="auto"/>
            </w:tcBorders>
            <w:shd w:val="clear" w:color="auto" w:fill="auto"/>
          </w:tcPr>
          <w:p w14:paraId="6DEE40C0" w14:textId="77777777" w:rsidR="00130064" w:rsidRPr="00D875AD" w:rsidRDefault="00130064" w:rsidP="00130064">
            <w:pPr>
              <w:pStyle w:val="TableCell0-2Break"/>
            </w:pPr>
            <w:r w:rsidRPr="00D875AD">
              <w:t>benefaction</w:t>
            </w:r>
          </w:p>
        </w:tc>
      </w:tr>
      <w:tr w:rsidR="00130064" w:rsidRPr="00D875AD" w14:paraId="01C679E2" w14:textId="77777777" w:rsidTr="00AE2FFA">
        <w:tc>
          <w:tcPr>
            <w:tcW w:w="6634" w:type="dxa"/>
            <w:gridSpan w:val="6"/>
            <w:tcBorders>
              <w:top w:val="single" w:sz="4" w:space="0" w:color="auto"/>
              <w:bottom w:val="nil"/>
            </w:tcBorders>
            <w:shd w:val="clear" w:color="auto" w:fill="auto"/>
          </w:tcPr>
          <w:p w14:paraId="1FCFCBB4" w14:textId="77777777" w:rsidR="00130064" w:rsidRPr="00D875AD" w:rsidRDefault="00130064" w:rsidP="006D26B6">
            <w:pPr>
              <w:pStyle w:val="TableHdLeft"/>
              <w:numPr>
                <w:ilvl w:val="0"/>
                <w:numId w:val="65"/>
              </w:numPr>
              <w:tabs>
                <w:tab w:val="clear" w:pos="567"/>
                <w:tab w:val="left" w:pos="284"/>
              </w:tabs>
            </w:pPr>
            <w:r w:rsidRPr="00D875AD">
              <w:t>Prepositions encoding comparison</w:t>
            </w:r>
            <w:r w:rsidR="00416AFC">
              <w:t xml:space="preserve"> (§</w:t>
            </w:r>
            <w:r w:rsidR="00416AFC">
              <w:fldChar w:fldCharType="begin"/>
            </w:r>
            <w:r w:rsidR="00416AFC">
              <w:instrText xml:space="preserve"> REF _Ref320188457 \w \h </w:instrText>
            </w:r>
            <w:r w:rsidR="00416AFC">
              <w:fldChar w:fldCharType="separate"/>
            </w:r>
            <w:r w:rsidR="00154D81">
              <w:rPr>
                <w:cs/>
              </w:rPr>
              <w:t>‎</w:t>
            </w:r>
            <w:r w:rsidR="00154D81">
              <w:t>10.3</w:t>
            </w:r>
            <w:r w:rsidR="00416AFC">
              <w:fldChar w:fldCharType="end"/>
            </w:r>
            <w:r w:rsidR="00416AFC">
              <w:t>)</w:t>
            </w:r>
          </w:p>
        </w:tc>
      </w:tr>
      <w:tr w:rsidR="00130064" w:rsidRPr="00D875AD" w14:paraId="094CB578" w14:textId="77777777" w:rsidTr="00AE2FFA">
        <w:tc>
          <w:tcPr>
            <w:tcW w:w="284" w:type="dxa"/>
            <w:tcBorders>
              <w:top w:val="nil"/>
            </w:tcBorders>
            <w:shd w:val="clear" w:color="auto" w:fill="auto"/>
          </w:tcPr>
          <w:p w14:paraId="363E7D23" w14:textId="77777777" w:rsidR="00130064" w:rsidRPr="00D875AD" w:rsidRDefault="00130064" w:rsidP="00AE24C6">
            <w:pPr>
              <w:pStyle w:val="TableCell0-2"/>
            </w:pPr>
          </w:p>
        </w:tc>
        <w:tc>
          <w:tcPr>
            <w:tcW w:w="1219" w:type="dxa"/>
            <w:gridSpan w:val="2"/>
            <w:tcBorders>
              <w:top w:val="nil"/>
            </w:tcBorders>
            <w:shd w:val="clear" w:color="auto" w:fill="auto"/>
          </w:tcPr>
          <w:p w14:paraId="16537DBD" w14:textId="77777777" w:rsidR="00130064" w:rsidRPr="00D875AD" w:rsidRDefault="00130064" w:rsidP="00AE24C6">
            <w:pPr>
              <w:pStyle w:val="TableCell0-2"/>
            </w:pPr>
            <w:r w:rsidRPr="00D875AD">
              <w:t>Preposition</w:t>
            </w:r>
          </w:p>
        </w:tc>
        <w:tc>
          <w:tcPr>
            <w:tcW w:w="1276" w:type="dxa"/>
            <w:tcBorders>
              <w:top w:val="nil"/>
            </w:tcBorders>
            <w:shd w:val="clear" w:color="auto" w:fill="auto"/>
          </w:tcPr>
          <w:p w14:paraId="1C0B73DC" w14:textId="77777777" w:rsidR="00130064" w:rsidRPr="00D875AD" w:rsidRDefault="00130064" w:rsidP="00AE24C6">
            <w:pPr>
              <w:pStyle w:val="TableCell0-2"/>
            </w:pPr>
            <w:r w:rsidRPr="00D875AD">
              <w:t>Gloss</w:t>
            </w:r>
          </w:p>
        </w:tc>
        <w:tc>
          <w:tcPr>
            <w:tcW w:w="3855" w:type="dxa"/>
            <w:gridSpan w:val="2"/>
            <w:tcBorders>
              <w:top w:val="nil"/>
            </w:tcBorders>
            <w:shd w:val="clear" w:color="auto" w:fill="auto"/>
          </w:tcPr>
          <w:p w14:paraId="7E687B3C" w14:textId="77777777" w:rsidR="00130064" w:rsidRPr="00D875AD" w:rsidRDefault="00130064" w:rsidP="00AE24C6">
            <w:pPr>
              <w:pStyle w:val="TableCell0-2"/>
            </w:pPr>
            <w:r w:rsidRPr="00D875AD">
              <w:t xml:space="preserve">Semantic </w:t>
            </w:r>
            <w:r>
              <w:t>relations</w:t>
            </w:r>
          </w:p>
        </w:tc>
      </w:tr>
      <w:tr w:rsidR="00AC23C4" w:rsidRPr="00D875AD" w14:paraId="04520877" w14:textId="77777777" w:rsidTr="00AE2FFA">
        <w:tc>
          <w:tcPr>
            <w:tcW w:w="425" w:type="dxa"/>
            <w:gridSpan w:val="2"/>
            <w:shd w:val="clear" w:color="auto" w:fill="auto"/>
            <w:noWrap/>
          </w:tcPr>
          <w:p w14:paraId="5EDA7C0E" w14:textId="77777777" w:rsidR="00130064" w:rsidRPr="00D875AD" w:rsidRDefault="00130064" w:rsidP="00130064">
            <w:pPr>
              <w:pStyle w:val="O0Nwnext"/>
            </w:pPr>
          </w:p>
        </w:tc>
        <w:tc>
          <w:tcPr>
            <w:tcW w:w="1078" w:type="dxa"/>
            <w:shd w:val="clear" w:color="auto" w:fill="auto"/>
          </w:tcPr>
          <w:p w14:paraId="7ED61F84" w14:textId="77777777" w:rsidR="00130064" w:rsidRPr="00D875AD" w:rsidRDefault="00130064" w:rsidP="00130064">
            <w:pPr>
              <w:pStyle w:val="O0Nwnext"/>
              <w:rPr>
                <w:rStyle w:val="ChItalBold"/>
              </w:rPr>
            </w:pPr>
            <w:r w:rsidRPr="00D875AD">
              <w:rPr>
                <w:rStyle w:val="ChItalBold"/>
              </w:rPr>
              <w:t>sperti</w:t>
            </w:r>
          </w:p>
        </w:tc>
        <w:tc>
          <w:tcPr>
            <w:tcW w:w="1276" w:type="dxa"/>
            <w:shd w:val="clear" w:color="auto" w:fill="auto"/>
          </w:tcPr>
          <w:p w14:paraId="77840382" w14:textId="11FF578D" w:rsidR="00130064" w:rsidRPr="00D875AD" w:rsidRDefault="00B7093A" w:rsidP="00130064">
            <w:pPr>
              <w:pStyle w:val="O0Nwnext"/>
            </w:pPr>
            <w:r>
              <w:t>‘</w:t>
            </w:r>
            <w:r w:rsidR="00130064" w:rsidRPr="00D875AD">
              <w:t>similar to</w:t>
            </w:r>
            <w:r>
              <w:t>’</w:t>
            </w:r>
          </w:p>
        </w:tc>
        <w:tc>
          <w:tcPr>
            <w:tcW w:w="284" w:type="dxa"/>
            <w:shd w:val="clear" w:color="auto" w:fill="auto"/>
          </w:tcPr>
          <w:p w14:paraId="1E879C79" w14:textId="77777777" w:rsidR="00130064" w:rsidRPr="00D875AD" w:rsidRDefault="00130064" w:rsidP="00130064">
            <w:pPr>
              <w:pStyle w:val="O0Nwnext"/>
            </w:pPr>
          </w:p>
        </w:tc>
        <w:tc>
          <w:tcPr>
            <w:tcW w:w="3571" w:type="dxa"/>
            <w:shd w:val="clear" w:color="auto" w:fill="auto"/>
          </w:tcPr>
          <w:p w14:paraId="538A8661" w14:textId="77777777" w:rsidR="00130064" w:rsidRPr="00D875AD" w:rsidRDefault="00130064" w:rsidP="00130064">
            <w:pPr>
              <w:pStyle w:val="O0Nwnext"/>
            </w:pPr>
            <w:r w:rsidRPr="00D875AD">
              <w:t>similarity</w:t>
            </w:r>
          </w:p>
        </w:tc>
      </w:tr>
      <w:tr w:rsidR="00AC23C4" w:rsidRPr="00D875AD" w14:paraId="4AC8A170" w14:textId="77777777" w:rsidTr="00AE2FFA">
        <w:tc>
          <w:tcPr>
            <w:tcW w:w="425" w:type="dxa"/>
            <w:gridSpan w:val="2"/>
            <w:shd w:val="clear" w:color="auto" w:fill="auto"/>
            <w:noWrap/>
          </w:tcPr>
          <w:p w14:paraId="5A1B6CCF" w14:textId="77777777" w:rsidR="00130064" w:rsidRPr="00D875AD" w:rsidRDefault="00130064" w:rsidP="00130064">
            <w:pPr>
              <w:pStyle w:val="O0Nwnext"/>
            </w:pPr>
          </w:p>
        </w:tc>
        <w:tc>
          <w:tcPr>
            <w:tcW w:w="1078" w:type="dxa"/>
            <w:shd w:val="clear" w:color="auto" w:fill="auto"/>
          </w:tcPr>
          <w:p w14:paraId="692A2826" w14:textId="77777777" w:rsidR="00130064" w:rsidRPr="00D875AD" w:rsidRDefault="00130064" w:rsidP="00130064">
            <w:pPr>
              <w:pStyle w:val="O0Nwnext"/>
              <w:rPr>
                <w:rStyle w:val="ChItalBold"/>
              </w:rPr>
            </w:pPr>
            <w:r w:rsidRPr="00D875AD">
              <w:rPr>
                <w:rStyle w:val="ChItalBold"/>
              </w:rPr>
              <w:t>kaya</w:t>
            </w:r>
          </w:p>
        </w:tc>
        <w:tc>
          <w:tcPr>
            <w:tcW w:w="1276" w:type="dxa"/>
            <w:shd w:val="clear" w:color="auto" w:fill="auto"/>
          </w:tcPr>
          <w:p w14:paraId="115329AD" w14:textId="6DD22B75" w:rsidR="00130064" w:rsidRPr="00D875AD" w:rsidRDefault="00B7093A" w:rsidP="00130064">
            <w:pPr>
              <w:pStyle w:val="O0Nwnext"/>
            </w:pPr>
            <w:r>
              <w:t>‘</w:t>
            </w:r>
            <w:r w:rsidR="00130064" w:rsidRPr="00D875AD">
              <w:t>like</w:t>
            </w:r>
            <w:r>
              <w:t>’</w:t>
            </w:r>
          </w:p>
        </w:tc>
        <w:tc>
          <w:tcPr>
            <w:tcW w:w="284" w:type="dxa"/>
            <w:shd w:val="clear" w:color="auto" w:fill="auto"/>
          </w:tcPr>
          <w:p w14:paraId="3E728C98" w14:textId="77777777" w:rsidR="00130064" w:rsidRPr="00D875AD" w:rsidRDefault="00130064" w:rsidP="00130064">
            <w:pPr>
              <w:pStyle w:val="O0Nwnext"/>
            </w:pPr>
          </w:p>
        </w:tc>
        <w:tc>
          <w:tcPr>
            <w:tcW w:w="3571" w:type="dxa"/>
            <w:shd w:val="clear" w:color="auto" w:fill="auto"/>
          </w:tcPr>
          <w:p w14:paraId="4B886647" w14:textId="77777777" w:rsidR="00130064" w:rsidRPr="00D875AD" w:rsidRDefault="00130064" w:rsidP="00130064">
            <w:pPr>
              <w:pStyle w:val="O0Nwnext"/>
            </w:pPr>
            <w:r w:rsidRPr="00D875AD">
              <w:t>similarity</w:t>
            </w:r>
          </w:p>
        </w:tc>
      </w:tr>
      <w:tr w:rsidR="00AC23C4" w:rsidRPr="0017765D" w14:paraId="769CB803" w14:textId="77777777" w:rsidTr="00AE2FFA">
        <w:tc>
          <w:tcPr>
            <w:tcW w:w="425" w:type="dxa"/>
            <w:gridSpan w:val="2"/>
            <w:shd w:val="clear" w:color="auto" w:fill="auto"/>
            <w:noWrap/>
          </w:tcPr>
          <w:p w14:paraId="0DE611E5" w14:textId="77777777" w:rsidR="00130064" w:rsidRPr="0017765D" w:rsidRDefault="00130064" w:rsidP="00130064">
            <w:pPr>
              <w:pStyle w:val="TableCell0-2Break"/>
            </w:pPr>
          </w:p>
        </w:tc>
        <w:tc>
          <w:tcPr>
            <w:tcW w:w="1078" w:type="dxa"/>
            <w:shd w:val="clear" w:color="auto" w:fill="auto"/>
          </w:tcPr>
          <w:p w14:paraId="4E492740" w14:textId="77777777" w:rsidR="00130064" w:rsidRPr="00F269BA" w:rsidRDefault="008C18C9" w:rsidP="00130064">
            <w:pPr>
              <w:pStyle w:val="TableCell0-2Break"/>
              <w:rPr>
                <w:rStyle w:val="ChItalBold"/>
              </w:rPr>
            </w:pPr>
            <w:r>
              <w:rPr>
                <w:rStyle w:val="ChItalBold"/>
              </w:rPr>
              <w:t>sebagey</w:t>
            </w:r>
          </w:p>
        </w:tc>
        <w:tc>
          <w:tcPr>
            <w:tcW w:w="1276" w:type="dxa"/>
            <w:shd w:val="clear" w:color="auto" w:fill="auto"/>
          </w:tcPr>
          <w:p w14:paraId="6773B0C4" w14:textId="499BCA71" w:rsidR="00130064" w:rsidRPr="0017765D" w:rsidRDefault="00B7093A" w:rsidP="00130064">
            <w:pPr>
              <w:pStyle w:val="TableCell0-2Break"/>
            </w:pPr>
            <w:r>
              <w:t>‘</w:t>
            </w:r>
            <w:r w:rsidR="00130064" w:rsidRPr="0017765D">
              <w:t>as</w:t>
            </w:r>
            <w:r>
              <w:t>’</w:t>
            </w:r>
          </w:p>
        </w:tc>
        <w:tc>
          <w:tcPr>
            <w:tcW w:w="284" w:type="dxa"/>
            <w:shd w:val="clear" w:color="auto" w:fill="auto"/>
          </w:tcPr>
          <w:p w14:paraId="5C514C55" w14:textId="77777777" w:rsidR="00130064" w:rsidRPr="0017765D" w:rsidRDefault="00130064" w:rsidP="00130064">
            <w:pPr>
              <w:pStyle w:val="TableCell0-2Break"/>
            </w:pPr>
          </w:p>
        </w:tc>
        <w:tc>
          <w:tcPr>
            <w:tcW w:w="3571" w:type="dxa"/>
            <w:shd w:val="clear" w:color="auto" w:fill="auto"/>
          </w:tcPr>
          <w:p w14:paraId="35EA3FC2" w14:textId="77777777" w:rsidR="00130064" w:rsidRPr="0017765D" w:rsidRDefault="00130064" w:rsidP="00130064">
            <w:pPr>
              <w:pStyle w:val="TableCell0-2Break"/>
            </w:pPr>
            <w:r w:rsidRPr="0017765D">
              <w:t>equatability</w:t>
            </w:r>
          </w:p>
        </w:tc>
      </w:tr>
    </w:tbl>
    <w:p w14:paraId="754C3051" w14:textId="58219788" w:rsidR="00130064" w:rsidRDefault="00130064" w:rsidP="00130064">
      <w:pPr>
        <w:pStyle w:val="Body0000after05before"/>
      </w:pPr>
      <w:r>
        <w:t>The complement in a prepositional phrase</w:t>
      </w:r>
      <w:r w:rsidRPr="00B70487">
        <w:t xml:space="preserve"> </w:t>
      </w:r>
      <w:r>
        <w:t xml:space="preserve">is obligatory. If </w:t>
      </w:r>
      <w:r w:rsidRPr="00534F9D">
        <w:t xml:space="preserve">the semantic relationship between </w:t>
      </w:r>
      <w:r>
        <w:t xml:space="preserve">this complement </w:t>
      </w:r>
      <w:r w:rsidRPr="00534F9D">
        <w:t>and the predicate can be deduced from the context</w:t>
      </w:r>
      <w:r>
        <w:t xml:space="preserve">, two of the prepositions of location may be omitted, locative </w:t>
      </w:r>
      <w:r w:rsidRPr="00B91685">
        <w:rPr>
          <w:rStyle w:val="ChItalBold"/>
        </w:rPr>
        <w:t>di</w:t>
      </w:r>
      <w:r>
        <w:t xml:space="preserve"> </w:t>
      </w:r>
      <w:r w:rsidR="00B7093A">
        <w:t>‘</w:t>
      </w:r>
      <w:r>
        <w:t>at, in</w:t>
      </w:r>
      <w:r w:rsidR="00B7093A">
        <w:t>’</w:t>
      </w:r>
      <w:r>
        <w:t xml:space="preserve"> and allative </w:t>
      </w:r>
      <w:r w:rsidRPr="00B91685">
        <w:rPr>
          <w:rStyle w:val="ChItalBold"/>
        </w:rPr>
        <w:t>ke</w:t>
      </w:r>
      <w:r>
        <w:t xml:space="preserve"> </w:t>
      </w:r>
      <w:r w:rsidR="00B7093A">
        <w:t>‘</w:t>
      </w:r>
      <w:r>
        <w:t>to</w:t>
      </w:r>
      <w:r w:rsidR="00B7093A">
        <w:t>’</w:t>
      </w:r>
      <w:r>
        <w:t xml:space="preserve">. A full discussion of the Papuan Malay prepositions and prepositional phrases is given in Chapter </w:t>
      </w:r>
      <w:r w:rsidR="00416AFC">
        <w:fldChar w:fldCharType="begin"/>
      </w:r>
      <w:r w:rsidR="00416AFC">
        <w:instrText xml:space="preserve"> REF _Ref361998646 \w \h </w:instrText>
      </w:r>
      <w:r w:rsidR="00416AFC">
        <w:fldChar w:fldCharType="separate"/>
      </w:r>
      <w:r w:rsidR="00154D81">
        <w:rPr>
          <w:cs/>
        </w:rPr>
        <w:t>‎</w:t>
      </w:r>
      <w:r w:rsidR="00154D81">
        <w:t>10</w:t>
      </w:r>
      <w:r w:rsidR="00416AFC">
        <w:fldChar w:fldCharType="end"/>
      </w:r>
      <w:r>
        <w:t>.</w:t>
      </w:r>
    </w:p>
    <w:p w14:paraId="01B7406A" w14:textId="477DF8F1" w:rsidR="00181977" w:rsidRDefault="00181977" w:rsidP="007E351C">
      <w:pPr>
        <w:pStyle w:val="Body0515after"/>
      </w:pPr>
      <w:r>
        <w:rPr>
          <w:lang w:eastAsia="en-US"/>
        </w:rPr>
        <w:t xml:space="preserve">A considerable number of the prepositions have dual word class membership, two have trial class membership. </w:t>
      </w:r>
      <w:r w:rsidR="005A0722">
        <w:rPr>
          <w:lang w:eastAsia="en-US"/>
        </w:rPr>
        <w:t xml:space="preserve">That is, three prepositions </w:t>
      </w:r>
      <w:r>
        <w:rPr>
          <w:lang w:eastAsia="en-US"/>
        </w:rPr>
        <w:t xml:space="preserve">are also used as verbs: </w:t>
      </w:r>
      <w:r>
        <w:rPr>
          <w:rStyle w:val="ChItalBold"/>
        </w:rPr>
        <w:t>buat</w:t>
      </w:r>
      <w:r w:rsidRPr="0010606F">
        <w:t xml:space="preserve"> </w:t>
      </w:r>
      <w:r>
        <w:t xml:space="preserve">‘for’, </w:t>
      </w:r>
      <w:r>
        <w:rPr>
          <w:rStyle w:val="ChItalBold"/>
        </w:rPr>
        <w:t>sama</w:t>
      </w:r>
      <w:r w:rsidRPr="0010606F">
        <w:t xml:space="preserve"> </w:t>
      </w:r>
      <w:r>
        <w:t xml:space="preserve">‘to’, </w:t>
      </w:r>
      <w:r w:rsidRPr="006B4BA0">
        <w:t xml:space="preserve">and </w:t>
      </w:r>
      <w:r w:rsidRPr="004A2074">
        <w:rPr>
          <w:rStyle w:val="ChItalBold"/>
        </w:rPr>
        <w:t>sampe</w:t>
      </w:r>
      <w:r w:rsidRPr="0010606F">
        <w:t xml:space="preserve"> </w:t>
      </w:r>
      <w:r>
        <w:t>‘</w:t>
      </w:r>
      <w:r w:rsidRPr="00007D98">
        <w:t>until</w:t>
      </w:r>
      <w:r>
        <w:t>’ (see §</w:t>
      </w:r>
      <w:r>
        <w:fldChar w:fldCharType="begin"/>
      </w:r>
      <w:r>
        <w:instrText xml:space="preserve"> REF _Ref435775367 \w \h </w:instrText>
      </w:r>
      <w:r>
        <w:fldChar w:fldCharType="separate"/>
      </w:r>
      <w:r w:rsidR="00154D81">
        <w:rPr>
          <w:cs/>
        </w:rPr>
        <w:t>‎</w:t>
      </w:r>
      <w:r w:rsidR="00154D81">
        <w:t>5.3</w:t>
      </w:r>
      <w:r>
        <w:fldChar w:fldCharType="end"/>
      </w:r>
      <w:r>
        <w:t>)</w:t>
      </w:r>
      <w:r>
        <w:rPr>
          <w:lang w:eastAsia="en-US"/>
        </w:rPr>
        <w:t xml:space="preserve">. Six prepositions are also used as conjunctions: </w:t>
      </w:r>
      <w:r w:rsidRPr="00076132">
        <w:rPr>
          <w:rStyle w:val="ChItalBold"/>
        </w:rPr>
        <w:t>dengan</w:t>
      </w:r>
      <w:r>
        <w:rPr>
          <w:rStyle w:val="ChItalBold"/>
        </w:rPr>
        <w:t>g</w:t>
      </w:r>
      <w:r>
        <w:t xml:space="preserve"> ‘with’, </w:t>
      </w:r>
      <w:r>
        <w:rPr>
          <w:rStyle w:val="ChItalBold"/>
        </w:rPr>
        <w:t>kaya</w:t>
      </w:r>
      <w:r w:rsidRPr="007A0BC8">
        <w:t xml:space="preserve"> </w:t>
      </w:r>
      <w:r>
        <w:t xml:space="preserve">‘like’, </w:t>
      </w:r>
      <w:r w:rsidRPr="00B62D03">
        <w:rPr>
          <w:rStyle w:val="ChItalBold"/>
        </w:rPr>
        <w:t>sama</w:t>
      </w:r>
      <w:r>
        <w:t xml:space="preserve"> ‘to’, </w:t>
      </w:r>
      <w:r>
        <w:rPr>
          <w:rStyle w:val="ChItalBold"/>
        </w:rPr>
        <w:t>sampe</w:t>
      </w:r>
      <w:r>
        <w:t xml:space="preserve"> ‘until’, </w:t>
      </w:r>
      <w:r w:rsidRPr="007A0BC8">
        <w:rPr>
          <w:rStyle w:val="ChItalBold"/>
        </w:rPr>
        <w:t>sperti</w:t>
      </w:r>
      <w:r w:rsidRPr="007A0BC8">
        <w:t xml:space="preserve"> </w:t>
      </w:r>
      <w:r>
        <w:t xml:space="preserve">‘similar to’, and </w:t>
      </w:r>
      <w:r w:rsidRPr="00057762">
        <w:rPr>
          <w:rStyle w:val="ChItalBold"/>
        </w:rPr>
        <w:t>untuk</w:t>
      </w:r>
      <w:r>
        <w:t xml:space="preserve"> ‘for’ (see §</w:t>
      </w:r>
      <w:r>
        <w:fldChar w:fldCharType="begin"/>
      </w:r>
      <w:r>
        <w:instrText xml:space="preserve"> REF _Ref351641494 \w \h </w:instrText>
      </w:r>
      <w:r>
        <w:fldChar w:fldCharType="separate"/>
      </w:r>
      <w:r w:rsidR="00154D81">
        <w:rPr>
          <w:cs/>
        </w:rPr>
        <w:t>‎</w:t>
      </w:r>
      <w:r w:rsidR="00154D81">
        <w:t>5.12</w:t>
      </w:r>
      <w:r>
        <w:fldChar w:fldCharType="end"/>
      </w:r>
      <w:r>
        <w:t xml:space="preserve"> and </w:t>
      </w:r>
      <w:r w:rsidR="007E351C">
        <w:t xml:space="preserve">Chapter </w:t>
      </w:r>
      <w:r w:rsidR="007E351C">
        <w:fldChar w:fldCharType="begin"/>
      </w:r>
      <w:r w:rsidR="007E351C">
        <w:instrText xml:space="preserve"> REF _Ref439247217 \w \h </w:instrText>
      </w:r>
      <w:r w:rsidR="007E351C">
        <w:fldChar w:fldCharType="separate"/>
      </w:r>
      <w:r w:rsidR="00154D81">
        <w:rPr>
          <w:cs/>
        </w:rPr>
        <w:t>‎</w:t>
      </w:r>
      <w:r w:rsidR="00154D81">
        <w:t>14</w:t>
      </w:r>
      <w:r w:rsidR="007E351C">
        <w:fldChar w:fldCharType="end"/>
      </w:r>
      <w:r>
        <w:t>). (Variation in word class membership is discussed in §</w:t>
      </w:r>
      <w:r w:rsidRPr="00AA7999">
        <w:fldChar w:fldCharType="begin"/>
      </w:r>
      <w:r w:rsidRPr="00AA7999">
        <w:instrText xml:space="preserve"> REF _Ref351641485 \w \h </w:instrText>
      </w:r>
      <w:r w:rsidRPr="00AA7999">
        <w:fldChar w:fldCharType="separate"/>
      </w:r>
      <w:r w:rsidR="00154D81">
        <w:rPr>
          <w:cs/>
        </w:rPr>
        <w:t>‎</w:t>
      </w:r>
      <w:r w:rsidR="00154D81">
        <w:t>5.14</w:t>
      </w:r>
      <w:r w:rsidRPr="00AA7999">
        <w:fldChar w:fldCharType="end"/>
      </w:r>
      <w:r>
        <w:t>.)</w:t>
      </w:r>
    </w:p>
    <w:p w14:paraId="53450111" w14:textId="77777777" w:rsidR="00130064" w:rsidRDefault="00130064" w:rsidP="00130064">
      <w:pPr>
        <w:pStyle w:val="Heading2"/>
      </w:pPr>
      <w:bookmarkStart w:id="2730" w:name="_Ref351641494"/>
      <w:bookmarkStart w:id="2731" w:name="_Ref351641600"/>
      <w:bookmarkStart w:id="2732" w:name="_Toc353454792"/>
      <w:bookmarkStart w:id="2733" w:name="_Toc367531131"/>
      <w:bookmarkStart w:id="2734" w:name="_Toc440455627"/>
      <w:r>
        <w:t>Conjunctions</w:t>
      </w:r>
      <w:bookmarkEnd w:id="2730"/>
      <w:bookmarkEnd w:id="2731"/>
      <w:bookmarkEnd w:id="2732"/>
      <w:bookmarkEnd w:id="2733"/>
      <w:bookmarkEnd w:id="2734"/>
    </w:p>
    <w:p w14:paraId="1946CCD5" w14:textId="55A6F724" w:rsidR="00130064" w:rsidRDefault="000A39C8" w:rsidP="000A39C8">
      <w:pPr>
        <w:pStyle w:val="Body0005after"/>
      </w:pPr>
      <w:r>
        <w:t xml:space="preserve">Papuan Malay has 23 conjunctions which serve to connect words, phrases, or clauses. They </w:t>
      </w:r>
      <w:r w:rsidR="00130064">
        <w:t>have the following defining characteristics:</w:t>
      </w:r>
    </w:p>
    <w:p w14:paraId="4C2CD12F" w14:textId="77777777" w:rsidR="00130064" w:rsidRDefault="00130064" w:rsidP="006D26B6">
      <w:pPr>
        <w:pStyle w:val="I0Indented"/>
        <w:numPr>
          <w:ilvl w:val="0"/>
          <w:numId w:val="74"/>
        </w:numPr>
      </w:pPr>
      <w:r>
        <w:t>Conjunctions combine</w:t>
      </w:r>
      <w:r w:rsidR="000C1C2F">
        <w:t xml:space="preserve"> different constituents, namely</w:t>
      </w:r>
      <w:r>
        <w:t xml:space="preserve"> clauses, noun phrases, prepositional phrases, and verbs; they do not head phrases.</w:t>
      </w:r>
    </w:p>
    <w:p w14:paraId="6E61CEB0" w14:textId="77777777" w:rsidR="00130064" w:rsidRDefault="00130064" w:rsidP="006D26B6">
      <w:pPr>
        <w:pStyle w:val="I0Indented"/>
        <w:numPr>
          <w:ilvl w:val="0"/>
          <w:numId w:val="74"/>
        </w:numPr>
      </w:pPr>
      <w:r>
        <w:t>Conjunctions occur at the periphery of the constituents they mark.</w:t>
      </w:r>
    </w:p>
    <w:p w14:paraId="3943353E" w14:textId="77777777" w:rsidR="00130064" w:rsidRDefault="00130064" w:rsidP="006D26B6">
      <w:pPr>
        <w:pStyle w:val="I05I"/>
        <w:numPr>
          <w:ilvl w:val="0"/>
          <w:numId w:val="74"/>
        </w:numPr>
      </w:pPr>
      <w:r>
        <w:t>Conjunctions form intonation units with the constituents they mark, although they do not belong to them semantically.</w:t>
      </w:r>
    </w:p>
    <w:p w14:paraId="625E5660" w14:textId="77777777" w:rsidR="00130064" w:rsidRDefault="00130064" w:rsidP="00E217E9">
      <w:pPr>
        <w:pStyle w:val="Body0000after"/>
      </w:pPr>
      <w:r>
        <w:t>The Papuan Malay conjunctions can be divided into two major groups, namely those combining same-type constituents, such as clauses with clauses, and those linking different-type constituents, such as verbs with clauses.</w:t>
      </w:r>
    </w:p>
    <w:p w14:paraId="58248C52" w14:textId="4D830AF6" w:rsidR="00130064" w:rsidRDefault="00130064" w:rsidP="007E351C">
      <w:pPr>
        <w:pStyle w:val="Body0500after"/>
      </w:pPr>
      <w:r w:rsidRPr="00842FC2">
        <w:t xml:space="preserve">Conjunctions </w:t>
      </w:r>
      <w:r>
        <w:t xml:space="preserve">combining clauses </w:t>
      </w:r>
      <w:r w:rsidRPr="00842FC2">
        <w:t xml:space="preserve">are </w:t>
      </w:r>
      <w:r>
        <w:t xml:space="preserve">traditionally </w:t>
      </w:r>
      <w:r w:rsidRPr="00842FC2">
        <w:t>divided into coordinating and subordinating ones</w:t>
      </w:r>
      <w:r>
        <w:t xml:space="preserve"> </w:t>
      </w:r>
      <w:r w:rsidR="00BA6215">
        <w:rPr>
          <w:rStyle w:val="Citation"/>
        </w:rPr>
        <w:fldChar w:fldCharType="begin"/>
      </w:r>
      <w:r w:rsidR="0092451D">
        <w:rPr>
          <w:rStyle w:val="Citation"/>
        </w:rPr>
        <w:instrText>ADDIN CITAVI.PLACEHOLDER 93e4b137-ea5b-46f7-98dc-4031cd6b3fde PFBsYWNlaG9sZGVyPg0KICA8QWRkSW5WZXJzaW9uPjUuMi4wLjg8L0FkZEluVmVyc2lvbj4NCiAgPElkPjkzZTRiMTM3LWVhNWItNDZmNy05OGRjLTQwMzFjZDZiM2ZkZTwvSWQ+DQogIDxFbnRyaWVzPg0KICAgIDxFbnRyeT4NCiAgICAgIDxJZD40M2JmNjZjOC1lNTc2LTRmMjItOTI5NS0zZjVkMGY4N2E2NWE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2MDwvbj4NCiAgPGluPnRydWU8L2luPg0KICA8b3M+NjA8L29zPg0KICA8cHM+NjA8L3BzPg0KPC9lcD4NCjxvcz4xLTYwPC9vcz5dXT48L1BhZ2VSYW5nZT4NCiAgICAgICAgPEVuZFBhZ2U+NjA8L0VuZFBhZ2U+DQogICAgICAgIDxTdGFydFBhZ2U+MTwvU3RhcnRQYWdlPg0KICAgICAgICA8UGFnZUNvdW50QzU+PCFbQ0RBVEFbPGM+NjA8L2M+DQo8b3M+NjAgcC48L29zPg0KPHBzPjYwIHAuPC9wcz5dXT48L1BhZ2VDb3VudEM1Pg0KICAgICAgICA8UGFnZUNvdW50PjYwIHAu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lNjaGFjaHRlciwgU2hvcGVuIDIwMDcg4oCTIFBhcnRzLW9mLXNwZWVjaCBzeXN0ZW1zPC9TaG9ydFRpdGxlPg0KICAgICAgICA8VGl0bGU+UGFydHMtb2Ytc3BlZWNoIHN5c3RlbXM8L1RpdGxlPg0KICAgICAgPC9SZWZlcmVuY2U+DQogICAgPC9FbnRyeT4NCiAgPC9FbnRyaWVzPg0KICA8VGV4dD4oU2NoYWNodGVyIGFuZCBTaG9wZW4gMjAwNzogN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hY2h0ZXIgYW5kIFNob3BlbiAyMDA3OiA0NSk8L1RleHQ+DQogICAgPC9UZXh0VW5pdD4NCiAgPC9UZXh0VW5pdHM+DQo8L1BsYWNlaG9sZGVyPg==</w:instrText>
      </w:r>
      <w:r w:rsidR="00BA6215">
        <w:rPr>
          <w:rStyle w:val="Citation"/>
        </w:rPr>
        <w:fldChar w:fldCharType="separate"/>
      </w:r>
      <w:bookmarkStart w:id="2735" w:name="_CTVP00193e4b137ea5b46f798dc4031cd6b3fde"/>
      <w:r w:rsidR="0092006B">
        <w:rPr>
          <w:rStyle w:val="Citation"/>
        </w:rPr>
        <w:t>(Schachter and Shopen 2007: 45)</w:t>
      </w:r>
      <w:bookmarkEnd w:id="2735"/>
      <w:r w:rsidR="00BA6215">
        <w:rPr>
          <w:rStyle w:val="Citation"/>
        </w:rPr>
        <w:fldChar w:fldCharType="end"/>
      </w:r>
      <w:r>
        <w:t>. With respect to clause linking in Papuan Malay, however, there is no formal marking of this distinction. That is, in terms of their morphosyntax and word order, clauses marked with a conjunction are not distinct from those which do not have a conjunction. (</w:t>
      </w:r>
      <w:r w:rsidR="007E351C">
        <w:t>For details see Chapter</w:t>
      </w:r>
      <w:r w:rsidR="007E351C">
        <w:fldChar w:fldCharType="begin"/>
      </w:r>
      <w:r w:rsidR="007E351C">
        <w:instrText xml:space="preserve"> REF _Ref439247144 \w \h </w:instrText>
      </w:r>
      <w:r w:rsidR="007E351C">
        <w:fldChar w:fldCharType="separate"/>
      </w:r>
      <w:r w:rsidR="00154D81">
        <w:rPr>
          <w:cs/>
        </w:rPr>
        <w:t>‎</w:t>
      </w:r>
      <w:r w:rsidR="00154D81">
        <w:t>14</w:t>
      </w:r>
      <w:r w:rsidR="007E351C">
        <w:fldChar w:fldCharType="end"/>
      </w:r>
      <w:r w:rsidR="007E351C">
        <w:t>.)</w:t>
      </w:r>
    </w:p>
    <w:p w14:paraId="0D2811C4" w14:textId="0B1A1B3B" w:rsidR="00130064" w:rsidRDefault="00130064" w:rsidP="006C2C0C">
      <w:pPr>
        <w:pStyle w:val="Body0505after"/>
      </w:pPr>
      <w:r>
        <w:fldChar w:fldCharType="begin"/>
      </w:r>
      <w:r>
        <w:instrText xml:space="preserve"> REF _Ref356475667 \h </w:instrText>
      </w:r>
      <w:r>
        <w:fldChar w:fldCharType="separate"/>
      </w:r>
      <w:r w:rsidR="00154D81" w:rsidRPr="00534F9D">
        <w:t xml:space="preserve">Table </w:t>
      </w:r>
      <w:r w:rsidR="00154D81">
        <w:rPr>
          <w:noProof/>
          <w:cs/>
        </w:rPr>
        <w:t>‎</w:t>
      </w:r>
      <w:r w:rsidR="00154D81">
        <w:rPr>
          <w:noProof/>
        </w:rPr>
        <w:t>5</w:t>
      </w:r>
      <w:r w:rsidR="00154D81">
        <w:t>.</w:t>
      </w:r>
      <w:r w:rsidR="00154D81">
        <w:rPr>
          <w:noProof/>
        </w:rPr>
        <w:t>39</w:t>
      </w:r>
      <w:r>
        <w:fldChar w:fldCharType="end"/>
      </w:r>
      <w:r>
        <w:t xml:space="preserve"> gives an overview of the Papuan Malay conjunctions attested in the corpus. They are grouped in terms of the types of constituents they combine and the semantic relations they signal. Two of the conjunction</w:t>
      </w:r>
      <w:r w:rsidR="000C1C2F">
        <w:t>s are listed twice as they mark</w:t>
      </w:r>
      <w:r>
        <w:t xml:space="preserve"> more than one type of semantic relation, namely </w:t>
      </w:r>
      <w:r w:rsidRPr="009532C7">
        <w:rPr>
          <w:rStyle w:val="ChItalBold"/>
        </w:rPr>
        <w:t>baru</w:t>
      </w:r>
      <w:r>
        <w:t xml:space="preserve"> </w:t>
      </w:r>
      <w:r w:rsidR="00B7093A">
        <w:t>‘</w:t>
      </w:r>
      <w:r>
        <w:t>and then, after all</w:t>
      </w:r>
      <w:r w:rsidR="00B7093A">
        <w:t>’</w:t>
      </w:r>
      <w:r>
        <w:t xml:space="preserve">, and </w:t>
      </w:r>
      <w:r w:rsidRPr="007A5D85">
        <w:rPr>
          <w:rStyle w:val="ChItalBold"/>
        </w:rPr>
        <w:t>sampe</w:t>
      </w:r>
      <w:r>
        <w:t xml:space="preserve"> </w:t>
      </w:r>
      <w:r w:rsidR="00B7093A">
        <w:t>‘</w:t>
      </w:r>
      <w:r>
        <w:t>until</w:t>
      </w:r>
      <w:r w:rsidR="00B7093A">
        <w:t>’</w:t>
      </w:r>
      <w:r>
        <w:t>.</w:t>
      </w:r>
    </w:p>
    <w:p w14:paraId="553E35DD" w14:textId="77777777" w:rsidR="00130064" w:rsidRDefault="00130064" w:rsidP="00130064">
      <w:pPr>
        <w:pStyle w:val="Caption"/>
      </w:pPr>
      <w:bookmarkStart w:id="2736" w:name="_Ref356475667"/>
      <w:r w:rsidRPr="00534F9D">
        <w:t xml:space="preserve">Table </w:t>
      </w:r>
      <w:fldSimple w:instr=" STYLEREF 1 \s ">
        <w:r w:rsidR="00154D81">
          <w:rPr>
            <w:noProof/>
            <w:cs/>
          </w:rPr>
          <w:t>‎</w:t>
        </w:r>
        <w:r w:rsidR="00154D81">
          <w:rPr>
            <w:noProof/>
          </w:rPr>
          <w:t>5</w:t>
        </w:r>
      </w:fldSimple>
      <w:r w:rsidR="00F207A1">
        <w:t>.</w:t>
      </w:r>
      <w:fldSimple w:instr=" SEQ Table \* ARABIC \s 1 ">
        <w:r w:rsidR="00154D81">
          <w:rPr>
            <w:noProof/>
          </w:rPr>
          <w:t>39</w:t>
        </w:r>
      </w:fldSimple>
      <w:bookmarkEnd w:id="2736"/>
      <w:r w:rsidRPr="00534F9D">
        <w:t>:</w:t>
      </w:r>
      <w:r w:rsidRPr="00534F9D">
        <w:tab/>
        <w:t xml:space="preserve">Papuan Malay </w:t>
      </w:r>
      <w:r>
        <w:t>conjunctions</w:t>
      </w:r>
    </w:p>
    <w:tbl>
      <w:tblPr>
        <w:tblW w:w="6232" w:type="dxa"/>
        <w:tblInd w:w="170" w:type="dxa"/>
        <w:tblBorders>
          <w:top w:val="single" w:sz="4" w:space="0" w:color="auto"/>
          <w:bottom w:val="single" w:sz="4" w:space="0" w:color="auto"/>
        </w:tblBorders>
        <w:tblLayout w:type="fixed"/>
        <w:tblLook w:val="01E0" w:firstRow="1" w:lastRow="1" w:firstColumn="1" w:lastColumn="1" w:noHBand="0" w:noVBand="0"/>
      </w:tblPr>
      <w:tblGrid>
        <w:gridCol w:w="278"/>
        <w:gridCol w:w="289"/>
        <w:gridCol w:w="121"/>
        <w:gridCol w:w="1150"/>
        <w:gridCol w:w="119"/>
        <w:gridCol w:w="1891"/>
        <w:gridCol w:w="109"/>
        <w:gridCol w:w="2275"/>
      </w:tblGrid>
      <w:tr w:rsidR="00130064" w:rsidRPr="00D875AD" w14:paraId="3381D2D1" w14:textId="77777777" w:rsidTr="00AE2FFA">
        <w:trPr>
          <w:tblHeader/>
        </w:trPr>
        <w:tc>
          <w:tcPr>
            <w:tcW w:w="6232" w:type="dxa"/>
            <w:gridSpan w:val="8"/>
            <w:shd w:val="clear" w:color="auto" w:fill="auto"/>
          </w:tcPr>
          <w:p w14:paraId="4EA538D3" w14:textId="77777777" w:rsidR="00130064" w:rsidRPr="00D875AD" w:rsidRDefault="00130064" w:rsidP="006D26B6">
            <w:pPr>
              <w:pStyle w:val="TableHdLeft"/>
              <w:numPr>
                <w:ilvl w:val="0"/>
                <w:numId w:val="75"/>
              </w:numPr>
              <w:tabs>
                <w:tab w:val="clear" w:pos="1134"/>
                <w:tab w:val="num" w:pos="284"/>
              </w:tabs>
              <w:ind w:left="284" w:hanging="284"/>
            </w:pPr>
            <w:r>
              <w:t>Conjunctions combining same-type constituents (§</w:t>
            </w:r>
            <w:r w:rsidR="00B65E63">
              <w:fldChar w:fldCharType="begin"/>
            </w:r>
            <w:r w:rsidR="00B65E63">
              <w:instrText xml:space="preserve"> REF _Ref374455378 \w \h </w:instrText>
            </w:r>
            <w:r w:rsidR="00B65E63">
              <w:fldChar w:fldCharType="separate"/>
            </w:r>
            <w:r w:rsidR="00154D81">
              <w:rPr>
                <w:cs/>
              </w:rPr>
              <w:t>‎</w:t>
            </w:r>
            <w:r w:rsidR="00154D81">
              <w:t>14.2</w:t>
            </w:r>
            <w:r w:rsidR="00B65E63">
              <w:fldChar w:fldCharType="end"/>
            </w:r>
            <w:r>
              <w:t>)</w:t>
            </w:r>
          </w:p>
        </w:tc>
      </w:tr>
      <w:tr w:rsidR="00130064" w:rsidRPr="00D875AD" w14:paraId="68B07458" w14:textId="77777777" w:rsidTr="00AE2FFA">
        <w:tc>
          <w:tcPr>
            <w:tcW w:w="278" w:type="dxa"/>
            <w:shd w:val="clear" w:color="auto" w:fill="auto"/>
          </w:tcPr>
          <w:p w14:paraId="16815F70" w14:textId="77777777" w:rsidR="00130064" w:rsidRPr="00D875AD" w:rsidRDefault="00130064" w:rsidP="00130064">
            <w:pPr>
              <w:pStyle w:val="TableCell2-2"/>
            </w:pPr>
          </w:p>
        </w:tc>
        <w:tc>
          <w:tcPr>
            <w:tcW w:w="5954" w:type="dxa"/>
            <w:gridSpan w:val="7"/>
            <w:shd w:val="clear" w:color="auto" w:fill="auto"/>
          </w:tcPr>
          <w:p w14:paraId="7C371869" w14:textId="77777777" w:rsidR="00130064" w:rsidRPr="00D875AD" w:rsidRDefault="00130064" w:rsidP="006D26B6">
            <w:pPr>
              <w:pStyle w:val="TableCell2-2"/>
              <w:numPr>
                <w:ilvl w:val="1"/>
                <w:numId w:val="75"/>
              </w:numPr>
              <w:tabs>
                <w:tab w:val="clear" w:pos="425"/>
                <w:tab w:val="num" w:pos="284"/>
              </w:tabs>
              <w:ind w:left="284" w:hanging="284"/>
            </w:pPr>
            <w:r>
              <w:t>Conjunctions marking addition (§</w:t>
            </w:r>
            <w:r w:rsidR="00B65E63">
              <w:fldChar w:fldCharType="begin"/>
            </w:r>
            <w:r w:rsidR="00B65E63">
              <w:instrText xml:space="preserve"> REF _Ref356049218 \w \h </w:instrText>
            </w:r>
            <w:r w:rsidR="00B65E63">
              <w:fldChar w:fldCharType="separate"/>
            </w:r>
            <w:r w:rsidR="00154D81">
              <w:rPr>
                <w:cs/>
              </w:rPr>
              <w:t>‎</w:t>
            </w:r>
            <w:r w:rsidR="00154D81">
              <w:t>14.2.1</w:t>
            </w:r>
            <w:r w:rsidR="00B65E63">
              <w:fldChar w:fldCharType="end"/>
            </w:r>
            <w:r>
              <w:t>)</w:t>
            </w:r>
          </w:p>
        </w:tc>
      </w:tr>
      <w:tr w:rsidR="00130064" w:rsidRPr="00D875AD" w14:paraId="1247DEC5" w14:textId="77777777" w:rsidTr="00AE2FFA">
        <w:tc>
          <w:tcPr>
            <w:tcW w:w="567" w:type="dxa"/>
            <w:gridSpan w:val="2"/>
            <w:shd w:val="clear" w:color="auto" w:fill="auto"/>
          </w:tcPr>
          <w:p w14:paraId="546C4C14" w14:textId="77777777" w:rsidR="00130064" w:rsidRPr="00D875AD" w:rsidRDefault="00130064" w:rsidP="00156381">
            <w:pPr>
              <w:pStyle w:val="TableCell0-2"/>
            </w:pPr>
          </w:p>
        </w:tc>
        <w:tc>
          <w:tcPr>
            <w:tcW w:w="1271" w:type="dxa"/>
            <w:gridSpan w:val="2"/>
            <w:shd w:val="clear" w:color="auto" w:fill="auto"/>
          </w:tcPr>
          <w:p w14:paraId="59AF7B9F" w14:textId="77777777" w:rsidR="00130064" w:rsidRPr="00F1691F" w:rsidRDefault="00130064" w:rsidP="00156381">
            <w:pPr>
              <w:pStyle w:val="TableCell0-2"/>
            </w:pPr>
            <w:r w:rsidRPr="00F1691F">
              <w:t>Con</w:t>
            </w:r>
            <w:r>
              <w:t>junction</w:t>
            </w:r>
          </w:p>
        </w:tc>
        <w:tc>
          <w:tcPr>
            <w:tcW w:w="2010" w:type="dxa"/>
            <w:gridSpan w:val="2"/>
            <w:shd w:val="clear" w:color="auto" w:fill="auto"/>
          </w:tcPr>
          <w:p w14:paraId="3C26733B" w14:textId="77777777" w:rsidR="00130064" w:rsidRPr="00D875AD" w:rsidRDefault="00130064" w:rsidP="00156381">
            <w:pPr>
              <w:pStyle w:val="TableCell0-2"/>
            </w:pPr>
            <w:r w:rsidRPr="00D875AD">
              <w:t>Gloss</w:t>
            </w:r>
          </w:p>
        </w:tc>
        <w:tc>
          <w:tcPr>
            <w:tcW w:w="2384" w:type="dxa"/>
            <w:gridSpan w:val="2"/>
            <w:shd w:val="clear" w:color="auto" w:fill="auto"/>
          </w:tcPr>
          <w:p w14:paraId="2A1F6A90" w14:textId="77777777" w:rsidR="00130064" w:rsidRPr="00D875AD" w:rsidRDefault="00130064" w:rsidP="00156381">
            <w:pPr>
              <w:pStyle w:val="TableCell0-2"/>
            </w:pPr>
            <w:r w:rsidRPr="00D875AD">
              <w:t xml:space="preserve">Semantic </w:t>
            </w:r>
            <w:r>
              <w:t>relations</w:t>
            </w:r>
          </w:p>
        </w:tc>
      </w:tr>
      <w:tr w:rsidR="00130064" w:rsidRPr="00D875AD" w14:paraId="23274AD1" w14:textId="77777777" w:rsidTr="00AE2FFA">
        <w:tc>
          <w:tcPr>
            <w:tcW w:w="688" w:type="dxa"/>
            <w:gridSpan w:val="3"/>
            <w:shd w:val="clear" w:color="auto" w:fill="auto"/>
          </w:tcPr>
          <w:p w14:paraId="6A39F7D7" w14:textId="77777777" w:rsidR="00130064" w:rsidRPr="00D875AD" w:rsidRDefault="00130064" w:rsidP="00130064">
            <w:pPr>
              <w:pStyle w:val="O0Nwnext"/>
            </w:pPr>
          </w:p>
        </w:tc>
        <w:tc>
          <w:tcPr>
            <w:tcW w:w="1269" w:type="dxa"/>
            <w:gridSpan w:val="2"/>
            <w:shd w:val="clear" w:color="auto" w:fill="auto"/>
          </w:tcPr>
          <w:p w14:paraId="4CE5EFDC" w14:textId="3F4A2F85" w:rsidR="00130064" w:rsidRPr="00D875AD" w:rsidRDefault="00813EC0" w:rsidP="00130064">
            <w:pPr>
              <w:pStyle w:val="O0Nwnext"/>
              <w:rPr>
                <w:rStyle w:val="ChItalBold"/>
              </w:rPr>
            </w:pPr>
            <w:r>
              <w:rPr>
                <w:rStyle w:val="ChItalBold"/>
              </w:rPr>
              <w:t>dengang</w:t>
            </w:r>
          </w:p>
        </w:tc>
        <w:tc>
          <w:tcPr>
            <w:tcW w:w="2000" w:type="dxa"/>
            <w:gridSpan w:val="2"/>
            <w:shd w:val="clear" w:color="auto" w:fill="auto"/>
          </w:tcPr>
          <w:p w14:paraId="2C2FB552" w14:textId="19887EF0" w:rsidR="00130064" w:rsidRPr="00D875AD" w:rsidRDefault="00B7093A" w:rsidP="00130064">
            <w:pPr>
              <w:pStyle w:val="O0Nwnext"/>
            </w:pPr>
            <w:r>
              <w:t>‘</w:t>
            </w:r>
            <w:r w:rsidR="00813EC0">
              <w:t>with</w:t>
            </w:r>
            <w:r>
              <w:t>’</w:t>
            </w:r>
          </w:p>
        </w:tc>
        <w:tc>
          <w:tcPr>
            <w:tcW w:w="2275" w:type="dxa"/>
            <w:shd w:val="clear" w:color="auto" w:fill="auto"/>
          </w:tcPr>
          <w:p w14:paraId="3D4BE1EE" w14:textId="77777777" w:rsidR="00130064" w:rsidRPr="00D875AD" w:rsidRDefault="00130064" w:rsidP="00130064">
            <w:pPr>
              <w:pStyle w:val="O0Nwnext"/>
            </w:pPr>
            <w:r>
              <w:t>Addition</w:t>
            </w:r>
          </w:p>
        </w:tc>
      </w:tr>
      <w:tr w:rsidR="00130064" w:rsidRPr="00D875AD" w14:paraId="16B92669" w14:textId="77777777" w:rsidTr="00AE2FFA">
        <w:tc>
          <w:tcPr>
            <w:tcW w:w="688" w:type="dxa"/>
            <w:gridSpan w:val="3"/>
            <w:shd w:val="clear" w:color="auto" w:fill="auto"/>
          </w:tcPr>
          <w:p w14:paraId="356E0839" w14:textId="77777777" w:rsidR="00130064" w:rsidRPr="00D875AD" w:rsidRDefault="00130064" w:rsidP="00130064">
            <w:pPr>
              <w:pStyle w:val="O0Nwnext"/>
            </w:pPr>
          </w:p>
        </w:tc>
        <w:tc>
          <w:tcPr>
            <w:tcW w:w="1269" w:type="dxa"/>
            <w:gridSpan w:val="2"/>
            <w:shd w:val="clear" w:color="auto" w:fill="auto"/>
          </w:tcPr>
          <w:p w14:paraId="593E3372" w14:textId="5B8074FC" w:rsidR="00130064" w:rsidRPr="00D875AD" w:rsidRDefault="00813EC0" w:rsidP="00130064">
            <w:pPr>
              <w:pStyle w:val="O0Nwnext"/>
              <w:rPr>
                <w:rStyle w:val="ChItalBold"/>
              </w:rPr>
            </w:pPr>
            <w:r>
              <w:rPr>
                <w:rStyle w:val="ChItalBold"/>
              </w:rPr>
              <w:t>dang</w:t>
            </w:r>
          </w:p>
        </w:tc>
        <w:tc>
          <w:tcPr>
            <w:tcW w:w="2000" w:type="dxa"/>
            <w:gridSpan w:val="2"/>
            <w:shd w:val="clear" w:color="auto" w:fill="auto"/>
          </w:tcPr>
          <w:p w14:paraId="424873DB" w14:textId="60550BEA" w:rsidR="00130064" w:rsidRPr="00D875AD" w:rsidRDefault="00B7093A" w:rsidP="00813EC0">
            <w:pPr>
              <w:pStyle w:val="O0Nwnext"/>
            </w:pPr>
            <w:r>
              <w:t>‘</w:t>
            </w:r>
            <w:r w:rsidR="00813EC0">
              <w:t>and</w:t>
            </w:r>
            <w:r>
              <w:t>’</w:t>
            </w:r>
          </w:p>
        </w:tc>
        <w:tc>
          <w:tcPr>
            <w:tcW w:w="2275" w:type="dxa"/>
            <w:shd w:val="clear" w:color="auto" w:fill="auto"/>
          </w:tcPr>
          <w:p w14:paraId="7091716C" w14:textId="77777777" w:rsidR="00130064" w:rsidRPr="00D875AD" w:rsidRDefault="00130064" w:rsidP="00130064">
            <w:pPr>
              <w:pStyle w:val="O0Nwnext"/>
            </w:pPr>
            <w:r>
              <w:t>Addition</w:t>
            </w:r>
          </w:p>
        </w:tc>
      </w:tr>
      <w:tr w:rsidR="00130064" w:rsidRPr="00D875AD" w14:paraId="548B2991" w14:textId="77777777" w:rsidTr="00AE2FFA">
        <w:tc>
          <w:tcPr>
            <w:tcW w:w="688" w:type="dxa"/>
            <w:gridSpan w:val="3"/>
            <w:shd w:val="clear" w:color="auto" w:fill="auto"/>
          </w:tcPr>
          <w:p w14:paraId="58034C74" w14:textId="77777777" w:rsidR="00130064" w:rsidRPr="00D875AD" w:rsidRDefault="00130064" w:rsidP="00130064">
            <w:pPr>
              <w:pStyle w:val="TableCell0-2Break"/>
            </w:pPr>
          </w:p>
        </w:tc>
        <w:tc>
          <w:tcPr>
            <w:tcW w:w="1269" w:type="dxa"/>
            <w:gridSpan w:val="2"/>
            <w:shd w:val="clear" w:color="auto" w:fill="auto"/>
          </w:tcPr>
          <w:p w14:paraId="1198F4D5" w14:textId="77777777" w:rsidR="00130064" w:rsidRPr="00D875AD" w:rsidRDefault="00130064" w:rsidP="00130064">
            <w:pPr>
              <w:pStyle w:val="TableCell0-2Break"/>
              <w:rPr>
                <w:rStyle w:val="ChItalBold"/>
              </w:rPr>
            </w:pPr>
            <w:r>
              <w:rPr>
                <w:rStyle w:val="ChItalBold"/>
              </w:rPr>
              <w:t>sama</w:t>
            </w:r>
          </w:p>
        </w:tc>
        <w:tc>
          <w:tcPr>
            <w:tcW w:w="2000" w:type="dxa"/>
            <w:gridSpan w:val="2"/>
            <w:shd w:val="clear" w:color="auto" w:fill="auto"/>
          </w:tcPr>
          <w:p w14:paraId="33F53811" w14:textId="1D81795B" w:rsidR="00130064" w:rsidRPr="00D875AD" w:rsidRDefault="00B7093A" w:rsidP="00130064">
            <w:pPr>
              <w:pStyle w:val="TableCell0-2Break"/>
            </w:pPr>
            <w:r>
              <w:t>‘</w:t>
            </w:r>
            <w:r w:rsidR="00130064">
              <w:t>to</w:t>
            </w:r>
            <w:r>
              <w:t>’</w:t>
            </w:r>
          </w:p>
        </w:tc>
        <w:tc>
          <w:tcPr>
            <w:tcW w:w="2275" w:type="dxa"/>
            <w:shd w:val="clear" w:color="auto" w:fill="auto"/>
          </w:tcPr>
          <w:p w14:paraId="6174AFDA" w14:textId="77777777" w:rsidR="00130064" w:rsidRPr="00D875AD" w:rsidRDefault="00130064" w:rsidP="00130064">
            <w:pPr>
              <w:pStyle w:val="TableCell0-2Break"/>
            </w:pPr>
            <w:r>
              <w:t>Addition</w:t>
            </w:r>
          </w:p>
        </w:tc>
      </w:tr>
      <w:tr w:rsidR="00130064" w:rsidRPr="00D875AD" w14:paraId="66D80B4C" w14:textId="77777777" w:rsidTr="00AE2FFA">
        <w:tc>
          <w:tcPr>
            <w:tcW w:w="278" w:type="dxa"/>
            <w:shd w:val="clear" w:color="auto" w:fill="auto"/>
          </w:tcPr>
          <w:p w14:paraId="79C684AD" w14:textId="77777777" w:rsidR="00130064" w:rsidRPr="00D875AD" w:rsidRDefault="00130064" w:rsidP="00130064">
            <w:pPr>
              <w:pStyle w:val="TableCell2-2"/>
            </w:pPr>
          </w:p>
        </w:tc>
        <w:tc>
          <w:tcPr>
            <w:tcW w:w="5954" w:type="dxa"/>
            <w:gridSpan w:val="7"/>
            <w:shd w:val="clear" w:color="auto" w:fill="auto"/>
          </w:tcPr>
          <w:p w14:paraId="4FDCDB5B" w14:textId="77777777" w:rsidR="00130064" w:rsidRPr="00D875AD" w:rsidRDefault="00130064" w:rsidP="006D26B6">
            <w:pPr>
              <w:pStyle w:val="TableCell2-2"/>
              <w:numPr>
                <w:ilvl w:val="1"/>
                <w:numId w:val="75"/>
              </w:numPr>
              <w:tabs>
                <w:tab w:val="clear" w:pos="425"/>
                <w:tab w:val="num" w:pos="284"/>
              </w:tabs>
              <w:ind w:left="284" w:hanging="284"/>
            </w:pPr>
            <w:r>
              <w:t>Conjunctions marking alternative (§</w:t>
            </w:r>
            <w:r w:rsidR="00B65E63">
              <w:fldChar w:fldCharType="begin"/>
            </w:r>
            <w:r w:rsidR="00B65E63">
              <w:instrText xml:space="preserve"> REF _Ref356654779 \w \h </w:instrText>
            </w:r>
            <w:r w:rsidR="00B65E63">
              <w:fldChar w:fldCharType="separate"/>
            </w:r>
            <w:r w:rsidR="00154D81">
              <w:rPr>
                <w:cs/>
              </w:rPr>
              <w:t>‎</w:t>
            </w:r>
            <w:r w:rsidR="00154D81">
              <w:t>14.2.2</w:t>
            </w:r>
            <w:r w:rsidR="00B65E63">
              <w:fldChar w:fldCharType="end"/>
            </w:r>
            <w:r>
              <w:t>)</w:t>
            </w:r>
          </w:p>
        </w:tc>
      </w:tr>
      <w:tr w:rsidR="00130064" w:rsidRPr="00D875AD" w14:paraId="753DE0AF" w14:textId="77777777" w:rsidTr="00AE2FFA">
        <w:tc>
          <w:tcPr>
            <w:tcW w:w="567" w:type="dxa"/>
            <w:gridSpan w:val="2"/>
            <w:shd w:val="clear" w:color="auto" w:fill="auto"/>
          </w:tcPr>
          <w:p w14:paraId="09364944" w14:textId="77777777" w:rsidR="00130064" w:rsidRPr="00D875AD" w:rsidRDefault="00130064" w:rsidP="00156381">
            <w:pPr>
              <w:pStyle w:val="TableCell0-2"/>
            </w:pPr>
          </w:p>
        </w:tc>
        <w:tc>
          <w:tcPr>
            <w:tcW w:w="1271" w:type="dxa"/>
            <w:gridSpan w:val="2"/>
            <w:shd w:val="clear" w:color="auto" w:fill="auto"/>
          </w:tcPr>
          <w:p w14:paraId="02A56357" w14:textId="77777777" w:rsidR="00130064" w:rsidRPr="00F1691F" w:rsidRDefault="00130064" w:rsidP="00156381">
            <w:pPr>
              <w:pStyle w:val="TableCell0-2"/>
            </w:pPr>
            <w:r w:rsidRPr="00F1691F">
              <w:t>Con</w:t>
            </w:r>
            <w:r>
              <w:t>junction</w:t>
            </w:r>
          </w:p>
        </w:tc>
        <w:tc>
          <w:tcPr>
            <w:tcW w:w="2010" w:type="dxa"/>
            <w:gridSpan w:val="2"/>
            <w:shd w:val="clear" w:color="auto" w:fill="auto"/>
          </w:tcPr>
          <w:p w14:paraId="1DE0A579" w14:textId="77777777" w:rsidR="00130064" w:rsidRPr="00D875AD" w:rsidRDefault="00130064" w:rsidP="00156381">
            <w:pPr>
              <w:pStyle w:val="TableCell0-2"/>
            </w:pPr>
            <w:r w:rsidRPr="00D875AD">
              <w:t>Gloss</w:t>
            </w:r>
          </w:p>
        </w:tc>
        <w:tc>
          <w:tcPr>
            <w:tcW w:w="2384" w:type="dxa"/>
            <w:gridSpan w:val="2"/>
            <w:shd w:val="clear" w:color="auto" w:fill="auto"/>
          </w:tcPr>
          <w:p w14:paraId="4E38D485" w14:textId="77777777" w:rsidR="00130064" w:rsidRPr="00D875AD" w:rsidRDefault="00130064" w:rsidP="00156381">
            <w:pPr>
              <w:pStyle w:val="TableCell0-2"/>
            </w:pPr>
            <w:r w:rsidRPr="00D875AD">
              <w:t xml:space="preserve">Semantic </w:t>
            </w:r>
            <w:r>
              <w:t>relations</w:t>
            </w:r>
          </w:p>
        </w:tc>
      </w:tr>
      <w:tr w:rsidR="00130064" w:rsidRPr="00D875AD" w14:paraId="3222F267" w14:textId="77777777" w:rsidTr="00AE2FFA">
        <w:tc>
          <w:tcPr>
            <w:tcW w:w="688" w:type="dxa"/>
            <w:gridSpan w:val="3"/>
            <w:shd w:val="clear" w:color="auto" w:fill="auto"/>
          </w:tcPr>
          <w:p w14:paraId="61E188C4" w14:textId="77777777" w:rsidR="00130064" w:rsidRPr="00D875AD" w:rsidRDefault="00130064" w:rsidP="00130064">
            <w:pPr>
              <w:pStyle w:val="O0Nwnext"/>
            </w:pPr>
          </w:p>
        </w:tc>
        <w:tc>
          <w:tcPr>
            <w:tcW w:w="1269" w:type="dxa"/>
            <w:gridSpan w:val="2"/>
            <w:shd w:val="clear" w:color="auto" w:fill="auto"/>
          </w:tcPr>
          <w:p w14:paraId="2448B653" w14:textId="77777777" w:rsidR="00130064" w:rsidRPr="00D875AD" w:rsidRDefault="00130064" w:rsidP="00130064">
            <w:pPr>
              <w:pStyle w:val="O0Nwnext"/>
              <w:rPr>
                <w:rStyle w:val="ChItalBold"/>
              </w:rPr>
            </w:pPr>
            <w:r>
              <w:rPr>
                <w:rStyle w:val="ChItalBold"/>
              </w:rPr>
              <w:t>ato</w:t>
            </w:r>
          </w:p>
        </w:tc>
        <w:tc>
          <w:tcPr>
            <w:tcW w:w="2000" w:type="dxa"/>
            <w:gridSpan w:val="2"/>
            <w:shd w:val="clear" w:color="auto" w:fill="auto"/>
          </w:tcPr>
          <w:p w14:paraId="14874FF1" w14:textId="29C3967F" w:rsidR="00130064" w:rsidRPr="00D875AD" w:rsidRDefault="00B7093A" w:rsidP="00130064">
            <w:pPr>
              <w:pStyle w:val="O0Nwnext"/>
            </w:pPr>
            <w:r>
              <w:t>‘</w:t>
            </w:r>
            <w:r w:rsidR="00130064">
              <w:t>or</w:t>
            </w:r>
            <w:r>
              <w:t>’</w:t>
            </w:r>
          </w:p>
        </w:tc>
        <w:tc>
          <w:tcPr>
            <w:tcW w:w="2275" w:type="dxa"/>
            <w:shd w:val="clear" w:color="auto" w:fill="auto"/>
          </w:tcPr>
          <w:p w14:paraId="26129676" w14:textId="77777777" w:rsidR="00130064" w:rsidRPr="00D875AD" w:rsidRDefault="00130064" w:rsidP="00130064">
            <w:pPr>
              <w:pStyle w:val="O0Nwnext"/>
            </w:pPr>
            <w:r>
              <w:t>Alternative</w:t>
            </w:r>
          </w:p>
        </w:tc>
      </w:tr>
      <w:tr w:rsidR="00130064" w:rsidRPr="00D875AD" w14:paraId="63EDBB38" w14:textId="77777777" w:rsidTr="00AE2FFA">
        <w:tc>
          <w:tcPr>
            <w:tcW w:w="688" w:type="dxa"/>
            <w:gridSpan w:val="3"/>
            <w:shd w:val="clear" w:color="auto" w:fill="auto"/>
          </w:tcPr>
          <w:p w14:paraId="01BA227A" w14:textId="77777777" w:rsidR="00130064" w:rsidRPr="00D875AD" w:rsidRDefault="00130064" w:rsidP="00130064">
            <w:pPr>
              <w:pStyle w:val="TableCell0-2Break"/>
            </w:pPr>
          </w:p>
        </w:tc>
        <w:tc>
          <w:tcPr>
            <w:tcW w:w="1269" w:type="dxa"/>
            <w:gridSpan w:val="2"/>
            <w:shd w:val="clear" w:color="auto" w:fill="auto"/>
          </w:tcPr>
          <w:p w14:paraId="5CC9599E" w14:textId="77777777" w:rsidR="00130064" w:rsidRPr="00D875AD" w:rsidRDefault="00130064" w:rsidP="00130064">
            <w:pPr>
              <w:pStyle w:val="TableCell0-2Break"/>
              <w:rPr>
                <w:rStyle w:val="ChItalBold"/>
              </w:rPr>
            </w:pPr>
            <w:r>
              <w:rPr>
                <w:rStyle w:val="ChItalBold"/>
              </w:rPr>
              <w:t>ka</w:t>
            </w:r>
          </w:p>
        </w:tc>
        <w:tc>
          <w:tcPr>
            <w:tcW w:w="2000" w:type="dxa"/>
            <w:gridSpan w:val="2"/>
            <w:shd w:val="clear" w:color="auto" w:fill="auto"/>
          </w:tcPr>
          <w:p w14:paraId="337FDE30" w14:textId="49C3DCCF" w:rsidR="00130064" w:rsidRPr="00D875AD" w:rsidRDefault="00B7093A" w:rsidP="00130064">
            <w:pPr>
              <w:pStyle w:val="TableCell0-2Break"/>
            </w:pPr>
            <w:r>
              <w:t>‘</w:t>
            </w:r>
            <w:r w:rsidR="00130064">
              <w:t>or</w:t>
            </w:r>
            <w:r>
              <w:t>’</w:t>
            </w:r>
          </w:p>
        </w:tc>
        <w:tc>
          <w:tcPr>
            <w:tcW w:w="2275" w:type="dxa"/>
            <w:shd w:val="clear" w:color="auto" w:fill="auto"/>
          </w:tcPr>
          <w:p w14:paraId="4B7BB579" w14:textId="77777777" w:rsidR="00130064" w:rsidRPr="00D875AD" w:rsidRDefault="00130064" w:rsidP="00130064">
            <w:pPr>
              <w:pStyle w:val="TableCell0-2Break"/>
            </w:pPr>
            <w:r>
              <w:t>Alternative</w:t>
            </w:r>
          </w:p>
        </w:tc>
      </w:tr>
      <w:tr w:rsidR="00130064" w:rsidRPr="00D875AD" w14:paraId="6C32B753" w14:textId="77777777" w:rsidTr="00AE2FFA">
        <w:tc>
          <w:tcPr>
            <w:tcW w:w="278" w:type="dxa"/>
            <w:shd w:val="clear" w:color="auto" w:fill="auto"/>
          </w:tcPr>
          <w:p w14:paraId="32345280" w14:textId="77777777" w:rsidR="00130064" w:rsidRPr="00D875AD" w:rsidRDefault="00130064" w:rsidP="00130064">
            <w:pPr>
              <w:pStyle w:val="TableCell2-2"/>
            </w:pPr>
          </w:p>
        </w:tc>
        <w:tc>
          <w:tcPr>
            <w:tcW w:w="5954" w:type="dxa"/>
            <w:gridSpan w:val="7"/>
            <w:shd w:val="clear" w:color="auto" w:fill="auto"/>
          </w:tcPr>
          <w:p w14:paraId="1C4DB558" w14:textId="77777777" w:rsidR="00130064" w:rsidRPr="00D875AD" w:rsidRDefault="00130064" w:rsidP="006D26B6">
            <w:pPr>
              <w:pStyle w:val="TableCell2-2"/>
              <w:numPr>
                <w:ilvl w:val="1"/>
                <w:numId w:val="75"/>
              </w:numPr>
              <w:tabs>
                <w:tab w:val="clear" w:pos="425"/>
                <w:tab w:val="num" w:pos="284"/>
              </w:tabs>
              <w:ind w:left="425" w:hanging="425"/>
            </w:pPr>
            <w:r>
              <w:t>Conjunctions marking time and/or condition</w:t>
            </w:r>
            <w:r w:rsidR="00B65E63">
              <w:t xml:space="preserve"> (§</w:t>
            </w:r>
            <w:r w:rsidR="00B65E63">
              <w:fldChar w:fldCharType="begin"/>
            </w:r>
            <w:r w:rsidR="00B65E63">
              <w:instrText xml:space="preserve"> REF _Ref356409384 \w \h </w:instrText>
            </w:r>
            <w:r w:rsidR="00B65E63">
              <w:fldChar w:fldCharType="separate"/>
            </w:r>
            <w:r w:rsidR="00154D81">
              <w:rPr>
                <w:cs/>
              </w:rPr>
              <w:t>‎</w:t>
            </w:r>
            <w:r w:rsidR="00154D81">
              <w:t>14.2.3</w:t>
            </w:r>
            <w:r w:rsidR="00B65E63">
              <w:fldChar w:fldCharType="end"/>
            </w:r>
            <w:r w:rsidR="00B65E63">
              <w:t>)</w:t>
            </w:r>
          </w:p>
        </w:tc>
      </w:tr>
      <w:tr w:rsidR="00130064" w:rsidRPr="00D875AD" w14:paraId="2A06D144" w14:textId="77777777" w:rsidTr="00AE2FFA">
        <w:tc>
          <w:tcPr>
            <w:tcW w:w="567" w:type="dxa"/>
            <w:gridSpan w:val="2"/>
            <w:shd w:val="clear" w:color="auto" w:fill="auto"/>
          </w:tcPr>
          <w:p w14:paraId="70AFDA7E" w14:textId="77777777" w:rsidR="00130064" w:rsidRPr="00D875AD" w:rsidRDefault="00130064" w:rsidP="00156381">
            <w:pPr>
              <w:pStyle w:val="TableCell0-2"/>
            </w:pPr>
          </w:p>
        </w:tc>
        <w:tc>
          <w:tcPr>
            <w:tcW w:w="1271" w:type="dxa"/>
            <w:gridSpan w:val="2"/>
            <w:shd w:val="clear" w:color="auto" w:fill="auto"/>
          </w:tcPr>
          <w:p w14:paraId="255E10FB" w14:textId="77777777" w:rsidR="00130064" w:rsidRPr="00F1691F" w:rsidRDefault="00130064" w:rsidP="00156381">
            <w:pPr>
              <w:pStyle w:val="TableCell0-2"/>
            </w:pPr>
            <w:r w:rsidRPr="00F1691F">
              <w:t>Con</w:t>
            </w:r>
            <w:r>
              <w:t>junction</w:t>
            </w:r>
          </w:p>
        </w:tc>
        <w:tc>
          <w:tcPr>
            <w:tcW w:w="2010" w:type="dxa"/>
            <w:gridSpan w:val="2"/>
            <w:shd w:val="clear" w:color="auto" w:fill="auto"/>
          </w:tcPr>
          <w:p w14:paraId="24BE34BE" w14:textId="77777777" w:rsidR="00130064" w:rsidRPr="00D875AD" w:rsidRDefault="00130064" w:rsidP="00156381">
            <w:pPr>
              <w:pStyle w:val="TableCell0-2"/>
            </w:pPr>
            <w:r w:rsidRPr="00D875AD">
              <w:t>Gloss</w:t>
            </w:r>
          </w:p>
        </w:tc>
        <w:tc>
          <w:tcPr>
            <w:tcW w:w="2384" w:type="dxa"/>
            <w:gridSpan w:val="2"/>
            <w:shd w:val="clear" w:color="auto" w:fill="auto"/>
          </w:tcPr>
          <w:p w14:paraId="2FFA2269" w14:textId="77777777" w:rsidR="00130064" w:rsidRPr="00D875AD" w:rsidRDefault="00130064" w:rsidP="00156381">
            <w:pPr>
              <w:pStyle w:val="TableCell0-2"/>
            </w:pPr>
            <w:r w:rsidRPr="00D875AD">
              <w:t xml:space="preserve">Semantic </w:t>
            </w:r>
            <w:r>
              <w:t>relations</w:t>
            </w:r>
          </w:p>
        </w:tc>
      </w:tr>
      <w:tr w:rsidR="00130064" w:rsidRPr="00D875AD" w14:paraId="038609AA" w14:textId="77777777" w:rsidTr="00AE2FFA">
        <w:tc>
          <w:tcPr>
            <w:tcW w:w="688" w:type="dxa"/>
            <w:gridSpan w:val="3"/>
            <w:shd w:val="clear" w:color="auto" w:fill="auto"/>
          </w:tcPr>
          <w:p w14:paraId="6296DD3E" w14:textId="77777777" w:rsidR="00130064" w:rsidRPr="00D875AD" w:rsidRDefault="00130064" w:rsidP="00130064">
            <w:pPr>
              <w:pStyle w:val="O0Nwnext"/>
            </w:pPr>
          </w:p>
        </w:tc>
        <w:tc>
          <w:tcPr>
            <w:tcW w:w="1269" w:type="dxa"/>
            <w:gridSpan w:val="2"/>
            <w:shd w:val="clear" w:color="auto" w:fill="auto"/>
          </w:tcPr>
          <w:p w14:paraId="50B26E90" w14:textId="77777777" w:rsidR="00130064" w:rsidRPr="00D875AD" w:rsidRDefault="00130064" w:rsidP="00130064">
            <w:pPr>
              <w:pStyle w:val="O0Nwnext"/>
              <w:rPr>
                <w:rStyle w:val="ChItalBold"/>
              </w:rPr>
            </w:pPr>
            <w:r>
              <w:rPr>
                <w:rStyle w:val="ChItalBold"/>
              </w:rPr>
              <w:t>trus</w:t>
            </w:r>
          </w:p>
        </w:tc>
        <w:tc>
          <w:tcPr>
            <w:tcW w:w="2000" w:type="dxa"/>
            <w:gridSpan w:val="2"/>
            <w:shd w:val="clear" w:color="auto" w:fill="auto"/>
          </w:tcPr>
          <w:p w14:paraId="68485863" w14:textId="1E1EDC7E" w:rsidR="00130064" w:rsidRPr="00D875AD" w:rsidRDefault="00B7093A" w:rsidP="00130064">
            <w:pPr>
              <w:pStyle w:val="O0Nwnext"/>
            </w:pPr>
            <w:r>
              <w:t>‘</w:t>
            </w:r>
            <w:r w:rsidR="00130064">
              <w:t>next</w:t>
            </w:r>
            <w:r>
              <w:t>’</w:t>
            </w:r>
          </w:p>
        </w:tc>
        <w:tc>
          <w:tcPr>
            <w:tcW w:w="2275" w:type="dxa"/>
            <w:shd w:val="clear" w:color="auto" w:fill="auto"/>
          </w:tcPr>
          <w:p w14:paraId="3A73B225" w14:textId="77777777" w:rsidR="00130064" w:rsidRPr="00D875AD" w:rsidRDefault="00130064" w:rsidP="00130064">
            <w:pPr>
              <w:pStyle w:val="O0Nwnext"/>
            </w:pPr>
            <w:r>
              <w:t>Sequence (neutral)</w:t>
            </w:r>
          </w:p>
        </w:tc>
      </w:tr>
      <w:tr w:rsidR="00130064" w:rsidRPr="00D875AD" w14:paraId="08AB60AE" w14:textId="77777777" w:rsidTr="00AE2FFA">
        <w:tc>
          <w:tcPr>
            <w:tcW w:w="688" w:type="dxa"/>
            <w:gridSpan w:val="3"/>
            <w:shd w:val="clear" w:color="auto" w:fill="auto"/>
          </w:tcPr>
          <w:p w14:paraId="482D7887" w14:textId="77777777" w:rsidR="00130064" w:rsidRPr="00D875AD" w:rsidRDefault="00130064" w:rsidP="00130064">
            <w:pPr>
              <w:pStyle w:val="O0Nwnext"/>
            </w:pPr>
          </w:p>
        </w:tc>
        <w:tc>
          <w:tcPr>
            <w:tcW w:w="1269" w:type="dxa"/>
            <w:gridSpan w:val="2"/>
            <w:shd w:val="clear" w:color="auto" w:fill="auto"/>
          </w:tcPr>
          <w:p w14:paraId="1375AE9C" w14:textId="77777777" w:rsidR="00130064" w:rsidRPr="00D875AD" w:rsidRDefault="00130064" w:rsidP="00130064">
            <w:pPr>
              <w:pStyle w:val="O0Nwnext"/>
              <w:rPr>
                <w:rStyle w:val="ChItalBold"/>
              </w:rPr>
            </w:pPr>
            <w:r>
              <w:rPr>
                <w:rStyle w:val="ChItalBold"/>
              </w:rPr>
              <w:t>baru</w:t>
            </w:r>
          </w:p>
        </w:tc>
        <w:tc>
          <w:tcPr>
            <w:tcW w:w="2000" w:type="dxa"/>
            <w:gridSpan w:val="2"/>
            <w:shd w:val="clear" w:color="auto" w:fill="auto"/>
          </w:tcPr>
          <w:p w14:paraId="24B848CD" w14:textId="77CDE731" w:rsidR="00130064" w:rsidRPr="00D875AD" w:rsidRDefault="00B7093A" w:rsidP="00130064">
            <w:pPr>
              <w:pStyle w:val="O0Nwnext"/>
            </w:pPr>
            <w:r>
              <w:t>‘</w:t>
            </w:r>
            <w:r w:rsidR="00130064">
              <w:t>and then</w:t>
            </w:r>
            <w:r>
              <w:t>’</w:t>
            </w:r>
          </w:p>
        </w:tc>
        <w:tc>
          <w:tcPr>
            <w:tcW w:w="2275" w:type="dxa"/>
            <w:shd w:val="clear" w:color="auto" w:fill="auto"/>
          </w:tcPr>
          <w:p w14:paraId="4CCDA7CE" w14:textId="77777777" w:rsidR="00130064" w:rsidRPr="00D875AD" w:rsidRDefault="00130064" w:rsidP="00130064">
            <w:pPr>
              <w:pStyle w:val="O0Nwnext"/>
            </w:pPr>
            <w:r>
              <w:t>Sequence (contrastive)</w:t>
            </w:r>
          </w:p>
        </w:tc>
      </w:tr>
      <w:tr w:rsidR="00130064" w:rsidRPr="00D875AD" w14:paraId="1DD5D3E9" w14:textId="77777777" w:rsidTr="00AE2FFA">
        <w:tc>
          <w:tcPr>
            <w:tcW w:w="688" w:type="dxa"/>
            <w:gridSpan w:val="3"/>
            <w:shd w:val="clear" w:color="auto" w:fill="auto"/>
          </w:tcPr>
          <w:p w14:paraId="31A8BAB2" w14:textId="77777777" w:rsidR="00130064" w:rsidRPr="00D875AD" w:rsidRDefault="00130064" w:rsidP="00130064">
            <w:pPr>
              <w:pStyle w:val="O0Nwnext"/>
            </w:pPr>
          </w:p>
        </w:tc>
        <w:tc>
          <w:tcPr>
            <w:tcW w:w="1269" w:type="dxa"/>
            <w:gridSpan w:val="2"/>
            <w:shd w:val="clear" w:color="auto" w:fill="auto"/>
          </w:tcPr>
          <w:p w14:paraId="310EFD15" w14:textId="77777777" w:rsidR="00130064" w:rsidRPr="00D875AD" w:rsidRDefault="00130064" w:rsidP="00130064">
            <w:pPr>
              <w:pStyle w:val="O0Nwnext"/>
              <w:rPr>
                <w:rStyle w:val="ChItalBold"/>
              </w:rPr>
            </w:pPr>
            <w:r>
              <w:rPr>
                <w:rStyle w:val="ChItalBold"/>
              </w:rPr>
              <w:t>sampe</w:t>
            </w:r>
          </w:p>
        </w:tc>
        <w:tc>
          <w:tcPr>
            <w:tcW w:w="2000" w:type="dxa"/>
            <w:gridSpan w:val="2"/>
            <w:shd w:val="clear" w:color="auto" w:fill="auto"/>
          </w:tcPr>
          <w:p w14:paraId="270FCDDF" w14:textId="5ED5F53F" w:rsidR="00130064" w:rsidRPr="00D875AD" w:rsidRDefault="00B7093A" w:rsidP="00130064">
            <w:pPr>
              <w:pStyle w:val="O0Nwnext"/>
            </w:pPr>
            <w:r>
              <w:t>‘</w:t>
            </w:r>
            <w:r w:rsidR="00130064">
              <w:t>until</w:t>
            </w:r>
            <w:r>
              <w:t>’</w:t>
            </w:r>
          </w:p>
        </w:tc>
        <w:tc>
          <w:tcPr>
            <w:tcW w:w="2275" w:type="dxa"/>
            <w:shd w:val="clear" w:color="auto" w:fill="auto"/>
          </w:tcPr>
          <w:p w14:paraId="2459A32E" w14:textId="77777777" w:rsidR="00130064" w:rsidRPr="00D875AD" w:rsidRDefault="00130064" w:rsidP="00130064">
            <w:pPr>
              <w:pStyle w:val="O0Nwnext"/>
            </w:pPr>
            <w:r>
              <w:t>Anteriority</w:t>
            </w:r>
          </w:p>
        </w:tc>
      </w:tr>
      <w:tr w:rsidR="00130064" w:rsidRPr="00D875AD" w14:paraId="543E7B8C" w14:textId="77777777" w:rsidTr="00AE2FFA">
        <w:tc>
          <w:tcPr>
            <w:tcW w:w="688" w:type="dxa"/>
            <w:gridSpan w:val="3"/>
            <w:shd w:val="clear" w:color="auto" w:fill="auto"/>
          </w:tcPr>
          <w:p w14:paraId="2F2F4DF7" w14:textId="77777777" w:rsidR="00130064" w:rsidRPr="00D875AD" w:rsidRDefault="00130064" w:rsidP="00130064">
            <w:pPr>
              <w:pStyle w:val="O0Nwnext"/>
            </w:pPr>
          </w:p>
        </w:tc>
        <w:tc>
          <w:tcPr>
            <w:tcW w:w="1269" w:type="dxa"/>
            <w:gridSpan w:val="2"/>
            <w:shd w:val="clear" w:color="auto" w:fill="auto"/>
          </w:tcPr>
          <w:p w14:paraId="44CEB8AC" w14:textId="77777777" w:rsidR="00130064" w:rsidRPr="00D875AD" w:rsidRDefault="00130064" w:rsidP="00130064">
            <w:pPr>
              <w:pStyle w:val="O0Nwnext"/>
              <w:rPr>
                <w:rStyle w:val="ChItalBold"/>
              </w:rPr>
            </w:pPr>
            <w:r>
              <w:rPr>
                <w:rStyle w:val="ChItalBold"/>
              </w:rPr>
              <w:t>seblum</w:t>
            </w:r>
          </w:p>
        </w:tc>
        <w:tc>
          <w:tcPr>
            <w:tcW w:w="2000" w:type="dxa"/>
            <w:gridSpan w:val="2"/>
            <w:shd w:val="clear" w:color="auto" w:fill="auto"/>
          </w:tcPr>
          <w:p w14:paraId="498F8450" w14:textId="2983748A" w:rsidR="00130064" w:rsidRPr="00D875AD" w:rsidRDefault="00B7093A" w:rsidP="00130064">
            <w:pPr>
              <w:pStyle w:val="O0Nwnext"/>
            </w:pPr>
            <w:r>
              <w:t>‘</w:t>
            </w:r>
            <w:r w:rsidR="00130064">
              <w:t>before</w:t>
            </w:r>
            <w:r>
              <w:t>’</w:t>
            </w:r>
          </w:p>
        </w:tc>
        <w:tc>
          <w:tcPr>
            <w:tcW w:w="2275" w:type="dxa"/>
            <w:shd w:val="clear" w:color="auto" w:fill="auto"/>
          </w:tcPr>
          <w:p w14:paraId="21D3C522" w14:textId="77777777" w:rsidR="00130064" w:rsidRPr="00D875AD" w:rsidRDefault="00130064" w:rsidP="00130064">
            <w:pPr>
              <w:pStyle w:val="O0Nwnext"/>
            </w:pPr>
            <w:r>
              <w:t>Anteriority</w:t>
            </w:r>
          </w:p>
        </w:tc>
      </w:tr>
      <w:tr w:rsidR="00130064" w:rsidRPr="00D875AD" w14:paraId="756926F3" w14:textId="77777777" w:rsidTr="00AE2FFA">
        <w:tc>
          <w:tcPr>
            <w:tcW w:w="688" w:type="dxa"/>
            <w:gridSpan w:val="3"/>
            <w:shd w:val="clear" w:color="auto" w:fill="auto"/>
          </w:tcPr>
          <w:p w14:paraId="7C168DA9" w14:textId="77777777" w:rsidR="00130064" w:rsidRPr="00D875AD" w:rsidRDefault="00130064" w:rsidP="00130064">
            <w:pPr>
              <w:pStyle w:val="TableCell0-2Break"/>
            </w:pPr>
          </w:p>
        </w:tc>
        <w:tc>
          <w:tcPr>
            <w:tcW w:w="1269" w:type="dxa"/>
            <w:gridSpan w:val="2"/>
            <w:shd w:val="clear" w:color="auto" w:fill="auto"/>
          </w:tcPr>
          <w:p w14:paraId="08458A81" w14:textId="77777777" w:rsidR="00130064" w:rsidRPr="00D875AD" w:rsidRDefault="00AA5EDC" w:rsidP="00130064">
            <w:pPr>
              <w:pStyle w:val="TableCell0-2Break"/>
              <w:rPr>
                <w:rStyle w:val="ChItalBold"/>
              </w:rPr>
            </w:pPr>
            <w:r>
              <w:rPr>
                <w:rStyle w:val="ChItalBold"/>
              </w:rPr>
              <w:t>kalo</w:t>
            </w:r>
          </w:p>
        </w:tc>
        <w:tc>
          <w:tcPr>
            <w:tcW w:w="2000" w:type="dxa"/>
            <w:gridSpan w:val="2"/>
            <w:shd w:val="clear" w:color="auto" w:fill="auto"/>
          </w:tcPr>
          <w:p w14:paraId="6EDF1EF3" w14:textId="53B1A380" w:rsidR="00130064" w:rsidRPr="00D875AD" w:rsidRDefault="00B7093A" w:rsidP="00130064">
            <w:pPr>
              <w:pStyle w:val="TableCell0-2Break"/>
            </w:pPr>
            <w:r>
              <w:t>‘</w:t>
            </w:r>
            <w:r w:rsidR="00AA5EDC">
              <w:t>if, when</w:t>
            </w:r>
            <w:r>
              <w:t>’</w:t>
            </w:r>
          </w:p>
        </w:tc>
        <w:tc>
          <w:tcPr>
            <w:tcW w:w="2275" w:type="dxa"/>
            <w:shd w:val="clear" w:color="auto" w:fill="auto"/>
          </w:tcPr>
          <w:p w14:paraId="00B330F0" w14:textId="77777777" w:rsidR="00130064" w:rsidRPr="00D875AD" w:rsidRDefault="00AA5EDC" w:rsidP="00130064">
            <w:pPr>
              <w:pStyle w:val="TableCell0-2Break"/>
            </w:pPr>
            <w:r>
              <w:rPr>
                <w:lang w:eastAsia="en-US"/>
              </w:rPr>
              <w:t>Posteriority</w:t>
            </w:r>
            <w:r>
              <w:t xml:space="preserve"> / Condition</w:t>
            </w:r>
          </w:p>
        </w:tc>
      </w:tr>
      <w:tr w:rsidR="00130064" w:rsidRPr="00D875AD" w14:paraId="4ECB9E42" w14:textId="77777777" w:rsidTr="00AE2FFA">
        <w:tc>
          <w:tcPr>
            <w:tcW w:w="278" w:type="dxa"/>
            <w:shd w:val="clear" w:color="auto" w:fill="auto"/>
          </w:tcPr>
          <w:p w14:paraId="5E082838" w14:textId="77777777" w:rsidR="00130064" w:rsidRPr="00D875AD" w:rsidRDefault="00130064" w:rsidP="00130064">
            <w:pPr>
              <w:pStyle w:val="TableCell2-2"/>
            </w:pPr>
          </w:p>
        </w:tc>
        <w:tc>
          <w:tcPr>
            <w:tcW w:w="5954" w:type="dxa"/>
            <w:gridSpan w:val="7"/>
            <w:shd w:val="clear" w:color="auto" w:fill="auto"/>
          </w:tcPr>
          <w:p w14:paraId="79FBDFF4" w14:textId="77777777" w:rsidR="00130064" w:rsidRPr="00D875AD" w:rsidRDefault="00130064" w:rsidP="006D26B6">
            <w:pPr>
              <w:pStyle w:val="TableCell2-2"/>
              <w:numPr>
                <w:ilvl w:val="1"/>
                <w:numId w:val="75"/>
              </w:numPr>
              <w:tabs>
                <w:tab w:val="clear" w:pos="425"/>
                <w:tab w:val="num" w:pos="284"/>
              </w:tabs>
              <w:ind w:left="284" w:hanging="284"/>
            </w:pPr>
            <w:r>
              <w:t>Conjunctions marking consequence (§</w:t>
            </w:r>
            <w:r w:rsidR="00B65E63">
              <w:fldChar w:fldCharType="begin"/>
            </w:r>
            <w:r w:rsidR="00B65E63">
              <w:instrText xml:space="preserve"> REF _Ref355803638 \w \h </w:instrText>
            </w:r>
            <w:r w:rsidR="00B65E63">
              <w:fldChar w:fldCharType="separate"/>
            </w:r>
            <w:r w:rsidR="00154D81">
              <w:rPr>
                <w:cs/>
              </w:rPr>
              <w:t>‎</w:t>
            </w:r>
            <w:r w:rsidR="00154D81">
              <w:t>14.2.4</w:t>
            </w:r>
            <w:r w:rsidR="00B65E63">
              <w:fldChar w:fldCharType="end"/>
            </w:r>
            <w:r>
              <w:t>)</w:t>
            </w:r>
          </w:p>
        </w:tc>
      </w:tr>
      <w:tr w:rsidR="00130064" w:rsidRPr="00D875AD" w14:paraId="5E8B4A7D" w14:textId="77777777" w:rsidTr="00AE2FFA">
        <w:tc>
          <w:tcPr>
            <w:tcW w:w="567" w:type="dxa"/>
            <w:gridSpan w:val="2"/>
            <w:shd w:val="clear" w:color="auto" w:fill="auto"/>
          </w:tcPr>
          <w:p w14:paraId="74832550" w14:textId="77777777" w:rsidR="00130064" w:rsidRPr="00D875AD" w:rsidRDefault="00130064" w:rsidP="00156381">
            <w:pPr>
              <w:pStyle w:val="TableCell0-2"/>
            </w:pPr>
          </w:p>
        </w:tc>
        <w:tc>
          <w:tcPr>
            <w:tcW w:w="1271" w:type="dxa"/>
            <w:gridSpan w:val="2"/>
            <w:shd w:val="clear" w:color="auto" w:fill="auto"/>
          </w:tcPr>
          <w:p w14:paraId="663B5802" w14:textId="77777777" w:rsidR="00130064" w:rsidRPr="00F1691F" w:rsidRDefault="00130064" w:rsidP="00156381">
            <w:pPr>
              <w:pStyle w:val="TableCell0-2"/>
            </w:pPr>
            <w:r w:rsidRPr="00F1691F">
              <w:t>Con</w:t>
            </w:r>
            <w:r>
              <w:t>junction</w:t>
            </w:r>
          </w:p>
        </w:tc>
        <w:tc>
          <w:tcPr>
            <w:tcW w:w="2010" w:type="dxa"/>
            <w:gridSpan w:val="2"/>
            <w:shd w:val="clear" w:color="auto" w:fill="auto"/>
          </w:tcPr>
          <w:p w14:paraId="0DAC3EF0" w14:textId="77777777" w:rsidR="00130064" w:rsidRPr="00D875AD" w:rsidRDefault="00130064" w:rsidP="00156381">
            <w:pPr>
              <w:pStyle w:val="TableCell0-2"/>
            </w:pPr>
            <w:r w:rsidRPr="00D875AD">
              <w:t>Gloss</w:t>
            </w:r>
          </w:p>
        </w:tc>
        <w:tc>
          <w:tcPr>
            <w:tcW w:w="2384" w:type="dxa"/>
            <w:gridSpan w:val="2"/>
            <w:shd w:val="clear" w:color="auto" w:fill="auto"/>
          </w:tcPr>
          <w:p w14:paraId="23F73A7B" w14:textId="77777777" w:rsidR="00130064" w:rsidRPr="00D875AD" w:rsidRDefault="00130064" w:rsidP="00156381">
            <w:pPr>
              <w:pStyle w:val="TableCell0-2"/>
            </w:pPr>
            <w:r w:rsidRPr="00D875AD">
              <w:t xml:space="preserve">Semantic </w:t>
            </w:r>
            <w:r>
              <w:t>relations</w:t>
            </w:r>
          </w:p>
        </w:tc>
      </w:tr>
      <w:tr w:rsidR="00130064" w:rsidRPr="00D875AD" w14:paraId="4276FCD3" w14:textId="77777777" w:rsidTr="00AE2FFA">
        <w:tc>
          <w:tcPr>
            <w:tcW w:w="688" w:type="dxa"/>
            <w:gridSpan w:val="3"/>
            <w:shd w:val="clear" w:color="auto" w:fill="auto"/>
          </w:tcPr>
          <w:p w14:paraId="20B57408" w14:textId="77777777" w:rsidR="00130064" w:rsidRPr="00D875AD" w:rsidRDefault="00130064" w:rsidP="00130064">
            <w:pPr>
              <w:pStyle w:val="O0Nwnext"/>
            </w:pPr>
          </w:p>
        </w:tc>
        <w:tc>
          <w:tcPr>
            <w:tcW w:w="1269" w:type="dxa"/>
            <w:gridSpan w:val="2"/>
            <w:shd w:val="clear" w:color="auto" w:fill="auto"/>
          </w:tcPr>
          <w:p w14:paraId="6C31097B" w14:textId="77777777" w:rsidR="00130064" w:rsidRPr="00D875AD" w:rsidRDefault="00130064" w:rsidP="00130064">
            <w:pPr>
              <w:pStyle w:val="O0Nwnext"/>
              <w:rPr>
                <w:rStyle w:val="ChItalBold"/>
              </w:rPr>
            </w:pPr>
            <w:r>
              <w:rPr>
                <w:rStyle w:val="ChItalBold"/>
              </w:rPr>
              <w:t>jadi</w:t>
            </w:r>
          </w:p>
        </w:tc>
        <w:tc>
          <w:tcPr>
            <w:tcW w:w="2000" w:type="dxa"/>
            <w:gridSpan w:val="2"/>
            <w:shd w:val="clear" w:color="auto" w:fill="auto"/>
          </w:tcPr>
          <w:p w14:paraId="3045A4D4" w14:textId="5715455E" w:rsidR="00130064" w:rsidRPr="00D875AD" w:rsidRDefault="00B7093A" w:rsidP="00130064">
            <w:pPr>
              <w:pStyle w:val="O0Nwnext"/>
            </w:pPr>
            <w:r>
              <w:t>‘</w:t>
            </w:r>
            <w:r w:rsidR="00130064">
              <w:t xml:space="preserve">so, </w:t>
            </w:r>
            <w:r w:rsidR="002F4192">
              <w:t>since</w:t>
            </w:r>
            <w:r>
              <w:t>’</w:t>
            </w:r>
          </w:p>
        </w:tc>
        <w:tc>
          <w:tcPr>
            <w:tcW w:w="2275" w:type="dxa"/>
            <w:shd w:val="clear" w:color="auto" w:fill="auto"/>
          </w:tcPr>
          <w:p w14:paraId="7AD11747" w14:textId="77777777" w:rsidR="00130064" w:rsidRPr="00D875AD" w:rsidRDefault="00130064" w:rsidP="00130064">
            <w:pPr>
              <w:pStyle w:val="O0Nwnext"/>
            </w:pPr>
            <w:r>
              <w:t>Result / Cause</w:t>
            </w:r>
          </w:p>
        </w:tc>
      </w:tr>
      <w:tr w:rsidR="00130064" w:rsidRPr="00D875AD" w14:paraId="32C76588" w14:textId="77777777" w:rsidTr="00AE2FFA">
        <w:tc>
          <w:tcPr>
            <w:tcW w:w="688" w:type="dxa"/>
            <w:gridSpan w:val="3"/>
            <w:shd w:val="clear" w:color="auto" w:fill="auto"/>
          </w:tcPr>
          <w:p w14:paraId="69CDF235" w14:textId="77777777" w:rsidR="00130064" w:rsidRPr="00D875AD" w:rsidRDefault="00130064" w:rsidP="00130064">
            <w:pPr>
              <w:pStyle w:val="O0Nwnext"/>
            </w:pPr>
          </w:p>
        </w:tc>
        <w:tc>
          <w:tcPr>
            <w:tcW w:w="1269" w:type="dxa"/>
            <w:gridSpan w:val="2"/>
            <w:shd w:val="clear" w:color="auto" w:fill="auto"/>
          </w:tcPr>
          <w:p w14:paraId="1CD1C701" w14:textId="77777777" w:rsidR="00130064" w:rsidRPr="00D875AD" w:rsidRDefault="00130064" w:rsidP="00130064">
            <w:pPr>
              <w:pStyle w:val="O0Nwnext"/>
              <w:rPr>
                <w:rStyle w:val="ChItalBold"/>
              </w:rPr>
            </w:pPr>
            <w:r>
              <w:rPr>
                <w:rStyle w:val="ChItalBold"/>
              </w:rPr>
              <w:t>supaya</w:t>
            </w:r>
          </w:p>
        </w:tc>
        <w:tc>
          <w:tcPr>
            <w:tcW w:w="2000" w:type="dxa"/>
            <w:gridSpan w:val="2"/>
            <w:shd w:val="clear" w:color="auto" w:fill="auto"/>
          </w:tcPr>
          <w:p w14:paraId="36CC2C7C" w14:textId="146B1BA0" w:rsidR="00130064" w:rsidRPr="00D875AD" w:rsidRDefault="00B7093A" w:rsidP="00130064">
            <w:pPr>
              <w:pStyle w:val="O0Nwnext"/>
            </w:pPr>
            <w:r>
              <w:t>‘</w:t>
            </w:r>
            <w:r w:rsidR="00130064">
              <w:t>so that</w:t>
            </w:r>
            <w:r>
              <w:t>’</w:t>
            </w:r>
          </w:p>
        </w:tc>
        <w:tc>
          <w:tcPr>
            <w:tcW w:w="2275" w:type="dxa"/>
            <w:shd w:val="clear" w:color="auto" w:fill="auto"/>
          </w:tcPr>
          <w:p w14:paraId="51D35096" w14:textId="77777777" w:rsidR="00130064" w:rsidRPr="00D875AD" w:rsidRDefault="00130064" w:rsidP="00130064">
            <w:pPr>
              <w:pStyle w:val="O0Nwnext"/>
            </w:pPr>
            <w:r>
              <w:t>Purpose</w:t>
            </w:r>
          </w:p>
        </w:tc>
      </w:tr>
      <w:tr w:rsidR="00130064" w:rsidRPr="00D875AD" w14:paraId="1ACC7247" w14:textId="77777777" w:rsidTr="00AE2FFA">
        <w:tc>
          <w:tcPr>
            <w:tcW w:w="688" w:type="dxa"/>
            <w:gridSpan w:val="3"/>
            <w:shd w:val="clear" w:color="auto" w:fill="auto"/>
          </w:tcPr>
          <w:p w14:paraId="268EE07C" w14:textId="77777777" w:rsidR="00130064" w:rsidRPr="00D875AD" w:rsidRDefault="00130064" w:rsidP="00130064">
            <w:pPr>
              <w:pStyle w:val="O0Nwnext"/>
            </w:pPr>
          </w:p>
        </w:tc>
        <w:tc>
          <w:tcPr>
            <w:tcW w:w="1269" w:type="dxa"/>
            <w:gridSpan w:val="2"/>
            <w:shd w:val="clear" w:color="auto" w:fill="auto"/>
          </w:tcPr>
          <w:p w14:paraId="5246B2DD" w14:textId="77777777" w:rsidR="00130064" w:rsidRPr="00D875AD" w:rsidRDefault="00130064" w:rsidP="00130064">
            <w:pPr>
              <w:pStyle w:val="O0Nwnext"/>
              <w:rPr>
                <w:rStyle w:val="ChItalBold"/>
              </w:rPr>
            </w:pPr>
            <w:r>
              <w:rPr>
                <w:rStyle w:val="ChItalBold"/>
              </w:rPr>
              <w:t>untuk</w:t>
            </w:r>
          </w:p>
        </w:tc>
        <w:tc>
          <w:tcPr>
            <w:tcW w:w="2000" w:type="dxa"/>
            <w:gridSpan w:val="2"/>
            <w:shd w:val="clear" w:color="auto" w:fill="auto"/>
          </w:tcPr>
          <w:p w14:paraId="7D489C80" w14:textId="53E810BA" w:rsidR="00130064" w:rsidRPr="00D875AD" w:rsidRDefault="00B7093A" w:rsidP="00130064">
            <w:pPr>
              <w:pStyle w:val="O0Nwnext"/>
            </w:pPr>
            <w:r>
              <w:t>‘</w:t>
            </w:r>
            <w:r w:rsidR="00130064">
              <w:t>for</w:t>
            </w:r>
            <w:r>
              <w:t>’</w:t>
            </w:r>
          </w:p>
        </w:tc>
        <w:tc>
          <w:tcPr>
            <w:tcW w:w="2275" w:type="dxa"/>
            <w:shd w:val="clear" w:color="auto" w:fill="auto"/>
          </w:tcPr>
          <w:p w14:paraId="65A8E0FF" w14:textId="77777777" w:rsidR="00130064" w:rsidRPr="00D875AD" w:rsidRDefault="00130064" w:rsidP="00130064">
            <w:pPr>
              <w:pStyle w:val="O0Nwnext"/>
            </w:pPr>
            <w:r>
              <w:t>Purpose</w:t>
            </w:r>
          </w:p>
        </w:tc>
      </w:tr>
      <w:tr w:rsidR="00130064" w:rsidRPr="00D875AD" w14:paraId="05BBF3B5" w14:textId="77777777" w:rsidTr="00AE2FFA">
        <w:tc>
          <w:tcPr>
            <w:tcW w:w="688" w:type="dxa"/>
            <w:gridSpan w:val="3"/>
            <w:shd w:val="clear" w:color="auto" w:fill="auto"/>
          </w:tcPr>
          <w:p w14:paraId="3048C6E4" w14:textId="77777777" w:rsidR="00130064" w:rsidRPr="00D875AD" w:rsidRDefault="00130064" w:rsidP="00130064">
            <w:pPr>
              <w:pStyle w:val="O0Nwnext"/>
            </w:pPr>
          </w:p>
        </w:tc>
        <w:tc>
          <w:tcPr>
            <w:tcW w:w="1269" w:type="dxa"/>
            <w:gridSpan w:val="2"/>
            <w:shd w:val="clear" w:color="auto" w:fill="auto"/>
          </w:tcPr>
          <w:p w14:paraId="7302DC09" w14:textId="77777777" w:rsidR="00130064" w:rsidRPr="00D875AD" w:rsidRDefault="00130064" w:rsidP="00130064">
            <w:pPr>
              <w:pStyle w:val="O0Nwnext"/>
              <w:rPr>
                <w:rStyle w:val="ChItalBold"/>
              </w:rPr>
            </w:pPr>
            <w:r>
              <w:rPr>
                <w:rStyle w:val="ChItalBold"/>
              </w:rPr>
              <w:t>sampe</w:t>
            </w:r>
          </w:p>
        </w:tc>
        <w:tc>
          <w:tcPr>
            <w:tcW w:w="2000" w:type="dxa"/>
            <w:gridSpan w:val="2"/>
            <w:shd w:val="clear" w:color="auto" w:fill="auto"/>
          </w:tcPr>
          <w:p w14:paraId="4FC042D9" w14:textId="01CD3E84" w:rsidR="00130064" w:rsidRPr="00D875AD" w:rsidRDefault="00B7093A" w:rsidP="00CA77DC">
            <w:pPr>
              <w:pStyle w:val="O0Nwnext"/>
            </w:pPr>
            <w:r>
              <w:t>‘</w:t>
            </w:r>
            <w:r w:rsidR="00CA77DC">
              <w:t>with the result that</w:t>
            </w:r>
            <w:r>
              <w:t>’</w:t>
            </w:r>
          </w:p>
        </w:tc>
        <w:tc>
          <w:tcPr>
            <w:tcW w:w="2275" w:type="dxa"/>
            <w:shd w:val="clear" w:color="auto" w:fill="auto"/>
          </w:tcPr>
          <w:p w14:paraId="1DD16928" w14:textId="77777777" w:rsidR="00130064" w:rsidRPr="00D875AD" w:rsidRDefault="00130064" w:rsidP="00130064">
            <w:pPr>
              <w:pStyle w:val="O0Nwnext"/>
            </w:pPr>
            <w:r>
              <w:t>Result</w:t>
            </w:r>
          </w:p>
        </w:tc>
      </w:tr>
      <w:tr w:rsidR="00130064" w:rsidRPr="00D875AD" w14:paraId="148472F9" w14:textId="77777777" w:rsidTr="00AE2FFA">
        <w:tc>
          <w:tcPr>
            <w:tcW w:w="688" w:type="dxa"/>
            <w:gridSpan w:val="3"/>
            <w:shd w:val="clear" w:color="auto" w:fill="auto"/>
          </w:tcPr>
          <w:p w14:paraId="168127DF" w14:textId="77777777" w:rsidR="00130064" w:rsidRPr="00D875AD" w:rsidRDefault="00130064" w:rsidP="00130064">
            <w:pPr>
              <w:pStyle w:val="O0Nwnext"/>
            </w:pPr>
          </w:p>
        </w:tc>
        <w:tc>
          <w:tcPr>
            <w:tcW w:w="1269" w:type="dxa"/>
            <w:gridSpan w:val="2"/>
            <w:shd w:val="clear" w:color="auto" w:fill="auto"/>
          </w:tcPr>
          <w:p w14:paraId="73E34391" w14:textId="77777777" w:rsidR="00130064" w:rsidRPr="00D875AD" w:rsidRDefault="00130064" w:rsidP="00130064">
            <w:pPr>
              <w:pStyle w:val="O0Nwnext"/>
              <w:rPr>
                <w:rStyle w:val="ChItalBold"/>
              </w:rPr>
            </w:pPr>
            <w:r>
              <w:rPr>
                <w:rStyle w:val="ChItalBold"/>
              </w:rPr>
              <w:t>karna</w:t>
            </w:r>
          </w:p>
        </w:tc>
        <w:tc>
          <w:tcPr>
            <w:tcW w:w="2000" w:type="dxa"/>
            <w:gridSpan w:val="2"/>
            <w:shd w:val="clear" w:color="auto" w:fill="auto"/>
          </w:tcPr>
          <w:p w14:paraId="70A3FC4C" w14:textId="5EEA2501" w:rsidR="00130064" w:rsidRPr="00D875AD" w:rsidRDefault="00B7093A" w:rsidP="00130064">
            <w:pPr>
              <w:pStyle w:val="O0Nwnext"/>
            </w:pPr>
            <w:r>
              <w:t>‘</w:t>
            </w:r>
            <w:r w:rsidR="00130064">
              <w:t>because</w:t>
            </w:r>
            <w:r>
              <w:t>’</w:t>
            </w:r>
          </w:p>
        </w:tc>
        <w:tc>
          <w:tcPr>
            <w:tcW w:w="2275" w:type="dxa"/>
            <w:shd w:val="clear" w:color="auto" w:fill="auto"/>
          </w:tcPr>
          <w:p w14:paraId="5E12DBBB" w14:textId="77777777" w:rsidR="00130064" w:rsidRPr="00D875AD" w:rsidRDefault="00130064" w:rsidP="00130064">
            <w:pPr>
              <w:pStyle w:val="O0Nwnext"/>
            </w:pPr>
            <w:r>
              <w:t>Cause (neutral)</w:t>
            </w:r>
          </w:p>
        </w:tc>
      </w:tr>
      <w:tr w:rsidR="00130064" w:rsidRPr="00D875AD" w14:paraId="04428D13" w14:textId="77777777" w:rsidTr="00AE2FFA">
        <w:tc>
          <w:tcPr>
            <w:tcW w:w="688" w:type="dxa"/>
            <w:gridSpan w:val="3"/>
            <w:shd w:val="clear" w:color="auto" w:fill="auto"/>
          </w:tcPr>
          <w:p w14:paraId="383B6C5C" w14:textId="77777777" w:rsidR="00130064" w:rsidRPr="00D875AD" w:rsidRDefault="00130064" w:rsidP="00130064">
            <w:pPr>
              <w:pStyle w:val="TableCell0-2Break"/>
            </w:pPr>
          </w:p>
        </w:tc>
        <w:tc>
          <w:tcPr>
            <w:tcW w:w="1269" w:type="dxa"/>
            <w:gridSpan w:val="2"/>
            <w:shd w:val="clear" w:color="auto" w:fill="auto"/>
          </w:tcPr>
          <w:p w14:paraId="5AB8DE36" w14:textId="77777777" w:rsidR="00130064" w:rsidRPr="00D875AD" w:rsidRDefault="00130064" w:rsidP="00130064">
            <w:pPr>
              <w:pStyle w:val="TableCell0-2Break"/>
              <w:rPr>
                <w:rStyle w:val="ChItalBold"/>
              </w:rPr>
            </w:pPr>
            <w:r>
              <w:rPr>
                <w:rStyle w:val="ChItalBold"/>
              </w:rPr>
              <w:t>gara-gara</w:t>
            </w:r>
          </w:p>
        </w:tc>
        <w:tc>
          <w:tcPr>
            <w:tcW w:w="2000" w:type="dxa"/>
            <w:gridSpan w:val="2"/>
            <w:shd w:val="clear" w:color="auto" w:fill="auto"/>
          </w:tcPr>
          <w:p w14:paraId="0131A0D4" w14:textId="0994430A" w:rsidR="00130064" w:rsidRPr="00D875AD" w:rsidRDefault="00B7093A" w:rsidP="00130064">
            <w:pPr>
              <w:pStyle w:val="TableCell0-2Break"/>
            </w:pPr>
            <w:r>
              <w:t>‘</w:t>
            </w:r>
            <w:r w:rsidR="00130064">
              <w:t>because</w:t>
            </w:r>
            <w:r>
              <w:t>’</w:t>
            </w:r>
          </w:p>
        </w:tc>
        <w:tc>
          <w:tcPr>
            <w:tcW w:w="2275" w:type="dxa"/>
            <w:shd w:val="clear" w:color="auto" w:fill="auto"/>
          </w:tcPr>
          <w:p w14:paraId="67F38502" w14:textId="77777777" w:rsidR="00130064" w:rsidRPr="00D875AD" w:rsidRDefault="00130064" w:rsidP="00130064">
            <w:pPr>
              <w:pStyle w:val="TableCell0-2Break"/>
            </w:pPr>
            <w:r>
              <w:t>Cause (emotive)</w:t>
            </w:r>
          </w:p>
        </w:tc>
      </w:tr>
      <w:tr w:rsidR="00130064" w:rsidRPr="00D875AD" w14:paraId="4C090CE6" w14:textId="77777777" w:rsidTr="00AE2FFA">
        <w:tc>
          <w:tcPr>
            <w:tcW w:w="278" w:type="dxa"/>
            <w:shd w:val="clear" w:color="auto" w:fill="auto"/>
          </w:tcPr>
          <w:p w14:paraId="082ACDB3" w14:textId="77777777" w:rsidR="00130064" w:rsidRPr="00D875AD" w:rsidRDefault="00130064" w:rsidP="00130064">
            <w:pPr>
              <w:pStyle w:val="TableCell2-2"/>
            </w:pPr>
          </w:p>
        </w:tc>
        <w:tc>
          <w:tcPr>
            <w:tcW w:w="5954" w:type="dxa"/>
            <w:gridSpan w:val="7"/>
            <w:shd w:val="clear" w:color="auto" w:fill="auto"/>
          </w:tcPr>
          <w:p w14:paraId="6D21FD8D" w14:textId="77777777" w:rsidR="00130064" w:rsidRPr="00D875AD" w:rsidRDefault="00130064" w:rsidP="006D26B6">
            <w:pPr>
              <w:pStyle w:val="TableCell2-2"/>
              <w:numPr>
                <w:ilvl w:val="1"/>
                <w:numId w:val="75"/>
              </w:numPr>
              <w:tabs>
                <w:tab w:val="clear" w:pos="425"/>
                <w:tab w:val="num" w:pos="284"/>
              </w:tabs>
              <w:ind w:left="284" w:hanging="284"/>
            </w:pPr>
            <w:r>
              <w:t>Conjunctions marking contrast (§</w:t>
            </w:r>
            <w:r w:rsidR="00B65E63">
              <w:fldChar w:fldCharType="begin"/>
            </w:r>
            <w:r w:rsidR="00B65E63">
              <w:instrText xml:space="preserve"> REF _Ref356308992 \w \h </w:instrText>
            </w:r>
            <w:r w:rsidR="00B65E63">
              <w:fldChar w:fldCharType="separate"/>
            </w:r>
            <w:r w:rsidR="00154D81">
              <w:rPr>
                <w:cs/>
              </w:rPr>
              <w:t>‎</w:t>
            </w:r>
            <w:r w:rsidR="00154D81">
              <w:t>14.2.5</w:t>
            </w:r>
            <w:r w:rsidR="00B65E63">
              <w:fldChar w:fldCharType="end"/>
            </w:r>
            <w:r>
              <w:t>)</w:t>
            </w:r>
          </w:p>
        </w:tc>
      </w:tr>
      <w:tr w:rsidR="00130064" w:rsidRPr="00D875AD" w14:paraId="7DA747D4" w14:textId="77777777" w:rsidTr="00AE2FFA">
        <w:tc>
          <w:tcPr>
            <w:tcW w:w="567" w:type="dxa"/>
            <w:gridSpan w:val="2"/>
            <w:shd w:val="clear" w:color="auto" w:fill="auto"/>
          </w:tcPr>
          <w:p w14:paraId="1240A501" w14:textId="77777777" w:rsidR="00130064" w:rsidRPr="00D875AD" w:rsidRDefault="00130064" w:rsidP="00156381">
            <w:pPr>
              <w:pStyle w:val="TableCell0-2"/>
            </w:pPr>
          </w:p>
        </w:tc>
        <w:tc>
          <w:tcPr>
            <w:tcW w:w="1271" w:type="dxa"/>
            <w:gridSpan w:val="2"/>
            <w:shd w:val="clear" w:color="auto" w:fill="auto"/>
          </w:tcPr>
          <w:p w14:paraId="5506DBD9" w14:textId="77777777" w:rsidR="00130064" w:rsidRPr="00F1691F" w:rsidRDefault="00130064" w:rsidP="00156381">
            <w:pPr>
              <w:pStyle w:val="TableCell0-2"/>
            </w:pPr>
            <w:r w:rsidRPr="00F1691F">
              <w:t>Con</w:t>
            </w:r>
            <w:r>
              <w:t>junction</w:t>
            </w:r>
          </w:p>
        </w:tc>
        <w:tc>
          <w:tcPr>
            <w:tcW w:w="2010" w:type="dxa"/>
            <w:gridSpan w:val="2"/>
            <w:shd w:val="clear" w:color="auto" w:fill="auto"/>
          </w:tcPr>
          <w:p w14:paraId="032CEE6D" w14:textId="77777777" w:rsidR="00130064" w:rsidRPr="00D875AD" w:rsidRDefault="00130064" w:rsidP="00156381">
            <w:pPr>
              <w:pStyle w:val="TableCell0-2"/>
            </w:pPr>
            <w:r w:rsidRPr="00D875AD">
              <w:t>Gloss</w:t>
            </w:r>
          </w:p>
        </w:tc>
        <w:tc>
          <w:tcPr>
            <w:tcW w:w="2384" w:type="dxa"/>
            <w:gridSpan w:val="2"/>
            <w:shd w:val="clear" w:color="auto" w:fill="auto"/>
          </w:tcPr>
          <w:p w14:paraId="6DC36FDC" w14:textId="77777777" w:rsidR="00130064" w:rsidRPr="00D875AD" w:rsidRDefault="00130064" w:rsidP="00156381">
            <w:pPr>
              <w:pStyle w:val="TableCell0-2"/>
            </w:pPr>
            <w:r w:rsidRPr="00D875AD">
              <w:t xml:space="preserve">Semantic </w:t>
            </w:r>
            <w:r>
              <w:t>relations</w:t>
            </w:r>
          </w:p>
        </w:tc>
      </w:tr>
      <w:tr w:rsidR="00130064" w:rsidRPr="00D875AD" w14:paraId="40C3183B" w14:textId="77777777" w:rsidTr="00AE2FFA">
        <w:tc>
          <w:tcPr>
            <w:tcW w:w="688" w:type="dxa"/>
            <w:gridSpan w:val="3"/>
            <w:shd w:val="clear" w:color="auto" w:fill="auto"/>
          </w:tcPr>
          <w:p w14:paraId="157B78FE" w14:textId="77777777" w:rsidR="00130064" w:rsidRPr="00D875AD" w:rsidRDefault="00130064" w:rsidP="00130064">
            <w:pPr>
              <w:pStyle w:val="O0Nwnext"/>
            </w:pPr>
          </w:p>
        </w:tc>
        <w:tc>
          <w:tcPr>
            <w:tcW w:w="1269" w:type="dxa"/>
            <w:gridSpan w:val="2"/>
            <w:shd w:val="clear" w:color="auto" w:fill="auto"/>
          </w:tcPr>
          <w:p w14:paraId="3CDD6E2F" w14:textId="77777777" w:rsidR="00130064" w:rsidRPr="00D875AD" w:rsidRDefault="00130064" w:rsidP="00130064">
            <w:pPr>
              <w:pStyle w:val="O0Nwnext"/>
              <w:rPr>
                <w:rStyle w:val="ChItalBold"/>
              </w:rPr>
            </w:pPr>
            <w:r>
              <w:rPr>
                <w:rStyle w:val="ChItalBold"/>
              </w:rPr>
              <w:t>tapi</w:t>
            </w:r>
          </w:p>
        </w:tc>
        <w:tc>
          <w:tcPr>
            <w:tcW w:w="2000" w:type="dxa"/>
            <w:gridSpan w:val="2"/>
            <w:shd w:val="clear" w:color="auto" w:fill="auto"/>
          </w:tcPr>
          <w:p w14:paraId="15D8C69C" w14:textId="2DF83D23" w:rsidR="00130064" w:rsidRPr="00D875AD" w:rsidRDefault="00B7093A" w:rsidP="00130064">
            <w:pPr>
              <w:pStyle w:val="O0Nwnext"/>
            </w:pPr>
            <w:r>
              <w:t>‘</w:t>
            </w:r>
            <w:r w:rsidR="00130064">
              <w:t>but</w:t>
            </w:r>
            <w:r>
              <w:t>’</w:t>
            </w:r>
          </w:p>
        </w:tc>
        <w:tc>
          <w:tcPr>
            <w:tcW w:w="2275" w:type="dxa"/>
            <w:shd w:val="clear" w:color="auto" w:fill="auto"/>
          </w:tcPr>
          <w:p w14:paraId="384817BA" w14:textId="77777777" w:rsidR="00130064" w:rsidRPr="00D875AD" w:rsidRDefault="00130064" w:rsidP="00130064">
            <w:pPr>
              <w:pStyle w:val="O0Nwnext"/>
            </w:pPr>
            <w:r>
              <w:t>Contrast</w:t>
            </w:r>
          </w:p>
        </w:tc>
      </w:tr>
      <w:tr w:rsidR="00130064" w:rsidRPr="00D875AD" w14:paraId="09B32A51" w14:textId="77777777" w:rsidTr="00AE2FFA">
        <w:tc>
          <w:tcPr>
            <w:tcW w:w="688" w:type="dxa"/>
            <w:gridSpan w:val="3"/>
            <w:shd w:val="clear" w:color="auto" w:fill="auto"/>
          </w:tcPr>
          <w:p w14:paraId="17856B39" w14:textId="77777777" w:rsidR="00130064" w:rsidRPr="00D875AD" w:rsidRDefault="00130064" w:rsidP="00130064">
            <w:pPr>
              <w:pStyle w:val="O0Nwnext"/>
            </w:pPr>
          </w:p>
        </w:tc>
        <w:tc>
          <w:tcPr>
            <w:tcW w:w="1269" w:type="dxa"/>
            <w:gridSpan w:val="2"/>
            <w:shd w:val="clear" w:color="auto" w:fill="auto"/>
          </w:tcPr>
          <w:p w14:paraId="746F30BC" w14:textId="77777777" w:rsidR="00130064" w:rsidRPr="00D875AD" w:rsidRDefault="00130064" w:rsidP="00130064">
            <w:pPr>
              <w:pStyle w:val="O0Nwnext"/>
              <w:rPr>
                <w:rStyle w:val="ChItalBold"/>
              </w:rPr>
            </w:pPr>
            <w:r>
              <w:rPr>
                <w:rStyle w:val="ChItalBold"/>
              </w:rPr>
              <w:t>habis</w:t>
            </w:r>
          </w:p>
        </w:tc>
        <w:tc>
          <w:tcPr>
            <w:tcW w:w="2000" w:type="dxa"/>
            <w:gridSpan w:val="2"/>
            <w:shd w:val="clear" w:color="auto" w:fill="auto"/>
          </w:tcPr>
          <w:p w14:paraId="68ADA3FD" w14:textId="64DBF369" w:rsidR="00130064" w:rsidRPr="00D875AD" w:rsidRDefault="00B7093A" w:rsidP="00130064">
            <w:pPr>
              <w:pStyle w:val="O0Nwnext"/>
            </w:pPr>
            <w:r>
              <w:t>‘</w:t>
            </w:r>
            <w:r w:rsidR="00130064">
              <w:t>after all</w:t>
            </w:r>
            <w:r>
              <w:t>’</w:t>
            </w:r>
          </w:p>
        </w:tc>
        <w:tc>
          <w:tcPr>
            <w:tcW w:w="2275" w:type="dxa"/>
            <w:shd w:val="clear" w:color="auto" w:fill="auto"/>
          </w:tcPr>
          <w:p w14:paraId="68791F50" w14:textId="77777777" w:rsidR="00130064" w:rsidRPr="00D875AD" w:rsidRDefault="00130064" w:rsidP="00130064">
            <w:pPr>
              <w:pStyle w:val="O0Nwnext"/>
            </w:pPr>
            <w:r>
              <w:t>Contrast</w:t>
            </w:r>
          </w:p>
        </w:tc>
      </w:tr>
      <w:tr w:rsidR="00130064" w:rsidRPr="00D875AD" w14:paraId="10ADD086" w14:textId="77777777" w:rsidTr="00AE2FFA">
        <w:tc>
          <w:tcPr>
            <w:tcW w:w="688" w:type="dxa"/>
            <w:gridSpan w:val="3"/>
            <w:shd w:val="clear" w:color="auto" w:fill="auto"/>
          </w:tcPr>
          <w:p w14:paraId="396B0845" w14:textId="77777777" w:rsidR="00130064" w:rsidRPr="00D875AD" w:rsidRDefault="00130064" w:rsidP="00130064">
            <w:pPr>
              <w:pStyle w:val="O0Nwnext"/>
            </w:pPr>
          </w:p>
        </w:tc>
        <w:tc>
          <w:tcPr>
            <w:tcW w:w="1269" w:type="dxa"/>
            <w:gridSpan w:val="2"/>
            <w:shd w:val="clear" w:color="auto" w:fill="auto"/>
          </w:tcPr>
          <w:p w14:paraId="5A29044D" w14:textId="77777777" w:rsidR="00130064" w:rsidRPr="00D875AD" w:rsidRDefault="00130064" w:rsidP="00130064">
            <w:pPr>
              <w:pStyle w:val="O0Nwnext"/>
              <w:rPr>
                <w:rStyle w:val="ChItalBold"/>
              </w:rPr>
            </w:pPr>
            <w:r>
              <w:rPr>
                <w:rStyle w:val="ChItalBold"/>
              </w:rPr>
              <w:t>baru</w:t>
            </w:r>
          </w:p>
        </w:tc>
        <w:tc>
          <w:tcPr>
            <w:tcW w:w="2000" w:type="dxa"/>
            <w:gridSpan w:val="2"/>
            <w:shd w:val="clear" w:color="auto" w:fill="auto"/>
          </w:tcPr>
          <w:p w14:paraId="7296D184" w14:textId="718A7D92" w:rsidR="00130064" w:rsidRPr="00D875AD" w:rsidRDefault="00B7093A" w:rsidP="00130064">
            <w:pPr>
              <w:pStyle w:val="O0Nwnext"/>
            </w:pPr>
            <w:r>
              <w:t>‘</w:t>
            </w:r>
            <w:r w:rsidR="00130064">
              <w:t>after all</w:t>
            </w:r>
            <w:r>
              <w:t>’</w:t>
            </w:r>
          </w:p>
        </w:tc>
        <w:tc>
          <w:tcPr>
            <w:tcW w:w="2275" w:type="dxa"/>
            <w:shd w:val="clear" w:color="auto" w:fill="auto"/>
          </w:tcPr>
          <w:p w14:paraId="1EF0A31A" w14:textId="77777777" w:rsidR="00130064" w:rsidRPr="00D875AD" w:rsidRDefault="00130064" w:rsidP="00130064">
            <w:pPr>
              <w:pStyle w:val="O0Nwnext"/>
            </w:pPr>
            <w:r>
              <w:t>Contrast</w:t>
            </w:r>
          </w:p>
        </w:tc>
      </w:tr>
      <w:tr w:rsidR="00130064" w:rsidRPr="00D875AD" w14:paraId="62DA2393" w14:textId="77777777" w:rsidTr="00AE2FFA">
        <w:tc>
          <w:tcPr>
            <w:tcW w:w="688" w:type="dxa"/>
            <w:gridSpan w:val="3"/>
            <w:shd w:val="clear" w:color="auto" w:fill="auto"/>
          </w:tcPr>
          <w:p w14:paraId="7725615E" w14:textId="77777777" w:rsidR="00130064" w:rsidRPr="00D875AD" w:rsidRDefault="00130064" w:rsidP="00130064">
            <w:pPr>
              <w:pStyle w:val="O0Nwnext"/>
            </w:pPr>
          </w:p>
        </w:tc>
        <w:tc>
          <w:tcPr>
            <w:tcW w:w="1269" w:type="dxa"/>
            <w:gridSpan w:val="2"/>
            <w:shd w:val="clear" w:color="auto" w:fill="auto"/>
          </w:tcPr>
          <w:p w14:paraId="7015584B" w14:textId="77777777" w:rsidR="00130064" w:rsidRPr="00D875AD" w:rsidRDefault="00130064" w:rsidP="00130064">
            <w:pPr>
              <w:pStyle w:val="O0Nwnext"/>
              <w:rPr>
                <w:rStyle w:val="ChItalBold"/>
              </w:rPr>
            </w:pPr>
            <w:r>
              <w:rPr>
                <w:rStyle w:val="ChItalBold"/>
              </w:rPr>
              <w:t>padahal</w:t>
            </w:r>
          </w:p>
        </w:tc>
        <w:tc>
          <w:tcPr>
            <w:tcW w:w="2000" w:type="dxa"/>
            <w:gridSpan w:val="2"/>
            <w:shd w:val="clear" w:color="auto" w:fill="auto"/>
          </w:tcPr>
          <w:p w14:paraId="7DE92CE7" w14:textId="65750053" w:rsidR="00130064" w:rsidRPr="00D875AD" w:rsidRDefault="00B7093A" w:rsidP="00130064">
            <w:pPr>
              <w:pStyle w:val="O0Nwnext"/>
            </w:pPr>
            <w:r>
              <w:t>‘</w:t>
            </w:r>
            <w:r w:rsidR="00130064">
              <w:t>but actually</w:t>
            </w:r>
            <w:r>
              <w:t>’</w:t>
            </w:r>
          </w:p>
        </w:tc>
        <w:tc>
          <w:tcPr>
            <w:tcW w:w="2275" w:type="dxa"/>
            <w:shd w:val="clear" w:color="auto" w:fill="auto"/>
          </w:tcPr>
          <w:p w14:paraId="756C9D44" w14:textId="77777777" w:rsidR="00130064" w:rsidRPr="00D875AD" w:rsidRDefault="00130064" w:rsidP="00130064">
            <w:pPr>
              <w:pStyle w:val="O0Nwnext"/>
            </w:pPr>
            <w:r>
              <w:t>Contrast</w:t>
            </w:r>
          </w:p>
        </w:tc>
      </w:tr>
      <w:tr w:rsidR="00130064" w:rsidRPr="00D875AD" w14:paraId="2733C5FC" w14:textId="77777777" w:rsidTr="00AE2FFA">
        <w:tc>
          <w:tcPr>
            <w:tcW w:w="688" w:type="dxa"/>
            <w:gridSpan w:val="3"/>
            <w:shd w:val="clear" w:color="auto" w:fill="auto"/>
          </w:tcPr>
          <w:p w14:paraId="6593B191" w14:textId="77777777" w:rsidR="00130064" w:rsidRPr="00D875AD" w:rsidRDefault="00130064" w:rsidP="00130064">
            <w:pPr>
              <w:pStyle w:val="TableCell0-2Break"/>
            </w:pPr>
          </w:p>
        </w:tc>
        <w:tc>
          <w:tcPr>
            <w:tcW w:w="1269" w:type="dxa"/>
            <w:gridSpan w:val="2"/>
            <w:shd w:val="clear" w:color="auto" w:fill="auto"/>
          </w:tcPr>
          <w:p w14:paraId="6E0FE87B" w14:textId="77777777" w:rsidR="00130064" w:rsidRPr="00D875AD" w:rsidRDefault="00130064" w:rsidP="00130064">
            <w:pPr>
              <w:pStyle w:val="TableCell0-2Break"/>
              <w:rPr>
                <w:rStyle w:val="ChItalBold"/>
              </w:rPr>
            </w:pPr>
            <w:r>
              <w:rPr>
                <w:rStyle w:val="ChItalBold"/>
              </w:rPr>
              <w:t>biar</w:t>
            </w:r>
          </w:p>
        </w:tc>
        <w:tc>
          <w:tcPr>
            <w:tcW w:w="2000" w:type="dxa"/>
            <w:gridSpan w:val="2"/>
            <w:shd w:val="clear" w:color="auto" w:fill="auto"/>
          </w:tcPr>
          <w:p w14:paraId="7356AA98" w14:textId="03AFBECD" w:rsidR="00130064" w:rsidRPr="00D875AD" w:rsidRDefault="00B7093A" w:rsidP="00130064">
            <w:pPr>
              <w:pStyle w:val="TableCell0-2Break"/>
            </w:pPr>
            <w:r>
              <w:t>‘</w:t>
            </w:r>
            <w:r w:rsidR="00130064">
              <w:t>although</w:t>
            </w:r>
            <w:r>
              <w:t>’</w:t>
            </w:r>
          </w:p>
        </w:tc>
        <w:tc>
          <w:tcPr>
            <w:tcW w:w="2275" w:type="dxa"/>
            <w:shd w:val="clear" w:color="auto" w:fill="auto"/>
          </w:tcPr>
          <w:p w14:paraId="5EDB896B" w14:textId="77777777" w:rsidR="00130064" w:rsidRPr="00D875AD" w:rsidRDefault="00130064" w:rsidP="00130064">
            <w:pPr>
              <w:pStyle w:val="TableCell0-2Break"/>
            </w:pPr>
            <w:r>
              <w:t>Concession</w:t>
            </w:r>
          </w:p>
        </w:tc>
      </w:tr>
      <w:tr w:rsidR="00130064" w:rsidRPr="00D875AD" w14:paraId="6CA64412" w14:textId="77777777" w:rsidTr="00AE2FFA">
        <w:tc>
          <w:tcPr>
            <w:tcW w:w="278" w:type="dxa"/>
            <w:shd w:val="clear" w:color="auto" w:fill="auto"/>
          </w:tcPr>
          <w:p w14:paraId="083F0E8C" w14:textId="77777777" w:rsidR="00130064" w:rsidRPr="00D875AD" w:rsidRDefault="00130064" w:rsidP="00130064">
            <w:pPr>
              <w:pStyle w:val="TableCell2-2"/>
            </w:pPr>
          </w:p>
        </w:tc>
        <w:tc>
          <w:tcPr>
            <w:tcW w:w="5954" w:type="dxa"/>
            <w:gridSpan w:val="7"/>
            <w:shd w:val="clear" w:color="auto" w:fill="auto"/>
          </w:tcPr>
          <w:p w14:paraId="761DB499" w14:textId="77777777" w:rsidR="00130064" w:rsidRPr="00D875AD" w:rsidRDefault="00130064" w:rsidP="006D26B6">
            <w:pPr>
              <w:pStyle w:val="TableCell2-2"/>
              <w:numPr>
                <w:ilvl w:val="1"/>
                <w:numId w:val="75"/>
              </w:numPr>
              <w:tabs>
                <w:tab w:val="clear" w:pos="425"/>
                <w:tab w:val="num" w:pos="284"/>
              </w:tabs>
              <w:ind w:left="284" w:hanging="284"/>
            </w:pPr>
            <w:r>
              <w:t>Conjunctions marking similarity (§</w:t>
            </w:r>
            <w:r w:rsidR="00B65E63">
              <w:fldChar w:fldCharType="begin"/>
            </w:r>
            <w:r w:rsidR="00B65E63">
              <w:instrText xml:space="preserve"> REF _Ref361251536 \w \h </w:instrText>
            </w:r>
            <w:r w:rsidR="00B65E63">
              <w:fldChar w:fldCharType="separate"/>
            </w:r>
            <w:r w:rsidR="00154D81">
              <w:rPr>
                <w:cs/>
              </w:rPr>
              <w:t>‎</w:t>
            </w:r>
            <w:r w:rsidR="00154D81">
              <w:t>14.2.6</w:t>
            </w:r>
            <w:r w:rsidR="00B65E63">
              <w:fldChar w:fldCharType="end"/>
            </w:r>
            <w:r>
              <w:t>)</w:t>
            </w:r>
          </w:p>
        </w:tc>
      </w:tr>
      <w:tr w:rsidR="00130064" w:rsidRPr="00D875AD" w14:paraId="7935C468" w14:textId="77777777" w:rsidTr="00AE2FFA">
        <w:tc>
          <w:tcPr>
            <w:tcW w:w="567" w:type="dxa"/>
            <w:gridSpan w:val="2"/>
            <w:shd w:val="clear" w:color="auto" w:fill="auto"/>
          </w:tcPr>
          <w:p w14:paraId="418E555C" w14:textId="77777777" w:rsidR="00130064" w:rsidRPr="00D875AD" w:rsidRDefault="00130064" w:rsidP="00156381">
            <w:pPr>
              <w:pStyle w:val="TableCell0-2"/>
            </w:pPr>
          </w:p>
        </w:tc>
        <w:tc>
          <w:tcPr>
            <w:tcW w:w="1271" w:type="dxa"/>
            <w:gridSpan w:val="2"/>
            <w:shd w:val="clear" w:color="auto" w:fill="auto"/>
          </w:tcPr>
          <w:p w14:paraId="0C6D76C7" w14:textId="77777777" w:rsidR="00130064" w:rsidRPr="00F1691F" w:rsidRDefault="00130064" w:rsidP="00156381">
            <w:pPr>
              <w:pStyle w:val="TableCell0-2"/>
            </w:pPr>
            <w:r w:rsidRPr="00F1691F">
              <w:t>Con</w:t>
            </w:r>
            <w:r>
              <w:t>junction</w:t>
            </w:r>
          </w:p>
        </w:tc>
        <w:tc>
          <w:tcPr>
            <w:tcW w:w="2010" w:type="dxa"/>
            <w:gridSpan w:val="2"/>
            <w:shd w:val="clear" w:color="auto" w:fill="auto"/>
          </w:tcPr>
          <w:p w14:paraId="5E72674A" w14:textId="77777777" w:rsidR="00130064" w:rsidRPr="00D875AD" w:rsidRDefault="00130064" w:rsidP="00156381">
            <w:pPr>
              <w:pStyle w:val="TableCell0-2"/>
            </w:pPr>
            <w:r w:rsidRPr="00D875AD">
              <w:t>Gloss</w:t>
            </w:r>
          </w:p>
        </w:tc>
        <w:tc>
          <w:tcPr>
            <w:tcW w:w="2384" w:type="dxa"/>
            <w:gridSpan w:val="2"/>
            <w:shd w:val="clear" w:color="auto" w:fill="auto"/>
          </w:tcPr>
          <w:p w14:paraId="65F16828" w14:textId="77777777" w:rsidR="00130064" w:rsidRPr="00D875AD" w:rsidRDefault="00130064" w:rsidP="00156381">
            <w:pPr>
              <w:pStyle w:val="TableCell0-2"/>
            </w:pPr>
            <w:r w:rsidRPr="00D875AD">
              <w:t xml:space="preserve">Semantic </w:t>
            </w:r>
            <w:r>
              <w:t>relations</w:t>
            </w:r>
          </w:p>
        </w:tc>
      </w:tr>
      <w:tr w:rsidR="00130064" w:rsidRPr="00D875AD" w14:paraId="20C9373B" w14:textId="77777777" w:rsidTr="00AE2FFA">
        <w:tc>
          <w:tcPr>
            <w:tcW w:w="688" w:type="dxa"/>
            <w:gridSpan w:val="3"/>
            <w:tcBorders>
              <w:bottom w:val="nil"/>
            </w:tcBorders>
            <w:shd w:val="clear" w:color="auto" w:fill="auto"/>
          </w:tcPr>
          <w:p w14:paraId="1EBCCFFB" w14:textId="77777777" w:rsidR="00130064" w:rsidRPr="00D875AD" w:rsidRDefault="00130064" w:rsidP="00130064">
            <w:pPr>
              <w:pStyle w:val="O0Nwnext"/>
            </w:pPr>
          </w:p>
        </w:tc>
        <w:tc>
          <w:tcPr>
            <w:tcW w:w="1269" w:type="dxa"/>
            <w:gridSpan w:val="2"/>
            <w:tcBorders>
              <w:bottom w:val="nil"/>
            </w:tcBorders>
            <w:shd w:val="clear" w:color="auto" w:fill="auto"/>
          </w:tcPr>
          <w:p w14:paraId="4C838FF2" w14:textId="77777777" w:rsidR="00130064" w:rsidRPr="00D875AD" w:rsidRDefault="00130064" w:rsidP="00130064">
            <w:pPr>
              <w:pStyle w:val="O0Nwnext"/>
              <w:rPr>
                <w:rStyle w:val="ChItalBold"/>
              </w:rPr>
            </w:pPr>
            <w:r>
              <w:rPr>
                <w:rStyle w:val="ChItalBold"/>
              </w:rPr>
              <w:t>sperti</w:t>
            </w:r>
          </w:p>
        </w:tc>
        <w:tc>
          <w:tcPr>
            <w:tcW w:w="2000" w:type="dxa"/>
            <w:gridSpan w:val="2"/>
            <w:tcBorders>
              <w:bottom w:val="nil"/>
            </w:tcBorders>
            <w:shd w:val="clear" w:color="auto" w:fill="auto"/>
          </w:tcPr>
          <w:p w14:paraId="6E3626DB" w14:textId="03EE5BEA" w:rsidR="00130064" w:rsidRPr="00D875AD" w:rsidRDefault="00B7093A" w:rsidP="00130064">
            <w:pPr>
              <w:pStyle w:val="O0Nwnext"/>
            </w:pPr>
            <w:r>
              <w:t>‘</w:t>
            </w:r>
            <w:r w:rsidR="00130064">
              <w:t>similar to</w:t>
            </w:r>
            <w:r>
              <w:t>’</w:t>
            </w:r>
          </w:p>
        </w:tc>
        <w:tc>
          <w:tcPr>
            <w:tcW w:w="2275" w:type="dxa"/>
            <w:tcBorders>
              <w:bottom w:val="nil"/>
            </w:tcBorders>
            <w:shd w:val="clear" w:color="auto" w:fill="auto"/>
          </w:tcPr>
          <w:p w14:paraId="2E7D87A3" w14:textId="77777777" w:rsidR="00130064" w:rsidRPr="00D875AD" w:rsidRDefault="00130064" w:rsidP="00130064">
            <w:pPr>
              <w:pStyle w:val="O0Nwnext"/>
            </w:pPr>
            <w:r>
              <w:t>Similarity (partial)</w:t>
            </w:r>
          </w:p>
        </w:tc>
      </w:tr>
      <w:tr w:rsidR="00AC23C4" w:rsidRPr="00D875AD" w14:paraId="24876347" w14:textId="77777777" w:rsidTr="00AE2FFA">
        <w:tc>
          <w:tcPr>
            <w:tcW w:w="688" w:type="dxa"/>
            <w:gridSpan w:val="3"/>
            <w:tcBorders>
              <w:top w:val="nil"/>
              <w:bottom w:val="single" w:sz="4" w:space="0" w:color="auto"/>
            </w:tcBorders>
            <w:shd w:val="clear" w:color="auto" w:fill="auto"/>
          </w:tcPr>
          <w:p w14:paraId="6258A30E" w14:textId="77777777" w:rsidR="00130064" w:rsidRPr="00D875AD" w:rsidRDefault="00130064" w:rsidP="00130064">
            <w:pPr>
              <w:pStyle w:val="TableCell0-2Break"/>
            </w:pPr>
          </w:p>
        </w:tc>
        <w:tc>
          <w:tcPr>
            <w:tcW w:w="1269" w:type="dxa"/>
            <w:gridSpan w:val="2"/>
            <w:tcBorders>
              <w:top w:val="nil"/>
              <w:bottom w:val="single" w:sz="4" w:space="0" w:color="auto"/>
            </w:tcBorders>
            <w:shd w:val="clear" w:color="auto" w:fill="auto"/>
          </w:tcPr>
          <w:p w14:paraId="7D743B01" w14:textId="77777777" w:rsidR="00130064" w:rsidRPr="00D875AD" w:rsidRDefault="00130064" w:rsidP="00130064">
            <w:pPr>
              <w:pStyle w:val="TableCell0-2Break"/>
              <w:rPr>
                <w:rStyle w:val="ChItalBold"/>
              </w:rPr>
            </w:pPr>
            <w:r>
              <w:rPr>
                <w:rStyle w:val="ChItalBold"/>
              </w:rPr>
              <w:t>kaya</w:t>
            </w:r>
          </w:p>
        </w:tc>
        <w:tc>
          <w:tcPr>
            <w:tcW w:w="2000" w:type="dxa"/>
            <w:gridSpan w:val="2"/>
            <w:tcBorders>
              <w:top w:val="nil"/>
              <w:bottom w:val="single" w:sz="4" w:space="0" w:color="auto"/>
            </w:tcBorders>
            <w:shd w:val="clear" w:color="auto" w:fill="auto"/>
          </w:tcPr>
          <w:p w14:paraId="6F089D48" w14:textId="567B0C5B" w:rsidR="00130064" w:rsidRPr="00D875AD" w:rsidRDefault="00B7093A" w:rsidP="00130064">
            <w:pPr>
              <w:pStyle w:val="TableCell0-2Break"/>
            </w:pPr>
            <w:r>
              <w:t>‘</w:t>
            </w:r>
            <w:r w:rsidR="00130064">
              <w:t>like</w:t>
            </w:r>
            <w:r>
              <w:t>’</w:t>
            </w:r>
          </w:p>
        </w:tc>
        <w:tc>
          <w:tcPr>
            <w:tcW w:w="2275" w:type="dxa"/>
            <w:tcBorders>
              <w:top w:val="nil"/>
              <w:bottom w:val="single" w:sz="4" w:space="0" w:color="auto"/>
            </w:tcBorders>
            <w:shd w:val="clear" w:color="auto" w:fill="auto"/>
          </w:tcPr>
          <w:p w14:paraId="3886C02D" w14:textId="77777777" w:rsidR="00130064" w:rsidRPr="00D875AD" w:rsidRDefault="00130064" w:rsidP="00130064">
            <w:pPr>
              <w:pStyle w:val="TableCell0-2Break"/>
            </w:pPr>
            <w:r>
              <w:t>Similarity (overall)</w:t>
            </w:r>
          </w:p>
        </w:tc>
      </w:tr>
      <w:tr w:rsidR="00130064" w:rsidRPr="00D875AD" w14:paraId="6CB97261" w14:textId="77777777" w:rsidTr="00AE2FFA">
        <w:tc>
          <w:tcPr>
            <w:tcW w:w="6232" w:type="dxa"/>
            <w:gridSpan w:val="8"/>
            <w:tcBorders>
              <w:top w:val="single" w:sz="4" w:space="0" w:color="auto"/>
            </w:tcBorders>
            <w:shd w:val="clear" w:color="auto" w:fill="auto"/>
          </w:tcPr>
          <w:p w14:paraId="78F867F7" w14:textId="77777777" w:rsidR="00130064" w:rsidRPr="00D875AD" w:rsidRDefault="00130064" w:rsidP="006D26B6">
            <w:pPr>
              <w:pStyle w:val="TableHdLeft"/>
              <w:numPr>
                <w:ilvl w:val="0"/>
                <w:numId w:val="75"/>
              </w:numPr>
              <w:tabs>
                <w:tab w:val="clear" w:pos="1134"/>
                <w:tab w:val="num" w:pos="284"/>
              </w:tabs>
              <w:ind w:left="284" w:hanging="284"/>
            </w:pPr>
            <w:r>
              <w:t>Conjunctions combining different-type constituents (§</w:t>
            </w:r>
            <w:r w:rsidR="00B65E63">
              <w:fldChar w:fldCharType="begin"/>
            </w:r>
            <w:r w:rsidR="00B65E63">
              <w:instrText xml:space="preserve"> REF _Ref374455400 \w \h </w:instrText>
            </w:r>
            <w:r w:rsidR="00B65E63">
              <w:fldChar w:fldCharType="separate"/>
            </w:r>
            <w:r w:rsidR="00154D81">
              <w:rPr>
                <w:cs/>
              </w:rPr>
              <w:t>‎</w:t>
            </w:r>
            <w:r w:rsidR="00154D81">
              <w:t>14.3</w:t>
            </w:r>
            <w:r w:rsidR="00B65E63">
              <w:fldChar w:fldCharType="end"/>
            </w:r>
            <w:r>
              <w:t>)</w:t>
            </w:r>
          </w:p>
        </w:tc>
      </w:tr>
      <w:tr w:rsidR="00130064" w:rsidRPr="00D875AD" w14:paraId="543E599C" w14:textId="77777777" w:rsidTr="00AE2FFA">
        <w:tc>
          <w:tcPr>
            <w:tcW w:w="567" w:type="dxa"/>
            <w:gridSpan w:val="2"/>
            <w:shd w:val="clear" w:color="auto" w:fill="auto"/>
          </w:tcPr>
          <w:p w14:paraId="2165D2A0" w14:textId="77777777" w:rsidR="00130064" w:rsidRPr="00D875AD" w:rsidRDefault="00130064" w:rsidP="00156381">
            <w:pPr>
              <w:pStyle w:val="TableCell0-2"/>
            </w:pPr>
          </w:p>
        </w:tc>
        <w:tc>
          <w:tcPr>
            <w:tcW w:w="1271" w:type="dxa"/>
            <w:gridSpan w:val="2"/>
            <w:shd w:val="clear" w:color="auto" w:fill="auto"/>
          </w:tcPr>
          <w:p w14:paraId="5A4E0071" w14:textId="77777777" w:rsidR="00130064" w:rsidRPr="00F1691F" w:rsidRDefault="00130064" w:rsidP="00156381">
            <w:pPr>
              <w:pStyle w:val="TableCell0-2"/>
            </w:pPr>
            <w:r w:rsidRPr="00F1691F">
              <w:t>Con</w:t>
            </w:r>
            <w:r>
              <w:t>junction</w:t>
            </w:r>
          </w:p>
        </w:tc>
        <w:tc>
          <w:tcPr>
            <w:tcW w:w="2010" w:type="dxa"/>
            <w:gridSpan w:val="2"/>
            <w:shd w:val="clear" w:color="auto" w:fill="auto"/>
          </w:tcPr>
          <w:p w14:paraId="7D73D15A" w14:textId="77777777" w:rsidR="00130064" w:rsidRPr="00D875AD" w:rsidRDefault="00130064" w:rsidP="00156381">
            <w:pPr>
              <w:pStyle w:val="TableCell0-2"/>
            </w:pPr>
            <w:r w:rsidRPr="00D875AD">
              <w:t>Gloss</w:t>
            </w:r>
          </w:p>
        </w:tc>
        <w:tc>
          <w:tcPr>
            <w:tcW w:w="2384" w:type="dxa"/>
            <w:gridSpan w:val="2"/>
            <w:shd w:val="clear" w:color="auto" w:fill="auto"/>
          </w:tcPr>
          <w:p w14:paraId="5F3375E2" w14:textId="77777777" w:rsidR="00130064" w:rsidRPr="00D875AD" w:rsidRDefault="00130064" w:rsidP="00156381">
            <w:pPr>
              <w:pStyle w:val="TableCell0-2"/>
            </w:pPr>
            <w:r>
              <w:t>Syntactic function</w:t>
            </w:r>
          </w:p>
        </w:tc>
      </w:tr>
      <w:tr w:rsidR="00130064" w:rsidRPr="00D875AD" w14:paraId="2E08E52A" w14:textId="77777777" w:rsidTr="00AE2FFA">
        <w:tc>
          <w:tcPr>
            <w:tcW w:w="688" w:type="dxa"/>
            <w:gridSpan w:val="3"/>
            <w:shd w:val="clear" w:color="auto" w:fill="auto"/>
          </w:tcPr>
          <w:p w14:paraId="77008ED5" w14:textId="77777777" w:rsidR="00130064" w:rsidRPr="00D875AD" w:rsidRDefault="00130064" w:rsidP="00130064">
            <w:pPr>
              <w:pStyle w:val="O0Nwnext"/>
            </w:pPr>
          </w:p>
        </w:tc>
        <w:tc>
          <w:tcPr>
            <w:tcW w:w="1269" w:type="dxa"/>
            <w:gridSpan w:val="2"/>
            <w:shd w:val="clear" w:color="auto" w:fill="auto"/>
          </w:tcPr>
          <w:p w14:paraId="6B74876C" w14:textId="77777777" w:rsidR="00130064" w:rsidRPr="00D875AD" w:rsidRDefault="00130064" w:rsidP="00130064">
            <w:pPr>
              <w:pStyle w:val="O0Nwnext"/>
              <w:rPr>
                <w:rStyle w:val="ChItalBold"/>
              </w:rPr>
            </w:pPr>
            <w:r>
              <w:rPr>
                <w:rStyle w:val="ChItalBold"/>
              </w:rPr>
              <w:t>bahwa</w:t>
            </w:r>
          </w:p>
        </w:tc>
        <w:tc>
          <w:tcPr>
            <w:tcW w:w="2000" w:type="dxa"/>
            <w:gridSpan w:val="2"/>
            <w:shd w:val="clear" w:color="auto" w:fill="auto"/>
          </w:tcPr>
          <w:p w14:paraId="707C38C9" w14:textId="467AAD08" w:rsidR="00130064" w:rsidRPr="00D875AD" w:rsidRDefault="00B7093A" w:rsidP="00130064">
            <w:pPr>
              <w:pStyle w:val="O0Nwnext"/>
            </w:pPr>
            <w:r>
              <w:t>‘</w:t>
            </w:r>
            <w:r w:rsidR="00130064">
              <w:t>that</w:t>
            </w:r>
            <w:r>
              <w:t>’</w:t>
            </w:r>
          </w:p>
        </w:tc>
        <w:tc>
          <w:tcPr>
            <w:tcW w:w="2275" w:type="dxa"/>
            <w:shd w:val="clear" w:color="auto" w:fill="auto"/>
          </w:tcPr>
          <w:p w14:paraId="689B6F47" w14:textId="77777777" w:rsidR="00130064" w:rsidRPr="00D875AD" w:rsidRDefault="00130064" w:rsidP="00130064">
            <w:pPr>
              <w:pStyle w:val="O0Nwnext"/>
            </w:pPr>
            <w:r>
              <w:t>Complementizer</w:t>
            </w:r>
          </w:p>
        </w:tc>
      </w:tr>
      <w:tr w:rsidR="00130064" w:rsidRPr="00D875AD" w14:paraId="624BAF58" w14:textId="77777777" w:rsidTr="00AE2FFA">
        <w:tc>
          <w:tcPr>
            <w:tcW w:w="688" w:type="dxa"/>
            <w:gridSpan w:val="3"/>
            <w:shd w:val="clear" w:color="auto" w:fill="auto"/>
          </w:tcPr>
          <w:p w14:paraId="264C4517" w14:textId="77777777" w:rsidR="00130064" w:rsidRPr="00D875AD" w:rsidRDefault="00130064" w:rsidP="00130064">
            <w:pPr>
              <w:pStyle w:val="TableCell0-2Break"/>
            </w:pPr>
          </w:p>
        </w:tc>
        <w:tc>
          <w:tcPr>
            <w:tcW w:w="1269" w:type="dxa"/>
            <w:gridSpan w:val="2"/>
            <w:shd w:val="clear" w:color="auto" w:fill="auto"/>
          </w:tcPr>
          <w:p w14:paraId="57034C1C" w14:textId="77777777" w:rsidR="00130064" w:rsidRPr="00D875AD" w:rsidRDefault="00130064" w:rsidP="00130064">
            <w:pPr>
              <w:pStyle w:val="TableCell0-2Break"/>
              <w:rPr>
                <w:rStyle w:val="ChItalBold"/>
              </w:rPr>
            </w:pPr>
            <w:r>
              <w:rPr>
                <w:rStyle w:val="ChItalBold"/>
              </w:rPr>
              <w:t>yang</w:t>
            </w:r>
          </w:p>
        </w:tc>
        <w:tc>
          <w:tcPr>
            <w:tcW w:w="2000" w:type="dxa"/>
            <w:gridSpan w:val="2"/>
            <w:shd w:val="clear" w:color="auto" w:fill="auto"/>
          </w:tcPr>
          <w:p w14:paraId="348BB653" w14:textId="1B015BE0" w:rsidR="00130064" w:rsidRPr="00D875AD" w:rsidRDefault="00B7093A" w:rsidP="00130064">
            <w:pPr>
              <w:pStyle w:val="TableCell0-2Break"/>
            </w:pPr>
            <w:r>
              <w:t>‘</w:t>
            </w:r>
            <w:r w:rsidR="00130064" w:rsidRPr="0099608C">
              <w:rPr>
                <w:rStyle w:val="ChSmallCaps"/>
              </w:rPr>
              <w:t>rel</w:t>
            </w:r>
            <w:r>
              <w:t>’</w:t>
            </w:r>
          </w:p>
        </w:tc>
        <w:tc>
          <w:tcPr>
            <w:tcW w:w="2275" w:type="dxa"/>
            <w:shd w:val="clear" w:color="auto" w:fill="auto"/>
          </w:tcPr>
          <w:p w14:paraId="6EDE540F" w14:textId="77777777" w:rsidR="00130064" w:rsidRPr="00D875AD" w:rsidRDefault="00130064" w:rsidP="00130064">
            <w:pPr>
              <w:pStyle w:val="TableCell0-2Break"/>
            </w:pPr>
            <w:r>
              <w:t>Relativizer</w:t>
            </w:r>
          </w:p>
        </w:tc>
      </w:tr>
    </w:tbl>
    <w:p w14:paraId="5D701ACE" w14:textId="0723C5E7" w:rsidR="00181977" w:rsidRDefault="00181977" w:rsidP="0037695B">
      <w:pPr>
        <w:pStyle w:val="Body0015after05before"/>
      </w:pPr>
      <w:r>
        <w:rPr>
          <w:lang w:eastAsia="en-US"/>
        </w:rPr>
        <w:t xml:space="preserve">A substantial number of the conjunctions have dual word class membership, two have trial class membership. </w:t>
      </w:r>
      <w:r w:rsidR="007E351C">
        <w:rPr>
          <w:lang w:eastAsia="en-US"/>
        </w:rPr>
        <w:t xml:space="preserve">More specifically, </w:t>
      </w:r>
      <w:r w:rsidR="0037695B">
        <w:rPr>
          <w:lang w:eastAsia="en-US"/>
        </w:rPr>
        <w:t xml:space="preserve">seven </w:t>
      </w:r>
      <w:r>
        <w:rPr>
          <w:lang w:eastAsia="en-US"/>
        </w:rPr>
        <w:t xml:space="preserve">of them are also used as verbs, namely </w:t>
      </w:r>
      <w:r w:rsidR="007E351C" w:rsidRPr="007E351C">
        <w:rPr>
          <w:rStyle w:val="ChItalBold"/>
        </w:rPr>
        <w:t>biar</w:t>
      </w:r>
      <w:r w:rsidR="007E351C">
        <w:rPr>
          <w:lang w:eastAsia="en-US"/>
        </w:rPr>
        <w:t xml:space="preserve"> ‘although’, ‘</w:t>
      </w:r>
      <w:r>
        <w:rPr>
          <w:rStyle w:val="ChItalBold"/>
        </w:rPr>
        <w:t>buat</w:t>
      </w:r>
      <w:r w:rsidRPr="0010606F">
        <w:t xml:space="preserve"> </w:t>
      </w:r>
      <w:r>
        <w:t>‘for’</w:t>
      </w:r>
      <w:r w:rsidR="007E351C">
        <w:t xml:space="preserve">, </w:t>
      </w:r>
      <w:r w:rsidR="007E351C" w:rsidRPr="007E351C">
        <w:rPr>
          <w:rStyle w:val="ChItalBold"/>
        </w:rPr>
        <w:t>habis</w:t>
      </w:r>
      <w:r w:rsidR="007E351C">
        <w:t xml:space="preserve"> ‘after all’, </w:t>
      </w:r>
      <w:r w:rsidR="007E351C" w:rsidRPr="007E351C">
        <w:rPr>
          <w:rStyle w:val="ChItalBold"/>
        </w:rPr>
        <w:t>jadi</w:t>
      </w:r>
      <w:r w:rsidR="007E351C">
        <w:t xml:space="preserve"> ‘so, since’</w:t>
      </w:r>
      <w:r>
        <w:t xml:space="preserve">, </w:t>
      </w:r>
      <w:r>
        <w:rPr>
          <w:rStyle w:val="ChItalBold"/>
        </w:rPr>
        <w:t>sama</w:t>
      </w:r>
      <w:r w:rsidRPr="0010606F">
        <w:t xml:space="preserve"> </w:t>
      </w:r>
      <w:r>
        <w:t xml:space="preserve">‘to’, </w:t>
      </w:r>
      <w:r w:rsidRPr="004A2074">
        <w:rPr>
          <w:rStyle w:val="ChItalBold"/>
        </w:rPr>
        <w:t>sampe</w:t>
      </w:r>
      <w:r w:rsidRPr="0010606F">
        <w:t xml:space="preserve"> </w:t>
      </w:r>
      <w:r>
        <w:t>‘</w:t>
      </w:r>
      <w:r w:rsidRPr="00007D98">
        <w:t>until</w:t>
      </w:r>
      <w:r>
        <w:t>’</w:t>
      </w:r>
      <w:r w:rsidR="007E351C">
        <w:t xml:space="preserve">, and </w:t>
      </w:r>
      <w:r w:rsidR="007E351C" w:rsidRPr="007E351C">
        <w:rPr>
          <w:rStyle w:val="ChItalBold"/>
        </w:rPr>
        <w:t>trus</w:t>
      </w:r>
      <w:r w:rsidR="007E351C">
        <w:t xml:space="preserve"> ‘next’ (see §</w:t>
      </w:r>
      <w:r w:rsidR="007E351C">
        <w:fldChar w:fldCharType="begin"/>
      </w:r>
      <w:r w:rsidR="007E351C">
        <w:instrText xml:space="preserve"> REF _Ref435775367 \w \h </w:instrText>
      </w:r>
      <w:r w:rsidR="007E351C">
        <w:fldChar w:fldCharType="separate"/>
      </w:r>
      <w:r w:rsidR="00154D81">
        <w:rPr>
          <w:cs/>
        </w:rPr>
        <w:t>‎</w:t>
      </w:r>
      <w:r w:rsidR="00154D81">
        <w:t>5.3</w:t>
      </w:r>
      <w:r w:rsidR="007E351C">
        <w:fldChar w:fldCharType="end"/>
      </w:r>
      <w:r w:rsidR="007E351C">
        <w:t>)</w:t>
      </w:r>
      <w:r>
        <w:rPr>
          <w:lang w:eastAsia="en-US"/>
        </w:rPr>
        <w:t xml:space="preserve">. Six </w:t>
      </w:r>
      <w:r w:rsidR="007E351C">
        <w:rPr>
          <w:lang w:eastAsia="en-US"/>
        </w:rPr>
        <w:t xml:space="preserve">conjunctions </w:t>
      </w:r>
      <w:r>
        <w:rPr>
          <w:lang w:eastAsia="en-US"/>
        </w:rPr>
        <w:t xml:space="preserve">are also used as </w:t>
      </w:r>
      <w:r w:rsidR="007E351C">
        <w:rPr>
          <w:lang w:eastAsia="en-US"/>
        </w:rPr>
        <w:t>prepositions</w:t>
      </w:r>
      <w:r>
        <w:rPr>
          <w:lang w:eastAsia="en-US"/>
        </w:rPr>
        <w:t xml:space="preserve">, namely </w:t>
      </w:r>
      <w:r w:rsidRPr="00076132">
        <w:rPr>
          <w:rStyle w:val="ChItalBold"/>
        </w:rPr>
        <w:t>dengan</w:t>
      </w:r>
      <w:r>
        <w:rPr>
          <w:rStyle w:val="ChItalBold"/>
        </w:rPr>
        <w:t>g</w:t>
      </w:r>
      <w:r>
        <w:t xml:space="preserve"> ‘with’, </w:t>
      </w:r>
      <w:r>
        <w:rPr>
          <w:rStyle w:val="ChItalBold"/>
        </w:rPr>
        <w:t>kaya</w:t>
      </w:r>
      <w:r w:rsidRPr="007A0BC8">
        <w:t xml:space="preserve"> </w:t>
      </w:r>
      <w:r>
        <w:t xml:space="preserve">‘like’, </w:t>
      </w:r>
      <w:r w:rsidRPr="00B62D03">
        <w:rPr>
          <w:rStyle w:val="ChItalBold"/>
        </w:rPr>
        <w:t>sama</w:t>
      </w:r>
      <w:r>
        <w:t xml:space="preserve"> ‘to’, </w:t>
      </w:r>
      <w:r>
        <w:rPr>
          <w:rStyle w:val="ChItalBold"/>
        </w:rPr>
        <w:t>sampe</w:t>
      </w:r>
      <w:r>
        <w:t xml:space="preserve"> ‘until’, </w:t>
      </w:r>
      <w:r w:rsidRPr="007A0BC8">
        <w:rPr>
          <w:rStyle w:val="ChItalBold"/>
        </w:rPr>
        <w:t>sperti</w:t>
      </w:r>
      <w:r w:rsidRPr="007A0BC8">
        <w:t xml:space="preserve"> </w:t>
      </w:r>
      <w:r>
        <w:t xml:space="preserve">‘similar to’, and </w:t>
      </w:r>
      <w:r w:rsidRPr="00057762">
        <w:rPr>
          <w:rStyle w:val="ChItalBold"/>
        </w:rPr>
        <w:t>untuk</w:t>
      </w:r>
      <w:r w:rsidR="007E351C">
        <w:t xml:space="preserve"> ‘for’ (see §</w:t>
      </w:r>
      <w:r w:rsidR="007E351C">
        <w:fldChar w:fldCharType="begin"/>
      </w:r>
      <w:r w:rsidR="007E351C">
        <w:instrText xml:space="preserve"> REF _Ref351641493 \w \h </w:instrText>
      </w:r>
      <w:r w:rsidR="007E351C">
        <w:fldChar w:fldCharType="separate"/>
      </w:r>
      <w:r w:rsidR="00154D81">
        <w:rPr>
          <w:cs/>
        </w:rPr>
        <w:t>‎</w:t>
      </w:r>
      <w:r w:rsidR="00154D81">
        <w:t>5.11</w:t>
      </w:r>
      <w:r w:rsidR="007E351C">
        <w:fldChar w:fldCharType="end"/>
      </w:r>
      <w:r w:rsidR="007E351C">
        <w:t xml:space="preserve"> and Chapter </w:t>
      </w:r>
      <w:r w:rsidR="007E351C">
        <w:fldChar w:fldCharType="begin"/>
      </w:r>
      <w:r w:rsidR="007E351C">
        <w:instrText xml:space="preserve"> REF _Ref361998646 \w \h </w:instrText>
      </w:r>
      <w:r w:rsidR="007E351C">
        <w:fldChar w:fldCharType="separate"/>
      </w:r>
      <w:r w:rsidR="00154D81">
        <w:rPr>
          <w:cs/>
        </w:rPr>
        <w:t>‎</w:t>
      </w:r>
      <w:r w:rsidR="00154D81">
        <w:t>10</w:t>
      </w:r>
      <w:r w:rsidR="007E351C">
        <w:fldChar w:fldCharType="end"/>
      </w:r>
      <w:r w:rsidR="007E351C">
        <w:t xml:space="preserve">). </w:t>
      </w:r>
      <w:r w:rsidR="0037695B">
        <w:t xml:space="preserve">Besides, alternative-marking </w:t>
      </w:r>
      <w:r w:rsidR="0037695B" w:rsidRPr="000F2E95">
        <w:rPr>
          <w:rStyle w:val="ChItalBold"/>
        </w:rPr>
        <w:t>ka</w:t>
      </w:r>
      <w:r w:rsidR="0037695B">
        <w:t xml:space="preserve"> ‘or’ is also used to mark interrogative clauses (see §</w:t>
      </w:r>
      <w:r w:rsidR="0037695B">
        <w:fldChar w:fldCharType="begin"/>
      </w:r>
      <w:r w:rsidR="0037695B">
        <w:instrText xml:space="preserve"> REF _Ref364091902 \w \h </w:instrText>
      </w:r>
      <w:r w:rsidR="0037695B">
        <w:fldChar w:fldCharType="separate"/>
      </w:r>
      <w:r w:rsidR="00154D81">
        <w:rPr>
          <w:cs/>
        </w:rPr>
        <w:t>‎</w:t>
      </w:r>
      <w:r w:rsidR="00154D81">
        <w:t>13.2.3</w:t>
      </w:r>
      <w:r w:rsidR="0037695B">
        <w:fldChar w:fldCharType="end"/>
      </w:r>
      <w:r w:rsidR="0037695B">
        <w:t>). (For details on variation in word class membership see §</w:t>
      </w:r>
      <w:r w:rsidR="0037695B" w:rsidRPr="00AA7999">
        <w:fldChar w:fldCharType="begin"/>
      </w:r>
      <w:r w:rsidR="0037695B" w:rsidRPr="00AA7999">
        <w:instrText xml:space="preserve"> REF _Ref351641485 \w \h </w:instrText>
      </w:r>
      <w:r w:rsidR="0037695B" w:rsidRPr="00AA7999">
        <w:fldChar w:fldCharType="separate"/>
      </w:r>
      <w:r w:rsidR="00154D81">
        <w:rPr>
          <w:cs/>
        </w:rPr>
        <w:t>‎</w:t>
      </w:r>
      <w:r w:rsidR="00154D81">
        <w:t>5.14</w:t>
      </w:r>
      <w:r w:rsidR="0037695B" w:rsidRPr="00AA7999">
        <w:fldChar w:fldCharType="end"/>
      </w:r>
      <w:r w:rsidR="0037695B">
        <w:t>.)</w:t>
      </w:r>
    </w:p>
    <w:p w14:paraId="0B5E9EEA" w14:textId="77777777" w:rsidR="00130064" w:rsidRDefault="00130064" w:rsidP="00130064">
      <w:pPr>
        <w:pStyle w:val="Heading2"/>
      </w:pPr>
      <w:bookmarkStart w:id="2737" w:name="_Ref358716374"/>
      <w:bookmarkStart w:id="2738" w:name="_Ref358716377"/>
      <w:bookmarkStart w:id="2739" w:name="_Toc367531138"/>
      <w:bookmarkStart w:id="2740" w:name="_Toc440455628"/>
      <w:r w:rsidRPr="004E6675">
        <w:t>Tag</w:t>
      </w:r>
      <w:r>
        <w:t>s</w:t>
      </w:r>
      <w:r w:rsidRPr="004E6675">
        <w:t xml:space="preserve">, </w:t>
      </w:r>
      <w:r>
        <w:t xml:space="preserve">placeholders and hesitation markers, interjections, and </w:t>
      </w:r>
      <w:bookmarkEnd w:id="2737"/>
      <w:bookmarkEnd w:id="2738"/>
      <w:r>
        <w:t>onomatopoeia</w:t>
      </w:r>
      <w:bookmarkEnd w:id="2739"/>
      <w:bookmarkEnd w:id="2740"/>
    </w:p>
    <w:p w14:paraId="48033E1D" w14:textId="77777777" w:rsidR="00130064" w:rsidRDefault="00130064" w:rsidP="00130064">
      <w:pPr>
        <w:pStyle w:val="Heading3"/>
      </w:pPr>
      <w:bookmarkStart w:id="2741" w:name="_Toc367531139"/>
      <w:bookmarkStart w:id="2742" w:name="_Ref374463262"/>
      <w:bookmarkStart w:id="2743" w:name="_Ref374463316"/>
      <w:bookmarkStart w:id="2744" w:name="_Toc440455629"/>
      <w:r>
        <w:t>Tags</w:t>
      </w:r>
      <w:bookmarkEnd w:id="2741"/>
      <w:bookmarkEnd w:id="2742"/>
      <w:bookmarkEnd w:id="2743"/>
      <w:bookmarkEnd w:id="2744"/>
    </w:p>
    <w:p w14:paraId="3F72C6D6" w14:textId="16F88F89" w:rsidR="00130064" w:rsidRDefault="00130064" w:rsidP="00E217E9">
      <w:pPr>
        <w:pStyle w:val="Body0000after"/>
      </w:pPr>
      <w:r>
        <w:t xml:space="preserve">Papuan Malay has three tags, </w:t>
      </w:r>
      <w:r w:rsidRPr="005B2756">
        <w:rPr>
          <w:rStyle w:val="ChItalBold"/>
        </w:rPr>
        <w:t>to</w:t>
      </w:r>
      <w:r>
        <w:t xml:space="preserve"> </w:t>
      </w:r>
      <w:r w:rsidR="00B7093A">
        <w:t>‘</w:t>
      </w:r>
      <w:r>
        <w:t>right?</w:t>
      </w:r>
      <w:r w:rsidR="00B7093A">
        <w:t>’</w:t>
      </w:r>
      <w:r>
        <w:t xml:space="preserve">, </w:t>
      </w:r>
      <w:r w:rsidRPr="007660DB">
        <w:rPr>
          <w:rStyle w:val="ChItalBold"/>
        </w:rPr>
        <w:t>e</w:t>
      </w:r>
      <w:r>
        <w:t xml:space="preserve"> </w:t>
      </w:r>
      <w:r w:rsidR="00B7093A">
        <w:t>‘</w:t>
      </w:r>
      <w:r>
        <w:t>eh?</w:t>
      </w:r>
      <w:r w:rsidR="00B7093A">
        <w:t>’</w:t>
      </w:r>
      <w:r>
        <w:t xml:space="preserve"> and </w:t>
      </w:r>
      <w:r w:rsidR="0013592E" w:rsidRPr="00BB48A0">
        <w:rPr>
          <w:rStyle w:val="ChItalBold"/>
        </w:rPr>
        <w:t>kang</w:t>
      </w:r>
      <w:r>
        <w:t xml:space="preserve"> </w:t>
      </w:r>
      <w:r w:rsidR="00B7093A">
        <w:t>‘</w:t>
      </w:r>
      <w:r>
        <w:t>you know?</w:t>
      </w:r>
      <w:r w:rsidR="00B7093A">
        <w:t>’</w:t>
      </w:r>
      <w:r>
        <w:t xml:space="preserve">, as shown in </w:t>
      </w:r>
      <w:r>
        <w:fldChar w:fldCharType="begin"/>
      </w:r>
      <w:r>
        <w:instrText xml:space="preserve"> REF _Ref358368951 \h </w:instrText>
      </w:r>
      <w:r>
        <w:fldChar w:fldCharType="separate"/>
      </w:r>
      <w:r w:rsidR="00154D81" w:rsidRPr="00856563">
        <w:t>(</w:t>
      </w:r>
      <w:r w:rsidR="00154D81">
        <w:rPr>
          <w:noProof/>
        </w:rPr>
        <w:t>330</w:t>
      </w:r>
      <w:r w:rsidR="00154D81" w:rsidRPr="00856563">
        <w:t>)</w:t>
      </w:r>
      <w:r>
        <w:fldChar w:fldCharType="end"/>
      </w:r>
      <w:r>
        <w:t xml:space="preserve"> to </w:t>
      </w:r>
      <w:r>
        <w:fldChar w:fldCharType="begin"/>
      </w:r>
      <w:r>
        <w:instrText xml:space="preserve"> REF _Ref362111473 \h </w:instrText>
      </w:r>
      <w:r>
        <w:fldChar w:fldCharType="separate"/>
      </w:r>
      <w:r w:rsidR="00154D81" w:rsidRPr="00856563">
        <w:t>(</w:t>
      </w:r>
      <w:r w:rsidR="00154D81">
        <w:rPr>
          <w:noProof/>
        </w:rPr>
        <w:t>336</w:t>
      </w:r>
      <w:r w:rsidR="00154D81" w:rsidRPr="00856563">
        <w:t>)</w:t>
      </w:r>
      <w:r>
        <w:fldChar w:fldCharType="end"/>
      </w:r>
      <w:r>
        <w:t xml:space="preserve">. </w:t>
      </w:r>
      <w:r w:rsidR="0061469F">
        <w:t xml:space="preserve">They are short questions that are </w:t>
      </w:r>
      <w:r w:rsidR="00B7093A">
        <w:t>“</w:t>
      </w:r>
      <w:r w:rsidR="0061469F">
        <w:t>tagged</w:t>
      </w:r>
      <w:r w:rsidR="00B7093A">
        <w:t>”</w:t>
      </w:r>
      <w:r w:rsidR="0061469F">
        <w:t xml:space="preserve"> onto the end of an utterance</w:t>
      </w:r>
      <w:r w:rsidR="008259DB">
        <w:t xml:space="preserve"> and have a rising intonation</w:t>
      </w:r>
      <w:r w:rsidR="0061469F">
        <w:t xml:space="preserve">. Their main function is to confirm what is </w:t>
      </w:r>
      <w:r w:rsidR="00454979">
        <w:t>being said.</w:t>
      </w:r>
    </w:p>
    <w:p w14:paraId="3142D397" w14:textId="67E28182" w:rsidR="00130064" w:rsidRDefault="00130064" w:rsidP="00E217E9">
      <w:pPr>
        <w:pStyle w:val="Body0505after"/>
      </w:pPr>
      <w:r>
        <w:t xml:space="preserve">With </w:t>
      </w:r>
      <w:r w:rsidRPr="005B2756">
        <w:rPr>
          <w:rStyle w:val="ChItalBold"/>
        </w:rPr>
        <w:t>to</w:t>
      </w:r>
      <w:r>
        <w:t xml:space="preserve"> </w:t>
      </w:r>
      <w:r w:rsidR="00B7093A">
        <w:t>‘</w:t>
      </w:r>
      <w:r>
        <w:t>right?</w:t>
      </w:r>
      <w:r w:rsidR="00B7093A">
        <w:t>’</w:t>
      </w:r>
      <w:r>
        <w:t xml:space="preserve">, speakers ask for agreement or disagreement, as in </w:t>
      </w:r>
      <w:r>
        <w:fldChar w:fldCharType="begin"/>
      </w:r>
      <w:r>
        <w:instrText xml:space="preserve"> REF _Ref358368951 \h </w:instrText>
      </w:r>
      <w:r>
        <w:fldChar w:fldCharType="separate"/>
      </w:r>
      <w:r w:rsidR="00154D81" w:rsidRPr="00856563">
        <w:t>(</w:t>
      </w:r>
      <w:r w:rsidR="00154D81">
        <w:rPr>
          <w:noProof/>
        </w:rPr>
        <w:t>330</w:t>
      </w:r>
      <w:r w:rsidR="00154D81" w:rsidRPr="00856563">
        <w:t>)</w:t>
      </w:r>
      <w:r>
        <w:fldChar w:fldCharType="end"/>
      </w:r>
      <w:r>
        <w:t xml:space="preserve"> and </w:t>
      </w:r>
      <w:r>
        <w:fldChar w:fldCharType="begin"/>
      </w:r>
      <w:r>
        <w:instrText xml:space="preserve"> REF _Ref362111471 \h </w:instrText>
      </w:r>
      <w:r>
        <w:fldChar w:fldCharType="separate"/>
      </w:r>
      <w:r w:rsidR="00154D81" w:rsidRPr="00856563">
        <w:t>(</w:t>
      </w:r>
      <w:r w:rsidR="00154D81">
        <w:rPr>
          <w:noProof/>
        </w:rPr>
        <w:t>331</w:t>
      </w:r>
      <w:r w:rsidR="00154D81" w:rsidRPr="00856563">
        <w:t>)</w:t>
      </w:r>
      <w:r>
        <w:fldChar w:fldCharType="end"/>
      </w:r>
      <w:r>
        <w:t>,</w:t>
      </w:r>
      <w:r>
        <w:rPr>
          <w:rStyle w:val="FootnoteReference"/>
        </w:rPr>
        <w:footnoteReference w:id="178"/>
      </w:r>
      <w:r>
        <w:t xml:space="preserve"> while with </w:t>
      </w:r>
      <w:r w:rsidR="0013592E" w:rsidRPr="00BB48A0">
        <w:rPr>
          <w:rStyle w:val="ChItalBold"/>
        </w:rPr>
        <w:t>kang</w:t>
      </w:r>
      <w:r>
        <w:t xml:space="preserve"> </w:t>
      </w:r>
      <w:r w:rsidR="00B7093A">
        <w:t>‘</w:t>
      </w:r>
      <w:r>
        <w:t>you know?</w:t>
      </w:r>
      <w:r w:rsidR="00B7093A">
        <w:t>’</w:t>
      </w:r>
      <w:r>
        <w:t xml:space="preserve"> speakers assume their interlocutors to agree with their statements, as in </w:t>
      </w:r>
      <w:r>
        <w:fldChar w:fldCharType="begin"/>
      </w:r>
      <w:r>
        <w:instrText xml:space="preserve"> REF _Ref362111471 \h </w:instrText>
      </w:r>
      <w:r>
        <w:fldChar w:fldCharType="separate"/>
      </w:r>
      <w:r w:rsidR="00154D81" w:rsidRPr="00856563">
        <w:t>(</w:t>
      </w:r>
      <w:r w:rsidR="00154D81">
        <w:rPr>
          <w:noProof/>
        </w:rPr>
        <w:t>331</w:t>
      </w:r>
      <w:r w:rsidR="00154D81" w:rsidRPr="00856563">
        <w:t>)</w:t>
      </w:r>
      <w:r>
        <w:fldChar w:fldCharType="end"/>
      </w:r>
      <w:r>
        <w:t xml:space="preserve"> and </w:t>
      </w:r>
      <w:r>
        <w:fldChar w:fldCharType="begin"/>
      </w:r>
      <w:r>
        <w:instrText xml:space="preserve"> REF _Ref362114103 \h </w:instrText>
      </w:r>
      <w:r>
        <w:fldChar w:fldCharType="separate"/>
      </w:r>
      <w:r w:rsidR="00154D81" w:rsidRPr="00856563">
        <w:t>(</w:t>
      </w:r>
      <w:r w:rsidR="00154D81">
        <w:rPr>
          <w:noProof/>
        </w:rPr>
        <w:t>332</w:t>
      </w:r>
      <w:r w:rsidR="00154D81" w:rsidRPr="00856563">
        <w:t>)</w:t>
      </w:r>
      <w:r>
        <w:fldChar w:fldCharType="end"/>
      </w:r>
      <w:r>
        <w:t xml:space="preserve">. Speakers use </w:t>
      </w:r>
      <w:r w:rsidRPr="005B2756">
        <w:rPr>
          <w:rStyle w:val="ChItalBold"/>
        </w:rPr>
        <w:t>to</w:t>
      </w:r>
      <w:r>
        <w:t xml:space="preserve"> </w:t>
      </w:r>
      <w:r w:rsidR="00B7093A">
        <w:t>‘</w:t>
      </w:r>
      <w:r>
        <w:t>right?</w:t>
      </w:r>
      <w:r w:rsidR="00B7093A">
        <w:t>’</w:t>
      </w:r>
      <w:r>
        <w:t xml:space="preserve"> at the end of an utterance. When employing </w:t>
      </w:r>
      <w:r w:rsidR="0013592E" w:rsidRPr="00BB48A0">
        <w:rPr>
          <w:rStyle w:val="ChItalBold"/>
        </w:rPr>
        <w:t>kang</w:t>
      </w:r>
      <w:r>
        <w:t xml:space="preserve"> </w:t>
      </w:r>
      <w:r w:rsidR="00B7093A">
        <w:t>‘</w:t>
      </w:r>
      <w:r>
        <w:t>you know?</w:t>
      </w:r>
      <w:r w:rsidR="00B7093A">
        <w:t>’</w:t>
      </w:r>
      <w:r>
        <w:t xml:space="preserve">, by contrast, they usually continue their utterance and add further information related to the issue under discussion. In this context, </w:t>
      </w:r>
      <w:r w:rsidR="0013592E" w:rsidRPr="00BB48A0">
        <w:rPr>
          <w:rStyle w:val="ChItalBold"/>
        </w:rPr>
        <w:t>kang</w:t>
      </w:r>
      <w:r>
        <w:t xml:space="preserve"> </w:t>
      </w:r>
      <w:r w:rsidR="00B7093A">
        <w:t>‘</w:t>
      </w:r>
      <w:r>
        <w:t>you know?</w:t>
      </w:r>
      <w:r w:rsidR="00B7093A">
        <w:t>’</w:t>
      </w:r>
      <w:r>
        <w:t xml:space="preserve"> quite often co-occurs with </w:t>
      </w:r>
      <w:r w:rsidRPr="005B2756">
        <w:rPr>
          <w:rStyle w:val="ChItalBold"/>
        </w:rPr>
        <w:t>to</w:t>
      </w:r>
      <w:r>
        <w:t xml:space="preserve"> </w:t>
      </w:r>
      <w:r w:rsidR="00B7093A">
        <w:t>‘</w:t>
      </w:r>
      <w:r>
        <w:t>right?</w:t>
      </w:r>
      <w:r w:rsidR="00B7093A">
        <w:t>’</w:t>
      </w:r>
      <w:r>
        <w:t xml:space="preserve">, as in </w:t>
      </w:r>
      <w:r>
        <w:fldChar w:fldCharType="begin"/>
      </w:r>
      <w:r>
        <w:instrText xml:space="preserve"> REF _Ref362111471 \h </w:instrText>
      </w:r>
      <w:r>
        <w:fldChar w:fldCharType="separate"/>
      </w:r>
      <w:r w:rsidR="00154D81" w:rsidRPr="00856563">
        <w:t>(</w:t>
      </w:r>
      <w:r w:rsidR="00154D81">
        <w:rPr>
          <w:noProof/>
        </w:rPr>
        <w:t>331</w:t>
      </w:r>
      <w:r w:rsidR="00154D81" w:rsidRPr="00856563">
        <w:t>)</w:t>
      </w:r>
      <w:r>
        <w:fldChar w:fldCharType="end"/>
      </w:r>
      <w:r>
        <w:t>.</w:t>
      </w:r>
    </w:p>
    <w:p w14:paraId="6BBC0525" w14:textId="5B35B06D" w:rsidR="00130064" w:rsidRPr="005202F6" w:rsidRDefault="00130064" w:rsidP="00130064">
      <w:pPr>
        <w:pStyle w:val="ExampleTitle"/>
      </w:pPr>
      <w:r>
        <w:t xml:space="preserve">Tags: </w:t>
      </w:r>
      <w:r w:rsidRPr="00CB1B82">
        <w:rPr>
          <w:rStyle w:val="ChItalBold"/>
        </w:rPr>
        <w:t>to</w:t>
      </w:r>
      <w:r>
        <w:t xml:space="preserve"> </w:t>
      </w:r>
      <w:r w:rsidR="00B7093A">
        <w:t>‘</w:t>
      </w:r>
      <w:r>
        <w:t>right?</w:t>
      </w:r>
      <w:r w:rsidR="00B7093A">
        <w:t>’</w:t>
      </w:r>
      <w:r>
        <w:t xml:space="preserve"> and </w:t>
      </w:r>
      <w:r w:rsidR="0013592E" w:rsidRPr="00CB1B82">
        <w:rPr>
          <w:rStyle w:val="ChItalBold"/>
        </w:rPr>
        <w:t>kang</w:t>
      </w:r>
      <w:r>
        <w:t xml:space="preserve"> </w:t>
      </w:r>
      <w:r w:rsidR="00B7093A">
        <w:t>‘</w:t>
      </w:r>
      <w:r>
        <w:t>you know</w:t>
      </w:r>
      <w:r w:rsidR="00B7093A">
        <w:t>’</w:t>
      </w:r>
    </w:p>
    <w:tbl>
      <w:tblPr>
        <w:tblW w:w="6603" w:type="dxa"/>
        <w:tblCellMar>
          <w:left w:w="42" w:type="dxa"/>
          <w:right w:w="42" w:type="dxa"/>
        </w:tblCellMar>
        <w:tblLook w:val="01E0" w:firstRow="1" w:lastRow="1" w:firstColumn="1" w:lastColumn="1" w:noHBand="0" w:noVBand="0"/>
      </w:tblPr>
      <w:tblGrid>
        <w:gridCol w:w="709"/>
        <w:gridCol w:w="1184"/>
        <w:gridCol w:w="951"/>
        <w:gridCol w:w="729"/>
        <w:gridCol w:w="817"/>
        <w:gridCol w:w="706"/>
        <w:gridCol w:w="856"/>
        <w:gridCol w:w="651"/>
      </w:tblGrid>
      <w:tr w:rsidR="00AC23C4" w:rsidRPr="00414A9C" w14:paraId="4412D462" w14:textId="77777777" w:rsidTr="00AC23C4">
        <w:tc>
          <w:tcPr>
            <w:tcW w:w="709" w:type="dxa"/>
            <w:shd w:val="clear" w:color="auto" w:fill="auto"/>
          </w:tcPr>
          <w:p w14:paraId="271E4C9C" w14:textId="77777777" w:rsidR="00130064" w:rsidRPr="009F708D" w:rsidRDefault="00130064" w:rsidP="00130064">
            <w:pPr>
              <w:pStyle w:val="O0Nwnext"/>
            </w:pPr>
            <w:bookmarkStart w:id="2745" w:name="_Ref358368951"/>
            <w:r w:rsidRPr="00856563">
              <w:t>(</w:t>
            </w:r>
            <w:fldSimple w:instr=" SEQ ( \* ARABIC \s 1 ">
              <w:r w:rsidR="00154D81">
                <w:rPr>
                  <w:noProof/>
                </w:rPr>
                <w:t>330</w:t>
              </w:r>
            </w:fldSimple>
            <w:r w:rsidRPr="00856563">
              <w:t>)</w:t>
            </w:r>
            <w:bookmarkEnd w:id="2745"/>
          </w:p>
        </w:tc>
        <w:tc>
          <w:tcPr>
            <w:tcW w:w="1184" w:type="dxa"/>
            <w:shd w:val="clear" w:color="auto" w:fill="auto"/>
          </w:tcPr>
          <w:p w14:paraId="506DD35D" w14:textId="77777777" w:rsidR="00130064" w:rsidRPr="004B3482" w:rsidRDefault="00130064" w:rsidP="00130064">
            <w:pPr>
              <w:pStyle w:val="Text"/>
            </w:pPr>
            <w:r w:rsidRPr="004B3482">
              <w:t>sebentar</w:t>
            </w:r>
          </w:p>
        </w:tc>
        <w:tc>
          <w:tcPr>
            <w:tcW w:w="951" w:type="dxa"/>
            <w:shd w:val="clear" w:color="auto" w:fill="auto"/>
          </w:tcPr>
          <w:p w14:paraId="205276B2" w14:textId="77777777" w:rsidR="00130064" w:rsidRPr="004B3482" w:rsidRDefault="00130064" w:rsidP="00130064">
            <w:pPr>
              <w:pStyle w:val="Text"/>
            </w:pPr>
            <w:r w:rsidRPr="004B3482">
              <w:t>pasti</w:t>
            </w:r>
          </w:p>
        </w:tc>
        <w:tc>
          <w:tcPr>
            <w:tcW w:w="729" w:type="dxa"/>
            <w:shd w:val="clear" w:color="auto" w:fill="auto"/>
          </w:tcPr>
          <w:p w14:paraId="16A05153" w14:textId="77777777" w:rsidR="00130064" w:rsidRPr="004B3482" w:rsidRDefault="00130064" w:rsidP="00130064">
            <w:pPr>
              <w:pStyle w:val="Text"/>
            </w:pPr>
            <w:r w:rsidRPr="004B3482">
              <w:t>hujan</w:t>
            </w:r>
            <w:r w:rsidR="0013592E">
              <w:t>g</w:t>
            </w:r>
          </w:p>
        </w:tc>
        <w:tc>
          <w:tcPr>
            <w:tcW w:w="817" w:type="dxa"/>
            <w:shd w:val="clear" w:color="auto" w:fill="auto"/>
          </w:tcPr>
          <w:p w14:paraId="1F5C9BA5" w14:textId="77777777" w:rsidR="00130064" w:rsidRPr="004B3482" w:rsidRDefault="00130064" w:rsidP="00130064">
            <w:pPr>
              <w:pStyle w:val="Text"/>
            </w:pPr>
            <w:r w:rsidRPr="004B3482">
              <w:t>karna</w:t>
            </w:r>
          </w:p>
        </w:tc>
        <w:tc>
          <w:tcPr>
            <w:tcW w:w="706" w:type="dxa"/>
            <w:shd w:val="clear" w:color="auto" w:fill="auto"/>
          </w:tcPr>
          <w:p w14:paraId="3ECBCF26" w14:textId="77777777" w:rsidR="00130064" w:rsidRPr="004B3482" w:rsidRDefault="00130064" w:rsidP="00130064">
            <w:pPr>
              <w:pStyle w:val="Text"/>
            </w:pPr>
            <w:r w:rsidRPr="004B3482">
              <w:t>awang</w:t>
            </w:r>
          </w:p>
        </w:tc>
        <w:tc>
          <w:tcPr>
            <w:tcW w:w="856" w:type="dxa"/>
            <w:shd w:val="clear" w:color="auto" w:fill="auto"/>
          </w:tcPr>
          <w:p w14:paraId="2BD6C637" w14:textId="77777777" w:rsidR="00130064" w:rsidRPr="004B3482" w:rsidRDefault="00130064" w:rsidP="00130064">
            <w:pPr>
              <w:pStyle w:val="Text"/>
            </w:pPr>
            <w:r>
              <w:t>hitam</w:t>
            </w:r>
          </w:p>
        </w:tc>
        <w:tc>
          <w:tcPr>
            <w:tcW w:w="651" w:type="dxa"/>
            <w:shd w:val="clear" w:color="auto" w:fill="auto"/>
          </w:tcPr>
          <w:p w14:paraId="697EE48D" w14:textId="77777777" w:rsidR="00130064" w:rsidRPr="00481118" w:rsidRDefault="00130064" w:rsidP="00130064">
            <w:pPr>
              <w:pStyle w:val="Text"/>
            </w:pPr>
            <w:r w:rsidRPr="00481118">
              <w:rPr>
                <w:rStyle w:val="ChBlueBold"/>
              </w:rPr>
              <w:t>to</w:t>
            </w:r>
            <w:r w:rsidRPr="00481118">
              <w:t>?</w:t>
            </w:r>
          </w:p>
        </w:tc>
      </w:tr>
      <w:tr w:rsidR="00AC23C4" w:rsidRPr="00AC23C4" w14:paraId="49E4A53E" w14:textId="77777777" w:rsidTr="00AC23C4">
        <w:tc>
          <w:tcPr>
            <w:tcW w:w="709" w:type="dxa"/>
            <w:shd w:val="clear" w:color="auto" w:fill="auto"/>
          </w:tcPr>
          <w:p w14:paraId="216A814E" w14:textId="77777777" w:rsidR="00130064" w:rsidRPr="004B3482" w:rsidRDefault="00130064" w:rsidP="00130064">
            <w:pPr>
              <w:pStyle w:val="GlossEng"/>
            </w:pPr>
          </w:p>
        </w:tc>
        <w:tc>
          <w:tcPr>
            <w:tcW w:w="1184" w:type="dxa"/>
            <w:shd w:val="clear" w:color="auto" w:fill="auto"/>
          </w:tcPr>
          <w:p w14:paraId="0DEF4EAD" w14:textId="77777777" w:rsidR="00130064" w:rsidRPr="004B3482" w:rsidRDefault="00130064" w:rsidP="00130064">
            <w:pPr>
              <w:pStyle w:val="GlossEng"/>
            </w:pPr>
            <w:r>
              <w:t>in</w:t>
            </w:r>
            <w:r w:rsidRPr="004B3482">
              <w:t>.a.moment</w:t>
            </w:r>
          </w:p>
        </w:tc>
        <w:tc>
          <w:tcPr>
            <w:tcW w:w="951" w:type="dxa"/>
            <w:shd w:val="clear" w:color="auto" w:fill="auto"/>
          </w:tcPr>
          <w:p w14:paraId="30AA054F" w14:textId="77777777" w:rsidR="00130064" w:rsidRPr="004B3482" w:rsidRDefault="00130064" w:rsidP="00130064">
            <w:pPr>
              <w:pStyle w:val="GlossEng"/>
            </w:pPr>
            <w:r w:rsidRPr="004B3482">
              <w:t>definitely</w:t>
            </w:r>
          </w:p>
        </w:tc>
        <w:tc>
          <w:tcPr>
            <w:tcW w:w="729" w:type="dxa"/>
            <w:shd w:val="clear" w:color="auto" w:fill="auto"/>
          </w:tcPr>
          <w:p w14:paraId="059A85F7" w14:textId="77777777" w:rsidR="00130064" w:rsidRPr="004B3482" w:rsidRDefault="00130064" w:rsidP="00130064">
            <w:pPr>
              <w:pStyle w:val="GlossEng"/>
            </w:pPr>
            <w:r w:rsidRPr="004B3482">
              <w:t>rain</w:t>
            </w:r>
          </w:p>
        </w:tc>
        <w:tc>
          <w:tcPr>
            <w:tcW w:w="817" w:type="dxa"/>
            <w:shd w:val="clear" w:color="auto" w:fill="auto"/>
          </w:tcPr>
          <w:p w14:paraId="1411F52D" w14:textId="77777777" w:rsidR="00130064" w:rsidRPr="004B3482" w:rsidRDefault="00130064" w:rsidP="00130064">
            <w:pPr>
              <w:pStyle w:val="GlossEng"/>
            </w:pPr>
            <w:r w:rsidRPr="004B3482">
              <w:t>because</w:t>
            </w:r>
          </w:p>
        </w:tc>
        <w:tc>
          <w:tcPr>
            <w:tcW w:w="706" w:type="dxa"/>
            <w:shd w:val="clear" w:color="auto" w:fill="auto"/>
          </w:tcPr>
          <w:p w14:paraId="0FF78BC7" w14:textId="77777777" w:rsidR="00130064" w:rsidRPr="004B3482" w:rsidRDefault="00130064" w:rsidP="00130064">
            <w:pPr>
              <w:pStyle w:val="GlossEng"/>
            </w:pPr>
            <w:r w:rsidRPr="004B3482">
              <w:t>cloud</w:t>
            </w:r>
          </w:p>
        </w:tc>
        <w:tc>
          <w:tcPr>
            <w:tcW w:w="856" w:type="dxa"/>
            <w:shd w:val="clear" w:color="auto" w:fill="auto"/>
          </w:tcPr>
          <w:p w14:paraId="26BA0F43" w14:textId="77777777" w:rsidR="00130064" w:rsidRPr="004B3482" w:rsidRDefault="002505F1" w:rsidP="00130064">
            <w:pPr>
              <w:pStyle w:val="GlossEng"/>
            </w:pPr>
            <w:r>
              <w:t>be.</w:t>
            </w:r>
            <w:r w:rsidR="00130064" w:rsidRPr="004B3482">
              <w:t>black</w:t>
            </w:r>
          </w:p>
        </w:tc>
        <w:tc>
          <w:tcPr>
            <w:tcW w:w="651" w:type="dxa"/>
            <w:shd w:val="clear" w:color="auto" w:fill="auto"/>
          </w:tcPr>
          <w:p w14:paraId="4AE83922" w14:textId="77777777" w:rsidR="00130064" w:rsidRPr="004B3482" w:rsidRDefault="00130064" w:rsidP="00130064">
            <w:pPr>
              <w:pStyle w:val="GlossEng"/>
            </w:pPr>
            <w:r w:rsidRPr="004B3482">
              <w:t>right?</w:t>
            </w:r>
          </w:p>
        </w:tc>
      </w:tr>
    </w:tbl>
    <w:p w14:paraId="63A417D5" w14:textId="7A359E80" w:rsidR="00130064" w:rsidRDefault="00B7093A" w:rsidP="00130064">
      <w:pPr>
        <w:pStyle w:val="FreeTranslEng"/>
      </w:pPr>
      <w:r>
        <w:t>‘</w:t>
      </w:r>
      <w:r w:rsidR="00130064">
        <w:t xml:space="preserve">in a bit it will </w:t>
      </w:r>
      <w:r w:rsidR="00130064" w:rsidRPr="000219C8">
        <w:t>certainly</w:t>
      </w:r>
      <w:r w:rsidR="00130064">
        <w:t xml:space="preserve"> rain because of the black clouds, </w:t>
      </w:r>
      <w:r w:rsidR="00130064" w:rsidRPr="00D702A5">
        <w:rPr>
          <w:rStyle w:val="ChBlueBold"/>
        </w:rPr>
        <w:t>right?</w:t>
      </w:r>
      <w:r>
        <w:t>’</w:t>
      </w:r>
      <w:r w:rsidR="00130064">
        <w:t xml:space="preserve"> </w:t>
      </w:r>
      <w:r w:rsidR="00130064" w:rsidRPr="00C30540">
        <w:rPr>
          <w:rStyle w:val="ExampleSource"/>
        </w:rPr>
        <w:t>[080919-005-Cv.0016]</w:t>
      </w:r>
    </w:p>
    <w:tbl>
      <w:tblPr>
        <w:tblW w:w="0" w:type="auto"/>
        <w:tblCellMar>
          <w:left w:w="42" w:type="dxa"/>
          <w:right w:w="42" w:type="dxa"/>
        </w:tblCellMar>
        <w:tblLook w:val="01E0" w:firstRow="1" w:lastRow="1" w:firstColumn="1" w:lastColumn="1" w:noHBand="0" w:noVBand="0"/>
      </w:tblPr>
      <w:tblGrid>
        <w:gridCol w:w="709"/>
        <w:gridCol w:w="462"/>
        <w:gridCol w:w="773"/>
        <w:gridCol w:w="612"/>
        <w:gridCol w:w="979"/>
        <w:gridCol w:w="462"/>
        <w:gridCol w:w="462"/>
        <w:gridCol w:w="551"/>
      </w:tblGrid>
      <w:tr w:rsidR="00AC23C4" w:rsidRPr="00414A9C" w14:paraId="070056C7" w14:textId="77777777" w:rsidTr="00AC23C4">
        <w:tc>
          <w:tcPr>
            <w:tcW w:w="709" w:type="dxa"/>
            <w:shd w:val="clear" w:color="auto" w:fill="auto"/>
          </w:tcPr>
          <w:p w14:paraId="29333E31" w14:textId="77777777" w:rsidR="00130064" w:rsidRPr="009F708D" w:rsidRDefault="00130064" w:rsidP="00130064">
            <w:pPr>
              <w:pStyle w:val="O0Nwnext"/>
            </w:pPr>
            <w:bookmarkStart w:id="2746" w:name="_Ref362111471"/>
            <w:r w:rsidRPr="00856563">
              <w:t>(</w:t>
            </w:r>
            <w:fldSimple w:instr=" SEQ ( \* ARABIC \s 1 ">
              <w:r w:rsidR="00154D81">
                <w:rPr>
                  <w:noProof/>
                </w:rPr>
                <w:t>331</w:t>
              </w:r>
            </w:fldSimple>
            <w:r w:rsidRPr="00856563">
              <w:t>)</w:t>
            </w:r>
            <w:bookmarkEnd w:id="2746"/>
          </w:p>
        </w:tc>
        <w:tc>
          <w:tcPr>
            <w:tcW w:w="462" w:type="dxa"/>
            <w:shd w:val="clear" w:color="auto" w:fill="auto"/>
          </w:tcPr>
          <w:p w14:paraId="2DE5A249" w14:textId="77777777" w:rsidR="00130064" w:rsidRPr="007E6932" w:rsidRDefault="00130064" w:rsidP="00130064">
            <w:pPr>
              <w:pStyle w:val="Text"/>
            </w:pPr>
            <w:r w:rsidRPr="007E6932">
              <w:t>de</w:t>
            </w:r>
          </w:p>
        </w:tc>
        <w:tc>
          <w:tcPr>
            <w:tcW w:w="773" w:type="dxa"/>
            <w:shd w:val="clear" w:color="auto" w:fill="auto"/>
          </w:tcPr>
          <w:p w14:paraId="5D8FA51B" w14:textId="77777777" w:rsidR="00130064" w:rsidRPr="007E6932" w:rsidRDefault="00130064" w:rsidP="00130064">
            <w:pPr>
              <w:pStyle w:val="Text"/>
            </w:pPr>
            <w:r w:rsidRPr="007E6932">
              <w:t>suda</w:t>
            </w:r>
          </w:p>
        </w:tc>
        <w:tc>
          <w:tcPr>
            <w:tcW w:w="612" w:type="dxa"/>
            <w:shd w:val="clear" w:color="auto" w:fill="auto"/>
          </w:tcPr>
          <w:p w14:paraId="6ABDEDCC" w14:textId="77777777" w:rsidR="00130064" w:rsidRPr="007E6932" w:rsidRDefault="00130064" w:rsidP="00130064">
            <w:pPr>
              <w:pStyle w:val="Text"/>
            </w:pPr>
            <w:r w:rsidRPr="007E6932">
              <w:t>tidor,</w:t>
            </w:r>
          </w:p>
        </w:tc>
        <w:tc>
          <w:tcPr>
            <w:tcW w:w="979" w:type="dxa"/>
            <w:shd w:val="clear" w:color="auto" w:fill="auto"/>
          </w:tcPr>
          <w:p w14:paraId="1358A805" w14:textId="77777777" w:rsidR="00130064" w:rsidRPr="00257843" w:rsidRDefault="0013592E" w:rsidP="00130064">
            <w:pPr>
              <w:pStyle w:val="Text"/>
            </w:pPr>
            <w:r w:rsidRPr="00257843">
              <w:rPr>
                <w:rStyle w:val="ChBlueBold"/>
              </w:rPr>
              <w:t>kang</w:t>
            </w:r>
            <w:r w:rsidR="00130064">
              <w:t>?,</w:t>
            </w:r>
          </w:p>
        </w:tc>
        <w:tc>
          <w:tcPr>
            <w:tcW w:w="462" w:type="dxa"/>
            <w:shd w:val="clear" w:color="auto" w:fill="auto"/>
          </w:tcPr>
          <w:p w14:paraId="4B32736D" w14:textId="77777777" w:rsidR="00130064" w:rsidRPr="007E6932" w:rsidRDefault="00130064" w:rsidP="00130064">
            <w:pPr>
              <w:pStyle w:val="Text"/>
            </w:pPr>
            <w:r w:rsidRPr="007E6932">
              <w:t>dia</w:t>
            </w:r>
          </w:p>
        </w:tc>
        <w:tc>
          <w:tcPr>
            <w:tcW w:w="462" w:type="dxa"/>
            <w:shd w:val="clear" w:color="auto" w:fill="auto"/>
          </w:tcPr>
          <w:p w14:paraId="6982EB7F" w14:textId="77777777" w:rsidR="00130064" w:rsidRPr="007E6932" w:rsidRDefault="00130064" w:rsidP="00130064">
            <w:pPr>
              <w:pStyle w:val="Text"/>
            </w:pPr>
            <w:r w:rsidRPr="007E6932">
              <w:t>hosa</w:t>
            </w:r>
          </w:p>
        </w:tc>
        <w:tc>
          <w:tcPr>
            <w:tcW w:w="551" w:type="dxa"/>
            <w:shd w:val="clear" w:color="auto" w:fill="auto"/>
          </w:tcPr>
          <w:p w14:paraId="5E914B3D" w14:textId="77777777" w:rsidR="00130064" w:rsidRPr="00481118" w:rsidRDefault="00130064" w:rsidP="00130064">
            <w:pPr>
              <w:pStyle w:val="Text"/>
            </w:pPr>
            <w:r w:rsidRPr="00481118">
              <w:rPr>
                <w:rStyle w:val="ChBlueBold"/>
              </w:rPr>
              <w:t>to</w:t>
            </w:r>
            <w:r>
              <w:t>?</w:t>
            </w:r>
          </w:p>
        </w:tc>
      </w:tr>
      <w:tr w:rsidR="00AC23C4" w:rsidRPr="00AC23C4" w14:paraId="5267819F" w14:textId="77777777" w:rsidTr="00AC23C4">
        <w:tc>
          <w:tcPr>
            <w:tcW w:w="709" w:type="dxa"/>
            <w:shd w:val="clear" w:color="auto" w:fill="auto"/>
          </w:tcPr>
          <w:p w14:paraId="330DCE2F" w14:textId="77777777" w:rsidR="00130064" w:rsidRPr="00CA6FB6" w:rsidRDefault="00130064" w:rsidP="00130064">
            <w:pPr>
              <w:pStyle w:val="GlossEng"/>
            </w:pPr>
          </w:p>
        </w:tc>
        <w:tc>
          <w:tcPr>
            <w:tcW w:w="462" w:type="dxa"/>
            <w:shd w:val="clear" w:color="auto" w:fill="auto"/>
          </w:tcPr>
          <w:p w14:paraId="33ABBC43" w14:textId="77777777" w:rsidR="00130064" w:rsidRPr="0099608C" w:rsidRDefault="00130064" w:rsidP="00130064">
            <w:pPr>
              <w:pStyle w:val="GlossEng"/>
              <w:rPr>
                <w:rStyle w:val="ChSmallCaps"/>
              </w:rPr>
            </w:pPr>
            <w:r w:rsidRPr="0099608C">
              <w:rPr>
                <w:rStyle w:val="ChSmallCaps"/>
              </w:rPr>
              <w:t>3sg</w:t>
            </w:r>
          </w:p>
        </w:tc>
        <w:tc>
          <w:tcPr>
            <w:tcW w:w="773" w:type="dxa"/>
            <w:shd w:val="clear" w:color="auto" w:fill="auto"/>
          </w:tcPr>
          <w:p w14:paraId="5E62325A" w14:textId="77777777" w:rsidR="00130064" w:rsidRPr="007E6932" w:rsidRDefault="00130064" w:rsidP="00130064">
            <w:pPr>
              <w:pStyle w:val="GlossEng"/>
            </w:pPr>
            <w:r w:rsidRPr="007E6932">
              <w:t>already</w:t>
            </w:r>
          </w:p>
        </w:tc>
        <w:tc>
          <w:tcPr>
            <w:tcW w:w="612" w:type="dxa"/>
            <w:shd w:val="clear" w:color="auto" w:fill="auto"/>
          </w:tcPr>
          <w:p w14:paraId="783282A1" w14:textId="77777777" w:rsidR="00130064" w:rsidRPr="007E6932" w:rsidRDefault="00130064" w:rsidP="00130064">
            <w:pPr>
              <w:pStyle w:val="GlossEng"/>
            </w:pPr>
            <w:r w:rsidRPr="007E6932">
              <w:t>sleep</w:t>
            </w:r>
          </w:p>
        </w:tc>
        <w:tc>
          <w:tcPr>
            <w:tcW w:w="979" w:type="dxa"/>
            <w:shd w:val="clear" w:color="auto" w:fill="auto"/>
          </w:tcPr>
          <w:p w14:paraId="44CA55D2" w14:textId="77777777" w:rsidR="00130064" w:rsidRPr="007E6932" w:rsidRDefault="00130064" w:rsidP="00130064">
            <w:pPr>
              <w:pStyle w:val="GlossEng"/>
            </w:pPr>
            <w:r w:rsidRPr="007E6932">
              <w:t>you.know</w:t>
            </w:r>
          </w:p>
        </w:tc>
        <w:tc>
          <w:tcPr>
            <w:tcW w:w="462" w:type="dxa"/>
            <w:shd w:val="clear" w:color="auto" w:fill="auto"/>
          </w:tcPr>
          <w:p w14:paraId="214B3288" w14:textId="77777777" w:rsidR="00130064" w:rsidRPr="0099608C" w:rsidRDefault="00130064" w:rsidP="00130064">
            <w:pPr>
              <w:pStyle w:val="GlossEng"/>
              <w:rPr>
                <w:rStyle w:val="ChSmallCaps"/>
              </w:rPr>
            </w:pPr>
            <w:r w:rsidRPr="0099608C">
              <w:rPr>
                <w:rStyle w:val="ChSmallCaps"/>
              </w:rPr>
              <w:t>3sg</w:t>
            </w:r>
          </w:p>
        </w:tc>
        <w:tc>
          <w:tcPr>
            <w:tcW w:w="462" w:type="dxa"/>
            <w:shd w:val="clear" w:color="auto" w:fill="auto"/>
          </w:tcPr>
          <w:p w14:paraId="5CDE4BB1" w14:textId="77777777" w:rsidR="00130064" w:rsidRPr="007E6932" w:rsidRDefault="00130064" w:rsidP="00130064">
            <w:pPr>
              <w:pStyle w:val="GlossEng"/>
            </w:pPr>
            <w:r w:rsidRPr="007E6932">
              <w:t>pant</w:t>
            </w:r>
          </w:p>
        </w:tc>
        <w:tc>
          <w:tcPr>
            <w:tcW w:w="551" w:type="dxa"/>
            <w:shd w:val="clear" w:color="auto" w:fill="auto"/>
          </w:tcPr>
          <w:p w14:paraId="570ABFA8" w14:textId="77777777" w:rsidR="00130064" w:rsidRPr="007E6932" w:rsidRDefault="00130064" w:rsidP="00130064">
            <w:pPr>
              <w:pStyle w:val="GlossEng"/>
            </w:pPr>
            <w:r w:rsidRPr="007E6932">
              <w:t>right?</w:t>
            </w:r>
          </w:p>
        </w:tc>
      </w:tr>
    </w:tbl>
    <w:p w14:paraId="67E498AF" w14:textId="0DE93F0E" w:rsidR="00130064" w:rsidRDefault="00B7093A" w:rsidP="00130064">
      <w:pPr>
        <w:pStyle w:val="FreeTranslEng"/>
      </w:pPr>
      <w:r>
        <w:t>‘</w:t>
      </w:r>
      <w:r w:rsidR="00130064">
        <w:t xml:space="preserve">she was already sleeping, </w:t>
      </w:r>
      <w:r w:rsidR="00130064" w:rsidRPr="00CA6FB6">
        <w:rPr>
          <w:rStyle w:val="ChBlueBold"/>
        </w:rPr>
        <w:t>you know</w:t>
      </w:r>
      <w:r w:rsidR="00130064">
        <w:rPr>
          <w:rStyle w:val="ChBlueBold"/>
        </w:rPr>
        <w:t>?</w:t>
      </w:r>
      <w:r w:rsidR="00130064">
        <w:t xml:space="preserve">, she has breathing difficulties, </w:t>
      </w:r>
      <w:r w:rsidR="00130064" w:rsidRPr="00CA6FB6">
        <w:rPr>
          <w:rStyle w:val="ChBlueBold"/>
        </w:rPr>
        <w:t>right?</w:t>
      </w:r>
      <w:r>
        <w:t>’</w:t>
      </w:r>
      <w:r w:rsidR="00130064">
        <w:t xml:space="preserve"> </w:t>
      </w:r>
      <w:r w:rsidR="00130064" w:rsidRPr="00CA6FB6">
        <w:rPr>
          <w:rStyle w:val="ExampleSource"/>
        </w:rPr>
        <w:t>[080916-001-CvNP.0005]</w:t>
      </w:r>
    </w:p>
    <w:tbl>
      <w:tblPr>
        <w:tblW w:w="6604" w:type="dxa"/>
        <w:tblCellMar>
          <w:left w:w="42" w:type="dxa"/>
          <w:right w:w="42" w:type="dxa"/>
        </w:tblCellMar>
        <w:tblLook w:val="01E0" w:firstRow="1" w:lastRow="1" w:firstColumn="1" w:lastColumn="1" w:noHBand="0" w:noVBand="0"/>
      </w:tblPr>
      <w:tblGrid>
        <w:gridCol w:w="709"/>
        <w:gridCol w:w="584"/>
        <w:gridCol w:w="684"/>
        <w:gridCol w:w="1323"/>
        <w:gridCol w:w="979"/>
        <w:gridCol w:w="562"/>
        <w:gridCol w:w="929"/>
        <w:gridCol w:w="834"/>
      </w:tblGrid>
      <w:tr w:rsidR="00AC23C4" w:rsidRPr="00414A9C" w14:paraId="22899B53" w14:textId="77777777" w:rsidTr="00AC23C4">
        <w:tc>
          <w:tcPr>
            <w:tcW w:w="709" w:type="dxa"/>
            <w:shd w:val="clear" w:color="auto" w:fill="auto"/>
          </w:tcPr>
          <w:p w14:paraId="47C26F4E" w14:textId="77777777" w:rsidR="00130064" w:rsidRPr="009F708D" w:rsidRDefault="00130064" w:rsidP="00130064">
            <w:pPr>
              <w:pStyle w:val="O0Nwnext"/>
            </w:pPr>
            <w:bookmarkStart w:id="2747" w:name="_Ref362114103"/>
            <w:r w:rsidRPr="00856563">
              <w:t>(</w:t>
            </w:r>
            <w:fldSimple w:instr=" SEQ ( \* ARABIC \s 1 ">
              <w:r w:rsidR="00154D81">
                <w:rPr>
                  <w:noProof/>
                </w:rPr>
                <w:t>332</w:t>
              </w:r>
            </w:fldSimple>
            <w:r w:rsidRPr="00856563">
              <w:t>)</w:t>
            </w:r>
            <w:bookmarkEnd w:id="2747"/>
          </w:p>
        </w:tc>
        <w:tc>
          <w:tcPr>
            <w:tcW w:w="584" w:type="dxa"/>
            <w:shd w:val="clear" w:color="auto" w:fill="auto"/>
          </w:tcPr>
          <w:p w14:paraId="0934D53C" w14:textId="77777777" w:rsidR="00130064" w:rsidRPr="007E6932" w:rsidRDefault="00130064" w:rsidP="00130064">
            <w:pPr>
              <w:pStyle w:val="Text"/>
            </w:pPr>
            <w:r>
              <w:t>dong</w:t>
            </w:r>
          </w:p>
        </w:tc>
        <w:tc>
          <w:tcPr>
            <w:tcW w:w="684" w:type="dxa"/>
            <w:shd w:val="clear" w:color="auto" w:fill="auto"/>
          </w:tcPr>
          <w:p w14:paraId="4AE526BA" w14:textId="77777777" w:rsidR="00130064" w:rsidRPr="007E6932" w:rsidRDefault="00130064" w:rsidP="00130064">
            <w:pPr>
              <w:pStyle w:val="Text"/>
            </w:pPr>
            <w:r w:rsidRPr="007E6932">
              <w:t>bilang</w:t>
            </w:r>
          </w:p>
        </w:tc>
        <w:tc>
          <w:tcPr>
            <w:tcW w:w="1323" w:type="dxa"/>
            <w:shd w:val="clear" w:color="auto" w:fill="auto"/>
          </w:tcPr>
          <w:p w14:paraId="540B95CB" w14:textId="77777777" w:rsidR="00130064" w:rsidRPr="007E6932" w:rsidRDefault="00130064" w:rsidP="00130064">
            <w:pPr>
              <w:pStyle w:val="Text"/>
            </w:pPr>
            <w:r w:rsidRPr="007E6932">
              <w:t>soa-soa</w:t>
            </w:r>
          </w:p>
        </w:tc>
        <w:tc>
          <w:tcPr>
            <w:tcW w:w="979" w:type="dxa"/>
            <w:shd w:val="clear" w:color="auto" w:fill="auto"/>
          </w:tcPr>
          <w:p w14:paraId="5B7E7FFC" w14:textId="77777777" w:rsidR="00130064" w:rsidRPr="00257843" w:rsidRDefault="0013592E" w:rsidP="00130064">
            <w:pPr>
              <w:pStyle w:val="Text"/>
            </w:pPr>
            <w:r w:rsidRPr="00257843">
              <w:rPr>
                <w:rStyle w:val="ChBlueBold"/>
              </w:rPr>
              <w:t>kang</w:t>
            </w:r>
            <w:r w:rsidR="00130064">
              <w:t>?,</w:t>
            </w:r>
          </w:p>
        </w:tc>
        <w:tc>
          <w:tcPr>
            <w:tcW w:w="562" w:type="dxa"/>
            <w:shd w:val="clear" w:color="auto" w:fill="auto"/>
          </w:tcPr>
          <w:p w14:paraId="1F00CE53" w14:textId="77777777" w:rsidR="00130064" w:rsidRPr="007E6932" w:rsidRDefault="00130064" w:rsidP="00130064">
            <w:pPr>
              <w:pStyle w:val="Text"/>
            </w:pPr>
            <w:r w:rsidRPr="007E6932">
              <w:t>kaya</w:t>
            </w:r>
          </w:p>
        </w:tc>
        <w:tc>
          <w:tcPr>
            <w:tcW w:w="929" w:type="dxa"/>
            <w:shd w:val="clear" w:color="auto" w:fill="auto"/>
          </w:tcPr>
          <w:p w14:paraId="7CF80F94" w14:textId="77777777" w:rsidR="00130064" w:rsidRPr="007E6932" w:rsidRDefault="00130064" w:rsidP="00130064">
            <w:pPr>
              <w:pStyle w:val="Text"/>
            </w:pPr>
            <w:r w:rsidRPr="007E6932">
              <w:t>buaya</w:t>
            </w:r>
          </w:p>
        </w:tc>
        <w:tc>
          <w:tcPr>
            <w:tcW w:w="834" w:type="dxa"/>
            <w:shd w:val="clear" w:color="auto" w:fill="auto"/>
          </w:tcPr>
          <w:p w14:paraId="537AA144" w14:textId="77777777" w:rsidR="00130064" w:rsidRPr="007E6932" w:rsidRDefault="00130064" w:rsidP="00130064">
            <w:pPr>
              <w:pStyle w:val="Text"/>
            </w:pPr>
            <w:r w:rsidRPr="007E6932">
              <w:t>begitu</w:t>
            </w:r>
          </w:p>
        </w:tc>
      </w:tr>
      <w:tr w:rsidR="00AC23C4" w:rsidRPr="00AC23C4" w14:paraId="0AEA52F3" w14:textId="77777777" w:rsidTr="00AC23C4">
        <w:tc>
          <w:tcPr>
            <w:tcW w:w="709" w:type="dxa"/>
            <w:shd w:val="clear" w:color="auto" w:fill="auto"/>
          </w:tcPr>
          <w:p w14:paraId="14188F07" w14:textId="77777777" w:rsidR="00130064" w:rsidRPr="00CA6FB6" w:rsidRDefault="00130064" w:rsidP="00130064">
            <w:pPr>
              <w:pStyle w:val="GlossEng"/>
            </w:pPr>
          </w:p>
        </w:tc>
        <w:tc>
          <w:tcPr>
            <w:tcW w:w="584" w:type="dxa"/>
            <w:shd w:val="clear" w:color="auto" w:fill="auto"/>
          </w:tcPr>
          <w:p w14:paraId="0D33CB26" w14:textId="77777777" w:rsidR="00130064" w:rsidRPr="0099608C" w:rsidRDefault="00130064" w:rsidP="00130064">
            <w:pPr>
              <w:pStyle w:val="GlossEng"/>
              <w:rPr>
                <w:rStyle w:val="ChSmallCaps"/>
              </w:rPr>
            </w:pPr>
            <w:r w:rsidRPr="0099608C">
              <w:rPr>
                <w:rStyle w:val="ChSmallCaps"/>
              </w:rPr>
              <w:t>3pl</w:t>
            </w:r>
          </w:p>
        </w:tc>
        <w:tc>
          <w:tcPr>
            <w:tcW w:w="684" w:type="dxa"/>
            <w:shd w:val="clear" w:color="auto" w:fill="auto"/>
          </w:tcPr>
          <w:p w14:paraId="17052ED9" w14:textId="77777777" w:rsidR="00130064" w:rsidRPr="007E6932" w:rsidRDefault="00130064" w:rsidP="00130064">
            <w:pPr>
              <w:pStyle w:val="GlossEng"/>
            </w:pPr>
            <w:r w:rsidRPr="007E6932">
              <w:t>say</w:t>
            </w:r>
          </w:p>
        </w:tc>
        <w:tc>
          <w:tcPr>
            <w:tcW w:w="1323" w:type="dxa"/>
            <w:shd w:val="clear" w:color="auto" w:fill="auto"/>
          </w:tcPr>
          <w:p w14:paraId="3CE2FD98" w14:textId="77777777" w:rsidR="00130064" w:rsidRPr="007E6932" w:rsidRDefault="00130064" w:rsidP="00130064">
            <w:pPr>
              <w:pStyle w:val="GlossEng"/>
            </w:pPr>
            <w:r w:rsidRPr="007E6932">
              <w:t>monitor.lizard</w:t>
            </w:r>
          </w:p>
        </w:tc>
        <w:tc>
          <w:tcPr>
            <w:tcW w:w="979" w:type="dxa"/>
            <w:shd w:val="clear" w:color="auto" w:fill="auto"/>
          </w:tcPr>
          <w:p w14:paraId="6B2783FC" w14:textId="77777777" w:rsidR="00130064" w:rsidRPr="007E6932" w:rsidRDefault="00130064" w:rsidP="00130064">
            <w:pPr>
              <w:pStyle w:val="GlossEng"/>
            </w:pPr>
            <w:r w:rsidRPr="007E6932">
              <w:t>you.know</w:t>
            </w:r>
          </w:p>
        </w:tc>
        <w:tc>
          <w:tcPr>
            <w:tcW w:w="562" w:type="dxa"/>
            <w:shd w:val="clear" w:color="auto" w:fill="auto"/>
          </w:tcPr>
          <w:p w14:paraId="65FF5D98" w14:textId="77777777" w:rsidR="00130064" w:rsidRPr="007E6932" w:rsidRDefault="00130064" w:rsidP="00130064">
            <w:pPr>
              <w:pStyle w:val="GlossEng"/>
            </w:pPr>
            <w:r w:rsidRPr="007E6932">
              <w:t>like</w:t>
            </w:r>
          </w:p>
        </w:tc>
        <w:tc>
          <w:tcPr>
            <w:tcW w:w="929" w:type="dxa"/>
            <w:shd w:val="clear" w:color="auto" w:fill="auto"/>
          </w:tcPr>
          <w:p w14:paraId="10B68496" w14:textId="77777777" w:rsidR="00130064" w:rsidRPr="007E6932" w:rsidRDefault="00130064" w:rsidP="00130064">
            <w:pPr>
              <w:pStyle w:val="GlossEng"/>
            </w:pPr>
            <w:r w:rsidRPr="007E6932">
              <w:t>crocodile</w:t>
            </w:r>
          </w:p>
        </w:tc>
        <w:tc>
          <w:tcPr>
            <w:tcW w:w="834" w:type="dxa"/>
            <w:shd w:val="clear" w:color="auto" w:fill="auto"/>
          </w:tcPr>
          <w:p w14:paraId="45092557" w14:textId="77777777" w:rsidR="00130064" w:rsidRPr="007E6932" w:rsidRDefault="00130064" w:rsidP="00130064">
            <w:pPr>
              <w:pStyle w:val="GlossEng"/>
            </w:pPr>
            <w:r w:rsidRPr="007E6932">
              <w:t>like.that</w:t>
            </w:r>
          </w:p>
        </w:tc>
      </w:tr>
    </w:tbl>
    <w:p w14:paraId="5A7CEDAC" w14:textId="35A5DFD8" w:rsidR="00130064" w:rsidRPr="009E2A1C" w:rsidRDefault="00B7093A" w:rsidP="00130064">
      <w:pPr>
        <w:pStyle w:val="FreeTranslEng"/>
      </w:pPr>
      <w:r>
        <w:t>‘</w:t>
      </w:r>
      <w:r w:rsidR="00130064">
        <w:t xml:space="preserve">they call (it) a monitor lizard, </w:t>
      </w:r>
      <w:r w:rsidR="00130064" w:rsidRPr="00112FE8">
        <w:rPr>
          <w:rStyle w:val="ChBlueBold"/>
        </w:rPr>
        <w:t>you know</w:t>
      </w:r>
      <w:r w:rsidR="00130064">
        <w:rPr>
          <w:rStyle w:val="ChBlueBold"/>
        </w:rPr>
        <w:t>?</w:t>
      </w:r>
      <w:r w:rsidR="00130064">
        <w:t>, (it</w:t>
      </w:r>
      <w:r>
        <w:t>’</w:t>
      </w:r>
      <w:r w:rsidR="00130064">
        <w:t>s) like a crocodile</w:t>
      </w:r>
      <w:r>
        <w:t>’</w:t>
      </w:r>
      <w:r w:rsidR="00130064">
        <w:t xml:space="preserve"> </w:t>
      </w:r>
      <w:r w:rsidR="00130064" w:rsidRPr="00CA6FB6">
        <w:rPr>
          <w:rStyle w:val="ExampleSource"/>
        </w:rPr>
        <w:t>[080922-009-CvNP.0053]</w:t>
      </w:r>
    </w:p>
    <w:p w14:paraId="05B6BE92" w14:textId="1D58673E" w:rsidR="00130064" w:rsidRDefault="00130064" w:rsidP="00E217E9">
      <w:pPr>
        <w:pStyle w:val="Body0005after"/>
      </w:pPr>
      <w:r>
        <w:t xml:space="preserve">Like </w:t>
      </w:r>
      <w:r w:rsidRPr="00CB1B82">
        <w:rPr>
          <w:rStyle w:val="ChItalBold"/>
        </w:rPr>
        <w:t>to</w:t>
      </w:r>
      <w:r>
        <w:t xml:space="preserve"> </w:t>
      </w:r>
      <w:r w:rsidR="00B7093A">
        <w:t>‘</w:t>
      </w:r>
      <w:r>
        <w:t>right?</w:t>
      </w:r>
      <w:r w:rsidR="00B7093A">
        <w:t>’</w:t>
      </w:r>
      <w:r>
        <w:t xml:space="preserve">, </w:t>
      </w:r>
      <w:r w:rsidRPr="00095613">
        <w:rPr>
          <w:rStyle w:val="ChItalBold"/>
        </w:rPr>
        <w:t>e</w:t>
      </w:r>
      <w:r>
        <w:t xml:space="preserve"> </w:t>
      </w:r>
      <w:r w:rsidR="00B7093A">
        <w:t>‘</w:t>
      </w:r>
      <w:r>
        <w:t>eh?</w:t>
      </w:r>
      <w:r w:rsidR="00B7093A">
        <w:t>’</w:t>
      </w:r>
      <w:r>
        <w:t xml:space="preserve"> occurs at the end of an utterance, and like </w:t>
      </w:r>
      <w:r w:rsidR="0013592E" w:rsidRPr="00CB1B82">
        <w:rPr>
          <w:rStyle w:val="ChItalBold"/>
        </w:rPr>
        <w:t>kang</w:t>
      </w:r>
      <w:r>
        <w:t xml:space="preserve"> </w:t>
      </w:r>
      <w:r w:rsidR="00B7093A">
        <w:t>‘</w:t>
      </w:r>
      <w:r>
        <w:t>you know</w:t>
      </w:r>
      <w:r w:rsidR="00B7093A">
        <w:t>’</w:t>
      </w:r>
      <w:r>
        <w:t xml:space="preserve">, </w:t>
      </w:r>
      <w:r w:rsidR="00A660A5">
        <w:t xml:space="preserve">it </w:t>
      </w:r>
      <w:r>
        <w:t xml:space="preserve">assumes agreement. Its uses seem to be more restricted, though, than those of the two other tags. Speakers tend to employ </w:t>
      </w:r>
      <w:r w:rsidRPr="00095613">
        <w:rPr>
          <w:rStyle w:val="ChItalBold"/>
        </w:rPr>
        <w:t>e</w:t>
      </w:r>
      <w:r>
        <w:t xml:space="preserve"> </w:t>
      </w:r>
      <w:r w:rsidR="00B7093A">
        <w:t>‘</w:t>
      </w:r>
      <w:r>
        <w:t>eh?</w:t>
      </w:r>
      <w:r w:rsidR="00B7093A">
        <w:t>’</w:t>
      </w:r>
      <w:r>
        <w:t xml:space="preserve"> as a marker of assurance, that is, when they want to give assurance, as in </w:t>
      </w:r>
      <w:r>
        <w:fldChar w:fldCharType="begin"/>
      </w:r>
      <w:r>
        <w:instrText xml:space="preserve"> REF _Ref362111472 \h </w:instrText>
      </w:r>
      <w:r>
        <w:fldChar w:fldCharType="separate"/>
      </w:r>
      <w:r w:rsidR="00154D81" w:rsidRPr="00856563">
        <w:t>(</w:t>
      </w:r>
      <w:r w:rsidR="00154D81">
        <w:rPr>
          <w:noProof/>
        </w:rPr>
        <w:t>333</w:t>
      </w:r>
      <w:r w:rsidR="00154D81" w:rsidRPr="00856563">
        <w:t>)</w:t>
      </w:r>
      <w:r>
        <w:fldChar w:fldCharType="end"/>
      </w:r>
      <w:r>
        <w:t xml:space="preserve">, or ask for assurance as in </w:t>
      </w:r>
      <w:r>
        <w:fldChar w:fldCharType="begin"/>
      </w:r>
      <w:r>
        <w:instrText xml:space="preserve"> REF _Ref363640760 \h </w:instrText>
      </w:r>
      <w:r>
        <w:fldChar w:fldCharType="separate"/>
      </w:r>
      <w:r w:rsidR="00154D81" w:rsidRPr="00856563">
        <w:t>(</w:t>
      </w:r>
      <w:r w:rsidR="00154D81">
        <w:rPr>
          <w:noProof/>
        </w:rPr>
        <w:t>334</w:t>
      </w:r>
      <w:r w:rsidR="00154D81" w:rsidRPr="00856563">
        <w:t>)</w:t>
      </w:r>
      <w:r>
        <w:fldChar w:fldCharType="end"/>
      </w:r>
      <w:r>
        <w:t xml:space="preserve"> and </w:t>
      </w:r>
      <w:r>
        <w:fldChar w:fldCharType="begin"/>
      </w:r>
      <w:r>
        <w:instrText xml:space="preserve"> REF _Ref363640762 \h </w:instrText>
      </w:r>
      <w:r>
        <w:fldChar w:fldCharType="separate"/>
      </w:r>
      <w:r w:rsidR="00154D81" w:rsidRPr="007A3A2D">
        <w:t>(</w:t>
      </w:r>
      <w:r w:rsidR="00154D81">
        <w:rPr>
          <w:noProof/>
        </w:rPr>
        <w:t>335</w:t>
      </w:r>
      <w:r w:rsidR="00154D81" w:rsidRPr="007A3A2D">
        <w:t>)</w:t>
      </w:r>
      <w:r>
        <w:fldChar w:fldCharType="end"/>
      </w:r>
      <w:r>
        <w:t xml:space="preserve">. As an extension of this assurance-marking function, </w:t>
      </w:r>
      <w:r w:rsidRPr="00095613">
        <w:rPr>
          <w:rStyle w:val="ChItalBold"/>
        </w:rPr>
        <w:t>e</w:t>
      </w:r>
      <w:r>
        <w:t xml:space="preserve"> </w:t>
      </w:r>
      <w:r w:rsidR="00B7093A">
        <w:t>‘</w:t>
      </w:r>
      <w:r>
        <w:t>eh?</w:t>
      </w:r>
      <w:r w:rsidR="00B7093A">
        <w:t>’</w:t>
      </w:r>
      <w:r>
        <w:t xml:space="preserve"> is also used to mark imperatives, as in </w:t>
      </w:r>
      <w:r>
        <w:fldChar w:fldCharType="begin"/>
      </w:r>
      <w:r>
        <w:instrText xml:space="preserve"> REF _Ref362111473 \h </w:instrText>
      </w:r>
      <w:r>
        <w:fldChar w:fldCharType="separate"/>
      </w:r>
      <w:r w:rsidR="00154D81" w:rsidRPr="00856563">
        <w:t>(</w:t>
      </w:r>
      <w:r w:rsidR="00154D81">
        <w:rPr>
          <w:noProof/>
        </w:rPr>
        <w:t>336</w:t>
      </w:r>
      <w:r w:rsidR="00154D81" w:rsidRPr="00856563">
        <w:t>)</w:t>
      </w:r>
      <w:r>
        <w:fldChar w:fldCharType="end"/>
      </w:r>
      <w:r>
        <w:t xml:space="preserve"> (see also §</w:t>
      </w:r>
      <w:r w:rsidR="005D0B3E">
        <w:fldChar w:fldCharType="begin"/>
      </w:r>
      <w:r w:rsidR="005D0B3E">
        <w:instrText xml:space="preserve"> REF _Ref363821875 \w \h </w:instrText>
      </w:r>
      <w:r w:rsidR="005D0B3E">
        <w:fldChar w:fldCharType="separate"/>
      </w:r>
      <w:r w:rsidR="00154D81">
        <w:rPr>
          <w:cs/>
        </w:rPr>
        <w:t>‎</w:t>
      </w:r>
      <w:r w:rsidR="00154D81">
        <w:t>13.3.1</w:t>
      </w:r>
      <w:r w:rsidR="005D0B3E">
        <w:fldChar w:fldCharType="end"/>
      </w:r>
      <w:r>
        <w:t>).</w:t>
      </w:r>
    </w:p>
    <w:p w14:paraId="4EB9ADC5" w14:textId="24491599" w:rsidR="00130064" w:rsidRPr="005202F6" w:rsidRDefault="00130064" w:rsidP="00130064">
      <w:pPr>
        <w:pStyle w:val="ExampleTitle"/>
      </w:pPr>
      <w:r>
        <w:t xml:space="preserve">Tags: </w:t>
      </w:r>
      <w:r w:rsidRPr="00095613">
        <w:rPr>
          <w:rStyle w:val="ChItalBold"/>
        </w:rPr>
        <w:t>e</w:t>
      </w:r>
      <w:r>
        <w:t xml:space="preserve"> </w:t>
      </w:r>
      <w:r w:rsidR="00B7093A">
        <w:t>‘</w:t>
      </w:r>
      <w:r>
        <w:t>eh?</w:t>
      </w:r>
      <w:r w:rsidR="00B7093A">
        <w:t>’</w:t>
      </w:r>
    </w:p>
    <w:tbl>
      <w:tblPr>
        <w:tblW w:w="4987" w:type="dxa"/>
        <w:tblCellMar>
          <w:left w:w="42" w:type="dxa"/>
          <w:right w:w="42" w:type="dxa"/>
        </w:tblCellMar>
        <w:tblLook w:val="01E0" w:firstRow="1" w:lastRow="1" w:firstColumn="1" w:lastColumn="1" w:noHBand="0" w:noVBand="0"/>
      </w:tblPr>
      <w:tblGrid>
        <w:gridCol w:w="709"/>
        <w:gridCol w:w="540"/>
        <w:gridCol w:w="801"/>
        <w:gridCol w:w="489"/>
        <w:gridCol w:w="573"/>
        <w:gridCol w:w="707"/>
        <w:gridCol w:w="706"/>
        <w:gridCol w:w="462"/>
      </w:tblGrid>
      <w:tr w:rsidR="00AC23C4" w:rsidRPr="00414A9C" w14:paraId="3CD16D4F" w14:textId="77777777" w:rsidTr="00AC23C4">
        <w:tc>
          <w:tcPr>
            <w:tcW w:w="709" w:type="dxa"/>
            <w:shd w:val="clear" w:color="auto" w:fill="auto"/>
          </w:tcPr>
          <w:p w14:paraId="444C4A63" w14:textId="77777777" w:rsidR="00130064" w:rsidRPr="009F708D" w:rsidRDefault="00130064" w:rsidP="00130064">
            <w:pPr>
              <w:pStyle w:val="O0Nwnext"/>
            </w:pPr>
            <w:bookmarkStart w:id="2748" w:name="_Ref362111472"/>
            <w:r w:rsidRPr="00856563">
              <w:t>(</w:t>
            </w:r>
            <w:fldSimple w:instr=" SEQ ( \* ARABIC \s 1 ">
              <w:r w:rsidR="00154D81">
                <w:rPr>
                  <w:noProof/>
                </w:rPr>
                <w:t>333</w:t>
              </w:r>
            </w:fldSimple>
            <w:r w:rsidRPr="00856563">
              <w:t>)</w:t>
            </w:r>
            <w:bookmarkEnd w:id="2748"/>
          </w:p>
        </w:tc>
        <w:tc>
          <w:tcPr>
            <w:tcW w:w="540" w:type="dxa"/>
            <w:shd w:val="clear" w:color="auto" w:fill="auto"/>
          </w:tcPr>
          <w:p w14:paraId="3DCEA06A" w14:textId="77777777" w:rsidR="00130064" w:rsidRPr="00C614AE" w:rsidRDefault="00130064" w:rsidP="00130064">
            <w:pPr>
              <w:pStyle w:val="Text"/>
            </w:pPr>
            <w:r w:rsidRPr="00C614AE">
              <w:t>saya</w:t>
            </w:r>
          </w:p>
        </w:tc>
        <w:tc>
          <w:tcPr>
            <w:tcW w:w="801" w:type="dxa"/>
            <w:shd w:val="clear" w:color="auto" w:fill="auto"/>
          </w:tcPr>
          <w:p w14:paraId="3AECE44A" w14:textId="77777777" w:rsidR="00130064" w:rsidRPr="00C614AE" w:rsidRDefault="00130064" w:rsidP="00130064">
            <w:pPr>
              <w:pStyle w:val="Text"/>
            </w:pPr>
            <w:r w:rsidRPr="00C614AE">
              <w:t>cabut</w:t>
            </w:r>
          </w:p>
        </w:tc>
        <w:tc>
          <w:tcPr>
            <w:tcW w:w="489" w:type="dxa"/>
            <w:shd w:val="clear" w:color="auto" w:fill="auto"/>
          </w:tcPr>
          <w:p w14:paraId="2CFEC64C" w14:textId="77777777" w:rsidR="00130064" w:rsidRPr="00C614AE" w:rsidRDefault="00130064" w:rsidP="00130064">
            <w:pPr>
              <w:pStyle w:val="Text"/>
            </w:pPr>
            <w:r w:rsidRPr="00C614AE">
              <w:t>ko</w:t>
            </w:r>
          </w:p>
        </w:tc>
        <w:tc>
          <w:tcPr>
            <w:tcW w:w="573" w:type="dxa"/>
            <w:shd w:val="clear" w:color="auto" w:fill="auto"/>
          </w:tcPr>
          <w:p w14:paraId="450A1C2A" w14:textId="77777777" w:rsidR="00130064" w:rsidRPr="00C614AE" w:rsidRDefault="00130064" w:rsidP="00130064">
            <w:pPr>
              <w:pStyle w:val="Text"/>
            </w:pPr>
            <w:r w:rsidRPr="00C614AE">
              <w:t>dari</w:t>
            </w:r>
          </w:p>
        </w:tc>
        <w:tc>
          <w:tcPr>
            <w:tcW w:w="707" w:type="dxa"/>
            <w:shd w:val="clear" w:color="auto" w:fill="auto"/>
          </w:tcPr>
          <w:p w14:paraId="2FE746D5" w14:textId="77777777" w:rsidR="00130064" w:rsidRPr="00C614AE" w:rsidRDefault="00130064" w:rsidP="00130064">
            <w:pPr>
              <w:pStyle w:val="Text"/>
            </w:pPr>
            <w:r w:rsidRPr="00C614AE">
              <w:t>skola</w:t>
            </w:r>
          </w:p>
        </w:tc>
        <w:tc>
          <w:tcPr>
            <w:tcW w:w="706" w:type="dxa"/>
            <w:shd w:val="clear" w:color="auto" w:fill="auto"/>
          </w:tcPr>
          <w:p w14:paraId="56952F78" w14:textId="77777777" w:rsidR="00130064" w:rsidRPr="00C614AE" w:rsidRDefault="00130064" w:rsidP="00130064">
            <w:pPr>
              <w:pStyle w:val="Text"/>
            </w:pPr>
            <w:r>
              <w:t>itu</w:t>
            </w:r>
          </w:p>
        </w:tc>
        <w:tc>
          <w:tcPr>
            <w:tcW w:w="462" w:type="dxa"/>
            <w:shd w:val="clear" w:color="auto" w:fill="auto"/>
          </w:tcPr>
          <w:p w14:paraId="344B037C" w14:textId="77777777" w:rsidR="00130064" w:rsidRPr="005135C6" w:rsidRDefault="00130064" w:rsidP="00130064">
            <w:pPr>
              <w:pStyle w:val="Text"/>
            </w:pPr>
            <w:r w:rsidRPr="005135C6">
              <w:rPr>
                <w:rStyle w:val="ChBlueBold"/>
              </w:rPr>
              <w:t>e</w:t>
            </w:r>
            <w:r w:rsidRPr="005135C6">
              <w:t>?</w:t>
            </w:r>
          </w:p>
        </w:tc>
      </w:tr>
      <w:tr w:rsidR="00AC23C4" w:rsidRPr="00AC23C4" w14:paraId="12EF57F4" w14:textId="77777777" w:rsidTr="00AC23C4">
        <w:tc>
          <w:tcPr>
            <w:tcW w:w="709" w:type="dxa"/>
            <w:shd w:val="clear" w:color="auto" w:fill="auto"/>
          </w:tcPr>
          <w:p w14:paraId="495B518E" w14:textId="77777777" w:rsidR="00130064" w:rsidRPr="00C614AE" w:rsidRDefault="00130064" w:rsidP="00130064">
            <w:pPr>
              <w:pStyle w:val="GlossEng"/>
            </w:pPr>
          </w:p>
        </w:tc>
        <w:tc>
          <w:tcPr>
            <w:tcW w:w="540" w:type="dxa"/>
            <w:shd w:val="clear" w:color="auto" w:fill="auto"/>
          </w:tcPr>
          <w:p w14:paraId="4F5496F7" w14:textId="77777777" w:rsidR="00130064" w:rsidRPr="0099608C" w:rsidRDefault="00130064" w:rsidP="00130064">
            <w:pPr>
              <w:pStyle w:val="GlossEng"/>
              <w:rPr>
                <w:rStyle w:val="ChSmallCaps"/>
              </w:rPr>
            </w:pPr>
            <w:r w:rsidRPr="0099608C">
              <w:rPr>
                <w:rStyle w:val="ChSmallCaps"/>
              </w:rPr>
              <w:t>1sg</w:t>
            </w:r>
          </w:p>
        </w:tc>
        <w:tc>
          <w:tcPr>
            <w:tcW w:w="801" w:type="dxa"/>
            <w:shd w:val="clear" w:color="auto" w:fill="auto"/>
          </w:tcPr>
          <w:p w14:paraId="7B306E86" w14:textId="77777777" w:rsidR="00130064" w:rsidRPr="00C614AE" w:rsidRDefault="00130064" w:rsidP="00130064">
            <w:pPr>
              <w:pStyle w:val="GlossEng"/>
            </w:pPr>
            <w:r w:rsidRPr="00C614AE">
              <w:t>pull.out</w:t>
            </w:r>
          </w:p>
        </w:tc>
        <w:tc>
          <w:tcPr>
            <w:tcW w:w="489" w:type="dxa"/>
            <w:shd w:val="clear" w:color="auto" w:fill="auto"/>
          </w:tcPr>
          <w:p w14:paraId="0C0D00FF" w14:textId="77777777" w:rsidR="00130064" w:rsidRPr="0099608C" w:rsidRDefault="00130064" w:rsidP="00130064">
            <w:pPr>
              <w:pStyle w:val="GlossEng"/>
              <w:rPr>
                <w:rStyle w:val="ChSmallCaps"/>
              </w:rPr>
            </w:pPr>
            <w:r w:rsidRPr="0099608C">
              <w:rPr>
                <w:rStyle w:val="ChSmallCaps"/>
              </w:rPr>
              <w:t>2sg</w:t>
            </w:r>
          </w:p>
        </w:tc>
        <w:tc>
          <w:tcPr>
            <w:tcW w:w="573" w:type="dxa"/>
            <w:shd w:val="clear" w:color="auto" w:fill="auto"/>
          </w:tcPr>
          <w:p w14:paraId="69EBE2EB" w14:textId="77777777" w:rsidR="00130064" w:rsidRPr="00C614AE" w:rsidRDefault="00130064" w:rsidP="00130064">
            <w:pPr>
              <w:pStyle w:val="GlossEng"/>
            </w:pPr>
            <w:r w:rsidRPr="00C614AE">
              <w:t>from</w:t>
            </w:r>
          </w:p>
        </w:tc>
        <w:tc>
          <w:tcPr>
            <w:tcW w:w="707" w:type="dxa"/>
            <w:shd w:val="clear" w:color="auto" w:fill="auto"/>
          </w:tcPr>
          <w:p w14:paraId="196D38A0" w14:textId="77777777" w:rsidR="00130064" w:rsidRPr="00C614AE" w:rsidRDefault="00130064" w:rsidP="00130064">
            <w:pPr>
              <w:pStyle w:val="GlossEng"/>
            </w:pPr>
            <w:r w:rsidRPr="00C614AE">
              <w:t>school</w:t>
            </w:r>
          </w:p>
        </w:tc>
        <w:tc>
          <w:tcPr>
            <w:tcW w:w="706" w:type="dxa"/>
            <w:shd w:val="clear" w:color="auto" w:fill="auto"/>
          </w:tcPr>
          <w:p w14:paraId="0E221125" w14:textId="77777777" w:rsidR="00130064" w:rsidRPr="0099608C" w:rsidRDefault="00130064" w:rsidP="00130064">
            <w:pPr>
              <w:pStyle w:val="GlossEng"/>
              <w:rPr>
                <w:rStyle w:val="ChSmallCaps"/>
              </w:rPr>
            </w:pPr>
            <w:r w:rsidRPr="0099608C">
              <w:rPr>
                <w:rStyle w:val="ChSmallCaps"/>
              </w:rPr>
              <w:t>d.dist</w:t>
            </w:r>
          </w:p>
        </w:tc>
        <w:tc>
          <w:tcPr>
            <w:tcW w:w="462" w:type="dxa"/>
            <w:shd w:val="clear" w:color="auto" w:fill="auto"/>
          </w:tcPr>
          <w:p w14:paraId="4BF862B3" w14:textId="77777777" w:rsidR="00130064" w:rsidRPr="00C614AE" w:rsidRDefault="00130064" w:rsidP="00130064">
            <w:pPr>
              <w:pStyle w:val="GlossEng"/>
            </w:pPr>
            <w:r>
              <w:t>eh</w:t>
            </w:r>
          </w:p>
        </w:tc>
      </w:tr>
    </w:tbl>
    <w:p w14:paraId="030DE6D7" w14:textId="4BE01491" w:rsidR="00130064" w:rsidRPr="009E2A1C" w:rsidRDefault="00B7093A" w:rsidP="00130064">
      <w:pPr>
        <w:pStyle w:val="FreeTranslEng"/>
      </w:pPr>
      <w:r>
        <w:t>‘</w:t>
      </w:r>
      <w:r w:rsidR="00130064">
        <w:t>I</w:t>
      </w:r>
      <w:r>
        <w:t>’</w:t>
      </w:r>
      <w:r w:rsidR="00130064">
        <w:t xml:space="preserve">ll take you out of school there, </w:t>
      </w:r>
      <w:r w:rsidR="00130064" w:rsidRPr="0046039D">
        <w:rPr>
          <w:rStyle w:val="ChBlueBold"/>
        </w:rPr>
        <w:t>eh?</w:t>
      </w:r>
      <w:r>
        <w:t>’</w:t>
      </w:r>
      <w:r w:rsidR="00130064">
        <w:t xml:space="preserve"> </w:t>
      </w:r>
      <w:r w:rsidR="00130064" w:rsidRPr="006F33B4">
        <w:rPr>
          <w:rStyle w:val="ExampleSource"/>
        </w:rPr>
        <w:t>[080922-001a-CvPh.0199]</w:t>
      </w:r>
    </w:p>
    <w:tbl>
      <w:tblPr>
        <w:tblW w:w="0" w:type="auto"/>
        <w:tblCellMar>
          <w:left w:w="42" w:type="dxa"/>
          <w:right w:w="42" w:type="dxa"/>
        </w:tblCellMar>
        <w:tblLook w:val="01E0" w:firstRow="1" w:lastRow="1" w:firstColumn="1" w:lastColumn="1" w:noHBand="0" w:noVBand="0"/>
      </w:tblPr>
      <w:tblGrid>
        <w:gridCol w:w="709"/>
        <w:gridCol w:w="651"/>
        <w:gridCol w:w="718"/>
        <w:gridCol w:w="462"/>
        <w:gridCol w:w="651"/>
        <w:gridCol w:w="718"/>
        <w:gridCol w:w="462"/>
      </w:tblGrid>
      <w:tr w:rsidR="00AC23C4" w:rsidRPr="00414A9C" w14:paraId="617617BE" w14:textId="77777777" w:rsidTr="00AC23C4">
        <w:tc>
          <w:tcPr>
            <w:tcW w:w="709" w:type="dxa"/>
            <w:shd w:val="clear" w:color="auto" w:fill="auto"/>
          </w:tcPr>
          <w:p w14:paraId="475D6640" w14:textId="77777777" w:rsidR="00130064" w:rsidRPr="009F708D" w:rsidRDefault="00130064" w:rsidP="00130064">
            <w:pPr>
              <w:pStyle w:val="O0Nwnext"/>
            </w:pPr>
            <w:bookmarkStart w:id="2749" w:name="_Ref363640760"/>
            <w:r w:rsidRPr="00856563">
              <w:t>(</w:t>
            </w:r>
            <w:fldSimple w:instr=" SEQ ( \* ARABIC \s 1 ">
              <w:r w:rsidR="00154D81">
                <w:rPr>
                  <w:noProof/>
                </w:rPr>
                <w:t>334</w:t>
              </w:r>
            </w:fldSimple>
            <w:r w:rsidRPr="00856563">
              <w:t>)</w:t>
            </w:r>
            <w:bookmarkEnd w:id="2749"/>
          </w:p>
        </w:tc>
        <w:tc>
          <w:tcPr>
            <w:tcW w:w="651" w:type="dxa"/>
            <w:shd w:val="clear" w:color="auto" w:fill="auto"/>
          </w:tcPr>
          <w:p w14:paraId="65287C2B" w14:textId="77777777" w:rsidR="00130064" w:rsidRPr="00ED1010" w:rsidRDefault="00130064" w:rsidP="00130064">
            <w:pPr>
              <w:pStyle w:val="Text"/>
            </w:pPr>
            <w:r w:rsidRPr="00ED1010">
              <w:t>bapa</w:t>
            </w:r>
          </w:p>
        </w:tc>
        <w:tc>
          <w:tcPr>
            <w:tcW w:w="718" w:type="dxa"/>
            <w:shd w:val="clear" w:color="auto" w:fill="auto"/>
          </w:tcPr>
          <w:p w14:paraId="5D306313" w14:textId="77777777" w:rsidR="00130064" w:rsidRPr="00ED1010" w:rsidRDefault="00130064" w:rsidP="00130064">
            <w:pPr>
              <w:pStyle w:val="Text"/>
            </w:pPr>
            <w:r w:rsidRPr="00ED1010">
              <w:t>datang</w:t>
            </w:r>
          </w:p>
        </w:tc>
        <w:tc>
          <w:tcPr>
            <w:tcW w:w="462" w:type="dxa"/>
            <w:shd w:val="clear" w:color="auto" w:fill="auto"/>
          </w:tcPr>
          <w:p w14:paraId="2455A77F" w14:textId="77777777" w:rsidR="00130064" w:rsidRPr="005135C6" w:rsidRDefault="00130064" w:rsidP="00130064">
            <w:pPr>
              <w:pStyle w:val="Text"/>
            </w:pPr>
            <w:r w:rsidRPr="005135C6">
              <w:rPr>
                <w:rStyle w:val="ChBlueBold"/>
              </w:rPr>
              <w:t>e</w:t>
            </w:r>
            <w:r w:rsidRPr="005135C6">
              <w:t>?</w:t>
            </w:r>
          </w:p>
        </w:tc>
        <w:tc>
          <w:tcPr>
            <w:tcW w:w="651" w:type="dxa"/>
            <w:shd w:val="clear" w:color="auto" w:fill="auto"/>
          </w:tcPr>
          <w:p w14:paraId="05077394" w14:textId="77777777" w:rsidR="00130064" w:rsidRPr="00ED1010" w:rsidRDefault="00130064" w:rsidP="00130064">
            <w:pPr>
              <w:pStyle w:val="Text"/>
            </w:pPr>
            <w:r w:rsidRPr="00ED1010">
              <w:t>bapa</w:t>
            </w:r>
          </w:p>
        </w:tc>
        <w:tc>
          <w:tcPr>
            <w:tcW w:w="718" w:type="dxa"/>
            <w:shd w:val="clear" w:color="auto" w:fill="auto"/>
          </w:tcPr>
          <w:p w14:paraId="09E9B056" w14:textId="77777777" w:rsidR="00130064" w:rsidRPr="00ED1010" w:rsidRDefault="00130064" w:rsidP="00130064">
            <w:pPr>
              <w:pStyle w:val="Text"/>
            </w:pPr>
            <w:r w:rsidRPr="00ED1010">
              <w:t>datang</w:t>
            </w:r>
          </w:p>
        </w:tc>
        <w:tc>
          <w:tcPr>
            <w:tcW w:w="462" w:type="dxa"/>
            <w:shd w:val="clear" w:color="auto" w:fill="auto"/>
          </w:tcPr>
          <w:p w14:paraId="651E963A" w14:textId="77777777" w:rsidR="00130064" w:rsidRPr="005135C6" w:rsidRDefault="00130064" w:rsidP="00130064">
            <w:pPr>
              <w:pStyle w:val="Text"/>
            </w:pPr>
            <w:r w:rsidRPr="005135C6">
              <w:rPr>
                <w:rStyle w:val="ChBlueBold"/>
              </w:rPr>
              <w:t>e</w:t>
            </w:r>
            <w:r w:rsidRPr="005135C6">
              <w:t>?</w:t>
            </w:r>
          </w:p>
        </w:tc>
      </w:tr>
      <w:tr w:rsidR="00AC23C4" w:rsidRPr="00AC23C4" w14:paraId="05EA419E" w14:textId="77777777" w:rsidTr="00AC23C4">
        <w:tc>
          <w:tcPr>
            <w:tcW w:w="709" w:type="dxa"/>
            <w:shd w:val="clear" w:color="auto" w:fill="auto"/>
          </w:tcPr>
          <w:p w14:paraId="0A79CAB7" w14:textId="77777777" w:rsidR="00130064" w:rsidRPr="00ED1010" w:rsidRDefault="00130064" w:rsidP="00130064">
            <w:pPr>
              <w:pStyle w:val="GlossEng"/>
            </w:pPr>
          </w:p>
        </w:tc>
        <w:tc>
          <w:tcPr>
            <w:tcW w:w="651" w:type="dxa"/>
            <w:shd w:val="clear" w:color="auto" w:fill="auto"/>
          </w:tcPr>
          <w:p w14:paraId="7D62772A" w14:textId="77777777" w:rsidR="00130064" w:rsidRPr="00ED1010" w:rsidRDefault="00130064" w:rsidP="00130064">
            <w:pPr>
              <w:pStyle w:val="GlossEng"/>
            </w:pPr>
            <w:r w:rsidRPr="00ED1010">
              <w:t>father</w:t>
            </w:r>
          </w:p>
        </w:tc>
        <w:tc>
          <w:tcPr>
            <w:tcW w:w="718" w:type="dxa"/>
            <w:shd w:val="clear" w:color="auto" w:fill="auto"/>
          </w:tcPr>
          <w:p w14:paraId="4582784C" w14:textId="77777777" w:rsidR="00130064" w:rsidRPr="00ED1010" w:rsidRDefault="00130064" w:rsidP="00130064">
            <w:pPr>
              <w:pStyle w:val="GlossEng"/>
            </w:pPr>
            <w:r w:rsidRPr="00ED1010">
              <w:t>come</w:t>
            </w:r>
          </w:p>
        </w:tc>
        <w:tc>
          <w:tcPr>
            <w:tcW w:w="462" w:type="dxa"/>
            <w:shd w:val="clear" w:color="auto" w:fill="auto"/>
          </w:tcPr>
          <w:p w14:paraId="394DE722" w14:textId="77777777" w:rsidR="00130064" w:rsidRPr="00ED1010" w:rsidRDefault="00130064" w:rsidP="00130064">
            <w:pPr>
              <w:pStyle w:val="GlossEng"/>
            </w:pPr>
            <w:r>
              <w:t>eh</w:t>
            </w:r>
          </w:p>
        </w:tc>
        <w:tc>
          <w:tcPr>
            <w:tcW w:w="651" w:type="dxa"/>
            <w:shd w:val="clear" w:color="auto" w:fill="auto"/>
          </w:tcPr>
          <w:p w14:paraId="7CA8CFED" w14:textId="77777777" w:rsidR="00130064" w:rsidRPr="00ED1010" w:rsidRDefault="00130064" w:rsidP="00130064">
            <w:pPr>
              <w:pStyle w:val="GlossEng"/>
            </w:pPr>
            <w:r w:rsidRPr="00ED1010">
              <w:t>father</w:t>
            </w:r>
          </w:p>
        </w:tc>
        <w:tc>
          <w:tcPr>
            <w:tcW w:w="718" w:type="dxa"/>
            <w:shd w:val="clear" w:color="auto" w:fill="auto"/>
          </w:tcPr>
          <w:p w14:paraId="733DA95C" w14:textId="77777777" w:rsidR="00130064" w:rsidRPr="00ED1010" w:rsidRDefault="00130064" w:rsidP="00130064">
            <w:pPr>
              <w:pStyle w:val="GlossEng"/>
            </w:pPr>
            <w:r w:rsidRPr="00ED1010">
              <w:t>come</w:t>
            </w:r>
          </w:p>
        </w:tc>
        <w:tc>
          <w:tcPr>
            <w:tcW w:w="462" w:type="dxa"/>
            <w:shd w:val="clear" w:color="auto" w:fill="auto"/>
          </w:tcPr>
          <w:p w14:paraId="1F972EC7" w14:textId="77777777" w:rsidR="00130064" w:rsidRPr="00ED1010" w:rsidRDefault="00130064" w:rsidP="00130064">
            <w:pPr>
              <w:pStyle w:val="GlossEng"/>
            </w:pPr>
            <w:r>
              <w:t>eh</w:t>
            </w:r>
          </w:p>
        </w:tc>
      </w:tr>
    </w:tbl>
    <w:p w14:paraId="06E3FC28" w14:textId="255A346C" w:rsidR="00130064" w:rsidRDefault="00B7093A" w:rsidP="00130064">
      <w:pPr>
        <w:pStyle w:val="FreeTranslEng"/>
      </w:pPr>
      <w:r>
        <w:t>‘</w:t>
      </w:r>
      <w:r w:rsidR="00130064">
        <w:t>you (</w:t>
      </w:r>
      <w:r>
        <w:t>‘</w:t>
      </w:r>
      <w:r w:rsidR="00130064">
        <w:t>father</w:t>
      </w:r>
      <w:r>
        <w:t>’</w:t>
      </w:r>
      <w:r w:rsidR="00130064">
        <w:t xml:space="preserve">) will come (here), </w:t>
      </w:r>
      <w:r w:rsidR="00130064" w:rsidRPr="005E6D90">
        <w:rPr>
          <w:rStyle w:val="ChBlueBold"/>
        </w:rPr>
        <w:t>eh?</w:t>
      </w:r>
      <w:r w:rsidR="00130064">
        <w:t>, you (</w:t>
      </w:r>
      <w:r>
        <w:t>‘</w:t>
      </w:r>
      <w:r w:rsidR="00130064">
        <w:t>father</w:t>
      </w:r>
      <w:r>
        <w:t>’</w:t>
      </w:r>
      <w:r w:rsidR="00130064">
        <w:t xml:space="preserve">) will come (here), </w:t>
      </w:r>
      <w:r w:rsidR="00130064" w:rsidRPr="005E6D90">
        <w:rPr>
          <w:rStyle w:val="ChBlueBold"/>
        </w:rPr>
        <w:t>eh?</w:t>
      </w:r>
      <w:r>
        <w:t>’</w:t>
      </w:r>
      <w:r w:rsidR="00130064">
        <w:t xml:space="preserve"> </w:t>
      </w:r>
      <w:r w:rsidR="00130064" w:rsidRPr="005E6D90">
        <w:rPr>
          <w:rStyle w:val="ExampleSource"/>
        </w:rPr>
        <w:t>[080922-001a-CvPh.1072]</w:t>
      </w:r>
    </w:p>
    <w:tbl>
      <w:tblPr>
        <w:tblW w:w="6144" w:type="dxa"/>
        <w:tblCellMar>
          <w:left w:w="42" w:type="dxa"/>
          <w:right w:w="42" w:type="dxa"/>
        </w:tblCellMar>
        <w:tblLook w:val="01E0" w:firstRow="1" w:lastRow="1" w:firstColumn="1" w:lastColumn="1" w:noHBand="0" w:noVBand="0"/>
      </w:tblPr>
      <w:tblGrid>
        <w:gridCol w:w="709"/>
        <w:gridCol w:w="496"/>
        <w:gridCol w:w="1690"/>
        <w:gridCol w:w="484"/>
        <w:gridCol w:w="489"/>
        <w:gridCol w:w="740"/>
        <w:gridCol w:w="489"/>
        <w:gridCol w:w="585"/>
        <w:gridCol w:w="462"/>
      </w:tblGrid>
      <w:tr w:rsidR="00AC23C4" w:rsidRPr="00414A9C" w14:paraId="060576DA" w14:textId="77777777" w:rsidTr="00AC23C4">
        <w:tc>
          <w:tcPr>
            <w:tcW w:w="709" w:type="dxa"/>
            <w:shd w:val="clear" w:color="auto" w:fill="auto"/>
          </w:tcPr>
          <w:p w14:paraId="734D2F05" w14:textId="77777777" w:rsidR="00130064" w:rsidRPr="007A3A2D" w:rsidRDefault="00130064" w:rsidP="00130064">
            <w:pPr>
              <w:pStyle w:val="O0Nwnext"/>
            </w:pPr>
            <w:bookmarkStart w:id="2750" w:name="_Ref363640762"/>
            <w:r w:rsidRPr="007A3A2D">
              <w:t>(</w:t>
            </w:r>
            <w:fldSimple w:instr=" SEQ ( \* ARABIC \s 1 ">
              <w:r w:rsidR="00154D81">
                <w:rPr>
                  <w:noProof/>
                </w:rPr>
                <w:t>335</w:t>
              </w:r>
            </w:fldSimple>
            <w:r w:rsidRPr="007A3A2D">
              <w:t>)</w:t>
            </w:r>
            <w:bookmarkEnd w:id="2750"/>
          </w:p>
        </w:tc>
        <w:tc>
          <w:tcPr>
            <w:tcW w:w="496" w:type="dxa"/>
            <w:shd w:val="clear" w:color="auto" w:fill="auto"/>
          </w:tcPr>
          <w:p w14:paraId="7311BE43" w14:textId="77777777" w:rsidR="00130064" w:rsidRPr="007A3A2D" w:rsidRDefault="00130064" w:rsidP="00130064">
            <w:pPr>
              <w:pStyle w:val="Text"/>
            </w:pPr>
            <w:r w:rsidRPr="007A3A2D">
              <w:t>ade</w:t>
            </w:r>
          </w:p>
        </w:tc>
        <w:tc>
          <w:tcPr>
            <w:tcW w:w="1690" w:type="dxa"/>
            <w:shd w:val="clear" w:color="auto" w:fill="auto"/>
          </w:tcPr>
          <w:p w14:paraId="0ABCFC77" w14:textId="77777777" w:rsidR="00130064" w:rsidRPr="007A3A2D" w:rsidRDefault="00130064" w:rsidP="00130064">
            <w:pPr>
              <w:pStyle w:val="Text"/>
            </w:pPr>
            <w:r w:rsidRPr="007A3A2D">
              <w:t>bongso</w:t>
            </w:r>
          </w:p>
        </w:tc>
        <w:tc>
          <w:tcPr>
            <w:tcW w:w="484" w:type="dxa"/>
            <w:shd w:val="clear" w:color="auto" w:fill="auto"/>
          </w:tcPr>
          <w:p w14:paraId="0F2E18E8" w14:textId="77777777" w:rsidR="00130064" w:rsidRPr="007A3A2D" w:rsidRDefault="00130064" w:rsidP="00130064">
            <w:pPr>
              <w:pStyle w:val="Text"/>
            </w:pPr>
            <w:r w:rsidRPr="007A3A2D">
              <w:t>jadi</w:t>
            </w:r>
          </w:p>
        </w:tc>
        <w:tc>
          <w:tcPr>
            <w:tcW w:w="489" w:type="dxa"/>
            <w:shd w:val="clear" w:color="auto" w:fill="auto"/>
          </w:tcPr>
          <w:p w14:paraId="767E2E2E" w14:textId="77777777" w:rsidR="00130064" w:rsidRPr="007A3A2D" w:rsidRDefault="00130064" w:rsidP="00130064">
            <w:pPr>
              <w:pStyle w:val="Text"/>
            </w:pPr>
            <w:r w:rsidRPr="007A3A2D">
              <w:t>ko</w:t>
            </w:r>
          </w:p>
        </w:tc>
        <w:tc>
          <w:tcPr>
            <w:tcW w:w="740" w:type="dxa"/>
            <w:shd w:val="clear" w:color="auto" w:fill="auto"/>
          </w:tcPr>
          <w:p w14:paraId="61BE99DD" w14:textId="77777777" w:rsidR="00130064" w:rsidRPr="007A3A2D" w:rsidRDefault="00130064" w:rsidP="00130064">
            <w:pPr>
              <w:pStyle w:val="Text"/>
            </w:pPr>
            <w:r w:rsidRPr="007A3A2D">
              <w:t>sayang</w:t>
            </w:r>
          </w:p>
        </w:tc>
        <w:tc>
          <w:tcPr>
            <w:tcW w:w="489" w:type="dxa"/>
            <w:shd w:val="clear" w:color="auto" w:fill="auto"/>
          </w:tcPr>
          <w:p w14:paraId="68219690" w14:textId="77777777" w:rsidR="00130064" w:rsidRPr="007A3A2D" w:rsidRDefault="00130064" w:rsidP="00130064">
            <w:pPr>
              <w:pStyle w:val="Text"/>
            </w:pPr>
            <w:r w:rsidRPr="007A3A2D">
              <w:t>dia</w:t>
            </w:r>
          </w:p>
        </w:tc>
        <w:tc>
          <w:tcPr>
            <w:tcW w:w="585" w:type="dxa"/>
            <w:shd w:val="clear" w:color="auto" w:fill="auto"/>
          </w:tcPr>
          <w:p w14:paraId="6B9A0600" w14:textId="77777777" w:rsidR="00130064" w:rsidRPr="007A3A2D" w:rsidRDefault="00130064" w:rsidP="00130064">
            <w:pPr>
              <w:pStyle w:val="Text"/>
            </w:pPr>
            <w:r w:rsidRPr="007A3A2D">
              <w:t>skali</w:t>
            </w:r>
          </w:p>
        </w:tc>
        <w:tc>
          <w:tcPr>
            <w:tcW w:w="462" w:type="dxa"/>
            <w:shd w:val="clear" w:color="auto" w:fill="auto"/>
          </w:tcPr>
          <w:p w14:paraId="0EE5193A" w14:textId="77777777" w:rsidR="00130064" w:rsidRPr="007A3A2D" w:rsidRDefault="00130064" w:rsidP="00130064">
            <w:pPr>
              <w:pStyle w:val="Text"/>
            </w:pPr>
            <w:r w:rsidRPr="007A3A2D">
              <w:rPr>
                <w:rStyle w:val="ChBlueBold"/>
              </w:rPr>
              <w:t>e</w:t>
            </w:r>
            <w:r w:rsidRPr="007A3A2D">
              <w:t>?</w:t>
            </w:r>
          </w:p>
        </w:tc>
      </w:tr>
      <w:tr w:rsidR="00AC23C4" w:rsidRPr="00AC23C4" w14:paraId="360BCB52" w14:textId="77777777" w:rsidTr="00AC23C4">
        <w:tc>
          <w:tcPr>
            <w:tcW w:w="709" w:type="dxa"/>
            <w:shd w:val="clear" w:color="auto" w:fill="auto"/>
          </w:tcPr>
          <w:p w14:paraId="1AAD4631" w14:textId="77777777" w:rsidR="00130064" w:rsidRPr="007A3A2D" w:rsidRDefault="00130064" w:rsidP="00130064">
            <w:pPr>
              <w:pStyle w:val="GlossEng"/>
            </w:pPr>
          </w:p>
        </w:tc>
        <w:tc>
          <w:tcPr>
            <w:tcW w:w="496" w:type="dxa"/>
            <w:shd w:val="clear" w:color="auto" w:fill="auto"/>
          </w:tcPr>
          <w:p w14:paraId="046A73BC" w14:textId="77777777" w:rsidR="00130064" w:rsidRPr="007A3A2D" w:rsidRDefault="00130064" w:rsidP="00130064">
            <w:pPr>
              <w:pStyle w:val="GlossEng"/>
            </w:pPr>
            <w:r w:rsidRPr="007A3A2D">
              <w:t>ySb</w:t>
            </w:r>
          </w:p>
        </w:tc>
        <w:tc>
          <w:tcPr>
            <w:tcW w:w="1690" w:type="dxa"/>
            <w:shd w:val="clear" w:color="auto" w:fill="auto"/>
          </w:tcPr>
          <w:p w14:paraId="02E6B40A" w14:textId="77777777" w:rsidR="00130064" w:rsidRPr="007A3A2D" w:rsidRDefault="00130064" w:rsidP="00130064">
            <w:pPr>
              <w:pStyle w:val="GlossEng"/>
            </w:pPr>
            <w:r w:rsidRPr="007A3A2D">
              <w:t>youngest.offspring</w:t>
            </w:r>
          </w:p>
        </w:tc>
        <w:tc>
          <w:tcPr>
            <w:tcW w:w="484" w:type="dxa"/>
            <w:shd w:val="clear" w:color="auto" w:fill="auto"/>
          </w:tcPr>
          <w:p w14:paraId="679594B5" w14:textId="77777777" w:rsidR="00130064" w:rsidRPr="007A3A2D" w:rsidRDefault="00130064" w:rsidP="00130064">
            <w:pPr>
              <w:pStyle w:val="GlossEng"/>
            </w:pPr>
            <w:r w:rsidRPr="007A3A2D">
              <w:t>so</w:t>
            </w:r>
          </w:p>
        </w:tc>
        <w:tc>
          <w:tcPr>
            <w:tcW w:w="489" w:type="dxa"/>
            <w:shd w:val="clear" w:color="auto" w:fill="auto"/>
          </w:tcPr>
          <w:p w14:paraId="7076E2FB" w14:textId="77777777" w:rsidR="00130064" w:rsidRPr="007A3A2D" w:rsidRDefault="00130064" w:rsidP="00130064">
            <w:pPr>
              <w:pStyle w:val="GlossEng"/>
              <w:rPr>
                <w:rStyle w:val="ChSmallCaps"/>
              </w:rPr>
            </w:pPr>
            <w:r w:rsidRPr="007A3A2D">
              <w:rPr>
                <w:rStyle w:val="ChSmallCaps"/>
              </w:rPr>
              <w:t>2sg</w:t>
            </w:r>
          </w:p>
        </w:tc>
        <w:tc>
          <w:tcPr>
            <w:tcW w:w="740" w:type="dxa"/>
            <w:shd w:val="clear" w:color="auto" w:fill="auto"/>
          </w:tcPr>
          <w:p w14:paraId="1BEEB85D" w14:textId="77777777" w:rsidR="00130064" w:rsidRPr="007A3A2D" w:rsidRDefault="00130064" w:rsidP="00130064">
            <w:pPr>
              <w:pStyle w:val="GlossEng"/>
            </w:pPr>
            <w:r w:rsidRPr="007A3A2D">
              <w:t>love</w:t>
            </w:r>
          </w:p>
        </w:tc>
        <w:tc>
          <w:tcPr>
            <w:tcW w:w="489" w:type="dxa"/>
            <w:shd w:val="clear" w:color="auto" w:fill="auto"/>
          </w:tcPr>
          <w:p w14:paraId="302380F5" w14:textId="77777777" w:rsidR="00130064" w:rsidRPr="007A3A2D" w:rsidRDefault="00130064" w:rsidP="00130064">
            <w:pPr>
              <w:pStyle w:val="GlossEng"/>
              <w:rPr>
                <w:rStyle w:val="ChSmallCaps"/>
              </w:rPr>
            </w:pPr>
            <w:r w:rsidRPr="007A3A2D">
              <w:rPr>
                <w:rStyle w:val="ChSmallCaps"/>
              </w:rPr>
              <w:t>3sg</w:t>
            </w:r>
          </w:p>
        </w:tc>
        <w:tc>
          <w:tcPr>
            <w:tcW w:w="585" w:type="dxa"/>
            <w:shd w:val="clear" w:color="auto" w:fill="auto"/>
          </w:tcPr>
          <w:p w14:paraId="5D17012E" w14:textId="77777777" w:rsidR="00130064" w:rsidRPr="007A3A2D" w:rsidRDefault="00130064" w:rsidP="00130064">
            <w:pPr>
              <w:pStyle w:val="GlossEng"/>
            </w:pPr>
            <w:r w:rsidRPr="007A3A2D">
              <w:t>very</w:t>
            </w:r>
          </w:p>
        </w:tc>
        <w:tc>
          <w:tcPr>
            <w:tcW w:w="462" w:type="dxa"/>
            <w:shd w:val="clear" w:color="auto" w:fill="auto"/>
          </w:tcPr>
          <w:p w14:paraId="56953B2B" w14:textId="77777777" w:rsidR="00130064" w:rsidRPr="007A3A2D" w:rsidRDefault="00130064" w:rsidP="00130064">
            <w:pPr>
              <w:pStyle w:val="GlossEng"/>
            </w:pPr>
            <w:r w:rsidRPr="007A3A2D">
              <w:t>eh</w:t>
            </w:r>
          </w:p>
        </w:tc>
      </w:tr>
    </w:tbl>
    <w:p w14:paraId="7D83D570" w14:textId="6C3609ED" w:rsidR="00130064" w:rsidRPr="007A3A2D" w:rsidRDefault="00B7093A" w:rsidP="00130064">
      <w:pPr>
        <w:pStyle w:val="FreeTranslEng"/>
      </w:pPr>
      <w:r>
        <w:t>‘</w:t>
      </w:r>
      <w:r w:rsidR="00130064" w:rsidRPr="007A3A2D">
        <w:t xml:space="preserve">(your) youngest sibling, so you love her very much, </w:t>
      </w:r>
      <w:r w:rsidR="00130064" w:rsidRPr="007A3A2D">
        <w:rPr>
          <w:rStyle w:val="ChBlueBold"/>
        </w:rPr>
        <w:t>eh</w:t>
      </w:r>
      <w:r w:rsidR="00130064" w:rsidRPr="00A660A5">
        <w:rPr>
          <w:rStyle w:val="ChBlueBold"/>
        </w:rPr>
        <w:t>?</w:t>
      </w:r>
      <w:r>
        <w:t>’</w:t>
      </w:r>
      <w:r w:rsidR="00130064" w:rsidRPr="007A3A2D">
        <w:t xml:space="preserve"> </w:t>
      </w:r>
      <w:r w:rsidR="00130064" w:rsidRPr="007A3A2D">
        <w:rPr>
          <w:rStyle w:val="ExampleSource"/>
        </w:rPr>
        <w:t>[080922-001a-CvPh.0302]</w:t>
      </w:r>
    </w:p>
    <w:tbl>
      <w:tblPr>
        <w:tblW w:w="6651" w:type="dxa"/>
        <w:tblCellMar>
          <w:left w:w="42" w:type="dxa"/>
          <w:right w:w="42" w:type="dxa"/>
        </w:tblCellMar>
        <w:tblLook w:val="01E0" w:firstRow="1" w:lastRow="1" w:firstColumn="1" w:lastColumn="1" w:noHBand="0" w:noVBand="0"/>
      </w:tblPr>
      <w:tblGrid>
        <w:gridCol w:w="709"/>
        <w:gridCol w:w="488"/>
        <w:gridCol w:w="789"/>
        <w:gridCol w:w="455"/>
        <w:gridCol w:w="366"/>
        <w:gridCol w:w="644"/>
        <w:gridCol w:w="453"/>
        <w:gridCol w:w="366"/>
        <w:gridCol w:w="618"/>
        <w:gridCol w:w="666"/>
        <w:gridCol w:w="644"/>
        <w:gridCol w:w="453"/>
      </w:tblGrid>
      <w:tr w:rsidR="00AC23C4" w:rsidRPr="00414A9C" w14:paraId="6C86D1D6" w14:textId="77777777" w:rsidTr="00AC23C4">
        <w:tc>
          <w:tcPr>
            <w:tcW w:w="709" w:type="dxa"/>
            <w:shd w:val="clear" w:color="auto" w:fill="auto"/>
          </w:tcPr>
          <w:p w14:paraId="45A022EC" w14:textId="77777777" w:rsidR="00130064" w:rsidRPr="009F708D" w:rsidRDefault="00130064" w:rsidP="00130064">
            <w:pPr>
              <w:pStyle w:val="O0Nwnext"/>
            </w:pPr>
            <w:bookmarkStart w:id="2751" w:name="_Ref362111473"/>
            <w:r w:rsidRPr="00856563">
              <w:t>(</w:t>
            </w:r>
            <w:fldSimple w:instr=" SEQ ( \* ARABIC \s 1 ">
              <w:r w:rsidR="00154D81">
                <w:rPr>
                  <w:noProof/>
                </w:rPr>
                <w:t>336</w:t>
              </w:r>
            </w:fldSimple>
            <w:r w:rsidRPr="00856563">
              <w:t>)</w:t>
            </w:r>
            <w:bookmarkEnd w:id="2751"/>
          </w:p>
        </w:tc>
        <w:tc>
          <w:tcPr>
            <w:tcW w:w="488" w:type="dxa"/>
            <w:shd w:val="clear" w:color="auto" w:fill="auto"/>
          </w:tcPr>
          <w:p w14:paraId="2B688DAE" w14:textId="77777777" w:rsidR="00130064" w:rsidRPr="00F06496" w:rsidRDefault="00130064" w:rsidP="00130064">
            <w:pPr>
              <w:pStyle w:val="Text"/>
            </w:pPr>
            <w:r w:rsidRPr="00F06496">
              <w:t>hari</w:t>
            </w:r>
          </w:p>
        </w:tc>
        <w:tc>
          <w:tcPr>
            <w:tcW w:w="789" w:type="dxa"/>
            <w:shd w:val="clear" w:color="auto" w:fill="auto"/>
          </w:tcPr>
          <w:p w14:paraId="65100CCC" w14:textId="77777777" w:rsidR="00130064" w:rsidRPr="00F06496" w:rsidRDefault="00130064" w:rsidP="00130064">
            <w:pPr>
              <w:pStyle w:val="Text"/>
            </w:pPr>
            <w:r w:rsidRPr="00F06496">
              <w:t>minggu</w:t>
            </w:r>
          </w:p>
        </w:tc>
        <w:tc>
          <w:tcPr>
            <w:tcW w:w="455" w:type="dxa"/>
            <w:shd w:val="clear" w:color="auto" w:fill="auto"/>
          </w:tcPr>
          <w:p w14:paraId="33C7DDFA" w14:textId="77777777" w:rsidR="00130064" w:rsidRPr="00F06496" w:rsidRDefault="00130064" w:rsidP="00130064">
            <w:pPr>
              <w:pStyle w:val="Text"/>
            </w:pPr>
            <w:r w:rsidRPr="00F06496">
              <w:t>ko</w:t>
            </w:r>
          </w:p>
        </w:tc>
        <w:tc>
          <w:tcPr>
            <w:tcW w:w="366" w:type="dxa"/>
            <w:shd w:val="clear" w:color="auto" w:fill="auto"/>
          </w:tcPr>
          <w:p w14:paraId="159BA0EE" w14:textId="77777777" w:rsidR="00130064" w:rsidRPr="00F06496" w:rsidRDefault="00130064" w:rsidP="00130064">
            <w:pPr>
              <w:pStyle w:val="Text"/>
            </w:pPr>
            <w:r w:rsidRPr="00F06496">
              <w:t>ke</w:t>
            </w:r>
          </w:p>
        </w:tc>
        <w:tc>
          <w:tcPr>
            <w:tcW w:w="644" w:type="dxa"/>
            <w:shd w:val="clear" w:color="auto" w:fill="auto"/>
          </w:tcPr>
          <w:p w14:paraId="0E798D86" w14:textId="77777777" w:rsidR="00130064" w:rsidRPr="00F06496" w:rsidRDefault="00130064" w:rsidP="00130064">
            <w:pPr>
              <w:pStyle w:val="Text"/>
            </w:pPr>
            <w:r w:rsidRPr="00F06496">
              <w:t>ruma</w:t>
            </w:r>
          </w:p>
        </w:tc>
        <w:tc>
          <w:tcPr>
            <w:tcW w:w="453" w:type="dxa"/>
            <w:shd w:val="clear" w:color="auto" w:fill="auto"/>
          </w:tcPr>
          <w:p w14:paraId="683716F5" w14:textId="77777777" w:rsidR="00130064" w:rsidRPr="005135C6" w:rsidRDefault="00130064" w:rsidP="00130064">
            <w:pPr>
              <w:pStyle w:val="Text"/>
            </w:pPr>
            <w:r w:rsidRPr="005135C6">
              <w:rPr>
                <w:rStyle w:val="ChBlueBold"/>
              </w:rPr>
              <w:t>e</w:t>
            </w:r>
            <w:r w:rsidRPr="005135C6">
              <w:t>?</w:t>
            </w:r>
          </w:p>
        </w:tc>
        <w:tc>
          <w:tcPr>
            <w:tcW w:w="366" w:type="dxa"/>
            <w:shd w:val="clear" w:color="auto" w:fill="auto"/>
          </w:tcPr>
          <w:p w14:paraId="2478A792" w14:textId="77777777" w:rsidR="00130064" w:rsidRPr="00F06496" w:rsidRDefault="00130064" w:rsidP="00130064">
            <w:pPr>
              <w:pStyle w:val="Text"/>
            </w:pPr>
            <w:r w:rsidRPr="00F06496">
              <w:t>ke</w:t>
            </w:r>
          </w:p>
        </w:tc>
        <w:tc>
          <w:tcPr>
            <w:tcW w:w="618" w:type="dxa"/>
            <w:shd w:val="clear" w:color="auto" w:fill="auto"/>
          </w:tcPr>
          <w:p w14:paraId="43C15B77" w14:textId="77777777" w:rsidR="00130064" w:rsidRPr="00F06496" w:rsidRDefault="004A6C97" w:rsidP="00130064">
            <w:pPr>
              <w:pStyle w:val="Text"/>
            </w:pPr>
            <w:r>
              <w:t>Siduas</w:t>
            </w:r>
          </w:p>
        </w:tc>
        <w:tc>
          <w:tcPr>
            <w:tcW w:w="666" w:type="dxa"/>
            <w:shd w:val="clear" w:color="auto" w:fill="auto"/>
          </w:tcPr>
          <w:p w14:paraId="6BDEAC62" w14:textId="77777777" w:rsidR="00130064" w:rsidRPr="00F06496" w:rsidRDefault="00130064" w:rsidP="00130064">
            <w:pPr>
              <w:pStyle w:val="Text"/>
            </w:pPr>
            <w:r w:rsidRPr="00F06496">
              <w:t>punya</w:t>
            </w:r>
          </w:p>
        </w:tc>
        <w:tc>
          <w:tcPr>
            <w:tcW w:w="644" w:type="dxa"/>
            <w:shd w:val="clear" w:color="auto" w:fill="auto"/>
          </w:tcPr>
          <w:p w14:paraId="588828BB" w14:textId="77777777" w:rsidR="00130064" w:rsidRPr="00F06496" w:rsidRDefault="00130064" w:rsidP="00130064">
            <w:pPr>
              <w:pStyle w:val="Text"/>
            </w:pPr>
            <w:r>
              <w:t>ruma</w:t>
            </w:r>
          </w:p>
        </w:tc>
        <w:tc>
          <w:tcPr>
            <w:tcW w:w="453" w:type="dxa"/>
            <w:shd w:val="clear" w:color="auto" w:fill="auto"/>
          </w:tcPr>
          <w:p w14:paraId="7A8F74F5" w14:textId="77777777" w:rsidR="00130064" w:rsidRPr="005135C6" w:rsidRDefault="00130064" w:rsidP="00130064">
            <w:pPr>
              <w:pStyle w:val="Text"/>
            </w:pPr>
            <w:r w:rsidRPr="005135C6">
              <w:rPr>
                <w:rStyle w:val="ChBlueBold"/>
              </w:rPr>
              <w:t>e</w:t>
            </w:r>
            <w:r w:rsidRPr="005135C6">
              <w:t>?</w:t>
            </w:r>
          </w:p>
        </w:tc>
      </w:tr>
      <w:tr w:rsidR="00AC23C4" w:rsidRPr="00AC23C4" w14:paraId="20C40026" w14:textId="77777777" w:rsidTr="00AC23C4">
        <w:tc>
          <w:tcPr>
            <w:tcW w:w="709" w:type="dxa"/>
            <w:shd w:val="clear" w:color="auto" w:fill="auto"/>
          </w:tcPr>
          <w:p w14:paraId="0B2D023F" w14:textId="77777777" w:rsidR="00130064" w:rsidRPr="00F06496" w:rsidRDefault="00130064" w:rsidP="00130064">
            <w:pPr>
              <w:pStyle w:val="GlossEng"/>
            </w:pPr>
          </w:p>
        </w:tc>
        <w:tc>
          <w:tcPr>
            <w:tcW w:w="488" w:type="dxa"/>
            <w:shd w:val="clear" w:color="auto" w:fill="auto"/>
          </w:tcPr>
          <w:p w14:paraId="58BBD5F8" w14:textId="77777777" w:rsidR="00130064" w:rsidRPr="0046039D" w:rsidRDefault="00130064" w:rsidP="00130064">
            <w:pPr>
              <w:pStyle w:val="GlossEng"/>
            </w:pPr>
            <w:r w:rsidRPr="0046039D">
              <w:t>day</w:t>
            </w:r>
          </w:p>
        </w:tc>
        <w:tc>
          <w:tcPr>
            <w:tcW w:w="789" w:type="dxa"/>
            <w:shd w:val="clear" w:color="auto" w:fill="auto"/>
          </w:tcPr>
          <w:p w14:paraId="390C75F1" w14:textId="77777777" w:rsidR="00130064" w:rsidRPr="0046039D" w:rsidRDefault="00130064" w:rsidP="00130064">
            <w:pPr>
              <w:pStyle w:val="GlossEng"/>
            </w:pPr>
            <w:r w:rsidRPr="0046039D">
              <w:t>Sunday</w:t>
            </w:r>
          </w:p>
        </w:tc>
        <w:tc>
          <w:tcPr>
            <w:tcW w:w="455" w:type="dxa"/>
            <w:shd w:val="clear" w:color="auto" w:fill="auto"/>
          </w:tcPr>
          <w:p w14:paraId="2E157924" w14:textId="77777777" w:rsidR="00130064" w:rsidRPr="00DE5F52" w:rsidRDefault="00130064" w:rsidP="00130064">
            <w:pPr>
              <w:pStyle w:val="GlossEng"/>
              <w:rPr>
                <w:rStyle w:val="ChSmallCaps"/>
              </w:rPr>
            </w:pPr>
            <w:r w:rsidRPr="00DE5F52">
              <w:rPr>
                <w:rStyle w:val="ChSmallCaps"/>
              </w:rPr>
              <w:t>2sg</w:t>
            </w:r>
          </w:p>
        </w:tc>
        <w:tc>
          <w:tcPr>
            <w:tcW w:w="366" w:type="dxa"/>
            <w:shd w:val="clear" w:color="auto" w:fill="auto"/>
          </w:tcPr>
          <w:p w14:paraId="08D524B6" w14:textId="77777777" w:rsidR="00130064" w:rsidRPr="0046039D" w:rsidRDefault="00130064" w:rsidP="00130064">
            <w:pPr>
              <w:pStyle w:val="GlossEng"/>
            </w:pPr>
            <w:r w:rsidRPr="0046039D">
              <w:t>to</w:t>
            </w:r>
          </w:p>
        </w:tc>
        <w:tc>
          <w:tcPr>
            <w:tcW w:w="644" w:type="dxa"/>
            <w:shd w:val="clear" w:color="auto" w:fill="auto"/>
          </w:tcPr>
          <w:p w14:paraId="73EE0A4B" w14:textId="77777777" w:rsidR="00130064" w:rsidRPr="0046039D" w:rsidRDefault="00130064" w:rsidP="00130064">
            <w:pPr>
              <w:pStyle w:val="GlossEng"/>
            </w:pPr>
            <w:r w:rsidRPr="0046039D">
              <w:t>house</w:t>
            </w:r>
          </w:p>
        </w:tc>
        <w:tc>
          <w:tcPr>
            <w:tcW w:w="453" w:type="dxa"/>
            <w:shd w:val="clear" w:color="auto" w:fill="auto"/>
          </w:tcPr>
          <w:p w14:paraId="0E0DD796" w14:textId="77777777" w:rsidR="00130064" w:rsidRPr="0046039D" w:rsidRDefault="00130064" w:rsidP="00130064">
            <w:pPr>
              <w:pStyle w:val="GlossEng"/>
            </w:pPr>
            <w:r>
              <w:t>eh</w:t>
            </w:r>
          </w:p>
        </w:tc>
        <w:tc>
          <w:tcPr>
            <w:tcW w:w="366" w:type="dxa"/>
            <w:shd w:val="clear" w:color="auto" w:fill="auto"/>
          </w:tcPr>
          <w:p w14:paraId="44143E2E" w14:textId="77777777" w:rsidR="00130064" w:rsidRPr="0046039D" w:rsidRDefault="00130064" w:rsidP="00130064">
            <w:pPr>
              <w:pStyle w:val="GlossEng"/>
            </w:pPr>
            <w:r w:rsidRPr="0046039D">
              <w:t>to</w:t>
            </w:r>
          </w:p>
        </w:tc>
        <w:tc>
          <w:tcPr>
            <w:tcW w:w="618" w:type="dxa"/>
            <w:shd w:val="clear" w:color="auto" w:fill="auto"/>
          </w:tcPr>
          <w:p w14:paraId="57A23663" w14:textId="77777777" w:rsidR="00130064" w:rsidRPr="0046039D" w:rsidRDefault="004A6C97" w:rsidP="00130064">
            <w:pPr>
              <w:pStyle w:val="GlossEng"/>
            </w:pPr>
            <w:r>
              <w:t>Siduas</w:t>
            </w:r>
          </w:p>
        </w:tc>
        <w:tc>
          <w:tcPr>
            <w:tcW w:w="666" w:type="dxa"/>
            <w:shd w:val="clear" w:color="auto" w:fill="auto"/>
          </w:tcPr>
          <w:p w14:paraId="050D5F57" w14:textId="77777777" w:rsidR="00130064" w:rsidRPr="00DE5F52" w:rsidRDefault="00130064" w:rsidP="00130064">
            <w:pPr>
              <w:pStyle w:val="GlossEng"/>
              <w:rPr>
                <w:rStyle w:val="ChSmallCaps"/>
              </w:rPr>
            </w:pPr>
            <w:r w:rsidRPr="00DE5F52">
              <w:rPr>
                <w:rStyle w:val="ChSmallCaps"/>
              </w:rPr>
              <w:t>poss</w:t>
            </w:r>
          </w:p>
        </w:tc>
        <w:tc>
          <w:tcPr>
            <w:tcW w:w="644" w:type="dxa"/>
            <w:shd w:val="clear" w:color="auto" w:fill="auto"/>
          </w:tcPr>
          <w:p w14:paraId="6D0F4B3E" w14:textId="77777777" w:rsidR="00130064" w:rsidRPr="0046039D" w:rsidRDefault="00130064" w:rsidP="00130064">
            <w:pPr>
              <w:pStyle w:val="GlossEng"/>
            </w:pPr>
            <w:r w:rsidRPr="0046039D">
              <w:t>house</w:t>
            </w:r>
          </w:p>
        </w:tc>
        <w:tc>
          <w:tcPr>
            <w:tcW w:w="453" w:type="dxa"/>
            <w:shd w:val="clear" w:color="auto" w:fill="auto"/>
          </w:tcPr>
          <w:p w14:paraId="7EC68407" w14:textId="77777777" w:rsidR="00130064" w:rsidRPr="00F06496" w:rsidRDefault="00130064" w:rsidP="00130064">
            <w:pPr>
              <w:pStyle w:val="GlossEng"/>
            </w:pPr>
            <w:r>
              <w:t>eh</w:t>
            </w:r>
          </w:p>
        </w:tc>
      </w:tr>
    </w:tbl>
    <w:p w14:paraId="1A46722C" w14:textId="1327BC70" w:rsidR="00130064" w:rsidRPr="009E2A1C" w:rsidRDefault="00B7093A" w:rsidP="00130064">
      <w:pPr>
        <w:pStyle w:val="FreeTranslEng15pt"/>
      </w:pPr>
      <w:r>
        <w:t>‘</w:t>
      </w:r>
      <w:r w:rsidR="00130064">
        <w:t xml:space="preserve">on Sunday you go to the house, </w:t>
      </w:r>
      <w:r w:rsidR="00130064" w:rsidRPr="0046039D">
        <w:rPr>
          <w:rStyle w:val="ChBlueBold"/>
        </w:rPr>
        <w:t>eh?</w:t>
      </w:r>
      <w:r w:rsidR="00130064">
        <w:rPr>
          <w:rStyle w:val="ChBlueBold"/>
        </w:rPr>
        <w:t>!</w:t>
      </w:r>
      <w:r w:rsidR="00130064">
        <w:t xml:space="preserve">, to </w:t>
      </w:r>
      <w:r w:rsidR="004A6C97">
        <w:t>Siduas</w:t>
      </w:r>
      <w:r>
        <w:t>’</w:t>
      </w:r>
      <w:r w:rsidR="00130064">
        <w:t xml:space="preserve"> house, </w:t>
      </w:r>
      <w:r w:rsidR="00130064" w:rsidRPr="0046039D">
        <w:rPr>
          <w:rStyle w:val="ChBlueBold"/>
        </w:rPr>
        <w:t>eh?</w:t>
      </w:r>
      <w:r w:rsidR="00130064">
        <w:rPr>
          <w:rStyle w:val="ChBlueBold"/>
        </w:rPr>
        <w:t>!</w:t>
      </w:r>
      <w:r>
        <w:t>’</w:t>
      </w:r>
      <w:r w:rsidR="00130064">
        <w:t xml:space="preserve"> </w:t>
      </w:r>
      <w:r w:rsidR="00130064" w:rsidRPr="0046039D">
        <w:rPr>
          <w:rStyle w:val="ExampleSource"/>
        </w:rPr>
        <w:t>[080922-001a-CvPh.0341]</w:t>
      </w:r>
    </w:p>
    <w:p w14:paraId="1B96B696" w14:textId="77777777" w:rsidR="00130064" w:rsidRDefault="00130064" w:rsidP="00130064">
      <w:pPr>
        <w:pStyle w:val="Heading3"/>
      </w:pPr>
      <w:bookmarkStart w:id="2752" w:name="_Toc367531140"/>
      <w:bookmarkStart w:id="2753" w:name="_Ref439514015"/>
      <w:bookmarkStart w:id="2754" w:name="_Toc440455630"/>
      <w:r>
        <w:t>Placeholders and hesitation markers</w:t>
      </w:r>
      <w:bookmarkEnd w:id="2752"/>
      <w:bookmarkEnd w:id="2753"/>
      <w:bookmarkEnd w:id="2754"/>
    </w:p>
    <w:p w14:paraId="7FE75F98" w14:textId="03B4F5B2" w:rsidR="00130064" w:rsidRDefault="00130064" w:rsidP="0037695B">
      <w:pPr>
        <w:pStyle w:val="Body0000after"/>
      </w:pPr>
      <w:r>
        <w:t xml:space="preserve">Papuan Malay has </w:t>
      </w:r>
      <w:r w:rsidR="00475D84">
        <w:t xml:space="preserve">five </w:t>
      </w:r>
      <w:r>
        <w:t xml:space="preserve">placeholders, namely the three interrogatives </w:t>
      </w:r>
      <w:r w:rsidRPr="00EE00A6">
        <w:rPr>
          <w:rStyle w:val="ChItalBold"/>
        </w:rPr>
        <w:t>siapa</w:t>
      </w:r>
      <w:r>
        <w:t xml:space="preserve"> </w:t>
      </w:r>
      <w:r w:rsidR="00B7093A">
        <w:t>‘</w:t>
      </w:r>
      <w:r>
        <w:t>who</w:t>
      </w:r>
      <w:r w:rsidR="00B7093A">
        <w:t>’</w:t>
      </w:r>
      <w:r>
        <w:t xml:space="preserve">, </w:t>
      </w:r>
      <w:r w:rsidRPr="00EE00A6">
        <w:rPr>
          <w:rStyle w:val="ChItalBold"/>
        </w:rPr>
        <w:t>apa</w:t>
      </w:r>
      <w:r>
        <w:t xml:space="preserve"> </w:t>
      </w:r>
      <w:r w:rsidR="00B7093A">
        <w:t>‘</w:t>
      </w:r>
      <w:r>
        <w:t>what</w:t>
      </w:r>
      <w:r w:rsidR="00B7093A">
        <w:t>’</w:t>
      </w:r>
      <w:r>
        <w:t xml:space="preserve"> and </w:t>
      </w:r>
      <w:r w:rsidRPr="00EE00A6">
        <w:rPr>
          <w:rStyle w:val="ChItalBold"/>
        </w:rPr>
        <w:t>bagemana</w:t>
      </w:r>
      <w:r>
        <w:t xml:space="preserve"> </w:t>
      </w:r>
      <w:r w:rsidR="00B7093A">
        <w:t>‘</w:t>
      </w:r>
      <w:r>
        <w:t>how</w:t>
      </w:r>
      <w:r w:rsidR="00B7093A">
        <w:t>’</w:t>
      </w:r>
      <w:r>
        <w:t xml:space="preserve"> and the two demonstratives </w:t>
      </w:r>
      <w:r w:rsidRPr="00EE00A6">
        <w:rPr>
          <w:rStyle w:val="ChItalBold"/>
        </w:rPr>
        <w:t>ini</w:t>
      </w:r>
      <w:r>
        <w:t xml:space="preserve"> </w:t>
      </w:r>
      <w:r w:rsidR="00B7093A">
        <w:t>‘</w:t>
      </w:r>
      <w:r w:rsidRPr="0099608C">
        <w:rPr>
          <w:rStyle w:val="ChSmallCaps"/>
        </w:rPr>
        <w:t>d.prox</w:t>
      </w:r>
      <w:r w:rsidR="00B7093A">
        <w:t>’</w:t>
      </w:r>
      <w:r>
        <w:t xml:space="preserve"> and </w:t>
      </w:r>
      <w:r w:rsidRPr="00EE00A6">
        <w:rPr>
          <w:rStyle w:val="ChItalBold"/>
        </w:rPr>
        <w:t>itu</w:t>
      </w:r>
      <w:r>
        <w:t xml:space="preserve"> </w:t>
      </w:r>
      <w:r w:rsidR="00B7093A">
        <w:t>‘</w:t>
      </w:r>
      <w:r w:rsidRPr="0099608C">
        <w:rPr>
          <w:rStyle w:val="ChSmallCaps"/>
        </w:rPr>
        <w:t>d.prox</w:t>
      </w:r>
      <w:r w:rsidR="00B7093A">
        <w:t>’</w:t>
      </w:r>
      <w:r>
        <w:t xml:space="preserve">. </w:t>
      </w:r>
      <w:r w:rsidR="0086703A">
        <w:t xml:space="preserve">Their </w:t>
      </w:r>
      <w:r w:rsidR="00475D84">
        <w:t xml:space="preserve">main </w:t>
      </w:r>
      <w:r w:rsidR="0086703A">
        <w:t xml:space="preserve">function is to substitute </w:t>
      </w:r>
      <w:r w:rsidR="00475D84">
        <w:t xml:space="preserve">for lexical items that the speaker has temporarily forgotten. </w:t>
      </w:r>
      <w:r>
        <w:rPr>
          <w:szCs w:val="20"/>
        </w:rPr>
        <w:t xml:space="preserve">The five placeholders </w:t>
      </w:r>
      <w:r>
        <w:t>are discussed in the respective sections on interrogatives (§</w:t>
      </w:r>
      <w:r>
        <w:fldChar w:fldCharType="begin"/>
      </w:r>
      <w:r>
        <w:instrText xml:space="preserve"> REF _Ref358367283 \w \h </w:instrText>
      </w:r>
      <w:r>
        <w:fldChar w:fldCharType="separate"/>
      </w:r>
      <w:r w:rsidR="00154D81">
        <w:rPr>
          <w:cs/>
        </w:rPr>
        <w:t>‎</w:t>
      </w:r>
      <w:r w:rsidR="00154D81">
        <w:t>5.8</w:t>
      </w:r>
      <w:r>
        <w:fldChar w:fldCharType="end"/>
      </w:r>
      <w:r>
        <w:t>) and demonstratives (§</w:t>
      </w:r>
      <w:r w:rsidR="00991E7E">
        <w:fldChar w:fldCharType="begin"/>
      </w:r>
      <w:r w:rsidR="00991E7E">
        <w:instrText xml:space="preserve"> REF _Ref350604711 \w \h </w:instrText>
      </w:r>
      <w:r w:rsidR="00991E7E">
        <w:fldChar w:fldCharType="separate"/>
      </w:r>
      <w:r w:rsidR="00154D81">
        <w:rPr>
          <w:cs/>
        </w:rPr>
        <w:t>‎</w:t>
      </w:r>
      <w:r w:rsidR="00154D81">
        <w:t>7.1.2.6</w:t>
      </w:r>
      <w:r w:rsidR="00991E7E">
        <w:fldChar w:fldCharType="end"/>
      </w:r>
      <w:r>
        <w:t>).</w:t>
      </w:r>
    </w:p>
    <w:p w14:paraId="6A4B58E1" w14:textId="02FE32A3" w:rsidR="00130064" w:rsidRDefault="00130064" w:rsidP="00E217E9">
      <w:pPr>
        <w:pStyle w:val="Body0505after"/>
      </w:pPr>
      <w:r>
        <w:t xml:space="preserve">Hesitation markers, by contrast, have no lexical meaning. </w:t>
      </w:r>
      <w:r w:rsidR="00475D84">
        <w:t xml:space="preserve">As </w:t>
      </w:r>
      <w:r w:rsidR="0086703A">
        <w:t>vocal indicators</w:t>
      </w:r>
      <w:r>
        <w:t xml:space="preserve"> </w:t>
      </w:r>
      <w:r w:rsidR="00475D84">
        <w:t xml:space="preserve">they mainly serve to </w:t>
      </w:r>
      <w:r>
        <w:t>fill pause</w:t>
      </w:r>
      <w:r w:rsidR="00475D84">
        <w:t>s</w:t>
      </w:r>
      <w:r>
        <w:t xml:space="preserve">. The main Papuan Malay hesitation marker is </w:t>
      </w:r>
      <w:r w:rsidRPr="00811C93">
        <w:rPr>
          <w:rStyle w:val="ChItalBold"/>
        </w:rPr>
        <w:t>e</w:t>
      </w:r>
      <w:r>
        <w:rPr>
          <w:rStyle w:val="ChItalBold"/>
        </w:rPr>
        <w:t>(m)</w:t>
      </w:r>
      <w:r>
        <w:t xml:space="preserve"> </w:t>
      </w:r>
      <w:r w:rsidR="00B7093A">
        <w:t>‘</w:t>
      </w:r>
      <w:r>
        <w:t>uh</w:t>
      </w:r>
      <w:r w:rsidR="00B7093A">
        <w:t>’</w:t>
      </w:r>
      <w:r>
        <w:t xml:space="preserve">, as in </w:t>
      </w:r>
      <w:r>
        <w:fldChar w:fldCharType="begin"/>
      </w:r>
      <w:r>
        <w:instrText xml:space="preserve"> REF _Ref358386454 \h </w:instrText>
      </w:r>
      <w:r>
        <w:fldChar w:fldCharType="separate"/>
      </w:r>
      <w:r w:rsidR="00154D81" w:rsidRPr="00856563">
        <w:t>(</w:t>
      </w:r>
      <w:r w:rsidR="00154D81">
        <w:rPr>
          <w:noProof/>
        </w:rPr>
        <w:t>337</w:t>
      </w:r>
      <w:r w:rsidR="00154D81" w:rsidRPr="00856563">
        <w:t>)</w:t>
      </w:r>
      <w:r>
        <w:fldChar w:fldCharType="end"/>
      </w:r>
      <w:r>
        <w:t xml:space="preserve">; alternative realizations are </w:t>
      </w:r>
      <w:r w:rsidRPr="00E058A1">
        <w:rPr>
          <w:rStyle w:val="ChItalBold"/>
        </w:rPr>
        <w:t>u(m)</w:t>
      </w:r>
      <w:r>
        <w:t xml:space="preserve"> </w:t>
      </w:r>
      <w:r w:rsidR="00B7093A">
        <w:t>‘</w:t>
      </w:r>
      <w:r>
        <w:t>uh</w:t>
      </w:r>
      <w:r w:rsidR="00B7093A">
        <w:t>’</w:t>
      </w:r>
      <w:r>
        <w:t xml:space="preserve"> as in </w:t>
      </w:r>
      <w:r>
        <w:fldChar w:fldCharType="begin"/>
      </w:r>
      <w:r>
        <w:instrText xml:space="preserve"> REF _Ref358386456 \h </w:instrText>
      </w:r>
      <w:r>
        <w:fldChar w:fldCharType="separate"/>
      </w:r>
      <w:r w:rsidR="00154D81" w:rsidRPr="00856563">
        <w:t>(</w:t>
      </w:r>
      <w:r w:rsidR="00154D81">
        <w:rPr>
          <w:noProof/>
        </w:rPr>
        <w:t>338</w:t>
      </w:r>
      <w:r w:rsidR="00154D81" w:rsidRPr="00856563">
        <w:t>)</w:t>
      </w:r>
      <w:r>
        <w:fldChar w:fldCharType="end"/>
      </w:r>
      <w:r>
        <w:t xml:space="preserve">, or </w:t>
      </w:r>
      <w:r w:rsidRPr="00E058A1">
        <w:rPr>
          <w:rStyle w:val="ChItalBold"/>
        </w:rPr>
        <w:t>a(m)</w:t>
      </w:r>
      <w:r w:rsidRPr="00420101">
        <w:t xml:space="preserve">, </w:t>
      </w:r>
      <w:r w:rsidRPr="00420101">
        <w:rPr>
          <w:rStyle w:val="ChItalBold"/>
        </w:rPr>
        <w:t>mmm</w:t>
      </w:r>
      <w:r>
        <w:t xml:space="preserve">, or </w:t>
      </w:r>
      <w:r w:rsidRPr="00420101">
        <w:rPr>
          <w:rStyle w:val="ChItalBold"/>
        </w:rPr>
        <w:t>nnn</w:t>
      </w:r>
      <w:r>
        <w:t xml:space="preserve"> </w:t>
      </w:r>
      <w:r w:rsidR="00B7093A">
        <w:t>‘</w:t>
      </w:r>
      <w:r>
        <w:t>uh</w:t>
      </w:r>
      <w:r w:rsidR="00B7093A">
        <w:t>’</w:t>
      </w:r>
      <w:r>
        <w:t>.</w:t>
      </w:r>
    </w:p>
    <w:tbl>
      <w:tblPr>
        <w:tblW w:w="6394" w:type="dxa"/>
        <w:tblCellMar>
          <w:left w:w="42" w:type="dxa"/>
          <w:right w:w="42" w:type="dxa"/>
        </w:tblCellMar>
        <w:tblLook w:val="01E0" w:firstRow="1" w:lastRow="1" w:firstColumn="1" w:lastColumn="1" w:noHBand="0" w:noVBand="0"/>
      </w:tblPr>
      <w:tblGrid>
        <w:gridCol w:w="709"/>
        <w:gridCol w:w="529"/>
        <w:gridCol w:w="489"/>
        <w:gridCol w:w="773"/>
        <w:gridCol w:w="562"/>
        <w:gridCol w:w="440"/>
        <w:gridCol w:w="1006"/>
        <w:gridCol w:w="706"/>
        <w:gridCol w:w="896"/>
        <w:gridCol w:w="284"/>
      </w:tblGrid>
      <w:tr w:rsidR="00AC23C4" w:rsidRPr="00414A9C" w14:paraId="085E6732" w14:textId="77777777" w:rsidTr="00AC23C4">
        <w:tc>
          <w:tcPr>
            <w:tcW w:w="709" w:type="dxa"/>
            <w:shd w:val="clear" w:color="auto" w:fill="auto"/>
          </w:tcPr>
          <w:p w14:paraId="679DA9F2" w14:textId="77777777" w:rsidR="00130064" w:rsidRPr="009F708D" w:rsidRDefault="00130064" w:rsidP="00130064">
            <w:pPr>
              <w:pStyle w:val="O0Nwnext"/>
            </w:pPr>
            <w:bookmarkStart w:id="2755" w:name="_Ref358386454"/>
            <w:r w:rsidRPr="00856563">
              <w:t>(</w:t>
            </w:r>
            <w:fldSimple w:instr=" SEQ ( \* ARABIC \s 1 ">
              <w:r w:rsidR="00154D81">
                <w:rPr>
                  <w:noProof/>
                </w:rPr>
                <w:t>337</w:t>
              </w:r>
            </w:fldSimple>
            <w:r w:rsidRPr="00856563">
              <w:t>)</w:t>
            </w:r>
            <w:bookmarkEnd w:id="2755"/>
          </w:p>
        </w:tc>
        <w:tc>
          <w:tcPr>
            <w:tcW w:w="529" w:type="dxa"/>
            <w:shd w:val="clear" w:color="auto" w:fill="auto"/>
          </w:tcPr>
          <w:p w14:paraId="268D8C92" w14:textId="77777777" w:rsidR="00130064" w:rsidRPr="00EA0378" w:rsidRDefault="00130064" w:rsidP="00130064">
            <w:pPr>
              <w:pStyle w:val="Text"/>
            </w:pPr>
            <w:r w:rsidRPr="00EA0378">
              <w:t>kalo</w:t>
            </w:r>
          </w:p>
        </w:tc>
        <w:tc>
          <w:tcPr>
            <w:tcW w:w="489" w:type="dxa"/>
            <w:shd w:val="clear" w:color="auto" w:fill="auto"/>
          </w:tcPr>
          <w:p w14:paraId="1F5686D9" w14:textId="77777777" w:rsidR="00130064" w:rsidRPr="00EA0378" w:rsidRDefault="00130064" w:rsidP="00130064">
            <w:pPr>
              <w:pStyle w:val="Text"/>
            </w:pPr>
            <w:r w:rsidRPr="00EA0378">
              <w:t>sa</w:t>
            </w:r>
          </w:p>
        </w:tc>
        <w:tc>
          <w:tcPr>
            <w:tcW w:w="773" w:type="dxa"/>
            <w:shd w:val="clear" w:color="auto" w:fill="auto"/>
          </w:tcPr>
          <w:p w14:paraId="557FE316" w14:textId="77777777" w:rsidR="00130064" w:rsidRPr="00EA0378" w:rsidRDefault="00130064" w:rsidP="00130064">
            <w:pPr>
              <w:pStyle w:val="Text"/>
            </w:pPr>
            <w:r w:rsidRPr="00EA0378">
              <w:t>su</w:t>
            </w:r>
          </w:p>
        </w:tc>
        <w:tc>
          <w:tcPr>
            <w:tcW w:w="562" w:type="dxa"/>
            <w:shd w:val="clear" w:color="auto" w:fill="auto"/>
          </w:tcPr>
          <w:p w14:paraId="26379BEF" w14:textId="77777777" w:rsidR="00130064" w:rsidRPr="00EA0378" w:rsidRDefault="00130064" w:rsidP="00130064">
            <w:pPr>
              <w:pStyle w:val="Text"/>
            </w:pPr>
            <w:r w:rsidRPr="00EA0378">
              <w:t>pake</w:t>
            </w:r>
            <w:r w:rsidR="0013592E">
              <w:t>,</w:t>
            </w:r>
          </w:p>
        </w:tc>
        <w:tc>
          <w:tcPr>
            <w:tcW w:w="440" w:type="dxa"/>
            <w:shd w:val="clear" w:color="auto" w:fill="auto"/>
          </w:tcPr>
          <w:p w14:paraId="3E65EA9A" w14:textId="77777777" w:rsidR="00130064" w:rsidRPr="0013592E" w:rsidRDefault="00130064" w:rsidP="00130064">
            <w:pPr>
              <w:pStyle w:val="Text"/>
            </w:pPr>
            <w:r w:rsidRPr="0013592E">
              <w:rPr>
                <w:rStyle w:val="ChBlueBold"/>
              </w:rPr>
              <w:t>em</w:t>
            </w:r>
            <w:r w:rsidR="0013592E" w:rsidRPr="0013592E">
              <w:t>,</w:t>
            </w:r>
          </w:p>
        </w:tc>
        <w:tc>
          <w:tcPr>
            <w:tcW w:w="1006" w:type="dxa"/>
            <w:shd w:val="clear" w:color="auto" w:fill="auto"/>
          </w:tcPr>
          <w:p w14:paraId="66E5FA6C" w14:textId="77777777" w:rsidR="00130064" w:rsidRPr="00EA0378" w:rsidRDefault="00130064" w:rsidP="00130064">
            <w:pPr>
              <w:pStyle w:val="Text"/>
            </w:pPr>
            <w:r w:rsidRPr="00EA0378">
              <w:t>kaca</w:t>
            </w:r>
            <w:r>
              <w:t>-mata</w:t>
            </w:r>
          </w:p>
        </w:tc>
        <w:tc>
          <w:tcPr>
            <w:tcW w:w="706" w:type="dxa"/>
            <w:shd w:val="clear" w:color="auto" w:fill="auto"/>
          </w:tcPr>
          <w:p w14:paraId="1FC4F154" w14:textId="77777777" w:rsidR="00130064" w:rsidRPr="00EA0378" w:rsidRDefault="00130064" w:rsidP="00130064">
            <w:pPr>
              <w:pStyle w:val="Text"/>
            </w:pPr>
            <w:r w:rsidRPr="00EA0378">
              <w:t>tu</w:t>
            </w:r>
          </w:p>
        </w:tc>
        <w:tc>
          <w:tcPr>
            <w:tcW w:w="896" w:type="dxa"/>
            <w:shd w:val="clear" w:color="auto" w:fill="auto"/>
          </w:tcPr>
          <w:p w14:paraId="616AF32A" w14:textId="77777777" w:rsidR="00130064" w:rsidRPr="00EA0378" w:rsidRDefault="00130064" w:rsidP="00130064">
            <w:pPr>
              <w:pStyle w:val="Text"/>
            </w:pPr>
            <w:r w:rsidRPr="00EA0378">
              <w:t>mungkin</w:t>
            </w:r>
            <w:r w:rsidR="00216449">
              <w:t>g</w:t>
            </w:r>
          </w:p>
        </w:tc>
        <w:tc>
          <w:tcPr>
            <w:tcW w:w="284" w:type="dxa"/>
            <w:shd w:val="clear" w:color="auto" w:fill="auto"/>
          </w:tcPr>
          <w:p w14:paraId="5EFF6F51" w14:textId="77777777" w:rsidR="00130064" w:rsidRPr="00EA0378" w:rsidRDefault="00130064" w:rsidP="00130064">
            <w:pPr>
              <w:pStyle w:val="Text"/>
            </w:pPr>
            <w:r>
              <w:t>…</w:t>
            </w:r>
          </w:p>
        </w:tc>
      </w:tr>
      <w:tr w:rsidR="00AC23C4" w:rsidRPr="00AC23C4" w14:paraId="3341AC6B" w14:textId="77777777" w:rsidTr="00AC23C4">
        <w:tc>
          <w:tcPr>
            <w:tcW w:w="709" w:type="dxa"/>
            <w:shd w:val="clear" w:color="auto" w:fill="auto"/>
          </w:tcPr>
          <w:p w14:paraId="28A9AACE" w14:textId="77777777" w:rsidR="00130064" w:rsidRPr="00EA0378" w:rsidRDefault="00130064" w:rsidP="00130064">
            <w:pPr>
              <w:pStyle w:val="GlossEng"/>
            </w:pPr>
          </w:p>
        </w:tc>
        <w:tc>
          <w:tcPr>
            <w:tcW w:w="529" w:type="dxa"/>
            <w:shd w:val="clear" w:color="auto" w:fill="auto"/>
          </w:tcPr>
          <w:p w14:paraId="100A58D0" w14:textId="77777777" w:rsidR="00130064" w:rsidRPr="00EA0378" w:rsidRDefault="00130064" w:rsidP="00130064">
            <w:pPr>
              <w:pStyle w:val="GlossEng"/>
            </w:pPr>
            <w:r w:rsidRPr="00EA0378">
              <w:t>if</w:t>
            </w:r>
          </w:p>
        </w:tc>
        <w:tc>
          <w:tcPr>
            <w:tcW w:w="489" w:type="dxa"/>
            <w:shd w:val="clear" w:color="auto" w:fill="auto"/>
          </w:tcPr>
          <w:p w14:paraId="77FDCAF9" w14:textId="77777777" w:rsidR="00130064" w:rsidRPr="0099608C" w:rsidRDefault="00130064" w:rsidP="00130064">
            <w:pPr>
              <w:pStyle w:val="GlossEng"/>
              <w:rPr>
                <w:rStyle w:val="ChSmallCaps"/>
              </w:rPr>
            </w:pPr>
            <w:r w:rsidRPr="0099608C">
              <w:rPr>
                <w:rStyle w:val="ChSmallCaps"/>
              </w:rPr>
              <w:t>1sg</w:t>
            </w:r>
          </w:p>
        </w:tc>
        <w:tc>
          <w:tcPr>
            <w:tcW w:w="773" w:type="dxa"/>
            <w:shd w:val="clear" w:color="auto" w:fill="auto"/>
          </w:tcPr>
          <w:p w14:paraId="5E60A120" w14:textId="77777777" w:rsidR="00130064" w:rsidRPr="00EA0378" w:rsidRDefault="00130064" w:rsidP="00130064">
            <w:pPr>
              <w:pStyle w:val="GlossEng"/>
            </w:pPr>
            <w:r w:rsidRPr="00EA0378">
              <w:t>already</w:t>
            </w:r>
          </w:p>
        </w:tc>
        <w:tc>
          <w:tcPr>
            <w:tcW w:w="562" w:type="dxa"/>
            <w:shd w:val="clear" w:color="auto" w:fill="auto"/>
          </w:tcPr>
          <w:p w14:paraId="3C122D67" w14:textId="77777777" w:rsidR="00130064" w:rsidRPr="00EA0378" w:rsidRDefault="00130064" w:rsidP="00130064">
            <w:pPr>
              <w:pStyle w:val="GlossEng"/>
            </w:pPr>
            <w:r w:rsidRPr="00EA0378">
              <w:t>use</w:t>
            </w:r>
          </w:p>
        </w:tc>
        <w:tc>
          <w:tcPr>
            <w:tcW w:w="440" w:type="dxa"/>
            <w:shd w:val="clear" w:color="auto" w:fill="auto"/>
          </w:tcPr>
          <w:p w14:paraId="2064AE06" w14:textId="77777777" w:rsidR="00130064" w:rsidRPr="00EA0378" w:rsidRDefault="00130064" w:rsidP="00130064">
            <w:pPr>
              <w:pStyle w:val="GlossEng"/>
            </w:pPr>
            <w:r w:rsidRPr="00EA0378">
              <w:t>uh</w:t>
            </w:r>
          </w:p>
        </w:tc>
        <w:tc>
          <w:tcPr>
            <w:tcW w:w="1006" w:type="dxa"/>
            <w:shd w:val="clear" w:color="auto" w:fill="auto"/>
          </w:tcPr>
          <w:p w14:paraId="5174DB58" w14:textId="77777777" w:rsidR="00130064" w:rsidRPr="00EA0378" w:rsidRDefault="00130064" w:rsidP="00130064">
            <w:pPr>
              <w:pStyle w:val="GlossEng"/>
            </w:pPr>
            <w:r w:rsidRPr="00EA0378">
              <w:t>glass</w:t>
            </w:r>
            <w:r>
              <w:t>es</w:t>
            </w:r>
          </w:p>
        </w:tc>
        <w:tc>
          <w:tcPr>
            <w:tcW w:w="706" w:type="dxa"/>
            <w:shd w:val="clear" w:color="auto" w:fill="auto"/>
          </w:tcPr>
          <w:p w14:paraId="0B0F9D88" w14:textId="77777777" w:rsidR="00130064" w:rsidRPr="0099608C" w:rsidRDefault="00130064" w:rsidP="00130064">
            <w:pPr>
              <w:pStyle w:val="GlossEng"/>
              <w:rPr>
                <w:rStyle w:val="ChSmallCaps"/>
              </w:rPr>
            </w:pPr>
            <w:r w:rsidRPr="0099608C">
              <w:rPr>
                <w:rStyle w:val="ChSmallCaps"/>
              </w:rPr>
              <w:t>d.dist</w:t>
            </w:r>
          </w:p>
        </w:tc>
        <w:tc>
          <w:tcPr>
            <w:tcW w:w="896" w:type="dxa"/>
            <w:shd w:val="clear" w:color="auto" w:fill="auto"/>
          </w:tcPr>
          <w:p w14:paraId="711B26B9" w14:textId="77777777" w:rsidR="00130064" w:rsidRPr="00EA0378" w:rsidRDefault="00130064" w:rsidP="00130064">
            <w:pPr>
              <w:pStyle w:val="GlossEng"/>
            </w:pPr>
            <w:r w:rsidRPr="00EA0378">
              <w:t>maybe</w:t>
            </w:r>
          </w:p>
        </w:tc>
        <w:tc>
          <w:tcPr>
            <w:tcW w:w="284" w:type="dxa"/>
            <w:shd w:val="clear" w:color="auto" w:fill="auto"/>
          </w:tcPr>
          <w:p w14:paraId="39A96983" w14:textId="77777777" w:rsidR="00130064" w:rsidRPr="00531723" w:rsidRDefault="00130064" w:rsidP="00130064">
            <w:pPr>
              <w:pStyle w:val="GlossEng"/>
              <w:rPr>
                <w:rStyle w:val="ChSmallCaps"/>
              </w:rPr>
            </w:pPr>
          </w:p>
        </w:tc>
      </w:tr>
    </w:tbl>
    <w:p w14:paraId="798058F0" w14:textId="4E13872A" w:rsidR="00130064" w:rsidRDefault="00B7093A" w:rsidP="00130064">
      <w:pPr>
        <w:pStyle w:val="FreeTranslEng"/>
      </w:pPr>
      <w:r>
        <w:t>‘</w:t>
      </w:r>
      <w:r w:rsidR="00130064">
        <w:t>if I</w:t>
      </w:r>
      <w:r>
        <w:t>’</w:t>
      </w:r>
      <w:r w:rsidR="00130064">
        <w:t xml:space="preserve">d been wearing, </w:t>
      </w:r>
      <w:r w:rsidR="00130064" w:rsidRPr="00103A96">
        <w:rPr>
          <w:rStyle w:val="ChBlueBold"/>
        </w:rPr>
        <w:t>uh</w:t>
      </w:r>
      <w:r w:rsidR="00130064">
        <w:t>, those (sun)glasses, maybe …</w:t>
      </w:r>
      <w:r>
        <w:t>’</w:t>
      </w:r>
      <w:r w:rsidR="00130064">
        <w:t xml:space="preserve"> </w:t>
      </w:r>
      <w:r w:rsidR="00130064" w:rsidRPr="00531723">
        <w:rPr>
          <w:rStyle w:val="ExampleSource"/>
        </w:rPr>
        <w:t>[080919-005-Cv.0007]</w:t>
      </w:r>
    </w:p>
    <w:tbl>
      <w:tblPr>
        <w:tblW w:w="5991" w:type="dxa"/>
        <w:tblCellMar>
          <w:left w:w="42" w:type="dxa"/>
          <w:right w:w="42" w:type="dxa"/>
        </w:tblCellMar>
        <w:tblLook w:val="01E0" w:firstRow="1" w:lastRow="1" w:firstColumn="1" w:lastColumn="1" w:noHBand="0" w:noVBand="0"/>
      </w:tblPr>
      <w:tblGrid>
        <w:gridCol w:w="709"/>
        <w:gridCol w:w="551"/>
        <w:gridCol w:w="1084"/>
        <w:gridCol w:w="489"/>
        <w:gridCol w:w="384"/>
        <w:gridCol w:w="562"/>
        <w:gridCol w:w="784"/>
        <w:gridCol w:w="740"/>
        <w:gridCol w:w="688"/>
      </w:tblGrid>
      <w:tr w:rsidR="00AC23C4" w:rsidRPr="00414A9C" w14:paraId="33785604" w14:textId="77777777" w:rsidTr="00AC23C4">
        <w:tc>
          <w:tcPr>
            <w:tcW w:w="709" w:type="dxa"/>
            <w:shd w:val="clear" w:color="auto" w:fill="auto"/>
          </w:tcPr>
          <w:p w14:paraId="4BE0E7BF" w14:textId="77777777" w:rsidR="00130064" w:rsidRPr="009F708D" w:rsidRDefault="00130064" w:rsidP="00130064">
            <w:pPr>
              <w:pStyle w:val="O0Nwnext"/>
            </w:pPr>
            <w:bookmarkStart w:id="2756" w:name="_Ref358386456"/>
            <w:r w:rsidRPr="00856563">
              <w:t>(</w:t>
            </w:r>
            <w:fldSimple w:instr=" SEQ ( \* ARABIC \s 1 ">
              <w:r w:rsidR="00154D81">
                <w:rPr>
                  <w:noProof/>
                </w:rPr>
                <w:t>338</w:t>
              </w:r>
            </w:fldSimple>
            <w:r w:rsidRPr="00856563">
              <w:t>)</w:t>
            </w:r>
            <w:bookmarkEnd w:id="2756"/>
          </w:p>
        </w:tc>
        <w:tc>
          <w:tcPr>
            <w:tcW w:w="551" w:type="dxa"/>
            <w:shd w:val="clear" w:color="auto" w:fill="auto"/>
          </w:tcPr>
          <w:p w14:paraId="0E276E45" w14:textId="77777777" w:rsidR="00130064" w:rsidRPr="00EA0378" w:rsidRDefault="00130064" w:rsidP="00130064">
            <w:pPr>
              <w:pStyle w:val="Text"/>
            </w:pPr>
            <w:r w:rsidRPr="00EA0378">
              <w:t>pace</w:t>
            </w:r>
          </w:p>
        </w:tc>
        <w:tc>
          <w:tcPr>
            <w:tcW w:w="1084" w:type="dxa"/>
            <w:shd w:val="clear" w:color="auto" w:fill="auto"/>
          </w:tcPr>
          <w:p w14:paraId="19BE056A" w14:textId="77777777" w:rsidR="00130064" w:rsidRPr="004A6C97" w:rsidRDefault="004A6C97" w:rsidP="00130064">
            <w:pPr>
              <w:pStyle w:val="Text"/>
            </w:pPr>
            <w:r w:rsidRPr="004A6C97">
              <w:t>Oktofernus</w:t>
            </w:r>
          </w:p>
        </w:tc>
        <w:tc>
          <w:tcPr>
            <w:tcW w:w="489" w:type="dxa"/>
            <w:shd w:val="clear" w:color="auto" w:fill="auto"/>
          </w:tcPr>
          <w:p w14:paraId="29E27DC3" w14:textId="77777777" w:rsidR="00130064" w:rsidRPr="00EA0378" w:rsidRDefault="00130064" w:rsidP="00130064">
            <w:pPr>
              <w:pStyle w:val="Text"/>
            </w:pPr>
            <w:r>
              <w:t>de</w:t>
            </w:r>
            <w:r w:rsidR="0013592E">
              <w:t>,</w:t>
            </w:r>
          </w:p>
        </w:tc>
        <w:tc>
          <w:tcPr>
            <w:tcW w:w="384" w:type="dxa"/>
            <w:shd w:val="clear" w:color="auto" w:fill="auto"/>
          </w:tcPr>
          <w:p w14:paraId="70FF7BE7" w14:textId="77777777" w:rsidR="00130064" w:rsidRPr="0013592E" w:rsidRDefault="00130064" w:rsidP="00130064">
            <w:pPr>
              <w:pStyle w:val="Text"/>
            </w:pPr>
            <w:r w:rsidRPr="0013592E">
              <w:rPr>
                <w:rStyle w:val="ChBlueBold"/>
              </w:rPr>
              <w:t>u</w:t>
            </w:r>
            <w:r w:rsidR="0013592E" w:rsidRPr="0013592E">
              <w:t>,</w:t>
            </w:r>
          </w:p>
        </w:tc>
        <w:tc>
          <w:tcPr>
            <w:tcW w:w="562" w:type="dxa"/>
            <w:shd w:val="clear" w:color="auto" w:fill="auto"/>
          </w:tcPr>
          <w:p w14:paraId="1441337F" w14:textId="77777777" w:rsidR="00130064" w:rsidRPr="00EA0378" w:rsidRDefault="00130064" w:rsidP="00130064">
            <w:pPr>
              <w:pStyle w:val="Text"/>
            </w:pPr>
            <w:r w:rsidRPr="00EA0378">
              <w:t>masi</w:t>
            </w:r>
          </w:p>
        </w:tc>
        <w:tc>
          <w:tcPr>
            <w:tcW w:w="784" w:type="dxa"/>
            <w:shd w:val="clear" w:color="auto" w:fill="auto"/>
          </w:tcPr>
          <w:p w14:paraId="24615C3D" w14:textId="77777777" w:rsidR="00130064" w:rsidRPr="00EA0378" w:rsidRDefault="00130064" w:rsidP="00130064">
            <w:pPr>
              <w:pStyle w:val="Text"/>
            </w:pPr>
            <w:r w:rsidRPr="00EA0378">
              <w:t>urus</w:t>
            </w:r>
          </w:p>
        </w:tc>
        <w:tc>
          <w:tcPr>
            <w:tcW w:w="740" w:type="dxa"/>
            <w:shd w:val="clear" w:color="auto" w:fill="auto"/>
          </w:tcPr>
          <w:p w14:paraId="461C667A" w14:textId="77777777" w:rsidR="00130064" w:rsidRPr="00EA0378" w:rsidRDefault="00130064" w:rsidP="00130064">
            <w:pPr>
              <w:pStyle w:val="Text"/>
            </w:pPr>
            <w:r w:rsidRPr="00EA0378">
              <w:t>doran</w:t>
            </w:r>
            <w:r>
              <w:t>g</w:t>
            </w:r>
          </w:p>
        </w:tc>
        <w:tc>
          <w:tcPr>
            <w:tcW w:w="688" w:type="dxa"/>
            <w:shd w:val="clear" w:color="auto" w:fill="auto"/>
          </w:tcPr>
          <w:p w14:paraId="4A9439C0" w14:textId="77777777" w:rsidR="00130064" w:rsidRPr="00EA0378" w:rsidRDefault="00130064" w:rsidP="00130064">
            <w:pPr>
              <w:pStyle w:val="Text"/>
            </w:pPr>
            <w:r>
              <w:t>sana</w:t>
            </w:r>
          </w:p>
        </w:tc>
      </w:tr>
      <w:tr w:rsidR="00AC23C4" w:rsidRPr="00AC23C4" w14:paraId="44C0ECE3" w14:textId="77777777" w:rsidTr="00AC23C4">
        <w:tc>
          <w:tcPr>
            <w:tcW w:w="709" w:type="dxa"/>
            <w:shd w:val="clear" w:color="auto" w:fill="auto"/>
          </w:tcPr>
          <w:p w14:paraId="2A889412" w14:textId="77777777" w:rsidR="00130064" w:rsidRPr="00EA0378" w:rsidRDefault="00130064" w:rsidP="00130064">
            <w:pPr>
              <w:pStyle w:val="GlossEng"/>
            </w:pPr>
          </w:p>
        </w:tc>
        <w:tc>
          <w:tcPr>
            <w:tcW w:w="551" w:type="dxa"/>
            <w:shd w:val="clear" w:color="auto" w:fill="auto"/>
          </w:tcPr>
          <w:p w14:paraId="54A54E5B" w14:textId="77777777" w:rsidR="00130064" w:rsidRPr="00EA0378" w:rsidRDefault="00130064" w:rsidP="00130064">
            <w:pPr>
              <w:pStyle w:val="GlossEng"/>
            </w:pPr>
            <w:r w:rsidRPr="00EA0378">
              <w:t>man</w:t>
            </w:r>
          </w:p>
        </w:tc>
        <w:tc>
          <w:tcPr>
            <w:tcW w:w="1084" w:type="dxa"/>
            <w:shd w:val="clear" w:color="auto" w:fill="auto"/>
          </w:tcPr>
          <w:p w14:paraId="64BBCE66" w14:textId="77777777" w:rsidR="00130064" w:rsidRPr="004A6C97" w:rsidRDefault="004A6C97" w:rsidP="00130064">
            <w:pPr>
              <w:pStyle w:val="GlossEng"/>
            </w:pPr>
            <w:r w:rsidRPr="004A6C97">
              <w:t>Oktofernus</w:t>
            </w:r>
          </w:p>
        </w:tc>
        <w:tc>
          <w:tcPr>
            <w:tcW w:w="489" w:type="dxa"/>
            <w:shd w:val="clear" w:color="auto" w:fill="auto"/>
          </w:tcPr>
          <w:p w14:paraId="13EA1AFD" w14:textId="77777777" w:rsidR="00130064" w:rsidRPr="0099608C" w:rsidRDefault="00130064" w:rsidP="00130064">
            <w:pPr>
              <w:pStyle w:val="GlossEng"/>
              <w:rPr>
                <w:rStyle w:val="ChSmallCaps"/>
              </w:rPr>
            </w:pPr>
            <w:r w:rsidRPr="0099608C">
              <w:rPr>
                <w:rStyle w:val="ChSmallCaps"/>
              </w:rPr>
              <w:t>3sg</w:t>
            </w:r>
          </w:p>
        </w:tc>
        <w:tc>
          <w:tcPr>
            <w:tcW w:w="384" w:type="dxa"/>
            <w:shd w:val="clear" w:color="auto" w:fill="auto"/>
          </w:tcPr>
          <w:p w14:paraId="171A2006" w14:textId="77777777" w:rsidR="00130064" w:rsidRPr="00EA0378" w:rsidRDefault="00130064" w:rsidP="00130064">
            <w:pPr>
              <w:pStyle w:val="GlossEng"/>
            </w:pPr>
            <w:r>
              <w:t>u</w:t>
            </w:r>
            <w:r w:rsidRPr="00EA0378">
              <w:t>h</w:t>
            </w:r>
          </w:p>
        </w:tc>
        <w:tc>
          <w:tcPr>
            <w:tcW w:w="562" w:type="dxa"/>
            <w:shd w:val="clear" w:color="auto" w:fill="auto"/>
          </w:tcPr>
          <w:p w14:paraId="604B3DED" w14:textId="77777777" w:rsidR="00130064" w:rsidRPr="00EA0378" w:rsidRDefault="00130064" w:rsidP="00130064">
            <w:pPr>
              <w:pStyle w:val="GlossEng"/>
            </w:pPr>
            <w:r w:rsidRPr="00EA0378">
              <w:t>still</w:t>
            </w:r>
          </w:p>
        </w:tc>
        <w:tc>
          <w:tcPr>
            <w:tcW w:w="784" w:type="dxa"/>
            <w:shd w:val="clear" w:color="auto" w:fill="auto"/>
          </w:tcPr>
          <w:p w14:paraId="41938C55" w14:textId="77777777" w:rsidR="00130064" w:rsidRPr="00EA0378" w:rsidRDefault="00130064" w:rsidP="00130064">
            <w:pPr>
              <w:pStyle w:val="GlossEng"/>
            </w:pPr>
            <w:r w:rsidRPr="00EA0378">
              <w:t>arrange</w:t>
            </w:r>
          </w:p>
        </w:tc>
        <w:tc>
          <w:tcPr>
            <w:tcW w:w="740" w:type="dxa"/>
            <w:shd w:val="clear" w:color="auto" w:fill="auto"/>
          </w:tcPr>
          <w:p w14:paraId="547B6D8C" w14:textId="77777777" w:rsidR="00130064" w:rsidRPr="0099608C" w:rsidRDefault="00130064" w:rsidP="00130064">
            <w:pPr>
              <w:pStyle w:val="GlossEng"/>
              <w:rPr>
                <w:rStyle w:val="ChSmallCaps"/>
              </w:rPr>
            </w:pPr>
            <w:r w:rsidRPr="0099608C">
              <w:rPr>
                <w:rStyle w:val="ChSmallCaps"/>
              </w:rPr>
              <w:t>3pl</w:t>
            </w:r>
          </w:p>
        </w:tc>
        <w:tc>
          <w:tcPr>
            <w:tcW w:w="688" w:type="dxa"/>
            <w:shd w:val="clear" w:color="auto" w:fill="auto"/>
          </w:tcPr>
          <w:p w14:paraId="1E267771" w14:textId="77777777" w:rsidR="00130064" w:rsidRPr="0099608C" w:rsidRDefault="00130064" w:rsidP="00130064">
            <w:pPr>
              <w:pStyle w:val="GlossEng"/>
              <w:rPr>
                <w:rStyle w:val="ChSmallCaps"/>
              </w:rPr>
            </w:pPr>
            <w:r w:rsidRPr="0099608C">
              <w:rPr>
                <w:rStyle w:val="ChSmallCaps"/>
              </w:rPr>
              <w:t>l.dist</w:t>
            </w:r>
          </w:p>
        </w:tc>
      </w:tr>
    </w:tbl>
    <w:p w14:paraId="384C9B34" w14:textId="7218699E" w:rsidR="00130064" w:rsidRDefault="00B7093A" w:rsidP="00130064">
      <w:pPr>
        <w:pStyle w:val="FreeTranslEng15pt"/>
      </w:pPr>
      <w:r>
        <w:t>‘</w:t>
      </w:r>
      <w:r w:rsidR="00130064">
        <w:t xml:space="preserve">Mr. </w:t>
      </w:r>
      <w:r w:rsidR="004A6C97" w:rsidRPr="004A6C97">
        <w:t>Oktofernus</w:t>
      </w:r>
      <w:r w:rsidR="00130064">
        <w:t xml:space="preserve">, </w:t>
      </w:r>
      <w:r w:rsidR="00130064" w:rsidRPr="006533E6">
        <w:rPr>
          <w:rStyle w:val="ChBlueBold"/>
        </w:rPr>
        <w:t>uh</w:t>
      </w:r>
      <w:r w:rsidR="00130064">
        <w:t>, was still taking care of them over there</w:t>
      </w:r>
      <w:r>
        <w:t>’</w:t>
      </w:r>
      <w:r w:rsidR="00130064">
        <w:t xml:space="preserve"> </w:t>
      </w:r>
      <w:r w:rsidR="00130064" w:rsidRPr="00531723">
        <w:rPr>
          <w:rStyle w:val="ExampleSource"/>
        </w:rPr>
        <w:t>[081025-008-Cv.0121]</w:t>
      </w:r>
    </w:p>
    <w:p w14:paraId="6DEAF274" w14:textId="77777777" w:rsidR="00130064" w:rsidRPr="006941A3" w:rsidRDefault="00130064" w:rsidP="00130064">
      <w:pPr>
        <w:pStyle w:val="Heading3"/>
      </w:pPr>
      <w:bookmarkStart w:id="2757" w:name="_Toc367531141"/>
      <w:bookmarkStart w:id="2758" w:name="_Toc440455631"/>
      <w:r>
        <w:t>Interjections</w:t>
      </w:r>
      <w:bookmarkEnd w:id="2757"/>
      <w:bookmarkEnd w:id="2758"/>
    </w:p>
    <w:p w14:paraId="696440CD" w14:textId="69877058" w:rsidR="00130064" w:rsidRDefault="00130064" w:rsidP="0037695B">
      <w:pPr>
        <w:pStyle w:val="Body0000after"/>
        <w:rPr>
          <w:lang w:eastAsia="en-US"/>
        </w:rPr>
      </w:pPr>
      <w:r w:rsidRPr="0095040B">
        <w:t xml:space="preserve">Interjections </w:t>
      </w:r>
      <w:r>
        <w:t xml:space="preserve">typically </w:t>
      </w:r>
      <w:r w:rsidR="00B7093A">
        <w:t>“</w:t>
      </w:r>
      <w:r w:rsidRPr="0095040B">
        <w:t>constitute utterances by themselves and express a speaker</w:t>
      </w:r>
      <w:r w:rsidR="00B7093A">
        <w:t>’</w:t>
      </w:r>
      <w:r w:rsidRPr="0095040B">
        <w:t>s current mental state or reaction toward an element in the linguistic or extralinguistic context</w:t>
      </w:r>
      <w:r w:rsidR="00B7093A">
        <w:t>”</w:t>
      </w:r>
      <w:r w:rsidRPr="0095040B">
        <w:t xml:space="preserve"> </w:t>
      </w:r>
      <w:r w:rsidR="00BA6215">
        <w:rPr>
          <w:rStyle w:val="Citation"/>
        </w:rPr>
        <w:fldChar w:fldCharType="begin"/>
      </w:r>
      <w:r w:rsidR="0092451D">
        <w:rPr>
          <w:rStyle w:val="Citation"/>
        </w:rPr>
        <w:instrText>ADDIN CITAVI.PLACEHOLDER e9a806c0-aa0f-46e8-872c-0e7a558344a3 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GZWxpeDwvRmlyc3ROYW1lPg0KICAgICAgICAgICAgPExhc3ROYW1lPkFtZWthPC9MYXN0TmFtZT4NCiAgICAgICAgICAgIDxNaWRkbGVOYW1lPks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BbWVrYSAyMDA2IOKAkyBJbnRlcmplY3Rpb25zPC9TaG9ydFRpdGxlPg0KICAgICAgICA8VGl0bGU+SW50ZXJqZWN0aW9uczwvVGl0bGU+DQogICAgICA8L1JlZmVyZW5jZT4NCiAgICA8L0VudHJ5Pg0KICA8L0VudHJpZXM+DQogIDxUZXh0PihBbWVrYSAyMDA2OiA3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WVrYSAyMDA2OiA3NDMpPC9UZXh0Pg0KICAgIDwvVGV4dFVuaXQ+DQogIDwvVGV4dFVuaXRzPg0KPC9QbGFjZWhvbGRlcj4=</w:instrText>
      </w:r>
      <w:r w:rsidR="00BA6215">
        <w:rPr>
          <w:rStyle w:val="Citation"/>
        </w:rPr>
        <w:fldChar w:fldCharType="separate"/>
      </w:r>
      <w:bookmarkStart w:id="2759" w:name="_CTVP001e9a806c0aa0f46e8872c0e7a558344a3"/>
      <w:r w:rsidR="0092006B">
        <w:rPr>
          <w:rStyle w:val="Citation"/>
        </w:rPr>
        <w:t>(Ameka 2006: 743)</w:t>
      </w:r>
      <w:bookmarkEnd w:id="2759"/>
      <w:r w:rsidR="00BA6215">
        <w:rPr>
          <w:rStyle w:val="Citation"/>
        </w:rPr>
        <w:fldChar w:fldCharType="end"/>
      </w:r>
      <w:r>
        <w:t xml:space="preserve">. Hence, </w:t>
      </w:r>
      <w:r w:rsidR="00B7093A">
        <w:rPr>
          <w:lang w:eastAsia="en-US"/>
        </w:rPr>
        <w:t>“</w:t>
      </w:r>
      <w:r>
        <w:rPr>
          <w:lang w:eastAsia="en-US"/>
        </w:rPr>
        <w:t>interjections are context-bound linguistic signs</w:t>
      </w:r>
      <w:r w:rsidR="00B7093A">
        <w:rPr>
          <w:lang w:eastAsia="en-US"/>
        </w:rPr>
        <w:t>”</w:t>
      </w:r>
      <w:r>
        <w:rPr>
          <w:lang w:eastAsia="en-US"/>
        </w:rPr>
        <w:t xml:space="preserve"> </w:t>
      </w:r>
      <w:r w:rsidR="00BA6215">
        <w:rPr>
          <w:rStyle w:val="Citation"/>
        </w:rPr>
        <w:fldChar w:fldCharType="begin"/>
      </w:r>
      <w:r w:rsidR="0092451D">
        <w:rPr>
          <w:rStyle w:val="Citation"/>
        </w:rPr>
        <w:instrText>ADDIN CITAVI.PLACEHOLDER 5a70e390-033f-4285-a8ae-a7ca8aef2969 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GZWxpeDwvRmlyc3ROYW1lPg0KICAgICAgICAgICAgPExhc3ROYW1lPkFtZWthPC9MYXN0TmFtZT4NCiAgICAgICAgICAgIDxNaWRkbGVOYW1lPks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BbWVrYSAyMDA2IOKAkyBJbnRlcmplY3Rpb25zPC9TaG9ydFRpdGxlPg0KICAgICAgICA8VGl0bGU+SW50ZXJqZWN0aW9uczwvVGl0bGU+DQogICAgICA8L1JlZmVyZW5jZT4NCiAgICA8L0VudHJ5Pg0KICA8L0VudHJpZXM+DQogIDxUZXh0PigyMDA2OiA3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2OiA3NDMpPC9UZXh0Pg0KICAgIDwvVGV4dFVuaXQ+DQogIDwvVGV4dFVuaXRzPg0KPC9QbGFjZWhvbGRlcj4=</w:instrText>
      </w:r>
      <w:r w:rsidR="00BA6215">
        <w:rPr>
          <w:rStyle w:val="Citation"/>
        </w:rPr>
        <w:fldChar w:fldCharType="separate"/>
      </w:r>
      <w:bookmarkStart w:id="2760" w:name="_CTVP0015a70e390033f4285a8aea7ca8aef2969"/>
      <w:r w:rsidR="0092006B">
        <w:rPr>
          <w:rStyle w:val="Citation"/>
        </w:rPr>
        <w:t>(2006: 743)</w:t>
      </w:r>
      <w:bookmarkEnd w:id="2760"/>
      <w:r w:rsidR="00BA6215">
        <w:rPr>
          <w:rStyle w:val="Citation"/>
        </w:rPr>
        <w:fldChar w:fldCharType="end"/>
      </w:r>
      <w:r>
        <w:rPr>
          <w:lang w:eastAsia="en-US"/>
        </w:rPr>
        <w:t xml:space="preserve">. That is, their interpretation depends on the specific context in which they </w:t>
      </w:r>
      <w:r w:rsidR="00093953">
        <w:rPr>
          <w:lang w:eastAsia="en-US"/>
        </w:rPr>
        <w:t xml:space="preserve">are </w:t>
      </w:r>
      <w:r>
        <w:rPr>
          <w:lang w:eastAsia="en-US"/>
        </w:rPr>
        <w:t xml:space="preserve">uttered. </w:t>
      </w:r>
      <w:r w:rsidR="0037695B">
        <w:rPr>
          <w:lang w:eastAsia="en-US"/>
        </w:rPr>
        <w:t xml:space="preserve">This also applies to Papuan Malay, as illustrated with the interjection </w:t>
      </w:r>
      <w:r w:rsidRPr="007455BF">
        <w:rPr>
          <w:rStyle w:val="ChItalBold"/>
        </w:rPr>
        <w:t>adu</w:t>
      </w:r>
      <w:r>
        <w:rPr>
          <w:lang w:eastAsia="en-US"/>
        </w:rPr>
        <w:t xml:space="preserve"> </w:t>
      </w:r>
      <w:r w:rsidR="00B7093A">
        <w:rPr>
          <w:lang w:eastAsia="en-US"/>
        </w:rPr>
        <w:t>‘</w:t>
      </w:r>
      <w:r>
        <w:rPr>
          <w:lang w:eastAsia="en-US"/>
        </w:rPr>
        <w:t>ouch!, oh no!</w:t>
      </w:r>
      <w:r w:rsidR="00B7093A">
        <w:rPr>
          <w:lang w:eastAsia="en-US"/>
        </w:rPr>
        <w:t>’</w:t>
      </w:r>
      <w:r>
        <w:rPr>
          <w:lang w:eastAsia="en-US"/>
        </w:rPr>
        <w:t xml:space="preserve">. Depending on the context, the interjection expresses pain, </w:t>
      </w:r>
      <w:r w:rsidR="00B7093A">
        <w:rPr>
          <w:lang w:eastAsia="en-US"/>
        </w:rPr>
        <w:t>‘</w:t>
      </w:r>
      <w:r>
        <w:rPr>
          <w:lang w:eastAsia="en-US"/>
        </w:rPr>
        <w:t>ouch!</w:t>
      </w:r>
      <w:r w:rsidR="00B7093A">
        <w:rPr>
          <w:lang w:eastAsia="en-US"/>
        </w:rPr>
        <w:t>’</w:t>
      </w:r>
      <w:r>
        <w:rPr>
          <w:lang w:eastAsia="en-US"/>
        </w:rPr>
        <w:t xml:space="preserve">, or disappointed surprise, </w:t>
      </w:r>
      <w:r w:rsidR="00B7093A">
        <w:rPr>
          <w:lang w:eastAsia="en-US"/>
        </w:rPr>
        <w:t>‘</w:t>
      </w:r>
      <w:r>
        <w:rPr>
          <w:lang w:eastAsia="en-US"/>
        </w:rPr>
        <w:t>oh no!</w:t>
      </w:r>
      <w:r w:rsidR="00B7093A">
        <w:rPr>
          <w:lang w:eastAsia="en-US"/>
        </w:rPr>
        <w:t>’</w:t>
      </w:r>
      <w:r>
        <w:rPr>
          <w:lang w:eastAsia="en-US"/>
        </w:rPr>
        <w:t>.</w:t>
      </w:r>
    </w:p>
    <w:p w14:paraId="729F870E" w14:textId="5DFED10D" w:rsidR="0037695B" w:rsidRDefault="0037695B" w:rsidP="0037695B">
      <w:pPr>
        <w:pStyle w:val="Body0500after"/>
      </w:pPr>
      <w:r>
        <w:t>Cross-linguistically, t</w:t>
      </w:r>
      <w:r w:rsidR="00130064">
        <w:t xml:space="preserve">wo major types of interjections are distinguished, </w:t>
      </w:r>
      <w:r>
        <w:t xml:space="preserve">namely </w:t>
      </w:r>
      <w:r w:rsidR="00130064">
        <w:t xml:space="preserve">primary and secondary interjections </w:t>
      </w:r>
      <w:r w:rsidR="00BA6215">
        <w:rPr>
          <w:rStyle w:val="Citation"/>
        </w:rPr>
        <w:fldChar w:fldCharType="begin"/>
      </w:r>
      <w:r>
        <w:rPr>
          <w:rStyle w:val="Citation"/>
        </w:rPr>
        <w:instrText>ADDIN CITAVI.PLACEHOLDER cea50ef7-4402-4e4c-aaed-f98fb180734b PFBsYWNlaG9sZGVyPg0KICA8QWRkSW5WZXJzaW9uPjUuMi4wLjg8L0FkZEluVmVyc2lvbj4NCiAgPElkPmNlYTUwZWY3LTQ0MDItNGU0Yy1hYWVkLWY5OGZiMTgwNzM0YjwvSWQ+DQogIDxFbnRyaWVzPg0KICAgIDxFbnRyeT4NCiAgICAgIDxJZD43OWRjMzk4YS0yZDZkLTQyYmUtOTU0NC1hYjRjOWRkYTJmYjc8L0lkPg0KICAgICAgPFJlZmVyZW5jZUlkPjhiNTJlNjA1LWE4ZGQtNDQyYy04ODI5LTI1NjIzYWQ4ZTk2Y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ZlbGl4PC9GaXJzdE5hbWU+DQogICAgICAgICAgICA8TGFzdE5hbWU+QW1la2E8L0xhc3ROYW1lPg0KICAgICAgICAgICAgPE1pZGRsZU5hbWU+Sy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WVrYSAyMDA2KTwvVGV4dD4NCiAgICA8L1RleHRVbml0Pg0KICA8L1RleHRVbml0cz4NCjwvUGxhY2Vob2xkZXI+</w:instrText>
      </w:r>
      <w:r w:rsidR="00BA6215">
        <w:rPr>
          <w:rStyle w:val="Citation"/>
        </w:rPr>
        <w:fldChar w:fldCharType="separate"/>
      </w:r>
      <w:bookmarkStart w:id="2761" w:name="_CTVP001cea50ef744024e4caaedf98fb180734b"/>
      <w:r w:rsidR="0092006B">
        <w:rPr>
          <w:rStyle w:val="Citation"/>
        </w:rPr>
        <w:t>(Ameka 2006)</w:t>
      </w:r>
      <w:bookmarkEnd w:id="2761"/>
      <w:r w:rsidR="00BA6215">
        <w:rPr>
          <w:rStyle w:val="Citation"/>
        </w:rPr>
        <w:fldChar w:fldCharType="end"/>
      </w:r>
      <w:r w:rsidR="00130064">
        <w:t xml:space="preserve">. </w:t>
      </w:r>
      <w:r>
        <w:t>Primary interjections are defined as “</w:t>
      </w:r>
      <w:r w:rsidRPr="0028143B">
        <w:t xml:space="preserve">little words or </w:t>
      </w:r>
      <w:r>
        <w:t>‘</w:t>
      </w:r>
      <w:r w:rsidRPr="0028143B">
        <w:t>non</w:t>
      </w:r>
      <w:r>
        <w:t>-</w:t>
      </w:r>
      <w:r w:rsidRPr="0028143B">
        <w:t>words</w:t>
      </w:r>
      <w:r>
        <w:t>’</w:t>
      </w:r>
      <w:r w:rsidRPr="0028143B">
        <w:t>,</w:t>
      </w:r>
      <w:r>
        <w:t xml:space="preserve"> </w:t>
      </w:r>
      <w:r w:rsidRPr="0028143B">
        <w:t xml:space="preserve">which </w:t>
      </w:r>
      <w:r>
        <w:t>[…</w:t>
      </w:r>
      <w:r w:rsidRPr="00437A21">
        <w:t xml:space="preserve">] </w:t>
      </w:r>
      <w:r w:rsidRPr="0028143B">
        <w:t>do not normally enter into construction</w:t>
      </w:r>
      <w:r>
        <w:t xml:space="preserve"> </w:t>
      </w:r>
      <w:r w:rsidRPr="0028143B">
        <w:t>with other word classes</w:t>
      </w:r>
      <w:r>
        <w:t xml:space="preserve">” </w:t>
      </w:r>
      <w:r>
        <w:rPr>
          <w:rStyle w:val="Citation"/>
        </w:rPr>
        <w:fldChar w:fldCharType="begin"/>
      </w:r>
      <w:r>
        <w:rPr>
          <w:rStyle w:val="Citation"/>
        </w:rPr>
        <w:instrText>ADDIN CITAVI.PLACEHOLDER e7e8bb6b-c0c9-45e9-a944-49a088ce1037 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GZWxpeDwvRmlyc3ROYW1lPg0KICAgICAgICAgICAgPExhc3ROYW1lPkFtZWthPC9MYXN0TmFtZT4NCiAgICAgICAgICAgIDxNaWRkbGVOYW1lPks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BbWVrYSAyMDA2IOKAkyBJbnRlcmplY3Rpb25zPC9TaG9ydFRpdGxlPg0KICAgICAgICA8VGl0bGU+SW50ZXJqZWN0aW9uczwvVGl0bGU+DQogICAgICA8L1JlZmVyZW5jZT4NCiAgICA8L0VudHJ5Pg0KICA8L0VudHJpZXM+DQogIDxUZXh0PigyMDA2OiA3N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2OiA3NDQpPC9UZXh0Pg0KICAgIDwvVGV4dFVuaXQ+DQogIDwvVGV4dFVuaXRzPg0KPC9QbGFjZWhvbGRlcj4=</w:instrText>
      </w:r>
      <w:r>
        <w:rPr>
          <w:rStyle w:val="Citation"/>
        </w:rPr>
        <w:fldChar w:fldCharType="separate"/>
      </w:r>
      <w:bookmarkStart w:id="2762" w:name="_CTVP001e7e8bb6bc0c945e9a94449a088ce1037"/>
      <w:r w:rsidR="0092006B">
        <w:rPr>
          <w:rStyle w:val="Citation"/>
        </w:rPr>
        <w:t>(2006: 744)</w:t>
      </w:r>
      <w:bookmarkEnd w:id="2762"/>
      <w:r>
        <w:rPr>
          <w:rStyle w:val="Citation"/>
        </w:rPr>
        <w:fldChar w:fldCharType="end"/>
      </w:r>
      <w:r>
        <w:t>.</w:t>
      </w:r>
      <w:r w:rsidRPr="0037695B">
        <w:t xml:space="preserve"> </w:t>
      </w:r>
      <w:r w:rsidRPr="0028143B">
        <w:t>Secondary interjections</w:t>
      </w:r>
      <w:r>
        <w:t>, by contrast,</w:t>
      </w:r>
      <w:r w:rsidRPr="0028143B">
        <w:t xml:space="preserve"> are </w:t>
      </w:r>
      <w:r>
        <w:t>defined as “</w:t>
      </w:r>
      <w:r w:rsidRPr="0028143B">
        <w:t>words that have</w:t>
      </w:r>
      <w:r>
        <w:t xml:space="preserve"> </w:t>
      </w:r>
      <w:r w:rsidRPr="0028143B">
        <w:t>an independent semantic value but which can be used</w:t>
      </w:r>
      <w:r>
        <w:t xml:space="preserve"> </w:t>
      </w:r>
      <w:r w:rsidRPr="0028143B">
        <w:t>conventionally as nonelliptical utterances by themselves</w:t>
      </w:r>
      <w:r>
        <w:t xml:space="preserve"> </w:t>
      </w:r>
      <w:r w:rsidRPr="0028143B">
        <w:t>to expr</w:t>
      </w:r>
      <w:r>
        <w:t xml:space="preserve">ess a mental attitude or state” </w:t>
      </w:r>
      <w:r>
        <w:rPr>
          <w:rStyle w:val="Citation"/>
        </w:rPr>
        <w:fldChar w:fldCharType="begin"/>
      </w:r>
      <w:r w:rsidR="00D77CF7">
        <w:rPr>
          <w:rStyle w:val="Citation"/>
        </w:rPr>
        <w:instrText>ADDIN CITAVI.PLACEHOLDER 3066ff9e-92ac-415b-aa1c-afaaa6d2142a 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GZWxpeDwvRmlyc3ROYW1lPg0KICAgICAgICAgICAgPExhc3ROYW1lPkFtZWthPC9MYXN0TmFtZT4NCiAgICAgICAgICAgIDxNaWRkbGVOYW1lPks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BbWVrYSAyMDA2IOKAkyBJbnRlcmplY3Rpb25zPC9TaG9ydFRpdGxlPg0KICAgICAgICA8VGl0bGU+SW50ZXJqZWN0aW9uczwvVGl0bGU+DQogICAgICA8L1JlZmVyZW5jZT4NCiAgICA8L0VudHJ5Pg0KICA8L0VudHJpZXM+DQogIDxUZXh0PigyMDA2OiA3N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2OiA3NDQpPC9UZXh0Pg0KICAgIDwvVGV4dFVuaXQ+DQogIDwvVGV4dFVuaXRzPg0KPC9QbGFjZWhvbGRlcj4=</w:instrText>
      </w:r>
      <w:r>
        <w:rPr>
          <w:rStyle w:val="Citation"/>
        </w:rPr>
        <w:fldChar w:fldCharType="separate"/>
      </w:r>
      <w:bookmarkStart w:id="2763" w:name="_CTVP0013066ff9e92ac415baa1cafaaa6d2142a"/>
      <w:r w:rsidR="0092006B">
        <w:rPr>
          <w:rStyle w:val="Citation"/>
        </w:rPr>
        <w:t>(2006: 744)</w:t>
      </w:r>
      <w:bookmarkEnd w:id="2763"/>
      <w:r>
        <w:rPr>
          <w:rStyle w:val="Citation"/>
        </w:rPr>
        <w:fldChar w:fldCharType="end"/>
      </w:r>
      <w:r>
        <w:t>.</w:t>
      </w:r>
    </w:p>
    <w:p w14:paraId="4616F1A2" w14:textId="6D0D16A6" w:rsidR="00130064" w:rsidRDefault="00130064" w:rsidP="0037695B">
      <w:pPr>
        <w:pStyle w:val="Body0500after"/>
      </w:pPr>
      <w:r>
        <w:t xml:space="preserve">Papuan Malay primary interjections are presented </w:t>
      </w:r>
      <w:r>
        <w:fldChar w:fldCharType="begin"/>
      </w:r>
      <w:r>
        <w:instrText xml:space="preserve"> REF _Ref358470054 \h </w:instrText>
      </w:r>
      <w:r>
        <w:fldChar w:fldCharType="separate"/>
      </w:r>
      <w:r w:rsidR="00154D81" w:rsidRPr="00534F9D">
        <w:t xml:space="preserve">Table </w:t>
      </w:r>
      <w:r w:rsidR="00154D81">
        <w:rPr>
          <w:noProof/>
          <w:cs/>
        </w:rPr>
        <w:t>‎</w:t>
      </w:r>
      <w:r w:rsidR="00154D81">
        <w:rPr>
          <w:noProof/>
        </w:rPr>
        <w:t>5</w:t>
      </w:r>
      <w:r w:rsidR="00154D81">
        <w:t>.</w:t>
      </w:r>
      <w:r w:rsidR="00154D81">
        <w:rPr>
          <w:noProof/>
        </w:rPr>
        <w:t>40</w:t>
      </w:r>
      <w:r>
        <w:fldChar w:fldCharType="end"/>
      </w:r>
      <w:r>
        <w:t xml:space="preserve"> and in the examples in </w:t>
      </w:r>
      <w:r>
        <w:fldChar w:fldCharType="begin"/>
      </w:r>
      <w:r>
        <w:instrText xml:space="preserve"> REF _Ref358473772 \h </w:instrText>
      </w:r>
      <w:r>
        <w:fldChar w:fldCharType="separate"/>
      </w:r>
      <w:r w:rsidR="00154D81" w:rsidRPr="00856563">
        <w:t>(</w:t>
      </w:r>
      <w:r w:rsidR="00154D81">
        <w:rPr>
          <w:noProof/>
        </w:rPr>
        <w:t>339</w:t>
      </w:r>
      <w:r w:rsidR="00154D81" w:rsidRPr="00856563">
        <w:t>)</w:t>
      </w:r>
      <w:r>
        <w:fldChar w:fldCharType="end"/>
      </w:r>
      <w:r>
        <w:t xml:space="preserve"> to </w:t>
      </w:r>
      <w:r>
        <w:fldChar w:fldCharType="begin"/>
      </w:r>
      <w:r>
        <w:instrText xml:space="preserve"> REF _Ref358473774 \h </w:instrText>
      </w:r>
      <w:r>
        <w:fldChar w:fldCharType="separate"/>
      </w:r>
      <w:r w:rsidR="00154D81" w:rsidRPr="00856563">
        <w:t>(</w:t>
      </w:r>
      <w:r w:rsidR="00154D81">
        <w:rPr>
          <w:noProof/>
        </w:rPr>
        <w:t>341</w:t>
      </w:r>
      <w:r w:rsidR="00154D81" w:rsidRPr="00856563">
        <w:t>)</w:t>
      </w:r>
      <w:r>
        <w:fldChar w:fldCharType="end"/>
      </w:r>
      <w:r>
        <w:t xml:space="preserve">, and secondary interjections in </w:t>
      </w:r>
      <w:r>
        <w:fldChar w:fldCharType="begin"/>
      </w:r>
      <w:r>
        <w:instrText xml:space="preserve"> REF _Ref356475667 \h </w:instrText>
      </w:r>
      <w:r>
        <w:fldChar w:fldCharType="separate"/>
      </w:r>
      <w:r w:rsidR="00154D81" w:rsidRPr="00534F9D">
        <w:t xml:space="preserve">Table </w:t>
      </w:r>
      <w:r w:rsidR="00154D81">
        <w:rPr>
          <w:noProof/>
          <w:cs/>
        </w:rPr>
        <w:t>‎</w:t>
      </w:r>
      <w:r w:rsidR="00154D81">
        <w:rPr>
          <w:noProof/>
        </w:rPr>
        <w:t>5</w:t>
      </w:r>
      <w:r w:rsidR="00154D81">
        <w:t>.</w:t>
      </w:r>
      <w:r w:rsidR="00154D81">
        <w:rPr>
          <w:noProof/>
        </w:rPr>
        <w:t>39</w:t>
      </w:r>
      <w:r>
        <w:fldChar w:fldCharType="end"/>
      </w:r>
      <w:r>
        <w:t xml:space="preserve"> and in the examples in </w:t>
      </w:r>
      <w:r>
        <w:fldChar w:fldCharType="begin"/>
      </w:r>
      <w:r>
        <w:instrText xml:space="preserve"> REF _Ref358462101 \h </w:instrText>
      </w:r>
      <w:r>
        <w:fldChar w:fldCharType="separate"/>
      </w:r>
      <w:r w:rsidR="00154D81" w:rsidRPr="00856563">
        <w:t>(</w:t>
      </w:r>
      <w:r w:rsidR="00154D81">
        <w:rPr>
          <w:noProof/>
        </w:rPr>
        <w:t>342</w:t>
      </w:r>
      <w:r w:rsidR="00154D81" w:rsidRPr="00856563">
        <w:t>)</w:t>
      </w:r>
      <w:r>
        <w:fldChar w:fldCharType="end"/>
      </w:r>
      <w:r>
        <w:t xml:space="preserve"> to </w:t>
      </w:r>
      <w:r>
        <w:fldChar w:fldCharType="begin"/>
      </w:r>
      <w:r>
        <w:instrText xml:space="preserve"> REF _Ref358462103 \h </w:instrText>
      </w:r>
      <w:r>
        <w:fldChar w:fldCharType="separate"/>
      </w:r>
      <w:r w:rsidR="00154D81" w:rsidRPr="00856563">
        <w:t>(</w:t>
      </w:r>
      <w:r w:rsidR="00154D81">
        <w:rPr>
          <w:noProof/>
        </w:rPr>
        <w:t>344</w:t>
      </w:r>
      <w:r w:rsidR="00154D81" w:rsidRPr="00856563">
        <w:t>)</w:t>
      </w:r>
      <w:r>
        <w:fldChar w:fldCharType="end"/>
      </w:r>
      <w:r>
        <w:t>.</w:t>
      </w:r>
    </w:p>
    <w:p w14:paraId="7940A2AC" w14:textId="6E0FD53E" w:rsidR="00130064" w:rsidRDefault="0037695B" w:rsidP="0037695B">
      <w:pPr>
        <w:pStyle w:val="Body0505after"/>
      </w:pPr>
      <w:r>
        <w:t xml:space="preserve">The </w:t>
      </w:r>
      <w:r w:rsidR="00130064">
        <w:t xml:space="preserve">primary interjections, listed in </w:t>
      </w:r>
      <w:r w:rsidR="00130064">
        <w:fldChar w:fldCharType="begin"/>
      </w:r>
      <w:r w:rsidR="00130064">
        <w:instrText xml:space="preserve"> REF _Ref358470054 \h </w:instrText>
      </w:r>
      <w:r w:rsidR="00130064">
        <w:fldChar w:fldCharType="separate"/>
      </w:r>
      <w:r w:rsidR="00154D81" w:rsidRPr="00534F9D">
        <w:t xml:space="preserve">Table </w:t>
      </w:r>
      <w:r w:rsidR="00154D81">
        <w:rPr>
          <w:noProof/>
          <w:cs/>
        </w:rPr>
        <w:t>‎</w:t>
      </w:r>
      <w:r w:rsidR="00154D81">
        <w:rPr>
          <w:noProof/>
        </w:rPr>
        <w:t>5</w:t>
      </w:r>
      <w:r w:rsidR="00154D81">
        <w:t>.</w:t>
      </w:r>
      <w:r w:rsidR="00154D81">
        <w:rPr>
          <w:noProof/>
        </w:rPr>
        <w:t>40</w:t>
      </w:r>
      <w:r w:rsidR="00130064">
        <w:fldChar w:fldCharType="end"/>
      </w:r>
      <w:r w:rsidR="00130064">
        <w:t xml:space="preserve">, include words used for expressing emotions such as </w:t>
      </w:r>
      <w:r w:rsidR="00130064" w:rsidRPr="0017755B">
        <w:rPr>
          <w:rStyle w:val="ChItalBold"/>
        </w:rPr>
        <w:t>ba</w:t>
      </w:r>
      <w:r w:rsidR="00130064">
        <w:t xml:space="preserve"> </w:t>
      </w:r>
      <w:r w:rsidR="00B7093A">
        <w:t>‘</w:t>
      </w:r>
      <w:r w:rsidR="00130064">
        <w:t>humph!</w:t>
      </w:r>
      <w:r w:rsidR="00B7093A">
        <w:t>’</w:t>
      </w:r>
      <w:r w:rsidR="00130064">
        <w:t xml:space="preserve">, getting attention such as </w:t>
      </w:r>
      <w:r w:rsidR="00130064" w:rsidRPr="00596D9B">
        <w:rPr>
          <w:rStyle w:val="ChItalBold"/>
        </w:rPr>
        <w:t>e</w:t>
      </w:r>
      <w:r w:rsidR="00130064">
        <w:t xml:space="preserve"> </w:t>
      </w:r>
      <w:r w:rsidR="00B7093A">
        <w:t>‘</w:t>
      </w:r>
      <w:r w:rsidR="00130064">
        <w:t>hey</w:t>
      </w:r>
      <w:r w:rsidR="00B7093A">
        <w:t>’</w:t>
      </w:r>
      <w:r w:rsidR="00130064">
        <w:t xml:space="preserve">, or addressing animals, such as </w:t>
      </w:r>
      <w:r w:rsidR="00130064" w:rsidRPr="00596D9B">
        <w:rPr>
          <w:rStyle w:val="ChItalBold"/>
        </w:rPr>
        <w:t>ceh</w:t>
      </w:r>
      <w:r w:rsidR="00130064">
        <w:t xml:space="preserve"> </w:t>
      </w:r>
      <w:r w:rsidR="00B7093A">
        <w:t>‘</w:t>
      </w:r>
      <w:r w:rsidR="00130064">
        <w:t>shoo</w:t>
      </w:r>
      <w:r w:rsidR="00B7093A">
        <w:t>’</w:t>
      </w:r>
      <w:r w:rsidR="00130064">
        <w:t>.</w:t>
      </w:r>
    </w:p>
    <w:p w14:paraId="3FADA3FC" w14:textId="77777777" w:rsidR="00130064" w:rsidRDefault="00130064" w:rsidP="00130064">
      <w:pPr>
        <w:pStyle w:val="Caption"/>
      </w:pPr>
      <w:bookmarkStart w:id="2764" w:name="_Ref358470054"/>
      <w:r w:rsidRPr="00534F9D">
        <w:t xml:space="preserve">Table </w:t>
      </w:r>
      <w:fldSimple w:instr=" STYLEREF 1 \s ">
        <w:r w:rsidR="00154D81">
          <w:rPr>
            <w:noProof/>
            <w:cs/>
          </w:rPr>
          <w:t>‎</w:t>
        </w:r>
        <w:r w:rsidR="00154D81">
          <w:rPr>
            <w:noProof/>
          </w:rPr>
          <w:t>5</w:t>
        </w:r>
      </w:fldSimple>
      <w:r w:rsidR="00F207A1">
        <w:t>.</w:t>
      </w:r>
      <w:fldSimple w:instr=" SEQ Table \* ARABIC \s 1 ">
        <w:r w:rsidR="00154D81">
          <w:rPr>
            <w:noProof/>
          </w:rPr>
          <w:t>40</w:t>
        </w:r>
      </w:fldSimple>
      <w:bookmarkEnd w:id="2764"/>
      <w:r w:rsidRPr="00534F9D">
        <w:t>:</w:t>
      </w:r>
      <w:r w:rsidRPr="00534F9D">
        <w:tab/>
        <w:t xml:space="preserve">Papuan Malay </w:t>
      </w:r>
      <w:r w:rsidR="00093953">
        <w:t>primary</w:t>
      </w:r>
      <w:r>
        <w:t xml:space="preserve"> interjections</w:t>
      </w:r>
    </w:p>
    <w:tbl>
      <w:tblPr>
        <w:tblW w:w="6634" w:type="dxa"/>
        <w:tblInd w:w="170" w:type="dxa"/>
        <w:tblBorders>
          <w:top w:val="single" w:sz="4" w:space="0" w:color="auto"/>
          <w:bottom w:val="single" w:sz="4" w:space="0" w:color="auto"/>
        </w:tblBorders>
        <w:tblLayout w:type="fixed"/>
        <w:tblLook w:val="01E0" w:firstRow="1" w:lastRow="1" w:firstColumn="1" w:lastColumn="1" w:noHBand="0" w:noVBand="0"/>
      </w:tblPr>
      <w:tblGrid>
        <w:gridCol w:w="851"/>
        <w:gridCol w:w="1814"/>
        <w:gridCol w:w="3969"/>
      </w:tblGrid>
      <w:tr w:rsidR="00AC23C4" w:rsidRPr="006F6164" w14:paraId="0DACA2D4" w14:textId="77777777" w:rsidTr="00AE2FFA">
        <w:trPr>
          <w:tblHeader/>
        </w:trPr>
        <w:tc>
          <w:tcPr>
            <w:tcW w:w="851" w:type="dxa"/>
            <w:tcBorders>
              <w:top w:val="single" w:sz="4" w:space="0" w:color="auto"/>
              <w:bottom w:val="single" w:sz="4" w:space="0" w:color="auto"/>
            </w:tcBorders>
            <w:shd w:val="clear" w:color="auto" w:fill="auto"/>
          </w:tcPr>
          <w:p w14:paraId="0378CBFF" w14:textId="77777777" w:rsidR="00130064" w:rsidRPr="006F6164" w:rsidRDefault="00130064" w:rsidP="00130064">
            <w:pPr>
              <w:pStyle w:val="TableHd"/>
            </w:pPr>
            <w:r>
              <w:t>Item</w:t>
            </w:r>
          </w:p>
        </w:tc>
        <w:tc>
          <w:tcPr>
            <w:tcW w:w="1814" w:type="dxa"/>
            <w:tcBorders>
              <w:top w:val="single" w:sz="4" w:space="0" w:color="auto"/>
              <w:bottom w:val="single" w:sz="4" w:space="0" w:color="auto"/>
            </w:tcBorders>
            <w:shd w:val="clear" w:color="auto" w:fill="auto"/>
          </w:tcPr>
          <w:p w14:paraId="4C36BA1F" w14:textId="77777777" w:rsidR="00130064" w:rsidRPr="006F6164" w:rsidRDefault="00130064" w:rsidP="00130064">
            <w:pPr>
              <w:pStyle w:val="TableHd"/>
            </w:pPr>
            <w:r>
              <w:t>Gloss</w:t>
            </w:r>
          </w:p>
        </w:tc>
        <w:tc>
          <w:tcPr>
            <w:tcW w:w="3969" w:type="dxa"/>
            <w:tcBorders>
              <w:top w:val="single" w:sz="4" w:space="0" w:color="auto"/>
              <w:bottom w:val="single" w:sz="4" w:space="0" w:color="auto"/>
            </w:tcBorders>
            <w:shd w:val="clear" w:color="auto" w:fill="auto"/>
          </w:tcPr>
          <w:p w14:paraId="6A8F11D9" w14:textId="77777777" w:rsidR="00130064" w:rsidRDefault="00130064" w:rsidP="00130064">
            <w:pPr>
              <w:pStyle w:val="TableHd"/>
            </w:pPr>
            <w:r>
              <w:t>Semantics: Interjection used …</w:t>
            </w:r>
          </w:p>
        </w:tc>
      </w:tr>
      <w:tr w:rsidR="00AC23C4" w:rsidRPr="006F6164" w14:paraId="22087F24" w14:textId="77777777" w:rsidTr="00AE2FFA">
        <w:tc>
          <w:tcPr>
            <w:tcW w:w="851" w:type="dxa"/>
            <w:tcBorders>
              <w:top w:val="single" w:sz="4" w:space="0" w:color="auto"/>
            </w:tcBorders>
            <w:shd w:val="clear" w:color="auto" w:fill="auto"/>
          </w:tcPr>
          <w:p w14:paraId="32EF4F32" w14:textId="77777777" w:rsidR="00130064" w:rsidRPr="00656418" w:rsidRDefault="00130064" w:rsidP="00130064">
            <w:pPr>
              <w:pStyle w:val="TableCell2-0Break"/>
              <w:rPr>
                <w:rStyle w:val="ChItalBold"/>
              </w:rPr>
            </w:pPr>
            <w:r w:rsidRPr="00656418">
              <w:rPr>
                <w:rStyle w:val="ChItalBold"/>
              </w:rPr>
              <w:t>a</w:t>
            </w:r>
          </w:p>
        </w:tc>
        <w:tc>
          <w:tcPr>
            <w:tcW w:w="1814" w:type="dxa"/>
            <w:tcBorders>
              <w:top w:val="single" w:sz="4" w:space="0" w:color="auto"/>
            </w:tcBorders>
            <w:shd w:val="clear" w:color="auto" w:fill="auto"/>
          </w:tcPr>
          <w:p w14:paraId="21BE0323" w14:textId="5ADE8255" w:rsidR="00130064" w:rsidRPr="006F6164" w:rsidRDefault="00B7093A" w:rsidP="00130064">
            <w:pPr>
              <w:pStyle w:val="TableCell2-0Break"/>
            </w:pPr>
            <w:r>
              <w:t>‘</w:t>
            </w:r>
            <w:r w:rsidR="00130064" w:rsidRPr="006F6164">
              <w:t>ah!</w:t>
            </w:r>
            <w:r w:rsidR="00130064">
              <w:t>, oh boy!, ugh!</w:t>
            </w:r>
            <w:r>
              <w:t>’</w:t>
            </w:r>
          </w:p>
        </w:tc>
        <w:tc>
          <w:tcPr>
            <w:tcW w:w="3969" w:type="dxa"/>
            <w:tcBorders>
              <w:top w:val="single" w:sz="4" w:space="0" w:color="auto"/>
            </w:tcBorders>
            <w:shd w:val="clear" w:color="auto" w:fill="auto"/>
          </w:tcPr>
          <w:p w14:paraId="118B249E" w14:textId="77777777" w:rsidR="00130064" w:rsidRPr="006F6164" w:rsidRDefault="00130064" w:rsidP="00AC23C4">
            <w:pPr>
              <w:pStyle w:val="TableCell2-0Break"/>
              <w:ind w:left="113" w:hanging="113"/>
            </w:pPr>
            <w:r>
              <w:t>to exp</w:t>
            </w:r>
            <w:r w:rsidRPr="004E391E">
              <w:t xml:space="preserve">ress </w:t>
            </w:r>
            <w:r>
              <w:t>emotions ranging from contentment to acute discomfort or annoyance</w:t>
            </w:r>
          </w:p>
        </w:tc>
      </w:tr>
      <w:tr w:rsidR="00AC23C4" w:rsidRPr="006F6164" w14:paraId="68551B20" w14:textId="77777777" w:rsidTr="00AE2FFA">
        <w:tc>
          <w:tcPr>
            <w:tcW w:w="851" w:type="dxa"/>
            <w:shd w:val="clear" w:color="auto" w:fill="auto"/>
          </w:tcPr>
          <w:p w14:paraId="3B025554" w14:textId="77777777" w:rsidR="00130064" w:rsidRPr="00656418" w:rsidRDefault="00130064" w:rsidP="00130064">
            <w:pPr>
              <w:rPr>
                <w:rStyle w:val="ChItalBold"/>
              </w:rPr>
            </w:pPr>
            <w:r w:rsidRPr="00656418">
              <w:rPr>
                <w:rStyle w:val="ChItalBold"/>
              </w:rPr>
              <w:t>adu</w:t>
            </w:r>
          </w:p>
        </w:tc>
        <w:tc>
          <w:tcPr>
            <w:tcW w:w="1814" w:type="dxa"/>
            <w:shd w:val="clear" w:color="auto" w:fill="auto"/>
          </w:tcPr>
          <w:p w14:paraId="63905BC5" w14:textId="18819DCC" w:rsidR="00130064" w:rsidRPr="006F6164" w:rsidRDefault="00B7093A" w:rsidP="00130064">
            <w:r>
              <w:t>‘</w:t>
            </w:r>
            <w:r w:rsidR="00130064" w:rsidRPr="006F6164">
              <w:t>o</w:t>
            </w:r>
            <w:r w:rsidR="00130064">
              <w:t>uch</w:t>
            </w:r>
            <w:r w:rsidR="00130064" w:rsidRPr="006F6164">
              <w:t>!</w:t>
            </w:r>
            <w:r w:rsidR="00130064">
              <w:t>, oh no</w:t>
            </w:r>
            <w:r>
              <w:t>’</w:t>
            </w:r>
          </w:p>
        </w:tc>
        <w:tc>
          <w:tcPr>
            <w:tcW w:w="3969" w:type="dxa"/>
            <w:shd w:val="clear" w:color="auto" w:fill="auto"/>
          </w:tcPr>
          <w:p w14:paraId="341D6FC1" w14:textId="77777777" w:rsidR="00130064" w:rsidRPr="006F6164" w:rsidRDefault="00130064" w:rsidP="00AC23C4">
            <w:pPr>
              <w:ind w:left="113" w:hanging="113"/>
            </w:pPr>
            <w:r>
              <w:t xml:space="preserve">to </w:t>
            </w:r>
            <w:r w:rsidRPr="0028486E">
              <w:t xml:space="preserve">express </w:t>
            </w:r>
            <w:r>
              <w:t>pain or disappointed surprise</w:t>
            </w:r>
          </w:p>
        </w:tc>
      </w:tr>
      <w:tr w:rsidR="00AC23C4" w:rsidRPr="006F6164" w14:paraId="43903FAD" w14:textId="77777777" w:rsidTr="00AE2FFA">
        <w:tc>
          <w:tcPr>
            <w:tcW w:w="851" w:type="dxa"/>
            <w:shd w:val="clear" w:color="auto" w:fill="auto"/>
          </w:tcPr>
          <w:p w14:paraId="23FE7690" w14:textId="77777777" w:rsidR="00130064" w:rsidRPr="00656418" w:rsidRDefault="00130064" w:rsidP="00130064">
            <w:pPr>
              <w:rPr>
                <w:rStyle w:val="ChItalBold"/>
              </w:rPr>
            </w:pPr>
            <w:r w:rsidRPr="00656418">
              <w:rPr>
                <w:rStyle w:val="ChItalBold"/>
              </w:rPr>
              <w:t>ale</w:t>
            </w:r>
          </w:p>
        </w:tc>
        <w:tc>
          <w:tcPr>
            <w:tcW w:w="1814" w:type="dxa"/>
            <w:shd w:val="clear" w:color="auto" w:fill="auto"/>
          </w:tcPr>
          <w:p w14:paraId="74174747" w14:textId="7E94B709" w:rsidR="00130064" w:rsidRPr="006F6164" w:rsidRDefault="00B7093A" w:rsidP="00130064">
            <w:r>
              <w:t>‘</w:t>
            </w:r>
            <w:r w:rsidR="00130064" w:rsidRPr="006F6164">
              <w:t>wow!</w:t>
            </w:r>
            <w:r>
              <w:t>’</w:t>
            </w:r>
          </w:p>
        </w:tc>
        <w:tc>
          <w:tcPr>
            <w:tcW w:w="3969" w:type="dxa"/>
            <w:shd w:val="clear" w:color="auto" w:fill="auto"/>
          </w:tcPr>
          <w:p w14:paraId="3C166E3F" w14:textId="77777777" w:rsidR="00130064" w:rsidRPr="006F6164" w:rsidRDefault="00130064" w:rsidP="00AC23C4">
            <w:pPr>
              <w:ind w:left="113" w:hanging="113"/>
            </w:pPr>
            <w:r>
              <w:t xml:space="preserve">to </w:t>
            </w:r>
            <w:r w:rsidRPr="0028486E">
              <w:t xml:space="preserve">express </w:t>
            </w:r>
            <w:r>
              <w:t>surprise or to attract attention</w:t>
            </w:r>
          </w:p>
        </w:tc>
      </w:tr>
      <w:tr w:rsidR="00AC23C4" w:rsidRPr="006F6164" w14:paraId="5A983562" w14:textId="77777777" w:rsidTr="00AE2FFA">
        <w:tc>
          <w:tcPr>
            <w:tcW w:w="851" w:type="dxa"/>
            <w:shd w:val="clear" w:color="auto" w:fill="auto"/>
          </w:tcPr>
          <w:p w14:paraId="0FE7B30E" w14:textId="77777777" w:rsidR="00130064" w:rsidRPr="00656418" w:rsidRDefault="00130064" w:rsidP="00130064">
            <w:pPr>
              <w:rPr>
                <w:rStyle w:val="ChItalBold"/>
              </w:rPr>
            </w:pPr>
            <w:r w:rsidRPr="00656418">
              <w:rPr>
                <w:rStyle w:val="ChItalBold"/>
              </w:rPr>
              <w:t>ay</w:t>
            </w:r>
          </w:p>
        </w:tc>
        <w:tc>
          <w:tcPr>
            <w:tcW w:w="1814" w:type="dxa"/>
            <w:shd w:val="clear" w:color="auto" w:fill="auto"/>
          </w:tcPr>
          <w:p w14:paraId="46CCE672" w14:textId="264EDC29" w:rsidR="00130064" w:rsidRPr="006F6164" w:rsidRDefault="00B7093A" w:rsidP="00130064">
            <w:r>
              <w:t>‘</w:t>
            </w:r>
            <w:r w:rsidR="00130064" w:rsidRPr="006F6164">
              <w:t>aah!</w:t>
            </w:r>
            <w:r w:rsidR="00130064">
              <w:t>, aw!</w:t>
            </w:r>
            <w:r>
              <w:t>’</w:t>
            </w:r>
          </w:p>
        </w:tc>
        <w:tc>
          <w:tcPr>
            <w:tcW w:w="3969" w:type="dxa"/>
            <w:shd w:val="clear" w:color="auto" w:fill="auto"/>
          </w:tcPr>
          <w:p w14:paraId="3DB16C65" w14:textId="77777777" w:rsidR="00130064" w:rsidRPr="005D18D7" w:rsidRDefault="00130064" w:rsidP="00AC23C4">
            <w:pPr>
              <w:ind w:left="113" w:hanging="113"/>
            </w:pPr>
            <w:r w:rsidRPr="0028486E">
              <w:t xml:space="preserve">to express </w:t>
            </w:r>
            <w:r w:rsidRPr="005D18D7">
              <w:t>surprise</w:t>
            </w:r>
            <w:r>
              <w:t xml:space="preserve"> or </w:t>
            </w:r>
            <w:r w:rsidRPr="005D18D7">
              <w:t>affection</w:t>
            </w:r>
          </w:p>
        </w:tc>
      </w:tr>
      <w:tr w:rsidR="00AC23C4" w:rsidRPr="006F6164" w14:paraId="53F5D83B" w14:textId="77777777" w:rsidTr="00AE2FFA">
        <w:tc>
          <w:tcPr>
            <w:tcW w:w="851" w:type="dxa"/>
            <w:shd w:val="clear" w:color="auto" w:fill="auto"/>
          </w:tcPr>
          <w:p w14:paraId="1C44D083" w14:textId="77777777" w:rsidR="00130064" w:rsidRPr="00656418" w:rsidRDefault="00130064" w:rsidP="00130064">
            <w:pPr>
              <w:rPr>
                <w:rStyle w:val="ChItalBold"/>
              </w:rPr>
            </w:pPr>
            <w:r w:rsidRPr="00656418">
              <w:rPr>
                <w:rStyle w:val="ChItalBold"/>
              </w:rPr>
              <w:t>ba</w:t>
            </w:r>
          </w:p>
        </w:tc>
        <w:tc>
          <w:tcPr>
            <w:tcW w:w="1814" w:type="dxa"/>
            <w:shd w:val="clear" w:color="auto" w:fill="auto"/>
          </w:tcPr>
          <w:p w14:paraId="16FFF840" w14:textId="3B74F6D7" w:rsidR="00130064" w:rsidRPr="006F6164" w:rsidRDefault="00B7093A" w:rsidP="00130064">
            <w:r>
              <w:t>‘</w:t>
            </w:r>
            <w:r w:rsidR="00130064" w:rsidRPr="006F6164">
              <w:t>humph!</w:t>
            </w:r>
            <w:r>
              <w:t>’</w:t>
            </w:r>
          </w:p>
        </w:tc>
        <w:tc>
          <w:tcPr>
            <w:tcW w:w="3969" w:type="dxa"/>
            <w:shd w:val="clear" w:color="auto" w:fill="auto"/>
          </w:tcPr>
          <w:p w14:paraId="74E36DBD" w14:textId="77777777" w:rsidR="00130064" w:rsidRPr="006F6164" w:rsidRDefault="00130064" w:rsidP="00AC23C4">
            <w:pPr>
              <w:ind w:left="113" w:hanging="113"/>
            </w:pPr>
            <w:r w:rsidRPr="0028486E">
              <w:t xml:space="preserve">to express </w:t>
            </w:r>
            <w:r>
              <w:t>disgust or denigration</w:t>
            </w:r>
          </w:p>
        </w:tc>
      </w:tr>
      <w:tr w:rsidR="00AC23C4" w:rsidRPr="006F6164" w14:paraId="7ACFAEA5" w14:textId="77777777" w:rsidTr="00AE2FFA">
        <w:tc>
          <w:tcPr>
            <w:tcW w:w="851" w:type="dxa"/>
            <w:shd w:val="clear" w:color="auto" w:fill="auto"/>
          </w:tcPr>
          <w:p w14:paraId="197530EB" w14:textId="77777777" w:rsidR="00130064" w:rsidRPr="00656418" w:rsidRDefault="00130064" w:rsidP="00130064">
            <w:pPr>
              <w:rPr>
                <w:rStyle w:val="ChItalBold"/>
              </w:rPr>
            </w:pPr>
            <w:r w:rsidRPr="00656418">
              <w:rPr>
                <w:rStyle w:val="ChItalBold"/>
              </w:rPr>
              <w:t>ceh</w:t>
            </w:r>
          </w:p>
        </w:tc>
        <w:tc>
          <w:tcPr>
            <w:tcW w:w="1814" w:type="dxa"/>
            <w:shd w:val="clear" w:color="auto" w:fill="auto"/>
          </w:tcPr>
          <w:p w14:paraId="3FE266E9" w14:textId="41042F20" w:rsidR="00130064" w:rsidRPr="006F6164" w:rsidRDefault="00B7093A" w:rsidP="00130064">
            <w:r>
              <w:t>‘</w:t>
            </w:r>
            <w:r w:rsidR="00130064" w:rsidRPr="006F6164">
              <w:t>shoo</w:t>
            </w:r>
            <w:r w:rsidR="00130064">
              <w:t>!</w:t>
            </w:r>
            <w:r>
              <w:t>’</w:t>
            </w:r>
          </w:p>
        </w:tc>
        <w:tc>
          <w:tcPr>
            <w:tcW w:w="3969" w:type="dxa"/>
            <w:shd w:val="clear" w:color="auto" w:fill="auto"/>
          </w:tcPr>
          <w:p w14:paraId="6B92D3AE" w14:textId="77777777" w:rsidR="00130064" w:rsidRPr="00ED597C" w:rsidRDefault="00130064" w:rsidP="00AC23C4">
            <w:pPr>
              <w:ind w:left="113" w:hanging="113"/>
            </w:pPr>
            <w:r>
              <w:t>to chase something away</w:t>
            </w:r>
          </w:p>
        </w:tc>
      </w:tr>
      <w:tr w:rsidR="00AC23C4" w:rsidRPr="006F6164" w14:paraId="4E671A9A" w14:textId="77777777" w:rsidTr="00AE2FFA">
        <w:tc>
          <w:tcPr>
            <w:tcW w:w="851" w:type="dxa"/>
            <w:shd w:val="clear" w:color="auto" w:fill="auto"/>
          </w:tcPr>
          <w:p w14:paraId="0C6BFAA3" w14:textId="77777777" w:rsidR="00130064" w:rsidRPr="00656418" w:rsidRDefault="00130064" w:rsidP="00130064">
            <w:pPr>
              <w:rPr>
                <w:rStyle w:val="ChItalBold"/>
              </w:rPr>
            </w:pPr>
            <w:r w:rsidRPr="00656418">
              <w:rPr>
                <w:rStyle w:val="ChItalBold"/>
              </w:rPr>
              <w:t>e</w:t>
            </w:r>
          </w:p>
        </w:tc>
        <w:tc>
          <w:tcPr>
            <w:tcW w:w="1814" w:type="dxa"/>
            <w:shd w:val="clear" w:color="auto" w:fill="auto"/>
          </w:tcPr>
          <w:p w14:paraId="257AFB16" w14:textId="6D8A696D" w:rsidR="00130064" w:rsidRPr="006F6164" w:rsidRDefault="00B7093A" w:rsidP="00130064">
            <w:r>
              <w:t>‘</w:t>
            </w:r>
            <w:r w:rsidR="00A660A5">
              <w:t xml:space="preserve">hey!, </w:t>
            </w:r>
            <w:r w:rsidR="00130064" w:rsidRPr="006F6164">
              <w:t>ha!</w:t>
            </w:r>
            <w:r w:rsidR="00130064">
              <w:t>, eh?</w:t>
            </w:r>
            <w:r>
              <w:t>’</w:t>
            </w:r>
          </w:p>
        </w:tc>
        <w:tc>
          <w:tcPr>
            <w:tcW w:w="3969" w:type="dxa"/>
            <w:shd w:val="clear" w:color="auto" w:fill="auto"/>
          </w:tcPr>
          <w:p w14:paraId="79FF337C" w14:textId="77777777" w:rsidR="00130064" w:rsidRPr="006F6164" w:rsidRDefault="00130064" w:rsidP="00AC23C4">
            <w:pPr>
              <w:ind w:left="113" w:hanging="113"/>
            </w:pPr>
            <w:r>
              <w:t>to express emphasis or astonishment or to attract attention</w:t>
            </w:r>
          </w:p>
        </w:tc>
      </w:tr>
      <w:tr w:rsidR="00AC23C4" w:rsidRPr="006F6164" w14:paraId="3859ED09" w14:textId="77777777" w:rsidTr="00AE2FFA">
        <w:tc>
          <w:tcPr>
            <w:tcW w:w="851" w:type="dxa"/>
            <w:shd w:val="clear" w:color="auto" w:fill="auto"/>
          </w:tcPr>
          <w:p w14:paraId="647457D7" w14:textId="77777777" w:rsidR="00130064" w:rsidRPr="00656418" w:rsidRDefault="00130064" w:rsidP="00130064">
            <w:pPr>
              <w:rPr>
                <w:rStyle w:val="ChItalBold"/>
              </w:rPr>
            </w:pPr>
            <w:r w:rsidRPr="00656418">
              <w:rPr>
                <w:rStyle w:val="ChItalBold"/>
              </w:rPr>
              <w:t>ha</w:t>
            </w:r>
          </w:p>
        </w:tc>
        <w:tc>
          <w:tcPr>
            <w:tcW w:w="1814" w:type="dxa"/>
            <w:shd w:val="clear" w:color="auto" w:fill="auto"/>
          </w:tcPr>
          <w:p w14:paraId="5E5AC166" w14:textId="387FBBC5" w:rsidR="00130064" w:rsidRPr="006F6164" w:rsidRDefault="00B7093A" w:rsidP="00130064">
            <w:r>
              <w:t>‘</w:t>
            </w:r>
            <w:r w:rsidR="00130064" w:rsidRPr="006F6164">
              <w:t>huh</w:t>
            </w:r>
            <w:r w:rsidR="00130064">
              <w:t>?</w:t>
            </w:r>
            <w:r>
              <w:t>’</w:t>
            </w:r>
          </w:p>
        </w:tc>
        <w:tc>
          <w:tcPr>
            <w:tcW w:w="3969" w:type="dxa"/>
            <w:shd w:val="clear" w:color="auto" w:fill="auto"/>
          </w:tcPr>
          <w:p w14:paraId="5ABA4E47" w14:textId="77777777" w:rsidR="00130064" w:rsidRPr="009731AC" w:rsidRDefault="00130064" w:rsidP="00AC23C4">
            <w:pPr>
              <w:ind w:left="113" w:hanging="113"/>
            </w:pPr>
            <w:r w:rsidRPr="009731AC">
              <w:t>to express surprise, disbelief, or confusion</w:t>
            </w:r>
          </w:p>
        </w:tc>
      </w:tr>
      <w:tr w:rsidR="00AC23C4" w:rsidRPr="006F6164" w14:paraId="020D7620" w14:textId="77777777" w:rsidTr="00AE2FFA">
        <w:tc>
          <w:tcPr>
            <w:tcW w:w="851" w:type="dxa"/>
            <w:shd w:val="clear" w:color="auto" w:fill="auto"/>
          </w:tcPr>
          <w:p w14:paraId="6CE733AE" w14:textId="77777777" w:rsidR="00130064" w:rsidRPr="00656418" w:rsidRDefault="00130064" w:rsidP="00130064">
            <w:pPr>
              <w:rPr>
                <w:rStyle w:val="ChItalBold"/>
              </w:rPr>
            </w:pPr>
            <w:r w:rsidRPr="00656418">
              <w:rPr>
                <w:rStyle w:val="ChItalBold"/>
              </w:rPr>
              <w:t>hm</w:t>
            </w:r>
          </w:p>
        </w:tc>
        <w:tc>
          <w:tcPr>
            <w:tcW w:w="1814" w:type="dxa"/>
            <w:shd w:val="clear" w:color="auto" w:fill="auto"/>
          </w:tcPr>
          <w:p w14:paraId="7CB68A00" w14:textId="22FDB794" w:rsidR="00130064" w:rsidRPr="006F6164" w:rsidRDefault="00B7093A" w:rsidP="00130064">
            <w:r>
              <w:t>‘</w:t>
            </w:r>
            <w:r w:rsidR="00130064" w:rsidRPr="006F6164">
              <w:t>pfft</w:t>
            </w:r>
            <w:r>
              <w:t>’</w:t>
            </w:r>
          </w:p>
        </w:tc>
        <w:tc>
          <w:tcPr>
            <w:tcW w:w="3969" w:type="dxa"/>
            <w:shd w:val="clear" w:color="auto" w:fill="auto"/>
          </w:tcPr>
          <w:p w14:paraId="01D92282" w14:textId="77777777" w:rsidR="00130064" w:rsidRPr="006F6164" w:rsidRDefault="00130064" w:rsidP="00AC23C4">
            <w:pPr>
              <w:ind w:left="113" w:hanging="113"/>
            </w:pPr>
            <w:r w:rsidRPr="00DB34F9">
              <w:t xml:space="preserve">to express </w:t>
            </w:r>
            <w:r>
              <w:t>sarcasm or disagreement</w:t>
            </w:r>
          </w:p>
        </w:tc>
      </w:tr>
      <w:tr w:rsidR="00AC23C4" w:rsidRPr="006F6164" w14:paraId="5B9CBDFA" w14:textId="77777777" w:rsidTr="00AE2FFA">
        <w:tc>
          <w:tcPr>
            <w:tcW w:w="851" w:type="dxa"/>
            <w:shd w:val="clear" w:color="auto" w:fill="auto"/>
          </w:tcPr>
          <w:p w14:paraId="59795323" w14:textId="77777777" w:rsidR="00130064" w:rsidRPr="00656418" w:rsidRDefault="00130064" w:rsidP="00130064">
            <w:pPr>
              <w:rPr>
                <w:rStyle w:val="ChItalBold"/>
              </w:rPr>
            </w:pPr>
            <w:r w:rsidRPr="00656418">
              <w:rPr>
                <w:rStyle w:val="ChItalBold"/>
              </w:rPr>
              <w:t>hura</w:t>
            </w:r>
          </w:p>
        </w:tc>
        <w:tc>
          <w:tcPr>
            <w:tcW w:w="1814" w:type="dxa"/>
            <w:shd w:val="clear" w:color="auto" w:fill="auto"/>
          </w:tcPr>
          <w:p w14:paraId="1E774851" w14:textId="179B9DB8" w:rsidR="00130064" w:rsidRPr="006F6164" w:rsidRDefault="00B7093A" w:rsidP="00130064">
            <w:r>
              <w:t>‘</w:t>
            </w:r>
            <w:r w:rsidR="00130064" w:rsidRPr="006F6164">
              <w:t>hooray!</w:t>
            </w:r>
            <w:r>
              <w:t>’</w:t>
            </w:r>
          </w:p>
        </w:tc>
        <w:tc>
          <w:tcPr>
            <w:tcW w:w="3969" w:type="dxa"/>
            <w:shd w:val="clear" w:color="auto" w:fill="auto"/>
          </w:tcPr>
          <w:p w14:paraId="611E1F1E" w14:textId="77777777" w:rsidR="00130064" w:rsidRPr="00264E56" w:rsidRDefault="00130064" w:rsidP="00AC23C4">
            <w:pPr>
              <w:ind w:left="113" w:hanging="113"/>
            </w:pPr>
            <w:r w:rsidRPr="00264E56">
              <w:t>to express joy, approval, or encouragement</w:t>
            </w:r>
          </w:p>
        </w:tc>
      </w:tr>
      <w:tr w:rsidR="00AC23C4" w:rsidRPr="006F6164" w14:paraId="5118F6A1" w14:textId="77777777" w:rsidTr="00AE2FFA">
        <w:tc>
          <w:tcPr>
            <w:tcW w:w="851" w:type="dxa"/>
            <w:shd w:val="clear" w:color="auto" w:fill="auto"/>
          </w:tcPr>
          <w:p w14:paraId="2731183B" w14:textId="77777777" w:rsidR="00130064" w:rsidRPr="00656418" w:rsidRDefault="00130064" w:rsidP="00130064">
            <w:pPr>
              <w:rPr>
                <w:rStyle w:val="ChItalBold"/>
              </w:rPr>
            </w:pPr>
            <w:r w:rsidRPr="00656418">
              <w:rPr>
                <w:rStyle w:val="ChItalBold"/>
              </w:rPr>
              <w:t>i</w:t>
            </w:r>
          </w:p>
        </w:tc>
        <w:tc>
          <w:tcPr>
            <w:tcW w:w="1814" w:type="dxa"/>
            <w:shd w:val="clear" w:color="auto" w:fill="auto"/>
          </w:tcPr>
          <w:p w14:paraId="217B654E" w14:textId="40F6018C" w:rsidR="00130064" w:rsidRPr="006F6164" w:rsidRDefault="00B7093A" w:rsidP="00130064">
            <w:r>
              <w:t>‘</w:t>
            </w:r>
            <w:r w:rsidR="00130064" w:rsidRPr="006F6164">
              <w:t>ugh!</w:t>
            </w:r>
            <w:r w:rsidR="00130064">
              <w:t>, oh no!, oh!</w:t>
            </w:r>
            <w:r>
              <w:t>’</w:t>
            </w:r>
          </w:p>
        </w:tc>
        <w:tc>
          <w:tcPr>
            <w:tcW w:w="3969" w:type="dxa"/>
            <w:shd w:val="clear" w:color="auto" w:fill="auto"/>
          </w:tcPr>
          <w:p w14:paraId="15EA1AF5" w14:textId="77777777" w:rsidR="00130064" w:rsidRPr="00117420" w:rsidRDefault="00130064" w:rsidP="00AC23C4">
            <w:pPr>
              <w:ind w:left="113" w:hanging="113"/>
            </w:pPr>
            <w:r w:rsidRPr="00DB34F9">
              <w:t xml:space="preserve">to express </w:t>
            </w:r>
            <w:r>
              <w:t xml:space="preserve">disgust, </w:t>
            </w:r>
            <w:r w:rsidRPr="00117420">
              <w:t>irritation</w:t>
            </w:r>
            <w:r>
              <w:t xml:space="preserve"> or disappointed surprise</w:t>
            </w:r>
          </w:p>
        </w:tc>
      </w:tr>
      <w:tr w:rsidR="00AC23C4" w:rsidRPr="006F6164" w14:paraId="347B67E5" w14:textId="77777777" w:rsidTr="00AE2FFA">
        <w:tc>
          <w:tcPr>
            <w:tcW w:w="851" w:type="dxa"/>
            <w:shd w:val="clear" w:color="auto" w:fill="auto"/>
          </w:tcPr>
          <w:p w14:paraId="45BA5F38" w14:textId="77777777" w:rsidR="00130064" w:rsidRPr="00656418" w:rsidRDefault="00130064" w:rsidP="00130064">
            <w:pPr>
              <w:rPr>
                <w:rStyle w:val="ChItalBold"/>
              </w:rPr>
            </w:pPr>
            <w:r w:rsidRPr="00656418">
              <w:rPr>
                <w:rStyle w:val="ChItalBold"/>
              </w:rPr>
              <w:t>isss</w:t>
            </w:r>
          </w:p>
        </w:tc>
        <w:tc>
          <w:tcPr>
            <w:tcW w:w="1814" w:type="dxa"/>
            <w:shd w:val="clear" w:color="auto" w:fill="auto"/>
          </w:tcPr>
          <w:p w14:paraId="19E3D44B" w14:textId="2DEE6C86" w:rsidR="00130064" w:rsidRPr="006F6164" w:rsidRDefault="00B7093A" w:rsidP="00130064">
            <w:r>
              <w:t>‘</w:t>
            </w:r>
            <w:r w:rsidR="00130064" w:rsidRPr="006F6164">
              <w:t>stop!</w:t>
            </w:r>
            <w:r>
              <w:t>’</w:t>
            </w:r>
          </w:p>
        </w:tc>
        <w:tc>
          <w:tcPr>
            <w:tcW w:w="3969" w:type="dxa"/>
            <w:shd w:val="clear" w:color="auto" w:fill="auto"/>
          </w:tcPr>
          <w:p w14:paraId="5453F8C4" w14:textId="77777777" w:rsidR="00130064" w:rsidRPr="006F6164" w:rsidRDefault="00130064" w:rsidP="00AC23C4">
            <w:pPr>
              <w:ind w:left="113" w:hanging="113"/>
            </w:pPr>
            <w:r>
              <w:t>to stop someone/-thing or to attract attention</w:t>
            </w:r>
          </w:p>
        </w:tc>
      </w:tr>
      <w:tr w:rsidR="00AC23C4" w:rsidRPr="006F6164" w14:paraId="2B233CF7" w14:textId="77777777" w:rsidTr="00AE2FFA">
        <w:tc>
          <w:tcPr>
            <w:tcW w:w="851" w:type="dxa"/>
            <w:shd w:val="clear" w:color="auto" w:fill="auto"/>
          </w:tcPr>
          <w:p w14:paraId="7D4D9D38" w14:textId="77777777" w:rsidR="00130064" w:rsidRPr="00656418" w:rsidRDefault="00130064" w:rsidP="00130064">
            <w:pPr>
              <w:rPr>
                <w:rStyle w:val="ChItalBold"/>
              </w:rPr>
            </w:pPr>
            <w:r w:rsidRPr="00656418">
              <w:rPr>
                <w:rStyle w:val="ChItalBold"/>
              </w:rPr>
              <w:t>mpfff</w:t>
            </w:r>
          </w:p>
        </w:tc>
        <w:tc>
          <w:tcPr>
            <w:tcW w:w="1814" w:type="dxa"/>
            <w:shd w:val="clear" w:color="auto" w:fill="auto"/>
          </w:tcPr>
          <w:p w14:paraId="2595762A" w14:textId="10AA8524" w:rsidR="00130064" w:rsidRPr="006F6164" w:rsidRDefault="00B7093A" w:rsidP="00130064">
            <w:r>
              <w:t>‘</w:t>
            </w:r>
            <w:r w:rsidR="00130064" w:rsidRPr="006F6164">
              <w:t>ugh</w:t>
            </w:r>
            <w:r w:rsidR="00130064">
              <w:t>!</w:t>
            </w:r>
            <w:r>
              <w:t>’</w:t>
            </w:r>
          </w:p>
        </w:tc>
        <w:tc>
          <w:tcPr>
            <w:tcW w:w="3969" w:type="dxa"/>
            <w:shd w:val="clear" w:color="auto" w:fill="auto"/>
          </w:tcPr>
          <w:p w14:paraId="71E2F6CE" w14:textId="77777777" w:rsidR="00130064" w:rsidRPr="006F6164" w:rsidRDefault="00130064" w:rsidP="00AC23C4">
            <w:pPr>
              <w:ind w:left="113" w:hanging="113"/>
            </w:pPr>
            <w:r>
              <w:t>to express displeasure, or incredulity</w:t>
            </w:r>
          </w:p>
        </w:tc>
      </w:tr>
      <w:tr w:rsidR="00AC23C4" w:rsidRPr="006F6164" w14:paraId="1BE009E5" w14:textId="77777777" w:rsidTr="00AE2FFA">
        <w:tc>
          <w:tcPr>
            <w:tcW w:w="851" w:type="dxa"/>
            <w:shd w:val="clear" w:color="auto" w:fill="auto"/>
          </w:tcPr>
          <w:p w14:paraId="01E69A97" w14:textId="77777777" w:rsidR="00130064" w:rsidRPr="00656418" w:rsidRDefault="00130064" w:rsidP="00130064">
            <w:pPr>
              <w:rPr>
                <w:rStyle w:val="ChItalBold"/>
              </w:rPr>
            </w:pPr>
            <w:r w:rsidRPr="00656418">
              <w:rPr>
                <w:rStyle w:val="ChItalBold"/>
              </w:rPr>
              <w:t>na</w:t>
            </w:r>
          </w:p>
        </w:tc>
        <w:tc>
          <w:tcPr>
            <w:tcW w:w="1814" w:type="dxa"/>
            <w:shd w:val="clear" w:color="auto" w:fill="auto"/>
          </w:tcPr>
          <w:p w14:paraId="06C53194" w14:textId="36597A16" w:rsidR="00130064" w:rsidRPr="006F6164" w:rsidRDefault="00B7093A" w:rsidP="00130064">
            <w:r>
              <w:t>‘</w:t>
            </w:r>
            <w:r w:rsidR="00130064" w:rsidRPr="006F6164">
              <w:t>well</w:t>
            </w:r>
            <w:r>
              <w:t>’</w:t>
            </w:r>
          </w:p>
        </w:tc>
        <w:tc>
          <w:tcPr>
            <w:tcW w:w="3969" w:type="dxa"/>
            <w:shd w:val="clear" w:color="auto" w:fill="auto"/>
          </w:tcPr>
          <w:p w14:paraId="560BC060" w14:textId="77777777" w:rsidR="00130064" w:rsidRPr="00347BA1" w:rsidRDefault="00130064" w:rsidP="00AC23C4">
            <w:pPr>
              <w:ind w:left="113" w:hanging="113"/>
            </w:pPr>
            <w:r w:rsidRPr="00347BA1">
              <w:t>to introduce a comment or statement, or to resume a conversation</w:t>
            </w:r>
          </w:p>
        </w:tc>
      </w:tr>
      <w:tr w:rsidR="00AC23C4" w:rsidRPr="006F6164" w14:paraId="57C578FE" w14:textId="77777777" w:rsidTr="00AE2FFA">
        <w:tc>
          <w:tcPr>
            <w:tcW w:w="851" w:type="dxa"/>
            <w:shd w:val="clear" w:color="auto" w:fill="auto"/>
          </w:tcPr>
          <w:p w14:paraId="7CE85760" w14:textId="77777777" w:rsidR="00130064" w:rsidRPr="00656418" w:rsidRDefault="00130064" w:rsidP="00130064">
            <w:pPr>
              <w:rPr>
                <w:rStyle w:val="ChItalBold"/>
              </w:rPr>
            </w:pPr>
            <w:r w:rsidRPr="00656418">
              <w:rPr>
                <w:rStyle w:val="ChItalBold"/>
              </w:rPr>
              <w:t>o</w:t>
            </w:r>
          </w:p>
        </w:tc>
        <w:tc>
          <w:tcPr>
            <w:tcW w:w="1814" w:type="dxa"/>
            <w:shd w:val="clear" w:color="auto" w:fill="auto"/>
          </w:tcPr>
          <w:p w14:paraId="786CFF20" w14:textId="4900F433" w:rsidR="00130064" w:rsidRPr="006F6164" w:rsidRDefault="00B7093A" w:rsidP="00130064">
            <w:r>
              <w:t>‘</w:t>
            </w:r>
            <w:r w:rsidR="00130064" w:rsidRPr="006F6164">
              <w:t>oh!</w:t>
            </w:r>
            <w:r>
              <w:t>’</w:t>
            </w:r>
          </w:p>
        </w:tc>
        <w:tc>
          <w:tcPr>
            <w:tcW w:w="3969" w:type="dxa"/>
            <w:shd w:val="clear" w:color="auto" w:fill="auto"/>
          </w:tcPr>
          <w:p w14:paraId="08845535" w14:textId="77777777" w:rsidR="00130064" w:rsidRPr="006F6164" w:rsidRDefault="00130064" w:rsidP="00AC23C4">
            <w:pPr>
              <w:ind w:left="113" w:hanging="113"/>
            </w:pPr>
            <w:r w:rsidRPr="004E391E">
              <w:t xml:space="preserve">to </w:t>
            </w:r>
            <w:r>
              <w:t>express surprise</w:t>
            </w:r>
          </w:p>
        </w:tc>
      </w:tr>
      <w:tr w:rsidR="00AC23C4" w:rsidRPr="006F6164" w14:paraId="7775B4A2" w14:textId="77777777" w:rsidTr="00AE2FFA">
        <w:tc>
          <w:tcPr>
            <w:tcW w:w="851" w:type="dxa"/>
            <w:shd w:val="clear" w:color="auto" w:fill="auto"/>
          </w:tcPr>
          <w:p w14:paraId="4DBF7E97" w14:textId="77777777" w:rsidR="00130064" w:rsidRPr="00656418" w:rsidRDefault="00130064" w:rsidP="00130064">
            <w:pPr>
              <w:rPr>
                <w:rStyle w:val="ChItalBold"/>
              </w:rPr>
            </w:pPr>
            <w:r w:rsidRPr="00656418">
              <w:rPr>
                <w:rStyle w:val="ChItalBold"/>
              </w:rPr>
              <w:t>oke</w:t>
            </w:r>
          </w:p>
        </w:tc>
        <w:tc>
          <w:tcPr>
            <w:tcW w:w="1814" w:type="dxa"/>
            <w:shd w:val="clear" w:color="auto" w:fill="auto"/>
          </w:tcPr>
          <w:p w14:paraId="46684A49" w14:textId="61C7A812" w:rsidR="00130064" w:rsidRPr="006F6164" w:rsidRDefault="00B7093A" w:rsidP="00130064">
            <w:r>
              <w:t>‘</w:t>
            </w:r>
            <w:r w:rsidR="00130064" w:rsidRPr="006F6164">
              <w:t>OK</w:t>
            </w:r>
            <w:r>
              <w:t>’</w:t>
            </w:r>
          </w:p>
        </w:tc>
        <w:tc>
          <w:tcPr>
            <w:tcW w:w="3969" w:type="dxa"/>
            <w:shd w:val="clear" w:color="auto" w:fill="auto"/>
          </w:tcPr>
          <w:p w14:paraId="29F6ADC9" w14:textId="77777777" w:rsidR="00130064" w:rsidRPr="00283B5D" w:rsidRDefault="00130064" w:rsidP="00AC23C4">
            <w:pPr>
              <w:ind w:left="113" w:hanging="113"/>
            </w:pPr>
            <w:r>
              <w:t>to express agreement</w:t>
            </w:r>
          </w:p>
        </w:tc>
      </w:tr>
      <w:tr w:rsidR="00AC23C4" w:rsidRPr="006F6164" w14:paraId="3F6EED58" w14:textId="77777777" w:rsidTr="00AE2FFA">
        <w:tc>
          <w:tcPr>
            <w:tcW w:w="851" w:type="dxa"/>
            <w:shd w:val="clear" w:color="auto" w:fill="auto"/>
          </w:tcPr>
          <w:p w14:paraId="799FA907" w14:textId="77777777" w:rsidR="00130064" w:rsidRPr="00656418" w:rsidRDefault="00130064" w:rsidP="00130064">
            <w:pPr>
              <w:rPr>
                <w:rStyle w:val="ChItalBold"/>
              </w:rPr>
            </w:pPr>
            <w:r w:rsidRPr="00656418">
              <w:rPr>
                <w:rStyle w:val="ChItalBold"/>
              </w:rPr>
              <w:t>prrrt</w:t>
            </w:r>
          </w:p>
        </w:tc>
        <w:tc>
          <w:tcPr>
            <w:tcW w:w="1814" w:type="dxa"/>
            <w:shd w:val="clear" w:color="auto" w:fill="auto"/>
          </w:tcPr>
          <w:p w14:paraId="7D246D3F" w14:textId="72BF8924" w:rsidR="00130064" w:rsidRPr="006F6164" w:rsidRDefault="00B7093A" w:rsidP="00130064">
            <w:r>
              <w:t>‘</w:t>
            </w:r>
            <w:r w:rsidR="00130064" w:rsidRPr="006F6164">
              <w:t>pfft!</w:t>
            </w:r>
            <w:r>
              <w:t>’</w:t>
            </w:r>
          </w:p>
        </w:tc>
        <w:tc>
          <w:tcPr>
            <w:tcW w:w="3969" w:type="dxa"/>
            <w:shd w:val="clear" w:color="auto" w:fill="auto"/>
          </w:tcPr>
          <w:p w14:paraId="798005E4" w14:textId="77777777" w:rsidR="00130064" w:rsidRPr="006F6164" w:rsidRDefault="00130064" w:rsidP="00AC23C4">
            <w:pPr>
              <w:ind w:left="113" w:hanging="113"/>
            </w:pPr>
            <w:r w:rsidRPr="00DB34F9">
              <w:t xml:space="preserve">to express </w:t>
            </w:r>
            <w:r>
              <w:t>sarcasm or disagreement</w:t>
            </w:r>
          </w:p>
        </w:tc>
      </w:tr>
      <w:tr w:rsidR="00AC23C4" w:rsidRPr="006F6164" w14:paraId="467EB51C" w14:textId="77777777" w:rsidTr="00AE2FFA">
        <w:tc>
          <w:tcPr>
            <w:tcW w:w="851" w:type="dxa"/>
            <w:shd w:val="clear" w:color="auto" w:fill="auto"/>
          </w:tcPr>
          <w:p w14:paraId="1D942A01" w14:textId="77777777" w:rsidR="00130064" w:rsidRPr="00656418" w:rsidRDefault="00130064" w:rsidP="00130064">
            <w:pPr>
              <w:rPr>
                <w:rStyle w:val="ChItalBold"/>
              </w:rPr>
            </w:pPr>
            <w:r w:rsidRPr="00656418">
              <w:rPr>
                <w:rStyle w:val="ChItalBold"/>
              </w:rPr>
              <w:t>sio</w:t>
            </w:r>
          </w:p>
        </w:tc>
        <w:tc>
          <w:tcPr>
            <w:tcW w:w="1814" w:type="dxa"/>
            <w:shd w:val="clear" w:color="auto" w:fill="auto"/>
          </w:tcPr>
          <w:p w14:paraId="581C2474" w14:textId="3849D913" w:rsidR="00130064" w:rsidRPr="006F6164" w:rsidRDefault="00B7093A" w:rsidP="00130064">
            <w:r>
              <w:t>‘</w:t>
            </w:r>
            <w:r w:rsidR="00130064" w:rsidRPr="006F6164">
              <w:t>alas!</w:t>
            </w:r>
            <w:r>
              <w:t>’</w:t>
            </w:r>
          </w:p>
        </w:tc>
        <w:tc>
          <w:tcPr>
            <w:tcW w:w="3969" w:type="dxa"/>
            <w:shd w:val="clear" w:color="auto" w:fill="auto"/>
          </w:tcPr>
          <w:p w14:paraId="4AAF69E8" w14:textId="77777777" w:rsidR="00130064" w:rsidRPr="006F6164" w:rsidRDefault="00130064" w:rsidP="00AC23C4">
            <w:pPr>
              <w:ind w:left="113" w:hanging="113"/>
            </w:pPr>
            <w:r>
              <w:t>to express sorrow or pity</w:t>
            </w:r>
          </w:p>
        </w:tc>
      </w:tr>
      <w:tr w:rsidR="00AC23C4" w:rsidRPr="006F6164" w14:paraId="3235C201" w14:textId="77777777" w:rsidTr="00AE2FFA">
        <w:tc>
          <w:tcPr>
            <w:tcW w:w="851" w:type="dxa"/>
            <w:shd w:val="clear" w:color="auto" w:fill="auto"/>
          </w:tcPr>
          <w:p w14:paraId="05F6C61F" w14:textId="77777777" w:rsidR="00130064" w:rsidRPr="00656418" w:rsidRDefault="00130064" w:rsidP="00130064">
            <w:pPr>
              <w:rPr>
                <w:rStyle w:val="ChItalBold"/>
              </w:rPr>
            </w:pPr>
            <w:r w:rsidRPr="00656418">
              <w:rPr>
                <w:rStyle w:val="ChItalBold"/>
              </w:rPr>
              <w:t>sss</w:t>
            </w:r>
          </w:p>
        </w:tc>
        <w:tc>
          <w:tcPr>
            <w:tcW w:w="1814" w:type="dxa"/>
            <w:shd w:val="clear" w:color="auto" w:fill="auto"/>
          </w:tcPr>
          <w:p w14:paraId="671B49A8" w14:textId="5FD04E3C" w:rsidR="00130064" w:rsidRPr="006F6164" w:rsidRDefault="00B7093A" w:rsidP="00130064">
            <w:r>
              <w:t>‘</w:t>
            </w:r>
            <w:r w:rsidR="00130064" w:rsidRPr="006F6164">
              <w:t>pfft!</w:t>
            </w:r>
            <w:r>
              <w:t>’</w:t>
            </w:r>
          </w:p>
        </w:tc>
        <w:tc>
          <w:tcPr>
            <w:tcW w:w="3969" w:type="dxa"/>
            <w:shd w:val="clear" w:color="auto" w:fill="auto"/>
          </w:tcPr>
          <w:p w14:paraId="1CE5AD4A" w14:textId="77777777" w:rsidR="00130064" w:rsidRPr="006F6164" w:rsidRDefault="00130064" w:rsidP="00AC23C4">
            <w:pPr>
              <w:ind w:left="113" w:hanging="113"/>
            </w:pPr>
            <w:r w:rsidRPr="00DB34F9">
              <w:t xml:space="preserve">to express </w:t>
            </w:r>
            <w:r>
              <w:t>sarcasm or disagreement</w:t>
            </w:r>
          </w:p>
        </w:tc>
      </w:tr>
      <w:tr w:rsidR="00AC23C4" w:rsidRPr="006F6164" w14:paraId="0350C6BB" w14:textId="77777777" w:rsidTr="00AE2FFA">
        <w:tc>
          <w:tcPr>
            <w:tcW w:w="851" w:type="dxa"/>
            <w:shd w:val="clear" w:color="auto" w:fill="auto"/>
          </w:tcPr>
          <w:p w14:paraId="53607D33" w14:textId="77777777" w:rsidR="00130064" w:rsidRPr="00656418" w:rsidRDefault="00130064" w:rsidP="00130064">
            <w:pPr>
              <w:rPr>
                <w:rStyle w:val="ChItalBold"/>
              </w:rPr>
            </w:pPr>
            <w:r w:rsidRPr="00656418">
              <w:rPr>
                <w:rStyle w:val="ChItalBold"/>
              </w:rPr>
              <w:t>sss</w:t>
            </w:r>
            <w:r w:rsidR="00093953">
              <w:rPr>
                <w:rStyle w:val="ChItalBold"/>
              </w:rPr>
              <w:t>yyy</w:t>
            </w:r>
            <w:r w:rsidRPr="00656418">
              <w:rPr>
                <w:rStyle w:val="ChItalBold"/>
              </w:rPr>
              <w:t>t</w:t>
            </w:r>
          </w:p>
        </w:tc>
        <w:tc>
          <w:tcPr>
            <w:tcW w:w="1814" w:type="dxa"/>
            <w:shd w:val="clear" w:color="auto" w:fill="auto"/>
          </w:tcPr>
          <w:p w14:paraId="37AFE964" w14:textId="56DC129A" w:rsidR="00130064" w:rsidRPr="006F6164" w:rsidRDefault="00B7093A" w:rsidP="00130064">
            <w:r>
              <w:t>‘</w:t>
            </w:r>
            <w:r w:rsidR="00130064" w:rsidRPr="006F6164">
              <w:t>sh</w:t>
            </w:r>
            <w:r w:rsidR="0013592E">
              <w:t>h</w:t>
            </w:r>
            <w:r w:rsidR="00130064" w:rsidRPr="006F6164">
              <w:t>h!</w:t>
            </w:r>
            <w:r>
              <w:t>’</w:t>
            </w:r>
          </w:p>
        </w:tc>
        <w:tc>
          <w:tcPr>
            <w:tcW w:w="3969" w:type="dxa"/>
            <w:shd w:val="clear" w:color="auto" w:fill="auto"/>
          </w:tcPr>
          <w:p w14:paraId="72996F53" w14:textId="77777777" w:rsidR="00130064" w:rsidRPr="00EE56FA" w:rsidRDefault="00130064" w:rsidP="00AC23C4">
            <w:pPr>
              <w:ind w:left="113" w:hanging="113"/>
            </w:pPr>
            <w:r w:rsidRPr="004E391E">
              <w:t xml:space="preserve">to </w:t>
            </w:r>
            <w:r w:rsidRPr="00EE56FA">
              <w:t>silence someone</w:t>
            </w:r>
          </w:p>
        </w:tc>
      </w:tr>
      <w:tr w:rsidR="00AC23C4" w:rsidRPr="006F6164" w14:paraId="2275BCE5" w14:textId="77777777" w:rsidTr="00AE2FFA">
        <w:tc>
          <w:tcPr>
            <w:tcW w:w="851" w:type="dxa"/>
            <w:shd w:val="clear" w:color="auto" w:fill="auto"/>
          </w:tcPr>
          <w:p w14:paraId="4CE4A5E9" w14:textId="77777777" w:rsidR="00130064" w:rsidRPr="00656418" w:rsidRDefault="00130064" w:rsidP="00130064">
            <w:pPr>
              <w:rPr>
                <w:rStyle w:val="ChItalBold"/>
              </w:rPr>
            </w:pPr>
            <w:r>
              <w:rPr>
                <w:rStyle w:val="ChItalBold"/>
              </w:rPr>
              <w:t>tsk-</w:t>
            </w:r>
            <w:r w:rsidRPr="00656418">
              <w:rPr>
                <w:rStyle w:val="ChItalBold"/>
              </w:rPr>
              <w:t>tsk</w:t>
            </w:r>
          </w:p>
        </w:tc>
        <w:tc>
          <w:tcPr>
            <w:tcW w:w="1814" w:type="dxa"/>
            <w:shd w:val="clear" w:color="auto" w:fill="auto"/>
          </w:tcPr>
          <w:p w14:paraId="7ABDBB67" w14:textId="102F798E" w:rsidR="00130064" w:rsidRPr="006F6164" w:rsidRDefault="00B7093A" w:rsidP="00130064">
            <w:r>
              <w:t>‘</w:t>
            </w:r>
            <w:r w:rsidR="00130064" w:rsidRPr="006F6164">
              <w:t>tsk-tsk</w:t>
            </w:r>
            <w:r>
              <w:t>’</w:t>
            </w:r>
          </w:p>
        </w:tc>
        <w:tc>
          <w:tcPr>
            <w:tcW w:w="3969" w:type="dxa"/>
            <w:shd w:val="clear" w:color="auto" w:fill="auto"/>
          </w:tcPr>
          <w:p w14:paraId="5BCB5481" w14:textId="77777777" w:rsidR="00130064" w:rsidRPr="00572259" w:rsidRDefault="00130064" w:rsidP="00AC23C4">
            <w:pPr>
              <w:ind w:left="113" w:hanging="113"/>
            </w:pPr>
            <w:r w:rsidRPr="00DB34F9">
              <w:t xml:space="preserve">to express </w:t>
            </w:r>
            <w:r w:rsidRPr="00572259">
              <w:t>disapproval</w:t>
            </w:r>
          </w:p>
        </w:tc>
      </w:tr>
      <w:tr w:rsidR="00AC23C4" w:rsidRPr="006F6164" w14:paraId="334409D6" w14:textId="77777777" w:rsidTr="00AE2FFA">
        <w:tc>
          <w:tcPr>
            <w:tcW w:w="851" w:type="dxa"/>
            <w:shd w:val="clear" w:color="auto" w:fill="auto"/>
          </w:tcPr>
          <w:p w14:paraId="19DC637A" w14:textId="77777777" w:rsidR="00130064" w:rsidRPr="00656418" w:rsidRDefault="00130064" w:rsidP="00130064">
            <w:pPr>
              <w:rPr>
                <w:rStyle w:val="ChItalBold"/>
              </w:rPr>
            </w:pPr>
            <w:r w:rsidRPr="00656418">
              <w:rPr>
                <w:rStyle w:val="ChItalBold"/>
              </w:rPr>
              <w:t>uy</w:t>
            </w:r>
          </w:p>
        </w:tc>
        <w:tc>
          <w:tcPr>
            <w:tcW w:w="1814" w:type="dxa"/>
            <w:shd w:val="clear" w:color="auto" w:fill="auto"/>
          </w:tcPr>
          <w:p w14:paraId="36E10155" w14:textId="6D6E79B8" w:rsidR="00130064" w:rsidRPr="006F6164" w:rsidRDefault="00B7093A" w:rsidP="00130064">
            <w:r>
              <w:t>‘</w:t>
            </w:r>
            <w:r w:rsidR="00130064">
              <w:t xml:space="preserve">o </w:t>
            </w:r>
            <w:r w:rsidR="00130064" w:rsidRPr="006F6164">
              <w:t>boy!</w:t>
            </w:r>
            <w:r>
              <w:t>’</w:t>
            </w:r>
          </w:p>
        </w:tc>
        <w:tc>
          <w:tcPr>
            <w:tcW w:w="3969" w:type="dxa"/>
            <w:shd w:val="clear" w:color="auto" w:fill="auto"/>
          </w:tcPr>
          <w:p w14:paraId="70FCF4B0" w14:textId="77777777" w:rsidR="00130064" w:rsidRPr="006F6164" w:rsidRDefault="00130064" w:rsidP="00AC23C4">
            <w:pPr>
              <w:ind w:left="113" w:hanging="113"/>
            </w:pPr>
            <w:r w:rsidRPr="00DB34F9">
              <w:t xml:space="preserve">to express </w:t>
            </w:r>
            <w:r>
              <w:t>surprise or to attract attention</w:t>
            </w:r>
          </w:p>
        </w:tc>
      </w:tr>
      <w:tr w:rsidR="00AC23C4" w:rsidRPr="006F6164" w14:paraId="4A126C56" w14:textId="77777777" w:rsidTr="00AE2FFA">
        <w:tc>
          <w:tcPr>
            <w:tcW w:w="851" w:type="dxa"/>
            <w:shd w:val="clear" w:color="auto" w:fill="auto"/>
          </w:tcPr>
          <w:p w14:paraId="543A20FF" w14:textId="77777777" w:rsidR="00130064" w:rsidRPr="00656418" w:rsidRDefault="00130064" w:rsidP="00130064">
            <w:pPr>
              <w:pStyle w:val="TableCell0-2Break"/>
              <w:rPr>
                <w:rStyle w:val="ChItalBold"/>
              </w:rPr>
            </w:pPr>
            <w:r w:rsidRPr="00656418">
              <w:rPr>
                <w:rStyle w:val="ChItalBold"/>
              </w:rPr>
              <w:t>wa</w:t>
            </w:r>
          </w:p>
        </w:tc>
        <w:tc>
          <w:tcPr>
            <w:tcW w:w="1814" w:type="dxa"/>
            <w:shd w:val="clear" w:color="auto" w:fill="auto"/>
          </w:tcPr>
          <w:p w14:paraId="5510B0B3" w14:textId="6BB3EE32" w:rsidR="00130064" w:rsidRPr="006F6164" w:rsidRDefault="00B7093A" w:rsidP="00130064">
            <w:pPr>
              <w:pStyle w:val="TableCell0-2Break"/>
            </w:pPr>
            <w:r>
              <w:t>‘</w:t>
            </w:r>
            <w:r w:rsidR="00130064" w:rsidRPr="006F6164">
              <w:t>wow!</w:t>
            </w:r>
            <w:r>
              <w:t>’</w:t>
            </w:r>
          </w:p>
        </w:tc>
        <w:tc>
          <w:tcPr>
            <w:tcW w:w="3969" w:type="dxa"/>
            <w:shd w:val="clear" w:color="auto" w:fill="auto"/>
          </w:tcPr>
          <w:p w14:paraId="7C57A99A" w14:textId="77777777" w:rsidR="00130064" w:rsidRPr="006F6164" w:rsidRDefault="00130064" w:rsidP="00AC23C4">
            <w:pPr>
              <w:pStyle w:val="TableCell0-2Break"/>
              <w:ind w:left="113" w:hanging="113"/>
            </w:pPr>
            <w:r w:rsidRPr="00DB34F9">
              <w:t xml:space="preserve">to express </w:t>
            </w:r>
            <w:r>
              <w:t>surprise or exasperation</w:t>
            </w:r>
          </w:p>
        </w:tc>
      </w:tr>
    </w:tbl>
    <w:p w14:paraId="3FD2EE97" w14:textId="707494B9" w:rsidR="00130064" w:rsidRDefault="00130064" w:rsidP="00E217E9">
      <w:pPr>
        <w:pStyle w:val="Body0005after05before"/>
      </w:pPr>
      <w:r>
        <w:t xml:space="preserve">Examples of primary interjections </w:t>
      </w:r>
      <w:r w:rsidR="0037695B">
        <w:t xml:space="preserve">in natural discourse </w:t>
      </w:r>
      <w:r>
        <w:t xml:space="preserve">are presented in </w:t>
      </w:r>
      <w:r>
        <w:fldChar w:fldCharType="begin"/>
      </w:r>
      <w:r>
        <w:instrText xml:space="preserve"> REF _Ref358473772 \h </w:instrText>
      </w:r>
      <w:r>
        <w:fldChar w:fldCharType="separate"/>
      </w:r>
      <w:r w:rsidR="00154D81" w:rsidRPr="00856563">
        <w:t>(</w:t>
      </w:r>
      <w:r w:rsidR="00154D81">
        <w:rPr>
          <w:noProof/>
        </w:rPr>
        <w:t>339</w:t>
      </w:r>
      <w:r w:rsidR="00154D81" w:rsidRPr="00856563">
        <w:t>)</w:t>
      </w:r>
      <w:r>
        <w:fldChar w:fldCharType="end"/>
      </w:r>
      <w:r>
        <w:t xml:space="preserve"> to </w:t>
      </w:r>
      <w:r>
        <w:fldChar w:fldCharType="begin"/>
      </w:r>
      <w:r>
        <w:instrText xml:space="preserve"> REF _Ref358473774 \h </w:instrText>
      </w:r>
      <w:r>
        <w:fldChar w:fldCharType="separate"/>
      </w:r>
      <w:r w:rsidR="00154D81" w:rsidRPr="00856563">
        <w:t>(</w:t>
      </w:r>
      <w:r w:rsidR="00154D81">
        <w:rPr>
          <w:noProof/>
        </w:rPr>
        <w:t>341</w:t>
      </w:r>
      <w:r w:rsidR="00154D81" w:rsidRPr="00856563">
        <w:t>)</w:t>
      </w:r>
      <w:r>
        <w:fldChar w:fldCharType="end"/>
      </w:r>
      <w:r>
        <w:t>.</w:t>
      </w:r>
    </w:p>
    <w:p w14:paraId="1A17FE69" w14:textId="77777777" w:rsidR="00130064" w:rsidRPr="005202F6" w:rsidRDefault="00130064" w:rsidP="00130064">
      <w:pPr>
        <w:pStyle w:val="ExampleTitle"/>
      </w:pPr>
      <w:r>
        <w:t>Primary interjections</w:t>
      </w:r>
    </w:p>
    <w:tbl>
      <w:tblPr>
        <w:tblW w:w="6550" w:type="dxa"/>
        <w:tblCellMar>
          <w:left w:w="42" w:type="dxa"/>
          <w:right w:w="42" w:type="dxa"/>
        </w:tblCellMar>
        <w:tblLook w:val="01E0" w:firstRow="1" w:lastRow="1" w:firstColumn="1" w:lastColumn="1" w:noHBand="0" w:noVBand="0"/>
      </w:tblPr>
      <w:tblGrid>
        <w:gridCol w:w="709"/>
        <w:gridCol w:w="440"/>
        <w:gridCol w:w="540"/>
        <w:gridCol w:w="756"/>
        <w:gridCol w:w="879"/>
        <w:gridCol w:w="817"/>
        <w:gridCol w:w="489"/>
        <w:gridCol w:w="773"/>
        <w:gridCol w:w="618"/>
        <w:gridCol w:w="529"/>
      </w:tblGrid>
      <w:tr w:rsidR="00AC23C4" w:rsidRPr="00414A9C" w14:paraId="7F4FD70A" w14:textId="77777777" w:rsidTr="003A181B">
        <w:tc>
          <w:tcPr>
            <w:tcW w:w="709" w:type="dxa"/>
            <w:shd w:val="clear" w:color="auto" w:fill="auto"/>
          </w:tcPr>
          <w:p w14:paraId="2587B6AC" w14:textId="77777777" w:rsidR="00130064" w:rsidRPr="009F708D" w:rsidRDefault="00130064" w:rsidP="00130064">
            <w:pPr>
              <w:pStyle w:val="O0Nwnext"/>
            </w:pPr>
            <w:bookmarkStart w:id="2765" w:name="_Ref358473772"/>
            <w:r w:rsidRPr="00856563">
              <w:t>(</w:t>
            </w:r>
            <w:fldSimple w:instr=" SEQ ( \* ARABIC \s 1 ">
              <w:r w:rsidR="00154D81">
                <w:rPr>
                  <w:noProof/>
                </w:rPr>
                <w:t>339</w:t>
              </w:r>
            </w:fldSimple>
            <w:r w:rsidRPr="00856563">
              <w:t>)</w:t>
            </w:r>
            <w:bookmarkEnd w:id="2765"/>
          </w:p>
        </w:tc>
        <w:tc>
          <w:tcPr>
            <w:tcW w:w="440" w:type="dxa"/>
            <w:shd w:val="clear" w:color="auto" w:fill="auto"/>
          </w:tcPr>
          <w:p w14:paraId="6277A49F" w14:textId="77777777" w:rsidR="00130064" w:rsidRPr="00EB7696" w:rsidRDefault="00130064" w:rsidP="00130064">
            <w:pPr>
              <w:pStyle w:val="Text"/>
            </w:pPr>
            <w:r w:rsidRPr="00EB7696">
              <w:rPr>
                <w:rStyle w:val="ChBlueBold"/>
              </w:rPr>
              <w:t>a</w:t>
            </w:r>
            <w:r w:rsidR="00EB7696" w:rsidRPr="00EB7696">
              <w:t>,</w:t>
            </w:r>
          </w:p>
        </w:tc>
        <w:tc>
          <w:tcPr>
            <w:tcW w:w="540" w:type="dxa"/>
            <w:shd w:val="clear" w:color="auto" w:fill="auto"/>
          </w:tcPr>
          <w:p w14:paraId="22F3542F" w14:textId="77777777" w:rsidR="00130064" w:rsidRPr="000C1A6D" w:rsidRDefault="00130064" w:rsidP="00130064">
            <w:pPr>
              <w:pStyle w:val="Text"/>
            </w:pPr>
            <w:r w:rsidRPr="000C1A6D">
              <w:t>saya</w:t>
            </w:r>
          </w:p>
        </w:tc>
        <w:tc>
          <w:tcPr>
            <w:tcW w:w="756" w:type="dxa"/>
            <w:shd w:val="clear" w:color="auto" w:fill="auto"/>
          </w:tcPr>
          <w:p w14:paraId="6BF1628B" w14:textId="77777777" w:rsidR="00130064" w:rsidRPr="000C1A6D" w:rsidRDefault="00130064" w:rsidP="00130064">
            <w:pPr>
              <w:pStyle w:val="Text"/>
            </w:pPr>
            <w:r w:rsidRPr="000C1A6D">
              <w:t>bisa</w:t>
            </w:r>
          </w:p>
        </w:tc>
        <w:tc>
          <w:tcPr>
            <w:tcW w:w="879" w:type="dxa"/>
            <w:shd w:val="clear" w:color="auto" w:fill="auto"/>
          </w:tcPr>
          <w:p w14:paraId="265E55AD" w14:textId="77777777" w:rsidR="00130064" w:rsidRPr="000C1A6D" w:rsidRDefault="00130064" w:rsidP="00130064">
            <w:pPr>
              <w:pStyle w:val="Text"/>
            </w:pPr>
            <w:r w:rsidRPr="000C1A6D">
              <w:t>pulang</w:t>
            </w:r>
          </w:p>
        </w:tc>
        <w:tc>
          <w:tcPr>
            <w:tcW w:w="817" w:type="dxa"/>
            <w:shd w:val="clear" w:color="auto" w:fill="auto"/>
          </w:tcPr>
          <w:p w14:paraId="0C0985F9" w14:textId="77777777" w:rsidR="00130064" w:rsidRPr="000C1A6D" w:rsidRDefault="00130064" w:rsidP="00130064">
            <w:pPr>
              <w:pStyle w:val="Text"/>
            </w:pPr>
            <w:r w:rsidRPr="000C1A6D">
              <w:t>karna</w:t>
            </w:r>
          </w:p>
        </w:tc>
        <w:tc>
          <w:tcPr>
            <w:tcW w:w="489" w:type="dxa"/>
            <w:shd w:val="clear" w:color="auto" w:fill="auto"/>
          </w:tcPr>
          <w:p w14:paraId="646556CE" w14:textId="77777777" w:rsidR="00130064" w:rsidRPr="000C1A6D" w:rsidRDefault="00130064" w:rsidP="00130064">
            <w:pPr>
              <w:pStyle w:val="Text"/>
            </w:pPr>
            <w:r w:rsidRPr="000C1A6D">
              <w:t>sa</w:t>
            </w:r>
          </w:p>
        </w:tc>
        <w:tc>
          <w:tcPr>
            <w:tcW w:w="773" w:type="dxa"/>
            <w:shd w:val="clear" w:color="auto" w:fill="auto"/>
          </w:tcPr>
          <w:p w14:paraId="1EC00344" w14:textId="77777777" w:rsidR="00130064" w:rsidRPr="000C1A6D" w:rsidRDefault="00EB7696" w:rsidP="00130064">
            <w:pPr>
              <w:pStyle w:val="Text"/>
            </w:pPr>
            <w:r>
              <w:t>su</w:t>
            </w:r>
          </w:p>
        </w:tc>
        <w:tc>
          <w:tcPr>
            <w:tcW w:w="618" w:type="dxa"/>
            <w:shd w:val="clear" w:color="auto" w:fill="auto"/>
          </w:tcPr>
          <w:p w14:paraId="474A06CB" w14:textId="77777777" w:rsidR="00130064" w:rsidRPr="000C1A6D" w:rsidRDefault="00130064" w:rsidP="00130064">
            <w:pPr>
              <w:pStyle w:val="Text"/>
            </w:pPr>
            <w:r w:rsidRPr="000C1A6D">
              <w:t>dapat</w:t>
            </w:r>
          </w:p>
        </w:tc>
        <w:tc>
          <w:tcPr>
            <w:tcW w:w="529" w:type="dxa"/>
            <w:shd w:val="clear" w:color="auto" w:fill="auto"/>
          </w:tcPr>
          <w:p w14:paraId="7DF37155" w14:textId="77777777" w:rsidR="00130064" w:rsidRPr="000C1A6D" w:rsidRDefault="00130064" w:rsidP="00130064">
            <w:pPr>
              <w:pStyle w:val="Text"/>
            </w:pPr>
            <w:r w:rsidRPr="000C1A6D">
              <w:t>babi</w:t>
            </w:r>
          </w:p>
        </w:tc>
      </w:tr>
      <w:tr w:rsidR="00AC23C4" w:rsidRPr="00AC23C4" w14:paraId="16A707E8" w14:textId="77777777" w:rsidTr="003A181B">
        <w:tc>
          <w:tcPr>
            <w:tcW w:w="709" w:type="dxa"/>
            <w:shd w:val="clear" w:color="auto" w:fill="auto"/>
          </w:tcPr>
          <w:p w14:paraId="34F9A2EE" w14:textId="77777777" w:rsidR="00130064" w:rsidRPr="00F67863" w:rsidRDefault="00130064" w:rsidP="00130064">
            <w:pPr>
              <w:pStyle w:val="GlossEng"/>
            </w:pPr>
          </w:p>
        </w:tc>
        <w:tc>
          <w:tcPr>
            <w:tcW w:w="440" w:type="dxa"/>
            <w:shd w:val="clear" w:color="auto" w:fill="auto"/>
          </w:tcPr>
          <w:p w14:paraId="67EC4785" w14:textId="77777777" w:rsidR="00130064" w:rsidRPr="000C1A6D" w:rsidRDefault="00130064" w:rsidP="00130064">
            <w:pPr>
              <w:pStyle w:val="GlossEng"/>
            </w:pPr>
            <w:r w:rsidRPr="000C1A6D">
              <w:t>ah!</w:t>
            </w:r>
          </w:p>
        </w:tc>
        <w:tc>
          <w:tcPr>
            <w:tcW w:w="540" w:type="dxa"/>
            <w:shd w:val="clear" w:color="auto" w:fill="auto"/>
          </w:tcPr>
          <w:p w14:paraId="6E80A8F5" w14:textId="77777777" w:rsidR="00130064" w:rsidRPr="0099608C" w:rsidRDefault="00130064" w:rsidP="00130064">
            <w:pPr>
              <w:pStyle w:val="GlossEng"/>
              <w:rPr>
                <w:rStyle w:val="ChSmallCaps"/>
              </w:rPr>
            </w:pPr>
            <w:r w:rsidRPr="0099608C">
              <w:rPr>
                <w:rStyle w:val="ChSmallCaps"/>
              </w:rPr>
              <w:t>1sg</w:t>
            </w:r>
          </w:p>
        </w:tc>
        <w:tc>
          <w:tcPr>
            <w:tcW w:w="756" w:type="dxa"/>
            <w:shd w:val="clear" w:color="auto" w:fill="auto"/>
          </w:tcPr>
          <w:p w14:paraId="58DEB191" w14:textId="7FAA4152" w:rsidR="00130064" w:rsidRPr="000C1A6D" w:rsidRDefault="00130064" w:rsidP="00130064">
            <w:pPr>
              <w:pStyle w:val="GlossEng"/>
            </w:pPr>
            <w:r>
              <w:t>be.</w:t>
            </w:r>
            <w:r w:rsidRPr="000C1A6D">
              <w:t>able</w:t>
            </w:r>
          </w:p>
        </w:tc>
        <w:tc>
          <w:tcPr>
            <w:tcW w:w="879" w:type="dxa"/>
            <w:shd w:val="clear" w:color="auto" w:fill="auto"/>
          </w:tcPr>
          <w:p w14:paraId="724EFD89" w14:textId="77777777" w:rsidR="00130064" w:rsidRPr="000C1A6D" w:rsidRDefault="00130064" w:rsidP="00130064">
            <w:pPr>
              <w:pStyle w:val="GlossEng"/>
            </w:pPr>
            <w:r w:rsidRPr="000C1A6D">
              <w:t>go.home</w:t>
            </w:r>
          </w:p>
        </w:tc>
        <w:tc>
          <w:tcPr>
            <w:tcW w:w="817" w:type="dxa"/>
            <w:shd w:val="clear" w:color="auto" w:fill="auto"/>
          </w:tcPr>
          <w:p w14:paraId="5B616641" w14:textId="77777777" w:rsidR="00130064" w:rsidRPr="000C1A6D" w:rsidRDefault="00130064" w:rsidP="00130064">
            <w:pPr>
              <w:pStyle w:val="GlossEng"/>
            </w:pPr>
            <w:r w:rsidRPr="000C1A6D">
              <w:t>because</w:t>
            </w:r>
          </w:p>
        </w:tc>
        <w:tc>
          <w:tcPr>
            <w:tcW w:w="489" w:type="dxa"/>
            <w:shd w:val="clear" w:color="auto" w:fill="auto"/>
          </w:tcPr>
          <w:p w14:paraId="429CC49F" w14:textId="77777777" w:rsidR="00130064" w:rsidRPr="0099608C" w:rsidRDefault="00130064" w:rsidP="00130064">
            <w:pPr>
              <w:pStyle w:val="GlossEng"/>
              <w:rPr>
                <w:rStyle w:val="ChSmallCaps"/>
              </w:rPr>
            </w:pPr>
            <w:r w:rsidRPr="0099608C">
              <w:rPr>
                <w:rStyle w:val="ChSmallCaps"/>
              </w:rPr>
              <w:t>1sg</w:t>
            </w:r>
          </w:p>
        </w:tc>
        <w:tc>
          <w:tcPr>
            <w:tcW w:w="773" w:type="dxa"/>
            <w:shd w:val="clear" w:color="auto" w:fill="auto"/>
          </w:tcPr>
          <w:p w14:paraId="132FEF04" w14:textId="77777777" w:rsidR="00130064" w:rsidRPr="000C1A6D" w:rsidRDefault="00130064" w:rsidP="00130064">
            <w:pPr>
              <w:pStyle w:val="GlossEng"/>
            </w:pPr>
            <w:r w:rsidRPr="000C1A6D">
              <w:t>already</w:t>
            </w:r>
          </w:p>
        </w:tc>
        <w:tc>
          <w:tcPr>
            <w:tcW w:w="618" w:type="dxa"/>
            <w:shd w:val="clear" w:color="auto" w:fill="auto"/>
          </w:tcPr>
          <w:p w14:paraId="30F12B78" w14:textId="77777777" w:rsidR="00130064" w:rsidRPr="000C1A6D" w:rsidRDefault="00130064" w:rsidP="00130064">
            <w:pPr>
              <w:pStyle w:val="GlossEng"/>
            </w:pPr>
            <w:r w:rsidRPr="000C1A6D">
              <w:t>get</w:t>
            </w:r>
          </w:p>
        </w:tc>
        <w:tc>
          <w:tcPr>
            <w:tcW w:w="529" w:type="dxa"/>
            <w:shd w:val="clear" w:color="auto" w:fill="auto"/>
          </w:tcPr>
          <w:p w14:paraId="2F1D6B38" w14:textId="77777777" w:rsidR="00130064" w:rsidRPr="000C1A6D" w:rsidRDefault="00130064" w:rsidP="00130064">
            <w:pPr>
              <w:pStyle w:val="GlossEng"/>
            </w:pPr>
            <w:r w:rsidRPr="000C1A6D">
              <w:t>pig</w:t>
            </w:r>
          </w:p>
        </w:tc>
      </w:tr>
    </w:tbl>
    <w:p w14:paraId="20E70A7A" w14:textId="4D62878E" w:rsidR="00130064" w:rsidRDefault="00B7093A" w:rsidP="00130064">
      <w:pPr>
        <w:pStyle w:val="FreeTranslEng"/>
      </w:pPr>
      <w:r>
        <w:t>‘</w:t>
      </w:r>
      <w:r w:rsidR="00130064" w:rsidRPr="00F67863">
        <w:rPr>
          <w:rStyle w:val="ChBlueBold"/>
        </w:rPr>
        <w:t>ah!</w:t>
      </w:r>
      <w:r w:rsidR="00130064">
        <w:t>, I can return home because I already got the pig</w:t>
      </w:r>
      <w:r>
        <w:t>’</w:t>
      </w:r>
      <w:r w:rsidR="00130064">
        <w:t xml:space="preserve"> </w:t>
      </w:r>
      <w:r w:rsidR="00130064" w:rsidRPr="00F67863">
        <w:rPr>
          <w:rStyle w:val="ExampleSource"/>
        </w:rPr>
        <w:t>[080919-004-NP.0024]</w:t>
      </w:r>
    </w:p>
    <w:tbl>
      <w:tblPr>
        <w:tblW w:w="6760" w:type="dxa"/>
        <w:tblCellMar>
          <w:left w:w="42" w:type="dxa"/>
          <w:right w:w="42" w:type="dxa"/>
        </w:tblCellMar>
        <w:tblLook w:val="01E0" w:firstRow="1" w:lastRow="1" w:firstColumn="1" w:lastColumn="1" w:noHBand="0" w:noVBand="0"/>
      </w:tblPr>
      <w:tblGrid>
        <w:gridCol w:w="709"/>
        <w:gridCol w:w="712"/>
        <w:gridCol w:w="795"/>
        <w:gridCol w:w="489"/>
        <w:gridCol w:w="859"/>
        <w:gridCol w:w="489"/>
        <w:gridCol w:w="684"/>
        <w:gridCol w:w="360"/>
        <w:gridCol w:w="1012"/>
        <w:gridCol w:w="651"/>
      </w:tblGrid>
      <w:tr w:rsidR="00AC23C4" w:rsidRPr="00414A9C" w14:paraId="4A09D171" w14:textId="77777777" w:rsidTr="00AC23C4">
        <w:tc>
          <w:tcPr>
            <w:tcW w:w="709" w:type="dxa"/>
            <w:shd w:val="clear" w:color="auto" w:fill="auto"/>
          </w:tcPr>
          <w:p w14:paraId="5A89B0D4" w14:textId="77777777" w:rsidR="00130064" w:rsidRPr="009F708D" w:rsidRDefault="00130064" w:rsidP="00130064">
            <w:pPr>
              <w:pStyle w:val="O0Nwnext"/>
            </w:pPr>
            <w:bookmarkStart w:id="2766" w:name="_Ref358473773"/>
            <w:r w:rsidRPr="00856563">
              <w:t>(</w:t>
            </w:r>
            <w:fldSimple w:instr=" SEQ ( \* ARABIC \s 1 ">
              <w:r w:rsidR="00154D81">
                <w:rPr>
                  <w:noProof/>
                </w:rPr>
                <w:t>340</w:t>
              </w:r>
            </w:fldSimple>
            <w:r w:rsidRPr="00856563">
              <w:t>)</w:t>
            </w:r>
            <w:bookmarkEnd w:id="2766"/>
          </w:p>
        </w:tc>
        <w:tc>
          <w:tcPr>
            <w:tcW w:w="712" w:type="dxa"/>
            <w:shd w:val="clear" w:color="auto" w:fill="auto"/>
          </w:tcPr>
          <w:p w14:paraId="6F518BEE" w14:textId="77777777" w:rsidR="00130064" w:rsidRPr="00EB7696" w:rsidRDefault="00130064" w:rsidP="00130064">
            <w:pPr>
              <w:pStyle w:val="Text"/>
            </w:pPr>
            <w:r w:rsidRPr="00EB7696">
              <w:rPr>
                <w:rStyle w:val="ChBlueBold"/>
              </w:rPr>
              <w:t>mpfff</w:t>
            </w:r>
            <w:r w:rsidR="00EB7696" w:rsidRPr="00EB7696">
              <w:t>,</w:t>
            </w:r>
          </w:p>
        </w:tc>
        <w:tc>
          <w:tcPr>
            <w:tcW w:w="795" w:type="dxa"/>
            <w:shd w:val="clear" w:color="auto" w:fill="auto"/>
          </w:tcPr>
          <w:p w14:paraId="26721E47" w14:textId="77777777" w:rsidR="00130064" w:rsidRPr="00FB0604" w:rsidRDefault="00A8765D" w:rsidP="00130064">
            <w:pPr>
              <w:pStyle w:val="Text"/>
            </w:pPr>
            <w:r>
              <w:t>Yonece</w:t>
            </w:r>
          </w:p>
        </w:tc>
        <w:tc>
          <w:tcPr>
            <w:tcW w:w="489" w:type="dxa"/>
            <w:shd w:val="clear" w:color="auto" w:fill="auto"/>
          </w:tcPr>
          <w:p w14:paraId="0300442B" w14:textId="77777777" w:rsidR="00130064" w:rsidRPr="00FB0604" w:rsidRDefault="00130064" w:rsidP="00130064">
            <w:pPr>
              <w:pStyle w:val="Text"/>
            </w:pPr>
            <w:r>
              <w:t>d</w:t>
            </w:r>
            <w:r w:rsidRPr="00FB0604">
              <w:t>e</w:t>
            </w:r>
          </w:p>
        </w:tc>
        <w:tc>
          <w:tcPr>
            <w:tcW w:w="859" w:type="dxa"/>
            <w:shd w:val="clear" w:color="auto" w:fill="auto"/>
          </w:tcPr>
          <w:p w14:paraId="3C43C5D7" w14:textId="77777777" w:rsidR="00130064" w:rsidRPr="00FB0604" w:rsidRDefault="00130064" w:rsidP="00130064">
            <w:pPr>
              <w:pStyle w:val="Text"/>
            </w:pPr>
            <w:r w:rsidRPr="00FB0604">
              <w:t>lia</w:t>
            </w:r>
            <w:r>
              <w:t>t</w:t>
            </w:r>
            <w:r>
              <w:rPr>
                <w:rStyle w:val="ChBlueBold"/>
              </w:rPr>
              <w:t>~</w:t>
            </w:r>
            <w:r w:rsidRPr="00FB0604">
              <w:t>lia</w:t>
            </w:r>
            <w:r>
              <w:t>t</w:t>
            </w:r>
          </w:p>
        </w:tc>
        <w:tc>
          <w:tcPr>
            <w:tcW w:w="489" w:type="dxa"/>
            <w:shd w:val="clear" w:color="auto" w:fill="auto"/>
          </w:tcPr>
          <w:p w14:paraId="0F09A6FF" w14:textId="77777777" w:rsidR="00130064" w:rsidRPr="00FB0604" w:rsidRDefault="00130064" w:rsidP="00130064">
            <w:pPr>
              <w:pStyle w:val="Text"/>
            </w:pPr>
            <w:r w:rsidRPr="00FB0604">
              <w:t>sa</w:t>
            </w:r>
          </w:p>
        </w:tc>
        <w:tc>
          <w:tcPr>
            <w:tcW w:w="684" w:type="dxa"/>
            <w:shd w:val="clear" w:color="auto" w:fill="auto"/>
          </w:tcPr>
          <w:p w14:paraId="00583F9C" w14:textId="77777777" w:rsidR="00130064" w:rsidRPr="00FB0604" w:rsidRDefault="00130064" w:rsidP="00130064">
            <w:pPr>
              <w:pStyle w:val="Text"/>
            </w:pPr>
            <w:r w:rsidRPr="00FB0604">
              <w:t>smes</w:t>
            </w:r>
          </w:p>
        </w:tc>
        <w:tc>
          <w:tcPr>
            <w:tcW w:w="360" w:type="dxa"/>
            <w:shd w:val="clear" w:color="auto" w:fill="auto"/>
          </w:tcPr>
          <w:p w14:paraId="548CF546" w14:textId="77777777" w:rsidR="00130064" w:rsidRPr="00FB0604" w:rsidRDefault="00130064" w:rsidP="00130064">
            <w:pPr>
              <w:pStyle w:val="Text"/>
            </w:pPr>
            <w:r w:rsidRPr="00FB0604">
              <w:t>di</w:t>
            </w:r>
          </w:p>
        </w:tc>
        <w:tc>
          <w:tcPr>
            <w:tcW w:w="1012" w:type="dxa"/>
            <w:shd w:val="clear" w:color="auto" w:fill="auto"/>
          </w:tcPr>
          <w:p w14:paraId="3EAA61B6" w14:textId="77777777" w:rsidR="00130064" w:rsidRPr="00FB0604" w:rsidRDefault="00130064" w:rsidP="00130064">
            <w:pPr>
              <w:pStyle w:val="Text"/>
            </w:pPr>
            <w:r w:rsidRPr="00FB0604">
              <w:t>net</w:t>
            </w:r>
          </w:p>
        </w:tc>
        <w:tc>
          <w:tcPr>
            <w:tcW w:w="651" w:type="dxa"/>
            <w:shd w:val="clear" w:color="auto" w:fill="auto"/>
          </w:tcPr>
          <w:p w14:paraId="29735ED5" w14:textId="77777777" w:rsidR="00130064" w:rsidRPr="00FB0604" w:rsidRDefault="00130064" w:rsidP="00130064">
            <w:pPr>
              <w:pStyle w:val="Text"/>
            </w:pPr>
            <w:r w:rsidRPr="00864E79">
              <w:t>to</w:t>
            </w:r>
            <w:r>
              <w:t>?</w:t>
            </w:r>
          </w:p>
        </w:tc>
      </w:tr>
      <w:tr w:rsidR="00AC23C4" w:rsidRPr="00AC23C4" w14:paraId="4B443561" w14:textId="77777777" w:rsidTr="00AC23C4">
        <w:tc>
          <w:tcPr>
            <w:tcW w:w="709" w:type="dxa"/>
            <w:shd w:val="clear" w:color="auto" w:fill="auto"/>
          </w:tcPr>
          <w:p w14:paraId="75B4C180" w14:textId="77777777" w:rsidR="00130064" w:rsidRPr="00A40EF2" w:rsidRDefault="00130064" w:rsidP="00130064">
            <w:pPr>
              <w:pStyle w:val="GlossEng"/>
            </w:pPr>
          </w:p>
        </w:tc>
        <w:tc>
          <w:tcPr>
            <w:tcW w:w="712" w:type="dxa"/>
            <w:shd w:val="clear" w:color="auto" w:fill="auto"/>
          </w:tcPr>
          <w:p w14:paraId="32704975" w14:textId="77777777" w:rsidR="00130064" w:rsidRPr="00FB0604" w:rsidRDefault="00130064" w:rsidP="00130064">
            <w:pPr>
              <w:pStyle w:val="GlossEng"/>
            </w:pPr>
            <w:r w:rsidRPr="00FB0604">
              <w:t>ugh</w:t>
            </w:r>
            <w:r>
              <w:t>!</w:t>
            </w:r>
          </w:p>
        </w:tc>
        <w:tc>
          <w:tcPr>
            <w:tcW w:w="795" w:type="dxa"/>
            <w:shd w:val="clear" w:color="auto" w:fill="auto"/>
          </w:tcPr>
          <w:p w14:paraId="18BECE05" w14:textId="77777777" w:rsidR="00130064" w:rsidRPr="00FB0604" w:rsidRDefault="00A8765D" w:rsidP="00130064">
            <w:pPr>
              <w:pStyle w:val="GlossEng"/>
            </w:pPr>
            <w:r>
              <w:t>Yonece</w:t>
            </w:r>
          </w:p>
        </w:tc>
        <w:tc>
          <w:tcPr>
            <w:tcW w:w="489" w:type="dxa"/>
            <w:shd w:val="clear" w:color="auto" w:fill="auto"/>
          </w:tcPr>
          <w:p w14:paraId="6AF2585A" w14:textId="77777777" w:rsidR="00130064" w:rsidRPr="0099608C" w:rsidRDefault="00130064" w:rsidP="00130064">
            <w:pPr>
              <w:pStyle w:val="GlossEng"/>
              <w:rPr>
                <w:rStyle w:val="ChSmallCaps"/>
              </w:rPr>
            </w:pPr>
            <w:r w:rsidRPr="0099608C">
              <w:rPr>
                <w:rStyle w:val="ChSmallCaps"/>
              </w:rPr>
              <w:t>3sg</w:t>
            </w:r>
          </w:p>
        </w:tc>
        <w:tc>
          <w:tcPr>
            <w:tcW w:w="859" w:type="dxa"/>
            <w:shd w:val="clear" w:color="auto" w:fill="auto"/>
          </w:tcPr>
          <w:p w14:paraId="6E3459EC" w14:textId="77777777" w:rsidR="00130064" w:rsidRPr="00FB0604" w:rsidRDefault="00130064" w:rsidP="00130064">
            <w:pPr>
              <w:pStyle w:val="GlossEng"/>
            </w:pPr>
            <w:r w:rsidRPr="0099608C">
              <w:rPr>
                <w:rStyle w:val="ChSmallCaps"/>
              </w:rPr>
              <w:t>rdp</w:t>
            </w:r>
            <w:r w:rsidRPr="00FB0604">
              <w:t>~see</w:t>
            </w:r>
          </w:p>
        </w:tc>
        <w:tc>
          <w:tcPr>
            <w:tcW w:w="489" w:type="dxa"/>
            <w:shd w:val="clear" w:color="auto" w:fill="auto"/>
          </w:tcPr>
          <w:p w14:paraId="696A9BDB" w14:textId="77777777" w:rsidR="00130064" w:rsidRPr="0099608C" w:rsidRDefault="00130064" w:rsidP="00130064">
            <w:pPr>
              <w:pStyle w:val="GlossEng"/>
              <w:rPr>
                <w:rStyle w:val="ChSmallCaps"/>
              </w:rPr>
            </w:pPr>
            <w:r w:rsidRPr="0099608C">
              <w:rPr>
                <w:rStyle w:val="ChSmallCaps"/>
              </w:rPr>
              <w:t>1sg</w:t>
            </w:r>
          </w:p>
        </w:tc>
        <w:tc>
          <w:tcPr>
            <w:tcW w:w="684" w:type="dxa"/>
            <w:shd w:val="clear" w:color="auto" w:fill="auto"/>
          </w:tcPr>
          <w:p w14:paraId="39EA1AC4" w14:textId="77777777" w:rsidR="00130064" w:rsidRPr="00FB0604" w:rsidRDefault="00130064" w:rsidP="00130064">
            <w:pPr>
              <w:pStyle w:val="GlossEng"/>
            </w:pPr>
            <w:r w:rsidRPr="00FB0604">
              <w:t>smash</w:t>
            </w:r>
          </w:p>
        </w:tc>
        <w:tc>
          <w:tcPr>
            <w:tcW w:w="360" w:type="dxa"/>
            <w:shd w:val="clear" w:color="auto" w:fill="auto"/>
          </w:tcPr>
          <w:p w14:paraId="6511B4DB" w14:textId="77777777" w:rsidR="00130064" w:rsidRPr="00FB0604" w:rsidRDefault="00130064" w:rsidP="00130064">
            <w:pPr>
              <w:pStyle w:val="GlossEng"/>
            </w:pPr>
            <w:r w:rsidRPr="00FB0604">
              <w:t>at</w:t>
            </w:r>
          </w:p>
        </w:tc>
        <w:tc>
          <w:tcPr>
            <w:tcW w:w="1012" w:type="dxa"/>
            <w:shd w:val="clear" w:color="auto" w:fill="auto"/>
          </w:tcPr>
          <w:p w14:paraId="735425B9" w14:textId="77777777" w:rsidR="00130064" w:rsidRPr="00FB0604" w:rsidRDefault="00130064" w:rsidP="00130064">
            <w:pPr>
              <w:pStyle w:val="GlossEng"/>
            </w:pPr>
            <w:r w:rsidRPr="00FB0604">
              <w:t>(sport</w:t>
            </w:r>
            <w:r w:rsidR="000358C2">
              <w:t>.</w:t>
            </w:r>
            <w:r w:rsidRPr="00FB0604">
              <w:t>)net</w:t>
            </w:r>
          </w:p>
        </w:tc>
        <w:tc>
          <w:tcPr>
            <w:tcW w:w="651" w:type="dxa"/>
            <w:shd w:val="clear" w:color="auto" w:fill="auto"/>
          </w:tcPr>
          <w:p w14:paraId="7E38272F" w14:textId="77777777" w:rsidR="00130064" w:rsidRPr="00FB0604" w:rsidRDefault="00130064" w:rsidP="00130064">
            <w:pPr>
              <w:pStyle w:val="GlossEng"/>
            </w:pPr>
            <w:r w:rsidRPr="00FB0604">
              <w:t>right?</w:t>
            </w:r>
          </w:p>
        </w:tc>
      </w:tr>
    </w:tbl>
    <w:p w14:paraId="12C09518" w14:textId="587D1875" w:rsidR="00130064" w:rsidRDefault="00130064" w:rsidP="00130064">
      <w:pPr>
        <w:pStyle w:val="FreeTranslEng"/>
      </w:pPr>
      <w:r>
        <w:t xml:space="preserve">[About a volleyball game:] </w:t>
      </w:r>
      <w:r w:rsidR="00B7093A">
        <w:t>‘</w:t>
      </w:r>
      <w:r w:rsidRPr="005347B1">
        <w:rPr>
          <w:rStyle w:val="ChBlueBold"/>
        </w:rPr>
        <w:t>ugh!</w:t>
      </w:r>
      <w:r>
        <w:t xml:space="preserve">, </w:t>
      </w:r>
      <w:r w:rsidR="00A8765D">
        <w:t>Yonece</w:t>
      </w:r>
      <w:r>
        <w:t xml:space="preserve"> saw (that) I was going to smash, right?</w:t>
      </w:r>
      <w:r w:rsidR="00B7093A">
        <w:t>’</w:t>
      </w:r>
      <w:r>
        <w:t xml:space="preserve"> </w:t>
      </w:r>
      <w:r w:rsidRPr="00A40EF2">
        <w:rPr>
          <w:rStyle w:val="ExampleSource"/>
        </w:rPr>
        <w:t>[081109-001-Cv.0160]</w:t>
      </w:r>
    </w:p>
    <w:tbl>
      <w:tblPr>
        <w:tblW w:w="0" w:type="auto"/>
        <w:tblCellMar>
          <w:left w:w="42" w:type="dxa"/>
          <w:right w:w="42" w:type="dxa"/>
        </w:tblCellMar>
        <w:tblLook w:val="01E0" w:firstRow="1" w:lastRow="1" w:firstColumn="1" w:lastColumn="1" w:noHBand="0" w:noVBand="0"/>
      </w:tblPr>
      <w:tblGrid>
        <w:gridCol w:w="709"/>
        <w:gridCol w:w="451"/>
        <w:gridCol w:w="584"/>
        <w:gridCol w:w="1617"/>
        <w:gridCol w:w="462"/>
      </w:tblGrid>
      <w:tr w:rsidR="00AC23C4" w:rsidRPr="00414A9C" w14:paraId="627CE278" w14:textId="77777777" w:rsidTr="00AC23C4">
        <w:tc>
          <w:tcPr>
            <w:tcW w:w="709" w:type="dxa"/>
            <w:shd w:val="clear" w:color="auto" w:fill="auto"/>
          </w:tcPr>
          <w:p w14:paraId="01247ECF" w14:textId="77777777" w:rsidR="00130064" w:rsidRPr="009F708D" w:rsidRDefault="00130064" w:rsidP="00130064">
            <w:pPr>
              <w:pStyle w:val="O0Nwnext"/>
            </w:pPr>
            <w:bookmarkStart w:id="2767" w:name="_Ref358473774"/>
            <w:r w:rsidRPr="00856563">
              <w:t>(</w:t>
            </w:r>
            <w:fldSimple w:instr=" SEQ ( \* ARABIC \s 1 ">
              <w:r w:rsidR="00154D81">
                <w:rPr>
                  <w:noProof/>
                </w:rPr>
                <w:t>341</w:t>
              </w:r>
            </w:fldSimple>
            <w:r w:rsidRPr="00856563">
              <w:t>)</w:t>
            </w:r>
            <w:bookmarkEnd w:id="2767"/>
          </w:p>
        </w:tc>
        <w:tc>
          <w:tcPr>
            <w:tcW w:w="451" w:type="dxa"/>
            <w:shd w:val="clear" w:color="auto" w:fill="auto"/>
          </w:tcPr>
          <w:p w14:paraId="70216A71" w14:textId="77777777" w:rsidR="00130064" w:rsidRPr="00EB7696" w:rsidRDefault="00130064" w:rsidP="00130064">
            <w:pPr>
              <w:pStyle w:val="Text"/>
            </w:pPr>
            <w:r w:rsidRPr="00EB7696">
              <w:rPr>
                <w:rStyle w:val="ChBlueBold"/>
              </w:rPr>
              <w:t>o</w:t>
            </w:r>
            <w:r w:rsidR="00EB7696" w:rsidRPr="00EB7696">
              <w:t>,</w:t>
            </w:r>
          </w:p>
        </w:tc>
        <w:tc>
          <w:tcPr>
            <w:tcW w:w="584" w:type="dxa"/>
            <w:shd w:val="clear" w:color="auto" w:fill="auto"/>
          </w:tcPr>
          <w:p w14:paraId="4CFD6770" w14:textId="77777777" w:rsidR="00130064" w:rsidRPr="00FB0604" w:rsidRDefault="00130064" w:rsidP="00130064">
            <w:pPr>
              <w:pStyle w:val="Text"/>
            </w:pPr>
            <w:r w:rsidRPr="00FB0604">
              <w:t>dong</w:t>
            </w:r>
          </w:p>
        </w:tc>
        <w:tc>
          <w:tcPr>
            <w:tcW w:w="1617" w:type="dxa"/>
            <w:shd w:val="clear" w:color="auto" w:fill="auto"/>
          </w:tcPr>
          <w:p w14:paraId="307618C4" w14:textId="77777777" w:rsidR="00130064" w:rsidRPr="00FB0604" w:rsidRDefault="00130064" w:rsidP="00130064">
            <w:pPr>
              <w:pStyle w:val="Text"/>
            </w:pPr>
            <w:r w:rsidRPr="00FB0604">
              <w:t>mara</w:t>
            </w:r>
          </w:p>
        </w:tc>
        <w:tc>
          <w:tcPr>
            <w:tcW w:w="462" w:type="dxa"/>
            <w:shd w:val="clear" w:color="auto" w:fill="auto"/>
          </w:tcPr>
          <w:p w14:paraId="3DA0F251" w14:textId="77777777" w:rsidR="00130064" w:rsidRPr="005135C6" w:rsidRDefault="00130064" w:rsidP="00130064">
            <w:pPr>
              <w:pStyle w:val="Text"/>
            </w:pPr>
            <w:r w:rsidRPr="005135C6">
              <w:rPr>
                <w:rStyle w:val="ChBlueBold"/>
              </w:rPr>
              <w:t>e</w:t>
            </w:r>
            <w:r w:rsidRPr="005135C6">
              <w:t>?</w:t>
            </w:r>
          </w:p>
        </w:tc>
      </w:tr>
      <w:tr w:rsidR="00AC23C4" w:rsidRPr="00AC23C4" w14:paraId="5A5D2434" w14:textId="77777777" w:rsidTr="00AC23C4">
        <w:tc>
          <w:tcPr>
            <w:tcW w:w="709" w:type="dxa"/>
            <w:shd w:val="clear" w:color="auto" w:fill="auto"/>
          </w:tcPr>
          <w:p w14:paraId="6C08F5A6" w14:textId="77777777" w:rsidR="00130064" w:rsidRPr="00FB0604" w:rsidRDefault="00130064" w:rsidP="00130064">
            <w:pPr>
              <w:pStyle w:val="GlossEng"/>
            </w:pPr>
          </w:p>
        </w:tc>
        <w:tc>
          <w:tcPr>
            <w:tcW w:w="451" w:type="dxa"/>
            <w:shd w:val="clear" w:color="auto" w:fill="auto"/>
          </w:tcPr>
          <w:p w14:paraId="2EC4DC43" w14:textId="77777777" w:rsidR="00130064" w:rsidRPr="00FB0604" w:rsidRDefault="00130064" w:rsidP="00130064">
            <w:pPr>
              <w:pStyle w:val="GlossEng"/>
            </w:pPr>
            <w:r w:rsidRPr="00FB0604">
              <w:t>oh!</w:t>
            </w:r>
          </w:p>
        </w:tc>
        <w:tc>
          <w:tcPr>
            <w:tcW w:w="584" w:type="dxa"/>
            <w:shd w:val="clear" w:color="auto" w:fill="auto"/>
          </w:tcPr>
          <w:p w14:paraId="5142D307" w14:textId="77777777" w:rsidR="00130064" w:rsidRPr="00EB7696" w:rsidRDefault="00130064" w:rsidP="00130064">
            <w:pPr>
              <w:pStyle w:val="GlossEng"/>
              <w:rPr>
                <w:rStyle w:val="ChSmallCaps"/>
              </w:rPr>
            </w:pPr>
            <w:r w:rsidRPr="00EB7696">
              <w:rPr>
                <w:rStyle w:val="ChSmallCaps"/>
              </w:rPr>
              <w:t>3pl</w:t>
            </w:r>
          </w:p>
        </w:tc>
        <w:tc>
          <w:tcPr>
            <w:tcW w:w="1617" w:type="dxa"/>
            <w:shd w:val="clear" w:color="auto" w:fill="auto"/>
          </w:tcPr>
          <w:p w14:paraId="0BA68179" w14:textId="77777777" w:rsidR="00130064" w:rsidRPr="00FB0604" w:rsidRDefault="00130064" w:rsidP="00130064">
            <w:pPr>
              <w:pStyle w:val="GlossEng"/>
            </w:pPr>
            <w:r w:rsidRPr="00FB0604">
              <w:t>feel.angry(.about)</w:t>
            </w:r>
          </w:p>
        </w:tc>
        <w:tc>
          <w:tcPr>
            <w:tcW w:w="462" w:type="dxa"/>
            <w:shd w:val="clear" w:color="auto" w:fill="auto"/>
          </w:tcPr>
          <w:p w14:paraId="0DC1AED7" w14:textId="77777777" w:rsidR="00130064" w:rsidRPr="00FB0604" w:rsidRDefault="00130064" w:rsidP="00130064">
            <w:pPr>
              <w:pStyle w:val="GlossEng"/>
            </w:pPr>
            <w:r>
              <w:t>eh</w:t>
            </w:r>
          </w:p>
        </w:tc>
      </w:tr>
    </w:tbl>
    <w:p w14:paraId="4242BE46" w14:textId="6D028F9B" w:rsidR="00130064" w:rsidRDefault="00B7093A" w:rsidP="00130064">
      <w:pPr>
        <w:pStyle w:val="FreeTranslEng"/>
      </w:pPr>
      <w:r>
        <w:t>‘</w:t>
      </w:r>
      <w:r w:rsidR="00130064" w:rsidRPr="005347B1">
        <w:rPr>
          <w:rStyle w:val="ChBlueBold"/>
        </w:rPr>
        <w:t>oh!</w:t>
      </w:r>
      <w:r w:rsidR="00130064">
        <w:t>, they</w:t>
      </w:r>
      <w:r>
        <w:t>’</w:t>
      </w:r>
      <w:r w:rsidR="00130064">
        <w:t xml:space="preserve">ll be angry, </w:t>
      </w:r>
      <w:r w:rsidR="00130064" w:rsidRPr="005347B1">
        <w:rPr>
          <w:rStyle w:val="ChBlueBold"/>
        </w:rPr>
        <w:t>eh?</w:t>
      </w:r>
      <w:r>
        <w:t>’</w:t>
      </w:r>
      <w:r w:rsidR="00130064">
        <w:t xml:space="preserve"> </w:t>
      </w:r>
      <w:r w:rsidR="00130064" w:rsidRPr="00A40EF2">
        <w:rPr>
          <w:rStyle w:val="ExampleSource"/>
        </w:rPr>
        <w:t>[080917-008-NP.0054]</w:t>
      </w:r>
    </w:p>
    <w:p w14:paraId="158A660A" w14:textId="3F8D109C" w:rsidR="00130064" w:rsidRDefault="00130064" w:rsidP="00740E33">
      <w:pPr>
        <w:pStyle w:val="Body0005after"/>
      </w:pPr>
      <w:r>
        <w:t xml:space="preserve">Examples of the </w:t>
      </w:r>
      <w:r w:rsidR="0013592E">
        <w:t>Papuan</w:t>
      </w:r>
      <w:r>
        <w:t xml:space="preserve"> Malay secondary interjections, listed in </w:t>
      </w:r>
      <w:r>
        <w:fldChar w:fldCharType="begin"/>
      </w:r>
      <w:r>
        <w:instrText xml:space="preserve"> REF _Ref362360780 \h </w:instrText>
      </w:r>
      <w:r>
        <w:fldChar w:fldCharType="separate"/>
      </w:r>
      <w:r w:rsidR="00154D81" w:rsidRPr="00534F9D">
        <w:t xml:space="preserve">Table </w:t>
      </w:r>
      <w:r w:rsidR="00154D81">
        <w:rPr>
          <w:noProof/>
          <w:cs/>
        </w:rPr>
        <w:t>‎</w:t>
      </w:r>
      <w:r w:rsidR="00154D81">
        <w:rPr>
          <w:noProof/>
        </w:rPr>
        <w:t>5</w:t>
      </w:r>
      <w:r w:rsidR="00154D81">
        <w:t>.</w:t>
      </w:r>
      <w:r w:rsidR="00154D81">
        <w:rPr>
          <w:noProof/>
        </w:rPr>
        <w:t>41</w:t>
      </w:r>
      <w:r>
        <w:fldChar w:fldCharType="end"/>
      </w:r>
      <w:r>
        <w:t xml:space="preserve">, include words for expressing emotions such as </w:t>
      </w:r>
      <w:r w:rsidRPr="008212B8">
        <w:rPr>
          <w:rStyle w:val="ChItalBold"/>
        </w:rPr>
        <w:t>sunggu</w:t>
      </w:r>
      <w:r>
        <w:t xml:space="preserve"> </w:t>
      </w:r>
      <w:r w:rsidR="00B7093A">
        <w:t>‘</w:t>
      </w:r>
      <w:r>
        <w:t>good grief</w:t>
      </w:r>
      <w:r w:rsidR="00B7093A">
        <w:t>’</w:t>
      </w:r>
      <w:r>
        <w:t xml:space="preserve">, as well as routine expressions for thanking, greetings, or leave-taking, such as </w:t>
      </w:r>
      <w:r w:rsidRPr="008212B8">
        <w:rPr>
          <w:rStyle w:val="ChItalBold"/>
        </w:rPr>
        <w:t>da</w:t>
      </w:r>
      <w:r>
        <w:t xml:space="preserve"> </w:t>
      </w:r>
      <w:r w:rsidR="00B7093A">
        <w:t>‘</w:t>
      </w:r>
      <w:r>
        <w:t>goodbye</w:t>
      </w:r>
      <w:r w:rsidR="00B7093A">
        <w:t>’</w:t>
      </w:r>
      <w:r>
        <w:t xml:space="preserve">. Some of them </w:t>
      </w:r>
      <w:r w:rsidR="00627EB6">
        <w:t xml:space="preserve">also </w:t>
      </w:r>
      <w:r>
        <w:t xml:space="preserve">have independent uses </w:t>
      </w:r>
      <w:r w:rsidR="00740E33">
        <w:t xml:space="preserve">in Papuan Malay, </w:t>
      </w:r>
      <w:r>
        <w:t xml:space="preserve">such as </w:t>
      </w:r>
      <w:r w:rsidR="00740E33" w:rsidRPr="00740E33">
        <w:rPr>
          <w:rStyle w:val="ChItalBold"/>
        </w:rPr>
        <w:t>bahaya</w:t>
      </w:r>
      <w:r w:rsidR="00740E33">
        <w:t xml:space="preserve"> </w:t>
      </w:r>
      <w:r w:rsidR="00B7093A">
        <w:t>‘</w:t>
      </w:r>
      <w:r w:rsidR="00740E33">
        <w:t>be dangerous</w:t>
      </w:r>
      <w:r w:rsidR="00B7093A">
        <w:t>’</w:t>
      </w:r>
      <w:r w:rsidR="00740E33">
        <w:t xml:space="preserve"> (see the column </w:t>
      </w:r>
      <w:r w:rsidR="00B7093A">
        <w:t>‘</w:t>
      </w:r>
      <w:r w:rsidR="00740E33">
        <w:t>Basic meaning</w:t>
      </w:r>
      <w:r w:rsidR="00B7093A">
        <w:t>’</w:t>
      </w:r>
      <w:r w:rsidR="00740E33">
        <w:t xml:space="preserve"> in </w:t>
      </w:r>
      <w:r w:rsidR="00740E33">
        <w:fldChar w:fldCharType="begin"/>
      </w:r>
      <w:r w:rsidR="00740E33">
        <w:instrText xml:space="preserve"> REF _Ref362360780 \h </w:instrText>
      </w:r>
      <w:r w:rsidR="00740E33">
        <w:fldChar w:fldCharType="separate"/>
      </w:r>
      <w:r w:rsidR="00154D81" w:rsidRPr="00534F9D">
        <w:t xml:space="preserve">Table </w:t>
      </w:r>
      <w:r w:rsidR="00154D81">
        <w:rPr>
          <w:noProof/>
          <w:cs/>
        </w:rPr>
        <w:t>‎</w:t>
      </w:r>
      <w:r w:rsidR="00154D81">
        <w:rPr>
          <w:noProof/>
        </w:rPr>
        <w:t>5</w:t>
      </w:r>
      <w:r w:rsidR="00154D81">
        <w:t>.</w:t>
      </w:r>
      <w:r w:rsidR="00154D81">
        <w:rPr>
          <w:noProof/>
        </w:rPr>
        <w:t>41</w:t>
      </w:r>
      <w:r w:rsidR="00740E33">
        <w:fldChar w:fldCharType="end"/>
      </w:r>
      <w:r w:rsidR="00740E33">
        <w:t xml:space="preserve">). Others, by contrast, </w:t>
      </w:r>
      <w:r>
        <w:t xml:space="preserve">are only used as interjections, such as </w:t>
      </w:r>
      <w:r w:rsidRPr="00AC6706">
        <w:rPr>
          <w:rStyle w:val="ChItalBold"/>
        </w:rPr>
        <w:t>ayo</w:t>
      </w:r>
      <w:r>
        <w:t xml:space="preserve"> </w:t>
      </w:r>
      <w:r w:rsidR="00B7093A">
        <w:t>‘</w:t>
      </w:r>
      <w:r>
        <w:t>come on!</w:t>
      </w:r>
      <w:r w:rsidR="00B7093A">
        <w:t>’</w:t>
      </w:r>
      <w:r>
        <w:t xml:space="preserve">. Remarkably, many secondary interjections are loan words, such as </w:t>
      </w:r>
      <w:r w:rsidRPr="00BF6A23">
        <w:rPr>
          <w:rStyle w:val="ChItalBold"/>
        </w:rPr>
        <w:t>bahaya</w:t>
      </w:r>
      <w:r>
        <w:t xml:space="preserve"> </w:t>
      </w:r>
      <w:r w:rsidR="00B7093A">
        <w:t>‘</w:t>
      </w:r>
      <w:r>
        <w:t>great!, be dangerous</w:t>
      </w:r>
      <w:r w:rsidR="00B7093A">
        <w:t>’</w:t>
      </w:r>
      <w:r>
        <w:t xml:space="preserve"> (Sanskrit), </w:t>
      </w:r>
      <w:r w:rsidRPr="00BF6A23">
        <w:rPr>
          <w:rStyle w:val="ChItalBold"/>
        </w:rPr>
        <w:t>mama</w:t>
      </w:r>
      <w:r>
        <w:t xml:space="preserve"> </w:t>
      </w:r>
      <w:r w:rsidR="00B7093A">
        <w:t>‘</w:t>
      </w:r>
      <w:r>
        <w:t>oh boy, mother</w:t>
      </w:r>
      <w:r w:rsidR="00B7093A">
        <w:t>’</w:t>
      </w:r>
      <w:r>
        <w:t xml:space="preserve"> (Dutch), or </w:t>
      </w:r>
      <w:r w:rsidRPr="00BF6A23">
        <w:rPr>
          <w:rStyle w:val="ChItalBold"/>
        </w:rPr>
        <w:t>sip</w:t>
      </w:r>
      <w:r>
        <w:t xml:space="preserve"> </w:t>
      </w:r>
      <w:r w:rsidR="00B7093A">
        <w:t>‘</w:t>
      </w:r>
      <w:r>
        <w:t>that</w:t>
      </w:r>
      <w:r w:rsidR="00B7093A">
        <w:t>’</w:t>
      </w:r>
      <w:r>
        <w:t>s fine</w:t>
      </w:r>
      <w:r w:rsidR="00B7093A">
        <w:t>’</w:t>
      </w:r>
      <w:r>
        <w:t xml:space="preserve"> (English).</w:t>
      </w:r>
    </w:p>
    <w:p w14:paraId="7979429B" w14:textId="77777777" w:rsidR="00130064" w:rsidRPr="00484789" w:rsidRDefault="00130064" w:rsidP="00130064">
      <w:pPr>
        <w:pStyle w:val="Caption"/>
      </w:pPr>
      <w:bookmarkStart w:id="2768" w:name="_Ref362360780"/>
      <w:r w:rsidRPr="00534F9D">
        <w:t xml:space="preserve">Table </w:t>
      </w:r>
      <w:fldSimple w:instr=" STYLEREF 1 \s ">
        <w:r w:rsidR="00154D81">
          <w:rPr>
            <w:noProof/>
            <w:cs/>
          </w:rPr>
          <w:t>‎</w:t>
        </w:r>
        <w:r w:rsidR="00154D81">
          <w:rPr>
            <w:noProof/>
          </w:rPr>
          <w:t>5</w:t>
        </w:r>
      </w:fldSimple>
      <w:r w:rsidR="00F207A1">
        <w:t>.</w:t>
      </w:r>
      <w:fldSimple w:instr=" SEQ Table \* ARABIC \s 1 ">
        <w:r w:rsidR="00154D81">
          <w:rPr>
            <w:noProof/>
          </w:rPr>
          <w:t>41</w:t>
        </w:r>
      </w:fldSimple>
      <w:bookmarkEnd w:id="2768"/>
      <w:r w:rsidRPr="00534F9D">
        <w:t>:</w:t>
      </w:r>
      <w:r w:rsidRPr="00534F9D">
        <w:tab/>
        <w:t xml:space="preserve">Papuan Malay </w:t>
      </w:r>
      <w:r>
        <w:t>secondary interjections</w:t>
      </w:r>
    </w:p>
    <w:tbl>
      <w:tblPr>
        <w:tblW w:w="6237" w:type="dxa"/>
        <w:tblInd w:w="170" w:type="dxa"/>
        <w:tblBorders>
          <w:top w:val="single" w:sz="4" w:space="0" w:color="auto"/>
          <w:bottom w:val="single" w:sz="4" w:space="0" w:color="auto"/>
        </w:tblBorders>
        <w:tblLayout w:type="fixed"/>
        <w:tblLook w:val="01E0" w:firstRow="1" w:lastRow="1" w:firstColumn="1" w:lastColumn="1" w:noHBand="0" w:noVBand="0"/>
      </w:tblPr>
      <w:tblGrid>
        <w:gridCol w:w="1134"/>
        <w:gridCol w:w="1871"/>
        <w:gridCol w:w="1531"/>
        <w:gridCol w:w="1701"/>
      </w:tblGrid>
      <w:tr w:rsidR="00AC23C4" w:rsidRPr="00AC23C4" w14:paraId="6A116633" w14:textId="77777777" w:rsidTr="00AE2FFA">
        <w:trPr>
          <w:tblHeader/>
        </w:trPr>
        <w:tc>
          <w:tcPr>
            <w:tcW w:w="1134" w:type="dxa"/>
            <w:tcBorders>
              <w:top w:val="single" w:sz="4" w:space="0" w:color="auto"/>
              <w:bottom w:val="single" w:sz="4" w:space="0" w:color="auto"/>
            </w:tcBorders>
            <w:shd w:val="clear" w:color="auto" w:fill="auto"/>
          </w:tcPr>
          <w:p w14:paraId="3BFD1E42" w14:textId="77777777" w:rsidR="00130064" w:rsidRPr="006F6164" w:rsidRDefault="00130064" w:rsidP="00130064">
            <w:pPr>
              <w:pStyle w:val="TableHd"/>
            </w:pPr>
            <w:r>
              <w:t>Item</w:t>
            </w:r>
          </w:p>
        </w:tc>
        <w:tc>
          <w:tcPr>
            <w:tcW w:w="1871" w:type="dxa"/>
            <w:tcBorders>
              <w:top w:val="single" w:sz="4" w:space="0" w:color="auto"/>
              <w:bottom w:val="single" w:sz="4" w:space="0" w:color="auto"/>
            </w:tcBorders>
            <w:shd w:val="clear" w:color="auto" w:fill="auto"/>
          </w:tcPr>
          <w:p w14:paraId="787E9DD1" w14:textId="77777777" w:rsidR="00130064" w:rsidRPr="006F6164" w:rsidRDefault="00130064" w:rsidP="00130064">
            <w:pPr>
              <w:pStyle w:val="TableHd"/>
            </w:pPr>
            <w:r>
              <w:t>Gloss</w:t>
            </w:r>
          </w:p>
        </w:tc>
        <w:tc>
          <w:tcPr>
            <w:tcW w:w="1531" w:type="dxa"/>
            <w:tcBorders>
              <w:top w:val="single" w:sz="4" w:space="0" w:color="auto"/>
              <w:bottom w:val="single" w:sz="4" w:space="0" w:color="auto"/>
            </w:tcBorders>
            <w:shd w:val="clear" w:color="auto" w:fill="auto"/>
          </w:tcPr>
          <w:p w14:paraId="2C7964F2" w14:textId="77777777" w:rsidR="00130064" w:rsidRDefault="00130064" w:rsidP="00130064">
            <w:pPr>
              <w:pStyle w:val="TableHd"/>
            </w:pPr>
            <w:r>
              <w:t>Basic meaning</w:t>
            </w:r>
          </w:p>
        </w:tc>
        <w:tc>
          <w:tcPr>
            <w:tcW w:w="1701" w:type="dxa"/>
            <w:tcBorders>
              <w:top w:val="single" w:sz="4" w:space="0" w:color="auto"/>
              <w:bottom w:val="single" w:sz="4" w:space="0" w:color="auto"/>
            </w:tcBorders>
            <w:shd w:val="clear" w:color="auto" w:fill="auto"/>
          </w:tcPr>
          <w:p w14:paraId="482261DE" w14:textId="77777777" w:rsidR="00130064" w:rsidRDefault="00130064" w:rsidP="00130064">
            <w:pPr>
              <w:pStyle w:val="TableHd"/>
            </w:pPr>
            <w:r>
              <w:t>Source language</w:t>
            </w:r>
          </w:p>
        </w:tc>
      </w:tr>
      <w:tr w:rsidR="00AC23C4" w:rsidRPr="006F6164" w14:paraId="2BB2D35A" w14:textId="77777777" w:rsidTr="00AE2FFA">
        <w:tc>
          <w:tcPr>
            <w:tcW w:w="1134" w:type="dxa"/>
            <w:tcBorders>
              <w:top w:val="single" w:sz="4" w:space="0" w:color="auto"/>
            </w:tcBorders>
            <w:shd w:val="clear" w:color="auto" w:fill="auto"/>
          </w:tcPr>
          <w:p w14:paraId="388AA997" w14:textId="77777777" w:rsidR="00130064" w:rsidRPr="00B50607" w:rsidRDefault="00130064" w:rsidP="00130064">
            <w:pPr>
              <w:pStyle w:val="TableCell2-0Break"/>
              <w:rPr>
                <w:rStyle w:val="ChItalBold"/>
              </w:rPr>
            </w:pPr>
            <w:r w:rsidRPr="00B50607">
              <w:rPr>
                <w:rStyle w:val="ChItalBold"/>
              </w:rPr>
              <w:t>bahaya</w:t>
            </w:r>
          </w:p>
        </w:tc>
        <w:tc>
          <w:tcPr>
            <w:tcW w:w="1871" w:type="dxa"/>
            <w:tcBorders>
              <w:top w:val="single" w:sz="4" w:space="0" w:color="auto"/>
            </w:tcBorders>
            <w:shd w:val="clear" w:color="auto" w:fill="auto"/>
          </w:tcPr>
          <w:p w14:paraId="3A98D162" w14:textId="0E9F92F3" w:rsidR="00130064" w:rsidRPr="006F6164" w:rsidRDefault="00B7093A" w:rsidP="00130064">
            <w:pPr>
              <w:pStyle w:val="TableCell2-0Break"/>
            </w:pPr>
            <w:r>
              <w:t>‘</w:t>
            </w:r>
            <w:r w:rsidR="00130064">
              <w:t>great!</w:t>
            </w:r>
            <w:r>
              <w:t>’</w:t>
            </w:r>
          </w:p>
        </w:tc>
        <w:tc>
          <w:tcPr>
            <w:tcW w:w="1531" w:type="dxa"/>
            <w:tcBorders>
              <w:top w:val="single" w:sz="4" w:space="0" w:color="auto"/>
            </w:tcBorders>
            <w:shd w:val="clear" w:color="auto" w:fill="auto"/>
          </w:tcPr>
          <w:p w14:paraId="13A57A0A" w14:textId="1ACBB7D0" w:rsidR="00130064" w:rsidRPr="006F6164" w:rsidRDefault="00B7093A" w:rsidP="00130064">
            <w:pPr>
              <w:pStyle w:val="TableCell2-0Break"/>
            </w:pPr>
            <w:r>
              <w:t>‘</w:t>
            </w:r>
            <w:r w:rsidR="00130064">
              <w:t>be dangerous</w:t>
            </w:r>
            <w:r>
              <w:t>’</w:t>
            </w:r>
          </w:p>
        </w:tc>
        <w:tc>
          <w:tcPr>
            <w:tcW w:w="1701" w:type="dxa"/>
            <w:tcBorders>
              <w:top w:val="single" w:sz="4" w:space="0" w:color="auto"/>
            </w:tcBorders>
            <w:shd w:val="clear" w:color="auto" w:fill="auto"/>
          </w:tcPr>
          <w:p w14:paraId="4E479884" w14:textId="77777777" w:rsidR="00130064" w:rsidRDefault="00130064" w:rsidP="00130064">
            <w:pPr>
              <w:pStyle w:val="TableCell2-0Break"/>
            </w:pPr>
            <w:r>
              <w:t>Sanskrit</w:t>
            </w:r>
          </w:p>
        </w:tc>
      </w:tr>
      <w:tr w:rsidR="00AC23C4" w:rsidRPr="006F6164" w14:paraId="6A802FFB" w14:textId="77777777" w:rsidTr="00AE2FFA">
        <w:tc>
          <w:tcPr>
            <w:tcW w:w="1134" w:type="dxa"/>
            <w:shd w:val="clear" w:color="auto" w:fill="auto"/>
          </w:tcPr>
          <w:p w14:paraId="0662DD8B" w14:textId="77777777" w:rsidR="00130064" w:rsidRPr="00B50607" w:rsidRDefault="00130064" w:rsidP="00130064">
            <w:pPr>
              <w:rPr>
                <w:rStyle w:val="ChItalBold"/>
              </w:rPr>
            </w:pPr>
            <w:r w:rsidRPr="00B50607">
              <w:rPr>
                <w:rStyle w:val="ChItalBold"/>
              </w:rPr>
              <w:t>damay</w:t>
            </w:r>
          </w:p>
        </w:tc>
        <w:tc>
          <w:tcPr>
            <w:tcW w:w="1871" w:type="dxa"/>
            <w:shd w:val="clear" w:color="auto" w:fill="auto"/>
          </w:tcPr>
          <w:p w14:paraId="19D9D9AB" w14:textId="6A42D943" w:rsidR="00130064" w:rsidRDefault="00B7093A" w:rsidP="00130064">
            <w:r>
              <w:t>‘</w:t>
            </w:r>
            <w:r w:rsidR="00130064">
              <w:t>my goodness</w:t>
            </w:r>
            <w:r>
              <w:t>’</w:t>
            </w:r>
          </w:p>
        </w:tc>
        <w:tc>
          <w:tcPr>
            <w:tcW w:w="1531" w:type="dxa"/>
            <w:shd w:val="clear" w:color="auto" w:fill="auto"/>
          </w:tcPr>
          <w:p w14:paraId="55802320" w14:textId="5E9F0B23" w:rsidR="00130064" w:rsidRPr="006F6164" w:rsidRDefault="00B7093A" w:rsidP="00130064">
            <w:r>
              <w:t>‘</w:t>
            </w:r>
            <w:r w:rsidR="00130064">
              <w:t>peace</w:t>
            </w:r>
            <w:r>
              <w:t>’</w:t>
            </w:r>
          </w:p>
        </w:tc>
        <w:tc>
          <w:tcPr>
            <w:tcW w:w="1701" w:type="dxa"/>
            <w:shd w:val="clear" w:color="auto" w:fill="auto"/>
          </w:tcPr>
          <w:p w14:paraId="2FD070B2" w14:textId="77777777" w:rsidR="00130064" w:rsidRDefault="00130064" w:rsidP="00130064"/>
        </w:tc>
      </w:tr>
      <w:tr w:rsidR="00AC23C4" w:rsidRPr="006F6164" w14:paraId="50026992" w14:textId="77777777" w:rsidTr="00AE2FFA">
        <w:tc>
          <w:tcPr>
            <w:tcW w:w="1134" w:type="dxa"/>
            <w:shd w:val="clear" w:color="auto" w:fill="auto"/>
          </w:tcPr>
          <w:p w14:paraId="52BDAFC9" w14:textId="77777777" w:rsidR="00130064" w:rsidRPr="00B50607" w:rsidRDefault="00130064" w:rsidP="00130064">
            <w:pPr>
              <w:rPr>
                <w:rStyle w:val="ChItalBold"/>
              </w:rPr>
            </w:pPr>
            <w:r w:rsidRPr="00B50607">
              <w:rPr>
                <w:rStyle w:val="ChItalBold"/>
              </w:rPr>
              <w:t>mama</w:t>
            </w:r>
          </w:p>
        </w:tc>
        <w:tc>
          <w:tcPr>
            <w:tcW w:w="1871" w:type="dxa"/>
            <w:shd w:val="clear" w:color="auto" w:fill="auto"/>
          </w:tcPr>
          <w:p w14:paraId="520D98AC" w14:textId="46B1547D" w:rsidR="00130064" w:rsidRPr="006F6164" w:rsidRDefault="00B7093A" w:rsidP="00130064">
            <w:r>
              <w:t>‘</w:t>
            </w:r>
            <w:r w:rsidR="00130064">
              <w:t>oh boy</w:t>
            </w:r>
            <w:r w:rsidR="00130064" w:rsidRPr="006F6164">
              <w:t>!</w:t>
            </w:r>
            <w:r>
              <w:t>’</w:t>
            </w:r>
          </w:p>
        </w:tc>
        <w:tc>
          <w:tcPr>
            <w:tcW w:w="1531" w:type="dxa"/>
            <w:shd w:val="clear" w:color="auto" w:fill="auto"/>
          </w:tcPr>
          <w:p w14:paraId="6EA6D27A" w14:textId="4092839A" w:rsidR="00130064" w:rsidRPr="006F6164" w:rsidRDefault="00B7093A" w:rsidP="00130064">
            <w:r>
              <w:t>‘</w:t>
            </w:r>
            <w:r w:rsidR="00130064">
              <w:t>mother</w:t>
            </w:r>
            <w:r>
              <w:t>’</w:t>
            </w:r>
          </w:p>
        </w:tc>
        <w:tc>
          <w:tcPr>
            <w:tcW w:w="1701" w:type="dxa"/>
            <w:shd w:val="clear" w:color="auto" w:fill="auto"/>
          </w:tcPr>
          <w:p w14:paraId="10E583EA" w14:textId="77777777" w:rsidR="00130064" w:rsidRDefault="00130064" w:rsidP="00130064">
            <w:r>
              <w:t>Dutch</w:t>
            </w:r>
          </w:p>
        </w:tc>
      </w:tr>
      <w:tr w:rsidR="00AC23C4" w:rsidRPr="006F6164" w14:paraId="001AD937" w14:textId="77777777" w:rsidTr="00AE2FFA">
        <w:tc>
          <w:tcPr>
            <w:tcW w:w="1134" w:type="dxa"/>
            <w:shd w:val="clear" w:color="auto" w:fill="auto"/>
          </w:tcPr>
          <w:p w14:paraId="0798DD69" w14:textId="77777777" w:rsidR="00130064" w:rsidRPr="00B50607" w:rsidRDefault="0013592E" w:rsidP="00130064">
            <w:pPr>
              <w:rPr>
                <w:rStyle w:val="ChItalBold"/>
              </w:rPr>
            </w:pPr>
            <w:r w:rsidRPr="00B50607">
              <w:rPr>
                <w:rStyle w:val="ChItalBold"/>
              </w:rPr>
              <w:t>sialang</w:t>
            </w:r>
          </w:p>
        </w:tc>
        <w:tc>
          <w:tcPr>
            <w:tcW w:w="1871" w:type="dxa"/>
            <w:shd w:val="clear" w:color="auto" w:fill="auto"/>
          </w:tcPr>
          <w:p w14:paraId="0E72B0AE" w14:textId="37C2C8E4" w:rsidR="00130064" w:rsidRDefault="00B7093A" w:rsidP="00130064">
            <w:r>
              <w:t>‘</w:t>
            </w:r>
            <w:r w:rsidR="00130064">
              <w:t>damn it!</w:t>
            </w:r>
            <w:r>
              <w:t>’</w:t>
            </w:r>
          </w:p>
        </w:tc>
        <w:tc>
          <w:tcPr>
            <w:tcW w:w="1531" w:type="dxa"/>
            <w:shd w:val="clear" w:color="auto" w:fill="auto"/>
          </w:tcPr>
          <w:p w14:paraId="60F0CB24" w14:textId="35A450E5" w:rsidR="00130064" w:rsidRPr="006F6164" w:rsidRDefault="00B7093A" w:rsidP="00130064">
            <w:r>
              <w:t>‘</w:t>
            </w:r>
            <w:r w:rsidR="00130064">
              <w:t>bad luck</w:t>
            </w:r>
            <w:r>
              <w:t>’</w:t>
            </w:r>
          </w:p>
        </w:tc>
        <w:tc>
          <w:tcPr>
            <w:tcW w:w="1701" w:type="dxa"/>
            <w:shd w:val="clear" w:color="auto" w:fill="auto"/>
          </w:tcPr>
          <w:p w14:paraId="10AE0C4E" w14:textId="77777777" w:rsidR="00130064" w:rsidRDefault="00130064" w:rsidP="00130064"/>
        </w:tc>
      </w:tr>
      <w:tr w:rsidR="00AC23C4" w:rsidRPr="006F6164" w14:paraId="5E964D02" w14:textId="77777777" w:rsidTr="00AE2FFA">
        <w:tc>
          <w:tcPr>
            <w:tcW w:w="1134" w:type="dxa"/>
            <w:shd w:val="clear" w:color="auto" w:fill="auto"/>
          </w:tcPr>
          <w:p w14:paraId="210BD465" w14:textId="77777777" w:rsidR="00130064" w:rsidRPr="00B50607" w:rsidRDefault="00130064" w:rsidP="00130064">
            <w:pPr>
              <w:rPr>
                <w:rStyle w:val="ChItalBold"/>
              </w:rPr>
            </w:pPr>
            <w:r w:rsidRPr="00B50607">
              <w:rPr>
                <w:rStyle w:val="ChItalBold"/>
              </w:rPr>
              <w:t>sunggu</w:t>
            </w:r>
          </w:p>
        </w:tc>
        <w:tc>
          <w:tcPr>
            <w:tcW w:w="1871" w:type="dxa"/>
            <w:shd w:val="clear" w:color="auto" w:fill="auto"/>
          </w:tcPr>
          <w:p w14:paraId="5DDFF01F" w14:textId="2CDB0E39" w:rsidR="00130064" w:rsidRPr="00EE56FA" w:rsidRDefault="00B7093A" w:rsidP="00130064">
            <w:r>
              <w:t>‘</w:t>
            </w:r>
            <w:r w:rsidR="00130064">
              <w:t>good grief!</w:t>
            </w:r>
            <w:r>
              <w:t>’</w:t>
            </w:r>
          </w:p>
        </w:tc>
        <w:tc>
          <w:tcPr>
            <w:tcW w:w="1531" w:type="dxa"/>
            <w:shd w:val="clear" w:color="auto" w:fill="auto"/>
          </w:tcPr>
          <w:p w14:paraId="730BBDC9" w14:textId="5D9976A3" w:rsidR="00130064" w:rsidRPr="006F6164" w:rsidRDefault="00B7093A" w:rsidP="00130064">
            <w:r>
              <w:t>‘</w:t>
            </w:r>
            <w:r w:rsidR="00130064">
              <w:t>be true</w:t>
            </w:r>
            <w:r>
              <w:t>’</w:t>
            </w:r>
          </w:p>
        </w:tc>
        <w:tc>
          <w:tcPr>
            <w:tcW w:w="1701" w:type="dxa"/>
            <w:shd w:val="clear" w:color="auto" w:fill="auto"/>
          </w:tcPr>
          <w:p w14:paraId="247CB0C5" w14:textId="77777777" w:rsidR="00130064" w:rsidRDefault="00130064" w:rsidP="00130064"/>
        </w:tc>
      </w:tr>
      <w:tr w:rsidR="00AC23C4" w:rsidRPr="006F6164" w14:paraId="24BB7B48" w14:textId="77777777" w:rsidTr="00AE2FFA">
        <w:tc>
          <w:tcPr>
            <w:tcW w:w="1134" w:type="dxa"/>
            <w:shd w:val="clear" w:color="auto" w:fill="auto"/>
          </w:tcPr>
          <w:p w14:paraId="47151E97" w14:textId="77777777" w:rsidR="00130064" w:rsidRPr="00B50607" w:rsidRDefault="00130064" w:rsidP="00130064">
            <w:pPr>
              <w:rPr>
                <w:rStyle w:val="ChItalBold"/>
              </w:rPr>
            </w:pPr>
            <w:r w:rsidRPr="00B50607">
              <w:rPr>
                <w:rStyle w:val="ChItalBold"/>
              </w:rPr>
              <w:t>tobat</w:t>
            </w:r>
          </w:p>
        </w:tc>
        <w:tc>
          <w:tcPr>
            <w:tcW w:w="1871" w:type="dxa"/>
            <w:shd w:val="clear" w:color="auto" w:fill="auto"/>
          </w:tcPr>
          <w:p w14:paraId="10437108" w14:textId="699C704D" w:rsidR="00130064" w:rsidRPr="006F6164" w:rsidRDefault="00B7093A" w:rsidP="00130064">
            <w:r>
              <w:t>‘</w:t>
            </w:r>
            <w:r w:rsidR="00130064">
              <w:t>go to hell</w:t>
            </w:r>
            <w:r>
              <w:t>’</w:t>
            </w:r>
          </w:p>
        </w:tc>
        <w:tc>
          <w:tcPr>
            <w:tcW w:w="1531" w:type="dxa"/>
            <w:shd w:val="clear" w:color="auto" w:fill="auto"/>
          </w:tcPr>
          <w:p w14:paraId="06540226" w14:textId="4BC6D0F3" w:rsidR="00130064" w:rsidRPr="006F6164" w:rsidRDefault="00B7093A" w:rsidP="00130064">
            <w:r>
              <w:t>‘</w:t>
            </w:r>
            <w:r w:rsidR="00130064">
              <w:t>repent</w:t>
            </w:r>
            <w:r>
              <w:t>’</w:t>
            </w:r>
          </w:p>
        </w:tc>
        <w:tc>
          <w:tcPr>
            <w:tcW w:w="1701" w:type="dxa"/>
            <w:shd w:val="clear" w:color="auto" w:fill="auto"/>
          </w:tcPr>
          <w:p w14:paraId="5FE30ECB" w14:textId="77777777" w:rsidR="00130064" w:rsidRDefault="00130064" w:rsidP="00130064">
            <w:r>
              <w:t>Arabic</w:t>
            </w:r>
          </w:p>
        </w:tc>
      </w:tr>
      <w:tr w:rsidR="00AC23C4" w:rsidRPr="006F6164" w14:paraId="6D01542A" w14:textId="77777777" w:rsidTr="00AE2FFA">
        <w:tc>
          <w:tcPr>
            <w:tcW w:w="1134" w:type="dxa"/>
            <w:shd w:val="clear" w:color="auto" w:fill="auto"/>
          </w:tcPr>
          <w:p w14:paraId="47754476" w14:textId="77777777" w:rsidR="00130064" w:rsidRPr="00B50607" w:rsidRDefault="00130064" w:rsidP="00130064">
            <w:pPr>
              <w:rPr>
                <w:rStyle w:val="ChItalBold"/>
              </w:rPr>
            </w:pPr>
            <w:r w:rsidRPr="00B50607">
              <w:rPr>
                <w:rStyle w:val="ChItalBold"/>
              </w:rPr>
              <w:t>tolong</w:t>
            </w:r>
          </w:p>
        </w:tc>
        <w:tc>
          <w:tcPr>
            <w:tcW w:w="1871" w:type="dxa"/>
            <w:shd w:val="clear" w:color="auto" w:fill="auto"/>
          </w:tcPr>
          <w:p w14:paraId="78D02B65" w14:textId="62CF8265" w:rsidR="00130064" w:rsidRPr="00EE56FA" w:rsidRDefault="00B7093A" w:rsidP="00130064">
            <w:r>
              <w:t>‘</w:t>
            </w:r>
            <w:r w:rsidR="00130064">
              <w:t>please!</w:t>
            </w:r>
            <w:r>
              <w:t>’</w:t>
            </w:r>
          </w:p>
        </w:tc>
        <w:tc>
          <w:tcPr>
            <w:tcW w:w="1531" w:type="dxa"/>
            <w:shd w:val="clear" w:color="auto" w:fill="auto"/>
          </w:tcPr>
          <w:p w14:paraId="651DBB4C" w14:textId="6D5EE718" w:rsidR="00130064" w:rsidRPr="006F6164" w:rsidRDefault="00B7093A" w:rsidP="00130064">
            <w:r>
              <w:t>‘</w:t>
            </w:r>
            <w:r w:rsidR="00130064">
              <w:t>help</w:t>
            </w:r>
            <w:r w:rsidR="000914CA">
              <w:t>!</w:t>
            </w:r>
            <w:r>
              <w:t>’</w:t>
            </w:r>
          </w:p>
        </w:tc>
        <w:tc>
          <w:tcPr>
            <w:tcW w:w="1701" w:type="dxa"/>
            <w:shd w:val="clear" w:color="auto" w:fill="auto"/>
          </w:tcPr>
          <w:p w14:paraId="40A74B52" w14:textId="77777777" w:rsidR="00130064" w:rsidRDefault="00130064" w:rsidP="00130064"/>
        </w:tc>
      </w:tr>
      <w:tr w:rsidR="00AC23C4" w:rsidRPr="006F6164" w14:paraId="24B45F51" w14:textId="77777777" w:rsidTr="00AE2FFA">
        <w:tc>
          <w:tcPr>
            <w:tcW w:w="1134" w:type="dxa"/>
            <w:shd w:val="clear" w:color="auto" w:fill="auto"/>
          </w:tcPr>
          <w:p w14:paraId="6706C51E" w14:textId="77777777" w:rsidR="00130064" w:rsidRPr="00710E4A" w:rsidRDefault="00130064" w:rsidP="00130064">
            <w:pPr>
              <w:rPr>
                <w:rStyle w:val="ChItalBold"/>
              </w:rPr>
            </w:pPr>
            <w:r w:rsidRPr="00710E4A">
              <w:rPr>
                <w:rStyle w:val="ChItalBold"/>
              </w:rPr>
              <w:t>amin</w:t>
            </w:r>
          </w:p>
        </w:tc>
        <w:tc>
          <w:tcPr>
            <w:tcW w:w="1871" w:type="dxa"/>
            <w:shd w:val="clear" w:color="auto" w:fill="auto"/>
          </w:tcPr>
          <w:p w14:paraId="09C50577" w14:textId="781285DF" w:rsidR="00130064" w:rsidRPr="00710E4A" w:rsidRDefault="00B7093A" w:rsidP="00130064">
            <w:r>
              <w:t>‘</w:t>
            </w:r>
            <w:r w:rsidR="00130064" w:rsidRPr="00710E4A">
              <w:t>amen</w:t>
            </w:r>
            <w:r>
              <w:t>’</w:t>
            </w:r>
          </w:p>
        </w:tc>
        <w:tc>
          <w:tcPr>
            <w:tcW w:w="1531" w:type="dxa"/>
            <w:shd w:val="clear" w:color="auto" w:fill="auto"/>
          </w:tcPr>
          <w:p w14:paraId="666F597B" w14:textId="77777777" w:rsidR="00130064" w:rsidRPr="006F6164" w:rsidRDefault="00130064" w:rsidP="00130064"/>
        </w:tc>
        <w:tc>
          <w:tcPr>
            <w:tcW w:w="1701" w:type="dxa"/>
            <w:shd w:val="clear" w:color="auto" w:fill="auto"/>
          </w:tcPr>
          <w:p w14:paraId="58C8A6D0" w14:textId="77777777" w:rsidR="00130064" w:rsidRPr="006F6164" w:rsidRDefault="00130064" w:rsidP="00130064">
            <w:r>
              <w:t>Arabic</w:t>
            </w:r>
          </w:p>
        </w:tc>
      </w:tr>
      <w:tr w:rsidR="00AC23C4" w:rsidRPr="006F6164" w14:paraId="14125D7D" w14:textId="77777777" w:rsidTr="00AE2FFA">
        <w:tc>
          <w:tcPr>
            <w:tcW w:w="1134" w:type="dxa"/>
            <w:shd w:val="clear" w:color="auto" w:fill="auto"/>
          </w:tcPr>
          <w:p w14:paraId="36B97387" w14:textId="77777777" w:rsidR="00130064" w:rsidRPr="00B50607" w:rsidRDefault="00130064" w:rsidP="00130064">
            <w:pPr>
              <w:rPr>
                <w:rStyle w:val="ChItalBold"/>
              </w:rPr>
            </w:pPr>
            <w:r w:rsidRPr="00B50607">
              <w:rPr>
                <w:rStyle w:val="ChItalBold"/>
              </w:rPr>
              <w:t>ayo</w:t>
            </w:r>
          </w:p>
        </w:tc>
        <w:tc>
          <w:tcPr>
            <w:tcW w:w="1871" w:type="dxa"/>
            <w:shd w:val="clear" w:color="auto" w:fill="auto"/>
          </w:tcPr>
          <w:p w14:paraId="0391D85D" w14:textId="6C6AE7F7" w:rsidR="00130064" w:rsidRPr="006F6164" w:rsidRDefault="00B7093A" w:rsidP="00130064">
            <w:r>
              <w:t>‘</w:t>
            </w:r>
            <w:r w:rsidR="00130064">
              <w:t xml:space="preserve">come </w:t>
            </w:r>
            <w:r w:rsidR="00130064" w:rsidRPr="006F6164">
              <w:t>on!</w:t>
            </w:r>
            <w:r>
              <w:t>’</w:t>
            </w:r>
          </w:p>
        </w:tc>
        <w:tc>
          <w:tcPr>
            <w:tcW w:w="1531" w:type="dxa"/>
            <w:shd w:val="clear" w:color="auto" w:fill="auto"/>
          </w:tcPr>
          <w:p w14:paraId="0D2624DB" w14:textId="77777777" w:rsidR="00130064" w:rsidRPr="006F6164" w:rsidRDefault="00130064" w:rsidP="00130064"/>
        </w:tc>
        <w:tc>
          <w:tcPr>
            <w:tcW w:w="1701" w:type="dxa"/>
            <w:shd w:val="clear" w:color="auto" w:fill="auto"/>
          </w:tcPr>
          <w:p w14:paraId="0B609A76" w14:textId="77777777" w:rsidR="00130064" w:rsidRPr="006F6164" w:rsidRDefault="00130064" w:rsidP="00130064"/>
        </w:tc>
      </w:tr>
      <w:tr w:rsidR="00AC23C4" w:rsidRPr="006F6164" w14:paraId="14D08D10" w14:textId="77777777" w:rsidTr="00AE2FFA">
        <w:tc>
          <w:tcPr>
            <w:tcW w:w="1134" w:type="dxa"/>
            <w:shd w:val="clear" w:color="auto" w:fill="auto"/>
          </w:tcPr>
          <w:p w14:paraId="1F9935DD" w14:textId="77777777" w:rsidR="00130064" w:rsidRPr="00710E4A" w:rsidRDefault="00130064" w:rsidP="00130064">
            <w:pPr>
              <w:rPr>
                <w:rStyle w:val="ChItalBold"/>
              </w:rPr>
            </w:pPr>
            <w:r w:rsidRPr="00710E4A">
              <w:rPr>
                <w:rStyle w:val="ChItalBold"/>
              </w:rPr>
              <w:t>da</w:t>
            </w:r>
          </w:p>
        </w:tc>
        <w:tc>
          <w:tcPr>
            <w:tcW w:w="1871" w:type="dxa"/>
            <w:shd w:val="clear" w:color="auto" w:fill="auto"/>
          </w:tcPr>
          <w:p w14:paraId="53B434A1" w14:textId="0C8B2EF2" w:rsidR="00130064" w:rsidRPr="00710E4A" w:rsidRDefault="00B7093A" w:rsidP="00130064">
            <w:r>
              <w:t>‘</w:t>
            </w:r>
            <w:r w:rsidR="00130064" w:rsidRPr="00710E4A">
              <w:t>goodbye</w:t>
            </w:r>
            <w:r>
              <w:t>’</w:t>
            </w:r>
          </w:p>
        </w:tc>
        <w:tc>
          <w:tcPr>
            <w:tcW w:w="1531" w:type="dxa"/>
            <w:shd w:val="clear" w:color="auto" w:fill="auto"/>
          </w:tcPr>
          <w:p w14:paraId="4353DA0E" w14:textId="77777777" w:rsidR="00130064" w:rsidRPr="006F6164" w:rsidRDefault="00130064" w:rsidP="00130064"/>
        </w:tc>
        <w:tc>
          <w:tcPr>
            <w:tcW w:w="1701" w:type="dxa"/>
            <w:shd w:val="clear" w:color="auto" w:fill="auto"/>
          </w:tcPr>
          <w:p w14:paraId="02E13590" w14:textId="77777777" w:rsidR="00130064" w:rsidRPr="006F6164" w:rsidRDefault="00130064" w:rsidP="00130064">
            <w:r>
              <w:t>Dutch</w:t>
            </w:r>
          </w:p>
        </w:tc>
      </w:tr>
      <w:tr w:rsidR="00AC23C4" w:rsidRPr="006F6164" w14:paraId="1D7403EE" w14:textId="77777777" w:rsidTr="00AE2FFA">
        <w:tc>
          <w:tcPr>
            <w:tcW w:w="1134" w:type="dxa"/>
            <w:shd w:val="clear" w:color="auto" w:fill="auto"/>
          </w:tcPr>
          <w:p w14:paraId="1FC057B0" w14:textId="77777777" w:rsidR="00130064" w:rsidRPr="00B50607" w:rsidRDefault="00130064" w:rsidP="00130064">
            <w:pPr>
              <w:rPr>
                <w:rStyle w:val="ChItalBold"/>
              </w:rPr>
            </w:pPr>
            <w:r w:rsidRPr="00B50607">
              <w:rPr>
                <w:rStyle w:val="ChItalBold"/>
              </w:rPr>
              <w:t>enta</w:t>
            </w:r>
          </w:p>
        </w:tc>
        <w:tc>
          <w:tcPr>
            <w:tcW w:w="1871" w:type="dxa"/>
            <w:shd w:val="clear" w:color="auto" w:fill="auto"/>
          </w:tcPr>
          <w:p w14:paraId="30F0C03F" w14:textId="6C0811FF" w:rsidR="00130064" w:rsidRPr="006F6164" w:rsidRDefault="00B7093A" w:rsidP="00130064">
            <w:r>
              <w:t>‘</w:t>
            </w:r>
            <w:r w:rsidR="00130064">
              <w:t xml:space="preserve">who </w:t>
            </w:r>
            <w:r w:rsidR="00130064" w:rsidRPr="006F6164">
              <w:t>knows</w:t>
            </w:r>
            <w:r>
              <w:t>’</w:t>
            </w:r>
          </w:p>
        </w:tc>
        <w:tc>
          <w:tcPr>
            <w:tcW w:w="1531" w:type="dxa"/>
            <w:shd w:val="clear" w:color="auto" w:fill="auto"/>
          </w:tcPr>
          <w:p w14:paraId="1F0C0B67" w14:textId="77777777" w:rsidR="00130064" w:rsidRPr="006F6164" w:rsidRDefault="00130064" w:rsidP="00130064"/>
        </w:tc>
        <w:tc>
          <w:tcPr>
            <w:tcW w:w="1701" w:type="dxa"/>
            <w:shd w:val="clear" w:color="auto" w:fill="auto"/>
          </w:tcPr>
          <w:p w14:paraId="2C1E3214" w14:textId="77777777" w:rsidR="00130064" w:rsidRPr="006F6164" w:rsidRDefault="00130064" w:rsidP="00130064"/>
        </w:tc>
      </w:tr>
      <w:tr w:rsidR="00AC23C4" w:rsidRPr="006F6164" w14:paraId="67C988F8" w14:textId="77777777" w:rsidTr="00AE2FFA">
        <w:tc>
          <w:tcPr>
            <w:tcW w:w="1134" w:type="dxa"/>
            <w:shd w:val="clear" w:color="auto" w:fill="auto"/>
          </w:tcPr>
          <w:p w14:paraId="06C79310" w14:textId="77777777" w:rsidR="00130064" w:rsidRPr="00710E4A" w:rsidRDefault="00130064" w:rsidP="00130064">
            <w:pPr>
              <w:rPr>
                <w:rStyle w:val="ChItalBold"/>
              </w:rPr>
            </w:pPr>
            <w:r w:rsidRPr="00710E4A">
              <w:rPr>
                <w:rStyle w:val="ChItalBold"/>
              </w:rPr>
              <w:t>haleluya</w:t>
            </w:r>
          </w:p>
        </w:tc>
        <w:tc>
          <w:tcPr>
            <w:tcW w:w="1871" w:type="dxa"/>
            <w:shd w:val="clear" w:color="auto" w:fill="auto"/>
          </w:tcPr>
          <w:p w14:paraId="316178DF" w14:textId="33AEBE4E" w:rsidR="00130064" w:rsidRPr="00710E4A" w:rsidRDefault="00B7093A" w:rsidP="00130064">
            <w:r>
              <w:t>‘</w:t>
            </w:r>
            <w:r w:rsidR="00130064" w:rsidRPr="003407F2">
              <w:t>hallelujah</w:t>
            </w:r>
            <w:r>
              <w:t>’</w:t>
            </w:r>
          </w:p>
        </w:tc>
        <w:tc>
          <w:tcPr>
            <w:tcW w:w="1531" w:type="dxa"/>
            <w:shd w:val="clear" w:color="auto" w:fill="auto"/>
          </w:tcPr>
          <w:p w14:paraId="0366D55D" w14:textId="77777777" w:rsidR="00130064" w:rsidRPr="006F6164" w:rsidRDefault="00130064" w:rsidP="00130064"/>
        </w:tc>
        <w:tc>
          <w:tcPr>
            <w:tcW w:w="1701" w:type="dxa"/>
            <w:shd w:val="clear" w:color="auto" w:fill="auto"/>
          </w:tcPr>
          <w:p w14:paraId="1B13F5CD" w14:textId="77777777" w:rsidR="00130064" w:rsidRPr="006F6164" w:rsidRDefault="00130064" w:rsidP="00130064">
            <w:r>
              <w:t>Hebrew via Dutch</w:t>
            </w:r>
          </w:p>
        </w:tc>
      </w:tr>
      <w:tr w:rsidR="00AC23C4" w:rsidRPr="006F6164" w14:paraId="646804FA" w14:textId="77777777" w:rsidTr="00AE2FFA">
        <w:tc>
          <w:tcPr>
            <w:tcW w:w="1134" w:type="dxa"/>
            <w:shd w:val="clear" w:color="auto" w:fill="auto"/>
          </w:tcPr>
          <w:p w14:paraId="39988795" w14:textId="77777777" w:rsidR="00130064" w:rsidRPr="00710E4A" w:rsidRDefault="00130064" w:rsidP="00130064">
            <w:pPr>
              <w:rPr>
                <w:rStyle w:val="ChItalBold"/>
              </w:rPr>
            </w:pPr>
            <w:r w:rsidRPr="00710E4A">
              <w:rPr>
                <w:rStyle w:val="ChItalBold"/>
              </w:rPr>
              <w:t>halow</w:t>
            </w:r>
          </w:p>
        </w:tc>
        <w:tc>
          <w:tcPr>
            <w:tcW w:w="1871" w:type="dxa"/>
            <w:shd w:val="clear" w:color="auto" w:fill="auto"/>
          </w:tcPr>
          <w:p w14:paraId="2B9631C7" w14:textId="428B057A" w:rsidR="00130064" w:rsidRPr="00710E4A" w:rsidRDefault="00B7093A" w:rsidP="00130064">
            <w:r>
              <w:t>‘</w:t>
            </w:r>
            <w:r w:rsidR="00130064" w:rsidRPr="00710E4A">
              <w:t>hello</w:t>
            </w:r>
            <w:r>
              <w:t>’</w:t>
            </w:r>
          </w:p>
        </w:tc>
        <w:tc>
          <w:tcPr>
            <w:tcW w:w="1531" w:type="dxa"/>
            <w:shd w:val="clear" w:color="auto" w:fill="auto"/>
          </w:tcPr>
          <w:p w14:paraId="3C00602E" w14:textId="77777777" w:rsidR="00130064" w:rsidRPr="006F6164" w:rsidRDefault="00130064" w:rsidP="00130064"/>
        </w:tc>
        <w:tc>
          <w:tcPr>
            <w:tcW w:w="1701" w:type="dxa"/>
            <w:shd w:val="clear" w:color="auto" w:fill="auto"/>
          </w:tcPr>
          <w:p w14:paraId="7576AA16" w14:textId="77777777" w:rsidR="00130064" w:rsidRPr="006F6164" w:rsidRDefault="00130064" w:rsidP="00130064">
            <w:r>
              <w:t>Dutch</w:t>
            </w:r>
          </w:p>
        </w:tc>
      </w:tr>
      <w:tr w:rsidR="00AC23C4" w:rsidRPr="006F6164" w14:paraId="4AF7ABCD" w14:textId="77777777" w:rsidTr="00AE2FFA">
        <w:tc>
          <w:tcPr>
            <w:tcW w:w="1134" w:type="dxa"/>
            <w:shd w:val="clear" w:color="auto" w:fill="auto"/>
          </w:tcPr>
          <w:p w14:paraId="0593D5BF" w14:textId="77777777" w:rsidR="00130064" w:rsidRPr="00710E4A" w:rsidRDefault="00130064" w:rsidP="00130064">
            <w:pPr>
              <w:rPr>
                <w:rStyle w:val="ChItalBold"/>
              </w:rPr>
            </w:pPr>
            <w:r w:rsidRPr="00710E4A">
              <w:rPr>
                <w:rStyle w:val="ChItalBold"/>
              </w:rPr>
              <w:t>shalom</w:t>
            </w:r>
          </w:p>
        </w:tc>
        <w:tc>
          <w:tcPr>
            <w:tcW w:w="1871" w:type="dxa"/>
            <w:shd w:val="clear" w:color="auto" w:fill="auto"/>
          </w:tcPr>
          <w:p w14:paraId="137BBB95" w14:textId="1D0C4B75" w:rsidR="00130064" w:rsidRPr="00710E4A" w:rsidRDefault="00B7093A" w:rsidP="00130064">
            <w:r>
              <w:t>‘</w:t>
            </w:r>
            <w:r w:rsidR="00130064">
              <w:t>peace be with you!</w:t>
            </w:r>
            <w:r>
              <w:t>’</w:t>
            </w:r>
          </w:p>
        </w:tc>
        <w:tc>
          <w:tcPr>
            <w:tcW w:w="1531" w:type="dxa"/>
            <w:shd w:val="clear" w:color="auto" w:fill="auto"/>
          </w:tcPr>
          <w:p w14:paraId="0CD809A4" w14:textId="77777777" w:rsidR="00130064" w:rsidRPr="006F6164" w:rsidRDefault="00130064" w:rsidP="00130064"/>
        </w:tc>
        <w:tc>
          <w:tcPr>
            <w:tcW w:w="1701" w:type="dxa"/>
            <w:shd w:val="clear" w:color="auto" w:fill="auto"/>
          </w:tcPr>
          <w:p w14:paraId="56F68921" w14:textId="77777777" w:rsidR="00130064" w:rsidRPr="006F6164" w:rsidRDefault="00130064" w:rsidP="00130064">
            <w:r>
              <w:t>Hebrew via Dutch</w:t>
            </w:r>
          </w:p>
        </w:tc>
      </w:tr>
      <w:tr w:rsidR="00AC23C4" w:rsidRPr="006F6164" w14:paraId="26CECF97" w14:textId="77777777" w:rsidTr="00AE2FFA">
        <w:tc>
          <w:tcPr>
            <w:tcW w:w="1134" w:type="dxa"/>
            <w:shd w:val="clear" w:color="auto" w:fill="auto"/>
          </w:tcPr>
          <w:p w14:paraId="1A86B822" w14:textId="77777777" w:rsidR="00130064" w:rsidRPr="00710E4A" w:rsidRDefault="00130064" w:rsidP="00130064">
            <w:pPr>
              <w:rPr>
                <w:rStyle w:val="ChItalBold"/>
              </w:rPr>
            </w:pPr>
            <w:r w:rsidRPr="00710E4A">
              <w:rPr>
                <w:rStyle w:val="ChItalBold"/>
              </w:rPr>
              <w:t>sori</w:t>
            </w:r>
          </w:p>
        </w:tc>
        <w:tc>
          <w:tcPr>
            <w:tcW w:w="1871" w:type="dxa"/>
            <w:shd w:val="clear" w:color="auto" w:fill="auto"/>
          </w:tcPr>
          <w:p w14:paraId="3D52AFF7" w14:textId="742194C9" w:rsidR="00130064" w:rsidRPr="00710E4A" w:rsidRDefault="00B7093A" w:rsidP="00130064">
            <w:r>
              <w:t>‘</w:t>
            </w:r>
            <w:r w:rsidR="00130064">
              <w:t xml:space="preserve">excuse </w:t>
            </w:r>
            <w:r w:rsidR="00130064" w:rsidRPr="00710E4A">
              <w:t>me!</w:t>
            </w:r>
            <w:r>
              <w:t>’</w:t>
            </w:r>
          </w:p>
        </w:tc>
        <w:tc>
          <w:tcPr>
            <w:tcW w:w="1531" w:type="dxa"/>
            <w:shd w:val="clear" w:color="auto" w:fill="auto"/>
          </w:tcPr>
          <w:p w14:paraId="283578BD" w14:textId="77777777" w:rsidR="00130064" w:rsidRPr="006F6164" w:rsidRDefault="00130064" w:rsidP="00130064"/>
        </w:tc>
        <w:tc>
          <w:tcPr>
            <w:tcW w:w="1701" w:type="dxa"/>
            <w:shd w:val="clear" w:color="auto" w:fill="auto"/>
          </w:tcPr>
          <w:p w14:paraId="2665B49E" w14:textId="77777777" w:rsidR="00130064" w:rsidRPr="006F6164" w:rsidRDefault="00130064" w:rsidP="00130064">
            <w:r>
              <w:t>English</w:t>
            </w:r>
          </w:p>
        </w:tc>
      </w:tr>
      <w:tr w:rsidR="00AC23C4" w:rsidRPr="006F6164" w14:paraId="44BC1800" w14:textId="77777777" w:rsidTr="00AE2FFA">
        <w:tc>
          <w:tcPr>
            <w:tcW w:w="1134" w:type="dxa"/>
            <w:shd w:val="clear" w:color="auto" w:fill="auto"/>
          </w:tcPr>
          <w:p w14:paraId="66FEA48D" w14:textId="77777777" w:rsidR="00130064" w:rsidRPr="00B50607" w:rsidRDefault="00130064" w:rsidP="00130064">
            <w:pPr>
              <w:rPr>
                <w:rStyle w:val="ChItalBold"/>
              </w:rPr>
            </w:pPr>
            <w:r w:rsidRPr="00B50607">
              <w:rPr>
                <w:rStyle w:val="ChItalBold"/>
              </w:rPr>
              <w:t>sip</w:t>
            </w:r>
          </w:p>
        </w:tc>
        <w:tc>
          <w:tcPr>
            <w:tcW w:w="1871" w:type="dxa"/>
            <w:shd w:val="clear" w:color="auto" w:fill="auto"/>
          </w:tcPr>
          <w:p w14:paraId="51FBA71D" w14:textId="298E1001" w:rsidR="00130064" w:rsidRPr="006F6164" w:rsidRDefault="00B7093A" w:rsidP="00130064">
            <w:r>
              <w:t>‘</w:t>
            </w:r>
            <w:r w:rsidR="00130064">
              <w:t>that</w:t>
            </w:r>
            <w:r>
              <w:t>’</w:t>
            </w:r>
            <w:r w:rsidR="00130064">
              <w:t>s fine!</w:t>
            </w:r>
            <w:r>
              <w:t>’</w:t>
            </w:r>
          </w:p>
        </w:tc>
        <w:tc>
          <w:tcPr>
            <w:tcW w:w="1531" w:type="dxa"/>
            <w:shd w:val="clear" w:color="auto" w:fill="auto"/>
          </w:tcPr>
          <w:p w14:paraId="3E46E0F9" w14:textId="77777777" w:rsidR="00130064" w:rsidRPr="006F6164" w:rsidRDefault="00130064" w:rsidP="00130064"/>
        </w:tc>
        <w:tc>
          <w:tcPr>
            <w:tcW w:w="1701" w:type="dxa"/>
            <w:shd w:val="clear" w:color="auto" w:fill="auto"/>
          </w:tcPr>
          <w:p w14:paraId="40317757" w14:textId="77777777" w:rsidR="00130064" w:rsidRPr="006F6164" w:rsidRDefault="00130064" w:rsidP="00130064">
            <w:r>
              <w:t>English</w:t>
            </w:r>
          </w:p>
        </w:tc>
      </w:tr>
      <w:tr w:rsidR="00AC23C4" w:rsidRPr="006F6164" w14:paraId="6547CCA1" w14:textId="77777777" w:rsidTr="00AE2FFA">
        <w:tc>
          <w:tcPr>
            <w:tcW w:w="1134" w:type="dxa"/>
            <w:shd w:val="clear" w:color="auto" w:fill="auto"/>
          </w:tcPr>
          <w:p w14:paraId="7EF19834" w14:textId="77777777" w:rsidR="00130064" w:rsidRPr="00B50607" w:rsidRDefault="00130064" w:rsidP="00130064">
            <w:pPr>
              <w:pStyle w:val="TableCell0-2Break"/>
              <w:rPr>
                <w:rStyle w:val="ChItalBold"/>
              </w:rPr>
            </w:pPr>
            <w:r>
              <w:rPr>
                <w:rStyle w:val="ChItalBold"/>
              </w:rPr>
              <w:t>trima-kasi</w:t>
            </w:r>
          </w:p>
        </w:tc>
        <w:tc>
          <w:tcPr>
            <w:tcW w:w="1871" w:type="dxa"/>
            <w:shd w:val="clear" w:color="auto" w:fill="auto"/>
          </w:tcPr>
          <w:p w14:paraId="15690BCA" w14:textId="3568ED5F" w:rsidR="00130064" w:rsidRPr="006F6164" w:rsidRDefault="00B7093A" w:rsidP="00130064">
            <w:pPr>
              <w:pStyle w:val="TableCell0-2Break"/>
            </w:pPr>
            <w:r>
              <w:t>‘</w:t>
            </w:r>
            <w:r w:rsidR="00130064">
              <w:t xml:space="preserve">thank </w:t>
            </w:r>
            <w:r w:rsidR="00130064" w:rsidRPr="00710E4A">
              <w:t>you</w:t>
            </w:r>
            <w:r w:rsidR="00130064">
              <w:t>!</w:t>
            </w:r>
            <w:r>
              <w:t>’</w:t>
            </w:r>
          </w:p>
        </w:tc>
        <w:tc>
          <w:tcPr>
            <w:tcW w:w="1531" w:type="dxa"/>
            <w:shd w:val="clear" w:color="auto" w:fill="auto"/>
          </w:tcPr>
          <w:p w14:paraId="79F5F276" w14:textId="77777777" w:rsidR="00130064" w:rsidRPr="006F6164" w:rsidRDefault="00130064" w:rsidP="00130064">
            <w:pPr>
              <w:pStyle w:val="TableCell0-2Break"/>
            </w:pPr>
          </w:p>
        </w:tc>
        <w:tc>
          <w:tcPr>
            <w:tcW w:w="1701" w:type="dxa"/>
            <w:shd w:val="clear" w:color="auto" w:fill="auto"/>
          </w:tcPr>
          <w:p w14:paraId="6B638DE7" w14:textId="77777777" w:rsidR="00130064" w:rsidRPr="006F6164" w:rsidRDefault="00130064" w:rsidP="00130064">
            <w:pPr>
              <w:pStyle w:val="TableCell0-2Break"/>
            </w:pPr>
          </w:p>
        </w:tc>
      </w:tr>
    </w:tbl>
    <w:p w14:paraId="0E82241E" w14:textId="77777777" w:rsidR="00130064" w:rsidRDefault="00130064" w:rsidP="00E217E9">
      <w:pPr>
        <w:pStyle w:val="Body0005after05before"/>
      </w:pPr>
      <w:r>
        <w:t xml:space="preserve">Examples of secondary interjections are presented in </w:t>
      </w:r>
      <w:r>
        <w:fldChar w:fldCharType="begin"/>
      </w:r>
      <w:r>
        <w:instrText xml:space="preserve"> REF _Ref358462101 \h </w:instrText>
      </w:r>
      <w:r>
        <w:fldChar w:fldCharType="separate"/>
      </w:r>
      <w:r w:rsidR="00154D81" w:rsidRPr="00856563">
        <w:t>(</w:t>
      </w:r>
      <w:r w:rsidR="00154D81">
        <w:rPr>
          <w:noProof/>
        </w:rPr>
        <w:t>342</w:t>
      </w:r>
      <w:r w:rsidR="00154D81" w:rsidRPr="00856563">
        <w:t>)</w:t>
      </w:r>
      <w:r>
        <w:fldChar w:fldCharType="end"/>
      </w:r>
      <w:r>
        <w:t xml:space="preserve"> to </w:t>
      </w:r>
      <w:r>
        <w:fldChar w:fldCharType="begin"/>
      </w:r>
      <w:r>
        <w:instrText xml:space="preserve"> REF _Ref358462103 \h </w:instrText>
      </w:r>
      <w:r>
        <w:fldChar w:fldCharType="separate"/>
      </w:r>
      <w:r w:rsidR="00154D81" w:rsidRPr="00856563">
        <w:t>(</w:t>
      </w:r>
      <w:r w:rsidR="00154D81">
        <w:rPr>
          <w:noProof/>
        </w:rPr>
        <w:t>344</w:t>
      </w:r>
      <w:r w:rsidR="00154D81" w:rsidRPr="00856563">
        <w:t>)</w:t>
      </w:r>
      <w:r>
        <w:fldChar w:fldCharType="end"/>
      </w:r>
      <w:r>
        <w:t>.</w:t>
      </w:r>
    </w:p>
    <w:p w14:paraId="31B04E65" w14:textId="77777777" w:rsidR="00130064" w:rsidRPr="005202F6" w:rsidRDefault="00130064" w:rsidP="00130064">
      <w:pPr>
        <w:pStyle w:val="ExampleTitle"/>
      </w:pPr>
      <w:r>
        <w:t>Secondary interjections</w:t>
      </w:r>
    </w:p>
    <w:tbl>
      <w:tblPr>
        <w:tblW w:w="6762" w:type="dxa"/>
        <w:tblCellMar>
          <w:left w:w="42" w:type="dxa"/>
          <w:right w:w="42" w:type="dxa"/>
        </w:tblCellMar>
        <w:tblLook w:val="01E0" w:firstRow="1" w:lastRow="1" w:firstColumn="1" w:lastColumn="1" w:noHBand="0" w:noVBand="0"/>
      </w:tblPr>
      <w:tblGrid>
        <w:gridCol w:w="709"/>
        <w:gridCol w:w="712"/>
        <w:gridCol w:w="397"/>
        <w:gridCol w:w="678"/>
        <w:gridCol w:w="791"/>
        <w:gridCol w:w="441"/>
        <w:gridCol w:w="519"/>
        <w:gridCol w:w="930"/>
        <w:gridCol w:w="614"/>
        <w:gridCol w:w="480"/>
        <w:gridCol w:w="491"/>
      </w:tblGrid>
      <w:tr w:rsidR="00AC23C4" w:rsidRPr="00414A9C" w14:paraId="191F5289" w14:textId="77777777" w:rsidTr="00AC23C4">
        <w:tc>
          <w:tcPr>
            <w:tcW w:w="709" w:type="dxa"/>
            <w:shd w:val="clear" w:color="auto" w:fill="auto"/>
          </w:tcPr>
          <w:p w14:paraId="53BC34B5" w14:textId="77777777" w:rsidR="00130064" w:rsidRPr="009F708D" w:rsidRDefault="00130064" w:rsidP="00130064">
            <w:pPr>
              <w:pStyle w:val="O0Nwnext"/>
            </w:pPr>
            <w:bookmarkStart w:id="2769" w:name="_Ref358462101"/>
            <w:r w:rsidRPr="00856563">
              <w:t>(</w:t>
            </w:r>
            <w:fldSimple w:instr=" SEQ ( \* ARABIC \s 1 ">
              <w:r w:rsidR="00154D81">
                <w:rPr>
                  <w:noProof/>
                </w:rPr>
                <w:t>342</w:t>
              </w:r>
            </w:fldSimple>
            <w:r w:rsidRPr="00856563">
              <w:t>)</w:t>
            </w:r>
            <w:bookmarkEnd w:id="2769"/>
          </w:p>
        </w:tc>
        <w:tc>
          <w:tcPr>
            <w:tcW w:w="712" w:type="dxa"/>
            <w:shd w:val="clear" w:color="auto" w:fill="auto"/>
          </w:tcPr>
          <w:p w14:paraId="763EF08C" w14:textId="77777777" w:rsidR="00130064" w:rsidRPr="00EB7696" w:rsidRDefault="00130064" w:rsidP="00130064">
            <w:pPr>
              <w:pStyle w:val="Text"/>
            </w:pPr>
            <w:r w:rsidRPr="00EB7696">
              <w:rPr>
                <w:rStyle w:val="ChBlueBold"/>
              </w:rPr>
              <w:t>damay</w:t>
            </w:r>
            <w:r w:rsidR="00EB7696" w:rsidRPr="00EB7696">
              <w:t>,</w:t>
            </w:r>
          </w:p>
        </w:tc>
        <w:tc>
          <w:tcPr>
            <w:tcW w:w="397" w:type="dxa"/>
            <w:shd w:val="clear" w:color="auto" w:fill="auto"/>
          </w:tcPr>
          <w:p w14:paraId="679F212B" w14:textId="77777777" w:rsidR="00130064" w:rsidRPr="000C0567" w:rsidRDefault="00130064" w:rsidP="00130064">
            <w:pPr>
              <w:pStyle w:val="Text"/>
            </w:pPr>
            <w:r w:rsidRPr="000C0567">
              <w:t>sa</w:t>
            </w:r>
          </w:p>
        </w:tc>
        <w:tc>
          <w:tcPr>
            <w:tcW w:w="678" w:type="dxa"/>
            <w:shd w:val="clear" w:color="auto" w:fill="auto"/>
          </w:tcPr>
          <w:p w14:paraId="5EC867A1" w14:textId="77777777" w:rsidR="00130064" w:rsidRPr="000C0567" w:rsidRDefault="0013592E" w:rsidP="00130064">
            <w:pPr>
              <w:pStyle w:val="Text"/>
            </w:pPr>
            <w:r w:rsidRPr="000C0567">
              <w:t>bulang</w:t>
            </w:r>
          </w:p>
        </w:tc>
        <w:tc>
          <w:tcPr>
            <w:tcW w:w="791" w:type="dxa"/>
            <w:shd w:val="clear" w:color="auto" w:fill="auto"/>
          </w:tcPr>
          <w:p w14:paraId="493C72BD" w14:textId="77777777" w:rsidR="00130064" w:rsidRPr="000C0567" w:rsidRDefault="00D80B59" w:rsidP="00130064">
            <w:pPr>
              <w:pStyle w:val="Text"/>
            </w:pPr>
            <w:r w:rsidRPr="000C0567">
              <w:t>oktober</w:t>
            </w:r>
          </w:p>
        </w:tc>
        <w:tc>
          <w:tcPr>
            <w:tcW w:w="441" w:type="dxa"/>
            <w:shd w:val="clear" w:color="auto" w:fill="auto"/>
          </w:tcPr>
          <w:p w14:paraId="2F0AA20A" w14:textId="77777777" w:rsidR="00130064" w:rsidRPr="000C0567" w:rsidRDefault="00130064" w:rsidP="00130064">
            <w:pPr>
              <w:pStyle w:val="Text"/>
            </w:pPr>
            <w:r w:rsidRPr="000C0567">
              <w:t>sa</w:t>
            </w:r>
          </w:p>
        </w:tc>
        <w:tc>
          <w:tcPr>
            <w:tcW w:w="519" w:type="dxa"/>
            <w:shd w:val="clear" w:color="auto" w:fill="auto"/>
          </w:tcPr>
          <w:p w14:paraId="45F72A41" w14:textId="77777777" w:rsidR="00130064" w:rsidRPr="000C0567" w:rsidRDefault="00130064" w:rsidP="00130064">
            <w:pPr>
              <w:pStyle w:val="Text"/>
            </w:pPr>
            <w:r w:rsidRPr="000C0567">
              <w:t>pu</w:t>
            </w:r>
          </w:p>
        </w:tc>
        <w:tc>
          <w:tcPr>
            <w:tcW w:w="930" w:type="dxa"/>
            <w:shd w:val="clear" w:color="auto" w:fill="auto"/>
          </w:tcPr>
          <w:p w14:paraId="361CEA89" w14:textId="77777777" w:rsidR="00130064" w:rsidRPr="000C0567" w:rsidRDefault="00130064" w:rsidP="00130064">
            <w:pPr>
              <w:pStyle w:val="Text"/>
            </w:pPr>
            <w:r w:rsidRPr="000C0567">
              <w:t>alpa</w:t>
            </w:r>
          </w:p>
        </w:tc>
        <w:tc>
          <w:tcPr>
            <w:tcW w:w="614" w:type="dxa"/>
            <w:shd w:val="clear" w:color="auto" w:fill="auto"/>
          </w:tcPr>
          <w:p w14:paraId="0E5E6B54" w14:textId="77777777" w:rsidR="00130064" w:rsidRPr="000C0567" w:rsidRDefault="00130064" w:rsidP="00130064">
            <w:pPr>
              <w:pStyle w:val="Text"/>
            </w:pPr>
            <w:r w:rsidRPr="000C0567">
              <w:t>cuma</w:t>
            </w:r>
          </w:p>
        </w:tc>
        <w:tc>
          <w:tcPr>
            <w:tcW w:w="480" w:type="dxa"/>
            <w:shd w:val="clear" w:color="auto" w:fill="auto"/>
          </w:tcPr>
          <w:p w14:paraId="57483C06" w14:textId="77777777" w:rsidR="00130064" w:rsidRPr="000C0567" w:rsidRDefault="00130064" w:rsidP="00130064">
            <w:pPr>
              <w:pStyle w:val="Text"/>
            </w:pPr>
            <w:r w:rsidRPr="000C0567">
              <w:t>dua</w:t>
            </w:r>
          </w:p>
        </w:tc>
        <w:tc>
          <w:tcPr>
            <w:tcW w:w="491" w:type="dxa"/>
            <w:shd w:val="clear" w:color="auto" w:fill="auto"/>
          </w:tcPr>
          <w:p w14:paraId="0933891A" w14:textId="77777777" w:rsidR="00130064" w:rsidRPr="000C0567" w:rsidRDefault="00130064" w:rsidP="00130064">
            <w:pPr>
              <w:pStyle w:val="Text"/>
            </w:pPr>
            <w:r w:rsidRPr="000C0567">
              <w:t>saja</w:t>
            </w:r>
          </w:p>
        </w:tc>
      </w:tr>
      <w:tr w:rsidR="00AC23C4" w:rsidRPr="00AC23C4" w14:paraId="20EEA720" w14:textId="77777777" w:rsidTr="00AC23C4">
        <w:tc>
          <w:tcPr>
            <w:tcW w:w="709" w:type="dxa"/>
            <w:shd w:val="clear" w:color="auto" w:fill="auto"/>
          </w:tcPr>
          <w:p w14:paraId="61AE0C10" w14:textId="77777777" w:rsidR="00130064" w:rsidRPr="000C0567" w:rsidRDefault="00130064" w:rsidP="00130064">
            <w:pPr>
              <w:pStyle w:val="GlossEng"/>
            </w:pPr>
          </w:p>
        </w:tc>
        <w:tc>
          <w:tcPr>
            <w:tcW w:w="712" w:type="dxa"/>
            <w:shd w:val="clear" w:color="auto" w:fill="auto"/>
          </w:tcPr>
          <w:p w14:paraId="6D11A7CA" w14:textId="77777777" w:rsidR="00130064" w:rsidRPr="000C0567" w:rsidRDefault="00130064" w:rsidP="00130064">
            <w:pPr>
              <w:pStyle w:val="GlossEng"/>
            </w:pPr>
            <w:r w:rsidRPr="000C0567">
              <w:t>peace</w:t>
            </w:r>
          </w:p>
        </w:tc>
        <w:tc>
          <w:tcPr>
            <w:tcW w:w="397" w:type="dxa"/>
            <w:shd w:val="clear" w:color="auto" w:fill="auto"/>
          </w:tcPr>
          <w:p w14:paraId="595ED263" w14:textId="77777777" w:rsidR="00130064" w:rsidRPr="0099608C" w:rsidRDefault="00130064" w:rsidP="00130064">
            <w:pPr>
              <w:pStyle w:val="GlossEng"/>
              <w:rPr>
                <w:rStyle w:val="ChSmallCaps"/>
              </w:rPr>
            </w:pPr>
            <w:r w:rsidRPr="0099608C">
              <w:rPr>
                <w:rStyle w:val="ChSmallCaps"/>
              </w:rPr>
              <w:t>1sg</w:t>
            </w:r>
          </w:p>
        </w:tc>
        <w:tc>
          <w:tcPr>
            <w:tcW w:w="678" w:type="dxa"/>
            <w:shd w:val="clear" w:color="auto" w:fill="auto"/>
          </w:tcPr>
          <w:p w14:paraId="25BA1049" w14:textId="77777777" w:rsidR="00130064" w:rsidRPr="000C0567" w:rsidRDefault="00130064" w:rsidP="00130064">
            <w:pPr>
              <w:pStyle w:val="GlossEng"/>
            </w:pPr>
            <w:r w:rsidRPr="000C0567">
              <w:t>month</w:t>
            </w:r>
          </w:p>
        </w:tc>
        <w:tc>
          <w:tcPr>
            <w:tcW w:w="791" w:type="dxa"/>
            <w:shd w:val="clear" w:color="auto" w:fill="auto"/>
          </w:tcPr>
          <w:p w14:paraId="6E0F7EB5" w14:textId="77777777" w:rsidR="00130064" w:rsidRPr="000C0567" w:rsidRDefault="00130064" w:rsidP="00130064">
            <w:pPr>
              <w:pStyle w:val="GlossEng"/>
            </w:pPr>
            <w:r w:rsidRPr="000C0567">
              <w:t>October</w:t>
            </w:r>
          </w:p>
        </w:tc>
        <w:tc>
          <w:tcPr>
            <w:tcW w:w="441" w:type="dxa"/>
            <w:shd w:val="clear" w:color="auto" w:fill="auto"/>
          </w:tcPr>
          <w:p w14:paraId="637CDCD0" w14:textId="77777777" w:rsidR="00130064" w:rsidRPr="0099608C" w:rsidRDefault="00130064" w:rsidP="00130064">
            <w:pPr>
              <w:pStyle w:val="GlossEng"/>
              <w:rPr>
                <w:rStyle w:val="ChSmallCaps"/>
              </w:rPr>
            </w:pPr>
            <w:r w:rsidRPr="0099608C">
              <w:rPr>
                <w:rStyle w:val="ChSmallCaps"/>
              </w:rPr>
              <w:t>1sg</w:t>
            </w:r>
          </w:p>
        </w:tc>
        <w:tc>
          <w:tcPr>
            <w:tcW w:w="519" w:type="dxa"/>
            <w:shd w:val="clear" w:color="auto" w:fill="auto"/>
          </w:tcPr>
          <w:p w14:paraId="48300987" w14:textId="77777777" w:rsidR="00130064" w:rsidRPr="0099608C" w:rsidRDefault="00130064" w:rsidP="00130064">
            <w:pPr>
              <w:pStyle w:val="GlossEng"/>
              <w:rPr>
                <w:rStyle w:val="ChSmallCaps"/>
              </w:rPr>
            </w:pPr>
            <w:r w:rsidRPr="0099608C">
              <w:rPr>
                <w:rStyle w:val="ChSmallCaps"/>
              </w:rPr>
              <w:t>poss</w:t>
            </w:r>
          </w:p>
        </w:tc>
        <w:tc>
          <w:tcPr>
            <w:tcW w:w="930" w:type="dxa"/>
            <w:shd w:val="clear" w:color="auto" w:fill="auto"/>
          </w:tcPr>
          <w:p w14:paraId="75EA6472" w14:textId="77777777" w:rsidR="00130064" w:rsidRPr="000C0567" w:rsidRDefault="00130064" w:rsidP="00130064">
            <w:pPr>
              <w:pStyle w:val="GlossEng"/>
            </w:pPr>
            <w:r>
              <w:t>be.absent</w:t>
            </w:r>
          </w:p>
        </w:tc>
        <w:tc>
          <w:tcPr>
            <w:tcW w:w="614" w:type="dxa"/>
            <w:shd w:val="clear" w:color="auto" w:fill="auto"/>
          </w:tcPr>
          <w:p w14:paraId="3C1C528A" w14:textId="77777777" w:rsidR="00130064" w:rsidRPr="000C0567" w:rsidRDefault="00130064" w:rsidP="00130064">
            <w:pPr>
              <w:pStyle w:val="GlossEng"/>
            </w:pPr>
            <w:r w:rsidRPr="000C0567">
              <w:t>just</w:t>
            </w:r>
          </w:p>
        </w:tc>
        <w:tc>
          <w:tcPr>
            <w:tcW w:w="480" w:type="dxa"/>
            <w:shd w:val="clear" w:color="auto" w:fill="auto"/>
          </w:tcPr>
          <w:p w14:paraId="25974BFB" w14:textId="77777777" w:rsidR="00130064" w:rsidRPr="000C0567" w:rsidRDefault="00130064" w:rsidP="00130064">
            <w:pPr>
              <w:pStyle w:val="GlossEng"/>
            </w:pPr>
            <w:r w:rsidRPr="000C0567">
              <w:t>two</w:t>
            </w:r>
          </w:p>
        </w:tc>
        <w:tc>
          <w:tcPr>
            <w:tcW w:w="491" w:type="dxa"/>
            <w:shd w:val="clear" w:color="auto" w:fill="auto"/>
          </w:tcPr>
          <w:p w14:paraId="384A997A" w14:textId="77777777" w:rsidR="00130064" w:rsidRPr="000C0567" w:rsidRDefault="00130064" w:rsidP="00130064">
            <w:pPr>
              <w:pStyle w:val="GlossEng"/>
            </w:pPr>
            <w:r w:rsidRPr="000C0567">
              <w:t>just</w:t>
            </w:r>
          </w:p>
        </w:tc>
      </w:tr>
    </w:tbl>
    <w:p w14:paraId="7E8E4D3D" w14:textId="44F13ACB" w:rsidR="00130064" w:rsidRPr="00072AF1" w:rsidRDefault="00B7093A" w:rsidP="00130064">
      <w:pPr>
        <w:pStyle w:val="FreeTranslEng"/>
      </w:pPr>
      <w:r>
        <w:t>‘</w:t>
      </w:r>
      <w:r w:rsidR="00130064" w:rsidRPr="00CE034F">
        <w:rPr>
          <w:rStyle w:val="ChBlueBold"/>
        </w:rPr>
        <w:t>my go</w:t>
      </w:r>
      <w:r w:rsidR="00130064" w:rsidRPr="00CF69F4">
        <w:rPr>
          <w:rStyle w:val="ChBlueBold"/>
        </w:rPr>
        <w:t>odness!</w:t>
      </w:r>
      <w:r w:rsidR="00130064">
        <w:t>, in October I, I had just only two absences</w:t>
      </w:r>
      <w:r>
        <w:t>’</w:t>
      </w:r>
      <w:r w:rsidR="00130064">
        <w:t xml:space="preserve"> </w:t>
      </w:r>
      <w:r w:rsidR="00130064" w:rsidRPr="007C17E5">
        <w:rPr>
          <w:rStyle w:val="ExampleSource"/>
        </w:rPr>
        <w:t>[081023-004-Cv.0014]</w:t>
      </w:r>
    </w:p>
    <w:tbl>
      <w:tblPr>
        <w:tblW w:w="6408" w:type="dxa"/>
        <w:tblCellMar>
          <w:left w:w="42" w:type="dxa"/>
          <w:right w:w="42" w:type="dxa"/>
        </w:tblCellMar>
        <w:tblLook w:val="01E0" w:firstRow="1" w:lastRow="1" w:firstColumn="1" w:lastColumn="1" w:noHBand="0" w:noVBand="0"/>
      </w:tblPr>
      <w:tblGrid>
        <w:gridCol w:w="709"/>
        <w:gridCol w:w="489"/>
        <w:gridCol w:w="284"/>
        <w:gridCol w:w="400"/>
        <w:gridCol w:w="318"/>
        <w:gridCol w:w="133"/>
        <w:gridCol w:w="440"/>
        <w:gridCol w:w="356"/>
        <w:gridCol w:w="306"/>
        <w:gridCol w:w="471"/>
        <w:gridCol w:w="529"/>
        <w:gridCol w:w="707"/>
        <w:gridCol w:w="777"/>
        <w:gridCol w:w="489"/>
      </w:tblGrid>
      <w:tr w:rsidR="00AC23C4" w:rsidRPr="00414A9C" w14:paraId="5C603D62" w14:textId="77777777" w:rsidTr="00AC23C4">
        <w:tc>
          <w:tcPr>
            <w:tcW w:w="709" w:type="dxa"/>
            <w:shd w:val="clear" w:color="auto" w:fill="auto"/>
          </w:tcPr>
          <w:p w14:paraId="34361C77" w14:textId="77777777" w:rsidR="00130064" w:rsidRPr="009F708D" w:rsidRDefault="00130064" w:rsidP="00130064">
            <w:pPr>
              <w:pStyle w:val="O0Nwnext"/>
            </w:pPr>
            <w:bookmarkStart w:id="2770" w:name="_Ref358462102"/>
            <w:r w:rsidRPr="00856563">
              <w:t>(</w:t>
            </w:r>
            <w:fldSimple w:instr=" SEQ ( \* ARABIC \s 1 ">
              <w:r w:rsidR="00154D81">
                <w:rPr>
                  <w:noProof/>
                </w:rPr>
                <w:t>343</w:t>
              </w:r>
            </w:fldSimple>
            <w:r w:rsidRPr="00856563">
              <w:t>)</w:t>
            </w:r>
            <w:bookmarkEnd w:id="2770"/>
          </w:p>
        </w:tc>
        <w:tc>
          <w:tcPr>
            <w:tcW w:w="489" w:type="dxa"/>
            <w:shd w:val="clear" w:color="auto" w:fill="auto"/>
          </w:tcPr>
          <w:p w14:paraId="1AEECC16" w14:textId="77777777" w:rsidR="00130064" w:rsidRPr="000C0567" w:rsidRDefault="00130064" w:rsidP="00130064">
            <w:pPr>
              <w:pStyle w:val="Text"/>
            </w:pPr>
            <w:r w:rsidRPr="000C0567">
              <w:t>sa</w:t>
            </w:r>
          </w:p>
        </w:tc>
        <w:tc>
          <w:tcPr>
            <w:tcW w:w="684" w:type="dxa"/>
            <w:gridSpan w:val="2"/>
            <w:shd w:val="clear" w:color="auto" w:fill="auto"/>
          </w:tcPr>
          <w:p w14:paraId="56182D13" w14:textId="77777777" w:rsidR="00130064" w:rsidRPr="000C0567" w:rsidRDefault="00130064" w:rsidP="00130064">
            <w:pPr>
              <w:pStyle w:val="Text"/>
            </w:pPr>
            <w:r w:rsidRPr="000C0567">
              <w:t>bilang</w:t>
            </w:r>
            <w:r w:rsidR="00EB7696">
              <w:t>,</w:t>
            </w:r>
          </w:p>
        </w:tc>
        <w:tc>
          <w:tcPr>
            <w:tcW w:w="451" w:type="dxa"/>
            <w:gridSpan w:val="2"/>
            <w:shd w:val="clear" w:color="auto" w:fill="auto"/>
          </w:tcPr>
          <w:p w14:paraId="78861DDF" w14:textId="77777777" w:rsidR="00130064" w:rsidRPr="000C0567" w:rsidRDefault="00130064" w:rsidP="00130064">
            <w:pPr>
              <w:pStyle w:val="Text"/>
            </w:pPr>
            <w:r w:rsidRPr="000C0567">
              <w:t>o</w:t>
            </w:r>
          </w:p>
        </w:tc>
        <w:tc>
          <w:tcPr>
            <w:tcW w:w="796" w:type="dxa"/>
            <w:gridSpan w:val="2"/>
            <w:shd w:val="clear" w:color="auto" w:fill="auto"/>
          </w:tcPr>
          <w:p w14:paraId="4C34EA66" w14:textId="77777777" w:rsidR="00130064" w:rsidRPr="00CF69F4" w:rsidRDefault="00130064" w:rsidP="00130064">
            <w:pPr>
              <w:pStyle w:val="Text"/>
              <w:rPr>
                <w:rStyle w:val="ChBlueBold"/>
              </w:rPr>
            </w:pPr>
            <w:r>
              <w:rPr>
                <w:rStyle w:val="ChBlueBold"/>
              </w:rPr>
              <w:t>sunggu</w:t>
            </w:r>
          </w:p>
        </w:tc>
        <w:tc>
          <w:tcPr>
            <w:tcW w:w="777" w:type="dxa"/>
            <w:gridSpan w:val="2"/>
            <w:shd w:val="clear" w:color="auto" w:fill="auto"/>
          </w:tcPr>
          <w:p w14:paraId="25112499" w14:textId="77777777" w:rsidR="00130064" w:rsidRPr="000C0567" w:rsidRDefault="00130064" w:rsidP="00130064">
            <w:pPr>
              <w:pStyle w:val="Text"/>
            </w:pPr>
            <w:r w:rsidRPr="000C0567">
              <w:t>ini</w:t>
            </w:r>
          </w:p>
        </w:tc>
        <w:tc>
          <w:tcPr>
            <w:tcW w:w="529" w:type="dxa"/>
            <w:shd w:val="clear" w:color="auto" w:fill="auto"/>
          </w:tcPr>
          <w:p w14:paraId="1DB5B762" w14:textId="77777777" w:rsidR="00130064" w:rsidRPr="000C0567" w:rsidRDefault="00130064" w:rsidP="00130064">
            <w:pPr>
              <w:pStyle w:val="Text"/>
            </w:pPr>
            <w:r w:rsidRPr="000C0567">
              <w:t>kalo</w:t>
            </w:r>
          </w:p>
        </w:tc>
        <w:tc>
          <w:tcPr>
            <w:tcW w:w="707" w:type="dxa"/>
            <w:shd w:val="clear" w:color="auto" w:fill="auto"/>
          </w:tcPr>
          <w:p w14:paraId="5F48EE1C" w14:textId="77777777" w:rsidR="00130064" w:rsidRPr="000C0567" w:rsidRDefault="002E545C" w:rsidP="00130064">
            <w:pPr>
              <w:pStyle w:val="Text"/>
            </w:pPr>
            <w:r>
              <w:t>Hendro</w:t>
            </w:r>
          </w:p>
        </w:tc>
        <w:tc>
          <w:tcPr>
            <w:tcW w:w="777" w:type="dxa"/>
            <w:shd w:val="clear" w:color="auto" w:fill="auto"/>
          </w:tcPr>
          <w:p w14:paraId="0BE39B44" w14:textId="77777777" w:rsidR="00130064" w:rsidRPr="000C0567" w:rsidRDefault="00130064" w:rsidP="00130064">
            <w:pPr>
              <w:pStyle w:val="Text"/>
            </w:pPr>
            <w:r w:rsidRPr="000C0567">
              <w:t>ini</w:t>
            </w:r>
          </w:p>
        </w:tc>
        <w:tc>
          <w:tcPr>
            <w:tcW w:w="489" w:type="dxa"/>
            <w:shd w:val="clear" w:color="auto" w:fill="auto"/>
          </w:tcPr>
          <w:p w14:paraId="35C8332E" w14:textId="77777777" w:rsidR="00130064" w:rsidRPr="000C0567" w:rsidRDefault="00130064" w:rsidP="00130064">
            <w:pPr>
              <w:pStyle w:val="Text"/>
            </w:pPr>
            <w:r w:rsidRPr="000C0567">
              <w:t>de</w:t>
            </w:r>
          </w:p>
        </w:tc>
      </w:tr>
      <w:tr w:rsidR="00AC23C4" w:rsidRPr="00AC23C4" w14:paraId="20EFA1F1" w14:textId="77777777" w:rsidTr="00AC23C4">
        <w:tc>
          <w:tcPr>
            <w:tcW w:w="709" w:type="dxa"/>
            <w:shd w:val="clear" w:color="auto" w:fill="auto"/>
          </w:tcPr>
          <w:p w14:paraId="731FB1FD" w14:textId="77777777" w:rsidR="00130064" w:rsidRPr="00CE034F" w:rsidRDefault="00130064" w:rsidP="00130064">
            <w:pPr>
              <w:pStyle w:val="GlossEng2ptafter"/>
            </w:pPr>
          </w:p>
        </w:tc>
        <w:tc>
          <w:tcPr>
            <w:tcW w:w="489" w:type="dxa"/>
            <w:shd w:val="clear" w:color="auto" w:fill="auto"/>
          </w:tcPr>
          <w:p w14:paraId="21FC2B80" w14:textId="77777777" w:rsidR="00130064" w:rsidRPr="0099608C" w:rsidRDefault="00130064" w:rsidP="00130064">
            <w:pPr>
              <w:pStyle w:val="GlossEng2ptafter"/>
              <w:rPr>
                <w:rStyle w:val="ChSmallCaps"/>
              </w:rPr>
            </w:pPr>
            <w:r w:rsidRPr="0099608C">
              <w:rPr>
                <w:rStyle w:val="ChSmallCaps"/>
              </w:rPr>
              <w:t>1sg</w:t>
            </w:r>
          </w:p>
        </w:tc>
        <w:tc>
          <w:tcPr>
            <w:tcW w:w="684" w:type="dxa"/>
            <w:gridSpan w:val="2"/>
            <w:shd w:val="clear" w:color="auto" w:fill="auto"/>
          </w:tcPr>
          <w:p w14:paraId="621D9940" w14:textId="77777777" w:rsidR="00130064" w:rsidRPr="000C0567" w:rsidRDefault="00130064" w:rsidP="00130064">
            <w:pPr>
              <w:pStyle w:val="GlossEng2ptafter"/>
            </w:pPr>
            <w:r w:rsidRPr="000C0567">
              <w:t>say</w:t>
            </w:r>
          </w:p>
        </w:tc>
        <w:tc>
          <w:tcPr>
            <w:tcW w:w="451" w:type="dxa"/>
            <w:gridSpan w:val="2"/>
            <w:shd w:val="clear" w:color="auto" w:fill="auto"/>
          </w:tcPr>
          <w:p w14:paraId="248D1E98" w14:textId="77777777" w:rsidR="00130064" w:rsidRPr="000C0567" w:rsidRDefault="00130064" w:rsidP="00130064">
            <w:pPr>
              <w:pStyle w:val="GlossEng2ptafter"/>
            </w:pPr>
            <w:r w:rsidRPr="000C0567">
              <w:t>oh!</w:t>
            </w:r>
          </w:p>
        </w:tc>
        <w:tc>
          <w:tcPr>
            <w:tcW w:w="796" w:type="dxa"/>
            <w:gridSpan w:val="2"/>
            <w:shd w:val="clear" w:color="auto" w:fill="auto"/>
          </w:tcPr>
          <w:p w14:paraId="54DB67BD" w14:textId="77777777" w:rsidR="00130064" w:rsidRPr="000C0567" w:rsidRDefault="00130064" w:rsidP="00130064">
            <w:pPr>
              <w:pStyle w:val="GlossEng2ptafter"/>
            </w:pPr>
            <w:r>
              <w:t>be.true</w:t>
            </w:r>
          </w:p>
        </w:tc>
        <w:tc>
          <w:tcPr>
            <w:tcW w:w="777" w:type="dxa"/>
            <w:gridSpan w:val="2"/>
            <w:shd w:val="clear" w:color="auto" w:fill="auto"/>
          </w:tcPr>
          <w:p w14:paraId="0027922F" w14:textId="77777777" w:rsidR="00130064" w:rsidRPr="0099608C" w:rsidRDefault="00130064" w:rsidP="00130064">
            <w:pPr>
              <w:pStyle w:val="GlossEng2ptafter"/>
              <w:rPr>
                <w:rStyle w:val="ChSmallCaps"/>
              </w:rPr>
            </w:pPr>
            <w:r w:rsidRPr="0099608C">
              <w:rPr>
                <w:rStyle w:val="ChSmallCaps"/>
              </w:rPr>
              <w:t>d.prox</w:t>
            </w:r>
          </w:p>
        </w:tc>
        <w:tc>
          <w:tcPr>
            <w:tcW w:w="529" w:type="dxa"/>
            <w:shd w:val="clear" w:color="auto" w:fill="auto"/>
          </w:tcPr>
          <w:p w14:paraId="091FC45C" w14:textId="77777777" w:rsidR="00130064" w:rsidRPr="000C0567" w:rsidRDefault="00130064" w:rsidP="00130064">
            <w:pPr>
              <w:pStyle w:val="GlossEng2ptafter"/>
            </w:pPr>
            <w:r w:rsidRPr="000C0567">
              <w:t>if</w:t>
            </w:r>
          </w:p>
        </w:tc>
        <w:tc>
          <w:tcPr>
            <w:tcW w:w="707" w:type="dxa"/>
            <w:shd w:val="clear" w:color="auto" w:fill="auto"/>
          </w:tcPr>
          <w:p w14:paraId="22BCA224" w14:textId="77777777" w:rsidR="00130064" w:rsidRPr="000C0567" w:rsidRDefault="002E545C" w:rsidP="00130064">
            <w:pPr>
              <w:pStyle w:val="GlossEng2ptafter"/>
            </w:pPr>
            <w:r>
              <w:t>Hendro</w:t>
            </w:r>
          </w:p>
        </w:tc>
        <w:tc>
          <w:tcPr>
            <w:tcW w:w="777" w:type="dxa"/>
            <w:shd w:val="clear" w:color="auto" w:fill="auto"/>
          </w:tcPr>
          <w:p w14:paraId="39A50115" w14:textId="77777777" w:rsidR="00130064" w:rsidRPr="0099608C" w:rsidRDefault="00130064" w:rsidP="00130064">
            <w:pPr>
              <w:pStyle w:val="GlossEng2ptafter"/>
              <w:rPr>
                <w:rStyle w:val="ChSmallCaps"/>
              </w:rPr>
            </w:pPr>
            <w:r w:rsidRPr="0099608C">
              <w:rPr>
                <w:rStyle w:val="ChSmallCaps"/>
              </w:rPr>
              <w:t>d.prox</w:t>
            </w:r>
          </w:p>
        </w:tc>
        <w:tc>
          <w:tcPr>
            <w:tcW w:w="489" w:type="dxa"/>
            <w:shd w:val="clear" w:color="auto" w:fill="auto"/>
          </w:tcPr>
          <w:p w14:paraId="0A274E33" w14:textId="77777777" w:rsidR="00130064" w:rsidRPr="0099608C" w:rsidRDefault="00130064" w:rsidP="00130064">
            <w:pPr>
              <w:pStyle w:val="GlossEng2ptafter"/>
              <w:rPr>
                <w:rStyle w:val="ChSmallCaps"/>
              </w:rPr>
            </w:pPr>
            <w:r w:rsidRPr="0099608C">
              <w:rPr>
                <w:rStyle w:val="ChSmallCaps"/>
              </w:rPr>
              <w:t>3sg</w:t>
            </w:r>
          </w:p>
        </w:tc>
      </w:tr>
      <w:tr w:rsidR="00AC23C4" w:rsidRPr="000C0567" w14:paraId="6B13FD79" w14:textId="77777777" w:rsidTr="00AC23C4">
        <w:trPr>
          <w:gridAfter w:val="5"/>
          <w:wAfter w:w="2973" w:type="dxa"/>
        </w:trPr>
        <w:tc>
          <w:tcPr>
            <w:tcW w:w="709" w:type="dxa"/>
            <w:shd w:val="clear" w:color="auto" w:fill="auto"/>
          </w:tcPr>
          <w:p w14:paraId="242462DC" w14:textId="77777777" w:rsidR="00130064" w:rsidRPr="0006619A" w:rsidRDefault="00130064" w:rsidP="00130064">
            <w:pPr>
              <w:pStyle w:val="O0Nwnext"/>
            </w:pPr>
          </w:p>
        </w:tc>
        <w:tc>
          <w:tcPr>
            <w:tcW w:w="773" w:type="dxa"/>
            <w:gridSpan w:val="2"/>
            <w:shd w:val="clear" w:color="auto" w:fill="auto"/>
          </w:tcPr>
          <w:p w14:paraId="22F15044" w14:textId="77777777" w:rsidR="00130064" w:rsidRPr="000C0567" w:rsidRDefault="00130064" w:rsidP="00130064">
            <w:pPr>
              <w:pStyle w:val="Text"/>
            </w:pPr>
            <w:r w:rsidRPr="000C0567">
              <w:t>su</w:t>
            </w:r>
          </w:p>
        </w:tc>
        <w:tc>
          <w:tcPr>
            <w:tcW w:w="718" w:type="dxa"/>
            <w:gridSpan w:val="2"/>
            <w:shd w:val="clear" w:color="auto" w:fill="auto"/>
          </w:tcPr>
          <w:p w14:paraId="1EA0F8FA" w14:textId="77777777" w:rsidR="00130064" w:rsidRPr="000C0567" w:rsidRDefault="00130064" w:rsidP="00130064">
            <w:pPr>
              <w:pStyle w:val="Text"/>
            </w:pPr>
            <w:r w:rsidRPr="000C0567">
              <w:t>angka</w:t>
            </w:r>
            <w:r>
              <w:t>t</w:t>
            </w:r>
          </w:p>
        </w:tc>
        <w:tc>
          <w:tcPr>
            <w:tcW w:w="573" w:type="dxa"/>
            <w:gridSpan w:val="2"/>
            <w:shd w:val="clear" w:color="auto" w:fill="auto"/>
          </w:tcPr>
          <w:p w14:paraId="207C521C" w14:textId="77777777" w:rsidR="00130064" w:rsidRPr="000C0567" w:rsidRDefault="00130064" w:rsidP="00130064">
            <w:pPr>
              <w:pStyle w:val="Text"/>
            </w:pPr>
            <w:r w:rsidRPr="000C0567">
              <w:t>de</w:t>
            </w:r>
            <w:r>
              <w:t>ng</w:t>
            </w:r>
          </w:p>
        </w:tc>
        <w:tc>
          <w:tcPr>
            <w:tcW w:w="662" w:type="dxa"/>
            <w:gridSpan w:val="2"/>
            <w:shd w:val="clear" w:color="auto" w:fill="auto"/>
          </w:tcPr>
          <w:p w14:paraId="5C66B3FE" w14:textId="77777777" w:rsidR="00130064" w:rsidRPr="000C0567" w:rsidRDefault="00130064" w:rsidP="00130064">
            <w:pPr>
              <w:pStyle w:val="Text"/>
            </w:pPr>
            <w:r w:rsidRPr="000C0567">
              <w:t>piring</w:t>
            </w:r>
          </w:p>
        </w:tc>
      </w:tr>
      <w:tr w:rsidR="00AC23C4" w:rsidRPr="000C0567" w14:paraId="130B2523" w14:textId="77777777" w:rsidTr="00AC23C4">
        <w:trPr>
          <w:gridAfter w:val="5"/>
          <w:wAfter w:w="2973" w:type="dxa"/>
        </w:trPr>
        <w:tc>
          <w:tcPr>
            <w:tcW w:w="709" w:type="dxa"/>
            <w:shd w:val="clear" w:color="auto" w:fill="auto"/>
          </w:tcPr>
          <w:p w14:paraId="78F001DD" w14:textId="77777777" w:rsidR="00130064" w:rsidRPr="0006619A" w:rsidRDefault="00130064" w:rsidP="00130064">
            <w:pPr>
              <w:pStyle w:val="GlossEng"/>
            </w:pPr>
          </w:p>
        </w:tc>
        <w:tc>
          <w:tcPr>
            <w:tcW w:w="773" w:type="dxa"/>
            <w:gridSpan w:val="2"/>
            <w:shd w:val="clear" w:color="auto" w:fill="auto"/>
          </w:tcPr>
          <w:p w14:paraId="2A8485AE" w14:textId="77777777" w:rsidR="00130064" w:rsidRPr="000C0567" w:rsidRDefault="00130064" w:rsidP="00130064">
            <w:pPr>
              <w:pStyle w:val="GlossEng"/>
            </w:pPr>
            <w:r w:rsidRPr="000C0567">
              <w:t>already</w:t>
            </w:r>
          </w:p>
        </w:tc>
        <w:tc>
          <w:tcPr>
            <w:tcW w:w="718" w:type="dxa"/>
            <w:gridSpan w:val="2"/>
            <w:shd w:val="clear" w:color="auto" w:fill="auto"/>
          </w:tcPr>
          <w:p w14:paraId="39092A92" w14:textId="77777777" w:rsidR="00130064" w:rsidRPr="000C0567" w:rsidRDefault="00130064" w:rsidP="00130064">
            <w:pPr>
              <w:pStyle w:val="GlossEng"/>
            </w:pPr>
            <w:r w:rsidRPr="000C0567">
              <w:t>lift</w:t>
            </w:r>
          </w:p>
        </w:tc>
        <w:tc>
          <w:tcPr>
            <w:tcW w:w="573" w:type="dxa"/>
            <w:gridSpan w:val="2"/>
            <w:shd w:val="clear" w:color="auto" w:fill="auto"/>
          </w:tcPr>
          <w:p w14:paraId="2FB2EC05" w14:textId="77777777" w:rsidR="00130064" w:rsidRPr="000C0567" w:rsidRDefault="00130064" w:rsidP="00130064">
            <w:pPr>
              <w:pStyle w:val="GlossEng"/>
            </w:pPr>
            <w:r w:rsidRPr="000C0567">
              <w:t>with</w:t>
            </w:r>
          </w:p>
        </w:tc>
        <w:tc>
          <w:tcPr>
            <w:tcW w:w="662" w:type="dxa"/>
            <w:gridSpan w:val="2"/>
            <w:shd w:val="clear" w:color="auto" w:fill="auto"/>
          </w:tcPr>
          <w:p w14:paraId="7E155281" w14:textId="77777777" w:rsidR="00130064" w:rsidRPr="000C0567" w:rsidRDefault="00130064" w:rsidP="00130064">
            <w:pPr>
              <w:pStyle w:val="GlossEng"/>
            </w:pPr>
            <w:r w:rsidRPr="000C0567">
              <w:t>plate</w:t>
            </w:r>
          </w:p>
        </w:tc>
      </w:tr>
    </w:tbl>
    <w:p w14:paraId="2D9C7660" w14:textId="00B60EFC" w:rsidR="00130064" w:rsidRDefault="00B7093A" w:rsidP="00130064">
      <w:pPr>
        <w:pStyle w:val="FreeTranslEng"/>
      </w:pPr>
      <w:r>
        <w:t>‘</w:t>
      </w:r>
      <w:r w:rsidR="00130064">
        <w:t xml:space="preserve">I said, </w:t>
      </w:r>
      <w:r>
        <w:t>‘</w:t>
      </w:r>
      <w:r w:rsidR="00130064">
        <w:t xml:space="preserve">oh </w:t>
      </w:r>
      <w:r w:rsidR="00130064" w:rsidRPr="00CE034F">
        <w:rPr>
          <w:rStyle w:val="ChBlueBold"/>
        </w:rPr>
        <w:t>good gri</w:t>
      </w:r>
      <w:r w:rsidR="00130064" w:rsidRPr="00CF69F4">
        <w:rPr>
          <w:rStyle w:val="ChBlueBold"/>
        </w:rPr>
        <w:t>ef!</w:t>
      </w:r>
      <w:r w:rsidR="00130064">
        <w:t>, what</w:t>
      </w:r>
      <w:r>
        <w:t>’</w:t>
      </w:r>
      <w:r w:rsidR="00130064">
        <w:t xml:space="preserve">s-his-name, as for this </w:t>
      </w:r>
      <w:r w:rsidR="002E545C">
        <w:t>Hendro</w:t>
      </w:r>
      <w:r w:rsidR="00130064">
        <w:t>, he would already have taken (all the cake) with the plate</w:t>
      </w:r>
      <w:r>
        <w:t>’</w:t>
      </w:r>
      <w:r w:rsidR="00130064">
        <w:t xml:space="preserve"> </w:t>
      </w:r>
      <w:r w:rsidR="00130064" w:rsidRPr="00CE034F">
        <w:rPr>
          <w:rStyle w:val="ExampleSource"/>
        </w:rPr>
        <w:t>[081011-005-Cv.0028]</w:t>
      </w:r>
    </w:p>
    <w:tbl>
      <w:tblPr>
        <w:tblW w:w="0" w:type="auto"/>
        <w:tblCellMar>
          <w:left w:w="42" w:type="dxa"/>
          <w:right w:w="42" w:type="dxa"/>
        </w:tblCellMar>
        <w:tblLook w:val="01E0" w:firstRow="1" w:lastRow="1" w:firstColumn="1" w:lastColumn="1" w:noHBand="0" w:noVBand="0"/>
      </w:tblPr>
      <w:tblGrid>
        <w:gridCol w:w="709"/>
        <w:gridCol w:w="525"/>
        <w:gridCol w:w="1108"/>
        <w:gridCol w:w="769"/>
        <w:gridCol w:w="930"/>
      </w:tblGrid>
      <w:tr w:rsidR="00AC23C4" w:rsidRPr="00414A9C" w14:paraId="59E5AF92" w14:textId="77777777" w:rsidTr="00AC23C4">
        <w:tc>
          <w:tcPr>
            <w:tcW w:w="709" w:type="dxa"/>
            <w:shd w:val="clear" w:color="auto" w:fill="auto"/>
          </w:tcPr>
          <w:p w14:paraId="6675FF5D" w14:textId="77777777" w:rsidR="00130064" w:rsidRPr="009F708D" w:rsidRDefault="00130064" w:rsidP="00130064">
            <w:pPr>
              <w:pStyle w:val="O0Nwnext"/>
            </w:pPr>
            <w:bookmarkStart w:id="2771" w:name="_Ref358462103"/>
            <w:r w:rsidRPr="00856563">
              <w:t>(</w:t>
            </w:r>
            <w:fldSimple w:instr=" SEQ ( \* ARABIC \s 1 ">
              <w:r w:rsidR="00154D81">
                <w:rPr>
                  <w:noProof/>
                </w:rPr>
                <w:t>344</w:t>
              </w:r>
            </w:fldSimple>
            <w:r w:rsidRPr="00856563">
              <w:t>)</w:t>
            </w:r>
            <w:bookmarkEnd w:id="2771"/>
          </w:p>
        </w:tc>
        <w:tc>
          <w:tcPr>
            <w:tcW w:w="525" w:type="dxa"/>
            <w:shd w:val="clear" w:color="auto" w:fill="auto"/>
          </w:tcPr>
          <w:p w14:paraId="57D27F5B" w14:textId="77777777" w:rsidR="00130064" w:rsidRPr="00B13883" w:rsidRDefault="00130064" w:rsidP="00130064">
            <w:pPr>
              <w:pStyle w:val="Text"/>
            </w:pPr>
            <w:r w:rsidRPr="00B13883">
              <w:t>kasi</w:t>
            </w:r>
          </w:p>
        </w:tc>
        <w:tc>
          <w:tcPr>
            <w:tcW w:w="1108" w:type="dxa"/>
            <w:shd w:val="clear" w:color="auto" w:fill="auto"/>
          </w:tcPr>
          <w:p w14:paraId="416CA777" w14:textId="77777777" w:rsidR="00130064" w:rsidRPr="00B13883" w:rsidRDefault="00130064" w:rsidP="00130064">
            <w:pPr>
              <w:pStyle w:val="Text"/>
            </w:pPr>
            <w:r w:rsidRPr="00B13883">
              <w:t>nasi</w:t>
            </w:r>
          </w:p>
        </w:tc>
        <w:tc>
          <w:tcPr>
            <w:tcW w:w="769" w:type="dxa"/>
            <w:shd w:val="clear" w:color="auto" w:fill="auto"/>
          </w:tcPr>
          <w:p w14:paraId="00615F2B" w14:textId="77777777" w:rsidR="00130064" w:rsidRPr="00B13883" w:rsidRDefault="00130064" w:rsidP="00130064">
            <w:pPr>
              <w:pStyle w:val="Text"/>
            </w:pPr>
            <w:r w:rsidRPr="00B13883">
              <w:t>suda</w:t>
            </w:r>
            <w:r w:rsidR="00EB7696">
              <w:t>,</w:t>
            </w:r>
          </w:p>
        </w:tc>
        <w:tc>
          <w:tcPr>
            <w:tcW w:w="930" w:type="dxa"/>
            <w:shd w:val="clear" w:color="auto" w:fill="auto"/>
          </w:tcPr>
          <w:p w14:paraId="328CAD6B" w14:textId="77777777" w:rsidR="00130064" w:rsidRPr="00CF69F4" w:rsidRDefault="00130064" w:rsidP="00130064">
            <w:pPr>
              <w:pStyle w:val="Text"/>
              <w:rPr>
                <w:rStyle w:val="ChBlueBold"/>
              </w:rPr>
            </w:pPr>
            <w:r>
              <w:rPr>
                <w:rStyle w:val="ChBlueBold"/>
              </w:rPr>
              <w:t>ayo</w:t>
            </w:r>
          </w:p>
        </w:tc>
      </w:tr>
      <w:tr w:rsidR="00AC23C4" w:rsidRPr="00AC23C4" w14:paraId="12E7B1E8" w14:textId="77777777" w:rsidTr="00AC23C4">
        <w:tc>
          <w:tcPr>
            <w:tcW w:w="709" w:type="dxa"/>
            <w:shd w:val="clear" w:color="auto" w:fill="auto"/>
          </w:tcPr>
          <w:p w14:paraId="5B8D6A20" w14:textId="77777777" w:rsidR="00130064" w:rsidRPr="00B13883" w:rsidRDefault="00130064" w:rsidP="00130064">
            <w:pPr>
              <w:pStyle w:val="GlossEng"/>
            </w:pPr>
          </w:p>
        </w:tc>
        <w:tc>
          <w:tcPr>
            <w:tcW w:w="525" w:type="dxa"/>
            <w:shd w:val="clear" w:color="auto" w:fill="auto"/>
          </w:tcPr>
          <w:p w14:paraId="5B2D31A7" w14:textId="77777777" w:rsidR="00130064" w:rsidRPr="00B13883" w:rsidRDefault="00130064" w:rsidP="00130064">
            <w:pPr>
              <w:pStyle w:val="GlossEng"/>
            </w:pPr>
            <w:r w:rsidRPr="00B13883">
              <w:t>give</w:t>
            </w:r>
          </w:p>
        </w:tc>
        <w:tc>
          <w:tcPr>
            <w:tcW w:w="1108" w:type="dxa"/>
            <w:shd w:val="clear" w:color="auto" w:fill="auto"/>
          </w:tcPr>
          <w:p w14:paraId="6FD6C050" w14:textId="77777777" w:rsidR="00130064" w:rsidRPr="00B13883" w:rsidRDefault="00130064" w:rsidP="00130064">
            <w:pPr>
              <w:pStyle w:val="GlossEng"/>
            </w:pPr>
            <w:r w:rsidRPr="00B13883">
              <w:t>cooked.rice</w:t>
            </w:r>
          </w:p>
        </w:tc>
        <w:tc>
          <w:tcPr>
            <w:tcW w:w="769" w:type="dxa"/>
            <w:shd w:val="clear" w:color="auto" w:fill="auto"/>
          </w:tcPr>
          <w:p w14:paraId="1C9CA571" w14:textId="77777777" w:rsidR="00130064" w:rsidRPr="00B13883" w:rsidRDefault="00130064" w:rsidP="00130064">
            <w:pPr>
              <w:pStyle w:val="GlossEng"/>
            </w:pPr>
            <w:r w:rsidRPr="00B13883">
              <w:t>already</w:t>
            </w:r>
          </w:p>
        </w:tc>
        <w:tc>
          <w:tcPr>
            <w:tcW w:w="930" w:type="dxa"/>
            <w:shd w:val="clear" w:color="auto" w:fill="auto"/>
          </w:tcPr>
          <w:p w14:paraId="40839493" w14:textId="77777777" w:rsidR="00130064" w:rsidRPr="00B13883" w:rsidRDefault="00130064" w:rsidP="00130064">
            <w:pPr>
              <w:pStyle w:val="GlossEng"/>
            </w:pPr>
            <w:r w:rsidRPr="00B13883">
              <w:t>come.on!</w:t>
            </w:r>
          </w:p>
        </w:tc>
      </w:tr>
    </w:tbl>
    <w:p w14:paraId="5DA0D756" w14:textId="1E570775" w:rsidR="00130064" w:rsidRDefault="00B7093A" w:rsidP="00130064">
      <w:pPr>
        <w:pStyle w:val="FreeTranslEng15pt"/>
      </w:pPr>
      <w:r>
        <w:t>‘</w:t>
      </w:r>
      <w:r w:rsidR="00130064">
        <w:t xml:space="preserve">give me rice!, </w:t>
      </w:r>
      <w:r w:rsidR="00130064" w:rsidRPr="00877396">
        <w:rPr>
          <w:rStyle w:val="ChBlueBold"/>
        </w:rPr>
        <w:t xml:space="preserve">come </w:t>
      </w:r>
      <w:r w:rsidR="00130064" w:rsidRPr="00CF69F4">
        <w:rPr>
          <w:rStyle w:val="ChBlueBold"/>
        </w:rPr>
        <w:t>on!</w:t>
      </w:r>
      <w:r>
        <w:t>’</w:t>
      </w:r>
      <w:r w:rsidR="00130064">
        <w:t xml:space="preserve"> </w:t>
      </w:r>
      <w:r w:rsidR="00130064" w:rsidRPr="00877396">
        <w:rPr>
          <w:rStyle w:val="ExampleSource"/>
        </w:rPr>
        <w:t>[080922-001a-CvPh.1208]</w:t>
      </w:r>
    </w:p>
    <w:p w14:paraId="7E71F812" w14:textId="77777777" w:rsidR="00130064" w:rsidRDefault="00130064" w:rsidP="00130064">
      <w:pPr>
        <w:pStyle w:val="Heading3"/>
      </w:pPr>
      <w:bookmarkStart w:id="2772" w:name="_Toc367531142"/>
      <w:bookmarkStart w:id="2773" w:name="_Toc440455632"/>
      <w:r>
        <w:t>Onomatopoeia</w:t>
      </w:r>
      <w:bookmarkEnd w:id="2772"/>
      <w:bookmarkEnd w:id="2773"/>
    </w:p>
    <w:p w14:paraId="7546D813" w14:textId="04E5A866" w:rsidR="00130064" w:rsidRDefault="008259DB" w:rsidP="00E217E9">
      <w:pPr>
        <w:pStyle w:val="Body0005after"/>
      </w:pPr>
      <w:r>
        <w:t xml:space="preserve">Papuan Malay has a large set of </w:t>
      </w:r>
      <w:r w:rsidRPr="00DC6455">
        <w:t>onomatopoeic words</w:t>
      </w:r>
      <w:r>
        <w:t xml:space="preserve"> which serve to imitate the natural sounds associated with their referents. </w:t>
      </w:r>
      <w:r w:rsidR="00130064">
        <w:t xml:space="preserve">Quite a few of the </w:t>
      </w:r>
      <w:r w:rsidR="00130064" w:rsidRPr="00DC6455">
        <w:t>onomatopoeic words</w:t>
      </w:r>
      <w:r w:rsidR="00130064">
        <w:t xml:space="preserve"> presented in </w:t>
      </w:r>
      <w:r w:rsidR="00130064">
        <w:fldChar w:fldCharType="begin"/>
      </w:r>
      <w:r w:rsidR="00130064">
        <w:instrText xml:space="preserve"> REF _Ref358466532 \h </w:instrText>
      </w:r>
      <w:r w:rsidR="00130064">
        <w:fldChar w:fldCharType="separate"/>
      </w:r>
      <w:r w:rsidR="00154D81" w:rsidRPr="00534F9D">
        <w:t xml:space="preserve">Table </w:t>
      </w:r>
      <w:r w:rsidR="00154D81">
        <w:rPr>
          <w:noProof/>
          <w:cs/>
        </w:rPr>
        <w:t>‎</w:t>
      </w:r>
      <w:r w:rsidR="00154D81">
        <w:rPr>
          <w:noProof/>
        </w:rPr>
        <w:t>5</w:t>
      </w:r>
      <w:r w:rsidR="00154D81">
        <w:t>.</w:t>
      </w:r>
      <w:r w:rsidR="00154D81">
        <w:rPr>
          <w:noProof/>
        </w:rPr>
        <w:t>42</w:t>
      </w:r>
      <w:r w:rsidR="00130064">
        <w:fldChar w:fldCharType="end"/>
      </w:r>
      <w:r w:rsidR="00130064">
        <w:t xml:space="preserve"> emulate the sound of a sudden percussion, such as </w:t>
      </w:r>
      <w:r w:rsidR="00130064" w:rsidRPr="00AB6295">
        <w:rPr>
          <w:rStyle w:val="ChItalBold"/>
        </w:rPr>
        <w:t>cekkk</w:t>
      </w:r>
      <w:r w:rsidR="00130064">
        <w:t xml:space="preserve"> </w:t>
      </w:r>
      <w:r w:rsidR="00B7093A">
        <w:t>‘</w:t>
      </w:r>
      <w:r w:rsidR="00130064">
        <w:t>wham</w:t>
      </w:r>
      <w:r w:rsidR="00B7093A">
        <w:t>’</w:t>
      </w:r>
      <w:r w:rsidR="00130064">
        <w:t xml:space="preserve">. Other words are </w:t>
      </w:r>
      <w:r w:rsidR="00130064" w:rsidRPr="00A3297C">
        <w:rPr>
          <w:rStyle w:val="ChItalBold"/>
        </w:rPr>
        <w:t>fuuu</w:t>
      </w:r>
      <w:r w:rsidR="00130064">
        <w:t xml:space="preserve"> </w:t>
      </w:r>
      <w:r w:rsidR="00B7093A">
        <w:t>‘</w:t>
      </w:r>
      <w:r w:rsidR="00130064">
        <w:t>fooo</w:t>
      </w:r>
      <w:r w:rsidR="00B7093A">
        <w:t>’</w:t>
      </w:r>
      <w:r w:rsidR="00130064">
        <w:t xml:space="preserve"> which imitates the sound of blowing air, or </w:t>
      </w:r>
      <w:r w:rsidR="00130064" w:rsidRPr="00A3297C">
        <w:rPr>
          <w:rStyle w:val="ChItalBold"/>
        </w:rPr>
        <w:t>piiip</w:t>
      </w:r>
      <w:r w:rsidR="0013592E">
        <w:t xml:space="preserve"> </w:t>
      </w:r>
      <w:r w:rsidR="00B7093A">
        <w:t>‘</w:t>
      </w:r>
      <w:r w:rsidR="0013592E">
        <w:t>bee</w:t>
      </w:r>
      <w:r w:rsidR="00130064">
        <w:t>p</w:t>
      </w:r>
      <w:r w:rsidR="00B7093A">
        <w:t>’</w:t>
      </w:r>
      <w:r w:rsidR="00130064">
        <w:t xml:space="preserve"> which emulates the blowing of a horn.</w:t>
      </w:r>
    </w:p>
    <w:p w14:paraId="39DC55C0" w14:textId="77777777" w:rsidR="00130064" w:rsidRDefault="00130064" w:rsidP="00130064">
      <w:pPr>
        <w:pStyle w:val="Caption"/>
      </w:pPr>
      <w:bookmarkStart w:id="2774" w:name="_Ref358466532"/>
      <w:r w:rsidRPr="00534F9D">
        <w:t xml:space="preserve">Table </w:t>
      </w:r>
      <w:fldSimple w:instr=" STYLEREF 1 \s ">
        <w:r w:rsidR="00154D81">
          <w:rPr>
            <w:noProof/>
            <w:cs/>
          </w:rPr>
          <w:t>‎</w:t>
        </w:r>
        <w:r w:rsidR="00154D81">
          <w:rPr>
            <w:noProof/>
          </w:rPr>
          <w:t>5</w:t>
        </w:r>
      </w:fldSimple>
      <w:r w:rsidR="00F207A1">
        <w:t>.</w:t>
      </w:r>
      <w:fldSimple w:instr=" SEQ Table \* ARABIC \s 1 ">
        <w:r w:rsidR="00154D81">
          <w:rPr>
            <w:noProof/>
          </w:rPr>
          <w:t>42</w:t>
        </w:r>
      </w:fldSimple>
      <w:bookmarkEnd w:id="2774"/>
      <w:r w:rsidRPr="00534F9D">
        <w:t>:</w:t>
      </w:r>
      <w:r w:rsidRPr="00534F9D">
        <w:tab/>
        <w:t xml:space="preserve">Papuan Malay </w:t>
      </w:r>
      <w:r w:rsidRPr="00DC6455">
        <w:t>onomatopoeic words</w:t>
      </w:r>
    </w:p>
    <w:tbl>
      <w:tblPr>
        <w:tblW w:w="6690" w:type="dxa"/>
        <w:tblInd w:w="170" w:type="dxa"/>
        <w:tblBorders>
          <w:top w:val="single" w:sz="4" w:space="0" w:color="auto"/>
          <w:bottom w:val="single" w:sz="4" w:space="0" w:color="auto"/>
        </w:tblBorders>
        <w:tblLayout w:type="fixed"/>
        <w:tblLook w:val="01E0" w:firstRow="1" w:lastRow="1" w:firstColumn="1" w:lastColumn="1" w:noHBand="0" w:noVBand="0"/>
      </w:tblPr>
      <w:tblGrid>
        <w:gridCol w:w="2041"/>
        <w:gridCol w:w="4649"/>
      </w:tblGrid>
      <w:tr w:rsidR="00130064" w:rsidRPr="00AC23C4" w14:paraId="6EDABF96" w14:textId="77777777" w:rsidTr="00F85770">
        <w:trPr>
          <w:tblHeader/>
        </w:trPr>
        <w:tc>
          <w:tcPr>
            <w:tcW w:w="2041" w:type="dxa"/>
            <w:tcBorders>
              <w:top w:val="single" w:sz="4" w:space="0" w:color="auto"/>
              <w:bottom w:val="single" w:sz="4" w:space="0" w:color="auto"/>
            </w:tcBorders>
            <w:shd w:val="clear" w:color="auto" w:fill="auto"/>
          </w:tcPr>
          <w:p w14:paraId="54D28289" w14:textId="77777777" w:rsidR="00130064" w:rsidRPr="006F6164" w:rsidRDefault="00130064" w:rsidP="00130064">
            <w:pPr>
              <w:pStyle w:val="TableHd"/>
            </w:pPr>
            <w:r>
              <w:t>Item</w:t>
            </w:r>
          </w:p>
        </w:tc>
        <w:tc>
          <w:tcPr>
            <w:tcW w:w="4649" w:type="dxa"/>
            <w:tcBorders>
              <w:top w:val="single" w:sz="4" w:space="0" w:color="auto"/>
              <w:bottom w:val="single" w:sz="4" w:space="0" w:color="auto"/>
            </w:tcBorders>
            <w:shd w:val="clear" w:color="auto" w:fill="auto"/>
          </w:tcPr>
          <w:p w14:paraId="2AE6AF2B" w14:textId="77777777" w:rsidR="00130064" w:rsidRDefault="00130064" w:rsidP="00130064">
            <w:pPr>
              <w:pStyle w:val="TableHd"/>
            </w:pPr>
            <w:r>
              <w:t>Semantics</w:t>
            </w:r>
          </w:p>
        </w:tc>
      </w:tr>
      <w:tr w:rsidR="00130064" w:rsidRPr="006F6164" w14:paraId="12B6701C" w14:textId="77777777" w:rsidTr="00F85770">
        <w:tc>
          <w:tcPr>
            <w:tcW w:w="2041" w:type="dxa"/>
            <w:tcBorders>
              <w:top w:val="single" w:sz="4" w:space="0" w:color="auto"/>
            </w:tcBorders>
            <w:shd w:val="clear" w:color="auto" w:fill="auto"/>
          </w:tcPr>
          <w:p w14:paraId="58F4DBD2" w14:textId="77777777" w:rsidR="00130064" w:rsidRPr="00FA5EB5" w:rsidRDefault="00130064" w:rsidP="00130064">
            <w:pPr>
              <w:pStyle w:val="TableCell2-0Break"/>
              <w:rPr>
                <w:rStyle w:val="ChItalBold"/>
              </w:rPr>
            </w:pPr>
            <w:r w:rsidRPr="00FA5EB5">
              <w:rPr>
                <w:rStyle w:val="ChItalBold"/>
              </w:rPr>
              <w:t>cekkk</w:t>
            </w:r>
          </w:p>
        </w:tc>
        <w:tc>
          <w:tcPr>
            <w:tcW w:w="4649" w:type="dxa"/>
            <w:tcBorders>
              <w:top w:val="single" w:sz="4" w:space="0" w:color="auto"/>
            </w:tcBorders>
            <w:shd w:val="clear" w:color="auto" w:fill="auto"/>
          </w:tcPr>
          <w:p w14:paraId="44A1EAB8" w14:textId="77777777" w:rsidR="00130064" w:rsidRPr="00E94095" w:rsidRDefault="00130064" w:rsidP="00AC23C4">
            <w:pPr>
              <w:pStyle w:val="TableCell2-0Break"/>
              <w:ind w:left="113" w:hanging="113"/>
            </w:pPr>
            <w:r w:rsidRPr="00E94095">
              <w:t>Sound of a heavy blow</w:t>
            </w:r>
          </w:p>
        </w:tc>
      </w:tr>
      <w:tr w:rsidR="00130064" w:rsidRPr="006F6164" w14:paraId="671D10DE" w14:textId="77777777" w:rsidTr="00F85770">
        <w:tc>
          <w:tcPr>
            <w:tcW w:w="2041" w:type="dxa"/>
            <w:shd w:val="clear" w:color="auto" w:fill="auto"/>
          </w:tcPr>
          <w:p w14:paraId="7BF79EC9" w14:textId="77777777" w:rsidR="00130064" w:rsidRPr="00FA5EB5" w:rsidRDefault="00130064" w:rsidP="00130064">
            <w:pPr>
              <w:rPr>
                <w:rStyle w:val="ChItalBold"/>
              </w:rPr>
            </w:pPr>
            <w:r w:rsidRPr="00FA5EB5">
              <w:rPr>
                <w:rStyle w:val="ChItalBold"/>
              </w:rPr>
              <w:t>dederet</w:t>
            </w:r>
          </w:p>
        </w:tc>
        <w:tc>
          <w:tcPr>
            <w:tcW w:w="4649" w:type="dxa"/>
            <w:shd w:val="clear" w:color="auto" w:fill="auto"/>
          </w:tcPr>
          <w:p w14:paraId="65938332" w14:textId="77777777" w:rsidR="00130064" w:rsidRPr="00ED597C" w:rsidRDefault="00130064" w:rsidP="00AC23C4">
            <w:pPr>
              <w:ind w:left="113" w:hanging="113"/>
            </w:pPr>
            <w:r w:rsidRPr="00ED597C">
              <w:t>Sound of a drum</w:t>
            </w:r>
          </w:p>
        </w:tc>
      </w:tr>
      <w:tr w:rsidR="00130064" w:rsidRPr="006F6164" w14:paraId="51074A45" w14:textId="77777777" w:rsidTr="00F85770">
        <w:tc>
          <w:tcPr>
            <w:tcW w:w="2041" w:type="dxa"/>
            <w:shd w:val="clear" w:color="auto" w:fill="auto"/>
          </w:tcPr>
          <w:p w14:paraId="611D1094" w14:textId="77777777" w:rsidR="00130064" w:rsidRPr="00FA5EB5" w:rsidRDefault="00130064" w:rsidP="00130064">
            <w:pPr>
              <w:rPr>
                <w:rStyle w:val="ChItalBold"/>
              </w:rPr>
            </w:pPr>
            <w:r w:rsidRPr="00FA5EB5">
              <w:rPr>
                <w:rStyle w:val="ChItalBold"/>
              </w:rPr>
              <w:t>fuuu</w:t>
            </w:r>
          </w:p>
        </w:tc>
        <w:tc>
          <w:tcPr>
            <w:tcW w:w="4649" w:type="dxa"/>
            <w:shd w:val="clear" w:color="auto" w:fill="auto"/>
          </w:tcPr>
          <w:p w14:paraId="3311E83D" w14:textId="77777777" w:rsidR="00130064" w:rsidRPr="00ED597C" w:rsidRDefault="00130064" w:rsidP="00AC23C4">
            <w:pPr>
              <w:ind w:left="113" w:hanging="113"/>
            </w:pPr>
            <w:r>
              <w:t xml:space="preserve">Sound of blowing </w:t>
            </w:r>
            <w:r w:rsidRPr="00ED597C">
              <w:t>air</w:t>
            </w:r>
          </w:p>
        </w:tc>
      </w:tr>
      <w:tr w:rsidR="00130064" w:rsidRPr="006F6164" w14:paraId="07FF7529" w14:textId="77777777" w:rsidTr="00F85770">
        <w:tc>
          <w:tcPr>
            <w:tcW w:w="2041" w:type="dxa"/>
            <w:shd w:val="clear" w:color="auto" w:fill="auto"/>
          </w:tcPr>
          <w:p w14:paraId="1FB9184D" w14:textId="77777777" w:rsidR="00130064" w:rsidRPr="00FA5EB5" w:rsidRDefault="00130064" w:rsidP="00130064">
            <w:pPr>
              <w:rPr>
                <w:rStyle w:val="ChItalBold"/>
              </w:rPr>
            </w:pPr>
            <w:r w:rsidRPr="00FA5EB5">
              <w:rPr>
                <w:rStyle w:val="ChItalBold"/>
              </w:rPr>
              <w:t>kkkhkh</w:t>
            </w:r>
          </w:p>
        </w:tc>
        <w:tc>
          <w:tcPr>
            <w:tcW w:w="4649" w:type="dxa"/>
            <w:shd w:val="clear" w:color="auto" w:fill="auto"/>
          </w:tcPr>
          <w:p w14:paraId="1AE616A5" w14:textId="77777777" w:rsidR="00130064" w:rsidRPr="006F6164" w:rsidRDefault="00130064" w:rsidP="00AC23C4">
            <w:pPr>
              <w:ind w:left="113" w:hanging="113"/>
            </w:pPr>
            <w:r>
              <w:t>Sound of an object falling or collapsing with a dull or heavy sound</w:t>
            </w:r>
          </w:p>
        </w:tc>
      </w:tr>
      <w:tr w:rsidR="00130064" w:rsidRPr="006F6164" w14:paraId="4407A720" w14:textId="77777777" w:rsidTr="00F85770">
        <w:tc>
          <w:tcPr>
            <w:tcW w:w="2041" w:type="dxa"/>
            <w:shd w:val="clear" w:color="auto" w:fill="auto"/>
          </w:tcPr>
          <w:p w14:paraId="6E3E68BA" w14:textId="77777777" w:rsidR="00130064" w:rsidRPr="00FA5EB5" w:rsidRDefault="00130064" w:rsidP="00130064">
            <w:pPr>
              <w:rPr>
                <w:rStyle w:val="ChItalBold"/>
              </w:rPr>
            </w:pPr>
            <w:r w:rsidRPr="00FA5EB5">
              <w:rPr>
                <w:rStyle w:val="ChItalBold"/>
              </w:rPr>
              <w:t>mmmuat</w:t>
            </w:r>
          </w:p>
        </w:tc>
        <w:tc>
          <w:tcPr>
            <w:tcW w:w="4649" w:type="dxa"/>
            <w:shd w:val="clear" w:color="auto" w:fill="auto"/>
          </w:tcPr>
          <w:p w14:paraId="6B44A8AB" w14:textId="77777777" w:rsidR="00130064" w:rsidRPr="00627361" w:rsidRDefault="00130064" w:rsidP="00AC23C4">
            <w:pPr>
              <w:ind w:left="113" w:hanging="113"/>
            </w:pPr>
            <w:r w:rsidRPr="00627361">
              <w:t>Sound of kissing</w:t>
            </w:r>
          </w:p>
        </w:tc>
      </w:tr>
      <w:tr w:rsidR="00130064" w:rsidRPr="006F6164" w14:paraId="7FBEC404" w14:textId="77777777" w:rsidTr="00F85770">
        <w:tc>
          <w:tcPr>
            <w:tcW w:w="2041" w:type="dxa"/>
            <w:shd w:val="clear" w:color="auto" w:fill="auto"/>
          </w:tcPr>
          <w:p w14:paraId="74A34BF7" w14:textId="77777777" w:rsidR="00130064" w:rsidRPr="00FA5EB5" w:rsidRDefault="00130064" w:rsidP="00130064">
            <w:pPr>
              <w:rPr>
                <w:rStyle w:val="ChItalBold"/>
              </w:rPr>
            </w:pPr>
            <w:r w:rsidRPr="00FA5EB5">
              <w:rPr>
                <w:rStyle w:val="ChItalBold"/>
              </w:rPr>
              <w:t>ngying-ngyaung</w:t>
            </w:r>
          </w:p>
        </w:tc>
        <w:tc>
          <w:tcPr>
            <w:tcW w:w="4649" w:type="dxa"/>
            <w:shd w:val="clear" w:color="auto" w:fill="auto"/>
          </w:tcPr>
          <w:p w14:paraId="37A63EAA" w14:textId="77777777" w:rsidR="00130064" w:rsidRPr="006F6164" w:rsidRDefault="00130064" w:rsidP="00AC23C4">
            <w:pPr>
              <w:ind w:left="113" w:hanging="113"/>
            </w:pPr>
            <w:r>
              <w:t xml:space="preserve">Sound of a cockatoo </w:t>
            </w:r>
            <w:r w:rsidRPr="006F6164">
              <w:t>call</w:t>
            </w:r>
            <w:r>
              <w:t>ing</w:t>
            </w:r>
          </w:p>
        </w:tc>
      </w:tr>
      <w:tr w:rsidR="00130064" w:rsidRPr="006F6164" w14:paraId="3E2D88EF" w14:textId="77777777" w:rsidTr="00F85770">
        <w:tc>
          <w:tcPr>
            <w:tcW w:w="2041" w:type="dxa"/>
            <w:shd w:val="clear" w:color="auto" w:fill="auto"/>
          </w:tcPr>
          <w:p w14:paraId="5472B980" w14:textId="77777777" w:rsidR="00130064" w:rsidRPr="00FA5EB5" w:rsidRDefault="00130064" w:rsidP="00130064">
            <w:pPr>
              <w:rPr>
                <w:rStyle w:val="ChItalBold"/>
              </w:rPr>
            </w:pPr>
            <w:r>
              <w:rPr>
                <w:rStyle w:val="ChItalBold"/>
              </w:rPr>
              <w:t>pak, ta</w:t>
            </w:r>
            <w:r w:rsidRPr="00FA5EB5">
              <w:rPr>
                <w:rStyle w:val="ChItalBold"/>
              </w:rPr>
              <w:t>k</w:t>
            </w:r>
            <w:r>
              <w:rPr>
                <w:rStyle w:val="ChItalBold"/>
              </w:rPr>
              <w:t>, tang, wreeek</w:t>
            </w:r>
          </w:p>
        </w:tc>
        <w:tc>
          <w:tcPr>
            <w:tcW w:w="4649" w:type="dxa"/>
            <w:shd w:val="clear" w:color="auto" w:fill="auto"/>
          </w:tcPr>
          <w:p w14:paraId="50433AA4" w14:textId="77777777" w:rsidR="00130064" w:rsidRPr="006F6164" w:rsidRDefault="00130064" w:rsidP="00AC23C4">
            <w:pPr>
              <w:ind w:left="113" w:hanging="113"/>
            </w:pPr>
            <w:r>
              <w:t>Sound of banging, of a punch to the jaw, or of colliding bodies, slamming objects</w:t>
            </w:r>
          </w:p>
        </w:tc>
      </w:tr>
      <w:tr w:rsidR="00130064" w:rsidRPr="006F6164" w14:paraId="44A91A71" w14:textId="77777777" w:rsidTr="00F85770">
        <w:tc>
          <w:tcPr>
            <w:tcW w:w="2041" w:type="dxa"/>
            <w:shd w:val="clear" w:color="auto" w:fill="auto"/>
          </w:tcPr>
          <w:p w14:paraId="73EB0D1E" w14:textId="77777777" w:rsidR="00130064" w:rsidRPr="00FA5EB5" w:rsidRDefault="00130064" w:rsidP="00130064">
            <w:pPr>
              <w:rPr>
                <w:rStyle w:val="ChItalBold"/>
              </w:rPr>
            </w:pPr>
            <w:r w:rsidRPr="00FA5EB5">
              <w:rPr>
                <w:rStyle w:val="ChItalBold"/>
              </w:rPr>
              <w:t>piiip</w:t>
            </w:r>
          </w:p>
        </w:tc>
        <w:tc>
          <w:tcPr>
            <w:tcW w:w="4649" w:type="dxa"/>
            <w:shd w:val="clear" w:color="auto" w:fill="auto"/>
          </w:tcPr>
          <w:p w14:paraId="1B631F01" w14:textId="77777777" w:rsidR="00130064" w:rsidRPr="00B541D8" w:rsidRDefault="00130064" w:rsidP="00AC23C4">
            <w:pPr>
              <w:ind w:left="113" w:hanging="113"/>
            </w:pPr>
            <w:r w:rsidRPr="00B541D8">
              <w:t>Sound of blowing a horn</w:t>
            </w:r>
          </w:p>
        </w:tc>
      </w:tr>
      <w:tr w:rsidR="00130064" w:rsidRPr="006F6164" w14:paraId="3BADBD50" w14:textId="77777777" w:rsidTr="00F85770">
        <w:tc>
          <w:tcPr>
            <w:tcW w:w="2041" w:type="dxa"/>
            <w:shd w:val="clear" w:color="auto" w:fill="auto"/>
          </w:tcPr>
          <w:p w14:paraId="266839EB" w14:textId="77777777" w:rsidR="00130064" w:rsidRPr="00FA5EB5" w:rsidRDefault="00130064" w:rsidP="00130064">
            <w:pPr>
              <w:rPr>
                <w:rStyle w:val="ChItalBold"/>
              </w:rPr>
            </w:pPr>
            <w:r w:rsidRPr="00FA5EB5">
              <w:rPr>
                <w:rStyle w:val="ChItalBold"/>
              </w:rPr>
              <w:t>s</w:t>
            </w:r>
            <w:r w:rsidR="00093953">
              <w:rPr>
                <w:rStyle w:val="ChItalBold"/>
              </w:rPr>
              <w:t>yyyt</w:t>
            </w:r>
          </w:p>
        </w:tc>
        <w:tc>
          <w:tcPr>
            <w:tcW w:w="4649" w:type="dxa"/>
            <w:shd w:val="clear" w:color="auto" w:fill="auto"/>
          </w:tcPr>
          <w:p w14:paraId="0782B02F" w14:textId="77777777" w:rsidR="00130064" w:rsidRPr="006F6164" w:rsidRDefault="00130064" w:rsidP="00AC23C4">
            <w:pPr>
              <w:ind w:left="113" w:hanging="113"/>
            </w:pPr>
            <w:r>
              <w:t>Sound of an object moving through air or water</w:t>
            </w:r>
          </w:p>
        </w:tc>
      </w:tr>
      <w:tr w:rsidR="00130064" w:rsidRPr="006F6164" w14:paraId="34E0844D" w14:textId="77777777" w:rsidTr="00F85770">
        <w:tc>
          <w:tcPr>
            <w:tcW w:w="2041" w:type="dxa"/>
            <w:shd w:val="clear" w:color="auto" w:fill="auto"/>
          </w:tcPr>
          <w:p w14:paraId="13446F6C" w14:textId="77777777" w:rsidR="00130064" w:rsidRPr="00FA5EB5" w:rsidRDefault="00130064" w:rsidP="00130064">
            <w:pPr>
              <w:rPr>
                <w:rStyle w:val="ChItalBold"/>
              </w:rPr>
            </w:pPr>
            <w:r w:rsidRPr="00FA5EB5">
              <w:rPr>
                <w:rStyle w:val="ChItalBold"/>
              </w:rPr>
              <w:t>srrrt</w:t>
            </w:r>
          </w:p>
        </w:tc>
        <w:tc>
          <w:tcPr>
            <w:tcW w:w="4649" w:type="dxa"/>
            <w:shd w:val="clear" w:color="auto" w:fill="auto"/>
          </w:tcPr>
          <w:p w14:paraId="43732F0B" w14:textId="77777777" w:rsidR="00130064" w:rsidRPr="006F6164" w:rsidRDefault="00130064" w:rsidP="00AC23C4">
            <w:pPr>
              <w:ind w:left="113" w:hanging="113"/>
            </w:pPr>
            <w:r>
              <w:t>Sound of pulling, tearing or cutting</w:t>
            </w:r>
          </w:p>
        </w:tc>
      </w:tr>
      <w:tr w:rsidR="00130064" w:rsidRPr="006F6164" w14:paraId="5FD48271" w14:textId="77777777" w:rsidTr="00F85770">
        <w:tc>
          <w:tcPr>
            <w:tcW w:w="2041" w:type="dxa"/>
            <w:shd w:val="clear" w:color="auto" w:fill="auto"/>
          </w:tcPr>
          <w:p w14:paraId="24404681" w14:textId="77777777" w:rsidR="00130064" w:rsidRPr="00FA5EB5" w:rsidRDefault="00130064" w:rsidP="00130064">
            <w:pPr>
              <w:rPr>
                <w:rStyle w:val="ChItalBold"/>
              </w:rPr>
            </w:pPr>
            <w:r w:rsidRPr="00FA5EB5">
              <w:rPr>
                <w:rStyle w:val="ChItalBold"/>
              </w:rPr>
              <w:t>ssst</w:t>
            </w:r>
          </w:p>
        </w:tc>
        <w:tc>
          <w:tcPr>
            <w:tcW w:w="4649" w:type="dxa"/>
            <w:shd w:val="clear" w:color="auto" w:fill="auto"/>
          </w:tcPr>
          <w:p w14:paraId="50DD961C" w14:textId="77777777" w:rsidR="00130064" w:rsidRPr="00EE56FA" w:rsidRDefault="00130064" w:rsidP="00AC23C4">
            <w:pPr>
              <w:ind w:left="113" w:hanging="113"/>
            </w:pPr>
            <w:r w:rsidRPr="00EE56FA">
              <w:t>Sound</w:t>
            </w:r>
            <w:r>
              <w:t xml:space="preserve"> of </w:t>
            </w:r>
            <w:r w:rsidRPr="00EE56FA">
              <w:t>vomiting</w:t>
            </w:r>
          </w:p>
        </w:tc>
      </w:tr>
      <w:tr w:rsidR="00130064" w:rsidRPr="006F6164" w14:paraId="5883A12E" w14:textId="77777777" w:rsidTr="00F85770">
        <w:tc>
          <w:tcPr>
            <w:tcW w:w="2041" w:type="dxa"/>
            <w:shd w:val="clear" w:color="auto" w:fill="auto"/>
          </w:tcPr>
          <w:p w14:paraId="769D13D2" w14:textId="77777777" w:rsidR="00130064" w:rsidRPr="00FA5EB5" w:rsidRDefault="00130064" w:rsidP="00130064">
            <w:pPr>
              <w:rPr>
                <w:rStyle w:val="ChItalBold"/>
              </w:rPr>
            </w:pPr>
            <w:r w:rsidRPr="00FA5EB5">
              <w:rPr>
                <w:rStyle w:val="ChItalBold"/>
              </w:rPr>
              <w:t>tak</w:t>
            </w:r>
          </w:p>
        </w:tc>
        <w:tc>
          <w:tcPr>
            <w:tcW w:w="4649" w:type="dxa"/>
            <w:shd w:val="clear" w:color="auto" w:fill="auto"/>
          </w:tcPr>
          <w:p w14:paraId="030E5947" w14:textId="77777777" w:rsidR="00130064" w:rsidRPr="00572259" w:rsidRDefault="00130064" w:rsidP="00AC23C4">
            <w:pPr>
              <w:ind w:left="113" w:hanging="113"/>
            </w:pPr>
            <w:r w:rsidRPr="00572259">
              <w:t>Sound of knocking</w:t>
            </w:r>
          </w:p>
        </w:tc>
      </w:tr>
      <w:tr w:rsidR="00130064" w:rsidRPr="006F6164" w14:paraId="43889B3C" w14:textId="77777777" w:rsidTr="00F85770">
        <w:tc>
          <w:tcPr>
            <w:tcW w:w="2041" w:type="dxa"/>
            <w:shd w:val="clear" w:color="auto" w:fill="auto"/>
          </w:tcPr>
          <w:p w14:paraId="4CCB37E1" w14:textId="77777777" w:rsidR="00130064" w:rsidRPr="00FA5EB5" w:rsidRDefault="00130064" w:rsidP="00130064">
            <w:pPr>
              <w:rPr>
                <w:rStyle w:val="ChItalBold"/>
              </w:rPr>
            </w:pPr>
            <w:r w:rsidRPr="00FA5EB5">
              <w:rPr>
                <w:rStyle w:val="ChItalBold"/>
              </w:rPr>
              <w:t>tpf</w:t>
            </w:r>
          </w:p>
        </w:tc>
        <w:tc>
          <w:tcPr>
            <w:tcW w:w="4649" w:type="dxa"/>
            <w:shd w:val="clear" w:color="auto" w:fill="auto"/>
          </w:tcPr>
          <w:p w14:paraId="2B2B9F3C" w14:textId="77777777" w:rsidR="00130064" w:rsidRPr="00572259" w:rsidRDefault="00130064" w:rsidP="00AC23C4">
            <w:pPr>
              <w:ind w:left="113" w:hanging="113"/>
            </w:pPr>
            <w:r>
              <w:t xml:space="preserve">Sound of </w:t>
            </w:r>
            <w:r w:rsidRPr="00572259">
              <w:t>spitting out a mouthful of liquid</w:t>
            </w:r>
          </w:p>
        </w:tc>
      </w:tr>
      <w:tr w:rsidR="00130064" w:rsidRPr="006F6164" w14:paraId="13631A69" w14:textId="77777777" w:rsidTr="00F85770">
        <w:tc>
          <w:tcPr>
            <w:tcW w:w="2041" w:type="dxa"/>
            <w:shd w:val="clear" w:color="auto" w:fill="auto"/>
          </w:tcPr>
          <w:p w14:paraId="6AB82FDA" w14:textId="77777777" w:rsidR="00130064" w:rsidRPr="00FA5EB5" w:rsidRDefault="00130064" w:rsidP="00130064">
            <w:pPr>
              <w:rPr>
                <w:rStyle w:val="ChItalBold"/>
              </w:rPr>
            </w:pPr>
            <w:r>
              <w:rPr>
                <w:rStyle w:val="ChItalBold"/>
              </w:rPr>
              <w:t>trrr</w:t>
            </w:r>
            <w:r w:rsidRPr="00FA5EB5">
              <w:rPr>
                <w:rStyle w:val="ChItalBold"/>
              </w:rPr>
              <w:t>t</w:t>
            </w:r>
          </w:p>
        </w:tc>
        <w:tc>
          <w:tcPr>
            <w:tcW w:w="4649" w:type="dxa"/>
            <w:shd w:val="clear" w:color="auto" w:fill="auto"/>
          </w:tcPr>
          <w:p w14:paraId="37109CFB" w14:textId="77777777" w:rsidR="00130064" w:rsidRPr="00572259" w:rsidRDefault="00130064" w:rsidP="00AC23C4">
            <w:pPr>
              <w:ind w:left="113" w:hanging="113"/>
            </w:pPr>
            <w:r w:rsidRPr="00572259">
              <w:t>Sound of running feet</w:t>
            </w:r>
          </w:p>
        </w:tc>
      </w:tr>
      <w:tr w:rsidR="00130064" w:rsidRPr="006F6164" w14:paraId="55239366" w14:textId="77777777" w:rsidTr="00F85770">
        <w:tc>
          <w:tcPr>
            <w:tcW w:w="2041" w:type="dxa"/>
            <w:shd w:val="clear" w:color="auto" w:fill="auto"/>
          </w:tcPr>
          <w:p w14:paraId="5BF8DDB9" w14:textId="77777777" w:rsidR="00130064" w:rsidRPr="00FA5EB5" w:rsidRDefault="00130064" w:rsidP="00130064">
            <w:pPr>
              <w:rPr>
                <w:rStyle w:val="ChItalBold"/>
              </w:rPr>
            </w:pPr>
            <w:r w:rsidRPr="00FA5EB5">
              <w:rPr>
                <w:rStyle w:val="ChItalBold"/>
              </w:rPr>
              <w:t>wruaw</w:t>
            </w:r>
          </w:p>
        </w:tc>
        <w:tc>
          <w:tcPr>
            <w:tcW w:w="4649" w:type="dxa"/>
            <w:shd w:val="clear" w:color="auto" w:fill="auto"/>
          </w:tcPr>
          <w:p w14:paraId="755EE928" w14:textId="77777777" w:rsidR="00130064" w:rsidRPr="007F7747" w:rsidRDefault="00130064" w:rsidP="00AC23C4">
            <w:pPr>
              <w:ind w:left="113" w:hanging="113"/>
            </w:pPr>
            <w:r w:rsidRPr="007F7747">
              <w:t xml:space="preserve">Sound of </w:t>
            </w:r>
            <w:r>
              <w:t xml:space="preserve">heavy breathing or </w:t>
            </w:r>
            <w:r w:rsidRPr="007F7747">
              <w:t>suffocation</w:t>
            </w:r>
          </w:p>
        </w:tc>
      </w:tr>
      <w:tr w:rsidR="00130064" w:rsidRPr="006F6164" w14:paraId="3B086BF6" w14:textId="77777777" w:rsidTr="00F85770">
        <w:tc>
          <w:tcPr>
            <w:tcW w:w="2041" w:type="dxa"/>
            <w:shd w:val="clear" w:color="auto" w:fill="auto"/>
          </w:tcPr>
          <w:p w14:paraId="50DA913C" w14:textId="77777777" w:rsidR="00130064" w:rsidRPr="00FA5EB5" w:rsidRDefault="00130064" w:rsidP="00130064">
            <w:pPr>
              <w:pStyle w:val="TableCell0-2Break"/>
              <w:rPr>
                <w:rStyle w:val="ChItalBold"/>
              </w:rPr>
            </w:pPr>
            <w:r w:rsidRPr="00FA5EB5">
              <w:rPr>
                <w:rStyle w:val="ChItalBold"/>
              </w:rPr>
              <w:t>wuuu</w:t>
            </w:r>
          </w:p>
        </w:tc>
        <w:tc>
          <w:tcPr>
            <w:tcW w:w="4649" w:type="dxa"/>
            <w:shd w:val="clear" w:color="auto" w:fill="auto"/>
          </w:tcPr>
          <w:p w14:paraId="6C029B30" w14:textId="77777777" w:rsidR="00130064" w:rsidRPr="000934AF" w:rsidRDefault="00130064" w:rsidP="00130064">
            <w:pPr>
              <w:pStyle w:val="TableCell0-2Break"/>
            </w:pPr>
            <w:r w:rsidRPr="000934AF">
              <w:t>Sound of shouting</w:t>
            </w:r>
          </w:p>
        </w:tc>
      </w:tr>
    </w:tbl>
    <w:p w14:paraId="4D228905" w14:textId="77777777" w:rsidR="00130064" w:rsidRDefault="00130064" w:rsidP="00E217E9">
      <w:pPr>
        <w:pStyle w:val="Body0010after05before"/>
      </w:pPr>
      <w:r>
        <w:t xml:space="preserve">Examples of </w:t>
      </w:r>
      <w:r w:rsidRPr="00DC6455">
        <w:t>onomatopoeic words</w:t>
      </w:r>
      <w:r>
        <w:t xml:space="preserve"> in context are presented in </w:t>
      </w:r>
      <w:r>
        <w:fldChar w:fldCharType="begin"/>
      </w:r>
      <w:r>
        <w:instrText xml:space="preserve"> REF _Ref358466481 \h </w:instrText>
      </w:r>
      <w:r>
        <w:fldChar w:fldCharType="separate"/>
      </w:r>
      <w:r w:rsidR="00154D81" w:rsidRPr="00856563">
        <w:t>(</w:t>
      </w:r>
      <w:r w:rsidR="00154D81">
        <w:rPr>
          <w:noProof/>
        </w:rPr>
        <w:t>345</w:t>
      </w:r>
      <w:r w:rsidR="00154D81" w:rsidRPr="00856563">
        <w:t>)</w:t>
      </w:r>
      <w:r>
        <w:fldChar w:fldCharType="end"/>
      </w:r>
      <w:r>
        <w:t xml:space="preserve"> to </w:t>
      </w:r>
      <w:r>
        <w:fldChar w:fldCharType="begin"/>
      </w:r>
      <w:r>
        <w:instrText xml:space="preserve"> REF _Ref358466485 \h </w:instrText>
      </w:r>
      <w:r>
        <w:fldChar w:fldCharType="separate"/>
      </w:r>
      <w:r w:rsidR="00154D81" w:rsidRPr="00856563">
        <w:t>(</w:t>
      </w:r>
      <w:r w:rsidR="00154D81">
        <w:rPr>
          <w:noProof/>
        </w:rPr>
        <w:t>347</w:t>
      </w:r>
      <w:r w:rsidR="00154D81" w:rsidRPr="00856563">
        <w:t>)</w:t>
      </w:r>
      <w:r>
        <w:fldChar w:fldCharType="end"/>
      </w:r>
      <w:r>
        <w:t>.</w:t>
      </w:r>
    </w:p>
    <w:tbl>
      <w:tblPr>
        <w:tblW w:w="5404" w:type="dxa"/>
        <w:tblCellMar>
          <w:left w:w="42" w:type="dxa"/>
          <w:right w:w="42" w:type="dxa"/>
        </w:tblCellMar>
        <w:tblLook w:val="01E0" w:firstRow="1" w:lastRow="1" w:firstColumn="1" w:lastColumn="1" w:noHBand="0" w:noVBand="0"/>
      </w:tblPr>
      <w:tblGrid>
        <w:gridCol w:w="709"/>
        <w:gridCol w:w="489"/>
        <w:gridCol w:w="673"/>
        <w:gridCol w:w="489"/>
        <w:gridCol w:w="584"/>
        <w:gridCol w:w="540"/>
        <w:gridCol w:w="640"/>
        <w:gridCol w:w="640"/>
        <w:gridCol w:w="640"/>
      </w:tblGrid>
      <w:tr w:rsidR="00AC23C4" w:rsidRPr="00414A9C" w14:paraId="6524BE96" w14:textId="77777777" w:rsidTr="00AC23C4">
        <w:tc>
          <w:tcPr>
            <w:tcW w:w="709" w:type="dxa"/>
            <w:shd w:val="clear" w:color="auto" w:fill="auto"/>
          </w:tcPr>
          <w:p w14:paraId="40EF57B0" w14:textId="77777777" w:rsidR="00130064" w:rsidRPr="009F708D" w:rsidRDefault="00130064" w:rsidP="00130064">
            <w:pPr>
              <w:pStyle w:val="O0Nwnext"/>
            </w:pPr>
            <w:bookmarkStart w:id="2775" w:name="_Ref358466481"/>
            <w:r w:rsidRPr="00856563">
              <w:t>(</w:t>
            </w:r>
            <w:fldSimple w:instr=" SEQ ( \* ARABIC \s 1 ">
              <w:r w:rsidR="00154D81">
                <w:rPr>
                  <w:noProof/>
                </w:rPr>
                <w:t>345</w:t>
              </w:r>
            </w:fldSimple>
            <w:r w:rsidRPr="00856563">
              <w:t>)</w:t>
            </w:r>
            <w:bookmarkEnd w:id="2775"/>
          </w:p>
        </w:tc>
        <w:tc>
          <w:tcPr>
            <w:tcW w:w="489" w:type="dxa"/>
            <w:shd w:val="clear" w:color="auto" w:fill="auto"/>
          </w:tcPr>
          <w:p w14:paraId="3903D0BB" w14:textId="77777777" w:rsidR="00130064" w:rsidRPr="008936C7" w:rsidRDefault="00130064" w:rsidP="00130064">
            <w:pPr>
              <w:pStyle w:val="Text"/>
            </w:pPr>
            <w:r w:rsidRPr="008936C7">
              <w:t>sa</w:t>
            </w:r>
          </w:p>
        </w:tc>
        <w:tc>
          <w:tcPr>
            <w:tcW w:w="673" w:type="dxa"/>
            <w:shd w:val="clear" w:color="auto" w:fill="auto"/>
          </w:tcPr>
          <w:p w14:paraId="626B6EF2" w14:textId="77777777" w:rsidR="00130064" w:rsidRPr="008936C7" w:rsidRDefault="00130064" w:rsidP="00130064">
            <w:pPr>
              <w:pStyle w:val="Text"/>
            </w:pPr>
            <w:r w:rsidRPr="008936C7">
              <w:t>ayun</w:t>
            </w:r>
            <w:r w:rsidR="0013592E">
              <w:t>g</w:t>
            </w:r>
          </w:p>
        </w:tc>
        <w:tc>
          <w:tcPr>
            <w:tcW w:w="489" w:type="dxa"/>
            <w:shd w:val="clear" w:color="auto" w:fill="auto"/>
          </w:tcPr>
          <w:p w14:paraId="4E8C3206" w14:textId="77777777" w:rsidR="00130064" w:rsidRPr="008936C7" w:rsidRDefault="00130064" w:rsidP="00130064">
            <w:pPr>
              <w:pStyle w:val="Text"/>
            </w:pPr>
            <w:r w:rsidRPr="008936C7">
              <w:t>dia</w:t>
            </w:r>
          </w:p>
        </w:tc>
        <w:tc>
          <w:tcPr>
            <w:tcW w:w="584" w:type="dxa"/>
            <w:shd w:val="clear" w:color="auto" w:fill="auto"/>
          </w:tcPr>
          <w:p w14:paraId="7367F089" w14:textId="77777777" w:rsidR="00130064" w:rsidRPr="008936C7" w:rsidRDefault="00130064" w:rsidP="00130064">
            <w:pPr>
              <w:pStyle w:val="Text"/>
            </w:pPr>
            <w:r w:rsidRPr="008936C7">
              <w:t>tiga</w:t>
            </w:r>
          </w:p>
        </w:tc>
        <w:tc>
          <w:tcPr>
            <w:tcW w:w="540" w:type="dxa"/>
            <w:shd w:val="clear" w:color="auto" w:fill="auto"/>
          </w:tcPr>
          <w:p w14:paraId="7583A83C" w14:textId="77777777" w:rsidR="00130064" w:rsidRPr="008936C7" w:rsidRDefault="00130064" w:rsidP="00130064">
            <w:pPr>
              <w:pStyle w:val="Text"/>
            </w:pPr>
            <w:r w:rsidRPr="008936C7">
              <w:t>kali</w:t>
            </w:r>
            <w:r w:rsidR="00D22F6A">
              <w:t>,</w:t>
            </w:r>
          </w:p>
        </w:tc>
        <w:tc>
          <w:tcPr>
            <w:tcW w:w="640" w:type="dxa"/>
            <w:shd w:val="clear" w:color="auto" w:fill="auto"/>
          </w:tcPr>
          <w:p w14:paraId="56D9F85C" w14:textId="77777777" w:rsidR="00130064" w:rsidRPr="00CF69F4" w:rsidRDefault="00130064" w:rsidP="00130064">
            <w:pPr>
              <w:pStyle w:val="Text"/>
              <w:rPr>
                <w:rStyle w:val="ChBlueBold"/>
              </w:rPr>
            </w:pPr>
            <w:r>
              <w:rPr>
                <w:rStyle w:val="ChBlueBold"/>
              </w:rPr>
              <w:t>pak</w:t>
            </w:r>
          </w:p>
        </w:tc>
        <w:tc>
          <w:tcPr>
            <w:tcW w:w="640" w:type="dxa"/>
            <w:shd w:val="clear" w:color="auto" w:fill="auto"/>
          </w:tcPr>
          <w:p w14:paraId="0319D74A" w14:textId="77777777" w:rsidR="00130064" w:rsidRPr="00CF69F4" w:rsidRDefault="00130064" w:rsidP="00130064">
            <w:pPr>
              <w:pStyle w:val="Text"/>
              <w:rPr>
                <w:rStyle w:val="ChBlueBold"/>
              </w:rPr>
            </w:pPr>
            <w:r w:rsidRPr="00CF69F4">
              <w:rPr>
                <w:rStyle w:val="ChBlueBold"/>
              </w:rPr>
              <w:t>pak</w:t>
            </w:r>
          </w:p>
        </w:tc>
        <w:tc>
          <w:tcPr>
            <w:tcW w:w="640" w:type="dxa"/>
            <w:shd w:val="clear" w:color="auto" w:fill="auto"/>
          </w:tcPr>
          <w:p w14:paraId="1164DAA6" w14:textId="77777777" w:rsidR="00130064" w:rsidRPr="00CF69F4" w:rsidRDefault="00130064" w:rsidP="00130064">
            <w:pPr>
              <w:pStyle w:val="Text"/>
              <w:rPr>
                <w:rStyle w:val="ChBlueBold"/>
              </w:rPr>
            </w:pPr>
            <w:r w:rsidRPr="00CF69F4">
              <w:rPr>
                <w:rStyle w:val="ChBlueBold"/>
              </w:rPr>
              <w:t>pak</w:t>
            </w:r>
          </w:p>
        </w:tc>
      </w:tr>
      <w:tr w:rsidR="00AC23C4" w:rsidRPr="00AC23C4" w14:paraId="05569D1F" w14:textId="77777777" w:rsidTr="00AC23C4">
        <w:tc>
          <w:tcPr>
            <w:tcW w:w="709" w:type="dxa"/>
            <w:shd w:val="clear" w:color="auto" w:fill="auto"/>
          </w:tcPr>
          <w:p w14:paraId="4DB07EBF" w14:textId="77777777" w:rsidR="00130064" w:rsidRPr="008936C7" w:rsidRDefault="00130064" w:rsidP="00130064">
            <w:pPr>
              <w:pStyle w:val="GlossEng"/>
            </w:pPr>
          </w:p>
        </w:tc>
        <w:tc>
          <w:tcPr>
            <w:tcW w:w="489" w:type="dxa"/>
            <w:shd w:val="clear" w:color="auto" w:fill="auto"/>
          </w:tcPr>
          <w:p w14:paraId="06FB41B4" w14:textId="77777777" w:rsidR="00130064" w:rsidRPr="0099608C" w:rsidRDefault="00130064" w:rsidP="00130064">
            <w:pPr>
              <w:pStyle w:val="GlossEng"/>
              <w:rPr>
                <w:rStyle w:val="ChSmallCaps"/>
              </w:rPr>
            </w:pPr>
            <w:r w:rsidRPr="0099608C">
              <w:rPr>
                <w:rStyle w:val="ChSmallCaps"/>
              </w:rPr>
              <w:t>1sg</w:t>
            </w:r>
          </w:p>
        </w:tc>
        <w:tc>
          <w:tcPr>
            <w:tcW w:w="673" w:type="dxa"/>
            <w:shd w:val="clear" w:color="auto" w:fill="auto"/>
          </w:tcPr>
          <w:p w14:paraId="70144179" w14:textId="77777777" w:rsidR="00130064" w:rsidRPr="008936C7" w:rsidRDefault="00130064" w:rsidP="00130064">
            <w:pPr>
              <w:pStyle w:val="GlossEng"/>
            </w:pPr>
            <w:r w:rsidRPr="008936C7">
              <w:t>hit</w:t>
            </w:r>
          </w:p>
        </w:tc>
        <w:tc>
          <w:tcPr>
            <w:tcW w:w="489" w:type="dxa"/>
            <w:shd w:val="clear" w:color="auto" w:fill="auto"/>
          </w:tcPr>
          <w:p w14:paraId="5420A9CE" w14:textId="77777777" w:rsidR="00130064" w:rsidRPr="0099608C" w:rsidRDefault="00130064" w:rsidP="00130064">
            <w:pPr>
              <w:pStyle w:val="GlossEng"/>
              <w:rPr>
                <w:rStyle w:val="ChSmallCaps"/>
              </w:rPr>
            </w:pPr>
            <w:r w:rsidRPr="0099608C">
              <w:rPr>
                <w:rStyle w:val="ChSmallCaps"/>
              </w:rPr>
              <w:t>3sg</w:t>
            </w:r>
          </w:p>
        </w:tc>
        <w:tc>
          <w:tcPr>
            <w:tcW w:w="584" w:type="dxa"/>
            <w:shd w:val="clear" w:color="auto" w:fill="auto"/>
          </w:tcPr>
          <w:p w14:paraId="041F1E94" w14:textId="77777777" w:rsidR="00130064" w:rsidRPr="008936C7" w:rsidRDefault="00130064" w:rsidP="00130064">
            <w:pPr>
              <w:pStyle w:val="GlossEng"/>
            </w:pPr>
            <w:r w:rsidRPr="008936C7">
              <w:t>three</w:t>
            </w:r>
          </w:p>
        </w:tc>
        <w:tc>
          <w:tcPr>
            <w:tcW w:w="540" w:type="dxa"/>
            <w:shd w:val="clear" w:color="auto" w:fill="auto"/>
          </w:tcPr>
          <w:p w14:paraId="38E4C5F8" w14:textId="77777777" w:rsidR="00130064" w:rsidRPr="008936C7" w:rsidRDefault="00130064" w:rsidP="00130064">
            <w:pPr>
              <w:pStyle w:val="GlossEng"/>
            </w:pPr>
            <w:r w:rsidRPr="008936C7">
              <w:t>time</w:t>
            </w:r>
          </w:p>
        </w:tc>
        <w:tc>
          <w:tcPr>
            <w:tcW w:w="640" w:type="dxa"/>
            <w:shd w:val="clear" w:color="auto" w:fill="auto"/>
          </w:tcPr>
          <w:p w14:paraId="3B8B8965" w14:textId="77777777" w:rsidR="00130064" w:rsidRPr="008936C7" w:rsidRDefault="00130064" w:rsidP="00130064">
            <w:pPr>
              <w:pStyle w:val="GlossEng"/>
            </w:pPr>
            <w:r w:rsidRPr="008936C7">
              <w:t>bang!</w:t>
            </w:r>
          </w:p>
        </w:tc>
        <w:tc>
          <w:tcPr>
            <w:tcW w:w="640" w:type="dxa"/>
            <w:shd w:val="clear" w:color="auto" w:fill="auto"/>
          </w:tcPr>
          <w:p w14:paraId="7322BA69" w14:textId="77777777" w:rsidR="00130064" w:rsidRPr="008936C7" w:rsidRDefault="00130064" w:rsidP="00130064">
            <w:pPr>
              <w:pStyle w:val="GlossEng"/>
            </w:pPr>
            <w:r w:rsidRPr="008936C7">
              <w:t>bang!</w:t>
            </w:r>
          </w:p>
        </w:tc>
        <w:tc>
          <w:tcPr>
            <w:tcW w:w="640" w:type="dxa"/>
            <w:shd w:val="clear" w:color="auto" w:fill="auto"/>
          </w:tcPr>
          <w:p w14:paraId="16563C5E" w14:textId="77777777" w:rsidR="00130064" w:rsidRPr="008936C7" w:rsidRDefault="00130064" w:rsidP="00130064">
            <w:pPr>
              <w:pStyle w:val="GlossEng"/>
            </w:pPr>
            <w:r w:rsidRPr="008936C7">
              <w:t>bang!</w:t>
            </w:r>
          </w:p>
        </w:tc>
      </w:tr>
    </w:tbl>
    <w:p w14:paraId="66D65FDD" w14:textId="399E8B41" w:rsidR="00130064" w:rsidRPr="009E2A1C" w:rsidRDefault="00B7093A" w:rsidP="00130064">
      <w:pPr>
        <w:pStyle w:val="FreeTranslEng"/>
      </w:pPr>
      <w:r>
        <w:t>‘</w:t>
      </w:r>
      <w:r w:rsidR="00130064">
        <w:t xml:space="preserve">I hit him three times, </w:t>
      </w:r>
      <w:r w:rsidR="00130064" w:rsidRPr="00CF69F4">
        <w:rPr>
          <w:rStyle w:val="ChBlueBold"/>
        </w:rPr>
        <w:t>bang!</w:t>
      </w:r>
      <w:r w:rsidR="00130064">
        <w:t xml:space="preserve">, </w:t>
      </w:r>
      <w:r w:rsidR="00130064" w:rsidRPr="00CF69F4">
        <w:rPr>
          <w:rStyle w:val="ChBlueBold"/>
        </w:rPr>
        <w:t>bang!</w:t>
      </w:r>
      <w:r w:rsidR="00130064">
        <w:t xml:space="preserve">, </w:t>
      </w:r>
      <w:r w:rsidR="00130064" w:rsidRPr="00CF69F4">
        <w:rPr>
          <w:rStyle w:val="ChBlueBold"/>
        </w:rPr>
        <w:t>bang!</w:t>
      </w:r>
      <w:r>
        <w:t>’</w:t>
      </w:r>
      <w:r w:rsidR="00130064">
        <w:t xml:space="preserve"> </w:t>
      </w:r>
      <w:r w:rsidR="00130064" w:rsidRPr="00353EE5">
        <w:rPr>
          <w:rStyle w:val="ExampleSource"/>
        </w:rPr>
        <w:t>[080923-010-CvNP.0018]</w:t>
      </w:r>
    </w:p>
    <w:tbl>
      <w:tblPr>
        <w:tblW w:w="6285" w:type="dxa"/>
        <w:tblCellMar>
          <w:left w:w="42" w:type="dxa"/>
          <w:right w:w="42" w:type="dxa"/>
        </w:tblCellMar>
        <w:tblLook w:val="01E0" w:firstRow="1" w:lastRow="1" w:firstColumn="1" w:lastColumn="1" w:noHBand="0" w:noVBand="0"/>
      </w:tblPr>
      <w:tblGrid>
        <w:gridCol w:w="708"/>
        <w:gridCol w:w="284"/>
        <w:gridCol w:w="400"/>
        <w:gridCol w:w="296"/>
        <w:gridCol w:w="410"/>
        <w:gridCol w:w="30"/>
        <w:gridCol w:w="551"/>
        <w:gridCol w:w="790"/>
        <w:gridCol w:w="131"/>
        <w:gridCol w:w="531"/>
        <w:gridCol w:w="175"/>
        <w:gridCol w:w="314"/>
        <w:gridCol w:w="718"/>
        <w:gridCol w:w="947"/>
      </w:tblGrid>
      <w:tr w:rsidR="00AC23C4" w:rsidRPr="00414A9C" w14:paraId="4FF2BCF3" w14:textId="77777777" w:rsidTr="00AC23C4">
        <w:tc>
          <w:tcPr>
            <w:tcW w:w="708" w:type="dxa"/>
            <w:shd w:val="clear" w:color="auto" w:fill="auto"/>
          </w:tcPr>
          <w:p w14:paraId="49288491" w14:textId="77777777" w:rsidR="00130064" w:rsidRPr="009F708D" w:rsidRDefault="00130064" w:rsidP="00130064">
            <w:pPr>
              <w:pStyle w:val="O0Nwnext"/>
            </w:pPr>
            <w:bookmarkStart w:id="2776" w:name="_Ref358466484"/>
            <w:r w:rsidRPr="00856563">
              <w:t>(</w:t>
            </w:r>
            <w:fldSimple w:instr=" SEQ ( \* ARABIC \s 1 ">
              <w:r w:rsidR="00154D81">
                <w:rPr>
                  <w:noProof/>
                </w:rPr>
                <w:t>346</w:t>
              </w:r>
            </w:fldSimple>
            <w:r w:rsidRPr="00856563">
              <w:t>)</w:t>
            </w:r>
            <w:bookmarkEnd w:id="2776"/>
          </w:p>
        </w:tc>
        <w:tc>
          <w:tcPr>
            <w:tcW w:w="284" w:type="dxa"/>
            <w:shd w:val="clear" w:color="auto" w:fill="auto"/>
          </w:tcPr>
          <w:p w14:paraId="32727C01" w14:textId="77777777" w:rsidR="00130064" w:rsidRPr="001374A9" w:rsidRDefault="00130064" w:rsidP="00130064">
            <w:pPr>
              <w:pStyle w:val="Text"/>
            </w:pPr>
            <w:r>
              <w:t>…</w:t>
            </w:r>
          </w:p>
        </w:tc>
        <w:tc>
          <w:tcPr>
            <w:tcW w:w="696" w:type="dxa"/>
            <w:gridSpan w:val="2"/>
            <w:shd w:val="clear" w:color="auto" w:fill="auto"/>
          </w:tcPr>
          <w:p w14:paraId="6D0BF738" w14:textId="77777777" w:rsidR="00130064" w:rsidRPr="001374A9" w:rsidRDefault="00130064" w:rsidP="00130064">
            <w:pPr>
              <w:pStyle w:val="Text"/>
            </w:pPr>
            <w:r>
              <w:t>kitong</w:t>
            </w:r>
          </w:p>
        </w:tc>
        <w:tc>
          <w:tcPr>
            <w:tcW w:w="440" w:type="dxa"/>
            <w:gridSpan w:val="2"/>
            <w:shd w:val="clear" w:color="auto" w:fill="auto"/>
          </w:tcPr>
          <w:p w14:paraId="7F181CC5" w14:textId="77777777" w:rsidR="00130064" w:rsidRPr="001374A9" w:rsidRDefault="00130064" w:rsidP="00130064">
            <w:pPr>
              <w:pStyle w:val="Text"/>
            </w:pPr>
            <w:r>
              <w:t>liat</w:t>
            </w:r>
            <w:r w:rsidR="00D22F6A">
              <w:t>,</w:t>
            </w:r>
          </w:p>
        </w:tc>
        <w:tc>
          <w:tcPr>
            <w:tcW w:w="551" w:type="dxa"/>
            <w:shd w:val="clear" w:color="auto" w:fill="auto"/>
          </w:tcPr>
          <w:p w14:paraId="5B14B477" w14:textId="77777777" w:rsidR="00130064" w:rsidRPr="001374A9" w:rsidRDefault="00130064" w:rsidP="00130064">
            <w:pPr>
              <w:pStyle w:val="Text"/>
            </w:pPr>
            <w:r w:rsidRPr="001374A9">
              <w:t>uy</w:t>
            </w:r>
          </w:p>
        </w:tc>
        <w:tc>
          <w:tcPr>
            <w:tcW w:w="790" w:type="dxa"/>
            <w:shd w:val="clear" w:color="auto" w:fill="auto"/>
          </w:tcPr>
          <w:p w14:paraId="445C1FA8" w14:textId="77777777" w:rsidR="00130064" w:rsidRPr="001374A9" w:rsidRDefault="00130064" w:rsidP="00130064">
            <w:pPr>
              <w:pStyle w:val="Text"/>
            </w:pPr>
            <w:r w:rsidRPr="001374A9">
              <w:t>cahaya</w:t>
            </w:r>
          </w:p>
        </w:tc>
        <w:tc>
          <w:tcPr>
            <w:tcW w:w="662" w:type="dxa"/>
            <w:gridSpan w:val="2"/>
            <w:shd w:val="clear" w:color="auto" w:fill="auto"/>
          </w:tcPr>
          <w:p w14:paraId="1D37557D" w14:textId="77777777" w:rsidR="00130064" w:rsidRPr="00EA171A" w:rsidRDefault="00130064" w:rsidP="00130064">
            <w:pPr>
              <w:pStyle w:val="Text"/>
              <w:rPr>
                <w:rStyle w:val="ChBlueBold"/>
              </w:rPr>
            </w:pPr>
            <w:r w:rsidRPr="00EA171A">
              <w:rPr>
                <w:rStyle w:val="ChBlueBold"/>
              </w:rPr>
              <w:t>s</w:t>
            </w:r>
            <w:r w:rsidR="00383082">
              <w:rPr>
                <w:rStyle w:val="ChBlueBold"/>
              </w:rPr>
              <w:t>yyy</w:t>
            </w:r>
            <w:r>
              <w:rPr>
                <w:rStyle w:val="ChBlueBold"/>
              </w:rPr>
              <w:t>t</w:t>
            </w:r>
          </w:p>
        </w:tc>
        <w:tc>
          <w:tcPr>
            <w:tcW w:w="489" w:type="dxa"/>
            <w:gridSpan w:val="2"/>
            <w:shd w:val="clear" w:color="auto" w:fill="auto"/>
          </w:tcPr>
          <w:p w14:paraId="6ED74DA3" w14:textId="77777777" w:rsidR="00130064" w:rsidRPr="001374A9" w:rsidRDefault="00130064" w:rsidP="00130064">
            <w:pPr>
              <w:pStyle w:val="Text"/>
            </w:pPr>
            <w:r>
              <w:t>d</w:t>
            </w:r>
            <w:r w:rsidRPr="001374A9">
              <w:t>e</w:t>
            </w:r>
          </w:p>
        </w:tc>
        <w:tc>
          <w:tcPr>
            <w:tcW w:w="718" w:type="dxa"/>
            <w:shd w:val="clear" w:color="auto" w:fill="auto"/>
          </w:tcPr>
          <w:p w14:paraId="54CA4D04" w14:textId="77777777" w:rsidR="00130064" w:rsidRPr="001374A9" w:rsidRDefault="00130064" w:rsidP="00130064">
            <w:pPr>
              <w:pStyle w:val="Text"/>
            </w:pPr>
            <w:r w:rsidRPr="001374A9">
              <w:t>datang</w:t>
            </w:r>
          </w:p>
        </w:tc>
        <w:tc>
          <w:tcPr>
            <w:tcW w:w="947" w:type="dxa"/>
            <w:shd w:val="clear" w:color="auto" w:fill="auto"/>
          </w:tcPr>
          <w:p w14:paraId="6FF97462" w14:textId="77777777" w:rsidR="00130064" w:rsidRPr="001374A9" w:rsidRDefault="00130064" w:rsidP="00130064">
            <w:pPr>
              <w:pStyle w:val="Text"/>
            </w:pPr>
            <w:r w:rsidRPr="001374A9">
              <w:t>sperti</w:t>
            </w:r>
          </w:p>
        </w:tc>
      </w:tr>
      <w:tr w:rsidR="00AC23C4" w14:paraId="69B76A5E" w14:textId="77777777" w:rsidTr="00AC23C4">
        <w:tc>
          <w:tcPr>
            <w:tcW w:w="708" w:type="dxa"/>
            <w:shd w:val="clear" w:color="auto" w:fill="auto"/>
          </w:tcPr>
          <w:p w14:paraId="2E479F1A" w14:textId="77777777" w:rsidR="00130064" w:rsidRPr="001374A9" w:rsidRDefault="00130064" w:rsidP="00130064">
            <w:pPr>
              <w:pStyle w:val="GlossEng2ptafter"/>
            </w:pPr>
          </w:p>
        </w:tc>
        <w:tc>
          <w:tcPr>
            <w:tcW w:w="284" w:type="dxa"/>
            <w:shd w:val="clear" w:color="auto" w:fill="auto"/>
          </w:tcPr>
          <w:p w14:paraId="0CAF86B5" w14:textId="77777777" w:rsidR="00130064" w:rsidRPr="001374A9" w:rsidRDefault="00130064" w:rsidP="00130064">
            <w:pPr>
              <w:pStyle w:val="GlossEng2ptafter"/>
            </w:pPr>
          </w:p>
        </w:tc>
        <w:tc>
          <w:tcPr>
            <w:tcW w:w="696" w:type="dxa"/>
            <w:gridSpan w:val="2"/>
            <w:shd w:val="clear" w:color="auto" w:fill="auto"/>
          </w:tcPr>
          <w:p w14:paraId="44CF9490" w14:textId="77777777" w:rsidR="00130064" w:rsidRPr="001374A9" w:rsidRDefault="00130064" w:rsidP="00130064">
            <w:pPr>
              <w:pStyle w:val="GlossEng2ptafter"/>
            </w:pPr>
            <w:r>
              <w:t>we</w:t>
            </w:r>
          </w:p>
        </w:tc>
        <w:tc>
          <w:tcPr>
            <w:tcW w:w="440" w:type="dxa"/>
            <w:gridSpan w:val="2"/>
            <w:shd w:val="clear" w:color="auto" w:fill="auto"/>
          </w:tcPr>
          <w:p w14:paraId="6A8324BD" w14:textId="77777777" w:rsidR="00130064" w:rsidRPr="001374A9" w:rsidRDefault="00130064" w:rsidP="00130064">
            <w:pPr>
              <w:pStyle w:val="GlossEng2ptafter"/>
            </w:pPr>
            <w:r>
              <w:t>see</w:t>
            </w:r>
          </w:p>
        </w:tc>
        <w:tc>
          <w:tcPr>
            <w:tcW w:w="551" w:type="dxa"/>
            <w:shd w:val="clear" w:color="auto" w:fill="auto"/>
          </w:tcPr>
          <w:p w14:paraId="44254AFD" w14:textId="77777777" w:rsidR="00130064" w:rsidRPr="001374A9" w:rsidRDefault="00130064" w:rsidP="00130064">
            <w:pPr>
              <w:pStyle w:val="GlossEng2ptafter"/>
            </w:pPr>
            <w:r w:rsidRPr="001374A9">
              <w:t>boy!</w:t>
            </w:r>
          </w:p>
        </w:tc>
        <w:tc>
          <w:tcPr>
            <w:tcW w:w="790" w:type="dxa"/>
            <w:shd w:val="clear" w:color="auto" w:fill="auto"/>
          </w:tcPr>
          <w:p w14:paraId="65BAAE10" w14:textId="77777777" w:rsidR="00130064" w:rsidRPr="001374A9" w:rsidRDefault="00130064" w:rsidP="00130064">
            <w:pPr>
              <w:pStyle w:val="GlossEng2ptafter"/>
            </w:pPr>
            <w:r w:rsidRPr="001374A9">
              <w:t>glow</w:t>
            </w:r>
          </w:p>
        </w:tc>
        <w:tc>
          <w:tcPr>
            <w:tcW w:w="662" w:type="dxa"/>
            <w:gridSpan w:val="2"/>
            <w:shd w:val="clear" w:color="auto" w:fill="auto"/>
          </w:tcPr>
          <w:p w14:paraId="45B49A11" w14:textId="77777777" w:rsidR="00130064" w:rsidRPr="001374A9" w:rsidRDefault="00130064" w:rsidP="00130064">
            <w:pPr>
              <w:pStyle w:val="GlossEng2ptafter"/>
            </w:pPr>
            <w:r w:rsidRPr="001374A9">
              <w:t>swish</w:t>
            </w:r>
          </w:p>
        </w:tc>
        <w:tc>
          <w:tcPr>
            <w:tcW w:w="489" w:type="dxa"/>
            <w:gridSpan w:val="2"/>
            <w:shd w:val="clear" w:color="auto" w:fill="auto"/>
          </w:tcPr>
          <w:p w14:paraId="3C875A7D" w14:textId="77777777" w:rsidR="00130064" w:rsidRPr="0099608C" w:rsidRDefault="00130064" w:rsidP="00130064">
            <w:pPr>
              <w:pStyle w:val="GlossEng2ptafter"/>
              <w:rPr>
                <w:rStyle w:val="ChSmallCaps"/>
              </w:rPr>
            </w:pPr>
            <w:r w:rsidRPr="0099608C">
              <w:rPr>
                <w:rStyle w:val="ChSmallCaps"/>
              </w:rPr>
              <w:t>3sg</w:t>
            </w:r>
          </w:p>
        </w:tc>
        <w:tc>
          <w:tcPr>
            <w:tcW w:w="718" w:type="dxa"/>
            <w:shd w:val="clear" w:color="auto" w:fill="auto"/>
          </w:tcPr>
          <w:p w14:paraId="2FA73EDC" w14:textId="77777777" w:rsidR="00130064" w:rsidRPr="001374A9" w:rsidRDefault="00130064" w:rsidP="00130064">
            <w:pPr>
              <w:pStyle w:val="GlossEng2ptafter"/>
            </w:pPr>
            <w:r w:rsidRPr="001374A9">
              <w:t>come</w:t>
            </w:r>
          </w:p>
        </w:tc>
        <w:tc>
          <w:tcPr>
            <w:tcW w:w="947" w:type="dxa"/>
            <w:shd w:val="clear" w:color="auto" w:fill="auto"/>
          </w:tcPr>
          <w:p w14:paraId="3E234268" w14:textId="77777777" w:rsidR="00130064" w:rsidRPr="001374A9" w:rsidRDefault="00130064" w:rsidP="00130064">
            <w:pPr>
              <w:pStyle w:val="GlossEng2ptafter"/>
            </w:pPr>
            <w:r w:rsidRPr="001374A9">
              <w:t>similar.to</w:t>
            </w:r>
          </w:p>
        </w:tc>
      </w:tr>
      <w:tr w:rsidR="00AC23C4" w:rsidRPr="001374A9" w14:paraId="4384DE19" w14:textId="77777777" w:rsidTr="00AC23C4">
        <w:trPr>
          <w:gridAfter w:val="3"/>
          <w:wAfter w:w="1979" w:type="dxa"/>
        </w:trPr>
        <w:tc>
          <w:tcPr>
            <w:tcW w:w="708" w:type="dxa"/>
            <w:shd w:val="clear" w:color="auto" w:fill="auto"/>
          </w:tcPr>
          <w:p w14:paraId="3C788924" w14:textId="77777777" w:rsidR="00130064" w:rsidRPr="00761280" w:rsidRDefault="00130064" w:rsidP="00130064">
            <w:pPr>
              <w:pStyle w:val="O0Nwnext"/>
            </w:pPr>
          </w:p>
        </w:tc>
        <w:tc>
          <w:tcPr>
            <w:tcW w:w="684" w:type="dxa"/>
            <w:gridSpan w:val="2"/>
            <w:shd w:val="clear" w:color="auto" w:fill="auto"/>
          </w:tcPr>
          <w:p w14:paraId="7732009E" w14:textId="77777777" w:rsidR="00130064" w:rsidRPr="001374A9" w:rsidRDefault="00130064" w:rsidP="00130064">
            <w:pPr>
              <w:pStyle w:val="Text"/>
            </w:pPr>
            <w:r w:rsidRPr="001374A9">
              <w:t>lampu</w:t>
            </w:r>
          </w:p>
        </w:tc>
        <w:tc>
          <w:tcPr>
            <w:tcW w:w="706" w:type="dxa"/>
            <w:gridSpan w:val="2"/>
            <w:shd w:val="clear" w:color="auto" w:fill="auto"/>
          </w:tcPr>
          <w:p w14:paraId="544EA5BB" w14:textId="77777777" w:rsidR="00130064" w:rsidRPr="001374A9" w:rsidRDefault="00130064" w:rsidP="00130064">
            <w:pPr>
              <w:pStyle w:val="Text"/>
            </w:pPr>
            <w:r w:rsidRPr="001374A9">
              <w:t>itu</w:t>
            </w:r>
          </w:p>
        </w:tc>
        <w:tc>
          <w:tcPr>
            <w:tcW w:w="1502" w:type="dxa"/>
            <w:gridSpan w:val="4"/>
            <w:shd w:val="clear" w:color="auto" w:fill="auto"/>
          </w:tcPr>
          <w:p w14:paraId="6838EC58" w14:textId="77777777" w:rsidR="00130064" w:rsidRPr="001374A9" w:rsidRDefault="00130064" w:rsidP="00130064">
            <w:pPr>
              <w:pStyle w:val="Text"/>
            </w:pPr>
            <w:r w:rsidRPr="001374A9">
              <w:t>petroma</w:t>
            </w:r>
            <w:r>
              <w:t>k</w:t>
            </w:r>
            <w:r w:rsidRPr="001374A9">
              <w:t>s</w:t>
            </w:r>
          </w:p>
        </w:tc>
        <w:tc>
          <w:tcPr>
            <w:tcW w:w="706" w:type="dxa"/>
            <w:gridSpan w:val="2"/>
            <w:shd w:val="clear" w:color="auto" w:fill="auto"/>
          </w:tcPr>
          <w:p w14:paraId="6ACFDE02" w14:textId="77777777" w:rsidR="00130064" w:rsidRPr="001374A9" w:rsidRDefault="00130064" w:rsidP="00130064">
            <w:pPr>
              <w:pStyle w:val="Text"/>
            </w:pPr>
            <w:r w:rsidRPr="001374A9">
              <w:t>itu</w:t>
            </w:r>
          </w:p>
        </w:tc>
      </w:tr>
      <w:tr w:rsidR="00AC23C4" w:rsidRPr="00761280" w14:paraId="46B3B974" w14:textId="77777777" w:rsidTr="00AC23C4">
        <w:trPr>
          <w:gridAfter w:val="3"/>
          <w:wAfter w:w="1979" w:type="dxa"/>
        </w:trPr>
        <w:tc>
          <w:tcPr>
            <w:tcW w:w="708" w:type="dxa"/>
            <w:shd w:val="clear" w:color="auto" w:fill="auto"/>
          </w:tcPr>
          <w:p w14:paraId="5B494A29" w14:textId="77777777" w:rsidR="00130064" w:rsidRPr="00761280" w:rsidRDefault="00130064" w:rsidP="00130064">
            <w:pPr>
              <w:pStyle w:val="GlossEng"/>
            </w:pPr>
          </w:p>
        </w:tc>
        <w:tc>
          <w:tcPr>
            <w:tcW w:w="684" w:type="dxa"/>
            <w:gridSpan w:val="2"/>
            <w:shd w:val="clear" w:color="auto" w:fill="auto"/>
          </w:tcPr>
          <w:p w14:paraId="25AEE202" w14:textId="77777777" w:rsidR="00130064" w:rsidRPr="001374A9" w:rsidRDefault="00130064" w:rsidP="00130064">
            <w:pPr>
              <w:pStyle w:val="GlossEng"/>
            </w:pPr>
            <w:r w:rsidRPr="001374A9">
              <w:t>lamp</w:t>
            </w:r>
          </w:p>
        </w:tc>
        <w:tc>
          <w:tcPr>
            <w:tcW w:w="706" w:type="dxa"/>
            <w:gridSpan w:val="2"/>
            <w:shd w:val="clear" w:color="auto" w:fill="auto"/>
          </w:tcPr>
          <w:p w14:paraId="41213BC5" w14:textId="77777777" w:rsidR="00130064" w:rsidRPr="0099608C" w:rsidRDefault="00130064" w:rsidP="00130064">
            <w:pPr>
              <w:pStyle w:val="GlossEng"/>
              <w:rPr>
                <w:rStyle w:val="ChSmallCaps"/>
              </w:rPr>
            </w:pPr>
            <w:r w:rsidRPr="0099608C">
              <w:rPr>
                <w:rStyle w:val="ChSmallCaps"/>
              </w:rPr>
              <w:t>d.dist</w:t>
            </w:r>
          </w:p>
        </w:tc>
        <w:tc>
          <w:tcPr>
            <w:tcW w:w="1502" w:type="dxa"/>
            <w:gridSpan w:val="4"/>
            <w:shd w:val="clear" w:color="auto" w:fill="auto"/>
          </w:tcPr>
          <w:p w14:paraId="32FED4A0" w14:textId="77777777" w:rsidR="00130064" w:rsidRPr="001374A9" w:rsidRDefault="00130064" w:rsidP="00130064">
            <w:pPr>
              <w:pStyle w:val="GlossEng"/>
            </w:pPr>
            <w:r w:rsidRPr="001374A9">
              <w:t>kerosene.lantern</w:t>
            </w:r>
          </w:p>
        </w:tc>
        <w:tc>
          <w:tcPr>
            <w:tcW w:w="706" w:type="dxa"/>
            <w:gridSpan w:val="2"/>
            <w:shd w:val="clear" w:color="auto" w:fill="auto"/>
          </w:tcPr>
          <w:p w14:paraId="752FD2B7" w14:textId="77777777" w:rsidR="00130064" w:rsidRPr="0099608C" w:rsidRDefault="00130064" w:rsidP="00130064">
            <w:pPr>
              <w:pStyle w:val="GlossEng"/>
              <w:rPr>
                <w:rStyle w:val="ChSmallCaps"/>
              </w:rPr>
            </w:pPr>
            <w:r w:rsidRPr="0099608C">
              <w:rPr>
                <w:rStyle w:val="ChSmallCaps"/>
              </w:rPr>
              <w:t>d.dist</w:t>
            </w:r>
          </w:p>
        </w:tc>
      </w:tr>
    </w:tbl>
    <w:p w14:paraId="77DE8475" w14:textId="69EDE979" w:rsidR="00130064" w:rsidRDefault="00B7093A" w:rsidP="00130064">
      <w:pPr>
        <w:pStyle w:val="FreeTranslEng"/>
      </w:pPr>
      <w:r>
        <w:t>‘</w:t>
      </w:r>
      <w:r w:rsidR="00130064">
        <w:t xml:space="preserve">[when the evil spirit comes from afar,] we see, oh boy!, a glow, </w:t>
      </w:r>
      <w:r w:rsidR="00130064" w:rsidRPr="00761280">
        <w:rPr>
          <w:rStyle w:val="ChBlueBold"/>
        </w:rPr>
        <w:t>swish!</w:t>
      </w:r>
      <w:r w:rsidR="00130064">
        <w:t xml:space="preserve">, </w:t>
      </w:r>
      <w:r w:rsidR="00D70200">
        <w:t>h</w:t>
      </w:r>
      <w:r w:rsidR="00D70200" w:rsidRPr="0047331A">
        <w:t>e</w:t>
      </w:r>
      <w:r w:rsidR="00D70200">
        <w:t>/she</w:t>
      </w:r>
      <w:r w:rsidR="00130064">
        <w:t xml:space="preserve"> comes (with a noise) like that</w:t>
      </w:r>
      <w:r w:rsidR="00D22F6A">
        <w:t>,</w:t>
      </w:r>
      <w:r w:rsidR="00130064">
        <w:t xml:space="preserve"> what</w:t>
      </w:r>
      <w:r>
        <w:t>’</w:t>
      </w:r>
      <w:r w:rsidR="00130064">
        <w:t>s-its-name</w:t>
      </w:r>
      <w:r w:rsidR="00D22F6A">
        <w:t>,</w:t>
      </w:r>
      <w:r w:rsidR="00130064">
        <w:t xml:space="preserve"> kerosene pressure lantern</w:t>
      </w:r>
      <w:r>
        <w:t>’</w:t>
      </w:r>
      <w:r w:rsidR="00130064">
        <w:t xml:space="preserve"> </w:t>
      </w:r>
      <w:r w:rsidR="00130064" w:rsidRPr="00761280">
        <w:rPr>
          <w:rStyle w:val="ExampleSource"/>
        </w:rPr>
        <w:t>[081006-022-CvEx.0153]</w:t>
      </w:r>
    </w:p>
    <w:tbl>
      <w:tblPr>
        <w:tblW w:w="6747" w:type="dxa"/>
        <w:tblCellMar>
          <w:left w:w="42" w:type="dxa"/>
          <w:right w:w="42" w:type="dxa"/>
        </w:tblCellMar>
        <w:tblLook w:val="01E0" w:firstRow="1" w:lastRow="1" w:firstColumn="1" w:lastColumn="1" w:noHBand="0" w:noVBand="0"/>
      </w:tblPr>
      <w:tblGrid>
        <w:gridCol w:w="708"/>
        <w:gridCol w:w="489"/>
        <w:gridCol w:w="614"/>
        <w:gridCol w:w="148"/>
        <w:gridCol w:w="360"/>
        <w:gridCol w:w="343"/>
        <w:gridCol w:w="375"/>
        <w:gridCol w:w="481"/>
        <w:gridCol w:w="103"/>
        <w:gridCol w:w="868"/>
        <w:gridCol w:w="489"/>
        <w:gridCol w:w="662"/>
        <w:gridCol w:w="1107"/>
      </w:tblGrid>
      <w:tr w:rsidR="00AC23C4" w:rsidRPr="00414A9C" w14:paraId="17394812" w14:textId="77777777" w:rsidTr="00AC23C4">
        <w:tc>
          <w:tcPr>
            <w:tcW w:w="708" w:type="dxa"/>
            <w:shd w:val="clear" w:color="auto" w:fill="auto"/>
          </w:tcPr>
          <w:p w14:paraId="2E8C7D3B" w14:textId="77777777" w:rsidR="00130064" w:rsidRPr="009F708D" w:rsidRDefault="00130064" w:rsidP="00130064">
            <w:pPr>
              <w:pStyle w:val="O0Nwnext"/>
            </w:pPr>
            <w:bookmarkStart w:id="2777" w:name="_Ref358466485"/>
            <w:r w:rsidRPr="00856563">
              <w:t>(</w:t>
            </w:r>
            <w:fldSimple w:instr=" SEQ ( \* ARABIC \s 1 ">
              <w:r w:rsidR="00154D81">
                <w:rPr>
                  <w:noProof/>
                </w:rPr>
                <w:t>347</w:t>
              </w:r>
            </w:fldSimple>
            <w:r w:rsidRPr="00856563">
              <w:t>)</w:t>
            </w:r>
            <w:bookmarkEnd w:id="2777"/>
          </w:p>
        </w:tc>
        <w:tc>
          <w:tcPr>
            <w:tcW w:w="489" w:type="dxa"/>
            <w:shd w:val="clear" w:color="auto" w:fill="auto"/>
          </w:tcPr>
          <w:p w14:paraId="5EAD1CAB" w14:textId="77777777" w:rsidR="00130064" w:rsidRPr="008F5FD0" w:rsidRDefault="00130064" w:rsidP="00130064">
            <w:pPr>
              <w:pStyle w:val="Text"/>
            </w:pPr>
            <w:r>
              <w:t>de</w:t>
            </w:r>
          </w:p>
        </w:tc>
        <w:tc>
          <w:tcPr>
            <w:tcW w:w="762" w:type="dxa"/>
            <w:gridSpan w:val="2"/>
            <w:shd w:val="clear" w:color="auto" w:fill="auto"/>
          </w:tcPr>
          <w:p w14:paraId="3231BCF7" w14:textId="77777777" w:rsidR="00130064" w:rsidRPr="008F5FD0" w:rsidRDefault="00130064" w:rsidP="00130064">
            <w:pPr>
              <w:pStyle w:val="Text"/>
            </w:pPr>
            <w:r w:rsidRPr="008F5FD0">
              <w:t>pegan</w:t>
            </w:r>
            <w:r>
              <w:t>g</w:t>
            </w:r>
          </w:p>
        </w:tc>
        <w:tc>
          <w:tcPr>
            <w:tcW w:w="360" w:type="dxa"/>
            <w:shd w:val="clear" w:color="auto" w:fill="auto"/>
          </w:tcPr>
          <w:p w14:paraId="392B1856" w14:textId="77777777" w:rsidR="00130064" w:rsidRPr="008F5FD0" w:rsidRDefault="00130064" w:rsidP="00130064">
            <w:pPr>
              <w:pStyle w:val="Text"/>
            </w:pPr>
            <w:r w:rsidRPr="008F5FD0">
              <w:t>di</w:t>
            </w:r>
          </w:p>
        </w:tc>
        <w:tc>
          <w:tcPr>
            <w:tcW w:w="718" w:type="dxa"/>
            <w:gridSpan w:val="2"/>
            <w:shd w:val="clear" w:color="auto" w:fill="auto"/>
          </w:tcPr>
          <w:p w14:paraId="45517575" w14:textId="77777777" w:rsidR="00130064" w:rsidRPr="008F5FD0" w:rsidRDefault="00130064" w:rsidP="00130064">
            <w:pPr>
              <w:pStyle w:val="Text"/>
            </w:pPr>
            <w:r w:rsidRPr="008F5FD0">
              <w:t>batan</w:t>
            </w:r>
            <w:r>
              <w:t>g</w:t>
            </w:r>
          </w:p>
        </w:tc>
        <w:tc>
          <w:tcPr>
            <w:tcW w:w="584" w:type="dxa"/>
            <w:gridSpan w:val="2"/>
            <w:shd w:val="clear" w:color="auto" w:fill="auto"/>
          </w:tcPr>
          <w:p w14:paraId="6113D7A7" w14:textId="77777777" w:rsidR="00130064" w:rsidRPr="008F5FD0" w:rsidRDefault="00130064" w:rsidP="00130064">
            <w:pPr>
              <w:pStyle w:val="Text"/>
            </w:pPr>
            <w:r w:rsidRPr="008F5FD0">
              <w:t>leher</w:t>
            </w:r>
          </w:p>
        </w:tc>
        <w:tc>
          <w:tcPr>
            <w:tcW w:w="868" w:type="dxa"/>
            <w:shd w:val="clear" w:color="auto" w:fill="auto"/>
          </w:tcPr>
          <w:p w14:paraId="51450CD1" w14:textId="77777777" w:rsidR="00130064" w:rsidRPr="008F5FD0" w:rsidRDefault="00130064" w:rsidP="00130064">
            <w:pPr>
              <w:pStyle w:val="Text"/>
            </w:pPr>
            <w:r w:rsidRPr="008F5FD0">
              <w:t>baru</w:t>
            </w:r>
          </w:p>
        </w:tc>
        <w:tc>
          <w:tcPr>
            <w:tcW w:w="489" w:type="dxa"/>
            <w:shd w:val="clear" w:color="auto" w:fill="auto"/>
          </w:tcPr>
          <w:p w14:paraId="61097E06" w14:textId="77777777" w:rsidR="00130064" w:rsidRPr="008F5FD0" w:rsidRDefault="00130064" w:rsidP="00130064">
            <w:pPr>
              <w:pStyle w:val="Text"/>
            </w:pPr>
            <w:r>
              <w:t>de</w:t>
            </w:r>
          </w:p>
        </w:tc>
        <w:tc>
          <w:tcPr>
            <w:tcW w:w="662" w:type="dxa"/>
            <w:shd w:val="clear" w:color="auto" w:fill="auto"/>
          </w:tcPr>
          <w:p w14:paraId="44348CB0" w14:textId="77777777" w:rsidR="00130064" w:rsidRPr="008F5FD0" w:rsidRDefault="00130064" w:rsidP="00130064">
            <w:pPr>
              <w:pStyle w:val="Text"/>
            </w:pPr>
            <w:r w:rsidRPr="008F5FD0">
              <w:t>ramas</w:t>
            </w:r>
          </w:p>
        </w:tc>
        <w:tc>
          <w:tcPr>
            <w:tcW w:w="1107" w:type="dxa"/>
            <w:shd w:val="clear" w:color="auto" w:fill="auto"/>
          </w:tcPr>
          <w:p w14:paraId="2F0613FB" w14:textId="77777777" w:rsidR="00130064" w:rsidRPr="008F5FD0" w:rsidRDefault="00130064" w:rsidP="00130064">
            <w:pPr>
              <w:pStyle w:val="Text"/>
            </w:pPr>
            <w:r w:rsidRPr="008F5FD0">
              <w:t>tete</w:t>
            </w:r>
            <w:r w:rsidR="00D22F6A">
              <w:t>,</w:t>
            </w:r>
          </w:p>
        </w:tc>
      </w:tr>
      <w:tr w:rsidR="00AC23C4" w:rsidRPr="00AC23C4" w14:paraId="4C8996EC" w14:textId="77777777" w:rsidTr="00AC23C4">
        <w:tc>
          <w:tcPr>
            <w:tcW w:w="708" w:type="dxa"/>
            <w:shd w:val="clear" w:color="auto" w:fill="auto"/>
          </w:tcPr>
          <w:p w14:paraId="0B8EA3BF" w14:textId="77777777" w:rsidR="00130064" w:rsidRPr="008F5FD0" w:rsidRDefault="00130064" w:rsidP="00130064">
            <w:pPr>
              <w:pStyle w:val="GlossEng2ptafter"/>
            </w:pPr>
          </w:p>
        </w:tc>
        <w:tc>
          <w:tcPr>
            <w:tcW w:w="489" w:type="dxa"/>
            <w:shd w:val="clear" w:color="auto" w:fill="auto"/>
          </w:tcPr>
          <w:p w14:paraId="7A2C9B9E" w14:textId="77777777" w:rsidR="00130064" w:rsidRPr="0099608C" w:rsidRDefault="00130064" w:rsidP="00130064">
            <w:pPr>
              <w:pStyle w:val="GlossEng2ptafter"/>
              <w:rPr>
                <w:rStyle w:val="ChSmallCaps"/>
              </w:rPr>
            </w:pPr>
            <w:r w:rsidRPr="0099608C">
              <w:rPr>
                <w:rStyle w:val="ChSmallCaps"/>
              </w:rPr>
              <w:t>3sg</w:t>
            </w:r>
          </w:p>
        </w:tc>
        <w:tc>
          <w:tcPr>
            <w:tcW w:w="762" w:type="dxa"/>
            <w:gridSpan w:val="2"/>
            <w:shd w:val="clear" w:color="auto" w:fill="auto"/>
          </w:tcPr>
          <w:p w14:paraId="1C5AF64F" w14:textId="77777777" w:rsidR="00130064" w:rsidRPr="008F5FD0" w:rsidRDefault="00130064" w:rsidP="00130064">
            <w:pPr>
              <w:pStyle w:val="GlossEng2ptafter"/>
            </w:pPr>
            <w:r w:rsidRPr="008F5FD0">
              <w:t>hold</w:t>
            </w:r>
          </w:p>
        </w:tc>
        <w:tc>
          <w:tcPr>
            <w:tcW w:w="360" w:type="dxa"/>
            <w:shd w:val="clear" w:color="auto" w:fill="auto"/>
          </w:tcPr>
          <w:p w14:paraId="68A7FC8E" w14:textId="77777777" w:rsidR="00130064" w:rsidRPr="008F5FD0" w:rsidRDefault="00130064" w:rsidP="00130064">
            <w:pPr>
              <w:pStyle w:val="GlossEng2ptafter"/>
            </w:pPr>
            <w:r w:rsidRPr="008F5FD0">
              <w:t>at</w:t>
            </w:r>
          </w:p>
        </w:tc>
        <w:tc>
          <w:tcPr>
            <w:tcW w:w="718" w:type="dxa"/>
            <w:gridSpan w:val="2"/>
            <w:shd w:val="clear" w:color="auto" w:fill="auto"/>
          </w:tcPr>
          <w:p w14:paraId="0F90B4D9" w14:textId="77777777" w:rsidR="00130064" w:rsidRPr="008F5FD0" w:rsidRDefault="00130064" w:rsidP="00130064">
            <w:pPr>
              <w:pStyle w:val="GlossEng2ptafter"/>
            </w:pPr>
            <w:r w:rsidRPr="008F5FD0">
              <w:t>stick</w:t>
            </w:r>
          </w:p>
        </w:tc>
        <w:tc>
          <w:tcPr>
            <w:tcW w:w="584" w:type="dxa"/>
            <w:gridSpan w:val="2"/>
            <w:shd w:val="clear" w:color="auto" w:fill="auto"/>
          </w:tcPr>
          <w:p w14:paraId="3D769377" w14:textId="77777777" w:rsidR="00130064" w:rsidRPr="008F5FD0" w:rsidRDefault="00130064" w:rsidP="00130064">
            <w:pPr>
              <w:pStyle w:val="GlossEng2ptafter"/>
            </w:pPr>
            <w:r w:rsidRPr="008F5FD0">
              <w:t>neck</w:t>
            </w:r>
          </w:p>
        </w:tc>
        <w:tc>
          <w:tcPr>
            <w:tcW w:w="868" w:type="dxa"/>
            <w:shd w:val="clear" w:color="auto" w:fill="auto"/>
          </w:tcPr>
          <w:p w14:paraId="090423A3" w14:textId="77777777" w:rsidR="00130064" w:rsidRPr="008F5FD0" w:rsidRDefault="00E8655D" w:rsidP="00130064">
            <w:pPr>
              <w:pStyle w:val="GlossEng2ptafter"/>
            </w:pPr>
            <w:r>
              <w:t>and.then</w:t>
            </w:r>
          </w:p>
        </w:tc>
        <w:tc>
          <w:tcPr>
            <w:tcW w:w="489" w:type="dxa"/>
            <w:shd w:val="clear" w:color="auto" w:fill="auto"/>
          </w:tcPr>
          <w:p w14:paraId="7ED7CACD" w14:textId="77777777" w:rsidR="00130064" w:rsidRPr="0099608C" w:rsidRDefault="00130064" w:rsidP="00130064">
            <w:pPr>
              <w:pStyle w:val="GlossEng2ptafter"/>
              <w:rPr>
                <w:rStyle w:val="ChSmallCaps"/>
              </w:rPr>
            </w:pPr>
            <w:r w:rsidRPr="0099608C">
              <w:rPr>
                <w:rStyle w:val="ChSmallCaps"/>
              </w:rPr>
              <w:t>3sg</w:t>
            </w:r>
          </w:p>
        </w:tc>
        <w:tc>
          <w:tcPr>
            <w:tcW w:w="662" w:type="dxa"/>
            <w:shd w:val="clear" w:color="auto" w:fill="auto"/>
          </w:tcPr>
          <w:p w14:paraId="378C0938" w14:textId="77777777" w:rsidR="00130064" w:rsidRPr="008F5FD0" w:rsidRDefault="00130064" w:rsidP="00130064">
            <w:pPr>
              <w:pStyle w:val="GlossEng2ptafter"/>
            </w:pPr>
            <w:r w:rsidRPr="008F5FD0">
              <w:t>press</w:t>
            </w:r>
          </w:p>
        </w:tc>
        <w:tc>
          <w:tcPr>
            <w:tcW w:w="1107" w:type="dxa"/>
            <w:shd w:val="clear" w:color="auto" w:fill="auto"/>
          </w:tcPr>
          <w:p w14:paraId="124A6ECE" w14:textId="77777777" w:rsidR="00130064" w:rsidRPr="008F5FD0" w:rsidRDefault="00130064" w:rsidP="00130064">
            <w:pPr>
              <w:pStyle w:val="GlossEng2ptafter"/>
            </w:pPr>
            <w:r w:rsidRPr="008F5FD0">
              <w:t>grandfather</w:t>
            </w:r>
          </w:p>
        </w:tc>
      </w:tr>
      <w:tr w:rsidR="00130064" w:rsidRPr="00414A9C" w14:paraId="550EDDD2" w14:textId="77777777" w:rsidTr="00AC23C4">
        <w:trPr>
          <w:gridAfter w:val="5"/>
          <w:wAfter w:w="3229" w:type="dxa"/>
        </w:trPr>
        <w:tc>
          <w:tcPr>
            <w:tcW w:w="708" w:type="dxa"/>
            <w:shd w:val="clear" w:color="auto" w:fill="auto"/>
          </w:tcPr>
          <w:p w14:paraId="556FBD84" w14:textId="77777777" w:rsidR="00130064" w:rsidRPr="008F5FD0" w:rsidRDefault="00130064" w:rsidP="00130064">
            <w:pPr>
              <w:pStyle w:val="O0Nwnext"/>
            </w:pPr>
          </w:p>
        </w:tc>
        <w:tc>
          <w:tcPr>
            <w:tcW w:w="1103" w:type="dxa"/>
            <w:gridSpan w:val="2"/>
            <w:shd w:val="clear" w:color="auto" w:fill="auto"/>
          </w:tcPr>
          <w:p w14:paraId="3AC64C5E" w14:textId="77777777" w:rsidR="00130064" w:rsidRPr="008F5FD0" w:rsidRDefault="00130064" w:rsidP="00130064">
            <w:pPr>
              <w:pStyle w:val="Text"/>
            </w:pPr>
            <w:r w:rsidRPr="008F5FD0">
              <w:t>tete</w:t>
            </w:r>
          </w:p>
        </w:tc>
        <w:tc>
          <w:tcPr>
            <w:tcW w:w="851" w:type="dxa"/>
            <w:gridSpan w:val="3"/>
            <w:shd w:val="clear" w:color="auto" w:fill="auto"/>
          </w:tcPr>
          <w:p w14:paraId="646C7CB3" w14:textId="77777777" w:rsidR="00130064" w:rsidRPr="00C974F8" w:rsidRDefault="00130064" w:rsidP="00130064">
            <w:pPr>
              <w:pStyle w:val="Text"/>
              <w:rPr>
                <w:rStyle w:val="ChBlueBold"/>
              </w:rPr>
            </w:pPr>
            <w:r w:rsidRPr="00C974F8">
              <w:rPr>
                <w:rStyle w:val="ChBlueBold"/>
              </w:rPr>
              <w:t>wruaw</w:t>
            </w:r>
          </w:p>
        </w:tc>
        <w:tc>
          <w:tcPr>
            <w:tcW w:w="856" w:type="dxa"/>
            <w:gridSpan w:val="2"/>
            <w:shd w:val="clear" w:color="auto" w:fill="auto"/>
          </w:tcPr>
          <w:p w14:paraId="30F8D4F7" w14:textId="77777777" w:rsidR="00130064" w:rsidRPr="00C974F8" w:rsidRDefault="00130064" w:rsidP="00130064">
            <w:pPr>
              <w:pStyle w:val="Text"/>
              <w:rPr>
                <w:rStyle w:val="ChBlueBold"/>
              </w:rPr>
            </w:pPr>
            <w:r w:rsidRPr="00C974F8">
              <w:rPr>
                <w:rStyle w:val="ChBlueBold"/>
              </w:rPr>
              <w:t>wruaw</w:t>
            </w:r>
          </w:p>
        </w:tc>
      </w:tr>
      <w:tr w:rsidR="00130064" w:rsidRPr="00AC23C4" w14:paraId="490CEFD9" w14:textId="77777777" w:rsidTr="00AC23C4">
        <w:trPr>
          <w:gridAfter w:val="5"/>
          <w:wAfter w:w="3229" w:type="dxa"/>
        </w:trPr>
        <w:tc>
          <w:tcPr>
            <w:tcW w:w="708" w:type="dxa"/>
            <w:shd w:val="clear" w:color="auto" w:fill="auto"/>
          </w:tcPr>
          <w:p w14:paraId="3660B62E" w14:textId="77777777" w:rsidR="00130064" w:rsidRPr="008F5FD0" w:rsidRDefault="00130064" w:rsidP="00130064">
            <w:pPr>
              <w:pStyle w:val="GlossEng"/>
            </w:pPr>
          </w:p>
        </w:tc>
        <w:tc>
          <w:tcPr>
            <w:tcW w:w="1103" w:type="dxa"/>
            <w:gridSpan w:val="2"/>
            <w:shd w:val="clear" w:color="auto" w:fill="auto"/>
          </w:tcPr>
          <w:p w14:paraId="3739C3F9" w14:textId="77777777" w:rsidR="00130064" w:rsidRPr="008F5FD0" w:rsidRDefault="00130064" w:rsidP="00130064">
            <w:pPr>
              <w:pStyle w:val="GlossEng"/>
            </w:pPr>
            <w:r w:rsidRPr="008F5FD0">
              <w:t>grandfather</w:t>
            </w:r>
          </w:p>
        </w:tc>
        <w:tc>
          <w:tcPr>
            <w:tcW w:w="851" w:type="dxa"/>
            <w:gridSpan w:val="3"/>
            <w:shd w:val="clear" w:color="auto" w:fill="auto"/>
          </w:tcPr>
          <w:p w14:paraId="3E200950" w14:textId="77777777" w:rsidR="00130064" w:rsidRPr="008F5FD0" w:rsidRDefault="00130064" w:rsidP="00130064">
            <w:pPr>
              <w:pStyle w:val="GlossEng"/>
            </w:pPr>
            <w:r>
              <w:t>wheeze!</w:t>
            </w:r>
          </w:p>
        </w:tc>
        <w:tc>
          <w:tcPr>
            <w:tcW w:w="856" w:type="dxa"/>
            <w:gridSpan w:val="2"/>
            <w:shd w:val="clear" w:color="auto" w:fill="auto"/>
          </w:tcPr>
          <w:p w14:paraId="6E122471" w14:textId="77777777" w:rsidR="00130064" w:rsidRPr="008F5FD0" w:rsidRDefault="00130064" w:rsidP="00130064">
            <w:pPr>
              <w:pStyle w:val="GlossEng"/>
            </w:pPr>
            <w:r>
              <w:t>wheeze!</w:t>
            </w:r>
          </w:p>
        </w:tc>
      </w:tr>
    </w:tbl>
    <w:p w14:paraId="105A27C9" w14:textId="20D5A10B" w:rsidR="00130064" w:rsidRPr="009E2A1C" w:rsidRDefault="00B7093A" w:rsidP="00130064">
      <w:pPr>
        <w:pStyle w:val="FreeTranslEng"/>
      </w:pPr>
      <w:r>
        <w:t>‘</w:t>
      </w:r>
      <w:r w:rsidR="00130064">
        <w:t xml:space="preserve">he held (grandfather) by (his) throat, </w:t>
      </w:r>
      <w:r w:rsidR="00FF228E">
        <w:t>and then</w:t>
      </w:r>
      <w:r w:rsidR="00130064">
        <w:t xml:space="preserve"> he pressed grandfather(</w:t>
      </w:r>
      <w:r w:rsidR="00B76771" w:rsidRPr="00B76771">
        <w:t>’s</w:t>
      </w:r>
      <w:r w:rsidR="00130064">
        <w:t xml:space="preserve"> throat and) grandfather (went) </w:t>
      </w:r>
      <w:r>
        <w:t>‘</w:t>
      </w:r>
      <w:r w:rsidR="00130064" w:rsidRPr="00CF69F4">
        <w:rPr>
          <w:rStyle w:val="ChBlueBold"/>
        </w:rPr>
        <w:t>wheeze!</w:t>
      </w:r>
      <w:r w:rsidR="00130064" w:rsidRPr="00877396">
        <w:t xml:space="preserve">, </w:t>
      </w:r>
      <w:r w:rsidR="00130064" w:rsidRPr="00CF69F4">
        <w:rPr>
          <w:rStyle w:val="ChBlueBold"/>
        </w:rPr>
        <w:t>wheeze!</w:t>
      </w:r>
      <w:r>
        <w:t>’’</w:t>
      </w:r>
      <w:r w:rsidR="00130064">
        <w:t xml:space="preserve"> </w:t>
      </w:r>
      <w:r w:rsidR="00130064" w:rsidRPr="00AC5171">
        <w:rPr>
          <w:rStyle w:val="ExampleSource"/>
        </w:rPr>
        <w:t>[081015-001-Cv.0012</w:t>
      </w:r>
      <w:r w:rsidR="00130064">
        <w:rPr>
          <w:rStyle w:val="ExampleSource"/>
        </w:rPr>
        <w:t>/0014</w:t>
      </w:r>
      <w:r w:rsidR="00130064" w:rsidRPr="00AC5171">
        <w:rPr>
          <w:rStyle w:val="ExampleSource"/>
        </w:rPr>
        <w:t>]</w:t>
      </w:r>
    </w:p>
    <w:p w14:paraId="6DB4F63A" w14:textId="0242CBC9" w:rsidR="00130064" w:rsidRDefault="0037695B" w:rsidP="0037695B">
      <w:pPr>
        <w:pStyle w:val="Body0015after"/>
        <w:rPr>
          <w:lang w:eastAsia="en-US"/>
        </w:rPr>
      </w:pPr>
      <w:r>
        <w:t>Across languages,</w:t>
      </w:r>
      <w:r w:rsidR="00130064" w:rsidRPr="00DC6455">
        <w:t xml:space="preserve"> </w:t>
      </w:r>
      <w:r w:rsidRPr="00DC6455">
        <w:t>Onomatopoeic words belong to the larger class of idiophones which</w:t>
      </w:r>
      <w:r>
        <w:t xml:space="preserve"> </w:t>
      </w:r>
      <w:r w:rsidR="00B7093A">
        <w:t>“</w:t>
      </w:r>
      <w:r w:rsidR="00130064" w:rsidRPr="00DC6455">
        <w:t xml:space="preserve">report an </w:t>
      </w:r>
      <w:r w:rsidR="00130064">
        <w:rPr>
          <w:lang w:eastAsia="en-US"/>
        </w:rPr>
        <w:t>extralinguistic event like a sound, a smell, a taste, a visual impression, a movement, or a psychic emotion</w:t>
      </w:r>
      <w:r w:rsidR="00B7093A">
        <w:rPr>
          <w:lang w:eastAsia="en-US"/>
        </w:rPr>
        <w:t>”</w:t>
      </w:r>
      <w:r w:rsidR="00130064">
        <w:rPr>
          <w:lang w:eastAsia="en-US"/>
        </w:rPr>
        <w:t xml:space="preserve"> </w:t>
      </w:r>
      <w:r w:rsidR="00BA6215">
        <w:rPr>
          <w:rStyle w:val="Citation"/>
        </w:rPr>
        <w:fldChar w:fldCharType="begin"/>
      </w:r>
      <w:r w:rsidR="0092451D">
        <w:rPr>
          <w:rStyle w:val="Citation"/>
        </w:rPr>
        <w:instrText>ADDIN CITAVI.PLACEHOLDER acb53ff3-da9f-45e7-8843-653fee9a7e11 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LaWxpYW4tSGF0eiAyMDA2IOKAkyBJZGVvcGhvbmVzPC9TaG9ydFRpdGxlPg0KICAgICAgICA8VGl0bGU+SWRlb3Bob25lczwvVGl0bGU+DQogICAgICA8L1JlZmVyZW5jZT4NCiAgICA8L0VudHJ5Pg0KICA8L0VudHJpZXM+DQogIDxUZXh0PihLaWxpYW4tSGF0eiAyMDA2OiA1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WxpYW4tSGF0eiAyMDA2OiA1MTApPC9UZXh0Pg0KICAgIDwvVGV4dFVuaXQ+DQogIDwvVGV4dFVuaXRzPg0KPC9QbGFjZWhvbGRlcj4=</w:instrText>
      </w:r>
      <w:r w:rsidR="00BA6215">
        <w:rPr>
          <w:rStyle w:val="Citation"/>
        </w:rPr>
        <w:fldChar w:fldCharType="separate"/>
      </w:r>
      <w:bookmarkStart w:id="2778" w:name="_CTVP001acb53ff3da9f45e78843653fee9a7e11"/>
      <w:r w:rsidR="0092006B">
        <w:rPr>
          <w:rStyle w:val="Citation"/>
        </w:rPr>
        <w:t>(Kilian-Hatz 2006: 510)</w:t>
      </w:r>
      <w:bookmarkEnd w:id="2778"/>
      <w:r w:rsidR="00BA6215">
        <w:rPr>
          <w:rStyle w:val="Citation"/>
        </w:rPr>
        <w:fldChar w:fldCharType="end"/>
      </w:r>
      <w:r w:rsidR="00130064" w:rsidRPr="007E3559">
        <w:t xml:space="preserve">. </w:t>
      </w:r>
      <w:r>
        <w:t>As for the Papuan Malay corpus, however, e</w:t>
      </w:r>
      <w:r w:rsidR="00130064" w:rsidRPr="00DC6455">
        <w:t xml:space="preserve">xtralinguistic events other than the onomatopoeic sound imitations presented in </w:t>
      </w:r>
      <w:r w:rsidR="00130064">
        <w:fldChar w:fldCharType="begin"/>
      </w:r>
      <w:r w:rsidR="00130064">
        <w:instrText xml:space="preserve"> REF _Ref358466532 \h </w:instrText>
      </w:r>
      <w:r w:rsidR="00130064">
        <w:fldChar w:fldCharType="separate"/>
      </w:r>
      <w:r w:rsidR="00154D81" w:rsidRPr="00534F9D">
        <w:t xml:space="preserve">Table </w:t>
      </w:r>
      <w:r w:rsidR="00154D81">
        <w:rPr>
          <w:noProof/>
          <w:cs/>
        </w:rPr>
        <w:t>‎</w:t>
      </w:r>
      <w:r w:rsidR="00154D81">
        <w:rPr>
          <w:noProof/>
        </w:rPr>
        <w:t>5</w:t>
      </w:r>
      <w:r w:rsidR="00154D81">
        <w:t>.</w:t>
      </w:r>
      <w:r w:rsidR="00154D81">
        <w:rPr>
          <w:noProof/>
        </w:rPr>
        <w:t>42</w:t>
      </w:r>
      <w:r w:rsidR="00130064">
        <w:fldChar w:fldCharType="end"/>
      </w:r>
      <w:r>
        <w:t xml:space="preserve"> </w:t>
      </w:r>
      <w:r w:rsidR="00130064">
        <w:t>have not been identified.</w:t>
      </w:r>
    </w:p>
    <w:p w14:paraId="4949F515" w14:textId="77777777" w:rsidR="00130064" w:rsidRDefault="00130064" w:rsidP="00130064">
      <w:pPr>
        <w:pStyle w:val="Heading2"/>
      </w:pPr>
      <w:bookmarkStart w:id="2779" w:name="_Ref351641485"/>
      <w:bookmarkStart w:id="2780" w:name="_Ref351641573"/>
      <w:bookmarkStart w:id="2781" w:name="_Toc353454797"/>
      <w:bookmarkStart w:id="2782" w:name="_Toc367531146"/>
      <w:bookmarkStart w:id="2783" w:name="_Toc440455633"/>
      <w:r>
        <w:t>Variation in word class membership</w:t>
      </w:r>
      <w:bookmarkEnd w:id="2779"/>
      <w:bookmarkEnd w:id="2780"/>
      <w:bookmarkEnd w:id="2781"/>
      <w:bookmarkEnd w:id="2782"/>
      <w:bookmarkEnd w:id="2783"/>
    </w:p>
    <w:p w14:paraId="354BFC6C" w14:textId="580BF322" w:rsidR="00130064" w:rsidRDefault="00130064" w:rsidP="00E820DF">
      <w:pPr>
        <w:pStyle w:val="Body0000after"/>
      </w:pPr>
      <w:r>
        <w:rPr>
          <w:lang w:eastAsia="en-US"/>
        </w:rPr>
        <w:t xml:space="preserve">Papuan Malay has variation in word class membership between (1) verbs and nouns, </w:t>
      </w:r>
      <w:r>
        <w:t xml:space="preserve">(2) verbs and adverbs, (3) verbs and conjunctions, (4) verbs and prepositions, </w:t>
      </w:r>
      <w:r w:rsidR="00E820DF">
        <w:t xml:space="preserve">and </w:t>
      </w:r>
      <w:r>
        <w:t>(5) prepositions and conjunctions.</w:t>
      </w:r>
    </w:p>
    <w:p w14:paraId="3F1F9440" w14:textId="3BBE917A" w:rsidR="00130064" w:rsidRDefault="00130064" w:rsidP="00130064">
      <w:pPr>
        <w:pStyle w:val="Body0500after"/>
      </w:pPr>
      <w:r>
        <w:t>Cross</w:t>
      </w:r>
      <w:r w:rsidR="00326E69">
        <w:t>-</w:t>
      </w:r>
      <w:r>
        <w:t xml:space="preserve">linguistically, the shift of word </w:t>
      </w:r>
      <w:r w:rsidR="00EA6C27">
        <w:t xml:space="preserve">categories </w:t>
      </w:r>
      <w:r>
        <w:t xml:space="preserve">occurs quite commonly. Generally speaking, it </w:t>
      </w:r>
      <w:r w:rsidR="00B7093A">
        <w:t>“</w:t>
      </w:r>
      <w:r>
        <w:rPr>
          <w:lang w:eastAsia="en-US"/>
        </w:rPr>
        <w:t>is a unidirectional process; that is, it leads from less grammatical to more grammatical forms and constructions</w:t>
      </w:r>
      <w:r w:rsidR="00B7093A">
        <w:rPr>
          <w:lang w:eastAsia="en-US"/>
        </w:rPr>
        <w:t>”</w:t>
      </w:r>
      <w:r>
        <w:rPr>
          <w:lang w:eastAsia="en-US"/>
        </w:rPr>
        <w:t xml:space="preserve"> </w:t>
      </w:r>
      <w:r w:rsidR="00BA6215">
        <w:rPr>
          <w:rStyle w:val="Citation"/>
        </w:rPr>
        <w:fldChar w:fldCharType="begin"/>
      </w:r>
      <w:r w:rsidR="0092451D">
        <w:rPr>
          <w:rStyle w:val="Citation"/>
        </w:rPr>
        <w:instrText>ADDIN CITAVI.PLACEHOLDER 97e50e04-cf32-46a8-bf3a-7d9a416443c6 PFBsYWNlaG9sZGVyPg0KICA8QWRkSW5WZXJzaW9uPjUuMi4wLjg8L0FkZEluVmVyc2lvbj4NCiAgPElkPjk3ZTUwZTA0LWNmMzItNDZhOC1iZjNhLTdkOWE0MTY0NDNjNjwvSWQ+DQogIDxFbnRyaWVzPg0KICAgIDxFbnRyeT4NCiAgICAgIDxJZD5kM2NmODcyYi1iNmNiLTRiN2EtOThiNS0xOWFjN2FmM2JkN2E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JkYzQ2ZTE1LTQ0ZTAtNDJlZS04YzVkLWYzMWQwNmViMWE2YT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hvcnRUaXRsZT5IZWluZSwgS3V0ZXZhIDIwMDIg4oCTIFdvcmxkIGxleGljb24gb2YgZ3JhbW1hdGljYWxpemF0aW9uPC9TaG9ydFRpdGxlPg0KICAgICAgICA8VGl0bGU+V29ybGQgbGV4aWNvbiBvZiBncmFtbWF0aWNhbGl6YXRpb248L1RpdGxlPg0KICAgICAgICA8WWVhcj4yMDAyPC9ZZWFyPg0KICAgICAgPC9SZWZlcmVuY2U+DQogICAgPC9FbnRyeT4NCiAgPC9FbnRyaWVzPg0KICA8VGV4dD4oSGVpbmUgYW5kIEt1dGV2YSAyMDAyO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VpbmUgYW5kIEt1dGV2YSAyMDAyOiA0KTwvVGV4dD4NCiAgICA8L1RleHRVbml0Pg0KICA8L1RleHRVbml0cz4NCjwvUGxhY2Vob2xkZXI+</w:instrText>
      </w:r>
      <w:r w:rsidR="00BA6215">
        <w:rPr>
          <w:rStyle w:val="Citation"/>
        </w:rPr>
        <w:fldChar w:fldCharType="separate"/>
      </w:r>
      <w:bookmarkStart w:id="2784" w:name="_CTVP00197e50e04cf3246a8bf3a7d9a416443c6"/>
      <w:r w:rsidR="0092006B">
        <w:rPr>
          <w:rStyle w:val="Citation"/>
        </w:rPr>
        <w:t>(Heine and Kuteva 2002: 4)</w:t>
      </w:r>
      <w:bookmarkEnd w:id="2784"/>
      <w:r w:rsidR="00BA6215">
        <w:rPr>
          <w:rStyle w:val="Citation"/>
        </w:rPr>
        <w:fldChar w:fldCharType="end"/>
      </w:r>
      <w:r>
        <w:rPr>
          <w:lang w:eastAsia="en-US"/>
        </w:rPr>
        <w:t xml:space="preserve">. Or in other words, </w:t>
      </w:r>
      <w:r w:rsidR="00B7093A">
        <w:rPr>
          <w:lang w:eastAsia="en-US"/>
        </w:rPr>
        <w:t>“</w:t>
      </w:r>
      <w:r>
        <w:rPr>
          <w:lang w:eastAsia="en-US"/>
        </w:rPr>
        <w:t xml:space="preserve">the </w:t>
      </w:r>
      <w:r w:rsidRPr="009B7001">
        <w:t>shift from major categories to minor ones (N &gt; Preposition/Conjunction, V &gt; Auxiliary/Preposition) is much more frequent crosslinguistically than its opposite</w:t>
      </w:r>
      <w:r w:rsidR="00B7093A">
        <w:t>”</w:t>
      </w:r>
      <w:r>
        <w:t xml:space="preserve">, as </w:t>
      </w:r>
      <w:r w:rsidR="00BA6215">
        <w:rPr>
          <w:rStyle w:val="Citation"/>
        </w:rPr>
        <w:fldChar w:fldCharType="begin"/>
      </w:r>
      <w:r w:rsidR="0092451D">
        <w:rPr>
          <w:rStyle w:val="Citation"/>
        </w:rPr>
        <w:instrText>ADDIN CITAVI.PLACEHOLDER ab8a403f-15f4-452a-b92f-8cf1d4e922c2 PFBsYWNlaG9sZGVyPg0KICA8QWRkSW5WZXJzaW9uPjUuMi4wLjg8L0FkZEluVmVyc2lvbj4NCiAgPElkPmFiOGE0MDNmLTE1ZjQtNDUyYS1iOTJmLThjZjFkNGU5MjJjMjwvSWQ+DQogIDxFbnRyaWVzPg0KICAgIDxFbnRyeT4NCiAgICAgIDxJZD5jYTVlMzg1MS05Y2NhLTQ0ODEtOTAzNC01ODRhZDViN2E1MTI8L0lkPg0KICAgICAgPE5vUGFyPnRydWU8L05vUGFyPg0KICAgICAgPFBlcnNvbk9ubHk+dHJ1ZTwvUGVyc29uT25seT4NCiAgICAgIDxSZWZlcmVuY2VJZD4yNDcxMjkwNi1jMDZlLTRiODItOTQ5MC04ZDE0ZDBlYzllNWU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c2NoZXI8L1RleHQ+DQogICAgPC9UZXh0VW5pdD4NCiAgPC9UZXh0VW5pdHM+DQo8L1BsYWNlaG9sZGVyPg==</w:instrText>
      </w:r>
      <w:r w:rsidR="00BA6215">
        <w:rPr>
          <w:rStyle w:val="Citation"/>
        </w:rPr>
        <w:fldChar w:fldCharType="separate"/>
      </w:r>
      <w:bookmarkStart w:id="2785" w:name="_CTVP001ab8a403f15f4452ab92f8cf1d4e922c2"/>
      <w:r w:rsidR="0092006B">
        <w:rPr>
          <w:rStyle w:val="Citation"/>
        </w:rPr>
        <w:t>Wischer</w:t>
      </w:r>
      <w:bookmarkEnd w:id="2785"/>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2188b947-eb44-446e-a5cb-fef1a9fc64c5 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6IDEzMyk8L1RleHQ+DQogICAgPC9UZXh0VW5pdD4NCiAgPC9UZXh0VW5pdHM+DQo8L1BsYWNlaG9sZGVyPg==</w:instrText>
      </w:r>
      <w:r w:rsidR="00BA6215">
        <w:rPr>
          <w:rStyle w:val="Citation"/>
        </w:rPr>
        <w:fldChar w:fldCharType="separate"/>
      </w:r>
      <w:bookmarkStart w:id="2786" w:name="_CTVP0012188b947eb44446ea5cbfef1a9fc64c5"/>
      <w:r w:rsidR="0092006B">
        <w:rPr>
          <w:rStyle w:val="Citation"/>
        </w:rPr>
        <w:t>(2006: 133)</w:t>
      </w:r>
      <w:bookmarkEnd w:id="2786"/>
      <w:r w:rsidR="00BA6215">
        <w:rPr>
          <w:rStyle w:val="Citation"/>
        </w:rPr>
        <w:fldChar w:fldCharType="end"/>
      </w:r>
      <w:r>
        <w:rPr>
          <w:lang w:eastAsia="en-US"/>
        </w:rPr>
        <w:t xml:space="preserve"> points out.</w:t>
      </w:r>
    </w:p>
    <w:p w14:paraId="39872CFF" w14:textId="26820CEF" w:rsidR="00130064" w:rsidRDefault="00130064" w:rsidP="00E820DF">
      <w:pPr>
        <w:pStyle w:val="Body0510after"/>
      </w:pPr>
      <w:r>
        <w:t>Therefore, in discussing variation in Papuan Malay word class membership between verbs and adverbs</w:t>
      </w:r>
      <w:r w:rsidR="00E820DF">
        <w:t xml:space="preserve">, verbs and prepositions, and verbs and </w:t>
      </w:r>
      <w:r>
        <w:t>conjunctions, the verbs are taken as the source forms from which the respective adverbs, prepositions</w:t>
      </w:r>
      <w:r w:rsidR="00E820DF">
        <w:t>, and conjunctions</w:t>
      </w:r>
      <w:r>
        <w:t xml:space="preserve"> derived. As for variation between prepositions and conjunctions, </w:t>
      </w:r>
      <w:r w:rsidR="00BA6215">
        <w:rPr>
          <w:rStyle w:val="Citation"/>
        </w:rPr>
        <w:fldChar w:fldCharType="begin"/>
      </w:r>
      <w:r w:rsidR="0092451D">
        <w:rPr>
          <w:rStyle w:val="Citation"/>
        </w:rPr>
        <w:instrText>ADDIN CITAVI.PLACEHOLDER bd779741-eef0-4f36-a95a-4e9344097f80 PFBsYWNlaG9sZGVyPg0KICA8QWRkSW5WZXJzaW9uPjUuMi4wLjg8L0FkZEluVmVyc2lvbj4NCiAgPElkPmJkNzc5NzQxLWVlZjAtNGYzNi1hOTVhLTRlOTM0NDA5N2Y4MDwvSWQ+DQogIDxFbnRyaWVzPg0KICAgIDxFbnRyeT4NCiAgICAgIDxJZD40ZjIxM2NiMS1lMDkzLTQ5NTQtODhmNi0yZDEzOWJmNDQxZmY8L0lkPg0KICAgICAgPE5vUGFyPnRydWU8L05vUGFyPg0KICAgICAgPFBlcnNvbk9ubHk+dHJ1ZTwvUGVyc29uT25seT4NCiAgICAgIDxSZWZlcmVuY2VJZD5iZGM0NmUxNS00NGUwLTQyZWUtOGM1ZC1mMzFkMDZlYjFhNmE8L1JlZmVyZW5jZUlk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ob3J0VGl0bGU+SGVpbmUsIEt1dGV2YSAyMDAyIOKAkyBXb3JsZCBsZXhpY29uIG9mIGdyYW1tYXRpY2FsaXphdGlvbjwvU2hvcnRUaXRsZT4NCiAgICAgICAgPFRpdGxlPldvcmxkIGxleGljb24gb2YgZ3JhbW1hdGljYWxpemF0aW9uPC9UaXRsZT4NCiAgICAgICAgPFllYXI+MjAwMjwvWWVhcj4NCiAgICAgIDwvUmVmZXJlbmNlPg0KICAgIDwvRW50cnk+DQogIDwvRW50cmllcz4NCiAgPFRleHQ+SGVpbmUgYW5kIEt1dGV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luZSBhbmQgS3V0ZXZhPC9UZXh0Pg0KICAgIDwvVGV4dFVuaXQ+DQogIDwvVGV4dFVuaXRzPg0KPC9QbGFjZWhvbGRlcj4=</w:instrText>
      </w:r>
      <w:r w:rsidR="00BA6215">
        <w:rPr>
          <w:rStyle w:val="Citation"/>
        </w:rPr>
        <w:fldChar w:fldCharType="separate"/>
      </w:r>
      <w:bookmarkStart w:id="2787" w:name="_CTVP001bd779741eef04f36a95a4e9344097f80"/>
      <w:r w:rsidR="0092006B">
        <w:rPr>
          <w:rStyle w:val="Citation"/>
        </w:rPr>
        <w:t>Heine and Kuteva</w:t>
      </w:r>
      <w:bookmarkEnd w:id="2787"/>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4931a445-3a93-4ce3-90aa-ddb5ea20d885 PFBsYWNlaG9sZGVyPg0KICA8QWRkSW5WZXJzaW9uPjUuMi4wLjg8L0FkZEluVmVyc2lvbj4NCiAgPElkPjQ5MzFhNDQ1LTNhOTMtNGNlMy05MGFhLWRkYjVlYTIwZDg4NTwvSWQ+DQogIDxFbnRyaWVzPg0KICAgIDxFbnRyeT4NCiAgICAgIDxJZD4xZDkzMmQ0NS1iYWEzLTQ4ZTMtODc0Yi0zNjM1OWFiYTI0M2I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JkYzQ2ZTE1LTQ0ZTAtNDJlZS04YzVkLWYzMWQwNmViMWE2YTwvUmVmZXJlbmNlSWQ+DQogICAgICA8WWVhck9ubHk+dHJ1ZTwvWWVhck9ubHk+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jogNCk8L1RleHQ+DQogICAgPC9UZXh0VW5pdD4NCiAgPC9UZXh0VW5pdHM+DQo8L1BsYWNlaG9sZGVyPg==</w:instrText>
      </w:r>
      <w:r w:rsidR="00BA6215">
        <w:rPr>
          <w:rStyle w:val="Citation"/>
        </w:rPr>
        <w:fldChar w:fldCharType="separate"/>
      </w:r>
      <w:bookmarkStart w:id="2788" w:name="_CTVP0014931a4453a934ce390aaddb5ea20d885"/>
      <w:r w:rsidR="0092006B">
        <w:rPr>
          <w:rStyle w:val="Citation"/>
        </w:rPr>
        <w:t>(2002: 4)</w:t>
      </w:r>
      <w:bookmarkEnd w:id="2788"/>
      <w:r w:rsidR="00BA6215">
        <w:rPr>
          <w:rStyle w:val="Citation"/>
        </w:rPr>
        <w:fldChar w:fldCharType="end"/>
      </w:r>
      <w:r w:rsidRPr="00EB68D5">
        <w:t xml:space="preserve"> note</w:t>
      </w:r>
      <w:r>
        <w:t xml:space="preserve"> that cross-linguistically </w:t>
      </w:r>
      <w:r w:rsidR="00B7093A">
        <w:t>“</w:t>
      </w:r>
      <w:r>
        <w:t xml:space="preserve">[p]repositions </w:t>
      </w:r>
      <w:r>
        <w:rPr>
          <w:lang w:eastAsia="en-US"/>
        </w:rPr>
        <w:t>often develop into conjunctions</w:t>
      </w:r>
      <w:r w:rsidR="00B7093A">
        <w:rPr>
          <w:lang w:eastAsia="en-US"/>
        </w:rPr>
        <w:t>”</w:t>
      </w:r>
      <w:r>
        <w:rPr>
          <w:lang w:eastAsia="en-US"/>
        </w:rPr>
        <w:t xml:space="preserve">. Very likely, this observation also applies to the variation </w:t>
      </w:r>
      <w:r>
        <w:t>between prepositions and conjunctions</w:t>
      </w:r>
      <w:r>
        <w:rPr>
          <w:lang w:eastAsia="en-US"/>
        </w:rPr>
        <w:t xml:space="preserve"> in Papuan Malay. </w:t>
      </w:r>
      <w:r>
        <w:t xml:space="preserve">The dual membership of lexemes as verbs and nouns, however, is less clear-cut, as discussed in Paragraph </w:t>
      </w:r>
      <w:r>
        <w:fldChar w:fldCharType="begin"/>
      </w:r>
      <w:r>
        <w:instrText xml:space="preserve"> REF _Ref353554588 \n \h </w:instrText>
      </w:r>
      <w:r>
        <w:fldChar w:fldCharType="separate"/>
      </w:r>
      <w:r w:rsidR="00154D81">
        <w:rPr>
          <w:cs/>
        </w:rPr>
        <w:t>‎</w:t>
      </w:r>
      <w:r w:rsidR="00154D81">
        <w:t>1</w:t>
      </w:r>
      <w:r>
        <w:fldChar w:fldCharType="end"/>
      </w:r>
      <w:r>
        <w:t xml:space="preserve"> below.</w:t>
      </w:r>
    </w:p>
    <w:p w14:paraId="11D612FF" w14:textId="42E68701" w:rsidR="00130064" w:rsidRDefault="00130064" w:rsidP="006D26B6">
      <w:pPr>
        <w:pStyle w:val="O05N05wnext"/>
        <w:numPr>
          <w:ilvl w:val="0"/>
          <w:numId w:val="70"/>
        </w:numPr>
      </w:pPr>
      <w:bookmarkStart w:id="2789" w:name="_Ref353554588"/>
      <w:r>
        <w:t>Verbs and nouns (see §</w:t>
      </w:r>
      <w:r>
        <w:rPr>
          <w:lang w:eastAsia="en-US"/>
        </w:rPr>
        <w:fldChar w:fldCharType="begin"/>
      </w:r>
      <w:r>
        <w:rPr>
          <w:lang w:eastAsia="en-US"/>
        </w:rPr>
        <w:instrText xml:space="preserve"> REF _Ref351643101 \w \h </w:instrText>
      </w:r>
      <w:r>
        <w:rPr>
          <w:lang w:eastAsia="en-US"/>
        </w:rPr>
      </w:r>
      <w:r>
        <w:rPr>
          <w:lang w:eastAsia="en-US"/>
        </w:rPr>
        <w:fldChar w:fldCharType="separate"/>
      </w:r>
      <w:r w:rsidR="00154D81">
        <w:rPr>
          <w:cs/>
          <w:lang w:eastAsia="en-US"/>
        </w:rPr>
        <w:t>‎</w:t>
      </w:r>
      <w:r w:rsidR="00154D81">
        <w:rPr>
          <w:lang w:eastAsia="en-US"/>
        </w:rPr>
        <w:t>5.2</w:t>
      </w:r>
      <w:r>
        <w:rPr>
          <w:lang w:eastAsia="en-US"/>
        </w:rPr>
        <w:fldChar w:fldCharType="end"/>
      </w:r>
      <w:r w:rsidR="00DC261D">
        <w:rPr>
          <w:lang w:eastAsia="en-US"/>
        </w:rPr>
        <w:t xml:space="preserve"> and §</w:t>
      </w:r>
      <w:r w:rsidR="00DC261D">
        <w:fldChar w:fldCharType="begin"/>
      </w:r>
      <w:r w:rsidR="00DC261D">
        <w:instrText xml:space="preserve"> REF _Ref435775768 \w \h </w:instrText>
      </w:r>
      <w:r w:rsidR="00DC261D">
        <w:fldChar w:fldCharType="separate"/>
      </w:r>
      <w:r w:rsidR="00154D81">
        <w:rPr>
          <w:cs/>
        </w:rPr>
        <w:t>‎</w:t>
      </w:r>
      <w:r w:rsidR="00154D81">
        <w:t>5.3</w:t>
      </w:r>
      <w:r w:rsidR="00DC261D">
        <w:fldChar w:fldCharType="end"/>
      </w:r>
      <w:r>
        <w:t>)</w:t>
      </w:r>
      <w:bookmarkEnd w:id="2789"/>
    </w:p>
    <w:p w14:paraId="5CA38ABD" w14:textId="77777777" w:rsidR="007E1D64" w:rsidRDefault="00130064" w:rsidP="00D145E8">
      <w:pPr>
        <w:pStyle w:val="Body0000after"/>
      </w:pPr>
      <w:r>
        <w:t xml:space="preserve">A number of lexemes have dual membership as verbs and nouns. </w:t>
      </w:r>
      <w:r w:rsidR="00856CE1">
        <w:t xml:space="preserve">So far, 41 </w:t>
      </w:r>
      <w:r>
        <w:t>such lexemes have been identified</w:t>
      </w:r>
      <w:r w:rsidR="00D161C3">
        <w:t xml:space="preserve">, some of which </w:t>
      </w:r>
      <w:r>
        <w:t xml:space="preserve">are listed in </w:t>
      </w:r>
      <w:r>
        <w:fldChar w:fldCharType="begin"/>
      </w:r>
      <w:r>
        <w:instrText xml:space="preserve"> REF _Ref353523891 \h </w:instrText>
      </w:r>
      <w:r>
        <w:fldChar w:fldCharType="separate"/>
      </w:r>
      <w:r w:rsidR="00154D81" w:rsidRPr="0090507A">
        <w:t xml:space="preserve">Table </w:t>
      </w:r>
      <w:r w:rsidR="00154D81">
        <w:rPr>
          <w:noProof/>
          <w:cs/>
        </w:rPr>
        <w:t>‎</w:t>
      </w:r>
      <w:r w:rsidR="00154D81">
        <w:rPr>
          <w:noProof/>
        </w:rPr>
        <w:t>5</w:t>
      </w:r>
      <w:r w:rsidR="00154D81">
        <w:t>.</w:t>
      </w:r>
      <w:r w:rsidR="00154D81">
        <w:rPr>
          <w:noProof/>
        </w:rPr>
        <w:t>43</w:t>
      </w:r>
      <w:r>
        <w:fldChar w:fldCharType="end"/>
      </w:r>
      <w:r>
        <w:t>, together with the token frequencies of</w:t>
      </w:r>
      <w:r w:rsidR="007E1D64">
        <w:t xml:space="preserve"> their uses as verbs and nouns.</w:t>
      </w:r>
    </w:p>
    <w:p w14:paraId="090E6727" w14:textId="1576DB9C" w:rsidR="007E1D64" w:rsidRDefault="00130064" w:rsidP="005F70FB">
      <w:pPr>
        <w:pStyle w:val="Body0500after"/>
      </w:pPr>
      <w:r>
        <w:t xml:space="preserve">The </w:t>
      </w:r>
      <w:r w:rsidR="00D161C3">
        <w:t xml:space="preserve">identified </w:t>
      </w:r>
      <w:r w:rsidR="00932D09">
        <w:t xml:space="preserve">lexemes fall into two </w:t>
      </w:r>
      <w:r w:rsidR="005F70FB">
        <w:t>groups</w:t>
      </w:r>
      <w:r w:rsidR="00932D09">
        <w:t>.</w:t>
      </w:r>
      <w:r w:rsidR="007E1D64">
        <w:t xml:space="preserve"> </w:t>
      </w:r>
      <w:r>
        <w:t>First, verbs and their associated instrument, result, patient, agent, or location nouns</w:t>
      </w:r>
      <w:r w:rsidR="007E1D64">
        <w:t xml:space="preserve">. The </w:t>
      </w:r>
      <w:r>
        <w:t xml:space="preserve">corpus contains </w:t>
      </w:r>
      <w:r w:rsidR="00B012F7">
        <w:t>32</w:t>
      </w:r>
      <w:r w:rsidR="00D161C3">
        <w:t xml:space="preserve"> </w:t>
      </w:r>
      <w:r>
        <w:t>such verb-noun pairs</w:t>
      </w:r>
      <w:r w:rsidR="00932D09">
        <w:t>. In most cases, the verb is bivalent (2</w:t>
      </w:r>
      <w:r w:rsidR="00B012F7">
        <w:t>9</w:t>
      </w:r>
      <w:r w:rsidR="00932D09">
        <w:t xml:space="preserve"> verbs), while only few are monovalent (3 verbs). </w:t>
      </w:r>
      <w:r w:rsidR="00932D09">
        <w:fldChar w:fldCharType="begin"/>
      </w:r>
      <w:r w:rsidR="00932D09">
        <w:instrText xml:space="preserve"> REF _Ref353523891 \h </w:instrText>
      </w:r>
      <w:r w:rsidR="00932D09">
        <w:fldChar w:fldCharType="separate"/>
      </w:r>
      <w:r w:rsidR="00154D81" w:rsidRPr="0090507A">
        <w:t xml:space="preserve">Table </w:t>
      </w:r>
      <w:r w:rsidR="00154D81">
        <w:rPr>
          <w:noProof/>
          <w:cs/>
        </w:rPr>
        <w:t>‎</w:t>
      </w:r>
      <w:r w:rsidR="00154D81">
        <w:rPr>
          <w:noProof/>
        </w:rPr>
        <w:t>5</w:t>
      </w:r>
      <w:r w:rsidR="00154D81">
        <w:t>.</w:t>
      </w:r>
      <w:r w:rsidR="00154D81">
        <w:rPr>
          <w:noProof/>
        </w:rPr>
        <w:t>43</w:t>
      </w:r>
      <w:r w:rsidR="00932D09">
        <w:fldChar w:fldCharType="end"/>
      </w:r>
      <w:r w:rsidR="00932D09">
        <w:t xml:space="preserve"> presents eight of these verb-noun pairs. </w:t>
      </w:r>
      <w:r>
        <w:t xml:space="preserve">The first </w:t>
      </w:r>
      <w:r w:rsidR="00932D09">
        <w:t>four</w:t>
      </w:r>
      <w:r>
        <w:t xml:space="preserve"> lexemes are most often used as verbs, that is, </w:t>
      </w:r>
      <w:r w:rsidRPr="002D0276">
        <w:rPr>
          <w:rStyle w:val="ChItalBold"/>
        </w:rPr>
        <w:t>gambar</w:t>
      </w:r>
      <w:r>
        <w:t xml:space="preserve"> </w:t>
      </w:r>
      <w:r w:rsidR="00B7093A">
        <w:t>‘</w:t>
      </w:r>
      <w:r>
        <w:t>draw</w:t>
      </w:r>
      <w:r w:rsidR="00B7093A">
        <w:t>’</w:t>
      </w:r>
      <w:r>
        <w:t xml:space="preserve">, </w:t>
      </w:r>
      <w:r w:rsidR="0013592E" w:rsidRPr="002D0276">
        <w:rPr>
          <w:rStyle w:val="ChItalBold"/>
        </w:rPr>
        <w:t>jalang</w:t>
      </w:r>
      <w:r>
        <w:t xml:space="preserve"> </w:t>
      </w:r>
      <w:r w:rsidR="00B7093A">
        <w:t>‘</w:t>
      </w:r>
      <w:r>
        <w:t>walk</w:t>
      </w:r>
      <w:r w:rsidR="00B7093A">
        <w:t>’</w:t>
      </w:r>
      <w:r w:rsidR="002D4A87">
        <w:t xml:space="preserve">, </w:t>
      </w:r>
      <w:r w:rsidR="002D4A87" w:rsidRPr="002D4A87">
        <w:rPr>
          <w:rStyle w:val="ChItalBold"/>
        </w:rPr>
        <w:t>jubi</w:t>
      </w:r>
      <w:r w:rsidR="002D4A87">
        <w:t xml:space="preserve"> </w:t>
      </w:r>
      <w:r w:rsidR="00B7093A">
        <w:t>‘</w:t>
      </w:r>
      <w:r w:rsidR="002D4A87">
        <w:t>bow shoot</w:t>
      </w:r>
      <w:r w:rsidR="00B7093A">
        <w:t>’</w:t>
      </w:r>
      <w:r w:rsidR="002D4A87">
        <w:t xml:space="preserve">, and </w:t>
      </w:r>
      <w:r w:rsidR="00932D09">
        <w:rPr>
          <w:rStyle w:val="ChItalBold"/>
        </w:rPr>
        <w:t>skola</w:t>
      </w:r>
      <w:r w:rsidR="002D4A87">
        <w:t xml:space="preserve"> </w:t>
      </w:r>
      <w:r w:rsidR="00B7093A">
        <w:t>‘</w:t>
      </w:r>
      <w:r w:rsidR="00932D09">
        <w:t>go to school</w:t>
      </w:r>
      <w:r w:rsidR="00B7093A">
        <w:t>’</w:t>
      </w:r>
      <w:r>
        <w:t xml:space="preserve">. The remaining </w:t>
      </w:r>
      <w:r w:rsidR="00932D09">
        <w:t>four</w:t>
      </w:r>
      <w:r>
        <w:t xml:space="preserve"> lexemes are most often used as nouns, that is, </w:t>
      </w:r>
      <w:r w:rsidRPr="002D0276">
        <w:rPr>
          <w:rStyle w:val="ChItalBold"/>
        </w:rPr>
        <w:t>dayung</w:t>
      </w:r>
      <w:r>
        <w:t xml:space="preserve"> </w:t>
      </w:r>
      <w:r w:rsidR="00B7093A">
        <w:t>‘</w:t>
      </w:r>
      <w:r>
        <w:t>paddle</w:t>
      </w:r>
      <w:r w:rsidR="00B7093A">
        <w:t>’</w:t>
      </w:r>
      <w:r w:rsidR="00932D09">
        <w:t>,</w:t>
      </w:r>
      <w:r>
        <w:t xml:space="preserve"> </w:t>
      </w:r>
      <w:r w:rsidRPr="002D0276">
        <w:rPr>
          <w:rStyle w:val="ChItalBold"/>
        </w:rPr>
        <w:t>musu</w:t>
      </w:r>
      <w:r>
        <w:t xml:space="preserve"> </w:t>
      </w:r>
      <w:r w:rsidR="00B7093A">
        <w:t>‘</w:t>
      </w:r>
      <w:r>
        <w:t>enemy</w:t>
      </w:r>
      <w:r w:rsidR="00B7093A">
        <w:t>’</w:t>
      </w:r>
      <w:r w:rsidR="00932D09">
        <w:t xml:space="preserve">, </w:t>
      </w:r>
      <w:r w:rsidR="00932D09" w:rsidRPr="00932D09">
        <w:rPr>
          <w:rStyle w:val="ChItalBold"/>
        </w:rPr>
        <w:t>pana</w:t>
      </w:r>
      <w:r w:rsidR="00932D09">
        <w:t xml:space="preserve"> </w:t>
      </w:r>
      <w:r w:rsidR="00B7093A">
        <w:t>‘</w:t>
      </w:r>
      <w:r w:rsidR="00932D09">
        <w:t>arrow</w:t>
      </w:r>
      <w:r w:rsidR="00B7093A">
        <w:t>’</w:t>
      </w:r>
      <w:r w:rsidR="00932D09">
        <w:t xml:space="preserve">, and </w:t>
      </w:r>
      <w:r w:rsidR="00932D09" w:rsidRPr="00932D09">
        <w:rPr>
          <w:rStyle w:val="ChItalBold"/>
        </w:rPr>
        <w:t>senter</w:t>
      </w:r>
      <w:r w:rsidR="00932D09">
        <w:t xml:space="preserve"> </w:t>
      </w:r>
      <w:r w:rsidR="00B7093A">
        <w:t>‘</w:t>
      </w:r>
      <w:r w:rsidR="00932D09">
        <w:t>flashlight</w:t>
      </w:r>
      <w:r w:rsidR="00B7093A">
        <w:t>’</w:t>
      </w:r>
      <w:r w:rsidR="007E1D64">
        <w:t>.</w:t>
      </w:r>
    </w:p>
    <w:p w14:paraId="08980BA1" w14:textId="77777777" w:rsidR="00130064" w:rsidRDefault="00130064" w:rsidP="007E1D64">
      <w:pPr>
        <w:pStyle w:val="Body0505after"/>
      </w:pPr>
      <w:r>
        <w:t xml:space="preserve">The second group of lexemes with dual membership are affixed items: two items suffixed with </w:t>
      </w:r>
      <w:r w:rsidRPr="0090507A">
        <w:rPr>
          <w:szCs w:val="19"/>
        </w:rPr>
        <w:t>­</w:t>
      </w:r>
      <w:r w:rsidRPr="0090507A">
        <w:rPr>
          <w:rStyle w:val="ChItalBold"/>
        </w:rPr>
        <w:t>an</w:t>
      </w:r>
      <w:r w:rsidR="00956648">
        <w:rPr>
          <w:rStyle w:val="ChItalBold"/>
        </w:rPr>
        <w:t>g</w:t>
      </w:r>
      <w:r>
        <w:t xml:space="preserve"> and </w:t>
      </w:r>
      <w:r w:rsidR="00627455">
        <w:t>four</w:t>
      </w:r>
      <w:r>
        <w:t xml:space="preserve"> prefixed with </w:t>
      </w:r>
      <w:r w:rsidRPr="00D208B5">
        <w:rPr>
          <w:rStyle w:val="ChSmallCapsItalBold"/>
        </w:rPr>
        <w:t>pe(n)­</w:t>
      </w:r>
      <w:r>
        <w:t xml:space="preserve">. Structurally, the </w:t>
      </w:r>
      <w:r w:rsidR="00627455">
        <w:t>six</w:t>
      </w:r>
      <w:r>
        <w:t xml:space="preserve"> lexemes are nouns. In their actual uses, however, </w:t>
      </w:r>
      <w:r w:rsidR="00E83473">
        <w:t xml:space="preserve">four of them </w:t>
      </w:r>
      <w:r>
        <w:t>are (more) often used as verbs (for a detailed discussion on affixation see §</w:t>
      </w:r>
      <w:r w:rsidR="00EA1F76">
        <w:fldChar w:fldCharType="begin"/>
      </w:r>
      <w:r w:rsidR="00EA1F76">
        <w:instrText xml:space="preserve"> REF _Ref374455807 \w \h </w:instrText>
      </w:r>
      <w:r w:rsidR="00EA1F76">
        <w:fldChar w:fldCharType="separate"/>
      </w:r>
      <w:r w:rsidR="00154D81">
        <w:rPr>
          <w:cs/>
        </w:rPr>
        <w:t>‎</w:t>
      </w:r>
      <w:r w:rsidR="00154D81">
        <w:t>3.1</w:t>
      </w:r>
      <w:r w:rsidR="00EA1F76">
        <w:fldChar w:fldCharType="end"/>
      </w:r>
      <w:r>
        <w:t>).</w:t>
      </w:r>
    </w:p>
    <w:p w14:paraId="4C02C567" w14:textId="1D88BF8E" w:rsidR="00130064" w:rsidRDefault="00130064" w:rsidP="005F70FB">
      <w:pPr>
        <w:pStyle w:val="Caption"/>
      </w:pPr>
      <w:bookmarkStart w:id="2790" w:name="_Ref353523891"/>
      <w:r w:rsidRPr="0090507A">
        <w:t xml:space="preserve">Table </w:t>
      </w:r>
      <w:fldSimple w:instr=" STYLEREF 1 \s ">
        <w:r w:rsidR="00154D81">
          <w:rPr>
            <w:noProof/>
            <w:cs/>
          </w:rPr>
          <w:t>‎</w:t>
        </w:r>
        <w:r w:rsidR="00154D81">
          <w:rPr>
            <w:noProof/>
          </w:rPr>
          <w:t>5</w:t>
        </w:r>
      </w:fldSimple>
      <w:r w:rsidR="00F207A1">
        <w:t>.</w:t>
      </w:r>
      <w:fldSimple w:instr=" SEQ Table \* ARABIC \s 1 ">
        <w:r w:rsidR="00154D81">
          <w:rPr>
            <w:noProof/>
          </w:rPr>
          <w:t>43</w:t>
        </w:r>
      </w:fldSimple>
      <w:bookmarkEnd w:id="2790"/>
      <w:r w:rsidRPr="0090507A">
        <w:t>:</w:t>
      </w:r>
      <w:r w:rsidRPr="0090507A">
        <w:tab/>
      </w:r>
      <w:r>
        <w:t>Variation in word class membership between nouns and verbs</w:t>
      </w:r>
    </w:p>
    <w:tbl>
      <w:tblPr>
        <w:tblW w:w="6606" w:type="dxa"/>
        <w:tblInd w:w="170" w:type="dxa"/>
        <w:tblBorders>
          <w:top w:val="single" w:sz="4" w:space="0" w:color="auto"/>
          <w:bottom w:val="single" w:sz="4" w:space="0" w:color="auto"/>
        </w:tblBorders>
        <w:tblLayout w:type="fixed"/>
        <w:tblLook w:val="01E0" w:firstRow="1" w:lastRow="1" w:firstColumn="1" w:lastColumn="1" w:noHBand="0" w:noVBand="0"/>
      </w:tblPr>
      <w:tblGrid>
        <w:gridCol w:w="964"/>
        <w:gridCol w:w="1304"/>
        <w:gridCol w:w="652"/>
        <w:gridCol w:w="596"/>
        <w:gridCol w:w="510"/>
        <w:gridCol w:w="1503"/>
        <w:gridCol w:w="567"/>
        <w:gridCol w:w="510"/>
      </w:tblGrid>
      <w:tr w:rsidR="00AC23C4" w:rsidRPr="00291E58" w14:paraId="397B599C" w14:textId="77777777" w:rsidTr="00C827BC">
        <w:trPr>
          <w:tblHeader/>
        </w:trPr>
        <w:tc>
          <w:tcPr>
            <w:tcW w:w="964" w:type="dxa"/>
            <w:tcBorders>
              <w:bottom w:val="nil"/>
            </w:tcBorders>
            <w:shd w:val="clear" w:color="auto" w:fill="auto"/>
          </w:tcPr>
          <w:p w14:paraId="215BD6D0" w14:textId="77777777" w:rsidR="00130064" w:rsidRPr="00291E58" w:rsidRDefault="00130064" w:rsidP="00130064">
            <w:pPr>
              <w:pStyle w:val="TableCell3-2Center"/>
              <w:rPr>
                <w:rStyle w:val="ChSmallCaps"/>
              </w:rPr>
            </w:pPr>
          </w:p>
        </w:tc>
        <w:tc>
          <w:tcPr>
            <w:tcW w:w="2552" w:type="dxa"/>
            <w:gridSpan w:val="3"/>
            <w:tcBorders>
              <w:bottom w:val="nil"/>
              <w:right w:val="single" w:sz="4" w:space="0" w:color="auto"/>
            </w:tcBorders>
            <w:shd w:val="clear" w:color="auto" w:fill="auto"/>
          </w:tcPr>
          <w:p w14:paraId="5B4CAD99" w14:textId="77777777" w:rsidR="00130064" w:rsidRPr="0099608C" w:rsidRDefault="00130064" w:rsidP="00130064">
            <w:pPr>
              <w:pStyle w:val="TableCell3-2Center"/>
              <w:rPr>
                <w:rStyle w:val="ChSmallCaps"/>
              </w:rPr>
            </w:pPr>
            <w:r w:rsidRPr="0099608C">
              <w:rPr>
                <w:rStyle w:val="ChSmallCaps"/>
              </w:rPr>
              <w:t>verb</w:t>
            </w:r>
          </w:p>
        </w:tc>
        <w:tc>
          <w:tcPr>
            <w:tcW w:w="510" w:type="dxa"/>
            <w:tcBorders>
              <w:top w:val="single" w:sz="4" w:space="0" w:color="auto"/>
              <w:left w:val="single" w:sz="4" w:space="0" w:color="auto"/>
              <w:bottom w:val="nil"/>
              <w:right w:val="single" w:sz="4" w:space="0" w:color="auto"/>
            </w:tcBorders>
            <w:shd w:val="clear" w:color="auto" w:fill="auto"/>
          </w:tcPr>
          <w:p w14:paraId="27AC9DBA" w14:textId="77777777" w:rsidR="00130064" w:rsidRPr="00007D98" w:rsidRDefault="00130064" w:rsidP="00130064">
            <w:pPr>
              <w:pStyle w:val="TableCell3-2Center"/>
            </w:pPr>
          </w:p>
        </w:tc>
        <w:tc>
          <w:tcPr>
            <w:tcW w:w="2580" w:type="dxa"/>
            <w:gridSpan w:val="3"/>
            <w:tcBorders>
              <w:left w:val="single" w:sz="4" w:space="0" w:color="auto"/>
              <w:bottom w:val="nil"/>
            </w:tcBorders>
            <w:shd w:val="clear" w:color="auto" w:fill="auto"/>
          </w:tcPr>
          <w:p w14:paraId="242BA590" w14:textId="77777777" w:rsidR="00130064" w:rsidRPr="0099608C" w:rsidRDefault="00130064" w:rsidP="00130064">
            <w:pPr>
              <w:pStyle w:val="TableCell3-2Center"/>
              <w:rPr>
                <w:rStyle w:val="ChSmallCaps"/>
              </w:rPr>
            </w:pPr>
            <w:r w:rsidRPr="0099608C">
              <w:rPr>
                <w:rStyle w:val="ChSmallCaps"/>
              </w:rPr>
              <w:t>noun</w:t>
            </w:r>
          </w:p>
        </w:tc>
      </w:tr>
      <w:tr w:rsidR="00AC23C4" w:rsidRPr="007A1C40" w14:paraId="560B5D5A" w14:textId="77777777" w:rsidTr="00C827BC">
        <w:trPr>
          <w:tblHeader/>
        </w:trPr>
        <w:tc>
          <w:tcPr>
            <w:tcW w:w="964" w:type="dxa"/>
            <w:tcBorders>
              <w:top w:val="nil"/>
              <w:bottom w:val="single" w:sz="4" w:space="0" w:color="auto"/>
            </w:tcBorders>
            <w:shd w:val="clear" w:color="auto" w:fill="auto"/>
          </w:tcPr>
          <w:p w14:paraId="4C297669" w14:textId="77777777" w:rsidR="00130064" w:rsidRPr="007A1C40" w:rsidRDefault="00130064" w:rsidP="00130064">
            <w:pPr>
              <w:pStyle w:val="TableCell0-3Center"/>
            </w:pPr>
            <w:r>
              <w:t>Item</w:t>
            </w:r>
          </w:p>
        </w:tc>
        <w:tc>
          <w:tcPr>
            <w:tcW w:w="1304" w:type="dxa"/>
            <w:tcBorders>
              <w:top w:val="nil"/>
              <w:bottom w:val="single" w:sz="4" w:space="0" w:color="auto"/>
            </w:tcBorders>
            <w:shd w:val="clear" w:color="auto" w:fill="auto"/>
          </w:tcPr>
          <w:p w14:paraId="6DB07195" w14:textId="77777777" w:rsidR="00130064" w:rsidRPr="00007D98" w:rsidRDefault="00130064" w:rsidP="00130064">
            <w:pPr>
              <w:pStyle w:val="TableCell0-3Center"/>
            </w:pPr>
            <w:r w:rsidRPr="00007D98">
              <w:t>Gloss</w:t>
            </w:r>
          </w:p>
        </w:tc>
        <w:tc>
          <w:tcPr>
            <w:tcW w:w="652" w:type="dxa"/>
            <w:tcBorders>
              <w:top w:val="nil"/>
              <w:bottom w:val="single" w:sz="4" w:space="0" w:color="auto"/>
            </w:tcBorders>
            <w:shd w:val="clear" w:color="auto" w:fill="auto"/>
          </w:tcPr>
          <w:p w14:paraId="2502605C" w14:textId="77777777" w:rsidR="00130064" w:rsidRPr="00007D98" w:rsidRDefault="00130064" w:rsidP="00130064">
            <w:pPr>
              <w:pStyle w:val="TableCell0-3Center"/>
            </w:pPr>
          </w:p>
        </w:tc>
        <w:tc>
          <w:tcPr>
            <w:tcW w:w="596" w:type="dxa"/>
            <w:tcBorders>
              <w:top w:val="nil"/>
              <w:bottom w:val="single" w:sz="4" w:space="0" w:color="auto"/>
              <w:right w:val="single" w:sz="4" w:space="0" w:color="auto"/>
            </w:tcBorders>
            <w:shd w:val="clear" w:color="auto" w:fill="auto"/>
          </w:tcPr>
          <w:p w14:paraId="67376D61" w14:textId="77777777" w:rsidR="00130064" w:rsidRPr="00007D98" w:rsidRDefault="00130064" w:rsidP="00130064">
            <w:pPr>
              <w:pStyle w:val="TableCell0-3Center"/>
            </w:pPr>
            <w:r w:rsidRPr="00007D98">
              <w:t>#</w:t>
            </w:r>
          </w:p>
        </w:tc>
        <w:tc>
          <w:tcPr>
            <w:tcW w:w="510" w:type="dxa"/>
            <w:tcBorders>
              <w:top w:val="nil"/>
              <w:left w:val="single" w:sz="4" w:space="0" w:color="auto"/>
              <w:bottom w:val="single" w:sz="4" w:space="0" w:color="auto"/>
              <w:right w:val="single" w:sz="4" w:space="0" w:color="auto"/>
            </w:tcBorders>
            <w:shd w:val="clear" w:color="auto" w:fill="auto"/>
          </w:tcPr>
          <w:p w14:paraId="546C18C6" w14:textId="77777777" w:rsidR="00130064" w:rsidRPr="00007D98" w:rsidRDefault="00130064" w:rsidP="00130064">
            <w:pPr>
              <w:pStyle w:val="TableCell0-3Center"/>
            </w:pPr>
            <w:r w:rsidRPr="00007D98">
              <w:t>&gt;/&lt;</w:t>
            </w:r>
          </w:p>
        </w:tc>
        <w:tc>
          <w:tcPr>
            <w:tcW w:w="1503" w:type="dxa"/>
            <w:tcBorders>
              <w:top w:val="nil"/>
              <w:left w:val="single" w:sz="4" w:space="0" w:color="auto"/>
              <w:bottom w:val="single" w:sz="4" w:space="0" w:color="auto"/>
            </w:tcBorders>
            <w:shd w:val="clear" w:color="auto" w:fill="auto"/>
          </w:tcPr>
          <w:p w14:paraId="51FF4B68" w14:textId="77777777" w:rsidR="00130064" w:rsidRPr="00007D98" w:rsidRDefault="00130064" w:rsidP="00130064">
            <w:pPr>
              <w:pStyle w:val="TableCell0-3Center"/>
            </w:pPr>
            <w:r w:rsidRPr="00007D98">
              <w:t>Gloss</w:t>
            </w:r>
          </w:p>
        </w:tc>
        <w:tc>
          <w:tcPr>
            <w:tcW w:w="567" w:type="dxa"/>
            <w:tcBorders>
              <w:top w:val="nil"/>
              <w:bottom w:val="single" w:sz="4" w:space="0" w:color="auto"/>
            </w:tcBorders>
            <w:shd w:val="clear" w:color="auto" w:fill="auto"/>
          </w:tcPr>
          <w:p w14:paraId="49FCA8B3" w14:textId="77777777" w:rsidR="00130064" w:rsidRPr="00007D98" w:rsidRDefault="00130064" w:rsidP="00130064">
            <w:pPr>
              <w:pStyle w:val="TableCell0-3Center"/>
            </w:pPr>
          </w:p>
        </w:tc>
        <w:tc>
          <w:tcPr>
            <w:tcW w:w="510" w:type="dxa"/>
            <w:tcBorders>
              <w:top w:val="nil"/>
              <w:bottom w:val="single" w:sz="4" w:space="0" w:color="auto"/>
            </w:tcBorders>
            <w:shd w:val="clear" w:color="auto" w:fill="auto"/>
          </w:tcPr>
          <w:p w14:paraId="7CE0C5A6" w14:textId="77777777" w:rsidR="00130064" w:rsidRPr="00007D98" w:rsidRDefault="00130064" w:rsidP="00130064">
            <w:pPr>
              <w:pStyle w:val="TableCell0-3Center"/>
            </w:pPr>
            <w:r w:rsidRPr="00007D98">
              <w:t>#</w:t>
            </w:r>
          </w:p>
        </w:tc>
      </w:tr>
      <w:tr w:rsidR="00AC23C4" w:rsidRPr="00EA4018" w14:paraId="2E35F7FD" w14:textId="77777777" w:rsidTr="00C827BC">
        <w:tc>
          <w:tcPr>
            <w:tcW w:w="964" w:type="dxa"/>
            <w:tcBorders>
              <w:top w:val="single" w:sz="4" w:space="0" w:color="auto"/>
            </w:tcBorders>
            <w:shd w:val="clear" w:color="auto" w:fill="auto"/>
          </w:tcPr>
          <w:p w14:paraId="0D091CD7" w14:textId="77777777" w:rsidR="00130064" w:rsidRPr="00EA4018" w:rsidRDefault="00130064" w:rsidP="00130064">
            <w:pPr>
              <w:pStyle w:val="TableCell2-0Break"/>
              <w:rPr>
                <w:rStyle w:val="ChItalBold"/>
              </w:rPr>
            </w:pPr>
            <w:r w:rsidRPr="00EA4018">
              <w:rPr>
                <w:rStyle w:val="ChItalBold"/>
              </w:rPr>
              <w:t>gambar</w:t>
            </w:r>
          </w:p>
        </w:tc>
        <w:tc>
          <w:tcPr>
            <w:tcW w:w="1304" w:type="dxa"/>
            <w:tcBorders>
              <w:top w:val="single" w:sz="4" w:space="0" w:color="auto"/>
            </w:tcBorders>
            <w:shd w:val="clear" w:color="auto" w:fill="auto"/>
            <w:tcMar>
              <w:left w:w="74" w:type="dxa"/>
              <w:right w:w="74" w:type="dxa"/>
            </w:tcMar>
          </w:tcPr>
          <w:p w14:paraId="31A42119" w14:textId="29C1B363" w:rsidR="00130064" w:rsidRPr="00EA4018" w:rsidRDefault="00B7093A" w:rsidP="00130064">
            <w:pPr>
              <w:pStyle w:val="TableCell2-0Break"/>
            </w:pPr>
            <w:r>
              <w:t>‘</w:t>
            </w:r>
            <w:r w:rsidR="00130064" w:rsidRPr="00EA4018">
              <w:t>draw</w:t>
            </w:r>
            <w:r>
              <w:t>’</w:t>
            </w:r>
          </w:p>
        </w:tc>
        <w:tc>
          <w:tcPr>
            <w:tcW w:w="652" w:type="dxa"/>
            <w:tcBorders>
              <w:top w:val="single" w:sz="4" w:space="0" w:color="auto"/>
            </w:tcBorders>
            <w:shd w:val="clear" w:color="auto" w:fill="auto"/>
          </w:tcPr>
          <w:p w14:paraId="00969061" w14:textId="77777777" w:rsidR="00130064" w:rsidRPr="0099608C" w:rsidRDefault="00130064" w:rsidP="00130064">
            <w:pPr>
              <w:pStyle w:val="TableCell2-0Break"/>
              <w:rPr>
                <w:rStyle w:val="ChSmallCaps"/>
              </w:rPr>
            </w:pPr>
            <w:r w:rsidRPr="0099608C">
              <w:rPr>
                <w:rStyle w:val="ChSmallCaps"/>
              </w:rPr>
              <w:t>v.bi</w:t>
            </w:r>
          </w:p>
        </w:tc>
        <w:tc>
          <w:tcPr>
            <w:tcW w:w="596" w:type="dxa"/>
            <w:tcBorders>
              <w:top w:val="single" w:sz="4" w:space="0" w:color="auto"/>
              <w:right w:val="single" w:sz="4" w:space="0" w:color="auto"/>
            </w:tcBorders>
            <w:shd w:val="clear" w:color="auto" w:fill="auto"/>
          </w:tcPr>
          <w:p w14:paraId="2B2D99FA" w14:textId="77777777" w:rsidR="00130064" w:rsidRPr="00007D98" w:rsidRDefault="00130064" w:rsidP="00AC23C4">
            <w:pPr>
              <w:pStyle w:val="TableCell2-0Break"/>
              <w:ind w:right="57"/>
              <w:jc w:val="right"/>
            </w:pPr>
            <w:r w:rsidRPr="00007D98">
              <w:t>21</w:t>
            </w:r>
          </w:p>
        </w:tc>
        <w:tc>
          <w:tcPr>
            <w:tcW w:w="510" w:type="dxa"/>
            <w:tcBorders>
              <w:top w:val="single" w:sz="4" w:space="0" w:color="auto"/>
              <w:left w:val="single" w:sz="4" w:space="0" w:color="auto"/>
              <w:bottom w:val="nil"/>
              <w:right w:val="single" w:sz="4" w:space="0" w:color="auto"/>
            </w:tcBorders>
            <w:shd w:val="clear" w:color="auto" w:fill="auto"/>
          </w:tcPr>
          <w:p w14:paraId="0F78E344" w14:textId="77777777" w:rsidR="00130064" w:rsidRPr="00007D98" w:rsidRDefault="00130064" w:rsidP="002D4A87">
            <w:pPr>
              <w:pStyle w:val="TableCell2-0CenterBreak"/>
            </w:pPr>
            <w:r w:rsidRPr="00007D98">
              <w:t>&gt;</w:t>
            </w:r>
          </w:p>
        </w:tc>
        <w:tc>
          <w:tcPr>
            <w:tcW w:w="1503" w:type="dxa"/>
            <w:tcBorders>
              <w:top w:val="single" w:sz="4" w:space="0" w:color="auto"/>
              <w:left w:val="single" w:sz="4" w:space="0" w:color="auto"/>
            </w:tcBorders>
            <w:shd w:val="clear" w:color="auto" w:fill="auto"/>
            <w:tcMar>
              <w:left w:w="74" w:type="dxa"/>
              <w:right w:w="74" w:type="dxa"/>
            </w:tcMar>
          </w:tcPr>
          <w:p w14:paraId="2BB365B5" w14:textId="31C2B2FD" w:rsidR="00130064" w:rsidRPr="00EA4018" w:rsidRDefault="00B7093A" w:rsidP="00130064">
            <w:pPr>
              <w:pStyle w:val="TableCell2-0Break"/>
            </w:pPr>
            <w:r>
              <w:t>‘</w:t>
            </w:r>
            <w:r w:rsidR="00130064" w:rsidRPr="00EA4018">
              <w:t>drawing</w:t>
            </w:r>
            <w:r>
              <w:t>’</w:t>
            </w:r>
          </w:p>
        </w:tc>
        <w:tc>
          <w:tcPr>
            <w:tcW w:w="567" w:type="dxa"/>
            <w:tcBorders>
              <w:top w:val="single" w:sz="4" w:space="0" w:color="auto"/>
            </w:tcBorders>
            <w:shd w:val="clear" w:color="auto" w:fill="auto"/>
          </w:tcPr>
          <w:p w14:paraId="1C51A337" w14:textId="77777777" w:rsidR="00130064" w:rsidRPr="0099608C" w:rsidRDefault="00130064" w:rsidP="00130064">
            <w:pPr>
              <w:pStyle w:val="TableCell2-0Break"/>
              <w:rPr>
                <w:rStyle w:val="ChSmallCaps"/>
              </w:rPr>
            </w:pPr>
            <w:r w:rsidRPr="0099608C">
              <w:rPr>
                <w:rStyle w:val="ChSmallCaps"/>
              </w:rPr>
              <w:t>res</w:t>
            </w:r>
          </w:p>
        </w:tc>
        <w:tc>
          <w:tcPr>
            <w:tcW w:w="510" w:type="dxa"/>
            <w:tcBorders>
              <w:top w:val="single" w:sz="4" w:space="0" w:color="auto"/>
            </w:tcBorders>
            <w:shd w:val="clear" w:color="auto" w:fill="auto"/>
          </w:tcPr>
          <w:p w14:paraId="02EF37A2" w14:textId="77777777" w:rsidR="00130064" w:rsidRPr="00007D98" w:rsidRDefault="00130064" w:rsidP="00AC23C4">
            <w:pPr>
              <w:pStyle w:val="TableCell2-0Break"/>
              <w:ind w:right="57"/>
              <w:jc w:val="right"/>
            </w:pPr>
            <w:r w:rsidRPr="00007D98">
              <w:t>2</w:t>
            </w:r>
          </w:p>
        </w:tc>
      </w:tr>
      <w:tr w:rsidR="00AC23C4" w:rsidRPr="00EA4018" w14:paraId="0B92794B" w14:textId="77777777" w:rsidTr="00C827BC">
        <w:tc>
          <w:tcPr>
            <w:tcW w:w="964" w:type="dxa"/>
            <w:shd w:val="clear" w:color="auto" w:fill="auto"/>
          </w:tcPr>
          <w:p w14:paraId="67777499" w14:textId="77777777" w:rsidR="00130064" w:rsidRPr="00EA4018" w:rsidRDefault="0013592E" w:rsidP="002D4A87">
            <w:pPr>
              <w:rPr>
                <w:rStyle w:val="ChItalBold"/>
              </w:rPr>
            </w:pPr>
            <w:r w:rsidRPr="00EA4018">
              <w:rPr>
                <w:rStyle w:val="ChItalBold"/>
              </w:rPr>
              <w:t>jalang</w:t>
            </w:r>
          </w:p>
        </w:tc>
        <w:tc>
          <w:tcPr>
            <w:tcW w:w="1304" w:type="dxa"/>
            <w:shd w:val="clear" w:color="auto" w:fill="auto"/>
            <w:tcMar>
              <w:left w:w="74" w:type="dxa"/>
              <w:right w:w="74" w:type="dxa"/>
            </w:tcMar>
          </w:tcPr>
          <w:p w14:paraId="6CC0F5F2" w14:textId="5FF0CDAD" w:rsidR="00130064" w:rsidRPr="00EA4018" w:rsidRDefault="00B7093A" w:rsidP="002D4A87">
            <w:r>
              <w:t>‘</w:t>
            </w:r>
            <w:r w:rsidR="00130064" w:rsidRPr="00EA4018">
              <w:t>walk</w:t>
            </w:r>
            <w:r>
              <w:t>’</w:t>
            </w:r>
          </w:p>
        </w:tc>
        <w:tc>
          <w:tcPr>
            <w:tcW w:w="652" w:type="dxa"/>
            <w:shd w:val="clear" w:color="auto" w:fill="auto"/>
          </w:tcPr>
          <w:p w14:paraId="41A83DB3" w14:textId="77777777" w:rsidR="00130064" w:rsidRPr="0099608C" w:rsidRDefault="00130064" w:rsidP="002D4A87">
            <w:pPr>
              <w:rPr>
                <w:rStyle w:val="ChSmallCaps"/>
              </w:rPr>
            </w:pPr>
            <w:r w:rsidRPr="0099608C">
              <w:rPr>
                <w:rStyle w:val="ChSmallCaps"/>
              </w:rPr>
              <w:t>v.mo</w:t>
            </w:r>
          </w:p>
        </w:tc>
        <w:tc>
          <w:tcPr>
            <w:tcW w:w="596" w:type="dxa"/>
            <w:tcBorders>
              <w:right w:val="single" w:sz="4" w:space="0" w:color="auto"/>
            </w:tcBorders>
            <w:shd w:val="clear" w:color="auto" w:fill="auto"/>
          </w:tcPr>
          <w:p w14:paraId="6E53CE5F" w14:textId="77777777" w:rsidR="00130064" w:rsidRPr="00007D98" w:rsidRDefault="00130064" w:rsidP="00AC23C4">
            <w:pPr>
              <w:ind w:right="57"/>
              <w:jc w:val="right"/>
            </w:pPr>
            <w:r w:rsidRPr="00007D98">
              <w:t>398</w:t>
            </w:r>
          </w:p>
        </w:tc>
        <w:tc>
          <w:tcPr>
            <w:tcW w:w="510" w:type="dxa"/>
            <w:tcBorders>
              <w:top w:val="nil"/>
              <w:left w:val="single" w:sz="4" w:space="0" w:color="auto"/>
              <w:bottom w:val="nil"/>
              <w:right w:val="single" w:sz="4" w:space="0" w:color="auto"/>
            </w:tcBorders>
            <w:shd w:val="clear" w:color="auto" w:fill="auto"/>
          </w:tcPr>
          <w:p w14:paraId="20210441" w14:textId="77777777" w:rsidR="00130064" w:rsidRPr="00007D98" w:rsidRDefault="00130064" w:rsidP="00AC23C4">
            <w:pPr>
              <w:jc w:val="center"/>
            </w:pPr>
            <w:r w:rsidRPr="00007D98">
              <w:t>&gt;</w:t>
            </w:r>
          </w:p>
        </w:tc>
        <w:tc>
          <w:tcPr>
            <w:tcW w:w="1503" w:type="dxa"/>
            <w:tcBorders>
              <w:left w:val="single" w:sz="4" w:space="0" w:color="auto"/>
            </w:tcBorders>
            <w:shd w:val="clear" w:color="auto" w:fill="auto"/>
            <w:tcMar>
              <w:left w:w="74" w:type="dxa"/>
              <w:right w:w="74" w:type="dxa"/>
            </w:tcMar>
          </w:tcPr>
          <w:p w14:paraId="2DAD0143" w14:textId="2FABEC4E" w:rsidR="00130064" w:rsidRPr="00EA4018" w:rsidRDefault="00B7093A" w:rsidP="002D4A87">
            <w:r>
              <w:t>‘</w:t>
            </w:r>
            <w:r w:rsidR="00130064" w:rsidRPr="00EA4018">
              <w:t>road</w:t>
            </w:r>
            <w:r>
              <w:t>’</w:t>
            </w:r>
          </w:p>
        </w:tc>
        <w:tc>
          <w:tcPr>
            <w:tcW w:w="567" w:type="dxa"/>
            <w:shd w:val="clear" w:color="auto" w:fill="auto"/>
          </w:tcPr>
          <w:p w14:paraId="61164466" w14:textId="77777777" w:rsidR="00130064" w:rsidRPr="0099608C" w:rsidRDefault="00130064" w:rsidP="002D4A87">
            <w:pPr>
              <w:rPr>
                <w:rStyle w:val="ChSmallCaps"/>
              </w:rPr>
            </w:pPr>
            <w:r w:rsidRPr="0099608C">
              <w:rPr>
                <w:rStyle w:val="ChSmallCaps"/>
              </w:rPr>
              <w:t>loc</w:t>
            </w:r>
          </w:p>
        </w:tc>
        <w:tc>
          <w:tcPr>
            <w:tcW w:w="510" w:type="dxa"/>
            <w:shd w:val="clear" w:color="auto" w:fill="auto"/>
          </w:tcPr>
          <w:p w14:paraId="2E4AEDD3" w14:textId="77777777" w:rsidR="00130064" w:rsidRPr="00007D98" w:rsidRDefault="00130064" w:rsidP="00AC23C4">
            <w:pPr>
              <w:ind w:right="57"/>
              <w:jc w:val="right"/>
            </w:pPr>
            <w:r w:rsidRPr="00007D98">
              <w:t>71</w:t>
            </w:r>
          </w:p>
        </w:tc>
      </w:tr>
      <w:tr w:rsidR="00AC23C4" w:rsidRPr="00EA4018" w14:paraId="7FC9E918" w14:textId="77777777" w:rsidTr="00C827BC">
        <w:tc>
          <w:tcPr>
            <w:tcW w:w="964" w:type="dxa"/>
            <w:shd w:val="clear" w:color="auto" w:fill="auto"/>
          </w:tcPr>
          <w:p w14:paraId="0D43EA39" w14:textId="77777777" w:rsidR="004833EC" w:rsidRPr="000E75CF" w:rsidRDefault="004833EC" w:rsidP="004833EC">
            <w:pPr>
              <w:rPr>
                <w:rStyle w:val="ChItalBold"/>
              </w:rPr>
            </w:pPr>
            <w:r w:rsidRPr="000E75CF">
              <w:rPr>
                <w:rStyle w:val="ChItalBold"/>
              </w:rPr>
              <w:t>jubi</w:t>
            </w:r>
          </w:p>
        </w:tc>
        <w:tc>
          <w:tcPr>
            <w:tcW w:w="1304" w:type="dxa"/>
            <w:shd w:val="clear" w:color="auto" w:fill="auto"/>
            <w:tcMar>
              <w:left w:w="74" w:type="dxa"/>
              <w:right w:w="74" w:type="dxa"/>
            </w:tcMar>
          </w:tcPr>
          <w:p w14:paraId="017D3420" w14:textId="6933BEB7" w:rsidR="004833EC" w:rsidRPr="000E75CF" w:rsidRDefault="00B7093A" w:rsidP="004833EC">
            <w:r>
              <w:t>‘</w:t>
            </w:r>
            <w:r w:rsidR="004833EC" w:rsidRPr="000E75CF">
              <w:t>bow shoot</w:t>
            </w:r>
            <w:r>
              <w:t>’</w:t>
            </w:r>
          </w:p>
        </w:tc>
        <w:tc>
          <w:tcPr>
            <w:tcW w:w="652" w:type="dxa"/>
            <w:shd w:val="clear" w:color="auto" w:fill="auto"/>
          </w:tcPr>
          <w:p w14:paraId="3B455191" w14:textId="77777777" w:rsidR="004833EC" w:rsidRPr="0099608C" w:rsidRDefault="004833EC" w:rsidP="004833EC">
            <w:pPr>
              <w:rPr>
                <w:rStyle w:val="ChSmallCaps"/>
              </w:rPr>
            </w:pPr>
            <w:r w:rsidRPr="0099608C">
              <w:rPr>
                <w:rStyle w:val="ChSmallCaps"/>
              </w:rPr>
              <w:t>v.bi</w:t>
            </w:r>
          </w:p>
        </w:tc>
        <w:tc>
          <w:tcPr>
            <w:tcW w:w="596" w:type="dxa"/>
            <w:tcBorders>
              <w:right w:val="single" w:sz="4" w:space="0" w:color="auto"/>
            </w:tcBorders>
            <w:shd w:val="clear" w:color="auto" w:fill="auto"/>
          </w:tcPr>
          <w:p w14:paraId="6D570C61" w14:textId="77777777" w:rsidR="004833EC" w:rsidRPr="00007D98" w:rsidRDefault="004833EC" w:rsidP="00AC23C4">
            <w:pPr>
              <w:ind w:right="57"/>
              <w:jc w:val="right"/>
            </w:pPr>
            <w:r w:rsidRPr="00007D98">
              <w:t>20</w:t>
            </w:r>
          </w:p>
        </w:tc>
        <w:tc>
          <w:tcPr>
            <w:tcW w:w="510" w:type="dxa"/>
            <w:tcBorders>
              <w:top w:val="nil"/>
              <w:left w:val="single" w:sz="4" w:space="0" w:color="auto"/>
              <w:bottom w:val="nil"/>
              <w:right w:val="single" w:sz="4" w:space="0" w:color="auto"/>
            </w:tcBorders>
            <w:shd w:val="clear" w:color="auto" w:fill="auto"/>
          </w:tcPr>
          <w:p w14:paraId="3F82CF56" w14:textId="77777777" w:rsidR="004833EC" w:rsidRPr="00007D98" w:rsidRDefault="004833EC" w:rsidP="00AC23C4">
            <w:pPr>
              <w:jc w:val="center"/>
            </w:pPr>
            <w:r w:rsidRPr="00007D98">
              <w:t>&gt;</w:t>
            </w:r>
          </w:p>
        </w:tc>
        <w:tc>
          <w:tcPr>
            <w:tcW w:w="1503" w:type="dxa"/>
            <w:tcBorders>
              <w:left w:val="single" w:sz="4" w:space="0" w:color="auto"/>
            </w:tcBorders>
            <w:shd w:val="clear" w:color="auto" w:fill="auto"/>
            <w:tcMar>
              <w:left w:w="74" w:type="dxa"/>
              <w:right w:w="74" w:type="dxa"/>
            </w:tcMar>
          </w:tcPr>
          <w:p w14:paraId="1858F7E0" w14:textId="327954D1" w:rsidR="004833EC" w:rsidRPr="000E75CF" w:rsidRDefault="00B7093A" w:rsidP="004833EC">
            <w:r>
              <w:t>‘</w:t>
            </w:r>
            <w:r w:rsidR="004833EC" w:rsidRPr="000E75CF">
              <w:t>bow and arrow</w:t>
            </w:r>
            <w:r>
              <w:t>’</w:t>
            </w:r>
          </w:p>
        </w:tc>
        <w:tc>
          <w:tcPr>
            <w:tcW w:w="567" w:type="dxa"/>
            <w:shd w:val="clear" w:color="auto" w:fill="auto"/>
          </w:tcPr>
          <w:p w14:paraId="282A19DA" w14:textId="77777777" w:rsidR="004833EC" w:rsidRPr="0099608C" w:rsidRDefault="004833EC" w:rsidP="004833EC">
            <w:pPr>
              <w:rPr>
                <w:rStyle w:val="ChSmallCaps"/>
              </w:rPr>
            </w:pPr>
            <w:r w:rsidRPr="0099608C">
              <w:rPr>
                <w:rStyle w:val="ChSmallCaps"/>
              </w:rPr>
              <w:t>ins</w:t>
            </w:r>
          </w:p>
        </w:tc>
        <w:tc>
          <w:tcPr>
            <w:tcW w:w="510" w:type="dxa"/>
            <w:shd w:val="clear" w:color="auto" w:fill="auto"/>
          </w:tcPr>
          <w:p w14:paraId="722E92FD" w14:textId="77777777" w:rsidR="004833EC" w:rsidRPr="00007D98" w:rsidRDefault="004833EC" w:rsidP="00AC23C4">
            <w:pPr>
              <w:ind w:right="57"/>
              <w:jc w:val="right"/>
            </w:pPr>
            <w:r w:rsidRPr="00007D98">
              <w:t>14</w:t>
            </w:r>
          </w:p>
        </w:tc>
      </w:tr>
      <w:tr w:rsidR="00AC23C4" w:rsidRPr="00EA4018" w14:paraId="420418A9" w14:textId="77777777" w:rsidTr="00C827BC">
        <w:tc>
          <w:tcPr>
            <w:tcW w:w="964" w:type="dxa"/>
            <w:shd w:val="clear" w:color="auto" w:fill="auto"/>
          </w:tcPr>
          <w:p w14:paraId="00004139" w14:textId="77777777" w:rsidR="004833EC" w:rsidRPr="00EA4018" w:rsidRDefault="004833EC" w:rsidP="002D4A87">
            <w:pPr>
              <w:pStyle w:val="TableCell0-2Break"/>
              <w:rPr>
                <w:rStyle w:val="ChItalBold"/>
              </w:rPr>
            </w:pPr>
            <w:r>
              <w:rPr>
                <w:rStyle w:val="ChItalBold"/>
              </w:rPr>
              <w:t>skola</w:t>
            </w:r>
          </w:p>
        </w:tc>
        <w:tc>
          <w:tcPr>
            <w:tcW w:w="1304" w:type="dxa"/>
            <w:shd w:val="clear" w:color="auto" w:fill="auto"/>
            <w:tcMar>
              <w:left w:w="74" w:type="dxa"/>
              <w:right w:w="74" w:type="dxa"/>
            </w:tcMar>
          </w:tcPr>
          <w:p w14:paraId="24D2D2CB" w14:textId="5F9FC698" w:rsidR="004833EC" w:rsidRPr="00E83473" w:rsidRDefault="00B7093A" w:rsidP="00E83473">
            <w:pPr>
              <w:pStyle w:val="TableCell0-2Break"/>
            </w:pPr>
            <w:r>
              <w:t>‘</w:t>
            </w:r>
            <w:r w:rsidR="004833EC">
              <w:t>go to school</w:t>
            </w:r>
            <w:r>
              <w:t>’</w:t>
            </w:r>
          </w:p>
        </w:tc>
        <w:tc>
          <w:tcPr>
            <w:tcW w:w="652" w:type="dxa"/>
            <w:shd w:val="clear" w:color="auto" w:fill="auto"/>
          </w:tcPr>
          <w:p w14:paraId="46ED7A3B" w14:textId="77777777" w:rsidR="004833EC" w:rsidRPr="0099608C" w:rsidRDefault="004833EC" w:rsidP="002D4A87">
            <w:pPr>
              <w:pStyle w:val="TableCell0-2Break"/>
              <w:rPr>
                <w:rStyle w:val="ChSmallCaps"/>
              </w:rPr>
            </w:pPr>
            <w:r>
              <w:rPr>
                <w:rStyle w:val="ChSmallCaps"/>
              </w:rPr>
              <w:t>v.mo</w:t>
            </w:r>
          </w:p>
        </w:tc>
        <w:tc>
          <w:tcPr>
            <w:tcW w:w="596" w:type="dxa"/>
            <w:tcBorders>
              <w:right w:val="single" w:sz="4" w:space="0" w:color="auto"/>
            </w:tcBorders>
            <w:shd w:val="clear" w:color="auto" w:fill="auto"/>
          </w:tcPr>
          <w:p w14:paraId="1F7711D0" w14:textId="77777777" w:rsidR="004833EC" w:rsidRPr="00007D98" w:rsidRDefault="004833EC" w:rsidP="00AC23C4">
            <w:pPr>
              <w:pStyle w:val="TableCell0-2Break"/>
              <w:ind w:right="57"/>
              <w:jc w:val="right"/>
            </w:pPr>
            <w:r>
              <w:t>148</w:t>
            </w:r>
          </w:p>
        </w:tc>
        <w:tc>
          <w:tcPr>
            <w:tcW w:w="510" w:type="dxa"/>
            <w:tcBorders>
              <w:top w:val="nil"/>
              <w:left w:val="single" w:sz="4" w:space="0" w:color="auto"/>
              <w:bottom w:val="nil"/>
              <w:right w:val="single" w:sz="4" w:space="0" w:color="auto"/>
            </w:tcBorders>
            <w:shd w:val="clear" w:color="auto" w:fill="auto"/>
          </w:tcPr>
          <w:p w14:paraId="35F30D03" w14:textId="77777777" w:rsidR="004833EC" w:rsidRPr="00007D98" w:rsidRDefault="004833EC" w:rsidP="00AC23C4">
            <w:pPr>
              <w:pStyle w:val="TableCell0-2Break"/>
              <w:jc w:val="center"/>
            </w:pPr>
            <w:r>
              <w:t>&gt;</w:t>
            </w:r>
          </w:p>
        </w:tc>
        <w:tc>
          <w:tcPr>
            <w:tcW w:w="1503" w:type="dxa"/>
            <w:tcBorders>
              <w:left w:val="single" w:sz="4" w:space="0" w:color="auto"/>
            </w:tcBorders>
            <w:shd w:val="clear" w:color="auto" w:fill="auto"/>
            <w:tcMar>
              <w:left w:w="74" w:type="dxa"/>
              <w:right w:w="74" w:type="dxa"/>
            </w:tcMar>
          </w:tcPr>
          <w:p w14:paraId="48470BA0" w14:textId="57A0B867" w:rsidR="004833EC" w:rsidRPr="00EA4018" w:rsidRDefault="00B7093A" w:rsidP="002D4A87">
            <w:pPr>
              <w:pStyle w:val="TableCell0-2Break"/>
            </w:pPr>
            <w:r>
              <w:t>‘</w:t>
            </w:r>
            <w:r w:rsidR="004833EC">
              <w:t>school</w:t>
            </w:r>
            <w:r>
              <w:t>’</w:t>
            </w:r>
          </w:p>
        </w:tc>
        <w:tc>
          <w:tcPr>
            <w:tcW w:w="567" w:type="dxa"/>
            <w:shd w:val="clear" w:color="auto" w:fill="auto"/>
          </w:tcPr>
          <w:p w14:paraId="6895C34D" w14:textId="77777777" w:rsidR="004833EC" w:rsidRPr="0099608C" w:rsidRDefault="004833EC" w:rsidP="002D4A87">
            <w:pPr>
              <w:pStyle w:val="TableCell0-2Break"/>
              <w:rPr>
                <w:rStyle w:val="ChSmallCaps"/>
              </w:rPr>
            </w:pPr>
            <w:r>
              <w:rPr>
                <w:rStyle w:val="ChSmallCaps"/>
              </w:rPr>
              <w:t>loc</w:t>
            </w:r>
          </w:p>
        </w:tc>
        <w:tc>
          <w:tcPr>
            <w:tcW w:w="510" w:type="dxa"/>
            <w:shd w:val="clear" w:color="auto" w:fill="auto"/>
          </w:tcPr>
          <w:p w14:paraId="54725A6E" w14:textId="77777777" w:rsidR="004833EC" w:rsidRPr="00007D98" w:rsidRDefault="004833EC" w:rsidP="00AC23C4">
            <w:pPr>
              <w:pStyle w:val="TableCell0-2Break"/>
              <w:ind w:right="57"/>
              <w:jc w:val="right"/>
            </w:pPr>
            <w:r>
              <w:t>94</w:t>
            </w:r>
          </w:p>
        </w:tc>
      </w:tr>
      <w:tr w:rsidR="00AC23C4" w:rsidRPr="00EA4018" w14:paraId="04054666" w14:textId="77777777" w:rsidTr="00C827BC">
        <w:tc>
          <w:tcPr>
            <w:tcW w:w="964" w:type="dxa"/>
            <w:shd w:val="clear" w:color="auto" w:fill="auto"/>
          </w:tcPr>
          <w:p w14:paraId="3232D80C" w14:textId="77777777" w:rsidR="004833EC" w:rsidRPr="00EA4018" w:rsidRDefault="004833EC" w:rsidP="00130064">
            <w:pPr>
              <w:pStyle w:val="TableCell2-0Break"/>
              <w:rPr>
                <w:rStyle w:val="ChItalBold"/>
              </w:rPr>
            </w:pPr>
            <w:r w:rsidRPr="00EA4018">
              <w:rPr>
                <w:rStyle w:val="ChItalBold"/>
              </w:rPr>
              <w:t>dayung</w:t>
            </w:r>
          </w:p>
        </w:tc>
        <w:tc>
          <w:tcPr>
            <w:tcW w:w="1304" w:type="dxa"/>
            <w:shd w:val="clear" w:color="auto" w:fill="auto"/>
            <w:tcMar>
              <w:left w:w="74" w:type="dxa"/>
              <w:right w:w="74" w:type="dxa"/>
            </w:tcMar>
          </w:tcPr>
          <w:p w14:paraId="6397173A" w14:textId="2616E988" w:rsidR="004833EC" w:rsidRPr="002D4A87" w:rsidRDefault="00B7093A" w:rsidP="002D4A87">
            <w:pPr>
              <w:pStyle w:val="TableCell2-0Break"/>
            </w:pPr>
            <w:r>
              <w:t>‘</w:t>
            </w:r>
            <w:r w:rsidR="004833EC" w:rsidRPr="00EA4018">
              <w:t>paddle</w:t>
            </w:r>
            <w:r>
              <w:t>’</w:t>
            </w:r>
          </w:p>
        </w:tc>
        <w:tc>
          <w:tcPr>
            <w:tcW w:w="652" w:type="dxa"/>
            <w:shd w:val="clear" w:color="auto" w:fill="auto"/>
          </w:tcPr>
          <w:p w14:paraId="3663083A" w14:textId="77777777" w:rsidR="004833EC" w:rsidRPr="0099608C" w:rsidRDefault="004833EC" w:rsidP="00130064">
            <w:pPr>
              <w:pStyle w:val="TableCell2-0Break"/>
              <w:rPr>
                <w:rStyle w:val="ChSmallCaps"/>
              </w:rPr>
            </w:pPr>
            <w:r w:rsidRPr="0099608C">
              <w:rPr>
                <w:rStyle w:val="ChSmallCaps"/>
              </w:rPr>
              <w:t>v.bi</w:t>
            </w:r>
          </w:p>
        </w:tc>
        <w:tc>
          <w:tcPr>
            <w:tcW w:w="596" w:type="dxa"/>
            <w:tcBorders>
              <w:right w:val="single" w:sz="4" w:space="0" w:color="auto"/>
            </w:tcBorders>
            <w:shd w:val="clear" w:color="auto" w:fill="auto"/>
          </w:tcPr>
          <w:p w14:paraId="103F7217" w14:textId="77777777" w:rsidR="004833EC" w:rsidRPr="00007D98" w:rsidRDefault="004833EC" w:rsidP="00AC23C4">
            <w:pPr>
              <w:pStyle w:val="TableCell2-0Break"/>
              <w:ind w:right="57"/>
              <w:jc w:val="right"/>
            </w:pPr>
            <w:r w:rsidRPr="00007D98">
              <w:t>3</w:t>
            </w:r>
          </w:p>
        </w:tc>
        <w:tc>
          <w:tcPr>
            <w:tcW w:w="510" w:type="dxa"/>
            <w:tcBorders>
              <w:top w:val="nil"/>
              <w:left w:val="single" w:sz="4" w:space="0" w:color="auto"/>
              <w:bottom w:val="nil"/>
              <w:right w:val="single" w:sz="4" w:space="0" w:color="auto"/>
            </w:tcBorders>
            <w:shd w:val="clear" w:color="auto" w:fill="auto"/>
          </w:tcPr>
          <w:p w14:paraId="6D0887BD" w14:textId="77777777" w:rsidR="004833EC" w:rsidRPr="00007D98" w:rsidRDefault="004833EC" w:rsidP="00AC23C4">
            <w:pPr>
              <w:pStyle w:val="TableCell2-0Break"/>
              <w:jc w:val="center"/>
            </w:pPr>
            <w:r>
              <w:t>&lt;</w:t>
            </w:r>
          </w:p>
        </w:tc>
        <w:tc>
          <w:tcPr>
            <w:tcW w:w="1503" w:type="dxa"/>
            <w:tcBorders>
              <w:left w:val="single" w:sz="4" w:space="0" w:color="auto"/>
            </w:tcBorders>
            <w:shd w:val="clear" w:color="auto" w:fill="auto"/>
            <w:tcMar>
              <w:left w:w="74" w:type="dxa"/>
              <w:right w:w="74" w:type="dxa"/>
            </w:tcMar>
          </w:tcPr>
          <w:p w14:paraId="7B4C3E04" w14:textId="67F4F2C8" w:rsidR="004833EC" w:rsidRPr="00EA4018" w:rsidRDefault="00B7093A" w:rsidP="00130064">
            <w:pPr>
              <w:pStyle w:val="TableCell2-0Break"/>
            </w:pPr>
            <w:r>
              <w:t>‘</w:t>
            </w:r>
            <w:r w:rsidR="004833EC" w:rsidRPr="00EA4018">
              <w:t>paddle</w:t>
            </w:r>
            <w:r>
              <w:t>’</w:t>
            </w:r>
          </w:p>
        </w:tc>
        <w:tc>
          <w:tcPr>
            <w:tcW w:w="567" w:type="dxa"/>
            <w:shd w:val="clear" w:color="auto" w:fill="auto"/>
          </w:tcPr>
          <w:p w14:paraId="36F41012" w14:textId="77777777" w:rsidR="004833EC" w:rsidRPr="0099608C" w:rsidRDefault="004833EC" w:rsidP="00130064">
            <w:pPr>
              <w:pStyle w:val="TableCell2-0Break"/>
              <w:rPr>
                <w:rStyle w:val="ChSmallCaps"/>
              </w:rPr>
            </w:pPr>
            <w:r w:rsidRPr="0099608C">
              <w:rPr>
                <w:rStyle w:val="ChSmallCaps"/>
              </w:rPr>
              <w:t>ins</w:t>
            </w:r>
          </w:p>
        </w:tc>
        <w:tc>
          <w:tcPr>
            <w:tcW w:w="510" w:type="dxa"/>
            <w:shd w:val="clear" w:color="auto" w:fill="auto"/>
          </w:tcPr>
          <w:p w14:paraId="4C195CAD" w14:textId="77777777" w:rsidR="004833EC" w:rsidRPr="00007D98" w:rsidRDefault="004833EC" w:rsidP="00AC23C4">
            <w:pPr>
              <w:pStyle w:val="TableCell2-0Break"/>
              <w:ind w:right="57"/>
              <w:jc w:val="right"/>
            </w:pPr>
            <w:r w:rsidRPr="00007D98">
              <w:t>8</w:t>
            </w:r>
          </w:p>
        </w:tc>
      </w:tr>
      <w:tr w:rsidR="00AC23C4" w:rsidRPr="00EA4018" w14:paraId="64B25FBD" w14:textId="77777777" w:rsidTr="00C827BC">
        <w:tc>
          <w:tcPr>
            <w:tcW w:w="964" w:type="dxa"/>
            <w:shd w:val="clear" w:color="auto" w:fill="auto"/>
          </w:tcPr>
          <w:p w14:paraId="596A5998" w14:textId="77777777" w:rsidR="00DA1D64" w:rsidRPr="000E75CF" w:rsidRDefault="00DA1D64" w:rsidP="00932D09">
            <w:pPr>
              <w:rPr>
                <w:rStyle w:val="ChItalBold"/>
              </w:rPr>
            </w:pPr>
            <w:r w:rsidRPr="00EA4018">
              <w:rPr>
                <w:rStyle w:val="ChItalBold"/>
              </w:rPr>
              <w:t>musu</w:t>
            </w:r>
          </w:p>
        </w:tc>
        <w:tc>
          <w:tcPr>
            <w:tcW w:w="1304" w:type="dxa"/>
            <w:shd w:val="clear" w:color="auto" w:fill="auto"/>
            <w:tcMar>
              <w:left w:w="74" w:type="dxa"/>
              <w:right w:w="74" w:type="dxa"/>
            </w:tcMar>
          </w:tcPr>
          <w:p w14:paraId="5FFC124E" w14:textId="404C359F" w:rsidR="00DA1D64" w:rsidRPr="000E75CF" w:rsidRDefault="00B7093A" w:rsidP="00932D09">
            <w:r>
              <w:t>‘</w:t>
            </w:r>
            <w:r w:rsidR="00DA1D64" w:rsidRPr="00EA4018">
              <w:t>hate</w:t>
            </w:r>
            <w:r>
              <w:t>’</w:t>
            </w:r>
          </w:p>
        </w:tc>
        <w:tc>
          <w:tcPr>
            <w:tcW w:w="652" w:type="dxa"/>
            <w:shd w:val="clear" w:color="auto" w:fill="auto"/>
          </w:tcPr>
          <w:p w14:paraId="64571E5D" w14:textId="77777777" w:rsidR="00DA1D64" w:rsidRPr="0099608C" w:rsidRDefault="00DA1D64" w:rsidP="00932D09">
            <w:pPr>
              <w:rPr>
                <w:rStyle w:val="ChSmallCaps"/>
              </w:rPr>
            </w:pPr>
            <w:r w:rsidRPr="0099608C">
              <w:rPr>
                <w:rStyle w:val="ChSmallCaps"/>
              </w:rPr>
              <w:t>v.bi</w:t>
            </w:r>
          </w:p>
        </w:tc>
        <w:tc>
          <w:tcPr>
            <w:tcW w:w="596" w:type="dxa"/>
            <w:tcBorders>
              <w:right w:val="single" w:sz="4" w:space="0" w:color="auto"/>
            </w:tcBorders>
            <w:shd w:val="clear" w:color="auto" w:fill="auto"/>
          </w:tcPr>
          <w:p w14:paraId="7D34C26E" w14:textId="77777777" w:rsidR="00DA1D64" w:rsidRPr="00007D98" w:rsidRDefault="00DA1D64" w:rsidP="00AC23C4">
            <w:pPr>
              <w:ind w:right="57"/>
              <w:jc w:val="right"/>
            </w:pPr>
            <w:r>
              <w:t>3</w:t>
            </w:r>
          </w:p>
        </w:tc>
        <w:tc>
          <w:tcPr>
            <w:tcW w:w="510" w:type="dxa"/>
            <w:tcBorders>
              <w:top w:val="nil"/>
              <w:left w:val="single" w:sz="4" w:space="0" w:color="auto"/>
              <w:bottom w:val="nil"/>
              <w:right w:val="single" w:sz="4" w:space="0" w:color="auto"/>
            </w:tcBorders>
            <w:shd w:val="clear" w:color="auto" w:fill="auto"/>
          </w:tcPr>
          <w:p w14:paraId="6C13DE55" w14:textId="77777777" w:rsidR="00DA1D64" w:rsidRPr="00007D98" w:rsidRDefault="00DA1D64" w:rsidP="00AC23C4">
            <w:pPr>
              <w:jc w:val="center"/>
            </w:pPr>
            <w:r>
              <w:t>&lt;</w:t>
            </w:r>
          </w:p>
        </w:tc>
        <w:tc>
          <w:tcPr>
            <w:tcW w:w="1503" w:type="dxa"/>
            <w:tcBorders>
              <w:left w:val="single" w:sz="4" w:space="0" w:color="auto"/>
            </w:tcBorders>
            <w:shd w:val="clear" w:color="auto" w:fill="auto"/>
            <w:tcMar>
              <w:left w:w="74" w:type="dxa"/>
              <w:right w:w="74" w:type="dxa"/>
            </w:tcMar>
          </w:tcPr>
          <w:p w14:paraId="51456421" w14:textId="5E5F2124" w:rsidR="00DA1D64" w:rsidRPr="000E75CF" w:rsidRDefault="00B7093A" w:rsidP="00932D09">
            <w:r>
              <w:t>‘</w:t>
            </w:r>
            <w:r w:rsidR="00DA1D64" w:rsidRPr="00EA4018">
              <w:t>enemy</w:t>
            </w:r>
            <w:r>
              <w:t>’</w:t>
            </w:r>
          </w:p>
        </w:tc>
        <w:tc>
          <w:tcPr>
            <w:tcW w:w="567" w:type="dxa"/>
            <w:shd w:val="clear" w:color="auto" w:fill="auto"/>
          </w:tcPr>
          <w:p w14:paraId="6E1F2C90" w14:textId="77777777" w:rsidR="00DA1D64" w:rsidRPr="0099608C" w:rsidRDefault="00DA1D64" w:rsidP="00932D09">
            <w:pPr>
              <w:rPr>
                <w:rStyle w:val="ChSmallCaps"/>
              </w:rPr>
            </w:pPr>
            <w:r w:rsidRPr="0099608C">
              <w:rPr>
                <w:rStyle w:val="ChSmallCaps"/>
              </w:rPr>
              <w:t>pat</w:t>
            </w:r>
          </w:p>
        </w:tc>
        <w:tc>
          <w:tcPr>
            <w:tcW w:w="510" w:type="dxa"/>
            <w:shd w:val="clear" w:color="auto" w:fill="auto"/>
          </w:tcPr>
          <w:p w14:paraId="3CFD83B4" w14:textId="77777777" w:rsidR="00DA1D64" w:rsidRPr="00007D98" w:rsidRDefault="00DA1D64" w:rsidP="00AC23C4">
            <w:pPr>
              <w:ind w:right="57"/>
              <w:jc w:val="right"/>
            </w:pPr>
            <w:r>
              <w:t>7</w:t>
            </w:r>
          </w:p>
        </w:tc>
      </w:tr>
      <w:tr w:rsidR="004B786D" w:rsidRPr="00EA4018" w14:paraId="3FE4F0CE" w14:textId="77777777" w:rsidTr="00D31B7B">
        <w:tc>
          <w:tcPr>
            <w:tcW w:w="964" w:type="dxa"/>
            <w:shd w:val="clear" w:color="auto" w:fill="auto"/>
          </w:tcPr>
          <w:p w14:paraId="12896189" w14:textId="77777777" w:rsidR="004B786D" w:rsidRPr="000E75CF" w:rsidRDefault="004B786D" w:rsidP="00D31B7B">
            <w:pPr>
              <w:rPr>
                <w:rStyle w:val="ChItalBold"/>
              </w:rPr>
            </w:pPr>
            <w:r>
              <w:rPr>
                <w:rStyle w:val="ChItalBold"/>
              </w:rPr>
              <w:t>pana</w:t>
            </w:r>
          </w:p>
        </w:tc>
        <w:tc>
          <w:tcPr>
            <w:tcW w:w="1304" w:type="dxa"/>
            <w:shd w:val="clear" w:color="auto" w:fill="auto"/>
            <w:tcMar>
              <w:left w:w="74" w:type="dxa"/>
              <w:right w:w="74" w:type="dxa"/>
            </w:tcMar>
          </w:tcPr>
          <w:p w14:paraId="3B6F91A6" w14:textId="77777777" w:rsidR="004B786D" w:rsidRPr="00DA1D64" w:rsidRDefault="004B786D" w:rsidP="00D31B7B">
            <w:r>
              <w:t xml:space="preserve">‘bow </w:t>
            </w:r>
            <w:r w:rsidRPr="00DA1D64">
              <w:t>shoot</w:t>
            </w:r>
            <w:r>
              <w:t>’</w:t>
            </w:r>
          </w:p>
        </w:tc>
        <w:tc>
          <w:tcPr>
            <w:tcW w:w="652" w:type="dxa"/>
            <w:shd w:val="clear" w:color="auto" w:fill="auto"/>
          </w:tcPr>
          <w:p w14:paraId="42334EB8" w14:textId="77777777" w:rsidR="004B786D" w:rsidRPr="0099608C" w:rsidRDefault="004B786D" w:rsidP="00D31B7B">
            <w:pPr>
              <w:rPr>
                <w:rStyle w:val="ChSmallCaps"/>
              </w:rPr>
            </w:pPr>
            <w:r w:rsidRPr="0099608C">
              <w:rPr>
                <w:rStyle w:val="ChSmallCaps"/>
              </w:rPr>
              <w:t>v.bi</w:t>
            </w:r>
          </w:p>
        </w:tc>
        <w:tc>
          <w:tcPr>
            <w:tcW w:w="596" w:type="dxa"/>
            <w:tcBorders>
              <w:right w:val="single" w:sz="4" w:space="0" w:color="auto"/>
            </w:tcBorders>
            <w:shd w:val="clear" w:color="auto" w:fill="auto"/>
          </w:tcPr>
          <w:p w14:paraId="455FB246" w14:textId="77777777" w:rsidR="004B786D" w:rsidRPr="00007D98" w:rsidRDefault="004B786D" w:rsidP="00D31B7B">
            <w:pPr>
              <w:ind w:right="57"/>
              <w:jc w:val="right"/>
            </w:pPr>
            <w:r>
              <w:t>13</w:t>
            </w:r>
          </w:p>
        </w:tc>
        <w:tc>
          <w:tcPr>
            <w:tcW w:w="510" w:type="dxa"/>
            <w:tcBorders>
              <w:top w:val="nil"/>
              <w:left w:val="single" w:sz="4" w:space="0" w:color="auto"/>
              <w:bottom w:val="nil"/>
              <w:right w:val="single" w:sz="4" w:space="0" w:color="auto"/>
            </w:tcBorders>
            <w:shd w:val="clear" w:color="auto" w:fill="auto"/>
          </w:tcPr>
          <w:p w14:paraId="03470193" w14:textId="77777777" w:rsidR="004B786D" w:rsidRPr="00007D98" w:rsidRDefault="004B786D" w:rsidP="00D31B7B">
            <w:pPr>
              <w:jc w:val="center"/>
            </w:pPr>
            <w:r>
              <w:t>&lt;</w:t>
            </w:r>
          </w:p>
        </w:tc>
        <w:tc>
          <w:tcPr>
            <w:tcW w:w="1503" w:type="dxa"/>
            <w:tcBorders>
              <w:left w:val="single" w:sz="4" w:space="0" w:color="auto"/>
            </w:tcBorders>
            <w:shd w:val="clear" w:color="auto" w:fill="auto"/>
            <w:tcMar>
              <w:left w:w="74" w:type="dxa"/>
              <w:right w:w="74" w:type="dxa"/>
            </w:tcMar>
          </w:tcPr>
          <w:p w14:paraId="56140538" w14:textId="77777777" w:rsidR="004B786D" w:rsidRPr="000E75CF" w:rsidRDefault="004B786D" w:rsidP="00D31B7B">
            <w:r>
              <w:t>‘</w:t>
            </w:r>
            <w:r w:rsidRPr="00DA1D64">
              <w:t>arrow</w:t>
            </w:r>
            <w:r>
              <w:t>’</w:t>
            </w:r>
          </w:p>
        </w:tc>
        <w:tc>
          <w:tcPr>
            <w:tcW w:w="567" w:type="dxa"/>
            <w:shd w:val="clear" w:color="auto" w:fill="auto"/>
          </w:tcPr>
          <w:p w14:paraId="5919249D" w14:textId="77777777" w:rsidR="004B786D" w:rsidRPr="0099608C" w:rsidRDefault="004B786D" w:rsidP="00D31B7B">
            <w:pPr>
              <w:rPr>
                <w:rStyle w:val="ChSmallCaps"/>
              </w:rPr>
            </w:pPr>
            <w:r>
              <w:rPr>
                <w:rStyle w:val="ChSmallCaps"/>
              </w:rPr>
              <w:t>ins</w:t>
            </w:r>
          </w:p>
        </w:tc>
        <w:tc>
          <w:tcPr>
            <w:tcW w:w="510" w:type="dxa"/>
            <w:shd w:val="clear" w:color="auto" w:fill="auto"/>
          </w:tcPr>
          <w:p w14:paraId="349E81C3" w14:textId="77777777" w:rsidR="004B786D" w:rsidRPr="00007D98" w:rsidRDefault="004B786D" w:rsidP="00D31B7B">
            <w:pPr>
              <w:ind w:right="57"/>
              <w:jc w:val="right"/>
            </w:pPr>
            <w:r>
              <w:t>39</w:t>
            </w:r>
          </w:p>
        </w:tc>
      </w:tr>
      <w:tr w:rsidR="004B786D" w:rsidRPr="00EA4018" w14:paraId="2588F030" w14:textId="77777777" w:rsidTr="00D31B7B">
        <w:tc>
          <w:tcPr>
            <w:tcW w:w="964" w:type="dxa"/>
            <w:shd w:val="clear" w:color="auto" w:fill="auto"/>
          </w:tcPr>
          <w:p w14:paraId="3C15EC78" w14:textId="56C88D0A" w:rsidR="004B786D" w:rsidRPr="00EA4018" w:rsidRDefault="004B786D" w:rsidP="00D31B7B">
            <w:pPr>
              <w:pStyle w:val="TableCell0-2Break"/>
              <w:rPr>
                <w:rStyle w:val="ChItalBold"/>
              </w:rPr>
            </w:pPr>
            <w:r>
              <w:rPr>
                <w:rStyle w:val="ChItalBold"/>
              </w:rPr>
              <w:t>senter</w:t>
            </w:r>
          </w:p>
        </w:tc>
        <w:tc>
          <w:tcPr>
            <w:tcW w:w="1304" w:type="dxa"/>
            <w:shd w:val="clear" w:color="auto" w:fill="auto"/>
            <w:tcMar>
              <w:left w:w="74" w:type="dxa"/>
              <w:right w:w="74" w:type="dxa"/>
            </w:tcMar>
          </w:tcPr>
          <w:p w14:paraId="301D8F30" w14:textId="4F89128E" w:rsidR="004B786D" w:rsidRPr="00E83473" w:rsidRDefault="004B786D" w:rsidP="004B786D">
            <w:pPr>
              <w:pStyle w:val="TableCell0-2Break"/>
            </w:pPr>
            <w:r>
              <w:t>‘light with flashlight’</w:t>
            </w:r>
          </w:p>
        </w:tc>
        <w:tc>
          <w:tcPr>
            <w:tcW w:w="652" w:type="dxa"/>
            <w:shd w:val="clear" w:color="auto" w:fill="auto"/>
          </w:tcPr>
          <w:p w14:paraId="790AE4DF" w14:textId="56580542" w:rsidR="004B786D" w:rsidRPr="0099608C" w:rsidRDefault="004B786D" w:rsidP="00D31B7B">
            <w:pPr>
              <w:pStyle w:val="TableCell0-2Break"/>
              <w:rPr>
                <w:rStyle w:val="ChSmallCaps"/>
              </w:rPr>
            </w:pPr>
            <w:r>
              <w:rPr>
                <w:rStyle w:val="ChSmallCaps"/>
              </w:rPr>
              <w:t>v.bi</w:t>
            </w:r>
          </w:p>
        </w:tc>
        <w:tc>
          <w:tcPr>
            <w:tcW w:w="596" w:type="dxa"/>
            <w:tcBorders>
              <w:right w:val="single" w:sz="4" w:space="0" w:color="auto"/>
            </w:tcBorders>
            <w:shd w:val="clear" w:color="auto" w:fill="auto"/>
          </w:tcPr>
          <w:p w14:paraId="31FB474F" w14:textId="54C55409" w:rsidR="004B786D" w:rsidRPr="00007D98" w:rsidRDefault="004B786D" w:rsidP="00D31B7B">
            <w:pPr>
              <w:pStyle w:val="TableCell0-2Break"/>
              <w:ind w:right="57"/>
              <w:jc w:val="right"/>
            </w:pPr>
            <w:r>
              <w:t>5</w:t>
            </w:r>
          </w:p>
        </w:tc>
        <w:tc>
          <w:tcPr>
            <w:tcW w:w="510" w:type="dxa"/>
            <w:tcBorders>
              <w:top w:val="nil"/>
              <w:left w:val="single" w:sz="4" w:space="0" w:color="auto"/>
              <w:bottom w:val="nil"/>
              <w:right w:val="single" w:sz="4" w:space="0" w:color="auto"/>
            </w:tcBorders>
            <w:shd w:val="clear" w:color="auto" w:fill="auto"/>
          </w:tcPr>
          <w:p w14:paraId="0FEB64C3" w14:textId="76DDC666" w:rsidR="004B786D" w:rsidRPr="00007D98" w:rsidRDefault="004B786D" w:rsidP="00D31B7B">
            <w:pPr>
              <w:pStyle w:val="TableCell0-2Break"/>
              <w:jc w:val="center"/>
            </w:pPr>
            <w:r>
              <w:t>&lt;</w:t>
            </w:r>
          </w:p>
        </w:tc>
        <w:tc>
          <w:tcPr>
            <w:tcW w:w="1503" w:type="dxa"/>
            <w:tcBorders>
              <w:left w:val="single" w:sz="4" w:space="0" w:color="auto"/>
            </w:tcBorders>
            <w:shd w:val="clear" w:color="auto" w:fill="auto"/>
            <w:tcMar>
              <w:left w:w="74" w:type="dxa"/>
              <w:right w:w="74" w:type="dxa"/>
            </w:tcMar>
          </w:tcPr>
          <w:p w14:paraId="5485561E" w14:textId="601FD109" w:rsidR="004B786D" w:rsidRPr="00EA4018" w:rsidRDefault="004B786D" w:rsidP="004B786D">
            <w:pPr>
              <w:pStyle w:val="TableCell0-2Break"/>
            </w:pPr>
            <w:r>
              <w:t>‘flashlight’</w:t>
            </w:r>
          </w:p>
        </w:tc>
        <w:tc>
          <w:tcPr>
            <w:tcW w:w="567" w:type="dxa"/>
            <w:shd w:val="clear" w:color="auto" w:fill="auto"/>
          </w:tcPr>
          <w:p w14:paraId="1A45AF77" w14:textId="553B03B0" w:rsidR="004B786D" w:rsidRPr="0099608C" w:rsidRDefault="004B786D" w:rsidP="00D31B7B">
            <w:pPr>
              <w:pStyle w:val="TableCell0-2Break"/>
              <w:rPr>
                <w:rStyle w:val="ChSmallCaps"/>
              </w:rPr>
            </w:pPr>
            <w:r>
              <w:rPr>
                <w:rStyle w:val="ChSmallCaps"/>
              </w:rPr>
              <w:t>ins</w:t>
            </w:r>
          </w:p>
        </w:tc>
        <w:tc>
          <w:tcPr>
            <w:tcW w:w="510" w:type="dxa"/>
            <w:shd w:val="clear" w:color="auto" w:fill="auto"/>
          </w:tcPr>
          <w:p w14:paraId="7E6937A7" w14:textId="4B35F908" w:rsidR="004B786D" w:rsidRPr="00007D98" w:rsidRDefault="004B786D" w:rsidP="00D31B7B">
            <w:pPr>
              <w:pStyle w:val="TableCell0-2Break"/>
              <w:ind w:right="57"/>
              <w:jc w:val="right"/>
            </w:pPr>
            <w:r>
              <w:t>11</w:t>
            </w:r>
          </w:p>
        </w:tc>
      </w:tr>
      <w:tr w:rsidR="00AC23C4" w:rsidRPr="00EA4018" w14:paraId="321A5932" w14:textId="77777777" w:rsidTr="00C827BC">
        <w:tc>
          <w:tcPr>
            <w:tcW w:w="964" w:type="dxa"/>
            <w:shd w:val="clear" w:color="auto" w:fill="auto"/>
          </w:tcPr>
          <w:p w14:paraId="475ADA85" w14:textId="77777777" w:rsidR="004833EC" w:rsidRPr="00956648" w:rsidRDefault="004833EC" w:rsidP="002D4A87">
            <w:pPr>
              <w:pStyle w:val="TableCell2-0Break"/>
              <w:rPr>
                <w:rStyle w:val="ChItalBold"/>
              </w:rPr>
            </w:pPr>
            <w:r w:rsidRPr="00956648">
              <w:rPr>
                <w:rStyle w:val="ChItalBold"/>
              </w:rPr>
              <w:t>jualan</w:t>
            </w:r>
            <w:r>
              <w:rPr>
                <w:rStyle w:val="ChItalBold"/>
              </w:rPr>
              <w:t>g</w:t>
            </w:r>
          </w:p>
        </w:tc>
        <w:tc>
          <w:tcPr>
            <w:tcW w:w="1304" w:type="dxa"/>
            <w:shd w:val="clear" w:color="auto" w:fill="auto"/>
            <w:tcMar>
              <w:left w:w="74" w:type="dxa"/>
              <w:right w:w="74" w:type="dxa"/>
            </w:tcMar>
          </w:tcPr>
          <w:p w14:paraId="037DF391" w14:textId="451E7E58" w:rsidR="004833EC" w:rsidRPr="00EA4018" w:rsidRDefault="00B7093A" w:rsidP="002D4A87">
            <w:pPr>
              <w:pStyle w:val="TableCell2-0Break"/>
            </w:pPr>
            <w:r>
              <w:t>‘</w:t>
            </w:r>
            <w:r w:rsidR="004833EC" w:rsidRPr="00EA4018">
              <w:t>sell</w:t>
            </w:r>
            <w:r>
              <w:t>’</w:t>
            </w:r>
          </w:p>
        </w:tc>
        <w:tc>
          <w:tcPr>
            <w:tcW w:w="652" w:type="dxa"/>
            <w:shd w:val="clear" w:color="auto" w:fill="auto"/>
          </w:tcPr>
          <w:p w14:paraId="11F5AD96" w14:textId="77777777" w:rsidR="004833EC" w:rsidRPr="0099608C" w:rsidRDefault="004833EC" w:rsidP="002D4A87">
            <w:pPr>
              <w:pStyle w:val="TableCell2-0Break"/>
              <w:rPr>
                <w:rStyle w:val="ChSmallCaps"/>
              </w:rPr>
            </w:pPr>
            <w:r w:rsidRPr="0099608C">
              <w:rPr>
                <w:rStyle w:val="ChSmallCaps"/>
              </w:rPr>
              <w:t>v.bi</w:t>
            </w:r>
          </w:p>
        </w:tc>
        <w:tc>
          <w:tcPr>
            <w:tcW w:w="596" w:type="dxa"/>
            <w:tcBorders>
              <w:right w:val="single" w:sz="4" w:space="0" w:color="auto"/>
            </w:tcBorders>
            <w:shd w:val="clear" w:color="auto" w:fill="auto"/>
          </w:tcPr>
          <w:p w14:paraId="191117E8" w14:textId="77777777" w:rsidR="004833EC" w:rsidRPr="00007D98" w:rsidRDefault="004833EC" w:rsidP="00AC23C4">
            <w:pPr>
              <w:pStyle w:val="TableCell2-0Break"/>
              <w:ind w:right="57"/>
              <w:jc w:val="right"/>
            </w:pPr>
            <w:r>
              <w:t>7</w:t>
            </w:r>
          </w:p>
        </w:tc>
        <w:tc>
          <w:tcPr>
            <w:tcW w:w="510" w:type="dxa"/>
            <w:tcBorders>
              <w:top w:val="nil"/>
              <w:left w:val="single" w:sz="4" w:space="0" w:color="auto"/>
              <w:bottom w:val="nil"/>
              <w:right w:val="single" w:sz="4" w:space="0" w:color="auto"/>
            </w:tcBorders>
            <w:shd w:val="clear" w:color="auto" w:fill="auto"/>
          </w:tcPr>
          <w:p w14:paraId="3FCECC8A" w14:textId="77777777" w:rsidR="004833EC" w:rsidRPr="00007D98" w:rsidRDefault="004833EC" w:rsidP="00AC23C4">
            <w:pPr>
              <w:pStyle w:val="TableCell2-0Break"/>
              <w:jc w:val="center"/>
            </w:pPr>
            <w:r>
              <w:t>&gt;</w:t>
            </w:r>
          </w:p>
        </w:tc>
        <w:tc>
          <w:tcPr>
            <w:tcW w:w="1503" w:type="dxa"/>
            <w:tcBorders>
              <w:left w:val="single" w:sz="4" w:space="0" w:color="auto"/>
            </w:tcBorders>
            <w:shd w:val="clear" w:color="auto" w:fill="auto"/>
            <w:tcMar>
              <w:left w:w="74" w:type="dxa"/>
              <w:right w:w="74" w:type="dxa"/>
            </w:tcMar>
          </w:tcPr>
          <w:p w14:paraId="7B8998E1" w14:textId="1B57DE21" w:rsidR="004833EC" w:rsidRPr="00EA4018" w:rsidRDefault="00B7093A" w:rsidP="002D4A87">
            <w:pPr>
              <w:pStyle w:val="TableCell2-0Break"/>
            </w:pPr>
            <w:r>
              <w:t>‘</w:t>
            </w:r>
            <w:r w:rsidR="004833EC" w:rsidRPr="00EA4018">
              <w:t>merchandise</w:t>
            </w:r>
            <w:r>
              <w:t>’</w:t>
            </w:r>
          </w:p>
        </w:tc>
        <w:tc>
          <w:tcPr>
            <w:tcW w:w="567" w:type="dxa"/>
            <w:shd w:val="clear" w:color="auto" w:fill="auto"/>
          </w:tcPr>
          <w:p w14:paraId="68BAEC44" w14:textId="77777777" w:rsidR="004833EC" w:rsidRPr="0099608C" w:rsidRDefault="004833EC" w:rsidP="002D4A87">
            <w:pPr>
              <w:pStyle w:val="TableCell2-0Break"/>
              <w:rPr>
                <w:rStyle w:val="ChSmallCaps"/>
              </w:rPr>
            </w:pPr>
            <w:r w:rsidRPr="0099608C">
              <w:rPr>
                <w:rStyle w:val="ChSmallCaps"/>
              </w:rPr>
              <w:t>pat</w:t>
            </w:r>
          </w:p>
        </w:tc>
        <w:tc>
          <w:tcPr>
            <w:tcW w:w="510" w:type="dxa"/>
            <w:shd w:val="clear" w:color="auto" w:fill="auto"/>
          </w:tcPr>
          <w:p w14:paraId="6606E8B5" w14:textId="77777777" w:rsidR="004833EC" w:rsidRPr="00007D98" w:rsidRDefault="004833EC" w:rsidP="00AC23C4">
            <w:pPr>
              <w:pStyle w:val="TableCell2-0Break"/>
              <w:ind w:right="57"/>
              <w:jc w:val="right"/>
            </w:pPr>
            <w:r>
              <w:t>1</w:t>
            </w:r>
          </w:p>
        </w:tc>
      </w:tr>
      <w:tr w:rsidR="00AC23C4" w:rsidRPr="00EA4018" w14:paraId="3A2B85DA" w14:textId="77777777" w:rsidTr="00C827BC">
        <w:tc>
          <w:tcPr>
            <w:tcW w:w="964" w:type="dxa"/>
            <w:shd w:val="clear" w:color="auto" w:fill="auto"/>
          </w:tcPr>
          <w:p w14:paraId="37DCAD27" w14:textId="77777777" w:rsidR="004833EC" w:rsidRPr="00956648" w:rsidRDefault="004833EC" w:rsidP="00E83473">
            <w:pPr>
              <w:pStyle w:val="TableCell0-2Break"/>
              <w:rPr>
                <w:rStyle w:val="ChItalBold"/>
              </w:rPr>
            </w:pPr>
            <w:r w:rsidRPr="00956648">
              <w:rPr>
                <w:rStyle w:val="ChItalBold"/>
              </w:rPr>
              <w:t>latian</w:t>
            </w:r>
            <w:r>
              <w:rPr>
                <w:rStyle w:val="ChItalBold"/>
              </w:rPr>
              <w:t>g</w:t>
            </w:r>
          </w:p>
        </w:tc>
        <w:tc>
          <w:tcPr>
            <w:tcW w:w="1304" w:type="dxa"/>
            <w:shd w:val="clear" w:color="auto" w:fill="auto"/>
            <w:tcMar>
              <w:left w:w="74" w:type="dxa"/>
              <w:right w:w="74" w:type="dxa"/>
            </w:tcMar>
          </w:tcPr>
          <w:p w14:paraId="27EB90C7" w14:textId="3A3B274E" w:rsidR="004833EC" w:rsidRPr="00EA4018" w:rsidRDefault="00B7093A" w:rsidP="00E83473">
            <w:pPr>
              <w:pStyle w:val="TableCell0-2Break"/>
            </w:pPr>
            <w:r>
              <w:t>‘</w:t>
            </w:r>
            <w:r w:rsidR="004833EC" w:rsidRPr="00EA4018">
              <w:t>practice</w:t>
            </w:r>
            <w:r>
              <w:t>’</w:t>
            </w:r>
          </w:p>
        </w:tc>
        <w:tc>
          <w:tcPr>
            <w:tcW w:w="652" w:type="dxa"/>
            <w:shd w:val="clear" w:color="auto" w:fill="auto"/>
          </w:tcPr>
          <w:p w14:paraId="131DF372" w14:textId="77777777" w:rsidR="004833EC" w:rsidRPr="0099608C" w:rsidRDefault="004833EC" w:rsidP="00E83473">
            <w:pPr>
              <w:pStyle w:val="TableCell0-2Break"/>
              <w:rPr>
                <w:rStyle w:val="ChSmallCaps"/>
              </w:rPr>
            </w:pPr>
            <w:r w:rsidRPr="0099608C">
              <w:rPr>
                <w:rStyle w:val="ChSmallCaps"/>
              </w:rPr>
              <w:t>v.bi</w:t>
            </w:r>
          </w:p>
        </w:tc>
        <w:tc>
          <w:tcPr>
            <w:tcW w:w="596" w:type="dxa"/>
            <w:tcBorders>
              <w:right w:val="single" w:sz="4" w:space="0" w:color="auto"/>
            </w:tcBorders>
            <w:shd w:val="clear" w:color="auto" w:fill="auto"/>
          </w:tcPr>
          <w:p w14:paraId="7F110506" w14:textId="77777777" w:rsidR="004833EC" w:rsidRPr="00007D98" w:rsidRDefault="004833EC" w:rsidP="00AC23C4">
            <w:pPr>
              <w:pStyle w:val="TableCell0-2Break"/>
              <w:ind w:right="57"/>
              <w:jc w:val="right"/>
            </w:pPr>
            <w:r w:rsidRPr="00007D98">
              <w:t>12</w:t>
            </w:r>
          </w:p>
        </w:tc>
        <w:tc>
          <w:tcPr>
            <w:tcW w:w="510" w:type="dxa"/>
            <w:tcBorders>
              <w:top w:val="nil"/>
              <w:left w:val="single" w:sz="4" w:space="0" w:color="auto"/>
              <w:bottom w:val="nil"/>
              <w:right w:val="single" w:sz="4" w:space="0" w:color="auto"/>
            </w:tcBorders>
            <w:shd w:val="clear" w:color="auto" w:fill="auto"/>
          </w:tcPr>
          <w:p w14:paraId="4AFAA240" w14:textId="77777777" w:rsidR="004833EC" w:rsidRPr="00007D98" w:rsidRDefault="004833EC" w:rsidP="00AC23C4">
            <w:pPr>
              <w:pStyle w:val="TableCell0-2Break"/>
              <w:jc w:val="center"/>
            </w:pPr>
            <w:r>
              <w:t>&gt;</w:t>
            </w:r>
          </w:p>
        </w:tc>
        <w:tc>
          <w:tcPr>
            <w:tcW w:w="1503" w:type="dxa"/>
            <w:tcBorders>
              <w:left w:val="single" w:sz="4" w:space="0" w:color="auto"/>
            </w:tcBorders>
            <w:shd w:val="clear" w:color="auto" w:fill="auto"/>
            <w:tcMar>
              <w:left w:w="74" w:type="dxa"/>
              <w:right w:w="74" w:type="dxa"/>
            </w:tcMar>
          </w:tcPr>
          <w:p w14:paraId="0C2F60D2" w14:textId="1A514419" w:rsidR="004833EC" w:rsidRPr="00EA4018" w:rsidRDefault="00B7093A" w:rsidP="00E83473">
            <w:pPr>
              <w:pStyle w:val="TableCell0-2Break"/>
            </w:pPr>
            <w:r>
              <w:t>‘</w:t>
            </w:r>
            <w:r w:rsidR="004833EC" w:rsidRPr="00EA4018">
              <w:t>practice</w:t>
            </w:r>
            <w:r>
              <w:t>’</w:t>
            </w:r>
          </w:p>
        </w:tc>
        <w:tc>
          <w:tcPr>
            <w:tcW w:w="567" w:type="dxa"/>
            <w:shd w:val="clear" w:color="auto" w:fill="auto"/>
          </w:tcPr>
          <w:p w14:paraId="10A21D87" w14:textId="77777777" w:rsidR="004833EC" w:rsidRPr="0099608C" w:rsidRDefault="004833EC" w:rsidP="00E83473">
            <w:pPr>
              <w:pStyle w:val="TableCell0-2Break"/>
              <w:rPr>
                <w:rStyle w:val="ChSmallCaps"/>
              </w:rPr>
            </w:pPr>
            <w:r w:rsidRPr="0099608C">
              <w:rPr>
                <w:rStyle w:val="ChSmallCaps"/>
              </w:rPr>
              <w:t>pat</w:t>
            </w:r>
          </w:p>
        </w:tc>
        <w:tc>
          <w:tcPr>
            <w:tcW w:w="510" w:type="dxa"/>
            <w:shd w:val="clear" w:color="auto" w:fill="auto"/>
          </w:tcPr>
          <w:p w14:paraId="3653713A" w14:textId="77777777" w:rsidR="004833EC" w:rsidRPr="00007D98" w:rsidRDefault="004833EC" w:rsidP="00AC23C4">
            <w:pPr>
              <w:pStyle w:val="TableCell0-2Break"/>
              <w:ind w:right="57"/>
              <w:jc w:val="right"/>
            </w:pPr>
            <w:r w:rsidRPr="00007D98">
              <w:t>5</w:t>
            </w:r>
          </w:p>
        </w:tc>
      </w:tr>
      <w:tr w:rsidR="00AC23C4" w:rsidRPr="00EA4018" w14:paraId="0C743ABF" w14:textId="77777777" w:rsidTr="00C827BC">
        <w:tc>
          <w:tcPr>
            <w:tcW w:w="964" w:type="dxa"/>
            <w:shd w:val="clear" w:color="auto" w:fill="auto"/>
          </w:tcPr>
          <w:p w14:paraId="32BAD67C" w14:textId="77777777" w:rsidR="004833EC" w:rsidRPr="00956648" w:rsidRDefault="004833EC" w:rsidP="00BA19C2">
            <w:pPr>
              <w:pStyle w:val="TableCell2-0Break"/>
              <w:rPr>
                <w:rStyle w:val="ChItalBold"/>
              </w:rPr>
            </w:pPr>
            <w:r>
              <w:rPr>
                <w:rStyle w:val="ChItalBold"/>
              </w:rPr>
              <w:t>pamalas</w:t>
            </w:r>
          </w:p>
        </w:tc>
        <w:tc>
          <w:tcPr>
            <w:tcW w:w="1304" w:type="dxa"/>
            <w:shd w:val="clear" w:color="auto" w:fill="auto"/>
            <w:tcMar>
              <w:left w:w="74" w:type="dxa"/>
              <w:right w:w="74" w:type="dxa"/>
            </w:tcMar>
          </w:tcPr>
          <w:p w14:paraId="44C3282A" w14:textId="505BBFBF" w:rsidR="004833EC" w:rsidRPr="00EA4018" w:rsidRDefault="00B7093A" w:rsidP="00BA19C2">
            <w:pPr>
              <w:pStyle w:val="TableCell2-0Break"/>
            </w:pPr>
            <w:r>
              <w:t>‘</w:t>
            </w:r>
            <w:r w:rsidR="004833EC" w:rsidRPr="00EA4018">
              <w:t>be very list</w:t>
            </w:r>
            <w:r w:rsidR="00C827BC">
              <w:softHyphen/>
            </w:r>
            <w:r w:rsidR="004833EC" w:rsidRPr="00EA4018">
              <w:t>less</w:t>
            </w:r>
            <w:r>
              <w:t>’</w:t>
            </w:r>
          </w:p>
        </w:tc>
        <w:tc>
          <w:tcPr>
            <w:tcW w:w="652" w:type="dxa"/>
            <w:shd w:val="clear" w:color="auto" w:fill="auto"/>
          </w:tcPr>
          <w:p w14:paraId="0DE8BA4A" w14:textId="77777777" w:rsidR="004833EC" w:rsidRPr="0099608C" w:rsidRDefault="004833EC" w:rsidP="00BA19C2">
            <w:pPr>
              <w:pStyle w:val="TableCell2-0Break"/>
              <w:rPr>
                <w:rStyle w:val="ChSmallCaps"/>
              </w:rPr>
            </w:pPr>
            <w:r w:rsidRPr="0099608C">
              <w:rPr>
                <w:rStyle w:val="ChSmallCaps"/>
              </w:rPr>
              <w:t>v.mo</w:t>
            </w:r>
          </w:p>
        </w:tc>
        <w:tc>
          <w:tcPr>
            <w:tcW w:w="596" w:type="dxa"/>
            <w:tcBorders>
              <w:right w:val="single" w:sz="4" w:space="0" w:color="auto"/>
            </w:tcBorders>
            <w:shd w:val="clear" w:color="auto" w:fill="auto"/>
          </w:tcPr>
          <w:p w14:paraId="343F52FE" w14:textId="77777777" w:rsidR="004833EC" w:rsidRPr="00007D98" w:rsidRDefault="004833EC" w:rsidP="00AC23C4">
            <w:pPr>
              <w:pStyle w:val="TableCell2-0Break"/>
              <w:ind w:right="57"/>
              <w:jc w:val="right"/>
            </w:pPr>
            <w:r>
              <w:t>12</w:t>
            </w:r>
          </w:p>
        </w:tc>
        <w:tc>
          <w:tcPr>
            <w:tcW w:w="510" w:type="dxa"/>
            <w:tcBorders>
              <w:top w:val="nil"/>
              <w:left w:val="single" w:sz="4" w:space="0" w:color="auto"/>
              <w:bottom w:val="nil"/>
              <w:right w:val="single" w:sz="4" w:space="0" w:color="auto"/>
            </w:tcBorders>
            <w:shd w:val="clear" w:color="auto" w:fill="auto"/>
          </w:tcPr>
          <w:p w14:paraId="7C5FB742" w14:textId="77777777" w:rsidR="004833EC" w:rsidRPr="00007D98" w:rsidRDefault="004833EC" w:rsidP="00AC23C4">
            <w:pPr>
              <w:pStyle w:val="TableCell2-0Break"/>
              <w:jc w:val="center"/>
            </w:pPr>
            <w:r>
              <w:t>&gt;</w:t>
            </w:r>
          </w:p>
        </w:tc>
        <w:tc>
          <w:tcPr>
            <w:tcW w:w="1503" w:type="dxa"/>
            <w:tcBorders>
              <w:left w:val="single" w:sz="4" w:space="0" w:color="auto"/>
            </w:tcBorders>
            <w:shd w:val="clear" w:color="auto" w:fill="auto"/>
            <w:tcMar>
              <w:left w:w="74" w:type="dxa"/>
              <w:right w:w="74" w:type="dxa"/>
            </w:tcMar>
          </w:tcPr>
          <w:p w14:paraId="7F0648C6" w14:textId="5CC9E511" w:rsidR="004833EC" w:rsidRPr="00EA4018" w:rsidRDefault="00B7093A" w:rsidP="00BA19C2">
            <w:pPr>
              <w:pStyle w:val="TableCell2-0Break"/>
            </w:pPr>
            <w:r>
              <w:t>‘</w:t>
            </w:r>
            <w:r w:rsidR="004833EC" w:rsidRPr="00EA4018">
              <w:t>lazy person</w:t>
            </w:r>
            <w:r>
              <w:t>’</w:t>
            </w:r>
          </w:p>
        </w:tc>
        <w:tc>
          <w:tcPr>
            <w:tcW w:w="567" w:type="dxa"/>
            <w:shd w:val="clear" w:color="auto" w:fill="auto"/>
          </w:tcPr>
          <w:p w14:paraId="2F22C00D" w14:textId="77777777" w:rsidR="004833EC" w:rsidRPr="0099608C" w:rsidRDefault="004833EC" w:rsidP="00BA19C2">
            <w:pPr>
              <w:pStyle w:val="TableCell2-0Break"/>
              <w:rPr>
                <w:rStyle w:val="ChSmallCaps"/>
              </w:rPr>
            </w:pPr>
            <w:r w:rsidRPr="0099608C">
              <w:rPr>
                <w:rStyle w:val="ChSmallCaps"/>
              </w:rPr>
              <w:t>agt</w:t>
            </w:r>
          </w:p>
        </w:tc>
        <w:tc>
          <w:tcPr>
            <w:tcW w:w="510" w:type="dxa"/>
            <w:shd w:val="clear" w:color="auto" w:fill="auto"/>
          </w:tcPr>
          <w:p w14:paraId="632E90C1" w14:textId="77777777" w:rsidR="004833EC" w:rsidRPr="00007D98" w:rsidRDefault="004833EC" w:rsidP="00AC23C4">
            <w:pPr>
              <w:pStyle w:val="TableCell2-0Break"/>
              <w:ind w:right="57"/>
              <w:jc w:val="right"/>
            </w:pPr>
            <w:r>
              <w:t>2</w:t>
            </w:r>
          </w:p>
        </w:tc>
      </w:tr>
      <w:tr w:rsidR="00AC23C4" w:rsidRPr="00EA4018" w14:paraId="7B495D25" w14:textId="77777777" w:rsidTr="00C827BC">
        <w:tc>
          <w:tcPr>
            <w:tcW w:w="964" w:type="dxa"/>
            <w:shd w:val="clear" w:color="auto" w:fill="auto"/>
          </w:tcPr>
          <w:p w14:paraId="61FE63D0" w14:textId="77777777" w:rsidR="004833EC" w:rsidRPr="000E75CF" w:rsidRDefault="004833EC" w:rsidP="00E83473">
            <w:pPr>
              <w:pStyle w:val="TableCell0-2Break"/>
              <w:rPr>
                <w:rStyle w:val="ChItalBold"/>
              </w:rPr>
            </w:pPr>
            <w:r>
              <w:rPr>
                <w:rStyle w:val="ChItalBold"/>
              </w:rPr>
              <w:t>panakut</w:t>
            </w:r>
          </w:p>
        </w:tc>
        <w:tc>
          <w:tcPr>
            <w:tcW w:w="1304" w:type="dxa"/>
            <w:shd w:val="clear" w:color="auto" w:fill="auto"/>
            <w:tcMar>
              <w:left w:w="74" w:type="dxa"/>
              <w:right w:w="74" w:type="dxa"/>
            </w:tcMar>
          </w:tcPr>
          <w:p w14:paraId="774805C4" w14:textId="6AD7D541" w:rsidR="004833EC" w:rsidRPr="000E75CF" w:rsidRDefault="00B7093A" w:rsidP="00AC23C4">
            <w:pPr>
              <w:pStyle w:val="TableCell0-2Break"/>
              <w:ind w:left="57" w:hanging="57"/>
            </w:pPr>
            <w:r>
              <w:t>‘</w:t>
            </w:r>
            <w:r w:rsidR="004833EC">
              <w:t>be very fear</w:t>
            </w:r>
            <w:r w:rsidR="00C827BC">
              <w:softHyphen/>
            </w:r>
            <w:r w:rsidR="004833EC">
              <w:t>ful (of)</w:t>
            </w:r>
            <w:r>
              <w:t>’</w:t>
            </w:r>
          </w:p>
        </w:tc>
        <w:tc>
          <w:tcPr>
            <w:tcW w:w="652" w:type="dxa"/>
            <w:shd w:val="clear" w:color="auto" w:fill="auto"/>
          </w:tcPr>
          <w:p w14:paraId="21121CED" w14:textId="77777777" w:rsidR="004833EC" w:rsidRPr="0099608C" w:rsidRDefault="004833EC" w:rsidP="00E83473">
            <w:pPr>
              <w:pStyle w:val="TableCell0-2Break"/>
              <w:rPr>
                <w:rStyle w:val="ChSmallCaps"/>
              </w:rPr>
            </w:pPr>
            <w:r w:rsidRPr="0099608C">
              <w:rPr>
                <w:rStyle w:val="ChSmallCaps"/>
              </w:rPr>
              <w:t>v.bi</w:t>
            </w:r>
          </w:p>
        </w:tc>
        <w:tc>
          <w:tcPr>
            <w:tcW w:w="596" w:type="dxa"/>
            <w:tcBorders>
              <w:right w:val="single" w:sz="4" w:space="0" w:color="auto"/>
            </w:tcBorders>
            <w:shd w:val="clear" w:color="auto" w:fill="auto"/>
          </w:tcPr>
          <w:p w14:paraId="4EEC7927" w14:textId="77777777" w:rsidR="004833EC" w:rsidRPr="00007D98" w:rsidRDefault="004833EC" w:rsidP="00AC23C4">
            <w:pPr>
              <w:pStyle w:val="TableCell0-2Break"/>
              <w:ind w:right="57"/>
              <w:jc w:val="right"/>
            </w:pPr>
            <w:r>
              <w:t>2</w:t>
            </w:r>
          </w:p>
        </w:tc>
        <w:tc>
          <w:tcPr>
            <w:tcW w:w="510" w:type="dxa"/>
            <w:tcBorders>
              <w:top w:val="nil"/>
              <w:left w:val="single" w:sz="4" w:space="0" w:color="auto"/>
              <w:bottom w:val="nil"/>
              <w:right w:val="single" w:sz="4" w:space="0" w:color="auto"/>
            </w:tcBorders>
            <w:shd w:val="clear" w:color="auto" w:fill="auto"/>
          </w:tcPr>
          <w:p w14:paraId="60F0AAD4" w14:textId="77777777" w:rsidR="004833EC" w:rsidRPr="00007D98" w:rsidRDefault="004833EC" w:rsidP="00AC23C4">
            <w:pPr>
              <w:pStyle w:val="TableCell0-2Break"/>
              <w:jc w:val="center"/>
            </w:pPr>
            <w:r w:rsidRPr="00007D98">
              <w:t>&gt;</w:t>
            </w:r>
          </w:p>
        </w:tc>
        <w:tc>
          <w:tcPr>
            <w:tcW w:w="1503" w:type="dxa"/>
            <w:tcBorders>
              <w:left w:val="single" w:sz="4" w:space="0" w:color="auto"/>
            </w:tcBorders>
            <w:shd w:val="clear" w:color="auto" w:fill="auto"/>
            <w:tcMar>
              <w:left w:w="74" w:type="dxa"/>
              <w:right w:w="74" w:type="dxa"/>
            </w:tcMar>
          </w:tcPr>
          <w:p w14:paraId="0BD662CE" w14:textId="0BFD3C18" w:rsidR="004833EC" w:rsidRPr="000E75CF" w:rsidRDefault="00B7093A" w:rsidP="00E83473">
            <w:pPr>
              <w:pStyle w:val="TableCell0-2Break"/>
            </w:pPr>
            <w:r>
              <w:t>‘</w:t>
            </w:r>
            <w:r w:rsidR="004833EC">
              <w:t>coward</w:t>
            </w:r>
            <w:r>
              <w:t>’</w:t>
            </w:r>
          </w:p>
        </w:tc>
        <w:tc>
          <w:tcPr>
            <w:tcW w:w="567" w:type="dxa"/>
            <w:shd w:val="clear" w:color="auto" w:fill="auto"/>
          </w:tcPr>
          <w:p w14:paraId="3A993FDE" w14:textId="77777777" w:rsidR="004833EC" w:rsidRPr="0099608C" w:rsidRDefault="004833EC" w:rsidP="00E83473">
            <w:pPr>
              <w:pStyle w:val="TableCell0-2Break"/>
              <w:rPr>
                <w:rStyle w:val="ChSmallCaps"/>
              </w:rPr>
            </w:pPr>
            <w:r>
              <w:rPr>
                <w:rStyle w:val="ChSmallCaps"/>
              </w:rPr>
              <w:t>agt</w:t>
            </w:r>
          </w:p>
        </w:tc>
        <w:tc>
          <w:tcPr>
            <w:tcW w:w="510" w:type="dxa"/>
            <w:shd w:val="clear" w:color="auto" w:fill="auto"/>
          </w:tcPr>
          <w:p w14:paraId="243408FB" w14:textId="77777777" w:rsidR="004833EC" w:rsidRPr="00007D98" w:rsidRDefault="004833EC" w:rsidP="00AC23C4">
            <w:pPr>
              <w:pStyle w:val="TableCell0-2Break"/>
              <w:ind w:right="57"/>
              <w:jc w:val="right"/>
            </w:pPr>
            <w:r>
              <w:t>1</w:t>
            </w:r>
          </w:p>
        </w:tc>
      </w:tr>
      <w:tr w:rsidR="00AC23C4" w:rsidRPr="00EA4018" w14:paraId="5A014967" w14:textId="77777777" w:rsidTr="00C827BC">
        <w:tc>
          <w:tcPr>
            <w:tcW w:w="964" w:type="dxa"/>
            <w:shd w:val="clear" w:color="auto" w:fill="auto"/>
          </w:tcPr>
          <w:p w14:paraId="48875E16" w14:textId="77777777" w:rsidR="004833EC" w:rsidRPr="000E75CF" w:rsidRDefault="004833EC" w:rsidP="00E83473">
            <w:pPr>
              <w:pStyle w:val="TableCell2-2Break"/>
              <w:rPr>
                <w:rStyle w:val="ChItalBold"/>
              </w:rPr>
            </w:pPr>
            <w:r>
              <w:rPr>
                <w:rStyle w:val="ChItalBold"/>
              </w:rPr>
              <w:t>pandiam</w:t>
            </w:r>
          </w:p>
        </w:tc>
        <w:tc>
          <w:tcPr>
            <w:tcW w:w="1304" w:type="dxa"/>
            <w:shd w:val="clear" w:color="auto" w:fill="auto"/>
            <w:tcMar>
              <w:left w:w="74" w:type="dxa"/>
              <w:right w:w="74" w:type="dxa"/>
            </w:tcMar>
          </w:tcPr>
          <w:p w14:paraId="0C313F66" w14:textId="222965DB" w:rsidR="004833EC" w:rsidRPr="009D107C" w:rsidRDefault="00B7093A" w:rsidP="00E83473">
            <w:pPr>
              <w:pStyle w:val="TableCell2-2Break"/>
            </w:pPr>
            <w:r>
              <w:t>‘</w:t>
            </w:r>
            <w:r w:rsidR="004833EC">
              <w:t>be very quiet</w:t>
            </w:r>
            <w:r>
              <w:t>’</w:t>
            </w:r>
            <w:r w:rsidR="005F70FB">
              <w:rPr>
                <w:rStyle w:val="FootnoteReference"/>
              </w:rPr>
              <w:footnoteReference w:id="179"/>
            </w:r>
          </w:p>
        </w:tc>
        <w:tc>
          <w:tcPr>
            <w:tcW w:w="652" w:type="dxa"/>
            <w:shd w:val="clear" w:color="auto" w:fill="auto"/>
          </w:tcPr>
          <w:p w14:paraId="5859D185" w14:textId="77777777" w:rsidR="004833EC" w:rsidRPr="0099608C" w:rsidRDefault="004833EC" w:rsidP="00E83473">
            <w:pPr>
              <w:pStyle w:val="TableCell2-2Break"/>
              <w:rPr>
                <w:rStyle w:val="ChSmallCaps"/>
              </w:rPr>
            </w:pPr>
            <w:r>
              <w:rPr>
                <w:rStyle w:val="ChSmallCaps"/>
              </w:rPr>
              <w:t>v.mo</w:t>
            </w:r>
          </w:p>
        </w:tc>
        <w:tc>
          <w:tcPr>
            <w:tcW w:w="596" w:type="dxa"/>
            <w:tcBorders>
              <w:right w:val="single" w:sz="4" w:space="0" w:color="auto"/>
            </w:tcBorders>
            <w:shd w:val="clear" w:color="auto" w:fill="auto"/>
          </w:tcPr>
          <w:p w14:paraId="08C7AE44" w14:textId="77777777" w:rsidR="004833EC" w:rsidRPr="00007D98" w:rsidRDefault="004833EC" w:rsidP="00AC23C4">
            <w:pPr>
              <w:pStyle w:val="TableCell2-2Break"/>
              <w:ind w:right="57"/>
              <w:jc w:val="right"/>
            </w:pPr>
            <w:r>
              <w:t>(1)</w:t>
            </w:r>
          </w:p>
        </w:tc>
        <w:tc>
          <w:tcPr>
            <w:tcW w:w="510" w:type="dxa"/>
            <w:tcBorders>
              <w:top w:val="nil"/>
              <w:left w:val="single" w:sz="4" w:space="0" w:color="auto"/>
              <w:bottom w:val="nil"/>
              <w:right w:val="single" w:sz="4" w:space="0" w:color="auto"/>
            </w:tcBorders>
            <w:shd w:val="clear" w:color="auto" w:fill="auto"/>
          </w:tcPr>
          <w:p w14:paraId="6F751D19" w14:textId="77777777" w:rsidR="004833EC" w:rsidRPr="00007D98" w:rsidRDefault="004833EC" w:rsidP="00AC23C4">
            <w:pPr>
              <w:pStyle w:val="TableCell2-2Break"/>
              <w:jc w:val="center"/>
            </w:pPr>
            <w:r>
              <w:t>OR</w:t>
            </w:r>
          </w:p>
        </w:tc>
        <w:tc>
          <w:tcPr>
            <w:tcW w:w="1503" w:type="dxa"/>
            <w:tcBorders>
              <w:left w:val="single" w:sz="4" w:space="0" w:color="auto"/>
            </w:tcBorders>
            <w:shd w:val="clear" w:color="auto" w:fill="auto"/>
            <w:tcMar>
              <w:left w:w="74" w:type="dxa"/>
              <w:right w:w="74" w:type="dxa"/>
            </w:tcMar>
          </w:tcPr>
          <w:p w14:paraId="7AEA4356" w14:textId="0FD68F47" w:rsidR="004833EC" w:rsidRPr="000E75CF" w:rsidRDefault="00B7093A" w:rsidP="00E83473">
            <w:pPr>
              <w:pStyle w:val="TableCell2-2Break"/>
            </w:pPr>
            <w:r>
              <w:t>‘</w:t>
            </w:r>
            <w:r w:rsidR="00326E69">
              <w:t xml:space="preserve">taciturn </w:t>
            </w:r>
            <w:r w:rsidR="004833EC" w:rsidRPr="009D107C">
              <w:t>person</w:t>
            </w:r>
            <w:r>
              <w:t>’</w:t>
            </w:r>
          </w:p>
        </w:tc>
        <w:tc>
          <w:tcPr>
            <w:tcW w:w="567" w:type="dxa"/>
            <w:shd w:val="clear" w:color="auto" w:fill="auto"/>
          </w:tcPr>
          <w:p w14:paraId="082632CE" w14:textId="77777777" w:rsidR="004833EC" w:rsidRPr="0099608C" w:rsidRDefault="004833EC" w:rsidP="00E83473">
            <w:pPr>
              <w:pStyle w:val="TableCell2-2Break"/>
              <w:rPr>
                <w:rStyle w:val="ChSmallCaps"/>
              </w:rPr>
            </w:pPr>
            <w:r>
              <w:rPr>
                <w:rStyle w:val="ChSmallCaps"/>
              </w:rPr>
              <w:t>agt</w:t>
            </w:r>
          </w:p>
        </w:tc>
        <w:tc>
          <w:tcPr>
            <w:tcW w:w="510" w:type="dxa"/>
            <w:shd w:val="clear" w:color="auto" w:fill="auto"/>
          </w:tcPr>
          <w:p w14:paraId="3C77C65A" w14:textId="77777777" w:rsidR="004833EC" w:rsidRPr="00007D98" w:rsidRDefault="004833EC" w:rsidP="00AC23C4">
            <w:pPr>
              <w:pStyle w:val="TableCell2-2Break"/>
              <w:ind w:right="57"/>
              <w:jc w:val="right"/>
            </w:pPr>
            <w:r>
              <w:t>(1)</w:t>
            </w:r>
          </w:p>
        </w:tc>
      </w:tr>
      <w:tr w:rsidR="00AC23C4" w14:paraId="4F55DF0F" w14:textId="77777777" w:rsidTr="00C827BC">
        <w:tc>
          <w:tcPr>
            <w:tcW w:w="964" w:type="dxa"/>
            <w:shd w:val="clear" w:color="auto" w:fill="auto"/>
          </w:tcPr>
          <w:p w14:paraId="7E69E508" w14:textId="77777777" w:rsidR="004833EC" w:rsidRPr="00E83473" w:rsidRDefault="004833EC" w:rsidP="00E83473">
            <w:pPr>
              <w:pStyle w:val="TableCell2-2Break"/>
            </w:pPr>
            <w:r w:rsidRPr="00956648">
              <w:rPr>
                <w:rStyle w:val="ChItalBold"/>
              </w:rPr>
              <w:t>pencuri</w:t>
            </w:r>
          </w:p>
        </w:tc>
        <w:tc>
          <w:tcPr>
            <w:tcW w:w="1304" w:type="dxa"/>
            <w:shd w:val="clear" w:color="auto" w:fill="auto"/>
            <w:tcMar>
              <w:left w:w="74" w:type="dxa"/>
              <w:right w:w="74" w:type="dxa"/>
            </w:tcMar>
          </w:tcPr>
          <w:p w14:paraId="3F846455" w14:textId="38141CD5" w:rsidR="004833EC" w:rsidRPr="00E83473" w:rsidRDefault="00B7093A" w:rsidP="00E83473">
            <w:pPr>
              <w:pStyle w:val="TableCell2-2Break"/>
            </w:pPr>
            <w:r>
              <w:t>‘</w:t>
            </w:r>
            <w:r w:rsidR="004833EC" w:rsidRPr="00EA4018">
              <w:t>steal (</w:t>
            </w:r>
            <w:r w:rsidR="004833EC" w:rsidRPr="0099608C">
              <w:rPr>
                <w:rStyle w:val="ChSmallCaps"/>
              </w:rPr>
              <w:t>emph</w:t>
            </w:r>
            <w:r w:rsidR="004833EC" w:rsidRPr="00EA4018">
              <w:t>)</w:t>
            </w:r>
            <w:r>
              <w:t>’</w:t>
            </w:r>
          </w:p>
        </w:tc>
        <w:tc>
          <w:tcPr>
            <w:tcW w:w="652" w:type="dxa"/>
            <w:shd w:val="clear" w:color="auto" w:fill="auto"/>
          </w:tcPr>
          <w:p w14:paraId="5509F79B" w14:textId="77777777" w:rsidR="004833EC" w:rsidRPr="00E83473" w:rsidRDefault="004833EC" w:rsidP="00E83473">
            <w:pPr>
              <w:pStyle w:val="TableCell2-2Break"/>
            </w:pPr>
            <w:r w:rsidRPr="0099608C">
              <w:rPr>
                <w:rStyle w:val="ChSmallCaps"/>
              </w:rPr>
              <w:t>v.bi</w:t>
            </w:r>
          </w:p>
        </w:tc>
        <w:tc>
          <w:tcPr>
            <w:tcW w:w="596" w:type="dxa"/>
            <w:tcBorders>
              <w:right w:val="single" w:sz="4" w:space="0" w:color="auto"/>
            </w:tcBorders>
            <w:shd w:val="clear" w:color="auto" w:fill="auto"/>
          </w:tcPr>
          <w:p w14:paraId="7A6CD045" w14:textId="77777777" w:rsidR="004833EC" w:rsidRPr="00E83473" w:rsidRDefault="004833EC" w:rsidP="00AC23C4">
            <w:pPr>
              <w:pStyle w:val="TableCell2-2Break"/>
              <w:ind w:right="57"/>
              <w:jc w:val="right"/>
            </w:pPr>
            <w:r>
              <w:t>5</w:t>
            </w:r>
          </w:p>
        </w:tc>
        <w:tc>
          <w:tcPr>
            <w:tcW w:w="510" w:type="dxa"/>
            <w:tcBorders>
              <w:top w:val="nil"/>
              <w:left w:val="single" w:sz="4" w:space="0" w:color="auto"/>
              <w:bottom w:val="single" w:sz="4" w:space="0" w:color="auto"/>
              <w:right w:val="single" w:sz="4" w:space="0" w:color="auto"/>
            </w:tcBorders>
            <w:shd w:val="clear" w:color="auto" w:fill="auto"/>
          </w:tcPr>
          <w:p w14:paraId="3B7ED48A" w14:textId="77777777" w:rsidR="004833EC" w:rsidRPr="00E83473" w:rsidRDefault="004833EC" w:rsidP="00E83473">
            <w:pPr>
              <w:pStyle w:val="TableCell2-2Break"/>
            </w:pPr>
            <w:r>
              <w:t>&lt;</w:t>
            </w:r>
          </w:p>
        </w:tc>
        <w:tc>
          <w:tcPr>
            <w:tcW w:w="1503" w:type="dxa"/>
            <w:tcBorders>
              <w:left w:val="single" w:sz="4" w:space="0" w:color="auto"/>
            </w:tcBorders>
            <w:shd w:val="clear" w:color="auto" w:fill="auto"/>
            <w:tcMar>
              <w:left w:w="74" w:type="dxa"/>
              <w:right w:w="74" w:type="dxa"/>
            </w:tcMar>
          </w:tcPr>
          <w:p w14:paraId="0BAC7426" w14:textId="4A9AEFD0" w:rsidR="004833EC" w:rsidRPr="00E83473" w:rsidRDefault="00B7093A" w:rsidP="00E83473">
            <w:pPr>
              <w:pStyle w:val="TableCell2-2Break"/>
            </w:pPr>
            <w:r>
              <w:t>‘</w:t>
            </w:r>
            <w:r w:rsidR="004833EC" w:rsidRPr="00EA4018">
              <w:t>thief</w:t>
            </w:r>
            <w:r>
              <w:t>’</w:t>
            </w:r>
          </w:p>
        </w:tc>
        <w:tc>
          <w:tcPr>
            <w:tcW w:w="567" w:type="dxa"/>
            <w:shd w:val="clear" w:color="auto" w:fill="auto"/>
          </w:tcPr>
          <w:p w14:paraId="71F08A40" w14:textId="77777777" w:rsidR="004833EC" w:rsidRPr="00E83473" w:rsidRDefault="004833EC" w:rsidP="00E83473">
            <w:pPr>
              <w:pStyle w:val="TableCell2-2Break"/>
            </w:pPr>
            <w:r w:rsidRPr="0099608C">
              <w:rPr>
                <w:rStyle w:val="ChSmallCaps"/>
              </w:rPr>
              <w:t>agt</w:t>
            </w:r>
          </w:p>
        </w:tc>
        <w:tc>
          <w:tcPr>
            <w:tcW w:w="510" w:type="dxa"/>
            <w:shd w:val="clear" w:color="auto" w:fill="auto"/>
          </w:tcPr>
          <w:p w14:paraId="33F4BF26" w14:textId="77777777" w:rsidR="004833EC" w:rsidRPr="00E83473" w:rsidRDefault="004833EC" w:rsidP="00AC23C4">
            <w:pPr>
              <w:pStyle w:val="TableCell2-2Break"/>
              <w:ind w:right="57"/>
              <w:jc w:val="right"/>
            </w:pPr>
            <w:r>
              <w:t>7</w:t>
            </w:r>
          </w:p>
        </w:tc>
      </w:tr>
    </w:tbl>
    <w:p w14:paraId="2C5B1C84" w14:textId="50E85F7F" w:rsidR="00130064" w:rsidRDefault="00130064" w:rsidP="006D26B6">
      <w:pPr>
        <w:pStyle w:val="O05N05wnext15before"/>
        <w:numPr>
          <w:ilvl w:val="0"/>
          <w:numId w:val="70"/>
        </w:numPr>
      </w:pPr>
      <w:r>
        <w:t xml:space="preserve">Verbs and adverbs (see </w:t>
      </w:r>
      <w:r w:rsidR="00DC261D">
        <w:rPr>
          <w:lang w:eastAsia="en-US"/>
        </w:rPr>
        <w:t>§</w:t>
      </w:r>
      <w:r w:rsidR="00DC261D">
        <w:fldChar w:fldCharType="begin"/>
      </w:r>
      <w:r w:rsidR="00DC261D">
        <w:instrText xml:space="preserve"> REF _Ref435775768 \w \h </w:instrText>
      </w:r>
      <w:r w:rsidR="00DC261D">
        <w:fldChar w:fldCharType="separate"/>
      </w:r>
      <w:r w:rsidR="00154D81">
        <w:rPr>
          <w:cs/>
        </w:rPr>
        <w:t>‎</w:t>
      </w:r>
      <w:r w:rsidR="00154D81">
        <w:t>5.3</w:t>
      </w:r>
      <w:r w:rsidR="00DC261D">
        <w:fldChar w:fldCharType="end"/>
      </w:r>
      <w:r>
        <w:t xml:space="preserve"> and §</w:t>
      </w:r>
      <w:r>
        <w:fldChar w:fldCharType="begin"/>
      </w:r>
      <w:r>
        <w:instrText xml:space="preserve"> REF _Ref358367282 \w \h </w:instrText>
      </w:r>
      <w:r>
        <w:fldChar w:fldCharType="separate"/>
      </w:r>
      <w:r w:rsidR="00154D81">
        <w:rPr>
          <w:cs/>
        </w:rPr>
        <w:t>‎</w:t>
      </w:r>
      <w:r w:rsidR="00154D81">
        <w:t>5.4</w:t>
      </w:r>
      <w:r>
        <w:fldChar w:fldCharType="end"/>
      </w:r>
      <w:r>
        <w:t>)</w:t>
      </w:r>
    </w:p>
    <w:p w14:paraId="3E61B42B" w14:textId="369DD8DD" w:rsidR="00130064" w:rsidRDefault="00130064" w:rsidP="00D145E8">
      <w:pPr>
        <w:pStyle w:val="Body0005after"/>
      </w:pPr>
      <w:r>
        <w:t xml:space="preserve">Some verbs also have adverbial function. </w:t>
      </w:r>
      <w:r w:rsidR="00C617FC">
        <w:t xml:space="preserve">Five </w:t>
      </w:r>
      <w:r>
        <w:t xml:space="preserve">such lexemes have been identified so </w:t>
      </w:r>
      <w:r w:rsidRPr="00D145E8">
        <w:t>far</w:t>
      </w:r>
      <w:r w:rsidR="00D145E8">
        <w:t xml:space="preserve">, as listed in </w:t>
      </w:r>
      <w:r w:rsidR="00D145E8">
        <w:fldChar w:fldCharType="begin"/>
      </w:r>
      <w:r w:rsidR="00D145E8">
        <w:instrText xml:space="preserve"> REF _Ref439839853 \h </w:instrText>
      </w:r>
      <w:r w:rsidR="00D145E8">
        <w:fldChar w:fldCharType="separate"/>
      </w:r>
      <w:r w:rsidR="00154D81" w:rsidRPr="0090507A">
        <w:t xml:space="preserve">Table </w:t>
      </w:r>
      <w:r w:rsidR="00154D81">
        <w:rPr>
          <w:noProof/>
          <w:cs/>
        </w:rPr>
        <w:t>‎</w:t>
      </w:r>
      <w:r w:rsidR="00154D81">
        <w:rPr>
          <w:noProof/>
        </w:rPr>
        <w:t>5</w:t>
      </w:r>
      <w:r w:rsidR="00154D81">
        <w:t>.</w:t>
      </w:r>
      <w:r w:rsidR="00154D81">
        <w:rPr>
          <w:noProof/>
        </w:rPr>
        <w:t>44</w:t>
      </w:r>
      <w:r w:rsidR="00D145E8">
        <w:fldChar w:fldCharType="end"/>
      </w:r>
      <w:r>
        <w:t xml:space="preserve">. </w:t>
      </w:r>
      <w:r w:rsidR="00D145E8">
        <w:t xml:space="preserve">All but one of them </w:t>
      </w:r>
      <w:r>
        <w:t>are more often used as adverbs than as verbs</w:t>
      </w:r>
      <w:r w:rsidR="00D145E8">
        <w:t>. T</w:t>
      </w:r>
      <w:r w:rsidR="00C617FC">
        <w:t xml:space="preserve">he exception is bivalent </w:t>
      </w:r>
      <w:r w:rsidR="00C617FC" w:rsidRPr="00AA5EDC">
        <w:rPr>
          <w:rStyle w:val="ChItalBold"/>
        </w:rPr>
        <w:t>coba</w:t>
      </w:r>
      <w:r w:rsidR="00C617FC">
        <w:t xml:space="preserve"> </w:t>
      </w:r>
      <w:r w:rsidR="00B7093A">
        <w:t>‘</w:t>
      </w:r>
      <w:r w:rsidR="00C617FC">
        <w:t>try</w:t>
      </w:r>
      <w:r w:rsidR="00B7093A">
        <w:t>’</w:t>
      </w:r>
      <w:r w:rsidR="00C617FC">
        <w:t xml:space="preserve"> which is </w:t>
      </w:r>
      <w:r w:rsidR="00D145E8">
        <w:t xml:space="preserve">more often used as a verb and less often as an </w:t>
      </w:r>
      <w:r w:rsidR="00C617FC">
        <w:t xml:space="preserve">evaluative modal adverb </w:t>
      </w:r>
      <w:r w:rsidR="00AA5EDC">
        <w:t>(</w:t>
      </w:r>
      <w:r w:rsidR="00C617FC">
        <w:rPr>
          <w:lang w:eastAsia="en-US"/>
        </w:rPr>
        <w:t>§</w:t>
      </w:r>
      <w:r w:rsidR="00C617FC">
        <w:rPr>
          <w:lang w:eastAsia="en-US"/>
        </w:rPr>
        <w:fldChar w:fldCharType="begin"/>
      </w:r>
      <w:r w:rsidR="00C617FC">
        <w:rPr>
          <w:lang w:eastAsia="en-US"/>
        </w:rPr>
        <w:instrText xml:space="preserve"> REF _Ref358227562 \w \h </w:instrText>
      </w:r>
      <w:r w:rsidR="00C617FC">
        <w:rPr>
          <w:lang w:eastAsia="en-US"/>
        </w:rPr>
      </w:r>
      <w:r w:rsidR="00C617FC">
        <w:rPr>
          <w:lang w:eastAsia="en-US"/>
        </w:rPr>
        <w:fldChar w:fldCharType="separate"/>
      </w:r>
      <w:r w:rsidR="00154D81">
        <w:rPr>
          <w:cs/>
          <w:lang w:eastAsia="en-US"/>
        </w:rPr>
        <w:t>‎</w:t>
      </w:r>
      <w:r w:rsidR="00154D81">
        <w:rPr>
          <w:lang w:eastAsia="en-US"/>
        </w:rPr>
        <w:t>5.4.4</w:t>
      </w:r>
      <w:r w:rsidR="00C617FC">
        <w:rPr>
          <w:lang w:eastAsia="en-US"/>
        </w:rPr>
        <w:fldChar w:fldCharType="end"/>
      </w:r>
      <w:r w:rsidR="00C617FC">
        <w:rPr>
          <w:lang w:eastAsia="en-US"/>
        </w:rPr>
        <w:t>)</w:t>
      </w:r>
      <w:r w:rsidR="00AA5EDC">
        <w:rPr>
          <w:lang w:eastAsia="en-US"/>
        </w:rPr>
        <w:t>.</w:t>
      </w:r>
    </w:p>
    <w:p w14:paraId="4549A2A6" w14:textId="77777777" w:rsidR="00130064" w:rsidRDefault="00130064" w:rsidP="00130064">
      <w:pPr>
        <w:pStyle w:val="Caption"/>
      </w:pPr>
      <w:bookmarkStart w:id="2791" w:name="_Ref335933695"/>
      <w:bookmarkStart w:id="2792" w:name="_Ref439839853"/>
      <w:r w:rsidRPr="0090507A">
        <w:t xml:space="preserve">Table </w:t>
      </w:r>
      <w:fldSimple w:instr=" STYLEREF 1 \s ">
        <w:r w:rsidR="00154D81">
          <w:rPr>
            <w:noProof/>
            <w:cs/>
          </w:rPr>
          <w:t>‎</w:t>
        </w:r>
        <w:r w:rsidR="00154D81">
          <w:rPr>
            <w:noProof/>
          </w:rPr>
          <w:t>5</w:t>
        </w:r>
      </w:fldSimple>
      <w:r w:rsidR="00F207A1">
        <w:t>.</w:t>
      </w:r>
      <w:fldSimple w:instr=" SEQ Table \* ARABIC \s 1 ">
        <w:r w:rsidR="00154D81">
          <w:rPr>
            <w:noProof/>
          </w:rPr>
          <w:t>44</w:t>
        </w:r>
      </w:fldSimple>
      <w:bookmarkEnd w:id="2791"/>
      <w:bookmarkEnd w:id="2792"/>
      <w:r w:rsidRPr="0090507A">
        <w:t>:</w:t>
      </w:r>
      <w:r w:rsidRPr="0090507A">
        <w:tab/>
      </w:r>
      <w:r>
        <w:t>Variation in word class membership between verbs and adverbs</w:t>
      </w:r>
    </w:p>
    <w:tbl>
      <w:tblPr>
        <w:tblW w:w="6464" w:type="dxa"/>
        <w:tblInd w:w="170" w:type="dxa"/>
        <w:tblBorders>
          <w:top w:val="single" w:sz="4" w:space="0" w:color="auto"/>
          <w:bottom w:val="single" w:sz="4" w:space="0" w:color="auto"/>
        </w:tblBorders>
        <w:tblLayout w:type="fixed"/>
        <w:tblLook w:val="01E0" w:firstRow="1" w:lastRow="1" w:firstColumn="1" w:lastColumn="1" w:noHBand="0" w:noVBand="0"/>
      </w:tblPr>
      <w:tblGrid>
        <w:gridCol w:w="907"/>
        <w:gridCol w:w="1247"/>
        <w:gridCol w:w="680"/>
        <w:gridCol w:w="738"/>
        <w:gridCol w:w="510"/>
        <w:gridCol w:w="1644"/>
        <w:gridCol w:w="738"/>
      </w:tblGrid>
      <w:tr w:rsidR="00AC23C4" w:rsidRPr="007A1C40" w14:paraId="7B535C3E" w14:textId="77777777" w:rsidTr="00622E2F">
        <w:trPr>
          <w:tblHeader/>
        </w:trPr>
        <w:tc>
          <w:tcPr>
            <w:tcW w:w="907" w:type="dxa"/>
            <w:tcBorders>
              <w:top w:val="single" w:sz="4" w:space="0" w:color="auto"/>
              <w:bottom w:val="single" w:sz="4" w:space="0" w:color="auto"/>
            </w:tcBorders>
            <w:shd w:val="clear" w:color="auto" w:fill="auto"/>
          </w:tcPr>
          <w:p w14:paraId="34F189A8" w14:textId="77777777" w:rsidR="00C617FC" w:rsidRPr="007A1C40" w:rsidRDefault="00C617FC" w:rsidP="00A27359">
            <w:pPr>
              <w:pStyle w:val="TableCell3-2Center"/>
            </w:pPr>
          </w:p>
        </w:tc>
        <w:tc>
          <w:tcPr>
            <w:tcW w:w="2665" w:type="dxa"/>
            <w:gridSpan w:val="3"/>
            <w:tcBorders>
              <w:top w:val="single" w:sz="4" w:space="0" w:color="auto"/>
              <w:bottom w:val="single" w:sz="4" w:space="0" w:color="auto"/>
            </w:tcBorders>
            <w:shd w:val="clear" w:color="auto" w:fill="auto"/>
          </w:tcPr>
          <w:p w14:paraId="313AB338" w14:textId="77777777" w:rsidR="00C617FC" w:rsidRPr="007A1C40" w:rsidRDefault="00C617FC" w:rsidP="00A27359">
            <w:pPr>
              <w:pStyle w:val="TableCell3-2Center"/>
            </w:pPr>
            <w:r>
              <w:t>Source form:</w:t>
            </w:r>
            <w:r w:rsidRPr="00411FC7">
              <w:t xml:space="preserve"> </w:t>
            </w:r>
            <w:r w:rsidRPr="0099608C">
              <w:rPr>
                <w:rStyle w:val="ChSmallCaps"/>
              </w:rPr>
              <w:t>verb</w:t>
            </w:r>
          </w:p>
        </w:tc>
        <w:tc>
          <w:tcPr>
            <w:tcW w:w="510" w:type="dxa"/>
            <w:tcBorders>
              <w:top w:val="single" w:sz="4" w:space="0" w:color="auto"/>
              <w:bottom w:val="single" w:sz="4" w:space="0" w:color="auto"/>
            </w:tcBorders>
            <w:shd w:val="clear" w:color="auto" w:fill="auto"/>
          </w:tcPr>
          <w:p w14:paraId="33FA463C" w14:textId="77777777" w:rsidR="00C617FC" w:rsidRPr="00007D98" w:rsidRDefault="00C617FC" w:rsidP="00A27359">
            <w:pPr>
              <w:pStyle w:val="TableCell3-2Center"/>
            </w:pPr>
            <w:r w:rsidRPr="00007D98">
              <w:t>&gt;</w:t>
            </w:r>
          </w:p>
        </w:tc>
        <w:tc>
          <w:tcPr>
            <w:tcW w:w="2382" w:type="dxa"/>
            <w:gridSpan w:val="2"/>
            <w:tcBorders>
              <w:top w:val="single" w:sz="4" w:space="0" w:color="auto"/>
              <w:bottom w:val="single" w:sz="4" w:space="0" w:color="auto"/>
            </w:tcBorders>
            <w:shd w:val="clear" w:color="auto" w:fill="auto"/>
          </w:tcPr>
          <w:p w14:paraId="23652BF0" w14:textId="77777777" w:rsidR="00C617FC" w:rsidRPr="007A1C40" w:rsidRDefault="00C617FC" w:rsidP="00A27359">
            <w:pPr>
              <w:pStyle w:val="TableCell3-2Center"/>
            </w:pPr>
            <w:r>
              <w:t xml:space="preserve">Derived form: </w:t>
            </w:r>
            <w:r>
              <w:rPr>
                <w:rStyle w:val="ChSmallCaps"/>
              </w:rPr>
              <w:t>adv</w:t>
            </w:r>
          </w:p>
        </w:tc>
      </w:tr>
      <w:tr w:rsidR="00AC23C4" w:rsidRPr="00007D98" w14:paraId="05D5A683" w14:textId="77777777" w:rsidTr="00622E2F">
        <w:trPr>
          <w:tblHeader/>
        </w:trPr>
        <w:tc>
          <w:tcPr>
            <w:tcW w:w="907" w:type="dxa"/>
            <w:tcBorders>
              <w:top w:val="single" w:sz="4" w:space="0" w:color="auto"/>
            </w:tcBorders>
            <w:shd w:val="clear" w:color="auto" w:fill="auto"/>
          </w:tcPr>
          <w:p w14:paraId="4806B05B" w14:textId="77777777" w:rsidR="00C617FC" w:rsidRPr="00007D98" w:rsidRDefault="00C617FC" w:rsidP="00A27359">
            <w:pPr>
              <w:pStyle w:val="TableCell0-3Center"/>
            </w:pPr>
            <w:r w:rsidRPr="00007D98">
              <w:t>Item</w:t>
            </w:r>
          </w:p>
        </w:tc>
        <w:tc>
          <w:tcPr>
            <w:tcW w:w="1247" w:type="dxa"/>
            <w:tcBorders>
              <w:top w:val="single" w:sz="4" w:space="0" w:color="auto"/>
            </w:tcBorders>
            <w:shd w:val="clear" w:color="auto" w:fill="auto"/>
          </w:tcPr>
          <w:p w14:paraId="43A87A63" w14:textId="77777777" w:rsidR="00C617FC" w:rsidRPr="00007D98" w:rsidRDefault="00C617FC" w:rsidP="00A27359">
            <w:pPr>
              <w:pStyle w:val="TableCell0-3Center"/>
            </w:pPr>
            <w:r w:rsidRPr="00007D98">
              <w:t>Gloss</w:t>
            </w:r>
          </w:p>
        </w:tc>
        <w:tc>
          <w:tcPr>
            <w:tcW w:w="680" w:type="dxa"/>
            <w:tcBorders>
              <w:top w:val="single" w:sz="4" w:space="0" w:color="auto"/>
            </w:tcBorders>
            <w:shd w:val="clear" w:color="auto" w:fill="auto"/>
          </w:tcPr>
          <w:p w14:paraId="316BEDF3" w14:textId="77777777" w:rsidR="00C617FC" w:rsidRPr="00007D98" w:rsidRDefault="00C617FC" w:rsidP="00A27359">
            <w:pPr>
              <w:pStyle w:val="TableCell0-3Center"/>
            </w:pPr>
          </w:p>
        </w:tc>
        <w:tc>
          <w:tcPr>
            <w:tcW w:w="738" w:type="dxa"/>
            <w:tcBorders>
              <w:top w:val="single" w:sz="4" w:space="0" w:color="auto"/>
            </w:tcBorders>
            <w:shd w:val="clear" w:color="auto" w:fill="auto"/>
          </w:tcPr>
          <w:p w14:paraId="14944FC8" w14:textId="77777777" w:rsidR="00C617FC" w:rsidRPr="00007D98" w:rsidRDefault="00C617FC" w:rsidP="00A27359">
            <w:pPr>
              <w:pStyle w:val="TableCell0-3Center"/>
            </w:pPr>
            <w:r w:rsidRPr="00007D98">
              <w:t>#</w:t>
            </w:r>
          </w:p>
        </w:tc>
        <w:tc>
          <w:tcPr>
            <w:tcW w:w="510" w:type="dxa"/>
            <w:tcBorders>
              <w:top w:val="single" w:sz="4" w:space="0" w:color="auto"/>
            </w:tcBorders>
            <w:shd w:val="clear" w:color="auto" w:fill="auto"/>
          </w:tcPr>
          <w:p w14:paraId="18C57098" w14:textId="77777777" w:rsidR="00C617FC" w:rsidRPr="00007D98" w:rsidRDefault="00C617FC" w:rsidP="00A27359">
            <w:pPr>
              <w:pStyle w:val="TableCell0-3Center"/>
            </w:pPr>
          </w:p>
        </w:tc>
        <w:tc>
          <w:tcPr>
            <w:tcW w:w="1644" w:type="dxa"/>
            <w:tcBorders>
              <w:top w:val="single" w:sz="4" w:space="0" w:color="auto"/>
            </w:tcBorders>
            <w:shd w:val="clear" w:color="auto" w:fill="auto"/>
          </w:tcPr>
          <w:p w14:paraId="697D2EE3" w14:textId="77777777" w:rsidR="00C617FC" w:rsidRPr="00007D98" w:rsidRDefault="00C617FC" w:rsidP="00A27359">
            <w:pPr>
              <w:pStyle w:val="TableCell0-3Center"/>
            </w:pPr>
            <w:r w:rsidRPr="00007D98">
              <w:t>Gloss</w:t>
            </w:r>
          </w:p>
        </w:tc>
        <w:tc>
          <w:tcPr>
            <w:tcW w:w="738" w:type="dxa"/>
            <w:tcBorders>
              <w:top w:val="single" w:sz="4" w:space="0" w:color="auto"/>
            </w:tcBorders>
            <w:shd w:val="clear" w:color="auto" w:fill="auto"/>
          </w:tcPr>
          <w:p w14:paraId="027CB919" w14:textId="77777777" w:rsidR="00C617FC" w:rsidRPr="00007D98" w:rsidRDefault="00C617FC" w:rsidP="00A27359">
            <w:pPr>
              <w:pStyle w:val="TableCell0-3Center"/>
            </w:pPr>
            <w:r w:rsidRPr="00007D98">
              <w:t>#</w:t>
            </w:r>
          </w:p>
        </w:tc>
      </w:tr>
      <w:tr w:rsidR="00AC23C4" w:rsidRPr="00E57C70" w14:paraId="40A4141D" w14:textId="77777777" w:rsidTr="00622E2F">
        <w:tc>
          <w:tcPr>
            <w:tcW w:w="907" w:type="dxa"/>
            <w:shd w:val="clear" w:color="auto" w:fill="auto"/>
          </w:tcPr>
          <w:p w14:paraId="7061AC6E" w14:textId="77777777" w:rsidR="00C617FC" w:rsidRPr="00E57C70" w:rsidRDefault="00C617FC" w:rsidP="00A27359">
            <w:pPr>
              <w:pStyle w:val="TableCell2-0"/>
              <w:rPr>
                <w:rStyle w:val="ChItalBold"/>
              </w:rPr>
            </w:pPr>
            <w:r>
              <w:rPr>
                <w:rStyle w:val="ChItalBold"/>
              </w:rPr>
              <w:t>baru</w:t>
            </w:r>
          </w:p>
        </w:tc>
        <w:tc>
          <w:tcPr>
            <w:tcW w:w="1247" w:type="dxa"/>
            <w:shd w:val="clear" w:color="auto" w:fill="auto"/>
          </w:tcPr>
          <w:p w14:paraId="6E20FBAC" w14:textId="779666DB" w:rsidR="00C617FC" w:rsidRPr="00E57C70" w:rsidRDefault="00B7093A" w:rsidP="00A27359">
            <w:pPr>
              <w:pStyle w:val="TableCell2-0"/>
            </w:pPr>
            <w:r>
              <w:t>‘</w:t>
            </w:r>
            <w:r w:rsidR="00C617FC" w:rsidRPr="00E57C70">
              <w:t xml:space="preserve">be </w:t>
            </w:r>
            <w:r w:rsidR="00C617FC">
              <w:t>new</w:t>
            </w:r>
            <w:r>
              <w:t>’</w:t>
            </w:r>
          </w:p>
        </w:tc>
        <w:tc>
          <w:tcPr>
            <w:tcW w:w="680" w:type="dxa"/>
            <w:shd w:val="clear" w:color="auto" w:fill="auto"/>
          </w:tcPr>
          <w:p w14:paraId="0263F2FE" w14:textId="77777777" w:rsidR="00C617FC" w:rsidRPr="0099608C" w:rsidRDefault="00C617FC" w:rsidP="00A27359">
            <w:pPr>
              <w:pStyle w:val="TableCell2-0"/>
              <w:rPr>
                <w:rStyle w:val="ChSmallCaps"/>
              </w:rPr>
            </w:pPr>
            <w:r w:rsidRPr="0099608C">
              <w:rPr>
                <w:rStyle w:val="ChSmallCaps"/>
              </w:rPr>
              <w:t>v.mo</w:t>
            </w:r>
          </w:p>
        </w:tc>
        <w:tc>
          <w:tcPr>
            <w:tcW w:w="738" w:type="dxa"/>
            <w:shd w:val="clear" w:color="auto" w:fill="auto"/>
          </w:tcPr>
          <w:p w14:paraId="4F6DB757" w14:textId="77777777" w:rsidR="00C617FC" w:rsidRPr="00007D98" w:rsidRDefault="00C617FC" w:rsidP="00AC23C4">
            <w:pPr>
              <w:pStyle w:val="TableCell2-0"/>
              <w:ind w:right="57"/>
              <w:jc w:val="right"/>
            </w:pPr>
            <w:r>
              <w:t>24</w:t>
            </w:r>
          </w:p>
        </w:tc>
        <w:tc>
          <w:tcPr>
            <w:tcW w:w="510" w:type="dxa"/>
            <w:shd w:val="clear" w:color="auto" w:fill="auto"/>
          </w:tcPr>
          <w:p w14:paraId="3F1F5FDF" w14:textId="77777777" w:rsidR="00C617FC" w:rsidRPr="00007D98" w:rsidRDefault="00383082" w:rsidP="00AC23C4">
            <w:pPr>
              <w:pStyle w:val="TableCell2-0"/>
              <w:jc w:val="center"/>
            </w:pPr>
            <w:r>
              <w:t>&lt;</w:t>
            </w:r>
          </w:p>
        </w:tc>
        <w:tc>
          <w:tcPr>
            <w:tcW w:w="1644" w:type="dxa"/>
            <w:shd w:val="clear" w:color="auto" w:fill="auto"/>
          </w:tcPr>
          <w:p w14:paraId="31ADC1A2" w14:textId="2DEFFFE0" w:rsidR="00C617FC" w:rsidRPr="00007D98" w:rsidRDefault="00B7093A" w:rsidP="00A27359">
            <w:pPr>
              <w:pStyle w:val="TableCell2-0"/>
            </w:pPr>
            <w:r>
              <w:t>‘</w:t>
            </w:r>
            <w:r w:rsidR="00C617FC">
              <w:t>recently</w:t>
            </w:r>
            <w:r>
              <w:t>’</w:t>
            </w:r>
          </w:p>
        </w:tc>
        <w:tc>
          <w:tcPr>
            <w:tcW w:w="738" w:type="dxa"/>
            <w:shd w:val="clear" w:color="auto" w:fill="auto"/>
          </w:tcPr>
          <w:p w14:paraId="71EA3299" w14:textId="77777777" w:rsidR="00C617FC" w:rsidRPr="00007D98" w:rsidRDefault="00C617FC" w:rsidP="00AC23C4">
            <w:pPr>
              <w:pStyle w:val="TableCell2-0"/>
              <w:ind w:right="57"/>
              <w:jc w:val="right"/>
            </w:pPr>
            <w:r>
              <w:t>66</w:t>
            </w:r>
          </w:p>
        </w:tc>
      </w:tr>
      <w:tr w:rsidR="00AC23C4" w:rsidRPr="00E57C70" w14:paraId="22543567" w14:textId="77777777" w:rsidTr="00622E2F">
        <w:tc>
          <w:tcPr>
            <w:tcW w:w="907" w:type="dxa"/>
            <w:shd w:val="clear" w:color="auto" w:fill="auto"/>
          </w:tcPr>
          <w:p w14:paraId="71A4722D" w14:textId="77777777" w:rsidR="00C617FC" w:rsidRPr="007B3AD1" w:rsidRDefault="00C617FC" w:rsidP="00E0482F">
            <w:pPr>
              <w:rPr>
                <w:rStyle w:val="ChItalBold"/>
              </w:rPr>
            </w:pPr>
            <w:r w:rsidRPr="007B3AD1">
              <w:rPr>
                <w:rStyle w:val="ChItalBold"/>
              </w:rPr>
              <w:t>dulu</w:t>
            </w:r>
          </w:p>
        </w:tc>
        <w:tc>
          <w:tcPr>
            <w:tcW w:w="1247" w:type="dxa"/>
            <w:shd w:val="clear" w:color="auto" w:fill="auto"/>
          </w:tcPr>
          <w:p w14:paraId="4CBD19CA" w14:textId="016C0A59" w:rsidR="00C617FC" w:rsidRPr="007B3AD1" w:rsidRDefault="00B7093A" w:rsidP="00E0482F">
            <w:r>
              <w:t>‘</w:t>
            </w:r>
            <w:r w:rsidR="00C617FC" w:rsidRPr="007B3AD1">
              <w:t>be prior</w:t>
            </w:r>
            <w:r>
              <w:t>’</w:t>
            </w:r>
          </w:p>
        </w:tc>
        <w:tc>
          <w:tcPr>
            <w:tcW w:w="680" w:type="dxa"/>
            <w:shd w:val="clear" w:color="auto" w:fill="auto"/>
          </w:tcPr>
          <w:p w14:paraId="0D933486" w14:textId="77777777" w:rsidR="00C617FC" w:rsidRPr="0099608C" w:rsidRDefault="00C617FC" w:rsidP="00E0482F">
            <w:pPr>
              <w:rPr>
                <w:rStyle w:val="ChSmallCaps"/>
              </w:rPr>
            </w:pPr>
            <w:r w:rsidRPr="0099608C">
              <w:rPr>
                <w:rStyle w:val="ChSmallCaps"/>
              </w:rPr>
              <w:t>v.mo</w:t>
            </w:r>
          </w:p>
        </w:tc>
        <w:tc>
          <w:tcPr>
            <w:tcW w:w="738" w:type="dxa"/>
            <w:shd w:val="clear" w:color="auto" w:fill="auto"/>
          </w:tcPr>
          <w:p w14:paraId="6352BFDC" w14:textId="77777777" w:rsidR="00C617FC" w:rsidRPr="00007D98" w:rsidRDefault="00C617FC" w:rsidP="00AC23C4">
            <w:pPr>
              <w:ind w:right="57"/>
              <w:jc w:val="right"/>
            </w:pPr>
            <w:r w:rsidRPr="00007D98">
              <w:t>63</w:t>
            </w:r>
          </w:p>
        </w:tc>
        <w:tc>
          <w:tcPr>
            <w:tcW w:w="510" w:type="dxa"/>
            <w:shd w:val="clear" w:color="auto" w:fill="auto"/>
          </w:tcPr>
          <w:p w14:paraId="78974A30" w14:textId="77777777" w:rsidR="00C617FC" w:rsidRPr="00007D98" w:rsidRDefault="00383082" w:rsidP="00AC23C4">
            <w:pPr>
              <w:jc w:val="center"/>
            </w:pPr>
            <w:r>
              <w:t>&lt;</w:t>
            </w:r>
          </w:p>
        </w:tc>
        <w:tc>
          <w:tcPr>
            <w:tcW w:w="1644" w:type="dxa"/>
            <w:shd w:val="clear" w:color="auto" w:fill="auto"/>
          </w:tcPr>
          <w:p w14:paraId="5F060986" w14:textId="5B7C230C" w:rsidR="00C617FC" w:rsidRPr="00007D98" w:rsidRDefault="00B7093A" w:rsidP="00E0482F">
            <w:r>
              <w:t>‘</w:t>
            </w:r>
            <w:r w:rsidR="00C617FC" w:rsidRPr="00007D98">
              <w:t>in the past, first</w:t>
            </w:r>
            <w:r>
              <w:t>’</w:t>
            </w:r>
          </w:p>
        </w:tc>
        <w:tc>
          <w:tcPr>
            <w:tcW w:w="738" w:type="dxa"/>
            <w:shd w:val="clear" w:color="auto" w:fill="auto"/>
          </w:tcPr>
          <w:p w14:paraId="05A83DB6" w14:textId="77777777" w:rsidR="00C617FC" w:rsidRPr="00007D98" w:rsidRDefault="00C617FC" w:rsidP="00AC23C4">
            <w:pPr>
              <w:ind w:right="57"/>
              <w:jc w:val="right"/>
            </w:pPr>
            <w:r w:rsidRPr="00007D98">
              <w:t>286</w:t>
            </w:r>
          </w:p>
        </w:tc>
      </w:tr>
      <w:tr w:rsidR="00AC23C4" w:rsidRPr="00E57C70" w14:paraId="54121546" w14:textId="77777777" w:rsidTr="00622E2F">
        <w:tc>
          <w:tcPr>
            <w:tcW w:w="907" w:type="dxa"/>
            <w:shd w:val="clear" w:color="auto" w:fill="auto"/>
          </w:tcPr>
          <w:p w14:paraId="1391726F" w14:textId="77777777" w:rsidR="00E0482F" w:rsidRPr="00622E2F" w:rsidRDefault="00E0482F" w:rsidP="00757D84">
            <w:pPr>
              <w:rPr>
                <w:rStyle w:val="ChItalBold"/>
              </w:rPr>
            </w:pPr>
            <w:r w:rsidRPr="00622E2F">
              <w:rPr>
                <w:rStyle w:val="ChItalBold"/>
              </w:rPr>
              <w:t>pas</w:t>
            </w:r>
          </w:p>
        </w:tc>
        <w:tc>
          <w:tcPr>
            <w:tcW w:w="1247" w:type="dxa"/>
            <w:shd w:val="clear" w:color="auto" w:fill="auto"/>
          </w:tcPr>
          <w:p w14:paraId="4DDFC0C6" w14:textId="64F307B2" w:rsidR="00E0482F" w:rsidRPr="007B3AD1" w:rsidRDefault="00B7093A" w:rsidP="00757D84">
            <w:r>
              <w:t>‘</w:t>
            </w:r>
            <w:r w:rsidR="00E0482F" w:rsidRPr="007B3AD1">
              <w:t>be exact</w:t>
            </w:r>
            <w:r>
              <w:t>’</w:t>
            </w:r>
          </w:p>
        </w:tc>
        <w:tc>
          <w:tcPr>
            <w:tcW w:w="680" w:type="dxa"/>
            <w:shd w:val="clear" w:color="auto" w:fill="auto"/>
          </w:tcPr>
          <w:p w14:paraId="1BF34B77" w14:textId="77777777" w:rsidR="00E0482F" w:rsidRPr="0099608C" w:rsidRDefault="00E0482F" w:rsidP="00757D84">
            <w:pPr>
              <w:rPr>
                <w:rStyle w:val="ChSmallCaps"/>
              </w:rPr>
            </w:pPr>
            <w:r w:rsidRPr="0099608C">
              <w:rPr>
                <w:rStyle w:val="ChSmallCaps"/>
              </w:rPr>
              <w:t>v.mo</w:t>
            </w:r>
          </w:p>
        </w:tc>
        <w:tc>
          <w:tcPr>
            <w:tcW w:w="738" w:type="dxa"/>
            <w:shd w:val="clear" w:color="auto" w:fill="auto"/>
          </w:tcPr>
          <w:p w14:paraId="5FA2DE68" w14:textId="77777777" w:rsidR="00E0482F" w:rsidRPr="00007D98" w:rsidRDefault="00E0482F" w:rsidP="00AC23C4">
            <w:pPr>
              <w:ind w:right="57"/>
              <w:jc w:val="right"/>
            </w:pPr>
            <w:r w:rsidRPr="00007D98">
              <w:t>26</w:t>
            </w:r>
          </w:p>
        </w:tc>
        <w:tc>
          <w:tcPr>
            <w:tcW w:w="510" w:type="dxa"/>
            <w:shd w:val="clear" w:color="auto" w:fill="auto"/>
          </w:tcPr>
          <w:p w14:paraId="063B353E" w14:textId="77777777" w:rsidR="00E0482F" w:rsidRPr="00007D98" w:rsidRDefault="00E0482F" w:rsidP="00AC23C4">
            <w:pPr>
              <w:jc w:val="center"/>
            </w:pPr>
            <w:r>
              <w:t>&lt;</w:t>
            </w:r>
          </w:p>
        </w:tc>
        <w:tc>
          <w:tcPr>
            <w:tcW w:w="1644" w:type="dxa"/>
            <w:shd w:val="clear" w:color="auto" w:fill="auto"/>
          </w:tcPr>
          <w:p w14:paraId="28764FDC" w14:textId="6A1664ED" w:rsidR="00E0482F" w:rsidRPr="00007D98" w:rsidRDefault="00B7093A" w:rsidP="00757D84">
            <w:r>
              <w:t>‘</w:t>
            </w:r>
            <w:r w:rsidR="00E0482F" w:rsidRPr="00007D98">
              <w:t>precisely</w:t>
            </w:r>
            <w:r>
              <w:t>’</w:t>
            </w:r>
          </w:p>
        </w:tc>
        <w:tc>
          <w:tcPr>
            <w:tcW w:w="738" w:type="dxa"/>
            <w:shd w:val="clear" w:color="auto" w:fill="auto"/>
          </w:tcPr>
          <w:p w14:paraId="5DE27792" w14:textId="77777777" w:rsidR="00E0482F" w:rsidRPr="00007D98" w:rsidRDefault="00E0482F" w:rsidP="00AC23C4">
            <w:pPr>
              <w:ind w:right="57"/>
              <w:jc w:val="right"/>
            </w:pPr>
            <w:r w:rsidRPr="00007D98">
              <w:t>110</w:t>
            </w:r>
          </w:p>
        </w:tc>
      </w:tr>
      <w:tr w:rsidR="00AC23C4" w:rsidRPr="00E57C70" w14:paraId="15B23397" w14:textId="77777777" w:rsidTr="00622E2F">
        <w:tc>
          <w:tcPr>
            <w:tcW w:w="907" w:type="dxa"/>
            <w:shd w:val="clear" w:color="auto" w:fill="auto"/>
          </w:tcPr>
          <w:p w14:paraId="54C6F439" w14:textId="77777777" w:rsidR="00C617FC" w:rsidRPr="007B3AD1" w:rsidRDefault="00E0482F" w:rsidP="00E0482F">
            <w:pPr>
              <w:pStyle w:val="TableCell0-2Break"/>
              <w:rPr>
                <w:rStyle w:val="ChItalBold"/>
              </w:rPr>
            </w:pPr>
            <w:r w:rsidRPr="007B3AD1">
              <w:rPr>
                <w:rStyle w:val="ChItalBold"/>
              </w:rPr>
              <w:t>skarang</w:t>
            </w:r>
          </w:p>
        </w:tc>
        <w:tc>
          <w:tcPr>
            <w:tcW w:w="1247" w:type="dxa"/>
            <w:shd w:val="clear" w:color="auto" w:fill="auto"/>
          </w:tcPr>
          <w:p w14:paraId="6F9407B8" w14:textId="643F0BBD" w:rsidR="00C617FC" w:rsidRPr="004F1D89" w:rsidRDefault="00B7093A" w:rsidP="004F1D89">
            <w:pPr>
              <w:pStyle w:val="TableCell0-2Break"/>
            </w:pPr>
            <w:r>
              <w:t>‘</w:t>
            </w:r>
            <w:r w:rsidR="004F1D89" w:rsidRPr="004F1D89">
              <w:t>be current</w:t>
            </w:r>
            <w:r>
              <w:t>’</w:t>
            </w:r>
          </w:p>
        </w:tc>
        <w:tc>
          <w:tcPr>
            <w:tcW w:w="680" w:type="dxa"/>
            <w:shd w:val="clear" w:color="auto" w:fill="auto"/>
          </w:tcPr>
          <w:p w14:paraId="1CF915F5" w14:textId="77777777" w:rsidR="00C617FC" w:rsidRPr="0099608C" w:rsidRDefault="00C617FC" w:rsidP="00E0482F">
            <w:pPr>
              <w:pStyle w:val="TableCell0-2Break"/>
              <w:rPr>
                <w:rStyle w:val="ChSmallCaps"/>
              </w:rPr>
            </w:pPr>
            <w:r w:rsidRPr="0099608C">
              <w:rPr>
                <w:rStyle w:val="ChSmallCaps"/>
              </w:rPr>
              <w:t>v.mo</w:t>
            </w:r>
          </w:p>
        </w:tc>
        <w:tc>
          <w:tcPr>
            <w:tcW w:w="738" w:type="dxa"/>
            <w:shd w:val="clear" w:color="auto" w:fill="auto"/>
          </w:tcPr>
          <w:p w14:paraId="1ACC1213" w14:textId="77777777" w:rsidR="00C617FC" w:rsidRPr="00007D98" w:rsidRDefault="00E0482F" w:rsidP="00AC23C4">
            <w:pPr>
              <w:pStyle w:val="TableCell0-2Break"/>
              <w:ind w:right="57"/>
              <w:jc w:val="right"/>
            </w:pPr>
            <w:r>
              <w:t>21</w:t>
            </w:r>
          </w:p>
        </w:tc>
        <w:tc>
          <w:tcPr>
            <w:tcW w:w="510" w:type="dxa"/>
            <w:shd w:val="clear" w:color="auto" w:fill="auto"/>
          </w:tcPr>
          <w:p w14:paraId="21DE33FA" w14:textId="77777777" w:rsidR="00C617FC" w:rsidRPr="00007D98" w:rsidRDefault="00383082" w:rsidP="00AC23C4">
            <w:pPr>
              <w:pStyle w:val="TableCell0-2Break"/>
              <w:jc w:val="center"/>
            </w:pPr>
            <w:r>
              <w:t>&lt;</w:t>
            </w:r>
          </w:p>
        </w:tc>
        <w:tc>
          <w:tcPr>
            <w:tcW w:w="1644" w:type="dxa"/>
            <w:shd w:val="clear" w:color="auto" w:fill="auto"/>
          </w:tcPr>
          <w:p w14:paraId="647CC5D3" w14:textId="3202034C" w:rsidR="00C617FC" w:rsidRPr="00007D98" w:rsidRDefault="00B7093A" w:rsidP="00E0482F">
            <w:pPr>
              <w:pStyle w:val="TableCell0-2Break"/>
            </w:pPr>
            <w:r>
              <w:t>‘</w:t>
            </w:r>
            <w:r w:rsidR="00E0482F">
              <w:t>now</w:t>
            </w:r>
            <w:r>
              <w:t>’</w:t>
            </w:r>
          </w:p>
        </w:tc>
        <w:tc>
          <w:tcPr>
            <w:tcW w:w="738" w:type="dxa"/>
            <w:shd w:val="clear" w:color="auto" w:fill="auto"/>
          </w:tcPr>
          <w:p w14:paraId="21BE1ED9" w14:textId="77777777" w:rsidR="00C617FC" w:rsidRPr="00007D98" w:rsidRDefault="00E0482F" w:rsidP="00AC23C4">
            <w:pPr>
              <w:pStyle w:val="TableCell0-2Break"/>
              <w:ind w:right="57"/>
              <w:jc w:val="right"/>
            </w:pPr>
            <w:r>
              <w:t>282</w:t>
            </w:r>
          </w:p>
        </w:tc>
      </w:tr>
      <w:tr w:rsidR="00AC23C4" w14:paraId="468EAD99" w14:textId="77777777" w:rsidTr="00622E2F">
        <w:tc>
          <w:tcPr>
            <w:tcW w:w="907" w:type="dxa"/>
            <w:shd w:val="clear" w:color="auto" w:fill="auto"/>
          </w:tcPr>
          <w:p w14:paraId="7071E9A4" w14:textId="77777777" w:rsidR="00C617FC" w:rsidRPr="007B3AD1" w:rsidRDefault="00E0482F" w:rsidP="00E0482F">
            <w:pPr>
              <w:pStyle w:val="TableCell2-2Break"/>
              <w:rPr>
                <w:rStyle w:val="ChItalBold"/>
              </w:rPr>
            </w:pPr>
            <w:r w:rsidRPr="00E57C70">
              <w:rPr>
                <w:rStyle w:val="ChItalBold"/>
              </w:rPr>
              <w:t>coba</w:t>
            </w:r>
          </w:p>
        </w:tc>
        <w:tc>
          <w:tcPr>
            <w:tcW w:w="1247" w:type="dxa"/>
            <w:shd w:val="clear" w:color="auto" w:fill="auto"/>
          </w:tcPr>
          <w:p w14:paraId="5D1D24D9" w14:textId="1F438786" w:rsidR="00C617FC" w:rsidRPr="00E0482F" w:rsidRDefault="00B7093A" w:rsidP="00E0482F">
            <w:pPr>
              <w:pStyle w:val="TableCell2-2Break"/>
            </w:pPr>
            <w:r>
              <w:t>‘</w:t>
            </w:r>
            <w:r w:rsidR="00E0482F" w:rsidRPr="00E57C70">
              <w:t>try</w:t>
            </w:r>
            <w:r>
              <w:t>’</w:t>
            </w:r>
          </w:p>
        </w:tc>
        <w:tc>
          <w:tcPr>
            <w:tcW w:w="680" w:type="dxa"/>
            <w:shd w:val="clear" w:color="auto" w:fill="auto"/>
          </w:tcPr>
          <w:p w14:paraId="421B84CE" w14:textId="77777777" w:rsidR="00C617FC" w:rsidRPr="0099608C" w:rsidRDefault="00E0482F" w:rsidP="00E0482F">
            <w:pPr>
              <w:pStyle w:val="TableCell2-2Break"/>
              <w:rPr>
                <w:rStyle w:val="ChSmallCaps"/>
              </w:rPr>
            </w:pPr>
            <w:r w:rsidRPr="0099608C">
              <w:rPr>
                <w:rStyle w:val="ChSmallCaps"/>
              </w:rPr>
              <w:t>v.bi</w:t>
            </w:r>
          </w:p>
        </w:tc>
        <w:tc>
          <w:tcPr>
            <w:tcW w:w="738" w:type="dxa"/>
            <w:shd w:val="clear" w:color="auto" w:fill="auto"/>
          </w:tcPr>
          <w:p w14:paraId="34C2A2DC" w14:textId="77777777" w:rsidR="00C617FC" w:rsidRPr="00007D98" w:rsidRDefault="00E0482F" w:rsidP="00AC23C4">
            <w:pPr>
              <w:pStyle w:val="TableCell2-2Break"/>
              <w:ind w:right="57"/>
              <w:jc w:val="right"/>
            </w:pPr>
            <w:r>
              <w:t>36</w:t>
            </w:r>
          </w:p>
        </w:tc>
        <w:tc>
          <w:tcPr>
            <w:tcW w:w="510" w:type="dxa"/>
            <w:shd w:val="clear" w:color="auto" w:fill="auto"/>
          </w:tcPr>
          <w:p w14:paraId="29EEAB76" w14:textId="77777777" w:rsidR="00C617FC" w:rsidRPr="00007D98" w:rsidRDefault="00E0482F" w:rsidP="00AC23C4">
            <w:pPr>
              <w:pStyle w:val="TableCell2-2Break"/>
              <w:jc w:val="center"/>
            </w:pPr>
            <w:r>
              <w:t>&gt;</w:t>
            </w:r>
          </w:p>
        </w:tc>
        <w:tc>
          <w:tcPr>
            <w:tcW w:w="1644" w:type="dxa"/>
            <w:shd w:val="clear" w:color="auto" w:fill="auto"/>
          </w:tcPr>
          <w:p w14:paraId="4434AA07" w14:textId="58535922" w:rsidR="00C617FC" w:rsidRPr="00007D98" w:rsidRDefault="00B7093A" w:rsidP="00E0482F">
            <w:pPr>
              <w:pStyle w:val="TableCell2-2Break"/>
            </w:pPr>
            <w:r>
              <w:t>‘</w:t>
            </w:r>
            <w:r w:rsidR="00E0482F" w:rsidRPr="00007D98">
              <w:t>if only</w:t>
            </w:r>
            <w:r>
              <w:t>’</w:t>
            </w:r>
          </w:p>
        </w:tc>
        <w:tc>
          <w:tcPr>
            <w:tcW w:w="738" w:type="dxa"/>
            <w:shd w:val="clear" w:color="auto" w:fill="auto"/>
          </w:tcPr>
          <w:p w14:paraId="336BB86B" w14:textId="77777777" w:rsidR="00C617FC" w:rsidRPr="00007D98" w:rsidRDefault="00E0482F" w:rsidP="00AC23C4">
            <w:pPr>
              <w:pStyle w:val="TableCell2-2Break"/>
              <w:ind w:right="57"/>
              <w:jc w:val="right"/>
            </w:pPr>
            <w:r>
              <w:t>14</w:t>
            </w:r>
          </w:p>
        </w:tc>
      </w:tr>
    </w:tbl>
    <w:p w14:paraId="3FA1B5F2" w14:textId="41E6955D" w:rsidR="00622E2F" w:rsidRDefault="00622E2F" w:rsidP="00D145E8">
      <w:pPr>
        <w:pStyle w:val="Body0010after05before"/>
      </w:pPr>
      <w:r>
        <w:t xml:space="preserve">In </w:t>
      </w:r>
      <w:r w:rsidR="00326E69">
        <w:t>addition, the</w:t>
      </w:r>
      <w:r>
        <w:t xml:space="preserve"> corpus includes six adverbs which are reduplicated verbs: </w:t>
      </w:r>
      <w:r w:rsidRPr="00622E2F">
        <w:rPr>
          <w:rStyle w:val="ChItalBold"/>
        </w:rPr>
        <w:t>baru~baru</w:t>
      </w:r>
      <w:r>
        <w:t xml:space="preserve"> ‘just now’, </w:t>
      </w:r>
      <w:r w:rsidRPr="00622E2F">
        <w:rPr>
          <w:rStyle w:val="ChItalBold"/>
        </w:rPr>
        <w:t>kira~kira</w:t>
      </w:r>
      <w:r>
        <w:t xml:space="preserve"> ‘probably’, </w:t>
      </w:r>
      <w:r w:rsidRPr="00622E2F">
        <w:rPr>
          <w:rStyle w:val="ChItalBold"/>
        </w:rPr>
        <w:t>lama~lama</w:t>
      </w:r>
      <w:r>
        <w:t xml:space="preserve"> ‘gradually’, </w:t>
      </w:r>
      <w:r w:rsidRPr="00622E2F">
        <w:rPr>
          <w:rStyle w:val="ChItalBold"/>
        </w:rPr>
        <w:t>muda~mudaang</w:t>
      </w:r>
      <w:r>
        <w:t xml:space="preserve"> ‘hopefully’, and </w:t>
      </w:r>
      <w:r w:rsidRPr="00622E2F">
        <w:rPr>
          <w:rStyle w:val="ChItalBold"/>
        </w:rPr>
        <w:t>taw~taw</w:t>
      </w:r>
      <w:r>
        <w:t xml:space="preserve"> ‘suddenly’.</w:t>
      </w:r>
      <w:r w:rsidR="00326E69">
        <w:t xml:space="preserve"> </w:t>
      </w:r>
      <w:r>
        <w:t xml:space="preserve">Their respective base words are </w:t>
      </w:r>
      <w:r w:rsidRPr="00622E2F">
        <w:rPr>
          <w:rStyle w:val="ChItalBold"/>
        </w:rPr>
        <w:t>baru</w:t>
      </w:r>
      <w:r>
        <w:t xml:space="preserve"> ‘be new’, </w:t>
      </w:r>
      <w:r w:rsidRPr="00622E2F">
        <w:rPr>
          <w:rStyle w:val="ChItalBold"/>
        </w:rPr>
        <w:t>kira</w:t>
      </w:r>
      <w:r>
        <w:t xml:space="preserve"> ‘think’, </w:t>
      </w:r>
      <w:r w:rsidRPr="00622E2F">
        <w:rPr>
          <w:rStyle w:val="ChItalBold"/>
        </w:rPr>
        <w:t>lama</w:t>
      </w:r>
      <w:r>
        <w:t xml:space="preserve"> ‘</w:t>
      </w:r>
      <w:r w:rsidR="00D145E8">
        <w:t xml:space="preserve">be </w:t>
      </w:r>
      <w:r>
        <w:t xml:space="preserve">long (of duration), </w:t>
      </w:r>
      <w:r w:rsidRPr="00622E2F">
        <w:rPr>
          <w:rStyle w:val="ChItalBold"/>
        </w:rPr>
        <w:t>muda</w:t>
      </w:r>
      <w:r>
        <w:t xml:space="preserve"> ‘be easy’, and </w:t>
      </w:r>
      <w:r w:rsidRPr="00622E2F">
        <w:rPr>
          <w:rStyle w:val="ChItalBold"/>
        </w:rPr>
        <w:t>taw</w:t>
      </w:r>
      <w:r>
        <w:t xml:space="preserve"> ‘know’</w:t>
      </w:r>
    </w:p>
    <w:p w14:paraId="6AA6A06B" w14:textId="2AA80F9E" w:rsidR="00130064" w:rsidRDefault="00130064" w:rsidP="006D26B6">
      <w:pPr>
        <w:pStyle w:val="O05N05wnext15before"/>
        <w:numPr>
          <w:ilvl w:val="0"/>
          <w:numId w:val="70"/>
        </w:numPr>
      </w:pPr>
      <w:r>
        <w:t xml:space="preserve">Verbs and conjunctions (see </w:t>
      </w:r>
      <w:r w:rsidR="00DC261D">
        <w:rPr>
          <w:lang w:eastAsia="en-US"/>
        </w:rPr>
        <w:t>§</w:t>
      </w:r>
      <w:r w:rsidR="00DC261D">
        <w:fldChar w:fldCharType="begin"/>
      </w:r>
      <w:r w:rsidR="00DC261D">
        <w:instrText xml:space="preserve"> REF _Ref435775768 \w \h </w:instrText>
      </w:r>
      <w:r w:rsidR="00DC261D">
        <w:fldChar w:fldCharType="separate"/>
      </w:r>
      <w:r w:rsidR="00154D81">
        <w:rPr>
          <w:cs/>
        </w:rPr>
        <w:t>‎</w:t>
      </w:r>
      <w:r w:rsidR="00154D81">
        <w:t>5.3</w:t>
      </w:r>
      <w:r w:rsidR="00DC261D">
        <w:fldChar w:fldCharType="end"/>
      </w:r>
      <w:r>
        <w:t xml:space="preserve"> and §</w:t>
      </w:r>
      <w:r>
        <w:rPr>
          <w:lang w:eastAsia="en-US"/>
        </w:rPr>
        <w:fldChar w:fldCharType="begin"/>
      </w:r>
      <w:r>
        <w:rPr>
          <w:lang w:eastAsia="en-US"/>
        </w:rPr>
        <w:instrText xml:space="preserve"> REF _Ref351641494 \w \h </w:instrText>
      </w:r>
      <w:r>
        <w:rPr>
          <w:lang w:eastAsia="en-US"/>
        </w:rPr>
      </w:r>
      <w:r>
        <w:rPr>
          <w:lang w:eastAsia="en-US"/>
        </w:rPr>
        <w:fldChar w:fldCharType="separate"/>
      </w:r>
      <w:r w:rsidR="00154D81">
        <w:rPr>
          <w:cs/>
          <w:lang w:eastAsia="en-US"/>
        </w:rPr>
        <w:t>‎</w:t>
      </w:r>
      <w:r w:rsidR="00154D81">
        <w:rPr>
          <w:lang w:eastAsia="en-US"/>
        </w:rPr>
        <w:t>5.12</w:t>
      </w:r>
      <w:r>
        <w:rPr>
          <w:lang w:eastAsia="en-US"/>
        </w:rPr>
        <w:fldChar w:fldCharType="end"/>
      </w:r>
      <w:r>
        <w:t>)</w:t>
      </w:r>
    </w:p>
    <w:p w14:paraId="156520E9" w14:textId="50C3645F" w:rsidR="00130064" w:rsidRDefault="00130064" w:rsidP="005F70FB">
      <w:pPr>
        <w:pStyle w:val="Body0005after"/>
      </w:pPr>
      <w:r>
        <w:t xml:space="preserve">Some </w:t>
      </w:r>
      <w:r w:rsidR="005F70FB">
        <w:t xml:space="preserve">verbs </w:t>
      </w:r>
      <w:r>
        <w:t xml:space="preserve">are zero-derived into the conjunction class, </w:t>
      </w:r>
      <w:r w:rsidR="005F70FB">
        <w:t xml:space="preserve">namely four monovalent stative and three bivalent verbs, </w:t>
      </w:r>
      <w:r>
        <w:t xml:space="preserve">as listed in </w:t>
      </w:r>
      <w:r>
        <w:fldChar w:fldCharType="begin"/>
      </w:r>
      <w:r>
        <w:instrText xml:space="preserve"> REF _Ref353523894 \h </w:instrText>
      </w:r>
      <w:r>
        <w:fldChar w:fldCharType="separate"/>
      </w:r>
      <w:r w:rsidR="00154D81" w:rsidRPr="0090507A">
        <w:t xml:space="preserve">Table </w:t>
      </w:r>
      <w:r w:rsidR="00154D81">
        <w:rPr>
          <w:noProof/>
          <w:cs/>
        </w:rPr>
        <w:t>‎</w:t>
      </w:r>
      <w:r w:rsidR="00154D81">
        <w:rPr>
          <w:noProof/>
        </w:rPr>
        <w:t>5</w:t>
      </w:r>
      <w:r w:rsidR="00154D81">
        <w:t>.</w:t>
      </w:r>
      <w:r w:rsidR="00154D81">
        <w:rPr>
          <w:noProof/>
        </w:rPr>
        <w:t>45</w:t>
      </w:r>
      <w:r>
        <w:fldChar w:fldCharType="end"/>
      </w:r>
      <w:r>
        <w:t xml:space="preserve">. Again, the lexemes differ in terms of the relative token frequencies of the source forms and the derived conjunctional forms. For the first three items, the verbal source forms have higher token frequencies, whereas the last </w:t>
      </w:r>
      <w:r w:rsidR="00757D84">
        <w:t>four</w:t>
      </w:r>
      <w:r>
        <w:t xml:space="preserve"> lexemes are predominantly used as conjunctions.</w:t>
      </w:r>
    </w:p>
    <w:p w14:paraId="63AC3DAB" w14:textId="77777777" w:rsidR="00130064" w:rsidRDefault="00130064" w:rsidP="00130064">
      <w:pPr>
        <w:pStyle w:val="Caption"/>
      </w:pPr>
      <w:bookmarkStart w:id="2793" w:name="_Ref353523894"/>
      <w:r w:rsidRPr="0090507A">
        <w:t xml:space="preserve">Table </w:t>
      </w:r>
      <w:fldSimple w:instr=" STYLEREF 1 \s ">
        <w:r w:rsidR="00154D81">
          <w:rPr>
            <w:noProof/>
            <w:cs/>
          </w:rPr>
          <w:t>‎</w:t>
        </w:r>
        <w:r w:rsidR="00154D81">
          <w:rPr>
            <w:noProof/>
          </w:rPr>
          <w:t>5</w:t>
        </w:r>
      </w:fldSimple>
      <w:r w:rsidR="00F207A1">
        <w:t>.</w:t>
      </w:r>
      <w:fldSimple w:instr=" SEQ Table \* ARABIC \s 1 ">
        <w:r w:rsidR="00154D81">
          <w:rPr>
            <w:noProof/>
          </w:rPr>
          <w:t>45</w:t>
        </w:r>
      </w:fldSimple>
      <w:bookmarkEnd w:id="2793"/>
      <w:r w:rsidRPr="0090507A">
        <w:t>:</w:t>
      </w:r>
      <w:r w:rsidRPr="0090507A">
        <w:tab/>
      </w:r>
      <w:r>
        <w:t>Variation in word class membership between verbs and conjunctions</w:t>
      </w:r>
    </w:p>
    <w:tbl>
      <w:tblPr>
        <w:tblW w:w="6595" w:type="dxa"/>
        <w:tblInd w:w="170" w:type="dxa"/>
        <w:tblBorders>
          <w:top w:val="single" w:sz="4" w:space="0" w:color="auto"/>
          <w:bottom w:val="single" w:sz="4" w:space="0" w:color="auto"/>
        </w:tblBorders>
        <w:tblLayout w:type="fixed"/>
        <w:tblLook w:val="01E0" w:firstRow="1" w:lastRow="1" w:firstColumn="1" w:lastColumn="1" w:noHBand="0" w:noVBand="0"/>
      </w:tblPr>
      <w:tblGrid>
        <w:gridCol w:w="754"/>
        <w:gridCol w:w="1474"/>
        <w:gridCol w:w="680"/>
        <w:gridCol w:w="681"/>
        <w:gridCol w:w="510"/>
        <w:gridCol w:w="1758"/>
        <w:gridCol w:w="738"/>
      </w:tblGrid>
      <w:tr w:rsidR="00AC23C4" w:rsidRPr="007A1C40" w14:paraId="071CAA58" w14:textId="77777777" w:rsidTr="006C5A5D">
        <w:trPr>
          <w:tblHeader/>
        </w:trPr>
        <w:tc>
          <w:tcPr>
            <w:tcW w:w="754" w:type="dxa"/>
            <w:tcBorders>
              <w:bottom w:val="nil"/>
            </w:tcBorders>
            <w:shd w:val="clear" w:color="auto" w:fill="auto"/>
          </w:tcPr>
          <w:p w14:paraId="61C6BDB5" w14:textId="77777777" w:rsidR="00130064" w:rsidRPr="007A1C40" w:rsidRDefault="00130064" w:rsidP="00130064">
            <w:pPr>
              <w:pStyle w:val="TableCell3-2Center"/>
            </w:pPr>
          </w:p>
        </w:tc>
        <w:tc>
          <w:tcPr>
            <w:tcW w:w="2835" w:type="dxa"/>
            <w:gridSpan w:val="3"/>
            <w:tcBorders>
              <w:bottom w:val="nil"/>
              <w:right w:val="single" w:sz="4" w:space="0" w:color="auto"/>
            </w:tcBorders>
            <w:shd w:val="clear" w:color="auto" w:fill="auto"/>
          </w:tcPr>
          <w:p w14:paraId="2068BADF" w14:textId="77777777" w:rsidR="00130064" w:rsidRPr="007A1C40" w:rsidRDefault="00130064" w:rsidP="00130064">
            <w:pPr>
              <w:pStyle w:val="TableCell3-2Center"/>
            </w:pPr>
            <w:r>
              <w:t>Source form:</w:t>
            </w:r>
            <w:r w:rsidRPr="00411FC7">
              <w:t xml:space="preserve"> </w:t>
            </w:r>
            <w:r w:rsidRPr="0099608C">
              <w:rPr>
                <w:rStyle w:val="ChSmallCaps"/>
              </w:rPr>
              <w:t>verb</w:t>
            </w:r>
          </w:p>
        </w:tc>
        <w:tc>
          <w:tcPr>
            <w:tcW w:w="510" w:type="dxa"/>
            <w:tcBorders>
              <w:top w:val="single" w:sz="4" w:space="0" w:color="auto"/>
              <w:left w:val="single" w:sz="4" w:space="0" w:color="auto"/>
              <w:bottom w:val="nil"/>
              <w:right w:val="single" w:sz="4" w:space="0" w:color="auto"/>
            </w:tcBorders>
            <w:shd w:val="clear" w:color="auto" w:fill="auto"/>
          </w:tcPr>
          <w:p w14:paraId="6CD5C8FD" w14:textId="77777777" w:rsidR="00130064" w:rsidRPr="00007D98" w:rsidRDefault="00130064" w:rsidP="00130064">
            <w:pPr>
              <w:pStyle w:val="TableCell3-2Center"/>
            </w:pPr>
            <w:r w:rsidRPr="00007D98">
              <w:t>&gt;</w:t>
            </w:r>
          </w:p>
        </w:tc>
        <w:tc>
          <w:tcPr>
            <w:tcW w:w="2496" w:type="dxa"/>
            <w:gridSpan w:val="2"/>
            <w:tcBorders>
              <w:left w:val="single" w:sz="4" w:space="0" w:color="auto"/>
              <w:bottom w:val="nil"/>
            </w:tcBorders>
            <w:shd w:val="clear" w:color="auto" w:fill="auto"/>
          </w:tcPr>
          <w:p w14:paraId="608C72CA" w14:textId="77777777" w:rsidR="00130064" w:rsidRPr="007A1C40" w:rsidRDefault="00130064" w:rsidP="00130064">
            <w:pPr>
              <w:pStyle w:val="TableCell3-2Center"/>
            </w:pPr>
            <w:r>
              <w:t xml:space="preserve">Derived form: </w:t>
            </w:r>
            <w:r w:rsidRPr="0099608C">
              <w:rPr>
                <w:rStyle w:val="ChSmallCaps"/>
              </w:rPr>
              <w:t>cnj</w:t>
            </w:r>
          </w:p>
        </w:tc>
      </w:tr>
      <w:tr w:rsidR="00AC23C4" w:rsidRPr="00007D98" w14:paraId="5DA798B5" w14:textId="77777777" w:rsidTr="00D72AE7">
        <w:trPr>
          <w:tblHeader/>
        </w:trPr>
        <w:tc>
          <w:tcPr>
            <w:tcW w:w="754" w:type="dxa"/>
            <w:tcBorders>
              <w:top w:val="nil"/>
              <w:bottom w:val="single" w:sz="4" w:space="0" w:color="auto"/>
            </w:tcBorders>
            <w:shd w:val="clear" w:color="auto" w:fill="auto"/>
          </w:tcPr>
          <w:p w14:paraId="71BFA837" w14:textId="77777777" w:rsidR="00130064" w:rsidRPr="00007D98" w:rsidRDefault="00130064" w:rsidP="00130064">
            <w:pPr>
              <w:pStyle w:val="TableCell0-3Center"/>
            </w:pPr>
            <w:r w:rsidRPr="00007D98">
              <w:t>Item</w:t>
            </w:r>
          </w:p>
        </w:tc>
        <w:tc>
          <w:tcPr>
            <w:tcW w:w="1474" w:type="dxa"/>
            <w:tcBorders>
              <w:top w:val="nil"/>
              <w:bottom w:val="single" w:sz="4" w:space="0" w:color="auto"/>
            </w:tcBorders>
            <w:shd w:val="clear" w:color="auto" w:fill="auto"/>
          </w:tcPr>
          <w:p w14:paraId="60A5334D" w14:textId="77777777" w:rsidR="00130064" w:rsidRPr="00007D98" w:rsidRDefault="00130064" w:rsidP="00130064">
            <w:pPr>
              <w:pStyle w:val="TableCell0-3Center"/>
            </w:pPr>
            <w:r w:rsidRPr="00007D98">
              <w:t>Gloss</w:t>
            </w:r>
          </w:p>
        </w:tc>
        <w:tc>
          <w:tcPr>
            <w:tcW w:w="680" w:type="dxa"/>
            <w:tcBorders>
              <w:top w:val="nil"/>
              <w:bottom w:val="single" w:sz="4" w:space="0" w:color="auto"/>
            </w:tcBorders>
            <w:shd w:val="clear" w:color="auto" w:fill="auto"/>
          </w:tcPr>
          <w:p w14:paraId="3CADEB69" w14:textId="77777777" w:rsidR="00130064" w:rsidRPr="00007D98" w:rsidRDefault="00130064" w:rsidP="00130064">
            <w:pPr>
              <w:pStyle w:val="TableCell0-3Center"/>
            </w:pPr>
          </w:p>
        </w:tc>
        <w:tc>
          <w:tcPr>
            <w:tcW w:w="681" w:type="dxa"/>
            <w:tcBorders>
              <w:top w:val="nil"/>
              <w:bottom w:val="single" w:sz="4" w:space="0" w:color="auto"/>
              <w:right w:val="single" w:sz="4" w:space="0" w:color="auto"/>
            </w:tcBorders>
            <w:shd w:val="clear" w:color="auto" w:fill="auto"/>
          </w:tcPr>
          <w:p w14:paraId="772CFE32" w14:textId="77777777" w:rsidR="00130064" w:rsidRPr="00007D98" w:rsidRDefault="00130064" w:rsidP="00130064">
            <w:pPr>
              <w:pStyle w:val="TableCell0-3Center"/>
            </w:pPr>
            <w:r w:rsidRPr="00007D98">
              <w:t>#</w:t>
            </w:r>
          </w:p>
        </w:tc>
        <w:tc>
          <w:tcPr>
            <w:tcW w:w="510" w:type="dxa"/>
            <w:tcBorders>
              <w:top w:val="nil"/>
              <w:left w:val="single" w:sz="4" w:space="0" w:color="auto"/>
              <w:bottom w:val="single" w:sz="4" w:space="0" w:color="auto"/>
              <w:right w:val="single" w:sz="4" w:space="0" w:color="auto"/>
            </w:tcBorders>
            <w:shd w:val="clear" w:color="auto" w:fill="auto"/>
          </w:tcPr>
          <w:p w14:paraId="1420C951" w14:textId="77777777" w:rsidR="00130064" w:rsidRPr="00007D98" w:rsidRDefault="00130064" w:rsidP="00130064">
            <w:pPr>
              <w:pStyle w:val="TableCell0-3Center"/>
            </w:pPr>
          </w:p>
        </w:tc>
        <w:tc>
          <w:tcPr>
            <w:tcW w:w="1758" w:type="dxa"/>
            <w:tcBorders>
              <w:top w:val="nil"/>
              <w:left w:val="single" w:sz="4" w:space="0" w:color="auto"/>
              <w:bottom w:val="single" w:sz="4" w:space="0" w:color="auto"/>
            </w:tcBorders>
            <w:shd w:val="clear" w:color="auto" w:fill="auto"/>
          </w:tcPr>
          <w:p w14:paraId="48D7D35C" w14:textId="77777777" w:rsidR="00130064" w:rsidRPr="00007D98" w:rsidRDefault="00130064" w:rsidP="00130064">
            <w:pPr>
              <w:pStyle w:val="TableCell0-3Center"/>
            </w:pPr>
            <w:r w:rsidRPr="00007D98">
              <w:t>Gloss</w:t>
            </w:r>
          </w:p>
        </w:tc>
        <w:tc>
          <w:tcPr>
            <w:tcW w:w="738" w:type="dxa"/>
            <w:tcBorders>
              <w:top w:val="nil"/>
              <w:bottom w:val="single" w:sz="4" w:space="0" w:color="auto"/>
            </w:tcBorders>
            <w:shd w:val="clear" w:color="auto" w:fill="auto"/>
          </w:tcPr>
          <w:p w14:paraId="1AD44D56" w14:textId="77777777" w:rsidR="00130064" w:rsidRPr="00007D98" w:rsidRDefault="00130064" w:rsidP="00130064">
            <w:pPr>
              <w:pStyle w:val="TableCell0-3Center"/>
            </w:pPr>
            <w:r w:rsidRPr="00007D98">
              <w:t>#</w:t>
            </w:r>
          </w:p>
        </w:tc>
      </w:tr>
      <w:tr w:rsidR="00AC23C4" w:rsidRPr="00E57C70" w14:paraId="59A891D4" w14:textId="77777777" w:rsidTr="00D72AE7">
        <w:tc>
          <w:tcPr>
            <w:tcW w:w="754" w:type="dxa"/>
            <w:tcBorders>
              <w:top w:val="single" w:sz="4" w:space="0" w:color="auto"/>
            </w:tcBorders>
            <w:shd w:val="clear" w:color="auto" w:fill="auto"/>
          </w:tcPr>
          <w:p w14:paraId="019A4800" w14:textId="77777777" w:rsidR="00130064" w:rsidRPr="00E57C70" w:rsidRDefault="00130064" w:rsidP="00130064">
            <w:pPr>
              <w:pStyle w:val="TableCell2-0"/>
              <w:rPr>
                <w:rStyle w:val="ChItalBold"/>
              </w:rPr>
            </w:pPr>
            <w:r w:rsidRPr="00E57C70">
              <w:rPr>
                <w:rStyle w:val="ChItalBold"/>
              </w:rPr>
              <w:t>biar</w:t>
            </w:r>
          </w:p>
        </w:tc>
        <w:tc>
          <w:tcPr>
            <w:tcW w:w="1474" w:type="dxa"/>
            <w:tcBorders>
              <w:top w:val="single" w:sz="4" w:space="0" w:color="auto"/>
            </w:tcBorders>
            <w:shd w:val="clear" w:color="auto" w:fill="auto"/>
          </w:tcPr>
          <w:p w14:paraId="16C8DF3A" w14:textId="7814431A" w:rsidR="00130064" w:rsidRPr="00E57C70" w:rsidRDefault="00B7093A" w:rsidP="00F405F7">
            <w:pPr>
              <w:pStyle w:val="TableCell2-0"/>
            </w:pPr>
            <w:r>
              <w:t>‘</w:t>
            </w:r>
            <w:r w:rsidR="00F405F7">
              <w:t>let</w:t>
            </w:r>
            <w:r>
              <w:t>’</w:t>
            </w:r>
          </w:p>
        </w:tc>
        <w:tc>
          <w:tcPr>
            <w:tcW w:w="680" w:type="dxa"/>
            <w:tcBorders>
              <w:top w:val="single" w:sz="4" w:space="0" w:color="auto"/>
            </w:tcBorders>
            <w:shd w:val="clear" w:color="auto" w:fill="auto"/>
          </w:tcPr>
          <w:p w14:paraId="33286287" w14:textId="2FD6E394" w:rsidR="00130064" w:rsidRPr="0099608C" w:rsidRDefault="00130064" w:rsidP="00F405F7">
            <w:pPr>
              <w:pStyle w:val="TableCell2-0"/>
              <w:rPr>
                <w:rStyle w:val="ChSmallCaps"/>
              </w:rPr>
            </w:pPr>
            <w:r w:rsidRPr="0099608C">
              <w:rPr>
                <w:rStyle w:val="ChSmallCaps"/>
              </w:rPr>
              <w:t>v.</w:t>
            </w:r>
            <w:r w:rsidR="00F405F7">
              <w:rPr>
                <w:rStyle w:val="ChSmallCaps"/>
              </w:rPr>
              <w:t>bi</w:t>
            </w:r>
          </w:p>
        </w:tc>
        <w:tc>
          <w:tcPr>
            <w:tcW w:w="681" w:type="dxa"/>
            <w:tcBorders>
              <w:top w:val="single" w:sz="4" w:space="0" w:color="auto"/>
              <w:right w:val="single" w:sz="4" w:space="0" w:color="auto"/>
            </w:tcBorders>
            <w:shd w:val="clear" w:color="auto" w:fill="auto"/>
          </w:tcPr>
          <w:p w14:paraId="2F58ABB3" w14:textId="77777777" w:rsidR="00130064" w:rsidRPr="00007D98" w:rsidRDefault="00130064" w:rsidP="00AC23C4">
            <w:pPr>
              <w:pStyle w:val="TableCell2-0"/>
              <w:ind w:right="57"/>
              <w:jc w:val="right"/>
            </w:pPr>
            <w:r w:rsidRPr="00007D98">
              <w:t>67</w:t>
            </w:r>
          </w:p>
        </w:tc>
        <w:tc>
          <w:tcPr>
            <w:tcW w:w="510" w:type="dxa"/>
            <w:tcBorders>
              <w:top w:val="single" w:sz="4" w:space="0" w:color="auto"/>
              <w:left w:val="single" w:sz="4" w:space="0" w:color="auto"/>
              <w:right w:val="single" w:sz="4" w:space="0" w:color="auto"/>
            </w:tcBorders>
            <w:shd w:val="clear" w:color="auto" w:fill="auto"/>
          </w:tcPr>
          <w:p w14:paraId="77BFBB44" w14:textId="77777777" w:rsidR="00130064" w:rsidRPr="00007D98" w:rsidRDefault="00130064" w:rsidP="00AC23C4">
            <w:pPr>
              <w:pStyle w:val="TableCell2-0"/>
              <w:jc w:val="center"/>
            </w:pPr>
            <w:r w:rsidRPr="00007D98">
              <w:t>&gt;</w:t>
            </w:r>
          </w:p>
        </w:tc>
        <w:tc>
          <w:tcPr>
            <w:tcW w:w="1758" w:type="dxa"/>
            <w:tcBorders>
              <w:top w:val="single" w:sz="4" w:space="0" w:color="auto"/>
              <w:left w:val="single" w:sz="4" w:space="0" w:color="auto"/>
            </w:tcBorders>
            <w:shd w:val="clear" w:color="auto" w:fill="auto"/>
          </w:tcPr>
          <w:p w14:paraId="118021F8" w14:textId="0FD5F683" w:rsidR="00130064" w:rsidRPr="00007D98" w:rsidRDefault="00B7093A" w:rsidP="00130064">
            <w:pPr>
              <w:pStyle w:val="TableCell2-0"/>
            </w:pPr>
            <w:r>
              <w:t>‘</w:t>
            </w:r>
            <w:r w:rsidR="00130064" w:rsidRPr="00007D98">
              <w:t>although</w:t>
            </w:r>
            <w:r>
              <w:t>’</w:t>
            </w:r>
          </w:p>
        </w:tc>
        <w:tc>
          <w:tcPr>
            <w:tcW w:w="738" w:type="dxa"/>
            <w:tcBorders>
              <w:top w:val="single" w:sz="4" w:space="0" w:color="auto"/>
            </w:tcBorders>
            <w:shd w:val="clear" w:color="auto" w:fill="auto"/>
          </w:tcPr>
          <w:p w14:paraId="7BA3E581" w14:textId="77777777" w:rsidR="00130064" w:rsidRPr="00007D98" w:rsidRDefault="00130064" w:rsidP="00AC23C4">
            <w:pPr>
              <w:pStyle w:val="TableCell2-0"/>
              <w:ind w:right="57"/>
              <w:jc w:val="right"/>
            </w:pPr>
            <w:r w:rsidRPr="00007D98">
              <w:t>39</w:t>
            </w:r>
          </w:p>
        </w:tc>
      </w:tr>
      <w:tr w:rsidR="00D72AE7" w:rsidRPr="00E57C70" w14:paraId="3198CB54" w14:textId="77777777" w:rsidTr="006D3CBF">
        <w:tc>
          <w:tcPr>
            <w:tcW w:w="754" w:type="dxa"/>
            <w:shd w:val="clear" w:color="auto" w:fill="auto"/>
          </w:tcPr>
          <w:p w14:paraId="50E3D15F" w14:textId="25CF7AB0" w:rsidR="00D72AE7" w:rsidRDefault="00D72AE7" w:rsidP="006D3CBF">
            <w:pPr>
              <w:rPr>
                <w:rStyle w:val="ChItalBold"/>
              </w:rPr>
            </w:pPr>
            <w:r w:rsidRPr="00E57C70">
              <w:rPr>
                <w:rStyle w:val="ChItalBold"/>
              </w:rPr>
              <w:t>habis</w:t>
            </w:r>
          </w:p>
        </w:tc>
        <w:tc>
          <w:tcPr>
            <w:tcW w:w="1474" w:type="dxa"/>
            <w:shd w:val="clear" w:color="auto" w:fill="auto"/>
          </w:tcPr>
          <w:p w14:paraId="4EE40AC5" w14:textId="480F6A6A" w:rsidR="00D72AE7" w:rsidRDefault="00D72AE7" w:rsidP="006D3CBF">
            <w:r>
              <w:t>‘</w:t>
            </w:r>
            <w:r w:rsidRPr="00E57C70">
              <w:t>be used up</w:t>
            </w:r>
            <w:r>
              <w:t>’</w:t>
            </w:r>
          </w:p>
        </w:tc>
        <w:tc>
          <w:tcPr>
            <w:tcW w:w="680" w:type="dxa"/>
            <w:shd w:val="clear" w:color="auto" w:fill="auto"/>
          </w:tcPr>
          <w:p w14:paraId="1D7DF891" w14:textId="51A10F63" w:rsidR="00D72AE7" w:rsidRDefault="00D72AE7" w:rsidP="006D3CBF">
            <w:pPr>
              <w:rPr>
                <w:rStyle w:val="ChSmallCaps"/>
              </w:rPr>
            </w:pPr>
            <w:r w:rsidRPr="0099608C">
              <w:rPr>
                <w:rStyle w:val="ChSmallCaps"/>
              </w:rPr>
              <w:t>v.mo</w:t>
            </w:r>
          </w:p>
        </w:tc>
        <w:tc>
          <w:tcPr>
            <w:tcW w:w="681" w:type="dxa"/>
            <w:tcBorders>
              <w:right w:val="single" w:sz="4" w:space="0" w:color="auto"/>
            </w:tcBorders>
            <w:shd w:val="clear" w:color="auto" w:fill="auto"/>
          </w:tcPr>
          <w:p w14:paraId="04B593B8" w14:textId="5B4918D9" w:rsidR="00D72AE7" w:rsidRPr="00007D98" w:rsidRDefault="00D72AE7" w:rsidP="006D3CBF">
            <w:pPr>
              <w:ind w:right="57"/>
              <w:jc w:val="right"/>
            </w:pPr>
            <w:r w:rsidRPr="00007D98">
              <w:t>48</w:t>
            </w:r>
          </w:p>
        </w:tc>
        <w:tc>
          <w:tcPr>
            <w:tcW w:w="510" w:type="dxa"/>
            <w:tcBorders>
              <w:left w:val="single" w:sz="4" w:space="0" w:color="auto"/>
              <w:right w:val="single" w:sz="4" w:space="0" w:color="auto"/>
            </w:tcBorders>
            <w:shd w:val="clear" w:color="auto" w:fill="auto"/>
          </w:tcPr>
          <w:p w14:paraId="44F0A06F" w14:textId="77777777" w:rsidR="00D72AE7" w:rsidRDefault="00D72AE7" w:rsidP="006D3CBF">
            <w:pPr>
              <w:jc w:val="center"/>
            </w:pPr>
          </w:p>
        </w:tc>
        <w:tc>
          <w:tcPr>
            <w:tcW w:w="1758" w:type="dxa"/>
            <w:tcBorders>
              <w:left w:val="single" w:sz="4" w:space="0" w:color="auto"/>
            </w:tcBorders>
            <w:shd w:val="clear" w:color="auto" w:fill="auto"/>
          </w:tcPr>
          <w:p w14:paraId="5E478AB4" w14:textId="1CD6A077" w:rsidR="00D72AE7" w:rsidRDefault="00D72AE7" w:rsidP="006D3CBF">
            <w:r>
              <w:t>‘</w:t>
            </w:r>
            <w:r w:rsidRPr="00007D98">
              <w:t>after all</w:t>
            </w:r>
            <w:r>
              <w:t>’</w:t>
            </w:r>
          </w:p>
        </w:tc>
        <w:tc>
          <w:tcPr>
            <w:tcW w:w="738" w:type="dxa"/>
            <w:shd w:val="clear" w:color="auto" w:fill="auto"/>
          </w:tcPr>
          <w:p w14:paraId="79A1070F" w14:textId="5DA5B00F" w:rsidR="00D72AE7" w:rsidRPr="00007D98" w:rsidRDefault="00D72AE7" w:rsidP="006D3CBF">
            <w:pPr>
              <w:ind w:right="57"/>
              <w:jc w:val="right"/>
            </w:pPr>
            <w:r w:rsidRPr="00007D98">
              <w:t>21</w:t>
            </w:r>
          </w:p>
        </w:tc>
      </w:tr>
      <w:tr w:rsidR="00AC23C4" w:rsidRPr="00E57C70" w14:paraId="4B4ED0D3" w14:textId="77777777" w:rsidTr="00D72AE7">
        <w:tc>
          <w:tcPr>
            <w:tcW w:w="754" w:type="dxa"/>
            <w:shd w:val="clear" w:color="auto" w:fill="auto"/>
          </w:tcPr>
          <w:p w14:paraId="77D61D65" w14:textId="37A8242B" w:rsidR="00130064" w:rsidRPr="00E57C70" w:rsidRDefault="00FD6252" w:rsidP="004A2074">
            <w:pPr>
              <w:pStyle w:val="TableCell0-2Break"/>
              <w:rPr>
                <w:rStyle w:val="ChItalBold"/>
              </w:rPr>
            </w:pPr>
            <w:r>
              <w:rPr>
                <w:rStyle w:val="ChItalBold"/>
              </w:rPr>
              <w:t>sama</w:t>
            </w:r>
          </w:p>
        </w:tc>
        <w:tc>
          <w:tcPr>
            <w:tcW w:w="1474" w:type="dxa"/>
            <w:shd w:val="clear" w:color="auto" w:fill="auto"/>
          </w:tcPr>
          <w:p w14:paraId="6C32AF90" w14:textId="024EA407" w:rsidR="00130064" w:rsidRPr="00E57C70" w:rsidRDefault="00FD6252" w:rsidP="004A2074">
            <w:pPr>
              <w:pStyle w:val="TableCell0-2Break"/>
            </w:pPr>
            <w:r>
              <w:t>‘be same’</w:t>
            </w:r>
          </w:p>
        </w:tc>
        <w:tc>
          <w:tcPr>
            <w:tcW w:w="680" w:type="dxa"/>
            <w:shd w:val="clear" w:color="auto" w:fill="auto"/>
          </w:tcPr>
          <w:p w14:paraId="6F861B86" w14:textId="77777777" w:rsidR="00130064" w:rsidRPr="0099608C" w:rsidRDefault="00130064" w:rsidP="004A2074">
            <w:pPr>
              <w:pStyle w:val="TableCell0-2Break"/>
              <w:rPr>
                <w:rStyle w:val="ChSmallCaps"/>
              </w:rPr>
            </w:pPr>
            <w:r w:rsidRPr="0099608C">
              <w:rPr>
                <w:rStyle w:val="ChSmallCaps"/>
              </w:rPr>
              <w:t>v.mo</w:t>
            </w:r>
          </w:p>
        </w:tc>
        <w:tc>
          <w:tcPr>
            <w:tcW w:w="681" w:type="dxa"/>
            <w:tcBorders>
              <w:right w:val="single" w:sz="4" w:space="0" w:color="auto"/>
            </w:tcBorders>
            <w:shd w:val="clear" w:color="auto" w:fill="auto"/>
          </w:tcPr>
          <w:p w14:paraId="06DAD965" w14:textId="1DF74303" w:rsidR="00130064" w:rsidRPr="00007D98" w:rsidRDefault="00FD6252" w:rsidP="00AC23C4">
            <w:pPr>
              <w:pStyle w:val="TableCell0-2Break"/>
              <w:ind w:right="57"/>
              <w:jc w:val="right"/>
            </w:pPr>
            <w:r>
              <w:t>60</w:t>
            </w:r>
          </w:p>
        </w:tc>
        <w:tc>
          <w:tcPr>
            <w:tcW w:w="510" w:type="dxa"/>
            <w:tcBorders>
              <w:left w:val="single" w:sz="4" w:space="0" w:color="auto"/>
              <w:right w:val="single" w:sz="4" w:space="0" w:color="auto"/>
            </w:tcBorders>
            <w:shd w:val="clear" w:color="auto" w:fill="auto"/>
          </w:tcPr>
          <w:p w14:paraId="14D2B8F5" w14:textId="77777777" w:rsidR="00130064" w:rsidRPr="00007D98" w:rsidRDefault="00130064" w:rsidP="00AC23C4">
            <w:pPr>
              <w:pStyle w:val="TableCell0-2Break"/>
              <w:jc w:val="center"/>
            </w:pPr>
            <w:r w:rsidRPr="00007D98">
              <w:t>&gt;</w:t>
            </w:r>
          </w:p>
        </w:tc>
        <w:tc>
          <w:tcPr>
            <w:tcW w:w="1758" w:type="dxa"/>
            <w:tcBorders>
              <w:left w:val="single" w:sz="4" w:space="0" w:color="auto"/>
            </w:tcBorders>
            <w:shd w:val="clear" w:color="auto" w:fill="auto"/>
          </w:tcPr>
          <w:p w14:paraId="730E4A7F" w14:textId="7F53301A" w:rsidR="00130064" w:rsidRPr="00007D98" w:rsidRDefault="00FD6252" w:rsidP="004A2074">
            <w:pPr>
              <w:pStyle w:val="TableCell0-2Break"/>
            </w:pPr>
            <w:r>
              <w:t>‘to’</w:t>
            </w:r>
          </w:p>
        </w:tc>
        <w:tc>
          <w:tcPr>
            <w:tcW w:w="738" w:type="dxa"/>
            <w:shd w:val="clear" w:color="auto" w:fill="auto"/>
          </w:tcPr>
          <w:p w14:paraId="064CCC85" w14:textId="3860071E" w:rsidR="00130064" w:rsidRPr="00007D98" w:rsidRDefault="00D72AE7" w:rsidP="00AC23C4">
            <w:pPr>
              <w:pStyle w:val="TableCell0-2Break"/>
              <w:ind w:right="57"/>
              <w:jc w:val="right"/>
            </w:pPr>
            <w:r>
              <w:t>8</w:t>
            </w:r>
          </w:p>
        </w:tc>
      </w:tr>
      <w:tr w:rsidR="00AC23C4" w:rsidRPr="00E57C70" w14:paraId="777269E3" w14:textId="77777777" w:rsidTr="00D72AE7">
        <w:tc>
          <w:tcPr>
            <w:tcW w:w="754" w:type="dxa"/>
            <w:shd w:val="clear" w:color="auto" w:fill="auto"/>
          </w:tcPr>
          <w:p w14:paraId="29AE0592" w14:textId="137BC5A1" w:rsidR="00130064" w:rsidRPr="004A2074" w:rsidRDefault="00FD6252" w:rsidP="004A2074">
            <w:pPr>
              <w:pStyle w:val="TableCell2-0Break"/>
              <w:rPr>
                <w:rStyle w:val="ChItalBold"/>
              </w:rPr>
            </w:pPr>
            <w:r w:rsidRPr="00E57C70">
              <w:rPr>
                <w:rStyle w:val="ChItalBold"/>
              </w:rPr>
              <w:t>baru</w:t>
            </w:r>
          </w:p>
        </w:tc>
        <w:tc>
          <w:tcPr>
            <w:tcW w:w="1474" w:type="dxa"/>
            <w:shd w:val="clear" w:color="auto" w:fill="auto"/>
          </w:tcPr>
          <w:p w14:paraId="1418807E" w14:textId="05ACA734" w:rsidR="00130064" w:rsidRPr="00E57C70" w:rsidRDefault="00FD6252" w:rsidP="004A2074">
            <w:pPr>
              <w:pStyle w:val="TableCell2-0Break"/>
            </w:pPr>
            <w:r>
              <w:t>‘</w:t>
            </w:r>
            <w:r w:rsidRPr="00E57C70">
              <w:t>be new</w:t>
            </w:r>
            <w:r>
              <w:t>’</w:t>
            </w:r>
          </w:p>
        </w:tc>
        <w:tc>
          <w:tcPr>
            <w:tcW w:w="680" w:type="dxa"/>
            <w:shd w:val="clear" w:color="auto" w:fill="auto"/>
          </w:tcPr>
          <w:p w14:paraId="0B061C12" w14:textId="7E1751BD" w:rsidR="00130064" w:rsidRPr="004A2074" w:rsidRDefault="00130064" w:rsidP="00FD6252">
            <w:pPr>
              <w:pStyle w:val="TableCell2-0Break"/>
              <w:rPr>
                <w:rStyle w:val="ChSmallCaps"/>
              </w:rPr>
            </w:pPr>
            <w:r w:rsidRPr="004A2074">
              <w:rPr>
                <w:rStyle w:val="ChSmallCaps"/>
              </w:rPr>
              <w:t>v.</w:t>
            </w:r>
            <w:r w:rsidR="00FD6252">
              <w:rPr>
                <w:rStyle w:val="ChSmallCaps"/>
              </w:rPr>
              <w:t>mo</w:t>
            </w:r>
          </w:p>
        </w:tc>
        <w:tc>
          <w:tcPr>
            <w:tcW w:w="681" w:type="dxa"/>
            <w:tcBorders>
              <w:right w:val="single" w:sz="4" w:space="0" w:color="auto"/>
            </w:tcBorders>
            <w:shd w:val="clear" w:color="auto" w:fill="auto"/>
          </w:tcPr>
          <w:p w14:paraId="046F9E28" w14:textId="06AE5DBF" w:rsidR="00130064" w:rsidRPr="00007D98" w:rsidRDefault="00130064" w:rsidP="00FD6252">
            <w:pPr>
              <w:pStyle w:val="TableCell2-0Break"/>
              <w:ind w:right="57"/>
              <w:jc w:val="right"/>
            </w:pPr>
            <w:r w:rsidRPr="00007D98">
              <w:t>2</w:t>
            </w:r>
            <w:r w:rsidR="00FD6252">
              <w:t>4</w:t>
            </w:r>
          </w:p>
        </w:tc>
        <w:tc>
          <w:tcPr>
            <w:tcW w:w="510" w:type="dxa"/>
            <w:tcBorders>
              <w:left w:val="single" w:sz="4" w:space="0" w:color="auto"/>
              <w:right w:val="single" w:sz="4" w:space="0" w:color="auto"/>
            </w:tcBorders>
            <w:shd w:val="clear" w:color="auto" w:fill="auto"/>
          </w:tcPr>
          <w:p w14:paraId="4913202D" w14:textId="77777777" w:rsidR="00130064" w:rsidRPr="00007D98" w:rsidRDefault="004A2074" w:rsidP="00AC23C4">
            <w:pPr>
              <w:pStyle w:val="TableCell2-0Break"/>
              <w:jc w:val="center"/>
            </w:pPr>
            <w:r>
              <w:t>&lt;</w:t>
            </w:r>
          </w:p>
        </w:tc>
        <w:tc>
          <w:tcPr>
            <w:tcW w:w="1758" w:type="dxa"/>
            <w:tcBorders>
              <w:left w:val="single" w:sz="4" w:space="0" w:color="auto"/>
            </w:tcBorders>
            <w:shd w:val="clear" w:color="auto" w:fill="auto"/>
          </w:tcPr>
          <w:p w14:paraId="7DC6284C" w14:textId="296E7845" w:rsidR="00130064" w:rsidRPr="00007D98" w:rsidRDefault="00FD6252" w:rsidP="004A2074">
            <w:pPr>
              <w:pStyle w:val="TableCell2-0Break"/>
            </w:pPr>
            <w:r>
              <w:t>‘</w:t>
            </w:r>
            <w:r w:rsidRPr="00007D98">
              <w:t>and then, after all</w:t>
            </w:r>
            <w:r>
              <w:t>’</w:t>
            </w:r>
          </w:p>
        </w:tc>
        <w:tc>
          <w:tcPr>
            <w:tcW w:w="738" w:type="dxa"/>
            <w:shd w:val="clear" w:color="auto" w:fill="auto"/>
          </w:tcPr>
          <w:p w14:paraId="3604F687" w14:textId="6AC4EFBA" w:rsidR="00130064" w:rsidRPr="00007D98" w:rsidRDefault="00FD6252" w:rsidP="00AC23C4">
            <w:pPr>
              <w:pStyle w:val="TableCell2-0Break"/>
              <w:ind w:right="57"/>
              <w:jc w:val="right"/>
            </w:pPr>
            <w:r w:rsidRPr="00007D98">
              <w:t>986</w:t>
            </w:r>
          </w:p>
        </w:tc>
      </w:tr>
      <w:tr w:rsidR="00D72AE7" w:rsidRPr="00E57C70" w14:paraId="047AA43F" w14:textId="77777777" w:rsidTr="006D3CBF">
        <w:tc>
          <w:tcPr>
            <w:tcW w:w="754" w:type="dxa"/>
            <w:shd w:val="clear" w:color="auto" w:fill="auto"/>
          </w:tcPr>
          <w:p w14:paraId="6C5F4385" w14:textId="77777777" w:rsidR="00D72AE7" w:rsidRPr="00E57C70" w:rsidRDefault="00D72AE7" w:rsidP="006D3CBF">
            <w:pPr>
              <w:rPr>
                <w:rStyle w:val="ChItalBold"/>
              </w:rPr>
            </w:pPr>
            <w:r w:rsidRPr="00E57C70">
              <w:rPr>
                <w:rStyle w:val="ChItalBold"/>
              </w:rPr>
              <w:t>jadi</w:t>
            </w:r>
          </w:p>
        </w:tc>
        <w:tc>
          <w:tcPr>
            <w:tcW w:w="1474" w:type="dxa"/>
            <w:shd w:val="clear" w:color="auto" w:fill="auto"/>
          </w:tcPr>
          <w:p w14:paraId="1DAE467F" w14:textId="77777777" w:rsidR="00D72AE7" w:rsidRPr="00E57C70" w:rsidRDefault="00D72AE7" w:rsidP="006D3CBF">
            <w:r>
              <w:t>‘</w:t>
            </w:r>
            <w:r w:rsidRPr="00E57C70">
              <w:t>become</w:t>
            </w:r>
            <w:r>
              <w:t>’</w:t>
            </w:r>
          </w:p>
        </w:tc>
        <w:tc>
          <w:tcPr>
            <w:tcW w:w="680" w:type="dxa"/>
            <w:shd w:val="clear" w:color="auto" w:fill="auto"/>
          </w:tcPr>
          <w:p w14:paraId="41D32F4F" w14:textId="77777777" w:rsidR="00D72AE7" w:rsidRPr="0099608C" w:rsidRDefault="00D72AE7" w:rsidP="006D3CBF">
            <w:pPr>
              <w:rPr>
                <w:rStyle w:val="ChSmallCaps"/>
              </w:rPr>
            </w:pPr>
            <w:r w:rsidRPr="0099608C">
              <w:rPr>
                <w:rStyle w:val="ChSmallCaps"/>
              </w:rPr>
              <w:t>v.bi</w:t>
            </w:r>
          </w:p>
        </w:tc>
        <w:tc>
          <w:tcPr>
            <w:tcW w:w="681" w:type="dxa"/>
            <w:tcBorders>
              <w:right w:val="single" w:sz="4" w:space="0" w:color="auto"/>
            </w:tcBorders>
            <w:shd w:val="clear" w:color="auto" w:fill="auto"/>
          </w:tcPr>
          <w:p w14:paraId="5DCAB3E0" w14:textId="77777777" w:rsidR="00D72AE7" w:rsidRPr="00007D98" w:rsidRDefault="00D72AE7" w:rsidP="006D3CBF">
            <w:pPr>
              <w:ind w:right="57"/>
              <w:jc w:val="right"/>
            </w:pPr>
            <w:r w:rsidRPr="00007D98">
              <w:t>173</w:t>
            </w:r>
          </w:p>
        </w:tc>
        <w:tc>
          <w:tcPr>
            <w:tcW w:w="510" w:type="dxa"/>
            <w:tcBorders>
              <w:left w:val="single" w:sz="4" w:space="0" w:color="auto"/>
              <w:right w:val="single" w:sz="4" w:space="0" w:color="auto"/>
            </w:tcBorders>
            <w:shd w:val="clear" w:color="auto" w:fill="auto"/>
          </w:tcPr>
          <w:p w14:paraId="446391D5" w14:textId="77777777" w:rsidR="00D72AE7" w:rsidRPr="00007D98" w:rsidRDefault="00D72AE7" w:rsidP="006D3CBF">
            <w:pPr>
              <w:jc w:val="center"/>
            </w:pPr>
            <w:r>
              <w:t>&lt;</w:t>
            </w:r>
          </w:p>
        </w:tc>
        <w:tc>
          <w:tcPr>
            <w:tcW w:w="1758" w:type="dxa"/>
            <w:tcBorders>
              <w:left w:val="single" w:sz="4" w:space="0" w:color="auto"/>
            </w:tcBorders>
            <w:shd w:val="clear" w:color="auto" w:fill="auto"/>
          </w:tcPr>
          <w:p w14:paraId="3ADE8314" w14:textId="77777777" w:rsidR="00D72AE7" w:rsidRPr="00007D98" w:rsidRDefault="00D72AE7" w:rsidP="006D3CBF">
            <w:r>
              <w:t>‘</w:t>
            </w:r>
            <w:r w:rsidRPr="00007D98">
              <w:t>so, since</w:t>
            </w:r>
            <w:r>
              <w:t>’</w:t>
            </w:r>
          </w:p>
        </w:tc>
        <w:tc>
          <w:tcPr>
            <w:tcW w:w="738" w:type="dxa"/>
            <w:shd w:val="clear" w:color="auto" w:fill="auto"/>
          </w:tcPr>
          <w:p w14:paraId="055762EC" w14:textId="77777777" w:rsidR="00D72AE7" w:rsidRPr="00007D98" w:rsidRDefault="00D72AE7" w:rsidP="006D3CBF">
            <w:pPr>
              <w:ind w:right="57"/>
              <w:jc w:val="right"/>
            </w:pPr>
            <w:r w:rsidRPr="00007D98">
              <w:t>1,213</w:t>
            </w:r>
          </w:p>
        </w:tc>
      </w:tr>
      <w:tr w:rsidR="00AC23C4" w:rsidRPr="00E57C70" w14:paraId="3B8BC116" w14:textId="77777777" w:rsidTr="00D72AE7">
        <w:tc>
          <w:tcPr>
            <w:tcW w:w="754" w:type="dxa"/>
            <w:shd w:val="clear" w:color="auto" w:fill="auto"/>
          </w:tcPr>
          <w:p w14:paraId="142E77F3" w14:textId="383C326C" w:rsidR="00130064" w:rsidRPr="00E57C70" w:rsidRDefault="00D72AE7" w:rsidP="00130064">
            <w:pPr>
              <w:rPr>
                <w:rStyle w:val="ChItalBold"/>
              </w:rPr>
            </w:pPr>
            <w:r>
              <w:rPr>
                <w:rStyle w:val="ChItalBold"/>
              </w:rPr>
              <w:t>sampe</w:t>
            </w:r>
          </w:p>
        </w:tc>
        <w:tc>
          <w:tcPr>
            <w:tcW w:w="1474" w:type="dxa"/>
            <w:shd w:val="clear" w:color="auto" w:fill="auto"/>
          </w:tcPr>
          <w:p w14:paraId="55BC57C7" w14:textId="1D62699B" w:rsidR="00130064" w:rsidRPr="00E57C70" w:rsidRDefault="00B7093A" w:rsidP="00D72AE7">
            <w:r>
              <w:t>‘</w:t>
            </w:r>
            <w:r w:rsidR="00D72AE7">
              <w:t>reach</w:t>
            </w:r>
            <w:r>
              <w:t>’</w:t>
            </w:r>
          </w:p>
        </w:tc>
        <w:tc>
          <w:tcPr>
            <w:tcW w:w="680" w:type="dxa"/>
            <w:shd w:val="clear" w:color="auto" w:fill="auto"/>
          </w:tcPr>
          <w:p w14:paraId="35805778" w14:textId="77777777" w:rsidR="00130064" w:rsidRPr="0099608C" w:rsidRDefault="00130064" w:rsidP="00130064">
            <w:pPr>
              <w:rPr>
                <w:rStyle w:val="ChSmallCaps"/>
              </w:rPr>
            </w:pPr>
            <w:r w:rsidRPr="0099608C">
              <w:rPr>
                <w:rStyle w:val="ChSmallCaps"/>
              </w:rPr>
              <w:t>v.bi</w:t>
            </w:r>
          </w:p>
        </w:tc>
        <w:tc>
          <w:tcPr>
            <w:tcW w:w="681" w:type="dxa"/>
            <w:tcBorders>
              <w:right w:val="single" w:sz="4" w:space="0" w:color="auto"/>
            </w:tcBorders>
            <w:shd w:val="clear" w:color="auto" w:fill="auto"/>
          </w:tcPr>
          <w:p w14:paraId="17A858D5" w14:textId="3569434B" w:rsidR="00130064" w:rsidRPr="00007D98" w:rsidRDefault="00FD6252" w:rsidP="00AC23C4">
            <w:pPr>
              <w:ind w:right="57"/>
              <w:jc w:val="right"/>
            </w:pPr>
            <w:r>
              <w:t>251</w:t>
            </w:r>
          </w:p>
        </w:tc>
        <w:tc>
          <w:tcPr>
            <w:tcW w:w="510" w:type="dxa"/>
            <w:tcBorders>
              <w:left w:val="single" w:sz="4" w:space="0" w:color="auto"/>
              <w:right w:val="single" w:sz="4" w:space="0" w:color="auto"/>
            </w:tcBorders>
            <w:shd w:val="clear" w:color="auto" w:fill="auto"/>
          </w:tcPr>
          <w:p w14:paraId="3064ACBC" w14:textId="77777777" w:rsidR="00130064" w:rsidRPr="00007D98" w:rsidRDefault="004A2074" w:rsidP="00AC23C4">
            <w:pPr>
              <w:jc w:val="center"/>
            </w:pPr>
            <w:r>
              <w:t>&lt;</w:t>
            </w:r>
          </w:p>
        </w:tc>
        <w:tc>
          <w:tcPr>
            <w:tcW w:w="1758" w:type="dxa"/>
            <w:tcBorders>
              <w:left w:val="single" w:sz="4" w:space="0" w:color="auto"/>
            </w:tcBorders>
            <w:shd w:val="clear" w:color="auto" w:fill="auto"/>
          </w:tcPr>
          <w:p w14:paraId="21437B78" w14:textId="14EE0A9E" w:rsidR="00130064" w:rsidRPr="00007D98" w:rsidRDefault="00B7093A" w:rsidP="006C2C0C">
            <w:r>
              <w:t>‘</w:t>
            </w:r>
            <w:r w:rsidR="00FD6252">
              <w:t>until</w:t>
            </w:r>
            <w:r>
              <w:t>’</w:t>
            </w:r>
          </w:p>
        </w:tc>
        <w:tc>
          <w:tcPr>
            <w:tcW w:w="738" w:type="dxa"/>
            <w:shd w:val="clear" w:color="auto" w:fill="auto"/>
          </w:tcPr>
          <w:p w14:paraId="34E475E6" w14:textId="05E1E56E" w:rsidR="00130064" w:rsidRPr="00007D98" w:rsidRDefault="00FD6252" w:rsidP="00AC23C4">
            <w:pPr>
              <w:ind w:right="57"/>
              <w:jc w:val="right"/>
            </w:pPr>
            <w:r>
              <w:t>257</w:t>
            </w:r>
          </w:p>
        </w:tc>
      </w:tr>
      <w:tr w:rsidR="00AC23C4" w14:paraId="3DDBE259" w14:textId="77777777" w:rsidTr="00D72AE7">
        <w:tc>
          <w:tcPr>
            <w:tcW w:w="754" w:type="dxa"/>
            <w:shd w:val="clear" w:color="auto" w:fill="auto"/>
          </w:tcPr>
          <w:p w14:paraId="7B7B3C3C" w14:textId="77777777" w:rsidR="00130064" w:rsidRPr="00E57C70" w:rsidRDefault="00130064" w:rsidP="00130064">
            <w:pPr>
              <w:pStyle w:val="TableCell0-2115ptBreak"/>
              <w:rPr>
                <w:rStyle w:val="ChItalBold"/>
              </w:rPr>
            </w:pPr>
            <w:r w:rsidRPr="00E57C70">
              <w:rPr>
                <w:rStyle w:val="ChItalBold"/>
              </w:rPr>
              <w:t>trus</w:t>
            </w:r>
          </w:p>
        </w:tc>
        <w:tc>
          <w:tcPr>
            <w:tcW w:w="1474" w:type="dxa"/>
            <w:shd w:val="clear" w:color="auto" w:fill="auto"/>
          </w:tcPr>
          <w:p w14:paraId="41C2C26F" w14:textId="4943EDA3" w:rsidR="00130064" w:rsidRPr="00E57C70" w:rsidRDefault="00B7093A" w:rsidP="00130064">
            <w:pPr>
              <w:pStyle w:val="TableCell0-2115ptBreak"/>
            </w:pPr>
            <w:r>
              <w:t>‘</w:t>
            </w:r>
            <w:r w:rsidR="00130064" w:rsidRPr="00E57C70">
              <w:t>be continuous</w:t>
            </w:r>
            <w:r>
              <w:t>’</w:t>
            </w:r>
          </w:p>
        </w:tc>
        <w:tc>
          <w:tcPr>
            <w:tcW w:w="680" w:type="dxa"/>
            <w:shd w:val="clear" w:color="auto" w:fill="auto"/>
          </w:tcPr>
          <w:p w14:paraId="67A9E0E2" w14:textId="77777777" w:rsidR="00130064" w:rsidRPr="0099608C" w:rsidRDefault="00130064" w:rsidP="00130064">
            <w:pPr>
              <w:pStyle w:val="TableCell0-2115ptBreak"/>
              <w:rPr>
                <w:rStyle w:val="ChSmallCaps"/>
              </w:rPr>
            </w:pPr>
            <w:r w:rsidRPr="0099608C">
              <w:rPr>
                <w:rStyle w:val="ChSmallCaps"/>
              </w:rPr>
              <w:t>v.mo</w:t>
            </w:r>
          </w:p>
        </w:tc>
        <w:tc>
          <w:tcPr>
            <w:tcW w:w="681" w:type="dxa"/>
            <w:tcBorders>
              <w:right w:val="single" w:sz="4" w:space="0" w:color="auto"/>
            </w:tcBorders>
            <w:shd w:val="clear" w:color="auto" w:fill="auto"/>
          </w:tcPr>
          <w:p w14:paraId="7B251FA8" w14:textId="4D1E261A" w:rsidR="00130064" w:rsidRPr="00007D98" w:rsidRDefault="00C8447B" w:rsidP="00AC23C4">
            <w:pPr>
              <w:pStyle w:val="TableCell0-2115ptBreak"/>
              <w:ind w:right="57"/>
              <w:jc w:val="right"/>
            </w:pPr>
            <w:r>
              <w:t>70</w:t>
            </w:r>
          </w:p>
        </w:tc>
        <w:tc>
          <w:tcPr>
            <w:tcW w:w="510" w:type="dxa"/>
            <w:tcBorders>
              <w:left w:val="single" w:sz="4" w:space="0" w:color="auto"/>
              <w:bottom w:val="single" w:sz="4" w:space="0" w:color="auto"/>
              <w:right w:val="single" w:sz="4" w:space="0" w:color="auto"/>
            </w:tcBorders>
            <w:shd w:val="clear" w:color="auto" w:fill="auto"/>
          </w:tcPr>
          <w:p w14:paraId="5A3C5CE7" w14:textId="77777777" w:rsidR="00130064" w:rsidRPr="00007D98" w:rsidRDefault="004A2074" w:rsidP="00AC23C4">
            <w:pPr>
              <w:pStyle w:val="TableCell0-2115ptBreak"/>
              <w:jc w:val="center"/>
            </w:pPr>
            <w:r>
              <w:t>&lt;</w:t>
            </w:r>
          </w:p>
        </w:tc>
        <w:tc>
          <w:tcPr>
            <w:tcW w:w="1758" w:type="dxa"/>
            <w:tcBorders>
              <w:left w:val="single" w:sz="4" w:space="0" w:color="auto"/>
            </w:tcBorders>
            <w:shd w:val="clear" w:color="auto" w:fill="auto"/>
          </w:tcPr>
          <w:p w14:paraId="58C4E0E9" w14:textId="567C99CB" w:rsidR="00130064" w:rsidRPr="00007D98" w:rsidRDefault="00B7093A" w:rsidP="00130064">
            <w:pPr>
              <w:pStyle w:val="TableCell0-2115ptBreak"/>
            </w:pPr>
            <w:r>
              <w:t>‘</w:t>
            </w:r>
            <w:r w:rsidR="00130064" w:rsidRPr="00007D98">
              <w:t>next</w:t>
            </w:r>
            <w:r>
              <w:t>’</w:t>
            </w:r>
          </w:p>
        </w:tc>
        <w:tc>
          <w:tcPr>
            <w:tcW w:w="738" w:type="dxa"/>
            <w:shd w:val="clear" w:color="auto" w:fill="auto"/>
          </w:tcPr>
          <w:p w14:paraId="13F52011" w14:textId="77777777" w:rsidR="00130064" w:rsidRPr="00007D98" w:rsidRDefault="00130064" w:rsidP="00AC23C4">
            <w:pPr>
              <w:pStyle w:val="TableCell0-2115ptBreak"/>
              <w:ind w:right="57"/>
              <w:jc w:val="right"/>
            </w:pPr>
            <w:r w:rsidRPr="00007D98">
              <w:t>396</w:t>
            </w:r>
          </w:p>
        </w:tc>
      </w:tr>
    </w:tbl>
    <w:p w14:paraId="378756AF" w14:textId="23C81AB7" w:rsidR="00130064" w:rsidRDefault="00130064" w:rsidP="006D26B6">
      <w:pPr>
        <w:pStyle w:val="O05N05wnext15before"/>
        <w:numPr>
          <w:ilvl w:val="0"/>
          <w:numId w:val="70"/>
        </w:numPr>
      </w:pPr>
      <w:r>
        <w:t xml:space="preserve">Verbs and prepositions (see </w:t>
      </w:r>
      <w:r w:rsidR="00DC261D">
        <w:rPr>
          <w:lang w:eastAsia="en-US"/>
        </w:rPr>
        <w:t>§</w:t>
      </w:r>
      <w:r w:rsidR="00DC261D">
        <w:fldChar w:fldCharType="begin"/>
      </w:r>
      <w:r w:rsidR="00DC261D">
        <w:instrText xml:space="preserve"> REF _Ref435775768 \w \h </w:instrText>
      </w:r>
      <w:r w:rsidR="00DC261D">
        <w:fldChar w:fldCharType="separate"/>
      </w:r>
      <w:r w:rsidR="00154D81">
        <w:rPr>
          <w:cs/>
        </w:rPr>
        <w:t>‎</w:t>
      </w:r>
      <w:r w:rsidR="00154D81">
        <w:t>5.3</w:t>
      </w:r>
      <w:r w:rsidR="00DC261D">
        <w:fldChar w:fldCharType="end"/>
      </w:r>
      <w:r>
        <w:t xml:space="preserve"> and §</w:t>
      </w:r>
      <w:r>
        <w:rPr>
          <w:lang w:eastAsia="en-US"/>
        </w:rPr>
        <w:fldChar w:fldCharType="begin"/>
      </w:r>
      <w:r>
        <w:rPr>
          <w:lang w:eastAsia="en-US"/>
        </w:rPr>
        <w:instrText xml:space="preserve"> REF _Ref351641493 \w \h </w:instrText>
      </w:r>
      <w:r>
        <w:rPr>
          <w:lang w:eastAsia="en-US"/>
        </w:rPr>
      </w:r>
      <w:r>
        <w:rPr>
          <w:lang w:eastAsia="en-US"/>
        </w:rPr>
        <w:fldChar w:fldCharType="separate"/>
      </w:r>
      <w:r w:rsidR="00154D81">
        <w:rPr>
          <w:cs/>
          <w:lang w:eastAsia="en-US"/>
        </w:rPr>
        <w:t>‎</w:t>
      </w:r>
      <w:r w:rsidR="00154D81">
        <w:rPr>
          <w:lang w:eastAsia="en-US"/>
        </w:rPr>
        <w:t>5.11</w:t>
      </w:r>
      <w:r>
        <w:rPr>
          <w:lang w:eastAsia="en-US"/>
        </w:rPr>
        <w:fldChar w:fldCharType="end"/>
      </w:r>
      <w:r>
        <w:t>)</w:t>
      </w:r>
    </w:p>
    <w:p w14:paraId="5E15560F" w14:textId="2744F2F9" w:rsidR="00130064" w:rsidRDefault="0043370C" w:rsidP="0043370C">
      <w:pPr>
        <w:pStyle w:val="Body0005after"/>
      </w:pPr>
      <w:r>
        <w:t>One preposition is</w:t>
      </w:r>
      <w:r w:rsidR="00130064">
        <w:t xml:space="preserve"> derived from </w:t>
      </w:r>
      <w:r>
        <w:t>a monovalent verb and two from bivalent verbs</w:t>
      </w:r>
      <w:r w:rsidR="00130064">
        <w:t>:</w:t>
      </w:r>
    </w:p>
    <w:p w14:paraId="7541163A" w14:textId="5CFEB68A" w:rsidR="0043370C" w:rsidRDefault="0043370C" w:rsidP="0043370C">
      <w:pPr>
        <w:pStyle w:val="I0Indented"/>
        <w:numPr>
          <w:ilvl w:val="0"/>
          <w:numId w:val="71"/>
        </w:numPr>
      </w:pPr>
      <w:r>
        <w:t xml:space="preserve">The goal preposition </w:t>
      </w:r>
      <w:r w:rsidRPr="00AC5F6E">
        <w:rPr>
          <w:rStyle w:val="ChItalBold"/>
        </w:rPr>
        <w:t>sama</w:t>
      </w:r>
      <w:r>
        <w:t xml:space="preserve"> ‘to’ is derived from monovalent </w:t>
      </w:r>
      <w:r w:rsidRPr="00AC5F6E">
        <w:rPr>
          <w:rStyle w:val="ChItalBold"/>
        </w:rPr>
        <w:t>sama</w:t>
      </w:r>
      <w:r>
        <w:t xml:space="preserve"> ‘be same’.</w:t>
      </w:r>
    </w:p>
    <w:p w14:paraId="73935929" w14:textId="32ADB58F" w:rsidR="00130064" w:rsidRDefault="00130064" w:rsidP="006D26B6">
      <w:pPr>
        <w:pStyle w:val="I0Indented"/>
        <w:numPr>
          <w:ilvl w:val="0"/>
          <w:numId w:val="71"/>
        </w:numPr>
      </w:pPr>
      <w:r>
        <w:t xml:space="preserve">The benefactive preposition </w:t>
      </w:r>
      <w:r w:rsidRPr="00551F95">
        <w:rPr>
          <w:rStyle w:val="ChItalBold"/>
        </w:rPr>
        <w:t>buat</w:t>
      </w:r>
      <w:r>
        <w:t xml:space="preserve"> </w:t>
      </w:r>
      <w:r w:rsidR="00B7093A">
        <w:t>‘</w:t>
      </w:r>
      <w:r>
        <w:t>for</w:t>
      </w:r>
      <w:r w:rsidR="00B7093A">
        <w:t>’</w:t>
      </w:r>
      <w:r>
        <w:t xml:space="preserve"> is derived from </w:t>
      </w:r>
      <w:r w:rsidR="0043370C">
        <w:t xml:space="preserve">bivalent </w:t>
      </w:r>
      <w:r w:rsidRPr="00C6401E">
        <w:rPr>
          <w:rStyle w:val="ChItalBold"/>
        </w:rPr>
        <w:t>buat</w:t>
      </w:r>
      <w:r>
        <w:t xml:space="preserve"> </w:t>
      </w:r>
      <w:r w:rsidR="00B7093A">
        <w:t>‘</w:t>
      </w:r>
      <w:r>
        <w:t>make</w:t>
      </w:r>
      <w:r w:rsidR="00B7093A">
        <w:t>’</w:t>
      </w:r>
      <w:r>
        <w:t>.</w:t>
      </w:r>
    </w:p>
    <w:p w14:paraId="76D06052" w14:textId="5CDBADB0" w:rsidR="00130064" w:rsidRDefault="00130064" w:rsidP="006D26B6">
      <w:pPr>
        <w:pStyle w:val="I1I"/>
        <w:numPr>
          <w:ilvl w:val="0"/>
          <w:numId w:val="76"/>
        </w:numPr>
      </w:pPr>
      <w:r>
        <w:t xml:space="preserve">The temporal preposition </w:t>
      </w:r>
      <w:r w:rsidRPr="00551F95">
        <w:rPr>
          <w:rStyle w:val="ChItalBold"/>
        </w:rPr>
        <w:t>sampe</w:t>
      </w:r>
      <w:r>
        <w:t xml:space="preserve"> </w:t>
      </w:r>
      <w:r w:rsidR="00B7093A">
        <w:t>‘</w:t>
      </w:r>
      <w:r>
        <w:t>until</w:t>
      </w:r>
      <w:r w:rsidR="00B7093A">
        <w:t>’</w:t>
      </w:r>
      <w:r>
        <w:t xml:space="preserve"> is derived from </w:t>
      </w:r>
      <w:r w:rsidR="0043370C">
        <w:t xml:space="preserve">bivalent </w:t>
      </w:r>
      <w:r w:rsidRPr="00C6401E">
        <w:rPr>
          <w:rStyle w:val="ChItalBold"/>
        </w:rPr>
        <w:t>sampe</w:t>
      </w:r>
      <w:r>
        <w:t xml:space="preserve"> </w:t>
      </w:r>
      <w:r w:rsidR="00B7093A">
        <w:t>‘</w:t>
      </w:r>
      <w:r>
        <w:t>reach</w:t>
      </w:r>
      <w:r w:rsidR="00B7093A">
        <w:t>’</w:t>
      </w:r>
      <w:r>
        <w:t>.</w:t>
      </w:r>
    </w:p>
    <w:p w14:paraId="330C0F51" w14:textId="77777777" w:rsidR="00130064" w:rsidRDefault="00130064" w:rsidP="006D26B6">
      <w:pPr>
        <w:pStyle w:val="O05N05wnext"/>
        <w:numPr>
          <w:ilvl w:val="0"/>
          <w:numId w:val="70"/>
        </w:numPr>
      </w:pPr>
      <w:r>
        <w:t>Prepositions and conjunctions (see §</w:t>
      </w:r>
      <w:r>
        <w:rPr>
          <w:lang w:eastAsia="en-US"/>
        </w:rPr>
        <w:fldChar w:fldCharType="begin"/>
      </w:r>
      <w:r>
        <w:rPr>
          <w:lang w:eastAsia="en-US"/>
        </w:rPr>
        <w:instrText xml:space="preserve"> REF _Ref351641493 \w \h </w:instrText>
      </w:r>
      <w:r>
        <w:rPr>
          <w:lang w:eastAsia="en-US"/>
        </w:rPr>
      </w:r>
      <w:r>
        <w:rPr>
          <w:lang w:eastAsia="en-US"/>
        </w:rPr>
        <w:fldChar w:fldCharType="separate"/>
      </w:r>
      <w:r w:rsidR="00154D81">
        <w:rPr>
          <w:cs/>
          <w:lang w:eastAsia="en-US"/>
        </w:rPr>
        <w:t>‎</w:t>
      </w:r>
      <w:r w:rsidR="00154D81">
        <w:rPr>
          <w:lang w:eastAsia="en-US"/>
        </w:rPr>
        <w:t>5.11</w:t>
      </w:r>
      <w:r>
        <w:rPr>
          <w:lang w:eastAsia="en-US"/>
        </w:rPr>
        <w:fldChar w:fldCharType="end"/>
      </w:r>
      <w:r>
        <w:t xml:space="preserve"> and §</w:t>
      </w:r>
      <w:r>
        <w:rPr>
          <w:lang w:eastAsia="en-US"/>
        </w:rPr>
        <w:fldChar w:fldCharType="begin"/>
      </w:r>
      <w:r>
        <w:rPr>
          <w:lang w:eastAsia="en-US"/>
        </w:rPr>
        <w:instrText xml:space="preserve"> REF _Ref351641494 \w \h </w:instrText>
      </w:r>
      <w:r>
        <w:rPr>
          <w:lang w:eastAsia="en-US"/>
        </w:rPr>
      </w:r>
      <w:r>
        <w:rPr>
          <w:lang w:eastAsia="en-US"/>
        </w:rPr>
        <w:fldChar w:fldCharType="separate"/>
      </w:r>
      <w:r w:rsidR="00154D81">
        <w:rPr>
          <w:cs/>
          <w:lang w:eastAsia="en-US"/>
        </w:rPr>
        <w:t>‎</w:t>
      </w:r>
      <w:r w:rsidR="00154D81">
        <w:rPr>
          <w:lang w:eastAsia="en-US"/>
        </w:rPr>
        <w:t>5.12</w:t>
      </w:r>
      <w:r>
        <w:rPr>
          <w:lang w:eastAsia="en-US"/>
        </w:rPr>
        <w:fldChar w:fldCharType="end"/>
      </w:r>
      <w:r>
        <w:t>)</w:t>
      </w:r>
    </w:p>
    <w:p w14:paraId="70B4750F" w14:textId="065379F2" w:rsidR="00130064" w:rsidRDefault="00924BE5" w:rsidP="00E217E9">
      <w:pPr>
        <w:pStyle w:val="Body0005after"/>
      </w:pPr>
      <w:r>
        <w:t xml:space="preserve">Six </w:t>
      </w:r>
      <w:r w:rsidR="00130064">
        <w:t xml:space="preserve">Papuan Malay prepositions are also used </w:t>
      </w:r>
      <w:r w:rsidR="00C43525">
        <w:t>as conjunctions:</w:t>
      </w:r>
    </w:p>
    <w:p w14:paraId="55FBAA19" w14:textId="750F7DC8" w:rsidR="00815475" w:rsidRDefault="00815475" w:rsidP="006D26B6">
      <w:pPr>
        <w:pStyle w:val="I0Indented"/>
        <w:numPr>
          <w:ilvl w:val="0"/>
          <w:numId w:val="69"/>
        </w:numPr>
      </w:pPr>
      <w:r>
        <w:t xml:space="preserve">Temporal </w:t>
      </w:r>
      <w:r w:rsidRPr="00551F95">
        <w:rPr>
          <w:rStyle w:val="ChItalBold"/>
        </w:rPr>
        <w:t>sampe</w:t>
      </w:r>
      <w:r>
        <w:t xml:space="preserve"> </w:t>
      </w:r>
      <w:r w:rsidR="00B7093A">
        <w:t>‘</w:t>
      </w:r>
      <w:r>
        <w:t>until</w:t>
      </w:r>
      <w:r w:rsidR="00B7093A">
        <w:t>’</w:t>
      </w:r>
      <w:r>
        <w:t xml:space="preserve"> also functions as a conjunction that introduces temporal </w:t>
      </w:r>
      <w:r w:rsidR="00924BE5">
        <w:t xml:space="preserve">or result </w:t>
      </w:r>
      <w:r>
        <w:t>clauses.</w:t>
      </w:r>
    </w:p>
    <w:p w14:paraId="32B95F6B" w14:textId="0B7A2038" w:rsidR="00130064" w:rsidRDefault="00130064" w:rsidP="006D26B6">
      <w:pPr>
        <w:pStyle w:val="I0Indented"/>
        <w:numPr>
          <w:ilvl w:val="0"/>
          <w:numId w:val="69"/>
        </w:numPr>
      </w:pPr>
      <w:r>
        <w:t xml:space="preserve">Comitative </w:t>
      </w:r>
      <w:r w:rsidR="0013592E" w:rsidRPr="00076132">
        <w:rPr>
          <w:rStyle w:val="ChItalBold"/>
        </w:rPr>
        <w:t>dengang</w:t>
      </w:r>
      <w:r w:rsidRPr="00B56E74">
        <w:t xml:space="preserve"> </w:t>
      </w:r>
      <w:r w:rsidR="00B7093A">
        <w:t>‘</w:t>
      </w:r>
      <w:r>
        <w:t>with</w:t>
      </w:r>
      <w:r w:rsidR="00B7093A">
        <w:t>’</w:t>
      </w:r>
      <w:r>
        <w:t xml:space="preserve"> and goal preposition </w:t>
      </w:r>
      <w:r w:rsidRPr="00AA5D1C">
        <w:rPr>
          <w:rStyle w:val="ChItalBold"/>
        </w:rPr>
        <w:t>sama</w:t>
      </w:r>
      <w:r>
        <w:t xml:space="preserve"> </w:t>
      </w:r>
      <w:r w:rsidR="00B7093A">
        <w:t>‘</w:t>
      </w:r>
      <w:r>
        <w:t>to</w:t>
      </w:r>
      <w:r w:rsidR="00B7093A">
        <w:t>’</w:t>
      </w:r>
      <w:r>
        <w:t xml:space="preserve"> also function as conjunctions that combine noun phrases; occasionally, </w:t>
      </w:r>
      <w:r w:rsidR="0013592E" w:rsidRPr="00A94C34">
        <w:rPr>
          <w:rStyle w:val="ChItalBold"/>
        </w:rPr>
        <w:t>dengang</w:t>
      </w:r>
      <w:r>
        <w:t xml:space="preserve"> </w:t>
      </w:r>
      <w:r w:rsidR="00B7093A">
        <w:t>‘</w:t>
      </w:r>
      <w:r>
        <w:t>with</w:t>
      </w:r>
      <w:r w:rsidR="00B7093A">
        <w:t>’</w:t>
      </w:r>
      <w:r>
        <w:t xml:space="preserve"> also links verb phrases.</w:t>
      </w:r>
    </w:p>
    <w:p w14:paraId="0C8E59A6" w14:textId="3839F144" w:rsidR="00130064" w:rsidRDefault="00130064" w:rsidP="006D26B6">
      <w:pPr>
        <w:pStyle w:val="I0Indented"/>
        <w:numPr>
          <w:ilvl w:val="0"/>
          <w:numId w:val="69"/>
        </w:numPr>
      </w:pPr>
      <w:r>
        <w:t xml:space="preserve">Benefactive </w:t>
      </w:r>
      <w:r w:rsidRPr="00057762">
        <w:rPr>
          <w:rStyle w:val="ChItalBold"/>
        </w:rPr>
        <w:t>untuk</w:t>
      </w:r>
      <w:r>
        <w:t xml:space="preserve"> </w:t>
      </w:r>
      <w:r w:rsidR="00B7093A">
        <w:t>‘</w:t>
      </w:r>
      <w:r>
        <w:t>for</w:t>
      </w:r>
      <w:r w:rsidR="00B7093A">
        <w:t>’</w:t>
      </w:r>
      <w:r>
        <w:t xml:space="preserve"> also functions as a conjunction that introduces purpose clauses.</w:t>
      </w:r>
    </w:p>
    <w:p w14:paraId="4C11FD9C" w14:textId="68BAC909" w:rsidR="00130064" w:rsidRDefault="00130064" w:rsidP="006D26B6">
      <w:pPr>
        <w:pStyle w:val="I1I"/>
        <w:numPr>
          <w:ilvl w:val="0"/>
          <w:numId w:val="77"/>
        </w:numPr>
      </w:pPr>
      <w:r w:rsidRPr="007A0BC8">
        <w:t xml:space="preserve">Similative </w:t>
      </w:r>
      <w:r w:rsidRPr="007A0BC8">
        <w:rPr>
          <w:rStyle w:val="ChItalBold"/>
        </w:rPr>
        <w:t>sperti</w:t>
      </w:r>
      <w:r w:rsidRPr="007A0BC8">
        <w:t xml:space="preserve"> </w:t>
      </w:r>
      <w:r w:rsidR="00B7093A">
        <w:t>‘</w:t>
      </w:r>
      <w:r>
        <w:t>similar to</w:t>
      </w:r>
      <w:r w:rsidR="00B7093A">
        <w:t>’</w:t>
      </w:r>
      <w:r w:rsidRPr="007A0BC8">
        <w:t xml:space="preserve"> </w:t>
      </w:r>
      <w:r>
        <w:t xml:space="preserve">and </w:t>
      </w:r>
      <w:r w:rsidRPr="007F1189">
        <w:rPr>
          <w:rStyle w:val="ChItalBold"/>
        </w:rPr>
        <w:t>kaya</w:t>
      </w:r>
      <w:r>
        <w:t xml:space="preserve"> </w:t>
      </w:r>
      <w:r w:rsidR="00B7093A">
        <w:t>‘</w:t>
      </w:r>
      <w:r>
        <w:t>like</w:t>
      </w:r>
      <w:r w:rsidR="00B7093A">
        <w:t>’</w:t>
      </w:r>
      <w:r>
        <w:t xml:space="preserve"> also function as conjunctions that introduce simulative clauses.</w:t>
      </w:r>
    </w:p>
    <w:p w14:paraId="221A1FE1" w14:textId="4250FDD7" w:rsidR="00130064" w:rsidRDefault="00130064" w:rsidP="00130064">
      <w:pPr>
        <w:pStyle w:val="Body0015after"/>
      </w:pPr>
      <w:r>
        <w:t xml:space="preserve">Papuan Malay displays variation in </w:t>
      </w:r>
      <w:r>
        <w:rPr>
          <w:lang w:eastAsia="en-US"/>
        </w:rPr>
        <w:t xml:space="preserve">word class membership, most of which involves verbs. Overall, the observed variation </w:t>
      </w:r>
      <w:r>
        <w:t xml:space="preserve">corresponds to </w:t>
      </w:r>
      <w:r w:rsidR="00EA6C27">
        <w:t xml:space="preserve">similar </w:t>
      </w:r>
      <w:r>
        <w:t xml:space="preserve">processes observed </w:t>
      </w:r>
      <w:r>
        <w:rPr>
          <w:lang w:eastAsia="en-US"/>
        </w:rPr>
        <w:t>cross-linguistically, in that it involves a shift of word categories from major ones to minor ones (see</w:t>
      </w:r>
      <w:r w:rsidR="004D49D9">
        <w:rPr>
          <w:lang w:eastAsia="en-US"/>
        </w:rPr>
        <w:t xml:space="preserve"> </w:t>
      </w:r>
      <w:r w:rsidR="004D49D9" w:rsidRPr="004D49D9">
        <w:rPr>
          <w:rStyle w:val="Citation"/>
        </w:rPr>
        <w:fldChar w:fldCharType="begin"/>
      </w:r>
      <w:r w:rsidR="004D49D9" w:rsidRPr="004D49D9">
        <w:rPr>
          <w:rStyle w:val="Citation"/>
        </w:rPr>
        <w:instrText>ADDIN CITAVI.PLACEHOLDER 59b969fb-c141-48eb-87ce-5631a4f05397 PFBsYWNlaG9sZGVyPg0KICA8QWRkSW5WZXJzaW9uPjUuMi4wLjg8L0FkZEluVmVyc2lvbj4NCiAgPElkPjU5Yjk2OWZiLWMxNDEtNDhlYi04N2NlLTU2MzFhNGYwNTM5NzwvSWQ+DQogIDxFbnRyaWVzPg0KICAgIDxFbnRyeT4NCiAgICAgIDxJZD4yZjU2ZjlmMS1iMWQ5LTQ5MGEtYTI1Zi02YTliMzlmMzFhZWE8L0lkPg0KICAgICAgPE5vUGFyPnRydWU8L05vUGFy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JkYzQ2ZTE1LTQ0ZTAtNDJlZS04YzVkLWYzMWQwNmViMWE2YT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VpbmUgYW5kIEt1dGV2YSAyMDAyOiA0PC9UZXh0Pg0KICAgIDwvVGV4dFVuaXQ+DQogIDwvVGV4dFVuaXRzPg0KPC9QbGFjZWhvbGRlcj4=</w:instrText>
      </w:r>
      <w:r w:rsidR="004D49D9" w:rsidRPr="004D49D9">
        <w:rPr>
          <w:rStyle w:val="Citation"/>
        </w:rPr>
        <w:fldChar w:fldCharType="separate"/>
      </w:r>
      <w:bookmarkStart w:id="2794" w:name="_CTVP00159b969fbc14148eb87ce5631a4f05397"/>
      <w:r w:rsidR="0092006B">
        <w:rPr>
          <w:rStyle w:val="Citation"/>
        </w:rPr>
        <w:t>Heine and Kuteva 2002: 4</w:t>
      </w:r>
      <w:bookmarkEnd w:id="2794"/>
      <w:r w:rsidR="004D49D9" w:rsidRPr="004D49D9">
        <w:rPr>
          <w:rStyle w:val="Citation"/>
        </w:rPr>
        <w:fldChar w:fldCharType="end"/>
      </w:r>
      <w:r w:rsidR="00CC0C2B">
        <w:rPr>
          <w:rStyle w:val="Citation"/>
        </w:rPr>
        <w:t>;</w:t>
      </w:r>
      <w:r w:rsidRPr="00FF5B1B">
        <w:t xml:space="preserve"> </w:t>
      </w:r>
      <w:r w:rsidR="00BA6215">
        <w:rPr>
          <w:rStyle w:val="Citation"/>
        </w:rPr>
        <w:fldChar w:fldCharType="begin"/>
      </w:r>
      <w:r w:rsidR="0092451D">
        <w:rPr>
          <w:rStyle w:val="Citation"/>
        </w:rPr>
        <w:instrText>ADDIN CITAVI.PLACEHOLDER f2e48ea8-f8a3-41fc-9b50-98aa2388f4d6 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lzY2hlciAyMDA2OiAxMzM8L1RleHQ+DQogICAgPC9UZXh0VW5pdD4NCiAgPC9UZXh0VW5pdHM+DQo8L1BsYWNlaG9sZGVyPg==</w:instrText>
      </w:r>
      <w:r w:rsidR="00BA6215">
        <w:rPr>
          <w:rStyle w:val="Citation"/>
        </w:rPr>
        <w:fldChar w:fldCharType="separate"/>
      </w:r>
      <w:bookmarkStart w:id="2795" w:name="_CTVP001f2e48ea8f8a341fc9b5098aa2388f4d6"/>
      <w:r w:rsidR="0092006B">
        <w:rPr>
          <w:rStyle w:val="Citation"/>
        </w:rPr>
        <w:t>Wischer 2006: 133</w:t>
      </w:r>
      <w:bookmarkEnd w:id="2795"/>
      <w:r w:rsidR="00BA6215">
        <w:rPr>
          <w:rStyle w:val="Citation"/>
        </w:rPr>
        <w:fldChar w:fldCharType="end"/>
      </w:r>
      <w:r w:rsidRPr="00077BF9">
        <w:t>)</w:t>
      </w:r>
      <w:r w:rsidRPr="00FF5B1B">
        <w:t>.</w:t>
      </w:r>
      <w:r>
        <w:t xml:space="preserve"> The exception is the dual membership of lexemes as verbs and nouns, which is typical, though, for Malay varieties and other western Austronesian languages.</w:t>
      </w:r>
    </w:p>
    <w:p w14:paraId="5F45B28F" w14:textId="77777777" w:rsidR="00130064" w:rsidRDefault="00130064" w:rsidP="00130064">
      <w:pPr>
        <w:pStyle w:val="Heading2"/>
      </w:pPr>
      <w:bookmarkStart w:id="2796" w:name="_Toc367531147"/>
      <w:bookmarkStart w:id="2797" w:name="_Toc440455634"/>
      <w:r>
        <w:t>Summary</w:t>
      </w:r>
      <w:bookmarkEnd w:id="2796"/>
      <w:bookmarkEnd w:id="2797"/>
    </w:p>
    <w:p w14:paraId="0FDFFE28" w14:textId="77777777" w:rsidR="00130064" w:rsidRDefault="00130064" w:rsidP="00474D03">
      <w:pPr>
        <w:pStyle w:val="Body0000after"/>
      </w:pPr>
      <w:r>
        <w:t xml:space="preserve">In Papuan Malay, the main criteria </w:t>
      </w:r>
      <w:r w:rsidRPr="00907CA4">
        <w:rPr>
          <w:lang w:eastAsia="en-US"/>
        </w:rPr>
        <w:t>for defining distinct word classes are their syntactic properties</w:t>
      </w:r>
      <w:r>
        <w:rPr>
          <w:lang w:eastAsia="en-US"/>
        </w:rPr>
        <w:t xml:space="preserve">, due to the lack of </w:t>
      </w:r>
      <w:r w:rsidRPr="00907CA4">
        <w:rPr>
          <w:lang w:eastAsia="en-US"/>
        </w:rPr>
        <w:t xml:space="preserve">inflectional morphology and </w:t>
      </w:r>
      <w:r>
        <w:rPr>
          <w:lang w:eastAsia="en-US"/>
        </w:rPr>
        <w:t xml:space="preserve">the </w:t>
      </w:r>
      <w:r w:rsidRPr="00907CA4">
        <w:rPr>
          <w:lang w:eastAsia="en-US"/>
        </w:rPr>
        <w:t xml:space="preserve">rather limited productivity of derivational </w:t>
      </w:r>
      <w:r>
        <w:rPr>
          <w:lang w:eastAsia="en-US"/>
        </w:rPr>
        <w:t xml:space="preserve">patterns. </w:t>
      </w:r>
      <w:r>
        <w:t xml:space="preserve">Three open </w:t>
      </w:r>
      <w:r w:rsidRPr="008910A5">
        <w:rPr>
          <w:lang w:eastAsia="en-US"/>
        </w:rPr>
        <w:t xml:space="preserve">and </w:t>
      </w:r>
      <w:r>
        <w:rPr>
          <w:lang w:eastAsia="en-US"/>
        </w:rPr>
        <w:t xml:space="preserve">a number of </w:t>
      </w:r>
      <w:r w:rsidRPr="008910A5">
        <w:rPr>
          <w:lang w:eastAsia="en-US"/>
        </w:rPr>
        <w:t>closed lexical classes</w:t>
      </w:r>
      <w:r>
        <w:rPr>
          <w:lang w:eastAsia="en-US"/>
        </w:rPr>
        <w:t xml:space="preserve"> can be distinguished. The open word classes are nouns, verbs, and adverbs. The major closed word classes are </w:t>
      </w:r>
      <w:r>
        <w:t>personal pronoun</w:t>
      </w:r>
      <w:r>
        <w:rPr>
          <w:lang w:eastAsia="en-US"/>
        </w:rPr>
        <w:t xml:space="preserve">s, interrogatives, demonstratives, locatives, numerals, quantifiers, prepositions, and conjunctions. At the same time, however, </w:t>
      </w:r>
      <w:r>
        <w:t xml:space="preserve">Papuan Malay has membership </w:t>
      </w:r>
      <w:r>
        <w:rPr>
          <w:lang w:eastAsia="en-US"/>
        </w:rPr>
        <w:t>overlap between a number of categories, m</w:t>
      </w:r>
      <w:r w:rsidR="00A52959">
        <w:rPr>
          <w:lang w:eastAsia="en-US"/>
        </w:rPr>
        <w:t>ost of which involve</w:t>
      </w:r>
      <w:r>
        <w:rPr>
          <w:lang w:eastAsia="en-US"/>
        </w:rPr>
        <w:t xml:space="preserve"> verbs. This includes overlap between verbs and nouns which is</w:t>
      </w:r>
      <w:r w:rsidRPr="00D13DFE">
        <w:t xml:space="preserve"> typical of Malay varieties and </w:t>
      </w:r>
      <w:r>
        <w:rPr>
          <w:lang w:eastAsia="en-US"/>
        </w:rPr>
        <w:t xml:space="preserve">other western Austronesian languages. </w:t>
      </w:r>
      <w:r>
        <w:t xml:space="preserve">However, nouns, verbs, </w:t>
      </w:r>
      <w:r w:rsidR="00A52959">
        <w:t xml:space="preserve">and </w:t>
      </w:r>
      <w:r>
        <w:t>adverbs have distinct syn</w:t>
      </w:r>
      <w:r w:rsidR="00A52959">
        <w:t>tactic properties which warrant</w:t>
      </w:r>
      <w:r>
        <w:t xml:space="preserve"> their analysis as distinct word classes.</w:t>
      </w:r>
    </w:p>
    <w:p w14:paraId="1F25EEB8" w14:textId="72EE74C3" w:rsidR="00130064" w:rsidRDefault="00130064" w:rsidP="005F70FB">
      <w:pPr>
        <w:pStyle w:val="Body0500after"/>
      </w:pPr>
      <w:r>
        <w:rPr>
          <w:lang w:eastAsia="en-US"/>
        </w:rPr>
        <w:t xml:space="preserve">Papuan Malay nouns and verbs are distinct in terms of the following syntactic properties: (a) nouns canonically function as </w:t>
      </w:r>
      <w:r>
        <w:t xml:space="preserve">heads in noun phrases and as arguments in verbal clauses; (b) verbs canonically function as predicates and have valency; </w:t>
      </w:r>
      <w:r>
        <w:rPr>
          <w:lang w:eastAsia="en-US"/>
        </w:rPr>
        <w:t xml:space="preserve">(c) nouns are negated with </w:t>
      </w:r>
      <w:r w:rsidRPr="00A351AA">
        <w:rPr>
          <w:rStyle w:val="ChItalBold"/>
        </w:rPr>
        <w:t>bukan</w:t>
      </w:r>
      <w:r w:rsidR="005960B3">
        <w:rPr>
          <w:rStyle w:val="ChItalBold"/>
        </w:rPr>
        <w:t>g</w:t>
      </w:r>
      <w:r>
        <w:t xml:space="preserve"> </w:t>
      </w:r>
      <w:r w:rsidR="00B7093A">
        <w:t>‘</w:t>
      </w:r>
      <w:r w:rsidRPr="0099608C">
        <w:rPr>
          <w:rStyle w:val="ChSmallCaps"/>
        </w:rPr>
        <w:t>neg</w:t>
      </w:r>
      <w:r w:rsidR="00B7093A">
        <w:t>’</w:t>
      </w:r>
      <w:r w:rsidR="003E73F1">
        <w:t>,</w:t>
      </w:r>
      <w:r w:rsidR="00703523">
        <w:t xml:space="preserve"> </w:t>
      </w:r>
      <w:r>
        <w:t>whereas verbs are negated with</w:t>
      </w:r>
      <w:r w:rsidR="00703523">
        <w:t xml:space="preserve"> </w:t>
      </w:r>
      <w:r w:rsidR="003E73F1" w:rsidRPr="00A95247">
        <w:rPr>
          <w:rStyle w:val="ChItalBold"/>
          <w:rFonts w:eastAsia="Arial Unicode MS"/>
        </w:rPr>
        <w:t>tida</w:t>
      </w:r>
      <w:r w:rsidR="003E73F1" w:rsidRPr="004E6833">
        <w:t>/</w:t>
      </w:r>
      <w:r w:rsidR="003E73F1" w:rsidRPr="00A95247">
        <w:rPr>
          <w:rStyle w:val="ChItalBold"/>
          <w:rFonts w:eastAsia="Arial Unicode MS"/>
        </w:rPr>
        <w:t>tra</w:t>
      </w:r>
      <w:r w:rsidR="003E73F1">
        <w:t xml:space="preserve"> </w:t>
      </w:r>
      <w:r w:rsidR="00B7093A">
        <w:t>‘</w:t>
      </w:r>
      <w:r w:rsidR="003E73F1" w:rsidRPr="0099608C">
        <w:rPr>
          <w:rStyle w:val="ChSmallCaps"/>
        </w:rPr>
        <w:t>neg</w:t>
      </w:r>
      <w:r w:rsidR="00B7093A">
        <w:t>’</w:t>
      </w:r>
      <w:r>
        <w:t xml:space="preserve">; (d) only nouns can be </w:t>
      </w:r>
      <w:r w:rsidR="00703523">
        <w:t>quantified with numerals and quantifiers</w:t>
      </w:r>
      <w:r>
        <w:t>; and (e) only verbs occur as predicates in comparative constructions, and in reciprocal constructions. Based on their syntactic properties, nouns are divided into four groups, namely common, proper, location, and direction nouns. Verbs fall into four groups, namely trivalent, bivalent, monovalent dynamic and monovalent stative verbs which have partially distinct and partially overlapping properties. The four groups of verbs can be distinguished in terms of two main criteria which also account for most of their other properties, namely their valency and their function which is mainly predicative.</w:t>
      </w:r>
    </w:p>
    <w:p w14:paraId="0D43C670" w14:textId="6F2BCEE0" w:rsidR="00130064" w:rsidRDefault="00130064" w:rsidP="005F70FB">
      <w:pPr>
        <w:pStyle w:val="Body0500after"/>
        <w:rPr>
          <w:lang w:eastAsia="en-US"/>
        </w:rPr>
      </w:pPr>
      <w:r>
        <w:rPr>
          <w:lang w:eastAsia="en-US"/>
        </w:rPr>
        <w:t>Adverbs are distinct from nouns and verbs in that adverbs, unlike nouns and verbs, (a) cannot be used predicatively; and (b) cannot modify nouns. Overall, adverbs are most closely related to verbs; some adverbs, however, are more closely linked with nouns than with verbs. Within the clause, adverbs can take different positions. The semantic effects of these positions are yet to be investigated</w:t>
      </w:r>
      <w:r w:rsidR="005F70FB">
        <w:rPr>
          <w:lang w:eastAsia="en-US"/>
        </w:rPr>
        <w:t>, however</w:t>
      </w:r>
      <w:r>
        <w:rPr>
          <w:lang w:eastAsia="en-US"/>
        </w:rPr>
        <w:t>.</w:t>
      </w:r>
    </w:p>
    <w:p w14:paraId="7C207600" w14:textId="7EAC4C4D" w:rsidR="00B25259" w:rsidRPr="00B25259" w:rsidRDefault="00130064" w:rsidP="007973AE">
      <w:pPr>
        <w:pStyle w:val="Body0500after"/>
      </w:pPr>
      <w:r>
        <w:t xml:space="preserve">Personal pronouns, </w:t>
      </w:r>
      <w:r w:rsidR="00CD7BA0">
        <w:t xml:space="preserve">interrogatives, </w:t>
      </w:r>
      <w:r>
        <w:t xml:space="preserve">demonstratives, and locatives are distinct from nouns in that (a) all four of them can modify nouns, while the opposite does not hold; and (b) in </w:t>
      </w:r>
      <w:r>
        <w:rPr>
          <w:rFonts w:eastAsia="Arial Unicode MS"/>
        </w:rPr>
        <w:t xml:space="preserve">adnominal possessive constructions, </w:t>
      </w:r>
      <w:r>
        <w:t>personal pronoun</w:t>
      </w:r>
      <w:r>
        <w:rPr>
          <w:rFonts w:eastAsia="Arial Unicode MS"/>
        </w:rPr>
        <w:t>s and interrogatives only take the possessor slot</w:t>
      </w:r>
      <w:r w:rsidRPr="00D7101C">
        <w:t xml:space="preserve"> </w:t>
      </w:r>
      <w:r>
        <w:rPr>
          <w:rFonts w:eastAsia="Arial Unicode MS"/>
        </w:rPr>
        <w:t xml:space="preserve">while nouns also take the possessum slot. </w:t>
      </w:r>
      <w:r>
        <w:t>Personal pronoun</w:t>
      </w:r>
      <w:r>
        <w:rPr>
          <w:rFonts w:eastAsia="Arial Unicode MS"/>
        </w:rPr>
        <w:t>s</w:t>
      </w:r>
      <w:r>
        <w:rPr>
          <w:lang w:eastAsia="en-US"/>
        </w:rPr>
        <w:t xml:space="preserve">, interrogatives, and demonstratives are distinct in that </w:t>
      </w:r>
      <w:r>
        <w:rPr>
          <w:rFonts w:eastAsia="Arial Unicode MS"/>
        </w:rPr>
        <w:t xml:space="preserve">(a) </w:t>
      </w:r>
      <w:r>
        <w:t>personal pronoun</w:t>
      </w:r>
      <w:r>
        <w:rPr>
          <w:rFonts w:eastAsia="Arial Unicode MS"/>
        </w:rPr>
        <w:t xml:space="preserve">s express number and person, while interrogatives and demonstratives do not; (b) </w:t>
      </w:r>
      <w:r>
        <w:t>personal pronoun</w:t>
      </w:r>
      <w:r>
        <w:rPr>
          <w:rFonts w:eastAsia="Arial Unicode MS"/>
        </w:rPr>
        <w:t xml:space="preserve">s indicate </w:t>
      </w:r>
      <w:r w:rsidRPr="0084134E">
        <w:t>definiteness, while demonstratives signal specificity</w:t>
      </w:r>
      <w:r>
        <w:t xml:space="preserve">; (c) only interrogatives can express indefinite referents; </w:t>
      </w:r>
      <w:r w:rsidR="005F70FB">
        <w:t xml:space="preserve">and </w:t>
      </w:r>
      <w:r>
        <w:t xml:space="preserve">(d) only demonstratives can be stacked. Demonstratives are distinct from locatives, in that demonstratives (a) are used as independent nominals in </w:t>
      </w:r>
      <w:r>
        <w:rPr>
          <w:lang w:eastAsia="en-US"/>
        </w:rPr>
        <w:t>unembedded</w:t>
      </w:r>
      <w:r>
        <w:t xml:space="preserve"> noun phrases while locatives always occur in prepositional phrases; (b) can take the possessor or the possessum slot in adnominal possessive constructions while locatives do no </w:t>
      </w:r>
      <w:r w:rsidRPr="00674BB1">
        <w:t xml:space="preserve">occur in </w:t>
      </w:r>
      <w:r>
        <w:t xml:space="preserve">these </w:t>
      </w:r>
      <w:r w:rsidRPr="00674BB1">
        <w:t>constructions</w:t>
      </w:r>
      <w:r>
        <w:t>; and (c) can be stacked.</w:t>
      </w:r>
    </w:p>
    <w:p w14:paraId="045BCA80" w14:textId="77777777" w:rsidR="00D50E4F" w:rsidRDefault="00D50E4F" w:rsidP="00D50E4F">
      <w:pPr>
        <w:sectPr w:rsidR="00D50E4F" w:rsidSect="00D707BC">
          <w:type w:val="oddPage"/>
          <w:pgSz w:w="11907" w:h="16840" w:code="9"/>
          <w:pgMar w:top="3289" w:right="2552" w:bottom="2722" w:left="2552" w:header="2722" w:footer="1134" w:gutter="0"/>
          <w:cols w:space="720"/>
          <w:titlePg/>
        </w:sectPr>
      </w:pPr>
    </w:p>
    <w:p w14:paraId="50744493" w14:textId="77777777" w:rsidR="00212AB8" w:rsidRDefault="00212AB8" w:rsidP="00212AB8">
      <w:pPr>
        <w:pStyle w:val="Heading1"/>
      </w:pPr>
      <w:bookmarkStart w:id="2798" w:name="_Ref354490894"/>
      <w:bookmarkStart w:id="2799" w:name="_Toc367530999"/>
      <w:bookmarkStart w:id="2800" w:name="_Toc367531148"/>
      <w:bookmarkStart w:id="2801" w:name="_Toc440455462"/>
      <w:bookmarkStart w:id="2802" w:name="_Toc440455635"/>
      <w:bookmarkStart w:id="2803" w:name="_Ref303415493"/>
      <w:bookmarkStart w:id="2804" w:name="_Toc342590078"/>
      <w:bookmarkStart w:id="2805" w:name="_Toc353454798"/>
      <w:r>
        <w:t>P</w:t>
      </w:r>
      <w:r w:rsidR="00A47F64">
        <w:t>ersonal p</w:t>
      </w:r>
      <w:r>
        <w:t>ronouns</w:t>
      </w:r>
      <w:bookmarkEnd w:id="2798"/>
      <w:bookmarkEnd w:id="2799"/>
      <w:bookmarkEnd w:id="2800"/>
      <w:bookmarkEnd w:id="2801"/>
      <w:bookmarkEnd w:id="2802"/>
    </w:p>
    <w:p w14:paraId="021D56ED" w14:textId="2B11BBC7" w:rsidR="00565648" w:rsidRDefault="002B1A61" w:rsidP="00D77CF7">
      <w:pPr>
        <w:pStyle w:val="Body0000after"/>
      </w:pPr>
      <w:r w:rsidRPr="002B1A61">
        <w:t xml:space="preserve">This chapter describes the personal pronoun system in Papuan Malay. </w:t>
      </w:r>
      <w:r w:rsidR="00565648">
        <w:t xml:space="preserve">Generally speaking, </w:t>
      </w:r>
      <w:r w:rsidR="00D77CF7">
        <w:t xml:space="preserve">personal pronouns are defined </w:t>
      </w:r>
      <w:r w:rsidR="00565648">
        <w:t>a</w:t>
      </w:r>
      <w:r w:rsidRPr="002B1A61">
        <w:t xml:space="preserve">s </w:t>
      </w:r>
      <w:r w:rsidR="00B7093A">
        <w:t>“</w:t>
      </w:r>
      <w:r w:rsidRPr="002B1A61">
        <w:t>inherent referential and definite expressions</w:t>
      </w:r>
      <w:r w:rsidR="00B7093A">
        <w:t>”</w:t>
      </w:r>
      <w:r w:rsidR="00D77CF7">
        <w:t xml:space="preserve">; their </w:t>
      </w:r>
      <w:r w:rsidRPr="002B1A61">
        <w:t xml:space="preserve">main function is to signal definiteness and person-number values, whereby they allow the unambiguous identification of their referents </w:t>
      </w:r>
      <w:r w:rsidR="001304F1">
        <w:t>(</w:t>
      </w:r>
      <w:r w:rsidR="00BA6215" w:rsidRPr="001304F1">
        <w:rPr>
          <w:rStyle w:val="Citation"/>
        </w:rPr>
        <w:fldChar w:fldCharType="begin"/>
      </w:r>
      <w:r w:rsidR="003A5B20">
        <w:rPr>
          <w:rStyle w:val="Citation"/>
        </w:rPr>
        <w:instrText>ADDIN CITAVI.PLACEHOLDER 3ac61990-95bc-475f-8500-588f115df451 PFBsYWNlaG9sZGVyPg0KICA8QWRkSW5WZXJzaW9uPjUuMi4wLjg8L0FkZEluVmVyc2lvbj4NCiAgPElkPjNhYzYxOTkwLTk1YmMtNDc1Zi04NTAwLTU4OGYxMTVkZjQ1MTwvSWQ+DQogIDxFbnRyaWVzPg0KICAgIDxFbnRyeT4NCiAgICAgIDxJZD44NGNiMzRlMC05YjNkLTQwOTQtYjdjNy1iMDRiM2QwZDJiZTY8L0lkPg0KICAgICAgPE5vUGFyPnRydWU8L05vUGFy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bG1icmVjaHQgMjAwNDogMjY8L1RleHQ+DQogICAgPC9UZXh0VW5pdD4NCiAgPC9UZXh0VW5pdHM+DQo8L1BsYWNlaG9sZGVyPg==</w:instrText>
      </w:r>
      <w:r w:rsidR="00BA6215" w:rsidRPr="001304F1">
        <w:rPr>
          <w:rStyle w:val="Citation"/>
        </w:rPr>
        <w:fldChar w:fldCharType="separate"/>
      </w:r>
      <w:bookmarkStart w:id="2806" w:name="_CTVP0013ac6199095bc475f8500588f115df451"/>
      <w:r w:rsidR="0092006B">
        <w:rPr>
          <w:rStyle w:val="Citation"/>
        </w:rPr>
        <w:t>Helmbrecht 2004: 26</w:t>
      </w:r>
      <w:bookmarkEnd w:id="2806"/>
      <w:r w:rsidR="00BA6215" w:rsidRPr="001304F1">
        <w:rPr>
          <w:rStyle w:val="Citation"/>
        </w:rPr>
        <w:fldChar w:fldCharType="end"/>
      </w:r>
      <w:r w:rsidR="001304F1" w:rsidRPr="001304F1">
        <w:rPr>
          <w:rStyle w:val="Citation"/>
        </w:rPr>
        <w:t xml:space="preserve">; see also </w:t>
      </w:r>
      <w:r w:rsidR="00E96771" w:rsidRPr="001304F1">
        <w:rPr>
          <w:rStyle w:val="Citation"/>
        </w:rPr>
        <w:fldChar w:fldCharType="begin"/>
      </w:r>
      <w:r w:rsidR="001304F1" w:rsidRPr="001304F1">
        <w:rPr>
          <w:rStyle w:val="Citation"/>
        </w:rPr>
        <w:instrText>ADDIN CITAVI.PLACEHOLDER 1a821290-a3b8-49a8-8a97-7772b5d60e76 PFBsYWNlaG9sZGVyPg0KICA8QWRkSW5WZXJzaW9uPjUuMi4wLjg8L0FkZEluVmVyc2lvbj4NCiAgPElkPjFhODIxMjkwLWEzYjgtNDlhOC04YTk3LTc3NzJiNWQ2MGU3NjwvSWQ+DQogIDxFbnRyaWVzPg0KICAgIDxFbnRyeT4NCiAgICAgIDxJZD42Mzk1MjJmNC01MGM3LTQwODktYWVhOC1lOTNjNGIxM2E2Mjk8L0lkPg0KICAgICAgPE5vUGFyPnRydWU8L05vUGFyPg0KICAgICAgPFJlZmVyZW5jZUlkPjk4ZjNlMThmLWY5MjUtNGNmYy04NGEyLThiMGRiNzliZDk1YzwvUmVmZXJlbmNlSWQ+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Jib3QgMjAwNjwvVGV4dD4NCiAgICA8L1RleHRVbml0Pg0KICA8L1RleHRVbml0cz4NCjwvUGxhY2Vob2xkZXI+</w:instrText>
      </w:r>
      <w:r w:rsidR="00E96771" w:rsidRPr="001304F1">
        <w:rPr>
          <w:rStyle w:val="Citation"/>
        </w:rPr>
        <w:fldChar w:fldCharType="separate"/>
      </w:r>
      <w:bookmarkStart w:id="2807" w:name="_CTVP0011a821290a3b849a88a977772b5d60e76"/>
      <w:r w:rsidR="0092006B">
        <w:rPr>
          <w:rStyle w:val="Citation"/>
        </w:rPr>
        <w:t>Abbot 2006</w:t>
      </w:r>
      <w:bookmarkEnd w:id="2807"/>
      <w:r w:rsidR="00E96771" w:rsidRPr="001304F1">
        <w:rPr>
          <w:rStyle w:val="Citation"/>
        </w:rPr>
        <w:fldChar w:fldCharType="end"/>
      </w:r>
      <w:r w:rsidR="001304F1" w:rsidRPr="001304F1">
        <w:t>)</w:t>
      </w:r>
      <w:r w:rsidR="00E96771">
        <w:t>.</w:t>
      </w:r>
    </w:p>
    <w:p w14:paraId="49F9F1F2" w14:textId="0B048161" w:rsidR="00565648" w:rsidRDefault="00565648" w:rsidP="00214A3F">
      <w:pPr>
        <w:pStyle w:val="Body0500after"/>
      </w:pPr>
      <w:r>
        <w:t xml:space="preserve">This main function also applies to the Papuan Malay </w:t>
      </w:r>
      <w:r w:rsidR="00214A3F">
        <w:t xml:space="preserve">personal </w:t>
      </w:r>
      <w:r>
        <w:t>pronouns</w:t>
      </w:r>
      <w:r w:rsidR="00214A3F">
        <w:t>, (henceforth ‘pronouns’)</w:t>
      </w:r>
      <w:r>
        <w:t xml:space="preserve">. In addition to expressing </w:t>
      </w:r>
      <w:r w:rsidR="000816AC">
        <w:rPr>
          <w:lang w:eastAsia="en-US"/>
        </w:rPr>
        <w:t>person and number values</w:t>
      </w:r>
      <w:r w:rsidR="0004447F">
        <w:rPr>
          <w:lang w:eastAsia="en-US"/>
        </w:rPr>
        <w:t xml:space="preserve">, </w:t>
      </w:r>
      <w:r>
        <w:rPr>
          <w:lang w:eastAsia="en-US"/>
        </w:rPr>
        <w:t xml:space="preserve">they also mark their referents’ </w:t>
      </w:r>
      <w:r w:rsidR="005E112A">
        <w:rPr>
          <w:lang w:eastAsia="en-US"/>
        </w:rPr>
        <w:t>definiteness</w:t>
      </w:r>
      <w:r>
        <w:rPr>
          <w:lang w:eastAsia="en-US"/>
        </w:rPr>
        <w:t xml:space="preserve">; the pronouns do not </w:t>
      </w:r>
      <w:r w:rsidR="000816AC">
        <w:t xml:space="preserve">mark </w:t>
      </w:r>
      <w:r>
        <w:t xml:space="preserve">case, clusivity, gender, </w:t>
      </w:r>
      <w:r w:rsidR="000816AC">
        <w:t>or politeness.</w:t>
      </w:r>
    </w:p>
    <w:p w14:paraId="6306CD49" w14:textId="14C3BD57" w:rsidR="00212AB8" w:rsidRDefault="00565648" w:rsidP="00565648">
      <w:pPr>
        <w:pStyle w:val="Body0505after"/>
      </w:pPr>
      <w:r>
        <w:t xml:space="preserve">The pronouns </w:t>
      </w:r>
      <w:r w:rsidR="00212AB8">
        <w:t>have the following distributional properties:</w:t>
      </w:r>
    </w:p>
    <w:p w14:paraId="16FE611C" w14:textId="77777777" w:rsidR="00212AB8" w:rsidRDefault="00212AB8" w:rsidP="002A1DBD">
      <w:pPr>
        <w:pStyle w:val="I0Indented"/>
        <w:numPr>
          <w:ilvl w:val="0"/>
          <w:numId w:val="49"/>
        </w:numPr>
      </w:pPr>
      <w:r>
        <w:t>Substitution for noun</w:t>
      </w:r>
      <w:r w:rsidR="00912E00">
        <w:t xml:space="preserve"> phrases (pronominal uses) (§</w:t>
      </w:r>
      <w:r w:rsidR="00912E00">
        <w:fldChar w:fldCharType="begin"/>
      </w:r>
      <w:r w:rsidR="00912E00">
        <w:instrText xml:space="preserve"> REF _Ref352678462 \w \h </w:instrText>
      </w:r>
      <w:r w:rsidR="00912E00">
        <w:fldChar w:fldCharType="separate"/>
      </w:r>
      <w:r w:rsidR="00154D81">
        <w:rPr>
          <w:cs/>
        </w:rPr>
        <w:t>‎</w:t>
      </w:r>
      <w:r w:rsidR="00154D81">
        <w:t>6.1</w:t>
      </w:r>
      <w:r w:rsidR="00912E00">
        <w:fldChar w:fldCharType="end"/>
      </w:r>
      <w:r>
        <w:t>)</w:t>
      </w:r>
      <w:r w:rsidR="00912E00">
        <w:t>.</w:t>
      </w:r>
    </w:p>
    <w:p w14:paraId="37E01EC1" w14:textId="77777777" w:rsidR="00212AB8" w:rsidRDefault="00212AB8" w:rsidP="002A1DBD">
      <w:pPr>
        <w:pStyle w:val="I0Indented"/>
        <w:numPr>
          <w:ilvl w:val="0"/>
          <w:numId w:val="49"/>
        </w:numPr>
      </w:pPr>
      <w:r>
        <w:t>Modification with demonstratives, locatives, numerals, quantifiers, and/or relative clauses (pronominal uses) (§</w:t>
      </w:r>
      <w:r w:rsidR="00912E00">
        <w:fldChar w:fldCharType="begin"/>
      </w:r>
      <w:r w:rsidR="00912E00">
        <w:instrText xml:space="preserve"> REF _Ref352678462 \w \h </w:instrText>
      </w:r>
      <w:r w:rsidR="00912E00">
        <w:fldChar w:fldCharType="separate"/>
      </w:r>
      <w:r w:rsidR="00154D81">
        <w:rPr>
          <w:cs/>
        </w:rPr>
        <w:t>‎</w:t>
      </w:r>
      <w:r w:rsidR="00154D81">
        <w:t>6.1</w:t>
      </w:r>
      <w:r w:rsidR="00912E00">
        <w:fldChar w:fldCharType="end"/>
      </w:r>
      <w:r>
        <w:t>).</w:t>
      </w:r>
    </w:p>
    <w:p w14:paraId="2C0892B4" w14:textId="77777777" w:rsidR="00212AB8" w:rsidRDefault="00212AB8" w:rsidP="002A1DBD">
      <w:pPr>
        <w:pStyle w:val="I05I"/>
        <w:numPr>
          <w:ilvl w:val="0"/>
          <w:numId w:val="49"/>
        </w:numPr>
      </w:pPr>
      <w:r>
        <w:t xml:space="preserve">Co-occurrence with noun phrases (adnominal uses): </w:t>
      </w:r>
      <w:r w:rsidRPr="0099608C">
        <w:rPr>
          <w:rStyle w:val="ChSmallCaps"/>
        </w:rPr>
        <w:t>n</w:t>
      </w:r>
      <w:r w:rsidR="00C4655A">
        <w:rPr>
          <w:rStyle w:val="ChSmallCaps"/>
        </w:rPr>
        <w:t>/n</w:t>
      </w:r>
      <w:r w:rsidRPr="0099608C">
        <w:rPr>
          <w:rStyle w:val="ChSmallCaps"/>
        </w:rPr>
        <w:t>p</w:t>
      </w:r>
      <w:r w:rsidRPr="00D32413">
        <w:t xml:space="preserve"> </w:t>
      </w:r>
      <w:r w:rsidRPr="0099608C">
        <w:rPr>
          <w:rStyle w:val="ChSmallCaps"/>
        </w:rPr>
        <w:t>pro</w:t>
      </w:r>
      <w:r>
        <w:t xml:space="preserve"> (§</w:t>
      </w:r>
      <w:r w:rsidR="00912E00">
        <w:fldChar w:fldCharType="begin"/>
      </w:r>
      <w:r w:rsidR="00912E00">
        <w:instrText xml:space="preserve"> REF _Ref352678481 \w \h </w:instrText>
      </w:r>
      <w:r w:rsidR="00912E00">
        <w:fldChar w:fldCharType="separate"/>
      </w:r>
      <w:r w:rsidR="00154D81">
        <w:rPr>
          <w:cs/>
        </w:rPr>
        <w:t>‎</w:t>
      </w:r>
      <w:r w:rsidR="00154D81">
        <w:t>6.2</w:t>
      </w:r>
      <w:r w:rsidR="00912E00">
        <w:fldChar w:fldCharType="end"/>
      </w:r>
      <w:r>
        <w:t>)</w:t>
      </w:r>
      <w:r w:rsidRPr="0099608C">
        <w:rPr>
          <w:rStyle w:val="ChSmallCaps"/>
        </w:rPr>
        <w:t>.</w:t>
      </w:r>
    </w:p>
    <w:p w14:paraId="5FF0CCE5" w14:textId="0509AFCD" w:rsidR="00212AB8" w:rsidRDefault="00212AB8" w:rsidP="00D77CF7">
      <w:pPr>
        <w:pStyle w:val="Body0000after"/>
      </w:pPr>
      <w:r>
        <w:t xml:space="preserve">The Papuan Malay pronoun system, presented in </w:t>
      </w:r>
      <w:r>
        <w:fldChar w:fldCharType="begin"/>
      </w:r>
      <w:r>
        <w:instrText xml:space="preserve"> REF _Ref363302767 \h </w:instrText>
      </w:r>
      <w:r>
        <w:fldChar w:fldCharType="separate"/>
      </w:r>
      <w:r w:rsidR="00154D81" w:rsidRPr="007A0BC8">
        <w:t xml:space="preserve">Table </w:t>
      </w:r>
      <w:r w:rsidR="00154D81">
        <w:rPr>
          <w:noProof/>
          <w:cs/>
        </w:rPr>
        <w:t>‎</w:t>
      </w:r>
      <w:r w:rsidR="00154D81">
        <w:rPr>
          <w:noProof/>
        </w:rPr>
        <w:t>6</w:t>
      </w:r>
      <w:r w:rsidR="00154D81">
        <w:t>.</w:t>
      </w:r>
      <w:r w:rsidR="00154D81">
        <w:rPr>
          <w:noProof/>
        </w:rPr>
        <w:t>1</w:t>
      </w:r>
      <w:r>
        <w:fldChar w:fldCharType="end"/>
      </w:r>
      <w:r>
        <w:t>, distinguishes singular and plural numbers and three persons by</w:t>
      </w:r>
      <w:r w:rsidR="00D77CF7">
        <w:t xml:space="preserve"> the person and number values in, what </w:t>
      </w:r>
      <w:r w:rsidR="00D77CF7">
        <w:rPr>
          <w:rStyle w:val="Citation"/>
        </w:rPr>
        <w:fldChar w:fldCharType="begin"/>
      </w:r>
      <w:r w:rsidR="003A5B20">
        <w:rPr>
          <w:rStyle w:val="Citation"/>
        </w:rPr>
        <w:instrText>ADDIN CITAVI.PLACEHOLDER 10ea61c5-cc8a-49c2-8d55-6a40e29c1354 PFBsYWNlaG9sZGVyPg0KICA8QWRkSW5WZXJzaW9uPjUuMi4wLjg8L0FkZEluVmVyc2lvbj4NCiAgPElkPjEwZWE2MWM1LWNjOGEtNDljMi04ZDU1LTZhNDBlMjljMTM1NDwvSWQ+DQogIDxFbnRyaWVzPg0KICAgIDxFbnRyeT4NCiAgICAgIDxJZD5kMDNmYTdmZi01Y2RjLTQ4MzMtOTk3MC00YjlmNDA5MTliYWU8L0lkPg0KICAgICAgPE5vUGFyPnRydWU8L05vUGFyPg0KICAgICAgPFBlcnNvbk9ubHk+dHJ1ZTwvUGVyc29uT25seT4NCiAgICAgIDxSZWZlcmVuY2VJZD43YmNiZjY0Yi02MTQ4LTQ3YjgtYWQyOC01YWIxYjNjNDFlYTM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RGFuaWVsIDIwMTEg4oCTIFBsdXJhbGl0eSBpbiBpbmRlcGVuZGVudCBwZXJzb25hbCBwcm9ub3VuczwvU2hvcnRUaXRsZT4NCiAgICAgICAgPFRpdGxlPlBsdXJhbGl0eSBpbiBpbmRlcGVuZGVudCBwZXJzb25hbCBwcm9ub3VuczwvVGl0bGU+DQogICAgICA8L1JlZmVyZW5jZT4NCiAgICA8L0VudHJ5Pg0KICA8L0VudHJpZXM+DQogIDxUZXh0PkRhbmll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YW5pZWw8L1RleHQ+DQogICAgPC9UZXh0VW5pdD4NCiAgPC9UZXh0VW5pdHM+DQo8L1BsYWNlaG9sZGVyPg==</w:instrText>
      </w:r>
      <w:r w:rsidR="00D77CF7">
        <w:rPr>
          <w:rStyle w:val="Citation"/>
        </w:rPr>
        <w:fldChar w:fldCharType="separate"/>
      </w:r>
      <w:bookmarkStart w:id="2808" w:name="_CTVP00110ea61c5cc8a49c28d556a40e29c1354"/>
      <w:r w:rsidR="0092006B">
        <w:rPr>
          <w:rStyle w:val="Citation"/>
        </w:rPr>
        <w:t>Daniel</w:t>
      </w:r>
      <w:bookmarkEnd w:id="2808"/>
      <w:r w:rsidR="00D77CF7">
        <w:rPr>
          <w:rStyle w:val="Citation"/>
        </w:rPr>
        <w:fldChar w:fldCharType="end"/>
      </w:r>
      <w:r w:rsidR="00D77CF7" w:rsidRPr="00513C8C">
        <w:rPr>
          <w:rStyle w:val="Citation"/>
        </w:rPr>
        <w:t xml:space="preserve"> </w:t>
      </w:r>
      <w:r w:rsidR="00D77CF7">
        <w:rPr>
          <w:rStyle w:val="Citation"/>
        </w:rPr>
        <w:fldChar w:fldCharType="begin"/>
      </w:r>
      <w:r w:rsidR="003A5B20">
        <w:rPr>
          <w:rStyle w:val="Citation"/>
        </w:rPr>
        <w:instrText>ADDIN CITAVI.PLACEHOLDER 4b5af87b-8c11-4450-9203-022e5760fdd5 PFBsYWNlaG9sZGVyPg0KICA8QWRkSW5WZXJzaW9uPjUuMi4wLjg8L0FkZEluVmVyc2lvbj4NCiAgPElkPjRiNWFmODdiLThjMTEtNDQ1MC05MjAzLTAyMmU1NzYwZmRkNTwvSWQ+DQogIDxFbnRyaWVzPg0KICAgIDxFbnRyeT4NCiAgICAgIDxJZD4zZDIyNmQ2YS1kMTBjLTRjZDEtOWM4NC0xN2Q0MmMyMjBmYWQ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diY2JmNjRiLTYxNDgtNDdiOC1hZDI4LTVhYjFiM2M0MWVhMz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EYW5pZWwgMjAxMSDigJMgUGx1cmFsaXR5IGluIGluZGVwZW5kZW50IHBlcnNvbmFsIHByb25vdW5zPC9TaG9ydFRpdGxlPg0KICAgICAgICA8VGl0bGU+UGx1cmFsaXR5IGluIGluZGVwZW5kZW50IHBlcnNvbmFsIHByb25vdW5zPC9UaXRsZT4NCiAgICAgIDwvUmVmZXJlbmNlPg0KICAgIDwvRW50cnk+DQogIDwvRW50cmllcz4NCiAgPFRleHQ+KDIwMTE6I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OiAzKTwvVGV4dD4NCiAgICA8L1RleHRVbml0Pg0KICA8L1RleHRVbml0cz4NCjwvUGxhY2Vob2xkZXI+</w:instrText>
      </w:r>
      <w:r w:rsidR="00D77CF7">
        <w:rPr>
          <w:rStyle w:val="Citation"/>
        </w:rPr>
        <w:fldChar w:fldCharType="separate"/>
      </w:r>
      <w:bookmarkStart w:id="2809" w:name="_CTVP0014b5af87b8c1144509203022e5760fdd5"/>
      <w:r w:rsidR="0092006B">
        <w:rPr>
          <w:rStyle w:val="Citation"/>
        </w:rPr>
        <w:t>(2011: 3)</w:t>
      </w:r>
      <w:bookmarkEnd w:id="2809"/>
      <w:r w:rsidR="00D77CF7">
        <w:rPr>
          <w:rStyle w:val="Citation"/>
        </w:rPr>
        <w:fldChar w:fldCharType="end"/>
      </w:r>
      <w:r w:rsidR="00D77CF7" w:rsidRPr="00570E20">
        <w:t xml:space="preserve"> </w:t>
      </w:r>
      <w:r w:rsidR="00D77CF7">
        <w:t xml:space="preserve">calls, </w:t>
      </w:r>
      <w:r w:rsidR="00B7093A">
        <w:t>“</w:t>
      </w:r>
      <w:r w:rsidRPr="003C7981">
        <w:t>an unanalyzable person-number stem</w:t>
      </w:r>
      <w:r w:rsidR="00B7093A">
        <w:t>”</w:t>
      </w:r>
      <w:r>
        <w:t>. Hence</w:t>
      </w:r>
      <w:r w:rsidRPr="00570E20">
        <w:t xml:space="preserve">, in terms of </w:t>
      </w:r>
      <w:r w:rsidR="00BA6215">
        <w:rPr>
          <w:rStyle w:val="Citation"/>
        </w:rPr>
        <w:fldChar w:fldCharType="begin"/>
      </w:r>
      <w:r w:rsidR="003A5B20">
        <w:rPr>
          <w:rStyle w:val="Citation"/>
        </w:rPr>
        <w:instrText>ADDIN CITAVI.PLACEHOLDER 3ffacc9c-c73f-4cf9-8bf0-4f82929524f4 PFBsYWNlaG9sZGVyPg0KICA8QWRkSW5WZXJzaW9uPjUuMi4wLjg8L0FkZEluVmVyc2lvbj4NCiAgPElkPjNmZmFjYzljLWM3M2YtNGNmOS04YmYwLTRmODI5Mjk1MjRmNDwvSWQ+DQogIDxFbnRyaWVzPg0KICAgIDxFbnRyeT4NCiAgICAgIDxJZD5kMDNmYTdmZi01Y2RjLTQ4MzMtOTk3MC00YjlmNDA5MTliYWU8L0lkPg0KICAgICAgPE5vUGFyPnRydWU8L05vUGFyPg0KICAgICAgPFBlcnNvbk9ubHk+dHJ1ZTwvUGVyc29uT25seT4NCiAgICAgIDxSZWZlcmVuY2VJZD43YmNiZjY0Yi02MTQ4LTQ3YjgtYWQyOC01YWIxYjNjNDFlYTM8L1JlZmVyZW5jZUlk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RGFuaWVsIDIwMTEg4oCTIFBsdXJhbGl0eSBpbiBpbmRlcGVuZGVudCBwZXJzb25hbCBwcm9ub3VuczwvU2hvcnRUaXRsZT4NCiAgICAgICAgPFRpdGxlPlBsdXJhbGl0eSBpbiBpbmRlcGVuZGVudCBwZXJzb25hbCBwcm9ub3VuczwvVGl0bGU+DQogICAgICA8L1JlZmVyZW5jZT4NCiAgICA8L0VudHJ5Pg0KICA8L0VudHJpZXM+DQogIDxUZXh0PkRhbmll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YW5pZWw8L1RleHQ+DQogICAgPC9UZXh0VW5pdD4NCiAgPC9UZXh0VW5pdHM+DQo8L1BsYWNlaG9sZGVyPg==</w:instrText>
      </w:r>
      <w:r w:rsidR="00BA6215">
        <w:rPr>
          <w:rStyle w:val="Citation"/>
        </w:rPr>
        <w:fldChar w:fldCharType="separate"/>
      </w:r>
      <w:bookmarkStart w:id="2810" w:name="_CTVP0013ffacc9cc73f4cf98bf04f82929524f4"/>
      <w:r w:rsidR="0092006B">
        <w:rPr>
          <w:rStyle w:val="Citation"/>
        </w:rPr>
        <w:t>Daniel</w:t>
      </w:r>
      <w:bookmarkEnd w:id="2810"/>
      <w:r w:rsidR="00BA6215">
        <w:rPr>
          <w:rStyle w:val="Citation"/>
        </w:rPr>
        <w:fldChar w:fldCharType="end"/>
      </w:r>
      <w:r w:rsidR="00B76771" w:rsidRPr="00FB237B">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4d1a4f47-22a1-4262-855d-ae1ebed41862 PFBsYWNlaG9sZGVyPg0KICA8QWRkSW5WZXJzaW9uPjUuMi4wLjg8L0FkZEluVmVyc2lvbj4NCiAgPElkPjRkMWE0ZjQ3LTIyYTEtNDI2Mi04NTVkLWFlMWViZWQ0MTg2MjwvSWQ+DQogIDxFbnRyaWVzPg0KICAgIDxFbnRyeT4NCiAgICAgIDxJZD4zZDIyNmQ2YS1kMTBjLTRjZDEtOWM4NC0xN2Q0MmMyMjBmYWQ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diY2JmNjRiLTYxNDgtNDdiOC1hZDI4LTVhYjFiM2M0MWVhMz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EYW5pZWwgMjAxMSDigJMgUGx1cmFsaXR5IGluIGluZGVwZW5kZW50IHBlcnNvbmFsIHByb25vdW5zPC9TaG9ydFRpdGxlPg0KICAgICAgICA8VGl0bGU+UGx1cmFsaXR5IGluIGluZGVwZW5kZW50IHBlcnNvbmFsIHByb25vdW5zPC9UaXRsZT4NCiAgICAgIDwvUmVmZXJlbmNlPg0KICAgIDwvRW50cnk+DQogIDwvRW50cmllcz4NCiAgPFRleHQ+KDIwMTE6I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OiAzKTwvVGV4dD4NCiAgICA8L1RleHRVbml0Pg0KICA8L1RleHRVbml0cz4NCjwvUGxhY2Vob2xkZXI+</w:instrText>
      </w:r>
      <w:r w:rsidR="00BA6215">
        <w:rPr>
          <w:rStyle w:val="Citation"/>
        </w:rPr>
        <w:fldChar w:fldCharType="separate"/>
      </w:r>
      <w:bookmarkStart w:id="2811" w:name="_CTVP0014d1a4f4722a14262855dae1ebed41862"/>
      <w:r w:rsidR="0092006B">
        <w:rPr>
          <w:rStyle w:val="Citation"/>
        </w:rPr>
        <w:t>(2011: 3)</w:t>
      </w:r>
      <w:bookmarkEnd w:id="2811"/>
      <w:r w:rsidR="00BA6215">
        <w:rPr>
          <w:rStyle w:val="Citation"/>
        </w:rPr>
        <w:fldChar w:fldCharType="end"/>
      </w:r>
      <w:r w:rsidRPr="00570E20">
        <w:t xml:space="preserve"> typology of </w:t>
      </w:r>
      <w:r>
        <w:t xml:space="preserve">personal pronouns, Papuan Malay is a </w:t>
      </w:r>
      <w:r w:rsidR="00B7093A">
        <w:t>‘</w:t>
      </w:r>
      <w:r>
        <w:t>Type 4</w:t>
      </w:r>
      <w:r w:rsidR="00B7093A">
        <w:t>’</w:t>
      </w:r>
      <w:r w:rsidRPr="00570E20">
        <w:t xml:space="preserve"> language.</w:t>
      </w:r>
    </w:p>
    <w:p w14:paraId="4E851CE7" w14:textId="3AE8CAA0" w:rsidR="00CA5DBC" w:rsidRDefault="00CA5DBC" w:rsidP="00CA5DBC">
      <w:pPr>
        <w:pStyle w:val="Body0505after"/>
      </w:pPr>
      <w:r>
        <w:t xml:space="preserve">The pronoun system does not mark case, clusivity, gender, or politeness. Also, the third person pronouns are unrelated to the demonstratives </w:t>
      </w:r>
      <w:r w:rsidRPr="001F2C07">
        <w:rPr>
          <w:rStyle w:val="ChItalBold"/>
        </w:rPr>
        <w:t>ini</w:t>
      </w:r>
      <w:r>
        <w:t xml:space="preserve"> </w:t>
      </w:r>
      <w:r w:rsidR="00B7093A">
        <w:t>‘</w:t>
      </w:r>
      <w:r w:rsidRPr="0099608C">
        <w:rPr>
          <w:rStyle w:val="ChSmallCaps"/>
        </w:rPr>
        <w:t>d.prox</w:t>
      </w:r>
      <w:r w:rsidR="00B7093A">
        <w:t>’</w:t>
      </w:r>
      <w:r>
        <w:t xml:space="preserve"> and </w:t>
      </w:r>
      <w:r w:rsidRPr="001F2C07">
        <w:rPr>
          <w:rStyle w:val="ChItalBold"/>
        </w:rPr>
        <w:t>itu</w:t>
      </w:r>
      <w:r>
        <w:t xml:space="preserve"> </w:t>
      </w:r>
      <w:r w:rsidR="00B7093A">
        <w:t>‘</w:t>
      </w:r>
      <w:r w:rsidRPr="0099608C">
        <w:rPr>
          <w:rStyle w:val="ChSmallCaps"/>
        </w:rPr>
        <w:t>d.dist</w:t>
      </w:r>
      <w:r w:rsidR="00B7093A">
        <w:t>’</w:t>
      </w:r>
      <w:r>
        <w:t>.</w:t>
      </w:r>
      <w:r>
        <w:rPr>
          <w:rStyle w:val="FootnoteReference"/>
        </w:rPr>
        <w:footnoteReference w:id="180"/>
      </w:r>
    </w:p>
    <w:p w14:paraId="4B55A308" w14:textId="77777777" w:rsidR="00212AB8" w:rsidRDefault="00212AB8" w:rsidP="00212AB8">
      <w:pPr>
        <w:pStyle w:val="Caption"/>
      </w:pPr>
      <w:bookmarkStart w:id="2817" w:name="_Ref363302767"/>
      <w:r w:rsidRPr="007A0BC8">
        <w:t xml:space="preserve">Table </w:t>
      </w:r>
      <w:fldSimple w:instr=" STYLEREF 1 \s ">
        <w:r w:rsidR="00154D81">
          <w:rPr>
            <w:noProof/>
            <w:cs/>
          </w:rPr>
          <w:t>‎</w:t>
        </w:r>
        <w:r w:rsidR="00154D81">
          <w:rPr>
            <w:noProof/>
          </w:rPr>
          <w:t>6</w:t>
        </w:r>
      </w:fldSimple>
      <w:r w:rsidR="00F207A1">
        <w:t>.</w:t>
      </w:r>
      <w:fldSimple w:instr=" SEQ Table \* ARABIC \s 1 ">
        <w:r w:rsidR="00154D81">
          <w:rPr>
            <w:noProof/>
          </w:rPr>
          <w:t>1</w:t>
        </w:r>
      </w:fldSimple>
      <w:bookmarkEnd w:id="2817"/>
      <w:r w:rsidRPr="007A0BC8">
        <w:t>:</w:t>
      </w:r>
      <w:r w:rsidRPr="007A0BC8">
        <w:tab/>
      </w:r>
      <w:r>
        <w:t>Pronoun system with long and short forms and token frequencies</w:t>
      </w:r>
    </w:p>
    <w:tbl>
      <w:tblPr>
        <w:tblW w:w="6607" w:type="dxa"/>
        <w:tblInd w:w="170"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539"/>
        <w:gridCol w:w="1077"/>
        <w:gridCol w:w="794"/>
        <w:gridCol w:w="851"/>
        <w:gridCol w:w="794"/>
        <w:gridCol w:w="794"/>
        <w:gridCol w:w="851"/>
        <w:gridCol w:w="907"/>
      </w:tblGrid>
      <w:tr w:rsidR="00212AB8" w:rsidRPr="00360BB2" w14:paraId="321E4703" w14:textId="77777777" w:rsidTr="00A816A5">
        <w:tc>
          <w:tcPr>
            <w:tcW w:w="539" w:type="dxa"/>
            <w:tcBorders>
              <w:top w:val="single" w:sz="4" w:space="0" w:color="auto"/>
              <w:left w:val="nil"/>
              <w:bottom w:val="nil"/>
            </w:tcBorders>
            <w:noWrap/>
            <w:vAlign w:val="center"/>
          </w:tcPr>
          <w:p w14:paraId="2F5C598D" w14:textId="77777777" w:rsidR="00212AB8" w:rsidRPr="00360BB2" w:rsidRDefault="00212AB8" w:rsidP="00212AB8">
            <w:pPr>
              <w:pStyle w:val="TableHd"/>
            </w:pPr>
          </w:p>
        </w:tc>
        <w:tc>
          <w:tcPr>
            <w:tcW w:w="2722" w:type="dxa"/>
            <w:gridSpan w:val="3"/>
            <w:tcBorders>
              <w:top w:val="single" w:sz="4" w:space="0" w:color="auto"/>
              <w:bottom w:val="nil"/>
              <w:right w:val="single" w:sz="4" w:space="0" w:color="auto"/>
            </w:tcBorders>
            <w:vAlign w:val="center"/>
          </w:tcPr>
          <w:p w14:paraId="04E4426E" w14:textId="77777777" w:rsidR="00212AB8" w:rsidRPr="00360BB2" w:rsidRDefault="00212AB8" w:rsidP="00212AB8">
            <w:pPr>
              <w:pStyle w:val="TableHd"/>
            </w:pPr>
            <w:r w:rsidRPr="00360BB2">
              <w:t>Long</w:t>
            </w:r>
            <w:r>
              <w:t xml:space="preserve"> pronoun forms</w:t>
            </w:r>
          </w:p>
        </w:tc>
        <w:tc>
          <w:tcPr>
            <w:tcW w:w="2439" w:type="dxa"/>
            <w:gridSpan w:val="3"/>
            <w:tcBorders>
              <w:top w:val="single" w:sz="4" w:space="0" w:color="auto"/>
              <w:left w:val="single" w:sz="4" w:space="0" w:color="auto"/>
              <w:bottom w:val="nil"/>
              <w:right w:val="single" w:sz="4" w:space="0" w:color="auto"/>
            </w:tcBorders>
            <w:noWrap/>
            <w:vAlign w:val="center"/>
          </w:tcPr>
          <w:p w14:paraId="43D51F06" w14:textId="77777777" w:rsidR="00212AB8" w:rsidRPr="00360BB2" w:rsidRDefault="00212AB8" w:rsidP="00212AB8">
            <w:pPr>
              <w:pStyle w:val="TableHd"/>
            </w:pPr>
            <w:r w:rsidRPr="00360BB2">
              <w:t>Short</w:t>
            </w:r>
            <w:r>
              <w:t xml:space="preserve"> pronoun forms</w:t>
            </w:r>
          </w:p>
        </w:tc>
        <w:tc>
          <w:tcPr>
            <w:tcW w:w="907" w:type="dxa"/>
            <w:tcBorders>
              <w:top w:val="single" w:sz="4" w:space="0" w:color="auto"/>
              <w:left w:val="single" w:sz="4" w:space="0" w:color="auto"/>
              <w:bottom w:val="nil"/>
              <w:right w:val="nil"/>
            </w:tcBorders>
            <w:noWrap/>
            <w:vAlign w:val="center"/>
          </w:tcPr>
          <w:p w14:paraId="6213F155" w14:textId="77777777" w:rsidR="00212AB8" w:rsidRPr="00360BB2" w:rsidRDefault="00212AB8" w:rsidP="00212AB8">
            <w:pPr>
              <w:pStyle w:val="TableHd"/>
            </w:pPr>
            <w:r w:rsidRPr="00360BB2">
              <w:t>Total</w:t>
            </w:r>
          </w:p>
        </w:tc>
      </w:tr>
      <w:tr w:rsidR="00212AB8" w:rsidRPr="00360BB2" w14:paraId="60E63861" w14:textId="77777777" w:rsidTr="00A816A5">
        <w:tc>
          <w:tcPr>
            <w:tcW w:w="539" w:type="dxa"/>
            <w:tcBorders>
              <w:top w:val="nil"/>
              <w:left w:val="nil"/>
              <w:bottom w:val="single" w:sz="4" w:space="0" w:color="auto"/>
            </w:tcBorders>
            <w:noWrap/>
            <w:vAlign w:val="center"/>
          </w:tcPr>
          <w:p w14:paraId="4E96FE9A" w14:textId="77777777" w:rsidR="00212AB8" w:rsidRPr="00360BB2" w:rsidRDefault="00212AB8" w:rsidP="00212AB8">
            <w:pPr>
              <w:pStyle w:val="TableCell0-3Center"/>
            </w:pPr>
          </w:p>
        </w:tc>
        <w:tc>
          <w:tcPr>
            <w:tcW w:w="1077" w:type="dxa"/>
            <w:tcBorders>
              <w:top w:val="nil"/>
              <w:bottom w:val="single" w:sz="4" w:space="0" w:color="auto"/>
            </w:tcBorders>
            <w:noWrap/>
            <w:vAlign w:val="center"/>
          </w:tcPr>
          <w:p w14:paraId="11B242D9" w14:textId="77777777" w:rsidR="00212AB8" w:rsidRPr="00360BB2" w:rsidRDefault="00212AB8" w:rsidP="00212AB8">
            <w:pPr>
              <w:pStyle w:val="TableCell0-3Center"/>
            </w:pPr>
          </w:p>
        </w:tc>
        <w:tc>
          <w:tcPr>
            <w:tcW w:w="794" w:type="dxa"/>
            <w:tcBorders>
              <w:top w:val="nil"/>
              <w:bottom w:val="single" w:sz="4" w:space="0" w:color="auto"/>
            </w:tcBorders>
            <w:noWrap/>
            <w:vAlign w:val="center"/>
          </w:tcPr>
          <w:p w14:paraId="7EBB3DB2" w14:textId="77777777" w:rsidR="00212AB8" w:rsidRPr="00360BB2" w:rsidRDefault="00212AB8" w:rsidP="00212AB8">
            <w:pPr>
              <w:pStyle w:val="TableCell0-3Center"/>
            </w:pPr>
            <w:r w:rsidRPr="00360BB2">
              <w:t>#</w:t>
            </w:r>
          </w:p>
        </w:tc>
        <w:tc>
          <w:tcPr>
            <w:tcW w:w="851" w:type="dxa"/>
            <w:tcBorders>
              <w:top w:val="nil"/>
              <w:bottom w:val="single" w:sz="4" w:space="0" w:color="auto"/>
              <w:right w:val="single" w:sz="4" w:space="0" w:color="auto"/>
            </w:tcBorders>
            <w:noWrap/>
            <w:vAlign w:val="center"/>
          </w:tcPr>
          <w:p w14:paraId="703ABEB6" w14:textId="77777777" w:rsidR="00212AB8" w:rsidRPr="00360BB2" w:rsidRDefault="00212AB8" w:rsidP="00212AB8">
            <w:pPr>
              <w:pStyle w:val="TableCell0-3Center"/>
            </w:pPr>
            <w:r w:rsidRPr="00360BB2">
              <w:t>%</w:t>
            </w:r>
          </w:p>
        </w:tc>
        <w:tc>
          <w:tcPr>
            <w:tcW w:w="794" w:type="dxa"/>
            <w:tcBorders>
              <w:top w:val="nil"/>
              <w:left w:val="single" w:sz="4" w:space="0" w:color="auto"/>
              <w:bottom w:val="single" w:sz="4" w:space="0" w:color="auto"/>
            </w:tcBorders>
            <w:noWrap/>
            <w:vAlign w:val="center"/>
          </w:tcPr>
          <w:p w14:paraId="18B33F6F" w14:textId="77777777" w:rsidR="00212AB8" w:rsidRPr="00360BB2" w:rsidRDefault="00212AB8" w:rsidP="00212AB8">
            <w:pPr>
              <w:pStyle w:val="TableCell0-3Center"/>
            </w:pPr>
          </w:p>
        </w:tc>
        <w:tc>
          <w:tcPr>
            <w:tcW w:w="794" w:type="dxa"/>
            <w:tcBorders>
              <w:top w:val="nil"/>
              <w:bottom w:val="single" w:sz="4" w:space="0" w:color="auto"/>
            </w:tcBorders>
            <w:noWrap/>
            <w:vAlign w:val="center"/>
          </w:tcPr>
          <w:p w14:paraId="2F954DC8" w14:textId="77777777" w:rsidR="00212AB8" w:rsidRPr="00360BB2" w:rsidRDefault="00212AB8" w:rsidP="00212AB8">
            <w:pPr>
              <w:pStyle w:val="TableCell0-3Center"/>
            </w:pPr>
            <w:r w:rsidRPr="00360BB2">
              <w:t>#</w:t>
            </w:r>
          </w:p>
        </w:tc>
        <w:tc>
          <w:tcPr>
            <w:tcW w:w="851" w:type="dxa"/>
            <w:tcBorders>
              <w:top w:val="nil"/>
              <w:bottom w:val="single" w:sz="4" w:space="0" w:color="auto"/>
              <w:right w:val="single" w:sz="4" w:space="0" w:color="auto"/>
            </w:tcBorders>
            <w:noWrap/>
            <w:vAlign w:val="center"/>
          </w:tcPr>
          <w:p w14:paraId="0DD5BDF0" w14:textId="77777777" w:rsidR="00212AB8" w:rsidRPr="00360BB2" w:rsidRDefault="00212AB8" w:rsidP="00212AB8">
            <w:pPr>
              <w:pStyle w:val="TableCell0-3Center"/>
            </w:pPr>
            <w:r w:rsidRPr="00360BB2">
              <w:t>%</w:t>
            </w:r>
          </w:p>
        </w:tc>
        <w:tc>
          <w:tcPr>
            <w:tcW w:w="907" w:type="dxa"/>
            <w:tcBorders>
              <w:top w:val="nil"/>
              <w:left w:val="single" w:sz="4" w:space="0" w:color="auto"/>
              <w:bottom w:val="single" w:sz="4" w:space="0" w:color="auto"/>
              <w:right w:val="nil"/>
            </w:tcBorders>
            <w:noWrap/>
            <w:vAlign w:val="center"/>
          </w:tcPr>
          <w:p w14:paraId="5BE45037" w14:textId="77777777" w:rsidR="00212AB8" w:rsidRPr="00360BB2" w:rsidRDefault="00212AB8" w:rsidP="00212AB8">
            <w:pPr>
              <w:pStyle w:val="TableCell0-3Center"/>
            </w:pPr>
            <w:r w:rsidRPr="00360BB2">
              <w:t>#</w:t>
            </w:r>
          </w:p>
        </w:tc>
      </w:tr>
      <w:tr w:rsidR="00212AB8" w:rsidRPr="00360BB2" w14:paraId="66965B75" w14:textId="77777777" w:rsidTr="00A816A5">
        <w:tc>
          <w:tcPr>
            <w:tcW w:w="539" w:type="dxa"/>
            <w:tcBorders>
              <w:top w:val="single" w:sz="4" w:space="0" w:color="auto"/>
              <w:left w:val="nil"/>
              <w:bottom w:val="nil"/>
              <w:right w:val="single" w:sz="4" w:space="0" w:color="auto"/>
            </w:tcBorders>
            <w:noWrap/>
            <w:vAlign w:val="center"/>
          </w:tcPr>
          <w:p w14:paraId="7B0DB860" w14:textId="77777777" w:rsidR="00212AB8" w:rsidRPr="0099608C" w:rsidRDefault="00212AB8" w:rsidP="00212AB8">
            <w:pPr>
              <w:pStyle w:val="TableCell2-0"/>
              <w:rPr>
                <w:rStyle w:val="ChSmallCaps"/>
              </w:rPr>
            </w:pPr>
            <w:r w:rsidRPr="0099608C">
              <w:rPr>
                <w:rStyle w:val="ChSmallCaps"/>
              </w:rPr>
              <w:t>1sg</w:t>
            </w:r>
          </w:p>
        </w:tc>
        <w:tc>
          <w:tcPr>
            <w:tcW w:w="1077" w:type="dxa"/>
            <w:tcBorders>
              <w:top w:val="single" w:sz="4" w:space="0" w:color="auto"/>
              <w:left w:val="single" w:sz="4" w:space="0" w:color="auto"/>
            </w:tcBorders>
            <w:noWrap/>
            <w:vAlign w:val="center"/>
          </w:tcPr>
          <w:p w14:paraId="58674498" w14:textId="77777777" w:rsidR="00212AB8" w:rsidRPr="00B41414" w:rsidRDefault="00212AB8" w:rsidP="00212AB8">
            <w:pPr>
              <w:pStyle w:val="TableCell2-0"/>
              <w:rPr>
                <w:rStyle w:val="ChItalBold"/>
              </w:rPr>
            </w:pPr>
            <w:r w:rsidRPr="00B41414">
              <w:rPr>
                <w:rStyle w:val="ChItalBold"/>
              </w:rPr>
              <w:t>saya</w:t>
            </w:r>
          </w:p>
        </w:tc>
        <w:tc>
          <w:tcPr>
            <w:tcW w:w="794" w:type="dxa"/>
            <w:tcBorders>
              <w:top w:val="single" w:sz="4" w:space="0" w:color="auto"/>
            </w:tcBorders>
            <w:noWrap/>
            <w:vAlign w:val="center"/>
          </w:tcPr>
          <w:p w14:paraId="0CBF4FAB" w14:textId="77777777" w:rsidR="00212AB8" w:rsidRPr="00360BB2" w:rsidRDefault="00212AB8" w:rsidP="00212AB8">
            <w:pPr>
              <w:pStyle w:val="TableCell2-0"/>
              <w:ind w:right="113"/>
              <w:jc w:val="right"/>
            </w:pPr>
            <w:r>
              <w:t>1,014</w:t>
            </w:r>
          </w:p>
        </w:tc>
        <w:tc>
          <w:tcPr>
            <w:tcW w:w="851" w:type="dxa"/>
            <w:tcBorders>
              <w:top w:val="single" w:sz="4" w:space="0" w:color="auto"/>
              <w:right w:val="single" w:sz="4" w:space="0" w:color="auto"/>
            </w:tcBorders>
            <w:noWrap/>
            <w:vAlign w:val="center"/>
          </w:tcPr>
          <w:p w14:paraId="225FFB6F" w14:textId="77777777" w:rsidR="00212AB8" w:rsidRPr="00360BB2" w:rsidRDefault="00212AB8" w:rsidP="00212AB8">
            <w:pPr>
              <w:pStyle w:val="TableCell2-0"/>
              <w:ind w:right="113"/>
              <w:jc w:val="right"/>
            </w:pPr>
            <w:r>
              <w:t>23</w:t>
            </w:r>
            <w:r w:rsidRPr="00360BB2">
              <w:t>%</w:t>
            </w:r>
          </w:p>
        </w:tc>
        <w:tc>
          <w:tcPr>
            <w:tcW w:w="794" w:type="dxa"/>
            <w:tcBorders>
              <w:top w:val="single" w:sz="4" w:space="0" w:color="auto"/>
              <w:left w:val="single" w:sz="4" w:space="0" w:color="auto"/>
            </w:tcBorders>
            <w:noWrap/>
            <w:vAlign w:val="center"/>
          </w:tcPr>
          <w:p w14:paraId="573DA086" w14:textId="77777777" w:rsidR="00212AB8" w:rsidRPr="00B41414" w:rsidRDefault="00212AB8" w:rsidP="00212AB8">
            <w:pPr>
              <w:pStyle w:val="TableCell2-0"/>
              <w:rPr>
                <w:rStyle w:val="ChItalBold"/>
              </w:rPr>
            </w:pPr>
            <w:r w:rsidRPr="00B41414">
              <w:rPr>
                <w:rStyle w:val="ChItalBold"/>
              </w:rPr>
              <w:t>sa</w:t>
            </w:r>
          </w:p>
        </w:tc>
        <w:tc>
          <w:tcPr>
            <w:tcW w:w="794" w:type="dxa"/>
            <w:tcBorders>
              <w:top w:val="single" w:sz="4" w:space="0" w:color="auto"/>
            </w:tcBorders>
            <w:noWrap/>
            <w:vAlign w:val="center"/>
          </w:tcPr>
          <w:p w14:paraId="72440E4B" w14:textId="77777777" w:rsidR="00212AB8" w:rsidRPr="00360BB2" w:rsidRDefault="00212AB8" w:rsidP="00212AB8">
            <w:pPr>
              <w:pStyle w:val="TableCell2-0"/>
              <w:ind w:right="113"/>
              <w:jc w:val="right"/>
            </w:pPr>
            <w:r>
              <w:t>3,465</w:t>
            </w:r>
          </w:p>
        </w:tc>
        <w:tc>
          <w:tcPr>
            <w:tcW w:w="851" w:type="dxa"/>
            <w:tcBorders>
              <w:top w:val="single" w:sz="4" w:space="0" w:color="auto"/>
              <w:right w:val="single" w:sz="4" w:space="0" w:color="auto"/>
            </w:tcBorders>
            <w:noWrap/>
            <w:vAlign w:val="center"/>
          </w:tcPr>
          <w:p w14:paraId="37E53661" w14:textId="77777777" w:rsidR="00212AB8" w:rsidRPr="00EF36C9" w:rsidRDefault="00212AB8" w:rsidP="00212AB8">
            <w:pPr>
              <w:pStyle w:val="TableCell2-0"/>
              <w:ind w:right="113"/>
              <w:jc w:val="right"/>
              <w:rPr>
                <w:rStyle w:val="ChUnderl"/>
              </w:rPr>
            </w:pPr>
            <w:r>
              <w:rPr>
                <w:rStyle w:val="ChUnderl"/>
              </w:rPr>
              <w:t>77</w:t>
            </w:r>
            <w:r w:rsidRPr="00EF36C9">
              <w:rPr>
                <w:rStyle w:val="ChUnderl"/>
              </w:rPr>
              <w:t>%</w:t>
            </w:r>
          </w:p>
        </w:tc>
        <w:tc>
          <w:tcPr>
            <w:tcW w:w="907" w:type="dxa"/>
            <w:tcBorders>
              <w:top w:val="single" w:sz="4" w:space="0" w:color="auto"/>
              <w:left w:val="single" w:sz="4" w:space="0" w:color="auto"/>
              <w:right w:val="nil"/>
            </w:tcBorders>
            <w:noWrap/>
            <w:vAlign w:val="center"/>
          </w:tcPr>
          <w:p w14:paraId="6F63E6B3" w14:textId="77777777" w:rsidR="00212AB8" w:rsidRPr="00360BB2" w:rsidRDefault="00212AB8" w:rsidP="00212AB8">
            <w:pPr>
              <w:pStyle w:val="TableCell2-0"/>
              <w:ind w:right="113"/>
              <w:jc w:val="right"/>
            </w:pPr>
            <w:r>
              <w:t>4,479</w:t>
            </w:r>
          </w:p>
        </w:tc>
      </w:tr>
      <w:tr w:rsidR="00212AB8" w:rsidRPr="00360BB2" w14:paraId="7C136460" w14:textId="77777777" w:rsidTr="00A816A5">
        <w:tc>
          <w:tcPr>
            <w:tcW w:w="539" w:type="dxa"/>
            <w:tcBorders>
              <w:top w:val="nil"/>
              <w:left w:val="nil"/>
              <w:bottom w:val="nil"/>
              <w:right w:val="single" w:sz="4" w:space="0" w:color="auto"/>
            </w:tcBorders>
            <w:noWrap/>
            <w:vAlign w:val="center"/>
          </w:tcPr>
          <w:p w14:paraId="313F9037" w14:textId="77777777" w:rsidR="00212AB8" w:rsidRPr="0099608C" w:rsidRDefault="00212AB8" w:rsidP="00212AB8">
            <w:pPr>
              <w:pStyle w:val="O0Nwnext"/>
              <w:rPr>
                <w:rStyle w:val="ChSmallCaps"/>
              </w:rPr>
            </w:pPr>
            <w:r w:rsidRPr="0099608C">
              <w:rPr>
                <w:rStyle w:val="ChSmallCaps"/>
              </w:rPr>
              <w:t>2sg</w:t>
            </w:r>
          </w:p>
        </w:tc>
        <w:tc>
          <w:tcPr>
            <w:tcW w:w="1077" w:type="dxa"/>
            <w:tcBorders>
              <w:left w:val="single" w:sz="4" w:space="0" w:color="auto"/>
            </w:tcBorders>
            <w:noWrap/>
            <w:vAlign w:val="center"/>
          </w:tcPr>
          <w:p w14:paraId="6E8C595B" w14:textId="77777777" w:rsidR="00212AB8" w:rsidRPr="00B41414" w:rsidRDefault="00212AB8" w:rsidP="00212AB8">
            <w:pPr>
              <w:pStyle w:val="O0Nwnext"/>
              <w:rPr>
                <w:rStyle w:val="ChItalBold"/>
              </w:rPr>
            </w:pPr>
            <w:r>
              <w:rPr>
                <w:rStyle w:val="ChItalBold"/>
              </w:rPr>
              <w:t>---</w:t>
            </w:r>
          </w:p>
        </w:tc>
        <w:tc>
          <w:tcPr>
            <w:tcW w:w="794" w:type="dxa"/>
            <w:noWrap/>
            <w:vAlign w:val="center"/>
          </w:tcPr>
          <w:p w14:paraId="194CEDEC" w14:textId="77777777" w:rsidR="00212AB8" w:rsidRPr="00360BB2" w:rsidRDefault="00212AB8" w:rsidP="00212AB8">
            <w:pPr>
              <w:pStyle w:val="O0Nwnext"/>
              <w:ind w:right="113"/>
              <w:jc w:val="right"/>
            </w:pPr>
            <w:r>
              <w:t>---</w:t>
            </w:r>
          </w:p>
        </w:tc>
        <w:tc>
          <w:tcPr>
            <w:tcW w:w="851" w:type="dxa"/>
            <w:tcBorders>
              <w:right w:val="single" w:sz="4" w:space="0" w:color="auto"/>
            </w:tcBorders>
            <w:noWrap/>
            <w:vAlign w:val="center"/>
          </w:tcPr>
          <w:p w14:paraId="375045EF" w14:textId="77777777" w:rsidR="00212AB8" w:rsidRPr="00360BB2" w:rsidRDefault="00212AB8" w:rsidP="00212AB8">
            <w:pPr>
              <w:pStyle w:val="O0Nwnext"/>
              <w:ind w:right="113"/>
              <w:jc w:val="right"/>
            </w:pPr>
            <w:r>
              <w:t>---</w:t>
            </w:r>
          </w:p>
        </w:tc>
        <w:tc>
          <w:tcPr>
            <w:tcW w:w="794" w:type="dxa"/>
            <w:tcBorders>
              <w:left w:val="single" w:sz="4" w:space="0" w:color="auto"/>
            </w:tcBorders>
            <w:noWrap/>
            <w:vAlign w:val="center"/>
          </w:tcPr>
          <w:p w14:paraId="1D97BB71" w14:textId="77777777" w:rsidR="00212AB8" w:rsidRPr="00B41414" w:rsidRDefault="00212AB8" w:rsidP="00212AB8">
            <w:pPr>
              <w:pStyle w:val="O0Nwnext"/>
              <w:rPr>
                <w:rStyle w:val="ChItalBold"/>
              </w:rPr>
            </w:pPr>
            <w:r>
              <w:rPr>
                <w:rStyle w:val="ChItalBold"/>
              </w:rPr>
              <w:t>ko</w:t>
            </w:r>
          </w:p>
        </w:tc>
        <w:tc>
          <w:tcPr>
            <w:tcW w:w="794" w:type="dxa"/>
            <w:noWrap/>
            <w:vAlign w:val="center"/>
          </w:tcPr>
          <w:p w14:paraId="60FE9AD1" w14:textId="77777777" w:rsidR="00212AB8" w:rsidRPr="00360BB2" w:rsidRDefault="00212AB8" w:rsidP="00212AB8">
            <w:pPr>
              <w:pStyle w:val="O0Nwnext"/>
              <w:ind w:right="113"/>
              <w:jc w:val="right"/>
            </w:pPr>
            <w:r w:rsidRPr="00360BB2">
              <w:t>1,338</w:t>
            </w:r>
          </w:p>
        </w:tc>
        <w:tc>
          <w:tcPr>
            <w:tcW w:w="851" w:type="dxa"/>
            <w:tcBorders>
              <w:right w:val="single" w:sz="4" w:space="0" w:color="auto"/>
            </w:tcBorders>
            <w:noWrap/>
            <w:vAlign w:val="center"/>
          </w:tcPr>
          <w:p w14:paraId="228629AE" w14:textId="77777777" w:rsidR="00212AB8" w:rsidRPr="00360BB2" w:rsidRDefault="00212AB8" w:rsidP="00212AB8">
            <w:pPr>
              <w:pStyle w:val="O0Nwnext"/>
              <w:ind w:right="113"/>
              <w:jc w:val="right"/>
            </w:pPr>
            <w:r w:rsidRPr="00360BB2">
              <w:t>100%</w:t>
            </w:r>
          </w:p>
        </w:tc>
        <w:tc>
          <w:tcPr>
            <w:tcW w:w="907" w:type="dxa"/>
            <w:tcBorders>
              <w:left w:val="single" w:sz="4" w:space="0" w:color="auto"/>
              <w:right w:val="nil"/>
            </w:tcBorders>
            <w:noWrap/>
            <w:vAlign w:val="center"/>
          </w:tcPr>
          <w:p w14:paraId="0FF9C551" w14:textId="77777777" w:rsidR="00212AB8" w:rsidRPr="00360BB2" w:rsidRDefault="00212AB8" w:rsidP="00212AB8">
            <w:pPr>
              <w:pStyle w:val="O0Nwnext"/>
              <w:ind w:right="113"/>
              <w:jc w:val="right"/>
            </w:pPr>
            <w:r w:rsidRPr="00360BB2">
              <w:t>1,338</w:t>
            </w:r>
          </w:p>
        </w:tc>
      </w:tr>
      <w:tr w:rsidR="00212AB8" w:rsidRPr="00360BB2" w14:paraId="4071C517" w14:textId="77777777" w:rsidTr="00A816A5">
        <w:tc>
          <w:tcPr>
            <w:tcW w:w="539" w:type="dxa"/>
            <w:tcBorders>
              <w:top w:val="nil"/>
              <w:left w:val="nil"/>
              <w:bottom w:val="nil"/>
              <w:right w:val="single" w:sz="4" w:space="0" w:color="auto"/>
            </w:tcBorders>
            <w:noWrap/>
            <w:vAlign w:val="center"/>
          </w:tcPr>
          <w:p w14:paraId="0EFEC0AC" w14:textId="77777777" w:rsidR="00212AB8" w:rsidRPr="0099608C" w:rsidRDefault="00212AB8" w:rsidP="00212AB8">
            <w:pPr>
              <w:pStyle w:val="TableCell0-2"/>
              <w:rPr>
                <w:rStyle w:val="ChSmallCaps"/>
              </w:rPr>
            </w:pPr>
            <w:r w:rsidRPr="0099608C">
              <w:rPr>
                <w:rStyle w:val="ChSmallCaps"/>
              </w:rPr>
              <w:t>3sg</w:t>
            </w:r>
          </w:p>
        </w:tc>
        <w:tc>
          <w:tcPr>
            <w:tcW w:w="1077" w:type="dxa"/>
            <w:tcBorders>
              <w:left w:val="single" w:sz="4" w:space="0" w:color="auto"/>
            </w:tcBorders>
            <w:noWrap/>
            <w:vAlign w:val="center"/>
          </w:tcPr>
          <w:p w14:paraId="5E323B75" w14:textId="77777777" w:rsidR="00212AB8" w:rsidRPr="00B41414" w:rsidRDefault="00212AB8" w:rsidP="00212AB8">
            <w:pPr>
              <w:pStyle w:val="TableCell0-2"/>
              <w:rPr>
                <w:rStyle w:val="ChItalBold"/>
              </w:rPr>
            </w:pPr>
            <w:r w:rsidRPr="00B41414">
              <w:rPr>
                <w:rStyle w:val="ChItalBold"/>
              </w:rPr>
              <w:t>dia</w:t>
            </w:r>
          </w:p>
        </w:tc>
        <w:tc>
          <w:tcPr>
            <w:tcW w:w="794" w:type="dxa"/>
            <w:noWrap/>
            <w:vAlign w:val="center"/>
          </w:tcPr>
          <w:p w14:paraId="481FE174" w14:textId="77777777" w:rsidR="00212AB8" w:rsidRPr="00360BB2" w:rsidRDefault="00212AB8" w:rsidP="00212AB8">
            <w:pPr>
              <w:pStyle w:val="TableCell0-2"/>
              <w:ind w:right="113"/>
              <w:jc w:val="right"/>
            </w:pPr>
            <w:r>
              <w:t>1,285</w:t>
            </w:r>
          </w:p>
        </w:tc>
        <w:tc>
          <w:tcPr>
            <w:tcW w:w="851" w:type="dxa"/>
            <w:tcBorders>
              <w:right w:val="single" w:sz="4" w:space="0" w:color="auto"/>
            </w:tcBorders>
            <w:noWrap/>
            <w:vAlign w:val="center"/>
          </w:tcPr>
          <w:p w14:paraId="0A18F2D7" w14:textId="77777777" w:rsidR="00212AB8" w:rsidRPr="00360BB2" w:rsidRDefault="00212AB8" w:rsidP="00212AB8">
            <w:pPr>
              <w:pStyle w:val="TableCell0-2"/>
              <w:ind w:right="113"/>
              <w:jc w:val="right"/>
            </w:pPr>
            <w:r w:rsidRPr="00360BB2">
              <w:t>28%</w:t>
            </w:r>
          </w:p>
        </w:tc>
        <w:tc>
          <w:tcPr>
            <w:tcW w:w="794" w:type="dxa"/>
            <w:tcBorders>
              <w:left w:val="single" w:sz="4" w:space="0" w:color="auto"/>
            </w:tcBorders>
            <w:noWrap/>
            <w:vAlign w:val="center"/>
          </w:tcPr>
          <w:p w14:paraId="7A28D175" w14:textId="77777777" w:rsidR="00212AB8" w:rsidRPr="00B41414" w:rsidRDefault="00212AB8" w:rsidP="00212AB8">
            <w:pPr>
              <w:pStyle w:val="TableCell0-2"/>
              <w:rPr>
                <w:rStyle w:val="ChItalBold"/>
              </w:rPr>
            </w:pPr>
            <w:r w:rsidRPr="00B41414">
              <w:rPr>
                <w:rStyle w:val="ChItalBold"/>
              </w:rPr>
              <w:t>de</w:t>
            </w:r>
          </w:p>
        </w:tc>
        <w:tc>
          <w:tcPr>
            <w:tcW w:w="794" w:type="dxa"/>
            <w:noWrap/>
            <w:vAlign w:val="center"/>
          </w:tcPr>
          <w:p w14:paraId="0AF86DEB" w14:textId="77777777" w:rsidR="00212AB8" w:rsidRPr="00360BB2" w:rsidRDefault="00212AB8" w:rsidP="00212AB8">
            <w:pPr>
              <w:pStyle w:val="TableCell0-2"/>
              <w:ind w:right="113"/>
              <w:jc w:val="right"/>
            </w:pPr>
            <w:r>
              <w:t>3,347</w:t>
            </w:r>
          </w:p>
        </w:tc>
        <w:tc>
          <w:tcPr>
            <w:tcW w:w="851" w:type="dxa"/>
            <w:tcBorders>
              <w:right w:val="single" w:sz="4" w:space="0" w:color="auto"/>
            </w:tcBorders>
            <w:noWrap/>
            <w:vAlign w:val="center"/>
          </w:tcPr>
          <w:p w14:paraId="779D7FF3" w14:textId="77777777" w:rsidR="00212AB8" w:rsidRPr="00EF36C9" w:rsidRDefault="00212AB8" w:rsidP="00212AB8">
            <w:pPr>
              <w:pStyle w:val="TableCell0-2"/>
              <w:ind w:right="113"/>
              <w:jc w:val="right"/>
              <w:rPr>
                <w:rStyle w:val="ChUnderl"/>
              </w:rPr>
            </w:pPr>
            <w:r w:rsidRPr="00EF36C9">
              <w:rPr>
                <w:rStyle w:val="ChUnderl"/>
              </w:rPr>
              <w:t>72%</w:t>
            </w:r>
          </w:p>
        </w:tc>
        <w:tc>
          <w:tcPr>
            <w:tcW w:w="907" w:type="dxa"/>
            <w:tcBorders>
              <w:left w:val="single" w:sz="4" w:space="0" w:color="auto"/>
              <w:right w:val="nil"/>
            </w:tcBorders>
            <w:noWrap/>
            <w:vAlign w:val="center"/>
          </w:tcPr>
          <w:p w14:paraId="7042743A" w14:textId="77777777" w:rsidR="00212AB8" w:rsidRPr="00360BB2" w:rsidRDefault="00212AB8" w:rsidP="00212AB8">
            <w:pPr>
              <w:pStyle w:val="TableCell0-2"/>
              <w:ind w:right="113"/>
              <w:jc w:val="right"/>
            </w:pPr>
            <w:r w:rsidRPr="00360BB2">
              <w:t>4,6</w:t>
            </w:r>
            <w:r>
              <w:t>32</w:t>
            </w:r>
          </w:p>
        </w:tc>
      </w:tr>
      <w:tr w:rsidR="00212AB8" w:rsidRPr="00360BB2" w14:paraId="1025A9E0" w14:textId="77777777" w:rsidTr="00A816A5">
        <w:tc>
          <w:tcPr>
            <w:tcW w:w="539" w:type="dxa"/>
            <w:tcBorders>
              <w:top w:val="nil"/>
              <w:left w:val="nil"/>
              <w:bottom w:val="nil"/>
              <w:right w:val="single" w:sz="4" w:space="0" w:color="auto"/>
            </w:tcBorders>
            <w:noWrap/>
            <w:vAlign w:val="center"/>
          </w:tcPr>
          <w:p w14:paraId="67A2CC1C" w14:textId="77777777" w:rsidR="00212AB8" w:rsidRPr="0099608C" w:rsidRDefault="00212AB8" w:rsidP="00212AB8">
            <w:pPr>
              <w:pStyle w:val="TableCell2-0"/>
              <w:rPr>
                <w:rStyle w:val="ChSmallCaps"/>
              </w:rPr>
            </w:pPr>
            <w:r w:rsidRPr="0099608C">
              <w:rPr>
                <w:rStyle w:val="ChSmallCaps"/>
              </w:rPr>
              <w:t>1pl</w:t>
            </w:r>
          </w:p>
        </w:tc>
        <w:tc>
          <w:tcPr>
            <w:tcW w:w="1077" w:type="dxa"/>
            <w:tcBorders>
              <w:left w:val="single" w:sz="4" w:space="0" w:color="auto"/>
            </w:tcBorders>
            <w:noWrap/>
            <w:vAlign w:val="center"/>
          </w:tcPr>
          <w:p w14:paraId="6B7D3652" w14:textId="77777777" w:rsidR="00212AB8" w:rsidRPr="00B41414" w:rsidRDefault="00212AB8" w:rsidP="00212AB8">
            <w:pPr>
              <w:pStyle w:val="TableCell2-0"/>
              <w:rPr>
                <w:rStyle w:val="ChItalBold"/>
              </w:rPr>
            </w:pPr>
            <w:r w:rsidRPr="00B41414">
              <w:rPr>
                <w:rStyle w:val="ChItalBold"/>
              </w:rPr>
              <w:t>kitong</w:t>
            </w:r>
          </w:p>
        </w:tc>
        <w:tc>
          <w:tcPr>
            <w:tcW w:w="794" w:type="dxa"/>
            <w:noWrap/>
            <w:vAlign w:val="center"/>
          </w:tcPr>
          <w:p w14:paraId="3D99D410" w14:textId="77777777" w:rsidR="00212AB8" w:rsidRPr="00360BB2" w:rsidRDefault="00212AB8" w:rsidP="00212AB8">
            <w:pPr>
              <w:pStyle w:val="TableCell2-0"/>
              <w:ind w:right="113"/>
              <w:jc w:val="right"/>
            </w:pPr>
            <w:r>
              <w:t>604</w:t>
            </w:r>
          </w:p>
        </w:tc>
        <w:tc>
          <w:tcPr>
            <w:tcW w:w="851" w:type="dxa"/>
            <w:tcBorders>
              <w:right w:val="single" w:sz="4" w:space="0" w:color="auto"/>
            </w:tcBorders>
            <w:noWrap/>
            <w:vAlign w:val="center"/>
          </w:tcPr>
          <w:p w14:paraId="51692F6C" w14:textId="77777777" w:rsidR="00212AB8" w:rsidRPr="00360BB2" w:rsidRDefault="00212AB8" w:rsidP="00212AB8">
            <w:pPr>
              <w:pStyle w:val="TableCell2-0"/>
              <w:ind w:right="113"/>
              <w:jc w:val="right"/>
            </w:pPr>
            <w:r w:rsidRPr="00360BB2">
              <w:t>50%</w:t>
            </w:r>
          </w:p>
        </w:tc>
        <w:tc>
          <w:tcPr>
            <w:tcW w:w="794" w:type="dxa"/>
            <w:tcBorders>
              <w:left w:val="single" w:sz="4" w:space="0" w:color="auto"/>
            </w:tcBorders>
            <w:noWrap/>
            <w:vAlign w:val="center"/>
          </w:tcPr>
          <w:p w14:paraId="4B4D1242" w14:textId="77777777" w:rsidR="00212AB8" w:rsidRPr="00B41414" w:rsidRDefault="00212AB8" w:rsidP="00212AB8">
            <w:pPr>
              <w:pStyle w:val="TableCell2-0"/>
              <w:rPr>
                <w:rStyle w:val="ChItalBold"/>
              </w:rPr>
            </w:pPr>
            <w:r w:rsidRPr="00B41414">
              <w:rPr>
                <w:rStyle w:val="ChItalBold"/>
              </w:rPr>
              <w:t>tong</w:t>
            </w:r>
          </w:p>
        </w:tc>
        <w:tc>
          <w:tcPr>
            <w:tcW w:w="794" w:type="dxa"/>
            <w:noWrap/>
            <w:vAlign w:val="center"/>
          </w:tcPr>
          <w:p w14:paraId="66C24784" w14:textId="77777777" w:rsidR="00212AB8" w:rsidRPr="00360BB2" w:rsidRDefault="00212AB8" w:rsidP="00212AB8">
            <w:pPr>
              <w:pStyle w:val="TableCell2-0"/>
              <w:ind w:right="113"/>
              <w:jc w:val="right"/>
            </w:pPr>
            <w:r>
              <w:t>594</w:t>
            </w:r>
          </w:p>
        </w:tc>
        <w:tc>
          <w:tcPr>
            <w:tcW w:w="851" w:type="dxa"/>
            <w:tcBorders>
              <w:right w:val="single" w:sz="4" w:space="0" w:color="auto"/>
            </w:tcBorders>
            <w:noWrap/>
            <w:vAlign w:val="center"/>
          </w:tcPr>
          <w:p w14:paraId="463E6F1D" w14:textId="77777777" w:rsidR="00212AB8" w:rsidRPr="00360BB2" w:rsidRDefault="00212AB8" w:rsidP="00212AB8">
            <w:pPr>
              <w:pStyle w:val="TableCell2-0"/>
              <w:ind w:right="113"/>
              <w:jc w:val="right"/>
            </w:pPr>
            <w:r w:rsidRPr="00360BB2">
              <w:t>50%</w:t>
            </w:r>
          </w:p>
        </w:tc>
        <w:tc>
          <w:tcPr>
            <w:tcW w:w="907" w:type="dxa"/>
            <w:tcBorders>
              <w:left w:val="single" w:sz="4" w:space="0" w:color="auto"/>
              <w:right w:val="nil"/>
            </w:tcBorders>
            <w:noWrap/>
            <w:vAlign w:val="center"/>
          </w:tcPr>
          <w:p w14:paraId="64399568" w14:textId="77777777" w:rsidR="00212AB8" w:rsidRPr="00360BB2" w:rsidRDefault="00212AB8" w:rsidP="00212AB8">
            <w:pPr>
              <w:pStyle w:val="TableCell2-0"/>
              <w:ind w:right="113"/>
              <w:jc w:val="right"/>
            </w:pPr>
            <w:r>
              <w:t>1,198</w:t>
            </w:r>
          </w:p>
        </w:tc>
      </w:tr>
      <w:tr w:rsidR="00212AB8" w:rsidRPr="00360BB2" w14:paraId="7A14F100" w14:textId="77777777" w:rsidTr="00A816A5">
        <w:tc>
          <w:tcPr>
            <w:tcW w:w="539" w:type="dxa"/>
            <w:tcBorders>
              <w:top w:val="nil"/>
              <w:left w:val="nil"/>
              <w:bottom w:val="nil"/>
              <w:right w:val="single" w:sz="4" w:space="0" w:color="auto"/>
            </w:tcBorders>
            <w:noWrap/>
            <w:vAlign w:val="center"/>
          </w:tcPr>
          <w:p w14:paraId="0FF2A9DB" w14:textId="77777777" w:rsidR="00212AB8" w:rsidRPr="0099608C" w:rsidRDefault="00212AB8" w:rsidP="00212AB8">
            <w:pPr>
              <w:pStyle w:val="O0Nwnext"/>
              <w:rPr>
                <w:rStyle w:val="ChSmallCaps"/>
              </w:rPr>
            </w:pPr>
          </w:p>
        </w:tc>
        <w:tc>
          <w:tcPr>
            <w:tcW w:w="1077" w:type="dxa"/>
            <w:tcBorders>
              <w:left w:val="single" w:sz="4" w:space="0" w:color="auto"/>
            </w:tcBorders>
            <w:noWrap/>
            <w:vAlign w:val="center"/>
          </w:tcPr>
          <w:p w14:paraId="6B6AE1DD" w14:textId="77777777" w:rsidR="00212AB8" w:rsidRPr="00B41414" w:rsidRDefault="00212AB8" w:rsidP="00212AB8">
            <w:pPr>
              <w:pStyle w:val="O0Nwnext"/>
              <w:rPr>
                <w:rStyle w:val="ChItalBold"/>
              </w:rPr>
            </w:pPr>
            <w:r w:rsidRPr="00B41414">
              <w:rPr>
                <w:rStyle w:val="ChItalBold"/>
              </w:rPr>
              <w:t>kita</w:t>
            </w:r>
          </w:p>
        </w:tc>
        <w:tc>
          <w:tcPr>
            <w:tcW w:w="794" w:type="dxa"/>
            <w:noWrap/>
            <w:vAlign w:val="center"/>
          </w:tcPr>
          <w:p w14:paraId="7E67DB09" w14:textId="77777777" w:rsidR="00212AB8" w:rsidRPr="00360BB2" w:rsidRDefault="00212AB8" w:rsidP="00212AB8">
            <w:pPr>
              <w:pStyle w:val="O0Nwnext"/>
              <w:ind w:right="113"/>
              <w:jc w:val="right"/>
            </w:pPr>
            <w:r>
              <w:t>391</w:t>
            </w:r>
          </w:p>
        </w:tc>
        <w:tc>
          <w:tcPr>
            <w:tcW w:w="851" w:type="dxa"/>
            <w:tcBorders>
              <w:bottom w:val="nil"/>
              <w:right w:val="single" w:sz="4" w:space="0" w:color="auto"/>
            </w:tcBorders>
            <w:noWrap/>
            <w:vAlign w:val="center"/>
          </w:tcPr>
          <w:p w14:paraId="714ADCEE" w14:textId="77777777" w:rsidR="00212AB8" w:rsidRPr="00EF36C9" w:rsidRDefault="00212AB8" w:rsidP="00212AB8">
            <w:pPr>
              <w:pStyle w:val="O0Nwnext"/>
              <w:ind w:right="113"/>
              <w:jc w:val="right"/>
              <w:rPr>
                <w:rStyle w:val="ChUnderl"/>
              </w:rPr>
            </w:pPr>
            <w:r>
              <w:rPr>
                <w:rStyle w:val="ChUnderl"/>
              </w:rPr>
              <w:t>95</w:t>
            </w:r>
            <w:r w:rsidRPr="00EF36C9">
              <w:rPr>
                <w:rStyle w:val="ChUnderl"/>
              </w:rPr>
              <w:t>%</w:t>
            </w:r>
          </w:p>
        </w:tc>
        <w:tc>
          <w:tcPr>
            <w:tcW w:w="794" w:type="dxa"/>
            <w:tcBorders>
              <w:left w:val="single" w:sz="4" w:space="0" w:color="auto"/>
            </w:tcBorders>
            <w:noWrap/>
            <w:vAlign w:val="center"/>
          </w:tcPr>
          <w:p w14:paraId="600A8F9E" w14:textId="77777777" w:rsidR="00212AB8" w:rsidRPr="00B41414" w:rsidRDefault="00212AB8" w:rsidP="00212AB8">
            <w:pPr>
              <w:pStyle w:val="O0Nwnext"/>
              <w:rPr>
                <w:rStyle w:val="ChItalBold"/>
              </w:rPr>
            </w:pPr>
            <w:r w:rsidRPr="00B41414">
              <w:rPr>
                <w:rStyle w:val="ChItalBold"/>
              </w:rPr>
              <w:t>ta</w:t>
            </w:r>
          </w:p>
        </w:tc>
        <w:tc>
          <w:tcPr>
            <w:tcW w:w="794" w:type="dxa"/>
            <w:noWrap/>
            <w:vAlign w:val="center"/>
          </w:tcPr>
          <w:p w14:paraId="103495AA" w14:textId="77777777" w:rsidR="00212AB8" w:rsidRPr="00360BB2" w:rsidRDefault="00212AB8" w:rsidP="00212AB8">
            <w:pPr>
              <w:pStyle w:val="O0Nwnext"/>
              <w:ind w:right="113"/>
              <w:jc w:val="right"/>
            </w:pPr>
            <w:r>
              <w:t>11</w:t>
            </w:r>
          </w:p>
        </w:tc>
        <w:tc>
          <w:tcPr>
            <w:tcW w:w="851" w:type="dxa"/>
            <w:tcBorders>
              <w:right w:val="single" w:sz="4" w:space="0" w:color="auto"/>
            </w:tcBorders>
            <w:noWrap/>
            <w:vAlign w:val="center"/>
          </w:tcPr>
          <w:p w14:paraId="4C5E5880" w14:textId="77777777" w:rsidR="00212AB8" w:rsidRPr="00360BB2" w:rsidRDefault="00212AB8" w:rsidP="00212AB8">
            <w:pPr>
              <w:pStyle w:val="O0Nwnext"/>
              <w:ind w:right="113"/>
              <w:jc w:val="right"/>
            </w:pPr>
            <w:r>
              <w:t>5</w:t>
            </w:r>
            <w:r w:rsidRPr="00360BB2">
              <w:t>%</w:t>
            </w:r>
          </w:p>
        </w:tc>
        <w:tc>
          <w:tcPr>
            <w:tcW w:w="907" w:type="dxa"/>
            <w:tcBorders>
              <w:left w:val="single" w:sz="4" w:space="0" w:color="auto"/>
              <w:right w:val="nil"/>
            </w:tcBorders>
            <w:noWrap/>
            <w:vAlign w:val="center"/>
          </w:tcPr>
          <w:p w14:paraId="5A75F3C0" w14:textId="77777777" w:rsidR="00212AB8" w:rsidRPr="00360BB2" w:rsidRDefault="00212AB8" w:rsidP="00212AB8">
            <w:pPr>
              <w:pStyle w:val="O0Nwnext"/>
              <w:ind w:right="113"/>
              <w:jc w:val="right"/>
            </w:pPr>
            <w:r>
              <w:t>402</w:t>
            </w:r>
          </w:p>
        </w:tc>
      </w:tr>
      <w:tr w:rsidR="00212AB8" w:rsidRPr="00360BB2" w14:paraId="34731B37" w14:textId="77777777" w:rsidTr="00A816A5">
        <w:tc>
          <w:tcPr>
            <w:tcW w:w="539" w:type="dxa"/>
            <w:tcBorders>
              <w:top w:val="nil"/>
              <w:left w:val="nil"/>
              <w:bottom w:val="nil"/>
              <w:right w:val="single" w:sz="4" w:space="0" w:color="auto"/>
            </w:tcBorders>
            <w:noWrap/>
            <w:vAlign w:val="center"/>
          </w:tcPr>
          <w:p w14:paraId="106E8E8E" w14:textId="77777777" w:rsidR="00212AB8" w:rsidRPr="0099608C" w:rsidRDefault="00212AB8" w:rsidP="00212AB8">
            <w:pPr>
              <w:pStyle w:val="O0Nwnext"/>
              <w:rPr>
                <w:rStyle w:val="ChSmallCaps"/>
              </w:rPr>
            </w:pPr>
          </w:p>
        </w:tc>
        <w:tc>
          <w:tcPr>
            <w:tcW w:w="1077" w:type="dxa"/>
            <w:tcBorders>
              <w:left w:val="single" w:sz="4" w:space="0" w:color="auto"/>
            </w:tcBorders>
            <w:noWrap/>
            <w:vAlign w:val="center"/>
          </w:tcPr>
          <w:p w14:paraId="7C5F934E" w14:textId="77777777" w:rsidR="00212AB8" w:rsidRPr="00B41414" w:rsidRDefault="00212AB8" w:rsidP="00212AB8">
            <w:pPr>
              <w:pStyle w:val="O0Nwnext"/>
              <w:rPr>
                <w:rStyle w:val="ChItalBold"/>
              </w:rPr>
            </w:pPr>
            <w:r w:rsidRPr="00B41414">
              <w:rPr>
                <w:rStyle w:val="ChItalBold"/>
              </w:rPr>
              <w:t>kitorang</w:t>
            </w:r>
          </w:p>
        </w:tc>
        <w:tc>
          <w:tcPr>
            <w:tcW w:w="794" w:type="dxa"/>
            <w:noWrap/>
            <w:vAlign w:val="center"/>
          </w:tcPr>
          <w:p w14:paraId="79A3209A" w14:textId="77777777" w:rsidR="00212AB8" w:rsidRPr="00360BB2" w:rsidRDefault="00212AB8" w:rsidP="00212AB8">
            <w:pPr>
              <w:pStyle w:val="O0Nwnext"/>
              <w:ind w:right="113"/>
              <w:jc w:val="right"/>
            </w:pPr>
            <w:r w:rsidRPr="00360BB2">
              <w:t>112</w:t>
            </w:r>
          </w:p>
        </w:tc>
        <w:tc>
          <w:tcPr>
            <w:tcW w:w="851" w:type="dxa"/>
            <w:tcBorders>
              <w:right w:val="single" w:sz="4" w:space="0" w:color="auto"/>
            </w:tcBorders>
            <w:noWrap/>
            <w:vAlign w:val="center"/>
          </w:tcPr>
          <w:p w14:paraId="0226AB29" w14:textId="77777777" w:rsidR="00212AB8" w:rsidRPr="00EF36C9" w:rsidRDefault="00212AB8" w:rsidP="00212AB8">
            <w:pPr>
              <w:pStyle w:val="O0Nwnext"/>
              <w:ind w:right="113"/>
              <w:jc w:val="right"/>
              <w:rPr>
                <w:rStyle w:val="ChUnderl"/>
              </w:rPr>
            </w:pPr>
            <w:r>
              <w:rPr>
                <w:rStyle w:val="ChUnderl"/>
              </w:rPr>
              <w:t>77</w:t>
            </w:r>
            <w:r w:rsidRPr="00EF36C9">
              <w:rPr>
                <w:rStyle w:val="ChUnderl"/>
              </w:rPr>
              <w:t>%</w:t>
            </w:r>
          </w:p>
        </w:tc>
        <w:tc>
          <w:tcPr>
            <w:tcW w:w="794" w:type="dxa"/>
            <w:tcBorders>
              <w:left w:val="single" w:sz="4" w:space="0" w:color="auto"/>
            </w:tcBorders>
            <w:noWrap/>
            <w:vAlign w:val="center"/>
          </w:tcPr>
          <w:p w14:paraId="2080F713" w14:textId="77777777" w:rsidR="00212AB8" w:rsidRPr="00B41414" w:rsidRDefault="00212AB8" w:rsidP="00212AB8">
            <w:pPr>
              <w:pStyle w:val="O0Nwnext"/>
              <w:rPr>
                <w:rStyle w:val="ChItalBold"/>
              </w:rPr>
            </w:pPr>
            <w:r w:rsidRPr="00B41414">
              <w:rPr>
                <w:rStyle w:val="ChItalBold"/>
              </w:rPr>
              <w:t>torang</w:t>
            </w:r>
          </w:p>
        </w:tc>
        <w:tc>
          <w:tcPr>
            <w:tcW w:w="794" w:type="dxa"/>
            <w:noWrap/>
            <w:vAlign w:val="center"/>
          </w:tcPr>
          <w:p w14:paraId="0E9349B5" w14:textId="77777777" w:rsidR="00212AB8" w:rsidRPr="00360BB2" w:rsidRDefault="00212AB8" w:rsidP="00212AB8">
            <w:pPr>
              <w:pStyle w:val="O0Nwnext"/>
              <w:ind w:right="113"/>
              <w:jc w:val="right"/>
            </w:pPr>
            <w:r>
              <w:t>34</w:t>
            </w:r>
          </w:p>
        </w:tc>
        <w:tc>
          <w:tcPr>
            <w:tcW w:w="851" w:type="dxa"/>
            <w:tcBorders>
              <w:right w:val="single" w:sz="4" w:space="0" w:color="auto"/>
            </w:tcBorders>
            <w:noWrap/>
            <w:vAlign w:val="center"/>
          </w:tcPr>
          <w:p w14:paraId="437F58E7" w14:textId="77777777" w:rsidR="00212AB8" w:rsidRPr="00360BB2" w:rsidRDefault="00212AB8" w:rsidP="00212AB8">
            <w:pPr>
              <w:pStyle w:val="O0Nwnext"/>
              <w:ind w:right="113"/>
              <w:jc w:val="right"/>
            </w:pPr>
            <w:r>
              <w:t>23</w:t>
            </w:r>
            <w:r w:rsidRPr="00360BB2">
              <w:t>%</w:t>
            </w:r>
          </w:p>
        </w:tc>
        <w:tc>
          <w:tcPr>
            <w:tcW w:w="907" w:type="dxa"/>
            <w:tcBorders>
              <w:left w:val="single" w:sz="4" w:space="0" w:color="auto"/>
              <w:right w:val="nil"/>
            </w:tcBorders>
            <w:noWrap/>
            <w:vAlign w:val="center"/>
          </w:tcPr>
          <w:p w14:paraId="07827FF2" w14:textId="77777777" w:rsidR="00212AB8" w:rsidRPr="00360BB2" w:rsidRDefault="00212AB8" w:rsidP="00212AB8">
            <w:pPr>
              <w:pStyle w:val="O0Nwnext"/>
              <w:ind w:right="113"/>
              <w:jc w:val="right"/>
            </w:pPr>
            <w:r>
              <w:t>146</w:t>
            </w:r>
          </w:p>
        </w:tc>
      </w:tr>
      <w:tr w:rsidR="00212AB8" w:rsidRPr="00360BB2" w14:paraId="5DBB6F1E" w14:textId="77777777" w:rsidTr="00A816A5">
        <w:tc>
          <w:tcPr>
            <w:tcW w:w="539" w:type="dxa"/>
            <w:tcBorders>
              <w:top w:val="nil"/>
              <w:left w:val="nil"/>
              <w:bottom w:val="nil"/>
              <w:right w:val="single" w:sz="4" w:space="0" w:color="auto"/>
            </w:tcBorders>
            <w:noWrap/>
            <w:vAlign w:val="center"/>
          </w:tcPr>
          <w:p w14:paraId="3EE7DE94" w14:textId="77777777" w:rsidR="00212AB8" w:rsidRPr="0099608C" w:rsidRDefault="00212AB8" w:rsidP="00212AB8">
            <w:pPr>
              <w:pStyle w:val="O0Nwnext"/>
              <w:rPr>
                <w:rStyle w:val="ChSmallCaps"/>
              </w:rPr>
            </w:pPr>
            <w:r w:rsidRPr="0099608C">
              <w:rPr>
                <w:rStyle w:val="ChSmallCaps"/>
              </w:rPr>
              <w:t>2pl</w:t>
            </w:r>
          </w:p>
        </w:tc>
        <w:tc>
          <w:tcPr>
            <w:tcW w:w="1077" w:type="dxa"/>
            <w:tcBorders>
              <w:left w:val="single" w:sz="4" w:space="0" w:color="auto"/>
            </w:tcBorders>
            <w:noWrap/>
            <w:vAlign w:val="center"/>
          </w:tcPr>
          <w:p w14:paraId="6052A62F" w14:textId="77777777" w:rsidR="00212AB8" w:rsidRPr="00B41414" w:rsidRDefault="00212AB8" w:rsidP="00212AB8">
            <w:pPr>
              <w:pStyle w:val="O0Nwnext"/>
              <w:rPr>
                <w:rStyle w:val="ChItalBold"/>
              </w:rPr>
            </w:pPr>
            <w:r w:rsidRPr="00B41414">
              <w:rPr>
                <w:rStyle w:val="ChItalBold"/>
              </w:rPr>
              <w:t>kamu</w:t>
            </w:r>
          </w:p>
        </w:tc>
        <w:tc>
          <w:tcPr>
            <w:tcW w:w="794" w:type="dxa"/>
            <w:noWrap/>
            <w:vAlign w:val="center"/>
          </w:tcPr>
          <w:p w14:paraId="5DBE51C8" w14:textId="77777777" w:rsidR="00212AB8" w:rsidRPr="00360BB2" w:rsidRDefault="00212AB8" w:rsidP="00212AB8">
            <w:pPr>
              <w:pStyle w:val="O0Nwnext"/>
              <w:ind w:right="113"/>
              <w:jc w:val="right"/>
            </w:pPr>
            <w:r>
              <w:t>337</w:t>
            </w:r>
          </w:p>
        </w:tc>
        <w:tc>
          <w:tcPr>
            <w:tcW w:w="851" w:type="dxa"/>
            <w:tcBorders>
              <w:top w:val="nil"/>
              <w:bottom w:val="nil"/>
              <w:right w:val="single" w:sz="4" w:space="0" w:color="auto"/>
            </w:tcBorders>
            <w:noWrap/>
            <w:vAlign w:val="center"/>
          </w:tcPr>
          <w:p w14:paraId="69545765" w14:textId="77777777" w:rsidR="00212AB8" w:rsidRPr="00EF36C9" w:rsidRDefault="00212AB8" w:rsidP="00212AB8">
            <w:pPr>
              <w:pStyle w:val="O0Nwnext"/>
              <w:ind w:right="113"/>
              <w:jc w:val="right"/>
              <w:rPr>
                <w:rStyle w:val="ChUnderl"/>
              </w:rPr>
            </w:pPr>
            <w:r>
              <w:rPr>
                <w:rStyle w:val="ChUnderl"/>
              </w:rPr>
              <w:t>53</w:t>
            </w:r>
            <w:r w:rsidRPr="00EF36C9">
              <w:rPr>
                <w:rStyle w:val="ChUnderl"/>
              </w:rPr>
              <w:t>%</w:t>
            </w:r>
          </w:p>
        </w:tc>
        <w:tc>
          <w:tcPr>
            <w:tcW w:w="794" w:type="dxa"/>
            <w:tcBorders>
              <w:left w:val="single" w:sz="4" w:space="0" w:color="auto"/>
            </w:tcBorders>
            <w:noWrap/>
            <w:vAlign w:val="center"/>
          </w:tcPr>
          <w:p w14:paraId="63A9B38D" w14:textId="77777777" w:rsidR="00212AB8" w:rsidRPr="00B41414" w:rsidRDefault="00212AB8" w:rsidP="00212AB8">
            <w:pPr>
              <w:pStyle w:val="O0Nwnext"/>
              <w:rPr>
                <w:rStyle w:val="ChItalBold"/>
              </w:rPr>
            </w:pPr>
            <w:r w:rsidRPr="00B41414">
              <w:rPr>
                <w:rStyle w:val="ChItalBold"/>
              </w:rPr>
              <w:t>kam</w:t>
            </w:r>
          </w:p>
        </w:tc>
        <w:tc>
          <w:tcPr>
            <w:tcW w:w="794" w:type="dxa"/>
            <w:noWrap/>
            <w:vAlign w:val="center"/>
          </w:tcPr>
          <w:p w14:paraId="005A1DB7" w14:textId="77777777" w:rsidR="00212AB8" w:rsidRPr="00360BB2" w:rsidRDefault="00212AB8" w:rsidP="00212AB8">
            <w:pPr>
              <w:pStyle w:val="O0Nwnext"/>
              <w:ind w:right="113"/>
              <w:jc w:val="right"/>
            </w:pPr>
            <w:r>
              <w:t>300</w:t>
            </w:r>
          </w:p>
        </w:tc>
        <w:tc>
          <w:tcPr>
            <w:tcW w:w="851" w:type="dxa"/>
            <w:tcBorders>
              <w:right w:val="single" w:sz="4" w:space="0" w:color="auto"/>
            </w:tcBorders>
            <w:noWrap/>
            <w:vAlign w:val="center"/>
          </w:tcPr>
          <w:p w14:paraId="1C32A1C4" w14:textId="77777777" w:rsidR="00212AB8" w:rsidRPr="00360BB2" w:rsidRDefault="00212AB8" w:rsidP="00212AB8">
            <w:pPr>
              <w:pStyle w:val="O0Nwnext"/>
              <w:ind w:right="113"/>
              <w:jc w:val="right"/>
            </w:pPr>
            <w:r>
              <w:t>47</w:t>
            </w:r>
            <w:r w:rsidRPr="00360BB2">
              <w:t>%</w:t>
            </w:r>
          </w:p>
        </w:tc>
        <w:tc>
          <w:tcPr>
            <w:tcW w:w="907" w:type="dxa"/>
            <w:tcBorders>
              <w:left w:val="single" w:sz="4" w:space="0" w:color="auto"/>
              <w:right w:val="nil"/>
            </w:tcBorders>
            <w:noWrap/>
            <w:vAlign w:val="center"/>
          </w:tcPr>
          <w:p w14:paraId="5D749D17" w14:textId="77777777" w:rsidR="00212AB8" w:rsidRPr="00360BB2" w:rsidRDefault="00212AB8" w:rsidP="00212AB8">
            <w:pPr>
              <w:pStyle w:val="O0Nwnext"/>
              <w:ind w:right="113"/>
              <w:jc w:val="right"/>
            </w:pPr>
            <w:r>
              <w:t>637</w:t>
            </w:r>
          </w:p>
        </w:tc>
      </w:tr>
      <w:tr w:rsidR="00212AB8" w:rsidRPr="00360BB2" w14:paraId="4FF9C646" w14:textId="77777777" w:rsidTr="00A816A5">
        <w:tc>
          <w:tcPr>
            <w:tcW w:w="539" w:type="dxa"/>
            <w:tcBorders>
              <w:top w:val="nil"/>
              <w:left w:val="nil"/>
              <w:bottom w:val="single" w:sz="4" w:space="0" w:color="auto"/>
              <w:right w:val="single" w:sz="4" w:space="0" w:color="auto"/>
            </w:tcBorders>
            <w:noWrap/>
            <w:vAlign w:val="center"/>
          </w:tcPr>
          <w:p w14:paraId="7AA2C416" w14:textId="77777777" w:rsidR="00212AB8" w:rsidRPr="0099608C" w:rsidRDefault="00212AB8" w:rsidP="00212AB8">
            <w:pPr>
              <w:pStyle w:val="TableCell0-2Break"/>
              <w:rPr>
                <w:rStyle w:val="ChSmallCaps"/>
              </w:rPr>
            </w:pPr>
            <w:r w:rsidRPr="0099608C">
              <w:rPr>
                <w:rStyle w:val="ChSmallCaps"/>
              </w:rPr>
              <w:t>3pl</w:t>
            </w:r>
          </w:p>
        </w:tc>
        <w:tc>
          <w:tcPr>
            <w:tcW w:w="1077" w:type="dxa"/>
            <w:tcBorders>
              <w:left w:val="single" w:sz="4" w:space="0" w:color="auto"/>
              <w:bottom w:val="single" w:sz="4" w:space="0" w:color="auto"/>
            </w:tcBorders>
            <w:noWrap/>
            <w:vAlign w:val="center"/>
          </w:tcPr>
          <w:p w14:paraId="5149794D" w14:textId="77777777" w:rsidR="00212AB8" w:rsidRPr="00B41414" w:rsidRDefault="00212AB8" w:rsidP="00212AB8">
            <w:pPr>
              <w:pStyle w:val="TableCell0-2Break"/>
              <w:rPr>
                <w:rStyle w:val="ChItalBold"/>
              </w:rPr>
            </w:pPr>
            <w:r w:rsidRPr="00B41414">
              <w:rPr>
                <w:rStyle w:val="ChItalBold"/>
              </w:rPr>
              <w:t>dorang</w:t>
            </w:r>
          </w:p>
        </w:tc>
        <w:tc>
          <w:tcPr>
            <w:tcW w:w="794" w:type="dxa"/>
            <w:tcBorders>
              <w:bottom w:val="single" w:sz="4" w:space="0" w:color="auto"/>
            </w:tcBorders>
            <w:noWrap/>
            <w:vAlign w:val="center"/>
          </w:tcPr>
          <w:p w14:paraId="0ABF5BD0" w14:textId="77777777" w:rsidR="00212AB8" w:rsidRPr="00360BB2" w:rsidRDefault="00212AB8" w:rsidP="00212AB8">
            <w:pPr>
              <w:pStyle w:val="TableCell0-2Break"/>
              <w:ind w:right="113"/>
              <w:jc w:val="right"/>
            </w:pPr>
            <w:r w:rsidRPr="00360BB2">
              <w:t>464</w:t>
            </w:r>
          </w:p>
        </w:tc>
        <w:tc>
          <w:tcPr>
            <w:tcW w:w="851" w:type="dxa"/>
            <w:tcBorders>
              <w:top w:val="nil"/>
              <w:bottom w:val="single" w:sz="4" w:space="0" w:color="auto"/>
              <w:right w:val="single" w:sz="4" w:space="0" w:color="auto"/>
            </w:tcBorders>
            <w:noWrap/>
            <w:vAlign w:val="center"/>
          </w:tcPr>
          <w:p w14:paraId="6A31F00F" w14:textId="77777777" w:rsidR="00212AB8" w:rsidRPr="00040EB2" w:rsidRDefault="00212AB8" w:rsidP="00212AB8">
            <w:pPr>
              <w:pStyle w:val="TableCell0-2Break"/>
              <w:ind w:right="113"/>
              <w:jc w:val="right"/>
            </w:pPr>
            <w:r w:rsidRPr="00040EB2">
              <w:t>23%</w:t>
            </w:r>
          </w:p>
        </w:tc>
        <w:tc>
          <w:tcPr>
            <w:tcW w:w="794" w:type="dxa"/>
            <w:tcBorders>
              <w:left w:val="single" w:sz="4" w:space="0" w:color="auto"/>
              <w:bottom w:val="single" w:sz="4" w:space="0" w:color="auto"/>
            </w:tcBorders>
            <w:noWrap/>
            <w:vAlign w:val="center"/>
          </w:tcPr>
          <w:p w14:paraId="18D363D1" w14:textId="77777777" w:rsidR="00212AB8" w:rsidRPr="00B41414" w:rsidRDefault="00212AB8" w:rsidP="00212AB8">
            <w:pPr>
              <w:pStyle w:val="TableCell0-2Break"/>
              <w:rPr>
                <w:rStyle w:val="ChItalBold"/>
              </w:rPr>
            </w:pPr>
            <w:r w:rsidRPr="00B41414">
              <w:rPr>
                <w:rStyle w:val="ChItalBold"/>
              </w:rPr>
              <w:t>dong</w:t>
            </w:r>
          </w:p>
        </w:tc>
        <w:tc>
          <w:tcPr>
            <w:tcW w:w="794" w:type="dxa"/>
            <w:tcBorders>
              <w:bottom w:val="single" w:sz="4" w:space="0" w:color="auto"/>
            </w:tcBorders>
            <w:noWrap/>
            <w:vAlign w:val="center"/>
          </w:tcPr>
          <w:p w14:paraId="00A8FFC7" w14:textId="77777777" w:rsidR="00212AB8" w:rsidRPr="00360BB2" w:rsidRDefault="00212AB8" w:rsidP="00212AB8">
            <w:pPr>
              <w:pStyle w:val="TableCell0-2Break"/>
              <w:ind w:right="113"/>
              <w:jc w:val="right"/>
            </w:pPr>
            <w:r w:rsidRPr="00360BB2">
              <w:t>1,526</w:t>
            </w:r>
          </w:p>
        </w:tc>
        <w:tc>
          <w:tcPr>
            <w:tcW w:w="851" w:type="dxa"/>
            <w:tcBorders>
              <w:top w:val="nil"/>
              <w:bottom w:val="single" w:sz="4" w:space="0" w:color="auto"/>
              <w:right w:val="single" w:sz="4" w:space="0" w:color="auto"/>
            </w:tcBorders>
            <w:noWrap/>
            <w:vAlign w:val="center"/>
          </w:tcPr>
          <w:p w14:paraId="6E692745" w14:textId="77777777" w:rsidR="00212AB8" w:rsidRPr="00EF36C9" w:rsidRDefault="00212AB8" w:rsidP="00212AB8">
            <w:pPr>
              <w:pStyle w:val="TableCell0-2Break"/>
              <w:ind w:right="113"/>
              <w:jc w:val="right"/>
              <w:rPr>
                <w:rStyle w:val="ChUnderl"/>
              </w:rPr>
            </w:pPr>
            <w:r w:rsidRPr="00EF36C9">
              <w:rPr>
                <w:rStyle w:val="ChUnderl"/>
              </w:rPr>
              <w:t>77%</w:t>
            </w:r>
          </w:p>
        </w:tc>
        <w:tc>
          <w:tcPr>
            <w:tcW w:w="907" w:type="dxa"/>
            <w:tcBorders>
              <w:left w:val="single" w:sz="4" w:space="0" w:color="auto"/>
              <w:bottom w:val="single" w:sz="4" w:space="0" w:color="auto"/>
              <w:right w:val="nil"/>
            </w:tcBorders>
            <w:noWrap/>
            <w:vAlign w:val="center"/>
          </w:tcPr>
          <w:p w14:paraId="531461D3" w14:textId="77777777" w:rsidR="00212AB8" w:rsidRPr="00360BB2" w:rsidRDefault="00212AB8" w:rsidP="00212AB8">
            <w:pPr>
              <w:pStyle w:val="TableCell0-2Break"/>
              <w:ind w:right="113"/>
              <w:jc w:val="right"/>
            </w:pPr>
            <w:r w:rsidRPr="00360BB2">
              <w:t>1,990</w:t>
            </w:r>
          </w:p>
        </w:tc>
      </w:tr>
    </w:tbl>
    <w:p w14:paraId="3C38577A" w14:textId="2D30E5D3" w:rsidR="00212AB8" w:rsidRDefault="00212AB8" w:rsidP="00D77CF7">
      <w:pPr>
        <w:pStyle w:val="Body0000after05before"/>
      </w:pPr>
      <w:r>
        <w:t xml:space="preserve">Each pronoun has at least one long and one short form, except for second person singular </w:t>
      </w:r>
      <w:r w:rsidRPr="00886ED3">
        <w:rPr>
          <w:rStyle w:val="ChItalBold"/>
        </w:rPr>
        <w:t>ko</w:t>
      </w:r>
      <w:r>
        <w:t xml:space="preserve"> </w:t>
      </w:r>
      <w:r w:rsidR="00B7093A">
        <w:t>‘</w:t>
      </w:r>
      <w:r w:rsidRPr="0099608C">
        <w:rPr>
          <w:rStyle w:val="ChSmallCaps"/>
        </w:rPr>
        <w:t>2sg</w:t>
      </w:r>
      <w:r w:rsidR="00B7093A">
        <w:t>’</w:t>
      </w:r>
      <w:r>
        <w:t xml:space="preserve">. The token frequencies and percentages given in </w:t>
      </w:r>
      <w:r>
        <w:fldChar w:fldCharType="begin"/>
      </w:r>
      <w:r>
        <w:instrText xml:space="preserve"> REF _Ref363302767 \h </w:instrText>
      </w:r>
      <w:r>
        <w:fldChar w:fldCharType="separate"/>
      </w:r>
      <w:r w:rsidR="00154D81" w:rsidRPr="007A0BC8">
        <w:t xml:space="preserve">Table </w:t>
      </w:r>
      <w:r w:rsidR="00154D81">
        <w:rPr>
          <w:noProof/>
          <w:cs/>
        </w:rPr>
        <w:t>‎</w:t>
      </w:r>
      <w:r w:rsidR="00154D81">
        <w:rPr>
          <w:noProof/>
        </w:rPr>
        <w:t>6</w:t>
      </w:r>
      <w:r w:rsidR="00154D81">
        <w:t>.</w:t>
      </w:r>
      <w:r w:rsidR="00154D81">
        <w:rPr>
          <w:noProof/>
        </w:rPr>
        <w:t>1</w:t>
      </w:r>
      <w:r>
        <w:fldChar w:fldCharType="end"/>
      </w:r>
      <w:r>
        <w:t xml:space="preserve"> indicate clear preferences for most of the pronoun forms (the percentages for the most frequent forms are underlined). As for the first person singular and the third person singular pronouns, the short forms are used much more often than the respective long forms</w:t>
      </w:r>
      <w:r w:rsidR="00D77CF7">
        <w:t xml:space="preserve">: for the first person singular a total of 3,465 short form tokens (77%) versus a total of 1,014 long form tokens (23%) versus, and for the third person singular </w:t>
      </w:r>
      <w:r w:rsidR="00D77CF7" w:rsidRPr="00030D42">
        <w:t xml:space="preserve">a total of </w:t>
      </w:r>
      <w:r w:rsidR="00D77CF7">
        <w:t>3,347</w:t>
      </w:r>
      <w:r w:rsidR="00D77CF7" w:rsidRPr="00030D42">
        <w:t xml:space="preserve"> short form tokens (</w:t>
      </w:r>
      <w:r w:rsidR="00D77CF7">
        <w:t>72</w:t>
      </w:r>
      <w:r w:rsidR="00D77CF7" w:rsidRPr="00030D42">
        <w:t>%)</w:t>
      </w:r>
      <w:r w:rsidR="00D77CF7">
        <w:t xml:space="preserve"> versus a total of 1,285 long form </w:t>
      </w:r>
      <w:r w:rsidR="00D77CF7" w:rsidRPr="00030D42">
        <w:t>tokens (</w:t>
      </w:r>
      <w:r w:rsidR="00D77CF7">
        <w:t xml:space="preserve">28%). </w:t>
      </w:r>
      <w:r>
        <w:t>By contrast, for the first and second person plural pronouns, the long forms are used more frequently than the respective short forms, that is, for the first person plural a total of 1,107 long form tokens (63%) versus a total of 639 short form tokens (37%)</w:t>
      </w:r>
      <w:r w:rsidR="00D77CF7">
        <w:t>,</w:t>
      </w:r>
      <w:r>
        <w:t xml:space="preserve"> and for the second person plural a total of 337 long form </w:t>
      </w:r>
      <w:r w:rsidRPr="00030D42">
        <w:t>tokens (53%) versus a total of 300 short form tokens (47%).</w:t>
      </w:r>
      <w:bookmarkStart w:id="2818" w:name="_Ref368296380"/>
      <w:r w:rsidRPr="00030D42">
        <w:rPr>
          <w:rStyle w:val="FootnoteReference"/>
        </w:rPr>
        <w:footnoteReference w:id="181"/>
      </w:r>
      <w:bookmarkEnd w:id="2818"/>
      <w:r w:rsidRPr="00030D42">
        <w:t xml:space="preserve"> These distributional</w:t>
      </w:r>
      <w:r>
        <w:t xml:space="preserve"> distinctions are not grammatically determined. Instead they represent speaker preferences which are discussed in more detail in the following two sections.</w:t>
      </w:r>
      <w:r>
        <w:rPr>
          <w:rStyle w:val="FootnoteReference"/>
        </w:rPr>
        <w:footnoteReference w:id="182"/>
      </w:r>
    </w:p>
    <w:p w14:paraId="5880BA50" w14:textId="22E84C15" w:rsidR="00212AB8" w:rsidRDefault="00212AB8" w:rsidP="00D03962">
      <w:pPr>
        <w:pStyle w:val="Body0510after"/>
      </w:pPr>
      <w:r>
        <w:t xml:space="preserve">Papuan Malay pronouns very often co-occur with nouns or noun phrases, as shown in </w:t>
      </w:r>
      <w:r>
        <w:fldChar w:fldCharType="begin"/>
      </w:r>
      <w:r>
        <w:instrText xml:space="preserve"> REF _Ref357668613 \h </w:instrText>
      </w:r>
      <w:r>
        <w:fldChar w:fldCharType="separate"/>
      </w:r>
      <w:r w:rsidR="00154D81" w:rsidRPr="00856563">
        <w:t>(</w:t>
      </w:r>
      <w:r w:rsidR="00154D81">
        <w:rPr>
          <w:noProof/>
        </w:rPr>
        <w:t>1</w:t>
      </w:r>
      <w:r w:rsidR="00154D81" w:rsidRPr="00856563">
        <w:t>)</w:t>
      </w:r>
      <w:r>
        <w:fldChar w:fldCharType="end"/>
      </w:r>
      <w:r>
        <w:t xml:space="preserve">. This chapter argues that </w:t>
      </w:r>
      <w:r w:rsidR="00B7093A">
        <w:t>‘</w:t>
      </w:r>
      <w:r w:rsidRPr="0099608C">
        <w:rPr>
          <w:rStyle w:val="ChSmallCaps"/>
        </w:rPr>
        <w:t>pro</w:t>
      </w:r>
      <w:r w:rsidRPr="00D32413">
        <w:t xml:space="preserve"> </w:t>
      </w:r>
      <w:r w:rsidRPr="0099608C">
        <w:rPr>
          <w:rStyle w:val="ChSmallCaps"/>
        </w:rPr>
        <w:t>np</w:t>
      </w:r>
      <w:r w:rsidR="00B7093A">
        <w:t>’</w:t>
      </w:r>
      <w:r>
        <w:t xml:space="preserve"> constructions in which a pronoun precedes a noun or noun phrase, as in </w:t>
      </w:r>
      <w:r w:rsidRPr="001C64DF">
        <w:rPr>
          <w:rStyle w:val="ChItalBold"/>
        </w:rPr>
        <w:t xml:space="preserve">ko </w:t>
      </w:r>
      <w:r w:rsidRPr="001C64DF">
        <w:t>[</w:t>
      </w:r>
      <w:r w:rsidRPr="001C64DF">
        <w:rPr>
          <w:rStyle w:val="ChItalBold"/>
        </w:rPr>
        <w:t>sungay ko</w:t>
      </w:r>
      <w:r w:rsidRPr="001C64DF">
        <w:t>]</w:t>
      </w:r>
      <w:r>
        <w:t xml:space="preserve"> </w:t>
      </w:r>
      <w:r w:rsidR="00B7093A">
        <w:t>‘</w:t>
      </w:r>
      <w:r>
        <w:t>you, [you river]</w:t>
      </w:r>
      <w:r w:rsidR="00B7093A">
        <w:t>’</w:t>
      </w:r>
      <w:r>
        <w:t xml:space="preserve">, constitute appositional constructions, with the pronouns having pronominal function. </w:t>
      </w:r>
      <w:r w:rsidR="00B7093A">
        <w:t>‘</w:t>
      </w:r>
      <w:r w:rsidRPr="0099608C">
        <w:rPr>
          <w:rStyle w:val="ChSmallCaps"/>
        </w:rPr>
        <w:t>np</w:t>
      </w:r>
      <w:r w:rsidRPr="00D32413">
        <w:t xml:space="preserve"> </w:t>
      </w:r>
      <w:r w:rsidRPr="0099608C">
        <w:rPr>
          <w:rStyle w:val="ChSmallCaps"/>
        </w:rPr>
        <w:t>pro</w:t>
      </w:r>
      <w:r w:rsidR="00B7093A">
        <w:t>’</w:t>
      </w:r>
      <w:r>
        <w:t xml:space="preserve"> constructions in which the pronoun follows a noun or noun phrase, as in </w:t>
      </w:r>
      <w:r w:rsidRPr="00C07E45">
        <w:rPr>
          <w:rStyle w:val="ChItalBold"/>
        </w:rPr>
        <w:t>sungay ko</w:t>
      </w:r>
      <w:r>
        <w:t xml:space="preserve"> </w:t>
      </w:r>
      <w:r w:rsidR="00B7093A">
        <w:t>‘</w:t>
      </w:r>
      <w:r>
        <w:t>you river</w:t>
      </w:r>
      <w:r w:rsidR="00B7093A">
        <w:t>’</w:t>
      </w:r>
      <w:r>
        <w:t xml:space="preserve">, by contrast, are analyzed as noun phrases with adnominally used pronouns in post-head position. To demonstrate this distinction, appositional </w:t>
      </w:r>
      <w:r w:rsidR="00B7093A">
        <w:t>‘</w:t>
      </w:r>
      <w:r w:rsidRPr="0099608C">
        <w:rPr>
          <w:rStyle w:val="ChSmallCaps"/>
        </w:rPr>
        <w:t>pro</w:t>
      </w:r>
      <w:r w:rsidRPr="00D32413">
        <w:t xml:space="preserve"> </w:t>
      </w:r>
      <w:r w:rsidRPr="0099608C">
        <w:rPr>
          <w:rStyle w:val="ChSmallCaps"/>
        </w:rPr>
        <w:t>np</w:t>
      </w:r>
      <w:r w:rsidR="00B7093A">
        <w:t>’</w:t>
      </w:r>
      <w:r>
        <w:t xml:space="preserve"> constructions and adnominal </w:t>
      </w:r>
      <w:r w:rsidR="00B7093A">
        <w:t>‘</w:t>
      </w:r>
      <w:r w:rsidRPr="0099608C">
        <w:rPr>
          <w:rStyle w:val="ChSmallCaps"/>
        </w:rPr>
        <w:t>np</w:t>
      </w:r>
      <w:r w:rsidRPr="00D32413">
        <w:t xml:space="preserve"> </w:t>
      </w:r>
      <w:r w:rsidRPr="0099608C">
        <w:rPr>
          <w:rStyle w:val="ChSmallCaps"/>
        </w:rPr>
        <w:t>pro</w:t>
      </w:r>
      <w:r w:rsidR="00B7093A">
        <w:t>’</w:t>
      </w:r>
      <w:r>
        <w:t xml:space="preserve"> are discussed in some detail in §</w:t>
      </w:r>
      <w:r>
        <w:fldChar w:fldCharType="begin"/>
      </w:r>
      <w:r>
        <w:instrText xml:space="preserve"> REF _Ref352671416 \w \h </w:instrText>
      </w:r>
      <w:r>
        <w:fldChar w:fldCharType="separate"/>
      </w:r>
      <w:r w:rsidR="00154D81">
        <w:rPr>
          <w:cs/>
        </w:rPr>
        <w:t>‎</w:t>
      </w:r>
      <w:r w:rsidR="00154D81">
        <w:t>6.1.6</w:t>
      </w:r>
      <w:r>
        <w:fldChar w:fldCharType="end"/>
      </w:r>
      <w:r>
        <w:t xml:space="preserve"> and §</w:t>
      </w:r>
      <w:r>
        <w:fldChar w:fldCharType="begin"/>
      </w:r>
      <w:r>
        <w:instrText xml:space="preserve"> REF _Ref352678481 \w \h </w:instrText>
      </w:r>
      <w:r>
        <w:fldChar w:fldCharType="separate"/>
      </w:r>
      <w:r w:rsidR="00154D81">
        <w:rPr>
          <w:cs/>
        </w:rPr>
        <w:t>‎</w:t>
      </w:r>
      <w:r w:rsidR="00154D81">
        <w:t>6.2</w:t>
      </w:r>
      <w:r>
        <w:fldChar w:fldCharType="end"/>
      </w:r>
      <w:r>
        <w:t>, respectively.</w:t>
      </w:r>
    </w:p>
    <w:tbl>
      <w:tblPr>
        <w:tblW w:w="6581" w:type="dxa"/>
        <w:tblCellMar>
          <w:left w:w="42" w:type="dxa"/>
          <w:right w:w="42" w:type="dxa"/>
        </w:tblCellMar>
        <w:tblLook w:val="01E0" w:firstRow="1" w:lastRow="1" w:firstColumn="1" w:lastColumn="1" w:noHBand="0" w:noVBand="0"/>
      </w:tblPr>
      <w:tblGrid>
        <w:gridCol w:w="709"/>
        <w:gridCol w:w="284"/>
        <w:gridCol w:w="510"/>
        <w:gridCol w:w="29"/>
        <w:gridCol w:w="600"/>
        <w:gridCol w:w="489"/>
        <w:gridCol w:w="440"/>
        <w:gridCol w:w="489"/>
        <w:gridCol w:w="785"/>
        <w:gridCol w:w="489"/>
        <w:gridCol w:w="756"/>
        <w:gridCol w:w="1001"/>
      </w:tblGrid>
      <w:tr w:rsidR="00AC23C4" w:rsidRPr="00414A9C" w14:paraId="011483E9" w14:textId="77777777" w:rsidTr="00AC23C4">
        <w:tc>
          <w:tcPr>
            <w:tcW w:w="709" w:type="dxa"/>
            <w:shd w:val="clear" w:color="auto" w:fill="auto"/>
          </w:tcPr>
          <w:p w14:paraId="5D78647B" w14:textId="77777777" w:rsidR="00212AB8" w:rsidRPr="00932E99" w:rsidRDefault="00212AB8" w:rsidP="00212AB8">
            <w:pPr>
              <w:pStyle w:val="O0Nwnext"/>
            </w:pPr>
            <w:bookmarkStart w:id="2821" w:name="_Ref357668613"/>
            <w:r w:rsidRPr="00856563">
              <w:t>(</w:t>
            </w:r>
            <w:fldSimple w:instr=" SEQ ( \* ARABIC \s 1 ">
              <w:r w:rsidR="00154D81">
                <w:rPr>
                  <w:noProof/>
                </w:rPr>
                <w:t>1</w:t>
              </w:r>
            </w:fldSimple>
            <w:r w:rsidRPr="00856563">
              <w:t>)</w:t>
            </w:r>
            <w:bookmarkEnd w:id="2821"/>
          </w:p>
        </w:tc>
        <w:tc>
          <w:tcPr>
            <w:tcW w:w="284" w:type="dxa"/>
            <w:shd w:val="clear" w:color="auto" w:fill="auto"/>
          </w:tcPr>
          <w:p w14:paraId="6EB39F38" w14:textId="77777777" w:rsidR="00212AB8" w:rsidRPr="00D42BEE" w:rsidRDefault="00212AB8" w:rsidP="00212AB8">
            <w:pPr>
              <w:pStyle w:val="Text"/>
            </w:pPr>
            <w:r>
              <w:t>…</w:t>
            </w:r>
          </w:p>
        </w:tc>
        <w:tc>
          <w:tcPr>
            <w:tcW w:w="510" w:type="dxa"/>
            <w:shd w:val="clear" w:color="auto" w:fill="auto"/>
          </w:tcPr>
          <w:p w14:paraId="7BF00DB1" w14:textId="77777777" w:rsidR="00212AB8" w:rsidRPr="00D42BEE" w:rsidRDefault="00212AB8" w:rsidP="00212AB8">
            <w:pPr>
              <w:pStyle w:val="Text"/>
            </w:pPr>
            <w:r w:rsidRPr="00D42BEE">
              <w:t>tida</w:t>
            </w:r>
          </w:p>
        </w:tc>
        <w:tc>
          <w:tcPr>
            <w:tcW w:w="629" w:type="dxa"/>
            <w:gridSpan w:val="2"/>
            <w:shd w:val="clear" w:color="auto" w:fill="auto"/>
          </w:tcPr>
          <w:p w14:paraId="434A444C" w14:textId="77777777" w:rsidR="00212AB8" w:rsidRPr="00D42BEE" w:rsidRDefault="00212AB8" w:rsidP="00212AB8">
            <w:pPr>
              <w:pStyle w:val="Text"/>
            </w:pPr>
            <w:r w:rsidRPr="00D42BEE">
              <w:t>perna</w:t>
            </w:r>
          </w:p>
        </w:tc>
        <w:tc>
          <w:tcPr>
            <w:tcW w:w="489" w:type="dxa"/>
            <w:shd w:val="clear" w:color="auto" w:fill="auto"/>
          </w:tcPr>
          <w:p w14:paraId="132B0156" w14:textId="77777777" w:rsidR="00212AB8" w:rsidRPr="00D42BEE" w:rsidRDefault="00212AB8" w:rsidP="00212AB8">
            <w:pPr>
              <w:pStyle w:val="Text"/>
            </w:pPr>
            <w:r>
              <w:t>dia</w:t>
            </w:r>
          </w:p>
        </w:tc>
        <w:tc>
          <w:tcPr>
            <w:tcW w:w="440" w:type="dxa"/>
            <w:shd w:val="clear" w:color="auto" w:fill="auto"/>
          </w:tcPr>
          <w:p w14:paraId="73DEFF07" w14:textId="77777777" w:rsidR="00212AB8" w:rsidRPr="00D42BEE" w:rsidRDefault="00212AB8" w:rsidP="00212AB8">
            <w:pPr>
              <w:pStyle w:val="Text"/>
            </w:pPr>
            <w:r>
              <w:t>liat,</w:t>
            </w:r>
          </w:p>
        </w:tc>
        <w:tc>
          <w:tcPr>
            <w:tcW w:w="489" w:type="dxa"/>
            <w:shd w:val="clear" w:color="auto" w:fill="auto"/>
          </w:tcPr>
          <w:p w14:paraId="4CEAB7FD" w14:textId="77777777" w:rsidR="00212AB8" w:rsidRPr="004F0DE5" w:rsidRDefault="00212AB8" w:rsidP="00212AB8">
            <w:pPr>
              <w:pStyle w:val="Text"/>
              <w:rPr>
                <w:rStyle w:val="ChBlueBold"/>
              </w:rPr>
            </w:pPr>
            <w:r w:rsidRPr="004F0DE5">
              <w:rPr>
                <w:rStyle w:val="ChBlueBold"/>
              </w:rPr>
              <w:t>ko</w:t>
            </w:r>
          </w:p>
        </w:tc>
        <w:tc>
          <w:tcPr>
            <w:tcW w:w="785" w:type="dxa"/>
            <w:shd w:val="clear" w:color="auto" w:fill="auto"/>
          </w:tcPr>
          <w:p w14:paraId="63A135E8" w14:textId="77777777" w:rsidR="00212AB8" w:rsidRPr="004F0DE5" w:rsidRDefault="00212AB8" w:rsidP="00212AB8">
            <w:pPr>
              <w:pStyle w:val="Text"/>
              <w:rPr>
                <w:rStyle w:val="ChBlueBold"/>
              </w:rPr>
            </w:pPr>
            <w:r w:rsidRPr="004F0DE5">
              <w:rPr>
                <w:rStyle w:val="ChBlueBold"/>
              </w:rPr>
              <w:t>sungay</w:t>
            </w:r>
          </w:p>
        </w:tc>
        <w:tc>
          <w:tcPr>
            <w:tcW w:w="489" w:type="dxa"/>
            <w:shd w:val="clear" w:color="auto" w:fill="auto"/>
          </w:tcPr>
          <w:p w14:paraId="3A9DECAF" w14:textId="77777777" w:rsidR="00212AB8" w:rsidRPr="00D617E5" w:rsidRDefault="00212AB8" w:rsidP="00212AB8">
            <w:pPr>
              <w:pStyle w:val="Text"/>
              <w:rPr>
                <w:rStyle w:val="ChBlueBold"/>
              </w:rPr>
            </w:pPr>
            <w:r w:rsidRPr="00D617E5">
              <w:rPr>
                <w:rStyle w:val="ChBlueBold"/>
              </w:rPr>
              <w:t>ko</w:t>
            </w:r>
          </w:p>
        </w:tc>
        <w:tc>
          <w:tcPr>
            <w:tcW w:w="756" w:type="dxa"/>
            <w:shd w:val="clear" w:color="auto" w:fill="auto"/>
          </w:tcPr>
          <w:p w14:paraId="578DC286" w14:textId="77777777" w:rsidR="00212AB8" w:rsidRPr="00D42BEE" w:rsidRDefault="00212AB8" w:rsidP="00212AB8">
            <w:pPr>
              <w:pStyle w:val="Text"/>
            </w:pPr>
            <w:r w:rsidRPr="00D42BEE">
              <w:t>bisa</w:t>
            </w:r>
          </w:p>
        </w:tc>
        <w:tc>
          <w:tcPr>
            <w:tcW w:w="1001" w:type="dxa"/>
            <w:shd w:val="clear" w:color="auto" w:fill="auto"/>
          </w:tcPr>
          <w:p w14:paraId="746C7D6C" w14:textId="77777777" w:rsidR="00212AB8" w:rsidRPr="00D42BEE" w:rsidRDefault="00212AB8" w:rsidP="00212AB8">
            <w:pPr>
              <w:pStyle w:val="Text"/>
            </w:pPr>
            <w:r w:rsidRPr="00D42BEE">
              <w:t>terbuka</w:t>
            </w:r>
          </w:p>
        </w:tc>
      </w:tr>
      <w:tr w:rsidR="00AC23C4" w:rsidRPr="00AC23C4" w14:paraId="0AF1B8E8" w14:textId="77777777" w:rsidTr="00AC23C4">
        <w:tc>
          <w:tcPr>
            <w:tcW w:w="709" w:type="dxa"/>
            <w:shd w:val="clear" w:color="auto" w:fill="auto"/>
          </w:tcPr>
          <w:p w14:paraId="0B1535E0" w14:textId="77777777" w:rsidR="00212AB8" w:rsidRPr="00176904" w:rsidRDefault="00212AB8" w:rsidP="00212AB8">
            <w:pPr>
              <w:pStyle w:val="GlossEng2ptafter"/>
            </w:pPr>
          </w:p>
        </w:tc>
        <w:tc>
          <w:tcPr>
            <w:tcW w:w="284" w:type="dxa"/>
            <w:shd w:val="clear" w:color="auto" w:fill="auto"/>
          </w:tcPr>
          <w:p w14:paraId="47C076A4" w14:textId="77777777" w:rsidR="00212AB8" w:rsidRPr="007617BE" w:rsidRDefault="00212AB8" w:rsidP="00212AB8">
            <w:pPr>
              <w:pStyle w:val="GlossEng2ptafter"/>
              <w:rPr>
                <w:rStyle w:val="ChSmallCaps"/>
              </w:rPr>
            </w:pPr>
          </w:p>
        </w:tc>
        <w:tc>
          <w:tcPr>
            <w:tcW w:w="510" w:type="dxa"/>
            <w:shd w:val="clear" w:color="auto" w:fill="auto"/>
          </w:tcPr>
          <w:p w14:paraId="3D94539F" w14:textId="77777777" w:rsidR="00212AB8" w:rsidRPr="0099608C" w:rsidRDefault="00212AB8" w:rsidP="00212AB8">
            <w:pPr>
              <w:pStyle w:val="GlossEng2ptafter"/>
              <w:rPr>
                <w:rStyle w:val="ChSmallCaps"/>
              </w:rPr>
            </w:pPr>
            <w:r w:rsidRPr="0099608C">
              <w:rPr>
                <w:rStyle w:val="ChSmallCaps"/>
              </w:rPr>
              <w:t>neg</w:t>
            </w:r>
          </w:p>
        </w:tc>
        <w:tc>
          <w:tcPr>
            <w:tcW w:w="629" w:type="dxa"/>
            <w:gridSpan w:val="2"/>
            <w:shd w:val="clear" w:color="auto" w:fill="auto"/>
          </w:tcPr>
          <w:p w14:paraId="7E58DB6A" w14:textId="77777777" w:rsidR="00212AB8" w:rsidRPr="00D42BEE" w:rsidRDefault="00212AB8" w:rsidP="00212AB8">
            <w:pPr>
              <w:pStyle w:val="GlossEng2ptafter"/>
            </w:pPr>
            <w:r w:rsidRPr="00D42BEE">
              <w:t>once</w:t>
            </w:r>
          </w:p>
        </w:tc>
        <w:tc>
          <w:tcPr>
            <w:tcW w:w="489" w:type="dxa"/>
            <w:shd w:val="clear" w:color="auto" w:fill="auto"/>
          </w:tcPr>
          <w:p w14:paraId="31E67DDA" w14:textId="77777777" w:rsidR="00212AB8" w:rsidRPr="0099608C" w:rsidRDefault="00212AB8" w:rsidP="00212AB8">
            <w:pPr>
              <w:pStyle w:val="GlossEng2ptafter"/>
              <w:rPr>
                <w:rStyle w:val="ChSmallCaps"/>
              </w:rPr>
            </w:pPr>
            <w:r w:rsidRPr="0099608C">
              <w:rPr>
                <w:rStyle w:val="ChSmallCaps"/>
              </w:rPr>
              <w:t>3sg</w:t>
            </w:r>
          </w:p>
        </w:tc>
        <w:tc>
          <w:tcPr>
            <w:tcW w:w="440" w:type="dxa"/>
            <w:shd w:val="clear" w:color="auto" w:fill="auto"/>
          </w:tcPr>
          <w:p w14:paraId="7276CFE9" w14:textId="77777777" w:rsidR="00212AB8" w:rsidRPr="00D42BEE" w:rsidRDefault="00212AB8" w:rsidP="00212AB8">
            <w:pPr>
              <w:pStyle w:val="GlossEng2ptafter"/>
            </w:pPr>
            <w:r w:rsidRPr="00D42BEE">
              <w:t>see</w:t>
            </w:r>
          </w:p>
        </w:tc>
        <w:tc>
          <w:tcPr>
            <w:tcW w:w="489" w:type="dxa"/>
            <w:shd w:val="clear" w:color="auto" w:fill="auto"/>
          </w:tcPr>
          <w:p w14:paraId="531314EE" w14:textId="77777777" w:rsidR="00212AB8" w:rsidRPr="0099608C" w:rsidRDefault="00212AB8" w:rsidP="00212AB8">
            <w:pPr>
              <w:pStyle w:val="GlossEng2ptafter"/>
              <w:rPr>
                <w:rStyle w:val="ChSmallCaps"/>
              </w:rPr>
            </w:pPr>
            <w:r w:rsidRPr="0099608C">
              <w:rPr>
                <w:rStyle w:val="ChSmallCaps"/>
              </w:rPr>
              <w:t>2sg</w:t>
            </w:r>
          </w:p>
        </w:tc>
        <w:tc>
          <w:tcPr>
            <w:tcW w:w="785" w:type="dxa"/>
            <w:shd w:val="clear" w:color="auto" w:fill="auto"/>
          </w:tcPr>
          <w:p w14:paraId="1E16CEE5" w14:textId="77777777" w:rsidR="00212AB8" w:rsidRPr="00D42BEE" w:rsidRDefault="00212AB8" w:rsidP="00212AB8">
            <w:pPr>
              <w:pStyle w:val="GlossEng2ptafter"/>
            </w:pPr>
            <w:r w:rsidRPr="00D42BEE">
              <w:t>river</w:t>
            </w:r>
          </w:p>
        </w:tc>
        <w:tc>
          <w:tcPr>
            <w:tcW w:w="489" w:type="dxa"/>
            <w:shd w:val="clear" w:color="auto" w:fill="auto"/>
          </w:tcPr>
          <w:p w14:paraId="6C0BF843" w14:textId="77777777" w:rsidR="00212AB8" w:rsidRPr="0099608C" w:rsidRDefault="00212AB8" w:rsidP="00212AB8">
            <w:pPr>
              <w:pStyle w:val="GlossEng2ptafter"/>
              <w:rPr>
                <w:rStyle w:val="ChSmallCaps"/>
              </w:rPr>
            </w:pPr>
            <w:r w:rsidRPr="0099608C">
              <w:rPr>
                <w:rStyle w:val="ChSmallCaps"/>
              </w:rPr>
              <w:t>2sg</w:t>
            </w:r>
          </w:p>
        </w:tc>
        <w:tc>
          <w:tcPr>
            <w:tcW w:w="756" w:type="dxa"/>
            <w:shd w:val="clear" w:color="auto" w:fill="auto"/>
          </w:tcPr>
          <w:p w14:paraId="224010B6" w14:textId="77777777" w:rsidR="00212AB8" w:rsidRPr="00D42BEE" w:rsidRDefault="00212AB8" w:rsidP="00212AB8">
            <w:pPr>
              <w:pStyle w:val="GlossEng2ptafter"/>
            </w:pPr>
            <w:r w:rsidRPr="00D42BEE">
              <w:t>be.able</w:t>
            </w:r>
          </w:p>
        </w:tc>
        <w:tc>
          <w:tcPr>
            <w:tcW w:w="1001" w:type="dxa"/>
            <w:shd w:val="clear" w:color="auto" w:fill="auto"/>
          </w:tcPr>
          <w:p w14:paraId="0ECDDF07" w14:textId="77777777" w:rsidR="00212AB8" w:rsidRPr="00D42BEE" w:rsidRDefault="00212AB8" w:rsidP="00212AB8">
            <w:pPr>
              <w:pStyle w:val="GlossEng2ptafter"/>
            </w:pPr>
            <w:r>
              <w:t>be.</w:t>
            </w:r>
            <w:r w:rsidRPr="00D42BEE">
              <w:t>open</w:t>
            </w:r>
            <w:r>
              <w:t>ed</w:t>
            </w:r>
          </w:p>
        </w:tc>
      </w:tr>
      <w:tr w:rsidR="00212AB8" w:rsidRPr="00D42BEE" w14:paraId="2922A77A" w14:textId="77777777" w:rsidTr="00AC23C4">
        <w:trPr>
          <w:gridAfter w:val="8"/>
          <w:wAfter w:w="5049" w:type="dxa"/>
        </w:trPr>
        <w:tc>
          <w:tcPr>
            <w:tcW w:w="709" w:type="dxa"/>
            <w:shd w:val="clear" w:color="auto" w:fill="auto"/>
          </w:tcPr>
          <w:p w14:paraId="764F59F2" w14:textId="77777777" w:rsidR="00212AB8" w:rsidRPr="00F41C6F" w:rsidRDefault="00212AB8" w:rsidP="00212AB8">
            <w:pPr>
              <w:pStyle w:val="O0Nwnext"/>
            </w:pPr>
          </w:p>
        </w:tc>
        <w:tc>
          <w:tcPr>
            <w:tcW w:w="823" w:type="dxa"/>
            <w:gridSpan w:val="3"/>
            <w:shd w:val="clear" w:color="auto" w:fill="auto"/>
          </w:tcPr>
          <w:p w14:paraId="5D3A858F" w14:textId="77777777" w:rsidR="00212AB8" w:rsidRPr="00D42BEE" w:rsidRDefault="00212AB8" w:rsidP="00212AB8">
            <w:pPr>
              <w:pStyle w:val="Text"/>
            </w:pPr>
            <w:r w:rsidRPr="00D42BEE">
              <w:t>begini</w:t>
            </w:r>
          </w:p>
        </w:tc>
      </w:tr>
      <w:tr w:rsidR="00212AB8" w:rsidRPr="00D42BEE" w14:paraId="18236F4A" w14:textId="77777777" w:rsidTr="00AC23C4">
        <w:trPr>
          <w:gridAfter w:val="8"/>
          <w:wAfter w:w="5049" w:type="dxa"/>
        </w:trPr>
        <w:tc>
          <w:tcPr>
            <w:tcW w:w="709" w:type="dxa"/>
            <w:shd w:val="clear" w:color="auto" w:fill="auto"/>
          </w:tcPr>
          <w:p w14:paraId="317FB5B5" w14:textId="77777777" w:rsidR="00212AB8" w:rsidRPr="00F41C6F" w:rsidRDefault="00212AB8" w:rsidP="00212AB8">
            <w:pPr>
              <w:pStyle w:val="GlossEng"/>
            </w:pPr>
          </w:p>
        </w:tc>
        <w:tc>
          <w:tcPr>
            <w:tcW w:w="823" w:type="dxa"/>
            <w:gridSpan w:val="3"/>
            <w:shd w:val="clear" w:color="auto" w:fill="auto"/>
          </w:tcPr>
          <w:p w14:paraId="0B6AB80D" w14:textId="77777777" w:rsidR="00212AB8" w:rsidRPr="00D42BEE" w:rsidRDefault="00212AB8" w:rsidP="00212AB8">
            <w:pPr>
              <w:pStyle w:val="GlossEng"/>
            </w:pPr>
            <w:r w:rsidRPr="00D42BEE">
              <w:t>like.this</w:t>
            </w:r>
          </w:p>
        </w:tc>
      </w:tr>
    </w:tbl>
    <w:p w14:paraId="227135F0" w14:textId="7CF2D5DD" w:rsidR="00212AB8" w:rsidRPr="0030355F" w:rsidRDefault="00212AB8" w:rsidP="00212AB8">
      <w:pPr>
        <w:pStyle w:val="FreeTranslEng"/>
      </w:pPr>
      <w:r>
        <w:t xml:space="preserve">[Seeing the ocean for the first time:] </w:t>
      </w:r>
      <w:r w:rsidR="00B7093A">
        <w:t>‘</w:t>
      </w:r>
      <w:r>
        <w:t xml:space="preserve">[never before has he seen, what, a river that is so very big like this ocean,] never before has he seen </w:t>
      </w:r>
      <w:r w:rsidRPr="004F0DE5">
        <w:rPr>
          <w:rStyle w:val="ChBlueBold"/>
        </w:rPr>
        <w:t>you</w:t>
      </w:r>
      <w:r w:rsidRPr="00875CA1">
        <w:t xml:space="preserve">, </w:t>
      </w:r>
      <w:r w:rsidRPr="004F0DE5">
        <w:rPr>
          <w:rStyle w:val="ChBlueBold"/>
        </w:rPr>
        <w:t>you river</w:t>
      </w:r>
      <w:r>
        <w:t xml:space="preserve"> can be wide like this?</w:t>
      </w:r>
      <w:r w:rsidR="00B7093A">
        <w:t>’</w:t>
      </w:r>
      <w:r>
        <w:t xml:space="preserve"> </w:t>
      </w:r>
      <w:r w:rsidRPr="00176904">
        <w:rPr>
          <w:rStyle w:val="ExampleSource"/>
        </w:rPr>
        <w:t>[080922-010a-</w:t>
      </w:r>
      <w:r w:rsidR="00F00E41">
        <w:rPr>
          <w:rStyle w:val="ExampleSource"/>
        </w:rPr>
        <w:t>Cv</w:t>
      </w:r>
      <w:r w:rsidRPr="00176904">
        <w:rPr>
          <w:rStyle w:val="ExampleSource"/>
        </w:rPr>
        <w:t>NF.</w:t>
      </w:r>
      <w:r>
        <w:rPr>
          <w:rStyle w:val="ExampleSource"/>
        </w:rPr>
        <w:t>0212</w:t>
      </w:r>
      <w:r w:rsidR="00E34EAC">
        <w:rPr>
          <w:rStyle w:val="ExampleSource"/>
        </w:rPr>
        <w:t>-</w:t>
      </w:r>
      <w:r w:rsidRPr="00176904">
        <w:rPr>
          <w:rStyle w:val="ExampleSource"/>
        </w:rPr>
        <w:t>0213]</w:t>
      </w:r>
      <w:r>
        <w:rPr>
          <w:rStyle w:val="FootnoteReference"/>
        </w:rPr>
        <w:footnoteReference w:id="183"/>
      </w:r>
    </w:p>
    <w:p w14:paraId="6C2EF9AC" w14:textId="77777777" w:rsidR="00212AB8" w:rsidRDefault="00212AB8" w:rsidP="00212AB8">
      <w:pPr>
        <w:pStyle w:val="Body0015after"/>
      </w:pPr>
      <w:r>
        <w:t xml:space="preserve">The following sections discuss the pronouns in more detail. Their pronominal uses are examined in </w:t>
      </w:r>
      <w:r w:rsidRPr="00674BB1">
        <w:t>§</w:t>
      </w:r>
      <w:r>
        <w:fldChar w:fldCharType="begin"/>
      </w:r>
      <w:r>
        <w:instrText xml:space="preserve"> REF _Ref352678462 \w \h </w:instrText>
      </w:r>
      <w:r>
        <w:fldChar w:fldCharType="separate"/>
      </w:r>
      <w:r w:rsidR="00154D81">
        <w:rPr>
          <w:cs/>
        </w:rPr>
        <w:t>‎</w:t>
      </w:r>
      <w:r w:rsidR="00154D81">
        <w:t>6.1</w:t>
      </w:r>
      <w:r>
        <w:fldChar w:fldCharType="end"/>
      </w:r>
      <w:r>
        <w:t xml:space="preserve">, and their adnominal </w:t>
      </w:r>
      <w:r w:rsidRPr="00674BB1">
        <w:t xml:space="preserve">uses </w:t>
      </w:r>
      <w:r>
        <w:t xml:space="preserve">in </w:t>
      </w:r>
      <w:r w:rsidRPr="00674BB1">
        <w:t>§</w:t>
      </w:r>
      <w:r>
        <w:fldChar w:fldCharType="begin"/>
      </w:r>
      <w:r>
        <w:instrText xml:space="preserve"> REF _Ref352678481 \w \h </w:instrText>
      </w:r>
      <w:r>
        <w:fldChar w:fldCharType="separate"/>
      </w:r>
      <w:r w:rsidR="00154D81">
        <w:rPr>
          <w:cs/>
        </w:rPr>
        <w:t>‎</w:t>
      </w:r>
      <w:r w:rsidR="00154D81">
        <w:t>6.2</w:t>
      </w:r>
      <w:r>
        <w:fldChar w:fldCharType="end"/>
      </w:r>
      <w:r>
        <w:t xml:space="preserve">. The main points of this chapter are summarized in </w:t>
      </w:r>
      <w:r w:rsidRPr="00674BB1">
        <w:t>§</w:t>
      </w:r>
      <w:r>
        <w:fldChar w:fldCharType="begin"/>
      </w:r>
      <w:r>
        <w:instrText xml:space="preserve"> REF _Ref345150045 \w \h </w:instrText>
      </w:r>
      <w:r>
        <w:fldChar w:fldCharType="separate"/>
      </w:r>
      <w:r w:rsidR="00154D81">
        <w:rPr>
          <w:cs/>
        </w:rPr>
        <w:t>‎</w:t>
      </w:r>
      <w:r w:rsidR="00154D81">
        <w:t>6.3</w:t>
      </w:r>
      <w:r>
        <w:fldChar w:fldCharType="end"/>
      </w:r>
      <w:r>
        <w:t>.</w:t>
      </w:r>
    </w:p>
    <w:p w14:paraId="612D323E" w14:textId="77777777" w:rsidR="00212AB8" w:rsidRDefault="00212AB8" w:rsidP="00212AB8">
      <w:pPr>
        <w:pStyle w:val="Heading2"/>
      </w:pPr>
      <w:bookmarkStart w:id="2822" w:name="_Ref352678462"/>
      <w:bookmarkStart w:id="2823" w:name="_Toc367531149"/>
      <w:bookmarkStart w:id="2824" w:name="_Toc440455636"/>
      <w:r>
        <w:t>Pronominal uses</w:t>
      </w:r>
      <w:bookmarkEnd w:id="2822"/>
      <w:bookmarkEnd w:id="2823"/>
      <w:bookmarkEnd w:id="2824"/>
    </w:p>
    <w:p w14:paraId="1DED70FB" w14:textId="77777777" w:rsidR="00212AB8" w:rsidRDefault="00212AB8" w:rsidP="00212AB8">
      <w:pPr>
        <w:pStyle w:val="Body0015after"/>
      </w:pPr>
      <w:r>
        <w:t>This section explores three major aspects with respect to the pronominal uses of the pronouns: (1) the distribution of the long and short pronoun forms within the clause (§</w:t>
      </w:r>
      <w:r>
        <w:fldChar w:fldCharType="begin"/>
      </w:r>
      <w:r>
        <w:instrText xml:space="preserve"> REF _Ref351452338 \w \h </w:instrText>
      </w:r>
      <w:r>
        <w:fldChar w:fldCharType="separate"/>
      </w:r>
      <w:r w:rsidR="00154D81">
        <w:rPr>
          <w:cs/>
        </w:rPr>
        <w:t>‎</w:t>
      </w:r>
      <w:r w:rsidR="00154D81">
        <w:t>6.1.1</w:t>
      </w:r>
      <w:r>
        <w:fldChar w:fldCharType="end"/>
      </w:r>
      <w:r>
        <w:t>), (2) their modification (§</w:t>
      </w:r>
      <w:r>
        <w:fldChar w:fldCharType="begin"/>
      </w:r>
      <w:r>
        <w:instrText xml:space="preserve"> REF _Ref351452340 \w \h </w:instrText>
      </w:r>
      <w:r>
        <w:fldChar w:fldCharType="separate"/>
      </w:r>
      <w:r w:rsidR="00154D81">
        <w:rPr>
          <w:cs/>
        </w:rPr>
        <w:t>‎</w:t>
      </w:r>
      <w:r w:rsidR="00154D81">
        <w:t>6.1.2</w:t>
      </w:r>
      <w:r>
        <w:fldChar w:fldCharType="end"/>
      </w:r>
      <w:r>
        <w:t>), and (3) their uses in different constructions, namely adnominal possessive constructions (§</w:t>
      </w:r>
      <w:r>
        <w:fldChar w:fldCharType="begin"/>
      </w:r>
      <w:r>
        <w:instrText xml:space="preserve"> REF _Ref351452339 \w \h </w:instrText>
      </w:r>
      <w:r>
        <w:fldChar w:fldCharType="separate"/>
      </w:r>
      <w:r w:rsidR="00154D81">
        <w:rPr>
          <w:cs/>
        </w:rPr>
        <w:t>‎</w:t>
      </w:r>
      <w:r w:rsidR="00154D81">
        <w:t>6.1.3</w:t>
      </w:r>
      <w:r>
        <w:fldChar w:fldCharType="end"/>
      </w:r>
      <w:r>
        <w:t>), inclusory conjunction constructions (§</w:t>
      </w:r>
      <w:r>
        <w:fldChar w:fldCharType="begin"/>
      </w:r>
      <w:r>
        <w:instrText xml:space="preserve"> REF _Ref288671633 \w \h </w:instrText>
      </w:r>
      <w:r>
        <w:fldChar w:fldCharType="separate"/>
      </w:r>
      <w:r w:rsidR="00154D81">
        <w:rPr>
          <w:cs/>
        </w:rPr>
        <w:t>‎</w:t>
      </w:r>
      <w:r w:rsidR="00154D81">
        <w:t>6.1.4</w:t>
      </w:r>
      <w:r>
        <w:fldChar w:fldCharType="end"/>
      </w:r>
      <w:r>
        <w:t>), summary conjunction constructions (§</w:t>
      </w:r>
      <w:r>
        <w:fldChar w:fldCharType="begin"/>
      </w:r>
      <w:r>
        <w:instrText xml:space="preserve"> REF _Ref352741968 \w \h </w:instrText>
      </w:r>
      <w:r>
        <w:fldChar w:fldCharType="separate"/>
      </w:r>
      <w:r w:rsidR="00154D81">
        <w:rPr>
          <w:cs/>
        </w:rPr>
        <w:t>‎</w:t>
      </w:r>
      <w:r w:rsidR="00154D81">
        <w:t>6.1.5</w:t>
      </w:r>
      <w:r>
        <w:fldChar w:fldCharType="end"/>
      </w:r>
      <w:r>
        <w:t>), and appositional constructions (§</w:t>
      </w:r>
      <w:r>
        <w:fldChar w:fldCharType="begin"/>
      </w:r>
      <w:r>
        <w:instrText xml:space="preserve"> REF _Ref352671416 \w \h </w:instrText>
      </w:r>
      <w:r>
        <w:fldChar w:fldCharType="separate"/>
      </w:r>
      <w:r w:rsidR="00154D81">
        <w:rPr>
          <w:cs/>
        </w:rPr>
        <w:t>‎</w:t>
      </w:r>
      <w:r w:rsidR="00154D81">
        <w:t>6.1.6</w:t>
      </w:r>
      <w:r>
        <w:fldChar w:fldCharType="end"/>
      </w:r>
      <w:r>
        <w:t>).</w:t>
      </w:r>
    </w:p>
    <w:p w14:paraId="39141BB6" w14:textId="557E64E1" w:rsidR="00212AB8" w:rsidRPr="00304DA9" w:rsidRDefault="00212AB8" w:rsidP="00212AB8">
      <w:pPr>
        <w:pStyle w:val="Heading3"/>
      </w:pPr>
      <w:bookmarkStart w:id="2825" w:name="_Ref351452338"/>
      <w:bookmarkStart w:id="2826" w:name="_Toc367531150"/>
      <w:bookmarkStart w:id="2827" w:name="_Toc440455637"/>
      <w:r>
        <w:t xml:space="preserve">Distribution of </w:t>
      </w:r>
      <w:r w:rsidR="00214A3F">
        <w:t xml:space="preserve">personal </w:t>
      </w:r>
      <w:r>
        <w:t>pronouns within the clause</w:t>
      </w:r>
      <w:bookmarkEnd w:id="2825"/>
      <w:bookmarkEnd w:id="2826"/>
      <w:bookmarkEnd w:id="2827"/>
    </w:p>
    <w:p w14:paraId="5377D661" w14:textId="77777777" w:rsidR="00212AB8" w:rsidRDefault="00212AB8" w:rsidP="00212AB8">
      <w:pPr>
        <w:pStyle w:val="Body0015after"/>
      </w:pPr>
      <w:r>
        <w:t>Regarding the distribution of the long and short pronoun forms within the clause, two topics are examined in more detail: (1) the syntactic slots that the pronouns take (§</w:t>
      </w:r>
      <w:r>
        <w:fldChar w:fldCharType="begin"/>
      </w:r>
      <w:r>
        <w:instrText xml:space="preserve"> REF _Ref352671470 \w \h </w:instrText>
      </w:r>
      <w:r>
        <w:fldChar w:fldCharType="separate"/>
      </w:r>
      <w:r w:rsidR="00154D81">
        <w:rPr>
          <w:cs/>
        </w:rPr>
        <w:t>‎</w:t>
      </w:r>
      <w:r w:rsidR="00154D81">
        <w:t>6.1.1.1</w:t>
      </w:r>
      <w:r>
        <w:fldChar w:fldCharType="end"/>
      </w:r>
      <w:r>
        <w:t>), and (2) their positions within the clause (§</w:t>
      </w:r>
      <w:r>
        <w:fldChar w:fldCharType="begin"/>
      </w:r>
      <w:r>
        <w:instrText xml:space="preserve"> REF _Ref352671471 \w \h </w:instrText>
      </w:r>
      <w:r>
        <w:fldChar w:fldCharType="separate"/>
      </w:r>
      <w:r w:rsidR="00154D81">
        <w:rPr>
          <w:cs/>
        </w:rPr>
        <w:t>‎</w:t>
      </w:r>
      <w:r w:rsidR="00154D81">
        <w:t>6.1.1.2</w:t>
      </w:r>
      <w:r>
        <w:fldChar w:fldCharType="end"/>
      </w:r>
      <w:r>
        <w:t>).</w:t>
      </w:r>
    </w:p>
    <w:p w14:paraId="37682918" w14:textId="6CF0F9F5" w:rsidR="00212AB8" w:rsidRDefault="00212AB8" w:rsidP="00212AB8">
      <w:pPr>
        <w:pStyle w:val="Heading4"/>
      </w:pPr>
      <w:bookmarkStart w:id="2828" w:name="_Ref352671470"/>
      <w:r>
        <w:t>P</w:t>
      </w:r>
      <w:r w:rsidR="00214A3F">
        <w:t>ersonal p</w:t>
      </w:r>
      <w:r>
        <w:t>ronouns in different syntactic slots</w:t>
      </w:r>
      <w:bookmarkEnd w:id="2828"/>
    </w:p>
    <w:p w14:paraId="31FD601A" w14:textId="6AB2F021" w:rsidR="00212AB8" w:rsidRDefault="00212AB8" w:rsidP="00D03962">
      <w:pPr>
        <w:pStyle w:val="Body0000after"/>
      </w:pPr>
      <w:r>
        <w:t xml:space="preserve">Both the long and the short pronoun forms occur in all syntactic positions within the clause, as </w:t>
      </w:r>
      <w:r w:rsidR="001242D5">
        <w:t xml:space="preserve">illustrated </w:t>
      </w:r>
      <w:r>
        <w:t xml:space="preserve">in </w:t>
      </w:r>
      <w:r>
        <w:fldChar w:fldCharType="begin"/>
      </w:r>
      <w:r>
        <w:instrText xml:space="preserve"> REF _Ref363302522 \h </w:instrText>
      </w:r>
      <w:r>
        <w:fldChar w:fldCharType="separate"/>
      </w:r>
      <w:r w:rsidR="00154D81" w:rsidRPr="00856563">
        <w:t xml:space="preserve">Table </w:t>
      </w:r>
      <w:r w:rsidR="00154D81">
        <w:rPr>
          <w:noProof/>
          <w:cs/>
        </w:rPr>
        <w:t>‎</w:t>
      </w:r>
      <w:r w:rsidR="00154D81">
        <w:rPr>
          <w:noProof/>
        </w:rPr>
        <w:t>6</w:t>
      </w:r>
      <w:r w:rsidR="00154D81">
        <w:t>.</w:t>
      </w:r>
      <w:r w:rsidR="00154D81">
        <w:rPr>
          <w:noProof/>
        </w:rPr>
        <w:t>2</w:t>
      </w:r>
      <w:r>
        <w:fldChar w:fldCharType="end"/>
      </w:r>
      <w:r>
        <w:t xml:space="preserve"> to </w:t>
      </w:r>
      <w:r>
        <w:fldChar w:fldCharType="begin"/>
      </w:r>
      <w:r>
        <w:instrText xml:space="preserve"> REF _Ref351211270 \h </w:instrText>
      </w:r>
      <w:r>
        <w:fldChar w:fldCharType="separate"/>
      </w:r>
      <w:r w:rsidR="00154D81" w:rsidRPr="00856563">
        <w:t xml:space="preserve">Table </w:t>
      </w:r>
      <w:r w:rsidR="00154D81">
        <w:rPr>
          <w:noProof/>
          <w:cs/>
        </w:rPr>
        <w:t>‎</w:t>
      </w:r>
      <w:r w:rsidR="00154D81">
        <w:rPr>
          <w:noProof/>
        </w:rPr>
        <w:t>6</w:t>
      </w:r>
      <w:r w:rsidR="00154D81">
        <w:t>.</w:t>
      </w:r>
      <w:r w:rsidR="00154D81">
        <w:rPr>
          <w:noProof/>
        </w:rPr>
        <w:t>5</w:t>
      </w:r>
      <w:r>
        <w:fldChar w:fldCharType="end"/>
      </w:r>
      <w:r>
        <w:t>.</w:t>
      </w:r>
      <w:r>
        <w:rPr>
          <w:rStyle w:val="FootnoteReference"/>
        </w:rPr>
        <w:footnoteReference w:id="184"/>
      </w:r>
      <w:r>
        <w:t xml:space="preserve"> </w:t>
      </w:r>
      <w:r w:rsidR="003E413A">
        <w:t xml:space="preserve">In the corpus, all </w:t>
      </w:r>
      <w:r>
        <w:t xml:space="preserve">long pronoun forms </w:t>
      </w:r>
      <w:r w:rsidR="00A35C3D">
        <w:t xml:space="preserve">can take </w:t>
      </w:r>
      <w:r>
        <w:t>the subject, direct</w:t>
      </w:r>
      <w:r w:rsidR="00EA7276">
        <w:t xml:space="preserve"> object</w:t>
      </w:r>
      <w:r w:rsidR="00337CC8">
        <w:t>,</w:t>
      </w:r>
      <w:r w:rsidR="00EA7276">
        <w:t xml:space="preserve"> and oblique object slots</w:t>
      </w:r>
      <w:r w:rsidR="00A35C3D">
        <w:t xml:space="preserve">. Only one form is </w:t>
      </w:r>
      <w:r w:rsidR="001242D5">
        <w:t>unattested</w:t>
      </w:r>
      <w:r w:rsidR="00AF614D">
        <w:t xml:space="preserve">: in double-object constructions </w:t>
      </w:r>
      <w:r w:rsidR="009025C8" w:rsidRPr="00144EB8">
        <w:rPr>
          <w:rStyle w:val="ChItalBold"/>
        </w:rPr>
        <w:t>kita</w:t>
      </w:r>
      <w:r w:rsidR="009025C8">
        <w:t xml:space="preserve"> </w:t>
      </w:r>
      <w:r w:rsidR="00B7093A">
        <w:t>‘</w:t>
      </w:r>
      <w:r w:rsidR="009025C8" w:rsidRPr="00144EB8">
        <w:rPr>
          <w:rStyle w:val="ChSmallCaps"/>
        </w:rPr>
        <w:t>1pl</w:t>
      </w:r>
      <w:r w:rsidR="00B7093A">
        <w:t>’</w:t>
      </w:r>
      <w:r w:rsidR="00AF614D">
        <w:t xml:space="preserve"> </w:t>
      </w:r>
      <w:r w:rsidR="008D5AE2">
        <w:t xml:space="preserve">is </w:t>
      </w:r>
      <w:r w:rsidR="007C6557">
        <w:t>unattested</w:t>
      </w:r>
      <w:r w:rsidR="008D5AE2">
        <w:t xml:space="preserve"> </w:t>
      </w:r>
      <w:r w:rsidR="001242D5">
        <w:t>in a direct object slot</w:t>
      </w:r>
      <w:r w:rsidR="00A35C3D">
        <w:t xml:space="preserve">. </w:t>
      </w:r>
      <w:r w:rsidR="009025C8">
        <w:t xml:space="preserve">As for the </w:t>
      </w:r>
      <w:r>
        <w:t>short pronoun forms</w:t>
      </w:r>
      <w:r w:rsidR="009025C8">
        <w:t xml:space="preserve">, all of them are attested for the </w:t>
      </w:r>
      <w:r>
        <w:t xml:space="preserve">subject slot. </w:t>
      </w:r>
      <w:r w:rsidR="009025C8">
        <w:t xml:space="preserve">For </w:t>
      </w:r>
      <w:r w:rsidR="00B45339">
        <w:t xml:space="preserve">the direct object slot, however, speakers much more often </w:t>
      </w:r>
      <w:r w:rsidR="00337CC8">
        <w:t xml:space="preserve">use </w:t>
      </w:r>
      <w:r w:rsidR="00B45339">
        <w:t xml:space="preserve">the long rather than the short forms. </w:t>
      </w:r>
      <w:r w:rsidR="00B45339" w:rsidRPr="009025C8">
        <w:t xml:space="preserve">This distinction in distribution is even more pronounced for the </w:t>
      </w:r>
      <w:r w:rsidR="009025C8">
        <w:t>oblique object slot</w:t>
      </w:r>
      <w:r w:rsidR="00A35C3D" w:rsidRPr="009025C8">
        <w:t xml:space="preserve">. As a result, </w:t>
      </w:r>
      <w:r w:rsidR="00B45339" w:rsidRPr="009025C8">
        <w:t>not all short pronoun forms are attested</w:t>
      </w:r>
      <w:r w:rsidR="00A35C3D" w:rsidRPr="009025C8">
        <w:t xml:space="preserve"> in these positions</w:t>
      </w:r>
      <w:r w:rsidR="00B45339" w:rsidRPr="009025C8">
        <w:t xml:space="preserve">. </w:t>
      </w:r>
      <w:r w:rsidRPr="009025C8">
        <w:t>These prefe</w:t>
      </w:r>
      <w:r>
        <w:t>rences interrelate with the distributional pattern</w:t>
      </w:r>
      <w:r w:rsidR="00337CC8">
        <w:t>s</w:t>
      </w:r>
      <w:r>
        <w:t xml:space="preserve"> of the pronouns within the clause, as discussed in detail in §</w:t>
      </w:r>
      <w:r>
        <w:fldChar w:fldCharType="begin"/>
      </w:r>
      <w:r>
        <w:instrText xml:space="preserve"> REF _Ref352671471 \w \h </w:instrText>
      </w:r>
      <w:r>
        <w:fldChar w:fldCharType="separate"/>
      </w:r>
      <w:r w:rsidR="00154D81">
        <w:rPr>
          <w:cs/>
        </w:rPr>
        <w:t>‎</w:t>
      </w:r>
      <w:r w:rsidR="00154D81">
        <w:t>6.1.1.2</w:t>
      </w:r>
      <w:r>
        <w:fldChar w:fldCharType="end"/>
      </w:r>
      <w:r>
        <w:t>.</w:t>
      </w:r>
    </w:p>
    <w:p w14:paraId="283773AB" w14:textId="77777777" w:rsidR="00A35C3D" w:rsidRDefault="00A35C3D" w:rsidP="00A35C3D">
      <w:pPr>
        <w:pStyle w:val="Body0505after"/>
      </w:pPr>
      <w:r>
        <w:fldChar w:fldCharType="begin"/>
      </w:r>
      <w:r>
        <w:instrText xml:space="preserve"> REF _Ref363302522 \h </w:instrText>
      </w:r>
      <w:r>
        <w:fldChar w:fldCharType="separate"/>
      </w:r>
      <w:r w:rsidR="00154D81" w:rsidRPr="00856563">
        <w:t xml:space="preserve">Table </w:t>
      </w:r>
      <w:r w:rsidR="00154D81">
        <w:rPr>
          <w:noProof/>
          <w:cs/>
        </w:rPr>
        <w:t>‎</w:t>
      </w:r>
      <w:r w:rsidR="00154D81">
        <w:rPr>
          <w:noProof/>
        </w:rPr>
        <w:t>6</w:t>
      </w:r>
      <w:r w:rsidR="00154D81">
        <w:t>.</w:t>
      </w:r>
      <w:r w:rsidR="00154D81">
        <w:rPr>
          <w:noProof/>
        </w:rPr>
        <w:t>2</w:t>
      </w:r>
      <w:r>
        <w:fldChar w:fldCharType="end"/>
      </w:r>
      <w:r>
        <w:t xml:space="preserve"> shows the uses of the pronouns in the subject slot.</w:t>
      </w:r>
    </w:p>
    <w:p w14:paraId="596F06AF" w14:textId="77777777" w:rsidR="00212AB8" w:rsidRDefault="00212AB8" w:rsidP="00212AB8">
      <w:pPr>
        <w:pStyle w:val="Caption"/>
      </w:pPr>
      <w:bookmarkStart w:id="2829" w:name="_Ref363302522"/>
      <w:bookmarkStart w:id="2830" w:name="_Ref363302518"/>
      <w:r w:rsidRPr="00856563">
        <w:t xml:space="preserve">Table </w:t>
      </w:r>
      <w:fldSimple w:instr=" STYLEREF 1 \s ">
        <w:r w:rsidR="00154D81">
          <w:rPr>
            <w:noProof/>
            <w:cs/>
          </w:rPr>
          <w:t>‎</w:t>
        </w:r>
        <w:r w:rsidR="00154D81">
          <w:rPr>
            <w:noProof/>
          </w:rPr>
          <w:t>6</w:t>
        </w:r>
      </w:fldSimple>
      <w:r w:rsidR="00F207A1">
        <w:t>.</w:t>
      </w:r>
      <w:fldSimple w:instr=" SEQ Table \* ARABIC \s 1 ">
        <w:r w:rsidR="00154D81">
          <w:rPr>
            <w:noProof/>
          </w:rPr>
          <w:t>2</w:t>
        </w:r>
      </w:fldSimple>
      <w:bookmarkEnd w:id="2829"/>
      <w:r w:rsidRPr="00856563">
        <w:t>:</w:t>
      </w:r>
      <w:r w:rsidRPr="00856563">
        <w:tab/>
      </w:r>
      <w:r>
        <w:t>Pronouns in the subject slot</w:t>
      </w:r>
      <w:r>
        <w:rPr>
          <w:rStyle w:val="FootnoteReference"/>
        </w:rPr>
        <w:footnoteReference w:id="185"/>
      </w:r>
      <w:bookmarkEnd w:id="2830"/>
    </w:p>
    <w:tbl>
      <w:tblPr>
        <w:tblW w:w="6521" w:type="dxa"/>
        <w:tblInd w:w="1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268"/>
        <w:gridCol w:w="2041"/>
        <w:gridCol w:w="2212"/>
      </w:tblGrid>
      <w:tr w:rsidR="00212AB8" w:rsidRPr="00856563" w14:paraId="253D56D2" w14:textId="77777777" w:rsidTr="00A816A5">
        <w:trPr>
          <w:tblHeader/>
        </w:trPr>
        <w:tc>
          <w:tcPr>
            <w:tcW w:w="2268" w:type="dxa"/>
            <w:tcBorders>
              <w:top w:val="single" w:sz="4" w:space="0" w:color="auto"/>
              <w:left w:val="nil"/>
              <w:bottom w:val="single" w:sz="4" w:space="0" w:color="auto"/>
            </w:tcBorders>
            <w:shd w:val="clear" w:color="auto" w:fill="auto"/>
          </w:tcPr>
          <w:p w14:paraId="13606083" w14:textId="77777777" w:rsidR="00212AB8" w:rsidRPr="00856563" w:rsidRDefault="00212AB8" w:rsidP="00212AB8">
            <w:pPr>
              <w:pStyle w:val="TableHd"/>
            </w:pPr>
            <w:r>
              <w:t>Example</w:t>
            </w:r>
          </w:p>
        </w:tc>
        <w:tc>
          <w:tcPr>
            <w:tcW w:w="2041" w:type="dxa"/>
            <w:tcBorders>
              <w:top w:val="single" w:sz="4" w:space="0" w:color="auto"/>
              <w:bottom w:val="single" w:sz="4" w:space="0" w:color="auto"/>
            </w:tcBorders>
            <w:shd w:val="clear" w:color="auto" w:fill="auto"/>
          </w:tcPr>
          <w:p w14:paraId="73633B82" w14:textId="77777777" w:rsidR="00212AB8" w:rsidRPr="00856563" w:rsidRDefault="00212AB8" w:rsidP="00212AB8">
            <w:pPr>
              <w:pStyle w:val="TableHd"/>
            </w:pPr>
            <w:r w:rsidRPr="00856563">
              <w:t>Literal translation</w:t>
            </w:r>
          </w:p>
        </w:tc>
        <w:tc>
          <w:tcPr>
            <w:tcW w:w="2212" w:type="dxa"/>
            <w:tcBorders>
              <w:top w:val="single" w:sz="4" w:space="0" w:color="auto"/>
              <w:bottom w:val="single" w:sz="4" w:space="0" w:color="auto"/>
              <w:right w:val="nil"/>
            </w:tcBorders>
            <w:shd w:val="clear" w:color="auto" w:fill="auto"/>
          </w:tcPr>
          <w:p w14:paraId="40EED3BA" w14:textId="77777777" w:rsidR="00212AB8" w:rsidRPr="00856563" w:rsidRDefault="00212AB8" w:rsidP="00212AB8">
            <w:pPr>
              <w:pStyle w:val="TableHd"/>
            </w:pPr>
            <w:r w:rsidRPr="00856563">
              <w:t>Free translation</w:t>
            </w:r>
          </w:p>
        </w:tc>
      </w:tr>
      <w:tr w:rsidR="00212AB8" w:rsidRPr="00856563" w14:paraId="3B54D250" w14:textId="77777777" w:rsidTr="00A816A5">
        <w:tc>
          <w:tcPr>
            <w:tcW w:w="6521" w:type="dxa"/>
            <w:gridSpan w:val="3"/>
            <w:tcBorders>
              <w:top w:val="single" w:sz="4" w:space="0" w:color="auto"/>
              <w:left w:val="nil"/>
              <w:bottom w:val="single" w:sz="4" w:space="0" w:color="auto"/>
              <w:right w:val="nil"/>
            </w:tcBorders>
            <w:shd w:val="clear" w:color="auto" w:fill="auto"/>
          </w:tcPr>
          <w:p w14:paraId="3D387E5F" w14:textId="77777777" w:rsidR="00212AB8" w:rsidRPr="00856563" w:rsidRDefault="00212AB8" w:rsidP="00212AB8">
            <w:pPr>
              <w:pStyle w:val="TableCell2-2"/>
            </w:pPr>
            <w:r w:rsidRPr="00856563">
              <w:t xml:space="preserve">Long </w:t>
            </w:r>
            <w:r>
              <w:rPr>
                <w:lang w:eastAsia="en-US"/>
              </w:rPr>
              <w:t>pronoun</w:t>
            </w:r>
            <w:r w:rsidRPr="00856563">
              <w:t xml:space="preserve"> form</w:t>
            </w:r>
            <w:r>
              <w:t>s</w:t>
            </w:r>
          </w:p>
        </w:tc>
      </w:tr>
      <w:tr w:rsidR="00212AB8" w:rsidRPr="00856563" w14:paraId="6553AEBB" w14:textId="77777777" w:rsidTr="00A816A5">
        <w:tc>
          <w:tcPr>
            <w:tcW w:w="2268" w:type="dxa"/>
            <w:tcBorders>
              <w:top w:val="single" w:sz="4" w:space="0" w:color="auto"/>
              <w:left w:val="nil"/>
            </w:tcBorders>
            <w:shd w:val="clear" w:color="auto" w:fill="auto"/>
          </w:tcPr>
          <w:p w14:paraId="40150BB2" w14:textId="77777777" w:rsidR="00212AB8" w:rsidRPr="00856563" w:rsidRDefault="00212AB8" w:rsidP="00212AB8">
            <w:pPr>
              <w:pStyle w:val="TableCell2-2Break"/>
              <w:rPr>
                <w:rStyle w:val="ChItalBold"/>
              </w:rPr>
            </w:pPr>
            <w:r w:rsidRPr="00FA1589">
              <w:rPr>
                <w:rStyle w:val="ChItalBoldUndl"/>
              </w:rPr>
              <w:t>saya</w:t>
            </w:r>
            <w:r>
              <w:rPr>
                <w:rStyle w:val="ChItalBold"/>
              </w:rPr>
              <w:t xml:space="preserve"> tidor</w:t>
            </w:r>
          </w:p>
        </w:tc>
        <w:tc>
          <w:tcPr>
            <w:tcW w:w="2041" w:type="dxa"/>
            <w:tcBorders>
              <w:top w:val="single" w:sz="4" w:space="0" w:color="auto"/>
            </w:tcBorders>
            <w:shd w:val="clear" w:color="auto" w:fill="auto"/>
          </w:tcPr>
          <w:p w14:paraId="026E9431" w14:textId="77777777" w:rsidR="00212AB8" w:rsidRPr="005752EF" w:rsidRDefault="00212AB8" w:rsidP="00212AB8">
            <w:pPr>
              <w:pStyle w:val="TableCell2-2Break"/>
              <w:rPr>
                <w:rStyle w:val="ChSmallCaps"/>
              </w:rPr>
            </w:pPr>
            <w:r w:rsidRPr="0099608C">
              <w:rPr>
                <w:rStyle w:val="ChSmallCaps"/>
              </w:rPr>
              <w:t>1sg</w:t>
            </w:r>
            <w:r w:rsidRPr="005752EF">
              <w:t xml:space="preserve"> </w:t>
            </w:r>
            <w:r>
              <w:t>sleep</w:t>
            </w:r>
          </w:p>
        </w:tc>
        <w:tc>
          <w:tcPr>
            <w:tcW w:w="2212" w:type="dxa"/>
            <w:tcBorders>
              <w:top w:val="single" w:sz="4" w:space="0" w:color="auto"/>
              <w:right w:val="nil"/>
            </w:tcBorders>
            <w:shd w:val="clear" w:color="auto" w:fill="auto"/>
          </w:tcPr>
          <w:p w14:paraId="6737DE2F" w14:textId="0C66F1FD" w:rsidR="00212AB8" w:rsidRPr="00856563" w:rsidRDefault="00B7093A" w:rsidP="00212AB8">
            <w:pPr>
              <w:pStyle w:val="TableCell2-2Break"/>
            </w:pPr>
            <w:r>
              <w:t>‘</w:t>
            </w:r>
            <w:r w:rsidR="00212AB8" w:rsidRPr="00E946A3">
              <w:rPr>
                <w:rStyle w:val="ChUnderl"/>
              </w:rPr>
              <w:t>I</w:t>
            </w:r>
            <w:r w:rsidR="00212AB8">
              <w:t xml:space="preserve"> slept</w:t>
            </w:r>
            <w:r>
              <w:t>’</w:t>
            </w:r>
          </w:p>
        </w:tc>
      </w:tr>
      <w:tr w:rsidR="00212AB8" w:rsidRPr="00856563" w14:paraId="0D832E5F" w14:textId="77777777" w:rsidTr="00A816A5">
        <w:tc>
          <w:tcPr>
            <w:tcW w:w="2268" w:type="dxa"/>
            <w:tcBorders>
              <w:left w:val="nil"/>
            </w:tcBorders>
            <w:shd w:val="clear" w:color="auto" w:fill="auto"/>
          </w:tcPr>
          <w:p w14:paraId="56631DDD" w14:textId="77777777" w:rsidR="00212AB8" w:rsidRPr="00856563" w:rsidRDefault="00212AB8" w:rsidP="00212AB8">
            <w:pPr>
              <w:pStyle w:val="TableCell0-2Break"/>
              <w:rPr>
                <w:rStyle w:val="ChItalBold"/>
              </w:rPr>
            </w:pPr>
            <w:r w:rsidRPr="00FA1589">
              <w:rPr>
                <w:rStyle w:val="ChItalBoldUndl"/>
              </w:rPr>
              <w:t>ko</w:t>
            </w:r>
            <w:r w:rsidR="006956C9">
              <w:rPr>
                <w:rStyle w:val="ChItalBold"/>
              </w:rPr>
              <w:t xml:space="preserve"> ana</w:t>
            </w:r>
            <w:r>
              <w:rPr>
                <w:rStyle w:val="ChItalBold"/>
              </w:rPr>
              <w:t xml:space="preserve"> mama</w:t>
            </w:r>
          </w:p>
        </w:tc>
        <w:tc>
          <w:tcPr>
            <w:tcW w:w="2041" w:type="dxa"/>
            <w:shd w:val="clear" w:color="auto" w:fill="auto"/>
          </w:tcPr>
          <w:p w14:paraId="337D90A3" w14:textId="77777777" w:rsidR="00212AB8" w:rsidRPr="007A6336" w:rsidRDefault="00212AB8" w:rsidP="00212AB8">
            <w:pPr>
              <w:pStyle w:val="TableCell0-2Break"/>
              <w:rPr>
                <w:rStyle w:val="ChSmallCaps"/>
              </w:rPr>
            </w:pPr>
            <w:r w:rsidRPr="0099608C">
              <w:rPr>
                <w:rStyle w:val="ChSmallCaps"/>
              </w:rPr>
              <w:t>2sg</w:t>
            </w:r>
            <w:r w:rsidRPr="005752EF">
              <w:t xml:space="preserve"> </w:t>
            </w:r>
            <w:r>
              <w:t>child mother</w:t>
            </w:r>
          </w:p>
        </w:tc>
        <w:tc>
          <w:tcPr>
            <w:tcW w:w="2212" w:type="dxa"/>
            <w:tcBorders>
              <w:right w:val="nil"/>
            </w:tcBorders>
            <w:shd w:val="clear" w:color="auto" w:fill="auto"/>
          </w:tcPr>
          <w:p w14:paraId="73227F86" w14:textId="5FDBFF9A" w:rsidR="00212AB8" w:rsidRPr="00856563" w:rsidRDefault="00B7093A" w:rsidP="00212AB8">
            <w:pPr>
              <w:pStyle w:val="TableCell0-2Break"/>
            </w:pPr>
            <w:r>
              <w:t>‘</w:t>
            </w:r>
            <w:r w:rsidR="00212AB8" w:rsidRPr="00E946A3">
              <w:rPr>
                <w:rStyle w:val="ChUnderl"/>
              </w:rPr>
              <w:t>you</w:t>
            </w:r>
            <w:r>
              <w:t>’</w:t>
            </w:r>
            <w:r w:rsidR="00212AB8">
              <w:t>re mama</w:t>
            </w:r>
            <w:r>
              <w:t>’</w:t>
            </w:r>
            <w:r w:rsidR="00212AB8">
              <w:t>s child</w:t>
            </w:r>
            <w:r>
              <w:t>’</w:t>
            </w:r>
          </w:p>
        </w:tc>
      </w:tr>
      <w:tr w:rsidR="00212AB8" w:rsidRPr="00856563" w14:paraId="476BC416" w14:textId="77777777" w:rsidTr="00A816A5">
        <w:tc>
          <w:tcPr>
            <w:tcW w:w="2268" w:type="dxa"/>
            <w:tcBorders>
              <w:left w:val="nil"/>
            </w:tcBorders>
            <w:shd w:val="clear" w:color="auto" w:fill="auto"/>
          </w:tcPr>
          <w:p w14:paraId="7C969B32" w14:textId="77777777" w:rsidR="00212AB8" w:rsidRPr="00856563" w:rsidRDefault="00212AB8" w:rsidP="00212AB8">
            <w:pPr>
              <w:pStyle w:val="TableCell0-2Break"/>
              <w:rPr>
                <w:rStyle w:val="ChItalBold"/>
              </w:rPr>
            </w:pPr>
            <w:r w:rsidRPr="00FA1589">
              <w:rPr>
                <w:rStyle w:val="ChItalBoldUndl"/>
              </w:rPr>
              <w:t>dia</w:t>
            </w:r>
            <w:r>
              <w:rPr>
                <w:rStyle w:val="ChItalBold"/>
              </w:rPr>
              <w:t xml:space="preserve"> tertawa</w:t>
            </w:r>
          </w:p>
        </w:tc>
        <w:tc>
          <w:tcPr>
            <w:tcW w:w="2041" w:type="dxa"/>
            <w:shd w:val="clear" w:color="auto" w:fill="auto"/>
          </w:tcPr>
          <w:p w14:paraId="38CCBF35" w14:textId="77777777" w:rsidR="00212AB8" w:rsidRPr="007A6336" w:rsidRDefault="00212AB8" w:rsidP="00212AB8">
            <w:pPr>
              <w:pStyle w:val="TableCell0-2Break"/>
              <w:rPr>
                <w:rStyle w:val="ChSmallCaps"/>
              </w:rPr>
            </w:pPr>
            <w:r w:rsidRPr="0099608C">
              <w:rPr>
                <w:rStyle w:val="ChSmallCaps"/>
              </w:rPr>
              <w:t>3sg</w:t>
            </w:r>
            <w:r w:rsidRPr="005752EF">
              <w:t xml:space="preserve"> </w:t>
            </w:r>
            <w:r>
              <w:t>laugh</w:t>
            </w:r>
          </w:p>
        </w:tc>
        <w:tc>
          <w:tcPr>
            <w:tcW w:w="2212" w:type="dxa"/>
            <w:tcBorders>
              <w:right w:val="nil"/>
            </w:tcBorders>
            <w:shd w:val="clear" w:color="auto" w:fill="auto"/>
          </w:tcPr>
          <w:p w14:paraId="21D0196A" w14:textId="138F6890" w:rsidR="00212AB8" w:rsidRPr="00856563" w:rsidRDefault="00B7093A" w:rsidP="00212AB8">
            <w:pPr>
              <w:pStyle w:val="TableCell0-2Break"/>
            </w:pPr>
            <w:r>
              <w:t>‘</w:t>
            </w:r>
            <w:r w:rsidR="00212AB8" w:rsidRPr="00E946A3">
              <w:rPr>
                <w:rStyle w:val="ChUnderl"/>
              </w:rPr>
              <w:t>he</w:t>
            </w:r>
            <w:r w:rsidR="00212AB8">
              <w:t xml:space="preserve"> laughed</w:t>
            </w:r>
            <w:r>
              <w:t>’</w:t>
            </w:r>
          </w:p>
        </w:tc>
      </w:tr>
      <w:tr w:rsidR="00212AB8" w:rsidRPr="00856563" w14:paraId="6B001F0B" w14:textId="77777777" w:rsidTr="00A816A5">
        <w:tc>
          <w:tcPr>
            <w:tcW w:w="2268" w:type="dxa"/>
            <w:tcBorders>
              <w:left w:val="nil"/>
            </w:tcBorders>
            <w:shd w:val="clear" w:color="auto" w:fill="auto"/>
          </w:tcPr>
          <w:p w14:paraId="0C4E4BE6" w14:textId="77777777" w:rsidR="00212AB8" w:rsidRPr="00856563" w:rsidRDefault="00212AB8" w:rsidP="00212AB8">
            <w:pPr>
              <w:pStyle w:val="TableCell0-2Break"/>
              <w:rPr>
                <w:rStyle w:val="ChItalBold"/>
              </w:rPr>
            </w:pPr>
            <w:r w:rsidRPr="00FA1589">
              <w:rPr>
                <w:rStyle w:val="ChItalBoldUndl"/>
              </w:rPr>
              <w:t>kitorang</w:t>
            </w:r>
            <w:r>
              <w:rPr>
                <w:rStyle w:val="ChItalBold"/>
              </w:rPr>
              <w:t xml:space="preserve"> bunu dorang</w:t>
            </w:r>
          </w:p>
        </w:tc>
        <w:tc>
          <w:tcPr>
            <w:tcW w:w="2041" w:type="dxa"/>
            <w:shd w:val="clear" w:color="auto" w:fill="auto"/>
          </w:tcPr>
          <w:p w14:paraId="32C26A1B" w14:textId="77777777" w:rsidR="00212AB8" w:rsidRPr="007A6336" w:rsidRDefault="00212AB8" w:rsidP="00212AB8">
            <w:pPr>
              <w:pStyle w:val="TableCell0-2Break"/>
              <w:rPr>
                <w:rStyle w:val="ChSmallCaps"/>
              </w:rPr>
            </w:pPr>
            <w:r w:rsidRPr="0099608C">
              <w:rPr>
                <w:rStyle w:val="ChSmallCaps"/>
              </w:rPr>
              <w:t>1pl</w:t>
            </w:r>
            <w:r w:rsidRPr="005752EF">
              <w:t xml:space="preserve"> </w:t>
            </w:r>
            <w:r>
              <w:t xml:space="preserve">kill </w:t>
            </w:r>
            <w:r w:rsidRPr="0099608C">
              <w:rPr>
                <w:rStyle w:val="ChSmallCaps"/>
              </w:rPr>
              <w:t>3pl</w:t>
            </w:r>
          </w:p>
        </w:tc>
        <w:tc>
          <w:tcPr>
            <w:tcW w:w="2212" w:type="dxa"/>
            <w:tcBorders>
              <w:right w:val="nil"/>
            </w:tcBorders>
            <w:shd w:val="clear" w:color="auto" w:fill="auto"/>
          </w:tcPr>
          <w:p w14:paraId="676D6672" w14:textId="7071922C" w:rsidR="00212AB8" w:rsidRPr="00856563" w:rsidRDefault="00B7093A" w:rsidP="00212AB8">
            <w:pPr>
              <w:pStyle w:val="TableCell0-2Break"/>
            </w:pPr>
            <w:r>
              <w:t>‘</w:t>
            </w:r>
            <w:r w:rsidR="00212AB8" w:rsidRPr="00E946A3">
              <w:rPr>
                <w:rStyle w:val="ChUnderl"/>
              </w:rPr>
              <w:t>we</w:t>
            </w:r>
            <w:r w:rsidR="00212AB8">
              <w:t xml:space="preserve"> killed them</w:t>
            </w:r>
            <w:r>
              <w:t>’</w:t>
            </w:r>
          </w:p>
        </w:tc>
      </w:tr>
      <w:tr w:rsidR="00212AB8" w:rsidRPr="00856563" w14:paraId="767BECF1" w14:textId="77777777" w:rsidTr="00A816A5">
        <w:tc>
          <w:tcPr>
            <w:tcW w:w="2268" w:type="dxa"/>
            <w:tcBorders>
              <w:left w:val="nil"/>
            </w:tcBorders>
            <w:shd w:val="clear" w:color="auto" w:fill="auto"/>
          </w:tcPr>
          <w:p w14:paraId="7EB3DDF5" w14:textId="77777777" w:rsidR="00212AB8" w:rsidRPr="00856563" w:rsidRDefault="00212AB8" w:rsidP="00212AB8">
            <w:pPr>
              <w:pStyle w:val="TableCell0-2Break"/>
              <w:rPr>
                <w:rStyle w:val="ChItalBold"/>
              </w:rPr>
            </w:pPr>
            <w:r w:rsidRPr="00FA1589">
              <w:rPr>
                <w:rStyle w:val="ChItalBoldUndl"/>
              </w:rPr>
              <w:t>kitong</w:t>
            </w:r>
            <w:r>
              <w:rPr>
                <w:rStyle w:val="ChItalBold"/>
              </w:rPr>
              <w:t xml:space="preserve"> kembali dari sana</w:t>
            </w:r>
          </w:p>
        </w:tc>
        <w:tc>
          <w:tcPr>
            <w:tcW w:w="2041" w:type="dxa"/>
            <w:shd w:val="clear" w:color="auto" w:fill="auto"/>
          </w:tcPr>
          <w:p w14:paraId="5556EEAC" w14:textId="77777777" w:rsidR="00212AB8" w:rsidRPr="007A6336" w:rsidRDefault="00212AB8" w:rsidP="00212AB8">
            <w:pPr>
              <w:pStyle w:val="TableCell0-2Break"/>
              <w:rPr>
                <w:rStyle w:val="ChSmallCaps"/>
              </w:rPr>
            </w:pPr>
            <w:r w:rsidRPr="0099608C">
              <w:rPr>
                <w:rStyle w:val="ChSmallCaps"/>
              </w:rPr>
              <w:t>1pl</w:t>
            </w:r>
            <w:r w:rsidRPr="005752EF">
              <w:t xml:space="preserve"> </w:t>
            </w:r>
            <w:r>
              <w:t xml:space="preserve">return from </w:t>
            </w:r>
            <w:r w:rsidRPr="0099608C">
              <w:rPr>
                <w:rStyle w:val="ChSmallCaps"/>
              </w:rPr>
              <w:t>l.dist</w:t>
            </w:r>
          </w:p>
        </w:tc>
        <w:tc>
          <w:tcPr>
            <w:tcW w:w="2212" w:type="dxa"/>
            <w:tcBorders>
              <w:right w:val="nil"/>
            </w:tcBorders>
            <w:shd w:val="clear" w:color="auto" w:fill="auto"/>
          </w:tcPr>
          <w:p w14:paraId="030F2144" w14:textId="2077B9C2" w:rsidR="00212AB8" w:rsidRPr="00856563" w:rsidRDefault="00B7093A" w:rsidP="00212AB8">
            <w:pPr>
              <w:pStyle w:val="TableCell0-2Break"/>
            </w:pPr>
            <w:r>
              <w:t>‘</w:t>
            </w:r>
            <w:r w:rsidR="00212AB8" w:rsidRPr="00E946A3">
              <w:rPr>
                <w:rStyle w:val="ChUnderl"/>
              </w:rPr>
              <w:t>we</w:t>
            </w:r>
            <w:r w:rsidR="00212AB8">
              <w:t xml:space="preserve"> returned from there</w:t>
            </w:r>
            <w:r>
              <w:t>’</w:t>
            </w:r>
          </w:p>
        </w:tc>
      </w:tr>
      <w:tr w:rsidR="00212AB8" w:rsidRPr="00856563" w14:paraId="0EE5B89F" w14:textId="77777777" w:rsidTr="00A816A5">
        <w:tc>
          <w:tcPr>
            <w:tcW w:w="2268" w:type="dxa"/>
            <w:tcBorders>
              <w:left w:val="nil"/>
            </w:tcBorders>
            <w:shd w:val="clear" w:color="auto" w:fill="auto"/>
          </w:tcPr>
          <w:p w14:paraId="0B3DBF16" w14:textId="77777777" w:rsidR="00212AB8" w:rsidRPr="00856563" w:rsidRDefault="00212AB8" w:rsidP="00212AB8">
            <w:pPr>
              <w:pStyle w:val="TableCell0-2Break"/>
              <w:rPr>
                <w:rStyle w:val="ChItalBold"/>
              </w:rPr>
            </w:pPr>
            <w:r w:rsidRPr="00FA1589">
              <w:rPr>
                <w:rStyle w:val="ChItalBoldUndl"/>
              </w:rPr>
              <w:t>kita</w:t>
            </w:r>
            <w:r>
              <w:rPr>
                <w:rStyle w:val="ChItalBold"/>
              </w:rPr>
              <w:t xml:space="preserve"> </w:t>
            </w:r>
            <w:r w:rsidR="0013592E">
              <w:rPr>
                <w:rStyle w:val="ChItalBold"/>
              </w:rPr>
              <w:t>jalang</w:t>
            </w:r>
          </w:p>
        </w:tc>
        <w:tc>
          <w:tcPr>
            <w:tcW w:w="2041" w:type="dxa"/>
            <w:shd w:val="clear" w:color="auto" w:fill="auto"/>
          </w:tcPr>
          <w:p w14:paraId="5AD857D4" w14:textId="77777777" w:rsidR="00212AB8" w:rsidRPr="007A6336" w:rsidRDefault="00212AB8" w:rsidP="00212AB8">
            <w:pPr>
              <w:pStyle w:val="TableCell0-2Break"/>
              <w:rPr>
                <w:rStyle w:val="ChSmallCaps"/>
              </w:rPr>
            </w:pPr>
            <w:r w:rsidRPr="0099608C">
              <w:rPr>
                <w:rStyle w:val="ChSmallCaps"/>
              </w:rPr>
              <w:t>1pl</w:t>
            </w:r>
            <w:r w:rsidRPr="005752EF">
              <w:t xml:space="preserve"> </w:t>
            </w:r>
            <w:r>
              <w:t>walk</w:t>
            </w:r>
          </w:p>
        </w:tc>
        <w:tc>
          <w:tcPr>
            <w:tcW w:w="2212" w:type="dxa"/>
            <w:tcBorders>
              <w:right w:val="nil"/>
            </w:tcBorders>
            <w:shd w:val="clear" w:color="auto" w:fill="auto"/>
          </w:tcPr>
          <w:p w14:paraId="38AE39A1" w14:textId="2B051DF6" w:rsidR="00212AB8" w:rsidRPr="00856563" w:rsidRDefault="00B7093A" w:rsidP="00212AB8">
            <w:pPr>
              <w:pStyle w:val="TableCell0-2Break"/>
            </w:pPr>
            <w:r>
              <w:t>‘</w:t>
            </w:r>
            <w:r w:rsidR="00212AB8" w:rsidRPr="00E946A3">
              <w:rPr>
                <w:rStyle w:val="ChUnderl"/>
              </w:rPr>
              <w:t>we</w:t>
            </w:r>
            <w:r w:rsidR="00212AB8">
              <w:t xml:space="preserve"> walked</w:t>
            </w:r>
            <w:r>
              <w:t>’</w:t>
            </w:r>
          </w:p>
        </w:tc>
      </w:tr>
      <w:tr w:rsidR="00212AB8" w:rsidRPr="00856563" w14:paraId="5DCB9008" w14:textId="77777777" w:rsidTr="00A816A5">
        <w:tc>
          <w:tcPr>
            <w:tcW w:w="2268" w:type="dxa"/>
            <w:tcBorders>
              <w:left w:val="nil"/>
            </w:tcBorders>
            <w:shd w:val="clear" w:color="auto" w:fill="auto"/>
          </w:tcPr>
          <w:p w14:paraId="1DE86B27" w14:textId="77777777" w:rsidR="00212AB8" w:rsidRPr="00856563" w:rsidRDefault="00212AB8" w:rsidP="00212AB8">
            <w:pPr>
              <w:pStyle w:val="TableCell0-2Break"/>
              <w:rPr>
                <w:rStyle w:val="ChItalBold"/>
              </w:rPr>
            </w:pPr>
            <w:r w:rsidRPr="00FA1589">
              <w:rPr>
                <w:rStyle w:val="ChItalBoldUndl"/>
              </w:rPr>
              <w:t>kamu</w:t>
            </w:r>
            <w:r>
              <w:rPr>
                <w:rStyle w:val="ChItalBold"/>
              </w:rPr>
              <w:t xml:space="preserve"> bisa blajar</w:t>
            </w:r>
          </w:p>
        </w:tc>
        <w:tc>
          <w:tcPr>
            <w:tcW w:w="2041" w:type="dxa"/>
            <w:shd w:val="clear" w:color="auto" w:fill="auto"/>
          </w:tcPr>
          <w:p w14:paraId="78638444" w14:textId="40EAAB35" w:rsidR="00212AB8" w:rsidRPr="007A6336" w:rsidRDefault="00212AB8" w:rsidP="00212AB8">
            <w:pPr>
              <w:pStyle w:val="TableCell0-2Break"/>
              <w:rPr>
                <w:rStyle w:val="ChSmallCaps"/>
              </w:rPr>
            </w:pPr>
            <w:r w:rsidRPr="0099608C">
              <w:rPr>
                <w:rStyle w:val="ChSmallCaps"/>
              </w:rPr>
              <w:t>2pl</w:t>
            </w:r>
            <w:r w:rsidRPr="005752EF">
              <w:t xml:space="preserve"> </w:t>
            </w:r>
            <w:r w:rsidR="00981F75">
              <w:t>be.</w:t>
            </w:r>
            <w:r>
              <w:t>able study</w:t>
            </w:r>
          </w:p>
        </w:tc>
        <w:tc>
          <w:tcPr>
            <w:tcW w:w="2212" w:type="dxa"/>
            <w:tcBorders>
              <w:right w:val="nil"/>
            </w:tcBorders>
            <w:shd w:val="clear" w:color="auto" w:fill="auto"/>
          </w:tcPr>
          <w:p w14:paraId="1CD62163" w14:textId="510429C2" w:rsidR="00212AB8" w:rsidRPr="00856563" w:rsidRDefault="00B7093A" w:rsidP="00212AB8">
            <w:pPr>
              <w:pStyle w:val="TableCell0-2Break"/>
            </w:pPr>
            <w:r>
              <w:t>‘</w:t>
            </w:r>
            <w:r w:rsidR="00212AB8" w:rsidRPr="00E946A3">
              <w:rPr>
                <w:rStyle w:val="ChUnderl"/>
              </w:rPr>
              <w:t>you</w:t>
            </w:r>
            <w:r w:rsidR="00212AB8">
              <w:t xml:space="preserve"> can study</w:t>
            </w:r>
            <w:r>
              <w:t>’</w:t>
            </w:r>
          </w:p>
        </w:tc>
      </w:tr>
      <w:tr w:rsidR="00212AB8" w:rsidRPr="00856563" w14:paraId="05A03730" w14:textId="77777777" w:rsidTr="00A816A5">
        <w:tc>
          <w:tcPr>
            <w:tcW w:w="2268" w:type="dxa"/>
            <w:tcBorders>
              <w:left w:val="nil"/>
              <w:bottom w:val="single" w:sz="4" w:space="0" w:color="auto"/>
            </w:tcBorders>
            <w:shd w:val="clear" w:color="auto" w:fill="auto"/>
          </w:tcPr>
          <w:p w14:paraId="65615E2B" w14:textId="77777777" w:rsidR="00212AB8" w:rsidRPr="00856563" w:rsidRDefault="00212AB8" w:rsidP="00212AB8">
            <w:pPr>
              <w:pStyle w:val="TableCell0-2Break"/>
              <w:rPr>
                <w:rStyle w:val="ChItalBold"/>
              </w:rPr>
            </w:pPr>
            <w:r w:rsidRPr="00FA1589">
              <w:rPr>
                <w:rStyle w:val="ChItalBoldUndl"/>
              </w:rPr>
              <w:t>dorang</w:t>
            </w:r>
            <w:r>
              <w:rPr>
                <w:rStyle w:val="ChItalBold"/>
              </w:rPr>
              <w:t xml:space="preserve"> mara</w:t>
            </w:r>
          </w:p>
        </w:tc>
        <w:tc>
          <w:tcPr>
            <w:tcW w:w="2041" w:type="dxa"/>
            <w:tcBorders>
              <w:bottom w:val="single" w:sz="4" w:space="0" w:color="auto"/>
            </w:tcBorders>
            <w:shd w:val="clear" w:color="auto" w:fill="auto"/>
          </w:tcPr>
          <w:p w14:paraId="63667A99" w14:textId="77777777" w:rsidR="00212AB8" w:rsidRPr="007A6336" w:rsidRDefault="00212AB8" w:rsidP="00212AB8">
            <w:pPr>
              <w:pStyle w:val="TableCell0-2Break"/>
              <w:rPr>
                <w:rStyle w:val="ChSmallCaps"/>
              </w:rPr>
            </w:pPr>
            <w:r w:rsidRPr="0099608C">
              <w:rPr>
                <w:rStyle w:val="ChSmallCaps"/>
              </w:rPr>
              <w:t>3pl</w:t>
            </w:r>
            <w:r w:rsidRPr="005752EF">
              <w:t xml:space="preserve"> </w:t>
            </w:r>
            <w:r>
              <w:t>feel.angry(.about)</w:t>
            </w:r>
          </w:p>
        </w:tc>
        <w:tc>
          <w:tcPr>
            <w:tcW w:w="2212" w:type="dxa"/>
            <w:tcBorders>
              <w:bottom w:val="single" w:sz="4" w:space="0" w:color="auto"/>
              <w:right w:val="nil"/>
            </w:tcBorders>
            <w:shd w:val="clear" w:color="auto" w:fill="auto"/>
          </w:tcPr>
          <w:p w14:paraId="6D7A3DC2" w14:textId="35E442D0" w:rsidR="00212AB8" w:rsidRPr="00856563" w:rsidRDefault="00B7093A" w:rsidP="00212AB8">
            <w:pPr>
              <w:pStyle w:val="TableCell0-2Break"/>
            </w:pPr>
            <w:r>
              <w:t>‘</w:t>
            </w:r>
            <w:r w:rsidR="00212AB8" w:rsidRPr="00E946A3">
              <w:rPr>
                <w:rStyle w:val="ChUnderl"/>
              </w:rPr>
              <w:t>they</w:t>
            </w:r>
            <w:r w:rsidR="00212AB8">
              <w:t xml:space="preserve"> felt angry</w:t>
            </w:r>
            <w:r>
              <w:t>’</w:t>
            </w:r>
          </w:p>
        </w:tc>
      </w:tr>
      <w:tr w:rsidR="00212AB8" w:rsidRPr="00856563" w14:paraId="2106ECED" w14:textId="77777777" w:rsidTr="00A816A5">
        <w:tc>
          <w:tcPr>
            <w:tcW w:w="6521" w:type="dxa"/>
            <w:gridSpan w:val="3"/>
            <w:tcBorders>
              <w:top w:val="single" w:sz="4" w:space="0" w:color="auto"/>
              <w:left w:val="nil"/>
              <w:bottom w:val="single" w:sz="4" w:space="0" w:color="auto"/>
              <w:right w:val="nil"/>
            </w:tcBorders>
            <w:shd w:val="clear" w:color="auto" w:fill="auto"/>
          </w:tcPr>
          <w:p w14:paraId="6E71DBB7" w14:textId="77777777" w:rsidR="00212AB8" w:rsidRPr="00856563" w:rsidRDefault="00212AB8" w:rsidP="00212AB8">
            <w:pPr>
              <w:pStyle w:val="TableCell2-2"/>
            </w:pPr>
            <w:r>
              <w:t>Short pronoun forms</w:t>
            </w:r>
          </w:p>
        </w:tc>
      </w:tr>
      <w:tr w:rsidR="00212AB8" w:rsidRPr="00856563" w14:paraId="087E1649" w14:textId="77777777" w:rsidTr="00A816A5">
        <w:tc>
          <w:tcPr>
            <w:tcW w:w="2268" w:type="dxa"/>
            <w:tcBorders>
              <w:top w:val="single" w:sz="4" w:space="0" w:color="auto"/>
              <w:left w:val="nil"/>
            </w:tcBorders>
            <w:shd w:val="clear" w:color="auto" w:fill="auto"/>
          </w:tcPr>
          <w:p w14:paraId="21BBF3E0" w14:textId="77777777" w:rsidR="00212AB8" w:rsidRPr="00856563" w:rsidRDefault="00212AB8" w:rsidP="00212AB8">
            <w:pPr>
              <w:pStyle w:val="TableCell2-2Break"/>
              <w:rPr>
                <w:rStyle w:val="ChItalBold"/>
              </w:rPr>
            </w:pPr>
            <w:r w:rsidRPr="00FA1589">
              <w:rPr>
                <w:rStyle w:val="ChItalBoldUndl"/>
              </w:rPr>
              <w:t>sa</w:t>
            </w:r>
            <w:r>
              <w:rPr>
                <w:rStyle w:val="ChItalBold"/>
              </w:rPr>
              <w:t xml:space="preserve"> bilang</w:t>
            </w:r>
          </w:p>
        </w:tc>
        <w:tc>
          <w:tcPr>
            <w:tcW w:w="2041" w:type="dxa"/>
            <w:tcBorders>
              <w:top w:val="single" w:sz="4" w:space="0" w:color="auto"/>
            </w:tcBorders>
            <w:shd w:val="clear" w:color="auto" w:fill="auto"/>
          </w:tcPr>
          <w:p w14:paraId="42879F8F" w14:textId="77777777" w:rsidR="00212AB8" w:rsidRPr="007A6336" w:rsidRDefault="00212AB8" w:rsidP="00212AB8">
            <w:pPr>
              <w:pStyle w:val="TableCell2-2Break"/>
              <w:rPr>
                <w:rStyle w:val="ChSmallCaps"/>
              </w:rPr>
            </w:pPr>
            <w:r w:rsidRPr="0099608C">
              <w:rPr>
                <w:rStyle w:val="ChSmallCaps"/>
              </w:rPr>
              <w:t>1sg</w:t>
            </w:r>
            <w:r w:rsidRPr="004B04E2">
              <w:t xml:space="preserve"> </w:t>
            </w:r>
            <w:r>
              <w:t>say</w:t>
            </w:r>
          </w:p>
        </w:tc>
        <w:tc>
          <w:tcPr>
            <w:tcW w:w="2212" w:type="dxa"/>
            <w:tcBorders>
              <w:top w:val="single" w:sz="4" w:space="0" w:color="auto"/>
              <w:right w:val="nil"/>
            </w:tcBorders>
            <w:shd w:val="clear" w:color="auto" w:fill="auto"/>
          </w:tcPr>
          <w:p w14:paraId="6800F9DA" w14:textId="07E3480B" w:rsidR="00212AB8" w:rsidRPr="00856563" w:rsidRDefault="00B7093A" w:rsidP="00212AB8">
            <w:pPr>
              <w:pStyle w:val="TableCell2-2Break"/>
            </w:pPr>
            <w:r>
              <w:t>‘</w:t>
            </w:r>
            <w:r w:rsidR="00212AB8" w:rsidRPr="00E946A3">
              <w:rPr>
                <w:rStyle w:val="ChUnderl"/>
              </w:rPr>
              <w:t>I</w:t>
            </w:r>
            <w:r w:rsidR="00212AB8">
              <w:t xml:space="preserve"> said</w:t>
            </w:r>
            <w:r>
              <w:t>’</w:t>
            </w:r>
          </w:p>
        </w:tc>
      </w:tr>
      <w:tr w:rsidR="00212AB8" w:rsidRPr="00856563" w14:paraId="1F443929" w14:textId="77777777" w:rsidTr="00A816A5">
        <w:tc>
          <w:tcPr>
            <w:tcW w:w="2268" w:type="dxa"/>
            <w:tcBorders>
              <w:left w:val="nil"/>
            </w:tcBorders>
            <w:shd w:val="clear" w:color="auto" w:fill="auto"/>
          </w:tcPr>
          <w:p w14:paraId="6829AC2F" w14:textId="77777777" w:rsidR="00212AB8" w:rsidRPr="00856563" w:rsidRDefault="00212AB8" w:rsidP="00212AB8">
            <w:pPr>
              <w:pStyle w:val="TableCell0-2Break"/>
              <w:rPr>
                <w:rStyle w:val="ChItalBold"/>
              </w:rPr>
            </w:pPr>
            <w:r w:rsidRPr="00FA1589">
              <w:rPr>
                <w:rStyle w:val="ChItalBoldUndl"/>
              </w:rPr>
              <w:t>de</w:t>
            </w:r>
            <w:r>
              <w:rPr>
                <w:rStyle w:val="ChItalBold"/>
              </w:rPr>
              <w:t xml:space="preserve"> tertawa</w:t>
            </w:r>
          </w:p>
        </w:tc>
        <w:tc>
          <w:tcPr>
            <w:tcW w:w="2041" w:type="dxa"/>
            <w:shd w:val="clear" w:color="auto" w:fill="auto"/>
          </w:tcPr>
          <w:p w14:paraId="21BF73B9" w14:textId="77777777" w:rsidR="00212AB8" w:rsidRPr="007A6336" w:rsidRDefault="00212AB8" w:rsidP="00212AB8">
            <w:pPr>
              <w:pStyle w:val="TableCell0-2Break"/>
              <w:rPr>
                <w:rStyle w:val="ChSmallCaps"/>
              </w:rPr>
            </w:pPr>
            <w:r w:rsidRPr="0099608C">
              <w:rPr>
                <w:rStyle w:val="ChSmallCaps"/>
              </w:rPr>
              <w:t>3sg</w:t>
            </w:r>
            <w:r w:rsidRPr="004B04E2">
              <w:t xml:space="preserve"> </w:t>
            </w:r>
            <w:r>
              <w:t>laugh</w:t>
            </w:r>
          </w:p>
        </w:tc>
        <w:tc>
          <w:tcPr>
            <w:tcW w:w="2212" w:type="dxa"/>
            <w:tcBorders>
              <w:right w:val="nil"/>
            </w:tcBorders>
            <w:shd w:val="clear" w:color="auto" w:fill="auto"/>
          </w:tcPr>
          <w:p w14:paraId="48C74238" w14:textId="7CDF744E" w:rsidR="00212AB8" w:rsidRPr="00856563" w:rsidRDefault="00B7093A" w:rsidP="00212AB8">
            <w:pPr>
              <w:pStyle w:val="TableCell0-2Break"/>
            </w:pPr>
            <w:r>
              <w:t>‘</w:t>
            </w:r>
            <w:r w:rsidR="00212AB8" w:rsidRPr="00E946A3">
              <w:rPr>
                <w:rStyle w:val="ChUnderl"/>
              </w:rPr>
              <w:t>he</w:t>
            </w:r>
            <w:r w:rsidR="00212AB8">
              <w:t xml:space="preserve"> laughed</w:t>
            </w:r>
            <w:r>
              <w:t>’</w:t>
            </w:r>
          </w:p>
        </w:tc>
      </w:tr>
      <w:tr w:rsidR="00212AB8" w:rsidRPr="00856563" w14:paraId="752C05DD" w14:textId="77777777" w:rsidTr="00A816A5">
        <w:tc>
          <w:tcPr>
            <w:tcW w:w="2268" w:type="dxa"/>
            <w:tcBorders>
              <w:left w:val="nil"/>
            </w:tcBorders>
            <w:shd w:val="clear" w:color="auto" w:fill="auto"/>
          </w:tcPr>
          <w:p w14:paraId="17519311" w14:textId="77777777" w:rsidR="00212AB8" w:rsidRPr="00856563" w:rsidRDefault="00212AB8" w:rsidP="00212AB8">
            <w:pPr>
              <w:pStyle w:val="TableCell0-2Break"/>
              <w:rPr>
                <w:rStyle w:val="ChItalBold"/>
              </w:rPr>
            </w:pPr>
            <w:r w:rsidRPr="00FA1589">
              <w:rPr>
                <w:rStyle w:val="ChItalBoldUndl"/>
              </w:rPr>
              <w:t>torang</w:t>
            </w:r>
            <w:r>
              <w:rPr>
                <w:rStyle w:val="ChItalBold"/>
              </w:rPr>
              <w:t xml:space="preserve"> berdoa</w:t>
            </w:r>
          </w:p>
        </w:tc>
        <w:tc>
          <w:tcPr>
            <w:tcW w:w="2041" w:type="dxa"/>
            <w:shd w:val="clear" w:color="auto" w:fill="auto"/>
          </w:tcPr>
          <w:p w14:paraId="2F83BD5B" w14:textId="77777777" w:rsidR="00212AB8" w:rsidRPr="007A6336" w:rsidRDefault="00212AB8" w:rsidP="00212AB8">
            <w:pPr>
              <w:pStyle w:val="TableCell0-2Break"/>
              <w:rPr>
                <w:rStyle w:val="ChSmallCaps"/>
              </w:rPr>
            </w:pPr>
            <w:r w:rsidRPr="0099608C">
              <w:rPr>
                <w:rStyle w:val="ChSmallCaps"/>
              </w:rPr>
              <w:t>1pl</w:t>
            </w:r>
            <w:r w:rsidRPr="004B04E2">
              <w:t xml:space="preserve"> </w:t>
            </w:r>
            <w:r>
              <w:t>pray</w:t>
            </w:r>
          </w:p>
        </w:tc>
        <w:tc>
          <w:tcPr>
            <w:tcW w:w="2212" w:type="dxa"/>
            <w:tcBorders>
              <w:right w:val="nil"/>
            </w:tcBorders>
            <w:shd w:val="clear" w:color="auto" w:fill="auto"/>
          </w:tcPr>
          <w:p w14:paraId="6C041F27" w14:textId="069192B9" w:rsidR="00212AB8" w:rsidRPr="00856563" w:rsidRDefault="00B7093A" w:rsidP="00212AB8">
            <w:pPr>
              <w:pStyle w:val="TableCell0-2Break"/>
            </w:pPr>
            <w:r>
              <w:t>‘</w:t>
            </w:r>
            <w:r w:rsidR="00212AB8" w:rsidRPr="00E946A3">
              <w:rPr>
                <w:rStyle w:val="ChUnderl"/>
              </w:rPr>
              <w:t>we</w:t>
            </w:r>
            <w:r w:rsidR="00212AB8">
              <w:t xml:space="preserve"> prayed</w:t>
            </w:r>
            <w:r>
              <w:t>’</w:t>
            </w:r>
          </w:p>
        </w:tc>
      </w:tr>
      <w:tr w:rsidR="00212AB8" w:rsidRPr="00856563" w14:paraId="0BAED740" w14:textId="77777777" w:rsidTr="00A816A5">
        <w:tc>
          <w:tcPr>
            <w:tcW w:w="2268" w:type="dxa"/>
            <w:tcBorders>
              <w:left w:val="nil"/>
            </w:tcBorders>
            <w:shd w:val="clear" w:color="auto" w:fill="auto"/>
          </w:tcPr>
          <w:p w14:paraId="34E9E24D" w14:textId="77777777" w:rsidR="00212AB8" w:rsidRPr="00856563" w:rsidRDefault="00212AB8" w:rsidP="00212AB8">
            <w:pPr>
              <w:pStyle w:val="TableCell0-2Break"/>
              <w:rPr>
                <w:rStyle w:val="ChItalBold"/>
              </w:rPr>
            </w:pPr>
            <w:r w:rsidRPr="00FA1589">
              <w:rPr>
                <w:rStyle w:val="ChItalBoldUndl"/>
              </w:rPr>
              <w:t>tong</w:t>
            </w:r>
            <w:r>
              <w:rPr>
                <w:rStyle w:val="ChItalBold"/>
              </w:rPr>
              <w:t xml:space="preserve"> </w:t>
            </w:r>
            <w:r w:rsidR="0013592E">
              <w:rPr>
                <w:rStyle w:val="ChItalBold"/>
              </w:rPr>
              <w:t>jalang</w:t>
            </w:r>
            <w:r>
              <w:rPr>
                <w:rStyle w:val="ChItalBold"/>
              </w:rPr>
              <w:t xml:space="preserve"> kaki</w:t>
            </w:r>
          </w:p>
        </w:tc>
        <w:tc>
          <w:tcPr>
            <w:tcW w:w="2041" w:type="dxa"/>
            <w:shd w:val="clear" w:color="auto" w:fill="auto"/>
          </w:tcPr>
          <w:p w14:paraId="0B9B76EC" w14:textId="77777777" w:rsidR="00212AB8" w:rsidRPr="007A6336" w:rsidRDefault="00212AB8" w:rsidP="00212AB8">
            <w:pPr>
              <w:pStyle w:val="TableCell0-2Break"/>
              <w:rPr>
                <w:rStyle w:val="ChSmallCaps"/>
              </w:rPr>
            </w:pPr>
            <w:r w:rsidRPr="0099608C">
              <w:rPr>
                <w:rStyle w:val="ChSmallCaps"/>
              </w:rPr>
              <w:t>1pl</w:t>
            </w:r>
            <w:r w:rsidRPr="004B04E2">
              <w:t xml:space="preserve"> </w:t>
            </w:r>
            <w:r>
              <w:t>walk foot</w:t>
            </w:r>
          </w:p>
        </w:tc>
        <w:tc>
          <w:tcPr>
            <w:tcW w:w="2212" w:type="dxa"/>
            <w:tcBorders>
              <w:right w:val="nil"/>
            </w:tcBorders>
            <w:shd w:val="clear" w:color="auto" w:fill="auto"/>
          </w:tcPr>
          <w:p w14:paraId="662DF221" w14:textId="36CEE980" w:rsidR="00212AB8" w:rsidRPr="00856563" w:rsidRDefault="00B7093A" w:rsidP="00212AB8">
            <w:pPr>
              <w:pStyle w:val="TableCell0-2Break"/>
            </w:pPr>
            <w:r>
              <w:t>‘</w:t>
            </w:r>
            <w:r w:rsidR="00212AB8" w:rsidRPr="00E946A3">
              <w:rPr>
                <w:rStyle w:val="ChUnderl"/>
              </w:rPr>
              <w:t>we</w:t>
            </w:r>
            <w:r w:rsidR="00212AB8">
              <w:t xml:space="preserve"> walked on foot</w:t>
            </w:r>
            <w:r>
              <w:t>’</w:t>
            </w:r>
          </w:p>
        </w:tc>
      </w:tr>
      <w:tr w:rsidR="00212AB8" w:rsidRPr="00856563" w14:paraId="05D6435A" w14:textId="77777777" w:rsidTr="00A816A5">
        <w:tc>
          <w:tcPr>
            <w:tcW w:w="2268" w:type="dxa"/>
            <w:tcBorders>
              <w:left w:val="nil"/>
            </w:tcBorders>
            <w:shd w:val="clear" w:color="auto" w:fill="auto"/>
          </w:tcPr>
          <w:p w14:paraId="4D845E02" w14:textId="77777777" w:rsidR="00212AB8" w:rsidRPr="00856563" w:rsidRDefault="00212AB8" w:rsidP="00212AB8">
            <w:pPr>
              <w:pStyle w:val="TableCell0-2Break"/>
              <w:rPr>
                <w:rStyle w:val="ChItalBold"/>
              </w:rPr>
            </w:pPr>
            <w:r w:rsidRPr="00FA1589">
              <w:rPr>
                <w:rStyle w:val="ChItalBoldUndl"/>
              </w:rPr>
              <w:t>ta</w:t>
            </w:r>
            <w:r>
              <w:rPr>
                <w:rStyle w:val="ChItalBold"/>
              </w:rPr>
              <w:t xml:space="preserve"> potong babi</w:t>
            </w:r>
          </w:p>
        </w:tc>
        <w:tc>
          <w:tcPr>
            <w:tcW w:w="2041" w:type="dxa"/>
            <w:shd w:val="clear" w:color="auto" w:fill="auto"/>
          </w:tcPr>
          <w:p w14:paraId="6A174F8F" w14:textId="77777777" w:rsidR="00212AB8" w:rsidRPr="007A6336" w:rsidRDefault="00212AB8" w:rsidP="00212AB8">
            <w:pPr>
              <w:pStyle w:val="TableCell0-2Break"/>
              <w:rPr>
                <w:rStyle w:val="ChSmallCaps"/>
              </w:rPr>
            </w:pPr>
            <w:r w:rsidRPr="0099608C">
              <w:rPr>
                <w:rStyle w:val="ChSmallCaps"/>
              </w:rPr>
              <w:t>1pl</w:t>
            </w:r>
            <w:r w:rsidRPr="004B04E2">
              <w:t xml:space="preserve"> </w:t>
            </w:r>
            <w:r>
              <w:t>cut pig</w:t>
            </w:r>
          </w:p>
        </w:tc>
        <w:tc>
          <w:tcPr>
            <w:tcW w:w="2212" w:type="dxa"/>
            <w:tcBorders>
              <w:right w:val="nil"/>
            </w:tcBorders>
            <w:shd w:val="clear" w:color="auto" w:fill="auto"/>
          </w:tcPr>
          <w:p w14:paraId="1B54232D" w14:textId="403723FF" w:rsidR="00212AB8" w:rsidRPr="00856563" w:rsidRDefault="00B7093A" w:rsidP="00212AB8">
            <w:pPr>
              <w:pStyle w:val="TableCell0-2Break"/>
            </w:pPr>
            <w:r>
              <w:t>‘</w:t>
            </w:r>
            <w:r w:rsidR="00212AB8" w:rsidRPr="00E946A3">
              <w:rPr>
                <w:rStyle w:val="ChUnderl"/>
              </w:rPr>
              <w:t>we</w:t>
            </w:r>
            <w:r w:rsidR="00212AB8">
              <w:t xml:space="preserve"> cut up the pig</w:t>
            </w:r>
            <w:r>
              <w:t>’</w:t>
            </w:r>
          </w:p>
        </w:tc>
      </w:tr>
      <w:tr w:rsidR="00212AB8" w:rsidRPr="00856563" w14:paraId="04E25897" w14:textId="77777777" w:rsidTr="00A816A5">
        <w:tc>
          <w:tcPr>
            <w:tcW w:w="2268" w:type="dxa"/>
            <w:tcBorders>
              <w:left w:val="nil"/>
            </w:tcBorders>
            <w:shd w:val="clear" w:color="auto" w:fill="auto"/>
          </w:tcPr>
          <w:p w14:paraId="07E28A8C" w14:textId="77777777" w:rsidR="00212AB8" w:rsidRPr="00856563" w:rsidRDefault="00212AB8" w:rsidP="00212AB8">
            <w:pPr>
              <w:pStyle w:val="TableCell0-2Break"/>
              <w:rPr>
                <w:rStyle w:val="ChItalBold"/>
              </w:rPr>
            </w:pPr>
            <w:r w:rsidRPr="00FA1589">
              <w:rPr>
                <w:rStyle w:val="ChItalBoldUndl"/>
              </w:rPr>
              <w:t>kam</w:t>
            </w:r>
            <w:r>
              <w:rPr>
                <w:rStyle w:val="ChItalBold"/>
              </w:rPr>
              <w:t xml:space="preserve"> cari bapa</w:t>
            </w:r>
          </w:p>
        </w:tc>
        <w:tc>
          <w:tcPr>
            <w:tcW w:w="2041" w:type="dxa"/>
            <w:shd w:val="clear" w:color="auto" w:fill="auto"/>
          </w:tcPr>
          <w:p w14:paraId="18E9CED7" w14:textId="77777777" w:rsidR="00212AB8" w:rsidRPr="007A6336" w:rsidRDefault="00212AB8" w:rsidP="00212AB8">
            <w:pPr>
              <w:pStyle w:val="TableCell0-2Break"/>
              <w:rPr>
                <w:rStyle w:val="ChSmallCaps"/>
              </w:rPr>
            </w:pPr>
            <w:r w:rsidRPr="0099608C">
              <w:rPr>
                <w:rStyle w:val="ChSmallCaps"/>
              </w:rPr>
              <w:t>2pl</w:t>
            </w:r>
            <w:r w:rsidRPr="004B04E2">
              <w:t xml:space="preserve"> </w:t>
            </w:r>
            <w:r>
              <w:t>search father</w:t>
            </w:r>
          </w:p>
        </w:tc>
        <w:tc>
          <w:tcPr>
            <w:tcW w:w="2212" w:type="dxa"/>
            <w:tcBorders>
              <w:right w:val="nil"/>
            </w:tcBorders>
            <w:shd w:val="clear" w:color="auto" w:fill="auto"/>
          </w:tcPr>
          <w:p w14:paraId="5CB0C780" w14:textId="59F970B2" w:rsidR="00212AB8" w:rsidRDefault="00B7093A" w:rsidP="00212AB8">
            <w:pPr>
              <w:pStyle w:val="TableCell0-2Break"/>
            </w:pPr>
            <w:r>
              <w:t>‘</w:t>
            </w:r>
            <w:r w:rsidR="00212AB8" w:rsidRPr="00E946A3">
              <w:rPr>
                <w:rStyle w:val="ChUnderl"/>
              </w:rPr>
              <w:t>you</w:t>
            </w:r>
            <w:r>
              <w:t>’</w:t>
            </w:r>
            <w:r w:rsidR="00212AB8">
              <w:t>ll look for father</w:t>
            </w:r>
            <w:r>
              <w:t>’</w:t>
            </w:r>
          </w:p>
        </w:tc>
      </w:tr>
      <w:tr w:rsidR="00212AB8" w:rsidRPr="00856563" w14:paraId="3B001D6D" w14:textId="77777777" w:rsidTr="00A816A5">
        <w:tc>
          <w:tcPr>
            <w:tcW w:w="2268" w:type="dxa"/>
            <w:tcBorders>
              <w:left w:val="nil"/>
              <w:bottom w:val="single" w:sz="4" w:space="0" w:color="auto"/>
            </w:tcBorders>
            <w:shd w:val="clear" w:color="auto" w:fill="auto"/>
          </w:tcPr>
          <w:p w14:paraId="7A6D3939" w14:textId="77777777" w:rsidR="00212AB8" w:rsidRPr="00856563" w:rsidRDefault="00212AB8" w:rsidP="00212AB8">
            <w:pPr>
              <w:pStyle w:val="TableCell0-2Break"/>
              <w:rPr>
                <w:rStyle w:val="ChItalBold"/>
              </w:rPr>
            </w:pPr>
            <w:r w:rsidRPr="00FA1589">
              <w:rPr>
                <w:rStyle w:val="ChItalBoldUndl"/>
              </w:rPr>
              <w:t>dong</w:t>
            </w:r>
            <w:r>
              <w:rPr>
                <w:rStyle w:val="ChItalBold"/>
              </w:rPr>
              <w:t xml:space="preserve"> bilang</w:t>
            </w:r>
          </w:p>
        </w:tc>
        <w:tc>
          <w:tcPr>
            <w:tcW w:w="2041" w:type="dxa"/>
            <w:tcBorders>
              <w:bottom w:val="single" w:sz="4" w:space="0" w:color="auto"/>
            </w:tcBorders>
            <w:shd w:val="clear" w:color="auto" w:fill="auto"/>
          </w:tcPr>
          <w:p w14:paraId="4B392B87" w14:textId="77777777" w:rsidR="00212AB8" w:rsidRPr="007A6336" w:rsidRDefault="00212AB8" w:rsidP="00212AB8">
            <w:pPr>
              <w:pStyle w:val="TableCell0-2Break"/>
              <w:rPr>
                <w:rStyle w:val="ChSmallCaps"/>
              </w:rPr>
            </w:pPr>
            <w:r w:rsidRPr="0099608C">
              <w:rPr>
                <w:rStyle w:val="ChSmallCaps"/>
              </w:rPr>
              <w:t>3pl</w:t>
            </w:r>
            <w:r w:rsidRPr="004B04E2">
              <w:t xml:space="preserve"> </w:t>
            </w:r>
            <w:r>
              <w:t>say</w:t>
            </w:r>
          </w:p>
        </w:tc>
        <w:tc>
          <w:tcPr>
            <w:tcW w:w="2212" w:type="dxa"/>
            <w:tcBorders>
              <w:bottom w:val="single" w:sz="4" w:space="0" w:color="auto"/>
              <w:right w:val="nil"/>
            </w:tcBorders>
            <w:shd w:val="clear" w:color="auto" w:fill="auto"/>
          </w:tcPr>
          <w:p w14:paraId="6B47C291" w14:textId="64BA3225" w:rsidR="00212AB8" w:rsidRPr="00856563" w:rsidRDefault="00B7093A" w:rsidP="00212AB8">
            <w:pPr>
              <w:pStyle w:val="TableCell0-2Break"/>
            </w:pPr>
            <w:r>
              <w:t>‘</w:t>
            </w:r>
            <w:r w:rsidR="00212AB8" w:rsidRPr="00E946A3">
              <w:rPr>
                <w:rStyle w:val="ChUnderl"/>
              </w:rPr>
              <w:t>they</w:t>
            </w:r>
            <w:r w:rsidR="00212AB8">
              <w:t xml:space="preserve"> said</w:t>
            </w:r>
            <w:r>
              <w:t>’</w:t>
            </w:r>
          </w:p>
        </w:tc>
      </w:tr>
    </w:tbl>
    <w:p w14:paraId="0E75B60B" w14:textId="543CDC15" w:rsidR="00212AB8" w:rsidRDefault="00212AB8" w:rsidP="004C0629">
      <w:pPr>
        <w:pStyle w:val="Body0005after05before"/>
      </w:pPr>
      <w:r>
        <w:fldChar w:fldCharType="begin"/>
      </w:r>
      <w:r>
        <w:instrText xml:space="preserve"> REF _Ref351211269 \h </w:instrText>
      </w:r>
      <w:r>
        <w:fldChar w:fldCharType="separate"/>
      </w:r>
      <w:r w:rsidR="00154D81" w:rsidRPr="00856563">
        <w:t xml:space="preserve">Table </w:t>
      </w:r>
      <w:r w:rsidR="00154D81">
        <w:rPr>
          <w:noProof/>
          <w:cs/>
        </w:rPr>
        <w:t>‎</w:t>
      </w:r>
      <w:r w:rsidR="00154D81">
        <w:rPr>
          <w:noProof/>
        </w:rPr>
        <w:t>6</w:t>
      </w:r>
      <w:r w:rsidR="00154D81">
        <w:t>.</w:t>
      </w:r>
      <w:r w:rsidR="00154D81">
        <w:rPr>
          <w:noProof/>
        </w:rPr>
        <w:t>3</w:t>
      </w:r>
      <w:r>
        <w:fldChar w:fldCharType="end"/>
      </w:r>
      <w:r>
        <w:t xml:space="preserve"> </w:t>
      </w:r>
      <w:r w:rsidR="00777C00">
        <w:t xml:space="preserve">shows </w:t>
      </w:r>
      <w:r>
        <w:t xml:space="preserve">the uses of the pronouns in </w:t>
      </w:r>
      <w:r w:rsidR="00976808">
        <w:t xml:space="preserve">the </w:t>
      </w:r>
      <w:r>
        <w:t>direct object slot</w:t>
      </w:r>
      <w:r w:rsidR="00777C00">
        <w:t xml:space="preserve"> in monotransitive constructions</w:t>
      </w:r>
      <w:r>
        <w:t xml:space="preserve">. In this position only short </w:t>
      </w:r>
      <w:r w:rsidRPr="0011271B">
        <w:rPr>
          <w:rStyle w:val="ChItalBold"/>
        </w:rPr>
        <w:t>ta</w:t>
      </w:r>
      <w:r>
        <w:t xml:space="preserve"> </w:t>
      </w:r>
      <w:r w:rsidR="00B7093A">
        <w:t>‘</w:t>
      </w:r>
      <w:r w:rsidRPr="0099608C">
        <w:rPr>
          <w:rStyle w:val="ChSmallCaps"/>
        </w:rPr>
        <w:t>1pl</w:t>
      </w:r>
      <w:r w:rsidR="00B7093A">
        <w:t>’</w:t>
      </w:r>
      <w:r>
        <w:t xml:space="preserve"> is unattested, due to the overall low token frequencies for </w:t>
      </w:r>
      <w:r w:rsidRPr="00E953D5">
        <w:rPr>
          <w:rStyle w:val="ChItalBold"/>
        </w:rPr>
        <w:t>kita</w:t>
      </w:r>
      <w:r w:rsidRPr="00E953D5">
        <w:t>/</w:t>
      </w:r>
      <w:r w:rsidRPr="00E953D5">
        <w:rPr>
          <w:rStyle w:val="ChItalBold"/>
        </w:rPr>
        <w:t>ta</w:t>
      </w:r>
      <w:r>
        <w:t xml:space="preserve"> </w:t>
      </w:r>
      <w:r w:rsidR="00B7093A">
        <w:t>‘</w:t>
      </w:r>
      <w:r w:rsidRPr="0099608C">
        <w:rPr>
          <w:rStyle w:val="ChSmallCaps"/>
        </w:rPr>
        <w:t>1pl</w:t>
      </w:r>
      <w:r w:rsidR="00B7093A">
        <w:t>’</w:t>
      </w:r>
      <w:r>
        <w:t xml:space="preserve"> (see </w:t>
      </w:r>
      <w:r>
        <w:fldChar w:fldCharType="begin"/>
      </w:r>
      <w:r>
        <w:instrText xml:space="preserve"> REF _Ref363302767 \h </w:instrText>
      </w:r>
      <w:r>
        <w:fldChar w:fldCharType="separate"/>
      </w:r>
      <w:r w:rsidR="00154D81" w:rsidRPr="007A0BC8">
        <w:t xml:space="preserve">Table </w:t>
      </w:r>
      <w:r w:rsidR="00154D81">
        <w:rPr>
          <w:noProof/>
          <w:cs/>
        </w:rPr>
        <w:t>‎</w:t>
      </w:r>
      <w:r w:rsidR="00154D81">
        <w:rPr>
          <w:noProof/>
        </w:rPr>
        <w:t>6</w:t>
      </w:r>
      <w:r w:rsidR="00154D81">
        <w:t>.</w:t>
      </w:r>
      <w:r w:rsidR="00154D81">
        <w:rPr>
          <w:noProof/>
        </w:rPr>
        <w:t>1</w:t>
      </w:r>
      <w:r>
        <w:fldChar w:fldCharType="end"/>
      </w:r>
      <w:r>
        <w:t xml:space="preserve">; see also Footnote </w:t>
      </w:r>
      <w:r>
        <w:fldChar w:fldCharType="begin"/>
      </w:r>
      <w:r>
        <w:instrText xml:space="preserve"> NOTEREF _Ref368296380 \h </w:instrText>
      </w:r>
      <w:r>
        <w:fldChar w:fldCharType="separate"/>
      </w:r>
      <w:r w:rsidR="00154D81">
        <w:t>181</w:t>
      </w:r>
      <w:r>
        <w:fldChar w:fldCharType="end"/>
      </w:r>
      <w:r w:rsidR="00091683">
        <w:t>,</w:t>
      </w:r>
      <w:r w:rsidR="00F31244">
        <w:t xml:space="preserve"> </w:t>
      </w:r>
      <w:r w:rsidR="00761495">
        <w:t>p.</w:t>
      </w:r>
      <w:r w:rsidR="00E8294B">
        <w:t xml:space="preserve"> </w:t>
      </w:r>
      <w:r w:rsidR="00E8294B">
        <w:fldChar w:fldCharType="begin"/>
      </w:r>
      <w:r w:rsidR="00E8294B">
        <w:instrText xml:space="preserve"> PAGEREF _Ref435099242 \h </w:instrText>
      </w:r>
      <w:r w:rsidR="00E8294B">
        <w:fldChar w:fldCharType="separate"/>
      </w:r>
      <w:r w:rsidR="00154D81">
        <w:rPr>
          <w:noProof/>
        </w:rPr>
        <w:t>308</w:t>
      </w:r>
      <w:r w:rsidR="00E8294B">
        <w:fldChar w:fldCharType="end"/>
      </w:r>
      <w:r w:rsidR="00256C61">
        <w:t>; for details on monotransitive clauses see §</w:t>
      </w:r>
      <w:r w:rsidR="00256C61">
        <w:fldChar w:fldCharType="begin"/>
      </w:r>
      <w:r w:rsidR="00256C61">
        <w:instrText xml:space="preserve"> REF _Ref367529001 \w \h </w:instrText>
      </w:r>
      <w:r w:rsidR="00256C61">
        <w:fldChar w:fldCharType="separate"/>
      </w:r>
      <w:r w:rsidR="00154D81">
        <w:rPr>
          <w:cs/>
        </w:rPr>
        <w:t>‎</w:t>
      </w:r>
      <w:r w:rsidR="00154D81">
        <w:t>11.1.2</w:t>
      </w:r>
      <w:r w:rsidR="00256C61">
        <w:fldChar w:fldCharType="end"/>
      </w:r>
      <w:r>
        <w:t>).</w:t>
      </w:r>
    </w:p>
    <w:p w14:paraId="54D5767F" w14:textId="38AE2EB4" w:rsidR="00212AB8" w:rsidRDefault="00212AB8" w:rsidP="00212AB8">
      <w:pPr>
        <w:pStyle w:val="Caption"/>
      </w:pPr>
      <w:bookmarkStart w:id="2831" w:name="_Ref351211269"/>
      <w:r w:rsidRPr="00856563">
        <w:t xml:space="preserve">Table </w:t>
      </w:r>
      <w:fldSimple w:instr=" STYLEREF 1 \s ">
        <w:r w:rsidR="00154D81">
          <w:rPr>
            <w:noProof/>
            <w:cs/>
          </w:rPr>
          <w:t>‎</w:t>
        </w:r>
        <w:r w:rsidR="00154D81">
          <w:rPr>
            <w:noProof/>
          </w:rPr>
          <w:t>6</w:t>
        </w:r>
      </w:fldSimple>
      <w:r w:rsidR="00F207A1">
        <w:t>.</w:t>
      </w:r>
      <w:fldSimple w:instr=" SEQ Table \* ARABIC \s 1 ">
        <w:r w:rsidR="00154D81">
          <w:rPr>
            <w:noProof/>
          </w:rPr>
          <w:t>3</w:t>
        </w:r>
      </w:fldSimple>
      <w:bookmarkEnd w:id="2831"/>
      <w:r w:rsidRPr="00856563">
        <w:t>:</w:t>
      </w:r>
      <w:r w:rsidRPr="00856563">
        <w:tab/>
      </w:r>
      <w:r>
        <w:t xml:space="preserve">Pronouns in the </w:t>
      </w:r>
      <w:r w:rsidR="00EE5278">
        <w:t xml:space="preserve">direct </w:t>
      </w:r>
      <w:r>
        <w:t>object slot</w:t>
      </w:r>
      <w:r w:rsidR="00777C00">
        <w:t xml:space="preserve"> in monotransitive constructions</w:t>
      </w:r>
      <w:r>
        <w:rPr>
          <w:rStyle w:val="FootnoteReference"/>
        </w:rPr>
        <w:footnoteReference w:id="186"/>
      </w:r>
    </w:p>
    <w:tbl>
      <w:tblPr>
        <w:tblW w:w="6634" w:type="dxa"/>
        <w:tblInd w:w="170" w:type="dxa"/>
        <w:tblBorders>
          <w:top w:val="single" w:sz="4" w:space="0" w:color="auto"/>
          <w:bottom w:val="single" w:sz="4" w:space="0" w:color="auto"/>
        </w:tblBorders>
        <w:tblLook w:val="01E0" w:firstRow="1" w:lastRow="1" w:firstColumn="1" w:lastColumn="1" w:noHBand="0" w:noVBand="0"/>
      </w:tblPr>
      <w:tblGrid>
        <w:gridCol w:w="3912"/>
        <w:gridCol w:w="2722"/>
      </w:tblGrid>
      <w:tr w:rsidR="00212AB8" w:rsidRPr="00856563" w14:paraId="3D8A0654" w14:textId="77777777" w:rsidTr="00C3620C">
        <w:trPr>
          <w:tblHeader/>
        </w:trPr>
        <w:tc>
          <w:tcPr>
            <w:tcW w:w="3912" w:type="dxa"/>
            <w:tcBorders>
              <w:bottom w:val="single" w:sz="4" w:space="0" w:color="auto"/>
            </w:tcBorders>
            <w:shd w:val="clear" w:color="auto" w:fill="auto"/>
          </w:tcPr>
          <w:p w14:paraId="1C2FD050" w14:textId="77777777" w:rsidR="00212AB8" w:rsidRPr="00856563" w:rsidRDefault="00212AB8" w:rsidP="00212AB8">
            <w:pPr>
              <w:pStyle w:val="TableHd"/>
            </w:pPr>
            <w:r>
              <w:t>Example</w:t>
            </w:r>
          </w:p>
        </w:tc>
        <w:tc>
          <w:tcPr>
            <w:tcW w:w="2722" w:type="dxa"/>
            <w:tcBorders>
              <w:bottom w:val="single" w:sz="4" w:space="0" w:color="auto"/>
            </w:tcBorders>
            <w:shd w:val="clear" w:color="auto" w:fill="auto"/>
          </w:tcPr>
          <w:p w14:paraId="71574F4C" w14:textId="77777777" w:rsidR="00212AB8" w:rsidRPr="00856563" w:rsidRDefault="00212AB8" w:rsidP="00212AB8">
            <w:pPr>
              <w:pStyle w:val="TableHd"/>
            </w:pPr>
            <w:r w:rsidRPr="00856563">
              <w:t>Free translation</w:t>
            </w:r>
          </w:p>
        </w:tc>
      </w:tr>
      <w:tr w:rsidR="00212AB8" w:rsidRPr="00856563" w14:paraId="6AC7E61C" w14:textId="77777777" w:rsidTr="00C3620C">
        <w:tc>
          <w:tcPr>
            <w:tcW w:w="6634" w:type="dxa"/>
            <w:gridSpan w:val="2"/>
            <w:tcBorders>
              <w:top w:val="single" w:sz="4" w:space="0" w:color="auto"/>
              <w:bottom w:val="nil"/>
            </w:tcBorders>
            <w:shd w:val="clear" w:color="auto" w:fill="auto"/>
          </w:tcPr>
          <w:p w14:paraId="732197C2" w14:textId="77777777" w:rsidR="00212AB8" w:rsidRPr="00856563" w:rsidRDefault="00212AB8" w:rsidP="00212AB8">
            <w:pPr>
              <w:pStyle w:val="TableCell2-2"/>
            </w:pPr>
            <w:r w:rsidRPr="00856563">
              <w:t xml:space="preserve">Long </w:t>
            </w:r>
            <w:r>
              <w:rPr>
                <w:lang w:eastAsia="en-US"/>
              </w:rPr>
              <w:t>pronoun</w:t>
            </w:r>
            <w:r w:rsidRPr="00856563">
              <w:t xml:space="preserve"> form</w:t>
            </w:r>
            <w:r>
              <w:t>s</w:t>
            </w:r>
          </w:p>
        </w:tc>
      </w:tr>
      <w:tr w:rsidR="00212AB8" w:rsidRPr="00856563" w14:paraId="3BA2DF2C" w14:textId="77777777" w:rsidTr="00C3620C">
        <w:tc>
          <w:tcPr>
            <w:tcW w:w="3912" w:type="dxa"/>
            <w:tcBorders>
              <w:top w:val="nil"/>
            </w:tcBorders>
            <w:shd w:val="clear" w:color="auto" w:fill="auto"/>
          </w:tcPr>
          <w:p w14:paraId="11D3AB19" w14:textId="77777777" w:rsidR="00212AB8" w:rsidRPr="00964F36" w:rsidRDefault="00FA0196" w:rsidP="00212AB8">
            <w:pPr>
              <w:pStyle w:val="TableCell2-0"/>
              <w:rPr>
                <w:rStyle w:val="ChItalBold"/>
              </w:rPr>
            </w:pPr>
            <w:r>
              <w:rPr>
                <w:rStyle w:val="ChItalBold"/>
              </w:rPr>
              <w:t xml:space="preserve">de tanya </w:t>
            </w:r>
            <w:r w:rsidRPr="00F753C5">
              <w:rPr>
                <w:rStyle w:val="ChItalBoldUndl"/>
              </w:rPr>
              <w:t>saya</w:t>
            </w:r>
          </w:p>
        </w:tc>
        <w:tc>
          <w:tcPr>
            <w:tcW w:w="2722" w:type="dxa"/>
            <w:tcBorders>
              <w:top w:val="nil"/>
            </w:tcBorders>
            <w:shd w:val="clear" w:color="auto" w:fill="auto"/>
          </w:tcPr>
          <w:p w14:paraId="0057995B" w14:textId="2B56FA34" w:rsidR="00212AB8" w:rsidRPr="00856563" w:rsidRDefault="00B7093A" w:rsidP="00212AB8">
            <w:pPr>
              <w:pStyle w:val="TableCell2-0"/>
            </w:pPr>
            <w:r>
              <w:t>‘</w:t>
            </w:r>
            <w:r w:rsidR="00FA0196">
              <w:t xml:space="preserve">he asked </w:t>
            </w:r>
            <w:r w:rsidR="00212AB8">
              <w:rPr>
                <w:rStyle w:val="ChUnderl"/>
              </w:rPr>
              <w:t>me</w:t>
            </w:r>
            <w:r>
              <w:t>’</w:t>
            </w:r>
          </w:p>
        </w:tc>
      </w:tr>
      <w:tr w:rsidR="00212AB8" w:rsidRPr="00964F36" w14:paraId="384212FD" w14:textId="77777777" w:rsidTr="00C3620C">
        <w:tc>
          <w:tcPr>
            <w:tcW w:w="3912" w:type="dxa"/>
            <w:shd w:val="clear" w:color="auto" w:fill="auto"/>
          </w:tcPr>
          <w:p w14:paraId="72586DC7" w14:textId="77777777" w:rsidR="00212AB8" w:rsidRPr="00AC23C4" w:rsidRDefault="00212AB8" w:rsidP="00212AB8">
            <w:pPr>
              <w:pStyle w:val="TableCell0-2Break"/>
              <w:rPr>
                <w:rStyle w:val="ChItalBold"/>
                <w:b w:val="0"/>
                <w:i w:val="0"/>
              </w:rPr>
            </w:pPr>
            <w:r w:rsidRPr="0099608C">
              <w:rPr>
                <w:rStyle w:val="ChSmallCaps"/>
              </w:rPr>
              <w:t>3pl</w:t>
            </w:r>
            <w:r w:rsidRPr="00D5694E">
              <w:t xml:space="preserve"> </w:t>
            </w:r>
            <w:r w:rsidR="00FA0196">
              <w:t>ask</w:t>
            </w:r>
            <w:r>
              <w:t xml:space="preserve"> </w:t>
            </w:r>
            <w:r w:rsidRPr="0099608C">
              <w:rPr>
                <w:rStyle w:val="ChSmallCaps"/>
              </w:rPr>
              <w:t>1sg</w:t>
            </w:r>
          </w:p>
        </w:tc>
        <w:tc>
          <w:tcPr>
            <w:tcW w:w="2722" w:type="dxa"/>
            <w:shd w:val="clear" w:color="auto" w:fill="auto"/>
          </w:tcPr>
          <w:p w14:paraId="45786EDE" w14:textId="77777777" w:rsidR="00212AB8" w:rsidRPr="00964F36" w:rsidRDefault="00212AB8" w:rsidP="00212AB8">
            <w:pPr>
              <w:pStyle w:val="TableCell0-2Break"/>
            </w:pPr>
          </w:p>
        </w:tc>
      </w:tr>
      <w:tr w:rsidR="00212AB8" w:rsidRPr="00856563" w14:paraId="0C8A05FD" w14:textId="77777777" w:rsidTr="00C3620C">
        <w:tc>
          <w:tcPr>
            <w:tcW w:w="3912" w:type="dxa"/>
            <w:shd w:val="clear" w:color="auto" w:fill="auto"/>
          </w:tcPr>
          <w:p w14:paraId="59DF53AB" w14:textId="77777777" w:rsidR="00212AB8" w:rsidRPr="00856563" w:rsidRDefault="00212AB8" w:rsidP="00212AB8">
            <w:pPr>
              <w:pStyle w:val="TableCell2-0"/>
              <w:rPr>
                <w:rStyle w:val="ChItalBold"/>
              </w:rPr>
            </w:pPr>
            <w:r>
              <w:rPr>
                <w:rStyle w:val="ChItalBold"/>
              </w:rPr>
              <w:t xml:space="preserve">nanti guru~guru cari </w:t>
            </w:r>
            <w:r w:rsidRPr="00F753C5">
              <w:rPr>
                <w:rStyle w:val="ChItalBoldUndl"/>
              </w:rPr>
              <w:t>ko</w:t>
            </w:r>
          </w:p>
        </w:tc>
        <w:tc>
          <w:tcPr>
            <w:tcW w:w="2722" w:type="dxa"/>
            <w:vMerge w:val="restart"/>
            <w:shd w:val="clear" w:color="auto" w:fill="auto"/>
          </w:tcPr>
          <w:p w14:paraId="6799A634" w14:textId="7992D298" w:rsidR="00212AB8" w:rsidRPr="009E7A77" w:rsidRDefault="00B7093A" w:rsidP="00AC23C4">
            <w:pPr>
              <w:pStyle w:val="TableCell2-0"/>
              <w:ind w:left="113" w:hanging="113"/>
            </w:pPr>
            <w:r>
              <w:t>‘</w:t>
            </w:r>
            <w:r w:rsidR="00212AB8">
              <w:t xml:space="preserve">very soon the teachers will look for </w:t>
            </w:r>
            <w:r w:rsidR="00212AB8">
              <w:rPr>
                <w:rStyle w:val="ChUnderl"/>
              </w:rPr>
              <w:t>you</w:t>
            </w:r>
            <w:r>
              <w:t>’</w:t>
            </w:r>
          </w:p>
        </w:tc>
      </w:tr>
      <w:tr w:rsidR="00212AB8" w:rsidRPr="00964F36" w14:paraId="7E3E955C" w14:textId="77777777" w:rsidTr="00C3620C">
        <w:tc>
          <w:tcPr>
            <w:tcW w:w="3912" w:type="dxa"/>
            <w:shd w:val="clear" w:color="auto" w:fill="auto"/>
          </w:tcPr>
          <w:p w14:paraId="2614805F" w14:textId="77777777" w:rsidR="00212AB8" w:rsidRPr="00AC23C4" w:rsidRDefault="00212AB8" w:rsidP="00212AB8">
            <w:pPr>
              <w:pStyle w:val="TableCell0-2Break"/>
              <w:rPr>
                <w:rStyle w:val="ChItalBold"/>
                <w:b w:val="0"/>
                <w:i w:val="0"/>
              </w:rPr>
            </w:pPr>
            <w:r>
              <w:t xml:space="preserve">very.soon </w:t>
            </w:r>
            <w:r w:rsidRPr="0099608C">
              <w:rPr>
                <w:rStyle w:val="ChSmallCaps"/>
              </w:rPr>
              <w:t>rdp</w:t>
            </w:r>
            <w:r w:rsidRPr="002D3354">
              <w:t>~</w:t>
            </w:r>
            <w:r w:rsidRPr="000042CD">
              <w:t>teacher</w:t>
            </w:r>
            <w:r>
              <w:t xml:space="preserve"> search </w:t>
            </w:r>
            <w:r w:rsidRPr="0099608C">
              <w:rPr>
                <w:rStyle w:val="ChSmallCaps"/>
              </w:rPr>
              <w:t>2sg</w:t>
            </w:r>
          </w:p>
        </w:tc>
        <w:tc>
          <w:tcPr>
            <w:tcW w:w="2722" w:type="dxa"/>
            <w:vMerge/>
            <w:shd w:val="clear" w:color="auto" w:fill="auto"/>
          </w:tcPr>
          <w:p w14:paraId="7B8D7E98" w14:textId="77777777" w:rsidR="00212AB8" w:rsidRPr="009E7A77" w:rsidRDefault="00212AB8" w:rsidP="00212AB8">
            <w:pPr>
              <w:pStyle w:val="TableCell0-2Break"/>
            </w:pPr>
          </w:p>
        </w:tc>
      </w:tr>
      <w:tr w:rsidR="00212AB8" w:rsidRPr="00856563" w14:paraId="17C8DDF8" w14:textId="77777777" w:rsidTr="00C3620C">
        <w:tc>
          <w:tcPr>
            <w:tcW w:w="3912" w:type="dxa"/>
            <w:shd w:val="clear" w:color="auto" w:fill="auto"/>
          </w:tcPr>
          <w:p w14:paraId="41F4EC46" w14:textId="77777777" w:rsidR="00212AB8" w:rsidRPr="00856563" w:rsidRDefault="00212AB8" w:rsidP="00212AB8">
            <w:pPr>
              <w:pStyle w:val="TableCell2-0"/>
              <w:rPr>
                <w:rStyle w:val="ChItalBold"/>
              </w:rPr>
            </w:pPr>
            <w:r>
              <w:rPr>
                <w:rStyle w:val="ChItalBold"/>
              </w:rPr>
              <w:t xml:space="preserve">sa tanya </w:t>
            </w:r>
            <w:r w:rsidRPr="004E09A8">
              <w:rPr>
                <w:rStyle w:val="ChItalBoldUndl"/>
              </w:rPr>
              <w:t>d</w:t>
            </w:r>
            <w:r>
              <w:rPr>
                <w:rStyle w:val="ChItalBoldUndl"/>
              </w:rPr>
              <w:t>ia</w:t>
            </w:r>
            <w:r>
              <w:rPr>
                <w:rStyle w:val="ChItalBold"/>
              </w:rPr>
              <w:t xml:space="preserve"> begini</w:t>
            </w:r>
          </w:p>
        </w:tc>
        <w:tc>
          <w:tcPr>
            <w:tcW w:w="2722" w:type="dxa"/>
            <w:shd w:val="clear" w:color="auto" w:fill="auto"/>
          </w:tcPr>
          <w:p w14:paraId="6C190B06" w14:textId="453EE4B6" w:rsidR="00212AB8" w:rsidRPr="009E7A77" w:rsidRDefault="00B7093A" w:rsidP="00212AB8">
            <w:pPr>
              <w:pStyle w:val="TableCell2-0"/>
            </w:pPr>
            <w:r>
              <w:t>‘</w:t>
            </w:r>
            <w:r w:rsidR="00212AB8">
              <w:t xml:space="preserve">I asked </w:t>
            </w:r>
            <w:r w:rsidR="00212AB8">
              <w:rPr>
                <w:rStyle w:val="ChUnderl"/>
              </w:rPr>
              <w:t>him</w:t>
            </w:r>
            <w:r w:rsidR="00212AB8">
              <w:t xml:space="preserve"> like this</w:t>
            </w:r>
            <w:r>
              <w:t>’</w:t>
            </w:r>
          </w:p>
        </w:tc>
      </w:tr>
      <w:tr w:rsidR="00212AB8" w:rsidRPr="00964F36" w14:paraId="21914271" w14:textId="77777777" w:rsidTr="00C3620C">
        <w:tc>
          <w:tcPr>
            <w:tcW w:w="3912" w:type="dxa"/>
            <w:shd w:val="clear" w:color="auto" w:fill="auto"/>
          </w:tcPr>
          <w:p w14:paraId="0FF81F14" w14:textId="77777777" w:rsidR="00212AB8" w:rsidRPr="00AC23C4" w:rsidRDefault="00212AB8" w:rsidP="00212AB8">
            <w:pPr>
              <w:pStyle w:val="TableCell0-2Break"/>
              <w:rPr>
                <w:rStyle w:val="ChItalBold"/>
                <w:b w:val="0"/>
                <w:i w:val="0"/>
              </w:rPr>
            </w:pPr>
            <w:r w:rsidRPr="0099608C">
              <w:rPr>
                <w:rStyle w:val="ChSmallCaps"/>
              </w:rPr>
              <w:t>1sg</w:t>
            </w:r>
            <w:r>
              <w:t xml:space="preserve"> ask </w:t>
            </w:r>
            <w:r w:rsidRPr="0099608C">
              <w:rPr>
                <w:rStyle w:val="ChSmallCaps"/>
              </w:rPr>
              <w:t>3sg</w:t>
            </w:r>
            <w:r>
              <w:t xml:space="preserve"> like.this</w:t>
            </w:r>
          </w:p>
        </w:tc>
        <w:tc>
          <w:tcPr>
            <w:tcW w:w="2722" w:type="dxa"/>
            <w:shd w:val="clear" w:color="auto" w:fill="auto"/>
          </w:tcPr>
          <w:p w14:paraId="3CCD0DA5" w14:textId="77777777" w:rsidR="00212AB8" w:rsidRPr="00964F36" w:rsidRDefault="00212AB8" w:rsidP="00212AB8">
            <w:pPr>
              <w:pStyle w:val="TableCell0-2Break"/>
            </w:pPr>
          </w:p>
        </w:tc>
      </w:tr>
      <w:tr w:rsidR="004964B9" w:rsidRPr="00856563" w14:paraId="63B4BF86" w14:textId="77777777" w:rsidTr="00C3620C">
        <w:tc>
          <w:tcPr>
            <w:tcW w:w="3912" w:type="dxa"/>
            <w:shd w:val="clear" w:color="auto" w:fill="auto"/>
          </w:tcPr>
          <w:p w14:paraId="5CAEB82C" w14:textId="77777777" w:rsidR="004964B9" w:rsidRPr="00474216" w:rsidRDefault="004964B9" w:rsidP="004964B9">
            <w:pPr>
              <w:pStyle w:val="TableCell2-0"/>
              <w:rPr>
                <w:rStyle w:val="ChItalBold"/>
              </w:rPr>
            </w:pPr>
            <w:r>
              <w:rPr>
                <w:rStyle w:val="ChItalBold"/>
              </w:rPr>
              <w:t xml:space="preserve">bapa de pukul </w:t>
            </w:r>
            <w:r w:rsidRPr="00FA1589">
              <w:rPr>
                <w:rStyle w:val="ChItalBoldUndl"/>
              </w:rPr>
              <w:t>kitorang</w:t>
            </w:r>
            <w:r>
              <w:rPr>
                <w:rStyle w:val="ChItalBold"/>
              </w:rPr>
              <w:t xml:space="preserve"> di muka</w:t>
            </w:r>
          </w:p>
        </w:tc>
        <w:tc>
          <w:tcPr>
            <w:tcW w:w="2722" w:type="dxa"/>
            <w:shd w:val="clear" w:color="auto" w:fill="auto"/>
          </w:tcPr>
          <w:p w14:paraId="35DC68FF" w14:textId="2E77B458" w:rsidR="004964B9" w:rsidRPr="009E7A77" w:rsidRDefault="00B7093A" w:rsidP="004964B9">
            <w:pPr>
              <w:pStyle w:val="TableCell2-0"/>
            </w:pPr>
            <w:r>
              <w:t>‘</w:t>
            </w:r>
            <w:r w:rsidR="004964B9">
              <w:t xml:space="preserve">father hit </w:t>
            </w:r>
            <w:r w:rsidR="004964B9" w:rsidRPr="00C10966">
              <w:rPr>
                <w:rStyle w:val="ChUnderl"/>
              </w:rPr>
              <w:t>us</w:t>
            </w:r>
            <w:r w:rsidR="004964B9">
              <w:t xml:space="preserve"> in the face</w:t>
            </w:r>
            <w:r>
              <w:t>’</w:t>
            </w:r>
          </w:p>
        </w:tc>
      </w:tr>
      <w:tr w:rsidR="004964B9" w:rsidRPr="00964F36" w14:paraId="6C1E7276" w14:textId="77777777" w:rsidTr="00C3620C">
        <w:tc>
          <w:tcPr>
            <w:tcW w:w="3912" w:type="dxa"/>
            <w:shd w:val="clear" w:color="auto" w:fill="auto"/>
          </w:tcPr>
          <w:p w14:paraId="28245D0F" w14:textId="77777777" w:rsidR="004964B9" w:rsidRPr="00AC23C4" w:rsidRDefault="004964B9" w:rsidP="004964B9">
            <w:pPr>
              <w:pStyle w:val="TableCell0-2Break"/>
              <w:rPr>
                <w:rStyle w:val="ChItalBold"/>
                <w:b w:val="0"/>
                <w:i w:val="0"/>
              </w:rPr>
            </w:pPr>
            <w:r w:rsidRPr="004964B9">
              <w:t xml:space="preserve">father </w:t>
            </w:r>
            <w:r w:rsidRPr="0099608C">
              <w:rPr>
                <w:rStyle w:val="ChSmallCaps"/>
              </w:rPr>
              <w:t>3sg</w:t>
            </w:r>
            <w:r>
              <w:t xml:space="preserve"> hit </w:t>
            </w:r>
            <w:r w:rsidRPr="0099608C">
              <w:rPr>
                <w:rStyle w:val="ChSmallCaps"/>
              </w:rPr>
              <w:t>1pl</w:t>
            </w:r>
            <w:r>
              <w:t xml:space="preserve"> at front</w:t>
            </w:r>
          </w:p>
        </w:tc>
        <w:tc>
          <w:tcPr>
            <w:tcW w:w="2722" w:type="dxa"/>
            <w:shd w:val="clear" w:color="auto" w:fill="auto"/>
          </w:tcPr>
          <w:p w14:paraId="1612D913" w14:textId="77777777" w:rsidR="004964B9" w:rsidRPr="009E7A77" w:rsidRDefault="004964B9" w:rsidP="004964B9">
            <w:pPr>
              <w:pStyle w:val="TableCell0-2Break"/>
            </w:pPr>
          </w:p>
        </w:tc>
      </w:tr>
      <w:tr w:rsidR="004964B9" w:rsidRPr="00856563" w14:paraId="6DC91877" w14:textId="77777777" w:rsidTr="00C3620C">
        <w:tc>
          <w:tcPr>
            <w:tcW w:w="3912" w:type="dxa"/>
            <w:shd w:val="clear" w:color="auto" w:fill="auto"/>
          </w:tcPr>
          <w:p w14:paraId="6719FA6C" w14:textId="77777777" w:rsidR="004964B9" w:rsidRPr="00474216" w:rsidRDefault="004964B9" w:rsidP="00212AB8">
            <w:pPr>
              <w:pStyle w:val="TableCell2-0"/>
              <w:rPr>
                <w:rStyle w:val="ChItalBold"/>
              </w:rPr>
            </w:pPr>
            <w:r w:rsidRPr="00474216">
              <w:rPr>
                <w:rStyle w:val="ChItalBold"/>
              </w:rPr>
              <w:t>d</w:t>
            </w:r>
            <w:r w:rsidR="00364CCA">
              <w:rPr>
                <w:rStyle w:val="ChItalBold"/>
              </w:rPr>
              <w:t xml:space="preserve">ong tipu </w:t>
            </w:r>
            <w:r>
              <w:rPr>
                <w:rStyle w:val="ChItalBoldUndl"/>
              </w:rPr>
              <w:t>kito</w:t>
            </w:r>
            <w:r w:rsidRPr="004E09A8">
              <w:rPr>
                <w:rStyle w:val="ChItalBoldUndl"/>
              </w:rPr>
              <w:t>ng</w:t>
            </w:r>
          </w:p>
        </w:tc>
        <w:tc>
          <w:tcPr>
            <w:tcW w:w="2722" w:type="dxa"/>
            <w:shd w:val="clear" w:color="auto" w:fill="auto"/>
          </w:tcPr>
          <w:p w14:paraId="6AA8EE41" w14:textId="2899A9CF" w:rsidR="004964B9" w:rsidRPr="009E7A77" w:rsidRDefault="00B7093A" w:rsidP="00212AB8">
            <w:pPr>
              <w:pStyle w:val="TableCell2-0"/>
            </w:pPr>
            <w:r>
              <w:t>‘</w:t>
            </w:r>
            <w:r w:rsidR="00364CCA">
              <w:t xml:space="preserve">they cheated </w:t>
            </w:r>
            <w:r w:rsidR="004964B9" w:rsidRPr="00C10966">
              <w:rPr>
                <w:rStyle w:val="ChUnderl"/>
              </w:rPr>
              <w:t>us</w:t>
            </w:r>
            <w:r>
              <w:t>’</w:t>
            </w:r>
          </w:p>
        </w:tc>
      </w:tr>
      <w:tr w:rsidR="004964B9" w:rsidRPr="00964F36" w14:paraId="790E0C8A" w14:textId="77777777" w:rsidTr="00C3620C">
        <w:tc>
          <w:tcPr>
            <w:tcW w:w="3912" w:type="dxa"/>
            <w:shd w:val="clear" w:color="auto" w:fill="auto"/>
          </w:tcPr>
          <w:p w14:paraId="56BC79CD" w14:textId="77777777" w:rsidR="004964B9" w:rsidRPr="00AC23C4" w:rsidRDefault="00364CCA" w:rsidP="00212AB8">
            <w:pPr>
              <w:pStyle w:val="TableCell0-2Break"/>
              <w:rPr>
                <w:rStyle w:val="ChItalBold"/>
                <w:b w:val="0"/>
                <w:i w:val="0"/>
              </w:rPr>
            </w:pPr>
            <w:r>
              <w:rPr>
                <w:rStyle w:val="ChSmallCaps"/>
              </w:rPr>
              <w:t>3pl</w:t>
            </w:r>
            <w:r w:rsidR="004964B9">
              <w:t xml:space="preserve"> </w:t>
            </w:r>
            <w:r>
              <w:t>cheat</w:t>
            </w:r>
            <w:r w:rsidR="004964B9">
              <w:t xml:space="preserve"> </w:t>
            </w:r>
            <w:r>
              <w:rPr>
                <w:rStyle w:val="ChSmallCaps"/>
              </w:rPr>
              <w:t>1pl</w:t>
            </w:r>
          </w:p>
        </w:tc>
        <w:tc>
          <w:tcPr>
            <w:tcW w:w="2722" w:type="dxa"/>
            <w:shd w:val="clear" w:color="auto" w:fill="auto"/>
          </w:tcPr>
          <w:p w14:paraId="17998EF5" w14:textId="77777777" w:rsidR="004964B9" w:rsidRPr="009E7A77" w:rsidRDefault="004964B9" w:rsidP="00212AB8">
            <w:pPr>
              <w:pStyle w:val="TableCell0-2Break"/>
            </w:pPr>
          </w:p>
        </w:tc>
      </w:tr>
      <w:tr w:rsidR="004964B9" w:rsidRPr="00856563" w14:paraId="6035A684" w14:textId="77777777" w:rsidTr="00C3620C">
        <w:tc>
          <w:tcPr>
            <w:tcW w:w="3912" w:type="dxa"/>
            <w:shd w:val="clear" w:color="auto" w:fill="auto"/>
          </w:tcPr>
          <w:p w14:paraId="2B040B89" w14:textId="77777777" w:rsidR="004964B9" w:rsidRPr="00856563" w:rsidRDefault="004964B9" w:rsidP="00212AB8">
            <w:pPr>
              <w:pStyle w:val="TableCell2-0"/>
              <w:rPr>
                <w:rStyle w:val="ChItalBold"/>
              </w:rPr>
            </w:pPr>
            <w:r>
              <w:rPr>
                <w:rStyle w:val="ChItalBold"/>
              </w:rPr>
              <w:t xml:space="preserve">dong suru </w:t>
            </w:r>
            <w:r w:rsidRPr="00FA1589">
              <w:rPr>
                <w:rStyle w:val="ChItalBoldUndl"/>
              </w:rPr>
              <w:t>kita</w:t>
            </w:r>
            <w:r>
              <w:rPr>
                <w:rStyle w:val="ChItalBold"/>
              </w:rPr>
              <w:t xml:space="preserve"> begitu</w:t>
            </w:r>
          </w:p>
        </w:tc>
        <w:tc>
          <w:tcPr>
            <w:tcW w:w="2722" w:type="dxa"/>
            <w:shd w:val="clear" w:color="auto" w:fill="auto"/>
          </w:tcPr>
          <w:p w14:paraId="553B54EB" w14:textId="7C521FBD" w:rsidR="004964B9" w:rsidRPr="009E7A77" w:rsidRDefault="00B7093A" w:rsidP="00212AB8">
            <w:pPr>
              <w:pStyle w:val="TableCell2-0"/>
            </w:pPr>
            <w:r>
              <w:t>‘</w:t>
            </w:r>
            <w:r w:rsidR="004964B9">
              <w:t xml:space="preserve">they order </w:t>
            </w:r>
            <w:r w:rsidR="004964B9" w:rsidRPr="00C10966">
              <w:rPr>
                <w:rStyle w:val="ChUnderl"/>
              </w:rPr>
              <w:t>us</w:t>
            </w:r>
            <w:r w:rsidR="004964B9">
              <w:t xml:space="preserve"> like that</w:t>
            </w:r>
            <w:r>
              <w:t>’</w:t>
            </w:r>
          </w:p>
        </w:tc>
      </w:tr>
      <w:tr w:rsidR="004964B9" w:rsidRPr="00964F36" w14:paraId="1129B47F" w14:textId="77777777" w:rsidTr="00C3620C">
        <w:tc>
          <w:tcPr>
            <w:tcW w:w="3912" w:type="dxa"/>
            <w:shd w:val="clear" w:color="auto" w:fill="auto"/>
          </w:tcPr>
          <w:p w14:paraId="05420C6B" w14:textId="77777777" w:rsidR="004964B9" w:rsidRPr="00AC23C4" w:rsidRDefault="004964B9" w:rsidP="00212AB8">
            <w:pPr>
              <w:pStyle w:val="TableCell0-2Break"/>
              <w:rPr>
                <w:rStyle w:val="ChItalBold"/>
                <w:b w:val="0"/>
                <w:i w:val="0"/>
              </w:rPr>
            </w:pPr>
            <w:r w:rsidRPr="0099608C">
              <w:rPr>
                <w:rStyle w:val="ChSmallCaps"/>
              </w:rPr>
              <w:t>3pl</w:t>
            </w:r>
            <w:r>
              <w:t xml:space="preserve"> order </w:t>
            </w:r>
            <w:r w:rsidRPr="0099608C">
              <w:rPr>
                <w:rStyle w:val="ChSmallCaps"/>
              </w:rPr>
              <w:t>1pl</w:t>
            </w:r>
            <w:r>
              <w:t xml:space="preserve"> like.that</w:t>
            </w:r>
          </w:p>
        </w:tc>
        <w:tc>
          <w:tcPr>
            <w:tcW w:w="2722" w:type="dxa"/>
            <w:shd w:val="clear" w:color="auto" w:fill="auto"/>
          </w:tcPr>
          <w:p w14:paraId="51E31F04" w14:textId="77777777" w:rsidR="004964B9" w:rsidRPr="00964F36" w:rsidRDefault="004964B9" w:rsidP="00212AB8">
            <w:pPr>
              <w:pStyle w:val="TableCell0-2Break"/>
            </w:pPr>
          </w:p>
        </w:tc>
      </w:tr>
      <w:tr w:rsidR="004964B9" w:rsidRPr="00856563" w14:paraId="3711DE33" w14:textId="77777777" w:rsidTr="00C3620C">
        <w:tc>
          <w:tcPr>
            <w:tcW w:w="3912" w:type="dxa"/>
            <w:shd w:val="clear" w:color="auto" w:fill="auto"/>
          </w:tcPr>
          <w:p w14:paraId="07FE3007" w14:textId="77777777" w:rsidR="004964B9" w:rsidRPr="00856563" w:rsidRDefault="004964B9" w:rsidP="00212AB8">
            <w:pPr>
              <w:pStyle w:val="TableCell2-0"/>
              <w:rPr>
                <w:rStyle w:val="ChItalBold"/>
              </w:rPr>
            </w:pPr>
            <w:r>
              <w:rPr>
                <w:rStyle w:val="ChItalBold"/>
              </w:rPr>
              <w:t xml:space="preserve">sa masi tunggu </w:t>
            </w:r>
            <w:r w:rsidRPr="00FA1589">
              <w:rPr>
                <w:rStyle w:val="ChItalBoldUndl"/>
              </w:rPr>
              <w:t>kamu</w:t>
            </w:r>
          </w:p>
        </w:tc>
        <w:tc>
          <w:tcPr>
            <w:tcW w:w="2722" w:type="dxa"/>
            <w:shd w:val="clear" w:color="auto" w:fill="auto"/>
          </w:tcPr>
          <w:p w14:paraId="3D851F63" w14:textId="0CA5752E" w:rsidR="004964B9" w:rsidRPr="00856563" w:rsidRDefault="00B7093A" w:rsidP="00212AB8">
            <w:pPr>
              <w:pStyle w:val="TableCell2-0"/>
            </w:pPr>
            <w:r>
              <w:t>‘</w:t>
            </w:r>
            <w:r w:rsidR="004964B9">
              <w:t xml:space="preserve">I still wait for </w:t>
            </w:r>
            <w:r w:rsidR="004964B9" w:rsidRPr="00C10966">
              <w:rPr>
                <w:rStyle w:val="ChUnderl"/>
              </w:rPr>
              <w:t>you</w:t>
            </w:r>
            <w:r>
              <w:t>’</w:t>
            </w:r>
          </w:p>
        </w:tc>
      </w:tr>
      <w:tr w:rsidR="004964B9" w:rsidRPr="00964F36" w14:paraId="2C07C1DD" w14:textId="77777777" w:rsidTr="00C3620C">
        <w:tc>
          <w:tcPr>
            <w:tcW w:w="3912" w:type="dxa"/>
            <w:shd w:val="clear" w:color="auto" w:fill="auto"/>
          </w:tcPr>
          <w:p w14:paraId="43861E13" w14:textId="77777777" w:rsidR="004964B9" w:rsidRPr="00AC23C4" w:rsidRDefault="004964B9" w:rsidP="00212AB8">
            <w:pPr>
              <w:pStyle w:val="TableCell0-2Break"/>
              <w:rPr>
                <w:rStyle w:val="ChItalBold"/>
                <w:b w:val="0"/>
                <w:i w:val="0"/>
              </w:rPr>
            </w:pPr>
            <w:r w:rsidRPr="0099608C">
              <w:rPr>
                <w:rStyle w:val="ChSmallCaps"/>
              </w:rPr>
              <w:t>1sg</w:t>
            </w:r>
            <w:r>
              <w:t xml:space="preserve"> still wait </w:t>
            </w:r>
            <w:r w:rsidRPr="0099608C">
              <w:rPr>
                <w:rStyle w:val="ChSmallCaps"/>
              </w:rPr>
              <w:t>2pl</w:t>
            </w:r>
          </w:p>
        </w:tc>
        <w:tc>
          <w:tcPr>
            <w:tcW w:w="2722" w:type="dxa"/>
            <w:shd w:val="clear" w:color="auto" w:fill="auto"/>
          </w:tcPr>
          <w:p w14:paraId="0B3C86B0" w14:textId="77777777" w:rsidR="004964B9" w:rsidRPr="00964F36" w:rsidRDefault="004964B9" w:rsidP="00212AB8">
            <w:pPr>
              <w:pStyle w:val="TableCell0-2Break"/>
            </w:pPr>
          </w:p>
        </w:tc>
      </w:tr>
      <w:tr w:rsidR="004964B9" w:rsidRPr="00856563" w14:paraId="3796B3E3" w14:textId="77777777" w:rsidTr="00C3620C">
        <w:tc>
          <w:tcPr>
            <w:tcW w:w="3912" w:type="dxa"/>
            <w:shd w:val="clear" w:color="auto" w:fill="auto"/>
          </w:tcPr>
          <w:p w14:paraId="40A51067" w14:textId="77777777" w:rsidR="004964B9" w:rsidRPr="00856563" w:rsidRDefault="004964B9" w:rsidP="00212AB8">
            <w:pPr>
              <w:pStyle w:val="TableCell2-0"/>
              <w:rPr>
                <w:rStyle w:val="ChItalBold"/>
              </w:rPr>
            </w:pPr>
            <w:r>
              <w:rPr>
                <w:rStyle w:val="ChItalBold"/>
              </w:rPr>
              <w:t xml:space="preserve">sa memang titip </w:t>
            </w:r>
            <w:r w:rsidRPr="0093293B">
              <w:rPr>
                <w:rStyle w:val="ChItalBoldUndl"/>
              </w:rPr>
              <w:t>dorang</w:t>
            </w:r>
            <w:r>
              <w:rPr>
                <w:rStyle w:val="ChItalBold"/>
              </w:rPr>
              <w:t xml:space="preserve"> sama tanta Defretes</w:t>
            </w:r>
          </w:p>
        </w:tc>
        <w:tc>
          <w:tcPr>
            <w:tcW w:w="2722" w:type="dxa"/>
            <w:vMerge w:val="restart"/>
            <w:shd w:val="clear" w:color="auto" w:fill="auto"/>
          </w:tcPr>
          <w:p w14:paraId="17732672" w14:textId="3C79EAE1" w:rsidR="004964B9" w:rsidRPr="00856563" w:rsidRDefault="00B7093A" w:rsidP="00091683">
            <w:pPr>
              <w:pStyle w:val="TableCell2-0"/>
              <w:ind w:left="113" w:hanging="113"/>
            </w:pPr>
            <w:r>
              <w:t>‘</w:t>
            </w:r>
            <w:r w:rsidR="004964B9">
              <w:t xml:space="preserve">I </w:t>
            </w:r>
            <w:r w:rsidR="00091683">
              <w:t xml:space="preserve">indeed </w:t>
            </w:r>
            <w:r w:rsidR="004964B9">
              <w:t xml:space="preserve">left </w:t>
            </w:r>
            <w:r w:rsidR="004964B9" w:rsidRPr="00C10966">
              <w:rPr>
                <w:rStyle w:val="ChUnderl"/>
              </w:rPr>
              <w:t>them</w:t>
            </w:r>
            <w:r w:rsidR="004964B9">
              <w:t xml:space="preserve"> with aunt Defretes</w:t>
            </w:r>
            <w:r>
              <w:t>’</w:t>
            </w:r>
          </w:p>
        </w:tc>
      </w:tr>
      <w:tr w:rsidR="004964B9" w:rsidRPr="00964F36" w14:paraId="1C498C87" w14:textId="77777777" w:rsidTr="00C3620C">
        <w:tc>
          <w:tcPr>
            <w:tcW w:w="3912" w:type="dxa"/>
            <w:shd w:val="clear" w:color="auto" w:fill="auto"/>
          </w:tcPr>
          <w:p w14:paraId="2B7FE874" w14:textId="77777777" w:rsidR="004964B9" w:rsidRPr="00AC23C4" w:rsidRDefault="004964B9" w:rsidP="00212AB8">
            <w:pPr>
              <w:pStyle w:val="TableCell0-2Break"/>
              <w:rPr>
                <w:rStyle w:val="ChItalBold"/>
                <w:b w:val="0"/>
                <w:i w:val="0"/>
              </w:rPr>
            </w:pPr>
            <w:r w:rsidRPr="0099608C">
              <w:rPr>
                <w:rStyle w:val="ChSmallCaps"/>
              </w:rPr>
              <w:t>1sg</w:t>
            </w:r>
            <w:r>
              <w:t xml:space="preserve"> indeed deposit </w:t>
            </w:r>
            <w:r w:rsidRPr="0099608C">
              <w:rPr>
                <w:rStyle w:val="ChSmallCaps"/>
              </w:rPr>
              <w:t>3pl</w:t>
            </w:r>
            <w:r w:rsidRPr="00446E0C">
              <w:t xml:space="preserve"> to</w:t>
            </w:r>
            <w:r>
              <w:t xml:space="preserve"> aunt Defretes</w:t>
            </w:r>
          </w:p>
        </w:tc>
        <w:tc>
          <w:tcPr>
            <w:tcW w:w="2722" w:type="dxa"/>
            <w:vMerge/>
            <w:shd w:val="clear" w:color="auto" w:fill="auto"/>
          </w:tcPr>
          <w:p w14:paraId="65056D93" w14:textId="77777777" w:rsidR="004964B9" w:rsidRPr="00964F36" w:rsidRDefault="004964B9" w:rsidP="00212AB8">
            <w:pPr>
              <w:pStyle w:val="TableCell0-2Break"/>
            </w:pPr>
          </w:p>
        </w:tc>
      </w:tr>
      <w:tr w:rsidR="004964B9" w:rsidRPr="00856563" w14:paraId="50243AE0" w14:textId="77777777" w:rsidTr="00C3620C">
        <w:tc>
          <w:tcPr>
            <w:tcW w:w="6634" w:type="dxa"/>
            <w:gridSpan w:val="2"/>
            <w:shd w:val="clear" w:color="auto" w:fill="auto"/>
          </w:tcPr>
          <w:p w14:paraId="4CA0CEA4" w14:textId="77777777" w:rsidR="004964B9" w:rsidRPr="00856563" w:rsidRDefault="004964B9" w:rsidP="00212AB8">
            <w:pPr>
              <w:pStyle w:val="TableCell2-2"/>
            </w:pPr>
            <w:r>
              <w:t>Short pronoun forms</w:t>
            </w:r>
          </w:p>
        </w:tc>
      </w:tr>
      <w:tr w:rsidR="004964B9" w:rsidRPr="00856563" w14:paraId="58C36D93" w14:textId="77777777" w:rsidTr="00C3620C">
        <w:tc>
          <w:tcPr>
            <w:tcW w:w="3912" w:type="dxa"/>
            <w:shd w:val="clear" w:color="auto" w:fill="auto"/>
          </w:tcPr>
          <w:p w14:paraId="18F3804A" w14:textId="77777777" w:rsidR="004964B9" w:rsidRPr="00856563" w:rsidRDefault="004964B9" w:rsidP="00212AB8">
            <w:pPr>
              <w:pStyle w:val="TableCell2-0"/>
              <w:rPr>
                <w:rStyle w:val="ChItalBold"/>
              </w:rPr>
            </w:pPr>
            <w:r>
              <w:rPr>
                <w:rStyle w:val="ChItalBold"/>
              </w:rPr>
              <w:t xml:space="preserve">de pukul </w:t>
            </w:r>
            <w:r w:rsidRPr="004E09A8">
              <w:rPr>
                <w:rStyle w:val="ChItalBoldUndl"/>
              </w:rPr>
              <w:t>sa</w:t>
            </w:r>
          </w:p>
        </w:tc>
        <w:tc>
          <w:tcPr>
            <w:tcW w:w="2722" w:type="dxa"/>
            <w:shd w:val="clear" w:color="auto" w:fill="auto"/>
          </w:tcPr>
          <w:p w14:paraId="508D5359" w14:textId="09ACCB47" w:rsidR="004964B9" w:rsidRPr="00856563" w:rsidRDefault="00B7093A" w:rsidP="00212AB8">
            <w:pPr>
              <w:pStyle w:val="TableCell2-0"/>
            </w:pPr>
            <w:r>
              <w:t>‘</w:t>
            </w:r>
            <w:r w:rsidR="004964B9">
              <w:t xml:space="preserve">he hit </w:t>
            </w:r>
            <w:r w:rsidR="004964B9" w:rsidRPr="00C10966">
              <w:rPr>
                <w:rStyle w:val="ChUnderl"/>
              </w:rPr>
              <w:t>me</w:t>
            </w:r>
            <w:r>
              <w:t>’</w:t>
            </w:r>
          </w:p>
        </w:tc>
      </w:tr>
      <w:tr w:rsidR="004964B9" w:rsidRPr="00964F36" w14:paraId="717DFC16" w14:textId="77777777" w:rsidTr="00C3620C">
        <w:tc>
          <w:tcPr>
            <w:tcW w:w="3912" w:type="dxa"/>
            <w:shd w:val="clear" w:color="auto" w:fill="auto"/>
          </w:tcPr>
          <w:p w14:paraId="5C4F7DFD" w14:textId="77777777" w:rsidR="004964B9" w:rsidRPr="00AC23C4" w:rsidRDefault="004964B9" w:rsidP="00212AB8">
            <w:pPr>
              <w:pStyle w:val="TableCell0-2Break"/>
              <w:rPr>
                <w:rStyle w:val="ChItalBold"/>
                <w:b w:val="0"/>
                <w:i w:val="0"/>
              </w:rPr>
            </w:pPr>
            <w:r w:rsidRPr="0099608C">
              <w:rPr>
                <w:rStyle w:val="ChSmallCaps"/>
              </w:rPr>
              <w:t>3sg</w:t>
            </w:r>
            <w:r>
              <w:t xml:space="preserve"> hit </w:t>
            </w:r>
            <w:r w:rsidRPr="0099608C">
              <w:rPr>
                <w:rStyle w:val="ChSmallCaps"/>
              </w:rPr>
              <w:t>1sg</w:t>
            </w:r>
          </w:p>
        </w:tc>
        <w:tc>
          <w:tcPr>
            <w:tcW w:w="2722" w:type="dxa"/>
            <w:shd w:val="clear" w:color="auto" w:fill="auto"/>
          </w:tcPr>
          <w:p w14:paraId="70A127BA" w14:textId="77777777" w:rsidR="004964B9" w:rsidRPr="00964F36" w:rsidRDefault="004964B9" w:rsidP="00212AB8">
            <w:pPr>
              <w:pStyle w:val="TableCell0-2Break"/>
            </w:pPr>
          </w:p>
        </w:tc>
      </w:tr>
      <w:tr w:rsidR="004964B9" w:rsidRPr="00856563" w14:paraId="171C037D" w14:textId="77777777" w:rsidTr="00C3620C">
        <w:tc>
          <w:tcPr>
            <w:tcW w:w="3912" w:type="dxa"/>
            <w:shd w:val="clear" w:color="auto" w:fill="auto"/>
          </w:tcPr>
          <w:p w14:paraId="093CB907" w14:textId="77777777" w:rsidR="004964B9" w:rsidRPr="00856563" w:rsidRDefault="004964B9" w:rsidP="00212AB8">
            <w:pPr>
              <w:pStyle w:val="TableCell2-0"/>
              <w:rPr>
                <w:rStyle w:val="ChItalBold"/>
              </w:rPr>
            </w:pPr>
            <w:r>
              <w:rPr>
                <w:rStyle w:val="ChItalBold"/>
              </w:rPr>
              <w:t xml:space="preserve">sa tanya </w:t>
            </w:r>
            <w:r w:rsidRPr="004E09A8">
              <w:rPr>
                <w:rStyle w:val="ChItalBoldUndl"/>
              </w:rPr>
              <w:t>de</w:t>
            </w:r>
            <w:r>
              <w:rPr>
                <w:rStyle w:val="ChItalBold"/>
              </w:rPr>
              <w:t xml:space="preserve"> begini</w:t>
            </w:r>
          </w:p>
        </w:tc>
        <w:tc>
          <w:tcPr>
            <w:tcW w:w="2722" w:type="dxa"/>
            <w:shd w:val="clear" w:color="auto" w:fill="auto"/>
          </w:tcPr>
          <w:p w14:paraId="7992FDB5" w14:textId="27EF6CD9" w:rsidR="004964B9" w:rsidRPr="00856563" w:rsidRDefault="00B7093A" w:rsidP="00212AB8">
            <w:pPr>
              <w:pStyle w:val="TableCell2-0"/>
            </w:pPr>
            <w:r>
              <w:t>‘</w:t>
            </w:r>
            <w:r w:rsidR="004964B9">
              <w:t xml:space="preserve">I asked </w:t>
            </w:r>
            <w:r w:rsidR="004964B9">
              <w:rPr>
                <w:rStyle w:val="ChUnderl"/>
              </w:rPr>
              <w:t>her</w:t>
            </w:r>
            <w:r w:rsidR="004964B9">
              <w:t xml:space="preserve"> like this</w:t>
            </w:r>
            <w:r>
              <w:t>’</w:t>
            </w:r>
          </w:p>
        </w:tc>
      </w:tr>
      <w:tr w:rsidR="004964B9" w:rsidRPr="00964F36" w14:paraId="7A71C55D" w14:textId="77777777" w:rsidTr="00C3620C">
        <w:tc>
          <w:tcPr>
            <w:tcW w:w="3912" w:type="dxa"/>
            <w:shd w:val="clear" w:color="auto" w:fill="auto"/>
          </w:tcPr>
          <w:p w14:paraId="28BE9A45" w14:textId="77777777" w:rsidR="004964B9" w:rsidRPr="00AC23C4" w:rsidRDefault="004964B9" w:rsidP="00212AB8">
            <w:pPr>
              <w:pStyle w:val="TableCell0-2Break"/>
              <w:rPr>
                <w:rStyle w:val="ChItalBold"/>
                <w:b w:val="0"/>
                <w:i w:val="0"/>
              </w:rPr>
            </w:pPr>
            <w:r w:rsidRPr="0099608C">
              <w:rPr>
                <w:rStyle w:val="ChSmallCaps"/>
              </w:rPr>
              <w:t>1sg</w:t>
            </w:r>
            <w:r>
              <w:t xml:space="preserve"> ask </w:t>
            </w:r>
            <w:r w:rsidRPr="0099608C">
              <w:rPr>
                <w:rStyle w:val="ChSmallCaps"/>
              </w:rPr>
              <w:t>3sg</w:t>
            </w:r>
            <w:r>
              <w:t xml:space="preserve"> like.this</w:t>
            </w:r>
          </w:p>
        </w:tc>
        <w:tc>
          <w:tcPr>
            <w:tcW w:w="2722" w:type="dxa"/>
            <w:shd w:val="clear" w:color="auto" w:fill="auto"/>
          </w:tcPr>
          <w:p w14:paraId="333103F6" w14:textId="77777777" w:rsidR="004964B9" w:rsidRPr="00964F36" w:rsidRDefault="004964B9" w:rsidP="00212AB8">
            <w:pPr>
              <w:pStyle w:val="TableCell0-2Break"/>
            </w:pPr>
          </w:p>
        </w:tc>
      </w:tr>
      <w:tr w:rsidR="004964B9" w:rsidRPr="00856563" w14:paraId="1001B2C9" w14:textId="77777777" w:rsidTr="00C3620C">
        <w:tc>
          <w:tcPr>
            <w:tcW w:w="3912" w:type="dxa"/>
            <w:shd w:val="clear" w:color="auto" w:fill="auto"/>
          </w:tcPr>
          <w:p w14:paraId="79AD682F" w14:textId="77777777" w:rsidR="004964B9" w:rsidRPr="00856563" w:rsidRDefault="004964B9" w:rsidP="00212AB8">
            <w:pPr>
              <w:pStyle w:val="TableCell2-0"/>
              <w:rPr>
                <w:rStyle w:val="ChItalBold"/>
              </w:rPr>
            </w:pPr>
            <w:r>
              <w:rPr>
                <w:rStyle w:val="ChItalBold"/>
              </w:rPr>
              <w:t xml:space="preserve">bapa bawa </w:t>
            </w:r>
            <w:r w:rsidRPr="004E09A8">
              <w:rPr>
                <w:rStyle w:val="ChItalBoldUndl"/>
              </w:rPr>
              <w:t>torang</w:t>
            </w:r>
            <w:r w:rsidRPr="00922956">
              <w:t xml:space="preserve"> ke Biak</w:t>
            </w:r>
          </w:p>
        </w:tc>
        <w:tc>
          <w:tcPr>
            <w:tcW w:w="2722" w:type="dxa"/>
            <w:shd w:val="clear" w:color="auto" w:fill="auto"/>
          </w:tcPr>
          <w:p w14:paraId="0C82C664" w14:textId="748FAB72" w:rsidR="004964B9" w:rsidRPr="00856563" w:rsidRDefault="00B7093A" w:rsidP="00212AB8">
            <w:pPr>
              <w:pStyle w:val="TableCell2-0"/>
            </w:pPr>
            <w:r>
              <w:t>‘</w:t>
            </w:r>
            <w:r w:rsidR="004964B9">
              <w:t xml:space="preserve">father brought </w:t>
            </w:r>
            <w:r w:rsidR="004964B9" w:rsidRPr="00C10966">
              <w:rPr>
                <w:rStyle w:val="ChUnderl"/>
              </w:rPr>
              <w:t>us</w:t>
            </w:r>
            <w:r w:rsidR="004964B9" w:rsidRPr="00922956">
              <w:t xml:space="preserve"> to</w:t>
            </w:r>
            <w:r w:rsidR="004964B9">
              <w:t xml:space="preserve"> Biak</w:t>
            </w:r>
            <w:r>
              <w:t>’</w:t>
            </w:r>
          </w:p>
        </w:tc>
      </w:tr>
      <w:tr w:rsidR="004964B9" w:rsidRPr="00964F36" w14:paraId="3DBFF966" w14:textId="77777777" w:rsidTr="00C3620C">
        <w:tc>
          <w:tcPr>
            <w:tcW w:w="3912" w:type="dxa"/>
            <w:shd w:val="clear" w:color="auto" w:fill="auto"/>
          </w:tcPr>
          <w:p w14:paraId="2C34954C" w14:textId="77777777" w:rsidR="004964B9" w:rsidRPr="00AC23C4" w:rsidRDefault="004964B9" w:rsidP="00212AB8">
            <w:pPr>
              <w:pStyle w:val="TableCell0-2Break"/>
              <w:rPr>
                <w:rStyle w:val="ChItalBold"/>
                <w:b w:val="0"/>
                <w:i w:val="0"/>
              </w:rPr>
            </w:pPr>
            <w:r w:rsidRPr="00922956">
              <w:t xml:space="preserve">father </w:t>
            </w:r>
            <w:r>
              <w:t xml:space="preserve">bring </w:t>
            </w:r>
            <w:r w:rsidRPr="0099608C">
              <w:rPr>
                <w:rStyle w:val="ChSmallCaps"/>
              </w:rPr>
              <w:t>1pl</w:t>
            </w:r>
            <w:r w:rsidRPr="00922956">
              <w:t xml:space="preserve"> to</w:t>
            </w:r>
            <w:r>
              <w:t xml:space="preserve"> Biak</w:t>
            </w:r>
          </w:p>
        </w:tc>
        <w:tc>
          <w:tcPr>
            <w:tcW w:w="2722" w:type="dxa"/>
            <w:shd w:val="clear" w:color="auto" w:fill="auto"/>
          </w:tcPr>
          <w:p w14:paraId="78505B00" w14:textId="77777777" w:rsidR="004964B9" w:rsidRPr="00964F36" w:rsidRDefault="004964B9" w:rsidP="00212AB8">
            <w:pPr>
              <w:pStyle w:val="TableCell0-2Break"/>
            </w:pPr>
          </w:p>
        </w:tc>
      </w:tr>
      <w:tr w:rsidR="003E39C0" w:rsidRPr="00856563" w14:paraId="4EEAFC9C" w14:textId="77777777" w:rsidTr="00C3620C">
        <w:tc>
          <w:tcPr>
            <w:tcW w:w="3912" w:type="dxa"/>
            <w:shd w:val="clear" w:color="auto" w:fill="auto"/>
          </w:tcPr>
          <w:p w14:paraId="08CF9533" w14:textId="77777777" w:rsidR="003E39C0" w:rsidRPr="00007460" w:rsidRDefault="003E39C0" w:rsidP="00212AB8">
            <w:pPr>
              <w:pStyle w:val="TableCell2-0"/>
              <w:rPr>
                <w:rStyle w:val="ChItalBold"/>
              </w:rPr>
            </w:pPr>
            <w:r w:rsidRPr="00007460">
              <w:rPr>
                <w:rStyle w:val="ChItalBold"/>
              </w:rPr>
              <w:t xml:space="preserve">dong </w:t>
            </w:r>
            <w:r>
              <w:rPr>
                <w:rStyle w:val="ChItalBold"/>
              </w:rPr>
              <w:t xml:space="preserve">antar </w:t>
            </w:r>
            <w:r>
              <w:rPr>
                <w:rStyle w:val="ChItalBoldUndl"/>
              </w:rPr>
              <w:t>to</w:t>
            </w:r>
            <w:r w:rsidRPr="004E09A8">
              <w:rPr>
                <w:rStyle w:val="ChItalBoldUndl"/>
              </w:rPr>
              <w:t>ng</w:t>
            </w:r>
            <w:r w:rsidRPr="00007460">
              <w:rPr>
                <w:rStyle w:val="ChItalBold"/>
              </w:rPr>
              <w:t xml:space="preserve"> </w:t>
            </w:r>
            <w:r>
              <w:rPr>
                <w:rStyle w:val="ChItalBold"/>
              </w:rPr>
              <w:t>sampe muara Tor</w:t>
            </w:r>
            <w:r w:rsidRPr="00F753C5">
              <w:t xml:space="preserve"> </w:t>
            </w:r>
          </w:p>
        </w:tc>
        <w:tc>
          <w:tcPr>
            <w:tcW w:w="2722" w:type="dxa"/>
            <w:vMerge w:val="restart"/>
            <w:shd w:val="clear" w:color="auto" w:fill="auto"/>
          </w:tcPr>
          <w:p w14:paraId="1E9B8285" w14:textId="41CBCE86" w:rsidR="003E39C0" w:rsidRPr="00856563" w:rsidRDefault="00B7093A" w:rsidP="00AC23C4">
            <w:pPr>
              <w:pStyle w:val="TableCell2-0"/>
              <w:ind w:left="57" w:hanging="57"/>
            </w:pPr>
            <w:r>
              <w:t>‘</w:t>
            </w:r>
            <w:r w:rsidR="003E39C0">
              <w:t xml:space="preserve">they brought </w:t>
            </w:r>
            <w:r w:rsidR="003E39C0" w:rsidRPr="00C10966">
              <w:rPr>
                <w:rStyle w:val="ChUnderl"/>
              </w:rPr>
              <w:t>us</w:t>
            </w:r>
            <w:r w:rsidR="003E39C0">
              <w:t xml:space="preserve"> as far as the mouth of the Tor river</w:t>
            </w:r>
            <w:r>
              <w:t>’</w:t>
            </w:r>
          </w:p>
        </w:tc>
      </w:tr>
      <w:tr w:rsidR="003E39C0" w:rsidRPr="00964F36" w14:paraId="2D5C5761" w14:textId="77777777" w:rsidTr="00C3620C">
        <w:tc>
          <w:tcPr>
            <w:tcW w:w="3912" w:type="dxa"/>
            <w:shd w:val="clear" w:color="auto" w:fill="auto"/>
          </w:tcPr>
          <w:p w14:paraId="27E9D3C6" w14:textId="77777777" w:rsidR="003E39C0" w:rsidRPr="00AC23C4" w:rsidRDefault="003E39C0" w:rsidP="00212AB8">
            <w:pPr>
              <w:pStyle w:val="TableCell0-2Break"/>
              <w:rPr>
                <w:rStyle w:val="ChItalBold"/>
                <w:b w:val="0"/>
                <w:i w:val="0"/>
              </w:rPr>
            </w:pPr>
            <w:r w:rsidRPr="0099608C">
              <w:rPr>
                <w:rStyle w:val="ChSmallCaps"/>
              </w:rPr>
              <w:t>3pl</w:t>
            </w:r>
            <w:r>
              <w:t xml:space="preserve"> bring </w:t>
            </w:r>
            <w:r w:rsidRPr="0099608C">
              <w:rPr>
                <w:rStyle w:val="ChSmallCaps"/>
              </w:rPr>
              <w:t>1pl</w:t>
            </w:r>
            <w:r>
              <w:t xml:space="preserve"> reach river.mouth Tor</w:t>
            </w:r>
          </w:p>
        </w:tc>
        <w:tc>
          <w:tcPr>
            <w:tcW w:w="2722" w:type="dxa"/>
            <w:vMerge/>
            <w:shd w:val="clear" w:color="auto" w:fill="auto"/>
          </w:tcPr>
          <w:p w14:paraId="506E2A5F" w14:textId="77777777" w:rsidR="003E39C0" w:rsidRPr="00964F36" w:rsidRDefault="003E39C0" w:rsidP="00212AB8">
            <w:pPr>
              <w:pStyle w:val="TableCell0-2Break"/>
            </w:pPr>
          </w:p>
        </w:tc>
      </w:tr>
      <w:tr w:rsidR="004964B9" w:rsidRPr="00856563" w14:paraId="3D4F32B9" w14:textId="77777777" w:rsidTr="00C3620C">
        <w:tc>
          <w:tcPr>
            <w:tcW w:w="3912" w:type="dxa"/>
            <w:shd w:val="clear" w:color="auto" w:fill="auto"/>
          </w:tcPr>
          <w:p w14:paraId="4A90E80C" w14:textId="77777777" w:rsidR="004964B9" w:rsidRPr="00856563" w:rsidRDefault="004964B9" w:rsidP="00212AB8">
            <w:pPr>
              <w:pStyle w:val="TableCell2-0"/>
              <w:rPr>
                <w:rStyle w:val="ChItalBold"/>
              </w:rPr>
            </w:pPr>
            <w:r>
              <w:rPr>
                <w:rStyle w:val="ChItalBold"/>
              </w:rPr>
              <w:t xml:space="preserve">sa tunggu </w:t>
            </w:r>
            <w:r w:rsidRPr="004E09A8">
              <w:rPr>
                <w:rStyle w:val="ChItalBoldUndl"/>
              </w:rPr>
              <w:t>kam</w:t>
            </w:r>
          </w:p>
        </w:tc>
        <w:tc>
          <w:tcPr>
            <w:tcW w:w="2722" w:type="dxa"/>
            <w:shd w:val="clear" w:color="auto" w:fill="auto"/>
          </w:tcPr>
          <w:p w14:paraId="3422FCF6" w14:textId="795057F3" w:rsidR="004964B9" w:rsidRPr="00856563" w:rsidRDefault="00B7093A" w:rsidP="00091683">
            <w:pPr>
              <w:pStyle w:val="TableCell2-0"/>
            </w:pPr>
            <w:r>
              <w:t>‘</w:t>
            </w:r>
            <w:r w:rsidR="004964B9">
              <w:t>I</w:t>
            </w:r>
            <w:r>
              <w:t>’</w:t>
            </w:r>
            <w:r w:rsidR="004964B9">
              <w:t xml:space="preserve">ll </w:t>
            </w:r>
            <w:r w:rsidR="00091683">
              <w:t>a</w:t>
            </w:r>
            <w:r w:rsidR="004964B9">
              <w:t xml:space="preserve">wait </w:t>
            </w:r>
            <w:r w:rsidR="004964B9" w:rsidRPr="00C10966">
              <w:rPr>
                <w:rStyle w:val="ChUnderl"/>
              </w:rPr>
              <w:t>you</w:t>
            </w:r>
            <w:r>
              <w:t>’</w:t>
            </w:r>
          </w:p>
        </w:tc>
      </w:tr>
      <w:tr w:rsidR="004964B9" w:rsidRPr="00964F36" w14:paraId="00550708" w14:textId="77777777" w:rsidTr="00C3620C">
        <w:tc>
          <w:tcPr>
            <w:tcW w:w="3912" w:type="dxa"/>
            <w:shd w:val="clear" w:color="auto" w:fill="auto"/>
          </w:tcPr>
          <w:p w14:paraId="2259B661" w14:textId="2B11EB28" w:rsidR="004964B9" w:rsidRPr="00AC23C4" w:rsidRDefault="004964B9" w:rsidP="00212AB8">
            <w:pPr>
              <w:pStyle w:val="TableCell0-2Break"/>
              <w:rPr>
                <w:rStyle w:val="ChItalBold"/>
                <w:b w:val="0"/>
                <w:i w:val="0"/>
              </w:rPr>
            </w:pPr>
            <w:r w:rsidRPr="0099608C">
              <w:rPr>
                <w:rStyle w:val="ChSmallCaps"/>
              </w:rPr>
              <w:t>1sg</w:t>
            </w:r>
            <w:r w:rsidRPr="00EF150A">
              <w:t xml:space="preserve"> </w:t>
            </w:r>
            <w:r w:rsidR="00091683">
              <w:t>wait</w:t>
            </w:r>
            <w:r>
              <w:t xml:space="preserve"> </w:t>
            </w:r>
            <w:r w:rsidRPr="0099608C">
              <w:rPr>
                <w:rStyle w:val="ChSmallCaps"/>
              </w:rPr>
              <w:t>2pl</w:t>
            </w:r>
          </w:p>
        </w:tc>
        <w:tc>
          <w:tcPr>
            <w:tcW w:w="2722" w:type="dxa"/>
            <w:shd w:val="clear" w:color="auto" w:fill="auto"/>
          </w:tcPr>
          <w:p w14:paraId="66B6728A" w14:textId="77777777" w:rsidR="004964B9" w:rsidRPr="00964F36" w:rsidRDefault="004964B9" w:rsidP="00212AB8">
            <w:pPr>
              <w:pStyle w:val="TableCell0-2Break"/>
            </w:pPr>
          </w:p>
        </w:tc>
      </w:tr>
      <w:tr w:rsidR="004964B9" w:rsidRPr="00856563" w14:paraId="6FDF94D3" w14:textId="77777777" w:rsidTr="00C3620C">
        <w:tc>
          <w:tcPr>
            <w:tcW w:w="3912" w:type="dxa"/>
            <w:shd w:val="clear" w:color="auto" w:fill="auto"/>
          </w:tcPr>
          <w:p w14:paraId="58FB6AC9" w14:textId="77777777" w:rsidR="004964B9" w:rsidRPr="00856563" w:rsidRDefault="004964B9" w:rsidP="00212AB8">
            <w:pPr>
              <w:pStyle w:val="TableCell2-0"/>
              <w:rPr>
                <w:rStyle w:val="ChItalBold"/>
              </w:rPr>
            </w:pPr>
            <w:r>
              <w:rPr>
                <w:rStyle w:val="ChItalBold"/>
              </w:rPr>
              <w:t xml:space="preserve">sa titip </w:t>
            </w:r>
            <w:r>
              <w:rPr>
                <w:rStyle w:val="ChItalBoldUndl"/>
              </w:rPr>
              <w:t>do</w:t>
            </w:r>
            <w:r w:rsidRPr="004E09A8">
              <w:rPr>
                <w:rStyle w:val="ChItalBoldUndl"/>
              </w:rPr>
              <w:t>ng</w:t>
            </w:r>
            <w:r>
              <w:rPr>
                <w:rStyle w:val="ChItalBold"/>
              </w:rPr>
              <w:t xml:space="preserve"> sama Defretes</w:t>
            </w:r>
          </w:p>
        </w:tc>
        <w:tc>
          <w:tcPr>
            <w:tcW w:w="2722" w:type="dxa"/>
            <w:shd w:val="clear" w:color="auto" w:fill="auto"/>
          </w:tcPr>
          <w:p w14:paraId="403C99A8" w14:textId="13816D71" w:rsidR="004964B9" w:rsidRPr="00856563" w:rsidRDefault="00B7093A" w:rsidP="00AC23C4">
            <w:pPr>
              <w:pStyle w:val="TableCell2-0"/>
              <w:ind w:left="113" w:hanging="113"/>
            </w:pPr>
            <w:r>
              <w:t>‘</w:t>
            </w:r>
            <w:r w:rsidR="004964B9">
              <w:t xml:space="preserve">I left </w:t>
            </w:r>
            <w:r w:rsidR="004964B9" w:rsidRPr="00C10966">
              <w:rPr>
                <w:rStyle w:val="ChUnderl"/>
              </w:rPr>
              <w:t>them</w:t>
            </w:r>
            <w:r w:rsidR="004964B9">
              <w:t xml:space="preserve"> with Defretes</w:t>
            </w:r>
            <w:r>
              <w:t>’</w:t>
            </w:r>
          </w:p>
        </w:tc>
      </w:tr>
      <w:tr w:rsidR="004964B9" w:rsidRPr="00964F36" w14:paraId="6E190BF8" w14:textId="77777777" w:rsidTr="00C3620C">
        <w:tc>
          <w:tcPr>
            <w:tcW w:w="3912" w:type="dxa"/>
            <w:shd w:val="clear" w:color="auto" w:fill="auto"/>
          </w:tcPr>
          <w:p w14:paraId="6F5D57D6" w14:textId="77777777" w:rsidR="004964B9" w:rsidRPr="00964F36" w:rsidRDefault="004964B9" w:rsidP="00212AB8">
            <w:pPr>
              <w:pStyle w:val="TableCell0-2Break"/>
            </w:pPr>
            <w:r w:rsidRPr="0099608C">
              <w:rPr>
                <w:rStyle w:val="ChSmallCaps"/>
              </w:rPr>
              <w:t>1sg</w:t>
            </w:r>
            <w:r>
              <w:t xml:space="preserve"> deposit </w:t>
            </w:r>
            <w:r w:rsidRPr="0099608C">
              <w:rPr>
                <w:rStyle w:val="ChSmallCaps"/>
              </w:rPr>
              <w:t>3pl</w:t>
            </w:r>
            <w:r w:rsidRPr="00446E0C">
              <w:t xml:space="preserve"> to</w:t>
            </w:r>
            <w:r>
              <w:t xml:space="preserve"> Defretes</w:t>
            </w:r>
          </w:p>
        </w:tc>
        <w:tc>
          <w:tcPr>
            <w:tcW w:w="2722" w:type="dxa"/>
            <w:shd w:val="clear" w:color="auto" w:fill="auto"/>
          </w:tcPr>
          <w:p w14:paraId="6AFFB03D" w14:textId="77777777" w:rsidR="004964B9" w:rsidRPr="00964F36" w:rsidRDefault="004964B9" w:rsidP="00212AB8">
            <w:pPr>
              <w:pStyle w:val="TableCell0-2Break"/>
            </w:pPr>
          </w:p>
        </w:tc>
      </w:tr>
    </w:tbl>
    <w:p w14:paraId="51ED1404" w14:textId="11DAC880" w:rsidR="00EE5278" w:rsidRDefault="00EE5278" w:rsidP="006B5A80">
      <w:pPr>
        <w:pStyle w:val="Body0005after05before"/>
      </w:pPr>
      <w:r>
        <w:fldChar w:fldCharType="begin"/>
      </w:r>
      <w:r>
        <w:instrText xml:space="preserve"> REF _Ref403202445 \h </w:instrText>
      </w:r>
      <w:r>
        <w:fldChar w:fldCharType="separate"/>
      </w:r>
      <w:r w:rsidR="00154D81" w:rsidRPr="00856563">
        <w:t xml:space="preserve">Table </w:t>
      </w:r>
      <w:r w:rsidR="00154D81">
        <w:rPr>
          <w:noProof/>
          <w:cs/>
        </w:rPr>
        <w:t>‎</w:t>
      </w:r>
      <w:r w:rsidR="00154D81">
        <w:rPr>
          <w:noProof/>
        </w:rPr>
        <w:t>6</w:t>
      </w:r>
      <w:r w:rsidR="00154D81">
        <w:t>.</w:t>
      </w:r>
      <w:r w:rsidR="00154D81">
        <w:rPr>
          <w:noProof/>
        </w:rPr>
        <w:t>4</w:t>
      </w:r>
      <w:r>
        <w:fldChar w:fldCharType="end"/>
      </w:r>
      <w:r w:rsidR="000B3A2A">
        <w:t xml:space="preserve"> </w:t>
      </w:r>
      <w:r w:rsidR="00D122DA">
        <w:t xml:space="preserve">illustrates </w:t>
      </w:r>
      <w:r>
        <w:t xml:space="preserve">the uses of the pronouns in </w:t>
      </w:r>
      <w:r w:rsidR="001242D5">
        <w:t xml:space="preserve">a </w:t>
      </w:r>
      <w:r w:rsidR="00976808">
        <w:t>direct object</w:t>
      </w:r>
      <w:r w:rsidR="00827FAF">
        <w:t xml:space="preserve"> slot</w:t>
      </w:r>
      <w:r w:rsidR="00777C00">
        <w:t xml:space="preserve"> in </w:t>
      </w:r>
      <w:r w:rsidR="00202375">
        <w:t>double-object</w:t>
      </w:r>
      <w:r w:rsidR="00777C00">
        <w:t xml:space="preserve"> constructions</w:t>
      </w:r>
      <w:r>
        <w:t xml:space="preserve">. </w:t>
      </w:r>
      <w:r w:rsidR="00D122DA">
        <w:t xml:space="preserve">All long forms but one are attested; the exception is </w:t>
      </w:r>
      <w:r w:rsidR="00144EB8" w:rsidRPr="00144EB8">
        <w:rPr>
          <w:rStyle w:val="ChItalBold"/>
        </w:rPr>
        <w:t>kita</w:t>
      </w:r>
      <w:r w:rsidR="00144EB8">
        <w:t xml:space="preserve"> </w:t>
      </w:r>
      <w:r w:rsidR="00B7093A">
        <w:t>‘</w:t>
      </w:r>
      <w:r w:rsidR="00144EB8" w:rsidRPr="00144EB8">
        <w:rPr>
          <w:rStyle w:val="ChSmallCaps"/>
        </w:rPr>
        <w:t>1pl</w:t>
      </w:r>
      <w:r w:rsidR="00B7093A">
        <w:t>’</w:t>
      </w:r>
      <w:r w:rsidR="00144EB8">
        <w:t xml:space="preserve">. As for the short forms, only three </w:t>
      </w:r>
      <w:r w:rsidR="00D56D20">
        <w:t xml:space="preserve">are attested, namely </w:t>
      </w:r>
      <w:r w:rsidR="007021F0">
        <w:rPr>
          <w:rStyle w:val="ChItalBold"/>
        </w:rPr>
        <w:t>sa</w:t>
      </w:r>
      <w:r w:rsidR="00D56D20">
        <w:t xml:space="preserve"> </w:t>
      </w:r>
      <w:r w:rsidR="00B7093A">
        <w:t>‘</w:t>
      </w:r>
      <w:r w:rsidR="007021F0">
        <w:rPr>
          <w:rStyle w:val="ChSmallCaps"/>
        </w:rPr>
        <w:t>1</w:t>
      </w:r>
      <w:r w:rsidR="00D56D20" w:rsidRPr="0099608C">
        <w:rPr>
          <w:rStyle w:val="ChSmallCaps"/>
        </w:rPr>
        <w:t>sg</w:t>
      </w:r>
      <w:r w:rsidR="00B7093A">
        <w:t>’</w:t>
      </w:r>
      <w:r w:rsidR="00D56D20">
        <w:t xml:space="preserve">, </w:t>
      </w:r>
      <w:r w:rsidR="00D56D20" w:rsidRPr="0078079F">
        <w:rPr>
          <w:rStyle w:val="ChItalBold"/>
        </w:rPr>
        <w:t>tong</w:t>
      </w:r>
      <w:r w:rsidR="00D56D20">
        <w:t xml:space="preserve"> </w:t>
      </w:r>
      <w:r w:rsidR="00B7093A">
        <w:t>‘</w:t>
      </w:r>
      <w:r w:rsidR="00D56D20" w:rsidRPr="0078079F">
        <w:rPr>
          <w:rStyle w:val="ChSmallCaps"/>
        </w:rPr>
        <w:t>1pl</w:t>
      </w:r>
      <w:r w:rsidR="00B7093A">
        <w:t>’</w:t>
      </w:r>
      <w:r w:rsidR="00D56D20">
        <w:t xml:space="preserve">, and </w:t>
      </w:r>
      <w:r w:rsidR="007021F0">
        <w:rPr>
          <w:rStyle w:val="ChItalBold"/>
        </w:rPr>
        <w:t>dong</w:t>
      </w:r>
      <w:r w:rsidR="00D56D20">
        <w:t xml:space="preserve"> </w:t>
      </w:r>
      <w:r w:rsidR="00B7093A">
        <w:t>‘</w:t>
      </w:r>
      <w:r w:rsidR="007021F0">
        <w:rPr>
          <w:rStyle w:val="ChSmallCaps"/>
        </w:rPr>
        <w:t>3</w:t>
      </w:r>
      <w:r w:rsidR="00D56D20" w:rsidRPr="0099608C">
        <w:rPr>
          <w:rStyle w:val="ChSmallCaps"/>
        </w:rPr>
        <w:t>pl</w:t>
      </w:r>
      <w:r w:rsidR="00B7093A">
        <w:t>’</w:t>
      </w:r>
      <w:r w:rsidR="00D56D20">
        <w:t>.</w:t>
      </w:r>
      <w:r w:rsidR="00256C61">
        <w:t xml:space="preserve"> (For details on </w:t>
      </w:r>
      <w:r w:rsidR="006B5A80" w:rsidRPr="000320EB">
        <w:t>double-object constructions</w:t>
      </w:r>
      <w:r w:rsidR="006B5A80">
        <w:t xml:space="preserve"> see </w:t>
      </w:r>
      <w:r w:rsidR="006B5A80" w:rsidRPr="000320EB">
        <w:t>§</w:t>
      </w:r>
      <w:r w:rsidR="006B5A80" w:rsidRPr="000320EB">
        <w:fldChar w:fldCharType="begin"/>
      </w:r>
      <w:r w:rsidR="006B5A80" w:rsidRPr="000320EB">
        <w:instrText xml:space="preserve"> REF _Ref366767542 \w \h </w:instrText>
      </w:r>
      <w:r w:rsidR="006B5A80">
        <w:instrText xml:space="preserve"> \* MERGEFORMAT </w:instrText>
      </w:r>
      <w:r w:rsidR="006B5A80" w:rsidRPr="000320EB">
        <w:fldChar w:fldCharType="separate"/>
      </w:r>
      <w:r w:rsidR="00154D81">
        <w:rPr>
          <w:cs/>
        </w:rPr>
        <w:t>‎</w:t>
      </w:r>
      <w:r w:rsidR="00154D81">
        <w:t>11.1.3.1</w:t>
      </w:r>
      <w:r w:rsidR="006B5A80" w:rsidRPr="000320EB">
        <w:fldChar w:fldCharType="end"/>
      </w:r>
      <w:r w:rsidR="00256C61">
        <w:t>.)</w:t>
      </w:r>
    </w:p>
    <w:p w14:paraId="0F25BF17" w14:textId="5F275EA1" w:rsidR="00EE5278" w:rsidRDefault="00EE5278" w:rsidP="00EE5278">
      <w:pPr>
        <w:pStyle w:val="Caption"/>
      </w:pPr>
      <w:bookmarkStart w:id="2832" w:name="_Ref403202445"/>
      <w:r w:rsidRPr="00856563">
        <w:t xml:space="preserve">Table </w:t>
      </w:r>
      <w:fldSimple w:instr=" STYLEREF 1 \s ">
        <w:r w:rsidR="00154D81">
          <w:rPr>
            <w:noProof/>
            <w:cs/>
          </w:rPr>
          <w:t>‎</w:t>
        </w:r>
        <w:r w:rsidR="00154D81">
          <w:rPr>
            <w:noProof/>
          </w:rPr>
          <w:t>6</w:t>
        </w:r>
      </w:fldSimple>
      <w:r w:rsidR="00F207A1">
        <w:t>.</w:t>
      </w:r>
      <w:fldSimple w:instr=" SEQ Table \* ARABIC \s 1 ">
        <w:r w:rsidR="00154D81">
          <w:rPr>
            <w:noProof/>
          </w:rPr>
          <w:t>4</w:t>
        </w:r>
      </w:fldSimple>
      <w:bookmarkEnd w:id="2832"/>
      <w:r w:rsidRPr="00856563">
        <w:t>:</w:t>
      </w:r>
      <w:r w:rsidRPr="00856563">
        <w:tab/>
      </w:r>
      <w:r>
        <w:t xml:space="preserve">Pronouns in </w:t>
      </w:r>
      <w:r w:rsidR="00C75224">
        <w:t xml:space="preserve">a </w:t>
      </w:r>
      <w:r w:rsidR="00976808">
        <w:t xml:space="preserve">direct </w:t>
      </w:r>
      <w:r w:rsidR="00D122DA">
        <w:t xml:space="preserve">object </w:t>
      </w:r>
      <w:r w:rsidR="00976808">
        <w:t>slot</w:t>
      </w:r>
      <w:r w:rsidR="00777C00">
        <w:t xml:space="preserve"> in </w:t>
      </w:r>
      <w:r w:rsidR="001242D5">
        <w:t>in double-object constructions</w:t>
      </w:r>
      <w:r w:rsidR="001242D5">
        <w:rPr>
          <w:rStyle w:val="FootnoteReference"/>
        </w:rPr>
        <w:t xml:space="preserve"> </w:t>
      </w:r>
      <w:r>
        <w:rPr>
          <w:rStyle w:val="FootnoteReference"/>
        </w:rPr>
        <w:footnoteReference w:id="187"/>
      </w:r>
    </w:p>
    <w:tbl>
      <w:tblPr>
        <w:tblW w:w="6634" w:type="dxa"/>
        <w:tblInd w:w="1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3912"/>
        <w:gridCol w:w="2722"/>
      </w:tblGrid>
      <w:tr w:rsidR="00EE5278" w:rsidRPr="00856563" w14:paraId="06EDFD28" w14:textId="77777777" w:rsidTr="001A3A74">
        <w:trPr>
          <w:tblHeader/>
        </w:trPr>
        <w:tc>
          <w:tcPr>
            <w:tcW w:w="3912" w:type="dxa"/>
            <w:tcBorders>
              <w:top w:val="single" w:sz="4" w:space="0" w:color="auto"/>
              <w:left w:val="nil"/>
              <w:bottom w:val="single" w:sz="4" w:space="0" w:color="auto"/>
            </w:tcBorders>
            <w:shd w:val="clear" w:color="auto" w:fill="auto"/>
          </w:tcPr>
          <w:p w14:paraId="36207C78" w14:textId="77777777" w:rsidR="00EE5278" w:rsidRPr="00856563" w:rsidRDefault="00EE5278" w:rsidP="00EE5278">
            <w:pPr>
              <w:pStyle w:val="TableHd"/>
            </w:pPr>
            <w:r>
              <w:t>Example</w:t>
            </w:r>
          </w:p>
        </w:tc>
        <w:tc>
          <w:tcPr>
            <w:tcW w:w="2722" w:type="dxa"/>
            <w:tcBorders>
              <w:top w:val="single" w:sz="4" w:space="0" w:color="auto"/>
              <w:bottom w:val="single" w:sz="4" w:space="0" w:color="auto"/>
              <w:right w:val="nil"/>
            </w:tcBorders>
            <w:shd w:val="clear" w:color="auto" w:fill="auto"/>
          </w:tcPr>
          <w:p w14:paraId="1753DA64" w14:textId="77777777" w:rsidR="00EE5278" w:rsidRPr="00856563" w:rsidRDefault="00EE5278" w:rsidP="00EE5278">
            <w:pPr>
              <w:pStyle w:val="TableHd"/>
            </w:pPr>
            <w:r w:rsidRPr="00856563">
              <w:t>Free translation</w:t>
            </w:r>
          </w:p>
        </w:tc>
      </w:tr>
      <w:tr w:rsidR="00EE5278" w:rsidRPr="00856563" w14:paraId="1F66E7B6" w14:textId="77777777" w:rsidTr="001A3A74">
        <w:tc>
          <w:tcPr>
            <w:tcW w:w="6634" w:type="dxa"/>
            <w:gridSpan w:val="2"/>
            <w:tcBorders>
              <w:top w:val="single" w:sz="4" w:space="0" w:color="auto"/>
              <w:left w:val="nil"/>
              <w:bottom w:val="single" w:sz="4" w:space="0" w:color="auto"/>
              <w:right w:val="nil"/>
            </w:tcBorders>
            <w:shd w:val="clear" w:color="auto" w:fill="auto"/>
          </w:tcPr>
          <w:p w14:paraId="73159E4D" w14:textId="77777777" w:rsidR="00EE5278" w:rsidRPr="00856563" w:rsidRDefault="00EE5278" w:rsidP="00EE5278">
            <w:pPr>
              <w:pStyle w:val="TableCell2-2"/>
            </w:pPr>
            <w:r w:rsidRPr="00856563">
              <w:t xml:space="preserve">Long </w:t>
            </w:r>
            <w:r>
              <w:rPr>
                <w:lang w:eastAsia="en-US"/>
              </w:rPr>
              <w:t>pronoun</w:t>
            </w:r>
            <w:r w:rsidRPr="00856563">
              <w:t xml:space="preserve"> form</w:t>
            </w:r>
            <w:r>
              <w:t>s</w:t>
            </w:r>
          </w:p>
        </w:tc>
      </w:tr>
      <w:tr w:rsidR="00EE5278" w:rsidRPr="00856563" w14:paraId="57C78159" w14:textId="77777777" w:rsidTr="001A3A74">
        <w:tc>
          <w:tcPr>
            <w:tcW w:w="3912" w:type="dxa"/>
            <w:tcBorders>
              <w:top w:val="single" w:sz="4" w:space="0" w:color="auto"/>
              <w:left w:val="nil"/>
            </w:tcBorders>
            <w:shd w:val="clear" w:color="auto" w:fill="auto"/>
          </w:tcPr>
          <w:p w14:paraId="49D3EEC8" w14:textId="34DA4B05" w:rsidR="00EE5278" w:rsidRPr="00964F36" w:rsidRDefault="00106B26" w:rsidP="00EE5278">
            <w:pPr>
              <w:pStyle w:val="TableCell2-0"/>
              <w:rPr>
                <w:rStyle w:val="ChItalBold"/>
              </w:rPr>
            </w:pPr>
            <w:r>
              <w:rPr>
                <w:rStyle w:val="ChItalBold"/>
              </w:rPr>
              <w:t>k</w:t>
            </w:r>
            <w:r w:rsidR="001F226B">
              <w:rPr>
                <w:rStyle w:val="ChItalBold"/>
              </w:rPr>
              <w:t>asi</w:t>
            </w:r>
            <w:r>
              <w:rPr>
                <w:rStyle w:val="ChItalBold"/>
              </w:rPr>
              <w:t xml:space="preserve"> </w:t>
            </w:r>
            <w:r w:rsidRPr="00F753C5">
              <w:rPr>
                <w:rStyle w:val="ChItalBoldUndl"/>
              </w:rPr>
              <w:t>saya</w:t>
            </w:r>
            <w:r w:rsidR="000F5AAC">
              <w:rPr>
                <w:rStyle w:val="ChItalBold"/>
              </w:rPr>
              <w:t xml:space="preserve"> ana</w:t>
            </w:r>
            <w:r w:rsidR="001F226B">
              <w:rPr>
                <w:rStyle w:val="ChItalBold"/>
              </w:rPr>
              <w:t xml:space="preserve"> satu</w:t>
            </w:r>
          </w:p>
        </w:tc>
        <w:tc>
          <w:tcPr>
            <w:tcW w:w="2722" w:type="dxa"/>
            <w:tcBorders>
              <w:top w:val="single" w:sz="4" w:space="0" w:color="auto"/>
              <w:right w:val="nil"/>
            </w:tcBorders>
            <w:shd w:val="clear" w:color="auto" w:fill="auto"/>
          </w:tcPr>
          <w:p w14:paraId="627C5B4D" w14:textId="5BF3D0C4" w:rsidR="00EE5278" w:rsidRPr="00856563" w:rsidRDefault="00B7093A" w:rsidP="00EE5278">
            <w:pPr>
              <w:pStyle w:val="TableCell2-0"/>
            </w:pPr>
            <w:r>
              <w:t>‘</w:t>
            </w:r>
            <w:r w:rsidR="001F226B">
              <w:t xml:space="preserve">give </w:t>
            </w:r>
            <w:r w:rsidR="00106B26">
              <w:rPr>
                <w:rStyle w:val="ChUnderl"/>
              </w:rPr>
              <w:t>me</w:t>
            </w:r>
            <w:r w:rsidR="00106B26">
              <w:t xml:space="preserve"> </w:t>
            </w:r>
            <w:r w:rsidR="00A02C29">
              <w:t xml:space="preserve">a certain </w:t>
            </w:r>
            <w:r w:rsidR="001F226B">
              <w:t>child</w:t>
            </w:r>
            <w:r w:rsidR="00106B26">
              <w:t>!</w:t>
            </w:r>
            <w:r>
              <w:t>’</w:t>
            </w:r>
          </w:p>
        </w:tc>
      </w:tr>
      <w:tr w:rsidR="00EE5278" w:rsidRPr="00964F36" w14:paraId="4009C100" w14:textId="77777777" w:rsidTr="001A3A74">
        <w:tc>
          <w:tcPr>
            <w:tcW w:w="3912" w:type="dxa"/>
            <w:tcBorders>
              <w:left w:val="nil"/>
            </w:tcBorders>
            <w:shd w:val="clear" w:color="auto" w:fill="auto"/>
          </w:tcPr>
          <w:p w14:paraId="1BBA0E26" w14:textId="77777777" w:rsidR="00EE5278" w:rsidRPr="00AC23C4" w:rsidRDefault="001F226B" w:rsidP="00EE5278">
            <w:pPr>
              <w:pStyle w:val="TableCell0-2Break"/>
              <w:rPr>
                <w:rStyle w:val="ChItalBold"/>
                <w:b w:val="0"/>
                <w:i w:val="0"/>
              </w:rPr>
            </w:pPr>
            <w:r w:rsidRPr="001F226B">
              <w:t>give</w:t>
            </w:r>
            <w:r w:rsidR="00106B26">
              <w:t xml:space="preserve"> </w:t>
            </w:r>
            <w:r w:rsidR="00EE5278" w:rsidRPr="0099608C">
              <w:rPr>
                <w:rStyle w:val="ChSmallCaps"/>
              </w:rPr>
              <w:t>1sg</w:t>
            </w:r>
            <w:r w:rsidR="00106B26" w:rsidRPr="00106B26">
              <w:t xml:space="preserve"> </w:t>
            </w:r>
            <w:r>
              <w:t>child one</w:t>
            </w:r>
          </w:p>
        </w:tc>
        <w:tc>
          <w:tcPr>
            <w:tcW w:w="2722" w:type="dxa"/>
            <w:tcBorders>
              <w:right w:val="nil"/>
            </w:tcBorders>
            <w:shd w:val="clear" w:color="auto" w:fill="auto"/>
          </w:tcPr>
          <w:p w14:paraId="4BBD80F9" w14:textId="77777777" w:rsidR="00EE5278" w:rsidRPr="00964F36" w:rsidRDefault="00EE5278" w:rsidP="00EE5278">
            <w:pPr>
              <w:pStyle w:val="TableCell0-2Break"/>
            </w:pPr>
          </w:p>
        </w:tc>
      </w:tr>
      <w:tr w:rsidR="00EE5278" w:rsidRPr="00856563" w14:paraId="775FDC85" w14:textId="77777777" w:rsidTr="001A3A74">
        <w:tc>
          <w:tcPr>
            <w:tcW w:w="3912" w:type="dxa"/>
            <w:tcBorders>
              <w:left w:val="nil"/>
            </w:tcBorders>
            <w:shd w:val="clear" w:color="auto" w:fill="auto"/>
          </w:tcPr>
          <w:p w14:paraId="513DF018" w14:textId="6809941C" w:rsidR="00EE5278" w:rsidRPr="00AC23C4" w:rsidRDefault="006B5A80" w:rsidP="006B5A80">
            <w:pPr>
              <w:pStyle w:val="TableCell2-0"/>
              <w:rPr>
                <w:rStyle w:val="ChItalBold"/>
                <w:b w:val="0"/>
                <w:i w:val="0"/>
              </w:rPr>
            </w:pPr>
            <w:r>
              <w:rPr>
                <w:rStyle w:val="ChItalBold"/>
              </w:rPr>
              <w:t>mama bisa kasi ijin</w:t>
            </w:r>
            <w:r w:rsidR="004E0CE0">
              <w:rPr>
                <w:rStyle w:val="ChItalBold"/>
              </w:rPr>
              <w:t>g</w:t>
            </w:r>
            <w:r>
              <w:rPr>
                <w:rStyle w:val="ChItalBold"/>
              </w:rPr>
              <w:t xml:space="preserve"> </w:t>
            </w:r>
            <w:r w:rsidR="0026370F" w:rsidRPr="00F753C5">
              <w:rPr>
                <w:rStyle w:val="ChItalBoldUndl"/>
              </w:rPr>
              <w:t>ko</w:t>
            </w:r>
          </w:p>
        </w:tc>
        <w:tc>
          <w:tcPr>
            <w:tcW w:w="2722" w:type="dxa"/>
            <w:vMerge w:val="restart"/>
            <w:tcBorders>
              <w:right w:val="nil"/>
            </w:tcBorders>
            <w:shd w:val="clear" w:color="auto" w:fill="auto"/>
          </w:tcPr>
          <w:p w14:paraId="5030B36A" w14:textId="0F0A9A81" w:rsidR="00EE5278" w:rsidRPr="009E7A77" w:rsidRDefault="00B7093A" w:rsidP="006B5A80">
            <w:pPr>
              <w:pStyle w:val="TableCell2-0"/>
              <w:ind w:left="113" w:hanging="113"/>
            </w:pPr>
            <w:r>
              <w:t>‘</w:t>
            </w:r>
            <w:r w:rsidR="0026370F">
              <w:t>I (</w:t>
            </w:r>
            <w:r>
              <w:t>‘</w:t>
            </w:r>
            <w:r w:rsidR="006B5A80">
              <w:t>mother</w:t>
            </w:r>
            <w:r>
              <w:t>’</w:t>
            </w:r>
            <w:r w:rsidR="0026370F">
              <w:t xml:space="preserve">) </w:t>
            </w:r>
            <w:r w:rsidR="006B5A80">
              <w:t xml:space="preserve">can give </w:t>
            </w:r>
            <w:r w:rsidR="0026370F">
              <w:rPr>
                <w:rStyle w:val="ChUnderl"/>
              </w:rPr>
              <w:t>you</w:t>
            </w:r>
            <w:r w:rsidR="0026370F">
              <w:t xml:space="preserve"> </w:t>
            </w:r>
            <w:r w:rsidR="006B5A80">
              <w:t>permission</w:t>
            </w:r>
            <w:r>
              <w:t>’</w:t>
            </w:r>
          </w:p>
        </w:tc>
      </w:tr>
      <w:tr w:rsidR="00EE5278" w:rsidRPr="00964F36" w14:paraId="7E339835" w14:textId="77777777" w:rsidTr="001A3A74">
        <w:tc>
          <w:tcPr>
            <w:tcW w:w="3912" w:type="dxa"/>
            <w:tcBorders>
              <w:left w:val="nil"/>
            </w:tcBorders>
            <w:shd w:val="clear" w:color="auto" w:fill="auto"/>
          </w:tcPr>
          <w:p w14:paraId="339BD38D" w14:textId="37B111A3" w:rsidR="00EE5278" w:rsidRPr="00AC23C4" w:rsidRDefault="006B5A80" w:rsidP="00640703">
            <w:pPr>
              <w:pStyle w:val="TableCell0-2Break"/>
              <w:rPr>
                <w:rStyle w:val="ChItalBold"/>
                <w:b w:val="0"/>
                <w:i w:val="0"/>
              </w:rPr>
            </w:pPr>
            <w:r>
              <w:t>mother be.able give</w:t>
            </w:r>
            <w:r w:rsidR="00EE5278">
              <w:t xml:space="preserve"> </w:t>
            </w:r>
            <w:r>
              <w:t xml:space="preserve">permission </w:t>
            </w:r>
            <w:r w:rsidR="00EE5278" w:rsidRPr="0099608C">
              <w:rPr>
                <w:rStyle w:val="ChSmallCaps"/>
              </w:rPr>
              <w:t>2sg</w:t>
            </w:r>
          </w:p>
        </w:tc>
        <w:tc>
          <w:tcPr>
            <w:tcW w:w="2722" w:type="dxa"/>
            <w:vMerge/>
            <w:tcBorders>
              <w:right w:val="nil"/>
            </w:tcBorders>
            <w:shd w:val="clear" w:color="auto" w:fill="auto"/>
          </w:tcPr>
          <w:p w14:paraId="7C0F9E29" w14:textId="77777777" w:rsidR="00EE5278" w:rsidRPr="009E7A77" w:rsidRDefault="00EE5278" w:rsidP="00EE5278">
            <w:pPr>
              <w:pStyle w:val="TableCell0-2Break"/>
            </w:pPr>
          </w:p>
        </w:tc>
      </w:tr>
      <w:tr w:rsidR="007F647D" w:rsidRPr="00856563" w14:paraId="0130023B" w14:textId="77777777" w:rsidTr="001A3A74">
        <w:tc>
          <w:tcPr>
            <w:tcW w:w="3912" w:type="dxa"/>
            <w:tcBorders>
              <w:left w:val="nil"/>
            </w:tcBorders>
            <w:shd w:val="clear" w:color="auto" w:fill="auto"/>
          </w:tcPr>
          <w:p w14:paraId="1C631946" w14:textId="77777777" w:rsidR="007F647D" w:rsidRPr="00711BFF" w:rsidRDefault="007F647D" w:rsidP="00EE5278">
            <w:pPr>
              <w:pStyle w:val="TableCell2-0"/>
              <w:rPr>
                <w:rStyle w:val="ChItalBold"/>
                <w:b w:val="0"/>
                <w:i w:val="0"/>
              </w:rPr>
            </w:pPr>
            <w:r w:rsidRPr="00711BFF">
              <w:rPr>
                <w:rStyle w:val="ChItalBold"/>
              </w:rPr>
              <w:t xml:space="preserve">skarang dong kasi </w:t>
            </w:r>
            <w:r w:rsidRPr="00711BFF">
              <w:rPr>
                <w:rStyle w:val="ChItalBoldUndl"/>
              </w:rPr>
              <w:t>dia</w:t>
            </w:r>
            <w:r w:rsidRPr="00711BFF">
              <w:rPr>
                <w:rStyle w:val="ChItalBold"/>
              </w:rPr>
              <w:t xml:space="preserve"> senter</w:t>
            </w:r>
          </w:p>
        </w:tc>
        <w:tc>
          <w:tcPr>
            <w:tcW w:w="2722" w:type="dxa"/>
            <w:vMerge w:val="restart"/>
            <w:tcBorders>
              <w:right w:val="nil"/>
            </w:tcBorders>
            <w:shd w:val="clear" w:color="auto" w:fill="auto"/>
          </w:tcPr>
          <w:p w14:paraId="20CD5B30" w14:textId="366CDEEE" w:rsidR="007F647D" w:rsidRPr="009E7A77" w:rsidRDefault="00B7093A" w:rsidP="00AC23C4">
            <w:pPr>
              <w:pStyle w:val="TableCell2-0"/>
              <w:ind w:left="113" w:hanging="113"/>
            </w:pPr>
            <w:r>
              <w:t>‘</w:t>
            </w:r>
            <w:r w:rsidR="007F647D" w:rsidRPr="007F647D">
              <w:t xml:space="preserve">now they give </w:t>
            </w:r>
            <w:r w:rsidR="007F647D">
              <w:rPr>
                <w:rStyle w:val="ChUnderl"/>
              </w:rPr>
              <w:t>him</w:t>
            </w:r>
            <w:r w:rsidR="007F647D" w:rsidRPr="007F647D">
              <w:t xml:space="preserve"> a flashlight</w:t>
            </w:r>
            <w:r>
              <w:t>’</w:t>
            </w:r>
          </w:p>
        </w:tc>
      </w:tr>
      <w:tr w:rsidR="007F647D" w:rsidRPr="00964F36" w14:paraId="4A79B166" w14:textId="77777777" w:rsidTr="001A3A74">
        <w:tc>
          <w:tcPr>
            <w:tcW w:w="3912" w:type="dxa"/>
            <w:tcBorders>
              <w:left w:val="nil"/>
            </w:tcBorders>
            <w:shd w:val="clear" w:color="auto" w:fill="auto"/>
          </w:tcPr>
          <w:p w14:paraId="29D230FB" w14:textId="59C91868" w:rsidR="007F647D" w:rsidRPr="00AC23C4" w:rsidRDefault="00245645" w:rsidP="00EE5278">
            <w:pPr>
              <w:pStyle w:val="TableCell0-2Break"/>
              <w:rPr>
                <w:rStyle w:val="ChItalBold"/>
                <w:b w:val="0"/>
                <w:i w:val="0"/>
              </w:rPr>
            </w:pPr>
            <w:r>
              <w:t>now</w:t>
            </w:r>
            <w:r w:rsidR="007F647D" w:rsidRPr="007F647D">
              <w:t xml:space="preserve"> </w:t>
            </w:r>
            <w:r w:rsidR="007F647D">
              <w:rPr>
                <w:rStyle w:val="ChSmallCaps"/>
              </w:rPr>
              <w:t>3pl</w:t>
            </w:r>
            <w:r w:rsidR="007F647D">
              <w:t xml:space="preserve"> give </w:t>
            </w:r>
            <w:r w:rsidR="007F647D" w:rsidRPr="0099608C">
              <w:rPr>
                <w:rStyle w:val="ChSmallCaps"/>
              </w:rPr>
              <w:t>3sg</w:t>
            </w:r>
            <w:r w:rsidR="007F647D">
              <w:t xml:space="preserve"> flashlight</w:t>
            </w:r>
          </w:p>
        </w:tc>
        <w:tc>
          <w:tcPr>
            <w:tcW w:w="2722" w:type="dxa"/>
            <w:vMerge/>
            <w:tcBorders>
              <w:right w:val="nil"/>
            </w:tcBorders>
            <w:shd w:val="clear" w:color="auto" w:fill="auto"/>
          </w:tcPr>
          <w:p w14:paraId="7FADD2B7" w14:textId="77777777" w:rsidR="007F647D" w:rsidRPr="00964F36" w:rsidRDefault="007F647D" w:rsidP="00EE5278">
            <w:pPr>
              <w:pStyle w:val="TableCell0-2Break"/>
            </w:pPr>
          </w:p>
        </w:tc>
      </w:tr>
      <w:tr w:rsidR="00ED1EE4" w:rsidRPr="00856563" w14:paraId="24690D90" w14:textId="77777777" w:rsidTr="001A3A74">
        <w:tc>
          <w:tcPr>
            <w:tcW w:w="3912" w:type="dxa"/>
            <w:tcBorders>
              <w:left w:val="nil"/>
            </w:tcBorders>
            <w:shd w:val="clear" w:color="auto" w:fill="auto"/>
          </w:tcPr>
          <w:p w14:paraId="3997827A" w14:textId="2DA8D14B" w:rsidR="00ED1EE4" w:rsidRPr="00AC23C4" w:rsidRDefault="006B5A80" w:rsidP="0068003D">
            <w:pPr>
              <w:pStyle w:val="TableCell2-0"/>
              <w:rPr>
                <w:rStyle w:val="ChItalBold"/>
                <w:b w:val="0"/>
                <w:i w:val="0"/>
              </w:rPr>
            </w:pPr>
            <w:r>
              <w:rPr>
                <w:rStyle w:val="ChItalBold"/>
              </w:rPr>
              <w:t>ma</w:t>
            </w:r>
            <w:r w:rsidR="0068003D">
              <w:rPr>
                <w:rStyle w:val="ChItalBold"/>
              </w:rPr>
              <w:t>c</w:t>
            </w:r>
            <w:r>
              <w:rPr>
                <w:rStyle w:val="ChItalBold"/>
              </w:rPr>
              <w:t xml:space="preserve">e </w:t>
            </w:r>
            <w:r w:rsidR="00ED1EE4">
              <w:rPr>
                <w:rStyle w:val="ChItalBold"/>
              </w:rPr>
              <w:t>kasi</w:t>
            </w:r>
            <w:r>
              <w:rPr>
                <w:rStyle w:val="ChItalBold"/>
              </w:rPr>
              <w:t xml:space="preserve"> nasihat</w:t>
            </w:r>
            <w:r w:rsidR="00ED1EE4">
              <w:rPr>
                <w:rStyle w:val="ChItalBold"/>
              </w:rPr>
              <w:t xml:space="preserve"> </w:t>
            </w:r>
            <w:r w:rsidR="00ED1EE4" w:rsidRPr="00FA1589">
              <w:rPr>
                <w:rStyle w:val="ChItalBoldUndl"/>
              </w:rPr>
              <w:t>kitorang</w:t>
            </w:r>
          </w:p>
        </w:tc>
        <w:tc>
          <w:tcPr>
            <w:tcW w:w="2722" w:type="dxa"/>
            <w:vMerge w:val="restart"/>
            <w:tcBorders>
              <w:right w:val="nil"/>
            </w:tcBorders>
            <w:shd w:val="clear" w:color="auto" w:fill="auto"/>
          </w:tcPr>
          <w:p w14:paraId="047555CB" w14:textId="5F790E9B" w:rsidR="00ED1EE4" w:rsidRPr="009E7A77" w:rsidRDefault="00B7093A" w:rsidP="006B5A80">
            <w:pPr>
              <w:pStyle w:val="TableCell2-0"/>
            </w:pPr>
            <w:r>
              <w:t>‘</w:t>
            </w:r>
            <w:r w:rsidR="006B5A80">
              <w:t>the woman gav</w:t>
            </w:r>
            <w:r w:rsidR="00ED1EE4" w:rsidRPr="00ED1EE4">
              <w:t xml:space="preserve">e </w:t>
            </w:r>
            <w:r w:rsidR="00ED1EE4" w:rsidRPr="00C10966">
              <w:rPr>
                <w:rStyle w:val="ChUnderl"/>
              </w:rPr>
              <w:t>us</w:t>
            </w:r>
            <w:r w:rsidR="00ED1EE4" w:rsidRPr="00ED1EE4">
              <w:t xml:space="preserve"> </w:t>
            </w:r>
            <w:r w:rsidR="006B5A80">
              <w:t>advice</w:t>
            </w:r>
            <w:r>
              <w:t>’</w:t>
            </w:r>
          </w:p>
        </w:tc>
      </w:tr>
      <w:tr w:rsidR="00ED1EE4" w:rsidRPr="00964F36" w14:paraId="3A7188E2" w14:textId="77777777" w:rsidTr="001A3A74">
        <w:tc>
          <w:tcPr>
            <w:tcW w:w="3912" w:type="dxa"/>
            <w:tcBorders>
              <w:left w:val="nil"/>
            </w:tcBorders>
            <w:shd w:val="clear" w:color="auto" w:fill="auto"/>
          </w:tcPr>
          <w:p w14:paraId="6D3A055B" w14:textId="43C22DAC" w:rsidR="00ED1EE4" w:rsidRPr="00AC23C4" w:rsidRDefault="006B5A80" w:rsidP="006B5A80">
            <w:pPr>
              <w:pStyle w:val="TableCell0-2Break"/>
              <w:rPr>
                <w:rStyle w:val="ChItalBold"/>
                <w:b w:val="0"/>
                <w:i w:val="0"/>
              </w:rPr>
            </w:pPr>
            <w:r>
              <w:t>woman give advice</w:t>
            </w:r>
            <w:r w:rsidR="00ED1EE4">
              <w:rPr>
                <w:rStyle w:val="ChSmallCaps"/>
              </w:rPr>
              <w:t xml:space="preserve"> </w:t>
            </w:r>
            <w:r w:rsidR="00ED1EE4" w:rsidRPr="0099608C">
              <w:rPr>
                <w:rStyle w:val="ChSmallCaps"/>
              </w:rPr>
              <w:t>3</w:t>
            </w:r>
            <w:r>
              <w:rPr>
                <w:rStyle w:val="ChSmallCaps"/>
              </w:rPr>
              <w:t>pl</w:t>
            </w:r>
          </w:p>
        </w:tc>
        <w:tc>
          <w:tcPr>
            <w:tcW w:w="2722" w:type="dxa"/>
            <w:vMerge/>
            <w:tcBorders>
              <w:right w:val="nil"/>
            </w:tcBorders>
            <w:shd w:val="clear" w:color="auto" w:fill="auto"/>
          </w:tcPr>
          <w:p w14:paraId="65EC6F2A" w14:textId="77777777" w:rsidR="00ED1EE4" w:rsidRPr="009E7A77" w:rsidRDefault="00ED1EE4" w:rsidP="00EE5278">
            <w:pPr>
              <w:pStyle w:val="TableCell0-2Break"/>
            </w:pPr>
          </w:p>
        </w:tc>
      </w:tr>
      <w:tr w:rsidR="00EE5278" w:rsidRPr="00856563" w14:paraId="2B994982" w14:textId="77777777" w:rsidTr="001A3A74">
        <w:tc>
          <w:tcPr>
            <w:tcW w:w="3912" w:type="dxa"/>
            <w:tcBorders>
              <w:left w:val="nil"/>
            </w:tcBorders>
            <w:shd w:val="clear" w:color="auto" w:fill="auto"/>
          </w:tcPr>
          <w:p w14:paraId="309D0BC9" w14:textId="77777777" w:rsidR="00EE5278" w:rsidRPr="00474216" w:rsidRDefault="00EE5278" w:rsidP="00EE5278">
            <w:pPr>
              <w:pStyle w:val="TableCell2-0"/>
              <w:rPr>
                <w:rStyle w:val="ChItalBold"/>
              </w:rPr>
            </w:pPr>
            <w:r w:rsidRPr="00474216">
              <w:rPr>
                <w:rStyle w:val="ChItalBold"/>
              </w:rPr>
              <w:t>dia ka</w:t>
            </w:r>
            <w:r>
              <w:rPr>
                <w:rStyle w:val="ChItalBold"/>
              </w:rPr>
              <w:t xml:space="preserve">si </w:t>
            </w:r>
            <w:r>
              <w:rPr>
                <w:rStyle w:val="ChItalBoldUndl"/>
              </w:rPr>
              <w:t>kito</w:t>
            </w:r>
            <w:r w:rsidRPr="004E09A8">
              <w:rPr>
                <w:rStyle w:val="ChItalBoldUndl"/>
              </w:rPr>
              <w:t>ng</w:t>
            </w:r>
            <w:r w:rsidRPr="00474216">
              <w:rPr>
                <w:rStyle w:val="ChItalBold"/>
              </w:rPr>
              <w:t xml:space="preserve"> daging</w:t>
            </w:r>
          </w:p>
        </w:tc>
        <w:tc>
          <w:tcPr>
            <w:tcW w:w="2722" w:type="dxa"/>
            <w:tcBorders>
              <w:right w:val="nil"/>
            </w:tcBorders>
            <w:shd w:val="clear" w:color="auto" w:fill="auto"/>
          </w:tcPr>
          <w:p w14:paraId="13D9F504" w14:textId="1FE0CCFE" w:rsidR="00EE5278" w:rsidRPr="009E7A77" w:rsidRDefault="00B7093A" w:rsidP="00EE5278">
            <w:pPr>
              <w:pStyle w:val="TableCell2-0"/>
            </w:pPr>
            <w:r>
              <w:t>‘</w:t>
            </w:r>
            <w:r w:rsidR="00EE5278">
              <w:t xml:space="preserve">he gave </w:t>
            </w:r>
            <w:r w:rsidR="00EE5278" w:rsidRPr="00C10966">
              <w:rPr>
                <w:rStyle w:val="ChUnderl"/>
              </w:rPr>
              <w:t>us</w:t>
            </w:r>
            <w:r w:rsidR="00EE5278">
              <w:t xml:space="preserve"> meat</w:t>
            </w:r>
            <w:r>
              <w:t>’</w:t>
            </w:r>
          </w:p>
        </w:tc>
      </w:tr>
      <w:tr w:rsidR="00EE5278" w:rsidRPr="00964F36" w14:paraId="15A1354A" w14:textId="77777777" w:rsidTr="001A3A74">
        <w:tc>
          <w:tcPr>
            <w:tcW w:w="3912" w:type="dxa"/>
            <w:tcBorders>
              <w:left w:val="nil"/>
            </w:tcBorders>
            <w:shd w:val="clear" w:color="auto" w:fill="auto"/>
          </w:tcPr>
          <w:p w14:paraId="32A5DCC4" w14:textId="77777777" w:rsidR="00EE5278" w:rsidRPr="00AC23C4" w:rsidRDefault="00EE5278" w:rsidP="00EE5278">
            <w:pPr>
              <w:pStyle w:val="TableCell0-2Break"/>
              <w:rPr>
                <w:rStyle w:val="ChItalBold"/>
                <w:b w:val="0"/>
                <w:i w:val="0"/>
              </w:rPr>
            </w:pPr>
            <w:r w:rsidRPr="0099608C">
              <w:rPr>
                <w:rStyle w:val="ChSmallCaps"/>
              </w:rPr>
              <w:t>3sg</w:t>
            </w:r>
            <w:r>
              <w:t xml:space="preserve"> give </w:t>
            </w:r>
            <w:r w:rsidRPr="0099608C">
              <w:rPr>
                <w:rStyle w:val="ChSmallCaps"/>
              </w:rPr>
              <w:t>1pl</w:t>
            </w:r>
            <w:r>
              <w:t xml:space="preserve"> meat</w:t>
            </w:r>
          </w:p>
        </w:tc>
        <w:tc>
          <w:tcPr>
            <w:tcW w:w="2722" w:type="dxa"/>
            <w:tcBorders>
              <w:right w:val="nil"/>
            </w:tcBorders>
            <w:shd w:val="clear" w:color="auto" w:fill="auto"/>
          </w:tcPr>
          <w:p w14:paraId="20130B32" w14:textId="77777777" w:rsidR="00EE5278" w:rsidRPr="009E7A77" w:rsidRDefault="00EE5278" w:rsidP="00EE5278">
            <w:pPr>
              <w:pStyle w:val="TableCell0-2Break"/>
            </w:pPr>
          </w:p>
        </w:tc>
      </w:tr>
      <w:tr w:rsidR="006E4A5C" w:rsidRPr="00856563" w14:paraId="43FABB60" w14:textId="77777777" w:rsidTr="001A3A74">
        <w:tc>
          <w:tcPr>
            <w:tcW w:w="3912" w:type="dxa"/>
            <w:tcBorders>
              <w:left w:val="nil"/>
            </w:tcBorders>
            <w:shd w:val="clear" w:color="auto" w:fill="auto"/>
          </w:tcPr>
          <w:p w14:paraId="64860D3B" w14:textId="77777777" w:rsidR="006E4A5C" w:rsidRPr="00AC23C4" w:rsidRDefault="006E4A5C" w:rsidP="00EE5278">
            <w:pPr>
              <w:pStyle w:val="TableCell2-0"/>
              <w:rPr>
                <w:rStyle w:val="ChItalBold"/>
                <w:b w:val="0"/>
                <w:i w:val="0"/>
              </w:rPr>
            </w:pPr>
            <w:r>
              <w:rPr>
                <w:rStyle w:val="ChItalBold"/>
              </w:rPr>
              <w:t xml:space="preserve">minta~minta </w:t>
            </w:r>
            <w:r w:rsidRPr="00FA1589">
              <w:rPr>
                <w:rStyle w:val="ChItalBoldUndl"/>
              </w:rPr>
              <w:t>kamu</w:t>
            </w:r>
            <w:r w:rsidRPr="00F753C5">
              <w:t xml:space="preserve"> </w:t>
            </w:r>
            <w:r>
              <w:rPr>
                <w:rStyle w:val="ChItalBold"/>
              </w:rPr>
              <w:t>uang</w:t>
            </w:r>
          </w:p>
        </w:tc>
        <w:tc>
          <w:tcPr>
            <w:tcW w:w="2722" w:type="dxa"/>
            <w:vMerge w:val="restart"/>
            <w:tcBorders>
              <w:right w:val="nil"/>
            </w:tcBorders>
            <w:shd w:val="clear" w:color="auto" w:fill="auto"/>
          </w:tcPr>
          <w:p w14:paraId="05B676DD" w14:textId="5AE02276" w:rsidR="006E4A5C" w:rsidRPr="00856563" w:rsidRDefault="00B7093A" w:rsidP="00AC23C4">
            <w:pPr>
              <w:pStyle w:val="TableCell2-0"/>
              <w:ind w:left="113" w:hanging="113"/>
            </w:pPr>
            <w:r>
              <w:t>‘</w:t>
            </w:r>
            <w:r w:rsidR="006E4A5C">
              <w:t xml:space="preserve">(who) keeps asking </w:t>
            </w:r>
            <w:r w:rsidR="006E4A5C" w:rsidRPr="00C10966">
              <w:rPr>
                <w:rStyle w:val="ChUnderl"/>
              </w:rPr>
              <w:t>you</w:t>
            </w:r>
            <w:r w:rsidR="006E4A5C">
              <w:t xml:space="preserve"> for money?</w:t>
            </w:r>
            <w:r>
              <w:t>’</w:t>
            </w:r>
          </w:p>
        </w:tc>
      </w:tr>
      <w:tr w:rsidR="006E4A5C" w:rsidRPr="00964F36" w14:paraId="045091D7" w14:textId="77777777" w:rsidTr="001A3A74">
        <w:tc>
          <w:tcPr>
            <w:tcW w:w="3912" w:type="dxa"/>
            <w:tcBorders>
              <w:left w:val="nil"/>
            </w:tcBorders>
            <w:shd w:val="clear" w:color="auto" w:fill="auto"/>
          </w:tcPr>
          <w:p w14:paraId="04F32978" w14:textId="4CE1C032" w:rsidR="006E4A5C" w:rsidRPr="00AC23C4" w:rsidRDefault="006E4A5C" w:rsidP="00EE5278">
            <w:pPr>
              <w:pStyle w:val="TableCell0-2Break"/>
              <w:rPr>
                <w:rStyle w:val="ChItalBold"/>
                <w:b w:val="0"/>
                <w:i w:val="0"/>
              </w:rPr>
            </w:pPr>
            <w:r>
              <w:rPr>
                <w:rStyle w:val="ChSmallCaps"/>
              </w:rPr>
              <w:t>rdp~</w:t>
            </w:r>
            <w:r w:rsidRPr="006865A4">
              <w:t>requ</w:t>
            </w:r>
            <w:r w:rsidR="000F5AAC">
              <w:t>e</w:t>
            </w:r>
            <w:r w:rsidRPr="006865A4">
              <w:t xml:space="preserve">st </w:t>
            </w:r>
            <w:r w:rsidRPr="0099608C">
              <w:rPr>
                <w:rStyle w:val="ChSmallCaps"/>
              </w:rPr>
              <w:t>2pl</w:t>
            </w:r>
            <w:r w:rsidRPr="006865A4">
              <w:t xml:space="preserve"> money</w:t>
            </w:r>
          </w:p>
        </w:tc>
        <w:tc>
          <w:tcPr>
            <w:tcW w:w="2722" w:type="dxa"/>
            <w:vMerge/>
            <w:tcBorders>
              <w:right w:val="nil"/>
            </w:tcBorders>
            <w:shd w:val="clear" w:color="auto" w:fill="auto"/>
          </w:tcPr>
          <w:p w14:paraId="7F8AA107" w14:textId="77777777" w:rsidR="006E4A5C" w:rsidRPr="00964F36" w:rsidRDefault="006E4A5C" w:rsidP="00EE5278">
            <w:pPr>
              <w:pStyle w:val="TableCell0-2Break"/>
            </w:pPr>
          </w:p>
        </w:tc>
      </w:tr>
      <w:tr w:rsidR="006E4A5C" w:rsidRPr="00856563" w14:paraId="2642641F" w14:textId="77777777" w:rsidTr="001A3A74">
        <w:tc>
          <w:tcPr>
            <w:tcW w:w="3912" w:type="dxa"/>
            <w:tcBorders>
              <w:left w:val="nil"/>
            </w:tcBorders>
            <w:shd w:val="clear" w:color="auto" w:fill="auto"/>
          </w:tcPr>
          <w:p w14:paraId="21F7A82B" w14:textId="77777777" w:rsidR="006E4A5C" w:rsidRPr="00856563" w:rsidRDefault="006E4A5C" w:rsidP="00EE5278">
            <w:pPr>
              <w:pStyle w:val="TableCell2-0"/>
              <w:rPr>
                <w:rStyle w:val="ChItalBold"/>
              </w:rPr>
            </w:pPr>
            <w:r>
              <w:rPr>
                <w:rStyle w:val="ChItalBold"/>
              </w:rPr>
              <w:t xml:space="preserve">baru kasi </w:t>
            </w:r>
            <w:r w:rsidRPr="0093293B">
              <w:rPr>
                <w:rStyle w:val="ChItalBoldUndl"/>
              </w:rPr>
              <w:t>dorang</w:t>
            </w:r>
            <w:r>
              <w:rPr>
                <w:rStyle w:val="ChItalBold"/>
              </w:rPr>
              <w:t xml:space="preserve"> makangang</w:t>
            </w:r>
          </w:p>
        </w:tc>
        <w:tc>
          <w:tcPr>
            <w:tcW w:w="2722" w:type="dxa"/>
            <w:vMerge w:val="restart"/>
            <w:tcBorders>
              <w:right w:val="nil"/>
            </w:tcBorders>
            <w:shd w:val="clear" w:color="auto" w:fill="auto"/>
          </w:tcPr>
          <w:p w14:paraId="34FB42E7" w14:textId="3E75CD15" w:rsidR="006E4A5C" w:rsidRPr="00856563" w:rsidRDefault="00B7093A" w:rsidP="00AC23C4">
            <w:pPr>
              <w:pStyle w:val="TableCell2-0"/>
              <w:ind w:left="113" w:hanging="113"/>
            </w:pPr>
            <w:r>
              <w:t>‘</w:t>
            </w:r>
            <w:r w:rsidR="006E4A5C">
              <w:t xml:space="preserve">and then (you) give </w:t>
            </w:r>
            <w:r w:rsidR="006E4A5C" w:rsidRPr="00C10966">
              <w:rPr>
                <w:rStyle w:val="ChUnderl"/>
              </w:rPr>
              <w:t>them</w:t>
            </w:r>
            <w:r w:rsidR="006E4A5C">
              <w:t xml:space="preserve"> food</w:t>
            </w:r>
            <w:r>
              <w:t>’</w:t>
            </w:r>
          </w:p>
        </w:tc>
      </w:tr>
      <w:tr w:rsidR="006E4A5C" w:rsidRPr="00964F36" w14:paraId="00FDFF7D" w14:textId="77777777" w:rsidTr="001A3A74">
        <w:tc>
          <w:tcPr>
            <w:tcW w:w="3912" w:type="dxa"/>
            <w:tcBorders>
              <w:left w:val="nil"/>
              <w:bottom w:val="single" w:sz="4" w:space="0" w:color="auto"/>
            </w:tcBorders>
            <w:shd w:val="clear" w:color="auto" w:fill="auto"/>
          </w:tcPr>
          <w:p w14:paraId="5C07C8AF" w14:textId="35F10AA1" w:rsidR="006E4A5C" w:rsidRPr="00AC23C4" w:rsidRDefault="0006391A" w:rsidP="00EE5278">
            <w:pPr>
              <w:pStyle w:val="TableCell0-2Break"/>
              <w:rPr>
                <w:rStyle w:val="ChItalBold"/>
                <w:b w:val="0"/>
                <w:i w:val="0"/>
              </w:rPr>
            </w:pPr>
            <w:r>
              <w:t>and.</w:t>
            </w:r>
            <w:r w:rsidR="006E4A5C" w:rsidRPr="00A273DC">
              <w:t xml:space="preserve">then give </w:t>
            </w:r>
            <w:r w:rsidR="006E4A5C" w:rsidRPr="0099608C">
              <w:rPr>
                <w:rStyle w:val="ChSmallCaps"/>
              </w:rPr>
              <w:t>3pl</w:t>
            </w:r>
            <w:r w:rsidR="006E4A5C" w:rsidRPr="00446E0C">
              <w:t xml:space="preserve"> </w:t>
            </w:r>
            <w:r w:rsidR="006E4A5C">
              <w:t>food</w:t>
            </w:r>
          </w:p>
        </w:tc>
        <w:tc>
          <w:tcPr>
            <w:tcW w:w="2722" w:type="dxa"/>
            <w:vMerge/>
            <w:tcBorders>
              <w:bottom w:val="single" w:sz="4" w:space="0" w:color="auto"/>
              <w:right w:val="nil"/>
            </w:tcBorders>
            <w:shd w:val="clear" w:color="auto" w:fill="auto"/>
          </w:tcPr>
          <w:p w14:paraId="31AAD018" w14:textId="77777777" w:rsidR="006E4A5C" w:rsidRPr="00964F36" w:rsidRDefault="006E4A5C" w:rsidP="00EE5278">
            <w:pPr>
              <w:pStyle w:val="TableCell0-2Break"/>
            </w:pPr>
          </w:p>
        </w:tc>
      </w:tr>
      <w:tr w:rsidR="006E4A5C" w:rsidRPr="00856563" w14:paraId="2F922CA3" w14:textId="77777777" w:rsidTr="001A3A74">
        <w:tc>
          <w:tcPr>
            <w:tcW w:w="6634" w:type="dxa"/>
            <w:gridSpan w:val="2"/>
            <w:tcBorders>
              <w:top w:val="single" w:sz="4" w:space="0" w:color="auto"/>
              <w:left w:val="nil"/>
              <w:bottom w:val="single" w:sz="4" w:space="0" w:color="auto"/>
              <w:right w:val="nil"/>
            </w:tcBorders>
            <w:shd w:val="clear" w:color="auto" w:fill="auto"/>
          </w:tcPr>
          <w:p w14:paraId="2B3F1EED" w14:textId="77777777" w:rsidR="006E4A5C" w:rsidRPr="00856563" w:rsidRDefault="006E4A5C" w:rsidP="00EE5278">
            <w:pPr>
              <w:pStyle w:val="TableCell2-2"/>
            </w:pPr>
            <w:r>
              <w:t>Short pronoun forms</w:t>
            </w:r>
          </w:p>
        </w:tc>
      </w:tr>
      <w:tr w:rsidR="006E4A5C" w:rsidRPr="00856563" w14:paraId="656F1E71" w14:textId="77777777" w:rsidTr="001A3A74">
        <w:tc>
          <w:tcPr>
            <w:tcW w:w="3912" w:type="dxa"/>
            <w:tcBorders>
              <w:top w:val="single" w:sz="4" w:space="0" w:color="auto"/>
              <w:left w:val="nil"/>
            </w:tcBorders>
            <w:shd w:val="clear" w:color="auto" w:fill="auto"/>
          </w:tcPr>
          <w:p w14:paraId="15C73396" w14:textId="77777777" w:rsidR="006E4A5C" w:rsidRPr="00856563" w:rsidRDefault="006E4A5C" w:rsidP="00EE5278">
            <w:pPr>
              <w:pStyle w:val="TableCell2-0"/>
              <w:rPr>
                <w:rStyle w:val="ChItalBold"/>
              </w:rPr>
            </w:pPr>
            <w:r>
              <w:rPr>
                <w:rStyle w:val="ChItalBold"/>
              </w:rPr>
              <w:t xml:space="preserve">bli </w:t>
            </w:r>
            <w:r w:rsidRPr="004E09A8">
              <w:rPr>
                <w:rStyle w:val="ChItalBoldUndl"/>
              </w:rPr>
              <w:t>sa</w:t>
            </w:r>
            <w:r>
              <w:rPr>
                <w:rStyle w:val="ChItalBold"/>
              </w:rPr>
              <w:t xml:space="preserve"> boneka</w:t>
            </w:r>
          </w:p>
        </w:tc>
        <w:tc>
          <w:tcPr>
            <w:tcW w:w="2722" w:type="dxa"/>
            <w:tcBorders>
              <w:top w:val="single" w:sz="4" w:space="0" w:color="auto"/>
              <w:right w:val="nil"/>
            </w:tcBorders>
            <w:shd w:val="clear" w:color="auto" w:fill="auto"/>
          </w:tcPr>
          <w:p w14:paraId="1612AC77" w14:textId="0F8D1ECB" w:rsidR="006E4A5C" w:rsidRPr="00856563" w:rsidRDefault="00B7093A" w:rsidP="00EE5278">
            <w:pPr>
              <w:pStyle w:val="TableCell2-0"/>
            </w:pPr>
            <w:r>
              <w:t>‘</w:t>
            </w:r>
            <w:r w:rsidR="006E4A5C">
              <w:t xml:space="preserve">buy </w:t>
            </w:r>
            <w:r w:rsidR="006E4A5C" w:rsidRPr="00C10966">
              <w:rPr>
                <w:rStyle w:val="ChUnderl"/>
              </w:rPr>
              <w:t>me</w:t>
            </w:r>
            <w:r w:rsidR="006E4A5C">
              <w:t xml:space="preserve"> a doll!</w:t>
            </w:r>
            <w:r>
              <w:t>’</w:t>
            </w:r>
          </w:p>
        </w:tc>
      </w:tr>
      <w:tr w:rsidR="006E4A5C" w:rsidRPr="00964F36" w14:paraId="1718E8DA" w14:textId="77777777" w:rsidTr="001A3A74">
        <w:tc>
          <w:tcPr>
            <w:tcW w:w="3912" w:type="dxa"/>
            <w:tcBorders>
              <w:left w:val="nil"/>
            </w:tcBorders>
            <w:shd w:val="clear" w:color="auto" w:fill="auto"/>
          </w:tcPr>
          <w:p w14:paraId="72EFC900" w14:textId="77777777" w:rsidR="006E4A5C" w:rsidRPr="005A015D" w:rsidRDefault="006E4A5C" w:rsidP="00EE5278">
            <w:pPr>
              <w:pStyle w:val="TableCell0-2Break"/>
              <w:rPr>
                <w:rStyle w:val="ChSmallCaps"/>
              </w:rPr>
            </w:pPr>
            <w:r w:rsidRPr="005A015D">
              <w:t>buy</w:t>
            </w:r>
            <w:r>
              <w:rPr>
                <w:rStyle w:val="ChSmallCaps"/>
              </w:rPr>
              <w:t xml:space="preserve"> </w:t>
            </w:r>
            <w:r w:rsidRPr="0099608C">
              <w:rPr>
                <w:rStyle w:val="ChSmallCaps"/>
              </w:rPr>
              <w:t>1sg</w:t>
            </w:r>
            <w:r w:rsidR="00D56D20">
              <w:t xml:space="preserve"> doll</w:t>
            </w:r>
          </w:p>
        </w:tc>
        <w:tc>
          <w:tcPr>
            <w:tcW w:w="2722" w:type="dxa"/>
            <w:tcBorders>
              <w:right w:val="nil"/>
            </w:tcBorders>
            <w:shd w:val="clear" w:color="auto" w:fill="auto"/>
          </w:tcPr>
          <w:p w14:paraId="73FEF564" w14:textId="77777777" w:rsidR="006E4A5C" w:rsidRPr="00964F36" w:rsidRDefault="006E4A5C" w:rsidP="00EE5278">
            <w:pPr>
              <w:pStyle w:val="TableCell0-2Break"/>
            </w:pPr>
          </w:p>
        </w:tc>
      </w:tr>
      <w:tr w:rsidR="006E4A5C" w:rsidRPr="00856563" w14:paraId="1CA12117" w14:textId="77777777" w:rsidTr="001A3A74">
        <w:tc>
          <w:tcPr>
            <w:tcW w:w="3912" w:type="dxa"/>
            <w:tcBorders>
              <w:left w:val="nil"/>
            </w:tcBorders>
            <w:shd w:val="clear" w:color="auto" w:fill="auto"/>
          </w:tcPr>
          <w:p w14:paraId="31A9BFD9" w14:textId="77777777" w:rsidR="006E4A5C" w:rsidRPr="00007460" w:rsidRDefault="006E4A5C" w:rsidP="00EE5278">
            <w:pPr>
              <w:pStyle w:val="TableCell2-0"/>
              <w:rPr>
                <w:rStyle w:val="ChItalBold"/>
              </w:rPr>
            </w:pPr>
            <w:r w:rsidRPr="00007460">
              <w:rPr>
                <w:rStyle w:val="ChItalBold"/>
              </w:rPr>
              <w:t xml:space="preserve">dong kasi </w:t>
            </w:r>
            <w:r>
              <w:rPr>
                <w:rStyle w:val="ChItalBoldUndl"/>
              </w:rPr>
              <w:t>to</w:t>
            </w:r>
            <w:r w:rsidRPr="004E09A8">
              <w:rPr>
                <w:rStyle w:val="ChItalBoldUndl"/>
              </w:rPr>
              <w:t>ng</w:t>
            </w:r>
            <w:r w:rsidRPr="00007460">
              <w:rPr>
                <w:rStyle w:val="ChItalBold"/>
              </w:rPr>
              <w:t xml:space="preserve"> playan</w:t>
            </w:r>
            <w:r>
              <w:rPr>
                <w:rStyle w:val="ChItalBold"/>
              </w:rPr>
              <w:t>g</w:t>
            </w:r>
            <w:r w:rsidRPr="00007460">
              <w:rPr>
                <w:rStyle w:val="ChItalBold"/>
              </w:rPr>
              <w:t>an</w:t>
            </w:r>
            <w:r>
              <w:rPr>
                <w:rStyle w:val="ChItalBold"/>
              </w:rPr>
              <w:t>g</w:t>
            </w:r>
          </w:p>
        </w:tc>
        <w:tc>
          <w:tcPr>
            <w:tcW w:w="2722" w:type="dxa"/>
            <w:vMerge w:val="restart"/>
            <w:tcBorders>
              <w:right w:val="nil"/>
            </w:tcBorders>
            <w:shd w:val="clear" w:color="auto" w:fill="auto"/>
          </w:tcPr>
          <w:p w14:paraId="5831BAB4" w14:textId="3F2425F5" w:rsidR="006E4A5C" w:rsidRPr="00856563" w:rsidRDefault="00B7093A" w:rsidP="00EE5278">
            <w:pPr>
              <w:pStyle w:val="TableCell2-0"/>
            </w:pPr>
            <w:r>
              <w:t>‘</w:t>
            </w:r>
            <w:r w:rsidR="006E4A5C">
              <w:t>they</w:t>
            </w:r>
            <w:r>
              <w:t>’</w:t>
            </w:r>
            <w:r w:rsidR="006E4A5C">
              <w:t xml:space="preserve">ll give </w:t>
            </w:r>
            <w:r w:rsidR="006E4A5C" w:rsidRPr="00C10966">
              <w:rPr>
                <w:rStyle w:val="ChUnderl"/>
              </w:rPr>
              <w:t>us</w:t>
            </w:r>
            <w:r w:rsidR="006E4A5C">
              <w:t xml:space="preserve"> a service</w:t>
            </w:r>
            <w:r>
              <w:t>’</w:t>
            </w:r>
          </w:p>
          <w:p w14:paraId="06D46130" w14:textId="77777777" w:rsidR="006E4A5C" w:rsidRPr="00856563" w:rsidRDefault="006E4A5C" w:rsidP="00EE5278">
            <w:pPr>
              <w:pStyle w:val="TableCell2-0"/>
            </w:pPr>
          </w:p>
        </w:tc>
      </w:tr>
      <w:tr w:rsidR="006E4A5C" w:rsidRPr="00964F36" w14:paraId="0F684318" w14:textId="77777777" w:rsidTr="001A3A74">
        <w:tc>
          <w:tcPr>
            <w:tcW w:w="3912" w:type="dxa"/>
            <w:tcBorders>
              <w:left w:val="nil"/>
            </w:tcBorders>
            <w:shd w:val="clear" w:color="auto" w:fill="auto"/>
          </w:tcPr>
          <w:p w14:paraId="6C7F411A" w14:textId="77777777" w:rsidR="006E4A5C" w:rsidRPr="00AC23C4" w:rsidRDefault="006E4A5C" w:rsidP="00EE5278">
            <w:pPr>
              <w:pStyle w:val="TableCell0-2Break"/>
              <w:rPr>
                <w:rStyle w:val="ChItalBold"/>
                <w:b w:val="0"/>
                <w:i w:val="0"/>
              </w:rPr>
            </w:pPr>
            <w:r w:rsidRPr="0099608C">
              <w:rPr>
                <w:rStyle w:val="ChSmallCaps"/>
              </w:rPr>
              <w:t>3pl</w:t>
            </w:r>
            <w:r>
              <w:t xml:space="preserve"> give </w:t>
            </w:r>
            <w:r w:rsidRPr="0099608C">
              <w:rPr>
                <w:rStyle w:val="ChSmallCaps"/>
              </w:rPr>
              <w:t>1pl</w:t>
            </w:r>
            <w:r w:rsidR="00C20956">
              <w:t xml:space="preserve"> service</w:t>
            </w:r>
          </w:p>
        </w:tc>
        <w:tc>
          <w:tcPr>
            <w:tcW w:w="2722" w:type="dxa"/>
            <w:vMerge/>
            <w:tcBorders>
              <w:right w:val="nil"/>
            </w:tcBorders>
            <w:shd w:val="clear" w:color="auto" w:fill="auto"/>
          </w:tcPr>
          <w:p w14:paraId="68F162CD" w14:textId="77777777" w:rsidR="006E4A5C" w:rsidRPr="00964F36" w:rsidRDefault="006E4A5C" w:rsidP="00EE5278">
            <w:pPr>
              <w:pStyle w:val="TableCell0-2Break"/>
            </w:pPr>
          </w:p>
        </w:tc>
      </w:tr>
      <w:tr w:rsidR="00D56D20" w:rsidRPr="00856563" w14:paraId="3663D6CE" w14:textId="77777777" w:rsidTr="001A3A74">
        <w:tc>
          <w:tcPr>
            <w:tcW w:w="3912" w:type="dxa"/>
            <w:tcBorders>
              <w:left w:val="nil"/>
            </w:tcBorders>
            <w:shd w:val="clear" w:color="auto" w:fill="auto"/>
          </w:tcPr>
          <w:p w14:paraId="2DE2A36C" w14:textId="77777777" w:rsidR="00D56D20" w:rsidRPr="00E30D3A" w:rsidRDefault="00D56D20" w:rsidP="00EE5278">
            <w:pPr>
              <w:pStyle w:val="TableCell2-0"/>
              <w:rPr>
                <w:rStyle w:val="ChItalBold"/>
              </w:rPr>
            </w:pPr>
            <w:r>
              <w:rPr>
                <w:rStyle w:val="ChItalBold"/>
              </w:rPr>
              <w:t xml:space="preserve">bawa </w:t>
            </w:r>
            <w:r>
              <w:rPr>
                <w:rStyle w:val="ChItalBoldUndl"/>
              </w:rPr>
              <w:t>do</w:t>
            </w:r>
            <w:r w:rsidRPr="004E09A8">
              <w:rPr>
                <w:rStyle w:val="ChItalBoldUndl"/>
              </w:rPr>
              <w:t>ng</w:t>
            </w:r>
            <w:r>
              <w:rPr>
                <w:rStyle w:val="ChItalBold"/>
              </w:rPr>
              <w:t xml:space="preserve"> pakeang</w:t>
            </w:r>
          </w:p>
        </w:tc>
        <w:tc>
          <w:tcPr>
            <w:tcW w:w="2722" w:type="dxa"/>
            <w:vMerge w:val="restart"/>
            <w:tcBorders>
              <w:right w:val="nil"/>
            </w:tcBorders>
            <w:shd w:val="clear" w:color="auto" w:fill="auto"/>
          </w:tcPr>
          <w:p w14:paraId="6AA42672" w14:textId="48B6BBEF" w:rsidR="00D56D20" w:rsidRPr="00856563" w:rsidRDefault="00B7093A" w:rsidP="00AC23C4">
            <w:pPr>
              <w:pStyle w:val="TableCell2-0"/>
              <w:ind w:left="113" w:hanging="113"/>
            </w:pPr>
            <w:r>
              <w:t>‘</w:t>
            </w:r>
            <w:r w:rsidR="00D56D20">
              <w:t xml:space="preserve">(the pastors) brought </w:t>
            </w:r>
            <w:r w:rsidR="00D56D20" w:rsidRPr="00C10966">
              <w:rPr>
                <w:rStyle w:val="ChUnderl"/>
              </w:rPr>
              <w:t>them</w:t>
            </w:r>
            <w:r w:rsidR="00D56D20">
              <w:t xml:space="preserve"> clothes</w:t>
            </w:r>
            <w:r>
              <w:t>’</w:t>
            </w:r>
          </w:p>
        </w:tc>
      </w:tr>
      <w:tr w:rsidR="00D56D20" w:rsidRPr="00964F36" w14:paraId="3F348B03" w14:textId="77777777" w:rsidTr="001A3A74">
        <w:tc>
          <w:tcPr>
            <w:tcW w:w="3912" w:type="dxa"/>
            <w:tcBorders>
              <w:left w:val="nil"/>
              <w:bottom w:val="single" w:sz="4" w:space="0" w:color="auto"/>
            </w:tcBorders>
            <w:shd w:val="clear" w:color="auto" w:fill="auto"/>
          </w:tcPr>
          <w:p w14:paraId="2F346C30" w14:textId="77777777" w:rsidR="00D56D20" w:rsidRPr="00964F36" w:rsidRDefault="00D56D20" w:rsidP="00EE5278">
            <w:pPr>
              <w:pStyle w:val="TableCell0-2Break"/>
            </w:pPr>
            <w:r>
              <w:t>come bring</w:t>
            </w:r>
            <w:r w:rsidRPr="00E30D3A">
              <w:t xml:space="preserve"> </w:t>
            </w:r>
            <w:r w:rsidRPr="0099608C">
              <w:rPr>
                <w:rStyle w:val="ChSmallCaps"/>
              </w:rPr>
              <w:t>3pl</w:t>
            </w:r>
            <w:r w:rsidRPr="00446E0C">
              <w:t xml:space="preserve"> </w:t>
            </w:r>
            <w:r>
              <w:t>clothes</w:t>
            </w:r>
          </w:p>
        </w:tc>
        <w:tc>
          <w:tcPr>
            <w:tcW w:w="2722" w:type="dxa"/>
            <w:vMerge/>
            <w:tcBorders>
              <w:bottom w:val="single" w:sz="4" w:space="0" w:color="auto"/>
              <w:right w:val="nil"/>
            </w:tcBorders>
            <w:shd w:val="clear" w:color="auto" w:fill="auto"/>
          </w:tcPr>
          <w:p w14:paraId="09272EA1" w14:textId="77777777" w:rsidR="00D56D20" w:rsidRPr="00964F36" w:rsidRDefault="00D56D20" w:rsidP="00EE5278">
            <w:pPr>
              <w:pStyle w:val="TableCell0-2Break"/>
            </w:pPr>
          </w:p>
        </w:tc>
      </w:tr>
    </w:tbl>
    <w:p w14:paraId="5DC5D897" w14:textId="51C39FE2" w:rsidR="00212AB8" w:rsidRDefault="00212AB8" w:rsidP="00F6176E">
      <w:pPr>
        <w:pStyle w:val="Body0005after05before"/>
      </w:pPr>
      <w:r>
        <w:fldChar w:fldCharType="begin"/>
      </w:r>
      <w:r>
        <w:instrText xml:space="preserve"> REF _Ref351211270 \h </w:instrText>
      </w:r>
      <w:r>
        <w:fldChar w:fldCharType="separate"/>
      </w:r>
      <w:r w:rsidR="00154D81" w:rsidRPr="00856563">
        <w:t xml:space="preserve">Table </w:t>
      </w:r>
      <w:r w:rsidR="00154D81">
        <w:rPr>
          <w:noProof/>
          <w:cs/>
        </w:rPr>
        <w:t>‎</w:t>
      </w:r>
      <w:r w:rsidR="00154D81">
        <w:rPr>
          <w:noProof/>
        </w:rPr>
        <w:t>6</w:t>
      </w:r>
      <w:r w:rsidR="00154D81">
        <w:t>.</w:t>
      </w:r>
      <w:r w:rsidR="00154D81">
        <w:rPr>
          <w:noProof/>
        </w:rPr>
        <w:t>5</w:t>
      </w:r>
      <w:r>
        <w:fldChar w:fldCharType="end"/>
      </w:r>
      <w:r>
        <w:t xml:space="preserve"> </w:t>
      </w:r>
      <w:r w:rsidR="001A3A74">
        <w:t xml:space="preserve">shows </w:t>
      </w:r>
      <w:r>
        <w:t xml:space="preserve">the uses of the pronouns in the </w:t>
      </w:r>
      <w:r w:rsidR="001716B0">
        <w:t xml:space="preserve">oblique </w:t>
      </w:r>
      <w:r>
        <w:t xml:space="preserve">object slot. In this position, </w:t>
      </w:r>
      <w:r w:rsidR="00091683">
        <w:t xml:space="preserve">only three </w:t>
      </w:r>
      <w:r>
        <w:t xml:space="preserve">short forms are unattested, namely </w:t>
      </w:r>
      <w:r w:rsidR="00091683">
        <w:rPr>
          <w:rStyle w:val="ChItalBold"/>
        </w:rPr>
        <w:t>sa</w:t>
      </w:r>
      <w:r w:rsidR="00F63A22">
        <w:t xml:space="preserve"> </w:t>
      </w:r>
      <w:r w:rsidR="00B7093A">
        <w:t>‘</w:t>
      </w:r>
      <w:r w:rsidR="00091683">
        <w:rPr>
          <w:rStyle w:val="ChSmallCaps"/>
        </w:rPr>
        <w:t>1</w:t>
      </w:r>
      <w:r w:rsidR="00F63A22" w:rsidRPr="00F63A22">
        <w:rPr>
          <w:rStyle w:val="ChSmallCaps"/>
        </w:rPr>
        <w:t>sg</w:t>
      </w:r>
      <w:r w:rsidR="00B7093A">
        <w:t>’</w:t>
      </w:r>
      <w:r w:rsidR="00F63A22">
        <w:t xml:space="preserve">, </w:t>
      </w:r>
      <w:r w:rsidR="00091683">
        <w:rPr>
          <w:rStyle w:val="ChItalBold"/>
        </w:rPr>
        <w:t>kam</w:t>
      </w:r>
      <w:r>
        <w:t xml:space="preserve"> </w:t>
      </w:r>
      <w:r w:rsidR="00B7093A">
        <w:t>‘</w:t>
      </w:r>
      <w:r w:rsidR="00091683">
        <w:rPr>
          <w:rStyle w:val="ChSmallCaps"/>
        </w:rPr>
        <w:t>2</w:t>
      </w:r>
      <w:r w:rsidRPr="0099608C">
        <w:rPr>
          <w:rStyle w:val="ChSmallCaps"/>
        </w:rPr>
        <w:t>pl</w:t>
      </w:r>
      <w:r w:rsidR="00B7093A">
        <w:t>’</w:t>
      </w:r>
      <w:r>
        <w:t xml:space="preserve">, </w:t>
      </w:r>
      <w:r w:rsidR="00091683">
        <w:rPr>
          <w:rStyle w:val="ChItalBold"/>
        </w:rPr>
        <w:t>d</w:t>
      </w:r>
      <w:r w:rsidR="0078079F" w:rsidRPr="0078079F">
        <w:rPr>
          <w:rStyle w:val="ChItalBold"/>
        </w:rPr>
        <w:t>ong</w:t>
      </w:r>
      <w:r w:rsidR="0078079F">
        <w:t xml:space="preserve"> </w:t>
      </w:r>
      <w:r w:rsidR="00B7093A">
        <w:t>‘</w:t>
      </w:r>
      <w:r w:rsidR="00091683">
        <w:rPr>
          <w:rStyle w:val="ChSmallCaps"/>
        </w:rPr>
        <w:t>3</w:t>
      </w:r>
      <w:r w:rsidR="0078079F" w:rsidRPr="0078079F">
        <w:rPr>
          <w:rStyle w:val="ChSmallCaps"/>
        </w:rPr>
        <w:t>pl</w:t>
      </w:r>
      <w:r w:rsidR="00B7093A">
        <w:t>’</w:t>
      </w:r>
      <w:r>
        <w:t>.</w:t>
      </w:r>
    </w:p>
    <w:p w14:paraId="0A130548" w14:textId="77777777" w:rsidR="00212AB8" w:rsidRDefault="00212AB8" w:rsidP="00212AB8">
      <w:pPr>
        <w:pStyle w:val="Caption"/>
      </w:pPr>
      <w:bookmarkStart w:id="2833" w:name="_Ref351211270"/>
      <w:r w:rsidRPr="00856563">
        <w:t xml:space="preserve">Table </w:t>
      </w:r>
      <w:fldSimple w:instr=" STYLEREF 1 \s ">
        <w:r w:rsidR="00154D81">
          <w:rPr>
            <w:noProof/>
            <w:cs/>
          </w:rPr>
          <w:t>‎</w:t>
        </w:r>
        <w:r w:rsidR="00154D81">
          <w:rPr>
            <w:noProof/>
          </w:rPr>
          <w:t>6</w:t>
        </w:r>
      </w:fldSimple>
      <w:r w:rsidR="00F207A1">
        <w:t>.</w:t>
      </w:r>
      <w:fldSimple w:instr=" SEQ Table \* ARABIC \s 1 ">
        <w:r w:rsidR="00154D81">
          <w:rPr>
            <w:noProof/>
          </w:rPr>
          <w:t>5</w:t>
        </w:r>
      </w:fldSimple>
      <w:bookmarkEnd w:id="2833"/>
      <w:r w:rsidRPr="00856563">
        <w:t>:</w:t>
      </w:r>
      <w:r w:rsidRPr="00856563">
        <w:tab/>
      </w:r>
      <w:r w:rsidR="00CA6EF5">
        <w:t xml:space="preserve">Pronouns in the </w:t>
      </w:r>
      <w:r w:rsidR="00580C09">
        <w:t>oblique</w:t>
      </w:r>
      <w:r w:rsidR="00CA6EF5">
        <w:t xml:space="preserve"> object slot</w:t>
      </w:r>
      <w:r>
        <w:rPr>
          <w:rStyle w:val="FootnoteReference"/>
        </w:rPr>
        <w:footnoteReference w:id="188"/>
      </w:r>
    </w:p>
    <w:tbl>
      <w:tblPr>
        <w:tblW w:w="6634" w:type="dxa"/>
        <w:tblInd w:w="1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3515"/>
        <w:gridCol w:w="3119"/>
      </w:tblGrid>
      <w:tr w:rsidR="00212AB8" w:rsidRPr="00856563" w14:paraId="68CABB5C" w14:textId="77777777" w:rsidTr="001A3A74">
        <w:trPr>
          <w:tblHeader/>
        </w:trPr>
        <w:tc>
          <w:tcPr>
            <w:tcW w:w="3515" w:type="dxa"/>
            <w:tcBorders>
              <w:top w:val="single" w:sz="4" w:space="0" w:color="auto"/>
              <w:left w:val="nil"/>
              <w:bottom w:val="single" w:sz="4" w:space="0" w:color="auto"/>
            </w:tcBorders>
            <w:shd w:val="clear" w:color="auto" w:fill="auto"/>
          </w:tcPr>
          <w:p w14:paraId="16BE4844" w14:textId="77777777" w:rsidR="00212AB8" w:rsidRPr="00856563" w:rsidRDefault="00212AB8" w:rsidP="00212AB8">
            <w:pPr>
              <w:pStyle w:val="TableHd"/>
            </w:pPr>
            <w:r>
              <w:t>Example</w:t>
            </w:r>
          </w:p>
        </w:tc>
        <w:tc>
          <w:tcPr>
            <w:tcW w:w="3119" w:type="dxa"/>
            <w:tcBorders>
              <w:top w:val="single" w:sz="4" w:space="0" w:color="auto"/>
              <w:bottom w:val="single" w:sz="4" w:space="0" w:color="auto"/>
              <w:right w:val="nil"/>
            </w:tcBorders>
            <w:shd w:val="clear" w:color="auto" w:fill="auto"/>
          </w:tcPr>
          <w:p w14:paraId="1CE71985" w14:textId="77777777" w:rsidR="00212AB8" w:rsidRPr="00856563" w:rsidRDefault="00212AB8" w:rsidP="00212AB8">
            <w:pPr>
              <w:pStyle w:val="TableHd"/>
            </w:pPr>
            <w:r w:rsidRPr="00856563">
              <w:t>Free translation</w:t>
            </w:r>
          </w:p>
        </w:tc>
      </w:tr>
      <w:tr w:rsidR="00212AB8" w:rsidRPr="00856563" w14:paraId="652E2C97" w14:textId="77777777" w:rsidTr="001A3A74">
        <w:tc>
          <w:tcPr>
            <w:tcW w:w="6634" w:type="dxa"/>
            <w:gridSpan w:val="2"/>
            <w:tcBorders>
              <w:top w:val="single" w:sz="4" w:space="0" w:color="auto"/>
              <w:left w:val="nil"/>
              <w:bottom w:val="single" w:sz="4" w:space="0" w:color="auto"/>
              <w:right w:val="nil"/>
            </w:tcBorders>
            <w:shd w:val="clear" w:color="auto" w:fill="auto"/>
          </w:tcPr>
          <w:p w14:paraId="4482B387" w14:textId="77777777" w:rsidR="00212AB8" w:rsidRPr="00856563" w:rsidRDefault="00212AB8" w:rsidP="00212AB8">
            <w:pPr>
              <w:pStyle w:val="TableCell2-2"/>
            </w:pPr>
            <w:r w:rsidRPr="00856563">
              <w:t xml:space="preserve">Long </w:t>
            </w:r>
            <w:r>
              <w:rPr>
                <w:lang w:eastAsia="en-US"/>
              </w:rPr>
              <w:t>pronoun</w:t>
            </w:r>
            <w:r w:rsidRPr="00856563">
              <w:t xml:space="preserve"> form</w:t>
            </w:r>
            <w:r>
              <w:t>s</w:t>
            </w:r>
          </w:p>
        </w:tc>
      </w:tr>
      <w:tr w:rsidR="00833624" w:rsidRPr="00856563" w14:paraId="489C343B" w14:textId="77777777" w:rsidTr="001A3A74">
        <w:tc>
          <w:tcPr>
            <w:tcW w:w="3515" w:type="dxa"/>
            <w:tcBorders>
              <w:top w:val="single" w:sz="4" w:space="0" w:color="auto"/>
              <w:left w:val="nil"/>
            </w:tcBorders>
            <w:shd w:val="clear" w:color="auto" w:fill="auto"/>
          </w:tcPr>
          <w:p w14:paraId="377181EF" w14:textId="549BD10D" w:rsidR="00833624" w:rsidRPr="00711BFF" w:rsidRDefault="00833624" w:rsidP="00833624">
            <w:pPr>
              <w:pStyle w:val="TableCell2-0"/>
              <w:rPr>
                <w:rStyle w:val="ChItalBold"/>
              </w:rPr>
            </w:pPr>
            <w:r>
              <w:rPr>
                <w:rStyle w:val="ChItalBold"/>
              </w:rPr>
              <w:t xml:space="preserve">baru dia yang ceritra </w:t>
            </w:r>
            <w:r>
              <w:rPr>
                <w:rStyle w:val="ChItalBoldUndl"/>
              </w:rPr>
              <w:t>sama</w:t>
            </w:r>
            <w:r w:rsidRPr="00711BFF">
              <w:rPr>
                <w:rStyle w:val="ChItalBoldUndl"/>
              </w:rPr>
              <w:t xml:space="preserve"> saya</w:t>
            </w:r>
          </w:p>
        </w:tc>
        <w:tc>
          <w:tcPr>
            <w:tcW w:w="3119" w:type="dxa"/>
            <w:vMerge w:val="restart"/>
            <w:tcBorders>
              <w:top w:val="single" w:sz="4" w:space="0" w:color="auto"/>
              <w:right w:val="nil"/>
            </w:tcBorders>
            <w:shd w:val="clear" w:color="auto" w:fill="auto"/>
          </w:tcPr>
          <w:p w14:paraId="189288F1" w14:textId="5650D341" w:rsidR="00833624" w:rsidRPr="00856563" w:rsidRDefault="00B7093A" w:rsidP="00833624">
            <w:pPr>
              <w:pStyle w:val="TableCell2-0"/>
            </w:pPr>
            <w:r>
              <w:t>‘</w:t>
            </w:r>
            <w:r w:rsidR="00833624">
              <w:t xml:space="preserve">and then (it was) him who told this story </w:t>
            </w:r>
            <w:r w:rsidR="00833624">
              <w:rPr>
                <w:rStyle w:val="ChUnderl"/>
              </w:rPr>
              <w:t>to me</w:t>
            </w:r>
            <w:r>
              <w:t>’</w:t>
            </w:r>
          </w:p>
        </w:tc>
      </w:tr>
      <w:tr w:rsidR="00833624" w:rsidRPr="00964F36" w14:paraId="4F78C3C2" w14:textId="77777777" w:rsidTr="001A3A74">
        <w:tc>
          <w:tcPr>
            <w:tcW w:w="3515" w:type="dxa"/>
            <w:tcBorders>
              <w:left w:val="nil"/>
            </w:tcBorders>
            <w:shd w:val="clear" w:color="auto" w:fill="auto"/>
          </w:tcPr>
          <w:p w14:paraId="2B8C9B7E" w14:textId="4D7ECF9E" w:rsidR="00833624" w:rsidRPr="00505EA3" w:rsidRDefault="00833624" w:rsidP="00833624">
            <w:pPr>
              <w:pStyle w:val="TableCell0-2Break"/>
              <w:rPr>
                <w:rStyle w:val="ChSmallCaps"/>
              </w:rPr>
            </w:pPr>
            <w:r>
              <w:t xml:space="preserve">and.then </w:t>
            </w:r>
            <w:r w:rsidRPr="00833624">
              <w:rPr>
                <w:rStyle w:val="ChSmallCaps"/>
              </w:rPr>
              <w:t>3sg</w:t>
            </w:r>
            <w:r>
              <w:t xml:space="preserve"> </w:t>
            </w:r>
            <w:r w:rsidRPr="00833624">
              <w:rPr>
                <w:rStyle w:val="ChSmallCaps"/>
              </w:rPr>
              <w:t>rel</w:t>
            </w:r>
            <w:r>
              <w:t xml:space="preserve"> tell to </w:t>
            </w:r>
            <w:r w:rsidRPr="0099608C">
              <w:rPr>
                <w:rStyle w:val="ChSmallCaps"/>
              </w:rPr>
              <w:t>1sg</w:t>
            </w:r>
          </w:p>
        </w:tc>
        <w:tc>
          <w:tcPr>
            <w:tcW w:w="3119" w:type="dxa"/>
            <w:vMerge/>
            <w:tcBorders>
              <w:right w:val="nil"/>
            </w:tcBorders>
            <w:shd w:val="clear" w:color="auto" w:fill="auto"/>
          </w:tcPr>
          <w:p w14:paraId="4C36055E" w14:textId="77777777" w:rsidR="00833624" w:rsidRPr="00964F36" w:rsidRDefault="00833624" w:rsidP="00212AB8">
            <w:pPr>
              <w:pStyle w:val="TableCell0-2Break"/>
            </w:pPr>
          </w:p>
        </w:tc>
      </w:tr>
      <w:tr w:rsidR="00212AB8" w:rsidRPr="00856563" w14:paraId="20DD400C" w14:textId="77777777" w:rsidTr="001A3A74">
        <w:tc>
          <w:tcPr>
            <w:tcW w:w="3515" w:type="dxa"/>
            <w:tcBorders>
              <w:left w:val="nil"/>
            </w:tcBorders>
            <w:shd w:val="clear" w:color="auto" w:fill="auto"/>
          </w:tcPr>
          <w:p w14:paraId="66FAD6CB" w14:textId="41CAEA25" w:rsidR="00212AB8" w:rsidRPr="00833624" w:rsidRDefault="000F5AAC" w:rsidP="00212AB8">
            <w:pPr>
              <w:pStyle w:val="TableCell2-0"/>
              <w:rPr>
                <w:rStyle w:val="ChItalBold"/>
              </w:rPr>
            </w:pPr>
            <w:r>
              <w:rPr>
                <w:rStyle w:val="ChItalBold"/>
              </w:rPr>
              <w:t>tida bisa sa kas t</w:t>
            </w:r>
            <w:r w:rsidR="00833624">
              <w:rPr>
                <w:rStyle w:val="ChItalBold"/>
              </w:rPr>
              <w:t>aw</w:t>
            </w:r>
            <w:r w:rsidR="00124285" w:rsidRPr="00833624">
              <w:rPr>
                <w:rStyle w:val="ChItalBold"/>
              </w:rPr>
              <w:t xml:space="preserve"> </w:t>
            </w:r>
            <w:r w:rsidR="00124285" w:rsidRPr="00833624">
              <w:rPr>
                <w:rStyle w:val="ChItalBoldUndl"/>
              </w:rPr>
              <w:t>untuk</w:t>
            </w:r>
            <w:r w:rsidR="00212AB8" w:rsidRPr="00833624">
              <w:rPr>
                <w:rStyle w:val="ChItalBoldUndl"/>
              </w:rPr>
              <w:t xml:space="preserve"> ko</w:t>
            </w:r>
          </w:p>
        </w:tc>
        <w:tc>
          <w:tcPr>
            <w:tcW w:w="3119" w:type="dxa"/>
            <w:vMerge w:val="restart"/>
            <w:tcBorders>
              <w:right w:val="nil"/>
            </w:tcBorders>
            <w:shd w:val="clear" w:color="auto" w:fill="auto"/>
          </w:tcPr>
          <w:p w14:paraId="400F2A79" w14:textId="44E4FC53" w:rsidR="00212AB8" w:rsidRPr="009E7A77" w:rsidRDefault="00B7093A" w:rsidP="00CD098B">
            <w:pPr>
              <w:pStyle w:val="TableCell2-0"/>
            </w:pPr>
            <w:r>
              <w:t>‘</w:t>
            </w:r>
            <w:r w:rsidR="00833624">
              <w:t>it</w:t>
            </w:r>
            <w:r>
              <w:t>’</w:t>
            </w:r>
            <w:r w:rsidR="00833624" w:rsidRPr="00833624">
              <w:t xml:space="preserve">s impossible that I </w:t>
            </w:r>
            <w:r w:rsidR="00CD098B">
              <w:t>inform</w:t>
            </w:r>
            <w:r w:rsidR="00833624" w:rsidRPr="00833624">
              <w:t xml:space="preserve"> </w:t>
            </w:r>
            <w:r w:rsidR="00833624" w:rsidRPr="004108CF">
              <w:rPr>
                <w:rStyle w:val="ChUnderl"/>
              </w:rPr>
              <w:t>you</w:t>
            </w:r>
            <w:r w:rsidR="00833624" w:rsidRPr="00833624">
              <w:t xml:space="preserve"> (about this issue)</w:t>
            </w:r>
            <w:r>
              <w:t>’</w:t>
            </w:r>
          </w:p>
        </w:tc>
      </w:tr>
      <w:tr w:rsidR="00212AB8" w:rsidRPr="00964F36" w14:paraId="34DC36AB" w14:textId="77777777" w:rsidTr="001A3A74">
        <w:tc>
          <w:tcPr>
            <w:tcW w:w="3515" w:type="dxa"/>
            <w:tcBorders>
              <w:left w:val="nil"/>
            </w:tcBorders>
            <w:shd w:val="clear" w:color="auto" w:fill="auto"/>
          </w:tcPr>
          <w:p w14:paraId="62EEC8E6" w14:textId="6A448C05" w:rsidR="00212AB8" w:rsidRPr="00833624" w:rsidRDefault="00833624" w:rsidP="00833624">
            <w:pPr>
              <w:pStyle w:val="TableCell0-2Break"/>
              <w:rPr>
                <w:rStyle w:val="ChSmallCaps"/>
              </w:rPr>
            </w:pPr>
            <w:r>
              <w:rPr>
                <w:rStyle w:val="ChSmallCaps"/>
              </w:rPr>
              <w:t>neg</w:t>
            </w:r>
            <w:r w:rsidR="00212AB8" w:rsidRPr="00833624">
              <w:t xml:space="preserve"> </w:t>
            </w:r>
            <w:r w:rsidR="00640703">
              <w:t>be.</w:t>
            </w:r>
            <w:r>
              <w:t>able</w:t>
            </w:r>
            <w:r w:rsidR="00212AB8" w:rsidRPr="00833624">
              <w:t xml:space="preserve"> </w:t>
            </w:r>
            <w:r w:rsidRPr="00833624">
              <w:rPr>
                <w:rStyle w:val="ChSmallCaps"/>
              </w:rPr>
              <w:t>1sg</w:t>
            </w:r>
            <w:r w:rsidR="009F1AA9" w:rsidRPr="00833624">
              <w:t xml:space="preserve"> </w:t>
            </w:r>
            <w:r w:rsidRPr="00833624">
              <w:rPr>
                <w:rStyle w:val="ChSmallCaps"/>
              </w:rPr>
              <w:t>caus</w:t>
            </w:r>
            <w:r w:rsidR="009F1AA9" w:rsidRPr="00833624">
              <w:t xml:space="preserve"> </w:t>
            </w:r>
            <w:r>
              <w:t xml:space="preserve">know for </w:t>
            </w:r>
            <w:r w:rsidR="00212AB8" w:rsidRPr="00833624">
              <w:rPr>
                <w:rStyle w:val="ChSmallCaps"/>
              </w:rPr>
              <w:t>2sg</w:t>
            </w:r>
          </w:p>
        </w:tc>
        <w:tc>
          <w:tcPr>
            <w:tcW w:w="3119" w:type="dxa"/>
            <w:vMerge/>
            <w:tcBorders>
              <w:right w:val="nil"/>
            </w:tcBorders>
            <w:shd w:val="clear" w:color="auto" w:fill="auto"/>
          </w:tcPr>
          <w:p w14:paraId="7D9E16C3" w14:textId="77777777" w:rsidR="00212AB8" w:rsidRPr="009E7A77" w:rsidRDefault="00212AB8" w:rsidP="00212AB8">
            <w:pPr>
              <w:pStyle w:val="TableCell0-2Break"/>
            </w:pPr>
          </w:p>
        </w:tc>
      </w:tr>
      <w:tr w:rsidR="00F53690" w:rsidRPr="00856563" w14:paraId="179B29BC" w14:textId="77777777" w:rsidTr="001A3A74">
        <w:tc>
          <w:tcPr>
            <w:tcW w:w="3515" w:type="dxa"/>
            <w:tcBorders>
              <w:left w:val="nil"/>
            </w:tcBorders>
            <w:shd w:val="clear" w:color="auto" w:fill="auto"/>
          </w:tcPr>
          <w:p w14:paraId="7F2A1376" w14:textId="696E3A8D" w:rsidR="00F53690" w:rsidRPr="00C91046" w:rsidRDefault="00744827" w:rsidP="00A82206">
            <w:pPr>
              <w:pStyle w:val="TableCell2-0"/>
              <w:rPr>
                <w:rStyle w:val="ChItalBold"/>
                <w:b w:val="0"/>
                <w:i w:val="0"/>
              </w:rPr>
            </w:pPr>
            <w:r>
              <w:rPr>
                <w:rStyle w:val="ChItalBold"/>
              </w:rPr>
              <w:t xml:space="preserve">… </w:t>
            </w:r>
            <w:r w:rsidR="00C91046">
              <w:rPr>
                <w:rStyle w:val="ChItalBold"/>
              </w:rPr>
              <w:t xml:space="preserve">yang </w:t>
            </w:r>
            <w:r w:rsidR="00A82206">
              <w:rPr>
                <w:rStyle w:val="ChItalBold"/>
              </w:rPr>
              <w:t>Aris</w:t>
            </w:r>
            <w:r w:rsidR="00C91046">
              <w:rPr>
                <w:rStyle w:val="ChItalBold"/>
              </w:rPr>
              <w:t xml:space="preserve"> dia kasi </w:t>
            </w:r>
            <w:r w:rsidR="00C91046">
              <w:rPr>
                <w:rStyle w:val="ChItalBoldUndl"/>
              </w:rPr>
              <w:t>sama</w:t>
            </w:r>
            <w:r w:rsidR="00F53690" w:rsidRPr="00C91046">
              <w:rPr>
                <w:rStyle w:val="ChItalBoldUndl"/>
              </w:rPr>
              <w:t xml:space="preserve"> dia</w:t>
            </w:r>
            <w:r w:rsidR="00C91046">
              <w:rPr>
                <w:rStyle w:val="ChItalBoldUndl"/>
              </w:rPr>
              <w:t xml:space="preserve"> itu</w:t>
            </w:r>
          </w:p>
        </w:tc>
        <w:tc>
          <w:tcPr>
            <w:tcW w:w="3119" w:type="dxa"/>
            <w:vMerge w:val="restart"/>
            <w:tcBorders>
              <w:right w:val="nil"/>
            </w:tcBorders>
            <w:shd w:val="clear" w:color="auto" w:fill="auto"/>
          </w:tcPr>
          <w:p w14:paraId="0C3991CD" w14:textId="3D065ECB" w:rsidR="00F53690" w:rsidRPr="009E7A77" w:rsidRDefault="00B7093A" w:rsidP="00A82206">
            <w:pPr>
              <w:pStyle w:val="TableCell2-0"/>
              <w:ind w:left="113" w:hanging="113"/>
            </w:pPr>
            <w:r>
              <w:t>‘</w:t>
            </w:r>
            <w:r w:rsidR="00C91046">
              <w:t>[</w:t>
            </w:r>
            <w:r w:rsidR="00A82206">
              <w:t>Oten</w:t>
            </w:r>
            <w:r>
              <w:t>’</w:t>
            </w:r>
            <w:r w:rsidR="00C91046">
              <w:t xml:space="preserve">s wife] (is the one) that </w:t>
            </w:r>
            <w:r w:rsidR="00A82206">
              <w:t>Aris</w:t>
            </w:r>
            <w:r w:rsidR="00C91046">
              <w:t xml:space="preserve"> gave</w:t>
            </w:r>
            <w:r w:rsidR="00F53690">
              <w:t xml:space="preserve"> </w:t>
            </w:r>
            <w:r w:rsidR="00C91046">
              <w:rPr>
                <w:rStyle w:val="ChUnderl"/>
              </w:rPr>
              <w:t>to him</w:t>
            </w:r>
            <w:r>
              <w:t>’</w:t>
            </w:r>
          </w:p>
        </w:tc>
      </w:tr>
      <w:tr w:rsidR="00F53690" w:rsidRPr="00964F36" w14:paraId="4EC1BDC4" w14:textId="77777777" w:rsidTr="001A3A74">
        <w:tc>
          <w:tcPr>
            <w:tcW w:w="3515" w:type="dxa"/>
            <w:tcBorders>
              <w:left w:val="nil"/>
            </w:tcBorders>
            <w:shd w:val="clear" w:color="auto" w:fill="auto"/>
          </w:tcPr>
          <w:p w14:paraId="369CD6FB" w14:textId="2651BA31" w:rsidR="00F53690" w:rsidRPr="00AC23C4" w:rsidRDefault="00F53690" w:rsidP="00A82206">
            <w:pPr>
              <w:pStyle w:val="TableCell0-2Break"/>
              <w:rPr>
                <w:rStyle w:val="ChItalBold"/>
                <w:b w:val="0"/>
                <w:i w:val="0"/>
              </w:rPr>
            </w:pPr>
            <w:r>
              <w:t xml:space="preserve">… </w:t>
            </w:r>
            <w:r w:rsidR="00C91046">
              <w:rPr>
                <w:rStyle w:val="ChSmallCaps"/>
              </w:rPr>
              <w:t>rel</w:t>
            </w:r>
            <w:r w:rsidRPr="00C91046">
              <w:t xml:space="preserve"> </w:t>
            </w:r>
            <w:r w:rsidR="00A82206">
              <w:t>Aris</w:t>
            </w:r>
            <w:r w:rsidR="00C91046" w:rsidRPr="00C91046">
              <w:t xml:space="preserve"> </w:t>
            </w:r>
            <w:r w:rsidR="00C91046">
              <w:rPr>
                <w:rStyle w:val="ChSmallCaps"/>
              </w:rPr>
              <w:t>3</w:t>
            </w:r>
            <w:r w:rsidRPr="00F53690">
              <w:rPr>
                <w:rStyle w:val="ChSmallCaps"/>
              </w:rPr>
              <w:t>sg</w:t>
            </w:r>
            <w:r>
              <w:t xml:space="preserve"> </w:t>
            </w:r>
            <w:r w:rsidR="00C91046">
              <w:t>give to</w:t>
            </w:r>
            <w:r>
              <w:t xml:space="preserve"> </w:t>
            </w:r>
            <w:r w:rsidRPr="0099608C">
              <w:rPr>
                <w:rStyle w:val="ChSmallCaps"/>
              </w:rPr>
              <w:t>3sg</w:t>
            </w:r>
          </w:p>
        </w:tc>
        <w:tc>
          <w:tcPr>
            <w:tcW w:w="3119" w:type="dxa"/>
            <w:vMerge/>
            <w:tcBorders>
              <w:right w:val="nil"/>
            </w:tcBorders>
            <w:shd w:val="clear" w:color="auto" w:fill="auto"/>
          </w:tcPr>
          <w:p w14:paraId="39F0322D" w14:textId="77777777" w:rsidR="00F53690" w:rsidRPr="00964F36" w:rsidRDefault="00F53690" w:rsidP="00212AB8">
            <w:pPr>
              <w:pStyle w:val="TableCell0-2Break"/>
            </w:pPr>
          </w:p>
        </w:tc>
      </w:tr>
      <w:tr w:rsidR="004108CF" w:rsidRPr="00856563" w14:paraId="4AA50AB9" w14:textId="77777777" w:rsidTr="001A3A74">
        <w:tc>
          <w:tcPr>
            <w:tcW w:w="3515" w:type="dxa"/>
            <w:tcBorders>
              <w:left w:val="nil"/>
            </w:tcBorders>
            <w:shd w:val="clear" w:color="auto" w:fill="auto"/>
          </w:tcPr>
          <w:p w14:paraId="7999E4BD" w14:textId="2A90E4B1" w:rsidR="004108CF" w:rsidRPr="00F51CF4" w:rsidRDefault="00703ADA" w:rsidP="00703ADA">
            <w:pPr>
              <w:pStyle w:val="TableCell2-0"/>
              <w:rPr>
                <w:rStyle w:val="ChItalBold"/>
              </w:rPr>
            </w:pPr>
            <w:r>
              <w:rPr>
                <w:rStyle w:val="ChItalBold"/>
              </w:rPr>
              <w:t xml:space="preserve">de minta sama Ida, </w:t>
            </w:r>
            <w:r>
              <w:rPr>
                <w:rStyle w:val="ChItalBoldUndl"/>
              </w:rPr>
              <w:t>sama</w:t>
            </w:r>
            <w:r w:rsidR="004108CF">
              <w:rPr>
                <w:rStyle w:val="ChItalBoldUndl"/>
              </w:rPr>
              <w:t xml:space="preserve"> </w:t>
            </w:r>
            <w:r w:rsidR="004108CF" w:rsidRPr="00F51CF4">
              <w:rPr>
                <w:rStyle w:val="ChItalBoldUndl"/>
              </w:rPr>
              <w:t>kitorang</w:t>
            </w:r>
          </w:p>
        </w:tc>
        <w:tc>
          <w:tcPr>
            <w:tcW w:w="3119" w:type="dxa"/>
            <w:vMerge w:val="restart"/>
            <w:tcBorders>
              <w:right w:val="nil"/>
            </w:tcBorders>
            <w:shd w:val="clear" w:color="auto" w:fill="auto"/>
          </w:tcPr>
          <w:p w14:paraId="1FE90D04" w14:textId="567F639D" w:rsidR="004108CF" w:rsidRPr="004108CF" w:rsidRDefault="00B7093A" w:rsidP="00F6176E">
            <w:pPr>
              <w:pStyle w:val="TableCell2-0"/>
              <w:ind w:left="113" w:hanging="113"/>
            </w:pPr>
            <w:r>
              <w:t>‘</w:t>
            </w:r>
            <w:r w:rsidR="00703ADA" w:rsidRPr="00703ADA">
              <w:t>he requested (a child) from I</w:t>
            </w:r>
            <w:r w:rsidR="00F6176E">
              <w:t>da</w:t>
            </w:r>
            <w:r w:rsidR="00703ADA" w:rsidRPr="00703ADA">
              <w:t xml:space="preserve">, </w:t>
            </w:r>
            <w:r w:rsidR="00703ADA">
              <w:rPr>
                <w:rStyle w:val="ChUnderl"/>
              </w:rPr>
              <w:t>from</w:t>
            </w:r>
            <w:r w:rsidR="004108CF" w:rsidRPr="004108CF">
              <w:rPr>
                <w:rStyle w:val="ChUnderl"/>
              </w:rPr>
              <w:t xml:space="preserve"> us</w:t>
            </w:r>
            <w:r>
              <w:t>’</w:t>
            </w:r>
          </w:p>
        </w:tc>
      </w:tr>
      <w:tr w:rsidR="004108CF" w:rsidRPr="00964F36" w14:paraId="1646563A" w14:textId="77777777" w:rsidTr="001A3A74">
        <w:tc>
          <w:tcPr>
            <w:tcW w:w="3515" w:type="dxa"/>
            <w:tcBorders>
              <w:left w:val="nil"/>
            </w:tcBorders>
            <w:shd w:val="clear" w:color="auto" w:fill="auto"/>
          </w:tcPr>
          <w:p w14:paraId="389944DB" w14:textId="37614B42" w:rsidR="004108CF" w:rsidRPr="00671CA9" w:rsidRDefault="00703ADA" w:rsidP="00703ADA">
            <w:pPr>
              <w:pStyle w:val="TableCell0-2Break"/>
              <w:rPr>
                <w:rStyle w:val="ChSmallCaps"/>
              </w:rPr>
            </w:pPr>
            <w:r w:rsidRPr="00703ADA">
              <w:rPr>
                <w:rStyle w:val="ChSmallCaps"/>
              </w:rPr>
              <w:t>3sg</w:t>
            </w:r>
            <w:r>
              <w:t xml:space="preserve"> request to Ida to</w:t>
            </w:r>
            <w:r w:rsidR="002A0B1D" w:rsidRPr="002A0B1D">
              <w:t xml:space="preserve"> </w:t>
            </w:r>
            <w:r w:rsidR="00671CA9">
              <w:rPr>
                <w:rStyle w:val="ChSmallCaps"/>
              </w:rPr>
              <w:t>1pl</w:t>
            </w:r>
          </w:p>
        </w:tc>
        <w:tc>
          <w:tcPr>
            <w:tcW w:w="3119" w:type="dxa"/>
            <w:vMerge/>
            <w:tcBorders>
              <w:right w:val="nil"/>
            </w:tcBorders>
            <w:shd w:val="clear" w:color="auto" w:fill="auto"/>
          </w:tcPr>
          <w:p w14:paraId="6AF363BE" w14:textId="77777777" w:rsidR="004108CF" w:rsidRPr="004108CF" w:rsidRDefault="004108CF" w:rsidP="00212AB8">
            <w:pPr>
              <w:pStyle w:val="TableCell0-2Break"/>
            </w:pPr>
          </w:p>
        </w:tc>
      </w:tr>
      <w:tr w:rsidR="005F7FEE" w:rsidRPr="00856563" w14:paraId="0C980660" w14:textId="77777777" w:rsidTr="001A3A74">
        <w:tc>
          <w:tcPr>
            <w:tcW w:w="3515" w:type="dxa"/>
            <w:tcBorders>
              <w:left w:val="nil"/>
            </w:tcBorders>
            <w:shd w:val="clear" w:color="auto" w:fill="auto"/>
          </w:tcPr>
          <w:p w14:paraId="2366BF9F" w14:textId="77777777" w:rsidR="005F7FEE" w:rsidRPr="00856563" w:rsidRDefault="005F7FEE" w:rsidP="00EA7276">
            <w:pPr>
              <w:pStyle w:val="TableCell2-0"/>
              <w:rPr>
                <w:rStyle w:val="ChItalBold"/>
              </w:rPr>
            </w:pPr>
            <w:r>
              <w:rPr>
                <w:rStyle w:val="ChItalBold"/>
              </w:rPr>
              <w:t xml:space="preserve">de datang kas taw </w:t>
            </w:r>
            <w:r>
              <w:rPr>
                <w:rStyle w:val="ChItalBoldUndl"/>
              </w:rPr>
              <w:t xml:space="preserve">sama </w:t>
            </w:r>
            <w:r w:rsidR="000453AF">
              <w:rPr>
                <w:rStyle w:val="ChItalBoldUndl"/>
              </w:rPr>
              <w:t>kitong</w:t>
            </w:r>
          </w:p>
        </w:tc>
        <w:tc>
          <w:tcPr>
            <w:tcW w:w="3119" w:type="dxa"/>
            <w:vMerge w:val="restart"/>
            <w:tcBorders>
              <w:right w:val="nil"/>
            </w:tcBorders>
            <w:shd w:val="clear" w:color="auto" w:fill="auto"/>
          </w:tcPr>
          <w:p w14:paraId="37D1F45B" w14:textId="549F5C5A" w:rsidR="005F7FEE" w:rsidRPr="009E7A77" w:rsidRDefault="00B7093A" w:rsidP="00536178">
            <w:pPr>
              <w:pStyle w:val="TableCell2-0"/>
              <w:ind w:left="113" w:hanging="113"/>
            </w:pPr>
            <w:r>
              <w:t>‘</w:t>
            </w:r>
            <w:r w:rsidR="005F7FEE" w:rsidRPr="009E7A77">
              <w:t>he</w:t>
            </w:r>
            <w:r>
              <w:t>’</w:t>
            </w:r>
            <w:r w:rsidR="005F7FEE">
              <w:t xml:space="preserve">ll come (and) inform </w:t>
            </w:r>
            <w:r w:rsidR="005F7FEE" w:rsidRPr="005352AF">
              <w:rPr>
                <w:rStyle w:val="ChUnderl"/>
              </w:rPr>
              <w:t>us</w:t>
            </w:r>
            <w:r>
              <w:t>’</w:t>
            </w:r>
          </w:p>
        </w:tc>
      </w:tr>
      <w:tr w:rsidR="005F7FEE" w:rsidRPr="00964F36" w14:paraId="44E4A850" w14:textId="77777777" w:rsidTr="001A3A74">
        <w:tc>
          <w:tcPr>
            <w:tcW w:w="3515" w:type="dxa"/>
            <w:tcBorders>
              <w:left w:val="nil"/>
            </w:tcBorders>
            <w:shd w:val="clear" w:color="auto" w:fill="auto"/>
          </w:tcPr>
          <w:p w14:paraId="3F395702" w14:textId="77777777" w:rsidR="005F7FEE" w:rsidRPr="00AC23C4" w:rsidRDefault="005F7FEE" w:rsidP="00EA7276">
            <w:pPr>
              <w:pStyle w:val="TableCell0-2Break"/>
              <w:rPr>
                <w:rStyle w:val="ChItalBold"/>
                <w:b w:val="0"/>
                <w:i w:val="0"/>
              </w:rPr>
            </w:pPr>
            <w:r w:rsidRPr="0099608C">
              <w:rPr>
                <w:rStyle w:val="ChSmallCaps"/>
              </w:rPr>
              <w:t>3sg</w:t>
            </w:r>
            <w:r w:rsidRPr="00FE552F">
              <w:t xml:space="preserve"> </w:t>
            </w:r>
            <w:r>
              <w:t xml:space="preserve">come give know to </w:t>
            </w:r>
            <w:r w:rsidRPr="0099608C">
              <w:rPr>
                <w:rStyle w:val="ChSmallCaps"/>
              </w:rPr>
              <w:t>1pl</w:t>
            </w:r>
          </w:p>
        </w:tc>
        <w:tc>
          <w:tcPr>
            <w:tcW w:w="3119" w:type="dxa"/>
            <w:vMerge/>
            <w:tcBorders>
              <w:right w:val="nil"/>
            </w:tcBorders>
            <w:shd w:val="clear" w:color="auto" w:fill="auto"/>
          </w:tcPr>
          <w:p w14:paraId="15CBC22B" w14:textId="77777777" w:rsidR="005F7FEE" w:rsidRPr="009E7A77" w:rsidRDefault="005F7FEE" w:rsidP="00EA7276">
            <w:pPr>
              <w:pStyle w:val="TableCell0-2Break"/>
            </w:pPr>
          </w:p>
        </w:tc>
      </w:tr>
      <w:tr w:rsidR="00212AB8" w:rsidRPr="00856563" w14:paraId="2E356808" w14:textId="77777777" w:rsidTr="001A3A74">
        <w:tc>
          <w:tcPr>
            <w:tcW w:w="3515" w:type="dxa"/>
            <w:tcBorders>
              <w:left w:val="nil"/>
            </w:tcBorders>
            <w:shd w:val="clear" w:color="auto" w:fill="auto"/>
          </w:tcPr>
          <w:p w14:paraId="1319E3DA" w14:textId="3AA02CFA" w:rsidR="00212AB8" w:rsidRPr="00856563" w:rsidRDefault="001D7261" w:rsidP="001D7261">
            <w:pPr>
              <w:pStyle w:val="TableCell2-0"/>
              <w:rPr>
                <w:rStyle w:val="ChItalBold"/>
              </w:rPr>
            </w:pPr>
            <w:r>
              <w:rPr>
                <w:rStyle w:val="ChItalBold"/>
              </w:rPr>
              <w:t>jadi Raymon</w:t>
            </w:r>
            <w:r w:rsidR="00830A4F">
              <w:rPr>
                <w:rStyle w:val="ChItalBold"/>
              </w:rPr>
              <w:t xml:space="preserve"> </w:t>
            </w:r>
            <w:r>
              <w:rPr>
                <w:rStyle w:val="ChItalBold"/>
              </w:rPr>
              <w:t xml:space="preserve">minta </w:t>
            </w:r>
            <w:r>
              <w:rPr>
                <w:rStyle w:val="ChItalBoldUndl"/>
              </w:rPr>
              <w:t>sama</w:t>
            </w:r>
            <w:r w:rsidR="00212AB8" w:rsidRPr="00FC0206">
              <w:rPr>
                <w:rStyle w:val="ChItalBoldUndl"/>
              </w:rPr>
              <w:t xml:space="preserve"> kita</w:t>
            </w:r>
          </w:p>
        </w:tc>
        <w:tc>
          <w:tcPr>
            <w:tcW w:w="3119" w:type="dxa"/>
            <w:vMerge w:val="restart"/>
            <w:tcBorders>
              <w:right w:val="nil"/>
            </w:tcBorders>
            <w:shd w:val="clear" w:color="auto" w:fill="auto"/>
          </w:tcPr>
          <w:p w14:paraId="6346CD0D" w14:textId="60122257" w:rsidR="00212AB8" w:rsidRPr="009E7A77" w:rsidRDefault="00B7093A" w:rsidP="001D7261">
            <w:pPr>
              <w:pStyle w:val="TableCell2-0"/>
              <w:ind w:left="113" w:hanging="113"/>
            </w:pPr>
            <w:r>
              <w:t>‘</w:t>
            </w:r>
            <w:r w:rsidR="001D7261">
              <w:t xml:space="preserve">so Raymon requested (a child) </w:t>
            </w:r>
            <w:r w:rsidR="00830A4F">
              <w:rPr>
                <w:rStyle w:val="ChUnderl"/>
              </w:rPr>
              <w:t>f</w:t>
            </w:r>
            <w:r w:rsidR="001D7261">
              <w:rPr>
                <w:rStyle w:val="ChUnderl"/>
              </w:rPr>
              <w:t>rom</w:t>
            </w:r>
            <w:r w:rsidR="00212AB8" w:rsidRPr="00C10966">
              <w:rPr>
                <w:rStyle w:val="ChUnderl"/>
              </w:rPr>
              <w:t xml:space="preserve"> us</w:t>
            </w:r>
            <w:r>
              <w:t>’</w:t>
            </w:r>
          </w:p>
        </w:tc>
      </w:tr>
      <w:tr w:rsidR="00212AB8" w:rsidRPr="00964F36" w14:paraId="5E6034AF" w14:textId="77777777" w:rsidTr="001A3A74">
        <w:tc>
          <w:tcPr>
            <w:tcW w:w="3515" w:type="dxa"/>
            <w:tcBorders>
              <w:left w:val="nil"/>
            </w:tcBorders>
            <w:shd w:val="clear" w:color="auto" w:fill="auto"/>
          </w:tcPr>
          <w:p w14:paraId="51E4BB7E" w14:textId="48EB440E" w:rsidR="00212AB8" w:rsidRPr="00830A4F" w:rsidRDefault="001D7261" w:rsidP="001D7261">
            <w:pPr>
              <w:pStyle w:val="TableCell0-2Break"/>
              <w:rPr>
                <w:rStyle w:val="ChSmallCaps"/>
              </w:rPr>
            </w:pPr>
            <w:r>
              <w:t xml:space="preserve">so Raymon request to </w:t>
            </w:r>
            <w:r w:rsidR="00212AB8" w:rsidRPr="0099608C">
              <w:rPr>
                <w:rStyle w:val="ChSmallCaps"/>
              </w:rPr>
              <w:t>1pl</w:t>
            </w:r>
          </w:p>
        </w:tc>
        <w:tc>
          <w:tcPr>
            <w:tcW w:w="3119" w:type="dxa"/>
            <w:vMerge/>
            <w:tcBorders>
              <w:right w:val="nil"/>
            </w:tcBorders>
            <w:shd w:val="clear" w:color="auto" w:fill="auto"/>
          </w:tcPr>
          <w:p w14:paraId="4EF9C0A4" w14:textId="77777777" w:rsidR="00212AB8" w:rsidRPr="00964F36" w:rsidRDefault="00212AB8" w:rsidP="00212AB8">
            <w:pPr>
              <w:pStyle w:val="TableCell0-2Break"/>
            </w:pPr>
          </w:p>
        </w:tc>
      </w:tr>
      <w:tr w:rsidR="00CA6EF5" w:rsidRPr="00856563" w14:paraId="04A51A5D" w14:textId="77777777" w:rsidTr="001A3A74">
        <w:tc>
          <w:tcPr>
            <w:tcW w:w="3515" w:type="dxa"/>
            <w:tcBorders>
              <w:left w:val="nil"/>
            </w:tcBorders>
            <w:shd w:val="clear" w:color="auto" w:fill="auto"/>
          </w:tcPr>
          <w:p w14:paraId="2BD20700" w14:textId="309B0FAA" w:rsidR="00CA6EF5" w:rsidRPr="00856563" w:rsidRDefault="0095468C" w:rsidP="0095468C">
            <w:pPr>
              <w:pStyle w:val="TableCell2-0"/>
              <w:rPr>
                <w:rStyle w:val="ChItalBold"/>
              </w:rPr>
            </w:pPr>
            <w:r>
              <w:rPr>
                <w:rStyle w:val="ChItalBold"/>
              </w:rPr>
              <w:t xml:space="preserve">… kasi hadia itu </w:t>
            </w:r>
            <w:r>
              <w:rPr>
                <w:rStyle w:val="ChItalBoldUndl"/>
              </w:rPr>
              <w:t xml:space="preserve">untuk </w:t>
            </w:r>
            <w:r w:rsidR="00CA6EF5" w:rsidRPr="00FC0206">
              <w:rPr>
                <w:rStyle w:val="ChItalBoldUndl"/>
              </w:rPr>
              <w:t>kamu</w:t>
            </w:r>
            <w:r>
              <w:rPr>
                <w:rStyle w:val="ChItalBoldUndl"/>
              </w:rPr>
              <w:t xml:space="preserve"> itu</w:t>
            </w:r>
          </w:p>
        </w:tc>
        <w:tc>
          <w:tcPr>
            <w:tcW w:w="3119" w:type="dxa"/>
            <w:vMerge w:val="restart"/>
            <w:tcBorders>
              <w:right w:val="nil"/>
            </w:tcBorders>
            <w:shd w:val="clear" w:color="auto" w:fill="auto"/>
          </w:tcPr>
          <w:p w14:paraId="33635448" w14:textId="17FFF76C" w:rsidR="00CA6EF5" w:rsidRPr="00856563" w:rsidRDefault="00B7093A" w:rsidP="00F6176E">
            <w:pPr>
              <w:pStyle w:val="TableCell2-0"/>
              <w:ind w:left="113" w:hanging="113"/>
            </w:pPr>
            <w:r>
              <w:t>‘</w:t>
            </w:r>
            <w:r w:rsidR="0095468C">
              <w:t>[immediately the government] will give that gift</w:t>
            </w:r>
            <w:r w:rsidR="00830A4F">
              <w:t xml:space="preserve"> </w:t>
            </w:r>
            <w:r w:rsidR="0095468C">
              <w:rPr>
                <w:rStyle w:val="ChUnderl"/>
              </w:rPr>
              <w:t>to</w:t>
            </w:r>
            <w:r w:rsidR="00CA6EF5" w:rsidRPr="00CA6EF5">
              <w:rPr>
                <w:rStyle w:val="ChUnderl"/>
              </w:rPr>
              <w:t xml:space="preserve"> you</w:t>
            </w:r>
            <w:r>
              <w:t>’</w:t>
            </w:r>
          </w:p>
        </w:tc>
      </w:tr>
      <w:tr w:rsidR="00CA6EF5" w:rsidRPr="00964F36" w14:paraId="079236AE" w14:textId="77777777" w:rsidTr="001A3A74">
        <w:tc>
          <w:tcPr>
            <w:tcW w:w="3515" w:type="dxa"/>
            <w:tcBorders>
              <w:left w:val="nil"/>
            </w:tcBorders>
            <w:shd w:val="clear" w:color="auto" w:fill="auto"/>
          </w:tcPr>
          <w:p w14:paraId="4CF10AD8" w14:textId="5176C508" w:rsidR="00CA6EF5" w:rsidRPr="00830A4F" w:rsidRDefault="0095468C" w:rsidP="0095468C">
            <w:pPr>
              <w:pStyle w:val="TableCell0-2Break"/>
              <w:rPr>
                <w:rStyle w:val="ChSmallCaps"/>
              </w:rPr>
            </w:pPr>
            <w:r>
              <w:t xml:space="preserve">… </w:t>
            </w:r>
            <w:r w:rsidRPr="0095468C">
              <w:t>give gift</w:t>
            </w:r>
            <w:r w:rsidR="00830A4F" w:rsidRPr="00AC23C4">
              <w:rPr>
                <w:rStyle w:val="ChItalBold"/>
                <w:b w:val="0"/>
                <w:i w:val="0"/>
              </w:rPr>
              <w:t xml:space="preserve"> </w:t>
            </w:r>
            <w:r w:rsidRPr="0095468C">
              <w:rPr>
                <w:rStyle w:val="ChSmallCaps"/>
              </w:rPr>
              <w:t>d.dist</w:t>
            </w:r>
            <w:r>
              <w:rPr>
                <w:rStyle w:val="ChItalBold"/>
                <w:b w:val="0"/>
                <w:i w:val="0"/>
              </w:rPr>
              <w:t xml:space="preserve"> for </w:t>
            </w:r>
            <w:r w:rsidR="00CA6EF5" w:rsidRPr="0099608C">
              <w:rPr>
                <w:rStyle w:val="ChSmallCaps"/>
              </w:rPr>
              <w:t>2pl</w:t>
            </w:r>
            <w:r w:rsidRPr="0095468C">
              <w:rPr>
                <w:rStyle w:val="ChSmallCaps"/>
              </w:rPr>
              <w:t xml:space="preserve"> d.dist</w:t>
            </w:r>
          </w:p>
        </w:tc>
        <w:tc>
          <w:tcPr>
            <w:tcW w:w="3119" w:type="dxa"/>
            <w:vMerge/>
            <w:tcBorders>
              <w:right w:val="nil"/>
            </w:tcBorders>
            <w:shd w:val="clear" w:color="auto" w:fill="auto"/>
          </w:tcPr>
          <w:p w14:paraId="5639EEFD" w14:textId="77777777" w:rsidR="00CA6EF5" w:rsidRPr="00964F36" w:rsidRDefault="00CA6EF5" w:rsidP="00212AB8">
            <w:pPr>
              <w:pStyle w:val="TableCell0-2Break"/>
            </w:pPr>
          </w:p>
        </w:tc>
      </w:tr>
      <w:tr w:rsidR="00212AB8" w:rsidRPr="00856563" w14:paraId="4B2D8409" w14:textId="77777777" w:rsidTr="001A3A74">
        <w:tc>
          <w:tcPr>
            <w:tcW w:w="3515" w:type="dxa"/>
            <w:tcBorders>
              <w:left w:val="nil"/>
            </w:tcBorders>
            <w:shd w:val="clear" w:color="auto" w:fill="auto"/>
          </w:tcPr>
          <w:p w14:paraId="0F4871BA" w14:textId="053C7BD9" w:rsidR="00212AB8" w:rsidRPr="00711BFF" w:rsidRDefault="00897D47" w:rsidP="00897D47">
            <w:pPr>
              <w:pStyle w:val="TableCell2-0"/>
              <w:rPr>
                <w:rStyle w:val="ChItalBold"/>
              </w:rPr>
            </w:pPr>
            <w:r>
              <w:rPr>
                <w:rStyle w:val="ChItalBold"/>
              </w:rPr>
              <w:t>baru de ceritra apa</w:t>
            </w:r>
            <w:r w:rsidR="001A39AA" w:rsidRPr="00711BFF">
              <w:rPr>
                <w:rStyle w:val="ChItalBold"/>
              </w:rPr>
              <w:t xml:space="preserve"> </w:t>
            </w:r>
            <w:r>
              <w:rPr>
                <w:rStyle w:val="ChItalBoldUndl"/>
              </w:rPr>
              <w:t>sama</w:t>
            </w:r>
            <w:r w:rsidR="00BF3879" w:rsidRPr="00711BFF">
              <w:rPr>
                <w:rStyle w:val="ChItalBoldUndl"/>
              </w:rPr>
              <w:t xml:space="preserve"> dorang</w:t>
            </w:r>
            <w:r w:rsidRPr="00897D47">
              <w:rPr>
                <w:rStyle w:val="ChItalBold"/>
              </w:rPr>
              <w:t xml:space="preserve"> ka</w:t>
            </w:r>
          </w:p>
        </w:tc>
        <w:tc>
          <w:tcPr>
            <w:tcW w:w="3119" w:type="dxa"/>
            <w:vMerge w:val="restart"/>
            <w:tcBorders>
              <w:right w:val="nil"/>
            </w:tcBorders>
            <w:shd w:val="clear" w:color="auto" w:fill="auto"/>
          </w:tcPr>
          <w:p w14:paraId="693FAF1B" w14:textId="40A01468" w:rsidR="00212AB8" w:rsidRPr="00856563" w:rsidRDefault="00B7093A" w:rsidP="00373C47">
            <w:pPr>
              <w:pStyle w:val="TableCell2-0"/>
            </w:pPr>
            <w:r>
              <w:t>‘</w:t>
            </w:r>
            <w:r w:rsidR="00373C47" w:rsidRPr="00373C47">
              <w:t>and then maybe she told something</w:t>
            </w:r>
            <w:r w:rsidR="001A39AA">
              <w:t xml:space="preserve"> </w:t>
            </w:r>
            <w:r w:rsidR="00373C47">
              <w:rPr>
                <w:rStyle w:val="ChUnderl"/>
              </w:rPr>
              <w:t>to them</w:t>
            </w:r>
            <w:r>
              <w:t>’</w:t>
            </w:r>
          </w:p>
        </w:tc>
      </w:tr>
      <w:tr w:rsidR="00212AB8" w:rsidRPr="00964F36" w14:paraId="0273E5AB" w14:textId="77777777" w:rsidTr="001A3A74">
        <w:tc>
          <w:tcPr>
            <w:tcW w:w="3515" w:type="dxa"/>
            <w:tcBorders>
              <w:left w:val="nil"/>
              <w:bottom w:val="single" w:sz="4" w:space="0" w:color="auto"/>
            </w:tcBorders>
            <w:shd w:val="clear" w:color="auto" w:fill="auto"/>
          </w:tcPr>
          <w:p w14:paraId="2C2F3652" w14:textId="285F17FB" w:rsidR="00212AB8" w:rsidRPr="00C86844" w:rsidRDefault="00897D47" w:rsidP="00897D47">
            <w:pPr>
              <w:pStyle w:val="TableCell0-2Break"/>
              <w:rPr>
                <w:rStyle w:val="ChSmallCaps"/>
              </w:rPr>
            </w:pPr>
            <w:r>
              <w:t xml:space="preserve">and.then </w:t>
            </w:r>
            <w:r w:rsidRPr="00897D47">
              <w:rPr>
                <w:rStyle w:val="ChSmallCaps"/>
              </w:rPr>
              <w:t>3sg</w:t>
            </w:r>
            <w:r>
              <w:t xml:space="preserve"> tell what to </w:t>
            </w:r>
            <w:r w:rsidR="00212AB8" w:rsidRPr="0099608C">
              <w:rPr>
                <w:rStyle w:val="ChSmallCaps"/>
              </w:rPr>
              <w:t>3pl</w:t>
            </w:r>
            <w:r w:rsidRPr="00897D47">
              <w:t xml:space="preserve"> or</w:t>
            </w:r>
          </w:p>
        </w:tc>
        <w:tc>
          <w:tcPr>
            <w:tcW w:w="3119" w:type="dxa"/>
            <w:vMerge/>
            <w:tcBorders>
              <w:bottom w:val="single" w:sz="4" w:space="0" w:color="auto"/>
              <w:right w:val="nil"/>
            </w:tcBorders>
            <w:shd w:val="clear" w:color="auto" w:fill="auto"/>
          </w:tcPr>
          <w:p w14:paraId="2A43B498" w14:textId="77777777" w:rsidR="00212AB8" w:rsidRPr="00964F36" w:rsidRDefault="00212AB8" w:rsidP="00212AB8">
            <w:pPr>
              <w:pStyle w:val="TableCell0-2Break"/>
            </w:pPr>
          </w:p>
        </w:tc>
      </w:tr>
      <w:tr w:rsidR="00212AB8" w:rsidRPr="00856563" w14:paraId="7E9A4876" w14:textId="77777777" w:rsidTr="001A3A74">
        <w:tc>
          <w:tcPr>
            <w:tcW w:w="6634" w:type="dxa"/>
            <w:gridSpan w:val="2"/>
            <w:tcBorders>
              <w:top w:val="single" w:sz="4" w:space="0" w:color="auto"/>
              <w:left w:val="nil"/>
              <w:bottom w:val="single" w:sz="4" w:space="0" w:color="auto"/>
              <w:right w:val="nil"/>
            </w:tcBorders>
            <w:shd w:val="clear" w:color="auto" w:fill="auto"/>
          </w:tcPr>
          <w:p w14:paraId="333E784F" w14:textId="77777777" w:rsidR="00212AB8" w:rsidRPr="00856563" w:rsidRDefault="00212AB8" w:rsidP="00212AB8">
            <w:pPr>
              <w:pStyle w:val="TableCell2-2"/>
            </w:pPr>
            <w:r>
              <w:t>Short pronoun forms</w:t>
            </w:r>
          </w:p>
        </w:tc>
      </w:tr>
      <w:tr w:rsidR="00806E66" w:rsidRPr="00856563" w14:paraId="54BF229A" w14:textId="77777777" w:rsidTr="001A3A74">
        <w:tc>
          <w:tcPr>
            <w:tcW w:w="3515" w:type="dxa"/>
            <w:tcBorders>
              <w:top w:val="single" w:sz="4" w:space="0" w:color="auto"/>
              <w:left w:val="nil"/>
            </w:tcBorders>
            <w:shd w:val="clear" w:color="auto" w:fill="auto"/>
          </w:tcPr>
          <w:p w14:paraId="7FDADEEF" w14:textId="7B9D32DA" w:rsidR="00806E66" w:rsidRPr="00711BFF" w:rsidRDefault="00806E66" w:rsidP="00806E66">
            <w:pPr>
              <w:pStyle w:val="TableCell2-0"/>
              <w:rPr>
                <w:rStyle w:val="ChItalBold"/>
              </w:rPr>
            </w:pPr>
            <w:r>
              <w:rPr>
                <w:rStyle w:val="ChItalBold"/>
              </w:rPr>
              <w:t xml:space="preserve">bapa-tua itu de ceritra </w:t>
            </w:r>
            <w:r>
              <w:rPr>
                <w:rStyle w:val="ChItalBoldUndl"/>
              </w:rPr>
              <w:t>sama</w:t>
            </w:r>
            <w:r w:rsidRPr="00711BFF">
              <w:rPr>
                <w:rStyle w:val="ChItalBoldUndl"/>
              </w:rPr>
              <w:t xml:space="preserve"> sa</w:t>
            </w:r>
            <w:r w:rsidRPr="00711BFF">
              <w:rPr>
                <w:rStyle w:val="ChItalBold"/>
              </w:rPr>
              <w:t xml:space="preserve"> </w:t>
            </w:r>
            <w:r>
              <w:rPr>
                <w:rStyle w:val="ChItalBold"/>
              </w:rPr>
              <w:t>begini</w:t>
            </w:r>
          </w:p>
        </w:tc>
        <w:tc>
          <w:tcPr>
            <w:tcW w:w="3119" w:type="dxa"/>
            <w:vMerge w:val="restart"/>
            <w:tcBorders>
              <w:top w:val="single" w:sz="4" w:space="0" w:color="auto"/>
              <w:right w:val="nil"/>
            </w:tcBorders>
            <w:shd w:val="clear" w:color="auto" w:fill="auto"/>
          </w:tcPr>
          <w:p w14:paraId="0AA771A3" w14:textId="153EB350" w:rsidR="00806E66" w:rsidRPr="00856563" w:rsidRDefault="00B7093A" w:rsidP="00806E66">
            <w:pPr>
              <w:pStyle w:val="TableCell2-0"/>
            </w:pPr>
            <w:r>
              <w:t>‘</w:t>
            </w:r>
            <w:r w:rsidR="00806E66" w:rsidRPr="00806E66">
              <w:t>that uncle</w:t>
            </w:r>
            <w:r w:rsidR="00806E66">
              <w:t>, he</w:t>
            </w:r>
            <w:r w:rsidR="00806E66" w:rsidRPr="00806E66">
              <w:t xml:space="preserve"> told </w:t>
            </w:r>
            <w:r w:rsidR="00806E66" w:rsidRPr="008368B8">
              <w:rPr>
                <w:rStyle w:val="ChUnderl"/>
              </w:rPr>
              <w:t>me</w:t>
            </w:r>
            <w:r w:rsidR="00806E66" w:rsidRPr="00806E66">
              <w:t xml:space="preserve"> like this</w:t>
            </w:r>
            <w:r>
              <w:t>’</w:t>
            </w:r>
          </w:p>
        </w:tc>
      </w:tr>
      <w:tr w:rsidR="00806E66" w:rsidRPr="00964F36" w14:paraId="66600A0C" w14:textId="77777777" w:rsidTr="001A3A74">
        <w:tc>
          <w:tcPr>
            <w:tcW w:w="3515" w:type="dxa"/>
            <w:tcBorders>
              <w:left w:val="nil"/>
            </w:tcBorders>
            <w:shd w:val="clear" w:color="auto" w:fill="auto"/>
          </w:tcPr>
          <w:p w14:paraId="439F441D" w14:textId="4F6FBA45" w:rsidR="00806E66" w:rsidRPr="00AC23C4" w:rsidRDefault="00806E66" w:rsidP="00806E66">
            <w:pPr>
              <w:pStyle w:val="TableCell0-2Break"/>
              <w:rPr>
                <w:rStyle w:val="ChItalBold"/>
                <w:b w:val="0"/>
                <w:i w:val="0"/>
              </w:rPr>
            </w:pPr>
            <w:r>
              <w:t xml:space="preserve">uncle </w:t>
            </w:r>
            <w:r w:rsidRPr="00806E66">
              <w:rPr>
                <w:rStyle w:val="ChSmallCaps"/>
              </w:rPr>
              <w:t>d.dist</w:t>
            </w:r>
            <w:r>
              <w:t xml:space="preserve"> </w:t>
            </w:r>
            <w:r w:rsidRPr="00806E66">
              <w:rPr>
                <w:rStyle w:val="ChSmallCaps"/>
              </w:rPr>
              <w:t>3sg</w:t>
            </w:r>
            <w:r>
              <w:t xml:space="preserve"> tell to</w:t>
            </w:r>
            <w:r w:rsidRPr="008368B8">
              <w:t xml:space="preserve"> </w:t>
            </w:r>
            <w:r w:rsidRPr="0099608C">
              <w:rPr>
                <w:rStyle w:val="ChSmallCaps"/>
              </w:rPr>
              <w:t>1sg</w:t>
            </w:r>
            <w:r w:rsidRPr="00AC23C4">
              <w:rPr>
                <w:rStyle w:val="ChItalBold"/>
                <w:b w:val="0"/>
                <w:i w:val="0"/>
              </w:rPr>
              <w:t xml:space="preserve"> </w:t>
            </w:r>
            <w:r>
              <w:rPr>
                <w:rStyle w:val="ChItalBold"/>
                <w:b w:val="0"/>
                <w:i w:val="0"/>
              </w:rPr>
              <w:t>like.this</w:t>
            </w:r>
          </w:p>
        </w:tc>
        <w:tc>
          <w:tcPr>
            <w:tcW w:w="3119" w:type="dxa"/>
            <w:vMerge/>
            <w:tcBorders>
              <w:right w:val="nil"/>
            </w:tcBorders>
            <w:shd w:val="clear" w:color="auto" w:fill="auto"/>
          </w:tcPr>
          <w:p w14:paraId="5004E207" w14:textId="77777777" w:rsidR="00806E66" w:rsidRPr="008368B8" w:rsidRDefault="00806E66" w:rsidP="00212AB8">
            <w:pPr>
              <w:pStyle w:val="TableCell0-2Break"/>
            </w:pPr>
          </w:p>
        </w:tc>
      </w:tr>
      <w:tr w:rsidR="00662EB1" w:rsidRPr="00856563" w14:paraId="5CB39DB9" w14:textId="77777777" w:rsidTr="001A3A74">
        <w:tc>
          <w:tcPr>
            <w:tcW w:w="3515" w:type="dxa"/>
            <w:tcBorders>
              <w:left w:val="nil"/>
            </w:tcBorders>
            <w:shd w:val="clear" w:color="auto" w:fill="auto"/>
          </w:tcPr>
          <w:p w14:paraId="15D49687" w14:textId="0667C5EF" w:rsidR="00662EB1" w:rsidRPr="00711BFF" w:rsidRDefault="00714179" w:rsidP="00662EB1">
            <w:pPr>
              <w:pStyle w:val="TableCell2-0"/>
              <w:rPr>
                <w:rStyle w:val="ChItalBold"/>
              </w:rPr>
            </w:pPr>
            <w:r>
              <w:rPr>
                <w:rStyle w:val="ChItalBold"/>
              </w:rPr>
              <w:t xml:space="preserve">… </w:t>
            </w:r>
            <w:r w:rsidR="00662EB1">
              <w:rPr>
                <w:rStyle w:val="ChItalBold"/>
              </w:rPr>
              <w:t xml:space="preserve">yang telpon </w:t>
            </w:r>
            <w:r w:rsidR="00662EB1">
              <w:rPr>
                <w:rStyle w:val="ChItalBoldUndl"/>
              </w:rPr>
              <w:t>sama</w:t>
            </w:r>
            <w:r w:rsidR="00662EB1" w:rsidRPr="00711BFF">
              <w:rPr>
                <w:rStyle w:val="ChItalBoldUndl"/>
              </w:rPr>
              <w:t xml:space="preserve"> kam</w:t>
            </w:r>
            <w:r w:rsidR="00662EB1" w:rsidRPr="00711BFF">
              <w:rPr>
                <w:rStyle w:val="ChItalBold"/>
              </w:rPr>
              <w:t xml:space="preserve"> dua</w:t>
            </w:r>
          </w:p>
        </w:tc>
        <w:tc>
          <w:tcPr>
            <w:tcW w:w="3119" w:type="dxa"/>
            <w:vMerge w:val="restart"/>
            <w:tcBorders>
              <w:right w:val="nil"/>
            </w:tcBorders>
            <w:shd w:val="clear" w:color="auto" w:fill="auto"/>
          </w:tcPr>
          <w:p w14:paraId="179F7E0E" w14:textId="6692833C" w:rsidR="00662EB1" w:rsidRPr="00856563" w:rsidRDefault="00B7093A" w:rsidP="00714179">
            <w:pPr>
              <w:pStyle w:val="TableCell2-0"/>
            </w:pPr>
            <w:r>
              <w:t>‘</w:t>
            </w:r>
            <w:r w:rsidR="00714179">
              <w:t xml:space="preserve">[very soon </w:t>
            </w:r>
            <w:r w:rsidR="00662EB1">
              <w:t>it</w:t>
            </w:r>
            <w:r>
              <w:t>’</w:t>
            </w:r>
            <w:r w:rsidR="00714179">
              <w:t>ll be uncle</w:t>
            </w:r>
            <w:r w:rsidR="00662EB1">
              <w:t xml:space="preserve"> pastor</w:t>
            </w:r>
            <w:r w:rsidR="00714179">
              <w:t>]</w:t>
            </w:r>
            <w:r w:rsidR="00662EB1">
              <w:t xml:space="preserve"> who</w:t>
            </w:r>
            <w:r>
              <w:t>’</w:t>
            </w:r>
            <w:r w:rsidR="00662EB1">
              <w:t xml:space="preserve">ll phone </w:t>
            </w:r>
            <w:r w:rsidR="00662EB1" w:rsidRPr="00133652">
              <w:rPr>
                <w:rStyle w:val="ChUnderl"/>
              </w:rPr>
              <w:t>you</w:t>
            </w:r>
            <w:r w:rsidR="00662EB1">
              <w:t xml:space="preserve"> two</w:t>
            </w:r>
            <w:r>
              <w:t>’</w:t>
            </w:r>
          </w:p>
        </w:tc>
      </w:tr>
      <w:tr w:rsidR="00662EB1" w:rsidRPr="00964F36" w14:paraId="684A46C6" w14:textId="77777777" w:rsidTr="001A3A74">
        <w:tc>
          <w:tcPr>
            <w:tcW w:w="3515" w:type="dxa"/>
            <w:tcBorders>
              <w:left w:val="nil"/>
            </w:tcBorders>
            <w:shd w:val="clear" w:color="auto" w:fill="auto"/>
          </w:tcPr>
          <w:p w14:paraId="71B6BCB6" w14:textId="3C9E4F78" w:rsidR="00662EB1" w:rsidRPr="00AC23C4" w:rsidRDefault="00714179" w:rsidP="00662EB1">
            <w:pPr>
              <w:pStyle w:val="TableCell0-2Break"/>
              <w:rPr>
                <w:rStyle w:val="ChItalBold"/>
                <w:b w:val="0"/>
                <w:i w:val="0"/>
              </w:rPr>
            </w:pPr>
            <w:r w:rsidRPr="00714179">
              <w:t>…</w:t>
            </w:r>
            <w:r>
              <w:rPr>
                <w:rStyle w:val="ChItalBold"/>
              </w:rPr>
              <w:t xml:space="preserve"> </w:t>
            </w:r>
            <w:r w:rsidR="00662EB1" w:rsidRPr="00714179">
              <w:rPr>
                <w:rStyle w:val="ChSmallCaps"/>
              </w:rPr>
              <w:t>rel</w:t>
            </w:r>
            <w:r w:rsidR="00662EB1">
              <w:rPr>
                <w:rStyle w:val="ChItalBold"/>
                <w:b w:val="0"/>
                <w:i w:val="0"/>
              </w:rPr>
              <w:t xml:space="preserve"> phone to</w:t>
            </w:r>
            <w:r w:rsidR="00662EB1" w:rsidRPr="00AC23C4">
              <w:rPr>
                <w:rStyle w:val="ChItalBold"/>
                <w:b w:val="0"/>
                <w:i w:val="0"/>
              </w:rPr>
              <w:t xml:space="preserve"> </w:t>
            </w:r>
            <w:r w:rsidR="00662EB1" w:rsidRPr="0099608C">
              <w:rPr>
                <w:rStyle w:val="ChSmallCaps"/>
              </w:rPr>
              <w:t>2pl</w:t>
            </w:r>
            <w:r w:rsidR="00662EB1" w:rsidRPr="00AC23C4">
              <w:rPr>
                <w:rStyle w:val="ChItalBold"/>
                <w:b w:val="0"/>
                <w:i w:val="0"/>
              </w:rPr>
              <w:t xml:space="preserve"> two</w:t>
            </w:r>
          </w:p>
        </w:tc>
        <w:tc>
          <w:tcPr>
            <w:tcW w:w="3119" w:type="dxa"/>
            <w:vMerge/>
            <w:tcBorders>
              <w:right w:val="nil"/>
            </w:tcBorders>
            <w:shd w:val="clear" w:color="auto" w:fill="auto"/>
          </w:tcPr>
          <w:p w14:paraId="0A7291A6" w14:textId="77777777" w:rsidR="00662EB1" w:rsidRPr="00964F36" w:rsidRDefault="00662EB1" w:rsidP="00212AB8">
            <w:pPr>
              <w:pStyle w:val="TableCell0-2Break"/>
            </w:pPr>
          </w:p>
        </w:tc>
      </w:tr>
      <w:tr w:rsidR="00212AB8" w:rsidRPr="00856563" w14:paraId="2EEDCFBB" w14:textId="77777777" w:rsidTr="001A3A74">
        <w:tc>
          <w:tcPr>
            <w:tcW w:w="3515" w:type="dxa"/>
            <w:tcBorders>
              <w:left w:val="nil"/>
            </w:tcBorders>
            <w:shd w:val="clear" w:color="auto" w:fill="auto"/>
          </w:tcPr>
          <w:p w14:paraId="0489FFFC" w14:textId="58CB556E" w:rsidR="00212AB8" w:rsidRPr="00856563" w:rsidRDefault="00CA1B07" w:rsidP="00CA1B07">
            <w:pPr>
              <w:pStyle w:val="TableCell2-0"/>
              <w:rPr>
                <w:rStyle w:val="ChItalBold"/>
              </w:rPr>
            </w:pPr>
            <w:r>
              <w:rPr>
                <w:rStyle w:val="ChItalBold"/>
              </w:rPr>
              <w:t>tete ini bilang</w:t>
            </w:r>
            <w:r w:rsidR="005D0182">
              <w:rPr>
                <w:rStyle w:val="ChItalBold"/>
              </w:rPr>
              <w:t xml:space="preserve"> </w:t>
            </w:r>
            <w:r>
              <w:rPr>
                <w:rStyle w:val="ChItalBoldUndl"/>
              </w:rPr>
              <w:t>sama</w:t>
            </w:r>
            <w:r w:rsidR="00212AB8">
              <w:rPr>
                <w:rStyle w:val="ChItalBoldUndl"/>
              </w:rPr>
              <w:t xml:space="preserve"> dong</w:t>
            </w:r>
          </w:p>
        </w:tc>
        <w:tc>
          <w:tcPr>
            <w:tcW w:w="3119" w:type="dxa"/>
            <w:vMerge w:val="restart"/>
            <w:tcBorders>
              <w:right w:val="nil"/>
            </w:tcBorders>
            <w:shd w:val="clear" w:color="auto" w:fill="auto"/>
          </w:tcPr>
          <w:p w14:paraId="3D2E2929" w14:textId="394A11E4" w:rsidR="00212AB8" w:rsidRPr="00856563" w:rsidRDefault="00B7093A" w:rsidP="00CA1B07">
            <w:pPr>
              <w:pStyle w:val="TableCell2-0"/>
              <w:ind w:left="113" w:hanging="113"/>
            </w:pPr>
            <w:r>
              <w:t>‘</w:t>
            </w:r>
            <w:r w:rsidR="00CA1B07">
              <w:t xml:space="preserve">this grandfather spoke </w:t>
            </w:r>
            <w:r w:rsidR="00212AB8" w:rsidRPr="00EB5A1B">
              <w:rPr>
                <w:rStyle w:val="ChUnderl"/>
              </w:rPr>
              <w:t>t</w:t>
            </w:r>
            <w:r w:rsidR="00CA1B07">
              <w:rPr>
                <w:rStyle w:val="ChUnderl"/>
              </w:rPr>
              <w:t>o t</w:t>
            </w:r>
            <w:r w:rsidR="00212AB8" w:rsidRPr="00EB5A1B">
              <w:rPr>
                <w:rStyle w:val="ChUnderl"/>
              </w:rPr>
              <w:t>hem</w:t>
            </w:r>
            <w:r>
              <w:t>’</w:t>
            </w:r>
          </w:p>
        </w:tc>
      </w:tr>
      <w:tr w:rsidR="00212AB8" w:rsidRPr="00964F36" w14:paraId="2E19E849" w14:textId="77777777" w:rsidTr="001A3A74">
        <w:tc>
          <w:tcPr>
            <w:tcW w:w="3515" w:type="dxa"/>
            <w:tcBorders>
              <w:left w:val="nil"/>
              <w:bottom w:val="single" w:sz="4" w:space="0" w:color="auto"/>
            </w:tcBorders>
            <w:shd w:val="clear" w:color="auto" w:fill="auto"/>
          </w:tcPr>
          <w:p w14:paraId="7446F77F" w14:textId="0B99336F" w:rsidR="00212AB8" w:rsidRPr="005D0182" w:rsidRDefault="00CA1B07" w:rsidP="00CA1B07">
            <w:pPr>
              <w:pStyle w:val="TableCell0-2Break"/>
              <w:rPr>
                <w:rStyle w:val="ChSmallCaps"/>
              </w:rPr>
            </w:pPr>
            <w:r>
              <w:t xml:space="preserve">grandfather </w:t>
            </w:r>
            <w:r w:rsidRPr="00CA1B07">
              <w:rPr>
                <w:rStyle w:val="ChSmallCaps"/>
              </w:rPr>
              <w:t>d.prox</w:t>
            </w:r>
            <w:r>
              <w:t xml:space="preserve"> say to</w:t>
            </w:r>
            <w:r w:rsidR="00212AB8" w:rsidRPr="005D0182">
              <w:t xml:space="preserve"> </w:t>
            </w:r>
            <w:r w:rsidR="00212AB8" w:rsidRPr="0099608C">
              <w:rPr>
                <w:rStyle w:val="ChSmallCaps"/>
              </w:rPr>
              <w:t>3pl</w:t>
            </w:r>
          </w:p>
        </w:tc>
        <w:tc>
          <w:tcPr>
            <w:tcW w:w="3119" w:type="dxa"/>
            <w:vMerge/>
            <w:tcBorders>
              <w:bottom w:val="single" w:sz="4" w:space="0" w:color="auto"/>
              <w:right w:val="nil"/>
            </w:tcBorders>
            <w:shd w:val="clear" w:color="auto" w:fill="auto"/>
          </w:tcPr>
          <w:p w14:paraId="6191B6AD" w14:textId="77777777" w:rsidR="00212AB8" w:rsidRPr="00964F36" w:rsidRDefault="00212AB8" w:rsidP="00212AB8">
            <w:pPr>
              <w:pStyle w:val="TableCell0-2Break"/>
            </w:pPr>
          </w:p>
        </w:tc>
      </w:tr>
    </w:tbl>
    <w:p w14:paraId="32F0FF67" w14:textId="77777777" w:rsidR="00212AB8" w:rsidRDefault="00212AB8" w:rsidP="00212AB8">
      <w:pPr>
        <w:pStyle w:val="Body0010after"/>
      </w:pPr>
    </w:p>
    <w:p w14:paraId="6282E5D0" w14:textId="4152D08C" w:rsidR="00212AB8" w:rsidRDefault="00214A3F" w:rsidP="00212AB8">
      <w:pPr>
        <w:pStyle w:val="Heading4"/>
      </w:pPr>
      <w:bookmarkStart w:id="2834" w:name="_Ref352671471"/>
      <w:r>
        <w:t>Personal p</w:t>
      </w:r>
      <w:r w:rsidR="00212AB8">
        <w:t>ronouns within the clause</w:t>
      </w:r>
      <w:bookmarkEnd w:id="2834"/>
    </w:p>
    <w:p w14:paraId="52B73CC5" w14:textId="77777777" w:rsidR="00212AB8" w:rsidRDefault="00212AB8" w:rsidP="00D03962">
      <w:pPr>
        <w:pStyle w:val="Body0000after"/>
      </w:pPr>
      <w:r>
        <w:t>Concerning the syntactic slots that the pronouns take, the distributional distinctions between the long and short pronoun forms interrelate with the distributional pattern of the pronouns within the clause.</w:t>
      </w:r>
    </w:p>
    <w:p w14:paraId="5AA33419" w14:textId="5BB42B9D" w:rsidR="00212AB8" w:rsidRDefault="00212AB8" w:rsidP="00212AB8">
      <w:pPr>
        <w:pStyle w:val="Body0500after"/>
      </w:pPr>
      <w:r>
        <w:t xml:space="preserve">The data in the corpus show a clear preference for the </w:t>
      </w:r>
      <w:r w:rsidR="00B7093A">
        <w:t>‘</w:t>
      </w:r>
      <w:r>
        <w:t>heavy</w:t>
      </w:r>
      <w:r w:rsidR="00B7093A">
        <w:t>’</w:t>
      </w:r>
      <w:r>
        <w:t xml:space="preserve"> long pronoun forms to occur in clause-final position, regardless of their grammatical functions. This preference does not apply to other positions. That is, in clause-initial or clause-internal position, the long and the short pronoun forms occur, regardless of their grammatical function</w:t>
      </w:r>
      <w:r w:rsidR="00F6176E">
        <w:t>s</w:t>
      </w:r>
      <w:r>
        <w:t xml:space="preserve"> and their position</w:t>
      </w:r>
      <w:r w:rsidR="00F6176E">
        <w:t>s</w:t>
      </w:r>
      <w:r>
        <w:t xml:space="preserve"> vis-à-vis the predicate. This observed distributional pattern is a reflection of the cross-linguistic tendency for the clause-final position to be </w:t>
      </w:r>
      <w:r w:rsidR="00B7093A">
        <w:t>“</w:t>
      </w:r>
      <w:r>
        <w:rPr>
          <w:lang w:eastAsia="en-US"/>
        </w:rPr>
        <w:t xml:space="preserve">the preferred site for </w:t>
      </w:r>
      <w:r w:rsidR="00B7093A">
        <w:rPr>
          <w:lang w:eastAsia="en-US"/>
        </w:rPr>
        <w:t>‘</w:t>
      </w:r>
      <w:r>
        <w:rPr>
          <w:lang w:eastAsia="en-US"/>
        </w:rPr>
        <w:t>heavy</w:t>
      </w:r>
      <w:r w:rsidR="00B7093A">
        <w:rPr>
          <w:lang w:eastAsia="en-US"/>
        </w:rPr>
        <w:t>’</w:t>
      </w:r>
      <w:r>
        <w:rPr>
          <w:lang w:eastAsia="en-US"/>
        </w:rPr>
        <w:t xml:space="preserve"> constituents</w:t>
      </w:r>
      <w:r w:rsidR="00B7093A">
        <w:rPr>
          <w:lang w:eastAsia="en-US"/>
        </w:rPr>
        <w:t>”</w:t>
      </w:r>
      <w:r>
        <w:rPr>
          <w:lang w:eastAsia="en-US"/>
        </w:rPr>
        <w:t xml:space="preserve"> which has to do </w:t>
      </w:r>
      <w:r w:rsidR="00B7093A">
        <w:rPr>
          <w:lang w:eastAsia="en-US"/>
        </w:rPr>
        <w:t>“</w:t>
      </w:r>
      <w:r>
        <w:rPr>
          <w:lang w:eastAsia="en-US"/>
        </w:rPr>
        <w:t>with processing considerations</w:t>
      </w:r>
      <w:r w:rsidR="00B7093A">
        <w:rPr>
          <w:lang w:eastAsia="en-US"/>
        </w:rPr>
        <w:t>”</w:t>
      </w:r>
      <w:r>
        <w:rPr>
          <w:lang w:eastAsia="en-US"/>
        </w:rPr>
        <w:t xml:space="preserve"> (</w:t>
      </w:r>
      <w:r w:rsidR="004D49D9" w:rsidRPr="004D49D9">
        <w:rPr>
          <w:rStyle w:val="Citation"/>
        </w:rPr>
        <w:fldChar w:fldCharType="begin"/>
      </w:r>
      <w:r w:rsidR="004D49D9">
        <w:rPr>
          <w:rStyle w:val="Citation"/>
        </w:rPr>
        <w:instrText>ADDIN CITAVI.PLACEHOLDER 25e186b5-3f19-4e59-b5db-b80b61173ac6 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dGxlciAyMDAzOiAxNzk8L1RleHQ+DQogICAgPC9UZXh0VW5pdD4NCiAgPC9UZXh0VW5pdHM+DQo8L1BsYWNlaG9sZGVyPg==</w:instrText>
      </w:r>
      <w:r w:rsidR="004D49D9" w:rsidRPr="004D49D9">
        <w:rPr>
          <w:rStyle w:val="Citation"/>
        </w:rPr>
        <w:fldChar w:fldCharType="separate"/>
      </w:r>
      <w:bookmarkStart w:id="2835" w:name="_CTVP00125e186b53f194e59b5dbb80b61173ac6"/>
      <w:r w:rsidR="0092006B">
        <w:rPr>
          <w:rStyle w:val="Citation"/>
        </w:rPr>
        <w:t>Butler 2003: 179</w:t>
      </w:r>
      <w:bookmarkEnd w:id="2835"/>
      <w:r w:rsidR="004D49D9" w:rsidRPr="004D49D9">
        <w:rPr>
          <w:rStyle w:val="Citation"/>
        </w:rPr>
        <w:fldChar w:fldCharType="end"/>
      </w:r>
      <w:r>
        <w:rPr>
          <w:lang w:eastAsia="en-US"/>
        </w:rPr>
        <w:t xml:space="preserve">; see also </w:t>
      </w:r>
      <w:r w:rsidR="00BA6215">
        <w:rPr>
          <w:rStyle w:val="Citation"/>
        </w:rPr>
        <w:fldChar w:fldCharType="begin"/>
      </w:r>
      <w:r w:rsidR="0092451D">
        <w:rPr>
          <w:rStyle w:val="Citation"/>
        </w:rPr>
        <w:instrText>ADDIN CITAVI.PLACEHOLDER a3993c46-c963-42be-987b-72606d14d13f 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d2tpbnMgMTk4MzogODjigJMxMTQ8L1RleHQ+DQogICAgPC9UZXh0VW5pdD4NCiAgPC9UZXh0VW5pdHM+DQo8L1BsYWNlaG9sZGVyPg==</w:instrText>
      </w:r>
      <w:r w:rsidR="00BA6215">
        <w:rPr>
          <w:rStyle w:val="Citation"/>
        </w:rPr>
        <w:fldChar w:fldCharType="separate"/>
      </w:r>
      <w:bookmarkStart w:id="2836" w:name="_CTVP001a3993c46c96342be987b72606d14d13f"/>
      <w:r w:rsidR="0092006B">
        <w:rPr>
          <w:rStyle w:val="Citation"/>
        </w:rPr>
        <w:t>Hawkins 1983: 88–114</w:t>
      </w:r>
      <w:bookmarkEnd w:id="2836"/>
      <w:r w:rsidR="00BA6215">
        <w:rPr>
          <w:rStyle w:val="Citation"/>
        </w:rPr>
        <w:fldChar w:fldCharType="end"/>
      </w:r>
      <w:r>
        <w:rPr>
          <w:lang w:eastAsia="en-US"/>
        </w:rPr>
        <w:t>).</w:t>
      </w:r>
    </w:p>
    <w:p w14:paraId="42127774" w14:textId="7774AFFB" w:rsidR="00212AB8" w:rsidRDefault="00212AB8" w:rsidP="00D03962">
      <w:pPr>
        <w:pStyle w:val="Body0505after"/>
      </w:pPr>
      <w:r>
        <w:t>So far 710 clauses with clause-final pronoun</w:t>
      </w:r>
      <w:r w:rsidR="00F6176E">
        <w:t>s</w:t>
      </w:r>
      <w:r>
        <w:t xml:space="preserve"> have been identified in the corpus. In 62 clauses, </w:t>
      </w:r>
      <w:r w:rsidRPr="00BF112A">
        <w:rPr>
          <w:rStyle w:val="ChItalBold"/>
        </w:rPr>
        <w:t>ko</w:t>
      </w:r>
      <w:r>
        <w:t xml:space="preserve"> </w:t>
      </w:r>
      <w:r w:rsidR="00B7093A">
        <w:t>‘</w:t>
      </w:r>
      <w:r w:rsidRPr="0099608C">
        <w:rPr>
          <w:rStyle w:val="ChSmallCaps"/>
        </w:rPr>
        <w:t>2sg</w:t>
      </w:r>
      <w:r w:rsidR="00B7093A">
        <w:t>’</w:t>
      </w:r>
      <w:r>
        <w:t xml:space="preserve"> takes the clause-final position; given that for the second </w:t>
      </w:r>
      <w:r w:rsidR="00A44F37">
        <w:t xml:space="preserve">person </w:t>
      </w:r>
      <w:r>
        <w:t xml:space="preserve">singular pronoun only one form exists, it is excluded from further analysis. This leaves 648 clauses with </w:t>
      </w:r>
      <w:r w:rsidR="00F6176E">
        <w:t xml:space="preserve">a </w:t>
      </w:r>
      <w:r>
        <w:t>clause-final pronoun. In almost all clauses, it is a long pronoun form that occurs in clause-final position (97% – 630/648),</w:t>
      </w:r>
      <w:r w:rsidRPr="00A73D94">
        <w:t xml:space="preserve"> </w:t>
      </w:r>
      <w:r>
        <w:t xml:space="preserve">as shown in </w:t>
      </w:r>
      <w:r>
        <w:fldChar w:fldCharType="begin"/>
      </w:r>
      <w:r>
        <w:instrText xml:space="preserve"> REF _Ref351224393 \h </w:instrText>
      </w:r>
      <w:r>
        <w:fldChar w:fldCharType="separate"/>
      </w:r>
      <w:r w:rsidR="00154D81" w:rsidRPr="007A0BC8">
        <w:t xml:space="preserve">Table </w:t>
      </w:r>
      <w:r w:rsidR="00154D81">
        <w:rPr>
          <w:noProof/>
          <w:cs/>
        </w:rPr>
        <w:t>‎</w:t>
      </w:r>
      <w:r w:rsidR="00154D81">
        <w:rPr>
          <w:noProof/>
        </w:rPr>
        <w:t>6</w:t>
      </w:r>
      <w:r w:rsidR="00154D81">
        <w:t>.</w:t>
      </w:r>
      <w:r w:rsidR="00154D81">
        <w:rPr>
          <w:noProof/>
        </w:rPr>
        <w:t>6</w:t>
      </w:r>
      <w:r>
        <w:fldChar w:fldCharType="end"/>
      </w:r>
      <w:r>
        <w:t xml:space="preserve">. Only rarely, a short pronoun form occurs in this position (3% – 18/648); two of the short forms are </w:t>
      </w:r>
      <w:r w:rsidR="007C6557">
        <w:t>not attested</w:t>
      </w:r>
      <w:r>
        <w:t xml:space="preserve"> at all in clause-final position, namely </w:t>
      </w:r>
      <w:r w:rsidR="00164C13">
        <w:rPr>
          <w:rStyle w:val="ChItalBold"/>
        </w:rPr>
        <w:t>tong</w:t>
      </w:r>
      <w:r>
        <w:t xml:space="preserve"> </w:t>
      </w:r>
      <w:r w:rsidR="00B7093A">
        <w:t>‘</w:t>
      </w:r>
      <w:r w:rsidR="00164C13" w:rsidRPr="00164C13">
        <w:rPr>
          <w:rStyle w:val="ChSmallCaps"/>
        </w:rPr>
        <w:t>1pl</w:t>
      </w:r>
      <w:r w:rsidR="00B7093A">
        <w:t>’</w:t>
      </w:r>
      <w:r>
        <w:t xml:space="preserve"> and </w:t>
      </w:r>
      <w:r w:rsidR="00164C13">
        <w:rPr>
          <w:rStyle w:val="ChItalBold"/>
        </w:rPr>
        <w:t>ta</w:t>
      </w:r>
      <w:r>
        <w:t xml:space="preserve"> </w:t>
      </w:r>
      <w:r w:rsidR="00B7093A">
        <w:t>‘</w:t>
      </w:r>
      <w:r w:rsidR="00164C13">
        <w:rPr>
          <w:rStyle w:val="ChSmallCaps"/>
        </w:rPr>
        <w:t>1</w:t>
      </w:r>
      <w:r w:rsidRPr="0099608C">
        <w:rPr>
          <w:rStyle w:val="ChSmallCaps"/>
        </w:rPr>
        <w:t>pl</w:t>
      </w:r>
      <w:r w:rsidR="00B7093A">
        <w:t>’</w:t>
      </w:r>
      <w:r>
        <w:t>.</w:t>
      </w:r>
    </w:p>
    <w:p w14:paraId="597D64D9" w14:textId="77777777" w:rsidR="00212AB8" w:rsidRDefault="00212AB8" w:rsidP="00212AB8">
      <w:pPr>
        <w:pStyle w:val="Caption"/>
      </w:pPr>
      <w:bookmarkStart w:id="2837" w:name="_Ref351224393"/>
      <w:r w:rsidRPr="007A0BC8">
        <w:t xml:space="preserve">Table </w:t>
      </w:r>
      <w:fldSimple w:instr=" STYLEREF 1 \s ">
        <w:r w:rsidR="00154D81">
          <w:rPr>
            <w:noProof/>
            <w:cs/>
          </w:rPr>
          <w:t>‎</w:t>
        </w:r>
        <w:r w:rsidR="00154D81">
          <w:rPr>
            <w:noProof/>
          </w:rPr>
          <w:t>6</w:t>
        </w:r>
      </w:fldSimple>
      <w:r w:rsidR="00F207A1">
        <w:t>.</w:t>
      </w:r>
      <w:fldSimple w:instr=" SEQ Table \* ARABIC \s 1 ">
        <w:r w:rsidR="00154D81">
          <w:rPr>
            <w:noProof/>
          </w:rPr>
          <w:t>6</w:t>
        </w:r>
      </w:fldSimple>
      <w:bookmarkEnd w:id="2837"/>
      <w:r w:rsidRPr="007A0BC8">
        <w:t>:</w:t>
      </w:r>
      <w:r w:rsidRPr="007A0BC8">
        <w:tab/>
      </w:r>
      <w:r>
        <w:t>Pronouns in clause-final position</w:t>
      </w:r>
    </w:p>
    <w:tbl>
      <w:tblPr>
        <w:tblW w:w="6095"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538"/>
        <w:gridCol w:w="964"/>
        <w:gridCol w:w="737"/>
        <w:gridCol w:w="794"/>
        <w:gridCol w:w="794"/>
        <w:gridCol w:w="737"/>
        <w:gridCol w:w="794"/>
        <w:gridCol w:w="737"/>
      </w:tblGrid>
      <w:tr w:rsidR="00AC23C4" w:rsidRPr="00AC23C4" w14:paraId="02D23005" w14:textId="77777777" w:rsidTr="00A816A5">
        <w:trPr>
          <w:tblHeader/>
        </w:trPr>
        <w:tc>
          <w:tcPr>
            <w:tcW w:w="538" w:type="dxa"/>
            <w:tcBorders>
              <w:top w:val="single" w:sz="4" w:space="0" w:color="auto"/>
              <w:left w:val="nil"/>
              <w:bottom w:val="nil"/>
            </w:tcBorders>
            <w:shd w:val="clear" w:color="auto" w:fill="auto"/>
            <w:noWrap/>
          </w:tcPr>
          <w:p w14:paraId="3A92AC27" w14:textId="77777777" w:rsidR="00212AB8" w:rsidRPr="00EC6E03" w:rsidRDefault="00212AB8" w:rsidP="00212AB8">
            <w:pPr>
              <w:pStyle w:val="TableHd"/>
              <w:rPr>
                <w:rStyle w:val="ChSmallCaps"/>
              </w:rPr>
            </w:pPr>
          </w:p>
        </w:tc>
        <w:tc>
          <w:tcPr>
            <w:tcW w:w="2495" w:type="dxa"/>
            <w:gridSpan w:val="3"/>
            <w:tcBorders>
              <w:top w:val="single" w:sz="4" w:space="0" w:color="auto"/>
              <w:bottom w:val="nil"/>
              <w:right w:val="single" w:sz="4" w:space="0" w:color="auto"/>
            </w:tcBorders>
            <w:shd w:val="clear" w:color="auto" w:fill="auto"/>
            <w:noWrap/>
          </w:tcPr>
          <w:p w14:paraId="27E32D69" w14:textId="77777777" w:rsidR="00212AB8" w:rsidRPr="00882097" w:rsidRDefault="00212AB8" w:rsidP="00212AB8">
            <w:pPr>
              <w:pStyle w:val="TableHd"/>
            </w:pPr>
            <w:r w:rsidRPr="00360BB2">
              <w:t>Long</w:t>
            </w:r>
            <w:r>
              <w:t xml:space="preserve"> pronoun forms</w:t>
            </w:r>
          </w:p>
        </w:tc>
        <w:tc>
          <w:tcPr>
            <w:tcW w:w="2325" w:type="dxa"/>
            <w:gridSpan w:val="3"/>
            <w:tcBorders>
              <w:top w:val="single" w:sz="4" w:space="0" w:color="auto"/>
              <w:left w:val="single" w:sz="4" w:space="0" w:color="auto"/>
              <w:bottom w:val="nil"/>
              <w:right w:val="single" w:sz="4" w:space="0" w:color="auto"/>
            </w:tcBorders>
            <w:shd w:val="clear" w:color="auto" w:fill="auto"/>
            <w:noWrap/>
          </w:tcPr>
          <w:p w14:paraId="5151D56F" w14:textId="77777777" w:rsidR="00212AB8" w:rsidRPr="00882097" w:rsidRDefault="00212AB8" w:rsidP="00212AB8">
            <w:pPr>
              <w:pStyle w:val="TableHd"/>
            </w:pPr>
            <w:r w:rsidRPr="00360BB2">
              <w:t>Short</w:t>
            </w:r>
            <w:r>
              <w:t xml:space="preserve"> pronoun forms</w:t>
            </w:r>
          </w:p>
        </w:tc>
        <w:tc>
          <w:tcPr>
            <w:tcW w:w="737" w:type="dxa"/>
            <w:tcBorders>
              <w:top w:val="single" w:sz="4" w:space="0" w:color="auto"/>
              <w:left w:val="single" w:sz="4" w:space="0" w:color="auto"/>
              <w:bottom w:val="nil"/>
              <w:right w:val="nil"/>
            </w:tcBorders>
            <w:shd w:val="clear" w:color="auto" w:fill="auto"/>
            <w:noWrap/>
          </w:tcPr>
          <w:p w14:paraId="4B75D752" w14:textId="77777777" w:rsidR="00212AB8" w:rsidRPr="00882097" w:rsidRDefault="00212AB8" w:rsidP="00212AB8">
            <w:pPr>
              <w:pStyle w:val="TableHd"/>
            </w:pPr>
            <w:r>
              <w:t>Total</w:t>
            </w:r>
          </w:p>
        </w:tc>
      </w:tr>
      <w:tr w:rsidR="00AC23C4" w:rsidRPr="00882097" w14:paraId="1E5D99E5" w14:textId="77777777" w:rsidTr="00A816A5">
        <w:trPr>
          <w:tblHeader/>
        </w:trPr>
        <w:tc>
          <w:tcPr>
            <w:tcW w:w="538" w:type="dxa"/>
            <w:tcBorders>
              <w:top w:val="nil"/>
              <w:left w:val="nil"/>
              <w:bottom w:val="single" w:sz="4" w:space="0" w:color="auto"/>
            </w:tcBorders>
            <w:shd w:val="clear" w:color="auto" w:fill="auto"/>
            <w:noWrap/>
          </w:tcPr>
          <w:p w14:paraId="5488F161" w14:textId="77777777" w:rsidR="00212AB8" w:rsidRPr="00EC6E03" w:rsidRDefault="00212AB8" w:rsidP="00212AB8">
            <w:pPr>
              <w:pStyle w:val="TableCell0-3Center"/>
              <w:rPr>
                <w:rStyle w:val="ChSmallCaps"/>
              </w:rPr>
            </w:pPr>
          </w:p>
        </w:tc>
        <w:tc>
          <w:tcPr>
            <w:tcW w:w="964" w:type="dxa"/>
            <w:tcBorders>
              <w:top w:val="nil"/>
              <w:bottom w:val="single" w:sz="4" w:space="0" w:color="auto"/>
            </w:tcBorders>
            <w:shd w:val="clear" w:color="auto" w:fill="auto"/>
            <w:noWrap/>
          </w:tcPr>
          <w:p w14:paraId="24A0ED9C" w14:textId="77777777" w:rsidR="00212AB8" w:rsidRPr="00EC6E03" w:rsidRDefault="00212AB8" w:rsidP="00212AB8">
            <w:pPr>
              <w:pStyle w:val="TableCell0-3Center"/>
              <w:rPr>
                <w:rStyle w:val="ChItalBold"/>
              </w:rPr>
            </w:pPr>
          </w:p>
        </w:tc>
        <w:tc>
          <w:tcPr>
            <w:tcW w:w="737" w:type="dxa"/>
            <w:tcBorders>
              <w:top w:val="nil"/>
              <w:bottom w:val="single" w:sz="4" w:space="0" w:color="auto"/>
            </w:tcBorders>
            <w:shd w:val="clear" w:color="auto" w:fill="auto"/>
            <w:noWrap/>
          </w:tcPr>
          <w:p w14:paraId="4CC83C35" w14:textId="77777777" w:rsidR="00212AB8" w:rsidRPr="00882097" w:rsidRDefault="00212AB8" w:rsidP="00212AB8">
            <w:pPr>
              <w:pStyle w:val="TableCell0-3Center"/>
              <w:rPr>
                <w:lang w:eastAsia="en-US"/>
              </w:rPr>
            </w:pPr>
            <w:r>
              <w:rPr>
                <w:lang w:eastAsia="en-US"/>
              </w:rPr>
              <w:t>#</w:t>
            </w:r>
          </w:p>
        </w:tc>
        <w:tc>
          <w:tcPr>
            <w:tcW w:w="794" w:type="dxa"/>
            <w:tcBorders>
              <w:top w:val="nil"/>
              <w:bottom w:val="single" w:sz="4" w:space="0" w:color="auto"/>
              <w:right w:val="single" w:sz="4" w:space="0" w:color="auto"/>
            </w:tcBorders>
            <w:shd w:val="clear" w:color="auto" w:fill="auto"/>
            <w:noWrap/>
          </w:tcPr>
          <w:p w14:paraId="38BAA27C" w14:textId="77777777" w:rsidR="00212AB8" w:rsidRPr="00882097" w:rsidRDefault="00212AB8" w:rsidP="00212AB8">
            <w:pPr>
              <w:pStyle w:val="TableCell0-3Center"/>
              <w:rPr>
                <w:lang w:eastAsia="en-US"/>
              </w:rPr>
            </w:pPr>
            <w:r>
              <w:rPr>
                <w:lang w:eastAsia="en-US"/>
              </w:rPr>
              <w:t>%</w:t>
            </w:r>
          </w:p>
        </w:tc>
        <w:tc>
          <w:tcPr>
            <w:tcW w:w="794" w:type="dxa"/>
            <w:tcBorders>
              <w:top w:val="nil"/>
              <w:left w:val="single" w:sz="4" w:space="0" w:color="auto"/>
              <w:bottom w:val="single" w:sz="4" w:space="0" w:color="auto"/>
            </w:tcBorders>
            <w:shd w:val="clear" w:color="auto" w:fill="auto"/>
            <w:noWrap/>
          </w:tcPr>
          <w:p w14:paraId="6AF831BB" w14:textId="77777777" w:rsidR="00212AB8" w:rsidRPr="00EC6E03" w:rsidRDefault="00212AB8" w:rsidP="00212AB8">
            <w:pPr>
              <w:pStyle w:val="TableCell0-3Center"/>
              <w:rPr>
                <w:rStyle w:val="ChItalBold"/>
              </w:rPr>
            </w:pPr>
          </w:p>
        </w:tc>
        <w:tc>
          <w:tcPr>
            <w:tcW w:w="737" w:type="dxa"/>
            <w:tcBorders>
              <w:top w:val="nil"/>
              <w:bottom w:val="single" w:sz="4" w:space="0" w:color="auto"/>
            </w:tcBorders>
            <w:shd w:val="clear" w:color="auto" w:fill="auto"/>
            <w:noWrap/>
          </w:tcPr>
          <w:p w14:paraId="4E98C619" w14:textId="77777777" w:rsidR="00212AB8" w:rsidRPr="00882097" w:rsidRDefault="00212AB8" w:rsidP="00212AB8">
            <w:pPr>
              <w:pStyle w:val="TableCell0-3Center"/>
              <w:rPr>
                <w:lang w:eastAsia="en-US"/>
              </w:rPr>
            </w:pPr>
            <w:r>
              <w:rPr>
                <w:lang w:eastAsia="en-US"/>
              </w:rPr>
              <w:t>#</w:t>
            </w:r>
          </w:p>
        </w:tc>
        <w:tc>
          <w:tcPr>
            <w:tcW w:w="794" w:type="dxa"/>
            <w:tcBorders>
              <w:top w:val="nil"/>
              <w:bottom w:val="single" w:sz="4" w:space="0" w:color="auto"/>
              <w:right w:val="single" w:sz="4" w:space="0" w:color="auto"/>
            </w:tcBorders>
            <w:shd w:val="clear" w:color="auto" w:fill="auto"/>
            <w:noWrap/>
          </w:tcPr>
          <w:p w14:paraId="55F48DF7" w14:textId="77777777" w:rsidR="00212AB8" w:rsidRPr="00882097" w:rsidRDefault="00212AB8" w:rsidP="00212AB8">
            <w:pPr>
              <w:pStyle w:val="TableCell0-3Center"/>
              <w:rPr>
                <w:lang w:eastAsia="en-US"/>
              </w:rPr>
            </w:pPr>
            <w:r>
              <w:rPr>
                <w:lang w:eastAsia="en-US"/>
              </w:rPr>
              <w:t>%</w:t>
            </w:r>
          </w:p>
        </w:tc>
        <w:tc>
          <w:tcPr>
            <w:tcW w:w="737" w:type="dxa"/>
            <w:tcBorders>
              <w:top w:val="nil"/>
              <w:left w:val="single" w:sz="4" w:space="0" w:color="auto"/>
              <w:bottom w:val="single" w:sz="4" w:space="0" w:color="auto"/>
              <w:right w:val="nil"/>
            </w:tcBorders>
            <w:shd w:val="clear" w:color="auto" w:fill="auto"/>
            <w:noWrap/>
          </w:tcPr>
          <w:p w14:paraId="21F71140" w14:textId="77777777" w:rsidR="00212AB8" w:rsidRPr="00882097" w:rsidRDefault="00212AB8" w:rsidP="00212AB8">
            <w:pPr>
              <w:pStyle w:val="TableCell0-3Center"/>
              <w:rPr>
                <w:lang w:eastAsia="en-US"/>
              </w:rPr>
            </w:pPr>
            <w:r>
              <w:rPr>
                <w:lang w:eastAsia="en-US"/>
              </w:rPr>
              <w:t>#</w:t>
            </w:r>
          </w:p>
        </w:tc>
      </w:tr>
      <w:tr w:rsidR="00AC23C4" w:rsidRPr="00882097" w14:paraId="3ADA7349" w14:textId="77777777" w:rsidTr="00A816A5">
        <w:tc>
          <w:tcPr>
            <w:tcW w:w="538" w:type="dxa"/>
            <w:tcBorders>
              <w:top w:val="single" w:sz="4" w:space="0" w:color="auto"/>
              <w:left w:val="nil"/>
              <w:bottom w:val="nil"/>
              <w:right w:val="single" w:sz="4" w:space="0" w:color="auto"/>
            </w:tcBorders>
            <w:shd w:val="clear" w:color="auto" w:fill="auto"/>
            <w:noWrap/>
          </w:tcPr>
          <w:p w14:paraId="07E5B146" w14:textId="77777777" w:rsidR="00212AB8" w:rsidRPr="0099608C" w:rsidRDefault="00212AB8" w:rsidP="00212AB8">
            <w:pPr>
              <w:pStyle w:val="TableCell2-0"/>
              <w:rPr>
                <w:rStyle w:val="ChSmallCaps"/>
              </w:rPr>
            </w:pPr>
            <w:r w:rsidRPr="0099608C">
              <w:rPr>
                <w:rStyle w:val="ChSmallCaps"/>
              </w:rPr>
              <w:t>1sg</w:t>
            </w:r>
          </w:p>
        </w:tc>
        <w:tc>
          <w:tcPr>
            <w:tcW w:w="964" w:type="dxa"/>
            <w:tcBorders>
              <w:top w:val="single" w:sz="4" w:space="0" w:color="auto"/>
              <w:left w:val="single" w:sz="4" w:space="0" w:color="auto"/>
            </w:tcBorders>
            <w:shd w:val="clear" w:color="auto" w:fill="auto"/>
            <w:noWrap/>
          </w:tcPr>
          <w:p w14:paraId="11CE7E0F" w14:textId="77777777" w:rsidR="00212AB8" w:rsidRPr="00EC6E03" w:rsidRDefault="00212AB8" w:rsidP="00212AB8">
            <w:pPr>
              <w:pStyle w:val="TableCell2-0"/>
              <w:rPr>
                <w:rStyle w:val="ChItalBold"/>
              </w:rPr>
            </w:pPr>
            <w:r w:rsidRPr="00EC6E03">
              <w:rPr>
                <w:rStyle w:val="ChItalBold"/>
              </w:rPr>
              <w:t>saya</w:t>
            </w:r>
          </w:p>
        </w:tc>
        <w:tc>
          <w:tcPr>
            <w:tcW w:w="737" w:type="dxa"/>
            <w:tcBorders>
              <w:top w:val="single" w:sz="4" w:space="0" w:color="auto"/>
            </w:tcBorders>
            <w:shd w:val="clear" w:color="auto" w:fill="auto"/>
            <w:noWrap/>
          </w:tcPr>
          <w:p w14:paraId="39C6BEB2" w14:textId="77777777" w:rsidR="00212AB8" w:rsidRPr="00882097" w:rsidRDefault="00212AB8" w:rsidP="00AC23C4">
            <w:pPr>
              <w:pStyle w:val="TableCell2-0"/>
              <w:ind w:right="57"/>
              <w:jc w:val="right"/>
              <w:rPr>
                <w:lang w:eastAsia="en-US"/>
              </w:rPr>
            </w:pPr>
            <w:r w:rsidRPr="00882097">
              <w:rPr>
                <w:lang w:eastAsia="en-US"/>
              </w:rPr>
              <w:t>210</w:t>
            </w:r>
          </w:p>
        </w:tc>
        <w:tc>
          <w:tcPr>
            <w:tcW w:w="794" w:type="dxa"/>
            <w:tcBorders>
              <w:top w:val="single" w:sz="4" w:space="0" w:color="auto"/>
              <w:right w:val="single" w:sz="4" w:space="0" w:color="auto"/>
            </w:tcBorders>
            <w:shd w:val="clear" w:color="auto" w:fill="auto"/>
            <w:noWrap/>
          </w:tcPr>
          <w:p w14:paraId="188E83D0" w14:textId="77777777" w:rsidR="00212AB8" w:rsidRPr="00D10735" w:rsidRDefault="00212AB8" w:rsidP="00AC23C4">
            <w:pPr>
              <w:pStyle w:val="TableCell2-0"/>
              <w:ind w:right="57"/>
              <w:jc w:val="right"/>
            </w:pPr>
            <w:r w:rsidRPr="00D10735">
              <w:t>97%</w:t>
            </w:r>
          </w:p>
        </w:tc>
        <w:tc>
          <w:tcPr>
            <w:tcW w:w="794" w:type="dxa"/>
            <w:tcBorders>
              <w:top w:val="single" w:sz="4" w:space="0" w:color="auto"/>
              <w:left w:val="single" w:sz="4" w:space="0" w:color="auto"/>
            </w:tcBorders>
            <w:shd w:val="clear" w:color="auto" w:fill="auto"/>
            <w:noWrap/>
          </w:tcPr>
          <w:p w14:paraId="2E63918A" w14:textId="77777777" w:rsidR="00212AB8" w:rsidRPr="00EC6E03" w:rsidRDefault="00212AB8" w:rsidP="00212AB8">
            <w:pPr>
              <w:pStyle w:val="TableCell2-0"/>
              <w:rPr>
                <w:rStyle w:val="ChItalBold"/>
              </w:rPr>
            </w:pPr>
            <w:r w:rsidRPr="00EC6E03">
              <w:rPr>
                <w:rStyle w:val="ChItalBold"/>
              </w:rPr>
              <w:t>sa</w:t>
            </w:r>
          </w:p>
        </w:tc>
        <w:tc>
          <w:tcPr>
            <w:tcW w:w="737" w:type="dxa"/>
            <w:tcBorders>
              <w:top w:val="single" w:sz="4" w:space="0" w:color="auto"/>
            </w:tcBorders>
            <w:shd w:val="clear" w:color="auto" w:fill="auto"/>
            <w:noWrap/>
          </w:tcPr>
          <w:p w14:paraId="3CD31FD8" w14:textId="77777777" w:rsidR="00212AB8" w:rsidRPr="00882097" w:rsidRDefault="00212AB8" w:rsidP="00AC23C4">
            <w:pPr>
              <w:pStyle w:val="TableCell2-0"/>
              <w:ind w:right="57"/>
              <w:jc w:val="right"/>
              <w:rPr>
                <w:lang w:eastAsia="en-US"/>
              </w:rPr>
            </w:pPr>
            <w:r w:rsidRPr="00882097">
              <w:rPr>
                <w:lang w:eastAsia="en-US"/>
              </w:rPr>
              <w:t>7</w:t>
            </w:r>
          </w:p>
        </w:tc>
        <w:tc>
          <w:tcPr>
            <w:tcW w:w="794" w:type="dxa"/>
            <w:tcBorders>
              <w:top w:val="single" w:sz="4" w:space="0" w:color="auto"/>
              <w:right w:val="single" w:sz="4" w:space="0" w:color="auto"/>
            </w:tcBorders>
            <w:shd w:val="clear" w:color="auto" w:fill="auto"/>
            <w:noWrap/>
          </w:tcPr>
          <w:p w14:paraId="0A796A9A" w14:textId="77777777" w:rsidR="00212AB8" w:rsidRPr="00882097" w:rsidRDefault="00212AB8" w:rsidP="00AC23C4">
            <w:pPr>
              <w:pStyle w:val="TableCell2-0"/>
              <w:ind w:right="57"/>
              <w:jc w:val="right"/>
              <w:rPr>
                <w:lang w:eastAsia="en-US"/>
              </w:rPr>
            </w:pPr>
            <w:r w:rsidRPr="00882097">
              <w:rPr>
                <w:lang w:eastAsia="en-US"/>
              </w:rPr>
              <w:t>3%</w:t>
            </w:r>
          </w:p>
        </w:tc>
        <w:tc>
          <w:tcPr>
            <w:tcW w:w="737" w:type="dxa"/>
            <w:tcBorders>
              <w:top w:val="single" w:sz="4" w:space="0" w:color="auto"/>
              <w:left w:val="single" w:sz="4" w:space="0" w:color="auto"/>
              <w:right w:val="nil"/>
            </w:tcBorders>
            <w:shd w:val="clear" w:color="auto" w:fill="auto"/>
            <w:noWrap/>
          </w:tcPr>
          <w:p w14:paraId="6EFB5435" w14:textId="77777777" w:rsidR="00212AB8" w:rsidRPr="00882097" w:rsidRDefault="00212AB8" w:rsidP="00AC23C4">
            <w:pPr>
              <w:pStyle w:val="TableCell2-0"/>
              <w:ind w:right="57"/>
              <w:jc w:val="right"/>
              <w:rPr>
                <w:lang w:eastAsia="en-US"/>
              </w:rPr>
            </w:pPr>
            <w:r w:rsidRPr="00882097">
              <w:rPr>
                <w:lang w:eastAsia="en-US"/>
              </w:rPr>
              <w:t>217</w:t>
            </w:r>
          </w:p>
        </w:tc>
      </w:tr>
      <w:tr w:rsidR="00AC23C4" w:rsidRPr="00882097" w14:paraId="7221C89C" w14:textId="77777777" w:rsidTr="00A816A5">
        <w:tc>
          <w:tcPr>
            <w:tcW w:w="538" w:type="dxa"/>
            <w:tcBorders>
              <w:top w:val="nil"/>
              <w:left w:val="nil"/>
              <w:bottom w:val="nil"/>
              <w:right w:val="single" w:sz="4" w:space="0" w:color="auto"/>
            </w:tcBorders>
            <w:shd w:val="clear" w:color="auto" w:fill="auto"/>
            <w:noWrap/>
          </w:tcPr>
          <w:p w14:paraId="69857F13" w14:textId="77777777" w:rsidR="00212AB8" w:rsidRPr="0099608C" w:rsidRDefault="00212AB8" w:rsidP="00212AB8">
            <w:pPr>
              <w:pStyle w:val="TableCell0-2"/>
              <w:rPr>
                <w:rStyle w:val="ChSmallCaps"/>
              </w:rPr>
            </w:pPr>
            <w:r w:rsidRPr="0099608C">
              <w:rPr>
                <w:rStyle w:val="ChSmallCaps"/>
              </w:rPr>
              <w:t>3sg</w:t>
            </w:r>
          </w:p>
        </w:tc>
        <w:tc>
          <w:tcPr>
            <w:tcW w:w="964" w:type="dxa"/>
            <w:tcBorders>
              <w:left w:val="single" w:sz="4" w:space="0" w:color="auto"/>
            </w:tcBorders>
            <w:shd w:val="clear" w:color="auto" w:fill="auto"/>
            <w:noWrap/>
          </w:tcPr>
          <w:p w14:paraId="4168E7A6" w14:textId="77777777" w:rsidR="00212AB8" w:rsidRPr="00EC6E03" w:rsidRDefault="00212AB8" w:rsidP="00212AB8">
            <w:pPr>
              <w:pStyle w:val="TableCell0-2"/>
              <w:rPr>
                <w:rStyle w:val="ChItalBold"/>
              </w:rPr>
            </w:pPr>
            <w:r w:rsidRPr="00EC6E03">
              <w:rPr>
                <w:rStyle w:val="ChItalBold"/>
              </w:rPr>
              <w:t>dia</w:t>
            </w:r>
          </w:p>
        </w:tc>
        <w:tc>
          <w:tcPr>
            <w:tcW w:w="737" w:type="dxa"/>
            <w:shd w:val="clear" w:color="auto" w:fill="auto"/>
            <w:noWrap/>
          </w:tcPr>
          <w:p w14:paraId="708BACC9" w14:textId="77777777" w:rsidR="00212AB8" w:rsidRPr="00882097" w:rsidRDefault="00212AB8" w:rsidP="00AC23C4">
            <w:pPr>
              <w:pStyle w:val="TableCell0-2"/>
              <w:ind w:right="57"/>
              <w:jc w:val="right"/>
              <w:rPr>
                <w:lang w:eastAsia="en-US"/>
              </w:rPr>
            </w:pPr>
            <w:r w:rsidRPr="00882097">
              <w:rPr>
                <w:lang w:eastAsia="en-US"/>
              </w:rPr>
              <w:t>236</w:t>
            </w:r>
          </w:p>
        </w:tc>
        <w:tc>
          <w:tcPr>
            <w:tcW w:w="794" w:type="dxa"/>
            <w:tcBorders>
              <w:right w:val="single" w:sz="4" w:space="0" w:color="auto"/>
            </w:tcBorders>
            <w:shd w:val="clear" w:color="auto" w:fill="auto"/>
            <w:noWrap/>
          </w:tcPr>
          <w:p w14:paraId="397080EC" w14:textId="77777777" w:rsidR="00212AB8" w:rsidRPr="00D10735" w:rsidRDefault="00212AB8" w:rsidP="00AC23C4">
            <w:pPr>
              <w:pStyle w:val="TableCell0-2"/>
              <w:ind w:right="57"/>
              <w:jc w:val="right"/>
            </w:pPr>
            <w:r w:rsidRPr="00D10735">
              <w:t>99%</w:t>
            </w:r>
          </w:p>
        </w:tc>
        <w:tc>
          <w:tcPr>
            <w:tcW w:w="794" w:type="dxa"/>
            <w:tcBorders>
              <w:left w:val="single" w:sz="4" w:space="0" w:color="auto"/>
            </w:tcBorders>
            <w:shd w:val="clear" w:color="auto" w:fill="auto"/>
            <w:noWrap/>
          </w:tcPr>
          <w:p w14:paraId="2C0EB8C6" w14:textId="77777777" w:rsidR="00212AB8" w:rsidRPr="00EC6E03" w:rsidRDefault="00212AB8" w:rsidP="00212AB8">
            <w:pPr>
              <w:pStyle w:val="TableCell0-2"/>
              <w:rPr>
                <w:rStyle w:val="ChItalBold"/>
              </w:rPr>
            </w:pPr>
            <w:r w:rsidRPr="00EC6E03">
              <w:rPr>
                <w:rStyle w:val="ChItalBold"/>
              </w:rPr>
              <w:t>de</w:t>
            </w:r>
          </w:p>
        </w:tc>
        <w:tc>
          <w:tcPr>
            <w:tcW w:w="737" w:type="dxa"/>
            <w:shd w:val="clear" w:color="auto" w:fill="auto"/>
            <w:noWrap/>
          </w:tcPr>
          <w:p w14:paraId="4BD35201" w14:textId="77777777" w:rsidR="00212AB8" w:rsidRPr="00882097" w:rsidRDefault="00212AB8" w:rsidP="00AC23C4">
            <w:pPr>
              <w:pStyle w:val="TableCell0-2"/>
              <w:ind w:right="57"/>
              <w:jc w:val="right"/>
              <w:rPr>
                <w:lang w:eastAsia="en-US"/>
              </w:rPr>
            </w:pPr>
            <w:r w:rsidRPr="00882097">
              <w:rPr>
                <w:lang w:eastAsia="en-US"/>
              </w:rPr>
              <w:t>2</w:t>
            </w:r>
          </w:p>
        </w:tc>
        <w:tc>
          <w:tcPr>
            <w:tcW w:w="794" w:type="dxa"/>
            <w:tcBorders>
              <w:right w:val="single" w:sz="4" w:space="0" w:color="auto"/>
            </w:tcBorders>
            <w:shd w:val="clear" w:color="auto" w:fill="auto"/>
            <w:noWrap/>
          </w:tcPr>
          <w:p w14:paraId="04FDD48C" w14:textId="77777777" w:rsidR="00212AB8" w:rsidRPr="00882097" w:rsidRDefault="00212AB8" w:rsidP="00AC23C4">
            <w:pPr>
              <w:pStyle w:val="TableCell0-2"/>
              <w:ind w:right="57"/>
              <w:jc w:val="right"/>
              <w:rPr>
                <w:lang w:eastAsia="en-US"/>
              </w:rPr>
            </w:pPr>
            <w:r w:rsidRPr="00882097">
              <w:rPr>
                <w:lang w:eastAsia="en-US"/>
              </w:rPr>
              <w:t>1%</w:t>
            </w:r>
          </w:p>
        </w:tc>
        <w:tc>
          <w:tcPr>
            <w:tcW w:w="737" w:type="dxa"/>
            <w:tcBorders>
              <w:left w:val="single" w:sz="4" w:space="0" w:color="auto"/>
              <w:right w:val="nil"/>
            </w:tcBorders>
            <w:shd w:val="clear" w:color="auto" w:fill="auto"/>
            <w:noWrap/>
          </w:tcPr>
          <w:p w14:paraId="18CFACB8" w14:textId="77777777" w:rsidR="00212AB8" w:rsidRPr="00882097" w:rsidRDefault="00212AB8" w:rsidP="00AC23C4">
            <w:pPr>
              <w:pStyle w:val="TableCell0-2"/>
              <w:ind w:right="57"/>
              <w:jc w:val="right"/>
              <w:rPr>
                <w:lang w:eastAsia="en-US"/>
              </w:rPr>
            </w:pPr>
            <w:r w:rsidRPr="00882097">
              <w:rPr>
                <w:lang w:eastAsia="en-US"/>
              </w:rPr>
              <w:t>238</w:t>
            </w:r>
          </w:p>
        </w:tc>
      </w:tr>
      <w:tr w:rsidR="00AC23C4" w:rsidRPr="00882097" w14:paraId="1588A243" w14:textId="77777777" w:rsidTr="00A816A5">
        <w:tc>
          <w:tcPr>
            <w:tcW w:w="538" w:type="dxa"/>
            <w:tcBorders>
              <w:top w:val="nil"/>
              <w:left w:val="nil"/>
              <w:bottom w:val="nil"/>
              <w:right w:val="single" w:sz="4" w:space="0" w:color="auto"/>
            </w:tcBorders>
            <w:shd w:val="clear" w:color="auto" w:fill="auto"/>
            <w:noWrap/>
          </w:tcPr>
          <w:p w14:paraId="151A0A9A" w14:textId="77777777" w:rsidR="00212AB8" w:rsidRPr="0099608C" w:rsidRDefault="00212AB8" w:rsidP="00212AB8">
            <w:pPr>
              <w:pStyle w:val="TableCell2-0"/>
              <w:rPr>
                <w:rStyle w:val="ChSmallCaps"/>
              </w:rPr>
            </w:pPr>
            <w:r w:rsidRPr="0099608C">
              <w:rPr>
                <w:rStyle w:val="ChSmallCaps"/>
              </w:rPr>
              <w:t>1pl</w:t>
            </w:r>
          </w:p>
        </w:tc>
        <w:tc>
          <w:tcPr>
            <w:tcW w:w="964" w:type="dxa"/>
            <w:tcBorders>
              <w:left w:val="single" w:sz="4" w:space="0" w:color="auto"/>
            </w:tcBorders>
            <w:shd w:val="clear" w:color="auto" w:fill="auto"/>
            <w:noWrap/>
          </w:tcPr>
          <w:p w14:paraId="23156839" w14:textId="77777777" w:rsidR="00212AB8" w:rsidRPr="00EC6E03" w:rsidRDefault="00212AB8" w:rsidP="00212AB8">
            <w:pPr>
              <w:pStyle w:val="TableCell2-0"/>
              <w:rPr>
                <w:rStyle w:val="ChItalBold"/>
              </w:rPr>
            </w:pPr>
            <w:r w:rsidRPr="00EC6E03">
              <w:rPr>
                <w:rStyle w:val="ChItalBold"/>
              </w:rPr>
              <w:t>kitorang</w:t>
            </w:r>
          </w:p>
        </w:tc>
        <w:tc>
          <w:tcPr>
            <w:tcW w:w="737" w:type="dxa"/>
            <w:shd w:val="clear" w:color="auto" w:fill="auto"/>
            <w:noWrap/>
          </w:tcPr>
          <w:p w14:paraId="074C27FB" w14:textId="77777777" w:rsidR="00212AB8" w:rsidRPr="00882097" w:rsidRDefault="00212AB8" w:rsidP="00AC23C4">
            <w:pPr>
              <w:pStyle w:val="TableCell2-0"/>
              <w:ind w:right="57"/>
              <w:jc w:val="right"/>
              <w:rPr>
                <w:lang w:eastAsia="en-US"/>
              </w:rPr>
            </w:pPr>
            <w:r w:rsidRPr="00882097">
              <w:rPr>
                <w:lang w:eastAsia="en-US"/>
              </w:rPr>
              <w:t>18</w:t>
            </w:r>
          </w:p>
        </w:tc>
        <w:tc>
          <w:tcPr>
            <w:tcW w:w="794" w:type="dxa"/>
            <w:tcBorders>
              <w:right w:val="single" w:sz="4" w:space="0" w:color="auto"/>
            </w:tcBorders>
            <w:shd w:val="clear" w:color="auto" w:fill="auto"/>
            <w:noWrap/>
          </w:tcPr>
          <w:p w14:paraId="0FA6706C" w14:textId="77777777" w:rsidR="00212AB8" w:rsidRPr="00D10735" w:rsidRDefault="00212AB8" w:rsidP="00AC23C4">
            <w:pPr>
              <w:pStyle w:val="TableCell2-0"/>
              <w:ind w:right="57"/>
              <w:jc w:val="right"/>
            </w:pPr>
            <w:r w:rsidRPr="00D10735">
              <w:t>82%</w:t>
            </w:r>
          </w:p>
        </w:tc>
        <w:tc>
          <w:tcPr>
            <w:tcW w:w="794" w:type="dxa"/>
            <w:tcBorders>
              <w:left w:val="single" w:sz="4" w:space="0" w:color="auto"/>
            </w:tcBorders>
            <w:shd w:val="clear" w:color="auto" w:fill="auto"/>
            <w:noWrap/>
          </w:tcPr>
          <w:p w14:paraId="7F33A776" w14:textId="77777777" w:rsidR="00212AB8" w:rsidRPr="00EC6E03" w:rsidRDefault="00212AB8" w:rsidP="00212AB8">
            <w:pPr>
              <w:pStyle w:val="TableCell2-0"/>
              <w:rPr>
                <w:rStyle w:val="ChItalBold"/>
              </w:rPr>
            </w:pPr>
            <w:r w:rsidRPr="00EC6E03">
              <w:rPr>
                <w:rStyle w:val="ChItalBold"/>
              </w:rPr>
              <w:t>torang</w:t>
            </w:r>
          </w:p>
        </w:tc>
        <w:tc>
          <w:tcPr>
            <w:tcW w:w="737" w:type="dxa"/>
            <w:shd w:val="clear" w:color="auto" w:fill="auto"/>
            <w:noWrap/>
          </w:tcPr>
          <w:p w14:paraId="7BAC5DF6" w14:textId="77777777" w:rsidR="00212AB8" w:rsidRPr="00882097" w:rsidRDefault="00212AB8" w:rsidP="00AC23C4">
            <w:pPr>
              <w:pStyle w:val="TableCell2-0"/>
              <w:ind w:right="57"/>
              <w:jc w:val="right"/>
              <w:rPr>
                <w:lang w:eastAsia="en-US"/>
              </w:rPr>
            </w:pPr>
            <w:r w:rsidRPr="00882097">
              <w:rPr>
                <w:lang w:eastAsia="en-US"/>
              </w:rPr>
              <w:t>4</w:t>
            </w:r>
          </w:p>
        </w:tc>
        <w:tc>
          <w:tcPr>
            <w:tcW w:w="794" w:type="dxa"/>
            <w:tcBorders>
              <w:right w:val="single" w:sz="4" w:space="0" w:color="auto"/>
            </w:tcBorders>
            <w:shd w:val="clear" w:color="auto" w:fill="auto"/>
            <w:noWrap/>
          </w:tcPr>
          <w:p w14:paraId="1E9DAF90" w14:textId="77777777" w:rsidR="00212AB8" w:rsidRPr="00882097" w:rsidRDefault="00212AB8" w:rsidP="00AC23C4">
            <w:pPr>
              <w:pStyle w:val="TableCell2-0"/>
              <w:ind w:right="57"/>
              <w:jc w:val="right"/>
              <w:rPr>
                <w:lang w:eastAsia="en-US"/>
              </w:rPr>
            </w:pPr>
            <w:r w:rsidRPr="00882097">
              <w:rPr>
                <w:lang w:eastAsia="en-US"/>
              </w:rPr>
              <w:t>18%</w:t>
            </w:r>
          </w:p>
        </w:tc>
        <w:tc>
          <w:tcPr>
            <w:tcW w:w="737" w:type="dxa"/>
            <w:tcBorders>
              <w:left w:val="single" w:sz="4" w:space="0" w:color="auto"/>
              <w:right w:val="nil"/>
            </w:tcBorders>
            <w:shd w:val="clear" w:color="auto" w:fill="auto"/>
            <w:noWrap/>
          </w:tcPr>
          <w:p w14:paraId="2264F145" w14:textId="77777777" w:rsidR="00212AB8" w:rsidRPr="00882097" w:rsidRDefault="00212AB8" w:rsidP="00AC23C4">
            <w:pPr>
              <w:pStyle w:val="TableCell2-0"/>
              <w:ind w:right="57"/>
              <w:jc w:val="right"/>
              <w:rPr>
                <w:lang w:eastAsia="en-US"/>
              </w:rPr>
            </w:pPr>
            <w:r w:rsidRPr="00882097">
              <w:rPr>
                <w:lang w:eastAsia="en-US"/>
              </w:rPr>
              <w:t>22</w:t>
            </w:r>
          </w:p>
        </w:tc>
      </w:tr>
      <w:tr w:rsidR="00F6176E" w:rsidRPr="00882097" w14:paraId="3A315670" w14:textId="77777777" w:rsidTr="00A816A5">
        <w:tc>
          <w:tcPr>
            <w:tcW w:w="538" w:type="dxa"/>
            <w:tcBorders>
              <w:top w:val="nil"/>
              <w:left w:val="nil"/>
              <w:bottom w:val="nil"/>
              <w:right w:val="single" w:sz="4" w:space="0" w:color="auto"/>
            </w:tcBorders>
            <w:shd w:val="clear" w:color="auto" w:fill="auto"/>
            <w:noWrap/>
          </w:tcPr>
          <w:p w14:paraId="35C58EAD" w14:textId="77777777" w:rsidR="00F6176E" w:rsidRPr="0099608C" w:rsidRDefault="00F6176E" w:rsidP="00F6176E">
            <w:pPr>
              <w:pStyle w:val="O0Nwnext"/>
              <w:rPr>
                <w:rStyle w:val="ChSmallCaps"/>
              </w:rPr>
            </w:pPr>
            <w:r w:rsidRPr="0099608C">
              <w:rPr>
                <w:rStyle w:val="ChSmallCaps"/>
              </w:rPr>
              <w:t>1pl</w:t>
            </w:r>
          </w:p>
        </w:tc>
        <w:tc>
          <w:tcPr>
            <w:tcW w:w="964" w:type="dxa"/>
            <w:tcBorders>
              <w:left w:val="single" w:sz="4" w:space="0" w:color="auto"/>
            </w:tcBorders>
            <w:shd w:val="clear" w:color="auto" w:fill="auto"/>
            <w:noWrap/>
          </w:tcPr>
          <w:p w14:paraId="76FF4E5F" w14:textId="77777777" w:rsidR="00F6176E" w:rsidRPr="00EC6E03" w:rsidRDefault="00F6176E" w:rsidP="00F6176E">
            <w:pPr>
              <w:pStyle w:val="O0Nwnext"/>
              <w:rPr>
                <w:rStyle w:val="ChItalBold"/>
              </w:rPr>
            </w:pPr>
            <w:r w:rsidRPr="00EC6E03">
              <w:rPr>
                <w:rStyle w:val="ChItalBold"/>
              </w:rPr>
              <w:t>kitong</w:t>
            </w:r>
          </w:p>
        </w:tc>
        <w:tc>
          <w:tcPr>
            <w:tcW w:w="737" w:type="dxa"/>
            <w:shd w:val="clear" w:color="auto" w:fill="auto"/>
            <w:noWrap/>
          </w:tcPr>
          <w:p w14:paraId="3B6E9650" w14:textId="77777777" w:rsidR="00F6176E" w:rsidRPr="00882097" w:rsidRDefault="00F6176E" w:rsidP="00F6176E">
            <w:pPr>
              <w:pStyle w:val="O0Nwnext"/>
              <w:ind w:right="57"/>
              <w:jc w:val="right"/>
              <w:rPr>
                <w:lang w:eastAsia="en-US"/>
              </w:rPr>
            </w:pPr>
            <w:r w:rsidRPr="00882097">
              <w:rPr>
                <w:lang w:eastAsia="en-US"/>
              </w:rPr>
              <w:t>15</w:t>
            </w:r>
          </w:p>
        </w:tc>
        <w:tc>
          <w:tcPr>
            <w:tcW w:w="794" w:type="dxa"/>
            <w:tcBorders>
              <w:right w:val="single" w:sz="4" w:space="0" w:color="auto"/>
            </w:tcBorders>
            <w:shd w:val="clear" w:color="auto" w:fill="auto"/>
            <w:noWrap/>
          </w:tcPr>
          <w:p w14:paraId="1C894206" w14:textId="77777777" w:rsidR="00F6176E" w:rsidRPr="00D10735" w:rsidRDefault="00F6176E" w:rsidP="00F6176E">
            <w:pPr>
              <w:pStyle w:val="O0Nwnext"/>
              <w:ind w:right="57"/>
              <w:jc w:val="right"/>
            </w:pPr>
            <w:r w:rsidRPr="00D10735">
              <w:t>100%</w:t>
            </w:r>
          </w:p>
        </w:tc>
        <w:tc>
          <w:tcPr>
            <w:tcW w:w="794" w:type="dxa"/>
            <w:tcBorders>
              <w:left w:val="single" w:sz="4" w:space="0" w:color="auto"/>
            </w:tcBorders>
            <w:shd w:val="clear" w:color="auto" w:fill="auto"/>
            <w:noWrap/>
          </w:tcPr>
          <w:p w14:paraId="58B6942E" w14:textId="77777777" w:rsidR="00F6176E" w:rsidRPr="00EC6E03" w:rsidRDefault="00F6176E" w:rsidP="00F6176E">
            <w:pPr>
              <w:pStyle w:val="O0Nwnext"/>
              <w:rPr>
                <w:rStyle w:val="ChItalBold"/>
              </w:rPr>
            </w:pPr>
            <w:r w:rsidRPr="00EC6E03">
              <w:rPr>
                <w:rStyle w:val="ChItalBold"/>
              </w:rPr>
              <w:t>tong</w:t>
            </w:r>
          </w:p>
        </w:tc>
        <w:tc>
          <w:tcPr>
            <w:tcW w:w="737" w:type="dxa"/>
            <w:shd w:val="clear" w:color="auto" w:fill="auto"/>
            <w:noWrap/>
          </w:tcPr>
          <w:p w14:paraId="6F5F84CC" w14:textId="6E70BDF9" w:rsidR="00F6176E" w:rsidRPr="00882097" w:rsidRDefault="00F6176E" w:rsidP="00F6176E">
            <w:pPr>
              <w:pStyle w:val="O0Nwnext"/>
              <w:ind w:right="57"/>
              <w:jc w:val="right"/>
              <w:rPr>
                <w:lang w:eastAsia="en-US"/>
              </w:rPr>
            </w:pPr>
            <w:r>
              <w:rPr>
                <w:lang w:eastAsia="en-US"/>
              </w:rPr>
              <w:t>---</w:t>
            </w:r>
          </w:p>
        </w:tc>
        <w:tc>
          <w:tcPr>
            <w:tcW w:w="794" w:type="dxa"/>
            <w:tcBorders>
              <w:right w:val="single" w:sz="4" w:space="0" w:color="auto"/>
            </w:tcBorders>
            <w:shd w:val="clear" w:color="auto" w:fill="auto"/>
            <w:noWrap/>
          </w:tcPr>
          <w:p w14:paraId="3E766904" w14:textId="6FEB44E9" w:rsidR="00F6176E" w:rsidRPr="00882097" w:rsidRDefault="00F6176E" w:rsidP="00F6176E">
            <w:pPr>
              <w:pStyle w:val="O0Nwnext"/>
              <w:ind w:right="57"/>
              <w:jc w:val="right"/>
              <w:rPr>
                <w:lang w:eastAsia="en-US"/>
              </w:rPr>
            </w:pPr>
            <w:r>
              <w:rPr>
                <w:lang w:eastAsia="en-US"/>
              </w:rPr>
              <w:t>---</w:t>
            </w:r>
          </w:p>
        </w:tc>
        <w:tc>
          <w:tcPr>
            <w:tcW w:w="737" w:type="dxa"/>
            <w:tcBorders>
              <w:left w:val="single" w:sz="4" w:space="0" w:color="auto"/>
              <w:right w:val="nil"/>
            </w:tcBorders>
            <w:shd w:val="clear" w:color="auto" w:fill="auto"/>
            <w:noWrap/>
          </w:tcPr>
          <w:p w14:paraId="5FA78F4D" w14:textId="77777777" w:rsidR="00F6176E" w:rsidRPr="00882097" w:rsidRDefault="00F6176E" w:rsidP="00F6176E">
            <w:pPr>
              <w:pStyle w:val="O0Nwnext"/>
              <w:ind w:right="57"/>
              <w:jc w:val="right"/>
              <w:rPr>
                <w:lang w:eastAsia="en-US"/>
              </w:rPr>
            </w:pPr>
            <w:r w:rsidRPr="00882097">
              <w:rPr>
                <w:lang w:eastAsia="en-US"/>
              </w:rPr>
              <w:t>15</w:t>
            </w:r>
          </w:p>
        </w:tc>
      </w:tr>
      <w:tr w:rsidR="00F6176E" w:rsidRPr="00882097" w14:paraId="576639DC" w14:textId="77777777" w:rsidTr="00A816A5">
        <w:tc>
          <w:tcPr>
            <w:tcW w:w="538" w:type="dxa"/>
            <w:tcBorders>
              <w:top w:val="nil"/>
              <w:left w:val="nil"/>
              <w:bottom w:val="nil"/>
              <w:right w:val="single" w:sz="4" w:space="0" w:color="auto"/>
            </w:tcBorders>
            <w:shd w:val="clear" w:color="auto" w:fill="auto"/>
            <w:noWrap/>
          </w:tcPr>
          <w:p w14:paraId="11CDDBE2" w14:textId="77777777" w:rsidR="00F6176E" w:rsidRPr="0099608C" w:rsidRDefault="00F6176E" w:rsidP="00F6176E">
            <w:pPr>
              <w:pStyle w:val="O0Nwnext"/>
              <w:rPr>
                <w:rStyle w:val="ChSmallCaps"/>
              </w:rPr>
            </w:pPr>
            <w:r w:rsidRPr="0099608C">
              <w:rPr>
                <w:rStyle w:val="ChSmallCaps"/>
              </w:rPr>
              <w:t>1pl</w:t>
            </w:r>
          </w:p>
        </w:tc>
        <w:tc>
          <w:tcPr>
            <w:tcW w:w="964" w:type="dxa"/>
            <w:tcBorders>
              <w:left w:val="single" w:sz="4" w:space="0" w:color="auto"/>
            </w:tcBorders>
            <w:shd w:val="clear" w:color="auto" w:fill="auto"/>
            <w:noWrap/>
          </w:tcPr>
          <w:p w14:paraId="217934BC" w14:textId="77777777" w:rsidR="00F6176E" w:rsidRPr="00EC6E03" w:rsidRDefault="00F6176E" w:rsidP="00F6176E">
            <w:pPr>
              <w:pStyle w:val="O0Nwnext"/>
              <w:rPr>
                <w:rStyle w:val="ChItalBold"/>
              </w:rPr>
            </w:pPr>
            <w:r w:rsidRPr="00EC6E03">
              <w:rPr>
                <w:rStyle w:val="ChItalBold"/>
              </w:rPr>
              <w:t>kita</w:t>
            </w:r>
          </w:p>
        </w:tc>
        <w:tc>
          <w:tcPr>
            <w:tcW w:w="737" w:type="dxa"/>
            <w:shd w:val="clear" w:color="auto" w:fill="auto"/>
            <w:noWrap/>
          </w:tcPr>
          <w:p w14:paraId="41E8DCA6" w14:textId="77777777" w:rsidR="00F6176E" w:rsidRPr="00882097" w:rsidRDefault="00F6176E" w:rsidP="00F6176E">
            <w:pPr>
              <w:pStyle w:val="O0Nwnext"/>
              <w:ind w:right="57"/>
              <w:jc w:val="right"/>
              <w:rPr>
                <w:lang w:eastAsia="en-US"/>
              </w:rPr>
            </w:pPr>
            <w:r>
              <w:rPr>
                <w:lang w:eastAsia="en-US"/>
              </w:rPr>
              <w:t>7</w:t>
            </w:r>
          </w:p>
        </w:tc>
        <w:tc>
          <w:tcPr>
            <w:tcW w:w="794" w:type="dxa"/>
            <w:tcBorders>
              <w:right w:val="single" w:sz="4" w:space="0" w:color="auto"/>
            </w:tcBorders>
            <w:shd w:val="clear" w:color="auto" w:fill="auto"/>
            <w:noWrap/>
          </w:tcPr>
          <w:p w14:paraId="1D65A9AB" w14:textId="77777777" w:rsidR="00F6176E" w:rsidRPr="00D10735" w:rsidRDefault="00F6176E" w:rsidP="00F6176E">
            <w:pPr>
              <w:pStyle w:val="O0Nwnext"/>
              <w:ind w:right="57"/>
              <w:jc w:val="right"/>
            </w:pPr>
            <w:r w:rsidRPr="00D10735">
              <w:t>100%</w:t>
            </w:r>
          </w:p>
        </w:tc>
        <w:tc>
          <w:tcPr>
            <w:tcW w:w="794" w:type="dxa"/>
            <w:tcBorders>
              <w:left w:val="single" w:sz="4" w:space="0" w:color="auto"/>
            </w:tcBorders>
            <w:shd w:val="clear" w:color="auto" w:fill="auto"/>
            <w:noWrap/>
          </w:tcPr>
          <w:p w14:paraId="602AC509" w14:textId="77777777" w:rsidR="00F6176E" w:rsidRPr="00EC6E03" w:rsidRDefault="00F6176E" w:rsidP="00F6176E">
            <w:pPr>
              <w:pStyle w:val="O0Nwnext"/>
              <w:rPr>
                <w:rStyle w:val="ChItalBold"/>
              </w:rPr>
            </w:pPr>
            <w:r w:rsidRPr="00EC6E03">
              <w:rPr>
                <w:rStyle w:val="ChItalBold"/>
              </w:rPr>
              <w:t>ta</w:t>
            </w:r>
          </w:p>
        </w:tc>
        <w:tc>
          <w:tcPr>
            <w:tcW w:w="737" w:type="dxa"/>
            <w:shd w:val="clear" w:color="auto" w:fill="auto"/>
            <w:noWrap/>
          </w:tcPr>
          <w:p w14:paraId="63D5C1C9" w14:textId="68CAEC25" w:rsidR="00F6176E" w:rsidRPr="00882097" w:rsidRDefault="00F6176E" w:rsidP="00F6176E">
            <w:pPr>
              <w:pStyle w:val="O0Nwnext"/>
              <w:ind w:right="57"/>
              <w:jc w:val="right"/>
              <w:rPr>
                <w:lang w:eastAsia="en-US"/>
              </w:rPr>
            </w:pPr>
            <w:r>
              <w:rPr>
                <w:lang w:eastAsia="en-US"/>
              </w:rPr>
              <w:t>---</w:t>
            </w:r>
          </w:p>
        </w:tc>
        <w:tc>
          <w:tcPr>
            <w:tcW w:w="794" w:type="dxa"/>
            <w:tcBorders>
              <w:right w:val="single" w:sz="4" w:space="0" w:color="auto"/>
            </w:tcBorders>
            <w:shd w:val="clear" w:color="auto" w:fill="auto"/>
            <w:noWrap/>
          </w:tcPr>
          <w:p w14:paraId="1A781BDB" w14:textId="619A667B" w:rsidR="00F6176E" w:rsidRPr="00882097" w:rsidRDefault="00F6176E" w:rsidP="00F6176E">
            <w:pPr>
              <w:pStyle w:val="O0Nwnext"/>
              <w:ind w:right="57"/>
              <w:jc w:val="right"/>
              <w:rPr>
                <w:lang w:eastAsia="en-US"/>
              </w:rPr>
            </w:pPr>
            <w:r>
              <w:rPr>
                <w:lang w:eastAsia="en-US"/>
              </w:rPr>
              <w:t>---</w:t>
            </w:r>
          </w:p>
        </w:tc>
        <w:tc>
          <w:tcPr>
            <w:tcW w:w="737" w:type="dxa"/>
            <w:tcBorders>
              <w:left w:val="single" w:sz="4" w:space="0" w:color="auto"/>
              <w:right w:val="nil"/>
            </w:tcBorders>
            <w:shd w:val="clear" w:color="auto" w:fill="auto"/>
            <w:noWrap/>
          </w:tcPr>
          <w:p w14:paraId="0CD16040" w14:textId="77777777" w:rsidR="00F6176E" w:rsidRPr="00882097" w:rsidRDefault="00F6176E" w:rsidP="00F6176E">
            <w:pPr>
              <w:pStyle w:val="O0Nwnext"/>
              <w:ind w:right="57"/>
              <w:jc w:val="right"/>
              <w:rPr>
                <w:lang w:eastAsia="en-US"/>
              </w:rPr>
            </w:pPr>
            <w:r w:rsidRPr="00882097">
              <w:rPr>
                <w:lang w:eastAsia="en-US"/>
              </w:rPr>
              <w:t>14</w:t>
            </w:r>
          </w:p>
        </w:tc>
      </w:tr>
      <w:tr w:rsidR="00F6176E" w:rsidRPr="00882097" w14:paraId="1B4CF99B" w14:textId="77777777" w:rsidTr="00A816A5">
        <w:tc>
          <w:tcPr>
            <w:tcW w:w="538" w:type="dxa"/>
            <w:tcBorders>
              <w:top w:val="nil"/>
              <w:left w:val="nil"/>
              <w:bottom w:val="nil"/>
              <w:right w:val="single" w:sz="4" w:space="0" w:color="auto"/>
            </w:tcBorders>
            <w:shd w:val="clear" w:color="auto" w:fill="auto"/>
            <w:noWrap/>
          </w:tcPr>
          <w:p w14:paraId="07C6991F" w14:textId="77777777" w:rsidR="00F6176E" w:rsidRPr="0099608C" w:rsidRDefault="00F6176E" w:rsidP="00F6176E">
            <w:pPr>
              <w:pStyle w:val="O0Nwnext"/>
              <w:rPr>
                <w:rStyle w:val="ChSmallCaps"/>
              </w:rPr>
            </w:pPr>
            <w:r w:rsidRPr="0099608C">
              <w:rPr>
                <w:rStyle w:val="ChSmallCaps"/>
              </w:rPr>
              <w:t>2pl</w:t>
            </w:r>
          </w:p>
        </w:tc>
        <w:tc>
          <w:tcPr>
            <w:tcW w:w="964" w:type="dxa"/>
            <w:tcBorders>
              <w:left w:val="single" w:sz="4" w:space="0" w:color="auto"/>
            </w:tcBorders>
            <w:shd w:val="clear" w:color="auto" w:fill="auto"/>
            <w:noWrap/>
          </w:tcPr>
          <w:p w14:paraId="68ECF8D3" w14:textId="77777777" w:rsidR="00F6176E" w:rsidRPr="00EC6E03" w:rsidRDefault="00F6176E" w:rsidP="00F6176E">
            <w:pPr>
              <w:pStyle w:val="O0Nwnext"/>
              <w:rPr>
                <w:rStyle w:val="ChItalBold"/>
              </w:rPr>
            </w:pPr>
            <w:r w:rsidRPr="00EC6E03">
              <w:rPr>
                <w:rStyle w:val="ChItalBold"/>
              </w:rPr>
              <w:t>kamu</w:t>
            </w:r>
          </w:p>
        </w:tc>
        <w:tc>
          <w:tcPr>
            <w:tcW w:w="737" w:type="dxa"/>
            <w:shd w:val="clear" w:color="auto" w:fill="auto"/>
            <w:noWrap/>
          </w:tcPr>
          <w:p w14:paraId="6612AA31" w14:textId="77777777" w:rsidR="00F6176E" w:rsidRPr="00882097" w:rsidRDefault="00F6176E" w:rsidP="00F6176E">
            <w:pPr>
              <w:pStyle w:val="O0Nwnext"/>
              <w:ind w:right="57"/>
              <w:jc w:val="right"/>
              <w:rPr>
                <w:lang w:eastAsia="en-US"/>
              </w:rPr>
            </w:pPr>
            <w:r w:rsidRPr="00882097">
              <w:rPr>
                <w:lang w:eastAsia="en-US"/>
              </w:rPr>
              <w:t>49</w:t>
            </w:r>
          </w:p>
        </w:tc>
        <w:tc>
          <w:tcPr>
            <w:tcW w:w="794" w:type="dxa"/>
            <w:tcBorders>
              <w:right w:val="single" w:sz="4" w:space="0" w:color="auto"/>
            </w:tcBorders>
            <w:shd w:val="clear" w:color="auto" w:fill="auto"/>
            <w:noWrap/>
          </w:tcPr>
          <w:p w14:paraId="7517F715" w14:textId="77777777" w:rsidR="00F6176E" w:rsidRPr="00D10735" w:rsidRDefault="00F6176E" w:rsidP="00F6176E">
            <w:pPr>
              <w:pStyle w:val="O0Nwnext"/>
              <w:ind w:right="57"/>
              <w:jc w:val="right"/>
            </w:pPr>
            <w:r w:rsidRPr="00D10735">
              <w:t>98%</w:t>
            </w:r>
          </w:p>
        </w:tc>
        <w:tc>
          <w:tcPr>
            <w:tcW w:w="794" w:type="dxa"/>
            <w:tcBorders>
              <w:left w:val="single" w:sz="4" w:space="0" w:color="auto"/>
            </w:tcBorders>
            <w:shd w:val="clear" w:color="auto" w:fill="auto"/>
            <w:noWrap/>
          </w:tcPr>
          <w:p w14:paraId="336EE64D" w14:textId="77777777" w:rsidR="00F6176E" w:rsidRPr="00EC6E03" w:rsidRDefault="00F6176E" w:rsidP="00F6176E">
            <w:pPr>
              <w:pStyle w:val="O0Nwnext"/>
              <w:rPr>
                <w:rStyle w:val="ChItalBold"/>
              </w:rPr>
            </w:pPr>
            <w:r w:rsidRPr="00EC6E03">
              <w:rPr>
                <w:rStyle w:val="ChItalBold"/>
              </w:rPr>
              <w:t>kam</w:t>
            </w:r>
          </w:p>
        </w:tc>
        <w:tc>
          <w:tcPr>
            <w:tcW w:w="737" w:type="dxa"/>
            <w:shd w:val="clear" w:color="auto" w:fill="auto"/>
            <w:noWrap/>
          </w:tcPr>
          <w:p w14:paraId="4085F39C" w14:textId="77777777" w:rsidR="00F6176E" w:rsidRPr="00882097" w:rsidRDefault="00F6176E" w:rsidP="00F6176E">
            <w:pPr>
              <w:pStyle w:val="O0Nwnext"/>
              <w:ind w:right="57"/>
              <w:jc w:val="right"/>
              <w:rPr>
                <w:lang w:eastAsia="en-US"/>
              </w:rPr>
            </w:pPr>
            <w:r w:rsidRPr="00882097">
              <w:rPr>
                <w:lang w:eastAsia="en-US"/>
              </w:rPr>
              <w:t>1</w:t>
            </w:r>
          </w:p>
        </w:tc>
        <w:tc>
          <w:tcPr>
            <w:tcW w:w="794" w:type="dxa"/>
            <w:tcBorders>
              <w:right w:val="single" w:sz="4" w:space="0" w:color="auto"/>
            </w:tcBorders>
            <w:shd w:val="clear" w:color="auto" w:fill="auto"/>
            <w:noWrap/>
          </w:tcPr>
          <w:p w14:paraId="6DDF8721" w14:textId="77777777" w:rsidR="00F6176E" w:rsidRPr="00882097" w:rsidRDefault="00F6176E" w:rsidP="00F6176E">
            <w:pPr>
              <w:pStyle w:val="O0Nwnext"/>
              <w:ind w:right="57"/>
              <w:jc w:val="right"/>
              <w:rPr>
                <w:lang w:eastAsia="en-US"/>
              </w:rPr>
            </w:pPr>
            <w:r w:rsidRPr="00882097">
              <w:rPr>
                <w:lang w:eastAsia="en-US"/>
              </w:rPr>
              <w:t>2%</w:t>
            </w:r>
          </w:p>
        </w:tc>
        <w:tc>
          <w:tcPr>
            <w:tcW w:w="737" w:type="dxa"/>
            <w:tcBorders>
              <w:left w:val="single" w:sz="4" w:space="0" w:color="auto"/>
              <w:right w:val="nil"/>
            </w:tcBorders>
            <w:shd w:val="clear" w:color="auto" w:fill="auto"/>
            <w:noWrap/>
          </w:tcPr>
          <w:p w14:paraId="334FE690" w14:textId="77777777" w:rsidR="00F6176E" w:rsidRPr="00882097" w:rsidRDefault="00F6176E" w:rsidP="00F6176E">
            <w:pPr>
              <w:pStyle w:val="O0Nwnext"/>
              <w:ind w:right="57"/>
              <w:jc w:val="right"/>
              <w:rPr>
                <w:lang w:eastAsia="en-US"/>
              </w:rPr>
            </w:pPr>
            <w:r w:rsidRPr="00882097">
              <w:rPr>
                <w:lang w:eastAsia="en-US"/>
              </w:rPr>
              <w:t>50</w:t>
            </w:r>
          </w:p>
        </w:tc>
      </w:tr>
      <w:tr w:rsidR="00F6176E" w:rsidRPr="00882097" w14:paraId="123D33B6" w14:textId="77777777" w:rsidTr="00A816A5">
        <w:tc>
          <w:tcPr>
            <w:tcW w:w="538" w:type="dxa"/>
            <w:tcBorders>
              <w:top w:val="nil"/>
              <w:left w:val="nil"/>
              <w:bottom w:val="single" w:sz="4" w:space="0" w:color="auto"/>
              <w:right w:val="single" w:sz="4" w:space="0" w:color="auto"/>
            </w:tcBorders>
            <w:shd w:val="clear" w:color="auto" w:fill="auto"/>
            <w:noWrap/>
          </w:tcPr>
          <w:p w14:paraId="73107A3C" w14:textId="77777777" w:rsidR="00F6176E" w:rsidRPr="0099608C" w:rsidRDefault="00F6176E" w:rsidP="00F6176E">
            <w:pPr>
              <w:pStyle w:val="TableCell0-2"/>
              <w:rPr>
                <w:rStyle w:val="ChSmallCaps"/>
              </w:rPr>
            </w:pPr>
            <w:r w:rsidRPr="0099608C">
              <w:rPr>
                <w:rStyle w:val="ChSmallCaps"/>
              </w:rPr>
              <w:t>3pl</w:t>
            </w:r>
          </w:p>
        </w:tc>
        <w:tc>
          <w:tcPr>
            <w:tcW w:w="964" w:type="dxa"/>
            <w:tcBorders>
              <w:left w:val="single" w:sz="4" w:space="0" w:color="auto"/>
              <w:bottom w:val="single" w:sz="4" w:space="0" w:color="auto"/>
            </w:tcBorders>
            <w:shd w:val="clear" w:color="auto" w:fill="auto"/>
            <w:noWrap/>
          </w:tcPr>
          <w:p w14:paraId="5A2E4236" w14:textId="77777777" w:rsidR="00F6176E" w:rsidRPr="00EC6E03" w:rsidRDefault="00F6176E" w:rsidP="00F6176E">
            <w:pPr>
              <w:pStyle w:val="TableCell0-2"/>
              <w:rPr>
                <w:rStyle w:val="ChItalBold"/>
              </w:rPr>
            </w:pPr>
            <w:r w:rsidRPr="00EC6E03">
              <w:rPr>
                <w:rStyle w:val="ChItalBold"/>
              </w:rPr>
              <w:t>dorang</w:t>
            </w:r>
          </w:p>
        </w:tc>
        <w:tc>
          <w:tcPr>
            <w:tcW w:w="737" w:type="dxa"/>
            <w:tcBorders>
              <w:bottom w:val="single" w:sz="4" w:space="0" w:color="auto"/>
            </w:tcBorders>
            <w:shd w:val="clear" w:color="auto" w:fill="auto"/>
            <w:noWrap/>
          </w:tcPr>
          <w:p w14:paraId="3BAEF98B" w14:textId="77777777" w:rsidR="00F6176E" w:rsidRPr="00882097" w:rsidRDefault="00F6176E" w:rsidP="00F6176E">
            <w:pPr>
              <w:pStyle w:val="TableCell0-2"/>
              <w:ind w:right="57"/>
              <w:jc w:val="right"/>
              <w:rPr>
                <w:lang w:eastAsia="en-US"/>
              </w:rPr>
            </w:pPr>
            <w:r w:rsidRPr="00882097">
              <w:rPr>
                <w:lang w:eastAsia="en-US"/>
              </w:rPr>
              <w:t>95</w:t>
            </w:r>
          </w:p>
        </w:tc>
        <w:tc>
          <w:tcPr>
            <w:tcW w:w="794" w:type="dxa"/>
            <w:tcBorders>
              <w:bottom w:val="single" w:sz="4" w:space="0" w:color="auto"/>
              <w:right w:val="single" w:sz="4" w:space="0" w:color="auto"/>
            </w:tcBorders>
            <w:shd w:val="clear" w:color="auto" w:fill="auto"/>
            <w:noWrap/>
          </w:tcPr>
          <w:p w14:paraId="42A820DD" w14:textId="77777777" w:rsidR="00F6176E" w:rsidRPr="00D10735" w:rsidRDefault="00F6176E" w:rsidP="00F6176E">
            <w:pPr>
              <w:pStyle w:val="TableCell0-2"/>
              <w:ind w:right="57"/>
              <w:jc w:val="right"/>
            </w:pPr>
            <w:r w:rsidRPr="00D10735">
              <w:t>96%</w:t>
            </w:r>
          </w:p>
        </w:tc>
        <w:tc>
          <w:tcPr>
            <w:tcW w:w="794" w:type="dxa"/>
            <w:tcBorders>
              <w:left w:val="single" w:sz="4" w:space="0" w:color="auto"/>
              <w:bottom w:val="single" w:sz="4" w:space="0" w:color="auto"/>
            </w:tcBorders>
            <w:shd w:val="clear" w:color="auto" w:fill="auto"/>
            <w:noWrap/>
          </w:tcPr>
          <w:p w14:paraId="4701902F" w14:textId="77777777" w:rsidR="00F6176E" w:rsidRPr="00EC6E03" w:rsidRDefault="00F6176E" w:rsidP="00F6176E">
            <w:pPr>
              <w:pStyle w:val="TableCell0-2"/>
              <w:rPr>
                <w:rStyle w:val="ChItalBold"/>
              </w:rPr>
            </w:pPr>
            <w:r w:rsidRPr="00EC6E03">
              <w:rPr>
                <w:rStyle w:val="ChItalBold"/>
              </w:rPr>
              <w:t>dong</w:t>
            </w:r>
          </w:p>
        </w:tc>
        <w:tc>
          <w:tcPr>
            <w:tcW w:w="737" w:type="dxa"/>
            <w:tcBorders>
              <w:bottom w:val="single" w:sz="4" w:space="0" w:color="auto"/>
            </w:tcBorders>
            <w:shd w:val="clear" w:color="auto" w:fill="auto"/>
            <w:noWrap/>
          </w:tcPr>
          <w:p w14:paraId="22052302" w14:textId="77777777" w:rsidR="00F6176E" w:rsidRPr="00882097" w:rsidRDefault="00F6176E" w:rsidP="00F6176E">
            <w:pPr>
              <w:pStyle w:val="TableCell0-2"/>
              <w:ind w:right="57"/>
              <w:jc w:val="right"/>
              <w:rPr>
                <w:lang w:eastAsia="en-US"/>
              </w:rPr>
            </w:pPr>
            <w:r w:rsidRPr="00882097">
              <w:rPr>
                <w:lang w:eastAsia="en-US"/>
              </w:rPr>
              <w:t>4</w:t>
            </w:r>
          </w:p>
        </w:tc>
        <w:tc>
          <w:tcPr>
            <w:tcW w:w="794" w:type="dxa"/>
            <w:tcBorders>
              <w:bottom w:val="single" w:sz="4" w:space="0" w:color="auto"/>
              <w:right w:val="single" w:sz="4" w:space="0" w:color="auto"/>
            </w:tcBorders>
            <w:shd w:val="clear" w:color="auto" w:fill="auto"/>
            <w:noWrap/>
          </w:tcPr>
          <w:p w14:paraId="3A1CC597" w14:textId="77777777" w:rsidR="00F6176E" w:rsidRPr="00882097" w:rsidRDefault="00F6176E" w:rsidP="00F6176E">
            <w:pPr>
              <w:pStyle w:val="TableCell0-2"/>
              <w:ind w:right="57"/>
              <w:jc w:val="right"/>
              <w:rPr>
                <w:lang w:eastAsia="en-US"/>
              </w:rPr>
            </w:pPr>
            <w:r w:rsidRPr="00882097">
              <w:rPr>
                <w:lang w:eastAsia="en-US"/>
              </w:rPr>
              <w:t>4%</w:t>
            </w:r>
          </w:p>
        </w:tc>
        <w:tc>
          <w:tcPr>
            <w:tcW w:w="737" w:type="dxa"/>
            <w:tcBorders>
              <w:left w:val="single" w:sz="4" w:space="0" w:color="auto"/>
              <w:bottom w:val="single" w:sz="4" w:space="0" w:color="auto"/>
              <w:right w:val="nil"/>
            </w:tcBorders>
            <w:shd w:val="clear" w:color="auto" w:fill="auto"/>
            <w:noWrap/>
          </w:tcPr>
          <w:p w14:paraId="7CD4FEBA" w14:textId="77777777" w:rsidR="00F6176E" w:rsidRPr="00882097" w:rsidRDefault="00F6176E" w:rsidP="00F6176E">
            <w:pPr>
              <w:pStyle w:val="TableCell0-2"/>
              <w:ind w:right="57"/>
              <w:jc w:val="right"/>
              <w:rPr>
                <w:lang w:eastAsia="en-US"/>
              </w:rPr>
            </w:pPr>
            <w:r w:rsidRPr="00882097">
              <w:rPr>
                <w:lang w:eastAsia="en-US"/>
              </w:rPr>
              <w:t>99</w:t>
            </w:r>
          </w:p>
        </w:tc>
      </w:tr>
      <w:tr w:rsidR="00F6176E" w:rsidRPr="00882097" w14:paraId="5CDF0F7C" w14:textId="77777777" w:rsidTr="00A816A5">
        <w:tc>
          <w:tcPr>
            <w:tcW w:w="538" w:type="dxa"/>
            <w:tcBorders>
              <w:top w:val="single" w:sz="4" w:space="0" w:color="auto"/>
              <w:left w:val="nil"/>
              <w:bottom w:val="single" w:sz="4" w:space="0" w:color="auto"/>
            </w:tcBorders>
            <w:shd w:val="clear" w:color="auto" w:fill="auto"/>
            <w:noWrap/>
          </w:tcPr>
          <w:p w14:paraId="50F5969F" w14:textId="77777777" w:rsidR="00F6176E" w:rsidRPr="00882097" w:rsidRDefault="00F6176E" w:rsidP="00F6176E">
            <w:pPr>
              <w:pStyle w:val="TableCell2-2"/>
            </w:pPr>
          </w:p>
        </w:tc>
        <w:tc>
          <w:tcPr>
            <w:tcW w:w="964" w:type="dxa"/>
            <w:tcBorders>
              <w:top w:val="single" w:sz="4" w:space="0" w:color="auto"/>
              <w:bottom w:val="single" w:sz="4" w:space="0" w:color="auto"/>
            </w:tcBorders>
            <w:shd w:val="clear" w:color="auto" w:fill="auto"/>
            <w:noWrap/>
          </w:tcPr>
          <w:p w14:paraId="78A032DE" w14:textId="77777777" w:rsidR="00F6176E" w:rsidRPr="00DE00A5" w:rsidRDefault="00F6176E" w:rsidP="00F6176E">
            <w:pPr>
              <w:pStyle w:val="TableCell2-2"/>
            </w:pPr>
            <w:r w:rsidRPr="00DE00A5">
              <w:t>Total</w:t>
            </w:r>
          </w:p>
        </w:tc>
        <w:tc>
          <w:tcPr>
            <w:tcW w:w="737" w:type="dxa"/>
            <w:tcBorders>
              <w:top w:val="single" w:sz="4" w:space="0" w:color="auto"/>
              <w:bottom w:val="single" w:sz="4" w:space="0" w:color="auto"/>
            </w:tcBorders>
            <w:shd w:val="clear" w:color="auto" w:fill="auto"/>
            <w:noWrap/>
          </w:tcPr>
          <w:p w14:paraId="34CC5813" w14:textId="77777777" w:rsidR="00F6176E" w:rsidRPr="00882097" w:rsidRDefault="00F6176E" w:rsidP="00F6176E">
            <w:pPr>
              <w:pStyle w:val="TableCell2-2"/>
              <w:ind w:right="57"/>
              <w:jc w:val="right"/>
            </w:pPr>
            <w:r>
              <w:t>630</w:t>
            </w:r>
          </w:p>
        </w:tc>
        <w:tc>
          <w:tcPr>
            <w:tcW w:w="794" w:type="dxa"/>
            <w:tcBorders>
              <w:top w:val="single" w:sz="4" w:space="0" w:color="auto"/>
              <w:bottom w:val="single" w:sz="4" w:space="0" w:color="auto"/>
              <w:right w:val="single" w:sz="4" w:space="0" w:color="auto"/>
            </w:tcBorders>
            <w:shd w:val="clear" w:color="auto" w:fill="auto"/>
            <w:noWrap/>
          </w:tcPr>
          <w:p w14:paraId="1E5B9A42" w14:textId="77777777" w:rsidR="00F6176E" w:rsidRPr="00D10735" w:rsidRDefault="00F6176E" w:rsidP="00F6176E">
            <w:pPr>
              <w:pStyle w:val="TableCell2-2"/>
              <w:ind w:right="57"/>
              <w:jc w:val="right"/>
            </w:pPr>
            <w:r w:rsidRPr="00D10735">
              <w:t>97%</w:t>
            </w:r>
          </w:p>
        </w:tc>
        <w:tc>
          <w:tcPr>
            <w:tcW w:w="794" w:type="dxa"/>
            <w:tcBorders>
              <w:top w:val="single" w:sz="4" w:space="0" w:color="auto"/>
              <w:left w:val="single" w:sz="4" w:space="0" w:color="auto"/>
              <w:bottom w:val="single" w:sz="4" w:space="0" w:color="auto"/>
            </w:tcBorders>
            <w:shd w:val="clear" w:color="auto" w:fill="auto"/>
            <w:noWrap/>
          </w:tcPr>
          <w:p w14:paraId="3B39A926" w14:textId="77777777" w:rsidR="00F6176E" w:rsidRPr="00882097" w:rsidRDefault="00F6176E" w:rsidP="00F6176E">
            <w:pPr>
              <w:pStyle w:val="TableCell2-2"/>
              <w:ind w:right="57"/>
              <w:jc w:val="right"/>
            </w:pPr>
          </w:p>
        </w:tc>
        <w:tc>
          <w:tcPr>
            <w:tcW w:w="737" w:type="dxa"/>
            <w:tcBorders>
              <w:top w:val="single" w:sz="4" w:space="0" w:color="auto"/>
              <w:bottom w:val="single" w:sz="4" w:space="0" w:color="auto"/>
            </w:tcBorders>
            <w:shd w:val="clear" w:color="auto" w:fill="auto"/>
            <w:noWrap/>
          </w:tcPr>
          <w:p w14:paraId="2E1AE21C" w14:textId="77777777" w:rsidR="00F6176E" w:rsidRPr="00882097" w:rsidRDefault="00F6176E" w:rsidP="00F6176E">
            <w:pPr>
              <w:pStyle w:val="TableCell2-2"/>
              <w:ind w:right="57"/>
              <w:jc w:val="right"/>
            </w:pPr>
            <w:r w:rsidRPr="00882097">
              <w:t>18</w:t>
            </w:r>
          </w:p>
        </w:tc>
        <w:tc>
          <w:tcPr>
            <w:tcW w:w="794" w:type="dxa"/>
            <w:tcBorders>
              <w:top w:val="single" w:sz="4" w:space="0" w:color="auto"/>
              <w:bottom w:val="single" w:sz="4" w:space="0" w:color="auto"/>
              <w:right w:val="single" w:sz="4" w:space="0" w:color="auto"/>
            </w:tcBorders>
            <w:shd w:val="clear" w:color="auto" w:fill="auto"/>
            <w:noWrap/>
          </w:tcPr>
          <w:p w14:paraId="586114B4" w14:textId="77777777" w:rsidR="00F6176E" w:rsidRPr="00882097" w:rsidRDefault="00F6176E" w:rsidP="00F6176E">
            <w:pPr>
              <w:pStyle w:val="TableCell2-2"/>
              <w:ind w:right="57"/>
              <w:jc w:val="right"/>
            </w:pPr>
            <w:r w:rsidRPr="00882097">
              <w:t>3%</w:t>
            </w:r>
          </w:p>
        </w:tc>
        <w:tc>
          <w:tcPr>
            <w:tcW w:w="737" w:type="dxa"/>
            <w:tcBorders>
              <w:top w:val="single" w:sz="4" w:space="0" w:color="auto"/>
              <w:left w:val="single" w:sz="4" w:space="0" w:color="auto"/>
              <w:bottom w:val="single" w:sz="4" w:space="0" w:color="auto"/>
              <w:right w:val="nil"/>
            </w:tcBorders>
            <w:shd w:val="clear" w:color="auto" w:fill="auto"/>
            <w:noWrap/>
          </w:tcPr>
          <w:p w14:paraId="1F6410A3" w14:textId="77777777" w:rsidR="00F6176E" w:rsidRPr="00882097" w:rsidRDefault="00F6176E" w:rsidP="00F6176E">
            <w:pPr>
              <w:pStyle w:val="TableCell2-2"/>
              <w:ind w:right="57"/>
              <w:jc w:val="right"/>
            </w:pPr>
            <w:r>
              <w:t>648</w:t>
            </w:r>
          </w:p>
        </w:tc>
      </w:tr>
      <w:tr w:rsidR="00F6176E" w:rsidRPr="00882097" w14:paraId="05859469" w14:textId="77777777" w:rsidTr="00A816A5">
        <w:tblPrEx>
          <w:tblBorders>
            <w:insideH w:val="single" w:sz="4" w:space="0" w:color="auto"/>
            <w:insideV w:val="single" w:sz="4" w:space="0" w:color="auto"/>
          </w:tblBorders>
        </w:tblPrEx>
        <w:tc>
          <w:tcPr>
            <w:tcW w:w="538" w:type="dxa"/>
            <w:tcBorders>
              <w:left w:val="nil"/>
            </w:tcBorders>
            <w:shd w:val="clear" w:color="auto" w:fill="auto"/>
            <w:noWrap/>
          </w:tcPr>
          <w:p w14:paraId="7461F2D1" w14:textId="77777777" w:rsidR="00F6176E" w:rsidRPr="0099608C" w:rsidRDefault="00F6176E" w:rsidP="00F6176E">
            <w:pPr>
              <w:pStyle w:val="TableCell2-2"/>
              <w:rPr>
                <w:rStyle w:val="ChSmallCaps"/>
              </w:rPr>
            </w:pPr>
            <w:r w:rsidRPr="0099608C">
              <w:rPr>
                <w:rStyle w:val="ChSmallCaps"/>
              </w:rPr>
              <w:t>2sg</w:t>
            </w:r>
          </w:p>
        </w:tc>
        <w:tc>
          <w:tcPr>
            <w:tcW w:w="964" w:type="dxa"/>
            <w:tcBorders>
              <w:right w:val="nil"/>
            </w:tcBorders>
            <w:shd w:val="clear" w:color="auto" w:fill="auto"/>
            <w:noWrap/>
          </w:tcPr>
          <w:p w14:paraId="6CAD35E8" w14:textId="77777777" w:rsidR="00F6176E" w:rsidRPr="0093585F" w:rsidRDefault="00F6176E" w:rsidP="00F6176E">
            <w:pPr>
              <w:pStyle w:val="TableCell2-2"/>
              <w:rPr>
                <w:rStyle w:val="ChItalBold"/>
              </w:rPr>
            </w:pPr>
            <w:r w:rsidRPr="0093585F">
              <w:rPr>
                <w:rStyle w:val="ChItalBold"/>
              </w:rPr>
              <w:t>ko</w:t>
            </w:r>
          </w:p>
        </w:tc>
        <w:tc>
          <w:tcPr>
            <w:tcW w:w="737" w:type="dxa"/>
            <w:tcBorders>
              <w:left w:val="nil"/>
              <w:right w:val="nil"/>
            </w:tcBorders>
            <w:shd w:val="clear" w:color="auto" w:fill="auto"/>
            <w:noWrap/>
          </w:tcPr>
          <w:p w14:paraId="4BF9FA65" w14:textId="77777777" w:rsidR="00F6176E" w:rsidRPr="00882097" w:rsidRDefault="00F6176E" w:rsidP="00F6176E">
            <w:pPr>
              <w:pStyle w:val="TableCell2-2"/>
              <w:ind w:right="57"/>
              <w:jc w:val="right"/>
            </w:pPr>
          </w:p>
        </w:tc>
        <w:tc>
          <w:tcPr>
            <w:tcW w:w="794" w:type="dxa"/>
            <w:tcBorders>
              <w:left w:val="nil"/>
              <w:right w:val="nil"/>
            </w:tcBorders>
            <w:shd w:val="clear" w:color="auto" w:fill="auto"/>
            <w:noWrap/>
          </w:tcPr>
          <w:p w14:paraId="5007CAEF" w14:textId="77777777" w:rsidR="00F6176E" w:rsidRPr="00D10735" w:rsidRDefault="00F6176E" w:rsidP="00F6176E">
            <w:pPr>
              <w:pStyle w:val="TableCell2-2"/>
              <w:ind w:right="57"/>
              <w:jc w:val="right"/>
            </w:pPr>
          </w:p>
        </w:tc>
        <w:tc>
          <w:tcPr>
            <w:tcW w:w="794" w:type="dxa"/>
            <w:tcBorders>
              <w:left w:val="nil"/>
              <w:right w:val="nil"/>
            </w:tcBorders>
            <w:shd w:val="clear" w:color="auto" w:fill="auto"/>
            <w:noWrap/>
          </w:tcPr>
          <w:p w14:paraId="56010F49" w14:textId="77777777" w:rsidR="00F6176E" w:rsidRPr="00882097" w:rsidRDefault="00F6176E" w:rsidP="00F6176E">
            <w:pPr>
              <w:pStyle w:val="TableCell2-2"/>
              <w:ind w:right="57"/>
              <w:jc w:val="right"/>
            </w:pPr>
          </w:p>
        </w:tc>
        <w:tc>
          <w:tcPr>
            <w:tcW w:w="737" w:type="dxa"/>
            <w:tcBorders>
              <w:left w:val="nil"/>
              <w:right w:val="nil"/>
            </w:tcBorders>
            <w:shd w:val="clear" w:color="auto" w:fill="auto"/>
            <w:noWrap/>
          </w:tcPr>
          <w:p w14:paraId="01B442E8" w14:textId="77777777" w:rsidR="00F6176E" w:rsidRPr="00882097" w:rsidRDefault="00F6176E" w:rsidP="00F6176E">
            <w:pPr>
              <w:pStyle w:val="TableCell2-2"/>
              <w:ind w:right="57"/>
              <w:jc w:val="right"/>
            </w:pPr>
          </w:p>
        </w:tc>
        <w:tc>
          <w:tcPr>
            <w:tcW w:w="794" w:type="dxa"/>
            <w:tcBorders>
              <w:left w:val="nil"/>
            </w:tcBorders>
            <w:shd w:val="clear" w:color="auto" w:fill="auto"/>
            <w:noWrap/>
          </w:tcPr>
          <w:p w14:paraId="7B777A85" w14:textId="77777777" w:rsidR="00F6176E" w:rsidRPr="00882097" w:rsidRDefault="00F6176E" w:rsidP="00F6176E">
            <w:pPr>
              <w:pStyle w:val="TableCell2-2"/>
              <w:ind w:right="57"/>
              <w:jc w:val="right"/>
            </w:pPr>
          </w:p>
        </w:tc>
        <w:tc>
          <w:tcPr>
            <w:tcW w:w="737" w:type="dxa"/>
            <w:tcBorders>
              <w:right w:val="nil"/>
            </w:tcBorders>
            <w:shd w:val="clear" w:color="auto" w:fill="auto"/>
            <w:noWrap/>
          </w:tcPr>
          <w:p w14:paraId="31A44205" w14:textId="77777777" w:rsidR="00F6176E" w:rsidRPr="00882097" w:rsidRDefault="00F6176E" w:rsidP="00F6176E">
            <w:pPr>
              <w:pStyle w:val="TableCell2-2"/>
              <w:ind w:right="57"/>
              <w:jc w:val="right"/>
            </w:pPr>
            <w:r>
              <w:t>62</w:t>
            </w:r>
          </w:p>
        </w:tc>
      </w:tr>
      <w:tr w:rsidR="00F6176E" w:rsidRPr="00882097" w14:paraId="1304CCCC" w14:textId="77777777" w:rsidTr="00A816A5">
        <w:tblPrEx>
          <w:tblBorders>
            <w:insideH w:val="single" w:sz="4" w:space="0" w:color="auto"/>
            <w:insideV w:val="single" w:sz="4" w:space="0" w:color="auto"/>
          </w:tblBorders>
        </w:tblPrEx>
        <w:tc>
          <w:tcPr>
            <w:tcW w:w="538" w:type="dxa"/>
            <w:tcBorders>
              <w:left w:val="nil"/>
              <w:right w:val="nil"/>
            </w:tcBorders>
            <w:shd w:val="clear" w:color="auto" w:fill="auto"/>
            <w:noWrap/>
          </w:tcPr>
          <w:p w14:paraId="709B2468" w14:textId="77777777" w:rsidR="00F6176E" w:rsidRPr="00882097" w:rsidRDefault="00F6176E" w:rsidP="00F6176E">
            <w:pPr>
              <w:pStyle w:val="TableCell2-2Break"/>
            </w:pPr>
          </w:p>
        </w:tc>
        <w:tc>
          <w:tcPr>
            <w:tcW w:w="964" w:type="dxa"/>
            <w:tcBorders>
              <w:left w:val="nil"/>
              <w:right w:val="nil"/>
            </w:tcBorders>
            <w:shd w:val="clear" w:color="auto" w:fill="auto"/>
            <w:noWrap/>
          </w:tcPr>
          <w:p w14:paraId="0AD0A6B1" w14:textId="77777777" w:rsidR="00F6176E" w:rsidRPr="00DE00A5" w:rsidRDefault="00F6176E" w:rsidP="00F6176E">
            <w:pPr>
              <w:pStyle w:val="TableCell2-2Break"/>
            </w:pPr>
            <w:r w:rsidRPr="00DE00A5">
              <w:t>Total</w:t>
            </w:r>
          </w:p>
        </w:tc>
        <w:tc>
          <w:tcPr>
            <w:tcW w:w="737" w:type="dxa"/>
            <w:tcBorders>
              <w:left w:val="nil"/>
              <w:right w:val="nil"/>
            </w:tcBorders>
            <w:shd w:val="clear" w:color="auto" w:fill="auto"/>
            <w:noWrap/>
          </w:tcPr>
          <w:p w14:paraId="01977FFD" w14:textId="77777777" w:rsidR="00F6176E" w:rsidRPr="00882097" w:rsidRDefault="00F6176E" w:rsidP="00F6176E">
            <w:pPr>
              <w:pStyle w:val="TableCell2-2Break"/>
              <w:ind w:right="57"/>
              <w:jc w:val="right"/>
            </w:pPr>
          </w:p>
        </w:tc>
        <w:tc>
          <w:tcPr>
            <w:tcW w:w="794" w:type="dxa"/>
            <w:tcBorders>
              <w:left w:val="nil"/>
              <w:right w:val="nil"/>
            </w:tcBorders>
            <w:shd w:val="clear" w:color="auto" w:fill="auto"/>
            <w:noWrap/>
          </w:tcPr>
          <w:p w14:paraId="2C15BC6B" w14:textId="77777777" w:rsidR="00F6176E" w:rsidRPr="00D10735" w:rsidRDefault="00F6176E" w:rsidP="00F6176E">
            <w:pPr>
              <w:pStyle w:val="TableCell2-2Break"/>
              <w:ind w:right="57"/>
              <w:jc w:val="right"/>
            </w:pPr>
          </w:p>
        </w:tc>
        <w:tc>
          <w:tcPr>
            <w:tcW w:w="794" w:type="dxa"/>
            <w:tcBorders>
              <w:left w:val="nil"/>
              <w:right w:val="nil"/>
            </w:tcBorders>
            <w:shd w:val="clear" w:color="auto" w:fill="auto"/>
            <w:noWrap/>
          </w:tcPr>
          <w:p w14:paraId="58EA0E7E" w14:textId="77777777" w:rsidR="00F6176E" w:rsidRPr="00882097" w:rsidRDefault="00F6176E" w:rsidP="00F6176E">
            <w:pPr>
              <w:pStyle w:val="TableCell2-2Break"/>
            </w:pPr>
          </w:p>
        </w:tc>
        <w:tc>
          <w:tcPr>
            <w:tcW w:w="737" w:type="dxa"/>
            <w:tcBorders>
              <w:left w:val="nil"/>
              <w:right w:val="nil"/>
            </w:tcBorders>
            <w:shd w:val="clear" w:color="auto" w:fill="auto"/>
            <w:noWrap/>
          </w:tcPr>
          <w:p w14:paraId="263AD0E7" w14:textId="77777777" w:rsidR="00F6176E" w:rsidRPr="00882097" w:rsidRDefault="00F6176E" w:rsidP="00F6176E">
            <w:pPr>
              <w:pStyle w:val="TableCell2-2Break"/>
              <w:ind w:right="57"/>
              <w:jc w:val="right"/>
            </w:pPr>
          </w:p>
        </w:tc>
        <w:tc>
          <w:tcPr>
            <w:tcW w:w="794" w:type="dxa"/>
            <w:tcBorders>
              <w:left w:val="nil"/>
            </w:tcBorders>
            <w:shd w:val="clear" w:color="auto" w:fill="auto"/>
            <w:noWrap/>
          </w:tcPr>
          <w:p w14:paraId="396CF6E6" w14:textId="77777777" w:rsidR="00F6176E" w:rsidRPr="00882097" w:rsidRDefault="00F6176E" w:rsidP="00F6176E">
            <w:pPr>
              <w:pStyle w:val="TableCell2-2Break"/>
              <w:ind w:right="57"/>
              <w:jc w:val="right"/>
            </w:pPr>
          </w:p>
        </w:tc>
        <w:tc>
          <w:tcPr>
            <w:tcW w:w="737" w:type="dxa"/>
            <w:tcBorders>
              <w:right w:val="nil"/>
            </w:tcBorders>
            <w:shd w:val="clear" w:color="auto" w:fill="auto"/>
            <w:noWrap/>
          </w:tcPr>
          <w:p w14:paraId="2448AC40" w14:textId="77777777" w:rsidR="00F6176E" w:rsidRPr="00882097" w:rsidRDefault="00F6176E" w:rsidP="00F6176E">
            <w:pPr>
              <w:pStyle w:val="TableCell2-2Break"/>
              <w:ind w:right="57"/>
              <w:jc w:val="right"/>
            </w:pPr>
            <w:r>
              <w:t>710</w:t>
            </w:r>
          </w:p>
        </w:tc>
      </w:tr>
    </w:tbl>
    <w:p w14:paraId="3A3174C4" w14:textId="1751FC8A" w:rsidR="00212AB8" w:rsidRDefault="00212AB8" w:rsidP="00212AB8">
      <w:pPr>
        <w:pStyle w:val="Body0000after05before"/>
      </w:pPr>
      <w:r>
        <w:t xml:space="preserve">This tendency for the clause-final position to be the preferred site for the </w:t>
      </w:r>
      <w:r w:rsidR="00B7093A">
        <w:t>‘</w:t>
      </w:r>
      <w:r>
        <w:t>heavy</w:t>
      </w:r>
      <w:r w:rsidR="00B7093A">
        <w:t>’</w:t>
      </w:r>
      <w:r w:rsidR="00F6176E">
        <w:t xml:space="preserve"> long pronoun forms</w:t>
      </w:r>
      <w:r>
        <w:t xml:space="preserve"> affects the choice of </w:t>
      </w:r>
      <w:r w:rsidR="000F1D7F">
        <w:t xml:space="preserve">the </w:t>
      </w:r>
      <w:r>
        <w:t xml:space="preserve">pronoun form for the </w:t>
      </w:r>
      <w:r w:rsidR="000F1D7F">
        <w:t xml:space="preserve">different object </w:t>
      </w:r>
      <w:r>
        <w:t xml:space="preserve">slots, as shown in </w:t>
      </w:r>
      <w:r>
        <w:fldChar w:fldCharType="begin"/>
      </w:r>
      <w:r>
        <w:instrText xml:space="preserve"> REF _Ref351371891 \h </w:instrText>
      </w:r>
      <w:r>
        <w:fldChar w:fldCharType="separate"/>
      </w:r>
      <w:r w:rsidR="00154D81" w:rsidRPr="007A0BC8">
        <w:t>(</w:t>
      </w:r>
      <w:r w:rsidR="00154D81">
        <w:rPr>
          <w:noProof/>
        </w:rPr>
        <w:t>2</w:t>
      </w:r>
      <w:r w:rsidR="00154D81" w:rsidRPr="007A0BC8">
        <w:t>)</w:t>
      </w:r>
      <w:r>
        <w:fldChar w:fldCharType="end"/>
      </w:r>
      <w:r>
        <w:t xml:space="preserve"> to </w:t>
      </w:r>
      <w:r w:rsidR="007B56BB">
        <w:fldChar w:fldCharType="begin"/>
      </w:r>
      <w:r w:rsidR="007B56BB">
        <w:instrText xml:space="preserve"> REF _Ref403394473 \h </w:instrText>
      </w:r>
      <w:r w:rsidR="007B56BB">
        <w:fldChar w:fldCharType="separate"/>
      </w:r>
      <w:r w:rsidR="00154D81" w:rsidRPr="007A0BC8">
        <w:t>(</w:t>
      </w:r>
      <w:r w:rsidR="00154D81">
        <w:rPr>
          <w:noProof/>
        </w:rPr>
        <w:t>12</w:t>
      </w:r>
      <w:r w:rsidR="00154D81" w:rsidRPr="007A0BC8">
        <w:t>)</w:t>
      </w:r>
      <w:r w:rsidR="007B56BB">
        <w:fldChar w:fldCharType="end"/>
      </w:r>
      <w:r>
        <w:t>.</w:t>
      </w:r>
    </w:p>
    <w:p w14:paraId="1659680F" w14:textId="404B26F1" w:rsidR="00212AB8" w:rsidRDefault="0058641A" w:rsidP="00F6176E">
      <w:pPr>
        <w:pStyle w:val="Body0505after"/>
      </w:pPr>
      <w:r>
        <w:t xml:space="preserve">In the examples in </w:t>
      </w:r>
      <w:r>
        <w:fldChar w:fldCharType="begin"/>
      </w:r>
      <w:r>
        <w:instrText xml:space="preserve"> REF _Ref351371891 \h </w:instrText>
      </w:r>
      <w:r>
        <w:fldChar w:fldCharType="separate"/>
      </w:r>
      <w:r w:rsidR="00154D81" w:rsidRPr="007A0BC8">
        <w:t>(</w:t>
      </w:r>
      <w:r w:rsidR="00154D81">
        <w:rPr>
          <w:noProof/>
        </w:rPr>
        <w:t>2</w:t>
      </w:r>
      <w:r w:rsidR="00154D81" w:rsidRPr="007A0BC8">
        <w:t>)</w:t>
      </w:r>
      <w:r>
        <w:fldChar w:fldCharType="end"/>
      </w:r>
      <w:r>
        <w:t xml:space="preserve"> to </w:t>
      </w:r>
      <w:r>
        <w:fldChar w:fldCharType="begin"/>
      </w:r>
      <w:r>
        <w:instrText xml:space="preserve"> REF _Ref386816327 \h </w:instrText>
      </w:r>
      <w:r>
        <w:fldChar w:fldCharType="separate"/>
      </w:r>
      <w:r w:rsidR="00154D81" w:rsidRPr="007A0BC8">
        <w:t>(</w:t>
      </w:r>
      <w:r w:rsidR="00154D81">
        <w:rPr>
          <w:noProof/>
        </w:rPr>
        <w:t>5</w:t>
      </w:r>
      <w:r w:rsidR="00154D81" w:rsidRPr="007A0BC8">
        <w:t>)</w:t>
      </w:r>
      <w:r>
        <w:fldChar w:fldCharType="end"/>
      </w:r>
      <w:r>
        <w:t>, the pronouns take the direct object slot</w:t>
      </w:r>
      <w:r w:rsidR="00202375">
        <w:t xml:space="preserve"> in monotransitive clauses</w:t>
      </w:r>
      <w:r>
        <w:t xml:space="preserve">. </w:t>
      </w:r>
      <w:r w:rsidR="00212AB8">
        <w:t>When the direct object occurs in clause-internal position, both the long and the short pronoun forms are used</w:t>
      </w:r>
      <w:r w:rsidR="00D303BF">
        <w:t xml:space="preserve">, as shown with </w:t>
      </w:r>
      <w:r w:rsidR="00212AB8">
        <w:t xml:space="preserve">long </w:t>
      </w:r>
      <w:r w:rsidR="00212AB8" w:rsidRPr="0082567F">
        <w:rPr>
          <w:rStyle w:val="ChItalBold"/>
        </w:rPr>
        <w:t>dia</w:t>
      </w:r>
      <w:r w:rsidR="00212AB8">
        <w:t xml:space="preserve"> </w:t>
      </w:r>
      <w:r w:rsidR="00B7093A">
        <w:t>‘</w:t>
      </w:r>
      <w:r w:rsidR="00212AB8" w:rsidRPr="0099608C">
        <w:rPr>
          <w:rStyle w:val="ChSmallCaps"/>
        </w:rPr>
        <w:t>3sg</w:t>
      </w:r>
      <w:r w:rsidR="00B7093A">
        <w:t>’</w:t>
      </w:r>
      <w:r w:rsidR="00212AB8">
        <w:t xml:space="preserve"> in </w:t>
      </w:r>
      <w:r w:rsidR="00212AB8">
        <w:fldChar w:fldCharType="begin"/>
      </w:r>
      <w:r w:rsidR="00212AB8">
        <w:instrText xml:space="preserve"> REF _Ref351371891 \h </w:instrText>
      </w:r>
      <w:r w:rsidR="00212AB8">
        <w:fldChar w:fldCharType="separate"/>
      </w:r>
      <w:r w:rsidR="00154D81" w:rsidRPr="007A0BC8">
        <w:t>(</w:t>
      </w:r>
      <w:r w:rsidR="00154D81">
        <w:rPr>
          <w:noProof/>
        </w:rPr>
        <w:t>2</w:t>
      </w:r>
      <w:r w:rsidR="00154D81" w:rsidRPr="007A0BC8">
        <w:t>)</w:t>
      </w:r>
      <w:r w:rsidR="00212AB8">
        <w:fldChar w:fldCharType="end"/>
      </w:r>
      <w:r w:rsidR="00212AB8">
        <w:t xml:space="preserve"> </w:t>
      </w:r>
      <w:r w:rsidR="00D303BF">
        <w:t xml:space="preserve">and </w:t>
      </w:r>
      <w:r w:rsidR="00827FAF">
        <w:t xml:space="preserve">short </w:t>
      </w:r>
      <w:r w:rsidR="00827FAF" w:rsidRPr="00D303BF">
        <w:rPr>
          <w:rStyle w:val="ChItalBold"/>
        </w:rPr>
        <w:t>de</w:t>
      </w:r>
      <w:r w:rsidR="00827FAF">
        <w:t xml:space="preserve"> </w:t>
      </w:r>
      <w:r w:rsidR="00B7093A">
        <w:t>‘</w:t>
      </w:r>
      <w:r w:rsidR="00827FAF" w:rsidRPr="00D303BF">
        <w:rPr>
          <w:rStyle w:val="ChSmallCaps"/>
        </w:rPr>
        <w:t>3sg</w:t>
      </w:r>
      <w:r w:rsidR="00B7093A">
        <w:t>’</w:t>
      </w:r>
      <w:r w:rsidR="00827FAF">
        <w:t xml:space="preserve"> in </w:t>
      </w:r>
      <w:r w:rsidR="00D303BF">
        <w:fldChar w:fldCharType="begin"/>
      </w:r>
      <w:r w:rsidR="00D303BF">
        <w:instrText xml:space="preserve"> REF _Ref403393157 \h </w:instrText>
      </w:r>
      <w:r w:rsidR="00D303BF">
        <w:fldChar w:fldCharType="separate"/>
      </w:r>
      <w:r w:rsidR="00154D81" w:rsidRPr="007A0BC8">
        <w:t>(</w:t>
      </w:r>
      <w:r w:rsidR="00154D81">
        <w:rPr>
          <w:noProof/>
        </w:rPr>
        <w:t>3</w:t>
      </w:r>
      <w:r w:rsidR="00154D81" w:rsidRPr="007A0BC8">
        <w:t>)</w:t>
      </w:r>
      <w:r w:rsidR="00D303BF">
        <w:fldChar w:fldCharType="end"/>
      </w:r>
      <w:r w:rsidR="00D303BF">
        <w:t xml:space="preserve">. </w:t>
      </w:r>
      <w:r w:rsidR="00212AB8">
        <w:t>When the direct object occurs in clause-final position, speakers typically take the long pronoun form</w:t>
      </w:r>
      <w:r w:rsidR="00D303BF">
        <w:t>,</w:t>
      </w:r>
      <w:r w:rsidR="00212AB8">
        <w:t xml:space="preserve"> </w:t>
      </w:r>
      <w:r w:rsidR="00D303BF">
        <w:t xml:space="preserve">such as </w:t>
      </w:r>
      <w:r w:rsidR="00212AB8">
        <w:rPr>
          <w:rStyle w:val="ChItalBold"/>
        </w:rPr>
        <w:t>saya</w:t>
      </w:r>
      <w:r w:rsidR="00212AB8">
        <w:t xml:space="preserve"> </w:t>
      </w:r>
      <w:r w:rsidR="00B7093A">
        <w:t>‘</w:t>
      </w:r>
      <w:r w:rsidR="00212AB8" w:rsidRPr="0099608C">
        <w:rPr>
          <w:rStyle w:val="ChSmallCaps"/>
        </w:rPr>
        <w:t>1sg</w:t>
      </w:r>
      <w:r w:rsidR="00B7093A">
        <w:t>’</w:t>
      </w:r>
      <w:r w:rsidR="00212AB8">
        <w:t xml:space="preserve"> in </w:t>
      </w:r>
      <w:r w:rsidR="00212AB8">
        <w:fldChar w:fldCharType="begin"/>
      </w:r>
      <w:r w:rsidR="00212AB8">
        <w:instrText xml:space="preserve"> REF _Ref350421572 \h </w:instrText>
      </w:r>
      <w:r w:rsidR="00212AB8">
        <w:fldChar w:fldCharType="separate"/>
      </w:r>
      <w:r w:rsidR="00154D81" w:rsidRPr="007A0BC8">
        <w:t>(</w:t>
      </w:r>
      <w:r w:rsidR="00154D81">
        <w:rPr>
          <w:noProof/>
        </w:rPr>
        <w:t>4</w:t>
      </w:r>
      <w:r w:rsidR="00154D81" w:rsidRPr="007A0BC8">
        <w:t>)</w:t>
      </w:r>
      <w:r w:rsidR="00212AB8">
        <w:fldChar w:fldCharType="end"/>
      </w:r>
      <w:r w:rsidR="00212AB8">
        <w:t xml:space="preserve">. Only rarely do speakers employ a short pronoun form in clause-final position, such as </w:t>
      </w:r>
      <w:r w:rsidR="00212AB8" w:rsidRPr="009A6627">
        <w:rPr>
          <w:rStyle w:val="ChItalBold"/>
        </w:rPr>
        <w:t>sa</w:t>
      </w:r>
      <w:r w:rsidR="00212AB8">
        <w:t xml:space="preserve"> </w:t>
      </w:r>
      <w:r w:rsidR="00B7093A">
        <w:t>‘</w:t>
      </w:r>
      <w:r w:rsidR="00212AB8" w:rsidRPr="0099608C">
        <w:rPr>
          <w:rStyle w:val="ChSmallCaps"/>
        </w:rPr>
        <w:t>1sg</w:t>
      </w:r>
      <w:r w:rsidR="00B7093A">
        <w:t>’</w:t>
      </w:r>
      <w:r w:rsidR="00212AB8">
        <w:t xml:space="preserve"> in</w:t>
      </w:r>
      <w:r w:rsidR="00445B11">
        <w:t xml:space="preserve"> </w:t>
      </w:r>
      <w:r w:rsidR="00445B11">
        <w:fldChar w:fldCharType="begin"/>
      </w:r>
      <w:r w:rsidR="00445B11">
        <w:instrText xml:space="preserve"> REF _Ref386816327 \h </w:instrText>
      </w:r>
      <w:r w:rsidR="00445B11">
        <w:fldChar w:fldCharType="separate"/>
      </w:r>
      <w:r w:rsidR="00154D81" w:rsidRPr="007A0BC8">
        <w:t>(</w:t>
      </w:r>
      <w:r w:rsidR="00154D81">
        <w:rPr>
          <w:noProof/>
        </w:rPr>
        <w:t>5</w:t>
      </w:r>
      <w:r w:rsidR="00154D81" w:rsidRPr="007A0BC8">
        <w:t>)</w:t>
      </w:r>
      <w:r w:rsidR="00445B11">
        <w:fldChar w:fldCharType="end"/>
      </w:r>
      <w:r w:rsidR="00536EFF">
        <w:t>.</w:t>
      </w:r>
    </w:p>
    <w:p w14:paraId="7EF9CDA7" w14:textId="03FB4082" w:rsidR="00A62CFA" w:rsidRDefault="00A62CFA" w:rsidP="00A62CFA">
      <w:pPr>
        <w:pStyle w:val="ExampleTitle"/>
      </w:pPr>
      <w:r>
        <w:t xml:space="preserve">Pronouns in </w:t>
      </w:r>
      <w:r w:rsidR="00536EFF">
        <w:t>the direct object slot</w:t>
      </w:r>
      <w:r w:rsidR="00C75224">
        <w:t xml:space="preserve"> in monotransitive clauses</w:t>
      </w:r>
    </w:p>
    <w:tbl>
      <w:tblPr>
        <w:tblW w:w="0" w:type="auto"/>
        <w:tblCellMar>
          <w:left w:w="42" w:type="dxa"/>
          <w:right w:w="42" w:type="dxa"/>
        </w:tblCellMar>
        <w:tblLook w:val="01E0" w:firstRow="1" w:lastRow="1" w:firstColumn="1" w:lastColumn="1" w:noHBand="0" w:noVBand="0"/>
      </w:tblPr>
      <w:tblGrid>
        <w:gridCol w:w="709"/>
        <w:gridCol w:w="489"/>
        <w:gridCol w:w="773"/>
        <w:gridCol w:w="640"/>
        <w:gridCol w:w="489"/>
        <w:gridCol w:w="360"/>
        <w:gridCol w:w="684"/>
      </w:tblGrid>
      <w:tr w:rsidR="00AC23C4" w:rsidRPr="00414A9C" w14:paraId="78EEB4EE" w14:textId="77777777" w:rsidTr="00AC23C4">
        <w:tc>
          <w:tcPr>
            <w:tcW w:w="709" w:type="dxa"/>
            <w:shd w:val="clear" w:color="auto" w:fill="auto"/>
          </w:tcPr>
          <w:p w14:paraId="50538770" w14:textId="77777777" w:rsidR="00212AB8" w:rsidRPr="008A3EB0" w:rsidRDefault="00212AB8" w:rsidP="00212AB8">
            <w:pPr>
              <w:pStyle w:val="O0Nwnext"/>
            </w:pPr>
            <w:bookmarkStart w:id="2838" w:name="_Ref351371891"/>
            <w:r w:rsidRPr="007A0BC8">
              <w:t>(</w:t>
            </w:r>
            <w:fldSimple w:instr=" SEQ ( \* ARABIC \s 1 ">
              <w:r w:rsidR="00154D81">
                <w:rPr>
                  <w:noProof/>
                </w:rPr>
                <w:t>2</w:t>
              </w:r>
            </w:fldSimple>
            <w:r w:rsidRPr="007A0BC8">
              <w:t>)</w:t>
            </w:r>
            <w:bookmarkEnd w:id="2838"/>
          </w:p>
        </w:tc>
        <w:tc>
          <w:tcPr>
            <w:tcW w:w="489" w:type="dxa"/>
            <w:shd w:val="clear" w:color="auto" w:fill="auto"/>
          </w:tcPr>
          <w:p w14:paraId="2F7FB29F" w14:textId="77777777" w:rsidR="00212AB8" w:rsidRPr="00EE3242" w:rsidRDefault="00212AB8" w:rsidP="00212AB8">
            <w:pPr>
              <w:pStyle w:val="Text"/>
            </w:pPr>
            <w:r w:rsidRPr="00EE3242">
              <w:t>sa</w:t>
            </w:r>
          </w:p>
        </w:tc>
        <w:tc>
          <w:tcPr>
            <w:tcW w:w="773" w:type="dxa"/>
            <w:shd w:val="clear" w:color="auto" w:fill="auto"/>
          </w:tcPr>
          <w:p w14:paraId="50F45CEC" w14:textId="77777777" w:rsidR="00212AB8" w:rsidRPr="00EE3242" w:rsidRDefault="00212AB8" w:rsidP="00212AB8">
            <w:pPr>
              <w:pStyle w:val="Text"/>
            </w:pPr>
            <w:r>
              <w:t>su</w:t>
            </w:r>
          </w:p>
        </w:tc>
        <w:tc>
          <w:tcPr>
            <w:tcW w:w="640" w:type="dxa"/>
            <w:shd w:val="clear" w:color="auto" w:fill="auto"/>
          </w:tcPr>
          <w:p w14:paraId="499D976F" w14:textId="77777777" w:rsidR="00212AB8" w:rsidRPr="00EE3242" w:rsidRDefault="00212AB8" w:rsidP="00212AB8">
            <w:pPr>
              <w:pStyle w:val="Text"/>
            </w:pPr>
            <w:r w:rsidRPr="00EE3242">
              <w:t>pukul</w:t>
            </w:r>
          </w:p>
        </w:tc>
        <w:tc>
          <w:tcPr>
            <w:tcW w:w="489" w:type="dxa"/>
            <w:shd w:val="clear" w:color="auto" w:fill="auto"/>
          </w:tcPr>
          <w:p w14:paraId="3DC76507" w14:textId="77777777" w:rsidR="00212AB8" w:rsidRPr="002A1BE3" w:rsidRDefault="00212AB8" w:rsidP="00212AB8">
            <w:pPr>
              <w:pStyle w:val="Text"/>
              <w:rPr>
                <w:rStyle w:val="ChBlueBold"/>
              </w:rPr>
            </w:pPr>
            <w:r w:rsidRPr="002A1BE3">
              <w:rPr>
                <w:rStyle w:val="ChBlueBold"/>
              </w:rPr>
              <w:t>dia</w:t>
            </w:r>
          </w:p>
        </w:tc>
        <w:tc>
          <w:tcPr>
            <w:tcW w:w="360" w:type="dxa"/>
            <w:shd w:val="clear" w:color="auto" w:fill="auto"/>
          </w:tcPr>
          <w:p w14:paraId="257B8002" w14:textId="77777777" w:rsidR="00212AB8" w:rsidRPr="00EE3242" w:rsidRDefault="00212AB8" w:rsidP="00212AB8">
            <w:pPr>
              <w:pStyle w:val="Text"/>
            </w:pPr>
            <w:r w:rsidRPr="00EE3242">
              <w:t>di</w:t>
            </w:r>
          </w:p>
        </w:tc>
        <w:tc>
          <w:tcPr>
            <w:tcW w:w="684" w:type="dxa"/>
            <w:shd w:val="clear" w:color="auto" w:fill="auto"/>
          </w:tcPr>
          <w:p w14:paraId="0DEA84A0" w14:textId="77777777" w:rsidR="00212AB8" w:rsidRPr="00EE3242" w:rsidRDefault="00212AB8" w:rsidP="00212AB8">
            <w:pPr>
              <w:pStyle w:val="Text"/>
            </w:pPr>
            <w:r w:rsidRPr="00EE3242">
              <w:t>kamar</w:t>
            </w:r>
          </w:p>
        </w:tc>
      </w:tr>
      <w:tr w:rsidR="00AC23C4" w:rsidRPr="00AC23C4" w14:paraId="6D4E9AE9" w14:textId="77777777" w:rsidTr="00AC23C4">
        <w:tc>
          <w:tcPr>
            <w:tcW w:w="709" w:type="dxa"/>
            <w:shd w:val="clear" w:color="auto" w:fill="auto"/>
          </w:tcPr>
          <w:p w14:paraId="78A0013F" w14:textId="77777777" w:rsidR="00212AB8" w:rsidRPr="00EE3242" w:rsidRDefault="00212AB8" w:rsidP="00212AB8">
            <w:pPr>
              <w:pStyle w:val="GlossEng"/>
            </w:pPr>
          </w:p>
        </w:tc>
        <w:tc>
          <w:tcPr>
            <w:tcW w:w="489" w:type="dxa"/>
            <w:shd w:val="clear" w:color="auto" w:fill="auto"/>
          </w:tcPr>
          <w:p w14:paraId="2D5CD895" w14:textId="77777777" w:rsidR="00212AB8" w:rsidRPr="0099608C" w:rsidRDefault="00212AB8" w:rsidP="00212AB8">
            <w:pPr>
              <w:pStyle w:val="GlossEng"/>
              <w:rPr>
                <w:rStyle w:val="ChSmallCaps"/>
              </w:rPr>
            </w:pPr>
            <w:r w:rsidRPr="0099608C">
              <w:rPr>
                <w:rStyle w:val="ChSmallCaps"/>
              </w:rPr>
              <w:t>1sg</w:t>
            </w:r>
          </w:p>
        </w:tc>
        <w:tc>
          <w:tcPr>
            <w:tcW w:w="773" w:type="dxa"/>
            <w:shd w:val="clear" w:color="auto" w:fill="auto"/>
          </w:tcPr>
          <w:p w14:paraId="5DED87FF" w14:textId="77777777" w:rsidR="00212AB8" w:rsidRPr="00EE3242" w:rsidRDefault="00212AB8" w:rsidP="00212AB8">
            <w:pPr>
              <w:pStyle w:val="GlossEng"/>
            </w:pPr>
            <w:r w:rsidRPr="00EE3242">
              <w:t>already</w:t>
            </w:r>
          </w:p>
        </w:tc>
        <w:tc>
          <w:tcPr>
            <w:tcW w:w="640" w:type="dxa"/>
            <w:shd w:val="clear" w:color="auto" w:fill="auto"/>
          </w:tcPr>
          <w:p w14:paraId="7C87207E" w14:textId="77777777" w:rsidR="00212AB8" w:rsidRPr="00EE3242" w:rsidRDefault="00212AB8" w:rsidP="00212AB8">
            <w:pPr>
              <w:pStyle w:val="GlossEng"/>
            </w:pPr>
            <w:r w:rsidRPr="00EE3242">
              <w:t>hit</w:t>
            </w:r>
          </w:p>
        </w:tc>
        <w:tc>
          <w:tcPr>
            <w:tcW w:w="489" w:type="dxa"/>
            <w:shd w:val="clear" w:color="auto" w:fill="auto"/>
          </w:tcPr>
          <w:p w14:paraId="66F68053" w14:textId="77777777" w:rsidR="00212AB8" w:rsidRPr="0099608C" w:rsidRDefault="00212AB8" w:rsidP="00212AB8">
            <w:pPr>
              <w:pStyle w:val="GlossEng"/>
              <w:rPr>
                <w:rStyle w:val="ChSmallCaps"/>
              </w:rPr>
            </w:pPr>
            <w:r w:rsidRPr="0099608C">
              <w:rPr>
                <w:rStyle w:val="ChSmallCaps"/>
              </w:rPr>
              <w:t>3sg</w:t>
            </w:r>
          </w:p>
        </w:tc>
        <w:tc>
          <w:tcPr>
            <w:tcW w:w="360" w:type="dxa"/>
            <w:shd w:val="clear" w:color="auto" w:fill="auto"/>
          </w:tcPr>
          <w:p w14:paraId="19A5E86A" w14:textId="77777777" w:rsidR="00212AB8" w:rsidRPr="00EE3242" w:rsidRDefault="00212AB8" w:rsidP="00212AB8">
            <w:pPr>
              <w:pStyle w:val="GlossEng"/>
            </w:pPr>
            <w:r w:rsidRPr="00EE3242">
              <w:t>at</w:t>
            </w:r>
          </w:p>
        </w:tc>
        <w:tc>
          <w:tcPr>
            <w:tcW w:w="684" w:type="dxa"/>
            <w:shd w:val="clear" w:color="auto" w:fill="auto"/>
          </w:tcPr>
          <w:p w14:paraId="0CD1F271" w14:textId="77777777" w:rsidR="00212AB8" w:rsidRPr="00EE3242" w:rsidRDefault="00212AB8" w:rsidP="00212AB8">
            <w:pPr>
              <w:pStyle w:val="GlossEng"/>
            </w:pPr>
            <w:r w:rsidRPr="00EE3242">
              <w:t>room</w:t>
            </w:r>
          </w:p>
        </w:tc>
      </w:tr>
    </w:tbl>
    <w:p w14:paraId="7B99CFE2" w14:textId="213B155B" w:rsidR="00212AB8" w:rsidRPr="00072AF1" w:rsidRDefault="00B7093A" w:rsidP="00212AB8">
      <w:pPr>
        <w:pStyle w:val="FreeTranslEng"/>
      </w:pPr>
      <w:r>
        <w:t>‘</w:t>
      </w:r>
      <w:r w:rsidR="00212AB8">
        <w:t xml:space="preserve">I already hit </w:t>
      </w:r>
      <w:r w:rsidR="00212AB8" w:rsidRPr="002A1BE3">
        <w:rPr>
          <w:rStyle w:val="ChBlueBold"/>
        </w:rPr>
        <w:t>her</w:t>
      </w:r>
      <w:r w:rsidR="00212AB8">
        <w:t xml:space="preserve"> in (her) room</w:t>
      </w:r>
      <w:r>
        <w:t>’</w:t>
      </w:r>
      <w:r w:rsidR="00212AB8">
        <w:t xml:space="preserve"> </w:t>
      </w:r>
      <w:r w:rsidR="00212AB8" w:rsidRPr="002A1BE3">
        <w:rPr>
          <w:rStyle w:val="ExampleSource"/>
        </w:rPr>
        <w:t>[081115-001a-Cv.0271]</w:t>
      </w:r>
    </w:p>
    <w:tbl>
      <w:tblPr>
        <w:tblW w:w="0" w:type="auto"/>
        <w:tblCellMar>
          <w:left w:w="42" w:type="dxa"/>
          <w:right w:w="42" w:type="dxa"/>
        </w:tblCellMar>
        <w:tblLook w:val="01E0" w:firstRow="1" w:lastRow="1" w:firstColumn="1" w:lastColumn="1" w:noHBand="0" w:noVBand="0"/>
      </w:tblPr>
      <w:tblGrid>
        <w:gridCol w:w="709"/>
        <w:gridCol w:w="489"/>
        <w:gridCol w:w="618"/>
        <w:gridCol w:w="489"/>
        <w:gridCol w:w="823"/>
      </w:tblGrid>
      <w:tr w:rsidR="00AC23C4" w:rsidRPr="00414A9C" w14:paraId="30FB3FAE" w14:textId="77777777" w:rsidTr="00AC23C4">
        <w:tc>
          <w:tcPr>
            <w:tcW w:w="709" w:type="dxa"/>
            <w:shd w:val="clear" w:color="auto" w:fill="auto"/>
          </w:tcPr>
          <w:p w14:paraId="56C8F907" w14:textId="77777777" w:rsidR="00E67C60" w:rsidRPr="008A3EB0" w:rsidRDefault="00E67C60" w:rsidP="00E67C60">
            <w:pPr>
              <w:pStyle w:val="O0Nwnext"/>
            </w:pPr>
            <w:bookmarkStart w:id="2839" w:name="_Ref403393157"/>
            <w:r w:rsidRPr="007A0BC8">
              <w:t>(</w:t>
            </w:r>
            <w:fldSimple w:instr=" SEQ ( \* ARABIC \s 1 ">
              <w:r w:rsidR="00154D81">
                <w:rPr>
                  <w:noProof/>
                </w:rPr>
                <w:t>3</w:t>
              </w:r>
            </w:fldSimple>
            <w:r w:rsidRPr="007A0BC8">
              <w:t>)</w:t>
            </w:r>
            <w:bookmarkEnd w:id="2839"/>
          </w:p>
        </w:tc>
        <w:tc>
          <w:tcPr>
            <w:tcW w:w="489" w:type="dxa"/>
            <w:shd w:val="clear" w:color="auto" w:fill="auto"/>
          </w:tcPr>
          <w:p w14:paraId="770658FB" w14:textId="77777777" w:rsidR="00E67C60" w:rsidRPr="00EE3242" w:rsidRDefault="00E67C60" w:rsidP="00E67C60">
            <w:pPr>
              <w:pStyle w:val="Text"/>
            </w:pPr>
            <w:r w:rsidRPr="00EE3242">
              <w:t>sa</w:t>
            </w:r>
          </w:p>
        </w:tc>
        <w:tc>
          <w:tcPr>
            <w:tcW w:w="618" w:type="dxa"/>
            <w:shd w:val="clear" w:color="auto" w:fill="auto"/>
          </w:tcPr>
          <w:p w14:paraId="49909469" w14:textId="77777777" w:rsidR="00E67C60" w:rsidRDefault="00E67C60" w:rsidP="00E67C60">
            <w:pPr>
              <w:pStyle w:val="Text"/>
            </w:pPr>
            <w:r>
              <w:t>tanya</w:t>
            </w:r>
          </w:p>
        </w:tc>
        <w:tc>
          <w:tcPr>
            <w:tcW w:w="489" w:type="dxa"/>
            <w:shd w:val="clear" w:color="auto" w:fill="auto"/>
          </w:tcPr>
          <w:p w14:paraId="4A9A6A78" w14:textId="77777777" w:rsidR="00E67C60" w:rsidRPr="002A1BE3" w:rsidRDefault="00E67C60" w:rsidP="00E67C60">
            <w:pPr>
              <w:pStyle w:val="Text"/>
              <w:rPr>
                <w:rStyle w:val="ChBlueBold"/>
              </w:rPr>
            </w:pPr>
            <w:r>
              <w:rPr>
                <w:rStyle w:val="ChBlueBold"/>
              </w:rPr>
              <w:t>de</w:t>
            </w:r>
          </w:p>
        </w:tc>
        <w:tc>
          <w:tcPr>
            <w:tcW w:w="823" w:type="dxa"/>
            <w:shd w:val="clear" w:color="auto" w:fill="auto"/>
          </w:tcPr>
          <w:p w14:paraId="20F34DC5" w14:textId="77777777" w:rsidR="00E67C60" w:rsidRPr="00EE3242" w:rsidRDefault="00E67C60" w:rsidP="00E67C60">
            <w:pPr>
              <w:pStyle w:val="Text"/>
            </w:pPr>
            <w:r>
              <w:t>begini</w:t>
            </w:r>
          </w:p>
        </w:tc>
      </w:tr>
      <w:tr w:rsidR="00AC23C4" w:rsidRPr="00AC23C4" w14:paraId="517B776E" w14:textId="77777777" w:rsidTr="00AC23C4">
        <w:tc>
          <w:tcPr>
            <w:tcW w:w="709" w:type="dxa"/>
            <w:shd w:val="clear" w:color="auto" w:fill="auto"/>
          </w:tcPr>
          <w:p w14:paraId="31C6CA22" w14:textId="77777777" w:rsidR="00E67C60" w:rsidRPr="00EE3242" w:rsidRDefault="00E67C60" w:rsidP="00E67C60">
            <w:pPr>
              <w:pStyle w:val="GlossEng"/>
            </w:pPr>
          </w:p>
        </w:tc>
        <w:tc>
          <w:tcPr>
            <w:tcW w:w="489" w:type="dxa"/>
            <w:shd w:val="clear" w:color="auto" w:fill="auto"/>
          </w:tcPr>
          <w:p w14:paraId="32453E9D" w14:textId="77777777" w:rsidR="00E67C60" w:rsidRPr="0099608C" w:rsidRDefault="00E67C60" w:rsidP="00E67C60">
            <w:pPr>
              <w:pStyle w:val="GlossEng"/>
              <w:rPr>
                <w:rStyle w:val="ChSmallCaps"/>
              </w:rPr>
            </w:pPr>
            <w:r w:rsidRPr="0099608C">
              <w:rPr>
                <w:rStyle w:val="ChSmallCaps"/>
              </w:rPr>
              <w:t>1sg</w:t>
            </w:r>
          </w:p>
        </w:tc>
        <w:tc>
          <w:tcPr>
            <w:tcW w:w="618" w:type="dxa"/>
            <w:shd w:val="clear" w:color="auto" w:fill="auto"/>
          </w:tcPr>
          <w:p w14:paraId="257FD2B8" w14:textId="77777777" w:rsidR="00E67C60" w:rsidRPr="00E67C60" w:rsidRDefault="00E67C60" w:rsidP="00E67C60">
            <w:pPr>
              <w:pStyle w:val="GlossEng"/>
            </w:pPr>
            <w:r w:rsidRPr="00E67C60">
              <w:t>ask</w:t>
            </w:r>
          </w:p>
        </w:tc>
        <w:tc>
          <w:tcPr>
            <w:tcW w:w="489" w:type="dxa"/>
            <w:shd w:val="clear" w:color="auto" w:fill="auto"/>
          </w:tcPr>
          <w:p w14:paraId="33C3B3D6" w14:textId="77777777" w:rsidR="00E67C60" w:rsidRPr="0099608C" w:rsidRDefault="00E67C60" w:rsidP="00E67C60">
            <w:pPr>
              <w:pStyle w:val="GlossEng"/>
              <w:rPr>
                <w:rStyle w:val="ChSmallCaps"/>
              </w:rPr>
            </w:pPr>
            <w:r w:rsidRPr="0099608C">
              <w:rPr>
                <w:rStyle w:val="ChSmallCaps"/>
              </w:rPr>
              <w:t>3sg</w:t>
            </w:r>
          </w:p>
        </w:tc>
        <w:tc>
          <w:tcPr>
            <w:tcW w:w="823" w:type="dxa"/>
            <w:shd w:val="clear" w:color="auto" w:fill="auto"/>
          </w:tcPr>
          <w:p w14:paraId="75D6EE28" w14:textId="77777777" w:rsidR="00E67C60" w:rsidRPr="007076CC" w:rsidRDefault="00E67C60" w:rsidP="00E67C60">
            <w:pPr>
              <w:pStyle w:val="GlossEng"/>
            </w:pPr>
            <w:r>
              <w:t>like.this</w:t>
            </w:r>
          </w:p>
        </w:tc>
      </w:tr>
    </w:tbl>
    <w:p w14:paraId="08A19D64" w14:textId="5C1A69DD" w:rsidR="007076CC" w:rsidRPr="00072AF1" w:rsidRDefault="00B7093A" w:rsidP="007076CC">
      <w:pPr>
        <w:pStyle w:val="FreeTranslEng"/>
      </w:pPr>
      <w:r>
        <w:t>‘</w:t>
      </w:r>
      <w:r w:rsidR="00E67C60">
        <w:t xml:space="preserve">I </w:t>
      </w:r>
      <w:r w:rsidR="00E67C60" w:rsidRPr="00E67C60">
        <w:t>asked her like this</w:t>
      </w:r>
      <w:r>
        <w:t>’</w:t>
      </w:r>
      <w:r w:rsidR="007076CC">
        <w:t xml:space="preserve"> </w:t>
      </w:r>
      <w:r w:rsidR="007076CC" w:rsidRPr="002A1BE3">
        <w:rPr>
          <w:rStyle w:val="ExampleSource"/>
        </w:rPr>
        <w:t>[</w:t>
      </w:r>
      <w:r w:rsidR="00E67C60" w:rsidRPr="00E67C60">
        <w:rPr>
          <w:rStyle w:val="ExampleSource"/>
        </w:rPr>
        <w:t>081014-016-Cv.0001</w:t>
      </w:r>
      <w:r w:rsidR="007076CC" w:rsidRPr="002A1BE3">
        <w:rPr>
          <w:rStyle w:val="ExampleSource"/>
        </w:rPr>
        <w:t>]</w:t>
      </w:r>
    </w:p>
    <w:tbl>
      <w:tblPr>
        <w:tblW w:w="3357" w:type="dxa"/>
        <w:tblCellMar>
          <w:left w:w="42" w:type="dxa"/>
          <w:right w:w="42" w:type="dxa"/>
        </w:tblCellMar>
        <w:tblLook w:val="01E0" w:firstRow="1" w:lastRow="1" w:firstColumn="1" w:lastColumn="1" w:noHBand="0" w:noVBand="0"/>
      </w:tblPr>
      <w:tblGrid>
        <w:gridCol w:w="709"/>
        <w:gridCol w:w="968"/>
        <w:gridCol w:w="489"/>
        <w:gridCol w:w="629"/>
        <w:gridCol w:w="562"/>
      </w:tblGrid>
      <w:tr w:rsidR="00202375" w:rsidRPr="00127F2F" w14:paraId="55127B41" w14:textId="77777777" w:rsidTr="00202375">
        <w:tc>
          <w:tcPr>
            <w:tcW w:w="709" w:type="dxa"/>
            <w:shd w:val="clear" w:color="auto" w:fill="auto"/>
          </w:tcPr>
          <w:p w14:paraId="3B1FC46B" w14:textId="77777777" w:rsidR="00202375" w:rsidRPr="008A3EB0" w:rsidRDefault="00202375" w:rsidP="00212AB8">
            <w:pPr>
              <w:pStyle w:val="O0Nwnext"/>
            </w:pPr>
            <w:bookmarkStart w:id="2840" w:name="_Ref350421572"/>
            <w:r w:rsidRPr="007A0BC8">
              <w:t>(</w:t>
            </w:r>
            <w:fldSimple w:instr=" SEQ ( \* ARABIC \s 1 ">
              <w:r w:rsidR="00154D81">
                <w:rPr>
                  <w:noProof/>
                </w:rPr>
                <w:t>4</w:t>
              </w:r>
            </w:fldSimple>
            <w:r w:rsidRPr="007A0BC8">
              <w:t>)</w:t>
            </w:r>
            <w:bookmarkEnd w:id="2840"/>
          </w:p>
        </w:tc>
        <w:tc>
          <w:tcPr>
            <w:tcW w:w="968" w:type="dxa"/>
            <w:shd w:val="clear" w:color="auto" w:fill="auto"/>
          </w:tcPr>
          <w:p w14:paraId="4CBF1476" w14:textId="6CFAE6F5" w:rsidR="00202375" w:rsidRPr="00127F2F" w:rsidRDefault="00202375" w:rsidP="00212AB8">
            <w:pPr>
              <w:pStyle w:val="Text"/>
            </w:pPr>
            <w:r>
              <w:t>nanti</w:t>
            </w:r>
          </w:p>
        </w:tc>
        <w:tc>
          <w:tcPr>
            <w:tcW w:w="489" w:type="dxa"/>
            <w:shd w:val="clear" w:color="auto" w:fill="auto"/>
          </w:tcPr>
          <w:p w14:paraId="5980D9AB" w14:textId="707B2F2D" w:rsidR="00202375" w:rsidRPr="00127F2F" w:rsidRDefault="00202375" w:rsidP="00212AB8">
            <w:pPr>
              <w:pStyle w:val="Text"/>
            </w:pPr>
            <w:r>
              <w:t>ko</w:t>
            </w:r>
          </w:p>
        </w:tc>
        <w:tc>
          <w:tcPr>
            <w:tcW w:w="629" w:type="dxa"/>
            <w:shd w:val="clear" w:color="auto" w:fill="auto"/>
          </w:tcPr>
          <w:p w14:paraId="3F2B570E" w14:textId="40CDBA06" w:rsidR="00202375" w:rsidRPr="00127F2F" w:rsidRDefault="00202375" w:rsidP="00212AB8">
            <w:pPr>
              <w:pStyle w:val="Text"/>
            </w:pPr>
            <w:r>
              <w:t>kejar</w:t>
            </w:r>
          </w:p>
        </w:tc>
        <w:tc>
          <w:tcPr>
            <w:tcW w:w="562" w:type="dxa"/>
            <w:shd w:val="clear" w:color="auto" w:fill="auto"/>
          </w:tcPr>
          <w:p w14:paraId="68A9CC60" w14:textId="77777777" w:rsidR="00202375" w:rsidRPr="00E43588" w:rsidRDefault="00202375" w:rsidP="00212AB8">
            <w:pPr>
              <w:pStyle w:val="Text"/>
              <w:rPr>
                <w:rStyle w:val="ChBlueBold"/>
              </w:rPr>
            </w:pPr>
            <w:r w:rsidRPr="00E43588">
              <w:rPr>
                <w:rStyle w:val="ChBlueBold"/>
              </w:rPr>
              <w:t>saya</w:t>
            </w:r>
          </w:p>
        </w:tc>
      </w:tr>
      <w:tr w:rsidR="00202375" w:rsidRPr="00414A9C" w14:paraId="4B6B908A" w14:textId="77777777" w:rsidTr="00202375">
        <w:tc>
          <w:tcPr>
            <w:tcW w:w="709" w:type="dxa"/>
            <w:shd w:val="clear" w:color="auto" w:fill="auto"/>
          </w:tcPr>
          <w:p w14:paraId="410F5A89" w14:textId="77777777" w:rsidR="00202375" w:rsidRPr="00127F2F" w:rsidRDefault="00202375" w:rsidP="001023F4">
            <w:pPr>
              <w:pStyle w:val="GlossEng"/>
            </w:pPr>
          </w:p>
        </w:tc>
        <w:tc>
          <w:tcPr>
            <w:tcW w:w="968" w:type="dxa"/>
            <w:shd w:val="clear" w:color="auto" w:fill="auto"/>
          </w:tcPr>
          <w:p w14:paraId="0510FF28" w14:textId="14C52738" w:rsidR="00202375" w:rsidRPr="00127F2F" w:rsidRDefault="00202375" w:rsidP="001023F4">
            <w:pPr>
              <w:pStyle w:val="GlossEng"/>
            </w:pPr>
            <w:r>
              <w:t>very.soon</w:t>
            </w:r>
          </w:p>
        </w:tc>
        <w:tc>
          <w:tcPr>
            <w:tcW w:w="489" w:type="dxa"/>
            <w:shd w:val="clear" w:color="auto" w:fill="auto"/>
          </w:tcPr>
          <w:p w14:paraId="78195CA6" w14:textId="6A7E41B1" w:rsidR="00202375" w:rsidRPr="0099608C" w:rsidRDefault="00202375" w:rsidP="001023F4">
            <w:pPr>
              <w:pStyle w:val="GlossEng"/>
              <w:rPr>
                <w:rStyle w:val="ChSmallCaps"/>
              </w:rPr>
            </w:pPr>
            <w:r>
              <w:rPr>
                <w:rStyle w:val="ChSmallCaps"/>
              </w:rPr>
              <w:t>2sg</w:t>
            </w:r>
          </w:p>
        </w:tc>
        <w:tc>
          <w:tcPr>
            <w:tcW w:w="629" w:type="dxa"/>
            <w:shd w:val="clear" w:color="auto" w:fill="auto"/>
          </w:tcPr>
          <w:p w14:paraId="00043236" w14:textId="08AB25E8" w:rsidR="00202375" w:rsidRPr="00127F2F" w:rsidRDefault="00202375" w:rsidP="001023F4">
            <w:pPr>
              <w:pStyle w:val="GlossEng"/>
            </w:pPr>
            <w:r>
              <w:t>chase</w:t>
            </w:r>
          </w:p>
        </w:tc>
        <w:tc>
          <w:tcPr>
            <w:tcW w:w="562" w:type="dxa"/>
            <w:shd w:val="clear" w:color="auto" w:fill="auto"/>
          </w:tcPr>
          <w:p w14:paraId="538C60D4" w14:textId="77777777" w:rsidR="00202375" w:rsidRPr="0099608C" w:rsidRDefault="00202375" w:rsidP="001023F4">
            <w:pPr>
              <w:pStyle w:val="GlossEng"/>
              <w:rPr>
                <w:rStyle w:val="ChSmallCaps"/>
              </w:rPr>
            </w:pPr>
            <w:r w:rsidRPr="0099608C">
              <w:rPr>
                <w:rStyle w:val="ChSmallCaps"/>
              </w:rPr>
              <w:t>1sg</w:t>
            </w:r>
          </w:p>
        </w:tc>
      </w:tr>
    </w:tbl>
    <w:p w14:paraId="7894CAB5" w14:textId="61CC952A" w:rsidR="00212AB8" w:rsidRPr="009E2A1C" w:rsidRDefault="00B7093A" w:rsidP="00212AB8">
      <w:pPr>
        <w:pStyle w:val="FreeTranslEng"/>
      </w:pPr>
      <w:r>
        <w:t>‘</w:t>
      </w:r>
      <w:r w:rsidR="00202375">
        <w:t>in a moment you chase</w:t>
      </w:r>
      <w:r w:rsidR="00212AB8">
        <w:t xml:space="preserve"> </w:t>
      </w:r>
      <w:r w:rsidR="00212AB8" w:rsidRPr="00E43588">
        <w:rPr>
          <w:rStyle w:val="ChBlueBold"/>
        </w:rPr>
        <w:t>me</w:t>
      </w:r>
      <w:r>
        <w:t>’</w:t>
      </w:r>
      <w:r w:rsidR="00212AB8">
        <w:t xml:space="preserve"> </w:t>
      </w:r>
      <w:r w:rsidR="001C59F7" w:rsidRPr="001C59F7">
        <w:rPr>
          <w:rStyle w:val="ExampleSource"/>
        </w:rPr>
        <w:t>[080917-004-CVHT.0001]</w:t>
      </w:r>
    </w:p>
    <w:tbl>
      <w:tblPr>
        <w:tblW w:w="4981" w:type="dxa"/>
        <w:tblCellMar>
          <w:left w:w="42" w:type="dxa"/>
          <w:right w:w="42" w:type="dxa"/>
        </w:tblCellMar>
        <w:tblLook w:val="01E0" w:firstRow="1" w:lastRow="1" w:firstColumn="1" w:lastColumn="1" w:noHBand="0" w:noVBand="0"/>
      </w:tblPr>
      <w:tblGrid>
        <w:gridCol w:w="709"/>
        <w:gridCol w:w="540"/>
        <w:gridCol w:w="529"/>
        <w:gridCol w:w="651"/>
        <w:gridCol w:w="873"/>
        <w:gridCol w:w="489"/>
        <w:gridCol w:w="806"/>
        <w:gridCol w:w="384"/>
      </w:tblGrid>
      <w:tr w:rsidR="00AC23C4" w:rsidRPr="00414A9C" w14:paraId="1DA98E23" w14:textId="77777777" w:rsidTr="00B63238">
        <w:tc>
          <w:tcPr>
            <w:tcW w:w="709" w:type="dxa"/>
            <w:shd w:val="clear" w:color="auto" w:fill="auto"/>
          </w:tcPr>
          <w:p w14:paraId="7F317404" w14:textId="77777777" w:rsidR="00212AB8" w:rsidRPr="00977318" w:rsidRDefault="00212AB8" w:rsidP="00212AB8">
            <w:pPr>
              <w:pStyle w:val="O0Nwnext"/>
            </w:pPr>
            <w:bookmarkStart w:id="2841" w:name="_Ref386816327"/>
            <w:r w:rsidRPr="007A0BC8">
              <w:t>(</w:t>
            </w:r>
            <w:fldSimple w:instr=" SEQ ( \* ARABIC \s 1 ">
              <w:r w:rsidR="00154D81">
                <w:rPr>
                  <w:noProof/>
                </w:rPr>
                <w:t>5</w:t>
              </w:r>
            </w:fldSimple>
            <w:r w:rsidRPr="007A0BC8">
              <w:t>)</w:t>
            </w:r>
            <w:bookmarkEnd w:id="2841"/>
          </w:p>
        </w:tc>
        <w:tc>
          <w:tcPr>
            <w:tcW w:w="540" w:type="dxa"/>
            <w:shd w:val="clear" w:color="auto" w:fill="auto"/>
          </w:tcPr>
          <w:p w14:paraId="273CBDCF" w14:textId="77777777" w:rsidR="00212AB8" w:rsidRPr="00494CA7" w:rsidRDefault="00212AB8" w:rsidP="00212AB8">
            <w:pPr>
              <w:pStyle w:val="Text"/>
            </w:pPr>
            <w:r w:rsidRPr="00494CA7">
              <w:t>dulu</w:t>
            </w:r>
          </w:p>
        </w:tc>
        <w:tc>
          <w:tcPr>
            <w:tcW w:w="529" w:type="dxa"/>
            <w:shd w:val="clear" w:color="auto" w:fill="auto"/>
          </w:tcPr>
          <w:p w14:paraId="604A6785" w14:textId="77777777" w:rsidR="00212AB8" w:rsidRPr="00494CA7" w:rsidRDefault="00212AB8" w:rsidP="00212AB8">
            <w:pPr>
              <w:pStyle w:val="Text"/>
            </w:pPr>
            <w:r w:rsidRPr="00494CA7">
              <w:t>bole</w:t>
            </w:r>
          </w:p>
        </w:tc>
        <w:tc>
          <w:tcPr>
            <w:tcW w:w="651" w:type="dxa"/>
            <w:shd w:val="clear" w:color="auto" w:fill="auto"/>
          </w:tcPr>
          <w:p w14:paraId="2172316F" w14:textId="77777777" w:rsidR="00212AB8" w:rsidRPr="00494CA7" w:rsidRDefault="00212AB8" w:rsidP="00212AB8">
            <w:pPr>
              <w:pStyle w:val="Text"/>
            </w:pPr>
            <w:r w:rsidRPr="00494CA7">
              <w:t>bapa</w:t>
            </w:r>
          </w:p>
        </w:tc>
        <w:tc>
          <w:tcPr>
            <w:tcW w:w="873" w:type="dxa"/>
            <w:shd w:val="clear" w:color="auto" w:fill="auto"/>
          </w:tcPr>
          <w:p w14:paraId="34DF3A2E" w14:textId="77777777" w:rsidR="00212AB8" w:rsidRPr="00494CA7" w:rsidRDefault="00212AB8" w:rsidP="00212AB8">
            <w:pPr>
              <w:pStyle w:val="Text"/>
            </w:pPr>
            <w:r w:rsidRPr="00494CA7">
              <w:t>gendon</w:t>
            </w:r>
            <w:r>
              <w:t>g</w:t>
            </w:r>
          </w:p>
        </w:tc>
        <w:tc>
          <w:tcPr>
            <w:tcW w:w="489" w:type="dxa"/>
            <w:shd w:val="clear" w:color="auto" w:fill="auto"/>
          </w:tcPr>
          <w:p w14:paraId="72C7BBCB" w14:textId="77777777" w:rsidR="00212AB8" w:rsidRPr="00C51610" w:rsidRDefault="00212AB8" w:rsidP="00212AB8">
            <w:pPr>
              <w:pStyle w:val="Text"/>
            </w:pPr>
            <w:r w:rsidRPr="00C51610">
              <w:rPr>
                <w:rStyle w:val="ChBlueBold"/>
              </w:rPr>
              <w:t>sa</w:t>
            </w:r>
            <w:r w:rsidR="00C51610">
              <w:t>,</w:t>
            </w:r>
          </w:p>
        </w:tc>
        <w:tc>
          <w:tcPr>
            <w:tcW w:w="806" w:type="dxa"/>
            <w:shd w:val="clear" w:color="auto" w:fill="auto"/>
          </w:tcPr>
          <w:p w14:paraId="737C46B7" w14:textId="77777777" w:rsidR="00212AB8" w:rsidRPr="00494CA7" w:rsidRDefault="00212AB8" w:rsidP="00212AB8">
            <w:pPr>
              <w:pStyle w:val="Text"/>
            </w:pPr>
            <w:r>
              <w:t>s</w:t>
            </w:r>
            <w:r w:rsidRPr="00494CA7">
              <w:t>karang</w:t>
            </w:r>
          </w:p>
        </w:tc>
        <w:tc>
          <w:tcPr>
            <w:tcW w:w="384" w:type="dxa"/>
            <w:shd w:val="clear" w:color="auto" w:fill="auto"/>
          </w:tcPr>
          <w:p w14:paraId="01B1D0F2" w14:textId="77777777" w:rsidR="00212AB8" w:rsidRPr="00494CA7" w:rsidRDefault="00212AB8" w:rsidP="00212AB8">
            <w:pPr>
              <w:pStyle w:val="Text"/>
            </w:pPr>
            <w:r>
              <w:t>…</w:t>
            </w:r>
          </w:p>
        </w:tc>
      </w:tr>
      <w:tr w:rsidR="00AC23C4" w:rsidRPr="00AC23C4" w14:paraId="11A712B0" w14:textId="77777777" w:rsidTr="00B63238">
        <w:tc>
          <w:tcPr>
            <w:tcW w:w="709" w:type="dxa"/>
            <w:shd w:val="clear" w:color="auto" w:fill="auto"/>
          </w:tcPr>
          <w:p w14:paraId="0CBE8D5E" w14:textId="77777777" w:rsidR="00212AB8" w:rsidRPr="00494CA7" w:rsidRDefault="00212AB8" w:rsidP="00212AB8">
            <w:pPr>
              <w:pStyle w:val="GlossEng"/>
            </w:pPr>
          </w:p>
        </w:tc>
        <w:tc>
          <w:tcPr>
            <w:tcW w:w="540" w:type="dxa"/>
            <w:shd w:val="clear" w:color="auto" w:fill="auto"/>
          </w:tcPr>
          <w:p w14:paraId="0541FF8E" w14:textId="112F6DF0" w:rsidR="00212AB8" w:rsidRPr="00494CA7" w:rsidRDefault="00B63238" w:rsidP="00212AB8">
            <w:pPr>
              <w:pStyle w:val="GlossEng"/>
            </w:pPr>
            <w:r>
              <w:t>first</w:t>
            </w:r>
          </w:p>
        </w:tc>
        <w:tc>
          <w:tcPr>
            <w:tcW w:w="529" w:type="dxa"/>
            <w:shd w:val="clear" w:color="auto" w:fill="auto"/>
          </w:tcPr>
          <w:p w14:paraId="4FF5AB19" w14:textId="77777777" w:rsidR="00212AB8" w:rsidRPr="00494CA7" w:rsidRDefault="00212AB8" w:rsidP="00212AB8">
            <w:pPr>
              <w:pStyle w:val="GlossEng"/>
            </w:pPr>
            <w:r w:rsidRPr="00494CA7">
              <w:t>may</w:t>
            </w:r>
          </w:p>
        </w:tc>
        <w:tc>
          <w:tcPr>
            <w:tcW w:w="651" w:type="dxa"/>
            <w:shd w:val="clear" w:color="auto" w:fill="auto"/>
          </w:tcPr>
          <w:p w14:paraId="1EB1C6FC" w14:textId="77777777" w:rsidR="00212AB8" w:rsidRPr="00494CA7" w:rsidRDefault="00212AB8" w:rsidP="00212AB8">
            <w:pPr>
              <w:pStyle w:val="GlossEng"/>
            </w:pPr>
            <w:r w:rsidRPr="00494CA7">
              <w:t>father</w:t>
            </w:r>
          </w:p>
        </w:tc>
        <w:tc>
          <w:tcPr>
            <w:tcW w:w="873" w:type="dxa"/>
            <w:shd w:val="clear" w:color="auto" w:fill="auto"/>
          </w:tcPr>
          <w:p w14:paraId="252B706A" w14:textId="77777777" w:rsidR="00212AB8" w:rsidRPr="00494CA7" w:rsidRDefault="00212AB8" w:rsidP="00212AB8">
            <w:pPr>
              <w:pStyle w:val="GlossEng"/>
            </w:pPr>
            <w:r w:rsidRPr="00494CA7">
              <w:t>hold</w:t>
            </w:r>
          </w:p>
        </w:tc>
        <w:tc>
          <w:tcPr>
            <w:tcW w:w="489" w:type="dxa"/>
            <w:shd w:val="clear" w:color="auto" w:fill="auto"/>
          </w:tcPr>
          <w:p w14:paraId="0E845533" w14:textId="77777777" w:rsidR="00212AB8" w:rsidRPr="0099608C" w:rsidRDefault="00212AB8" w:rsidP="00212AB8">
            <w:pPr>
              <w:pStyle w:val="GlossEng"/>
              <w:rPr>
                <w:rStyle w:val="ChSmallCaps"/>
              </w:rPr>
            </w:pPr>
            <w:r w:rsidRPr="0099608C">
              <w:rPr>
                <w:rStyle w:val="ChSmallCaps"/>
              </w:rPr>
              <w:t>1sg</w:t>
            </w:r>
          </w:p>
        </w:tc>
        <w:tc>
          <w:tcPr>
            <w:tcW w:w="806" w:type="dxa"/>
            <w:shd w:val="clear" w:color="auto" w:fill="auto"/>
          </w:tcPr>
          <w:p w14:paraId="05C52BF8" w14:textId="0F153C52" w:rsidR="00212AB8" w:rsidRPr="00494CA7" w:rsidRDefault="00245645" w:rsidP="00212AB8">
            <w:pPr>
              <w:pStyle w:val="GlossEng"/>
            </w:pPr>
            <w:r>
              <w:t>now</w:t>
            </w:r>
          </w:p>
        </w:tc>
        <w:tc>
          <w:tcPr>
            <w:tcW w:w="384" w:type="dxa"/>
            <w:shd w:val="clear" w:color="auto" w:fill="auto"/>
          </w:tcPr>
          <w:p w14:paraId="78348389" w14:textId="77777777" w:rsidR="00212AB8" w:rsidRPr="00494CA7" w:rsidRDefault="00212AB8" w:rsidP="00212AB8">
            <w:pPr>
              <w:pStyle w:val="GlossEng"/>
            </w:pPr>
          </w:p>
        </w:tc>
      </w:tr>
    </w:tbl>
    <w:p w14:paraId="51849D6A" w14:textId="44E7E0B3" w:rsidR="00212AB8" w:rsidRPr="00072AF1" w:rsidRDefault="00212AB8" w:rsidP="00212AB8">
      <w:pPr>
        <w:pStyle w:val="FreeTranslEng"/>
      </w:pPr>
      <w:r>
        <w:t xml:space="preserve">[Talking to her father:] </w:t>
      </w:r>
      <w:r w:rsidR="00B7093A">
        <w:t>‘</w:t>
      </w:r>
      <w:r>
        <w:t>in former times you (</w:t>
      </w:r>
      <w:r w:rsidR="00B7093A">
        <w:t>‘</w:t>
      </w:r>
      <w:r>
        <w:t>father</w:t>
      </w:r>
      <w:r w:rsidR="00B7093A">
        <w:t>’</w:t>
      </w:r>
      <w:r>
        <w:t xml:space="preserve">) were allowed to hold </w:t>
      </w:r>
      <w:r w:rsidRPr="00E53332">
        <w:rPr>
          <w:rStyle w:val="ChBlueBold"/>
        </w:rPr>
        <w:t>me</w:t>
      </w:r>
      <w:r>
        <w:t>, now …</w:t>
      </w:r>
      <w:r w:rsidR="00B7093A">
        <w:t>’</w:t>
      </w:r>
      <w:r>
        <w:t xml:space="preserve"> </w:t>
      </w:r>
      <w:r w:rsidRPr="00E53332">
        <w:rPr>
          <w:rStyle w:val="ExampleSource"/>
        </w:rPr>
        <w:t>[080922-001a-CvPh.0699]</w:t>
      </w:r>
    </w:p>
    <w:p w14:paraId="6797BD2D" w14:textId="05E07947" w:rsidR="00536EFF" w:rsidRDefault="0058641A" w:rsidP="00C61FF8">
      <w:pPr>
        <w:pStyle w:val="Body0005after"/>
      </w:pPr>
      <w:r>
        <w:t xml:space="preserve">In the examples in </w:t>
      </w:r>
      <w:r>
        <w:fldChar w:fldCharType="begin"/>
      </w:r>
      <w:r>
        <w:instrText xml:space="preserve"> REF _Ref403393507 \h </w:instrText>
      </w:r>
      <w:r>
        <w:fldChar w:fldCharType="separate"/>
      </w:r>
      <w:r w:rsidR="00154D81" w:rsidRPr="000320EB">
        <w:t>(</w:t>
      </w:r>
      <w:r w:rsidR="00154D81">
        <w:rPr>
          <w:noProof/>
        </w:rPr>
        <w:t>6</w:t>
      </w:r>
      <w:r w:rsidR="00154D81" w:rsidRPr="000320EB">
        <w:t>)</w:t>
      </w:r>
      <w:r>
        <w:fldChar w:fldCharType="end"/>
      </w:r>
      <w:r>
        <w:t xml:space="preserve"> to </w:t>
      </w:r>
      <w:r>
        <w:fldChar w:fldCharType="begin"/>
      </w:r>
      <w:r>
        <w:instrText xml:space="preserve"> REF _Ref403393511 \h </w:instrText>
      </w:r>
      <w:r>
        <w:fldChar w:fldCharType="separate"/>
      </w:r>
      <w:r w:rsidR="00154D81" w:rsidRPr="000320EB">
        <w:t>(</w:t>
      </w:r>
      <w:r w:rsidR="00154D81">
        <w:rPr>
          <w:noProof/>
        </w:rPr>
        <w:t>8</w:t>
      </w:r>
      <w:r w:rsidR="00154D81" w:rsidRPr="000320EB">
        <w:t>)</w:t>
      </w:r>
      <w:r>
        <w:fldChar w:fldCharType="end"/>
      </w:r>
      <w:r>
        <w:t xml:space="preserve">, the pronouns take </w:t>
      </w:r>
      <w:r w:rsidR="00C75224">
        <w:t xml:space="preserve">a </w:t>
      </w:r>
      <w:r>
        <w:t>direct object slot</w:t>
      </w:r>
      <w:r w:rsidR="00202375">
        <w:t xml:space="preserve"> in double-object constructions</w:t>
      </w:r>
      <w:r>
        <w:t xml:space="preserve">. In this position </w:t>
      </w:r>
      <w:r w:rsidR="00536EFF">
        <w:t xml:space="preserve">the mentioned, distributional preferences are even more pronounced. In clause-internal position, </w:t>
      </w:r>
      <w:r w:rsidR="007B56BB">
        <w:t xml:space="preserve">both </w:t>
      </w:r>
      <w:r w:rsidR="00536EFF">
        <w:t xml:space="preserve">the long and the short pronoun forms occur, such as long </w:t>
      </w:r>
      <w:r w:rsidR="00536EFF">
        <w:rPr>
          <w:rStyle w:val="ChItalBold"/>
        </w:rPr>
        <w:t>saya</w:t>
      </w:r>
      <w:r w:rsidR="00536EFF">
        <w:t xml:space="preserve"> </w:t>
      </w:r>
      <w:r w:rsidR="00B7093A">
        <w:t>‘</w:t>
      </w:r>
      <w:r w:rsidR="00536EFF" w:rsidRPr="0099608C">
        <w:rPr>
          <w:rStyle w:val="ChSmallCaps"/>
        </w:rPr>
        <w:t>1sg</w:t>
      </w:r>
      <w:r w:rsidR="00B7093A">
        <w:t>’</w:t>
      </w:r>
      <w:r w:rsidR="00536EFF">
        <w:t xml:space="preserve"> in </w:t>
      </w:r>
      <w:r w:rsidR="00536EFF">
        <w:fldChar w:fldCharType="begin"/>
      </w:r>
      <w:r w:rsidR="00536EFF">
        <w:instrText xml:space="preserve"> REF _Ref403393507 \h </w:instrText>
      </w:r>
      <w:r w:rsidR="00536EFF">
        <w:fldChar w:fldCharType="separate"/>
      </w:r>
      <w:r w:rsidR="00154D81" w:rsidRPr="000320EB">
        <w:t>(</w:t>
      </w:r>
      <w:r w:rsidR="00154D81">
        <w:rPr>
          <w:noProof/>
        </w:rPr>
        <w:t>6</w:t>
      </w:r>
      <w:r w:rsidR="00154D81" w:rsidRPr="000320EB">
        <w:t>)</w:t>
      </w:r>
      <w:r w:rsidR="00536EFF">
        <w:fldChar w:fldCharType="end"/>
      </w:r>
      <w:r w:rsidR="00536EFF">
        <w:t xml:space="preserve"> and short </w:t>
      </w:r>
      <w:r w:rsidR="00536EFF" w:rsidRPr="00D303BF">
        <w:rPr>
          <w:rStyle w:val="ChItalBold"/>
        </w:rPr>
        <w:t>dong</w:t>
      </w:r>
      <w:r w:rsidR="00536EFF">
        <w:t xml:space="preserve"> </w:t>
      </w:r>
      <w:r w:rsidR="00B7093A">
        <w:t>‘</w:t>
      </w:r>
      <w:r w:rsidR="00536EFF" w:rsidRPr="00D303BF">
        <w:rPr>
          <w:rStyle w:val="ChSmallCaps"/>
        </w:rPr>
        <w:t>3pl</w:t>
      </w:r>
      <w:r w:rsidR="00B7093A">
        <w:t>’</w:t>
      </w:r>
      <w:r w:rsidR="00536EFF">
        <w:t xml:space="preserve"> in </w:t>
      </w:r>
      <w:r w:rsidR="00536EFF">
        <w:fldChar w:fldCharType="begin"/>
      </w:r>
      <w:r w:rsidR="00536EFF">
        <w:instrText xml:space="preserve"> REF _Ref363301368 \h </w:instrText>
      </w:r>
      <w:r w:rsidR="00536EFF">
        <w:fldChar w:fldCharType="separate"/>
      </w:r>
      <w:r w:rsidR="00154D81" w:rsidRPr="007A0BC8">
        <w:t>(</w:t>
      </w:r>
      <w:r w:rsidR="00154D81">
        <w:rPr>
          <w:noProof/>
        </w:rPr>
        <w:t>7</w:t>
      </w:r>
      <w:r w:rsidR="00154D81" w:rsidRPr="007A0BC8">
        <w:t>)</w:t>
      </w:r>
      <w:r w:rsidR="00536EFF">
        <w:fldChar w:fldCharType="end"/>
      </w:r>
      <w:r w:rsidR="00536EFF">
        <w:t xml:space="preserve">. </w:t>
      </w:r>
      <w:r w:rsidR="007B56BB">
        <w:t xml:space="preserve">In </w:t>
      </w:r>
      <w:r w:rsidR="00536EFF">
        <w:t xml:space="preserve">clause-final position, </w:t>
      </w:r>
      <w:r w:rsidR="007B56BB">
        <w:t xml:space="preserve">by contrast, </w:t>
      </w:r>
      <w:r w:rsidR="00536EFF">
        <w:t xml:space="preserve">only the long pronoun forms are attested, such as </w:t>
      </w:r>
      <w:r w:rsidR="00A043EE">
        <w:rPr>
          <w:rStyle w:val="ChItalBold"/>
        </w:rPr>
        <w:t>d</w:t>
      </w:r>
      <w:r w:rsidR="00536EFF" w:rsidRPr="00A62CFA">
        <w:rPr>
          <w:rStyle w:val="ChItalBold"/>
        </w:rPr>
        <w:t>orang</w:t>
      </w:r>
      <w:r w:rsidR="00536EFF">
        <w:t xml:space="preserve"> </w:t>
      </w:r>
      <w:r w:rsidR="00B7093A">
        <w:t>‘</w:t>
      </w:r>
      <w:r w:rsidR="00A043EE">
        <w:rPr>
          <w:rStyle w:val="ChSmallCaps"/>
        </w:rPr>
        <w:t>3</w:t>
      </w:r>
      <w:r w:rsidR="00536EFF" w:rsidRPr="00A62CFA">
        <w:rPr>
          <w:rStyle w:val="ChSmallCaps"/>
        </w:rPr>
        <w:t>pl</w:t>
      </w:r>
      <w:r w:rsidR="00B7093A">
        <w:t>’</w:t>
      </w:r>
      <w:r w:rsidR="00536EFF">
        <w:t xml:space="preserve"> in </w:t>
      </w:r>
      <w:r w:rsidR="00536EFF">
        <w:fldChar w:fldCharType="begin"/>
      </w:r>
      <w:r w:rsidR="00536EFF">
        <w:instrText xml:space="preserve"> REF _Ref403393511 \h </w:instrText>
      </w:r>
      <w:r w:rsidR="00536EFF">
        <w:fldChar w:fldCharType="separate"/>
      </w:r>
      <w:r w:rsidR="00154D81" w:rsidRPr="000320EB">
        <w:t>(</w:t>
      </w:r>
      <w:r w:rsidR="00154D81">
        <w:rPr>
          <w:noProof/>
        </w:rPr>
        <w:t>8</w:t>
      </w:r>
      <w:r w:rsidR="00154D81" w:rsidRPr="000320EB">
        <w:t>)</w:t>
      </w:r>
      <w:r w:rsidR="00536EFF">
        <w:fldChar w:fldCharType="end"/>
      </w:r>
      <w:r w:rsidR="00536EFF">
        <w:t>.</w:t>
      </w:r>
      <w:r w:rsidR="00C61FF8">
        <w:t xml:space="preserve"> (</w:t>
      </w:r>
      <w:r w:rsidR="00C61FF8" w:rsidRPr="000320EB">
        <w:t>Double-object constructions</w:t>
      </w:r>
      <w:r w:rsidR="00C61FF8">
        <w:t xml:space="preserve"> are discussed in detail in </w:t>
      </w:r>
      <w:r w:rsidR="00C61FF8" w:rsidRPr="000320EB">
        <w:t>§</w:t>
      </w:r>
      <w:r w:rsidR="00C61FF8" w:rsidRPr="000320EB">
        <w:fldChar w:fldCharType="begin"/>
      </w:r>
      <w:r w:rsidR="00C61FF8" w:rsidRPr="000320EB">
        <w:instrText xml:space="preserve"> REF _Ref366767542 \w \h </w:instrText>
      </w:r>
      <w:r w:rsidR="00C61FF8">
        <w:instrText xml:space="preserve"> \* MERGEFORMAT </w:instrText>
      </w:r>
      <w:r w:rsidR="00C61FF8" w:rsidRPr="000320EB">
        <w:fldChar w:fldCharType="separate"/>
      </w:r>
      <w:r w:rsidR="00154D81">
        <w:rPr>
          <w:cs/>
        </w:rPr>
        <w:t>‎</w:t>
      </w:r>
      <w:r w:rsidR="00154D81">
        <w:t>11.1.3.1</w:t>
      </w:r>
      <w:r w:rsidR="00C61FF8" w:rsidRPr="000320EB">
        <w:fldChar w:fldCharType="end"/>
      </w:r>
      <w:r w:rsidR="00C61FF8">
        <w:t>.)</w:t>
      </w:r>
    </w:p>
    <w:p w14:paraId="4341671A" w14:textId="331BEBFE" w:rsidR="00536EFF" w:rsidRDefault="00536EFF" w:rsidP="00536EFF">
      <w:pPr>
        <w:pStyle w:val="ExampleTitle"/>
      </w:pPr>
      <w:r>
        <w:t xml:space="preserve">Pronouns in </w:t>
      </w:r>
      <w:r w:rsidR="00C75224">
        <w:t xml:space="preserve">a </w:t>
      </w:r>
      <w:r>
        <w:t>direct object slot</w:t>
      </w:r>
      <w:r w:rsidR="00C75224">
        <w:t xml:space="preserve"> in double-object constructions</w:t>
      </w:r>
    </w:p>
    <w:tbl>
      <w:tblPr>
        <w:tblW w:w="2935" w:type="dxa"/>
        <w:tblCellMar>
          <w:left w:w="42" w:type="dxa"/>
          <w:right w:w="42" w:type="dxa"/>
        </w:tblCellMar>
        <w:tblLook w:val="01E0" w:firstRow="1" w:lastRow="1" w:firstColumn="1" w:lastColumn="1" w:noHBand="0" w:noVBand="0"/>
      </w:tblPr>
      <w:tblGrid>
        <w:gridCol w:w="709"/>
        <w:gridCol w:w="507"/>
        <w:gridCol w:w="562"/>
        <w:gridCol w:w="584"/>
        <w:gridCol w:w="573"/>
      </w:tblGrid>
      <w:tr w:rsidR="00AC23C4" w:rsidRPr="000320EB" w14:paraId="271D3417" w14:textId="77777777" w:rsidTr="00AC23C4">
        <w:tc>
          <w:tcPr>
            <w:tcW w:w="709" w:type="dxa"/>
            <w:shd w:val="clear" w:color="auto" w:fill="auto"/>
          </w:tcPr>
          <w:p w14:paraId="3F1D1EAC" w14:textId="77777777" w:rsidR="00A02C29" w:rsidRPr="000320EB" w:rsidRDefault="00A02C29" w:rsidP="00A02C29">
            <w:pPr>
              <w:pStyle w:val="Text"/>
            </w:pPr>
            <w:bookmarkStart w:id="2842" w:name="_Ref403393507"/>
            <w:r w:rsidRPr="000320EB">
              <w:t>(</w:t>
            </w:r>
            <w:fldSimple w:instr=" SEQ ( \* ARABIC \s 1 ">
              <w:r w:rsidR="00154D81">
                <w:rPr>
                  <w:noProof/>
                </w:rPr>
                <w:t>6</w:t>
              </w:r>
            </w:fldSimple>
            <w:r w:rsidRPr="000320EB">
              <w:t>)</w:t>
            </w:r>
            <w:bookmarkEnd w:id="2842"/>
          </w:p>
        </w:tc>
        <w:tc>
          <w:tcPr>
            <w:tcW w:w="507" w:type="dxa"/>
            <w:shd w:val="clear" w:color="auto" w:fill="auto"/>
          </w:tcPr>
          <w:p w14:paraId="5B2E783C" w14:textId="77777777" w:rsidR="00A02C29" w:rsidRPr="00FF5BBA" w:rsidRDefault="00A02C29" w:rsidP="00A02C29">
            <w:pPr>
              <w:pStyle w:val="Text"/>
            </w:pPr>
            <w:r>
              <w:t>kasi</w:t>
            </w:r>
          </w:p>
        </w:tc>
        <w:tc>
          <w:tcPr>
            <w:tcW w:w="562" w:type="dxa"/>
            <w:shd w:val="clear" w:color="auto" w:fill="auto"/>
          </w:tcPr>
          <w:p w14:paraId="20C78824" w14:textId="77777777" w:rsidR="00A02C29" w:rsidRPr="00A02C29" w:rsidRDefault="00A02C29" w:rsidP="00A02C29">
            <w:pPr>
              <w:pStyle w:val="Text"/>
              <w:rPr>
                <w:rStyle w:val="ChBlueBold"/>
              </w:rPr>
            </w:pPr>
            <w:r w:rsidRPr="00A02C29">
              <w:rPr>
                <w:rStyle w:val="ChBlueBold"/>
              </w:rPr>
              <w:t>saya</w:t>
            </w:r>
          </w:p>
        </w:tc>
        <w:tc>
          <w:tcPr>
            <w:tcW w:w="584" w:type="dxa"/>
            <w:shd w:val="clear" w:color="auto" w:fill="auto"/>
          </w:tcPr>
          <w:p w14:paraId="21BE8799" w14:textId="7C967D84" w:rsidR="00A02C29" w:rsidRPr="00FF5BBA" w:rsidRDefault="000F5AAC" w:rsidP="00A02C29">
            <w:pPr>
              <w:pStyle w:val="Text"/>
            </w:pPr>
            <w:r>
              <w:t>ana</w:t>
            </w:r>
          </w:p>
        </w:tc>
        <w:tc>
          <w:tcPr>
            <w:tcW w:w="573" w:type="dxa"/>
            <w:shd w:val="clear" w:color="auto" w:fill="auto"/>
          </w:tcPr>
          <w:p w14:paraId="2564CD1A" w14:textId="77777777" w:rsidR="00A02C29" w:rsidRPr="00FF5BBA" w:rsidRDefault="00A02C29" w:rsidP="00A02C29">
            <w:pPr>
              <w:pStyle w:val="Text"/>
            </w:pPr>
            <w:r>
              <w:t>satu!</w:t>
            </w:r>
          </w:p>
        </w:tc>
      </w:tr>
      <w:tr w:rsidR="00AC23C4" w:rsidRPr="000320EB" w14:paraId="38CBCEBA" w14:textId="77777777" w:rsidTr="00AC23C4">
        <w:tc>
          <w:tcPr>
            <w:tcW w:w="709" w:type="dxa"/>
            <w:shd w:val="clear" w:color="auto" w:fill="auto"/>
          </w:tcPr>
          <w:p w14:paraId="2664216F" w14:textId="77777777" w:rsidR="00A02C29" w:rsidRPr="001023F4" w:rsidRDefault="00A02C29" w:rsidP="00A02C29">
            <w:pPr>
              <w:pStyle w:val="GlossEng"/>
            </w:pPr>
          </w:p>
        </w:tc>
        <w:tc>
          <w:tcPr>
            <w:tcW w:w="507" w:type="dxa"/>
            <w:shd w:val="clear" w:color="auto" w:fill="auto"/>
          </w:tcPr>
          <w:p w14:paraId="6A637950" w14:textId="77777777" w:rsidR="00A02C29" w:rsidRPr="00A02C29" w:rsidRDefault="00A02C29" w:rsidP="00A02C29">
            <w:pPr>
              <w:pStyle w:val="GlossEng"/>
            </w:pPr>
            <w:r>
              <w:t>kasi</w:t>
            </w:r>
          </w:p>
        </w:tc>
        <w:tc>
          <w:tcPr>
            <w:tcW w:w="562" w:type="dxa"/>
            <w:shd w:val="clear" w:color="auto" w:fill="auto"/>
          </w:tcPr>
          <w:p w14:paraId="0531D1AD" w14:textId="77777777" w:rsidR="00A02C29" w:rsidRPr="00A02C29" w:rsidRDefault="00A02C29" w:rsidP="00A02C29">
            <w:pPr>
              <w:pStyle w:val="GlossEng"/>
              <w:rPr>
                <w:rStyle w:val="ChSmallCaps"/>
              </w:rPr>
            </w:pPr>
            <w:r w:rsidRPr="00A02C29">
              <w:rPr>
                <w:rStyle w:val="ChSmallCaps"/>
              </w:rPr>
              <w:t>1sg</w:t>
            </w:r>
          </w:p>
        </w:tc>
        <w:tc>
          <w:tcPr>
            <w:tcW w:w="584" w:type="dxa"/>
            <w:shd w:val="clear" w:color="auto" w:fill="auto"/>
          </w:tcPr>
          <w:p w14:paraId="634584A1" w14:textId="77777777" w:rsidR="00A02C29" w:rsidRPr="00A02C29" w:rsidRDefault="00A02C29" w:rsidP="00A02C29">
            <w:pPr>
              <w:pStyle w:val="GlossEng"/>
            </w:pPr>
            <w:r w:rsidRPr="00A02C29">
              <w:t>child</w:t>
            </w:r>
          </w:p>
        </w:tc>
        <w:tc>
          <w:tcPr>
            <w:tcW w:w="573" w:type="dxa"/>
            <w:shd w:val="clear" w:color="auto" w:fill="auto"/>
          </w:tcPr>
          <w:p w14:paraId="7CFE09D3" w14:textId="77777777" w:rsidR="00A02C29" w:rsidRPr="000320EB" w:rsidRDefault="00A02C29" w:rsidP="00A02C29">
            <w:pPr>
              <w:pStyle w:val="GlossEng"/>
            </w:pPr>
            <w:r>
              <w:t>one</w:t>
            </w:r>
          </w:p>
        </w:tc>
      </w:tr>
    </w:tbl>
    <w:p w14:paraId="7DC67EC6" w14:textId="6408076C" w:rsidR="00087922" w:rsidRPr="000320EB" w:rsidRDefault="00B7093A" w:rsidP="00087922">
      <w:pPr>
        <w:pStyle w:val="FreeTranslEng"/>
      </w:pPr>
      <w:r>
        <w:t>‘</w:t>
      </w:r>
      <w:r w:rsidR="00A02C29">
        <w:t xml:space="preserve">give </w:t>
      </w:r>
      <w:r w:rsidR="00A02C29" w:rsidRPr="00A02C29">
        <w:rPr>
          <w:rStyle w:val="ChBlueBold"/>
        </w:rPr>
        <w:t>me</w:t>
      </w:r>
      <w:r w:rsidR="00A02C29">
        <w:t xml:space="preserve"> a certain child</w:t>
      </w:r>
      <w:r w:rsidR="00087922" w:rsidRPr="000320EB">
        <w:t>!</w:t>
      </w:r>
      <w:r>
        <w:t>’’</w:t>
      </w:r>
      <w:r w:rsidR="00087922" w:rsidRPr="000320EB">
        <w:t xml:space="preserve"> </w:t>
      </w:r>
      <w:r w:rsidR="00087922" w:rsidRPr="000320EB">
        <w:rPr>
          <w:rStyle w:val="ExampleSource"/>
        </w:rPr>
        <w:t>[</w:t>
      </w:r>
      <w:r w:rsidR="00A02C29" w:rsidRPr="00A02C29">
        <w:rPr>
          <w:rStyle w:val="ExampleSource"/>
        </w:rPr>
        <w:t>081006-024-CvEx.0030</w:t>
      </w:r>
      <w:r w:rsidR="00087922" w:rsidRPr="000320EB">
        <w:rPr>
          <w:rStyle w:val="ExampleSource"/>
        </w:rPr>
        <w:t>]</w:t>
      </w:r>
    </w:p>
    <w:tbl>
      <w:tblPr>
        <w:tblW w:w="3225" w:type="dxa"/>
        <w:tblCellMar>
          <w:left w:w="42" w:type="dxa"/>
          <w:right w:w="42" w:type="dxa"/>
        </w:tblCellMar>
        <w:tblLook w:val="01E0" w:firstRow="1" w:lastRow="1" w:firstColumn="1" w:lastColumn="1" w:noHBand="0" w:noVBand="0"/>
      </w:tblPr>
      <w:tblGrid>
        <w:gridCol w:w="709"/>
        <w:gridCol w:w="562"/>
        <w:gridCol w:w="618"/>
        <w:gridCol w:w="607"/>
        <w:gridCol w:w="729"/>
      </w:tblGrid>
      <w:tr w:rsidR="00AC23C4" w:rsidRPr="00414A9C" w14:paraId="3A4AB736" w14:textId="77777777" w:rsidTr="00AC23C4">
        <w:tc>
          <w:tcPr>
            <w:tcW w:w="709" w:type="dxa"/>
            <w:shd w:val="clear" w:color="auto" w:fill="auto"/>
          </w:tcPr>
          <w:p w14:paraId="42FA5D87" w14:textId="77777777" w:rsidR="005C67D3" w:rsidRPr="008A3EB0" w:rsidRDefault="005C67D3" w:rsidP="00A02C29">
            <w:pPr>
              <w:pStyle w:val="O0Nwnext"/>
            </w:pPr>
            <w:bookmarkStart w:id="2843" w:name="_Ref363301368"/>
            <w:r w:rsidRPr="007A0BC8">
              <w:t>(</w:t>
            </w:r>
            <w:fldSimple w:instr=" SEQ ( \* ARABIC \s 1 ">
              <w:r w:rsidR="00154D81">
                <w:rPr>
                  <w:noProof/>
                </w:rPr>
                <w:t>7</w:t>
              </w:r>
            </w:fldSimple>
            <w:r w:rsidRPr="007A0BC8">
              <w:t>)</w:t>
            </w:r>
            <w:bookmarkEnd w:id="2843"/>
          </w:p>
        </w:tc>
        <w:tc>
          <w:tcPr>
            <w:tcW w:w="562" w:type="dxa"/>
            <w:shd w:val="clear" w:color="auto" w:fill="auto"/>
          </w:tcPr>
          <w:p w14:paraId="19E2D797" w14:textId="77777777" w:rsidR="005C67D3" w:rsidRPr="00A17EA5" w:rsidRDefault="005C67D3" w:rsidP="00A02C29">
            <w:pPr>
              <w:pStyle w:val="Text"/>
            </w:pPr>
            <w:r>
              <w:t>kaka</w:t>
            </w:r>
          </w:p>
        </w:tc>
        <w:tc>
          <w:tcPr>
            <w:tcW w:w="618" w:type="dxa"/>
            <w:shd w:val="clear" w:color="auto" w:fill="auto"/>
          </w:tcPr>
          <w:p w14:paraId="2E7583A3" w14:textId="77777777" w:rsidR="005C67D3" w:rsidRPr="00A17EA5" w:rsidRDefault="005C67D3" w:rsidP="00A02C29">
            <w:pPr>
              <w:pStyle w:val="Text"/>
            </w:pPr>
            <w:r>
              <w:t>kirim</w:t>
            </w:r>
          </w:p>
        </w:tc>
        <w:tc>
          <w:tcPr>
            <w:tcW w:w="607" w:type="dxa"/>
            <w:shd w:val="clear" w:color="auto" w:fill="auto"/>
          </w:tcPr>
          <w:p w14:paraId="6D47DE80" w14:textId="77777777" w:rsidR="005C67D3" w:rsidRPr="00B36620" w:rsidRDefault="005C67D3" w:rsidP="00A02C29">
            <w:pPr>
              <w:pStyle w:val="Text"/>
              <w:rPr>
                <w:rStyle w:val="ChBlueBold"/>
              </w:rPr>
            </w:pPr>
            <w:r>
              <w:rPr>
                <w:rStyle w:val="ChBlueBold"/>
              </w:rPr>
              <w:t>dong</w:t>
            </w:r>
          </w:p>
        </w:tc>
        <w:tc>
          <w:tcPr>
            <w:tcW w:w="729" w:type="dxa"/>
            <w:shd w:val="clear" w:color="auto" w:fill="auto"/>
          </w:tcPr>
          <w:p w14:paraId="792FCFFB" w14:textId="77777777" w:rsidR="005C67D3" w:rsidRPr="00A17EA5" w:rsidRDefault="005C67D3" w:rsidP="00A02C29">
            <w:pPr>
              <w:pStyle w:val="Text"/>
            </w:pPr>
            <w:r>
              <w:t>uang</w:t>
            </w:r>
          </w:p>
        </w:tc>
      </w:tr>
      <w:tr w:rsidR="00AC23C4" w:rsidRPr="001023F4" w14:paraId="0E803918" w14:textId="77777777" w:rsidTr="00AC23C4">
        <w:tc>
          <w:tcPr>
            <w:tcW w:w="709" w:type="dxa"/>
            <w:shd w:val="clear" w:color="auto" w:fill="auto"/>
          </w:tcPr>
          <w:p w14:paraId="5F63632A" w14:textId="77777777" w:rsidR="005C67D3" w:rsidRPr="001023F4" w:rsidRDefault="005C67D3" w:rsidP="00A02C29">
            <w:pPr>
              <w:pStyle w:val="GlossEng"/>
            </w:pPr>
          </w:p>
        </w:tc>
        <w:tc>
          <w:tcPr>
            <w:tcW w:w="562" w:type="dxa"/>
            <w:shd w:val="clear" w:color="auto" w:fill="auto"/>
          </w:tcPr>
          <w:p w14:paraId="02E02637" w14:textId="77777777" w:rsidR="005C67D3" w:rsidRPr="001023F4" w:rsidRDefault="005C67D3" w:rsidP="00A02C29">
            <w:pPr>
              <w:pStyle w:val="GlossEng"/>
            </w:pPr>
            <w:r w:rsidRPr="001023F4">
              <w:t>oSb</w:t>
            </w:r>
          </w:p>
        </w:tc>
        <w:tc>
          <w:tcPr>
            <w:tcW w:w="618" w:type="dxa"/>
            <w:shd w:val="clear" w:color="auto" w:fill="auto"/>
          </w:tcPr>
          <w:p w14:paraId="6C26CB4B" w14:textId="77777777" w:rsidR="005C67D3" w:rsidRPr="001023F4" w:rsidRDefault="005C67D3" w:rsidP="00A02C29">
            <w:pPr>
              <w:pStyle w:val="GlossEng"/>
            </w:pPr>
            <w:r w:rsidRPr="001023F4">
              <w:t>send</w:t>
            </w:r>
          </w:p>
        </w:tc>
        <w:tc>
          <w:tcPr>
            <w:tcW w:w="607" w:type="dxa"/>
            <w:shd w:val="clear" w:color="auto" w:fill="auto"/>
          </w:tcPr>
          <w:p w14:paraId="2751E8BF" w14:textId="77777777" w:rsidR="005C67D3" w:rsidRPr="00DE5F52" w:rsidRDefault="005C67D3" w:rsidP="00A02C29">
            <w:pPr>
              <w:pStyle w:val="GlossEng"/>
              <w:rPr>
                <w:rStyle w:val="ChSmallCaps"/>
              </w:rPr>
            </w:pPr>
            <w:r w:rsidRPr="00DE5F52">
              <w:rPr>
                <w:rStyle w:val="ChSmallCaps"/>
              </w:rPr>
              <w:t>2pl</w:t>
            </w:r>
          </w:p>
        </w:tc>
        <w:tc>
          <w:tcPr>
            <w:tcW w:w="729" w:type="dxa"/>
            <w:shd w:val="clear" w:color="auto" w:fill="auto"/>
          </w:tcPr>
          <w:p w14:paraId="0C5AB28B" w14:textId="77777777" w:rsidR="005C67D3" w:rsidRPr="001023F4" w:rsidRDefault="005C67D3" w:rsidP="00A02C29">
            <w:pPr>
              <w:pStyle w:val="GlossEng"/>
            </w:pPr>
            <w:r w:rsidRPr="001023F4">
              <w:t>money</w:t>
            </w:r>
          </w:p>
        </w:tc>
      </w:tr>
    </w:tbl>
    <w:p w14:paraId="681B02D7" w14:textId="2B2E5622" w:rsidR="005C67D3" w:rsidRDefault="00B7093A" w:rsidP="005C67D3">
      <w:pPr>
        <w:pStyle w:val="FreeTranslEng"/>
      </w:pPr>
      <w:r>
        <w:t>‘</w:t>
      </w:r>
      <w:r w:rsidR="005C67D3">
        <w:t xml:space="preserve">the older sibling sent </w:t>
      </w:r>
      <w:r w:rsidR="005C67D3" w:rsidRPr="00680247">
        <w:rPr>
          <w:rStyle w:val="ChBlueBold"/>
        </w:rPr>
        <w:t>them</w:t>
      </w:r>
      <w:r w:rsidR="005C67D3">
        <w:t xml:space="preserve"> money</w:t>
      </w:r>
      <w:r>
        <w:t>’</w:t>
      </w:r>
      <w:r w:rsidR="005C67D3">
        <w:t xml:space="preserve"> </w:t>
      </w:r>
      <w:r w:rsidR="005C67D3" w:rsidRPr="00FF22F9">
        <w:rPr>
          <w:rStyle w:val="ExampleSource"/>
        </w:rPr>
        <w:t>[</w:t>
      </w:r>
      <w:r w:rsidR="005C67D3" w:rsidRPr="00957FE5">
        <w:rPr>
          <w:rStyle w:val="ExampleSource"/>
        </w:rPr>
        <w:t>080922-001a-CvPh.0860</w:t>
      </w:r>
      <w:r w:rsidR="005C67D3" w:rsidRPr="00FF22F9">
        <w:rPr>
          <w:rStyle w:val="ExampleSource"/>
        </w:rPr>
        <w:t>]</w:t>
      </w:r>
    </w:p>
    <w:tbl>
      <w:tblPr>
        <w:tblW w:w="3965" w:type="dxa"/>
        <w:tblCellMar>
          <w:left w:w="42" w:type="dxa"/>
          <w:right w:w="42" w:type="dxa"/>
        </w:tblCellMar>
        <w:tblLook w:val="01E0" w:firstRow="1" w:lastRow="1" w:firstColumn="1" w:lastColumn="1" w:noHBand="0" w:noVBand="0"/>
      </w:tblPr>
      <w:tblGrid>
        <w:gridCol w:w="709"/>
        <w:gridCol w:w="489"/>
        <w:gridCol w:w="691"/>
        <w:gridCol w:w="529"/>
        <w:gridCol w:w="751"/>
        <w:gridCol w:w="796"/>
      </w:tblGrid>
      <w:tr w:rsidR="00A043EE" w:rsidRPr="00824A0D" w14:paraId="557D99CE" w14:textId="44977E3C" w:rsidTr="00A043EE">
        <w:tc>
          <w:tcPr>
            <w:tcW w:w="709" w:type="dxa"/>
            <w:shd w:val="clear" w:color="auto" w:fill="auto"/>
          </w:tcPr>
          <w:p w14:paraId="6F48E9FD" w14:textId="77777777" w:rsidR="00A043EE" w:rsidRPr="000320EB" w:rsidRDefault="00A043EE" w:rsidP="00A62AF4">
            <w:pPr>
              <w:pStyle w:val="Text"/>
            </w:pPr>
            <w:bookmarkStart w:id="2844" w:name="_Ref403393511"/>
            <w:r w:rsidRPr="000320EB">
              <w:t>(</w:t>
            </w:r>
            <w:fldSimple w:instr=" SEQ ( \* ARABIC \s 1 ">
              <w:r w:rsidR="00154D81">
                <w:rPr>
                  <w:noProof/>
                </w:rPr>
                <w:t>8</w:t>
              </w:r>
            </w:fldSimple>
            <w:r w:rsidRPr="000320EB">
              <w:t>)</w:t>
            </w:r>
            <w:bookmarkEnd w:id="2844"/>
          </w:p>
        </w:tc>
        <w:tc>
          <w:tcPr>
            <w:tcW w:w="489" w:type="dxa"/>
            <w:shd w:val="clear" w:color="auto" w:fill="auto"/>
          </w:tcPr>
          <w:p w14:paraId="223418FF" w14:textId="6C1D920D" w:rsidR="00A043EE" w:rsidRDefault="00A043EE" w:rsidP="00A62AF4">
            <w:pPr>
              <w:pStyle w:val="Text"/>
            </w:pPr>
            <w:r>
              <w:t>sa</w:t>
            </w:r>
          </w:p>
        </w:tc>
        <w:tc>
          <w:tcPr>
            <w:tcW w:w="691" w:type="dxa"/>
            <w:shd w:val="clear" w:color="auto" w:fill="auto"/>
          </w:tcPr>
          <w:p w14:paraId="5B4580BA" w14:textId="048D52A9" w:rsidR="00A043EE" w:rsidRPr="000320EB" w:rsidRDefault="00A043EE" w:rsidP="00A62AF4">
            <w:pPr>
              <w:pStyle w:val="Text"/>
            </w:pPr>
            <w:r>
              <w:t>mulay</w:t>
            </w:r>
          </w:p>
        </w:tc>
        <w:tc>
          <w:tcPr>
            <w:tcW w:w="529" w:type="dxa"/>
          </w:tcPr>
          <w:p w14:paraId="3E59F3E9" w14:textId="33C26EB3" w:rsidR="00A043EE" w:rsidRPr="005C67D3" w:rsidRDefault="00A043EE" w:rsidP="00A62AF4">
            <w:pPr>
              <w:pStyle w:val="Text"/>
            </w:pPr>
            <w:r>
              <w:t>kasi</w:t>
            </w:r>
          </w:p>
        </w:tc>
        <w:tc>
          <w:tcPr>
            <w:tcW w:w="751" w:type="dxa"/>
            <w:shd w:val="clear" w:color="auto" w:fill="auto"/>
          </w:tcPr>
          <w:p w14:paraId="1468361E" w14:textId="6C67957A" w:rsidR="00A043EE" w:rsidRPr="005C67D3" w:rsidRDefault="00A043EE" w:rsidP="00A62AF4">
            <w:pPr>
              <w:pStyle w:val="Text"/>
            </w:pPr>
            <w:r>
              <w:t>nasihat</w:t>
            </w:r>
          </w:p>
        </w:tc>
        <w:tc>
          <w:tcPr>
            <w:tcW w:w="796" w:type="dxa"/>
            <w:shd w:val="clear" w:color="auto" w:fill="auto"/>
          </w:tcPr>
          <w:p w14:paraId="3C48F220" w14:textId="65550A57" w:rsidR="00A043EE" w:rsidRPr="005C67D3" w:rsidRDefault="00A043EE" w:rsidP="00A043EE">
            <w:pPr>
              <w:pStyle w:val="Text"/>
              <w:rPr>
                <w:rStyle w:val="ChBlueBold"/>
              </w:rPr>
            </w:pPr>
            <w:r>
              <w:rPr>
                <w:rStyle w:val="ChBlueBold"/>
              </w:rPr>
              <w:t>dorang</w:t>
            </w:r>
          </w:p>
        </w:tc>
      </w:tr>
      <w:tr w:rsidR="00A043EE" w:rsidRPr="00AC23C4" w14:paraId="1C3623F7" w14:textId="659460C6" w:rsidTr="00A043EE">
        <w:tc>
          <w:tcPr>
            <w:tcW w:w="709" w:type="dxa"/>
            <w:shd w:val="clear" w:color="auto" w:fill="auto"/>
          </w:tcPr>
          <w:p w14:paraId="4E82480E" w14:textId="77777777" w:rsidR="00A043EE" w:rsidRPr="000320EB" w:rsidRDefault="00A043EE" w:rsidP="00A62AF4">
            <w:pPr>
              <w:pStyle w:val="GlossEng"/>
            </w:pPr>
          </w:p>
        </w:tc>
        <w:tc>
          <w:tcPr>
            <w:tcW w:w="489" w:type="dxa"/>
            <w:shd w:val="clear" w:color="auto" w:fill="auto"/>
          </w:tcPr>
          <w:p w14:paraId="455813C8" w14:textId="6C0D6C9D" w:rsidR="00A043EE" w:rsidRPr="00A043EE" w:rsidRDefault="00A043EE" w:rsidP="00A62AF4">
            <w:pPr>
              <w:pStyle w:val="GlossEng"/>
              <w:rPr>
                <w:rStyle w:val="ChSmallCaps"/>
              </w:rPr>
            </w:pPr>
            <w:r w:rsidRPr="00A043EE">
              <w:rPr>
                <w:rStyle w:val="ChSmallCaps"/>
              </w:rPr>
              <w:t>1sg</w:t>
            </w:r>
          </w:p>
        </w:tc>
        <w:tc>
          <w:tcPr>
            <w:tcW w:w="691" w:type="dxa"/>
            <w:shd w:val="clear" w:color="auto" w:fill="auto"/>
          </w:tcPr>
          <w:p w14:paraId="77132137" w14:textId="4DB5F883" w:rsidR="00A043EE" w:rsidRPr="0099608C" w:rsidRDefault="00A043EE" w:rsidP="00A62AF4">
            <w:pPr>
              <w:pStyle w:val="GlossEng"/>
              <w:rPr>
                <w:rStyle w:val="ChSmallCaps"/>
              </w:rPr>
            </w:pPr>
            <w:r>
              <w:rPr>
                <w:rStyle w:val="ChSmallCaps"/>
              </w:rPr>
              <w:t>start</w:t>
            </w:r>
          </w:p>
        </w:tc>
        <w:tc>
          <w:tcPr>
            <w:tcW w:w="529" w:type="dxa"/>
          </w:tcPr>
          <w:p w14:paraId="3C08AC30" w14:textId="590B8F15" w:rsidR="00A043EE" w:rsidRPr="000320EB" w:rsidRDefault="00A043EE" w:rsidP="00A62AF4">
            <w:pPr>
              <w:pStyle w:val="GlossEng"/>
            </w:pPr>
            <w:r>
              <w:t>give</w:t>
            </w:r>
          </w:p>
        </w:tc>
        <w:tc>
          <w:tcPr>
            <w:tcW w:w="751" w:type="dxa"/>
            <w:shd w:val="clear" w:color="auto" w:fill="auto"/>
          </w:tcPr>
          <w:p w14:paraId="33EE3CE8" w14:textId="0AF4E0FE" w:rsidR="00A043EE" w:rsidRPr="000320EB" w:rsidRDefault="00A043EE" w:rsidP="00A62AF4">
            <w:pPr>
              <w:pStyle w:val="GlossEng"/>
            </w:pPr>
            <w:r>
              <w:t>advice</w:t>
            </w:r>
          </w:p>
        </w:tc>
        <w:tc>
          <w:tcPr>
            <w:tcW w:w="796" w:type="dxa"/>
            <w:shd w:val="clear" w:color="auto" w:fill="auto"/>
          </w:tcPr>
          <w:p w14:paraId="78FCFB00" w14:textId="08F6D103" w:rsidR="00A043EE" w:rsidRPr="0099608C" w:rsidRDefault="00A043EE" w:rsidP="00A62AF4">
            <w:pPr>
              <w:pStyle w:val="GlossEng"/>
              <w:rPr>
                <w:rStyle w:val="ChSmallCaps"/>
              </w:rPr>
            </w:pPr>
            <w:r>
              <w:rPr>
                <w:rStyle w:val="ChSmallCaps"/>
              </w:rPr>
              <w:t>2</w:t>
            </w:r>
            <w:r w:rsidRPr="0099608C">
              <w:rPr>
                <w:rStyle w:val="ChSmallCaps"/>
              </w:rPr>
              <w:t>pl</w:t>
            </w:r>
          </w:p>
        </w:tc>
      </w:tr>
    </w:tbl>
    <w:p w14:paraId="640E8309" w14:textId="5C31AFA6" w:rsidR="005C67D3" w:rsidRPr="000320EB" w:rsidRDefault="00B7093A" w:rsidP="00A043EE">
      <w:pPr>
        <w:pStyle w:val="FreeTranslEng"/>
      </w:pPr>
      <w:r>
        <w:t>‘</w:t>
      </w:r>
      <w:r w:rsidR="00A043EE" w:rsidRPr="00A043EE">
        <w:t xml:space="preserve">I started giving </w:t>
      </w:r>
      <w:r w:rsidR="00A043EE" w:rsidRPr="00A043EE">
        <w:rPr>
          <w:rStyle w:val="ChBlueBold"/>
        </w:rPr>
        <w:t>them</w:t>
      </w:r>
      <w:r w:rsidR="00A043EE" w:rsidRPr="00A043EE">
        <w:t xml:space="preserve"> advice</w:t>
      </w:r>
      <w:r>
        <w:t>’</w:t>
      </w:r>
      <w:r w:rsidR="005C67D3" w:rsidRPr="000320EB">
        <w:t xml:space="preserve"> </w:t>
      </w:r>
      <w:r w:rsidR="005C67D3" w:rsidRPr="005C67D3">
        <w:rPr>
          <w:rStyle w:val="ExampleSource"/>
        </w:rPr>
        <w:t>[</w:t>
      </w:r>
      <w:r w:rsidR="00A043EE" w:rsidRPr="00A043EE">
        <w:rPr>
          <w:rStyle w:val="ExampleSource"/>
        </w:rPr>
        <w:t>081115-001a-Cv.0100</w:t>
      </w:r>
      <w:r w:rsidR="005C67D3" w:rsidRPr="005C67D3">
        <w:rPr>
          <w:rStyle w:val="ExampleSource"/>
        </w:rPr>
        <w:t>]</w:t>
      </w:r>
    </w:p>
    <w:p w14:paraId="1BC5D4FA" w14:textId="555A916F" w:rsidR="00536EFF" w:rsidRDefault="00536EFF" w:rsidP="00536EFF">
      <w:pPr>
        <w:pStyle w:val="Body0005after"/>
      </w:pPr>
      <w:r>
        <w:t>As for pronouns in oblique object slot</w:t>
      </w:r>
      <w:r w:rsidR="00E529E6">
        <w:t>s</w:t>
      </w:r>
      <w:r>
        <w:t xml:space="preserve">, </w:t>
      </w:r>
      <w:r w:rsidR="007B56BB">
        <w:t xml:space="preserve">again </w:t>
      </w:r>
      <w:r>
        <w:t xml:space="preserve">both the long and the short pronoun forms are used, such as long </w:t>
      </w:r>
      <w:r w:rsidRPr="00B170FD">
        <w:rPr>
          <w:rStyle w:val="ChItalBold"/>
        </w:rPr>
        <w:t>dorang</w:t>
      </w:r>
      <w:r>
        <w:t xml:space="preserve"> </w:t>
      </w:r>
      <w:r w:rsidR="00B7093A">
        <w:t>‘</w:t>
      </w:r>
      <w:r w:rsidRPr="0099608C">
        <w:rPr>
          <w:rStyle w:val="ChSmallCaps"/>
        </w:rPr>
        <w:t>3pl</w:t>
      </w:r>
      <w:r w:rsidR="00B7093A">
        <w:t>’</w:t>
      </w:r>
      <w:r>
        <w:t xml:space="preserve"> in </w:t>
      </w:r>
      <w:r>
        <w:fldChar w:fldCharType="begin"/>
      </w:r>
      <w:r>
        <w:instrText xml:space="preserve"> REF _Ref357509850 \h </w:instrText>
      </w:r>
      <w:r>
        <w:fldChar w:fldCharType="separate"/>
      </w:r>
      <w:r w:rsidR="00154D81" w:rsidRPr="007A0BC8">
        <w:t>(</w:t>
      </w:r>
      <w:r w:rsidR="00154D81">
        <w:rPr>
          <w:noProof/>
        </w:rPr>
        <w:t>9</w:t>
      </w:r>
      <w:r w:rsidR="00154D81" w:rsidRPr="007A0BC8">
        <w:t>)</w:t>
      </w:r>
      <w:r>
        <w:fldChar w:fldCharType="end"/>
      </w:r>
      <w:r>
        <w:t xml:space="preserve"> or short </w:t>
      </w:r>
      <w:r w:rsidRPr="00B170FD">
        <w:rPr>
          <w:rStyle w:val="ChItalBold"/>
        </w:rPr>
        <w:t>sa</w:t>
      </w:r>
      <w:r>
        <w:t xml:space="preserve"> </w:t>
      </w:r>
      <w:r w:rsidR="00B7093A">
        <w:t>‘</w:t>
      </w:r>
      <w:r w:rsidRPr="0099608C">
        <w:rPr>
          <w:rStyle w:val="ChSmallCaps"/>
        </w:rPr>
        <w:t>1sg</w:t>
      </w:r>
      <w:r w:rsidR="00B7093A">
        <w:t>’</w:t>
      </w:r>
      <w:r>
        <w:t xml:space="preserve"> in </w:t>
      </w:r>
      <w:r>
        <w:fldChar w:fldCharType="begin"/>
      </w:r>
      <w:r>
        <w:instrText xml:space="preserve"> REF _Ref357509851 \h </w:instrText>
      </w:r>
      <w:r>
        <w:fldChar w:fldCharType="separate"/>
      </w:r>
      <w:r w:rsidR="00154D81" w:rsidRPr="007A0BC8">
        <w:t>(</w:t>
      </w:r>
      <w:r w:rsidR="00154D81">
        <w:rPr>
          <w:noProof/>
        </w:rPr>
        <w:t>10</w:t>
      </w:r>
      <w:r w:rsidR="00154D81" w:rsidRPr="007A0BC8">
        <w:t>)</w:t>
      </w:r>
      <w:r>
        <w:fldChar w:fldCharType="end"/>
      </w:r>
      <w:r>
        <w:t xml:space="preserve">. In clause-final position, however, typically the long pronoun forms are used, such as </w:t>
      </w:r>
      <w:r w:rsidRPr="00B170FD">
        <w:rPr>
          <w:rStyle w:val="ChItalBold"/>
        </w:rPr>
        <w:t>d</w:t>
      </w:r>
      <w:r w:rsidR="00C55DBA">
        <w:rPr>
          <w:rStyle w:val="ChItalBold"/>
        </w:rPr>
        <w:t>orang</w:t>
      </w:r>
      <w:r>
        <w:t xml:space="preserve"> </w:t>
      </w:r>
      <w:r w:rsidR="00B7093A">
        <w:t>‘</w:t>
      </w:r>
      <w:r w:rsidRPr="0099608C">
        <w:rPr>
          <w:rStyle w:val="ChSmallCaps"/>
        </w:rPr>
        <w:t>3</w:t>
      </w:r>
      <w:r w:rsidR="00C55DBA">
        <w:rPr>
          <w:rStyle w:val="ChSmallCaps"/>
        </w:rPr>
        <w:t>pl</w:t>
      </w:r>
      <w:r w:rsidR="00B7093A">
        <w:t>’</w:t>
      </w:r>
      <w:r>
        <w:t xml:space="preserve"> in </w:t>
      </w:r>
      <w:r>
        <w:fldChar w:fldCharType="begin"/>
      </w:r>
      <w:r>
        <w:instrText xml:space="preserve"> REF _Ref357509852 \h </w:instrText>
      </w:r>
      <w:r>
        <w:fldChar w:fldCharType="separate"/>
      </w:r>
      <w:r w:rsidR="00154D81" w:rsidRPr="007A0BC8">
        <w:t>(</w:t>
      </w:r>
      <w:r w:rsidR="00154D81">
        <w:rPr>
          <w:noProof/>
        </w:rPr>
        <w:t>11</w:t>
      </w:r>
      <w:r w:rsidR="00154D81" w:rsidRPr="007A0BC8">
        <w:t>)</w:t>
      </w:r>
      <w:r>
        <w:fldChar w:fldCharType="end"/>
      </w:r>
      <w:r>
        <w:t xml:space="preserve">, while short pronoun forms such as </w:t>
      </w:r>
      <w:r w:rsidR="00C55DBA">
        <w:rPr>
          <w:rStyle w:val="ChItalBold"/>
        </w:rPr>
        <w:t>dong</w:t>
      </w:r>
      <w:r>
        <w:t xml:space="preserve"> </w:t>
      </w:r>
      <w:r w:rsidR="00B7093A">
        <w:t>‘</w:t>
      </w:r>
      <w:r w:rsidRPr="00536EFF">
        <w:rPr>
          <w:rStyle w:val="ChSmallCaps"/>
        </w:rPr>
        <w:t>3</w:t>
      </w:r>
      <w:r w:rsidR="00C55DBA">
        <w:rPr>
          <w:rStyle w:val="ChSmallCaps"/>
        </w:rPr>
        <w:t>pl</w:t>
      </w:r>
      <w:r w:rsidR="00B7093A">
        <w:t>’</w:t>
      </w:r>
      <w:r>
        <w:t xml:space="preserve"> in </w:t>
      </w:r>
      <w:r>
        <w:fldChar w:fldCharType="begin"/>
      </w:r>
      <w:r>
        <w:instrText xml:space="preserve"> REF _Ref403394473 \h </w:instrText>
      </w:r>
      <w:r>
        <w:fldChar w:fldCharType="separate"/>
      </w:r>
      <w:r w:rsidR="00154D81" w:rsidRPr="007A0BC8">
        <w:t>(</w:t>
      </w:r>
      <w:r w:rsidR="00154D81">
        <w:rPr>
          <w:noProof/>
        </w:rPr>
        <w:t>12</w:t>
      </w:r>
      <w:r w:rsidR="00154D81" w:rsidRPr="007A0BC8">
        <w:t>)</w:t>
      </w:r>
      <w:r>
        <w:fldChar w:fldCharType="end"/>
      </w:r>
      <w:r>
        <w:t xml:space="preserve"> are very rare.</w:t>
      </w:r>
    </w:p>
    <w:p w14:paraId="0F883318" w14:textId="77777777" w:rsidR="00536EFF" w:rsidRDefault="00536EFF" w:rsidP="00536EFF">
      <w:pPr>
        <w:pStyle w:val="ExampleTitle"/>
      </w:pPr>
      <w:r>
        <w:t>Pronouns in the oblique object slot</w:t>
      </w:r>
    </w:p>
    <w:tbl>
      <w:tblPr>
        <w:tblW w:w="5227" w:type="dxa"/>
        <w:tblCellMar>
          <w:left w:w="42" w:type="dxa"/>
          <w:right w:w="42" w:type="dxa"/>
        </w:tblCellMar>
        <w:tblLook w:val="01E0" w:firstRow="1" w:lastRow="1" w:firstColumn="1" w:lastColumn="1" w:noHBand="0" w:noVBand="0"/>
      </w:tblPr>
      <w:tblGrid>
        <w:gridCol w:w="709"/>
        <w:gridCol w:w="489"/>
        <w:gridCol w:w="684"/>
        <w:gridCol w:w="629"/>
        <w:gridCol w:w="796"/>
        <w:gridCol w:w="618"/>
        <w:gridCol w:w="373"/>
        <w:gridCol w:w="929"/>
      </w:tblGrid>
      <w:tr w:rsidR="00AC23C4" w:rsidRPr="00414A9C" w14:paraId="3365EE5E" w14:textId="77777777" w:rsidTr="00AC23C4">
        <w:tc>
          <w:tcPr>
            <w:tcW w:w="709" w:type="dxa"/>
            <w:shd w:val="clear" w:color="auto" w:fill="auto"/>
          </w:tcPr>
          <w:p w14:paraId="771CE300" w14:textId="77777777" w:rsidR="007C4060" w:rsidRPr="00977318" w:rsidRDefault="007C4060" w:rsidP="00212AB8">
            <w:pPr>
              <w:pStyle w:val="O0Nwnext"/>
            </w:pPr>
            <w:bookmarkStart w:id="2845" w:name="_Ref357509850"/>
            <w:r w:rsidRPr="007A0BC8">
              <w:t>(</w:t>
            </w:r>
            <w:fldSimple w:instr=" SEQ ( \* ARABIC \s 1 ">
              <w:r w:rsidR="00154D81">
                <w:rPr>
                  <w:noProof/>
                </w:rPr>
                <w:t>9</w:t>
              </w:r>
            </w:fldSimple>
            <w:r w:rsidRPr="007A0BC8">
              <w:t>)</w:t>
            </w:r>
            <w:bookmarkEnd w:id="2845"/>
          </w:p>
        </w:tc>
        <w:tc>
          <w:tcPr>
            <w:tcW w:w="489" w:type="dxa"/>
            <w:shd w:val="clear" w:color="auto" w:fill="auto"/>
          </w:tcPr>
          <w:p w14:paraId="2A3D7B8D" w14:textId="77777777" w:rsidR="007C4060" w:rsidRPr="001B5A28" w:rsidRDefault="007C4060" w:rsidP="00212AB8">
            <w:pPr>
              <w:pStyle w:val="Text"/>
            </w:pPr>
            <w:r w:rsidRPr="001B5A28">
              <w:t>sa</w:t>
            </w:r>
          </w:p>
        </w:tc>
        <w:tc>
          <w:tcPr>
            <w:tcW w:w="684" w:type="dxa"/>
            <w:shd w:val="clear" w:color="auto" w:fill="auto"/>
          </w:tcPr>
          <w:p w14:paraId="13B99024" w14:textId="77777777" w:rsidR="007C4060" w:rsidRPr="001B5A28" w:rsidRDefault="007C4060" w:rsidP="00212AB8">
            <w:pPr>
              <w:pStyle w:val="Text"/>
            </w:pPr>
            <w:r>
              <w:t>bilang</w:t>
            </w:r>
          </w:p>
        </w:tc>
        <w:tc>
          <w:tcPr>
            <w:tcW w:w="629" w:type="dxa"/>
            <w:shd w:val="clear" w:color="auto" w:fill="auto"/>
          </w:tcPr>
          <w:p w14:paraId="50DB663B" w14:textId="77777777" w:rsidR="007C4060" w:rsidRPr="00604AF6" w:rsidRDefault="007C4060" w:rsidP="00212AB8">
            <w:pPr>
              <w:pStyle w:val="Text"/>
              <w:rPr>
                <w:rStyle w:val="ChBlueBold"/>
              </w:rPr>
            </w:pPr>
            <w:r>
              <w:rPr>
                <w:rStyle w:val="ChBlueBold"/>
              </w:rPr>
              <w:t>sama</w:t>
            </w:r>
          </w:p>
        </w:tc>
        <w:tc>
          <w:tcPr>
            <w:tcW w:w="796" w:type="dxa"/>
            <w:shd w:val="clear" w:color="auto" w:fill="auto"/>
          </w:tcPr>
          <w:p w14:paraId="0BEDC545" w14:textId="77777777" w:rsidR="007C4060" w:rsidRPr="00604AF6" w:rsidRDefault="007C4060" w:rsidP="00212AB8">
            <w:pPr>
              <w:pStyle w:val="Text"/>
              <w:rPr>
                <w:rStyle w:val="ChBlueBold"/>
              </w:rPr>
            </w:pPr>
            <w:r w:rsidRPr="00604AF6">
              <w:rPr>
                <w:rStyle w:val="ChBlueBold"/>
              </w:rPr>
              <w:t>dorang</w:t>
            </w:r>
          </w:p>
        </w:tc>
        <w:tc>
          <w:tcPr>
            <w:tcW w:w="618" w:type="dxa"/>
            <w:shd w:val="clear" w:color="auto" w:fill="auto"/>
          </w:tcPr>
          <w:p w14:paraId="3BB5A7C2" w14:textId="77777777" w:rsidR="007C4060" w:rsidRPr="001B5A28" w:rsidRDefault="007C4060" w:rsidP="00212AB8">
            <w:pPr>
              <w:pStyle w:val="Text"/>
            </w:pPr>
            <w:r>
              <w:t>yang</w:t>
            </w:r>
          </w:p>
        </w:tc>
        <w:tc>
          <w:tcPr>
            <w:tcW w:w="373" w:type="dxa"/>
            <w:shd w:val="clear" w:color="auto" w:fill="auto"/>
          </w:tcPr>
          <w:p w14:paraId="42F18017" w14:textId="77777777" w:rsidR="007C4060" w:rsidRPr="001B5A28" w:rsidRDefault="007C4060" w:rsidP="00212AB8">
            <w:pPr>
              <w:pStyle w:val="Text"/>
            </w:pPr>
            <w:r>
              <w:t>di</w:t>
            </w:r>
          </w:p>
        </w:tc>
        <w:tc>
          <w:tcPr>
            <w:tcW w:w="929" w:type="dxa"/>
            <w:shd w:val="clear" w:color="auto" w:fill="auto"/>
          </w:tcPr>
          <w:p w14:paraId="45CBB830" w14:textId="77777777" w:rsidR="007C4060" w:rsidRDefault="007C4060" w:rsidP="00212AB8">
            <w:pPr>
              <w:pStyle w:val="Text"/>
            </w:pPr>
            <w:r>
              <w:t>kampung</w:t>
            </w:r>
          </w:p>
        </w:tc>
      </w:tr>
      <w:tr w:rsidR="00AC23C4" w:rsidRPr="00AC23C4" w14:paraId="026BD3B7" w14:textId="77777777" w:rsidTr="00AC23C4">
        <w:tc>
          <w:tcPr>
            <w:tcW w:w="709" w:type="dxa"/>
            <w:shd w:val="clear" w:color="auto" w:fill="auto"/>
          </w:tcPr>
          <w:p w14:paraId="68765953" w14:textId="77777777" w:rsidR="007C4060" w:rsidRPr="00604AF6" w:rsidRDefault="007C4060" w:rsidP="00212AB8">
            <w:pPr>
              <w:pStyle w:val="GlossEng"/>
            </w:pPr>
          </w:p>
        </w:tc>
        <w:tc>
          <w:tcPr>
            <w:tcW w:w="489" w:type="dxa"/>
            <w:shd w:val="clear" w:color="auto" w:fill="auto"/>
          </w:tcPr>
          <w:p w14:paraId="1F4DA271" w14:textId="77777777" w:rsidR="007C4060" w:rsidRPr="0099608C" w:rsidRDefault="007C4060" w:rsidP="00212AB8">
            <w:pPr>
              <w:pStyle w:val="GlossEng"/>
              <w:rPr>
                <w:rStyle w:val="ChSmallCaps"/>
              </w:rPr>
            </w:pPr>
            <w:r w:rsidRPr="0099608C">
              <w:rPr>
                <w:rStyle w:val="ChSmallCaps"/>
              </w:rPr>
              <w:t>1sg</w:t>
            </w:r>
          </w:p>
        </w:tc>
        <w:tc>
          <w:tcPr>
            <w:tcW w:w="684" w:type="dxa"/>
            <w:shd w:val="clear" w:color="auto" w:fill="auto"/>
          </w:tcPr>
          <w:p w14:paraId="005D8200" w14:textId="77777777" w:rsidR="007C4060" w:rsidRPr="001B5A28" w:rsidRDefault="007C4060" w:rsidP="00212AB8">
            <w:pPr>
              <w:pStyle w:val="GlossEng"/>
            </w:pPr>
            <w:r>
              <w:t>speak</w:t>
            </w:r>
          </w:p>
        </w:tc>
        <w:tc>
          <w:tcPr>
            <w:tcW w:w="629" w:type="dxa"/>
            <w:shd w:val="clear" w:color="auto" w:fill="auto"/>
          </w:tcPr>
          <w:p w14:paraId="1E50EF47" w14:textId="77777777" w:rsidR="007C4060" w:rsidRPr="001B5A28" w:rsidRDefault="007C4060" w:rsidP="00212AB8">
            <w:pPr>
              <w:pStyle w:val="GlossEng"/>
            </w:pPr>
            <w:r>
              <w:t>to</w:t>
            </w:r>
          </w:p>
        </w:tc>
        <w:tc>
          <w:tcPr>
            <w:tcW w:w="796" w:type="dxa"/>
            <w:shd w:val="clear" w:color="auto" w:fill="auto"/>
          </w:tcPr>
          <w:p w14:paraId="21F82FE4" w14:textId="77777777" w:rsidR="007C4060" w:rsidRPr="0099608C" w:rsidRDefault="007C4060" w:rsidP="00212AB8">
            <w:pPr>
              <w:pStyle w:val="GlossEng"/>
              <w:rPr>
                <w:rStyle w:val="ChSmallCaps"/>
              </w:rPr>
            </w:pPr>
            <w:r w:rsidRPr="0099608C">
              <w:rPr>
                <w:rStyle w:val="ChSmallCaps"/>
              </w:rPr>
              <w:t>3pl</w:t>
            </w:r>
          </w:p>
        </w:tc>
        <w:tc>
          <w:tcPr>
            <w:tcW w:w="618" w:type="dxa"/>
            <w:shd w:val="clear" w:color="auto" w:fill="auto"/>
          </w:tcPr>
          <w:p w14:paraId="49520F6D" w14:textId="77777777" w:rsidR="007C4060" w:rsidRPr="007C4060" w:rsidRDefault="007C4060" w:rsidP="00212AB8">
            <w:pPr>
              <w:pStyle w:val="GlossEng"/>
              <w:rPr>
                <w:rStyle w:val="ChSmallCaps"/>
              </w:rPr>
            </w:pPr>
            <w:r w:rsidRPr="007C4060">
              <w:rPr>
                <w:rStyle w:val="ChSmallCaps"/>
              </w:rPr>
              <w:t>rel</w:t>
            </w:r>
          </w:p>
        </w:tc>
        <w:tc>
          <w:tcPr>
            <w:tcW w:w="373" w:type="dxa"/>
            <w:shd w:val="clear" w:color="auto" w:fill="auto"/>
          </w:tcPr>
          <w:p w14:paraId="6C269B04" w14:textId="77777777" w:rsidR="007C4060" w:rsidRPr="001B5A28" w:rsidRDefault="007C4060" w:rsidP="00212AB8">
            <w:pPr>
              <w:pStyle w:val="GlossEng"/>
            </w:pPr>
            <w:r>
              <w:t>at</w:t>
            </w:r>
          </w:p>
        </w:tc>
        <w:tc>
          <w:tcPr>
            <w:tcW w:w="929" w:type="dxa"/>
            <w:shd w:val="clear" w:color="auto" w:fill="auto"/>
          </w:tcPr>
          <w:p w14:paraId="2015E12A" w14:textId="77777777" w:rsidR="007C4060" w:rsidRDefault="007C4060" w:rsidP="00212AB8">
            <w:pPr>
              <w:pStyle w:val="GlossEng"/>
            </w:pPr>
            <w:r>
              <w:t>village</w:t>
            </w:r>
          </w:p>
        </w:tc>
      </w:tr>
    </w:tbl>
    <w:p w14:paraId="7DA5C395" w14:textId="1D4FD302" w:rsidR="00212AB8" w:rsidRPr="001B5A28" w:rsidRDefault="00B7093A" w:rsidP="00212AB8">
      <w:pPr>
        <w:pStyle w:val="FreeTranslEng"/>
      </w:pPr>
      <w:r>
        <w:t>‘</w:t>
      </w:r>
      <w:r w:rsidR="007C4060">
        <w:t xml:space="preserve">I told </w:t>
      </w:r>
      <w:r w:rsidR="007C4060" w:rsidRPr="007C4060">
        <w:rPr>
          <w:rStyle w:val="ChBlueBold"/>
        </w:rPr>
        <w:t>them</w:t>
      </w:r>
      <w:r w:rsidR="007C4060">
        <w:t xml:space="preserve"> who are in the village</w:t>
      </w:r>
      <w:r>
        <w:t>’</w:t>
      </w:r>
      <w:r w:rsidR="007C4060">
        <w:t xml:space="preserve"> </w:t>
      </w:r>
      <w:r w:rsidR="007C4060" w:rsidRPr="0095543E">
        <w:rPr>
          <w:rStyle w:val="ExampleSource"/>
        </w:rPr>
        <w:t>[</w:t>
      </w:r>
      <w:r w:rsidR="007C4060" w:rsidRPr="007C4060">
        <w:rPr>
          <w:rStyle w:val="ExampleSource"/>
        </w:rPr>
        <w:t>080919-001-Cv.0157</w:t>
      </w:r>
      <w:r w:rsidR="007C4060" w:rsidRPr="0095543E">
        <w:rPr>
          <w:rStyle w:val="ExampleSource"/>
        </w:rPr>
        <w:t>]</w:t>
      </w:r>
    </w:p>
    <w:tbl>
      <w:tblPr>
        <w:tblW w:w="4107" w:type="dxa"/>
        <w:tblCellMar>
          <w:left w:w="42" w:type="dxa"/>
          <w:right w:w="42" w:type="dxa"/>
        </w:tblCellMar>
        <w:tblLook w:val="01E0" w:firstRow="1" w:lastRow="1" w:firstColumn="1" w:lastColumn="1" w:noHBand="0" w:noVBand="0"/>
      </w:tblPr>
      <w:tblGrid>
        <w:gridCol w:w="709"/>
        <w:gridCol w:w="489"/>
        <w:gridCol w:w="684"/>
        <w:gridCol w:w="629"/>
        <w:gridCol w:w="489"/>
        <w:gridCol w:w="823"/>
        <w:gridCol w:w="284"/>
      </w:tblGrid>
      <w:tr w:rsidR="00AC23C4" w:rsidRPr="00414A9C" w14:paraId="7AE6A705" w14:textId="77777777" w:rsidTr="00AC23C4">
        <w:tc>
          <w:tcPr>
            <w:tcW w:w="709" w:type="dxa"/>
            <w:shd w:val="clear" w:color="auto" w:fill="auto"/>
          </w:tcPr>
          <w:p w14:paraId="5B4D1C7F" w14:textId="77777777" w:rsidR="00212AB8" w:rsidRPr="00977318" w:rsidRDefault="00212AB8" w:rsidP="00212AB8">
            <w:pPr>
              <w:pStyle w:val="O0Nwnext"/>
            </w:pPr>
            <w:bookmarkStart w:id="2846" w:name="_Ref357509851"/>
            <w:r w:rsidRPr="007A0BC8">
              <w:t>(</w:t>
            </w:r>
            <w:fldSimple w:instr=" SEQ ( \* ARABIC \s 1 ">
              <w:r w:rsidR="00154D81">
                <w:rPr>
                  <w:noProof/>
                </w:rPr>
                <w:t>10</w:t>
              </w:r>
            </w:fldSimple>
            <w:r w:rsidRPr="007A0BC8">
              <w:t>)</w:t>
            </w:r>
            <w:bookmarkEnd w:id="2846"/>
          </w:p>
        </w:tc>
        <w:tc>
          <w:tcPr>
            <w:tcW w:w="489" w:type="dxa"/>
            <w:shd w:val="clear" w:color="auto" w:fill="auto"/>
          </w:tcPr>
          <w:p w14:paraId="384B1E29" w14:textId="77777777" w:rsidR="00212AB8" w:rsidRPr="001B5187" w:rsidRDefault="00212AB8" w:rsidP="00212AB8">
            <w:pPr>
              <w:pStyle w:val="Text"/>
            </w:pPr>
            <w:r w:rsidRPr="001B5187">
              <w:t>de</w:t>
            </w:r>
          </w:p>
        </w:tc>
        <w:tc>
          <w:tcPr>
            <w:tcW w:w="684" w:type="dxa"/>
            <w:shd w:val="clear" w:color="auto" w:fill="auto"/>
          </w:tcPr>
          <w:p w14:paraId="34D0E58F" w14:textId="77777777" w:rsidR="00212AB8" w:rsidRPr="001B5187" w:rsidRDefault="00212AB8" w:rsidP="00212AB8">
            <w:pPr>
              <w:pStyle w:val="Text"/>
            </w:pPr>
            <w:r w:rsidRPr="001B5187">
              <w:t>bilang</w:t>
            </w:r>
          </w:p>
        </w:tc>
        <w:tc>
          <w:tcPr>
            <w:tcW w:w="629" w:type="dxa"/>
            <w:shd w:val="clear" w:color="auto" w:fill="auto"/>
          </w:tcPr>
          <w:p w14:paraId="4D03708C" w14:textId="77777777" w:rsidR="00212AB8" w:rsidRPr="001B5187" w:rsidRDefault="00212AB8" w:rsidP="00212AB8">
            <w:pPr>
              <w:pStyle w:val="Text"/>
              <w:rPr>
                <w:rStyle w:val="ChBlueBold"/>
              </w:rPr>
            </w:pPr>
            <w:r w:rsidRPr="001B5187">
              <w:rPr>
                <w:rStyle w:val="ChBlueBold"/>
              </w:rPr>
              <w:t>sama</w:t>
            </w:r>
          </w:p>
        </w:tc>
        <w:tc>
          <w:tcPr>
            <w:tcW w:w="489" w:type="dxa"/>
            <w:shd w:val="clear" w:color="auto" w:fill="auto"/>
          </w:tcPr>
          <w:p w14:paraId="18017D49" w14:textId="77777777" w:rsidR="00212AB8" w:rsidRPr="001B5187" w:rsidRDefault="00212AB8" w:rsidP="00212AB8">
            <w:pPr>
              <w:pStyle w:val="Text"/>
            </w:pPr>
            <w:r w:rsidRPr="001B5187">
              <w:rPr>
                <w:rStyle w:val="ChBlueBold"/>
              </w:rPr>
              <w:t>sa</w:t>
            </w:r>
          </w:p>
        </w:tc>
        <w:tc>
          <w:tcPr>
            <w:tcW w:w="823" w:type="dxa"/>
            <w:shd w:val="clear" w:color="auto" w:fill="auto"/>
          </w:tcPr>
          <w:p w14:paraId="0C300582" w14:textId="77777777" w:rsidR="00212AB8" w:rsidRPr="001B5187" w:rsidRDefault="00212AB8" w:rsidP="00212AB8">
            <w:pPr>
              <w:pStyle w:val="Text"/>
            </w:pPr>
            <w:r w:rsidRPr="001B5187">
              <w:t>begini</w:t>
            </w:r>
            <w:r w:rsidR="00D22F6A">
              <w:t>,</w:t>
            </w:r>
          </w:p>
        </w:tc>
        <w:tc>
          <w:tcPr>
            <w:tcW w:w="284" w:type="dxa"/>
            <w:shd w:val="clear" w:color="auto" w:fill="auto"/>
          </w:tcPr>
          <w:p w14:paraId="294FF13E" w14:textId="77777777" w:rsidR="00212AB8" w:rsidRPr="001B5187" w:rsidRDefault="00212AB8" w:rsidP="00212AB8">
            <w:pPr>
              <w:pStyle w:val="Text"/>
            </w:pPr>
            <w:r>
              <w:t>…</w:t>
            </w:r>
          </w:p>
        </w:tc>
      </w:tr>
      <w:tr w:rsidR="00AC23C4" w:rsidRPr="00AC23C4" w14:paraId="716E2AB7" w14:textId="77777777" w:rsidTr="00AC23C4">
        <w:tc>
          <w:tcPr>
            <w:tcW w:w="709" w:type="dxa"/>
            <w:shd w:val="clear" w:color="auto" w:fill="auto"/>
          </w:tcPr>
          <w:p w14:paraId="7DA2604D" w14:textId="77777777" w:rsidR="00212AB8" w:rsidRPr="001B5187" w:rsidRDefault="00212AB8" w:rsidP="00212AB8">
            <w:pPr>
              <w:pStyle w:val="GlossEng"/>
            </w:pPr>
          </w:p>
        </w:tc>
        <w:tc>
          <w:tcPr>
            <w:tcW w:w="489" w:type="dxa"/>
            <w:shd w:val="clear" w:color="auto" w:fill="auto"/>
          </w:tcPr>
          <w:p w14:paraId="595562FB" w14:textId="77777777" w:rsidR="00212AB8" w:rsidRPr="0099608C" w:rsidRDefault="00212AB8" w:rsidP="00212AB8">
            <w:pPr>
              <w:pStyle w:val="GlossEng"/>
              <w:rPr>
                <w:rStyle w:val="ChSmallCaps"/>
              </w:rPr>
            </w:pPr>
            <w:r w:rsidRPr="0099608C">
              <w:rPr>
                <w:rStyle w:val="ChSmallCaps"/>
              </w:rPr>
              <w:t>3sg</w:t>
            </w:r>
          </w:p>
        </w:tc>
        <w:tc>
          <w:tcPr>
            <w:tcW w:w="684" w:type="dxa"/>
            <w:shd w:val="clear" w:color="auto" w:fill="auto"/>
          </w:tcPr>
          <w:p w14:paraId="3BC31E83" w14:textId="77777777" w:rsidR="00212AB8" w:rsidRPr="001B5187" w:rsidRDefault="00212AB8" w:rsidP="00212AB8">
            <w:pPr>
              <w:pStyle w:val="GlossEng"/>
            </w:pPr>
            <w:r w:rsidRPr="001B5187">
              <w:t>say</w:t>
            </w:r>
          </w:p>
        </w:tc>
        <w:tc>
          <w:tcPr>
            <w:tcW w:w="629" w:type="dxa"/>
            <w:shd w:val="clear" w:color="auto" w:fill="auto"/>
          </w:tcPr>
          <w:p w14:paraId="47764D93" w14:textId="77777777" w:rsidR="00212AB8" w:rsidRPr="001B5187" w:rsidRDefault="00212AB8" w:rsidP="00212AB8">
            <w:pPr>
              <w:pStyle w:val="GlossEng"/>
            </w:pPr>
            <w:r w:rsidRPr="001B5187">
              <w:t>to</w:t>
            </w:r>
          </w:p>
        </w:tc>
        <w:tc>
          <w:tcPr>
            <w:tcW w:w="489" w:type="dxa"/>
            <w:shd w:val="clear" w:color="auto" w:fill="auto"/>
          </w:tcPr>
          <w:p w14:paraId="208ACCE8" w14:textId="77777777" w:rsidR="00212AB8" w:rsidRPr="0099608C" w:rsidRDefault="00212AB8" w:rsidP="00212AB8">
            <w:pPr>
              <w:pStyle w:val="GlossEng"/>
              <w:rPr>
                <w:rStyle w:val="ChSmallCaps"/>
              </w:rPr>
            </w:pPr>
            <w:r w:rsidRPr="0099608C">
              <w:rPr>
                <w:rStyle w:val="ChSmallCaps"/>
              </w:rPr>
              <w:t>1sg</w:t>
            </w:r>
          </w:p>
        </w:tc>
        <w:tc>
          <w:tcPr>
            <w:tcW w:w="823" w:type="dxa"/>
            <w:shd w:val="clear" w:color="auto" w:fill="auto"/>
          </w:tcPr>
          <w:p w14:paraId="07E3A538" w14:textId="77777777" w:rsidR="00212AB8" w:rsidRPr="001B5187" w:rsidRDefault="00212AB8" w:rsidP="00212AB8">
            <w:pPr>
              <w:pStyle w:val="GlossEng"/>
            </w:pPr>
            <w:r w:rsidRPr="001B5187">
              <w:t>like.this</w:t>
            </w:r>
          </w:p>
        </w:tc>
        <w:tc>
          <w:tcPr>
            <w:tcW w:w="284" w:type="dxa"/>
            <w:shd w:val="clear" w:color="auto" w:fill="auto"/>
          </w:tcPr>
          <w:p w14:paraId="43460D04" w14:textId="77777777" w:rsidR="00212AB8" w:rsidRPr="001B5187" w:rsidRDefault="00212AB8" w:rsidP="00212AB8">
            <w:pPr>
              <w:pStyle w:val="GlossEng"/>
            </w:pPr>
          </w:p>
        </w:tc>
      </w:tr>
    </w:tbl>
    <w:p w14:paraId="2A69ADA3" w14:textId="425D5A03" w:rsidR="00212AB8" w:rsidRPr="003852D5" w:rsidRDefault="00B7093A" w:rsidP="00212AB8">
      <w:pPr>
        <w:pStyle w:val="FreeTranslEng"/>
      </w:pPr>
      <w:r>
        <w:t>‘</w:t>
      </w:r>
      <w:r w:rsidR="00212AB8">
        <w:t xml:space="preserve">he said </w:t>
      </w:r>
      <w:r w:rsidR="00212AB8" w:rsidRPr="00507E37">
        <w:rPr>
          <w:rStyle w:val="ChBlueBold"/>
        </w:rPr>
        <w:t>to me</w:t>
      </w:r>
      <w:r w:rsidR="00212AB8">
        <w:t xml:space="preserve"> like this, …</w:t>
      </w:r>
      <w:r>
        <w:t>’</w:t>
      </w:r>
      <w:r w:rsidR="00212AB8">
        <w:t xml:space="preserve"> </w:t>
      </w:r>
      <w:r w:rsidR="00212AB8" w:rsidRPr="00D0152B">
        <w:rPr>
          <w:rStyle w:val="ExampleSource"/>
        </w:rPr>
        <w:t>[080917-008-NP.0163]</w:t>
      </w:r>
    </w:p>
    <w:tbl>
      <w:tblPr>
        <w:tblW w:w="5304" w:type="dxa"/>
        <w:tblCellMar>
          <w:left w:w="42" w:type="dxa"/>
          <w:right w:w="42" w:type="dxa"/>
        </w:tblCellMar>
        <w:tblLook w:val="01E0" w:firstRow="1" w:lastRow="1" w:firstColumn="1" w:lastColumn="1" w:noHBand="0" w:noVBand="0"/>
      </w:tblPr>
      <w:tblGrid>
        <w:gridCol w:w="709"/>
        <w:gridCol w:w="706"/>
        <w:gridCol w:w="573"/>
        <w:gridCol w:w="489"/>
        <w:gridCol w:w="773"/>
        <w:gridCol w:w="629"/>
        <w:gridCol w:w="629"/>
        <w:gridCol w:w="796"/>
      </w:tblGrid>
      <w:tr w:rsidR="005424FD" w:rsidRPr="00414A9C" w14:paraId="303CE512" w14:textId="77777777" w:rsidTr="005424FD">
        <w:tc>
          <w:tcPr>
            <w:tcW w:w="709" w:type="dxa"/>
            <w:shd w:val="clear" w:color="auto" w:fill="auto"/>
          </w:tcPr>
          <w:p w14:paraId="33370322" w14:textId="77777777" w:rsidR="005424FD" w:rsidRPr="00977318" w:rsidRDefault="005424FD" w:rsidP="00F03E74">
            <w:pPr>
              <w:pStyle w:val="O0Nwnext"/>
            </w:pPr>
            <w:bookmarkStart w:id="2847" w:name="_Ref357509852"/>
            <w:r w:rsidRPr="007A0BC8">
              <w:t>(</w:t>
            </w:r>
            <w:fldSimple w:instr=" SEQ ( \* ARABIC \s 1 ">
              <w:r w:rsidR="00154D81">
                <w:rPr>
                  <w:noProof/>
                </w:rPr>
                <w:t>11</w:t>
              </w:r>
            </w:fldSimple>
            <w:r w:rsidRPr="007A0BC8">
              <w:t>)</w:t>
            </w:r>
            <w:bookmarkEnd w:id="2847"/>
          </w:p>
        </w:tc>
        <w:tc>
          <w:tcPr>
            <w:tcW w:w="706" w:type="dxa"/>
            <w:shd w:val="clear" w:color="auto" w:fill="auto"/>
          </w:tcPr>
          <w:p w14:paraId="5938C65A" w14:textId="7008700F" w:rsidR="005424FD" w:rsidRDefault="005424FD" w:rsidP="00F03E74">
            <w:pPr>
              <w:pStyle w:val="Text"/>
            </w:pPr>
            <w:r>
              <w:t>itu</w:t>
            </w:r>
          </w:p>
        </w:tc>
        <w:tc>
          <w:tcPr>
            <w:tcW w:w="573" w:type="dxa"/>
            <w:shd w:val="clear" w:color="auto" w:fill="auto"/>
          </w:tcPr>
          <w:p w14:paraId="5B2C60BE" w14:textId="0EBFE923" w:rsidR="005424FD" w:rsidRDefault="005424FD" w:rsidP="00F03E74">
            <w:pPr>
              <w:pStyle w:val="Text"/>
            </w:pPr>
            <w:r>
              <w:t>yang</w:t>
            </w:r>
          </w:p>
        </w:tc>
        <w:tc>
          <w:tcPr>
            <w:tcW w:w="489" w:type="dxa"/>
            <w:shd w:val="clear" w:color="auto" w:fill="auto"/>
          </w:tcPr>
          <w:p w14:paraId="607FFCAD" w14:textId="73B3FE36" w:rsidR="005424FD" w:rsidRPr="001B5187" w:rsidRDefault="005424FD" w:rsidP="00F03E74">
            <w:pPr>
              <w:pStyle w:val="Text"/>
            </w:pPr>
            <w:r>
              <w:t>sa</w:t>
            </w:r>
          </w:p>
        </w:tc>
        <w:tc>
          <w:tcPr>
            <w:tcW w:w="773" w:type="dxa"/>
            <w:shd w:val="clear" w:color="auto" w:fill="auto"/>
          </w:tcPr>
          <w:p w14:paraId="290D6412" w14:textId="4EDD205F" w:rsidR="005424FD" w:rsidRPr="001B5187" w:rsidRDefault="005424FD" w:rsidP="00F03E74">
            <w:pPr>
              <w:pStyle w:val="Text"/>
            </w:pPr>
            <w:r>
              <w:t>kas</w:t>
            </w:r>
          </w:p>
        </w:tc>
        <w:tc>
          <w:tcPr>
            <w:tcW w:w="629" w:type="dxa"/>
            <w:shd w:val="clear" w:color="auto" w:fill="auto"/>
          </w:tcPr>
          <w:p w14:paraId="01C4DD9C" w14:textId="57977285" w:rsidR="005424FD" w:rsidRPr="001B5187" w:rsidRDefault="005424FD" w:rsidP="00F03E74">
            <w:pPr>
              <w:pStyle w:val="Text"/>
            </w:pPr>
            <w:r>
              <w:t>taw</w:t>
            </w:r>
          </w:p>
        </w:tc>
        <w:tc>
          <w:tcPr>
            <w:tcW w:w="629" w:type="dxa"/>
            <w:shd w:val="clear" w:color="auto" w:fill="auto"/>
          </w:tcPr>
          <w:p w14:paraId="771FC6CF" w14:textId="20270C9F" w:rsidR="005424FD" w:rsidRDefault="005424FD" w:rsidP="00F03E74">
            <w:pPr>
              <w:pStyle w:val="Text"/>
              <w:rPr>
                <w:rStyle w:val="ChBlueBold"/>
              </w:rPr>
            </w:pPr>
            <w:r>
              <w:rPr>
                <w:rStyle w:val="ChBlueBold"/>
              </w:rPr>
              <w:t>sama</w:t>
            </w:r>
          </w:p>
        </w:tc>
        <w:tc>
          <w:tcPr>
            <w:tcW w:w="796" w:type="dxa"/>
            <w:shd w:val="clear" w:color="auto" w:fill="auto"/>
          </w:tcPr>
          <w:p w14:paraId="70420814" w14:textId="738CAEEE" w:rsidR="005424FD" w:rsidRPr="001B5187" w:rsidRDefault="005424FD" w:rsidP="00F03E74">
            <w:pPr>
              <w:pStyle w:val="Text"/>
            </w:pPr>
            <w:r>
              <w:rPr>
                <w:rStyle w:val="ChBlueBold"/>
              </w:rPr>
              <w:t>dorang</w:t>
            </w:r>
          </w:p>
        </w:tc>
      </w:tr>
      <w:tr w:rsidR="005424FD" w:rsidRPr="00AC23C4" w14:paraId="2AC8A512" w14:textId="77777777" w:rsidTr="005424FD">
        <w:tc>
          <w:tcPr>
            <w:tcW w:w="709" w:type="dxa"/>
            <w:shd w:val="clear" w:color="auto" w:fill="auto"/>
          </w:tcPr>
          <w:p w14:paraId="2B2CBC7B" w14:textId="77777777" w:rsidR="005424FD" w:rsidRPr="001B5187" w:rsidRDefault="005424FD" w:rsidP="00F03E74">
            <w:pPr>
              <w:pStyle w:val="GlossEng"/>
            </w:pPr>
          </w:p>
        </w:tc>
        <w:tc>
          <w:tcPr>
            <w:tcW w:w="706" w:type="dxa"/>
            <w:shd w:val="clear" w:color="auto" w:fill="auto"/>
          </w:tcPr>
          <w:p w14:paraId="0E29AE17" w14:textId="0FDB8B7E" w:rsidR="005424FD" w:rsidRDefault="005424FD" w:rsidP="00F03E74">
            <w:pPr>
              <w:pStyle w:val="GlossEng"/>
              <w:rPr>
                <w:rStyle w:val="ChSmallCaps"/>
              </w:rPr>
            </w:pPr>
            <w:r>
              <w:rPr>
                <w:rStyle w:val="ChSmallCaps"/>
              </w:rPr>
              <w:t>d.dist</w:t>
            </w:r>
          </w:p>
        </w:tc>
        <w:tc>
          <w:tcPr>
            <w:tcW w:w="573" w:type="dxa"/>
            <w:shd w:val="clear" w:color="auto" w:fill="auto"/>
          </w:tcPr>
          <w:p w14:paraId="135C223D" w14:textId="7483216F" w:rsidR="005424FD" w:rsidRDefault="005424FD" w:rsidP="00F03E74">
            <w:pPr>
              <w:pStyle w:val="GlossEng"/>
              <w:rPr>
                <w:rStyle w:val="ChSmallCaps"/>
              </w:rPr>
            </w:pPr>
            <w:r>
              <w:rPr>
                <w:rStyle w:val="ChSmallCaps"/>
              </w:rPr>
              <w:t>rel</w:t>
            </w:r>
          </w:p>
        </w:tc>
        <w:tc>
          <w:tcPr>
            <w:tcW w:w="489" w:type="dxa"/>
            <w:shd w:val="clear" w:color="auto" w:fill="auto"/>
          </w:tcPr>
          <w:p w14:paraId="6E478576" w14:textId="50882E11" w:rsidR="005424FD" w:rsidRPr="0099608C" w:rsidRDefault="005424FD" w:rsidP="00F03E74">
            <w:pPr>
              <w:pStyle w:val="GlossEng"/>
              <w:rPr>
                <w:rStyle w:val="ChSmallCaps"/>
              </w:rPr>
            </w:pPr>
            <w:r>
              <w:rPr>
                <w:rStyle w:val="ChSmallCaps"/>
              </w:rPr>
              <w:t>1</w:t>
            </w:r>
            <w:r w:rsidRPr="0099608C">
              <w:rPr>
                <w:rStyle w:val="ChSmallCaps"/>
              </w:rPr>
              <w:t>sg</w:t>
            </w:r>
          </w:p>
        </w:tc>
        <w:tc>
          <w:tcPr>
            <w:tcW w:w="773" w:type="dxa"/>
            <w:shd w:val="clear" w:color="auto" w:fill="auto"/>
          </w:tcPr>
          <w:p w14:paraId="48D7E459" w14:textId="77777777" w:rsidR="005424FD" w:rsidRPr="001B5187" w:rsidRDefault="005424FD" w:rsidP="00F03E74">
            <w:pPr>
              <w:pStyle w:val="GlossEng"/>
            </w:pPr>
            <w:r>
              <w:t>already</w:t>
            </w:r>
          </w:p>
        </w:tc>
        <w:tc>
          <w:tcPr>
            <w:tcW w:w="629" w:type="dxa"/>
            <w:shd w:val="clear" w:color="auto" w:fill="auto"/>
          </w:tcPr>
          <w:p w14:paraId="1D5FF424" w14:textId="53C38BEB" w:rsidR="005424FD" w:rsidRPr="001B5187" w:rsidRDefault="005424FD" w:rsidP="00F03E74">
            <w:pPr>
              <w:pStyle w:val="GlossEng"/>
            </w:pPr>
            <w:r>
              <w:t>know</w:t>
            </w:r>
          </w:p>
        </w:tc>
        <w:tc>
          <w:tcPr>
            <w:tcW w:w="629" w:type="dxa"/>
            <w:shd w:val="clear" w:color="auto" w:fill="auto"/>
          </w:tcPr>
          <w:p w14:paraId="3AB07FE3" w14:textId="151BEB7C" w:rsidR="005424FD" w:rsidRPr="005424FD" w:rsidRDefault="005424FD" w:rsidP="00F03E74">
            <w:pPr>
              <w:pStyle w:val="GlossEng"/>
            </w:pPr>
            <w:r w:rsidRPr="005424FD">
              <w:t>to</w:t>
            </w:r>
          </w:p>
        </w:tc>
        <w:tc>
          <w:tcPr>
            <w:tcW w:w="796" w:type="dxa"/>
            <w:shd w:val="clear" w:color="auto" w:fill="auto"/>
          </w:tcPr>
          <w:p w14:paraId="1343CAD2" w14:textId="191AF833" w:rsidR="005424FD" w:rsidRPr="0099608C" w:rsidRDefault="005424FD" w:rsidP="00F03E74">
            <w:pPr>
              <w:pStyle w:val="GlossEng"/>
              <w:rPr>
                <w:rStyle w:val="ChSmallCaps"/>
              </w:rPr>
            </w:pPr>
            <w:r>
              <w:rPr>
                <w:rStyle w:val="ChSmallCaps"/>
              </w:rPr>
              <w:t>3pl</w:t>
            </w:r>
          </w:p>
        </w:tc>
      </w:tr>
    </w:tbl>
    <w:p w14:paraId="6E7161A7" w14:textId="18EF7A87" w:rsidR="00F03E74" w:rsidRDefault="00B7093A" w:rsidP="00A62CFA">
      <w:pPr>
        <w:pStyle w:val="FreeTranslEng"/>
        <w:rPr>
          <w:rStyle w:val="ExampleSource"/>
        </w:rPr>
      </w:pPr>
      <w:r>
        <w:t>‘</w:t>
      </w:r>
      <w:r w:rsidR="005424FD">
        <w:t xml:space="preserve">that (is) what </w:t>
      </w:r>
      <w:r w:rsidR="00F03E74">
        <w:t xml:space="preserve">I </w:t>
      </w:r>
      <w:r w:rsidR="005424FD">
        <w:t xml:space="preserve">let </w:t>
      </w:r>
      <w:r w:rsidR="005424FD">
        <w:rPr>
          <w:rStyle w:val="ChBlueBold"/>
        </w:rPr>
        <w:t>them</w:t>
      </w:r>
      <w:r w:rsidR="005424FD" w:rsidRPr="005424FD">
        <w:t xml:space="preserve"> know</w:t>
      </w:r>
      <w:r>
        <w:t>’</w:t>
      </w:r>
      <w:r w:rsidR="00F03E74">
        <w:t xml:space="preserve"> </w:t>
      </w:r>
      <w:r w:rsidR="00F03E74" w:rsidRPr="00F03E74">
        <w:rPr>
          <w:rStyle w:val="ExampleSource"/>
        </w:rPr>
        <w:t>[</w:t>
      </w:r>
      <w:r w:rsidR="005424FD" w:rsidRPr="005424FD">
        <w:rPr>
          <w:rStyle w:val="ExampleSource"/>
        </w:rPr>
        <w:t>081006-009-Cv.0010</w:t>
      </w:r>
      <w:r w:rsidR="00F03E74" w:rsidRPr="00D0152B">
        <w:rPr>
          <w:rStyle w:val="ExampleSource"/>
        </w:rPr>
        <w:t>]</w:t>
      </w:r>
    </w:p>
    <w:tbl>
      <w:tblPr>
        <w:tblW w:w="4512" w:type="dxa"/>
        <w:tblCellMar>
          <w:left w:w="42" w:type="dxa"/>
          <w:right w:w="42" w:type="dxa"/>
        </w:tblCellMar>
        <w:tblLook w:val="01E0" w:firstRow="1" w:lastRow="1" w:firstColumn="1" w:lastColumn="1" w:noHBand="0" w:noVBand="0"/>
      </w:tblPr>
      <w:tblGrid>
        <w:gridCol w:w="709"/>
        <w:gridCol w:w="1106"/>
        <w:gridCol w:w="777"/>
        <w:gridCol w:w="684"/>
        <w:gridCol w:w="629"/>
        <w:gridCol w:w="607"/>
      </w:tblGrid>
      <w:tr w:rsidR="005424FD" w:rsidRPr="00414A9C" w14:paraId="2BC877D1" w14:textId="77777777" w:rsidTr="00C55DBA">
        <w:tc>
          <w:tcPr>
            <w:tcW w:w="709" w:type="dxa"/>
            <w:shd w:val="clear" w:color="auto" w:fill="auto"/>
          </w:tcPr>
          <w:p w14:paraId="0EBC33C4" w14:textId="447715AF" w:rsidR="00A62CFA" w:rsidRPr="00977318" w:rsidRDefault="00A62CFA" w:rsidP="00536EFF">
            <w:pPr>
              <w:pStyle w:val="O0Nwnext"/>
            </w:pPr>
            <w:bookmarkStart w:id="2848" w:name="_Ref403394473"/>
            <w:r w:rsidRPr="007A0BC8">
              <w:t>(</w:t>
            </w:r>
            <w:fldSimple w:instr=" SEQ ( \* ARABIC \s 1 ">
              <w:r w:rsidR="00154D81">
                <w:rPr>
                  <w:noProof/>
                </w:rPr>
                <w:t>12</w:t>
              </w:r>
            </w:fldSimple>
            <w:r w:rsidRPr="007A0BC8">
              <w:t>)</w:t>
            </w:r>
            <w:bookmarkEnd w:id="2848"/>
          </w:p>
        </w:tc>
        <w:tc>
          <w:tcPr>
            <w:tcW w:w="1106" w:type="dxa"/>
            <w:shd w:val="clear" w:color="auto" w:fill="auto"/>
          </w:tcPr>
          <w:p w14:paraId="651A8F7D" w14:textId="0847698D" w:rsidR="00A62CFA" w:rsidRPr="001B5187" w:rsidRDefault="005424FD" w:rsidP="00536EFF">
            <w:pPr>
              <w:pStyle w:val="Text"/>
            </w:pPr>
            <w:r>
              <w:t>tete</w:t>
            </w:r>
          </w:p>
        </w:tc>
        <w:tc>
          <w:tcPr>
            <w:tcW w:w="777" w:type="dxa"/>
            <w:shd w:val="clear" w:color="auto" w:fill="auto"/>
          </w:tcPr>
          <w:p w14:paraId="46FF8B79" w14:textId="36A8F055" w:rsidR="00A62CFA" w:rsidRPr="001B5187" w:rsidRDefault="005424FD" w:rsidP="00536EFF">
            <w:pPr>
              <w:pStyle w:val="Text"/>
            </w:pPr>
            <w:r>
              <w:t>ini</w:t>
            </w:r>
          </w:p>
        </w:tc>
        <w:tc>
          <w:tcPr>
            <w:tcW w:w="684" w:type="dxa"/>
            <w:shd w:val="clear" w:color="auto" w:fill="auto"/>
          </w:tcPr>
          <w:p w14:paraId="54966B5C" w14:textId="0A18C9DE" w:rsidR="00A62CFA" w:rsidRPr="001B5187" w:rsidRDefault="005424FD" w:rsidP="00536EFF">
            <w:pPr>
              <w:pStyle w:val="Text"/>
            </w:pPr>
            <w:r>
              <w:t>bilang</w:t>
            </w:r>
          </w:p>
        </w:tc>
        <w:tc>
          <w:tcPr>
            <w:tcW w:w="629" w:type="dxa"/>
            <w:shd w:val="clear" w:color="auto" w:fill="auto"/>
          </w:tcPr>
          <w:p w14:paraId="29A1906D" w14:textId="581605C9" w:rsidR="00A62CFA" w:rsidRPr="001B5187" w:rsidRDefault="005424FD" w:rsidP="00536EFF">
            <w:pPr>
              <w:pStyle w:val="Text"/>
              <w:rPr>
                <w:rStyle w:val="ChBlueBold"/>
              </w:rPr>
            </w:pPr>
            <w:r>
              <w:rPr>
                <w:rStyle w:val="ChBlueBold"/>
              </w:rPr>
              <w:t>sama</w:t>
            </w:r>
          </w:p>
        </w:tc>
        <w:tc>
          <w:tcPr>
            <w:tcW w:w="607" w:type="dxa"/>
            <w:shd w:val="clear" w:color="auto" w:fill="auto"/>
          </w:tcPr>
          <w:p w14:paraId="362E5D92" w14:textId="5DB7931E" w:rsidR="00A62CFA" w:rsidRPr="001B5187" w:rsidRDefault="005424FD" w:rsidP="00536EFF">
            <w:pPr>
              <w:pStyle w:val="Text"/>
            </w:pPr>
            <w:r>
              <w:rPr>
                <w:rStyle w:val="ChBlueBold"/>
              </w:rPr>
              <w:t>dong</w:t>
            </w:r>
          </w:p>
        </w:tc>
      </w:tr>
      <w:tr w:rsidR="005424FD" w:rsidRPr="00AC23C4" w14:paraId="16B9AD3F" w14:textId="77777777" w:rsidTr="00C55DBA">
        <w:tc>
          <w:tcPr>
            <w:tcW w:w="709" w:type="dxa"/>
            <w:shd w:val="clear" w:color="auto" w:fill="auto"/>
          </w:tcPr>
          <w:p w14:paraId="44A9553B" w14:textId="77777777" w:rsidR="00A62CFA" w:rsidRPr="00536EFF" w:rsidRDefault="00A62CFA" w:rsidP="00536EFF">
            <w:pPr>
              <w:pStyle w:val="GlossEng"/>
            </w:pPr>
          </w:p>
        </w:tc>
        <w:tc>
          <w:tcPr>
            <w:tcW w:w="1106" w:type="dxa"/>
            <w:shd w:val="clear" w:color="auto" w:fill="auto"/>
          </w:tcPr>
          <w:p w14:paraId="2F379D23" w14:textId="6B259E9B" w:rsidR="00A62CFA" w:rsidRPr="005424FD" w:rsidRDefault="005424FD" w:rsidP="00536EFF">
            <w:pPr>
              <w:pStyle w:val="GlossEng"/>
            </w:pPr>
            <w:r w:rsidRPr="005424FD">
              <w:t>grandfather</w:t>
            </w:r>
          </w:p>
        </w:tc>
        <w:tc>
          <w:tcPr>
            <w:tcW w:w="777" w:type="dxa"/>
            <w:shd w:val="clear" w:color="auto" w:fill="auto"/>
          </w:tcPr>
          <w:p w14:paraId="0394265A" w14:textId="1D4280BE" w:rsidR="00A62CFA" w:rsidRPr="005424FD" w:rsidRDefault="005424FD" w:rsidP="00536EFF">
            <w:pPr>
              <w:pStyle w:val="GlossEng"/>
              <w:rPr>
                <w:rStyle w:val="ChSmallCaps"/>
              </w:rPr>
            </w:pPr>
            <w:r w:rsidRPr="005424FD">
              <w:rPr>
                <w:rStyle w:val="ChSmallCaps"/>
              </w:rPr>
              <w:t>d.prox</w:t>
            </w:r>
          </w:p>
        </w:tc>
        <w:tc>
          <w:tcPr>
            <w:tcW w:w="684" w:type="dxa"/>
            <w:shd w:val="clear" w:color="auto" w:fill="auto"/>
          </w:tcPr>
          <w:p w14:paraId="65900DFB" w14:textId="1B51CA2C" w:rsidR="00A62CFA" w:rsidRPr="001B5187" w:rsidRDefault="005424FD" w:rsidP="00536EFF">
            <w:pPr>
              <w:pStyle w:val="GlossEng"/>
            </w:pPr>
            <w:r>
              <w:t>say</w:t>
            </w:r>
          </w:p>
        </w:tc>
        <w:tc>
          <w:tcPr>
            <w:tcW w:w="629" w:type="dxa"/>
            <w:shd w:val="clear" w:color="auto" w:fill="auto"/>
          </w:tcPr>
          <w:p w14:paraId="6275345E" w14:textId="18AD6FA2" w:rsidR="00A62CFA" w:rsidRPr="001B5187" w:rsidRDefault="005424FD" w:rsidP="00536EFF">
            <w:pPr>
              <w:pStyle w:val="GlossEng"/>
            </w:pPr>
            <w:r>
              <w:t>to</w:t>
            </w:r>
          </w:p>
        </w:tc>
        <w:tc>
          <w:tcPr>
            <w:tcW w:w="607" w:type="dxa"/>
            <w:shd w:val="clear" w:color="auto" w:fill="auto"/>
          </w:tcPr>
          <w:p w14:paraId="4566E05A" w14:textId="4D82F1F8" w:rsidR="00A62CFA" w:rsidRPr="0099608C" w:rsidRDefault="00A62CFA" w:rsidP="00536EFF">
            <w:pPr>
              <w:pStyle w:val="GlossEng"/>
              <w:rPr>
                <w:rStyle w:val="ChSmallCaps"/>
              </w:rPr>
            </w:pPr>
            <w:r>
              <w:rPr>
                <w:rStyle w:val="ChSmallCaps"/>
              </w:rPr>
              <w:t>3</w:t>
            </w:r>
            <w:r w:rsidR="005424FD">
              <w:rPr>
                <w:rStyle w:val="ChSmallCaps"/>
              </w:rPr>
              <w:t>pl</w:t>
            </w:r>
          </w:p>
        </w:tc>
      </w:tr>
    </w:tbl>
    <w:p w14:paraId="6C38077A" w14:textId="5E8A153D" w:rsidR="00A62CFA" w:rsidRPr="00072AF1" w:rsidRDefault="00B7093A" w:rsidP="00A62CFA">
      <w:pPr>
        <w:pStyle w:val="FreeTranslEng15pt"/>
      </w:pPr>
      <w:r>
        <w:t>‘</w:t>
      </w:r>
      <w:r w:rsidR="00C55DBA">
        <w:t xml:space="preserve">this grandfather spoke </w:t>
      </w:r>
      <w:r w:rsidR="00C55DBA" w:rsidRPr="00C55DBA">
        <w:rPr>
          <w:rStyle w:val="ChBlueBold"/>
        </w:rPr>
        <w:t>to them</w:t>
      </w:r>
      <w:r>
        <w:t>’</w:t>
      </w:r>
      <w:r w:rsidR="00A62CFA">
        <w:t xml:space="preserve"> </w:t>
      </w:r>
      <w:r w:rsidR="00A62CFA" w:rsidRPr="00F03E74">
        <w:rPr>
          <w:rStyle w:val="ExampleSource"/>
        </w:rPr>
        <w:t>[</w:t>
      </w:r>
      <w:r w:rsidR="00C55DBA" w:rsidRPr="00C55DBA">
        <w:rPr>
          <w:rStyle w:val="ExampleSource"/>
        </w:rPr>
        <w:t>080919-006-CvNP.0011</w:t>
      </w:r>
      <w:r w:rsidR="00A62CFA" w:rsidRPr="00D0152B">
        <w:rPr>
          <w:rStyle w:val="ExampleSource"/>
        </w:rPr>
        <w:t>]</w:t>
      </w:r>
    </w:p>
    <w:p w14:paraId="3C83B900" w14:textId="21174FDF" w:rsidR="00212AB8" w:rsidRDefault="00212AB8" w:rsidP="00212AB8">
      <w:pPr>
        <w:pStyle w:val="Heading3"/>
      </w:pPr>
      <w:bookmarkStart w:id="2849" w:name="_Ref351452340"/>
      <w:bookmarkStart w:id="2850" w:name="_Toc367531151"/>
      <w:bookmarkStart w:id="2851" w:name="_Toc440455638"/>
      <w:r>
        <w:t xml:space="preserve">Modification of </w:t>
      </w:r>
      <w:r w:rsidR="00214A3F">
        <w:t xml:space="preserve">personal </w:t>
      </w:r>
      <w:r>
        <w:t>pronouns</w:t>
      </w:r>
      <w:bookmarkEnd w:id="2849"/>
      <w:bookmarkEnd w:id="2850"/>
      <w:bookmarkEnd w:id="2851"/>
    </w:p>
    <w:p w14:paraId="245CFB36" w14:textId="77777777" w:rsidR="00212AB8" w:rsidRDefault="00212AB8" w:rsidP="00D03962">
      <w:pPr>
        <w:pStyle w:val="Body0000after"/>
      </w:pPr>
      <w:r>
        <w:rPr>
          <w:lang w:eastAsia="en-US"/>
        </w:rPr>
        <w:t xml:space="preserve">Pronouns are readily modified with a number of different constituents, namely </w:t>
      </w:r>
      <w:r>
        <w:t xml:space="preserve">demonstratives, locatives, numerals, quantifiers, prepositional phrases, and/or relative clauses, as illustrated with the examples in </w:t>
      </w:r>
      <w:r>
        <w:fldChar w:fldCharType="begin"/>
      </w:r>
      <w:r>
        <w:instrText xml:space="preserve"> REF _Ref362511363 \h </w:instrText>
      </w:r>
      <w:r>
        <w:fldChar w:fldCharType="separate"/>
      </w:r>
      <w:r w:rsidR="00154D81" w:rsidRPr="00CB2E9B">
        <w:t>(</w:t>
      </w:r>
      <w:r w:rsidR="00154D81">
        <w:rPr>
          <w:noProof/>
        </w:rPr>
        <w:t>13</w:t>
      </w:r>
      <w:r w:rsidR="00154D81" w:rsidRPr="00CB2E9B">
        <w:t>)</w:t>
      </w:r>
      <w:r>
        <w:fldChar w:fldCharType="end"/>
      </w:r>
      <w:r>
        <w:t xml:space="preserve"> to </w:t>
      </w:r>
      <w:r>
        <w:fldChar w:fldCharType="begin"/>
      </w:r>
      <w:r>
        <w:instrText xml:space="preserve"> REF _Ref351456685 \h </w:instrText>
      </w:r>
      <w:r>
        <w:fldChar w:fldCharType="separate"/>
      </w:r>
      <w:r w:rsidR="00154D81" w:rsidRPr="00856563">
        <w:t>(</w:t>
      </w:r>
      <w:r w:rsidR="00154D81">
        <w:rPr>
          <w:noProof/>
        </w:rPr>
        <w:t>24</w:t>
      </w:r>
      <w:r w:rsidR="00154D81" w:rsidRPr="00856563">
        <w:t>)</w:t>
      </w:r>
      <w:r>
        <w:fldChar w:fldCharType="end"/>
      </w:r>
      <w:r>
        <w:t>.</w:t>
      </w:r>
    </w:p>
    <w:p w14:paraId="1E1E01AA" w14:textId="6C8FE08E" w:rsidR="00212AB8" w:rsidRDefault="00212AB8" w:rsidP="00D03962">
      <w:pPr>
        <w:pStyle w:val="Body0505after"/>
      </w:pPr>
      <w:r>
        <w:t xml:space="preserve">Proximal demonstrative </w:t>
      </w:r>
      <w:r w:rsidRPr="009600A4">
        <w:rPr>
          <w:rStyle w:val="ChItalBold"/>
        </w:rPr>
        <w:t>ini</w:t>
      </w:r>
      <w:r>
        <w:t xml:space="preserve"> </w:t>
      </w:r>
      <w:r w:rsidR="00B7093A">
        <w:t>‘</w:t>
      </w:r>
      <w:r w:rsidRPr="0099608C">
        <w:rPr>
          <w:rStyle w:val="ChSmallCaps"/>
        </w:rPr>
        <w:t>d.prox</w:t>
      </w:r>
      <w:r w:rsidR="00B7093A">
        <w:t>’</w:t>
      </w:r>
      <w:r>
        <w:t xml:space="preserve"> modifies long </w:t>
      </w:r>
      <w:r w:rsidRPr="0027325A">
        <w:rPr>
          <w:rStyle w:val="ChItalBold"/>
        </w:rPr>
        <w:t>saya</w:t>
      </w:r>
      <w:r>
        <w:t xml:space="preserve"> </w:t>
      </w:r>
      <w:r w:rsidR="00B7093A">
        <w:t>‘</w:t>
      </w:r>
      <w:r w:rsidRPr="0099608C">
        <w:rPr>
          <w:rStyle w:val="ChSmallCaps"/>
        </w:rPr>
        <w:t>1sg</w:t>
      </w:r>
      <w:r w:rsidR="00B7093A">
        <w:t>’</w:t>
      </w:r>
      <w:r>
        <w:t xml:space="preserve"> in </w:t>
      </w:r>
      <w:r>
        <w:fldChar w:fldCharType="begin"/>
      </w:r>
      <w:r>
        <w:instrText xml:space="preserve"> REF _Ref362511363 \h </w:instrText>
      </w:r>
      <w:r>
        <w:fldChar w:fldCharType="separate"/>
      </w:r>
      <w:r w:rsidR="00154D81" w:rsidRPr="00CB2E9B">
        <w:t>(</w:t>
      </w:r>
      <w:r w:rsidR="00154D81">
        <w:rPr>
          <w:noProof/>
        </w:rPr>
        <w:t>13</w:t>
      </w:r>
      <w:r w:rsidR="00154D81" w:rsidRPr="00CB2E9B">
        <w:t>)</w:t>
      </w:r>
      <w:r>
        <w:fldChar w:fldCharType="end"/>
      </w:r>
      <w:r>
        <w:t xml:space="preserve">, while distal </w:t>
      </w:r>
      <w:r w:rsidRPr="0004653C">
        <w:rPr>
          <w:rStyle w:val="ChItalBold"/>
        </w:rPr>
        <w:t>itu</w:t>
      </w:r>
      <w:r>
        <w:t xml:space="preserve"> </w:t>
      </w:r>
      <w:r w:rsidR="00B7093A">
        <w:t>‘</w:t>
      </w:r>
      <w:r w:rsidRPr="0099608C">
        <w:rPr>
          <w:rStyle w:val="ChSmallCaps"/>
        </w:rPr>
        <w:t>d.dist</w:t>
      </w:r>
      <w:r w:rsidR="00B7093A">
        <w:t>’</w:t>
      </w:r>
      <w:r>
        <w:t xml:space="preserve"> modifies </w:t>
      </w:r>
      <w:r w:rsidRPr="0004653C">
        <w:rPr>
          <w:rStyle w:val="ChItalBold"/>
        </w:rPr>
        <w:t>ko</w:t>
      </w:r>
      <w:r>
        <w:t xml:space="preserve"> </w:t>
      </w:r>
      <w:r w:rsidR="00B7093A">
        <w:t>‘</w:t>
      </w:r>
      <w:r w:rsidRPr="0099608C">
        <w:rPr>
          <w:rStyle w:val="ChSmallCaps"/>
        </w:rPr>
        <w:t>2sg</w:t>
      </w:r>
      <w:r w:rsidR="00B7093A">
        <w:t>’</w:t>
      </w:r>
      <w:r>
        <w:t xml:space="preserve"> in </w:t>
      </w:r>
      <w:r>
        <w:fldChar w:fldCharType="begin"/>
      </w:r>
      <w:r>
        <w:instrText xml:space="preserve"> REF _Ref368297930 \h </w:instrText>
      </w:r>
      <w:r>
        <w:fldChar w:fldCharType="separate"/>
      </w:r>
      <w:r w:rsidR="00154D81" w:rsidRPr="00CB2E9B">
        <w:t>(</w:t>
      </w:r>
      <w:r w:rsidR="00154D81">
        <w:rPr>
          <w:noProof/>
        </w:rPr>
        <w:t>14</w:t>
      </w:r>
      <w:r w:rsidR="00154D81" w:rsidRPr="00CB2E9B">
        <w:t>)</w:t>
      </w:r>
      <w:r>
        <w:fldChar w:fldCharType="end"/>
      </w:r>
      <w:r>
        <w:t>. In both examples, the demonstratives signal the speakers</w:t>
      </w:r>
      <w:r w:rsidR="00B7093A">
        <w:t>’</w:t>
      </w:r>
      <w:r>
        <w:t xml:space="preserve"> psychological involvement with the events talked about. In </w:t>
      </w:r>
      <w:r>
        <w:fldChar w:fldCharType="begin"/>
      </w:r>
      <w:r>
        <w:instrText xml:space="preserve"> REF _Ref340861573 \h </w:instrText>
      </w:r>
      <w:r>
        <w:fldChar w:fldCharType="separate"/>
      </w:r>
      <w:r w:rsidR="00154D81" w:rsidRPr="00856563">
        <w:t>(</w:t>
      </w:r>
      <w:r w:rsidR="00154D81">
        <w:rPr>
          <w:noProof/>
        </w:rPr>
        <w:t>15</w:t>
      </w:r>
      <w:r w:rsidR="00154D81" w:rsidRPr="00856563">
        <w:t>)</w:t>
      </w:r>
      <w:r>
        <w:fldChar w:fldCharType="end"/>
      </w:r>
      <w:r>
        <w:t xml:space="preserve">, distal locative </w:t>
      </w:r>
      <w:r w:rsidRPr="009600A4">
        <w:rPr>
          <w:rStyle w:val="ChItalBold"/>
        </w:rPr>
        <w:t>sana</w:t>
      </w:r>
      <w:r>
        <w:t xml:space="preserve"> </w:t>
      </w:r>
      <w:r w:rsidR="00B7093A">
        <w:t>‘</w:t>
      </w:r>
      <w:r w:rsidRPr="0099608C">
        <w:rPr>
          <w:rStyle w:val="ChSmallCaps"/>
        </w:rPr>
        <w:t>l.dist</w:t>
      </w:r>
      <w:r w:rsidR="00B7093A">
        <w:t>’</w:t>
      </w:r>
      <w:r>
        <w:t xml:space="preserve"> modifies short </w:t>
      </w:r>
      <w:r w:rsidRPr="0027325A">
        <w:rPr>
          <w:rStyle w:val="ChItalBold"/>
        </w:rPr>
        <w:t>dong</w:t>
      </w:r>
      <w:r>
        <w:t xml:space="preserve"> </w:t>
      </w:r>
      <w:r w:rsidR="00B7093A">
        <w:t>‘</w:t>
      </w:r>
      <w:r w:rsidRPr="0099608C">
        <w:rPr>
          <w:rStyle w:val="ChSmallCaps"/>
        </w:rPr>
        <w:t>3sg</w:t>
      </w:r>
      <w:r w:rsidR="00B7093A">
        <w:t>’</w:t>
      </w:r>
      <w:r>
        <w:t>, designating the referent</w:t>
      </w:r>
      <w:r w:rsidR="00B7093A">
        <w:t>’</w:t>
      </w:r>
      <w:r>
        <w:t xml:space="preserve">s location relative to that of the speaker. In the corpus, pronouns are quite often modified with demonstratives, while modification with locatives is rare. (For details on demonstratives and locatives and their different functions see Chapter </w:t>
      </w:r>
      <w:r w:rsidR="00F1200B">
        <w:fldChar w:fldCharType="begin"/>
      </w:r>
      <w:r w:rsidR="00F1200B">
        <w:instrText xml:space="preserve"> REF _Ref374456049 \w \h </w:instrText>
      </w:r>
      <w:r w:rsidR="00F1200B">
        <w:fldChar w:fldCharType="separate"/>
      </w:r>
      <w:r w:rsidR="00154D81">
        <w:rPr>
          <w:cs/>
        </w:rPr>
        <w:t>‎</w:t>
      </w:r>
      <w:r w:rsidR="00154D81">
        <w:t>7</w:t>
      </w:r>
      <w:r w:rsidR="00F1200B">
        <w:fldChar w:fldCharType="end"/>
      </w:r>
      <w:r>
        <w:t>.)</w:t>
      </w:r>
    </w:p>
    <w:p w14:paraId="00328F55" w14:textId="77777777" w:rsidR="00212AB8" w:rsidRDefault="00212AB8" w:rsidP="00212AB8">
      <w:pPr>
        <w:pStyle w:val="ExampleTitle"/>
      </w:pPr>
      <w:r>
        <w:t>Modification of pronouns with demonstratives or locatives</w:t>
      </w:r>
    </w:p>
    <w:tbl>
      <w:tblPr>
        <w:tblW w:w="4178" w:type="dxa"/>
        <w:tblCellMar>
          <w:left w:w="42" w:type="dxa"/>
          <w:right w:w="42" w:type="dxa"/>
        </w:tblCellMar>
        <w:tblLook w:val="01E0" w:firstRow="1" w:lastRow="1" w:firstColumn="1" w:lastColumn="1" w:noHBand="0" w:noVBand="0"/>
      </w:tblPr>
      <w:tblGrid>
        <w:gridCol w:w="709"/>
        <w:gridCol w:w="484"/>
        <w:gridCol w:w="562"/>
        <w:gridCol w:w="777"/>
        <w:gridCol w:w="584"/>
        <w:gridCol w:w="1062"/>
      </w:tblGrid>
      <w:tr w:rsidR="00AC23C4" w:rsidRPr="00414A9C" w14:paraId="07CFE7D7" w14:textId="77777777" w:rsidTr="00AC23C4">
        <w:tc>
          <w:tcPr>
            <w:tcW w:w="709" w:type="dxa"/>
            <w:shd w:val="clear" w:color="auto" w:fill="auto"/>
          </w:tcPr>
          <w:p w14:paraId="2EB168AD" w14:textId="77777777" w:rsidR="00212AB8" w:rsidRPr="00CB2E9B" w:rsidRDefault="00212AB8" w:rsidP="00212AB8">
            <w:pPr>
              <w:pStyle w:val="Text"/>
            </w:pPr>
            <w:bookmarkStart w:id="2852" w:name="_Ref362511363"/>
            <w:r w:rsidRPr="00CB2E9B">
              <w:t>(</w:t>
            </w:r>
            <w:fldSimple w:instr=" SEQ ( \* ARABIC \s 1 ">
              <w:r w:rsidR="00154D81">
                <w:rPr>
                  <w:noProof/>
                </w:rPr>
                <w:t>13</w:t>
              </w:r>
            </w:fldSimple>
            <w:r w:rsidRPr="00CB2E9B">
              <w:t>)</w:t>
            </w:r>
            <w:bookmarkEnd w:id="2852"/>
          </w:p>
        </w:tc>
        <w:tc>
          <w:tcPr>
            <w:tcW w:w="484" w:type="dxa"/>
            <w:shd w:val="clear" w:color="auto" w:fill="auto"/>
          </w:tcPr>
          <w:p w14:paraId="6709828C" w14:textId="77777777" w:rsidR="00212AB8" w:rsidRPr="00B8040D" w:rsidRDefault="00212AB8" w:rsidP="00212AB8">
            <w:pPr>
              <w:pStyle w:val="Text"/>
            </w:pPr>
            <w:r w:rsidRPr="00B8040D">
              <w:t>jadi</w:t>
            </w:r>
          </w:p>
        </w:tc>
        <w:tc>
          <w:tcPr>
            <w:tcW w:w="562" w:type="dxa"/>
            <w:shd w:val="clear" w:color="auto" w:fill="auto"/>
          </w:tcPr>
          <w:p w14:paraId="72E22AF2" w14:textId="77777777" w:rsidR="00212AB8" w:rsidRPr="00826527" w:rsidRDefault="00212AB8" w:rsidP="00212AB8">
            <w:pPr>
              <w:pStyle w:val="Text"/>
              <w:rPr>
                <w:rStyle w:val="ChBlueBold"/>
              </w:rPr>
            </w:pPr>
            <w:r w:rsidRPr="00826527">
              <w:rPr>
                <w:rStyle w:val="ChBlueBold"/>
              </w:rPr>
              <w:t>saya</w:t>
            </w:r>
          </w:p>
        </w:tc>
        <w:tc>
          <w:tcPr>
            <w:tcW w:w="777" w:type="dxa"/>
            <w:shd w:val="clear" w:color="auto" w:fill="auto"/>
          </w:tcPr>
          <w:p w14:paraId="699669F1" w14:textId="77777777" w:rsidR="00212AB8" w:rsidRPr="00826527" w:rsidRDefault="00212AB8" w:rsidP="00212AB8">
            <w:pPr>
              <w:pStyle w:val="Text"/>
              <w:rPr>
                <w:rStyle w:val="ChBlueBold"/>
              </w:rPr>
            </w:pPr>
            <w:r w:rsidRPr="00826527">
              <w:rPr>
                <w:rStyle w:val="ChBlueBold"/>
              </w:rPr>
              <w:t>ini</w:t>
            </w:r>
          </w:p>
        </w:tc>
        <w:tc>
          <w:tcPr>
            <w:tcW w:w="584" w:type="dxa"/>
            <w:shd w:val="clear" w:color="auto" w:fill="auto"/>
          </w:tcPr>
          <w:p w14:paraId="4A6B2F45" w14:textId="77777777" w:rsidR="00212AB8" w:rsidRPr="00B8040D" w:rsidRDefault="006956C9" w:rsidP="00212AB8">
            <w:pPr>
              <w:pStyle w:val="Text"/>
            </w:pPr>
            <w:r>
              <w:t>ana</w:t>
            </w:r>
          </w:p>
        </w:tc>
        <w:tc>
          <w:tcPr>
            <w:tcW w:w="1062" w:type="dxa"/>
            <w:shd w:val="clear" w:color="auto" w:fill="auto"/>
          </w:tcPr>
          <w:p w14:paraId="0D01596A" w14:textId="729D169A" w:rsidR="00212AB8" w:rsidRPr="00B8040D" w:rsidRDefault="00212AB8" w:rsidP="00212AB8">
            <w:pPr>
              <w:pStyle w:val="Text"/>
            </w:pPr>
            <w:r w:rsidRPr="00B8040D">
              <w:t>mas-kawin</w:t>
            </w:r>
            <w:r w:rsidR="0050678E">
              <w:t>g</w:t>
            </w:r>
          </w:p>
        </w:tc>
      </w:tr>
      <w:tr w:rsidR="00AC23C4" w:rsidRPr="00AC23C4" w14:paraId="30EFD94F" w14:textId="77777777" w:rsidTr="00AC23C4">
        <w:tc>
          <w:tcPr>
            <w:tcW w:w="709" w:type="dxa"/>
            <w:shd w:val="clear" w:color="auto" w:fill="auto"/>
          </w:tcPr>
          <w:p w14:paraId="4DFDDCA6" w14:textId="77777777" w:rsidR="00212AB8" w:rsidRPr="00826527" w:rsidRDefault="00212AB8" w:rsidP="00212AB8">
            <w:pPr>
              <w:pStyle w:val="GlossEng"/>
            </w:pPr>
          </w:p>
        </w:tc>
        <w:tc>
          <w:tcPr>
            <w:tcW w:w="484" w:type="dxa"/>
            <w:shd w:val="clear" w:color="auto" w:fill="auto"/>
          </w:tcPr>
          <w:p w14:paraId="1F06B954" w14:textId="77777777" w:rsidR="00212AB8" w:rsidRPr="00B8040D" w:rsidRDefault="00212AB8" w:rsidP="00212AB8">
            <w:pPr>
              <w:pStyle w:val="GlossEng"/>
            </w:pPr>
            <w:r w:rsidRPr="00B8040D">
              <w:t>so</w:t>
            </w:r>
          </w:p>
        </w:tc>
        <w:tc>
          <w:tcPr>
            <w:tcW w:w="562" w:type="dxa"/>
            <w:shd w:val="clear" w:color="auto" w:fill="auto"/>
          </w:tcPr>
          <w:p w14:paraId="60008A01" w14:textId="77777777" w:rsidR="00212AB8" w:rsidRPr="0099608C" w:rsidRDefault="00212AB8" w:rsidP="00212AB8">
            <w:pPr>
              <w:pStyle w:val="GlossEng"/>
              <w:rPr>
                <w:rStyle w:val="ChSmallCaps"/>
              </w:rPr>
            </w:pPr>
            <w:r w:rsidRPr="0099608C">
              <w:rPr>
                <w:rStyle w:val="ChSmallCaps"/>
              </w:rPr>
              <w:t>1sg</w:t>
            </w:r>
          </w:p>
        </w:tc>
        <w:tc>
          <w:tcPr>
            <w:tcW w:w="777" w:type="dxa"/>
            <w:shd w:val="clear" w:color="auto" w:fill="auto"/>
          </w:tcPr>
          <w:p w14:paraId="0FBB34F0" w14:textId="77777777" w:rsidR="00212AB8" w:rsidRPr="0099608C" w:rsidRDefault="00212AB8" w:rsidP="00212AB8">
            <w:pPr>
              <w:pStyle w:val="GlossEng"/>
              <w:rPr>
                <w:rStyle w:val="ChSmallCaps"/>
              </w:rPr>
            </w:pPr>
            <w:r w:rsidRPr="0099608C">
              <w:rPr>
                <w:rStyle w:val="ChSmallCaps"/>
              </w:rPr>
              <w:t>d.prox</w:t>
            </w:r>
          </w:p>
        </w:tc>
        <w:tc>
          <w:tcPr>
            <w:tcW w:w="584" w:type="dxa"/>
            <w:shd w:val="clear" w:color="auto" w:fill="auto"/>
          </w:tcPr>
          <w:p w14:paraId="1BEA963C" w14:textId="77777777" w:rsidR="00212AB8" w:rsidRPr="00B8040D" w:rsidRDefault="00212AB8" w:rsidP="00212AB8">
            <w:pPr>
              <w:pStyle w:val="GlossEng"/>
            </w:pPr>
            <w:r w:rsidRPr="00B8040D">
              <w:t>child</w:t>
            </w:r>
          </w:p>
        </w:tc>
        <w:tc>
          <w:tcPr>
            <w:tcW w:w="1062" w:type="dxa"/>
            <w:shd w:val="clear" w:color="auto" w:fill="auto"/>
          </w:tcPr>
          <w:p w14:paraId="1192345F" w14:textId="77777777" w:rsidR="00212AB8" w:rsidRPr="00B8040D" w:rsidRDefault="00212AB8" w:rsidP="00212AB8">
            <w:pPr>
              <w:pStyle w:val="GlossEng"/>
            </w:pPr>
            <w:r w:rsidRPr="00B8040D">
              <w:t>bride.price</w:t>
            </w:r>
          </w:p>
        </w:tc>
      </w:tr>
    </w:tbl>
    <w:p w14:paraId="7C707966" w14:textId="03973116" w:rsidR="00212AB8" w:rsidRPr="000957E6" w:rsidRDefault="00B7093A" w:rsidP="00212AB8">
      <w:pPr>
        <w:pStyle w:val="FreeTranslEng"/>
      </w:pPr>
      <w:r>
        <w:t>‘</w:t>
      </w:r>
      <w:r w:rsidR="00212AB8">
        <w:t xml:space="preserve">so </w:t>
      </w:r>
      <w:r w:rsidR="00212AB8" w:rsidRPr="009A62E5">
        <w:rPr>
          <w:rStyle w:val="ChBlueBold"/>
        </w:rPr>
        <w:t>I</w:t>
      </w:r>
      <w:r w:rsidR="0097241B" w:rsidRPr="0097241B">
        <w:rPr>
          <w:rStyle w:val="ChBlueBold"/>
        </w:rPr>
        <w:t xml:space="preserve"> (</w:t>
      </w:r>
      <w:r w:rsidR="0097241B" w:rsidRPr="0097241B">
        <w:rPr>
          <w:rStyle w:val="ChBlueBold-SmallCaps"/>
        </w:rPr>
        <w:t>emph</w:t>
      </w:r>
      <w:r w:rsidR="0097241B" w:rsidRPr="0097241B">
        <w:rPr>
          <w:rStyle w:val="ChBlueBold"/>
        </w:rPr>
        <w:t>)</w:t>
      </w:r>
      <w:r w:rsidR="00212AB8">
        <w:t xml:space="preserve"> am a bride-price child</w:t>
      </w:r>
      <w:r>
        <w:t>’</w:t>
      </w:r>
      <w:r w:rsidR="00212AB8">
        <w:t xml:space="preserve"> </w:t>
      </w:r>
      <w:r w:rsidR="00212AB8" w:rsidRPr="00826527">
        <w:rPr>
          <w:rStyle w:val="ExampleSource"/>
        </w:rPr>
        <w:t>[081006-028-CvEx.0016]</w:t>
      </w:r>
    </w:p>
    <w:tbl>
      <w:tblPr>
        <w:tblW w:w="6149" w:type="dxa"/>
        <w:tblCellMar>
          <w:left w:w="42" w:type="dxa"/>
          <w:right w:w="42" w:type="dxa"/>
        </w:tblCellMar>
        <w:tblLook w:val="01E0" w:firstRow="1" w:lastRow="1" w:firstColumn="1" w:lastColumn="1" w:noHBand="0" w:noVBand="0"/>
      </w:tblPr>
      <w:tblGrid>
        <w:gridCol w:w="709"/>
        <w:gridCol w:w="440"/>
        <w:gridCol w:w="489"/>
        <w:gridCol w:w="373"/>
        <w:gridCol w:w="484"/>
        <w:gridCol w:w="573"/>
        <w:gridCol w:w="584"/>
        <w:gridCol w:w="562"/>
        <w:gridCol w:w="740"/>
        <w:gridCol w:w="489"/>
        <w:gridCol w:w="706"/>
      </w:tblGrid>
      <w:tr w:rsidR="00AC23C4" w:rsidRPr="00414A9C" w14:paraId="468C73D5" w14:textId="77777777" w:rsidTr="00AC23C4">
        <w:tc>
          <w:tcPr>
            <w:tcW w:w="709" w:type="dxa"/>
            <w:shd w:val="clear" w:color="auto" w:fill="auto"/>
          </w:tcPr>
          <w:p w14:paraId="01EE25C2" w14:textId="77777777" w:rsidR="00212AB8" w:rsidRPr="00CB2E9B" w:rsidRDefault="00212AB8" w:rsidP="00212AB8">
            <w:pPr>
              <w:pStyle w:val="Text"/>
            </w:pPr>
            <w:bookmarkStart w:id="2853" w:name="_Ref368297930"/>
            <w:r w:rsidRPr="00CB2E9B">
              <w:t>(</w:t>
            </w:r>
            <w:fldSimple w:instr=" SEQ ( \* ARABIC \s 1 ">
              <w:r w:rsidR="00154D81">
                <w:rPr>
                  <w:noProof/>
                </w:rPr>
                <w:t>14</w:t>
              </w:r>
            </w:fldSimple>
            <w:r w:rsidRPr="00CB2E9B">
              <w:t>)</w:t>
            </w:r>
            <w:bookmarkEnd w:id="2853"/>
          </w:p>
        </w:tc>
        <w:tc>
          <w:tcPr>
            <w:tcW w:w="440" w:type="dxa"/>
            <w:shd w:val="clear" w:color="auto" w:fill="auto"/>
          </w:tcPr>
          <w:p w14:paraId="282B45F1" w14:textId="77777777" w:rsidR="00212AB8" w:rsidRPr="005D4EEB" w:rsidRDefault="00212AB8" w:rsidP="00212AB8">
            <w:pPr>
              <w:pStyle w:val="Text"/>
            </w:pPr>
            <w:r w:rsidRPr="005D4EEB">
              <w:t>a</w:t>
            </w:r>
            <w:r>
              <w:t>,</w:t>
            </w:r>
          </w:p>
        </w:tc>
        <w:tc>
          <w:tcPr>
            <w:tcW w:w="489" w:type="dxa"/>
            <w:shd w:val="clear" w:color="auto" w:fill="auto"/>
          </w:tcPr>
          <w:p w14:paraId="1F26E674" w14:textId="77777777" w:rsidR="00212AB8" w:rsidRPr="005D4EEB" w:rsidRDefault="00212AB8" w:rsidP="00212AB8">
            <w:pPr>
              <w:pStyle w:val="Text"/>
            </w:pPr>
            <w:r w:rsidRPr="005D4EEB">
              <w:t>ko</w:t>
            </w:r>
          </w:p>
        </w:tc>
        <w:tc>
          <w:tcPr>
            <w:tcW w:w="373" w:type="dxa"/>
            <w:shd w:val="clear" w:color="auto" w:fill="auto"/>
          </w:tcPr>
          <w:p w14:paraId="3263A797" w14:textId="77777777" w:rsidR="00212AB8" w:rsidRPr="005D4EEB" w:rsidRDefault="00212AB8" w:rsidP="00212AB8">
            <w:pPr>
              <w:pStyle w:val="Text"/>
            </w:pPr>
            <w:r w:rsidRPr="005D4EEB">
              <w:t>ke</w:t>
            </w:r>
          </w:p>
        </w:tc>
        <w:tc>
          <w:tcPr>
            <w:tcW w:w="484" w:type="dxa"/>
            <w:shd w:val="clear" w:color="auto" w:fill="auto"/>
          </w:tcPr>
          <w:p w14:paraId="34210F38" w14:textId="77777777" w:rsidR="00212AB8" w:rsidRPr="005D4EEB" w:rsidRDefault="00212AB8" w:rsidP="00212AB8">
            <w:pPr>
              <w:pStyle w:val="Text"/>
            </w:pPr>
            <w:r w:rsidRPr="005D4EEB">
              <w:t>lau</w:t>
            </w:r>
            <w:r>
              <w:t>t</w:t>
            </w:r>
          </w:p>
        </w:tc>
        <w:tc>
          <w:tcPr>
            <w:tcW w:w="573" w:type="dxa"/>
            <w:shd w:val="clear" w:color="auto" w:fill="auto"/>
          </w:tcPr>
          <w:p w14:paraId="73519621" w14:textId="77777777" w:rsidR="00212AB8" w:rsidRPr="005D4EEB" w:rsidRDefault="00212AB8" w:rsidP="00212AB8">
            <w:pPr>
              <w:pStyle w:val="Text"/>
            </w:pPr>
            <w:r w:rsidRPr="005D4EEB">
              <w:t>dulu</w:t>
            </w:r>
            <w:r>
              <w:t>,</w:t>
            </w:r>
          </w:p>
        </w:tc>
        <w:tc>
          <w:tcPr>
            <w:tcW w:w="584" w:type="dxa"/>
            <w:shd w:val="clear" w:color="auto" w:fill="auto"/>
          </w:tcPr>
          <w:p w14:paraId="1BF9786F" w14:textId="77777777" w:rsidR="00212AB8" w:rsidRPr="005D4EEB" w:rsidRDefault="00212AB8" w:rsidP="00212AB8">
            <w:pPr>
              <w:pStyle w:val="Text"/>
            </w:pPr>
            <w:r w:rsidRPr="005D4EEB">
              <w:t>dong</w:t>
            </w:r>
          </w:p>
        </w:tc>
        <w:tc>
          <w:tcPr>
            <w:tcW w:w="562" w:type="dxa"/>
            <w:shd w:val="clear" w:color="auto" w:fill="auto"/>
          </w:tcPr>
          <w:p w14:paraId="4C8E0B52" w14:textId="77777777" w:rsidR="00212AB8" w:rsidRPr="005D4EEB" w:rsidRDefault="00212AB8" w:rsidP="00212AB8">
            <w:pPr>
              <w:pStyle w:val="Text"/>
            </w:pPr>
            <w:r w:rsidRPr="005D4EEB">
              <w:t>ada</w:t>
            </w:r>
          </w:p>
        </w:tc>
        <w:tc>
          <w:tcPr>
            <w:tcW w:w="740" w:type="dxa"/>
            <w:shd w:val="clear" w:color="auto" w:fill="auto"/>
          </w:tcPr>
          <w:p w14:paraId="00553032" w14:textId="77777777" w:rsidR="00212AB8" w:rsidRPr="005D4EEB" w:rsidRDefault="00212AB8" w:rsidP="00212AB8">
            <w:pPr>
              <w:pStyle w:val="Text"/>
            </w:pPr>
            <w:r w:rsidRPr="005D4EEB">
              <w:t>tunggu</w:t>
            </w:r>
          </w:p>
        </w:tc>
        <w:tc>
          <w:tcPr>
            <w:tcW w:w="489" w:type="dxa"/>
            <w:shd w:val="clear" w:color="auto" w:fill="auto"/>
          </w:tcPr>
          <w:p w14:paraId="5F2694C0" w14:textId="77777777" w:rsidR="00212AB8" w:rsidRPr="00775FA9" w:rsidRDefault="00212AB8" w:rsidP="00212AB8">
            <w:pPr>
              <w:pStyle w:val="Text"/>
              <w:rPr>
                <w:rStyle w:val="ChBlueBold"/>
              </w:rPr>
            </w:pPr>
            <w:r w:rsidRPr="00775FA9">
              <w:rPr>
                <w:rStyle w:val="ChBlueBold"/>
              </w:rPr>
              <w:t>ko</w:t>
            </w:r>
          </w:p>
        </w:tc>
        <w:tc>
          <w:tcPr>
            <w:tcW w:w="706" w:type="dxa"/>
            <w:shd w:val="clear" w:color="auto" w:fill="auto"/>
          </w:tcPr>
          <w:p w14:paraId="6625787E" w14:textId="77777777" w:rsidR="00212AB8" w:rsidRPr="00775FA9" w:rsidRDefault="00212AB8" w:rsidP="00212AB8">
            <w:pPr>
              <w:pStyle w:val="Text"/>
              <w:rPr>
                <w:rStyle w:val="ChBlueBold"/>
              </w:rPr>
            </w:pPr>
            <w:r w:rsidRPr="00775FA9">
              <w:rPr>
                <w:rStyle w:val="ChBlueBold"/>
              </w:rPr>
              <w:t>itu</w:t>
            </w:r>
          </w:p>
        </w:tc>
      </w:tr>
      <w:tr w:rsidR="00AC23C4" w:rsidRPr="00AC23C4" w14:paraId="3FB9569D" w14:textId="77777777" w:rsidTr="00AC23C4">
        <w:tc>
          <w:tcPr>
            <w:tcW w:w="709" w:type="dxa"/>
            <w:shd w:val="clear" w:color="auto" w:fill="auto"/>
          </w:tcPr>
          <w:p w14:paraId="1544881A" w14:textId="77777777" w:rsidR="00212AB8" w:rsidRPr="005D4EEB" w:rsidRDefault="00212AB8" w:rsidP="00212AB8">
            <w:pPr>
              <w:pStyle w:val="GlossEng"/>
            </w:pPr>
          </w:p>
        </w:tc>
        <w:tc>
          <w:tcPr>
            <w:tcW w:w="440" w:type="dxa"/>
            <w:shd w:val="clear" w:color="auto" w:fill="auto"/>
          </w:tcPr>
          <w:p w14:paraId="0125F922" w14:textId="77777777" w:rsidR="00212AB8" w:rsidRPr="005D4EEB" w:rsidRDefault="00212AB8" w:rsidP="00212AB8">
            <w:pPr>
              <w:pStyle w:val="GlossEng"/>
            </w:pPr>
            <w:r w:rsidRPr="005D4EEB">
              <w:t>ah!</w:t>
            </w:r>
          </w:p>
        </w:tc>
        <w:tc>
          <w:tcPr>
            <w:tcW w:w="489" w:type="dxa"/>
            <w:shd w:val="clear" w:color="auto" w:fill="auto"/>
          </w:tcPr>
          <w:p w14:paraId="28D33CDC" w14:textId="77777777" w:rsidR="00212AB8" w:rsidRPr="0099608C" w:rsidRDefault="00212AB8" w:rsidP="00212AB8">
            <w:pPr>
              <w:pStyle w:val="GlossEng"/>
              <w:rPr>
                <w:rStyle w:val="ChSmallCaps"/>
              </w:rPr>
            </w:pPr>
            <w:r w:rsidRPr="0099608C">
              <w:rPr>
                <w:rStyle w:val="ChSmallCaps"/>
              </w:rPr>
              <w:t>2sg</w:t>
            </w:r>
          </w:p>
        </w:tc>
        <w:tc>
          <w:tcPr>
            <w:tcW w:w="373" w:type="dxa"/>
            <w:shd w:val="clear" w:color="auto" w:fill="auto"/>
          </w:tcPr>
          <w:p w14:paraId="4AD27D8B" w14:textId="77777777" w:rsidR="00212AB8" w:rsidRPr="005D4EEB" w:rsidRDefault="00212AB8" w:rsidP="00212AB8">
            <w:pPr>
              <w:pStyle w:val="GlossEng"/>
            </w:pPr>
            <w:r w:rsidRPr="005D4EEB">
              <w:t>to</w:t>
            </w:r>
          </w:p>
        </w:tc>
        <w:tc>
          <w:tcPr>
            <w:tcW w:w="484" w:type="dxa"/>
            <w:shd w:val="clear" w:color="auto" w:fill="auto"/>
          </w:tcPr>
          <w:p w14:paraId="082716A1" w14:textId="77777777" w:rsidR="00212AB8" w:rsidRPr="005D4EEB" w:rsidRDefault="005D42FC" w:rsidP="00212AB8">
            <w:pPr>
              <w:pStyle w:val="GlossEng"/>
            </w:pPr>
            <w:r>
              <w:t>sea</w:t>
            </w:r>
          </w:p>
        </w:tc>
        <w:tc>
          <w:tcPr>
            <w:tcW w:w="573" w:type="dxa"/>
            <w:shd w:val="clear" w:color="auto" w:fill="auto"/>
          </w:tcPr>
          <w:p w14:paraId="5E9BC11B" w14:textId="0805369C" w:rsidR="00212AB8" w:rsidRPr="005D4EEB" w:rsidRDefault="00B63238" w:rsidP="00212AB8">
            <w:pPr>
              <w:pStyle w:val="GlossEng"/>
            </w:pPr>
            <w:r>
              <w:t>first</w:t>
            </w:r>
          </w:p>
        </w:tc>
        <w:tc>
          <w:tcPr>
            <w:tcW w:w="584" w:type="dxa"/>
            <w:shd w:val="clear" w:color="auto" w:fill="auto"/>
          </w:tcPr>
          <w:p w14:paraId="184BFF81" w14:textId="77777777" w:rsidR="00212AB8" w:rsidRPr="0099608C" w:rsidRDefault="00212AB8" w:rsidP="00212AB8">
            <w:pPr>
              <w:pStyle w:val="GlossEng"/>
              <w:rPr>
                <w:rStyle w:val="ChSmallCaps"/>
              </w:rPr>
            </w:pPr>
            <w:r w:rsidRPr="0099608C">
              <w:rPr>
                <w:rStyle w:val="ChSmallCaps"/>
              </w:rPr>
              <w:t>3pl</w:t>
            </w:r>
          </w:p>
        </w:tc>
        <w:tc>
          <w:tcPr>
            <w:tcW w:w="562" w:type="dxa"/>
            <w:shd w:val="clear" w:color="auto" w:fill="auto"/>
          </w:tcPr>
          <w:p w14:paraId="3695B169" w14:textId="77777777" w:rsidR="00212AB8" w:rsidRPr="005D4EEB" w:rsidRDefault="00212AB8" w:rsidP="00212AB8">
            <w:pPr>
              <w:pStyle w:val="GlossEng"/>
            </w:pPr>
            <w:r w:rsidRPr="005D4EEB">
              <w:t>exist</w:t>
            </w:r>
          </w:p>
        </w:tc>
        <w:tc>
          <w:tcPr>
            <w:tcW w:w="740" w:type="dxa"/>
            <w:shd w:val="clear" w:color="auto" w:fill="auto"/>
          </w:tcPr>
          <w:p w14:paraId="27C3CFCE" w14:textId="77777777" w:rsidR="00212AB8" w:rsidRPr="005D4EEB" w:rsidRDefault="00212AB8" w:rsidP="00212AB8">
            <w:pPr>
              <w:pStyle w:val="GlossEng"/>
            </w:pPr>
            <w:r w:rsidRPr="005D4EEB">
              <w:t>wait</w:t>
            </w:r>
          </w:p>
        </w:tc>
        <w:tc>
          <w:tcPr>
            <w:tcW w:w="489" w:type="dxa"/>
            <w:shd w:val="clear" w:color="auto" w:fill="auto"/>
          </w:tcPr>
          <w:p w14:paraId="1E07D054" w14:textId="77777777" w:rsidR="00212AB8" w:rsidRPr="0099608C" w:rsidRDefault="00212AB8" w:rsidP="00212AB8">
            <w:pPr>
              <w:pStyle w:val="GlossEng"/>
              <w:rPr>
                <w:rStyle w:val="ChSmallCaps"/>
              </w:rPr>
            </w:pPr>
            <w:r w:rsidRPr="0099608C">
              <w:rPr>
                <w:rStyle w:val="ChSmallCaps"/>
              </w:rPr>
              <w:t>2sg</w:t>
            </w:r>
          </w:p>
        </w:tc>
        <w:tc>
          <w:tcPr>
            <w:tcW w:w="706" w:type="dxa"/>
            <w:shd w:val="clear" w:color="auto" w:fill="auto"/>
          </w:tcPr>
          <w:p w14:paraId="2CCFECBA" w14:textId="77777777" w:rsidR="00212AB8" w:rsidRPr="0099608C" w:rsidRDefault="00212AB8" w:rsidP="00212AB8">
            <w:pPr>
              <w:pStyle w:val="GlossEng"/>
              <w:rPr>
                <w:rStyle w:val="ChSmallCaps"/>
              </w:rPr>
            </w:pPr>
            <w:r w:rsidRPr="0099608C">
              <w:rPr>
                <w:rStyle w:val="ChSmallCaps"/>
              </w:rPr>
              <w:t>d.dist</w:t>
            </w:r>
          </w:p>
        </w:tc>
      </w:tr>
    </w:tbl>
    <w:p w14:paraId="443CA3F8" w14:textId="055683A5" w:rsidR="00212AB8" w:rsidRDefault="00B7093A" w:rsidP="00212AB8">
      <w:pPr>
        <w:pStyle w:val="FreeTranslEng"/>
      </w:pPr>
      <w:r>
        <w:t>‘</w:t>
      </w:r>
      <w:r w:rsidR="00212AB8">
        <w:t>ah, you (go</w:t>
      </w:r>
      <w:r w:rsidR="00D22F6A">
        <w:t xml:space="preserve"> down</w:t>
      </w:r>
      <w:r w:rsidR="00212AB8">
        <w:t xml:space="preserve">) to the </w:t>
      </w:r>
      <w:r w:rsidR="005D42FC">
        <w:t>sea</w:t>
      </w:r>
      <w:r w:rsidR="00212AB8">
        <w:t xml:space="preserve"> first, they are waiting for </w:t>
      </w:r>
      <w:r w:rsidR="00212AB8" w:rsidRPr="0004653C">
        <w:rPr>
          <w:rStyle w:val="ChBlueBold"/>
        </w:rPr>
        <w:t>you</w:t>
      </w:r>
      <w:r w:rsidR="0097241B" w:rsidRPr="0097241B">
        <w:rPr>
          <w:rStyle w:val="ChBlueBold"/>
        </w:rPr>
        <w:t xml:space="preserve"> (</w:t>
      </w:r>
      <w:r w:rsidR="0097241B" w:rsidRPr="0097241B">
        <w:rPr>
          <w:rStyle w:val="ChBlueBold-SmallCaps"/>
        </w:rPr>
        <w:t>emph</w:t>
      </w:r>
      <w:r w:rsidR="0097241B" w:rsidRPr="0097241B">
        <w:rPr>
          <w:rStyle w:val="ChBlueBold"/>
        </w:rPr>
        <w:t>)</w:t>
      </w:r>
      <w:r w:rsidR="00212AB8">
        <w:t>!</w:t>
      </w:r>
      <w:r>
        <w:t>’</w:t>
      </w:r>
      <w:r w:rsidR="00212AB8">
        <w:t xml:space="preserve"> </w:t>
      </w:r>
      <w:r w:rsidR="00212AB8" w:rsidRPr="00775FA9">
        <w:rPr>
          <w:rStyle w:val="ExampleSource"/>
        </w:rPr>
        <w:t>[081015-003-Cv.0003]</w:t>
      </w:r>
    </w:p>
    <w:tbl>
      <w:tblPr>
        <w:tblW w:w="0" w:type="auto"/>
        <w:tblCellMar>
          <w:left w:w="40" w:type="dxa"/>
          <w:right w:w="40" w:type="dxa"/>
        </w:tblCellMar>
        <w:tblLook w:val="01E0" w:firstRow="1" w:lastRow="1" w:firstColumn="1" w:lastColumn="1" w:noHBand="0" w:noVBand="0"/>
      </w:tblPr>
      <w:tblGrid>
        <w:gridCol w:w="709"/>
        <w:gridCol w:w="603"/>
        <w:gridCol w:w="684"/>
        <w:gridCol w:w="691"/>
        <w:gridCol w:w="725"/>
      </w:tblGrid>
      <w:tr w:rsidR="00AC23C4" w:rsidRPr="00414A9C" w14:paraId="52B7969F" w14:textId="77777777" w:rsidTr="00AC23C4">
        <w:tc>
          <w:tcPr>
            <w:tcW w:w="709" w:type="dxa"/>
            <w:shd w:val="clear" w:color="auto" w:fill="auto"/>
          </w:tcPr>
          <w:p w14:paraId="656B4040" w14:textId="77777777" w:rsidR="00212AB8" w:rsidRPr="009F708D" w:rsidRDefault="00212AB8" w:rsidP="00212AB8">
            <w:pPr>
              <w:pStyle w:val="O0Nwnext"/>
            </w:pPr>
            <w:bookmarkStart w:id="2854" w:name="_Ref340861573"/>
            <w:r w:rsidRPr="00856563">
              <w:t>(</w:t>
            </w:r>
            <w:fldSimple w:instr=" SEQ ( \* ARABIC \s 1 ">
              <w:r w:rsidR="00154D81">
                <w:rPr>
                  <w:noProof/>
                </w:rPr>
                <w:t>15</w:t>
              </w:r>
            </w:fldSimple>
            <w:r w:rsidRPr="00856563">
              <w:t>)</w:t>
            </w:r>
            <w:bookmarkEnd w:id="2854"/>
          </w:p>
        </w:tc>
        <w:tc>
          <w:tcPr>
            <w:tcW w:w="603" w:type="dxa"/>
            <w:shd w:val="clear" w:color="auto" w:fill="auto"/>
          </w:tcPr>
          <w:p w14:paraId="5E8CCB50" w14:textId="77777777" w:rsidR="00212AB8" w:rsidRPr="00856563" w:rsidRDefault="00212AB8" w:rsidP="00212AB8">
            <w:pPr>
              <w:pStyle w:val="Text"/>
              <w:rPr>
                <w:rStyle w:val="ChBlueBold"/>
              </w:rPr>
            </w:pPr>
            <w:r w:rsidRPr="00856563">
              <w:rPr>
                <w:rStyle w:val="ChBlueBold"/>
              </w:rPr>
              <w:t>don</w:t>
            </w:r>
            <w:r>
              <w:rPr>
                <w:rStyle w:val="ChBlueBold"/>
              </w:rPr>
              <w:t>g</w:t>
            </w:r>
          </w:p>
        </w:tc>
        <w:tc>
          <w:tcPr>
            <w:tcW w:w="684" w:type="dxa"/>
            <w:shd w:val="clear" w:color="auto" w:fill="auto"/>
          </w:tcPr>
          <w:p w14:paraId="5A60A3C3" w14:textId="77777777" w:rsidR="00212AB8" w:rsidRPr="00856563" w:rsidRDefault="00212AB8" w:rsidP="00212AB8">
            <w:pPr>
              <w:pStyle w:val="Text"/>
              <w:rPr>
                <w:rStyle w:val="ChBlueBold"/>
              </w:rPr>
            </w:pPr>
            <w:r w:rsidRPr="00856563">
              <w:rPr>
                <w:rStyle w:val="ChBlueBold"/>
              </w:rPr>
              <w:t>sana</w:t>
            </w:r>
          </w:p>
        </w:tc>
        <w:tc>
          <w:tcPr>
            <w:tcW w:w="691" w:type="dxa"/>
            <w:shd w:val="clear" w:color="auto" w:fill="auto"/>
          </w:tcPr>
          <w:p w14:paraId="487758AA" w14:textId="77777777" w:rsidR="00212AB8" w:rsidRPr="00856563" w:rsidRDefault="00212AB8" w:rsidP="00212AB8">
            <w:pPr>
              <w:pStyle w:val="Text"/>
            </w:pPr>
            <w:r w:rsidRPr="00856563">
              <w:t>cari</w:t>
            </w:r>
          </w:p>
        </w:tc>
        <w:tc>
          <w:tcPr>
            <w:tcW w:w="725" w:type="dxa"/>
            <w:shd w:val="clear" w:color="auto" w:fill="auto"/>
          </w:tcPr>
          <w:p w14:paraId="25915005" w14:textId="77777777" w:rsidR="00212AB8" w:rsidRPr="00856563" w:rsidRDefault="00212AB8" w:rsidP="00212AB8">
            <w:pPr>
              <w:pStyle w:val="Text"/>
            </w:pPr>
            <w:r w:rsidRPr="00856563">
              <w:t>angin</w:t>
            </w:r>
            <w:r w:rsidR="0013592E">
              <w:t>g</w:t>
            </w:r>
          </w:p>
        </w:tc>
      </w:tr>
      <w:tr w:rsidR="00AC23C4" w:rsidRPr="00AC23C4" w14:paraId="5F4C726B" w14:textId="77777777" w:rsidTr="00AC23C4">
        <w:tc>
          <w:tcPr>
            <w:tcW w:w="709" w:type="dxa"/>
            <w:shd w:val="clear" w:color="auto" w:fill="auto"/>
          </w:tcPr>
          <w:p w14:paraId="681A448D" w14:textId="77777777" w:rsidR="00212AB8" w:rsidRPr="009F708D" w:rsidRDefault="00212AB8" w:rsidP="00212AB8">
            <w:pPr>
              <w:pStyle w:val="GlossEng"/>
            </w:pPr>
          </w:p>
        </w:tc>
        <w:tc>
          <w:tcPr>
            <w:tcW w:w="603" w:type="dxa"/>
            <w:shd w:val="clear" w:color="auto" w:fill="auto"/>
          </w:tcPr>
          <w:p w14:paraId="52C4B98D" w14:textId="77777777" w:rsidR="00212AB8" w:rsidRPr="0099608C" w:rsidRDefault="00212AB8" w:rsidP="00212AB8">
            <w:pPr>
              <w:pStyle w:val="GlossEng"/>
              <w:rPr>
                <w:rStyle w:val="ChSmallCaps"/>
              </w:rPr>
            </w:pPr>
            <w:r w:rsidRPr="0099608C">
              <w:rPr>
                <w:rStyle w:val="ChSmallCaps"/>
              </w:rPr>
              <w:t>3pl</w:t>
            </w:r>
          </w:p>
        </w:tc>
        <w:tc>
          <w:tcPr>
            <w:tcW w:w="684" w:type="dxa"/>
            <w:shd w:val="clear" w:color="auto" w:fill="auto"/>
          </w:tcPr>
          <w:p w14:paraId="600F3861" w14:textId="77777777" w:rsidR="00212AB8" w:rsidRPr="0099608C" w:rsidRDefault="00212AB8" w:rsidP="00212AB8">
            <w:pPr>
              <w:pStyle w:val="GlossEng"/>
              <w:rPr>
                <w:rStyle w:val="ChSmallCaps"/>
              </w:rPr>
            </w:pPr>
            <w:r w:rsidRPr="0099608C">
              <w:rPr>
                <w:rStyle w:val="ChSmallCaps"/>
              </w:rPr>
              <w:t>l.dist</w:t>
            </w:r>
          </w:p>
        </w:tc>
        <w:tc>
          <w:tcPr>
            <w:tcW w:w="691" w:type="dxa"/>
            <w:shd w:val="clear" w:color="auto" w:fill="auto"/>
          </w:tcPr>
          <w:p w14:paraId="42F2B921" w14:textId="77777777" w:rsidR="00212AB8" w:rsidRPr="00856563" w:rsidRDefault="00212AB8" w:rsidP="00212AB8">
            <w:pPr>
              <w:pStyle w:val="GlossEng"/>
            </w:pPr>
            <w:r>
              <w:t>search</w:t>
            </w:r>
          </w:p>
        </w:tc>
        <w:tc>
          <w:tcPr>
            <w:tcW w:w="725" w:type="dxa"/>
            <w:shd w:val="clear" w:color="auto" w:fill="auto"/>
          </w:tcPr>
          <w:p w14:paraId="74B5034C" w14:textId="77777777" w:rsidR="00212AB8" w:rsidRPr="00856563" w:rsidRDefault="00212AB8" w:rsidP="00212AB8">
            <w:pPr>
              <w:pStyle w:val="GlossEng"/>
            </w:pPr>
            <w:r w:rsidRPr="00856563">
              <w:t>wind</w:t>
            </w:r>
          </w:p>
        </w:tc>
      </w:tr>
    </w:tbl>
    <w:p w14:paraId="12CE5DCC" w14:textId="11C7ADB6" w:rsidR="00212AB8" w:rsidRPr="003852D5" w:rsidRDefault="00B7093A" w:rsidP="00212AB8">
      <w:pPr>
        <w:pStyle w:val="FreeTranslEng"/>
      </w:pPr>
      <w:r>
        <w:t>‘</w:t>
      </w:r>
      <w:r w:rsidR="00212AB8" w:rsidRPr="00856563">
        <w:rPr>
          <w:rStyle w:val="ChBlueBold"/>
        </w:rPr>
        <w:t>they over there</w:t>
      </w:r>
      <w:r w:rsidR="00212AB8" w:rsidRPr="00856563">
        <w:t xml:space="preserve"> are looking for a breeze</w:t>
      </w:r>
      <w:r>
        <w:t>’</w:t>
      </w:r>
      <w:r w:rsidR="00212AB8" w:rsidRPr="00856563">
        <w:t xml:space="preserve"> </w:t>
      </w:r>
      <w:r w:rsidR="00212AB8" w:rsidRPr="00856563">
        <w:rPr>
          <w:rStyle w:val="ExampleSource"/>
        </w:rPr>
        <w:t>[081025-009b-Cv.0076]</w:t>
      </w:r>
    </w:p>
    <w:p w14:paraId="100BE9E9" w14:textId="3DF43CEB" w:rsidR="00E35438" w:rsidRDefault="00212AB8" w:rsidP="0023308D">
      <w:pPr>
        <w:pStyle w:val="Body0005after"/>
      </w:pPr>
      <w:r>
        <w:t xml:space="preserve">Modification with numerals typically involves the numeral </w:t>
      </w:r>
      <w:r w:rsidRPr="00FB39E2">
        <w:rPr>
          <w:rStyle w:val="ChItalBold"/>
        </w:rPr>
        <w:t>dua</w:t>
      </w:r>
      <w:r>
        <w:t xml:space="preserve"> </w:t>
      </w:r>
      <w:r w:rsidR="00B7093A">
        <w:t>‘</w:t>
      </w:r>
      <w:r>
        <w:t>two</w:t>
      </w:r>
      <w:r w:rsidR="00B7093A">
        <w:t>’</w:t>
      </w:r>
      <w:r>
        <w:t xml:space="preserve">, as with short </w:t>
      </w:r>
      <w:r w:rsidRPr="005933AD">
        <w:rPr>
          <w:rStyle w:val="ChItalBold"/>
        </w:rPr>
        <w:t>tong</w:t>
      </w:r>
      <w:r>
        <w:t xml:space="preserve"> </w:t>
      </w:r>
      <w:r w:rsidR="00B7093A">
        <w:t>‘</w:t>
      </w:r>
      <w:r w:rsidRPr="0099608C">
        <w:rPr>
          <w:rStyle w:val="ChSmallCaps"/>
        </w:rPr>
        <w:t>1pl</w:t>
      </w:r>
      <w:r w:rsidR="00B7093A">
        <w:t>’</w:t>
      </w:r>
      <w:r>
        <w:t xml:space="preserve"> in </w:t>
      </w:r>
      <w:r>
        <w:fldChar w:fldCharType="begin"/>
      </w:r>
      <w:r>
        <w:instrText xml:space="preserve"> REF _Ref351456680 \h </w:instrText>
      </w:r>
      <w:r>
        <w:fldChar w:fldCharType="separate"/>
      </w:r>
      <w:r w:rsidR="00154D81" w:rsidRPr="00856563">
        <w:t>(</w:t>
      </w:r>
      <w:r w:rsidR="00154D81">
        <w:rPr>
          <w:noProof/>
        </w:rPr>
        <w:t>16</w:t>
      </w:r>
      <w:r w:rsidR="00154D81" w:rsidRPr="00856563">
        <w:t>)</w:t>
      </w:r>
      <w:r>
        <w:fldChar w:fldCharType="end"/>
      </w:r>
      <w:r>
        <w:t>, but construction</w:t>
      </w:r>
      <w:r w:rsidR="00C51610">
        <w:t>s</w:t>
      </w:r>
      <w:r>
        <w:t xml:space="preserve"> with </w:t>
      </w:r>
      <w:r w:rsidRPr="005933AD">
        <w:rPr>
          <w:rStyle w:val="ChItalBold"/>
        </w:rPr>
        <w:t>tiga</w:t>
      </w:r>
      <w:r>
        <w:t xml:space="preserve"> </w:t>
      </w:r>
      <w:r w:rsidR="00B7093A">
        <w:t>‘</w:t>
      </w:r>
      <w:r>
        <w:t>three</w:t>
      </w:r>
      <w:r w:rsidR="00B7093A">
        <w:t>’</w:t>
      </w:r>
      <w:r>
        <w:t xml:space="preserve"> are also found. In the corpus, modification with quantifiers is limited to universal </w:t>
      </w:r>
      <w:r w:rsidRPr="00A306F9">
        <w:rPr>
          <w:rStyle w:val="ChItalBold"/>
        </w:rPr>
        <w:t>smua</w:t>
      </w:r>
      <w:r>
        <w:t xml:space="preserve"> </w:t>
      </w:r>
      <w:r w:rsidR="00B7093A">
        <w:t>‘</w:t>
      </w:r>
      <w:r>
        <w:t>all</w:t>
      </w:r>
      <w:r w:rsidR="00B7093A">
        <w:t>’</w:t>
      </w:r>
      <w:r>
        <w:t xml:space="preserve"> and mid-range </w:t>
      </w:r>
      <w:r w:rsidRPr="00A62074">
        <w:rPr>
          <w:rStyle w:val="ChItalBold"/>
        </w:rPr>
        <w:t>brapa</w:t>
      </w:r>
      <w:r>
        <w:t xml:space="preserve"> </w:t>
      </w:r>
      <w:r w:rsidR="00B7093A">
        <w:t>‘</w:t>
      </w:r>
      <w:r w:rsidR="007D3A2F">
        <w:t>several</w:t>
      </w:r>
      <w:r w:rsidR="00B7093A">
        <w:t>’</w:t>
      </w:r>
      <w:r>
        <w:t xml:space="preserve">, as shown with long </w:t>
      </w:r>
      <w:r w:rsidRPr="005933AD">
        <w:rPr>
          <w:rStyle w:val="ChItalBold"/>
        </w:rPr>
        <w:t>kamu</w:t>
      </w:r>
      <w:r>
        <w:t xml:space="preserve"> </w:t>
      </w:r>
      <w:r w:rsidR="00B7093A">
        <w:t>‘</w:t>
      </w:r>
      <w:r w:rsidRPr="0099608C">
        <w:rPr>
          <w:rStyle w:val="ChSmallCaps"/>
        </w:rPr>
        <w:t>2pl</w:t>
      </w:r>
      <w:r w:rsidR="00B7093A">
        <w:t>’</w:t>
      </w:r>
      <w:r>
        <w:t xml:space="preserve"> in </w:t>
      </w:r>
      <w:r>
        <w:fldChar w:fldCharType="begin"/>
      </w:r>
      <w:r>
        <w:instrText xml:space="preserve"> REF _Ref351456681 \h </w:instrText>
      </w:r>
      <w:r>
        <w:fldChar w:fldCharType="separate"/>
      </w:r>
      <w:r w:rsidR="00154D81" w:rsidRPr="00856563">
        <w:t>(</w:t>
      </w:r>
      <w:r w:rsidR="00154D81">
        <w:rPr>
          <w:noProof/>
        </w:rPr>
        <w:t>17</w:t>
      </w:r>
      <w:r w:rsidR="00154D81" w:rsidRPr="00856563">
        <w:t>)</w:t>
      </w:r>
      <w:r>
        <w:fldChar w:fldCharType="end"/>
      </w:r>
      <w:r>
        <w:t xml:space="preserve"> and long </w:t>
      </w:r>
      <w:r w:rsidRPr="00023B4F">
        <w:rPr>
          <w:rStyle w:val="ChItalBold"/>
        </w:rPr>
        <w:t>dorang</w:t>
      </w:r>
      <w:r>
        <w:t xml:space="preserve"> </w:t>
      </w:r>
      <w:r w:rsidR="00B7093A">
        <w:t>‘</w:t>
      </w:r>
      <w:r w:rsidRPr="0099608C">
        <w:rPr>
          <w:rStyle w:val="ChSmallCaps"/>
        </w:rPr>
        <w:t>3pl</w:t>
      </w:r>
      <w:r w:rsidR="00B7093A">
        <w:t>’</w:t>
      </w:r>
      <w:r>
        <w:t xml:space="preserve"> in </w:t>
      </w:r>
      <w:r>
        <w:fldChar w:fldCharType="begin"/>
      </w:r>
      <w:r>
        <w:instrText xml:space="preserve"> REF _Ref340905830 \h </w:instrText>
      </w:r>
      <w:r>
        <w:fldChar w:fldCharType="separate"/>
      </w:r>
      <w:r w:rsidR="00154D81" w:rsidRPr="008855C4">
        <w:t>(</w:t>
      </w:r>
      <w:r w:rsidR="00154D81">
        <w:rPr>
          <w:noProof/>
        </w:rPr>
        <w:t>18</w:t>
      </w:r>
      <w:r w:rsidR="00154D81" w:rsidRPr="008855C4">
        <w:t>)</w:t>
      </w:r>
      <w:r>
        <w:fldChar w:fldCharType="end"/>
      </w:r>
      <w:r>
        <w:t xml:space="preserve">, respectively. Modification with other quantifiers is also possible, though, as shown with midrange </w:t>
      </w:r>
      <w:r w:rsidRPr="00D3380A">
        <w:rPr>
          <w:rStyle w:val="ChItalBold"/>
        </w:rPr>
        <w:t>banyak</w:t>
      </w:r>
      <w:r>
        <w:t xml:space="preserve"> </w:t>
      </w:r>
      <w:r w:rsidR="00B7093A">
        <w:t>‘</w:t>
      </w:r>
      <w:r>
        <w:t>many</w:t>
      </w:r>
      <w:r w:rsidR="00B7093A">
        <w:t>’</w:t>
      </w:r>
      <w:r>
        <w:t xml:space="preserve"> in the </w:t>
      </w:r>
      <w:r w:rsidR="00F13B8C">
        <w:t>elicited</w:t>
      </w:r>
      <w:r>
        <w:t xml:space="preserve"> example in </w:t>
      </w:r>
      <w:r>
        <w:fldChar w:fldCharType="begin"/>
      </w:r>
      <w:r>
        <w:instrText xml:space="preserve"> REF _Ref367089218 \h </w:instrText>
      </w:r>
      <w:r>
        <w:fldChar w:fldCharType="separate"/>
      </w:r>
      <w:r w:rsidR="00154D81" w:rsidRPr="008855C4">
        <w:t>(</w:t>
      </w:r>
      <w:r w:rsidR="00154D81">
        <w:rPr>
          <w:noProof/>
        </w:rPr>
        <w:t>19</w:t>
      </w:r>
      <w:r w:rsidR="00154D81" w:rsidRPr="008855C4">
        <w:t>)</w:t>
      </w:r>
      <w:r>
        <w:fldChar w:fldCharType="end"/>
      </w:r>
      <w:r w:rsidR="00084596">
        <w:t>.</w:t>
      </w:r>
      <w:r w:rsidR="00EB54F7">
        <w:t xml:space="preserve"> </w:t>
      </w:r>
      <w:r w:rsidR="00F766DD">
        <w:t xml:space="preserve">The examples in </w:t>
      </w:r>
      <w:r w:rsidR="00F766DD">
        <w:fldChar w:fldCharType="begin"/>
      </w:r>
      <w:r w:rsidR="00F766DD">
        <w:instrText xml:space="preserve"> REF _Ref351456680 \h </w:instrText>
      </w:r>
      <w:r w:rsidR="00F766DD">
        <w:fldChar w:fldCharType="separate"/>
      </w:r>
      <w:r w:rsidR="00154D81" w:rsidRPr="00856563">
        <w:t>(</w:t>
      </w:r>
      <w:r w:rsidR="00154D81">
        <w:rPr>
          <w:noProof/>
        </w:rPr>
        <w:t>16</w:t>
      </w:r>
      <w:r w:rsidR="00154D81" w:rsidRPr="00856563">
        <w:t>)</w:t>
      </w:r>
      <w:r w:rsidR="00F766DD">
        <w:fldChar w:fldCharType="end"/>
      </w:r>
      <w:r w:rsidR="00F766DD">
        <w:t xml:space="preserve"> to </w:t>
      </w:r>
      <w:r w:rsidR="00F766DD">
        <w:fldChar w:fldCharType="begin"/>
      </w:r>
      <w:r w:rsidR="00F766DD">
        <w:instrText xml:space="preserve"> REF _Ref367089218 \h </w:instrText>
      </w:r>
      <w:r w:rsidR="00F766DD">
        <w:fldChar w:fldCharType="separate"/>
      </w:r>
      <w:r w:rsidR="00154D81" w:rsidRPr="008855C4">
        <w:t>(</w:t>
      </w:r>
      <w:r w:rsidR="00154D81">
        <w:rPr>
          <w:noProof/>
        </w:rPr>
        <w:t>19</w:t>
      </w:r>
      <w:r w:rsidR="00154D81" w:rsidRPr="008855C4">
        <w:t>)</w:t>
      </w:r>
      <w:r w:rsidR="00F766DD">
        <w:fldChar w:fldCharType="end"/>
      </w:r>
      <w:r w:rsidR="00F766DD">
        <w:t xml:space="preserve"> also demonstrate that </w:t>
      </w:r>
      <w:r w:rsidR="008D74FE">
        <w:t xml:space="preserve">the numerals and quantifiers always occur in post-head position. That is, they cannot occur in pre-head position as illustrated with the </w:t>
      </w:r>
      <w:r w:rsidR="008D5AE2">
        <w:t xml:space="preserve">elicited </w:t>
      </w:r>
      <w:r w:rsidR="008D74FE">
        <w:t xml:space="preserve">ungrammatical </w:t>
      </w:r>
      <w:r w:rsidR="00096C05">
        <w:t xml:space="preserve">constructions </w:t>
      </w:r>
      <w:r w:rsidR="008D74FE">
        <w:t xml:space="preserve">in </w:t>
      </w:r>
      <w:r w:rsidR="00EB54F7">
        <w:fldChar w:fldCharType="begin"/>
      </w:r>
      <w:r w:rsidR="00EB54F7">
        <w:instrText xml:space="preserve"> REF _Ref434916704 \h </w:instrText>
      </w:r>
      <w:r w:rsidR="00EB54F7">
        <w:fldChar w:fldCharType="separate"/>
      </w:r>
      <w:r w:rsidR="00154D81" w:rsidRPr="008855C4">
        <w:t>(</w:t>
      </w:r>
      <w:r w:rsidR="00154D81">
        <w:rPr>
          <w:noProof/>
        </w:rPr>
        <w:t>20</w:t>
      </w:r>
      <w:r w:rsidR="00154D81" w:rsidRPr="008855C4">
        <w:t>)</w:t>
      </w:r>
      <w:r w:rsidR="00EB54F7">
        <w:fldChar w:fldCharType="end"/>
      </w:r>
      <w:r w:rsidR="008D74FE">
        <w:t xml:space="preserve"> and </w:t>
      </w:r>
      <w:r w:rsidR="00EB54F7">
        <w:fldChar w:fldCharType="begin"/>
      </w:r>
      <w:r w:rsidR="00EB54F7">
        <w:instrText xml:space="preserve"> REF _Ref434916707 \h </w:instrText>
      </w:r>
      <w:r w:rsidR="00EB54F7">
        <w:fldChar w:fldCharType="separate"/>
      </w:r>
      <w:r w:rsidR="00154D81" w:rsidRPr="008855C4">
        <w:t>(</w:t>
      </w:r>
      <w:r w:rsidR="00154D81">
        <w:rPr>
          <w:noProof/>
        </w:rPr>
        <w:t>21</w:t>
      </w:r>
      <w:r w:rsidR="00154D81" w:rsidRPr="008855C4">
        <w:t>)</w:t>
      </w:r>
      <w:r w:rsidR="00EB54F7">
        <w:fldChar w:fldCharType="end"/>
      </w:r>
      <w:r w:rsidR="008D74FE">
        <w:t>.</w:t>
      </w:r>
      <w:r w:rsidR="00592540">
        <w:t xml:space="preserve"> </w:t>
      </w:r>
      <w:r w:rsidR="00E35438">
        <w:t>(</w:t>
      </w:r>
      <w:r w:rsidR="00E35438" w:rsidRPr="00D64694">
        <w:t>In this respect pronouns differ from nouns in that noun phrases with adnominal</w:t>
      </w:r>
      <w:r w:rsidR="007D5AB7">
        <w:t>ly used numerals or quantifiers</w:t>
      </w:r>
      <w:r w:rsidR="00E35438" w:rsidRPr="00D64694">
        <w:t xml:space="preserve"> can have an </w:t>
      </w:r>
      <w:r w:rsidR="00E35438" w:rsidRPr="00D64694">
        <w:rPr>
          <w:rStyle w:val="ChSmallCaps"/>
        </w:rPr>
        <w:t>n-mod</w:t>
      </w:r>
      <w:r w:rsidR="00E35438" w:rsidRPr="00D64694">
        <w:t xml:space="preserve"> or a </w:t>
      </w:r>
      <w:r w:rsidR="00E35438" w:rsidRPr="00D64694">
        <w:rPr>
          <w:rStyle w:val="ChSmallCaps"/>
        </w:rPr>
        <w:t>mod-n</w:t>
      </w:r>
      <w:r w:rsidR="00E35438" w:rsidRPr="00D64694">
        <w:t xml:space="preserve"> structure, as discussed in §</w:t>
      </w:r>
      <w:r w:rsidR="00E35438" w:rsidRPr="00D64694">
        <w:fldChar w:fldCharType="begin"/>
      </w:r>
      <w:r w:rsidR="00E35438" w:rsidRPr="00D64694">
        <w:instrText xml:space="preserve"> REF _Ref294348207 \w \h </w:instrText>
      </w:r>
      <w:r w:rsidR="00E35438" w:rsidRPr="00D64694">
        <w:fldChar w:fldCharType="separate"/>
      </w:r>
      <w:r w:rsidR="00154D81">
        <w:rPr>
          <w:cs/>
        </w:rPr>
        <w:t>‎</w:t>
      </w:r>
      <w:r w:rsidR="00154D81">
        <w:t>8.3</w:t>
      </w:r>
      <w:r w:rsidR="00E35438" w:rsidRPr="00D64694">
        <w:fldChar w:fldCharType="end"/>
      </w:r>
      <w:r w:rsidR="00E35438" w:rsidRPr="00D64694">
        <w:t>.</w:t>
      </w:r>
      <w:r w:rsidR="00E35438">
        <w:t>)</w:t>
      </w:r>
    </w:p>
    <w:p w14:paraId="68F174D7" w14:textId="77777777" w:rsidR="00212AB8" w:rsidRDefault="00212AB8" w:rsidP="00212AB8">
      <w:pPr>
        <w:pStyle w:val="ExampleTitle"/>
      </w:pPr>
      <w:r>
        <w:t>Modification of pronouns with numerals or quantifiers</w:t>
      </w:r>
    </w:p>
    <w:tbl>
      <w:tblPr>
        <w:tblW w:w="5265" w:type="dxa"/>
        <w:tblCellMar>
          <w:left w:w="42" w:type="dxa"/>
          <w:right w:w="42" w:type="dxa"/>
        </w:tblCellMar>
        <w:tblLook w:val="01E0" w:firstRow="1" w:lastRow="1" w:firstColumn="1" w:lastColumn="1" w:noHBand="0" w:noVBand="0"/>
      </w:tblPr>
      <w:tblGrid>
        <w:gridCol w:w="709"/>
        <w:gridCol w:w="562"/>
        <w:gridCol w:w="507"/>
        <w:gridCol w:w="684"/>
        <w:gridCol w:w="845"/>
        <w:gridCol w:w="751"/>
        <w:gridCol w:w="489"/>
        <w:gridCol w:w="718"/>
      </w:tblGrid>
      <w:tr w:rsidR="00AC23C4" w:rsidRPr="00414A9C" w14:paraId="321377FE" w14:textId="77777777" w:rsidTr="00AC23C4">
        <w:tc>
          <w:tcPr>
            <w:tcW w:w="709" w:type="dxa"/>
            <w:shd w:val="clear" w:color="auto" w:fill="auto"/>
          </w:tcPr>
          <w:p w14:paraId="121C5964" w14:textId="77777777" w:rsidR="00212AB8" w:rsidRPr="009F708D" w:rsidRDefault="00212AB8" w:rsidP="00212AB8">
            <w:pPr>
              <w:pStyle w:val="O0Nwnext"/>
            </w:pPr>
            <w:bookmarkStart w:id="2855" w:name="_Ref351456680"/>
            <w:r w:rsidRPr="00856563">
              <w:t>(</w:t>
            </w:r>
            <w:fldSimple w:instr=" SEQ ( \* ARABIC \s 1 ">
              <w:r w:rsidR="00154D81">
                <w:rPr>
                  <w:noProof/>
                </w:rPr>
                <w:t>16</w:t>
              </w:r>
            </w:fldSimple>
            <w:r w:rsidRPr="00856563">
              <w:t>)</w:t>
            </w:r>
            <w:bookmarkEnd w:id="2855"/>
          </w:p>
        </w:tc>
        <w:tc>
          <w:tcPr>
            <w:tcW w:w="562" w:type="dxa"/>
            <w:shd w:val="clear" w:color="auto" w:fill="auto"/>
          </w:tcPr>
          <w:p w14:paraId="649DF96A" w14:textId="77777777" w:rsidR="00212AB8" w:rsidRPr="008501CC" w:rsidRDefault="00212AB8" w:rsidP="00212AB8">
            <w:pPr>
              <w:pStyle w:val="Text"/>
              <w:rPr>
                <w:rStyle w:val="ChBlueBold"/>
              </w:rPr>
            </w:pPr>
            <w:r w:rsidRPr="008501CC">
              <w:rPr>
                <w:rStyle w:val="ChBlueBold"/>
              </w:rPr>
              <w:t>tong</w:t>
            </w:r>
          </w:p>
        </w:tc>
        <w:tc>
          <w:tcPr>
            <w:tcW w:w="507" w:type="dxa"/>
            <w:shd w:val="clear" w:color="auto" w:fill="auto"/>
          </w:tcPr>
          <w:p w14:paraId="1B76382B" w14:textId="77777777" w:rsidR="00212AB8" w:rsidRPr="008501CC" w:rsidRDefault="00212AB8" w:rsidP="00212AB8">
            <w:pPr>
              <w:pStyle w:val="Text"/>
              <w:rPr>
                <w:rStyle w:val="ChBlueBold"/>
              </w:rPr>
            </w:pPr>
            <w:r w:rsidRPr="008501CC">
              <w:rPr>
                <w:rStyle w:val="ChBlueBold"/>
              </w:rPr>
              <w:t>dua</w:t>
            </w:r>
          </w:p>
        </w:tc>
        <w:tc>
          <w:tcPr>
            <w:tcW w:w="684" w:type="dxa"/>
            <w:shd w:val="clear" w:color="auto" w:fill="auto"/>
          </w:tcPr>
          <w:p w14:paraId="2155893D" w14:textId="77777777" w:rsidR="00212AB8" w:rsidRPr="00F63CED" w:rsidRDefault="00212AB8" w:rsidP="00212AB8">
            <w:pPr>
              <w:pStyle w:val="Text"/>
            </w:pPr>
            <w:r w:rsidRPr="00F63CED">
              <w:t>mandi</w:t>
            </w:r>
            <w:r>
              <w:t>,</w:t>
            </w:r>
          </w:p>
        </w:tc>
        <w:tc>
          <w:tcPr>
            <w:tcW w:w="845" w:type="dxa"/>
            <w:shd w:val="clear" w:color="auto" w:fill="auto"/>
          </w:tcPr>
          <w:p w14:paraId="697EA4CD" w14:textId="77777777" w:rsidR="00212AB8" w:rsidRPr="00F63CED" w:rsidRDefault="00212AB8" w:rsidP="00212AB8">
            <w:pPr>
              <w:pStyle w:val="Text"/>
            </w:pPr>
            <w:r w:rsidRPr="00F63CED">
              <w:t>pas</w:t>
            </w:r>
          </w:p>
        </w:tc>
        <w:tc>
          <w:tcPr>
            <w:tcW w:w="751" w:type="dxa"/>
            <w:shd w:val="clear" w:color="auto" w:fill="auto"/>
          </w:tcPr>
          <w:p w14:paraId="3A853CCA" w14:textId="77777777" w:rsidR="00212AB8" w:rsidRPr="00F63CED" w:rsidRDefault="00194CE4" w:rsidP="00212AB8">
            <w:pPr>
              <w:pStyle w:val="Text"/>
            </w:pPr>
            <w:r w:rsidRPr="00AC23C4">
              <w:rPr>
                <w:szCs w:val="19"/>
              </w:rPr>
              <w:t>Nofita</w:t>
            </w:r>
          </w:p>
        </w:tc>
        <w:tc>
          <w:tcPr>
            <w:tcW w:w="489" w:type="dxa"/>
            <w:shd w:val="clear" w:color="auto" w:fill="auto"/>
          </w:tcPr>
          <w:p w14:paraId="2479F5F0" w14:textId="77777777" w:rsidR="00212AB8" w:rsidRPr="00F63CED" w:rsidRDefault="00212AB8" w:rsidP="00212AB8">
            <w:pPr>
              <w:pStyle w:val="Text"/>
            </w:pPr>
            <w:r>
              <w:t>d</w:t>
            </w:r>
            <w:r w:rsidRPr="00F63CED">
              <w:t>e</w:t>
            </w:r>
          </w:p>
        </w:tc>
        <w:tc>
          <w:tcPr>
            <w:tcW w:w="718" w:type="dxa"/>
            <w:shd w:val="clear" w:color="auto" w:fill="auto"/>
          </w:tcPr>
          <w:p w14:paraId="75DCC8E2" w14:textId="77777777" w:rsidR="00212AB8" w:rsidRPr="00F63CED" w:rsidRDefault="00212AB8" w:rsidP="00212AB8">
            <w:pPr>
              <w:pStyle w:val="Text"/>
            </w:pPr>
            <w:r w:rsidRPr="00F63CED">
              <w:t>datan</w:t>
            </w:r>
            <w:r>
              <w:t>g</w:t>
            </w:r>
          </w:p>
        </w:tc>
      </w:tr>
      <w:tr w:rsidR="00AC23C4" w:rsidRPr="00AC23C4" w14:paraId="5641A9F5" w14:textId="77777777" w:rsidTr="00AC23C4">
        <w:tc>
          <w:tcPr>
            <w:tcW w:w="709" w:type="dxa"/>
            <w:shd w:val="clear" w:color="auto" w:fill="auto"/>
          </w:tcPr>
          <w:p w14:paraId="2FEF28B6" w14:textId="77777777" w:rsidR="00212AB8" w:rsidRPr="008501CC" w:rsidRDefault="00212AB8" w:rsidP="00212AB8">
            <w:pPr>
              <w:pStyle w:val="GlossEng"/>
            </w:pPr>
          </w:p>
        </w:tc>
        <w:tc>
          <w:tcPr>
            <w:tcW w:w="562" w:type="dxa"/>
            <w:shd w:val="clear" w:color="auto" w:fill="auto"/>
          </w:tcPr>
          <w:p w14:paraId="04F99501" w14:textId="77777777" w:rsidR="00212AB8" w:rsidRPr="0099608C" w:rsidRDefault="00212AB8" w:rsidP="00212AB8">
            <w:pPr>
              <w:pStyle w:val="GlossEng"/>
              <w:rPr>
                <w:rStyle w:val="ChSmallCaps"/>
              </w:rPr>
            </w:pPr>
            <w:r w:rsidRPr="0099608C">
              <w:rPr>
                <w:rStyle w:val="ChSmallCaps"/>
              </w:rPr>
              <w:t>1pl</w:t>
            </w:r>
          </w:p>
        </w:tc>
        <w:tc>
          <w:tcPr>
            <w:tcW w:w="507" w:type="dxa"/>
            <w:shd w:val="clear" w:color="auto" w:fill="auto"/>
          </w:tcPr>
          <w:p w14:paraId="75D5F464" w14:textId="77777777" w:rsidR="00212AB8" w:rsidRPr="00F63CED" w:rsidRDefault="00212AB8" w:rsidP="00212AB8">
            <w:pPr>
              <w:pStyle w:val="GlossEng"/>
            </w:pPr>
            <w:r w:rsidRPr="00F63CED">
              <w:t>two</w:t>
            </w:r>
          </w:p>
        </w:tc>
        <w:tc>
          <w:tcPr>
            <w:tcW w:w="684" w:type="dxa"/>
            <w:shd w:val="clear" w:color="auto" w:fill="auto"/>
          </w:tcPr>
          <w:p w14:paraId="2C0DA6E7" w14:textId="77777777" w:rsidR="00212AB8" w:rsidRPr="00F63CED" w:rsidRDefault="00212AB8" w:rsidP="00212AB8">
            <w:pPr>
              <w:pStyle w:val="GlossEng"/>
            </w:pPr>
            <w:r w:rsidRPr="00F63CED">
              <w:t>bathe</w:t>
            </w:r>
          </w:p>
        </w:tc>
        <w:tc>
          <w:tcPr>
            <w:tcW w:w="845" w:type="dxa"/>
            <w:shd w:val="clear" w:color="auto" w:fill="auto"/>
          </w:tcPr>
          <w:p w14:paraId="22C8A816" w14:textId="194583D5" w:rsidR="00212AB8" w:rsidRPr="00F63CED" w:rsidRDefault="00A7377F" w:rsidP="00212AB8">
            <w:pPr>
              <w:pStyle w:val="GlossEng"/>
            </w:pPr>
            <w:r>
              <w:t>precisely</w:t>
            </w:r>
          </w:p>
        </w:tc>
        <w:tc>
          <w:tcPr>
            <w:tcW w:w="751" w:type="dxa"/>
            <w:shd w:val="clear" w:color="auto" w:fill="auto"/>
          </w:tcPr>
          <w:p w14:paraId="06E5285E" w14:textId="77777777" w:rsidR="00212AB8" w:rsidRPr="00F63CED" w:rsidRDefault="00194CE4" w:rsidP="00212AB8">
            <w:pPr>
              <w:pStyle w:val="GlossEng"/>
            </w:pPr>
            <w:r w:rsidRPr="00AC23C4">
              <w:rPr>
                <w:szCs w:val="19"/>
              </w:rPr>
              <w:t>Nofita</w:t>
            </w:r>
          </w:p>
        </w:tc>
        <w:tc>
          <w:tcPr>
            <w:tcW w:w="489" w:type="dxa"/>
            <w:shd w:val="clear" w:color="auto" w:fill="auto"/>
          </w:tcPr>
          <w:p w14:paraId="204A3F7E" w14:textId="77777777" w:rsidR="00212AB8" w:rsidRPr="0099608C" w:rsidRDefault="00212AB8" w:rsidP="00212AB8">
            <w:pPr>
              <w:pStyle w:val="GlossEng"/>
              <w:rPr>
                <w:rStyle w:val="ChSmallCaps"/>
              </w:rPr>
            </w:pPr>
            <w:r w:rsidRPr="0099608C">
              <w:rPr>
                <w:rStyle w:val="ChSmallCaps"/>
              </w:rPr>
              <w:t>3sg</w:t>
            </w:r>
          </w:p>
        </w:tc>
        <w:tc>
          <w:tcPr>
            <w:tcW w:w="718" w:type="dxa"/>
            <w:shd w:val="clear" w:color="auto" w:fill="auto"/>
          </w:tcPr>
          <w:p w14:paraId="5B729818" w14:textId="77777777" w:rsidR="00212AB8" w:rsidRPr="00F63CED" w:rsidRDefault="00212AB8" w:rsidP="00212AB8">
            <w:pPr>
              <w:pStyle w:val="GlossEng"/>
            </w:pPr>
            <w:r w:rsidRPr="00F63CED">
              <w:t>come</w:t>
            </w:r>
          </w:p>
        </w:tc>
      </w:tr>
    </w:tbl>
    <w:p w14:paraId="302202A8" w14:textId="08051D7A" w:rsidR="00212AB8" w:rsidRDefault="00B7093A" w:rsidP="00212AB8">
      <w:pPr>
        <w:pStyle w:val="FreeTranslEng"/>
      </w:pPr>
      <w:r>
        <w:t>‘</w:t>
      </w:r>
      <w:r w:rsidR="00212AB8">
        <w:rPr>
          <w:rStyle w:val="ChBlueBold"/>
        </w:rPr>
        <w:t xml:space="preserve">the </w:t>
      </w:r>
      <w:r w:rsidR="00212AB8" w:rsidRPr="005168A0">
        <w:rPr>
          <w:rStyle w:val="ChBlueBold"/>
        </w:rPr>
        <w:t>tw</w:t>
      </w:r>
      <w:r w:rsidR="00212AB8">
        <w:rPr>
          <w:rStyle w:val="ChBlueBold"/>
        </w:rPr>
        <w:t>o of us</w:t>
      </w:r>
      <w:r w:rsidR="00212AB8">
        <w:t xml:space="preserve"> were bathing, at that moment </w:t>
      </w:r>
      <w:r w:rsidR="00194CE4">
        <w:rPr>
          <w:szCs w:val="19"/>
        </w:rPr>
        <w:t>Nofita</w:t>
      </w:r>
      <w:r w:rsidR="00212AB8">
        <w:t xml:space="preserve"> came</w:t>
      </w:r>
      <w:r>
        <w:t>’</w:t>
      </w:r>
      <w:r w:rsidR="00212AB8">
        <w:t xml:space="preserve"> </w:t>
      </w:r>
      <w:r w:rsidR="00B04170">
        <w:rPr>
          <w:rStyle w:val="ExampleSource"/>
        </w:rPr>
        <w:t>[081025-006-Cv.0326</w:t>
      </w:r>
      <w:r w:rsidR="00212AB8" w:rsidRPr="00F63CED">
        <w:rPr>
          <w:rStyle w:val="ExampleSource"/>
        </w:rPr>
        <w:t>]</w:t>
      </w:r>
    </w:p>
    <w:tbl>
      <w:tblPr>
        <w:tblW w:w="4399" w:type="dxa"/>
        <w:tblCellMar>
          <w:left w:w="42" w:type="dxa"/>
          <w:right w:w="42" w:type="dxa"/>
        </w:tblCellMar>
        <w:tblLook w:val="01E0" w:firstRow="1" w:lastRow="1" w:firstColumn="1" w:lastColumn="1" w:noHBand="0" w:noVBand="0"/>
      </w:tblPr>
      <w:tblGrid>
        <w:gridCol w:w="709"/>
        <w:gridCol w:w="540"/>
        <w:gridCol w:w="440"/>
        <w:gridCol w:w="673"/>
        <w:gridCol w:w="640"/>
        <w:gridCol w:w="484"/>
        <w:gridCol w:w="629"/>
        <w:gridCol w:w="284"/>
      </w:tblGrid>
      <w:tr w:rsidR="00AC23C4" w:rsidRPr="00414A9C" w14:paraId="4F66BB49" w14:textId="77777777" w:rsidTr="00AC23C4">
        <w:tc>
          <w:tcPr>
            <w:tcW w:w="709" w:type="dxa"/>
            <w:shd w:val="clear" w:color="auto" w:fill="auto"/>
          </w:tcPr>
          <w:p w14:paraId="23CCBB07" w14:textId="77777777" w:rsidR="00212AB8" w:rsidRPr="009F708D" w:rsidRDefault="00212AB8" w:rsidP="00212AB8">
            <w:pPr>
              <w:pStyle w:val="O0Nwnext"/>
            </w:pPr>
            <w:bookmarkStart w:id="2856" w:name="_Ref351456681"/>
            <w:r w:rsidRPr="00856563">
              <w:t>(</w:t>
            </w:r>
            <w:fldSimple w:instr=" SEQ ( \* ARABIC \s 1 ">
              <w:r w:rsidR="00154D81">
                <w:rPr>
                  <w:noProof/>
                </w:rPr>
                <w:t>17</w:t>
              </w:r>
            </w:fldSimple>
            <w:r w:rsidRPr="00856563">
              <w:t>)</w:t>
            </w:r>
            <w:bookmarkEnd w:id="2856"/>
          </w:p>
        </w:tc>
        <w:tc>
          <w:tcPr>
            <w:tcW w:w="540" w:type="dxa"/>
            <w:shd w:val="clear" w:color="auto" w:fill="auto"/>
          </w:tcPr>
          <w:p w14:paraId="002FC6C6" w14:textId="77777777" w:rsidR="00212AB8" w:rsidRPr="00DE726E" w:rsidRDefault="00212AB8" w:rsidP="00212AB8">
            <w:pPr>
              <w:pStyle w:val="Text"/>
            </w:pPr>
            <w:r w:rsidRPr="00DE726E">
              <w:t>saya</w:t>
            </w:r>
          </w:p>
        </w:tc>
        <w:tc>
          <w:tcPr>
            <w:tcW w:w="440" w:type="dxa"/>
            <w:shd w:val="clear" w:color="auto" w:fill="auto"/>
          </w:tcPr>
          <w:p w14:paraId="43E95B7E" w14:textId="77777777" w:rsidR="00212AB8" w:rsidRPr="00DE726E" w:rsidRDefault="00212AB8" w:rsidP="00212AB8">
            <w:pPr>
              <w:pStyle w:val="Text"/>
            </w:pPr>
            <w:r>
              <w:t>liat</w:t>
            </w:r>
          </w:p>
        </w:tc>
        <w:tc>
          <w:tcPr>
            <w:tcW w:w="673" w:type="dxa"/>
            <w:shd w:val="clear" w:color="auto" w:fill="auto"/>
          </w:tcPr>
          <w:p w14:paraId="6A67C824" w14:textId="77777777" w:rsidR="00212AB8" w:rsidRPr="0049262E" w:rsidRDefault="00212AB8" w:rsidP="00212AB8">
            <w:pPr>
              <w:pStyle w:val="Text"/>
              <w:rPr>
                <w:rStyle w:val="ChBlueBold"/>
              </w:rPr>
            </w:pPr>
            <w:r w:rsidRPr="0049262E">
              <w:rPr>
                <w:rStyle w:val="ChBlueBold"/>
              </w:rPr>
              <w:t>kamu</w:t>
            </w:r>
          </w:p>
        </w:tc>
        <w:tc>
          <w:tcPr>
            <w:tcW w:w="640" w:type="dxa"/>
            <w:shd w:val="clear" w:color="auto" w:fill="auto"/>
          </w:tcPr>
          <w:p w14:paraId="2A75ED5D" w14:textId="77777777" w:rsidR="00212AB8" w:rsidRPr="0049262E" w:rsidRDefault="00212AB8" w:rsidP="00212AB8">
            <w:pPr>
              <w:pStyle w:val="Text"/>
              <w:rPr>
                <w:rStyle w:val="ChBlueBold"/>
              </w:rPr>
            </w:pPr>
            <w:r>
              <w:rPr>
                <w:rStyle w:val="ChBlueBold"/>
              </w:rPr>
              <w:t>s</w:t>
            </w:r>
            <w:r w:rsidRPr="0049262E">
              <w:rPr>
                <w:rStyle w:val="ChBlueBold"/>
              </w:rPr>
              <w:t>mua</w:t>
            </w:r>
          </w:p>
        </w:tc>
        <w:tc>
          <w:tcPr>
            <w:tcW w:w="484" w:type="dxa"/>
            <w:shd w:val="clear" w:color="auto" w:fill="auto"/>
          </w:tcPr>
          <w:p w14:paraId="091FCBED" w14:textId="77777777" w:rsidR="00212AB8" w:rsidRPr="00DE726E" w:rsidRDefault="00212AB8" w:rsidP="00212AB8">
            <w:pPr>
              <w:pStyle w:val="Text"/>
            </w:pPr>
            <w:r w:rsidRPr="00DE726E">
              <w:t>tapi</w:t>
            </w:r>
          </w:p>
        </w:tc>
        <w:tc>
          <w:tcPr>
            <w:tcW w:w="629" w:type="dxa"/>
            <w:shd w:val="clear" w:color="auto" w:fill="auto"/>
          </w:tcPr>
          <w:p w14:paraId="23DEECFC" w14:textId="77777777" w:rsidR="00212AB8" w:rsidRPr="00DE726E" w:rsidRDefault="00212AB8" w:rsidP="00212AB8">
            <w:pPr>
              <w:pStyle w:val="Text"/>
            </w:pPr>
            <w:r w:rsidRPr="00DE726E">
              <w:t>kamu</w:t>
            </w:r>
          </w:p>
        </w:tc>
        <w:tc>
          <w:tcPr>
            <w:tcW w:w="284" w:type="dxa"/>
            <w:shd w:val="clear" w:color="auto" w:fill="auto"/>
          </w:tcPr>
          <w:p w14:paraId="3A3647A1" w14:textId="77777777" w:rsidR="00212AB8" w:rsidRPr="00DE726E" w:rsidRDefault="00212AB8" w:rsidP="00212AB8">
            <w:pPr>
              <w:pStyle w:val="Text"/>
            </w:pPr>
            <w:r>
              <w:t>…</w:t>
            </w:r>
          </w:p>
        </w:tc>
      </w:tr>
      <w:tr w:rsidR="00AC23C4" w:rsidRPr="00AC23C4" w14:paraId="610B46BA" w14:textId="77777777" w:rsidTr="00AC23C4">
        <w:tc>
          <w:tcPr>
            <w:tcW w:w="709" w:type="dxa"/>
            <w:shd w:val="clear" w:color="auto" w:fill="auto"/>
          </w:tcPr>
          <w:p w14:paraId="332BCA85" w14:textId="77777777" w:rsidR="00212AB8" w:rsidRPr="00DE726E" w:rsidRDefault="00212AB8" w:rsidP="00212AB8">
            <w:pPr>
              <w:pStyle w:val="GlossEng"/>
            </w:pPr>
          </w:p>
        </w:tc>
        <w:tc>
          <w:tcPr>
            <w:tcW w:w="540" w:type="dxa"/>
            <w:shd w:val="clear" w:color="auto" w:fill="auto"/>
          </w:tcPr>
          <w:p w14:paraId="3205127B" w14:textId="77777777" w:rsidR="00212AB8" w:rsidRPr="0099608C" w:rsidRDefault="00212AB8" w:rsidP="00212AB8">
            <w:pPr>
              <w:pStyle w:val="GlossEng"/>
              <w:rPr>
                <w:rStyle w:val="ChSmallCaps"/>
              </w:rPr>
            </w:pPr>
            <w:r w:rsidRPr="0099608C">
              <w:rPr>
                <w:rStyle w:val="ChSmallCaps"/>
              </w:rPr>
              <w:t>1sg</w:t>
            </w:r>
          </w:p>
        </w:tc>
        <w:tc>
          <w:tcPr>
            <w:tcW w:w="440" w:type="dxa"/>
            <w:shd w:val="clear" w:color="auto" w:fill="auto"/>
          </w:tcPr>
          <w:p w14:paraId="07A2BB13" w14:textId="77777777" w:rsidR="00212AB8" w:rsidRPr="00DE726E" w:rsidRDefault="00212AB8" w:rsidP="00212AB8">
            <w:pPr>
              <w:pStyle w:val="GlossEng"/>
            </w:pPr>
            <w:r w:rsidRPr="00DE726E">
              <w:t>see</w:t>
            </w:r>
          </w:p>
        </w:tc>
        <w:tc>
          <w:tcPr>
            <w:tcW w:w="673" w:type="dxa"/>
            <w:shd w:val="clear" w:color="auto" w:fill="auto"/>
          </w:tcPr>
          <w:p w14:paraId="08EF78D6" w14:textId="77777777" w:rsidR="00212AB8" w:rsidRPr="0099608C" w:rsidRDefault="00212AB8" w:rsidP="00212AB8">
            <w:pPr>
              <w:pStyle w:val="GlossEng"/>
              <w:rPr>
                <w:rStyle w:val="ChSmallCaps"/>
              </w:rPr>
            </w:pPr>
            <w:r w:rsidRPr="0099608C">
              <w:rPr>
                <w:rStyle w:val="ChSmallCaps"/>
              </w:rPr>
              <w:t>2pl</w:t>
            </w:r>
          </w:p>
        </w:tc>
        <w:tc>
          <w:tcPr>
            <w:tcW w:w="640" w:type="dxa"/>
            <w:shd w:val="clear" w:color="auto" w:fill="auto"/>
          </w:tcPr>
          <w:p w14:paraId="65FB4E4E" w14:textId="77777777" w:rsidR="00212AB8" w:rsidRPr="00DE726E" w:rsidRDefault="00212AB8" w:rsidP="00212AB8">
            <w:pPr>
              <w:pStyle w:val="GlossEng"/>
            </w:pPr>
            <w:r w:rsidRPr="00DE726E">
              <w:t>all</w:t>
            </w:r>
          </w:p>
        </w:tc>
        <w:tc>
          <w:tcPr>
            <w:tcW w:w="484" w:type="dxa"/>
            <w:shd w:val="clear" w:color="auto" w:fill="auto"/>
          </w:tcPr>
          <w:p w14:paraId="74F7F8C0" w14:textId="77777777" w:rsidR="00212AB8" w:rsidRPr="00DE726E" w:rsidRDefault="00212AB8" w:rsidP="00212AB8">
            <w:pPr>
              <w:pStyle w:val="GlossEng"/>
            </w:pPr>
            <w:r w:rsidRPr="00DE726E">
              <w:t>but</w:t>
            </w:r>
          </w:p>
        </w:tc>
        <w:tc>
          <w:tcPr>
            <w:tcW w:w="629" w:type="dxa"/>
            <w:shd w:val="clear" w:color="auto" w:fill="auto"/>
          </w:tcPr>
          <w:p w14:paraId="680EC599" w14:textId="77777777" w:rsidR="00212AB8" w:rsidRPr="0099608C" w:rsidRDefault="00212AB8" w:rsidP="00212AB8">
            <w:pPr>
              <w:pStyle w:val="GlossEng"/>
              <w:rPr>
                <w:rStyle w:val="ChSmallCaps"/>
              </w:rPr>
            </w:pPr>
            <w:r w:rsidRPr="0099608C">
              <w:rPr>
                <w:rStyle w:val="ChSmallCaps"/>
              </w:rPr>
              <w:t>2pl</w:t>
            </w:r>
          </w:p>
        </w:tc>
        <w:tc>
          <w:tcPr>
            <w:tcW w:w="284" w:type="dxa"/>
            <w:shd w:val="clear" w:color="auto" w:fill="auto"/>
          </w:tcPr>
          <w:p w14:paraId="19BF757F" w14:textId="77777777" w:rsidR="00212AB8" w:rsidRPr="00DE726E" w:rsidRDefault="00212AB8" w:rsidP="00212AB8">
            <w:pPr>
              <w:pStyle w:val="GlossEng"/>
            </w:pPr>
          </w:p>
        </w:tc>
      </w:tr>
    </w:tbl>
    <w:p w14:paraId="08A53340" w14:textId="16133EE8" w:rsidR="00212AB8" w:rsidRDefault="00B7093A" w:rsidP="00212AB8">
      <w:pPr>
        <w:pStyle w:val="FreeTranslEng"/>
      </w:pPr>
      <w:r>
        <w:t>‘</w:t>
      </w:r>
      <w:r w:rsidR="00212AB8">
        <w:t xml:space="preserve">I see </w:t>
      </w:r>
      <w:r w:rsidR="00212AB8">
        <w:rPr>
          <w:rStyle w:val="ChBlueBold"/>
        </w:rPr>
        <w:t>all of you</w:t>
      </w:r>
      <w:r w:rsidR="00212AB8">
        <w:t xml:space="preserve"> but you …</w:t>
      </w:r>
      <w:r>
        <w:t>’</w:t>
      </w:r>
      <w:r w:rsidR="00212AB8">
        <w:t xml:space="preserve"> </w:t>
      </w:r>
      <w:r w:rsidR="00212AB8" w:rsidRPr="001E25CB">
        <w:rPr>
          <w:rStyle w:val="ExampleSource"/>
        </w:rPr>
        <w:t>[080921-006-CvNP.0006]</w:t>
      </w:r>
    </w:p>
    <w:tbl>
      <w:tblPr>
        <w:tblW w:w="0" w:type="auto"/>
        <w:tblCellMar>
          <w:left w:w="40" w:type="dxa"/>
          <w:right w:w="40" w:type="dxa"/>
        </w:tblCellMar>
        <w:tblLook w:val="01E0" w:firstRow="1" w:lastRow="1" w:firstColumn="1" w:lastColumn="1" w:noHBand="0" w:noVBand="0"/>
      </w:tblPr>
      <w:tblGrid>
        <w:gridCol w:w="709"/>
        <w:gridCol w:w="485"/>
        <w:gridCol w:w="1341"/>
        <w:gridCol w:w="792"/>
        <w:gridCol w:w="747"/>
        <w:gridCol w:w="702"/>
      </w:tblGrid>
      <w:tr w:rsidR="00AC23C4" w:rsidRPr="00414A9C" w14:paraId="4E18F3C2" w14:textId="77777777" w:rsidTr="00AC23C4">
        <w:tc>
          <w:tcPr>
            <w:tcW w:w="709" w:type="dxa"/>
            <w:shd w:val="clear" w:color="auto" w:fill="auto"/>
          </w:tcPr>
          <w:p w14:paraId="44ABE462" w14:textId="77777777" w:rsidR="00212AB8" w:rsidRPr="008855C4" w:rsidRDefault="00212AB8" w:rsidP="00212AB8">
            <w:pPr>
              <w:pStyle w:val="O0Nwnext"/>
            </w:pPr>
            <w:bookmarkStart w:id="2857" w:name="_Ref340905830"/>
            <w:r w:rsidRPr="008855C4">
              <w:t>(</w:t>
            </w:r>
            <w:fldSimple w:instr=" SEQ ( \* ARABIC \s 1 ">
              <w:r w:rsidR="00154D81">
                <w:rPr>
                  <w:noProof/>
                </w:rPr>
                <w:t>18</w:t>
              </w:r>
            </w:fldSimple>
            <w:r w:rsidRPr="008855C4">
              <w:t>)</w:t>
            </w:r>
            <w:bookmarkEnd w:id="2857"/>
          </w:p>
        </w:tc>
        <w:tc>
          <w:tcPr>
            <w:tcW w:w="485" w:type="dxa"/>
            <w:shd w:val="clear" w:color="auto" w:fill="auto"/>
          </w:tcPr>
          <w:p w14:paraId="11655E0B" w14:textId="77777777" w:rsidR="00212AB8" w:rsidRPr="00856563" w:rsidRDefault="00212AB8" w:rsidP="00212AB8">
            <w:pPr>
              <w:pStyle w:val="Text"/>
            </w:pPr>
            <w:r w:rsidRPr="00856563">
              <w:t>sa</w:t>
            </w:r>
          </w:p>
        </w:tc>
        <w:tc>
          <w:tcPr>
            <w:tcW w:w="1341" w:type="dxa"/>
            <w:shd w:val="clear" w:color="auto" w:fill="auto"/>
          </w:tcPr>
          <w:p w14:paraId="78D588AF" w14:textId="77777777" w:rsidR="00212AB8" w:rsidRPr="00856563" w:rsidRDefault="00212AB8" w:rsidP="00212AB8">
            <w:pPr>
              <w:pStyle w:val="Text"/>
            </w:pPr>
            <w:r w:rsidRPr="00856563">
              <w:t>maki</w:t>
            </w:r>
          </w:p>
        </w:tc>
        <w:tc>
          <w:tcPr>
            <w:tcW w:w="792" w:type="dxa"/>
            <w:shd w:val="clear" w:color="auto" w:fill="auto"/>
          </w:tcPr>
          <w:p w14:paraId="32E9A6B9" w14:textId="77777777" w:rsidR="00212AB8" w:rsidRPr="00856563" w:rsidRDefault="00212AB8" w:rsidP="00212AB8">
            <w:pPr>
              <w:pStyle w:val="Text"/>
              <w:rPr>
                <w:rStyle w:val="ChBlueBold"/>
              </w:rPr>
            </w:pPr>
            <w:r>
              <w:rPr>
                <w:rStyle w:val="ChBlueBold"/>
              </w:rPr>
              <w:t>dorang</w:t>
            </w:r>
          </w:p>
        </w:tc>
        <w:tc>
          <w:tcPr>
            <w:tcW w:w="747" w:type="dxa"/>
            <w:shd w:val="clear" w:color="auto" w:fill="auto"/>
          </w:tcPr>
          <w:p w14:paraId="48ADD881" w14:textId="77777777" w:rsidR="00212AB8" w:rsidRPr="00856563" w:rsidRDefault="00212AB8" w:rsidP="00212AB8">
            <w:pPr>
              <w:pStyle w:val="Text"/>
              <w:rPr>
                <w:rStyle w:val="ChBlueBold"/>
              </w:rPr>
            </w:pPr>
            <w:r>
              <w:rPr>
                <w:rStyle w:val="ChBlueBold"/>
              </w:rPr>
              <w:t>b</w:t>
            </w:r>
            <w:r w:rsidRPr="00856563">
              <w:rPr>
                <w:rStyle w:val="ChBlueBold"/>
              </w:rPr>
              <w:t>rapa</w:t>
            </w:r>
          </w:p>
        </w:tc>
        <w:tc>
          <w:tcPr>
            <w:tcW w:w="702" w:type="dxa"/>
            <w:shd w:val="clear" w:color="auto" w:fill="auto"/>
          </w:tcPr>
          <w:p w14:paraId="5057A9C6" w14:textId="77777777" w:rsidR="00212AB8" w:rsidRPr="00856563" w:rsidRDefault="00212AB8" w:rsidP="00212AB8">
            <w:pPr>
              <w:pStyle w:val="Text"/>
              <w:rPr>
                <w:rStyle w:val="ChBlueBold"/>
              </w:rPr>
            </w:pPr>
            <w:r w:rsidRPr="00856563">
              <w:rPr>
                <w:rStyle w:val="ChBlueBold"/>
              </w:rPr>
              <w:t>itu</w:t>
            </w:r>
          </w:p>
        </w:tc>
      </w:tr>
      <w:tr w:rsidR="00AC23C4" w:rsidRPr="00AC23C4" w14:paraId="1147496B" w14:textId="77777777" w:rsidTr="00AC23C4">
        <w:tc>
          <w:tcPr>
            <w:tcW w:w="709" w:type="dxa"/>
            <w:shd w:val="clear" w:color="auto" w:fill="auto"/>
          </w:tcPr>
          <w:p w14:paraId="2E4C49B8" w14:textId="77777777" w:rsidR="00212AB8" w:rsidRPr="00953F60" w:rsidRDefault="00212AB8" w:rsidP="00212AB8">
            <w:pPr>
              <w:pStyle w:val="GlossEng"/>
            </w:pPr>
          </w:p>
        </w:tc>
        <w:tc>
          <w:tcPr>
            <w:tcW w:w="485" w:type="dxa"/>
            <w:shd w:val="clear" w:color="auto" w:fill="auto"/>
          </w:tcPr>
          <w:p w14:paraId="3FB4F56E" w14:textId="77777777" w:rsidR="00212AB8" w:rsidRPr="0099608C" w:rsidRDefault="00212AB8" w:rsidP="00212AB8">
            <w:pPr>
              <w:pStyle w:val="GlossEng"/>
              <w:rPr>
                <w:rStyle w:val="ChSmallCaps"/>
              </w:rPr>
            </w:pPr>
            <w:r w:rsidRPr="0099608C">
              <w:rPr>
                <w:rStyle w:val="ChSmallCaps"/>
              </w:rPr>
              <w:t>1sg</w:t>
            </w:r>
          </w:p>
        </w:tc>
        <w:tc>
          <w:tcPr>
            <w:tcW w:w="1341" w:type="dxa"/>
            <w:shd w:val="clear" w:color="auto" w:fill="auto"/>
          </w:tcPr>
          <w:p w14:paraId="1C3851C8" w14:textId="77777777" w:rsidR="00212AB8" w:rsidRPr="00856563" w:rsidRDefault="00212AB8" w:rsidP="00212AB8">
            <w:pPr>
              <w:pStyle w:val="GlossEng"/>
            </w:pPr>
            <w:r w:rsidRPr="00856563">
              <w:t>abuse</w:t>
            </w:r>
            <w:r>
              <w:t>.verbally</w:t>
            </w:r>
          </w:p>
        </w:tc>
        <w:tc>
          <w:tcPr>
            <w:tcW w:w="792" w:type="dxa"/>
            <w:shd w:val="clear" w:color="auto" w:fill="auto"/>
          </w:tcPr>
          <w:p w14:paraId="37A630CF" w14:textId="77777777" w:rsidR="00212AB8" w:rsidRPr="0099608C" w:rsidRDefault="00212AB8" w:rsidP="00212AB8">
            <w:pPr>
              <w:pStyle w:val="GlossEng"/>
              <w:rPr>
                <w:rStyle w:val="ChSmallCaps"/>
              </w:rPr>
            </w:pPr>
            <w:r w:rsidRPr="0099608C">
              <w:rPr>
                <w:rStyle w:val="ChSmallCaps"/>
              </w:rPr>
              <w:t>3pl</w:t>
            </w:r>
          </w:p>
        </w:tc>
        <w:tc>
          <w:tcPr>
            <w:tcW w:w="747" w:type="dxa"/>
            <w:shd w:val="clear" w:color="auto" w:fill="auto"/>
          </w:tcPr>
          <w:p w14:paraId="7DAB5627" w14:textId="77777777" w:rsidR="00212AB8" w:rsidRPr="00856563" w:rsidRDefault="007D3A2F" w:rsidP="00212AB8">
            <w:pPr>
              <w:pStyle w:val="GlossEng"/>
            </w:pPr>
            <w:r>
              <w:t>several</w:t>
            </w:r>
          </w:p>
        </w:tc>
        <w:tc>
          <w:tcPr>
            <w:tcW w:w="702" w:type="dxa"/>
            <w:shd w:val="clear" w:color="auto" w:fill="auto"/>
          </w:tcPr>
          <w:p w14:paraId="31151805" w14:textId="77777777" w:rsidR="00212AB8" w:rsidRPr="0099608C" w:rsidRDefault="00212AB8" w:rsidP="00212AB8">
            <w:pPr>
              <w:pStyle w:val="GlossEng"/>
              <w:rPr>
                <w:rStyle w:val="ChSmallCaps"/>
              </w:rPr>
            </w:pPr>
            <w:r w:rsidRPr="0099608C">
              <w:rPr>
                <w:rStyle w:val="ChSmallCaps"/>
              </w:rPr>
              <w:t>d.dist</w:t>
            </w:r>
          </w:p>
        </w:tc>
      </w:tr>
    </w:tbl>
    <w:p w14:paraId="76D839ED" w14:textId="047DF4B7" w:rsidR="00212AB8" w:rsidRPr="00210012" w:rsidRDefault="00B7093A" w:rsidP="00DC1B82">
      <w:pPr>
        <w:pStyle w:val="FreeTranslEng"/>
      </w:pPr>
      <w:r>
        <w:t>‘</w:t>
      </w:r>
      <w:r w:rsidR="00212AB8" w:rsidRPr="00856563">
        <w:t xml:space="preserve">I </w:t>
      </w:r>
      <w:r w:rsidR="00212AB8">
        <w:t xml:space="preserve">verbally </w:t>
      </w:r>
      <w:r w:rsidR="00212AB8" w:rsidRPr="00856563">
        <w:t xml:space="preserve">abused </w:t>
      </w:r>
      <w:r w:rsidR="00212AB8" w:rsidRPr="00856563">
        <w:rPr>
          <w:rStyle w:val="ChBlueBold"/>
        </w:rPr>
        <w:t>several of them there</w:t>
      </w:r>
      <w:r>
        <w:t>’</w:t>
      </w:r>
      <w:r w:rsidR="00212AB8">
        <w:t xml:space="preserve"> </w:t>
      </w:r>
      <w:r w:rsidR="00212AB8" w:rsidRPr="00856563">
        <w:rPr>
          <w:rStyle w:val="ExampleSource"/>
        </w:rPr>
        <w:t>[080923-008-Cv.0012]</w:t>
      </w:r>
    </w:p>
    <w:tbl>
      <w:tblPr>
        <w:tblW w:w="0" w:type="auto"/>
        <w:tblCellMar>
          <w:left w:w="42" w:type="dxa"/>
          <w:right w:w="42" w:type="dxa"/>
        </w:tblCellMar>
        <w:tblLook w:val="01E0" w:firstRow="1" w:lastRow="1" w:firstColumn="1" w:lastColumn="1" w:noHBand="0" w:noVBand="0"/>
      </w:tblPr>
      <w:tblGrid>
        <w:gridCol w:w="709"/>
        <w:gridCol w:w="485"/>
        <w:gridCol w:w="1341"/>
        <w:gridCol w:w="792"/>
        <w:gridCol w:w="814"/>
        <w:gridCol w:w="702"/>
      </w:tblGrid>
      <w:tr w:rsidR="00AC23C4" w:rsidRPr="00414A9C" w14:paraId="04AE643B" w14:textId="77777777" w:rsidTr="00036782">
        <w:tc>
          <w:tcPr>
            <w:tcW w:w="709" w:type="dxa"/>
            <w:shd w:val="clear" w:color="auto" w:fill="auto"/>
          </w:tcPr>
          <w:p w14:paraId="603331CE" w14:textId="77777777" w:rsidR="00212AB8" w:rsidRPr="008855C4" w:rsidRDefault="00212AB8" w:rsidP="00212AB8">
            <w:pPr>
              <w:pStyle w:val="O0Nwnext"/>
            </w:pPr>
            <w:bookmarkStart w:id="2858" w:name="_Ref367089218"/>
            <w:r w:rsidRPr="008855C4">
              <w:t>(</w:t>
            </w:r>
            <w:fldSimple w:instr=" SEQ ( \* ARABIC \s 1 ">
              <w:r w:rsidR="00154D81">
                <w:rPr>
                  <w:noProof/>
                </w:rPr>
                <w:t>19</w:t>
              </w:r>
            </w:fldSimple>
            <w:r w:rsidRPr="008855C4">
              <w:t>)</w:t>
            </w:r>
            <w:bookmarkEnd w:id="2858"/>
          </w:p>
        </w:tc>
        <w:tc>
          <w:tcPr>
            <w:tcW w:w="485" w:type="dxa"/>
            <w:shd w:val="clear" w:color="auto" w:fill="auto"/>
          </w:tcPr>
          <w:p w14:paraId="270A9DA7" w14:textId="77777777" w:rsidR="00212AB8" w:rsidRPr="00856563" w:rsidRDefault="00212AB8" w:rsidP="00212AB8">
            <w:pPr>
              <w:pStyle w:val="Text"/>
            </w:pPr>
            <w:r w:rsidRPr="00856563">
              <w:t>sa</w:t>
            </w:r>
          </w:p>
        </w:tc>
        <w:tc>
          <w:tcPr>
            <w:tcW w:w="1341" w:type="dxa"/>
            <w:shd w:val="clear" w:color="auto" w:fill="auto"/>
          </w:tcPr>
          <w:p w14:paraId="5D4EE622" w14:textId="77777777" w:rsidR="00212AB8" w:rsidRPr="00856563" w:rsidRDefault="00212AB8" w:rsidP="00212AB8">
            <w:pPr>
              <w:pStyle w:val="Text"/>
            </w:pPr>
            <w:r w:rsidRPr="00856563">
              <w:t>maki</w:t>
            </w:r>
          </w:p>
        </w:tc>
        <w:tc>
          <w:tcPr>
            <w:tcW w:w="792" w:type="dxa"/>
            <w:shd w:val="clear" w:color="auto" w:fill="auto"/>
          </w:tcPr>
          <w:p w14:paraId="36DF97B8" w14:textId="77777777" w:rsidR="00212AB8" w:rsidRPr="00856563" w:rsidRDefault="00212AB8" w:rsidP="00212AB8">
            <w:pPr>
              <w:pStyle w:val="Text"/>
              <w:rPr>
                <w:rStyle w:val="ChBlueBold"/>
              </w:rPr>
            </w:pPr>
            <w:r>
              <w:rPr>
                <w:rStyle w:val="ChBlueBold"/>
              </w:rPr>
              <w:t>dorang</w:t>
            </w:r>
          </w:p>
        </w:tc>
        <w:tc>
          <w:tcPr>
            <w:tcW w:w="814" w:type="dxa"/>
            <w:shd w:val="clear" w:color="auto" w:fill="auto"/>
          </w:tcPr>
          <w:p w14:paraId="3ACC40DD" w14:textId="77777777" w:rsidR="00212AB8" w:rsidRPr="00856563" w:rsidRDefault="00212AB8" w:rsidP="00212AB8">
            <w:pPr>
              <w:pStyle w:val="Text"/>
              <w:rPr>
                <w:rStyle w:val="ChBlueBold"/>
              </w:rPr>
            </w:pPr>
            <w:r>
              <w:rPr>
                <w:rStyle w:val="ChBlueBold"/>
              </w:rPr>
              <w:t>banyak</w:t>
            </w:r>
          </w:p>
        </w:tc>
        <w:tc>
          <w:tcPr>
            <w:tcW w:w="702" w:type="dxa"/>
            <w:shd w:val="clear" w:color="auto" w:fill="auto"/>
          </w:tcPr>
          <w:p w14:paraId="48E14204" w14:textId="77777777" w:rsidR="00212AB8" w:rsidRPr="00856563" w:rsidRDefault="00212AB8" w:rsidP="00212AB8">
            <w:pPr>
              <w:pStyle w:val="Text"/>
              <w:rPr>
                <w:rStyle w:val="ChBlueBold"/>
              </w:rPr>
            </w:pPr>
            <w:r w:rsidRPr="00856563">
              <w:rPr>
                <w:rStyle w:val="ChBlueBold"/>
              </w:rPr>
              <w:t>itu</w:t>
            </w:r>
          </w:p>
        </w:tc>
      </w:tr>
      <w:tr w:rsidR="00AC23C4" w:rsidRPr="00AC23C4" w14:paraId="3E108DDD" w14:textId="77777777" w:rsidTr="00036782">
        <w:tc>
          <w:tcPr>
            <w:tcW w:w="709" w:type="dxa"/>
            <w:shd w:val="clear" w:color="auto" w:fill="auto"/>
          </w:tcPr>
          <w:p w14:paraId="3147D791" w14:textId="77777777" w:rsidR="00212AB8" w:rsidRPr="00953F60" w:rsidRDefault="00212AB8" w:rsidP="00212AB8">
            <w:pPr>
              <w:pStyle w:val="GlossEng"/>
            </w:pPr>
          </w:p>
        </w:tc>
        <w:tc>
          <w:tcPr>
            <w:tcW w:w="485" w:type="dxa"/>
            <w:shd w:val="clear" w:color="auto" w:fill="auto"/>
          </w:tcPr>
          <w:p w14:paraId="2C25AEFE" w14:textId="77777777" w:rsidR="00212AB8" w:rsidRPr="0099608C" w:rsidRDefault="00212AB8" w:rsidP="00212AB8">
            <w:pPr>
              <w:pStyle w:val="GlossEng"/>
              <w:rPr>
                <w:rStyle w:val="ChSmallCaps"/>
              </w:rPr>
            </w:pPr>
            <w:r w:rsidRPr="0099608C">
              <w:rPr>
                <w:rStyle w:val="ChSmallCaps"/>
              </w:rPr>
              <w:t>1sg</w:t>
            </w:r>
          </w:p>
        </w:tc>
        <w:tc>
          <w:tcPr>
            <w:tcW w:w="1341" w:type="dxa"/>
            <w:shd w:val="clear" w:color="auto" w:fill="auto"/>
          </w:tcPr>
          <w:p w14:paraId="3CB70D88" w14:textId="77777777" w:rsidR="00212AB8" w:rsidRPr="00856563" w:rsidRDefault="00212AB8" w:rsidP="00212AB8">
            <w:pPr>
              <w:pStyle w:val="GlossEng"/>
            </w:pPr>
            <w:r w:rsidRPr="00856563">
              <w:t>abuse</w:t>
            </w:r>
            <w:r>
              <w:t>.verbally</w:t>
            </w:r>
          </w:p>
        </w:tc>
        <w:tc>
          <w:tcPr>
            <w:tcW w:w="792" w:type="dxa"/>
            <w:shd w:val="clear" w:color="auto" w:fill="auto"/>
          </w:tcPr>
          <w:p w14:paraId="558EEA47" w14:textId="77777777" w:rsidR="00212AB8" w:rsidRPr="0099608C" w:rsidRDefault="00212AB8" w:rsidP="00212AB8">
            <w:pPr>
              <w:pStyle w:val="GlossEng"/>
              <w:rPr>
                <w:rStyle w:val="ChSmallCaps"/>
              </w:rPr>
            </w:pPr>
            <w:r w:rsidRPr="0099608C">
              <w:rPr>
                <w:rStyle w:val="ChSmallCaps"/>
              </w:rPr>
              <w:t>3pl</w:t>
            </w:r>
          </w:p>
        </w:tc>
        <w:tc>
          <w:tcPr>
            <w:tcW w:w="814" w:type="dxa"/>
            <w:shd w:val="clear" w:color="auto" w:fill="auto"/>
          </w:tcPr>
          <w:p w14:paraId="66BE97C2" w14:textId="77777777" w:rsidR="00212AB8" w:rsidRPr="00856563" w:rsidRDefault="00212AB8" w:rsidP="00212AB8">
            <w:pPr>
              <w:pStyle w:val="GlossEng"/>
            </w:pPr>
            <w:r w:rsidRPr="00856563">
              <w:t>many</w:t>
            </w:r>
          </w:p>
        </w:tc>
        <w:tc>
          <w:tcPr>
            <w:tcW w:w="702" w:type="dxa"/>
            <w:shd w:val="clear" w:color="auto" w:fill="auto"/>
          </w:tcPr>
          <w:p w14:paraId="38D0D1E2" w14:textId="77777777" w:rsidR="00212AB8" w:rsidRPr="0099608C" w:rsidRDefault="00212AB8" w:rsidP="00212AB8">
            <w:pPr>
              <w:pStyle w:val="GlossEng"/>
              <w:rPr>
                <w:rStyle w:val="ChSmallCaps"/>
              </w:rPr>
            </w:pPr>
            <w:r w:rsidRPr="0099608C">
              <w:rPr>
                <w:rStyle w:val="ChSmallCaps"/>
              </w:rPr>
              <w:t>d.dist</w:t>
            </w:r>
          </w:p>
        </w:tc>
      </w:tr>
    </w:tbl>
    <w:p w14:paraId="1C1F2B0F" w14:textId="007A2315" w:rsidR="00212AB8" w:rsidRPr="00072AF1" w:rsidRDefault="00B7093A" w:rsidP="00212AB8">
      <w:pPr>
        <w:pStyle w:val="FreeTranslEng"/>
      </w:pPr>
      <w:r>
        <w:t>‘</w:t>
      </w:r>
      <w:r w:rsidR="00212AB8" w:rsidRPr="00856563">
        <w:t xml:space="preserve">I </w:t>
      </w:r>
      <w:r w:rsidR="00212AB8">
        <w:t xml:space="preserve">verbally </w:t>
      </w:r>
      <w:r w:rsidR="00212AB8" w:rsidRPr="00856563">
        <w:t xml:space="preserve">abused </w:t>
      </w:r>
      <w:r w:rsidR="00212AB8">
        <w:rPr>
          <w:rStyle w:val="ChBlueBold"/>
        </w:rPr>
        <w:t>many</w:t>
      </w:r>
      <w:r w:rsidR="00212AB8" w:rsidRPr="00856563">
        <w:rPr>
          <w:rStyle w:val="ChBlueBold"/>
        </w:rPr>
        <w:t xml:space="preserve"> of them there</w:t>
      </w:r>
      <w:r>
        <w:t>’</w:t>
      </w:r>
      <w:r w:rsidR="00212AB8" w:rsidRPr="00856563">
        <w:t xml:space="preserve"> </w:t>
      </w:r>
      <w:r w:rsidR="00212AB8" w:rsidRPr="00856563">
        <w:rPr>
          <w:rStyle w:val="ExampleSource"/>
        </w:rPr>
        <w:t>[</w:t>
      </w:r>
      <w:r w:rsidR="00212AB8">
        <w:rPr>
          <w:rStyle w:val="ExampleSource"/>
        </w:rPr>
        <w:t xml:space="preserve">Elicited </w:t>
      </w:r>
      <w:r w:rsidR="00212AB8" w:rsidRPr="00252279">
        <w:rPr>
          <w:rStyle w:val="ExampleSource"/>
        </w:rPr>
        <w:t>BR111021.024</w:t>
      </w:r>
      <w:r w:rsidR="00212AB8" w:rsidRPr="00856563">
        <w:rPr>
          <w:rStyle w:val="ExampleSource"/>
        </w:rPr>
        <w:t>]</w:t>
      </w:r>
    </w:p>
    <w:tbl>
      <w:tblPr>
        <w:tblW w:w="5543" w:type="dxa"/>
        <w:tblCellMar>
          <w:left w:w="42" w:type="dxa"/>
          <w:right w:w="42" w:type="dxa"/>
        </w:tblCellMar>
        <w:tblLook w:val="01E0" w:firstRow="1" w:lastRow="1" w:firstColumn="1" w:lastColumn="1" w:noHBand="0" w:noVBand="0"/>
      </w:tblPr>
      <w:tblGrid>
        <w:gridCol w:w="709"/>
        <w:gridCol w:w="284"/>
        <w:gridCol w:w="507"/>
        <w:gridCol w:w="562"/>
        <w:gridCol w:w="734"/>
        <w:gridCol w:w="845"/>
        <w:gridCol w:w="695"/>
        <w:gridCol w:w="489"/>
        <w:gridCol w:w="718"/>
      </w:tblGrid>
      <w:tr w:rsidR="00036782" w:rsidRPr="00414A9C" w14:paraId="6490634C" w14:textId="74065869" w:rsidTr="00036782">
        <w:tc>
          <w:tcPr>
            <w:tcW w:w="709" w:type="dxa"/>
            <w:shd w:val="clear" w:color="auto" w:fill="auto"/>
          </w:tcPr>
          <w:p w14:paraId="16E10AA7" w14:textId="420E1756" w:rsidR="00036782" w:rsidRPr="008855C4" w:rsidRDefault="00036782" w:rsidP="009C68B8">
            <w:pPr>
              <w:pStyle w:val="O0Nwnext"/>
            </w:pPr>
            <w:bookmarkStart w:id="2859" w:name="_Ref434916704"/>
            <w:r w:rsidRPr="008855C4">
              <w:t>(</w:t>
            </w:r>
            <w:fldSimple w:instr=" SEQ ( \* ARABIC \s 1 ">
              <w:r w:rsidR="00154D81">
                <w:rPr>
                  <w:noProof/>
                </w:rPr>
                <w:t>20</w:t>
              </w:r>
            </w:fldSimple>
            <w:r w:rsidRPr="008855C4">
              <w:t>)</w:t>
            </w:r>
            <w:bookmarkEnd w:id="2859"/>
          </w:p>
        </w:tc>
        <w:tc>
          <w:tcPr>
            <w:tcW w:w="284" w:type="dxa"/>
            <w:shd w:val="clear" w:color="auto" w:fill="auto"/>
          </w:tcPr>
          <w:p w14:paraId="6CC19CBF" w14:textId="1EE9FF04" w:rsidR="00036782" w:rsidRPr="00EB54F7" w:rsidRDefault="00036782" w:rsidP="009C68B8">
            <w:pPr>
              <w:pStyle w:val="Text"/>
            </w:pPr>
            <w:r>
              <w:t>*</w:t>
            </w:r>
          </w:p>
        </w:tc>
        <w:tc>
          <w:tcPr>
            <w:tcW w:w="507" w:type="dxa"/>
            <w:shd w:val="clear" w:color="auto" w:fill="auto"/>
          </w:tcPr>
          <w:p w14:paraId="24307533" w14:textId="3D236B73" w:rsidR="00036782" w:rsidRPr="00EB54F7" w:rsidRDefault="00036782" w:rsidP="009C68B8">
            <w:pPr>
              <w:pStyle w:val="Text"/>
            </w:pPr>
            <w:r w:rsidRPr="008501CC">
              <w:rPr>
                <w:rStyle w:val="ChBlueBold"/>
              </w:rPr>
              <w:t>dua</w:t>
            </w:r>
          </w:p>
        </w:tc>
        <w:tc>
          <w:tcPr>
            <w:tcW w:w="562" w:type="dxa"/>
            <w:shd w:val="clear" w:color="auto" w:fill="auto"/>
          </w:tcPr>
          <w:p w14:paraId="23805796" w14:textId="6FC370BF" w:rsidR="00036782" w:rsidRPr="00F63CED" w:rsidRDefault="00036782" w:rsidP="009C68B8">
            <w:pPr>
              <w:pStyle w:val="Text"/>
            </w:pPr>
            <w:r w:rsidRPr="008501CC">
              <w:rPr>
                <w:rStyle w:val="ChBlueBold"/>
              </w:rPr>
              <w:t>tong</w:t>
            </w:r>
          </w:p>
        </w:tc>
        <w:tc>
          <w:tcPr>
            <w:tcW w:w="734" w:type="dxa"/>
            <w:shd w:val="clear" w:color="auto" w:fill="auto"/>
          </w:tcPr>
          <w:p w14:paraId="720CEA16" w14:textId="299A6779" w:rsidR="00036782" w:rsidRPr="00EB54F7" w:rsidRDefault="00036782" w:rsidP="009C68B8">
            <w:pPr>
              <w:pStyle w:val="Text"/>
            </w:pPr>
            <w:r w:rsidRPr="00F63CED">
              <w:t>mandi</w:t>
            </w:r>
            <w:r>
              <w:t>,</w:t>
            </w:r>
          </w:p>
        </w:tc>
        <w:tc>
          <w:tcPr>
            <w:tcW w:w="845" w:type="dxa"/>
            <w:shd w:val="clear" w:color="auto" w:fill="auto"/>
          </w:tcPr>
          <w:p w14:paraId="747D2F8C" w14:textId="298010E9" w:rsidR="00036782" w:rsidRPr="00EB54F7" w:rsidRDefault="00036782" w:rsidP="009C68B8">
            <w:pPr>
              <w:pStyle w:val="Text"/>
            </w:pPr>
            <w:r w:rsidRPr="00F63CED">
              <w:t>pas</w:t>
            </w:r>
          </w:p>
        </w:tc>
        <w:tc>
          <w:tcPr>
            <w:tcW w:w="695" w:type="dxa"/>
            <w:shd w:val="clear" w:color="auto" w:fill="auto"/>
          </w:tcPr>
          <w:p w14:paraId="0195FAE2" w14:textId="311593E3" w:rsidR="00036782" w:rsidRPr="00EB54F7" w:rsidRDefault="00036782" w:rsidP="009C68B8">
            <w:pPr>
              <w:pStyle w:val="Text"/>
            </w:pPr>
            <w:r w:rsidRPr="00AC23C4">
              <w:rPr>
                <w:szCs w:val="19"/>
              </w:rPr>
              <w:t>Nofita</w:t>
            </w:r>
          </w:p>
        </w:tc>
        <w:tc>
          <w:tcPr>
            <w:tcW w:w="489" w:type="dxa"/>
            <w:shd w:val="clear" w:color="auto" w:fill="auto"/>
          </w:tcPr>
          <w:p w14:paraId="71C66EAA" w14:textId="23D72BC1" w:rsidR="00036782" w:rsidRPr="00EB54F7" w:rsidRDefault="00036782" w:rsidP="009C68B8">
            <w:pPr>
              <w:pStyle w:val="Text"/>
            </w:pPr>
            <w:r>
              <w:t>d</w:t>
            </w:r>
            <w:r w:rsidRPr="00F63CED">
              <w:t>e</w:t>
            </w:r>
          </w:p>
        </w:tc>
        <w:tc>
          <w:tcPr>
            <w:tcW w:w="718" w:type="dxa"/>
            <w:shd w:val="clear" w:color="auto" w:fill="auto"/>
          </w:tcPr>
          <w:p w14:paraId="327AA8F5" w14:textId="79CA1468" w:rsidR="00036782" w:rsidRDefault="00036782" w:rsidP="009C68B8">
            <w:pPr>
              <w:pStyle w:val="Text"/>
            </w:pPr>
            <w:r>
              <w:t>datang</w:t>
            </w:r>
          </w:p>
        </w:tc>
      </w:tr>
      <w:tr w:rsidR="00036782" w:rsidRPr="00AC23C4" w14:paraId="5A99E7D4" w14:textId="26B09FBD" w:rsidTr="00036782">
        <w:tc>
          <w:tcPr>
            <w:tcW w:w="709" w:type="dxa"/>
            <w:shd w:val="clear" w:color="auto" w:fill="auto"/>
          </w:tcPr>
          <w:p w14:paraId="123E4370" w14:textId="77777777" w:rsidR="00036782" w:rsidRPr="00953F60" w:rsidRDefault="00036782" w:rsidP="009C68B8">
            <w:pPr>
              <w:pStyle w:val="GlossEng"/>
            </w:pPr>
          </w:p>
        </w:tc>
        <w:tc>
          <w:tcPr>
            <w:tcW w:w="284" w:type="dxa"/>
            <w:shd w:val="clear" w:color="auto" w:fill="auto"/>
          </w:tcPr>
          <w:p w14:paraId="5BFDD4C7" w14:textId="77777777" w:rsidR="00036782" w:rsidRPr="000B49EC" w:rsidRDefault="00036782" w:rsidP="009C68B8">
            <w:pPr>
              <w:pStyle w:val="GlossEng"/>
            </w:pPr>
          </w:p>
        </w:tc>
        <w:tc>
          <w:tcPr>
            <w:tcW w:w="507" w:type="dxa"/>
            <w:shd w:val="clear" w:color="auto" w:fill="auto"/>
          </w:tcPr>
          <w:p w14:paraId="1D345C4D" w14:textId="3F6B8066" w:rsidR="00036782" w:rsidRPr="00856563" w:rsidRDefault="00036782" w:rsidP="009C68B8">
            <w:pPr>
              <w:pStyle w:val="GlossEng"/>
            </w:pPr>
            <w:r w:rsidRPr="00F63CED">
              <w:t>two</w:t>
            </w:r>
          </w:p>
        </w:tc>
        <w:tc>
          <w:tcPr>
            <w:tcW w:w="562" w:type="dxa"/>
            <w:shd w:val="clear" w:color="auto" w:fill="auto"/>
          </w:tcPr>
          <w:p w14:paraId="3DE7E73E" w14:textId="37C951C3" w:rsidR="00036782" w:rsidRPr="00F63CED" w:rsidRDefault="00036782" w:rsidP="009C68B8">
            <w:pPr>
              <w:pStyle w:val="GlossEng"/>
            </w:pPr>
            <w:r w:rsidRPr="0099608C">
              <w:rPr>
                <w:rStyle w:val="ChSmallCaps"/>
              </w:rPr>
              <w:t>1pl</w:t>
            </w:r>
          </w:p>
        </w:tc>
        <w:tc>
          <w:tcPr>
            <w:tcW w:w="734" w:type="dxa"/>
            <w:shd w:val="clear" w:color="auto" w:fill="auto"/>
          </w:tcPr>
          <w:p w14:paraId="7CC5C279" w14:textId="0DACEC0A" w:rsidR="00036782" w:rsidRPr="0099608C" w:rsidRDefault="00036782" w:rsidP="009C68B8">
            <w:pPr>
              <w:pStyle w:val="GlossEng"/>
              <w:rPr>
                <w:rStyle w:val="ChSmallCaps"/>
              </w:rPr>
            </w:pPr>
            <w:r w:rsidRPr="00F63CED">
              <w:t>bathe</w:t>
            </w:r>
          </w:p>
        </w:tc>
        <w:tc>
          <w:tcPr>
            <w:tcW w:w="845" w:type="dxa"/>
            <w:shd w:val="clear" w:color="auto" w:fill="auto"/>
          </w:tcPr>
          <w:p w14:paraId="49C28741" w14:textId="7F306F17" w:rsidR="00036782" w:rsidRPr="000B49EC" w:rsidRDefault="00A7377F" w:rsidP="009C68B8">
            <w:pPr>
              <w:pStyle w:val="GlossEng"/>
            </w:pPr>
            <w:r>
              <w:t>precisely</w:t>
            </w:r>
          </w:p>
        </w:tc>
        <w:tc>
          <w:tcPr>
            <w:tcW w:w="695" w:type="dxa"/>
            <w:shd w:val="clear" w:color="auto" w:fill="auto"/>
          </w:tcPr>
          <w:p w14:paraId="46CBA6A6" w14:textId="1B59471F" w:rsidR="00036782" w:rsidRPr="000B49EC" w:rsidRDefault="00036782" w:rsidP="009C68B8">
            <w:pPr>
              <w:pStyle w:val="GlossEng"/>
            </w:pPr>
            <w:r w:rsidRPr="00AC23C4">
              <w:rPr>
                <w:szCs w:val="19"/>
              </w:rPr>
              <w:t>Nofita</w:t>
            </w:r>
          </w:p>
        </w:tc>
        <w:tc>
          <w:tcPr>
            <w:tcW w:w="489" w:type="dxa"/>
            <w:shd w:val="clear" w:color="auto" w:fill="auto"/>
          </w:tcPr>
          <w:p w14:paraId="0DC50693" w14:textId="4B0A3831" w:rsidR="00036782" w:rsidRPr="000B49EC" w:rsidRDefault="00036782" w:rsidP="009C68B8">
            <w:pPr>
              <w:pStyle w:val="GlossEng"/>
            </w:pPr>
            <w:r w:rsidRPr="0099608C">
              <w:rPr>
                <w:rStyle w:val="ChSmallCaps"/>
              </w:rPr>
              <w:t>3sg</w:t>
            </w:r>
          </w:p>
        </w:tc>
        <w:tc>
          <w:tcPr>
            <w:tcW w:w="718" w:type="dxa"/>
            <w:shd w:val="clear" w:color="auto" w:fill="auto"/>
          </w:tcPr>
          <w:p w14:paraId="60ECDC3E" w14:textId="587DCA79" w:rsidR="00036782" w:rsidRPr="00036782" w:rsidRDefault="00036782" w:rsidP="009C68B8">
            <w:pPr>
              <w:pStyle w:val="GlossEng"/>
            </w:pPr>
            <w:r w:rsidRPr="00036782">
              <w:t>come</w:t>
            </w:r>
          </w:p>
        </w:tc>
      </w:tr>
    </w:tbl>
    <w:p w14:paraId="5D5F9338" w14:textId="37170545" w:rsidR="00EB54F7" w:rsidRPr="00252279" w:rsidRDefault="009C68B8" w:rsidP="00EB54F7">
      <w:pPr>
        <w:pStyle w:val="FreeTranslEng"/>
      </w:pPr>
      <w:r>
        <w:t xml:space="preserve">Intended reading: </w:t>
      </w:r>
      <w:r w:rsidR="00B7093A">
        <w:t>‘</w:t>
      </w:r>
      <w:r>
        <w:rPr>
          <w:rStyle w:val="ChBlueBold"/>
        </w:rPr>
        <w:t xml:space="preserve">the </w:t>
      </w:r>
      <w:r w:rsidRPr="005168A0">
        <w:rPr>
          <w:rStyle w:val="ChBlueBold"/>
        </w:rPr>
        <w:t>tw</w:t>
      </w:r>
      <w:r>
        <w:rPr>
          <w:rStyle w:val="ChBlueBold"/>
        </w:rPr>
        <w:t>o of us</w:t>
      </w:r>
      <w:r>
        <w:t xml:space="preserve"> were bathing, at that moment </w:t>
      </w:r>
      <w:r>
        <w:rPr>
          <w:szCs w:val="19"/>
        </w:rPr>
        <w:t>Nofita</w:t>
      </w:r>
      <w:r>
        <w:t xml:space="preserve"> came</w:t>
      </w:r>
      <w:r w:rsidR="00B7093A">
        <w:t>’</w:t>
      </w:r>
      <w:r>
        <w:t xml:space="preserve"> </w:t>
      </w:r>
      <w:r>
        <w:rPr>
          <w:rStyle w:val="ExampleSource"/>
        </w:rPr>
        <w:t>[</w:t>
      </w:r>
      <w:r w:rsidR="008F08C4" w:rsidRPr="008F08C4">
        <w:rPr>
          <w:rStyle w:val="ExampleSource"/>
        </w:rPr>
        <w:t>Elicited</w:t>
      </w:r>
      <w:r w:rsidR="008F08C4">
        <w:rPr>
          <w:rStyle w:val="ExampleSource"/>
        </w:rPr>
        <w:t xml:space="preserve"> </w:t>
      </w:r>
      <w:r w:rsidR="008D1F4B" w:rsidRPr="008D1F4B">
        <w:rPr>
          <w:rStyle w:val="ExampleSource"/>
        </w:rPr>
        <w:t>ME151112.001</w:t>
      </w:r>
      <w:r w:rsidRPr="00F63CED">
        <w:rPr>
          <w:rStyle w:val="ExampleSource"/>
        </w:rPr>
        <w:t>]</w:t>
      </w:r>
    </w:p>
    <w:tbl>
      <w:tblPr>
        <w:tblW w:w="4684" w:type="dxa"/>
        <w:tblCellMar>
          <w:left w:w="42" w:type="dxa"/>
          <w:right w:w="42" w:type="dxa"/>
        </w:tblCellMar>
        <w:tblLook w:val="01E0" w:firstRow="1" w:lastRow="1" w:firstColumn="1" w:lastColumn="1" w:noHBand="0" w:noVBand="0"/>
      </w:tblPr>
      <w:tblGrid>
        <w:gridCol w:w="709"/>
        <w:gridCol w:w="284"/>
        <w:gridCol w:w="540"/>
        <w:gridCol w:w="440"/>
        <w:gridCol w:w="640"/>
        <w:gridCol w:w="674"/>
        <w:gridCol w:w="484"/>
        <w:gridCol w:w="629"/>
        <w:gridCol w:w="284"/>
      </w:tblGrid>
      <w:tr w:rsidR="00096C05" w:rsidRPr="00414A9C" w14:paraId="54AB2C70" w14:textId="710E8737" w:rsidTr="00096C05">
        <w:tc>
          <w:tcPr>
            <w:tcW w:w="709" w:type="dxa"/>
            <w:shd w:val="clear" w:color="auto" w:fill="auto"/>
          </w:tcPr>
          <w:p w14:paraId="0DE84E31" w14:textId="77777777" w:rsidR="00096C05" w:rsidRPr="008855C4" w:rsidRDefault="00096C05" w:rsidP="009C68B8">
            <w:pPr>
              <w:pStyle w:val="O0Nwnext"/>
            </w:pPr>
            <w:bookmarkStart w:id="2860" w:name="_Ref434916707"/>
            <w:r w:rsidRPr="008855C4">
              <w:t>(</w:t>
            </w:r>
            <w:fldSimple w:instr=" SEQ ( \* ARABIC \s 1 ">
              <w:r w:rsidR="00154D81">
                <w:rPr>
                  <w:noProof/>
                </w:rPr>
                <w:t>21</w:t>
              </w:r>
            </w:fldSimple>
            <w:r w:rsidRPr="008855C4">
              <w:t>)</w:t>
            </w:r>
            <w:bookmarkEnd w:id="2860"/>
          </w:p>
        </w:tc>
        <w:tc>
          <w:tcPr>
            <w:tcW w:w="284" w:type="dxa"/>
            <w:shd w:val="clear" w:color="auto" w:fill="auto"/>
          </w:tcPr>
          <w:p w14:paraId="31E624B6" w14:textId="15A8D969" w:rsidR="00096C05" w:rsidRPr="00EB54F7" w:rsidRDefault="00096C05" w:rsidP="009C68B8">
            <w:pPr>
              <w:pStyle w:val="Text"/>
            </w:pPr>
            <w:r>
              <w:t>*</w:t>
            </w:r>
          </w:p>
        </w:tc>
        <w:tc>
          <w:tcPr>
            <w:tcW w:w="540" w:type="dxa"/>
            <w:shd w:val="clear" w:color="auto" w:fill="auto"/>
          </w:tcPr>
          <w:p w14:paraId="240C6B2B" w14:textId="6A010E84" w:rsidR="00096C05" w:rsidRPr="00EB54F7" w:rsidRDefault="00096C05" w:rsidP="009C68B8">
            <w:pPr>
              <w:pStyle w:val="Text"/>
            </w:pPr>
            <w:r w:rsidRPr="00DE726E">
              <w:t>saya</w:t>
            </w:r>
          </w:p>
        </w:tc>
        <w:tc>
          <w:tcPr>
            <w:tcW w:w="440" w:type="dxa"/>
            <w:shd w:val="clear" w:color="auto" w:fill="auto"/>
          </w:tcPr>
          <w:p w14:paraId="0B782166" w14:textId="4596BD30" w:rsidR="00096C05" w:rsidRPr="00EB54F7" w:rsidRDefault="00096C05" w:rsidP="009C68B8">
            <w:pPr>
              <w:pStyle w:val="Text"/>
            </w:pPr>
            <w:r>
              <w:t>liat</w:t>
            </w:r>
          </w:p>
        </w:tc>
        <w:tc>
          <w:tcPr>
            <w:tcW w:w="640" w:type="dxa"/>
            <w:shd w:val="clear" w:color="auto" w:fill="auto"/>
          </w:tcPr>
          <w:p w14:paraId="672711E4" w14:textId="4A47C566" w:rsidR="00096C05" w:rsidRPr="0049262E" w:rsidRDefault="00096C05" w:rsidP="009C68B8">
            <w:pPr>
              <w:pStyle w:val="Text"/>
              <w:rPr>
                <w:rStyle w:val="ChBlueBold"/>
              </w:rPr>
            </w:pPr>
            <w:r>
              <w:rPr>
                <w:rStyle w:val="ChBlueBold"/>
              </w:rPr>
              <w:t>s</w:t>
            </w:r>
            <w:r w:rsidRPr="0049262E">
              <w:rPr>
                <w:rStyle w:val="ChBlueBold"/>
              </w:rPr>
              <w:t>mua</w:t>
            </w:r>
          </w:p>
        </w:tc>
        <w:tc>
          <w:tcPr>
            <w:tcW w:w="674" w:type="dxa"/>
            <w:shd w:val="clear" w:color="auto" w:fill="auto"/>
          </w:tcPr>
          <w:p w14:paraId="1AA5F231" w14:textId="11FE62F5" w:rsidR="00096C05" w:rsidRPr="00EB54F7" w:rsidRDefault="00096C05" w:rsidP="009C68B8">
            <w:pPr>
              <w:pStyle w:val="Text"/>
            </w:pPr>
            <w:r w:rsidRPr="0049262E">
              <w:rPr>
                <w:rStyle w:val="ChBlueBold"/>
              </w:rPr>
              <w:t>kamu</w:t>
            </w:r>
          </w:p>
        </w:tc>
        <w:tc>
          <w:tcPr>
            <w:tcW w:w="484" w:type="dxa"/>
            <w:shd w:val="clear" w:color="auto" w:fill="auto"/>
          </w:tcPr>
          <w:p w14:paraId="68E2575E" w14:textId="5F7CF92A" w:rsidR="00096C05" w:rsidRPr="00EB54F7" w:rsidRDefault="00096C05" w:rsidP="009C68B8">
            <w:pPr>
              <w:pStyle w:val="Text"/>
            </w:pPr>
            <w:r w:rsidRPr="00DE726E">
              <w:t>tapi</w:t>
            </w:r>
          </w:p>
        </w:tc>
        <w:tc>
          <w:tcPr>
            <w:tcW w:w="629" w:type="dxa"/>
            <w:shd w:val="clear" w:color="auto" w:fill="auto"/>
          </w:tcPr>
          <w:p w14:paraId="4E3EA776" w14:textId="586F9AFF" w:rsidR="00096C05" w:rsidRPr="00EB54F7" w:rsidRDefault="00096C05" w:rsidP="009C68B8">
            <w:pPr>
              <w:pStyle w:val="Text"/>
            </w:pPr>
            <w:r w:rsidRPr="00DE726E">
              <w:t>kamu</w:t>
            </w:r>
          </w:p>
        </w:tc>
        <w:tc>
          <w:tcPr>
            <w:tcW w:w="284" w:type="dxa"/>
          </w:tcPr>
          <w:p w14:paraId="556632B4" w14:textId="6688A8F4" w:rsidR="00096C05" w:rsidRPr="00DE726E" w:rsidRDefault="00096C05" w:rsidP="009C68B8">
            <w:pPr>
              <w:pStyle w:val="Text"/>
            </w:pPr>
            <w:r>
              <w:t>…</w:t>
            </w:r>
          </w:p>
        </w:tc>
      </w:tr>
      <w:tr w:rsidR="00096C05" w:rsidRPr="00AC23C4" w14:paraId="4B10EEDE" w14:textId="4CB4089E" w:rsidTr="00096C05">
        <w:tc>
          <w:tcPr>
            <w:tcW w:w="709" w:type="dxa"/>
            <w:shd w:val="clear" w:color="auto" w:fill="auto"/>
          </w:tcPr>
          <w:p w14:paraId="45D4A4F8" w14:textId="77777777" w:rsidR="00096C05" w:rsidRPr="00953F60" w:rsidRDefault="00096C05" w:rsidP="009C68B8">
            <w:pPr>
              <w:pStyle w:val="GlossEng"/>
            </w:pPr>
          </w:p>
        </w:tc>
        <w:tc>
          <w:tcPr>
            <w:tcW w:w="284" w:type="dxa"/>
            <w:shd w:val="clear" w:color="auto" w:fill="auto"/>
          </w:tcPr>
          <w:p w14:paraId="5E5A7E8C" w14:textId="77777777" w:rsidR="00096C05" w:rsidRPr="000B49EC" w:rsidRDefault="00096C05" w:rsidP="009C68B8">
            <w:pPr>
              <w:pStyle w:val="GlossEng"/>
            </w:pPr>
          </w:p>
        </w:tc>
        <w:tc>
          <w:tcPr>
            <w:tcW w:w="540" w:type="dxa"/>
            <w:shd w:val="clear" w:color="auto" w:fill="auto"/>
          </w:tcPr>
          <w:p w14:paraId="09C9A799" w14:textId="4C9A0134" w:rsidR="00096C05" w:rsidRPr="000B49EC" w:rsidRDefault="00096C05" w:rsidP="009C68B8">
            <w:pPr>
              <w:pStyle w:val="GlossEng"/>
            </w:pPr>
            <w:r w:rsidRPr="0099608C">
              <w:rPr>
                <w:rStyle w:val="ChSmallCaps"/>
              </w:rPr>
              <w:t>1sg</w:t>
            </w:r>
          </w:p>
        </w:tc>
        <w:tc>
          <w:tcPr>
            <w:tcW w:w="440" w:type="dxa"/>
            <w:shd w:val="clear" w:color="auto" w:fill="auto"/>
          </w:tcPr>
          <w:p w14:paraId="182F4278" w14:textId="4B2CF631" w:rsidR="00096C05" w:rsidRPr="00856563" w:rsidRDefault="00096C05" w:rsidP="009C68B8">
            <w:pPr>
              <w:pStyle w:val="GlossEng"/>
            </w:pPr>
            <w:r w:rsidRPr="00DE726E">
              <w:t>see</w:t>
            </w:r>
          </w:p>
        </w:tc>
        <w:tc>
          <w:tcPr>
            <w:tcW w:w="640" w:type="dxa"/>
            <w:shd w:val="clear" w:color="auto" w:fill="auto"/>
          </w:tcPr>
          <w:p w14:paraId="7BC6EAE0" w14:textId="3E6CAF2C" w:rsidR="00096C05" w:rsidRPr="0099608C" w:rsidRDefault="00096C05" w:rsidP="009C68B8">
            <w:pPr>
              <w:pStyle w:val="GlossEng"/>
              <w:rPr>
                <w:rStyle w:val="ChSmallCaps"/>
              </w:rPr>
            </w:pPr>
            <w:r w:rsidRPr="00DE726E">
              <w:t>all</w:t>
            </w:r>
          </w:p>
        </w:tc>
        <w:tc>
          <w:tcPr>
            <w:tcW w:w="674" w:type="dxa"/>
            <w:shd w:val="clear" w:color="auto" w:fill="auto"/>
          </w:tcPr>
          <w:p w14:paraId="6815BDAC" w14:textId="60E63D34" w:rsidR="00096C05" w:rsidRPr="0099608C" w:rsidRDefault="00096C05" w:rsidP="009C68B8">
            <w:pPr>
              <w:pStyle w:val="GlossEng"/>
              <w:rPr>
                <w:rStyle w:val="ChSmallCaps"/>
              </w:rPr>
            </w:pPr>
            <w:r w:rsidRPr="0099608C">
              <w:rPr>
                <w:rStyle w:val="ChSmallCaps"/>
              </w:rPr>
              <w:t>2pl</w:t>
            </w:r>
          </w:p>
        </w:tc>
        <w:tc>
          <w:tcPr>
            <w:tcW w:w="484" w:type="dxa"/>
            <w:shd w:val="clear" w:color="auto" w:fill="auto"/>
          </w:tcPr>
          <w:p w14:paraId="00BA55F1" w14:textId="2CA11D07" w:rsidR="00096C05" w:rsidRPr="000B49EC" w:rsidRDefault="00096C05" w:rsidP="009C68B8">
            <w:pPr>
              <w:pStyle w:val="GlossEng"/>
            </w:pPr>
            <w:r w:rsidRPr="00DE726E">
              <w:t>but</w:t>
            </w:r>
          </w:p>
        </w:tc>
        <w:tc>
          <w:tcPr>
            <w:tcW w:w="629" w:type="dxa"/>
            <w:shd w:val="clear" w:color="auto" w:fill="auto"/>
          </w:tcPr>
          <w:p w14:paraId="077FC0B7" w14:textId="3BE3668B" w:rsidR="00096C05" w:rsidRPr="000B49EC" w:rsidRDefault="00096C05" w:rsidP="009C68B8">
            <w:pPr>
              <w:pStyle w:val="GlossEng"/>
            </w:pPr>
            <w:r w:rsidRPr="0099608C">
              <w:rPr>
                <w:rStyle w:val="ChSmallCaps"/>
              </w:rPr>
              <w:t>2pl</w:t>
            </w:r>
          </w:p>
        </w:tc>
        <w:tc>
          <w:tcPr>
            <w:tcW w:w="284" w:type="dxa"/>
          </w:tcPr>
          <w:p w14:paraId="31BB7E73" w14:textId="77777777" w:rsidR="00096C05" w:rsidRPr="0099608C" w:rsidRDefault="00096C05" w:rsidP="009C68B8">
            <w:pPr>
              <w:pStyle w:val="GlossEng"/>
              <w:rPr>
                <w:rStyle w:val="ChSmallCaps"/>
              </w:rPr>
            </w:pPr>
          </w:p>
        </w:tc>
      </w:tr>
    </w:tbl>
    <w:p w14:paraId="63A89D71" w14:textId="7940B0AB" w:rsidR="00EB54F7" w:rsidRDefault="009C68B8" w:rsidP="00EB54F7">
      <w:pPr>
        <w:pStyle w:val="FreeTranslEng"/>
        <w:rPr>
          <w:rStyle w:val="ExampleSource"/>
        </w:rPr>
      </w:pPr>
      <w:r>
        <w:t xml:space="preserve">Intended reading: </w:t>
      </w:r>
      <w:r w:rsidR="00B7093A">
        <w:t>‘</w:t>
      </w:r>
      <w:r w:rsidR="00DE44D5">
        <w:t xml:space="preserve">I see </w:t>
      </w:r>
      <w:r w:rsidR="00DE44D5">
        <w:rPr>
          <w:rStyle w:val="ChBlueBold"/>
        </w:rPr>
        <w:t>all of you</w:t>
      </w:r>
      <w:r w:rsidR="00DE44D5">
        <w:t xml:space="preserve"> but you …</w:t>
      </w:r>
      <w:r w:rsidR="00B7093A">
        <w:t>’</w:t>
      </w:r>
      <w:r w:rsidR="00EB54F7" w:rsidRPr="00856563">
        <w:t xml:space="preserve"> </w:t>
      </w:r>
      <w:r w:rsidR="00EB54F7" w:rsidRPr="00856563">
        <w:rPr>
          <w:rStyle w:val="ExampleSource"/>
        </w:rPr>
        <w:t>[</w:t>
      </w:r>
      <w:r w:rsidR="00EB54F7">
        <w:rPr>
          <w:rStyle w:val="ExampleSource"/>
        </w:rPr>
        <w:t xml:space="preserve">Elicited </w:t>
      </w:r>
      <w:r w:rsidR="008D1F4B" w:rsidRPr="008D1F4B">
        <w:rPr>
          <w:rStyle w:val="ExampleSource"/>
        </w:rPr>
        <w:t>ME151112.002</w:t>
      </w:r>
      <w:r w:rsidR="00EB54F7" w:rsidRPr="00856563">
        <w:rPr>
          <w:rStyle w:val="ExampleSource"/>
        </w:rPr>
        <w:t>]</w:t>
      </w:r>
    </w:p>
    <w:p w14:paraId="5B69B254" w14:textId="6F21C2AE" w:rsidR="00E35438" w:rsidRDefault="00E35438" w:rsidP="00DC1B82">
      <w:pPr>
        <w:pStyle w:val="Body0005after"/>
      </w:pPr>
      <w:r>
        <w:t xml:space="preserve">In the corpus, the numerals and quantifiers typically </w:t>
      </w:r>
      <w:r w:rsidRPr="003D0252">
        <w:t>form constituent</w:t>
      </w:r>
      <w:r>
        <w:t>s</w:t>
      </w:r>
      <w:r w:rsidRPr="003D0252">
        <w:t xml:space="preserve"> with the quantified </w:t>
      </w:r>
      <w:r>
        <w:t xml:space="preserve">pronouns. That is, floating numerals or quantifiers are unattested, with one exception though. Quantifier </w:t>
      </w:r>
      <w:r w:rsidRPr="00856563">
        <w:rPr>
          <w:rStyle w:val="ChItalBold"/>
        </w:rPr>
        <w:t>smua</w:t>
      </w:r>
      <w:r w:rsidRPr="00856563">
        <w:t xml:space="preserve"> </w:t>
      </w:r>
      <w:r w:rsidR="00B7093A">
        <w:t>‘</w:t>
      </w:r>
      <w:r w:rsidRPr="00856563">
        <w:t>all</w:t>
      </w:r>
      <w:r w:rsidR="00B7093A">
        <w:t>’</w:t>
      </w:r>
      <w:r w:rsidRPr="00856563">
        <w:t xml:space="preserve"> can </w:t>
      </w:r>
      <w:r>
        <w:t xml:space="preserve">also </w:t>
      </w:r>
      <w:r w:rsidRPr="00856563">
        <w:t>float to a clause-final position</w:t>
      </w:r>
      <w:r>
        <w:t>,</w:t>
      </w:r>
      <w:r w:rsidRPr="00856563">
        <w:t xml:space="preserve"> as </w:t>
      </w:r>
      <w:r>
        <w:t xml:space="preserve">shown </w:t>
      </w:r>
      <w:r w:rsidRPr="00856563">
        <w:t xml:space="preserve">in </w:t>
      </w:r>
      <w:r>
        <w:fldChar w:fldCharType="begin"/>
      </w:r>
      <w:r>
        <w:instrText xml:space="preserve"> REF _Ref434913625 \h </w:instrText>
      </w:r>
      <w:r>
        <w:fldChar w:fldCharType="separate"/>
      </w:r>
      <w:r w:rsidR="00154D81" w:rsidRPr="008855C4">
        <w:t>(</w:t>
      </w:r>
      <w:r w:rsidR="00154D81">
        <w:rPr>
          <w:noProof/>
        </w:rPr>
        <w:t>22</w:t>
      </w:r>
      <w:r w:rsidR="00154D81" w:rsidRPr="008855C4">
        <w:t>)</w:t>
      </w:r>
      <w:r>
        <w:fldChar w:fldCharType="end"/>
      </w:r>
      <w:r w:rsidRPr="00856563">
        <w:t>.</w:t>
      </w:r>
      <w:r>
        <w:t xml:space="preserve"> (</w:t>
      </w:r>
      <w:r w:rsidRPr="00D64694">
        <w:t xml:space="preserve">This observation that among the numerals and quantifiers only quantifier </w:t>
      </w:r>
      <w:r w:rsidRPr="00D64694">
        <w:rPr>
          <w:rStyle w:val="ChItalBold"/>
        </w:rPr>
        <w:t>smua</w:t>
      </w:r>
      <w:r w:rsidRPr="00D64694">
        <w:t xml:space="preserve"> </w:t>
      </w:r>
      <w:r w:rsidR="00B7093A">
        <w:t>‘</w:t>
      </w:r>
      <w:r w:rsidRPr="00D64694">
        <w:t>all</w:t>
      </w:r>
      <w:r w:rsidR="00B7093A">
        <w:t>’</w:t>
      </w:r>
      <w:r w:rsidRPr="00D64694">
        <w:t xml:space="preserve"> floats also applies to the modification of nouns, as discussed in §</w:t>
      </w:r>
      <w:r w:rsidRPr="00D64694">
        <w:fldChar w:fldCharType="begin"/>
      </w:r>
      <w:r w:rsidRPr="00D64694">
        <w:instrText xml:space="preserve"> REF _Ref294348207 \w \h </w:instrText>
      </w:r>
      <w:r w:rsidRPr="00D64694">
        <w:fldChar w:fldCharType="separate"/>
      </w:r>
      <w:r w:rsidR="00154D81">
        <w:rPr>
          <w:cs/>
        </w:rPr>
        <w:t>‎</w:t>
      </w:r>
      <w:r w:rsidR="00154D81">
        <w:t>8.3</w:t>
      </w:r>
      <w:r w:rsidRPr="00D64694">
        <w:fldChar w:fldCharType="end"/>
      </w:r>
      <w:r w:rsidRPr="00D64694">
        <w:t>.</w:t>
      </w:r>
      <w:r>
        <w:t>)</w:t>
      </w:r>
    </w:p>
    <w:p w14:paraId="4A99B505" w14:textId="38DD617F" w:rsidR="00E35438" w:rsidRPr="00856563" w:rsidRDefault="00E35438" w:rsidP="00E35438">
      <w:pPr>
        <w:pStyle w:val="ExampleTitle"/>
      </w:pPr>
      <w:r w:rsidRPr="00856563">
        <w:t xml:space="preserve">Floating quantifier </w:t>
      </w:r>
      <w:r w:rsidRPr="00856563">
        <w:rPr>
          <w:rStyle w:val="ChItalBold"/>
        </w:rPr>
        <w:t>smua</w:t>
      </w:r>
      <w:r w:rsidRPr="00856563">
        <w:t xml:space="preserve"> </w:t>
      </w:r>
      <w:r w:rsidR="00B7093A">
        <w:t>‘</w:t>
      </w:r>
      <w:r w:rsidRPr="00856563">
        <w:t>all</w:t>
      </w:r>
      <w:r w:rsidR="00B7093A">
        <w:t>’</w:t>
      </w:r>
    </w:p>
    <w:tbl>
      <w:tblPr>
        <w:tblW w:w="5443" w:type="dxa"/>
        <w:tblInd w:w="84" w:type="dxa"/>
        <w:tblCellMar>
          <w:left w:w="42" w:type="dxa"/>
          <w:right w:w="42" w:type="dxa"/>
        </w:tblCellMar>
        <w:tblLook w:val="01E0" w:firstRow="1" w:lastRow="1" w:firstColumn="1" w:lastColumn="1" w:noHBand="0" w:noVBand="0"/>
      </w:tblPr>
      <w:tblGrid>
        <w:gridCol w:w="709"/>
        <w:gridCol w:w="1209"/>
        <w:gridCol w:w="759"/>
        <w:gridCol w:w="699"/>
        <w:gridCol w:w="714"/>
        <w:gridCol w:w="714"/>
        <w:gridCol w:w="639"/>
      </w:tblGrid>
      <w:tr w:rsidR="000B49EC" w:rsidRPr="00414A9C" w14:paraId="60E3BF44" w14:textId="74B6FB5A" w:rsidTr="00E35438">
        <w:tc>
          <w:tcPr>
            <w:tcW w:w="709" w:type="dxa"/>
            <w:shd w:val="clear" w:color="auto" w:fill="auto"/>
          </w:tcPr>
          <w:p w14:paraId="3D211E9A" w14:textId="025F9588" w:rsidR="000B49EC" w:rsidRPr="008855C4" w:rsidRDefault="000B49EC" w:rsidP="00504637">
            <w:pPr>
              <w:pStyle w:val="O0Nwnext"/>
            </w:pPr>
            <w:bookmarkStart w:id="2861" w:name="_Ref434913625"/>
            <w:r w:rsidRPr="008855C4">
              <w:t>(</w:t>
            </w:r>
            <w:fldSimple w:instr=" SEQ ( \* ARABIC \s 1 ">
              <w:r w:rsidR="00154D81">
                <w:rPr>
                  <w:noProof/>
                </w:rPr>
                <w:t>22</w:t>
              </w:r>
            </w:fldSimple>
            <w:r w:rsidRPr="008855C4">
              <w:t>)</w:t>
            </w:r>
            <w:bookmarkEnd w:id="2861"/>
          </w:p>
        </w:tc>
        <w:tc>
          <w:tcPr>
            <w:tcW w:w="1209" w:type="dxa"/>
            <w:shd w:val="clear" w:color="auto" w:fill="auto"/>
          </w:tcPr>
          <w:p w14:paraId="3A9FD13D" w14:textId="163B264D" w:rsidR="000B49EC" w:rsidRPr="00856563" w:rsidRDefault="000B49EC" w:rsidP="00504637">
            <w:pPr>
              <w:pStyle w:val="Text"/>
            </w:pPr>
            <w:r>
              <w:t>langsung</w:t>
            </w:r>
          </w:p>
        </w:tc>
        <w:tc>
          <w:tcPr>
            <w:tcW w:w="759" w:type="dxa"/>
            <w:shd w:val="clear" w:color="auto" w:fill="auto"/>
          </w:tcPr>
          <w:p w14:paraId="202ADC17" w14:textId="08B7C714" w:rsidR="000B49EC" w:rsidRPr="000B49EC" w:rsidRDefault="000B49EC" w:rsidP="00504637">
            <w:pPr>
              <w:pStyle w:val="Text"/>
            </w:pPr>
            <w:r>
              <w:t>mandi,</w:t>
            </w:r>
          </w:p>
        </w:tc>
        <w:tc>
          <w:tcPr>
            <w:tcW w:w="699" w:type="dxa"/>
            <w:shd w:val="clear" w:color="auto" w:fill="auto"/>
          </w:tcPr>
          <w:p w14:paraId="274A2A69" w14:textId="0D5CFBA6" w:rsidR="000B49EC" w:rsidRPr="00996AC1" w:rsidRDefault="000B49EC" w:rsidP="00504637">
            <w:pPr>
              <w:pStyle w:val="Text"/>
              <w:rPr>
                <w:rStyle w:val="ChBlueBold"/>
              </w:rPr>
            </w:pPr>
            <w:r w:rsidRPr="00996AC1">
              <w:rPr>
                <w:rStyle w:val="ChBlueBold"/>
              </w:rPr>
              <w:t>kitong</w:t>
            </w:r>
          </w:p>
        </w:tc>
        <w:tc>
          <w:tcPr>
            <w:tcW w:w="714" w:type="dxa"/>
            <w:shd w:val="clear" w:color="auto" w:fill="auto"/>
          </w:tcPr>
          <w:p w14:paraId="6349BFA1" w14:textId="432EB751" w:rsidR="000B49EC" w:rsidRPr="000B49EC" w:rsidRDefault="000B49EC" w:rsidP="00504637">
            <w:pPr>
              <w:pStyle w:val="Text"/>
            </w:pPr>
            <w:r>
              <w:t>mulay</w:t>
            </w:r>
          </w:p>
        </w:tc>
        <w:tc>
          <w:tcPr>
            <w:tcW w:w="714" w:type="dxa"/>
            <w:shd w:val="clear" w:color="auto" w:fill="auto"/>
          </w:tcPr>
          <w:p w14:paraId="1F497A40" w14:textId="723B781D" w:rsidR="000B49EC" w:rsidRPr="000B49EC" w:rsidRDefault="000B49EC" w:rsidP="00504637">
            <w:pPr>
              <w:pStyle w:val="Text"/>
            </w:pPr>
            <w:r>
              <w:t>mandi</w:t>
            </w:r>
          </w:p>
        </w:tc>
        <w:tc>
          <w:tcPr>
            <w:tcW w:w="639" w:type="dxa"/>
            <w:shd w:val="clear" w:color="auto" w:fill="auto"/>
          </w:tcPr>
          <w:p w14:paraId="221D96EB" w14:textId="6E7BDAA2" w:rsidR="000B49EC" w:rsidRPr="00996AC1" w:rsidRDefault="000B49EC" w:rsidP="00504637">
            <w:pPr>
              <w:pStyle w:val="Text"/>
              <w:rPr>
                <w:rStyle w:val="ChBlueBold"/>
              </w:rPr>
            </w:pPr>
            <w:r w:rsidRPr="00996AC1">
              <w:rPr>
                <w:rStyle w:val="ChBlueBold"/>
              </w:rPr>
              <w:t>smua</w:t>
            </w:r>
          </w:p>
        </w:tc>
      </w:tr>
      <w:tr w:rsidR="000B49EC" w:rsidRPr="00AC23C4" w14:paraId="5C33D436" w14:textId="5E2426F6" w:rsidTr="00E35438">
        <w:tc>
          <w:tcPr>
            <w:tcW w:w="709" w:type="dxa"/>
            <w:shd w:val="clear" w:color="auto" w:fill="auto"/>
          </w:tcPr>
          <w:p w14:paraId="1C2D81A0" w14:textId="77777777" w:rsidR="000B49EC" w:rsidRPr="00953F60" w:rsidRDefault="000B49EC" w:rsidP="00504637">
            <w:pPr>
              <w:pStyle w:val="GlossEng"/>
            </w:pPr>
          </w:p>
        </w:tc>
        <w:tc>
          <w:tcPr>
            <w:tcW w:w="1209" w:type="dxa"/>
            <w:shd w:val="clear" w:color="auto" w:fill="auto"/>
          </w:tcPr>
          <w:p w14:paraId="18D29C83" w14:textId="55B36BF1" w:rsidR="000B49EC" w:rsidRPr="000B49EC" w:rsidRDefault="000B49EC" w:rsidP="00504637">
            <w:pPr>
              <w:pStyle w:val="GlossEng"/>
            </w:pPr>
            <w:r>
              <w:t>immediately</w:t>
            </w:r>
          </w:p>
        </w:tc>
        <w:tc>
          <w:tcPr>
            <w:tcW w:w="759" w:type="dxa"/>
            <w:shd w:val="clear" w:color="auto" w:fill="auto"/>
          </w:tcPr>
          <w:p w14:paraId="62CB08B5" w14:textId="03A486C7" w:rsidR="000B49EC" w:rsidRPr="00856563" w:rsidRDefault="000B49EC" w:rsidP="00504637">
            <w:pPr>
              <w:pStyle w:val="GlossEng"/>
            </w:pPr>
            <w:r>
              <w:t>bathe</w:t>
            </w:r>
          </w:p>
        </w:tc>
        <w:tc>
          <w:tcPr>
            <w:tcW w:w="699" w:type="dxa"/>
            <w:shd w:val="clear" w:color="auto" w:fill="auto"/>
          </w:tcPr>
          <w:p w14:paraId="2219EDA9" w14:textId="79B87E9E" w:rsidR="000B49EC" w:rsidRPr="0099608C" w:rsidRDefault="000B49EC" w:rsidP="00504637">
            <w:pPr>
              <w:pStyle w:val="GlossEng"/>
              <w:rPr>
                <w:rStyle w:val="ChSmallCaps"/>
              </w:rPr>
            </w:pPr>
            <w:r>
              <w:rPr>
                <w:rStyle w:val="ChSmallCaps"/>
              </w:rPr>
              <w:t>1</w:t>
            </w:r>
            <w:r w:rsidRPr="0099608C">
              <w:rPr>
                <w:rStyle w:val="ChSmallCaps"/>
              </w:rPr>
              <w:t>pl</w:t>
            </w:r>
          </w:p>
        </w:tc>
        <w:tc>
          <w:tcPr>
            <w:tcW w:w="714" w:type="dxa"/>
            <w:shd w:val="clear" w:color="auto" w:fill="auto"/>
          </w:tcPr>
          <w:p w14:paraId="57BF2111" w14:textId="75A50D62" w:rsidR="000B49EC" w:rsidRPr="000B49EC" w:rsidRDefault="000B49EC" w:rsidP="00504637">
            <w:pPr>
              <w:pStyle w:val="GlossEng"/>
            </w:pPr>
            <w:r>
              <w:t>start</w:t>
            </w:r>
          </w:p>
        </w:tc>
        <w:tc>
          <w:tcPr>
            <w:tcW w:w="714" w:type="dxa"/>
            <w:shd w:val="clear" w:color="auto" w:fill="auto"/>
          </w:tcPr>
          <w:p w14:paraId="5A647D9D" w14:textId="55183094" w:rsidR="000B49EC" w:rsidRPr="000B49EC" w:rsidRDefault="000B49EC" w:rsidP="00504637">
            <w:pPr>
              <w:pStyle w:val="GlossEng"/>
            </w:pPr>
            <w:r>
              <w:t>bathe</w:t>
            </w:r>
          </w:p>
        </w:tc>
        <w:tc>
          <w:tcPr>
            <w:tcW w:w="639" w:type="dxa"/>
            <w:shd w:val="clear" w:color="auto" w:fill="auto"/>
          </w:tcPr>
          <w:p w14:paraId="238F1B67" w14:textId="207F5A7C" w:rsidR="000B49EC" w:rsidRPr="000B49EC" w:rsidRDefault="000B49EC" w:rsidP="00504637">
            <w:pPr>
              <w:pStyle w:val="GlossEng"/>
            </w:pPr>
            <w:r w:rsidRPr="000B49EC">
              <w:t>all</w:t>
            </w:r>
          </w:p>
        </w:tc>
      </w:tr>
    </w:tbl>
    <w:p w14:paraId="4B611633" w14:textId="662D6F5E" w:rsidR="000B49EC" w:rsidRPr="00252279" w:rsidRDefault="00B7093A" w:rsidP="000B49EC">
      <w:pPr>
        <w:pStyle w:val="FreeTranslEng"/>
      </w:pPr>
      <w:r>
        <w:t>‘</w:t>
      </w:r>
      <w:r w:rsidR="00996AC1">
        <w:t>[</w:t>
      </w:r>
      <w:r w:rsidR="00996AC1" w:rsidRPr="00996AC1">
        <w:t>We arrived here, arrived by motorboat,</w:t>
      </w:r>
      <w:r w:rsidR="00996AC1">
        <w:t>]</w:t>
      </w:r>
      <w:r w:rsidR="00996AC1" w:rsidRPr="00996AC1">
        <w:t xml:space="preserve"> immediately (we) bathed, </w:t>
      </w:r>
      <w:r w:rsidR="00996AC1" w:rsidRPr="00996AC1">
        <w:rPr>
          <w:rStyle w:val="ChBlueBold"/>
        </w:rPr>
        <w:t>we</w:t>
      </w:r>
      <w:r w:rsidR="00996AC1">
        <w:t xml:space="preserve"> </w:t>
      </w:r>
      <w:r w:rsidR="00996AC1" w:rsidRPr="00996AC1">
        <w:t xml:space="preserve">started </w:t>
      </w:r>
      <w:r w:rsidR="00996AC1" w:rsidRPr="00996AC1">
        <w:rPr>
          <w:rStyle w:val="ChBlueBold"/>
        </w:rPr>
        <w:t>all</w:t>
      </w:r>
      <w:r w:rsidR="00996AC1">
        <w:t xml:space="preserve"> </w:t>
      </w:r>
      <w:r w:rsidR="00996AC1" w:rsidRPr="00996AC1">
        <w:t>bathing</w:t>
      </w:r>
      <w:r>
        <w:t>’</w:t>
      </w:r>
      <w:r w:rsidR="000B49EC" w:rsidRPr="00856563">
        <w:t xml:space="preserve"> </w:t>
      </w:r>
      <w:r w:rsidR="000B49EC" w:rsidRPr="00856563">
        <w:rPr>
          <w:rStyle w:val="ExampleSource"/>
        </w:rPr>
        <w:t>[</w:t>
      </w:r>
      <w:r w:rsidR="000B49EC" w:rsidRPr="000B49EC">
        <w:rPr>
          <w:rStyle w:val="ExampleSource"/>
        </w:rPr>
        <w:t>080917-008-NP.0131</w:t>
      </w:r>
      <w:r w:rsidR="000B49EC" w:rsidRPr="00856563">
        <w:rPr>
          <w:rStyle w:val="ExampleSource"/>
        </w:rPr>
        <w:t>]</w:t>
      </w:r>
    </w:p>
    <w:p w14:paraId="72C394C5" w14:textId="3EFF90C8" w:rsidR="00212AB8" w:rsidRDefault="00996AC1" w:rsidP="00D03962">
      <w:pPr>
        <w:pStyle w:val="Body0005after"/>
      </w:pPr>
      <w:r>
        <w:t xml:space="preserve">Further, pronouns </w:t>
      </w:r>
      <w:r w:rsidR="00212AB8">
        <w:t xml:space="preserve">can be modified with prepositional phrases as illustrated with </w:t>
      </w:r>
      <w:r w:rsidR="00212AB8" w:rsidRPr="00684F72">
        <w:rPr>
          <w:rStyle w:val="ChItalBold"/>
        </w:rPr>
        <w:t>dong</w:t>
      </w:r>
      <w:r w:rsidR="00212AB8">
        <w:t xml:space="preserve"> </w:t>
      </w:r>
      <w:r w:rsidR="00B7093A">
        <w:t>‘</w:t>
      </w:r>
      <w:r w:rsidR="00212AB8" w:rsidRPr="0099608C">
        <w:rPr>
          <w:rStyle w:val="ChSmallCaps"/>
        </w:rPr>
        <w:t>3pl</w:t>
      </w:r>
      <w:r w:rsidR="00B7093A">
        <w:t>’</w:t>
      </w:r>
      <w:r w:rsidR="00212AB8">
        <w:t xml:space="preserve"> in </w:t>
      </w:r>
      <w:r w:rsidR="00212AB8">
        <w:fldChar w:fldCharType="begin"/>
      </w:r>
      <w:r w:rsidR="00212AB8">
        <w:instrText xml:space="preserve"> REF _Ref351456683 \h </w:instrText>
      </w:r>
      <w:r w:rsidR="00212AB8">
        <w:fldChar w:fldCharType="separate"/>
      </w:r>
      <w:r w:rsidR="00154D81" w:rsidRPr="00856563">
        <w:t>(</w:t>
      </w:r>
      <w:r w:rsidR="00154D81">
        <w:rPr>
          <w:noProof/>
        </w:rPr>
        <w:t>23</w:t>
      </w:r>
      <w:r w:rsidR="00154D81" w:rsidRPr="00856563">
        <w:t>)</w:t>
      </w:r>
      <w:r w:rsidR="00212AB8">
        <w:fldChar w:fldCharType="end"/>
      </w:r>
      <w:r w:rsidR="00212AB8">
        <w:t xml:space="preserve">, or with relative clauses as shown with short </w:t>
      </w:r>
      <w:r w:rsidR="00212AB8" w:rsidRPr="00D24594">
        <w:rPr>
          <w:rStyle w:val="ChItalBold"/>
        </w:rPr>
        <w:t>sa</w:t>
      </w:r>
      <w:r w:rsidR="00212AB8">
        <w:t xml:space="preserve"> </w:t>
      </w:r>
      <w:r w:rsidR="00B7093A">
        <w:t>‘</w:t>
      </w:r>
      <w:r w:rsidR="00212AB8" w:rsidRPr="0099608C">
        <w:rPr>
          <w:rStyle w:val="ChSmallCaps"/>
        </w:rPr>
        <w:t>1sg</w:t>
      </w:r>
      <w:r w:rsidR="00B7093A">
        <w:t>’</w:t>
      </w:r>
      <w:r w:rsidR="00212AB8">
        <w:t xml:space="preserve"> in </w:t>
      </w:r>
      <w:r w:rsidR="00212AB8">
        <w:fldChar w:fldCharType="begin"/>
      </w:r>
      <w:r w:rsidR="00212AB8">
        <w:instrText xml:space="preserve"> REF _Ref351456685 \h </w:instrText>
      </w:r>
      <w:r w:rsidR="00212AB8">
        <w:fldChar w:fldCharType="separate"/>
      </w:r>
      <w:r w:rsidR="00154D81" w:rsidRPr="00856563">
        <w:t>(</w:t>
      </w:r>
      <w:r w:rsidR="00154D81">
        <w:rPr>
          <w:noProof/>
        </w:rPr>
        <w:t>24</w:t>
      </w:r>
      <w:r w:rsidR="00154D81" w:rsidRPr="00856563">
        <w:t>)</w:t>
      </w:r>
      <w:r w:rsidR="00212AB8">
        <w:fldChar w:fldCharType="end"/>
      </w:r>
      <w:r w:rsidR="00212AB8">
        <w:t>.</w:t>
      </w:r>
    </w:p>
    <w:p w14:paraId="542F3DDB" w14:textId="77777777" w:rsidR="00212AB8" w:rsidRDefault="00212AB8" w:rsidP="00212AB8">
      <w:pPr>
        <w:pStyle w:val="ExampleTitle"/>
      </w:pPr>
      <w:r>
        <w:t>Modification of pronouns with prepositional phrases or relative clauses</w:t>
      </w:r>
    </w:p>
    <w:tbl>
      <w:tblPr>
        <w:tblW w:w="5666" w:type="dxa"/>
        <w:tblCellMar>
          <w:left w:w="42" w:type="dxa"/>
          <w:right w:w="42" w:type="dxa"/>
        </w:tblCellMar>
        <w:tblLook w:val="01E0" w:firstRow="1" w:lastRow="1" w:firstColumn="1" w:lastColumn="1" w:noHBand="0" w:noVBand="0"/>
      </w:tblPr>
      <w:tblGrid>
        <w:gridCol w:w="709"/>
        <w:gridCol w:w="484"/>
        <w:gridCol w:w="607"/>
        <w:gridCol w:w="360"/>
        <w:gridCol w:w="688"/>
        <w:gridCol w:w="706"/>
        <w:gridCol w:w="510"/>
        <w:gridCol w:w="629"/>
        <w:gridCol w:w="973"/>
      </w:tblGrid>
      <w:tr w:rsidR="00AC23C4" w:rsidRPr="00414A9C" w14:paraId="0E2243AA" w14:textId="77777777" w:rsidTr="00AC23C4">
        <w:tc>
          <w:tcPr>
            <w:tcW w:w="709" w:type="dxa"/>
            <w:shd w:val="clear" w:color="auto" w:fill="auto"/>
          </w:tcPr>
          <w:p w14:paraId="3364D0CD" w14:textId="77777777" w:rsidR="00212AB8" w:rsidRPr="009F708D" w:rsidRDefault="00212AB8" w:rsidP="00212AB8">
            <w:pPr>
              <w:pStyle w:val="O0Nwnext"/>
            </w:pPr>
            <w:bookmarkStart w:id="2862" w:name="_Ref351456683"/>
            <w:r w:rsidRPr="00856563">
              <w:t>(</w:t>
            </w:r>
            <w:fldSimple w:instr=" SEQ ( \* ARABIC \s 1 ">
              <w:r w:rsidR="00154D81">
                <w:rPr>
                  <w:noProof/>
                </w:rPr>
                <w:t>23</w:t>
              </w:r>
            </w:fldSimple>
            <w:r w:rsidRPr="00856563">
              <w:t>)</w:t>
            </w:r>
            <w:bookmarkEnd w:id="2862"/>
          </w:p>
        </w:tc>
        <w:tc>
          <w:tcPr>
            <w:tcW w:w="484" w:type="dxa"/>
            <w:shd w:val="clear" w:color="auto" w:fill="auto"/>
          </w:tcPr>
          <w:p w14:paraId="3DAB24EF" w14:textId="77777777" w:rsidR="00212AB8" w:rsidRPr="00FD1CC8" w:rsidRDefault="00212AB8" w:rsidP="00212AB8">
            <w:pPr>
              <w:pStyle w:val="Text"/>
            </w:pPr>
            <w:r w:rsidRPr="00FD1CC8">
              <w:t>tapi</w:t>
            </w:r>
          </w:p>
        </w:tc>
        <w:tc>
          <w:tcPr>
            <w:tcW w:w="607" w:type="dxa"/>
            <w:shd w:val="clear" w:color="auto" w:fill="auto"/>
          </w:tcPr>
          <w:p w14:paraId="69B4C435" w14:textId="77777777" w:rsidR="00212AB8" w:rsidRPr="00347641" w:rsidRDefault="00212AB8" w:rsidP="00212AB8">
            <w:pPr>
              <w:pStyle w:val="Text"/>
              <w:rPr>
                <w:rStyle w:val="ChBlueBold"/>
              </w:rPr>
            </w:pPr>
            <w:r w:rsidRPr="00347641">
              <w:rPr>
                <w:rStyle w:val="ChBlueBold"/>
              </w:rPr>
              <w:t>dong</w:t>
            </w:r>
          </w:p>
        </w:tc>
        <w:tc>
          <w:tcPr>
            <w:tcW w:w="360" w:type="dxa"/>
            <w:shd w:val="clear" w:color="auto" w:fill="auto"/>
          </w:tcPr>
          <w:p w14:paraId="56D807DC" w14:textId="77777777" w:rsidR="00212AB8" w:rsidRPr="00347641" w:rsidRDefault="00212AB8" w:rsidP="00212AB8">
            <w:pPr>
              <w:pStyle w:val="Text"/>
              <w:rPr>
                <w:rStyle w:val="ChBlueBold"/>
              </w:rPr>
            </w:pPr>
            <w:r w:rsidRPr="00347641">
              <w:rPr>
                <w:rStyle w:val="ChBlueBold"/>
              </w:rPr>
              <w:t>di</w:t>
            </w:r>
          </w:p>
        </w:tc>
        <w:tc>
          <w:tcPr>
            <w:tcW w:w="688" w:type="dxa"/>
            <w:shd w:val="clear" w:color="auto" w:fill="auto"/>
          </w:tcPr>
          <w:p w14:paraId="38B25E43" w14:textId="77777777" w:rsidR="00212AB8" w:rsidRPr="00347641" w:rsidRDefault="00212AB8" w:rsidP="00212AB8">
            <w:pPr>
              <w:pStyle w:val="Text"/>
              <w:rPr>
                <w:rStyle w:val="ChBlueBold"/>
              </w:rPr>
            </w:pPr>
            <w:r w:rsidRPr="00347641">
              <w:rPr>
                <w:rStyle w:val="ChBlueBold"/>
              </w:rPr>
              <w:t>sana</w:t>
            </w:r>
          </w:p>
        </w:tc>
        <w:tc>
          <w:tcPr>
            <w:tcW w:w="706" w:type="dxa"/>
            <w:shd w:val="clear" w:color="auto" w:fill="auto"/>
          </w:tcPr>
          <w:p w14:paraId="2DD6F3ED" w14:textId="77777777" w:rsidR="00212AB8" w:rsidRPr="00347641" w:rsidRDefault="00212AB8" w:rsidP="00212AB8">
            <w:pPr>
              <w:pStyle w:val="Text"/>
              <w:rPr>
                <w:rStyle w:val="ChBlueBold"/>
              </w:rPr>
            </w:pPr>
            <w:r w:rsidRPr="00347641">
              <w:rPr>
                <w:rStyle w:val="ChBlueBold"/>
              </w:rPr>
              <w:t>tu</w:t>
            </w:r>
          </w:p>
        </w:tc>
        <w:tc>
          <w:tcPr>
            <w:tcW w:w="510" w:type="dxa"/>
            <w:shd w:val="clear" w:color="auto" w:fill="auto"/>
          </w:tcPr>
          <w:p w14:paraId="2A589ECB" w14:textId="77777777" w:rsidR="00212AB8" w:rsidRPr="00FD1CC8" w:rsidRDefault="00212AB8" w:rsidP="00212AB8">
            <w:pPr>
              <w:pStyle w:val="Text"/>
            </w:pPr>
            <w:r w:rsidRPr="00FD1CC8">
              <w:t>tida</w:t>
            </w:r>
          </w:p>
        </w:tc>
        <w:tc>
          <w:tcPr>
            <w:tcW w:w="629" w:type="dxa"/>
            <w:shd w:val="clear" w:color="auto" w:fill="auto"/>
          </w:tcPr>
          <w:p w14:paraId="24D0A777" w14:textId="77777777" w:rsidR="00212AB8" w:rsidRPr="00FD1CC8" w:rsidRDefault="00212AB8" w:rsidP="00212AB8">
            <w:pPr>
              <w:pStyle w:val="Text"/>
            </w:pPr>
            <w:r w:rsidRPr="00FD1CC8">
              <w:t>taw</w:t>
            </w:r>
          </w:p>
        </w:tc>
        <w:tc>
          <w:tcPr>
            <w:tcW w:w="973" w:type="dxa"/>
            <w:shd w:val="clear" w:color="auto" w:fill="auto"/>
          </w:tcPr>
          <w:p w14:paraId="73B55246" w14:textId="77777777" w:rsidR="00212AB8" w:rsidRPr="00FD1CC8" w:rsidRDefault="00212AB8" w:rsidP="00212AB8">
            <w:pPr>
              <w:pStyle w:val="Text"/>
            </w:pPr>
            <w:r w:rsidRPr="00FD1CC8">
              <w:t>pencuri</w:t>
            </w:r>
          </w:p>
        </w:tc>
      </w:tr>
      <w:tr w:rsidR="00AC23C4" w:rsidRPr="00AC23C4" w14:paraId="71689A57" w14:textId="77777777" w:rsidTr="00AC23C4">
        <w:tc>
          <w:tcPr>
            <w:tcW w:w="709" w:type="dxa"/>
            <w:shd w:val="clear" w:color="auto" w:fill="auto"/>
          </w:tcPr>
          <w:p w14:paraId="538A8A87" w14:textId="77777777" w:rsidR="00212AB8" w:rsidRPr="00FD1CC8" w:rsidRDefault="00212AB8" w:rsidP="00212AB8">
            <w:pPr>
              <w:pStyle w:val="GlossEng"/>
            </w:pPr>
          </w:p>
        </w:tc>
        <w:tc>
          <w:tcPr>
            <w:tcW w:w="484" w:type="dxa"/>
            <w:shd w:val="clear" w:color="auto" w:fill="auto"/>
          </w:tcPr>
          <w:p w14:paraId="04F1389C" w14:textId="77777777" w:rsidR="00212AB8" w:rsidRPr="00FD1CC8" w:rsidRDefault="00212AB8" w:rsidP="00212AB8">
            <w:pPr>
              <w:pStyle w:val="GlossEng"/>
            </w:pPr>
            <w:r w:rsidRPr="00FD1CC8">
              <w:t>but</w:t>
            </w:r>
          </w:p>
        </w:tc>
        <w:tc>
          <w:tcPr>
            <w:tcW w:w="607" w:type="dxa"/>
            <w:shd w:val="clear" w:color="auto" w:fill="auto"/>
          </w:tcPr>
          <w:p w14:paraId="35156ACD" w14:textId="77777777" w:rsidR="00212AB8" w:rsidRPr="0099608C" w:rsidRDefault="00212AB8" w:rsidP="00212AB8">
            <w:pPr>
              <w:pStyle w:val="GlossEng"/>
              <w:rPr>
                <w:rStyle w:val="ChSmallCaps"/>
              </w:rPr>
            </w:pPr>
            <w:r w:rsidRPr="0099608C">
              <w:rPr>
                <w:rStyle w:val="ChSmallCaps"/>
              </w:rPr>
              <w:t>3pl</w:t>
            </w:r>
          </w:p>
        </w:tc>
        <w:tc>
          <w:tcPr>
            <w:tcW w:w="360" w:type="dxa"/>
            <w:shd w:val="clear" w:color="auto" w:fill="auto"/>
          </w:tcPr>
          <w:p w14:paraId="11AF01CF" w14:textId="77777777" w:rsidR="00212AB8" w:rsidRPr="00FD1CC8" w:rsidRDefault="00212AB8" w:rsidP="00212AB8">
            <w:pPr>
              <w:pStyle w:val="GlossEng"/>
            </w:pPr>
            <w:r w:rsidRPr="00FD1CC8">
              <w:t>at</w:t>
            </w:r>
          </w:p>
        </w:tc>
        <w:tc>
          <w:tcPr>
            <w:tcW w:w="688" w:type="dxa"/>
            <w:shd w:val="clear" w:color="auto" w:fill="auto"/>
          </w:tcPr>
          <w:p w14:paraId="01E512AF" w14:textId="77777777" w:rsidR="00212AB8" w:rsidRPr="0099608C" w:rsidRDefault="00212AB8" w:rsidP="00212AB8">
            <w:pPr>
              <w:pStyle w:val="GlossEng"/>
              <w:rPr>
                <w:rStyle w:val="ChSmallCaps"/>
              </w:rPr>
            </w:pPr>
            <w:r w:rsidRPr="0099608C">
              <w:rPr>
                <w:rStyle w:val="ChSmallCaps"/>
              </w:rPr>
              <w:t>l.dist</w:t>
            </w:r>
          </w:p>
        </w:tc>
        <w:tc>
          <w:tcPr>
            <w:tcW w:w="706" w:type="dxa"/>
            <w:shd w:val="clear" w:color="auto" w:fill="auto"/>
          </w:tcPr>
          <w:p w14:paraId="4C0A64B1" w14:textId="77777777" w:rsidR="00212AB8" w:rsidRPr="0099608C" w:rsidRDefault="00212AB8" w:rsidP="00212AB8">
            <w:pPr>
              <w:pStyle w:val="GlossEng"/>
              <w:rPr>
                <w:rStyle w:val="ChSmallCaps"/>
              </w:rPr>
            </w:pPr>
            <w:r w:rsidRPr="0099608C">
              <w:rPr>
                <w:rStyle w:val="ChSmallCaps"/>
              </w:rPr>
              <w:t>d.dist</w:t>
            </w:r>
          </w:p>
        </w:tc>
        <w:tc>
          <w:tcPr>
            <w:tcW w:w="510" w:type="dxa"/>
            <w:shd w:val="clear" w:color="auto" w:fill="auto"/>
          </w:tcPr>
          <w:p w14:paraId="45C5BF15" w14:textId="77777777" w:rsidR="00212AB8" w:rsidRPr="0099608C" w:rsidRDefault="00212AB8" w:rsidP="00212AB8">
            <w:pPr>
              <w:pStyle w:val="GlossEng"/>
              <w:rPr>
                <w:rStyle w:val="ChSmallCaps"/>
              </w:rPr>
            </w:pPr>
            <w:r w:rsidRPr="0099608C">
              <w:rPr>
                <w:rStyle w:val="ChSmallCaps"/>
              </w:rPr>
              <w:t>neg</w:t>
            </w:r>
          </w:p>
        </w:tc>
        <w:tc>
          <w:tcPr>
            <w:tcW w:w="629" w:type="dxa"/>
            <w:shd w:val="clear" w:color="auto" w:fill="auto"/>
          </w:tcPr>
          <w:p w14:paraId="4E405EDF" w14:textId="77777777" w:rsidR="00212AB8" w:rsidRPr="00FD1CC8" w:rsidRDefault="00212AB8" w:rsidP="00212AB8">
            <w:pPr>
              <w:pStyle w:val="GlossEng"/>
            </w:pPr>
            <w:r w:rsidRPr="00FD1CC8">
              <w:t>know</w:t>
            </w:r>
          </w:p>
        </w:tc>
        <w:tc>
          <w:tcPr>
            <w:tcW w:w="973" w:type="dxa"/>
            <w:shd w:val="clear" w:color="auto" w:fill="auto"/>
          </w:tcPr>
          <w:p w14:paraId="16846D7A" w14:textId="77777777" w:rsidR="00212AB8" w:rsidRPr="00FD1CC8" w:rsidRDefault="00EA4D70" w:rsidP="00212AB8">
            <w:pPr>
              <w:pStyle w:val="GlossEng"/>
            </w:pPr>
            <w:r>
              <w:t>thief/steal</w:t>
            </w:r>
          </w:p>
        </w:tc>
      </w:tr>
    </w:tbl>
    <w:p w14:paraId="54F5DE36" w14:textId="7D6BED94" w:rsidR="00212AB8" w:rsidRDefault="00B7093A" w:rsidP="00212AB8">
      <w:pPr>
        <w:pStyle w:val="FreeTranslEng"/>
      </w:pPr>
      <w:r>
        <w:t>‘</w:t>
      </w:r>
      <w:r w:rsidR="00212AB8">
        <w:t xml:space="preserve">but </w:t>
      </w:r>
      <w:r w:rsidR="00212AB8" w:rsidRPr="00347641">
        <w:rPr>
          <w:rStyle w:val="ChBlueBold"/>
        </w:rPr>
        <w:t>them over there</w:t>
      </w:r>
      <w:r w:rsidR="0097241B" w:rsidRPr="0097241B">
        <w:rPr>
          <w:rStyle w:val="ChBlueBold"/>
        </w:rPr>
        <w:t xml:space="preserve"> (</w:t>
      </w:r>
      <w:r w:rsidR="0097241B" w:rsidRPr="0097241B">
        <w:rPr>
          <w:rStyle w:val="ChBlueBold-SmallCaps"/>
        </w:rPr>
        <w:t>emph</w:t>
      </w:r>
      <w:r w:rsidR="0097241B" w:rsidRPr="0097241B">
        <w:rPr>
          <w:rStyle w:val="ChBlueBold"/>
        </w:rPr>
        <w:t>)</w:t>
      </w:r>
      <w:r w:rsidR="00212AB8">
        <w:t xml:space="preserve"> never steal</w:t>
      </w:r>
      <w:r>
        <w:t>’</w:t>
      </w:r>
      <w:r w:rsidR="00212AB8">
        <w:t xml:space="preserve"> (Lit. </w:t>
      </w:r>
      <w:r>
        <w:t>‘</w:t>
      </w:r>
      <w:r w:rsidR="00212AB8">
        <w:t>don</w:t>
      </w:r>
      <w:r>
        <w:t>’</w:t>
      </w:r>
      <w:r w:rsidR="00212AB8">
        <w:t>t know to steal</w:t>
      </w:r>
      <w:r>
        <w:t>’</w:t>
      </w:r>
      <w:r w:rsidR="00212AB8">
        <w:t xml:space="preserve">) </w:t>
      </w:r>
      <w:r w:rsidR="00212AB8" w:rsidRPr="00347641">
        <w:rPr>
          <w:rStyle w:val="ExampleSource"/>
        </w:rPr>
        <w:t>[081011-022-Cv.0293]</w:t>
      </w:r>
    </w:p>
    <w:tbl>
      <w:tblPr>
        <w:tblW w:w="6776" w:type="dxa"/>
        <w:tblCellMar>
          <w:left w:w="42" w:type="dxa"/>
          <w:right w:w="42" w:type="dxa"/>
        </w:tblCellMar>
        <w:tblLook w:val="01E0" w:firstRow="1" w:lastRow="1" w:firstColumn="1" w:lastColumn="1" w:noHBand="0" w:noVBand="0"/>
      </w:tblPr>
      <w:tblGrid>
        <w:gridCol w:w="709"/>
        <w:gridCol w:w="673"/>
        <w:gridCol w:w="489"/>
        <w:gridCol w:w="1601"/>
        <w:gridCol w:w="1062"/>
        <w:gridCol w:w="484"/>
        <w:gridCol w:w="489"/>
        <w:gridCol w:w="596"/>
        <w:gridCol w:w="673"/>
      </w:tblGrid>
      <w:tr w:rsidR="00AC23C4" w:rsidRPr="00414A9C" w14:paraId="495A143C" w14:textId="77777777" w:rsidTr="00AC23C4">
        <w:tc>
          <w:tcPr>
            <w:tcW w:w="709" w:type="dxa"/>
            <w:shd w:val="clear" w:color="auto" w:fill="auto"/>
          </w:tcPr>
          <w:p w14:paraId="775A98F4" w14:textId="77777777" w:rsidR="00212AB8" w:rsidRPr="009F708D" w:rsidRDefault="00212AB8" w:rsidP="00212AB8">
            <w:pPr>
              <w:pStyle w:val="O0Nwnext"/>
            </w:pPr>
            <w:bookmarkStart w:id="2863" w:name="_Ref351456685"/>
            <w:r w:rsidRPr="00856563">
              <w:t>(</w:t>
            </w:r>
            <w:fldSimple w:instr=" SEQ ( \* ARABIC \s 1 ">
              <w:r w:rsidR="00154D81">
                <w:rPr>
                  <w:noProof/>
                </w:rPr>
                <w:t>24</w:t>
              </w:r>
            </w:fldSimple>
            <w:r w:rsidRPr="00856563">
              <w:t>)</w:t>
            </w:r>
            <w:bookmarkEnd w:id="2863"/>
          </w:p>
        </w:tc>
        <w:tc>
          <w:tcPr>
            <w:tcW w:w="673" w:type="dxa"/>
            <w:shd w:val="clear" w:color="auto" w:fill="auto"/>
          </w:tcPr>
          <w:p w14:paraId="69AAB296" w14:textId="77777777" w:rsidR="00212AB8" w:rsidRPr="008E3D77" w:rsidRDefault="00212AB8" w:rsidP="00212AB8">
            <w:pPr>
              <w:pStyle w:val="Text"/>
            </w:pPr>
            <w:r w:rsidRPr="008E3D77">
              <w:t>waktu</w:t>
            </w:r>
          </w:p>
        </w:tc>
        <w:tc>
          <w:tcPr>
            <w:tcW w:w="489" w:type="dxa"/>
            <w:shd w:val="clear" w:color="auto" w:fill="auto"/>
          </w:tcPr>
          <w:p w14:paraId="54921EB3" w14:textId="77777777" w:rsidR="00212AB8" w:rsidRPr="008E3D77" w:rsidRDefault="00212AB8" w:rsidP="00212AB8">
            <w:pPr>
              <w:pStyle w:val="Text"/>
            </w:pPr>
            <w:r>
              <w:t>d</w:t>
            </w:r>
            <w:r w:rsidRPr="008E3D77">
              <w:t>e</w:t>
            </w:r>
          </w:p>
        </w:tc>
        <w:tc>
          <w:tcPr>
            <w:tcW w:w="1601" w:type="dxa"/>
            <w:shd w:val="clear" w:color="auto" w:fill="auto"/>
          </w:tcPr>
          <w:p w14:paraId="04B09CB0" w14:textId="0F79062A" w:rsidR="00212AB8" w:rsidRPr="008E3D77" w:rsidRDefault="00212AB8" w:rsidP="00212AB8">
            <w:pPr>
              <w:pStyle w:val="Text"/>
            </w:pPr>
            <w:r>
              <w:t>kawi</w:t>
            </w:r>
            <w:r w:rsidRPr="008E3D77">
              <w:t>n</w:t>
            </w:r>
            <w:r w:rsidR="0050678E">
              <w:t>g</w:t>
            </w:r>
          </w:p>
        </w:tc>
        <w:tc>
          <w:tcPr>
            <w:tcW w:w="1062" w:type="dxa"/>
            <w:shd w:val="clear" w:color="auto" w:fill="auto"/>
          </w:tcPr>
          <w:p w14:paraId="0677AF62" w14:textId="30EE223F" w:rsidR="00212AB8" w:rsidRPr="008E3D77" w:rsidRDefault="00212AB8" w:rsidP="00212AB8">
            <w:pPr>
              <w:pStyle w:val="Text"/>
            </w:pPr>
            <w:r w:rsidRPr="008E3D77">
              <w:t>mas-kawin</w:t>
            </w:r>
            <w:r w:rsidR="0050678E">
              <w:t>g</w:t>
            </w:r>
          </w:p>
        </w:tc>
        <w:tc>
          <w:tcPr>
            <w:tcW w:w="484" w:type="dxa"/>
            <w:shd w:val="clear" w:color="auto" w:fill="auto"/>
          </w:tcPr>
          <w:p w14:paraId="388FF2DB" w14:textId="77777777" w:rsidR="00212AB8" w:rsidRPr="008E3D77" w:rsidRDefault="00212AB8" w:rsidP="00212AB8">
            <w:pPr>
              <w:pStyle w:val="Text"/>
            </w:pPr>
            <w:r w:rsidRPr="008E3D77">
              <w:t>itu</w:t>
            </w:r>
          </w:p>
        </w:tc>
        <w:tc>
          <w:tcPr>
            <w:tcW w:w="489" w:type="dxa"/>
            <w:shd w:val="clear" w:color="auto" w:fill="auto"/>
          </w:tcPr>
          <w:p w14:paraId="05649481" w14:textId="77777777" w:rsidR="00212AB8" w:rsidRPr="00B22379" w:rsidRDefault="00212AB8" w:rsidP="00212AB8">
            <w:pPr>
              <w:pStyle w:val="Text"/>
              <w:rPr>
                <w:rStyle w:val="ChBlueBold"/>
              </w:rPr>
            </w:pPr>
            <w:r w:rsidRPr="00B22379">
              <w:rPr>
                <w:rStyle w:val="ChBlueBold"/>
              </w:rPr>
              <w:t>sa</w:t>
            </w:r>
          </w:p>
        </w:tc>
        <w:tc>
          <w:tcPr>
            <w:tcW w:w="596" w:type="dxa"/>
            <w:shd w:val="clear" w:color="auto" w:fill="auto"/>
          </w:tcPr>
          <w:p w14:paraId="7EA1BD46" w14:textId="77777777" w:rsidR="00212AB8" w:rsidRPr="00B22379" w:rsidRDefault="00212AB8" w:rsidP="00212AB8">
            <w:pPr>
              <w:pStyle w:val="Text"/>
              <w:rPr>
                <w:rStyle w:val="ChBlueBold"/>
              </w:rPr>
            </w:pPr>
            <w:r w:rsidRPr="00B22379">
              <w:rPr>
                <w:rStyle w:val="ChBlueBold"/>
              </w:rPr>
              <w:t>yang</w:t>
            </w:r>
          </w:p>
        </w:tc>
        <w:tc>
          <w:tcPr>
            <w:tcW w:w="673" w:type="dxa"/>
            <w:shd w:val="clear" w:color="auto" w:fill="auto"/>
          </w:tcPr>
          <w:p w14:paraId="1DE73146" w14:textId="77777777" w:rsidR="00212AB8" w:rsidRPr="009628D1" w:rsidRDefault="00212AB8" w:rsidP="00212AB8">
            <w:pPr>
              <w:pStyle w:val="Text"/>
              <w:rPr>
                <w:rStyle w:val="ChBlueBold"/>
              </w:rPr>
            </w:pPr>
            <w:r w:rsidRPr="009628D1">
              <w:rPr>
                <w:rStyle w:val="ChBlueBold"/>
              </w:rPr>
              <w:t>ambil</w:t>
            </w:r>
          </w:p>
        </w:tc>
      </w:tr>
      <w:tr w:rsidR="00AC23C4" w:rsidRPr="00AC23C4" w14:paraId="1A1542D3" w14:textId="77777777" w:rsidTr="00AC23C4">
        <w:tc>
          <w:tcPr>
            <w:tcW w:w="709" w:type="dxa"/>
            <w:shd w:val="clear" w:color="auto" w:fill="auto"/>
          </w:tcPr>
          <w:p w14:paraId="1FC7186B" w14:textId="77777777" w:rsidR="00212AB8" w:rsidRPr="008E3D77" w:rsidRDefault="00212AB8" w:rsidP="00212AB8">
            <w:pPr>
              <w:pStyle w:val="GlossEng"/>
            </w:pPr>
          </w:p>
        </w:tc>
        <w:tc>
          <w:tcPr>
            <w:tcW w:w="673" w:type="dxa"/>
            <w:shd w:val="clear" w:color="auto" w:fill="auto"/>
          </w:tcPr>
          <w:p w14:paraId="34007373" w14:textId="77777777" w:rsidR="00212AB8" w:rsidRPr="008E3D77" w:rsidRDefault="00212AB8" w:rsidP="00212AB8">
            <w:pPr>
              <w:pStyle w:val="GlossEng"/>
            </w:pPr>
            <w:r w:rsidRPr="008E3D77">
              <w:t>when</w:t>
            </w:r>
          </w:p>
        </w:tc>
        <w:tc>
          <w:tcPr>
            <w:tcW w:w="489" w:type="dxa"/>
            <w:shd w:val="clear" w:color="auto" w:fill="auto"/>
          </w:tcPr>
          <w:p w14:paraId="1059CD8F" w14:textId="77777777" w:rsidR="00212AB8" w:rsidRPr="0099608C" w:rsidRDefault="00212AB8" w:rsidP="00212AB8">
            <w:pPr>
              <w:pStyle w:val="GlossEng"/>
              <w:rPr>
                <w:rStyle w:val="ChSmallCaps"/>
              </w:rPr>
            </w:pPr>
            <w:r w:rsidRPr="0099608C">
              <w:rPr>
                <w:rStyle w:val="ChSmallCaps"/>
              </w:rPr>
              <w:t>3sg</w:t>
            </w:r>
          </w:p>
        </w:tc>
        <w:tc>
          <w:tcPr>
            <w:tcW w:w="1601" w:type="dxa"/>
            <w:shd w:val="clear" w:color="auto" w:fill="auto"/>
          </w:tcPr>
          <w:p w14:paraId="602FA510" w14:textId="77777777" w:rsidR="00212AB8" w:rsidRPr="008E3D77" w:rsidRDefault="00212AB8" w:rsidP="00212AB8">
            <w:pPr>
              <w:pStyle w:val="GlossEng"/>
            </w:pPr>
            <w:r w:rsidRPr="008E3D77">
              <w:t>marry</w:t>
            </w:r>
            <w:r w:rsidR="00F13B8C">
              <w:t>.u</w:t>
            </w:r>
            <w:r>
              <w:t>nofficially</w:t>
            </w:r>
          </w:p>
        </w:tc>
        <w:tc>
          <w:tcPr>
            <w:tcW w:w="1062" w:type="dxa"/>
            <w:shd w:val="clear" w:color="auto" w:fill="auto"/>
          </w:tcPr>
          <w:p w14:paraId="1EDC46E8" w14:textId="77777777" w:rsidR="00212AB8" w:rsidRPr="008E3D77" w:rsidRDefault="00212AB8" w:rsidP="00212AB8">
            <w:pPr>
              <w:pStyle w:val="GlossEng"/>
            </w:pPr>
            <w:r w:rsidRPr="008E3D77">
              <w:t>bride.price</w:t>
            </w:r>
          </w:p>
        </w:tc>
        <w:tc>
          <w:tcPr>
            <w:tcW w:w="484" w:type="dxa"/>
            <w:shd w:val="clear" w:color="auto" w:fill="auto"/>
          </w:tcPr>
          <w:p w14:paraId="039901EF" w14:textId="77777777" w:rsidR="00212AB8" w:rsidRPr="008E3D77" w:rsidRDefault="00212AB8" w:rsidP="00212AB8">
            <w:pPr>
              <w:pStyle w:val="GlossEng"/>
            </w:pPr>
            <w:r w:rsidRPr="008E3D77">
              <w:t>that</w:t>
            </w:r>
          </w:p>
        </w:tc>
        <w:tc>
          <w:tcPr>
            <w:tcW w:w="489" w:type="dxa"/>
            <w:shd w:val="clear" w:color="auto" w:fill="auto"/>
          </w:tcPr>
          <w:p w14:paraId="1FEBE486" w14:textId="77777777" w:rsidR="00212AB8" w:rsidRPr="0099608C" w:rsidRDefault="00212AB8" w:rsidP="00212AB8">
            <w:pPr>
              <w:pStyle w:val="GlossEng"/>
              <w:rPr>
                <w:rStyle w:val="ChSmallCaps"/>
              </w:rPr>
            </w:pPr>
            <w:r w:rsidRPr="0099608C">
              <w:rPr>
                <w:rStyle w:val="ChSmallCaps"/>
              </w:rPr>
              <w:t>1sg</w:t>
            </w:r>
          </w:p>
        </w:tc>
        <w:tc>
          <w:tcPr>
            <w:tcW w:w="596" w:type="dxa"/>
            <w:shd w:val="clear" w:color="auto" w:fill="auto"/>
          </w:tcPr>
          <w:p w14:paraId="37AAB316" w14:textId="77777777" w:rsidR="00212AB8" w:rsidRPr="0099608C" w:rsidRDefault="00212AB8" w:rsidP="00212AB8">
            <w:pPr>
              <w:pStyle w:val="GlossEng"/>
              <w:rPr>
                <w:rStyle w:val="ChSmallCaps"/>
              </w:rPr>
            </w:pPr>
            <w:r w:rsidRPr="0099608C">
              <w:rPr>
                <w:rStyle w:val="ChSmallCaps"/>
              </w:rPr>
              <w:t>rel</w:t>
            </w:r>
          </w:p>
        </w:tc>
        <w:tc>
          <w:tcPr>
            <w:tcW w:w="673" w:type="dxa"/>
            <w:shd w:val="clear" w:color="auto" w:fill="auto"/>
          </w:tcPr>
          <w:p w14:paraId="2AA514A2" w14:textId="77777777" w:rsidR="00212AB8" w:rsidRPr="008E3D77" w:rsidRDefault="00212AB8" w:rsidP="00212AB8">
            <w:pPr>
              <w:pStyle w:val="GlossEng"/>
            </w:pPr>
            <w:r w:rsidRPr="008E3D77">
              <w:t>get</w:t>
            </w:r>
          </w:p>
        </w:tc>
      </w:tr>
    </w:tbl>
    <w:p w14:paraId="3CB1666E" w14:textId="58FF40AC" w:rsidR="00212AB8" w:rsidRPr="008E3D77" w:rsidRDefault="00B7093A" w:rsidP="00212AB8">
      <w:pPr>
        <w:pStyle w:val="FreeTranslEng15pt"/>
      </w:pPr>
      <w:r>
        <w:t>‘</w:t>
      </w:r>
      <w:r w:rsidR="00212AB8" w:rsidRPr="008E3D77">
        <w:t xml:space="preserve">when she marries, </w:t>
      </w:r>
      <w:r w:rsidR="00212AB8">
        <w:t>that bride-price, (</w:t>
      </w:r>
      <w:r w:rsidR="00212AB8" w:rsidRPr="008E3D77">
        <w:t>it</w:t>
      </w:r>
      <w:r>
        <w:t>’</w:t>
      </w:r>
      <w:r w:rsidR="00212AB8" w:rsidRPr="008E3D77">
        <w:t>s</w:t>
      </w:r>
      <w:r w:rsidR="00212AB8">
        <w:t>)</w:t>
      </w:r>
      <w:r w:rsidR="00212AB8" w:rsidRPr="008E3D77">
        <w:t xml:space="preserve"> </w:t>
      </w:r>
      <w:r w:rsidR="00212AB8" w:rsidRPr="00B22379">
        <w:rPr>
          <w:rStyle w:val="ChBlueBold"/>
        </w:rPr>
        <w:t xml:space="preserve">me </w:t>
      </w:r>
      <w:r w:rsidR="00212AB8" w:rsidRPr="009628D1">
        <w:rPr>
          <w:rStyle w:val="ChBlueBold"/>
        </w:rPr>
        <w:t>who</w:t>
      </w:r>
      <w:r>
        <w:rPr>
          <w:rStyle w:val="ChBlueBold"/>
        </w:rPr>
        <w:t>’</w:t>
      </w:r>
      <w:r w:rsidR="00212AB8">
        <w:rPr>
          <w:rStyle w:val="ChBlueBold"/>
        </w:rPr>
        <w:t>ll</w:t>
      </w:r>
      <w:r w:rsidR="00212AB8" w:rsidRPr="009628D1">
        <w:rPr>
          <w:rStyle w:val="ChBlueBold"/>
        </w:rPr>
        <w:t xml:space="preserve"> get</w:t>
      </w:r>
      <w:r w:rsidR="00212AB8" w:rsidRPr="008E3D77">
        <w:t xml:space="preserve"> </w:t>
      </w:r>
      <w:r w:rsidR="00212AB8">
        <w:t>(it)</w:t>
      </w:r>
      <w:r>
        <w:t>’</w:t>
      </w:r>
      <w:r w:rsidR="00212AB8">
        <w:t xml:space="preserve"> </w:t>
      </w:r>
      <w:r w:rsidR="00212AB8" w:rsidRPr="00B22379">
        <w:rPr>
          <w:rStyle w:val="ExampleSource"/>
        </w:rPr>
        <w:t>[081006-025-CvEx.0024]</w:t>
      </w:r>
    </w:p>
    <w:p w14:paraId="7CB35243" w14:textId="77777777" w:rsidR="00212AB8" w:rsidRPr="00E60D15" w:rsidRDefault="0092149E" w:rsidP="00212AB8">
      <w:pPr>
        <w:pStyle w:val="Heading3"/>
      </w:pPr>
      <w:bookmarkStart w:id="2864" w:name="_Ref351452339"/>
      <w:bookmarkStart w:id="2865" w:name="_Toc367531152"/>
      <w:bookmarkStart w:id="2866" w:name="_Toc440455639"/>
      <w:r>
        <w:t xml:space="preserve">Personal pronouns </w:t>
      </w:r>
      <w:r w:rsidR="00212AB8">
        <w:t>in adnominal possessive constructions</w:t>
      </w:r>
      <w:bookmarkEnd w:id="2864"/>
      <w:bookmarkEnd w:id="2865"/>
      <w:bookmarkEnd w:id="2866"/>
    </w:p>
    <w:p w14:paraId="0667DF69" w14:textId="77777777" w:rsidR="00212AB8" w:rsidRDefault="00212AB8" w:rsidP="00D03962">
      <w:pPr>
        <w:pStyle w:val="Body0000after"/>
      </w:pPr>
      <w:r>
        <w:t xml:space="preserve">Pronouns also </w:t>
      </w:r>
      <w:r w:rsidR="006D4E6F">
        <w:t xml:space="preserve">take the possessor slot </w:t>
      </w:r>
      <w:r>
        <w:t xml:space="preserve">in adnominal possessive constructions; overall, the short forms are preferred over the long forms, as shown in </w:t>
      </w:r>
      <w:r>
        <w:fldChar w:fldCharType="begin"/>
      </w:r>
      <w:r>
        <w:instrText xml:space="preserve"> REF _Ref351392324 \h </w:instrText>
      </w:r>
      <w:r>
        <w:fldChar w:fldCharType="separate"/>
      </w:r>
      <w:r w:rsidR="00154D81" w:rsidRPr="007A0BC8">
        <w:t xml:space="preserve">Table </w:t>
      </w:r>
      <w:r w:rsidR="00154D81">
        <w:rPr>
          <w:noProof/>
          <w:cs/>
        </w:rPr>
        <w:t>‎</w:t>
      </w:r>
      <w:r w:rsidR="00154D81">
        <w:rPr>
          <w:noProof/>
        </w:rPr>
        <w:t>6</w:t>
      </w:r>
      <w:r w:rsidR="00154D81">
        <w:t>.</w:t>
      </w:r>
      <w:r w:rsidR="00154D81">
        <w:rPr>
          <w:noProof/>
        </w:rPr>
        <w:t>7</w:t>
      </w:r>
      <w:r>
        <w:fldChar w:fldCharType="end"/>
      </w:r>
      <w:r w:rsidR="00521B0B">
        <w:t xml:space="preserve"> (the percentages for the most frequent forms are underlined</w:t>
      </w:r>
      <w:r w:rsidR="006130AD">
        <w:t>).</w:t>
      </w:r>
    </w:p>
    <w:p w14:paraId="59F2776A" w14:textId="3CE2E062" w:rsidR="00212AB8" w:rsidRDefault="00212AB8" w:rsidP="00D03962">
      <w:pPr>
        <w:pStyle w:val="Body0505after"/>
      </w:pPr>
      <w:r>
        <w:t xml:space="preserve">The corpus contains a total of 1,692 adnominal possessive constructions. In 160 constructions, </w:t>
      </w:r>
      <w:r w:rsidRPr="00BF112A">
        <w:rPr>
          <w:rStyle w:val="ChItalBold"/>
        </w:rPr>
        <w:t>ko</w:t>
      </w:r>
      <w:r>
        <w:t xml:space="preserve"> </w:t>
      </w:r>
      <w:r w:rsidR="00B7093A">
        <w:t>‘</w:t>
      </w:r>
      <w:r w:rsidRPr="0099608C">
        <w:rPr>
          <w:rStyle w:val="ChSmallCaps"/>
        </w:rPr>
        <w:t>2sg</w:t>
      </w:r>
      <w:r w:rsidR="00B7093A">
        <w:t>’</w:t>
      </w:r>
      <w:r>
        <w:t xml:space="preserve"> takes the possessor slot; again, it is excluded from further analysis given that it has only one form. This leaves 1,532 adnominal possessive constructions. In 1,097 constructions the possessor slot is filled with a short pronoun (72%) as compared to only 435 constructions (28%) in which a long pronoun takes the possessor slot. The exception is first person plural </w:t>
      </w:r>
      <w:r w:rsidRPr="008A288B">
        <w:rPr>
          <w:rStyle w:val="ChItalBold"/>
        </w:rPr>
        <w:t>kitong</w:t>
      </w:r>
      <w:r w:rsidRPr="00301FE7">
        <w:t>/</w:t>
      </w:r>
      <w:r w:rsidRPr="008A288B">
        <w:rPr>
          <w:rStyle w:val="ChItalBold"/>
        </w:rPr>
        <w:t>tong</w:t>
      </w:r>
      <w:r>
        <w:t xml:space="preserve"> </w:t>
      </w:r>
      <w:r w:rsidR="00B7093A">
        <w:t>‘</w:t>
      </w:r>
      <w:r w:rsidRPr="0099608C">
        <w:rPr>
          <w:rStyle w:val="ChSmallCaps"/>
        </w:rPr>
        <w:t>1pl</w:t>
      </w:r>
      <w:r w:rsidR="00B7093A">
        <w:t>’</w:t>
      </w:r>
      <w:r>
        <w:t xml:space="preserve">: speakers employ long </w:t>
      </w:r>
      <w:r w:rsidRPr="00CE6EBA">
        <w:rPr>
          <w:rStyle w:val="ChItalBold"/>
        </w:rPr>
        <w:t>kitong</w:t>
      </w:r>
      <w:r>
        <w:t xml:space="preserve"> </w:t>
      </w:r>
      <w:r w:rsidR="00B7093A">
        <w:t>‘</w:t>
      </w:r>
      <w:r w:rsidRPr="0099608C">
        <w:rPr>
          <w:rStyle w:val="ChSmallCaps"/>
        </w:rPr>
        <w:t>1pl</w:t>
      </w:r>
      <w:r w:rsidR="00B7093A">
        <w:t>’</w:t>
      </w:r>
      <w:r>
        <w:t xml:space="preserve"> almost as often as short </w:t>
      </w:r>
      <w:r w:rsidRPr="00CE6EBA">
        <w:rPr>
          <w:rStyle w:val="ChItalBold"/>
        </w:rPr>
        <w:t>tong</w:t>
      </w:r>
      <w:r>
        <w:t xml:space="preserve"> </w:t>
      </w:r>
      <w:r w:rsidR="00B7093A">
        <w:t>‘</w:t>
      </w:r>
      <w:r w:rsidRPr="0099608C">
        <w:rPr>
          <w:rStyle w:val="ChSmallCaps"/>
        </w:rPr>
        <w:t>1pl</w:t>
      </w:r>
      <w:r w:rsidR="00B7093A">
        <w:t>’</w:t>
      </w:r>
      <w:r>
        <w:t>.</w:t>
      </w:r>
    </w:p>
    <w:p w14:paraId="45DC0728" w14:textId="77777777" w:rsidR="00212AB8" w:rsidRDefault="00212AB8" w:rsidP="00212AB8">
      <w:pPr>
        <w:pStyle w:val="Caption"/>
      </w:pPr>
      <w:bookmarkStart w:id="2867" w:name="_Ref351392324"/>
      <w:r w:rsidRPr="007A0BC8">
        <w:t xml:space="preserve">Table </w:t>
      </w:r>
      <w:fldSimple w:instr=" STYLEREF 1 \s ">
        <w:r w:rsidR="00154D81">
          <w:rPr>
            <w:noProof/>
            <w:cs/>
          </w:rPr>
          <w:t>‎</w:t>
        </w:r>
        <w:r w:rsidR="00154D81">
          <w:rPr>
            <w:noProof/>
          </w:rPr>
          <w:t>6</w:t>
        </w:r>
      </w:fldSimple>
      <w:r w:rsidR="00F207A1">
        <w:t>.</w:t>
      </w:r>
      <w:fldSimple w:instr=" SEQ Table \* ARABIC \s 1 ">
        <w:r w:rsidR="00154D81">
          <w:rPr>
            <w:noProof/>
          </w:rPr>
          <w:t>7</w:t>
        </w:r>
      </w:fldSimple>
      <w:bookmarkEnd w:id="2867"/>
      <w:r w:rsidRPr="007A0BC8">
        <w:t>:</w:t>
      </w:r>
      <w:r w:rsidRPr="007A0BC8">
        <w:tab/>
      </w:r>
      <w:r>
        <w:t>Pronominally used pronouns in adnominal possessive constructions</w:t>
      </w:r>
    </w:p>
    <w:tbl>
      <w:tblPr>
        <w:tblW w:w="6095"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538"/>
        <w:gridCol w:w="964"/>
        <w:gridCol w:w="737"/>
        <w:gridCol w:w="794"/>
        <w:gridCol w:w="794"/>
        <w:gridCol w:w="737"/>
        <w:gridCol w:w="794"/>
        <w:gridCol w:w="737"/>
      </w:tblGrid>
      <w:tr w:rsidR="00AC23C4" w:rsidRPr="00AC23C4" w14:paraId="776C73A8" w14:textId="77777777" w:rsidTr="00A816A5">
        <w:trPr>
          <w:tblHeader/>
        </w:trPr>
        <w:tc>
          <w:tcPr>
            <w:tcW w:w="538" w:type="dxa"/>
            <w:tcBorders>
              <w:top w:val="single" w:sz="4" w:space="0" w:color="auto"/>
              <w:left w:val="nil"/>
              <w:bottom w:val="nil"/>
            </w:tcBorders>
            <w:shd w:val="clear" w:color="auto" w:fill="auto"/>
            <w:noWrap/>
          </w:tcPr>
          <w:p w14:paraId="250B67B8" w14:textId="77777777" w:rsidR="00212AB8" w:rsidRPr="00EC6E03" w:rsidRDefault="00212AB8" w:rsidP="00212AB8">
            <w:pPr>
              <w:pStyle w:val="TableHd"/>
              <w:rPr>
                <w:rStyle w:val="ChSmallCaps"/>
              </w:rPr>
            </w:pPr>
          </w:p>
        </w:tc>
        <w:tc>
          <w:tcPr>
            <w:tcW w:w="2495" w:type="dxa"/>
            <w:gridSpan w:val="3"/>
            <w:tcBorders>
              <w:top w:val="single" w:sz="4" w:space="0" w:color="auto"/>
              <w:bottom w:val="nil"/>
              <w:right w:val="single" w:sz="4" w:space="0" w:color="auto"/>
            </w:tcBorders>
            <w:shd w:val="clear" w:color="auto" w:fill="auto"/>
            <w:noWrap/>
          </w:tcPr>
          <w:p w14:paraId="4196BDAF" w14:textId="77777777" w:rsidR="00212AB8" w:rsidRPr="00882097" w:rsidRDefault="00212AB8" w:rsidP="00212AB8">
            <w:pPr>
              <w:pStyle w:val="TableHd"/>
            </w:pPr>
            <w:r w:rsidRPr="00360BB2">
              <w:t>Long</w:t>
            </w:r>
            <w:r>
              <w:t xml:space="preserve"> pronoun forms</w:t>
            </w:r>
          </w:p>
        </w:tc>
        <w:tc>
          <w:tcPr>
            <w:tcW w:w="2325" w:type="dxa"/>
            <w:gridSpan w:val="3"/>
            <w:tcBorders>
              <w:top w:val="single" w:sz="4" w:space="0" w:color="auto"/>
              <w:left w:val="single" w:sz="4" w:space="0" w:color="auto"/>
              <w:bottom w:val="nil"/>
              <w:right w:val="single" w:sz="4" w:space="0" w:color="auto"/>
            </w:tcBorders>
            <w:shd w:val="clear" w:color="auto" w:fill="auto"/>
            <w:noWrap/>
          </w:tcPr>
          <w:p w14:paraId="4EF7B31F" w14:textId="77777777" w:rsidR="00212AB8" w:rsidRPr="00882097" w:rsidRDefault="00212AB8" w:rsidP="00212AB8">
            <w:pPr>
              <w:pStyle w:val="TableHd"/>
            </w:pPr>
            <w:r w:rsidRPr="00360BB2">
              <w:t>Short</w:t>
            </w:r>
            <w:r>
              <w:t xml:space="preserve"> pronoun forms</w:t>
            </w:r>
          </w:p>
        </w:tc>
        <w:tc>
          <w:tcPr>
            <w:tcW w:w="737" w:type="dxa"/>
            <w:tcBorders>
              <w:top w:val="single" w:sz="4" w:space="0" w:color="auto"/>
              <w:left w:val="single" w:sz="4" w:space="0" w:color="auto"/>
              <w:bottom w:val="nil"/>
              <w:right w:val="nil"/>
            </w:tcBorders>
            <w:shd w:val="clear" w:color="auto" w:fill="auto"/>
            <w:noWrap/>
          </w:tcPr>
          <w:p w14:paraId="0F9F9038" w14:textId="77777777" w:rsidR="00212AB8" w:rsidRPr="00882097" w:rsidRDefault="00212AB8" w:rsidP="00212AB8">
            <w:pPr>
              <w:pStyle w:val="TableHd"/>
            </w:pPr>
            <w:r>
              <w:t>Total</w:t>
            </w:r>
          </w:p>
        </w:tc>
      </w:tr>
      <w:tr w:rsidR="00AC23C4" w:rsidRPr="00882097" w14:paraId="12DFE968" w14:textId="77777777" w:rsidTr="00A816A5">
        <w:trPr>
          <w:tblHeader/>
        </w:trPr>
        <w:tc>
          <w:tcPr>
            <w:tcW w:w="538" w:type="dxa"/>
            <w:tcBorders>
              <w:top w:val="nil"/>
              <w:left w:val="nil"/>
              <w:bottom w:val="single" w:sz="4" w:space="0" w:color="auto"/>
            </w:tcBorders>
            <w:shd w:val="clear" w:color="auto" w:fill="auto"/>
            <w:noWrap/>
          </w:tcPr>
          <w:p w14:paraId="169DE088" w14:textId="77777777" w:rsidR="00212AB8" w:rsidRPr="00EC6E03" w:rsidRDefault="00212AB8" w:rsidP="00212AB8">
            <w:pPr>
              <w:pStyle w:val="TableCell0-3Center"/>
              <w:rPr>
                <w:rStyle w:val="ChSmallCaps"/>
              </w:rPr>
            </w:pPr>
          </w:p>
        </w:tc>
        <w:tc>
          <w:tcPr>
            <w:tcW w:w="964" w:type="dxa"/>
            <w:tcBorders>
              <w:top w:val="nil"/>
              <w:bottom w:val="single" w:sz="4" w:space="0" w:color="auto"/>
            </w:tcBorders>
            <w:shd w:val="clear" w:color="auto" w:fill="auto"/>
            <w:noWrap/>
          </w:tcPr>
          <w:p w14:paraId="41BB757B" w14:textId="77777777" w:rsidR="00212AB8" w:rsidRPr="00EC6E03" w:rsidRDefault="00212AB8" w:rsidP="00212AB8">
            <w:pPr>
              <w:pStyle w:val="TableCell0-3Center"/>
              <w:rPr>
                <w:rStyle w:val="ChItalBold"/>
              </w:rPr>
            </w:pPr>
          </w:p>
        </w:tc>
        <w:tc>
          <w:tcPr>
            <w:tcW w:w="737" w:type="dxa"/>
            <w:tcBorders>
              <w:top w:val="nil"/>
              <w:bottom w:val="single" w:sz="4" w:space="0" w:color="auto"/>
            </w:tcBorders>
            <w:shd w:val="clear" w:color="auto" w:fill="auto"/>
            <w:noWrap/>
          </w:tcPr>
          <w:p w14:paraId="4F96D2BD" w14:textId="77777777" w:rsidR="00212AB8" w:rsidRPr="00882097" w:rsidRDefault="00212AB8" w:rsidP="00212AB8">
            <w:pPr>
              <w:pStyle w:val="TableCell0-3Center"/>
              <w:rPr>
                <w:lang w:eastAsia="en-US"/>
              </w:rPr>
            </w:pPr>
            <w:r>
              <w:rPr>
                <w:lang w:eastAsia="en-US"/>
              </w:rPr>
              <w:t>#</w:t>
            </w:r>
          </w:p>
        </w:tc>
        <w:tc>
          <w:tcPr>
            <w:tcW w:w="794" w:type="dxa"/>
            <w:tcBorders>
              <w:top w:val="nil"/>
              <w:bottom w:val="single" w:sz="4" w:space="0" w:color="auto"/>
              <w:right w:val="single" w:sz="4" w:space="0" w:color="auto"/>
            </w:tcBorders>
            <w:shd w:val="clear" w:color="auto" w:fill="auto"/>
            <w:noWrap/>
          </w:tcPr>
          <w:p w14:paraId="681F7B71" w14:textId="77777777" w:rsidR="00212AB8" w:rsidRPr="00882097" w:rsidRDefault="00212AB8" w:rsidP="00212AB8">
            <w:pPr>
              <w:pStyle w:val="TableCell0-3Center"/>
              <w:rPr>
                <w:lang w:eastAsia="en-US"/>
              </w:rPr>
            </w:pPr>
            <w:r>
              <w:rPr>
                <w:lang w:eastAsia="en-US"/>
              </w:rPr>
              <w:t>%</w:t>
            </w:r>
          </w:p>
        </w:tc>
        <w:tc>
          <w:tcPr>
            <w:tcW w:w="794" w:type="dxa"/>
            <w:tcBorders>
              <w:top w:val="nil"/>
              <w:left w:val="single" w:sz="4" w:space="0" w:color="auto"/>
              <w:bottom w:val="single" w:sz="4" w:space="0" w:color="auto"/>
            </w:tcBorders>
            <w:shd w:val="clear" w:color="auto" w:fill="auto"/>
            <w:noWrap/>
          </w:tcPr>
          <w:p w14:paraId="1ACF95A4" w14:textId="77777777" w:rsidR="00212AB8" w:rsidRPr="00EC6E03" w:rsidRDefault="00212AB8" w:rsidP="00212AB8">
            <w:pPr>
              <w:pStyle w:val="TableCell0-3Center"/>
              <w:rPr>
                <w:rStyle w:val="ChItalBold"/>
              </w:rPr>
            </w:pPr>
          </w:p>
        </w:tc>
        <w:tc>
          <w:tcPr>
            <w:tcW w:w="737" w:type="dxa"/>
            <w:tcBorders>
              <w:top w:val="nil"/>
              <w:bottom w:val="single" w:sz="4" w:space="0" w:color="auto"/>
            </w:tcBorders>
            <w:shd w:val="clear" w:color="auto" w:fill="auto"/>
            <w:noWrap/>
          </w:tcPr>
          <w:p w14:paraId="28AC6429" w14:textId="77777777" w:rsidR="00212AB8" w:rsidRPr="00882097" w:rsidRDefault="00212AB8" w:rsidP="00212AB8">
            <w:pPr>
              <w:pStyle w:val="TableCell0-3Center"/>
              <w:rPr>
                <w:lang w:eastAsia="en-US"/>
              </w:rPr>
            </w:pPr>
            <w:r>
              <w:rPr>
                <w:lang w:eastAsia="en-US"/>
              </w:rPr>
              <w:t>#</w:t>
            </w:r>
          </w:p>
        </w:tc>
        <w:tc>
          <w:tcPr>
            <w:tcW w:w="794" w:type="dxa"/>
            <w:tcBorders>
              <w:top w:val="nil"/>
              <w:bottom w:val="single" w:sz="4" w:space="0" w:color="auto"/>
              <w:right w:val="single" w:sz="4" w:space="0" w:color="auto"/>
            </w:tcBorders>
            <w:shd w:val="clear" w:color="auto" w:fill="auto"/>
            <w:noWrap/>
          </w:tcPr>
          <w:p w14:paraId="788B397B" w14:textId="77777777" w:rsidR="00212AB8" w:rsidRPr="00882097" w:rsidRDefault="00212AB8" w:rsidP="00212AB8">
            <w:pPr>
              <w:pStyle w:val="TableCell0-3Center"/>
              <w:rPr>
                <w:lang w:eastAsia="en-US"/>
              </w:rPr>
            </w:pPr>
            <w:r>
              <w:rPr>
                <w:lang w:eastAsia="en-US"/>
              </w:rPr>
              <w:t>%</w:t>
            </w:r>
          </w:p>
        </w:tc>
        <w:tc>
          <w:tcPr>
            <w:tcW w:w="737" w:type="dxa"/>
            <w:tcBorders>
              <w:top w:val="nil"/>
              <w:left w:val="single" w:sz="4" w:space="0" w:color="auto"/>
              <w:bottom w:val="single" w:sz="4" w:space="0" w:color="auto"/>
              <w:right w:val="nil"/>
            </w:tcBorders>
            <w:shd w:val="clear" w:color="auto" w:fill="auto"/>
            <w:noWrap/>
          </w:tcPr>
          <w:p w14:paraId="1029138E" w14:textId="77777777" w:rsidR="00212AB8" w:rsidRPr="00882097" w:rsidRDefault="00212AB8" w:rsidP="00212AB8">
            <w:pPr>
              <w:pStyle w:val="TableCell0-3Center"/>
              <w:rPr>
                <w:lang w:eastAsia="en-US"/>
              </w:rPr>
            </w:pPr>
            <w:r>
              <w:rPr>
                <w:lang w:eastAsia="en-US"/>
              </w:rPr>
              <w:t>#</w:t>
            </w:r>
          </w:p>
        </w:tc>
      </w:tr>
      <w:tr w:rsidR="00AC23C4" w:rsidRPr="00882097" w14:paraId="6A6AA4A6" w14:textId="77777777" w:rsidTr="00A816A5">
        <w:tc>
          <w:tcPr>
            <w:tcW w:w="538" w:type="dxa"/>
            <w:tcBorders>
              <w:top w:val="single" w:sz="4" w:space="0" w:color="auto"/>
              <w:left w:val="nil"/>
              <w:bottom w:val="nil"/>
              <w:right w:val="single" w:sz="4" w:space="0" w:color="auto"/>
            </w:tcBorders>
            <w:shd w:val="clear" w:color="auto" w:fill="auto"/>
            <w:noWrap/>
          </w:tcPr>
          <w:p w14:paraId="330A04D0" w14:textId="77777777" w:rsidR="00212AB8" w:rsidRPr="0099608C" w:rsidRDefault="00212AB8" w:rsidP="00212AB8">
            <w:pPr>
              <w:pStyle w:val="TableCell2-0"/>
              <w:rPr>
                <w:rStyle w:val="ChSmallCaps"/>
              </w:rPr>
            </w:pPr>
            <w:r w:rsidRPr="0099608C">
              <w:rPr>
                <w:rStyle w:val="ChSmallCaps"/>
              </w:rPr>
              <w:t>1sg</w:t>
            </w:r>
          </w:p>
        </w:tc>
        <w:tc>
          <w:tcPr>
            <w:tcW w:w="964" w:type="dxa"/>
            <w:tcBorders>
              <w:top w:val="single" w:sz="4" w:space="0" w:color="auto"/>
              <w:left w:val="single" w:sz="4" w:space="0" w:color="auto"/>
            </w:tcBorders>
            <w:shd w:val="clear" w:color="auto" w:fill="auto"/>
            <w:noWrap/>
          </w:tcPr>
          <w:p w14:paraId="226764B9" w14:textId="77777777" w:rsidR="00212AB8" w:rsidRPr="00EC6E03" w:rsidRDefault="00212AB8" w:rsidP="00212AB8">
            <w:pPr>
              <w:pStyle w:val="TableCell2-0"/>
              <w:rPr>
                <w:rStyle w:val="ChItalBold"/>
              </w:rPr>
            </w:pPr>
            <w:r w:rsidRPr="00EC6E03">
              <w:rPr>
                <w:rStyle w:val="ChItalBold"/>
              </w:rPr>
              <w:t>saya</w:t>
            </w:r>
          </w:p>
        </w:tc>
        <w:tc>
          <w:tcPr>
            <w:tcW w:w="737" w:type="dxa"/>
            <w:tcBorders>
              <w:top w:val="single" w:sz="4" w:space="0" w:color="auto"/>
            </w:tcBorders>
            <w:shd w:val="clear" w:color="auto" w:fill="auto"/>
            <w:noWrap/>
          </w:tcPr>
          <w:p w14:paraId="738FD9C8" w14:textId="77777777" w:rsidR="00212AB8" w:rsidRPr="00882097" w:rsidRDefault="00212AB8" w:rsidP="00AC23C4">
            <w:pPr>
              <w:pStyle w:val="TableCell2-0"/>
              <w:ind w:right="57"/>
              <w:jc w:val="right"/>
              <w:rPr>
                <w:lang w:eastAsia="en-US"/>
              </w:rPr>
            </w:pPr>
            <w:r>
              <w:rPr>
                <w:lang w:eastAsia="en-US"/>
              </w:rPr>
              <w:t>83</w:t>
            </w:r>
          </w:p>
        </w:tc>
        <w:tc>
          <w:tcPr>
            <w:tcW w:w="794" w:type="dxa"/>
            <w:tcBorders>
              <w:top w:val="single" w:sz="4" w:space="0" w:color="auto"/>
              <w:right w:val="single" w:sz="4" w:space="0" w:color="auto"/>
            </w:tcBorders>
            <w:shd w:val="clear" w:color="auto" w:fill="auto"/>
            <w:noWrap/>
          </w:tcPr>
          <w:p w14:paraId="70A2BFEB" w14:textId="77777777" w:rsidR="00212AB8" w:rsidRPr="00814DF6" w:rsidRDefault="00212AB8" w:rsidP="00AC23C4">
            <w:pPr>
              <w:pStyle w:val="TableCell2-0"/>
              <w:ind w:right="57"/>
              <w:jc w:val="right"/>
            </w:pPr>
            <w:r>
              <w:t>16</w:t>
            </w:r>
            <w:r w:rsidRPr="00814DF6">
              <w:t>%</w:t>
            </w:r>
          </w:p>
        </w:tc>
        <w:tc>
          <w:tcPr>
            <w:tcW w:w="794" w:type="dxa"/>
            <w:tcBorders>
              <w:top w:val="single" w:sz="4" w:space="0" w:color="auto"/>
              <w:left w:val="single" w:sz="4" w:space="0" w:color="auto"/>
            </w:tcBorders>
            <w:shd w:val="clear" w:color="auto" w:fill="auto"/>
            <w:noWrap/>
          </w:tcPr>
          <w:p w14:paraId="2EA99ABA" w14:textId="77777777" w:rsidR="00212AB8" w:rsidRPr="00EC6E03" w:rsidRDefault="00212AB8" w:rsidP="00212AB8">
            <w:pPr>
              <w:pStyle w:val="TableCell2-0"/>
              <w:rPr>
                <w:rStyle w:val="ChItalBold"/>
              </w:rPr>
            </w:pPr>
            <w:r w:rsidRPr="00EC6E03">
              <w:rPr>
                <w:rStyle w:val="ChItalBold"/>
              </w:rPr>
              <w:t>sa</w:t>
            </w:r>
          </w:p>
        </w:tc>
        <w:tc>
          <w:tcPr>
            <w:tcW w:w="737" w:type="dxa"/>
            <w:tcBorders>
              <w:top w:val="single" w:sz="4" w:space="0" w:color="auto"/>
            </w:tcBorders>
            <w:shd w:val="clear" w:color="auto" w:fill="auto"/>
            <w:noWrap/>
          </w:tcPr>
          <w:p w14:paraId="3BA18AE4" w14:textId="77777777" w:rsidR="00212AB8" w:rsidRPr="00882097" w:rsidRDefault="00212AB8" w:rsidP="00AC23C4">
            <w:pPr>
              <w:pStyle w:val="TableCell2-0"/>
              <w:ind w:right="57"/>
              <w:jc w:val="right"/>
              <w:rPr>
                <w:lang w:eastAsia="en-US"/>
              </w:rPr>
            </w:pPr>
            <w:r>
              <w:rPr>
                <w:lang w:eastAsia="en-US"/>
              </w:rPr>
              <w:t>422</w:t>
            </w:r>
          </w:p>
        </w:tc>
        <w:tc>
          <w:tcPr>
            <w:tcW w:w="794" w:type="dxa"/>
            <w:tcBorders>
              <w:top w:val="single" w:sz="4" w:space="0" w:color="auto"/>
              <w:right w:val="single" w:sz="4" w:space="0" w:color="auto"/>
            </w:tcBorders>
            <w:shd w:val="clear" w:color="auto" w:fill="auto"/>
            <w:noWrap/>
          </w:tcPr>
          <w:p w14:paraId="3F5A24F2" w14:textId="77777777" w:rsidR="00212AB8" w:rsidRPr="00C51610" w:rsidRDefault="00212AB8" w:rsidP="00AC23C4">
            <w:pPr>
              <w:pStyle w:val="TableCell2-0"/>
              <w:ind w:right="57"/>
              <w:jc w:val="right"/>
              <w:rPr>
                <w:rStyle w:val="ChUnderl"/>
              </w:rPr>
            </w:pPr>
            <w:r w:rsidRPr="00C51610">
              <w:rPr>
                <w:rStyle w:val="ChUnderl"/>
              </w:rPr>
              <w:t>84%</w:t>
            </w:r>
          </w:p>
        </w:tc>
        <w:tc>
          <w:tcPr>
            <w:tcW w:w="737" w:type="dxa"/>
            <w:tcBorders>
              <w:top w:val="single" w:sz="4" w:space="0" w:color="auto"/>
              <w:left w:val="single" w:sz="4" w:space="0" w:color="auto"/>
              <w:right w:val="nil"/>
            </w:tcBorders>
            <w:shd w:val="clear" w:color="auto" w:fill="auto"/>
            <w:noWrap/>
          </w:tcPr>
          <w:p w14:paraId="004822C6" w14:textId="77777777" w:rsidR="00212AB8" w:rsidRPr="00FA70B4" w:rsidRDefault="00212AB8" w:rsidP="00AC23C4">
            <w:pPr>
              <w:pStyle w:val="TableCell2-0"/>
              <w:ind w:right="57"/>
              <w:jc w:val="right"/>
            </w:pPr>
            <w:r>
              <w:t>505</w:t>
            </w:r>
          </w:p>
        </w:tc>
      </w:tr>
      <w:tr w:rsidR="00AC23C4" w:rsidRPr="00882097" w14:paraId="3BF7BCBE" w14:textId="77777777" w:rsidTr="00A816A5">
        <w:tc>
          <w:tcPr>
            <w:tcW w:w="538" w:type="dxa"/>
            <w:tcBorders>
              <w:top w:val="nil"/>
              <w:left w:val="nil"/>
              <w:bottom w:val="nil"/>
              <w:right w:val="single" w:sz="4" w:space="0" w:color="auto"/>
            </w:tcBorders>
            <w:shd w:val="clear" w:color="auto" w:fill="auto"/>
            <w:noWrap/>
          </w:tcPr>
          <w:p w14:paraId="183B6048" w14:textId="77777777" w:rsidR="00212AB8" w:rsidRPr="0099608C" w:rsidRDefault="00212AB8" w:rsidP="00212AB8">
            <w:pPr>
              <w:pStyle w:val="TableCell0-2"/>
              <w:rPr>
                <w:rStyle w:val="ChSmallCaps"/>
              </w:rPr>
            </w:pPr>
            <w:r w:rsidRPr="0099608C">
              <w:rPr>
                <w:rStyle w:val="ChSmallCaps"/>
              </w:rPr>
              <w:t>3sg</w:t>
            </w:r>
          </w:p>
        </w:tc>
        <w:tc>
          <w:tcPr>
            <w:tcW w:w="964" w:type="dxa"/>
            <w:tcBorders>
              <w:left w:val="single" w:sz="4" w:space="0" w:color="auto"/>
            </w:tcBorders>
            <w:shd w:val="clear" w:color="auto" w:fill="auto"/>
            <w:noWrap/>
          </w:tcPr>
          <w:p w14:paraId="38E96234" w14:textId="77777777" w:rsidR="00212AB8" w:rsidRPr="00EC6E03" w:rsidRDefault="00212AB8" w:rsidP="00212AB8">
            <w:pPr>
              <w:pStyle w:val="TableCell0-2"/>
              <w:rPr>
                <w:rStyle w:val="ChItalBold"/>
              </w:rPr>
            </w:pPr>
            <w:r w:rsidRPr="00EC6E03">
              <w:rPr>
                <w:rStyle w:val="ChItalBold"/>
              </w:rPr>
              <w:t>dia</w:t>
            </w:r>
          </w:p>
        </w:tc>
        <w:tc>
          <w:tcPr>
            <w:tcW w:w="737" w:type="dxa"/>
            <w:shd w:val="clear" w:color="auto" w:fill="auto"/>
            <w:noWrap/>
          </w:tcPr>
          <w:p w14:paraId="6C6939A2" w14:textId="77777777" w:rsidR="00212AB8" w:rsidRPr="00882097" w:rsidRDefault="00212AB8" w:rsidP="00AC23C4">
            <w:pPr>
              <w:pStyle w:val="TableCell0-2"/>
              <w:ind w:right="57"/>
              <w:jc w:val="right"/>
              <w:rPr>
                <w:lang w:eastAsia="en-US"/>
              </w:rPr>
            </w:pPr>
            <w:r>
              <w:rPr>
                <w:lang w:eastAsia="en-US"/>
              </w:rPr>
              <w:t>106</w:t>
            </w:r>
          </w:p>
        </w:tc>
        <w:tc>
          <w:tcPr>
            <w:tcW w:w="794" w:type="dxa"/>
            <w:tcBorders>
              <w:right w:val="single" w:sz="4" w:space="0" w:color="auto"/>
            </w:tcBorders>
            <w:shd w:val="clear" w:color="auto" w:fill="auto"/>
            <w:noWrap/>
          </w:tcPr>
          <w:p w14:paraId="1BD4E667" w14:textId="77777777" w:rsidR="00212AB8" w:rsidRPr="00814DF6" w:rsidRDefault="00212AB8" w:rsidP="00AC23C4">
            <w:pPr>
              <w:pStyle w:val="TableCell0-2"/>
              <w:ind w:right="57"/>
              <w:jc w:val="right"/>
            </w:pPr>
            <w:r>
              <w:t>17</w:t>
            </w:r>
            <w:r w:rsidRPr="00814DF6">
              <w:t>%</w:t>
            </w:r>
          </w:p>
        </w:tc>
        <w:tc>
          <w:tcPr>
            <w:tcW w:w="794" w:type="dxa"/>
            <w:tcBorders>
              <w:left w:val="single" w:sz="4" w:space="0" w:color="auto"/>
            </w:tcBorders>
            <w:shd w:val="clear" w:color="auto" w:fill="auto"/>
            <w:noWrap/>
          </w:tcPr>
          <w:p w14:paraId="5197BC48" w14:textId="77777777" w:rsidR="00212AB8" w:rsidRPr="00EC6E03" w:rsidRDefault="00212AB8" w:rsidP="00212AB8">
            <w:pPr>
              <w:pStyle w:val="TableCell0-2"/>
              <w:rPr>
                <w:rStyle w:val="ChItalBold"/>
              </w:rPr>
            </w:pPr>
            <w:r w:rsidRPr="00EC6E03">
              <w:rPr>
                <w:rStyle w:val="ChItalBold"/>
              </w:rPr>
              <w:t>de</w:t>
            </w:r>
          </w:p>
        </w:tc>
        <w:tc>
          <w:tcPr>
            <w:tcW w:w="737" w:type="dxa"/>
            <w:shd w:val="clear" w:color="auto" w:fill="auto"/>
            <w:noWrap/>
          </w:tcPr>
          <w:p w14:paraId="451EFF35" w14:textId="77777777" w:rsidR="00212AB8" w:rsidRPr="00882097" w:rsidRDefault="00212AB8" w:rsidP="00AC23C4">
            <w:pPr>
              <w:pStyle w:val="TableCell0-2"/>
              <w:ind w:right="57"/>
              <w:jc w:val="right"/>
              <w:rPr>
                <w:lang w:eastAsia="en-US"/>
              </w:rPr>
            </w:pPr>
            <w:r>
              <w:rPr>
                <w:lang w:eastAsia="en-US"/>
              </w:rPr>
              <w:t>508</w:t>
            </w:r>
          </w:p>
        </w:tc>
        <w:tc>
          <w:tcPr>
            <w:tcW w:w="794" w:type="dxa"/>
            <w:tcBorders>
              <w:right w:val="single" w:sz="4" w:space="0" w:color="auto"/>
            </w:tcBorders>
            <w:shd w:val="clear" w:color="auto" w:fill="auto"/>
            <w:noWrap/>
          </w:tcPr>
          <w:p w14:paraId="5131610E" w14:textId="77777777" w:rsidR="00212AB8" w:rsidRPr="00C51610" w:rsidRDefault="00212AB8" w:rsidP="00AC23C4">
            <w:pPr>
              <w:pStyle w:val="TableCell0-2"/>
              <w:ind w:right="57"/>
              <w:jc w:val="right"/>
              <w:rPr>
                <w:rStyle w:val="ChUnderl"/>
              </w:rPr>
            </w:pPr>
            <w:r w:rsidRPr="00C51610">
              <w:rPr>
                <w:rStyle w:val="ChUnderl"/>
              </w:rPr>
              <w:t>83%</w:t>
            </w:r>
          </w:p>
        </w:tc>
        <w:tc>
          <w:tcPr>
            <w:tcW w:w="737" w:type="dxa"/>
            <w:tcBorders>
              <w:left w:val="single" w:sz="4" w:space="0" w:color="auto"/>
              <w:right w:val="nil"/>
            </w:tcBorders>
            <w:shd w:val="clear" w:color="auto" w:fill="auto"/>
            <w:noWrap/>
          </w:tcPr>
          <w:p w14:paraId="6E6536E4" w14:textId="77777777" w:rsidR="00212AB8" w:rsidRPr="00FA70B4" w:rsidRDefault="00212AB8" w:rsidP="00AC23C4">
            <w:pPr>
              <w:pStyle w:val="TableCell0-2"/>
              <w:ind w:right="57"/>
              <w:jc w:val="right"/>
            </w:pPr>
            <w:r>
              <w:t>614</w:t>
            </w:r>
          </w:p>
        </w:tc>
      </w:tr>
      <w:tr w:rsidR="00AC23C4" w:rsidRPr="00882097" w14:paraId="69AA75B0" w14:textId="77777777" w:rsidTr="00A816A5">
        <w:tc>
          <w:tcPr>
            <w:tcW w:w="538" w:type="dxa"/>
            <w:tcBorders>
              <w:top w:val="nil"/>
              <w:left w:val="nil"/>
              <w:bottom w:val="nil"/>
              <w:right w:val="single" w:sz="4" w:space="0" w:color="auto"/>
            </w:tcBorders>
            <w:shd w:val="clear" w:color="auto" w:fill="auto"/>
            <w:noWrap/>
          </w:tcPr>
          <w:p w14:paraId="2A109EDD" w14:textId="77777777" w:rsidR="00212AB8" w:rsidRPr="0099608C" w:rsidRDefault="00212AB8" w:rsidP="00212AB8">
            <w:pPr>
              <w:pStyle w:val="TableCell2-0"/>
              <w:rPr>
                <w:rStyle w:val="ChSmallCaps"/>
              </w:rPr>
            </w:pPr>
            <w:r w:rsidRPr="0099608C">
              <w:rPr>
                <w:rStyle w:val="ChSmallCaps"/>
              </w:rPr>
              <w:t>1pl</w:t>
            </w:r>
          </w:p>
        </w:tc>
        <w:tc>
          <w:tcPr>
            <w:tcW w:w="964" w:type="dxa"/>
            <w:tcBorders>
              <w:left w:val="single" w:sz="4" w:space="0" w:color="auto"/>
            </w:tcBorders>
            <w:shd w:val="clear" w:color="auto" w:fill="auto"/>
            <w:noWrap/>
          </w:tcPr>
          <w:p w14:paraId="5AAB55F5" w14:textId="77777777" w:rsidR="00212AB8" w:rsidRPr="00EC6E03" w:rsidRDefault="00212AB8" w:rsidP="00212AB8">
            <w:pPr>
              <w:pStyle w:val="TableCell2-0"/>
              <w:rPr>
                <w:rStyle w:val="ChItalBold"/>
              </w:rPr>
            </w:pPr>
            <w:r w:rsidRPr="00EC6E03">
              <w:rPr>
                <w:rStyle w:val="ChItalBold"/>
              </w:rPr>
              <w:t>kitorang</w:t>
            </w:r>
          </w:p>
        </w:tc>
        <w:tc>
          <w:tcPr>
            <w:tcW w:w="737" w:type="dxa"/>
            <w:shd w:val="clear" w:color="auto" w:fill="auto"/>
            <w:noWrap/>
          </w:tcPr>
          <w:p w14:paraId="7A0D7164" w14:textId="77777777" w:rsidR="00212AB8" w:rsidRPr="00882097" w:rsidRDefault="00212AB8" w:rsidP="00AC23C4">
            <w:pPr>
              <w:pStyle w:val="TableCell2-0"/>
              <w:ind w:right="57"/>
              <w:jc w:val="right"/>
              <w:rPr>
                <w:lang w:eastAsia="en-US"/>
              </w:rPr>
            </w:pPr>
            <w:r>
              <w:rPr>
                <w:lang w:eastAsia="en-US"/>
              </w:rPr>
              <w:t>9</w:t>
            </w:r>
          </w:p>
        </w:tc>
        <w:tc>
          <w:tcPr>
            <w:tcW w:w="794" w:type="dxa"/>
            <w:tcBorders>
              <w:right w:val="single" w:sz="4" w:space="0" w:color="auto"/>
            </w:tcBorders>
            <w:shd w:val="clear" w:color="auto" w:fill="auto"/>
            <w:noWrap/>
          </w:tcPr>
          <w:p w14:paraId="70C3FDEA" w14:textId="77777777" w:rsidR="00212AB8" w:rsidRPr="00C51610" w:rsidRDefault="00212AB8" w:rsidP="00AC23C4">
            <w:pPr>
              <w:pStyle w:val="TableCell2-0"/>
              <w:ind w:right="57"/>
              <w:jc w:val="right"/>
              <w:rPr>
                <w:rStyle w:val="ChUnderl"/>
              </w:rPr>
            </w:pPr>
            <w:r w:rsidRPr="00C51610">
              <w:rPr>
                <w:rStyle w:val="ChUnderl"/>
              </w:rPr>
              <w:t>90%</w:t>
            </w:r>
          </w:p>
        </w:tc>
        <w:tc>
          <w:tcPr>
            <w:tcW w:w="794" w:type="dxa"/>
            <w:tcBorders>
              <w:left w:val="single" w:sz="4" w:space="0" w:color="auto"/>
            </w:tcBorders>
            <w:shd w:val="clear" w:color="auto" w:fill="auto"/>
            <w:noWrap/>
          </w:tcPr>
          <w:p w14:paraId="29F0EC20" w14:textId="77777777" w:rsidR="00212AB8" w:rsidRPr="00EC6E03" w:rsidRDefault="00212AB8" w:rsidP="00212AB8">
            <w:pPr>
              <w:pStyle w:val="TableCell2-0"/>
              <w:rPr>
                <w:rStyle w:val="ChItalBold"/>
              </w:rPr>
            </w:pPr>
            <w:r w:rsidRPr="00EC6E03">
              <w:rPr>
                <w:rStyle w:val="ChItalBold"/>
              </w:rPr>
              <w:t>torang</w:t>
            </w:r>
          </w:p>
        </w:tc>
        <w:tc>
          <w:tcPr>
            <w:tcW w:w="737" w:type="dxa"/>
            <w:shd w:val="clear" w:color="auto" w:fill="auto"/>
            <w:noWrap/>
          </w:tcPr>
          <w:p w14:paraId="1A9F53AE" w14:textId="77777777" w:rsidR="00212AB8" w:rsidRPr="00882097" w:rsidRDefault="00212AB8" w:rsidP="00AC23C4">
            <w:pPr>
              <w:pStyle w:val="TableCell2-0"/>
              <w:ind w:right="57"/>
              <w:jc w:val="right"/>
              <w:rPr>
                <w:lang w:eastAsia="en-US"/>
              </w:rPr>
            </w:pPr>
            <w:r>
              <w:rPr>
                <w:lang w:eastAsia="en-US"/>
              </w:rPr>
              <w:t>1</w:t>
            </w:r>
          </w:p>
        </w:tc>
        <w:tc>
          <w:tcPr>
            <w:tcW w:w="794" w:type="dxa"/>
            <w:tcBorders>
              <w:right w:val="single" w:sz="4" w:space="0" w:color="auto"/>
            </w:tcBorders>
            <w:shd w:val="clear" w:color="auto" w:fill="auto"/>
            <w:noWrap/>
          </w:tcPr>
          <w:p w14:paraId="6D59FBB2" w14:textId="77777777" w:rsidR="00212AB8" w:rsidRPr="00814DF6" w:rsidRDefault="00212AB8" w:rsidP="00AC23C4">
            <w:pPr>
              <w:pStyle w:val="TableCell2-0"/>
              <w:ind w:right="57"/>
              <w:jc w:val="right"/>
            </w:pPr>
            <w:r>
              <w:t>10</w:t>
            </w:r>
            <w:r w:rsidRPr="00814DF6">
              <w:t>%</w:t>
            </w:r>
          </w:p>
        </w:tc>
        <w:tc>
          <w:tcPr>
            <w:tcW w:w="737" w:type="dxa"/>
            <w:tcBorders>
              <w:left w:val="single" w:sz="4" w:space="0" w:color="auto"/>
              <w:right w:val="nil"/>
            </w:tcBorders>
            <w:shd w:val="clear" w:color="auto" w:fill="auto"/>
            <w:noWrap/>
          </w:tcPr>
          <w:p w14:paraId="3019D26D" w14:textId="77777777" w:rsidR="00212AB8" w:rsidRPr="00FA70B4" w:rsidRDefault="00212AB8" w:rsidP="00AC23C4">
            <w:pPr>
              <w:pStyle w:val="TableCell2-0"/>
              <w:ind w:right="57"/>
              <w:jc w:val="right"/>
            </w:pPr>
            <w:r>
              <w:t>10</w:t>
            </w:r>
          </w:p>
        </w:tc>
      </w:tr>
      <w:tr w:rsidR="00AC23C4" w:rsidRPr="00882097" w14:paraId="39583098" w14:textId="77777777" w:rsidTr="00A816A5">
        <w:tc>
          <w:tcPr>
            <w:tcW w:w="538" w:type="dxa"/>
            <w:tcBorders>
              <w:top w:val="nil"/>
              <w:left w:val="nil"/>
              <w:bottom w:val="nil"/>
              <w:right w:val="single" w:sz="4" w:space="0" w:color="auto"/>
            </w:tcBorders>
            <w:shd w:val="clear" w:color="auto" w:fill="auto"/>
            <w:noWrap/>
          </w:tcPr>
          <w:p w14:paraId="4B71D5D3" w14:textId="77777777" w:rsidR="00212AB8" w:rsidRPr="0099608C" w:rsidRDefault="00212AB8" w:rsidP="00212AB8">
            <w:pPr>
              <w:pStyle w:val="O0Nwnext"/>
              <w:rPr>
                <w:rStyle w:val="ChSmallCaps"/>
              </w:rPr>
            </w:pPr>
            <w:r w:rsidRPr="0099608C">
              <w:rPr>
                <w:rStyle w:val="ChSmallCaps"/>
              </w:rPr>
              <w:t>1pl</w:t>
            </w:r>
          </w:p>
        </w:tc>
        <w:tc>
          <w:tcPr>
            <w:tcW w:w="964" w:type="dxa"/>
            <w:tcBorders>
              <w:left w:val="single" w:sz="4" w:space="0" w:color="auto"/>
            </w:tcBorders>
            <w:shd w:val="clear" w:color="auto" w:fill="auto"/>
            <w:noWrap/>
          </w:tcPr>
          <w:p w14:paraId="6924E747" w14:textId="77777777" w:rsidR="00212AB8" w:rsidRPr="00EC6E03" w:rsidRDefault="00212AB8" w:rsidP="00212AB8">
            <w:pPr>
              <w:pStyle w:val="O0Nwnext"/>
              <w:rPr>
                <w:rStyle w:val="ChItalBold"/>
              </w:rPr>
            </w:pPr>
            <w:r w:rsidRPr="00EC6E03">
              <w:rPr>
                <w:rStyle w:val="ChItalBold"/>
              </w:rPr>
              <w:t>kitong</w:t>
            </w:r>
          </w:p>
        </w:tc>
        <w:tc>
          <w:tcPr>
            <w:tcW w:w="737" w:type="dxa"/>
            <w:shd w:val="clear" w:color="auto" w:fill="auto"/>
            <w:noWrap/>
          </w:tcPr>
          <w:p w14:paraId="47C970A6" w14:textId="77777777" w:rsidR="00212AB8" w:rsidRPr="00882097" w:rsidRDefault="00212AB8" w:rsidP="00AC23C4">
            <w:pPr>
              <w:pStyle w:val="O0Nwnext"/>
              <w:ind w:right="57"/>
              <w:jc w:val="right"/>
              <w:rPr>
                <w:lang w:eastAsia="en-US"/>
              </w:rPr>
            </w:pPr>
            <w:r>
              <w:rPr>
                <w:lang w:eastAsia="en-US"/>
              </w:rPr>
              <w:t>40</w:t>
            </w:r>
          </w:p>
        </w:tc>
        <w:tc>
          <w:tcPr>
            <w:tcW w:w="794" w:type="dxa"/>
            <w:tcBorders>
              <w:right w:val="single" w:sz="4" w:space="0" w:color="auto"/>
            </w:tcBorders>
            <w:shd w:val="clear" w:color="auto" w:fill="auto"/>
            <w:noWrap/>
          </w:tcPr>
          <w:p w14:paraId="15F372B0" w14:textId="77777777" w:rsidR="00212AB8" w:rsidRPr="00814DF6" w:rsidRDefault="00212AB8" w:rsidP="00AC23C4">
            <w:pPr>
              <w:pStyle w:val="O0Nwnext"/>
              <w:ind w:right="57"/>
              <w:jc w:val="right"/>
            </w:pPr>
            <w:r>
              <w:t>49</w:t>
            </w:r>
            <w:r w:rsidRPr="00814DF6">
              <w:t>%</w:t>
            </w:r>
          </w:p>
        </w:tc>
        <w:tc>
          <w:tcPr>
            <w:tcW w:w="794" w:type="dxa"/>
            <w:tcBorders>
              <w:left w:val="single" w:sz="4" w:space="0" w:color="auto"/>
            </w:tcBorders>
            <w:shd w:val="clear" w:color="auto" w:fill="auto"/>
            <w:noWrap/>
          </w:tcPr>
          <w:p w14:paraId="3783905F" w14:textId="77777777" w:rsidR="00212AB8" w:rsidRPr="00EC6E03" w:rsidRDefault="00212AB8" w:rsidP="00212AB8">
            <w:pPr>
              <w:pStyle w:val="O0Nwnext"/>
              <w:rPr>
                <w:rStyle w:val="ChItalBold"/>
              </w:rPr>
            </w:pPr>
            <w:r w:rsidRPr="00EC6E03">
              <w:rPr>
                <w:rStyle w:val="ChItalBold"/>
              </w:rPr>
              <w:t>tong</w:t>
            </w:r>
          </w:p>
        </w:tc>
        <w:tc>
          <w:tcPr>
            <w:tcW w:w="737" w:type="dxa"/>
            <w:shd w:val="clear" w:color="auto" w:fill="auto"/>
            <w:noWrap/>
          </w:tcPr>
          <w:p w14:paraId="4D465C76" w14:textId="77777777" w:rsidR="00212AB8" w:rsidRPr="00882097" w:rsidRDefault="00212AB8" w:rsidP="00AC23C4">
            <w:pPr>
              <w:pStyle w:val="O0Nwnext"/>
              <w:ind w:right="57"/>
              <w:jc w:val="right"/>
              <w:rPr>
                <w:lang w:eastAsia="en-US"/>
              </w:rPr>
            </w:pPr>
            <w:r>
              <w:rPr>
                <w:lang w:eastAsia="en-US"/>
              </w:rPr>
              <w:t>42</w:t>
            </w:r>
          </w:p>
        </w:tc>
        <w:tc>
          <w:tcPr>
            <w:tcW w:w="794" w:type="dxa"/>
            <w:tcBorders>
              <w:right w:val="single" w:sz="4" w:space="0" w:color="auto"/>
            </w:tcBorders>
            <w:shd w:val="clear" w:color="auto" w:fill="auto"/>
            <w:noWrap/>
          </w:tcPr>
          <w:p w14:paraId="1F55ED71" w14:textId="77777777" w:rsidR="00212AB8" w:rsidRPr="00814DF6" w:rsidRDefault="00212AB8" w:rsidP="00AC23C4">
            <w:pPr>
              <w:pStyle w:val="O0Nwnext"/>
              <w:ind w:right="57"/>
              <w:jc w:val="right"/>
            </w:pPr>
            <w:r>
              <w:t>51</w:t>
            </w:r>
            <w:r w:rsidRPr="00814DF6">
              <w:t>%</w:t>
            </w:r>
          </w:p>
        </w:tc>
        <w:tc>
          <w:tcPr>
            <w:tcW w:w="737" w:type="dxa"/>
            <w:tcBorders>
              <w:left w:val="single" w:sz="4" w:space="0" w:color="auto"/>
              <w:right w:val="nil"/>
            </w:tcBorders>
            <w:shd w:val="clear" w:color="auto" w:fill="auto"/>
            <w:noWrap/>
          </w:tcPr>
          <w:p w14:paraId="3E82C1F9" w14:textId="77777777" w:rsidR="00212AB8" w:rsidRPr="00FA70B4" w:rsidRDefault="00212AB8" w:rsidP="00AC23C4">
            <w:pPr>
              <w:pStyle w:val="O0Nwnext"/>
              <w:ind w:right="57"/>
              <w:jc w:val="right"/>
            </w:pPr>
            <w:r>
              <w:t>82</w:t>
            </w:r>
          </w:p>
        </w:tc>
      </w:tr>
      <w:tr w:rsidR="00AC23C4" w:rsidRPr="00882097" w14:paraId="1CAE209C" w14:textId="77777777" w:rsidTr="00A816A5">
        <w:tc>
          <w:tcPr>
            <w:tcW w:w="538" w:type="dxa"/>
            <w:tcBorders>
              <w:top w:val="nil"/>
              <w:left w:val="nil"/>
              <w:bottom w:val="nil"/>
              <w:right w:val="single" w:sz="4" w:space="0" w:color="auto"/>
            </w:tcBorders>
            <w:shd w:val="clear" w:color="auto" w:fill="auto"/>
            <w:noWrap/>
          </w:tcPr>
          <w:p w14:paraId="074D0779" w14:textId="77777777" w:rsidR="00212AB8" w:rsidRPr="0099608C" w:rsidRDefault="00212AB8" w:rsidP="00212AB8">
            <w:pPr>
              <w:pStyle w:val="O0Nwnext"/>
              <w:rPr>
                <w:rStyle w:val="ChSmallCaps"/>
              </w:rPr>
            </w:pPr>
            <w:r w:rsidRPr="0099608C">
              <w:rPr>
                <w:rStyle w:val="ChSmallCaps"/>
              </w:rPr>
              <w:t>1pl</w:t>
            </w:r>
          </w:p>
        </w:tc>
        <w:tc>
          <w:tcPr>
            <w:tcW w:w="964" w:type="dxa"/>
            <w:tcBorders>
              <w:left w:val="single" w:sz="4" w:space="0" w:color="auto"/>
            </w:tcBorders>
            <w:shd w:val="clear" w:color="auto" w:fill="auto"/>
            <w:noWrap/>
          </w:tcPr>
          <w:p w14:paraId="31244EAD" w14:textId="77777777" w:rsidR="00212AB8" w:rsidRPr="00EC6E03" w:rsidRDefault="00212AB8" w:rsidP="00212AB8">
            <w:pPr>
              <w:pStyle w:val="O0Nwnext"/>
              <w:rPr>
                <w:rStyle w:val="ChItalBold"/>
              </w:rPr>
            </w:pPr>
            <w:r w:rsidRPr="00EC6E03">
              <w:rPr>
                <w:rStyle w:val="ChItalBold"/>
              </w:rPr>
              <w:t>kita</w:t>
            </w:r>
          </w:p>
        </w:tc>
        <w:tc>
          <w:tcPr>
            <w:tcW w:w="737" w:type="dxa"/>
            <w:shd w:val="clear" w:color="auto" w:fill="auto"/>
            <w:noWrap/>
          </w:tcPr>
          <w:p w14:paraId="58EB12A5" w14:textId="77777777" w:rsidR="00212AB8" w:rsidRPr="00E353A4" w:rsidRDefault="00212AB8" w:rsidP="00AC23C4">
            <w:pPr>
              <w:pStyle w:val="O0Nwnext"/>
              <w:ind w:right="57"/>
              <w:jc w:val="right"/>
              <w:rPr>
                <w:lang w:eastAsia="en-US"/>
              </w:rPr>
            </w:pPr>
            <w:r w:rsidRPr="00E353A4">
              <w:rPr>
                <w:lang w:eastAsia="en-US"/>
              </w:rPr>
              <w:t>17</w:t>
            </w:r>
          </w:p>
        </w:tc>
        <w:tc>
          <w:tcPr>
            <w:tcW w:w="794" w:type="dxa"/>
            <w:tcBorders>
              <w:right w:val="single" w:sz="4" w:space="0" w:color="auto"/>
            </w:tcBorders>
            <w:shd w:val="clear" w:color="auto" w:fill="auto"/>
            <w:noWrap/>
          </w:tcPr>
          <w:p w14:paraId="4D372EF0" w14:textId="77777777" w:rsidR="00212AB8" w:rsidRPr="00C51610" w:rsidRDefault="00212AB8" w:rsidP="00AC23C4">
            <w:pPr>
              <w:pStyle w:val="O0Nwnext"/>
              <w:ind w:right="57"/>
              <w:jc w:val="right"/>
              <w:rPr>
                <w:rStyle w:val="ChUnderl"/>
              </w:rPr>
            </w:pPr>
            <w:r w:rsidRPr="00C51610">
              <w:rPr>
                <w:rStyle w:val="ChUnderl"/>
              </w:rPr>
              <w:t>93%</w:t>
            </w:r>
          </w:p>
        </w:tc>
        <w:tc>
          <w:tcPr>
            <w:tcW w:w="794" w:type="dxa"/>
            <w:tcBorders>
              <w:left w:val="single" w:sz="4" w:space="0" w:color="auto"/>
            </w:tcBorders>
            <w:shd w:val="clear" w:color="auto" w:fill="auto"/>
            <w:noWrap/>
          </w:tcPr>
          <w:p w14:paraId="591095B6" w14:textId="77777777" w:rsidR="00212AB8" w:rsidRPr="00EC6E03" w:rsidRDefault="00212AB8" w:rsidP="00212AB8">
            <w:pPr>
              <w:pStyle w:val="O0Nwnext"/>
              <w:rPr>
                <w:rStyle w:val="ChItalBold"/>
              </w:rPr>
            </w:pPr>
            <w:r w:rsidRPr="00EC6E03">
              <w:rPr>
                <w:rStyle w:val="ChItalBold"/>
              </w:rPr>
              <w:t>ta</w:t>
            </w:r>
          </w:p>
        </w:tc>
        <w:tc>
          <w:tcPr>
            <w:tcW w:w="737" w:type="dxa"/>
            <w:shd w:val="clear" w:color="auto" w:fill="auto"/>
            <w:noWrap/>
          </w:tcPr>
          <w:p w14:paraId="6C4C4FDD" w14:textId="77777777" w:rsidR="00212AB8" w:rsidRPr="00882097" w:rsidRDefault="00212AB8" w:rsidP="00AC23C4">
            <w:pPr>
              <w:pStyle w:val="O0Nwnext"/>
              <w:ind w:right="57"/>
              <w:jc w:val="right"/>
              <w:rPr>
                <w:lang w:eastAsia="en-US"/>
              </w:rPr>
            </w:pPr>
            <w:r>
              <w:rPr>
                <w:lang w:eastAsia="en-US"/>
              </w:rPr>
              <w:t>1</w:t>
            </w:r>
          </w:p>
        </w:tc>
        <w:tc>
          <w:tcPr>
            <w:tcW w:w="794" w:type="dxa"/>
            <w:tcBorders>
              <w:right w:val="single" w:sz="4" w:space="0" w:color="auto"/>
            </w:tcBorders>
            <w:shd w:val="clear" w:color="auto" w:fill="auto"/>
            <w:noWrap/>
          </w:tcPr>
          <w:p w14:paraId="46A0CEF1" w14:textId="77777777" w:rsidR="00212AB8" w:rsidRPr="00814DF6" w:rsidRDefault="00212AB8" w:rsidP="00AC23C4">
            <w:pPr>
              <w:pStyle w:val="O0Nwnext"/>
              <w:ind w:right="57"/>
              <w:jc w:val="right"/>
            </w:pPr>
            <w:r>
              <w:t>7</w:t>
            </w:r>
            <w:r w:rsidRPr="00814DF6">
              <w:t>%</w:t>
            </w:r>
          </w:p>
        </w:tc>
        <w:tc>
          <w:tcPr>
            <w:tcW w:w="737" w:type="dxa"/>
            <w:tcBorders>
              <w:left w:val="single" w:sz="4" w:space="0" w:color="auto"/>
              <w:right w:val="nil"/>
            </w:tcBorders>
            <w:shd w:val="clear" w:color="auto" w:fill="auto"/>
            <w:noWrap/>
          </w:tcPr>
          <w:p w14:paraId="222FBE8E" w14:textId="77777777" w:rsidR="00212AB8" w:rsidRPr="00FA70B4" w:rsidRDefault="00212AB8" w:rsidP="00AC23C4">
            <w:pPr>
              <w:pStyle w:val="O0Nwnext"/>
              <w:ind w:right="57"/>
              <w:jc w:val="right"/>
            </w:pPr>
            <w:r>
              <w:t>29</w:t>
            </w:r>
          </w:p>
        </w:tc>
      </w:tr>
      <w:tr w:rsidR="00AC23C4" w:rsidRPr="00882097" w14:paraId="5FDD9DA2" w14:textId="77777777" w:rsidTr="00A816A5">
        <w:tc>
          <w:tcPr>
            <w:tcW w:w="538" w:type="dxa"/>
            <w:tcBorders>
              <w:top w:val="nil"/>
              <w:left w:val="nil"/>
              <w:bottom w:val="nil"/>
              <w:right w:val="single" w:sz="4" w:space="0" w:color="auto"/>
            </w:tcBorders>
            <w:shd w:val="clear" w:color="auto" w:fill="auto"/>
            <w:noWrap/>
          </w:tcPr>
          <w:p w14:paraId="5F25BE09" w14:textId="77777777" w:rsidR="00212AB8" w:rsidRPr="0099608C" w:rsidRDefault="00212AB8" w:rsidP="00212AB8">
            <w:pPr>
              <w:pStyle w:val="O0Nwnext"/>
              <w:rPr>
                <w:rStyle w:val="ChSmallCaps"/>
              </w:rPr>
            </w:pPr>
            <w:r w:rsidRPr="0099608C">
              <w:rPr>
                <w:rStyle w:val="ChSmallCaps"/>
              </w:rPr>
              <w:t>2pl</w:t>
            </w:r>
          </w:p>
        </w:tc>
        <w:tc>
          <w:tcPr>
            <w:tcW w:w="964" w:type="dxa"/>
            <w:tcBorders>
              <w:left w:val="single" w:sz="4" w:space="0" w:color="auto"/>
            </w:tcBorders>
            <w:shd w:val="clear" w:color="auto" w:fill="auto"/>
            <w:noWrap/>
          </w:tcPr>
          <w:p w14:paraId="45F85668" w14:textId="77777777" w:rsidR="00212AB8" w:rsidRPr="00EC6E03" w:rsidRDefault="00212AB8" w:rsidP="00212AB8">
            <w:pPr>
              <w:pStyle w:val="O0Nwnext"/>
              <w:rPr>
                <w:rStyle w:val="ChItalBold"/>
              </w:rPr>
            </w:pPr>
            <w:r w:rsidRPr="00EC6E03">
              <w:rPr>
                <w:rStyle w:val="ChItalBold"/>
              </w:rPr>
              <w:t>kamu</w:t>
            </w:r>
          </w:p>
        </w:tc>
        <w:tc>
          <w:tcPr>
            <w:tcW w:w="737" w:type="dxa"/>
            <w:shd w:val="clear" w:color="auto" w:fill="auto"/>
            <w:noWrap/>
          </w:tcPr>
          <w:p w14:paraId="6317A647" w14:textId="77777777" w:rsidR="00212AB8" w:rsidRPr="00882097" w:rsidRDefault="00212AB8" w:rsidP="00AC23C4">
            <w:pPr>
              <w:pStyle w:val="O0Nwnext"/>
              <w:ind w:right="57"/>
              <w:jc w:val="right"/>
              <w:rPr>
                <w:lang w:eastAsia="en-US"/>
              </w:rPr>
            </w:pPr>
            <w:r>
              <w:rPr>
                <w:lang w:eastAsia="en-US"/>
              </w:rPr>
              <w:t>12</w:t>
            </w:r>
          </w:p>
        </w:tc>
        <w:tc>
          <w:tcPr>
            <w:tcW w:w="794" w:type="dxa"/>
            <w:tcBorders>
              <w:right w:val="single" w:sz="4" w:space="0" w:color="auto"/>
            </w:tcBorders>
            <w:shd w:val="clear" w:color="auto" w:fill="auto"/>
            <w:noWrap/>
          </w:tcPr>
          <w:p w14:paraId="1D52CB1C" w14:textId="77777777" w:rsidR="00212AB8" w:rsidRPr="00814DF6" w:rsidRDefault="00212AB8" w:rsidP="00AC23C4">
            <w:pPr>
              <w:pStyle w:val="O0Nwnext"/>
              <w:ind w:right="57"/>
              <w:jc w:val="right"/>
            </w:pPr>
            <w:r>
              <w:t>27</w:t>
            </w:r>
            <w:r w:rsidRPr="00814DF6">
              <w:t>%</w:t>
            </w:r>
          </w:p>
        </w:tc>
        <w:tc>
          <w:tcPr>
            <w:tcW w:w="794" w:type="dxa"/>
            <w:tcBorders>
              <w:left w:val="single" w:sz="4" w:space="0" w:color="auto"/>
            </w:tcBorders>
            <w:shd w:val="clear" w:color="auto" w:fill="auto"/>
            <w:noWrap/>
          </w:tcPr>
          <w:p w14:paraId="0C46B86F" w14:textId="77777777" w:rsidR="00212AB8" w:rsidRPr="00EC6E03" w:rsidRDefault="00212AB8" w:rsidP="00212AB8">
            <w:pPr>
              <w:pStyle w:val="O0Nwnext"/>
              <w:rPr>
                <w:rStyle w:val="ChItalBold"/>
              </w:rPr>
            </w:pPr>
            <w:r w:rsidRPr="00EC6E03">
              <w:rPr>
                <w:rStyle w:val="ChItalBold"/>
              </w:rPr>
              <w:t>kam</w:t>
            </w:r>
          </w:p>
        </w:tc>
        <w:tc>
          <w:tcPr>
            <w:tcW w:w="737" w:type="dxa"/>
            <w:shd w:val="clear" w:color="auto" w:fill="auto"/>
            <w:noWrap/>
          </w:tcPr>
          <w:p w14:paraId="101E23D6" w14:textId="77777777" w:rsidR="00212AB8" w:rsidRPr="00882097" w:rsidRDefault="00212AB8" w:rsidP="00AC23C4">
            <w:pPr>
              <w:pStyle w:val="O0Nwnext"/>
              <w:ind w:right="57"/>
              <w:jc w:val="right"/>
              <w:rPr>
                <w:lang w:eastAsia="en-US"/>
              </w:rPr>
            </w:pPr>
            <w:r>
              <w:rPr>
                <w:lang w:eastAsia="en-US"/>
              </w:rPr>
              <w:t>32</w:t>
            </w:r>
          </w:p>
        </w:tc>
        <w:tc>
          <w:tcPr>
            <w:tcW w:w="794" w:type="dxa"/>
            <w:tcBorders>
              <w:right w:val="single" w:sz="4" w:space="0" w:color="auto"/>
            </w:tcBorders>
            <w:shd w:val="clear" w:color="auto" w:fill="auto"/>
            <w:noWrap/>
          </w:tcPr>
          <w:p w14:paraId="6F519458" w14:textId="77777777" w:rsidR="00212AB8" w:rsidRPr="00C51610" w:rsidRDefault="00212AB8" w:rsidP="00AC23C4">
            <w:pPr>
              <w:pStyle w:val="O0Nwnext"/>
              <w:ind w:right="57"/>
              <w:jc w:val="right"/>
              <w:rPr>
                <w:rStyle w:val="ChUnderl"/>
              </w:rPr>
            </w:pPr>
            <w:r w:rsidRPr="00C51610">
              <w:rPr>
                <w:rStyle w:val="ChUnderl"/>
              </w:rPr>
              <w:t>73%</w:t>
            </w:r>
          </w:p>
        </w:tc>
        <w:tc>
          <w:tcPr>
            <w:tcW w:w="737" w:type="dxa"/>
            <w:tcBorders>
              <w:left w:val="single" w:sz="4" w:space="0" w:color="auto"/>
              <w:right w:val="nil"/>
            </w:tcBorders>
            <w:shd w:val="clear" w:color="auto" w:fill="auto"/>
            <w:noWrap/>
          </w:tcPr>
          <w:p w14:paraId="27B4D860" w14:textId="77777777" w:rsidR="00212AB8" w:rsidRPr="00FA70B4" w:rsidRDefault="00212AB8" w:rsidP="00AC23C4">
            <w:pPr>
              <w:pStyle w:val="O0Nwnext"/>
              <w:ind w:right="57"/>
              <w:jc w:val="right"/>
            </w:pPr>
            <w:r>
              <w:t>44</w:t>
            </w:r>
          </w:p>
        </w:tc>
      </w:tr>
      <w:tr w:rsidR="00AC23C4" w:rsidRPr="00882097" w14:paraId="0EF80EFA" w14:textId="77777777" w:rsidTr="00A816A5">
        <w:tc>
          <w:tcPr>
            <w:tcW w:w="538" w:type="dxa"/>
            <w:tcBorders>
              <w:top w:val="nil"/>
              <w:left w:val="nil"/>
              <w:bottom w:val="single" w:sz="4" w:space="0" w:color="auto"/>
              <w:right w:val="single" w:sz="4" w:space="0" w:color="auto"/>
            </w:tcBorders>
            <w:shd w:val="clear" w:color="auto" w:fill="auto"/>
            <w:noWrap/>
          </w:tcPr>
          <w:p w14:paraId="53F549FC" w14:textId="77777777" w:rsidR="00212AB8" w:rsidRPr="0099608C" w:rsidRDefault="00212AB8" w:rsidP="00212AB8">
            <w:pPr>
              <w:pStyle w:val="TableCell0-2"/>
              <w:rPr>
                <w:rStyle w:val="ChSmallCaps"/>
              </w:rPr>
            </w:pPr>
            <w:r w:rsidRPr="0099608C">
              <w:rPr>
                <w:rStyle w:val="ChSmallCaps"/>
              </w:rPr>
              <w:t>3pl</w:t>
            </w:r>
          </w:p>
        </w:tc>
        <w:tc>
          <w:tcPr>
            <w:tcW w:w="964" w:type="dxa"/>
            <w:tcBorders>
              <w:left w:val="single" w:sz="4" w:space="0" w:color="auto"/>
              <w:bottom w:val="single" w:sz="4" w:space="0" w:color="auto"/>
            </w:tcBorders>
            <w:shd w:val="clear" w:color="auto" w:fill="auto"/>
            <w:noWrap/>
          </w:tcPr>
          <w:p w14:paraId="0424253D" w14:textId="77777777" w:rsidR="00212AB8" w:rsidRPr="00EC6E03" w:rsidRDefault="00212AB8" w:rsidP="00212AB8">
            <w:pPr>
              <w:pStyle w:val="TableCell0-2"/>
              <w:rPr>
                <w:rStyle w:val="ChItalBold"/>
              </w:rPr>
            </w:pPr>
            <w:r w:rsidRPr="00EC6E03">
              <w:rPr>
                <w:rStyle w:val="ChItalBold"/>
              </w:rPr>
              <w:t>dorang</w:t>
            </w:r>
          </w:p>
        </w:tc>
        <w:tc>
          <w:tcPr>
            <w:tcW w:w="737" w:type="dxa"/>
            <w:tcBorders>
              <w:bottom w:val="single" w:sz="4" w:space="0" w:color="auto"/>
            </w:tcBorders>
            <w:shd w:val="clear" w:color="auto" w:fill="auto"/>
            <w:noWrap/>
          </w:tcPr>
          <w:p w14:paraId="79B53CB8" w14:textId="77777777" w:rsidR="00212AB8" w:rsidRPr="00882097" w:rsidRDefault="00212AB8" w:rsidP="00AC23C4">
            <w:pPr>
              <w:pStyle w:val="TableCell0-2"/>
              <w:ind w:right="57"/>
              <w:jc w:val="right"/>
              <w:rPr>
                <w:lang w:eastAsia="en-US"/>
              </w:rPr>
            </w:pPr>
            <w:r>
              <w:rPr>
                <w:lang w:eastAsia="en-US"/>
              </w:rPr>
              <w:t>8</w:t>
            </w:r>
          </w:p>
        </w:tc>
        <w:tc>
          <w:tcPr>
            <w:tcW w:w="794" w:type="dxa"/>
            <w:tcBorders>
              <w:bottom w:val="single" w:sz="4" w:space="0" w:color="auto"/>
              <w:right w:val="single" w:sz="4" w:space="0" w:color="auto"/>
            </w:tcBorders>
            <w:shd w:val="clear" w:color="auto" w:fill="auto"/>
            <w:noWrap/>
          </w:tcPr>
          <w:p w14:paraId="38E75B73" w14:textId="77777777" w:rsidR="00212AB8" w:rsidRPr="00814DF6" w:rsidRDefault="00212AB8" w:rsidP="00AC23C4">
            <w:pPr>
              <w:pStyle w:val="TableCell0-2"/>
              <w:ind w:right="57"/>
              <w:jc w:val="right"/>
            </w:pPr>
            <w:r>
              <w:t>8</w:t>
            </w:r>
            <w:r w:rsidRPr="00814DF6">
              <w:t>%</w:t>
            </w:r>
          </w:p>
        </w:tc>
        <w:tc>
          <w:tcPr>
            <w:tcW w:w="794" w:type="dxa"/>
            <w:tcBorders>
              <w:left w:val="single" w:sz="4" w:space="0" w:color="auto"/>
              <w:bottom w:val="single" w:sz="4" w:space="0" w:color="auto"/>
            </w:tcBorders>
            <w:shd w:val="clear" w:color="auto" w:fill="auto"/>
            <w:noWrap/>
          </w:tcPr>
          <w:p w14:paraId="1EAC2751" w14:textId="77777777" w:rsidR="00212AB8" w:rsidRPr="00EC6E03" w:rsidRDefault="00212AB8" w:rsidP="00212AB8">
            <w:pPr>
              <w:pStyle w:val="TableCell0-2"/>
              <w:rPr>
                <w:rStyle w:val="ChItalBold"/>
              </w:rPr>
            </w:pPr>
            <w:r w:rsidRPr="00EC6E03">
              <w:rPr>
                <w:rStyle w:val="ChItalBold"/>
              </w:rPr>
              <w:t>dong</w:t>
            </w:r>
          </w:p>
        </w:tc>
        <w:tc>
          <w:tcPr>
            <w:tcW w:w="737" w:type="dxa"/>
            <w:tcBorders>
              <w:bottom w:val="single" w:sz="4" w:space="0" w:color="auto"/>
            </w:tcBorders>
            <w:shd w:val="clear" w:color="auto" w:fill="auto"/>
            <w:noWrap/>
          </w:tcPr>
          <w:p w14:paraId="4D6D0E6A" w14:textId="77777777" w:rsidR="00212AB8" w:rsidRPr="00882097" w:rsidRDefault="00212AB8" w:rsidP="00AC23C4">
            <w:pPr>
              <w:pStyle w:val="TableCell0-2"/>
              <w:ind w:right="57"/>
              <w:jc w:val="right"/>
              <w:rPr>
                <w:lang w:eastAsia="en-US"/>
              </w:rPr>
            </w:pPr>
            <w:r>
              <w:rPr>
                <w:lang w:eastAsia="en-US"/>
              </w:rPr>
              <w:t>91</w:t>
            </w:r>
          </w:p>
        </w:tc>
        <w:tc>
          <w:tcPr>
            <w:tcW w:w="794" w:type="dxa"/>
            <w:tcBorders>
              <w:bottom w:val="single" w:sz="4" w:space="0" w:color="auto"/>
              <w:right w:val="single" w:sz="4" w:space="0" w:color="auto"/>
            </w:tcBorders>
            <w:shd w:val="clear" w:color="auto" w:fill="auto"/>
            <w:noWrap/>
          </w:tcPr>
          <w:p w14:paraId="6BCED6FD" w14:textId="77777777" w:rsidR="00212AB8" w:rsidRPr="00C51610" w:rsidRDefault="00212AB8" w:rsidP="00AC23C4">
            <w:pPr>
              <w:pStyle w:val="TableCell0-2"/>
              <w:ind w:right="57"/>
              <w:jc w:val="right"/>
              <w:rPr>
                <w:rStyle w:val="ChUnderl"/>
              </w:rPr>
            </w:pPr>
            <w:r w:rsidRPr="00C51610">
              <w:rPr>
                <w:rStyle w:val="ChUnderl"/>
              </w:rPr>
              <w:t>92%</w:t>
            </w:r>
          </w:p>
        </w:tc>
        <w:tc>
          <w:tcPr>
            <w:tcW w:w="737" w:type="dxa"/>
            <w:tcBorders>
              <w:left w:val="single" w:sz="4" w:space="0" w:color="auto"/>
              <w:bottom w:val="single" w:sz="4" w:space="0" w:color="auto"/>
              <w:right w:val="nil"/>
            </w:tcBorders>
            <w:shd w:val="clear" w:color="auto" w:fill="auto"/>
            <w:noWrap/>
          </w:tcPr>
          <w:p w14:paraId="791AA9FC" w14:textId="77777777" w:rsidR="00212AB8" w:rsidRPr="00FA70B4" w:rsidRDefault="00212AB8" w:rsidP="00AC23C4">
            <w:pPr>
              <w:pStyle w:val="TableCell0-2"/>
              <w:ind w:right="57"/>
              <w:jc w:val="right"/>
            </w:pPr>
            <w:r>
              <w:t>99</w:t>
            </w:r>
          </w:p>
        </w:tc>
      </w:tr>
      <w:tr w:rsidR="00AC23C4" w:rsidRPr="00882097" w14:paraId="4EBE5CAF" w14:textId="77777777" w:rsidTr="00A816A5">
        <w:tc>
          <w:tcPr>
            <w:tcW w:w="538" w:type="dxa"/>
            <w:tcBorders>
              <w:top w:val="single" w:sz="4" w:space="0" w:color="auto"/>
              <w:left w:val="nil"/>
              <w:bottom w:val="single" w:sz="4" w:space="0" w:color="auto"/>
            </w:tcBorders>
            <w:shd w:val="clear" w:color="auto" w:fill="auto"/>
            <w:noWrap/>
          </w:tcPr>
          <w:p w14:paraId="5D634BFC" w14:textId="77777777" w:rsidR="00212AB8" w:rsidRPr="00882097" w:rsidRDefault="00212AB8" w:rsidP="00212AB8">
            <w:pPr>
              <w:pStyle w:val="TableCell2-2Break"/>
            </w:pPr>
          </w:p>
        </w:tc>
        <w:tc>
          <w:tcPr>
            <w:tcW w:w="964" w:type="dxa"/>
            <w:tcBorders>
              <w:top w:val="single" w:sz="4" w:space="0" w:color="auto"/>
              <w:bottom w:val="single" w:sz="4" w:space="0" w:color="auto"/>
            </w:tcBorders>
            <w:shd w:val="clear" w:color="auto" w:fill="auto"/>
            <w:noWrap/>
          </w:tcPr>
          <w:p w14:paraId="4566E11B" w14:textId="77777777" w:rsidR="00212AB8" w:rsidRPr="00DE00A5" w:rsidRDefault="00212AB8" w:rsidP="00212AB8">
            <w:pPr>
              <w:pStyle w:val="TableCell2-2Break"/>
            </w:pPr>
            <w:r w:rsidRPr="00DE00A5">
              <w:t>Total</w:t>
            </w:r>
          </w:p>
        </w:tc>
        <w:tc>
          <w:tcPr>
            <w:tcW w:w="737" w:type="dxa"/>
            <w:tcBorders>
              <w:top w:val="single" w:sz="4" w:space="0" w:color="auto"/>
              <w:bottom w:val="single" w:sz="4" w:space="0" w:color="auto"/>
            </w:tcBorders>
            <w:shd w:val="clear" w:color="auto" w:fill="auto"/>
            <w:noWrap/>
          </w:tcPr>
          <w:p w14:paraId="16D6AB7E" w14:textId="77777777" w:rsidR="00212AB8" w:rsidRPr="00882097" w:rsidRDefault="00212AB8" w:rsidP="00AC23C4">
            <w:pPr>
              <w:pStyle w:val="TableCell2-2Break"/>
              <w:ind w:right="57"/>
              <w:jc w:val="right"/>
            </w:pPr>
            <w:r>
              <w:t>435</w:t>
            </w:r>
          </w:p>
        </w:tc>
        <w:tc>
          <w:tcPr>
            <w:tcW w:w="794" w:type="dxa"/>
            <w:tcBorders>
              <w:top w:val="single" w:sz="4" w:space="0" w:color="auto"/>
              <w:bottom w:val="single" w:sz="4" w:space="0" w:color="auto"/>
              <w:right w:val="single" w:sz="4" w:space="0" w:color="auto"/>
            </w:tcBorders>
            <w:shd w:val="clear" w:color="auto" w:fill="auto"/>
            <w:noWrap/>
          </w:tcPr>
          <w:p w14:paraId="447DBCB7" w14:textId="77777777" w:rsidR="00212AB8" w:rsidRPr="00814DF6" w:rsidRDefault="00212AB8" w:rsidP="00AC23C4">
            <w:pPr>
              <w:pStyle w:val="TableCell2-2Break"/>
              <w:ind w:right="57"/>
              <w:jc w:val="right"/>
            </w:pPr>
            <w:r>
              <w:t>28</w:t>
            </w:r>
            <w:r w:rsidRPr="00814DF6">
              <w:t>%</w:t>
            </w:r>
          </w:p>
        </w:tc>
        <w:tc>
          <w:tcPr>
            <w:tcW w:w="794" w:type="dxa"/>
            <w:tcBorders>
              <w:top w:val="single" w:sz="4" w:space="0" w:color="auto"/>
              <w:left w:val="single" w:sz="4" w:space="0" w:color="auto"/>
              <w:bottom w:val="single" w:sz="4" w:space="0" w:color="auto"/>
            </w:tcBorders>
            <w:shd w:val="clear" w:color="auto" w:fill="auto"/>
            <w:noWrap/>
          </w:tcPr>
          <w:p w14:paraId="26BD9E4F" w14:textId="77777777" w:rsidR="00212AB8" w:rsidRPr="00882097" w:rsidRDefault="00212AB8" w:rsidP="00212AB8">
            <w:pPr>
              <w:pStyle w:val="TableCell2-2Break"/>
            </w:pPr>
          </w:p>
        </w:tc>
        <w:tc>
          <w:tcPr>
            <w:tcW w:w="737" w:type="dxa"/>
            <w:tcBorders>
              <w:top w:val="single" w:sz="4" w:space="0" w:color="auto"/>
              <w:bottom w:val="single" w:sz="4" w:space="0" w:color="auto"/>
            </w:tcBorders>
            <w:shd w:val="clear" w:color="auto" w:fill="auto"/>
            <w:noWrap/>
          </w:tcPr>
          <w:p w14:paraId="536F10C5" w14:textId="77777777" w:rsidR="00212AB8" w:rsidRPr="00882097" w:rsidRDefault="00212AB8" w:rsidP="00AC23C4">
            <w:pPr>
              <w:pStyle w:val="TableCell2-2Break"/>
              <w:ind w:right="57"/>
              <w:jc w:val="right"/>
            </w:pPr>
            <w:r>
              <w:t>1,097</w:t>
            </w:r>
          </w:p>
        </w:tc>
        <w:tc>
          <w:tcPr>
            <w:tcW w:w="794" w:type="dxa"/>
            <w:tcBorders>
              <w:top w:val="single" w:sz="4" w:space="0" w:color="auto"/>
              <w:bottom w:val="single" w:sz="4" w:space="0" w:color="auto"/>
              <w:right w:val="single" w:sz="4" w:space="0" w:color="auto"/>
            </w:tcBorders>
            <w:shd w:val="clear" w:color="auto" w:fill="auto"/>
            <w:noWrap/>
          </w:tcPr>
          <w:p w14:paraId="66E327C3" w14:textId="77777777" w:rsidR="00212AB8" w:rsidRPr="00B9371C" w:rsidRDefault="00212AB8" w:rsidP="00AC23C4">
            <w:pPr>
              <w:pStyle w:val="TableCell2-2Break"/>
              <w:ind w:right="57"/>
              <w:jc w:val="right"/>
              <w:rPr>
                <w:rStyle w:val="ChUnderl"/>
              </w:rPr>
            </w:pPr>
            <w:r w:rsidRPr="00B9371C">
              <w:rPr>
                <w:rStyle w:val="ChUnderl"/>
              </w:rPr>
              <w:t>72%</w:t>
            </w:r>
          </w:p>
        </w:tc>
        <w:tc>
          <w:tcPr>
            <w:tcW w:w="737" w:type="dxa"/>
            <w:tcBorders>
              <w:top w:val="single" w:sz="4" w:space="0" w:color="auto"/>
              <w:left w:val="single" w:sz="4" w:space="0" w:color="auto"/>
              <w:bottom w:val="single" w:sz="4" w:space="0" w:color="auto"/>
              <w:right w:val="nil"/>
            </w:tcBorders>
            <w:shd w:val="clear" w:color="auto" w:fill="auto"/>
            <w:noWrap/>
          </w:tcPr>
          <w:p w14:paraId="337947A5" w14:textId="77777777" w:rsidR="00212AB8" w:rsidRPr="00FA70B4" w:rsidRDefault="00212AB8" w:rsidP="00AC23C4">
            <w:pPr>
              <w:pStyle w:val="TableCell2-2Break"/>
              <w:ind w:right="57"/>
              <w:jc w:val="right"/>
            </w:pPr>
            <w:r>
              <w:t>1,532</w:t>
            </w:r>
          </w:p>
        </w:tc>
      </w:tr>
      <w:tr w:rsidR="00AC23C4" w:rsidRPr="00882097" w14:paraId="68FBBF2C" w14:textId="77777777" w:rsidTr="00A816A5">
        <w:tblPrEx>
          <w:tblBorders>
            <w:insideH w:val="single" w:sz="4" w:space="0" w:color="auto"/>
            <w:insideV w:val="single" w:sz="4" w:space="0" w:color="auto"/>
          </w:tblBorders>
        </w:tblPrEx>
        <w:tc>
          <w:tcPr>
            <w:tcW w:w="538" w:type="dxa"/>
            <w:tcBorders>
              <w:left w:val="nil"/>
            </w:tcBorders>
            <w:shd w:val="clear" w:color="auto" w:fill="auto"/>
            <w:noWrap/>
          </w:tcPr>
          <w:p w14:paraId="77F673F2" w14:textId="77777777" w:rsidR="00212AB8" w:rsidRPr="0099608C" w:rsidRDefault="00212AB8" w:rsidP="00212AB8">
            <w:pPr>
              <w:pStyle w:val="TableCell2-2"/>
              <w:rPr>
                <w:rStyle w:val="ChSmallCaps"/>
              </w:rPr>
            </w:pPr>
            <w:r w:rsidRPr="0099608C">
              <w:rPr>
                <w:rStyle w:val="ChSmallCaps"/>
              </w:rPr>
              <w:t>2sg</w:t>
            </w:r>
          </w:p>
        </w:tc>
        <w:tc>
          <w:tcPr>
            <w:tcW w:w="964" w:type="dxa"/>
            <w:tcBorders>
              <w:right w:val="nil"/>
            </w:tcBorders>
            <w:shd w:val="clear" w:color="auto" w:fill="auto"/>
            <w:noWrap/>
          </w:tcPr>
          <w:p w14:paraId="44CB0AF7" w14:textId="77777777" w:rsidR="00212AB8" w:rsidRPr="00EC6E03" w:rsidRDefault="00212AB8" w:rsidP="00212AB8">
            <w:pPr>
              <w:pStyle w:val="TableCell2-2"/>
              <w:rPr>
                <w:rStyle w:val="ChItalBold"/>
              </w:rPr>
            </w:pPr>
            <w:r>
              <w:rPr>
                <w:rStyle w:val="ChItalBold"/>
              </w:rPr>
              <w:t>ko</w:t>
            </w:r>
          </w:p>
        </w:tc>
        <w:tc>
          <w:tcPr>
            <w:tcW w:w="737" w:type="dxa"/>
            <w:tcBorders>
              <w:left w:val="nil"/>
              <w:right w:val="nil"/>
            </w:tcBorders>
            <w:shd w:val="clear" w:color="auto" w:fill="auto"/>
            <w:noWrap/>
          </w:tcPr>
          <w:p w14:paraId="3C708FE8" w14:textId="77777777" w:rsidR="00212AB8" w:rsidRPr="00882097" w:rsidRDefault="00212AB8" w:rsidP="00212AB8">
            <w:pPr>
              <w:pStyle w:val="TableCell2-2"/>
              <w:rPr>
                <w:lang w:eastAsia="en-US"/>
              </w:rPr>
            </w:pPr>
          </w:p>
        </w:tc>
        <w:tc>
          <w:tcPr>
            <w:tcW w:w="794" w:type="dxa"/>
            <w:tcBorders>
              <w:left w:val="nil"/>
              <w:right w:val="nil"/>
            </w:tcBorders>
            <w:shd w:val="clear" w:color="auto" w:fill="auto"/>
            <w:noWrap/>
          </w:tcPr>
          <w:p w14:paraId="454D7985" w14:textId="77777777" w:rsidR="00212AB8" w:rsidRPr="00814DF6" w:rsidRDefault="00212AB8" w:rsidP="00212AB8">
            <w:pPr>
              <w:pStyle w:val="TableCell2-2"/>
            </w:pPr>
          </w:p>
        </w:tc>
        <w:tc>
          <w:tcPr>
            <w:tcW w:w="794" w:type="dxa"/>
            <w:tcBorders>
              <w:left w:val="nil"/>
              <w:right w:val="nil"/>
            </w:tcBorders>
            <w:shd w:val="clear" w:color="auto" w:fill="auto"/>
            <w:noWrap/>
          </w:tcPr>
          <w:p w14:paraId="483BACAC" w14:textId="77777777" w:rsidR="00212AB8" w:rsidRPr="00EC6E03" w:rsidRDefault="00212AB8" w:rsidP="00212AB8">
            <w:pPr>
              <w:pStyle w:val="TableCell2-2"/>
              <w:rPr>
                <w:rStyle w:val="ChItalBold"/>
              </w:rPr>
            </w:pPr>
          </w:p>
        </w:tc>
        <w:tc>
          <w:tcPr>
            <w:tcW w:w="737" w:type="dxa"/>
            <w:tcBorders>
              <w:left w:val="nil"/>
              <w:right w:val="nil"/>
            </w:tcBorders>
            <w:shd w:val="clear" w:color="auto" w:fill="auto"/>
            <w:noWrap/>
          </w:tcPr>
          <w:p w14:paraId="345C15A8" w14:textId="77777777" w:rsidR="00212AB8" w:rsidRPr="00882097" w:rsidRDefault="00212AB8" w:rsidP="00212AB8">
            <w:pPr>
              <w:pStyle w:val="TableCell2-2"/>
              <w:rPr>
                <w:lang w:eastAsia="en-US"/>
              </w:rPr>
            </w:pPr>
          </w:p>
        </w:tc>
        <w:tc>
          <w:tcPr>
            <w:tcW w:w="794" w:type="dxa"/>
            <w:tcBorders>
              <w:left w:val="nil"/>
            </w:tcBorders>
            <w:shd w:val="clear" w:color="auto" w:fill="auto"/>
            <w:noWrap/>
          </w:tcPr>
          <w:p w14:paraId="4BB79955" w14:textId="77777777" w:rsidR="00212AB8" w:rsidRPr="00814DF6" w:rsidRDefault="00212AB8" w:rsidP="00212AB8">
            <w:pPr>
              <w:pStyle w:val="TableCell2-2"/>
            </w:pPr>
          </w:p>
        </w:tc>
        <w:tc>
          <w:tcPr>
            <w:tcW w:w="737" w:type="dxa"/>
            <w:tcBorders>
              <w:right w:val="nil"/>
            </w:tcBorders>
            <w:shd w:val="clear" w:color="auto" w:fill="auto"/>
            <w:noWrap/>
          </w:tcPr>
          <w:p w14:paraId="5D8240C5" w14:textId="77777777" w:rsidR="00212AB8" w:rsidRPr="00FA70B4" w:rsidRDefault="00212AB8" w:rsidP="00AC23C4">
            <w:pPr>
              <w:pStyle w:val="TableCell2-2Break"/>
              <w:ind w:right="57"/>
              <w:jc w:val="right"/>
            </w:pPr>
            <w:r>
              <w:t>160</w:t>
            </w:r>
          </w:p>
        </w:tc>
      </w:tr>
      <w:tr w:rsidR="00AC23C4" w:rsidRPr="00882097" w14:paraId="537400A6" w14:textId="77777777" w:rsidTr="00A816A5">
        <w:tblPrEx>
          <w:tblBorders>
            <w:insideH w:val="single" w:sz="4" w:space="0" w:color="auto"/>
            <w:insideV w:val="single" w:sz="4" w:space="0" w:color="auto"/>
          </w:tblBorders>
        </w:tblPrEx>
        <w:tc>
          <w:tcPr>
            <w:tcW w:w="538" w:type="dxa"/>
            <w:tcBorders>
              <w:left w:val="nil"/>
              <w:right w:val="nil"/>
            </w:tcBorders>
            <w:shd w:val="clear" w:color="auto" w:fill="auto"/>
            <w:noWrap/>
          </w:tcPr>
          <w:p w14:paraId="1CE1F39F" w14:textId="77777777" w:rsidR="00212AB8" w:rsidRPr="00882097" w:rsidRDefault="00212AB8" w:rsidP="00212AB8">
            <w:pPr>
              <w:pStyle w:val="TableCell2-2Break"/>
            </w:pPr>
          </w:p>
        </w:tc>
        <w:tc>
          <w:tcPr>
            <w:tcW w:w="964" w:type="dxa"/>
            <w:tcBorders>
              <w:left w:val="nil"/>
              <w:right w:val="nil"/>
            </w:tcBorders>
            <w:shd w:val="clear" w:color="auto" w:fill="auto"/>
            <w:noWrap/>
          </w:tcPr>
          <w:p w14:paraId="234BDF2C" w14:textId="77777777" w:rsidR="00212AB8" w:rsidRPr="00DE00A5" w:rsidRDefault="00212AB8" w:rsidP="00212AB8">
            <w:pPr>
              <w:pStyle w:val="TableCell2-2Break"/>
            </w:pPr>
            <w:r w:rsidRPr="00DE00A5">
              <w:t>Total</w:t>
            </w:r>
          </w:p>
        </w:tc>
        <w:tc>
          <w:tcPr>
            <w:tcW w:w="737" w:type="dxa"/>
            <w:tcBorders>
              <w:left w:val="nil"/>
              <w:right w:val="nil"/>
            </w:tcBorders>
            <w:shd w:val="clear" w:color="auto" w:fill="auto"/>
            <w:noWrap/>
          </w:tcPr>
          <w:p w14:paraId="30BD6E9B" w14:textId="77777777" w:rsidR="00212AB8" w:rsidRPr="00882097" w:rsidRDefault="00212AB8" w:rsidP="00AC23C4">
            <w:pPr>
              <w:pStyle w:val="TableCell2-2Break"/>
              <w:ind w:right="57"/>
              <w:jc w:val="right"/>
            </w:pPr>
          </w:p>
        </w:tc>
        <w:tc>
          <w:tcPr>
            <w:tcW w:w="794" w:type="dxa"/>
            <w:tcBorders>
              <w:left w:val="nil"/>
              <w:right w:val="nil"/>
            </w:tcBorders>
            <w:shd w:val="clear" w:color="auto" w:fill="auto"/>
            <w:noWrap/>
          </w:tcPr>
          <w:p w14:paraId="6E48FF0E" w14:textId="77777777" w:rsidR="00212AB8" w:rsidRPr="00814DF6" w:rsidRDefault="00212AB8" w:rsidP="00AC23C4">
            <w:pPr>
              <w:pStyle w:val="TableCell2-2Break"/>
              <w:ind w:right="57"/>
              <w:jc w:val="right"/>
            </w:pPr>
          </w:p>
        </w:tc>
        <w:tc>
          <w:tcPr>
            <w:tcW w:w="794" w:type="dxa"/>
            <w:tcBorders>
              <w:left w:val="nil"/>
              <w:right w:val="nil"/>
            </w:tcBorders>
            <w:shd w:val="clear" w:color="auto" w:fill="auto"/>
            <w:noWrap/>
          </w:tcPr>
          <w:p w14:paraId="016DB89F" w14:textId="77777777" w:rsidR="00212AB8" w:rsidRPr="00882097" w:rsidRDefault="00212AB8" w:rsidP="00212AB8">
            <w:pPr>
              <w:pStyle w:val="TableCell2-2Break"/>
            </w:pPr>
          </w:p>
        </w:tc>
        <w:tc>
          <w:tcPr>
            <w:tcW w:w="737" w:type="dxa"/>
            <w:tcBorders>
              <w:left w:val="nil"/>
              <w:right w:val="nil"/>
            </w:tcBorders>
            <w:shd w:val="clear" w:color="auto" w:fill="auto"/>
            <w:noWrap/>
          </w:tcPr>
          <w:p w14:paraId="69505B0A" w14:textId="77777777" w:rsidR="00212AB8" w:rsidRPr="00882097" w:rsidRDefault="00212AB8" w:rsidP="00AC23C4">
            <w:pPr>
              <w:pStyle w:val="TableCell2-2Break"/>
              <w:ind w:right="57"/>
              <w:jc w:val="right"/>
            </w:pPr>
          </w:p>
        </w:tc>
        <w:tc>
          <w:tcPr>
            <w:tcW w:w="794" w:type="dxa"/>
            <w:tcBorders>
              <w:left w:val="nil"/>
            </w:tcBorders>
            <w:shd w:val="clear" w:color="auto" w:fill="auto"/>
            <w:noWrap/>
          </w:tcPr>
          <w:p w14:paraId="4AC18013" w14:textId="77777777" w:rsidR="00212AB8" w:rsidRPr="00814DF6" w:rsidRDefault="00212AB8" w:rsidP="00AC23C4">
            <w:pPr>
              <w:pStyle w:val="TableCell2-2Break"/>
              <w:ind w:right="57"/>
              <w:jc w:val="right"/>
            </w:pPr>
          </w:p>
        </w:tc>
        <w:tc>
          <w:tcPr>
            <w:tcW w:w="737" w:type="dxa"/>
            <w:tcBorders>
              <w:right w:val="nil"/>
            </w:tcBorders>
            <w:shd w:val="clear" w:color="auto" w:fill="auto"/>
            <w:noWrap/>
          </w:tcPr>
          <w:p w14:paraId="7C5B3E5A" w14:textId="77777777" w:rsidR="00212AB8" w:rsidRPr="00FA70B4" w:rsidRDefault="00212AB8" w:rsidP="00AC23C4">
            <w:pPr>
              <w:pStyle w:val="TableCell2-2Break"/>
              <w:ind w:right="57"/>
              <w:jc w:val="right"/>
            </w:pPr>
            <w:r>
              <w:t>1,692</w:t>
            </w:r>
          </w:p>
        </w:tc>
      </w:tr>
    </w:tbl>
    <w:p w14:paraId="2449C72F" w14:textId="1A26D551" w:rsidR="00212AB8" w:rsidRDefault="006130AD" w:rsidP="00D03962">
      <w:pPr>
        <w:pStyle w:val="Body0010after05before"/>
      </w:pPr>
      <w:r>
        <w:t xml:space="preserve">In </w:t>
      </w:r>
      <w:r w:rsidR="00212AB8">
        <w:fldChar w:fldCharType="begin"/>
      </w:r>
      <w:r w:rsidR="00212AB8">
        <w:instrText xml:space="preserve"> REF _Ref351393879 \h </w:instrText>
      </w:r>
      <w:r w:rsidR="00212AB8">
        <w:fldChar w:fldCharType="separate"/>
      </w:r>
      <w:r w:rsidR="00154D81" w:rsidRPr="007A0BC8">
        <w:t>(</w:t>
      </w:r>
      <w:r w:rsidR="00154D81">
        <w:rPr>
          <w:noProof/>
        </w:rPr>
        <w:t>25</w:t>
      </w:r>
      <w:r w:rsidR="00154D81" w:rsidRPr="007A0BC8">
        <w:t>)</w:t>
      </w:r>
      <w:r w:rsidR="00212AB8">
        <w:fldChar w:fldCharType="end"/>
      </w:r>
      <w:r w:rsidR="00212AB8">
        <w:t xml:space="preserve">, one possessive construction is presented in context with long </w:t>
      </w:r>
      <w:r w:rsidR="00212AB8" w:rsidRPr="005748B3">
        <w:rPr>
          <w:rStyle w:val="ChItalBold"/>
        </w:rPr>
        <w:t>dia</w:t>
      </w:r>
      <w:r w:rsidR="00212AB8">
        <w:t xml:space="preserve"> </w:t>
      </w:r>
      <w:r w:rsidR="00B7093A">
        <w:t>‘</w:t>
      </w:r>
      <w:r w:rsidR="00212AB8" w:rsidRPr="0099608C">
        <w:rPr>
          <w:rStyle w:val="ChSmallCaps"/>
        </w:rPr>
        <w:t>3sg</w:t>
      </w:r>
      <w:r w:rsidR="00B7093A">
        <w:t>’</w:t>
      </w:r>
      <w:r w:rsidR="00212AB8">
        <w:t xml:space="preserve"> taking the possessor slot in </w:t>
      </w:r>
      <w:r w:rsidR="00212AB8">
        <w:fldChar w:fldCharType="begin"/>
      </w:r>
      <w:r w:rsidR="00212AB8">
        <w:instrText xml:space="preserve"> REF _Ref351393879 \h </w:instrText>
      </w:r>
      <w:r w:rsidR="00212AB8">
        <w:fldChar w:fldCharType="separate"/>
      </w:r>
      <w:r w:rsidR="00154D81" w:rsidRPr="007A0BC8">
        <w:t>(</w:t>
      </w:r>
      <w:r w:rsidR="00154D81">
        <w:rPr>
          <w:noProof/>
        </w:rPr>
        <w:t>25</w:t>
      </w:r>
      <w:r w:rsidR="00154D81" w:rsidRPr="007A0BC8">
        <w:t>)</w:t>
      </w:r>
      <w:r w:rsidR="00212AB8">
        <w:fldChar w:fldCharType="end"/>
      </w:r>
      <w:r w:rsidR="00212AB8">
        <w:t xml:space="preserve">. (For a detailed discussion of adnominal possessive constructions see </w:t>
      </w:r>
      <w:r w:rsidR="009A01AA">
        <w:t xml:space="preserve">Chapter </w:t>
      </w:r>
      <w:r w:rsidR="009A01AA">
        <w:fldChar w:fldCharType="begin"/>
      </w:r>
      <w:r w:rsidR="009A01AA">
        <w:instrText xml:space="preserve"> REF _Ref358725848 \w \h </w:instrText>
      </w:r>
      <w:r w:rsidR="009A01AA">
        <w:fldChar w:fldCharType="separate"/>
      </w:r>
      <w:r w:rsidR="00154D81">
        <w:rPr>
          <w:cs/>
        </w:rPr>
        <w:t>‎</w:t>
      </w:r>
      <w:r w:rsidR="00154D81">
        <w:t>9</w:t>
      </w:r>
      <w:r w:rsidR="009A01AA">
        <w:fldChar w:fldCharType="end"/>
      </w:r>
      <w:r w:rsidR="00212AB8">
        <w:t>.)</w:t>
      </w:r>
    </w:p>
    <w:tbl>
      <w:tblPr>
        <w:tblW w:w="6637" w:type="dxa"/>
        <w:tblCellMar>
          <w:left w:w="42" w:type="dxa"/>
          <w:right w:w="42" w:type="dxa"/>
        </w:tblCellMar>
        <w:tblLook w:val="01E0" w:firstRow="1" w:lastRow="1" w:firstColumn="1" w:lastColumn="1" w:noHBand="0" w:noVBand="0"/>
      </w:tblPr>
      <w:tblGrid>
        <w:gridCol w:w="709"/>
        <w:gridCol w:w="868"/>
        <w:gridCol w:w="464"/>
        <w:gridCol w:w="542"/>
        <w:gridCol w:w="804"/>
        <w:gridCol w:w="606"/>
        <w:gridCol w:w="465"/>
        <w:gridCol w:w="594"/>
        <w:gridCol w:w="605"/>
        <w:gridCol w:w="331"/>
        <w:gridCol w:w="649"/>
      </w:tblGrid>
      <w:tr w:rsidR="00AC23C4" w:rsidRPr="00414A9C" w14:paraId="6A52A33C" w14:textId="77777777" w:rsidTr="00840471">
        <w:tc>
          <w:tcPr>
            <w:tcW w:w="709" w:type="dxa"/>
            <w:shd w:val="clear" w:color="auto" w:fill="auto"/>
          </w:tcPr>
          <w:p w14:paraId="3D6B189C" w14:textId="77777777" w:rsidR="00212AB8" w:rsidRPr="00977318" w:rsidRDefault="00212AB8" w:rsidP="00212AB8">
            <w:pPr>
              <w:pStyle w:val="O0Nwnext"/>
            </w:pPr>
            <w:bookmarkStart w:id="2868" w:name="_Ref351393879"/>
            <w:r w:rsidRPr="007A0BC8">
              <w:t>(</w:t>
            </w:r>
            <w:fldSimple w:instr=" SEQ ( \* ARABIC \s 1 ">
              <w:r w:rsidR="00154D81">
                <w:rPr>
                  <w:noProof/>
                </w:rPr>
                <w:t>25</w:t>
              </w:r>
            </w:fldSimple>
            <w:r w:rsidRPr="007A0BC8">
              <w:t>)</w:t>
            </w:r>
            <w:bookmarkEnd w:id="2868"/>
          </w:p>
        </w:tc>
        <w:tc>
          <w:tcPr>
            <w:tcW w:w="868" w:type="dxa"/>
            <w:shd w:val="clear" w:color="auto" w:fill="auto"/>
          </w:tcPr>
          <w:p w14:paraId="509BFDE6" w14:textId="77777777" w:rsidR="00212AB8" w:rsidRPr="00CA2ED5" w:rsidRDefault="00212AB8" w:rsidP="00212AB8">
            <w:pPr>
              <w:pStyle w:val="Text"/>
            </w:pPr>
            <w:r w:rsidRPr="00CA2ED5">
              <w:t>nanti</w:t>
            </w:r>
          </w:p>
        </w:tc>
        <w:tc>
          <w:tcPr>
            <w:tcW w:w="464" w:type="dxa"/>
            <w:shd w:val="clear" w:color="auto" w:fill="auto"/>
          </w:tcPr>
          <w:p w14:paraId="0B68499C" w14:textId="77777777" w:rsidR="00212AB8" w:rsidRPr="00C7654D" w:rsidRDefault="00212AB8" w:rsidP="00212AB8">
            <w:pPr>
              <w:pStyle w:val="Text"/>
              <w:rPr>
                <w:rStyle w:val="ChBlueBold"/>
              </w:rPr>
            </w:pPr>
            <w:r w:rsidRPr="00C7654D">
              <w:rPr>
                <w:rStyle w:val="ChBlueBold"/>
              </w:rPr>
              <w:t>dia</w:t>
            </w:r>
          </w:p>
        </w:tc>
        <w:tc>
          <w:tcPr>
            <w:tcW w:w="542" w:type="dxa"/>
            <w:shd w:val="clear" w:color="auto" w:fill="auto"/>
          </w:tcPr>
          <w:p w14:paraId="3ADC8C1C" w14:textId="77777777" w:rsidR="00212AB8" w:rsidRPr="00C7654D" w:rsidRDefault="00212AB8" w:rsidP="00212AB8">
            <w:pPr>
              <w:pStyle w:val="Text"/>
              <w:rPr>
                <w:rStyle w:val="ChBlueBold"/>
              </w:rPr>
            </w:pPr>
            <w:r w:rsidRPr="00C7654D">
              <w:rPr>
                <w:rStyle w:val="ChBlueBold"/>
              </w:rPr>
              <w:t>pu</w:t>
            </w:r>
          </w:p>
        </w:tc>
        <w:tc>
          <w:tcPr>
            <w:tcW w:w="804" w:type="dxa"/>
            <w:shd w:val="clear" w:color="auto" w:fill="auto"/>
          </w:tcPr>
          <w:p w14:paraId="39F7EEFB" w14:textId="77777777" w:rsidR="00212AB8" w:rsidRPr="00C7654D" w:rsidRDefault="00212AB8" w:rsidP="00212AB8">
            <w:pPr>
              <w:pStyle w:val="Text"/>
              <w:rPr>
                <w:rStyle w:val="ChBlueBold"/>
              </w:rPr>
            </w:pPr>
            <w:r w:rsidRPr="00C7654D">
              <w:rPr>
                <w:rStyle w:val="ChBlueBold"/>
              </w:rPr>
              <w:t>maytua</w:t>
            </w:r>
          </w:p>
        </w:tc>
        <w:tc>
          <w:tcPr>
            <w:tcW w:w="606" w:type="dxa"/>
            <w:shd w:val="clear" w:color="auto" w:fill="auto"/>
          </w:tcPr>
          <w:p w14:paraId="7797E0BB" w14:textId="77777777" w:rsidR="00212AB8" w:rsidRPr="00CA2ED5" w:rsidRDefault="00212AB8" w:rsidP="00212AB8">
            <w:pPr>
              <w:pStyle w:val="Text"/>
            </w:pPr>
            <w:r w:rsidRPr="00CA2ED5">
              <w:t>tanya</w:t>
            </w:r>
            <w:r>
              <w:t>,</w:t>
            </w:r>
          </w:p>
        </w:tc>
        <w:tc>
          <w:tcPr>
            <w:tcW w:w="465" w:type="dxa"/>
            <w:shd w:val="clear" w:color="auto" w:fill="auto"/>
          </w:tcPr>
          <w:p w14:paraId="18956610" w14:textId="77777777" w:rsidR="00212AB8" w:rsidRPr="00CA2ED5" w:rsidRDefault="00212AB8" w:rsidP="00212AB8">
            <w:pPr>
              <w:pStyle w:val="Text"/>
            </w:pPr>
            <w:r w:rsidRPr="00CA2ED5">
              <w:t>ko</w:t>
            </w:r>
          </w:p>
        </w:tc>
        <w:tc>
          <w:tcPr>
            <w:tcW w:w="594" w:type="dxa"/>
            <w:shd w:val="clear" w:color="auto" w:fill="auto"/>
          </w:tcPr>
          <w:p w14:paraId="36793EAB" w14:textId="77777777" w:rsidR="00212AB8" w:rsidRPr="00CA2ED5" w:rsidRDefault="00212AB8" w:rsidP="00212AB8">
            <w:pPr>
              <w:pStyle w:val="Text"/>
            </w:pPr>
            <w:r w:rsidRPr="00CA2ED5">
              <w:t>dapat</w:t>
            </w:r>
          </w:p>
        </w:tc>
        <w:tc>
          <w:tcPr>
            <w:tcW w:w="605" w:type="dxa"/>
            <w:shd w:val="clear" w:color="auto" w:fill="auto"/>
          </w:tcPr>
          <w:p w14:paraId="6465EB34" w14:textId="77777777" w:rsidR="00212AB8" w:rsidRPr="00CA2ED5" w:rsidRDefault="00212AB8" w:rsidP="00212AB8">
            <w:pPr>
              <w:pStyle w:val="Text"/>
            </w:pPr>
            <w:r w:rsidRPr="00CA2ED5">
              <w:t>ikan</w:t>
            </w:r>
            <w:r w:rsidR="00F13B8C">
              <w:t>g</w:t>
            </w:r>
          </w:p>
        </w:tc>
        <w:tc>
          <w:tcPr>
            <w:tcW w:w="331" w:type="dxa"/>
            <w:shd w:val="clear" w:color="auto" w:fill="auto"/>
          </w:tcPr>
          <w:p w14:paraId="34FD15DD" w14:textId="77777777" w:rsidR="00212AB8" w:rsidRPr="00CA2ED5" w:rsidRDefault="00212AB8" w:rsidP="00212AB8">
            <w:pPr>
              <w:pStyle w:val="Text"/>
            </w:pPr>
            <w:r w:rsidRPr="00CA2ED5">
              <w:t>di</w:t>
            </w:r>
          </w:p>
        </w:tc>
        <w:tc>
          <w:tcPr>
            <w:tcW w:w="649" w:type="dxa"/>
            <w:shd w:val="clear" w:color="auto" w:fill="auto"/>
          </w:tcPr>
          <w:p w14:paraId="6C3C8F4E" w14:textId="77777777" w:rsidR="00212AB8" w:rsidRPr="00CA2ED5" w:rsidRDefault="00212AB8" w:rsidP="00212AB8">
            <w:pPr>
              <w:pStyle w:val="Text"/>
            </w:pPr>
            <w:r>
              <w:t>mana</w:t>
            </w:r>
          </w:p>
        </w:tc>
      </w:tr>
      <w:tr w:rsidR="00AC23C4" w:rsidRPr="00AC23C4" w14:paraId="0AAC3F75" w14:textId="77777777" w:rsidTr="00840471">
        <w:tc>
          <w:tcPr>
            <w:tcW w:w="709" w:type="dxa"/>
            <w:shd w:val="clear" w:color="auto" w:fill="auto"/>
          </w:tcPr>
          <w:p w14:paraId="7F4D3765" w14:textId="77777777" w:rsidR="00212AB8" w:rsidRPr="00C7654D" w:rsidRDefault="00212AB8" w:rsidP="00212AB8">
            <w:pPr>
              <w:pStyle w:val="GlossEng"/>
            </w:pPr>
          </w:p>
        </w:tc>
        <w:tc>
          <w:tcPr>
            <w:tcW w:w="868" w:type="dxa"/>
            <w:shd w:val="clear" w:color="auto" w:fill="auto"/>
          </w:tcPr>
          <w:p w14:paraId="50530E88" w14:textId="456DBE62" w:rsidR="00212AB8" w:rsidRPr="00CA2ED5" w:rsidRDefault="00840471" w:rsidP="00212AB8">
            <w:pPr>
              <w:pStyle w:val="GlossEng"/>
            </w:pPr>
            <w:r>
              <w:t>very.soon</w:t>
            </w:r>
          </w:p>
        </w:tc>
        <w:tc>
          <w:tcPr>
            <w:tcW w:w="464" w:type="dxa"/>
            <w:shd w:val="clear" w:color="auto" w:fill="auto"/>
          </w:tcPr>
          <w:p w14:paraId="1D616687" w14:textId="77777777" w:rsidR="00212AB8" w:rsidRPr="0099608C" w:rsidRDefault="00212AB8" w:rsidP="00212AB8">
            <w:pPr>
              <w:pStyle w:val="GlossEng"/>
              <w:rPr>
                <w:rStyle w:val="ChSmallCaps"/>
              </w:rPr>
            </w:pPr>
            <w:r w:rsidRPr="0099608C">
              <w:rPr>
                <w:rStyle w:val="ChSmallCaps"/>
              </w:rPr>
              <w:t>3sg</w:t>
            </w:r>
          </w:p>
        </w:tc>
        <w:tc>
          <w:tcPr>
            <w:tcW w:w="542" w:type="dxa"/>
            <w:shd w:val="clear" w:color="auto" w:fill="auto"/>
          </w:tcPr>
          <w:p w14:paraId="3CA70AD5" w14:textId="77777777" w:rsidR="00212AB8" w:rsidRPr="0099608C" w:rsidRDefault="00212AB8" w:rsidP="00212AB8">
            <w:pPr>
              <w:pStyle w:val="GlossEng"/>
              <w:rPr>
                <w:rStyle w:val="ChSmallCaps"/>
              </w:rPr>
            </w:pPr>
            <w:r w:rsidRPr="0099608C">
              <w:rPr>
                <w:rStyle w:val="ChSmallCaps"/>
              </w:rPr>
              <w:t>poss</w:t>
            </w:r>
          </w:p>
        </w:tc>
        <w:tc>
          <w:tcPr>
            <w:tcW w:w="804" w:type="dxa"/>
            <w:shd w:val="clear" w:color="auto" w:fill="auto"/>
          </w:tcPr>
          <w:p w14:paraId="6F575349" w14:textId="77777777" w:rsidR="00212AB8" w:rsidRPr="00CA2ED5" w:rsidRDefault="00212AB8" w:rsidP="00212AB8">
            <w:pPr>
              <w:pStyle w:val="GlossEng"/>
            </w:pPr>
            <w:r w:rsidRPr="00CA2ED5">
              <w:t>wife</w:t>
            </w:r>
          </w:p>
        </w:tc>
        <w:tc>
          <w:tcPr>
            <w:tcW w:w="606" w:type="dxa"/>
            <w:shd w:val="clear" w:color="auto" w:fill="auto"/>
          </w:tcPr>
          <w:p w14:paraId="0423036C" w14:textId="77777777" w:rsidR="00212AB8" w:rsidRPr="00CA2ED5" w:rsidRDefault="00212AB8" w:rsidP="00212AB8">
            <w:pPr>
              <w:pStyle w:val="GlossEng"/>
            </w:pPr>
            <w:r w:rsidRPr="00CA2ED5">
              <w:t>ask</w:t>
            </w:r>
          </w:p>
        </w:tc>
        <w:tc>
          <w:tcPr>
            <w:tcW w:w="465" w:type="dxa"/>
            <w:shd w:val="clear" w:color="auto" w:fill="auto"/>
          </w:tcPr>
          <w:p w14:paraId="4E46E8ED" w14:textId="77777777" w:rsidR="00212AB8" w:rsidRPr="0099608C" w:rsidRDefault="00212AB8" w:rsidP="00212AB8">
            <w:pPr>
              <w:pStyle w:val="GlossEng"/>
              <w:rPr>
                <w:rStyle w:val="ChSmallCaps"/>
              </w:rPr>
            </w:pPr>
            <w:r w:rsidRPr="0099608C">
              <w:rPr>
                <w:rStyle w:val="ChSmallCaps"/>
              </w:rPr>
              <w:t>2sg</w:t>
            </w:r>
          </w:p>
        </w:tc>
        <w:tc>
          <w:tcPr>
            <w:tcW w:w="594" w:type="dxa"/>
            <w:shd w:val="clear" w:color="auto" w:fill="auto"/>
          </w:tcPr>
          <w:p w14:paraId="1162A9C3" w14:textId="77777777" w:rsidR="00212AB8" w:rsidRPr="00CA2ED5" w:rsidRDefault="00212AB8" w:rsidP="00212AB8">
            <w:pPr>
              <w:pStyle w:val="GlossEng"/>
            </w:pPr>
            <w:r w:rsidRPr="00CA2ED5">
              <w:t>get</w:t>
            </w:r>
          </w:p>
        </w:tc>
        <w:tc>
          <w:tcPr>
            <w:tcW w:w="605" w:type="dxa"/>
            <w:shd w:val="clear" w:color="auto" w:fill="auto"/>
          </w:tcPr>
          <w:p w14:paraId="11175344" w14:textId="77777777" w:rsidR="00212AB8" w:rsidRPr="00CA2ED5" w:rsidRDefault="00212AB8" w:rsidP="00212AB8">
            <w:pPr>
              <w:pStyle w:val="GlossEng"/>
            </w:pPr>
            <w:r w:rsidRPr="00CA2ED5">
              <w:t>fish</w:t>
            </w:r>
          </w:p>
        </w:tc>
        <w:tc>
          <w:tcPr>
            <w:tcW w:w="331" w:type="dxa"/>
            <w:shd w:val="clear" w:color="auto" w:fill="auto"/>
          </w:tcPr>
          <w:p w14:paraId="46E21EBC" w14:textId="77777777" w:rsidR="00212AB8" w:rsidRPr="00CA2ED5" w:rsidRDefault="00212AB8" w:rsidP="00212AB8">
            <w:pPr>
              <w:pStyle w:val="GlossEng"/>
            </w:pPr>
            <w:r w:rsidRPr="00CA2ED5">
              <w:t>at</w:t>
            </w:r>
          </w:p>
        </w:tc>
        <w:tc>
          <w:tcPr>
            <w:tcW w:w="649" w:type="dxa"/>
            <w:shd w:val="clear" w:color="auto" w:fill="auto"/>
          </w:tcPr>
          <w:p w14:paraId="6BC1F3A0" w14:textId="77777777" w:rsidR="00212AB8" w:rsidRPr="00CA2ED5" w:rsidRDefault="00212AB8" w:rsidP="00212AB8">
            <w:pPr>
              <w:pStyle w:val="GlossEng"/>
            </w:pPr>
            <w:r>
              <w:t>where</w:t>
            </w:r>
          </w:p>
        </w:tc>
      </w:tr>
    </w:tbl>
    <w:p w14:paraId="0D0B2893" w14:textId="43584636" w:rsidR="00212AB8" w:rsidRDefault="00B7093A" w:rsidP="00212AB8">
      <w:pPr>
        <w:pStyle w:val="FreeTranslEng15pt"/>
      </w:pPr>
      <w:r>
        <w:t>‘</w:t>
      </w:r>
      <w:r w:rsidR="00212AB8">
        <w:t xml:space="preserve">later </w:t>
      </w:r>
      <w:r w:rsidR="00212AB8" w:rsidRPr="00C7654D">
        <w:rPr>
          <w:rStyle w:val="ChBlueBold"/>
        </w:rPr>
        <w:t>his wife</w:t>
      </w:r>
      <w:r w:rsidR="00212AB8">
        <w:t xml:space="preserve"> will ask, </w:t>
      </w:r>
      <w:r>
        <w:t>‘</w:t>
      </w:r>
      <w:r w:rsidR="00212AB8">
        <w:t>where did you get the fish?</w:t>
      </w:r>
      <w:r>
        <w:t>’’</w:t>
      </w:r>
      <w:r w:rsidR="00212AB8">
        <w:t xml:space="preserve"> </w:t>
      </w:r>
      <w:r w:rsidR="00212AB8" w:rsidRPr="00C7654D">
        <w:rPr>
          <w:rStyle w:val="ExampleSource"/>
        </w:rPr>
        <w:t>[080919-004-NP.0062]</w:t>
      </w:r>
    </w:p>
    <w:p w14:paraId="0020444E" w14:textId="77777777" w:rsidR="00212AB8" w:rsidRPr="00856563" w:rsidRDefault="0092149E" w:rsidP="00212AB8">
      <w:pPr>
        <w:pStyle w:val="Heading3"/>
      </w:pPr>
      <w:bookmarkStart w:id="2869" w:name="_Ref288671633"/>
      <w:bookmarkStart w:id="2870" w:name="_Toc342590100"/>
      <w:bookmarkStart w:id="2871" w:name="_Toc351643018"/>
      <w:bookmarkStart w:id="2872" w:name="_Toc367531153"/>
      <w:bookmarkStart w:id="2873" w:name="_Toc440455640"/>
      <w:r>
        <w:t xml:space="preserve">Personal pronouns </w:t>
      </w:r>
      <w:r w:rsidR="00212AB8">
        <w:t xml:space="preserve">in </w:t>
      </w:r>
      <w:r w:rsidR="00212AB8" w:rsidRPr="00856563">
        <w:t>inclusory conjunction constructions</w:t>
      </w:r>
      <w:bookmarkEnd w:id="2869"/>
      <w:bookmarkEnd w:id="2870"/>
      <w:bookmarkEnd w:id="2871"/>
      <w:bookmarkEnd w:id="2872"/>
      <w:bookmarkEnd w:id="2873"/>
    </w:p>
    <w:p w14:paraId="7C5B11AE" w14:textId="1F698290" w:rsidR="00352F20" w:rsidRDefault="00352F20" w:rsidP="00352F20">
      <w:pPr>
        <w:pStyle w:val="Body0000after"/>
      </w:pPr>
      <w:r w:rsidRPr="00856563">
        <w:t xml:space="preserve">Papuan Malay also employs </w:t>
      </w:r>
      <w:r>
        <w:t xml:space="preserve">plural pronouns in </w:t>
      </w:r>
      <w:r w:rsidRPr="00856563">
        <w:t>inclusory conjunction constructions</w:t>
      </w:r>
      <w:r>
        <w:t>, such that ‘</w:t>
      </w:r>
      <w:r w:rsidRPr="0099608C">
        <w:rPr>
          <w:rStyle w:val="ChSmallCaps"/>
        </w:rPr>
        <w:t>pro-pl</w:t>
      </w:r>
      <w:r w:rsidRPr="00856563">
        <w:t xml:space="preserve"> </w:t>
      </w:r>
      <w:r w:rsidRPr="000275F3">
        <w:rPr>
          <w:rStyle w:val="ChItalBold"/>
        </w:rPr>
        <w:t>(</w:t>
      </w:r>
      <w:r>
        <w:rPr>
          <w:rStyle w:val="ChItalBold"/>
        </w:rPr>
        <w:t>dua) dengang</w:t>
      </w:r>
      <w:r>
        <w:t xml:space="preserve"> </w:t>
      </w:r>
      <w:r w:rsidRPr="0099608C">
        <w:rPr>
          <w:rStyle w:val="ChSmallCaps"/>
        </w:rPr>
        <w:t>np</w:t>
      </w:r>
      <w:r>
        <w:t>’ or ‘</w:t>
      </w:r>
      <w:r w:rsidRPr="0099608C">
        <w:rPr>
          <w:rStyle w:val="ChSmallCaps"/>
        </w:rPr>
        <w:t>pro-pl</w:t>
      </w:r>
      <w:r w:rsidRPr="00856563">
        <w:t xml:space="preserve"> </w:t>
      </w:r>
      <w:r>
        <w:t xml:space="preserve">(two) with </w:t>
      </w:r>
      <w:r w:rsidRPr="0099608C">
        <w:rPr>
          <w:rStyle w:val="ChSmallCaps"/>
        </w:rPr>
        <w:t>np</w:t>
      </w:r>
      <w:r>
        <w:t xml:space="preserve">’. The conjunct that designates the entire set is encoded by a plural </w:t>
      </w:r>
      <w:r w:rsidRPr="00856563">
        <w:t>pronoun</w:t>
      </w:r>
      <w:r>
        <w:t xml:space="preserve">. This conjunct </w:t>
      </w:r>
      <w:r w:rsidRPr="00856563">
        <w:t xml:space="preserve">is inclusory in that it </w:t>
      </w:r>
      <w:r>
        <w:t>“</w:t>
      </w:r>
      <w:r w:rsidRPr="00856563">
        <w:t>identifies a set of participants that includes the one or those referred to by the lexical noun phrase</w:t>
      </w:r>
      <w:r>
        <w:t xml:space="preserve">”, adopting </w:t>
      </w:r>
      <w:r w:rsidRPr="00352F20">
        <w:rPr>
          <w:rStyle w:val="Citation"/>
        </w:rPr>
        <w:fldChar w:fldCharType="begin"/>
      </w:r>
      <w:r w:rsidR="003A5B20">
        <w:rPr>
          <w:rStyle w:val="Citation"/>
        </w:rPr>
        <w:instrText>ADDIN CITAVI.PLACEHOLDER 2411e1ff-af72-4d58-8e8f-213f76428f40 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NodGVuYmVyazwvVGV4dD4NCiAgICA8L1RleHRVbml0Pg0KICA8L1RleHRVbml0cz4NCjwvUGxhY2Vob2xkZXI+</w:instrText>
      </w:r>
      <w:r w:rsidRPr="00352F20">
        <w:rPr>
          <w:rStyle w:val="Citation"/>
        </w:rPr>
        <w:fldChar w:fldCharType="separate"/>
      </w:r>
      <w:bookmarkStart w:id="2874" w:name="_CTVP0012411e1ffaf724d588e8f213f76428f40"/>
      <w:r w:rsidR="0092006B">
        <w:rPr>
          <w:rStyle w:val="Citation"/>
        </w:rPr>
        <w:t>Lichtenberk</w:t>
      </w:r>
      <w:bookmarkEnd w:id="2874"/>
      <w:r w:rsidRPr="00352F20">
        <w:rPr>
          <w:rStyle w:val="Citation"/>
        </w:rPr>
        <w:fldChar w:fldCharType="end"/>
      </w:r>
      <w:r w:rsidRPr="00352F20">
        <w:rPr>
          <w:rStyle w:val="Citation"/>
        </w:rPr>
        <w:t xml:space="preserve">’s </w:t>
      </w:r>
      <w:r w:rsidRPr="00352F20">
        <w:rPr>
          <w:rStyle w:val="Citation"/>
        </w:rPr>
        <w:fldChar w:fldCharType="begin"/>
      </w:r>
      <w:r w:rsidR="003A5B20">
        <w:rPr>
          <w:rStyle w:val="Citation"/>
        </w:rPr>
        <w:instrText>ADDIN CITAVI.PLACEHOLDER 54842b45-9e69-49b7-b921-c0b6d01978c4 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wOiAxKTwvVGV4dD4NCiAgICA8L1RleHRVbml0Pg0KICA8L1RleHRVbml0cz4NCjwvUGxhY2Vob2xkZXI+</w:instrText>
      </w:r>
      <w:r w:rsidRPr="00352F20">
        <w:rPr>
          <w:rStyle w:val="Citation"/>
        </w:rPr>
        <w:fldChar w:fldCharType="separate"/>
      </w:r>
      <w:bookmarkStart w:id="2875" w:name="_CTVP00154842b459e6949b7b921c0b6d01978c4"/>
      <w:r w:rsidR="0092006B">
        <w:rPr>
          <w:rStyle w:val="Citation"/>
        </w:rPr>
        <w:t>(2000: 1)</w:t>
      </w:r>
      <w:bookmarkEnd w:id="2875"/>
      <w:r w:rsidRPr="00352F20">
        <w:rPr>
          <w:rStyle w:val="Citation"/>
        </w:rPr>
        <w:fldChar w:fldCharType="end"/>
      </w:r>
      <w:r>
        <w:t xml:space="preserve"> terminology;</w:t>
      </w:r>
      <w:r w:rsidRPr="007F570C">
        <w:t xml:space="preserve"> </w:t>
      </w:r>
      <w:r>
        <w:t xml:space="preserve">hence it is an “inclusory pronoun” </w:t>
      </w:r>
      <w:r>
        <w:rPr>
          <w:rStyle w:val="Citation"/>
        </w:rPr>
        <w:fldChar w:fldCharType="begin"/>
      </w:r>
      <w:r w:rsidR="003A5B20">
        <w:rPr>
          <w:rStyle w:val="Citation"/>
        </w:rPr>
        <w:instrText>ADDIN CITAVI.PLACEHOLDER 6bb51872-c254-4208-b382-46b341322afb PFBsYWNlaG9sZGVyPg0KICA8QWRkSW5WZXJzaW9uPjUuMi4wLjg8L0FkZEluVmVyc2lvbj4NCiAgPElkPjZiYjUxODcyLWMyNTQtNDIwOC1iMzgyLTQ2YjM0MTMyMmFmYjwvSWQ+DQogIDxFbnRyaWVzPg0KICAgIDxFbnRyeT4NCiAgICAgIDxJZD4zNGQ4ODNkYy1lZTI5LTQ5N2EtOTJiOC05MjhmYzI1M2Y2NWQ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A6IDIpPC9UZXh0Pg0KICAgIDwvVGV4dFVuaXQ+DQogIDwvVGV4dFVuaXRzPg0KPC9QbGFjZWhvbGRlcj4=</w:instrText>
      </w:r>
      <w:r>
        <w:rPr>
          <w:rStyle w:val="Citation"/>
        </w:rPr>
        <w:fldChar w:fldCharType="separate"/>
      </w:r>
      <w:bookmarkStart w:id="2876" w:name="_CTVP0016bb51872c2544208b38246b341322afb"/>
      <w:r w:rsidR="0092006B">
        <w:rPr>
          <w:rStyle w:val="Citation"/>
        </w:rPr>
        <w:t>(2000: 2)</w:t>
      </w:r>
      <w:bookmarkEnd w:id="2876"/>
      <w:r>
        <w:rPr>
          <w:rStyle w:val="Citation"/>
        </w:rPr>
        <w:fldChar w:fldCharType="end"/>
      </w:r>
      <w:r>
        <w:t xml:space="preserve"> or, as </w:t>
      </w:r>
      <w:r w:rsidRPr="00352F20">
        <w:rPr>
          <w:rStyle w:val="Citation"/>
        </w:rPr>
        <w:fldChar w:fldCharType="begin"/>
      </w:r>
      <w:r w:rsidRPr="00352F20">
        <w:rPr>
          <w:rStyle w:val="Citation"/>
        </w:rPr>
        <w:instrText>ADDIN CITAVI.PLACEHOLDER d9410bad-646c-4f7d-9801-0a8e7d2a9c6f 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5IYXNwZWxtYXRo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c3BlbG1hdGg8L1RleHQ+DQogICAgPC9UZXh0VW5pdD4NCiAgPC9UZXh0VW5pdHM+DQo8L1BsYWNlaG9sZGVyPg==</w:instrText>
      </w:r>
      <w:r w:rsidRPr="00352F20">
        <w:rPr>
          <w:rStyle w:val="Citation"/>
        </w:rPr>
        <w:fldChar w:fldCharType="separate"/>
      </w:r>
      <w:bookmarkStart w:id="2877" w:name="_CTVP001d9410bad646c4f7d98010a8e7d2a9c6f"/>
      <w:r w:rsidR="0092006B">
        <w:rPr>
          <w:rStyle w:val="Citation"/>
        </w:rPr>
        <w:t>Haspelmath</w:t>
      </w:r>
      <w:bookmarkEnd w:id="2877"/>
      <w:r w:rsidRPr="00352F20">
        <w:rPr>
          <w:rStyle w:val="Citation"/>
        </w:rPr>
        <w:fldChar w:fldCharType="end"/>
      </w:r>
      <w:r w:rsidRPr="00352F20">
        <w:rPr>
          <w:rStyle w:val="Citation"/>
        </w:rPr>
        <w:t xml:space="preserve"> </w:t>
      </w:r>
      <w:r w:rsidRPr="00352F20">
        <w:rPr>
          <w:rStyle w:val="Citation"/>
        </w:rPr>
        <w:fldChar w:fldCharType="begin"/>
      </w:r>
      <w:r w:rsidRPr="00352F20">
        <w:rPr>
          <w:rStyle w:val="Citation"/>
        </w:rPr>
        <w:instrText>ADDIN CITAVI.PLACEHOLDER 0659d495-67fd-48ff-b917-4b692d6ed750 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mFjMmQ3MmExLTNkNWYtNGUwOC04OWQzLWIxZjIyMDIyYWZiNjwvSWQ+PElzYm4+OTc4MDUxMTM2NzMzNSwgMDUxMTM2NzMzMzwvSXNibj48TGFuZ3VhZ2U+RW5nbGlzaDwvTGFuZ3VhZ2U+PExhbmd1YWdlQ29kZT5lbjwvTGFuZ3VhZ2VDb2RlPjxMb2NhdGlvbnM+PExvY2F0aW9uPjxBZGRyZXNzPkQ6XFJlc291cmNlc1xFbGVjdHJvbmljIG1hdGVyaWFsc1xBcnRpY2xlcyB1bnJlYWRcU2hvcGVuX1RfMjAwN19MYW5ndWFnZSB0eXBvbG9neSBhbmQgc3ludGFjdGljIGRlc2NyaXB0aW9uX1ZvbCAyX0NvbXBsZXggY29uc3RydWN0aW9ucy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yOiBDb21wbGV4IGNvbnN0cnVjdGlvbnM8L1RpdGxlPjxZZWFyPjIwMDc8L1llYXI+PC9SZWZlcmVuY2U+PC9QYXJlbnRSZWZlcmVuY2U+DQogICAgICAgIDxTaG9ydFRpdGxlPkhhc3BlbG1hdGggMjAwNyDigJMgQ29vcmRpbmF0aW9uPC9TaG9ydFRpdGxlPg0KICAgICAgICA8VGl0bGU+Q29vcmRpbmF0aW9uPC9UaXRsZT4NCiAgICAgIDwvUmVmZXJlbmNlPg0KICAgIDwvRW50cnk+DQogIDwvRW50cmllcz4NCiAgPFRleHQ+KDIwMDdhO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dhOiAzMyk8L1RleHQ+DQogICAgPC9UZXh0VW5pdD4NCiAgPC9UZXh0VW5pdHM+DQo8L1BsYWNlaG9sZGVyPg==</w:instrText>
      </w:r>
      <w:r w:rsidRPr="00352F20">
        <w:rPr>
          <w:rStyle w:val="Citation"/>
        </w:rPr>
        <w:fldChar w:fldCharType="separate"/>
      </w:r>
      <w:bookmarkStart w:id="2878" w:name="_CTVP0010659d49567fd48ffb9174b692d6ed750"/>
      <w:r w:rsidR="0092006B">
        <w:rPr>
          <w:rStyle w:val="Citation"/>
        </w:rPr>
        <w:t>(2007a: 33)</w:t>
      </w:r>
      <w:bookmarkEnd w:id="2878"/>
      <w:r w:rsidRPr="00352F20">
        <w:rPr>
          <w:rStyle w:val="Citation"/>
        </w:rPr>
        <w:fldChar w:fldCharType="end"/>
      </w:r>
      <w:r>
        <w:t xml:space="preserve"> calls it, an “inclusory conjunct”. In Papuan Malay, both conjuncts are linked by means of overt coordination with the comitative marker </w:t>
      </w:r>
      <w:r>
        <w:rPr>
          <w:rStyle w:val="ChItalBold"/>
        </w:rPr>
        <w:t>dengang</w:t>
      </w:r>
      <w:r>
        <w:t xml:space="preserve"> ‘with’, with its short form </w:t>
      </w:r>
      <w:r w:rsidRPr="007A5A50">
        <w:rPr>
          <w:rStyle w:val="ChItalBold"/>
        </w:rPr>
        <w:t>deng</w:t>
      </w:r>
      <w:r>
        <w:t xml:space="preserve">. The inclusory conjunct precedes the included conjunct, as shown in </w:t>
      </w:r>
      <w:r>
        <w:fldChar w:fldCharType="begin"/>
      </w:r>
      <w:r>
        <w:instrText xml:space="preserve"> REF _Ref341983671 \h </w:instrText>
      </w:r>
      <w:r>
        <w:fldChar w:fldCharType="separate"/>
      </w:r>
      <w:r w:rsidR="00154D81" w:rsidRPr="00856563">
        <w:t>(</w:t>
      </w:r>
      <w:r w:rsidR="00154D81">
        <w:rPr>
          <w:noProof/>
        </w:rPr>
        <w:t>26</w:t>
      </w:r>
      <w:r w:rsidR="00154D81" w:rsidRPr="00856563">
        <w:t>)</w:t>
      </w:r>
      <w:r>
        <w:fldChar w:fldCharType="end"/>
      </w:r>
      <w:r>
        <w:t xml:space="preserve"> to </w:t>
      </w:r>
      <w:r>
        <w:fldChar w:fldCharType="begin"/>
      </w:r>
      <w:r>
        <w:instrText xml:space="preserve"> REF _Ref321135340 \h </w:instrText>
      </w:r>
      <w:r>
        <w:fldChar w:fldCharType="separate"/>
      </w:r>
      <w:r w:rsidR="00154D81" w:rsidRPr="00856563">
        <w:t>(</w:t>
      </w:r>
      <w:r w:rsidR="00154D81">
        <w:rPr>
          <w:noProof/>
        </w:rPr>
        <w:t>29</w:t>
      </w:r>
      <w:r w:rsidR="00154D81" w:rsidRPr="00856563">
        <w:t>)</w:t>
      </w:r>
      <w:r>
        <w:fldChar w:fldCharType="end"/>
      </w:r>
      <w:r>
        <w:t>.</w:t>
      </w:r>
    </w:p>
    <w:p w14:paraId="3AA20875" w14:textId="1327A968" w:rsidR="00212AB8" w:rsidRDefault="00212AB8" w:rsidP="00214A3F">
      <w:pPr>
        <w:pStyle w:val="Body0505after"/>
      </w:pPr>
      <w:r>
        <w:t xml:space="preserve">Typically, the inclusory conjunct is encoded by a dual construction formed with a plural pronoun and the adnominally used numeral </w:t>
      </w:r>
      <w:r w:rsidRPr="003C0399">
        <w:rPr>
          <w:rStyle w:val="ChItalBold"/>
        </w:rPr>
        <w:t>dua</w:t>
      </w:r>
      <w:r>
        <w:t xml:space="preserve"> </w:t>
      </w:r>
      <w:r w:rsidR="00B7093A">
        <w:t>‘</w:t>
      </w:r>
      <w:r>
        <w:t>two</w:t>
      </w:r>
      <w:r w:rsidR="00B7093A">
        <w:t>’</w:t>
      </w:r>
      <w:r>
        <w:t xml:space="preserve">, such that </w:t>
      </w:r>
      <w:r w:rsidR="00B7093A">
        <w:t>‘</w:t>
      </w:r>
      <w:r w:rsidRPr="0099608C">
        <w:rPr>
          <w:rStyle w:val="ChSmallCaps"/>
        </w:rPr>
        <w:t>pro-pl</w:t>
      </w:r>
      <w:r w:rsidRPr="00856563">
        <w:t xml:space="preserve"> </w:t>
      </w:r>
      <w:r>
        <w:rPr>
          <w:rStyle w:val="ChItalBold"/>
        </w:rPr>
        <w:t>dua</w:t>
      </w:r>
      <w:r w:rsidR="00B7093A">
        <w:t>’</w:t>
      </w:r>
      <w:r>
        <w:t xml:space="preserve">. In </w:t>
      </w:r>
      <w:r>
        <w:fldChar w:fldCharType="begin"/>
      </w:r>
      <w:r>
        <w:instrText xml:space="preserve"> REF _Ref341983671 \h </w:instrText>
      </w:r>
      <w:r>
        <w:fldChar w:fldCharType="separate"/>
      </w:r>
      <w:r w:rsidR="00154D81" w:rsidRPr="00856563">
        <w:t>(</w:t>
      </w:r>
      <w:r w:rsidR="00154D81">
        <w:rPr>
          <w:noProof/>
        </w:rPr>
        <w:t>26</w:t>
      </w:r>
      <w:r w:rsidR="00154D81" w:rsidRPr="00856563">
        <w:t>)</w:t>
      </w:r>
      <w:r>
        <w:fldChar w:fldCharType="end"/>
      </w:r>
      <w:r>
        <w:t xml:space="preserve">, for instance, the speaker talks about herself and her husband. That is, the entire set consists of two referents with the inclusory conjunct </w:t>
      </w:r>
      <w:r w:rsidRPr="00DE78B2">
        <w:rPr>
          <w:rStyle w:val="ChItalBold"/>
        </w:rPr>
        <w:t>tong dua</w:t>
      </w:r>
      <w:r>
        <w:t xml:space="preserve"> </w:t>
      </w:r>
      <w:r w:rsidR="00B7093A">
        <w:t>‘</w:t>
      </w:r>
      <w:r>
        <w:t>we two</w:t>
      </w:r>
      <w:r w:rsidR="00B7093A">
        <w:t>’</w:t>
      </w:r>
      <w:r>
        <w:t xml:space="preserve"> including the conjunct </w:t>
      </w:r>
      <w:r w:rsidRPr="00A62110">
        <w:rPr>
          <w:rStyle w:val="ChItalBold"/>
        </w:rPr>
        <w:t>bapa</w:t>
      </w:r>
      <w:r>
        <w:t xml:space="preserve"> </w:t>
      </w:r>
      <w:r w:rsidR="00B7093A">
        <w:t>‘</w:t>
      </w:r>
      <w:r>
        <w:t>father</w:t>
      </w:r>
      <w:r w:rsidR="00B7093A">
        <w:t>’</w:t>
      </w:r>
      <w:r>
        <w:t xml:space="preserve"> in its reference. Only rarely is the inclusory conjunct encoded by a bare plural pronoun, as in </w:t>
      </w:r>
      <w:r>
        <w:fldChar w:fldCharType="begin"/>
      </w:r>
      <w:r>
        <w:instrText xml:space="preserve"> REF _Ref321135342 \h </w:instrText>
      </w:r>
      <w:r>
        <w:fldChar w:fldCharType="separate"/>
      </w:r>
      <w:r w:rsidR="00154D81" w:rsidRPr="00856563">
        <w:t>(</w:t>
      </w:r>
      <w:r w:rsidR="00154D81">
        <w:rPr>
          <w:noProof/>
        </w:rPr>
        <w:t>27</w:t>
      </w:r>
      <w:r w:rsidR="00154D81" w:rsidRPr="00856563">
        <w:t>)</w:t>
      </w:r>
      <w:r>
        <w:fldChar w:fldCharType="end"/>
      </w:r>
      <w:r>
        <w:t xml:space="preserve">. In this example, the entire set consists of the speaker, his wife, and their children, with the included conjunct </w:t>
      </w:r>
      <w:r w:rsidR="006956C9">
        <w:rPr>
          <w:rStyle w:val="ChItalBold"/>
        </w:rPr>
        <w:t>ana~ana</w:t>
      </w:r>
      <w:r>
        <w:t xml:space="preserve"> </w:t>
      </w:r>
      <w:r w:rsidR="00B7093A">
        <w:t>‘</w:t>
      </w:r>
      <w:r>
        <w:t>children</w:t>
      </w:r>
      <w:r w:rsidR="00B7093A">
        <w:t>’</w:t>
      </w:r>
      <w:r>
        <w:t xml:space="preserve"> being subsumed under the inclusory conjunct </w:t>
      </w:r>
      <w:r w:rsidRPr="00DE78B2">
        <w:rPr>
          <w:rStyle w:val="ChItalBold"/>
        </w:rPr>
        <w:t>tong</w:t>
      </w:r>
      <w:r w:rsidRPr="00445CAB">
        <w:t xml:space="preserve"> </w:t>
      </w:r>
      <w:r w:rsidR="00B7093A">
        <w:t>‘</w:t>
      </w:r>
      <w:r w:rsidRPr="0099608C">
        <w:rPr>
          <w:rStyle w:val="ChSmallCaps"/>
        </w:rPr>
        <w:t>1pl</w:t>
      </w:r>
      <w:r w:rsidR="00B7093A">
        <w:t>’</w:t>
      </w:r>
      <w:r>
        <w:t>.</w:t>
      </w:r>
    </w:p>
    <w:p w14:paraId="752B543B" w14:textId="77777777" w:rsidR="00212AB8" w:rsidRDefault="00212AB8" w:rsidP="00212AB8">
      <w:pPr>
        <w:pStyle w:val="ExampleTitle"/>
      </w:pPr>
      <w:r>
        <w:t xml:space="preserve">Plural and dual </w:t>
      </w:r>
      <w:r w:rsidRPr="00856563">
        <w:t>inclusory conjunction constructions</w:t>
      </w:r>
      <w:r w:rsidR="008C0F09">
        <w:t xml:space="preserve"> with the first person plural pronoun</w:t>
      </w:r>
    </w:p>
    <w:tbl>
      <w:tblPr>
        <w:tblW w:w="5216" w:type="dxa"/>
        <w:tblCellMar>
          <w:left w:w="40" w:type="dxa"/>
          <w:right w:w="40" w:type="dxa"/>
        </w:tblCellMar>
        <w:tblLook w:val="01E0" w:firstRow="1" w:lastRow="1" w:firstColumn="1" w:lastColumn="1" w:noHBand="0" w:noVBand="0"/>
      </w:tblPr>
      <w:tblGrid>
        <w:gridCol w:w="709"/>
        <w:gridCol w:w="284"/>
        <w:gridCol w:w="558"/>
        <w:gridCol w:w="503"/>
        <w:gridCol w:w="592"/>
        <w:gridCol w:w="647"/>
        <w:gridCol w:w="702"/>
        <w:gridCol w:w="736"/>
        <w:gridCol w:w="485"/>
      </w:tblGrid>
      <w:tr w:rsidR="00AC23C4" w:rsidRPr="00414A9C" w14:paraId="766A0155" w14:textId="77777777" w:rsidTr="00AC23C4">
        <w:tc>
          <w:tcPr>
            <w:tcW w:w="709" w:type="dxa"/>
            <w:shd w:val="clear" w:color="auto" w:fill="auto"/>
          </w:tcPr>
          <w:p w14:paraId="1A4B5292" w14:textId="77777777" w:rsidR="00212AB8" w:rsidRPr="00C62F4E" w:rsidRDefault="00212AB8" w:rsidP="00212AB8">
            <w:pPr>
              <w:pStyle w:val="O0Nwnext"/>
            </w:pPr>
            <w:bookmarkStart w:id="2879" w:name="_Ref288663919"/>
            <w:bookmarkStart w:id="2880" w:name="_Ref341983671"/>
            <w:r w:rsidRPr="00856563">
              <w:t>(</w:t>
            </w:r>
            <w:fldSimple w:instr=" SEQ ( \* ARABIC \s 1 ">
              <w:r w:rsidR="00154D81">
                <w:rPr>
                  <w:noProof/>
                </w:rPr>
                <w:t>26</w:t>
              </w:r>
            </w:fldSimple>
            <w:bookmarkEnd w:id="2879"/>
            <w:r w:rsidRPr="00856563">
              <w:t>)</w:t>
            </w:r>
            <w:bookmarkEnd w:id="2880"/>
          </w:p>
        </w:tc>
        <w:tc>
          <w:tcPr>
            <w:tcW w:w="284" w:type="dxa"/>
            <w:shd w:val="clear" w:color="auto" w:fill="auto"/>
          </w:tcPr>
          <w:p w14:paraId="56AB7DAF" w14:textId="77777777" w:rsidR="00212AB8" w:rsidRPr="00856563" w:rsidRDefault="00212AB8" w:rsidP="00212AB8">
            <w:pPr>
              <w:pStyle w:val="Text"/>
            </w:pPr>
            <w:r w:rsidRPr="00856563">
              <w:t>…</w:t>
            </w:r>
          </w:p>
        </w:tc>
        <w:tc>
          <w:tcPr>
            <w:tcW w:w="558" w:type="dxa"/>
            <w:shd w:val="clear" w:color="auto" w:fill="auto"/>
          </w:tcPr>
          <w:p w14:paraId="0C0189D4" w14:textId="77777777" w:rsidR="00212AB8" w:rsidRPr="00856563" w:rsidRDefault="00212AB8" w:rsidP="00212AB8">
            <w:pPr>
              <w:pStyle w:val="Text"/>
              <w:rPr>
                <w:rStyle w:val="ChBlueBold"/>
              </w:rPr>
            </w:pPr>
            <w:r w:rsidRPr="00856563">
              <w:rPr>
                <w:rStyle w:val="ChBlueBold"/>
              </w:rPr>
              <w:t>ton</w:t>
            </w:r>
            <w:r>
              <w:rPr>
                <w:rStyle w:val="ChBlueBold"/>
              </w:rPr>
              <w:t>g</w:t>
            </w:r>
          </w:p>
        </w:tc>
        <w:tc>
          <w:tcPr>
            <w:tcW w:w="503" w:type="dxa"/>
            <w:shd w:val="clear" w:color="auto" w:fill="auto"/>
          </w:tcPr>
          <w:p w14:paraId="32114908" w14:textId="77777777" w:rsidR="00212AB8" w:rsidRPr="00856563" w:rsidRDefault="00212AB8" w:rsidP="00212AB8">
            <w:pPr>
              <w:pStyle w:val="Text"/>
              <w:rPr>
                <w:rStyle w:val="ChBlueBold"/>
              </w:rPr>
            </w:pPr>
            <w:r w:rsidRPr="00856563">
              <w:rPr>
                <w:rStyle w:val="ChBlueBold"/>
              </w:rPr>
              <w:t>dua</w:t>
            </w:r>
          </w:p>
        </w:tc>
        <w:tc>
          <w:tcPr>
            <w:tcW w:w="592" w:type="dxa"/>
            <w:shd w:val="clear" w:color="auto" w:fill="auto"/>
          </w:tcPr>
          <w:p w14:paraId="5C2B8887" w14:textId="77777777" w:rsidR="00212AB8" w:rsidRPr="00856563" w:rsidRDefault="00212AB8" w:rsidP="00212AB8">
            <w:pPr>
              <w:pStyle w:val="Text"/>
              <w:rPr>
                <w:rStyle w:val="ChBlueBold"/>
              </w:rPr>
            </w:pPr>
            <w:r w:rsidRPr="00856563">
              <w:rPr>
                <w:rStyle w:val="ChBlueBold"/>
              </w:rPr>
              <w:t>de</w:t>
            </w:r>
            <w:r>
              <w:rPr>
                <w:rStyle w:val="ChBlueBold"/>
              </w:rPr>
              <w:t>ng</w:t>
            </w:r>
          </w:p>
        </w:tc>
        <w:tc>
          <w:tcPr>
            <w:tcW w:w="647" w:type="dxa"/>
            <w:shd w:val="clear" w:color="auto" w:fill="auto"/>
          </w:tcPr>
          <w:p w14:paraId="0D218DF8" w14:textId="77777777" w:rsidR="00212AB8" w:rsidRPr="005423B5" w:rsidRDefault="00212AB8" w:rsidP="00212AB8">
            <w:pPr>
              <w:pStyle w:val="Text"/>
            </w:pPr>
            <w:r w:rsidRPr="005423B5">
              <w:rPr>
                <w:rStyle w:val="ChBlueBold"/>
              </w:rPr>
              <w:t>bapa</w:t>
            </w:r>
          </w:p>
        </w:tc>
        <w:tc>
          <w:tcPr>
            <w:tcW w:w="702" w:type="dxa"/>
            <w:shd w:val="clear" w:color="auto" w:fill="auto"/>
          </w:tcPr>
          <w:p w14:paraId="5B501E49" w14:textId="77777777" w:rsidR="00212AB8" w:rsidRPr="005423B5" w:rsidRDefault="00212AB8" w:rsidP="00212AB8">
            <w:pPr>
              <w:pStyle w:val="Text"/>
            </w:pPr>
            <w:r w:rsidRPr="005423B5">
              <w:rPr>
                <w:rStyle w:val="ChBlueBold"/>
              </w:rPr>
              <w:t>tu</w:t>
            </w:r>
          </w:p>
        </w:tc>
        <w:tc>
          <w:tcPr>
            <w:tcW w:w="736" w:type="dxa"/>
            <w:shd w:val="clear" w:color="auto" w:fill="auto"/>
          </w:tcPr>
          <w:p w14:paraId="2BA6C364" w14:textId="77777777" w:rsidR="00212AB8" w:rsidRPr="00856563" w:rsidRDefault="00212AB8" w:rsidP="00212AB8">
            <w:pPr>
              <w:pStyle w:val="Text"/>
            </w:pPr>
            <w:r w:rsidRPr="00856563">
              <w:t>sayan</w:t>
            </w:r>
            <w:r>
              <w:t>g</w:t>
            </w:r>
          </w:p>
        </w:tc>
        <w:tc>
          <w:tcPr>
            <w:tcW w:w="485" w:type="dxa"/>
            <w:shd w:val="clear" w:color="auto" w:fill="auto"/>
          </w:tcPr>
          <w:p w14:paraId="37A2AA3F" w14:textId="77777777" w:rsidR="00212AB8" w:rsidRPr="00856563" w:rsidRDefault="00212AB8" w:rsidP="00212AB8">
            <w:pPr>
              <w:pStyle w:val="Text"/>
            </w:pPr>
            <w:r w:rsidRPr="00856563">
              <w:t>dia</w:t>
            </w:r>
          </w:p>
        </w:tc>
      </w:tr>
      <w:tr w:rsidR="00AC23C4" w:rsidRPr="00AC23C4" w14:paraId="06E6E3AA" w14:textId="77777777" w:rsidTr="00AC23C4">
        <w:tc>
          <w:tcPr>
            <w:tcW w:w="709" w:type="dxa"/>
            <w:shd w:val="clear" w:color="auto" w:fill="auto"/>
          </w:tcPr>
          <w:p w14:paraId="5BC220E6" w14:textId="77777777" w:rsidR="00212AB8" w:rsidRPr="00C62F4E" w:rsidRDefault="00212AB8" w:rsidP="00212AB8">
            <w:pPr>
              <w:pStyle w:val="GlossEng"/>
            </w:pPr>
          </w:p>
        </w:tc>
        <w:tc>
          <w:tcPr>
            <w:tcW w:w="284" w:type="dxa"/>
            <w:shd w:val="clear" w:color="auto" w:fill="auto"/>
          </w:tcPr>
          <w:p w14:paraId="4174FDAF" w14:textId="77777777" w:rsidR="00212AB8" w:rsidRPr="00856563" w:rsidRDefault="00212AB8" w:rsidP="00212AB8">
            <w:pPr>
              <w:pStyle w:val="GlossEng"/>
            </w:pPr>
          </w:p>
        </w:tc>
        <w:tc>
          <w:tcPr>
            <w:tcW w:w="558" w:type="dxa"/>
            <w:shd w:val="clear" w:color="auto" w:fill="auto"/>
          </w:tcPr>
          <w:p w14:paraId="4034EC27" w14:textId="77777777" w:rsidR="00212AB8" w:rsidRPr="0099608C" w:rsidRDefault="00212AB8" w:rsidP="00212AB8">
            <w:pPr>
              <w:pStyle w:val="GlossEng"/>
              <w:rPr>
                <w:rStyle w:val="ChSmallCaps"/>
              </w:rPr>
            </w:pPr>
            <w:r w:rsidRPr="0099608C">
              <w:rPr>
                <w:rStyle w:val="ChSmallCaps"/>
              </w:rPr>
              <w:t>1pl</w:t>
            </w:r>
          </w:p>
        </w:tc>
        <w:tc>
          <w:tcPr>
            <w:tcW w:w="503" w:type="dxa"/>
            <w:shd w:val="clear" w:color="auto" w:fill="auto"/>
          </w:tcPr>
          <w:p w14:paraId="49547C3E" w14:textId="77777777" w:rsidR="00212AB8" w:rsidRPr="00856563" w:rsidRDefault="00212AB8" w:rsidP="00212AB8">
            <w:pPr>
              <w:pStyle w:val="GlossEng"/>
            </w:pPr>
            <w:r w:rsidRPr="00856563">
              <w:t>two</w:t>
            </w:r>
          </w:p>
        </w:tc>
        <w:tc>
          <w:tcPr>
            <w:tcW w:w="592" w:type="dxa"/>
            <w:shd w:val="clear" w:color="auto" w:fill="auto"/>
          </w:tcPr>
          <w:p w14:paraId="492F3BD4" w14:textId="77777777" w:rsidR="00212AB8" w:rsidRPr="00856563" w:rsidRDefault="00212AB8" w:rsidP="00212AB8">
            <w:pPr>
              <w:pStyle w:val="GlossEng"/>
            </w:pPr>
            <w:r w:rsidRPr="00856563">
              <w:t>with</w:t>
            </w:r>
          </w:p>
        </w:tc>
        <w:tc>
          <w:tcPr>
            <w:tcW w:w="647" w:type="dxa"/>
            <w:shd w:val="clear" w:color="auto" w:fill="auto"/>
          </w:tcPr>
          <w:p w14:paraId="3416FDAC" w14:textId="77777777" w:rsidR="00212AB8" w:rsidRPr="00856563" w:rsidRDefault="00212AB8" w:rsidP="00212AB8">
            <w:pPr>
              <w:pStyle w:val="GlossEng"/>
            </w:pPr>
            <w:r>
              <w:t>father</w:t>
            </w:r>
          </w:p>
        </w:tc>
        <w:tc>
          <w:tcPr>
            <w:tcW w:w="702" w:type="dxa"/>
            <w:shd w:val="clear" w:color="auto" w:fill="auto"/>
          </w:tcPr>
          <w:p w14:paraId="710E782A" w14:textId="77777777" w:rsidR="00212AB8" w:rsidRPr="0099608C" w:rsidRDefault="00212AB8" w:rsidP="00212AB8">
            <w:pPr>
              <w:pStyle w:val="GlossEng"/>
              <w:rPr>
                <w:rStyle w:val="ChSmallCaps"/>
              </w:rPr>
            </w:pPr>
            <w:r w:rsidRPr="0099608C">
              <w:rPr>
                <w:rStyle w:val="ChSmallCaps"/>
              </w:rPr>
              <w:t>d.dist</w:t>
            </w:r>
          </w:p>
        </w:tc>
        <w:tc>
          <w:tcPr>
            <w:tcW w:w="736" w:type="dxa"/>
            <w:shd w:val="clear" w:color="auto" w:fill="auto"/>
          </w:tcPr>
          <w:p w14:paraId="5324C470" w14:textId="77777777" w:rsidR="00212AB8" w:rsidRPr="00856563" w:rsidRDefault="00212AB8" w:rsidP="00212AB8">
            <w:pPr>
              <w:pStyle w:val="GlossEng"/>
            </w:pPr>
            <w:r>
              <w:t>love</w:t>
            </w:r>
          </w:p>
        </w:tc>
        <w:tc>
          <w:tcPr>
            <w:tcW w:w="485" w:type="dxa"/>
            <w:shd w:val="clear" w:color="auto" w:fill="auto"/>
          </w:tcPr>
          <w:p w14:paraId="4490ED28" w14:textId="77777777" w:rsidR="00212AB8" w:rsidRPr="0099608C" w:rsidRDefault="00212AB8" w:rsidP="00212AB8">
            <w:pPr>
              <w:pStyle w:val="GlossEng"/>
              <w:rPr>
                <w:rStyle w:val="ChSmallCaps"/>
              </w:rPr>
            </w:pPr>
            <w:r w:rsidRPr="0099608C">
              <w:rPr>
                <w:rStyle w:val="ChSmallCaps"/>
              </w:rPr>
              <w:t>3sg</w:t>
            </w:r>
          </w:p>
        </w:tc>
      </w:tr>
    </w:tbl>
    <w:p w14:paraId="62B892D9" w14:textId="5C53F7C1" w:rsidR="00212AB8" w:rsidRPr="003852D5" w:rsidRDefault="00B7093A" w:rsidP="00212AB8">
      <w:pPr>
        <w:pStyle w:val="FreeTranslEng"/>
      </w:pPr>
      <w:r>
        <w:t>‘</w:t>
      </w:r>
      <w:r w:rsidR="00212AB8">
        <w:t>[</w:t>
      </w:r>
      <w:r w:rsidR="00212AB8" w:rsidRPr="00856563">
        <w:t>but this child</w:t>
      </w:r>
      <w:r w:rsidR="00212AB8">
        <w:t>]</w:t>
      </w:r>
      <w:r w:rsidR="00212AB8" w:rsidRPr="00856563">
        <w:t xml:space="preserve"> </w:t>
      </w:r>
      <w:r w:rsidR="00212AB8" w:rsidRPr="00A21C6A">
        <w:rPr>
          <w:rStyle w:val="ChBlueBold"/>
        </w:rPr>
        <w:t xml:space="preserve">I and </w:t>
      </w:r>
      <w:r w:rsidR="00212AB8">
        <w:rPr>
          <w:rStyle w:val="ChBlueBold"/>
        </w:rPr>
        <w:t>(my) husband</w:t>
      </w:r>
      <w:r w:rsidR="0097241B" w:rsidRPr="0097241B">
        <w:rPr>
          <w:rStyle w:val="ChBlueBold"/>
        </w:rPr>
        <w:t xml:space="preserve"> (</w:t>
      </w:r>
      <w:r w:rsidR="0097241B" w:rsidRPr="0097241B">
        <w:rPr>
          <w:rStyle w:val="ChBlueBold-SmallCaps"/>
        </w:rPr>
        <w:t>emph</w:t>
      </w:r>
      <w:r w:rsidR="0097241B" w:rsidRPr="0097241B">
        <w:rPr>
          <w:rStyle w:val="ChBlueBold"/>
        </w:rPr>
        <w:t>)</w:t>
      </w:r>
      <w:r w:rsidR="00212AB8" w:rsidRPr="00161976">
        <w:t xml:space="preserve"> </w:t>
      </w:r>
      <w:r w:rsidR="00212AB8" w:rsidRPr="00856563">
        <w:t>love her</w:t>
      </w:r>
      <w:r>
        <w:t>’</w:t>
      </w:r>
      <w:r w:rsidR="00212AB8">
        <w:t xml:space="preserve"> </w:t>
      </w:r>
      <w:r w:rsidR="00212AB8">
        <w:rPr>
          <w:rStyle w:val="ExampleSource"/>
        </w:rPr>
        <w:t>[081115-001a-Cv.0251</w:t>
      </w:r>
      <w:r w:rsidR="00212AB8" w:rsidRPr="00856563">
        <w:rPr>
          <w:rStyle w:val="ExampleSource"/>
        </w:rPr>
        <w:t>]</w:t>
      </w:r>
    </w:p>
    <w:tbl>
      <w:tblPr>
        <w:tblW w:w="5669" w:type="dxa"/>
        <w:tblCellMar>
          <w:left w:w="40" w:type="dxa"/>
          <w:right w:w="40" w:type="dxa"/>
        </w:tblCellMar>
        <w:tblLook w:val="01E0" w:firstRow="1" w:lastRow="1" w:firstColumn="1" w:lastColumn="1" w:noHBand="0" w:noVBand="0"/>
      </w:tblPr>
      <w:tblGrid>
        <w:gridCol w:w="709"/>
        <w:gridCol w:w="725"/>
        <w:gridCol w:w="491"/>
        <w:gridCol w:w="780"/>
        <w:gridCol w:w="558"/>
        <w:gridCol w:w="592"/>
        <w:gridCol w:w="1000"/>
        <w:gridCol w:w="814"/>
      </w:tblGrid>
      <w:tr w:rsidR="00AC23C4" w:rsidRPr="00414A9C" w14:paraId="1C2CD7AE" w14:textId="77777777" w:rsidTr="00AC23C4">
        <w:tc>
          <w:tcPr>
            <w:tcW w:w="709" w:type="dxa"/>
            <w:shd w:val="clear" w:color="auto" w:fill="auto"/>
          </w:tcPr>
          <w:p w14:paraId="5DE68179" w14:textId="77777777" w:rsidR="00212AB8" w:rsidRPr="00C62F4E" w:rsidRDefault="00212AB8" w:rsidP="00212AB8">
            <w:pPr>
              <w:pStyle w:val="O0Nwnext"/>
            </w:pPr>
            <w:bookmarkStart w:id="2881" w:name="_Ref288670917"/>
            <w:bookmarkStart w:id="2882" w:name="_Ref321135342"/>
            <w:r w:rsidRPr="00856563">
              <w:t>(</w:t>
            </w:r>
            <w:fldSimple w:instr=" SEQ ( \* ARABIC \s 1 ">
              <w:r w:rsidR="00154D81">
                <w:rPr>
                  <w:noProof/>
                </w:rPr>
                <w:t>27</w:t>
              </w:r>
            </w:fldSimple>
            <w:bookmarkEnd w:id="2881"/>
            <w:r w:rsidRPr="00856563">
              <w:t>)</w:t>
            </w:r>
            <w:bookmarkEnd w:id="2882"/>
          </w:p>
        </w:tc>
        <w:tc>
          <w:tcPr>
            <w:tcW w:w="725" w:type="dxa"/>
            <w:shd w:val="clear" w:color="auto" w:fill="auto"/>
          </w:tcPr>
          <w:p w14:paraId="6F01D559" w14:textId="77777777" w:rsidR="00212AB8" w:rsidRPr="00856563" w:rsidRDefault="00212AB8" w:rsidP="00212AB8">
            <w:pPr>
              <w:pStyle w:val="Text"/>
            </w:pPr>
            <w:r w:rsidRPr="00856563">
              <w:t>malam</w:t>
            </w:r>
          </w:p>
        </w:tc>
        <w:tc>
          <w:tcPr>
            <w:tcW w:w="491" w:type="dxa"/>
            <w:shd w:val="clear" w:color="auto" w:fill="auto"/>
          </w:tcPr>
          <w:p w14:paraId="3462A1BB" w14:textId="77777777" w:rsidR="00212AB8" w:rsidRPr="00856563" w:rsidRDefault="00212AB8" w:rsidP="00212AB8">
            <w:pPr>
              <w:pStyle w:val="Text"/>
            </w:pPr>
            <w:r w:rsidRPr="00856563">
              <w:t>hari</w:t>
            </w:r>
          </w:p>
        </w:tc>
        <w:tc>
          <w:tcPr>
            <w:tcW w:w="780" w:type="dxa"/>
            <w:shd w:val="clear" w:color="auto" w:fill="auto"/>
          </w:tcPr>
          <w:p w14:paraId="46E35A13" w14:textId="77777777" w:rsidR="00212AB8" w:rsidRPr="00856563" w:rsidRDefault="00212AB8" w:rsidP="00212AB8">
            <w:pPr>
              <w:pStyle w:val="Text"/>
            </w:pPr>
            <w:r w:rsidRPr="00856563">
              <w:t>atur</w:t>
            </w:r>
          </w:p>
        </w:tc>
        <w:tc>
          <w:tcPr>
            <w:tcW w:w="558" w:type="dxa"/>
            <w:shd w:val="clear" w:color="auto" w:fill="auto"/>
          </w:tcPr>
          <w:p w14:paraId="1B036E43" w14:textId="77777777" w:rsidR="00212AB8" w:rsidRPr="00856563" w:rsidRDefault="00212AB8" w:rsidP="00212AB8">
            <w:pPr>
              <w:pStyle w:val="Text"/>
              <w:rPr>
                <w:rStyle w:val="ChBlueBold"/>
              </w:rPr>
            </w:pPr>
            <w:r w:rsidRPr="00856563">
              <w:rPr>
                <w:rStyle w:val="ChBlueBold"/>
              </w:rPr>
              <w:t>tong</w:t>
            </w:r>
          </w:p>
        </w:tc>
        <w:tc>
          <w:tcPr>
            <w:tcW w:w="592" w:type="dxa"/>
            <w:shd w:val="clear" w:color="auto" w:fill="auto"/>
          </w:tcPr>
          <w:p w14:paraId="6DA9AE45" w14:textId="77777777" w:rsidR="00212AB8" w:rsidRPr="00856563" w:rsidRDefault="00212AB8" w:rsidP="00212AB8">
            <w:pPr>
              <w:pStyle w:val="Text"/>
              <w:rPr>
                <w:rStyle w:val="ChBlueBold"/>
              </w:rPr>
            </w:pPr>
            <w:r w:rsidRPr="00856563">
              <w:rPr>
                <w:rStyle w:val="ChBlueBold"/>
              </w:rPr>
              <w:t>deng</w:t>
            </w:r>
          </w:p>
        </w:tc>
        <w:tc>
          <w:tcPr>
            <w:tcW w:w="1000" w:type="dxa"/>
            <w:shd w:val="clear" w:color="auto" w:fill="auto"/>
          </w:tcPr>
          <w:p w14:paraId="218F742B" w14:textId="77777777" w:rsidR="00212AB8" w:rsidRPr="00856563" w:rsidRDefault="00212AB8" w:rsidP="00212AB8">
            <w:pPr>
              <w:pStyle w:val="Text"/>
              <w:rPr>
                <w:rStyle w:val="ChBlueBold"/>
              </w:rPr>
            </w:pPr>
            <w:r w:rsidRPr="00856563">
              <w:rPr>
                <w:rStyle w:val="ChBlueBold"/>
              </w:rPr>
              <w:t>ana</w:t>
            </w:r>
            <w:r>
              <w:rPr>
                <w:rStyle w:val="ChBlueBold"/>
              </w:rPr>
              <w:t>~</w:t>
            </w:r>
            <w:r w:rsidRPr="00856563">
              <w:rPr>
                <w:rStyle w:val="ChBlueBold"/>
              </w:rPr>
              <w:t>ana</w:t>
            </w:r>
          </w:p>
        </w:tc>
        <w:tc>
          <w:tcPr>
            <w:tcW w:w="814" w:type="dxa"/>
            <w:shd w:val="clear" w:color="auto" w:fill="auto"/>
          </w:tcPr>
          <w:p w14:paraId="17686D11" w14:textId="77777777" w:rsidR="00212AB8" w:rsidRPr="00856563" w:rsidRDefault="00212AB8" w:rsidP="00212AB8">
            <w:pPr>
              <w:pStyle w:val="Text"/>
            </w:pPr>
            <w:r w:rsidRPr="00856563">
              <w:t>makan</w:t>
            </w:r>
            <w:r w:rsidR="00F13B8C">
              <w:t>g</w:t>
            </w:r>
          </w:p>
        </w:tc>
      </w:tr>
      <w:tr w:rsidR="00AC23C4" w:rsidRPr="00AC23C4" w14:paraId="39EAE40A" w14:textId="77777777" w:rsidTr="00AC23C4">
        <w:tc>
          <w:tcPr>
            <w:tcW w:w="709" w:type="dxa"/>
            <w:shd w:val="clear" w:color="auto" w:fill="auto"/>
          </w:tcPr>
          <w:p w14:paraId="7F5AF204" w14:textId="77777777" w:rsidR="00212AB8" w:rsidRPr="00C62F4E" w:rsidRDefault="00212AB8" w:rsidP="00212AB8">
            <w:pPr>
              <w:pStyle w:val="GlossEng"/>
            </w:pPr>
          </w:p>
        </w:tc>
        <w:tc>
          <w:tcPr>
            <w:tcW w:w="725" w:type="dxa"/>
            <w:shd w:val="clear" w:color="auto" w:fill="auto"/>
          </w:tcPr>
          <w:p w14:paraId="5F03926A" w14:textId="77777777" w:rsidR="00212AB8" w:rsidRPr="00856563" w:rsidRDefault="00212AB8" w:rsidP="00212AB8">
            <w:pPr>
              <w:pStyle w:val="GlossEng"/>
            </w:pPr>
            <w:r w:rsidRPr="00856563">
              <w:t>night</w:t>
            </w:r>
          </w:p>
        </w:tc>
        <w:tc>
          <w:tcPr>
            <w:tcW w:w="491" w:type="dxa"/>
            <w:shd w:val="clear" w:color="auto" w:fill="auto"/>
          </w:tcPr>
          <w:p w14:paraId="2714DC3A" w14:textId="77777777" w:rsidR="00212AB8" w:rsidRPr="00856563" w:rsidRDefault="00212AB8" w:rsidP="00212AB8">
            <w:pPr>
              <w:pStyle w:val="GlossEng"/>
            </w:pPr>
            <w:r w:rsidRPr="00856563">
              <w:t>day</w:t>
            </w:r>
          </w:p>
        </w:tc>
        <w:tc>
          <w:tcPr>
            <w:tcW w:w="780" w:type="dxa"/>
            <w:shd w:val="clear" w:color="auto" w:fill="auto"/>
          </w:tcPr>
          <w:p w14:paraId="6651703D" w14:textId="77777777" w:rsidR="00212AB8" w:rsidRPr="00856563" w:rsidRDefault="00212AB8" w:rsidP="00212AB8">
            <w:pPr>
              <w:pStyle w:val="GlossEng"/>
            </w:pPr>
            <w:r w:rsidRPr="00856563">
              <w:t>arrange</w:t>
            </w:r>
          </w:p>
        </w:tc>
        <w:tc>
          <w:tcPr>
            <w:tcW w:w="558" w:type="dxa"/>
            <w:shd w:val="clear" w:color="auto" w:fill="auto"/>
          </w:tcPr>
          <w:p w14:paraId="5D4BC5D3" w14:textId="77777777" w:rsidR="00212AB8" w:rsidRPr="0099608C" w:rsidRDefault="00212AB8" w:rsidP="00212AB8">
            <w:pPr>
              <w:pStyle w:val="GlossEng"/>
              <w:rPr>
                <w:rStyle w:val="ChSmallCaps"/>
              </w:rPr>
            </w:pPr>
            <w:r w:rsidRPr="0099608C">
              <w:rPr>
                <w:rStyle w:val="ChSmallCaps"/>
              </w:rPr>
              <w:t>1pl</w:t>
            </w:r>
          </w:p>
        </w:tc>
        <w:tc>
          <w:tcPr>
            <w:tcW w:w="592" w:type="dxa"/>
            <w:shd w:val="clear" w:color="auto" w:fill="auto"/>
          </w:tcPr>
          <w:p w14:paraId="3EF11E8C" w14:textId="77777777" w:rsidR="00212AB8" w:rsidRPr="00856563" w:rsidRDefault="00212AB8" w:rsidP="00212AB8">
            <w:pPr>
              <w:pStyle w:val="GlossEng"/>
            </w:pPr>
            <w:r w:rsidRPr="00856563">
              <w:t>with</w:t>
            </w:r>
          </w:p>
        </w:tc>
        <w:tc>
          <w:tcPr>
            <w:tcW w:w="1000" w:type="dxa"/>
            <w:shd w:val="clear" w:color="auto" w:fill="auto"/>
          </w:tcPr>
          <w:p w14:paraId="432DB41B" w14:textId="77777777" w:rsidR="00212AB8" w:rsidRPr="00856563" w:rsidRDefault="00212AB8" w:rsidP="00212AB8">
            <w:pPr>
              <w:pStyle w:val="GlossEng"/>
            </w:pPr>
            <w:r w:rsidRPr="0099608C">
              <w:rPr>
                <w:rStyle w:val="ChSmallCaps"/>
              </w:rPr>
              <w:t>rdp</w:t>
            </w:r>
            <w:r>
              <w:t>~</w:t>
            </w:r>
            <w:r w:rsidRPr="00856563">
              <w:t>child</w:t>
            </w:r>
          </w:p>
        </w:tc>
        <w:tc>
          <w:tcPr>
            <w:tcW w:w="814" w:type="dxa"/>
            <w:shd w:val="clear" w:color="auto" w:fill="auto"/>
          </w:tcPr>
          <w:p w14:paraId="4B634214" w14:textId="77777777" w:rsidR="00212AB8" w:rsidRPr="00856563" w:rsidRDefault="00212AB8" w:rsidP="00212AB8">
            <w:pPr>
              <w:pStyle w:val="GlossEng"/>
            </w:pPr>
            <w:r w:rsidRPr="00856563">
              <w:t>eat</w:t>
            </w:r>
          </w:p>
        </w:tc>
      </w:tr>
    </w:tbl>
    <w:p w14:paraId="033B2742" w14:textId="1A1F16BA" w:rsidR="00212AB8" w:rsidRPr="003852D5" w:rsidRDefault="00B7093A" w:rsidP="00212AB8">
      <w:pPr>
        <w:pStyle w:val="FreeTranslEng"/>
      </w:pPr>
      <w:r>
        <w:t>‘</w:t>
      </w:r>
      <w:r w:rsidR="00212AB8" w:rsidRPr="00856563">
        <w:t xml:space="preserve">in the </w:t>
      </w:r>
      <w:r w:rsidR="00212AB8">
        <w:t>evening</w:t>
      </w:r>
      <w:r w:rsidR="00212AB8" w:rsidRPr="00856563">
        <w:t xml:space="preserve"> (my wife) arranges (the food), </w:t>
      </w:r>
      <w:r w:rsidR="00212AB8">
        <w:rPr>
          <w:rStyle w:val="ChBlueBold"/>
        </w:rPr>
        <w:t>we and the children</w:t>
      </w:r>
      <w:r w:rsidR="00212AB8" w:rsidRPr="000821A3">
        <w:t xml:space="preserve"> </w:t>
      </w:r>
      <w:r w:rsidR="00212AB8" w:rsidRPr="00856563">
        <w:t>eat</w:t>
      </w:r>
      <w:r>
        <w:t>’</w:t>
      </w:r>
      <w:r w:rsidR="00212AB8" w:rsidRPr="00856563">
        <w:t xml:space="preserve"> </w:t>
      </w:r>
      <w:r w:rsidR="00212AB8" w:rsidRPr="00856563">
        <w:rPr>
          <w:rStyle w:val="ExampleSource"/>
        </w:rPr>
        <w:t>[080919-004-NP.0007]</w:t>
      </w:r>
    </w:p>
    <w:p w14:paraId="0F5DB75E" w14:textId="3DBADE10" w:rsidR="00212AB8" w:rsidRDefault="008C0F09" w:rsidP="00352F20">
      <w:pPr>
        <w:pStyle w:val="Body0005after"/>
      </w:pPr>
      <w:r w:rsidRPr="00856563">
        <w:t xml:space="preserve">All three plural </w:t>
      </w:r>
      <w:r>
        <w:rPr>
          <w:lang w:eastAsia="en-US"/>
        </w:rPr>
        <w:t>pronouns</w:t>
      </w:r>
      <w:r w:rsidRPr="00856563">
        <w:t xml:space="preserve"> can </w:t>
      </w:r>
      <w:r>
        <w:t xml:space="preserve">take </w:t>
      </w:r>
      <w:r w:rsidRPr="00856563">
        <w:t xml:space="preserve">the </w:t>
      </w:r>
      <w:r>
        <w:t>inclusory conjunct</w:t>
      </w:r>
      <w:r w:rsidRPr="00856563">
        <w:t xml:space="preserve"> slot</w:t>
      </w:r>
      <w:r>
        <w:t xml:space="preserve">, such as first person plural </w:t>
      </w:r>
      <w:r w:rsidRPr="008C0F09">
        <w:rPr>
          <w:rStyle w:val="ChItalBold"/>
        </w:rPr>
        <w:t>tong</w:t>
      </w:r>
      <w:r>
        <w:t xml:space="preserve"> </w:t>
      </w:r>
      <w:r w:rsidR="00B7093A">
        <w:t>‘</w:t>
      </w:r>
      <w:r w:rsidRPr="008C0F09">
        <w:rPr>
          <w:rStyle w:val="ChSmallCaps"/>
        </w:rPr>
        <w:t>1pl</w:t>
      </w:r>
      <w:r w:rsidR="00B7093A">
        <w:t>’</w:t>
      </w:r>
      <w:r>
        <w:t xml:space="preserve"> in </w:t>
      </w:r>
      <w:r>
        <w:fldChar w:fldCharType="begin"/>
      </w:r>
      <w:r>
        <w:instrText xml:space="preserve"> REF _Ref341983671 \h </w:instrText>
      </w:r>
      <w:r>
        <w:fldChar w:fldCharType="separate"/>
      </w:r>
      <w:r w:rsidR="00154D81" w:rsidRPr="00856563">
        <w:t>(</w:t>
      </w:r>
      <w:r w:rsidR="00154D81">
        <w:rPr>
          <w:noProof/>
        </w:rPr>
        <w:t>26</w:t>
      </w:r>
      <w:r w:rsidR="00154D81" w:rsidRPr="00856563">
        <w:t>)</w:t>
      </w:r>
      <w:r>
        <w:fldChar w:fldCharType="end"/>
      </w:r>
      <w:r>
        <w:t xml:space="preserve"> and </w:t>
      </w:r>
      <w:r>
        <w:fldChar w:fldCharType="begin"/>
      </w:r>
      <w:r>
        <w:instrText xml:space="preserve"> REF _Ref321135342 \h </w:instrText>
      </w:r>
      <w:r>
        <w:fldChar w:fldCharType="separate"/>
      </w:r>
      <w:r w:rsidR="00154D81" w:rsidRPr="00856563">
        <w:t>(</w:t>
      </w:r>
      <w:r w:rsidR="00154D81">
        <w:rPr>
          <w:noProof/>
        </w:rPr>
        <w:t>27</w:t>
      </w:r>
      <w:r w:rsidR="00154D81" w:rsidRPr="00856563">
        <w:t>)</w:t>
      </w:r>
      <w:r>
        <w:fldChar w:fldCharType="end"/>
      </w:r>
      <w:r>
        <w:t xml:space="preserve">, second plural </w:t>
      </w:r>
      <w:r w:rsidRPr="008C0F09">
        <w:rPr>
          <w:rStyle w:val="ChItalBold"/>
        </w:rPr>
        <w:t>kam</w:t>
      </w:r>
      <w:r>
        <w:t xml:space="preserve"> </w:t>
      </w:r>
      <w:r w:rsidR="00B7093A">
        <w:t>‘</w:t>
      </w:r>
      <w:r w:rsidRPr="008C0F09">
        <w:rPr>
          <w:rStyle w:val="ChSmallCaps"/>
        </w:rPr>
        <w:t>2pl</w:t>
      </w:r>
      <w:r w:rsidR="00B7093A">
        <w:t>’</w:t>
      </w:r>
      <w:r>
        <w:t xml:space="preserve"> in </w:t>
      </w:r>
      <w:r>
        <w:fldChar w:fldCharType="begin"/>
      </w:r>
      <w:r>
        <w:instrText xml:space="preserve"> REF _Ref352599385 \h </w:instrText>
      </w:r>
      <w:r>
        <w:fldChar w:fldCharType="separate"/>
      </w:r>
      <w:r w:rsidR="00154D81" w:rsidRPr="00856563">
        <w:t>(</w:t>
      </w:r>
      <w:r w:rsidR="00154D81">
        <w:rPr>
          <w:noProof/>
        </w:rPr>
        <w:t>28</w:t>
      </w:r>
      <w:r w:rsidR="00154D81" w:rsidRPr="00856563">
        <w:t>)</w:t>
      </w:r>
      <w:r>
        <w:fldChar w:fldCharType="end"/>
      </w:r>
      <w:r>
        <w:t xml:space="preserve"> and third person plural </w:t>
      </w:r>
      <w:r w:rsidRPr="008C0F09">
        <w:rPr>
          <w:rStyle w:val="ChItalBold"/>
        </w:rPr>
        <w:t>dong</w:t>
      </w:r>
      <w:r>
        <w:t xml:space="preserve"> </w:t>
      </w:r>
      <w:r w:rsidR="00B7093A">
        <w:t>‘</w:t>
      </w:r>
      <w:r w:rsidRPr="008C0F09">
        <w:rPr>
          <w:rStyle w:val="ChSmallCaps"/>
        </w:rPr>
        <w:t>3pl</w:t>
      </w:r>
      <w:r w:rsidR="00B7093A">
        <w:t>’</w:t>
      </w:r>
      <w:r>
        <w:t xml:space="preserve"> in </w:t>
      </w:r>
      <w:r>
        <w:fldChar w:fldCharType="begin"/>
      </w:r>
      <w:r>
        <w:instrText xml:space="preserve"> REF _Ref321135340 \h </w:instrText>
      </w:r>
      <w:r>
        <w:fldChar w:fldCharType="separate"/>
      </w:r>
      <w:r w:rsidR="00154D81" w:rsidRPr="00856563">
        <w:t>(</w:t>
      </w:r>
      <w:r w:rsidR="00154D81">
        <w:rPr>
          <w:noProof/>
        </w:rPr>
        <w:t>29</w:t>
      </w:r>
      <w:r w:rsidR="00154D81" w:rsidRPr="00856563">
        <w:t>)</w:t>
      </w:r>
      <w:r>
        <w:fldChar w:fldCharType="end"/>
      </w:r>
      <w:r>
        <w:t xml:space="preserve">. </w:t>
      </w:r>
      <w:r w:rsidR="00212AB8">
        <w:t xml:space="preserve">Most often the </w:t>
      </w:r>
      <w:r w:rsidR="00352F20">
        <w:t xml:space="preserve">included conjunct is </w:t>
      </w:r>
      <w:r w:rsidR="00212AB8">
        <w:t xml:space="preserve">encoded by </w:t>
      </w:r>
      <w:r w:rsidR="00352F20">
        <w:t xml:space="preserve">a </w:t>
      </w:r>
      <w:r w:rsidR="00212AB8">
        <w:t xml:space="preserve">proper noun as in </w:t>
      </w:r>
      <w:r w:rsidR="00212AB8">
        <w:fldChar w:fldCharType="begin"/>
      </w:r>
      <w:r w:rsidR="00212AB8">
        <w:instrText xml:space="preserve"> REF _Ref352599385 \h </w:instrText>
      </w:r>
      <w:r w:rsidR="00212AB8">
        <w:fldChar w:fldCharType="separate"/>
      </w:r>
      <w:r w:rsidR="00154D81" w:rsidRPr="00856563">
        <w:t>(</w:t>
      </w:r>
      <w:r w:rsidR="00154D81">
        <w:rPr>
          <w:noProof/>
        </w:rPr>
        <w:t>28</w:t>
      </w:r>
      <w:r w:rsidR="00154D81" w:rsidRPr="00856563">
        <w:t>)</w:t>
      </w:r>
      <w:r w:rsidR="00212AB8">
        <w:fldChar w:fldCharType="end"/>
      </w:r>
      <w:r w:rsidR="00212AB8">
        <w:t xml:space="preserve">, or, although less frequently, by </w:t>
      </w:r>
      <w:r w:rsidR="00352F20">
        <w:t xml:space="preserve">a </w:t>
      </w:r>
      <w:r w:rsidR="00212AB8">
        <w:t xml:space="preserve">noun phrase as in </w:t>
      </w:r>
      <w:r w:rsidR="00212AB8">
        <w:fldChar w:fldCharType="begin"/>
      </w:r>
      <w:r w:rsidR="00212AB8">
        <w:instrText xml:space="preserve"> REF _Ref321135340 \h </w:instrText>
      </w:r>
      <w:r w:rsidR="00212AB8">
        <w:fldChar w:fldCharType="separate"/>
      </w:r>
      <w:r w:rsidR="00154D81" w:rsidRPr="00856563">
        <w:t>(</w:t>
      </w:r>
      <w:r w:rsidR="00154D81">
        <w:rPr>
          <w:noProof/>
        </w:rPr>
        <w:t>29</w:t>
      </w:r>
      <w:r w:rsidR="00154D81" w:rsidRPr="00856563">
        <w:t>)</w:t>
      </w:r>
      <w:r w:rsidR="00212AB8">
        <w:fldChar w:fldCharType="end"/>
      </w:r>
      <w:r w:rsidR="00212AB8">
        <w:t xml:space="preserve">, or also in </w:t>
      </w:r>
      <w:r w:rsidR="00212AB8">
        <w:fldChar w:fldCharType="begin"/>
      </w:r>
      <w:r w:rsidR="00212AB8">
        <w:instrText xml:space="preserve"> REF _Ref341983671 \h </w:instrText>
      </w:r>
      <w:r w:rsidR="00212AB8">
        <w:fldChar w:fldCharType="separate"/>
      </w:r>
      <w:r w:rsidR="00154D81" w:rsidRPr="00856563">
        <w:t>(</w:t>
      </w:r>
      <w:r w:rsidR="00154D81">
        <w:rPr>
          <w:noProof/>
        </w:rPr>
        <w:t>26</w:t>
      </w:r>
      <w:r w:rsidR="00154D81" w:rsidRPr="00856563">
        <w:t>)</w:t>
      </w:r>
      <w:r w:rsidR="00212AB8">
        <w:fldChar w:fldCharType="end"/>
      </w:r>
      <w:r w:rsidR="00212AB8">
        <w:t>.</w:t>
      </w:r>
    </w:p>
    <w:p w14:paraId="195040F5" w14:textId="77777777" w:rsidR="00212AB8" w:rsidRDefault="00212AB8" w:rsidP="00212AB8">
      <w:pPr>
        <w:pStyle w:val="ExampleTitle"/>
      </w:pPr>
      <w:r w:rsidRPr="00856563">
        <w:t>Inclusory conjunction constructions</w:t>
      </w:r>
      <w:r>
        <w:t xml:space="preserve"> formed with the </w:t>
      </w:r>
      <w:r w:rsidR="008C0F09">
        <w:t>second</w:t>
      </w:r>
      <w:r>
        <w:t xml:space="preserve"> and third </w:t>
      </w:r>
      <w:r w:rsidR="00E51420">
        <w:t xml:space="preserve">person </w:t>
      </w:r>
      <w:r>
        <w:t>plural pronouns</w:t>
      </w:r>
    </w:p>
    <w:tbl>
      <w:tblPr>
        <w:tblW w:w="6280" w:type="dxa"/>
        <w:tblCellMar>
          <w:left w:w="40" w:type="dxa"/>
          <w:right w:w="40" w:type="dxa"/>
        </w:tblCellMar>
        <w:tblLook w:val="01E0" w:firstRow="1" w:lastRow="1" w:firstColumn="1" w:lastColumn="1" w:noHBand="0" w:noVBand="0"/>
      </w:tblPr>
      <w:tblGrid>
        <w:gridCol w:w="709"/>
        <w:gridCol w:w="558"/>
        <w:gridCol w:w="503"/>
        <w:gridCol w:w="592"/>
        <w:gridCol w:w="792"/>
        <w:gridCol w:w="591"/>
        <w:gridCol w:w="647"/>
        <w:gridCol w:w="614"/>
        <w:gridCol w:w="360"/>
        <w:gridCol w:w="914"/>
      </w:tblGrid>
      <w:tr w:rsidR="00AC23C4" w:rsidRPr="00AC23C4" w14:paraId="4C4D8AD1" w14:textId="77777777" w:rsidTr="00AC23C4">
        <w:tc>
          <w:tcPr>
            <w:tcW w:w="709" w:type="dxa"/>
            <w:shd w:val="clear" w:color="auto" w:fill="auto"/>
          </w:tcPr>
          <w:p w14:paraId="36D8BD23" w14:textId="77777777" w:rsidR="008C0F09" w:rsidRPr="00C62F4E" w:rsidRDefault="008C0F09" w:rsidP="008C0F09">
            <w:pPr>
              <w:pStyle w:val="O0Nwnext"/>
            </w:pPr>
            <w:bookmarkStart w:id="2883" w:name="_Ref352599385"/>
            <w:r w:rsidRPr="00856563">
              <w:t>(</w:t>
            </w:r>
            <w:fldSimple w:instr=" SEQ ( \* ARABIC \s 1 ">
              <w:r w:rsidR="00154D81">
                <w:rPr>
                  <w:noProof/>
                </w:rPr>
                <w:t>28</w:t>
              </w:r>
            </w:fldSimple>
            <w:r w:rsidRPr="00856563">
              <w:t>)</w:t>
            </w:r>
            <w:bookmarkEnd w:id="2883"/>
          </w:p>
        </w:tc>
        <w:tc>
          <w:tcPr>
            <w:tcW w:w="558" w:type="dxa"/>
            <w:shd w:val="clear" w:color="auto" w:fill="auto"/>
          </w:tcPr>
          <w:p w14:paraId="33DCC228" w14:textId="77777777" w:rsidR="008C0F09" w:rsidRPr="00856563" w:rsidRDefault="008C0F09" w:rsidP="008C0F09">
            <w:pPr>
              <w:pStyle w:val="Text"/>
              <w:rPr>
                <w:rStyle w:val="ChBlueBold"/>
              </w:rPr>
            </w:pPr>
            <w:r w:rsidRPr="00856563">
              <w:rPr>
                <w:rStyle w:val="ChBlueBold"/>
              </w:rPr>
              <w:t>kam</w:t>
            </w:r>
          </w:p>
        </w:tc>
        <w:tc>
          <w:tcPr>
            <w:tcW w:w="503" w:type="dxa"/>
            <w:shd w:val="clear" w:color="auto" w:fill="auto"/>
          </w:tcPr>
          <w:p w14:paraId="37113539" w14:textId="77777777" w:rsidR="008C0F09" w:rsidRPr="00856563" w:rsidRDefault="008C0F09" w:rsidP="008C0F09">
            <w:pPr>
              <w:pStyle w:val="Text"/>
              <w:rPr>
                <w:rStyle w:val="ChBlueBold"/>
              </w:rPr>
            </w:pPr>
            <w:r w:rsidRPr="00856563">
              <w:rPr>
                <w:rStyle w:val="ChBlueBold"/>
              </w:rPr>
              <w:t>dua</w:t>
            </w:r>
          </w:p>
        </w:tc>
        <w:tc>
          <w:tcPr>
            <w:tcW w:w="592" w:type="dxa"/>
            <w:shd w:val="clear" w:color="auto" w:fill="auto"/>
          </w:tcPr>
          <w:p w14:paraId="2A33AA7E" w14:textId="77777777" w:rsidR="008C0F09" w:rsidRPr="00856563" w:rsidRDefault="008C0F09" w:rsidP="008C0F09">
            <w:pPr>
              <w:pStyle w:val="Text"/>
              <w:rPr>
                <w:rStyle w:val="ChBlueBold"/>
              </w:rPr>
            </w:pPr>
            <w:r w:rsidRPr="00856563">
              <w:rPr>
                <w:rStyle w:val="ChBlueBold"/>
              </w:rPr>
              <w:t>deng</w:t>
            </w:r>
          </w:p>
        </w:tc>
        <w:tc>
          <w:tcPr>
            <w:tcW w:w="792" w:type="dxa"/>
            <w:shd w:val="clear" w:color="auto" w:fill="auto"/>
          </w:tcPr>
          <w:p w14:paraId="1B207500" w14:textId="77777777" w:rsidR="008C0F09" w:rsidRPr="00856563" w:rsidRDefault="008C0F09" w:rsidP="008C0F09">
            <w:pPr>
              <w:pStyle w:val="Text"/>
              <w:rPr>
                <w:rStyle w:val="ChBlueBold"/>
              </w:rPr>
            </w:pPr>
            <w:r w:rsidRPr="00856563">
              <w:rPr>
                <w:rStyle w:val="ChBlueBold"/>
              </w:rPr>
              <w:t>Is</w:t>
            </w:r>
            <w:r>
              <w:rPr>
                <w:rStyle w:val="ChBlueBold"/>
              </w:rPr>
              <w:t>a</w:t>
            </w:r>
            <w:r w:rsidRPr="00856563">
              <w:rPr>
                <w:rStyle w:val="ChBlueBold"/>
              </w:rPr>
              <w:t>bel</w:t>
            </w:r>
            <w:r>
              <w:rPr>
                <w:rStyle w:val="ChBlueBold"/>
              </w:rPr>
              <w:t>a</w:t>
            </w:r>
          </w:p>
        </w:tc>
        <w:tc>
          <w:tcPr>
            <w:tcW w:w="591" w:type="dxa"/>
            <w:shd w:val="clear" w:color="auto" w:fill="auto"/>
          </w:tcPr>
          <w:p w14:paraId="47353094" w14:textId="77777777" w:rsidR="008C0F09" w:rsidRPr="00856563" w:rsidRDefault="008C0F09" w:rsidP="008C0F09">
            <w:pPr>
              <w:pStyle w:val="Text"/>
            </w:pPr>
            <w:r w:rsidRPr="00856563">
              <w:t>pergi</w:t>
            </w:r>
          </w:p>
        </w:tc>
        <w:tc>
          <w:tcPr>
            <w:tcW w:w="647" w:type="dxa"/>
            <w:shd w:val="clear" w:color="auto" w:fill="auto"/>
          </w:tcPr>
          <w:p w14:paraId="5E9584B7" w14:textId="77777777" w:rsidR="008C0F09" w:rsidRPr="00856563" w:rsidRDefault="008C0F09" w:rsidP="008C0F09">
            <w:pPr>
              <w:pStyle w:val="Text"/>
            </w:pPr>
            <w:r w:rsidRPr="00856563">
              <w:t>cek</w:t>
            </w:r>
          </w:p>
        </w:tc>
        <w:tc>
          <w:tcPr>
            <w:tcW w:w="614" w:type="dxa"/>
            <w:shd w:val="clear" w:color="auto" w:fill="auto"/>
          </w:tcPr>
          <w:p w14:paraId="2911505A" w14:textId="77777777" w:rsidR="008C0F09" w:rsidRPr="00856563" w:rsidRDefault="008C0F09" w:rsidP="008C0F09">
            <w:pPr>
              <w:pStyle w:val="Text"/>
            </w:pPr>
            <w:r w:rsidRPr="00856563">
              <w:t>kapal</w:t>
            </w:r>
          </w:p>
        </w:tc>
        <w:tc>
          <w:tcPr>
            <w:tcW w:w="360" w:type="dxa"/>
            <w:shd w:val="clear" w:color="auto" w:fill="auto"/>
          </w:tcPr>
          <w:p w14:paraId="18444771" w14:textId="77777777" w:rsidR="008C0F09" w:rsidRPr="00856563" w:rsidRDefault="008C0F09" w:rsidP="008C0F09">
            <w:pPr>
              <w:pStyle w:val="Text"/>
            </w:pPr>
            <w:r w:rsidRPr="00856563">
              <w:t>di</w:t>
            </w:r>
          </w:p>
        </w:tc>
        <w:tc>
          <w:tcPr>
            <w:tcW w:w="914" w:type="dxa"/>
            <w:shd w:val="clear" w:color="auto" w:fill="auto"/>
          </w:tcPr>
          <w:p w14:paraId="0E757D1D" w14:textId="77777777" w:rsidR="008C0F09" w:rsidRPr="00856563" w:rsidRDefault="008C0F09" w:rsidP="008C0F09">
            <w:pPr>
              <w:pStyle w:val="Text"/>
            </w:pPr>
            <w:r w:rsidRPr="00856563">
              <w:t>plabuan</w:t>
            </w:r>
            <w:r w:rsidR="009552CE">
              <w:t>g</w:t>
            </w:r>
          </w:p>
        </w:tc>
      </w:tr>
      <w:tr w:rsidR="00AC23C4" w:rsidRPr="00AC23C4" w14:paraId="0CFE0C1E" w14:textId="77777777" w:rsidTr="00AC23C4">
        <w:tc>
          <w:tcPr>
            <w:tcW w:w="709" w:type="dxa"/>
            <w:shd w:val="clear" w:color="auto" w:fill="auto"/>
          </w:tcPr>
          <w:p w14:paraId="55D34020" w14:textId="77777777" w:rsidR="008C0F09" w:rsidRPr="00C62F4E" w:rsidRDefault="008C0F09" w:rsidP="008C0F09">
            <w:pPr>
              <w:pStyle w:val="GlossEng"/>
            </w:pPr>
          </w:p>
        </w:tc>
        <w:tc>
          <w:tcPr>
            <w:tcW w:w="558" w:type="dxa"/>
            <w:shd w:val="clear" w:color="auto" w:fill="auto"/>
          </w:tcPr>
          <w:p w14:paraId="2450016A" w14:textId="77777777" w:rsidR="008C0F09" w:rsidRPr="00856563" w:rsidRDefault="008C0F09" w:rsidP="008C0F09">
            <w:pPr>
              <w:pStyle w:val="GlossEng"/>
              <w:rPr>
                <w:rStyle w:val="ChSmallCaps"/>
              </w:rPr>
            </w:pPr>
            <w:r w:rsidRPr="00856563">
              <w:rPr>
                <w:rStyle w:val="ChSmallCaps"/>
              </w:rPr>
              <w:t>2pl</w:t>
            </w:r>
          </w:p>
        </w:tc>
        <w:tc>
          <w:tcPr>
            <w:tcW w:w="503" w:type="dxa"/>
            <w:shd w:val="clear" w:color="auto" w:fill="auto"/>
          </w:tcPr>
          <w:p w14:paraId="2C5307AA" w14:textId="77777777" w:rsidR="008C0F09" w:rsidRPr="00856563" w:rsidRDefault="008C0F09" w:rsidP="008C0F09">
            <w:pPr>
              <w:pStyle w:val="GlossEng"/>
            </w:pPr>
            <w:r w:rsidRPr="00856563">
              <w:t>two</w:t>
            </w:r>
          </w:p>
        </w:tc>
        <w:tc>
          <w:tcPr>
            <w:tcW w:w="592" w:type="dxa"/>
            <w:shd w:val="clear" w:color="auto" w:fill="auto"/>
          </w:tcPr>
          <w:p w14:paraId="0859DB87" w14:textId="77777777" w:rsidR="008C0F09" w:rsidRPr="00856563" w:rsidRDefault="008C0F09" w:rsidP="008C0F09">
            <w:pPr>
              <w:pStyle w:val="GlossEng"/>
            </w:pPr>
            <w:r w:rsidRPr="00856563">
              <w:t>with</w:t>
            </w:r>
          </w:p>
        </w:tc>
        <w:tc>
          <w:tcPr>
            <w:tcW w:w="792" w:type="dxa"/>
            <w:shd w:val="clear" w:color="auto" w:fill="auto"/>
          </w:tcPr>
          <w:p w14:paraId="7A478A8E" w14:textId="77777777" w:rsidR="008C0F09" w:rsidRPr="00856563" w:rsidRDefault="008C0F09" w:rsidP="008C0F09">
            <w:pPr>
              <w:pStyle w:val="GlossEng"/>
            </w:pPr>
            <w:r>
              <w:t>Isa</w:t>
            </w:r>
            <w:r w:rsidRPr="00856563">
              <w:t>bela</w:t>
            </w:r>
          </w:p>
        </w:tc>
        <w:tc>
          <w:tcPr>
            <w:tcW w:w="591" w:type="dxa"/>
            <w:shd w:val="clear" w:color="auto" w:fill="auto"/>
          </w:tcPr>
          <w:p w14:paraId="259B527D" w14:textId="77777777" w:rsidR="008C0F09" w:rsidRPr="00856563" w:rsidRDefault="008C0F09" w:rsidP="008C0F09">
            <w:pPr>
              <w:pStyle w:val="GlossEng"/>
            </w:pPr>
            <w:r w:rsidRPr="00856563">
              <w:t>go</w:t>
            </w:r>
          </w:p>
        </w:tc>
        <w:tc>
          <w:tcPr>
            <w:tcW w:w="647" w:type="dxa"/>
            <w:shd w:val="clear" w:color="auto" w:fill="auto"/>
          </w:tcPr>
          <w:p w14:paraId="52B84446" w14:textId="77777777" w:rsidR="008C0F09" w:rsidRPr="00856563" w:rsidRDefault="008C0F09" w:rsidP="008C0F09">
            <w:pPr>
              <w:pStyle w:val="GlossEng"/>
            </w:pPr>
            <w:r w:rsidRPr="00856563">
              <w:t>check</w:t>
            </w:r>
          </w:p>
        </w:tc>
        <w:tc>
          <w:tcPr>
            <w:tcW w:w="614" w:type="dxa"/>
            <w:shd w:val="clear" w:color="auto" w:fill="auto"/>
          </w:tcPr>
          <w:p w14:paraId="02201A7C" w14:textId="77777777" w:rsidR="008C0F09" w:rsidRPr="00856563" w:rsidRDefault="008C0F09" w:rsidP="008C0F09">
            <w:pPr>
              <w:pStyle w:val="GlossEng"/>
            </w:pPr>
            <w:r w:rsidRPr="00856563">
              <w:t>ship</w:t>
            </w:r>
          </w:p>
        </w:tc>
        <w:tc>
          <w:tcPr>
            <w:tcW w:w="360" w:type="dxa"/>
            <w:shd w:val="clear" w:color="auto" w:fill="auto"/>
          </w:tcPr>
          <w:p w14:paraId="24A4AD7D" w14:textId="77777777" w:rsidR="008C0F09" w:rsidRPr="00856563" w:rsidRDefault="008C0F09" w:rsidP="008C0F09">
            <w:pPr>
              <w:pStyle w:val="GlossEng"/>
            </w:pPr>
            <w:r>
              <w:t>at</w:t>
            </w:r>
          </w:p>
        </w:tc>
        <w:tc>
          <w:tcPr>
            <w:tcW w:w="914" w:type="dxa"/>
            <w:shd w:val="clear" w:color="auto" w:fill="auto"/>
          </w:tcPr>
          <w:p w14:paraId="5CA04EDB" w14:textId="77777777" w:rsidR="008C0F09" w:rsidRPr="00856563" w:rsidRDefault="008C0F09" w:rsidP="008C0F09">
            <w:pPr>
              <w:pStyle w:val="GlossEng"/>
            </w:pPr>
            <w:r w:rsidRPr="00856563">
              <w:t>harbor</w:t>
            </w:r>
          </w:p>
        </w:tc>
      </w:tr>
    </w:tbl>
    <w:p w14:paraId="0923853D" w14:textId="4F22684F" w:rsidR="008C0F09" w:rsidRPr="00856563" w:rsidRDefault="00B7093A" w:rsidP="00ED713F">
      <w:pPr>
        <w:pStyle w:val="FreeTranslEng"/>
      </w:pPr>
      <w:r>
        <w:t>‘</w:t>
      </w:r>
      <w:r w:rsidR="008C0F09" w:rsidRPr="00856563">
        <w:rPr>
          <w:rStyle w:val="ChBlueBold"/>
        </w:rPr>
        <w:t>you(</w:t>
      </w:r>
      <w:r w:rsidR="008C0F09" w:rsidRPr="00856563">
        <w:rPr>
          <w:rStyle w:val="ChBlueBold"/>
          <w:smallCaps/>
        </w:rPr>
        <w:t>sg</w:t>
      </w:r>
      <w:r w:rsidR="008C0F09">
        <w:rPr>
          <w:rStyle w:val="ChBlueBold"/>
        </w:rPr>
        <w:t>) and Isa</w:t>
      </w:r>
      <w:r w:rsidR="008C0F09" w:rsidRPr="00856563">
        <w:rPr>
          <w:rStyle w:val="ChBlueBold"/>
        </w:rPr>
        <w:t>bel</w:t>
      </w:r>
      <w:r w:rsidR="008C0F09">
        <w:rPr>
          <w:rStyle w:val="ChBlueBold"/>
        </w:rPr>
        <w:t>a</w:t>
      </w:r>
      <w:r w:rsidR="008C0F09" w:rsidRPr="00856563">
        <w:t xml:space="preserve"> go check the ship at the harbor</w:t>
      </w:r>
      <w:r>
        <w:t>’</w:t>
      </w:r>
      <w:r w:rsidR="008C0F09" w:rsidRPr="00856563">
        <w:t xml:space="preserve"> </w:t>
      </w:r>
      <w:r w:rsidR="008C0F09" w:rsidRPr="00856563">
        <w:rPr>
          <w:rStyle w:val="ExampleSource"/>
        </w:rPr>
        <w:t>[080922-001a-CvPh.0035]</w:t>
      </w:r>
    </w:p>
    <w:tbl>
      <w:tblPr>
        <w:tblW w:w="6212" w:type="dxa"/>
        <w:tblCellMar>
          <w:left w:w="40" w:type="dxa"/>
          <w:right w:w="40" w:type="dxa"/>
        </w:tblCellMar>
        <w:tblLook w:val="01E0" w:firstRow="1" w:lastRow="1" w:firstColumn="1" w:lastColumn="1" w:noHBand="0" w:noVBand="0"/>
      </w:tblPr>
      <w:tblGrid>
        <w:gridCol w:w="709"/>
        <w:gridCol w:w="555"/>
        <w:gridCol w:w="44"/>
        <w:gridCol w:w="501"/>
        <w:gridCol w:w="431"/>
        <w:gridCol w:w="469"/>
        <w:gridCol w:w="947"/>
        <w:gridCol w:w="559"/>
        <w:gridCol w:w="821"/>
        <w:gridCol w:w="1176"/>
      </w:tblGrid>
      <w:tr w:rsidR="00AC23C4" w:rsidRPr="00856563" w14:paraId="7064678C" w14:textId="77777777" w:rsidTr="00AC23C4">
        <w:tc>
          <w:tcPr>
            <w:tcW w:w="709" w:type="dxa"/>
            <w:shd w:val="clear" w:color="auto" w:fill="auto"/>
          </w:tcPr>
          <w:p w14:paraId="32BB1A53" w14:textId="77777777" w:rsidR="00212AB8" w:rsidRPr="00C62F4E" w:rsidRDefault="00212AB8" w:rsidP="00212AB8">
            <w:pPr>
              <w:pStyle w:val="O0Nwnext"/>
            </w:pPr>
            <w:bookmarkStart w:id="2884" w:name="_Ref321135384"/>
            <w:bookmarkStart w:id="2885" w:name="_Ref321135340"/>
            <w:r w:rsidRPr="00856563">
              <w:t>(</w:t>
            </w:r>
            <w:fldSimple w:instr=" SEQ ( \* ARABIC \s 1 ">
              <w:r w:rsidR="00154D81">
                <w:rPr>
                  <w:noProof/>
                </w:rPr>
                <w:t>29</w:t>
              </w:r>
            </w:fldSimple>
            <w:bookmarkEnd w:id="2884"/>
            <w:r w:rsidRPr="00856563">
              <w:t>)</w:t>
            </w:r>
            <w:bookmarkEnd w:id="2885"/>
          </w:p>
        </w:tc>
        <w:tc>
          <w:tcPr>
            <w:tcW w:w="599" w:type="dxa"/>
            <w:gridSpan w:val="2"/>
            <w:shd w:val="clear" w:color="auto" w:fill="auto"/>
          </w:tcPr>
          <w:p w14:paraId="4EEDBF96" w14:textId="77777777" w:rsidR="00212AB8" w:rsidRPr="00856563" w:rsidRDefault="00212AB8" w:rsidP="00212AB8">
            <w:pPr>
              <w:pStyle w:val="Text"/>
              <w:rPr>
                <w:rStyle w:val="ChBlueBold"/>
              </w:rPr>
            </w:pPr>
            <w:r w:rsidRPr="00856563">
              <w:rPr>
                <w:rStyle w:val="ChBlueBold"/>
              </w:rPr>
              <w:t>dong</w:t>
            </w:r>
          </w:p>
        </w:tc>
        <w:tc>
          <w:tcPr>
            <w:tcW w:w="501" w:type="dxa"/>
            <w:shd w:val="clear" w:color="auto" w:fill="auto"/>
          </w:tcPr>
          <w:p w14:paraId="11DBCABE" w14:textId="77777777" w:rsidR="00212AB8" w:rsidRPr="00856563" w:rsidRDefault="00212AB8" w:rsidP="00212AB8">
            <w:pPr>
              <w:pStyle w:val="Text"/>
              <w:rPr>
                <w:rStyle w:val="ChBlueBold"/>
              </w:rPr>
            </w:pPr>
            <w:r w:rsidRPr="00856563">
              <w:rPr>
                <w:rStyle w:val="ChBlueBold"/>
              </w:rPr>
              <w:t>dua</w:t>
            </w:r>
          </w:p>
        </w:tc>
        <w:tc>
          <w:tcPr>
            <w:tcW w:w="900" w:type="dxa"/>
            <w:gridSpan w:val="2"/>
            <w:shd w:val="clear" w:color="auto" w:fill="auto"/>
          </w:tcPr>
          <w:p w14:paraId="37FD880E" w14:textId="77777777" w:rsidR="00212AB8" w:rsidRPr="00856563" w:rsidRDefault="00212AB8" w:rsidP="00212AB8">
            <w:pPr>
              <w:pStyle w:val="Text"/>
              <w:rPr>
                <w:rStyle w:val="ChBlueBold"/>
              </w:rPr>
            </w:pPr>
            <w:r w:rsidRPr="00856563">
              <w:rPr>
                <w:rStyle w:val="ChBlueBold"/>
              </w:rPr>
              <w:t>dengan</w:t>
            </w:r>
            <w:r w:rsidR="00F13B8C">
              <w:rPr>
                <w:rStyle w:val="ChBlueBold"/>
              </w:rPr>
              <w:t>g</w:t>
            </w:r>
          </w:p>
        </w:tc>
        <w:tc>
          <w:tcPr>
            <w:tcW w:w="947" w:type="dxa"/>
            <w:shd w:val="clear" w:color="auto" w:fill="auto"/>
          </w:tcPr>
          <w:p w14:paraId="1459614C" w14:textId="77777777" w:rsidR="00212AB8" w:rsidRPr="002A6640" w:rsidRDefault="002A6640" w:rsidP="00212AB8">
            <w:pPr>
              <w:pStyle w:val="Text"/>
              <w:rPr>
                <w:rStyle w:val="ChBlueBold"/>
              </w:rPr>
            </w:pPr>
            <w:r w:rsidRPr="002A6640">
              <w:rPr>
                <w:rStyle w:val="ChBlueBold"/>
              </w:rPr>
              <w:t>Natanael</w:t>
            </w:r>
          </w:p>
        </w:tc>
        <w:tc>
          <w:tcPr>
            <w:tcW w:w="559" w:type="dxa"/>
            <w:shd w:val="clear" w:color="auto" w:fill="auto"/>
          </w:tcPr>
          <w:p w14:paraId="43F65CC7" w14:textId="77777777" w:rsidR="00212AB8" w:rsidRPr="00856563" w:rsidRDefault="00212AB8" w:rsidP="00212AB8">
            <w:pPr>
              <w:pStyle w:val="Text"/>
              <w:rPr>
                <w:rStyle w:val="ChBlueBold"/>
              </w:rPr>
            </w:pPr>
            <w:r w:rsidRPr="00856563">
              <w:rPr>
                <w:rStyle w:val="ChBlueBold"/>
              </w:rPr>
              <w:t>pu</w:t>
            </w:r>
          </w:p>
        </w:tc>
        <w:tc>
          <w:tcPr>
            <w:tcW w:w="821" w:type="dxa"/>
            <w:shd w:val="clear" w:color="auto" w:fill="auto"/>
          </w:tcPr>
          <w:p w14:paraId="5D5212A9" w14:textId="77777777" w:rsidR="00212AB8" w:rsidRPr="00856563" w:rsidRDefault="00212AB8" w:rsidP="00212AB8">
            <w:pPr>
              <w:pStyle w:val="Text"/>
              <w:rPr>
                <w:rStyle w:val="ChBlueBold"/>
              </w:rPr>
            </w:pPr>
            <w:r w:rsidRPr="00856563">
              <w:rPr>
                <w:rStyle w:val="ChBlueBold"/>
              </w:rPr>
              <w:t>maytua</w:t>
            </w:r>
          </w:p>
        </w:tc>
        <w:tc>
          <w:tcPr>
            <w:tcW w:w="1176" w:type="dxa"/>
            <w:shd w:val="clear" w:color="auto" w:fill="auto"/>
          </w:tcPr>
          <w:p w14:paraId="30A2CB77" w14:textId="77777777" w:rsidR="00212AB8" w:rsidRPr="00856563" w:rsidRDefault="00212AB8" w:rsidP="00212AB8">
            <w:pPr>
              <w:pStyle w:val="Text"/>
            </w:pPr>
            <w:r w:rsidRPr="00856563">
              <w:t>lan</w:t>
            </w:r>
            <w:r>
              <w:t>g</w:t>
            </w:r>
            <w:r w:rsidRPr="00856563">
              <w:t>sun</w:t>
            </w:r>
            <w:r>
              <w:t>g</w:t>
            </w:r>
          </w:p>
        </w:tc>
      </w:tr>
      <w:tr w:rsidR="00AC23C4" w:rsidRPr="00856563" w14:paraId="0E5C645D" w14:textId="77777777" w:rsidTr="00AC23C4">
        <w:tc>
          <w:tcPr>
            <w:tcW w:w="709" w:type="dxa"/>
            <w:shd w:val="clear" w:color="auto" w:fill="auto"/>
          </w:tcPr>
          <w:p w14:paraId="56E56576" w14:textId="77777777" w:rsidR="00212AB8" w:rsidRPr="00C62F4E" w:rsidRDefault="00212AB8" w:rsidP="00212AB8">
            <w:pPr>
              <w:pStyle w:val="GlossEng2ptafter"/>
            </w:pPr>
          </w:p>
        </w:tc>
        <w:tc>
          <w:tcPr>
            <w:tcW w:w="599" w:type="dxa"/>
            <w:gridSpan w:val="2"/>
            <w:shd w:val="clear" w:color="auto" w:fill="auto"/>
          </w:tcPr>
          <w:p w14:paraId="39724698" w14:textId="77777777" w:rsidR="00212AB8" w:rsidRPr="0099608C" w:rsidRDefault="00212AB8" w:rsidP="00212AB8">
            <w:pPr>
              <w:pStyle w:val="GlossEng2ptafter"/>
              <w:rPr>
                <w:rStyle w:val="ChSmallCaps"/>
              </w:rPr>
            </w:pPr>
            <w:r w:rsidRPr="0099608C">
              <w:rPr>
                <w:rStyle w:val="ChSmallCaps"/>
              </w:rPr>
              <w:t>3pl</w:t>
            </w:r>
          </w:p>
        </w:tc>
        <w:tc>
          <w:tcPr>
            <w:tcW w:w="501" w:type="dxa"/>
            <w:shd w:val="clear" w:color="auto" w:fill="auto"/>
          </w:tcPr>
          <w:p w14:paraId="700B102E" w14:textId="77777777" w:rsidR="00212AB8" w:rsidRPr="00856563" w:rsidRDefault="00212AB8" w:rsidP="00212AB8">
            <w:pPr>
              <w:pStyle w:val="GlossEng2ptafter"/>
            </w:pPr>
            <w:r w:rsidRPr="00856563">
              <w:t>two</w:t>
            </w:r>
          </w:p>
        </w:tc>
        <w:tc>
          <w:tcPr>
            <w:tcW w:w="900" w:type="dxa"/>
            <w:gridSpan w:val="2"/>
            <w:shd w:val="clear" w:color="auto" w:fill="auto"/>
          </w:tcPr>
          <w:p w14:paraId="7378A22E" w14:textId="77777777" w:rsidR="00212AB8" w:rsidRPr="00856563" w:rsidRDefault="00212AB8" w:rsidP="00212AB8">
            <w:pPr>
              <w:pStyle w:val="GlossEng2ptafter"/>
            </w:pPr>
            <w:r w:rsidRPr="00856563">
              <w:t>with</w:t>
            </w:r>
          </w:p>
        </w:tc>
        <w:tc>
          <w:tcPr>
            <w:tcW w:w="947" w:type="dxa"/>
            <w:shd w:val="clear" w:color="auto" w:fill="auto"/>
          </w:tcPr>
          <w:p w14:paraId="75F2A715" w14:textId="77777777" w:rsidR="00212AB8" w:rsidRPr="00856563" w:rsidRDefault="002A6640" w:rsidP="00212AB8">
            <w:pPr>
              <w:pStyle w:val="GlossEng2ptafter"/>
            </w:pPr>
            <w:r>
              <w:t>Natanael</w:t>
            </w:r>
          </w:p>
        </w:tc>
        <w:tc>
          <w:tcPr>
            <w:tcW w:w="559" w:type="dxa"/>
            <w:shd w:val="clear" w:color="auto" w:fill="auto"/>
          </w:tcPr>
          <w:p w14:paraId="7900D1E1" w14:textId="77777777" w:rsidR="00212AB8" w:rsidRPr="0099608C" w:rsidRDefault="00212AB8" w:rsidP="00212AB8">
            <w:pPr>
              <w:pStyle w:val="GlossEng2ptafter"/>
              <w:rPr>
                <w:rStyle w:val="ChSmallCaps"/>
              </w:rPr>
            </w:pPr>
            <w:r w:rsidRPr="0099608C">
              <w:rPr>
                <w:rStyle w:val="ChSmallCaps"/>
              </w:rPr>
              <w:t>poss</w:t>
            </w:r>
          </w:p>
        </w:tc>
        <w:tc>
          <w:tcPr>
            <w:tcW w:w="821" w:type="dxa"/>
            <w:shd w:val="clear" w:color="auto" w:fill="auto"/>
          </w:tcPr>
          <w:p w14:paraId="2F808B51" w14:textId="77777777" w:rsidR="00212AB8" w:rsidRPr="00856563" w:rsidRDefault="00212AB8" w:rsidP="00212AB8">
            <w:pPr>
              <w:pStyle w:val="GlossEng2ptafter"/>
            </w:pPr>
            <w:r w:rsidRPr="00856563">
              <w:t>wife</w:t>
            </w:r>
          </w:p>
        </w:tc>
        <w:tc>
          <w:tcPr>
            <w:tcW w:w="1176" w:type="dxa"/>
            <w:shd w:val="clear" w:color="auto" w:fill="auto"/>
          </w:tcPr>
          <w:p w14:paraId="716D6F86" w14:textId="77777777" w:rsidR="00212AB8" w:rsidRPr="00856563" w:rsidRDefault="00212AB8" w:rsidP="00212AB8">
            <w:pPr>
              <w:pStyle w:val="GlossEng2ptafter"/>
            </w:pPr>
            <w:r w:rsidRPr="00856563">
              <w:t>immediately</w:t>
            </w:r>
          </w:p>
        </w:tc>
      </w:tr>
      <w:tr w:rsidR="00212AB8" w:rsidRPr="00856563" w14:paraId="6D4981DD" w14:textId="77777777" w:rsidTr="00AC23C4">
        <w:trPr>
          <w:gridAfter w:val="5"/>
          <w:wAfter w:w="3972" w:type="dxa"/>
        </w:trPr>
        <w:tc>
          <w:tcPr>
            <w:tcW w:w="709" w:type="dxa"/>
            <w:shd w:val="clear" w:color="auto" w:fill="auto"/>
          </w:tcPr>
          <w:p w14:paraId="098300DB" w14:textId="77777777" w:rsidR="00212AB8" w:rsidRPr="00C62F4E" w:rsidRDefault="00212AB8" w:rsidP="00212AB8">
            <w:pPr>
              <w:pStyle w:val="O0Nwnext"/>
            </w:pPr>
          </w:p>
        </w:tc>
        <w:tc>
          <w:tcPr>
            <w:tcW w:w="555" w:type="dxa"/>
            <w:shd w:val="clear" w:color="auto" w:fill="auto"/>
          </w:tcPr>
          <w:p w14:paraId="01C48676" w14:textId="77777777" w:rsidR="00212AB8" w:rsidRPr="00856563" w:rsidRDefault="00212AB8" w:rsidP="00212AB8">
            <w:pPr>
              <w:pStyle w:val="Text"/>
            </w:pPr>
            <w:r w:rsidRPr="00856563">
              <w:t>pake</w:t>
            </w:r>
          </w:p>
        </w:tc>
        <w:tc>
          <w:tcPr>
            <w:tcW w:w="976" w:type="dxa"/>
            <w:gridSpan w:val="3"/>
            <w:shd w:val="clear" w:color="auto" w:fill="auto"/>
          </w:tcPr>
          <w:p w14:paraId="6B67197B" w14:textId="77777777" w:rsidR="00212AB8" w:rsidRPr="00856563" w:rsidRDefault="00212AB8" w:rsidP="00212AB8">
            <w:pPr>
              <w:pStyle w:val="Text"/>
            </w:pPr>
            <w:r>
              <w:t>spit</w:t>
            </w:r>
          </w:p>
        </w:tc>
      </w:tr>
      <w:tr w:rsidR="00212AB8" w:rsidRPr="00856563" w14:paraId="56698167" w14:textId="77777777" w:rsidTr="00AC23C4">
        <w:trPr>
          <w:gridAfter w:val="5"/>
          <w:wAfter w:w="3972" w:type="dxa"/>
        </w:trPr>
        <w:tc>
          <w:tcPr>
            <w:tcW w:w="709" w:type="dxa"/>
            <w:shd w:val="clear" w:color="auto" w:fill="auto"/>
          </w:tcPr>
          <w:p w14:paraId="3807E7B5" w14:textId="77777777" w:rsidR="00212AB8" w:rsidRPr="00C62F4E" w:rsidRDefault="00212AB8" w:rsidP="00212AB8">
            <w:pPr>
              <w:pStyle w:val="GlossEng"/>
            </w:pPr>
          </w:p>
        </w:tc>
        <w:tc>
          <w:tcPr>
            <w:tcW w:w="555" w:type="dxa"/>
            <w:shd w:val="clear" w:color="auto" w:fill="auto"/>
          </w:tcPr>
          <w:p w14:paraId="2250DE4D" w14:textId="77777777" w:rsidR="00212AB8" w:rsidRPr="00856563" w:rsidRDefault="00212AB8" w:rsidP="00212AB8">
            <w:pPr>
              <w:pStyle w:val="GlossEng"/>
            </w:pPr>
            <w:r w:rsidRPr="00856563">
              <w:t>use</w:t>
            </w:r>
          </w:p>
        </w:tc>
        <w:tc>
          <w:tcPr>
            <w:tcW w:w="976" w:type="dxa"/>
            <w:gridSpan w:val="3"/>
            <w:shd w:val="clear" w:color="auto" w:fill="auto"/>
          </w:tcPr>
          <w:p w14:paraId="136CF7C2" w14:textId="77777777" w:rsidR="00212AB8" w:rsidRPr="00856563" w:rsidRDefault="00212AB8" w:rsidP="00212AB8">
            <w:pPr>
              <w:pStyle w:val="GlossEng"/>
            </w:pPr>
            <w:r w:rsidRPr="00856563">
              <w:t>speedboat</w:t>
            </w:r>
          </w:p>
        </w:tc>
      </w:tr>
    </w:tbl>
    <w:p w14:paraId="2896218A" w14:textId="49490C7F" w:rsidR="00212AB8" w:rsidRPr="000348EF" w:rsidRDefault="00B7093A" w:rsidP="00212AB8">
      <w:pPr>
        <w:pStyle w:val="FreeTranslEng"/>
      </w:pPr>
      <w:r>
        <w:t>‘</w:t>
      </w:r>
      <w:r w:rsidR="00D70200" w:rsidRPr="00D70200">
        <w:rPr>
          <w:rStyle w:val="ChBlueBold"/>
        </w:rPr>
        <w:t>he/she</w:t>
      </w:r>
      <w:r w:rsidR="00212AB8" w:rsidRPr="00856563">
        <w:rPr>
          <w:rStyle w:val="ChBlueBold"/>
        </w:rPr>
        <w:t xml:space="preserve"> and </w:t>
      </w:r>
      <w:r w:rsidR="002A6640" w:rsidRPr="002A6640">
        <w:rPr>
          <w:rStyle w:val="ChBlueBold"/>
        </w:rPr>
        <w:t>Natanael</w:t>
      </w:r>
      <w:r>
        <w:rPr>
          <w:rStyle w:val="ChBlueBold"/>
        </w:rPr>
        <w:t>’</w:t>
      </w:r>
      <w:r w:rsidR="00212AB8" w:rsidRPr="00856563">
        <w:rPr>
          <w:rStyle w:val="ChBlueBold"/>
        </w:rPr>
        <w:t>s wife</w:t>
      </w:r>
      <w:r w:rsidR="00212AB8" w:rsidRPr="00856563">
        <w:t xml:space="preserve"> immediately took the speedboat</w:t>
      </w:r>
      <w:r>
        <w:t>’</w:t>
      </w:r>
      <w:r w:rsidR="00212AB8" w:rsidRPr="00A21C6A">
        <w:t xml:space="preserve"> </w:t>
      </w:r>
      <w:r w:rsidR="00212AB8" w:rsidRPr="00856563">
        <w:rPr>
          <w:rStyle w:val="ExampleSource"/>
        </w:rPr>
        <w:t>[081014-008-CvNP.0006]</w:t>
      </w:r>
    </w:p>
    <w:p w14:paraId="22916BCC" w14:textId="5E3BD685" w:rsidR="00212AB8" w:rsidRPr="003D5111" w:rsidRDefault="00212AB8" w:rsidP="00ED713F">
      <w:pPr>
        <w:pStyle w:val="Body0005after"/>
        <w:rPr>
          <w:rFonts w:eastAsia="Times New Roman"/>
          <w:szCs w:val="20"/>
          <w:lang w:eastAsia="en-US"/>
        </w:rPr>
      </w:pPr>
      <w:r w:rsidRPr="003D5111">
        <w:t xml:space="preserve">In addition, the corpus contains two inclusory conjunction constructions, presented in </w:t>
      </w:r>
      <w:r w:rsidRPr="003D5111">
        <w:fldChar w:fldCharType="begin"/>
      </w:r>
      <w:r w:rsidRPr="003D5111">
        <w:instrText xml:space="preserve"> REF _Ref352602477 \h </w:instrText>
      </w:r>
      <w:r>
        <w:instrText xml:space="preserve"> \* MERGEFORMAT </w:instrText>
      </w:r>
      <w:r w:rsidRPr="003D5111">
        <w:fldChar w:fldCharType="separate"/>
      </w:r>
      <w:r w:rsidR="00154D81" w:rsidRPr="00856563">
        <w:t>(</w:t>
      </w:r>
      <w:r w:rsidR="00154D81">
        <w:t>30</w:t>
      </w:r>
      <w:r w:rsidR="00154D81" w:rsidRPr="00856563">
        <w:t>)</w:t>
      </w:r>
      <w:r w:rsidRPr="003D5111">
        <w:fldChar w:fldCharType="end"/>
      </w:r>
      <w:r w:rsidRPr="003D5111">
        <w:t xml:space="preserve"> and </w:t>
      </w:r>
      <w:r w:rsidRPr="003D5111">
        <w:fldChar w:fldCharType="begin"/>
      </w:r>
      <w:r w:rsidRPr="003D5111">
        <w:instrText xml:space="preserve"> REF _Ref352602478 \h </w:instrText>
      </w:r>
      <w:r>
        <w:instrText xml:space="preserve"> \* MERGEFORMAT </w:instrText>
      </w:r>
      <w:r w:rsidRPr="003D5111">
        <w:fldChar w:fldCharType="separate"/>
      </w:r>
      <w:r w:rsidR="00154D81" w:rsidRPr="00856563">
        <w:t>(</w:t>
      </w:r>
      <w:r w:rsidR="00154D81">
        <w:t>31</w:t>
      </w:r>
      <w:r w:rsidR="00154D81" w:rsidRPr="00856563">
        <w:t>)</w:t>
      </w:r>
      <w:r w:rsidRPr="003D5111">
        <w:fldChar w:fldCharType="end"/>
      </w:r>
      <w:r w:rsidRPr="003D5111">
        <w:t xml:space="preserve">, in which the inclusory conjuncts are used for joining two noun phrases. </w:t>
      </w:r>
      <w:r w:rsidR="00ED713F" w:rsidRPr="003D5111">
        <w:t xml:space="preserve">Such </w:t>
      </w:r>
      <w:r w:rsidRPr="003D5111">
        <w:t xml:space="preserve">inclusory conjunction constructions have also been described for other languages, especially in </w:t>
      </w:r>
      <w:r w:rsidRPr="003D5111">
        <w:rPr>
          <w:rFonts w:eastAsia="Times New Roman"/>
          <w:szCs w:val="20"/>
          <w:lang w:eastAsia="en-US"/>
        </w:rPr>
        <w:t>Polynesia</w:t>
      </w:r>
      <w:r w:rsidR="00CD0131">
        <w:rPr>
          <w:rFonts w:eastAsia="Times New Roman"/>
          <w:szCs w:val="20"/>
          <w:lang w:eastAsia="en-US"/>
        </w:rPr>
        <w:t xml:space="preserve">, as </w:t>
      </w:r>
      <w:r w:rsidR="00CD0131">
        <w:rPr>
          <w:rStyle w:val="Citation"/>
        </w:rPr>
        <w:fldChar w:fldCharType="begin"/>
      </w:r>
      <w:r w:rsidR="00CD0131">
        <w:rPr>
          <w:rStyle w:val="Citation"/>
        </w:rPr>
        <w:instrText>ADDIN CITAVI.PLACEHOLDER a3ad9a73-7f8c-4088-9fe1-c8e606b21e1e PFBsYWNlaG9sZGVyPg0KICA8QWRkSW5WZXJzaW9uPjUuMi4wLjg8L0FkZEluVmVyc2lvbj4NCiAgPElkPmEzYWQ5YTczLTdmOGMtNDA4OC05ZmUxLWM4ZTYwNmIyMWUxZTwvSWQ+DQogIDxFbnRyaWVzPg0KICAgIDxFbnRyeT4NCiAgICAgIDxJZD44MTg0NDIyZi0zNWZlLTRlZjktOTFkZC03ODA0NDM1NmJjZGU8L0lkPg0KICAgICAgPE5vUGFyPnRydWU8L05vUGFyPg0KICAgICAgPFBlcnNvbk9ubHk+dHJ1ZTwvUGVyc29uT25seT4NCiAgICAgIDxSZWZlcmVuY2VJZD45MDY1OWViNi1iNThlLTQxYWItOWRlMy04Y2ZmY2UxOTUzZj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CD0131">
        <w:rPr>
          <w:rStyle w:val="Citation"/>
        </w:rPr>
        <w:fldChar w:fldCharType="separate"/>
      </w:r>
      <w:bookmarkStart w:id="2886" w:name="_CTVP001a3ad9a737f8c40889fe1c8e606b21e1e"/>
      <w:r w:rsidR="0092006B">
        <w:rPr>
          <w:rStyle w:val="Citation"/>
        </w:rPr>
        <w:t>Haspelmath</w:t>
      </w:r>
      <w:bookmarkEnd w:id="2886"/>
      <w:r w:rsidR="00CD0131">
        <w:rPr>
          <w:rStyle w:val="Citation"/>
        </w:rPr>
        <w:fldChar w:fldCharType="end"/>
      </w:r>
      <w:r w:rsidR="00CD0131" w:rsidRPr="00513C8C">
        <w:rPr>
          <w:rStyle w:val="Citation"/>
        </w:rPr>
        <w:t xml:space="preserve"> </w:t>
      </w:r>
      <w:r w:rsidR="00CD0131">
        <w:rPr>
          <w:rStyle w:val="Citation"/>
        </w:rPr>
        <w:fldChar w:fldCharType="begin"/>
      </w:r>
      <w:r w:rsidR="00CD0131">
        <w:rPr>
          <w:rStyle w:val="Citation"/>
        </w:rPr>
        <w:instrText>ADDIN CITAVI.PLACEHOLDER 337bfe9c-1ac5-4445-8a19-ddb108dd33d3 PFBsYWNlaG9sZGVyPg0KICA8QWRkSW5WZXJzaW9uPjUuMi4wLjg8L0FkZEluVmVyc2lvbj4NCiAgPElkPjMzN2JmZTljLTFhYzUtNDQ0NS04YTE5LWRkYjEwOGRkMzNkMzwvSWQ+DQogIDxFbnRyaWVzPg0KICAgIDxFbnRyeT4NCiAgICAgIDxJZD5mN2Q4ZjUxNy1mNzJhLTQ4YWEtOTUwMy0yZDM3MGI2Yzc5ZjI8L0lkPg0KICAgICAgPFJlZmVyZW5jZUlkPjkwNjU5ZWI2LWI1OGUtNDFhYi05ZGUzLThjZmZjZTE5NTNmOD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YSk8L1RleHQ+DQogICAgPC9UZXh0VW5pdD4NCiAgPC9UZXh0VW5pdHM+DQo8L1BsYWNlaG9sZGVyPg==</w:instrText>
      </w:r>
      <w:r w:rsidR="00CD0131">
        <w:rPr>
          <w:rStyle w:val="Citation"/>
        </w:rPr>
        <w:fldChar w:fldCharType="separate"/>
      </w:r>
      <w:bookmarkStart w:id="2887" w:name="_CTVP001337bfe9c1ac544458a19ddb108dd33d3"/>
      <w:r w:rsidR="0092006B">
        <w:rPr>
          <w:rStyle w:val="Citation"/>
        </w:rPr>
        <w:t>(2007a)</w:t>
      </w:r>
      <w:bookmarkEnd w:id="2887"/>
      <w:r w:rsidR="00CD0131">
        <w:rPr>
          <w:rStyle w:val="Citation"/>
        </w:rPr>
        <w:fldChar w:fldCharType="end"/>
      </w:r>
      <w:r w:rsidR="00CD0131">
        <w:rPr>
          <w:rStyle w:val="Citation"/>
        </w:rPr>
        <w:t xml:space="preserve"> points out</w:t>
      </w:r>
      <w:r w:rsidRPr="003D5111">
        <w:rPr>
          <w:rFonts w:eastAsia="Times New Roman"/>
          <w:szCs w:val="20"/>
          <w:lang w:eastAsia="en-US"/>
        </w:rPr>
        <w:t xml:space="preserve">. More specifically, </w:t>
      </w:r>
      <w:r w:rsidR="00BA6215">
        <w:rPr>
          <w:rStyle w:val="Citation"/>
        </w:rPr>
        <w:fldChar w:fldCharType="begin"/>
      </w:r>
      <w:r w:rsidR="00CD0131">
        <w:rPr>
          <w:rStyle w:val="Citation"/>
        </w:rPr>
        <w:instrText>ADDIN CITAVI.PLACEHOLDER fdcde4ea-9103-4d42-bdb3-92d0a1e1771e PFBsYWNlaG9sZGVyPg0KICA8QWRkSW5WZXJzaW9uPjUuMi4wLjg8L0FkZEluVmVyc2lvbj4NCiAgPElkPmZkY2RlNGVhLTkxMDMtNGQ0Mi1iZGIzLTkyZDBhMWUxNzcxZTwvSWQ+DQogIDxFbnRyaWVzPg0KICAgIDxFbnRyeT4NCiAgICAgIDxJZD44MTg0NDIyZi0zNWZlLTRlZjktOTFkZC03ODA0NDM1NmJjZGU8L0lkPg0KICAgICAgPE5vUGFyPnRydWU8L05vUGFyPg0KICAgICAgPFBlcnNvbk9ubHk+dHJ1ZTwvUGVyc29uT25seT4NCiAgICAgIDxSZWZlcmVuY2VJZD45MDY1OWViNi1iNThlLTQxYWItOWRlMy04Y2ZmY2UxOTUzZj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BA6215">
        <w:rPr>
          <w:rStyle w:val="Citation"/>
        </w:rPr>
        <w:fldChar w:fldCharType="separate"/>
      </w:r>
      <w:bookmarkStart w:id="2888" w:name="_CTVP001fdcde4ea91034d42bdb392d0a1e1771e"/>
      <w:r w:rsidR="0092006B">
        <w:rPr>
          <w:rStyle w:val="Citation"/>
        </w:rPr>
        <w:t>Haspelmath</w:t>
      </w:r>
      <w:bookmarkEnd w:id="2888"/>
      <w:r w:rsidR="00BA6215">
        <w:rPr>
          <w:rStyle w:val="Citation"/>
        </w:rPr>
        <w:fldChar w:fldCharType="end"/>
      </w:r>
      <w:r w:rsidR="00513C8C" w:rsidRPr="00513C8C">
        <w:rPr>
          <w:rStyle w:val="Citation"/>
        </w:rPr>
        <w:t xml:space="preserve"> </w:t>
      </w:r>
      <w:r w:rsidR="00BA6215">
        <w:rPr>
          <w:rStyle w:val="Citation"/>
        </w:rPr>
        <w:fldChar w:fldCharType="begin"/>
      </w:r>
      <w:r w:rsidR="00CD0131">
        <w:rPr>
          <w:rStyle w:val="Citation"/>
        </w:rPr>
        <w:instrText>ADDIN CITAVI.PLACEHOLDER 44c9ec84-4452-43b1-b351-7fa6a1ff5db9 PFBsYWNlaG9sZGVyPg0KICA8QWRkSW5WZXJzaW9uPjUuMi4wLjg8L0FkZEluVmVyc2lvbj4NCiAgPElkPjQ0YzllYzg0LTQ0NTItNDNiMS1iMzUxLTdmYTZhMWZmNWRiOTwvSWQ+DQogIDxFbnRyaWVzPg0KICAgIDxFbnRyeT4NCiAgICAgIDxJZD5mN2Q4ZjUxNy1mNzJhLTQ4YWEtOTUwMy0yZDM3MGI2Yzc5ZjI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6IDM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6IDM1KTwvVGV4dD4NCiAgICA8L1RleHRVbml0Pg0KICA8L1RleHRVbml0cz4NCjwvUGxhY2Vob2xkZXI+</w:instrText>
      </w:r>
      <w:r w:rsidR="00BA6215">
        <w:rPr>
          <w:rStyle w:val="Citation"/>
        </w:rPr>
        <w:fldChar w:fldCharType="separate"/>
      </w:r>
      <w:bookmarkStart w:id="2889" w:name="_CTVP00144c9ec84445243b1b3517fa6a1ff5db9"/>
      <w:r w:rsidR="0092006B">
        <w:rPr>
          <w:rStyle w:val="Citation"/>
        </w:rPr>
        <w:t>(2007a: 35)</w:t>
      </w:r>
      <w:bookmarkEnd w:id="2889"/>
      <w:r w:rsidR="00BA6215">
        <w:rPr>
          <w:rStyle w:val="Citation"/>
        </w:rPr>
        <w:fldChar w:fldCharType="end"/>
      </w:r>
      <w:r w:rsidRPr="003D5111">
        <w:t xml:space="preserve"> </w:t>
      </w:r>
      <w:r w:rsidRPr="003D5111">
        <w:rPr>
          <w:rFonts w:eastAsia="Times New Roman"/>
          <w:szCs w:val="20"/>
          <w:lang w:eastAsia="en-US"/>
        </w:rPr>
        <w:t xml:space="preserve">notes that in such a construction the </w:t>
      </w:r>
      <w:r w:rsidR="00B7093A">
        <w:rPr>
          <w:rFonts w:eastAsia="Times New Roman"/>
          <w:szCs w:val="20"/>
          <w:lang w:eastAsia="en-US"/>
        </w:rPr>
        <w:t>“</w:t>
      </w:r>
      <w:r w:rsidRPr="003D5111">
        <w:rPr>
          <w:rFonts w:eastAsia="Times New Roman"/>
          <w:szCs w:val="20"/>
          <w:lang w:eastAsia="en-US"/>
        </w:rPr>
        <w:t>first conjunct precedes the inclusory pronoun, which is then followed by the other included conjunct(s) in the usual way</w:t>
      </w:r>
      <w:r w:rsidR="00B7093A">
        <w:rPr>
          <w:rFonts w:eastAsia="Times New Roman"/>
          <w:szCs w:val="20"/>
          <w:lang w:eastAsia="en-US"/>
        </w:rPr>
        <w:t>”</w:t>
      </w:r>
      <w:r w:rsidRPr="003D5111">
        <w:rPr>
          <w:rFonts w:eastAsia="Times New Roman"/>
          <w:szCs w:val="20"/>
          <w:lang w:eastAsia="en-US"/>
        </w:rPr>
        <w:t>.</w:t>
      </w:r>
    </w:p>
    <w:p w14:paraId="3FE14195" w14:textId="77777777" w:rsidR="00212AB8" w:rsidRDefault="00212AB8" w:rsidP="00212AB8">
      <w:pPr>
        <w:pStyle w:val="ExampleTitle"/>
      </w:pPr>
      <w:r w:rsidRPr="00856563">
        <w:t>Inclusory conjunction constructions</w:t>
      </w:r>
      <w:r>
        <w:t xml:space="preserve"> conjoining two noun phrases</w:t>
      </w:r>
    </w:p>
    <w:tbl>
      <w:tblPr>
        <w:tblW w:w="5345" w:type="dxa"/>
        <w:tblCellMar>
          <w:left w:w="42" w:type="dxa"/>
          <w:right w:w="42" w:type="dxa"/>
        </w:tblCellMar>
        <w:tblLook w:val="01E0" w:firstRow="1" w:lastRow="1" w:firstColumn="1" w:lastColumn="1" w:noHBand="0" w:noVBand="0"/>
      </w:tblPr>
      <w:tblGrid>
        <w:gridCol w:w="709"/>
        <w:gridCol w:w="640"/>
        <w:gridCol w:w="562"/>
        <w:gridCol w:w="507"/>
        <w:gridCol w:w="596"/>
        <w:gridCol w:w="707"/>
        <w:gridCol w:w="1084"/>
        <w:gridCol w:w="540"/>
      </w:tblGrid>
      <w:tr w:rsidR="00AC23C4" w:rsidRPr="00414A9C" w14:paraId="2B013DC6" w14:textId="77777777" w:rsidTr="00B63238">
        <w:tc>
          <w:tcPr>
            <w:tcW w:w="709" w:type="dxa"/>
            <w:shd w:val="clear" w:color="auto" w:fill="auto"/>
          </w:tcPr>
          <w:p w14:paraId="3F9DCE1E" w14:textId="77777777" w:rsidR="00212AB8" w:rsidRPr="00C62F4E" w:rsidRDefault="00212AB8" w:rsidP="00212AB8">
            <w:pPr>
              <w:pStyle w:val="O0Nwnext"/>
            </w:pPr>
            <w:bookmarkStart w:id="2890" w:name="_Ref352602477"/>
            <w:r w:rsidRPr="00856563">
              <w:t>(</w:t>
            </w:r>
            <w:fldSimple w:instr=" SEQ ( \* ARABIC \s 1 ">
              <w:r w:rsidR="00154D81">
                <w:rPr>
                  <w:noProof/>
                </w:rPr>
                <w:t>30</w:t>
              </w:r>
            </w:fldSimple>
            <w:r w:rsidRPr="00856563">
              <w:t>)</w:t>
            </w:r>
            <w:bookmarkEnd w:id="2890"/>
          </w:p>
        </w:tc>
        <w:tc>
          <w:tcPr>
            <w:tcW w:w="640" w:type="dxa"/>
            <w:shd w:val="clear" w:color="auto" w:fill="auto"/>
          </w:tcPr>
          <w:p w14:paraId="23F91856" w14:textId="77777777" w:rsidR="00212AB8" w:rsidRPr="00FE3698" w:rsidRDefault="00212AB8" w:rsidP="00212AB8">
            <w:pPr>
              <w:pStyle w:val="Text"/>
              <w:rPr>
                <w:rStyle w:val="ChBlueBold"/>
              </w:rPr>
            </w:pPr>
            <w:r w:rsidRPr="00FE3698">
              <w:rPr>
                <w:rStyle w:val="ChBlueBold"/>
              </w:rPr>
              <w:t>Dodo</w:t>
            </w:r>
          </w:p>
        </w:tc>
        <w:tc>
          <w:tcPr>
            <w:tcW w:w="562" w:type="dxa"/>
            <w:shd w:val="clear" w:color="auto" w:fill="auto"/>
          </w:tcPr>
          <w:p w14:paraId="26276101" w14:textId="77777777" w:rsidR="00212AB8" w:rsidRPr="00FE3698" w:rsidRDefault="00212AB8" w:rsidP="00212AB8">
            <w:pPr>
              <w:pStyle w:val="Text"/>
              <w:rPr>
                <w:rStyle w:val="ChBlueBold"/>
              </w:rPr>
            </w:pPr>
            <w:r w:rsidRPr="00FE3698">
              <w:rPr>
                <w:rStyle w:val="ChBlueBold"/>
              </w:rPr>
              <w:t>kam</w:t>
            </w:r>
          </w:p>
        </w:tc>
        <w:tc>
          <w:tcPr>
            <w:tcW w:w="507" w:type="dxa"/>
            <w:shd w:val="clear" w:color="auto" w:fill="auto"/>
          </w:tcPr>
          <w:p w14:paraId="4FC11AF6" w14:textId="77777777" w:rsidR="00212AB8" w:rsidRPr="006C07FB" w:rsidRDefault="00212AB8" w:rsidP="00212AB8">
            <w:pPr>
              <w:pStyle w:val="Text"/>
              <w:rPr>
                <w:rStyle w:val="ChBlueBold"/>
              </w:rPr>
            </w:pPr>
            <w:r w:rsidRPr="006C07FB">
              <w:rPr>
                <w:rStyle w:val="ChBlueBold"/>
              </w:rPr>
              <w:t>dua</w:t>
            </w:r>
          </w:p>
        </w:tc>
        <w:tc>
          <w:tcPr>
            <w:tcW w:w="596" w:type="dxa"/>
            <w:shd w:val="clear" w:color="auto" w:fill="auto"/>
          </w:tcPr>
          <w:p w14:paraId="3E3420AA" w14:textId="77777777" w:rsidR="00212AB8" w:rsidRPr="006C07FB" w:rsidRDefault="00212AB8" w:rsidP="00212AB8">
            <w:pPr>
              <w:pStyle w:val="Text"/>
              <w:rPr>
                <w:rStyle w:val="ChBlueBold"/>
              </w:rPr>
            </w:pPr>
            <w:r w:rsidRPr="006C07FB">
              <w:rPr>
                <w:rStyle w:val="ChBlueBold"/>
              </w:rPr>
              <w:t>deng</w:t>
            </w:r>
          </w:p>
        </w:tc>
        <w:tc>
          <w:tcPr>
            <w:tcW w:w="707" w:type="dxa"/>
            <w:shd w:val="clear" w:color="auto" w:fill="auto"/>
          </w:tcPr>
          <w:p w14:paraId="70D5F6AB" w14:textId="77777777" w:rsidR="00212AB8" w:rsidRPr="006C07FB" w:rsidRDefault="00212AB8" w:rsidP="00212AB8">
            <w:pPr>
              <w:pStyle w:val="Text"/>
              <w:rPr>
                <w:rStyle w:val="ChBlueBold"/>
              </w:rPr>
            </w:pPr>
            <w:r w:rsidRPr="006C07FB">
              <w:rPr>
                <w:rStyle w:val="ChBlueBold"/>
              </w:rPr>
              <w:t>Waim</w:t>
            </w:r>
          </w:p>
        </w:tc>
        <w:tc>
          <w:tcPr>
            <w:tcW w:w="1084" w:type="dxa"/>
            <w:shd w:val="clear" w:color="auto" w:fill="auto"/>
          </w:tcPr>
          <w:p w14:paraId="5B64E0F3" w14:textId="77777777" w:rsidR="00212AB8" w:rsidRPr="00AC1AFD" w:rsidRDefault="00212AB8" w:rsidP="00212AB8">
            <w:pPr>
              <w:pStyle w:val="Text"/>
            </w:pPr>
            <w:r w:rsidRPr="00AC1AFD">
              <w:t>ceritrakan</w:t>
            </w:r>
            <w:r w:rsidR="00F13B8C">
              <w:t>g</w:t>
            </w:r>
          </w:p>
        </w:tc>
        <w:tc>
          <w:tcPr>
            <w:tcW w:w="540" w:type="dxa"/>
            <w:shd w:val="clear" w:color="auto" w:fill="auto"/>
          </w:tcPr>
          <w:p w14:paraId="4816BA98" w14:textId="77777777" w:rsidR="00212AB8" w:rsidRPr="00AC1AFD" w:rsidRDefault="00212AB8" w:rsidP="00212AB8">
            <w:pPr>
              <w:pStyle w:val="Text"/>
            </w:pPr>
            <w:r w:rsidRPr="00AC1AFD">
              <w:t>dulu</w:t>
            </w:r>
          </w:p>
        </w:tc>
      </w:tr>
      <w:tr w:rsidR="00AC23C4" w:rsidRPr="00AC23C4" w14:paraId="0B89F02F" w14:textId="77777777" w:rsidTr="00B63238">
        <w:tc>
          <w:tcPr>
            <w:tcW w:w="709" w:type="dxa"/>
            <w:shd w:val="clear" w:color="auto" w:fill="auto"/>
          </w:tcPr>
          <w:p w14:paraId="69ABA5A0" w14:textId="77777777" w:rsidR="00212AB8" w:rsidRPr="00571C45" w:rsidRDefault="00212AB8" w:rsidP="00212AB8">
            <w:pPr>
              <w:pStyle w:val="GlossEng"/>
            </w:pPr>
          </w:p>
        </w:tc>
        <w:tc>
          <w:tcPr>
            <w:tcW w:w="640" w:type="dxa"/>
            <w:shd w:val="clear" w:color="auto" w:fill="auto"/>
          </w:tcPr>
          <w:p w14:paraId="78FDDD03" w14:textId="77777777" w:rsidR="00212AB8" w:rsidRPr="00AC1AFD" w:rsidRDefault="00212AB8" w:rsidP="00212AB8">
            <w:pPr>
              <w:pStyle w:val="GlossEng"/>
            </w:pPr>
            <w:r w:rsidRPr="00AC1AFD">
              <w:t>Dodo</w:t>
            </w:r>
          </w:p>
        </w:tc>
        <w:tc>
          <w:tcPr>
            <w:tcW w:w="562" w:type="dxa"/>
            <w:shd w:val="clear" w:color="auto" w:fill="auto"/>
          </w:tcPr>
          <w:p w14:paraId="3E14BFE4" w14:textId="77777777" w:rsidR="00212AB8" w:rsidRPr="0099608C" w:rsidRDefault="00212AB8" w:rsidP="00212AB8">
            <w:pPr>
              <w:pStyle w:val="GlossEng"/>
              <w:rPr>
                <w:rStyle w:val="ChSmallCaps"/>
              </w:rPr>
            </w:pPr>
            <w:r w:rsidRPr="0099608C">
              <w:rPr>
                <w:rStyle w:val="ChSmallCaps"/>
              </w:rPr>
              <w:t>2pl</w:t>
            </w:r>
          </w:p>
        </w:tc>
        <w:tc>
          <w:tcPr>
            <w:tcW w:w="507" w:type="dxa"/>
            <w:shd w:val="clear" w:color="auto" w:fill="auto"/>
          </w:tcPr>
          <w:p w14:paraId="3D1254C9" w14:textId="77777777" w:rsidR="00212AB8" w:rsidRPr="00AC1AFD" w:rsidRDefault="00212AB8" w:rsidP="00212AB8">
            <w:pPr>
              <w:pStyle w:val="GlossEng"/>
            </w:pPr>
            <w:r w:rsidRPr="00AC1AFD">
              <w:t>two</w:t>
            </w:r>
          </w:p>
        </w:tc>
        <w:tc>
          <w:tcPr>
            <w:tcW w:w="596" w:type="dxa"/>
            <w:shd w:val="clear" w:color="auto" w:fill="auto"/>
          </w:tcPr>
          <w:p w14:paraId="034B7D63" w14:textId="77777777" w:rsidR="00212AB8" w:rsidRPr="00AC1AFD" w:rsidRDefault="00212AB8" w:rsidP="00212AB8">
            <w:pPr>
              <w:pStyle w:val="GlossEng"/>
            </w:pPr>
            <w:r w:rsidRPr="00AC1AFD">
              <w:t>with</w:t>
            </w:r>
          </w:p>
        </w:tc>
        <w:tc>
          <w:tcPr>
            <w:tcW w:w="707" w:type="dxa"/>
            <w:shd w:val="clear" w:color="auto" w:fill="auto"/>
          </w:tcPr>
          <w:p w14:paraId="0215F4B1" w14:textId="77777777" w:rsidR="00212AB8" w:rsidRPr="00AC1AFD" w:rsidRDefault="00212AB8" w:rsidP="00212AB8">
            <w:pPr>
              <w:pStyle w:val="GlossEng"/>
            </w:pPr>
            <w:r w:rsidRPr="00AC1AFD">
              <w:t>Waim</w:t>
            </w:r>
          </w:p>
        </w:tc>
        <w:tc>
          <w:tcPr>
            <w:tcW w:w="1084" w:type="dxa"/>
            <w:shd w:val="clear" w:color="auto" w:fill="auto"/>
          </w:tcPr>
          <w:p w14:paraId="1F58E6D9" w14:textId="77777777" w:rsidR="00212AB8" w:rsidRPr="00AC1AFD" w:rsidRDefault="00212AB8" w:rsidP="00212AB8">
            <w:pPr>
              <w:pStyle w:val="GlossEng"/>
            </w:pPr>
            <w:r w:rsidRPr="00AC1AFD">
              <w:t>tell</w:t>
            </w:r>
          </w:p>
        </w:tc>
        <w:tc>
          <w:tcPr>
            <w:tcW w:w="540" w:type="dxa"/>
            <w:shd w:val="clear" w:color="auto" w:fill="auto"/>
          </w:tcPr>
          <w:p w14:paraId="309CD451" w14:textId="3FA57E4A" w:rsidR="00212AB8" w:rsidRPr="00AC1AFD" w:rsidRDefault="00B63238" w:rsidP="00212AB8">
            <w:pPr>
              <w:pStyle w:val="GlossEng"/>
            </w:pPr>
            <w:r>
              <w:t>first</w:t>
            </w:r>
          </w:p>
        </w:tc>
      </w:tr>
    </w:tbl>
    <w:p w14:paraId="45CFFCDC" w14:textId="7DA9F150" w:rsidR="00212AB8" w:rsidRDefault="00B7093A" w:rsidP="00212AB8">
      <w:pPr>
        <w:pStyle w:val="FreeTranslEng"/>
      </w:pPr>
      <w:r>
        <w:t>‘</w:t>
      </w:r>
      <w:r w:rsidR="00212AB8" w:rsidRPr="006C07FB">
        <w:rPr>
          <w:rStyle w:val="ChBlueBold"/>
        </w:rPr>
        <w:t>you (</w:t>
      </w:r>
      <w:r w:rsidR="00212AB8" w:rsidRPr="005978C9">
        <w:rPr>
          <w:rStyle w:val="ChBlueBold-SmallCaps"/>
        </w:rPr>
        <w:t>sg</w:t>
      </w:r>
      <w:r w:rsidR="00212AB8" w:rsidRPr="006C07FB">
        <w:rPr>
          <w:rStyle w:val="ChBlueBold"/>
        </w:rPr>
        <w:t xml:space="preserve">) </w:t>
      </w:r>
      <w:r w:rsidR="00212AB8">
        <w:rPr>
          <w:rStyle w:val="ChBlueBold"/>
        </w:rPr>
        <w:t xml:space="preserve">Dodo </w:t>
      </w:r>
      <w:r w:rsidR="00212AB8" w:rsidRPr="006C07FB">
        <w:rPr>
          <w:rStyle w:val="ChBlueBold"/>
        </w:rPr>
        <w:t>and Waim</w:t>
      </w:r>
      <w:r w:rsidR="00212AB8">
        <w:t xml:space="preserve"> talk first</w:t>
      </w:r>
      <w:r>
        <w:t>’</w:t>
      </w:r>
      <w:r w:rsidR="00212AB8">
        <w:t xml:space="preserve"> </w:t>
      </w:r>
      <w:r w:rsidR="00212AB8" w:rsidRPr="00571C45">
        <w:rPr>
          <w:rStyle w:val="ExampleSource"/>
        </w:rPr>
        <w:t>[081011-001-Cv.0001]</w:t>
      </w:r>
    </w:p>
    <w:tbl>
      <w:tblPr>
        <w:tblW w:w="6592" w:type="dxa"/>
        <w:tblCellMar>
          <w:left w:w="42" w:type="dxa"/>
          <w:right w:w="42" w:type="dxa"/>
        </w:tblCellMar>
        <w:tblLook w:val="01E0" w:firstRow="1" w:lastRow="1" w:firstColumn="1" w:lastColumn="1" w:noHBand="0" w:noVBand="0"/>
      </w:tblPr>
      <w:tblGrid>
        <w:gridCol w:w="709"/>
        <w:gridCol w:w="595"/>
        <w:gridCol w:w="703"/>
        <w:gridCol w:w="91"/>
        <w:gridCol w:w="505"/>
        <w:gridCol w:w="142"/>
        <w:gridCol w:w="484"/>
        <w:gridCol w:w="280"/>
        <w:gridCol w:w="178"/>
        <w:gridCol w:w="617"/>
        <w:gridCol w:w="92"/>
        <w:gridCol w:w="359"/>
        <w:gridCol w:w="324"/>
        <w:gridCol w:w="236"/>
        <w:gridCol w:w="346"/>
        <w:gridCol w:w="482"/>
        <w:gridCol w:w="449"/>
      </w:tblGrid>
      <w:tr w:rsidR="00AC23C4" w:rsidRPr="00414A9C" w14:paraId="5BB04032" w14:textId="77777777" w:rsidTr="00AC23C4">
        <w:tc>
          <w:tcPr>
            <w:tcW w:w="709" w:type="dxa"/>
            <w:shd w:val="clear" w:color="auto" w:fill="auto"/>
          </w:tcPr>
          <w:p w14:paraId="57247031" w14:textId="77777777" w:rsidR="00212AB8" w:rsidRPr="00C62F4E" w:rsidRDefault="00212AB8" w:rsidP="00212AB8">
            <w:pPr>
              <w:pStyle w:val="O0Nwnext"/>
            </w:pPr>
            <w:bookmarkStart w:id="2891" w:name="_Ref352602478"/>
            <w:r w:rsidRPr="00856563">
              <w:t>(</w:t>
            </w:r>
            <w:fldSimple w:instr=" SEQ ( \* ARABIC \s 1 ">
              <w:r w:rsidR="00154D81">
                <w:rPr>
                  <w:noProof/>
                </w:rPr>
                <w:t>31</w:t>
              </w:r>
            </w:fldSimple>
            <w:r w:rsidRPr="00856563">
              <w:t>)</w:t>
            </w:r>
            <w:bookmarkEnd w:id="2891"/>
          </w:p>
        </w:tc>
        <w:tc>
          <w:tcPr>
            <w:tcW w:w="595" w:type="dxa"/>
            <w:shd w:val="clear" w:color="auto" w:fill="auto"/>
          </w:tcPr>
          <w:p w14:paraId="2BF0F3B3" w14:textId="77777777" w:rsidR="00212AB8" w:rsidRPr="00267A03" w:rsidRDefault="00267A03" w:rsidP="00212AB8">
            <w:pPr>
              <w:pStyle w:val="Text"/>
              <w:rPr>
                <w:rStyle w:val="ChBlueBold"/>
              </w:rPr>
            </w:pPr>
            <w:r w:rsidRPr="00267A03">
              <w:rPr>
                <w:rStyle w:val="ChBlueBold"/>
              </w:rPr>
              <w:t>Tinus</w:t>
            </w:r>
          </w:p>
        </w:tc>
        <w:tc>
          <w:tcPr>
            <w:tcW w:w="794" w:type="dxa"/>
            <w:gridSpan w:val="2"/>
            <w:shd w:val="clear" w:color="auto" w:fill="auto"/>
          </w:tcPr>
          <w:p w14:paraId="55C1E315" w14:textId="77777777" w:rsidR="00212AB8" w:rsidRPr="00956107" w:rsidRDefault="00212AB8" w:rsidP="00212AB8">
            <w:pPr>
              <w:pStyle w:val="Text"/>
              <w:rPr>
                <w:rStyle w:val="ChBlueBold"/>
              </w:rPr>
            </w:pPr>
            <w:r w:rsidRPr="00956107">
              <w:rPr>
                <w:rStyle w:val="ChBlueBold"/>
              </w:rPr>
              <w:t>dorang</w:t>
            </w:r>
          </w:p>
        </w:tc>
        <w:tc>
          <w:tcPr>
            <w:tcW w:w="505" w:type="dxa"/>
            <w:shd w:val="clear" w:color="auto" w:fill="auto"/>
          </w:tcPr>
          <w:p w14:paraId="0A317A4B" w14:textId="77777777" w:rsidR="00212AB8" w:rsidRPr="00956107" w:rsidRDefault="00212AB8" w:rsidP="00212AB8">
            <w:pPr>
              <w:pStyle w:val="Text"/>
              <w:rPr>
                <w:rStyle w:val="ChBlueBold"/>
              </w:rPr>
            </w:pPr>
            <w:r w:rsidRPr="00956107">
              <w:rPr>
                <w:rStyle w:val="ChBlueBold"/>
              </w:rPr>
              <w:t>dua</w:t>
            </w:r>
          </w:p>
        </w:tc>
        <w:tc>
          <w:tcPr>
            <w:tcW w:w="906" w:type="dxa"/>
            <w:gridSpan w:val="3"/>
            <w:shd w:val="clear" w:color="auto" w:fill="auto"/>
          </w:tcPr>
          <w:p w14:paraId="272D44AC" w14:textId="77777777" w:rsidR="00212AB8" w:rsidRPr="00956107" w:rsidRDefault="00212AB8" w:rsidP="00212AB8">
            <w:pPr>
              <w:pStyle w:val="Text"/>
              <w:rPr>
                <w:rStyle w:val="ChBlueBold"/>
              </w:rPr>
            </w:pPr>
            <w:r w:rsidRPr="00956107">
              <w:rPr>
                <w:rStyle w:val="ChBlueBold"/>
              </w:rPr>
              <w:t>dengan</w:t>
            </w:r>
            <w:r w:rsidR="00F13B8C">
              <w:rPr>
                <w:rStyle w:val="ChBlueBold"/>
              </w:rPr>
              <w:t>g</w:t>
            </w:r>
          </w:p>
        </w:tc>
        <w:tc>
          <w:tcPr>
            <w:tcW w:w="795" w:type="dxa"/>
            <w:gridSpan w:val="2"/>
            <w:shd w:val="clear" w:color="auto" w:fill="auto"/>
          </w:tcPr>
          <w:p w14:paraId="0EB04185" w14:textId="77777777" w:rsidR="00212AB8" w:rsidRPr="00415CCF" w:rsidRDefault="007E7AA8" w:rsidP="00212AB8">
            <w:pPr>
              <w:pStyle w:val="Text"/>
              <w:rPr>
                <w:rStyle w:val="ChBlueBold"/>
              </w:rPr>
            </w:pPr>
            <w:r w:rsidRPr="00415CCF">
              <w:rPr>
                <w:rStyle w:val="ChBlueBold"/>
              </w:rPr>
              <w:t>Martina</w:t>
            </w:r>
          </w:p>
        </w:tc>
        <w:tc>
          <w:tcPr>
            <w:tcW w:w="775" w:type="dxa"/>
            <w:gridSpan w:val="3"/>
            <w:shd w:val="clear" w:color="auto" w:fill="auto"/>
          </w:tcPr>
          <w:p w14:paraId="1ACE464A" w14:textId="77777777" w:rsidR="00212AB8" w:rsidRPr="004504FE" w:rsidRDefault="00212AB8" w:rsidP="00212AB8">
            <w:pPr>
              <w:pStyle w:val="Text"/>
            </w:pPr>
            <w:r w:rsidRPr="004504FE">
              <w:rPr>
                <w:rStyle w:val="ChBlueBold"/>
              </w:rPr>
              <w:t>ini</w:t>
            </w:r>
            <w:r w:rsidRPr="004504FE">
              <w:t>,</w:t>
            </w:r>
          </w:p>
        </w:tc>
        <w:tc>
          <w:tcPr>
            <w:tcW w:w="582" w:type="dxa"/>
            <w:gridSpan w:val="2"/>
            <w:shd w:val="clear" w:color="auto" w:fill="auto"/>
          </w:tcPr>
          <w:p w14:paraId="766B367B" w14:textId="77777777" w:rsidR="00212AB8" w:rsidRPr="004F76EB" w:rsidRDefault="00212AB8" w:rsidP="00212AB8">
            <w:pPr>
              <w:pStyle w:val="Text"/>
            </w:pPr>
            <w:r w:rsidRPr="004F76EB">
              <w:t>don</w:t>
            </w:r>
            <w:r>
              <w:t>g</w:t>
            </w:r>
          </w:p>
        </w:tc>
        <w:tc>
          <w:tcPr>
            <w:tcW w:w="482" w:type="dxa"/>
            <w:shd w:val="clear" w:color="auto" w:fill="auto"/>
          </w:tcPr>
          <w:p w14:paraId="0A161655" w14:textId="77777777" w:rsidR="00212AB8" w:rsidRPr="004F76EB" w:rsidRDefault="00212AB8" w:rsidP="00212AB8">
            <w:pPr>
              <w:pStyle w:val="Text"/>
            </w:pPr>
            <w:r w:rsidRPr="004F76EB">
              <w:t>dua</w:t>
            </w:r>
          </w:p>
        </w:tc>
        <w:tc>
          <w:tcPr>
            <w:tcW w:w="449" w:type="dxa"/>
            <w:shd w:val="clear" w:color="auto" w:fill="auto"/>
          </w:tcPr>
          <w:p w14:paraId="0C6361EC" w14:textId="77777777" w:rsidR="00212AB8" w:rsidRPr="004F76EB" w:rsidRDefault="00212AB8" w:rsidP="00212AB8">
            <w:pPr>
              <w:pStyle w:val="Text"/>
            </w:pPr>
            <w:r w:rsidRPr="004F76EB">
              <w:t>lari</w:t>
            </w:r>
          </w:p>
        </w:tc>
      </w:tr>
      <w:tr w:rsidR="00AC23C4" w:rsidRPr="00AC23C4" w14:paraId="60939CF9" w14:textId="77777777" w:rsidTr="00AC23C4">
        <w:tc>
          <w:tcPr>
            <w:tcW w:w="709" w:type="dxa"/>
            <w:shd w:val="clear" w:color="auto" w:fill="auto"/>
          </w:tcPr>
          <w:p w14:paraId="139BB77A" w14:textId="77777777" w:rsidR="00212AB8" w:rsidRPr="00213E36" w:rsidRDefault="00212AB8" w:rsidP="00212AB8">
            <w:pPr>
              <w:pStyle w:val="GlossEng2ptafter"/>
            </w:pPr>
          </w:p>
        </w:tc>
        <w:tc>
          <w:tcPr>
            <w:tcW w:w="595" w:type="dxa"/>
            <w:shd w:val="clear" w:color="auto" w:fill="auto"/>
          </w:tcPr>
          <w:p w14:paraId="57DA79B8" w14:textId="77777777" w:rsidR="00212AB8" w:rsidRPr="004F76EB" w:rsidRDefault="00267A03" w:rsidP="00212AB8">
            <w:pPr>
              <w:pStyle w:val="GlossEng2ptafter"/>
            </w:pPr>
            <w:r>
              <w:t>Tinus</w:t>
            </w:r>
          </w:p>
        </w:tc>
        <w:tc>
          <w:tcPr>
            <w:tcW w:w="794" w:type="dxa"/>
            <w:gridSpan w:val="2"/>
            <w:shd w:val="clear" w:color="auto" w:fill="auto"/>
          </w:tcPr>
          <w:p w14:paraId="737C5CBC" w14:textId="77777777" w:rsidR="00212AB8" w:rsidRPr="0099608C" w:rsidRDefault="00212AB8" w:rsidP="00212AB8">
            <w:pPr>
              <w:pStyle w:val="GlossEng2ptafter"/>
              <w:rPr>
                <w:rStyle w:val="ChSmallCaps"/>
              </w:rPr>
            </w:pPr>
            <w:r w:rsidRPr="0099608C">
              <w:rPr>
                <w:rStyle w:val="ChSmallCaps"/>
              </w:rPr>
              <w:t>3pl</w:t>
            </w:r>
          </w:p>
        </w:tc>
        <w:tc>
          <w:tcPr>
            <w:tcW w:w="505" w:type="dxa"/>
            <w:shd w:val="clear" w:color="auto" w:fill="auto"/>
          </w:tcPr>
          <w:p w14:paraId="04FE90C9" w14:textId="77777777" w:rsidR="00212AB8" w:rsidRPr="004F76EB" w:rsidRDefault="00212AB8" w:rsidP="00212AB8">
            <w:pPr>
              <w:pStyle w:val="GlossEng2ptafter"/>
            </w:pPr>
            <w:r w:rsidRPr="004F76EB">
              <w:t>two</w:t>
            </w:r>
          </w:p>
        </w:tc>
        <w:tc>
          <w:tcPr>
            <w:tcW w:w="906" w:type="dxa"/>
            <w:gridSpan w:val="3"/>
            <w:shd w:val="clear" w:color="auto" w:fill="auto"/>
          </w:tcPr>
          <w:p w14:paraId="3505257E" w14:textId="77777777" w:rsidR="00212AB8" w:rsidRPr="004F76EB" w:rsidRDefault="00212AB8" w:rsidP="00212AB8">
            <w:pPr>
              <w:pStyle w:val="GlossEng2ptafter"/>
            </w:pPr>
            <w:r w:rsidRPr="004F76EB">
              <w:t>with</w:t>
            </w:r>
          </w:p>
        </w:tc>
        <w:tc>
          <w:tcPr>
            <w:tcW w:w="795" w:type="dxa"/>
            <w:gridSpan w:val="2"/>
            <w:shd w:val="clear" w:color="auto" w:fill="auto"/>
          </w:tcPr>
          <w:p w14:paraId="217C2EA3" w14:textId="77777777" w:rsidR="00212AB8" w:rsidRPr="004F76EB" w:rsidRDefault="007E7AA8" w:rsidP="00212AB8">
            <w:pPr>
              <w:pStyle w:val="GlossEng2ptafter"/>
            </w:pPr>
            <w:r>
              <w:t>Martina</w:t>
            </w:r>
          </w:p>
        </w:tc>
        <w:tc>
          <w:tcPr>
            <w:tcW w:w="775" w:type="dxa"/>
            <w:gridSpan w:val="3"/>
            <w:shd w:val="clear" w:color="auto" w:fill="auto"/>
          </w:tcPr>
          <w:p w14:paraId="3415F137" w14:textId="77777777" w:rsidR="00212AB8" w:rsidRPr="0099608C" w:rsidRDefault="00212AB8" w:rsidP="00212AB8">
            <w:pPr>
              <w:pStyle w:val="GlossEng2ptafter"/>
              <w:rPr>
                <w:rStyle w:val="ChSmallCaps"/>
              </w:rPr>
            </w:pPr>
            <w:r w:rsidRPr="0099608C">
              <w:rPr>
                <w:rStyle w:val="ChSmallCaps"/>
              </w:rPr>
              <w:t>d.prox</w:t>
            </w:r>
          </w:p>
        </w:tc>
        <w:tc>
          <w:tcPr>
            <w:tcW w:w="582" w:type="dxa"/>
            <w:gridSpan w:val="2"/>
            <w:shd w:val="clear" w:color="auto" w:fill="auto"/>
          </w:tcPr>
          <w:p w14:paraId="48D3A831" w14:textId="77777777" w:rsidR="00212AB8" w:rsidRPr="0099608C" w:rsidRDefault="00212AB8" w:rsidP="00212AB8">
            <w:pPr>
              <w:pStyle w:val="GlossEng2ptafter"/>
              <w:rPr>
                <w:rStyle w:val="ChSmallCaps"/>
              </w:rPr>
            </w:pPr>
            <w:r w:rsidRPr="0099608C">
              <w:rPr>
                <w:rStyle w:val="ChSmallCaps"/>
              </w:rPr>
              <w:t>3pl</w:t>
            </w:r>
          </w:p>
        </w:tc>
        <w:tc>
          <w:tcPr>
            <w:tcW w:w="482" w:type="dxa"/>
            <w:shd w:val="clear" w:color="auto" w:fill="auto"/>
          </w:tcPr>
          <w:p w14:paraId="7AE83823" w14:textId="77777777" w:rsidR="00212AB8" w:rsidRPr="004F76EB" w:rsidRDefault="00212AB8" w:rsidP="00212AB8">
            <w:pPr>
              <w:pStyle w:val="GlossEng2ptafter"/>
            </w:pPr>
            <w:r w:rsidRPr="004F76EB">
              <w:t>two</w:t>
            </w:r>
          </w:p>
        </w:tc>
        <w:tc>
          <w:tcPr>
            <w:tcW w:w="449" w:type="dxa"/>
            <w:shd w:val="clear" w:color="auto" w:fill="auto"/>
          </w:tcPr>
          <w:p w14:paraId="39BE9CD6" w14:textId="77777777" w:rsidR="00212AB8" w:rsidRPr="004F76EB" w:rsidRDefault="00212AB8" w:rsidP="00212AB8">
            <w:pPr>
              <w:pStyle w:val="GlossEng2ptafter"/>
            </w:pPr>
            <w:r w:rsidRPr="004F76EB">
              <w:t>run</w:t>
            </w:r>
          </w:p>
        </w:tc>
      </w:tr>
      <w:tr w:rsidR="00AC23C4" w:rsidRPr="004F76EB" w14:paraId="74C0F310" w14:textId="77777777" w:rsidTr="00AC23C4">
        <w:trPr>
          <w:gridAfter w:val="3"/>
          <w:wAfter w:w="1277" w:type="dxa"/>
        </w:trPr>
        <w:tc>
          <w:tcPr>
            <w:tcW w:w="709" w:type="dxa"/>
            <w:shd w:val="clear" w:color="auto" w:fill="auto"/>
          </w:tcPr>
          <w:p w14:paraId="19F9F77E" w14:textId="77777777" w:rsidR="00212AB8" w:rsidRPr="00213E36" w:rsidRDefault="00212AB8" w:rsidP="00212AB8">
            <w:pPr>
              <w:pStyle w:val="O0Nwnext"/>
            </w:pPr>
          </w:p>
        </w:tc>
        <w:tc>
          <w:tcPr>
            <w:tcW w:w="1298" w:type="dxa"/>
            <w:gridSpan w:val="2"/>
            <w:shd w:val="clear" w:color="auto" w:fill="auto"/>
          </w:tcPr>
          <w:p w14:paraId="259859FE" w14:textId="77777777" w:rsidR="00212AB8" w:rsidRPr="004F76EB" w:rsidRDefault="00212AB8" w:rsidP="00212AB8">
            <w:pPr>
              <w:pStyle w:val="Text"/>
            </w:pPr>
            <w:r w:rsidRPr="004F76EB">
              <w:t>trus</w:t>
            </w:r>
            <w:r>
              <w:t>,</w:t>
            </w:r>
          </w:p>
        </w:tc>
        <w:tc>
          <w:tcPr>
            <w:tcW w:w="738" w:type="dxa"/>
            <w:gridSpan w:val="3"/>
            <w:shd w:val="clear" w:color="auto" w:fill="auto"/>
          </w:tcPr>
          <w:p w14:paraId="60C1281C" w14:textId="77777777" w:rsidR="00212AB8" w:rsidRPr="004F76EB" w:rsidRDefault="00212AB8" w:rsidP="00212AB8">
            <w:pPr>
              <w:pStyle w:val="Text"/>
            </w:pPr>
            <w:r>
              <w:t>dorang</w:t>
            </w:r>
          </w:p>
        </w:tc>
        <w:tc>
          <w:tcPr>
            <w:tcW w:w="484" w:type="dxa"/>
            <w:shd w:val="clear" w:color="auto" w:fill="auto"/>
          </w:tcPr>
          <w:p w14:paraId="6D2C94E8" w14:textId="77777777" w:rsidR="00212AB8" w:rsidRPr="004F76EB" w:rsidRDefault="00212AB8" w:rsidP="00212AB8">
            <w:pPr>
              <w:pStyle w:val="Text"/>
            </w:pPr>
            <w:r w:rsidRPr="004F76EB">
              <w:t>dua</w:t>
            </w:r>
          </w:p>
        </w:tc>
        <w:tc>
          <w:tcPr>
            <w:tcW w:w="458" w:type="dxa"/>
            <w:gridSpan w:val="2"/>
            <w:shd w:val="clear" w:color="auto" w:fill="auto"/>
          </w:tcPr>
          <w:p w14:paraId="62598735" w14:textId="77777777" w:rsidR="00212AB8" w:rsidRPr="004F76EB" w:rsidRDefault="00212AB8" w:rsidP="00212AB8">
            <w:pPr>
              <w:pStyle w:val="Text"/>
            </w:pPr>
            <w:r w:rsidRPr="004F76EB">
              <w:t>lari</w:t>
            </w:r>
          </w:p>
        </w:tc>
        <w:tc>
          <w:tcPr>
            <w:tcW w:w="709" w:type="dxa"/>
            <w:gridSpan w:val="2"/>
            <w:shd w:val="clear" w:color="auto" w:fill="auto"/>
          </w:tcPr>
          <w:p w14:paraId="1FA4F112" w14:textId="77777777" w:rsidR="00212AB8" w:rsidRPr="004F76EB" w:rsidRDefault="00212AB8" w:rsidP="00212AB8">
            <w:pPr>
              <w:pStyle w:val="Text"/>
            </w:pPr>
            <w:r w:rsidRPr="004F76EB">
              <w:t>sampe</w:t>
            </w:r>
          </w:p>
        </w:tc>
        <w:tc>
          <w:tcPr>
            <w:tcW w:w="359" w:type="dxa"/>
            <w:shd w:val="clear" w:color="auto" w:fill="auto"/>
          </w:tcPr>
          <w:p w14:paraId="15C0F9D6" w14:textId="77777777" w:rsidR="00212AB8" w:rsidRPr="004F76EB" w:rsidRDefault="00212AB8" w:rsidP="00212AB8">
            <w:pPr>
              <w:pStyle w:val="Text"/>
            </w:pPr>
            <w:r w:rsidRPr="004F76EB">
              <w:t>di</w:t>
            </w:r>
          </w:p>
        </w:tc>
        <w:tc>
          <w:tcPr>
            <w:tcW w:w="560" w:type="dxa"/>
            <w:gridSpan w:val="2"/>
            <w:shd w:val="clear" w:color="auto" w:fill="auto"/>
          </w:tcPr>
          <w:p w14:paraId="273D465C" w14:textId="77777777" w:rsidR="00212AB8" w:rsidRPr="004F76EB" w:rsidRDefault="00212AB8" w:rsidP="00212AB8">
            <w:pPr>
              <w:pStyle w:val="Text"/>
            </w:pPr>
            <w:r w:rsidRPr="004F76EB">
              <w:t>kali</w:t>
            </w:r>
          </w:p>
        </w:tc>
      </w:tr>
      <w:tr w:rsidR="00AC23C4" w:rsidRPr="004F76EB" w14:paraId="45D153CC" w14:textId="77777777" w:rsidTr="00AC23C4">
        <w:trPr>
          <w:gridAfter w:val="3"/>
          <w:wAfter w:w="1277" w:type="dxa"/>
        </w:trPr>
        <w:tc>
          <w:tcPr>
            <w:tcW w:w="709" w:type="dxa"/>
            <w:shd w:val="clear" w:color="auto" w:fill="auto"/>
          </w:tcPr>
          <w:p w14:paraId="29399D22" w14:textId="77777777" w:rsidR="00212AB8" w:rsidRPr="00213E36" w:rsidRDefault="00212AB8" w:rsidP="00212AB8">
            <w:pPr>
              <w:pStyle w:val="GlossEng"/>
            </w:pPr>
          </w:p>
        </w:tc>
        <w:tc>
          <w:tcPr>
            <w:tcW w:w="1298" w:type="dxa"/>
            <w:gridSpan w:val="2"/>
            <w:shd w:val="clear" w:color="auto" w:fill="auto"/>
          </w:tcPr>
          <w:p w14:paraId="224DDF9E" w14:textId="77777777" w:rsidR="00212AB8" w:rsidRPr="004F76EB" w:rsidRDefault="00212AB8" w:rsidP="00212AB8">
            <w:pPr>
              <w:pStyle w:val="GlossEng"/>
            </w:pPr>
            <w:r>
              <w:t>be.</w:t>
            </w:r>
            <w:r w:rsidRPr="004F76EB">
              <w:t>continuou</w:t>
            </w:r>
            <w:r>
              <w:t>s</w:t>
            </w:r>
          </w:p>
        </w:tc>
        <w:tc>
          <w:tcPr>
            <w:tcW w:w="738" w:type="dxa"/>
            <w:gridSpan w:val="3"/>
            <w:shd w:val="clear" w:color="auto" w:fill="auto"/>
          </w:tcPr>
          <w:p w14:paraId="20888811" w14:textId="77777777" w:rsidR="00212AB8" w:rsidRPr="0099608C" w:rsidRDefault="00212AB8" w:rsidP="00212AB8">
            <w:pPr>
              <w:pStyle w:val="GlossEng"/>
              <w:rPr>
                <w:rStyle w:val="ChSmallCaps"/>
              </w:rPr>
            </w:pPr>
            <w:r w:rsidRPr="0099608C">
              <w:rPr>
                <w:rStyle w:val="ChSmallCaps"/>
              </w:rPr>
              <w:t>3pl</w:t>
            </w:r>
          </w:p>
        </w:tc>
        <w:tc>
          <w:tcPr>
            <w:tcW w:w="484" w:type="dxa"/>
            <w:shd w:val="clear" w:color="auto" w:fill="auto"/>
          </w:tcPr>
          <w:p w14:paraId="30D8BB95" w14:textId="77777777" w:rsidR="00212AB8" w:rsidRPr="004F76EB" w:rsidRDefault="00212AB8" w:rsidP="00212AB8">
            <w:pPr>
              <w:pStyle w:val="GlossEng"/>
            </w:pPr>
            <w:r w:rsidRPr="004F76EB">
              <w:t>two</w:t>
            </w:r>
          </w:p>
        </w:tc>
        <w:tc>
          <w:tcPr>
            <w:tcW w:w="458" w:type="dxa"/>
            <w:gridSpan w:val="2"/>
            <w:shd w:val="clear" w:color="auto" w:fill="auto"/>
          </w:tcPr>
          <w:p w14:paraId="05A120F1" w14:textId="77777777" w:rsidR="00212AB8" w:rsidRPr="004F76EB" w:rsidRDefault="00212AB8" w:rsidP="00212AB8">
            <w:pPr>
              <w:pStyle w:val="GlossEng"/>
            </w:pPr>
            <w:r w:rsidRPr="004F76EB">
              <w:t>run</w:t>
            </w:r>
          </w:p>
        </w:tc>
        <w:tc>
          <w:tcPr>
            <w:tcW w:w="709" w:type="dxa"/>
            <w:gridSpan w:val="2"/>
            <w:shd w:val="clear" w:color="auto" w:fill="auto"/>
          </w:tcPr>
          <w:p w14:paraId="117980EA" w14:textId="77777777" w:rsidR="00212AB8" w:rsidRPr="004F76EB" w:rsidRDefault="00212AB8" w:rsidP="00212AB8">
            <w:pPr>
              <w:pStyle w:val="GlossEng"/>
            </w:pPr>
            <w:r w:rsidRPr="004F76EB">
              <w:t>reach</w:t>
            </w:r>
          </w:p>
        </w:tc>
        <w:tc>
          <w:tcPr>
            <w:tcW w:w="359" w:type="dxa"/>
            <w:shd w:val="clear" w:color="auto" w:fill="auto"/>
          </w:tcPr>
          <w:p w14:paraId="7D534FCB" w14:textId="77777777" w:rsidR="00212AB8" w:rsidRPr="004F76EB" w:rsidRDefault="00212AB8" w:rsidP="00212AB8">
            <w:pPr>
              <w:pStyle w:val="GlossEng"/>
            </w:pPr>
            <w:r w:rsidRPr="004F76EB">
              <w:t>at</w:t>
            </w:r>
          </w:p>
        </w:tc>
        <w:tc>
          <w:tcPr>
            <w:tcW w:w="560" w:type="dxa"/>
            <w:gridSpan w:val="2"/>
            <w:shd w:val="clear" w:color="auto" w:fill="auto"/>
          </w:tcPr>
          <w:p w14:paraId="00292732" w14:textId="77777777" w:rsidR="00212AB8" w:rsidRPr="004F76EB" w:rsidRDefault="00212AB8" w:rsidP="00212AB8">
            <w:pPr>
              <w:pStyle w:val="GlossEng"/>
            </w:pPr>
            <w:r w:rsidRPr="004F76EB">
              <w:t>river</w:t>
            </w:r>
          </w:p>
        </w:tc>
      </w:tr>
    </w:tbl>
    <w:p w14:paraId="0A88A084" w14:textId="5EFA55B6" w:rsidR="00212AB8" w:rsidRDefault="00B7093A" w:rsidP="00212AB8">
      <w:pPr>
        <w:pStyle w:val="FreeTranslEng"/>
      </w:pPr>
      <w:r>
        <w:t>‘</w:t>
      </w:r>
      <w:r w:rsidR="00267A03" w:rsidRPr="00267A03">
        <w:rPr>
          <w:rStyle w:val="ChBlueBold"/>
        </w:rPr>
        <w:t>Tinus</w:t>
      </w:r>
      <w:r w:rsidR="00212AB8" w:rsidRPr="00B74D81">
        <w:rPr>
          <w:rStyle w:val="ChBlueBold"/>
        </w:rPr>
        <w:t xml:space="preserve"> </w:t>
      </w:r>
      <w:r w:rsidR="00212AB8" w:rsidRPr="007E7AA8">
        <w:rPr>
          <w:rStyle w:val="ChBlueBold"/>
        </w:rPr>
        <w:t xml:space="preserve">and </w:t>
      </w:r>
      <w:r w:rsidR="007E7AA8" w:rsidRPr="007E7AA8">
        <w:rPr>
          <w:rStyle w:val="ChBlueBold"/>
        </w:rPr>
        <w:t>Martina</w:t>
      </w:r>
      <w:r w:rsidR="00212AB8" w:rsidRPr="007E7AA8">
        <w:rPr>
          <w:rStyle w:val="ChBlueBold"/>
        </w:rPr>
        <w:t xml:space="preserve"> here</w:t>
      </w:r>
      <w:r w:rsidR="00212AB8">
        <w:t xml:space="preserve">, the two of them drove </w:t>
      </w:r>
      <w:r w:rsidR="00E8320B">
        <w:t>continuously</w:t>
      </w:r>
      <w:r w:rsidR="00212AB8">
        <w:t>, the two of them drove all the way to the river</w:t>
      </w:r>
      <w:r>
        <w:t>’</w:t>
      </w:r>
      <w:r w:rsidR="00212AB8">
        <w:t xml:space="preserve"> </w:t>
      </w:r>
      <w:r w:rsidR="00212AB8" w:rsidRPr="00213E36">
        <w:rPr>
          <w:rStyle w:val="ExampleSource"/>
        </w:rPr>
        <w:t>[081015-005-NP.0011]</w:t>
      </w:r>
    </w:p>
    <w:p w14:paraId="36829CEE" w14:textId="23629259" w:rsidR="00212AB8" w:rsidRDefault="00212AB8" w:rsidP="007E23C9">
      <w:pPr>
        <w:pStyle w:val="Body0000after"/>
      </w:pPr>
      <w:r>
        <w:t xml:space="preserve">The </w:t>
      </w:r>
      <w:r w:rsidRPr="00856563">
        <w:t xml:space="preserve">inclusory </w:t>
      </w:r>
      <w:r>
        <w:t xml:space="preserve">conjunction </w:t>
      </w:r>
      <w:r w:rsidRPr="00856563">
        <w:t xml:space="preserve">constructions </w:t>
      </w:r>
      <w:r w:rsidR="00710604">
        <w:t xml:space="preserve">presented </w:t>
      </w:r>
      <w:r>
        <w:t xml:space="preserve">in </w:t>
      </w:r>
      <w:r>
        <w:fldChar w:fldCharType="begin"/>
      </w:r>
      <w:r>
        <w:instrText xml:space="preserve"> REF _Ref341983671 \h </w:instrText>
      </w:r>
      <w:r>
        <w:fldChar w:fldCharType="separate"/>
      </w:r>
      <w:r w:rsidR="00154D81" w:rsidRPr="00856563">
        <w:t>(</w:t>
      </w:r>
      <w:r w:rsidR="00154D81">
        <w:rPr>
          <w:noProof/>
        </w:rPr>
        <w:t>26</w:t>
      </w:r>
      <w:r w:rsidR="00154D81" w:rsidRPr="00856563">
        <w:t>)</w:t>
      </w:r>
      <w:r>
        <w:fldChar w:fldCharType="end"/>
      </w:r>
      <w:r>
        <w:t xml:space="preserve"> to </w:t>
      </w:r>
      <w:r>
        <w:fldChar w:fldCharType="begin"/>
      </w:r>
      <w:r>
        <w:instrText xml:space="preserve"> REF _Ref321135340 \h </w:instrText>
      </w:r>
      <w:r>
        <w:fldChar w:fldCharType="separate"/>
      </w:r>
      <w:r w:rsidR="00154D81" w:rsidRPr="00856563">
        <w:t>(</w:t>
      </w:r>
      <w:r w:rsidR="00154D81">
        <w:rPr>
          <w:noProof/>
        </w:rPr>
        <w:t>29</w:t>
      </w:r>
      <w:r w:rsidR="00154D81" w:rsidRPr="00856563">
        <w:t>)</w:t>
      </w:r>
      <w:r>
        <w:fldChar w:fldCharType="end"/>
      </w:r>
      <w:r>
        <w:t xml:space="preserve"> contrast </w:t>
      </w:r>
      <w:r w:rsidR="0070675A">
        <w:t>with</w:t>
      </w:r>
      <w:r w:rsidR="00710604">
        <w:t xml:space="preserve">, what </w:t>
      </w:r>
      <w:r w:rsidR="00710604" w:rsidRPr="008C7612">
        <w:rPr>
          <w:rStyle w:val="Citation"/>
        </w:rPr>
        <w:fldChar w:fldCharType="begin"/>
      </w:r>
      <w:r w:rsidR="00710604" w:rsidRPr="008C7612">
        <w:rPr>
          <w:rStyle w:val="Citation"/>
        </w:rPr>
        <w:instrText>ADDIN CITAVI.PLACEHOLDER dac69036-d56a-492e-9158-92e8f44f5521 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5IYXNwZWxtYXRo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c3BlbG1hdGg8L1RleHQ+DQogICAgPC9UZXh0VW5pdD4NCiAgPC9UZXh0VW5pdHM+DQo8L1BsYWNlaG9sZGVyPg==</w:instrText>
      </w:r>
      <w:r w:rsidR="00710604" w:rsidRPr="008C7612">
        <w:rPr>
          <w:rStyle w:val="Citation"/>
        </w:rPr>
        <w:fldChar w:fldCharType="separate"/>
      </w:r>
      <w:bookmarkStart w:id="2892" w:name="_CTVP001dac69036d56a492e915892e8f44f5521"/>
      <w:r w:rsidR="0092006B">
        <w:rPr>
          <w:rStyle w:val="Citation"/>
        </w:rPr>
        <w:t>Haspelmath</w:t>
      </w:r>
      <w:bookmarkEnd w:id="2892"/>
      <w:r w:rsidR="00710604" w:rsidRPr="008C7612">
        <w:rPr>
          <w:rStyle w:val="Citation"/>
        </w:rPr>
        <w:fldChar w:fldCharType="end"/>
      </w:r>
      <w:r w:rsidR="00710604" w:rsidRPr="008C7612">
        <w:rPr>
          <w:rStyle w:val="Citation"/>
        </w:rPr>
        <w:t xml:space="preserve"> </w:t>
      </w:r>
      <w:r w:rsidR="00710604" w:rsidRPr="008C7612">
        <w:rPr>
          <w:rStyle w:val="Citation"/>
        </w:rPr>
        <w:fldChar w:fldCharType="begin"/>
      </w:r>
      <w:r w:rsidR="00710604" w:rsidRPr="008C7612">
        <w:rPr>
          <w:rStyle w:val="Citation"/>
        </w:rPr>
        <w:instrText>ADDIN CITAVI.PLACEHOLDER ffa8fb12-f9ee-49b3-a1f6-2d185d23f986 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mFjMmQ3MmExLTNkNWYtNGUwOC04OWQzLWIxZjIyMDIyYWZiNjwvSWQ+PElzYm4+OTc4MDUxMTM2NzMzNSwgMDUxMTM2NzMzMzwvSXNibj48TGFuZ3VhZ2U+RW5nbGlzaDwvTGFuZ3VhZ2U+PExhbmd1YWdlQ29kZT5lbjwvTGFuZ3VhZ2VDb2RlPjxMb2NhdGlvbnM+PExvY2F0aW9uPjxBZGRyZXNzPkQ6XFJlc291cmNlc1xFbGVjdHJvbmljIG1hdGVyaWFsc1xBcnRpY2xlcyB1bnJlYWRcU2hvcGVuX1RfMjAwN19MYW5ndWFnZSB0eXBvbG9neSBhbmQgc3ludGFjdGljIGRlc2NyaXB0aW9uX1ZvbCAyX0NvbXBsZXggY29uc3RydWN0aW9ucy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yOiBDb21wbGV4IGNvbnN0cnVjdGlvbnM8L1RpdGxlPjxZZWFyPjIwMDc8L1llYXI+PC9SZWZlcmVuY2U+PC9QYXJlbnRSZWZlcmVuY2U+DQogICAgICAgIDxTaG9ydFRpdGxlPkhhc3BlbG1hdGggMjAwNyDigJMgQ29vcmRpbmF0aW9uPC9TaG9ydFRpdGxlPg0KICAgICAgICA8VGl0bGU+Q29vcmRpbmF0aW9uPC9UaXRsZT4NCiAgICAgIDwvUmVmZXJlbmNlPg0KICAgIDwvRW50cnk+DQogIDwvRW50cmllcz4NCiAgPFRleHQ+KDIwMDdhO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dhOiAzMyk8L1RleHQ+DQogICAgPC9UZXh0VW5pdD4NCiAgPC9UZXh0VW5pdHM+DQo8L1BsYWNlaG9sZGVyPg==</w:instrText>
      </w:r>
      <w:r w:rsidR="00710604" w:rsidRPr="008C7612">
        <w:rPr>
          <w:rStyle w:val="Citation"/>
        </w:rPr>
        <w:fldChar w:fldCharType="separate"/>
      </w:r>
      <w:bookmarkStart w:id="2893" w:name="_CTVP001ffa8fb12f9ee49b3a1f62d185d23f986"/>
      <w:r w:rsidR="0092006B">
        <w:rPr>
          <w:rStyle w:val="Citation"/>
        </w:rPr>
        <w:t>(2007a: 33)</w:t>
      </w:r>
      <w:bookmarkEnd w:id="2893"/>
      <w:r w:rsidR="00710604" w:rsidRPr="008C7612">
        <w:rPr>
          <w:rStyle w:val="Citation"/>
        </w:rPr>
        <w:fldChar w:fldCharType="end"/>
      </w:r>
      <w:r w:rsidR="00710604">
        <w:t xml:space="preserve"> calls,</w:t>
      </w:r>
      <w:r w:rsidR="0070675A">
        <w:t xml:space="preserve"> </w:t>
      </w:r>
      <w:r w:rsidR="00B7093A">
        <w:t>“</w:t>
      </w:r>
      <w:r w:rsidR="0070675A">
        <w:t>comitative conjunction construction</w:t>
      </w:r>
      <w:r w:rsidR="00AD42F3">
        <w:t>s</w:t>
      </w:r>
      <w:r w:rsidR="00B7093A">
        <w:t>”</w:t>
      </w:r>
      <w:r w:rsidR="0070675A">
        <w:t xml:space="preserve"> which denote </w:t>
      </w:r>
      <w:r w:rsidRPr="00856563">
        <w:t>additive relations</w:t>
      </w:r>
      <w:r w:rsidR="00710604">
        <w:t xml:space="preserve">. In Papuan Malay, such comitative constructions are formed with comitative </w:t>
      </w:r>
      <w:r w:rsidR="00710604" w:rsidRPr="00CB248D">
        <w:rPr>
          <w:rStyle w:val="ChItalBold"/>
        </w:rPr>
        <w:t>dengang</w:t>
      </w:r>
      <w:r w:rsidR="00710604">
        <w:t xml:space="preserve"> ‘with’</w:t>
      </w:r>
      <w:r>
        <w:t xml:space="preserve">. </w:t>
      </w:r>
      <w:r w:rsidR="00710604">
        <w:t xml:space="preserve">The </w:t>
      </w:r>
      <w:r w:rsidR="00710604" w:rsidRPr="00856563">
        <w:t xml:space="preserve">inclusory </w:t>
      </w:r>
      <w:r w:rsidR="00710604">
        <w:t xml:space="preserve">conjunction </w:t>
      </w:r>
      <w:r w:rsidR="00710604" w:rsidRPr="00856563">
        <w:t xml:space="preserve">constructions </w:t>
      </w:r>
      <w:r w:rsidR="00710604">
        <w:t xml:space="preserve">in </w:t>
      </w:r>
      <w:r w:rsidR="00710604">
        <w:fldChar w:fldCharType="begin"/>
      </w:r>
      <w:r w:rsidR="00710604">
        <w:instrText xml:space="preserve"> REF _Ref341983671 \h </w:instrText>
      </w:r>
      <w:r w:rsidR="00710604">
        <w:fldChar w:fldCharType="separate"/>
      </w:r>
      <w:r w:rsidR="00154D81" w:rsidRPr="00856563">
        <w:t>(</w:t>
      </w:r>
      <w:r w:rsidR="00154D81">
        <w:rPr>
          <w:noProof/>
        </w:rPr>
        <w:t>26</w:t>
      </w:r>
      <w:r w:rsidR="00154D81" w:rsidRPr="00856563">
        <w:t>)</w:t>
      </w:r>
      <w:r w:rsidR="00710604">
        <w:fldChar w:fldCharType="end"/>
      </w:r>
      <w:r w:rsidR="00710604">
        <w:t xml:space="preserve"> to </w:t>
      </w:r>
      <w:r w:rsidR="00710604">
        <w:fldChar w:fldCharType="begin"/>
      </w:r>
      <w:r w:rsidR="00710604">
        <w:instrText xml:space="preserve"> REF _Ref321135340 \h </w:instrText>
      </w:r>
      <w:r w:rsidR="00710604">
        <w:fldChar w:fldCharType="separate"/>
      </w:r>
      <w:r w:rsidR="00154D81" w:rsidRPr="00856563">
        <w:t>(</w:t>
      </w:r>
      <w:r w:rsidR="00154D81">
        <w:rPr>
          <w:noProof/>
        </w:rPr>
        <w:t>29</w:t>
      </w:r>
      <w:r w:rsidR="00154D81" w:rsidRPr="00856563">
        <w:t>)</w:t>
      </w:r>
      <w:r w:rsidR="00710604">
        <w:fldChar w:fldCharType="end"/>
      </w:r>
      <w:r w:rsidR="00710604">
        <w:t xml:space="preserve"> </w:t>
      </w:r>
      <w:r>
        <w:t xml:space="preserve">also contrast with </w:t>
      </w:r>
      <w:r w:rsidR="00B7093A">
        <w:t>‘</w:t>
      </w:r>
      <w:r w:rsidRPr="0099608C">
        <w:rPr>
          <w:rStyle w:val="ChSmallCaps"/>
        </w:rPr>
        <w:t>n</w:t>
      </w:r>
      <w:r w:rsidRPr="00D32413">
        <w:t xml:space="preserve"> </w:t>
      </w:r>
      <w:r w:rsidRPr="0099608C">
        <w:rPr>
          <w:rStyle w:val="ChSmallCaps"/>
        </w:rPr>
        <w:t>pro-pl</w:t>
      </w:r>
      <w:r w:rsidR="00B7093A">
        <w:t>’</w:t>
      </w:r>
      <w:r w:rsidRPr="00856563">
        <w:t xml:space="preserve"> </w:t>
      </w:r>
      <w:r>
        <w:t xml:space="preserve">noun phrases with an associative </w:t>
      </w:r>
      <w:r w:rsidR="00710604">
        <w:t>inclusory reading</w:t>
      </w:r>
      <w:r>
        <w:t xml:space="preserve">. Both contrasts are illustrated with the examples in </w:t>
      </w:r>
      <w:r>
        <w:fldChar w:fldCharType="begin"/>
      </w:r>
      <w:r>
        <w:instrText xml:space="preserve"> REF _Ref352600030 \h </w:instrText>
      </w:r>
      <w:r>
        <w:fldChar w:fldCharType="separate"/>
      </w:r>
      <w:r w:rsidR="00154D81" w:rsidRPr="00856563">
        <w:t>(</w:t>
      </w:r>
      <w:r w:rsidR="00154D81">
        <w:rPr>
          <w:noProof/>
        </w:rPr>
        <w:t>32</w:t>
      </w:r>
      <w:r w:rsidR="00154D81" w:rsidRPr="00856563">
        <w:t>)</w:t>
      </w:r>
      <w:r>
        <w:fldChar w:fldCharType="end"/>
      </w:r>
      <w:r>
        <w:t xml:space="preserve"> and </w:t>
      </w:r>
      <w:r>
        <w:fldChar w:fldCharType="begin"/>
      </w:r>
      <w:r>
        <w:instrText xml:space="preserve"> REF _Ref321135343 \h </w:instrText>
      </w:r>
      <w:r>
        <w:fldChar w:fldCharType="separate"/>
      </w:r>
      <w:r w:rsidR="00154D81" w:rsidRPr="00856563">
        <w:t>(</w:t>
      </w:r>
      <w:r w:rsidR="00154D81">
        <w:rPr>
          <w:noProof/>
        </w:rPr>
        <w:t>33</w:t>
      </w:r>
      <w:r w:rsidR="00154D81" w:rsidRPr="00856563">
        <w:t>)</w:t>
      </w:r>
      <w:r>
        <w:fldChar w:fldCharType="end"/>
      </w:r>
      <w:r>
        <w:t>.</w:t>
      </w:r>
    </w:p>
    <w:p w14:paraId="6958BD56" w14:textId="6A165AB2" w:rsidR="008C7612" w:rsidRDefault="008C7612" w:rsidP="007E23C9">
      <w:pPr>
        <w:pStyle w:val="Body0505after"/>
      </w:pPr>
      <w:r>
        <w:t xml:space="preserve">As for the distinction of comitative </w:t>
      </w:r>
      <w:r w:rsidR="007E23C9">
        <w:t xml:space="preserve">and </w:t>
      </w:r>
      <w:r>
        <w:t xml:space="preserve">inclusory conjunction </w:t>
      </w:r>
      <w:r w:rsidRPr="00856563">
        <w:t>constructions</w:t>
      </w:r>
      <w:r>
        <w:t xml:space="preserve">, </w:t>
      </w:r>
      <w:r>
        <w:fldChar w:fldCharType="begin"/>
      </w:r>
      <w:r w:rsidR="007E23C9">
        <w:instrText>ADDIN CITAVI.PLACEHOLDER 824ebcdf-a4ea-4f1e-856a-8e8e70424fd2 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5IYXNwZWxtYXRo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c3BlbG1hdGg8L1RleHQ+DQogICAgPC9UZXh0VW5pdD4NCiAgPC9UZXh0VW5pdHM+DQo8L1BsYWNlaG9sZGVyPg==</w:instrText>
      </w:r>
      <w:r>
        <w:fldChar w:fldCharType="separate"/>
      </w:r>
      <w:bookmarkStart w:id="2894" w:name="_CTVP001824ebcdfa4ea4f1e856a8e8e70424fd2"/>
      <w:r w:rsidR="0092006B">
        <w:t>Haspelmath</w:t>
      </w:r>
      <w:bookmarkEnd w:id="2894"/>
      <w:r>
        <w:fldChar w:fldCharType="end"/>
      </w:r>
      <w:r>
        <w:t xml:space="preserve"> </w:t>
      </w:r>
      <w:r>
        <w:fldChar w:fldCharType="begin"/>
      </w:r>
      <w:r w:rsidR="007E23C9">
        <w:instrText>ADDIN CITAVI.PLACEHOLDER 3170ca80-7ad9-4f45-9d77-54608390f1fd 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mFjMmQ3MmExLTNkNWYtNGUwOC04OWQzLWIxZjIyMDIyYWZiNjwvSWQ+PElzYm4+OTc4MDUxMTM2NzMzNSwgMDUxMTM2NzMzMzwvSXNibj48TGFuZ3VhZ2U+RW5nbGlzaDwvTGFuZ3VhZ2U+PExhbmd1YWdlQ29kZT5lbjwvTGFuZ3VhZ2VDb2RlPjxMb2NhdGlvbnM+PExvY2F0aW9uPjxBZGRyZXNzPkQ6XFJlc291cmNlc1xFbGVjdHJvbmljIG1hdGVyaWFsc1xBcnRpY2xlcyB1bnJlYWRcU2hvcGVuX1RfMjAwN19MYW5ndWFnZSB0eXBvbG9neSBhbmQgc3ludGFjdGljIGRlc2NyaXB0aW9uX1ZvbCAyX0NvbXBsZXggY29uc3RydWN0aW9ucy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yOiBDb21wbGV4IGNvbnN0cnVjdGlvbnM8L1RpdGxlPjxZZWFyPjIwMDc8L1llYXI+PC9SZWZlcmVuY2U+PC9QYXJlbnRSZWZlcmVuY2U+DQogICAgICAgIDxTaG9ydFRpdGxlPkhhc3BlbG1hdGggMjAwNyDigJMgQ29vcmRpbmF0aW9uPC9TaG9ydFRpdGxlPg0KICAgICAgICA8VGl0bGU+Q29vcmRpbmF0aW9uPC9UaXRsZT4NCiAgICAgIDwvUmVmZXJlbmNlPg0KICAgIDwvRW50cnk+DQogIDwvRW50cmllcz4NCiAgPFRleHQ+KDIwMDdhO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dhOiAzMyk8L1RleHQ+DQogICAgPC9UZXh0VW5pdD4NCiAgPC9UZXh0VW5pdHM+DQo8L1BsYWNlaG9sZGVyPg==</w:instrText>
      </w:r>
      <w:r>
        <w:fldChar w:fldCharType="separate"/>
      </w:r>
      <w:bookmarkStart w:id="2895" w:name="_CTVP0013170ca807ad94f459d7754608390f1fd"/>
      <w:r w:rsidR="0092006B">
        <w:t>(2007a: 33)</w:t>
      </w:r>
      <w:bookmarkEnd w:id="2895"/>
      <w:r>
        <w:fldChar w:fldCharType="end"/>
      </w:r>
      <w:r>
        <w:t xml:space="preserve"> makes the following cross-linguistic observations. In a comitative conjunction construction, </w:t>
      </w:r>
      <w:r w:rsidRPr="00856563">
        <w:t xml:space="preserve">the conjunction of </w:t>
      </w:r>
      <w:r>
        <w:t>“</w:t>
      </w:r>
      <w:r w:rsidRPr="00856563">
        <w:t xml:space="preserve">two set-denoting </w:t>
      </w:r>
      <w:r w:rsidRPr="0099608C">
        <w:rPr>
          <w:rStyle w:val="ChSmallCaps"/>
        </w:rPr>
        <w:t>np</w:t>
      </w:r>
      <w:r w:rsidRPr="00856563">
        <w:t xml:space="preserve">s </w:t>
      </w:r>
      <w:r w:rsidRPr="00250E13">
        <w:t xml:space="preserve">[…] </w:t>
      </w:r>
      <w:r>
        <w:t>‘</w:t>
      </w:r>
      <w:r w:rsidRPr="00856563">
        <w:t>{A, B} and {C, D}</w:t>
      </w:r>
      <w:r>
        <w:t>’</w:t>
      </w:r>
      <w:r w:rsidRPr="00856563">
        <w:t xml:space="preserve"> yields the set {A, B, C, D}</w:t>
      </w:r>
      <w:r>
        <w:t xml:space="preserve">” </w:t>
      </w:r>
      <w:r>
        <w:rPr>
          <w:rStyle w:val="Citation"/>
        </w:rPr>
        <w:fldChar w:fldCharType="begin"/>
      </w:r>
      <w:r>
        <w:rPr>
          <w:rStyle w:val="Citation"/>
        </w:rPr>
        <w:instrText>ADDIN CITAVI.PLACEHOLDER 8a5202b6-7bc0-4a27-bf86-db6931f2cba9 PFBsYWNlaG9sZGVyPg0KICA8QWRkSW5WZXJzaW9uPjUuMi4wLjg8L0FkZEluVmVyc2lvbj4NCiAgPElkPjhhNTIwMmI2LTdiYzAtNGEyNy1iZjg2LWRiNjkzMWYyY2JhOTwvSWQ+DQogIDxFbnRyaWVzPg0KICAgIDxFbnRyeT4NCiAgICAgIDxJZD4wOWNhNGM1Yi1jNzkwLTRkYzYtOGY5Yy1jNzk1NDI1YmE2OT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6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6IDMzKTwvVGV4dD4NCiAgICA8L1RleHRVbml0Pg0KICA8L1RleHRVbml0cz4NCjwvUGxhY2Vob2xkZXI+</w:instrText>
      </w:r>
      <w:r>
        <w:rPr>
          <w:rStyle w:val="Citation"/>
        </w:rPr>
        <w:fldChar w:fldCharType="separate"/>
      </w:r>
      <w:bookmarkStart w:id="2896" w:name="_CTVP0018a5202b67bc04a27bf86db6931f2cba9"/>
      <w:r w:rsidR="0092006B">
        <w:rPr>
          <w:rStyle w:val="Citation"/>
        </w:rPr>
        <w:t>(2007a: 33)</w:t>
      </w:r>
      <w:bookmarkEnd w:id="2896"/>
      <w:r>
        <w:rPr>
          <w:rStyle w:val="Citation"/>
        </w:rPr>
        <w:fldChar w:fldCharType="end"/>
      </w:r>
      <w:r w:rsidRPr="00FF6A7B">
        <w:t>.</w:t>
      </w:r>
      <w:r>
        <w:t xml:space="preserve"> </w:t>
      </w:r>
      <w:r w:rsidRPr="00856563">
        <w:t xml:space="preserve">In inclusory </w:t>
      </w:r>
      <w:r>
        <w:t>conjunction constructions, by contrast,</w:t>
      </w:r>
      <w:r w:rsidRPr="00856563">
        <w:t xml:space="preserve"> </w:t>
      </w:r>
      <w:r>
        <w:t>“</w:t>
      </w:r>
      <w:r w:rsidRPr="00856563">
        <w:t>some members of the second conjunct set are already included in the first conjunct set</w:t>
      </w:r>
      <w:r>
        <w:t>”</w:t>
      </w:r>
      <w:r w:rsidRPr="00856563">
        <w:t xml:space="preserve">; hence the result of the coordination is not the </w:t>
      </w:r>
      <w:r>
        <w:t>“</w:t>
      </w:r>
      <w:r w:rsidRPr="00856563">
        <w:t xml:space="preserve">union, but the </w:t>
      </w:r>
      <w:r w:rsidRPr="0079717F">
        <w:rPr>
          <w:rStyle w:val="ChItalBold"/>
        </w:rPr>
        <w:t>unification</w:t>
      </w:r>
      <w:r w:rsidRPr="00856563">
        <w:rPr>
          <w:i/>
        </w:rPr>
        <w:t xml:space="preserve"> </w:t>
      </w:r>
      <w:r w:rsidRPr="00856563">
        <w:t xml:space="preserve">of the sets [such that] </w:t>
      </w:r>
      <w:r>
        <w:t>‘</w:t>
      </w:r>
      <w:r w:rsidRPr="00856563">
        <w:t>{A, B, C} and {B}</w:t>
      </w:r>
      <w:r>
        <w:t>’</w:t>
      </w:r>
      <w:r w:rsidRPr="00856563">
        <w:t xml:space="preserve"> yields the set {A, B, C}</w:t>
      </w:r>
      <w:r>
        <w:t>”</w:t>
      </w:r>
      <w:r w:rsidRPr="00856563">
        <w:t xml:space="preserve"> </w:t>
      </w:r>
      <w:r>
        <w:rPr>
          <w:rStyle w:val="Citation"/>
        </w:rPr>
        <w:fldChar w:fldCharType="begin"/>
      </w:r>
      <w:r w:rsidR="007E23C9">
        <w:rPr>
          <w:rStyle w:val="Citation"/>
        </w:rPr>
        <w:instrText>ADDIN CITAVI.PLACEHOLDER ee02643e-83cc-4eff-8208-c3f730e7af8b PFBsYWNlaG9sZGVyPg0KICA8QWRkSW5WZXJzaW9uPjUuMi4wLjg8L0FkZEluVmVyc2lvbj4NCiAgPElkPmVlMDI2NDNlLTgzY2MtNGVmZi04MjA4LWMzZjczMGU3YWY4YjwvSWQ+DQogIDxFbnRyaWVzPg0KICAgIDxFbnRyeT4NCiAgICAgIDxJZD4wOWNhNGM1Yi1jNzkwLTRkYzYtOGY5Yy1jNzk1NDI1YmE2OT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6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6IDMzKTwvVGV4dD4NCiAgICA8L1RleHRVbml0Pg0KICA8L1RleHRVbml0cz4NCjwvUGxhY2Vob2xkZXI+</w:instrText>
      </w:r>
      <w:r>
        <w:rPr>
          <w:rStyle w:val="Citation"/>
        </w:rPr>
        <w:fldChar w:fldCharType="separate"/>
      </w:r>
      <w:bookmarkStart w:id="2897" w:name="_CTVP001ee02643e83cc4eff8208c3f730e7af8b"/>
      <w:r w:rsidR="0092006B">
        <w:rPr>
          <w:rStyle w:val="Citation"/>
        </w:rPr>
        <w:t>(2007a: 33)</w:t>
      </w:r>
      <w:bookmarkEnd w:id="2897"/>
      <w:r>
        <w:rPr>
          <w:rStyle w:val="Citation"/>
        </w:rPr>
        <w:fldChar w:fldCharType="end"/>
      </w:r>
      <w:r w:rsidRPr="00FF6A7B">
        <w:t>.</w:t>
      </w:r>
      <w:r>
        <w:t xml:space="preserve"> This distinction also applies to Papuan Malay. While the constructions in </w:t>
      </w:r>
      <w:r>
        <w:fldChar w:fldCharType="begin"/>
      </w:r>
      <w:r>
        <w:instrText xml:space="preserve"> REF _Ref341983671 \h </w:instrText>
      </w:r>
      <w:r>
        <w:fldChar w:fldCharType="separate"/>
      </w:r>
      <w:r w:rsidR="00154D81" w:rsidRPr="00856563">
        <w:t>(</w:t>
      </w:r>
      <w:r w:rsidR="00154D81">
        <w:rPr>
          <w:noProof/>
        </w:rPr>
        <w:t>26</w:t>
      </w:r>
      <w:r w:rsidR="00154D81" w:rsidRPr="00856563">
        <w:t>)</w:t>
      </w:r>
      <w:r>
        <w:fldChar w:fldCharType="end"/>
      </w:r>
      <w:r>
        <w:t xml:space="preserve"> to </w:t>
      </w:r>
      <w:r>
        <w:fldChar w:fldCharType="begin"/>
      </w:r>
      <w:r>
        <w:instrText xml:space="preserve"> REF _Ref321135340 \h </w:instrText>
      </w:r>
      <w:r>
        <w:fldChar w:fldCharType="separate"/>
      </w:r>
      <w:r w:rsidR="00154D81" w:rsidRPr="00856563">
        <w:t>(</w:t>
      </w:r>
      <w:r w:rsidR="00154D81">
        <w:rPr>
          <w:noProof/>
        </w:rPr>
        <w:t>29</w:t>
      </w:r>
      <w:r w:rsidR="00154D81" w:rsidRPr="00856563">
        <w:t>)</w:t>
      </w:r>
      <w:r>
        <w:fldChar w:fldCharType="end"/>
      </w:r>
      <w:r>
        <w:t xml:space="preserve"> receive an inclusory reading, the comitative ‘</w:t>
      </w:r>
      <w:r w:rsidRPr="00856563">
        <w:t xml:space="preserve">N1 </w:t>
      </w:r>
      <w:r w:rsidRPr="00333972">
        <w:rPr>
          <w:rStyle w:val="ChItalBold"/>
        </w:rPr>
        <w:t>dengang</w:t>
      </w:r>
      <w:r>
        <w:t xml:space="preserve"> ‘</w:t>
      </w:r>
      <w:r w:rsidRPr="00856563">
        <w:t>with</w:t>
      </w:r>
      <w:r>
        <w:t>’</w:t>
      </w:r>
      <w:r w:rsidRPr="00856563">
        <w:t xml:space="preserve"> </w:t>
      </w:r>
      <w:r w:rsidRPr="00E33C26">
        <w:rPr>
          <w:rStyle w:val="ChSmallCaps"/>
        </w:rPr>
        <w:t>N2</w:t>
      </w:r>
      <w:r>
        <w:t>’</w:t>
      </w:r>
      <w:r w:rsidRPr="00856563">
        <w:t xml:space="preserve"> conjunction</w:t>
      </w:r>
      <w:r w:rsidRPr="009767C4">
        <w:t xml:space="preserve"> </w:t>
      </w:r>
      <w:r>
        <w:t xml:space="preserve">construction in </w:t>
      </w:r>
      <w:r>
        <w:fldChar w:fldCharType="begin"/>
      </w:r>
      <w:r>
        <w:instrText xml:space="preserve"> REF _Ref352600030 \h </w:instrText>
      </w:r>
      <w:r>
        <w:fldChar w:fldCharType="separate"/>
      </w:r>
      <w:r w:rsidR="00154D81" w:rsidRPr="00856563">
        <w:t>(</w:t>
      </w:r>
      <w:r w:rsidR="00154D81">
        <w:rPr>
          <w:noProof/>
        </w:rPr>
        <w:t>32</w:t>
      </w:r>
      <w:r w:rsidR="00154D81" w:rsidRPr="00856563">
        <w:t>)</w:t>
      </w:r>
      <w:r>
        <w:fldChar w:fldCharType="end"/>
      </w:r>
      <w:r>
        <w:t xml:space="preserve"> receives an additive reading</w:t>
      </w:r>
      <w:r w:rsidR="007E23C9">
        <w:t xml:space="preserve">. (Comitative conjunction </w:t>
      </w:r>
      <w:r w:rsidR="007E23C9" w:rsidRPr="00856563">
        <w:t>constructions</w:t>
      </w:r>
      <w:r w:rsidR="007E23C9">
        <w:t xml:space="preserve"> with </w:t>
      </w:r>
      <w:r w:rsidR="007E23C9" w:rsidRPr="007E23C9">
        <w:rPr>
          <w:rStyle w:val="ChItalBold"/>
        </w:rPr>
        <w:t>dengang</w:t>
      </w:r>
      <w:r w:rsidR="007E23C9">
        <w:t xml:space="preserve"> ‘with’ are discussed in see §</w:t>
      </w:r>
      <w:r w:rsidR="007E23C9">
        <w:fldChar w:fldCharType="begin"/>
      </w:r>
      <w:r w:rsidR="007E23C9">
        <w:instrText xml:space="preserve"> REF _Ref292894266 \w \h </w:instrText>
      </w:r>
      <w:r w:rsidR="007E23C9">
        <w:fldChar w:fldCharType="separate"/>
      </w:r>
      <w:r w:rsidR="00154D81">
        <w:rPr>
          <w:cs/>
        </w:rPr>
        <w:t>‎</w:t>
      </w:r>
      <w:r w:rsidR="00154D81">
        <w:t>14.2.1.1</w:t>
      </w:r>
      <w:r w:rsidR="007E23C9">
        <w:fldChar w:fldCharType="end"/>
      </w:r>
      <w:r w:rsidR="007E23C9">
        <w:t>.)</w:t>
      </w:r>
    </w:p>
    <w:p w14:paraId="49B3120E" w14:textId="52620DE2" w:rsidR="00212AB8" w:rsidRDefault="00212AB8" w:rsidP="00212AB8">
      <w:pPr>
        <w:pStyle w:val="ExampleTitle"/>
      </w:pPr>
      <w:r>
        <w:t xml:space="preserve">Comitative </w:t>
      </w:r>
      <w:r w:rsidR="00B7093A">
        <w:t>‘</w:t>
      </w:r>
      <w:r w:rsidRPr="00856563">
        <w:t xml:space="preserve">N1 </w:t>
      </w:r>
      <w:r w:rsidR="00F13B8C" w:rsidRPr="00333972">
        <w:rPr>
          <w:rStyle w:val="ChItalBold"/>
        </w:rPr>
        <w:t>dengang</w:t>
      </w:r>
      <w:r>
        <w:t xml:space="preserve"> </w:t>
      </w:r>
      <w:r w:rsidR="00B7093A">
        <w:t>‘</w:t>
      </w:r>
      <w:r w:rsidRPr="00856563">
        <w:t>with</w:t>
      </w:r>
      <w:r w:rsidR="00B7093A">
        <w:t>’</w:t>
      </w:r>
      <w:r w:rsidRPr="00856563">
        <w:t xml:space="preserve"> </w:t>
      </w:r>
      <w:r w:rsidRPr="00E33C26">
        <w:rPr>
          <w:rStyle w:val="ChSmallCaps"/>
        </w:rPr>
        <w:t>N2</w:t>
      </w:r>
      <w:r w:rsidR="00B7093A">
        <w:t>’</w:t>
      </w:r>
      <w:r w:rsidRPr="00856563">
        <w:t xml:space="preserve"> conjunction</w:t>
      </w:r>
      <w:r>
        <w:t xml:space="preserve"> construction</w:t>
      </w:r>
    </w:p>
    <w:tbl>
      <w:tblPr>
        <w:tblW w:w="5712" w:type="dxa"/>
        <w:tblCellMar>
          <w:left w:w="42" w:type="dxa"/>
          <w:right w:w="42" w:type="dxa"/>
        </w:tblCellMar>
        <w:tblLook w:val="01E0" w:firstRow="1" w:lastRow="1" w:firstColumn="1" w:lastColumn="1" w:noHBand="0" w:noVBand="0"/>
      </w:tblPr>
      <w:tblGrid>
        <w:gridCol w:w="709"/>
        <w:gridCol w:w="484"/>
        <w:gridCol w:w="367"/>
        <w:gridCol w:w="410"/>
        <w:gridCol w:w="185"/>
        <w:gridCol w:w="707"/>
        <w:gridCol w:w="907"/>
        <w:gridCol w:w="607"/>
        <w:gridCol w:w="507"/>
        <w:gridCol w:w="829"/>
      </w:tblGrid>
      <w:tr w:rsidR="00AC23C4" w:rsidRPr="00414A9C" w14:paraId="184F5D7D" w14:textId="77777777" w:rsidTr="00AC23C4">
        <w:tc>
          <w:tcPr>
            <w:tcW w:w="709" w:type="dxa"/>
            <w:shd w:val="clear" w:color="auto" w:fill="auto"/>
          </w:tcPr>
          <w:p w14:paraId="75C878CD" w14:textId="77777777" w:rsidR="00212AB8" w:rsidRPr="00C62F4E" w:rsidRDefault="00212AB8" w:rsidP="00212AB8">
            <w:pPr>
              <w:pStyle w:val="O0Nwnext"/>
            </w:pPr>
            <w:bookmarkStart w:id="2898" w:name="_Ref352600030"/>
            <w:r w:rsidRPr="00856563">
              <w:t>(</w:t>
            </w:r>
            <w:fldSimple w:instr=" SEQ ( \* ARABIC \s 1 ">
              <w:r w:rsidR="00154D81">
                <w:rPr>
                  <w:noProof/>
                </w:rPr>
                <w:t>32</w:t>
              </w:r>
            </w:fldSimple>
            <w:r w:rsidRPr="00856563">
              <w:t>)</w:t>
            </w:r>
            <w:bookmarkEnd w:id="2898"/>
          </w:p>
        </w:tc>
        <w:tc>
          <w:tcPr>
            <w:tcW w:w="851" w:type="dxa"/>
            <w:gridSpan w:val="2"/>
            <w:shd w:val="clear" w:color="auto" w:fill="auto"/>
          </w:tcPr>
          <w:p w14:paraId="26CF48E2" w14:textId="77777777" w:rsidR="00212AB8" w:rsidRPr="00F66DBF" w:rsidRDefault="00212AB8" w:rsidP="00212AB8">
            <w:pPr>
              <w:pStyle w:val="Text"/>
            </w:pPr>
            <w:r w:rsidRPr="00F66DBF">
              <w:t>baru</w:t>
            </w:r>
          </w:p>
        </w:tc>
        <w:tc>
          <w:tcPr>
            <w:tcW w:w="595" w:type="dxa"/>
            <w:gridSpan w:val="2"/>
            <w:shd w:val="clear" w:color="auto" w:fill="auto"/>
          </w:tcPr>
          <w:p w14:paraId="792BDC0B" w14:textId="77777777" w:rsidR="00212AB8" w:rsidRPr="00F66DBF" w:rsidRDefault="00212AB8" w:rsidP="00212AB8">
            <w:pPr>
              <w:pStyle w:val="Text"/>
            </w:pPr>
            <w:r w:rsidRPr="00F66DBF">
              <w:t>s</w:t>
            </w:r>
            <w:r>
              <w:t>i</w:t>
            </w:r>
            <w:r w:rsidRPr="00F66DBF">
              <w:t>apa</w:t>
            </w:r>
          </w:p>
        </w:tc>
        <w:tc>
          <w:tcPr>
            <w:tcW w:w="707" w:type="dxa"/>
            <w:shd w:val="clear" w:color="auto" w:fill="auto"/>
          </w:tcPr>
          <w:p w14:paraId="22A578F3" w14:textId="77777777" w:rsidR="00212AB8" w:rsidRPr="00756486" w:rsidRDefault="004C0415" w:rsidP="00212AB8">
            <w:pPr>
              <w:pStyle w:val="Text"/>
              <w:rPr>
                <w:rStyle w:val="ChBlueBold"/>
              </w:rPr>
            </w:pPr>
            <w:r>
              <w:rPr>
                <w:rStyle w:val="ChBlueBold"/>
              </w:rPr>
              <w:t>Sarles</w:t>
            </w:r>
          </w:p>
        </w:tc>
        <w:tc>
          <w:tcPr>
            <w:tcW w:w="907" w:type="dxa"/>
            <w:shd w:val="clear" w:color="auto" w:fill="auto"/>
          </w:tcPr>
          <w:p w14:paraId="411DCBEF" w14:textId="77777777" w:rsidR="00212AB8" w:rsidRPr="00756486" w:rsidRDefault="00212AB8" w:rsidP="00212AB8">
            <w:pPr>
              <w:pStyle w:val="Text"/>
              <w:rPr>
                <w:rStyle w:val="ChBlueBold"/>
              </w:rPr>
            </w:pPr>
            <w:r w:rsidRPr="00756486">
              <w:rPr>
                <w:rStyle w:val="ChBlueBold"/>
              </w:rPr>
              <w:t>dengan</w:t>
            </w:r>
            <w:r w:rsidR="00F13B8C">
              <w:rPr>
                <w:rStyle w:val="ChBlueBold"/>
              </w:rPr>
              <w:t>g</w:t>
            </w:r>
          </w:p>
        </w:tc>
        <w:tc>
          <w:tcPr>
            <w:tcW w:w="607" w:type="dxa"/>
            <w:shd w:val="clear" w:color="auto" w:fill="auto"/>
          </w:tcPr>
          <w:p w14:paraId="2F255882" w14:textId="77777777" w:rsidR="00212AB8" w:rsidRPr="00756486" w:rsidRDefault="00212AB8" w:rsidP="00212AB8">
            <w:pPr>
              <w:pStyle w:val="Text"/>
              <w:rPr>
                <w:rStyle w:val="ChBlueBold"/>
              </w:rPr>
            </w:pPr>
            <w:r w:rsidRPr="00756486">
              <w:rPr>
                <w:rStyle w:val="ChBlueBold"/>
              </w:rPr>
              <w:t>dong</w:t>
            </w:r>
          </w:p>
        </w:tc>
        <w:tc>
          <w:tcPr>
            <w:tcW w:w="507" w:type="dxa"/>
            <w:shd w:val="clear" w:color="auto" w:fill="auto"/>
          </w:tcPr>
          <w:p w14:paraId="46C12E0C" w14:textId="77777777" w:rsidR="00212AB8" w:rsidRPr="00756486" w:rsidRDefault="00212AB8" w:rsidP="00212AB8">
            <w:pPr>
              <w:pStyle w:val="Text"/>
              <w:rPr>
                <w:rStyle w:val="ChBlueBold"/>
              </w:rPr>
            </w:pPr>
            <w:r w:rsidRPr="00756486">
              <w:rPr>
                <w:rStyle w:val="ChBlueBold"/>
              </w:rPr>
              <w:t>dua</w:t>
            </w:r>
          </w:p>
        </w:tc>
        <w:tc>
          <w:tcPr>
            <w:tcW w:w="829" w:type="dxa"/>
            <w:shd w:val="clear" w:color="auto" w:fill="auto"/>
          </w:tcPr>
          <w:p w14:paraId="7C104C63" w14:textId="77777777" w:rsidR="00212AB8" w:rsidRPr="00F66DBF" w:rsidRDefault="00212AB8" w:rsidP="00212AB8">
            <w:pPr>
              <w:pStyle w:val="Text"/>
            </w:pPr>
            <w:r w:rsidRPr="00F66DBF">
              <w:t>turun</w:t>
            </w:r>
            <w:r w:rsidR="00F13B8C">
              <w:t>g</w:t>
            </w:r>
          </w:p>
        </w:tc>
      </w:tr>
      <w:tr w:rsidR="00AC23C4" w:rsidRPr="00AC23C4" w14:paraId="43300E42" w14:textId="77777777" w:rsidTr="00AC23C4">
        <w:tc>
          <w:tcPr>
            <w:tcW w:w="709" w:type="dxa"/>
            <w:shd w:val="clear" w:color="auto" w:fill="auto"/>
          </w:tcPr>
          <w:p w14:paraId="37C25110" w14:textId="77777777" w:rsidR="00212AB8" w:rsidRPr="00756486" w:rsidRDefault="00212AB8" w:rsidP="00212AB8">
            <w:pPr>
              <w:pStyle w:val="GlossEng2ptafter"/>
            </w:pPr>
          </w:p>
        </w:tc>
        <w:tc>
          <w:tcPr>
            <w:tcW w:w="851" w:type="dxa"/>
            <w:gridSpan w:val="2"/>
            <w:shd w:val="clear" w:color="auto" w:fill="auto"/>
          </w:tcPr>
          <w:p w14:paraId="34ACA5AF" w14:textId="77777777" w:rsidR="00212AB8" w:rsidRPr="00127F2F" w:rsidRDefault="00171D59" w:rsidP="00212AB8">
            <w:pPr>
              <w:pStyle w:val="GlossEng2ptafter"/>
            </w:pPr>
            <w:r>
              <w:t>and.then</w:t>
            </w:r>
          </w:p>
        </w:tc>
        <w:tc>
          <w:tcPr>
            <w:tcW w:w="595" w:type="dxa"/>
            <w:gridSpan w:val="2"/>
            <w:shd w:val="clear" w:color="auto" w:fill="auto"/>
          </w:tcPr>
          <w:p w14:paraId="5E5D005E" w14:textId="77777777" w:rsidR="00212AB8" w:rsidRPr="00F66DBF" w:rsidRDefault="00212AB8" w:rsidP="00212AB8">
            <w:pPr>
              <w:pStyle w:val="GlossEng2ptafter"/>
            </w:pPr>
            <w:r w:rsidRPr="00F66DBF">
              <w:t>who</w:t>
            </w:r>
          </w:p>
        </w:tc>
        <w:tc>
          <w:tcPr>
            <w:tcW w:w="707" w:type="dxa"/>
            <w:shd w:val="clear" w:color="auto" w:fill="auto"/>
          </w:tcPr>
          <w:p w14:paraId="30E3EF2A" w14:textId="77777777" w:rsidR="00212AB8" w:rsidRPr="00F66DBF" w:rsidRDefault="004C0415" w:rsidP="00212AB8">
            <w:pPr>
              <w:pStyle w:val="GlossEng2ptafter"/>
            </w:pPr>
            <w:r>
              <w:t>Sarles</w:t>
            </w:r>
          </w:p>
        </w:tc>
        <w:tc>
          <w:tcPr>
            <w:tcW w:w="907" w:type="dxa"/>
            <w:shd w:val="clear" w:color="auto" w:fill="auto"/>
          </w:tcPr>
          <w:p w14:paraId="335AF001" w14:textId="77777777" w:rsidR="00212AB8" w:rsidRPr="00F66DBF" w:rsidRDefault="00212AB8" w:rsidP="00212AB8">
            <w:pPr>
              <w:pStyle w:val="GlossEng2ptafter"/>
            </w:pPr>
            <w:r w:rsidRPr="00F66DBF">
              <w:t>with</w:t>
            </w:r>
          </w:p>
        </w:tc>
        <w:tc>
          <w:tcPr>
            <w:tcW w:w="607" w:type="dxa"/>
            <w:shd w:val="clear" w:color="auto" w:fill="auto"/>
          </w:tcPr>
          <w:p w14:paraId="42B636B9" w14:textId="77777777" w:rsidR="00212AB8" w:rsidRPr="0099608C" w:rsidRDefault="00212AB8" w:rsidP="00212AB8">
            <w:pPr>
              <w:pStyle w:val="GlossEng2ptafter"/>
              <w:rPr>
                <w:rStyle w:val="ChSmallCaps"/>
              </w:rPr>
            </w:pPr>
            <w:r w:rsidRPr="0099608C">
              <w:rPr>
                <w:rStyle w:val="ChSmallCaps"/>
              </w:rPr>
              <w:t>3pl</w:t>
            </w:r>
          </w:p>
        </w:tc>
        <w:tc>
          <w:tcPr>
            <w:tcW w:w="507" w:type="dxa"/>
            <w:shd w:val="clear" w:color="auto" w:fill="auto"/>
          </w:tcPr>
          <w:p w14:paraId="635E214F" w14:textId="77777777" w:rsidR="00212AB8" w:rsidRPr="00F66DBF" w:rsidRDefault="00212AB8" w:rsidP="00212AB8">
            <w:pPr>
              <w:pStyle w:val="GlossEng2ptafter"/>
            </w:pPr>
            <w:r w:rsidRPr="00F66DBF">
              <w:t>two</w:t>
            </w:r>
          </w:p>
        </w:tc>
        <w:tc>
          <w:tcPr>
            <w:tcW w:w="829" w:type="dxa"/>
            <w:shd w:val="clear" w:color="auto" w:fill="auto"/>
          </w:tcPr>
          <w:p w14:paraId="2D30C631" w14:textId="77777777" w:rsidR="00212AB8" w:rsidRPr="00F66DBF" w:rsidRDefault="00212AB8" w:rsidP="00212AB8">
            <w:pPr>
              <w:pStyle w:val="GlossEng2ptafter"/>
            </w:pPr>
            <w:r w:rsidRPr="00F66DBF">
              <w:t>descend</w:t>
            </w:r>
          </w:p>
        </w:tc>
      </w:tr>
      <w:tr w:rsidR="00212AB8" w:rsidRPr="00F66DBF" w14:paraId="7C15F1FA" w14:textId="77777777" w:rsidTr="00AC23C4">
        <w:trPr>
          <w:gridAfter w:val="6"/>
          <w:wAfter w:w="3742" w:type="dxa"/>
        </w:trPr>
        <w:tc>
          <w:tcPr>
            <w:tcW w:w="709" w:type="dxa"/>
            <w:shd w:val="clear" w:color="auto" w:fill="auto"/>
          </w:tcPr>
          <w:p w14:paraId="259FC641" w14:textId="77777777" w:rsidR="00212AB8" w:rsidRPr="00EB6B8D" w:rsidRDefault="00212AB8" w:rsidP="00212AB8">
            <w:pPr>
              <w:pStyle w:val="O0Nwnext"/>
            </w:pPr>
          </w:p>
        </w:tc>
        <w:tc>
          <w:tcPr>
            <w:tcW w:w="484" w:type="dxa"/>
            <w:shd w:val="clear" w:color="auto" w:fill="auto"/>
          </w:tcPr>
          <w:p w14:paraId="7D858201" w14:textId="77777777" w:rsidR="00212AB8" w:rsidRPr="00F66DBF" w:rsidRDefault="00212AB8" w:rsidP="00212AB8">
            <w:pPr>
              <w:pStyle w:val="Text"/>
            </w:pPr>
            <w:r w:rsidRPr="00F66DBF">
              <w:t>bli</w:t>
            </w:r>
          </w:p>
        </w:tc>
        <w:tc>
          <w:tcPr>
            <w:tcW w:w="777" w:type="dxa"/>
            <w:gridSpan w:val="2"/>
            <w:shd w:val="clear" w:color="auto" w:fill="auto"/>
          </w:tcPr>
          <w:p w14:paraId="05D94AC4" w14:textId="77777777" w:rsidR="00212AB8" w:rsidRPr="00F66DBF" w:rsidRDefault="00212AB8" w:rsidP="00212AB8">
            <w:pPr>
              <w:pStyle w:val="Text"/>
            </w:pPr>
            <w:r w:rsidRPr="00F66DBF">
              <w:t>ni</w:t>
            </w:r>
          </w:p>
        </w:tc>
      </w:tr>
      <w:tr w:rsidR="00212AB8" w:rsidRPr="00756486" w14:paraId="6E647D1E" w14:textId="77777777" w:rsidTr="00AC23C4">
        <w:trPr>
          <w:gridAfter w:val="6"/>
          <w:wAfter w:w="3742" w:type="dxa"/>
        </w:trPr>
        <w:tc>
          <w:tcPr>
            <w:tcW w:w="709" w:type="dxa"/>
            <w:shd w:val="clear" w:color="auto" w:fill="auto"/>
          </w:tcPr>
          <w:p w14:paraId="70F10D89" w14:textId="77777777" w:rsidR="00212AB8" w:rsidRPr="00EB6B8D" w:rsidRDefault="00212AB8" w:rsidP="00212AB8">
            <w:pPr>
              <w:pStyle w:val="GlossEng"/>
            </w:pPr>
          </w:p>
        </w:tc>
        <w:tc>
          <w:tcPr>
            <w:tcW w:w="484" w:type="dxa"/>
            <w:shd w:val="clear" w:color="auto" w:fill="auto"/>
          </w:tcPr>
          <w:p w14:paraId="6AA13B93" w14:textId="77777777" w:rsidR="00212AB8" w:rsidRPr="00F66DBF" w:rsidRDefault="00212AB8" w:rsidP="00212AB8">
            <w:pPr>
              <w:pStyle w:val="GlossEng"/>
            </w:pPr>
            <w:r w:rsidRPr="00F66DBF">
              <w:t>buy</w:t>
            </w:r>
          </w:p>
        </w:tc>
        <w:tc>
          <w:tcPr>
            <w:tcW w:w="777" w:type="dxa"/>
            <w:gridSpan w:val="2"/>
            <w:shd w:val="clear" w:color="auto" w:fill="auto"/>
          </w:tcPr>
          <w:p w14:paraId="46776B84" w14:textId="77777777" w:rsidR="00212AB8" w:rsidRPr="0099608C" w:rsidRDefault="00212AB8" w:rsidP="00212AB8">
            <w:pPr>
              <w:pStyle w:val="GlossEng"/>
              <w:rPr>
                <w:rStyle w:val="ChSmallCaps"/>
              </w:rPr>
            </w:pPr>
            <w:r w:rsidRPr="0099608C">
              <w:rPr>
                <w:rStyle w:val="ChSmallCaps"/>
              </w:rPr>
              <w:t>d.prox</w:t>
            </w:r>
          </w:p>
        </w:tc>
      </w:tr>
    </w:tbl>
    <w:p w14:paraId="2020E3C2" w14:textId="14921726" w:rsidR="00212AB8" w:rsidRDefault="00B7093A" w:rsidP="00212AB8">
      <w:pPr>
        <w:pStyle w:val="FreeTranslEng"/>
      </w:pPr>
      <w:r>
        <w:t>‘</w:t>
      </w:r>
      <w:r w:rsidR="00FF228E">
        <w:t>and then</w:t>
      </w:r>
      <w:r w:rsidR="004F0FB9">
        <w:t>,</w:t>
      </w:r>
      <w:r w:rsidR="00212AB8">
        <w:t xml:space="preserve"> who</w:t>
      </w:r>
      <w:r w:rsidR="00B14862">
        <w:t>-is-it</w:t>
      </w:r>
      <w:r w:rsidR="00212AB8">
        <w:t xml:space="preserve">, </w:t>
      </w:r>
      <w:r w:rsidR="004C0415" w:rsidRPr="004C0415">
        <w:rPr>
          <w:rStyle w:val="ChBlueBold"/>
        </w:rPr>
        <w:t>Sarles</w:t>
      </w:r>
      <w:r w:rsidR="00212AB8" w:rsidRPr="00756486">
        <w:rPr>
          <w:rStyle w:val="ChBlueBold"/>
        </w:rPr>
        <w:t xml:space="preserve"> and the two of them</w:t>
      </w:r>
      <w:r w:rsidR="00212AB8">
        <w:t xml:space="preserve"> came down and bought this</w:t>
      </w:r>
      <w:r>
        <w:t>’</w:t>
      </w:r>
      <w:r w:rsidR="00212AB8">
        <w:t xml:space="preserve"> </w:t>
      </w:r>
      <w:r w:rsidR="00212AB8" w:rsidRPr="00756486">
        <w:rPr>
          <w:rStyle w:val="ExampleSource"/>
        </w:rPr>
        <w:t>[081022-003-Cv.0012]</w:t>
      </w:r>
    </w:p>
    <w:p w14:paraId="28CE46B2" w14:textId="4C525103" w:rsidR="00212AB8" w:rsidRDefault="007E23C9" w:rsidP="00DC611E">
      <w:pPr>
        <w:pStyle w:val="Body0005after"/>
      </w:pPr>
      <w:r>
        <w:t xml:space="preserve">Papuan Malay inclusory conjunction </w:t>
      </w:r>
      <w:r w:rsidRPr="00856563">
        <w:t>constructions</w:t>
      </w:r>
      <w:r>
        <w:t>, that is, ‘</w:t>
      </w:r>
      <w:r w:rsidRPr="0099608C">
        <w:rPr>
          <w:rStyle w:val="ChSmallCaps"/>
        </w:rPr>
        <w:t>pro-pl</w:t>
      </w:r>
      <w:r w:rsidRPr="00856563">
        <w:t xml:space="preserve"> </w:t>
      </w:r>
      <w:r w:rsidRPr="000275F3">
        <w:rPr>
          <w:rStyle w:val="ChItalBold"/>
        </w:rPr>
        <w:t>(</w:t>
      </w:r>
      <w:r>
        <w:rPr>
          <w:rStyle w:val="ChItalBold"/>
        </w:rPr>
        <w:t>dua) dengang</w:t>
      </w:r>
      <w:r>
        <w:t xml:space="preserve"> </w:t>
      </w:r>
      <w:r w:rsidRPr="0099608C">
        <w:rPr>
          <w:rStyle w:val="ChSmallCaps"/>
        </w:rPr>
        <w:t>np</w:t>
      </w:r>
      <w:r>
        <w:t>’ constructions, are also distinct from ‘</w:t>
      </w:r>
      <w:r w:rsidRPr="0099608C">
        <w:rPr>
          <w:rStyle w:val="ChSmallCaps"/>
        </w:rPr>
        <w:t>n</w:t>
      </w:r>
      <w:r w:rsidRPr="00F27A63">
        <w:t xml:space="preserve"> </w:t>
      </w:r>
      <w:r w:rsidRPr="0099608C">
        <w:rPr>
          <w:rStyle w:val="ChSmallCaps"/>
        </w:rPr>
        <w:t>pro-pl</w:t>
      </w:r>
      <w:r>
        <w:t>’</w:t>
      </w:r>
      <w:r w:rsidRPr="00856563">
        <w:t xml:space="preserve"> </w:t>
      </w:r>
      <w:r>
        <w:t xml:space="preserve">noun phrases with an associative inclusory plural reading. The pragmatic </w:t>
      </w:r>
      <w:r w:rsidR="00E666C1">
        <w:t xml:space="preserve">differences between </w:t>
      </w:r>
      <w:r w:rsidR="00DC611E">
        <w:t>the constituent order</w:t>
      </w:r>
      <w:r w:rsidR="00E666C1">
        <w:t xml:space="preserve"> </w:t>
      </w:r>
      <w:r w:rsidR="00DC611E">
        <w:t xml:space="preserve">found in </w:t>
      </w:r>
      <w:r w:rsidR="00DC611E">
        <w:fldChar w:fldCharType="begin"/>
      </w:r>
      <w:r w:rsidR="00DC611E">
        <w:instrText xml:space="preserve"> REF _Ref341983671 \h </w:instrText>
      </w:r>
      <w:r w:rsidR="00DC611E">
        <w:fldChar w:fldCharType="separate"/>
      </w:r>
      <w:r w:rsidR="00154D81" w:rsidRPr="00856563">
        <w:t>(</w:t>
      </w:r>
      <w:r w:rsidR="00154D81">
        <w:rPr>
          <w:noProof/>
        </w:rPr>
        <w:t>26</w:t>
      </w:r>
      <w:r w:rsidR="00154D81" w:rsidRPr="00856563">
        <w:t>)</w:t>
      </w:r>
      <w:r w:rsidR="00DC611E">
        <w:fldChar w:fldCharType="end"/>
      </w:r>
      <w:r w:rsidR="00DC611E">
        <w:t xml:space="preserve"> to </w:t>
      </w:r>
      <w:r w:rsidR="00DC611E">
        <w:fldChar w:fldCharType="begin"/>
      </w:r>
      <w:r w:rsidR="00DC611E">
        <w:instrText xml:space="preserve"> REF _Ref321135340 \h </w:instrText>
      </w:r>
      <w:r w:rsidR="00DC611E">
        <w:fldChar w:fldCharType="separate"/>
      </w:r>
      <w:r w:rsidR="00154D81" w:rsidRPr="00856563">
        <w:t>(</w:t>
      </w:r>
      <w:r w:rsidR="00154D81">
        <w:rPr>
          <w:noProof/>
        </w:rPr>
        <w:t>29</w:t>
      </w:r>
      <w:r w:rsidR="00154D81" w:rsidRPr="00856563">
        <w:t>)</w:t>
      </w:r>
      <w:r w:rsidR="00DC611E">
        <w:fldChar w:fldCharType="end"/>
      </w:r>
      <w:r w:rsidR="00DC611E">
        <w:t xml:space="preserve"> as compared to that found in </w:t>
      </w:r>
      <w:r w:rsidR="00DC611E">
        <w:fldChar w:fldCharType="begin"/>
      </w:r>
      <w:r w:rsidR="00DC611E">
        <w:instrText xml:space="preserve"> REF _Ref321135343 \h </w:instrText>
      </w:r>
      <w:r w:rsidR="00DC611E">
        <w:fldChar w:fldCharType="separate"/>
      </w:r>
      <w:r w:rsidR="00154D81" w:rsidRPr="00856563">
        <w:t>(</w:t>
      </w:r>
      <w:r w:rsidR="00154D81">
        <w:rPr>
          <w:noProof/>
        </w:rPr>
        <w:t>33</w:t>
      </w:r>
      <w:r w:rsidR="00154D81" w:rsidRPr="00856563">
        <w:t>)</w:t>
      </w:r>
      <w:r w:rsidR="00DC611E">
        <w:fldChar w:fldCharType="end"/>
      </w:r>
      <w:r w:rsidR="00DC611E">
        <w:t xml:space="preserve"> are similar to the differences found in </w:t>
      </w:r>
      <w:r w:rsidR="00DC611E" w:rsidRPr="00E666C1">
        <w:t>Toqabaqit</w:t>
      </w:r>
      <w:r w:rsidR="00DC611E">
        <w:t xml:space="preserve">, another Austronesian language, as observed by </w:t>
      </w:r>
      <w:r w:rsidR="00DC611E">
        <w:rPr>
          <w:rStyle w:val="Citation"/>
        </w:rPr>
        <w:fldChar w:fldCharType="begin"/>
      </w:r>
      <w:r w:rsidR="003A5B20">
        <w:rPr>
          <w:rStyle w:val="Citation"/>
        </w:rPr>
        <w:instrText>ADDIN CITAVI.PLACEHOLDER 1c48967e-216e-434b-b485-4f60e2733fbf PFBsYWNlaG9sZGVyPg0KICA8QWRkSW5WZXJzaW9uPjUuMi4wLjg8L0FkZEluVmVyc2lvbj4NCiAgPElkPjFjNDg5NjdlLTIxNmUtNDM0Yi1iNDg1LTRmNjBlMjczM2ZiZjwvSWQ+DQogIDxFbnRyaWVzPg0KICAgIDxFbnRyeT4NCiAgICAgIDxJZD4xMTQ0NTFjNS1kNWM3LTRkZmQtOWFmMi00YjRhMDI2ZTQ2M2Q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WNodGVuYmVyayAyMDAwOiAyNyk8L1RleHQ+DQogICAgPC9UZXh0VW5pdD4NCiAgPC9UZXh0VW5pdHM+DQo8L1BsYWNlaG9sZGVyPg==</w:instrText>
      </w:r>
      <w:r w:rsidR="00DC611E">
        <w:rPr>
          <w:rStyle w:val="Citation"/>
        </w:rPr>
        <w:fldChar w:fldCharType="separate"/>
      </w:r>
      <w:bookmarkStart w:id="2899" w:name="_CTVP0011c48967e216e434bb4854f60e2733fbf"/>
      <w:r w:rsidR="0092006B">
        <w:rPr>
          <w:rStyle w:val="Citation"/>
        </w:rPr>
        <w:t>(Lichtenberk 2000: 27)</w:t>
      </w:r>
      <w:bookmarkEnd w:id="2899"/>
      <w:r w:rsidR="00DC611E">
        <w:rPr>
          <w:rStyle w:val="Citation"/>
        </w:rPr>
        <w:fldChar w:fldCharType="end"/>
      </w:r>
      <w:r w:rsidR="00DC611E">
        <w:rPr>
          <w:rStyle w:val="Citation"/>
        </w:rPr>
        <w:t xml:space="preserve">: the contrast </w:t>
      </w:r>
      <w:r w:rsidR="00DC611E">
        <w:t>concerns “</w:t>
      </w:r>
      <w:r w:rsidR="00DC611E" w:rsidRPr="006C3A68">
        <w:t xml:space="preserve">the </w:t>
      </w:r>
      <w:r w:rsidR="00DC611E">
        <w:t>relative degrees of discourse s</w:t>
      </w:r>
      <w:r w:rsidR="00DC611E" w:rsidRPr="006C3A68">
        <w:t>alience</w:t>
      </w:r>
      <w:r w:rsidR="00DC611E">
        <w:t xml:space="preserve"> o</w:t>
      </w:r>
      <w:r w:rsidR="00DC611E" w:rsidRPr="006C3A68">
        <w:t>f the two sets of participants, the overtly</w:t>
      </w:r>
      <w:r w:rsidR="00DC611E">
        <w:t xml:space="preserve"> </w:t>
      </w:r>
      <w:r w:rsidR="00DC611E" w:rsidRPr="006C3A68">
        <w:t>and</w:t>
      </w:r>
      <w:r w:rsidR="00DC611E">
        <w:t xml:space="preserve"> the covertly e</w:t>
      </w:r>
      <w:r w:rsidR="00DC611E" w:rsidRPr="006C3A68">
        <w:t>ncoded ones</w:t>
      </w:r>
      <w:r w:rsidR="00DC611E">
        <w:t xml:space="preserve">”. This contrast also applies to Papuan Malay. </w:t>
      </w:r>
      <w:r w:rsidR="00212AB8" w:rsidRPr="00856563">
        <w:t xml:space="preserve">In </w:t>
      </w:r>
      <w:r w:rsidR="00212AB8">
        <w:fldChar w:fldCharType="begin"/>
      </w:r>
      <w:r w:rsidR="00212AB8">
        <w:instrText xml:space="preserve"> REF _Ref352599385 \h </w:instrText>
      </w:r>
      <w:r w:rsidR="00212AB8">
        <w:fldChar w:fldCharType="separate"/>
      </w:r>
      <w:r w:rsidR="00154D81" w:rsidRPr="00856563">
        <w:t>(</w:t>
      </w:r>
      <w:r w:rsidR="00154D81">
        <w:rPr>
          <w:noProof/>
        </w:rPr>
        <w:t>28</w:t>
      </w:r>
      <w:r w:rsidR="00154D81" w:rsidRPr="00856563">
        <w:t>)</w:t>
      </w:r>
      <w:r w:rsidR="00212AB8">
        <w:fldChar w:fldCharType="end"/>
      </w:r>
      <w:r w:rsidR="00212AB8" w:rsidRPr="00856563">
        <w:t xml:space="preserve"> </w:t>
      </w:r>
      <w:r w:rsidR="00212AB8">
        <w:t xml:space="preserve">to </w:t>
      </w:r>
      <w:r w:rsidR="00212AB8">
        <w:fldChar w:fldCharType="begin"/>
      </w:r>
      <w:r w:rsidR="00212AB8">
        <w:instrText xml:space="preserve"> REF _Ref321135340 \h </w:instrText>
      </w:r>
      <w:r w:rsidR="00212AB8">
        <w:fldChar w:fldCharType="separate"/>
      </w:r>
      <w:r w:rsidR="00154D81" w:rsidRPr="00856563">
        <w:t>(</w:t>
      </w:r>
      <w:r w:rsidR="00154D81">
        <w:rPr>
          <w:noProof/>
        </w:rPr>
        <w:t>29</w:t>
      </w:r>
      <w:r w:rsidR="00154D81" w:rsidRPr="00856563">
        <w:t>)</w:t>
      </w:r>
      <w:r w:rsidR="00212AB8">
        <w:fldChar w:fldCharType="end"/>
      </w:r>
      <w:r w:rsidR="00212AB8">
        <w:t>, the</w:t>
      </w:r>
      <w:r w:rsidR="00212AB8" w:rsidRPr="00856563">
        <w:t xml:space="preserve"> </w:t>
      </w:r>
      <w:r w:rsidR="00212AB8">
        <w:t xml:space="preserve">covertly encoded participants subsumed under the adnominal dual constructions are more salient and therefore mentioned first. The overtly encoded participants, by contrast, are less salient and therefore mentioned second. In the </w:t>
      </w:r>
      <w:r w:rsidR="00B7093A">
        <w:t>‘</w:t>
      </w:r>
      <w:r w:rsidR="00212AB8" w:rsidRPr="0099608C">
        <w:rPr>
          <w:rStyle w:val="ChSmallCaps"/>
        </w:rPr>
        <w:t>n</w:t>
      </w:r>
      <w:r w:rsidR="00212AB8" w:rsidRPr="00D32413">
        <w:t xml:space="preserve"> </w:t>
      </w:r>
      <w:r w:rsidR="00212AB8" w:rsidRPr="0099608C">
        <w:rPr>
          <w:rStyle w:val="ChSmallCaps"/>
        </w:rPr>
        <w:t>pro-pl</w:t>
      </w:r>
      <w:r w:rsidR="00B7093A">
        <w:t>’</w:t>
      </w:r>
      <w:r w:rsidR="00212AB8" w:rsidRPr="00856563">
        <w:t xml:space="preserve"> </w:t>
      </w:r>
      <w:r w:rsidR="00212AB8">
        <w:t xml:space="preserve">noun phrase in </w:t>
      </w:r>
      <w:r w:rsidR="00212AB8">
        <w:fldChar w:fldCharType="begin"/>
      </w:r>
      <w:r w:rsidR="00212AB8">
        <w:instrText xml:space="preserve"> REF _Ref321135343 \h </w:instrText>
      </w:r>
      <w:r w:rsidR="00212AB8">
        <w:fldChar w:fldCharType="separate"/>
      </w:r>
      <w:r w:rsidR="00154D81" w:rsidRPr="00856563">
        <w:t>(</w:t>
      </w:r>
      <w:r w:rsidR="00154D81">
        <w:rPr>
          <w:noProof/>
        </w:rPr>
        <w:t>33</w:t>
      </w:r>
      <w:r w:rsidR="00154D81" w:rsidRPr="00856563">
        <w:t>)</w:t>
      </w:r>
      <w:r w:rsidR="00212AB8">
        <w:fldChar w:fldCharType="end"/>
      </w:r>
      <w:r w:rsidR="00212AB8">
        <w:t xml:space="preserve">, by contrast, the overtly encoded participant </w:t>
      </w:r>
      <w:r w:rsidR="00212AB8" w:rsidRPr="00B379C8">
        <w:rPr>
          <w:rStyle w:val="ChItalBold"/>
        </w:rPr>
        <w:t>bapa</w:t>
      </w:r>
      <w:r w:rsidR="00212AB8">
        <w:t xml:space="preserve"> </w:t>
      </w:r>
      <w:r w:rsidR="00B7093A">
        <w:t>‘</w:t>
      </w:r>
      <w:r w:rsidR="00212AB8">
        <w:t>father</w:t>
      </w:r>
      <w:r w:rsidR="00B7093A">
        <w:t>’</w:t>
      </w:r>
      <w:r w:rsidR="00212AB8">
        <w:t xml:space="preserve"> is more salient and therefore mentioned first. The covertly encoded participants subsumed under the adnominal dual construction </w:t>
      </w:r>
      <w:r w:rsidR="00212AB8" w:rsidRPr="000875B2">
        <w:rPr>
          <w:rStyle w:val="ChItalBold"/>
        </w:rPr>
        <w:t>dorang dua</w:t>
      </w:r>
      <w:r w:rsidR="00212AB8">
        <w:t xml:space="preserve"> </w:t>
      </w:r>
      <w:r w:rsidR="00B7093A">
        <w:t>‘</w:t>
      </w:r>
      <w:r w:rsidR="00212AB8">
        <w:t>they two</w:t>
      </w:r>
      <w:r w:rsidR="00B7093A">
        <w:t>’</w:t>
      </w:r>
      <w:r w:rsidR="00212AB8">
        <w:t xml:space="preserve"> are less salient and of </w:t>
      </w:r>
      <w:r w:rsidR="00212AB8" w:rsidRPr="00856563">
        <w:t>subordinate status.</w:t>
      </w:r>
      <w:r w:rsidR="009868DC">
        <w:t xml:space="preserve"> (</w:t>
      </w:r>
      <w:r w:rsidR="00DC611E">
        <w:t>For details on ‘</w:t>
      </w:r>
      <w:r w:rsidR="00DC611E" w:rsidRPr="0099608C">
        <w:rPr>
          <w:rStyle w:val="ChSmallCaps"/>
        </w:rPr>
        <w:t>n</w:t>
      </w:r>
      <w:r w:rsidR="00DC611E" w:rsidRPr="00F27A63">
        <w:t xml:space="preserve"> </w:t>
      </w:r>
      <w:r w:rsidR="00DC611E" w:rsidRPr="0099608C">
        <w:rPr>
          <w:rStyle w:val="ChSmallCaps"/>
        </w:rPr>
        <w:t>pro-pl</w:t>
      </w:r>
      <w:r w:rsidR="00DC611E">
        <w:t>’</w:t>
      </w:r>
      <w:r w:rsidR="00DC611E" w:rsidRPr="00856563">
        <w:t xml:space="preserve"> </w:t>
      </w:r>
      <w:r w:rsidR="00DC611E">
        <w:t xml:space="preserve">noun phrases with an associative inclusory plural reading, see </w:t>
      </w:r>
      <w:r w:rsidR="009868DC">
        <w:t>§</w:t>
      </w:r>
      <w:r w:rsidR="009868DC">
        <w:fldChar w:fldCharType="begin"/>
      </w:r>
      <w:r w:rsidR="009868DC">
        <w:instrText xml:space="preserve"> REF _Ref345150041 \w \h </w:instrText>
      </w:r>
      <w:r w:rsidR="009868DC">
        <w:fldChar w:fldCharType="separate"/>
      </w:r>
      <w:r w:rsidR="00154D81">
        <w:rPr>
          <w:cs/>
        </w:rPr>
        <w:t>‎</w:t>
      </w:r>
      <w:r w:rsidR="00154D81">
        <w:t>6.2.2.2</w:t>
      </w:r>
      <w:r w:rsidR="009868DC">
        <w:fldChar w:fldCharType="end"/>
      </w:r>
      <w:r w:rsidR="00DC611E">
        <w:t>.)</w:t>
      </w:r>
    </w:p>
    <w:p w14:paraId="0C7ADD81" w14:textId="7D1763CF" w:rsidR="00212AB8" w:rsidRDefault="00B7093A" w:rsidP="00212AB8">
      <w:pPr>
        <w:pStyle w:val="ExampleTitle"/>
      </w:pPr>
      <w:r>
        <w:t>‘</w:t>
      </w:r>
      <w:r w:rsidR="00212AB8" w:rsidRPr="0099608C">
        <w:rPr>
          <w:rStyle w:val="ChSmallCaps"/>
        </w:rPr>
        <w:t>n</w:t>
      </w:r>
      <w:r w:rsidR="00212AB8" w:rsidRPr="00D32413">
        <w:t xml:space="preserve"> </w:t>
      </w:r>
      <w:r w:rsidR="00212AB8" w:rsidRPr="0099608C">
        <w:rPr>
          <w:rStyle w:val="ChSmallCaps"/>
        </w:rPr>
        <w:t>pro-pl</w:t>
      </w:r>
      <w:r>
        <w:t>’</w:t>
      </w:r>
      <w:r w:rsidR="00212AB8" w:rsidRPr="00856563">
        <w:t xml:space="preserve"> </w:t>
      </w:r>
      <w:r w:rsidR="00212AB8">
        <w:t xml:space="preserve">noun phrase with an </w:t>
      </w:r>
      <w:r w:rsidR="00212AB8" w:rsidRPr="00856563">
        <w:t xml:space="preserve">associative </w:t>
      </w:r>
      <w:r w:rsidR="00212AB8">
        <w:t>reading</w:t>
      </w:r>
    </w:p>
    <w:tbl>
      <w:tblPr>
        <w:tblW w:w="5694" w:type="dxa"/>
        <w:tblCellMar>
          <w:left w:w="40" w:type="dxa"/>
          <w:right w:w="40" w:type="dxa"/>
        </w:tblCellMar>
        <w:tblLook w:val="01E0" w:firstRow="1" w:lastRow="1" w:firstColumn="1" w:lastColumn="1" w:noHBand="0" w:noVBand="0"/>
      </w:tblPr>
      <w:tblGrid>
        <w:gridCol w:w="709"/>
        <w:gridCol w:w="647"/>
        <w:gridCol w:w="792"/>
        <w:gridCol w:w="503"/>
        <w:gridCol w:w="875"/>
        <w:gridCol w:w="491"/>
        <w:gridCol w:w="969"/>
        <w:gridCol w:w="708"/>
      </w:tblGrid>
      <w:tr w:rsidR="00AC23C4" w:rsidRPr="00414A9C" w14:paraId="620919B6" w14:textId="77777777" w:rsidTr="00AC23C4">
        <w:tc>
          <w:tcPr>
            <w:tcW w:w="709" w:type="dxa"/>
            <w:shd w:val="clear" w:color="auto" w:fill="auto"/>
          </w:tcPr>
          <w:p w14:paraId="6090523D" w14:textId="77777777" w:rsidR="00212AB8" w:rsidRPr="00C62F4E" w:rsidRDefault="00212AB8" w:rsidP="00212AB8">
            <w:pPr>
              <w:pStyle w:val="O0Nwnext"/>
            </w:pPr>
            <w:bookmarkStart w:id="2900" w:name="_Ref321135388"/>
            <w:bookmarkStart w:id="2901" w:name="_Ref321135343"/>
            <w:r w:rsidRPr="00856563">
              <w:t>(</w:t>
            </w:r>
            <w:fldSimple w:instr=" SEQ ( \* ARABIC \s 1 ">
              <w:r w:rsidR="00154D81">
                <w:rPr>
                  <w:noProof/>
                </w:rPr>
                <w:t>33</w:t>
              </w:r>
            </w:fldSimple>
            <w:bookmarkEnd w:id="2900"/>
            <w:r w:rsidRPr="00856563">
              <w:t>)</w:t>
            </w:r>
            <w:bookmarkEnd w:id="2901"/>
          </w:p>
        </w:tc>
        <w:tc>
          <w:tcPr>
            <w:tcW w:w="647" w:type="dxa"/>
            <w:shd w:val="clear" w:color="auto" w:fill="auto"/>
          </w:tcPr>
          <w:p w14:paraId="1BAFC6BA" w14:textId="77777777" w:rsidR="00212AB8" w:rsidRPr="00856563" w:rsidRDefault="00212AB8" w:rsidP="00212AB8">
            <w:pPr>
              <w:pStyle w:val="Text"/>
              <w:rPr>
                <w:rStyle w:val="ChBlueBold"/>
              </w:rPr>
            </w:pPr>
            <w:r w:rsidRPr="00856563">
              <w:rPr>
                <w:rStyle w:val="ChBlueBold"/>
              </w:rPr>
              <w:t>bapa</w:t>
            </w:r>
          </w:p>
        </w:tc>
        <w:tc>
          <w:tcPr>
            <w:tcW w:w="792" w:type="dxa"/>
            <w:shd w:val="clear" w:color="auto" w:fill="auto"/>
          </w:tcPr>
          <w:p w14:paraId="41679BDF" w14:textId="77777777" w:rsidR="00212AB8" w:rsidRPr="00856563" w:rsidRDefault="00212AB8" w:rsidP="00212AB8">
            <w:pPr>
              <w:pStyle w:val="Text"/>
              <w:rPr>
                <w:rStyle w:val="ChBlueBold"/>
              </w:rPr>
            </w:pPr>
            <w:r w:rsidRPr="00856563">
              <w:rPr>
                <w:rStyle w:val="ChBlueBold"/>
              </w:rPr>
              <w:t>doran</w:t>
            </w:r>
            <w:r>
              <w:rPr>
                <w:rStyle w:val="ChBlueBold"/>
              </w:rPr>
              <w:t>g</w:t>
            </w:r>
          </w:p>
        </w:tc>
        <w:tc>
          <w:tcPr>
            <w:tcW w:w="503" w:type="dxa"/>
            <w:shd w:val="clear" w:color="auto" w:fill="auto"/>
          </w:tcPr>
          <w:p w14:paraId="3ED38CBC" w14:textId="77777777" w:rsidR="00212AB8" w:rsidRPr="00856563" w:rsidRDefault="00212AB8" w:rsidP="00212AB8">
            <w:pPr>
              <w:pStyle w:val="Text"/>
              <w:rPr>
                <w:rStyle w:val="ChBlueBold"/>
              </w:rPr>
            </w:pPr>
            <w:r w:rsidRPr="00856563">
              <w:rPr>
                <w:rStyle w:val="ChBlueBold"/>
              </w:rPr>
              <w:t>dua</w:t>
            </w:r>
          </w:p>
        </w:tc>
        <w:tc>
          <w:tcPr>
            <w:tcW w:w="875" w:type="dxa"/>
            <w:shd w:val="clear" w:color="auto" w:fill="auto"/>
          </w:tcPr>
          <w:p w14:paraId="54CAD027" w14:textId="77777777" w:rsidR="00212AB8" w:rsidRPr="00856563" w:rsidRDefault="00212AB8" w:rsidP="00212AB8">
            <w:pPr>
              <w:pStyle w:val="Text"/>
            </w:pPr>
            <w:r w:rsidRPr="00856563">
              <w:t>pulang</w:t>
            </w:r>
          </w:p>
        </w:tc>
        <w:tc>
          <w:tcPr>
            <w:tcW w:w="491" w:type="dxa"/>
            <w:shd w:val="clear" w:color="auto" w:fill="auto"/>
          </w:tcPr>
          <w:p w14:paraId="03A0496E" w14:textId="77777777" w:rsidR="00212AB8" w:rsidRPr="00856563" w:rsidRDefault="00212AB8" w:rsidP="00212AB8">
            <w:pPr>
              <w:pStyle w:val="Text"/>
            </w:pPr>
            <w:r w:rsidRPr="00856563">
              <w:t>hari</w:t>
            </w:r>
          </w:p>
        </w:tc>
        <w:tc>
          <w:tcPr>
            <w:tcW w:w="969" w:type="dxa"/>
            <w:shd w:val="clear" w:color="auto" w:fill="auto"/>
          </w:tcPr>
          <w:p w14:paraId="372DAB99" w14:textId="77777777" w:rsidR="00212AB8" w:rsidRPr="00856563" w:rsidRDefault="00D85495" w:rsidP="00212AB8">
            <w:pPr>
              <w:pStyle w:val="Text"/>
            </w:pPr>
            <w:r>
              <w:t>m</w:t>
            </w:r>
            <w:r w:rsidR="00212AB8">
              <w:t>inggu</w:t>
            </w:r>
          </w:p>
        </w:tc>
        <w:tc>
          <w:tcPr>
            <w:tcW w:w="708" w:type="dxa"/>
            <w:shd w:val="clear" w:color="auto" w:fill="auto"/>
          </w:tcPr>
          <w:p w14:paraId="6E1CCD9E" w14:textId="77777777" w:rsidR="00212AB8" w:rsidRPr="00856563" w:rsidRDefault="00212AB8" w:rsidP="00212AB8">
            <w:pPr>
              <w:pStyle w:val="Text"/>
            </w:pPr>
            <w:r w:rsidRPr="00856563">
              <w:t>cepat</w:t>
            </w:r>
          </w:p>
        </w:tc>
      </w:tr>
      <w:tr w:rsidR="00AC23C4" w:rsidRPr="00AC23C4" w14:paraId="659B7219" w14:textId="77777777" w:rsidTr="00AC23C4">
        <w:tc>
          <w:tcPr>
            <w:tcW w:w="709" w:type="dxa"/>
            <w:shd w:val="clear" w:color="auto" w:fill="auto"/>
          </w:tcPr>
          <w:p w14:paraId="122C49F0" w14:textId="77777777" w:rsidR="00212AB8" w:rsidRPr="00C62F4E" w:rsidRDefault="00212AB8" w:rsidP="00212AB8">
            <w:pPr>
              <w:pStyle w:val="GlossEng"/>
            </w:pPr>
          </w:p>
        </w:tc>
        <w:tc>
          <w:tcPr>
            <w:tcW w:w="647" w:type="dxa"/>
            <w:shd w:val="clear" w:color="auto" w:fill="auto"/>
          </w:tcPr>
          <w:p w14:paraId="481D4877" w14:textId="77777777" w:rsidR="00212AB8" w:rsidRPr="00856563" w:rsidRDefault="00212AB8" w:rsidP="00212AB8">
            <w:pPr>
              <w:pStyle w:val="GlossEng"/>
            </w:pPr>
            <w:r w:rsidRPr="00856563">
              <w:t>father</w:t>
            </w:r>
          </w:p>
        </w:tc>
        <w:tc>
          <w:tcPr>
            <w:tcW w:w="792" w:type="dxa"/>
            <w:shd w:val="clear" w:color="auto" w:fill="auto"/>
          </w:tcPr>
          <w:p w14:paraId="2671D3A0" w14:textId="77777777" w:rsidR="00212AB8" w:rsidRPr="0099608C" w:rsidRDefault="00212AB8" w:rsidP="00212AB8">
            <w:pPr>
              <w:pStyle w:val="GlossEng"/>
              <w:rPr>
                <w:rStyle w:val="ChSmallCaps"/>
              </w:rPr>
            </w:pPr>
            <w:r w:rsidRPr="0099608C">
              <w:rPr>
                <w:rStyle w:val="ChSmallCaps"/>
              </w:rPr>
              <w:t>3pl</w:t>
            </w:r>
          </w:p>
        </w:tc>
        <w:tc>
          <w:tcPr>
            <w:tcW w:w="503" w:type="dxa"/>
            <w:shd w:val="clear" w:color="auto" w:fill="auto"/>
          </w:tcPr>
          <w:p w14:paraId="77D06528" w14:textId="77777777" w:rsidR="00212AB8" w:rsidRPr="00856563" w:rsidRDefault="00212AB8" w:rsidP="00212AB8">
            <w:pPr>
              <w:pStyle w:val="GlossEng"/>
            </w:pPr>
            <w:r w:rsidRPr="00856563">
              <w:t>two</w:t>
            </w:r>
          </w:p>
        </w:tc>
        <w:tc>
          <w:tcPr>
            <w:tcW w:w="875" w:type="dxa"/>
            <w:shd w:val="clear" w:color="auto" w:fill="auto"/>
          </w:tcPr>
          <w:p w14:paraId="10C5AD0A" w14:textId="77777777" w:rsidR="00212AB8" w:rsidRPr="00856563" w:rsidRDefault="00212AB8" w:rsidP="00212AB8">
            <w:pPr>
              <w:pStyle w:val="GlossEng"/>
            </w:pPr>
            <w:r w:rsidRPr="00856563">
              <w:t>go.home</w:t>
            </w:r>
          </w:p>
        </w:tc>
        <w:tc>
          <w:tcPr>
            <w:tcW w:w="491" w:type="dxa"/>
            <w:shd w:val="clear" w:color="auto" w:fill="auto"/>
          </w:tcPr>
          <w:p w14:paraId="0A8C15B4" w14:textId="77777777" w:rsidR="00212AB8" w:rsidRPr="00856563" w:rsidRDefault="00212AB8" w:rsidP="00212AB8">
            <w:pPr>
              <w:pStyle w:val="GlossEng"/>
            </w:pPr>
            <w:r w:rsidRPr="00856563">
              <w:t>day</w:t>
            </w:r>
          </w:p>
        </w:tc>
        <w:tc>
          <w:tcPr>
            <w:tcW w:w="969" w:type="dxa"/>
            <w:shd w:val="clear" w:color="auto" w:fill="auto"/>
          </w:tcPr>
          <w:p w14:paraId="3B294F4A" w14:textId="77777777" w:rsidR="00212AB8" w:rsidRPr="00856563" w:rsidRDefault="00212AB8" w:rsidP="00212AB8">
            <w:pPr>
              <w:pStyle w:val="GlossEng"/>
            </w:pPr>
            <w:r w:rsidRPr="00856563">
              <w:t>Sunday</w:t>
            </w:r>
          </w:p>
        </w:tc>
        <w:tc>
          <w:tcPr>
            <w:tcW w:w="708" w:type="dxa"/>
            <w:shd w:val="clear" w:color="auto" w:fill="auto"/>
          </w:tcPr>
          <w:p w14:paraId="3AD3ACDD" w14:textId="77777777" w:rsidR="00212AB8" w:rsidRPr="00856563" w:rsidRDefault="00212AB8" w:rsidP="00212AB8">
            <w:pPr>
              <w:pStyle w:val="GlossEng"/>
            </w:pPr>
            <w:r>
              <w:t>be.</w:t>
            </w:r>
            <w:r w:rsidRPr="00856563">
              <w:t>fast</w:t>
            </w:r>
          </w:p>
        </w:tc>
      </w:tr>
    </w:tbl>
    <w:p w14:paraId="177524CB" w14:textId="2CC040EC" w:rsidR="00212AB8" w:rsidRPr="003852D5" w:rsidRDefault="00B7093A" w:rsidP="00212AB8">
      <w:pPr>
        <w:pStyle w:val="FreeTranslEng15pt"/>
      </w:pPr>
      <w:r>
        <w:t>‘</w:t>
      </w:r>
      <w:r w:rsidR="00212AB8" w:rsidRPr="00856563">
        <w:rPr>
          <w:rStyle w:val="ChBlueBold"/>
        </w:rPr>
        <w:t>father and he</w:t>
      </w:r>
      <w:r w:rsidR="00212AB8" w:rsidRPr="00856563">
        <w:t xml:space="preserve"> returned home quickly on Sunday</w:t>
      </w:r>
      <w:r>
        <w:t>’</w:t>
      </w:r>
      <w:r w:rsidR="00212AB8" w:rsidRPr="00856563">
        <w:t xml:space="preserve"> </w:t>
      </w:r>
      <w:r w:rsidR="00212AB8" w:rsidRPr="00856563">
        <w:rPr>
          <w:rStyle w:val="ExampleSource"/>
        </w:rPr>
        <w:t>[080925-003-Cv.0163]</w:t>
      </w:r>
    </w:p>
    <w:p w14:paraId="04112EF4" w14:textId="77777777" w:rsidR="00212AB8" w:rsidRDefault="0092149E" w:rsidP="00212AB8">
      <w:pPr>
        <w:pStyle w:val="Heading3"/>
      </w:pPr>
      <w:bookmarkStart w:id="2902" w:name="_Ref352741968"/>
      <w:bookmarkStart w:id="2903" w:name="_Toc367531154"/>
      <w:bookmarkStart w:id="2904" w:name="_Toc440455641"/>
      <w:r>
        <w:t xml:space="preserve">Personal pronouns </w:t>
      </w:r>
      <w:r w:rsidR="00212AB8">
        <w:t xml:space="preserve">in summary </w:t>
      </w:r>
      <w:bookmarkEnd w:id="2902"/>
      <w:r w:rsidR="00212AB8">
        <w:t>conjunctions</w:t>
      </w:r>
      <w:bookmarkEnd w:id="2903"/>
      <w:bookmarkEnd w:id="2904"/>
    </w:p>
    <w:p w14:paraId="55D5E750" w14:textId="5488E9BB" w:rsidR="003676F7" w:rsidRDefault="00212AB8" w:rsidP="003676F7">
      <w:pPr>
        <w:pStyle w:val="Body0000after"/>
      </w:pPr>
      <w:r>
        <w:t xml:space="preserve">The plural pronouns also occur in </w:t>
      </w:r>
      <w:r w:rsidR="00B7093A">
        <w:t>“</w:t>
      </w:r>
      <w:r>
        <w:t>summary conjunction</w:t>
      </w:r>
      <w:r w:rsidR="00B7093A">
        <w:t>”</w:t>
      </w:r>
      <w:r>
        <w:t xml:space="preserve"> constructions, a term adopted from </w:t>
      </w:r>
      <w:r w:rsidR="00BA6215">
        <w:rPr>
          <w:rStyle w:val="Citation"/>
        </w:rPr>
        <w:fldChar w:fldCharType="begin"/>
      </w:r>
      <w:r w:rsidR="0092451D">
        <w:rPr>
          <w:rStyle w:val="Citation"/>
        </w:rPr>
        <w:instrText>ADDIN CITAVI.PLACEHOLDER 5daef18d-8258-457d-a7a6-bba7cd3b3531 PFBsYWNlaG9sZGVyPg0KICA8QWRkSW5WZXJzaW9uPjUuMi4wLjg8L0FkZEluVmVyc2lvbj4NCiAgPElkPjVkYWVmMThkLTgyNTgtNDU3ZC1hN2E2LWJiYTdjZDNiMzUzMTwvSWQ+DQogIDxFbnRyaWVzPg0KICAgIDxFbnRyeT4NCiAgICAgIDxJZD5kZGQzMTk3Yi0xYjY5LTRkMzYtOWFjMi0zMTIyNDE4MDI3MmE8L0lkPg0KICAgICAgPE5vUGFyPnRydWU8L05vUGFyPg0KICAgICAgPFBlcnNvbk9ubHk+dHJ1ZTwvUGVyc29uT25seT4NCiAgICAgIDxSZWZlcmVuY2VJZD45MDY1OWViNi1iNThlLTQxYWItOWRlMy04Y2ZmY2UxOTUzZj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BA6215">
        <w:rPr>
          <w:rStyle w:val="Citation"/>
        </w:rPr>
        <w:fldChar w:fldCharType="separate"/>
      </w:r>
      <w:bookmarkStart w:id="2905" w:name="_CTVP0015daef18d8258457da7a6bba7cd3b3531"/>
      <w:r w:rsidR="0092006B">
        <w:rPr>
          <w:rStyle w:val="Citation"/>
        </w:rPr>
        <w:t>Haspelmath</w:t>
      </w:r>
      <w:bookmarkEnd w:id="2905"/>
      <w:r w:rsidR="00BA6215">
        <w:rPr>
          <w:rStyle w:val="Citation"/>
        </w:rPr>
        <w:fldChar w:fldCharType="end"/>
      </w:r>
      <w:r w:rsidR="0049283C">
        <w:rPr>
          <w:rStyle w:val="Citation"/>
        </w:rPr>
        <w:t>’s</w:t>
      </w:r>
      <w:r w:rsidR="00513C8C" w:rsidRPr="00513C8C">
        <w:rPr>
          <w:rStyle w:val="Citation"/>
        </w:rPr>
        <w:t xml:space="preserve"> </w:t>
      </w:r>
      <w:r w:rsidR="00BA6215">
        <w:rPr>
          <w:rStyle w:val="Citation"/>
        </w:rPr>
        <w:fldChar w:fldCharType="begin"/>
      </w:r>
      <w:r w:rsidR="003676F7">
        <w:rPr>
          <w:rStyle w:val="Citation"/>
        </w:rPr>
        <w:instrText>ADDIN CITAVI.PLACEHOLDER 27a644f3-99d8-47b4-8149-13cf599ae54e PFBsYWNlaG9sZGVyPg0KICA8QWRkSW5WZXJzaW9uPjUuMi4wLjg8L0FkZEluVmVyc2lvbj4NCiAgPElkPjI3YTY0NGYzLTk5ZDgtNDdiNC04MTQ5LTEzY2Y1OTlhZTU0ZTwvSWQ+DQogIDxFbnRyaWVzPg0KICAgIDxFbnRyeT4NCiAgICAgIDxJZD43NWIyMGVjZS1kZTJmLTRkN2YtYjVlMi01OWIwNDQ5YTI1ZDE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6IDM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6IDM2KTwvVGV4dD4NCiAgICA8L1RleHRVbml0Pg0KICA8L1RleHRVbml0cz4NCjwvUGxhY2Vob2xkZXI+</w:instrText>
      </w:r>
      <w:r w:rsidR="00BA6215">
        <w:rPr>
          <w:rStyle w:val="Citation"/>
        </w:rPr>
        <w:fldChar w:fldCharType="separate"/>
      </w:r>
      <w:bookmarkStart w:id="2906" w:name="_CTVP00127a644f399d847b4814913cf599ae54e"/>
      <w:r w:rsidR="0092006B">
        <w:rPr>
          <w:rStyle w:val="Citation"/>
        </w:rPr>
        <w:t>(2007a: 36)</w:t>
      </w:r>
      <w:bookmarkEnd w:id="2906"/>
      <w:r w:rsidR="00BA6215">
        <w:rPr>
          <w:rStyle w:val="Citation"/>
        </w:rPr>
        <w:fldChar w:fldCharType="end"/>
      </w:r>
      <w:r w:rsidR="0049283C">
        <w:rPr>
          <w:rStyle w:val="Citation"/>
        </w:rPr>
        <w:t xml:space="preserve"> cross-linguistic study on coordination: </w:t>
      </w:r>
      <w:r w:rsidR="0049283C">
        <w:t>f</w:t>
      </w:r>
      <w:r>
        <w:t xml:space="preserve">ollowing a set of conjoined noun phrases, a </w:t>
      </w:r>
      <w:r w:rsidR="003676F7">
        <w:t xml:space="preserve">final constituent </w:t>
      </w:r>
      <w:r w:rsidR="00B7093A">
        <w:t>“</w:t>
      </w:r>
      <w:r w:rsidRPr="00A6226E">
        <w:rPr>
          <w:lang w:eastAsia="en-US"/>
        </w:rPr>
        <w:t>sums up</w:t>
      </w:r>
      <w:r>
        <w:rPr>
          <w:lang w:eastAsia="en-US"/>
        </w:rPr>
        <w:t xml:space="preserve"> the set of conjuncts and </w:t>
      </w:r>
      <w:r w:rsidRPr="00A6226E">
        <w:rPr>
          <w:lang w:eastAsia="en-US"/>
        </w:rPr>
        <w:t>thereby indicates that they belong togethe</w:t>
      </w:r>
      <w:r>
        <w:rPr>
          <w:lang w:eastAsia="en-US"/>
        </w:rPr>
        <w:t>r and that the list is complete</w:t>
      </w:r>
      <w:r w:rsidR="00B7093A">
        <w:rPr>
          <w:lang w:eastAsia="en-US"/>
        </w:rPr>
        <w:t>”</w:t>
      </w:r>
      <w:r w:rsidRPr="00E77EF4">
        <w:t>.</w:t>
      </w:r>
      <w:r>
        <w:t xml:space="preserve"> </w:t>
      </w:r>
      <w:r w:rsidR="003676F7">
        <w:t xml:space="preserve">According to </w:t>
      </w:r>
      <w:r w:rsidR="003676F7" w:rsidRPr="003C3935">
        <w:rPr>
          <w:rStyle w:val="Citation"/>
        </w:rPr>
        <w:fldChar w:fldCharType="begin"/>
      </w:r>
      <w:r w:rsidR="003676F7">
        <w:rPr>
          <w:rStyle w:val="Citation"/>
        </w:rPr>
        <w:instrText>ADDIN CITAVI.PLACEHOLDER 660abf3a-f0ff-4c09-ba7b-dd1d659b2c19 PFBsYWNlaG9sZGVyPg0KICA8QWRkSW5WZXJzaW9uPjUuMi4wLjg8L0FkZEluVmVyc2lvbj4NCiAgPElkPjY2MGFiZjNhLWYwZmYtNGMwOS1iYTdiLWRkMWQ2NTliMmMxOTwvSWQ+DQogIDxFbnRyaWVzPg0KICAgIDxFbnRyeT4NCiAgICAgIDxJZD44MjQ3YjE5Ny02NTBjLTRjYzItOWFmNC02OTdhNGIyNzc0MDA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OTA2NTllYjYtYjU4ZS00MWFiLTlkZTMtOGNmZmNlMTk1M2Y4PC9SZWZlcmVuY2VJZD4NCiAgICAgIDxSdWxlU2V0T3ZlcnJpZGU+Rm9vdGNpdDwvUnVsZVNldE92ZXJyaWRlPg0KICAgICAgPFJhbmdlPg0KICAgICAgICA8U3RhcnQ+MDwvU3RhcnQ+DQogICAgICAgIDxMZW5ndGg+MjI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khhc3BlbG1hdGggKDIwMDdhOiAz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CAoMjAwN2E6IDM2KTwvVGV4dD4NCiAgICA8L1RleHRVbml0Pg0KICA8L1RleHRVbml0cz4NCjwvUGxhY2Vob2xkZXI+</w:instrText>
      </w:r>
      <w:r w:rsidR="003676F7" w:rsidRPr="003C3935">
        <w:rPr>
          <w:rStyle w:val="Citation"/>
        </w:rPr>
        <w:fldChar w:fldCharType="separate"/>
      </w:r>
      <w:bookmarkStart w:id="2907" w:name="_CTVP001660abf3af0ff4c09ba7bdd1d659b2c19"/>
      <w:r w:rsidR="0092006B">
        <w:rPr>
          <w:rStyle w:val="Citation"/>
        </w:rPr>
        <w:t>Haspelmath (2007a: 36)</w:t>
      </w:r>
      <w:bookmarkEnd w:id="2907"/>
      <w:r w:rsidR="003676F7" w:rsidRPr="003C3935">
        <w:rPr>
          <w:rStyle w:val="Citation"/>
        </w:rPr>
        <w:fldChar w:fldCharType="end"/>
      </w:r>
      <w:r w:rsidR="003676F7">
        <w:t>, however, this final constituent is a “</w:t>
      </w:r>
      <w:r w:rsidR="003676F7" w:rsidRPr="00D64694">
        <w:t>numeral or quantifier</w:t>
      </w:r>
      <w:r w:rsidR="003676F7">
        <w:t>”.</w:t>
      </w:r>
    </w:p>
    <w:p w14:paraId="22430AC1" w14:textId="50FEB5FF" w:rsidR="00212AB8" w:rsidRDefault="003676F7" w:rsidP="003676F7">
      <w:pPr>
        <w:pStyle w:val="Body0505after"/>
      </w:pPr>
      <w:r>
        <w:t>In Papuan Malay, by contrast, the final constituent</w:t>
      </w:r>
      <w:r w:rsidRPr="00D64694">
        <w:t xml:space="preserve"> that sums up the set of conjuncts</w:t>
      </w:r>
      <w:r>
        <w:t xml:space="preserve"> is a plural pronoun</w:t>
      </w:r>
      <w:r w:rsidRPr="00D64694">
        <w:t>.</w:t>
      </w:r>
      <w:r>
        <w:t xml:space="preserve"> This is illustrated in the e</w:t>
      </w:r>
      <w:r w:rsidR="00212AB8">
        <w:t xml:space="preserve">xamples in </w:t>
      </w:r>
      <w:r w:rsidR="00212AB8">
        <w:fldChar w:fldCharType="begin"/>
      </w:r>
      <w:r w:rsidR="00212AB8">
        <w:instrText xml:space="preserve"> REF _Ref352658324 \h </w:instrText>
      </w:r>
      <w:r w:rsidR="00212AB8">
        <w:fldChar w:fldCharType="separate"/>
      </w:r>
      <w:r w:rsidR="00154D81" w:rsidRPr="00856563">
        <w:t>(</w:t>
      </w:r>
      <w:r w:rsidR="00154D81">
        <w:rPr>
          <w:noProof/>
        </w:rPr>
        <w:t>34</w:t>
      </w:r>
      <w:r w:rsidR="00154D81" w:rsidRPr="00856563">
        <w:t>)</w:t>
      </w:r>
      <w:r w:rsidR="00212AB8">
        <w:fldChar w:fldCharType="end"/>
      </w:r>
      <w:r w:rsidR="00212AB8">
        <w:t xml:space="preserve"> to </w:t>
      </w:r>
      <w:r w:rsidR="00212AB8">
        <w:fldChar w:fldCharType="begin"/>
      </w:r>
      <w:r w:rsidR="00212AB8">
        <w:instrText xml:space="preserve"> REF _Ref352658325 \h </w:instrText>
      </w:r>
      <w:r w:rsidR="00212AB8">
        <w:fldChar w:fldCharType="separate"/>
      </w:r>
      <w:r w:rsidR="00154D81" w:rsidRPr="00856563">
        <w:t>(</w:t>
      </w:r>
      <w:r w:rsidR="00154D81">
        <w:rPr>
          <w:noProof/>
        </w:rPr>
        <w:t>36</w:t>
      </w:r>
      <w:r w:rsidR="00154D81" w:rsidRPr="00856563">
        <w:t>)</w:t>
      </w:r>
      <w:r w:rsidR="00212AB8">
        <w:fldChar w:fldCharType="end"/>
      </w:r>
      <w:r w:rsidR="00212AB8">
        <w:t xml:space="preserve">. The set can consist of just two conjuncts as in </w:t>
      </w:r>
      <w:r w:rsidR="00212AB8">
        <w:fldChar w:fldCharType="begin"/>
      </w:r>
      <w:r w:rsidR="00212AB8">
        <w:instrText xml:space="preserve"> REF _Ref352658324 \h </w:instrText>
      </w:r>
      <w:r w:rsidR="00212AB8">
        <w:fldChar w:fldCharType="separate"/>
      </w:r>
      <w:r w:rsidR="00154D81" w:rsidRPr="00856563">
        <w:t>(</w:t>
      </w:r>
      <w:r w:rsidR="00154D81">
        <w:rPr>
          <w:noProof/>
        </w:rPr>
        <w:t>34</w:t>
      </w:r>
      <w:r w:rsidR="00154D81" w:rsidRPr="00856563">
        <w:t>)</w:t>
      </w:r>
      <w:r w:rsidR="00212AB8">
        <w:fldChar w:fldCharType="end"/>
      </w:r>
      <w:r w:rsidR="00212AB8">
        <w:t xml:space="preserve">, or of three or more as in </w:t>
      </w:r>
      <w:r w:rsidR="00212AB8">
        <w:fldChar w:fldCharType="begin"/>
      </w:r>
      <w:r w:rsidR="00212AB8">
        <w:instrText xml:space="preserve"> REF _Ref352658323 \h </w:instrText>
      </w:r>
      <w:r w:rsidR="00212AB8">
        <w:fldChar w:fldCharType="separate"/>
      </w:r>
      <w:r w:rsidR="00154D81" w:rsidRPr="00856563">
        <w:t>(</w:t>
      </w:r>
      <w:r w:rsidR="00154D81">
        <w:rPr>
          <w:noProof/>
        </w:rPr>
        <w:t>35</w:t>
      </w:r>
      <w:r w:rsidR="00154D81" w:rsidRPr="00856563">
        <w:t>)</w:t>
      </w:r>
      <w:r w:rsidR="00212AB8">
        <w:fldChar w:fldCharType="end"/>
      </w:r>
      <w:r w:rsidR="00212AB8">
        <w:t xml:space="preserve">. Typically the conjuncts are conjoined </w:t>
      </w:r>
      <w:r w:rsidR="00212AB8" w:rsidRPr="00856563">
        <w:t>without an overt coordinator</w:t>
      </w:r>
      <w:r w:rsidR="00212AB8">
        <w:t xml:space="preserve">, as in </w:t>
      </w:r>
      <w:r w:rsidR="00212AB8">
        <w:fldChar w:fldCharType="begin"/>
      </w:r>
      <w:r w:rsidR="00212AB8">
        <w:instrText xml:space="preserve"> REF _Ref352658324 \h </w:instrText>
      </w:r>
      <w:r w:rsidR="00212AB8">
        <w:fldChar w:fldCharType="separate"/>
      </w:r>
      <w:r w:rsidR="00154D81" w:rsidRPr="00856563">
        <w:t>(</w:t>
      </w:r>
      <w:r w:rsidR="00154D81">
        <w:rPr>
          <w:noProof/>
        </w:rPr>
        <w:t>34</w:t>
      </w:r>
      <w:r w:rsidR="00154D81" w:rsidRPr="00856563">
        <w:t>)</w:t>
      </w:r>
      <w:r w:rsidR="00212AB8">
        <w:fldChar w:fldCharType="end"/>
      </w:r>
      <w:r w:rsidR="00212AB8">
        <w:t xml:space="preserve"> and </w:t>
      </w:r>
      <w:r w:rsidR="00212AB8">
        <w:fldChar w:fldCharType="begin"/>
      </w:r>
      <w:r w:rsidR="00212AB8">
        <w:instrText xml:space="preserve"> REF _Ref352658323 \h </w:instrText>
      </w:r>
      <w:r w:rsidR="00212AB8">
        <w:fldChar w:fldCharType="separate"/>
      </w:r>
      <w:r w:rsidR="00154D81" w:rsidRPr="00856563">
        <w:t>(</w:t>
      </w:r>
      <w:r w:rsidR="00154D81">
        <w:rPr>
          <w:noProof/>
        </w:rPr>
        <w:t>35</w:t>
      </w:r>
      <w:r w:rsidR="00154D81" w:rsidRPr="00856563">
        <w:t>)</w:t>
      </w:r>
      <w:r w:rsidR="00212AB8">
        <w:fldChar w:fldCharType="end"/>
      </w:r>
      <w:r w:rsidR="00212AB8">
        <w:t xml:space="preserve">. When the set of conjuncts is limited to two, as in </w:t>
      </w:r>
      <w:r w:rsidR="00212AB8">
        <w:fldChar w:fldCharType="begin"/>
      </w:r>
      <w:r w:rsidR="00212AB8">
        <w:instrText xml:space="preserve"> REF _Ref352658325 \h </w:instrText>
      </w:r>
      <w:r w:rsidR="00212AB8">
        <w:fldChar w:fldCharType="separate"/>
      </w:r>
      <w:r w:rsidR="00154D81" w:rsidRPr="00856563">
        <w:t>(</w:t>
      </w:r>
      <w:r w:rsidR="00154D81">
        <w:rPr>
          <w:noProof/>
        </w:rPr>
        <w:t>36</w:t>
      </w:r>
      <w:r w:rsidR="00154D81" w:rsidRPr="00856563">
        <w:t>)</w:t>
      </w:r>
      <w:r w:rsidR="00212AB8">
        <w:fldChar w:fldCharType="end"/>
      </w:r>
      <w:r w:rsidR="00212AB8">
        <w:t>, the conjuncts may also be linked with an over</w:t>
      </w:r>
      <w:r w:rsidR="00917454">
        <w:t>t</w:t>
      </w:r>
      <w:r w:rsidR="00212AB8">
        <w:t xml:space="preserve"> coordinator, usually comitative </w:t>
      </w:r>
      <w:r w:rsidR="00693669">
        <w:rPr>
          <w:rStyle w:val="ChItalBold"/>
        </w:rPr>
        <w:t>denga</w:t>
      </w:r>
      <w:r w:rsidR="000F5AAC">
        <w:rPr>
          <w:rStyle w:val="ChItalBold"/>
        </w:rPr>
        <w:t>n</w:t>
      </w:r>
      <w:r w:rsidR="00693669">
        <w:rPr>
          <w:rStyle w:val="ChItalBold"/>
        </w:rPr>
        <w:t>g</w:t>
      </w:r>
      <w:r w:rsidR="00212AB8">
        <w:t xml:space="preserve"> </w:t>
      </w:r>
      <w:r w:rsidR="00B7093A">
        <w:t>‘</w:t>
      </w:r>
      <w:r w:rsidR="00212AB8">
        <w:t>with</w:t>
      </w:r>
      <w:r w:rsidR="00B7093A">
        <w:t>’</w:t>
      </w:r>
      <w:r w:rsidR="00212AB8">
        <w:t xml:space="preserve">. (For details on </w:t>
      </w:r>
      <w:r w:rsidR="00AD42F3">
        <w:t xml:space="preserve">the combining of noun phrases, see </w:t>
      </w:r>
      <w:r w:rsidR="00212AB8">
        <w:t>§</w:t>
      </w:r>
      <w:r w:rsidR="00AD42F3">
        <w:fldChar w:fldCharType="begin"/>
      </w:r>
      <w:r w:rsidR="00AD42F3">
        <w:instrText xml:space="preserve"> REF _Ref374456904 \w \h </w:instrText>
      </w:r>
      <w:r w:rsidR="00AD42F3">
        <w:fldChar w:fldCharType="separate"/>
      </w:r>
      <w:r w:rsidR="00154D81">
        <w:rPr>
          <w:cs/>
        </w:rPr>
        <w:t>‎</w:t>
      </w:r>
      <w:r w:rsidR="00154D81">
        <w:t>14.2</w:t>
      </w:r>
      <w:r w:rsidR="00AD42F3">
        <w:fldChar w:fldCharType="end"/>
      </w:r>
      <w:r w:rsidR="00212AB8">
        <w:t>.)</w:t>
      </w:r>
    </w:p>
    <w:p w14:paraId="010045DD" w14:textId="510184F2" w:rsidR="00212AB8" w:rsidRDefault="00212AB8" w:rsidP="00214A3F">
      <w:pPr>
        <w:pStyle w:val="ExampleTitle"/>
      </w:pPr>
      <w:r>
        <w:t>Resumptive plural pronouns in summary conjunction constructions</w:t>
      </w:r>
    </w:p>
    <w:tbl>
      <w:tblPr>
        <w:tblW w:w="0" w:type="auto"/>
        <w:tblCellMar>
          <w:left w:w="42" w:type="dxa"/>
          <w:right w:w="42" w:type="dxa"/>
        </w:tblCellMar>
        <w:tblLook w:val="01E0" w:firstRow="1" w:lastRow="1" w:firstColumn="1" w:lastColumn="1" w:noHBand="0" w:noVBand="0"/>
      </w:tblPr>
      <w:tblGrid>
        <w:gridCol w:w="709"/>
        <w:gridCol w:w="673"/>
        <w:gridCol w:w="729"/>
        <w:gridCol w:w="584"/>
        <w:gridCol w:w="562"/>
        <w:gridCol w:w="984"/>
      </w:tblGrid>
      <w:tr w:rsidR="00AC23C4" w:rsidRPr="00414A9C" w14:paraId="690A2F4A" w14:textId="77777777" w:rsidTr="00AC23C4">
        <w:tc>
          <w:tcPr>
            <w:tcW w:w="709" w:type="dxa"/>
            <w:shd w:val="clear" w:color="auto" w:fill="auto"/>
          </w:tcPr>
          <w:p w14:paraId="0284E829" w14:textId="77777777" w:rsidR="00212AB8" w:rsidRPr="00D025F5" w:rsidRDefault="00212AB8" w:rsidP="00212AB8">
            <w:pPr>
              <w:pStyle w:val="O0Nwnext"/>
            </w:pPr>
            <w:bookmarkStart w:id="2908" w:name="_Ref352658324"/>
            <w:r w:rsidRPr="00856563">
              <w:t>(</w:t>
            </w:r>
            <w:fldSimple w:instr=" SEQ ( \* ARABIC \s 1 ">
              <w:r w:rsidR="00154D81">
                <w:rPr>
                  <w:noProof/>
                </w:rPr>
                <w:t>34</w:t>
              </w:r>
            </w:fldSimple>
            <w:r w:rsidRPr="00856563">
              <w:t>)</w:t>
            </w:r>
            <w:bookmarkEnd w:id="2908"/>
          </w:p>
        </w:tc>
        <w:tc>
          <w:tcPr>
            <w:tcW w:w="673" w:type="dxa"/>
            <w:shd w:val="clear" w:color="auto" w:fill="auto"/>
          </w:tcPr>
          <w:p w14:paraId="3FCB1B34" w14:textId="77777777" w:rsidR="00212AB8" w:rsidRPr="00755D96" w:rsidRDefault="00212AB8" w:rsidP="00212AB8">
            <w:pPr>
              <w:pStyle w:val="Text"/>
              <w:rPr>
                <w:rStyle w:val="ChBlueBold"/>
              </w:rPr>
            </w:pPr>
            <w:r>
              <w:rPr>
                <w:rStyle w:val="ChBlueBold"/>
              </w:rPr>
              <w:t>mama</w:t>
            </w:r>
          </w:p>
        </w:tc>
        <w:tc>
          <w:tcPr>
            <w:tcW w:w="729" w:type="dxa"/>
            <w:shd w:val="clear" w:color="auto" w:fill="auto"/>
          </w:tcPr>
          <w:p w14:paraId="6DDF629B" w14:textId="77777777" w:rsidR="00212AB8" w:rsidRPr="00755D96" w:rsidRDefault="00212AB8" w:rsidP="00212AB8">
            <w:pPr>
              <w:pStyle w:val="Text"/>
              <w:rPr>
                <w:rStyle w:val="ChBlueBold"/>
              </w:rPr>
            </w:pPr>
            <w:r>
              <w:rPr>
                <w:rStyle w:val="ChBlueBold"/>
              </w:rPr>
              <w:t>bapa</w:t>
            </w:r>
          </w:p>
        </w:tc>
        <w:tc>
          <w:tcPr>
            <w:tcW w:w="584" w:type="dxa"/>
            <w:shd w:val="clear" w:color="auto" w:fill="auto"/>
          </w:tcPr>
          <w:p w14:paraId="2DD6B531" w14:textId="77777777" w:rsidR="00212AB8" w:rsidRPr="00755D96" w:rsidRDefault="00212AB8" w:rsidP="00212AB8">
            <w:pPr>
              <w:pStyle w:val="Text"/>
              <w:rPr>
                <w:rStyle w:val="ChBlueBold"/>
              </w:rPr>
            </w:pPr>
            <w:r>
              <w:rPr>
                <w:rStyle w:val="ChBlueBold"/>
              </w:rPr>
              <w:t>tong</w:t>
            </w:r>
          </w:p>
        </w:tc>
        <w:tc>
          <w:tcPr>
            <w:tcW w:w="562" w:type="dxa"/>
            <w:shd w:val="clear" w:color="auto" w:fill="auto"/>
          </w:tcPr>
          <w:p w14:paraId="20F1ED66" w14:textId="77777777" w:rsidR="00212AB8" w:rsidRPr="00155961" w:rsidRDefault="00212AB8" w:rsidP="00212AB8">
            <w:pPr>
              <w:pStyle w:val="Text"/>
            </w:pPr>
            <w:r>
              <w:t>mo</w:t>
            </w:r>
          </w:p>
        </w:tc>
        <w:tc>
          <w:tcPr>
            <w:tcW w:w="984" w:type="dxa"/>
            <w:shd w:val="clear" w:color="auto" w:fill="auto"/>
          </w:tcPr>
          <w:p w14:paraId="7C2D184D" w14:textId="77777777" w:rsidR="00212AB8" w:rsidRPr="00155961" w:rsidRDefault="00212AB8" w:rsidP="00212AB8">
            <w:pPr>
              <w:pStyle w:val="Text"/>
            </w:pPr>
            <w:r>
              <w:t>sembayang</w:t>
            </w:r>
          </w:p>
        </w:tc>
      </w:tr>
      <w:tr w:rsidR="00AC23C4" w:rsidRPr="00AC23C4" w14:paraId="055A05A2" w14:textId="77777777" w:rsidTr="00AC23C4">
        <w:tc>
          <w:tcPr>
            <w:tcW w:w="709" w:type="dxa"/>
            <w:shd w:val="clear" w:color="auto" w:fill="auto"/>
          </w:tcPr>
          <w:p w14:paraId="46C52AAF" w14:textId="77777777" w:rsidR="00212AB8" w:rsidRPr="00155961" w:rsidRDefault="00212AB8" w:rsidP="00212AB8">
            <w:pPr>
              <w:pStyle w:val="GlossEng"/>
            </w:pPr>
          </w:p>
        </w:tc>
        <w:tc>
          <w:tcPr>
            <w:tcW w:w="673" w:type="dxa"/>
            <w:shd w:val="clear" w:color="auto" w:fill="auto"/>
          </w:tcPr>
          <w:p w14:paraId="15035EA2" w14:textId="77777777" w:rsidR="00212AB8" w:rsidRPr="00155961" w:rsidRDefault="00212AB8" w:rsidP="00212AB8">
            <w:pPr>
              <w:pStyle w:val="GlossEng"/>
            </w:pPr>
            <w:r>
              <w:t>mother</w:t>
            </w:r>
          </w:p>
        </w:tc>
        <w:tc>
          <w:tcPr>
            <w:tcW w:w="729" w:type="dxa"/>
            <w:shd w:val="clear" w:color="auto" w:fill="auto"/>
          </w:tcPr>
          <w:p w14:paraId="3D522546" w14:textId="77777777" w:rsidR="00212AB8" w:rsidRPr="00155961" w:rsidRDefault="00212AB8" w:rsidP="00212AB8">
            <w:pPr>
              <w:pStyle w:val="GlossEng"/>
            </w:pPr>
            <w:r>
              <w:t>father</w:t>
            </w:r>
          </w:p>
        </w:tc>
        <w:tc>
          <w:tcPr>
            <w:tcW w:w="584" w:type="dxa"/>
            <w:shd w:val="clear" w:color="auto" w:fill="auto"/>
          </w:tcPr>
          <w:p w14:paraId="136CBFA8" w14:textId="77777777" w:rsidR="00212AB8" w:rsidRPr="0099608C" w:rsidRDefault="00212AB8" w:rsidP="00212AB8">
            <w:pPr>
              <w:pStyle w:val="GlossEng"/>
              <w:rPr>
                <w:rStyle w:val="ChSmallCaps"/>
              </w:rPr>
            </w:pPr>
            <w:r w:rsidRPr="0099608C">
              <w:rPr>
                <w:rStyle w:val="ChSmallCaps"/>
              </w:rPr>
              <w:t>1pl</w:t>
            </w:r>
          </w:p>
        </w:tc>
        <w:tc>
          <w:tcPr>
            <w:tcW w:w="562" w:type="dxa"/>
            <w:shd w:val="clear" w:color="auto" w:fill="auto"/>
          </w:tcPr>
          <w:p w14:paraId="4E013F9C" w14:textId="77777777" w:rsidR="00212AB8" w:rsidRPr="00155961" w:rsidRDefault="00212AB8" w:rsidP="00212AB8">
            <w:pPr>
              <w:pStyle w:val="GlossEng"/>
            </w:pPr>
            <w:r>
              <w:t>want</w:t>
            </w:r>
          </w:p>
        </w:tc>
        <w:tc>
          <w:tcPr>
            <w:tcW w:w="984" w:type="dxa"/>
            <w:shd w:val="clear" w:color="auto" w:fill="auto"/>
          </w:tcPr>
          <w:p w14:paraId="20F22AA0" w14:textId="77777777" w:rsidR="00212AB8" w:rsidRPr="00155961" w:rsidRDefault="00212AB8" w:rsidP="00212AB8">
            <w:pPr>
              <w:pStyle w:val="GlossEng"/>
            </w:pPr>
            <w:r>
              <w:t>worship</w:t>
            </w:r>
          </w:p>
        </w:tc>
      </w:tr>
    </w:tbl>
    <w:p w14:paraId="6996D298" w14:textId="5FF0A79E" w:rsidR="00212AB8" w:rsidRDefault="00B7093A" w:rsidP="00212AB8">
      <w:pPr>
        <w:pStyle w:val="FreeTranslEng"/>
      </w:pPr>
      <w:r>
        <w:t>‘</w:t>
      </w:r>
      <w:r w:rsidR="00212AB8" w:rsidRPr="00BE7B48">
        <w:rPr>
          <w:rStyle w:val="ChBlueBold"/>
        </w:rPr>
        <w:t>we mother and</w:t>
      </w:r>
      <w:r w:rsidR="00212AB8">
        <w:rPr>
          <w:rStyle w:val="ChBlueBold"/>
        </w:rPr>
        <w:t xml:space="preserve"> father</w:t>
      </w:r>
      <w:r w:rsidR="00212AB8">
        <w:t xml:space="preserve"> want to worship</w:t>
      </w:r>
      <w:r>
        <w:t>’</w:t>
      </w:r>
      <w:r w:rsidR="00212AB8">
        <w:t xml:space="preserve"> </w:t>
      </w:r>
      <w:r w:rsidR="00212AB8" w:rsidRPr="00755D96">
        <w:rPr>
          <w:rStyle w:val="ExampleSource"/>
        </w:rPr>
        <w:t>[</w:t>
      </w:r>
      <w:r w:rsidR="00212AB8" w:rsidRPr="00BE7B48">
        <w:rPr>
          <w:rStyle w:val="ExampleSource"/>
        </w:rPr>
        <w:t>080917-003b-CvEx.0020</w:t>
      </w:r>
      <w:r w:rsidR="00212AB8" w:rsidRPr="00755D96">
        <w:rPr>
          <w:rStyle w:val="ExampleSource"/>
        </w:rPr>
        <w:t>]</w:t>
      </w:r>
    </w:p>
    <w:tbl>
      <w:tblPr>
        <w:tblW w:w="6660" w:type="dxa"/>
        <w:tblCellMar>
          <w:left w:w="40" w:type="dxa"/>
          <w:right w:w="40" w:type="dxa"/>
        </w:tblCellMar>
        <w:tblLook w:val="01E0" w:firstRow="1" w:lastRow="1" w:firstColumn="1" w:lastColumn="1" w:noHBand="0" w:noVBand="0"/>
      </w:tblPr>
      <w:tblGrid>
        <w:gridCol w:w="709"/>
        <w:gridCol w:w="284"/>
        <w:gridCol w:w="703"/>
        <w:gridCol w:w="284"/>
        <w:gridCol w:w="840"/>
        <w:gridCol w:w="564"/>
        <w:gridCol w:w="375"/>
        <w:gridCol w:w="946"/>
        <w:gridCol w:w="648"/>
        <w:gridCol w:w="653"/>
        <w:gridCol w:w="654"/>
      </w:tblGrid>
      <w:tr w:rsidR="00AC23C4" w:rsidRPr="00414A9C" w14:paraId="2C83CBD1" w14:textId="77777777" w:rsidTr="00AC23C4">
        <w:tc>
          <w:tcPr>
            <w:tcW w:w="709" w:type="dxa"/>
            <w:shd w:val="clear" w:color="auto" w:fill="auto"/>
          </w:tcPr>
          <w:p w14:paraId="5A19FAA4" w14:textId="77777777" w:rsidR="00212AB8" w:rsidRPr="00D025F5" w:rsidRDefault="00212AB8" w:rsidP="00212AB8">
            <w:pPr>
              <w:pStyle w:val="O0Nwnext"/>
            </w:pPr>
            <w:bookmarkStart w:id="2909" w:name="_Ref352658323"/>
            <w:r w:rsidRPr="00856563">
              <w:t>(</w:t>
            </w:r>
            <w:fldSimple w:instr=" SEQ ( \* ARABIC \s 1 ">
              <w:r w:rsidR="00154D81">
                <w:rPr>
                  <w:noProof/>
                </w:rPr>
                <w:t>35</w:t>
              </w:r>
            </w:fldSimple>
            <w:r w:rsidRPr="00856563">
              <w:t>)</w:t>
            </w:r>
            <w:bookmarkEnd w:id="2909"/>
          </w:p>
        </w:tc>
        <w:tc>
          <w:tcPr>
            <w:tcW w:w="284" w:type="dxa"/>
            <w:shd w:val="clear" w:color="auto" w:fill="auto"/>
          </w:tcPr>
          <w:p w14:paraId="31B15539" w14:textId="77777777" w:rsidR="00212AB8" w:rsidRPr="00E946C4" w:rsidRDefault="00212AB8" w:rsidP="00212AB8">
            <w:pPr>
              <w:pStyle w:val="Text"/>
            </w:pPr>
            <w:r w:rsidRPr="00E946C4">
              <w:t>…</w:t>
            </w:r>
          </w:p>
        </w:tc>
        <w:tc>
          <w:tcPr>
            <w:tcW w:w="703" w:type="dxa"/>
            <w:shd w:val="clear" w:color="auto" w:fill="auto"/>
          </w:tcPr>
          <w:p w14:paraId="7B1F37E8" w14:textId="77777777" w:rsidR="00212AB8" w:rsidRPr="00E83D15" w:rsidRDefault="00E83D15" w:rsidP="00212AB8">
            <w:pPr>
              <w:pStyle w:val="Text"/>
              <w:rPr>
                <w:rStyle w:val="ChBlueBold"/>
              </w:rPr>
            </w:pPr>
            <w:r w:rsidRPr="00E83D15">
              <w:rPr>
                <w:rStyle w:val="ChBlueBold"/>
              </w:rPr>
              <w:t>Hurki</w:t>
            </w:r>
          </w:p>
        </w:tc>
        <w:tc>
          <w:tcPr>
            <w:tcW w:w="284" w:type="dxa"/>
            <w:shd w:val="clear" w:color="auto" w:fill="auto"/>
          </w:tcPr>
          <w:p w14:paraId="77B0B511" w14:textId="77777777" w:rsidR="00212AB8" w:rsidRPr="006E6929" w:rsidRDefault="00212AB8" w:rsidP="00212AB8">
            <w:pPr>
              <w:pStyle w:val="Text"/>
            </w:pPr>
            <w:r w:rsidRPr="006E6929">
              <w:t>e</w:t>
            </w:r>
          </w:p>
        </w:tc>
        <w:tc>
          <w:tcPr>
            <w:tcW w:w="840" w:type="dxa"/>
            <w:shd w:val="clear" w:color="auto" w:fill="auto"/>
          </w:tcPr>
          <w:p w14:paraId="511F3BB2" w14:textId="77777777" w:rsidR="00212AB8" w:rsidRPr="00601B3B" w:rsidRDefault="00601B3B" w:rsidP="00212AB8">
            <w:pPr>
              <w:pStyle w:val="Text"/>
              <w:rPr>
                <w:rStyle w:val="ChBlueBold"/>
              </w:rPr>
            </w:pPr>
            <w:r w:rsidRPr="00601B3B">
              <w:rPr>
                <w:rStyle w:val="ChBlueBold"/>
              </w:rPr>
              <w:t>Herman</w:t>
            </w:r>
          </w:p>
        </w:tc>
        <w:tc>
          <w:tcPr>
            <w:tcW w:w="564" w:type="dxa"/>
            <w:shd w:val="clear" w:color="auto" w:fill="auto"/>
          </w:tcPr>
          <w:p w14:paraId="3641F282" w14:textId="77777777" w:rsidR="00212AB8" w:rsidRPr="008E587D" w:rsidRDefault="00194CE4" w:rsidP="00212AB8">
            <w:pPr>
              <w:pStyle w:val="Text"/>
            </w:pPr>
            <w:r>
              <w:rPr>
                <w:rStyle w:val="ChBlueBold"/>
              </w:rPr>
              <w:t>Nusa</w:t>
            </w:r>
            <w:r w:rsidR="008E587D" w:rsidRPr="008E587D">
              <w:t>,</w:t>
            </w:r>
          </w:p>
        </w:tc>
        <w:tc>
          <w:tcPr>
            <w:tcW w:w="375" w:type="dxa"/>
            <w:shd w:val="clear" w:color="auto" w:fill="auto"/>
          </w:tcPr>
          <w:p w14:paraId="1B012CB6" w14:textId="77777777" w:rsidR="00212AB8" w:rsidRPr="006E6929" w:rsidRDefault="00212AB8" w:rsidP="00212AB8">
            <w:pPr>
              <w:pStyle w:val="Text"/>
            </w:pPr>
            <w:r w:rsidRPr="006E6929">
              <w:t>em</w:t>
            </w:r>
            <w:r w:rsidR="008E587D">
              <w:t>,</w:t>
            </w:r>
          </w:p>
        </w:tc>
        <w:tc>
          <w:tcPr>
            <w:tcW w:w="946" w:type="dxa"/>
            <w:shd w:val="clear" w:color="auto" w:fill="auto"/>
          </w:tcPr>
          <w:p w14:paraId="171D0089" w14:textId="77777777" w:rsidR="00212AB8" w:rsidRPr="00EB1EFB" w:rsidRDefault="00EB1EFB" w:rsidP="00212AB8">
            <w:pPr>
              <w:pStyle w:val="Text"/>
              <w:rPr>
                <w:rStyle w:val="ChBlueBold"/>
              </w:rPr>
            </w:pPr>
            <w:r w:rsidRPr="00EB1EFB">
              <w:rPr>
                <w:rStyle w:val="ChBlueBold"/>
              </w:rPr>
              <w:t>Oktofina</w:t>
            </w:r>
          </w:p>
        </w:tc>
        <w:tc>
          <w:tcPr>
            <w:tcW w:w="648" w:type="dxa"/>
            <w:shd w:val="clear" w:color="auto" w:fill="auto"/>
          </w:tcPr>
          <w:p w14:paraId="4EAA4702" w14:textId="77777777" w:rsidR="00212AB8" w:rsidRPr="00856563" w:rsidRDefault="00212AB8" w:rsidP="00212AB8">
            <w:pPr>
              <w:pStyle w:val="Text"/>
              <w:rPr>
                <w:rStyle w:val="ChBlueBold"/>
              </w:rPr>
            </w:pPr>
            <w:r w:rsidRPr="00856563">
              <w:rPr>
                <w:rStyle w:val="ChBlueBold"/>
              </w:rPr>
              <w:t>kamu</w:t>
            </w:r>
          </w:p>
        </w:tc>
        <w:tc>
          <w:tcPr>
            <w:tcW w:w="653" w:type="dxa"/>
            <w:shd w:val="clear" w:color="auto" w:fill="auto"/>
          </w:tcPr>
          <w:p w14:paraId="7572FD40" w14:textId="77777777" w:rsidR="00212AB8" w:rsidRPr="00856563" w:rsidRDefault="00212AB8" w:rsidP="00212AB8">
            <w:pPr>
              <w:pStyle w:val="Text"/>
            </w:pPr>
            <w:r w:rsidRPr="00856563">
              <w:t>duduk</w:t>
            </w:r>
          </w:p>
        </w:tc>
        <w:tc>
          <w:tcPr>
            <w:tcW w:w="654" w:type="dxa"/>
            <w:shd w:val="clear" w:color="auto" w:fill="auto"/>
          </w:tcPr>
          <w:p w14:paraId="576A852C" w14:textId="77777777" w:rsidR="00212AB8" w:rsidRPr="00856563" w:rsidRDefault="00212AB8" w:rsidP="00212AB8">
            <w:pPr>
              <w:pStyle w:val="Text"/>
            </w:pPr>
            <w:r w:rsidRPr="00856563">
              <w:t>situ</w:t>
            </w:r>
          </w:p>
        </w:tc>
      </w:tr>
      <w:tr w:rsidR="00AC23C4" w:rsidRPr="00AC23C4" w14:paraId="35F404F9" w14:textId="77777777" w:rsidTr="00AC23C4">
        <w:tc>
          <w:tcPr>
            <w:tcW w:w="709" w:type="dxa"/>
            <w:shd w:val="clear" w:color="auto" w:fill="auto"/>
          </w:tcPr>
          <w:p w14:paraId="572EDACE" w14:textId="77777777" w:rsidR="00212AB8" w:rsidRPr="00D025F5" w:rsidRDefault="00212AB8" w:rsidP="00212AB8">
            <w:pPr>
              <w:pStyle w:val="GlossEng"/>
            </w:pPr>
          </w:p>
        </w:tc>
        <w:tc>
          <w:tcPr>
            <w:tcW w:w="284" w:type="dxa"/>
            <w:shd w:val="clear" w:color="auto" w:fill="auto"/>
          </w:tcPr>
          <w:p w14:paraId="3B8CEE6C" w14:textId="77777777" w:rsidR="00212AB8" w:rsidRPr="00856563" w:rsidRDefault="00212AB8" w:rsidP="00212AB8">
            <w:pPr>
              <w:pStyle w:val="GlossEng"/>
            </w:pPr>
          </w:p>
        </w:tc>
        <w:tc>
          <w:tcPr>
            <w:tcW w:w="703" w:type="dxa"/>
            <w:shd w:val="clear" w:color="auto" w:fill="auto"/>
          </w:tcPr>
          <w:p w14:paraId="28A37A0E" w14:textId="77777777" w:rsidR="00212AB8" w:rsidRPr="00856563" w:rsidRDefault="00E83D15" w:rsidP="00212AB8">
            <w:pPr>
              <w:pStyle w:val="GlossEng"/>
            </w:pPr>
            <w:r>
              <w:t>Hurki</w:t>
            </w:r>
          </w:p>
        </w:tc>
        <w:tc>
          <w:tcPr>
            <w:tcW w:w="284" w:type="dxa"/>
            <w:shd w:val="clear" w:color="auto" w:fill="auto"/>
          </w:tcPr>
          <w:p w14:paraId="228E363E" w14:textId="77777777" w:rsidR="00212AB8" w:rsidRPr="00856563" w:rsidRDefault="00212AB8" w:rsidP="00212AB8">
            <w:pPr>
              <w:pStyle w:val="GlossEng"/>
            </w:pPr>
            <w:r w:rsidRPr="00856563">
              <w:t>uh</w:t>
            </w:r>
          </w:p>
        </w:tc>
        <w:tc>
          <w:tcPr>
            <w:tcW w:w="840" w:type="dxa"/>
            <w:shd w:val="clear" w:color="auto" w:fill="auto"/>
          </w:tcPr>
          <w:p w14:paraId="44C3A31E" w14:textId="77777777" w:rsidR="00212AB8" w:rsidRPr="00856563" w:rsidRDefault="00601B3B" w:rsidP="00212AB8">
            <w:pPr>
              <w:pStyle w:val="GlossEng"/>
            </w:pPr>
            <w:r>
              <w:t>Herman</w:t>
            </w:r>
          </w:p>
        </w:tc>
        <w:tc>
          <w:tcPr>
            <w:tcW w:w="564" w:type="dxa"/>
            <w:shd w:val="clear" w:color="auto" w:fill="auto"/>
          </w:tcPr>
          <w:p w14:paraId="20559163" w14:textId="77777777" w:rsidR="00212AB8" w:rsidRPr="00856563" w:rsidRDefault="00194CE4" w:rsidP="00212AB8">
            <w:pPr>
              <w:pStyle w:val="GlossEng"/>
            </w:pPr>
            <w:r>
              <w:t>Nusa</w:t>
            </w:r>
          </w:p>
        </w:tc>
        <w:tc>
          <w:tcPr>
            <w:tcW w:w="375" w:type="dxa"/>
            <w:shd w:val="clear" w:color="auto" w:fill="auto"/>
          </w:tcPr>
          <w:p w14:paraId="0DB7547D" w14:textId="77777777" w:rsidR="00212AB8" w:rsidRPr="00856563" w:rsidRDefault="00212AB8" w:rsidP="00212AB8">
            <w:pPr>
              <w:pStyle w:val="GlossEng"/>
            </w:pPr>
            <w:r w:rsidRPr="00856563">
              <w:t>uh</w:t>
            </w:r>
          </w:p>
        </w:tc>
        <w:tc>
          <w:tcPr>
            <w:tcW w:w="946" w:type="dxa"/>
            <w:shd w:val="clear" w:color="auto" w:fill="auto"/>
          </w:tcPr>
          <w:p w14:paraId="4D310ADD" w14:textId="77777777" w:rsidR="00212AB8" w:rsidRPr="00EB1EFB" w:rsidRDefault="00EB1EFB" w:rsidP="00212AB8">
            <w:pPr>
              <w:pStyle w:val="GlossEng"/>
            </w:pPr>
            <w:r w:rsidRPr="00EB1EFB">
              <w:t>Oktofina</w:t>
            </w:r>
          </w:p>
        </w:tc>
        <w:tc>
          <w:tcPr>
            <w:tcW w:w="648" w:type="dxa"/>
            <w:shd w:val="clear" w:color="auto" w:fill="auto"/>
          </w:tcPr>
          <w:p w14:paraId="6D7A96C0" w14:textId="77777777" w:rsidR="00212AB8" w:rsidRPr="0099608C" w:rsidRDefault="00212AB8" w:rsidP="00212AB8">
            <w:pPr>
              <w:pStyle w:val="GlossEng"/>
              <w:rPr>
                <w:rStyle w:val="ChSmallCaps"/>
              </w:rPr>
            </w:pPr>
            <w:r w:rsidRPr="0099608C">
              <w:rPr>
                <w:rStyle w:val="ChSmallCaps"/>
              </w:rPr>
              <w:t>2pl</w:t>
            </w:r>
          </w:p>
        </w:tc>
        <w:tc>
          <w:tcPr>
            <w:tcW w:w="653" w:type="dxa"/>
            <w:shd w:val="clear" w:color="auto" w:fill="auto"/>
          </w:tcPr>
          <w:p w14:paraId="12F6351F" w14:textId="77777777" w:rsidR="00212AB8" w:rsidRPr="00856563" w:rsidRDefault="00212AB8" w:rsidP="00212AB8">
            <w:pPr>
              <w:pStyle w:val="GlossEng"/>
            </w:pPr>
            <w:r w:rsidRPr="00856563">
              <w:t>sit</w:t>
            </w:r>
          </w:p>
        </w:tc>
        <w:tc>
          <w:tcPr>
            <w:tcW w:w="654" w:type="dxa"/>
            <w:shd w:val="clear" w:color="auto" w:fill="auto"/>
          </w:tcPr>
          <w:p w14:paraId="0A6092FF" w14:textId="77777777" w:rsidR="00212AB8" w:rsidRPr="0099608C" w:rsidRDefault="00212AB8" w:rsidP="00212AB8">
            <w:pPr>
              <w:pStyle w:val="GlossEng"/>
              <w:rPr>
                <w:rStyle w:val="ChSmallCaps"/>
              </w:rPr>
            </w:pPr>
            <w:r w:rsidRPr="0099608C">
              <w:rPr>
                <w:rStyle w:val="ChSmallCaps"/>
              </w:rPr>
              <w:t>l.med</w:t>
            </w:r>
          </w:p>
        </w:tc>
      </w:tr>
    </w:tbl>
    <w:p w14:paraId="6D6F911B" w14:textId="645C727C" w:rsidR="00212AB8" w:rsidRPr="003852D5" w:rsidRDefault="00B7093A" w:rsidP="00212AB8">
      <w:pPr>
        <w:pStyle w:val="FreeTranslEng"/>
      </w:pPr>
      <w:r>
        <w:t>‘</w:t>
      </w:r>
      <w:r w:rsidR="00212AB8">
        <w:t>[</w:t>
      </w:r>
      <w:r w:rsidR="00212AB8" w:rsidRPr="00856563">
        <w:t>in the evening (I said),</w:t>
      </w:r>
      <w:r w:rsidR="00212AB8">
        <w:t>]</w:t>
      </w:r>
      <w:r w:rsidR="00212AB8" w:rsidRPr="00856563">
        <w:t xml:space="preserve"> </w:t>
      </w:r>
      <w:r>
        <w:t>‘</w:t>
      </w:r>
      <w:r w:rsidR="00212AB8" w:rsidRPr="005978C9">
        <w:rPr>
          <w:rStyle w:val="ChBlueBold"/>
        </w:rPr>
        <w:t>you</w:t>
      </w:r>
      <w:r w:rsidR="00E83D15" w:rsidRPr="005978C9">
        <w:rPr>
          <w:rStyle w:val="ChBlueBold"/>
        </w:rPr>
        <w:t xml:space="preserve"> </w:t>
      </w:r>
      <w:r w:rsidR="00212AB8" w:rsidRPr="005978C9">
        <w:rPr>
          <w:rStyle w:val="ChBlueBold"/>
        </w:rPr>
        <w:t>(</w:t>
      </w:r>
      <w:r w:rsidR="00212AB8" w:rsidRPr="005978C9">
        <w:rPr>
          <w:rStyle w:val="ChBlueBold-SmallCaps"/>
        </w:rPr>
        <w:t>pl</w:t>
      </w:r>
      <w:r w:rsidR="00212AB8" w:rsidRPr="005978C9">
        <w:rPr>
          <w:rStyle w:val="ChBlueBold"/>
        </w:rPr>
        <w:t xml:space="preserve">) </w:t>
      </w:r>
      <w:r w:rsidR="00E83D15" w:rsidRPr="005978C9">
        <w:rPr>
          <w:rStyle w:val="ChBlueBold"/>
        </w:rPr>
        <w:t>Hurki</w:t>
      </w:r>
      <w:r w:rsidR="00212AB8" w:rsidRPr="006E6929">
        <w:t xml:space="preserve">, uh </w:t>
      </w:r>
      <w:r w:rsidR="00601B3B" w:rsidRPr="00601B3B">
        <w:rPr>
          <w:rStyle w:val="ChBlueBold"/>
        </w:rPr>
        <w:t>Herman</w:t>
      </w:r>
      <w:r w:rsidR="00212AB8" w:rsidRPr="00856563">
        <w:rPr>
          <w:rStyle w:val="ChBlueBold"/>
        </w:rPr>
        <w:t xml:space="preserve">, </w:t>
      </w:r>
      <w:r w:rsidR="00194CE4" w:rsidRPr="00194CE4">
        <w:rPr>
          <w:rStyle w:val="ChBlueBold"/>
        </w:rPr>
        <w:t>Nusa</w:t>
      </w:r>
      <w:r w:rsidR="00212AB8" w:rsidRPr="006E6929">
        <w:t xml:space="preserve">, uh </w:t>
      </w:r>
      <w:r w:rsidR="00EB1EFB" w:rsidRPr="00EB1EFB">
        <w:rPr>
          <w:rStyle w:val="ChBlueBold"/>
        </w:rPr>
        <w:t>Oktofina</w:t>
      </w:r>
      <w:r w:rsidR="00212AB8" w:rsidRPr="00856563">
        <w:t xml:space="preserve"> sit there</w:t>
      </w:r>
      <w:r>
        <w:t>’’</w:t>
      </w:r>
      <w:r w:rsidR="00212AB8" w:rsidRPr="00856563">
        <w:t xml:space="preserve"> </w:t>
      </w:r>
      <w:r w:rsidR="00212AB8" w:rsidRPr="00856563">
        <w:rPr>
          <w:rStyle w:val="ExampleSource"/>
        </w:rPr>
        <w:t>[081115-001a-Cv.0085]</w:t>
      </w:r>
    </w:p>
    <w:tbl>
      <w:tblPr>
        <w:tblW w:w="5116" w:type="dxa"/>
        <w:tblCellMar>
          <w:left w:w="42" w:type="dxa"/>
          <w:right w:w="42" w:type="dxa"/>
        </w:tblCellMar>
        <w:tblLook w:val="01E0" w:firstRow="1" w:lastRow="1" w:firstColumn="1" w:lastColumn="1" w:noHBand="0" w:noVBand="0"/>
      </w:tblPr>
      <w:tblGrid>
        <w:gridCol w:w="709"/>
        <w:gridCol w:w="751"/>
        <w:gridCol w:w="596"/>
        <w:gridCol w:w="651"/>
        <w:gridCol w:w="607"/>
        <w:gridCol w:w="773"/>
        <w:gridCol w:w="1029"/>
      </w:tblGrid>
      <w:tr w:rsidR="00AC23C4" w:rsidRPr="00414A9C" w14:paraId="33D86097" w14:textId="77777777" w:rsidTr="00AC23C4">
        <w:tc>
          <w:tcPr>
            <w:tcW w:w="709" w:type="dxa"/>
            <w:shd w:val="clear" w:color="auto" w:fill="auto"/>
          </w:tcPr>
          <w:p w14:paraId="6C1EB20A" w14:textId="77777777" w:rsidR="00212AB8" w:rsidRPr="00D025F5" w:rsidRDefault="00212AB8" w:rsidP="00212AB8">
            <w:pPr>
              <w:pStyle w:val="O0Nwnext"/>
            </w:pPr>
            <w:bookmarkStart w:id="2910" w:name="_Ref352658325"/>
            <w:r w:rsidRPr="00856563">
              <w:t>(</w:t>
            </w:r>
            <w:fldSimple w:instr=" SEQ ( \* ARABIC \s 1 ">
              <w:r w:rsidR="00154D81">
                <w:rPr>
                  <w:noProof/>
                </w:rPr>
                <w:t>36</w:t>
              </w:r>
            </w:fldSimple>
            <w:r w:rsidRPr="00856563">
              <w:t>)</w:t>
            </w:r>
            <w:bookmarkEnd w:id="2910"/>
          </w:p>
        </w:tc>
        <w:tc>
          <w:tcPr>
            <w:tcW w:w="751" w:type="dxa"/>
            <w:shd w:val="clear" w:color="auto" w:fill="auto"/>
          </w:tcPr>
          <w:p w14:paraId="70A125F0" w14:textId="77777777" w:rsidR="00212AB8" w:rsidRPr="007B673D" w:rsidRDefault="00212AB8" w:rsidP="00212AB8">
            <w:pPr>
              <w:pStyle w:val="Text"/>
              <w:rPr>
                <w:rStyle w:val="ChBlueBold"/>
              </w:rPr>
            </w:pPr>
            <w:r w:rsidRPr="007B673D">
              <w:rPr>
                <w:rStyle w:val="ChBlueBold"/>
              </w:rPr>
              <w:t>mama</w:t>
            </w:r>
          </w:p>
        </w:tc>
        <w:tc>
          <w:tcPr>
            <w:tcW w:w="596" w:type="dxa"/>
            <w:shd w:val="clear" w:color="auto" w:fill="auto"/>
          </w:tcPr>
          <w:p w14:paraId="71394F36" w14:textId="77777777" w:rsidR="00212AB8" w:rsidRPr="007B673D" w:rsidRDefault="00212AB8" w:rsidP="00212AB8">
            <w:pPr>
              <w:pStyle w:val="Text"/>
              <w:rPr>
                <w:rStyle w:val="ChBlueBold"/>
              </w:rPr>
            </w:pPr>
            <w:r w:rsidRPr="007B673D">
              <w:rPr>
                <w:rStyle w:val="ChBlueBold"/>
              </w:rPr>
              <w:t>deng</w:t>
            </w:r>
          </w:p>
        </w:tc>
        <w:tc>
          <w:tcPr>
            <w:tcW w:w="651" w:type="dxa"/>
            <w:shd w:val="clear" w:color="auto" w:fill="auto"/>
          </w:tcPr>
          <w:p w14:paraId="3EA0C187" w14:textId="77777777" w:rsidR="00212AB8" w:rsidRPr="007B673D" w:rsidRDefault="00212AB8" w:rsidP="00212AB8">
            <w:pPr>
              <w:pStyle w:val="Text"/>
              <w:rPr>
                <w:rStyle w:val="ChBlueBold"/>
              </w:rPr>
            </w:pPr>
            <w:r w:rsidRPr="007B673D">
              <w:rPr>
                <w:rStyle w:val="ChBlueBold"/>
              </w:rPr>
              <w:t>bapa</w:t>
            </w:r>
          </w:p>
        </w:tc>
        <w:tc>
          <w:tcPr>
            <w:tcW w:w="607" w:type="dxa"/>
            <w:shd w:val="clear" w:color="auto" w:fill="auto"/>
          </w:tcPr>
          <w:p w14:paraId="382D3C13" w14:textId="77777777" w:rsidR="00212AB8" w:rsidRPr="007B673D" w:rsidRDefault="00212AB8" w:rsidP="00212AB8">
            <w:pPr>
              <w:pStyle w:val="Text"/>
              <w:rPr>
                <w:rStyle w:val="ChBlueBold"/>
              </w:rPr>
            </w:pPr>
            <w:r w:rsidRPr="007B673D">
              <w:rPr>
                <w:rStyle w:val="ChBlueBold"/>
              </w:rPr>
              <w:t>don</w:t>
            </w:r>
            <w:r>
              <w:rPr>
                <w:rStyle w:val="ChBlueBold"/>
              </w:rPr>
              <w:t>g</w:t>
            </w:r>
          </w:p>
        </w:tc>
        <w:tc>
          <w:tcPr>
            <w:tcW w:w="773" w:type="dxa"/>
            <w:shd w:val="clear" w:color="auto" w:fill="auto"/>
          </w:tcPr>
          <w:p w14:paraId="3A666B30" w14:textId="77777777" w:rsidR="00212AB8" w:rsidRPr="00155961" w:rsidRDefault="00212AB8" w:rsidP="00212AB8">
            <w:pPr>
              <w:pStyle w:val="Text"/>
            </w:pPr>
            <w:r>
              <w:t>su</w:t>
            </w:r>
          </w:p>
        </w:tc>
        <w:tc>
          <w:tcPr>
            <w:tcW w:w="1029" w:type="dxa"/>
            <w:shd w:val="clear" w:color="auto" w:fill="auto"/>
          </w:tcPr>
          <w:p w14:paraId="062AD274" w14:textId="77777777" w:rsidR="00212AB8" w:rsidRPr="00155961" w:rsidRDefault="00212AB8" w:rsidP="00212AB8">
            <w:pPr>
              <w:pStyle w:val="Text"/>
            </w:pPr>
            <w:r w:rsidRPr="00155961">
              <w:t>meninggal</w:t>
            </w:r>
          </w:p>
        </w:tc>
      </w:tr>
      <w:tr w:rsidR="00AC23C4" w:rsidRPr="00AC23C4" w14:paraId="24B84C0E" w14:textId="77777777" w:rsidTr="00AC23C4">
        <w:tc>
          <w:tcPr>
            <w:tcW w:w="709" w:type="dxa"/>
            <w:shd w:val="clear" w:color="auto" w:fill="auto"/>
          </w:tcPr>
          <w:p w14:paraId="0EFE6064" w14:textId="77777777" w:rsidR="00212AB8" w:rsidRPr="00155961" w:rsidRDefault="00212AB8" w:rsidP="00212AB8">
            <w:pPr>
              <w:pStyle w:val="GlossEng"/>
            </w:pPr>
          </w:p>
        </w:tc>
        <w:tc>
          <w:tcPr>
            <w:tcW w:w="751" w:type="dxa"/>
            <w:shd w:val="clear" w:color="auto" w:fill="auto"/>
          </w:tcPr>
          <w:p w14:paraId="4FC4A682" w14:textId="77777777" w:rsidR="00212AB8" w:rsidRPr="00155961" w:rsidRDefault="00212AB8" w:rsidP="00212AB8">
            <w:pPr>
              <w:pStyle w:val="GlossEng"/>
            </w:pPr>
            <w:r w:rsidRPr="00155961">
              <w:t>mother</w:t>
            </w:r>
          </w:p>
        </w:tc>
        <w:tc>
          <w:tcPr>
            <w:tcW w:w="596" w:type="dxa"/>
            <w:shd w:val="clear" w:color="auto" w:fill="auto"/>
          </w:tcPr>
          <w:p w14:paraId="46349C52" w14:textId="77777777" w:rsidR="00212AB8" w:rsidRPr="00155961" w:rsidRDefault="00212AB8" w:rsidP="00212AB8">
            <w:pPr>
              <w:pStyle w:val="GlossEng"/>
            </w:pPr>
            <w:r w:rsidRPr="00155961">
              <w:t>with</w:t>
            </w:r>
          </w:p>
        </w:tc>
        <w:tc>
          <w:tcPr>
            <w:tcW w:w="651" w:type="dxa"/>
            <w:shd w:val="clear" w:color="auto" w:fill="auto"/>
          </w:tcPr>
          <w:p w14:paraId="6B5DE07C" w14:textId="77777777" w:rsidR="00212AB8" w:rsidRPr="00155961" w:rsidRDefault="00212AB8" w:rsidP="00212AB8">
            <w:pPr>
              <w:pStyle w:val="GlossEng"/>
            </w:pPr>
            <w:r w:rsidRPr="00155961">
              <w:t>father</w:t>
            </w:r>
          </w:p>
        </w:tc>
        <w:tc>
          <w:tcPr>
            <w:tcW w:w="607" w:type="dxa"/>
            <w:shd w:val="clear" w:color="auto" w:fill="auto"/>
          </w:tcPr>
          <w:p w14:paraId="0B79E811" w14:textId="77777777" w:rsidR="00212AB8" w:rsidRPr="0099608C" w:rsidRDefault="00212AB8" w:rsidP="00212AB8">
            <w:pPr>
              <w:pStyle w:val="GlossEng"/>
              <w:rPr>
                <w:rStyle w:val="ChSmallCaps"/>
              </w:rPr>
            </w:pPr>
            <w:r w:rsidRPr="0099608C">
              <w:rPr>
                <w:rStyle w:val="ChSmallCaps"/>
              </w:rPr>
              <w:t>3pl</w:t>
            </w:r>
          </w:p>
        </w:tc>
        <w:tc>
          <w:tcPr>
            <w:tcW w:w="773" w:type="dxa"/>
            <w:shd w:val="clear" w:color="auto" w:fill="auto"/>
          </w:tcPr>
          <w:p w14:paraId="5EC880C2" w14:textId="77777777" w:rsidR="00212AB8" w:rsidRPr="00155961" w:rsidRDefault="00212AB8" w:rsidP="00212AB8">
            <w:pPr>
              <w:pStyle w:val="GlossEng"/>
            </w:pPr>
            <w:r w:rsidRPr="00155961">
              <w:t>already</w:t>
            </w:r>
          </w:p>
        </w:tc>
        <w:tc>
          <w:tcPr>
            <w:tcW w:w="1029" w:type="dxa"/>
            <w:shd w:val="clear" w:color="auto" w:fill="auto"/>
          </w:tcPr>
          <w:p w14:paraId="4D006F3D" w14:textId="77777777" w:rsidR="00212AB8" w:rsidRPr="00155961" w:rsidRDefault="00212AB8" w:rsidP="00212AB8">
            <w:pPr>
              <w:pStyle w:val="GlossEng"/>
            </w:pPr>
            <w:r>
              <w:t>die</w:t>
            </w:r>
          </w:p>
        </w:tc>
      </w:tr>
    </w:tbl>
    <w:p w14:paraId="4D4A8735" w14:textId="23CC3BDA" w:rsidR="00212AB8" w:rsidRDefault="00B7093A" w:rsidP="00212AB8">
      <w:pPr>
        <w:pStyle w:val="FreeTranslEng"/>
      </w:pPr>
      <w:r>
        <w:t>‘</w:t>
      </w:r>
      <w:r w:rsidR="00212AB8" w:rsidRPr="007B673D">
        <w:rPr>
          <w:rStyle w:val="ChBlueBold"/>
        </w:rPr>
        <w:t>they mother and father</w:t>
      </w:r>
      <w:r w:rsidR="00212AB8">
        <w:t xml:space="preserve"> have already died</w:t>
      </w:r>
      <w:r>
        <w:t>’</w:t>
      </w:r>
      <w:r w:rsidR="00212AB8">
        <w:t xml:space="preserve"> </w:t>
      </w:r>
      <w:r w:rsidR="00212AB8" w:rsidRPr="007B673D">
        <w:rPr>
          <w:rStyle w:val="ExampleSource"/>
        </w:rPr>
        <w:t>[080919-006-CvNP.0012]</w:t>
      </w:r>
    </w:p>
    <w:p w14:paraId="3F31D917" w14:textId="687754A1" w:rsidR="00212AB8" w:rsidRDefault="00212AB8" w:rsidP="00840471">
      <w:pPr>
        <w:pStyle w:val="Body0005after"/>
      </w:pPr>
      <w:r w:rsidRPr="00856563">
        <w:t xml:space="preserve">When the number of </w:t>
      </w:r>
      <w:r>
        <w:t xml:space="preserve">conjuncts </w:t>
      </w:r>
      <w:r w:rsidRPr="00856563">
        <w:t xml:space="preserve">is limited to two, Papuan Malay speakers </w:t>
      </w:r>
      <w:r>
        <w:t xml:space="preserve">often </w:t>
      </w:r>
      <w:r w:rsidRPr="00856563">
        <w:t xml:space="preserve">employ </w:t>
      </w:r>
      <w:r>
        <w:t xml:space="preserve">a dual construction in which </w:t>
      </w:r>
      <w:r w:rsidRPr="00856563">
        <w:t xml:space="preserve">the adnominal </w:t>
      </w:r>
      <w:r>
        <w:rPr>
          <w:lang w:eastAsia="en-US"/>
        </w:rPr>
        <w:t>pronoun</w:t>
      </w:r>
      <w:r w:rsidRPr="00856563">
        <w:t xml:space="preserve"> </w:t>
      </w:r>
      <w:r>
        <w:t xml:space="preserve">is </w:t>
      </w:r>
      <w:r w:rsidRPr="00856563">
        <w:t xml:space="preserve">modified </w:t>
      </w:r>
      <w:r>
        <w:t>with</w:t>
      </w:r>
      <w:r w:rsidRPr="00856563">
        <w:t xml:space="preserve"> the numeral </w:t>
      </w:r>
      <w:r w:rsidRPr="00856563">
        <w:rPr>
          <w:rStyle w:val="ChItalBold"/>
        </w:rPr>
        <w:t>dua</w:t>
      </w:r>
      <w:r w:rsidRPr="00856563">
        <w:t xml:space="preserve"> </w:t>
      </w:r>
      <w:r w:rsidR="00B7093A">
        <w:t>‘</w:t>
      </w:r>
      <w:r w:rsidRPr="00856563">
        <w:t>two</w:t>
      </w:r>
      <w:r w:rsidR="00B7093A">
        <w:t>’</w:t>
      </w:r>
      <w:r w:rsidRPr="00856563">
        <w:t xml:space="preserve"> as in </w:t>
      </w:r>
      <w:r>
        <w:fldChar w:fldCharType="begin"/>
      </w:r>
      <w:r>
        <w:instrText xml:space="preserve"> REF _Ref352658326 \h </w:instrText>
      </w:r>
      <w:r>
        <w:fldChar w:fldCharType="separate"/>
      </w:r>
      <w:r w:rsidR="00154D81" w:rsidRPr="00856563">
        <w:t>(</w:t>
      </w:r>
      <w:r w:rsidR="00154D81">
        <w:rPr>
          <w:noProof/>
        </w:rPr>
        <w:t>37</w:t>
      </w:r>
      <w:r w:rsidR="00154D81" w:rsidRPr="00856563">
        <w:t>)</w:t>
      </w:r>
      <w:r>
        <w:fldChar w:fldCharType="end"/>
      </w:r>
      <w:r>
        <w:t xml:space="preserve"> and </w:t>
      </w:r>
      <w:r>
        <w:fldChar w:fldCharType="begin"/>
      </w:r>
      <w:r>
        <w:instrText xml:space="preserve"> REF _Ref352658327 \h </w:instrText>
      </w:r>
      <w:r>
        <w:fldChar w:fldCharType="separate"/>
      </w:r>
      <w:r w:rsidR="00154D81" w:rsidRPr="00856563">
        <w:t>(</w:t>
      </w:r>
      <w:r w:rsidR="00154D81">
        <w:rPr>
          <w:noProof/>
        </w:rPr>
        <w:t>38</w:t>
      </w:r>
      <w:r w:rsidR="00154D81" w:rsidRPr="00856563">
        <w:t>)</w:t>
      </w:r>
      <w:r>
        <w:fldChar w:fldCharType="end"/>
      </w:r>
      <w:r w:rsidRPr="00856563">
        <w:t>.</w:t>
      </w:r>
      <w:r>
        <w:t xml:space="preserve"> In such a </w:t>
      </w:r>
      <w:r w:rsidR="00B7093A">
        <w:t>“</w:t>
      </w:r>
      <w:r>
        <w:t>dual conjunction</w:t>
      </w:r>
      <w:r w:rsidR="00B7093A">
        <w:t>”</w:t>
      </w:r>
      <w:r>
        <w:t xml:space="preserve"> construction</w:t>
      </w:r>
      <w:r w:rsidR="00840471">
        <w:t>, a term also adopted from</w:t>
      </w:r>
      <w:r>
        <w:t xml:space="preserve"> </w:t>
      </w:r>
      <w:r w:rsidR="00840471">
        <w:rPr>
          <w:rStyle w:val="Citation"/>
        </w:rPr>
        <w:fldChar w:fldCharType="begin"/>
      </w:r>
      <w:r w:rsidR="00840471">
        <w:rPr>
          <w:rStyle w:val="Citation"/>
        </w:rPr>
        <w:instrText>ADDIN CITAVI.PLACEHOLDER 7910e98b-6508-451f-b45e-740535396185 PFBsYWNlaG9sZGVyPg0KICA8QWRkSW5WZXJzaW9uPjUuMi4wLjg8L0FkZEluVmVyc2lvbj4NCiAgPElkPjc5MTBlOThiLTY1MDgtNDUxZi1iNDVlLTc0MDUzNTM5NjE4NTwvSWQ+DQogIDxFbnRyaWVzPg0KICAgIDxFbnRyeT4NCiAgICAgIDxJZD5kZGQzMTk3Yi0xYjY5LTRkMzYtOWFjMi0zMTIyNDE4MDI3MmE8L0lkPg0KICAgICAgPE5vUGFyPnRydWU8L05vUGFyPg0KICAgICAgPFBlcnNvbk9ubHk+dHJ1ZTwvUGVyc29uT25seT4NCiAgICAgIDxSZWZlcmVuY2VJZD45MDY1OWViNi1iNThlLTQxYWItOWRlMy04Y2ZmY2UxOTUzZj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840471">
        <w:rPr>
          <w:rStyle w:val="Citation"/>
        </w:rPr>
        <w:fldChar w:fldCharType="separate"/>
      </w:r>
      <w:bookmarkStart w:id="2911" w:name="_CTVP0017910e98b6508451fb45e740535396185"/>
      <w:r w:rsidR="0092006B">
        <w:rPr>
          <w:rStyle w:val="Citation"/>
        </w:rPr>
        <w:t>Haspelmath</w:t>
      </w:r>
      <w:bookmarkEnd w:id="2911"/>
      <w:r w:rsidR="00840471">
        <w:rPr>
          <w:rStyle w:val="Citation"/>
        </w:rPr>
        <w:fldChar w:fldCharType="end"/>
      </w:r>
      <w:r w:rsidR="00840471" w:rsidRPr="00513C8C">
        <w:rPr>
          <w:rStyle w:val="Citation"/>
        </w:rPr>
        <w:t xml:space="preserve"> </w:t>
      </w:r>
      <w:r w:rsidR="00840471">
        <w:rPr>
          <w:rStyle w:val="Citation"/>
        </w:rPr>
        <w:fldChar w:fldCharType="begin"/>
      </w:r>
      <w:r w:rsidR="00840471">
        <w:rPr>
          <w:rStyle w:val="Citation"/>
        </w:rPr>
        <w:instrText>ADDIN CITAVI.PLACEHOLDER 3a4da384-75cd-4842-af1e-dcb609821420 PFBsYWNlaG9sZGVyPg0KICA8QWRkSW5WZXJzaW9uPjUuMi4wLjg8L0FkZEluVmVyc2lvbj4NCiAgPElkPjNhNGRhMzg0LTc1Y2QtNDg0Mi1hZjFlLWRjYjYwOTgyMTQyMDwvSWQ+DQogIDxFbnRyaWVzPg0KICAgIDxFbnRyeT4NCiAgICAgIDxJZD43NWIyMGVjZS1kZTJmLTRkN2YtYjVlMi01OWIwNDQ5YTI1ZDE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6IDM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6IDM2KTwvVGV4dD4NCiAgICA8L1RleHRVbml0Pg0KICA8L1RleHRVbml0cz4NCjwvUGxhY2Vob2xkZXI+</w:instrText>
      </w:r>
      <w:r w:rsidR="00840471">
        <w:rPr>
          <w:rStyle w:val="Citation"/>
        </w:rPr>
        <w:fldChar w:fldCharType="separate"/>
      </w:r>
      <w:bookmarkStart w:id="2912" w:name="_CTVP0013a4da38475cd4842af1edcb609821420"/>
      <w:r w:rsidR="0092006B">
        <w:rPr>
          <w:rStyle w:val="Citation"/>
        </w:rPr>
        <w:t>(2007a: 36)</w:t>
      </w:r>
      <w:bookmarkEnd w:id="2912"/>
      <w:r w:rsidR="00840471">
        <w:rPr>
          <w:rStyle w:val="Citation"/>
        </w:rPr>
        <w:fldChar w:fldCharType="end"/>
      </w:r>
      <w:r>
        <w:t xml:space="preserve">, the conjuncts are most often conjoined with an overt coordinator, as in </w:t>
      </w:r>
      <w:r>
        <w:fldChar w:fldCharType="begin"/>
      </w:r>
      <w:r>
        <w:instrText xml:space="preserve"> REF _Ref352658326 \h </w:instrText>
      </w:r>
      <w:r>
        <w:fldChar w:fldCharType="separate"/>
      </w:r>
      <w:r w:rsidR="00154D81" w:rsidRPr="00856563">
        <w:t>(</w:t>
      </w:r>
      <w:r w:rsidR="00154D81">
        <w:rPr>
          <w:noProof/>
        </w:rPr>
        <w:t>37</w:t>
      </w:r>
      <w:r w:rsidR="00154D81" w:rsidRPr="00856563">
        <w:t>)</w:t>
      </w:r>
      <w:r>
        <w:fldChar w:fldCharType="end"/>
      </w:r>
      <w:r>
        <w:t xml:space="preserve">, although coordination without </w:t>
      </w:r>
      <w:r w:rsidRPr="00856563">
        <w:t>an overt coordinator</w:t>
      </w:r>
      <w:r>
        <w:t xml:space="preserve"> is also possible, as in </w:t>
      </w:r>
      <w:r>
        <w:fldChar w:fldCharType="begin"/>
      </w:r>
      <w:r>
        <w:instrText xml:space="preserve"> REF _Ref352658327 \h </w:instrText>
      </w:r>
      <w:r>
        <w:fldChar w:fldCharType="separate"/>
      </w:r>
      <w:r w:rsidR="00154D81" w:rsidRPr="00856563">
        <w:t>(</w:t>
      </w:r>
      <w:r w:rsidR="00154D81">
        <w:rPr>
          <w:noProof/>
        </w:rPr>
        <w:t>38</w:t>
      </w:r>
      <w:r w:rsidR="00154D81" w:rsidRPr="00856563">
        <w:t>)</w:t>
      </w:r>
      <w:r>
        <w:fldChar w:fldCharType="end"/>
      </w:r>
      <w:r>
        <w:t>.</w:t>
      </w:r>
    </w:p>
    <w:p w14:paraId="76622337" w14:textId="425623D0" w:rsidR="00212AB8" w:rsidRDefault="00212AB8" w:rsidP="00214A3F">
      <w:pPr>
        <w:pStyle w:val="ExampleTitle"/>
      </w:pPr>
      <w:r>
        <w:t>Resumptive plural pronouns in dual conjunction constructions</w:t>
      </w:r>
    </w:p>
    <w:tbl>
      <w:tblPr>
        <w:tblW w:w="6704" w:type="dxa"/>
        <w:tblCellMar>
          <w:left w:w="40" w:type="dxa"/>
          <w:right w:w="40" w:type="dxa"/>
        </w:tblCellMar>
        <w:tblLook w:val="01E0" w:firstRow="1" w:lastRow="1" w:firstColumn="1" w:lastColumn="1" w:noHBand="0" w:noVBand="0"/>
      </w:tblPr>
      <w:tblGrid>
        <w:gridCol w:w="709"/>
        <w:gridCol w:w="485"/>
        <w:gridCol w:w="592"/>
        <w:gridCol w:w="847"/>
        <w:gridCol w:w="725"/>
        <w:gridCol w:w="503"/>
        <w:gridCol w:w="380"/>
        <w:gridCol w:w="725"/>
        <w:gridCol w:w="1036"/>
        <w:gridCol w:w="702"/>
      </w:tblGrid>
      <w:tr w:rsidR="00AC23C4" w:rsidRPr="009F5210" w14:paraId="38AC2CFD" w14:textId="77777777" w:rsidTr="00AC23C4">
        <w:tc>
          <w:tcPr>
            <w:tcW w:w="709" w:type="dxa"/>
            <w:shd w:val="clear" w:color="auto" w:fill="auto"/>
          </w:tcPr>
          <w:p w14:paraId="2DEDE958" w14:textId="77777777" w:rsidR="00212AB8" w:rsidRPr="00D025F5" w:rsidRDefault="00212AB8" w:rsidP="00212AB8">
            <w:pPr>
              <w:pStyle w:val="O0Nwnext"/>
            </w:pPr>
            <w:bookmarkStart w:id="2913" w:name="_Ref352658326"/>
            <w:r w:rsidRPr="00856563">
              <w:t>(</w:t>
            </w:r>
            <w:fldSimple w:instr=" SEQ ( \* ARABIC \s 1 ">
              <w:r w:rsidR="00154D81">
                <w:rPr>
                  <w:noProof/>
                </w:rPr>
                <w:t>37</w:t>
              </w:r>
            </w:fldSimple>
            <w:r w:rsidRPr="00856563">
              <w:t>)</w:t>
            </w:r>
            <w:bookmarkEnd w:id="2913"/>
          </w:p>
        </w:tc>
        <w:tc>
          <w:tcPr>
            <w:tcW w:w="485" w:type="dxa"/>
            <w:shd w:val="clear" w:color="auto" w:fill="auto"/>
          </w:tcPr>
          <w:p w14:paraId="1B1DB242" w14:textId="77777777" w:rsidR="00212AB8" w:rsidRPr="00856563" w:rsidRDefault="00212AB8" w:rsidP="00212AB8">
            <w:pPr>
              <w:pStyle w:val="Text"/>
              <w:rPr>
                <w:rStyle w:val="ChBlueBold"/>
              </w:rPr>
            </w:pPr>
            <w:r w:rsidRPr="00856563">
              <w:rPr>
                <w:rStyle w:val="ChBlueBold"/>
              </w:rPr>
              <w:t>sa</w:t>
            </w:r>
          </w:p>
        </w:tc>
        <w:tc>
          <w:tcPr>
            <w:tcW w:w="592" w:type="dxa"/>
            <w:shd w:val="clear" w:color="auto" w:fill="auto"/>
          </w:tcPr>
          <w:p w14:paraId="5D4C46EC" w14:textId="77777777" w:rsidR="00212AB8" w:rsidRPr="00856563" w:rsidRDefault="00212AB8" w:rsidP="00212AB8">
            <w:pPr>
              <w:pStyle w:val="Text"/>
              <w:rPr>
                <w:rStyle w:val="ChBlueBold"/>
              </w:rPr>
            </w:pPr>
            <w:r w:rsidRPr="00856563">
              <w:rPr>
                <w:rStyle w:val="ChBlueBold"/>
              </w:rPr>
              <w:t>deng</w:t>
            </w:r>
          </w:p>
        </w:tc>
        <w:tc>
          <w:tcPr>
            <w:tcW w:w="847" w:type="dxa"/>
            <w:shd w:val="clear" w:color="auto" w:fill="auto"/>
          </w:tcPr>
          <w:p w14:paraId="5249A75F" w14:textId="77777777" w:rsidR="00212AB8" w:rsidRPr="00856563" w:rsidRDefault="004C0415" w:rsidP="00212AB8">
            <w:pPr>
              <w:pStyle w:val="Text"/>
              <w:rPr>
                <w:rStyle w:val="ChBlueBold"/>
              </w:rPr>
            </w:pPr>
            <w:r>
              <w:rPr>
                <w:rStyle w:val="ChBlueBold"/>
              </w:rPr>
              <w:t>Eferdina</w:t>
            </w:r>
          </w:p>
        </w:tc>
        <w:tc>
          <w:tcPr>
            <w:tcW w:w="725" w:type="dxa"/>
            <w:shd w:val="clear" w:color="auto" w:fill="auto"/>
          </w:tcPr>
          <w:p w14:paraId="6EA6C6F8" w14:textId="77777777" w:rsidR="00212AB8" w:rsidRPr="00856563" w:rsidRDefault="00212AB8" w:rsidP="00212AB8">
            <w:pPr>
              <w:pStyle w:val="Text"/>
              <w:rPr>
                <w:rStyle w:val="ChBlueBold"/>
              </w:rPr>
            </w:pPr>
            <w:r w:rsidRPr="00856563">
              <w:rPr>
                <w:rStyle w:val="ChBlueBold"/>
              </w:rPr>
              <w:t>kitong</w:t>
            </w:r>
          </w:p>
        </w:tc>
        <w:tc>
          <w:tcPr>
            <w:tcW w:w="503" w:type="dxa"/>
            <w:shd w:val="clear" w:color="auto" w:fill="auto"/>
          </w:tcPr>
          <w:p w14:paraId="0F2C01AC" w14:textId="77777777" w:rsidR="00212AB8" w:rsidRPr="00856563" w:rsidRDefault="00212AB8" w:rsidP="00212AB8">
            <w:pPr>
              <w:pStyle w:val="Text"/>
              <w:rPr>
                <w:rStyle w:val="ChBlueBold"/>
              </w:rPr>
            </w:pPr>
            <w:r w:rsidRPr="00856563">
              <w:rPr>
                <w:rStyle w:val="ChBlueBold"/>
              </w:rPr>
              <w:t>dua</w:t>
            </w:r>
          </w:p>
        </w:tc>
        <w:tc>
          <w:tcPr>
            <w:tcW w:w="380" w:type="dxa"/>
            <w:shd w:val="clear" w:color="auto" w:fill="auto"/>
          </w:tcPr>
          <w:p w14:paraId="2648D46A" w14:textId="77777777" w:rsidR="00212AB8" w:rsidRPr="00856563" w:rsidRDefault="00212AB8" w:rsidP="00212AB8">
            <w:pPr>
              <w:pStyle w:val="Text"/>
            </w:pPr>
            <w:r w:rsidRPr="00856563">
              <w:t>pi</w:t>
            </w:r>
          </w:p>
        </w:tc>
        <w:tc>
          <w:tcPr>
            <w:tcW w:w="725" w:type="dxa"/>
            <w:shd w:val="clear" w:color="auto" w:fill="auto"/>
          </w:tcPr>
          <w:p w14:paraId="5309B16F" w14:textId="77777777" w:rsidR="00212AB8" w:rsidRPr="00856563" w:rsidRDefault="00212AB8" w:rsidP="00212AB8">
            <w:pPr>
              <w:pStyle w:val="Text"/>
            </w:pPr>
            <w:r w:rsidRPr="00856563">
              <w:t>berdoa</w:t>
            </w:r>
          </w:p>
        </w:tc>
        <w:tc>
          <w:tcPr>
            <w:tcW w:w="1036" w:type="dxa"/>
            <w:shd w:val="clear" w:color="auto" w:fill="auto"/>
          </w:tcPr>
          <w:p w14:paraId="35E8E1BE" w14:textId="77777777" w:rsidR="00212AB8" w:rsidRPr="00856563" w:rsidRDefault="00212AB8" w:rsidP="00212AB8">
            <w:pPr>
              <w:pStyle w:val="Text"/>
            </w:pPr>
            <w:r w:rsidRPr="00856563">
              <w:t>tugu</w:t>
            </w:r>
          </w:p>
        </w:tc>
        <w:tc>
          <w:tcPr>
            <w:tcW w:w="702" w:type="dxa"/>
            <w:shd w:val="clear" w:color="auto" w:fill="auto"/>
          </w:tcPr>
          <w:p w14:paraId="4228F783" w14:textId="77777777" w:rsidR="00212AB8" w:rsidRPr="00856563" w:rsidRDefault="00212AB8" w:rsidP="00212AB8">
            <w:pPr>
              <w:pStyle w:val="Text"/>
            </w:pPr>
            <w:r w:rsidRPr="00856563">
              <w:t>itu</w:t>
            </w:r>
          </w:p>
        </w:tc>
      </w:tr>
      <w:tr w:rsidR="00AC23C4" w:rsidRPr="00AC23C4" w14:paraId="428FCF1F" w14:textId="77777777" w:rsidTr="00AC23C4">
        <w:tc>
          <w:tcPr>
            <w:tcW w:w="709" w:type="dxa"/>
            <w:shd w:val="clear" w:color="auto" w:fill="auto"/>
          </w:tcPr>
          <w:p w14:paraId="4046BBEE" w14:textId="77777777" w:rsidR="00212AB8" w:rsidRPr="00D025F5" w:rsidRDefault="00212AB8" w:rsidP="00212AB8">
            <w:pPr>
              <w:pStyle w:val="GlossEng"/>
            </w:pPr>
          </w:p>
        </w:tc>
        <w:tc>
          <w:tcPr>
            <w:tcW w:w="485" w:type="dxa"/>
            <w:shd w:val="clear" w:color="auto" w:fill="auto"/>
          </w:tcPr>
          <w:p w14:paraId="74A46104" w14:textId="77777777" w:rsidR="00212AB8" w:rsidRPr="0099608C" w:rsidRDefault="00212AB8" w:rsidP="00212AB8">
            <w:pPr>
              <w:pStyle w:val="GlossEng"/>
              <w:rPr>
                <w:rStyle w:val="ChSmallCaps"/>
              </w:rPr>
            </w:pPr>
            <w:r w:rsidRPr="0099608C">
              <w:rPr>
                <w:rStyle w:val="ChSmallCaps"/>
              </w:rPr>
              <w:t>1sg</w:t>
            </w:r>
          </w:p>
        </w:tc>
        <w:tc>
          <w:tcPr>
            <w:tcW w:w="592" w:type="dxa"/>
            <w:shd w:val="clear" w:color="auto" w:fill="auto"/>
          </w:tcPr>
          <w:p w14:paraId="612AC233" w14:textId="77777777" w:rsidR="00212AB8" w:rsidRPr="00856563" w:rsidRDefault="00212AB8" w:rsidP="00212AB8">
            <w:pPr>
              <w:pStyle w:val="GlossEng"/>
            </w:pPr>
            <w:r w:rsidRPr="00856563">
              <w:t>with</w:t>
            </w:r>
          </w:p>
        </w:tc>
        <w:tc>
          <w:tcPr>
            <w:tcW w:w="847" w:type="dxa"/>
            <w:shd w:val="clear" w:color="auto" w:fill="auto"/>
          </w:tcPr>
          <w:p w14:paraId="40690029" w14:textId="77777777" w:rsidR="00212AB8" w:rsidRPr="00856563" w:rsidRDefault="004C0415" w:rsidP="00212AB8">
            <w:pPr>
              <w:pStyle w:val="GlossEng"/>
            </w:pPr>
            <w:r>
              <w:t>Eferdina</w:t>
            </w:r>
          </w:p>
        </w:tc>
        <w:tc>
          <w:tcPr>
            <w:tcW w:w="725" w:type="dxa"/>
            <w:shd w:val="clear" w:color="auto" w:fill="auto"/>
          </w:tcPr>
          <w:p w14:paraId="1737F260" w14:textId="77777777" w:rsidR="00212AB8" w:rsidRPr="0099608C" w:rsidRDefault="00212AB8" w:rsidP="00212AB8">
            <w:pPr>
              <w:pStyle w:val="GlossEng"/>
              <w:rPr>
                <w:rStyle w:val="ChSmallCaps"/>
              </w:rPr>
            </w:pPr>
            <w:r w:rsidRPr="0099608C">
              <w:rPr>
                <w:rStyle w:val="ChSmallCaps"/>
              </w:rPr>
              <w:t>1pl</w:t>
            </w:r>
          </w:p>
        </w:tc>
        <w:tc>
          <w:tcPr>
            <w:tcW w:w="503" w:type="dxa"/>
            <w:shd w:val="clear" w:color="auto" w:fill="auto"/>
          </w:tcPr>
          <w:p w14:paraId="5859F94E" w14:textId="77777777" w:rsidR="00212AB8" w:rsidRPr="00856563" w:rsidRDefault="00212AB8" w:rsidP="00212AB8">
            <w:pPr>
              <w:pStyle w:val="GlossEng"/>
            </w:pPr>
            <w:r w:rsidRPr="00856563">
              <w:t>two</w:t>
            </w:r>
          </w:p>
        </w:tc>
        <w:tc>
          <w:tcPr>
            <w:tcW w:w="380" w:type="dxa"/>
            <w:shd w:val="clear" w:color="auto" w:fill="auto"/>
          </w:tcPr>
          <w:p w14:paraId="0EBE1A87" w14:textId="77777777" w:rsidR="00212AB8" w:rsidRPr="00856563" w:rsidRDefault="00212AB8" w:rsidP="00212AB8">
            <w:pPr>
              <w:pStyle w:val="GlossEng"/>
            </w:pPr>
            <w:r w:rsidRPr="00856563">
              <w:t>go</w:t>
            </w:r>
          </w:p>
        </w:tc>
        <w:tc>
          <w:tcPr>
            <w:tcW w:w="725" w:type="dxa"/>
            <w:shd w:val="clear" w:color="auto" w:fill="auto"/>
          </w:tcPr>
          <w:p w14:paraId="2E0C63D1" w14:textId="77777777" w:rsidR="00212AB8" w:rsidRPr="009F5210" w:rsidRDefault="00212AB8" w:rsidP="00212AB8">
            <w:pPr>
              <w:pStyle w:val="GlossEng"/>
            </w:pPr>
            <w:r w:rsidRPr="009F5210">
              <w:t>pray</w:t>
            </w:r>
          </w:p>
        </w:tc>
        <w:tc>
          <w:tcPr>
            <w:tcW w:w="1036" w:type="dxa"/>
            <w:shd w:val="clear" w:color="auto" w:fill="auto"/>
          </w:tcPr>
          <w:p w14:paraId="2C5E1A4D" w14:textId="77777777" w:rsidR="00212AB8" w:rsidRPr="00856563" w:rsidRDefault="00212AB8" w:rsidP="00212AB8">
            <w:pPr>
              <w:pStyle w:val="GlossEng"/>
            </w:pPr>
            <w:r w:rsidRPr="00856563">
              <w:t>monument</w:t>
            </w:r>
          </w:p>
        </w:tc>
        <w:tc>
          <w:tcPr>
            <w:tcW w:w="702" w:type="dxa"/>
            <w:shd w:val="clear" w:color="auto" w:fill="auto"/>
          </w:tcPr>
          <w:p w14:paraId="3123B97D" w14:textId="77777777" w:rsidR="00212AB8" w:rsidRPr="0099608C" w:rsidRDefault="00212AB8" w:rsidP="00212AB8">
            <w:pPr>
              <w:pStyle w:val="GlossEng"/>
              <w:rPr>
                <w:rStyle w:val="ChSmallCaps"/>
              </w:rPr>
            </w:pPr>
            <w:r w:rsidRPr="0099608C">
              <w:rPr>
                <w:rStyle w:val="ChSmallCaps"/>
              </w:rPr>
              <w:t>d.dist</w:t>
            </w:r>
          </w:p>
        </w:tc>
      </w:tr>
    </w:tbl>
    <w:p w14:paraId="2209A285" w14:textId="11D38CBD" w:rsidR="00212AB8" w:rsidRPr="00856563" w:rsidRDefault="00B7093A" w:rsidP="00212AB8">
      <w:pPr>
        <w:pStyle w:val="FreeTranslEng"/>
      </w:pPr>
      <w:r>
        <w:t>‘</w:t>
      </w:r>
      <w:r w:rsidR="00212AB8">
        <w:rPr>
          <w:rStyle w:val="ChBlueBold"/>
        </w:rPr>
        <w:t>the two of us</w:t>
      </w:r>
      <w:r w:rsidR="00080E2B">
        <w:rPr>
          <w:rStyle w:val="ChBlueBold"/>
        </w:rPr>
        <w:t>,</w:t>
      </w:r>
      <w:r w:rsidR="00212AB8" w:rsidRPr="00856563">
        <w:rPr>
          <w:rStyle w:val="ChBlueBold"/>
        </w:rPr>
        <w:t xml:space="preserve"> I </w:t>
      </w:r>
      <w:r w:rsidR="00212AB8" w:rsidRPr="004C0415">
        <w:rPr>
          <w:rStyle w:val="ChBlueBold"/>
        </w:rPr>
        <w:t xml:space="preserve">and </w:t>
      </w:r>
      <w:r w:rsidR="004C0415" w:rsidRPr="004C0415">
        <w:rPr>
          <w:rStyle w:val="ChBlueBold"/>
        </w:rPr>
        <w:t>Eferdina</w:t>
      </w:r>
      <w:r w:rsidR="00212AB8" w:rsidRPr="00856563">
        <w:t xml:space="preserve"> go </w:t>
      </w:r>
      <w:r w:rsidR="00212AB8">
        <w:t xml:space="preserve">(and) </w:t>
      </w:r>
      <w:r w:rsidR="00212AB8" w:rsidRPr="00856563">
        <w:t>pray over that statue</w:t>
      </w:r>
      <w:r>
        <w:t>’</w:t>
      </w:r>
      <w:r w:rsidR="00212AB8" w:rsidRPr="00856563">
        <w:t xml:space="preserve"> </w:t>
      </w:r>
      <w:r w:rsidR="00212AB8" w:rsidRPr="00856563">
        <w:rPr>
          <w:rStyle w:val="ExampleSource"/>
        </w:rPr>
        <w:t>[080917-008-NP.0003]</w:t>
      </w:r>
    </w:p>
    <w:tbl>
      <w:tblPr>
        <w:tblW w:w="6042" w:type="dxa"/>
        <w:tblCellMar>
          <w:left w:w="40" w:type="dxa"/>
          <w:right w:w="40" w:type="dxa"/>
        </w:tblCellMar>
        <w:tblLook w:val="01E0" w:firstRow="1" w:lastRow="1" w:firstColumn="1" w:lastColumn="1" w:noHBand="0" w:noVBand="0"/>
      </w:tblPr>
      <w:tblGrid>
        <w:gridCol w:w="709"/>
        <w:gridCol w:w="691"/>
        <w:gridCol w:w="485"/>
        <w:gridCol w:w="730"/>
        <w:gridCol w:w="647"/>
        <w:gridCol w:w="747"/>
        <w:gridCol w:w="558"/>
        <w:gridCol w:w="503"/>
        <w:gridCol w:w="436"/>
        <w:gridCol w:w="536"/>
      </w:tblGrid>
      <w:tr w:rsidR="00AC23C4" w:rsidRPr="00414A9C" w14:paraId="5FE83C89" w14:textId="77777777" w:rsidTr="00B63238">
        <w:tc>
          <w:tcPr>
            <w:tcW w:w="709" w:type="dxa"/>
            <w:shd w:val="clear" w:color="auto" w:fill="auto"/>
          </w:tcPr>
          <w:p w14:paraId="66AC7C04" w14:textId="77777777" w:rsidR="00212AB8" w:rsidRPr="00D025F5" w:rsidRDefault="00212AB8" w:rsidP="00212AB8">
            <w:pPr>
              <w:pStyle w:val="O0Nwnext"/>
            </w:pPr>
            <w:bookmarkStart w:id="2914" w:name="_Ref352658327"/>
            <w:r w:rsidRPr="00856563">
              <w:t>(</w:t>
            </w:r>
            <w:fldSimple w:instr=" SEQ ( \* ARABIC \s 1 ">
              <w:r w:rsidR="00154D81">
                <w:rPr>
                  <w:noProof/>
                </w:rPr>
                <w:t>38</w:t>
              </w:r>
            </w:fldSimple>
            <w:r w:rsidRPr="00856563">
              <w:t>)</w:t>
            </w:r>
            <w:bookmarkEnd w:id="2914"/>
          </w:p>
        </w:tc>
        <w:tc>
          <w:tcPr>
            <w:tcW w:w="691" w:type="dxa"/>
            <w:shd w:val="clear" w:color="auto" w:fill="auto"/>
          </w:tcPr>
          <w:p w14:paraId="021E8C09" w14:textId="77777777" w:rsidR="00212AB8" w:rsidRPr="00856563" w:rsidRDefault="008B03CF" w:rsidP="00212AB8">
            <w:pPr>
              <w:pStyle w:val="Text"/>
            </w:pPr>
            <w:r>
              <w:t>Rahab</w:t>
            </w:r>
          </w:p>
        </w:tc>
        <w:tc>
          <w:tcPr>
            <w:tcW w:w="485" w:type="dxa"/>
            <w:shd w:val="clear" w:color="auto" w:fill="auto"/>
          </w:tcPr>
          <w:p w14:paraId="68EEDBEE" w14:textId="77777777" w:rsidR="00212AB8" w:rsidRPr="00856563" w:rsidRDefault="00212AB8" w:rsidP="00212AB8">
            <w:pPr>
              <w:pStyle w:val="Text"/>
            </w:pPr>
            <w:r>
              <w:t>de</w:t>
            </w:r>
          </w:p>
        </w:tc>
        <w:tc>
          <w:tcPr>
            <w:tcW w:w="730" w:type="dxa"/>
            <w:shd w:val="clear" w:color="auto" w:fill="auto"/>
          </w:tcPr>
          <w:p w14:paraId="2E782F2D" w14:textId="77777777" w:rsidR="00212AB8" w:rsidRPr="00856563" w:rsidRDefault="00212AB8" w:rsidP="00212AB8">
            <w:pPr>
              <w:pStyle w:val="Text"/>
            </w:pPr>
            <w:r>
              <w:t>bilang,</w:t>
            </w:r>
          </w:p>
        </w:tc>
        <w:tc>
          <w:tcPr>
            <w:tcW w:w="647" w:type="dxa"/>
            <w:shd w:val="clear" w:color="auto" w:fill="auto"/>
          </w:tcPr>
          <w:p w14:paraId="53B6A98A" w14:textId="77777777" w:rsidR="00212AB8" w:rsidRPr="00856563" w:rsidRDefault="00212AB8" w:rsidP="00212AB8">
            <w:pPr>
              <w:pStyle w:val="Text"/>
              <w:rPr>
                <w:rStyle w:val="ChBlueBold"/>
              </w:rPr>
            </w:pPr>
            <w:r w:rsidRPr="00856563">
              <w:rPr>
                <w:rStyle w:val="ChBlueBold"/>
              </w:rPr>
              <w:t>bapa</w:t>
            </w:r>
          </w:p>
        </w:tc>
        <w:tc>
          <w:tcPr>
            <w:tcW w:w="747" w:type="dxa"/>
            <w:shd w:val="clear" w:color="auto" w:fill="auto"/>
          </w:tcPr>
          <w:p w14:paraId="2192E4F5" w14:textId="77777777" w:rsidR="00212AB8" w:rsidRPr="00856563" w:rsidRDefault="00212AB8" w:rsidP="00212AB8">
            <w:pPr>
              <w:pStyle w:val="Text"/>
              <w:rPr>
                <w:rStyle w:val="ChBlueBold"/>
              </w:rPr>
            </w:pPr>
            <w:r w:rsidRPr="00856563">
              <w:rPr>
                <w:rStyle w:val="ChBlueBold"/>
              </w:rPr>
              <w:t>mama</w:t>
            </w:r>
          </w:p>
        </w:tc>
        <w:tc>
          <w:tcPr>
            <w:tcW w:w="558" w:type="dxa"/>
            <w:shd w:val="clear" w:color="auto" w:fill="auto"/>
          </w:tcPr>
          <w:p w14:paraId="1B664BF8" w14:textId="77777777" w:rsidR="00212AB8" w:rsidRPr="00856563" w:rsidRDefault="00212AB8" w:rsidP="00212AB8">
            <w:pPr>
              <w:pStyle w:val="Text"/>
              <w:rPr>
                <w:rStyle w:val="ChBlueBold"/>
              </w:rPr>
            </w:pPr>
            <w:r w:rsidRPr="00856563">
              <w:rPr>
                <w:rStyle w:val="ChBlueBold"/>
              </w:rPr>
              <w:t>kam</w:t>
            </w:r>
          </w:p>
        </w:tc>
        <w:tc>
          <w:tcPr>
            <w:tcW w:w="503" w:type="dxa"/>
            <w:shd w:val="clear" w:color="auto" w:fill="auto"/>
          </w:tcPr>
          <w:p w14:paraId="3E7D2F14" w14:textId="77777777" w:rsidR="00212AB8" w:rsidRPr="00856563" w:rsidRDefault="00212AB8" w:rsidP="00212AB8">
            <w:pPr>
              <w:pStyle w:val="Text"/>
              <w:rPr>
                <w:rStyle w:val="ChBlueBold"/>
              </w:rPr>
            </w:pPr>
            <w:r w:rsidRPr="00856563">
              <w:rPr>
                <w:rStyle w:val="ChBlueBold"/>
              </w:rPr>
              <w:t>dua</w:t>
            </w:r>
          </w:p>
        </w:tc>
        <w:tc>
          <w:tcPr>
            <w:tcW w:w="436" w:type="dxa"/>
            <w:shd w:val="clear" w:color="auto" w:fill="auto"/>
          </w:tcPr>
          <w:p w14:paraId="6383DEC4" w14:textId="77777777" w:rsidR="00212AB8" w:rsidRPr="00856563" w:rsidRDefault="00212AB8" w:rsidP="00212AB8">
            <w:pPr>
              <w:pStyle w:val="Text"/>
            </w:pPr>
            <w:r w:rsidRPr="00856563">
              <w:t>liat</w:t>
            </w:r>
          </w:p>
        </w:tc>
        <w:tc>
          <w:tcPr>
            <w:tcW w:w="536" w:type="dxa"/>
            <w:shd w:val="clear" w:color="auto" w:fill="auto"/>
          </w:tcPr>
          <w:p w14:paraId="5505F080" w14:textId="77777777" w:rsidR="00212AB8" w:rsidRPr="00856563" w:rsidRDefault="00212AB8" w:rsidP="00212AB8">
            <w:pPr>
              <w:pStyle w:val="Text"/>
            </w:pPr>
            <w:r w:rsidRPr="00856563">
              <w:t>dulu</w:t>
            </w:r>
          </w:p>
        </w:tc>
      </w:tr>
      <w:tr w:rsidR="00AC23C4" w:rsidRPr="00AC23C4" w14:paraId="0D5FA32D" w14:textId="77777777" w:rsidTr="00B63238">
        <w:tc>
          <w:tcPr>
            <w:tcW w:w="709" w:type="dxa"/>
            <w:shd w:val="clear" w:color="auto" w:fill="auto"/>
          </w:tcPr>
          <w:p w14:paraId="6B672C08" w14:textId="77777777" w:rsidR="00212AB8" w:rsidRPr="00D025F5" w:rsidRDefault="00212AB8" w:rsidP="00212AB8">
            <w:pPr>
              <w:pStyle w:val="GlossEng"/>
            </w:pPr>
          </w:p>
        </w:tc>
        <w:tc>
          <w:tcPr>
            <w:tcW w:w="691" w:type="dxa"/>
            <w:shd w:val="clear" w:color="auto" w:fill="auto"/>
          </w:tcPr>
          <w:p w14:paraId="70112E0F" w14:textId="77777777" w:rsidR="00212AB8" w:rsidRPr="00856563" w:rsidRDefault="008B03CF" w:rsidP="00212AB8">
            <w:pPr>
              <w:pStyle w:val="GlossEng"/>
            </w:pPr>
            <w:r>
              <w:t>Rahab</w:t>
            </w:r>
          </w:p>
        </w:tc>
        <w:tc>
          <w:tcPr>
            <w:tcW w:w="485" w:type="dxa"/>
            <w:shd w:val="clear" w:color="auto" w:fill="auto"/>
          </w:tcPr>
          <w:p w14:paraId="5E20D8BA" w14:textId="77777777" w:rsidR="00212AB8" w:rsidRPr="0099608C" w:rsidRDefault="00212AB8" w:rsidP="00212AB8">
            <w:pPr>
              <w:pStyle w:val="GlossEng"/>
              <w:rPr>
                <w:rStyle w:val="ChSmallCaps"/>
              </w:rPr>
            </w:pPr>
            <w:r w:rsidRPr="0099608C">
              <w:rPr>
                <w:rStyle w:val="ChSmallCaps"/>
              </w:rPr>
              <w:t>3sg</w:t>
            </w:r>
          </w:p>
        </w:tc>
        <w:tc>
          <w:tcPr>
            <w:tcW w:w="730" w:type="dxa"/>
            <w:shd w:val="clear" w:color="auto" w:fill="auto"/>
          </w:tcPr>
          <w:p w14:paraId="2D274B56" w14:textId="77777777" w:rsidR="00212AB8" w:rsidRPr="00856563" w:rsidRDefault="00212AB8" w:rsidP="00212AB8">
            <w:pPr>
              <w:pStyle w:val="GlossEng"/>
            </w:pPr>
            <w:r w:rsidRPr="00856563">
              <w:t>say</w:t>
            </w:r>
          </w:p>
        </w:tc>
        <w:tc>
          <w:tcPr>
            <w:tcW w:w="647" w:type="dxa"/>
            <w:shd w:val="clear" w:color="auto" w:fill="auto"/>
          </w:tcPr>
          <w:p w14:paraId="5781EE12" w14:textId="77777777" w:rsidR="00212AB8" w:rsidRPr="00856563" w:rsidRDefault="00212AB8" w:rsidP="00212AB8">
            <w:pPr>
              <w:pStyle w:val="GlossEng"/>
            </w:pPr>
            <w:r w:rsidRPr="00856563">
              <w:t>father</w:t>
            </w:r>
          </w:p>
        </w:tc>
        <w:tc>
          <w:tcPr>
            <w:tcW w:w="747" w:type="dxa"/>
            <w:shd w:val="clear" w:color="auto" w:fill="auto"/>
          </w:tcPr>
          <w:p w14:paraId="2E96FB7C" w14:textId="77777777" w:rsidR="00212AB8" w:rsidRPr="00856563" w:rsidRDefault="00212AB8" w:rsidP="00212AB8">
            <w:pPr>
              <w:pStyle w:val="GlossEng"/>
            </w:pPr>
            <w:r w:rsidRPr="00856563">
              <w:t>mother</w:t>
            </w:r>
          </w:p>
        </w:tc>
        <w:tc>
          <w:tcPr>
            <w:tcW w:w="558" w:type="dxa"/>
            <w:shd w:val="clear" w:color="auto" w:fill="auto"/>
          </w:tcPr>
          <w:p w14:paraId="713AA0CE" w14:textId="77777777" w:rsidR="00212AB8" w:rsidRPr="0099608C" w:rsidRDefault="00212AB8" w:rsidP="00212AB8">
            <w:pPr>
              <w:pStyle w:val="GlossEng"/>
              <w:rPr>
                <w:rStyle w:val="ChSmallCaps"/>
              </w:rPr>
            </w:pPr>
            <w:r w:rsidRPr="0099608C">
              <w:rPr>
                <w:rStyle w:val="ChSmallCaps"/>
              </w:rPr>
              <w:t>2pl</w:t>
            </w:r>
          </w:p>
        </w:tc>
        <w:tc>
          <w:tcPr>
            <w:tcW w:w="503" w:type="dxa"/>
            <w:shd w:val="clear" w:color="auto" w:fill="auto"/>
          </w:tcPr>
          <w:p w14:paraId="7137FA17" w14:textId="77777777" w:rsidR="00212AB8" w:rsidRPr="00856563" w:rsidRDefault="00212AB8" w:rsidP="00212AB8">
            <w:pPr>
              <w:pStyle w:val="GlossEng"/>
            </w:pPr>
            <w:r w:rsidRPr="00856563">
              <w:t>two</w:t>
            </w:r>
          </w:p>
        </w:tc>
        <w:tc>
          <w:tcPr>
            <w:tcW w:w="436" w:type="dxa"/>
            <w:shd w:val="clear" w:color="auto" w:fill="auto"/>
          </w:tcPr>
          <w:p w14:paraId="0B823CEB" w14:textId="77777777" w:rsidR="00212AB8" w:rsidRPr="00856563" w:rsidRDefault="00212AB8" w:rsidP="00212AB8">
            <w:pPr>
              <w:pStyle w:val="GlossEng"/>
            </w:pPr>
            <w:r w:rsidRPr="00856563">
              <w:t>see</w:t>
            </w:r>
          </w:p>
        </w:tc>
        <w:tc>
          <w:tcPr>
            <w:tcW w:w="536" w:type="dxa"/>
            <w:shd w:val="clear" w:color="auto" w:fill="auto"/>
          </w:tcPr>
          <w:p w14:paraId="1E67C0E4" w14:textId="292BABFC" w:rsidR="00212AB8" w:rsidRPr="00856563" w:rsidRDefault="00B63238" w:rsidP="00212AB8">
            <w:pPr>
              <w:pStyle w:val="GlossEng"/>
            </w:pPr>
            <w:r>
              <w:t>first</w:t>
            </w:r>
          </w:p>
        </w:tc>
      </w:tr>
    </w:tbl>
    <w:p w14:paraId="2903BF9A" w14:textId="74362BFA" w:rsidR="00212AB8" w:rsidRPr="00856563" w:rsidRDefault="00B7093A" w:rsidP="00212AB8">
      <w:pPr>
        <w:pStyle w:val="FreeTranslEng15pt"/>
      </w:pPr>
      <w:r>
        <w:t>‘</w:t>
      </w:r>
      <w:r w:rsidR="008B03CF">
        <w:t>Rahab</w:t>
      </w:r>
      <w:r w:rsidR="00212AB8" w:rsidRPr="00856563">
        <w:t xml:space="preserve"> said, </w:t>
      </w:r>
      <w:r w:rsidR="00212AB8">
        <w:rPr>
          <w:rStyle w:val="ChBlueBold"/>
        </w:rPr>
        <w:t xml:space="preserve">the two of </w:t>
      </w:r>
      <w:r w:rsidR="00212AB8" w:rsidRPr="00856563">
        <w:rPr>
          <w:rStyle w:val="ChBlueBold"/>
        </w:rPr>
        <w:t>you</w:t>
      </w:r>
      <w:r w:rsidR="00F97B2C">
        <w:rPr>
          <w:rStyle w:val="ChBlueBold"/>
        </w:rPr>
        <w:t>,</w:t>
      </w:r>
      <w:r w:rsidR="00212AB8">
        <w:rPr>
          <w:rStyle w:val="ChBlueBold"/>
        </w:rPr>
        <w:t xml:space="preserve"> </w:t>
      </w:r>
      <w:r w:rsidR="00212AB8" w:rsidRPr="00856563">
        <w:rPr>
          <w:rStyle w:val="ChBlueBold"/>
        </w:rPr>
        <w:t>father</w:t>
      </w:r>
      <w:r w:rsidR="00212AB8" w:rsidRPr="00B56193">
        <w:t xml:space="preserve"> (and) </w:t>
      </w:r>
      <w:r w:rsidR="00212AB8" w:rsidRPr="00856563">
        <w:rPr>
          <w:rStyle w:val="ChBlueBold"/>
        </w:rPr>
        <w:t>mother</w:t>
      </w:r>
      <w:r w:rsidR="00F97B2C" w:rsidRPr="00F97B2C">
        <w:t>,</w:t>
      </w:r>
      <w:r w:rsidR="00212AB8" w:rsidRPr="00856563">
        <w:t xml:space="preserve"> </w:t>
      </w:r>
      <w:r w:rsidR="00212AB8">
        <w:t>have</w:t>
      </w:r>
      <w:r w:rsidR="00212AB8" w:rsidRPr="00856563">
        <w:t xml:space="preserve"> a look</w:t>
      </w:r>
      <w:r w:rsidR="00212AB8">
        <w:t>!</w:t>
      </w:r>
      <w:r>
        <w:t>’’</w:t>
      </w:r>
      <w:r w:rsidR="00212AB8" w:rsidRPr="00856563">
        <w:t xml:space="preserve"> </w:t>
      </w:r>
      <w:r w:rsidR="00212AB8" w:rsidRPr="00856563">
        <w:rPr>
          <w:rStyle w:val="ExampleSource"/>
        </w:rPr>
        <w:t>[081006-035-CvEx.0044]</w:t>
      </w:r>
    </w:p>
    <w:p w14:paraId="0FDA5103" w14:textId="77777777" w:rsidR="00212AB8" w:rsidRDefault="0092149E" w:rsidP="00212AB8">
      <w:pPr>
        <w:pStyle w:val="Heading3"/>
      </w:pPr>
      <w:bookmarkStart w:id="2915" w:name="_Ref352671416"/>
      <w:bookmarkStart w:id="2916" w:name="_Toc367531155"/>
      <w:bookmarkStart w:id="2917" w:name="_Toc440455642"/>
      <w:r>
        <w:t xml:space="preserve">Personal pronouns </w:t>
      </w:r>
      <w:r w:rsidR="00212AB8">
        <w:t xml:space="preserve">in </w:t>
      </w:r>
      <w:r w:rsidR="00212AB8" w:rsidRPr="00856563">
        <w:t>appositional construction</w:t>
      </w:r>
      <w:r w:rsidR="00212AB8">
        <w:t>s</w:t>
      </w:r>
      <w:bookmarkEnd w:id="2915"/>
      <w:bookmarkEnd w:id="2916"/>
      <w:bookmarkEnd w:id="2917"/>
    </w:p>
    <w:p w14:paraId="4562A04E" w14:textId="43A33CC9" w:rsidR="00212AB8" w:rsidRDefault="00212AB8" w:rsidP="00D03962">
      <w:pPr>
        <w:pStyle w:val="Body0000after"/>
      </w:pPr>
      <w:r>
        <w:t xml:space="preserve">Pronouns very commonly occur in </w:t>
      </w:r>
      <w:r w:rsidR="00B7093A">
        <w:t>‘</w:t>
      </w:r>
      <w:r w:rsidRPr="0099608C">
        <w:rPr>
          <w:rStyle w:val="ChSmallCaps"/>
        </w:rPr>
        <w:t>pro</w:t>
      </w:r>
      <w:r w:rsidRPr="00D32413">
        <w:t xml:space="preserve"> </w:t>
      </w:r>
      <w:r w:rsidRPr="0099608C">
        <w:rPr>
          <w:rStyle w:val="ChSmallCaps"/>
        </w:rPr>
        <w:t>np</w:t>
      </w:r>
      <w:r w:rsidR="00B7093A">
        <w:t>’</w:t>
      </w:r>
      <w:r>
        <w:t xml:space="preserve"> constructions in which a pronominally used pronoun precedes a noun or noun phrase. These constructions are analyzed as </w:t>
      </w:r>
      <w:r w:rsidRPr="00856563">
        <w:t>appositional construction</w:t>
      </w:r>
      <w:r>
        <w:t xml:space="preserve">s, with appositions being defined as </w:t>
      </w:r>
      <w:r w:rsidR="00B7093A">
        <w:t>“</w:t>
      </w:r>
      <w:r w:rsidRPr="00856563">
        <w:t xml:space="preserve">two or more noun phrases </w:t>
      </w:r>
      <w:r>
        <w:t xml:space="preserve">having </w:t>
      </w:r>
      <w:r w:rsidRPr="00856563">
        <w:t>the same referent and stand</w:t>
      </w:r>
      <w:r>
        <w:t>ing</w:t>
      </w:r>
      <w:r w:rsidRPr="00856563">
        <w:t xml:space="preserve"> in the same syntactical relation to the rest of the sentence</w:t>
      </w:r>
      <w:r w:rsidR="00B7093A">
        <w:t>”</w:t>
      </w:r>
      <w:r w:rsidRPr="00856563">
        <w:t xml:space="preserve"> </w:t>
      </w:r>
      <w:r w:rsidR="00BA6215">
        <w:rPr>
          <w:rStyle w:val="Citation"/>
        </w:rPr>
        <w:fldChar w:fldCharType="begin"/>
      </w:r>
      <w:r w:rsidR="0092451D">
        <w:rPr>
          <w:rStyle w:val="Citation"/>
        </w:rPr>
        <w:instrText>ADDIN CITAVI.PLACEHOLDER ff7337b4-7345-45c4-8b29-d4a6178430e3 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NoZXIgMTk5NDogNTE5Myk8L1RleHQ+DQogICAgPC9UZXh0VW5pdD4NCiAgPC9UZXh0VW5pdHM+DQo8L1BsYWNlaG9sZGVyPg==</w:instrText>
      </w:r>
      <w:r w:rsidR="00BA6215">
        <w:rPr>
          <w:rStyle w:val="Citation"/>
        </w:rPr>
        <w:fldChar w:fldCharType="separate"/>
      </w:r>
      <w:bookmarkStart w:id="2918" w:name="_CTVP001ff7337b4734545c48b29d4a6178430e3"/>
      <w:r w:rsidR="0092006B">
        <w:rPr>
          <w:rStyle w:val="Citation"/>
        </w:rPr>
        <w:t>(Asher 1994: 5193)</w:t>
      </w:r>
      <w:bookmarkEnd w:id="2918"/>
      <w:r w:rsidR="00BA6215">
        <w:rPr>
          <w:rStyle w:val="Citation"/>
        </w:rPr>
        <w:fldChar w:fldCharType="end"/>
      </w:r>
      <w:r>
        <w:t xml:space="preserve">. Such </w:t>
      </w:r>
      <w:r w:rsidR="00B7093A">
        <w:t>‘</w:t>
      </w:r>
      <w:r w:rsidRPr="0099608C">
        <w:rPr>
          <w:rStyle w:val="ChSmallCaps"/>
        </w:rPr>
        <w:t>pro</w:t>
      </w:r>
      <w:r w:rsidRPr="00D32413">
        <w:t xml:space="preserve"> </w:t>
      </w:r>
      <w:r w:rsidRPr="0099608C">
        <w:rPr>
          <w:rStyle w:val="ChSmallCaps"/>
        </w:rPr>
        <w:t>np</w:t>
      </w:r>
      <w:r w:rsidR="00B7093A">
        <w:t>’</w:t>
      </w:r>
      <w:r>
        <w:t xml:space="preserve"> constructions are distinct from the </w:t>
      </w:r>
      <w:r w:rsidR="00B7093A">
        <w:t>‘</w:t>
      </w:r>
      <w:r w:rsidRPr="0099608C">
        <w:rPr>
          <w:rStyle w:val="ChSmallCaps"/>
        </w:rPr>
        <w:t>np</w:t>
      </w:r>
      <w:r w:rsidRPr="00D32413">
        <w:t xml:space="preserve"> </w:t>
      </w:r>
      <w:r w:rsidRPr="0099608C">
        <w:rPr>
          <w:rStyle w:val="ChSmallCaps"/>
        </w:rPr>
        <w:t>pro</w:t>
      </w:r>
      <w:r w:rsidR="00B7093A">
        <w:t>’</w:t>
      </w:r>
      <w:r>
        <w:t xml:space="preserve"> constructions discussed in §</w:t>
      </w:r>
      <w:r>
        <w:fldChar w:fldCharType="begin"/>
      </w:r>
      <w:r>
        <w:instrText xml:space="preserve"> REF _Ref352678481 \w \h </w:instrText>
      </w:r>
      <w:r>
        <w:fldChar w:fldCharType="separate"/>
      </w:r>
      <w:r w:rsidR="00154D81">
        <w:rPr>
          <w:cs/>
        </w:rPr>
        <w:t>‎</w:t>
      </w:r>
      <w:r w:rsidR="00154D81">
        <w:t>6.2</w:t>
      </w:r>
      <w:r>
        <w:fldChar w:fldCharType="end"/>
      </w:r>
      <w:r>
        <w:t xml:space="preserve">, in which an adnominally used pronoun follows its head nominal. To validate this distinction, appositional </w:t>
      </w:r>
      <w:r w:rsidR="00B7093A">
        <w:t>‘</w:t>
      </w:r>
      <w:r w:rsidRPr="0099608C">
        <w:rPr>
          <w:rStyle w:val="ChSmallCaps"/>
        </w:rPr>
        <w:t>pro</w:t>
      </w:r>
      <w:r w:rsidRPr="00D32413">
        <w:t xml:space="preserve"> </w:t>
      </w:r>
      <w:r w:rsidRPr="0099608C">
        <w:rPr>
          <w:rStyle w:val="ChSmallCaps"/>
        </w:rPr>
        <w:t>np</w:t>
      </w:r>
      <w:r w:rsidR="00B7093A">
        <w:t>’</w:t>
      </w:r>
      <w:r>
        <w:t xml:space="preserve"> constructions are described in some detail in this section.</w:t>
      </w:r>
    </w:p>
    <w:p w14:paraId="73AC9D5C" w14:textId="74046F07" w:rsidR="00212AB8" w:rsidRDefault="00EA5A05" w:rsidP="00212AB8">
      <w:pPr>
        <w:pStyle w:val="Body0500after"/>
      </w:pPr>
      <w:r>
        <w:t xml:space="preserve">Appositions may be restrictive or nonrestrictive. In restrictive apposition, the second appositive limits or clarifies the first unit. In nonrestrictive apposition, by contrast, the second appositive is </w:t>
      </w:r>
      <w:r>
        <w:rPr>
          <w:szCs w:val="20"/>
          <w:lang w:eastAsia="en-US"/>
        </w:rPr>
        <w:t xml:space="preserve">added as an optional additional piece of information </w:t>
      </w:r>
      <w:r w:rsidR="00BA6215">
        <w:rPr>
          <w:rStyle w:val="Citation"/>
        </w:rPr>
        <w:fldChar w:fldCharType="begin"/>
      </w:r>
      <w:r w:rsidR="0092451D">
        <w:rPr>
          <w:rStyle w:val="Citation"/>
        </w:rPr>
        <w:instrText>ADDIN CITAVI.PLACEHOLDER b45da470-e1ba-45ea-93fc-283f1040c4cc 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vcmxleSAyMDAwOiAxODLigJMxODgpPC9UZXh0Pg0KICAgIDwvVGV4dFVuaXQ+DQogIDwvVGV4dFVuaXRzPg0KPC9QbGFjZWhvbGRlcj4=</w:instrText>
      </w:r>
      <w:r w:rsidR="00BA6215">
        <w:rPr>
          <w:rStyle w:val="Citation"/>
        </w:rPr>
        <w:fldChar w:fldCharType="separate"/>
      </w:r>
      <w:bookmarkStart w:id="2919" w:name="_CTVP001b45da470e1ba45ea93fc283f1040c4cc"/>
      <w:r w:rsidR="0092006B">
        <w:rPr>
          <w:rStyle w:val="Citation"/>
        </w:rPr>
        <w:t>(Morley 2000: 182–188)</w:t>
      </w:r>
      <w:bookmarkEnd w:id="2919"/>
      <w:r w:rsidR="00BA6215">
        <w:rPr>
          <w:rStyle w:val="Citation"/>
        </w:rPr>
        <w:fldChar w:fldCharType="end"/>
      </w:r>
      <w:r>
        <w:t xml:space="preserve">. The same applies to </w:t>
      </w:r>
      <w:r w:rsidR="00212AB8" w:rsidRPr="00856563">
        <w:t xml:space="preserve">Papuan Malay </w:t>
      </w:r>
      <w:r w:rsidR="00B7093A">
        <w:t>‘</w:t>
      </w:r>
      <w:r w:rsidR="00212AB8" w:rsidRPr="0099608C">
        <w:rPr>
          <w:rStyle w:val="ChSmallCaps"/>
        </w:rPr>
        <w:t>pro</w:t>
      </w:r>
      <w:r w:rsidR="00212AB8" w:rsidRPr="00D32413">
        <w:t xml:space="preserve"> </w:t>
      </w:r>
      <w:r w:rsidR="00212AB8" w:rsidRPr="0099608C">
        <w:rPr>
          <w:rStyle w:val="ChSmallCaps"/>
        </w:rPr>
        <w:t>np</w:t>
      </w:r>
      <w:r w:rsidR="00B7093A">
        <w:t>’</w:t>
      </w:r>
      <w:r w:rsidR="00212AB8">
        <w:t xml:space="preserve"> </w:t>
      </w:r>
      <w:r w:rsidR="00212AB8" w:rsidRPr="00856563">
        <w:t>appositions</w:t>
      </w:r>
      <w:r>
        <w:t xml:space="preserve">; that is, depending </w:t>
      </w:r>
      <w:r w:rsidR="00212AB8" w:rsidRPr="00856563">
        <w:t>on their semantic function within the clause</w:t>
      </w:r>
      <w:r>
        <w:t>, the</w:t>
      </w:r>
      <w:r w:rsidR="00E00F6E">
        <w:t xml:space="preserve"> appositions</w:t>
      </w:r>
      <w:r>
        <w:t xml:space="preserve"> </w:t>
      </w:r>
      <w:r w:rsidRPr="00856563">
        <w:t>may be restrictive or nonrestrictive</w:t>
      </w:r>
      <w:r w:rsidR="00212AB8" w:rsidRPr="00856563">
        <w:t>. The referen</w:t>
      </w:r>
      <w:r w:rsidR="00212AB8">
        <w:t>t is typically human with consultants</w:t>
      </w:r>
      <w:r w:rsidR="00212AB8" w:rsidRPr="00856563">
        <w:t xml:space="preserve"> agreeing that </w:t>
      </w:r>
      <w:r w:rsidR="00B7093A">
        <w:t>‘</w:t>
      </w:r>
      <w:r w:rsidR="00212AB8" w:rsidRPr="0099608C">
        <w:rPr>
          <w:rStyle w:val="ChSmallCaps"/>
        </w:rPr>
        <w:t>pro</w:t>
      </w:r>
      <w:r w:rsidR="00212AB8" w:rsidRPr="00D32413">
        <w:t xml:space="preserve"> </w:t>
      </w:r>
      <w:r w:rsidR="00212AB8" w:rsidRPr="0099608C">
        <w:rPr>
          <w:rStyle w:val="ChSmallCaps"/>
        </w:rPr>
        <w:t>np</w:t>
      </w:r>
      <w:r w:rsidR="00B7093A">
        <w:t>’</w:t>
      </w:r>
      <w:r w:rsidR="00212AB8" w:rsidRPr="00856563">
        <w:t xml:space="preserve"> </w:t>
      </w:r>
      <w:r w:rsidR="00212AB8">
        <w:t xml:space="preserve">expressions </w:t>
      </w:r>
      <w:r w:rsidR="00212AB8" w:rsidRPr="00856563">
        <w:t>with nonhuman referents are unacceptable.</w:t>
      </w:r>
      <w:r w:rsidR="00212AB8">
        <w:t xml:space="preserve"> The corpus contains only one exception in which the referent is an inanimate entity, presented in </w:t>
      </w:r>
      <w:r w:rsidR="00212AB8">
        <w:fldChar w:fldCharType="begin"/>
      </w:r>
      <w:r w:rsidR="00212AB8">
        <w:instrText xml:space="preserve"> REF _Ref357668613 \h </w:instrText>
      </w:r>
      <w:r w:rsidR="00212AB8">
        <w:fldChar w:fldCharType="separate"/>
      </w:r>
      <w:r w:rsidR="00154D81" w:rsidRPr="00856563">
        <w:t>(</w:t>
      </w:r>
      <w:r w:rsidR="00154D81">
        <w:rPr>
          <w:noProof/>
        </w:rPr>
        <w:t>1</w:t>
      </w:r>
      <w:r w:rsidR="00154D81" w:rsidRPr="00856563">
        <w:t>)</w:t>
      </w:r>
      <w:r w:rsidR="00212AB8">
        <w:fldChar w:fldCharType="end"/>
      </w:r>
      <w:r w:rsidR="00212AB8">
        <w:t xml:space="preserve">, repeated as </w:t>
      </w:r>
      <w:r w:rsidR="00212AB8">
        <w:fldChar w:fldCharType="begin"/>
      </w:r>
      <w:r w:rsidR="00212AB8">
        <w:instrText xml:space="preserve"> REF _Ref354558053 \h </w:instrText>
      </w:r>
      <w:r w:rsidR="00212AB8">
        <w:fldChar w:fldCharType="separate"/>
      </w:r>
      <w:r w:rsidR="00154D81" w:rsidRPr="00856563">
        <w:t>(</w:t>
      </w:r>
      <w:r w:rsidR="00154D81">
        <w:rPr>
          <w:noProof/>
        </w:rPr>
        <w:t>41</w:t>
      </w:r>
      <w:r w:rsidR="00154D81" w:rsidRPr="00856563">
        <w:t>)</w:t>
      </w:r>
      <w:r w:rsidR="00212AB8">
        <w:fldChar w:fldCharType="end"/>
      </w:r>
      <w:r w:rsidR="00212AB8">
        <w:t xml:space="preserve">. As discussed in </w:t>
      </w:r>
      <w:r w:rsidR="00B7093A">
        <w:t>‘</w:t>
      </w:r>
      <w:r w:rsidR="00212AB8">
        <w:fldChar w:fldCharType="begin"/>
      </w:r>
      <w:r w:rsidR="00212AB8">
        <w:instrText xml:space="preserve"> REF _Ref357669414 \h </w:instrText>
      </w:r>
      <w:r w:rsidR="00212AB8">
        <w:fldChar w:fldCharType="separate"/>
      </w:r>
      <w:r w:rsidR="00154D81">
        <w:t>‘</w:t>
      </w:r>
      <w:r w:rsidR="00154D81" w:rsidRPr="0099608C">
        <w:rPr>
          <w:rStyle w:val="ChSmallCaps"/>
        </w:rPr>
        <w:t>np</w:t>
      </w:r>
      <w:r w:rsidR="00154D81" w:rsidRPr="00D32413">
        <w:t xml:space="preserve"> </w:t>
      </w:r>
      <w:r w:rsidR="00154D81" w:rsidRPr="0099608C">
        <w:rPr>
          <w:rStyle w:val="ChSmallCaps"/>
        </w:rPr>
        <w:t>2sg</w:t>
      </w:r>
      <w:r w:rsidR="00154D81">
        <w:t>’ noun phrases as rhetorical figures of speech (“apostrophes”)</w:t>
      </w:r>
      <w:r w:rsidR="00212AB8">
        <w:fldChar w:fldCharType="end"/>
      </w:r>
      <w:r w:rsidR="00386C63">
        <w:t>’</w:t>
      </w:r>
      <w:r w:rsidR="00212AB8">
        <w:t xml:space="preserve"> in §</w:t>
      </w:r>
      <w:r w:rsidR="00212AB8">
        <w:fldChar w:fldCharType="begin"/>
      </w:r>
      <w:r w:rsidR="00212AB8">
        <w:instrText xml:space="preserve"> REF _Ref357669243 \w \h </w:instrText>
      </w:r>
      <w:r w:rsidR="00212AB8">
        <w:fldChar w:fldCharType="separate"/>
      </w:r>
      <w:r w:rsidR="00154D81">
        <w:rPr>
          <w:cs/>
        </w:rPr>
        <w:t>‎</w:t>
      </w:r>
      <w:r w:rsidR="00154D81">
        <w:t>6.2.1.1</w:t>
      </w:r>
      <w:r w:rsidR="00212AB8">
        <w:fldChar w:fldCharType="end"/>
      </w:r>
      <w:r w:rsidR="00212AB8">
        <w:t xml:space="preserve">, however, the construction in </w:t>
      </w:r>
      <w:r w:rsidR="00212AB8">
        <w:fldChar w:fldCharType="begin"/>
      </w:r>
      <w:r w:rsidR="00212AB8">
        <w:instrText xml:space="preserve"> REF _Ref354558053 \h </w:instrText>
      </w:r>
      <w:r w:rsidR="00212AB8">
        <w:fldChar w:fldCharType="separate"/>
      </w:r>
      <w:r w:rsidR="00154D81" w:rsidRPr="00856563">
        <w:t>(</w:t>
      </w:r>
      <w:r w:rsidR="00154D81">
        <w:rPr>
          <w:noProof/>
        </w:rPr>
        <w:t>41</w:t>
      </w:r>
      <w:r w:rsidR="00154D81" w:rsidRPr="00856563">
        <w:t>)</w:t>
      </w:r>
      <w:r w:rsidR="00212AB8">
        <w:fldChar w:fldCharType="end"/>
      </w:r>
      <w:r w:rsidR="00212AB8">
        <w:t xml:space="preserve"> involves </w:t>
      </w:r>
      <w:r w:rsidR="00B7093A">
        <w:t>“</w:t>
      </w:r>
      <w:r w:rsidR="00212AB8" w:rsidRPr="004A514A">
        <w:rPr>
          <w:rFonts w:eastAsia="Times New Roman"/>
          <w:szCs w:val="20"/>
          <w:lang w:eastAsia="en-US"/>
        </w:rPr>
        <w:t xml:space="preserve">a </w:t>
      </w:r>
      <w:r w:rsidR="00212AB8" w:rsidRPr="00917454">
        <w:rPr>
          <w:rStyle w:val="ChItalic"/>
        </w:rPr>
        <w:t>personification</w:t>
      </w:r>
      <w:r w:rsidR="00212AB8" w:rsidRPr="004A514A">
        <w:rPr>
          <w:rFonts w:eastAsia="Times New Roman"/>
          <w:i/>
          <w:iCs/>
          <w:szCs w:val="20"/>
          <w:lang w:eastAsia="en-US"/>
        </w:rPr>
        <w:t xml:space="preserve"> </w:t>
      </w:r>
      <w:r w:rsidR="00212AB8" w:rsidRPr="004A514A">
        <w:rPr>
          <w:rFonts w:eastAsia="Times New Roman"/>
          <w:szCs w:val="20"/>
          <w:lang w:eastAsia="en-US"/>
        </w:rPr>
        <w:t>of the no</w:t>
      </w:r>
      <w:r w:rsidR="00212AB8">
        <w:rPr>
          <w:rFonts w:eastAsia="Times New Roman"/>
          <w:szCs w:val="20"/>
          <w:lang w:eastAsia="en-US"/>
        </w:rPr>
        <w:t>nhuman object that is addressed</w:t>
      </w:r>
      <w:r w:rsidR="00B7093A">
        <w:rPr>
          <w:szCs w:val="20"/>
        </w:rPr>
        <w:t>”</w:t>
      </w:r>
      <w:r w:rsidR="00212AB8" w:rsidRPr="004A514A">
        <w:rPr>
          <w:szCs w:val="20"/>
        </w:rPr>
        <w:t xml:space="preserve"> </w:t>
      </w:r>
      <w:r w:rsidR="00BA6215">
        <w:rPr>
          <w:rStyle w:val="Citation"/>
        </w:rPr>
        <w:fldChar w:fldCharType="begin"/>
      </w:r>
      <w:r w:rsidR="0092451D">
        <w:rPr>
          <w:rStyle w:val="Citation"/>
        </w:rPr>
        <w:instrText>ADDIN CITAVI.PLACEHOLDER 503d9079-f25c-4fa7-92fe-3dea50ddc541 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JyYW1zIGFuZCBIYXJwaGFtIDIwMDk6IDMxNCk8L1RleHQ+DQogICAgPC9UZXh0VW5pdD4NCiAgPC9UZXh0VW5pdHM+DQo8L1BsYWNlaG9sZGVyPg==</w:instrText>
      </w:r>
      <w:r w:rsidR="00BA6215">
        <w:rPr>
          <w:rStyle w:val="Citation"/>
        </w:rPr>
        <w:fldChar w:fldCharType="separate"/>
      </w:r>
      <w:bookmarkStart w:id="2920" w:name="_CTVP001503d9079f25c4fa792fe3dea50ddc541"/>
      <w:r w:rsidR="0092006B">
        <w:rPr>
          <w:rStyle w:val="Citation"/>
        </w:rPr>
        <w:t>(Abrams and Harpham 2009: 314)</w:t>
      </w:r>
      <w:bookmarkEnd w:id="2920"/>
      <w:r w:rsidR="00BA6215">
        <w:rPr>
          <w:rStyle w:val="Citation"/>
        </w:rPr>
        <w:fldChar w:fldCharType="end"/>
      </w:r>
      <w:r w:rsidR="00212AB8">
        <w:rPr>
          <w:szCs w:val="20"/>
        </w:rPr>
        <w:t>.</w:t>
      </w:r>
    </w:p>
    <w:p w14:paraId="401DC822" w14:textId="6801E257" w:rsidR="00212AB8" w:rsidRDefault="00212AB8" w:rsidP="00212AB8">
      <w:pPr>
        <w:pStyle w:val="Body0500after"/>
      </w:pPr>
      <w:r>
        <w:t xml:space="preserve">Appositional </w:t>
      </w:r>
      <w:r w:rsidR="00B7093A">
        <w:t>‘</w:t>
      </w:r>
      <w:r w:rsidRPr="0099608C">
        <w:rPr>
          <w:rStyle w:val="ChSmallCaps"/>
        </w:rPr>
        <w:t>pro</w:t>
      </w:r>
      <w:r w:rsidRPr="00D32413">
        <w:t xml:space="preserve"> </w:t>
      </w:r>
      <w:r w:rsidRPr="0099608C">
        <w:rPr>
          <w:rStyle w:val="ChSmallCaps"/>
        </w:rPr>
        <w:t>np</w:t>
      </w:r>
      <w:r w:rsidR="00B7093A">
        <w:t>’</w:t>
      </w:r>
      <w:r>
        <w:t xml:space="preserve"> constructions are formed with all persons and number; those with singular pronouns are presented in </w:t>
      </w:r>
      <w:r>
        <w:fldChar w:fldCharType="begin"/>
      </w:r>
      <w:r>
        <w:instrText xml:space="preserve"> REF _Ref352667688 \h </w:instrText>
      </w:r>
      <w:r>
        <w:fldChar w:fldCharType="separate"/>
      </w:r>
      <w:r w:rsidR="00154D81" w:rsidRPr="00856563">
        <w:t>(</w:t>
      </w:r>
      <w:r w:rsidR="00154D81">
        <w:rPr>
          <w:noProof/>
        </w:rPr>
        <w:t>39</w:t>
      </w:r>
      <w:r w:rsidR="00154D81" w:rsidRPr="00856563">
        <w:t>)</w:t>
      </w:r>
      <w:r>
        <w:fldChar w:fldCharType="end"/>
      </w:r>
      <w:r>
        <w:t xml:space="preserve"> to </w:t>
      </w:r>
      <w:r>
        <w:fldChar w:fldCharType="begin"/>
      </w:r>
      <w:r>
        <w:instrText xml:space="preserve"> REF _Ref363303009 \h </w:instrText>
      </w:r>
      <w:r>
        <w:fldChar w:fldCharType="separate"/>
      </w:r>
      <w:r w:rsidR="00154D81" w:rsidRPr="00110B09">
        <w:t>(</w:t>
      </w:r>
      <w:r w:rsidR="00154D81">
        <w:rPr>
          <w:noProof/>
          <w:szCs w:val="19"/>
        </w:rPr>
        <w:t>43</w:t>
      </w:r>
      <w:r w:rsidR="00154D81" w:rsidRPr="00AC23C4">
        <w:rPr>
          <w:szCs w:val="19"/>
        </w:rPr>
        <w:t>)</w:t>
      </w:r>
      <w:r>
        <w:fldChar w:fldCharType="end"/>
      </w:r>
      <w:r>
        <w:t xml:space="preserve"> and those with plural pronouns in </w:t>
      </w:r>
      <w:r>
        <w:fldChar w:fldCharType="begin"/>
      </w:r>
      <w:r>
        <w:instrText xml:space="preserve"> REF _Ref341895821 \h </w:instrText>
      </w:r>
      <w:r>
        <w:fldChar w:fldCharType="separate"/>
      </w:r>
      <w:r w:rsidR="00154D81" w:rsidRPr="00856563">
        <w:t>(</w:t>
      </w:r>
      <w:r w:rsidR="00154D81">
        <w:rPr>
          <w:noProof/>
        </w:rPr>
        <w:t>44</w:t>
      </w:r>
      <w:r w:rsidR="00154D81" w:rsidRPr="00856563">
        <w:t>)</w:t>
      </w:r>
      <w:r>
        <w:fldChar w:fldCharType="end"/>
      </w:r>
      <w:r>
        <w:t xml:space="preserve"> to </w:t>
      </w:r>
      <w:r>
        <w:fldChar w:fldCharType="begin"/>
      </w:r>
      <w:r>
        <w:instrText xml:space="preserve"> REF _Ref341895819 \h </w:instrText>
      </w:r>
      <w:r>
        <w:fldChar w:fldCharType="separate"/>
      </w:r>
      <w:r w:rsidR="00154D81" w:rsidRPr="00856563">
        <w:t>(</w:t>
      </w:r>
      <w:r w:rsidR="00154D81">
        <w:rPr>
          <w:noProof/>
        </w:rPr>
        <w:t>47</w:t>
      </w:r>
      <w:r w:rsidR="00154D81" w:rsidRPr="00856563">
        <w:t>)</w:t>
      </w:r>
      <w:r>
        <w:fldChar w:fldCharType="end"/>
      </w:r>
      <w:r>
        <w:t xml:space="preserve">. Dual constructions are also possible, as shown in </w:t>
      </w:r>
      <w:r>
        <w:fldChar w:fldCharType="begin"/>
      </w:r>
      <w:r>
        <w:instrText xml:space="preserve"> REF _Ref341895827 \h </w:instrText>
      </w:r>
      <w:r>
        <w:fldChar w:fldCharType="separate"/>
      </w:r>
      <w:r w:rsidR="00154D81" w:rsidRPr="00856563">
        <w:t>(</w:t>
      </w:r>
      <w:r w:rsidR="00154D81">
        <w:rPr>
          <w:noProof/>
        </w:rPr>
        <w:t>48</w:t>
      </w:r>
      <w:r w:rsidR="00154D81" w:rsidRPr="00856563">
        <w:t>)</w:t>
      </w:r>
      <w:r>
        <w:fldChar w:fldCharType="end"/>
      </w:r>
      <w:r>
        <w:t xml:space="preserve">. </w:t>
      </w:r>
      <w:r w:rsidRPr="00856563">
        <w:t>Apposition</w:t>
      </w:r>
      <w:r>
        <w:t>s</w:t>
      </w:r>
      <w:r w:rsidRPr="00856563">
        <w:t xml:space="preserve"> </w:t>
      </w:r>
      <w:r>
        <w:t xml:space="preserve">can be </w:t>
      </w:r>
      <w:r w:rsidRPr="00856563">
        <w:t>bare noun</w:t>
      </w:r>
      <w:r>
        <w:t>s</w:t>
      </w:r>
      <w:r w:rsidRPr="00856563">
        <w:t xml:space="preserve"> as in </w:t>
      </w:r>
      <w:r>
        <w:fldChar w:fldCharType="begin"/>
      </w:r>
      <w:r>
        <w:instrText xml:space="preserve"> REF _Ref352667688 \h </w:instrText>
      </w:r>
      <w:r>
        <w:fldChar w:fldCharType="separate"/>
      </w:r>
      <w:r w:rsidR="00154D81" w:rsidRPr="00856563">
        <w:t>(</w:t>
      </w:r>
      <w:r w:rsidR="00154D81">
        <w:rPr>
          <w:noProof/>
        </w:rPr>
        <w:t>39</w:t>
      </w:r>
      <w:r w:rsidR="00154D81" w:rsidRPr="00856563">
        <w:t>)</w:t>
      </w:r>
      <w:r>
        <w:fldChar w:fldCharType="end"/>
      </w:r>
      <w:r>
        <w:t>, nou</w:t>
      </w:r>
      <w:r w:rsidRPr="000F6A4D">
        <w:t>n phrase</w:t>
      </w:r>
      <w:r>
        <w:t>s</w:t>
      </w:r>
      <w:r w:rsidRPr="000F6A4D">
        <w:t xml:space="preserve"> with modifier</w:t>
      </w:r>
      <w:r>
        <w:t>s</w:t>
      </w:r>
      <w:r w:rsidRPr="000F6A4D">
        <w:t xml:space="preserve"> as in </w:t>
      </w:r>
      <w:r w:rsidRPr="000F6A4D">
        <w:fldChar w:fldCharType="begin"/>
      </w:r>
      <w:r w:rsidRPr="000F6A4D">
        <w:instrText xml:space="preserve"> REF _Ref341895811 \h </w:instrText>
      </w:r>
      <w:r>
        <w:instrText xml:space="preserve"> \* MERGEFORMAT </w:instrText>
      </w:r>
      <w:r w:rsidRPr="000F6A4D">
        <w:fldChar w:fldCharType="separate"/>
      </w:r>
      <w:r w:rsidR="00154D81" w:rsidRPr="00856563">
        <w:t>(</w:t>
      </w:r>
      <w:r w:rsidR="00154D81">
        <w:t>40</w:t>
      </w:r>
      <w:r w:rsidR="00154D81" w:rsidRPr="00856563">
        <w:t>)</w:t>
      </w:r>
      <w:r w:rsidRPr="000F6A4D">
        <w:fldChar w:fldCharType="end"/>
      </w:r>
      <w:r w:rsidRPr="000F6A4D">
        <w:t>, or coordinate noun phrase</w:t>
      </w:r>
      <w:r>
        <w:t>s</w:t>
      </w:r>
      <w:r w:rsidRPr="000F6A4D">
        <w:t xml:space="preserve"> as in </w:t>
      </w:r>
      <w:r w:rsidRPr="000F6A4D">
        <w:fldChar w:fldCharType="begin"/>
      </w:r>
      <w:r w:rsidRPr="000F6A4D">
        <w:instrText xml:space="preserve"> REF _Ref341895827 \h </w:instrText>
      </w:r>
      <w:r>
        <w:instrText xml:space="preserve"> \* MERGEFORMAT </w:instrText>
      </w:r>
      <w:r w:rsidRPr="000F6A4D">
        <w:fldChar w:fldCharType="separate"/>
      </w:r>
      <w:r w:rsidR="00154D81" w:rsidRPr="00856563">
        <w:t>(</w:t>
      </w:r>
      <w:r w:rsidR="00154D81">
        <w:t>48</w:t>
      </w:r>
      <w:r w:rsidR="00154D81" w:rsidRPr="00856563">
        <w:t>)</w:t>
      </w:r>
      <w:r w:rsidRPr="000F6A4D">
        <w:fldChar w:fldCharType="end"/>
      </w:r>
      <w:r w:rsidRPr="00856563">
        <w:t>.</w:t>
      </w:r>
      <w:r>
        <w:t xml:space="preserve"> In terms of </w:t>
      </w:r>
      <w:r w:rsidRPr="00856563">
        <w:t>intonation</w:t>
      </w:r>
      <w:r>
        <w:t>,</w:t>
      </w:r>
      <w:r w:rsidRPr="00856563">
        <w:t xml:space="preserve"> the data </w:t>
      </w:r>
      <w:r>
        <w:t xml:space="preserve">in the corpus </w:t>
      </w:r>
      <w:r w:rsidRPr="00856563">
        <w:t>do</w:t>
      </w:r>
      <w:r w:rsidR="00393C90">
        <w:t>es</w:t>
      </w:r>
      <w:r w:rsidRPr="00856563">
        <w:t xml:space="preserve"> not indicate a</w:t>
      </w:r>
      <w:r>
        <w:t xml:space="preserve"> clear pattern: the apposition</w:t>
      </w:r>
      <w:r w:rsidRPr="00856563">
        <w:t xml:space="preserve"> </w:t>
      </w:r>
      <w:r>
        <w:t xml:space="preserve">can </w:t>
      </w:r>
      <w:r w:rsidRPr="00856563">
        <w:t xml:space="preserve">be set off </w:t>
      </w:r>
      <w:r>
        <w:t xml:space="preserve">from </w:t>
      </w:r>
      <w:r w:rsidRPr="00856563">
        <w:t xml:space="preserve">the preceding pronoun by a </w:t>
      </w:r>
      <w:r>
        <w:t xml:space="preserve">comma </w:t>
      </w:r>
      <w:r w:rsidRPr="00856563">
        <w:t>intonation</w:t>
      </w:r>
      <w:r w:rsidR="005A3EC7">
        <w:t xml:space="preserve"> (</w:t>
      </w:r>
      <w:r w:rsidR="00B7093A">
        <w:t>“</w:t>
      </w:r>
      <w:r>
        <w:t>|</w:t>
      </w:r>
      <w:r w:rsidR="00B7093A">
        <w:t>”</w:t>
      </w:r>
      <w:r w:rsidR="005A3EC7">
        <w:t>)</w:t>
      </w:r>
      <w:r>
        <w:t>,</w:t>
      </w:r>
      <w:r w:rsidRPr="00856563">
        <w:t xml:space="preserve"> as in </w:t>
      </w:r>
      <w:r>
        <w:fldChar w:fldCharType="begin"/>
      </w:r>
      <w:r>
        <w:instrText xml:space="preserve"> REF _Ref352667688 \h </w:instrText>
      </w:r>
      <w:r>
        <w:fldChar w:fldCharType="separate"/>
      </w:r>
      <w:r w:rsidR="00154D81" w:rsidRPr="00856563">
        <w:t>(</w:t>
      </w:r>
      <w:r w:rsidR="00154D81">
        <w:rPr>
          <w:noProof/>
        </w:rPr>
        <w:t>39</w:t>
      </w:r>
      <w:r w:rsidR="00154D81" w:rsidRPr="00856563">
        <w:t>)</w:t>
      </w:r>
      <w:r>
        <w:fldChar w:fldCharType="end"/>
      </w:r>
      <w:r>
        <w:t xml:space="preserve">, or can follow it with no </w:t>
      </w:r>
      <w:r w:rsidRPr="00856563">
        <w:t xml:space="preserve">intonation break as in </w:t>
      </w:r>
      <w:r w:rsidRPr="000F6A4D">
        <w:fldChar w:fldCharType="begin"/>
      </w:r>
      <w:r w:rsidRPr="000F6A4D">
        <w:instrText xml:space="preserve"> REF _Ref341895811 \h </w:instrText>
      </w:r>
      <w:r>
        <w:instrText xml:space="preserve"> \* MERGEFORMAT </w:instrText>
      </w:r>
      <w:r w:rsidRPr="000F6A4D">
        <w:fldChar w:fldCharType="separate"/>
      </w:r>
      <w:r w:rsidR="00154D81" w:rsidRPr="00856563">
        <w:t>(</w:t>
      </w:r>
      <w:r w:rsidR="00154D81">
        <w:t>40</w:t>
      </w:r>
      <w:r w:rsidR="00154D81" w:rsidRPr="00856563">
        <w:t>)</w:t>
      </w:r>
      <w:r w:rsidRPr="000F6A4D">
        <w:fldChar w:fldCharType="end"/>
      </w:r>
      <w:r w:rsidRPr="00856563">
        <w:t>.</w:t>
      </w:r>
    </w:p>
    <w:p w14:paraId="6654DC33" w14:textId="1843D729" w:rsidR="00E00F6E" w:rsidRDefault="00212AB8" w:rsidP="00D03962">
      <w:pPr>
        <w:pStyle w:val="Body0505after"/>
      </w:pPr>
      <w:r>
        <w:t xml:space="preserve">The appositional constructions with singular pronouns in </w:t>
      </w:r>
      <w:r>
        <w:fldChar w:fldCharType="begin"/>
      </w:r>
      <w:r>
        <w:instrText xml:space="preserve"> REF _Ref352667688 \h </w:instrText>
      </w:r>
      <w:r>
        <w:fldChar w:fldCharType="separate"/>
      </w:r>
      <w:r w:rsidR="00154D81" w:rsidRPr="00856563">
        <w:t>(</w:t>
      </w:r>
      <w:r w:rsidR="00154D81">
        <w:rPr>
          <w:noProof/>
        </w:rPr>
        <w:t>39</w:t>
      </w:r>
      <w:r w:rsidR="00154D81" w:rsidRPr="00856563">
        <w:t>)</w:t>
      </w:r>
      <w:r>
        <w:fldChar w:fldCharType="end"/>
      </w:r>
      <w:r>
        <w:t xml:space="preserve">, </w:t>
      </w:r>
      <w:r>
        <w:fldChar w:fldCharType="begin"/>
      </w:r>
      <w:r>
        <w:instrText xml:space="preserve"> REF _Ref341895811 \h </w:instrText>
      </w:r>
      <w:r>
        <w:fldChar w:fldCharType="separate"/>
      </w:r>
      <w:r w:rsidR="00154D81" w:rsidRPr="00856563">
        <w:t>(</w:t>
      </w:r>
      <w:r w:rsidR="00154D81">
        <w:rPr>
          <w:noProof/>
        </w:rPr>
        <w:t>40</w:t>
      </w:r>
      <w:r w:rsidR="00154D81" w:rsidRPr="00856563">
        <w:t>)</w:t>
      </w:r>
      <w:r>
        <w:fldChar w:fldCharType="end"/>
      </w:r>
      <w:r w:rsidRPr="00856563">
        <w:t xml:space="preserve"> </w:t>
      </w:r>
      <w:r>
        <w:t xml:space="preserve">and </w:t>
      </w:r>
      <w:r>
        <w:fldChar w:fldCharType="begin"/>
      </w:r>
      <w:r>
        <w:instrText xml:space="preserve"> REF _Ref363303009 \h </w:instrText>
      </w:r>
      <w:r>
        <w:fldChar w:fldCharType="separate"/>
      </w:r>
      <w:r w:rsidR="00154D81" w:rsidRPr="00110B09">
        <w:t>(</w:t>
      </w:r>
      <w:r w:rsidR="00154D81">
        <w:rPr>
          <w:noProof/>
          <w:szCs w:val="19"/>
        </w:rPr>
        <w:t>43</w:t>
      </w:r>
      <w:r w:rsidR="00154D81" w:rsidRPr="00AC23C4">
        <w:rPr>
          <w:szCs w:val="19"/>
        </w:rPr>
        <w:t>)</w:t>
      </w:r>
      <w:r>
        <w:fldChar w:fldCharType="end"/>
      </w:r>
      <w:r>
        <w:t xml:space="preserve"> are </w:t>
      </w:r>
      <w:r w:rsidRPr="00856563">
        <w:t xml:space="preserve">nonrestrictive with the appositions </w:t>
      </w:r>
      <w:r w:rsidRPr="00905C73">
        <w:rPr>
          <w:rStyle w:val="ChItalBold"/>
        </w:rPr>
        <w:t>mama</w:t>
      </w:r>
      <w:r>
        <w:t xml:space="preserve"> </w:t>
      </w:r>
      <w:r w:rsidR="00B7093A">
        <w:t>‘</w:t>
      </w:r>
      <w:r>
        <w:t>mother</w:t>
      </w:r>
      <w:r w:rsidR="00B7093A">
        <w:t>’</w:t>
      </w:r>
      <w:r>
        <w:t xml:space="preserve"> in </w:t>
      </w:r>
      <w:r>
        <w:fldChar w:fldCharType="begin"/>
      </w:r>
      <w:r>
        <w:instrText xml:space="preserve"> REF _Ref352667688 \h </w:instrText>
      </w:r>
      <w:r>
        <w:fldChar w:fldCharType="separate"/>
      </w:r>
      <w:r w:rsidR="00154D81" w:rsidRPr="00856563">
        <w:t>(</w:t>
      </w:r>
      <w:r w:rsidR="00154D81">
        <w:rPr>
          <w:noProof/>
        </w:rPr>
        <w:t>39</w:t>
      </w:r>
      <w:r w:rsidR="00154D81" w:rsidRPr="00856563">
        <w:t>)</w:t>
      </w:r>
      <w:r>
        <w:fldChar w:fldCharType="end"/>
      </w:r>
      <w:r>
        <w:t>,</w:t>
      </w:r>
      <w:r w:rsidRPr="00856563">
        <w:t xml:space="preserve"> </w:t>
      </w:r>
      <w:r w:rsidR="008E587D" w:rsidRPr="00856563">
        <w:rPr>
          <w:rStyle w:val="ChItalBold"/>
        </w:rPr>
        <w:t>prempuang</w:t>
      </w:r>
      <w:r w:rsidRPr="00856563">
        <w:rPr>
          <w:rStyle w:val="ChItalBold"/>
        </w:rPr>
        <w:t xml:space="preserve"> cantik</w:t>
      </w:r>
      <w:r w:rsidRPr="00856563">
        <w:t xml:space="preserve"> </w:t>
      </w:r>
      <w:r w:rsidR="00B7093A">
        <w:t>‘</w:t>
      </w:r>
      <w:r w:rsidRPr="00856563">
        <w:t>beautiful woman</w:t>
      </w:r>
      <w:r w:rsidR="00B7093A">
        <w:t>’</w:t>
      </w:r>
      <w:r w:rsidRPr="00856563">
        <w:t xml:space="preserve"> </w:t>
      </w:r>
      <w:r>
        <w:t xml:space="preserve">in </w:t>
      </w:r>
      <w:r>
        <w:fldChar w:fldCharType="begin"/>
      </w:r>
      <w:r>
        <w:instrText xml:space="preserve"> REF _Ref341895811 \h </w:instrText>
      </w:r>
      <w:r>
        <w:fldChar w:fldCharType="separate"/>
      </w:r>
      <w:r w:rsidR="00154D81" w:rsidRPr="00856563">
        <w:t>(</w:t>
      </w:r>
      <w:r w:rsidR="00154D81">
        <w:rPr>
          <w:noProof/>
        </w:rPr>
        <w:t>40</w:t>
      </w:r>
      <w:r w:rsidR="00154D81" w:rsidRPr="00856563">
        <w:t>)</w:t>
      </w:r>
      <w:r>
        <w:fldChar w:fldCharType="end"/>
      </w:r>
      <w:r>
        <w:t xml:space="preserve">, and </w:t>
      </w:r>
      <w:r w:rsidR="00530EB1">
        <w:rPr>
          <w:rStyle w:val="ChItalBold"/>
        </w:rPr>
        <w:t>ana</w:t>
      </w:r>
      <w:r w:rsidRPr="00856563">
        <w:t xml:space="preserve"> </w:t>
      </w:r>
      <w:r w:rsidR="00B7093A">
        <w:t>‘</w:t>
      </w:r>
      <w:r w:rsidRPr="00856563">
        <w:t>child</w:t>
      </w:r>
      <w:r w:rsidR="00B7093A">
        <w:t>’</w:t>
      </w:r>
      <w:r>
        <w:t xml:space="preserve"> in </w:t>
      </w:r>
      <w:r>
        <w:fldChar w:fldCharType="begin"/>
      </w:r>
      <w:r>
        <w:instrText xml:space="preserve"> REF _Ref363303009 \h </w:instrText>
      </w:r>
      <w:r>
        <w:fldChar w:fldCharType="separate"/>
      </w:r>
      <w:r w:rsidR="00154D81" w:rsidRPr="00110B09">
        <w:t>(</w:t>
      </w:r>
      <w:r w:rsidR="00154D81">
        <w:rPr>
          <w:noProof/>
          <w:szCs w:val="19"/>
        </w:rPr>
        <w:t>43</w:t>
      </w:r>
      <w:r w:rsidR="00154D81" w:rsidRPr="00AC23C4">
        <w:rPr>
          <w:szCs w:val="19"/>
        </w:rPr>
        <w:t>)</w:t>
      </w:r>
      <w:r>
        <w:fldChar w:fldCharType="end"/>
      </w:r>
      <w:r>
        <w:t xml:space="preserve"> </w:t>
      </w:r>
      <w:r w:rsidRPr="00856563">
        <w:t xml:space="preserve">providing additional optional information not needed for the identification of their </w:t>
      </w:r>
      <w:r>
        <w:t xml:space="preserve">pronominal </w:t>
      </w:r>
      <w:r w:rsidRPr="00856563">
        <w:t>referents. The construction</w:t>
      </w:r>
      <w:r>
        <w:t>s</w:t>
      </w:r>
      <w:r w:rsidRPr="00856563">
        <w:t xml:space="preserve"> in </w:t>
      </w:r>
      <w:r>
        <w:fldChar w:fldCharType="begin"/>
      </w:r>
      <w:r>
        <w:instrText xml:space="preserve"> REF _Ref354558053 \h </w:instrText>
      </w:r>
      <w:r>
        <w:fldChar w:fldCharType="separate"/>
      </w:r>
      <w:r w:rsidR="00154D81" w:rsidRPr="00856563">
        <w:t>(</w:t>
      </w:r>
      <w:r w:rsidR="00154D81">
        <w:rPr>
          <w:noProof/>
        </w:rPr>
        <w:t>41</w:t>
      </w:r>
      <w:r w:rsidR="00154D81" w:rsidRPr="00856563">
        <w:t>)</w:t>
      </w:r>
      <w:r>
        <w:fldChar w:fldCharType="end"/>
      </w:r>
      <w:r>
        <w:t xml:space="preserve"> and </w:t>
      </w:r>
      <w:r>
        <w:fldChar w:fldCharType="begin"/>
      </w:r>
      <w:r>
        <w:instrText xml:space="preserve"> REF _Ref341895813 \h </w:instrText>
      </w:r>
      <w:r>
        <w:fldChar w:fldCharType="separate"/>
      </w:r>
      <w:r w:rsidR="00154D81" w:rsidRPr="00856563">
        <w:t>(</w:t>
      </w:r>
      <w:r w:rsidR="00154D81">
        <w:rPr>
          <w:noProof/>
        </w:rPr>
        <w:t>42</w:t>
      </w:r>
      <w:r w:rsidR="00154D81" w:rsidRPr="00856563">
        <w:t>)</w:t>
      </w:r>
      <w:r>
        <w:fldChar w:fldCharType="end"/>
      </w:r>
      <w:r>
        <w:t>,</w:t>
      </w:r>
      <w:r w:rsidRPr="009D64F3">
        <w:t xml:space="preserve"> </w:t>
      </w:r>
      <w:r w:rsidRPr="00856563">
        <w:t xml:space="preserve">by contrast, </w:t>
      </w:r>
      <w:r>
        <w:t>are</w:t>
      </w:r>
      <w:r w:rsidRPr="00856563">
        <w:t xml:space="preserve"> restrictive with the apposition</w:t>
      </w:r>
      <w:r>
        <w:t xml:space="preserve">s </w:t>
      </w:r>
      <w:r w:rsidRPr="009E38B7">
        <w:rPr>
          <w:rStyle w:val="ChItalBold"/>
        </w:rPr>
        <w:t>sunga</w:t>
      </w:r>
      <w:r>
        <w:rPr>
          <w:rStyle w:val="ChItalBold"/>
        </w:rPr>
        <w:t>y</w:t>
      </w:r>
      <w:r w:rsidRPr="009E38B7">
        <w:rPr>
          <w:rStyle w:val="ChItalBold"/>
        </w:rPr>
        <w:t xml:space="preserve"> ko</w:t>
      </w:r>
      <w:r>
        <w:t xml:space="preserve"> </w:t>
      </w:r>
      <w:r w:rsidR="00B7093A">
        <w:t>‘</w:t>
      </w:r>
      <w:r>
        <w:t>you river</w:t>
      </w:r>
      <w:r w:rsidR="00B7093A">
        <w:t>’</w:t>
      </w:r>
      <w:r>
        <w:t xml:space="preserve"> and </w:t>
      </w:r>
      <w:r w:rsidR="003D6346">
        <w:rPr>
          <w:rStyle w:val="ChItalBold"/>
        </w:rPr>
        <w:t>Agus</w:t>
      </w:r>
      <w:r w:rsidRPr="00856563">
        <w:rPr>
          <w:rStyle w:val="ChItalBold"/>
        </w:rPr>
        <w:t xml:space="preserve"> ni</w:t>
      </w:r>
      <w:r w:rsidRPr="00856563">
        <w:t xml:space="preserve"> </w:t>
      </w:r>
      <w:r w:rsidR="00B7093A">
        <w:t>‘</w:t>
      </w:r>
      <w:r w:rsidRPr="00856563">
        <w:t>this</w:t>
      </w:r>
      <w:r w:rsidR="003D6346" w:rsidRPr="003D6346">
        <w:t xml:space="preserve"> </w:t>
      </w:r>
      <w:r w:rsidR="003D6346">
        <w:t>Agus</w:t>
      </w:r>
      <w:r w:rsidR="00B7093A">
        <w:t>’</w:t>
      </w:r>
      <w:r w:rsidRPr="00856563">
        <w:t xml:space="preserve"> </w:t>
      </w:r>
      <w:r>
        <w:t>giving</w:t>
      </w:r>
      <w:r w:rsidRPr="00856563">
        <w:t xml:space="preserve"> information needed for the identification of the referent</w:t>
      </w:r>
      <w:r w:rsidR="0018725B">
        <w:t>s ko ‘</w:t>
      </w:r>
      <w:r w:rsidR="0018725B" w:rsidRPr="0018725B">
        <w:rPr>
          <w:rStyle w:val="ChSmallCaps"/>
        </w:rPr>
        <w:t>2sg</w:t>
      </w:r>
      <w:r w:rsidR="0018725B">
        <w:t>’ and</w:t>
      </w:r>
      <w:r w:rsidRPr="00856563">
        <w:t xml:space="preserve"> </w:t>
      </w:r>
      <w:r w:rsidRPr="00856563">
        <w:rPr>
          <w:rStyle w:val="ChItalBold"/>
        </w:rPr>
        <w:t>dia</w:t>
      </w:r>
      <w:r w:rsidRPr="00856563">
        <w:t xml:space="preserve"> </w:t>
      </w:r>
      <w:r w:rsidR="00B7093A">
        <w:t>‘</w:t>
      </w:r>
      <w:r w:rsidR="00E00F6E" w:rsidRPr="00E00F6E">
        <w:rPr>
          <w:rStyle w:val="ChSmallCaps"/>
        </w:rPr>
        <w:t>3sg</w:t>
      </w:r>
      <w:r w:rsidR="00B7093A">
        <w:t>’</w:t>
      </w:r>
      <w:r w:rsidR="0018725B">
        <w:t>, respectively</w:t>
      </w:r>
      <w:r w:rsidR="00E00F6E">
        <w:t>.</w:t>
      </w:r>
    </w:p>
    <w:p w14:paraId="28A003AE" w14:textId="7DA8AB9D" w:rsidR="00212AB8" w:rsidRPr="00856563" w:rsidRDefault="00212AB8" w:rsidP="00214A3F">
      <w:pPr>
        <w:pStyle w:val="ExampleTitle"/>
      </w:pPr>
      <w:r>
        <w:t xml:space="preserve">Appositions with singular pronouns: </w:t>
      </w:r>
      <w:r w:rsidR="00B7093A">
        <w:t>‘</w:t>
      </w:r>
      <w:r w:rsidRPr="0099608C">
        <w:rPr>
          <w:rStyle w:val="ChSmallCaps"/>
        </w:rPr>
        <w:t>pro-sg</w:t>
      </w:r>
      <w:r w:rsidRPr="00D32413">
        <w:t xml:space="preserve"> </w:t>
      </w:r>
      <w:r w:rsidRPr="0099608C">
        <w:rPr>
          <w:rStyle w:val="ChSmallCaps"/>
        </w:rPr>
        <w:t>np</w:t>
      </w:r>
      <w:r w:rsidR="00B7093A">
        <w:t>’</w:t>
      </w:r>
    </w:p>
    <w:tbl>
      <w:tblPr>
        <w:tblW w:w="4786" w:type="dxa"/>
        <w:tblCellMar>
          <w:left w:w="42" w:type="dxa"/>
          <w:right w:w="42" w:type="dxa"/>
        </w:tblCellMar>
        <w:tblLook w:val="01E0" w:firstRow="1" w:lastRow="1" w:firstColumn="1" w:lastColumn="1" w:noHBand="0" w:noVBand="0"/>
      </w:tblPr>
      <w:tblGrid>
        <w:gridCol w:w="708"/>
        <w:gridCol w:w="284"/>
        <w:gridCol w:w="435"/>
        <w:gridCol w:w="768"/>
        <w:gridCol w:w="389"/>
        <w:gridCol w:w="125"/>
        <w:gridCol w:w="651"/>
        <w:gridCol w:w="713"/>
        <w:gridCol w:w="713"/>
      </w:tblGrid>
      <w:tr w:rsidR="00AC23C4" w:rsidRPr="00414A9C" w14:paraId="7B05E1F6" w14:textId="77777777" w:rsidTr="00AC23C4">
        <w:tc>
          <w:tcPr>
            <w:tcW w:w="709" w:type="dxa"/>
            <w:shd w:val="clear" w:color="auto" w:fill="auto"/>
          </w:tcPr>
          <w:p w14:paraId="1DB9E63B" w14:textId="77777777" w:rsidR="00212AB8" w:rsidRPr="00953F60" w:rsidRDefault="00212AB8" w:rsidP="00212AB8">
            <w:pPr>
              <w:pStyle w:val="O0Nwnext"/>
            </w:pPr>
            <w:bookmarkStart w:id="2921" w:name="_Ref352667688"/>
            <w:r w:rsidRPr="00856563">
              <w:t>(</w:t>
            </w:r>
            <w:fldSimple w:instr=" SEQ ( \* ARABIC \s 1 ">
              <w:r w:rsidR="00154D81">
                <w:rPr>
                  <w:noProof/>
                </w:rPr>
                <w:t>39</w:t>
              </w:r>
            </w:fldSimple>
            <w:r w:rsidRPr="00856563">
              <w:t>)</w:t>
            </w:r>
            <w:bookmarkEnd w:id="2921"/>
          </w:p>
        </w:tc>
        <w:tc>
          <w:tcPr>
            <w:tcW w:w="284" w:type="dxa"/>
            <w:shd w:val="clear" w:color="auto" w:fill="auto"/>
          </w:tcPr>
          <w:p w14:paraId="7FC22BDD" w14:textId="77777777" w:rsidR="00212AB8" w:rsidRPr="00ED451F" w:rsidRDefault="00212AB8" w:rsidP="00212AB8">
            <w:pPr>
              <w:pStyle w:val="Text"/>
            </w:pPr>
            <w:r>
              <w:t>…</w:t>
            </w:r>
          </w:p>
        </w:tc>
        <w:tc>
          <w:tcPr>
            <w:tcW w:w="435" w:type="dxa"/>
            <w:shd w:val="clear" w:color="auto" w:fill="auto"/>
          </w:tcPr>
          <w:p w14:paraId="5719B399" w14:textId="77777777" w:rsidR="00212AB8" w:rsidRPr="00ED451F" w:rsidRDefault="00212AB8" w:rsidP="00212AB8">
            <w:pPr>
              <w:pStyle w:val="Text"/>
            </w:pPr>
            <w:r w:rsidRPr="00ED451F">
              <w:t>yo</w:t>
            </w:r>
            <w:r w:rsidR="00E936D8">
              <w:t>,</w:t>
            </w:r>
          </w:p>
        </w:tc>
        <w:tc>
          <w:tcPr>
            <w:tcW w:w="768" w:type="dxa"/>
            <w:shd w:val="clear" w:color="auto" w:fill="auto"/>
          </w:tcPr>
          <w:p w14:paraId="100BC73B" w14:textId="77777777" w:rsidR="00212AB8" w:rsidRPr="00ED451F" w:rsidRDefault="00212AB8" w:rsidP="00212AB8">
            <w:pPr>
              <w:pStyle w:val="Text"/>
            </w:pPr>
            <w:r>
              <w:t>ak</w:t>
            </w:r>
            <w:r w:rsidRPr="00ED451F">
              <w:t>irnya</w:t>
            </w:r>
          </w:p>
        </w:tc>
        <w:tc>
          <w:tcPr>
            <w:tcW w:w="389" w:type="dxa"/>
            <w:shd w:val="clear" w:color="auto" w:fill="auto"/>
          </w:tcPr>
          <w:p w14:paraId="2EE6E353" w14:textId="77777777" w:rsidR="00212AB8" w:rsidRPr="00ED451F" w:rsidRDefault="00212AB8" w:rsidP="00212AB8">
            <w:pPr>
              <w:pStyle w:val="Text"/>
            </w:pPr>
            <w:r w:rsidRPr="00F5211C">
              <w:rPr>
                <w:rStyle w:val="ChBlueBold"/>
              </w:rPr>
              <w:t>sa</w:t>
            </w:r>
          </w:p>
        </w:tc>
        <w:tc>
          <w:tcPr>
            <w:tcW w:w="124" w:type="dxa"/>
            <w:shd w:val="clear" w:color="auto" w:fill="auto"/>
          </w:tcPr>
          <w:p w14:paraId="6AABA62A" w14:textId="77777777" w:rsidR="00212AB8" w:rsidRPr="00C660BD" w:rsidRDefault="00212AB8" w:rsidP="00212AB8">
            <w:pPr>
              <w:pStyle w:val="Text"/>
            </w:pPr>
            <w:r>
              <w:t>|</w:t>
            </w:r>
          </w:p>
        </w:tc>
        <w:tc>
          <w:tcPr>
            <w:tcW w:w="651" w:type="dxa"/>
            <w:shd w:val="clear" w:color="auto" w:fill="auto"/>
          </w:tcPr>
          <w:p w14:paraId="5612903E" w14:textId="77777777" w:rsidR="00212AB8" w:rsidRPr="00F5211C" w:rsidRDefault="00212AB8" w:rsidP="00212AB8">
            <w:pPr>
              <w:pStyle w:val="Text"/>
              <w:rPr>
                <w:rStyle w:val="ChBlueBold"/>
              </w:rPr>
            </w:pPr>
            <w:r w:rsidRPr="00F5211C">
              <w:rPr>
                <w:rStyle w:val="ChBlueBold"/>
              </w:rPr>
              <w:t>mama</w:t>
            </w:r>
          </w:p>
        </w:tc>
        <w:tc>
          <w:tcPr>
            <w:tcW w:w="713" w:type="dxa"/>
            <w:shd w:val="clear" w:color="auto" w:fill="auto"/>
          </w:tcPr>
          <w:p w14:paraId="21348573" w14:textId="77777777" w:rsidR="00212AB8" w:rsidRPr="00ED451F" w:rsidRDefault="00212AB8" w:rsidP="00212AB8">
            <w:pPr>
              <w:pStyle w:val="Text"/>
            </w:pPr>
            <w:r w:rsidRPr="00ED451F">
              <w:t>berdoa</w:t>
            </w:r>
          </w:p>
        </w:tc>
        <w:tc>
          <w:tcPr>
            <w:tcW w:w="713" w:type="dxa"/>
            <w:shd w:val="clear" w:color="auto" w:fill="auto"/>
          </w:tcPr>
          <w:p w14:paraId="76F047F8" w14:textId="77777777" w:rsidR="00212AB8" w:rsidRPr="00ED451F" w:rsidRDefault="00212AB8" w:rsidP="00212AB8">
            <w:pPr>
              <w:pStyle w:val="Text"/>
            </w:pPr>
            <w:r w:rsidRPr="00ED451F">
              <w:t>berdoa</w:t>
            </w:r>
          </w:p>
        </w:tc>
      </w:tr>
      <w:tr w:rsidR="00AC23C4" w:rsidRPr="00AC23C4" w14:paraId="2D8509B3" w14:textId="77777777" w:rsidTr="00AC23C4">
        <w:tc>
          <w:tcPr>
            <w:tcW w:w="709" w:type="dxa"/>
            <w:shd w:val="clear" w:color="auto" w:fill="auto"/>
          </w:tcPr>
          <w:p w14:paraId="2BBA97B9" w14:textId="77777777" w:rsidR="00212AB8" w:rsidRPr="006C4719" w:rsidRDefault="00212AB8" w:rsidP="00212AB8">
            <w:pPr>
              <w:pStyle w:val="GlossEng"/>
            </w:pPr>
          </w:p>
        </w:tc>
        <w:tc>
          <w:tcPr>
            <w:tcW w:w="284" w:type="dxa"/>
            <w:shd w:val="clear" w:color="auto" w:fill="auto"/>
          </w:tcPr>
          <w:p w14:paraId="305B69B4" w14:textId="77777777" w:rsidR="00212AB8" w:rsidRPr="00ED451F" w:rsidRDefault="00212AB8" w:rsidP="00212AB8">
            <w:pPr>
              <w:pStyle w:val="GlossEng"/>
            </w:pPr>
          </w:p>
        </w:tc>
        <w:tc>
          <w:tcPr>
            <w:tcW w:w="435" w:type="dxa"/>
            <w:shd w:val="clear" w:color="auto" w:fill="auto"/>
          </w:tcPr>
          <w:p w14:paraId="3DF2DB88" w14:textId="77777777" w:rsidR="00212AB8" w:rsidRPr="00ED451F" w:rsidRDefault="00212AB8" w:rsidP="00212AB8">
            <w:pPr>
              <w:pStyle w:val="GlossEng"/>
            </w:pPr>
            <w:r w:rsidRPr="00ED451F">
              <w:t>yes</w:t>
            </w:r>
          </w:p>
        </w:tc>
        <w:tc>
          <w:tcPr>
            <w:tcW w:w="768" w:type="dxa"/>
            <w:shd w:val="clear" w:color="auto" w:fill="auto"/>
          </w:tcPr>
          <w:p w14:paraId="28DCD2A4" w14:textId="77777777" w:rsidR="00212AB8" w:rsidRPr="00ED451F" w:rsidRDefault="00212AB8" w:rsidP="00212AB8">
            <w:pPr>
              <w:pStyle w:val="GlossEng"/>
            </w:pPr>
            <w:r>
              <w:t>finally</w:t>
            </w:r>
          </w:p>
        </w:tc>
        <w:tc>
          <w:tcPr>
            <w:tcW w:w="389" w:type="dxa"/>
            <w:shd w:val="clear" w:color="auto" w:fill="auto"/>
          </w:tcPr>
          <w:p w14:paraId="3A899613" w14:textId="77777777" w:rsidR="00212AB8" w:rsidRPr="0099608C" w:rsidRDefault="00212AB8" w:rsidP="00212AB8">
            <w:pPr>
              <w:pStyle w:val="GlossEng"/>
              <w:rPr>
                <w:rStyle w:val="ChSmallCaps"/>
              </w:rPr>
            </w:pPr>
            <w:r w:rsidRPr="0099608C">
              <w:rPr>
                <w:rStyle w:val="ChSmallCaps"/>
              </w:rPr>
              <w:t>1sg</w:t>
            </w:r>
          </w:p>
        </w:tc>
        <w:tc>
          <w:tcPr>
            <w:tcW w:w="124" w:type="dxa"/>
            <w:shd w:val="clear" w:color="auto" w:fill="auto"/>
          </w:tcPr>
          <w:p w14:paraId="4B4F2F18" w14:textId="77777777" w:rsidR="00212AB8" w:rsidRPr="00C660BD" w:rsidRDefault="00212AB8" w:rsidP="00212AB8">
            <w:pPr>
              <w:pStyle w:val="GlossEng"/>
            </w:pPr>
          </w:p>
        </w:tc>
        <w:tc>
          <w:tcPr>
            <w:tcW w:w="651" w:type="dxa"/>
            <w:shd w:val="clear" w:color="auto" w:fill="auto"/>
          </w:tcPr>
          <w:p w14:paraId="37CE7D8B" w14:textId="77777777" w:rsidR="00212AB8" w:rsidRPr="00ED451F" w:rsidRDefault="00212AB8" w:rsidP="00212AB8">
            <w:pPr>
              <w:pStyle w:val="GlossEng"/>
            </w:pPr>
            <w:r w:rsidRPr="00ED451F">
              <w:t>mother</w:t>
            </w:r>
          </w:p>
        </w:tc>
        <w:tc>
          <w:tcPr>
            <w:tcW w:w="713" w:type="dxa"/>
            <w:shd w:val="clear" w:color="auto" w:fill="auto"/>
          </w:tcPr>
          <w:p w14:paraId="07B2FE76" w14:textId="77777777" w:rsidR="00212AB8" w:rsidRPr="00ED451F" w:rsidRDefault="00212AB8" w:rsidP="00212AB8">
            <w:pPr>
              <w:pStyle w:val="GlossEng"/>
            </w:pPr>
            <w:r w:rsidRPr="00ED451F">
              <w:t>pray</w:t>
            </w:r>
          </w:p>
        </w:tc>
        <w:tc>
          <w:tcPr>
            <w:tcW w:w="713" w:type="dxa"/>
            <w:shd w:val="clear" w:color="auto" w:fill="auto"/>
          </w:tcPr>
          <w:p w14:paraId="78D8BAD9" w14:textId="77777777" w:rsidR="00212AB8" w:rsidRPr="00ED451F" w:rsidRDefault="00212AB8" w:rsidP="00212AB8">
            <w:pPr>
              <w:pStyle w:val="GlossEng"/>
            </w:pPr>
            <w:r w:rsidRPr="00ED451F">
              <w:t>pray</w:t>
            </w:r>
          </w:p>
        </w:tc>
      </w:tr>
    </w:tbl>
    <w:p w14:paraId="63D1DD09" w14:textId="15872942" w:rsidR="00212AB8" w:rsidRDefault="00B7093A" w:rsidP="00212AB8">
      <w:pPr>
        <w:pStyle w:val="FreeTranslEng"/>
      </w:pPr>
      <w:r>
        <w:t>‘</w:t>
      </w:r>
      <w:r w:rsidR="00212AB8">
        <w:t xml:space="preserve">[so in fifth </w:t>
      </w:r>
      <w:r w:rsidR="009F56DB">
        <w:t>grade</w:t>
      </w:r>
      <w:r w:rsidR="00212AB8">
        <w:t xml:space="preserve"> she broke-off school,] yes, finally </w:t>
      </w:r>
      <w:r w:rsidR="00212AB8" w:rsidRPr="00AA38DD">
        <w:rPr>
          <w:rStyle w:val="ChBlueBold"/>
        </w:rPr>
        <w:t>I</w:t>
      </w:r>
      <w:r w:rsidR="00212AB8" w:rsidRPr="00875CA1">
        <w:t xml:space="preserve">, </w:t>
      </w:r>
      <w:r w:rsidR="00212AB8" w:rsidRPr="00AA38DD">
        <w:rPr>
          <w:rStyle w:val="ChBlueBold"/>
        </w:rPr>
        <w:t>(a/her) mother</w:t>
      </w:r>
      <w:r w:rsidR="00212AB8" w:rsidRPr="00875CA1">
        <w:t>, p</w:t>
      </w:r>
      <w:r w:rsidR="00212AB8">
        <w:t>rayed (and) prayed</w:t>
      </w:r>
      <w:r>
        <w:t>’</w:t>
      </w:r>
      <w:r w:rsidR="00212AB8">
        <w:t xml:space="preserve"> </w:t>
      </w:r>
      <w:r w:rsidR="00212AB8" w:rsidRPr="006C4719">
        <w:rPr>
          <w:rStyle w:val="ExampleSource"/>
        </w:rPr>
        <w:t>[081011-023-Cv.0178]</w:t>
      </w:r>
    </w:p>
    <w:tbl>
      <w:tblPr>
        <w:tblW w:w="6171" w:type="dxa"/>
        <w:tblCellMar>
          <w:left w:w="40" w:type="dxa"/>
          <w:right w:w="40" w:type="dxa"/>
        </w:tblCellMar>
        <w:tblLook w:val="01E0" w:firstRow="1" w:lastRow="1" w:firstColumn="1" w:lastColumn="1" w:noHBand="0" w:noVBand="0"/>
      </w:tblPr>
      <w:tblGrid>
        <w:gridCol w:w="709"/>
        <w:gridCol w:w="525"/>
        <w:gridCol w:w="339"/>
        <w:gridCol w:w="146"/>
        <w:gridCol w:w="137"/>
        <w:gridCol w:w="372"/>
        <w:gridCol w:w="1158"/>
        <w:gridCol w:w="485"/>
        <w:gridCol w:w="1170"/>
        <w:gridCol w:w="1130"/>
      </w:tblGrid>
      <w:tr w:rsidR="00840471" w:rsidRPr="00414A9C" w14:paraId="257D5464" w14:textId="77777777" w:rsidTr="00840471">
        <w:tc>
          <w:tcPr>
            <w:tcW w:w="709" w:type="dxa"/>
            <w:shd w:val="clear" w:color="auto" w:fill="auto"/>
          </w:tcPr>
          <w:p w14:paraId="05198747" w14:textId="77777777" w:rsidR="00840471" w:rsidRPr="00953F60" w:rsidRDefault="00840471" w:rsidP="00212AB8">
            <w:pPr>
              <w:pStyle w:val="O0Nwnext"/>
            </w:pPr>
            <w:bookmarkStart w:id="2922" w:name="_Ref341895811"/>
            <w:r w:rsidRPr="00856563">
              <w:t>(</w:t>
            </w:r>
            <w:fldSimple w:instr=" SEQ ( \* ARABIC \s 1 ">
              <w:r w:rsidR="00154D81">
                <w:rPr>
                  <w:noProof/>
                </w:rPr>
                <w:t>40</w:t>
              </w:r>
            </w:fldSimple>
            <w:r w:rsidRPr="00856563">
              <w:t>)</w:t>
            </w:r>
            <w:bookmarkEnd w:id="2922"/>
          </w:p>
        </w:tc>
        <w:tc>
          <w:tcPr>
            <w:tcW w:w="525" w:type="dxa"/>
            <w:shd w:val="clear" w:color="auto" w:fill="auto"/>
          </w:tcPr>
          <w:p w14:paraId="3F675C93" w14:textId="77777777" w:rsidR="00840471" w:rsidRPr="00856563" w:rsidRDefault="00840471" w:rsidP="00212AB8">
            <w:pPr>
              <w:pStyle w:val="Text"/>
            </w:pPr>
            <w:r w:rsidRPr="00856563">
              <w:t>kalo</w:t>
            </w:r>
          </w:p>
        </w:tc>
        <w:tc>
          <w:tcPr>
            <w:tcW w:w="485" w:type="dxa"/>
            <w:gridSpan w:val="2"/>
            <w:shd w:val="clear" w:color="auto" w:fill="auto"/>
          </w:tcPr>
          <w:p w14:paraId="7B574C90" w14:textId="77777777" w:rsidR="00840471" w:rsidRPr="00856563" w:rsidRDefault="00840471" w:rsidP="00212AB8">
            <w:pPr>
              <w:pStyle w:val="Text"/>
            </w:pPr>
            <w:r w:rsidRPr="00856563">
              <w:t>ko</w:t>
            </w:r>
          </w:p>
        </w:tc>
        <w:tc>
          <w:tcPr>
            <w:tcW w:w="509" w:type="dxa"/>
            <w:gridSpan w:val="2"/>
            <w:shd w:val="clear" w:color="auto" w:fill="auto"/>
          </w:tcPr>
          <w:p w14:paraId="5F21365C" w14:textId="77777777" w:rsidR="00840471" w:rsidRPr="00856563" w:rsidRDefault="00840471" w:rsidP="00212AB8">
            <w:pPr>
              <w:pStyle w:val="Text"/>
            </w:pPr>
            <w:r w:rsidRPr="00856563">
              <w:t>tida</w:t>
            </w:r>
          </w:p>
        </w:tc>
        <w:tc>
          <w:tcPr>
            <w:tcW w:w="1158" w:type="dxa"/>
            <w:shd w:val="clear" w:color="auto" w:fill="auto"/>
          </w:tcPr>
          <w:p w14:paraId="182F3F9D" w14:textId="77777777" w:rsidR="00840471" w:rsidRPr="00856563" w:rsidRDefault="00840471" w:rsidP="00212AB8">
            <w:pPr>
              <w:pStyle w:val="Text"/>
            </w:pPr>
            <w:r w:rsidRPr="00856563">
              <w:t>skola</w:t>
            </w:r>
          </w:p>
        </w:tc>
        <w:tc>
          <w:tcPr>
            <w:tcW w:w="485" w:type="dxa"/>
            <w:shd w:val="clear" w:color="auto" w:fill="auto"/>
          </w:tcPr>
          <w:p w14:paraId="67A83BDB" w14:textId="77777777" w:rsidR="00840471" w:rsidRPr="00856563" w:rsidRDefault="00840471" w:rsidP="00212AB8">
            <w:pPr>
              <w:pStyle w:val="Text"/>
              <w:rPr>
                <w:rStyle w:val="ChBlueBold"/>
              </w:rPr>
            </w:pPr>
            <w:r w:rsidRPr="00856563">
              <w:rPr>
                <w:rStyle w:val="ChBlueBold"/>
              </w:rPr>
              <w:t>ko</w:t>
            </w:r>
          </w:p>
        </w:tc>
        <w:tc>
          <w:tcPr>
            <w:tcW w:w="1170" w:type="dxa"/>
            <w:shd w:val="clear" w:color="auto" w:fill="auto"/>
          </w:tcPr>
          <w:p w14:paraId="3C0D27E3" w14:textId="77777777" w:rsidR="00840471" w:rsidRPr="00856563" w:rsidRDefault="00840471" w:rsidP="00212AB8">
            <w:pPr>
              <w:pStyle w:val="Text"/>
              <w:rPr>
                <w:rStyle w:val="ChBlueBold"/>
              </w:rPr>
            </w:pPr>
            <w:r w:rsidRPr="00856563">
              <w:rPr>
                <w:rStyle w:val="ChBlueBold"/>
              </w:rPr>
              <w:t>prempuan</w:t>
            </w:r>
            <w:r>
              <w:rPr>
                <w:rStyle w:val="ChBlueBold"/>
              </w:rPr>
              <w:t>g</w:t>
            </w:r>
          </w:p>
        </w:tc>
        <w:tc>
          <w:tcPr>
            <w:tcW w:w="1130" w:type="dxa"/>
            <w:shd w:val="clear" w:color="auto" w:fill="auto"/>
          </w:tcPr>
          <w:p w14:paraId="5FBFF572" w14:textId="77777777" w:rsidR="00840471" w:rsidRPr="00856563" w:rsidRDefault="00840471" w:rsidP="00212AB8">
            <w:pPr>
              <w:pStyle w:val="Text"/>
              <w:rPr>
                <w:rStyle w:val="ChBlueBold"/>
              </w:rPr>
            </w:pPr>
            <w:r w:rsidRPr="00856563">
              <w:rPr>
                <w:rStyle w:val="ChBlueBold"/>
              </w:rPr>
              <w:t>cantik</w:t>
            </w:r>
          </w:p>
        </w:tc>
      </w:tr>
      <w:tr w:rsidR="00840471" w:rsidRPr="00AC23C4" w14:paraId="61C3D5F5" w14:textId="77777777" w:rsidTr="00840471">
        <w:tc>
          <w:tcPr>
            <w:tcW w:w="709" w:type="dxa"/>
            <w:shd w:val="clear" w:color="auto" w:fill="auto"/>
          </w:tcPr>
          <w:p w14:paraId="541B5898" w14:textId="77777777" w:rsidR="00840471" w:rsidRPr="00953F60" w:rsidRDefault="00840471" w:rsidP="00840471">
            <w:pPr>
              <w:pStyle w:val="GlossEng2ptafter"/>
            </w:pPr>
          </w:p>
        </w:tc>
        <w:tc>
          <w:tcPr>
            <w:tcW w:w="525" w:type="dxa"/>
            <w:shd w:val="clear" w:color="auto" w:fill="auto"/>
          </w:tcPr>
          <w:p w14:paraId="38229802" w14:textId="77777777" w:rsidR="00840471" w:rsidRPr="00856563" w:rsidRDefault="00840471" w:rsidP="00840471">
            <w:pPr>
              <w:pStyle w:val="GlossEng2ptafter"/>
            </w:pPr>
            <w:r w:rsidRPr="00856563">
              <w:t>if</w:t>
            </w:r>
          </w:p>
        </w:tc>
        <w:tc>
          <w:tcPr>
            <w:tcW w:w="485" w:type="dxa"/>
            <w:gridSpan w:val="2"/>
            <w:shd w:val="clear" w:color="auto" w:fill="auto"/>
          </w:tcPr>
          <w:p w14:paraId="222E67EF" w14:textId="77777777" w:rsidR="00840471" w:rsidRPr="0099608C" w:rsidRDefault="00840471" w:rsidP="00840471">
            <w:pPr>
              <w:pStyle w:val="GlossEng2ptafter"/>
              <w:rPr>
                <w:rStyle w:val="ChSmallCaps"/>
              </w:rPr>
            </w:pPr>
            <w:r w:rsidRPr="0099608C">
              <w:rPr>
                <w:rStyle w:val="ChSmallCaps"/>
              </w:rPr>
              <w:t>2sg</w:t>
            </w:r>
          </w:p>
        </w:tc>
        <w:tc>
          <w:tcPr>
            <w:tcW w:w="509" w:type="dxa"/>
            <w:gridSpan w:val="2"/>
            <w:shd w:val="clear" w:color="auto" w:fill="auto"/>
          </w:tcPr>
          <w:p w14:paraId="6956022E" w14:textId="77777777" w:rsidR="00840471" w:rsidRPr="0099608C" w:rsidRDefault="00840471" w:rsidP="00840471">
            <w:pPr>
              <w:pStyle w:val="GlossEng2ptafter"/>
              <w:rPr>
                <w:rStyle w:val="ChSmallCaps"/>
              </w:rPr>
            </w:pPr>
            <w:r w:rsidRPr="0099608C">
              <w:rPr>
                <w:rStyle w:val="ChSmallCaps"/>
              </w:rPr>
              <w:t>neg</w:t>
            </w:r>
          </w:p>
        </w:tc>
        <w:tc>
          <w:tcPr>
            <w:tcW w:w="1158" w:type="dxa"/>
            <w:shd w:val="clear" w:color="auto" w:fill="auto"/>
          </w:tcPr>
          <w:p w14:paraId="239E8E0E" w14:textId="77777777" w:rsidR="00840471" w:rsidRPr="00856563" w:rsidRDefault="00840471" w:rsidP="00840471">
            <w:pPr>
              <w:pStyle w:val="GlossEng2ptafter"/>
            </w:pPr>
            <w:r w:rsidRPr="00856563">
              <w:t>go.to.school</w:t>
            </w:r>
          </w:p>
        </w:tc>
        <w:tc>
          <w:tcPr>
            <w:tcW w:w="485" w:type="dxa"/>
            <w:shd w:val="clear" w:color="auto" w:fill="auto"/>
          </w:tcPr>
          <w:p w14:paraId="14BC85C8" w14:textId="77777777" w:rsidR="00840471" w:rsidRPr="0099608C" w:rsidRDefault="00840471" w:rsidP="00840471">
            <w:pPr>
              <w:pStyle w:val="GlossEng2ptafter"/>
              <w:rPr>
                <w:rStyle w:val="ChSmallCaps"/>
              </w:rPr>
            </w:pPr>
            <w:r w:rsidRPr="0099608C">
              <w:rPr>
                <w:rStyle w:val="ChSmallCaps"/>
              </w:rPr>
              <w:t>2sg</w:t>
            </w:r>
          </w:p>
        </w:tc>
        <w:tc>
          <w:tcPr>
            <w:tcW w:w="1170" w:type="dxa"/>
            <w:shd w:val="clear" w:color="auto" w:fill="auto"/>
          </w:tcPr>
          <w:p w14:paraId="1F650334" w14:textId="77777777" w:rsidR="00840471" w:rsidRPr="00856563" w:rsidRDefault="00840471" w:rsidP="00840471">
            <w:pPr>
              <w:pStyle w:val="GlossEng2ptafter"/>
            </w:pPr>
            <w:r w:rsidRPr="00856563">
              <w:t>woman</w:t>
            </w:r>
          </w:p>
        </w:tc>
        <w:tc>
          <w:tcPr>
            <w:tcW w:w="1130" w:type="dxa"/>
            <w:shd w:val="clear" w:color="auto" w:fill="auto"/>
          </w:tcPr>
          <w:p w14:paraId="0138A88D" w14:textId="77777777" w:rsidR="00840471" w:rsidRPr="00856563" w:rsidRDefault="00840471" w:rsidP="00840471">
            <w:pPr>
              <w:pStyle w:val="GlossEng2ptafter"/>
            </w:pPr>
            <w:r>
              <w:t>be.</w:t>
            </w:r>
            <w:r w:rsidRPr="00856563">
              <w:t>beautiful</w:t>
            </w:r>
          </w:p>
        </w:tc>
      </w:tr>
      <w:tr w:rsidR="00840471" w:rsidRPr="00414A9C" w14:paraId="6A9FC8BD" w14:textId="77777777" w:rsidTr="00840471">
        <w:trPr>
          <w:gridAfter w:val="5"/>
          <w:wAfter w:w="4315" w:type="dxa"/>
        </w:trPr>
        <w:tc>
          <w:tcPr>
            <w:tcW w:w="709" w:type="dxa"/>
            <w:shd w:val="clear" w:color="auto" w:fill="auto"/>
          </w:tcPr>
          <w:p w14:paraId="27C71ED9" w14:textId="0AACE853" w:rsidR="00840471" w:rsidRPr="00953F60" w:rsidRDefault="00840471" w:rsidP="00D93591">
            <w:pPr>
              <w:pStyle w:val="O0Nwnext"/>
            </w:pPr>
          </w:p>
        </w:tc>
        <w:tc>
          <w:tcPr>
            <w:tcW w:w="864" w:type="dxa"/>
            <w:gridSpan w:val="2"/>
            <w:shd w:val="clear" w:color="auto" w:fill="auto"/>
          </w:tcPr>
          <w:p w14:paraId="5092BCBC" w14:textId="77777777" w:rsidR="00840471" w:rsidRPr="00856563" w:rsidRDefault="00840471" w:rsidP="00D93591">
            <w:pPr>
              <w:pStyle w:val="Text"/>
            </w:pPr>
            <w:r w:rsidRPr="00856563">
              <w:t>nanti</w:t>
            </w:r>
          </w:p>
        </w:tc>
        <w:tc>
          <w:tcPr>
            <w:tcW w:w="283" w:type="dxa"/>
            <w:gridSpan w:val="2"/>
            <w:shd w:val="clear" w:color="auto" w:fill="auto"/>
          </w:tcPr>
          <w:p w14:paraId="285F49D2" w14:textId="77777777" w:rsidR="00840471" w:rsidRPr="00856563" w:rsidRDefault="00840471" w:rsidP="00D93591">
            <w:pPr>
              <w:pStyle w:val="Text"/>
            </w:pPr>
            <w:r>
              <w:t>…</w:t>
            </w:r>
          </w:p>
        </w:tc>
      </w:tr>
      <w:tr w:rsidR="00840471" w:rsidRPr="00AC23C4" w14:paraId="2D20F49A" w14:textId="77777777" w:rsidTr="00840471">
        <w:trPr>
          <w:gridAfter w:val="5"/>
          <w:wAfter w:w="4315" w:type="dxa"/>
        </w:trPr>
        <w:tc>
          <w:tcPr>
            <w:tcW w:w="709" w:type="dxa"/>
            <w:shd w:val="clear" w:color="auto" w:fill="auto"/>
          </w:tcPr>
          <w:p w14:paraId="0EE4F77E" w14:textId="77777777" w:rsidR="00840471" w:rsidRPr="00953F60" w:rsidRDefault="00840471" w:rsidP="00D93591">
            <w:pPr>
              <w:pStyle w:val="GlossEng"/>
            </w:pPr>
          </w:p>
        </w:tc>
        <w:tc>
          <w:tcPr>
            <w:tcW w:w="864" w:type="dxa"/>
            <w:gridSpan w:val="2"/>
            <w:shd w:val="clear" w:color="auto" w:fill="auto"/>
          </w:tcPr>
          <w:p w14:paraId="61CBF498" w14:textId="77777777" w:rsidR="00840471" w:rsidRPr="00856563" w:rsidRDefault="00840471" w:rsidP="00D93591">
            <w:pPr>
              <w:pStyle w:val="GlossEng"/>
            </w:pPr>
            <w:r>
              <w:t>very.soon</w:t>
            </w:r>
          </w:p>
        </w:tc>
        <w:tc>
          <w:tcPr>
            <w:tcW w:w="283" w:type="dxa"/>
            <w:gridSpan w:val="2"/>
            <w:shd w:val="clear" w:color="auto" w:fill="auto"/>
          </w:tcPr>
          <w:p w14:paraId="68735F6E" w14:textId="77777777" w:rsidR="00840471" w:rsidRPr="00856563" w:rsidRDefault="00840471" w:rsidP="00D93591">
            <w:pPr>
              <w:pStyle w:val="GlossEng"/>
            </w:pPr>
          </w:p>
        </w:tc>
      </w:tr>
    </w:tbl>
    <w:p w14:paraId="30F3FCDC" w14:textId="2FFEFB5D" w:rsidR="00212AB8" w:rsidRPr="009E2A1C" w:rsidRDefault="00B7093A" w:rsidP="00212AB8">
      <w:pPr>
        <w:pStyle w:val="FreeTranslEng"/>
      </w:pPr>
      <w:r>
        <w:t>‘</w:t>
      </w:r>
      <w:r w:rsidR="00212AB8" w:rsidRPr="00856563">
        <w:t>if you don</w:t>
      </w:r>
      <w:r>
        <w:t>’</w:t>
      </w:r>
      <w:r w:rsidR="00212AB8" w:rsidRPr="00856563">
        <w:t xml:space="preserve">t go to school, </w:t>
      </w:r>
      <w:r w:rsidR="00212AB8">
        <w:t xml:space="preserve">later </w:t>
      </w:r>
      <w:r w:rsidR="00212AB8" w:rsidRPr="00856563">
        <w:rPr>
          <w:rStyle w:val="ChBlueBold"/>
        </w:rPr>
        <w:t>you</w:t>
      </w:r>
      <w:r w:rsidR="00212AB8" w:rsidRPr="00875CA1">
        <w:t xml:space="preserve">, </w:t>
      </w:r>
      <w:r w:rsidR="00212AB8" w:rsidRPr="00856563">
        <w:rPr>
          <w:rStyle w:val="ChBlueBold"/>
        </w:rPr>
        <w:t>a beautiful woman</w:t>
      </w:r>
      <w:r w:rsidR="00212AB8" w:rsidRPr="00875CA1">
        <w:t xml:space="preserve">, </w:t>
      </w:r>
      <w:r w:rsidR="00212AB8" w:rsidRPr="00856563">
        <w:t>…</w:t>
      </w:r>
      <w:r>
        <w:t>’</w:t>
      </w:r>
      <w:r w:rsidR="00212AB8" w:rsidRPr="00856563">
        <w:t xml:space="preserve"> </w:t>
      </w:r>
      <w:r w:rsidR="00212AB8" w:rsidRPr="00856563">
        <w:rPr>
          <w:rStyle w:val="ExampleSource"/>
        </w:rPr>
        <w:t>[</w:t>
      </w:r>
      <w:r w:rsidR="003F16F2">
        <w:rPr>
          <w:rStyle w:val="ExampleSource"/>
        </w:rPr>
        <w:t>081110-008-CvNP</w:t>
      </w:r>
      <w:r w:rsidR="00212AB8" w:rsidRPr="00856563">
        <w:rPr>
          <w:rStyle w:val="ExampleSource"/>
        </w:rPr>
        <w:t>.0043]</w:t>
      </w:r>
    </w:p>
    <w:tbl>
      <w:tblPr>
        <w:tblW w:w="6581" w:type="dxa"/>
        <w:tblCellMar>
          <w:left w:w="42" w:type="dxa"/>
          <w:right w:w="42" w:type="dxa"/>
        </w:tblCellMar>
        <w:tblLook w:val="01E0" w:firstRow="1" w:lastRow="1" w:firstColumn="1" w:lastColumn="1" w:noHBand="0" w:noVBand="0"/>
      </w:tblPr>
      <w:tblGrid>
        <w:gridCol w:w="709"/>
        <w:gridCol w:w="284"/>
        <w:gridCol w:w="510"/>
        <w:gridCol w:w="29"/>
        <w:gridCol w:w="600"/>
        <w:gridCol w:w="489"/>
        <w:gridCol w:w="440"/>
        <w:gridCol w:w="489"/>
        <w:gridCol w:w="785"/>
        <w:gridCol w:w="489"/>
        <w:gridCol w:w="756"/>
        <w:gridCol w:w="1001"/>
      </w:tblGrid>
      <w:tr w:rsidR="00AC23C4" w:rsidRPr="00414A9C" w14:paraId="6BA1B090" w14:textId="77777777" w:rsidTr="00AC23C4">
        <w:tc>
          <w:tcPr>
            <w:tcW w:w="709" w:type="dxa"/>
            <w:shd w:val="clear" w:color="auto" w:fill="auto"/>
          </w:tcPr>
          <w:p w14:paraId="1B384A22" w14:textId="77777777" w:rsidR="00212AB8" w:rsidRPr="00932E99" w:rsidRDefault="00212AB8" w:rsidP="00212AB8">
            <w:pPr>
              <w:pStyle w:val="O0Nwnext"/>
            </w:pPr>
            <w:bookmarkStart w:id="2923" w:name="_Ref354558053"/>
            <w:r w:rsidRPr="00856563">
              <w:t>(</w:t>
            </w:r>
            <w:fldSimple w:instr=" SEQ ( \* ARABIC \s 1 ">
              <w:r w:rsidR="00154D81">
                <w:rPr>
                  <w:noProof/>
                </w:rPr>
                <w:t>41</w:t>
              </w:r>
            </w:fldSimple>
            <w:r w:rsidRPr="00856563">
              <w:t>)</w:t>
            </w:r>
            <w:bookmarkEnd w:id="2923"/>
          </w:p>
        </w:tc>
        <w:tc>
          <w:tcPr>
            <w:tcW w:w="284" w:type="dxa"/>
            <w:shd w:val="clear" w:color="auto" w:fill="auto"/>
          </w:tcPr>
          <w:p w14:paraId="5980B565" w14:textId="77777777" w:rsidR="00212AB8" w:rsidRPr="00D42BEE" w:rsidRDefault="00212AB8" w:rsidP="00212AB8">
            <w:pPr>
              <w:pStyle w:val="Text"/>
            </w:pPr>
            <w:r>
              <w:t>…</w:t>
            </w:r>
          </w:p>
        </w:tc>
        <w:tc>
          <w:tcPr>
            <w:tcW w:w="510" w:type="dxa"/>
            <w:shd w:val="clear" w:color="auto" w:fill="auto"/>
          </w:tcPr>
          <w:p w14:paraId="39BBC2A0" w14:textId="77777777" w:rsidR="00212AB8" w:rsidRPr="00D42BEE" w:rsidRDefault="00212AB8" w:rsidP="00212AB8">
            <w:pPr>
              <w:pStyle w:val="Text"/>
            </w:pPr>
            <w:r w:rsidRPr="00D42BEE">
              <w:t>tida</w:t>
            </w:r>
          </w:p>
        </w:tc>
        <w:tc>
          <w:tcPr>
            <w:tcW w:w="629" w:type="dxa"/>
            <w:gridSpan w:val="2"/>
            <w:shd w:val="clear" w:color="auto" w:fill="auto"/>
          </w:tcPr>
          <w:p w14:paraId="73265348" w14:textId="77777777" w:rsidR="00212AB8" w:rsidRPr="00D42BEE" w:rsidRDefault="00212AB8" w:rsidP="00212AB8">
            <w:pPr>
              <w:pStyle w:val="Text"/>
            </w:pPr>
            <w:r w:rsidRPr="00D42BEE">
              <w:t>perna</w:t>
            </w:r>
          </w:p>
        </w:tc>
        <w:tc>
          <w:tcPr>
            <w:tcW w:w="489" w:type="dxa"/>
            <w:shd w:val="clear" w:color="auto" w:fill="auto"/>
          </w:tcPr>
          <w:p w14:paraId="2055E539" w14:textId="77777777" w:rsidR="00212AB8" w:rsidRPr="00D42BEE" w:rsidRDefault="00212AB8" w:rsidP="00212AB8">
            <w:pPr>
              <w:pStyle w:val="Text"/>
            </w:pPr>
            <w:r>
              <w:t>dia</w:t>
            </w:r>
          </w:p>
        </w:tc>
        <w:tc>
          <w:tcPr>
            <w:tcW w:w="440" w:type="dxa"/>
            <w:shd w:val="clear" w:color="auto" w:fill="auto"/>
          </w:tcPr>
          <w:p w14:paraId="1A477D1F" w14:textId="77777777" w:rsidR="00212AB8" w:rsidRPr="00D42BEE" w:rsidRDefault="00212AB8" w:rsidP="00212AB8">
            <w:pPr>
              <w:pStyle w:val="Text"/>
            </w:pPr>
            <w:r>
              <w:t>liat,</w:t>
            </w:r>
          </w:p>
        </w:tc>
        <w:tc>
          <w:tcPr>
            <w:tcW w:w="489" w:type="dxa"/>
            <w:shd w:val="clear" w:color="auto" w:fill="auto"/>
          </w:tcPr>
          <w:p w14:paraId="4397D7B1" w14:textId="77777777" w:rsidR="00212AB8" w:rsidRPr="004F0DE5" w:rsidRDefault="00212AB8" w:rsidP="00212AB8">
            <w:pPr>
              <w:pStyle w:val="Text"/>
              <w:rPr>
                <w:rStyle w:val="ChBlueBold"/>
              </w:rPr>
            </w:pPr>
            <w:r w:rsidRPr="004F0DE5">
              <w:rPr>
                <w:rStyle w:val="ChBlueBold"/>
              </w:rPr>
              <w:t>ko</w:t>
            </w:r>
          </w:p>
        </w:tc>
        <w:tc>
          <w:tcPr>
            <w:tcW w:w="785" w:type="dxa"/>
            <w:shd w:val="clear" w:color="auto" w:fill="auto"/>
          </w:tcPr>
          <w:p w14:paraId="333A7B71" w14:textId="77777777" w:rsidR="00212AB8" w:rsidRPr="004F0DE5" w:rsidRDefault="00212AB8" w:rsidP="00212AB8">
            <w:pPr>
              <w:pStyle w:val="Text"/>
              <w:rPr>
                <w:rStyle w:val="ChBlueBold"/>
              </w:rPr>
            </w:pPr>
            <w:r w:rsidRPr="004F0DE5">
              <w:rPr>
                <w:rStyle w:val="ChBlueBold"/>
              </w:rPr>
              <w:t>sungay</w:t>
            </w:r>
          </w:p>
        </w:tc>
        <w:tc>
          <w:tcPr>
            <w:tcW w:w="489" w:type="dxa"/>
            <w:shd w:val="clear" w:color="auto" w:fill="auto"/>
          </w:tcPr>
          <w:p w14:paraId="659E653B" w14:textId="77777777" w:rsidR="00212AB8" w:rsidRPr="00D617E5" w:rsidRDefault="00212AB8" w:rsidP="00212AB8">
            <w:pPr>
              <w:pStyle w:val="Text"/>
              <w:rPr>
                <w:rStyle w:val="ChBlueBold"/>
              </w:rPr>
            </w:pPr>
            <w:r w:rsidRPr="00D617E5">
              <w:rPr>
                <w:rStyle w:val="ChBlueBold"/>
              </w:rPr>
              <w:t>ko</w:t>
            </w:r>
          </w:p>
        </w:tc>
        <w:tc>
          <w:tcPr>
            <w:tcW w:w="756" w:type="dxa"/>
            <w:shd w:val="clear" w:color="auto" w:fill="auto"/>
          </w:tcPr>
          <w:p w14:paraId="089E77B5" w14:textId="77777777" w:rsidR="00212AB8" w:rsidRPr="00D42BEE" w:rsidRDefault="00212AB8" w:rsidP="00212AB8">
            <w:pPr>
              <w:pStyle w:val="Text"/>
            </w:pPr>
            <w:r w:rsidRPr="00D42BEE">
              <w:t>bisa</w:t>
            </w:r>
          </w:p>
        </w:tc>
        <w:tc>
          <w:tcPr>
            <w:tcW w:w="1001" w:type="dxa"/>
            <w:shd w:val="clear" w:color="auto" w:fill="auto"/>
          </w:tcPr>
          <w:p w14:paraId="4263041D" w14:textId="77777777" w:rsidR="00212AB8" w:rsidRPr="00D42BEE" w:rsidRDefault="00212AB8" w:rsidP="00212AB8">
            <w:pPr>
              <w:pStyle w:val="Text"/>
            </w:pPr>
            <w:r w:rsidRPr="00D42BEE">
              <w:t>terbuka</w:t>
            </w:r>
          </w:p>
        </w:tc>
      </w:tr>
      <w:tr w:rsidR="00AC23C4" w:rsidRPr="00AC23C4" w14:paraId="034010A3" w14:textId="77777777" w:rsidTr="00AC23C4">
        <w:tc>
          <w:tcPr>
            <w:tcW w:w="709" w:type="dxa"/>
            <w:shd w:val="clear" w:color="auto" w:fill="auto"/>
          </w:tcPr>
          <w:p w14:paraId="34FF70F6" w14:textId="77777777" w:rsidR="00212AB8" w:rsidRPr="00176904" w:rsidRDefault="00212AB8" w:rsidP="00212AB8">
            <w:pPr>
              <w:pStyle w:val="GlossEng2ptafter"/>
            </w:pPr>
          </w:p>
        </w:tc>
        <w:tc>
          <w:tcPr>
            <w:tcW w:w="284" w:type="dxa"/>
            <w:shd w:val="clear" w:color="auto" w:fill="auto"/>
          </w:tcPr>
          <w:p w14:paraId="469D4F87" w14:textId="77777777" w:rsidR="00212AB8" w:rsidRPr="007617BE" w:rsidRDefault="00212AB8" w:rsidP="00212AB8">
            <w:pPr>
              <w:pStyle w:val="GlossEng2ptafter"/>
              <w:rPr>
                <w:rStyle w:val="ChSmallCaps"/>
              </w:rPr>
            </w:pPr>
          </w:p>
        </w:tc>
        <w:tc>
          <w:tcPr>
            <w:tcW w:w="510" w:type="dxa"/>
            <w:shd w:val="clear" w:color="auto" w:fill="auto"/>
          </w:tcPr>
          <w:p w14:paraId="1C00D6CC" w14:textId="77777777" w:rsidR="00212AB8" w:rsidRPr="0099608C" w:rsidRDefault="00212AB8" w:rsidP="00212AB8">
            <w:pPr>
              <w:pStyle w:val="GlossEng2ptafter"/>
              <w:rPr>
                <w:rStyle w:val="ChSmallCaps"/>
              </w:rPr>
            </w:pPr>
            <w:r w:rsidRPr="0099608C">
              <w:rPr>
                <w:rStyle w:val="ChSmallCaps"/>
              </w:rPr>
              <w:t>neg</w:t>
            </w:r>
          </w:p>
        </w:tc>
        <w:tc>
          <w:tcPr>
            <w:tcW w:w="629" w:type="dxa"/>
            <w:gridSpan w:val="2"/>
            <w:shd w:val="clear" w:color="auto" w:fill="auto"/>
          </w:tcPr>
          <w:p w14:paraId="673D0109" w14:textId="77777777" w:rsidR="00212AB8" w:rsidRPr="00D42BEE" w:rsidRDefault="00212AB8" w:rsidP="00212AB8">
            <w:pPr>
              <w:pStyle w:val="GlossEng2ptafter"/>
            </w:pPr>
            <w:r w:rsidRPr="00D42BEE">
              <w:t>once</w:t>
            </w:r>
          </w:p>
        </w:tc>
        <w:tc>
          <w:tcPr>
            <w:tcW w:w="489" w:type="dxa"/>
            <w:shd w:val="clear" w:color="auto" w:fill="auto"/>
          </w:tcPr>
          <w:p w14:paraId="2A5DA790" w14:textId="77777777" w:rsidR="00212AB8" w:rsidRPr="0099608C" w:rsidRDefault="00212AB8" w:rsidP="00212AB8">
            <w:pPr>
              <w:pStyle w:val="GlossEng2ptafter"/>
              <w:rPr>
                <w:rStyle w:val="ChSmallCaps"/>
              </w:rPr>
            </w:pPr>
            <w:r w:rsidRPr="0099608C">
              <w:rPr>
                <w:rStyle w:val="ChSmallCaps"/>
              </w:rPr>
              <w:t>3sg</w:t>
            </w:r>
          </w:p>
        </w:tc>
        <w:tc>
          <w:tcPr>
            <w:tcW w:w="440" w:type="dxa"/>
            <w:shd w:val="clear" w:color="auto" w:fill="auto"/>
          </w:tcPr>
          <w:p w14:paraId="65F20B5D" w14:textId="77777777" w:rsidR="00212AB8" w:rsidRPr="00D42BEE" w:rsidRDefault="00212AB8" w:rsidP="00212AB8">
            <w:pPr>
              <w:pStyle w:val="GlossEng2ptafter"/>
            </w:pPr>
            <w:r w:rsidRPr="00D42BEE">
              <w:t>see</w:t>
            </w:r>
          </w:p>
        </w:tc>
        <w:tc>
          <w:tcPr>
            <w:tcW w:w="489" w:type="dxa"/>
            <w:shd w:val="clear" w:color="auto" w:fill="auto"/>
          </w:tcPr>
          <w:p w14:paraId="11AAD6A4" w14:textId="77777777" w:rsidR="00212AB8" w:rsidRPr="0099608C" w:rsidRDefault="00212AB8" w:rsidP="00212AB8">
            <w:pPr>
              <w:pStyle w:val="GlossEng2ptafter"/>
              <w:rPr>
                <w:rStyle w:val="ChSmallCaps"/>
              </w:rPr>
            </w:pPr>
            <w:r w:rsidRPr="0099608C">
              <w:rPr>
                <w:rStyle w:val="ChSmallCaps"/>
              </w:rPr>
              <w:t>2sg</w:t>
            </w:r>
          </w:p>
        </w:tc>
        <w:tc>
          <w:tcPr>
            <w:tcW w:w="785" w:type="dxa"/>
            <w:shd w:val="clear" w:color="auto" w:fill="auto"/>
          </w:tcPr>
          <w:p w14:paraId="61F8FB9C" w14:textId="77777777" w:rsidR="00212AB8" w:rsidRPr="00D42BEE" w:rsidRDefault="00212AB8" w:rsidP="00212AB8">
            <w:pPr>
              <w:pStyle w:val="GlossEng2ptafter"/>
            </w:pPr>
            <w:r w:rsidRPr="00D42BEE">
              <w:t>river</w:t>
            </w:r>
          </w:p>
        </w:tc>
        <w:tc>
          <w:tcPr>
            <w:tcW w:w="489" w:type="dxa"/>
            <w:shd w:val="clear" w:color="auto" w:fill="auto"/>
          </w:tcPr>
          <w:p w14:paraId="27D98C0E" w14:textId="77777777" w:rsidR="00212AB8" w:rsidRPr="0099608C" w:rsidRDefault="00212AB8" w:rsidP="00212AB8">
            <w:pPr>
              <w:pStyle w:val="GlossEng2ptafter"/>
              <w:rPr>
                <w:rStyle w:val="ChSmallCaps"/>
              </w:rPr>
            </w:pPr>
            <w:r w:rsidRPr="0099608C">
              <w:rPr>
                <w:rStyle w:val="ChSmallCaps"/>
              </w:rPr>
              <w:t>2sg</w:t>
            </w:r>
          </w:p>
        </w:tc>
        <w:tc>
          <w:tcPr>
            <w:tcW w:w="756" w:type="dxa"/>
            <w:shd w:val="clear" w:color="auto" w:fill="auto"/>
          </w:tcPr>
          <w:p w14:paraId="5FDEBCA4" w14:textId="77777777" w:rsidR="00212AB8" w:rsidRPr="00D42BEE" w:rsidRDefault="00212AB8" w:rsidP="00212AB8">
            <w:pPr>
              <w:pStyle w:val="GlossEng2ptafter"/>
            </w:pPr>
            <w:r w:rsidRPr="00D42BEE">
              <w:t>be.able</w:t>
            </w:r>
          </w:p>
        </w:tc>
        <w:tc>
          <w:tcPr>
            <w:tcW w:w="1001" w:type="dxa"/>
            <w:shd w:val="clear" w:color="auto" w:fill="auto"/>
          </w:tcPr>
          <w:p w14:paraId="7EF7CB52" w14:textId="77777777" w:rsidR="00212AB8" w:rsidRPr="00D42BEE" w:rsidRDefault="00212AB8" w:rsidP="00212AB8">
            <w:pPr>
              <w:pStyle w:val="GlossEng2ptafter"/>
            </w:pPr>
            <w:r>
              <w:t>be.</w:t>
            </w:r>
            <w:r w:rsidRPr="00D42BEE">
              <w:t>open</w:t>
            </w:r>
            <w:r>
              <w:t>ed</w:t>
            </w:r>
          </w:p>
        </w:tc>
      </w:tr>
      <w:tr w:rsidR="00212AB8" w:rsidRPr="00D42BEE" w14:paraId="7D7C4E22" w14:textId="77777777" w:rsidTr="00AC23C4">
        <w:trPr>
          <w:gridAfter w:val="8"/>
          <w:wAfter w:w="5049" w:type="dxa"/>
        </w:trPr>
        <w:tc>
          <w:tcPr>
            <w:tcW w:w="709" w:type="dxa"/>
            <w:shd w:val="clear" w:color="auto" w:fill="auto"/>
          </w:tcPr>
          <w:p w14:paraId="4BCAFCD4" w14:textId="77777777" w:rsidR="00212AB8" w:rsidRPr="00F41C6F" w:rsidRDefault="00212AB8" w:rsidP="00212AB8">
            <w:pPr>
              <w:pStyle w:val="O0Nwnext"/>
            </w:pPr>
          </w:p>
        </w:tc>
        <w:tc>
          <w:tcPr>
            <w:tcW w:w="823" w:type="dxa"/>
            <w:gridSpan w:val="3"/>
            <w:shd w:val="clear" w:color="auto" w:fill="auto"/>
          </w:tcPr>
          <w:p w14:paraId="45523306" w14:textId="77777777" w:rsidR="00212AB8" w:rsidRPr="00D42BEE" w:rsidRDefault="00212AB8" w:rsidP="00212AB8">
            <w:pPr>
              <w:pStyle w:val="Text"/>
            </w:pPr>
            <w:r w:rsidRPr="00D42BEE">
              <w:t>begini</w:t>
            </w:r>
          </w:p>
        </w:tc>
      </w:tr>
      <w:tr w:rsidR="00212AB8" w:rsidRPr="00D42BEE" w14:paraId="5F8A29D4" w14:textId="77777777" w:rsidTr="00AC23C4">
        <w:trPr>
          <w:gridAfter w:val="8"/>
          <w:wAfter w:w="5049" w:type="dxa"/>
        </w:trPr>
        <w:tc>
          <w:tcPr>
            <w:tcW w:w="709" w:type="dxa"/>
            <w:shd w:val="clear" w:color="auto" w:fill="auto"/>
          </w:tcPr>
          <w:p w14:paraId="24CE7034" w14:textId="77777777" w:rsidR="00212AB8" w:rsidRPr="00F41C6F" w:rsidRDefault="00212AB8" w:rsidP="00212AB8">
            <w:pPr>
              <w:pStyle w:val="GlossEng"/>
            </w:pPr>
          </w:p>
        </w:tc>
        <w:tc>
          <w:tcPr>
            <w:tcW w:w="823" w:type="dxa"/>
            <w:gridSpan w:val="3"/>
            <w:shd w:val="clear" w:color="auto" w:fill="auto"/>
          </w:tcPr>
          <w:p w14:paraId="1EB34C7D" w14:textId="77777777" w:rsidR="00212AB8" w:rsidRPr="00D42BEE" w:rsidRDefault="00212AB8" w:rsidP="00212AB8">
            <w:pPr>
              <w:pStyle w:val="GlossEng"/>
            </w:pPr>
            <w:r w:rsidRPr="00D42BEE">
              <w:t>like.this</w:t>
            </w:r>
          </w:p>
        </w:tc>
      </w:tr>
    </w:tbl>
    <w:p w14:paraId="5273A2B9" w14:textId="62365AC7" w:rsidR="00212AB8" w:rsidRDefault="00212AB8" w:rsidP="00212AB8">
      <w:pPr>
        <w:pStyle w:val="FreeTranslEng"/>
      </w:pPr>
      <w:r>
        <w:t xml:space="preserve">[Seeing the ocean for the first time:] </w:t>
      </w:r>
      <w:r w:rsidR="00B7093A">
        <w:t>‘</w:t>
      </w:r>
      <w:r>
        <w:t xml:space="preserve">[never before has he seen, what, a river that is so very big like this ocean,] never before has he seen </w:t>
      </w:r>
      <w:r w:rsidRPr="004F0DE5">
        <w:rPr>
          <w:rStyle w:val="ChBlueBold"/>
        </w:rPr>
        <w:t>you</w:t>
      </w:r>
      <w:r w:rsidRPr="00875CA1">
        <w:t xml:space="preserve">, </w:t>
      </w:r>
      <w:r w:rsidRPr="004F0DE5">
        <w:rPr>
          <w:rStyle w:val="ChBlueBold"/>
        </w:rPr>
        <w:t>you river</w:t>
      </w:r>
      <w:r>
        <w:t xml:space="preserve"> can be wide like this?</w:t>
      </w:r>
      <w:r w:rsidR="00B7093A">
        <w:t>’</w:t>
      </w:r>
      <w:r>
        <w:t xml:space="preserve"> </w:t>
      </w:r>
      <w:r w:rsidRPr="00176904">
        <w:rPr>
          <w:rStyle w:val="ExampleSource"/>
        </w:rPr>
        <w:t>[080922-010a-</w:t>
      </w:r>
      <w:r w:rsidR="00F00E41">
        <w:rPr>
          <w:rStyle w:val="ExampleSource"/>
        </w:rPr>
        <w:t>Cv</w:t>
      </w:r>
      <w:r w:rsidRPr="00176904">
        <w:rPr>
          <w:rStyle w:val="ExampleSource"/>
        </w:rPr>
        <w:t>NF.</w:t>
      </w:r>
      <w:r>
        <w:rPr>
          <w:rStyle w:val="ExampleSource"/>
        </w:rPr>
        <w:t>0212</w:t>
      </w:r>
      <w:r w:rsidR="00E34EAC">
        <w:rPr>
          <w:rStyle w:val="ExampleSource"/>
        </w:rPr>
        <w:t>-</w:t>
      </w:r>
      <w:r w:rsidRPr="00176904">
        <w:rPr>
          <w:rStyle w:val="ExampleSource"/>
        </w:rPr>
        <w:t>0213]</w:t>
      </w:r>
    </w:p>
    <w:tbl>
      <w:tblPr>
        <w:tblW w:w="5711" w:type="dxa"/>
        <w:tblCellMar>
          <w:left w:w="40" w:type="dxa"/>
          <w:right w:w="40" w:type="dxa"/>
        </w:tblCellMar>
        <w:tblLook w:val="01E0" w:firstRow="1" w:lastRow="1" w:firstColumn="1" w:lastColumn="1" w:noHBand="0" w:noVBand="0"/>
      </w:tblPr>
      <w:tblGrid>
        <w:gridCol w:w="706"/>
        <w:gridCol w:w="480"/>
        <w:gridCol w:w="609"/>
        <w:gridCol w:w="385"/>
        <w:gridCol w:w="121"/>
        <w:gridCol w:w="614"/>
        <w:gridCol w:w="768"/>
        <w:gridCol w:w="480"/>
        <w:gridCol w:w="553"/>
        <w:gridCol w:w="631"/>
        <w:gridCol w:w="364"/>
      </w:tblGrid>
      <w:tr w:rsidR="00AC23C4" w:rsidRPr="00414A9C" w14:paraId="051F7B38" w14:textId="77777777" w:rsidTr="00AC23C4">
        <w:tc>
          <w:tcPr>
            <w:tcW w:w="707" w:type="dxa"/>
            <w:shd w:val="clear" w:color="auto" w:fill="auto"/>
          </w:tcPr>
          <w:p w14:paraId="393684F3" w14:textId="77777777" w:rsidR="00212AB8" w:rsidRPr="00953F60" w:rsidRDefault="00212AB8" w:rsidP="00212AB8">
            <w:pPr>
              <w:pStyle w:val="O0Nwnext"/>
            </w:pPr>
            <w:bookmarkStart w:id="2924" w:name="_Ref341895813"/>
            <w:r w:rsidRPr="00856563">
              <w:t>(</w:t>
            </w:r>
            <w:fldSimple w:instr=" SEQ ( \* ARABIC \s 1 ">
              <w:r w:rsidR="00154D81">
                <w:rPr>
                  <w:noProof/>
                </w:rPr>
                <w:t>42</w:t>
              </w:r>
            </w:fldSimple>
            <w:r w:rsidRPr="00856563">
              <w:t>)</w:t>
            </w:r>
            <w:bookmarkEnd w:id="2924"/>
          </w:p>
        </w:tc>
        <w:tc>
          <w:tcPr>
            <w:tcW w:w="480" w:type="dxa"/>
            <w:shd w:val="clear" w:color="auto" w:fill="auto"/>
          </w:tcPr>
          <w:p w14:paraId="7B972DC6" w14:textId="77777777" w:rsidR="00212AB8" w:rsidRPr="00856563" w:rsidRDefault="00212AB8" w:rsidP="00212AB8">
            <w:pPr>
              <w:pStyle w:val="Text"/>
            </w:pPr>
            <w:r>
              <w:t>di</w:t>
            </w:r>
            <w:r w:rsidRPr="00856563">
              <w:t>a</w:t>
            </w:r>
          </w:p>
        </w:tc>
        <w:tc>
          <w:tcPr>
            <w:tcW w:w="609" w:type="dxa"/>
            <w:shd w:val="clear" w:color="auto" w:fill="auto"/>
          </w:tcPr>
          <w:p w14:paraId="71C3FA6A" w14:textId="77777777" w:rsidR="00212AB8" w:rsidRPr="00856563" w:rsidRDefault="00212AB8" w:rsidP="00212AB8">
            <w:pPr>
              <w:pStyle w:val="Text"/>
            </w:pPr>
            <w:r w:rsidRPr="00856563">
              <w:t>tanya</w:t>
            </w:r>
          </w:p>
        </w:tc>
        <w:tc>
          <w:tcPr>
            <w:tcW w:w="385" w:type="dxa"/>
            <w:shd w:val="clear" w:color="auto" w:fill="auto"/>
          </w:tcPr>
          <w:p w14:paraId="066AAD85" w14:textId="77777777" w:rsidR="00212AB8" w:rsidRPr="00856563" w:rsidRDefault="00212AB8" w:rsidP="00212AB8">
            <w:pPr>
              <w:pStyle w:val="Text"/>
            </w:pPr>
            <w:r w:rsidRPr="00856563">
              <w:rPr>
                <w:rStyle w:val="ChBlueBold"/>
              </w:rPr>
              <w:t>dia</w:t>
            </w:r>
          </w:p>
        </w:tc>
        <w:tc>
          <w:tcPr>
            <w:tcW w:w="120" w:type="dxa"/>
            <w:shd w:val="clear" w:color="auto" w:fill="auto"/>
          </w:tcPr>
          <w:p w14:paraId="458F8847" w14:textId="77777777" w:rsidR="00212AB8" w:rsidRPr="00C660BD" w:rsidRDefault="00212AB8" w:rsidP="00212AB8">
            <w:pPr>
              <w:pStyle w:val="Text"/>
            </w:pPr>
            <w:r>
              <w:t>|</w:t>
            </w:r>
          </w:p>
        </w:tc>
        <w:tc>
          <w:tcPr>
            <w:tcW w:w="614" w:type="dxa"/>
            <w:shd w:val="clear" w:color="auto" w:fill="auto"/>
          </w:tcPr>
          <w:p w14:paraId="2E6BF824" w14:textId="77777777" w:rsidR="00212AB8" w:rsidRPr="003D6346" w:rsidRDefault="003D6346" w:rsidP="00212AB8">
            <w:pPr>
              <w:pStyle w:val="Text"/>
              <w:rPr>
                <w:rStyle w:val="ChBlueBold"/>
              </w:rPr>
            </w:pPr>
            <w:r w:rsidRPr="003D6346">
              <w:rPr>
                <w:rStyle w:val="ChBlueBold"/>
              </w:rPr>
              <w:t>Agus</w:t>
            </w:r>
          </w:p>
        </w:tc>
        <w:tc>
          <w:tcPr>
            <w:tcW w:w="768" w:type="dxa"/>
            <w:shd w:val="clear" w:color="auto" w:fill="auto"/>
          </w:tcPr>
          <w:p w14:paraId="7F1B4994" w14:textId="77777777" w:rsidR="00212AB8" w:rsidRPr="00856563" w:rsidRDefault="00212AB8" w:rsidP="00212AB8">
            <w:pPr>
              <w:pStyle w:val="Text"/>
            </w:pPr>
            <w:r w:rsidRPr="00856563">
              <w:rPr>
                <w:rStyle w:val="ChBlueBold"/>
              </w:rPr>
              <w:t>ni</w:t>
            </w:r>
            <w:r w:rsidRPr="00856563">
              <w:t>,</w:t>
            </w:r>
          </w:p>
        </w:tc>
        <w:tc>
          <w:tcPr>
            <w:tcW w:w="480" w:type="dxa"/>
            <w:shd w:val="clear" w:color="auto" w:fill="auto"/>
          </w:tcPr>
          <w:p w14:paraId="54E29E10" w14:textId="77777777" w:rsidR="00212AB8" w:rsidRPr="00856563" w:rsidRDefault="00212AB8" w:rsidP="00212AB8">
            <w:pPr>
              <w:pStyle w:val="Text"/>
            </w:pPr>
            <w:r w:rsidRPr="00856563">
              <w:t>ko</w:t>
            </w:r>
          </w:p>
        </w:tc>
        <w:tc>
          <w:tcPr>
            <w:tcW w:w="553" w:type="dxa"/>
            <w:shd w:val="clear" w:color="auto" w:fill="auto"/>
          </w:tcPr>
          <w:p w14:paraId="14D6A9DA" w14:textId="77777777" w:rsidR="00212AB8" w:rsidRPr="00856563" w:rsidRDefault="00212AB8" w:rsidP="00212AB8">
            <w:pPr>
              <w:pStyle w:val="Text"/>
            </w:pPr>
            <w:r w:rsidRPr="00856563">
              <w:t>ada</w:t>
            </w:r>
          </w:p>
        </w:tc>
        <w:tc>
          <w:tcPr>
            <w:tcW w:w="631" w:type="dxa"/>
            <w:shd w:val="clear" w:color="auto" w:fill="auto"/>
          </w:tcPr>
          <w:p w14:paraId="0A3EC21A" w14:textId="77777777" w:rsidR="00212AB8" w:rsidRPr="00856563" w:rsidRDefault="00212AB8" w:rsidP="00212AB8">
            <w:pPr>
              <w:pStyle w:val="Text"/>
            </w:pPr>
            <w:r w:rsidRPr="00856563">
              <w:t>kapur</w:t>
            </w:r>
          </w:p>
        </w:tc>
        <w:tc>
          <w:tcPr>
            <w:tcW w:w="364" w:type="dxa"/>
            <w:shd w:val="clear" w:color="auto" w:fill="auto"/>
          </w:tcPr>
          <w:p w14:paraId="24A911E0" w14:textId="77777777" w:rsidR="00212AB8" w:rsidRPr="00856563" w:rsidRDefault="00212AB8" w:rsidP="00212AB8">
            <w:pPr>
              <w:pStyle w:val="Text"/>
            </w:pPr>
            <w:r w:rsidRPr="00856563">
              <w:t>ka</w:t>
            </w:r>
          </w:p>
        </w:tc>
      </w:tr>
      <w:tr w:rsidR="00AC23C4" w:rsidRPr="00AC23C4" w14:paraId="53A911A7" w14:textId="77777777" w:rsidTr="00AC23C4">
        <w:tc>
          <w:tcPr>
            <w:tcW w:w="707" w:type="dxa"/>
            <w:shd w:val="clear" w:color="auto" w:fill="auto"/>
          </w:tcPr>
          <w:p w14:paraId="23C6D9B4" w14:textId="77777777" w:rsidR="00212AB8" w:rsidRPr="00953F60" w:rsidRDefault="00212AB8" w:rsidP="00212AB8">
            <w:pPr>
              <w:pStyle w:val="GlossEng"/>
            </w:pPr>
          </w:p>
        </w:tc>
        <w:tc>
          <w:tcPr>
            <w:tcW w:w="480" w:type="dxa"/>
            <w:shd w:val="clear" w:color="auto" w:fill="auto"/>
          </w:tcPr>
          <w:p w14:paraId="1E9A9760" w14:textId="77777777" w:rsidR="00212AB8" w:rsidRPr="0099608C" w:rsidRDefault="00212AB8" w:rsidP="00212AB8">
            <w:pPr>
              <w:pStyle w:val="GlossEng"/>
              <w:rPr>
                <w:rStyle w:val="ChSmallCaps"/>
              </w:rPr>
            </w:pPr>
            <w:r w:rsidRPr="0099608C">
              <w:rPr>
                <w:rStyle w:val="ChSmallCaps"/>
              </w:rPr>
              <w:t>3sg</w:t>
            </w:r>
          </w:p>
        </w:tc>
        <w:tc>
          <w:tcPr>
            <w:tcW w:w="609" w:type="dxa"/>
            <w:shd w:val="clear" w:color="auto" w:fill="auto"/>
          </w:tcPr>
          <w:p w14:paraId="2BADEE35" w14:textId="77777777" w:rsidR="00212AB8" w:rsidRPr="00856563" w:rsidRDefault="00212AB8" w:rsidP="00212AB8">
            <w:pPr>
              <w:pStyle w:val="GlossEng"/>
            </w:pPr>
            <w:r w:rsidRPr="00856563">
              <w:t>ask</w:t>
            </w:r>
          </w:p>
        </w:tc>
        <w:tc>
          <w:tcPr>
            <w:tcW w:w="385" w:type="dxa"/>
            <w:shd w:val="clear" w:color="auto" w:fill="auto"/>
          </w:tcPr>
          <w:p w14:paraId="4A9820CC" w14:textId="77777777" w:rsidR="00212AB8" w:rsidRPr="0099608C" w:rsidRDefault="00212AB8" w:rsidP="00212AB8">
            <w:pPr>
              <w:pStyle w:val="GlossEng"/>
              <w:rPr>
                <w:rStyle w:val="ChSmallCaps"/>
              </w:rPr>
            </w:pPr>
            <w:r w:rsidRPr="0099608C">
              <w:rPr>
                <w:rStyle w:val="ChSmallCaps"/>
              </w:rPr>
              <w:t>3sg</w:t>
            </w:r>
          </w:p>
        </w:tc>
        <w:tc>
          <w:tcPr>
            <w:tcW w:w="120" w:type="dxa"/>
            <w:shd w:val="clear" w:color="auto" w:fill="auto"/>
          </w:tcPr>
          <w:p w14:paraId="492F1F21" w14:textId="77777777" w:rsidR="00212AB8" w:rsidRPr="00C660BD" w:rsidRDefault="00212AB8" w:rsidP="00212AB8">
            <w:pPr>
              <w:pStyle w:val="GlossEng"/>
            </w:pPr>
          </w:p>
        </w:tc>
        <w:tc>
          <w:tcPr>
            <w:tcW w:w="614" w:type="dxa"/>
            <w:shd w:val="clear" w:color="auto" w:fill="auto"/>
          </w:tcPr>
          <w:p w14:paraId="2FCA19D8" w14:textId="77777777" w:rsidR="00212AB8" w:rsidRPr="00856563" w:rsidRDefault="003D6346" w:rsidP="00212AB8">
            <w:pPr>
              <w:pStyle w:val="GlossEng"/>
            </w:pPr>
            <w:r>
              <w:t>Agus</w:t>
            </w:r>
          </w:p>
        </w:tc>
        <w:tc>
          <w:tcPr>
            <w:tcW w:w="768" w:type="dxa"/>
            <w:shd w:val="clear" w:color="auto" w:fill="auto"/>
          </w:tcPr>
          <w:p w14:paraId="774E39AC" w14:textId="77777777" w:rsidR="00212AB8" w:rsidRPr="0099608C" w:rsidRDefault="00212AB8" w:rsidP="00212AB8">
            <w:pPr>
              <w:pStyle w:val="GlossEng"/>
              <w:rPr>
                <w:rStyle w:val="ChSmallCaps"/>
              </w:rPr>
            </w:pPr>
            <w:r w:rsidRPr="0099608C">
              <w:rPr>
                <w:rStyle w:val="ChSmallCaps"/>
              </w:rPr>
              <w:t>d.prox</w:t>
            </w:r>
          </w:p>
        </w:tc>
        <w:tc>
          <w:tcPr>
            <w:tcW w:w="480" w:type="dxa"/>
            <w:shd w:val="clear" w:color="auto" w:fill="auto"/>
          </w:tcPr>
          <w:p w14:paraId="0F078342" w14:textId="77777777" w:rsidR="00212AB8" w:rsidRPr="0099608C" w:rsidRDefault="00212AB8" w:rsidP="00212AB8">
            <w:pPr>
              <w:pStyle w:val="GlossEng"/>
              <w:rPr>
                <w:rStyle w:val="ChSmallCaps"/>
              </w:rPr>
            </w:pPr>
            <w:r w:rsidRPr="0099608C">
              <w:rPr>
                <w:rStyle w:val="ChSmallCaps"/>
              </w:rPr>
              <w:t>2sg</w:t>
            </w:r>
          </w:p>
        </w:tc>
        <w:tc>
          <w:tcPr>
            <w:tcW w:w="553" w:type="dxa"/>
            <w:shd w:val="clear" w:color="auto" w:fill="auto"/>
          </w:tcPr>
          <w:p w14:paraId="2E43338D" w14:textId="77777777" w:rsidR="00212AB8" w:rsidRPr="00856563" w:rsidRDefault="00212AB8" w:rsidP="00212AB8">
            <w:pPr>
              <w:pStyle w:val="GlossEng"/>
            </w:pPr>
            <w:r w:rsidRPr="00856563">
              <w:t>exist</w:t>
            </w:r>
          </w:p>
        </w:tc>
        <w:tc>
          <w:tcPr>
            <w:tcW w:w="631" w:type="dxa"/>
            <w:shd w:val="clear" w:color="auto" w:fill="auto"/>
          </w:tcPr>
          <w:p w14:paraId="631D6104" w14:textId="77777777" w:rsidR="00212AB8" w:rsidRPr="00856563" w:rsidRDefault="00212AB8" w:rsidP="00212AB8">
            <w:pPr>
              <w:pStyle w:val="GlossEng"/>
            </w:pPr>
            <w:r w:rsidRPr="00856563">
              <w:t>lime</w:t>
            </w:r>
          </w:p>
        </w:tc>
        <w:tc>
          <w:tcPr>
            <w:tcW w:w="364" w:type="dxa"/>
            <w:shd w:val="clear" w:color="auto" w:fill="auto"/>
          </w:tcPr>
          <w:p w14:paraId="791FCA84" w14:textId="77777777" w:rsidR="00212AB8" w:rsidRPr="00F826F5" w:rsidRDefault="00212AB8" w:rsidP="00212AB8">
            <w:pPr>
              <w:pStyle w:val="GlossEng"/>
            </w:pPr>
            <w:r w:rsidRPr="00F826F5">
              <w:t>or</w:t>
            </w:r>
          </w:p>
        </w:tc>
      </w:tr>
    </w:tbl>
    <w:p w14:paraId="18171C7F" w14:textId="4DA8FCD2" w:rsidR="00212AB8" w:rsidRPr="003852D5" w:rsidRDefault="00B7093A" w:rsidP="00212AB8">
      <w:pPr>
        <w:pStyle w:val="FreeTranslEng"/>
      </w:pPr>
      <w:r>
        <w:t>‘</w:t>
      </w:r>
      <w:r w:rsidR="00212AB8" w:rsidRPr="00856563">
        <w:t xml:space="preserve">he asked </w:t>
      </w:r>
      <w:r w:rsidR="00212AB8" w:rsidRPr="00856563">
        <w:rPr>
          <w:rStyle w:val="ChBlueBold"/>
        </w:rPr>
        <w:t>him</w:t>
      </w:r>
      <w:r w:rsidR="00212AB8" w:rsidRPr="00875CA1">
        <w:t xml:space="preserve">, </w:t>
      </w:r>
      <w:r w:rsidR="003D6346">
        <w:rPr>
          <w:rStyle w:val="ChBlueBold"/>
        </w:rPr>
        <w:t>Agus</w:t>
      </w:r>
      <w:r w:rsidR="00212AB8" w:rsidRPr="00856563">
        <w:rPr>
          <w:rStyle w:val="ChBlueBold"/>
        </w:rPr>
        <w:t xml:space="preserve"> here</w:t>
      </w:r>
      <w:r w:rsidR="00212AB8" w:rsidRPr="00856563">
        <w:t xml:space="preserve">, </w:t>
      </w:r>
      <w:r>
        <w:t>‘</w:t>
      </w:r>
      <w:r w:rsidR="00212AB8" w:rsidRPr="00856563">
        <w:t>do you have lime (powder)?</w:t>
      </w:r>
      <w:r>
        <w:t>’’</w:t>
      </w:r>
      <w:r w:rsidR="00212AB8" w:rsidRPr="00856563">
        <w:t xml:space="preserve"> </w:t>
      </w:r>
      <w:r w:rsidR="00212AB8" w:rsidRPr="00856563">
        <w:rPr>
          <w:rStyle w:val="ExampleSource"/>
        </w:rPr>
        <w:t>[080922-010a-</w:t>
      </w:r>
      <w:r w:rsidR="00F00E41">
        <w:rPr>
          <w:rStyle w:val="ExampleSource"/>
        </w:rPr>
        <w:t>Cv</w:t>
      </w:r>
      <w:r w:rsidR="00212AB8" w:rsidRPr="00856563">
        <w:rPr>
          <w:rStyle w:val="ExampleSource"/>
        </w:rPr>
        <w:t>NF.0034]</w:t>
      </w:r>
    </w:p>
    <w:tbl>
      <w:tblPr>
        <w:tblW w:w="5737" w:type="dxa"/>
        <w:tblCellMar>
          <w:left w:w="40" w:type="dxa"/>
          <w:right w:w="40" w:type="dxa"/>
        </w:tblCellMar>
        <w:tblLook w:val="01E0" w:firstRow="1" w:lastRow="1" w:firstColumn="1" w:lastColumn="1" w:noHBand="0" w:noVBand="0"/>
      </w:tblPr>
      <w:tblGrid>
        <w:gridCol w:w="709"/>
        <w:gridCol w:w="284"/>
        <w:gridCol w:w="480"/>
        <w:gridCol w:w="485"/>
        <w:gridCol w:w="580"/>
        <w:gridCol w:w="525"/>
        <w:gridCol w:w="708"/>
        <w:gridCol w:w="703"/>
        <w:gridCol w:w="1263"/>
      </w:tblGrid>
      <w:tr w:rsidR="00AC23C4" w:rsidRPr="007B106F" w14:paraId="3337C463" w14:textId="77777777" w:rsidTr="00AC23C4">
        <w:tc>
          <w:tcPr>
            <w:tcW w:w="709" w:type="dxa"/>
            <w:shd w:val="clear" w:color="auto" w:fill="auto"/>
          </w:tcPr>
          <w:p w14:paraId="49ACEC08" w14:textId="77777777" w:rsidR="00212AB8" w:rsidRPr="00AC23C4" w:rsidRDefault="00212AB8" w:rsidP="00212AB8">
            <w:pPr>
              <w:pStyle w:val="O0Nwnext"/>
              <w:rPr>
                <w:szCs w:val="19"/>
              </w:rPr>
            </w:pPr>
            <w:bookmarkStart w:id="2925" w:name="_Ref363302680"/>
            <w:bookmarkStart w:id="2926" w:name="_Ref363303009"/>
            <w:r w:rsidRPr="00110B09">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43</w:t>
            </w:r>
            <w:r w:rsidRPr="00AC23C4">
              <w:rPr>
                <w:szCs w:val="19"/>
              </w:rPr>
              <w:fldChar w:fldCharType="end"/>
            </w:r>
            <w:r w:rsidRPr="00AC23C4">
              <w:rPr>
                <w:szCs w:val="19"/>
              </w:rPr>
              <w:t>)</w:t>
            </w:r>
            <w:bookmarkEnd w:id="2925"/>
            <w:bookmarkEnd w:id="2926"/>
          </w:p>
        </w:tc>
        <w:tc>
          <w:tcPr>
            <w:tcW w:w="284" w:type="dxa"/>
            <w:shd w:val="clear" w:color="auto" w:fill="auto"/>
          </w:tcPr>
          <w:p w14:paraId="09E7DC15" w14:textId="77777777" w:rsidR="00212AB8" w:rsidRPr="00AC23C4" w:rsidRDefault="00212AB8" w:rsidP="00212AB8">
            <w:pPr>
              <w:pStyle w:val="Text"/>
              <w:rPr>
                <w:szCs w:val="19"/>
              </w:rPr>
            </w:pPr>
            <w:r w:rsidRPr="00AC23C4">
              <w:rPr>
                <w:szCs w:val="19"/>
              </w:rPr>
              <w:t>…</w:t>
            </w:r>
          </w:p>
        </w:tc>
        <w:tc>
          <w:tcPr>
            <w:tcW w:w="480" w:type="dxa"/>
            <w:shd w:val="clear" w:color="auto" w:fill="auto"/>
          </w:tcPr>
          <w:p w14:paraId="1EF2B7B2" w14:textId="77777777" w:rsidR="00212AB8" w:rsidRPr="00AC23C4" w:rsidRDefault="00212AB8" w:rsidP="00212AB8">
            <w:pPr>
              <w:pStyle w:val="Text"/>
              <w:rPr>
                <w:szCs w:val="19"/>
              </w:rPr>
            </w:pPr>
            <w:r w:rsidRPr="00AC23C4">
              <w:rPr>
                <w:szCs w:val="19"/>
              </w:rPr>
              <w:t>tapi</w:t>
            </w:r>
          </w:p>
        </w:tc>
        <w:tc>
          <w:tcPr>
            <w:tcW w:w="485" w:type="dxa"/>
            <w:shd w:val="clear" w:color="auto" w:fill="auto"/>
          </w:tcPr>
          <w:p w14:paraId="607DE5A1" w14:textId="77777777" w:rsidR="00212AB8" w:rsidRPr="00824B8E" w:rsidRDefault="00212AB8" w:rsidP="00212AB8">
            <w:pPr>
              <w:pStyle w:val="Text"/>
              <w:rPr>
                <w:rStyle w:val="ChBlueBold"/>
              </w:rPr>
            </w:pPr>
            <w:r w:rsidRPr="00824B8E">
              <w:rPr>
                <w:rStyle w:val="ChBlueBold"/>
              </w:rPr>
              <w:t>de</w:t>
            </w:r>
          </w:p>
        </w:tc>
        <w:tc>
          <w:tcPr>
            <w:tcW w:w="580" w:type="dxa"/>
            <w:shd w:val="clear" w:color="auto" w:fill="auto"/>
          </w:tcPr>
          <w:p w14:paraId="58DF33A5" w14:textId="77777777" w:rsidR="00212AB8" w:rsidRPr="00824B8E" w:rsidRDefault="00530EB1" w:rsidP="00212AB8">
            <w:pPr>
              <w:pStyle w:val="Text"/>
              <w:rPr>
                <w:rStyle w:val="ChBlueBold"/>
              </w:rPr>
            </w:pPr>
            <w:r>
              <w:rPr>
                <w:rStyle w:val="ChBlueBold"/>
              </w:rPr>
              <w:t>ana</w:t>
            </w:r>
          </w:p>
        </w:tc>
        <w:tc>
          <w:tcPr>
            <w:tcW w:w="525" w:type="dxa"/>
            <w:shd w:val="clear" w:color="auto" w:fill="auto"/>
          </w:tcPr>
          <w:p w14:paraId="05CD18D6" w14:textId="77777777" w:rsidR="00212AB8" w:rsidRPr="00AC23C4" w:rsidRDefault="00212AB8" w:rsidP="00212AB8">
            <w:pPr>
              <w:pStyle w:val="Text"/>
              <w:rPr>
                <w:szCs w:val="19"/>
              </w:rPr>
            </w:pPr>
            <w:r w:rsidRPr="00AC23C4">
              <w:rPr>
                <w:szCs w:val="19"/>
              </w:rPr>
              <w:t>juga</w:t>
            </w:r>
          </w:p>
        </w:tc>
        <w:tc>
          <w:tcPr>
            <w:tcW w:w="708" w:type="dxa"/>
            <w:shd w:val="clear" w:color="auto" w:fill="auto"/>
          </w:tcPr>
          <w:p w14:paraId="283E7FB1" w14:textId="77777777" w:rsidR="00212AB8" w:rsidRPr="00AC23C4" w:rsidRDefault="00212AB8" w:rsidP="00212AB8">
            <w:pPr>
              <w:pStyle w:val="Text"/>
              <w:rPr>
                <w:szCs w:val="19"/>
              </w:rPr>
            </w:pPr>
            <w:r w:rsidRPr="00AC23C4">
              <w:rPr>
                <w:szCs w:val="19"/>
              </w:rPr>
              <w:t>cepat</w:t>
            </w:r>
          </w:p>
        </w:tc>
        <w:tc>
          <w:tcPr>
            <w:tcW w:w="703" w:type="dxa"/>
            <w:shd w:val="clear" w:color="auto" w:fill="auto"/>
          </w:tcPr>
          <w:p w14:paraId="00B57AC1" w14:textId="77777777" w:rsidR="00212AB8" w:rsidRPr="007B106F" w:rsidRDefault="00212AB8" w:rsidP="00212AB8">
            <w:pPr>
              <w:pStyle w:val="Text"/>
            </w:pPr>
            <w:r w:rsidRPr="007B106F">
              <w:t>ikut</w:t>
            </w:r>
          </w:p>
        </w:tc>
        <w:tc>
          <w:tcPr>
            <w:tcW w:w="1263" w:type="dxa"/>
            <w:shd w:val="clear" w:color="auto" w:fill="auto"/>
          </w:tcPr>
          <w:p w14:paraId="4D32DC3C" w14:textId="77777777" w:rsidR="00212AB8" w:rsidRPr="007B106F" w:rsidRDefault="00212AB8" w:rsidP="00212AB8">
            <w:pPr>
              <w:pStyle w:val="Text"/>
            </w:pPr>
            <w:r w:rsidRPr="007B106F">
              <w:t>terpengaru</w:t>
            </w:r>
          </w:p>
        </w:tc>
      </w:tr>
      <w:tr w:rsidR="00AC23C4" w:rsidRPr="00AC23C4" w14:paraId="715CF07D" w14:textId="77777777" w:rsidTr="00AC23C4">
        <w:tc>
          <w:tcPr>
            <w:tcW w:w="709" w:type="dxa"/>
            <w:shd w:val="clear" w:color="auto" w:fill="auto"/>
          </w:tcPr>
          <w:p w14:paraId="7D75E00E" w14:textId="77777777" w:rsidR="00212AB8" w:rsidRPr="00AC23C4" w:rsidRDefault="00212AB8" w:rsidP="00212AB8">
            <w:pPr>
              <w:pStyle w:val="GlossEng"/>
              <w:rPr>
                <w:sz w:val="19"/>
                <w:szCs w:val="19"/>
              </w:rPr>
            </w:pPr>
          </w:p>
        </w:tc>
        <w:tc>
          <w:tcPr>
            <w:tcW w:w="284" w:type="dxa"/>
            <w:shd w:val="clear" w:color="auto" w:fill="auto"/>
          </w:tcPr>
          <w:p w14:paraId="2E216DFA" w14:textId="77777777" w:rsidR="00212AB8" w:rsidRPr="00AC23C4" w:rsidRDefault="00212AB8" w:rsidP="00212AB8">
            <w:pPr>
              <w:pStyle w:val="GlossEng"/>
              <w:rPr>
                <w:szCs w:val="19"/>
              </w:rPr>
            </w:pPr>
          </w:p>
        </w:tc>
        <w:tc>
          <w:tcPr>
            <w:tcW w:w="480" w:type="dxa"/>
            <w:shd w:val="clear" w:color="auto" w:fill="auto"/>
          </w:tcPr>
          <w:p w14:paraId="5384D115" w14:textId="77777777" w:rsidR="00212AB8" w:rsidRPr="00AC23C4" w:rsidRDefault="00212AB8" w:rsidP="00212AB8">
            <w:pPr>
              <w:pStyle w:val="GlossEng"/>
              <w:rPr>
                <w:szCs w:val="19"/>
              </w:rPr>
            </w:pPr>
            <w:r w:rsidRPr="00AC23C4">
              <w:rPr>
                <w:szCs w:val="19"/>
              </w:rPr>
              <w:t>but</w:t>
            </w:r>
          </w:p>
        </w:tc>
        <w:tc>
          <w:tcPr>
            <w:tcW w:w="485" w:type="dxa"/>
            <w:shd w:val="clear" w:color="auto" w:fill="auto"/>
          </w:tcPr>
          <w:p w14:paraId="2955F47D" w14:textId="77777777" w:rsidR="00212AB8" w:rsidRPr="0099608C" w:rsidRDefault="00212AB8" w:rsidP="00212AB8">
            <w:pPr>
              <w:pStyle w:val="GlossEng"/>
              <w:rPr>
                <w:rStyle w:val="ChSmallCaps"/>
              </w:rPr>
            </w:pPr>
            <w:r w:rsidRPr="0099608C">
              <w:rPr>
                <w:rStyle w:val="ChSmallCaps"/>
              </w:rPr>
              <w:t>3sg</w:t>
            </w:r>
          </w:p>
        </w:tc>
        <w:tc>
          <w:tcPr>
            <w:tcW w:w="580" w:type="dxa"/>
            <w:shd w:val="clear" w:color="auto" w:fill="auto"/>
          </w:tcPr>
          <w:p w14:paraId="61911B6D" w14:textId="77777777" w:rsidR="00212AB8" w:rsidRPr="00AC23C4" w:rsidRDefault="00212AB8" w:rsidP="00212AB8">
            <w:pPr>
              <w:pStyle w:val="GlossEng"/>
              <w:rPr>
                <w:szCs w:val="19"/>
              </w:rPr>
            </w:pPr>
            <w:r w:rsidRPr="00AC23C4">
              <w:rPr>
                <w:szCs w:val="19"/>
              </w:rPr>
              <w:t>child</w:t>
            </w:r>
          </w:p>
        </w:tc>
        <w:tc>
          <w:tcPr>
            <w:tcW w:w="525" w:type="dxa"/>
            <w:shd w:val="clear" w:color="auto" w:fill="auto"/>
          </w:tcPr>
          <w:p w14:paraId="16D61165" w14:textId="77777777" w:rsidR="00212AB8" w:rsidRPr="00AC23C4" w:rsidRDefault="00212AB8" w:rsidP="00212AB8">
            <w:pPr>
              <w:pStyle w:val="GlossEng"/>
              <w:rPr>
                <w:szCs w:val="19"/>
              </w:rPr>
            </w:pPr>
            <w:r w:rsidRPr="00AC23C4">
              <w:rPr>
                <w:szCs w:val="19"/>
              </w:rPr>
              <w:t>also</w:t>
            </w:r>
          </w:p>
        </w:tc>
        <w:tc>
          <w:tcPr>
            <w:tcW w:w="708" w:type="dxa"/>
            <w:shd w:val="clear" w:color="auto" w:fill="auto"/>
          </w:tcPr>
          <w:p w14:paraId="2D661FA4" w14:textId="77777777" w:rsidR="00212AB8" w:rsidRPr="00AC23C4" w:rsidRDefault="00212AB8" w:rsidP="00212AB8">
            <w:pPr>
              <w:pStyle w:val="GlossEng"/>
              <w:rPr>
                <w:szCs w:val="19"/>
              </w:rPr>
            </w:pPr>
            <w:r w:rsidRPr="00AC23C4">
              <w:rPr>
                <w:szCs w:val="19"/>
              </w:rPr>
              <w:t>be.fast</w:t>
            </w:r>
          </w:p>
        </w:tc>
        <w:tc>
          <w:tcPr>
            <w:tcW w:w="703" w:type="dxa"/>
            <w:shd w:val="clear" w:color="auto" w:fill="auto"/>
          </w:tcPr>
          <w:p w14:paraId="41D8A926" w14:textId="77777777" w:rsidR="00212AB8" w:rsidRPr="00AC23C4" w:rsidRDefault="00212AB8" w:rsidP="00212AB8">
            <w:pPr>
              <w:pStyle w:val="GlossEng"/>
              <w:rPr>
                <w:szCs w:val="19"/>
              </w:rPr>
            </w:pPr>
            <w:r w:rsidRPr="00AC23C4">
              <w:rPr>
                <w:szCs w:val="19"/>
              </w:rPr>
              <w:t>follow</w:t>
            </w:r>
          </w:p>
        </w:tc>
        <w:tc>
          <w:tcPr>
            <w:tcW w:w="1263" w:type="dxa"/>
            <w:shd w:val="clear" w:color="auto" w:fill="auto"/>
          </w:tcPr>
          <w:p w14:paraId="2FDDF717" w14:textId="77777777" w:rsidR="00212AB8" w:rsidRPr="00824B8E" w:rsidRDefault="00212AB8" w:rsidP="00212AB8">
            <w:pPr>
              <w:pStyle w:val="GlossEng"/>
            </w:pPr>
            <w:r w:rsidRPr="00824B8E">
              <w:t>be.influenced</w:t>
            </w:r>
          </w:p>
        </w:tc>
      </w:tr>
    </w:tbl>
    <w:p w14:paraId="1582E206" w14:textId="1AD06A25" w:rsidR="00212AB8" w:rsidRPr="0090507A" w:rsidRDefault="00B7093A" w:rsidP="00212AB8">
      <w:pPr>
        <w:pStyle w:val="FreeTranslEng"/>
        <w:rPr>
          <w:szCs w:val="19"/>
        </w:rPr>
      </w:pPr>
      <w:r>
        <w:rPr>
          <w:szCs w:val="19"/>
        </w:rPr>
        <w:t>‘</w:t>
      </w:r>
      <w:r w:rsidR="00212AB8" w:rsidRPr="0090507A">
        <w:rPr>
          <w:szCs w:val="19"/>
        </w:rPr>
        <w:t xml:space="preserve">… but </w:t>
      </w:r>
      <w:r w:rsidR="00D70200" w:rsidRPr="00D70200">
        <w:rPr>
          <w:rStyle w:val="ChBlueBold"/>
        </w:rPr>
        <w:t>he/she</w:t>
      </w:r>
      <w:r w:rsidR="00212AB8" w:rsidRPr="00875CA1">
        <w:t xml:space="preserve">, </w:t>
      </w:r>
      <w:r w:rsidR="00212AB8" w:rsidRPr="00BD16D5">
        <w:rPr>
          <w:rStyle w:val="ChBlueBold"/>
        </w:rPr>
        <w:t>a kid</w:t>
      </w:r>
      <w:r w:rsidR="00212AB8" w:rsidRPr="00875CA1">
        <w:t xml:space="preserve">, </w:t>
      </w:r>
      <w:r w:rsidR="00212AB8" w:rsidRPr="0090507A">
        <w:rPr>
          <w:szCs w:val="19"/>
        </w:rPr>
        <w:t xml:space="preserve">also quickly follows (others) to </w:t>
      </w:r>
      <w:r w:rsidR="00212AB8" w:rsidRPr="00BD16D5">
        <w:t>be influenced</w:t>
      </w:r>
      <w:r>
        <w:t>’</w:t>
      </w:r>
      <w:r w:rsidR="00212AB8" w:rsidRPr="0063170B">
        <w:t xml:space="preserve"> </w:t>
      </w:r>
      <w:r w:rsidR="00212AB8" w:rsidRPr="00973450">
        <w:rPr>
          <w:rStyle w:val="ExampleSource"/>
        </w:rPr>
        <w:t>[080917-010-CvEx.0001]</w:t>
      </w:r>
    </w:p>
    <w:p w14:paraId="5925C856" w14:textId="28A4DD63" w:rsidR="00212AB8" w:rsidRDefault="00212AB8" w:rsidP="00214A3F">
      <w:pPr>
        <w:pStyle w:val="Body0005after"/>
      </w:pPr>
      <w:r>
        <w:t xml:space="preserve">Most often appositional constructions are formed with plural pronouns, such that </w:t>
      </w:r>
      <w:r w:rsidR="00B7093A">
        <w:t>‘</w:t>
      </w:r>
      <w:r w:rsidRPr="0099608C">
        <w:rPr>
          <w:rStyle w:val="ChSmallCaps"/>
        </w:rPr>
        <w:t>pro-pl</w:t>
      </w:r>
      <w:r w:rsidRPr="00D32413">
        <w:t xml:space="preserve"> </w:t>
      </w:r>
      <w:r w:rsidRPr="0099608C">
        <w:rPr>
          <w:rStyle w:val="ChSmallCaps"/>
        </w:rPr>
        <w:t>np</w:t>
      </w:r>
      <w:r w:rsidR="00B7093A">
        <w:t>’</w:t>
      </w:r>
      <w:r>
        <w:t xml:space="preserve">. Semantically, </w:t>
      </w:r>
      <w:r w:rsidR="00B7093A">
        <w:t>‘</w:t>
      </w:r>
      <w:r w:rsidRPr="0099608C">
        <w:rPr>
          <w:rStyle w:val="ChSmallCaps"/>
        </w:rPr>
        <w:t>pro-pl</w:t>
      </w:r>
      <w:r w:rsidRPr="00D32413">
        <w:t xml:space="preserve"> </w:t>
      </w:r>
      <w:r w:rsidRPr="0099608C">
        <w:rPr>
          <w:rStyle w:val="ChSmallCaps"/>
        </w:rPr>
        <w:t>np</w:t>
      </w:r>
      <w:r w:rsidR="00B7093A">
        <w:t>’</w:t>
      </w:r>
      <w:r>
        <w:t xml:space="preserve"> are distinct from </w:t>
      </w:r>
      <w:r w:rsidR="00B7093A">
        <w:t>‘</w:t>
      </w:r>
      <w:r w:rsidRPr="0099608C">
        <w:rPr>
          <w:rStyle w:val="ChSmallCaps"/>
        </w:rPr>
        <w:t>pro-sg</w:t>
      </w:r>
      <w:r w:rsidRPr="00D32413">
        <w:t xml:space="preserve"> </w:t>
      </w:r>
      <w:r w:rsidRPr="0099608C">
        <w:rPr>
          <w:rStyle w:val="ChSmallCaps"/>
        </w:rPr>
        <w:t>np</w:t>
      </w:r>
      <w:r w:rsidR="00B7093A">
        <w:t>’</w:t>
      </w:r>
      <w:r>
        <w:t xml:space="preserve"> constructions in that they not only indicate the definiteness of the apposited noun phrases, but also their plurality, as shown in </w:t>
      </w:r>
      <w:r>
        <w:fldChar w:fldCharType="begin"/>
      </w:r>
      <w:r>
        <w:instrText xml:space="preserve"> REF _Ref341895821 \h </w:instrText>
      </w:r>
      <w:r>
        <w:fldChar w:fldCharType="separate"/>
      </w:r>
      <w:r w:rsidR="00154D81" w:rsidRPr="00856563">
        <w:t>(</w:t>
      </w:r>
      <w:r w:rsidR="00154D81">
        <w:rPr>
          <w:noProof/>
        </w:rPr>
        <w:t>44</w:t>
      </w:r>
      <w:r w:rsidR="00154D81" w:rsidRPr="00856563">
        <w:t>)</w:t>
      </w:r>
      <w:r>
        <w:fldChar w:fldCharType="end"/>
      </w:r>
      <w:r>
        <w:t xml:space="preserve"> to </w:t>
      </w:r>
      <w:r>
        <w:fldChar w:fldCharType="begin"/>
      </w:r>
      <w:r>
        <w:instrText xml:space="preserve"> REF _Ref341895819 \h </w:instrText>
      </w:r>
      <w:r>
        <w:fldChar w:fldCharType="separate"/>
      </w:r>
      <w:r w:rsidR="00154D81" w:rsidRPr="00856563">
        <w:t>(</w:t>
      </w:r>
      <w:r w:rsidR="00154D81">
        <w:rPr>
          <w:noProof/>
        </w:rPr>
        <w:t>47</w:t>
      </w:r>
      <w:r w:rsidR="00154D81" w:rsidRPr="00856563">
        <w:t>)</w:t>
      </w:r>
      <w:r>
        <w:fldChar w:fldCharType="end"/>
      </w:r>
      <w:r>
        <w:t xml:space="preserve">. For instance, </w:t>
      </w:r>
      <w:r>
        <w:rPr>
          <w:rStyle w:val="ChItalBold"/>
        </w:rPr>
        <w:t>pemuda</w:t>
      </w:r>
      <w:r w:rsidRPr="00856563">
        <w:t xml:space="preserve"> </w:t>
      </w:r>
      <w:r w:rsidR="00B7093A">
        <w:t>‘</w:t>
      </w:r>
      <w:r>
        <w:t>youth</w:t>
      </w:r>
      <w:r w:rsidR="00B7093A">
        <w:t>’</w:t>
      </w:r>
      <w:r>
        <w:t xml:space="preserve"> in </w:t>
      </w:r>
      <w:r>
        <w:fldChar w:fldCharType="begin"/>
      </w:r>
      <w:r>
        <w:instrText xml:space="preserve"> REF _Ref341895821 \h </w:instrText>
      </w:r>
      <w:r>
        <w:fldChar w:fldCharType="separate"/>
      </w:r>
      <w:r w:rsidR="00154D81" w:rsidRPr="00856563">
        <w:t>(</w:t>
      </w:r>
      <w:r w:rsidR="00154D81">
        <w:rPr>
          <w:noProof/>
        </w:rPr>
        <w:t>44</w:t>
      </w:r>
      <w:r w:rsidR="00154D81" w:rsidRPr="00856563">
        <w:t>)</w:t>
      </w:r>
      <w:r>
        <w:fldChar w:fldCharType="end"/>
      </w:r>
      <w:r>
        <w:t xml:space="preserve"> or</w:t>
      </w:r>
      <w:r w:rsidRPr="00856563">
        <w:t xml:space="preserve"> </w:t>
      </w:r>
      <w:r w:rsidRPr="00856563">
        <w:rPr>
          <w:rStyle w:val="ChItalBold"/>
        </w:rPr>
        <w:t>IPA satu</w:t>
      </w:r>
      <w:r w:rsidRPr="00856563">
        <w:t xml:space="preserve"> </w:t>
      </w:r>
      <w:r w:rsidR="00B7093A">
        <w:t>‘</w:t>
      </w:r>
      <w:r w:rsidRPr="00856563">
        <w:t>Natural Science I (student)</w:t>
      </w:r>
      <w:r w:rsidR="00B7093A">
        <w:t>’</w:t>
      </w:r>
      <w:r>
        <w:t xml:space="preserve"> in </w:t>
      </w:r>
      <w:r>
        <w:fldChar w:fldCharType="begin"/>
      </w:r>
      <w:r>
        <w:instrText xml:space="preserve"> REF _Ref341895822 \h </w:instrText>
      </w:r>
      <w:r>
        <w:fldChar w:fldCharType="separate"/>
      </w:r>
      <w:r w:rsidR="00154D81" w:rsidRPr="00856563">
        <w:t>(</w:t>
      </w:r>
      <w:r w:rsidR="00154D81">
        <w:rPr>
          <w:noProof/>
        </w:rPr>
        <w:t>45</w:t>
      </w:r>
      <w:r w:rsidR="00154D81" w:rsidRPr="00856563">
        <w:t>)</w:t>
      </w:r>
      <w:r>
        <w:fldChar w:fldCharType="end"/>
      </w:r>
      <w:r w:rsidRPr="00856563">
        <w:t xml:space="preserve"> receive their plural reading from the preceding </w:t>
      </w:r>
      <w:r>
        <w:t xml:space="preserve">plural </w:t>
      </w:r>
      <w:r>
        <w:rPr>
          <w:lang w:eastAsia="en-US"/>
        </w:rPr>
        <w:t>pronouns</w:t>
      </w:r>
      <w:r w:rsidRPr="00856563">
        <w:t>.</w:t>
      </w:r>
      <w:r>
        <w:t xml:space="preserve"> If deemed necessary, speakers can specify the number of the apposited noun phrases with an adnominal numeral or quantifier</w:t>
      </w:r>
      <w:r w:rsidR="00917454">
        <w:t>,</w:t>
      </w:r>
      <w:r>
        <w:t xml:space="preserve"> as in </w:t>
      </w:r>
      <w:r w:rsidRPr="001F3A4B">
        <w:rPr>
          <w:rStyle w:val="ChItalBold"/>
        </w:rPr>
        <w:t>tiga orang itu</w:t>
      </w:r>
      <w:r>
        <w:t xml:space="preserve"> </w:t>
      </w:r>
      <w:r w:rsidR="00B7093A">
        <w:t>‘</w:t>
      </w:r>
      <w:r>
        <w:t>those three people</w:t>
      </w:r>
      <w:r w:rsidR="00B7093A">
        <w:t>’</w:t>
      </w:r>
      <w:r>
        <w:t xml:space="preserve"> in </w:t>
      </w:r>
      <w:r>
        <w:fldChar w:fldCharType="begin"/>
      </w:r>
      <w:r>
        <w:instrText xml:space="preserve"> REF _Ref341895818 \h </w:instrText>
      </w:r>
      <w:r>
        <w:fldChar w:fldCharType="separate"/>
      </w:r>
      <w:r w:rsidR="00154D81" w:rsidRPr="00856563">
        <w:t>(</w:t>
      </w:r>
      <w:r w:rsidR="00154D81">
        <w:rPr>
          <w:noProof/>
        </w:rPr>
        <w:t>46</w:t>
      </w:r>
      <w:r w:rsidR="00154D81" w:rsidRPr="00856563">
        <w:t>)</w:t>
      </w:r>
      <w:r>
        <w:fldChar w:fldCharType="end"/>
      </w:r>
      <w:r>
        <w:t xml:space="preserve">, or in </w:t>
      </w:r>
      <w:r w:rsidRPr="001F3A4B">
        <w:rPr>
          <w:rStyle w:val="ChItalBold"/>
        </w:rPr>
        <w:t xml:space="preserve">brapa </w:t>
      </w:r>
      <w:r w:rsidR="008E587D" w:rsidRPr="001F3A4B">
        <w:rPr>
          <w:rStyle w:val="ChItalBold"/>
        </w:rPr>
        <w:t>prempuang</w:t>
      </w:r>
      <w:r>
        <w:t xml:space="preserve"> </w:t>
      </w:r>
      <w:r w:rsidR="00B7093A">
        <w:t>‘</w:t>
      </w:r>
      <w:r>
        <w:t>several women</w:t>
      </w:r>
      <w:r w:rsidR="00B7093A">
        <w:t>’</w:t>
      </w:r>
      <w:r>
        <w:t xml:space="preserve"> in </w:t>
      </w:r>
      <w:r>
        <w:fldChar w:fldCharType="begin"/>
      </w:r>
      <w:r>
        <w:instrText xml:space="preserve"> REF _Ref341895819 \h </w:instrText>
      </w:r>
      <w:r>
        <w:fldChar w:fldCharType="separate"/>
      </w:r>
      <w:r w:rsidR="00154D81" w:rsidRPr="00856563">
        <w:t>(</w:t>
      </w:r>
      <w:r w:rsidR="00154D81">
        <w:rPr>
          <w:noProof/>
        </w:rPr>
        <w:t>47</w:t>
      </w:r>
      <w:r w:rsidR="00154D81" w:rsidRPr="00856563">
        <w:t>)</w:t>
      </w:r>
      <w:r>
        <w:fldChar w:fldCharType="end"/>
      </w:r>
      <w:r>
        <w:t>.</w:t>
      </w:r>
    </w:p>
    <w:p w14:paraId="19836203" w14:textId="57CDF3EF" w:rsidR="00212AB8" w:rsidRPr="00856563" w:rsidRDefault="00212AB8" w:rsidP="00214A3F">
      <w:pPr>
        <w:pStyle w:val="ExampleTitle"/>
      </w:pPr>
      <w:r>
        <w:t xml:space="preserve">Appositions with plural pronouns: </w:t>
      </w:r>
      <w:r w:rsidR="00B7093A">
        <w:t>‘</w:t>
      </w:r>
      <w:r w:rsidRPr="0099608C">
        <w:rPr>
          <w:rStyle w:val="ChSmallCaps"/>
        </w:rPr>
        <w:t>pro-pl</w:t>
      </w:r>
      <w:r w:rsidRPr="00D32413">
        <w:t xml:space="preserve"> </w:t>
      </w:r>
      <w:r w:rsidRPr="0099608C">
        <w:rPr>
          <w:rStyle w:val="ChSmallCaps"/>
        </w:rPr>
        <w:t>np</w:t>
      </w:r>
      <w:r w:rsidR="00B7093A">
        <w:t>’</w:t>
      </w:r>
    </w:p>
    <w:tbl>
      <w:tblPr>
        <w:tblW w:w="0" w:type="auto"/>
        <w:tblCellMar>
          <w:left w:w="42" w:type="dxa"/>
          <w:right w:w="42" w:type="dxa"/>
        </w:tblCellMar>
        <w:tblLook w:val="01E0" w:firstRow="1" w:lastRow="1" w:firstColumn="1" w:lastColumn="1" w:noHBand="0" w:noVBand="0"/>
      </w:tblPr>
      <w:tblGrid>
        <w:gridCol w:w="709"/>
        <w:gridCol w:w="540"/>
        <w:gridCol w:w="818"/>
        <w:gridCol w:w="777"/>
        <w:gridCol w:w="540"/>
        <w:gridCol w:w="607"/>
      </w:tblGrid>
      <w:tr w:rsidR="00AC23C4" w:rsidRPr="00414A9C" w14:paraId="5FE64148" w14:textId="77777777" w:rsidTr="00AC23C4">
        <w:tc>
          <w:tcPr>
            <w:tcW w:w="709" w:type="dxa"/>
            <w:shd w:val="clear" w:color="auto" w:fill="auto"/>
          </w:tcPr>
          <w:p w14:paraId="6053CD9A" w14:textId="77777777" w:rsidR="00212AB8" w:rsidRPr="00953F60" w:rsidRDefault="00212AB8" w:rsidP="00212AB8">
            <w:pPr>
              <w:pStyle w:val="O0Nwnext"/>
            </w:pPr>
            <w:bookmarkStart w:id="2927" w:name="_Ref309907577"/>
            <w:bookmarkStart w:id="2928" w:name="_Ref341895821"/>
            <w:r w:rsidRPr="00856563">
              <w:t>(</w:t>
            </w:r>
            <w:fldSimple w:instr=" SEQ ( \* ARABIC \s 1 ">
              <w:r w:rsidR="00154D81">
                <w:rPr>
                  <w:noProof/>
                </w:rPr>
                <w:t>44</w:t>
              </w:r>
            </w:fldSimple>
            <w:bookmarkEnd w:id="2927"/>
            <w:r w:rsidRPr="00856563">
              <w:t>)</w:t>
            </w:r>
            <w:bookmarkEnd w:id="2928"/>
          </w:p>
        </w:tc>
        <w:tc>
          <w:tcPr>
            <w:tcW w:w="540" w:type="dxa"/>
            <w:shd w:val="clear" w:color="auto" w:fill="auto"/>
          </w:tcPr>
          <w:p w14:paraId="0A0375D9" w14:textId="77777777" w:rsidR="00212AB8" w:rsidRPr="00787DF4" w:rsidRDefault="00212AB8" w:rsidP="00212AB8">
            <w:pPr>
              <w:pStyle w:val="Text"/>
              <w:rPr>
                <w:rStyle w:val="ChBlueBold"/>
              </w:rPr>
            </w:pPr>
            <w:r w:rsidRPr="00787DF4">
              <w:rPr>
                <w:rStyle w:val="ChBlueBold"/>
              </w:rPr>
              <w:t>tong</w:t>
            </w:r>
          </w:p>
        </w:tc>
        <w:tc>
          <w:tcPr>
            <w:tcW w:w="818" w:type="dxa"/>
            <w:shd w:val="clear" w:color="auto" w:fill="auto"/>
          </w:tcPr>
          <w:p w14:paraId="41CCC4B2" w14:textId="77777777" w:rsidR="00212AB8" w:rsidRPr="00787DF4" w:rsidRDefault="00212AB8" w:rsidP="00212AB8">
            <w:pPr>
              <w:pStyle w:val="Text"/>
              <w:rPr>
                <w:rStyle w:val="ChBlueBold"/>
              </w:rPr>
            </w:pPr>
            <w:r w:rsidRPr="00787DF4">
              <w:rPr>
                <w:rStyle w:val="ChBlueBold"/>
              </w:rPr>
              <w:t>pemuda</w:t>
            </w:r>
          </w:p>
        </w:tc>
        <w:tc>
          <w:tcPr>
            <w:tcW w:w="777" w:type="dxa"/>
            <w:shd w:val="clear" w:color="auto" w:fill="auto"/>
          </w:tcPr>
          <w:p w14:paraId="67A2C9B6" w14:textId="77777777" w:rsidR="00212AB8" w:rsidRPr="00787DF4" w:rsidRDefault="00212AB8" w:rsidP="00212AB8">
            <w:pPr>
              <w:pStyle w:val="Text"/>
              <w:rPr>
                <w:rStyle w:val="ChBlueBold"/>
              </w:rPr>
            </w:pPr>
            <w:r w:rsidRPr="00787DF4">
              <w:rPr>
                <w:rStyle w:val="ChBlueBold"/>
              </w:rPr>
              <w:t>ini</w:t>
            </w:r>
          </w:p>
        </w:tc>
        <w:tc>
          <w:tcPr>
            <w:tcW w:w="540" w:type="dxa"/>
            <w:shd w:val="clear" w:color="auto" w:fill="auto"/>
          </w:tcPr>
          <w:p w14:paraId="6B213E48" w14:textId="77777777" w:rsidR="00212AB8" w:rsidRPr="0028660C" w:rsidRDefault="00212AB8" w:rsidP="00212AB8">
            <w:pPr>
              <w:pStyle w:val="Text"/>
            </w:pPr>
            <w:r w:rsidRPr="0028660C">
              <w:t>mati</w:t>
            </w:r>
          </w:p>
        </w:tc>
        <w:tc>
          <w:tcPr>
            <w:tcW w:w="607" w:type="dxa"/>
            <w:shd w:val="clear" w:color="auto" w:fill="auto"/>
          </w:tcPr>
          <w:p w14:paraId="755F30F6" w14:textId="77777777" w:rsidR="00212AB8" w:rsidRPr="0028660C" w:rsidRDefault="00212AB8" w:rsidP="00212AB8">
            <w:pPr>
              <w:pStyle w:val="Text"/>
            </w:pPr>
            <w:r>
              <w:t>s</w:t>
            </w:r>
            <w:r w:rsidRPr="0028660C">
              <w:t>mua</w:t>
            </w:r>
          </w:p>
        </w:tc>
      </w:tr>
      <w:tr w:rsidR="00AC23C4" w:rsidRPr="00AC23C4" w14:paraId="59CE9126" w14:textId="77777777" w:rsidTr="00AC23C4">
        <w:tc>
          <w:tcPr>
            <w:tcW w:w="709" w:type="dxa"/>
            <w:shd w:val="clear" w:color="auto" w:fill="auto"/>
          </w:tcPr>
          <w:p w14:paraId="1F6340FF" w14:textId="77777777" w:rsidR="00212AB8" w:rsidRPr="00905B43" w:rsidRDefault="00212AB8" w:rsidP="00212AB8">
            <w:pPr>
              <w:pStyle w:val="GlossEng"/>
            </w:pPr>
          </w:p>
        </w:tc>
        <w:tc>
          <w:tcPr>
            <w:tcW w:w="540" w:type="dxa"/>
            <w:shd w:val="clear" w:color="auto" w:fill="auto"/>
          </w:tcPr>
          <w:p w14:paraId="3DC1484F" w14:textId="77777777" w:rsidR="00212AB8" w:rsidRPr="0099608C" w:rsidRDefault="00212AB8" w:rsidP="00212AB8">
            <w:pPr>
              <w:pStyle w:val="GlossEng"/>
              <w:rPr>
                <w:rStyle w:val="ChSmallCaps"/>
              </w:rPr>
            </w:pPr>
            <w:r w:rsidRPr="0099608C">
              <w:rPr>
                <w:rStyle w:val="ChSmallCaps"/>
              </w:rPr>
              <w:t>1pl</w:t>
            </w:r>
          </w:p>
        </w:tc>
        <w:tc>
          <w:tcPr>
            <w:tcW w:w="818" w:type="dxa"/>
            <w:shd w:val="clear" w:color="auto" w:fill="auto"/>
          </w:tcPr>
          <w:p w14:paraId="3AFFD817" w14:textId="77777777" w:rsidR="00212AB8" w:rsidRPr="0028660C" w:rsidRDefault="00212AB8" w:rsidP="00212AB8">
            <w:pPr>
              <w:pStyle w:val="GlossEng"/>
            </w:pPr>
            <w:r>
              <w:t>youth</w:t>
            </w:r>
          </w:p>
        </w:tc>
        <w:tc>
          <w:tcPr>
            <w:tcW w:w="777" w:type="dxa"/>
            <w:shd w:val="clear" w:color="auto" w:fill="auto"/>
          </w:tcPr>
          <w:p w14:paraId="0411B896" w14:textId="77777777" w:rsidR="00212AB8" w:rsidRPr="0099608C" w:rsidRDefault="00212AB8" w:rsidP="00212AB8">
            <w:pPr>
              <w:pStyle w:val="GlossEng"/>
              <w:rPr>
                <w:rStyle w:val="ChSmallCaps"/>
              </w:rPr>
            </w:pPr>
            <w:r w:rsidRPr="0099608C">
              <w:rPr>
                <w:rStyle w:val="ChSmallCaps"/>
              </w:rPr>
              <w:t>d.prox</w:t>
            </w:r>
          </w:p>
        </w:tc>
        <w:tc>
          <w:tcPr>
            <w:tcW w:w="540" w:type="dxa"/>
            <w:shd w:val="clear" w:color="auto" w:fill="auto"/>
          </w:tcPr>
          <w:p w14:paraId="36E2F7E2" w14:textId="77777777" w:rsidR="00212AB8" w:rsidRPr="0028660C" w:rsidRDefault="00212AB8" w:rsidP="00212AB8">
            <w:pPr>
              <w:pStyle w:val="GlossEng"/>
            </w:pPr>
            <w:r>
              <w:t>die</w:t>
            </w:r>
          </w:p>
        </w:tc>
        <w:tc>
          <w:tcPr>
            <w:tcW w:w="607" w:type="dxa"/>
            <w:shd w:val="clear" w:color="auto" w:fill="auto"/>
          </w:tcPr>
          <w:p w14:paraId="3C4C6514" w14:textId="77777777" w:rsidR="00212AB8" w:rsidRPr="0028660C" w:rsidRDefault="00212AB8" w:rsidP="00212AB8">
            <w:pPr>
              <w:pStyle w:val="GlossEng"/>
            </w:pPr>
            <w:r w:rsidRPr="0028660C">
              <w:t>all</w:t>
            </w:r>
          </w:p>
        </w:tc>
      </w:tr>
    </w:tbl>
    <w:p w14:paraId="64A33352" w14:textId="7A86B206" w:rsidR="00212AB8" w:rsidRDefault="00B7093A" w:rsidP="00212AB8">
      <w:pPr>
        <w:pStyle w:val="FreeTranslEng"/>
      </w:pPr>
      <w:r>
        <w:t>‘</w:t>
      </w:r>
      <w:r w:rsidR="00212AB8" w:rsidRPr="00787DF4">
        <w:rPr>
          <w:rStyle w:val="ChBlueBold"/>
        </w:rPr>
        <w:t>we</w:t>
      </w:r>
      <w:r w:rsidR="00212AB8" w:rsidRPr="00EB0122">
        <w:t xml:space="preserve">, </w:t>
      </w:r>
      <w:r w:rsidR="00212AB8" w:rsidRPr="00787DF4">
        <w:rPr>
          <w:rStyle w:val="ChBlueBold"/>
        </w:rPr>
        <w:t>the young people here</w:t>
      </w:r>
      <w:r w:rsidR="00212AB8" w:rsidRPr="00EB0122">
        <w:t xml:space="preserve">, have </w:t>
      </w:r>
      <w:r w:rsidR="00212AB8">
        <w:t>all lost enthusiasm</w:t>
      </w:r>
      <w:r>
        <w:t>’</w:t>
      </w:r>
      <w:r w:rsidR="00212AB8">
        <w:t xml:space="preserve"> </w:t>
      </w:r>
      <w:r w:rsidR="00212AB8" w:rsidRPr="00414B83">
        <w:rPr>
          <w:rStyle w:val="ExampleSource"/>
        </w:rPr>
        <w:t>[081006-017-Cv.0014]</w:t>
      </w:r>
    </w:p>
    <w:tbl>
      <w:tblPr>
        <w:tblW w:w="5135" w:type="dxa"/>
        <w:tblCellMar>
          <w:left w:w="40" w:type="dxa"/>
          <w:right w:w="40" w:type="dxa"/>
        </w:tblCellMar>
        <w:tblLook w:val="01E0" w:firstRow="1" w:lastRow="1" w:firstColumn="1" w:lastColumn="1" w:noHBand="0" w:noVBand="0"/>
      </w:tblPr>
      <w:tblGrid>
        <w:gridCol w:w="709"/>
        <w:gridCol w:w="691"/>
        <w:gridCol w:w="558"/>
        <w:gridCol w:w="1452"/>
        <w:gridCol w:w="536"/>
        <w:gridCol w:w="509"/>
        <w:gridCol w:w="680"/>
      </w:tblGrid>
      <w:tr w:rsidR="00AC23C4" w:rsidRPr="00414A9C" w14:paraId="495C4A70" w14:textId="77777777" w:rsidTr="00AC23C4">
        <w:tc>
          <w:tcPr>
            <w:tcW w:w="709" w:type="dxa"/>
            <w:shd w:val="clear" w:color="auto" w:fill="auto"/>
          </w:tcPr>
          <w:p w14:paraId="63F4CCCB" w14:textId="77777777" w:rsidR="00212AB8" w:rsidRPr="00953F60" w:rsidRDefault="00212AB8" w:rsidP="00212AB8">
            <w:pPr>
              <w:pStyle w:val="O0Nwnext"/>
            </w:pPr>
            <w:bookmarkStart w:id="2929" w:name="_Ref341895822"/>
            <w:r w:rsidRPr="00856563">
              <w:t>(</w:t>
            </w:r>
            <w:fldSimple w:instr=" SEQ ( \* ARABIC \s 1 ">
              <w:r w:rsidR="00154D81">
                <w:rPr>
                  <w:noProof/>
                </w:rPr>
                <w:t>45</w:t>
              </w:r>
            </w:fldSimple>
            <w:r w:rsidRPr="00856563">
              <w:t>)</w:t>
            </w:r>
            <w:bookmarkEnd w:id="2929"/>
          </w:p>
        </w:tc>
        <w:tc>
          <w:tcPr>
            <w:tcW w:w="691" w:type="dxa"/>
            <w:shd w:val="clear" w:color="auto" w:fill="auto"/>
          </w:tcPr>
          <w:p w14:paraId="41617930" w14:textId="77777777" w:rsidR="00212AB8" w:rsidRPr="00856563" w:rsidRDefault="00212AB8" w:rsidP="00212AB8">
            <w:pPr>
              <w:pStyle w:val="Text"/>
            </w:pPr>
            <w:r w:rsidRPr="00856563">
              <w:t>tadi</w:t>
            </w:r>
          </w:p>
        </w:tc>
        <w:tc>
          <w:tcPr>
            <w:tcW w:w="558" w:type="dxa"/>
            <w:shd w:val="clear" w:color="auto" w:fill="auto"/>
          </w:tcPr>
          <w:p w14:paraId="5373006D" w14:textId="77777777" w:rsidR="00212AB8" w:rsidRPr="00856563" w:rsidRDefault="00212AB8" w:rsidP="00212AB8">
            <w:pPr>
              <w:pStyle w:val="Text"/>
              <w:rPr>
                <w:rStyle w:val="ChBlueBold"/>
              </w:rPr>
            </w:pPr>
            <w:r w:rsidRPr="00856563">
              <w:rPr>
                <w:rStyle w:val="ChBlueBold"/>
              </w:rPr>
              <w:t>kam</w:t>
            </w:r>
          </w:p>
        </w:tc>
        <w:tc>
          <w:tcPr>
            <w:tcW w:w="1452" w:type="dxa"/>
            <w:shd w:val="clear" w:color="auto" w:fill="auto"/>
          </w:tcPr>
          <w:p w14:paraId="7DE43534" w14:textId="77777777" w:rsidR="00212AB8" w:rsidRPr="00856563" w:rsidRDefault="00212AB8" w:rsidP="00212AB8">
            <w:pPr>
              <w:pStyle w:val="Text"/>
              <w:rPr>
                <w:rStyle w:val="ChBlueBold"/>
              </w:rPr>
            </w:pPr>
            <w:r w:rsidRPr="00856563">
              <w:rPr>
                <w:rStyle w:val="ChBlueBold"/>
              </w:rPr>
              <w:t>IPA</w:t>
            </w:r>
          </w:p>
        </w:tc>
        <w:tc>
          <w:tcPr>
            <w:tcW w:w="536" w:type="dxa"/>
            <w:shd w:val="clear" w:color="auto" w:fill="auto"/>
          </w:tcPr>
          <w:p w14:paraId="36DA0367" w14:textId="77777777" w:rsidR="00212AB8" w:rsidRPr="00856563" w:rsidRDefault="00212AB8" w:rsidP="00212AB8">
            <w:pPr>
              <w:pStyle w:val="Text"/>
              <w:rPr>
                <w:rStyle w:val="ChBlueBold"/>
              </w:rPr>
            </w:pPr>
            <w:r w:rsidRPr="00856563">
              <w:rPr>
                <w:rStyle w:val="ChBlueBold"/>
              </w:rPr>
              <w:t>satu</w:t>
            </w:r>
          </w:p>
        </w:tc>
        <w:tc>
          <w:tcPr>
            <w:tcW w:w="509" w:type="dxa"/>
            <w:shd w:val="clear" w:color="auto" w:fill="auto"/>
          </w:tcPr>
          <w:p w14:paraId="64C15577" w14:textId="77777777" w:rsidR="00212AB8" w:rsidRPr="00856563" w:rsidRDefault="00212AB8" w:rsidP="00212AB8">
            <w:pPr>
              <w:pStyle w:val="Text"/>
            </w:pPr>
            <w:r>
              <w:t>t</w:t>
            </w:r>
            <w:r w:rsidRPr="00856563">
              <w:t>ra</w:t>
            </w:r>
          </w:p>
        </w:tc>
        <w:tc>
          <w:tcPr>
            <w:tcW w:w="680" w:type="dxa"/>
            <w:shd w:val="clear" w:color="auto" w:fill="auto"/>
          </w:tcPr>
          <w:p w14:paraId="67F8A845" w14:textId="77777777" w:rsidR="00212AB8" w:rsidRPr="00856563" w:rsidRDefault="00212AB8" w:rsidP="00212AB8">
            <w:pPr>
              <w:pStyle w:val="Text"/>
            </w:pPr>
            <w:r>
              <w:t>main</w:t>
            </w:r>
            <w:r w:rsidR="003E3C0C">
              <w:t>g</w:t>
            </w:r>
          </w:p>
        </w:tc>
      </w:tr>
      <w:tr w:rsidR="00AC23C4" w:rsidRPr="00AC23C4" w14:paraId="3D4D07D2" w14:textId="77777777" w:rsidTr="00AC23C4">
        <w:tc>
          <w:tcPr>
            <w:tcW w:w="709" w:type="dxa"/>
            <w:shd w:val="clear" w:color="auto" w:fill="auto"/>
          </w:tcPr>
          <w:p w14:paraId="74A08FB0" w14:textId="77777777" w:rsidR="00212AB8" w:rsidRPr="00953F60" w:rsidRDefault="00212AB8" w:rsidP="00212AB8">
            <w:pPr>
              <w:pStyle w:val="GlossEng"/>
            </w:pPr>
          </w:p>
        </w:tc>
        <w:tc>
          <w:tcPr>
            <w:tcW w:w="691" w:type="dxa"/>
            <w:shd w:val="clear" w:color="auto" w:fill="auto"/>
          </w:tcPr>
          <w:p w14:paraId="4EB54D72" w14:textId="77777777" w:rsidR="00212AB8" w:rsidRPr="00856563" w:rsidRDefault="00005E0E" w:rsidP="00212AB8">
            <w:pPr>
              <w:pStyle w:val="GlossEng"/>
            </w:pPr>
            <w:r>
              <w:t>earlier</w:t>
            </w:r>
          </w:p>
        </w:tc>
        <w:tc>
          <w:tcPr>
            <w:tcW w:w="558" w:type="dxa"/>
            <w:shd w:val="clear" w:color="auto" w:fill="auto"/>
          </w:tcPr>
          <w:p w14:paraId="1C68E7A8" w14:textId="77777777" w:rsidR="00212AB8" w:rsidRPr="0099608C" w:rsidRDefault="00212AB8" w:rsidP="00212AB8">
            <w:pPr>
              <w:pStyle w:val="GlossEng"/>
              <w:rPr>
                <w:rStyle w:val="ChSmallCaps"/>
              </w:rPr>
            </w:pPr>
            <w:r w:rsidRPr="0099608C">
              <w:rPr>
                <w:rStyle w:val="ChSmallCaps"/>
              </w:rPr>
              <w:t>2pl</w:t>
            </w:r>
          </w:p>
        </w:tc>
        <w:tc>
          <w:tcPr>
            <w:tcW w:w="1452" w:type="dxa"/>
            <w:shd w:val="clear" w:color="auto" w:fill="auto"/>
          </w:tcPr>
          <w:p w14:paraId="7F8BD851" w14:textId="77777777" w:rsidR="00212AB8" w:rsidRPr="00856563" w:rsidRDefault="00212AB8" w:rsidP="00212AB8">
            <w:pPr>
              <w:pStyle w:val="GlossEng"/>
            </w:pPr>
            <w:r w:rsidRPr="00856563">
              <w:t>natural.sciences</w:t>
            </w:r>
          </w:p>
        </w:tc>
        <w:tc>
          <w:tcPr>
            <w:tcW w:w="536" w:type="dxa"/>
            <w:shd w:val="clear" w:color="auto" w:fill="auto"/>
          </w:tcPr>
          <w:p w14:paraId="32F695C9" w14:textId="77777777" w:rsidR="00212AB8" w:rsidRPr="00856563" w:rsidRDefault="00212AB8" w:rsidP="00212AB8">
            <w:pPr>
              <w:pStyle w:val="GlossEng"/>
            </w:pPr>
            <w:r w:rsidRPr="00856563">
              <w:t>one</w:t>
            </w:r>
          </w:p>
        </w:tc>
        <w:tc>
          <w:tcPr>
            <w:tcW w:w="509" w:type="dxa"/>
            <w:shd w:val="clear" w:color="auto" w:fill="auto"/>
          </w:tcPr>
          <w:p w14:paraId="38DD0B53" w14:textId="77777777" w:rsidR="00212AB8" w:rsidRPr="0099608C" w:rsidRDefault="00212AB8" w:rsidP="00212AB8">
            <w:pPr>
              <w:pStyle w:val="GlossEng"/>
              <w:rPr>
                <w:rStyle w:val="ChSmallCaps"/>
              </w:rPr>
            </w:pPr>
            <w:r w:rsidRPr="0099608C">
              <w:rPr>
                <w:rStyle w:val="ChSmallCaps"/>
              </w:rPr>
              <w:t>neg</w:t>
            </w:r>
          </w:p>
        </w:tc>
        <w:tc>
          <w:tcPr>
            <w:tcW w:w="680" w:type="dxa"/>
            <w:shd w:val="clear" w:color="auto" w:fill="auto"/>
          </w:tcPr>
          <w:p w14:paraId="130837B0" w14:textId="77777777" w:rsidR="00212AB8" w:rsidRPr="00856563" w:rsidRDefault="00212AB8" w:rsidP="00212AB8">
            <w:pPr>
              <w:pStyle w:val="GlossEng"/>
            </w:pPr>
            <w:r w:rsidRPr="00856563">
              <w:t>play</w:t>
            </w:r>
          </w:p>
        </w:tc>
      </w:tr>
    </w:tbl>
    <w:p w14:paraId="4F31D58F" w14:textId="0CF2AEB2" w:rsidR="00212AB8" w:rsidRPr="00856563" w:rsidRDefault="00B7093A" w:rsidP="00212AB8">
      <w:pPr>
        <w:pStyle w:val="FreeTranslEng"/>
      </w:pPr>
      <w:r>
        <w:t>‘</w:t>
      </w:r>
      <w:r w:rsidR="00212AB8" w:rsidRPr="00856563">
        <w:t xml:space="preserve">earlier, </w:t>
      </w:r>
      <w:r w:rsidR="00212AB8" w:rsidRPr="00856563">
        <w:rPr>
          <w:rStyle w:val="ChBlueBold"/>
        </w:rPr>
        <w:t>you</w:t>
      </w:r>
      <w:r w:rsidR="00212AB8" w:rsidRPr="00EB0122">
        <w:t xml:space="preserve">, </w:t>
      </w:r>
      <w:r w:rsidR="00212AB8" w:rsidRPr="00856563">
        <w:rPr>
          <w:rStyle w:val="ChBlueBold"/>
        </w:rPr>
        <w:t>the Natural Science I (students)</w:t>
      </w:r>
      <w:r w:rsidR="00212AB8" w:rsidRPr="00EB0122">
        <w:t xml:space="preserve">, </w:t>
      </w:r>
      <w:r w:rsidR="00212AB8" w:rsidRPr="00856563">
        <w:t>didn</w:t>
      </w:r>
      <w:r>
        <w:t>’</w:t>
      </w:r>
      <w:r w:rsidR="00212AB8" w:rsidRPr="00856563">
        <w:t>t play</w:t>
      </w:r>
      <w:r>
        <w:t>’</w:t>
      </w:r>
      <w:r w:rsidR="00212AB8" w:rsidRPr="00856563">
        <w:t xml:space="preserve"> </w:t>
      </w:r>
      <w:r w:rsidR="00212AB8" w:rsidRPr="00856563">
        <w:rPr>
          <w:rStyle w:val="ExampleSource"/>
        </w:rPr>
        <w:t>[081109-001-Cv.0162]</w:t>
      </w:r>
    </w:p>
    <w:tbl>
      <w:tblPr>
        <w:tblW w:w="4702" w:type="dxa"/>
        <w:tblCellMar>
          <w:left w:w="40" w:type="dxa"/>
          <w:right w:w="40" w:type="dxa"/>
        </w:tblCellMar>
        <w:tblLook w:val="01E0" w:firstRow="1" w:lastRow="1" w:firstColumn="1" w:lastColumn="1" w:noHBand="0" w:noVBand="0"/>
      </w:tblPr>
      <w:tblGrid>
        <w:gridCol w:w="709"/>
        <w:gridCol w:w="603"/>
        <w:gridCol w:w="580"/>
        <w:gridCol w:w="714"/>
        <w:gridCol w:w="702"/>
        <w:gridCol w:w="714"/>
        <w:gridCol w:w="680"/>
      </w:tblGrid>
      <w:tr w:rsidR="00AC23C4" w:rsidRPr="00414A9C" w14:paraId="186DDBF8" w14:textId="77777777" w:rsidTr="00AC23C4">
        <w:tc>
          <w:tcPr>
            <w:tcW w:w="709" w:type="dxa"/>
            <w:shd w:val="clear" w:color="auto" w:fill="auto"/>
          </w:tcPr>
          <w:p w14:paraId="45DAB9B9" w14:textId="77777777" w:rsidR="00212AB8" w:rsidRPr="00953F60" w:rsidRDefault="00212AB8" w:rsidP="00212AB8">
            <w:pPr>
              <w:pStyle w:val="O0Nwnext"/>
            </w:pPr>
            <w:bookmarkStart w:id="2930" w:name="_Ref341895818"/>
            <w:r w:rsidRPr="00856563">
              <w:t>(</w:t>
            </w:r>
            <w:fldSimple w:instr=" SEQ ( \* ARABIC \s 1 ">
              <w:r w:rsidR="00154D81">
                <w:rPr>
                  <w:noProof/>
                </w:rPr>
                <w:t>46</w:t>
              </w:r>
            </w:fldSimple>
            <w:r w:rsidRPr="00856563">
              <w:t>)</w:t>
            </w:r>
            <w:bookmarkEnd w:id="2930"/>
          </w:p>
        </w:tc>
        <w:tc>
          <w:tcPr>
            <w:tcW w:w="603" w:type="dxa"/>
            <w:shd w:val="clear" w:color="auto" w:fill="auto"/>
          </w:tcPr>
          <w:p w14:paraId="7313C1D3" w14:textId="77777777" w:rsidR="00212AB8" w:rsidRPr="00856563" w:rsidRDefault="00212AB8" w:rsidP="00212AB8">
            <w:pPr>
              <w:pStyle w:val="Text"/>
              <w:rPr>
                <w:rStyle w:val="ChBlueBold"/>
              </w:rPr>
            </w:pPr>
            <w:r w:rsidRPr="00856563">
              <w:rPr>
                <w:rStyle w:val="ChBlueBold"/>
              </w:rPr>
              <w:t>don</w:t>
            </w:r>
            <w:r>
              <w:rPr>
                <w:rStyle w:val="ChBlueBold"/>
              </w:rPr>
              <w:t>g</w:t>
            </w:r>
          </w:p>
        </w:tc>
        <w:tc>
          <w:tcPr>
            <w:tcW w:w="580" w:type="dxa"/>
            <w:shd w:val="clear" w:color="auto" w:fill="auto"/>
          </w:tcPr>
          <w:p w14:paraId="57FFB0C4" w14:textId="77777777" w:rsidR="00212AB8" w:rsidRPr="00856563" w:rsidRDefault="00212AB8" w:rsidP="00212AB8">
            <w:pPr>
              <w:pStyle w:val="Text"/>
              <w:rPr>
                <w:rStyle w:val="ChBlueBold"/>
              </w:rPr>
            </w:pPr>
            <w:r w:rsidRPr="00856563">
              <w:rPr>
                <w:rStyle w:val="ChBlueBold"/>
              </w:rPr>
              <w:t>tiga</w:t>
            </w:r>
          </w:p>
        </w:tc>
        <w:tc>
          <w:tcPr>
            <w:tcW w:w="714" w:type="dxa"/>
            <w:shd w:val="clear" w:color="auto" w:fill="auto"/>
          </w:tcPr>
          <w:p w14:paraId="072D2573" w14:textId="77777777" w:rsidR="00212AB8" w:rsidRPr="00856563" w:rsidRDefault="00212AB8" w:rsidP="00212AB8">
            <w:pPr>
              <w:pStyle w:val="Text"/>
              <w:rPr>
                <w:rStyle w:val="ChBlueBold"/>
              </w:rPr>
            </w:pPr>
            <w:r w:rsidRPr="00856563">
              <w:rPr>
                <w:rStyle w:val="ChBlueBold"/>
              </w:rPr>
              <w:t>oran</w:t>
            </w:r>
            <w:r>
              <w:rPr>
                <w:rStyle w:val="ChBlueBold"/>
              </w:rPr>
              <w:t>g</w:t>
            </w:r>
          </w:p>
        </w:tc>
        <w:tc>
          <w:tcPr>
            <w:tcW w:w="702" w:type="dxa"/>
            <w:shd w:val="clear" w:color="auto" w:fill="auto"/>
          </w:tcPr>
          <w:p w14:paraId="6A0262E0" w14:textId="77777777" w:rsidR="00212AB8" w:rsidRPr="00856563" w:rsidRDefault="00212AB8" w:rsidP="00212AB8">
            <w:pPr>
              <w:pStyle w:val="Text"/>
              <w:rPr>
                <w:rStyle w:val="ChBlueBold"/>
              </w:rPr>
            </w:pPr>
            <w:r w:rsidRPr="00856563">
              <w:rPr>
                <w:rStyle w:val="ChBlueBold"/>
              </w:rPr>
              <w:t>itu</w:t>
            </w:r>
          </w:p>
        </w:tc>
        <w:tc>
          <w:tcPr>
            <w:tcW w:w="714" w:type="dxa"/>
            <w:shd w:val="clear" w:color="auto" w:fill="auto"/>
          </w:tcPr>
          <w:p w14:paraId="78980AC1" w14:textId="77777777" w:rsidR="00212AB8" w:rsidRPr="00856563" w:rsidRDefault="00212AB8" w:rsidP="00212AB8">
            <w:pPr>
              <w:pStyle w:val="Text"/>
            </w:pPr>
            <w:r w:rsidRPr="00856563">
              <w:t>datang</w:t>
            </w:r>
          </w:p>
        </w:tc>
        <w:tc>
          <w:tcPr>
            <w:tcW w:w="680" w:type="dxa"/>
            <w:shd w:val="clear" w:color="auto" w:fill="auto"/>
          </w:tcPr>
          <w:p w14:paraId="7BE19714" w14:textId="77777777" w:rsidR="00212AB8" w:rsidRPr="00856563" w:rsidRDefault="00212AB8" w:rsidP="00212AB8">
            <w:pPr>
              <w:pStyle w:val="Text"/>
            </w:pPr>
            <w:r w:rsidRPr="00856563">
              <w:t>duduk</w:t>
            </w:r>
          </w:p>
        </w:tc>
      </w:tr>
      <w:tr w:rsidR="00AC23C4" w:rsidRPr="00856563" w14:paraId="29800AC6" w14:textId="77777777" w:rsidTr="00AC23C4">
        <w:tc>
          <w:tcPr>
            <w:tcW w:w="709" w:type="dxa"/>
            <w:shd w:val="clear" w:color="auto" w:fill="auto"/>
          </w:tcPr>
          <w:p w14:paraId="499C7CC1" w14:textId="77777777" w:rsidR="00212AB8" w:rsidRPr="00953F60" w:rsidRDefault="00212AB8" w:rsidP="00212AB8">
            <w:pPr>
              <w:pStyle w:val="GlossEng"/>
            </w:pPr>
          </w:p>
        </w:tc>
        <w:tc>
          <w:tcPr>
            <w:tcW w:w="603" w:type="dxa"/>
            <w:shd w:val="clear" w:color="auto" w:fill="auto"/>
          </w:tcPr>
          <w:p w14:paraId="136AD2C8" w14:textId="77777777" w:rsidR="00212AB8" w:rsidRPr="0099608C" w:rsidRDefault="00212AB8" w:rsidP="00212AB8">
            <w:pPr>
              <w:pStyle w:val="GlossEng"/>
              <w:rPr>
                <w:rStyle w:val="ChSmallCaps"/>
              </w:rPr>
            </w:pPr>
            <w:r w:rsidRPr="0099608C">
              <w:rPr>
                <w:rStyle w:val="ChSmallCaps"/>
              </w:rPr>
              <w:t>3pl</w:t>
            </w:r>
          </w:p>
        </w:tc>
        <w:tc>
          <w:tcPr>
            <w:tcW w:w="580" w:type="dxa"/>
            <w:shd w:val="clear" w:color="auto" w:fill="auto"/>
          </w:tcPr>
          <w:p w14:paraId="0424EDE5" w14:textId="77777777" w:rsidR="00212AB8" w:rsidRPr="00856563" w:rsidRDefault="00212AB8" w:rsidP="00212AB8">
            <w:pPr>
              <w:pStyle w:val="GlossEng"/>
            </w:pPr>
            <w:r w:rsidRPr="00856563">
              <w:t>three</w:t>
            </w:r>
          </w:p>
        </w:tc>
        <w:tc>
          <w:tcPr>
            <w:tcW w:w="714" w:type="dxa"/>
            <w:shd w:val="clear" w:color="auto" w:fill="auto"/>
          </w:tcPr>
          <w:p w14:paraId="17C71641" w14:textId="77777777" w:rsidR="00212AB8" w:rsidRPr="00856563" w:rsidRDefault="00212AB8" w:rsidP="00212AB8">
            <w:pPr>
              <w:pStyle w:val="GlossEng"/>
            </w:pPr>
            <w:r w:rsidRPr="00856563">
              <w:t>person</w:t>
            </w:r>
          </w:p>
        </w:tc>
        <w:tc>
          <w:tcPr>
            <w:tcW w:w="702" w:type="dxa"/>
            <w:shd w:val="clear" w:color="auto" w:fill="auto"/>
          </w:tcPr>
          <w:p w14:paraId="4BAD6799" w14:textId="77777777" w:rsidR="00212AB8" w:rsidRPr="0099608C" w:rsidRDefault="00212AB8" w:rsidP="00212AB8">
            <w:pPr>
              <w:pStyle w:val="GlossEng"/>
              <w:rPr>
                <w:rStyle w:val="ChSmallCaps"/>
              </w:rPr>
            </w:pPr>
            <w:r w:rsidRPr="0099608C">
              <w:rPr>
                <w:rStyle w:val="ChSmallCaps"/>
              </w:rPr>
              <w:t>d.dist</w:t>
            </w:r>
          </w:p>
        </w:tc>
        <w:tc>
          <w:tcPr>
            <w:tcW w:w="714" w:type="dxa"/>
            <w:shd w:val="clear" w:color="auto" w:fill="auto"/>
          </w:tcPr>
          <w:p w14:paraId="566C23F5" w14:textId="77777777" w:rsidR="00212AB8" w:rsidRPr="00856563" w:rsidRDefault="00212AB8" w:rsidP="00212AB8">
            <w:pPr>
              <w:pStyle w:val="GlossEng"/>
            </w:pPr>
            <w:r w:rsidRPr="00856563">
              <w:t>come</w:t>
            </w:r>
          </w:p>
        </w:tc>
        <w:tc>
          <w:tcPr>
            <w:tcW w:w="680" w:type="dxa"/>
            <w:shd w:val="clear" w:color="auto" w:fill="auto"/>
          </w:tcPr>
          <w:p w14:paraId="0DAC63DF" w14:textId="77777777" w:rsidR="00212AB8" w:rsidRPr="00856563" w:rsidRDefault="00212AB8" w:rsidP="00212AB8">
            <w:pPr>
              <w:pStyle w:val="GlossEng"/>
            </w:pPr>
            <w:r w:rsidRPr="00856563">
              <w:t>sit</w:t>
            </w:r>
          </w:p>
        </w:tc>
      </w:tr>
    </w:tbl>
    <w:p w14:paraId="302A2094" w14:textId="1D32EBB1" w:rsidR="00212AB8" w:rsidRPr="00856563" w:rsidRDefault="00B7093A" w:rsidP="00212AB8">
      <w:pPr>
        <w:pStyle w:val="FreeTranslEng"/>
      </w:pPr>
      <w:r>
        <w:t>‘</w:t>
      </w:r>
      <w:r w:rsidR="00212AB8" w:rsidRPr="00856563">
        <w:rPr>
          <w:rStyle w:val="ChBlueBold"/>
        </w:rPr>
        <w:t>they</w:t>
      </w:r>
      <w:r w:rsidR="00212AB8" w:rsidRPr="00EB0122">
        <w:t xml:space="preserve">, </w:t>
      </w:r>
      <w:r w:rsidR="00212AB8" w:rsidRPr="00856563">
        <w:rPr>
          <w:rStyle w:val="ChBlueBold"/>
        </w:rPr>
        <w:t>those three people</w:t>
      </w:r>
      <w:r w:rsidR="00212AB8" w:rsidRPr="00EB0122">
        <w:t xml:space="preserve">, came </w:t>
      </w:r>
      <w:r w:rsidR="00212AB8" w:rsidRPr="00856563">
        <w:t>(and) sat</w:t>
      </w:r>
      <w:r w:rsidR="00212AB8">
        <w:t xml:space="preserve"> (down)</w:t>
      </w:r>
      <w:r>
        <w:t>’</w:t>
      </w:r>
      <w:r w:rsidR="00212AB8" w:rsidRPr="00856563">
        <w:t xml:space="preserve"> </w:t>
      </w:r>
      <w:r w:rsidR="00212AB8" w:rsidRPr="00082055">
        <w:rPr>
          <w:rStyle w:val="ExampleSource"/>
        </w:rPr>
        <w:t>[081006-023-CvEx.0074]</w:t>
      </w:r>
    </w:p>
    <w:tbl>
      <w:tblPr>
        <w:tblW w:w="6571" w:type="dxa"/>
        <w:tblCellMar>
          <w:left w:w="40" w:type="dxa"/>
          <w:right w:w="40" w:type="dxa"/>
        </w:tblCellMar>
        <w:tblLook w:val="01E0" w:firstRow="1" w:lastRow="1" w:firstColumn="1" w:lastColumn="1" w:noHBand="0" w:noVBand="0"/>
      </w:tblPr>
      <w:tblGrid>
        <w:gridCol w:w="709"/>
        <w:gridCol w:w="284"/>
        <w:gridCol w:w="485"/>
        <w:gridCol w:w="1341"/>
        <w:gridCol w:w="792"/>
        <w:gridCol w:w="747"/>
        <w:gridCol w:w="1169"/>
        <w:gridCol w:w="360"/>
        <w:gridCol w:w="684"/>
      </w:tblGrid>
      <w:tr w:rsidR="00AC23C4" w:rsidRPr="00414A9C" w14:paraId="26CA7BF5" w14:textId="77777777" w:rsidTr="00AC23C4">
        <w:tc>
          <w:tcPr>
            <w:tcW w:w="709" w:type="dxa"/>
            <w:shd w:val="clear" w:color="auto" w:fill="auto"/>
          </w:tcPr>
          <w:p w14:paraId="5B308EA7" w14:textId="77777777" w:rsidR="00212AB8" w:rsidRPr="00953F60" w:rsidRDefault="00212AB8" w:rsidP="00212AB8">
            <w:pPr>
              <w:pStyle w:val="O0Nwnext"/>
            </w:pPr>
            <w:bookmarkStart w:id="2931" w:name="_Ref341895819"/>
            <w:r w:rsidRPr="00856563">
              <w:t>(</w:t>
            </w:r>
            <w:fldSimple w:instr=" SEQ ( \* ARABIC \s 1 ">
              <w:r w:rsidR="00154D81">
                <w:rPr>
                  <w:noProof/>
                </w:rPr>
                <w:t>47</w:t>
              </w:r>
            </w:fldSimple>
            <w:r w:rsidRPr="00856563">
              <w:t>)</w:t>
            </w:r>
            <w:bookmarkEnd w:id="2931"/>
          </w:p>
        </w:tc>
        <w:tc>
          <w:tcPr>
            <w:tcW w:w="284" w:type="dxa"/>
            <w:shd w:val="clear" w:color="auto" w:fill="auto"/>
          </w:tcPr>
          <w:p w14:paraId="70DD820B" w14:textId="77777777" w:rsidR="00212AB8" w:rsidRPr="00856563" w:rsidRDefault="00212AB8" w:rsidP="00212AB8">
            <w:pPr>
              <w:pStyle w:val="Text"/>
            </w:pPr>
            <w:r>
              <w:t>…</w:t>
            </w:r>
          </w:p>
        </w:tc>
        <w:tc>
          <w:tcPr>
            <w:tcW w:w="485" w:type="dxa"/>
            <w:shd w:val="clear" w:color="auto" w:fill="auto"/>
          </w:tcPr>
          <w:p w14:paraId="7CD2D6FB" w14:textId="77777777" w:rsidR="00212AB8" w:rsidRPr="00856563" w:rsidRDefault="00212AB8" w:rsidP="00212AB8">
            <w:pPr>
              <w:pStyle w:val="Text"/>
            </w:pPr>
            <w:r w:rsidRPr="00856563">
              <w:t>sa</w:t>
            </w:r>
          </w:p>
        </w:tc>
        <w:tc>
          <w:tcPr>
            <w:tcW w:w="1341" w:type="dxa"/>
            <w:shd w:val="clear" w:color="auto" w:fill="auto"/>
          </w:tcPr>
          <w:p w14:paraId="3F8E461B" w14:textId="77777777" w:rsidR="00212AB8" w:rsidRPr="00856563" w:rsidRDefault="00212AB8" w:rsidP="00212AB8">
            <w:pPr>
              <w:pStyle w:val="Text"/>
            </w:pPr>
            <w:r w:rsidRPr="00856563">
              <w:t>maki</w:t>
            </w:r>
          </w:p>
        </w:tc>
        <w:tc>
          <w:tcPr>
            <w:tcW w:w="792" w:type="dxa"/>
            <w:shd w:val="clear" w:color="auto" w:fill="auto"/>
          </w:tcPr>
          <w:p w14:paraId="50245B71" w14:textId="77777777" w:rsidR="00212AB8" w:rsidRPr="00856563" w:rsidRDefault="00212AB8" w:rsidP="00212AB8">
            <w:pPr>
              <w:pStyle w:val="Text"/>
              <w:rPr>
                <w:rStyle w:val="ChBlueBold"/>
              </w:rPr>
            </w:pPr>
            <w:r>
              <w:rPr>
                <w:rStyle w:val="ChBlueBold"/>
              </w:rPr>
              <w:t>dorang</w:t>
            </w:r>
          </w:p>
        </w:tc>
        <w:tc>
          <w:tcPr>
            <w:tcW w:w="747" w:type="dxa"/>
            <w:shd w:val="clear" w:color="auto" w:fill="auto"/>
          </w:tcPr>
          <w:p w14:paraId="1DD4CB87" w14:textId="77777777" w:rsidR="00212AB8" w:rsidRPr="00856563" w:rsidRDefault="00212AB8" w:rsidP="00212AB8">
            <w:pPr>
              <w:pStyle w:val="Text"/>
              <w:rPr>
                <w:rStyle w:val="ChBlueBold"/>
              </w:rPr>
            </w:pPr>
            <w:r>
              <w:rPr>
                <w:rStyle w:val="ChBlueBold"/>
              </w:rPr>
              <w:t>b</w:t>
            </w:r>
            <w:r w:rsidRPr="00856563">
              <w:rPr>
                <w:rStyle w:val="ChBlueBold"/>
              </w:rPr>
              <w:t>rapa</w:t>
            </w:r>
          </w:p>
        </w:tc>
        <w:tc>
          <w:tcPr>
            <w:tcW w:w="1169" w:type="dxa"/>
            <w:shd w:val="clear" w:color="auto" w:fill="auto"/>
          </w:tcPr>
          <w:p w14:paraId="0790CCD8" w14:textId="77777777" w:rsidR="00212AB8" w:rsidRPr="00856563" w:rsidRDefault="00212AB8" w:rsidP="00212AB8">
            <w:pPr>
              <w:pStyle w:val="Text"/>
              <w:rPr>
                <w:rStyle w:val="ChBlueBold"/>
              </w:rPr>
            </w:pPr>
            <w:r>
              <w:rPr>
                <w:rStyle w:val="ChBlueBold"/>
              </w:rPr>
              <w:t>p</w:t>
            </w:r>
            <w:r w:rsidRPr="00856563">
              <w:rPr>
                <w:rStyle w:val="ChBlueBold"/>
              </w:rPr>
              <w:t>rempuan</w:t>
            </w:r>
            <w:r w:rsidR="008E587D">
              <w:rPr>
                <w:rStyle w:val="ChBlueBold"/>
              </w:rPr>
              <w:t>g</w:t>
            </w:r>
          </w:p>
        </w:tc>
        <w:tc>
          <w:tcPr>
            <w:tcW w:w="360" w:type="dxa"/>
            <w:shd w:val="clear" w:color="auto" w:fill="auto"/>
          </w:tcPr>
          <w:p w14:paraId="590F22EE" w14:textId="77777777" w:rsidR="00212AB8" w:rsidRPr="00856563" w:rsidRDefault="00212AB8" w:rsidP="00212AB8">
            <w:pPr>
              <w:pStyle w:val="Text"/>
            </w:pPr>
            <w:r w:rsidRPr="00856563">
              <w:t>di</w:t>
            </w:r>
          </w:p>
        </w:tc>
        <w:tc>
          <w:tcPr>
            <w:tcW w:w="684" w:type="dxa"/>
            <w:shd w:val="clear" w:color="auto" w:fill="auto"/>
          </w:tcPr>
          <w:p w14:paraId="34BBE199" w14:textId="77777777" w:rsidR="00212AB8" w:rsidRPr="00856563" w:rsidRDefault="00212AB8" w:rsidP="00212AB8">
            <w:pPr>
              <w:pStyle w:val="Text"/>
            </w:pPr>
            <w:r w:rsidRPr="00856563">
              <w:t>situ</w:t>
            </w:r>
          </w:p>
        </w:tc>
      </w:tr>
      <w:tr w:rsidR="00AC23C4" w:rsidRPr="00856563" w14:paraId="07DBD571" w14:textId="77777777" w:rsidTr="00AC23C4">
        <w:tc>
          <w:tcPr>
            <w:tcW w:w="709" w:type="dxa"/>
            <w:shd w:val="clear" w:color="auto" w:fill="auto"/>
          </w:tcPr>
          <w:p w14:paraId="41022385" w14:textId="77777777" w:rsidR="00212AB8" w:rsidRPr="00953F60" w:rsidRDefault="00212AB8" w:rsidP="00212AB8">
            <w:pPr>
              <w:pStyle w:val="GlossEng"/>
            </w:pPr>
          </w:p>
        </w:tc>
        <w:tc>
          <w:tcPr>
            <w:tcW w:w="284" w:type="dxa"/>
            <w:shd w:val="clear" w:color="auto" w:fill="auto"/>
          </w:tcPr>
          <w:p w14:paraId="0A198408" w14:textId="77777777" w:rsidR="00212AB8" w:rsidRPr="00856563" w:rsidRDefault="00212AB8" w:rsidP="00212AB8">
            <w:pPr>
              <w:pStyle w:val="GlossEng"/>
            </w:pPr>
          </w:p>
        </w:tc>
        <w:tc>
          <w:tcPr>
            <w:tcW w:w="485" w:type="dxa"/>
            <w:shd w:val="clear" w:color="auto" w:fill="auto"/>
          </w:tcPr>
          <w:p w14:paraId="0FEACACD" w14:textId="77777777" w:rsidR="00212AB8" w:rsidRPr="0099608C" w:rsidRDefault="00212AB8" w:rsidP="00212AB8">
            <w:pPr>
              <w:pStyle w:val="GlossEng"/>
              <w:rPr>
                <w:rStyle w:val="ChSmallCaps"/>
              </w:rPr>
            </w:pPr>
            <w:r w:rsidRPr="0099608C">
              <w:rPr>
                <w:rStyle w:val="ChSmallCaps"/>
              </w:rPr>
              <w:t>1sg</w:t>
            </w:r>
          </w:p>
        </w:tc>
        <w:tc>
          <w:tcPr>
            <w:tcW w:w="1341" w:type="dxa"/>
            <w:shd w:val="clear" w:color="auto" w:fill="auto"/>
          </w:tcPr>
          <w:p w14:paraId="3D72CE2C" w14:textId="77777777" w:rsidR="00212AB8" w:rsidRPr="00856563" w:rsidRDefault="00212AB8" w:rsidP="00212AB8">
            <w:pPr>
              <w:pStyle w:val="GlossEng"/>
            </w:pPr>
            <w:r w:rsidRPr="00856563">
              <w:t>abuse</w:t>
            </w:r>
            <w:r>
              <w:t>.verbally</w:t>
            </w:r>
          </w:p>
        </w:tc>
        <w:tc>
          <w:tcPr>
            <w:tcW w:w="792" w:type="dxa"/>
            <w:shd w:val="clear" w:color="auto" w:fill="auto"/>
          </w:tcPr>
          <w:p w14:paraId="785C548F" w14:textId="77777777" w:rsidR="00212AB8" w:rsidRPr="0099608C" w:rsidRDefault="00212AB8" w:rsidP="00212AB8">
            <w:pPr>
              <w:pStyle w:val="GlossEng"/>
              <w:rPr>
                <w:rStyle w:val="ChSmallCaps"/>
              </w:rPr>
            </w:pPr>
            <w:r w:rsidRPr="0099608C">
              <w:rPr>
                <w:rStyle w:val="ChSmallCaps"/>
              </w:rPr>
              <w:t>3pl</w:t>
            </w:r>
          </w:p>
        </w:tc>
        <w:tc>
          <w:tcPr>
            <w:tcW w:w="747" w:type="dxa"/>
            <w:shd w:val="clear" w:color="auto" w:fill="auto"/>
          </w:tcPr>
          <w:p w14:paraId="0924E558" w14:textId="77777777" w:rsidR="00212AB8" w:rsidRPr="00856563" w:rsidRDefault="007D3A2F" w:rsidP="00212AB8">
            <w:pPr>
              <w:pStyle w:val="GlossEng"/>
            </w:pPr>
            <w:r>
              <w:t>several</w:t>
            </w:r>
          </w:p>
        </w:tc>
        <w:tc>
          <w:tcPr>
            <w:tcW w:w="1169" w:type="dxa"/>
            <w:shd w:val="clear" w:color="auto" w:fill="auto"/>
          </w:tcPr>
          <w:p w14:paraId="677F09F4" w14:textId="77777777" w:rsidR="00212AB8" w:rsidRPr="00856563" w:rsidRDefault="00212AB8" w:rsidP="00212AB8">
            <w:pPr>
              <w:pStyle w:val="GlossEng"/>
            </w:pPr>
            <w:r>
              <w:t>woman</w:t>
            </w:r>
          </w:p>
        </w:tc>
        <w:tc>
          <w:tcPr>
            <w:tcW w:w="360" w:type="dxa"/>
            <w:shd w:val="clear" w:color="auto" w:fill="auto"/>
          </w:tcPr>
          <w:p w14:paraId="0FADBD32" w14:textId="77777777" w:rsidR="00212AB8" w:rsidRPr="00856563" w:rsidRDefault="00212AB8" w:rsidP="00212AB8">
            <w:pPr>
              <w:pStyle w:val="GlossEng"/>
            </w:pPr>
            <w:r>
              <w:t>at</w:t>
            </w:r>
          </w:p>
        </w:tc>
        <w:tc>
          <w:tcPr>
            <w:tcW w:w="684" w:type="dxa"/>
            <w:shd w:val="clear" w:color="auto" w:fill="auto"/>
          </w:tcPr>
          <w:p w14:paraId="173FDBB1" w14:textId="77777777" w:rsidR="00212AB8" w:rsidRPr="0099608C" w:rsidRDefault="00212AB8" w:rsidP="00212AB8">
            <w:pPr>
              <w:pStyle w:val="GlossEng"/>
              <w:rPr>
                <w:rStyle w:val="ChSmallCaps"/>
              </w:rPr>
            </w:pPr>
            <w:r w:rsidRPr="0099608C">
              <w:rPr>
                <w:rStyle w:val="ChSmallCaps"/>
              </w:rPr>
              <w:t>l.med</w:t>
            </w:r>
          </w:p>
        </w:tc>
      </w:tr>
    </w:tbl>
    <w:p w14:paraId="1798161D" w14:textId="6FBBB38F" w:rsidR="00212AB8" w:rsidRPr="00856563" w:rsidRDefault="00B7093A" w:rsidP="00212AB8">
      <w:pPr>
        <w:pStyle w:val="FreeTranslEng"/>
      </w:pPr>
      <w:r>
        <w:t>‘</w:t>
      </w:r>
      <w:r w:rsidR="00212AB8">
        <w:t>[</w:t>
      </w:r>
      <w:r w:rsidR="00212AB8" w:rsidRPr="00856563">
        <w:t>last month,</w:t>
      </w:r>
      <w:r w:rsidR="00212AB8">
        <w:t>]</w:t>
      </w:r>
      <w:r w:rsidR="00212AB8" w:rsidRPr="00856563">
        <w:t xml:space="preserve"> I </w:t>
      </w:r>
      <w:r w:rsidR="00212AB8">
        <w:t>verbally</w:t>
      </w:r>
      <w:r w:rsidR="00212AB8" w:rsidRPr="00856563">
        <w:t xml:space="preserve"> abused </w:t>
      </w:r>
      <w:r w:rsidR="00212AB8" w:rsidRPr="00856563">
        <w:rPr>
          <w:rStyle w:val="ChBlueBold"/>
        </w:rPr>
        <w:t>them</w:t>
      </w:r>
      <w:r w:rsidR="00212AB8" w:rsidRPr="00EB0122">
        <w:t xml:space="preserve">, </w:t>
      </w:r>
      <w:r w:rsidR="00212AB8" w:rsidRPr="00856563">
        <w:rPr>
          <w:rStyle w:val="ChBlueBold"/>
        </w:rPr>
        <w:t>several women</w:t>
      </w:r>
      <w:r w:rsidR="00212AB8" w:rsidRPr="00EB0122">
        <w:t xml:space="preserve">, </w:t>
      </w:r>
      <w:r w:rsidR="00212AB8" w:rsidRPr="00856563">
        <w:t>there</w:t>
      </w:r>
      <w:r>
        <w:t>’</w:t>
      </w:r>
      <w:r w:rsidR="00212AB8" w:rsidRPr="00856563">
        <w:t xml:space="preserve"> </w:t>
      </w:r>
      <w:r w:rsidR="00212AB8" w:rsidRPr="00082055">
        <w:rPr>
          <w:rStyle w:val="ExampleSource"/>
        </w:rPr>
        <w:t>[080923-008-Cv.0001]</w:t>
      </w:r>
    </w:p>
    <w:p w14:paraId="409503A4" w14:textId="5B66D20C" w:rsidR="00212AB8" w:rsidRDefault="00212AB8" w:rsidP="00D03962">
      <w:pPr>
        <w:pStyle w:val="Body0005after"/>
      </w:pPr>
      <w:r w:rsidRPr="00856563">
        <w:t xml:space="preserve">When the number of </w:t>
      </w:r>
      <w:r>
        <w:t xml:space="preserve">referents encoded by the apposited noun phrase </w:t>
      </w:r>
      <w:r w:rsidRPr="00856563">
        <w:t xml:space="preserve">is limited to two, Papuan Malay speakers </w:t>
      </w:r>
      <w:r>
        <w:t xml:space="preserve">also use dual constructions in which </w:t>
      </w:r>
      <w:r w:rsidRPr="00856563">
        <w:t xml:space="preserve">the </w:t>
      </w:r>
      <w:r>
        <w:rPr>
          <w:lang w:eastAsia="en-US"/>
        </w:rPr>
        <w:t>pronoun</w:t>
      </w:r>
      <w:r w:rsidRPr="00856563">
        <w:t xml:space="preserve"> </w:t>
      </w:r>
      <w:r>
        <w:t xml:space="preserve">is </w:t>
      </w:r>
      <w:r w:rsidRPr="00856563">
        <w:t xml:space="preserve">modified </w:t>
      </w:r>
      <w:r>
        <w:t>with</w:t>
      </w:r>
      <w:r w:rsidRPr="00856563">
        <w:t xml:space="preserve"> the numeral </w:t>
      </w:r>
      <w:r w:rsidRPr="00856563">
        <w:rPr>
          <w:rStyle w:val="ChItalBold"/>
        </w:rPr>
        <w:t>dua</w:t>
      </w:r>
      <w:r w:rsidRPr="00856563">
        <w:t xml:space="preserve"> </w:t>
      </w:r>
      <w:r w:rsidR="00B7093A">
        <w:t>‘</w:t>
      </w:r>
      <w:r w:rsidRPr="00856563">
        <w:t>two</w:t>
      </w:r>
      <w:r w:rsidR="00B7093A">
        <w:t>’</w:t>
      </w:r>
      <w:r>
        <w:t>,</w:t>
      </w:r>
      <w:r w:rsidRPr="00856563">
        <w:t xml:space="preserve"> as in </w:t>
      </w:r>
      <w:r>
        <w:fldChar w:fldCharType="begin"/>
      </w:r>
      <w:r>
        <w:instrText xml:space="preserve"> REF _Ref341895827 \h </w:instrText>
      </w:r>
      <w:r>
        <w:fldChar w:fldCharType="separate"/>
      </w:r>
      <w:r w:rsidR="00154D81" w:rsidRPr="00856563">
        <w:t>(</w:t>
      </w:r>
      <w:r w:rsidR="00154D81">
        <w:rPr>
          <w:noProof/>
        </w:rPr>
        <w:t>48</w:t>
      </w:r>
      <w:r w:rsidR="00154D81" w:rsidRPr="00856563">
        <w:t>)</w:t>
      </w:r>
      <w:r>
        <w:fldChar w:fldCharType="end"/>
      </w:r>
      <w:r w:rsidRPr="00856563">
        <w:t>.</w:t>
      </w:r>
      <w:r>
        <w:t xml:space="preserve"> In the corpus, however, such constructions are rare and the dual constructions are always formed with the </w:t>
      </w:r>
      <w:r w:rsidRPr="00B01C29">
        <w:t>third person plural pronoun.</w:t>
      </w:r>
      <w:r w:rsidRPr="00B01C29">
        <w:rPr>
          <w:rStyle w:val="FootnoteReference"/>
        </w:rPr>
        <w:footnoteReference w:id="189"/>
      </w:r>
    </w:p>
    <w:p w14:paraId="2FB991C1" w14:textId="1AC7EED9" w:rsidR="00212AB8" w:rsidRPr="00856563" w:rsidRDefault="00212AB8" w:rsidP="00212AB8">
      <w:pPr>
        <w:pStyle w:val="ExampleTitle"/>
      </w:pPr>
      <w:r>
        <w:t xml:space="preserve">Appositions with dual constructions: </w:t>
      </w:r>
      <w:r w:rsidR="00B7093A">
        <w:t>‘</w:t>
      </w:r>
      <w:r w:rsidRPr="0099608C">
        <w:rPr>
          <w:rStyle w:val="ChSmallCaps"/>
        </w:rPr>
        <w:t>pro-pl</w:t>
      </w:r>
      <w:r>
        <w:t xml:space="preserve"> </w:t>
      </w:r>
      <w:r w:rsidRPr="000457B5">
        <w:rPr>
          <w:rStyle w:val="ChItalBold"/>
        </w:rPr>
        <w:t>dua</w:t>
      </w:r>
      <w:r>
        <w:t xml:space="preserve"> </w:t>
      </w:r>
      <w:r w:rsidRPr="0099608C">
        <w:rPr>
          <w:rStyle w:val="ChSmallCaps"/>
        </w:rPr>
        <w:t>np</w:t>
      </w:r>
      <w:r w:rsidR="00B7093A">
        <w:t>’</w:t>
      </w:r>
    </w:p>
    <w:tbl>
      <w:tblPr>
        <w:tblW w:w="6774" w:type="dxa"/>
        <w:tblCellMar>
          <w:left w:w="40" w:type="dxa"/>
          <w:right w:w="40" w:type="dxa"/>
        </w:tblCellMar>
        <w:tblLook w:val="01E0" w:firstRow="1" w:lastRow="1" w:firstColumn="1" w:lastColumn="1" w:noHBand="0" w:noVBand="0"/>
      </w:tblPr>
      <w:tblGrid>
        <w:gridCol w:w="709"/>
        <w:gridCol w:w="772"/>
        <w:gridCol w:w="484"/>
        <w:gridCol w:w="473"/>
        <w:gridCol w:w="584"/>
        <w:gridCol w:w="682"/>
        <w:gridCol w:w="503"/>
        <w:gridCol w:w="758"/>
        <w:gridCol w:w="585"/>
        <w:gridCol w:w="490"/>
        <w:gridCol w:w="734"/>
      </w:tblGrid>
      <w:tr w:rsidR="00AC23C4" w:rsidRPr="00414A9C" w14:paraId="4AD0B972" w14:textId="77777777" w:rsidTr="00AC23C4">
        <w:tc>
          <w:tcPr>
            <w:tcW w:w="709" w:type="dxa"/>
            <w:shd w:val="clear" w:color="auto" w:fill="auto"/>
          </w:tcPr>
          <w:p w14:paraId="7D197785" w14:textId="77777777" w:rsidR="00212AB8" w:rsidRPr="00953F60" w:rsidRDefault="00212AB8" w:rsidP="00212AB8">
            <w:pPr>
              <w:pStyle w:val="O0Nwnext"/>
            </w:pPr>
            <w:bookmarkStart w:id="2932" w:name="_Ref341895827"/>
            <w:r w:rsidRPr="00856563">
              <w:t>(</w:t>
            </w:r>
            <w:fldSimple w:instr=" SEQ ( \* ARABIC \s 1 ">
              <w:r w:rsidR="00154D81">
                <w:rPr>
                  <w:noProof/>
                </w:rPr>
                <w:t>48</w:t>
              </w:r>
            </w:fldSimple>
            <w:r w:rsidRPr="00856563">
              <w:t>)</w:t>
            </w:r>
            <w:bookmarkEnd w:id="2932"/>
          </w:p>
        </w:tc>
        <w:tc>
          <w:tcPr>
            <w:tcW w:w="772" w:type="dxa"/>
            <w:shd w:val="clear" w:color="auto" w:fill="auto"/>
          </w:tcPr>
          <w:p w14:paraId="550B246C" w14:textId="77777777" w:rsidR="00212AB8" w:rsidRPr="00856563" w:rsidRDefault="00212AB8" w:rsidP="00212AB8">
            <w:pPr>
              <w:pStyle w:val="Text"/>
              <w:rPr>
                <w:rStyle w:val="ChBlueBold"/>
              </w:rPr>
            </w:pPr>
            <w:r w:rsidRPr="00856563">
              <w:rPr>
                <w:rStyle w:val="ChBlueBold"/>
              </w:rPr>
              <w:t>dorang</w:t>
            </w:r>
          </w:p>
        </w:tc>
        <w:tc>
          <w:tcPr>
            <w:tcW w:w="484" w:type="dxa"/>
            <w:shd w:val="clear" w:color="auto" w:fill="auto"/>
          </w:tcPr>
          <w:p w14:paraId="27812DDC" w14:textId="77777777" w:rsidR="00212AB8" w:rsidRPr="00856563" w:rsidRDefault="00212AB8" w:rsidP="00212AB8">
            <w:pPr>
              <w:pStyle w:val="Text"/>
              <w:rPr>
                <w:rStyle w:val="ChBlueBold"/>
              </w:rPr>
            </w:pPr>
            <w:r w:rsidRPr="00856563">
              <w:rPr>
                <w:rStyle w:val="ChBlueBold"/>
              </w:rPr>
              <w:t>dua</w:t>
            </w:r>
          </w:p>
        </w:tc>
        <w:tc>
          <w:tcPr>
            <w:tcW w:w="473" w:type="dxa"/>
            <w:shd w:val="clear" w:color="auto" w:fill="auto"/>
          </w:tcPr>
          <w:p w14:paraId="21C9169B" w14:textId="77777777" w:rsidR="00212AB8" w:rsidRDefault="00212AB8" w:rsidP="00212AB8">
            <w:pPr>
              <w:pStyle w:val="Text"/>
              <w:rPr>
                <w:rStyle w:val="ChBlueBold"/>
              </w:rPr>
            </w:pPr>
            <w:r>
              <w:rPr>
                <w:rStyle w:val="ChBlueBold"/>
              </w:rPr>
              <w:t>ade</w:t>
            </w:r>
          </w:p>
        </w:tc>
        <w:tc>
          <w:tcPr>
            <w:tcW w:w="584" w:type="dxa"/>
            <w:shd w:val="clear" w:color="auto" w:fill="auto"/>
          </w:tcPr>
          <w:p w14:paraId="3A750F4D" w14:textId="77777777" w:rsidR="00212AB8" w:rsidRPr="00856563" w:rsidRDefault="00212AB8" w:rsidP="00212AB8">
            <w:pPr>
              <w:pStyle w:val="Text"/>
              <w:rPr>
                <w:rStyle w:val="ChBlueBold"/>
              </w:rPr>
            </w:pPr>
            <w:r>
              <w:rPr>
                <w:rStyle w:val="ChBlueBold"/>
              </w:rPr>
              <w:t>kaka</w:t>
            </w:r>
          </w:p>
        </w:tc>
        <w:tc>
          <w:tcPr>
            <w:tcW w:w="682" w:type="dxa"/>
            <w:shd w:val="clear" w:color="auto" w:fill="auto"/>
          </w:tcPr>
          <w:p w14:paraId="37D8D264" w14:textId="77777777" w:rsidR="00212AB8" w:rsidRPr="00856563" w:rsidRDefault="00212AB8" w:rsidP="00212AB8">
            <w:pPr>
              <w:pStyle w:val="Text"/>
              <w:rPr>
                <w:rStyle w:val="ChBlueBold"/>
              </w:rPr>
            </w:pPr>
            <w:r w:rsidRPr="00856563">
              <w:rPr>
                <w:rStyle w:val="ChBlueBold"/>
              </w:rPr>
              <w:t>itu</w:t>
            </w:r>
          </w:p>
        </w:tc>
        <w:tc>
          <w:tcPr>
            <w:tcW w:w="503" w:type="dxa"/>
            <w:shd w:val="clear" w:color="auto" w:fill="auto"/>
          </w:tcPr>
          <w:p w14:paraId="140C22DE" w14:textId="77777777" w:rsidR="00212AB8" w:rsidRPr="00712E37" w:rsidRDefault="00E83D15" w:rsidP="00212AB8">
            <w:pPr>
              <w:pStyle w:val="Text"/>
            </w:pPr>
            <w:r>
              <w:t>Agus</w:t>
            </w:r>
          </w:p>
        </w:tc>
        <w:tc>
          <w:tcPr>
            <w:tcW w:w="758" w:type="dxa"/>
            <w:shd w:val="clear" w:color="auto" w:fill="auto"/>
          </w:tcPr>
          <w:p w14:paraId="30A25EA3" w14:textId="77777777" w:rsidR="00212AB8" w:rsidRPr="00712E37" w:rsidRDefault="00212AB8" w:rsidP="00212AB8">
            <w:pPr>
              <w:pStyle w:val="Text"/>
            </w:pPr>
            <w:r w:rsidRPr="00712E37">
              <w:t>dengan</w:t>
            </w:r>
            <w:r w:rsidR="00693669">
              <w:t>g</w:t>
            </w:r>
          </w:p>
        </w:tc>
        <w:tc>
          <w:tcPr>
            <w:tcW w:w="585" w:type="dxa"/>
            <w:shd w:val="clear" w:color="auto" w:fill="auto"/>
          </w:tcPr>
          <w:p w14:paraId="601571B3" w14:textId="77777777" w:rsidR="00212AB8" w:rsidRPr="00712E37" w:rsidRDefault="00A8765D" w:rsidP="00212AB8">
            <w:pPr>
              <w:pStyle w:val="Text"/>
            </w:pPr>
            <w:r>
              <w:t>Fredi</w:t>
            </w:r>
          </w:p>
        </w:tc>
        <w:tc>
          <w:tcPr>
            <w:tcW w:w="490" w:type="dxa"/>
            <w:shd w:val="clear" w:color="auto" w:fill="auto"/>
          </w:tcPr>
          <w:p w14:paraId="31B7BBBE" w14:textId="77777777" w:rsidR="00212AB8" w:rsidRDefault="00212AB8" w:rsidP="00212AB8">
            <w:pPr>
              <w:pStyle w:val="Text"/>
            </w:pPr>
            <w:r>
              <w:t>tra</w:t>
            </w:r>
          </w:p>
        </w:tc>
        <w:tc>
          <w:tcPr>
            <w:tcW w:w="734" w:type="dxa"/>
            <w:shd w:val="clear" w:color="auto" w:fill="auto"/>
          </w:tcPr>
          <w:p w14:paraId="70AA2816" w14:textId="77777777" w:rsidR="00212AB8" w:rsidRDefault="00212AB8" w:rsidP="00212AB8">
            <w:pPr>
              <w:pStyle w:val="Text"/>
            </w:pPr>
            <w:r>
              <w:t>baik</w:t>
            </w:r>
          </w:p>
        </w:tc>
      </w:tr>
      <w:tr w:rsidR="00AC23C4" w:rsidRPr="00AC23C4" w14:paraId="1B9274AD" w14:textId="77777777" w:rsidTr="00AC23C4">
        <w:tc>
          <w:tcPr>
            <w:tcW w:w="709" w:type="dxa"/>
            <w:shd w:val="clear" w:color="auto" w:fill="auto"/>
          </w:tcPr>
          <w:p w14:paraId="44672228" w14:textId="77777777" w:rsidR="00212AB8" w:rsidRPr="00953F60" w:rsidRDefault="00212AB8" w:rsidP="00212AB8">
            <w:pPr>
              <w:pStyle w:val="GlossEng"/>
            </w:pPr>
          </w:p>
        </w:tc>
        <w:tc>
          <w:tcPr>
            <w:tcW w:w="772" w:type="dxa"/>
            <w:shd w:val="clear" w:color="auto" w:fill="auto"/>
          </w:tcPr>
          <w:p w14:paraId="439626E8" w14:textId="77777777" w:rsidR="00212AB8" w:rsidRPr="0099608C" w:rsidRDefault="00212AB8" w:rsidP="00212AB8">
            <w:pPr>
              <w:pStyle w:val="GlossEng"/>
              <w:rPr>
                <w:rStyle w:val="ChSmallCaps"/>
              </w:rPr>
            </w:pPr>
            <w:r w:rsidRPr="0099608C">
              <w:rPr>
                <w:rStyle w:val="ChSmallCaps"/>
              </w:rPr>
              <w:t>3pl</w:t>
            </w:r>
          </w:p>
        </w:tc>
        <w:tc>
          <w:tcPr>
            <w:tcW w:w="484" w:type="dxa"/>
            <w:shd w:val="clear" w:color="auto" w:fill="auto"/>
          </w:tcPr>
          <w:p w14:paraId="725F6BF8" w14:textId="77777777" w:rsidR="00212AB8" w:rsidRPr="00856563" w:rsidRDefault="00212AB8" w:rsidP="00212AB8">
            <w:pPr>
              <w:pStyle w:val="GlossEng"/>
            </w:pPr>
            <w:r w:rsidRPr="00856563">
              <w:t>two</w:t>
            </w:r>
          </w:p>
        </w:tc>
        <w:tc>
          <w:tcPr>
            <w:tcW w:w="473" w:type="dxa"/>
            <w:shd w:val="clear" w:color="auto" w:fill="auto"/>
          </w:tcPr>
          <w:p w14:paraId="51BDF331" w14:textId="77777777" w:rsidR="00212AB8" w:rsidRDefault="00212AB8" w:rsidP="00212AB8">
            <w:pPr>
              <w:pStyle w:val="GlossEng"/>
            </w:pPr>
            <w:r>
              <w:t>ySb</w:t>
            </w:r>
          </w:p>
        </w:tc>
        <w:tc>
          <w:tcPr>
            <w:tcW w:w="584" w:type="dxa"/>
            <w:shd w:val="clear" w:color="auto" w:fill="auto"/>
          </w:tcPr>
          <w:p w14:paraId="7F27806E" w14:textId="77777777" w:rsidR="00212AB8" w:rsidRPr="00856563" w:rsidRDefault="00212AB8" w:rsidP="00212AB8">
            <w:pPr>
              <w:pStyle w:val="GlossEng"/>
            </w:pPr>
            <w:r>
              <w:t>oSb</w:t>
            </w:r>
          </w:p>
        </w:tc>
        <w:tc>
          <w:tcPr>
            <w:tcW w:w="682" w:type="dxa"/>
            <w:shd w:val="clear" w:color="auto" w:fill="auto"/>
          </w:tcPr>
          <w:p w14:paraId="2976EFCD" w14:textId="77777777" w:rsidR="00212AB8" w:rsidRPr="0099608C" w:rsidRDefault="00212AB8" w:rsidP="00212AB8">
            <w:pPr>
              <w:pStyle w:val="GlossEng"/>
              <w:rPr>
                <w:rStyle w:val="ChSmallCaps"/>
              </w:rPr>
            </w:pPr>
            <w:r w:rsidRPr="0099608C">
              <w:rPr>
                <w:rStyle w:val="ChSmallCaps"/>
              </w:rPr>
              <w:t>d.dist</w:t>
            </w:r>
          </w:p>
        </w:tc>
        <w:tc>
          <w:tcPr>
            <w:tcW w:w="503" w:type="dxa"/>
            <w:shd w:val="clear" w:color="auto" w:fill="auto"/>
          </w:tcPr>
          <w:p w14:paraId="52DA5E6B" w14:textId="77777777" w:rsidR="00212AB8" w:rsidRPr="00856563" w:rsidRDefault="00E83D15" w:rsidP="00212AB8">
            <w:pPr>
              <w:pStyle w:val="GlossEng"/>
            </w:pPr>
            <w:r>
              <w:t>Agus</w:t>
            </w:r>
          </w:p>
        </w:tc>
        <w:tc>
          <w:tcPr>
            <w:tcW w:w="758" w:type="dxa"/>
            <w:shd w:val="clear" w:color="auto" w:fill="auto"/>
          </w:tcPr>
          <w:p w14:paraId="1E650BA2" w14:textId="77777777" w:rsidR="00212AB8" w:rsidRPr="00856563" w:rsidRDefault="00212AB8" w:rsidP="00212AB8">
            <w:pPr>
              <w:pStyle w:val="GlossEng"/>
            </w:pPr>
            <w:r w:rsidRPr="00856563">
              <w:t>with</w:t>
            </w:r>
          </w:p>
        </w:tc>
        <w:tc>
          <w:tcPr>
            <w:tcW w:w="585" w:type="dxa"/>
            <w:shd w:val="clear" w:color="auto" w:fill="auto"/>
          </w:tcPr>
          <w:p w14:paraId="257C1ABF" w14:textId="77777777" w:rsidR="00212AB8" w:rsidRPr="00856563" w:rsidRDefault="00A8765D" w:rsidP="00212AB8">
            <w:pPr>
              <w:pStyle w:val="GlossEng"/>
              <w:rPr>
                <w:rStyle w:val="ChSmallCaps"/>
              </w:rPr>
            </w:pPr>
            <w:r>
              <w:t>Fredi</w:t>
            </w:r>
          </w:p>
        </w:tc>
        <w:tc>
          <w:tcPr>
            <w:tcW w:w="490" w:type="dxa"/>
            <w:shd w:val="clear" w:color="auto" w:fill="auto"/>
          </w:tcPr>
          <w:p w14:paraId="251AE383" w14:textId="77777777" w:rsidR="00212AB8" w:rsidRPr="0099608C" w:rsidRDefault="00212AB8" w:rsidP="00212AB8">
            <w:pPr>
              <w:pStyle w:val="GlossEng"/>
              <w:rPr>
                <w:rStyle w:val="ChSmallCaps"/>
              </w:rPr>
            </w:pPr>
            <w:r w:rsidRPr="0099608C">
              <w:rPr>
                <w:rStyle w:val="ChSmallCaps"/>
              </w:rPr>
              <w:t>neg</w:t>
            </w:r>
          </w:p>
        </w:tc>
        <w:tc>
          <w:tcPr>
            <w:tcW w:w="734" w:type="dxa"/>
            <w:shd w:val="clear" w:color="auto" w:fill="auto"/>
          </w:tcPr>
          <w:p w14:paraId="1396CF11" w14:textId="77777777" w:rsidR="00212AB8" w:rsidRDefault="00212AB8" w:rsidP="00212AB8">
            <w:pPr>
              <w:pStyle w:val="GlossEng"/>
            </w:pPr>
            <w:r>
              <w:t>be.good</w:t>
            </w:r>
          </w:p>
        </w:tc>
      </w:tr>
    </w:tbl>
    <w:p w14:paraId="5C92DED9" w14:textId="1E250CF8" w:rsidR="00212AB8" w:rsidRPr="009E2A1C" w:rsidRDefault="00B7093A" w:rsidP="00212AB8">
      <w:pPr>
        <w:pStyle w:val="FreeTranslEng15pt"/>
      </w:pPr>
      <w:r>
        <w:t>‘</w:t>
      </w:r>
      <w:r w:rsidR="00212AB8" w:rsidRPr="00856563">
        <w:rPr>
          <w:rStyle w:val="ChBlueBold"/>
        </w:rPr>
        <w:t>the</w:t>
      </w:r>
      <w:r w:rsidR="00212AB8">
        <w:rPr>
          <w:rStyle w:val="ChBlueBold"/>
        </w:rPr>
        <w:t xml:space="preserve"> two of them</w:t>
      </w:r>
      <w:r w:rsidR="00212AB8" w:rsidRPr="00EB0122">
        <w:t xml:space="preserve">, </w:t>
      </w:r>
      <w:r w:rsidR="00212AB8">
        <w:rPr>
          <w:rStyle w:val="ChBlueBold"/>
        </w:rPr>
        <w:t xml:space="preserve">those </w:t>
      </w:r>
      <w:r w:rsidR="00212AB8" w:rsidRPr="00856563">
        <w:rPr>
          <w:rStyle w:val="ChBlueBold"/>
        </w:rPr>
        <w:t>sibling</w:t>
      </w:r>
      <w:r w:rsidR="00212AB8">
        <w:rPr>
          <w:rStyle w:val="ChBlueBold"/>
        </w:rPr>
        <w:t>s</w:t>
      </w:r>
      <w:r w:rsidR="00212AB8" w:rsidRPr="00712E37">
        <w:t>,</w:t>
      </w:r>
      <w:r w:rsidR="00212AB8">
        <w:t xml:space="preserve"> </w:t>
      </w:r>
      <w:r w:rsidR="00E83D15">
        <w:t>Agus</w:t>
      </w:r>
      <w:r w:rsidR="00212AB8">
        <w:t xml:space="preserve"> and </w:t>
      </w:r>
      <w:r w:rsidR="00A8765D">
        <w:t>Fredi</w:t>
      </w:r>
      <w:r w:rsidR="00212AB8">
        <w:t>,</w:t>
      </w:r>
      <w:r w:rsidR="00212AB8" w:rsidRPr="00712E37">
        <w:t xml:space="preserve"> are</w:t>
      </w:r>
      <w:r w:rsidR="00212AB8" w:rsidRPr="00856563">
        <w:t xml:space="preserve"> not good</w:t>
      </w:r>
      <w:r>
        <w:t>’</w:t>
      </w:r>
      <w:r w:rsidR="00212AB8" w:rsidRPr="00856563">
        <w:t xml:space="preserve"> </w:t>
      </w:r>
      <w:r w:rsidR="00212AB8">
        <w:rPr>
          <w:rStyle w:val="ExampleSource"/>
        </w:rPr>
        <w:t>[081014-003-Cv.0012</w:t>
      </w:r>
      <w:r w:rsidR="00212AB8" w:rsidRPr="00856563">
        <w:rPr>
          <w:rStyle w:val="ExampleSource"/>
        </w:rPr>
        <w:t>]</w:t>
      </w:r>
    </w:p>
    <w:p w14:paraId="097C080C" w14:textId="77777777" w:rsidR="00212AB8" w:rsidRDefault="00212AB8" w:rsidP="00212AB8">
      <w:pPr>
        <w:pStyle w:val="Heading2"/>
      </w:pPr>
      <w:bookmarkStart w:id="2933" w:name="_Ref352678481"/>
      <w:bookmarkStart w:id="2934" w:name="_Toc367531156"/>
      <w:bookmarkStart w:id="2935" w:name="_Toc440455643"/>
      <w:r>
        <w:t>Adnominal uses</w:t>
      </w:r>
      <w:bookmarkEnd w:id="2933"/>
      <w:bookmarkEnd w:id="2934"/>
      <w:bookmarkEnd w:id="2935"/>
    </w:p>
    <w:p w14:paraId="764D6655" w14:textId="61A20E04" w:rsidR="00212AB8" w:rsidRDefault="006F2E35" w:rsidP="00D93591">
      <w:pPr>
        <w:pStyle w:val="Body0000after"/>
        <w:rPr>
          <w:rFonts w:eastAsia="Times New Roman"/>
          <w:szCs w:val="20"/>
          <w:lang w:eastAsia="en-US"/>
        </w:rPr>
      </w:pPr>
      <w:r>
        <w:t xml:space="preserve">Papuan Malay pronouns </w:t>
      </w:r>
      <w:r w:rsidR="00212AB8">
        <w:t xml:space="preserve">are very often employed as determiners in post-head position, such that </w:t>
      </w:r>
      <w:r w:rsidR="00B7093A">
        <w:t>‘</w:t>
      </w:r>
      <w:r w:rsidR="00212AB8" w:rsidRPr="0099608C">
        <w:rPr>
          <w:rStyle w:val="ChSmallCaps"/>
        </w:rPr>
        <w:t>np</w:t>
      </w:r>
      <w:r w:rsidR="00212AB8" w:rsidRPr="00D32413">
        <w:t xml:space="preserve"> </w:t>
      </w:r>
      <w:r w:rsidR="00212AB8" w:rsidRPr="0099608C">
        <w:rPr>
          <w:rStyle w:val="ChSmallCaps"/>
        </w:rPr>
        <w:t>pro</w:t>
      </w:r>
      <w:r w:rsidR="00B7093A">
        <w:t>’</w:t>
      </w:r>
      <w:r w:rsidR="00212AB8" w:rsidRPr="002D78BC">
        <w:t xml:space="preserve">. </w:t>
      </w:r>
      <w:r w:rsidR="00033781">
        <w:t xml:space="preserve">Cross-linguistically, this function of personal pronouns is rather common, as </w:t>
      </w:r>
      <w:r w:rsidR="00033781">
        <w:rPr>
          <w:rStyle w:val="Citation"/>
        </w:rPr>
        <w:fldChar w:fldCharType="begin"/>
      </w:r>
      <w:r w:rsidR="0092006B">
        <w:rPr>
          <w:rStyle w:val="Citation"/>
        </w:rPr>
        <w:instrText>ADDIN CITAVI.PLACEHOLDER 6ea1162a-777e-4d5e-94bc-c63e4a45c018 PFBsYWNlaG9sZGVyPg0KICA8QWRkSW5WZXJzaW9uPjUuMi4wLjg8L0FkZEluVmVyc2lvbj4NCiAgPElkPjZlYTExNjJhLTc3N2UtNGQ1ZS05NGJjLWM2M2U0YTQ1YzAxODwvSWQ+DQogIDxFbnRyaWVzPg0KICAgIDxFbnRyeT4NCiAgICAgIDxJZD5lNGQ4Mjk3ZS02YzQzLTQ1NGQtODExNy03YTkwOWM4MjljNjg8L0lkPg0KICAgICAgPE5vUGFyPnRydWU8L05vUGFyPg0KICAgICAgPFBlcnNvbk9ubHk+dHJ1ZTwvUGVyc29uT25seT4NCiAgICAgIDxSZWZlcmVuY2VJZD5jNzI2MTI5ZS04ODNiLTRjMDAtOTNiMS00ZjkzMDNkNTU2ZjA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THlvbnMgMTk5OSDigJMgRGVmaW5pdGVuZXNzPC9TaG9ydFRpdGxlPg0KICAgICAgICA8VGl0bGU+RGVmaW5pdGVuZXNzPC9UaXRsZT4NCiAgICAgICAgPFllYXI+MTk5OTwvWWVhcj4NCiAgICAgIDwvUmVmZXJlbmNlPg0KICAgIDwvRW50cnk+DQogIDwvRW50cmllcz4NCiAgPFRleHQ+THlvbn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HlvbnM8L1RleHQ+DQogICAgPC9UZXh0VW5pdD4NCiAgPC9UZXh0VW5pdHM+DQo8L1BsYWNlaG9sZGVyPg==</w:instrText>
      </w:r>
      <w:r w:rsidR="00033781">
        <w:rPr>
          <w:rStyle w:val="Citation"/>
        </w:rPr>
        <w:fldChar w:fldCharType="separate"/>
      </w:r>
      <w:bookmarkStart w:id="2936" w:name="_CTVP0016ea1162a777e4d5e94bcc63e4a45c018"/>
      <w:r w:rsidR="0092006B">
        <w:rPr>
          <w:rStyle w:val="Citation"/>
        </w:rPr>
        <w:t>Lyons</w:t>
      </w:r>
      <w:bookmarkEnd w:id="2936"/>
      <w:r w:rsidR="00033781">
        <w:rPr>
          <w:rStyle w:val="Citation"/>
        </w:rPr>
        <w:fldChar w:fldCharType="end"/>
      </w:r>
      <w:r w:rsidR="00033781" w:rsidRPr="00513C8C">
        <w:rPr>
          <w:rStyle w:val="Citation"/>
        </w:rPr>
        <w:t xml:space="preserve"> </w:t>
      </w:r>
      <w:r w:rsidR="00033781">
        <w:rPr>
          <w:rStyle w:val="Citation"/>
        </w:rPr>
        <w:fldChar w:fldCharType="begin"/>
      </w:r>
      <w:r w:rsidR="0092006B">
        <w:rPr>
          <w:rStyle w:val="Citation"/>
        </w:rPr>
        <w:instrText>ADDIN CITAVI.PLACEHOLDER 3c41756b-d4a9-4d12-bb17-8cf1e5a5c322 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UZXh0Ym9va3MgaW4gTGluZ3Vpc3RpY3M8L05hbWU+DQogICAgICAgIDwvU2VyaWVzVGl0bGU+DQogICAgICAgIDxTaG9ydFRpdGxlPkx5b25zIDE5OTkg4oCTIERlZmluaXRlbmVzczwvU2hvcnRUaXRsZT4NCiAgICAgICAgPFRpdGxlPkRlZmluaXRlbmVzczwvVGl0bGU+DQogICAgICAgIDxZZWFyPjE5OTk8L1llYXI+DQogICAgICA8L1JlZmVyZW5jZT4NCiAgICA8L0VudHJ5Pg0KICA8L0VudHJpZXM+DQogIDxUZXh0PigxOTk5OiAxN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5OiAxNDEpPC9UZXh0Pg0KICAgIDwvVGV4dFVuaXQ+DQogIDwvVGV4dFVuaXRzPg0KPC9QbGFjZWhvbGRlcj4=</w:instrText>
      </w:r>
      <w:r w:rsidR="00033781">
        <w:rPr>
          <w:rStyle w:val="Citation"/>
        </w:rPr>
        <w:fldChar w:fldCharType="separate"/>
      </w:r>
      <w:bookmarkStart w:id="2937" w:name="_CTVP0013c41756bd4a94d12bb178cf1e5a5c322"/>
      <w:r w:rsidR="0092006B">
        <w:rPr>
          <w:rStyle w:val="Citation"/>
        </w:rPr>
        <w:t>(1999: 141)</w:t>
      </w:r>
      <w:bookmarkEnd w:id="2937"/>
      <w:r w:rsidR="00033781">
        <w:rPr>
          <w:rStyle w:val="Citation"/>
        </w:rPr>
        <w:fldChar w:fldCharType="end"/>
      </w:r>
      <w:r w:rsidR="00033781">
        <w:t xml:space="preserve"> points out: they “</w:t>
      </w:r>
      <w:r w:rsidR="00033781">
        <w:rPr>
          <w:rFonts w:eastAsia="Times New Roman"/>
          <w:szCs w:val="20"/>
          <w:lang w:eastAsia="en-US"/>
        </w:rPr>
        <w:t>combine with nouns to produce expressions whose reference is thereby determined in terms of the identity of the referent”; hence, they are “personal determiners”</w:t>
      </w:r>
      <w:r w:rsidR="00D93591">
        <w:rPr>
          <w:rFonts w:eastAsia="Times New Roman"/>
          <w:szCs w:val="20"/>
          <w:lang w:eastAsia="en-US"/>
        </w:rPr>
        <w:t xml:space="preserve">. In this function as </w:t>
      </w:r>
      <w:r w:rsidR="00D93591">
        <w:t>“</w:t>
      </w:r>
      <w:r w:rsidR="00D93591" w:rsidRPr="00302FDF">
        <w:t>definite expressions</w:t>
      </w:r>
      <w:r w:rsidR="00D93591">
        <w:t>”</w:t>
      </w:r>
      <w:r w:rsidR="00033781">
        <w:rPr>
          <w:rFonts w:eastAsia="Times New Roman"/>
          <w:szCs w:val="20"/>
          <w:lang w:eastAsia="en-US"/>
        </w:rPr>
        <w:t xml:space="preserve">, adopting </w:t>
      </w:r>
      <w:r w:rsidR="00033781" w:rsidRPr="00D93591">
        <w:rPr>
          <w:rStyle w:val="Citation"/>
        </w:rPr>
        <w:fldChar w:fldCharType="begin"/>
      </w:r>
      <w:r w:rsidR="003A5B20">
        <w:rPr>
          <w:rStyle w:val="Citation"/>
        </w:rPr>
        <w:instrText>ADDIN CITAVI.PLACEHOLDER 7ed52bf2-dd77-4df7-9ffa-9b3c64d9a8d5 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bG1icmVjaHQ8L1RleHQ+DQogICAgPC9UZXh0VW5pdD4NCiAgPC9UZXh0VW5pdHM+DQo8L1BsYWNlaG9sZGVyPg==</w:instrText>
      </w:r>
      <w:r w:rsidR="00033781" w:rsidRPr="00D93591">
        <w:rPr>
          <w:rStyle w:val="Citation"/>
        </w:rPr>
        <w:fldChar w:fldCharType="separate"/>
      </w:r>
      <w:bookmarkStart w:id="2938" w:name="_CTVP0017ed52bf2dd774df79ffa9b3c64d9a8d5"/>
      <w:r w:rsidR="0092006B">
        <w:rPr>
          <w:rStyle w:val="Citation"/>
        </w:rPr>
        <w:t>Helmbrecht</w:t>
      </w:r>
      <w:bookmarkEnd w:id="2938"/>
      <w:r w:rsidR="00033781" w:rsidRPr="00D93591">
        <w:rPr>
          <w:rStyle w:val="Citation"/>
        </w:rPr>
        <w:fldChar w:fldCharType="end"/>
      </w:r>
      <w:r w:rsidR="00033781" w:rsidRPr="00D93591">
        <w:rPr>
          <w:rStyle w:val="Citation"/>
        </w:rPr>
        <w:t xml:space="preserve">’s </w:t>
      </w:r>
      <w:r w:rsidR="00033781" w:rsidRPr="00D93591">
        <w:rPr>
          <w:rStyle w:val="Citation"/>
        </w:rPr>
        <w:fldChar w:fldCharType="begin"/>
      </w:r>
      <w:r w:rsidR="003A5B20">
        <w:rPr>
          <w:rStyle w:val="Citation"/>
        </w:rPr>
        <w:instrText>ADDIN CITAVI.PLACEHOLDER aa6f42da-decb-4e8a-a133-7ca82a5c2182 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DogMjYpPC9UZXh0Pg0KICAgIDwvVGV4dFVuaXQ+DQogIDwvVGV4dFVuaXRzPg0KPC9QbGFjZWhvbGRlcj4=</w:instrText>
      </w:r>
      <w:r w:rsidR="00033781" w:rsidRPr="00D93591">
        <w:rPr>
          <w:rStyle w:val="Citation"/>
        </w:rPr>
        <w:fldChar w:fldCharType="separate"/>
      </w:r>
      <w:bookmarkStart w:id="2939" w:name="_CTVP001aa6f42dadecb4e8aa1337ca82a5c2182"/>
      <w:r w:rsidR="0092006B">
        <w:rPr>
          <w:rStyle w:val="Citation"/>
        </w:rPr>
        <w:t>(2004: 26)</w:t>
      </w:r>
      <w:bookmarkEnd w:id="2939"/>
      <w:r w:rsidR="00033781" w:rsidRPr="00D93591">
        <w:rPr>
          <w:rStyle w:val="Citation"/>
        </w:rPr>
        <w:fldChar w:fldCharType="end"/>
      </w:r>
      <w:r w:rsidR="00033781">
        <w:rPr>
          <w:rFonts w:eastAsia="Times New Roman"/>
          <w:szCs w:val="20"/>
          <w:lang w:eastAsia="en-US"/>
        </w:rPr>
        <w:t xml:space="preserve"> </w:t>
      </w:r>
      <w:r w:rsidR="00D93591">
        <w:rPr>
          <w:rFonts w:eastAsia="Times New Roman"/>
          <w:szCs w:val="20"/>
          <w:lang w:eastAsia="en-US"/>
        </w:rPr>
        <w:t xml:space="preserve">terminology, they </w:t>
      </w:r>
      <w:r w:rsidR="00D93591">
        <w:t xml:space="preserve">indicate that the addressees are assumed to be able to identify the referent of an expression (see also </w:t>
      </w:r>
      <w:r w:rsidR="00D93591" w:rsidRPr="00D93591">
        <w:rPr>
          <w:rStyle w:val="Citation"/>
        </w:rPr>
        <w:fldChar w:fldCharType="begin"/>
      </w:r>
      <w:r w:rsidR="00D93591" w:rsidRPr="00D93591">
        <w:rPr>
          <w:rStyle w:val="Citation"/>
        </w:rPr>
        <w:instrText>ADDIN CITAVI.PLACEHOLDER 4cb259a3-03aa-4cf8-8948-914d5579ad23 PFBsYWNlaG9sZGVyPg0KICA8QWRkSW5WZXJzaW9uPjUuMi4wLjg8L0FkZEluVmVyc2lvbj4NCiAgPElkPjRjYjI1OWEzLTAzYWEtNGNmOC04OTQ4LTkxNGQ1NTc5YWQyMzwvSWQ+DQogIDxFbnRyaWVzPg0KICAgIDxFbnRyeT4NCiAgICAgIDxJZD5hOGE0YjY3Yi0zNDAyLTQ2NmYtYjY5NS05MGRjNzIwY2MxZWU8L0lkPg0KICAgICAgPE5vUGFyPnRydWU8L05vUGFyPg0KICAgICAgPFBlcnNvbk9ubHk+dHJ1ZTwvUGVyc29uT25seT4NCiAgICAgIDxSZWZlcmVuY2VJZD5lYTgzN2Q3Ny0xZjNmLTQwMDAtOGRhNy1jYWRhM2I2OGRjYmE8L1JlZmVyZW5jZUlk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0PC9UZXh0Pg0KICAgIDwvVGV4dFVuaXQ+DQogIDwvVGV4dFVuaXRzPg0KPC9QbGFjZWhvbGRlcj4=</w:instrText>
      </w:r>
      <w:r w:rsidR="00D93591" w:rsidRPr="00D93591">
        <w:rPr>
          <w:rStyle w:val="Citation"/>
        </w:rPr>
        <w:fldChar w:fldCharType="separate"/>
      </w:r>
      <w:bookmarkStart w:id="2940" w:name="_CTVP0014cb259a303aa4cf88948914d5579ad23"/>
      <w:r w:rsidR="0092006B">
        <w:rPr>
          <w:rStyle w:val="Citation"/>
        </w:rPr>
        <w:t>Bhat</w:t>
      </w:r>
      <w:bookmarkEnd w:id="2940"/>
      <w:r w:rsidR="00D93591" w:rsidRPr="00D93591">
        <w:rPr>
          <w:rStyle w:val="Citation"/>
        </w:rPr>
        <w:fldChar w:fldCharType="end"/>
      </w:r>
      <w:r w:rsidR="00D93591" w:rsidRPr="00D93591">
        <w:rPr>
          <w:rStyle w:val="Citation"/>
        </w:rPr>
        <w:t xml:space="preserve"> </w:t>
      </w:r>
      <w:r w:rsidR="00D93591" w:rsidRPr="00D93591">
        <w:rPr>
          <w:rStyle w:val="Citation"/>
        </w:rPr>
        <w:fldChar w:fldCharType="begin"/>
      </w:r>
      <w:r w:rsidR="00D93591" w:rsidRPr="00D93591">
        <w:rPr>
          <w:rStyle w:val="Citation"/>
        </w:rPr>
        <w:instrText>ADDIN CITAVI.PLACEHOLDER 3e116e18-a8b2-4505-b18f-b03751536fd1 PFBsYWNlaG9sZGVyPg0KICA8QWRkSW5WZXJzaW9uPjUuMi4wLjg8L0FkZEluVmVyc2lvbj4NCiAgPElkPjNlMTE2ZTE4LWE4YjItNDUwNS1iMThmLWIwMzc1MTUzNmZkMTwvSWQ+DQogIDxFbnRyaWVzPg0KICAgIDxFbnRyeT4NCiAgICAgIDxJZD4wMjcxOGIwZC00ZGU5LTQ4YzQtYjQ4Mi1lNGJjODBjYTBmNDE8L0lkPg0KICAgICAgPE5vUGFyPnRydWU8L05vUGFy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c6IDExPC9UZXh0Pg0KICAgIDwvVGV4dFVuaXQ+DQogIDwvVGV4dFVuaXRzPg0KPC9QbGFjZWhvbGRlcj4=</w:instrText>
      </w:r>
      <w:r w:rsidR="00D93591" w:rsidRPr="00D93591">
        <w:rPr>
          <w:rStyle w:val="Citation"/>
        </w:rPr>
        <w:fldChar w:fldCharType="separate"/>
      </w:r>
      <w:bookmarkStart w:id="2941" w:name="_CTVP0013e116e18a8b24505b18fb03751536fd1"/>
      <w:r w:rsidR="0092006B">
        <w:rPr>
          <w:rStyle w:val="Citation"/>
        </w:rPr>
        <w:t>2007: 11</w:t>
      </w:r>
      <w:bookmarkEnd w:id="2941"/>
      <w:r w:rsidR="00D93591" w:rsidRPr="00D93591">
        <w:rPr>
          <w:rStyle w:val="Citation"/>
        </w:rPr>
        <w:fldChar w:fldCharType="end"/>
      </w:r>
      <w:r w:rsidR="00D93591" w:rsidRPr="00D93591">
        <w:rPr>
          <w:rStyle w:val="Citation"/>
        </w:rPr>
        <w:t xml:space="preserve">; </w:t>
      </w:r>
      <w:r w:rsidR="00D93591" w:rsidRPr="00D93591">
        <w:rPr>
          <w:rStyle w:val="Citation"/>
        </w:rPr>
        <w:fldChar w:fldCharType="begin"/>
      </w:r>
      <w:r w:rsidR="0092006B">
        <w:rPr>
          <w:rStyle w:val="Citation"/>
        </w:rPr>
        <w:instrText>ADDIN CITAVI.PLACEHOLDER 57c87051-d5ce-401e-a2a3-27714b3880f1 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ZXJpZXNUaXRsZT4NCiAgICAgICAgICA8TmFtZT5DYW1icmlkZ2UgVGV4dGJvb2tzIGluIExpbmd1aXN0aWNzPC9OYW1lPg0KICAgICAgICA8L1Nlcmllc1RpdGxlPg0KICAgICAgICA8U2hvcnRUaXRsZT5MeW9ucyAxOTk5IOKAkyBEZWZpbml0ZW5lc3M8L1Nob3J0VGl0bGU+DQogICAgICAgIDxUaXRsZT5EZWZpbml0ZW5lc3M8L1RpdGxlPg0KICAgICAgICA8WWVhcj4xOTk5PC9ZZWFyPg0KICAgICAgPC9SZWZlcmVuY2U+DQogICAgPC9FbnRyeT4NCiAgPC9FbnRyaWVzPg0KICA8VGV4dD5MeW9ucyAxOTk5OiAyNuKAkz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5b25zIDE5OTk6IDI24oCTMzI8L1RleHQ+DQogICAgPC9UZXh0VW5pdD4NCiAgPC9UZXh0VW5pdHM+DQo8L1BsYWNlaG9sZGVyPg==</w:instrText>
      </w:r>
      <w:r w:rsidR="00D93591" w:rsidRPr="00D93591">
        <w:rPr>
          <w:rStyle w:val="Citation"/>
        </w:rPr>
        <w:fldChar w:fldCharType="separate"/>
      </w:r>
      <w:bookmarkStart w:id="2942" w:name="_CTVP00157c87051d5ce401ea2a327714b3880f1"/>
      <w:r w:rsidR="0092006B">
        <w:rPr>
          <w:rStyle w:val="Citation"/>
        </w:rPr>
        <w:t>Lyons 1999: 26–32</w:t>
      </w:r>
      <w:bookmarkEnd w:id="2942"/>
      <w:r w:rsidR="00D93591" w:rsidRPr="00D93591">
        <w:rPr>
          <w:rStyle w:val="Citation"/>
        </w:rPr>
        <w:fldChar w:fldCharType="end"/>
      </w:r>
      <w:r w:rsidR="00D93591" w:rsidRPr="00D93591">
        <w:rPr>
          <w:rStyle w:val="Citation"/>
        </w:rPr>
        <w:t>;</w:t>
      </w:r>
      <w:r w:rsidR="00212AB8" w:rsidRPr="00D93591">
        <w:rPr>
          <w:rStyle w:val="Citation"/>
        </w:rPr>
        <w:t xml:space="preserve"> </w:t>
      </w:r>
      <w:r w:rsidR="00BA6215" w:rsidRPr="00D93591">
        <w:rPr>
          <w:rStyle w:val="Citation"/>
        </w:rPr>
        <w:fldChar w:fldCharType="begin"/>
      </w:r>
      <w:r w:rsidR="00D93591" w:rsidRPr="00D93591">
        <w:rPr>
          <w:rStyle w:val="Citation"/>
        </w:rPr>
        <w:instrText>ADDIN CITAVI.PLACEHOLDER b868c646-5b80-46b3-9772-911b4f310372 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ob3J0VGl0bGU+THlvbnMgMTk3NyDigJMgU2VtYW50aWNzLiBWb2x1bWUgMjwvU2hvcnRUaXRsZT4NCiAgICAgICAgPFRpdGxlPlNlbWFudGljcy4gVm9sdW1lIDI8L1RpdGxlPg0KICAgICAgICA8WWVhcj4xOTc3PC9ZZWFyPg0KICAgICAgPC9SZWZlcmVuY2U+DQogICAgPC9FbnRyeT4NCiAgPC9FbnRyaWVzPg0KICA8VGV4dD5MeW9ucyAxOTc3OiA0NTTigJM0N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HlvbnMgMTk3NzogNDU04oCTNDU1PC9UZXh0Pg0KICAgIDwvVGV4dFVuaXQ+DQogIDwvVGV4dFVuaXRzPg0KPC9QbGFjZWhvbGRlcj4=</w:instrText>
      </w:r>
      <w:r w:rsidR="00BA6215" w:rsidRPr="00D93591">
        <w:rPr>
          <w:rStyle w:val="Citation"/>
        </w:rPr>
        <w:fldChar w:fldCharType="separate"/>
      </w:r>
      <w:bookmarkStart w:id="2943" w:name="_CTVP001b868c6465b8046b39772911b4f310372"/>
      <w:r w:rsidR="0092006B">
        <w:rPr>
          <w:rStyle w:val="Citation"/>
        </w:rPr>
        <w:t>Lyons 1977: 454–455</w:t>
      </w:r>
      <w:bookmarkEnd w:id="2943"/>
      <w:r w:rsidR="00BA6215" w:rsidRPr="00D93591">
        <w:rPr>
          <w:rStyle w:val="Citation"/>
        </w:rPr>
        <w:fldChar w:fldCharType="end"/>
      </w:r>
      <w:r w:rsidR="00D93591" w:rsidRPr="00D93591">
        <w:t>)</w:t>
      </w:r>
      <w:r w:rsidR="00212AB8">
        <w:rPr>
          <w:rFonts w:eastAsia="Times New Roman"/>
          <w:szCs w:val="20"/>
          <w:lang w:eastAsia="en-US"/>
        </w:rPr>
        <w:t>.</w:t>
      </w:r>
    </w:p>
    <w:p w14:paraId="46287B4A" w14:textId="3DD5CA79" w:rsidR="00D93591" w:rsidRDefault="00D93591" w:rsidP="00D93591">
      <w:pPr>
        <w:pStyle w:val="Body0500after"/>
      </w:pPr>
      <w:r>
        <w:t>It is argued here that – given the lack of inflectional person-number marking on nouns and verbs and further given the lack of definite articles –the adnominally used Papuan Malay pronouns also have this determiner function</w:t>
      </w:r>
      <w:r w:rsidRPr="00B73C3A">
        <w:t xml:space="preserve">. That is, </w:t>
      </w:r>
      <w:r>
        <w:t>they allow the unambiguous identification of the referents as speakers or addressees, or as individuals or entities being talked about. Hence</w:t>
      </w:r>
      <w:r>
        <w:rPr>
          <w:rFonts w:eastAsia="Times New Roman"/>
          <w:szCs w:val="20"/>
          <w:lang w:eastAsia="en-US"/>
        </w:rPr>
        <w:t xml:space="preserve">, Papuan Malay post-head pronouns are neither </w:t>
      </w:r>
      <w:r>
        <w:t>resumptive pronouns nor proclitic agreement markers on verbs.</w:t>
      </w:r>
    </w:p>
    <w:p w14:paraId="676DCC3B" w14:textId="53356A04" w:rsidR="00212AB8" w:rsidRDefault="00212AB8" w:rsidP="00D03962">
      <w:pPr>
        <w:pStyle w:val="Body0505after"/>
      </w:pPr>
      <w:r>
        <w:t xml:space="preserve">This is illustrated with the example in </w:t>
      </w:r>
      <w:r>
        <w:fldChar w:fldCharType="begin"/>
      </w:r>
      <w:r>
        <w:instrText xml:space="preserve"> REF _Ref368472118 \h </w:instrText>
      </w:r>
      <w:r>
        <w:fldChar w:fldCharType="separate"/>
      </w:r>
      <w:r w:rsidR="00154D81" w:rsidRPr="00856563">
        <w:t>(</w:t>
      </w:r>
      <w:r w:rsidR="00154D81">
        <w:rPr>
          <w:noProof/>
        </w:rPr>
        <w:t>49</w:t>
      </w:r>
      <w:r w:rsidR="00154D81" w:rsidRPr="00856563">
        <w:t>)</w:t>
      </w:r>
      <w:r>
        <w:fldChar w:fldCharType="end"/>
      </w:r>
      <w:r>
        <w:t xml:space="preserve">. In the </w:t>
      </w:r>
      <w:r w:rsidR="00B7093A">
        <w:t>‘</w:t>
      </w:r>
      <w:r w:rsidRPr="0099608C">
        <w:rPr>
          <w:rStyle w:val="ChSmallCaps"/>
        </w:rPr>
        <w:t>np</w:t>
      </w:r>
      <w:r w:rsidRPr="00D32413">
        <w:t xml:space="preserve"> </w:t>
      </w:r>
      <w:r w:rsidRPr="0099608C">
        <w:rPr>
          <w:rStyle w:val="ChSmallCaps"/>
        </w:rPr>
        <w:t>2sg</w:t>
      </w:r>
      <w:r w:rsidR="00B7093A">
        <w:t>’</w:t>
      </w:r>
      <w:r>
        <w:t xml:space="preserve"> noun phrase </w:t>
      </w:r>
      <w:r w:rsidR="00491DED" w:rsidRPr="00491DED">
        <w:rPr>
          <w:rStyle w:val="ChItalBold"/>
        </w:rPr>
        <w:t>Wili</w:t>
      </w:r>
      <w:r w:rsidRPr="00491DED">
        <w:rPr>
          <w:rStyle w:val="ChItalBold"/>
        </w:rPr>
        <w:t xml:space="preserve"> ko</w:t>
      </w:r>
      <w:r>
        <w:t xml:space="preserve"> </w:t>
      </w:r>
      <w:r w:rsidR="00B7093A">
        <w:t>‘</w:t>
      </w:r>
      <w:r>
        <w:t xml:space="preserve">you </w:t>
      </w:r>
      <w:r w:rsidR="00491DED">
        <w:rPr>
          <w:lang w:eastAsia="en-US"/>
        </w:rPr>
        <w:t>Wili</w:t>
      </w:r>
      <w:r w:rsidR="00B7093A">
        <w:t>’</w:t>
      </w:r>
      <w:r>
        <w:t xml:space="preserve">, the second person pronoun marks the person spoken to as the intended addressee. In the </w:t>
      </w:r>
      <w:r w:rsidR="00B7093A">
        <w:t>‘</w:t>
      </w:r>
      <w:r w:rsidRPr="0099608C">
        <w:rPr>
          <w:rStyle w:val="ChSmallCaps"/>
        </w:rPr>
        <w:t>np</w:t>
      </w:r>
      <w:r w:rsidRPr="00D32413">
        <w:t xml:space="preserve"> </w:t>
      </w:r>
      <w:r w:rsidRPr="0099608C">
        <w:rPr>
          <w:rStyle w:val="ChSmallCaps"/>
        </w:rPr>
        <w:t>3sg</w:t>
      </w:r>
      <w:r w:rsidR="00B7093A">
        <w:t>’</w:t>
      </w:r>
      <w:r>
        <w:t xml:space="preserve"> noun phrase </w:t>
      </w:r>
      <w:r>
        <w:rPr>
          <w:rStyle w:val="ChItalBold"/>
        </w:rPr>
        <w:t>tanta dia itu</w:t>
      </w:r>
      <w:r>
        <w:t xml:space="preserve"> </w:t>
      </w:r>
      <w:r w:rsidR="00B7093A">
        <w:t>‘</w:t>
      </w:r>
      <w:r>
        <w:t>that aunt</w:t>
      </w:r>
      <w:r w:rsidR="00B7093A">
        <w:rPr>
          <w:lang w:eastAsia="en-US"/>
        </w:rPr>
        <w:t>’</w:t>
      </w:r>
      <w:r w:rsidR="00E37DEC">
        <w:rPr>
          <w:lang w:eastAsia="en-US"/>
        </w:rPr>
        <w:t xml:space="preserve"> </w:t>
      </w:r>
      <w:r w:rsidR="00E37DEC">
        <w:t>(literally</w:t>
      </w:r>
      <w:r>
        <w:t xml:space="preserve"> </w:t>
      </w:r>
      <w:r w:rsidR="00B7093A">
        <w:t>‘</w:t>
      </w:r>
      <w:r>
        <w:t>that she aunt</w:t>
      </w:r>
      <w:r w:rsidR="00B7093A">
        <w:t>’</w:t>
      </w:r>
      <w:r w:rsidR="00E37DEC">
        <w:t>)</w:t>
      </w:r>
      <w:r>
        <w:t xml:space="preserve">, the third person </w:t>
      </w:r>
      <w:r w:rsidR="008E587D">
        <w:t>pronoun</w:t>
      </w:r>
      <w:r>
        <w:t xml:space="preserve"> signals that the interlocutors are assumed to know the referent. The brackets </w:t>
      </w:r>
      <w:r w:rsidRPr="00856563">
        <w:t>indicate the constituent st</w:t>
      </w:r>
      <w:r>
        <w:t>ructure within the noun phrase. Details are discussed in §</w:t>
      </w:r>
      <w:r>
        <w:fldChar w:fldCharType="begin"/>
      </w:r>
      <w:r>
        <w:instrText xml:space="preserve"> REF _Ref353216789 \w \h </w:instrText>
      </w:r>
      <w:r>
        <w:fldChar w:fldCharType="separate"/>
      </w:r>
      <w:r w:rsidR="00154D81">
        <w:rPr>
          <w:cs/>
        </w:rPr>
        <w:t>‎</w:t>
      </w:r>
      <w:r w:rsidR="00154D81">
        <w:t>6.2.1</w:t>
      </w:r>
      <w:r>
        <w:fldChar w:fldCharType="end"/>
      </w:r>
      <w:r>
        <w:t xml:space="preserve"> and §</w:t>
      </w:r>
      <w:r>
        <w:fldChar w:fldCharType="begin"/>
      </w:r>
      <w:r>
        <w:instrText xml:space="preserve"> REF _Ref353216791 \w \h </w:instrText>
      </w:r>
      <w:r>
        <w:fldChar w:fldCharType="separate"/>
      </w:r>
      <w:r w:rsidR="00154D81">
        <w:rPr>
          <w:cs/>
        </w:rPr>
        <w:t>‎</w:t>
      </w:r>
      <w:r w:rsidR="00154D81">
        <w:t>6.2.2</w:t>
      </w:r>
      <w:r>
        <w:fldChar w:fldCharType="end"/>
      </w:r>
      <w:r>
        <w:t>.</w:t>
      </w:r>
    </w:p>
    <w:p w14:paraId="7A40EE76" w14:textId="05CB8062" w:rsidR="00212AB8" w:rsidRDefault="00B7093A" w:rsidP="00212AB8">
      <w:pPr>
        <w:pStyle w:val="ExampleTitle"/>
      </w:pP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and </w:t>
      </w:r>
      <w:r>
        <w:t>‘</w:t>
      </w:r>
      <w:r w:rsidR="00212AB8" w:rsidRPr="0099608C">
        <w:rPr>
          <w:rStyle w:val="ChSmallCaps"/>
        </w:rPr>
        <w:t>np</w:t>
      </w:r>
      <w:r w:rsidR="00212AB8" w:rsidRPr="00D32413">
        <w:t xml:space="preserve"> </w:t>
      </w:r>
      <w:r w:rsidR="00212AB8" w:rsidRPr="0099608C">
        <w:rPr>
          <w:rStyle w:val="ChSmallCaps"/>
        </w:rPr>
        <w:t>3sg</w:t>
      </w:r>
      <w:r>
        <w:t>’</w:t>
      </w:r>
      <w:r w:rsidR="00212AB8">
        <w:t xml:space="preserve"> noun phrases</w:t>
      </w:r>
    </w:p>
    <w:tbl>
      <w:tblPr>
        <w:tblW w:w="5652" w:type="dxa"/>
        <w:tblCellMar>
          <w:left w:w="40" w:type="dxa"/>
          <w:right w:w="40" w:type="dxa"/>
        </w:tblCellMar>
        <w:tblLook w:val="01E0" w:firstRow="1" w:lastRow="1" w:firstColumn="1" w:lastColumn="1" w:noHBand="0" w:noVBand="0"/>
      </w:tblPr>
      <w:tblGrid>
        <w:gridCol w:w="709"/>
        <w:gridCol w:w="603"/>
        <w:gridCol w:w="485"/>
        <w:gridCol w:w="844"/>
        <w:gridCol w:w="1133"/>
        <w:gridCol w:w="691"/>
        <w:gridCol w:w="485"/>
        <w:gridCol w:w="702"/>
      </w:tblGrid>
      <w:tr w:rsidR="00AC23C4" w:rsidRPr="00414A9C" w14:paraId="0E90A364" w14:textId="77777777" w:rsidTr="00AC23C4">
        <w:tc>
          <w:tcPr>
            <w:tcW w:w="709" w:type="dxa"/>
            <w:shd w:val="clear" w:color="auto" w:fill="auto"/>
          </w:tcPr>
          <w:p w14:paraId="28092ED0" w14:textId="77777777" w:rsidR="00212AB8" w:rsidRPr="00D025F5" w:rsidRDefault="00212AB8" w:rsidP="00212AB8">
            <w:pPr>
              <w:pStyle w:val="O0Nwnext"/>
            </w:pPr>
            <w:bookmarkStart w:id="2944" w:name="_Ref368472118"/>
            <w:r w:rsidRPr="00856563">
              <w:t>(</w:t>
            </w:r>
            <w:fldSimple w:instr=" SEQ ( \* ARABIC \s 1 ">
              <w:r w:rsidR="00154D81">
                <w:rPr>
                  <w:noProof/>
                </w:rPr>
                <w:t>49</w:t>
              </w:r>
            </w:fldSimple>
            <w:r w:rsidRPr="00856563">
              <w:t>)</w:t>
            </w:r>
            <w:bookmarkEnd w:id="2944"/>
          </w:p>
        </w:tc>
        <w:tc>
          <w:tcPr>
            <w:tcW w:w="603" w:type="dxa"/>
            <w:shd w:val="clear" w:color="auto" w:fill="auto"/>
          </w:tcPr>
          <w:p w14:paraId="0355A47A" w14:textId="77777777" w:rsidR="00212AB8" w:rsidRPr="00A96348" w:rsidRDefault="00212AB8" w:rsidP="00212AB8">
            <w:pPr>
              <w:pStyle w:val="Text"/>
              <w:rPr>
                <w:rStyle w:val="ChBlueBold"/>
              </w:rPr>
            </w:pPr>
            <w:r w:rsidRPr="0068310D">
              <w:t>[</w:t>
            </w:r>
            <w:r w:rsidR="00491DED" w:rsidRPr="00491DED">
              <w:rPr>
                <w:rStyle w:val="ChBlueBold"/>
              </w:rPr>
              <w:t>Wili</w:t>
            </w:r>
          </w:p>
        </w:tc>
        <w:tc>
          <w:tcPr>
            <w:tcW w:w="485" w:type="dxa"/>
            <w:shd w:val="clear" w:color="auto" w:fill="auto"/>
          </w:tcPr>
          <w:p w14:paraId="079397AB" w14:textId="77777777" w:rsidR="00212AB8" w:rsidRPr="0068310D" w:rsidRDefault="00212AB8" w:rsidP="00212AB8">
            <w:pPr>
              <w:pStyle w:val="Text"/>
            </w:pPr>
            <w:r w:rsidRPr="0068310D">
              <w:rPr>
                <w:rStyle w:val="ChBlueBold"/>
              </w:rPr>
              <w:t>ko</w:t>
            </w:r>
            <w:r>
              <w:t>]</w:t>
            </w:r>
          </w:p>
        </w:tc>
        <w:tc>
          <w:tcPr>
            <w:tcW w:w="844" w:type="dxa"/>
            <w:shd w:val="clear" w:color="auto" w:fill="auto"/>
          </w:tcPr>
          <w:p w14:paraId="442E2934" w14:textId="77777777" w:rsidR="00212AB8" w:rsidRPr="009E1FEB" w:rsidRDefault="008E587D" w:rsidP="00212AB8">
            <w:pPr>
              <w:pStyle w:val="Text"/>
            </w:pPr>
            <w:r w:rsidRPr="009E1FEB">
              <w:t>jangang</w:t>
            </w:r>
          </w:p>
        </w:tc>
        <w:tc>
          <w:tcPr>
            <w:tcW w:w="1133" w:type="dxa"/>
            <w:shd w:val="clear" w:color="auto" w:fill="auto"/>
          </w:tcPr>
          <w:p w14:paraId="39EF7E91" w14:textId="77777777" w:rsidR="00212AB8" w:rsidRPr="00856563" w:rsidRDefault="00212AB8" w:rsidP="00212AB8">
            <w:pPr>
              <w:pStyle w:val="Text"/>
            </w:pPr>
            <w:r>
              <w:t>gara~</w:t>
            </w:r>
            <w:r w:rsidRPr="00856563">
              <w:t>gara</w:t>
            </w:r>
          </w:p>
        </w:tc>
        <w:tc>
          <w:tcPr>
            <w:tcW w:w="691" w:type="dxa"/>
            <w:shd w:val="clear" w:color="auto" w:fill="auto"/>
          </w:tcPr>
          <w:p w14:paraId="33D74FE0" w14:textId="77777777" w:rsidR="00212AB8" w:rsidRPr="00A96348" w:rsidRDefault="00212AB8" w:rsidP="00212AB8">
            <w:pPr>
              <w:pStyle w:val="Text"/>
            </w:pPr>
            <w:r>
              <w:t>[</w:t>
            </w:r>
            <w:r w:rsidRPr="0014640D">
              <w:rPr>
                <w:rStyle w:val="ChBlueBold"/>
              </w:rPr>
              <w:t>tanta</w:t>
            </w:r>
          </w:p>
        </w:tc>
        <w:tc>
          <w:tcPr>
            <w:tcW w:w="485" w:type="dxa"/>
            <w:shd w:val="clear" w:color="auto" w:fill="auto"/>
          </w:tcPr>
          <w:p w14:paraId="66201DFD" w14:textId="77777777" w:rsidR="00212AB8" w:rsidRPr="0014640D" w:rsidRDefault="00212AB8" w:rsidP="00212AB8">
            <w:pPr>
              <w:pStyle w:val="Text"/>
              <w:rPr>
                <w:rStyle w:val="ChBlueBold"/>
              </w:rPr>
            </w:pPr>
            <w:r w:rsidRPr="0014640D">
              <w:rPr>
                <w:rStyle w:val="ChBlueBold"/>
              </w:rPr>
              <w:t>dia</w:t>
            </w:r>
          </w:p>
        </w:tc>
        <w:tc>
          <w:tcPr>
            <w:tcW w:w="702" w:type="dxa"/>
            <w:shd w:val="clear" w:color="auto" w:fill="auto"/>
          </w:tcPr>
          <w:p w14:paraId="792B560A" w14:textId="77777777" w:rsidR="00212AB8" w:rsidRPr="00A96348" w:rsidRDefault="00212AB8" w:rsidP="00212AB8">
            <w:pPr>
              <w:pStyle w:val="Text"/>
            </w:pPr>
            <w:r w:rsidRPr="0014640D">
              <w:rPr>
                <w:rStyle w:val="ChBlueBold"/>
              </w:rPr>
              <w:t>itu</w:t>
            </w:r>
            <w:r>
              <w:t>]</w:t>
            </w:r>
          </w:p>
        </w:tc>
      </w:tr>
      <w:tr w:rsidR="00AC23C4" w:rsidRPr="00AC23C4" w14:paraId="1D5D1C32" w14:textId="77777777" w:rsidTr="00AC23C4">
        <w:tc>
          <w:tcPr>
            <w:tcW w:w="709" w:type="dxa"/>
            <w:shd w:val="clear" w:color="auto" w:fill="auto"/>
          </w:tcPr>
          <w:p w14:paraId="5DD8DA37" w14:textId="77777777" w:rsidR="00212AB8" w:rsidRPr="00D025F5" w:rsidRDefault="00212AB8" w:rsidP="00212AB8">
            <w:pPr>
              <w:pStyle w:val="GlossEng"/>
            </w:pPr>
          </w:p>
        </w:tc>
        <w:tc>
          <w:tcPr>
            <w:tcW w:w="603" w:type="dxa"/>
            <w:shd w:val="clear" w:color="auto" w:fill="auto"/>
          </w:tcPr>
          <w:p w14:paraId="6338543C" w14:textId="77777777" w:rsidR="00212AB8" w:rsidRPr="00856563" w:rsidRDefault="00491DED" w:rsidP="00212AB8">
            <w:pPr>
              <w:pStyle w:val="GlossEng"/>
            </w:pPr>
            <w:r>
              <w:rPr>
                <w:lang w:eastAsia="en-US"/>
              </w:rPr>
              <w:t>Wili</w:t>
            </w:r>
          </w:p>
        </w:tc>
        <w:tc>
          <w:tcPr>
            <w:tcW w:w="485" w:type="dxa"/>
            <w:shd w:val="clear" w:color="auto" w:fill="auto"/>
          </w:tcPr>
          <w:p w14:paraId="03045CFD" w14:textId="77777777" w:rsidR="00212AB8" w:rsidRPr="0099608C" w:rsidRDefault="00212AB8" w:rsidP="00212AB8">
            <w:pPr>
              <w:pStyle w:val="GlossEng"/>
              <w:rPr>
                <w:rStyle w:val="ChSmallCaps"/>
              </w:rPr>
            </w:pPr>
            <w:r w:rsidRPr="0099608C">
              <w:rPr>
                <w:rStyle w:val="ChSmallCaps"/>
              </w:rPr>
              <w:t>2sg</w:t>
            </w:r>
          </w:p>
        </w:tc>
        <w:tc>
          <w:tcPr>
            <w:tcW w:w="844" w:type="dxa"/>
            <w:shd w:val="clear" w:color="auto" w:fill="auto"/>
          </w:tcPr>
          <w:p w14:paraId="59700B8F" w14:textId="77777777" w:rsidR="00212AB8" w:rsidRPr="0099608C" w:rsidRDefault="00ED3D65" w:rsidP="00212AB8">
            <w:pPr>
              <w:pStyle w:val="GlossEng"/>
              <w:rPr>
                <w:rStyle w:val="ChSmallCaps"/>
              </w:rPr>
            </w:pPr>
            <w:r w:rsidRPr="0099608C">
              <w:rPr>
                <w:rStyle w:val="ChSmallCaps"/>
              </w:rPr>
              <w:t>neg</w:t>
            </w:r>
            <w:r>
              <w:rPr>
                <w:rStyle w:val="ChSmallCaps"/>
              </w:rPr>
              <w:t>.imp</w:t>
            </w:r>
          </w:p>
        </w:tc>
        <w:tc>
          <w:tcPr>
            <w:tcW w:w="1133" w:type="dxa"/>
            <w:shd w:val="clear" w:color="auto" w:fill="auto"/>
          </w:tcPr>
          <w:p w14:paraId="3A7848E4" w14:textId="77777777" w:rsidR="00212AB8" w:rsidRPr="00856563" w:rsidRDefault="00212AB8" w:rsidP="00212AB8">
            <w:pPr>
              <w:pStyle w:val="GlossEng"/>
            </w:pPr>
            <w:r w:rsidRPr="0099608C">
              <w:rPr>
                <w:rStyle w:val="ChSmallCaps"/>
              </w:rPr>
              <w:t>rdp</w:t>
            </w:r>
            <w:r>
              <w:t>~</w:t>
            </w:r>
            <w:r w:rsidRPr="00856563">
              <w:t>irritate</w:t>
            </w:r>
          </w:p>
        </w:tc>
        <w:tc>
          <w:tcPr>
            <w:tcW w:w="691" w:type="dxa"/>
            <w:shd w:val="clear" w:color="auto" w:fill="auto"/>
          </w:tcPr>
          <w:p w14:paraId="33911870" w14:textId="77777777" w:rsidR="00212AB8" w:rsidRPr="00856563" w:rsidRDefault="00212AB8" w:rsidP="00212AB8">
            <w:pPr>
              <w:pStyle w:val="GlossEng"/>
            </w:pPr>
            <w:r w:rsidRPr="00856563">
              <w:t>aunt</w:t>
            </w:r>
          </w:p>
        </w:tc>
        <w:tc>
          <w:tcPr>
            <w:tcW w:w="485" w:type="dxa"/>
            <w:shd w:val="clear" w:color="auto" w:fill="auto"/>
          </w:tcPr>
          <w:p w14:paraId="606350B6" w14:textId="77777777" w:rsidR="00212AB8" w:rsidRPr="0099608C" w:rsidRDefault="00212AB8" w:rsidP="00212AB8">
            <w:pPr>
              <w:pStyle w:val="GlossEng"/>
              <w:rPr>
                <w:rStyle w:val="ChSmallCaps"/>
              </w:rPr>
            </w:pPr>
            <w:r w:rsidRPr="0099608C">
              <w:rPr>
                <w:rStyle w:val="ChSmallCaps"/>
              </w:rPr>
              <w:t>3sg</w:t>
            </w:r>
          </w:p>
        </w:tc>
        <w:tc>
          <w:tcPr>
            <w:tcW w:w="702" w:type="dxa"/>
            <w:shd w:val="clear" w:color="auto" w:fill="auto"/>
          </w:tcPr>
          <w:p w14:paraId="5D1C2FA8" w14:textId="77777777" w:rsidR="00212AB8" w:rsidRPr="0099608C" w:rsidRDefault="00212AB8" w:rsidP="00212AB8">
            <w:pPr>
              <w:pStyle w:val="GlossEng"/>
              <w:rPr>
                <w:rStyle w:val="ChSmallCaps"/>
              </w:rPr>
            </w:pPr>
            <w:r w:rsidRPr="0099608C">
              <w:rPr>
                <w:rStyle w:val="ChSmallCaps"/>
              </w:rPr>
              <w:t>d.dist</w:t>
            </w:r>
          </w:p>
        </w:tc>
      </w:tr>
    </w:tbl>
    <w:p w14:paraId="180F6DAD" w14:textId="67ACC11B" w:rsidR="00212AB8" w:rsidRPr="003852D5" w:rsidRDefault="00212AB8" w:rsidP="00212AB8">
      <w:pPr>
        <w:pStyle w:val="FreeTranslEng"/>
      </w:pPr>
      <w:r>
        <w:t xml:space="preserve">[Addressing a young boy:] </w:t>
      </w:r>
      <w:r w:rsidR="00B7093A">
        <w:t>‘</w:t>
      </w:r>
      <w:r w:rsidRPr="00491DED">
        <w:rPr>
          <w:rStyle w:val="ChBlueBold"/>
        </w:rPr>
        <w:t xml:space="preserve">you </w:t>
      </w:r>
      <w:r w:rsidR="00491DED" w:rsidRPr="00491DED">
        <w:rPr>
          <w:rStyle w:val="ChBlueBold"/>
        </w:rPr>
        <w:t>Wili</w:t>
      </w:r>
      <w:r w:rsidRPr="009E1FEB">
        <w:t xml:space="preserve"> don</w:t>
      </w:r>
      <w:r w:rsidR="00B7093A">
        <w:t>’</w:t>
      </w:r>
      <w:r w:rsidRPr="009E1FEB">
        <w:t>t</w:t>
      </w:r>
      <w:r w:rsidRPr="00856563">
        <w:t xml:space="preserve"> </w:t>
      </w:r>
      <w:r w:rsidRPr="00D841F1">
        <w:t xml:space="preserve">irritate </w:t>
      </w:r>
      <w:r w:rsidRPr="0014640D">
        <w:rPr>
          <w:rStyle w:val="ChBlueBold"/>
        </w:rPr>
        <w:t>that aunt</w:t>
      </w:r>
      <w:r w:rsidRPr="00D841F1">
        <w:t>!</w:t>
      </w:r>
      <w:r w:rsidR="00B7093A">
        <w:t>’</w:t>
      </w:r>
      <w:r w:rsidRPr="00856563">
        <w:t xml:space="preserve"> </w:t>
      </w:r>
      <w:r w:rsidRPr="00856563">
        <w:rPr>
          <w:rStyle w:val="ExampleSource"/>
        </w:rPr>
        <w:t>[081023-001-Cv.0038]</w:t>
      </w:r>
    </w:p>
    <w:p w14:paraId="22EF5294" w14:textId="77777777" w:rsidR="00212AB8" w:rsidRDefault="00212AB8" w:rsidP="00D03962">
      <w:pPr>
        <w:pStyle w:val="Body0000after"/>
      </w:pPr>
      <w:r>
        <w:rPr>
          <w:rFonts w:eastAsia="Times New Roman"/>
          <w:szCs w:val="20"/>
          <w:lang w:eastAsia="en-US"/>
        </w:rPr>
        <w:t xml:space="preserve">Adnominal pronouns </w:t>
      </w:r>
      <w:r>
        <w:t xml:space="preserve">are available for all person-number values, with </w:t>
      </w:r>
      <w:r>
        <w:rPr>
          <w:rFonts w:eastAsia="Times New Roman"/>
          <w:szCs w:val="20"/>
          <w:lang w:eastAsia="en-US"/>
        </w:rPr>
        <w:t xml:space="preserve">the exception of the first person singular. </w:t>
      </w:r>
      <w:r>
        <w:t>This unexpected restriction may have to do with the function of the adnominally used pronoun</w:t>
      </w:r>
      <w:r w:rsidR="00933ECA">
        <w:t>s</w:t>
      </w:r>
      <w:r>
        <w:t xml:space="preserve"> which is to disambiguate the participants in a speech act, as discussed in detail throughout this section. It seems that Papuan Malay presumes addressees to have difficulties in identifying first person plural, second person and third person participants. To disambiguate the referents, the respective nouns can be modified with the appropriate pronouns. With first person singular referents, however, no such difficulties are expected. Hence, such referents do not need to be disambiguated, as demonstrated with </w:t>
      </w:r>
      <w:r w:rsidR="0042225A">
        <w:t xml:space="preserve">the </w:t>
      </w:r>
      <w:r>
        <w:t xml:space="preserve">example in </w:t>
      </w:r>
      <w:r>
        <w:fldChar w:fldCharType="begin"/>
      </w:r>
      <w:r>
        <w:instrText xml:space="preserve"> REF _Ref368471305 \h </w:instrText>
      </w:r>
      <w:r>
        <w:fldChar w:fldCharType="separate"/>
      </w:r>
      <w:r w:rsidR="00154D81" w:rsidRPr="00856563">
        <w:t>(</w:t>
      </w:r>
      <w:r w:rsidR="00154D81">
        <w:rPr>
          <w:noProof/>
        </w:rPr>
        <w:t>50</w:t>
      </w:r>
      <w:r w:rsidR="00154D81" w:rsidRPr="00856563">
        <w:t>)</w:t>
      </w:r>
      <w:r>
        <w:fldChar w:fldCharType="end"/>
      </w:r>
      <w:r>
        <w:t>.</w:t>
      </w:r>
      <w:r>
        <w:rPr>
          <w:rStyle w:val="FootnoteReference"/>
        </w:rPr>
        <w:footnoteReference w:id="190"/>
      </w:r>
    </w:p>
    <w:p w14:paraId="523FAB3E" w14:textId="73515E45" w:rsidR="00212AB8" w:rsidRDefault="00212AB8" w:rsidP="00D03962">
      <w:pPr>
        <w:pStyle w:val="Body0505after"/>
      </w:pPr>
      <w:r>
        <w:t xml:space="preserve">The utterances in </w:t>
      </w:r>
      <w:r>
        <w:fldChar w:fldCharType="begin"/>
      </w:r>
      <w:r>
        <w:instrText xml:space="preserve"> REF _Ref368471305 \h </w:instrText>
      </w:r>
      <w:r>
        <w:fldChar w:fldCharType="separate"/>
      </w:r>
      <w:r w:rsidR="00154D81" w:rsidRPr="00856563">
        <w:t>(</w:t>
      </w:r>
      <w:r w:rsidR="00154D81">
        <w:rPr>
          <w:noProof/>
        </w:rPr>
        <w:t>50</w:t>
      </w:r>
      <w:r w:rsidR="00154D81" w:rsidRPr="00856563">
        <w:t>)</w:t>
      </w:r>
      <w:r>
        <w:fldChar w:fldCharType="end"/>
      </w:r>
      <w:r>
        <w:t xml:space="preserve"> are part of a conversation between a mother and her son. As the family wants to go on a trip, the son wants to obtain a leave of absence from school. He is afraid, though, that his mother will not remind him in time to ask for this leave. In trying to soothe him, his mother tells him that she will remind him in time and that she will not depart without him. In doing so, the speaker alternatively refers to herself with the noun </w:t>
      </w:r>
      <w:r w:rsidRPr="00304130">
        <w:rPr>
          <w:rStyle w:val="ChItalBold"/>
        </w:rPr>
        <w:t>mama</w:t>
      </w:r>
      <w:r>
        <w:t xml:space="preserve"> </w:t>
      </w:r>
      <w:r w:rsidR="00B7093A">
        <w:t>‘</w:t>
      </w:r>
      <w:r>
        <w:t>mother</w:t>
      </w:r>
      <w:r w:rsidR="00B7093A">
        <w:t>’</w:t>
      </w:r>
      <w:r>
        <w:t xml:space="preserve"> and with first person singular </w:t>
      </w:r>
      <w:r w:rsidRPr="00304130">
        <w:rPr>
          <w:rStyle w:val="ChItalBold"/>
        </w:rPr>
        <w:t>sa</w:t>
      </w:r>
      <w:r>
        <w:t xml:space="preserve"> </w:t>
      </w:r>
      <w:r w:rsidR="00B7093A">
        <w:t>‘</w:t>
      </w:r>
      <w:r w:rsidRPr="0099608C">
        <w:rPr>
          <w:rStyle w:val="ChSmallCaps"/>
        </w:rPr>
        <w:t>1sg</w:t>
      </w:r>
      <w:r w:rsidR="00B7093A">
        <w:t>’</w:t>
      </w:r>
      <w:r>
        <w:t xml:space="preserve">. In this context, </w:t>
      </w:r>
      <w:r w:rsidRPr="0069364A">
        <w:rPr>
          <w:rStyle w:val="ChItalBold"/>
        </w:rPr>
        <w:t>mama</w:t>
      </w:r>
      <w:r>
        <w:t xml:space="preserve"> </w:t>
      </w:r>
      <w:r w:rsidR="00B7093A">
        <w:t>‘</w:t>
      </w:r>
      <w:r>
        <w:t>mother</w:t>
      </w:r>
      <w:r w:rsidR="00B7093A">
        <w:t>’</w:t>
      </w:r>
      <w:r>
        <w:t xml:space="preserve"> unambiguously refers to the speaker. Hence, there is no need to further disambiguate the referent by adding the first person singular pronoun.</w:t>
      </w:r>
    </w:p>
    <w:p w14:paraId="6F993B31" w14:textId="77777777" w:rsidR="00212AB8" w:rsidRDefault="00212AB8" w:rsidP="00212AB8">
      <w:pPr>
        <w:pStyle w:val="ExampleTitle"/>
      </w:pPr>
      <w:r>
        <w:t>Speech acts with first person singular referents</w:t>
      </w:r>
    </w:p>
    <w:tbl>
      <w:tblPr>
        <w:tblW w:w="6587" w:type="dxa"/>
        <w:tblCellMar>
          <w:left w:w="42" w:type="dxa"/>
          <w:right w:w="42" w:type="dxa"/>
        </w:tblCellMar>
        <w:tblLook w:val="01E0" w:firstRow="1" w:lastRow="1" w:firstColumn="1" w:lastColumn="1" w:noHBand="0" w:noVBand="0"/>
      </w:tblPr>
      <w:tblGrid>
        <w:gridCol w:w="709"/>
        <w:gridCol w:w="483"/>
        <w:gridCol w:w="6"/>
        <w:gridCol w:w="77"/>
        <w:gridCol w:w="458"/>
        <w:gridCol w:w="165"/>
        <w:gridCol w:w="56"/>
        <w:gridCol w:w="486"/>
        <w:gridCol w:w="49"/>
        <w:gridCol w:w="254"/>
        <w:gridCol w:w="264"/>
        <w:gridCol w:w="6"/>
        <w:gridCol w:w="478"/>
        <w:gridCol w:w="139"/>
        <w:gridCol w:w="122"/>
        <w:gridCol w:w="266"/>
        <w:gridCol w:w="220"/>
        <w:gridCol w:w="239"/>
        <w:gridCol w:w="45"/>
        <w:gridCol w:w="488"/>
        <w:gridCol w:w="6"/>
        <w:gridCol w:w="140"/>
        <w:gridCol w:w="524"/>
        <w:gridCol w:w="36"/>
        <w:gridCol w:w="486"/>
        <w:gridCol w:w="101"/>
        <w:gridCol w:w="284"/>
      </w:tblGrid>
      <w:tr w:rsidR="00AC23C4" w:rsidRPr="006C08AB" w14:paraId="47208A99" w14:textId="77777777" w:rsidTr="00AC23C4">
        <w:tc>
          <w:tcPr>
            <w:tcW w:w="709" w:type="dxa"/>
            <w:shd w:val="clear" w:color="auto" w:fill="auto"/>
          </w:tcPr>
          <w:p w14:paraId="6480C68D" w14:textId="77777777" w:rsidR="00212AB8" w:rsidRPr="00D025F5" w:rsidRDefault="00212AB8" w:rsidP="00212AB8">
            <w:pPr>
              <w:pStyle w:val="O0Nwnext"/>
            </w:pPr>
            <w:bookmarkStart w:id="2947" w:name="_Ref368471305"/>
            <w:r w:rsidRPr="00856563">
              <w:t>(</w:t>
            </w:r>
            <w:fldSimple w:instr=" SEQ ( \* ARABIC \s 1 ">
              <w:r w:rsidR="00154D81">
                <w:rPr>
                  <w:noProof/>
                </w:rPr>
                <w:t>50</w:t>
              </w:r>
            </w:fldSimple>
            <w:r w:rsidRPr="00856563">
              <w:t>)</w:t>
            </w:r>
            <w:bookmarkEnd w:id="2947"/>
          </w:p>
        </w:tc>
        <w:tc>
          <w:tcPr>
            <w:tcW w:w="489" w:type="dxa"/>
            <w:gridSpan w:val="2"/>
            <w:shd w:val="clear" w:color="auto" w:fill="auto"/>
          </w:tcPr>
          <w:p w14:paraId="3B4E03E3" w14:textId="77777777" w:rsidR="00212AB8" w:rsidRPr="006C08AB" w:rsidRDefault="00212AB8" w:rsidP="00212AB8">
            <w:pPr>
              <w:pStyle w:val="Text"/>
            </w:pPr>
            <w:r w:rsidRPr="006C08AB">
              <w:t>hari</w:t>
            </w:r>
          </w:p>
        </w:tc>
        <w:tc>
          <w:tcPr>
            <w:tcW w:w="756" w:type="dxa"/>
            <w:gridSpan w:val="4"/>
            <w:shd w:val="clear" w:color="auto" w:fill="auto"/>
          </w:tcPr>
          <w:p w14:paraId="3AF7EE30" w14:textId="77777777" w:rsidR="00212AB8" w:rsidRPr="006C08AB" w:rsidRDefault="00212AB8" w:rsidP="00212AB8">
            <w:pPr>
              <w:pStyle w:val="Text"/>
            </w:pPr>
            <w:r w:rsidRPr="006C08AB">
              <w:t>jumat</w:t>
            </w:r>
          </w:p>
        </w:tc>
        <w:tc>
          <w:tcPr>
            <w:tcW w:w="486" w:type="dxa"/>
            <w:shd w:val="clear" w:color="auto" w:fill="auto"/>
          </w:tcPr>
          <w:p w14:paraId="54796F4B" w14:textId="77777777" w:rsidR="00212AB8" w:rsidRPr="006C08AB" w:rsidRDefault="00212AB8" w:rsidP="00212AB8">
            <w:pPr>
              <w:pStyle w:val="Text"/>
            </w:pPr>
            <w:r w:rsidRPr="006C08AB">
              <w:t>ko</w:t>
            </w:r>
          </w:p>
        </w:tc>
        <w:tc>
          <w:tcPr>
            <w:tcW w:w="567" w:type="dxa"/>
            <w:gridSpan w:val="3"/>
            <w:shd w:val="clear" w:color="auto" w:fill="auto"/>
          </w:tcPr>
          <w:p w14:paraId="51AF7181" w14:textId="77777777" w:rsidR="00212AB8" w:rsidRPr="006C08AB" w:rsidRDefault="00212AB8" w:rsidP="00212AB8">
            <w:pPr>
              <w:pStyle w:val="Text"/>
            </w:pPr>
            <w:r w:rsidRPr="006C08AB">
              <w:t>mo</w:t>
            </w:r>
          </w:p>
        </w:tc>
        <w:tc>
          <w:tcPr>
            <w:tcW w:w="623" w:type="dxa"/>
            <w:gridSpan w:val="3"/>
            <w:shd w:val="clear" w:color="auto" w:fill="auto"/>
          </w:tcPr>
          <w:p w14:paraId="52A232DC" w14:textId="77777777" w:rsidR="00212AB8" w:rsidRPr="006C08AB" w:rsidRDefault="00212AB8" w:rsidP="00212AB8">
            <w:pPr>
              <w:pStyle w:val="Text"/>
            </w:pPr>
            <w:r w:rsidRPr="006C08AB">
              <w:t>jalan</w:t>
            </w:r>
            <w:r w:rsidR="00216449">
              <w:t>g</w:t>
            </w:r>
            <w:r w:rsidRPr="006C08AB">
              <w:t>,</w:t>
            </w:r>
          </w:p>
        </w:tc>
        <w:tc>
          <w:tcPr>
            <w:tcW w:w="847" w:type="dxa"/>
            <w:gridSpan w:val="4"/>
            <w:shd w:val="clear" w:color="auto" w:fill="auto"/>
          </w:tcPr>
          <w:p w14:paraId="33860953" w14:textId="77777777" w:rsidR="00212AB8" w:rsidRPr="006C08AB" w:rsidRDefault="00212AB8" w:rsidP="00212AB8">
            <w:pPr>
              <w:pStyle w:val="Text"/>
            </w:pPr>
            <w:r w:rsidRPr="006C08AB">
              <w:t>baru</w:t>
            </w:r>
          </w:p>
        </w:tc>
        <w:tc>
          <w:tcPr>
            <w:tcW w:w="679" w:type="dxa"/>
            <w:gridSpan w:val="4"/>
            <w:shd w:val="clear" w:color="auto" w:fill="auto"/>
          </w:tcPr>
          <w:p w14:paraId="3820821B" w14:textId="77777777" w:rsidR="00212AB8" w:rsidRPr="00386946" w:rsidRDefault="00212AB8" w:rsidP="00212AB8">
            <w:pPr>
              <w:pStyle w:val="Text"/>
              <w:rPr>
                <w:rStyle w:val="ChBlueBold"/>
              </w:rPr>
            </w:pPr>
            <w:r w:rsidRPr="00386946">
              <w:rPr>
                <w:rStyle w:val="ChBlueBold"/>
              </w:rPr>
              <w:t>mama</w:t>
            </w:r>
          </w:p>
        </w:tc>
        <w:tc>
          <w:tcPr>
            <w:tcW w:w="524" w:type="dxa"/>
            <w:shd w:val="clear" w:color="auto" w:fill="auto"/>
          </w:tcPr>
          <w:p w14:paraId="522C0E30" w14:textId="77777777" w:rsidR="00212AB8" w:rsidRPr="006C08AB" w:rsidRDefault="00212AB8" w:rsidP="00212AB8">
            <w:pPr>
              <w:pStyle w:val="Text"/>
            </w:pPr>
            <w:r w:rsidRPr="006C08AB">
              <w:t>kas</w:t>
            </w:r>
          </w:p>
        </w:tc>
        <w:tc>
          <w:tcPr>
            <w:tcW w:w="623" w:type="dxa"/>
            <w:gridSpan w:val="3"/>
            <w:shd w:val="clear" w:color="auto" w:fill="auto"/>
          </w:tcPr>
          <w:p w14:paraId="7F29331B" w14:textId="77777777" w:rsidR="00212AB8" w:rsidRPr="006C08AB" w:rsidRDefault="00212AB8" w:rsidP="00212AB8">
            <w:pPr>
              <w:pStyle w:val="Text"/>
            </w:pPr>
            <w:r w:rsidRPr="006C08AB">
              <w:t>taw</w:t>
            </w:r>
          </w:p>
        </w:tc>
        <w:tc>
          <w:tcPr>
            <w:tcW w:w="284" w:type="dxa"/>
            <w:shd w:val="clear" w:color="auto" w:fill="auto"/>
          </w:tcPr>
          <w:p w14:paraId="6A9A93AF" w14:textId="77777777" w:rsidR="00212AB8" w:rsidRPr="00CF1DCB" w:rsidRDefault="00212AB8" w:rsidP="00212AB8">
            <w:pPr>
              <w:pStyle w:val="Text"/>
            </w:pPr>
            <w:r>
              <w:t>…</w:t>
            </w:r>
          </w:p>
        </w:tc>
      </w:tr>
      <w:tr w:rsidR="00AC23C4" w14:paraId="564B1273" w14:textId="77777777" w:rsidTr="00AC23C4">
        <w:tc>
          <w:tcPr>
            <w:tcW w:w="709" w:type="dxa"/>
            <w:shd w:val="clear" w:color="auto" w:fill="auto"/>
          </w:tcPr>
          <w:p w14:paraId="4671EA3F" w14:textId="77777777" w:rsidR="00212AB8" w:rsidRPr="00CF1DCB" w:rsidRDefault="00212AB8" w:rsidP="00212AB8">
            <w:pPr>
              <w:pStyle w:val="GlossEng2ptafter"/>
            </w:pPr>
          </w:p>
        </w:tc>
        <w:tc>
          <w:tcPr>
            <w:tcW w:w="489" w:type="dxa"/>
            <w:gridSpan w:val="2"/>
            <w:shd w:val="clear" w:color="auto" w:fill="auto"/>
          </w:tcPr>
          <w:p w14:paraId="1B34447C" w14:textId="77777777" w:rsidR="00212AB8" w:rsidRPr="00CF1DCB" w:rsidRDefault="00212AB8" w:rsidP="00212AB8">
            <w:pPr>
              <w:pStyle w:val="GlossEng2ptafter"/>
            </w:pPr>
            <w:r w:rsidRPr="00CF1DCB">
              <w:t>day</w:t>
            </w:r>
          </w:p>
        </w:tc>
        <w:tc>
          <w:tcPr>
            <w:tcW w:w="756" w:type="dxa"/>
            <w:gridSpan w:val="4"/>
            <w:shd w:val="clear" w:color="auto" w:fill="auto"/>
          </w:tcPr>
          <w:p w14:paraId="3F341B78" w14:textId="77777777" w:rsidR="00212AB8" w:rsidRPr="00CF1DCB" w:rsidRDefault="00212AB8" w:rsidP="00212AB8">
            <w:pPr>
              <w:pStyle w:val="GlossEng2ptafter"/>
            </w:pPr>
            <w:r w:rsidRPr="00CF1DCB">
              <w:t>Friday</w:t>
            </w:r>
          </w:p>
        </w:tc>
        <w:tc>
          <w:tcPr>
            <w:tcW w:w="486" w:type="dxa"/>
            <w:shd w:val="clear" w:color="auto" w:fill="auto"/>
          </w:tcPr>
          <w:p w14:paraId="4D0E9CF1" w14:textId="77777777" w:rsidR="00212AB8" w:rsidRPr="0099608C" w:rsidRDefault="00212AB8" w:rsidP="00212AB8">
            <w:pPr>
              <w:pStyle w:val="GlossEng2ptafter"/>
              <w:rPr>
                <w:rStyle w:val="ChSmallCaps"/>
              </w:rPr>
            </w:pPr>
            <w:r w:rsidRPr="0099608C">
              <w:rPr>
                <w:rStyle w:val="ChSmallCaps"/>
              </w:rPr>
              <w:t>2sg</w:t>
            </w:r>
          </w:p>
        </w:tc>
        <w:tc>
          <w:tcPr>
            <w:tcW w:w="567" w:type="dxa"/>
            <w:gridSpan w:val="3"/>
            <w:shd w:val="clear" w:color="auto" w:fill="auto"/>
          </w:tcPr>
          <w:p w14:paraId="44A794EE" w14:textId="77777777" w:rsidR="00212AB8" w:rsidRPr="00CF1DCB" w:rsidRDefault="00212AB8" w:rsidP="00212AB8">
            <w:pPr>
              <w:pStyle w:val="GlossEng2ptafter"/>
            </w:pPr>
            <w:r w:rsidRPr="00CF1DCB">
              <w:t>want</w:t>
            </w:r>
          </w:p>
        </w:tc>
        <w:tc>
          <w:tcPr>
            <w:tcW w:w="623" w:type="dxa"/>
            <w:gridSpan w:val="3"/>
            <w:shd w:val="clear" w:color="auto" w:fill="auto"/>
          </w:tcPr>
          <w:p w14:paraId="6C093DF5" w14:textId="77777777" w:rsidR="00212AB8" w:rsidRPr="00CF1DCB" w:rsidRDefault="00212AB8" w:rsidP="00212AB8">
            <w:pPr>
              <w:pStyle w:val="GlossEng2ptafter"/>
            </w:pPr>
            <w:r w:rsidRPr="00CF1DCB">
              <w:t>walk</w:t>
            </w:r>
          </w:p>
        </w:tc>
        <w:tc>
          <w:tcPr>
            <w:tcW w:w="847" w:type="dxa"/>
            <w:gridSpan w:val="4"/>
            <w:shd w:val="clear" w:color="auto" w:fill="auto"/>
          </w:tcPr>
          <w:p w14:paraId="399AD57E" w14:textId="77777777" w:rsidR="00212AB8" w:rsidRPr="00CF1DCB" w:rsidRDefault="00171D59" w:rsidP="00212AB8">
            <w:pPr>
              <w:pStyle w:val="GlossEng2ptafter"/>
            </w:pPr>
            <w:r>
              <w:t>and.then</w:t>
            </w:r>
          </w:p>
        </w:tc>
        <w:tc>
          <w:tcPr>
            <w:tcW w:w="679" w:type="dxa"/>
            <w:gridSpan w:val="4"/>
            <w:shd w:val="clear" w:color="auto" w:fill="auto"/>
          </w:tcPr>
          <w:p w14:paraId="03FD156C" w14:textId="77777777" w:rsidR="00212AB8" w:rsidRPr="00CF1DCB" w:rsidRDefault="00212AB8" w:rsidP="00212AB8">
            <w:pPr>
              <w:pStyle w:val="GlossEng2ptafter"/>
            </w:pPr>
            <w:r w:rsidRPr="00CF1DCB">
              <w:t>mother</w:t>
            </w:r>
          </w:p>
        </w:tc>
        <w:tc>
          <w:tcPr>
            <w:tcW w:w="524" w:type="dxa"/>
            <w:shd w:val="clear" w:color="auto" w:fill="auto"/>
          </w:tcPr>
          <w:p w14:paraId="1F2B9120" w14:textId="77777777" w:rsidR="00212AB8" w:rsidRPr="00CF1DCB" w:rsidRDefault="00212AB8" w:rsidP="00212AB8">
            <w:pPr>
              <w:pStyle w:val="GlossEng2ptafter"/>
            </w:pPr>
            <w:r>
              <w:t>give</w:t>
            </w:r>
          </w:p>
        </w:tc>
        <w:tc>
          <w:tcPr>
            <w:tcW w:w="623" w:type="dxa"/>
            <w:gridSpan w:val="3"/>
            <w:shd w:val="clear" w:color="auto" w:fill="auto"/>
          </w:tcPr>
          <w:p w14:paraId="656B37A3" w14:textId="77777777" w:rsidR="00212AB8" w:rsidRPr="00CF1DCB" w:rsidRDefault="00212AB8" w:rsidP="00212AB8">
            <w:pPr>
              <w:pStyle w:val="GlossEng2ptafter"/>
            </w:pPr>
            <w:r w:rsidRPr="00CF1DCB">
              <w:t>know</w:t>
            </w:r>
          </w:p>
        </w:tc>
        <w:tc>
          <w:tcPr>
            <w:tcW w:w="284" w:type="dxa"/>
            <w:shd w:val="clear" w:color="auto" w:fill="auto"/>
          </w:tcPr>
          <w:p w14:paraId="5D425F33" w14:textId="77777777" w:rsidR="00212AB8" w:rsidRPr="00CF1DCB" w:rsidRDefault="00212AB8" w:rsidP="00212AB8">
            <w:pPr>
              <w:pStyle w:val="GlossEng2ptafter"/>
            </w:pPr>
          </w:p>
        </w:tc>
      </w:tr>
      <w:tr w:rsidR="00AC23C4" w:rsidRPr="00414A9C" w14:paraId="1A9D36DE" w14:textId="77777777" w:rsidTr="00640703">
        <w:trPr>
          <w:gridAfter w:val="2"/>
          <w:wAfter w:w="385" w:type="dxa"/>
        </w:trPr>
        <w:tc>
          <w:tcPr>
            <w:tcW w:w="709" w:type="dxa"/>
            <w:shd w:val="clear" w:color="auto" w:fill="auto"/>
          </w:tcPr>
          <w:p w14:paraId="190FA756" w14:textId="77777777" w:rsidR="00212AB8" w:rsidRPr="00CF1DCB" w:rsidRDefault="00212AB8" w:rsidP="00212AB8">
            <w:pPr>
              <w:pStyle w:val="O0Nwnext"/>
            </w:pPr>
          </w:p>
        </w:tc>
        <w:tc>
          <w:tcPr>
            <w:tcW w:w="483" w:type="dxa"/>
            <w:shd w:val="clear" w:color="auto" w:fill="auto"/>
          </w:tcPr>
          <w:p w14:paraId="089354C1" w14:textId="77777777" w:rsidR="00212AB8" w:rsidRPr="00386946" w:rsidRDefault="00212AB8" w:rsidP="00212AB8">
            <w:pPr>
              <w:pStyle w:val="Text"/>
              <w:rPr>
                <w:rStyle w:val="ChBlueBold"/>
              </w:rPr>
            </w:pPr>
            <w:r w:rsidRPr="00386946">
              <w:rPr>
                <w:rStyle w:val="ChBlueBold"/>
              </w:rPr>
              <w:t>sa</w:t>
            </w:r>
          </w:p>
        </w:tc>
        <w:tc>
          <w:tcPr>
            <w:tcW w:w="541" w:type="dxa"/>
            <w:gridSpan w:val="3"/>
            <w:shd w:val="clear" w:color="auto" w:fill="auto"/>
          </w:tcPr>
          <w:p w14:paraId="172720AB" w14:textId="77777777" w:rsidR="00212AB8" w:rsidRPr="00CF1DCB" w:rsidRDefault="00212AB8" w:rsidP="00212AB8">
            <w:pPr>
              <w:pStyle w:val="Text"/>
            </w:pPr>
            <w:r w:rsidRPr="00CF1DCB">
              <w:t>tida</w:t>
            </w:r>
          </w:p>
        </w:tc>
        <w:tc>
          <w:tcPr>
            <w:tcW w:w="756" w:type="dxa"/>
            <w:gridSpan w:val="4"/>
            <w:shd w:val="clear" w:color="auto" w:fill="auto"/>
          </w:tcPr>
          <w:p w14:paraId="531D0E92" w14:textId="77777777" w:rsidR="00212AB8" w:rsidRPr="00CF1DCB" w:rsidRDefault="00212AB8" w:rsidP="00212AB8">
            <w:pPr>
              <w:pStyle w:val="Text"/>
            </w:pPr>
            <w:r w:rsidRPr="00CF1DCB">
              <w:t>bisa</w:t>
            </w:r>
          </w:p>
        </w:tc>
        <w:tc>
          <w:tcPr>
            <w:tcW w:w="524" w:type="dxa"/>
            <w:gridSpan w:val="3"/>
            <w:shd w:val="clear" w:color="auto" w:fill="auto"/>
          </w:tcPr>
          <w:p w14:paraId="1CC4D7B3" w14:textId="77777777" w:rsidR="00212AB8" w:rsidRPr="00CF1DCB" w:rsidRDefault="00212AB8" w:rsidP="00212AB8">
            <w:pPr>
              <w:pStyle w:val="Text"/>
            </w:pPr>
            <w:r w:rsidRPr="00CF1DCB">
              <w:t>kas</w:t>
            </w:r>
          </w:p>
        </w:tc>
        <w:tc>
          <w:tcPr>
            <w:tcW w:w="739" w:type="dxa"/>
            <w:gridSpan w:val="3"/>
            <w:shd w:val="clear" w:color="auto" w:fill="auto"/>
          </w:tcPr>
          <w:p w14:paraId="4693ADA4" w14:textId="77777777" w:rsidR="00212AB8" w:rsidRPr="00CF1DCB" w:rsidRDefault="00212AB8" w:rsidP="00212AB8">
            <w:pPr>
              <w:pStyle w:val="Text"/>
            </w:pPr>
            <w:r w:rsidRPr="00CF1DCB">
              <w:t>tinggal</w:t>
            </w:r>
          </w:p>
        </w:tc>
        <w:tc>
          <w:tcPr>
            <w:tcW w:w="486" w:type="dxa"/>
            <w:gridSpan w:val="2"/>
            <w:shd w:val="clear" w:color="auto" w:fill="auto"/>
          </w:tcPr>
          <w:p w14:paraId="2A794E96" w14:textId="77777777" w:rsidR="00212AB8" w:rsidRPr="00CF1DCB" w:rsidRDefault="00212AB8" w:rsidP="00212AB8">
            <w:pPr>
              <w:pStyle w:val="Text"/>
            </w:pPr>
            <w:r w:rsidRPr="00CF1DCB">
              <w:t>ko</w:t>
            </w:r>
          </w:p>
        </w:tc>
        <w:tc>
          <w:tcPr>
            <w:tcW w:w="284" w:type="dxa"/>
            <w:gridSpan w:val="2"/>
            <w:shd w:val="clear" w:color="auto" w:fill="auto"/>
          </w:tcPr>
          <w:p w14:paraId="0AC89A73" w14:textId="77777777" w:rsidR="00212AB8" w:rsidRPr="00CF1DCB" w:rsidRDefault="00212AB8" w:rsidP="00212AB8">
            <w:pPr>
              <w:pStyle w:val="Text"/>
            </w:pPr>
            <w:r>
              <w:t>…</w:t>
            </w:r>
          </w:p>
        </w:tc>
        <w:tc>
          <w:tcPr>
            <w:tcW w:w="494" w:type="dxa"/>
            <w:gridSpan w:val="2"/>
            <w:shd w:val="clear" w:color="auto" w:fill="auto"/>
          </w:tcPr>
          <w:p w14:paraId="4CD9EBF8" w14:textId="77777777" w:rsidR="00212AB8" w:rsidRPr="00CF1DCB" w:rsidRDefault="00212AB8" w:rsidP="00212AB8">
            <w:pPr>
              <w:pStyle w:val="Text"/>
            </w:pPr>
            <w:r w:rsidRPr="00CF1DCB">
              <w:t>hari</w:t>
            </w:r>
          </w:p>
        </w:tc>
        <w:tc>
          <w:tcPr>
            <w:tcW w:w="700" w:type="dxa"/>
            <w:gridSpan w:val="3"/>
            <w:shd w:val="clear" w:color="auto" w:fill="auto"/>
          </w:tcPr>
          <w:p w14:paraId="5F3E59CA" w14:textId="77777777" w:rsidR="00212AB8" w:rsidRPr="00CF1DCB" w:rsidRDefault="00212AB8" w:rsidP="00212AB8">
            <w:pPr>
              <w:pStyle w:val="Text"/>
            </w:pPr>
            <w:r w:rsidRPr="00CF1DCB">
              <w:t>jumat</w:t>
            </w:r>
          </w:p>
        </w:tc>
        <w:tc>
          <w:tcPr>
            <w:tcW w:w="486" w:type="dxa"/>
            <w:shd w:val="clear" w:color="auto" w:fill="auto"/>
          </w:tcPr>
          <w:p w14:paraId="76078C45" w14:textId="77777777" w:rsidR="00212AB8" w:rsidRPr="00CF1DCB" w:rsidRDefault="00212AB8" w:rsidP="00212AB8">
            <w:pPr>
              <w:pStyle w:val="Text"/>
            </w:pPr>
            <w:r w:rsidRPr="00CF1DCB">
              <w:t>ko</w:t>
            </w:r>
          </w:p>
        </w:tc>
      </w:tr>
      <w:tr w:rsidR="00AC23C4" w:rsidRPr="00AC23C4" w14:paraId="7C8153D5" w14:textId="77777777" w:rsidTr="00640703">
        <w:trPr>
          <w:gridAfter w:val="2"/>
          <w:wAfter w:w="385" w:type="dxa"/>
        </w:trPr>
        <w:tc>
          <w:tcPr>
            <w:tcW w:w="709" w:type="dxa"/>
            <w:shd w:val="clear" w:color="auto" w:fill="auto"/>
          </w:tcPr>
          <w:p w14:paraId="1C4EA99C" w14:textId="77777777" w:rsidR="00212AB8" w:rsidRPr="00CF1DCB" w:rsidRDefault="00212AB8" w:rsidP="00212AB8">
            <w:pPr>
              <w:pStyle w:val="GlossEng2ptafter"/>
            </w:pPr>
          </w:p>
        </w:tc>
        <w:tc>
          <w:tcPr>
            <w:tcW w:w="483" w:type="dxa"/>
            <w:shd w:val="clear" w:color="auto" w:fill="auto"/>
          </w:tcPr>
          <w:p w14:paraId="10CD79AD" w14:textId="77777777" w:rsidR="00212AB8" w:rsidRPr="0099608C" w:rsidRDefault="00212AB8" w:rsidP="00212AB8">
            <w:pPr>
              <w:pStyle w:val="GlossEng2ptafter"/>
              <w:rPr>
                <w:rStyle w:val="ChSmallCaps"/>
              </w:rPr>
            </w:pPr>
            <w:r w:rsidRPr="0099608C">
              <w:rPr>
                <w:rStyle w:val="ChSmallCaps"/>
              </w:rPr>
              <w:t>1sg</w:t>
            </w:r>
          </w:p>
        </w:tc>
        <w:tc>
          <w:tcPr>
            <w:tcW w:w="541" w:type="dxa"/>
            <w:gridSpan w:val="3"/>
            <w:shd w:val="clear" w:color="auto" w:fill="auto"/>
          </w:tcPr>
          <w:p w14:paraId="35C19792" w14:textId="77777777" w:rsidR="00212AB8" w:rsidRPr="0099608C" w:rsidRDefault="00212AB8" w:rsidP="00212AB8">
            <w:pPr>
              <w:pStyle w:val="GlossEng2ptafter"/>
              <w:rPr>
                <w:rStyle w:val="ChSmallCaps"/>
              </w:rPr>
            </w:pPr>
            <w:r w:rsidRPr="0099608C">
              <w:rPr>
                <w:rStyle w:val="ChSmallCaps"/>
              </w:rPr>
              <w:t>neg</w:t>
            </w:r>
          </w:p>
        </w:tc>
        <w:tc>
          <w:tcPr>
            <w:tcW w:w="756" w:type="dxa"/>
            <w:gridSpan w:val="4"/>
            <w:shd w:val="clear" w:color="auto" w:fill="auto"/>
          </w:tcPr>
          <w:p w14:paraId="5EE09EF1" w14:textId="04C4D2D3" w:rsidR="00212AB8" w:rsidRPr="00CF1DCB" w:rsidRDefault="00640703" w:rsidP="00212AB8">
            <w:pPr>
              <w:pStyle w:val="GlossEng2ptafter"/>
            </w:pPr>
            <w:r>
              <w:t>be.</w:t>
            </w:r>
            <w:r w:rsidR="00212AB8" w:rsidRPr="00CF1DCB">
              <w:t>able</w:t>
            </w:r>
          </w:p>
        </w:tc>
        <w:tc>
          <w:tcPr>
            <w:tcW w:w="524" w:type="dxa"/>
            <w:gridSpan w:val="3"/>
            <w:shd w:val="clear" w:color="auto" w:fill="auto"/>
          </w:tcPr>
          <w:p w14:paraId="6A3E7AC2" w14:textId="77777777" w:rsidR="00212AB8" w:rsidRPr="00CF1DCB" w:rsidRDefault="00212AB8" w:rsidP="00212AB8">
            <w:pPr>
              <w:pStyle w:val="GlossEng2ptafter"/>
            </w:pPr>
            <w:r>
              <w:t>give</w:t>
            </w:r>
          </w:p>
        </w:tc>
        <w:tc>
          <w:tcPr>
            <w:tcW w:w="739" w:type="dxa"/>
            <w:gridSpan w:val="3"/>
            <w:shd w:val="clear" w:color="auto" w:fill="auto"/>
          </w:tcPr>
          <w:p w14:paraId="79F8644D" w14:textId="77777777" w:rsidR="00212AB8" w:rsidRPr="00CF1DCB" w:rsidRDefault="00212AB8" w:rsidP="00212AB8">
            <w:pPr>
              <w:pStyle w:val="GlossEng2ptafter"/>
            </w:pPr>
            <w:r w:rsidRPr="00CF1DCB">
              <w:t>stay</w:t>
            </w:r>
          </w:p>
        </w:tc>
        <w:tc>
          <w:tcPr>
            <w:tcW w:w="486" w:type="dxa"/>
            <w:gridSpan w:val="2"/>
            <w:shd w:val="clear" w:color="auto" w:fill="auto"/>
          </w:tcPr>
          <w:p w14:paraId="492CD987" w14:textId="77777777" w:rsidR="00212AB8" w:rsidRPr="0099608C" w:rsidRDefault="00212AB8" w:rsidP="00212AB8">
            <w:pPr>
              <w:pStyle w:val="GlossEng2ptafter"/>
              <w:rPr>
                <w:rStyle w:val="ChSmallCaps"/>
              </w:rPr>
            </w:pPr>
            <w:r w:rsidRPr="0099608C">
              <w:rPr>
                <w:rStyle w:val="ChSmallCaps"/>
              </w:rPr>
              <w:t>2sg</w:t>
            </w:r>
          </w:p>
        </w:tc>
        <w:tc>
          <w:tcPr>
            <w:tcW w:w="284" w:type="dxa"/>
            <w:gridSpan w:val="2"/>
            <w:shd w:val="clear" w:color="auto" w:fill="auto"/>
          </w:tcPr>
          <w:p w14:paraId="58A1FE1D" w14:textId="77777777" w:rsidR="00212AB8" w:rsidRPr="00AC23C4" w:rsidRDefault="00212AB8" w:rsidP="00212AB8">
            <w:pPr>
              <w:pStyle w:val="GlossEng2ptafter"/>
              <w:rPr>
                <w:smallCaps/>
              </w:rPr>
            </w:pPr>
          </w:p>
        </w:tc>
        <w:tc>
          <w:tcPr>
            <w:tcW w:w="494" w:type="dxa"/>
            <w:gridSpan w:val="2"/>
            <w:shd w:val="clear" w:color="auto" w:fill="auto"/>
          </w:tcPr>
          <w:p w14:paraId="599E71DB" w14:textId="77777777" w:rsidR="00212AB8" w:rsidRPr="00CF1DCB" w:rsidRDefault="00212AB8" w:rsidP="00212AB8">
            <w:pPr>
              <w:pStyle w:val="GlossEng2ptafter"/>
            </w:pPr>
            <w:r w:rsidRPr="00CF1DCB">
              <w:t>day</w:t>
            </w:r>
          </w:p>
        </w:tc>
        <w:tc>
          <w:tcPr>
            <w:tcW w:w="700" w:type="dxa"/>
            <w:gridSpan w:val="3"/>
            <w:shd w:val="clear" w:color="auto" w:fill="auto"/>
          </w:tcPr>
          <w:p w14:paraId="2E82B7CD" w14:textId="77777777" w:rsidR="00212AB8" w:rsidRPr="00CF1DCB" w:rsidRDefault="00212AB8" w:rsidP="00212AB8">
            <w:pPr>
              <w:pStyle w:val="GlossEng2ptafter"/>
            </w:pPr>
            <w:r w:rsidRPr="00CF1DCB">
              <w:t>Friday</w:t>
            </w:r>
          </w:p>
        </w:tc>
        <w:tc>
          <w:tcPr>
            <w:tcW w:w="486" w:type="dxa"/>
            <w:shd w:val="clear" w:color="auto" w:fill="auto"/>
          </w:tcPr>
          <w:p w14:paraId="67D1F3C2" w14:textId="77777777" w:rsidR="00212AB8" w:rsidRPr="0099608C" w:rsidRDefault="00212AB8" w:rsidP="00212AB8">
            <w:pPr>
              <w:pStyle w:val="GlossEng2ptafter"/>
              <w:rPr>
                <w:rStyle w:val="ChSmallCaps"/>
              </w:rPr>
            </w:pPr>
            <w:r w:rsidRPr="0099608C">
              <w:rPr>
                <w:rStyle w:val="ChSmallCaps"/>
              </w:rPr>
              <w:t>2sg</w:t>
            </w:r>
          </w:p>
        </w:tc>
      </w:tr>
      <w:tr w:rsidR="00AC23C4" w:rsidRPr="00414A9C" w14:paraId="323EF6A0" w14:textId="77777777" w:rsidTr="00AC23C4">
        <w:trPr>
          <w:gridAfter w:val="7"/>
          <w:wAfter w:w="1577" w:type="dxa"/>
        </w:trPr>
        <w:tc>
          <w:tcPr>
            <w:tcW w:w="709" w:type="dxa"/>
            <w:shd w:val="clear" w:color="auto" w:fill="auto"/>
          </w:tcPr>
          <w:p w14:paraId="087A03F9" w14:textId="77777777" w:rsidR="00212AB8" w:rsidRPr="00CF1DCB" w:rsidRDefault="00212AB8" w:rsidP="00212AB8">
            <w:pPr>
              <w:pStyle w:val="O0Nwnext"/>
            </w:pPr>
          </w:p>
        </w:tc>
        <w:tc>
          <w:tcPr>
            <w:tcW w:w="566" w:type="dxa"/>
            <w:gridSpan w:val="3"/>
            <w:shd w:val="clear" w:color="auto" w:fill="auto"/>
          </w:tcPr>
          <w:p w14:paraId="4BF72905" w14:textId="77777777" w:rsidR="00212AB8" w:rsidRPr="00CF1DCB" w:rsidRDefault="00212AB8" w:rsidP="00212AB8">
            <w:pPr>
              <w:pStyle w:val="Text"/>
            </w:pPr>
            <w:r w:rsidRPr="00CF1DCB">
              <w:t>mo</w:t>
            </w:r>
          </w:p>
        </w:tc>
        <w:tc>
          <w:tcPr>
            <w:tcW w:w="623" w:type="dxa"/>
            <w:gridSpan w:val="2"/>
            <w:shd w:val="clear" w:color="auto" w:fill="auto"/>
          </w:tcPr>
          <w:p w14:paraId="63ED7C2E" w14:textId="77777777" w:rsidR="00212AB8" w:rsidRPr="00CF1DCB" w:rsidRDefault="00212AB8" w:rsidP="00212AB8">
            <w:pPr>
              <w:pStyle w:val="Text"/>
            </w:pPr>
            <w:r w:rsidRPr="00CF1DCB">
              <w:t>jalan</w:t>
            </w:r>
            <w:r w:rsidR="00216449">
              <w:t>g,</w:t>
            </w:r>
          </w:p>
        </w:tc>
        <w:tc>
          <w:tcPr>
            <w:tcW w:w="845" w:type="dxa"/>
            <w:gridSpan w:val="4"/>
            <w:shd w:val="clear" w:color="auto" w:fill="auto"/>
          </w:tcPr>
          <w:p w14:paraId="28C1E8F9" w14:textId="77777777" w:rsidR="00212AB8" w:rsidRPr="00CF1DCB" w:rsidRDefault="00212AB8" w:rsidP="00212AB8">
            <w:pPr>
              <w:pStyle w:val="Text"/>
            </w:pPr>
            <w:r>
              <w:t>baru</w:t>
            </w:r>
          </w:p>
        </w:tc>
        <w:tc>
          <w:tcPr>
            <w:tcW w:w="748" w:type="dxa"/>
            <w:gridSpan w:val="3"/>
            <w:shd w:val="clear" w:color="auto" w:fill="auto"/>
          </w:tcPr>
          <w:p w14:paraId="32136064" w14:textId="77777777" w:rsidR="00212AB8" w:rsidRPr="00386946" w:rsidRDefault="00212AB8" w:rsidP="00212AB8">
            <w:pPr>
              <w:pStyle w:val="Text"/>
              <w:rPr>
                <w:rStyle w:val="ChBlueBold"/>
              </w:rPr>
            </w:pPr>
            <w:r w:rsidRPr="00386946">
              <w:rPr>
                <w:rStyle w:val="ChBlueBold"/>
              </w:rPr>
              <w:t>mama</w:t>
            </w:r>
          </w:p>
        </w:tc>
        <w:tc>
          <w:tcPr>
            <w:tcW w:w="527" w:type="dxa"/>
            <w:gridSpan w:val="3"/>
            <w:shd w:val="clear" w:color="auto" w:fill="auto"/>
          </w:tcPr>
          <w:p w14:paraId="2C659E31" w14:textId="77777777" w:rsidR="00212AB8" w:rsidRPr="00CF1DCB" w:rsidRDefault="00212AB8" w:rsidP="00212AB8">
            <w:pPr>
              <w:pStyle w:val="Text"/>
            </w:pPr>
            <w:r w:rsidRPr="00CF1DCB">
              <w:t>kasi</w:t>
            </w:r>
          </w:p>
        </w:tc>
        <w:tc>
          <w:tcPr>
            <w:tcW w:w="992" w:type="dxa"/>
            <w:gridSpan w:val="4"/>
            <w:shd w:val="clear" w:color="auto" w:fill="auto"/>
          </w:tcPr>
          <w:p w14:paraId="51728AAD" w14:textId="77777777" w:rsidR="00212AB8" w:rsidRPr="00CF1DCB" w:rsidRDefault="00212AB8" w:rsidP="00212AB8">
            <w:pPr>
              <w:pStyle w:val="Text"/>
            </w:pPr>
            <w:r w:rsidRPr="00CF1DCB">
              <w:t>ingat</w:t>
            </w:r>
          </w:p>
        </w:tc>
      </w:tr>
      <w:tr w:rsidR="00AC23C4" w:rsidRPr="00AC23C4" w14:paraId="049E9183" w14:textId="77777777" w:rsidTr="00AC23C4">
        <w:trPr>
          <w:gridAfter w:val="7"/>
          <w:wAfter w:w="1577" w:type="dxa"/>
        </w:trPr>
        <w:tc>
          <w:tcPr>
            <w:tcW w:w="709" w:type="dxa"/>
            <w:shd w:val="clear" w:color="auto" w:fill="auto"/>
          </w:tcPr>
          <w:p w14:paraId="3488218E" w14:textId="77777777" w:rsidR="00212AB8" w:rsidRPr="00CF1DCB" w:rsidRDefault="00212AB8" w:rsidP="00212AB8">
            <w:pPr>
              <w:pStyle w:val="GlossEng"/>
            </w:pPr>
          </w:p>
        </w:tc>
        <w:tc>
          <w:tcPr>
            <w:tcW w:w="566" w:type="dxa"/>
            <w:gridSpan w:val="3"/>
            <w:shd w:val="clear" w:color="auto" w:fill="auto"/>
          </w:tcPr>
          <w:p w14:paraId="657C1EB9" w14:textId="77777777" w:rsidR="00212AB8" w:rsidRPr="00CF1DCB" w:rsidRDefault="00212AB8" w:rsidP="00212AB8">
            <w:pPr>
              <w:pStyle w:val="GlossEng"/>
            </w:pPr>
            <w:r w:rsidRPr="00CF1DCB">
              <w:t>want</w:t>
            </w:r>
          </w:p>
        </w:tc>
        <w:tc>
          <w:tcPr>
            <w:tcW w:w="623" w:type="dxa"/>
            <w:gridSpan w:val="2"/>
            <w:shd w:val="clear" w:color="auto" w:fill="auto"/>
          </w:tcPr>
          <w:p w14:paraId="65B38CC0" w14:textId="77777777" w:rsidR="00212AB8" w:rsidRPr="00CF1DCB" w:rsidRDefault="00212AB8" w:rsidP="00212AB8">
            <w:pPr>
              <w:pStyle w:val="GlossEng"/>
            </w:pPr>
            <w:r w:rsidRPr="00CF1DCB">
              <w:t>walk</w:t>
            </w:r>
          </w:p>
        </w:tc>
        <w:tc>
          <w:tcPr>
            <w:tcW w:w="845" w:type="dxa"/>
            <w:gridSpan w:val="4"/>
            <w:shd w:val="clear" w:color="auto" w:fill="auto"/>
          </w:tcPr>
          <w:p w14:paraId="342B9105" w14:textId="77777777" w:rsidR="00212AB8" w:rsidRPr="00CF1DCB" w:rsidRDefault="00171D59" w:rsidP="00212AB8">
            <w:pPr>
              <w:pStyle w:val="GlossEng"/>
            </w:pPr>
            <w:r>
              <w:t>and.then</w:t>
            </w:r>
          </w:p>
        </w:tc>
        <w:tc>
          <w:tcPr>
            <w:tcW w:w="748" w:type="dxa"/>
            <w:gridSpan w:val="3"/>
            <w:shd w:val="clear" w:color="auto" w:fill="auto"/>
          </w:tcPr>
          <w:p w14:paraId="06673C8B" w14:textId="77777777" w:rsidR="00212AB8" w:rsidRPr="00CF1DCB" w:rsidRDefault="00212AB8" w:rsidP="00212AB8">
            <w:pPr>
              <w:pStyle w:val="GlossEng"/>
            </w:pPr>
            <w:r w:rsidRPr="00CF1DCB">
              <w:t>mother</w:t>
            </w:r>
          </w:p>
        </w:tc>
        <w:tc>
          <w:tcPr>
            <w:tcW w:w="527" w:type="dxa"/>
            <w:gridSpan w:val="3"/>
            <w:shd w:val="clear" w:color="auto" w:fill="auto"/>
          </w:tcPr>
          <w:p w14:paraId="418A5E2A" w14:textId="77777777" w:rsidR="00212AB8" w:rsidRPr="00CF1DCB" w:rsidRDefault="00212AB8" w:rsidP="00212AB8">
            <w:pPr>
              <w:pStyle w:val="GlossEng"/>
            </w:pPr>
            <w:r>
              <w:t>give</w:t>
            </w:r>
          </w:p>
        </w:tc>
        <w:tc>
          <w:tcPr>
            <w:tcW w:w="992" w:type="dxa"/>
            <w:gridSpan w:val="4"/>
            <w:shd w:val="clear" w:color="auto" w:fill="auto"/>
          </w:tcPr>
          <w:p w14:paraId="744B378A" w14:textId="77777777" w:rsidR="00212AB8" w:rsidRPr="00CF1DCB" w:rsidRDefault="00212AB8" w:rsidP="00212AB8">
            <w:pPr>
              <w:pStyle w:val="GlossEng"/>
            </w:pPr>
            <w:r w:rsidRPr="00CF1DCB">
              <w:t>remember</w:t>
            </w:r>
          </w:p>
        </w:tc>
      </w:tr>
    </w:tbl>
    <w:p w14:paraId="5241031D" w14:textId="62AEE0D1" w:rsidR="00212AB8" w:rsidRDefault="00B7093A" w:rsidP="00212AB8">
      <w:pPr>
        <w:pStyle w:val="FreeTranslEng"/>
      </w:pPr>
      <w:r>
        <w:t>‘</w:t>
      </w:r>
      <w:r w:rsidR="00212AB8">
        <w:t xml:space="preserve">on Friday (when) you want to go (and ask for the leave), </w:t>
      </w:r>
      <w:r w:rsidR="00212AB8" w:rsidRPr="00FF087D">
        <w:rPr>
          <w:rStyle w:val="ChBlueBold"/>
        </w:rPr>
        <w:t>I (</w:t>
      </w:r>
      <w:r>
        <w:rPr>
          <w:rStyle w:val="ChBlueBold"/>
        </w:rPr>
        <w:t>‘</w:t>
      </w:r>
      <w:r w:rsidR="00212AB8" w:rsidRPr="00FF087D">
        <w:rPr>
          <w:rStyle w:val="ChBlueBold"/>
        </w:rPr>
        <w:t>mama</w:t>
      </w:r>
      <w:r>
        <w:rPr>
          <w:rStyle w:val="ChBlueBold"/>
        </w:rPr>
        <w:t>’</w:t>
      </w:r>
      <w:r w:rsidR="00212AB8" w:rsidRPr="00FF087D">
        <w:rPr>
          <w:rStyle w:val="ChBlueBold"/>
        </w:rPr>
        <w:t>)</w:t>
      </w:r>
      <w:r w:rsidR="00212AB8">
        <w:t xml:space="preserve"> will remind (you) … </w:t>
      </w:r>
      <w:r w:rsidR="00212AB8" w:rsidRPr="00FF087D">
        <w:rPr>
          <w:rStyle w:val="ChBlueBold"/>
        </w:rPr>
        <w:t>I</w:t>
      </w:r>
      <w:r w:rsidR="00212AB8">
        <w:t xml:space="preserve"> cannot leave you (behind) … on Friday (when) you want to go, </w:t>
      </w:r>
      <w:r w:rsidR="00212AB8" w:rsidRPr="00FF087D">
        <w:rPr>
          <w:rStyle w:val="ChBlueBold"/>
        </w:rPr>
        <w:t>I (</w:t>
      </w:r>
      <w:r>
        <w:rPr>
          <w:rStyle w:val="ChBlueBold"/>
        </w:rPr>
        <w:t>‘</w:t>
      </w:r>
      <w:r w:rsidR="00212AB8" w:rsidRPr="00FF087D">
        <w:rPr>
          <w:rStyle w:val="ChBlueBold"/>
        </w:rPr>
        <w:t>mama</w:t>
      </w:r>
      <w:r>
        <w:rPr>
          <w:rStyle w:val="ChBlueBold"/>
        </w:rPr>
        <w:t>’</w:t>
      </w:r>
      <w:r w:rsidR="00212AB8" w:rsidRPr="00FF087D">
        <w:rPr>
          <w:rStyle w:val="ChBlueBold"/>
        </w:rPr>
        <w:t>)</w:t>
      </w:r>
      <w:r w:rsidR="00212AB8">
        <w:t xml:space="preserve"> will remind you</w:t>
      </w:r>
      <w:r>
        <w:t>’</w:t>
      </w:r>
      <w:r w:rsidR="00212AB8">
        <w:t xml:space="preserve"> </w:t>
      </w:r>
      <w:r w:rsidR="00212AB8" w:rsidRPr="00D3533E">
        <w:rPr>
          <w:rStyle w:val="ExampleSource"/>
        </w:rPr>
        <w:t>[080917-003b-CvEx.0011/0015/0020]</w:t>
      </w:r>
    </w:p>
    <w:p w14:paraId="2321560A" w14:textId="77777777" w:rsidR="00212AB8" w:rsidRDefault="00212AB8" w:rsidP="00D03962">
      <w:pPr>
        <w:pStyle w:val="Body0005after"/>
      </w:pPr>
      <w:r>
        <w:fldChar w:fldCharType="begin"/>
      </w:r>
      <w:r>
        <w:instrText xml:space="preserve"> REF _Ref352917188 \h </w:instrText>
      </w:r>
      <w:r>
        <w:fldChar w:fldCharType="separate"/>
      </w:r>
      <w:r w:rsidR="00154D81" w:rsidRPr="00856563">
        <w:t xml:space="preserve">Table </w:t>
      </w:r>
      <w:r w:rsidR="00154D81">
        <w:rPr>
          <w:noProof/>
          <w:cs/>
        </w:rPr>
        <w:t>‎</w:t>
      </w:r>
      <w:r w:rsidR="00154D81">
        <w:rPr>
          <w:noProof/>
        </w:rPr>
        <w:t>6</w:t>
      </w:r>
      <w:r w:rsidR="00154D81">
        <w:t>.</w:t>
      </w:r>
      <w:r w:rsidR="00154D81">
        <w:rPr>
          <w:noProof/>
        </w:rPr>
        <w:t>8</w:t>
      </w:r>
      <w:r>
        <w:fldChar w:fldCharType="end"/>
      </w:r>
      <w:r>
        <w:t xml:space="preserve"> gives an overview of the adnominal uses of pronouns as determiners.</w:t>
      </w:r>
      <w:r>
        <w:rPr>
          <w:rStyle w:val="FootnoteReference"/>
        </w:rPr>
        <w:footnoteReference w:id="191"/>
      </w:r>
    </w:p>
    <w:p w14:paraId="50EE83B1" w14:textId="77777777" w:rsidR="00212AB8" w:rsidRDefault="00212AB8" w:rsidP="00212AB8">
      <w:pPr>
        <w:pStyle w:val="Caption"/>
      </w:pPr>
      <w:bookmarkStart w:id="2948" w:name="_Ref352917188"/>
      <w:r w:rsidRPr="00856563">
        <w:t xml:space="preserve">Table </w:t>
      </w:r>
      <w:fldSimple w:instr=" STYLEREF 1 \s ">
        <w:r w:rsidR="00154D81">
          <w:rPr>
            <w:noProof/>
            <w:cs/>
          </w:rPr>
          <w:t>‎</w:t>
        </w:r>
        <w:r w:rsidR="00154D81">
          <w:rPr>
            <w:noProof/>
          </w:rPr>
          <w:t>6</w:t>
        </w:r>
      </w:fldSimple>
      <w:r w:rsidR="00F207A1">
        <w:t>.</w:t>
      </w:r>
      <w:fldSimple w:instr=" SEQ Table \* ARABIC \s 1 ">
        <w:r w:rsidR="00154D81">
          <w:rPr>
            <w:noProof/>
          </w:rPr>
          <w:t>8</w:t>
        </w:r>
      </w:fldSimple>
      <w:bookmarkEnd w:id="2948"/>
      <w:r w:rsidRPr="00856563">
        <w:t>:</w:t>
      </w:r>
      <w:r w:rsidRPr="00856563">
        <w:tab/>
      </w:r>
      <w:r>
        <w:t>Adnominal pronouns as determiners</w:t>
      </w:r>
      <w:r>
        <w:rPr>
          <w:rStyle w:val="FootnoteReference"/>
        </w:rPr>
        <w:footnoteReference w:id="192"/>
      </w:r>
    </w:p>
    <w:tbl>
      <w:tblPr>
        <w:tblW w:w="6721" w:type="dxa"/>
        <w:tblInd w:w="1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3572"/>
        <w:gridCol w:w="3149"/>
      </w:tblGrid>
      <w:tr w:rsidR="00212AB8" w:rsidRPr="00856563" w14:paraId="6F35036E" w14:textId="77777777" w:rsidTr="00A816A5">
        <w:trPr>
          <w:tblHeader/>
        </w:trPr>
        <w:tc>
          <w:tcPr>
            <w:tcW w:w="3572" w:type="dxa"/>
            <w:tcBorders>
              <w:top w:val="single" w:sz="4" w:space="0" w:color="auto"/>
              <w:left w:val="nil"/>
              <w:bottom w:val="single" w:sz="4" w:space="0" w:color="auto"/>
            </w:tcBorders>
            <w:shd w:val="clear" w:color="auto" w:fill="auto"/>
          </w:tcPr>
          <w:p w14:paraId="693EF0C5" w14:textId="77777777" w:rsidR="00212AB8" w:rsidRPr="00856563" w:rsidRDefault="00212AB8" w:rsidP="00212AB8">
            <w:pPr>
              <w:pStyle w:val="TableHd"/>
            </w:pPr>
            <w:r>
              <w:t>Example</w:t>
            </w:r>
          </w:p>
        </w:tc>
        <w:tc>
          <w:tcPr>
            <w:tcW w:w="3149" w:type="dxa"/>
            <w:tcBorders>
              <w:top w:val="single" w:sz="4" w:space="0" w:color="auto"/>
              <w:bottom w:val="single" w:sz="4" w:space="0" w:color="auto"/>
              <w:right w:val="nil"/>
            </w:tcBorders>
            <w:shd w:val="clear" w:color="auto" w:fill="auto"/>
          </w:tcPr>
          <w:p w14:paraId="2EA79CBE" w14:textId="77777777" w:rsidR="00212AB8" w:rsidRPr="00856563" w:rsidRDefault="00212AB8" w:rsidP="00212AB8">
            <w:pPr>
              <w:pStyle w:val="TableHd"/>
            </w:pPr>
            <w:r w:rsidRPr="00856563">
              <w:t>Free translation</w:t>
            </w:r>
          </w:p>
        </w:tc>
      </w:tr>
      <w:tr w:rsidR="00212AB8" w:rsidRPr="00856563" w14:paraId="05440CCD" w14:textId="77777777" w:rsidTr="00A816A5">
        <w:tc>
          <w:tcPr>
            <w:tcW w:w="6719" w:type="dxa"/>
            <w:gridSpan w:val="2"/>
            <w:tcBorders>
              <w:top w:val="single" w:sz="4" w:space="0" w:color="auto"/>
              <w:left w:val="nil"/>
              <w:bottom w:val="single" w:sz="4" w:space="0" w:color="auto"/>
              <w:right w:val="nil"/>
            </w:tcBorders>
            <w:shd w:val="clear" w:color="auto" w:fill="auto"/>
          </w:tcPr>
          <w:p w14:paraId="5FD18E11" w14:textId="77777777" w:rsidR="00212AB8" w:rsidRPr="00856563" w:rsidRDefault="00212AB8" w:rsidP="00212AB8">
            <w:pPr>
              <w:pStyle w:val="TableCell2-2"/>
            </w:pPr>
            <w:r w:rsidRPr="00856563">
              <w:t xml:space="preserve">Long </w:t>
            </w:r>
            <w:r>
              <w:rPr>
                <w:lang w:eastAsia="en-US"/>
              </w:rPr>
              <w:t>pronoun</w:t>
            </w:r>
            <w:r w:rsidRPr="00856563">
              <w:t xml:space="preserve"> form</w:t>
            </w:r>
            <w:r>
              <w:t>s</w:t>
            </w:r>
          </w:p>
        </w:tc>
      </w:tr>
      <w:tr w:rsidR="00212AB8" w:rsidRPr="00856563" w14:paraId="57767519" w14:textId="77777777" w:rsidTr="00A816A5">
        <w:tc>
          <w:tcPr>
            <w:tcW w:w="3571" w:type="dxa"/>
            <w:tcBorders>
              <w:top w:val="single" w:sz="4" w:space="0" w:color="auto"/>
              <w:left w:val="nil"/>
            </w:tcBorders>
            <w:shd w:val="clear" w:color="auto" w:fill="auto"/>
          </w:tcPr>
          <w:p w14:paraId="1EABDA29" w14:textId="77777777" w:rsidR="00212AB8" w:rsidRPr="00711BFF" w:rsidRDefault="00212AB8" w:rsidP="00212AB8">
            <w:pPr>
              <w:pStyle w:val="TableCell2-0"/>
              <w:rPr>
                <w:rStyle w:val="ChItalBold"/>
              </w:rPr>
            </w:pPr>
            <w:r w:rsidRPr="00711BFF">
              <w:rPr>
                <w:rStyle w:val="ChItalBold"/>
              </w:rPr>
              <w:t>de bilang,</w:t>
            </w:r>
            <w:r w:rsidR="00216449" w:rsidRPr="00711BFF">
              <w:rPr>
                <w:rStyle w:val="ChItalBold"/>
              </w:rPr>
              <w:t xml:space="preserve"> </w:t>
            </w:r>
            <w:r w:rsidRPr="00711BFF">
              <w:rPr>
                <w:rStyle w:val="ChItalBold"/>
              </w:rPr>
              <w:t xml:space="preserve">a </w:t>
            </w:r>
            <w:r w:rsidRPr="00711BFF">
              <w:rPr>
                <w:rStyle w:val="ChItalBoldUndl"/>
              </w:rPr>
              <w:t>om ko ini</w:t>
            </w:r>
            <w:r w:rsidRPr="00711BFF">
              <w:t xml:space="preserve"> tra liat …</w:t>
            </w:r>
          </w:p>
        </w:tc>
        <w:tc>
          <w:tcPr>
            <w:tcW w:w="3148" w:type="dxa"/>
            <w:vMerge w:val="restart"/>
            <w:tcBorders>
              <w:top w:val="single" w:sz="4" w:space="0" w:color="auto"/>
              <w:right w:val="nil"/>
            </w:tcBorders>
            <w:shd w:val="clear" w:color="auto" w:fill="auto"/>
          </w:tcPr>
          <w:p w14:paraId="41DD0786" w14:textId="4E1D7761" w:rsidR="00212AB8" w:rsidRPr="00856563" w:rsidRDefault="00B7093A" w:rsidP="00212AB8">
            <w:pPr>
              <w:pStyle w:val="TableCell2-0"/>
            </w:pPr>
            <w:r>
              <w:t>‘</w:t>
            </w:r>
            <w:r w:rsidR="00212AB8">
              <w:t xml:space="preserve">he said, </w:t>
            </w:r>
            <w:r>
              <w:t>‘</w:t>
            </w:r>
            <w:r w:rsidR="00212AB8">
              <w:t xml:space="preserve">a </w:t>
            </w:r>
            <w:r w:rsidR="00212AB8" w:rsidRPr="00F24686">
              <w:rPr>
                <w:rStyle w:val="ChUnderl"/>
              </w:rPr>
              <w:t xml:space="preserve">you </w:t>
            </w:r>
            <w:r w:rsidR="00212AB8">
              <w:rPr>
                <w:rStyle w:val="ChUnderl"/>
              </w:rPr>
              <w:t>uncle here</w:t>
            </w:r>
            <w:r w:rsidR="00212AB8" w:rsidRPr="00BC2857">
              <w:t xml:space="preserve"> didn</w:t>
            </w:r>
            <w:r>
              <w:t>’</w:t>
            </w:r>
            <w:r w:rsidR="00212AB8" w:rsidRPr="00BC2857">
              <w:t>t see …</w:t>
            </w:r>
            <w:r>
              <w:t>’’</w:t>
            </w:r>
          </w:p>
        </w:tc>
      </w:tr>
      <w:tr w:rsidR="00212AB8" w:rsidRPr="00964F36" w14:paraId="3C760763" w14:textId="77777777" w:rsidTr="00A816A5">
        <w:tc>
          <w:tcPr>
            <w:tcW w:w="3571" w:type="dxa"/>
            <w:tcBorders>
              <w:left w:val="nil"/>
            </w:tcBorders>
            <w:shd w:val="clear" w:color="auto" w:fill="auto"/>
          </w:tcPr>
          <w:p w14:paraId="76771C9E" w14:textId="77777777" w:rsidR="00212AB8" w:rsidRPr="00AC23C4" w:rsidRDefault="00212AB8" w:rsidP="00212AB8">
            <w:pPr>
              <w:pStyle w:val="TableCell0-2Break"/>
              <w:rPr>
                <w:rStyle w:val="ChItalBold"/>
                <w:b w:val="0"/>
                <w:i w:val="0"/>
              </w:rPr>
            </w:pPr>
            <w:r w:rsidRPr="0099608C">
              <w:rPr>
                <w:rStyle w:val="ChSmallCaps"/>
              </w:rPr>
              <w:t>3sg</w:t>
            </w:r>
            <w:r w:rsidRPr="00AC23C4">
              <w:rPr>
                <w:rStyle w:val="ChItalBold"/>
                <w:b w:val="0"/>
                <w:i w:val="0"/>
              </w:rPr>
              <w:t xml:space="preserve"> say ah uncle </w:t>
            </w:r>
            <w:r w:rsidRPr="0099608C">
              <w:rPr>
                <w:rStyle w:val="ChSmallCaps"/>
              </w:rPr>
              <w:t>2sg</w:t>
            </w:r>
            <w:r w:rsidRPr="00BC2857">
              <w:t xml:space="preserve"> </w:t>
            </w:r>
            <w:r w:rsidRPr="0099608C">
              <w:rPr>
                <w:rStyle w:val="ChSmallCaps"/>
              </w:rPr>
              <w:t>d.prox</w:t>
            </w:r>
            <w:r w:rsidRPr="00BC2857">
              <w:t xml:space="preserve"> </w:t>
            </w:r>
            <w:r w:rsidRPr="0099608C">
              <w:rPr>
                <w:rStyle w:val="ChSmallCaps"/>
              </w:rPr>
              <w:t>neg</w:t>
            </w:r>
            <w:r w:rsidRPr="00BC2857">
              <w:t xml:space="preserve"> see</w:t>
            </w:r>
          </w:p>
        </w:tc>
        <w:tc>
          <w:tcPr>
            <w:tcW w:w="3148" w:type="dxa"/>
            <w:vMerge/>
            <w:tcBorders>
              <w:right w:val="nil"/>
            </w:tcBorders>
            <w:shd w:val="clear" w:color="auto" w:fill="auto"/>
          </w:tcPr>
          <w:p w14:paraId="5291BFC0" w14:textId="77777777" w:rsidR="00212AB8" w:rsidRPr="00964F36" w:rsidRDefault="00212AB8" w:rsidP="00212AB8">
            <w:pPr>
              <w:pStyle w:val="TableCell0-2Break"/>
            </w:pPr>
          </w:p>
        </w:tc>
      </w:tr>
      <w:tr w:rsidR="00212AB8" w:rsidRPr="00856563" w14:paraId="400A4D87" w14:textId="77777777" w:rsidTr="00A816A5">
        <w:tc>
          <w:tcPr>
            <w:tcW w:w="3571" w:type="dxa"/>
            <w:tcBorders>
              <w:left w:val="nil"/>
            </w:tcBorders>
            <w:shd w:val="clear" w:color="auto" w:fill="auto"/>
          </w:tcPr>
          <w:p w14:paraId="17062441" w14:textId="77777777" w:rsidR="00212AB8" w:rsidRPr="00711BFF" w:rsidRDefault="00491DED" w:rsidP="00212AB8">
            <w:pPr>
              <w:pStyle w:val="TableCell2-0"/>
              <w:rPr>
                <w:rStyle w:val="ChItalBold"/>
              </w:rPr>
            </w:pPr>
            <w:r w:rsidRPr="00711BFF">
              <w:rPr>
                <w:rStyle w:val="ChItalBold"/>
              </w:rPr>
              <w:t>Wili</w:t>
            </w:r>
            <w:r w:rsidR="00212AB8" w:rsidRPr="00711BFF">
              <w:rPr>
                <w:rStyle w:val="ChItalBold"/>
              </w:rPr>
              <w:t xml:space="preserve"> ko </w:t>
            </w:r>
            <w:r w:rsidR="00216449" w:rsidRPr="00711BFF">
              <w:rPr>
                <w:rStyle w:val="ChItalBold"/>
              </w:rPr>
              <w:t>jangang</w:t>
            </w:r>
            <w:r w:rsidR="00212AB8" w:rsidRPr="00711BFF">
              <w:rPr>
                <w:rStyle w:val="ChItalBold"/>
              </w:rPr>
              <w:t xml:space="preserve"> gara-gara </w:t>
            </w:r>
            <w:r w:rsidR="00212AB8" w:rsidRPr="00711BFF">
              <w:rPr>
                <w:rStyle w:val="ChItalBoldUndl"/>
              </w:rPr>
              <w:t>tanta dia itu</w:t>
            </w:r>
          </w:p>
        </w:tc>
        <w:tc>
          <w:tcPr>
            <w:tcW w:w="3148" w:type="dxa"/>
            <w:vMerge w:val="restart"/>
            <w:tcBorders>
              <w:right w:val="nil"/>
            </w:tcBorders>
            <w:shd w:val="clear" w:color="auto" w:fill="auto"/>
          </w:tcPr>
          <w:p w14:paraId="61A9896F" w14:textId="2E2428B6" w:rsidR="00212AB8" w:rsidRPr="009E7A77" w:rsidRDefault="00B7093A" w:rsidP="00212AB8">
            <w:pPr>
              <w:pStyle w:val="TableCell2-0"/>
            </w:pPr>
            <w:r>
              <w:t>‘</w:t>
            </w:r>
            <w:r w:rsidR="00212AB8">
              <w:t xml:space="preserve">you </w:t>
            </w:r>
            <w:r w:rsidR="00491DED">
              <w:rPr>
                <w:lang w:eastAsia="en-US"/>
              </w:rPr>
              <w:t>Wili</w:t>
            </w:r>
            <w:r w:rsidR="00212AB8">
              <w:t xml:space="preserve"> don</w:t>
            </w:r>
            <w:r>
              <w:t>’</w:t>
            </w:r>
            <w:r w:rsidR="00212AB8">
              <w:t xml:space="preserve">t irritate </w:t>
            </w:r>
            <w:r w:rsidR="00212AB8">
              <w:rPr>
                <w:rStyle w:val="ChUnderl"/>
              </w:rPr>
              <w:t xml:space="preserve">that </w:t>
            </w:r>
            <w:r w:rsidR="00212AB8" w:rsidRPr="00F24686">
              <w:rPr>
                <w:rStyle w:val="ChUnderl"/>
              </w:rPr>
              <w:t>aunt</w:t>
            </w:r>
            <w:r>
              <w:t>’</w:t>
            </w:r>
          </w:p>
        </w:tc>
      </w:tr>
      <w:tr w:rsidR="00212AB8" w:rsidRPr="00964F36" w14:paraId="671702E0" w14:textId="77777777" w:rsidTr="00A816A5">
        <w:tc>
          <w:tcPr>
            <w:tcW w:w="3571" w:type="dxa"/>
            <w:tcBorders>
              <w:left w:val="nil"/>
            </w:tcBorders>
            <w:shd w:val="clear" w:color="auto" w:fill="auto"/>
          </w:tcPr>
          <w:p w14:paraId="664D0497" w14:textId="77777777" w:rsidR="00212AB8" w:rsidRPr="00AC23C4" w:rsidRDefault="00491DED" w:rsidP="00212AB8">
            <w:pPr>
              <w:pStyle w:val="TableCell0-2Break"/>
              <w:rPr>
                <w:rStyle w:val="ChItalBold"/>
                <w:b w:val="0"/>
                <w:i w:val="0"/>
              </w:rPr>
            </w:pPr>
            <w:r>
              <w:rPr>
                <w:lang w:eastAsia="en-US"/>
              </w:rPr>
              <w:t>Wili</w:t>
            </w:r>
            <w:r w:rsidR="00212AB8" w:rsidRPr="00A217F1">
              <w:t xml:space="preserve"> </w:t>
            </w:r>
            <w:r w:rsidR="00212AB8" w:rsidRPr="00491DED">
              <w:rPr>
                <w:rStyle w:val="ChSmallCaps"/>
              </w:rPr>
              <w:t>2sg imp-neg</w:t>
            </w:r>
            <w:r w:rsidR="00212AB8" w:rsidRPr="00A217F1">
              <w:t xml:space="preserve"> irritate aunt</w:t>
            </w:r>
            <w:r w:rsidR="00212AB8" w:rsidRPr="00AC23C4">
              <w:rPr>
                <w:rStyle w:val="ChItalBold"/>
                <w:b w:val="0"/>
                <w:i w:val="0"/>
              </w:rPr>
              <w:t xml:space="preserve"> </w:t>
            </w:r>
            <w:r w:rsidR="00212AB8" w:rsidRPr="0099608C">
              <w:rPr>
                <w:rStyle w:val="ChSmallCaps"/>
              </w:rPr>
              <w:t>3sg</w:t>
            </w:r>
            <w:r w:rsidR="00212AB8" w:rsidRPr="00AC23C4">
              <w:rPr>
                <w:rStyle w:val="ChItalBold"/>
                <w:b w:val="0"/>
                <w:i w:val="0"/>
              </w:rPr>
              <w:t xml:space="preserve"> </w:t>
            </w:r>
            <w:r w:rsidR="00212AB8" w:rsidRPr="0099608C">
              <w:rPr>
                <w:rStyle w:val="ChSmallCaps"/>
              </w:rPr>
              <w:t>d.dist</w:t>
            </w:r>
          </w:p>
        </w:tc>
        <w:tc>
          <w:tcPr>
            <w:tcW w:w="3148" w:type="dxa"/>
            <w:vMerge/>
            <w:tcBorders>
              <w:right w:val="nil"/>
            </w:tcBorders>
            <w:shd w:val="clear" w:color="auto" w:fill="auto"/>
          </w:tcPr>
          <w:p w14:paraId="33B5F8D0" w14:textId="77777777" w:rsidR="00212AB8" w:rsidRPr="00964F36" w:rsidRDefault="00212AB8" w:rsidP="00212AB8">
            <w:pPr>
              <w:pStyle w:val="TableCell0-2Break"/>
            </w:pPr>
          </w:p>
        </w:tc>
      </w:tr>
      <w:tr w:rsidR="00212AB8" w:rsidRPr="00856563" w14:paraId="68F75EE8" w14:textId="77777777" w:rsidTr="00A816A5">
        <w:tc>
          <w:tcPr>
            <w:tcW w:w="3571" w:type="dxa"/>
            <w:tcBorders>
              <w:left w:val="nil"/>
            </w:tcBorders>
            <w:shd w:val="clear" w:color="auto" w:fill="auto"/>
          </w:tcPr>
          <w:p w14:paraId="78D637DE" w14:textId="77777777" w:rsidR="00212AB8" w:rsidRPr="00F24686" w:rsidRDefault="00212AB8" w:rsidP="00212AB8">
            <w:pPr>
              <w:pStyle w:val="TableCell2-0"/>
              <w:rPr>
                <w:rStyle w:val="ChItalBold"/>
              </w:rPr>
            </w:pPr>
            <w:r w:rsidRPr="00F24686">
              <w:rPr>
                <w:rStyle w:val="ChItalBold"/>
              </w:rPr>
              <w:t>jadi</w:t>
            </w:r>
            <w:r w:rsidRPr="00F24686">
              <w:rPr>
                <w:rStyle w:val="ChItalBoldUndl"/>
              </w:rPr>
              <w:t xml:space="preserve"> nene kitorang ini</w:t>
            </w:r>
            <w:r w:rsidRPr="00F24686">
              <w:rPr>
                <w:rStyle w:val="ChItalBold"/>
              </w:rPr>
              <w:t xml:space="preserve"> masak</w:t>
            </w:r>
          </w:p>
        </w:tc>
        <w:tc>
          <w:tcPr>
            <w:tcW w:w="3148" w:type="dxa"/>
            <w:tcBorders>
              <w:right w:val="nil"/>
            </w:tcBorders>
            <w:shd w:val="clear" w:color="auto" w:fill="auto"/>
          </w:tcPr>
          <w:p w14:paraId="4D2A4073" w14:textId="085260CA" w:rsidR="00212AB8" w:rsidRPr="00856563" w:rsidRDefault="00B7093A" w:rsidP="00212AB8">
            <w:pPr>
              <w:pStyle w:val="TableCell2-0"/>
            </w:pPr>
            <w:r>
              <w:t>‘</w:t>
            </w:r>
            <w:r w:rsidR="00212AB8">
              <w:t xml:space="preserve">so </w:t>
            </w:r>
            <w:r w:rsidR="00212AB8" w:rsidRPr="00F24686">
              <w:rPr>
                <w:rStyle w:val="ChUnderl"/>
              </w:rPr>
              <w:t>we grandmothers here</w:t>
            </w:r>
            <w:r w:rsidR="00212AB8">
              <w:t xml:space="preserve"> cook</w:t>
            </w:r>
            <w:r>
              <w:t>’</w:t>
            </w:r>
          </w:p>
        </w:tc>
      </w:tr>
      <w:tr w:rsidR="00212AB8" w:rsidRPr="00964F36" w14:paraId="301630E8" w14:textId="77777777" w:rsidTr="00A816A5">
        <w:tc>
          <w:tcPr>
            <w:tcW w:w="3571" w:type="dxa"/>
            <w:tcBorders>
              <w:left w:val="nil"/>
            </w:tcBorders>
            <w:shd w:val="clear" w:color="auto" w:fill="auto"/>
          </w:tcPr>
          <w:p w14:paraId="7500D008" w14:textId="77777777" w:rsidR="00212AB8" w:rsidRPr="00AC23C4" w:rsidRDefault="00212AB8" w:rsidP="00212AB8">
            <w:pPr>
              <w:pStyle w:val="TableCell0-2Break"/>
              <w:rPr>
                <w:rStyle w:val="ChItalBold"/>
                <w:b w:val="0"/>
                <w:i w:val="0"/>
              </w:rPr>
            </w:pPr>
            <w:r w:rsidRPr="00AC23C4">
              <w:rPr>
                <w:rStyle w:val="ChItalBold"/>
                <w:b w:val="0"/>
                <w:i w:val="0"/>
              </w:rPr>
              <w:t xml:space="preserve">so grandmother </w:t>
            </w:r>
            <w:r w:rsidRPr="0099608C">
              <w:rPr>
                <w:rStyle w:val="ChSmallCaps"/>
              </w:rPr>
              <w:t>1pl</w:t>
            </w:r>
            <w:r w:rsidRPr="00AC23C4">
              <w:rPr>
                <w:rStyle w:val="ChItalBold"/>
                <w:b w:val="0"/>
                <w:i w:val="0"/>
              </w:rPr>
              <w:t xml:space="preserve"> </w:t>
            </w:r>
            <w:r w:rsidRPr="0099608C">
              <w:rPr>
                <w:rStyle w:val="ChSmallCaps"/>
              </w:rPr>
              <w:t>d.prox</w:t>
            </w:r>
            <w:r w:rsidRPr="00AC23C4">
              <w:rPr>
                <w:rStyle w:val="ChItalBold"/>
                <w:b w:val="0"/>
                <w:i w:val="0"/>
              </w:rPr>
              <w:t xml:space="preserve"> cook</w:t>
            </w:r>
          </w:p>
        </w:tc>
        <w:tc>
          <w:tcPr>
            <w:tcW w:w="3148" w:type="dxa"/>
            <w:tcBorders>
              <w:right w:val="nil"/>
            </w:tcBorders>
            <w:shd w:val="clear" w:color="auto" w:fill="auto"/>
          </w:tcPr>
          <w:p w14:paraId="3B39B65F" w14:textId="77777777" w:rsidR="00212AB8" w:rsidRPr="00964F36" w:rsidRDefault="00212AB8" w:rsidP="00212AB8">
            <w:pPr>
              <w:pStyle w:val="TableCell0-2Break"/>
            </w:pPr>
          </w:p>
        </w:tc>
      </w:tr>
      <w:tr w:rsidR="00212AB8" w:rsidRPr="00856563" w14:paraId="65FA2807" w14:textId="77777777" w:rsidTr="00A816A5">
        <w:tc>
          <w:tcPr>
            <w:tcW w:w="3571" w:type="dxa"/>
            <w:tcBorders>
              <w:left w:val="nil"/>
            </w:tcBorders>
            <w:shd w:val="clear" w:color="auto" w:fill="auto"/>
          </w:tcPr>
          <w:p w14:paraId="5E5EF851" w14:textId="77777777" w:rsidR="00212AB8" w:rsidRPr="00F24686" w:rsidRDefault="00212AB8" w:rsidP="00212AB8">
            <w:pPr>
              <w:pStyle w:val="TableCell2-0"/>
              <w:rPr>
                <w:rStyle w:val="ChItalBold"/>
              </w:rPr>
            </w:pPr>
            <w:r w:rsidRPr="00F24686">
              <w:rPr>
                <w:rStyle w:val="ChItalBold"/>
              </w:rPr>
              <w:t xml:space="preserve">jadi </w:t>
            </w:r>
            <w:r>
              <w:rPr>
                <w:rStyle w:val="ChItalBoldUndl"/>
              </w:rPr>
              <w:t>laki~</w:t>
            </w:r>
            <w:r w:rsidRPr="00F24686">
              <w:rPr>
                <w:rStyle w:val="ChItalBoldUndl"/>
              </w:rPr>
              <w:t>laki kitong</w:t>
            </w:r>
            <w:r w:rsidRPr="00F24686">
              <w:rPr>
                <w:rStyle w:val="ChItalBold"/>
              </w:rPr>
              <w:t xml:space="preserve"> harus bayar …</w:t>
            </w:r>
          </w:p>
        </w:tc>
        <w:tc>
          <w:tcPr>
            <w:tcW w:w="3148" w:type="dxa"/>
            <w:tcBorders>
              <w:right w:val="nil"/>
            </w:tcBorders>
            <w:shd w:val="clear" w:color="auto" w:fill="auto"/>
          </w:tcPr>
          <w:p w14:paraId="7C691290" w14:textId="5F6258BA" w:rsidR="00212AB8" w:rsidRPr="009E7A77" w:rsidRDefault="00B7093A" w:rsidP="00212AB8">
            <w:pPr>
              <w:pStyle w:val="TableCell2-0"/>
            </w:pPr>
            <w:r>
              <w:rPr>
                <w:lang w:eastAsia="en-US"/>
              </w:rPr>
              <w:t>‘</w:t>
            </w:r>
            <w:r w:rsidR="00212AB8" w:rsidRPr="00EF3CB3">
              <w:rPr>
                <w:lang w:eastAsia="en-US"/>
              </w:rPr>
              <w:t xml:space="preserve">so </w:t>
            </w:r>
            <w:r w:rsidR="00212AB8" w:rsidRPr="00F24686">
              <w:rPr>
                <w:rStyle w:val="ChUnderl"/>
              </w:rPr>
              <w:t>we men</w:t>
            </w:r>
            <w:r w:rsidR="00212AB8">
              <w:rPr>
                <w:lang w:eastAsia="en-US"/>
              </w:rPr>
              <w:t xml:space="preserve"> have to pay </w:t>
            </w:r>
            <w:r w:rsidR="00212AB8" w:rsidRPr="00EF3CB3">
              <w:rPr>
                <w:lang w:eastAsia="en-US"/>
              </w:rPr>
              <w:t>…</w:t>
            </w:r>
            <w:r>
              <w:rPr>
                <w:lang w:eastAsia="en-US"/>
              </w:rPr>
              <w:t>’</w:t>
            </w:r>
          </w:p>
        </w:tc>
      </w:tr>
      <w:tr w:rsidR="00212AB8" w:rsidRPr="00964F36" w14:paraId="121B91B7" w14:textId="77777777" w:rsidTr="00A816A5">
        <w:tc>
          <w:tcPr>
            <w:tcW w:w="3571" w:type="dxa"/>
            <w:tcBorders>
              <w:left w:val="nil"/>
            </w:tcBorders>
            <w:shd w:val="clear" w:color="auto" w:fill="auto"/>
          </w:tcPr>
          <w:p w14:paraId="48DE8F5A" w14:textId="6973FC28" w:rsidR="00212AB8" w:rsidRPr="00AC23C4" w:rsidRDefault="00212AB8" w:rsidP="00071548">
            <w:pPr>
              <w:pStyle w:val="TableCell0-2Break"/>
              <w:rPr>
                <w:rStyle w:val="ChItalBold"/>
                <w:b w:val="0"/>
                <w:i w:val="0"/>
              </w:rPr>
            </w:pPr>
            <w:r w:rsidRPr="00AC23C4">
              <w:rPr>
                <w:rStyle w:val="ChItalBold"/>
                <w:b w:val="0"/>
                <w:i w:val="0"/>
              </w:rPr>
              <w:t xml:space="preserve">so </w:t>
            </w:r>
            <w:r w:rsidR="00071548" w:rsidRPr="00071548">
              <w:rPr>
                <w:rStyle w:val="ChSmallCaps"/>
              </w:rPr>
              <w:t>rdp</w:t>
            </w:r>
            <w:r w:rsidR="00071548">
              <w:rPr>
                <w:rStyle w:val="ChItalBold"/>
                <w:b w:val="0"/>
                <w:i w:val="0"/>
              </w:rPr>
              <w:t>~husband</w:t>
            </w:r>
            <w:r w:rsidRPr="00AC23C4">
              <w:rPr>
                <w:rStyle w:val="ChItalBold"/>
                <w:b w:val="0"/>
                <w:i w:val="0"/>
              </w:rPr>
              <w:t xml:space="preserve"> </w:t>
            </w:r>
            <w:r w:rsidRPr="0099608C">
              <w:rPr>
                <w:rStyle w:val="ChSmallCaps"/>
              </w:rPr>
              <w:t>1pl</w:t>
            </w:r>
            <w:r w:rsidRPr="00AC23C4">
              <w:rPr>
                <w:rStyle w:val="ChItalBold"/>
                <w:b w:val="0"/>
                <w:i w:val="0"/>
              </w:rPr>
              <w:t xml:space="preserve"> have.to pay</w:t>
            </w:r>
          </w:p>
        </w:tc>
        <w:tc>
          <w:tcPr>
            <w:tcW w:w="3148" w:type="dxa"/>
            <w:tcBorders>
              <w:right w:val="nil"/>
            </w:tcBorders>
            <w:shd w:val="clear" w:color="auto" w:fill="auto"/>
          </w:tcPr>
          <w:p w14:paraId="1D2E3E5F" w14:textId="77777777" w:rsidR="00212AB8" w:rsidRPr="009E7A77" w:rsidRDefault="00212AB8" w:rsidP="00212AB8">
            <w:pPr>
              <w:pStyle w:val="TableCell0-2Break"/>
            </w:pPr>
          </w:p>
        </w:tc>
      </w:tr>
      <w:tr w:rsidR="00212AB8" w:rsidRPr="00856563" w14:paraId="04B71C92" w14:textId="77777777" w:rsidTr="00A816A5">
        <w:tc>
          <w:tcPr>
            <w:tcW w:w="3571" w:type="dxa"/>
            <w:tcBorders>
              <w:left w:val="nil"/>
            </w:tcBorders>
            <w:shd w:val="clear" w:color="auto" w:fill="auto"/>
          </w:tcPr>
          <w:p w14:paraId="46B1CCBB" w14:textId="77777777" w:rsidR="00212AB8" w:rsidRPr="00711BFF" w:rsidRDefault="00212AB8" w:rsidP="00212AB8">
            <w:pPr>
              <w:pStyle w:val="TableCell2-0"/>
              <w:rPr>
                <w:rStyle w:val="ChItalBold"/>
              </w:rPr>
            </w:pPr>
            <w:r w:rsidRPr="00711BFF">
              <w:rPr>
                <w:rStyle w:val="ChItalBoldUndl"/>
              </w:rPr>
              <w:t>bangsat kamu tu</w:t>
            </w:r>
            <w:r w:rsidRPr="00711BFF">
              <w:rPr>
                <w:rStyle w:val="ChItalBold"/>
              </w:rPr>
              <w:t xml:space="preserve"> tinggal lari</w:t>
            </w:r>
          </w:p>
        </w:tc>
        <w:tc>
          <w:tcPr>
            <w:tcW w:w="3148" w:type="dxa"/>
            <w:vMerge w:val="restart"/>
            <w:tcBorders>
              <w:right w:val="nil"/>
            </w:tcBorders>
            <w:shd w:val="clear" w:color="auto" w:fill="auto"/>
          </w:tcPr>
          <w:p w14:paraId="2E080511" w14:textId="7425EC11" w:rsidR="00212AB8" w:rsidRPr="009E7A77" w:rsidRDefault="00B7093A" w:rsidP="00212AB8">
            <w:pPr>
              <w:pStyle w:val="TableCell2-0"/>
            </w:pPr>
            <w:r>
              <w:t>‘</w:t>
            </w:r>
            <w:r w:rsidR="00212AB8" w:rsidRPr="00F24686">
              <w:rPr>
                <w:rStyle w:val="ChUnderl"/>
              </w:rPr>
              <w:t>you rascals there</w:t>
            </w:r>
            <w:r w:rsidR="00212AB8" w:rsidRPr="00856563">
              <w:t xml:space="preserve"> </w:t>
            </w:r>
            <w:r w:rsidR="00212AB8">
              <w:t>keep running</w:t>
            </w:r>
            <w:r>
              <w:t>’</w:t>
            </w:r>
          </w:p>
        </w:tc>
      </w:tr>
      <w:tr w:rsidR="00212AB8" w:rsidRPr="00964F36" w14:paraId="0CCDD71B" w14:textId="77777777" w:rsidTr="00A816A5">
        <w:tc>
          <w:tcPr>
            <w:tcW w:w="3571" w:type="dxa"/>
            <w:tcBorders>
              <w:left w:val="nil"/>
            </w:tcBorders>
            <w:shd w:val="clear" w:color="auto" w:fill="auto"/>
          </w:tcPr>
          <w:p w14:paraId="7FCFB3C6" w14:textId="77777777" w:rsidR="00212AB8" w:rsidRPr="00AC23C4" w:rsidRDefault="00212AB8" w:rsidP="00212AB8">
            <w:pPr>
              <w:pStyle w:val="TableCell0-2Break"/>
              <w:rPr>
                <w:rStyle w:val="ChItalBold"/>
                <w:b w:val="0"/>
                <w:i w:val="0"/>
              </w:rPr>
            </w:pPr>
            <w:r w:rsidRPr="00AC23C4">
              <w:rPr>
                <w:rStyle w:val="ChItalBold"/>
                <w:b w:val="0"/>
                <w:i w:val="0"/>
              </w:rPr>
              <w:t xml:space="preserve">rascal </w:t>
            </w:r>
            <w:r w:rsidRPr="0099608C">
              <w:rPr>
                <w:rStyle w:val="ChSmallCaps"/>
              </w:rPr>
              <w:t>2pl</w:t>
            </w:r>
            <w:r w:rsidRPr="00AC23C4">
              <w:rPr>
                <w:rStyle w:val="ChItalBold"/>
                <w:b w:val="0"/>
                <w:i w:val="0"/>
              </w:rPr>
              <w:t xml:space="preserve"> </w:t>
            </w:r>
            <w:r w:rsidRPr="0099608C">
              <w:rPr>
                <w:rStyle w:val="ChSmallCaps"/>
              </w:rPr>
              <w:t>d.dist</w:t>
            </w:r>
            <w:r w:rsidRPr="00AC23C4">
              <w:rPr>
                <w:rStyle w:val="ChItalBold"/>
                <w:b w:val="0"/>
                <w:i w:val="0"/>
              </w:rPr>
              <w:t xml:space="preserve"> stay run</w:t>
            </w:r>
          </w:p>
        </w:tc>
        <w:tc>
          <w:tcPr>
            <w:tcW w:w="3148" w:type="dxa"/>
            <w:vMerge/>
            <w:tcBorders>
              <w:right w:val="nil"/>
            </w:tcBorders>
            <w:shd w:val="clear" w:color="auto" w:fill="auto"/>
          </w:tcPr>
          <w:p w14:paraId="5E30AF9C" w14:textId="77777777" w:rsidR="00212AB8" w:rsidRPr="00964F36" w:rsidRDefault="00212AB8" w:rsidP="00212AB8">
            <w:pPr>
              <w:pStyle w:val="TableCell0-2Break"/>
            </w:pPr>
          </w:p>
        </w:tc>
      </w:tr>
      <w:tr w:rsidR="00212AB8" w:rsidRPr="00856563" w14:paraId="0BE1B11E" w14:textId="77777777" w:rsidTr="00A816A5">
        <w:tc>
          <w:tcPr>
            <w:tcW w:w="3571" w:type="dxa"/>
            <w:tcBorders>
              <w:left w:val="nil"/>
            </w:tcBorders>
            <w:shd w:val="clear" w:color="auto" w:fill="auto"/>
          </w:tcPr>
          <w:p w14:paraId="4FC1DBB5" w14:textId="77777777" w:rsidR="00212AB8" w:rsidRPr="00711BFF" w:rsidRDefault="00212AB8" w:rsidP="00212AB8">
            <w:pPr>
              <w:pStyle w:val="TableCell2-0"/>
              <w:rPr>
                <w:rStyle w:val="ChItalBold"/>
              </w:rPr>
            </w:pPr>
            <w:r w:rsidRPr="00711BFF">
              <w:rPr>
                <w:rStyle w:val="ChItalBold"/>
              </w:rPr>
              <w:t>… bikin</w:t>
            </w:r>
            <w:r w:rsidR="006745DB" w:rsidRPr="00711BFF">
              <w:rPr>
                <w:rStyle w:val="ChItalBold"/>
              </w:rPr>
              <w:t>g</w:t>
            </w:r>
            <w:r w:rsidRPr="00711BFF">
              <w:rPr>
                <w:rStyle w:val="ChItalBold"/>
              </w:rPr>
              <w:t xml:space="preserve"> malam untuk </w:t>
            </w:r>
            <w:r w:rsidRPr="00711BFF">
              <w:rPr>
                <w:rStyle w:val="ChItalBoldUndl"/>
              </w:rPr>
              <w:t>anjing dorang</w:t>
            </w:r>
          </w:p>
        </w:tc>
        <w:tc>
          <w:tcPr>
            <w:tcW w:w="3148" w:type="dxa"/>
            <w:vMerge w:val="restart"/>
            <w:tcBorders>
              <w:right w:val="nil"/>
            </w:tcBorders>
            <w:shd w:val="clear" w:color="auto" w:fill="auto"/>
          </w:tcPr>
          <w:p w14:paraId="5B1691BC" w14:textId="24159023" w:rsidR="00212AB8" w:rsidRPr="00856563" w:rsidRDefault="00B7093A" w:rsidP="00212AB8">
            <w:pPr>
              <w:pStyle w:val="TableCell2-0"/>
            </w:pPr>
            <w:r>
              <w:rPr>
                <w:szCs w:val="20"/>
              </w:rPr>
              <w:t>‘</w:t>
            </w:r>
            <w:r w:rsidR="00212AB8" w:rsidRPr="00AC23C4">
              <w:rPr>
                <w:szCs w:val="20"/>
              </w:rPr>
              <w:t xml:space="preserve">[ the sagu porridge that my wife] had made at night for </w:t>
            </w:r>
            <w:r w:rsidR="00212AB8">
              <w:rPr>
                <w:rStyle w:val="ChUnderl"/>
              </w:rPr>
              <w:t>the</w:t>
            </w:r>
            <w:r w:rsidR="00212AB8" w:rsidRPr="00F24686">
              <w:rPr>
                <w:rStyle w:val="ChUnderl"/>
              </w:rPr>
              <w:t xml:space="preserve"> dogs</w:t>
            </w:r>
            <w:r>
              <w:rPr>
                <w:szCs w:val="20"/>
              </w:rPr>
              <w:t>’</w:t>
            </w:r>
          </w:p>
        </w:tc>
      </w:tr>
      <w:tr w:rsidR="00212AB8" w:rsidRPr="00964F36" w14:paraId="56559DF5" w14:textId="77777777" w:rsidTr="00A816A5">
        <w:tc>
          <w:tcPr>
            <w:tcW w:w="3571" w:type="dxa"/>
            <w:tcBorders>
              <w:left w:val="nil"/>
              <w:bottom w:val="single" w:sz="4" w:space="0" w:color="auto"/>
            </w:tcBorders>
            <w:shd w:val="clear" w:color="auto" w:fill="auto"/>
          </w:tcPr>
          <w:p w14:paraId="6C547AE0" w14:textId="77777777" w:rsidR="00212AB8" w:rsidRPr="00AC23C4" w:rsidRDefault="00212AB8" w:rsidP="00AC23C4">
            <w:pPr>
              <w:pStyle w:val="TableCell0-2Break"/>
              <w:ind w:left="227"/>
              <w:rPr>
                <w:rStyle w:val="ChItalBold"/>
                <w:b w:val="0"/>
                <w:i w:val="0"/>
              </w:rPr>
            </w:pPr>
            <w:r w:rsidRPr="00AC23C4">
              <w:rPr>
                <w:rStyle w:val="ChItalBold"/>
                <w:b w:val="0"/>
                <w:i w:val="0"/>
              </w:rPr>
              <w:t xml:space="preserve">make night for dog </w:t>
            </w:r>
            <w:r w:rsidRPr="0099608C">
              <w:rPr>
                <w:rStyle w:val="ChSmallCaps"/>
              </w:rPr>
              <w:t>3pl</w:t>
            </w:r>
          </w:p>
        </w:tc>
        <w:tc>
          <w:tcPr>
            <w:tcW w:w="3148" w:type="dxa"/>
            <w:vMerge/>
            <w:tcBorders>
              <w:bottom w:val="single" w:sz="4" w:space="0" w:color="auto"/>
              <w:right w:val="nil"/>
            </w:tcBorders>
            <w:shd w:val="clear" w:color="auto" w:fill="auto"/>
          </w:tcPr>
          <w:p w14:paraId="7FFADF4E" w14:textId="77777777" w:rsidR="00212AB8" w:rsidRPr="00964F36" w:rsidRDefault="00212AB8" w:rsidP="00212AB8">
            <w:pPr>
              <w:pStyle w:val="TableCell0-2Break"/>
            </w:pPr>
          </w:p>
        </w:tc>
      </w:tr>
      <w:tr w:rsidR="00212AB8" w:rsidRPr="00856563" w14:paraId="7B6D2595" w14:textId="77777777" w:rsidTr="00A816A5">
        <w:tc>
          <w:tcPr>
            <w:tcW w:w="6719" w:type="dxa"/>
            <w:gridSpan w:val="2"/>
            <w:tcBorders>
              <w:top w:val="single" w:sz="4" w:space="0" w:color="auto"/>
              <w:left w:val="nil"/>
              <w:bottom w:val="single" w:sz="4" w:space="0" w:color="auto"/>
              <w:right w:val="nil"/>
            </w:tcBorders>
            <w:shd w:val="clear" w:color="auto" w:fill="auto"/>
          </w:tcPr>
          <w:p w14:paraId="2D99AC20" w14:textId="77777777" w:rsidR="00212AB8" w:rsidRPr="00856563" w:rsidRDefault="00212AB8" w:rsidP="00212AB8">
            <w:pPr>
              <w:pStyle w:val="TableCell2-2"/>
            </w:pPr>
            <w:r>
              <w:t>Short pronoun forms</w:t>
            </w:r>
          </w:p>
        </w:tc>
      </w:tr>
      <w:tr w:rsidR="00212AB8" w:rsidRPr="00856563" w14:paraId="5FF0F5F2" w14:textId="77777777" w:rsidTr="00A816A5">
        <w:tc>
          <w:tcPr>
            <w:tcW w:w="3571" w:type="dxa"/>
            <w:tcBorders>
              <w:top w:val="single" w:sz="4" w:space="0" w:color="auto"/>
              <w:left w:val="nil"/>
            </w:tcBorders>
            <w:shd w:val="clear" w:color="auto" w:fill="auto"/>
          </w:tcPr>
          <w:p w14:paraId="2547BCCB" w14:textId="77777777" w:rsidR="00212AB8" w:rsidRPr="00856563" w:rsidRDefault="00212AB8" w:rsidP="00212AB8">
            <w:pPr>
              <w:pStyle w:val="TableCell2-0"/>
              <w:rPr>
                <w:rStyle w:val="ChItalBold"/>
              </w:rPr>
            </w:pPr>
            <w:r w:rsidRPr="004D50BE">
              <w:rPr>
                <w:rStyle w:val="ChItalBold"/>
              </w:rPr>
              <w:t xml:space="preserve">… sampe </w:t>
            </w:r>
            <w:r w:rsidRPr="004D50BE">
              <w:rPr>
                <w:rStyle w:val="ChItalBoldUndl"/>
              </w:rPr>
              <w:t>bapa de</w:t>
            </w:r>
            <w:r w:rsidRPr="004D50BE">
              <w:rPr>
                <w:rStyle w:val="ChItalBold"/>
              </w:rPr>
              <w:t xml:space="preserve"> pukul sa deng piso</w:t>
            </w:r>
            <w:r>
              <w:rPr>
                <w:rStyle w:val="ChItalBold"/>
              </w:rPr>
              <w:t>w</w:t>
            </w:r>
          </w:p>
        </w:tc>
        <w:tc>
          <w:tcPr>
            <w:tcW w:w="3148" w:type="dxa"/>
            <w:vMerge w:val="restart"/>
            <w:tcBorders>
              <w:top w:val="single" w:sz="4" w:space="0" w:color="auto"/>
              <w:right w:val="nil"/>
            </w:tcBorders>
            <w:shd w:val="clear" w:color="auto" w:fill="auto"/>
          </w:tcPr>
          <w:p w14:paraId="4C226E5E" w14:textId="4ACEA2F4" w:rsidR="00212AB8" w:rsidRPr="00856563" w:rsidRDefault="00B7093A" w:rsidP="00212AB8">
            <w:pPr>
              <w:pStyle w:val="TableCell2-0"/>
            </w:pPr>
            <w:r>
              <w:t>‘</w:t>
            </w:r>
            <w:r w:rsidR="00212AB8">
              <w:t xml:space="preserve">… until </w:t>
            </w:r>
            <w:r w:rsidR="00212AB8" w:rsidRPr="00161976">
              <w:t xml:space="preserve">(my) </w:t>
            </w:r>
            <w:r w:rsidR="00212AB8">
              <w:rPr>
                <w:rStyle w:val="ChUnderl"/>
              </w:rPr>
              <w:t>hu</w:t>
            </w:r>
            <w:r w:rsidR="00212AB8" w:rsidRPr="00833075">
              <w:rPr>
                <w:rStyle w:val="ChUnderl"/>
              </w:rPr>
              <w:t>sband</w:t>
            </w:r>
            <w:r w:rsidR="00212AB8">
              <w:t xml:space="preserve"> hit me with a knife</w:t>
            </w:r>
          </w:p>
        </w:tc>
      </w:tr>
      <w:tr w:rsidR="00212AB8" w:rsidRPr="00964F36" w14:paraId="13951CBC" w14:textId="77777777" w:rsidTr="00A816A5">
        <w:tc>
          <w:tcPr>
            <w:tcW w:w="3571" w:type="dxa"/>
            <w:tcBorders>
              <w:left w:val="nil"/>
            </w:tcBorders>
            <w:shd w:val="clear" w:color="auto" w:fill="auto"/>
          </w:tcPr>
          <w:p w14:paraId="3A183109" w14:textId="77777777" w:rsidR="00212AB8" w:rsidRPr="00AC23C4" w:rsidRDefault="00212AB8" w:rsidP="00AC23C4">
            <w:pPr>
              <w:pStyle w:val="TableCell0-2Break"/>
              <w:ind w:left="227"/>
              <w:rPr>
                <w:rStyle w:val="ChItalBold"/>
                <w:b w:val="0"/>
                <w:i w:val="0"/>
              </w:rPr>
            </w:pPr>
            <w:r w:rsidRPr="00AC23C4">
              <w:rPr>
                <w:rStyle w:val="ChItalBold"/>
                <w:b w:val="0"/>
                <w:i w:val="0"/>
              </w:rPr>
              <w:t xml:space="preserve">until father </w:t>
            </w:r>
            <w:r w:rsidRPr="0099608C">
              <w:rPr>
                <w:rStyle w:val="ChSmallCaps"/>
              </w:rPr>
              <w:t>3sg</w:t>
            </w:r>
            <w:r w:rsidRPr="00AC23C4">
              <w:rPr>
                <w:rStyle w:val="ChItalBold"/>
                <w:b w:val="0"/>
                <w:i w:val="0"/>
              </w:rPr>
              <w:t xml:space="preserve"> hit </w:t>
            </w:r>
            <w:r w:rsidRPr="0099608C">
              <w:rPr>
                <w:rStyle w:val="ChSmallCaps"/>
              </w:rPr>
              <w:t>1sg</w:t>
            </w:r>
            <w:r w:rsidRPr="00AC23C4">
              <w:rPr>
                <w:rStyle w:val="ChItalBold"/>
                <w:b w:val="0"/>
                <w:i w:val="0"/>
              </w:rPr>
              <w:t xml:space="preserve"> with knife</w:t>
            </w:r>
          </w:p>
        </w:tc>
        <w:tc>
          <w:tcPr>
            <w:tcW w:w="3148" w:type="dxa"/>
            <w:vMerge/>
            <w:tcBorders>
              <w:right w:val="nil"/>
            </w:tcBorders>
            <w:shd w:val="clear" w:color="auto" w:fill="auto"/>
          </w:tcPr>
          <w:p w14:paraId="4D1E043B" w14:textId="77777777" w:rsidR="00212AB8" w:rsidRPr="00964F36" w:rsidRDefault="00212AB8" w:rsidP="00212AB8">
            <w:pPr>
              <w:pStyle w:val="TableCell0-2Break"/>
            </w:pPr>
          </w:p>
        </w:tc>
      </w:tr>
      <w:tr w:rsidR="00212AB8" w:rsidRPr="00856563" w14:paraId="45EBEEDA" w14:textId="77777777" w:rsidTr="00A816A5">
        <w:tc>
          <w:tcPr>
            <w:tcW w:w="3571" w:type="dxa"/>
            <w:tcBorders>
              <w:left w:val="nil"/>
            </w:tcBorders>
            <w:shd w:val="clear" w:color="auto" w:fill="auto"/>
          </w:tcPr>
          <w:p w14:paraId="5A7C0ED8" w14:textId="77777777" w:rsidR="00212AB8" w:rsidRPr="004D50BE" w:rsidRDefault="00212AB8" w:rsidP="00212AB8">
            <w:pPr>
              <w:pStyle w:val="TableCell2-0"/>
              <w:rPr>
                <w:rStyle w:val="ChItalBold"/>
              </w:rPr>
            </w:pPr>
            <w:r w:rsidRPr="004D50BE">
              <w:rPr>
                <w:rStyle w:val="ChItalBold"/>
              </w:rPr>
              <w:t xml:space="preserve">itu yang </w:t>
            </w:r>
            <w:r w:rsidR="00147902">
              <w:rPr>
                <w:rStyle w:val="ChItalBoldUndl"/>
              </w:rPr>
              <w:t>Lodia</w:t>
            </w:r>
            <w:r w:rsidRPr="004D50BE">
              <w:rPr>
                <w:rStyle w:val="ChItalBoldUndl"/>
              </w:rPr>
              <w:t xml:space="preserve"> torang</w:t>
            </w:r>
            <w:r w:rsidRPr="004D50BE">
              <w:rPr>
                <w:rStyle w:val="ChItalBold"/>
              </w:rPr>
              <w:t xml:space="preserve"> bilang …</w:t>
            </w:r>
          </w:p>
        </w:tc>
        <w:tc>
          <w:tcPr>
            <w:tcW w:w="3148" w:type="dxa"/>
            <w:vMerge w:val="restart"/>
            <w:tcBorders>
              <w:right w:val="nil"/>
            </w:tcBorders>
            <w:shd w:val="clear" w:color="auto" w:fill="auto"/>
          </w:tcPr>
          <w:p w14:paraId="6452574C" w14:textId="1B3AD803" w:rsidR="00212AB8" w:rsidRPr="00313402" w:rsidRDefault="00B7093A" w:rsidP="00212AB8">
            <w:pPr>
              <w:pStyle w:val="TableCell2-0"/>
            </w:pPr>
            <w:r>
              <w:rPr>
                <w:szCs w:val="20"/>
              </w:rPr>
              <w:t>‘</w:t>
            </w:r>
            <w:r w:rsidR="00212AB8" w:rsidRPr="00AC23C4">
              <w:rPr>
                <w:szCs w:val="20"/>
              </w:rPr>
              <w:t>that</w:t>
            </w:r>
            <w:r>
              <w:rPr>
                <w:szCs w:val="20"/>
              </w:rPr>
              <w:t>’</w:t>
            </w:r>
            <w:r w:rsidR="00212AB8" w:rsidRPr="00AC23C4">
              <w:rPr>
                <w:szCs w:val="20"/>
              </w:rPr>
              <w:t xml:space="preserve">s why </w:t>
            </w:r>
            <w:r w:rsidR="00147902">
              <w:rPr>
                <w:rStyle w:val="ChUnderl"/>
              </w:rPr>
              <w:t>Lodia</w:t>
            </w:r>
            <w:r w:rsidR="00212AB8" w:rsidRPr="00833075">
              <w:rPr>
                <w:rStyle w:val="ChUnderl"/>
              </w:rPr>
              <w:t xml:space="preserve"> and her companions including me</w:t>
            </w:r>
            <w:r w:rsidR="00212AB8">
              <w:t xml:space="preserve"> said …</w:t>
            </w:r>
            <w:r>
              <w:t>’</w:t>
            </w:r>
          </w:p>
        </w:tc>
      </w:tr>
      <w:tr w:rsidR="00212AB8" w:rsidRPr="00964F36" w14:paraId="19CCFA7A" w14:textId="77777777" w:rsidTr="00A816A5">
        <w:tc>
          <w:tcPr>
            <w:tcW w:w="3571" w:type="dxa"/>
            <w:tcBorders>
              <w:left w:val="nil"/>
            </w:tcBorders>
            <w:shd w:val="clear" w:color="auto" w:fill="auto"/>
          </w:tcPr>
          <w:p w14:paraId="0736FEC9" w14:textId="77777777" w:rsidR="00212AB8" w:rsidRPr="00AC23C4" w:rsidRDefault="00212AB8" w:rsidP="00212AB8">
            <w:pPr>
              <w:pStyle w:val="TableCell0-2Break"/>
              <w:rPr>
                <w:rStyle w:val="ChItalBold"/>
                <w:b w:val="0"/>
                <w:i w:val="0"/>
              </w:rPr>
            </w:pPr>
            <w:r w:rsidRPr="0099608C">
              <w:rPr>
                <w:rStyle w:val="ChSmallCaps"/>
              </w:rPr>
              <w:t>d.dist</w:t>
            </w:r>
            <w:r w:rsidRPr="00AC23C4">
              <w:rPr>
                <w:rStyle w:val="ChItalBold"/>
                <w:b w:val="0"/>
                <w:i w:val="0"/>
              </w:rPr>
              <w:t xml:space="preserve"> </w:t>
            </w:r>
            <w:r w:rsidRPr="0099608C">
              <w:rPr>
                <w:rStyle w:val="ChSmallCaps"/>
              </w:rPr>
              <w:t>rel</w:t>
            </w:r>
            <w:r w:rsidRPr="00AC23C4">
              <w:rPr>
                <w:rStyle w:val="ChItalBold"/>
                <w:b w:val="0"/>
                <w:i w:val="0"/>
              </w:rPr>
              <w:t xml:space="preserve"> </w:t>
            </w:r>
            <w:r w:rsidR="00147902">
              <w:t>Lodia</w:t>
            </w:r>
            <w:r w:rsidRPr="00AC23C4">
              <w:rPr>
                <w:rStyle w:val="ChItalBold"/>
                <w:b w:val="0"/>
                <w:i w:val="0"/>
              </w:rPr>
              <w:t xml:space="preserve"> </w:t>
            </w:r>
            <w:r w:rsidRPr="0099608C">
              <w:rPr>
                <w:rStyle w:val="ChSmallCaps"/>
              </w:rPr>
              <w:t>1pl</w:t>
            </w:r>
            <w:r w:rsidRPr="00AC23C4">
              <w:rPr>
                <w:rStyle w:val="ChItalBold"/>
                <w:b w:val="0"/>
                <w:i w:val="0"/>
              </w:rPr>
              <w:t xml:space="preserve"> say</w:t>
            </w:r>
          </w:p>
        </w:tc>
        <w:tc>
          <w:tcPr>
            <w:tcW w:w="3148" w:type="dxa"/>
            <w:vMerge/>
            <w:tcBorders>
              <w:right w:val="nil"/>
            </w:tcBorders>
            <w:shd w:val="clear" w:color="auto" w:fill="auto"/>
          </w:tcPr>
          <w:p w14:paraId="63D91379" w14:textId="77777777" w:rsidR="00212AB8" w:rsidRPr="00964F36" w:rsidRDefault="00212AB8" w:rsidP="00212AB8">
            <w:pPr>
              <w:pStyle w:val="TableCell0-2Break"/>
            </w:pPr>
          </w:p>
        </w:tc>
      </w:tr>
      <w:tr w:rsidR="00212AB8" w:rsidRPr="00856563" w14:paraId="78B409A8" w14:textId="77777777" w:rsidTr="00A816A5">
        <w:tc>
          <w:tcPr>
            <w:tcW w:w="3571" w:type="dxa"/>
            <w:tcBorders>
              <w:left w:val="nil"/>
            </w:tcBorders>
            <w:shd w:val="clear" w:color="auto" w:fill="auto"/>
          </w:tcPr>
          <w:p w14:paraId="67B1D4EA" w14:textId="77777777" w:rsidR="00212AB8" w:rsidRPr="004D50BE" w:rsidRDefault="00212AB8" w:rsidP="00212AB8">
            <w:pPr>
              <w:pStyle w:val="TableCell2-0"/>
              <w:rPr>
                <w:rStyle w:val="ChItalBold"/>
              </w:rPr>
            </w:pPr>
            <w:r>
              <w:rPr>
                <w:rStyle w:val="ChItalBold"/>
              </w:rPr>
              <w:t xml:space="preserve">… </w:t>
            </w:r>
            <w:r w:rsidR="00AC62B8">
              <w:rPr>
                <w:rStyle w:val="ChItalBoldUndl"/>
              </w:rPr>
              <w:t>Pawlu</w:t>
            </w:r>
            <w:r w:rsidR="00267A03">
              <w:rPr>
                <w:rStyle w:val="ChItalBoldUndl"/>
              </w:rPr>
              <w:t>s</w:t>
            </w:r>
            <w:r w:rsidRPr="0060208A">
              <w:rPr>
                <w:rStyle w:val="ChItalBoldUndl"/>
              </w:rPr>
              <w:t xml:space="preserve"> tong</w:t>
            </w:r>
            <w:r>
              <w:rPr>
                <w:rStyle w:val="ChItalBold"/>
              </w:rPr>
              <w:t xml:space="preserve"> bicara sama dia itu</w:t>
            </w:r>
          </w:p>
        </w:tc>
        <w:tc>
          <w:tcPr>
            <w:tcW w:w="3148" w:type="dxa"/>
            <w:vMerge w:val="restart"/>
            <w:tcBorders>
              <w:right w:val="nil"/>
            </w:tcBorders>
            <w:shd w:val="clear" w:color="auto" w:fill="auto"/>
          </w:tcPr>
          <w:p w14:paraId="2C41F07F" w14:textId="2C2AFCDC" w:rsidR="00212AB8" w:rsidRPr="00856563" w:rsidRDefault="00B7093A" w:rsidP="00212AB8">
            <w:pPr>
              <w:pStyle w:val="TableCell2-0"/>
            </w:pPr>
            <w:r>
              <w:t>‘</w:t>
            </w:r>
            <w:r w:rsidR="00267A03">
              <w:rPr>
                <w:rStyle w:val="ChUnderl"/>
              </w:rPr>
              <w:t>Pa</w:t>
            </w:r>
            <w:r w:rsidR="00AC62B8">
              <w:rPr>
                <w:rStyle w:val="ChUnderl"/>
              </w:rPr>
              <w:t>w</w:t>
            </w:r>
            <w:r w:rsidR="00267A03">
              <w:rPr>
                <w:rStyle w:val="ChUnderl"/>
              </w:rPr>
              <w:t>lus</w:t>
            </w:r>
            <w:r w:rsidR="00212AB8" w:rsidRPr="00833075">
              <w:rPr>
                <w:rStyle w:val="ChUnderl"/>
              </w:rPr>
              <w:t xml:space="preserve"> and his companions including me</w:t>
            </w:r>
            <w:r w:rsidR="00212AB8">
              <w:t xml:space="preserve"> spoke to him</w:t>
            </w:r>
            <w:r w:rsidR="009A598A">
              <w:t xml:space="preserve"> </w:t>
            </w:r>
            <w:r w:rsidR="00212AB8">
              <w:t>(</w:t>
            </w:r>
            <w:r w:rsidR="00212AB8" w:rsidRPr="0099608C">
              <w:rPr>
                <w:rStyle w:val="ChSmallCaps"/>
              </w:rPr>
              <w:t>emph</w:t>
            </w:r>
            <w:r w:rsidR="00212AB8">
              <w:t>)</w:t>
            </w:r>
            <w:r>
              <w:t>’</w:t>
            </w:r>
          </w:p>
        </w:tc>
      </w:tr>
      <w:tr w:rsidR="00212AB8" w:rsidRPr="00964F36" w14:paraId="7AB6FED8" w14:textId="77777777" w:rsidTr="00A816A5">
        <w:tc>
          <w:tcPr>
            <w:tcW w:w="3571" w:type="dxa"/>
            <w:tcBorders>
              <w:left w:val="nil"/>
            </w:tcBorders>
            <w:shd w:val="clear" w:color="auto" w:fill="auto"/>
          </w:tcPr>
          <w:p w14:paraId="2DE363D9" w14:textId="77777777" w:rsidR="00212AB8" w:rsidRPr="00AC23C4" w:rsidRDefault="00AC62B8" w:rsidP="00AC23C4">
            <w:pPr>
              <w:pStyle w:val="TableCell0-2Break"/>
              <w:ind w:left="227"/>
              <w:rPr>
                <w:rStyle w:val="ChItalBold"/>
                <w:b w:val="0"/>
                <w:i w:val="0"/>
              </w:rPr>
            </w:pPr>
            <w:r>
              <w:t>Paw</w:t>
            </w:r>
            <w:r w:rsidR="00267A03">
              <w:t>lus</w:t>
            </w:r>
            <w:r w:rsidR="00267A03" w:rsidRPr="0099608C">
              <w:rPr>
                <w:rStyle w:val="ChSmallCaps"/>
              </w:rPr>
              <w:t xml:space="preserve"> </w:t>
            </w:r>
            <w:r w:rsidR="00212AB8" w:rsidRPr="0099608C">
              <w:rPr>
                <w:rStyle w:val="ChSmallCaps"/>
              </w:rPr>
              <w:t>1pl</w:t>
            </w:r>
            <w:r w:rsidR="00212AB8" w:rsidRPr="00AC23C4">
              <w:rPr>
                <w:rStyle w:val="ChItalBold"/>
                <w:b w:val="0"/>
                <w:i w:val="0"/>
              </w:rPr>
              <w:t xml:space="preserve"> speak to </w:t>
            </w:r>
            <w:r w:rsidR="00212AB8" w:rsidRPr="0099608C">
              <w:rPr>
                <w:rStyle w:val="ChSmallCaps"/>
              </w:rPr>
              <w:t>3sg</w:t>
            </w:r>
            <w:r w:rsidR="00212AB8" w:rsidRPr="00AC23C4">
              <w:rPr>
                <w:rStyle w:val="ChItalBold"/>
                <w:b w:val="0"/>
                <w:i w:val="0"/>
              </w:rPr>
              <w:t xml:space="preserve"> </w:t>
            </w:r>
            <w:r w:rsidR="00212AB8" w:rsidRPr="0099608C">
              <w:rPr>
                <w:rStyle w:val="ChSmallCaps"/>
              </w:rPr>
              <w:t>d.dist</w:t>
            </w:r>
          </w:p>
        </w:tc>
        <w:tc>
          <w:tcPr>
            <w:tcW w:w="3148" w:type="dxa"/>
            <w:vMerge/>
            <w:tcBorders>
              <w:right w:val="nil"/>
            </w:tcBorders>
            <w:shd w:val="clear" w:color="auto" w:fill="auto"/>
          </w:tcPr>
          <w:p w14:paraId="077A5261" w14:textId="77777777" w:rsidR="00212AB8" w:rsidRPr="00964F36" w:rsidRDefault="00212AB8" w:rsidP="00212AB8">
            <w:pPr>
              <w:pStyle w:val="TableCell0-2Break"/>
            </w:pPr>
          </w:p>
        </w:tc>
      </w:tr>
      <w:tr w:rsidR="00212AB8" w:rsidRPr="00856563" w14:paraId="7B8A4FC0" w14:textId="77777777" w:rsidTr="00A816A5">
        <w:tc>
          <w:tcPr>
            <w:tcW w:w="3571" w:type="dxa"/>
            <w:tcBorders>
              <w:left w:val="nil"/>
            </w:tcBorders>
            <w:shd w:val="clear" w:color="auto" w:fill="auto"/>
          </w:tcPr>
          <w:p w14:paraId="595B99BB" w14:textId="77777777" w:rsidR="00212AB8" w:rsidRPr="00711BFF" w:rsidRDefault="00212AB8" w:rsidP="00212AB8">
            <w:pPr>
              <w:pStyle w:val="TableCell2-0"/>
              <w:rPr>
                <w:rStyle w:val="ChItalBold"/>
              </w:rPr>
            </w:pPr>
            <w:r w:rsidRPr="00711BFF">
              <w:rPr>
                <w:rStyle w:val="ChItalBold"/>
              </w:rPr>
              <w:t xml:space="preserve">kamu </w:t>
            </w:r>
            <w:r w:rsidR="00530EB1" w:rsidRPr="00711BFF">
              <w:rPr>
                <w:rStyle w:val="ChItalBoldUndl"/>
              </w:rPr>
              <w:t>ana</w:t>
            </w:r>
            <w:r w:rsidRPr="00711BFF">
              <w:rPr>
                <w:rStyle w:val="ChItalBoldUndl"/>
              </w:rPr>
              <w:t xml:space="preserve"> </w:t>
            </w:r>
            <w:r w:rsidR="00216449" w:rsidRPr="00711BFF">
              <w:rPr>
                <w:rStyle w:val="ChItalBoldUndl"/>
              </w:rPr>
              <w:t>prempuang</w:t>
            </w:r>
            <w:r w:rsidRPr="00711BFF">
              <w:rPr>
                <w:rStyle w:val="ChItalBoldUndl"/>
              </w:rPr>
              <w:t xml:space="preserve"> kam</w:t>
            </w:r>
            <w:r w:rsidRPr="00711BFF">
              <w:rPr>
                <w:rStyle w:val="ChItalBold"/>
              </w:rPr>
              <w:t xml:space="preserve"> </w:t>
            </w:r>
            <w:r w:rsidR="00216449" w:rsidRPr="00711BFF">
              <w:rPr>
                <w:rStyle w:val="ChItalBold"/>
              </w:rPr>
              <w:t>latiang</w:t>
            </w:r>
          </w:p>
        </w:tc>
        <w:tc>
          <w:tcPr>
            <w:tcW w:w="3148" w:type="dxa"/>
            <w:tcBorders>
              <w:right w:val="nil"/>
            </w:tcBorders>
            <w:shd w:val="clear" w:color="auto" w:fill="auto"/>
          </w:tcPr>
          <w:p w14:paraId="2A257F1D" w14:textId="40A2A512" w:rsidR="00212AB8" w:rsidRPr="00856563" w:rsidRDefault="00B7093A" w:rsidP="00212AB8">
            <w:pPr>
              <w:pStyle w:val="TableCell2-0"/>
            </w:pPr>
            <w:r>
              <w:t>‘</w:t>
            </w:r>
            <w:r w:rsidR="00212AB8">
              <w:t xml:space="preserve">you, </w:t>
            </w:r>
            <w:r w:rsidR="00212AB8" w:rsidRPr="00833075">
              <w:rPr>
                <w:rStyle w:val="ChUnderl"/>
              </w:rPr>
              <w:t>you girls</w:t>
            </w:r>
            <w:r w:rsidR="00212AB8">
              <w:t xml:space="preserve"> practice</w:t>
            </w:r>
            <w:r>
              <w:t>’</w:t>
            </w:r>
          </w:p>
        </w:tc>
      </w:tr>
      <w:tr w:rsidR="00212AB8" w:rsidRPr="00964F36" w14:paraId="395B4724" w14:textId="77777777" w:rsidTr="00A816A5">
        <w:tc>
          <w:tcPr>
            <w:tcW w:w="3571" w:type="dxa"/>
            <w:tcBorders>
              <w:left w:val="nil"/>
            </w:tcBorders>
            <w:shd w:val="clear" w:color="auto" w:fill="auto"/>
          </w:tcPr>
          <w:p w14:paraId="04227F40" w14:textId="77777777" w:rsidR="00212AB8" w:rsidRPr="00AC23C4" w:rsidRDefault="00212AB8" w:rsidP="00212AB8">
            <w:pPr>
              <w:pStyle w:val="TableCell0-2Break"/>
              <w:rPr>
                <w:rStyle w:val="ChItalBold"/>
                <w:b w:val="0"/>
                <w:i w:val="0"/>
              </w:rPr>
            </w:pPr>
            <w:r w:rsidRPr="0099608C">
              <w:rPr>
                <w:rStyle w:val="ChSmallCaps"/>
              </w:rPr>
              <w:t>2pl</w:t>
            </w:r>
            <w:r w:rsidRPr="00AC23C4">
              <w:rPr>
                <w:rStyle w:val="ChItalBold"/>
                <w:b w:val="0"/>
                <w:i w:val="0"/>
              </w:rPr>
              <w:t xml:space="preserve"> child woman </w:t>
            </w:r>
            <w:r w:rsidRPr="0099608C">
              <w:rPr>
                <w:rStyle w:val="ChSmallCaps"/>
              </w:rPr>
              <w:t>2pl</w:t>
            </w:r>
            <w:r w:rsidRPr="00AC23C4">
              <w:rPr>
                <w:rStyle w:val="ChItalBold"/>
                <w:b w:val="0"/>
                <w:i w:val="0"/>
              </w:rPr>
              <w:t xml:space="preserve"> practice</w:t>
            </w:r>
          </w:p>
        </w:tc>
        <w:tc>
          <w:tcPr>
            <w:tcW w:w="3148" w:type="dxa"/>
            <w:tcBorders>
              <w:right w:val="nil"/>
            </w:tcBorders>
            <w:shd w:val="clear" w:color="auto" w:fill="auto"/>
          </w:tcPr>
          <w:p w14:paraId="3A786F86" w14:textId="77777777" w:rsidR="00212AB8" w:rsidRPr="00964F36" w:rsidRDefault="00212AB8" w:rsidP="00212AB8">
            <w:pPr>
              <w:pStyle w:val="TableCell0-2Break"/>
            </w:pPr>
          </w:p>
        </w:tc>
      </w:tr>
      <w:tr w:rsidR="00212AB8" w:rsidRPr="00856563" w14:paraId="741FEA67" w14:textId="77777777" w:rsidTr="00A816A5">
        <w:tc>
          <w:tcPr>
            <w:tcW w:w="3571" w:type="dxa"/>
            <w:tcBorders>
              <w:left w:val="nil"/>
            </w:tcBorders>
            <w:shd w:val="clear" w:color="auto" w:fill="auto"/>
          </w:tcPr>
          <w:p w14:paraId="7DC4F349" w14:textId="77777777" w:rsidR="00212AB8" w:rsidRPr="004D50BE" w:rsidRDefault="00212AB8" w:rsidP="00212AB8">
            <w:pPr>
              <w:pStyle w:val="TableCell2-0"/>
              <w:rPr>
                <w:rStyle w:val="ChItalBold"/>
              </w:rPr>
            </w:pPr>
            <w:r>
              <w:rPr>
                <w:rStyle w:val="ChItalBold"/>
              </w:rPr>
              <w:t xml:space="preserve">tong biasa tanya sama </w:t>
            </w:r>
            <w:r w:rsidRPr="00833075">
              <w:rPr>
                <w:rStyle w:val="ChItalBoldUndl"/>
              </w:rPr>
              <w:t>kaka dong</w:t>
            </w:r>
          </w:p>
        </w:tc>
        <w:tc>
          <w:tcPr>
            <w:tcW w:w="3148" w:type="dxa"/>
            <w:tcBorders>
              <w:right w:val="nil"/>
            </w:tcBorders>
            <w:shd w:val="clear" w:color="auto" w:fill="auto"/>
          </w:tcPr>
          <w:p w14:paraId="07B6351A" w14:textId="7DB7BC35" w:rsidR="00212AB8" w:rsidRPr="00856563" w:rsidRDefault="00B7093A" w:rsidP="00212AB8">
            <w:pPr>
              <w:pStyle w:val="TableCell2-0"/>
            </w:pPr>
            <w:r>
              <w:t>‘</w:t>
            </w:r>
            <w:r w:rsidR="00212AB8">
              <w:t xml:space="preserve">we usually ask </w:t>
            </w:r>
            <w:r w:rsidR="00212AB8">
              <w:rPr>
                <w:rStyle w:val="ChUnderl"/>
              </w:rPr>
              <w:t>the</w:t>
            </w:r>
            <w:r w:rsidR="00212AB8" w:rsidRPr="00833075">
              <w:rPr>
                <w:rStyle w:val="ChUnderl"/>
              </w:rPr>
              <w:t xml:space="preserve"> older </w:t>
            </w:r>
            <w:r w:rsidR="00212AB8">
              <w:rPr>
                <w:rStyle w:val="ChUnderl"/>
              </w:rPr>
              <w:t>siblings</w:t>
            </w:r>
            <w:r>
              <w:t>’</w:t>
            </w:r>
          </w:p>
        </w:tc>
      </w:tr>
      <w:tr w:rsidR="00212AB8" w:rsidRPr="00964F36" w14:paraId="002B8990" w14:textId="77777777" w:rsidTr="00A816A5">
        <w:tc>
          <w:tcPr>
            <w:tcW w:w="3571" w:type="dxa"/>
            <w:tcBorders>
              <w:left w:val="nil"/>
              <w:bottom w:val="single" w:sz="4" w:space="0" w:color="auto"/>
            </w:tcBorders>
            <w:shd w:val="clear" w:color="auto" w:fill="auto"/>
          </w:tcPr>
          <w:p w14:paraId="077067F5" w14:textId="77777777" w:rsidR="00212AB8" w:rsidRPr="00964F36" w:rsidRDefault="00212AB8" w:rsidP="00212AB8">
            <w:pPr>
              <w:pStyle w:val="TableCell0-2Break"/>
            </w:pPr>
            <w:r w:rsidRPr="0099608C">
              <w:rPr>
                <w:rStyle w:val="ChSmallCaps"/>
              </w:rPr>
              <w:t>1pl</w:t>
            </w:r>
            <w:r w:rsidR="00393C90">
              <w:t xml:space="preserve"> be.usual</w:t>
            </w:r>
            <w:r>
              <w:t xml:space="preserve"> ask to oSb </w:t>
            </w:r>
            <w:r w:rsidRPr="0099608C">
              <w:rPr>
                <w:rStyle w:val="ChSmallCaps"/>
              </w:rPr>
              <w:t>3pl</w:t>
            </w:r>
          </w:p>
        </w:tc>
        <w:tc>
          <w:tcPr>
            <w:tcW w:w="3148" w:type="dxa"/>
            <w:tcBorders>
              <w:bottom w:val="single" w:sz="4" w:space="0" w:color="auto"/>
              <w:right w:val="nil"/>
            </w:tcBorders>
            <w:shd w:val="clear" w:color="auto" w:fill="auto"/>
          </w:tcPr>
          <w:p w14:paraId="7E50E343" w14:textId="77777777" w:rsidR="00212AB8" w:rsidRPr="00964F36" w:rsidRDefault="00212AB8" w:rsidP="00212AB8">
            <w:pPr>
              <w:pStyle w:val="TableCell0-2Break"/>
            </w:pPr>
          </w:p>
        </w:tc>
      </w:tr>
    </w:tbl>
    <w:p w14:paraId="2149157B" w14:textId="3DD601CE" w:rsidR="00212AB8" w:rsidRPr="00AA7DBF" w:rsidRDefault="00212AB8" w:rsidP="00042004">
      <w:pPr>
        <w:pStyle w:val="Body0000after05before"/>
      </w:pPr>
      <w:r w:rsidRPr="00AA7DBF">
        <w:t xml:space="preserve">Some of the examples in </w:t>
      </w:r>
      <w:r w:rsidRPr="00AA7DBF">
        <w:fldChar w:fldCharType="begin"/>
      </w:r>
      <w:r w:rsidRPr="00AA7DBF">
        <w:instrText xml:space="preserve"> REF _Ref352917188 \h </w:instrText>
      </w:r>
      <w:r w:rsidRPr="00AA7DBF">
        <w:fldChar w:fldCharType="separate"/>
      </w:r>
      <w:r w:rsidR="00154D81" w:rsidRPr="00856563">
        <w:t xml:space="preserve">Table </w:t>
      </w:r>
      <w:r w:rsidR="00154D81">
        <w:rPr>
          <w:noProof/>
          <w:cs/>
        </w:rPr>
        <w:t>‎</w:t>
      </w:r>
      <w:r w:rsidR="00154D81">
        <w:rPr>
          <w:noProof/>
        </w:rPr>
        <w:t>6</w:t>
      </w:r>
      <w:r w:rsidR="00154D81">
        <w:t>.</w:t>
      </w:r>
      <w:r w:rsidR="00154D81">
        <w:rPr>
          <w:noProof/>
        </w:rPr>
        <w:t>8</w:t>
      </w:r>
      <w:r w:rsidRPr="00AA7DBF">
        <w:fldChar w:fldCharType="end"/>
      </w:r>
      <w:r w:rsidRPr="00AA7DBF">
        <w:t xml:space="preserve"> do not readily translate into English, </w:t>
      </w:r>
      <w:r w:rsidR="00042004">
        <w:t xml:space="preserve">given that </w:t>
      </w:r>
      <w:r w:rsidR="00B7093A">
        <w:t>“</w:t>
      </w:r>
      <w:r w:rsidRPr="00AA7DBF">
        <w:t>personal determiners</w:t>
      </w:r>
      <w:r w:rsidR="00B7093A">
        <w:t>”</w:t>
      </w:r>
      <w:r w:rsidRPr="00AA7DBF">
        <w:t xml:space="preserve"> in English are subject to constraints concerning their person-number values</w:t>
      </w:r>
      <w:r>
        <w:t xml:space="preserve"> </w:t>
      </w:r>
      <w:r w:rsidR="00BA6215">
        <w:rPr>
          <w:rStyle w:val="Citation"/>
        </w:rPr>
        <w:fldChar w:fldCharType="begin"/>
      </w:r>
      <w:r w:rsidR="0092006B">
        <w:rPr>
          <w:rStyle w:val="Citation"/>
        </w:rPr>
        <w:instrText>ADDIN CITAVI.PLACEHOLDER b2249fd3-3696-45e3-be2a-8a0540233cea PFBsYWNlaG9sZGVyPg0KICA8QWRkSW5WZXJzaW9uPjUuMi4wLjg8L0FkZEluVmVyc2lvbj4NCiAgPElkPmIyMjQ5ZmQzLTM2OTYtNDVlMy1iZTJhLThhMDU0MDIzM2NlYTwvSWQ+DQogIDxFbnRyaWVzPg0KICAgIDxFbnRyeT4NCiAgICAgIDxJZD43M2ZlODY3Yi0yZGUzLTRhMzUtYmEzMy02OTNmMWViNGQ0Zj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mVmZXJlbmNlSWQ+YzcyNjEyOWUtODgzYi00YzAwLTkzYjEtNGY5MzAzZDU1NmYw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ZXJpZXNUaXRsZT4NCiAgICAgICAgICA8TmFtZT5DYW1icmlkZ2UgVGV4dGJvb2tzIGluIExpbmd1aXN0aWNzPC9OYW1lPg0KICAgICAgICA8L1Nlcmllc1RpdGxlPg0KICAgICAgICA8U2hvcnRUaXRsZT5MeW9ucyAxOTk5IOKAkyBEZWZpbml0ZW5lc3M8L1Nob3J0VGl0bGU+DQogICAgICAgIDxUaXRsZT5EZWZpbml0ZW5lc3M8L1RpdGxlPg0KICAgICAgICA8WWVhcj4xOTk5PC9ZZWFyPg0KICAgICAgPC9SZWZlcmVuY2U+DQogICAgPC9FbnRyeT4NCiAgPC9FbnRyaWVzPg0KICA8VGV4dD4oTHlvbnMgMTk5OTogMj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eW9ucyAxOTk5OiAyNyk8L1RleHQ+DQogICAgPC9UZXh0VW5pdD4NCiAgPC9UZXh0VW5pdHM+DQo8L1BsYWNlaG9sZGVyPg==</w:instrText>
      </w:r>
      <w:r w:rsidR="00BA6215">
        <w:rPr>
          <w:rStyle w:val="Citation"/>
        </w:rPr>
        <w:fldChar w:fldCharType="separate"/>
      </w:r>
      <w:bookmarkStart w:id="2949" w:name="_CTVP001b2249fd3369645e3be2a8a0540233cea"/>
      <w:r w:rsidR="0092006B">
        <w:rPr>
          <w:rStyle w:val="Citation"/>
        </w:rPr>
        <w:t>(Lyons 1999: 27)</w:t>
      </w:r>
      <w:bookmarkEnd w:id="2949"/>
      <w:r w:rsidR="00BA6215">
        <w:rPr>
          <w:rStyle w:val="Citation"/>
        </w:rPr>
        <w:fldChar w:fldCharType="end"/>
      </w:r>
      <w:r w:rsidRPr="00AA7DBF">
        <w:t xml:space="preserve">. In English, only </w:t>
      </w:r>
      <w:r w:rsidR="00B7093A">
        <w:t>‘</w:t>
      </w:r>
      <w:r w:rsidRPr="00AA7DBF">
        <w:t>we</w:t>
      </w:r>
      <w:r w:rsidR="00B7093A">
        <w:t>’</w:t>
      </w:r>
      <w:r w:rsidRPr="00AA7DBF">
        <w:t xml:space="preserve"> and </w:t>
      </w:r>
      <w:r w:rsidR="00B7093A">
        <w:t>‘</w:t>
      </w:r>
      <w:r w:rsidRPr="00AA7DBF">
        <w:t>you</w:t>
      </w:r>
      <w:r w:rsidR="005978C9">
        <w:t xml:space="preserve"> </w:t>
      </w:r>
      <w:r w:rsidRPr="00AA7DBF">
        <w:t>(</w:t>
      </w:r>
      <w:r w:rsidRPr="0099608C">
        <w:rPr>
          <w:rStyle w:val="ChSmallCaps"/>
        </w:rPr>
        <w:t>pl</w:t>
      </w:r>
      <w:r w:rsidRPr="00AA7DBF">
        <w:t>)</w:t>
      </w:r>
      <w:r w:rsidR="00B7093A">
        <w:t>’</w:t>
      </w:r>
      <w:r>
        <w:t xml:space="preserve"> </w:t>
      </w:r>
      <w:r w:rsidRPr="00AA7DBF">
        <w:t xml:space="preserve">occur freely as determiners, while </w:t>
      </w:r>
      <w:r w:rsidR="00B7093A">
        <w:t>‘</w:t>
      </w:r>
      <w:r w:rsidRPr="00AA7DBF">
        <w:t>you</w:t>
      </w:r>
      <w:r w:rsidR="005978C9">
        <w:t xml:space="preserve"> </w:t>
      </w:r>
      <w:r w:rsidRPr="00AA7DBF">
        <w:t>(</w:t>
      </w:r>
      <w:r w:rsidRPr="0099608C">
        <w:rPr>
          <w:rStyle w:val="ChSmallCaps"/>
        </w:rPr>
        <w:t>sg</w:t>
      </w:r>
      <w:r w:rsidRPr="00AA7DBF">
        <w:t>)</w:t>
      </w:r>
      <w:r w:rsidR="00B7093A">
        <w:t>’</w:t>
      </w:r>
      <w:r w:rsidRPr="00AA7DBF">
        <w:t xml:space="preserve"> occurs in exclamations</w:t>
      </w:r>
      <w:r>
        <w:t xml:space="preserve"> only</w:t>
      </w:r>
      <w:r w:rsidRPr="00AA7DBF">
        <w:t xml:space="preserve">; the remaining pronouns do not have </w:t>
      </w:r>
      <w:r>
        <w:t xml:space="preserve">any </w:t>
      </w:r>
      <w:r w:rsidRPr="00AA7DBF">
        <w:t>determiner uses.</w:t>
      </w:r>
      <w:r w:rsidRPr="00AA7DBF">
        <w:rPr>
          <w:rStyle w:val="FootnoteReference"/>
          <w:rFonts w:eastAsia="Times New Roman"/>
          <w:szCs w:val="20"/>
          <w:lang w:eastAsia="en-US"/>
        </w:rPr>
        <w:footnoteReference w:id="193"/>
      </w:r>
      <w:r w:rsidRPr="00AA7DBF">
        <w:t xml:space="preserve"> Other languages, however, are less constrained. In German, for example, the first and second persons, both singular and plural, occur as determiners, while the third person does not </w:t>
      </w:r>
      <w:r w:rsidR="00917454" w:rsidRPr="00917454">
        <w:t>(</w:t>
      </w:r>
      <w:r w:rsidR="004D49D9" w:rsidRPr="004D49D9">
        <w:rPr>
          <w:rStyle w:val="Citation"/>
        </w:rPr>
        <w:fldChar w:fldCharType="begin"/>
      </w:r>
      <w:r w:rsidR="0092006B">
        <w:rPr>
          <w:rStyle w:val="Citation"/>
        </w:rPr>
        <w:instrText>ADDIN CITAVI.PLACEHOLDER 7c978b4d-3d76-4f21-a64b-d62ae2652a81 PFBsYWNlaG9sZGVyPg0KICA8QWRkSW5WZXJzaW9uPjUuMi4wLjg8L0FkZEluVmVyc2lvbj4NCiAgPElkPjdjOTc4YjRkLTNkNzYtNGYyMS1hNjRiLWQ2MmFlMjY1MmE4MTwvSWQ+DQogIDxFbnRyaWVzPg0KICAgIDxFbnRyeT4NCiAgICAgIDxJZD44MDg2NGI4Yi05YWU5LTRlMWQtYThiNy1lNTE0ZDdlZDQ3ODk8L0lkPg0KICAgICAgPE5vUGFyPnRydWU8L05vUGFy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NzI2MTI5ZS04ODNiLTRjMDAtOTNiMS00ZjkzMDNkNTU2ZjA8L1JlZmVyZW5jZUlk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UZXh0Ym9va3MgaW4gTGluZ3Vpc3RpY3M8L05hbWU+DQogICAgICAgIDwvU2VyaWVzVGl0bGU+DQogICAgICAgIDxTaG9ydFRpdGxlPkx5b25zIDE5OTkg4oCTIERlZmluaXRlbmVzczwvU2hvcnRUaXRsZT4NCiAgICAgICAgPFRpdGxlPkRlZmluaXRlbmVzczwvVGl0bGU+DQogICAgICAgIDxZZWFyPjE5OTk8L1llYXI+DQogICAgICA8L1JlZmVyZW5jZT4NCiAgICA8L0VudHJ5Pg0KICA8L0VudHJpZXM+DQogIDxUZXh0Pkx5b25zIDE5OTk6IDE0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eW9ucyAxOTk5OiAxNDI8L1RleHQ+DQogICAgPC9UZXh0VW5pdD4NCiAgPC9UZXh0VW5pdHM+DQo8L1BsYWNlaG9sZGVyPg==</w:instrText>
      </w:r>
      <w:r w:rsidR="004D49D9" w:rsidRPr="004D49D9">
        <w:rPr>
          <w:rStyle w:val="Citation"/>
        </w:rPr>
        <w:fldChar w:fldCharType="separate"/>
      </w:r>
      <w:bookmarkStart w:id="2951" w:name="_CTVP0017c978b4d3d764f21a64bd62ae2652a81"/>
      <w:r w:rsidR="0092006B">
        <w:rPr>
          <w:rStyle w:val="Citation"/>
        </w:rPr>
        <w:t>Lyons 1999: 142</w:t>
      </w:r>
      <w:bookmarkEnd w:id="2951"/>
      <w:r w:rsidR="004D49D9" w:rsidRPr="004D49D9">
        <w:rPr>
          <w:rStyle w:val="Citation"/>
        </w:rPr>
        <w:fldChar w:fldCharType="end"/>
      </w:r>
      <w:r>
        <w:t xml:space="preserve">; </w:t>
      </w:r>
      <w:r w:rsidRPr="00AA7DBF">
        <w:t xml:space="preserve">see also </w:t>
      </w:r>
      <w:r w:rsidR="004D49D9">
        <w:fldChar w:fldCharType="begin"/>
      </w:r>
      <w:r w:rsidR="003A5B20">
        <w:instrText>ADDIN CITAVI.PLACEHOLDER f911c7cc-c2cb-40ef-831a-e92c27dee49d 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bG1icmVjaHQgMjAwNDogMTg5PC9UZXh0Pg0KICAgIDwvVGV4dFVuaXQ+DQogIDwvVGV4dFVuaXRzPg0KPC9QbGFjZWhvbGRlcj4=</w:instrText>
      </w:r>
      <w:r w:rsidR="004D49D9">
        <w:fldChar w:fldCharType="separate"/>
      </w:r>
      <w:bookmarkStart w:id="2952" w:name="_CTVP001f911c7ccc2cb40ef831ae92c27dee49d"/>
      <w:r w:rsidR="0092006B">
        <w:t>Helmbrecht 2004: 189</w:t>
      </w:r>
      <w:bookmarkEnd w:id="2952"/>
      <w:r w:rsidR="004D49D9">
        <w:fldChar w:fldCharType="end"/>
      </w:r>
      <w:r w:rsidRPr="00AA7DBF">
        <w:t xml:space="preserve"> for the determiner uses of personal pronouns). </w:t>
      </w:r>
      <w:r>
        <w:t>Along similar lines</w:t>
      </w:r>
      <w:r w:rsidRPr="00AA7DBF">
        <w:t>, in the Oslo dialect</w:t>
      </w:r>
      <w:r>
        <w:t xml:space="preserve"> of Norwegian</w:t>
      </w:r>
      <w:r w:rsidRPr="00AA7DBF">
        <w:t xml:space="preserve">, the female third person singular pronoun functions as a determiner </w:t>
      </w:r>
      <w:r w:rsidR="00BA6215">
        <w:rPr>
          <w:rStyle w:val="Citation"/>
        </w:rPr>
        <w:fldChar w:fldCharType="begin"/>
      </w:r>
      <w:r w:rsidR="0092451D">
        <w:rPr>
          <w:rStyle w:val="Citation"/>
        </w:rPr>
        <w:instrText>ADDIN CITAVI.PLACEHOLDER 56d41eb7-113f-48fb-998d-4a9ccaef5f61 PFBsYWNlaG9sZGVyPg0KICA8QWRkSW5WZXJzaW9uPjUuMi4wLjg8L0FkZEluVmVyc2lvbj4NCiAgPElkPjU2ZDQxZWI3LTExM2YtNDhmYi05OThkLTRhOWNjYWVmNWY2MTwvSWQ+DQogIDxFbnRyaWVzPg0KICAgIDxFbnRyeT4NCiAgICAgIDxJZD5lNDI4MzFhYi01ODc4LTRlODMtOWQzZC1iNTAxZmYxNjlkNzk8L0lkPg0KICAgICAgPFJlZmVyZW5jZUlkPmU3ZjVlNjJmLTE4MDgtNDRlNi04ZWJmLTkwYWY0MzNiZWY5NDwvUmVmZXJlbmNlSWQ+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9oYW5uZXNzZW4gMjAwNik8L1RleHQ+DQogICAgPC9UZXh0VW5pdD4NCiAgPC9UZXh0VW5pdHM+DQo8L1BsYWNlaG9sZGVyPg==</w:instrText>
      </w:r>
      <w:r w:rsidR="00BA6215">
        <w:rPr>
          <w:rStyle w:val="Citation"/>
        </w:rPr>
        <w:fldChar w:fldCharType="separate"/>
      </w:r>
      <w:bookmarkStart w:id="2953" w:name="_CTVP00156d41eb7113f48fb998d4a9ccaef5f61"/>
      <w:r w:rsidR="0092006B">
        <w:rPr>
          <w:rStyle w:val="Citation"/>
        </w:rPr>
        <w:t>(Johannessen 2006)</w:t>
      </w:r>
      <w:bookmarkEnd w:id="2953"/>
      <w:r w:rsidR="00BA6215">
        <w:rPr>
          <w:rStyle w:val="Citation"/>
        </w:rPr>
        <w:fldChar w:fldCharType="end"/>
      </w:r>
      <w:r w:rsidRPr="00AA7DBF">
        <w:t>. In addition, pronouns can occur as determiners with proper names in some Germanic languages, such as German, Icelandic</w:t>
      </w:r>
      <w:r>
        <w:t>, and Norwegian</w:t>
      </w:r>
      <w:r w:rsidRPr="00AA7DBF">
        <w:t xml:space="preserve">: in German it is the first or second person singular pronouns </w:t>
      </w:r>
      <w:r w:rsidR="00BA6215">
        <w:rPr>
          <w:rStyle w:val="Citation"/>
        </w:rPr>
        <w:fldChar w:fldCharType="begin"/>
      </w:r>
      <w:r w:rsidR="0092451D">
        <w:rPr>
          <w:rStyle w:val="Citation"/>
        </w:rPr>
        <w:instrText>ADDIN CITAVI.PLACEHOLDER 3e4e59fd-20c2-41ba-b25d-8318a710288c 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9laHIgMjAwNTogMjY0ZmYpPC9UZXh0Pg0KICAgIDwvVGV4dFVuaXQ+DQogIDwvVGV4dFVuaXRzPg0KPC9QbGFjZWhvbGRlcj4=</w:instrText>
      </w:r>
      <w:r w:rsidR="00BA6215">
        <w:rPr>
          <w:rStyle w:val="Citation"/>
        </w:rPr>
        <w:fldChar w:fldCharType="separate"/>
      </w:r>
      <w:bookmarkStart w:id="2954" w:name="_CTVP0013e4e59fd20c241bab25d8318a710288c"/>
      <w:r w:rsidR="0092006B">
        <w:rPr>
          <w:rStyle w:val="Citation"/>
        </w:rPr>
        <w:t>(Roehr 2005: 264ff)</w:t>
      </w:r>
      <w:bookmarkEnd w:id="2954"/>
      <w:r w:rsidR="00BA6215">
        <w:rPr>
          <w:rStyle w:val="Citation"/>
        </w:rPr>
        <w:fldChar w:fldCharType="end"/>
      </w:r>
      <w:r w:rsidRPr="00AA7DBF">
        <w:t xml:space="preserve">, in Icelandic it is the third person </w:t>
      </w:r>
      <w:r w:rsidR="00917454">
        <w:t>singular</w:t>
      </w:r>
      <w:r w:rsidRPr="00AA7DBF">
        <w:t xml:space="preserve"> and the first and second person plural pronouns </w:t>
      </w:r>
      <w:r w:rsidR="00BA6215">
        <w:rPr>
          <w:rStyle w:val="Citation"/>
        </w:rPr>
        <w:fldChar w:fldCharType="begin"/>
      </w:r>
      <w:r w:rsidR="003A5B20">
        <w:rPr>
          <w:rStyle w:val="Citation"/>
        </w:rPr>
        <w:instrText>ADDIN CITAVI.PLACEHOLDER ae0cd779-914e-410e-8038-8bdf913e536a 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Rmlyc3ROYW1lPkhhbGxkw7NyPC9GaXJzdE5hbWU+DQogICAgICAgICAgICA8TGFzdE5hbWU+U2lndXLDsHNzb248L0xhc3ROYW1lPg0KICAgICAgICAgICAgPE1pZGRsZU5hbWU+w4FybWFub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Z3Vyw7Bzc29uIDIwMDY6IDIxOGZmKTwvVGV4dD4NCiAgICA8L1RleHRVbml0Pg0KICA8L1RleHRVbml0cz4NCjwvUGxhY2Vob2xkZXI+</w:instrText>
      </w:r>
      <w:r w:rsidR="00BA6215">
        <w:rPr>
          <w:rStyle w:val="Citation"/>
        </w:rPr>
        <w:fldChar w:fldCharType="separate"/>
      </w:r>
      <w:bookmarkStart w:id="2955" w:name="_CTVP001ae0cd779914e410e80388bdf913e536a"/>
      <w:r w:rsidR="0092006B">
        <w:rPr>
          <w:rStyle w:val="Citation"/>
        </w:rPr>
        <w:t>(Sigurðsson 2006: 218ff)</w:t>
      </w:r>
      <w:bookmarkEnd w:id="2955"/>
      <w:r w:rsidR="00BA6215">
        <w:rPr>
          <w:rStyle w:val="Citation"/>
        </w:rPr>
        <w:fldChar w:fldCharType="end"/>
      </w:r>
      <w:r w:rsidRPr="00AA7DBF">
        <w:t xml:space="preserve">, and in Northern Norwegian it is the third person singular pronoun </w:t>
      </w:r>
      <w:r w:rsidR="00BA6215">
        <w:rPr>
          <w:rStyle w:val="Citation"/>
        </w:rPr>
        <w:fldChar w:fldCharType="begin"/>
      </w:r>
      <w:r w:rsidR="003A5B20">
        <w:rPr>
          <w:rStyle w:val="Citation"/>
        </w:rPr>
        <w:instrText>ADDIN CITAVI.PLACEHOLDER 3364b041-aabe-4780-857a-f1034fa161cf 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9yYTwvRmlyc3ROYW1lPg0KICAgICAgICAgICAgPExhc3ROYW1lPk1hdHVzaGFuc2t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1c2hhbnNreSAyMDA4OiA1ODEpPC9UZXh0Pg0KICAgIDwvVGV4dFVuaXQ+DQogIDwvVGV4dFVuaXRzPg0KPC9QbGFjZWhvbGRlcj4=</w:instrText>
      </w:r>
      <w:r w:rsidR="00BA6215">
        <w:rPr>
          <w:rStyle w:val="Citation"/>
        </w:rPr>
        <w:fldChar w:fldCharType="separate"/>
      </w:r>
      <w:bookmarkStart w:id="2956" w:name="_CTVP0013364b041aabe4780857af1034fa161cf"/>
      <w:r w:rsidR="0092006B">
        <w:rPr>
          <w:rStyle w:val="Citation"/>
        </w:rPr>
        <w:t>(Matushansky 2008: 581)</w:t>
      </w:r>
      <w:bookmarkEnd w:id="2956"/>
      <w:r w:rsidR="00BA6215">
        <w:rPr>
          <w:rStyle w:val="Citation"/>
        </w:rPr>
        <w:fldChar w:fldCharType="end"/>
      </w:r>
      <w:r w:rsidRPr="00AA7DBF">
        <w:t xml:space="preserve">. Still other languages are </w:t>
      </w:r>
      <w:r w:rsidR="00B7093A">
        <w:t>“</w:t>
      </w:r>
      <w:r w:rsidRPr="00AA7DBF">
        <w:t>completely unconstrained in this respect</w:t>
      </w:r>
      <w:r w:rsidR="00B7093A">
        <w:t>”</w:t>
      </w:r>
      <w:r w:rsidRPr="00AA7DBF">
        <w:t xml:space="preserve"> </w:t>
      </w:r>
      <w:r w:rsidR="00BA6215">
        <w:rPr>
          <w:rStyle w:val="Citation"/>
        </w:rPr>
        <w:fldChar w:fldCharType="begin"/>
      </w:r>
      <w:r w:rsidR="0092006B">
        <w:rPr>
          <w:rStyle w:val="Citation"/>
        </w:rPr>
        <w:instrText>ADDIN CITAVI.PLACEHOLDER 1d49b6cf-f3dd-4360-9147-0ac1e9a22469 PFBsYWNlaG9sZGVyPg0KICA8QWRkSW5WZXJzaW9uPjUuMi4wLjg8L0FkZEluVmVyc2lvbj4NCiAgPElkPjFkNDliNmNmLWYzZGQtNDM2MC05MTQ3LTBhYzFlOWEyMjQ2OTwvSWQ+DQogIDxFbnRyaWVzPg0KICAgIDxFbnRyeT4NCiAgICAgIDxJZD5iMjc3MGZlYi0zOGI5LTQ3MTktOGNlZC0xODZhYWZmMjIzNzM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NzI2MTI5ZS04ODNiLTRjMDAtOTNiMS00ZjkzMDNkNTU2ZjA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UZXh0Ym9va3MgaW4gTGluZ3Vpc3RpY3M8L05hbWU+DQogICAgICAgIDwvU2VyaWVzVGl0bGU+DQogICAgICAgIDxTaG9ydFRpdGxlPkx5b25zIDE5OTkg4oCTIERlZmluaXRlbmVzczwvU2hvcnRUaXRsZT4NCiAgICAgICAgPFRpdGxlPkRlZmluaXRlbmVzczwvVGl0bGU+DQogICAgICAgIDxZZWFyPjE5OTk8L1llYXI+DQogICAgICA8L1JlZmVyZW5jZT4NCiAgICA8L0VudHJ5Pg0KICA8L0VudHJpZXM+DQogIDxUZXh0PihMeW9ucyAxOTk5OiAxN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eW9ucyAxOTk5OiAxNDIpPC9UZXh0Pg0KICAgIDwvVGV4dFVuaXQ+DQogIDwvVGV4dFVuaXRzPg0KPC9QbGFjZWhvbGRlcj4=</w:instrText>
      </w:r>
      <w:r w:rsidR="00BA6215">
        <w:rPr>
          <w:rStyle w:val="Citation"/>
        </w:rPr>
        <w:fldChar w:fldCharType="separate"/>
      </w:r>
      <w:bookmarkStart w:id="2957" w:name="_CTVP0011d49b6cff3dd436091470ac1e9a22469"/>
      <w:r w:rsidR="0092006B">
        <w:rPr>
          <w:rStyle w:val="Citation"/>
        </w:rPr>
        <w:t>(Lyons 1999: 142)</w:t>
      </w:r>
      <w:bookmarkEnd w:id="2957"/>
      <w:r w:rsidR="00BA6215">
        <w:rPr>
          <w:rStyle w:val="Citation"/>
        </w:rPr>
        <w:fldChar w:fldCharType="end"/>
      </w:r>
      <w:r w:rsidRPr="00AA7DBF">
        <w:t>, as for instance Warlpiri (</w:t>
      </w:r>
      <w:r w:rsidR="004D49D9" w:rsidRPr="004D49D9">
        <w:rPr>
          <w:rStyle w:val="Citation"/>
        </w:rPr>
        <w:fldChar w:fldCharType="begin"/>
      </w:r>
      <w:r w:rsidR="003F3C2C">
        <w:rPr>
          <w:rStyle w:val="Citation"/>
        </w:rPr>
        <w:instrText>ADDIN CITAVI.PLACEHOLDER d7616a6d-5f3f-492f-9ff5-bd8e51cbef8b PFBsYWNlaG9sZGVyPg0KICA8QWRkSW5WZXJzaW9uPjUuMi4wLjg8L0FkZEluVmVyc2lvbj4NCiAgPElkPmQ3NjE2YTZkLTVmM2YtNDkyZi05ZmY1LWJkOGU1MWNiZWY4YjwvSWQ+DQogIDxFbnRyaWVzPg0KICAgIDxFbnRyeT4NCiAgICAgIDxJZD43OTQ4YzY3OS1kNTBkLTRjMTAtODQyOS1mZTY0MWNkMTk1ZDE8L0lkPg0KICAgICAgPE5vUGFyPnRydWU8L05vUGFyPg0KICAgICAgPFJlZmVyZW5jZUlkPjllNzhkN2VjLTY5NDItNDk0My1iMjVlLWNlZjkyZjhkNjU3MTwvUmVmZXJlbmNlSWQ+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sZSAxOTczPC9UZXh0Pg0KICAgIDwvVGV4dFVuaXQ+DQogIDwvVGV4dFVuaXRzPg0KPC9QbGFjZWhvbGRlcj4=</w:instrText>
      </w:r>
      <w:r w:rsidR="004D49D9" w:rsidRPr="004D49D9">
        <w:rPr>
          <w:rStyle w:val="Citation"/>
        </w:rPr>
        <w:fldChar w:fldCharType="separate"/>
      </w:r>
      <w:bookmarkStart w:id="2958" w:name="_CTVP001d7616a6d5f3f492f9ff5bd8e51cbef8b"/>
      <w:r w:rsidR="0092006B">
        <w:rPr>
          <w:rStyle w:val="Citation"/>
        </w:rPr>
        <w:t>Hale 1973</w:t>
      </w:r>
      <w:bookmarkEnd w:id="2958"/>
      <w:r w:rsidR="004D49D9" w:rsidRPr="004D49D9">
        <w:rPr>
          <w:rStyle w:val="Citation"/>
        </w:rPr>
        <w:fldChar w:fldCharType="end"/>
      </w:r>
      <w:r w:rsidR="00513C8C" w:rsidRPr="00513C8C">
        <w:rPr>
          <w:rStyle w:val="Citation"/>
        </w:rPr>
        <w:t xml:space="preserve"> </w:t>
      </w:r>
      <w:r w:rsidRPr="00AA7DBF">
        <w:t xml:space="preserve">in </w:t>
      </w:r>
      <w:r w:rsidR="00BA6215">
        <w:rPr>
          <w:rStyle w:val="Citation"/>
        </w:rPr>
        <w:fldChar w:fldCharType="begin"/>
      </w:r>
      <w:r w:rsidR="0092006B">
        <w:rPr>
          <w:rStyle w:val="Citation"/>
        </w:rPr>
        <w:instrText>ADDIN CITAVI.PLACEHOLDER fd7799c5-48ba-4f64-b864-74dcf7266ac0 PFBsYWNlaG9sZGVyPg0KICA8QWRkSW5WZXJzaW9uPjUuMi4wLjg8L0FkZEluVmVyc2lvbj4NCiAgPElkPmZkNzc5OWM1LTQ4YmEtNGY2NC1iODY0LTc0ZGNmNzI2NmFjMDwvSWQ+DQogIDxFbnRyaWVzPg0KICAgIDxFbnRyeT4NCiAgICAgIDxJZD4xM2FjOTdjZi1kM2ZmLTQxZjItOGNlOC03N2M5M2FhNWE5Yjg8L0lkPg0KICAgICAgPE5vUGFyPnRydWU8L05vUGFy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NzI2MTI5ZS04ODNiLTRjMDAtOTNiMS00ZjkzMDNkNTU2ZjA8L1JlZmVyZW5jZUlk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UZXh0Ym9va3MgaW4gTGluZ3Vpc3RpY3M8L05hbWU+DQogICAgICAgIDwvU2VyaWVzVGl0bGU+DQogICAgICAgIDxTaG9ydFRpdGxlPkx5b25zIDE5OTkg4oCTIERlZmluaXRlbmVzczwvU2hvcnRUaXRsZT4NCiAgICAgICAgPFRpdGxlPkRlZmluaXRlbmVzczwvVGl0bGU+DQogICAgICAgIDxZZWFyPjE5OTk8L1llYXI+DQogICAgICA8L1JlZmVyZW5jZT4NCiAgICA8L0VudHJ5Pg0KICA8L0VudHJpZXM+DQogIDxUZXh0Pkx5b25zIDE5OTk6IDE0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eW9ucyAxOTk5OiAxNDI8L1RleHQ+DQogICAgPC9UZXh0VW5pdD4NCiAgPC9UZXh0VW5pdHM+DQo8L1BsYWNlaG9sZGVyPg==</w:instrText>
      </w:r>
      <w:r w:rsidR="00BA6215">
        <w:rPr>
          <w:rStyle w:val="Citation"/>
        </w:rPr>
        <w:fldChar w:fldCharType="separate"/>
      </w:r>
      <w:bookmarkStart w:id="2959" w:name="_CTVP001fd7799c548ba4f64b86474dcf7266ac0"/>
      <w:r w:rsidR="0092006B">
        <w:rPr>
          <w:rStyle w:val="Citation"/>
        </w:rPr>
        <w:t>Lyons 1999: 142</w:t>
      </w:r>
      <w:bookmarkEnd w:id="2959"/>
      <w:r w:rsidR="00BA6215">
        <w:rPr>
          <w:rStyle w:val="Citation"/>
        </w:rPr>
        <w:fldChar w:fldCharType="end"/>
      </w:r>
      <w:r w:rsidRPr="00AA7DBF">
        <w:t>).</w:t>
      </w:r>
    </w:p>
    <w:p w14:paraId="0BC9E40F" w14:textId="370409B8" w:rsidR="00212AB8" w:rsidRDefault="00BA6215" w:rsidP="00212AB8">
      <w:pPr>
        <w:pStyle w:val="Body0500after"/>
      </w:pPr>
      <w:r>
        <w:rPr>
          <w:rStyle w:val="Citation"/>
        </w:rPr>
        <w:fldChar w:fldCharType="begin"/>
      </w:r>
      <w:r w:rsidR="0092006B">
        <w:rPr>
          <w:rStyle w:val="Citation"/>
        </w:rPr>
        <w:instrText>ADDIN CITAVI.PLACEHOLDER c8f1a592-0a01-4fe3-b6e4-60e331f9ea8c PFBsYWNlaG9sZGVyPg0KICA8QWRkSW5WZXJzaW9uPjUuMi4wLjg8L0FkZEluVmVyc2lvbj4NCiAgPElkPmM4ZjFhNTkyLTBhMDEtNGZlMy1iNmU0LTYwZTMzMWY5ZWE4YzwvSWQ+DQogIDxFbnRyaWVzPg0KICAgIDxFbnRyeT4NCiAgICAgIDxJZD43OGY4ZWMxMS01MjFhLTQ1MjYtOWViNC0zM2Y1YzNmZTdiNTk8L0lkPg0KICAgICAgPE5vUGFyPnRydWU8L05vUGFyPg0KICAgICAgPFBlcnNvbk9ubHk+dHJ1ZTwvUGVyc29uT25seT4NCiAgICAgIDxSZWZlcmVuY2VJZD5jNzI2MTI5ZS04ODNiLTRjMDAtOTNiMS00ZjkzMDNkNTU2ZjA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THlvbnMgMTk5OSDigJMgRGVmaW5pdGVuZXNzPC9TaG9ydFRpdGxlPg0KICAgICAgICA8VGl0bGU+RGVmaW5pdGVuZXNzPC9UaXRsZT4NCiAgICAgICAgPFllYXI+MTk5OTwvWWVhcj4NCiAgICAgIDwvUmVmZXJlbmNlPg0KICAgIDwvRW50cnk+DQogIDwvRW50cmllcz4NCiAgPFRleHQ+THlvbn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HlvbnM8L1RleHQ+DQogICAgPC9UZXh0VW5pdD4NCiAgPC9UZXh0VW5pdHM+DQo8L1BsYWNlaG9sZGVyPg==</w:instrText>
      </w:r>
      <w:r>
        <w:rPr>
          <w:rStyle w:val="Citation"/>
        </w:rPr>
        <w:fldChar w:fldCharType="separate"/>
      </w:r>
      <w:bookmarkStart w:id="2960" w:name="_CTVP001c8f1a5920a014fe3b6e460e331f9ea8c"/>
      <w:r w:rsidR="0092006B">
        <w:rPr>
          <w:rStyle w:val="Citation"/>
        </w:rPr>
        <w:t>Lyons</w:t>
      </w:r>
      <w:bookmarkEnd w:id="2960"/>
      <w:r>
        <w:rPr>
          <w:rStyle w:val="Citation"/>
        </w:rPr>
        <w:fldChar w:fldCharType="end"/>
      </w:r>
      <w:r w:rsidR="00513C8C" w:rsidRPr="00513C8C">
        <w:rPr>
          <w:rStyle w:val="Citation"/>
        </w:rPr>
        <w:t xml:space="preserve"> </w:t>
      </w:r>
      <w:r>
        <w:rPr>
          <w:rStyle w:val="Citation"/>
        </w:rPr>
        <w:fldChar w:fldCharType="begin"/>
      </w:r>
      <w:r w:rsidR="0092006B">
        <w:rPr>
          <w:rStyle w:val="Citation"/>
        </w:rPr>
        <w:instrText>ADDIN CITAVI.PLACEHOLDER 022e36b4-9552-42c8-b53c-0d6476a46e22 PFBsYWNlaG9sZGVyPg0KICA8QWRkSW5WZXJzaW9uPjUuMi4wLjg8L0FkZEluVmVyc2lvbj4NCiAgPElkPjAyMmUzNmI0LTk1NTItNDJjOC1iNTNjLTBkNjQ3NmE0NmUyMjwvSWQ+DQogIDxFbnRyaWVzPg0KICAgIDxFbnRyeT4NCiAgICAgIDxJZD4yZjVmMWI0NC02ZjcwLTQwOTctOGYxNC00MmMzMjY3YjM3NmQ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jNzI2MTI5ZS04ODNiLTRjMDAtOTNiMS00ZjkzMDNkNTU2Zj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UZXh0Ym9va3MgaW4gTGluZ3Vpc3RpY3M8L05hbWU+DQogICAgICAgIDwvU2VyaWVzVGl0bGU+DQogICAgICAgIDxTaG9ydFRpdGxlPkx5b25zIDE5OTkg4oCTIERlZmluaXRlbmVzczwvU2hvcnRUaXRsZT4NCiAgICAgICAgPFRpdGxlPkRlZmluaXRlbmVzczwvVGl0bGU+DQogICAgICAgIDxZZWFyPjE5OTk8L1llYXI+DQogICAgICA8L1JlZmVyZW5jZT4NCiAgICA8L0VudHJ5Pg0KICA8L0VudHJpZXM+DQogIDxUZXh0PigxOTk5OiAxMz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5OiAxMzQpPC9UZXh0Pg0KICAgIDwvVGV4dFVuaXQ+DQogIDwvVGV4dFVuaXRzPg0KPC9QbGFjZWhvbGRlcj4=</w:instrText>
      </w:r>
      <w:r>
        <w:rPr>
          <w:rStyle w:val="Citation"/>
        </w:rPr>
        <w:fldChar w:fldCharType="separate"/>
      </w:r>
      <w:bookmarkStart w:id="2961" w:name="_CTVP001022e36b4955242c8b53c0d6476a46e22"/>
      <w:r w:rsidR="0092006B">
        <w:rPr>
          <w:rStyle w:val="Citation"/>
        </w:rPr>
        <w:t>(1999: 134)</w:t>
      </w:r>
      <w:bookmarkEnd w:id="2961"/>
      <w:r>
        <w:rPr>
          <w:rStyle w:val="Citation"/>
        </w:rPr>
        <w:fldChar w:fldCharType="end"/>
      </w:r>
      <w:r w:rsidR="00212AB8" w:rsidRPr="00AA7DBF">
        <w:t xml:space="preserve"> suggests, </w:t>
      </w:r>
      <w:r w:rsidR="00B7093A">
        <w:t>“</w:t>
      </w:r>
      <w:r w:rsidR="00212AB8" w:rsidRPr="00AA7DBF">
        <w:t>that personal pronouns are the pronominal counterpart of definite articles</w:t>
      </w:r>
      <w:r w:rsidR="00B7093A">
        <w:t>”</w:t>
      </w:r>
      <w:r w:rsidR="00212AB8" w:rsidRPr="00AA7DBF">
        <w:t xml:space="preserve">. This is the case for Warlpiri which has </w:t>
      </w:r>
      <w:r w:rsidR="00B7093A">
        <w:t>“</w:t>
      </w:r>
      <w:r w:rsidR="00212AB8" w:rsidRPr="00AA7DBF">
        <w:t>no definite article</w:t>
      </w:r>
      <w:r w:rsidR="00B7093A">
        <w:t>”</w:t>
      </w:r>
      <w:r w:rsidR="00212AB8" w:rsidRPr="00AA7DBF">
        <w:t xml:space="preserve"> but </w:t>
      </w:r>
      <w:r w:rsidR="00B7093A">
        <w:t>“</w:t>
      </w:r>
      <w:r w:rsidR="00212AB8" w:rsidRPr="00AA7DBF">
        <w:t>a full paradigm of personal determiners</w:t>
      </w:r>
      <w:r w:rsidR="00B7093A">
        <w:t>”</w:t>
      </w:r>
      <w:r w:rsidR="00212AB8" w:rsidRPr="00AA7DBF">
        <w:t xml:space="preserve"> </w:t>
      </w:r>
      <w:r>
        <w:rPr>
          <w:rStyle w:val="Citation"/>
        </w:rPr>
        <w:fldChar w:fldCharType="begin"/>
      </w:r>
      <w:r w:rsidR="0092006B">
        <w:rPr>
          <w:rStyle w:val="Citation"/>
        </w:rPr>
        <w:instrText>ADDIN CITAVI.PLACEHOLDER c7d9516a-126e-4df0-b4c9-69faa574fcf1 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UZXh0Ym9va3MgaW4gTGluZ3Vpc3RpY3M8L05hbWU+DQogICAgICAgIDwvU2VyaWVzVGl0bGU+DQogICAgICAgIDxTaG9ydFRpdGxlPkx5b25zIDE5OTkg4oCTIERlZmluaXRlbmVzczwvU2hvcnRUaXRsZT4NCiAgICAgICAgPFRpdGxlPkRlZmluaXRlbmVzczwvVGl0bGU+DQogICAgICAgIDxZZWFyPjE5OTk8L1llYXI+DQogICAgICA8L1JlZmVyZW5jZT4NCiAgICA8L0VudHJ5Pg0KICA8L0VudHJpZXM+DQogIDxUZXh0PigxOTk5OiAxNDIsIDE0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k6IDE0MiwgMTQ0KTwvVGV4dD4NCiAgICA8L1RleHRVbml0Pg0KICA8L1RleHRVbml0cz4NCjwvUGxhY2Vob2xkZXI+</w:instrText>
      </w:r>
      <w:r>
        <w:rPr>
          <w:rStyle w:val="Citation"/>
        </w:rPr>
        <w:fldChar w:fldCharType="separate"/>
      </w:r>
      <w:bookmarkStart w:id="2962" w:name="_CTVP001c7d9516a126e4df0b4c969faa574fcf1"/>
      <w:r w:rsidR="0092006B">
        <w:rPr>
          <w:rStyle w:val="Citation"/>
        </w:rPr>
        <w:t>(1999: 142, 144)</w:t>
      </w:r>
      <w:bookmarkEnd w:id="2962"/>
      <w:r>
        <w:rPr>
          <w:rStyle w:val="Citation"/>
        </w:rPr>
        <w:fldChar w:fldCharType="end"/>
      </w:r>
      <w:r w:rsidR="00212AB8" w:rsidRPr="00AA7DBF">
        <w:t xml:space="preserve">. And it is also the case for Papuan Malay which has no definite article </w:t>
      </w:r>
      <w:r w:rsidR="00212AB8">
        <w:t xml:space="preserve">either </w:t>
      </w:r>
      <w:r w:rsidR="00212AB8" w:rsidRPr="00AA7DBF">
        <w:t>but an almost complete paradigm of personal determiners, the exception being the first singular person. Other Austronesian languages</w:t>
      </w:r>
      <w:r w:rsidR="00212AB8">
        <w:t>, by contrast,</w:t>
      </w:r>
      <w:r w:rsidR="00212AB8" w:rsidRPr="00AA7DBF">
        <w:t xml:space="preserve"> which do have a definite article also employ </w:t>
      </w:r>
      <w:r w:rsidR="00212AB8">
        <w:t>this article</w:t>
      </w:r>
      <w:r w:rsidR="00212AB8" w:rsidRPr="00AA7DBF">
        <w:t xml:space="preserve"> as a determiner with proper names. Examples, provided in </w:t>
      </w:r>
      <w:r>
        <w:rPr>
          <w:rStyle w:val="Citation"/>
        </w:rPr>
        <w:fldChar w:fldCharType="begin"/>
      </w:r>
      <w:r w:rsidR="003F3C2C">
        <w:rPr>
          <w:rStyle w:val="Citation"/>
        </w:rPr>
        <w:instrText>ADDIN CITAVI.PLACEHOLDER 901c8739-7741-4166-8798-4809308b4384 PFBsYWNlaG9sZGVyPg0KICA8QWRkSW5WZXJzaW9uPjUuMi4wLjg8L0FkZEluVmVyc2lvbj4NCiAgPElkPjkwMWM4NzM5LTc3NDEtNDE2Ni04Nzk4LTQ4MDkzMDhiNDM4NDwvSWQ+DQogIDxFbnRyaWVzPg0KICAgIDxFbnRyeT4NCiAgICAgIDxJZD5jYzM3ZDEwZi0yYjM2LTQ1MWItYjcxYy1lYTM1NmNiM2Q4ZmY8L0lkPg0KICAgICAgPE5vUGFyPnRydWU8L05vUGFyPg0KICAgICAgPFBlcnNvbk9ubHk+dHJ1ZTwvUGVyc29uT25seT4NCiAgICAgIDxSZWZlcmVuY2VJZD4xNGQzZGM0ZS00YmUwLTRkYzctYjE0ZC05MTNhMDBjYjMzMjE8L1JlZmVyZW5jZUlk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hbXBiZWxsPC9UZXh0Pg0KICAgIDwvVGV4dFVuaXQ+DQogIDwvVGV4dFVuaXRzPg0KPC9QbGFjZWhvbGRlcj4=</w:instrText>
      </w:r>
      <w:r>
        <w:rPr>
          <w:rStyle w:val="Citation"/>
        </w:rPr>
        <w:fldChar w:fldCharType="separate"/>
      </w:r>
      <w:bookmarkStart w:id="2963" w:name="_CTVP001901c87397741416687984809308b4384"/>
      <w:r w:rsidR="0092006B">
        <w:rPr>
          <w:rStyle w:val="Citation"/>
        </w:rPr>
        <w:t>Campbell</w:t>
      </w:r>
      <w:bookmarkEnd w:id="2963"/>
      <w:r>
        <w:rPr>
          <w:rStyle w:val="Citation"/>
        </w:rPr>
        <w:fldChar w:fldCharType="end"/>
      </w:r>
      <w:r w:rsidR="00513C8C" w:rsidRPr="00513C8C">
        <w:rPr>
          <w:rStyle w:val="Citation"/>
        </w:rPr>
        <w:t xml:space="preserve"> </w:t>
      </w:r>
      <w:r>
        <w:rPr>
          <w:rStyle w:val="Citation"/>
        </w:rPr>
        <w:fldChar w:fldCharType="begin"/>
      </w:r>
      <w:r w:rsidR="003F3C2C">
        <w:rPr>
          <w:rStyle w:val="Citation"/>
        </w:rPr>
        <w:instrText>ADDIN CITAVI.PLACEHOLDER 3ed2210e-92a6-407b-8385-abdc40835f19 PFBsYWNlaG9sZGVyPg0KICA8QWRkSW5WZXJzaW9uPjUuMi4wLjg8L0FkZEluVmVyc2lvbj4NCiAgPElkPjNlZDIyMTBlLTkyYTYtNDA3Yi04Mzg1LWFiZGM0MDgzNWYxOTwvSWQ+DQogIDxFbnRyaWVzPg0KICAgIDxFbnRyeT4NCiAgICAgIDxJZD4xNWMxYTM5Yi04Njc4LTRmNWItYWIxMi1mMTNhN2ExMWY2MzY8L0lkPg0KICAgICAgPFJlZmVyZW5jZUlkPjE0ZDNkYzRlLTRiZTAtNGRjNy1iMTRkLTkxM2EwMGNiMzMyMTwvUmVmZXJlbmNlSWQ+DQogICAgICA8WWVhck9ubHk+dHJ1ZTwvWWVhck9ubHk+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GEpPC9UZXh0Pg0KICAgIDwvVGV4dFVuaXQ+DQogIDwvVGV4dFVuaXRzPg0KPC9QbGFjZWhvbGRlcj4=</w:instrText>
      </w:r>
      <w:r>
        <w:rPr>
          <w:rStyle w:val="Citation"/>
        </w:rPr>
        <w:fldChar w:fldCharType="separate"/>
      </w:r>
      <w:bookmarkStart w:id="2964" w:name="_CTVP0013ed2210e92a6407b8385abdc40835f19"/>
      <w:r w:rsidR="0092006B">
        <w:rPr>
          <w:rStyle w:val="Citation"/>
        </w:rPr>
        <w:t>(2000a)</w:t>
      </w:r>
      <w:bookmarkEnd w:id="2964"/>
      <w:r>
        <w:rPr>
          <w:rStyle w:val="Citation"/>
        </w:rPr>
        <w:fldChar w:fldCharType="end"/>
      </w:r>
      <w:r w:rsidR="00212AB8" w:rsidRPr="000E49BC">
        <w:t>,</w:t>
      </w:r>
      <w:r w:rsidR="00212AB8">
        <w:t xml:space="preserve"> are</w:t>
      </w:r>
      <w:r w:rsidR="00212AB8" w:rsidRPr="00AA7DBF">
        <w:t xml:space="preserve"> Balinese </w:t>
      </w:r>
      <w:r>
        <w:rPr>
          <w:rStyle w:val="Citation"/>
        </w:rPr>
        <w:fldChar w:fldCharType="begin"/>
      </w:r>
      <w:r w:rsidR="003F3C2C">
        <w:rPr>
          <w:rStyle w:val="Citation"/>
        </w:rPr>
        <w:instrText>ADDIN CITAVI.PLACEHOLDER 1da830e9-8dfc-4b1e-b5fd-6c70df06fc68 PFBsYWNlaG9sZGVyPg0KICA8QWRkSW5WZXJzaW9uPjUuMi4wLjg8L0FkZEluVmVyc2lvbj4NCiAgPElkPjFkYTgzMGU5LThkZmMtNGIxZS1iNWZkLTZjNzBkZjA2ZmM2ODwvSWQ+DQogIDxFbnRyaWVzPg0KICAgIDxFbnRyeT4NCiAgICAgIDxJZD5hZjcyZThhZi05ZTdhLTQwZTktOTljNy01ODgyMTg3YWU4MGI8L0lkPg0KICAgICAgPFJlZmVyZW5jZUlkPmYyZjU0MGE3LWFhZTgtNDJkMC04YzkzLTA1YTczYWJhN2ViM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ZXJzdGVuIDE5NDgpPC9UZXh0Pg0KICAgIDwvVGV4dFVuaXQ+DQogIDwvVGV4dFVuaXRzPg0KPC9QbGFjZWhvbGRlcj4=</w:instrText>
      </w:r>
      <w:r>
        <w:rPr>
          <w:rStyle w:val="Citation"/>
        </w:rPr>
        <w:fldChar w:fldCharType="separate"/>
      </w:r>
      <w:bookmarkStart w:id="2965" w:name="_CTVP0011da830e98dfc4b1eb5fd6c70df06fc68"/>
      <w:r w:rsidR="0092006B">
        <w:rPr>
          <w:rStyle w:val="Citation"/>
        </w:rPr>
        <w:t>(Kersten 1948)</w:t>
      </w:r>
      <w:bookmarkEnd w:id="2965"/>
      <w:r>
        <w:rPr>
          <w:rStyle w:val="Citation"/>
        </w:rPr>
        <w:fldChar w:fldCharType="end"/>
      </w:r>
      <w:r w:rsidR="00212AB8" w:rsidRPr="00AA7DBF">
        <w:t xml:space="preserve">, Chamorro </w:t>
      </w:r>
      <w:r>
        <w:rPr>
          <w:rStyle w:val="Citation"/>
        </w:rPr>
        <w:fldChar w:fldCharType="begin"/>
      </w:r>
      <w:r w:rsidR="003F3C2C">
        <w:rPr>
          <w:rStyle w:val="Citation"/>
        </w:rPr>
        <w:instrText>ADDIN CITAVI.PLACEHOLDER b6e5c931-f52a-4a99-8b0d-fe69472f9725 PFBsYWNlaG9sZGVyPg0KICA8QWRkSW5WZXJzaW9uPjUuMi4wLjg8L0FkZEluVmVyc2lvbj4NCiAgPElkPmI2ZTVjOTMxLWY1MmEtNGE5OS04YjBkLWZlNjk0NzJmOTcyNTwvSWQ+DQogIDxFbnRyaWVzPg0KICAgIDxFbnRyeT4NCiAgICAgIDxJZD42OTY5NDIzOS01YTI2LTQ0YTEtYjM2Mi03YjNhNDI2YjUyMGI8L0lkPg0KICAgICAgPFJlZmVyZW5jZUlkPjdjMTJhMWYyLTdjNDUtNDFhYS05ZWQ4LTNjZDA1YWU3ZWRjYj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b3BwaW5nIGFuZCBPZ28gMTk2MCk8L1RleHQ+DQogICAgPC9UZXh0VW5pdD4NCiAgPC9UZXh0VW5pdHM+DQo8L1BsYWNlaG9sZGVyPg==</w:instrText>
      </w:r>
      <w:r>
        <w:rPr>
          <w:rStyle w:val="Citation"/>
        </w:rPr>
        <w:fldChar w:fldCharType="separate"/>
      </w:r>
      <w:bookmarkStart w:id="2966" w:name="_CTVP001b6e5c931f52a4a998b0dfe69472f9725"/>
      <w:r w:rsidR="0092006B">
        <w:rPr>
          <w:rStyle w:val="Citation"/>
        </w:rPr>
        <w:t>(Topping and Ogo 1960)</w:t>
      </w:r>
      <w:bookmarkEnd w:id="2966"/>
      <w:r>
        <w:rPr>
          <w:rStyle w:val="Citation"/>
        </w:rPr>
        <w:fldChar w:fldCharType="end"/>
      </w:r>
      <w:r w:rsidR="00212AB8" w:rsidRPr="00AA7DBF">
        <w:t xml:space="preserve">, </w:t>
      </w:r>
      <w:r w:rsidR="00212AB8">
        <w:t xml:space="preserve">and </w:t>
      </w:r>
      <w:r w:rsidR="00212AB8" w:rsidRPr="00AA7DBF">
        <w:t xml:space="preserve">Fijian </w:t>
      </w:r>
      <w:r w:rsidR="00212AB8">
        <w:rPr>
          <w:rStyle w:val="Citation"/>
        </w:rPr>
        <w:t>(</w:t>
      </w:r>
      <w:r w:rsidR="004D49D9" w:rsidRPr="004D49D9">
        <w:rPr>
          <w:rStyle w:val="Citation"/>
        </w:rPr>
        <w:fldChar w:fldCharType="begin"/>
      </w:r>
      <w:r w:rsidR="004D49D9" w:rsidRPr="004D49D9">
        <w:rPr>
          <w:rStyle w:val="Citation"/>
        </w:rPr>
        <w:instrText>ADDIN CITAVI.PLACEHOLDER d8473c6e-fd7f-4314-aa48-0953a1adf854 PFBsYWNlaG9sZGVyPg0KICA8QWRkSW5WZXJzaW9uPjUuMi4wLjg8L0FkZEluVmVyc2lvbj4NCiAgPElkPmQ4NDczYzZlLWZkN2YtNDMxNC1hYTQ4LTA5NTNhMWFkZjg1NDwvSWQ+DQogIDxFbnRyaWVzPg0KICAgIDxFbnRyeT4NCiAgICAgIDxJZD5jY2VjYmZmNS04MDlmLTQ4MzAtYWNhNC01OTk2NmNlMjU3NmQ8L0lkPg0KICAgICAgPE5vUGFyPnRydWU8L05vUGFyPg0KICAgICAgPFJlZmVyZW5jZUlkPmI0N2ZlZTk4LTllNzQtNGRjZS1iZTlhLTllN2JkMWI3ZDU2ND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pbG5lciAxOTU5PC9UZXh0Pg0KICAgIDwvVGV4dFVuaXQ+DQogIDwvVGV4dFVuaXRzPg0KPC9QbGFjZWhvbGRlcj4=</w:instrText>
      </w:r>
      <w:r w:rsidR="004D49D9" w:rsidRPr="004D49D9">
        <w:rPr>
          <w:rStyle w:val="Citation"/>
        </w:rPr>
        <w:fldChar w:fldCharType="separate"/>
      </w:r>
      <w:bookmarkStart w:id="2967" w:name="_CTVP001d8473c6efd7f4314aa480953a1adf854"/>
      <w:r w:rsidR="0092006B">
        <w:rPr>
          <w:rStyle w:val="Citation"/>
        </w:rPr>
        <w:t>Milner 1959</w:t>
      </w:r>
      <w:bookmarkEnd w:id="2967"/>
      <w:r w:rsidR="004D49D9" w:rsidRPr="004D49D9">
        <w:rPr>
          <w:rStyle w:val="Citation"/>
        </w:rPr>
        <w:fldChar w:fldCharType="end"/>
      </w:r>
      <w:r w:rsidR="004D49D9" w:rsidRPr="004D49D9">
        <w:rPr>
          <w:rStyle w:val="Citation"/>
        </w:rPr>
        <w:t>;</w:t>
      </w:r>
      <w:r w:rsidR="00513C8C" w:rsidRPr="00513C8C">
        <w:rPr>
          <w:rStyle w:val="Citation"/>
        </w:rPr>
        <w:t xml:space="preserve"> </w:t>
      </w:r>
      <w:r w:rsidR="004D49D9" w:rsidRPr="004D49D9">
        <w:rPr>
          <w:rStyle w:val="Citation"/>
        </w:rPr>
        <w:fldChar w:fldCharType="begin"/>
      </w:r>
      <w:r w:rsidR="004D49D9" w:rsidRPr="004D49D9">
        <w:rPr>
          <w:rStyle w:val="Citation"/>
        </w:rPr>
        <w:instrText>ADDIN CITAVI.PLACEHOLDER 911955f0-3096-41f2-96c9-badbe6af8d08 PFBsYWNlaG9sZGVyPg0KICA8QWRkSW5WZXJzaW9uPjUuMi4wLjg8L0FkZEluVmVyc2lvbj4NCiAgPElkPjkxMTk1NWYwLTMwOTYtNDFmMi05NmM5LWJhZGJlNmFmOGQwODwvSWQ+DQogIDxFbnRyaWVzPg0KICAgIDxFbnRyeT4NCiAgICAgIDxJZD40MTI5ZTlhYS05YWVjLTRlZTItYmQyYi00NDNiNzY5YjM5MGI8L0lkPg0KICAgICAgPE5vUGFyPnRydWU8L05vUGFyPg0KICAgICAgPFJlZmVyZW5jZUlkPjNjM2I2Y2IyLTkwZDQtNGZhYy04Y2FhLThmMjMzYjU5ZTFkYz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jDvHR6IGFuZCBLb21haXRhaSAxOTcxPC9UZXh0Pg0KICAgIDwvVGV4dFVuaXQ+DQogIDwvVGV4dFVuaXRzPg0KPC9QbGFjZWhvbGRlcj4=</w:instrText>
      </w:r>
      <w:r w:rsidR="004D49D9" w:rsidRPr="004D49D9">
        <w:rPr>
          <w:rStyle w:val="Citation"/>
        </w:rPr>
        <w:fldChar w:fldCharType="separate"/>
      </w:r>
      <w:bookmarkStart w:id="2968" w:name="_CTVP001911955f0309641f296c9badbe6af8d08"/>
      <w:r w:rsidR="0092006B">
        <w:rPr>
          <w:rStyle w:val="Citation"/>
        </w:rPr>
        <w:t>Schütz and Komaitai 1971</w:t>
      </w:r>
      <w:bookmarkEnd w:id="2968"/>
      <w:r w:rsidR="004D49D9" w:rsidRPr="004D49D9">
        <w:rPr>
          <w:rStyle w:val="Citation"/>
        </w:rPr>
        <w:fldChar w:fldCharType="end"/>
      </w:r>
      <w:r w:rsidR="00212AB8">
        <w:rPr>
          <w:rStyle w:val="Citation"/>
        </w:rPr>
        <w:t>)</w:t>
      </w:r>
      <w:r w:rsidR="00212AB8" w:rsidRPr="00AA7DBF">
        <w:t xml:space="preserve">, </w:t>
      </w:r>
      <w:r w:rsidR="00212AB8">
        <w:t xml:space="preserve">and, presented in </w:t>
      </w:r>
      <w:r>
        <w:rPr>
          <w:rStyle w:val="Citation"/>
        </w:rPr>
        <w:fldChar w:fldCharType="begin"/>
      </w:r>
      <w:r w:rsidR="003F3C2C">
        <w:rPr>
          <w:rStyle w:val="Citation"/>
        </w:rPr>
        <w:instrText>ADDIN CITAVI.PLACEHOLDER f388be61-040a-4091-8948-acede43199b6 PFBsYWNlaG9sZGVyPg0KICA8QWRkSW5WZXJzaW9uPjUuMi4wLjg8L0FkZEluVmVyc2lvbj4NCiAgPElkPmYzODhiZTYxLTA0MGEtNDA5MS04OTQ4LWFjZWRlNDMxOTliNjwvSWQ+DQogIDxFbnRyaWVzPg0KICAgIDxFbnRyeT4NCiAgICAgIDxJZD5mZWI0YWUxNS1mYTcyLTRhM2EtYTkzMy1kODYwZDMxZTRlZjg8L0lkPg0KICAgICAgPE5vUGFyPnRydWU8L05vUGFyPg0KICAgICAgPFBlcnNvbk9ubHk+dHJ1ZTwvUGVyc29uT25seT4NCiAgICAgIDxSZWZlcmVuY2VJZD40Yzg5MWEyMS1iMGM5LTQwYTQtYTk5Ni1iZTQ0OThhMzM5YTY8L1JlZmVyZW5jZUlk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hbXBiZWxsPC9UZXh0Pg0KICAgIDwvVGV4dFVuaXQ+DQogIDwvVGV4dFVuaXRzPg0KPC9QbGFjZWhvbGRlcj4=</w:instrText>
      </w:r>
      <w:r>
        <w:rPr>
          <w:rStyle w:val="Citation"/>
        </w:rPr>
        <w:fldChar w:fldCharType="separate"/>
      </w:r>
      <w:bookmarkStart w:id="2969" w:name="_CTVP001f388be61040a40918948acede43199b6"/>
      <w:r w:rsidR="0092006B">
        <w:rPr>
          <w:rStyle w:val="Citation"/>
        </w:rPr>
        <w:t>Campbell</w:t>
      </w:r>
      <w:bookmarkEnd w:id="2969"/>
      <w:r>
        <w:rPr>
          <w:rStyle w:val="Citation"/>
        </w:rPr>
        <w:fldChar w:fldCharType="end"/>
      </w:r>
      <w:r w:rsidR="00513C8C" w:rsidRPr="00513C8C">
        <w:rPr>
          <w:rStyle w:val="Citation"/>
        </w:rPr>
        <w:t xml:space="preserve"> </w:t>
      </w:r>
      <w:r>
        <w:rPr>
          <w:rStyle w:val="Citation"/>
        </w:rPr>
        <w:fldChar w:fldCharType="begin"/>
      </w:r>
      <w:r w:rsidR="003F3C2C">
        <w:rPr>
          <w:rStyle w:val="Citation"/>
        </w:rPr>
        <w:instrText>ADDIN CITAVI.PLACEHOLDER bc9ce04b-1234-4e2a-8f89-f76cb3cbc4dc PFBsYWNlaG9sZGVyPg0KICA8QWRkSW5WZXJzaW9uPjUuMi4wLjg8L0FkZEluVmVyc2lvbj4NCiAgPElkPmJjOWNlMDRiLTEyMzQtNGUyYS04Zjg5LWY3NmNiM2NiYzRkYzwvSWQ+DQogIDxFbnRyaWVzPg0KICAgIDxFbnRyeT4NCiAgICAgIDxJZD44NjMwODI2Yi0xMGE0LTRlYmItYTVjYy0zMzA1ZWJkNjhiZTI8L0lkPg0KICAgICAgPFJlZmVyZW5jZUlkPjRjODkxYTIxLWIwYzktNDBhNC1hOTk2LWJlNDQ5OGEzMzlhNjwvUmVmZXJlbmNlSWQ+DQogICAgICA8WWVhck9ubHk+dHJ1ZTwvWWVhck9ubHk+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GIpPC9UZXh0Pg0KICAgIDwvVGV4dFVuaXQ+DQogIDwvVGV4dFVuaXRzPg0KPC9QbGFjZWhvbGRlcj4=</w:instrText>
      </w:r>
      <w:r>
        <w:rPr>
          <w:rStyle w:val="Citation"/>
        </w:rPr>
        <w:fldChar w:fldCharType="separate"/>
      </w:r>
      <w:bookmarkStart w:id="2970" w:name="_CTVP001bc9ce04b12344e2a8f89f76cb3cbc4dc"/>
      <w:r w:rsidR="0092006B">
        <w:rPr>
          <w:rStyle w:val="Citation"/>
        </w:rPr>
        <w:t>(2000b)</w:t>
      </w:r>
      <w:bookmarkEnd w:id="2970"/>
      <w:r>
        <w:rPr>
          <w:rStyle w:val="Citation"/>
        </w:rPr>
        <w:fldChar w:fldCharType="end"/>
      </w:r>
      <w:r w:rsidR="00212AB8" w:rsidRPr="00B95D78">
        <w:t xml:space="preserve">, </w:t>
      </w:r>
      <w:r w:rsidR="00212AB8" w:rsidRPr="00AA7DBF">
        <w:t xml:space="preserve">Malagasy </w:t>
      </w:r>
      <w:r>
        <w:rPr>
          <w:rStyle w:val="Citation"/>
        </w:rPr>
        <w:fldChar w:fldCharType="begin"/>
      </w:r>
      <w:r w:rsidR="003F3C2C">
        <w:rPr>
          <w:rStyle w:val="Citation"/>
        </w:rPr>
        <w:instrText>ADDIN CITAVI.PLACEHOLDER ff148475-0601-44e9-978f-508264a85348 PFBsYWNlaG9sZGVyPg0KICA8QWRkSW5WZXJzaW9uPjUuMi4wLjg8L0FkZEluVmVyc2lvbj4NCiAgPElkPmZmMTQ4NDc1LTA2MDEtNDRlOS05NzhmLTUwODI2NGE4NTM0ODwvSWQ+DQogIDxFbnRyaWVzPg0KICAgIDxFbnRyeT4NCiAgICAgIDxJZD41ODE5MWJlYy0wNTUxLTQ3MjAtYjgwMi02MjYzOWQwY2M3OWQ8L0lkPg0KICAgICAgPFJlZmVyZW5jZUlkPjQ1M2Y0YTEwLTM3YzQtNDE2Ni04NDI1LWQ1OWQzOTlmYmIwMz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yYWtpbiAxOTYzKTwvVGV4dD4NCiAgICA8L1RleHRVbml0Pg0KICA8L1RleHRVbml0cz4NCjwvUGxhY2Vob2xkZXI+</w:instrText>
      </w:r>
      <w:r>
        <w:rPr>
          <w:rStyle w:val="Citation"/>
        </w:rPr>
        <w:fldChar w:fldCharType="separate"/>
      </w:r>
      <w:bookmarkStart w:id="2971" w:name="_CTVP001ff148475060144e9978f508264a85348"/>
      <w:r w:rsidR="0092006B">
        <w:rPr>
          <w:rStyle w:val="Citation"/>
        </w:rPr>
        <w:t>(Arakin 1963)</w:t>
      </w:r>
      <w:bookmarkEnd w:id="2971"/>
      <w:r>
        <w:rPr>
          <w:rStyle w:val="Citation"/>
        </w:rPr>
        <w:fldChar w:fldCharType="end"/>
      </w:r>
      <w:r w:rsidR="00212AB8" w:rsidRPr="00AA7DBF">
        <w:t xml:space="preserve">, Maori </w:t>
      </w:r>
      <w:r>
        <w:rPr>
          <w:rStyle w:val="Citation"/>
        </w:rPr>
        <w:fldChar w:fldCharType="begin"/>
      </w:r>
      <w:r w:rsidR="003F3C2C">
        <w:rPr>
          <w:rStyle w:val="Citation"/>
        </w:rPr>
        <w:instrText>ADDIN CITAVI.PLACEHOLDER b290d24b-6a08-4ece-bc72-f62efde05df9 PFBsYWNlaG9sZGVyPg0KICA8QWRkSW5WZXJzaW9uPjUuMi4wLjg8L0FkZEluVmVyc2lvbj4NCiAgPElkPmIyOTBkMjRiLTZhMDgtNGVjZS1iYzcyLWY2MmVmZGUwNWRmOTwvSWQ+DQogIDxFbnRyaWVzPg0KICAgIDxFbnRyeT4NCiAgICAgIDxJZD5mMmU0YTdhOS0wN2YzLTQ3ZTUtOTJkNi1kNDY1MTZmMzM1MDg8L0lkPg0KICAgICAgPFJlZmVyZW5jZUlkPjJiZmE2NTgwLWM1MDEtNGY2Ny04MWNjLTg2Y2UyNjM5OGFhO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dXBhIDE5NjcpPC9UZXh0Pg0KICAgIDwvVGV4dFVuaXQ+DQogIDwvVGV4dFVuaXRzPg0KPC9QbGFjZWhvbGRlcj4=</w:instrText>
      </w:r>
      <w:r>
        <w:rPr>
          <w:rStyle w:val="Citation"/>
        </w:rPr>
        <w:fldChar w:fldCharType="separate"/>
      </w:r>
      <w:bookmarkStart w:id="2972" w:name="_CTVP001b290d24b6a084ecebc72f62efde05df9"/>
      <w:r w:rsidR="0092006B">
        <w:rPr>
          <w:rStyle w:val="Citation"/>
        </w:rPr>
        <w:t>(Krupa 1967)</w:t>
      </w:r>
      <w:bookmarkEnd w:id="2972"/>
      <w:r>
        <w:rPr>
          <w:rStyle w:val="Citation"/>
        </w:rPr>
        <w:fldChar w:fldCharType="end"/>
      </w:r>
      <w:r w:rsidR="00212AB8" w:rsidRPr="00AA7DBF">
        <w:t xml:space="preserve">, Minangkabau </w:t>
      </w:r>
      <w:r>
        <w:rPr>
          <w:rStyle w:val="Citation"/>
        </w:rPr>
        <w:fldChar w:fldCharType="begin"/>
      </w:r>
      <w:r w:rsidR="003F3C2C">
        <w:rPr>
          <w:rStyle w:val="Citation"/>
        </w:rPr>
        <w:instrText>ADDIN CITAVI.PLACEHOLDER 61498e66-cafe-4c5d-b9d9-f1ebf24919e6 PFBsYWNlaG9sZGVyPg0KICA8QWRkSW5WZXJzaW9uPjUuMi4wLjg8L0FkZEluVmVyc2lvbj4NCiAgPElkPjYxNDk4ZTY2LWNhZmUtNGM1ZC1iOWQ5LWYxZWJmMjQ5MTllNjwvSWQ+DQogIDxFbnRyaWVzPg0KICAgIDxFbnRyeT4NCiAgICAgIDxJZD5mYTY2YWEzZi0wOTg5LTQ1NGUtYTZkMi05MjY2OTdmNGRkNDg8L0lkPg0KICAgICAgPFJlZmVyZW5jZUlkPjZlNTdjN2RhLWZjOGItNDI1ZS1iOTIxLWNjY2ZjNzQ5ZDJiM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1c3NheSAxOTgxKTwvVGV4dD4NCiAgICA8L1RleHRVbml0Pg0KICA8L1RleHRVbml0cz4NCjwvUGxhY2Vob2xkZXI+</w:instrText>
      </w:r>
      <w:r>
        <w:rPr>
          <w:rStyle w:val="Citation"/>
        </w:rPr>
        <w:fldChar w:fldCharType="separate"/>
      </w:r>
      <w:bookmarkStart w:id="2973" w:name="_CTVP00161498e66cafe4c5db9d9f1ebf24919e6"/>
      <w:r w:rsidR="0092006B">
        <w:rPr>
          <w:rStyle w:val="Citation"/>
        </w:rPr>
        <w:t>(Moussay 1981)</w:t>
      </w:r>
      <w:bookmarkEnd w:id="2973"/>
      <w:r>
        <w:rPr>
          <w:rStyle w:val="Citation"/>
        </w:rPr>
        <w:fldChar w:fldCharType="end"/>
      </w:r>
      <w:r w:rsidR="00212AB8" w:rsidRPr="00AA7DBF">
        <w:t xml:space="preserve">, Tagalog </w:t>
      </w:r>
      <w:r w:rsidR="00212AB8">
        <w:t>(</w:t>
      </w:r>
      <w:r w:rsidR="004D49D9" w:rsidRPr="004D49D9">
        <w:rPr>
          <w:rStyle w:val="Citation"/>
        </w:rPr>
        <w:fldChar w:fldCharType="begin"/>
      </w:r>
      <w:r w:rsidR="004D49D9" w:rsidRPr="004D49D9">
        <w:rPr>
          <w:rStyle w:val="Citation"/>
        </w:rPr>
        <w:instrText>ADDIN CITAVI.PLACEHOLDER 2dee673b-074f-4a00-99d9-67479aa5a8aa 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3dlbiBhbmQgUGhpbGlwcGluZSBDZW50ZXIgZm9yIExhbmd1YWdlIFN0dWR5IDE5NjU8L1RleHQ+DQogICAgPC9UZXh0VW5pdD4NCiAgPC9UZXh0VW5pdHM+DQo8L1BsYWNlaG9sZGVyPg==</w:instrText>
      </w:r>
      <w:r w:rsidR="004D49D9" w:rsidRPr="004D49D9">
        <w:rPr>
          <w:rStyle w:val="Citation"/>
        </w:rPr>
        <w:fldChar w:fldCharType="separate"/>
      </w:r>
      <w:bookmarkStart w:id="2974" w:name="_CTVP0012dee673b074f4a0099d967479aa5a8aa"/>
      <w:r w:rsidR="0092006B">
        <w:rPr>
          <w:rStyle w:val="Citation"/>
        </w:rPr>
        <w:t>Bowen and Philippine Center for Language Study 1965</w:t>
      </w:r>
      <w:bookmarkEnd w:id="2974"/>
      <w:r w:rsidR="004D49D9" w:rsidRPr="004D49D9">
        <w:rPr>
          <w:rStyle w:val="Citation"/>
        </w:rPr>
        <w:fldChar w:fldCharType="end"/>
      </w:r>
      <w:r w:rsidR="00CC0C2B" w:rsidRPr="004D49D9">
        <w:rPr>
          <w:rStyle w:val="Citation"/>
        </w:rPr>
        <w:t>;</w:t>
      </w:r>
      <w:r w:rsidR="00513C8C" w:rsidRPr="00513C8C">
        <w:rPr>
          <w:rStyle w:val="Citation"/>
        </w:rPr>
        <w:t xml:space="preserve"> </w:t>
      </w:r>
      <w:r w:rsidRPr="004D49D9">
        <w:rPr>
          <w:rStyle w:val="Citation"/>
        </w:rPr>
        <w:fldChar w:fldCharType="begin"/>
      </w:r>
      <w:r w:rsidR="003F3C2C">
        <w:rPr>
          <w:rStyle w:val="Citation"/>
        </w:rPr>
        <w:instrText>ADDIN CITAVI.PLACEHOLDER 229f759e-427e-4057-b9d0-1e44b76d58a3 PFBsYWNlaG9sZGVyPg0KICA8QWRkSW5WZXJzaW9uPjUuMi4wLjg8L0FkZEluVmVyc2lvbj4NCiAgPElkPjIyOWY3NTllLTQyN2UtNDA1Ny1iOWQwLTFlNDRiNzZkNThhMzwvSWQ+DQogIDxFbnRyaWVzPg0KICAgIDxFbnRyeT4NCiAgICAgIDxJZD5mNDAwMGYxMi05ZTA5LTQzNWUtOTY0Yy0zYjg4OGUxMDNkZGI8L0lkPg0KICAgICAgPE5vUGFyPnRydWU8L05vUGFyPg0KICAgICAgPFJlZmVyZW5jZUlkPmQ0NTViNDcyLWFlYjgtNGY4MS1hNjJhLTA2YTE2NzEyYWJkNT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1vcyAxOTcxPC9UZXh0Pg0KICAgIDwvVGV4dFVuaXQ+DQogIDwvVGV4dFVuaXRzPg0KPC9QbGFjZWhvbGRlcj4=</w:instrText>
      </w:r>
      <w:r w:rsidRPr="004D49D9">
        <w:rPr>
          <w:rStyle w:val="Citation"/>
        </w:rPr>
        <w:fldChar w:fldCharType="separate"/>
      </w:r>
      <w:bookmarkStart w:id="2975" w:name="_CTVP001229f759e427e4057b9d01e44b76d58a3"/>
      <w:r w:rsidR="0092006B">
        <w:rPr>
          <w:rStyle w:val="Citation"/>
        </w:rPr>
        <w:t>Ramos 1971</w:t>
      </w:r>
      <w:bookmarkEnd w:id="2975"/>
      <w:r w:rsidRPr="004D49D9">
        <w:rPr>
          <w:rStyle w:val="Citation"/>
        </w:rPr>
        <w:fldChar w:fldCharType="end"/>
      </w:r>
      <w:r w:rsidR="00212AB8">
        <w:rPr>
          <w:rStyle w:val="Citation"/>
        </w:rPr>
        <w:t>)</w:t>
      </w:r>
      <w:r w:rsidR="00212AB8" w:rsidRPr="00AA7DBF">
        <w:t xml:space="preserve">, Tahitian </w:t>
      </w:r>
      <w:r>
        <w:rPr>
          <w:rStyle w:val="Citation"/>
        </w:rPr>
        <w:fldChar w:fldCharType="begin"/>
      </w:r>
      <w:r w:rsidR="003F3C2C">
        <w:rPr>
          <w:rStyle w:val="Citation"/>
        </w:rPr>
        <w:instrText>ADDIN CITAVI.PLACEHOLDER 6058084a-0475-42eb-9efb-927e8b5bf15a PFBsYWNlaG9sZGVyPg0KICA8QWRkSW5WZXJzaW9uPjUuMi4wLjg8L0FkZEluVmVyc2lvbj4NCiAgPElkPjYwNTgwODRhLTA0NzUtNDJlYi05ZWZiLTkyN2U4YjViZjE1YTwvSWQ+DQogIDxFbnRyaWVzPg0KICAgIDxFbnRyeT4NCiAgICAgIDxJZD5mODEyYTNiYi1hYWU0LTRmYjMtYTFlMS05NmNjOGI0YTdlMmY8L0lkPg0KICAgICAgPFJlZmVyZW5jZUlkPjM5NjcyMDM2LTUyOWQtNDQ1OS1iYmZjLTg5YWMzYWU4NGQ3OT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FraW4gMTk4MSk8L1RleHQ+DQogICAgPC9UZXh0VW5pdD4NCiAgPC9UZXh0VW5pdHM+DQo8L1BsYWNlaG9sZGVyPg==</w:instrText>
      </w:r>
      <w:r>
        <w:rPr>
          <w:rStyle w:val="Citation"/>
        </w:rPr>
        <w:fldChar w:fldCharType="separate"/>
      </w:r>
      <w:bookmarkStart w:id="2976" w:name="_CTVP0016058084a047542eb9efb927e8b5bf15a"/>
      <w:r w:rsidR="0092006B">
        <w:rPr>
          <w:rStyle w:val="Citation"/>
        </w:rPr>
        <w:t>(Arakin 1981)</w:t>
      </w:r>
      <w:bookmarkEnd w:id="2976"/>
      <w:r>
        <w:rPr>
          <w:rStyle w:val="Citation"/>
        </w:rPr>
        <w:fldChar w:fldCharType="end"/>
      </w:r>
      <w:r w:rsidR="00212AB8" w:rsidRPr="00AA7DBF">
        <w:t xml:space="preserve">, </w:t>
      </w:r>
      <w:r w:rsidR="00212AB8">
        <w:t xml:space="preserve">and </w:t>
      </w:r>
      <w:r w:rsidR="00212AB8" w:rsidRPr="00AA7DBF">
        <w:t xml:space="preserve">Tongan </w:t>
      </w:r>
      <w:r>
        <w:rPr>
          <w:rStyle w:val="Citation"/>
        </w:rPr>
        <w:fldChar w:fldCharType="begin"/>
      </w:r>
      <w:r w:rsidR="0092451D">
        <w:rPr>
          <w:rStyle w:val="Citation"/>
        </w:rPr>
        <w:instrText>ADDIN CITAVI.PLACEHOLDER 2a74f435-7875-48fe-a412-c203d233fcda PFBsYWNlaG9sZGVyPg0KICA8QWRkSW5WZXJzaW9uPjUuMi4wLjg8L0FkZEluVmVyc2lvbj4NCiAgPElkPjJhNzRmNDM1LTc4NzUtNDhmZS1hNDEyLWMyMDNkMjMzZmNkYTwvSWQ+DQogIDxFbnRyaWVzPg0KICAgIDxFbnRyeT4NCiAgICAgIDxJZD5hNWJhMWI2Mi02MDA2LTQwOWMtOTBhYy1kYTNlYTMwYjc2NzY8L0lkPg0KICAgICAgPFJlZmVyZW5jZUlkPjRkYWUwYzQ3LTAzNzYtNGIyNy1hOGZkLWZhZTBmYmRhYTI1Nj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dXJjaHdhcmQgMTk1Myk8L1RleHQ+DQogICAgPC9UZXh0VW5pdD4NCiAgPC9UZXh0VW5pdHM+DQo8L1BsYWNlaG9sZGVyPg==</w:instrText>
      </w:r>
      <w:r>
        <w:rPr>
          <w:rStyle w:val="Citation"/>
        </w:rPr>
        <w:fldChar w:fldCharType="separate"/>
      </w:r>
      <w:bookmarkStart w:id="2977" w:name="_CTVP0012a74f435787548fea412c203d233fcda"/>
      <w:r w:rsidR="0092006B">
        <w:rPr>
          <w:rStyle w:val="Citation"/>
        </w:rPr>
        <w:t>(Churchward 1953)</w:t>
      </w:r>
      <w:bookmarkEnd w:id="2977"/>
      <w:r>
        <w:rPr>
          <w:rStyle w:val="Citation"/>
        </w:rPr>
        <w:fldChar w:fldCharType="end"/>
      </w:r>
      <w:r w:rsidR="00212AB8" w:rsidRPr="00AA7DBF">
        <w:t>.</w:t>
      </w:r>
    </w:p>
    <w:p w14:paraId="5B3EC32D" w14:textId="569A151C" w:rsidR="00212AB8" w:rsidRPr="00AA7DBF" w:rsidRDefault="00212AB8" w:rsidP="00042004">
      <w:pPr>
        <w:pStyle w:val="Body0500after"/>
      </w:pPr>
      <w:r w:rsidRPr="00AA7DBF">
        <w:t xml:space="preserve">As for noun phrases with adnominal pronouns in other regional Malay varieties, only limited information is available. Brief descriptions or examples are offered for Ambon Malay </w:t>
      </w:r>
      <w:r w:rsidR="00BA6215">
        <w:rPr>
          <w:rStyle w:val="Citation"/>
        </w:rPr>
        <w:fldChar w:fldCharType="begin"/>
      </w:r>
      <w:r w:rsidR="0092451D">
        <w:rPr>
          <w:rStyle w:val="Citation"/>
        </w:rPr>
        <w:instrText>ADDIN CITAVI.PLACEHOLDER 8a77cd51-b77d-4c7a-94d0-6d08fc94b254 PFBsYWNlaG9sZGVyPg0KICA8QWRkSW5WZXJzaW9uPjUuMi4wLjg8L0FkZEluVmVyc2lvbj4NCiAgPElkPjhhNzdjZDUxLWI3N2QtNGM3YS05NGQwLTZkMDhmYzk0YjI1NDwvSWQ+DQogIDxFbnRyaWVzPg0KICAgIDxFbnRyeT4NCiAgICAgIDxJZD4zYzg2N2E3Ny0zODZjLTQyMTItODJhYi1iZDUzNjYxZTBjZmQ8L0lkPg0KICAgICAgPFJlZmVyZW5jZUlkPjdhNDVlMjgxLWIwYjMtNGIwYi1hZjU0LWJkMThkODdhYzUzMD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KHZhbiBNaW5kZSA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pPC9UZXh0Pg0KICAgIDwvVGV4dFVuaXQ+DQogIDwvVGV4dFVuaXRzPg0KPC9QbGFjZWhvbGRlcj4=</w:instrText>
      </w:r>
      <w:r w:rsidR="00BA6215">
        <w:rPr>
          <w:rStyle w:val="Citation"/>
        </w:rPr>
        <w:fldChar w:fldCharType="separate"/>
      </w:r>
      <w:bookmarkStart w:id="2978" w:name="_CTVP0018a77cd51b77d4c7a94d06d08fc94b254"/>
      <w:r w:rsidR="0092006B">
        <w:rPr>
          <w:rStyle w:val="Citation"/>
        </w:rPr>
        <w:t>(van Minde 1997)</w:t>
      </w:r>
      <w:bookmarkEnd w:id="2978"/>
      <w:r w:rsidR="00BA6215">
        <w:rPr>
          <w:rStyle w:val="Citation"/>
        </w:rPr>
        <w:fldChar w:fldCharType="end"/>
      </w:r>
      <w:r w:rsidRPr="00B95D78">
        <w:t xml:space="preserve">, </w:t>
      </w:r>
      <w:r w:rsidRPr="00AA7DBF">
        <w:t xml:space="preserve">Balai Berkuak Malay </w:t>
      </w:r>
      <w:r w:rsidR="00BA6215">
        <w:rPr>
          <w:rStyle w:val="Citation"/>
        </w:rPr>
        <w:fldChar w:fldCharType="begin"/>
      </w:r>
      <w:r w:rsidR="003A5B20">
        <w:rPr>
          <w:rStyle w:val="Citation"/>
        </w:rPr>
        <w:instrText>ADDIN CITAVI.PLACEHOLDER 0e5ec688-76fb-4c57-93ab-f7eba754c62b PFBsYWNlaG9sZGVyPg0KICA8QWRkSW5WZXJzaW9uPjUuMi4wLjg8L0FkZEluVmVyc2lvbj4NCiAgPElkPjBlNWVjNjg4LTc2ZmItNGM1Ny05M2FiLWY3ZWJhNzU0YzYyYjwvSWQ+DQogIDxFbnRyaWVzPg0KICAgIDxFbnRyeT4NCiAgICAgIDxJZD5hMGNkY2FhMS1jOWE5LTRlMWItOGM2Mi04ZTIzZDgzNjJhOGU8L0lkPg0KICAgICAgPFJlZmVyZW5jZUlkPjY5MzZmMzQ2LWM2NjItNGEyZC05MjFmLTVmN2NiODI3NDA5N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lVyaTwvRmlyc3ROYW1lPg0KICAgICAgICAgICAgPExhc3ROYW1lPlRhZG1vc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hZG1vciAyMDAyKTwvVGV4dD4NCiAgICA8L1RleHRVbml0Pg0KICA8L1RleHRVbml0cz4NCjwvUGxhY2Vob2xkZXI+</w:instrText>
      </w:r>
      <w:r w:rsidR="00BA6215">
        <w:rPr>
          <w:rStyle w:val="Citation"/>
        </w:rPr>
        <w:fldChar w:fldCharType="separate"/>
      </w:r>
      <w:bookmarkStart w:id="2979" w:name="_CTVP0010e5ec68876fb4c5793abf7eba754c62b"/>
      <w:r w:rsidR="0092006B">
        <w:rPr>
          <w:rStyle w:val="Citation"/>
        </w:rPr>
        <w:t>(Tadmor 2002)</w:t>
      </w:r>
      <w:bookmarkEnd w:id="2979"/>
      <w:r w:rsidR="00BA6215">
        <w:rPr>
          <w:rStyle w:val="Citation"/>
        </w:rPr>
        <w:fldChar w:fldCharType="end"/>
      </w:r>
      <w:r w:rsidRPr="00AA7DBF">
        <w:t xml:space="preserve">, Dobo Malay </w:t>
      </w:r>
      <w:r w:rsidR="00BA6215">
        <w:rPr>
          <w:rStyle w:val="Citation"/>
        </w:rPr>
        <w:fldChar w:fldCharType="begin"/>
      </w:r>
      <w:r w:rsidR="00E75EE4">
        <w:rPr>
          <w:rStyle w:val="Citation"/>
        </w:rPr>
        <w:instrText>ADDIN CITAVI.PLACEHOLDER d713dab8-a796-4047-8d56-3abdeb79a02a 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IuSi4gTml2ZW5zLCBwLmMuIDIwMTMpPC9UZXh0Pg0KICAgIDwvVGV4dFVuaXQ+DQogIDwvVGV4dFVuaXRzPg0KPC9QbGFjZWhvbGRlcj4=</w:instrText>
      </w:r>
      <w:r w:rsidR="00BA6215">
        <w:rPr>
          <w:rStyle w:val="Citation"/>
        </w:rPr>
        <w:fldChar w:fldCharType="separate"/>
      </w:r>
      <w:bookmarkStart w:id="2980" w:name="_CTVP001d713dab8a79640478d563abdeb79a02a"/>
      <w:r w:rsidR="0092006B">
        <w:rPr>
          <w:rStyle w:val="Citation"/>
        </w:rPr>
        <w:t>(R.J. Nivens, p.c. 2013)</w:t>
      </w:r>
      <w:bookmarkEnd w:id="2980"/>
      <w:r w:rsidR="00BA6215">
        <w:rPr>
          <w:rStyle w:val="Citation"/>
        </w:rPr>
        <w:fldChar w:fldCharType="end"/>
      </w:r>
      <w:r w:rsidRPr="00AA7DBF">
        <w:t xml:space="preserve">, Kupang Malay </w:t>
      </w:r>
      <w:r w:rsidR="00BA6215">
        <w:rPr>
          <w:rStyle w:val="Citation"/>
        </w:rPr>
        <w:fldChar w:fldCharType="begin"/>
      </w:r>
      <w:r w:rsidR="003A5B20">
        <w:rPr>
          <w:rStyle w:val="Citation"/>
        </w:rPr>
        <w:instrText>ADDIN CITAVI.PLACEHOLDER d9d721ab-ebc7-4bc2-8b58-51087e4e90ea 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pbWVzIGFuZCBKYWNvYiAyMDA4KTwvVGV4dD4NCiAgICA8L1RleHRVbml0Pg0KICA8L1RleHRVbml0cz4NCjwvUGxhY2Vob2xkZXI+</w:instrText>
      </w:r>
      <w:r w:rsidR="00BA6215">
        <w:rPr>
          <w:rStyle w:val="Citation"/>
        </w:rPr>
        <w:fldChar w:fldCharType="separate"/>
      </w:r>
      <w:bookmarkStart w:id="2981" w:name="_CTVP001d9d721abebc74bc28b5851087e4e90ea"/>
      <w:r w:rsidR="0092006B">
        <w:rPr>
          <w:rStyle w:val="Citation"/>
        </w:rPr>
        <w:t>(Grimes and Jacob 2008)</w:t>
      </w:r>
      <w:bookmarkEnd w:id="2981"/>
      <w:r w:rsidR="00BA6215">
        <w:rPr>
          <w:rStyle w:val="Citation"/>
        </w:rPr>
        <w:fldChar w:fldCharType="end"/>
      </w:r>
      <w:r w:rsidRPr="00AA7DBF">
        <w:t xml:space="preserve">, Manado Malay </w:t>
      </w:r>
      <w:r w:rsidR="00BA6215">
        <w:rPr>
          <w:rStyle w:val="Citation"/>
        </w:rPr>
        <w:fldChar w:fldCharType="begin"/>
      </w:r>
      <w:r w:rsidR="0092451D">
        <w:rPr>
          <w:rStyle w:val="Citation"/>
        </w:rPr>
        <w:instrText>ADDIN CITAVI.PLACEHOLDER 2c6de73a-81eb-4c85-9c5a-b37f92401fcf PFBsYWNlaG9sZGVyPg0KICA8QWRkSW5WZXJzaW9uPjUuMi4wLjg8L0FkZEluVmVyc2lvbj4NCiAgPElkPjJjNmRlNzNhLTgxZWItNGM4NS05YzVhLWIzN2Y5MjQwMWZjZjwvSWQ+DQogIDxFbnRyaWVzPg0KICAgIDxFbnRyeT4NCiAgICAgIDxJZD5lYzBhNDZmZS1jYzU5LTQxN2ItOGQyMS1kNTUyZGYxNWI5YjM8L0lkPg0KICAgICAgPFJlZmVyZW5jZUlkPjdkMjg2NDk2LWQ2ODItNDVjYi05OTM3LWE4ZDk2NzNhMjg1N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U3RvZWwgMjAwNSDigJMgRm9jdXMgaW4gTWFuYWRvIE1hbGF5PC9TaG9ydFRpdGxlPg0KICAgICAgICA8VGl0bGU+Rm9jdXMgaW4gTWFuYWRvIE1hbGF5OiBHcmFtbWFyLCBwYXJ0aWNsZXMsIGFuZCBpbnRvbmF0aW9uPC9UaXRsZT4NCiAgICAgICAgPFllYXI+MjAwNTwvWWVhcj4NCiAgICAgIDwvUmVmZXJlbmNlPg0KICAgIDwvRW50cnk+DQogIDwvRW50cmllcz4NCiAgPFRleHQ+KFN0b2V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KTwvVGV4dD4NCiAgICA8L1RleHRVbml0Pg0KICA8L1RleHRVbml0cz4NCjwvUGxhY2Vob2xkZXI+</w:instrText>
      </w:r>
      <w:r w:rsidR="00BA6215">
        <w:rPr>
          <w:rStyle w:val="Citation"/>
        </w:rPr>
        <w:fldChar w:fldCharType="separate"/>
      </w:r>
      <w:bookmarkStart w:id="2982" w:name="_CTVP0012c6de73a81eb4c859c5ab37f92401fcf"/>
      <w:r w:rsidR="0092006B">
        <w:rPr>
          <w:rStyle w:val="Citation"/>
        </w:rPr>
        <w:t>(Stoel 2005)</w:t>
      </w:r>
      <w:bookmarkEnd w:id="2982"/>
      <w:r w:rsidR="00BA6215">
        <w:rPr>
          <w:rStyle w:val="Citation"/>
        </w:rPr>
        <w:fldChar w:fldCharType="end"/>
      </w:r>
      <w:r w:rsidRPr="00AA7DBF">
        <w:t xml:space="preserve">, and Sri Lanka Malay </w:t>
      </w:r>
      <w:r w:rsidR="00BA6215">
        <w:rPr>
          <w:rStyle w:val="Citation"/>
        </w:rPr>
        <w:fldChar w:fldCharType="begin"/>
      </w:r>
      <w:r w:rsidR="003A5B20">
        <w:rPr>
          <w:rStyle w:val="Citation"/>
        </w:rPr>
        <w:instrText>ADDIN CITAVI.PLACEHOLDER 2c556502-70e1-4206-ab27-87509e1b6455 PFBsYWNlaG9sZGVyPg0KICA8QWRkSW5WZXJzaW9uPjUuMi4wLjg8L0FkZEluVmVyc2lvbj4NCiAgPElkPjJjNTU2NTAyLTcwZTEtNDIwNi1hYjI3LTg3NTA5ZTFiNjQ1NTwvSWQ+DQogIDxFbnRyaWVzPg0KICAgIDxFbnRyeT4NCiAgICAgIDxJZD4wNjUzYmQ3YS1lNmRjLTQ1OGEtYTc1MC0xYzllZWJmODhhYzg8L0lkPg0KICAgICAgPFJlZmVyZW5jZUlkPmU0Yjc2MjI5LTJhNzUtNDA3Zi05ZTkwLTBmYjI4MjA3NzBkOT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G9tYW5zb24gMjAxMyk8L1RleHQ+DQogICAgPC9UZXh0VW5pdD4NCiAgPC9UZXh0VW5pdHM+DQo8L1BsYWNlaG9sZGVyPg==</w:instrText>
      </w:r>
      <w:r w:rsidR="00BA6215">
        <w:rPr>
          <w:rStyle w:val="Citation"/>
        </w:rPr>
        <w:fldChar w:fldCharType="separate"/>
      </w:r>
      <w:bookmarkStart w:id="2983" w:name="_CTVP0012c55650270e14206ab2787509e1b6455"/>
      <w:r w:rsidR="0092006B">
        <w:rPr>
          <w:rStyle w:val="Citation"/>
        </w:rPr>
        <w:t>(Slomanson 2013)</w:t>
      </w:r>
      <w:bookmarkEnd w:id="2983"/>
      <w:r w:rsidR="00BA6215">
        <w:rPr>
          <w:rStyle w:val="Citation"/>
        </w:rPr>
        <w:fldChar w:fldCharType="end"/>
      </w:r>
      <w:r w:rsidRPr="00AA7DBF">
        <w:t xml:space="preserve">. In each case, however, the descriptions are limited to the associative plural interpretation of </w:t>
      </w:r>
      <w:r w:rsidR="00B7093A">
        <w:t>‘</w:t>
      </w:r>
      <w:r w:rsidRPr="0099608C">
        <w:rPr>
          <w:rStyle w:val="ChSmallCaps"/>
        </w:rPr>
        <w:t>np</w:t>
      </w:r>
      <w:r w:rsidRPr="00D32413">
        <w:t xml:space="preserve"> </w:t>
      </w:r>
      <w:r w:rsidRPr="0099608C">
        <w:rPr>
          <w:rStyle w:val="ChSmallCaps"/>
        </w:rPr>
        <w:t>pro-pl</w:t>
      </w:r>
      <w:r w:rsidR="00B7093A">
        <w:t>’</w:t>
      </w:r>
      <w:r w:rsidRPr="00063464">
        <w:t xml:space="preserve"> expressions (see</w:t>
      </w:r>
      <w:r w:rsidRPr="00AA7DBF">
        <w:t xml:space="preserve"> §</w:t>
      </w:r>
      <w:r w:rsidRPr="00AA7DBF">
        <w:fldChar w:fldCharType="begin"/>
      </w:r>
      <w:r w:rsidRPr="00AA7DBF">
        <w:instrText xml:space="preserve"> REF _Ref345150044 \w \h </w:instrText>
      </w:r>
      <w:r w:rsidRPr="00AA7DBF">
        <w:fldChar w:fldCharType="separate"/>
      </w:r>
      <w:r w:rsidR="00154D81">
        <w:rPr>
          <w:cs/>
        </w:rPr>
        <w:t>‎</w:t>
      </w:r>
      <w:r w:rsidR="00154D81">
        <w:t>6.2.2.3</w:t>
      </w:r>
      <w:r w:rsidRPr="00AA7DBF">
        <w:fldChar w:fldCharType="end"/>
      </w:r>
      <w:r w:rsidRPr="00AA7DBF">
        <w:t xml:space="preserve">). </w:t>
      </w:r>
      <w:r w:rsidR="00FB194B">
        <w:t xml:space="preserve">A </w:t>
      </w:r>
      <w:r w:rsidR="00FB194B" w:rsidRPr="00203E2B">
        <w:t xml:space="preserve">determiner function of the pronouns is </w:t>
      </w:r>
      <w:r w:rsidR="00FB194B">
        <w:t xml:space="preserve">not </w:t>
      </w:r>
      <w:r w:rsidR="00FB194B" w:rsidRPr="00203E2B">
        <w:t>mentioned</w:t>
      </w:r>
      <w:r w:rsidR="00FB194B">
        <w:t xml:space="preserve"> in any of these descriptions</w:t>
      </w:r>
      <w:r w:rsidR="00FB194B" w:rsidRPr="00203E2B">
        <w:t>.</w:t>
      </w:r>
    </w:p>
    <w:p w14:paraId="11D28A3D" w14:textId="148C3EA9" w:rsidR="00212AB8" w:rsidRPr="00AA7DBF" w:rsidRDefault="00212AB8" w:rsidP="00D03962">
      <w:pPr>
        <w:pStyle w:val="Body0505after"/>
        <w:rPr>
          <w:lang w:eastAsia="en-US"/>
        </w:rPr>
      </w:pPr>
      <w:r w:rsidRPr="00AA7DBF">
        <w:t xml:space="preserve">In addition, some descriptions of regional Malay varieties mention </w:t>
      </w:r>
      <w:r w:rsidR="00B7093A">
        <w:t>‘</w:t>
      </w:r>
      <w:r w:rsidRPr="0099608C">
        <w:rPr>
          <w:rStyle w:val="ChSmallCaps"/>
        </w:rPr>
        <w:t>np</w:t>
      </w:r>
      <w:r w:rsidRPr="00D32413">
        <w:t xml:space="preserve"> </w:t>
      </w:r>
      <w:r w:rsidRPr="0099608C">
        <w:rPr>
          <w:rStyle w:val="ChSmallCaps"/>
        </w:rPr>
        <w:t>pro</w:t>
      </w:r>
      <w:r w:rsidR="00B7093A">
        <w:t>’</w:t>
      </w:r>
      <w:r w:rsidRPr="00833C7F">
        <w:t xml:space="preserve"> </w:t>
      </w:r>
      <w:r w:rsidRPr="00AA7DBF">
        <w:t xml:space="preserve">constructions, most of which are analyzed as </w:t>
      </w:r>
      <w:r w:rsidRPr="00AA7DBF">
        <w:rPr>
          <w:lang w:eastAsia="en-US"/>
        </w:rPr>
        <w:t>topic-comment constructions.</w:t>
      </w:r>
    </w:p>
    <w:p w14:paraId="550E076C" w14:textId="5CA2B458" w:rsidR="00212AB8" w:rsidRPr="00AA7DBF" w:rsidRDefault="00212AB8" w:rsidP="002A1DBD">
      <w:pPr>
        <w:pStyle w:val="I0Indented"/>
        <w:numPr>
          <w:ilvl w:val="0"/>
          <w:numId w:val="47"/>
        </w:numPr>
      </w:pPr>
      <w:r w:rsidRPr="00AA7DBF">
        <w:t>Ambon Malay</w:t>
      </w:r>
      <w:r w:rsidR="0061262A">
        <w:t>:</w:t>
      </w:r>
      <w:r w:rsidRPr="00AA7DBF">
        <w:t xml:space="preserve"> </w:t>
      </w:r>
      <w:r w:rsidR="00CA2929" w:rsidRPr="00CA2929">
        <w:rPr>
          <w:rStyle w:val="Citation"/>
        </w:rPr>
        <w:fldChar w:fldCharType="begin"/>
      </w:r>
      <w:r w:rsidR="003A0133">
        <w:rPr>
          <w:rStyle w:val="Citation"/>
        </w:rPr>
        <w:instrText>ADDIN CITAVI.PLACEHOLDER 5e5d9202-213e-4b74-9fd7-0837e5a7572e 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dmFuIE1pbmR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ZhbiBNaW5kZTwvVGV4dD4NCiAgICA8L1RleHRVbml0Pg0KICA8L1RleHRVbml0cz4NCjwvUGxhY2Vob2xkZXI+</w:instrText>
      </w:r>
      <w:r w:rsidR="00CA2929" w:rsidRPr="00CA2929">
        <w:rPr>
          <w:rStyle w:val="Citation"/>
        </w:rPr>
        <w:fldChar w:fldCharType="separate"/>
      </w:r>
      <w:bookmarkStart w:id="2984" w:name="_CTVP0015e5d9202213e4b749fd70837e5a7572e"/>
      <w:r w:rsidR="0092006B">
        <w:rPr>
          <w:rStyle w:val="Citation"/>
        </w:rPr>
        <w:t>van Minde</w:t>
      </w:r>
      <w:bookmarkEnd w:id="2984"/>
      <w:r w:rsidR="00CA2929" w:rsidRPr="00CA2929">
        <w:rPr>
          <w:rStyle w:val="Citation"/>
        </w:rPr>
        <w:fldChar w:fldCharType="end"/>
      </w:r>
      <w:r w:rsidR="00CA2929" w:rsidRPr="00CA2929">
        <w:rPr>
          <w:rStyle w:val="Citation"/>
        </w:rPr>
        <w:t xml:space="preserve"> </w:t>
      </w:r>
      <w:r w:rsidR="00CA2929" w:rsidRPr="00CA2929">
        <w:rPr>
          <w:rStyle w:val="Citation"/>
        </w:rPr>
        <w:fldChar w:fldCharType="begin"/>
      </w:r>
      <w:r w:rsidR="00CA2929" w:rsidRPr="00CA2929">
        <w:rPr>
          <w:rStyle w:val="Citation"/>
        </w:rPr>
        <w:instrText>ADDIN CITAVI.PLACEHOLDER 4a11bf48-94b9-4de1-a883-70c88b383a35 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gxOTk3OiAyO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OiAyODQpPC9UZXh0Pg0KICAgIDwvVGV4dFVuaXQ+DQogIDwvVGV4dFVuaXRzPg0KPC9QbGFjZWhvbGRlcj4=</w:instrText>
      </w:r>
      <w:r w:rsidR="00CA2929" w:rsidRPr="00CA2929">
        <w:rPr>
          <w:rStyle w:val="Citation"/>
        </w:rPr>
        <w:fldChar w:fldCharType="separate"/>
      </w:r>
      <w:bookmarkStart w:id="2985" w:name="_CTVP0014a11bf4894b94de1a88370c88b383a35"/>
      <w:r w:rsidR="0092006B">
        <w:rPr>
          <w:rStyle w:val="Citation"/>
        </w:rPr>
        <w:t>(1997: 284)</w:t>
      </w:r>
      <w:bookmarkEnd w:id="2985"/>
      <w:r w:rsidR="00CA2929" w:rsidRPr="00CA2929">
        <w:rPr>
          <w:rStyle w:val="Citation"/>
        </w:rPr>
        <w:fldChar w:fldCharType="end"/>
      </w:r>
      <w:r w:rsidRPr="00AA7DBF">
        <w:t xml:space="preserve"> mentions constructions in which </w:t>
      </w:r>
      <w:r w:rsidR="00B7093A">
        <w:t>“</w:t>
      </w:r>
      <w:r w:rsidRPr="00AA7DBF">
        <w:t>a preposed NP is copied by a co-referential pronoun in the remainder of the clause</w:t>
      </w:r>
      <w:r w:rsidR="00B7093A">
        <w:t>”</w:t>
      </w:r>
      <w:r w:rsidRPr="00AA7DBF">
        <w:t xml:space="preserve">. In each case, the pronoun is the short third person singular </w:t>
      </w:r>
      <w:r w:rsidRPr="00AA7DBF">
        <w:rPr>
          <w:rStyle w:val="ChItalBold"/>
        </w:rPr>
        <w:t>de</w:t>
      </w:r>
      <w:r w:rsidRPr="00AA7DBF">
        <w:t xml:space="preserve"> </w:t>
      </w:r>
      <w:r w:rsidR="00B7093A">
        <w:t>‘</w:t>
      </w:r>
      <w:r w:rsidRPr="0099608C">
        <w:rPr>
          <w:rStyle w:val="ChSmallCaps"/>
        </w:rPr>
        <w:t>3sg</w:t>
      </w:r>
      <w:r w:rsidR="00B7093A">
        <w:t>’</w:t>
      </w:r>
      <w:r w:rsidRPr="00AA7DBF">
        <w:t xml:space="preserve">. In addition, </w:t>
      </w:r>
      <w:r w:rsidR="00BA6215">
        <w:rPr>
          <w:rStyle w:val="Citation"/>
        </w:rPr>
        <w:fldChar w:fldCharType="begin"/>
      </w:r>
      <w:r w:rsidR="0092451D">
        <w:rPr>
          <w:rStyle w:val="Citation"/>
        </w:rPr>
        <w:instrText>ADDIN CITAVI.PLACEHOLDER 1b91e427-bec3-4394-a9c3-03147c26ea61 PFBsYWNlaG9sZGVyPg0KICA8QWRkSW5WZXJzaW9uPjUuMi4wLjg8L0FkZEluVmVyc2lvbj4NCiAgPElkPjFiOTFlNDI3LWJlYzMtNDM5NC1hOWMzLTAzMTQ3YzI2ZWE2MTwvSWQ+DQogIDxFbnRyaWVzPg0KICAgIDxFbnRyeT4NCiAgICAgIDxJZD42MzI0ZmM4Zi0wYjU5LTQ1NDAtODE3OS0xNjA1YzBhODBiNDQ8L0lkPg0KICAgICAgPE5vUGFyPnRydWU8L05vUGFyPg0KICAgICAgPFBlcnNvbk9ubHk+dHJ1ZTwvUGVyc29uT25seT4NCiAgICAgIDxSZWZlcmVuY2VJZD43YTQ1ZTI4MS1iMGIzLTRiMGItYWY1NC1iZDE4ZDg3YWM1MzA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dmFuIE1pbmR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ZhbiBNaW5kZTwvVGV4dD4NCiAgICA8L1RleHRVbml0Pg0KICA8L1RleHRVbml0cz4NCjwvUGxhY2Vob2xkZXI+</w:instrText>
      </w:r>
      <w:r w:rsidR="00BA6215">
        <w:rPr>
          <w:rStyle w:val="Citation"/>
        </w:rPr>
        <w:fldChar w:fldCharType="separate"/>
      </w:r>
      <w:bookmarkStart w:id="2986" w:name="_CTVP0011b91e427bec34394a9c303147c26ea61"/>
      <w:r w:rsidR="0092006B">
        <w:rPr>
          <w:rStyle w:val="Citation"/>
        </w:rPr>
        <w:t>van Minde</w:t>
      </w:r>
      <w:bookmarkEnd w:id="2986"/>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7abf0b1a-29bd-41a8-ac5a-cb08da528b91 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gxOTk3OiAy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OiAyODUpPC9UZXh0Pg0KICAgIDwvVGV4dFVuaXQ+DQogIDwvVGV4dFVuaXRzPg0KPC9QbGFjZWhvbGRlcj4=</w:instrText>
      </w:r>
      <w:r w:rsidR="00BA6215">
        <w:rPr>
          <w:rStyle w:val="Citation"/>
        </w:rPr>
        <w:fldChar w:fldCharType="separate"/>
      </w:r>
      <w:bookmarkStart w:id="2987" w:name="_CTVP0017abf0b1a29bd41a8ac5acb08da528b91"/>
      <w:r w:rsidR="0092006B">
        <w:rPr>
          <w:rStyle w:val="Citation"/>
        </w:rPr>
        <w:t>(1997: 285)</w:t>
      </w:r>
      <w:bookmarkEnd w:id="2987"/>
      <w:r w:rsidR="00BA6215">
        <w:rPr>
          <w:rStyle w:val="Citation"/>
        </w:rPr>
        <w:fldChar w:fldCharType="end"/>
      </w:r>
      <w:r w:rsidRPr="00AA7DBF">
        <w:t xml:space="preserve"> presents examples in which a pronoun follows a noun phrase with an adnominal demonstrative at its right periphery.</w:t>
      </w:r>
      <w:r w:rsidR="00206F3F">
        <w:t xml:space="preserve"> </w:t>
      </w:r>
    </w:p>
    <w:p w14:paraId="163F9C18" w14:textId="75B0F5DB" w:rsidR="00212AB8" w:rsidRPr="00AA7DBF" w:rsidRDefault="00212AB8" w:rsidP="002A1DBD">
      <w:pPr>
        <w:pStyle w:val="I0Indented"/>
        <w:numPr>
          <w:ilvl w:val="0"/>
          <w:numId w:val="47"/>
        </w:numPr>
      </w:pPr>
      <w:r w:rsidRPr="00AA7DBF">
        <w:t xml:space="preserve">Banda Malay: </w:t>
      </w:r>
      <w:r w:rsidR="00BA6215">
        <w:rPr>
          <w:rStyle w:val="Citation"/>
        </w:rPr>
        <w:fldChar w:fldCharType="begin"/>
      </w:r>
      <w:r w:rsidR="0092451D">
        <w:rPr>
          <w:rStyle w:val="Citation"/>
        </w:rPr>
        <w:instrText>ADDIN CITAVI.PLACEHOLDER ddb0fb50-662f-40a5-aeac-be7ce6723422 PFBsYWNlaG9sZGVyPg0KICA8QWRkSW5WZXJzaW9uPjUuMi4wLjg8L0FkZEluVmVyc2lvbj4NCiAgPElkPmRkYjBmYjUwLTY2MmYtNDBhNS1hZWFjLWJlN2NlNjcyMzQyMjwvSWQ+DQogIDxFbnRyaWVzPg0KICAgIDxFbnRyeT4NCiAgICAgIDxJZD44OGM4MmY2Ni1mNzdjLTRjNTItODZkOS1mYThiNzVlNDBjYTY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sidR="00BA6215">
        <w:rPr>
          <w:rStyle w:val="Citation"/>
        </w:rPr>
        <w:fldChar w:fldCharType="separate"/>
      </w:r>
      <w:bookmarkStart w:id="2988" w:name="_CTVP001ddb0fb50662f40a5aeacbe7ce6723422"/>
      <w:r w:rsidR="0092006B">
        <w:rPr>
          <w:rStyle w:val="Citation"/>
        </w:rPr>
        <w:t>Paauw</w:t>
      </w:r>
      <w:bookmarkEnd w:id="2988"/>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10ef6931-6886-4867-8193-b042ac99c97b 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gyMDA5OiAxN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OiAxNjUpPC9UZXh0Pg0KICAgIDwvVGV4dFVuaXQ+DQogIDwvVGV4dFVuaXRzPg0KPC9QbGFjZWhvbGRlcj4=</w:instrText>
      </w:r>
      <w:r w:rsidR="00BA6215">
        <w:rPr>
          <w:rStyle w:val="Citation"/>
        </w:rPr>
        <w:fldChar w:fldCharType="separate"/>
      </w:r>
      <w:bookmarkStart w:id="2989" w:name="_CTVP00110ef6931688648678193b042ac99c97b"/>
      <w:r w:rsidR="0092006B">
        <w:rPr>
          <w:rStyle w:val="Citation"/>
        </w:rPr>
        <w:t>(2009: 165)</w:t>
      </w:r>
      <w:bookmarkEnd w:id="2989"/>
      <w:r w:rsidR="00BA6215">
        <w:rPr>
          <w:rStyle w:val="Citation"/>
        </w:rPr>
        <w:fldChar w:fldCharType="end"/>
      </w:r>
      <w:r w:rsidRPr="00AA7DBF">
        <w:rPr>
          <w:lang w:eastAsia="en-US"/>
        </w:rPr>
        <w:t xml:space="preserve"> gives examples of </w:t>
      </w:r>
      <w:r w:rsidR="00B7093A">
        <w:t>‘</w:t>
      </w:r>
      <w:r w:rsidRPr="0099608C">
        <w:rPr>
          <w:rStyle w:val="ChSmallCaps"/>
        </w:rPr>
        <w:t>np</w:t>
      </w:r>
      <w:r w:rsidRPr="00D32413">
        <w:t xml:space="preserve"> </w:t>
      </w:r>
      <w:r w:rsidRPr="0099608C">
        <w:rPr>
          <w:rStyle w:val="ChSmallCaps"/>
        </w:rPr>
        <w:t>pro</w:t>
      </w:r>
      <w:r w:rsidR="00B7093A">
        <w:t>’</w:t>
      </w:r>
      <w:r w:rsidRPr="00AA7DBF">
        <w:t xml:space="preserve"> constructions which he also analyzes as topic-comment constructions. The pronoun is third person singular </w:t>
      </w:r>
      <w:r w:rsidRPr="00AA7DBF">
        <w:rPr>
          <w:rStyle w:val="ChItalBold"/>
        </w:rPr>
        <w:t>dia</w:t>
      </w:r>
      <w:r w:rsidRPr="00AA7DBF">
        <w:t xml:space="preserve"> </w:t>
      </w:r>
      <w:r w:rsidR="00B7093A">
        <w:t>‘</w:t>
      </w:r>
      <w:r w:rsidRPr="0099608C">
        <w:rPr>
          <w:rStyle w:val="ChSmallCaps"/>
        </w:rPr>
        <w:t>3sg</w:t>
      </w:r>
      <w:r w:rsidR="00B7093A">
        <w:t>’</w:t>
      </w:r>
      <w:r w:rsidRPr="00AA7DBF">
        <w:t xml:space="preserve"> and t</w:t>
      </w:r>
      <w:r>
        <w:t xml:space="preserve">he preceding noun phrase is set </w:t>
      </w:r>
      <w:r w:rsidRPr="00AA7DBF">
        <w:t>off with an adnominal demonstrative.</w:t>
      </w:r>
    </w:p>
    <w:p w14:paraId="215400BD" w14:textId="08018606" w:rsidR="00212AB8" w:rsidRPr="00AA7DBF" w:rsidRDefault="00212AB8" w:rsidP="002A1DBD">
      <w:pPr>
        <w:pStyle w:val="I0Indented"/>
        <w:numPr>
          <w:ilvl w:val="0"/>
          <w:numId w:val="47"/>
        </w:numPr>
      </w:pPr>
      <w:r w:rsidRPr="00AA7DBF">
        <w:t xml:space="preserve">Northern Moluccan Malay: </w:t>
      </w:r>
      <w:r w:rsidR="00BA6215">
        <w:rPr>
          <w:rStyle w:val="Citation"/>
        </w:rPr>
        <w:fldChar w:fldCharType="begin"/>
      </w:r>
      <w:r w:rsidR="0092451D">
        <w:rPr>
          <w:rStyle w:val="Citation"/>
        </w:rPr>
        <w:instrText>ADDIN CITAVI.PLACEHOLDER b3739daa-c2ed-4bd0-afbe-c907726f5f28 PFBsYWNlaG9sZGVyPg0KICA8QWRkSW5WZXJzaW9uPjUuMi4wLjg8L0FkZEluVmVyc2lvbj4NCiAgPElkPmIzNzM5ZGFhLWMyZWQtNGJkMC1hZmJlLWM5MDc3MjZmNWYyODwvSWQ+DQogIDxFbnRyaWVzPg0KICAgIDxFbnRyeT4NCiAgICAgIDxJZD5mMTk0YmFkNS02ZDJhLTRjNjMtOTJiNy0yOTBmYThhZjUxNWQ8L0lkPg0KICAgICAgPE5vUGFyPnRydWU8L05vUGFyPg0KICAgICAgPFBlcnNvbk9ubHk+dHJ1ZTwvUGVyc29uT25seT4NCiAgICAgIDxSZWZlcmVuY2VJZD5hYTU5MTNhNy1lNTZiLTQ3YmMtYjljMy0xMDcyOTBlYjU2NzE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vcmhvZXZlPC9UZXh0Pg0KICAgIDwvVGV4dFVuaXQ+DQogIDwvVGV4dFVuaXRzPg0KPC9QbGFjZWhvbGRlcj4=</w:instrText>
      </w:r>
      <w:r w:rsidR="00BA6215">
        <w:rPr>
          <w:rStyle w:val="Citation"/>
        </w:rPr>
        <w:fldChar w:fldCharType="separate"/>
      </w:r>
      <w:bookmarkStart w:id="2990" w:name="_CTVP001b3739daac2ed4bd0afbec907726f5f28"/>
      <w:r w:rsidR="0092006B">
        <w:rPr>
          <w:rStyle w:val="Citation"/>
        </w:rPr>
        <w:t>Voorhoeve</w:t>
      </w:r>
      <w:bookmarkEnd w:id="2990"/>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c951b0b-1f1a-4e17-a00e-f2b50dd48d19 PFBsYWNlaG9sZGVyPg0KICA8QWRkSW5WZXJzaW9uPjUuMi4wLjg8L0FkZEluVmVyc2lvbj4NCiAgPElkPmRjOTUxYjBiLTFmMWEtNGUxNy1hMDBlLWYyYjUwZGQ0OGQxOTwvSWQ+DQogIDxFbnRyaWVzPg0KICAgIDxFbnRyeT4NCiAgICAgIDxJZD42MDBkMDM0Yy0yZmE0LTRkZjUtYjdjNy0xMTlmMjgxYjM3Zj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mFhNTkxM2E3LWU1NmItNDdiYy1iOWMzLTEwNzI5MGViNTY3MT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Q2xlbWVuczwvRmlyc3ROYW1lPg0KICAgICAgICAgICAgPExhc3ROYW1lPlZvb3Job2V2ZTwvTGFzdE5hbWU+DQogICAgICAgICAgICA8TWlkZGxlTmFtZT5M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WE1OTEzYTctZTU2Yi00N2JjLWI5YzMtMTA3MjkwZWI1NjcxPC9JZD4NCiAgICAgICAgPExhbmd1YWdlPkVuZ2xpc2g8L0xhbmd1YWdlPg0KICAgICAgICA8TGFuZ3VhZ2VDb2RlPmVuPC9MYW5ndWFnZUNvZGU+DQogICAgICAgIDxQYWdlUmFuZ2U+PCFbQ0RBVEFbPHNwPg0KICA8bj4xPC9uPg0KICA8aW4+dHJ1ZTwvaW4+DQogIDxvcz4xPC9vcz4NCiAgPHBzPjE8L3BzPg0KPC9zcD4NCjxlcD4NCiAgPG4+MTM8L24+DQogIDxpbj50cnVlPC9pbj4NCiAgPG9zPjEzPC9vcz4NCiAgPHBzPjEzPC9wcz4NCjwvZXA+DQo8b3M+MS0xMzwvb3M+XV0+PC9QYWdlUmFuZ2U+DQogICAgICAgIDxFbmRQYWdlPjEzPC9FbmRQYWdlPg0KICAgICAgICA8U3RhcnRQYWdlPjE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Wb29yaG9ldmUgMTk4MyDigJMgU29tZSBvYnNlcnZhdGlvbnMgb24gTm9ydGgtTW9sdWNjYW4gTWFsYXk8L1Nob3J0VGl0bGU+DQogICAgICAgIDxUaXRsZT5Tb21lIG9ic2VydmF0aW9ucyBvbiBOb3J0aC1Nb2x1Y2NhbiBNYWxheTwvVGl0bGU+DQogICAgICA8L1JlZmVyZW5jZT4NCiAgICA8L0VudHJ5Pg0KICA8L0VudHJpZXM+DQogIDxUZXh0PigxOTgzO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zogNSk8L1RleHQ+DQogICAgPC9UZXh0VW5pdD4NCiAgPC9UZXh0VW5pdHM+DQo8L1BsYWNlaG9sZGVyPg==</w:instrText>
      </w:r>
      <w:r w:rsidR="00BA6215">
        <w:rPr>
          <w:rStyle w:val="Citation"/>
        </w:rPr>
        <w:fldChar w:fldCharType="separate"/>
      </w:r>
      <w:bookmarkStart w:id="2991" w:name="_CTVP001dc951b0b1f1a4e17a00ef2b50dd48d19"/>
      <w:r w:rsidR="0092006B">
        <w:rPr>
          <w:rStyle w:val="Citation"/>
        </w:rPr>
        <w:t>(1983: 5)</w:t>
      </w:r>
      <w:bookmarkEnd w:id="2991"/>
      <w:r w:rsidR="00BA6215">
        <w:rPr>
          <w:rStyle w:val="Citation"/>
        </w:rPr>
        <w:fldChar w:fldCharType="end"/>
      </w:r>
      <w:r w:rsidRPr="00AA7DBF">
        <w:rPr>
          <w:lang w:eastAsia="en-US"/>
        </w:rPr>
        <w:t xml:space="preserve"> </w:t>
      </w:r>
      <w:r w:rsidRPr="00FB194B">
        <w:t xml:space="preserve">analyzes similar constructions as topic-comment constructions </w:t>
      </w:r>
      <w:r w:rsidR="00B7093A">
        <w:t>“</w:t>
      </w:r>
      <w:r w:rsidRPr="00FB194B">
        <w:t>in which the topic is cross-referenced by a pronoun subject in the comment</w:t>
      </w:r>
      <w:r w:rsidR="00B7093A">
        <w:t>”</w:t>
      </w:r>
      <w:r w:rsidRPr="00FB194B">
        <w:t>. Again, the pronoun is third person singular</w:t>
      </w:r>
      <w:r w:rsidRPr="00AA7DBF">
        <w:t xml:space="preserve"> </w:t>
      </w:r>
      <w:r w:rsidRPr="00AA7DBF">
        <w:rPr>
          <w:rStyle w:val="ChItalBold"/>
        </w:rPr>
        <w:t>dia</w:t>
      </w:r>
      <w:r w:rsidRPr="00AA7DBF">
        <w:t xml:space="preserve"> </w:t>
      </w:r>
      <w:r w:rsidR="00B7093A">
        <w:t>‘</w:t>
      </w:r>
      <w:r w:rsidRPr="0099608C">
        <w:rPr>
          <w:rStyle w:val="ChSmallCaps"/>
        </w:rPr>
        <w:t>3sg</w:t>
      </w:r>
      <w:r w:rsidR="00B7093A">
        <w:t>’</w:t>
      </w:r>
      <w:r w:rsidRPr="00AA7DBF">
        <w:t xml:space="preserve"> and the prec</w:t>
      </w:r>
      <w:r>
        <w:t xml:space="preserve">eding noun phrase is set </w:t>
      </w:r>
      <w:r w:rsidRPr="00AA7DBF">
        <w:t>off with an adnominal demonstrative.</w:t>
      </w:r>
    </w:p>
    <w:p w14:paraId="2EAD1918" w14:textId="64886207" w:rsidR="00212AB8" w:rsidRPr="00AA7DBF" w:rsidRDefault="00212AB8" w:rsidP="002A1DBD">
      <w:pPr>
        <w:pStyle w:val="I05I"/>
        <w:numPr>
          <w:ilvl w:val="0"/>
          <w:numId w:val="48"/>
        </w:numPr>
      </w:pPr>
      <w:r w:rsidRPr="00AA7DBF">
        <w:t xml:space="preserve">Papuan Malay: </w:t>
      </w:r>
      <w:r w:rsidR="00BA6215">
        <w:rPr>
          <w:rStyle w:val="Citation"/>
        </w:rPr>
        <w:fldChar w:fldCharType="begin"/>
      </w:r>
      <w:r w:rsidR="0092451D">
        <w:rPr>
          <w:rStyle w:val="Citation"/>
        </w:rPr>
        <w:instrText>ADDIN CITAVI.PLACEHOLDER 0570648f-7fb1-4b46-9272-694fe2c6f709 PFBsYWNlaG9sZGVyPg0KICA8QWRkSW5WZXJzaW9uPjUuMi4wLjg8L0FkZEluVmVyc2lvbj4NCiAgPElkPjA1NzA2NDhmLTdmYjEtNGI0Ni05MjcyLTY5NGZlMmM2ZjcwOTwvSWQ+DQogIDxFbnRyaWVzPg0KICAgIDxFbnRyeT4NCiAgICAgIDxJZD42OTE2M2NmMS0wYzBhLTQ3NTUtYTc2Ny1jNjkxMDRjMDVjOWE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sidR="00BA6215">
        <w:rPr>
          <w:rStyle w:val="Citation"/>
        </w:rPr>
        <w:fldChar w:fldCharType="separate"/>
      </w:r>
      <w:bookmarkStart w:id="2992" w:name="_CTVP0010570648f7fb14b469272694fe2c6f709"/>
      <w:r w:rsidR="0092006B">
        <w:rPr>
          <w:rStyle w:val="Citation"/>
        </w:rPr>
        <w:t>Paauw</w:t>
      </w:r>
      <w:bookmarkEnd w:id="2992"/>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ea6934cb-63e1-4389-96c9-2cd7fd91964f 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TogMTY24oCTMTY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TogMTY24oCTMTY4KTwvVGV4dD4NCiAgICA8L1RleHRVbml0Pg0KICA8L1RleHRVbml0cz4NCjwvUGxhY2Vob2xkZXI+</w:instrText>
      </w:r>
      <w:r w:rsidR="00BA6215">
        <w:rPr>
          <w:rStyle w:val="Citation"/>
        </w:rPr>
        <w:fldChar w:fldCharType="separate"/>
      </w:r>
      <w:bookmarkStart w:id="2993" w:name="_CTVP001ea6934cb63e1438996c92cd7fd91964f"/>
      <w:r w:rsidR="0092006B">
        <w:rPr>
          <w:rStyle w:val="Citation"/>
        </w:rPr>
        <w:t>(2009: 166–168)</w:t>
      </w:r>
      <w:bookmarkEnd w:id="2993"/>
      <w:r w:rsidR="00BA6215">
        <w:rPr>
          <w:rStyle w:val="Citation"/>
        </w:rPr>
        <w:fldChar w:fldCharType="end"/>
      </w:r>
      <w:r w:rsidRPr="00AA7DBF">
        <w:rPr>
          <w:lang w:eastAsia="en-US"/>
        </w:rPr>
        <w:t xml:space="preserve"> presents </w:t>
      </w:r>
      <w:r w:rsidR="00B7093A">
        <w:t>‘</w:t>
      </w:r>
      <w:r w:rsidRPr="0099608C">
        <w:rPr>
          <w:rStyle w:val="ChSmallCaps"/>
        </w:rPr>
        <w:t>np</w:t>
      </w:r>
      <w:r w:rsidRPr="00D32413">
        <w:t xml:space="preserve"> </w:t>
      </w:r>
      <w:r w:rsidRPr="0099608C">
        <w:rPr>
          <w:rStyle w:val="ChSmallCaps"/>
        </w:rPr>
        <w:t>pro</w:t>
      </w:r>
      <w:r w:rsidR="00B7093A">
        <w:t>’</w:t>
      </w:r>
      <w:r w:rsidRPr="00AA7DBF">
        <w:t xml:space="preserve"> constructions in which the short third person forms </w:t>
      </w:r>
      <w:r w:rsidRPr="00AA7DBF">
        <w:rPr>
          <w:rStyle w:val="ChItalBold"/>
        </w:rPr>
        <w:t>de</w:t>
      </w:r>
      <w:r w:rsidRPr="00AA7DBF">
        <w:t xml:space="preserve"> </w:t>
      </w:r>
      <w:r w:rsidR="00B7093A">
        <w:t>‘</w:t>
      </w:r>
      <w:r w:rsidRPr="0099608C">
        <w:rPr>
          <w:rStyle w:val="ChSmallCaps"/>
        </w:rPr>
        <w:t>3sg</w:t>
      </w:r>
      <w:r w:rsidR="00B7093A">
        <w:t>’</w:t>
      </w:r>
      <w:r w:rsidRPr="00AA7DBF">
        <w:t xml:space="preserve"> and </w:t>
      </w:r>
      <w:r w:rsidRPr="00AA7DBF">
        <w:rPr>
          <w:rStyle w:val="ChItalBold"/>
        </w:rPr>
        <w:t>dong</w:t>
      </w:r>
      <w:r w:rsidRPr="00AA7DBF">
        <w:t xml:space="preserve"> </w:t>
      </w:r>
      <w:r w:rsidR="00B7093A">
        <w:t>‘</w:t>
      </w:r>
      <w:r w:rsidRPr="0099608C">
        <w:rPr>
          <w:rStyle w:val="ChSmallCaps"/>
        </w:rPr>
        <w:t>3pl</w:t>
      </w:r>
      <w:r w:rsidR="00B7093A">
        <w:t>’</w:t>
      </w:r>
      <w:r w:rsidRPr="00AA7DBF">
        <w:t xml:space="preserve"> occur between a subject and a verb. </w:t>
      </w:r>
      <w:r w:rsidR="00BA6215">
        <w:rPr>
          <w:rStyle w:val="Citation"/>
        </w:rPr>
        <w:fldChar w:fldCharType="begin"/>
      </w:r>
      <w:r w:rsidR="0092451D">
        <w:rPr>
          <w:rStyle w:val="Citation"/>
        </w:rPr>
        <w:instrText>ADDIN CITAVI.PLACEHOLDER 267dd60a-6213-46d9-9840-a4932479f669 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8L1RleHQ+DQogICAgPC9UZXh0VW5pdD4NCiAgPC9UZXh0VW5pdHM+DQo8L1BsYWNlaG9sZGVyPg==</w:instrText>
      </w:r>
      <w:r w:rsidR="00BA6215">
        <w:rPr>
          <w:rStyle w:val="Citation"/>
        </w:rPr>
        <w:fldChar w:fldCharType="separate"/>
      </w:r>
      <w:bookmarkStart w:id="2994" w:name="_CTVP001267dd60a621346d99840a4932479f669"/>
      <w:r w:rsidR="0092006B">
        <w:rPr>
          <w:rStyle w:val="Citation"/>
        </w:rPr>
        <w:t>Paauw</w:t>
      </w:r>
      <w:bookmarkEnd w:id="2994"/>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31473bb-fa20-4bab-babf-a200d21629d9 PFBsYWNlaG9sZGVyPg0KICA8QWRkSW5WZXJzaW9uPjUuMi4wLjg8L0FkZEluVmVyc2lvbj4NCiAgPElkPmQzMTQ3M2JiLWZhMjAtNGJhYi1iYWJmLWEyMDBkMjE2MjlkOTwvSWQ+DQogIDxFbnRyaWVzPg0KICAgIDxFbnRyeT4NCiAgICAgIDxJZD5lMmQyMzhjYy01NGM1LTQ5MzMtYjFlZi03NzIyMTQyYzY2NzM8L0lkPg0KICAgICAgPFJlZmVyZW5jZUlkPmMxMzE1M2ZjLTNlOTAtNDM0Mi04ZDU2LWQwNTRkNDcyMTZhY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pPC9UZXh0Pg0KICAgIDwvVGV4dFVuaXQ+DQogIDwvVGV4dFVuaXRzPg0KPC9QbGFjZWhvbGRlcj4=</w:instrText>
      </w:r>
      <w:r w:rsidR="00BA6215">
        <w:rPr>
          <w:rStyle w:val="Citation"/>
        </w:rPr>
        <w:fldChar w:fldCharType="separate"/>
      </w:r>
      <w:bookmarkStart w:id="2995" w:name="_CTVP001d31473bbfa204babbabfa200d21629d9"/>
      <w:r w:rsidR="0092006B">
        <w:rPr>
          <w:rStyle w:val="Citation"/>
        </w:rPr>
        <w:t>(2009)</w:t>
      </w:r>
      <w:bookmarkEnd w:id="2995"/>
      <w:r w:rsidR="00BA6215">
        <w:rPr>
          <w:rStyle w:val="Citation"/>
        </w:rPr>
        <w:fldChar w:fldCharType="end"/>
      </w:r>
      <w:r w:rsidRPr="00AA7DBF">
        <w:rPr>
          <w:lang w:eastAsia="en-US"/>
        </w:rPr>
        <w:t xml:space="preserve"> </w:t>
      </w:r>
      <w:r w:rsidRPr="00AA7DBF">
        <w:t xml:space="preserve">analyzes these pronouns as </w:t>
      </w:r>
      <w:r w:rsidR="00B7093A">
        <w:rPr>
          <w:lang w:eastAsia="en-US"/>
        </w:rPr>
        <w:t>“</w:t>
      </w:r>
      <w:r w:rsidRPr="00AA7DBF">
        <w:rPr>
          <w:lang w:eastAsia="en-US"/>
        </w:rPr>
        <w:t>proclitics</w:t>
      </w:r>
      <w:r w:rsidR="00B7093A">
        <w:rPr>
          <w:lang w:eastAsia="en-US"/>
        </w:rPr>
        <w:t>”</w:t>
      </w:r>
      <w:r w:rsidRPr="00AA7DBF">
        <w:rPr>
          <w:lang w:eastAsia="en-US"/>
        </w:rPr>
        <w:t xml:space="preserve"> that function as subject agreement markers on verbs.</w:t>
      </w:r>
    </w:p>
    <w:p w14:paraId="41A87DAB" w14:textId="7790A80E" w:rsidR="00212AB8" w:rsidRDefault="00212AB8" w:rsidP="00042004">
      <w:pPr>
        <w:pStyle w:val="Body0000after"/>
      </w:pPr>
      <w:r>
        <w:t>In the following sections, the adnominal uses</w:t>
      </w:r>
      <w:r w:rsidRPr="00CD5C33">
        <w:t xml:space="preserve"> </w:t>
      </w:r>
      <w:r>
        <w:t>of the pronouns are examined in detail. That is, these sections discuss the function of the pronouns to signal definiteness and person-number values, whereby they allow the unambiguous identification of the referents as speakers</w:t>
      </w:r>
      <w:r w:rsidR="00042004">
        <w:t>,</w:t>
      </w:r>
      <w:r>
        <w:t xml:space="preserve"> addressees, or third-person participants.</w:t>
      </w:r>
    </w:p>
    <w:p w14:paraId="77E9DBB0" w14:textId="20848038" w:rsidR="00212AB8" w:rsidRDefault="00212AB8" w:rsidP="00214A3F">
      <w:pPr>
        <w:pStyle w:val="Body0515after"/>
      </w:pPr>
      <w:r>
        <w:t>The adnominal uses of the singular pronouns are discussed in §</w:t>
      </w:r>
      <w:r>
        <w:fldChar w:fldCharType="begin"/>
      </w:r>
      <w:r>
        <w:instrText xml:space="preserve"> REF _Ref353216789 \w \h </w:instrText>
      </w:r>
      <w:r>
        <w:fldChar w:fldCharType="separate"/>
      </w:r>
      <w:r w:rsidR="00154D81">
        <w:rPr>
          <w:cs/>
        </w:rPr>
        <w:t>‎</w:t>
      </w:r>
      <w:r w:rsidR="00154D81">
        <w:t>6.2.1</w:t>
      </w:r>
      <w:r>
        <w:fldChar w:fldCharType="end"/>
      </w:r>
      <w:r>
        <w:t xml:space="preserve"> and those of the plural pronouns in §</w:t>
      </w:r>
      <w:r>
        <w:fldChar w:fldCharType="begin"/>
      </w:r>
      <w:r>
        <w:instrText xml:space="preserve"> REF _Ref353216791 \w \h </w:instrText>
      </w:r>
      <w:r>
        <w:fldChar w:fldCharType="separate"/>
      </w:r>
      <w:r w:rsidR="00154D81">
        <w:rPr>
          <w:cs/>
        </w:rPr>
        <w:t>‎</w:t>
      </w:r>
      <w:r w:rsidR="00154D81">
        <w:t>6.2.2</w:t>
      </w:r>
      <w:r>
        <w:fldChar w:fldCharType="end"/>
      </w:r>
      <w:r>
        <w:t xml:space="preserve">. For the singular pronouns a major issue is the question whether </w:t>
      </w:r>
      <w:r w:rsidR="00B7093A">
        <w:t>‘</w:t>
      </w:r>
      <w:r w:rsidRPr="0099608C">
        <w:rPr>
          <w:rStyle w:val="ChSmallCaps"/>
        </w:rPr>
        <w:t>np</w:t>
      </w:r>
      <w:r w:rsidRPr="00D32413">
        <w:t xml:space="preserve"> </w:t>
      </w:r>
      <w:r w:rsidRPr="0099608C">
        <w:rPr>
          <w:rStyle w:val="ChSmallCaps"/>
        </w:rPr>
        <w:t>pro</w:t>
      </w:r>
      <w:r w:rsidR="00B7093A">
        <w:t>’</w:t>
      </w:r>
      <w:r>
        <w:t xml:space="preserve"> expressions are indeed noun phrases with adnominal pronouns or whether these expressions should be analyzed as topic-comment constructions, as in other regional Malay varieties. For the plural pronouns, two interpretations of </w:t>
      </w:r>
      <w:r w:rsidR="00B7093A">
        <w:t>‘</w:t>
      </w:r>
      <w:r w:rsidRPr="0099608C">
        <w:rPr>
          <w:rStyle w:val="ChSmallCaps"/>
        </w:rPr>
        <w:t>np</w:t>
      </w:r>
      <w:r w:rsidRPr="00D32413">
        <w:t xml:space="preserve"> </w:t>
      </w:r>
      <w:r w:rsidRPr="0099608C">
        <w:rPr>
          <w:rStyle w:val="ChSmallCaps"/>
        </w:rPr>
        <w:t>pro</w:t>
      </w:r>
      <w:r w:rsidR="00B7093A">
        <w:t>’</w:t>
      </w:r>
      <w:r>
        <w:t xml:space="preserve"> constructions are discussed, additive, and associative inclusory plurality. In giving examples for </w:t>
      </w:r>
      <w:r w:rsidR="00B7093A">
        <w:t>‘</w:t>
      </w:r>
      <w:r w:rsidRPr="0099608C">
        <w:rPr>
          <w:rStyle w:val="ChSmallCaps"/>
        </w:rPr>
        <w:t>np</w:t>
      </w:r>
      <w:r w:rsidRPr="00D32413">
        <w:t xml:space="preserve"> </w:t>
      </w:r>
      <w:r w:rsidRPr="0099608C">
        <w:rPr>
          <w:rStyle w:val="ChSmallCaps"/>
        </w:rPr>
        <w:t>pro</w:t>
      </w:r>
      <w:r w:rsidR="00B7093A">
        <w:t>’</w:t>
      </w:r>
      <w:r>
        <w:t xml:space="preserve"> expressions, </w:t>
      </w:r>
      <w:r w:rsidRPr="00856563">
        <w:t xml:space="preserve">brackets </w:t>
      </w:r>
      <w:r>
        <w:t xml:space="preserve">are used to signal </w:t>
      </w:r>
      <w:r w:rsidRPr="00856563">
        <w:t>the constituent st</w:t>
      </w:r>
      <w:r>
        <w:t>ructure within the noun phrase, where deemed necessary.</w:t>
      </w:r>
    </w:p>
    <w:p w14:paraId="619DF595" w14:textId="77777777" w:rsidR="00212AB8" w:rsidRDefault="00212AB8" w:rsidP="00212AB8">
      <w:pPr>
        <w:pStyle w:val="Heading3"/>
      </w:pPr>
      <w:bookmarkStart w:id="2996" w:name="_Ref353216789"/>
      <w:bookmarkStart w:id="2997" w:name="_Toc367531157"/>
      <w:bookmarkStart w:id="2998" w:name="_Toc440455644"/>
      <w:r>
        <w:t xml:space="preserve">Adnominal singular </w:t>
      </w:r>
      <w:r w:rsidR="00A44F37">
        <w:t xml:space="preserve">personal </w:t>
      </w:r>
      <w:r>
        <w:t>pronouns</w:t>
      </w:r>
      <w:bookmarkEnd w:id="2996"/>
      <w:bookmarkEnd w:id="2997"/>
      <w:bookmarkEnd w:id="2998"/>
    </w:p>
    <w:p w14:paraId="03E33EB5" w14:textId="038C11EF" w:rsidR="00212AB8" w:rsidRDefault="00212AB8" w:rsidP="00212AB8">
      <w:pPr>
        <w:pStyle w:val="Body0015after"/>
      </w:pPr>
      <w:r>
        <w:t xml:space="preserve">In their determiner uses, the </w:t>
      </w:r>
      <w:r w:rsidRPr="009A5F13">
        <w:t xml:space="preserve">singular </w:t>
      </w:r>
      <w:r w:rsidR="00A44F37">
        <w:t>personal</w:t>
      </w:r>
      <w:r w:rsidR="00A44F37" w:rsidRPr="009A5F13">
        <w:t xml:space="preserve"> </w:t>
      </w:r>
      <w:r w:rsidRPr="009A5F13">
        <w:t xml:space="preserve">pronouns </w:t>
      </w:r>
      <w:r>
        <w:t xml:space="preserve">indicate the </w:t>
      </w:r>
      <w:r w:rsidRPr="009A5F13">
        <w:t xml:space="preserve">definiteness </w:t>
      </w:r>
      <w:r>
        <w:t xml:space="preserve">as well as the </w:t>
      </w:r>
      <w:r w:rsidRPr="009A5F13">
        <w:t>person</w:t>
      </w:r>
      <w:r>
        <w:t xml:space="preserve"> and the </w:t>
      </w:r>
      <w:r w:rsidRPr="009A5F13">
        <w:t>number</w:t>
      </w:r>
      <w:r w:rsidR="00042004">
        <w:t xml:space="preserve"> values</w:t>
      </w:r>
      <w:r w:rsidRPr="009A5F13">
        <w:t>, namely singularity, of their</w:t>
      </w:r>
      <w:r>
        <w:t xml:space="preserve"> referents. </w:t>
      </w:r>
      <w:r w:rsidR="00B7093A">
        <w:t>‘</w:t>
      </w:r>
      <w:r w:rsidRPr="0099608C">
        <w:rPr>
          <w:rStyle w:val="ChSmallCaps"/>
        </w:rPr>
        <w:t>np</w:t>
      </w:r>
      <w:r w:rsidRPr="00D32413">
        <w:t xml:space="preserve"> </w:t>
      </w:r>
      <w:r w:rsidRPr="0099608C">
        <w:rPr>
          <w:rStyle w:val="ChSmallCaps"/>
        </w:rPr>
        <w:t>pro-sg</w:t>
      </w:r>
      <w:r w:rsidR="00B7093A">
        <w:t>’</w:t>
      </w:r>
      <w:r>
        <w:t xml:space="preserve"> expressions with </w:t>
      </w:r>
      <w:r w:rsidRPr="000643A5">
        <w:rPr>
          <w:rStyle w:val="ChItalBold"/>
        </w:rPr>
        <w:t>ko</w:t>
      </w:r>
      <w:r>
        <w:t xml:space="preserve"> </w:t>
      </w:r>
      <w:r w:rsidR="00B7093A">
        <w:t>‘</w:t>
      </w:r>
      <w:r w:rsidRPr="0099608C">
        <w:rPr>
          <w:rStyle w:val="ChSmallCaps"/>
        </w:rPr>
        <w:t>2sg</w:t>
      </w:r>
      <w:r w:rsidR="00B7093A">
        <w:t>’</w:t>
      </w:r>
      <w:r>
        <w:t xml:space="preserve"> are presented in §</w:t>
      </w:r>
      <w:r>
        <w:fldChar w:fldCharType="begin"/>
      </w:r>
      <w:r>
        <w:instrText xml:space="preserve"> REF _Ref353262282 \w \h </w:instrText>
      </w:r>
      <w:r>
        <w:fldChar w:fldCharType="separate"/>
      </w:r>
      <w:r w:rsidR="00154D81">
        <w:rPr>
          <w:cs/>
        </w:rPr>
        <w:t>‎</w:t>
      </w:r>
      <w:r w:rsidR="00154D81">
        <w:t>6.2.1.1</w:t>
      </w:r>
      <w:r>
        <w:fldChar w:fldCharType="end"/>
      </w:r>
      <w:r>
        <w:t xml:space="preserve">, and those with </w:t>
      </w:r>
      <w:r w:rsidRPr="00F96EF5">
        <w:rPr>
          <w:rStyle w:val="ChItalBold"/>
        </w:rPr>
        <w:t>dia</w:t>
      </w:r>
      <w:r>
        <w:t>/</w:t>
      </w:r>
      <w:r w:rsidRPr="00F96EF5">
        <w:rPr>
          <w:rStyle w:val="ChItalBold"/>
        </w:rPr>
        <w:t>de</w:t>
      </w:r>
      <w:r>
        <w:t xml:space="preserve"> </w:t>
      </w:r>
      <w:r w:rsidR="00B7093A">
        <w:t>‘</w:t>
      </w:r>
      <w:r w:rsidRPr="0099608C">
        <w:rPr>
          <w:rStyle w:val="ChSmallCaps"/>
        </w:rPr>
        <w:t>3sg</w:t>
      </w:r>
      <w:r w:rsidR="00B7093A">
        <w:t>’</w:t>
      </w:r>
      <w:r>
        <w:t xml:space="preserve"> in §</w:t>
      </w:r>
      <w:r>
        <w:fldChar w:fldCharType="begin"/>
      </w:r>
      <w:r>
        <w:instrText xml:space="preserve"> REF _Ref353262283 \w \h </w:instrText>
      </w:r>
      <w:r>
        <w:fldChar w:fldCharType="separate"/>
      </w:r>
      <w:r w:rsidR="00154D81">
        <w:rPr>
          <w:cs/>
        </w:rPr>
        <w:t>‎</w:t>
      </w:r>
      <w:r w:rsidR="00154D81">
        <w:t>6.2.1.2</w:t>
      </w:r>
      <w:r>
        <w:fldChar w:fldCharType="end"/>
      </w:r>
      <w:r>
        <w:t>. In all examples given in §</w:t>
      </w:r>
      <w:r>
        <w:fldChar w:fldCharType="begin"/>
      </w:r>
      <w:r>
        <w:instrText xml:space="preserve"> REF _Ref353262282 \w \h </w:instrText>
      </w:r>
      <w:r>
        <w:fldChar w:fldCharType="separate"/>
      </w:r>
      <w:r w:rsidR="00154D81">
        <w:rPr>
          <w:cs/>
        </w:rPr>
        <w:t>‎</w:t>
      </w:r>
      <w:r w:rsidR="00154D81">
        <w:t>6.2.1.1</w:t>
      </w:r>
      <w:r>
        <w:fldChar w:fldCharType="end"/>
      </w:r>
      <w:r>
        <w:t xml:space="preserve"> and §</w:t>
      </w:r>
      <w:r>
        <w:fldChar w:fldCharType="begin"/>
      </w:r>
      <w:r>
        <w:instrText xml:space="preserve"> REF _Ref353262283 \w \h </w:instrText>
      </w:r>
      <w:r>
        <w:fldChar w:fldCharType="separate"/>
      </w:r>
      <w:r w:rsidR="00154D81">
        <w:rPr>
          <w:cs/>
        </w:rPr>
        <w:t>‎</w:t>
      </w:r>
      <w:r w:rsidR="00154D81">
        <w:t>6.2.1.2</w:t>
      </w:r>
      <w:r>
        <w:fldChar w:fldCharType="end"/>
      </w:r>
      <w:r>
        <w:t xml:space="preserve">, the </w:t>
      </w:r>
      <w:r w:rsidR="00B7093A">
        <w:t>‘</w:t>
      </w:r>
      <w:r w:rsidRPr="0099608C">
        <w:rPr>
          <w:rStyle w:val="ChSmallCaps"/>
        </w:rPr>
        <w:t>np</w:t>
      </w:r>
      <w:r w:rsidRPr="00D32413">
        <w:t xml:space="preserve"> </w:t>
      </w:r>
      <w:r w:rsidRPr="0099608C">
        <w:rPr>
          <w:rStyle w:val="ChSmallCaps"/>
        </w:rPr>
        <w:t>pro-sg</w:t>
      </w:r>
      <w:r w:rsidR="00B7093A">
        <w:t>’</w:t>
      </w:r>
      <w:r>
        <w:t xml:space="preserve"> expressions constitute intonation units, unless mentioned otherwise; that is, the pronouns are not set off from their head nominals by a comma intonation. In addition, however, the corpus also contains </w:t>
      </w:r>
      <w:r w:rsidR="00B7093A">
        <w:t>‘</w:t>
      </w:r>
      <w:r w:rsidRPr="0099608C">
        <w:rPr>
          <w:rStyle w:val="ChSmallCaps"/>
        </w:rPr>
        <w:t>np</w:t>
      </w:r>
      <w:r w:rsidRPr="00D32413">
        <w:t xml:space="preserve"> </w:t>
      </w:r>
      <w:r w:rsidRPr="0099608C">
        <w:rPr>
          <w:rStyle w:val="ChSmallCaps"/>
        </w:rPr>
        <w:t>pro-sg</w:t>
      </w:r>
      <w:r w:rsidR="00B7093A">
        <w:t>’</w:t>
      </w:r>
      <w:r>
        <w:t xml:space="preserve"> expressions in which the nouns are set off from the following pronouns by intonation; these</w:t>
      </w:r>
      <w:r w:rsidRPr="00827CF2">
        <w:t xml:space="preserve"> </w:t>
      </w:r>
      <w:r>
        <w:t>noun phrases are briefly discussed in §</w:t>
      </w:r>
      <w:r>
        <w:fldChar w:fldCharType="begin"/>
      </w:r>
      <w:r>
        <w:instrText xml:space="preserve"> REF _Ref354422229 \w \h </w:instrText>
      </w:r>
      <w:r>
        <w:fldChar w:fldCharType="separate"/>
      </w:r>
      <w:r w:rsidR="00154D81">
        <w:rPr>
          <w:cs/>
        </w:rPr>
        <w:t>‎</w:t>
      </w:r>
      <w:r w:rsidR="00154D81">
        <w:t>6.2.1.3</w:t>
      </w:r>
      <w:r>
        <w:fldChar w:fldCharType="end"/>
      </w:r>
      <w:r>
        <w:t>. Finally, §</w:t>
      </w:r>
      <w:r>
        <w:fldChar w:fldCharType="begin"/>
      </w:r>
      <w:r>
        <w:instrText xml:space="preserve"> REF _Ref362253852 \w \h </w:instrText>
      </w:r>
      <w:r>
        <w:fldChar w:fldCharType="separate"/>
      </w:r>
      <w:r w:rsidR="00154D81">
        <w:rPr>
          <w:cs/>
        </w:rPr>
        <w:t>‎</w:t>
      </w:r>
      <w:r w:rsidR="00154D81">
        <w:t>6.2.1.4</w:t>
      </w:r>
      <w:r>
        <w:fldChar w:fldCharType="end"/>
      </w:r>
      <w:r>
        <w:t xml:space="preserve"> presents the reasons for analyzing </w:t>
      </w:r>
      <w:r w:rsidR="00B7093A">
        <w:t>‘</w:t>
      </w:r>
      <w:r w:rsidRPr="0099608C">
        <w:rPr>
          <w:rStyle w:val="ChSmallCaps"/>
        </w:rPr>
        <w:t>np</w:t>
      </w:r>
      <w:r w:rsidRPr="00D32413">
        <w:t xml:space="preserve"> </w:t>
      </w:r>
      <w:r w:rsidRPr="0099608C">
        <w:rPr>
          <w:rStyle w:val="ChSmallCaps"/>
        </w:rPr>
        <w:t>pro-sg</w:t>
      </w:r>
      <w:r w:rsidR="00B7093A">
        <w:t>’</w:t>
      </w:r>
      <w:r>
        <w:t xml:space="preserve"> expressions as noun phrases </w:t>
      </w:r>
      <w:r w:rsidRPr="00477BA4">
        <w:t xml:space="preserve">with </w:t>
      </w:r>
      <w:r>
        <w:t>adnominal pronouns rather than as topic-comment constructions.</w:t>
      </w:r>
    </w:p>
    <w:p w14:paraId="3FE9569C" w14:textId="2DDB0D59" w:rsidR="00212AB8" w:rsidRDefault="00B7093A" w:rsidP="00212AB8">
      <w:pPr>
        <w:pStyle w:val="Heading4"/>
      </w:pPr>
      <w:bookmarkStart w:id="2999" w:name="_Ref353262282"/>
      <w:bookmarkStart w:id="3000" w:name="_Ref357669243"/>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w:t>
      </w:r>
      <w:bookmarkEnd w:id="2999"/>
      <w:r w:rsidR="00212AB8">
        <w:t>noun phrases</w:t>
      </w:r>
      <w:bookmarkEnd w:id="3000"/>
    </w:p>
    <w:p w14:paraId="75AC62A1" w14:textId="5D2C6BDF" w:rsidR="00212AB8" w:rsidRDefault="00B7093A" w:rsidP="00042004">
      <w:pPr>
        <w:pStyle w:val="Body0015after"/>
      </w:pP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s have three different functions: (1) in direct speech they mark the person spoken to as the intended addr</w:t>
      </w:r>
      <w:r w:rsidR="00D359A4">
        <w:t>essee, (2) in direct quotations</w:t>
      </w:r>
      <w:r w:rsidR="00212AB8">
        <w:t xml:space="preserve"> they signal that the referent is the addressee of the reported speech, and (3) </w:t>
      </w:r>
      <w:r w:rsidR="00D359A4">
        <w:t>as rhetorical figures of speech</w:t>
      </w:r>
      <w:r w:rsidR="00212AB8">
        <w:t xml:space="preserve"> they give </w:t>
      </w:r>
      <w:r w:rsidR="00042004">
        <w:t xml:space="preserve">an unexpected </w:t>
      </w:r>
      <w:r w:rsidR="00212AB8">
        <w:t xml:space="preserve">emotional </w:t>
      </w:r>
      <w:r w:rsidR="00042004">
        <w:t xml:space="preserve">impulse </w:t>
      </w:r>
      <w:r w:rsidR="00212AB8">
        <w:rPr>
          <w:szCs w:val="20"/>
        </w:rPr>
        <w:t>to a speaker</w:t>
      </w:r>
      <w:r>
        <w:rPr>
          <w:szCs w:val="20"/>
        </w:rPr>
        <w:t>’</w:t>
      </w:r>
      <w:r w:rsidR="00212AB8">
        <w:rPr>
          <w:szCs w:val="20"/>
        </w:rPr>
        <w:t>s discourse</w:t>
      </w:r>
      <w:r w:rsidR="00212AB8">
        <w:t xml:space="preserve">. These functions are explored one by one, followed by a summary of the syntactic and lexical properties of </w:t>
      </w: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s.</w:t>
      </w:r>
    </w:p>
    <w:p w14:paraId="7150B106" w14:textId="0C619A78" w:rsidR="00212AB8" w:rsidRDefault="00B7093A" w:rsidP="007F3789">
      <w:pPr>
        <w:pStyle w:val="Heading5"/>
      </w:pPr>
      <w:bookmarkStart w:id="3001" w:name="_Ref353968113"/>
      <w:r>
        <w:t>‘</w:t>
      </w:r>
      <w:r w:rsidR="00212AB8" w:rsidRPr="0099608C">
        <w:rPr>
          <w:rStyle w:val="ChSmallCaps"/>
        </w:rPr>
        <w:t>np</w:t>
      </w:r>
      <w:r w:rsidR="00212AB8" w:rsidRPr="00D32413">
        <w:t xml:space="preserve"> </w:t>
      </w:r>
      <w:r w:rsidR="00212AB8" w:rsidRPr="0099608C">
        <w:rPr>
          <w:rStyle w:val="ChSmallCaps"/>
        </w:rPr>
        <w:t>2sg</w:t>
      </w:r>
      <w:r>
        <w:t>’</w:t>
      </w:r>
      <w:r w:rsidR="00212AB8" w:rsidRPr="00F276A9">
        <w:t xml:space="preserve"> noun phrases in direct speech</w:t>
      </w:r>
    </w:p>
    <w:p w14:paraId="3FA41ACE" w14:textId="356AF5FC" w:rsidR="00212AB8" w:rsidRDefault="00212AB8" w:rsidP="007835C8">
      <w:pPr>
        <w:pStyle w:val="Body0005after"/>
      </w:pPr>
      <w:r>
        <w:t xml:space="preserve">In direct speech, speakers employ </w:t>
      </w:r>
      <w:r w:rsidR="00B7093A">
        <w:t>‘</w:t>
      </w:r>
      <w:r w:rsidRPr="0099608C">
        <w:rPr>
          <w:rStyle w:val="ChSmallCaps"/>
        </w:rPr>
        <w:t>np</w:t>
      </w:r>
      <w:r w:rsidRPr="00D32413">
        <w:t xml:space="preserve"> </w:t>
      </w:r>
      <w:r w:rsidRPr="0099608C">
        <w:rPr>
          <w:rStyle w:val="ChSmallCaps"/>
        </w:rPr>
        <w:t>2sg</w:t>
      </w:r>
      <w:r w:rsidR="00B7093A">
        <w:t>’</w:t>
      </w:r>
      <w:r w:rsidRPr="00F276A9">
        <w:t xml:space="preserve"> noun phrases</w:t>
      </w:r>
      <w:r>
        <w:t xml:space="preserve"> when they want to send an unambiguous signal that the person spoken to is indeed the intended addressee. In such noun phrases, the second person </w:t>
      </w:r>
      <w:r w:rsidRPr="00856563">
        <w:rPr>
          <w:rStyle w:val="ChItalBold"/>
        </w:rPr>
        <w:t>ko</w:t>
      </w:r>
      <w:r w:rsidRPr="00856563">
        <w:t xml:space="preserve"> </w:t>
      </w:r>
      <w:r w:rsidR="00B7093A">
        <w:t>‘</w:t>
      </w:r>
      <w:r w:rsidRPr="0099608C">
        <w:rPr>
          <w:rStyle w:val="ChSmallCaps"/>
        </w:rPr>
        <w:t>2sg</w:t>
      </w:r>
      <w:r w:rsidR="00B7093A">
        <w:t>’</w:t>
      </w:r>
      <w:r w:rsidRPr="00856563">
        <w:t xml:space="preserve"> </w:t>
      </w:r>
      <w:r>
        <w:t xml:space="preserve">marks the referent encoded in the head nominal as the addressee of the utterance. The head nominal can be a common noun or a proper noun, as shown in </w:t>
      </w:r>
      <w:r>
        <w:fldChar w:fldCharType="begin"/>
      </w:r>
      <w:r>
        <w:instrText xml:space="preserve"> REF _Ref354129601 \h </w:instrText>
      </w:r>
      <w:r>
        <w:fldChar w:fldCharType="separate"/>
      </w:r>
      <w:r w:rsidR="00154D81" w:rsidRPr="00856563">
        <w:t>(</w:t>
      </w:r>
      <w:r w:rsidR="00154D81">
        <w:rPr>
          <w:noProof/>
        </w:rPr>
        <w:t>51</w:t>
      </w:r>
      <w:r w:rsidR="00154D81" w:rsidRPr="00856563">
        <w:t>)</w:t>
      </w:r>
      <w:r>
        <w:fldChar w:fldCharType="end"/>
      </w:r>
      <w:r>
        <w:t xml:space="preserve"> to </w:t>
      </w:r>
      <w:r>
        <w:fldChar w:fldCharType="begin"/>
      </w:r>
      <w:r>
        <w:instrText xml:space="preserve"> REF _Ref353984245 \h </w:instrText>
      </w:r>
      <w:r>
        <w:fldChar w:fldCharType="separate"/>
      </w:r>
      <w:r w:rsidR="00154D81" w:rsidRPr="00856563">
        <w:t>(</w:t>
      </w:r>
      <w:r w:rsidR="00154D81">
        <w:rPr>
          <w:noProof/>
        </w:rPr>
        <w:t>54</w:t>
      </w:r>
      <w:r w:rsidR="00154D81" w:rsidRPr="00856563">
        <w:t>)</w:t>
      </w:r>
      <w:r>
        <w:fldChar w:fldCharType="end"/>
      </w:r>
      <w:r>
        <w:t>.</w:t>
      </w:r>
    </w:p>
    <w:p w14:paraId="15A532C5" w14:textId="311C36D1" w:rsidR="00212AB8" w:rsidRDefault="00B7093A" w:rsidP="00212AB8">
      <w:pPr>
        <w:pStyle w:val="ExampleTitle"/>
      </w:pP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s in direct speech</w:t>
      </w:r>
    </w:p>
    <w:tbl>
      <w:tblPr>
        <w:tblW w:w="6532" w:type="dxa"/>
        <w:tblCellMar>
          <w:left w:w="42" w:type="dxa"/>
          <w:right w:w="42" w:type="dxa"/>
        </w:tblCellMar>
        <w:tblLook w:val="01E0" w:firstRow="1" w:lastRow="1" w:firstColumn="1" w:lastColumn="1" w:noHBand="0" w:noVBand="0"/>
      </w:tblPr>
      <w:tblGrid>
        <w:gridCol w:w="709"/>
        <w:gridCol w:w="1151"/>
        <w:gridCol w:w="489"/>
        <w:gridCol w:w="695"/>
        <w:gridCol w:w="729"/>
        <w:gridCol w:w="489"/>
        <w:gridCol w:w="618"/>
        <w:gridCol w:w="1279"/>
        <w:gridCol w:w="373"/>
      </w:tblGrid>
      <w:tr w:rsidR="00AC23C4" w:rsidRPr="00414A9C" w14:paraId="598B7DB7" w14:textId="77777777" w:rsidTr="00AC23C4">
        <w:tc>
          <w:tcPr>
            <w:tcW w:w="709" w:type="dxa"/>
            <w:shd w:val="clear" w:color="auto" w:fill="auto"/>
          </w:tcPr>
          <w:p w14:paraId="7D99728D" w14:textId="77777777" w:rsidR="00212AB8" w:rsidRPr="00D025F5" w:rsidRDefault="00212AB8" w:rsidP="00212AB8">
            <w:pPr>
              <w:pStyle w:val="O0Nwnext"/>
            </w:pPr>
            <w:bookmarkStart w:id="3002" w:name="_Ref354129601"/>
            <w:r w:rsidRPr="00856563">
              <w:t>(</w:t>
            </w:r>
            <w:fldSimple w:instr=" SEQ ( \* ARABIC \s 1 ">
              <w:r w:rsidR="00154D81">
                <w:rPr>
                  <w:noProof/>
                </w:rPr>
                <w:t>51</w:t>
              </w:r>
            </w:fldSimple>
            <w:r w:rsidRPr="00856563">
              <w:t>)</w:t>
            </w:r>
            <w:bookmarkEnd w:id="3002"/>
          </w:p>
        </w:tc>
        <w:tc>
          <w:tcPr>
            <w:tcW w:w="1151" w:type="dxa"/>
            <w:shd w:val="clear" w:color="auto" w:fill="auto"/>
          </w:tcPr>
          <w:p w14:paraId="02CC73E7" w14:textId="77777777" w:rsidR="00212AB8" w:rsidRPr="00B12407" w:rsidRDefault="00212AB8" w:rsidP="00212AB8">
            <w:pPr>
              <w:pStyle w:val="Text"/>
              <w:rPr>
                <w:rStyle w:val="ChBlueBold"/>
              </w:rPr>
            </w:pPr>
            <w:r w:rsidRPr="0068310D">
              <w:t>[</w:t>
            </w:r>
            <w:r w:rsidRPr="00B12407">
              <w:rPr>
                <w:rStyle w:val="ChBlueBold"/>
              </w:rPr>
              <w:t>mama-ade</w:t>
            </w:r>
          </w:p>
        </w:tc>
        <w:tc>
          <w:tcPr>
            <w:tcW w:w="489" w:type="dxa"/>
            <w:shd w:val="clear" w:color="auto" w:fill="auto"/>
          </w:tcPr>
          <w:p w14:paraId="78870EF3" w14:textId="77777777" w:rsidR="00212AB8" w:rsidRPr="0068310D" w:rsidRDefault="00212AB8" w:rsidP="00212AB8">
            <w:pPr>
              <w:pStyle w:val="Text"/>
            </w:pPr>
            <w:r w:rsidRPr="0068310D">
              <w:rPr>
                <w:rStyle w:val="ChBlueBold"/>
              </w:rPr>
              <w:t>ko</w:t>
            </w:r>
            <w:r>
              <w:t>]</w:t>
            </w:r>
          </w:p>
        </w:tc>
        <w:tc>
          <w:tcPr>
            <w:tcW w:w="695" w:type="dxa"/>
            <w:shd w:val="clear" w:color="auto" w:fill="auto"/>
          </w:tcPr>
          <w:p w14:paraId="70557CA8" w14:textId="77777777" w:rsidR="00212AB8" w:rsidRPr="003B0F76" w:rsidRDefault="00212AB8" w:rsidP="00212AB8">
            <w:pPr>
              <w:pStyle w:val="Text"/>
            </w:pPr>
            <w:r w:rsidRPr="003B0F76">
              <w:t>masa</w:t>
            </w:r>
            <w:r>
              <w:t>k</w:t>
            </w:r>
          </w:p>
        </w:tc>
        <w:tc>
          <w:tcPr>
            <w:tcW w:w="729" w:type="dxa"/>
            <w:shd w:val="clear" w:color="auto" w:fill="auto"/>
          </w:tcPr>
          <w:p w14:paraId="1A9C3E08" w14:textId="77777777" w:rsidR="00212AB8" w:rsidRPr="003B0F76" w:rsidRDefault="00212AB8" w:rsidP="00212AB8">
            <w:pPr>
              <w:pStyle w:val="Text"/>
            </w:pPr>
            <w:r w:rsidRPr="003B0F76">
              <w:t>daging</w:t>
            </w:r>
          </w:p>
        </w:tc>
        <w:tc>
          <w:tcPr>
            <w:tcW w:w="489" w:type="dxa"/>
            <w:shd w:val="clear" w:color="auto" w:fill="auto"/>
          </w:tcPr>
          <w:p w14:paraId="77047C44" w14:textId="77777777" w:rsidR="00212AB8" w:rsidRPr="003B0F76" w:rsidRDefault="00212AB8" w:rsidP="00212AB8">
            <w:pPr>
              <w:pStyle w:val="Text"/>
            </w:pPr>
            <w:r w:rsidRPr="003B0F76">
              <w:t>sa</w:t>
            </w:r>
          </w:p>
        </w:tc>
        <w:tc>
          <w:tcPr>
            <w:tcW w:w="618" w:type="dxa"/>
            <w:shd w:val="clear" w:color="auto" w:fill="auto"/>
          </w:tcPr>
          <w:p w14:paraId="022021DC" w14:textId="77777777" w:rsidR="00212AB8" w:rsidRPr="003B0F76" w:rsidRDefault="00212AB8" w:rsidP="00212AB8">
            <w:pPr>
              <w:pStyle w:val="Text"/>
            </w:pPr>
            <w:r w:rsidRPr="003B0F76">
              <w:t>biki</w:t>
            </w:r>
            <w:r>
              <w:t>n</w:t>
            </w:r>
            <w:r w:rsidR="006745DB">
              <w:t>g</w:t>
            </w:r>
          </w:p>
        </w:tc>
        <w:tc>
          <w:tcPr>
            <w:tcW w:w="1279" w:type="dxa"/>
            <w:shd w:val="clear" w:color="auto" w:fill="auto"/>
          </w:tcPr>
          <w:p w14:paraId="25BFB0CB" w14:textId="77777777" w:rsidR="00212AB8" w:rsidRPr="003B0F76" w:rsidRDefault="00212AB8" w:rsidP="00212AB8">
            <w:pPr>
              <w:pStyle w:val="Text"/>
            </w:pPr>
            <w:r w:rsidRPr="003B0F76">
              <w:t>papeda</w:t>
            </w:r>
          </w:p>
        </w:tc>
        <w:tc>
          <w:tcPr>
            <w:tcW w:w="373" w:type="dxa"/>
            <w:shd w:val="clear" w:color="auto" w:fill="auto"/>
          </w:tcPr>
          <w:p w14:paraId="45EE143F" w14:textId="77777777" w:rsidR="00212AB8" w:rsidRPr="003B0F76" w:rsidRDefault="00212AB8" w:rsidP="00212AB8">
            <w:pPr>
              <w:pStyle w:val="Text"/>
            </w:pPr>
            <w:r w:rsidRPr="003B0F76">
              <w:t>e</w:t>
            </w:r>
            <w:r>
              <w:t>?</w:t>
            </w:r>
          </w:p>
        </w:tc>
      </w:tr>
      <w:tr w:rsidR="00AC23C4" w:rsidRPr="00AC23C4" w14:paraId="4A06DD77" w14:textId="77777777" w:rsidTr="00AC23C4">
        <w:tc>
          <w:tcPr>
            <w:tcW w:w="709" w:type="dxa"/>
            <w:shd w:val="clear" w:color="auto" w:fill="auto"/>
          </w:tcPr>
          <w:p w14:paraId="5762C499" w14:textId="77777777" w:rsidR="00212AB8" w:rsidRPr="003B0F76" w:rsidRDefault="00212AB8" w:rsidP="00212AB8">
            <w:pPr>
              <w:pStyle w:val="GlossEng"/>
            </w:pPr>
          </w:p>
        </w:tc>
        <w:tc>
          <w:tcPr>
            <w:tcW w:w="1151" w:type="dxa"/>
            <w:shd w:val="clear" w:color="auto" w:fill="auto"/>
          </w:tcPr>
          <w:p w14:paraId="031D09BD" w14:textId="77777777" w:rsidR="00212AB8" w:rsidRPr="003B0F76" w:rsidRDefault="00212AB8" w:rsidP="00212AB8">
            <w:pPr>
              <w:pStyle w:val="GlossEng"/>
            </w:pPr>
            <w:r>
              <w:t>aunt</w:t>
            </w:r>
          </w:p>
        </w:tc>
        <w:tc>
          <w:tcPr>
            <w:tcW w:w="489" w:type="dxa"/>
            <w:shd w:val="clear" w:color="auto" w:fill="auto"/>
          </w:tcPr>
          <w:p w14:paraId="0C0B3735" w14:textId="77777777" w:rsidR="00212AB8" w:rsidRPr="0099608C" w:rsidRDefault="00212AB8" w:rsidP="00212AB8">
            <w:pPr>
              <w:pStyle w:val="GlossEng"/>
              <w:rPr>
                <w:rStyle w:val="ChSmallCaps"/>
              </w:rPr>
            </w:pPr>
            <w:r w:rsidRPr="0099608C">
              <w:rPr>
                <w:rStyle w:val="ChSmallCaps"/>
              </w:rPr>
              <w:t>2sg</w:t>
            </w:r>
          </w:p>
        </w:tc>
        <w:tc>
          <w:tcPr>
            <w:tcW w:w="695" w:type="dxa"/>
            <w:shd w:val="clear" w:color="auto" w:fill="auto"/>
          </w:tcPr>
          <w:p w14:paraId="2551B1CB" w14:textId="77777777" w:rsidR="00212AB8" w:rsidRPr="003B0F76" w:rsidRDefault="00212AB8" w:rsidP="00212AB8">
            <w:pPr>
              <w:pStyle w:val="GlossEng"/>
            </w:pPr>
            <w:r w:rsidRPr="003B0F76">
              <w:t>cook</w:t>
            </w:r>
          </w:p>
        </w:tc>
        <w:tc>
          <w:tcPr>
            <w:tcW w:w="729" w:type="dxa"/>
            <w:shd w:val="clear" w:color="auto" w:fill="auto"/>
          </w:tcPr>
          <w:p w14:paraId="4A1E726E" w14:textId="77777777" w:rsidR="00212AB8" w:rsidRPr="003B0F76" w:rsidRDefault="00212AB8" w:rsidP="00212AB8">
            <w:pPr>
              <w:pStyle w:val="GlossEng"/>
            </w:pPr>
            <w:r w:rsidRPr="003B0F76">
              <w:t>meat</w:t>
            </w:r>
          </w:p>
        </w:tc>
        <w:tc>
          <w:tcPr>
            <w:tcW w:w="489" w:type="dxa"/>
            <w:shd w:val="clear" w:color="auto" w:fill="auto"/>
          </w:tcPr>
          <w:p w14:paraId="0D18D1AC" w14:textId="77777777" w:rsidR="00212AB8" w:rsidRPr="0099608C" w:rsidRDefault="00212AB8" w:rsidP="00212AB8">
            <w:pPr>
              <w:pStyle w:val="GlossEng"/>
              <w:rPr>
                <w:rStyle w:val="ChSmallCaps"/>
              </w:rPr>
            </w:pPr>
            <w:r w:rsidRPr="0099608C">
              <w:rPr>
                <w:rStyle w:val="ChSmallCaps"/>
              </w:rPr>
              <w:t>1sg</w:t>
            </w:r>
          </w:p>
        </w:tc>
        <w:tc>
          <w:tcPr>
            <w:tcW w:w="618" w:type="dxa"/>
            <w:shd w:val="clear" w:color="auto" w:fill="auto"/>
          </w:tcPr>
          <w:p w14:paraId="0C307E44" w14:textId="77777777" w:rsidR="00212AB8" w:rsidRPr="003B0F76" w:rsidRDefault="00212AB8" w:rsidP="00212AB8">
            <w:pPr>
              <w:pStyle w:val="GlossEng"/>
            </w:pPr>
            <w:r w:rsidRPr="003B0F76">
              <w:t>make</w:t>
            </w:r>
          </w:p>
        </w:tc>
        <w:tc>
          <w:tcPr>
            <w:tcW w:w="1279" w:type="dxa"/>
            <w:shd w:val="clear" w:color="auto" w:fill="auto"/>
          </w:tcPr>
          <w:p w14:paraId="3B68B4D2" w14:textId="77777777" w:rsidR="00212AB8" w:rsidRPr="003B0F76" w:rsidRDefault="00212AB8" w:rsidP="00212AB8">
            <w:pPr>
              <w:pStyle w:val="GlossEng"/>
            </w:pPr>
            <w:r w:rsidRPr="003B0F76">
              <w:t>sagu.porridge</w:t>
            </w:r>
          </w:p>
        </w:tc>
        <w:tc>
          <w:tcPr>
            <w:tcW w:w="373" w:type="dxa"/>
            <w:shd w:val="clear" w:color="auto" w:fill="auto"/>
          </w:tcPr>
          <w:p w14:paraId="3AEDA605" w14:textId="77777777" w:rsidR="00212AB8" w:rsidRPr="003B0F76" w:rsidRDefault="00212AB8" w:rsidP="00212AB8">
            <w:pPr>
              <w:pStyle w:val="GlossEng"/>
            </w:pPr>
            <w:r>
              <w:t>eh</w:t>
            </w:r>
          </w:p>
        </w:tc>
      </w:tr>
    </w:tbl>
    <w:p w14:paraId="046AFB4C" w14:textId="08391886" w:rsidR="00212AB8" w:rsidRPr="009E2A1C" w:rsidRDefault="00B7093A" w:rsidP="00212AB8">
      <w:pPr>
        <w:pStyle w:val="FreeTranslEng"/>
      </w:pPr>
      <w:r>
        <w:t>‘</w:t>
      </w:r>
      <w:r w:rsidR="00212AB8" w:rsidRPr="00B12407">
        <w:rPr>
          <w:rStyle w:val="ChBlueBold"/>
        </w:rPr>
        <w:t>you aunt</w:t>
      </w:r>
      <w:r w:rsidR="00212AB8">
        <w:t xml:space="preserve"> cook the meat, I make the sagu porridge, eh?</w:t>
      </w:r>
      <w:r>
        <w:t>’</w:t>
      </w:r>
      <w:r w:rsidR="00212AB8">
        <w:t xml:space="preserve"> </w:t>
      </w:r>
      <w:r w:rsidR="00212AB8" w:rsidRPr="001C59F7">
        <w:rPr>
          <w:rStyle w:val="ExampleSource"/>
        </w:rPr>
        <w:t>[</w:t>
      </w:r>
      <w:r w:rsidR="0071426B" w:rsidRPr="001C59F7">
        <w:rPr>
          <w:rStyle w:val="ExampleSource"/>
        </w:rPr>
        <w:t>080921-001-CvNP</w:t>
      </w:r>
      <w:r w:rsidR="00212AB8" w:rsidRPr="001C59F7">
        <w:rPr>
          <w:rStyle w:val="ExampleSource"/>
        </w:rPr>
        <w:t>.0073]</w:t>
      </w:r>
    </w:p>
    <w:tbl>
      <w:tblPr>
        <w:tblW w:w="0" w:type="auto"/>
        <w:tblCellMar>
          <w:left w:w="42" w:type="dxa"/>
          <w:right w:w="42" w:type="dxa"/>
        </w:tblCellMar>
        <w:tblLook w:val="01E0" w:firstRow="1" w:lastRow="1" w:firstColumn="1" w:lastColumn="1" w:noHBand="0" w:noVBand="0"/>
      </w:tblPr>
      <w:tblGrid>
        <w:gridCol w:w="709"/>
        <w:gridCol w:w="773"/>
        <w:gridCol w:w="489"/>
        <w:gridCol w:w="506"/>
        <w:gridCol w:w="890"/>
        <w:gridCol w:w="484"/>
      </w:tblGrid>
      <w:tr w:rsidR="00AC23C4" w:rsidRPr="00414A9C" w14:paraId="3FE62093" w14:textId="77777777" w:rsidTr="00AC23C4">
        <w:tc>
          <w:tcPr>
            <w:tcW w:w="709" w:type="dxa"/>
            <w:shd w:val="clear" w:color="auto" w:fill="auto"/>
          </w:tcPr>
          <w:p w14:paraId="173736A7" w14:textId="77777777" w:rsidR="00212AB8" w:rsidRPr="00D025F5" w:rsidRDefault="00212AB8" w:rsidP="00212AB8">
            <w:pPr>
              <w:pStyle w:val="O0Nwnext"/>
            </w:pPr>
            <w:bookmarkStart w:id="3003" w:name="_Ref357521429"/>
            <w:r w:rsidRPr="00856563">
              <w:t>(</w:t>
            </w:r>
            <w:fldSimple w:instr=" SEQ ( \* ARABIC \s 1 ">
              <w:r w:rsidR="00154D81">
                <w:rPr>
                  <w:noProof/>
                </w:rPr>
                <w:t>52</w:t>
              </w:r>
            </w:fldSimple>
            <w:r w:rsidRPr="00856563">
              <w:t>)</w:t>
            </w:r>
            <w:bookmarkEnd w:id="3003"/>
          </w:p>
        </w:tc>
        <w:tc>
          <w:tcPr>
            <w:tcW w:w="773" w:type="dxa"/>
            <w:shd w:val="clear" w:color="auto" w:fill="auto"/>
          </w:tcPr>
          <w:p w14:paraId="3C38664E" w14:textId="77777777" w:rsidR="00212AB8" w:rsidRPr="00D1252D" w:rsidRDefault="00212AB8" w:rsidP="00212AB8">
            <w:pPr>
              <w:pStyle w:val="Text"/>
              <w:rPr>
                <w:rStyle w:val="ChBlueBold"/>
              </w:rPr>
            </w:pPr>
            <w:r w:rsidRPr="0068310D">
              <w:t>[</w:t>
            </w:r>
            <w:r w:rsidRPr="00D1252D">
              <w:rPr>
                <w:rStyle w:val="ChBlueBold"/>
              </w:rPr>
              <w:t>mace</w:t>
            </w:r>
          </w:p>
        </w:tc>
        <w:tc>
          <w:tcPr>
            <w:tcW w:w="489" w:type="dxa"/>
            <w:shd w:val="clear" w:color="auto" w:fill="auto"/>
          </w:tcPr>
          <w:p w14:paraId="5AB99CAB" w14:textId="77777777" w:rsidR="00212AB8" w:rsidRPr="0068310D" w:rsidRDefault="00212AB8" w:rsidP="00212AB8">
            <w:pPr>
              <w:pStyle w:val="Text"/>
            </w:pPr>
            <w:r w:rsidRPr="0068310D">
              <w:rPr>
                <w:rStyle w:val="ChBlueBold"/>
              </w:rPr>
              <w:t>ko</w:t>
            </w:r>
            <w:r>
              <w:t>]</w:t>
            </w:r>
          </w:p>
        </w:tc>
        <w:tc>
          <w:tcPr>
            <w:tcW w:w="506" w:type="dxa"/>
            <w:shd w:val="clear" w:color="auto" w:fill="auto"/>
          </w:tcPr>
          <w:p w14:paraId="1DBC4043" w14:textId="77777777" w:rsidR="00212AB8" w:rsidRPr="003B1C1F" w:rsidRDefault="00212AB8" w:rsidP="00212AB8">
            <w:pPr>
              <w:pStyle w:val="Text"/>
            </w:pPr>
            <w:r w:rsidRPr="003B1C1F">
              <w:t>rasa</w:t>
            </w:r>
          </w:p>
        </w:tc>
        <w:tc>
          <w:tcPr>
            <w:tcW w:w="890" w:type="dxa"/>
            <w:shd w:val="clear" w:color="auto" w:fill="auto"/>
          </w:tcPr>
          <w:p w14:paraId="59FA12A5" w14:textId="77777777" w:rsidR="00212AB8" w:rsidRPr="003B1C1F" w:rsidRDefault="00212AB8" w:rsidP="00212AB8">
            <w:pPr>
              <w:pStyle w:val="Text"/>
            </w:pPr>
            <w:r w:rsidRPr="003B1C1F">
              <w:t>lucu</w:t>
            </w:r>
          </w:p>
        </w:tc>
        <w:tc>
          <w:tcPr>
            <w:tcW w:w="484" w:type="dxa"/>
            <w:shd w:val="clear" w:color="auto" w:fill="auto"/>
          </w:tcPr>
          <w:p w14:paraId="69AA28A5" w14:textId="77777777" w:rsidR="00212AB8" w:rsidRPr="003B1C1F" w:rsidRDefault="00212AB8" w:rsidP="00212AB8">
            <w:pPr>
              <w:pStyle w:val="Text"/>
            </w:pPr>
            <w:r w:rsidRPr="003B1C1F">
              <w:t>jadi</w:t>
            </w:r>
          </w:p>
        </w:tc>
      </w:tr>
      <w:tr w:rsidR="00AC23C4" w:rsidRPr="00AC23C4" w14:paraId="50EF3F42" w14:textId="77777777" w:rsidTr="00AC23C4">
        <w:tc>
          <w:tcPr>
            <w:tcW w:w="709" w:type="dxa"/>
            <w:shd w:val="clear" w:color="auto" w:fill="auto"/>
          </w:tcPr>
          <w:p w14:paraId="7A7C910C" w14:textId="77777777" w:rsidR="00212AB8" w:rsidRPr="003B1C1F" w:rsidRDefault="00212AB8" w:rsidP="00212AB8">
            <w:pPr>
              <w:pStyle w:val="GlossEng"/>
            </w:pPr>
          </w:p>
        </w:tc>
        <w:tc>
          <w:tcPr>
            <w:tcW w:w="773" w:type="dxa"/>
            <w:shd w:val="clear" w:color="auto" w:fill="auto"/>
          </w:tcPr>
          <w:p w14:paraId="17D57DE9" w14:textId="77777777" w:rsidR="00212AB8" w:rsidRPr="003B1C1F" w:rsidRDefault="00212AB8" w:rsidP="00212AB8">
            <w:pPr>
              <w:pStyle w:val="GlossEng"/>
            </w:pPr>
            <w:r w:rsidRPr="003B1C1F">
              <w:t>woman</w:t>
            </w:r>
          </w:p>
        </w:tc>
        <w:tc>
          <w:tcPr>
            <w:tcW w:w="489" w:type="dxa"/>
            <w:shd w:val="clear" w:color="auto" w:fill="auto"/>
          </w:tcPr>
          <w:p w14:paraId="744C138E" w14:textId="77777777" w:rsidR="00212AB8" w:rsidRPr="0099608C" w:rsidRDefault="00212AB8" w:rsidP="00212AB8">
            <w:pPr>
              <w:pStyle w:val="GlossEng"/>
              <w:rPr>
                <w:rStyle w:val="ChSmallCaps"/>
              </w:rPr>
            </w:pPr>
            <w:r w:rsidRPr="0099608C">
              <w:rPr>
                <w:rStyle w:val="ChSmallCaps"/>
              </w:rPr>
              <w:t>2sg</w:t>
            </w:r>
          </w:p>
        </w:tc>
        <w:tc>
          <w:tcPr>
            <w:tcW w:w="506" w:type="dxa"/>
            <w:shd w:val="clear" w:color="auto" w:fill="auto"/>
          </w:tcPr>
          <w:p w14:paraId="25972C78" w14:textId="77777777" w:rsidR="00212AB8" w:rsidRPr="003B1C1F" w:rsidRDefault="00212AB8" w:rsidP="00212AB8">
            <w:pPr>
              <w:pStyle w:val="GlossEng"/>
            </w:pPr>
            <w:r w:rsidRPr="003B1C1F">
              <w:t>feel</w:t>
            </w:r>
          </w:p>
        </w:tc>
        <w:tc>
          <w:tcPr>
            <w:tcW w:w="890" w:type="dxa"/>
            <w:shd w:val="clear" w:color="auto" w:fill="auto"/>
          </w:tcPr>
          <w:p w14:paraId="3391B111" w14:textId="77777777" w:rsidR="00212AB8" w:rsidRPr="003B1C1F" w:rsidRDefault="00212AB8" w:rsidP="00212AB8">
            <w:pPr>
              <w:pStyle w:val="GlossEng"/>
            </w:pPr>
            <w:r>
              <w:t>be.</w:t>
            </w:r>
            <w:r w:rsidRPr="003B1C1F">
              <w:t>funny</w:t>
            </w:r>
          </w:p>
        </w:tc>
        <w:tc>
          <w:tcPr>
            <w:tcW w:w="484" w:type="dxa"/>
            <w:shd w:val="clear" w:color="auto" w:fill="auto"/>
          </w:tcPr>
          <w:p w14:paraId="774298DD" w14:textId="77777777" w:rsidR="00212AB8" w:rsidRPr="003B1C1F" w:rsidRDefault="00212AB8" w:rsidP="00212AB8">
            <w:pPr>
              <w:pStyle w:val="GlossEng"/>
            </w:pPr>
            <w:r>
              <w:t>so</w:t>
            </w:r>
          </w:p>
        </w:tc>
      </w:tr>
    </w:tbl>
    <w:p w14:paraId="055AB340" w14:textId="62B24A2B" w:rsidR="00212AB8" w:rsidRPr="003852D5" w:rsidRDefault="00212AB8" w:rsidP="00212AB8">
      <w:pPr>
        <w:pStyle w:val="FreeTranslEng"/>
      </w:pPr>
      <w:r>
        <w:t xml:space="preserve">[Reaction to a narrative:] </w:t>
      </w:r>
      <w:r w:rsidR="00B7093A">
        <w:t>‘</w:t>
      </w:r>
      <w:r>
        <w:t xml:space="preserve">because </w:t>
      </w:r>
      <w:r w:rsidRPr="00D1252D">
        <w:rPr>
          <w:rStyle w:val="ChBlueBold"/>
        </w:rPr>
        <w:t>you Madam</w:t>
      </w:r>
      <w:r>
        <w:t xml:space="preserve"> would have felt funny</w:t>
      </w:r>
      <w:r w:rsidR="00B7093A">
        <w:t>’</w:t>
      </w:r>
      <w:r>
        <w:t xml:space="preserve"> </w:t>
      </w:r>
      <w:r w:rsidRPr="00D1252D">
        <w:rPr>
          <w:rStyle w:val="ExampleSource"/>
        </w:rPr>
        <w:t>[081010-001-Cv.0206]</w:t>
      </w:r>
    </w:p>
    <w:tbl>
      <w:tblPr>
        <w:tblW w:w="5563" w:type="dxa"/>
        <w:tblCellMar>
          <w:left w:w="40" w:type="dxa"/>
          <w:right w:w="40" w:type="dxa"/>
        </w:tblCellMar>
        <w:tblLook w:val="01E0" w:firstRow="1" w:lastRow="1" w:firstColumn="1" w:lastColumn="1" w:noHBand="0" w:noVBand="0"/>
      </w:tblPr>
      <w:tblGrid>
        <w:gridCol w:w="709"/>
        <w:gridCol w:w="636"/>
        <w:gridCol w:w="485"/>
        <w:gridCol w:w="844"/>
        <w:gridCol w:w="1133"/>
        <w:gridCol w:w="569"/>
        <w:gridCol w:w="485"/>
        <w:gridCol w:w="702"/>
      </w:tblGrid>
      <w:tr w:rsidR="00924AAA" w:rsidRPr="00414A9C" w14:paraId="363195E6" w14:textId="77777777" w:rsidTr="00AC23C4">
        <w:tc>
          <w:tcPr>
            <w:tcW w:w="709" w:type="dxa"/>
            <w:shd w:val="clear" w:color="auto" w:fill="auto"/>
          </w:tcPr>
          <w:p w14:paraId="039B63CA" w14:textId="4FDE76EC" w:rsidR="00924AAA" w:rsidRPr="00D025F5" w:rsidRDefault="00924AAA" w:rsidP="00924AAA">
            <w:pPr>
              <w:pStyle w:val="O0Nwnext"/>
            </w:pPr>
            <w:bookmarkStart w:id="3004" w:name="_Ref440024383"/>
            <w:r w:rsidRPr="00856563">
              <w:t>(</w:t>
            </w:r>
            <w:fldSimple w:instr=" SEQ ( \* ARABIC \s 1 ">
              <w:r w:rsidR="00154D81">
                <w:rPr>
                  <w:noProof/>
                </w:rPr>
                <w:t>53</w:t>
              </w:r>
            </w:fldSimple>
            <w:r w:rsidRPr="00856563">
              <w:t>)</w:t>
            </w:r>
            <w:bookmarkEnd w:id="3004"/>
          </w:p>
        </w:tc>
        <w:tc>
          <w:tcPr>
            <w:tcW w:w="636" w:type="dxa"/>
            <w:shd w:val="clear" w:color="auto" w:fill="auto"/>
          </w:tcPr>
          <w:p w14:paraId="7B4FDF12" w14:textId="77777777" w:rsidR="00924AAA" w:rsidRPr="00A96348" w:rsidRDefault="00924AAA" w:rsidP="00924AAA">
            <w:pPr>
              <w:pStyle w:val="Text"/>
              <w:rPr>
                <w:rStyle w:val="ChBlueBold"/>
              </w:rPr>
            </w:pPr>
            <w:r w:rsidRPr="0068310D">
              <w:t>[</w:t>
            </w:r>
            <w:r w:rsidRPr="00491DED">
              <w:rPr>
                <w:rStyle w:val="ChBlueBold"/>
              </w:rPr>
              <w:t>Wili</w:t>
            </w:r>
          </w:p>
        </w:tc>
        <w:tc>
          <w:tcPr>
            <w:tcW w:w="485" w:type="dxa"/>
            <w:shd w:val="clear" w:color="auto" w:fill="auto"/>
          </w:tcPr>
          <w:p w14:paraId="422DB990" w14:textId="77777777" w:rsidR="00924AAA" w:rsidRPr="0068310D" w:rsidRDefault="00924AAA" w:rsidP="00924AAA">
            <w:pPr>
              <w:pStyle w:val="Text"/>
            </w:pPr>
            <w:r w:rsidRPr="0068310D">
              <w:rPr>
                <w:rStyle w:val="ChBlueBold"/>
              </w:rPr>
              <w:t>ko</w:t>
            </w:r>
            <w:r>
              <w:t>]</w:t>
            </w:r>
          </w:p>
        </w:tc>
        <w:tc>
          <w:tcPr>
            <w:tcW w:w="844" w:type="dxa"/>
            <w:shd w:val="clear" w:color="auto" w:fill="auto"/>
          </w:tcPr>
          <w:p w14:paraId="6F34A53F" w14:textId="77777777" w:rsidR="00924AAA" w:rsidRPr="009E1FEB" w:rsidRDefault="00924AAA" w:rsidP="00924AAA">
            <w:pPr>
              <w:pStyle w:val="Text"/>
            </w:pPr>
            <w:r w:rsidRPr="009E1FEB">
              <w:t>jangang</w:t>
            </w:r>
          </w:p>
        </w:tc>
        <w:tc>
          <w:tcPr>
            <w:tcW w:w="1133" w:type="dxa"/>
            <w:shd w:val="clear" w:color="auto" w:fill="auto"/>
          </w:tcPr>
          <w:p w14:paraId="51B45D38" w14:textId="77777777" w:rsidR="00924AAA" w:rsidRPr="00856563" w:rsidRDefault="00924AAA" w:rsidP="00924AAA">
            <w:pPr>
              <w:pStyle w:val="Text"/>
            </w:pPr>
            <w:r>
              <w:t>gara~</w:t>
            </w:r>
            <w:r w:rsidRPr="00856563">
              <w:t>gara</w:t>
            </w:r>
          </w:p>
        </w:tc>
        <w:tc>
          <w:tcPr>
            <w:tcW w:w="569" w:type="dxa"/>
            <w:shd w:val="clear" w:color="auto" w:fill="auto"/>
          </w:tcPr>
          <w:p w14:paraId="0F690696" w14:textId="77777777" w:rsidR="00924AAA" w:rsidRPr="00A96348" w:rsidRDefault="00924AAA" w:rsidP="00924AAA">
            <w:pPr>
              <w:pStyle w:val="Text"/>
            </w:pPr>
            <w:r w:rsidRPr="00A96348">
              <w:t>tanta</w:t>
            </w:r>
          </w:p>
        </w:tc>
        <w:tc>
          <w:tcPr>
            <w:tcW w:w="485" w:type="dxa"/>
            <w:shd w:val="clear" w:color="auto" w:fill="auto"/>
          </w:tcPr>
          <w:p w14:paraId="4B2E68C8" w14:textId="77777777" w:rsidR="00924AAA" w:rsidRPr="00A96348" w:rsidRDefault="00924AAA" w:rsidP="00924AAA">
            <w:pPr>
              <w:pStyle w:val="Text"/>
            </w:pPr>
            <w:r w:rsidRPr="00A96348">
              <w:t>dia</w:t>
            </w:r>
          </w:p>
        </w:tc>
        <w:tc>
          <w:tcPr>
            <w:tcW w:w="702" w:type="dxa"/>
            <w:shd w:val="clear" w:color="auto" w:fill="auto"/>
          </w:tcPr>
          <w:p w14:paraId="4E7694A6" w14:textId="77777777" w:rsidR="00924AAA" w:rsidRPr="00A96348" w:rsidRDefault="00924AAA" w:rsidP="00924AAA">
            <w:pPr>
              <w:pStyle w:val="Text"/>
            </w:pPr>
            <w:r w:rsidRPr="00A96348">
              <w:t>itu</w:t>
            </w:r>
          </w:p>
        </w:tc>
      </w:tr>
      <w:tr w:rsidR="00924AAA" w:rsidRPr="00AC23C4" w14:paraId="32B21773" w14:textId="77777777" w:rsidTr="00AC23C4">
        <w:tc>
          <w:tcPr>
            <w:tcW w:w="709" w:type="dxa"/>
            <w:shd w:val="clear" w:color="auto" w:fill="auto"/>
          </w:tcPr>
          <w:p w14:paraId="27505A1E" w14:textId="77777777" w:rsidR="00924AAA" w:rsidRPr="00D025F5" w:rsidRDefault="00924AAA" w:rsidP="00924AAA">
            <w:pPr>
              <w:pStyle w:val="GlossEng"/>
            </w:pPr>
          </w:p>
        </w:tc>
        <w:tc>
          <w:tcPr>
            <w:tcW w:w="636" w:type="dxa"/>
            <w:shd w:val="clear" w:color="auto" w:fill="auto"/>
          </w:tcPr>
          <w:p w14:paraId="509E0844" w14:textId="77777777" w:rsidR="00924AAA" w:rsidRPr="00856563" w:rsidRDefault="00924AAA" w:rsidP="00924AAA">
            <w:pPr>
              <w:pStyle w:val="GlossEng"/>
            </w:pPr>
            <w:r>
              <w:rPr>
                <w:lang w:eastAsia="en-US"/>
              </w:rPr>
              <w:t>Wili</w:t>
            </w:r>
          </w:p>
        </w:tc>
        <w:tc>
          <w:tcPr>
            <w:tcW w:w="485" w:type="dxa"/>
            <w:shd w:val="clear" w:color="auto" w:fill="auto"/>
          </w:tcPr>
          <w:p w14:paraId="59AFEA99" w14:textId="77777777" w:rsidR="00924AAA" w:rsidRPr="0099608C" w:rsidRDefault="00924AAA" w:rsidP="00924AAA">
            <w:pPr>
              <w:pStyle w:val="GlossEng"/>
              <w:rPr>
                <w:rStyle w:val="ChSmallCaps"/>
              </w:rPr>
            </w:pPr>
            <w:r w:rsidRPr="0099608C">
              <w:rPr>
                <w:rStyle w:val="ChSmallCaps"/>
              </w:rPr>
              <w:t>2sg</w:t>
            </w:r>
          </w:p>
        </w:tc>
        <w:tc>
          <w:tcPr>
            <w:tcW w:w="844" w:type="dxa"/>
            <w:shd w:val="clear" w:color="auto" w:fill="auto"/>
          </w:tcPr>
          <w:p w14:paraId="4CC7DDE0" w14:textId="77777777" w:rsidR="00924AAA" w:rsidRPr="0099608C" w:rsidRDefault="00924AAA" w:rsidP="00924AAA">
            <w:pPr>
              <w:pStyle w:val="GlossEng"/>
              <w:rPr>
                <w:rStyle w:val="ChSmallCaps"/>
              </w:rPr>
            </w:pPr>
            <w:r w:rsidRPr="0099608C">
              <w:rPr>
                <w:rStyle w:val="ChSmallCaps"/>
              </w:rPr>
              <w:t>neg</w:t>
            </w:r>
            <w:r>
              <w:rPr>
                <w:rStyle w:val="ChSmallCaps"/>
              </w:rPr>
              <w:t>.imp</w:t>
            </w:r>
          </w:p>
        </w:tc>
        <w:tc>
          <w:tcPr>
            <w:tcW w:w="1133" w:type="dxa"/>
            <w:shd w:val="clear" w:color="auto" w:fill="auto"/>
          </w:tcPr>
          <w:p w14:paraId="2A97C29A" w14:textId="77777777" w:rsidR="00924AAA" w:rsidRPr="00856563" w:rsidRDefault="00924AAA" w:rsidP="00924AAA">
            <w:pPr>
              <w:pStyle w:val="GlossEng"/>
            </w:pPr>
            <w:r w:rsidRPr="0099608C">
              <w:rPr>
                <w:rStyle w:val="ChSmallCaps"/>
              </w:rPr>
              <w:t>rdp</w:t>
            </w:r>
            <w:r>
              <w:t>~</w:t>
            </w:r>
            <w:r w:rsidRPr="00856563">
              <w:t>irritate</w:t>
            </w:r>
          </w:p>
        </w:tc>
        <w:tc>
          <w:tcPr>
            <w:tcW w:w="569" w:type="dxa"/>
            <w:shd w:val="clear" w:color="auto" w:fill="auto"/>
          </w:tcPr>
          <w:p w14:paraId="1B115AD3" w14:textId="77777777" w:rsidR="00924AAA" w:rsidRPr="00856563" w:rsidRDefault="00924AAA" w:rsidP="00924AAA">
            <w:pPr>
              <w:pStyle w:val="GlossEng"/>
            </w:pPr>
            <w:r w:rsidRPr="00856563">
              <w:t>aunt</w:t>
            </w:r>
          </w:p>
        </w:tc>
        <w:tc>
          <w:tcPr>
            <w:tcW w:w="485" w:type="dxa"/>
            <w:shd w:val="clear" w:color="auto" w:fill="auto"/>
          </w:tcPr>
          <w:p w14:paraId="03D61212" w14:textId="77777777" w:rsidR="00924AAA" w:rsidRPr="0099608C" w:rsidRDefault="00924AAA" w:rsidP="00924AAA">
            <w:pPr>
              <w:pStyle w:val="GlossEng"/>
              <w:rPr>
                <w:rStyle w:val="ChSmallCaps"/>
              </w:rPr>
            </w:pPr>
            <w:r w:rsidRPr="0099608C">
              <w:rPr>
                <w:rStyle w:val="ChSmallCaps"/>
              </w:rPr>
              <w:t>3sg</w:t>
            </w:r>
          </w:p>
        </w:tc>
        <w:tc>
          <w:tcPr>
            <w:tcW w:w="702" w:type="dxa"/>
            <w:shd w:val="clear" w:color="auto" w:fill="auto"/>
          </w:tcPr>
          <w:p w14:paraId="467FDF9B" w14:textId="77777777" w:rsidR="00924AAA" w:rsidRPr="0099608C" w:rsidRDefault="00924AAA" w:rsidP="00924AAA">
            <w:pPr>
              <w:pStyle w:val="GlossEng"/>
              <w:rPr>
                <w:rStyle w:val="ChSmallCaps"/>
              </w:rPr>
            </w:pPr>
            <w:r w:rsidRPr="0099608C">
              <w:rPr>
                <w:rStyle w:val="ChSmallCaps"/>
              </w:rPr>
              <w:t>d.dist</w:t>
            </w:r>
          </w:p>
        </w:tc>
      </w:tr>
    </w:tbl>
    <w:p w14:paraId="753A5DF5" w14:textId="61DD98F0" w:rsidR="00212AB8" w:rsidRPr="003852D5" w:rsidRDefault="00212AB8" w:rsidP="00212AB8">
      <w:pPr>
        <w:pStyle w:val="FreeTranslEng"/>
      </w:pPr>
      <w:r>
        <w:t xml:space="preserve">[Addressing a young boy:] </w:t>
      </w:r>
      <w:r w:rsidR="00B7093A">
        <w:t>‘</w:t>
      </w:r>
      <w:r w:rsidRPr="00491DED">
        <w:rPr>
          <w:rStyle w:val="ChBlueBold"/>
        </w:rPr>
        <w:t xml:space="preserve">you </w:t>
      </w:r>
      <w:r w:rsidR="00491DED" w:rsidRPr="00491DED">
        <w:rPr>
          <w:rStyle w:val="ChBlueBold"/>
        </w:rPr>
        <w:t>Wili</w:t>
      </w:r>
      <w:r w:rsidRPr="009E1FEB">
        <w:t xml:space="preserve"> don</w:t>
      </w:r>
      <w:r w:rsidR="00B7093A">
        <w:t>’</w:t>
      </w:r>
      <w:r w:rsidRPr="009E1FEB">
        <w:t>t</w:t>
      </w:r>
      <w:r w:rsidRPr="00856563">
        <w:t xml:space="preserve"> </w:t>
      </w:r>
      <w:r w:rsidRPr="00D841F1">
        <w:t>irritate that aunt!</w:t>
      </w:r>
      <w:r w:rsidR="00B7093A">
        <w:t>’</w:t>
      </w:r>
      <w:r w:rsidRPr="00856563">
        <w:t xml:space="preserve"> </w:t>
      </w:r>
      <w:r w:rsidRPr="00856563">
        <w:rPr>
          <w:rStyle w:val="ExampleSource"/>
        </w:rPr>
        <w:t>[081023-001-Cv.0038]</w:t>
      </w:r>
    </w:p>
    <w:tbl>
      <w:tblPr>
        <w:tblW w:w="0" w:type="auto"/>
        <w:tblCellMar>
          <w:left w:w="42" w:type="dxa"/>
          <w:right w:w="42" w:type="dxa"/>
        </w:tblCellMar>
        <w:tblLook w:val="01E0" w:firstRow="1" w:lastRow="1" w:firstColumn="1" w:lastColumn="1" w:noHBand="0" w:noVBand="0"/>
      </w:tblPr>
      <w:tblGrid>
        <w:gridCol w:w="709"/>
        <w:gridCol w:w="873"/>
        <w:gridCol w:w="489"/>
        <w:gridCol w:w="496"/>
        <w:gridCol w:w="562"/>
        <w:gridCol w:w="1895"/>
      </w:tblGrid>
      <w:tr w:rsidR="00AC23C4" w:rsidRPr="00414A9C" w14:paraId="63A33D6B" w14:textId="77777777" w:rsidTr="00AC23C4">
        <w:tc>
          <w:tcPr>
            <w:tcW w:w="709" w:type="dxa"/>
            <w:shd w:val="clear" w:color="auto" w:fill="auto"/>
          </w:tcPr>
          <w:p w14:paraId="5B336F45" w14:textId="77777777" w:rsidR="00212AB8" w:rsidRPr="00D025F5" w:rsidRDefault="00212AB8" w:rsidP="00212AB8">
            <w:pPr>
              <w:pStyle w:val="O0Nwnext"/>
            </w:pPr>
            <w:bookmarkStart w:id="3005" w:name="_Ref353984245"/>
            <w:r w:rsidRPr="00856563">
              <w:t>(</w:t>
            </w:r>
            <w:fldSimple w:instr=" SEQ ( \* ARABIC \s 1 ">
              <w:r w:rsidR="00154D81">
                <w:rPr>
                  <w:noProof/>
                </w:rPr>
                <w:t>54</w:t>
              </w:r>
            </w:fldSimple>
            <w:r w:rsidRPr="00856563">
              <w:t>)</w:t>
            </w:r>
            <w:bookmarkEnd w:id="3005"/>
          </w:p>
        </w:tc>
        <w:tc>
          <w:tcPr>
            <w:tcW w:w="873" w:type="dxa"/>
            <w:shd w:val="clear" w:color="auto" w:fill="auto"/>
          </w:tcPr>
          <w:p w14:paraId="5F40A03A" w14:textId="77777777" w:rsidR="00212AB8" w:rsidRPr="00532F0A" w:rsidRDefault="00212AB8" w:rsidP="00212AB8">
            <w:pPr>
              <w:pStyle w:val="Text"/>
              <w:rPr>
                <w:rStyle w:val="ChBlueBold"/>
              </w:rPr>
            </w:pPr>
            <w:r w:rsidRPr="0068310D">
              <w:t>[</w:t>
            </w:r>
            <w:r w:rsidR="00E83D15">
              <w:rPr>
                <w:rStyle w:val="ChBlueBold"/>
              </w:rPr>
              <w:t>Susana</w:t>
            </w:r>
          </w:p>
        </w:tc>
        <w:tc>
          <w:tcPr>
            <w:tcW w:w="489" w:type="dxa"/>
            <w:shd w:val="clear" w:color="auto" w:fill="auto"/>
          </w:tcPr>
          <w:p w14:paraId="4D4FBC11" w14:textId="77777777" w:rsidR="00212AB8" w:rsidRPr="0068310D" w:rsidRDefault="00212AB8" w:rsidP="00212AB8">
            <w:pPr>
              <w:pStyle w:val="Text"/>
            </w:pPr>
            <w:r w:rsidRPr="0068310D">
              <w:rPr>
                <w:rStyle w:val="ChBlueBold"/>
              </w:rPr>
              <w:t>ko</w:t>
            </w:r>
            <w:r>
              <w:t>]</w:t>
            </w:r>
          </w:p>
        </w:tc>
        <w:tc>
          <w:tcPr>
            <w:tcW w:w="496" w:type="dxa"/>
            <w:shd w:val="clear" w:color="auto" w:fill="auto"/>
          </w:tcPr>
          <w:p w14:paraId="06EEC0B4" w14:textId="77777777" w:rsidR="00212AB8" w:rsidRPr="007D5D6F" w:rsidRDefault="00212AB8" w:rsidP="00212AB8">
            <w:pPr>
              <w:pStyle w:val="Text"/>
            </w:pPr>
            <w:r w:rsidRPr="007D5D6F">
              <w:t>pigi</w:t>
            </w:r>
          </w:p>
        </w:tc>
        <w:tc>
          <w:tcPr>
            <w:tcW w:w="562" w:type="dxa"/>
            <w:shd w:val="clear" w:color="auto" w:fill="auto"/>
          </w:tcPr>
          <w:p w14:paraId="10637BC8" w14:textId="77777777" w:rsidR="00212AB8" w:rsidRPr="007D5D6F" w:rsidRDefault="00212AB8" w:rsidP="00212AB8">
            <w:pPr>
              <w:pStyle w:val="Text"/>
            </w:pPr>
            <w:r w:rsidRPr="007D5D6F">
              <w:t>kaka</w:t>
            </w:r>
          </w:p>
        </w:tc>
        <w:tc>
          <w:tcPr>
            <w:tcW w:w="1895" w:type="dxa"/>
            <w:shd w:val="clear" w:color="auto" w:fill="auto"/>
          </w:tcPr>
          <w:p w14:paraId="53905895" w14:textId="77777777" w:rsidR="00212AB8" w:rsidRPr="007D5D6F" w:rsidRDefault="00212AB8" w:rsidP="00212AB8">
            <w:pPr>
              <w:pStyle w:val="Text"/>
            </w:pPr>
            <w:r w:rsidRPr="007D5D6F">
              <w:t>cebo</w:t>
            </w:r>
          </w:p>
        </w:tc>
      </w:tr>
      <w:tr w:rsidR="00AC23C4" w:rsidRPr="00AC23C4" w14:paraId="59343FAE" w14:textId="77777777" w:rsidTr="00AC23C4">
        <w:tc>
          <w:tcPr>
            <w:tcW w:w="709" w:type="dxa"/>
            <w:shd w:val="clear" w:color="auto" w:fill="auto"/>
          </w:tcPr>
          <w:p w14:paraId="0878244A" w14:textId="77777777" w:rsidR="00212AB8" w:rsidRPr="00E23D99" w:rsidRDefault="00212AB8" w:rsidP="00212AB8">
            <w:pPr>
              <w:pStyle w:val="GlossEng"/>
            </w:pPr>
          </w:p>
        </w:tc>
        <w:tc>
          <w:tcPr>
            <w:tcW w:w="873" w:type="dxa"/>
            <w:shd w:val="clear" w:color="auto" w:fill="auto"/>
          </w:tcPr>
          <w:p w14:paraId="0414EC60" w14:textId="77777777" w:rsidR="00212AB8" w:rsidRPr="007D5D6F" w:rsidRDefault="00E83D15" w:rsidP="00212AB8">
            <w:pPr>
              <w:pStyle w:val="GlossEng"/>
            </w:pPr>
            <w:r>
              <w:t>Susana</w:t>
            </w:r>
          </w:p>
        </w:tc>
        <w:tc>
          <w:tcPr>
            <w:tcW w:w="489" w:type="dxa"/>
            <w:shd w:val="clear" w:color="auto" w:fill="auto"/>
          </w:tcPr>
          <w:p w14:paraId="31BCC8E9" w14:textId="77777777" w:rsidR="00212AB8" w:rsidRPr="0099608C" w:rsidRDefault="00212AB8" w:rsidP="00212AB8">
            <w:pPr>
              <w:pStyle w:val="GlossEng"/>
              <w:rPr>
                <w:rStyle w:val="ChSmallCaps"/>
              </w:rPr>
            </w:pPr>
            <w:r w:rsidRPr="0099608C">
              <w:rPr>
                <w:rStyle w:val="ChSmallCaps"/>
              </w:rPr>
              <w:t>2sg</w:t>
            </w:r>
          </w:p>
        </w:tc>
        <w:tc>
          <w:tcPr>
            <w:tcW w:w="496" w:type="dxa"/>
            <w:shd w:val="clear" w:color="auto" w:fill="auto"/>
          </w:tcPr>
          <w:p w14:paraId="327468AA" w14:textId="77777777" w:rsidR="00212AB8" w:rsidRPr="007D5D6F" w:rsidRDefault="00212AB8" w:rsidP="00212AB8">
            <w:pPr>
              <w:pStyle w:val="GlossEng"/>
            </w:pPr>
            <w:r w:rsidRPr="007D5D6F">
              <w:t>go</w:t>
            </w:r>
          </w:p>
        </w:tc>
        <w:tc>
          <w:tcPr>
            <w:tcW w:w="562" w:type="dxa"/>
            <w:shd w:val="clear" w:color="auto" w:fill="auto"/>
          </w:tcPr>
          <w:p w14:paraId="36E00951" w14:textId="77777777" w:rsidR="00212AB8" w:rsidRPr="007D5D6F" w:rsidRDefault="00212AB8" w:rsidP="00212AB8">
            <w:pPr>
              <w:pStyle w:val="GlossEng"/>
            </w:pPr>
            <w:r w:rsidRPr="007D5D6F">
              <w:t>oSb</w:t>
            </w:r>
          </w:p>
        </w:tc>
        <w:tc>
          <w:tcPr>
            <w:tcW w:w="1895" w:type="dxa"/>
            <w:shd w:val="clear" w:color="auto" w:fill="auto"/>
          </w:tcPr>
          <w:p w14:paraId="4BD22DCF" w14:textId="77777777" w:rsidR="00212AB8" w:rsidRPr="007D5D6F" w:rsidRDefault="00212AB8" w:rsidP="00212AB8">
            <w:pPr>
              <w:pStyle w:val="GlossEng"/>
            </w:pPr>
            <w:r w:rsidRPr="007D5D6F">
              <w:t>wash.after.defecating</w:t>
            </w:r>
          </w:p>
        </w:tc>
      </w:tr>
    </w:tbl>
    <w:p w14:paraId="447BDC1D" w14:textId="391FB039" w:rsidR="00212AB8" w:rsidRPr="009E2A1C" w:rsidRDefault="00212AB8" w:rsidP="00212AB8">
      <w:pPr>
        <w:pStyle w:val="FreeTranslEng"/>
      </w:pPr>
      <w:r>
        <w:t xml:space="preserve">[Addressing her </w:t>
      </w:r>
      <w:r w:rsidR="00676DDB">
        <w:t>three</w:t>
      </w:r>
      <w:r>
        <w:t xml:space="preserve">-year old daughter:] </w:t>
      </w:r>
      <w:r w:rsidR="00B7093A">
        <w:t>‘</w:t>
      </w:r>
      <w:r w:rsidRPr="008E0D81">
        <w:rPr>
          <w:rStyle w:val="ChBlueBold"/>
        </w:rPr>
        <w:t xml:space="preserve">you </w:t>
      </w:r>
      <w:r w:rsidR="00E83D15" w:rsidRPr="00E83D15">
        <w:rPr>
          <w:rStyle w:val="ChBlueBold"/>
        </w:rPr>
        <w:t>Susana</w:t>
      </w:r>
      <w:r>
        <w:t xml:space="preserve">, go, (your) older sister will </w:t>
      </w:r>
      <w:r w:rsidRPr="003A2826">
        <w:t>wash</w:t>
      </w:r>
      <w:r>
        <w:t xml:space="preserve"> </w:t>
      </w:r>
      <w:r w:rsidR="00D359A4">
        <w:t>(</w:t>
      </w:r>
      <w:r w:rsidR="00E60FA0">
        <w:t>you</w:t>
      </w:r>
      <w:r>
        <w:t>)</w:t>
      </w:r>
      <w:r w:rsidR="00E60FA0">
        <w:t>!</w:t>
      </w:r>
      <w:r w:rsidR="00B7093A">
        <w:t>’</w:t>
      </w:r>
      <w:r>
        <w:t xml:space="preserve"> </w:t>
      </w:r>
      <w:r w:rsidRPr="008E0D81">
        <w:rPr>
          <w:rStyle w:val="ExampleSource"/>
        </w:rPr>
        <w:t>[081014-006-</w:t>
      </w:r>
      <w:r w:rsidR="001B7E6E">
        <w:rPr>
          <w:rStyle w:val="ExampleSource"/>
        </w:rPr>
        <w:t>Cv</w:t>
      </w:r>
      <w:r w:rsidRPr="008E0D81">
        <w:rPr>
          <w:rStyle w:val="ExampleSource"/>
        </w:rPr>
        <w:t>Pr.0048]</w:t>
      </w:r>
    </w:p>
    <w:p w14:paraId="5EB81F92" w14:textId="25481174" w:rsidR="00212AB8" w:rsidRDefault="00212AB8" w:rsidP="00924AAA">
      <w:pPr>
        <w:pStyle w:val="Body0000after"/>
      </w:pPr>
      <w:r>
        <w:t xml:space="preserve">When the head nominal is a common noun, second person </w:t>
      </w:r>
      <w:r w:rsidRPr="00856563">
        <w:rPr>
          <w:rStyle w:val="ChItalBold"/>
        </w:rPr>
        <w:t>ko</w:t>
      </w:r>
      <w:r w:rsidRPr="00856563">
        <w:t xml:space="preserve"> </w:t>
      </w:r>
      <w:r w:rsidR="00B7093A">
        <w:t>‘</w:t>
      </w:r>
      <w:r w:rsidRPr="0099608C">
        <w:rPr>
          <w:rStyle w:val="ChSmallCaps"/>
        </w:rPr>
        <w:t>2sg</w:t>
      </w:r>
      <w:r w:rsidR="00B7093A">
        <w:t>’</w:t>
      </w:r>
      <w:r w:rsidRPr="00856563">
        <w:t xml:space="preserve"> </w:t>
      </w:r>
      <w:r>
        <w:rPr>
          <w:rFonts w:eastAsia="Times New Roman"/>
          <w:szCs w:val="20"/>
          <w:lang w:eastAsia="en-US"/>
        </w:rPr>
        <w:t xml:space="preserve">indicates </w:t>
      </w:r>
      <w:r w:rsidR="00042004">
        <w:t>which particular individual is being referred to</w:t>
      </w:r>
      <w:r>
        <w:t>. Thereby the pronoun allows the unambiguous identification of the addressee as the intended referent. Often</w:t>
      </w:r>
      <w:r w:rsidRPr="00471DF5">
        <w:t xml:space="preserve"> s</w:t>
      </w:r>
      <w:r>
        <w:t xml:space="preserve">peakers chose this strategy when they address an individual in a group of several interlocutors as in </w:t>
      </w:r>
      <w:r>
        <w:fldChar w:fldCharType="begin"/>
      </w:r>
      <w:r>
        <w:instrText xml:space="preserve"> REF _Ref354129601 \h </w:instrText>
      </w:r>
      <w:r>
        <w:fldChar w:fldCharType="separate"/>
      </w:r>
      <w:r w:rsidR="00154D81" w:rsidRPr="00856563">
        <w:t>(</w:t>
      </w:r>
      <w:r w:rsidR="00154D81">
        <w:rPr>
          <w:noProof/>
        </w:rPr>
        <w:t>51</w:t>
      </w:r>
      <w:r w:rsidR="00154D81" w:rsidRPr="00856563">
        <w:t>)</w:t>
      </w:r>
      <w:r>
        <w:fldChar w:fldCharType="end"/>
      </w:r>
      <w:r>
        <w:t xml:space="preserve"> and </w:t>
      </w:r>
      <w:r>
        <w:fldChar w:fldCharType="begin"/>
      </w:r>
      <w:r>
        <w:instrText xml:space="preserve"> REF _Ref357521429 \h </w:instrText>
      </w:r>
      <w:r>
        <w:fldChar w:fldCharType="separate"/>
      </w:r>
      <w:r w:rsidR="00154D81" w:rsidRPr="00856563">
        <w:t>(</w:t>
      </w:r>
      <w:r w:rsidR="00154D81">
        <w:rPr>
          <w:noProof/>
        </w:rPr>
        <w:t>52</w:t>
      </w:r>
      <w:r w:rsidR="00154D81" w:rsidRPr="00856563">
        <w:t>)</w:t>
      </w:r>
      <w:r>
        <w:fldChar w:fldCharType="end"/>
      </w:r>
      <w:r>
        <w:t>, or when they give an order to someone, as in</w:t>
      </w:r>
      <w:r w:rsidR="00924AAA">
        <w:t xml:space="preserve"> </w:t>
      </w:r>
      <w:r w:rsidR="00924AAA">
        <w:fldChar w:fldCharType="begin"/>
      </w:r>
      <w:r w:rsidR="00924AAA">
        <w:instrText xml:space="preserve"> REF _Ref440024383 \h </w:instrText>
      </w:r>
      <w:r w:rsidR="00924AAA">
        <w:fldChar w:fldCharType="separate"/>
      </w:r>
      <w:r w:rsidR="00154D81" w:rsidRPr="00856563">
        <w:t>(</w:t>
      </w:r>
      <w:r w:rsidR="00154D81">
        <w:rPr>
          <w:noProof/>
        </w:rPr>
        <w:t>53</w:t>
      </w:r>
      <w:r w:rsidR="00154D81" w:rsidRPr="00856563">
        <w:t>)</w:t>
      </w:r>
      <w:r w:rsidR="00924AAA">
        <w:fldChar w:fldCharType="end"/>
      </w:r>
      <w:r>
        <w:t xml:space="preserve"> and </w:t>
      </w:r>
      <w:r>
        <w:fldChar w:fldCharType="begin"/>
      </w:r>
      <w:r>
        <w:instrText xml:space="preserve"> REF _Ref353984245 \h </w:instrText>
      </w:r>
      <w:r>
        <w:fldChar w:fldCharType="separate"/>
      </w:r>
      <w:r w:rsidR="00154D81" w:rsidRPr="00856563">
        <w:t>(</w:t>
      </w:r>
      <w:r w:rsidR="00154D81">
        <w:rPr>
          <w:noProof/>
        </w:rPr>
        <w:t>54</w:t>
      </w:r>
      <w:r w:rsidR="00154D81" w:rsidRPr="00856563">
        <w:t>)</w:t>
      </w:r>
      <w:r>
        <w:fldChar w:fldCharType="end"/>
      </w:r>
      <w:r>
        <w:t>.</w:t>
      </w:r>
    </w:p>
    <w:p w14:paraId="6D98C439" w14:textId="54F00B7C" w:rsidR="005D77B3" w:rsidRPr="00F02935" w:rsidRDefault="00212AB8" w:rsidP="00924AAA">
      <w:pPr>
        <w:pStyle w:val="Body0500after"/>
      </w:pPr>
      <w:r>
        <w:t xml:space="preserve">When </w:t>
      </w:r>
      <w:r w:rsidRPr="0023656B">
        <w:rPr>
          <w:rStyle w:val="ChItalBold"/>
        </w:rPr>
        <w:t>ko</w:t>
      </w:r>
      <w:r>
        <w:t xml:space="preserve"> </w:t>
      </w:r>
      <w:r w:rsidR="00B7093A">
        <w:t>‘</w:t>
      </w:r>
      <w:r w:rsidRPr="0099608C">
        <w:rPr>
          <w:rStyle w:val="ChSmallCaps"/>
        </w:rPr>
        <w:t>2sg</w:t>
      </w:r>
      <w:r w:rsidR="00B7093A">
        <w:t>’</w:t>
      </w:r>
      <w:r>
        <w:t xml:space="preserve"> co-occurs with a proper noun, as in</w:t>
      </w:r>
      <w:r w:rsidR="00924AAA">
        <w:t xml:space="preserve"> </w:t>
      </w:r>
      <w:r w:rsidR="00924AAA">
        <w:fldChar w:fldCharType="begin"/>
      </w:r>
      <w:r w:rsidR="00924AAA">
        <w:instrText xml:space="preserve"> REF _Ref440024383 \h </w:instrText>
      </w:r>
      <w:r w:rsidR="00924AAA">
        <w:fldChar w:fldCharType="separate"/>
      </w:r>
      <w:r w:rsidR="00154D81" w:rsidRPr="00856563">
        <w:t>(</w:t>
      </w:r>
      <w:r w:rsidR="00154D81">
        <w:rPr>
          <w:noProof/>
        </w:rPr>
        <w:t>53</w:t>
      </w:r>
      <w:r w:rsidR="00154D81" w:rsidRPr="00856563">
        <w:t>)</w:t>
      </w:r>
      <w:r w:rsidR="00924AAA">
        <w:fldChar w:fldCharType="end"/>
      </w:r>
      <w:r>
        <w:t xml:space="preserve"> or </w:t>
      </w:r>
      <w:r>
        <w:fldChar w:fldCharType="begin"/>
      </w:r>
      <w:r>
        <w:instrText xml:space="preserve"> REF _Ref353984245 \h </w:instrText>
      </w:r>
      <w:r>
        <w:fldChar w:fldCharType="separate"/>
      </w:r>
      <w:r w:rsidR="00154D81" w:rsidRPr="00856563">
        <w:t>(</w:t>
      </w:r>
      <w:r w:rsidR="00154D81">
        <w:rPr>
          <w:noProof/>
        </w:rPr>
        <w:t>54</w:t>
      </w:r>
      <w:r w:rsidR="00154D81" w:rsidRPr="00856563">
        <w:t>)</w:t>
      </w:r>
      <w:r>
        <w:fldChar w:fldCharType="end"/>
      </w:r>
      <w:r>
        <w:t xml:space="preserve">, one might argue that such noun phrases are redundant with the pronoun as adnominal determiner being superfluous, since proper nouns are </w:t>
      </w:r>
      <w:r w:rsidRPr="00E84E1C">
        <w:t>inherently definite.</w:t>
      </w:r>
      <w:r>
        <w:t xml:space="preserve"> In Papuan Malay, however, </w:t>
      </w:r>
      <w:r w:rsidR="00B7093A">
        <w:t>‘</w:t>
      </w:r>
      <w:r w:rsidRPr="00FF7180">
        <w:rPr>
          <w:rStyle w:val="ChSmallCaps"/>
        </w:rPr>
        <w:t>n</w:t>
      </w:r>
      <w:r w:rsidR="00752F01">
        <w:rPr>
          <w:rStyle w:val="ChSmallCaps"/>
        </w:rPr>
        <w:t>p</w:t>
      </w:r>
      <w:r w:rsidRPr="00D32413">
        <w:t xml:space="preserve"> </w:t>
      </w:r>
      <w:r w:rsidRPr="0099608C">
        <w:rPr>
          <w:rStyle w:val="ChSmallCaps"/>
        </w:rPr>
        <w:t>2sg</w:t>
      </w:r>
      <w:r w:rsidR="00B7093A">
        <w:t>’</w:t>
      </w:r>
      <w:r>
        <w:t xml:space="preserve"> expressions constitute direct speech-act strategies which allow speakers</w:t>
      </w:r>
      <w:r w:rsidR="005D77B3">
        <w:t xml:space="preserve"> </w:t>
      </w:r>
      <w:r>
        <w:t xml:space="preserve">to single out participants and to mark them unambiguously as the intended referents of the proper nouns. Being addressed with such a </w:t>
      </w:r>
      <w:r w:rsidR="00B7093A">
        <w:t>‘</w:t>
      </w:r>
      <w:r w:rsidRPr="0099608C">
        <w:rPr>
          <w:rStyle w:val="ChSmallCaps"/>
        </w:rPr>
        <w:t>n</w:t>
      </w:r>
      <w:r w:rsidR="00752F01">
        <w:rPr>
          <w:rStyle w:val="ChSmallCaps"/>
        </w:rPr>
        <w:t>p</w:t>
      </w:r>
      <w:r w:rsidRPr="00D32413">
        <w:t xml:space="preserve"> </w:t>
      </w:r>
      <w:r w:rsidRPr="0099608C">
        <w:rPr>
          <w:rStyle w:val="ChSmallCaps"/>
        </w:rPr>
        <w:t>2sg</w:t>
      </w:r>
      <w:r w:rsidR="00B7093A">
        <w:t>’</w:t>
      </w:r>
      <w:r>
        <w:t xml:space="preserve"> noun phrase leaves the addressees little room for interpretation</w:t>
      </w:r>
      <w:r w:rsidR="00704D9C">
        <w:t>.</w:t>
      </w:r>
      <w:r w:rsidR="005D77B3">
        <w:t xml:space="preserve"> Thereby, ‘</w:t>
      </w:r>
      <w:r w:rsidR="005D77B3" w:rsidRPr="0099608C">
        <w:rPr>
          <w:rStyle w:val="ChSmallCaps"/>
        </w:rPr>
        <w:t>n</w:t>
      </w:r>
      <w:r w:rsidR="005D77B3">
        <w:rPr>
          <w:rStyle w:val="ChSmallCaps"/>
        </w:rPr>
        <w:t>p</w:t>
      </w:r>
      <w:r w:rsidR="005D77B3" w:rsidRPr="00D32413">
        <w:t xml:space="preserve"> </w:t>
      </w:r>
      <w:r w:rsidR="005D77B3" w:rsidRPr="0099608C">
        <w:rPr>
          <w:rStyle w:val="ChSmallCaps"/>
        </w:rPr>
        <w:t>2sg</w:t>
      </w:r>
      <w:r w:rsidR="005D77B3">
        <w:t xml:space="preserve">’ nouns phrases are much more direct that then the indirect strategies presented in </w:t>
      </w:r>
      <w:r w:rsidR="005D77B3">
        <w:fldChar w:fldCharType="begin"/>
      </w:r>
      <w:r w:rsidR="005D77B3">
        <w:instrText xml:space="preserve"> REF _Ref353969017 \h </w:instrText>
      </w:r>
      <w:r w:rsidR="005D77B3">
        <w:fldChar w:fldCharType="separate"/>
      </w:r>
      <w:r w:rsidR="00154D81" w:rsidRPr="00856563">
        <w:t>(</w:t>
      </w:r>
      <w:r w:rsidR="00154D81">
        <w:rPr>
          <w:noProof/>
        </w:rPr>
        <w:t>55</w:t>
      </w:r>
      <w:r w:rsidR="00154D81" w:rsidRPr="00856563">
        <w:t>)</w:t>
      </w:r>
      <w:r w:rsidR="005D77B3">
        <w:fldChar w:fldCharType="end"/>
      </w:r>
      <w:r w:rsidR="005D77B3">
        <w:t xml:space="preserve"> and </w:t>
      </w:r>
      <w:r w:rsidR="005D77B3">
        <w:fldChar w:fldCharType="begin"/>
      </w:r>
      <w:r w:rsidR="005D77B3">
        <w:instrText xml:space="preserve"> REF _Ref353969016 \h </w:instrText>
      </w:r>
      <w:r w:rsidR="005D77B3">
        <w:fldChar w:fldCharType="separate"/>
      </w:r>
      <w:r w:rsidR="00154D81" w:rsidRPr="00856563">
        <w:t>(</w:t>
      </w:r>
      <w:r w:rsidR="00154D81">
        <w:rPr>
          <w:noProof/>
        </w:rPr>
        <w:t>56</w:t>
      </w:r>
      <w:r w:rsidR="00154D81" w:rsidRPr="00856563">
        <w:t>)</w:t>
      </w:r>
      <w:r w:rsidR="005D77B3">
        <w:fldChar w:fldCharType="end"/>
      </w:r>
      <w:r w:rsidR="005D77B3">
        <w:t>,</w:t>
      </w:r>
    </w:p>
    <w:p w14:paraId="10D7E481" w14:textId="7FB5BE4B" w:rsidR="00212AB8" w:rsidRDefault="00212AB8" w:rsidP="005D77B3">
      <w:pPr>
        <w:pStyle w:val="Body0505after"/>
      </w:pPr>
      <w:r>
        <w:t>Most often, speakers do</w:t>
      </w:r>
      <w:r w:rsidR="005D77B3">
        <w:t xml:space="preserve"> not address their interlocutor with a</w:t>
      </w:r>
      <w:r>
        <w:t xml:space="preserve"> </w:t>
      </w:r>
      <w:r w:rsidR="005D77B3">
        <w:t xml:space="preserve">direct </w:t>
      </w:r>
      <w:r w:rsidR="00B7093A">
        <w:t>‘</w:t>
      </w:r>
      <w:r w:rsidRPr="0099608C">
        <w:rPr>
          <w:rStyle w:val="ChSmallCaps"/>
        </w:rPr>
        <w:t>np</w:t>
      </w:r>
      <w:r w:rsidRPr="00D32413">
        <w:t xml:space="preserve"> </w:t>
      </w:r>
      <w:r w:rsidRPr="0099608C">
        <w:rPr>
          <w:rStyle w:val="ChSmallCaps"/>
        </w:rPr>
        <w:t>2sg</w:t>
      </w:r>
      <w:r w:rsidR="00B7093A">
        <w:t>’</w:t>
      </w:r>
      <w:r w:rsidRPr="00F276A9">
        <w:t xml:space="preserve"> </w:t>
      </w:r>
      <w:r>
        <w:t xml:space="preserve">expression. Instead, they </w:t>
      </w:r>
      <w:bookmarkEnd w:id="3001"/>
      <w:r>
        <w:t xml:space="preserve">tend to use more indirect, face-preserving strategies by addressing </w:t>
      </w:r>
      <w:r w:rsidR="005D77B3">
        <w:t xml:space="preserve">their interlocutor </w:t>
      </w:r>
      <w:r>
        <w:t xml:space="preserve">with a kinship term or their proper name. This applies especially when issuing a request or an order, as shown in </w:t>
      </w:r>
      <w:r>
        <w:fldChar w:fldCharType="begin"/>
      </w:r>
      <w:r>
        <w:instrText xml:space="preserve"> REF _Ref353969017 \h </w:instrText>
      </w:r>
      <w:r>
        <w:fldChar w:fldCharType="separate"/>
      </w:r>
      <w:r w:rsidR="00154D81" w:rsidRPr="00856563">
        <w:t>(</w:t>
      </w:r>
      <w:r w:rsidR="00154D81">
        <w:rPr>
          <w:noProof/>
        </w:rPr>
        <w:t>55</w:t>
      </w:r>
      <w:r w:rsidR="00154D81" w:rsidRPr="00856563">
        <w:t>)</w:t>
      </w:r>
      <w:r>
        <w:fldChar w:fldCharType="end"/>
      </w:r>
      <w:r>
        <w:t xml:space="preserve"> and </w:t>
      </w:r>
      <w:r>
        <w:fldChar w:fldCharType="begin"/>
      </w:r>
      <w:r>
        <w:instrText xml:space="preserve"> REF _Ref353969016 \h </w:instrText>
      </w:r>
      <w:r>
        <w:fldChar w:fldCharType="separate"/>
      </w:r>
      <w:r w:rsidR="00154D81" w:rsidRPr="00856563">
        <w:t>(</w:t>
      </w:r>
      <w:r w:rsidR="00154D81">
        <w:rPr>
          <w:noProof/>
        </w:rPr>
        <w:t>56</w:t>
      </w:r>
      <w:r w:rsidR="00154D81" w:rsidRPr="00856563">
        <w:t>)</w:t>
      </w:r>
      <w:r>
        <w:fldChar w:fldCharType="end"/>
      </w:r>
      <w:r>
        <w:t xml:space="preserve">. In </w:t>
      </w:r>
      <w:r>
        <w:fldChar w:fldCharType="begin"/>
      </w:r>
      <w:r>
        <w:instrText xml:space="preserve"> REF _Ref353969017 \h </w:instrText>
      </w:r>
      <w:r>
        <w:fldChar w:fldCharType="separate"/>
      </w:r>
      <w:r w:rsidR="00154D81" w:rsidRPr="00856563">
        <w:t>(</w:t>
      </w:r>
      <w:r w:rsidR="00154D81">
        <w:rPr>
          <w:noProof/>
        </w:rPr>
        <w:t>55</w:t>
      </w:r>
      <w:r w:rsidR="00154D81" w:rsidRPr="00856563">
        <w:t>)</w:t>
      </w:r>
      <w:r>
        <w:fldChar w:fldCharType="end"/>
      </w:r>
      <w:r>
        <w:t xml:space="preserve">, a daughter asks her father for money by addressing him with the kinship term </w:t>
      </w:r>
      <w:r w:rsidRPr="00B750A5">
        <w:rPr>
          <w:rStyle w:val="ChItalBold"/>
        </w:rPr>
        <w:t>bapa</w:t>
      </w:r>
      <w:r>
        <w:t xml:space="preserve"> </w:t>
      </w:r>
      <w:r w:rsidR="00B7093A">
        <w:t>‘</w:t>
      </w:r>
      <w:r>
        <w:t>father</w:t>
      </w:r>
      <w:r w:rsidR="00B7093A">
        <w:t>’</w:t>
      </w:r>
      <w:r>
        <w:t xml:space="preserve">. In </w:t>
      </w:r>
      <w:r>
        <w:fldChar w:fldCharType="begin"/>
      </w:r>
      <w:r>
        <w:instrText xml:space="preserve"> REF _Ref353969016 \h </w:instrText>
      </w:r>
      <w:r>
        <w:fldChar w:fldCharType="separate"/>
      </w:r>
      <w:r w:rsidR="00154D81" w:rsidRPr="00856563">
        <w:t>(</w:t>
      </w:r>
      <w:r w:rsidR="00154D81">
        <w:rPr>
          <w:noProof/>
        </w:rPr>
        <w:t>56</w:t>
      </w:r>
      <w:r w:rsidR="00154D81" w:rsidRPr="00856563">
        <w:t>)</w:t>
      </w:r>
      <w:r>
        <w:fldChar w:fldCharType="end"/>
      </w:r>
      <w:r>
        <w:t xml:space="preserve">, a father requests his daughter to talk to him by addressing her with her proper name </w:t>
      </w:r>
      <w:r w:rsidR="003112BE" w:rsidRPr="003112BE">
        <w:rPr>
          <w:rStyle w:val="ChItalBold"/>
        </w:rPr>
        <w:t>Nofela</w:t>
      </w:r>
      <w:r>
        <w:t>.</w:t>
      </w:r>
    </w:p>
    <w:p w14:paraId="4565D6B8" w14:textId="77777777" w:rsidR="00212AB8" w:rsidRDefault="00212AB8" w:rsidP="00212AB8">
      <w:pPr>
        <w:pStyle w:val="ExampleTitle"/>
      </w:pPr>
      <w:r>
        <w:t>Indirect forms of address with bare proper noun or kinship term</w:t>
      </w:r>
    </w:p>
    <w:tbl>
      <w:tblPr>
        <w:tblW w:w="0" w:type="auto"/>
        <w:tblCellMar>
          <w:left w:w="42" w:type="dxa"/>
          <w:right w:w="42" w:type="dxa"/>
        </w:tblCellMar>
        <w:tblLook w:val="01E0" w:firstRow="1" w:lastRow="1" w:firstColumn="1" w:lastColumn="1" w:noHBand="0" w:noVBand="0"/>
      </w:tblPr>
      <w:tblGrid>
        <w:gridCol w:w="709"/>
        <w:gridCol w:w="651"/>
        <w:gridCol w:w="995"/>
        <w:gridCol w:w="540"/>
        <w:gridCol w:w="706"/>
        <w:gridCol w:w="729"/>
      </w:tblGrid>
      <w:tr w:rsidR="00AC23C4" w:rsidRPr="00414A9C" w14:paraId="0100F2FC" w14:textId="77777777" w:rsidTr="00AC23C4">
        <w:tc>
          <w:tcPr>
            <w:tcW w:w="709" w:type="dxa"/>
            <w:shd w:val="clear" w:color="auto" w:fill="auto"/>
          </w:tcPr>
          <w:p w14:paraId="6EEB30F9" w14:textId="77777777" w:rsidR="00212AB8" w:rsidRPr="00D025F5" w:rsidRDefault="00212AB8" w:rsidP="00212AB8">
            <w:pPr>
              <w:pStyle w:val="O0Nwnext"/>
            </w:pPr>
            <w:bookmarkStart w:id="3006" w:name="_Ref353969017"/>
            <w:r w:rsidRPr="00856563">
              <w:t>(</w:t>
            </w:r>
            <w:fldSimple w:instr=" SEQ ( \* ARABIC \s 1 ">
              <w:r w:rsidR="00154D81">
                <w:rPr>
                  <w:noProof/>
                </w:rPr>
                <w:t>55</w:t>
              </w:r>
            </w:fldSimple>
            <w:r w:rsidRPr="00856563">
              <w:t>)</w:t>
            </w:r>
            <w:bookmarkEnd w:id="3006"/>
          </w:p>
        </w:tc>
        <w:tc>
          <w:tcPr>
            <w:tcW w:w="651" w:type="dxa"/>
            <w:shd w:val="clear" w:color="auto" w:fill="auto"/>
          </w:tcPr>
          <w:p w14:paraId="4FC2C262" w14:textId="77777777" w:rsidR="00212AB8" w:rsidRPr="00033CB3" w:rsidRDefault="00212AB8" w:rsidP="00212AB8">
            <w:pPr>
              <w:pStyle w:val="Text"/>
              <w:rPr>
                <w:rStyle w:val="ChBlueBold"/>
              </w:rPr>
            </w:pPr>
            <w:r w:rsidRPr="00033CB3">
              <w:rPr>
                <w:rStyle w:val="ChBlueBold"/>
              </w:rPr>
              <w:t>bapa</w:t>
            </w:r>
          </w:p>
        </w:tc>
        <w:tc>
          <w:tcPr>
            <w:tcW w:w="995" w:type="dxa"/>
            <w:shd w:val="clear" w:color="auto" w:fill="auto"/>
          </w:tcPr>
          <w:p w14:paraId="7DA8023D" w14:textId="77777777" w:rsidR="00212AB8" w:rsidRPr="00DF7CD1" w:rsidRDefault="00212AB8" w:rsidP="00212AB8">
            <w:pPr>
              <w:pStyle w:val="Text"/>
            </w:pPr>
            <w:r w:rsidRPr="00DF7CD1">
              <w:t>ingat</w:t>
            </w:r>
          </w:p>
        </w:tc>
        <w:tc>
          <w:tcPr>
            <w:tcW w:w="540" w:type="dxa"/>
            <w:shd w:val="clear" w:color="auto" w:fill="auto"/>
          </w:tcPr>
          <w:p w14:paraId="316AD9CB" w14:textId="77777777" w:rsidR="00212AB8" w:rsidRPr="00DF7CD1" w:rsidRDefault="00212AB8" w:rsidP="00212AB8">
            <w:pPr>
              <w:pStyle w:val="Text"/>
            </w:pPr>
            <w:r w:rsidRPr="00DF7CD1">
              <w:t>tong</w:t>
            </w:r>
          </w:p>
        </w:tc>
        <w:tc>
          <w:tcPr>
            <w:tcW w:w="706" w:type="dxa"/>
            <w:shd w:val="clear" w:color="auto" w:fill="auto"/>
          </w:tcPr>
          <w:p w14:paraId="6B320F7E" w14:textId="77777777" w:rsidR="00212AB8" w:rsidRPr="00DF7CD1" w:rsidRDefault="00212AB8" w:rsidP="00212AB8">
            <w:pPr>
              <w:pStyle w:val="Text"/>
            </w:pPr>
            <w:r w:rsidRPr="00DF7CD1">
              <w:t>itu</w:t>
            </w:r>
          </w:p>
        </w:tc>
        <w:tc>
          <w:tcPr>
            <w:tcW w:w="729" w:type="dxa"/>
            <w:shd w:val="clear" w:color="auto" w:fill="auto"/>
          </w:tcPr>
          <w:p w14:paraId="7A89514D" w14:textId="77777777" w:rsidR="00212AB8" w:rsidRPr="00DF7CD1" w:rsidRDefault="00212AB8" w:rsidP="00212AB8">
            <w:pPr>
              <w:pStyle w:val="Text"/>
            </w:pPr>
            <w:r w:rsidRPr="00DF7CD1">
              <w:t>uang</w:t>
            </w:r>
            <w:r>
              <w:t>!</w:t>
            </w:r>
          </w:p>
        </w:tc>
      </w:tr>
      <w:tr w:rsidR="00AC23C4" w:rsidRPr="00AC23C4" w14:paraId="4E54632B" w14:textId="77777777" w:rsidTr="00AC23C4">
        <w:tc>
          <w:tcPr>
            <w:tcW w:w="709" w:type="dxa"/>
            <w:shd w:val="clear" w:color="auto" w:fill="auto"/>
          </w:tcPr>
          <w:p w14:paraId="1C765257" w14:textId="77777777" w:rsidR="00212AB8" w:rsidRPr="00DF7CD1" w:rsidRDefault="00212AB8" w:rsidP="00212AB8">
            <w:pPr>
              <w:pStyle w:val="GlossEng"/>
            </w:pPr>
          </w:p>
        </w:tc>
        <w:tc>
          <w:tcPr>
            <w:tcW w:w="651" w:type="dxa"/>
            <w:shd w:val="clear" w:color="auto" w:fill="auto"/>
          </w:tcPr>
          <w:p w14:paraId="02418E34" w14:textId="77777777" w:rsidR="00212AB8" w:rsidRPr="00DF7CD1" w:rsidRDefault="00212AB8" w:rsidP="00212AB8">
            <w:pPr>
              <w:pStyle w:val="GlossEng"/>
            </w:pPr>
            <w:r w:rsidRPr="00DF7CD1">
              <w:t>father</w:t>
            </w:r>
          </w:p>
        </w:tc>
        <w:tc>
          <w:tcPr>
            <w:tcW w:w="995" w:type="dxa"/>
            <w:shd w:val="clear" w:color="auto" w:fill="auto"/>
          </w:tcPr>
          <w:p w14:paraId="27F92185" w14:textId="77777777" w:rsidR="00212AB8" w:rsidRPr="00DF7CD1" w:rsidRDefault="00212AB8" w:rsidP="00212AB8">
            <w:pPr>
              <w:pStyle w:val="GlossEng"/>
            </w:pPr>
            <w:r w:rsidRPr="00DF7CD1">
              <w:t>remember</w:t>
            </w:r>
          </w:p>
        </w:tc>
        <w:tc>
          <w:tcPr>
            <w:tcW w:w="540" w:type="dxa"/>
            <w:shd w:val="clear" w:color="auto" w:fill="auto"/>
          </w:tcPr>
          <w:p w14:paraId="1B87A521" w14:textId="77777777" w:rsidR="00212AB8" w:rsidRPr="0099608C" w:rsidRDefault="00212AB8" w:rsidP="00212AB8">
            <w:pPr>
              <w:pStyle w:val="GlossEng"/>
              <w:rPr>
                <w:rStyle w:val="ChSmallCaps"/>
              </w:rPr>
            </w:pPr>
            <w:r w:rsidRPr="0099608C">
              <w:rPr>
                <w:rStyle w:val="ChSmallCaps"/>
              </w:rPr>
              <w:t>1pl</w:t>
            </w:r>
          </w:p>
        </w:tc>
        <w:tc>
          <w:tcPr>
            <w:tcW w:w="706" w:type="dxa"/>
            <w:shd w:val="clear" w:color="auto" w:fill="auto"/>
          </w:tcPr>
          <w:p w14:paraId="3DD69F7E" w14:textId="77777777" w:rsidR="00212AB8" w:rsidRPr="0099608C" w:rsidRDefault="00212AB8" w:rsidP="00212AB8">
            <w:pPr>
              <w:pStyle w:val="GlossEng"/>
              <w:rPr>
                <w:rStyle w:val="ChSmallCaps"/>
              </w:rPr>
            </w:pPr>
            <w:r w:rsidRPr="0099608C">
              <w:rPr>
                <w:rStyle w:val="ChSmallCaps"/>
              </w:rPr>
              <w:t>d.dist</w:t>
            </w:r>
          </w:p>
        </w:tc>
        <w:tc>
          <w:tcPr>
            <w:tcW w:w="729" w:type="dxa"/>
            <w:shd w:val="clear" w:color="auto" w:fill="auto"/>
          </w:tcPr>
          <w:p w14:paraId="6DB18551" w14:textId="77777777" w:rsidR="00212AB8" w:rsidRPr="00DF7CD1" w:rsidRDefault="00212AB8" w:rsidP="00212AB8">
            <w:pPr>
              <w:pStyle w:val="GlossEng"/>
            </w:pPr>
            <w:r w:rsidRPr="00DF7CD1">
              <w:t>money</w:t>
            </w:r>
          </w:p>
        </w:tc>
      </w:tr>
    </w:tbl>
    <w:p w14:paraId="166D5472" w14:textId="23482885" w:rsidR="00212AB8" w:rsidRDefault="00B7093A" w:rsidP="00212AB8">
      <w:pPr>
        <w:pStyle w:val="FreeTranslEng"/>
      </w:pPr>
      <w:r>
        <w:t>‘</w:t>
      </w:r>
      <w:r w:rsidR="00212AB8" w:rsidRPr="007928C3">
        <w:rPr>
          <w:rStyle w:val="ChBlueBold"/>
        </w:rPr>
        <w:t>you (</w:t>
      </w:r>
      <w:r>
        <w:rPr>
          <w:rStyle w:val="ChBlueBold"/>
        </w:rPr>
        <w:t>‘</w:t>
      </w:r>
      <w:r w:rsidR="00212AB8" w:rsidRPr="007928C3">
        <w:rPr>
          <w:rStyle w:val="ChBlueBold"/>
        </w:rPr>
        <w:t>father</w:t>
      </w:r>
      <w:r>
        <w:rPr>
          <w:rStyle w:val="ChBlueBold"/>
        </w:rPr>
        <w:t>’</w:t>
      </w:r>
      <w:r w:rsidR="00212AB8" w:rsidRPr="007928C3">
        <w:rPr>
          <w:rStyle w:val="ChBlueBold"/>
        </w:rPr>
        <w:t>)</w:t>
      </w:r>
      <w:r w:rsidR="00212AB8">
        <w:t xml:space="preserve"> remember our</w:t>
      </w:r>
      <w:r w:rsidR="00E936D8">
        <w:t>,</w:t>
      </w:r>
      <w:r w:rsidR="00212AB8">
        <w:t xml:space="preserve"> what</w:t>
      </w:r>
      <w:r>
        <w:t>’</w:t>
      </w:r>
      <w:r w:rsidR="00212AB8">
        <w:t>s-its-name</w:t>
      </w:r>
      <w:r w:rsidR="00E936D8">
        <w:t>,</w:t>
      </w:r>
      <w:r w:rsidR="00212AB8">
        <w:t xml:space="preserve"> money!</w:t>
      </w:r>
      <w:r>
        <w:t>’</w:t>
      </w:r>
      <w:r w:rsidR="00212AB8">
        <w:t xml:space="preserve"> </w:t>
      </w:r>
      <w:r w:rsidR="00212AB8">
        <w:rPr>
          <w:rStyle w:val="ExampleSource"/>
        </w:rPr>
        <w:t>[080922-001a-CvPh.0857</w:t>
      </w:r>
      <w:r w:rsidR="00212AB8" w:rsidRPr="00033CB3">
        <w:rPr>
          <w:rStyle w:val="ExampleSource"/>
        </w:rPr>
        <w:t>]</w:t>
      </w:r>
    </w:p>
    <w:tbl>
      <w:tblPr>
        <w:tblW w:w="0" w:type="auto"/>
        <w:tblCellMar>
          <w:left w:w="42" w:type="dxa"/>
          <w:right w:w="42" w:type="dxa"/>
        </w:tblCellMar>
        <w:tblLook w:val="01E0" w:firstRow="1" w:lastRow="1" w:firstColumn="1" w:lastColumn="1" w:noHBand="0" w:noVBand="0"/>
      </w:tblPr>
      <w:tblGrid>
        <w:gridCol w:w="709"/>
        <w:gridCol w:w="747"/>
        <w:gridCol w:w="669"/>
        <w:gridCol w:w="769"/>
      </w:tblGrid>
      <w:tr w:rsidR="00212AB8" w:rsidRPr="00414A9C" w14:paraId="4DAA47AF" w14:textId="77777777" w:rsidTr="00AC23C4">
        <w:tc>
          <w:tcPr>
            <w:tcW w:w="709" w:type="dxa"/>
            <w:shd w:val="clear" w:color="auto" w:fill="auto"/>
          </w:tcPr>
          <w:p w14:paraId="7B4D5B7F" w14:textId="77777777" w:rsidR="00212AB8" w:rsidRPr="00D025F5" w:rsidRDefault="00212AB8" w:rsidP="00212AB8">
            <w:pPr>
              <w:pStyle w:val="O0Nwnext"/>
            </w:pPr>
            <w:bookmarkStart w:id="3007" w:name="_Ref353969016"/>
            <w:r w:rsidRPr="00856563">
              <w:t>(</w:t>
            </w:r>
            <w:fldSimple w:instr=" SEQ ( \* ARABIC \s 1 ">
              <w:r w:rsidR="00154D81">
                <w:rPr>
                  <w:noProof/>
                </w:rPr>
                <w:t>56</w:t>
              </w:r>
            </w:fldSimple>
            <w:r w:rsidRPr="00856563">
              <w:t>)</w:t>
            </w:r>
            <w:bookmarkEnd w:id="3007"/>
          </w:p>
        </w:tc>
        <w:tc>
          <w:tcPr>
            <w:tcW w:w="747" w:type="dxa"/>
            <w:shd w:val="clear" w:color="auto" w:fill="auto"/>
          </w:tcPr>
          <w:p w14:paraId="61BC1F48" w14:textId="77777777" w:rsidR="00212AB8" w:rsidRPr="003112BE" w:rsidRDefault="003112BE" w:rsidP="00212AB8">
            <w:pPr>
              <w:pStyle w:val="Text"/>
              <w:rPr>
                <w:rStyle w:val="ChBlueBold"/>
              </w:rPr>
            </w:pPr>
            <w:r w:rsidRPr="003112BE">
              <w:rPr>
                <w:rStyle w:val="ChBlueBold"/>
              </w:rPr>
              <w:t>Nofela</w:t>
            </w:r>
          </w:p>
        </w:tc>
        <w:tc>
          <w:tcPr>
            <w:tcW w:w="669" w:type="dxa"/>
            <w:shd w:val="clear" w:color="auto" w:fill="auto"/>
          </w:tcPr>
          <w:p w14:paraId="0908E8A6" w14:textId="77777777" w:rsidR="00212AB8" w:rsidRPr="00DF7CD1" w:rsidRDefault="00212AB8" w:rsidP="00212AB8">
            <w:pPr>
              <w:pStyle w:val="Text"/>
            </w:pPr>
            <w:r w:rsidRPr="00DF7CD1">
              <w:t>bicara</w:t>
            </w:r>
          </w:p>
        </w:tc>
        <w:tc>
          <w:tcPr>
            <w:tcW w:w="769" w:type="dxa"/>
            <w:shd w:val="clear" w:color="auto" w:fill="auto"/>
          </w:tcPr>
          <w:p w14:paraId="35D1D377" w14:textId="77777777" w:rsidR="00212AB8" w:rsidRPr="00DF7CD1" w:rsidRDefault="00212AB8" w:rsidP="00212AB8">
            <w:pPr>
              <w:pStyle w:val="Text"/>
            </w:pPr>
            <w:r w:rsidRPr="00DF7CD1">
              <w:t>suda</w:t>
            </w:r>
            <w:r>
              <w:t>!</w:t>
            </w:r>
          </w:p>
        </w:tc>
      </w:tr>
      <w:tr w:rsidR="00212AB8" w:rsidRPr="00AC23C4" w14:paraId="20CCADA2" w14:textId="77777777" w:rsidTr="00AC23C4">
        <w:tc>
          <w:tcPr>
            <w:tcW w:w="709" w:type="dxa"/>
            <w:shd w:val="clear" w:color="auto" w:fill="auto"/>
          </w:tcPr>
          <w:p w14:paraId="188CDB0B" w14:textId="77777777" w:rsidR="00212AB8" w:rsidRPr="00DF7CD1" w:rsidRDefault="00212AB8" w:rsidP="00212AB8">
            <w:pPr>
              <w:pStyle w:val="GlossEng"/>
            </w:pPr>
          </w:p>
        </w:tc>
        <w:tc>
          <w:tcPr>
            <w:tcW w:w="747" w:type="dxa"/>
            <w:shd w:val="clear" w:color="auto" w:fill="auto"/>
          </w:tcPr>
          <w:p w14:paraId="6EBBFFFF" w14:textId="77777777" w:rsidR="00212AB8" w:rsidRPr="00DF7CD1" w:rsidRDefault="003112BE" w:rsidP="00212AB8">
            <w:pPr>
              <w:pStyle w:val="GlossEng"/>
            </w:pPr>
            <w:r>
              <w:t>Nofela</w:t>
            </w:r>
          </w:p>
        </w:tc>
        <w:tc>
          <w:tcPr>
            <w:tcW w:w="669" w:type="dxa"/>
            <w:shd w:val="clear" w:color="auto" w:fill="auto"/>
          </w:tcPr>
          <w:p w14:paraId="3D58D305" w14:textId="77777777" w:rsidR="00212AB8" w:rsidRPr="00DF7CD1" w:rsidRDefault="00212AB8" w:rsidP="00212AB8">
            <w:pPr>
              <w:pStyle w:val="GlossEng"/>
            </w:pPr>
            <w:r w:rsidRPr="00DF7CD1">
              <w:t>speak</w:t>
            </w:r>
          </w:p>
        </w:tc>
        <w:tc>
          <w:tcPr>
            <w:tcW w:w="769" w:type="dxa"/>
            <w:shd w:val="clear" w:color="auto" w:fill="auto"/>
          </w:tcPr>
          <w:p w14:paraId="13A44A8D" w14:textId="77777777" w:rsidR="00212AB8" w:rsidRPr="00DF7CD1" w:rsidRDefault="00212AB8" w:rsidP="00212AB8">
            <w:pPr>
              <w:pStyle w:val="GlossEng"/>
            </w:pPr>
            <w:r w:rsidRPr="00DF7CD1">
              <w:t>already</w:t>
            </w:r>
          </w:p>
        </w:tc>
      </w:tr>
    </w:tbl>
    <w:p w14:paraId="672DF258" w14:textId="0B469B24" w:rsidR="00212AB8" w:rsidRDefault="00B7093A" w:rsidP="00212AB8">
      <w:pPr>
        <w:pStyle w:val="FreeTranslEng15pt"/>
      </w:pPr>
      <w:r>
        <w:t>‘</w:t>
      </w:r>
      <w:r w:rsidR="00212AB8" w:rsidRPr="00033CB3">
        <w:rPr>
          <w:rStyle w:val="ChBlueBold"/>
        </w:rPr>
        <w:t>you (</w:t>
      </w:r>
      <w:r>
        <w:rPr>
          <w:rStyle w:val="ChBlueBold"/>
        </w:rPr>
        <w:t>‘</w:t>
      </w:r>
      <w:r w:rsidR="003112BE">
        <w:rPr>
          <w:rStyle w:val="ChBlueBold"/>
        </w:rPr>
        <w:t>Nofela</w:t>
      </w:r>
      <w:r>
        <w:rPr>
          <w:rStyle w:val="ChBlueBold"/>
        </w:rPr>
        <w:t>’</w:t>
      </w:r>
      <w:r w:rsidR="00212AB8" w:rsidRPr="00033CB3">
        <w:rPr>
          <w:rStyle w:val="ChBlueBold"/>
        </w:rPr>
        <w:t>)</w:t>
      </w:r>
      <w:r w:rsidR="00212AB8">
        <w:t xml:space="preserve"> speak (to me)!</w:t>
      </w:r>
      <w:r>
        <w:t>’</w:t>
      </w:r>
      <w:r w:rsidR="00212AB8">
        <w:t xml:space="preserve"> </w:t>
      </w:r>
      <w:r w:rsidR="00212AB8" w:rsidRPr="007F293B">
        <w:rPr>
          <w:rStyle w:val="ExampleSource"/>
        </w:rPr>
        <w:t>[080922-001a-CvPh.0805]</w:t>
      </w:r>
    </w:p>
    <w:p w14:paraId="68B719A5" w14:textId="4ECD177E" w:rsidR="00212AB8" w:rsidRDefault="00B7093A" w:rsidP="00212AB8">
      <w:pPr>
        <w:pStyle w:val="Heading5"/>
      </w:pPr>
      <w:bookmarkStart w:id="3008" w:name="_Ref357669230"/>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s in reported speech</w:t>
      </w:r>
      <w:bookmarkEnd w:id="3008"/>
    </w:p>
    <w:p w14:paraId="535FBC90" w14:textId="5B7F7BC3" w:rsidR="00212AB8" w:rsidRDefault="00212AB8" w:rsidP="00DC2794">
      <w:pPr>
        <w:pStyle w:val="Body0000after"/>
      </w:pPr>
      <w:r>
        <w:t xml:space="preserve">Speakers also employ </w:t>
      </w:r>
      <w:r w:rsidR="00B7093A">
        <w:t>‘</w:t>
      </w:r>
      <w:r w:rsidRPr="0099608C">
        <w:rPr>
          <w:rStyle w:val="ChSmallCaps"/>
        </w:rPr>
        <w:t>np</w:t>
      </w:r>
      <w:r w:rsidRPr="00D32413">
        <w:t xml:space="preserve"> </w:t>
      </w:r>
      <w:r w:rsidRPr="0099608C">
        <w:rPr>
          <w:rStyle w:val="ChSmallCaps"/>
        </w:rPr>
        <w:t>2sg</w:t>
      </w:r>
      <w:r w:rsidR="00B7093A">
        <w:t>’</w:t>
      </w:r>
      <w:r>
        <w:t xml:space="preserve"> noun phrases when they report direct speech. This reporting is usually done through quoting. </w:t>
      </w:r>
      <w:r w:rsidR="00DC2794">
        <w:t xml:space="preserve">Cross-linguistically, </w:t>
      </w:r>
      <w:r w:rsidRPr="009B7001">
        <w:t xml:space="preserve">direct quotations serve </w:t>
      </w:r>
      <w:r w:rsidR="00B7093A">
        <w:t>“</w:t>
      </w:r>
      <w:r w:rsidRPr="009B7001">
        <w:t>to dramatize and highlight important elements in a narrative</w:t>
      </w:r>
      <w:r w:rsidR="00B7093A">
        <w:t>”</w:t>
      </w:r>
      <w:r w:rsidRPr="009B7001">
        <w:t xml:space="preserve">, while </w:t>
      </w:r>
      <w:r w:rsidR="00216449" w:rsidRPr="009B7001">
        <w:t>i</w:t>
      </w:r>
      <w:r w:rsidRPr="009B7001">
        <w:t xml:space="preserve">ndirect speech </w:t>
      </w:r>
      <w:r w:rsidR="00B7093A">
        <w:t>“</w:t>
      </w:r>
      <w:r w:rsidRPr="009B7001">
        <w:t>seems less vivid and colorful</w:t>
      </w:r>
      <w:r w:rsidR="00B7093A">
        <w:t>”</w:t>
      </w:r>
      <w:r w:rsidRPr="009B7001">
        <w:t xml:space="preserve">, as </w:t>
      </w:r>
      <w:r w:rsidR="00BA6215">
        <w:rPr>
          <w:rStyle w:val="Citation"/>
        </w:rPr>
        <w:fldChar w:fldCharType="begin"/>
      </w:r>
      <w:r w:rsidR="0092451D">
        <w:rPr>
          <w:rStyle w:val="Citation"/>
        </w:rPr>
        <w:instrText>ADDIN CITAVI.PLACEHOLDER b345993a-a689-4b33-8077-9345f75660c4 PFBsYWNlaG9sZGVyPg0KICA8QWRkSW5WZXJzaW9uPjUuMi4wLjg8L0FkZEluVmVyc2lvbj4NCiAgPElkPmIzNDU5OTNhLWE2ODktNGIzMy04MDc3LTkzNDVmNzU2NjBjNDwvSWQ+DQogIDxFbnRyaWVzPg0KICAgIDxFbnRyeT4NCiAgICAgIDxJZD5kZTVmNmNkNS0yYmY5LTRjZDItYjc2Mi1kMTQ3YzBjNzBlZDQ8L0lkPg0KICAgICAgPE5vUGFyPnRydWU8L05vUGFyPg0KICAgICAgPFBlcnNvbk9ubHk+dHJ1ZTwvUGVyc29uT25seT4NCiAgICAgIDxSZWZlcmVuY2VJZD4wOTExODM2OS0zNGU1LTQwNTAtYjhiNS1kY2FmNTQ2NTU0NmM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dWJsaXR6IGFuZCBCZWRuYXJlazwvVGV4dD4NCiAgICA8L1RleHRVbml0Pg0KICA8L1RleHRVbml0cz4NCjwvUGxhY2Vob2xkZXI+</w:instrText>
      </w:r>
      <w:r w:rsidR="00BA6215">
        <w:rPr>
          <w:rStyle w:val="Citation"/>
        </w:rPr>
        <w:fldChar w:fldCharType="separate"/>
      </w:r>
      <w:bookmarkStart w:id="3009" w:name="_CTVP001b345993aa6894b3380779345f75660c4"/>
      <w:r w:rsidR="0092006B">
        <w:rPr>
          <w:rStyle w:val="Citation"/>
        </w:rPr>
        <w:t>Bublitz and Bednarek</w:t>
      </w:r>
      <w:bookmarkEnd w:id="3009"/>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613b628a-a3a4-47fa-a884-7dfa704e6d5b 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jogNTUyKTwvVGV4dD4NCiAgICA8L1RleHRVbml0Pg0KICA8L1RleHRVbml0cz4NCjwvUGxhY2Vob2xkZXI+</w:instrText>
      </w:r>
      <w:r w:rsidR="00BA6215">
        <w:rPr>
          <w:rStyle w:val="Citation"/>
        </w:rPr>
        <w:fldChar w:fldCharType="separate"/>
      </w:r>
      <w:bookmarkStart w:id="3010" w:name="_CTVP001613b628aa3a447faa8847dfa704e6d5b"/>
      <w:r w:rsidR="0092006B">
        <w:rPr>
          <w:rStyle w:val="Citation"/>
        </w:rPr>
        <w:t>(2006: 552)</w:t>
      </w:r>
      <w:bookmarkEnd w:id="3010"/>
      <w:r w:rsidR="00BA6215">
        <w:rPr>
          <w:rStyle w:val="Citation"/>
        </w:rPr>
        <w:fldChar w:fldCharType="end"/>
      </w:r>
      <w:r>
        <w:t xml:space="preserve"> point out. The same </w:t>
      </w:r>
      <w:r w:rsidR="00DC2794">
        <w:t>applies</w:t>
      </w:r>
      <w:r>
        <w:t xml:space="preserve"> to Papuan Malay, as speakers typically use quotes when reporting direct speech, as </w:t>
      </w:r>
      <w:r w:rsidR="00C62C1B">
        <w:t xml:space="preserve">demonstrated </w:t>
      </w:r>
      <w:r>
        <w:t xml:space="preserve">in </w:t>
      </w:r>
      <w:r>
        <w:fldChar w:fldCharType="begin"/>
      </w:r>
      <w:r>
        <w:instrText xml:space="preserve"> REF _Ref353991839 \h </w:instrText>
      </w:r>
      <w:r>
        <w:fldChar w:fldCharType="separate"/>
      </w:r>
      <w:r w:rsidR="00154D81" w:rsidRPr="00856563">
        <w:t>(</w:t>
      </w:r>
      <w:r w:rsidR="00154D81">
        <w:rPr>
          <w:noProof/>
        </w:rPr>
        <w:t>57</w:t>
      </w:r>
      <w:r w:rsidR="00154D81" w:rsidRPr="00856563">
        <w:t>)</w:t>
      </w:r>
      <w:r>
        <w:fldChar w:fldCharType="end"/>
      </w:r>
      <w:r>
        <w:t xml:space="preserve"> and </w:t>
      </w:r>
      <w:r>
        <w:fldChar w:fldCharType="begin"/>
      </w:r>
      <w:r>
        <w:instrText xml:space="preserve"> REF _Ref353990718 \h </w:instrText>
      </w:r>
      <w:r>
        <w:fldChar w:fldCharType="separate"/>
      </w:r>
      <w:r w:rsidR="00154D81" w:rsidRPr="00856563">
        <w:t>(</w:t>
      </w:r>
      <w:r w:rsidR="00154D81">
        <w:rPr>
          <w:noProof/>
        </w:rPr>
        <w:t>58</w:t>
      </w:r>
      <w:r w:rsidR="00154D81" w:rsidRPr="00856563">
        <w:t>)</w:t>
      </w:r>
      <w:r>
        <w:fldChar w:fldCharType="end"/>
      </w:r>
      <w:r w:rsidR="00C62C1B">
        <w:t>.</w:t>
      </w:r>
    </w:p>
    <w:p w14:paraId="1AD1B030" w14:textId="2D3FC1E2" w:rsidR="00212AB8" w:rsidRDefault="00212AB8" w:rsidP="00C62C1B">
      <w:pPr>
        <w:pStyle w:val="Body0510after"/>
      </w:pPr>
      <w:r>
        <w:t xml:space="preserve">When relating what had been said to a particular individual, speakers usually begin the quote with an </w:t>
      </w:r>
      <w:r w:rsidR="00B7093A">
        <w:t>‘</w:t>
      </w:r>
      <w:r w:rsidRPr="0099608C">
        <w:rPr>
          <w:rStyle w:val="ChSmallCaps"/>
        </w:rPr>
        <w:t>np</w:t>
      </w:r>
      <w:r w:rsidRPr="00D32413">
        <w:t xml:space="preserve"> </w:t>
      </w:r>
      <w:r w:rsidRPr="0099608C">
        <w:rPr>
          <w:rStyle w:val="ChSmallCaps"/>
        </w:rPr>
        <w:t>2sg</w:t>
      </w:r>
      <w:r w:rsidR="00B7093A">
        <w:t>’</w:t>
      </w:r>
      <w:r>
        <w:t xml:space="preserve"> noun phrase</w:t>
      </w:r>
      <w:r w:rsidR="00C62C1B">
        <w:t xml:space="preserve">, as </w:t>
      </w:r>
      <w:r w:rsidR="00C62C1B">
        <w:fldChar w:fldCharType="begin"/>
      </w:r>
      <w:r w:rsidR="00C62C1B">
        <w:instrText xml:space="preserve"> REF _Ref353991839 \h </w:instrText>
      </w:r>
      <w:r w:rsidR="00C62C1B">
        <w:fldChar w:fldCharType="separate"/>
      </w:r>
      <w:r w:rsidR="00154D81" w:rsidRPr="00856563">
        <w:t>(</w:t>
      </w:r>
      <w:r w:rsidR="00154D81">
        <w:rPr>
          <w:noProof/>
        </w:rPr>
        <w:t>57</w:t>
      </w:r>
      <w:r w:rsidR="00154D81" w:rsidRPr="00856563">
        <w:t>)</w:t>
      </w:r>
      <w:r w:rsidR="00C62C1B">
        <w:fldChar w:fldCharType="end"/>
      </w:r>
      <w:r w:rsidR="00C62C1B">
        <w:t xml:space="preserve"> and </w:t>
      </w:r>
      <w:r w:rsidR="00C62C1B">
        <w:fldChar w:fldCharType="begin"/>
      </w:r>
      <w:r w:rsidR="00C62C1B">
        <w:instrText xml:space="preserve"> REF _Ref353990718 \h </w:instrText>
      </w:r>
      <w:r w:rsidR="00C62C1B">
        <w:fldChar w:fldCharType="separate"/>
      </w:r>
      <w:r w:rsidR="00154D81" w:rsidRPr="00856563">
        <w:t>(</w:t>
      </w:r>
      <w:r w:rsidR="00154D81">
        <w:rPr>
          <w:noProof/>
        </w:rPr>
        <w:t>58</w:t>
      </w:r>
      <w:r w:rsidR="00154D81" w:rsidRPr="00856563">
        <w:t>)</w:t>
      </w:r>
      <w:r w:rsidR="00C62C1B">
        <w:fldChar w:fldCharType="end"/>
      </w:r>
      <w:r w:rsidR="00C62C1B">
        <w:t xml:space="preserve">. This has </w:t>
      </w:r>
      <w:r>
        <w:t xml:space="preserve">two functions. First, it indicates the referent as the addressee of the reported speech. Second, </w:t>
      </w:r>
      <w:r w:rsidR="00B7093A">
        <w:t>‘</w:t>
      </w:r>
      <w:r w:rsidRPr="0099608C">
        <w:rPr>
          <w:rStyle w:val="ChSmallCaps"/>
        </w:rPr>
        <w:t>np</w:t>
      </w:r>
      <w:r w:rsidRPr="00D32413">
        <w:t xml:space="preserve"> </w:t>
      </w:r>
      <w:r w:rsidRPr="0099608C">
        <w:rPr>
          <w:rStyle w:val="ChSmallCaps"/>
        </w:rPr>
        <w:t>2sg</w:t>
      </w:r>
      <w:r w:rsidR="00B7093A">
        <w:t>’</w:t>
      </w:r>
      <w:r>
        <w:t xml:space="preserve"> noun phrases mark the referent as familiar or given. Thereby they signal the hearers that they should be able to identify the referent. Subsequently, speakers continue the direct quote by referring to, or </w:t>
      </w:r>
      <w:r w:rsidR="00B7093A">
        <w:t>“</w:t>
      </w:r>
      <w:r>
        <w:t>addressing</w:t>
      </w:r>
      <w:r w:rsidR="00B7093A">
        <w:t>”</w:t>
      </w:r>
      <w:r>
        <w:t xml:space="preserve">, the referent with bare </w:t>
      </w:r>
      <w:r w:rsidRPr="00D510BC">
        <w:rPr>
          <w:rStyle w:val="ChItalBold"/>
        </w:rPr>
        <w:t>ko</w:t>
      </w:r>
      <w:r>
        <w:t xml:space="preserve"> </w:t>
      </w:r>
      <w:r w:rsidR="00B7093A">
        <w:t>‘</w:t>
      </w:r>
      <w:r w:rsidRPr="0099608C">
        <w:rPr>
          <w:rStyle w:val="ChSmallCaps"/>
        </w:rPr>
        <w:t>2sg</w:t>
      </w:r>
      <w:r w:rsidR="00B7093A">
        <w:t>’</w:t>
      </w:r>
      <w:r>
        <w:t xml:space="preserve">, as in </w:t>
      </w:r>
      <w:r>
        <w:fldChar w:fldCharType="begin"/>
      </w:r>
      <w:r>
        <w:instrText xml:space="preserve"> REF _Ref353990718 \h </w:instrText>
      </w:r>
      <w:r>
        <w:fldChar w:fldCharType="separate"/>
      </w:r>
      <w:r w:rsidR="00154D81" w:rsidRPr="00856563">
        <w:t>(</w:t>
      </w:r>
      <w:r w:rsidR="00154D81">
        <w:rPr>
          <w:noProof/>
        </w:rPr>
        <w:t>58</w:t>
      </w:r>
      <w:r w:rsidR="00154D81" w:rsidRPr="00856563">
        <w:t>)</w:t>
      </w:r>
      <w:r>
        <w:fldChar w:fldCharType="end"/>
      </w:r>
      <w:r>
        <w:t xml:space="preserve">. Note that the first occurrence of </w:t>
      </w:r>
      <w:r w:rsidRPr="00AF21A7">
        <w:rPr>
          <w:rStyle w:val="ChItalBold"/>
        </w:rPr>
        <w:t>Iskia</w:t>
      </w:r>
      <w:r>
        <w:t xml:space="preserve"> in </w:t>
      </w:r>
      <w:r>
        <w:fldChar w:fldCharType="begin"/>
      </w:r>
      <w:r>
        <w:instrText xml:space="preserve"> REF _Ref353990718 \h </w:instrText>
      </w:r>
      <w:r>
        <w:fldChar w:fldCharType="separate"/>
      </w:r>
      <w:r w:rsidR="00154D81" w:rsidRPr="00856563">
        <w:t>(</w:t>
      </w:r>
      <w:r w:rsidR="00154D81">
        <w:rPr>
          <w:noProof/>
        </w:rPr>
        <w:t>58</w:t>
      </w:r>
      <w:r w:rsidR="00154D81" w:rsidRPr="00856563">
        <w:t>)</w:t>
      </w:r>
      <w:r>
        <w:fldChar w:fldCharType="end"/>
      </w:r>
      <w:r>
        <w:t xml:space="preserve"> is not part of the quote but the direct object of </w:t>
      </w:r>
      <w:r w:rsidRPr="00AF21A7">
        <w:rPr>
          <w:rStyle w:val="ChItalBold"/>
        </w:rPr>
        <w:t>bilang</w:t>
      </w:r>
      <w:r>
        <w:t xml:space="preserve"> </w:t>
      </w:r>
      <w:r w:rsidR="00B7093A">
        <w:t>‘</w:t>
      </w:r>
      <w:r>
        <w:t>say</w:t>
      </w:r>
      <w:r w:rsidR="00B7093A">
        <w:t>’</w:t>
      </w:r>
      <w:r>
        <w:t>.</w:t>
      </w:r>
    </w:p>
    <w:tbl>
      <w:tblPr>
        <w:tblW w:w="6264" w:type="dxa"/>
        <w:tblCellMar>
          <w:left w:w="42" w:type="dxa"/>
          <w:right w:w="42" w:type="dxa"/>
        </w:tblCellMar>
        <w:tblLook w:val="01E0" w:firstRow="1" w:lastRow="1" w:firstColumn="1" w:lastColumn="1" w:noHBand="0" w:noVBand="0"/>
      </w:tblPr>
      <w:tblGrid>
        <w:gridCol w:w="709"/>
        <w:gridCol w:w="489"/>
        <w:gridCol w:w="734"/>
        <w:gridCol w:w="807"/>
        <w:gridCol w:w="489"/>
        <w:gridCol w:w="756"/>
        <w:gridCol w:w="440"/>
        <w:gridCol w:w="718"/>
        <w:gridCol w:w="360"/>
        <w:gridCol w:w="762"/>
      </w:tblGrid>
      <w:tr w:rsidR="00AC23C4" w:rsidRPr="00414A9C" w14:paraId="5766B383" w14:textId="77777777" w:rsidTr="00AC23C4">
        <w:tc>
          <w:tcPr>
            <w:tcW w:w="709" w:type="dxa"/>
            <w:shd w:val="clear" w:color="auto" w:fill="auto"/>
          </w:tcPr>
          <w:p w14:paraId="7960ED09" w14:textId="77777777" w:rsidR="00212AB8" w:rsidRPr="00D025F5" w:rsidRDefault="00212AB8" w:rsidP="00212AB8">
            <w:pPr>
              <w:pStyle w:val="O0Nwnext"/>
            </w:pPr>
            <w:bookmarkStart w:id="3011" w:name="_Ref353991839"/>
            <w:r w:rsidRPr="00856563">
              <w:t>(</w:t>
            </w:r>
            <w:fldSimple w:instr=" SEQ ( \* ARABIC \s 1 ">
              <w:r w:rsidR="00154D81">
                <w:rPr>
                  <w:noProof/>
                </w:rPr>
                <w:t>57</w:t>
              </w:r>
            </w:fldSimple>
            <w:r w:rsidRPr="00856563">
              <w:t>)</w:t>
            </w:r>
            <w:bookmarkEnd w:id="3011"/>
          </w:p>
        </w:tc>
        <w:tc>
          <w:tcPr>
            <w:tcW w:w="489" w:type="dxa"/>
            <w:shd w:val="clear" w:color="auto" w:fill="auto"/>
          </w:tcPr>
          <w:p w14:paraId="16727D0A" w14:textId="77777777" w:rsidR="00212AB8" w:rsidRPr="00437689" w:rsidRDefault="00212AB8" w:rsidP="00212AB8">
            <w:pPr>
              <w:pStyle w:val="Text"/>
            </w:pPr>
            <w:r w:rsidRPr="00437689">
              <w:t>de</w:t>
            </w:r>
          </w:p>
        </w:tc>
        <w:tc>
          <w:tcPr>
            <w:tcW w:w="734" w:type="dxa"/>
            <w:shd w:val="clear" w:color="auto" w:fill="auto"/>
          </w:tcPr>
          <w:p w14:paraId="4133AB65" w14:textId="77777777" w:rsidR="00212AB8" w:rsidRPr="00437689" w:rsidRDefault="00212AB8" w:rsidP="00212AB8">
            <w:pPr>
              <w:pStyle w:val="Text"/>
            </w:pPr>
            <w:r w:rsidRPr="00437689">
              <w:t>bilan</w:t>
            </w:r>
            <w:r>
              <w:t>g,</w:t>
            </w:r>
          </w:p>
        </w:tc>
        <w:tc>
          <w:tcPr>
            <w:tcW w:w="807" w:type="dxa"/>
            <w:shd w:val="clear" w:color="auto" w:fill="auto"/>
          </w:tcPr>
          <w:p w14:paraId="76431575" w14:textId="77777777" w:rsidR="00212AB8" w:rsidRPr="00F472FF" w:rsidRDefault="005F5D88" w:rsidP="00212AB8">
            <w:pPr>
              <w:pStyle w:val="Text"/>
              <w:rPr>
                <w:rStyle w:val="ChBlueBold"/>
              </w:rPr>
            </w:pPr>
            <w:r>
              <w:rPr>
                <w:rStyle w:val="ChBlueBold"/>
              </w:rPr>
              <w:t>Natalia</w:t>
            </w:r>
          </w:p>
        </w:tc>
        <w:tc>
          <w:tcPr>
            <w:tcW w:w="489" w:type="dxa"/>
            <w:shd w:val="clear" w:color="auto" w:fill="auto"/>
          </w:tcPr>
          <w:p w14:paraId="069B2C8F" w14:textId="77777777" w:rsidR="00212AB8" w:rsidRPr="005D5D80" w:rsidRDefault="00212AB8" w:rsidP="00212AB8">
            <w:pPr>
              <w:pStyle w:val="Text"/>
              <w:rPr>
                <w:rStyle w:val="ChBlueBold"/>
              </w:rPr>
            </w:pPr>
            <w:r w:rsidRPr="005D5D80">
              <w:rPr>
                <w:rStyle w:val="ChBlueBold"/>
              </w:rPr>
              <w:t>ko</w:t>
            </w:r>
          </w:p>
        </w:tc>
        <w:tc>
          <w:tcPr>
            <w:tcW w:w="756" w:type="dxa"/>
            <w:shd w:val="clear" w:color="auto" w:fill="auto"/>
          </w:tcPr>
          <w:p w14:paraId="0A091197" w14:textId="77777777" w:rsidR="00212AB8" w:rsidRPr="00437689" w:rsidRDefault="00212AB8" w:rsidP="00212AB8">
            <w:pPr>
              <w:pStyle w:val="Text"/>
            </w:pPr>
            <w:r w:rsidRPr="00437689">
              <w:t>bisa</w:t>
            </w:r>
          </w:p>
        </w:tc>
        <w:tc>
          <w:tcPr>
            <w:tcW w:w="440" w:type="dxa"/>
            <w:shd w:val="clear" w:color="auto" w:fill="auto"/>
          </w:tcPr>
          <w:p w14:paraId="18F484B5" w14:textId="77777777" w:rsidR="00212AB8" w:rsidRPr="00437689" w:rsidRDefault="00212AB8" w:rsidP="00212AB8">
            <w:pPr>
              <w:pStyle w:val="Text"/>
            </w:pPr>
            <w:r w:rsidRPr="00437689">
              <w:t>lia</w:t>
            </w:r>
            <w:r>
              <w:t>t</w:t>
            </w:r>
          </w:p>
        </w:tc>
        <w:tc>
          <w:tcPr>
            <w:tcW w:w="718" w:type="dxa"/>
            <w:shd w:val="clear" w:color="auto" w:fill="auto"/>
          </w:tcPr>
          <w:p w14:paraId="7793C5BA" w14:textId="77777777" w:rsidR="00212AB8" w:rsidRPr="00437689" w:rsidRDefault="00212AB8" w:rsidP="00212AB8">
            <w:pPr>
              <w:pStyle w:val="Text"/>
            </w:pPr>
            <w:r w:rsidRPr="00437689">
              <w:t>orang</w:t>
            </w:r>
          </w:p>
        </w:tc>
        <w:tc>
          <w:tcPr>
            <w:tcW w:w="360" w:type="dxa"/>
            <w:shd w:val="clear" w:color="auto" w:fill="auto"/>
          </w:tcPr>
          <w:p w14:paraId="7B1576B0" w14:textId="77777777" w:rsidR="00212AB8" w:rsidRPr="00437689" w:rsidRDefault="00212AB8" w:rsidP="00212AB8">
            <w:pPr>
              <w:pStyle w:val="Text"/>
            </w:pPr>
            <w:r w:rsidRPr="00437689">
              <w:t>di</w:t>
            </w:r>
          </w:p>
        </w:tc>
        <w:tc>
          <w:tcPr>
            <w:tcW w:w="762" w:type="dxa"/>
            <w:shd w:val="clear" w:color="auto" w:fill="auto"/>
          </w:tcPr>
          <w:p w14:paraId="0177438A" w14:textId="77777777" w:rsidR="00212AB8" w:rsidRPr="00437689" w:rsidRDefault="00212AB8" w:rsidP="00212AB8">
            <w:pPr>
              <w:pStyle w:val="Text"/>
            </w:pPr>
            <w:r w:rsidRPr="00437689">
              <w:t>luar</w:t>
            </w:r>
            <w:r>
              <w:t>?</w:t>
            </w:r>
          </w:p>
        </w:tc>
      </w:tr>
      <w:tr w:rsidR="00AC23C4" w:rsidRPr="00AC23C4" w14:paraId="65DE33F7" w14:textId="77777777" w:rsidTr="00AC23C4">
        <w:tc>
          <w:tcPr>
            <w:tcW w:w="709" w:type="dxa"/>
            <w:shd w:val="clear" w:color="auto" w:fill="auto"/>
          </w:tcPr>
          <w:p w14:paraId="1A019324" w14:textId="77777777" w:rsidR="00212AB8" w:rsidRPr="00F472FF" w:rsidRDefault="00212AB8" w:rsidP="00212AB8">
            <w:pPr>
              <w:pStyle w:val="GlossEng"/>
            </w:pPr>
          </w:p>
        </w:tc>
        <w:tc>
          <w:tcPr>
            <w:tcW w:w="489" w:type="dxa"/>
            <w:shd w:val="clear" w:color="auto" w:fill="auto"/>
          </w:tcPr>
          <w:p w14:paraId="49769642" w14:textId="77777777" w:rsidR="00212AB8" w:rsidRPr="0099608C" w:rsidRDefault="00212AB8" w:rsidP="00212AB8">
            <w:pPr>
              <w:pStyle w:val="GlossEng"/>
              <w:rPr>
                <w:rStyle w:val="ChSmallCaps"/>
              </w:rPr>
            </w:pPr>
            <w:r w:rsidRPr="0099608C">
              <w:rPr>
                <w:rStyle w:val="ChSmallCaps"/>
              </w:rPr>
              <w:t>3sg</w:t>
            </w:r>
          </w:p>
        </w:tc>
        <w:tc>
          <w:tcPr>
            <w:tcW w:w="734" w:type="dxa"/>
            <w:shd w:val="clear" w:color="auto" w:fill="auto"/>
          </w:tcPr>
          <w:p w14:paraId="656F3512" w14:textId="77777777" w:rsidR="00212AB8" w:rsidRPr="00437689" w:rsidRDefault="00212AB8" w:rsidP="00212AB8">
            <w:pPr>
              <w:pStyle w:val="GlossEng"/>
            </w:pPr>
            <w:r w:rsidRPr="00437689">
              <w:t>say</w:t>
            </w:r>
          </w:p>
        </w:tc>
        <w:tc>
          <w:tcPr>
            <w:tcW w:w="807" w:type="dxa"/>
            <w:shd w:val="clear" w:color="auto" w:fill="auto"/>
          </w:tcPr>
          <w:p w14:paraId="7653DE3C" w14:textId="77777777" w:rsidR="00212AB8" w:rsidRPr="00437689" w:rsidRDefault="005F5D88" w:rsidP="00212AB8">
            <w:pPr>
              <w:pStyle w:val="GlossEng"/>
            </w:pPr>
            <w:r>
              <w:t>Natalia</w:t>
            </w:r>
          </w:p>
        </w:tc>
        <w:tc>
          <w:tcPr>
            <w:tcW w:w="489" w:type="dxa"/>
            <w:shd w:val="clear" w:color="auto" w:fill="auto"/>
          </w:tcPr>
          <w:p w14:paraId="0A8196D1" w14:textId="77777777" w:rsidR="00212AB8" w:rsidRPr="0099608C" w:rsidRDefault="00212AB8" w:rsidP="00212AB8">
            <w:pPr>
              <w:pStyle w:val="GlossEng"/>
              <w:rPr>
                <w:rStyle w:val="ChSmallCaps"/>
              </w:rPr>
            </w:pPr>
            <w:r w:rsidRPr="0099608C">
              <w:rPr>
                <w:rStyle w:val="ChSmallCaps"/>
              </w:rPr>
              <w:t>2sg</w:t>
            </w:r>
          </w:p>
        </w:tc>
        <w:tc>
          <w:tcPr>
            <w:tcW w:w="756" w:type="dxa"/>
            <w:shd w:val="clear" w:color="auto" w:fill="auto"/>
          </w:tcPr>
          <w:p w14:paraId="28837C83" w14:textId="77777777" w:rsidR="00212AB8" w:rsidRPr="00437689" w:rsidRDefault="00212AB8" w:rsidP="00212AB8">
            <w:pPr>
              <w:pStyle w:val="GlossEng"/>
            </w:pPr>
            <w:r w:rsidRPr="00437689">
              <w:t>be.able</w:t>
            </w:r>
          </w:p>
        </w:tc>
        <w:tc>
          <w:tcPr>
            <w:tcW w:w="440" w:type="dxa"/>
            <w:shd w:val="clear" w:color="auto" w:fill="auto"/>
          </w:tcPr>
          <w:p w14:paraId="574C63FD" w14:textId="77777777" w:rsidR="00212AB8" w:rsidRPr="00437689" w:rsidRDefault="00212AB8" w:rsidP="00212AB8">
            <w:pPr>
              <w:pStyle w:val="GlossEng"/>
            </w:pPr>
            <w:r w:rsidRPr="00437689">
              <w:t>see</w:t>
            </w:r>
          </w:p>
        </w:tc>
        <w:tc>
          <w:tcPr>
            <w:tcW w:w="718" w:type="dxa"/>
            <w:shd w:val="clear" w:color="auto" w:fill="auto"/>
          </w:tcPr>
          <w:p w14:paraId="28A4B5CE" w14:textId="77777777" w:rsidR="00212AB8" w:rsidRPr="00437689" w:rsidRDefault="00212AB8" w:rsidP="00212AB8">
            <w:pPr>
              <w:pStyle w:val="GlossEng"/>
            </w:pPr>
            <w:r w:rsidRPr="00437689">
              <w:t>person</w:t>
            </w:r>
          </w:p>
        </w:tc>
        <w:tc>
          <w:tcPr>
            <w:tcW w:w="360" w:type="dxa"/>
            <w:shd w:val="clear" w:color="auto" w:fill="auto"/>
          </w:tcPr>
          <w:p w14:paraId="51DF71F5" w14:textId="77777777" w:rsidR="00212AB8" w:rsidRPr="00437689" w:rsidRDefault="00212AB8" w:rsidP="00212AB8">
            <w:pPr>
              <w:pStyle w:val="GlossEng"/>
            </w:pPr>
            <w:r w:rsidRPr="00437689">
              <w:t>at</w:t>
            </w:r>
          </w:p>
        </w:tc>
        <w:tc>
          <w:tcPr>
            <w:tcW w:w="762" w:type="dxa"/>
            <w:shd w:val="clear" w:color="auto" w:fill="auto"/>
          </w:tcPr>
          <w:p w14:paraId="0423A0D8" w14:textId="77777777" w:rsidR="00212AB8" w:rsidRPr="00437689" w:rsidRDefault="00212AB8" w:rsidP="00212AB8">
            <w:pPr>
              <w:pStyle w:val="GlossEng"/>
            </w:pPr>
            <w:r w:rsidRPr="00437689">
              <w:t>outside</w:t>
            </w:r>
          </w:p>
        </w:tc>
      </w:tr>
    </w:tbl>
    <w:p w14:paraId="187C7F19" w14:textId="268CF423" w:rsidR="00212AB8" w:rsidRDefault="00212AB8" w:rsidP="00212AB8">
      <w:pPr>
        <w:pStyle w:val="FreeTranslEng"/>
      </w:pPr>
      <w:r>
        <w:t xml:space="preserve">[About hospitality:] </w:t>
      </w:r>
      <w:r w:rsidR="00B7093A">
        <w:t>‘</w:t>
      </w:r>
      <w:r>
        <w:t xml:space="preserve">[(my father said to me,) </w:t>
      </w:r>
      <w:r w:rsidR="00B7093A">
        <w:t>‘</w:t>
      </w:r>
      <w:r>
        <w:t>if you close the door, can you see the people outside?</w:t>
      </w:r>
      <w:r w:rsidR="00B7093A">
        <w:t>’</w:t>
      </w:r>
      <w:r>
        <w:t xml:space="preserve">,] he said, </w:t>
      </w:r>
      <w:r w:rsidR="00B7093A">
        <w:t>‘</w:t>
      </w:r>
      <w:r>
        <w:t xml:space="preserve">can </w:t>
      </w:r>
      <w:r w:rsidRPr="00A91415">
        <w:rPr>
          <w:rStyle w:val="ChBlueBold"/>
        </w:rPr>
        <w:t xml:space="preserve">you </w:t>
      </w:r>
      <w:r w:rsidR="005F5D88">
        <w:rPr>
          <w:rStyle w:val="ChBlueBold"/>
        </w:rPr>
        <w:t>Natalia</w:t>
      </w:r>
      <w:r w:rsidR="005F5D88" w:rsidRPr="005F5D88">
        <w:t xml:space="preserve"> </w:t>
      </w:r>
      <w:r>
        <w:t>see the people outside?</w:t>
      </w:r>
      <w:r w:rsidR="00B7093A">
        <w:t>’’</w:t>
      </w:r>
      <w:r>
        <w:t xml:space="preserve"> </w:t>
      </w:r>
      <w:r w:rsidRPr="00F472FF">
        <w:rPr>
          <w:rStyle w:val="ExampleSource"/>
        </w:rPr>
        <w:t>[</w:t>
      </w:r>
      <w:r w:rsidR="003F16F2">
        <w:rPr>
          <w:rStyle w:val="ExampleSource"/>
        </w:rPr>
        <w:t>081110-008-CvNP</w:t>
      </w:r>
      <w:r w:rsidRPr="00F472FF">
        <w:rPr>
          <w:rStyle w:val="ExampleSource"/>
        </w:rPr>
        <w:t>.0104]</w:t>
      </w:r>
    </w:p>
    <w:tbl>
      <w:tblPr>
        <w:tblW w:w="6815" w:type="dxa"/>
        <w:tblCellMar>
          <w:left w:w="42" w:type="dxa"/>
          <w:right w:w="42" w:type="dxa"/>
        </w:tblCellMar>
        <w:tblLook w:val="01E0" w:firstRow="1" w:lastRow="1" w:firstColumn="1" w:lastColumn="1" w:noHBand="0" w:noVBand="0"/>
      </w:tblPr>
      <w:tblGrid>
        <w:gridCol w:w="709"/>
        <w:gridCol w:w="540"/>
        <w:gridCol w:w="277"/>
        <w:gridCol w:w="207"/>
        <w:gridCol w:w="566"/>
        <w:gridCol w:w="118"/>
        <w:gridCol w:w="623"/>
        <w:gridCol w:w="493"/>
        <w:gridCol w:w="114"/>
        <w:gridCol w:w="489"/>
        <w:gridCol w:w="126"/>
        <w:gridCol w:w="718"/>
        <w:gridCol w:w="251"/>
        <w:gridCol w:w="489"/>
        <w:gridCol w:w="1095"/>
      </w:tblGrid>
      <w:tr w:rsidR="00AC23C4" w:rsidRPr="00414A9C" w14:paraId="1E333AC5" w14:textId="77777777" w:rsidTr="00AC23C4">
        <w:tc>
          <w:tcPr>
            <w:tcW w:w="709" w:type="dxa"/>
            <w:shd w:val="clear" w:color="auto" w:fill="auto"/>
          </w:tcPr>
          <w:p w14:paraId="7B2498ED" w14:textId="77777777" w:rsidR="00212AB8" w:rsidRPr="00D025F5" w:rsidRDefault="00212AB8" w:rsidP="00212AB8">
            <w:pPr>
              <w:pStyle w:val="O0Nwnext"/>
            </w:pPr>
            <w:bookmarkStart w:id="3012" w:name="_Ref353990718"/>
            <w:r w:rsidRPr="00856563">
              <w:t>(</w:t>
            </w:r>
            <w:fldSimple w:instr=" SEQ ( \* ARABIC \s 1 ">
              <w:r w:rsidR="00154D81">
                <w:rPr>
                  <w:noProof/>
                </w:rPr>
                <w:t>58</w:t>
              </w:r>
            </w:fldSimple>
            <w:r w:rsidRPr="00856563">
              <w:t>)</w:t>
            </w:r>
            <w:bookmarkEnd w:id="3012"/>
          </w:p>
        </w:tc>
        <w:tc>
          <w:tcPr>
            <w:tcW w:w="540" w:type="dxa"/>
            <w:shd w:val="clear" w:color="auto" w:fill="auto"/>
          </w:tcPr>
          <w:p w14:paraId="460BBACD" w14:textId="77777777" w:rsidR="00212AB8" w:rsidRPr="00795116" w:rsidRDefault="00212AB8" w:rsidP="00212AB8">
            <w:pPr>
              <w:pStyle w:val="Text"/>
            </w:pPr>
            <w:r w:rsidRPr="00795116">
              <w:t>ton</w:t>
            </w:r>
            <w:r>
              <w:t>g</w:t>
            </w:r>
          </w:p>
        </w:tc>
        <w:tc>
          <w:tcPr>
            <w:tcW w:w="484" w:type="dxa"/>
            <w:gridSpan w:val="2"/>
            <w:shd w:val="clear" w:color="auto" w:fill="auto"/>
          </w:tcPr>
          <w:p w14:paraId="4B0A2A4E" w14:textId="77777777" w:rsidR="00212AB8" w:rsidRPr="00795116" w:rsidRDefault="00212AB8" w:rsidP="00212AB8">
            <w:pPr>
              <w:pStyle w:val="Text"/>
            </w:pPr>
            <w:r w:rsidRPr="00795116">
              <w:t>dua</w:t>
            </w:r>
          </w:p>
        </w:tc>
        <w:tc>
          <w:tcPr>
            <w:tcW w:w="684" w:type="dxa"/>
            <w:gridSpan w:val="2"/>
            <w:shd w:val="clear" w:color="auto" w:fill="auto"/>
          </w:tcPr>
          <w:p w14:paraId="6005D863" w14:textId="77777777" w:rsidR="00212AB8" w:rsidRPr="00795116" w:rsidRDefault="00212AB8" w:rsidP="00212AB8">
            <w:pPr>
              <w:pStyle w:val="Text"/>
            </w:pPr>
            <w:r w:rsidRPr="00795116">
              <w:t>bilang</w:t>
            </w:r>
          </w:p>
        </w:tc>
        <w:tc>
          <w:tcPr>
            <w:tcW w:w="623" w:type="dxa"/>
            <w:shd w:val="clear" w:color="auto" w:fill="auto"/>
          </w:tcPr>
          <w:p w14:paraId="5B4B36F0" w14:textId="77777777" w:rsidR="00212AB8" w:rsidRPr="00795116" w:rsidRDefault="00212AB8" w:rsidP="00212AB8">
            <w:pPr>
              <w:pStyle w:val="Text"/>
            </w:pPr>
            <w:r>
              <w:t>Iskia,</w:t>
            </w:r>
          </w:p>
        </w:tc>
        <w:tc>
          <w:tcPr>
            <w:tcW w:w="607" w:type="dxa"/>
            <w:gridSpan w:val="2"/>
            <w:shd w:val="clear" w:color="auto" w:fill="auto"/>
          </w:tcPr>
          <w:p w14:paraId="6F878162" w14:textId="77777777" w:rsidR="00212AB8" w:rsidRPr="00EE2E31" w:rsidRDefault="00212AB8" w:rsidP="00212AB8">
            <w:pPr>
              <w:pStyle w:val="Text"/>
              <w:rPr>
                <w:rStyle w:val="ChBlueBold"/>
              </w:rPr>
            </w:pPr>
            <w:r w:rsidRPr="00EE2E31">
              <w:rPr>
                <w:rStyle w:val="ChBlueBold"/>
              </w:rPr>
              <w:t>Iskia</w:t>
            </w:r>
          </w:p>
        </w:tc>
        <w:tc>
          <w:tcPr>
            <w:tcW w:w="489" w:type="dxa"/>
            <w:shd w:val="clear" w:color="auto" w:fill="auto"/>
          </w:tcPr>
          <w:p w14:paraId="3C7B7188" w14:textId="77777777" w:rsidR="00212AB8" w:rsidRPr="005D5D80" w:rsidRDefault="00212AB8" w:rsidP="00212AB8">
            <w:pPr>
              <w:pStyle w:val="Text"/>
              <w:rPr>
                <w:rStyle w:val="ChBlueBold"/>
              </w:rPr>
            </w:pPr>
            <w:r w:rsidRPr="005D5D80">
              <w:rPr>
                <w:rStyle w:val="ChBlueBold"/>
              </w:rPr>
              <w:t>ko</w:t>
            </w:r>
          </w:p>
        </w:tc>
        <w:tc>
          <w:tcPr>
            <w:tcW w:w="1095" w:type="dxa"/>
            <w:gridSpan w:val="3"/>
            <w:shd w:val="clear" w:color="auto" w:fill="auto"/>
          </w:tcPr>
          <w:p w14:paraId="66BF3BA8" w14:textId="77777777" w:rsidR="00212AB8" w:rsidRPr="00795116" w:rsidRDefault="00212AB8" w:rsidP="00212AB8">
            <w:pPr>
              <w:pStyle w:val="Text"/>
            </w:pPr>
            <w:r w:rsidRPr="00795116">
              <w:t>temani</w:t>
            </w:r>
            <w:r>
              <w:t>,</w:t>
            </w:r>
          </w:p>
        </w:tc>
        <w:tc>
          <w:tcPr>
            <w:tcW w:w="489" w:type="dxa"/>
            <w:shd w:val="clear" w:color="auto" w:fill="auto"/>
          </w:tcPr>
          <w:p w14:paraId="51608049" w14:textId="77777777" w:rsidR="00212AB8" w:rsidRPr="00963891" w:rsidRDefault="00212AB8" w:rsidP="00212AB8">
            <w:pPr>
              <w:pStyle w:val="Text"/>
              <w:rPr>
                <w:rStyle w:val="ChBlueBold"/>
              </w:rPr>
            </w:pPr>
            <w:r w:rsidRPr="00963891">
              <w:rPr>
                <w:rStyle w:val="ChBlueBold"/>
              </w:rPr>
              <w:t>ko</w:t>
            </w:r>
          </w:p>
        </w:tc>
        <w:tc>
          <w:tcPr>
            <w:tcW w:w="1095" w:type="dxa"/>
            <w:shd w:val="clear" w:color="auto" w:fill="auto"/>
          </w:tcPr>
          <w:p w14:paraId="7E264BB4" w14:textId="77777777" w:rsidR="00212AB8" w:rsidRPr="00795116" w:rsidRDefault="00212AB8" w:rsidP="00212AB8">
            <w:pPr>
              <w:pStyle w:val="Text"/>
            </w:pPr>
            <w:r w:rsidRPr="00795116">
              <w:t>temani</w:t>
            </w:r>
          </w:p>
        </w:tc>
      </w:tr>
      <w:tr w:rsidR="00AC23C4" w:rsidRPr="00AC23C4" w14:paraId="65581F64" w14:textId="77777777" w:rsidTr="00AC23C4">
        <w:tc>
          <w:tcPr>
            <w:tcW w:w="709" w:type="dxa"/>
            <w:shd w:val="clear" w:color="auto" w:fill="auto"/>
          </w:tcPr>
          <w:p w14:paraId="2E624D24" w14:textId="77777777" w:rsidR="00212AB8" w:rsidRPr="00795116" w:rsidRDefault="00212AB8" w:rsidP="00212AB8">
            <w:pPr>
              <w:pStyle w:val="GlossEng2ptafter"/>
            </w:pPr>
          </w:p>
        </w:tc>
        <w:tc>
          <w:tcPr>
            <w:tcW w:w="540" w:type="dxa"/>
            <w:shd w:val="clear" w:color="auto" w:fill="auto"/>
          </w:tcPr>
          <w:p w14:paraId="0C36330D" w14:textId="77777777" w:rsidR="00212AB8" w:rsidRPr="0099608C" w:rsidRDefault="00212AB8" w:rsidP="00212AB8">
            <w:pPr>
              <w:pStyle w:val="GlossEng2ptafter"/>
              <w:rPr>
                <w:rStyle w:val="ChSmallCaps"/>
              </w:rPr>
            </w:pPr>
            <w:r w:rsidRPr="0099608C">
              <w:rPr>
                <w:rStyle w:val="ChSmallCaps"/>
              </w:rPr>
              <w:t>1pl</w:t>
            </w:r>
          </w:p>
        </w:tc>
        <w:tc>
          <w:tcPr>
            <w:tcW w:w="484" w:type="dxa"/>
            <w:gridSpan w:val="2"/>
            <w:shd w:val="clear" w:color="auto" w:fill="auto"/>
          </w:tcPr>
          <w:p w14:paraId="16512C74" w14:textId="77777777" w:rsidR="00212AB8" w:rsidRPr="00795116" w:rsidRDefault="00212AB8" w:rsidP="00212AB8">
            <w:pPr>
              <w:pStyle w:val="GlossEng2ptafter"/>
            </w:pPr>
            <w:r w:rsidRPr="00795116">
              <w:t>two</w:t>
            </w:r>
          </w:p>
        </w:tc>
        <w:tc>
          <w:tcPr>
            <w:tcW w:w="684" w:type="dxa"/>
            <w:gridSpan w:val="2"/>
            <w:shd w:val="clear" w:color="auto" w:fill="auto"/>
          </w:tcPr>
          <w:p w14:paraId="4323107E" w14:textId="77777777" w:rsidR="00212AB8" w:rsidRPr="00795116" w:rsidRDefault="00212AB8" w:rsidP="00212AB8">
            <w:pPr>
              <w:pStyle w:val="GlossEng2ptafter"/>
            </w:pPr>
            <w:r w:rsidRPr="00795116">
              <w:t>say</w:t>
            </w:r>
          </w:p>
        </w:tc>
        <w:tc>
          <w:tcPr>
            <w:tcW w:w="623" w:type="dxa"/>
            <w:shd w:val="clear" w:color="auto" w:fill="auto"/>
          </w:tcPr>
          <w:p w14:paraId="333C8E03" w14:textId="77777777" w:rsidR="00212AB8" w:rsidRPr="00795116" w:rsidRDefault="00212AB8" w:rsidP="00212AB8">
            <w:pPr>
              <w:pStyle w:val="GlossEng2ptafter"/>
            </w:pPr>
            <w:r>
              <w:t>Iskia</w:t>
            </w:r>
          </w:p>
        </w:tc>
        <w:tc>
          <w:tcPr>
            <w:tcW w:w="607" w:type="dxa"/>
            <w:gridSpan w:val="2"/>
            <w:shd w:val="clear" w:color="auto" w:fill="auto"/>
          </w:tcPr>
          <w:p w14:paraId="3520D392" w14:textId="77777777" w:rsidR="00212AB8" w:rsidRPr="00795116" w:rsidRDefault="00212AB8" w:rsidP="00212AB8">
            <w:pPr>
              <w:pStyle w:val="GlossEng2ptafter"/>
            </w:pPr>
            <w:r>
              <w:t>Iskia</w:t>
            </w:r>
          </w:p>
        </w:tc>
        <w:tc>
          <w:tcPr>
            <w:tcW w:w="489" w:type="dxa"/>
            <w:shd w:val="clear" w:color="auto" w:fill="auto"/>
          </w:tcPr>
          <w:p w14:paraId="476150A5" w14:textId="77777777" w:rsidR="00212AB8" w:rsidRPr="0099608C" w:rsidRDefault="00212AB8" w:rsidP="00212AB8">
            <w:pPr>
              <w:pStyle w:val="GlossEng2ptafter"/>
              <w:rPr>
                <w:rStyle w:val="ChSmallCaps"/>
              </w:rPr>
            </w:pPr>
            <w:r w:rsidRPr="0099608C">
              <w:rPr>
                <w:rStyle w:val="ChSmallCaps"/>
              </w:rPr>
              <w:t>2sg</w:t>
            </w:r>
          </w:p>
        </w:tc>
        <w:tc>
          <w:tcPr>
            <w:tcW w:w="1095" w:type="dxa"/>
            <w:gridSpan w:val="3"/>
            <w:shd w:val="clear" w:color="auto" w:fill="auto"/>
          </w:tcPr>
          <w:p w14:paraId="7B5FA427" w14:textId="77777777" w:rsidR="00212AB8" w:rsidRPr="00795116" w:rsidRDefault="00212AB8" w:rsidP="00212AB8">
            <w:pPr>
              <w:pStyle w:val="GlossEng2ptafter"/>
            </w:pPr>
            <w:r>
              <w:t>accompany</w:t>
            </w:r>
          </w:p>
        </w:tc>
        <w:tc>
          <w:tcPr>
            <w:tcW w:w="489" w:type="dxa"/>
            <w:shd w:val="clear" w:color="auto" w:fill="auto"/>
          </w:tcPr>
          <w:p w14:paraId="1F2960AF" w14:textId="77777777" w:rsidR="00212AB8" w:rsidRPr="0099608C" w:rsidRDefault="00212AB8" w:rsidP="00212AB8">
            <w:pPr>
              <w:pStyle w:val="GlossEng2ptafter"/>
              <w:rPr>
                <w:rStyle w:val="ChSmallCaps"/>
              </w:rPr>
            </w:pPr>
            <w:r w:rsidRPr="0099608C">
              <w:rPr>
                <w:rStyle w:val="ChSmallCaps"/>
              </w:rPr>
              <w:t>2sg</w:t>
            </w:r>
          </w:p>
        </w:tc>
        <w:tc>
          <w:tcPr>
            <w:tcW w:w="1095" w:type="dxa"/>
            <w:shd w:val="clear" w:color="auto" w:fill="auto"/>
          </w:tcPr>
          <w:p w14:paraId="116EDE70" w14:textId="77777777" w:rsidR="00212AB8" w:rsidRPr="00795116" w:rsidRDefault="00212AB8" w:rsidP="00212AB8">
            <w:pPr>
              <w:pStyle w:val="GlossEng2ptafter"/>
            </w:pPr>
            <w:r>
              <w:t>accompany</w:t>
            </w:r>
          </w:p>
        </w:tc>
      </w:tr>
      <w:tr w:rsidR="00AC23C4" w:rsidRPr="00414A9C" w14:paraId="4B0DE1B8" w14:textId="77777777" w:rsidTr="00AC23C4">
        <w:trPr>
          <w:gridAfter w:val="3"/>
          <w:wAfter w:w="1835" w:type="dxa"/>
        </w:trPr>
        <w:tc>
          <w:tcPr>
            <w:tcW w:w="709" w:type="dxa"/>
            <w:shd w:val="clear" w:color="auto" w:fill="auto"/>
          </w:tcPr>
          <w:p w14:paraId="00B91BB8" w14:textId="77777777" w:rsidR="00212AB8" w:rsidRPr="00083873" w:rsidRDefault="00212AB8" w:rsidP="00212AB8">
            <w:pPr>
              <w:pStyle w:val="O0Nwnext"/>
            </w:pPr>
          </w:p>
        </w:tc>
        <w:tc>
          <w:tcPr>
            <w:tcW w:w="817" w:type="dxa"/>
            <w:gridSpan w:val="2"/>
            <w:shd w:val="clear" w:color="auto" w:fill="auto"/>
          </w:tcPr>
          <w:p w14:paraId="586913E5" w14:textId="77777777" w:rsidR="00212AB8" w:rsidRPr="00795116" w:rsidRDefault="00212AB8" w:rsidP="00212AB8">
            <w:pPr>
              <w:pStyle w:val="Text"/>
            </w:pPr>
            <w:r>
              <w:t>karna</w:t>
            </w:r>
          </w:p>
        </w:tc>
        <w:tc>
          <w:tcPr>
            <w:tcW w:w="773" w:type="dxa"/>
            <w:gridSpan w:val="2"/>
            <w:shd w:val="clear" w:color="auto" w:fill="auto"/>
          </w:tcPr>
          <w:p w14:paraId="522D1EEB" w14:textId="77777777" w:rsidR="00212AB8" w:rsidRPr="00083873" w:rsidRDefault="00212AB8" w:rsidP="00212AB8">
            <w:pPr>
              <w:pStyle w:val="Text"/>
            </w:pPr>
            <w:r w:rsidRPr="00083873">
              <w:t>su</w:t>
            </w:r>
          </w:p>
        </w:tc>
        <w:tc>
          <w:tcPr>
            <w:tcW w:w="1234" w:type="dxa"/>
            <w:gridSpan w:val="3"/>
            <w:shd w:val="clear" w:color="auto" w:fill="auto"/>
          </w:tcPr>
          <w:p w14:paraId="280803CD" w14:textId="77777777" w:rsidR="00212AB8" w:rsidRPr="00083873" w:rsidRDefault="00212AB8" w:rsidP="00212AB8">
            <w:pPr>
              <w:pStyle w:val="Text"/>
            </w:pPr>
            <w:r w:rsidRPr="00083873">
              <w:t>larut</w:t>
            </w:r>
          </w:p>
        </w:tc>
        <w:tc>
          <w:tcPr>
            <w:tcW w:w="729" w:type="dxa"/>
            <w:gridSpan w:val="3"/>
            <w:shd w:val="clear" w:color="auto" w:fill="auto"/>
          </w:tcPr>
          <w:p w14:paraId="56868E90" w14:textId="77777777" w:rsidR="00212AB8" w:rsidRPr="00083873" w:rsidRDefault="00212AB8" w:rsidP="00212AB8">
            <w:pPr>
              <w:pStyle w:val="Text"/>
            </w:pPr>
            <w:r w:rsidRPr="00083873">
              <w:t>malam</w:t>
            </w:r>
          </w:p>
        </w:tc>
        <w:tc>
          <w:tcPr>
            <w:tcW w:w="718" w:type="dxa"/>
            <w:shd w:val="clear" w:color="auto" w:fill="auto"/>
          </w:tcPr>
          <w:p w14:paraId="031801E8" w14:textId="77777777" w:rsidR="00212AB8" w:rsidRPr="00083873" w:rsidRDefault="00212AB8" w:rsidP="00212AB8">
            <w:pPr>
              <w:pStyle w:val="Text"/>
            </w:pPr>
            <w:r w:rsidRPr="00083873">
              <w:t>s</w:t>
            </w:r>
            <w:r>
              <w:t>e</w:t>
            </w:r>
            <w:r w:rsidRPr="00083873">
              <w:t>dikit</w:t>
            </w:r>
          </w:p>
        </w:tc>
      </w:tr>
      <w:tr w:rsidR="00AC23C4" w:rsidRPr="00AC23C4" w14:paraId="4C956EAA" w14:textId="77777777" w:rsidTr="00AC23C4">
        <w:trPr>
          <w:gridAfter w:val="3"/>
          <w:wAfter w:w="1835" w:type="dxa"/>
        </w:trPr>
        <w:tc>
          <w:tcPr>
            <w:tcW w:w="709" w:type="dxa"/>
            <w:shd w:val="clear" w:color="auto" w:fill="auto"/>
          </w:tcPr>
          <w:p w14:paraId="6E9931C6" w14:textId="77777777" w:rsidR="00212AB8" w:rsidRPr="00083873" w:rsidRDefault="00212AB8" w:rsidP="00212AB8">
            <w:pPr>
              <w:pStyle w:val="GlossEng"/>
            </w:pPr>
          </w:p>
        </w:tc>
        <w:tc>
          <w:tcPr>
            <w:tcW w:w="817" w:type="dxa"/>
            <w:gridSpan w:val="2"/>
            <w:shd w:val="clear" w:color="auto" w:fill="auto"/>
          </w:tcPr>
          <w:p w14:paraId="06177949" w14:textId="77777777" w:rsidR="00212AB8" w:rsidRPr="00795116" w:rsidRDefault="00212AB8" w:rsidP="00212AB8">
            <w:pPr>
              <w:pStyle w:val="GlossEng"/>
            </w:pPr>
            <w:r>
              <w:t>because</w:t>
            </w:r>
          </w:p>
        </w:tc>
        <w:tc>
          <w:tcPr>
            <w:tcW w:w="773" w:type="dxa"/>
            <w:gridSpan w:val="2"/>
            <w:shd w:val="clear" w:color="auto" w:fill="auto"/>
          </w:tcPr>
          <w:p w14:paraId="4D949ED7" w14:textId="77777777" w:rsidR="00212AB8" w:rsidRPr="00083873" w:rsidRDefault="00212AB8" w:rsidP="00212AB8">
            <w:pPr>
              <w:pStyle w:val="GlossEng"/>
            </w:pPr>
            <w:r w:rsidRPr="00083873">
              <w:t>already</w:t>
            </w:r>
          </w:p>
        </w:tc>
        <w:tc>
          <w:tcPr>
            <w:tcW w:w="1234" w:type="dxa"/>
            <w:gridSpan w:val="3"/>
            <w:shd w:val="clear" w:color="auto" w:fill="auto"/>
          </w:tcPr>
          <w:p w14:paraId="599E7638" w14:textId="77777777" w:rsidR="00212AB8" w:rsidRPr="00083873" w:rsidRDefault="00212AB8" w:rsidP="00212AB8">
            <w:pPr>
              <w:pStyle w:val="GlossEng"/>
            </w:pPr>
            <w:r>
              <w:t>be.</w:t>
            </w:r>
            <w:r w:rsidRPr="00083873">
              <w:t>protracted</w:t>
            </w:r>
          </w:p>
        </w:tc>
        <w:tc>
          <w:tcPr>
            <w:tcW w:w="729" w:type="dxa"/>
            <w:gridSpan w:val="3"/>
            <w:shd w:val="clear" w:color="auto" w:fill="auto"/>
          </w:tcPr>
          <w:p w14:paraId="2F2A3390" w14:textId="77777777" w:rsidR="00212AB8" w:rsidRPr="00083873" w:rsidRDefault="00212AB8" w:rsidP="00212AB8">
            <w:pPr>
              <w:pStyle w:val="GlossEng"/>
            </w:pPr>
            <w:r w:rsidRPr="00083873">
              <w:t>night</w:t>
            </w:r>
          </w:p>
        </w:tc>
        <w:tc>
          <w:tcPr>
            <w:tcW w:w="718" w:type="dxa"/>
            <w:shd w:val="clear" w:color="auto" w:fill="auto"/>
          </w:tcPr>
          <w:p w14:paraId="0108E067" w14:textId="77777777" w:rsidR="00212AB8" w:rsidRPr="00083873" w:rsidRDefault="00212AB8" w:rsidP="00212AB8">
            <w:pPr>
              <w:pStyle w:val="GlossEng"/>
            </w:pPr>
            <w:r w:rsidRPr="00083873">
              <w:t>few</w:t>
            </w:r>
          </w:p>
        </w:tc>
      </w:tr>
    </w:tbl>
    <w:p w14:paraId="1BC33FC9" w14:textId="1259C407" w:rsidR="00212AB8" w:rsidRPr="003852D5" w:rsidRDefault="00B7093A" w:rsidP="00212AB8">
      <w:pPr>
        <w:pStyle w:val="FreeTranslEng15pt"/>
      </w:pPr>
      <w:r>
        <w:t>‘</w:t>
      </w:r>
      <w:r w:rsidR="00212AB8">
        <w:t xml:space="preserve">the two of us said to Iskia, </w:t>
      </w:r>
      <w:r>
        <w:t>‘</w:t>
      </w:r>
      <w:r w:rsidR="00212AB8" w:rsidRPr="00963891">
        <w:rPr>
          <w:rStyle w:val="ChBlueBold"/>
        </w:rPr>
        <w:t>you Iskia</w:t>
      </w:r>
      <w:r w:rsidR="00212AB8">
        <w:t xml:space="preserve"> come with (us), </w:t>
      </w:r>
      <w:r w:rsidR="00212AB8" w:rsidRPr="00963891">
        <w:rPr>
          <w:rStyle w:val="ChBlueBold"/>
        </w:rPr>
        <w:t>you</w:t>
      </w:r>
      <w:r w:rsidR="00212AB8">
        <w:t xml:space="preserve"> come with (us) because it</w:t>
      </w:r>
      <w:r>
        <w:t>’</w:t>
      </w:r>
      <w:r w:rsidR="00212AB8">
        <w:t>s already a bit late in the evening</w:t>
      </w:r>
      <w:r>
        <w:t>’’</w:t>
      </w:r>
      <w:r w:rsidR="00212AB8">
        <w:t xml:space="preserve"> </w:t>
      </w:r>
      <w:r w:rsidR="00212AB8" w:rsidRPr="00E23854">
        <w:rPr>
          <w:rStyle w:val="ExampleSource"/>
        </w:rPr>
        <w:t>[081025-006-Cv.032</w:t>
      </w:r>
      <w:r w:rsidR="00B04170">
        <w:rPr>
          <w:rStyle w:val="ExampleSource"/>
        </w:rPr>
        <w:t>3</w:t>
      </w:r>
      <w:r w:rsidR="00212AB8">
        <w:rPr>
          <w:rStyle w:val="ExampleSource"/>
        </w:rPr>
        <w:t>/032</w:t>
      </w:r>
      <w:r w:rsidR="00B04170">
        <w:rPr>
          <w:rStyle w:val="ExampleSource"/>
        </w:rPr>
        <w:t>5</w:t>
      </w:r>
      <w:r w:rsidR="00212AB8" w:rsidRPr="00E23854">
        <w:rPr>
          <w:rStyle w:val="ExampleSource"/>
        </w:rPr>
        <w:t>]</w:t>
      </w:r>
    </w:p>
    <w:p w14:paraId="2C72C0A9" w14:textId="7FF90BB8" w:rsidR="00212AB8" w:rsidRDefault="00B7093A" w:rsidP="00212AB8">
      <w:pPr>
        <w:pStyle w:val="Heading5"/>
      </w:pPr>
      <w:bookmarkStart w:id="3013" w:name="_Ref357669414"/>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s as rhetorical figures of speech (</w:t>
      </w:r>
      <w:r>
        <w:t>“</w:t>
      </w:r>
      <w:r w:rsidR="00212AB8">
        <w:t>apostrophes</w:t>
      </w:r>
      <w:r>
        <w:t>”</w:t>
      </w:r>
      <w:r w:rsidR="00212AB8">
        <w:t>)</w:t>
      </w:r>
      <w:bookmarkEnd w:id="3013"/>
    </w:p>
    <w:p w14:paraId="3483EB7A" w14:textId="77777777" w:rsidR="005D77B3" w:rsidRDefault="00B7093A" w:rsidP="005D77B3">
      <w:pPr>
        <w:pStyle w:val="Body0000after"/>
      </w:pP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s also serve as rhetorical figures of speech. Speakers suddenly interrupt the flow of their discourse and employ a noun phrase modified with second person </w:t>
      </w:r>
      <w:r w:rsidR="00212AB8" w:rsidRPr="00050B42">
        <w:rPr>
          <w:rStyle w:val="ChItalBold"/>
        </w:rPr>
        <w:t>ko</w:t>
      </w:r>
      <w:r w:rsidR="00212AB8">
        <w:t xml:space="preserve"> </w:t>
      </w:r>
      <w:r>
        <w:t>‘</w:t>
      </w:r>
      <w:r w:rsidR="00212AB8" w:rsidRPr="0099608C">
        <w:rPr>
          <w:rStyle w:val="ChSmallCaps"/>
        </w:rPr>
        <w:t>2sg</w:t>
      </w:r>
      <w:r>
        <w:t>’</w:t>
      </w:r>
      <w:r w:rsidR="00212AB8">
        <w:t xml:space="preserve">, whereby they unexpectedly address a different </w:t>
      </w:r>
      <w:r w:rsidR="00212AB8" w:rsidRPr="00DC6455">
        <w:t>audience of absent persons or nonhuman en</w:t>
      </w:r>
      <w:r w:rsidR="005D77B3">
        <w:t>tities.</w:t>
      </w:r>
    </w:p>
    <w:p w14:paraId="4955E78A" w14:textId="671AB874" w:rsidR="00212AB8" w:rsidRDefault="00212AB8" w:rsidP="005D77B3">
      <w:pPr>
        <w:pStyle w:val="Body0500after"/>
      </w:pPr>
      <w:r w:rsidRPr="00DC6455">
        <w:t xml:space="preserve">This </w:t>
      </w:r>
      <w:r w:rsidR="00B7093A">
        <w:rPr>
          <w:lang w:eastAsia="en-US"/>
        </w:rPr>
        <w:t>“</w:t>
      </w:r>
      <w:r>
        <w:rPr>
          <w:lang w:eastAsia="en-US"/>
        </w:rPr>
        <w:t>turning away from an audience and addressing a second audience</w:t>
      </w:r>
      <w:r w:rsidR="00B7093A">
        <w:rPr>
          <w:lang w:eastAsia="en-US"/>
        </w:rPr>
        <w:t>”</w:t>
      </w:r>
      <w:r w:rsidRPr="00DC6455">
        <w:t xml:space="preserve"> </w:t>
      </w:r>
      <w:r>
        <w:t>as a rhetorical figure of speech</w:t>
      </w:r>
      <w:r w:rsidRPr="00DC6455">
        <w:t xml:space="preserve"> has been termed </w:t>
      </w:r>
      <w:r w:rsidR="00B7093A">
        <w:t>“</w:t>
      </w:r>
      <w:r>
        <w:t>apostrophe</w:t>
      </w:r>
      <w:r w:rsidR="00B7093A">
        <w:t>”</w:t>
      </w:r>
      <w:r w:rsidR="005D77B3">
        <w:t xml:space="preserve"> </w:t>
      </w:r>
      <w:r w:rsidR="005D77B3">
        <w:rPr>
          <w:rStyle w:val="Citation"/>
        </w:rPr>
        <w:fldChar w:fldCharType="begin"/>
      </w:r>
      <w:r w:rsidR="005D77B3">
        <w:rPr>
          <w:rStyle w:val="Citation"/>
        </w:rPr>
        <w:instrText>ADDIN CITAVI.PLACEHOLDER fb31046b-821f-4a07-90d7-2209a4695772 PFBsYWNlaG9sZGVyPg0KICA8QWRkSW5WZXJzaW9uPjUuMi4wLjg8L0FkZEluVmVyc2lvbj4NCiAgPElkPmZiMzEwNDZiLTgyMWYtNGEwNy05MGQ3LTIyMDlhNDY5NTc3MjwvSWQ+DQogIDxFbnRyaWVzPg0KICAgIDxFbnRyeT4NCiAgICAgIDxJZD5lZTM1MmVkYy0wOGQ5LTQ2NWQtOGZiNS1iNDVkNmI2ZDFjMDI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MjI4NTY3YjAtMDk1My00OGZiLWE5YWUtNzEwZTY2OGMzNjdh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NzbWFubiAyMDAwOiA3NSk8L1RleHQ+DQogICAgPC9UZXh0VW5pdD4NCiAgPC9UZXh0VW5pdHM+DQo8L1BsYWNlaG9sZGVyPg==</w:instrText>
      </w:r>
      <w:r w:rsidR="005D77B3">
        <w:rPr>
          <w:rStyle w:val="Citation"/>
        </w:rPr>
        <w:fldChar w:fldCharType="separate"/>
      </w:r>
      <w:bookmarkStart w:id="3014" w:name="_CTVP001fb31046b821f4a0790d72209a4695772"/>
      <w:r w:rsidR="0092006B">
        <w:rPr>
          <w:rStyle w:val="Citation"/>
        </w:rPr>
        <w:t>(Bussmann 2000: 75)</w:t>
      </w:r>
      <w:bookmarkEnd w:id="3014"/>
      <w:r w:rsidR="005D77B3">
        <w:rPr>
          <w:rStyle w:val="Citation"/>
        </w:rPr>
        <w:fldChar w:fldCharType="end"/>
      </w:r>
      <w:r>
        <w:t xml:space="preserve">. </w:t>
      </w:r>
      <w:r w:rsidR="005D77B3">
        <w:t xml:space="preserve">Generally speaking, speakers </w:t>
      </w:r>
      <w:r>
        <w:t xml:space="preserve">employ apostrophes to give </w:t>
      </w:r>
      <w:r w:rsidR="00B7093A">
        <w:t>“</w:t>
      </w:r>
      <w:r>
        <w:t>a sudden emotional impetus</w:t>
      </w:r>
      <w:r w:rsidR="00B7093A">
        <w:t>”</w:t>
      </w:r>
      <w:r w:rsidRPr="004A514A">
        <w:rPr>
          <w:szCs w:val="20"/>
        </w:rPr>
        <w:t xml:space="preserve"> </w:t>
      </w:r>
      <w:r w:rsidR="00BA6215">
        <w:rPr>
          <w:rStyle w:val="Citation"/>
        </w:rPr>
        <w:fldChar w:fldCharType="begin"/>
      </w:r>
      <w:r w:rsidR="0092451D">
        <w:rPr>
          <w:rStyle w:val="Citation"/>
        </w:rPr>
        <w:instrText>ADDIN CITAVI.PLACEHOLDER 2c8146ae-d8d4-4259-be02-71afa74b4267 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JyYW1zIGFuZCBIYXJwaGFtIDIwMDk6IDMxMyk8L1RleHQ+DQogICAgPC9UZXh0VW5pdD4NCiAgPC9UZXh0VW5pdHM+DQo8L1BsYWNlaG9sZGVyPg==</w:instrText>
      </w:r>
      <w:r w:rsidR="00BA6215">
        <w:rPr>
          <w:rStyle w:val="Citation"/>
        </w:rPr>
        <w:fldChar w:fldCharType="separate"/>
      </w:r>
      <w:bookmarkStart w:id="3015" w:name="_CTVP0012c8146aed8d44259be0271afa74b4267"/>
      <w:r w:rsidR="0092006B">
        <w:rPr>
          <w:rStyle w:val="Citation"/>
        </w:rPr>
        <w:t>(Abrams and Harpham 2009: 313)</w:t>
      </w:r>
      <w:bookmarkEnd w:id="3015"/>
      <w:r w:rsidR="00BA6215">
        <w:rPr>
          <w:rStyle w:val="Citation"/>
        </w:rPr>
        <w:fldChar w:fldCharType="end"/>
      </w:r>
      <w:r>
        <w:rPr>
          <w:szCs w:val="20"/>
        </w:rPr>
        <w:t xml:space="preserve"> to their discourse and thereby to create </w:t>
      </w:r>
      <w:r>
        <w:t xml:space="preserve">an emotional reaction in their audience. Following </w:t>
      </w:r>
      <w:r w:rsidR="00BA6215">
        <w:rPr>
          <w:rStyle w:val="Citation"/>
        </w:rPr>
        <w:fldChar w:fldCharType="begin"/>
      </w:r>
      <w:r w:rsidR="003A5B20">
        <w:rPr>
          <w:rStyle w:val="Citation"/>
        </w:rPr>
        <w:instrText>ADDIN CITAVI.PLACEHOLDER 002e9e2c-45a4-4213-aefa-3700d4f9dfc1 PFBsYWNlaG9sZGVyPg0KICA8QWRkSW5WZXJzaW9uPjUuMi4wLjg8L0FkZEluVmVyc2lvbj4NCiAgPElkPjAwMmU5ZTJjLTQ1YTQtNDIxMy1hZWZhLTM3MDBkNGY5ZGZjMTwvSWQ+DQogIDxFbnRyaWVzPg0KICAgIDxFbnRyeT4NCiAgICAgIDxJZD4xMzRjOWZhMC1kNzViLTQ0YWQtYmIwMy1hNmE2ZjJlMWZjYzk8L0lkPg0KICAgICAgPE5vUGFyPnRydWU8L05vUGFyPg0KICAgICAgPFBlcnNvbk9ubHk+dHJ1ZTwvUGVyc29uT25seT4NCiAgICAgIDxSZWZlcmVuY2VJZD45NTllN2FhMC0xZjVjLTQ3ZmEtYmM1MC1hNGJmMDg5MzM1ZjI8L1JlZmVyZW5jZUlk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SXJlbmU8L0ZpcnN0TmFtZT4NCiAgICAgICAgICAgIDxMYXN0TmFtZT5LYWNhbmRlcz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Y2FuZGVzPC9UZXh0Pg0KICAgIDwvVGV4dFVuaXQ+DQogIDwvVGV4dFVuaXRzPg0KPC9QbGFjZWhvbGRlcj4=</w:instrText>
      </w:r>
      <w:r w:rsidR="00BA6215">
        <w:rPr>
          <w:rStyle w:val="Citation"/>
        </w:rPr>
        <w:fldChar w:fldCharType="separate"/>
      </w:r>
      <w:bookmarkStart w:id="3016" w:name="_CTVP001002e9e2c45a44213aefa3700d4f9dfc1"/>
      <w:r w:rsidR="0092006B">
        <w:rPr>
          <w:rStyle w:val="Citation"/>
        </w:rPr>
        <w:t>Kacandes</w:t>
      </w:r>
      <w:bookmarkEnd w:id="3016"/>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db62060f-b1be-4624-a6c9-25d62624cca0 PFBsYWNlaG9sZGVyPg0KICA8QWRkSW5WZXJzaW9uPjUuMi4wLjg8L0FkZEluVmVyc2lvbj4NCiAgPElkPmRiNjIwNjBmLWIxYmUtNDYyNC1hNmM5LTI1ZDYyNjI0Y2NhMDwvSWQ+DQogIDxFbnRyaWVzPg0KICAgIDxFbnRyeT4NCiAgICAgIDxJZD42YTYyYzI2NS0xMWZmLTQwMDctYmZiMy05MDkyZDUwNmFiY2U8L0lkPg0KICAgICAgPFJlZmVyZW5jZUlkPjk1OWU3YWEwLTFmNWMtNDdmYS1iYzUwLWE0YmYwODkzMzVmM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JcmVuZTwvRmlyc3ROYW1lPg0KICAgICAgICAgICAgPExhc3ROYW1lPkthY2FuZGVz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0KTwvVGV4dD4NCiAgICA8L1RleHRVbml0Pg0KICA8L1RleHRVbml0cz4NCjwvUGxhY2Vob2xkZXI+</w:instrText>
      </w:r>
      <w:r w:rsidR="00BA6215">
        <w:rPr>
          <w:rStyle w:val="Citation"/>
        </w:rPr>
        <w:fldChar w:fldCharType="separate"/>
      </w:r>
      <w:bookmarkStart w:id="3017" w:name="_CTVP001db62060fb1be4624a6c925d62624cca0"/>
      <w:r w:rsidR="0092006B">
        <w:rPr>
          <w:rStyle w:val="Citation"/>
        </w:rPr>
        <w:t>(1994)</w:t>
      </w:r>
      <w:bookmarkEnd w:id="3017"/>
      <w:r w:rsidR="00BA6215">
        <w:rPr>
          <w:rStyle w:val="Citation"/>
        </w:rPr>
        <w:fldChar w:fldCharType="end"/>
      </w:r>
      <w:r>
        <w:t xml:space="preserve">, this emotional reaction to apostrophe </w:t>
      </w:r>
      <w:r>
        <w:rPr>
          <w:lang w:eastAsia="en-US"/>
        </w:rPr>
        <w:t xml:space="preserve">can be explained </w:t>
      </w:r>
      <w:r w:rsidR="00B7093A">
        <w:rPr>
          <w:lang w:eastAsia="en-US"/>
        </w:rPr>
        <w:t>“</w:t>
      </w:r>
      <w:r w:rsidRPr="009D10E2">
        <w:t>by its power of calling another into being</w:t>
      </w:r>
      <w:r w:rsidR="00B7093A">
        <w:t>”</w:t>
      </w:r>
      <w:r>
        <w:t xml:space="preserve">; that is, </w:t>
      </w:r>
      <w:r w:rsidR="00B7093A">
        <w:t>“</w:t>
      </w:r>
      <w:r>
        <w:t>[t]</w:t>
      </w:r>
      <w:r w:rsidRPr="009D10E2">
        <w:t xml:space="preserve">he audience witnesses an invigoration of a being who previously was not </w:t>
      </w:r>
      <w:r w:rsidR="00B7093A">
        <w:t>‘</w:t>
      </w:r>
      <w:r w:rsidRPr="009D10E2">
        <w:t>present</w:t>
      </w:r>
      <w:r w:rsidR="00B7093A">
        <w:t>’”</w:t>
      </w:r>
      <w:r>
        <w:t xml:space="preserve">. Moreover, the </w:t>
      </w:r>
      <w:r w:rsidR="00B7093A">
        <w:t>“</w:t>
      </w:r>
      <w:r>
        <w:t>[l]</w:t>
      </w:r>
      <w:r w:rsidRPr="009D10E2">
        <w:t xml:space="preserve">inguistic properties of the second-person pronoun invite the hypothesis that one also reacts strongly to apostrophe because one can so easily become the </w:t>
      </w:r>
      <w:r w:rsidR="00B7093A">
        <w:t>‘</w:t>
      </w:r>
      <w:r w:rsidRPr="009D10E2">
        <w:t>you</w:t>
      </w:r>
      <w:r w:rsidR="00B7093A">
        <w:t>’</w:t>
      </w:r>
      <w:r w:rsidRPr="009D10E2">
        <w:t xml:space="preserve"> and thus feel oneself called i</w:t>
      </w:r>
      <w:r>
        <w:t>nto the relationship it creates</w:t>
      </w:r>
      <w:r w:rsidR="00B7093A">
        <w:t>”</w:t>
      </w:r>
      <w:r>
        <w:t xml:space="preserve"> </w:t>
      </w:r>
      <w:r w:rsidR="00BA6215">
        <w:rPr>
          <w:rStyle w:val="Citation"/>
        </w:rPr>
        <w:fldChar w:fldCharType="begin"/>
      </w:r>
      <w:r w:rsidR="003A5B20">
        <w:rPr>
          <w:rStyle w:val="Citation"/>
        </w:rPr>
        <w:instrText>ADDIN CITAVI.PLACEHOLDER 966bfd0c-04b3-4a71-942f-bdae2d33b5ee PFBsYWNlaG9sZGVyPg0KICA8QWRkSW5WZXJzaW9uPjUuMi4wLjg8L0FkZEluVmVyc2lvbj4NCiAgPElkPjk2NmJmZDBjLTA0YjMtNGE3MS05NDJmLWJkYWUyZDMzYjVlZTwvSWQ+DQogIDxFbnRyaWVzPg0KICAgIDxFbnRyeT4NCiAgICAgIDxJZD4zMjg0NTQwNC1mMDNhLTRiMGItOGFjNC1kOGFkZTBmNzM1OTc8L0lkPg0KICAgICAgPFJlZmVyZW5jZUlkPjk1OWU3YWEwLTFmNWMtNDdmYS1iYzUwLWE0YmYwODkzMzVmM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jYW5kZXMgMTk5NCk8L1RleHQ+DQogICAgPC9UZXh0VW5pdD4NCiAgPC9UZXh0VW5pdHM+DQo8L1BsYWNlaG9sZGVyPg==</w:instrText>
      </w:r>
      <w:r w:rsidR="00BA6215">
        <w:rPr>
          <w:rStyle w:val="Citation"/>
        </w:rPr>
        <w:fldChar w:fldCharType="separate"/>
      </w:r>
      <w:bookmarkStart w:id="3018" w:name="_CTVP001966bfd0c04b34a71942fbdae2d33b5ee"/>
      <w:r w:rsidR="0092006B">
        <w:rPr>
          <w:rStyle w:val="Citation"/>
        </w:rPr>
        <w:t>(Kacandes 1994)</w:t>
      </w:r>
      <w:bookmarkEnd w:id="3018"/>
      <w:r w:rsidR="00BA6215">
        <w:rPr>
          <w:rStyle w:val="Citation"/>
        </w:rPr>
        <w:fldChar w:fldCharType="end"/>
      </w:r>
      <w:r>
        <w:t>.</w:t>
      </w:r>
    </w:p>
    <w:p w14:paraId="7FA0724B" w14:textId="1F4C6F9A" w:rsidR="00212AB8" w:rsidRDefault="00212AB8" w:rsidP="00DC2794">
      <w:pPr>
        <w:pStyle w:val="Body0500after"/>
      </w:pPr>
      <w:r>
        <w:rPr>
          <w:szCs w:val="20"/>
        </w:rPr>
        <w:t xml:space="preserve">This </w:t>
      </w:r>
      <w:r w:rsidR="005D77B3">
        <w:rPr>
          <w:szCs w:val="20"/>
        </w:rPr>
        <w:t xml:space="preserve">explanation </w:t>
      </w:r>
      <w:r>
        <w:rPr>
          <w:szCs w:val="20"/>
        </w:rPr>
        <w:t xml:space="preserve">also </w:t>
      </w:r>
      <w:r w:rsidR="00DC2794">
        <w:rPr>
          <w:szCs w:val="20"/>
        </w:rPr>
        <w:t>applies</w:t>
      </w:r>
      <w:r>
        <w:rPr>
          <w:szCs w:val="20"/>
        </w:rPr>
        <w:t xml:space="preserve"> to </w:t>
      </w:r>
      <w:r w:rsidR="00B7093A">
        <w:t>‘</w:t>
      </w:r>
      <w:r w:rsidRPr="0099608C">
        <w:rPr>
          <w:rStyle w:val="ChSmallCaps"/>
        </w:rPr>
        <w:t>np</w:t>
      </w:r>
      <w:r w:rsidRPr="00D32413">
        <w:t xml:space="preserve"> </w:t>
      </w:r>
      <w:r w:rsidRPr="0099608C">
        <w:rPr>
          <w:rStyle w:val="ChSmallCaps"/>
        </w:rPr>
        <w:t>2sg</w:t>
      </w:r>
      <w:r w:rsidR="00B7093A">
        <w:t>’</w:t>
      </w:r>
      <w:r>
        <w:t xml:space="preserve"> noun phrase </w:t>
      </w:r>
      <w:r>
        <w:rPr>
          <w:szCs w:val="20"/>
        </w:rPr>
        <w:t xml:space="preserve">apostrophes in Papuan Malay as illustrated in </w:t>
      </w:r>
      <w:r>
        <w:fldChar w:fldCharType="begin"/>
      </w:r>
      <w:r>
        <w:instrText xml:space="preserve"> REF _Ref354054930 \h </w:instrText>
      </w:r>
      <w:r>
        <w:fldChar w:fldCharType="separate"/>
      </w:r>
      <w:r w:rsidR="00154D81" w:rsidRPr="00856563">
        <w:t>(</w:t>
      </w:r>
      <w:r w:rsidR="00154D81">
        <w:rPr>
          <w:noProof/>
        </w:rPr>
        <w:t>59</w:t>
      </w:r>
      <w:r w:rsidR="00154D81" w:rsidRPr="00856563">
        <w:t>)</w:t>
      </w:r>
      <w:r>
        <w:fldChar w:fldCharType="end"/>
      </w:r>
      <w:r>
        <w:t xml:space="preserve"> to </w:t>
      </w:r>
      <w:r>
        <w:fldChar w:fldCharType="begin"/>
      </w:r>
      <w:r>
        <w:instrText xml:space="preserve"> REF _Ref354473261 \h </w:instrText>
      </w:r>
      <w:r>
        <w:fldChar w:fldCharType="separate"/>
      </w:r>
      <w:r w:rsidR="00154D81" w:rsidRPr="00856563">
        <w:t>(</w:t>
      </w:r>
      <w:r w:rsidR="00154D81">
        <w:rPr>
          <w:noProof/>
        </w:rPr>
        <w:t>61</w:t>
      </w:r>
      <w:r w:rsidR="00154D81" w:rsidRPr="00856563">
        <w:t>)</w:t>
      </w:r>
      <w:r>
        <w:fldChar w:fldCharType="end"/>
      </w:r>
      <w:r>
        <w:t xml:space="preserve">. Structurally, these utterances resemble direct quotations. Contrasting with the direct speech situations in </w:t>
      </w:r>
      <w:r>
        <w:fldChar w:fldCharType="begin"/>
      </w:r>
      <w:r>
        <w:instrText xml:space="preserve"> REF _Ref354129601 \h </w:instrText>
      </w:r>
      <w:r>
        <w:fldChar w:fldCharType="separate"/>
      </w:r>
      <w:r w:rsidR="00154D81" w:rsidRPr="00856563">
        <w:t>(</w:t>
      </w:r>
      <w:r w:rsidR="00154D81">
        <w:rPr>
          <w:noProof/>
        </w:rPr>
        <w:t>51</w:t>
      </w:r>
      <w:r w:rsidR="00154D81" w:rsidRPr="00856563">
        <w:t>)</w:t>
      </w:r>
      <w:r>
        <w:fldChar w:fldCharType="end"/>
      </w:r>
      <w:r>
        <w:t xml:space="preserve"> to </w:t>
      </w:r>
      <w:r>
        <w:fldChar w:fldCharType="begin"/>
      </w:r>
      <w:r>
        <w:instrText xml:space="preserve"> REF _Ref353984245 \h </w:instrText>
      </w:r>
      <w:r>
        <w:fldChar w:fldCharType="separate"/>
      </w:r>
      <w:r w:rsidR="00154D81" w:rsidRPr="00856563">
        <w:t>(</w:t>
      </w:r>
      <w:r w:rsidR="00154D81">
        <w:rPr>
          <w:noProof/>
        </w:rPr>
        <w:t>54</w:t>
      </w:r>
      <w:r w:rsidR="00154D81" w:rsidRPr="00856563">
        <w:t>)</w:t>
      </w:r>
      <w:r>
        <w:fldChar w:fldCharType="end"/>
      </w:r>
      <w:r>
        <w:t xml:space="preserve">, however, the addressed referents were not present when the utterances occurred. And in contrast to the reported speech situation in </w:t>
      </w:r>
      <w:r>
        <w:fldChar w:fldCharType="begin"/>
      </w:r>
      <w:r>
        <w:instrText xml:space="preserve"> REF _Ref353991839 \h </w:instrText>
      </w:r>
      <w:r>
        <w:fldChar w:fldCharType="separate"/>
      </w:r>
      <w:r w:rsidR="00154D81" w:rsidRPr="00856563">
        <w:t>(</w:t>
      </w:r>
      <w:r w:rsidR="00154D81">
        <w:rPr>
          <w:noProof/>
        </w:rPr>
        <w:t>57</w:t>
      </w:r>
      <w:r w:rsidR="00154D81" w:rsidRPr="00856563">
        <w:t>)</w:t>
      </w:r>
      <w:r>
        <w:fldChar w:fldCharType="end"/>
      </w:r>
      <w:r>
        <w:t xml:space="preserve"> and </w:t>
      </w:r>
      <w:r>
        <w:fldChar w:fldCharType="begin"/>
      </w:r>
      <w:r>
        <w:instrText xml:space="preserve"> REF _Ref353990718 \h </w:instrText>
      </w:r>
      <w:r>
        <w:fldChar w:fldCharType="separate"/>
      </w:r>
      <w:r w:rsidR="00154D81" w:rsidRPr="00856563">
        <w:t>(</w:t>
      </w:r>
      <w:r w:rsidR="00154D81">
        <w:rPr>
          <w:noProof/>
        </w:rPr>
        <w:t>58</w:t>
      </w:r>
      <w:r w:rsidR="00154D81" w:rsidRPr="00856563">
        <w:t>)</w:t>
      </w:r>
      <w:r>
        <w:fldChar w:fldCharType="end"/>
      </w:r>
      <w:r>
        <w:t xml:space="preserve">, the speakers in </w:t>
      </w:r>
      <w:r>
        <w:fldChar w:fldCharType="begin"/>
      </w:r>
      <w:r>
        <w:instrText xml:space="preserve"> REF _Ref354054930 \h </w:instrText>
      </w:r>
      <w:r>
        <w:fldChar w:fldCharType="separate"/>
      </w:r>
      <w:r w:rsidR="00154D81" w:rsidRPr="00856563">
        <w:t>(</w:t>
      </w:r>
      <w:r w:rsidR="00154D81">
        <w:rPr>
          <w:noProof/>
        </w:rPr>
        <w:t>59</w:t>
      </w:r>
      <w:r w:rsidR="00154D81" w:rsidRPr="00856563">
        <w:t>)</w:t>
      </w:r>
      <w:r>
        <w:fldChar w:fldCharType="end"/>
      </w:r>
      <w:r>
        <w:t xml:space="preserve"> to </w:t>
      </w:r>
      <w:r>
        <w:fldChar w:fldCharType="begin"/>
      </w:r>
      <w:r>
        <w:instrText xml:space="preserve"> REF _Ref354473261 \h </w:instrText>
      </w:r>
      <w:r>
        <w:fldChar w:fldCharType="separate"/>
      </w:r>
      <w:r w:rsidR="00154D81" w:rsidRPr="00856563">
        <w:t>(</w:t>
      </w:r>
      <w:r w:rsidR="00154D81">
        <w:rPr>
          <w:noProof/>
        </w:rPr>
        <w:t>61</w:t>
      </w:r>
      <w:r w:rsidR="00154D81" w:rsidRPr="00856563">
        <w:t>)</w:t>
      </w:r>
      <w:r>
        <w:fldChar w:fldCharType="end"/>
      </w:r>
      <w:r>
        <w:t xml:space="preserve"> do not relate direct quotes. Instead, they </w:t>
      </w:r>
      <w:r w:rsidR="00B7093A">
        <w:t>“</w:t>
      </w:r>
      <w:r>
        <w:t>turn away</w:t>
      </w:r>
      <w:r w:rsidR="00B7093A">
        <w:t>”</w:t>
      </w:r>
      <w:r>
        <w:t xml:space="preserve"> from their audience to </w:t>
      </w:r>
      <w:r w:rsidR="00B7093A">
        <w:t>“</w:t>
      </w:r>
      <w:r>
        <w:t>address a second audience</w:t>
      </w:r>
      <w:r w:rsidR="005D77B3">
        <w:t>”</w:t>
      </w:r>
      <w:r>
        <w:t xml:space="preserve"> of human or nonhuman referents.</w:t>
      </w:r>
    </w:p>
    <w:p w14:paraId="08B9A9E0" w14:textId="2F35A758" w:rsidR="00C62C1B" w:rsidRDefault="00212AB8" w:rsidP="00C62C1B">
      <w:pPr>
        <w:pStyle w:val="Body0505after"/>
      </w:pPr>
      <w:r>
        <w:t xml:space="preserve">The example in </w:t>
      </w:r>
      <w:r>
        <w:fldChar w:fldCharType="begin"/>
      </w:r>
      <w:r>
        <w:instrText xml:space="preserve"> REF _Ref354054930 \h </w:instrText>
      </w:r>
      <w:r>
        <w:fldChar w:fldCharType="separate"/>
      </w:r>
      <w:r w:rsidR="00154D81" w:rsidRPr="00856563">
        <w:t>(</w:t>
      </w:r>
      <w:r w:rsidR="00154D81">
        <w:rPr>
          <w:noProof/>
        </w:rPr>
        <w:t>59</w:t>
      </w:r>
      <w:r w:rsidR="00154D81" w:rsidRPr="00856563">
        <w:t>)</w:t>
      </w:r>
      <w:r>
        <w:fldChar w:fldCharType="end"/>
      </w:r>
      <w:r>
        <w:t xml:space="preserve"> is part of a story about a fight between </w:t>
      </w:r>
      <w:r w:rsidR="007E7AA8" w:rsidRPr="007E7AA8">
        <w:rPr>
          <w:rStyle w:val="ChItalBold"/>
        </w:rPr>
        <w:t>Martin</w:t>
      </w:r>
      <w:r>
        <w:t xml:space="preserve"> and </w:t>
      </w:r>
      <w:r w:rsidR="00EB1EFB">
        <w:rPr>
          <w:rStyle w:val="ChItalBold"/>
        </w:rPr>
        <w:t>Fitri</w:t>
      </w:r>
      <w:r>
        <w:t xml:space="preserve">, with the speaker relating how </w:t>
      </w:r>
      <w:r w:rsidR="007E7AA8">
        <w:rPr>
          <w:rStyle w:val="ChItalBold"/>
        </w:rPr>
        <w:t>Martin</w:t>
      </w:r>
      <w:r>
        <w:t xml:space="preserve"> attacked </w:t>
      </w:r>
      <w:r w:rsidR="00EB1EFB">
        <w:rPr>
          <w:rStyle w:val="ChItalBold"/>
        </w:rPr>
        <w:t>Fitri</w:t>
      </w:r>
      <w:r w:rsidRPr="00335CCB">
        <w:t>.</w:t>
      </w:r>
      <w:r>
        <w:t xml:space="preserve"> Notably, neither </w:t>
      </w:r>
      <w:r w:rsidR="007E7AA8">
        <w:rPr>
          <w:rStyle w:val="ChItalBold"/>
        </w:rPr>
        <w:t>Martin</w:t>
      </w:r>
      <w:r>
        <w:t xml:space="preserve"> nor </w:t>
      </w:r>
      <w:r w:rsidR="00EB1EFB">
        <w:rPr>
          <w:rStyle w:val="ChItalBold"/>
        </w:rPr>
        <w:t>Fitri</w:t>
      </w:r>
      <w:r>
        <w:t xml:space="preserve"> were present when the speaker recounted the incident. </w:t>
      </w:r>
      <w:r w:rsidR="00104778">
        <w:t xml:space="preserve">When mentioned the </w:t>
      </w:r>
      <w:r w:rsidR="00C62C1B">
        <w:t xml:space="preserve">first time, </w:t>
      </w:r>
      <w:r w:rsidR="00C62C1B" w:rsidRPr="00C62C1B">
        <w:rPr>
          <w:rStyle w:val="ChItalBold"/>
        </w:rPr>
        <w:t>Martin</w:t>
      </w:r>
      <w:r w:rsidR="00C62C1B">
        <w:t xml:space="preserve"> is marked as a third-person actor, as is typical of narratives with non-speech-act participants. Later in the discourse, however, </w:t>
      </w:r>
      <w:r w:rsidR="00C62C1B" w:rsidRPr="00C62C1B">
        <w:rPr>
          <w:rStyle w:val="ChItalBold"/>
        </w:rPr>
        <w:t>Martin</w:t>
      </w:r>
      <w:r w:rsidR="00C62C1B">
        <w:t xml:space="preserve"> is marked as the addressee. More specifically, the speaker first refers to </w:t>
      </w:r>
      <w:r w:rsidR="00C62C1B">
        <w:rPr>
          <w:rStyle w:val="ChItalBold"/>
        </w:rPr>
        <w:t>Martin</w:t>
      </w:r>
      <w:r w:rsidR="00C62C1B" w:rsidRPr="000160A2">
        <w:t xml:space="preserve"> </w:t>
      </w:r>
      <w:r w:rsidR="00C62C1B">
        <w:t>with the ‘</w:t>
      </w:r>
      <w:r w:rsidR="00C62C1B" w:rsidRPr="0099608C">
        <w:rPr>
          <w:rStyle w:val="ChSmallCaps"/>
        </w:rPr>
        <w:t>np</w:t>
      </w:r>
      <w:r w:rsidR="00C62C1B" w:rsidRPr="00D32413">
        <w:t xml:space="preserve"> </w:t>
      </w:r>
      <w:r w:rsidR="00C62C1B" w:rsidRPr="0099608C">
        <w:rPr>
          <w:rStyle w:val="ChSmallCaps"/>
        </w:rPr>
        <w:t>3sg</w:t>
      </w:r>
      <w:r w:rsidR="00C62C1B">
        <w:t xml:space="preserve">’ noun phrase </w:t>
      </w:r>
      <w:r w:rsidR="00C62C1B">
        <w:rPr>
          <w:rStyle w:val="ChItalBold"/>
        </w:rPr>
        <w:t>Martin</w:t>
      </w:r>
      <w:r w:rsidR="00C62C1B" w:rsidRPr="000160A2">
        <w:rPr>
          <w:rStyle w:val="ChItalBold"/>
        </w:rPr>
        <w:t xml:space="preserve"> dia</w:t>
      </w:r>
      <w:r w:rsidR="00C62C1B">
        <w:rPr>
          <w:rStyle w:val="ChItalBold"/>
        </w:rPr>
        <w:t xml:space="preserve"> lewat</w:t>
      </w:r>
      <w:r w:rsidR="00C62C1B">
        <w:t xml:space="preserve"> ‘</w:t>
      </w:r>
      <w:r w:rsidR="00C62C1B" w:rsidRPr="007E7AA8">
        <w:t>Martin</w:t>
      </w:r>
      <w:r w:rsidR="00C62C1B">
        <w:t xml:space="preserve"> went past</w:t>
      </w:r>
      <w:r w:rsidR="00C62C1B">
        <w:rPr>
          <w:lang w:eastAsia="en-US"/>
        </w:rPr>
        <w:t xml:space="preserve">’ </w:t>
      </w:r>
      <w:r w:rsidR="00C62C1B">
        <w:t>(literally ‘he Martin’) (see also §</w:t>
      </w:r>
      <w:r w:rsidR="00C62C1B">
        <w:fldChar w:fldCharType="begin"/>
      </w:r>
      <w:r w:rsidR="00C62C1B">
        <w:instrText xml:space="preserve"> REF _Ref353262283 \w \h </w:instrText>
      </w:r>
      <w:r w:rsidR="00C62C1B">
        <w:fldChar w:fldCharType="separate"/>
      </w:r>
      <w:r w:rsidR="00154D81">
        <w:rPr>
          <w:cs/>
        </w:rPr>
        <w:t>‎</w:t>
      </w:r>
      <w:r w:rsidR="00154D81">
        <w:t>6.2.1.2</w:t>
      </w:r>
      <w:r w:rsidR="00C62C1B">
        <w:fldChar w:fldCharType="end"/>
      </w:r>
      <w:r w:rsidR="00C62C1B">
        <w:t xml:space="preserve">). Next, the speaker refers to </w:t>
      </w:r>
      <w:r w:rsidR="00C62C1B" w:rsidRPr="00C62C1B">
        <w:rPr>
          <w:rStyle w:val="ChItalBold"/>
        </w:rPr>
        <w:t>Martin</w:t>
      </w:r>
      <w:r w:rsidR="00C62C1B">
        <w:t xml:space="preserve"> with the third person singular pronoun in </w:t>
      </w:r>
      <w:r w:rsidR="00C62C1B" w:rsidRPr="000160A2">
        <w:rPr>
          <w:rStyle w:val="ChItalBold"/>
        </w:rPr>
        <w:t>de lompat</w:t>
      </w:r>
      <w:r w:rsidR="00C62C1B">
        <w:t xml:space="preserve"> ‘he jumped’. Now </w:t>
      </w:r>
      <w:r w:rsidR="00C62C1B">
        <w:rPr>
          <w:rStyle w:val="ChItalBold"/>
        </w:rPr>
        <w:t>Fitri</w:t>
      </w:r>
      <w:r w:rsidR="00C62C1B">
        <w:t xml:space="preserve"> returns the attack and kicks </w:t>
      </w:r>
      <w:r w:rsidR="00C62C1B">
        <w:rPr>
          <w:rStyle w:val="ChItalBold"/>
        </w:rPr>
        <w:t>Martin</w:t>
      </w:r>
      <w:r w:rsidR="00C62C1B">
        <w:t xml:space="preserve"> badly. At this point, the speaker interrupts the flow of her narrative about the two non-speech-act participants and employs the ‘</w:t>
      </w:r>
      <w:r w:rsidR="00C62C1B" w:rsidRPr="0099608C">
        <w:rPr>
          <w:rStyle w:val="ChSmallCaps"/>
        </w:rPr>
        <w:t>np</w:t>
      </w:r>
      <w:r w:rsidR="00C62C1B" w:rsidRPr="00D32413">
        <w:t xml:space="preserve"> </w:t>
      </w:r>
      <w:r w:rsidR="00C62C1B" w:rsidRPr="0099608C">
        <w:rPr>
          <w:rStyle w:val="ChSmallCaps"/>
        </w:rPr>
        <w:t>2sg</w:t>
      </w:r>
      <w:r w:rsidR="00C62C1B">
        <w:t xml:space="preserve">’ noun phrase </w:t>
      </w:r>
      <w:r w:rsidR="00C62C1B">
        <w:rPr>
          <w:rStyle w:val="ChItalBold"/>
        </w:rPr>
        <w:t>Martin</w:t>
      </w:r>
      <w:r w:rsidR="00C62C1B" w:rsidRPr="0028215A">
        <w:rPr>
          <w:rStyle w:val="ChItalBold"/>
        </w:rPr>
        <w:t xml:space="preserve"> ko</w:t>
      </w:r>
      <w:r w:rsidR="00C62C1B">
        <w:t xml:space="preserve"> ‘you Martin’ to relate that </w:t>
      </w:r>
      <w:r w:rsidR="00C62C1B">
        <w:rPr>
          <w:rStyle w:val="ChItalBold"/>
        </w:rPr>
        <w:t>Martin</w:t>
      </w:r>
      <w:r w:rsidR="00C62C1B">
        <w:t xml:space="preserve"> fell to the ground. In turning away from her audience and addressing absent </w:t>
      </w:r>
      <w:r w:rsidR="00C62C1B">
        <w:rPr>
          <w:rStyle w:val="ChItalBold"/>
        </w:rPr>
        <w:t>Martin</w:t>
      </w:r>
      <w:r w:rsidR="00C62C1B">
        <w:t xml:space="preserve">, the speaker gives “emotional impetus” </w:t>
      </w:r>
      <w:r w:rsidR="00C62C1B">
        <w:rPr>
          <w:szCs w:val="20"/>
        </w:rPr>
        <w:t xml:space="preserve">to the fact that </w:t>
      </w:r>
      <w:r w:rsidR="00C62C1B">
        <w:rPr>
          <w:rStyle w:val="ChItalBold"/>
        </w:rPr>
        <w:t>Martin</w:t>
      </w:r>
      <w:r w:rsidR="00C62C1B">
        <w:rPr>
          <w:szCs w:val="20"/>
        </w:rPr>
        <w:t xml:space="preserve"> went down after having been kicked by a woman, thereby creating an emotional reaction in her audience.</w:t>
      </w:r>
    </w:p>
    <w:p w14:paraId="43FDEE70" w14:textId="496D41CA" w:rsidR="00212AB8" w:rsidRDefault="00B7093A" w:rsidP="00212AB8">
      <w:pPr>
        <w:pStyle w:val="ExampleTitle"/>
      </w:pP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s in apostrophes: Human referents</w:t>
      </w:r>
    </w:p>
    <w:tbl>
      <w:tblPr>
        <w:tblW w:w="6720" w:type="dxa"/>
        <w:tblCellMar>
          <w:left w:w="42" w:type="dxa"/>
          <w:right w:w="42" w:type="dxa"/>
        </w:tblCellMar>
        <w:tblLook w:val="01E0" w:firstRow="1" w:lastRow="1" w:firstColumn="1" w:lastColumn="1" w:noHBand="0" w:noVBand="0"/>
      </w:tblPr>
      <w:tblGrid>
        <w:gridCol w:w="709"/>
        <w:gridCol w:w="476"/>
        <w:gridCol w:w="236"/>
        <w:gridCol w:w="47"/>
        <w:gridCol w:w="213"/>
        <w:gridCol w:w="159"/>
        <w:gridCol w:w="82"/>
        <w:gridCol w:w="258"/>
        <w:gridCol w:w="12"/>
        <w:gridCol w:w="470"/>
        <w:gridCol w:w="148"/>
        <w:gridCol w:w="63"/>
        <w:gridCol w:w="402"/>
        <w:gridCol w:w="102"/>
        <w:gridCol w:w="353"/>
        <w:gridCol w:w="101"/>
        <w:gridCol w:w="359"/>
        <w:gridCol w:w="248"/>
        <w:gridCol w:w="13"/>
        <w:gridCol w:w="627"/>
        <w:gridCol w:w="56"/>
        <w:gridCol w:w="14"/>
        <w:gridCol w:w="463"/>
        <w:gridCol w:w="13"/>
        <w:gridCol w:w="488"/>
        <w:gridCol w:w="112"/>
        <w:gridCol w:w="496"/>
      </w:tblGrid>
      <w:tr w:rsidR="00AC23C4" w:rsidRPr="0030048A" w14:paraId="7A2A0520" w14:textId="77777777" w:rsidTr="00AC23C4">
        <w:tc>
          <w:tcPr>
            <w:tcW w:w="709" w:type="dxa"/>
            <w:shd w:val="clear" w:color="auto" w:fill="auto"/>
          </w:tcPr>
          <w:p w14:paraId="7FB11081" w14:textId="77777777" w:rsidR="00212AB8" w:rsidRPr="00932E99" w:rsidRDefault="00212AB8" w:rsidP="00212AB8">
            <w:pPr>
              <w:pStyle w:val="O0Nwnext"/>
            </w:pPr>
            <w:bookmarkStart w:id="3019" w:name="_Ref354054930"/>
            <w:r w:rsidRPr="00856563">
              <w:t>(</w:t>
            </w:r>
            <w:fldSimple w:instr=" SEQ ( \* ARABIC \s 1 ">
              <w:r w:rsidR="00154D81">
                <w:rPr>
                  <w:noProof/>
                </w:rPr>
                <w:t>59</w:t>
              </w:r>
            </w:fldSimple>
            <w:r w:rsidRPr="00856563">
              <w:t>)</w:t>
            </w:r>
            <w:bookmarkEnd w:id="3019"/>
          </w:p>
        </w:tc>
        <w:tc>
          <w:tcPr>
            <w:tcW w:w="759" w:type="dxa"/>
            <w:gridSpan w:val="3"/>
            <w:shd w:val="clear" w:color="auto" w:fill="auto"/>
          </w:tcPr>
          <w:p w14:paraId="46D3328D" w14:textId="77777777" w:rsidR="00212AB8" w:rsidRPr="00E5053B" w:rsidRDefault="007E7AA8" w:rsidP="00212AB8">
            <w:pPr>
              <w:pStyle w:val="Text"/>
              <w:rPr>
                <w:rStyle w:val="ChBlueBold"/>
              </w:rPr>
            </w:pPr>
            <w:r>
              <w:rPr>
                <w:rStyle w:val="ChBlueBold"/>
              </w:rPr>
              <w:t>Martin</w:t>
            </w:r>
          </w:p>
        </w:tc>
        <w:tc>
          <w:tcPr>
            <w:tcW w:w="454" w:type="dxa"/>
            <w:gridSpan w:val="3"/>
            <w:shd w:val="clear" w:color="auto" w:fill="auto"/>
          </w:tcPr>
          <w:p w14:paraId="2F4737A5" w14:textId="77777777" w:rsidR="00212AB8" w:rsidRPr="005D5D80" w:rsidRDefault="00212AB8" w:rsidP="00212AB8">
            <w:pPr>
              <w:pStyle w:val="Text"/>
              <w:rPr>
                <w:rStyle w:val="ChBlueBold"/>
              </w:rPr>
            </w:pPr>
            <w:r w:rsidRPr="005D5D80">
              <w:rPr>
                <w:rStyle w:val="ChBlueBold"/>
              </w:rPr>
              <w:t>dia</w:t>
            </w:r>
          </w:p>
        </w:tc>
        <w:tc>
          <w:tcPr>
            <w:tcW w:w="740" w:type="dxa"/>
            <w:gridSpan w:val="3"/>
            <w:shd w:val="clear" w:color="auto" w:fill="auto"/>
          </w:tcPr>
          <w:p w14:paraId="5A2E8869" w14:textId="77777777" w:rsidR="00212AB8" w:rsidRPr="0030048A" w:rsidRDefault="00212AB8" w:rsidP="00212AB8">
            <w:pPr>
              <w:pStyle w:val="Text"/>
            </w:pPr>
            <w:r w:rsidRPr="0030048A">
              <w:t>lewat</w:t>
            </w:r>
          </w:p>
        </w:tc>
        <w:tc>
          <w:tcPr>
            <w:tcW w:w="1068" w:type="dxa"/>
            <w:gridSpan w:val="5"/>
            <w:shd w:val="clear" w:color="auto" w:fill="auto"/>
          </w:tcPr>
          <w:p w14:paraId="46340B52" w14:textId="77777777" w:rsidR="00212AB8" w:rsidRPr="0030048A" w:rsidRDefault="00212AB8" w:rsidP="00212AB8">
            <w:pPr>
              <w:pStyle w:val="Text"/>
            </w:pPr>
            <w:r>
              <w:t>tete,</w:t>
            </w:r>
          </w:p>
        </w:tc>
        <w:tc>
          <w:tcPr>
            <w:tcW w:w="460" w:type="dxa"/>
            <w:gridSpan w:val="2"/>
            <w:shd w:val="clear" w:color="auto" w:fill="auto"/>
          </w:tcPr>
          <w:p w14:paraId="55A32733" w14:textId="77777777" w:rsidR="00212AB8" w:rsidRPr="00E5053B" w:rsidRDefault="00212AB8" w:rsidP="00212AB8">
            <w:pPr>
              <w:pStyle w:val="Text"/>
            </w:pPr>
            <w:r w:rsidRPr="00E5053B">
              <w:t>de</w:t>
            </w:r>
          </w:p>
        </w:tc>
        <w:tc>
          <w:tcPr>
            <w:tcW w:w="888" w:type="dxa"/>
            <w:gridSpan w:val="3"/>
            <w:shd w:val="clear" w:color="auto" w:fill="auto"/>
          </w:tcPr>
          <w:p w14:paraId="6F23A445" w14:textId="77777777" w:rsidR="00212AB8" w:rsidRPr="0030048A" w:rsidRDefault="00212AB8" w:rsidP="00212AB8">
            <w:pPr>
              <w:pStyle w:val="Text"/>
            </w:pPr>
            <w:r w:rsidRPr="0030048A">
              <w:t>lompat</w:t>
            </w:r>
          </w:p>
        </w:tc>
        <w:tc>
          <w:tcPr>
            <w:tcW w:w="546" w:type="dxa"/>
            <w:gridSpan w:val="4"/>
            <w:shd w:val="clear" w:color="auto" w:fill="auto"/>
          </w:tcPr>
          <w:p w14:paraId="4561D59D" w14:textId="77777777" w:rsidR="00212AB8" w:rsidRPr="0030048A" w:rsidRDefault="00212AB8" w:rsidP="00212AB8">
            <w:pPr>
              <w:pStyle w:val="Text"/>
            </w:pPr>
            <w:r w:rsidRPr="0030048A">
              <w:t>mo</w:t>
            </w:r>
          </w:p>
        </w:tc>
        <w:tc>
          <w:tcPr>
            <w:tcW w:w="600" w:type="dxa"/>
            <w:gridSpan w:val="2"/>
            <w:shd w:val="clear" w:color="auto" w:fill="auto"/>
          </w:tcPr>
          <w:p w14:paraId="554CCD43" w14:textId="77777777" w:rsidR="00212AB8" w:rsidRPr="0030048A" w:rsidRDefault="00212AB8" w:rsidP="00212AB8">
            <w:pPr>
              <w:pStyle w:val="Text"/>
            </w:pPr>
            <w:r w:rsidRPr="0030048A">
              <w:t>pukul</w:t>
            </w:r>
          </w:p>
        </w:tc>
        <w:tc>
          <w:tcPr>
            <w:tcW w:w="496" w:type="dxa"/>
            <w:shd w:val="clear" w:color="auto" w:fill="auto"/>
          </w:tcPr>
          <w:p w14:paraId="7E6B6C63" w14:textId="77777777" w:rsidR="00212AB8" w:rsidRPr="00EB1EFB" w:rsidRDefault="00EB1EFB" w:rsidP="00212AB8">
            <w:pPr>
              <w:pStyle w:val="Text"/>
            </w:pPr>
            <w:r w:rsidRPr="00EB1EFB">
              <w:t>Fitri</w:t>
            </w:r>
          </w:p>
        </w:tc>
      </w:tr>
      <w:tr w:rsidR="00AC23C4" w:rsidRPr="0030048A" w14:paraId="1CC60C16" w14:textId="77777777" w:rsidTr="00AC23C4">
        <w:tc>
          <w:tcPr>
            <w:tcW w:w="709" w:type="dxa"/>
            <w:shd w:val="clear" w:color="auto" w:fill="auto"/>
          </w:tcPr>
          <w:p w14:paraId="3913A3DF" w14:textId="77777777" w:rsidR="00212AB8" w:rsidRPr="003D4CBA" w:rsidRDefault="00212AB8" w:rsidP="00212AB8">
            <w:pPr>
              <w:pStyle w:val="GlossEng2ptafter"/>
            </w:pPr>
          </w:p>
        </w:tc>
        <w:tc>
          <w:tcPr>
            <w:tcW w:w="759" w:type="dxa"/>
            <w:gridSpan w:val="3"/>
            <w:shd w:val="clear" w:color="auto" w:fill="auto"/>
          </w:tcPr>
          <w:p w14:paraId="4182769B" w14:textId="77777777" w:rsidR="00212AB8" w:rsidRPr="0030048A" w:rsidRDefault="007E7AA8" w:rsidP="00212AB8">
            <w:pPr>
              <w:pStyle w:val="GlossEng2ptafter"/>
            </w:pPr>
            <w:r>
              <w:t>Martin</w:t>
            </w:r>
          </w:p>
        </w:tc>
        <w:tc>
          <w:tcPr>
            <w:tcW w:w="454" w:type="dxa"/>
            <w:gridSpan w:val="3"/>
            <w:shd w:val="clear" w:color="auto" w:fill="auto"/>
          </w:tcPr>
          <w:p w14:paraId="450CF4EC" w14:textId="77777777" w:rsidR="00212AB8" w:rsidRPr="0099608C" w:rsidRDefault="00212AB8" w:rsidP="00212AB8">
            <w:pPr>
              <w:pStyle w:val="GlossEng2ptafter"/>
              <w:rPr>
                <w:rStyle w:val="ChSmallCaps"/>
              </w:rPr>
            </w:pPr>
            <w:r w:rsidRPr="0099608C">
              <w:rPr>
                <w:rStyle w:val="ChSmallCaps"/>
              </w:rPr>
              <w:t>3sg</w:t>
            </w:r>
          </w:p>
        </w:tc>
        <w:tc>
          <w:tcPr>
            <w:tcW w:w="740" w:type="dxa"/>
            <w:gridSpan w:val="3"/>
            <w:shd w:val="clear" w:color="auto" w:fill="auto"/>
          </w:tcPr>
          <w:p w14:paraId="1D1CC8B2" w14:textId="77777777" w:rsidR="00212AB8" w:rsidRPr="0030048A" w:rsidRDefault="00212AB8" w:rsidP="00212AB8">
            <w:pPr>
              <w:pStyle w:val="GlossEng2ptafter"/>
            </w:pPr>
            <w:r w:rsidRPr="0030048A">
              <w:t>pass.by</w:t>
            </w:r>
          </w:p>
        </w:tc>
        <w:tc>
          <w:tcPr>
            <w:tcW w:w="1068" w:type="dxa"/>
            <w:gridSpan w:val="5"/>
            <w:shd w:val="clear" w:color="auto" w:fill="auto"/>
          </w:tcPr>
          <w:p w14:paraId="744C08A9" w14:textId="77777777" w:rsidR="00212AB8" w:rsidRPr="0030048A" w:rsidRDefault="00212AB8" w:rsidP="00212AB8">
            <w:pPr>
              <w:pStyle w:val="GlossEng2ptafter"/>
            </w:pPr>
            <w:r w:rsidRPr="0030048A">
              <w:t>grandfather</w:t>
            </w:r>
          </w:p>
        </w:tc>
        <w:tc>
          <w:tcPr>
            <w:tcW w:w="460" w:type="dxa"/>
            <w:gridSpan w:val="2"/>
            <w:shd w:val="clear" w:color="auto" w:fill="auto"/>
          </w:tcPr>
          <w:p w14:paraId="23F53DD9" w14:textId="77777777" w:rsidR="00212AB8" w:rsidRPr="0099608C" w:rsidRDefault="00212AB8" w:rsidP="00212AB8">
            <w:pPr>
              <w:pStyle w:val="GlossEng2ptafter"/>
              <w:rPr>
                <w:rStyle w:val="ChSmallCaps"/>
              </w:rPr>
            </w:pPr>
            <w:r w:rsidRPr="0099608C">
              <w:rPr>
                <w:rStyle w:val="ChSmallCaps"/>
              </w:rPr>
              <w:t>3sg</w:t>
            </w:r>
          </w:p>
        </w:tc>
        <w:tc>
          <w:tcPr>
            <w:tcW w:w="888" w:type="dxa"/>
            <w:gridSpan w:val="3"/>
            <w:shd w:val="clear" w:color="auto" w:fill="auto"/>
          </w:tcPr>
          <w:p w14:paraId="12526A74" w14:textId="77777777" w:rsidR="00212AB8" w:rsidRPr="0030048A" w:rsidRDefault="00212AB8" w:rsidP="00212AB8">
            <w:pPr>
              <w:pStyle w:val="GlossEng2ptafter"/>
            </w:pPr>
            <w:r w:rsidRPr="0030048A">
              <w:t>jump</w:t>
            </w:r>
          </w:p>
        </w:tc>
        <w:tc>
          <w:tcPr>
            <w:tcW w:w="546" w:type="dxa"/>
            <w:gridSpan w:val="4"/>
            <w:shd w:val="clear" w:color="auto" w:fill="auto"/>
          </w:tcPr>
          <w:p w14:paraId="7ECA9597" w14:textId="77777777" w:rsidR="00212AB8" w:rsidRPr="0030048A" w:rsidRDefault="00212AB8" w:rsidP="00212AB8">
            <w:pPr>
              <w:pStyle w:val="GlossEng2ptafter"/>
            </w:pPr>
            <w:r w:rsidRPr="0030048A">
              <w:t>want</w:t>
            </w:r>
          </w:p>
        </w:tc>
        <w:tc>
          <w:tcPr>
            <w:tcW w:w="600" w:type="dxa"/>
            <w:gridSpan w:val="2"/>
            <w:shd w:val="clear" w:color="auto" w:fill="auto"/>
          </w:tcPr>
          <w:p w14:paraId="3CD9BD90" w14:textId="77777777" w:rsidR="00212AB8" w:rsidRPr="0030048A" w:rsidRDefault="00212AB8" w:rsidP="00212AB8">
            <w:pPr>
              <w:pStyle w:val="GlossEng2ptafter"/>
            </w:pPr>
            <w:r w:rsidRPr="0030048A">
              <w:t>hit</w:t>
            </w:r>
          </w:p>
        </w:tc>
        <w:tc>
          <w:tcPr>
            <w:tcW w:w="496" w:type="dxa"/>
            <w:shd w:val="clear" w:color="auto" w:fill="auto"/>
          </w:tcPr>
          <w:p w14:paraId="084A12F6" w14:textId="77777777" w:rsidR="00212AB8" w:rsidRPr="0030048A" w:rsidRDefault="00EB1EFB" w:rsidP="00212AB8">
            <w:pPr>
              <w:pStyle w:val="GlossEng2ptafter"/>
            </w:pPr>
            <w:r w:rsidRPr="00EB1EFB">
              <w:t>Fitri</w:t>
            </w:r>
          </w:p>
        </w:tc>
      </w:tr>
      <w:tr w:rsidR="00AC23C4" w:rsidRPr="00414A9C" w14:paraId="513E0038" w14:textId="77777777" w:rsidTr="00AC23C4">
        <w:trPr>
          <w:gridAfter w:val="2"/>
          <w:wAfter w:w="608" w:type="dxa"/>
        </w:trPr>
        <w:tc>
          <w:tcPr>
            <w:tcW w:w="709" w:type="dxa"/>
            <w:shd w:val="clear" w:color="auto" w:fill="auto"/>
          </w:tcPr>
          <w:p w14:paraId="74CA5B9D" w14:textId="77777777" w:rsidR="00212AB8" w:rsidRPr="0030048A" w:rsidRDefault="00212AB8" w:rsidP="00212AB8">
            <w:pPr>
              <w:pStyle w:val="O0Nwnext"/>
            </w:pPr>
          </w:p>
        </w:tc>
        <w:tc>
          <w:tcPr>
            <w:tcW w:w="476" w:type="dxa"/>
            <w:shd w:val="clear" w:color="auto" w:fill="auto"/>
          </w:tcPr>
          <w:p w14:paraId="12299C03" w14:textId="77777777" w:rsidR="00212AB8" w:rsidRPr="00FE201A" w:rsidRDefault="00212AB8" w:rsidP="00212AB8">
            <w:pPr>
              <w:pStyle w:val="Text"/>
            </w:pPr>
            <w:r>
              <w:t>…</w:t>
            </w:r>
          </w:p>
        </w:tc>
        <w:tc>
          <w:tcPr>
            <w:tcW w:w="496" w:type="dxa"/>
            <w:gridSpan w:val="3"/>
            <w:shd w:val="clear" w:color="auto" w:fill="auto"/>
          </w:tcPr>
          <w:p w14:paraId="6152C9DF" w14:textId="77777777" w:rsidR="00212AB8" w:rsidRPr="00FE201A" w:rsidRDefault="00EB1EFB" w:rsidP="00212AB8">
            <w:pPr>
              <w:pStyle w:val="Text"/>
            </w:pPr>
            <w:r w:rsidRPr="00EB1EFB">
              <w:t>Fitri</w:t>
            </w:r>
          </w:p>
        </w:tc>
        <w:tc>
          <w:tcPr>
            <w:tcW w:w="499" w:type="dxa"/>
            <w:gridSpan w:val="3"/>
            <w:shd w:val="clear" w:color="auto" w:fill="auto"/>
          </w:tcPr>
          <w:p w14:paraId="4017655A" w14:textId="77777777" w:rsidR="00212AB8" w:rsidRPr="00FE201A" w:rsidRDefault="00212AB8" w:rsidP="00212AB8">
            <w:pPr>
              <w:pStyle w:val="Text"/>
            </w:pPr>
            <w:r w:rsidRPr="00FE201A">
              <w:t>kas</w:t>
            </w:r>
          </w:p>
        </w:tc>
        <w:tc>
          <w:tcPr>
            <w:tcW w:w="693" w:type="dxa"/>
            <w:gridSpan w:val="4"/>
            <w:shd w:val="clear" w:color="auto" w:fill="auto"/>
          </w:tcPr>
          <w:p w14:paraId="5C97F267" w14:textId="77777777" w:rsidR="00212AB8" w:rsidRPr="00FE201A" w:rsidRDefault="00212AB8" w:rsidP="00212AB8">
            <w:pPr>
              <w:pStyle w:val="Text"/>
            </w:pPr>
            <w:r>
              <w:t>naik</w:t>
            </w:r>
          </w:p>
        </w:tc>
        <w:tc>
          <w:tcPr>
            <w:tcW w:w="504" w:type="dxa"/>
            <w:gridSpan w:val="2"/>
            <w:shd w:val="clear" w:color="auto" w:fill="auto"/>
          </w:tcPr>
          <w:p w14:paraId="4C3B48E9" w14:textId="77777777" w:rsidR="00212AB8" w:rsidRPr="00FE201A" w:rsidRDefault="00212AB8" w:rsidP="00212AB8">
            <w:pPr>
              <w:pStyle w:val="Text"/>
            </w:pPr>
            <w:r w:rsidRPr="00FE201A">
              <w:t>kaki</w:t>
            </w:r>
          </w:p>
        </w:tc>
        <w:tc>
          <w:tcPr>
            <w:tcW w:w="353" w:type="dxa"/>
            <w:shd w:val="clear" w:color="auto" w:fill="auto"/>
          </w:tcPr>
          <w:p w14:paraId="1968F747" w14:textId="77777777" w:rsidR="00212AB8" w:rsidRPr="00FE201A" w:rsidRDefault="00212AB8" w:rsidP="00212AB8">
            <w:pPr>
              <w:pStyle w:val="Text"/>
            </w:pPr>
            <w:r w:rsidRPr="00FE201A">
              <w:t>di</w:t>
            </w:r>
          </w:p>
        </w:tc>
        <w:tc>
          <w:tcPr>
            <w:tcW w:w="721" w:type="dxa"/>
            <w:gridSpan w:val="4"/>
            <w:shd w:val="clear" w:color="auto" w:fill="auto"/>
          </w:tcPr>
          <w:p w14:paraId="6AE31018" w14:textId="77777777" w:rsidR="00212AB8" w:rsidRPr="00FE201A" w:rsidRDefault="00212AB8" w:rsidP="00212AB8">
            <w:pPr>
              <w:pStyle w:val="Text"/>
            </w:pPr>
            <w:r w:rsidRPr="00FE201A">
              <w:t>sini</w:t>
            </w:r>
            <w:r>
              <w:t>,</w:t>
            </w:r>
          </w:p>
        </w:tc>
        <w:tc>
          <w:tcPr>
            <w:tcW w:w="697" w:type="dxa"/>
            <w:gridSpan w:val="3"/>
            <w:shd w:val="clear" w:color="auto" w:fill="auto"/>
          </w:tcPr>
          <w:p w14:paraId="23ED567E" w14:textId="77777777" w:rsidR="00212AB8" w:rsidRPr="00E5053B" w:rsidRDefault="007E7AA8" w:rsidP="00212AB8">
            <w:pPr>
              <w:pStyle w:val="Text"/>
              <w:rPr>
                <w:rStyle w:val="ChBlueBold"/>
              </w:rPr>
            </w:pPr>
            <w:r>
              <w:rPr>
                <w:rStyle w:val="ChBlueBold"/>
              </w:rPr>
              <w:t>Martin</w:t>
            </w:r>
          </w:p>
        </w:tc>
        <w:tc>
          <w:tcPr>
            <w:tcW w:w="463" w:type="dxa"/>
            <w:shd w:val="clear" w:color="auto" w:fill="auto"/>
          </w:tcPr>
          <w:p w14:paraId="631BD74B" w14:textId="77777777" w:rsidR="00212AB8" w:rsidRPr="005D5D80" w:rsidRDefault="00212AB8" w:rsidP="00212AB8">
            <w:pPr>
              <w:pStyle w:val="Text"/>
              <w:rPr>
                <w:rStyle w:val="ChBlueBold"/>
              </w:rPr>
            </w:pPr>
            <w:r w:rsidRPr="005D5D80">
              <w:rPr>
                <w:rStyle w:val="ChBlueBold"/>
              </w:rPr>
              <w:t>ko</w:t>
            </w:r>
          </w:p>
        </w:tc>
        <w:tc>
          <w:tcPr>
            <w:tcW w:w="501" w:type="dxa"/>
            <w:gridSpan w:val="2"/>
            <w:shd w:val="clear" w:color="auto" w:fill="auto"/>
          </w:tcPr>
          <w:p w14:paraId="3E1F48F0" w14:textId="77777777" w:rsidR="00212AB8" w:rsidRPr="0030048A" w:rsidRDefault="00212AB8" w:rsidP="00212AB8">
            <w:pPr>
              <w:pStyle w:val="Text"/>
            </w:pPr>
            <w:r>
              <w:t>jatu,</w:t>
            </w:r>
          </w:p>
        </w:tc>
      </w:tr>
      <w:tr w:rsidR="00AC23C4" w:rsidRPr="00AC23C4" w14:paraId="7327F4D4" w14:textId="77777777" w:rsidTr="00AC23C4">
        <w:trPr>
          <w:gridAfter w:val="2"/>
          <w:wAfter w:w="608" w:type="dxa"/>
        </w:trPr>
        <w:tc>
          <w:tcPr>
            <w:tcW w:w="709" w:type="dxa"/>
            <w:shd w:val="clear" w:color="auto" w:fill="auto"/>
          </w:tcPr>
          <w:p w14:paraId="529B46CC" w14:textId="77777777" w:rsidR="00212AB8" w:rsidRPr="0030048A" w:rsidRDefault="00212AB8" w:rsidP="00212AB8">
            <w:pPr>
              <w:pStyle w:val="GlossEng2ptafter"/>
            </w:pPr>
          </w:p>
        </w:tc>
        <w:tc>
          <w:tcPr>
            <w:tcW w:w="476" w:type="dxa"/>
            <w:shd w:val="clear" w:color="auto" w:fill="auto"/>
          </w:tcPr>
          <w:p w14:paraId="29F7F3E0" w14:textId="77777777" w:rsidR="00212AB8" w:rsidRPr="00FE201A" w:rsidRDefault="00212AB8" w:rsidP="00212AB8">
            <w:pPr>
              <w:pStyle w:val="GlossEng2ptafter"/>
            </w:pPr>
          </w:p>
        </w:tc>
        <w:tc>
          <w:tcPr>
            <w:tcW w:w="496" w:type="dxa"/>
            <w:gridSpan w:val="3"/>
            <w:shd w:val="clear" w:color="auto" w:fill="auto"/>
          </w:tcPr>
          <w:p w14:paraId="2853A434" w14:textId="77777777" w:rsidR="00212AB8" w:rsidRPr="00FE201A" w:rsidRDefault="00EB1EFB" w:rsidP="00212AB8">
            <w:pPr>
              <w:pStyle w:val="GlossEng2ptafter"/>
            </w:pPr>
            <w:r w:rsidRPr="00EB1EFB">
              <w:t>Fitri</w:t>
            </w:r>
          </w:p>
        </w:tc>
        <w:tc>
          <w:tcPr>
            <w:tcW w:w="499" w:type="dxa"/>
            <w:gridSpan w:val="3"/>
            <w:shd w:val="clear" w:color="auto" w:fill="auto"/>
          </w:tcPr>
          <w:p w14:paraId="2BCF31D6" w14:textId="77777777" w:rsidR="00212AB8" w:rsidRPr="000844E3" w:rsidRDefault="000844E3" w:rsidP="00212AB8">
            <w:pPr>
              <w:pStyle w:val="GlossEng2ptafter"/>
            </w:pPr>
            <w:r w:rsidRPr="000844E3">
              <w:t>give</w:t>
            </w:r>
          </w:p>
        </w:tc>
        <w:tc>
          <w:tcPr>
            <w:tcW w:w="693" w:type="dxa"/>
            <w:gridSpan w:val="4"/>
            <w:shd w:val="clear" w:color="auto" w:fill="auto"/>
          </w:tcPr>
          <w:p w14:paraId="46B7BB81" w14:textId="77777777" w:rsidR="00212AB8" w:rsidRPr="00FE201A" w:rsidRDefault="00212AB8" w:rsidP="00212AB8">
            <w:pPr>
              <w:pStyle w:val="GlossEng2ptafter"/>
            </w:pPr>
            <w:r w:rsidRPr="00FE201A">
              <w:t>ascend</w:t>
            </w:r>
          </w:p>
        </w:tc>
        <w:tc>
          <w:tcPr>
            <w:tcW w:w="504" w:type="dxa"/>
            <w:gridSpan w:val="2"/>
            <w:shd w:val="clear" w:color="auto" w:fill="auto"/>
          </w:tcPr>
          <w:p w14:paraId="11A118C3" w14:textId="77777777" w:rsidR="00212AB8" w:rsidRPr="00FE201A" w:rsidRDefault="00212AB8" w:rsidP="00212AB8">
            <w:pPr>
              <w:pStyle w:val="GlossEng2ptafter"/>
            </w:pPr>
            <w:r w:rsidRPr="00FE201A">
              <w:t>foot</w:t>
            </w:r>
          </w:p>
        </w:tc>
        <w:tc>
          <w:tcPr>
            <w:tcW w:w="353" w:type="dxa"/>
            <w:shd w:val="clear" w:color="auto" w:fill="auto"/>
          </w:tcPr>
          <w:p w14:paraId="6C3F9C98" w14:textId="77777777" w:rsidR="00212AB8" w:rsidRPr="00FE201A" w:rsidRDefault="00212AB8" w:rsidP="00212AB8">
            <w:pPr>
              <w:pStyle w:val="GlossEng2ptafter"/>
            </w:pPr>
            <w:r w:rsidRPr="00FE201A">
              <w:t>at</w:t>
            </w:r>
          </w:p>
        </w:tc>
        <w:tc>
          <w:tcPr>
            <w:tcW w:w="721" w:type="dxa"/>
            <w:gridSpan w:val="4"/>
            <w:shd w:val="clear" w:color="auto" w:fill="auto"/>
          </w:tcPr>
          <w:p w14:paraId="5F67766B" w14:textId="77777777" w:rsidR="00212AB8" w:rsidRPr="0099608C" w:rsidRDefault="00212AB8" w:rsidP="00212AB8">
            <w:pPr>
              <w:pStyle w:val="GlossEng2ptafter"/>
              <w:rPr>
                <w:rStyle w:val="ChSmallCaps"/>
              </w:rPr>
            </w:pPr>
            <w:r w:rsidRPr="0099608C">
              <w:rPr>
                <w:rStyle w:val="ChSmallCaps"/>
              </w:rPr>
              <w:t>l.prox</w:t>
            </w:r>
          </w:p>
        </w:tc>
        <w:tc>
          <w:tcPr>
            <w:tcW w:w="697" w:type="dxa"/>
            <w:gridSpan w:val="3"/>
            <w:shd w:val="clear" w:color="auto" w:fill="auto"/>
          </w:tcPr>
          <w:p w14:paraId="1F36C2CF" w14:textId="77777777" w:rsidR="00212AB8" w:rsidRPr="0030048A" w:rsidRDefault="007E7AA8" w:rsidP="00212AB8">
            <w:pPr>
              <w:pStyle w:val="GlossEng2ptafter"/>
            </w:pPr>
            <w:r>
              <w:t>Martin</w:t>
            </w:r>
          </w:p>
        </w:tc>
        <w:tc>
          <w:tcPr>
            <w:tcW w:w="463" w:type="dxa"/>
            <w:shd w:val="clear" w:color="auto" w:fill="auto"/>
          </w:tcPr>
          <w:p w14:paraId="12DC542C" w14:textId="77777777" w:rsidR="00212AB8" w:rsidRPr="0099608C" w:rsidRDefault="00212AB8" w:rsidP="00212AB8">
            <w:pPr>
              <w:pStyle w:val="GlossEng2ptafter"/>
              <w:rPr>
                <w:rStyle w:val="ChSmallCaps"/>
              </w:rPr>
            </w:pPr>
            <w:r w:rsidRPr="0099608C">
              <w:rPr>
                <w:rStyle w:val="ChSmallCaps"/>
              </w:rPr>
              <w:t>2sg</w:t>
            </w:r>
          </w:p>
        </w:tc>
        <w:tc>
          <w:tcPr>
            <w:tcW w:w="501" w:type="dxa"/>
            <w:gridSpan w:val="2"/>
            <w:shd w:val="clear" w:color="auto" w:fill="auto"/>
          </w:tcPr>
          <w:p w14:paraId="2995CEB6" w14:textId="77777777" w:rsidR="00212AB8" w:rsidRPr="0030048A" w:rsidRDefault="00212AB8" w:rsidP="00212AB8">
            <w:pPr>
              <w:pStyle w:val="GlossEng2ptafter"/>
            </w:pPr>
            <w:r w:rsidRPr="0030048A">
              <w:t>fall</w:t>
            </w:r>
          </w:p>
        </w:tc>
      </w:tr>
      <w:tr w:rsidR="00AC23C4" w:rsidRPr="0030048A" w14:paraId="029DBA3D" w14:textId="77777777" w:rsidTr="00AC23C4">
        <w:trPr>
          <w:gridAfter w:val="6"/>
          <w:wAfter w:w="1586" w:type="dxa"/>
        </w:trPr>
        <w:tc>
          <w:tcPr>
            <w:tcW w:w="709" w:type="dxa"/>
            <w:shd w:val="clear" w:color="auto" w:fill="auto"/>
          </w:tcPr>
          <w:p w14:paraId="5EE86B9D" w14:textId="77777777" w:rsidR="00212AB8" w:rsidRPr="003D4CBA" w:rsidRDefault="00212AB8" w:rsidP="00212AB8">
            <w:pPr>
              <w:pStyle w:val="O0Nwnext"/>
            </w:pPr>
          </w:p>
        </w:tc>
        <w:tc>
          <w:tcPr>
            <w:tcW w:w="712" w:type="dxa"/>
            <w:gridSpan w:val="2"/>
            <w:shd w:val="clear" w:color="auto" w:fill="auto"/>
          </w:tcPr>
          <w:p w14:paraId="157556F4" w14:textId="77777777" w:rsidR="00212AB8" w:rsidRPr="00E5053B" w:rsidRDefault="00212AB8" w:rsidP="00212AB8">
            <w:pPr>
              <w:pStyle w:val="Text"/>
            </w:pPr>
            <w:r w:rsidRPr="00E5053B">
              <w:t>dia</w:t>
            </w:r>
          </w:p>
        </w:tc>
        <w:tc>
          <w:tcPr>
            <w:tcW w:w="419" w:type="dxa"/>
            <w:gridSpan w:val="3"/>
            <w:shd w:val="clear" w:color="auto" w:fill="auto"/>
          </w:tcPr>
          <w:p w14:paraId="51959E37" w14:textId="77777777" w:rsidR="00212AB8" w:rsidRPr="00E5053B" w:rsidRDefault="00212AB8" w:rsidP="00212AB8">
            <w:pPr>
              <w:pStyle w:val="Text"/>
            </w:pPr>
            <w:r w:rsidRPr="00E5053B">
              <w:t>lari</w:t>
            </w:r>
          </w:p>
        </w:tc>
        <w:tc>
          <w:tcPr>
            <w:tcW w:w="352" w:type="dxa"/>
            <w:gridSpan w:val="3"/>
            <w:shd w:val="clear" w:color="auto" w:fill="auto"/>
          </w:tcPr>
          <w:p w14:paraId="73E37A12" w14:textId="77777777" w:rsidR="00212AB8" w:rsidRPr="00E5053B" w:rsidRDefault="00212AB8" w:rsidP="00212AB8">
            <w:pPr>
              <w:pStyle w:val="Text"/>
            </w:pPr>
            <w:r w:rsidRPr="00E5053B">
              <w:t>ke</w:t>
            </w:r>
          </w:p>
        </w:tc>
        <w:tc>
          <w:tcPr>
            <w:tcW w:w="618" w:type="dxa"/>
            <w:gridSpan w:val="2"/>
            <w:shd w:val="clear" w:color="auto" w:fill="auto"/>
          </w:tcPr>
          <w:p w14:paraId="78CEF96D" w14:textId="77777777" w:rsidR="00212AB8" w:rsidRPr="00E5053B" w:rsidRDefault="00212AB8" w:rsidP="00212AB8">
            <w:pPr>
              <w:pStyle w:val="Text"/>
            </w:pPr>
            <w:r>
              <w:t>mari,</w:t>
            </w:r>
          </w:p>
        </w:tc>
        <w:tc>
          <w:tcPr>
            <w:tcW w:w="465" w:type="dxa"/>
            <w:gridSpan w:val="2"/>
            <w:shd w:val="clear" w:color="auto" w:fill="auto"/>
          </w:tcPr>
          <w:p w14:paraId="3743B239" w14:textId="77777777" w:rsidR="00212AB8" w:rsidRPr="00E5053B" w:rsidRDefault="00212AB8" w:rsidP="00212AB8">
            <w:pPr>
              <w:pStyle w:val="Text"/>
            </w:pPr>
            <w:r w:rsidRPr="00E5053B">
              <w:t>dia</w:t>
            </w:r>
          </w:p>
        </w:tc>
        <w:tc>
          <w:tcPr>
            <w:tcW w:w="556" w:type="dxa"/>
            <w:gridSpan w:val="3"/>
            <w:shd w:val="clear" w:color="auto" w:fill="auto"/>
          </w:tcPr>
          <w:p w14:paraId="3B1916A4" w14:textId="77777777" w:rsidR="00212AB8" w:rsidRPr="00E5053B" w:rsidRDefault="00212AB8" w:rsidP="00212AB8">
            <w:pPr>
              <w:pStyle w:val="Text"/>
            </w:pPr>
            <w:r w:rsidRPr="00E5053B">
              <w:t>mo</w:t>
            </w:r>
          </w:p>
        </w:tc>
        <w:tc>
          <w:tcPr>
            <w:tcW w:w="607" w:type="dxa"/>
            <w:gridSpan w:val="2"/>
            <w:shd w:val="clear" w:color="auto" w:fill="auto"/>
          </w:tcPr>
          <w:p w14:paraId="4C865490" w14:textId="77777777" w:rsidR="00212AB8" w:rsidRPr="0030048A" w:rsidRDefault="00212AB8" w:rsidP="00212AB8">
            <w:pPr>
              <w:pStyle w:val="Text"/>
            </w:pPr>
            <w:r w:rsidRPr="0030048A">
              <w:t>pukul</w:t>
            </w:r>
          </w:p>
        </w:tc>
        <w:tc>
          <w:tcPr>
            <w:tcW w:w="696" w:type="dxa"/>
            <w:gridSpan w:val="3"/>
            <w:shd w:val="clear" w:color="auto" w:fill="auto"/>
          </w:tcPr>
          <w:p w14:paraId="586700FC" w14:textId="77777777" w:rsidR="00212AB8" w:rsidRPr="0030048A" w:rsidRDefault="00EB1EFB" w:rsidP="00212AB8">
            <w:pPr>
              <w:pStyle w:val="Text"/>
            </w:pPr>
            <w:r w:rsidRPr="00EB1EFB">
              <w:t>Fitri</w:t>
            </w:r>
          </w:p>
        </w:tc>
      </w:tr>
      <w:tr w:rsidR="00AC23C4" w:rsidRPr="0030048A" w14:paraId="019F7948" w14:textId="77777777" w:rsidTr="00AC23C4">
        <w:trPr>
          <w:gridAfter w:val="6"/>
          <w:wAfter w:w="1586" w:type="dxa"/>
        </w:trPr>
        <w:tc>
          <w:tcPr>
            <w:tcW w:w="709" w:type="dxa"/>
            <w:shd w:val="clear" w:color="auto" w:fill="auto"/>
          </w:tcPr>
          <w:p w14:paraId="77FE5ED8" w14:textId="77777777" w:rsidR="00212AB8" w:rsidRPr="003D4CBA" w:rsidRDefault="00212AB8" w:rsidP="00212AB8">
            <w:pPr>
              <w:pStyle w:val="GlossEng"/>
            </w:pPr>
          </w:p>
        </w:tc>
        <w:tc>
          <w:tcPr>
            <w:tcW w:w="712" w:type="dxa"/>
            <w:gridSpan w:val="2"/>
            <w:shd w:val="clear" w:color="auto" w:fill="auto"/>
          </w:tcPr>
          <w:p w14:paraId="74897682" w14:textId="77777777" w:rsidR="00212AB8" w:rsidRPr="0099608C" w:rsidRDefault="00212AB8" w:rsidP="00212AB8">
            <w:pPr>
              <w:pStyle w:val="GlossEng"/>
              <w:rPr>
                <w:rStyle w:val="ChSmallCaps"/>
              </w:rPr>
            </w:pPr>
            <w:r w:rsidRPr="0099608C">
              <w:rPr>
                <w:rStyle w:val="ChSmallCaps"/>
              </w:rPr>
              <w:t>3sg</w:t>
            </w:r>
          </w:p>
        </w:tc>
        <w:tc>
          <w:tcPr>
            <w:tcW w:w="419" w:type="dxa"/>
            <w:gridSpan w:val="3"/>
            <w:shd w:val="clear" w:color="auto" w:fill="auto"/>
          </w:tcPr>
          <w:p w14:paraId="58945BAD" w14:textId="77777777" w:rsidR="00212AB8" w:rsidRPr="0030048A" w:rsidRDefault="00212AB8" w:rsidP="00212AB8">
            <w:pPr>
              <w:pStyle w:val="GlossEng"/>
            </w:pPr>
            <w:r w:rsidRPr="0030048A">
              <w:t>run</w:t>
            </w:r>
          </w:p>
        </w:tc>
        <w:tc>
          <w:tcPr>
            <w:tcW w:w="352" w:type="dxa"/>
            <w:gridSpan w:val="3"/>
            <w:shd w:val="clear" w:color="auto" w:fill="auto"/>
          </w:tcPr>
          <w:p w14:paraId="4E8DDED4" w14:textId="77777777" w:rsidR="00212AB8" w:rsidRPr="0030048A" w:rsidRDefault="00212AB8" w:rsidP="00212AB8">
            <w:pPr>
              <w:pStyle w:val="GlossEng"/>
            </w:pPr>
            <w:r w:rsidRPr="0030048A">
              <w:t>to</w:t>
            </w:r>
          </w:p>
        </w:tc>
        <w:tc>
          <w:tcPr>
            <w:tcW w:w="618" w:type="dxa"/>
            <w:gridSpan w:val="2"/>
            <w:shd w:val="clear" w:color="auto" w:fill="auto"/>
          </w:tcPr>
          <w:p w14:paraId="33AA42D5" w14:textId="77777777" w:rsidR="00212AB8" w:rsidRPr="0030048A" w:rsidRDefault="00212AB8" w:rsidP="00212AB8">
            <w:pPr>
              <w:pStyle w:val="GlossEng"/>
            </w:pPr>
            <w:r>
              <w:t>hither</w:t>
            </w:r>
          </w:p>
        </w:tc>
        <w:tc>
          <w:tcPr>
            <w:tcW w:w="465" w:type="dxa"/>
            <w:gridSpan w:val="2"/>
            <w:shd w:val="clear" w:color="auto" w:fill="auto"/>
          </w:tcPr>
          <w:p w14:paraId="25D2BAB9" w14:textId="77777777" w:rsidR="00212AB8" w:rsidRPr="0099608C" w:rsidRDefault="00212AB8" w:rsidP="00212AB8">
            <w:pPr>
              <w:pStyle w:val="GlossEng"/>
              <w:rPr>
                <w:rStyle w:val="ChSmallCaps"/>
              </w:rPr>
            </w:pPr>
            <w:r w:rsidRPr="0099608C">
              <w:rPr>
                <w:rStyle w:val="ChSmallCaps"/>
              </w:rPr>
              <w:t>3sg</w:t>
            </w:r>
          </w:p>
        </w:tc>
        <w:tc>
          <w:tcPr>
            <w:tcW w:w="556" w:type="dxa"/>
            <w:gridSpan w:val="3"/>
            <w:shd w:val="clear" w:color="auto" w:fill="auto"/>
          </w:tcPr>
          <w:p w14:paraId="205220C7" w14:textId="77777777" w:rsidR="00212AB8" w:rsidRPr="0030048A" w:rsidRDefault="00212AB8" w:rsidP="00212AB8">
            <w:pPr>
              <w:pStyle w:val="GlossEng"/>
            </w:pPr>
            <w:r w:rsidRPr="0030048A">
              <w:t>want</w:t>
            </w:r>
          </w:p>
        </w:tc>
        <w:tc>
          <w:tcPr>
            <w:tcW w:w="607" w:type="dxa"/>
            <w:gridSpan w:val="2"/>
            <w:shd w:val="clear" w:color="auto" w:fill="auto"/>
          </w:tcPr>
          <w:p w14:paraId="09C03668" w14:textId="77777777" w:rsidR="00212AB8" w:rsidRPr="0030048A" w:rsidRDefault="00212AB8" w:rsidP="00212AB8">
            <w:pPr>
              <w:pStyle w:val="GlossEng"/>
            </w:pPr>
            <w:r w:rsidRPr="0030048A">
              <w:t>hit</w:t>
            </w:r>
          </w:p>
        </w:tc>
        <w:tc>
          <w:tcPr>
            <w:tcW w:w="696" w:type="dxa"/>
            <w:gridSpan w:val="3"/>
            <w:shd w:val="clear" w:color="auto" w:fill="auto"/>
          </w:tcPr>
          <w:p w14:paraId="2DF3EB88" w14:textId="77777777" w:rsidR="00212AB8" w:rsidRPr="0030048A" w:rsidRDefault="00EB1EFB" w:rsidP="00212AB8">
            <w:pPr>
              <w:pStyle w:val="GlossEng"/>
            </w:pPr>
            <w:r w:rsidRPr="00EB1EFB">
              <w:t>Fitri</w:t>
            </w:r>
          </w:p>
        </w:tc>
      </w:tr>
    </w:tbl>
    <w:p w14:paraId="5DFC6D76" w14:textId="0D4CCFC5" w:rsidR="00212AB8" w:rsidRPr="009E2A1C" w:rsidRDefault="00212AB8" w:rsidP="00212AB8">
      <w:pPr>
        <w:pStyle w:val="FreeTranslEng"/>
      </w:pPr>
      <w:r>
        <w:t xml:space="preserve">[About a fight between </w:t>
      </w:r>
      <w:r w:rsidR="00EB1EFB" w:rsidRPr="00EB1EFB">
        <w:t>Fitri</w:t>
      </w:r>
      <w:r>
        <w:t xml:space="preserve"> and </w:t>
      </w:r>
      <w:r w:rsidR="007E7AA8" w:rsidRPr="007E7AA8">
        <w:t>Martin</w:t>
      </w:r>
      <w:r>
        <w:t xml:space="preserve">:] </w:t>
      </w:r>
      <w:r w:rsidR="00B7093A">
        <w:t>‘</w:t>
      </w:r>
      <w:r w:rsidR="007E7AA8" w:rsidRPr="007E7AA8">
        <w:rPr>
          <w:rStyle w:val="ChBlueBold"/>
        </w:rPr>
        <w:t>Martin</w:t>
      </w:r>
      <w:r>
        <w:t xml:space="preserve"> </w:t>
      </w:r>
      <w:r w:rsidRPr="002745B2">
        <w:t>went past grandfather</w:t>
      </w:r>
      <w:r>
        <w:t>,</w:t>
      </w:r>
      <w:r w:rsidRPr="00E5053B">
        <w:t xml:space="preserve"> he jumped (and) wanted to hit </w:t>
      </w:r>
      <w:r w:rsidR="00EB1EFB" w:rsidRPr="00EB1EFB">
        <w:t>Fitri</w:t>
      </w:r>
      <w:r w:rsidRPr="00E5053B">
        <w:t xml:space="preserve"> [and </w:t>
      </w:r>
      <w:r w:rsidR="00EB1EFB" w:rsidRPr="00EB1EFB">
        <w:t>Fitri</w:t>
      </w:r>
      <w:r w:rsidRPr="00E5053B">
        <w:t xml:space="preserve"> caught his foot and] </w:t>
      </w:r>
      <w:r w:rsidR="00EB1EFB" w:rsidRPr="00EB1EFB">
        <w:t>Fitri</w:t>
      </w:r>
      <w:r w:rsidRPr="00E5053B">
        <w:t xml:space="preserve"> kicked (</w:t>
      </w:r>
      <w:r w:rsidR="007E7AA8" w:rsidRPr="007E7AA8">
        <w:t>Martin</w:t>
      </w:r>
      <w:r w:rsidRPr="00E5053B">
        <w:t>) here</w:t>
      </w:r>
      <w:r>
        <w:t xml:space="preserve">, </w:t>
      </w:r>
      <w:r w:rsidRPr="00E5053B">
        <w:rPr>
          <w:rStyle w:val="ChBlueBold"/>
        </w:rPr>
        <w:t xml:space="preserve">you </w:t>
      </w:r>
      <w:r w:rsidR="007E7AA8" w:rsidRPr="007E7AA8">
        <w:rPr>
          <w:rStyle w:val="ChBlueBold"/>
        </w:rPr>
        <w:t>Martin</w:t>
      </w:r>
      <w:r>
        <w:t xml:space="preserve"> fell, (</w:t>
      </w:r>
      <w:r w:rsidRPr="00E5053B">
        <w:t>then) he ran (over) here, he wanted</w:t>
      </w:r>
      <w:r>
        <w:t xml:space="preserve"> to hit </w:t>
      </w:r>
      <w:r w:rsidR="00EB1EFB" w:rsidRPr="00EB1EFB">
        <w:t>Fitri</w:t>
      </w:r>
      <w:r w:rsidR="00B7093A">
        <w:t>’</w:t>
      </w:r>
      <w:r>
        <w:t xml:space="preserve"> </w:t>
      </w:r>
      <w:r w:rsidRPr="0030048A">
        <w:rPr>
          <w:rStyle w:val="ExampleSource"/>
        </w:rPr>
        <w:t>[081015-001-Cv.</w:t>
      </w:r>
      <w:r>
        <w:rPr>
          <w:rStyle w:val="ExampleSource"/>
        </w:rPr>
        <w:t>0018-</w:t>
      </w:r>
      <w:r w:rsidRPr="0030048A">
        <w:rPr>
          <w:rStyle w:val="ExampleSource"/>
        </w:rPr>
        <w:t>0019]</w:t>
      </w:r>
    </w:p>
    <w:p w14:paraId="38002B73" w14:textId="6CCFDBA8" w:rsidR="00212AB8" w:rsidRDefault="00B7093A" w:rsidP="00AA64EF">
      <w:pPr>
        <w:pStyle w:val="Body0005after"/>
      </w:pP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apostrophes are also formed with nonhuman referents. They </w:t>
      </w:r>
      <w:r>
        <w:t>“</w:t>
      </w:r>
      <w:r w:rsidR="00212AB8">
        <w:t xml:space="preserve">imply </w:t>
      </w:r>
      <w:r w:rsidR="00212AB8" w:rsidRPr="004A514A">
        <w:rPr>
          <w:rFonts w:eastAsia="Times New Roman"/>
          <w:szCs w:val="20"/>
          <w:lang w:eastAsia="en-US"/>
        </w:rPr>
        <w:t xml:space="preserve">a </w:t>
      </w:r>
      <w:r w:rsidR="00212AB8" w:rsidRPr="005F5D88">
        <w:rPr>
          <w:rStyle w:val="ChItalic"/>
        </w:rPr>
        <w:t>personification</w:t>
      </w:r>
      <w:r w:rsidR="00212AB8" w:rsidRPr="004A514A">
        <w:rPr>
          <w:rFonts w:eastAsia="Times New Roman"/>
          <w:i/>
          <w:iCs/>
          <w:szCs w:val="20"/>
          <w:lang w:eastAsia="en-US"/>
        </w:rPr>
        <w:t xml:space="preserve"> </w:t>
      </w:r>
      <w:r w:rsidR="00212AB8" w:rsidRPr="004A514A">
        <w:rPr>
          <w:rFonts w:eastAsia="Times New Roman"/>
          <w:szCs w:val="20"/>
          <w:lang w:eastAsia="en-US"/>
        </w:rPr>
        <w:t>of the no</w:t>
      </w:r>
      <w:r w:rsidR="00212AB8">
        <w:rPr>
          <w:rFonts w:eastAsia="Times New Roman"/>
          <w:szCs w:val="20"/>
          <w:lang w:eastAsia="en-US"/>
        </w:rPr>
        <w:t>nhuman object that is addressed</w:t>
      </w:r>
      <w:r>
        <w:rPr>
          <w:szCs w:val="20"/>
        </w:rPr>
        <w:t>”</w:t>
      </w:r>
      <w:r w:rsidR="00212AB8" w:rsidRPr="004A514A">
        <w:rPr>
          <w:szCs w:val="20"/>
        </w:rPr>
        <w:t xml:space="preserve"> </w:t>
      </w:r>
      <w:r w:rsidR="00BA6215">
        <w:rPr>
          <w:rStyle w:val="Citation"/>
        </w:rPr>
        <w:fldChar w:fldCharType="begin"/>
      </w:r>
      <w:r w:rsidR="0092451D">
        <w:rPr>
          <w:rStyle w:val="Citation"/>
        </w:rPr>
        <w:instrText>ADDIN CITAVI.PLACEHOLDER d8c4b0a5-1a79-436f-b45b-83e9c0c27c3c 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JyYW1zIGFuZCBIYXJwaGFtIDIwMDk6IDMxNCk8L1RleHQ+DQogICAgPC9UZXh0VW5pdD4NCiAgPC9UZXh0VW5pdHM+DQo8L1BsYWNlaG9sZGVyPg==</w:instrText>
      </w:r>
      <w:r w:rsidR="00BA6215">
        <w:rPr>
          <w:rStyle w:val="Citation"/>
        </w:rPr>
        <w:fldChar w:fldCharType="separate"/>
      </w:r>
      <w:bookmarkStart w:id="3020" w:name="_CTVP001d8c4b0a51a79436fb45b83e9c0c27c3c"/>
      <w:r w:rsidR="0092006B">
        <w:rPr>
          <w:rStyle w:val="Citation"/>
        </w:rPr>
        <w:t>(Abrams and Harpham 2009: 314)</w:t>
      </w:r>
      <w:bookmarkEnd w:id="3020"/>
      <w:r w:rsidR="00BA6215">
        <w:rPr>
          <w:rStyle w:val="Citation"/>
        </w:rPr>
        <w:fldChar w:fldCharType="end"/>
      </w:r>
      <w:r w:rsidR="00212AB8">
        <w:rPr>
          <w:szCs w:val="20"/>
        </w:rPr>
        <w:t xml:space="preserve">. In </w:t>
      </w:r>
      <w:r w:rsidR="00212AB8">
        <w:fldChar w:fldCharType="begin"/>
      </w:r>
      <w:r w:rsidR="00212AB8">
        <w:instrText xml:space="preserve"> REF _Ref354054931 \h </w:instrText>
      </w:r>
      <w:r w:rsidR="00212AB8">
        <w:fldChar w:fldCharType="separate"/>
      </w:r>
      <w:r w:rsidR="00154D81" w:rsidRPr="00856563">
        <w:t>(</w:t>
      </w:r>
      <w:r w:rsidR="00154D81">
        <w:rPr>
          <w:noProof/>
        </w:rPr>
        <w:t>60</w:t>
      </w:r>
      <w:r w:rsidR="00154D81" w:rsidRPr="00856563">
        <w:t>)</w:t>
      </w:r>
      <w:r w:rsidR="00212AB8">
        <w:fldChar w:fldCharType="end"/>
      </w:r>
      <w:r w:rsidR="00212AB8">
        <w:t xml:space="preserve">, for instance, the speaker recounts a stormy boat trip. Suddenly, she turns away from her audience to address the main protagonist </w:t>
      </w:r>
      <w:r w:rsidR="00002D53" w:rsidRPr="00E951E5">
        <w:rPr>
          <w:rStyle w:val="ChItalBold"/>
        </w:rPr>
        <w:t>anging</w:t>
      </w:r>
      <w:r w:rsidR="00212AB8">
        <w:t xml:space="preserve"> </w:t>
      </w:r>
      <w:r>
        <w:t>‘</w:t>
      </w:r>
      <w:r w:rsidR="00212AB8">
        <w:t>wind</w:t>
      </w:r>
      <w:r>
        <w:t>’</w:t>
      </w:r>
      <w:r w:rsidR="00212AB8">
        <w:t xml:space="preserve"> with the </w:t>
      </w: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 </w:t>
      </w:r>
      <w:r w:rsidR="00002D53" w:rsidRPr="004B5DF7">
        <w:rPr>
          <w:rStyle w:val="ChItalBold"/>
        </w:rPr>
        <w:t>anging</w:t>
      </w:r>
      <w:r w:rsidR="00212AB8">
        <w:rPr>
          <w:rStyle w:val="ChItalBold"/>
        </w:rPr>
        <w:t xml:space="preserve"> ko</w:t>
      </w:r>
      <w:r w:rsidR="00212AB8">
        <w:t xml:space="preserve"> </w:t>
      </w:r>
      <w:r>
        <w:t>‘</w:t>
      </w:r>
      <w:r w:rsidR="00212AB8">
        <w:t>you wind</w:t>
      </w:r>
      <w:r>
        <w:t>’</w:t>
      </w:r>
      <w:r w:rsidR="00212AB8">
        <w:t xml:space="preserve">. In the example in </w:t>
      </w:r>
      <w:r w:rsidR="00212AB8">
        <w:fldChar w:fldCharType="begin"/>
      </w:r>
      <w:r w:rsidR="00212AB8">
        <w:instrText xml:space="preserve"> REF _Ref357668613 \h </w:instrText>
      </w:r>
      <w:r w:rsidR="00212AB8">
        <w:fldChar w:fldCharType="separate"/>
      </w:r>
      <w:r w:rsidR="00154D81" w:rsidRPr="00856563">
        <w:t>(</w:t>
      </w:r>
      <w:r w:rsidR="00154D81">
        <w:rPr>
          <w:noProof/>
        </w:rPr>
        <w:t>1</w:t>
      </w:r>
      <w:r w:rsidR="00154D81" w:rsidRPr="00856563">
        <w:t>)</w:t>
      </w:r>
      <w:r w:rsidR="00212AB8">
        <w:fldChar w:fldCharType="end"/>
      </w:r>
      <w:r w:rsidR="00212AB8">
        <w:t xml:space="preserve">, repeated as </w:t>
      </w:r>
      <w:r w:rsidR="00212AB8">
        <w:fldChar w:fldCharType="begin"/>
      </w:r>
      <w:r w:rsidR="00212AB8">
        <w:instrText xml:space="preserve"> REF _Ref354473261 \h </w:instrText>
      </w:r>
      <w:r w:rsidR="00212AB8">
        <w:fldChar w:fldCharType="separate"/>
      </w:r>
      <w:r w:rsidR="00154D81" w:rsidRPr="00856563">
        <w:t>(</w:t>
      </w:r>
      <w:r w:rsidR="00154D81">
        <w:rPr>
          <w:noProof/>
        </w:rPr>
        <w:t>61</w:t>
      </w:r>
      <w:r w:rsidR="00154D81" w:rsidRPr="00856563">
        <w:t>)</w:t>
      </w:r>
      <w:r w:rsidR="00212AB8">
        <w:fldChar w:fldCharType="end"/>
      </w:r>
      <w:r w:rsidR="00212AB8">
        <w:t xml:space="preserve">, the speaker relates how one of his ancestors came down to the coast. Seeing the ocean for the first time, he mistakes it for a wide river. At this point the speaker turns away from his audience to address this </w:t>
      </w:r>
      <w:r w:rsidR="00212AB8" w:rsidRPr="00E951E5">
        <w:rPr>
          <w:rStyle w:val="ChItalBold"/>
        </w:rPr>
        <w:t>sunga</w:t>
      </w:r>
      <w:r w:rsidR="00212AB8">
        <w:rPr>
          <w:rStyle w:val="ChItalBold"/>
        </w:rPr>
        <w:t>y</w:t>
      </w:r>
      <w:r w:rsidR="00212AB8">
        <w:t xml:space="preserve"> </w:t>
      </w:r>
      <w:r>
        <w:t>‘</w:t>
      </w:r>
      <w:r w:rsidR="00212AB8">
        <w:t>river</w:t>
      </w:r>
      <w:r>
        <w:t>’</w:t>
      </w:r>
      <w:r w:rsidR="00212AB8">
        <w:t xml:space="preserve"> with the </w:t>
      </w: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 </w:t>
      </w:r>
      <w:r w:rsidR="00212AB8" w:rsidRPr="00604084">
        <w:rPr>
          <w:rStyle w:val="ChItalBold"/>
        </w:rPr>
        <w:t>sungay ko</w:t>
      </w:r>
      <w:r w:rsidR="00212AB8">
        <w:t xml:space="preserve"> </w:t>
      </w:r>
      <w:r>
        <w:t>‘</w:t>
      </w:r>
      <w:r w:rsidR="00212AB8">
        <w:t>you river</w:t>
      </w:r>
      <w:r>
        <w:t>’</w:t>
      </w:r>
      <w:r w:rsidR="00212AB8">
        <w:t xml:space="preserve">. Note that the apostrophe is part of an appositional </w:t>
      </w:r>
      <w:r>
        <w:t>‘</w:t>
      </w:r>
      <w:r w:rsidR="00212AB8" w:rsidRPr="0099608C">
        <w:rPr>
          <w:rStyle w:val="ChSmallCaps"/>
        </w:rPr>
        <w:t>pro</w:t>
      </w:r>
      <w:r w:rsidR="00212AB8" w:rsidRPr="00D32413">
        <w:t xml:space="preserve"> </w:t>
      </w:r>
      <w:r w:rsidR="00212AB8" w:rsidRPr="0099608C">
        <w:rPr>
          <w:rStyle w:val="ChSmallCaps"/>
        </w:rPr>
        <w:t>np</w:t>
      </w:r>
      <w:r>
        <w:t>’</w:t>
      </w:r>
      <w:r w:rsidR="00212AB8">
        <w:t xml:space="preserve"> construction with preposed </w:t>
      </w:r>
      <w:r w:rsidR="00212AB8" w:rsidRPr="007051B6">
        <w:rPr>
          <w:rStyle w:val="ChItalBold"/>
        </w:rPr>
        <w:t>ko</w:t>
      </w:r>
      <w:r w:rsidR="00212AB8">
        <w:t xml:space="preserve"> </w:t>
      </w:r>
      <w:r>
        <w:t>‘</w:t>
      </w:r>
      <w:r w:rsidR="00212AB8" w:rsidRPr="0099608C">
        <w:rPr>
          <w:rStyle w:val="ChSmallCaps"/>
        </w:rPr>
        <w:t>2sg</w:t>
      </w:r>
      <w:r>
        <w:t>’</w:t>
      </w:r>
      <w:r w:rsidR="00212AB8">
        <w:t xml:space="preserve">, such that </w:t>
      </w:r>
      <w:r w:rsidR="00212AB8" w:rsidRPr="007051B6">
        <w:rPr>
          <w:rStyle w:val="ChItalBold"/>
        </w:rPr>
        <w:t>ko sungay ko</w:t>
      </w:r>
      <w:r w:rsidR="00212AB8">
        <w:t xml:space="preserve"> </w:t>
      </w:r>
      <w:r>
        <w:t>‘</w:t>
      </w:r>
      <w:r w:rsidR="00212AB8">
        <w:t>you, you river</w:t>
      </w:r>
      <w:r>
        <w:t>’</w:t>
      </w:r>
      <w:r w:rsidR="00212AB8">
        <w:t xml:space="preserve"> (see §</w:t>
      </w:r>
      <w:r w:rsidR="00212AB8">
        <w:fldChar w:fldCharType="begin"/>
      </w:r>
      <w:r w:rsidR="00212AB8">
        <w:instrText xml:space="preserve"> REF _Ref352671416 \w \h </w:instrText>
      </w:r>
      <w:r w:rsidR="00212AB8">
        <w:fldChar w:fldCharType="separate"/>
      </w:r>
      <w:r w:rsidR="00154D81">
        <w:rPr>
          <w:cs/>
        </w:rPr>
        <w:t>‎</w:t>
      </w:r>
      <w:r w:rsidR="00154D81">
        <w:t>6.1.6</w:t>
      </w:r>
      <w:r w:rsidR="00212AB8">
        <w:fldChar w:fldCharType="end"/>
      </w:r>
      <w:r w:rsidR="00212AB8">
        <w:t>).</w:t>
      </w:r>
    </w:p>
    <w:p w14:paraId="798FA913" w14:textId="1F069D81" w:rsidR="00212AB8" w:rsidRDefault="00B7093A" w:rsidP="00212AB8">
      <w:pPr>
        <w:pStyle w:val="ExampleTitle"/>
      </w:pP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s in apostrophes: Nonhuman referents</w:t>
      </w:r>
    </w:p>
    <w:tbl>
      <w:tblPr>
        <w:tblW w:w="6602" w:type="dxa"/>
        <w:tblCellMar>
          <w:left w:w="40" w:type="dxa"/>
          <w:right w:w="40" w:type="dxa"/>
        </w:tblCellMar>
        <w:tblLook w:val="01E0" w:firstRow="1" w:lastRow="1" w:firstColumn="1" w:lastColumn="1" w:noHBand="0" w:noVBand="0"/>
      </w:tblPr>
      <w:tblGrid>
        <w:gridCol w:w="709"/>
        <w:gridCol w:w="284"/>
        <w:gridCol w:w="758"/>
        <w:gridCol w:w="485"/>
        <w:gridCol w:w="714"/>
        <w:gridCol w:w="769"/>
        <w:gridCol w:w="725"/>
        <w:gridCol w:w="675"/>
        <w:gridCol w:w="714"/>
        <w:gridCol w:w="769"/>
      </w:tblGrid>
      <w:tr w:rsidR="00AC23C4" w:rsidRPr="00414A9C" w14:paraId="0C276B9D" w14:textId="77777777" w:rsidTr="00AC23C4">
        <w:tc>
          <w:tcPr>
            <w:tcW w:w="709" w:type="dxa"/>
            <w:shd w:val="clear" w:color="auto" w:fill="auto"/>
          </w:tcPr>
          <w:p w14:paraId="175636FD" w14:textId="77777777" w:rsidR="00212AB8" w:rsidRPr="00932E99" w:rsidRDefault="00212AB8" w:rsidP="00212AB8">
            <w:pPr>
              <w:pStyle w:val="O0Nwnext"/>
            </w:pPr>
            <w:bookmarkStart w:id="3021" w:name="_Ref354054931"/>
            <w:r w:rsidRPr="00856563">
              <w:t>(</w:t>
            </w:r>
            <w:fldSimple w:instr=" SEQ ( \* ARABIC \s 1 ">
              <w:r w:rsidR="00154D81">
                <w:rPr>
                  <w:noProof/>
                </w:rPr>
                <w:t>60</w:t>
              </w:r>
            </w:fldSimple>
            <w:r w:rsidRPr="00856563">
              <w:t>)</w:t>
            </w:r>
            <w:bookmarkEnd w:id="3021"/>
          </w:p>
        </w:tc>
        <w:tc>
          <w:tcPr>
            <w:tcW w:w="284" w:type="dxa"/>
            <w:shd w:val="clear" w:color="auto" w:fill="auto"/>
          </w:tcPr>
          <w:p w14:paraId="61884FC4" w14:textId="77777777" w:rsidR="00212AB8" w:rsidRPr="00856563" w:rsidRDefault="00212AB8" w:rsidP="00212AB8">
            <w:pPr>
              <w:pStyle w:val="Text"/>
            </w:pPr>
            <w:r w:rsidRPr="00856563">
              <w:t>…</w:t>
            </w:r>
          </w:p>
        </w:tc>
        <w:tc>
          <w:tcPr>
            <w:tcW w:w="758" w:type="dxa"/>
            <w:shd w:val="clear" w:color="auto" w:fill="auto"/>
          </w:tcPr>
          <w:p w14:paraId="4568F376" w14:textId="77777777" w:rsidR="00212AB8" w:rsidRPr="00856563" w:rsidRDefault="00212AB8" w:rsidP="00212AB8">
            <w:pPr>
              <w:pStyle w:val="Text"/>
              <w:rPr>
                <w:rStyle w:val="ChBlueBold"/>
              </w:rPr>
            </w:pPr>
            <w:r w:rsidRPr="00856563">
              <w:rPr>
                <w:rStyle w:val="ChBlueBold"/>
              </w:rPr>
              <w:t>angin</w:t>
            </w:r>
            <w:r w:rsidR="00002D53">
              <w:rPr>
                <w:rStyle w:val="ChBlueBold"/>
              </w:rPr>
              <w:t>g</w:t>
            </w:r>
          </w:p>
        </w:tc>
        <w:tc>
          <w:tcPr>
            <w:tcW w:w="485" w:type="dxa"/>
            <w:shd w:val="clear" w:color="auto" w:fill="auto"/>
          </w:tcPr>
          <w:p w14:paraId="6650C6DD" w14:textId="77777777" w:rsidR="00212AB8" w:rsidRPr="005D5D80" w:rsidRDefault="00212AB8" w:rsidP="00212AB8">
            <w:pPr>
              <w:pStyle w:val="Text"/>
              <w:rPr>
                <w:rStyle w:val="ChBlueBold"/>
              </w:rPr>
            </w:pPr>
            <w:r w:rsidRPr="005D5D80">
              <w:rPr>
                <w:rStyle w:val="ChBlueBold"/>
              </w:rPr>
              <w:t>ko</w:t>
            </w:r>
          </w:p>
        </w:tc>
        <w:tc>
          <w:tcPr>
            <w:tcW w:w="714" w:type="dxa"/>
            <w:shd w:val="clear" w:color="auto" w:fill="auto"/>
          </w:tcPr>
          <w:p w14:paraId="43E9F3B0" w14:textId="77777777" w:rsidR="00212AB8" w:rsidRPr="00856563" w:rsidRDefault="00212AB8" w:rsidP="00212AB8">
            <w:pPr>
              <w:pStyle w:val="Text"/>
            </w:pPr>
            <w:r w:rsidRPr="00856563">
              <w:t>datan</w:t>
            </w:r>
            <w:r>
              <w:t>g</w:t>
            </w:r>
          </w:p>
        </w:tc>
        <w:tc>
          <w:tcPr>
            <w:tcW w:w="769" w:type="dxa"/>
            <w:shd w:val="clear" w:color="auto" w:fill="auto"/>
          </w:tcPr>
          <w:p w14:paraId="013673E5" w14:textId="77777777" w:rsidR="00212AB8" w:rsidRPr="00856563" w:rsidRDefault="00212AB8" w:rsidP="00212AB8">
            <w:pPr>
              <w:pStyle w:val="Text"/>
            </w:pPr>
            <w:r>
              <w:t>suda,</w:t>
            </w:r>
          </w:p>
        </w:tc>
        <w:tc>
          <w:tcPr>
            <w:tcW w:w="725" w:type="dxa"/>
            <w:shd w:val="clear" w:color="auto" w:fill="auto"/>
          </w:tcPr>
          <w:p w14:paraId="2108BA36" w14:textId="77777777" w:rsidR="00212AB8" w:rsidRPr="00856563" w:rsidRDefault="00212AB8" w:rsidP="00212AB8">
            <w:pPr>
              <w:pStyle w:val="Text"/>
            </w:pPr>
            <w:r w:rsidRPr="00856563">
              <w:t>hujan</w:t>
            </w:r>
            <w:r w:rsidR="00002D53">
              <w:t>g</w:t>
            </w:r>
          </w:p>
        </w:tc>
        <w:tc>
          <w:tcPr>
            <w:tcW w:w="675" w:type="dxa"/>
            <w:shd w:val="clear" w:color="auto" w:fill="auto"/>
          </w:tcPr>
          <w:p w14:paraId="66DC6EED" w14:textId="77777777" w:rsidR="00212AB8" w:rsidRPr="00856563" w:rsidRDefault="00212AB8" w:rsidP="00212AB8">
            <w:pPr>
              <w:pStyle w:val="Text"/>
            </w:pPr>
            <w:r w:rsidRPr="00856563">
              <w:t>besar</w:t>
            </w:r>
          </w:p>
        </w:tc>
        <w:tc>
          <w:tcPr>
            <w:tcW w:w="714" w:type="dxa"/>
            <w:shd w:val="clear" w:color="auto" w:fill="auto"/>
          </w:tcPr>
          <w:p w14:paraId="3198601D" w14:textId="77777777" w:rsidR="00212AB8" w:rsidRPr="00856563" w:rsidRDefault="00212AB8" w:rsidP="00212AB8">
            <w:pPr>
              <w:pStyle w:val="Text"/>
            </w:pPr>
            <w:r w:rsidRPr="00856563">
              <w:t>datan</w:t>
            </w:r>
            <w:r>
              <w:t>g</w:t>
            </w:r>
          </w:p>
        </w:tc>
        <w:tc>
          <w:tcPr>
            <w:tcW w:w="769" w:type="dxa"/>
            <w:shd w:val="clear" w:color="auto" w:fill="auto"/>
          </w:tcPr>
          <w:p w14:paraId="3DAC0ACF" w14:textId="77777777" w:rsidR="00212AB8" w:rsidRPr="00856563" w:rsidRDefault="00212AB8" w:rsidP="00212AB8">
            <w:pPr>
              <w:pStyle w:val="Text"/>
            </w:pPr>
            <w:r w:rsidRPr="00856563">
              <w:t>suda</w:t>
            </w:r>
          </w:p>
        </w:tc>
      </w:tr>
      <w:tr w:rsidR="00AC23C4" w:rsidRPr="00AC23C4" w14:paraId="370C66B4" w14:textId="77777777" w:rsidTr="00AC23C4">
        <w:tc>
          <w:tcPr>
            <w:tcW w:w="709" w:type="dxa"/>
            <w:shd w:val="clear" w:color="auto" w:fill="auto"/>
          </w:tcPr>
          <w:p w14:paraId="5F58134A" w14:textId="77777777" w:rsidR="00212AB8" w:rsidRPr="00932E99" w:rsidRDefault="00212AB8" w:rsidP="00212AB8">
            <w:pPr>
              <w:pStyle w:val="GlossEng"/>
            </w:pPr>
          </w:p>
        </w:tc>
        <w:tc>
          <w:tcPr>
            <w:tcW w:w="284" w:type="dxa"/>
            <w:shd w:val="clear" w:color="auto" w:fill="auto"/>
          </w:tcPr>
          <w:p w14:paraId="50E8F2FF" w14:textId="77777777" w:rsidR="00212AB8" w:rsidRPr="00856563" w:rsidRDefault="00212AB8" w:rsidP="00212AB8">
            <w:pPr>
              <w:pStyle w:val="GlossEng"/>
            </w:pPr>
          </w:p>
        </w:tc>
        <w:tc>
          <w:tcPr>
            <w:tcW w:w="758" w:type="dxa"/>
            <w:shd w:val="clear" w:color="auto" w:fill="auto"/>
          </w:tcPr>
          <w:p w14:paraId="13BEF6CF" w14:textId="77777777" w:rsidR="00212AB8" w:rsidRPr="00856563" w:rsidRDefault="00212AB8" w:rsidP="00212AB8">
            <w:pPr>
              <w:pStyle w:val="GlossEng"/>
            </w:pPr>
            <w:r w:rsidRPr="00856563">
              <w:t>wind</w:t>
            </w:r>
          </w:p>
        </w:tc>
        <w:tc>
          <w:tcPr>
            <w:tcW w:w="485" w:type="dxa"/>
            <w:shd w:val="clear" w:color="auto" w:fill="auto"/>
          </w:tcPr>
          <w:p w14:paraId="200F1255" w14:textId="77777777" w:rsidR="00212AB8" w:rsidRPr="0099608C" w:rsidRDefault="00212AB8" w:rsidP="00212AB8">
            <w:pPr>
              <w:pStyle w:val="GlossEng"/>
              <w:rPr>
                <w:rStyle w:val="ChSmallCaps"/>
              </w:rPr>
            </w:pPr>
            <w:r w:rsidRPr="0099608C">
              <w:rPr>
                <w:rStyle w:val="ChSmallCaps"/>
              </w:rPr>
              <w:t>2sg</w:t>
            </w:r>
          </w:p>
        </w:tc>
        <w:tc>
          <w:tcPr>
            <w:tcW w:w="714" w:type="dxa"/>
            <w:shd w:val="clear" w:color="auto" w:fill="auto"/>
          </w:tcPr>
          <w:p w14:paraId="7D3F0404" w14:textId="77777777" w:rsidR="00212AB8" w:rsidRPr="00856563" w:rsidRDefault="00212AB8" w:rsidP="00212AB8">
            <w:pPr>
              <w:pStyle w:val="GlossEng"/>
            </w:pPr>
            <w:r w:rsidRPr="00856563">
              <w:t>come</w:t>
            </w:r>
          </w:p>
        </w:tc>
        <w:tc>
          <w:tcPr>
            <w:tcW w:w="769" w:type="dxa"/>
            <w:shd w:val="clear" w:color="auto" w:fill="auto"/>
          </w:tcPr>
          <w:p w14:paraId="758A160B" w14:textId="77777777" w:rsidR="00212AB8" w:rsidRPr="00856563" w:rsidRDefault="00212AB8" w:rsidP="00212AB8">
            <w:pPr>
              <w:pStyle w:val="GlossEng"/>
            </w:pPr>
            <w:r w:rsidRPr="00856563">
              <w:t>already</w:t>
            </w:r>
          </w:p>
        </w:tc>
        <w:tc>
          <w:tcPr>
            <w:tcW w:w="725" w:type="dxa"/>
            <w:shd w:val="clear" w:color="auto" w:fill="auto"/>
          </w:tcPr>
          <w:p w14:paraId="4D7CA94B" w14:textId="77777777" w:rsidR="00212AB8" w:rsidRPr="00856563" w:rsidRDefault="00212AB8" w:rsidP="00212AB8">
            <w:pPr>
              <w:pStyle w:val="GlossEng"/>
            </w:pPr>
            <w:r w:rsidRPr="00856563">
              <w:t>rain</w:t>
            </w:r>
          </w:p>
        </w:tc>
        <w:tc>
          <w:tcPr>
            <w:tcW w:w="675" w:type="dxa"/>
            <w:shd w:val="clear" w:color="auto" w:fill="auto"/>
          </w:tcPr>
          <w:p w14:paraId="4277817B" w14:textId="77777777" w:rsidR="00212AB8" w:rsidRPr="00856563" w:rsidRDefault="00212AB8" w:rsidP="00212AB8">
            <w:pPr>
              <w:pStyle w:val="GlossEng"/>
            </w:pPr>
            <w:r>
              <w:t>be.</w:t>
            </w:r>
            <w:r w:rsidRPr="00856563">
              <w:t>big</w:t>
            </w:r>
          </w:p>
        </w:tc>
        <w:tc>
          <w:tcPr>
            <w:tcW w:w="714" w:type="dxa"/>
            <w:shd w:val="clear" w:color="auto" w:fill="auto"/>
          </w:tcPr>
          <w:p w14:paraId="7DAF2059" w14:textId="77777777" w:rsidR="00212AB8" w:rsidRPr="00856563" w:rsidRDefault="00212AB8" w:rsidP="00212AB8">
            <w:pPr>
              <w:pStyle w:val="GlossEng"/>
            </w:pPr>
            <w:r w:rsidRPr="00856563">
              <w:t>come</w:t>
            </w:r>
          </w:p>
        </w:tc>
        <w:tc>
          <w:tcPr>
            <w:tcW w:w="769" w:type="dxa"/>
            <w:shd w:val="clear" w:color="auto" w:fill="auto"/>
          </w:tcPr>
          <w:p w14:paraId="42790046" w14:textId="77777777" w:rsidR="00212AB8" w:rsidRPr="00856563" w:rsidRDefault="00212AB8" w:rsidP="00212AB8">
            <w:pPr>
              <w:pStyle w:val="GlossEng"/>
            </w:pPr>
            <w:r w:rsidRPr="00856563">
              <w:t>already</w:t>
            </w:r>
          </w:p>
        </w:tc>
      </w:tr>
    </w:tbl>
    <w:p w14:paraId="71CCE918" w14:textId="001CB2D2" w:rsidR="00212AB8" w:rsidRPr="009E2A1C" w:rsidRDefault="00212AB8" w:rsidP="00212AB8">
      <w:pPr>
        <w:pStyle w:val="FreeTranslEng"/>
      </w:pPr>
      <w:r>
        <w:rPr>
          <w:lang w:eastAsia="en-US"/>
        </w:rPr>
        <w:t>[</w:t>
      </w:r>
      <w:r w:rsidRPr="00B56193">
        <w:t>About a storm</w:t>
      </w:r>
      <w:r>
        <w:t xml:space="preserve"> during a boat trip</w:t>
      </w:r>
      <w:r w:rsidRPr="00B56193">
        <w:t>:]</w:t>
      </w:r>
      <w:r>
        <w:rPr>
          <w:lang w:eastAsia="en-US"/>
        </w:rPr>
        <w:t xml:space="preserve"> </w:t>
      </w:r>
      <w:r w:rsidR="00B7093A">
        <w:rPr>
          <w:lang w:eastAsia="en-US"/>
        </w:rPr>
        <w:t>‘</w:t>
      </w:r>
      <w:r w:rsidRPr="00856563">
        <w:rPr>
          <w:rStyle w:val="ChBlueBold"/>
        </w:rPr>
        <w:t>you wind</w:t>
      </w:r>
      <w:r w:rsidRPr="00856563">
        <w:rPr>
          <w:lang w:eastAsia="en-US"/>
        </w:rPr>
        <w:t xml:space="preserve"> already came up, a big rain already came up</w:t>
      </w:r>
      <w:r w:rsidR="00B7093A">
        <w:rPr>
          <w:lang w:eastAsia="en-US"/>
        </w:rPr>
        <w:t>’</w:t>
      </w:r>
      <w:r w:rsidRPr="00856563">
        <w:t xml:space="preserve"> </w:t>
      </w:r>
      <w:r>
        <w:rPr>
          <w:rStyle w:val="ExampleSource"/>
        </w:rPr>
        <w:t>[080917-008-NP.0137</w:t>
      </w:r>
      <w:r w:rsidRPr="00856563">
        <w:rPr>
          <w:rStyle w:val="ExampleSource"/>
        </w:rPr>
        <w:t>]</w:t>
      </w:r>
    </w:p>
    <w:tbl>
      <w:tblPr>
        <w:tblW w:w="6581" w:type="dxa"/>
        <w:tblCellMar>
          <w:left w:w="42" w:type="dxa"/>
          <w:right w:w="42" w:type="dxa"/>
        </w:tblCellMar>
        <w:tblLook w:val="01E0" w:firstRow="1" w:lastRow="1" w:firstColumn="1" w:lastColumn="1" w:noHBand="0" w:noVBand="0"/>
      </w:tblPr>
      <w:tblGrid>
        <w:gridCol w:w="709"/>
        <w:gridCol w:w="284"/>
        <w:gridCol w:w="510"/>
        <w:gridCol w:w="29"/>
        <w:gridCol w:w="600"/>
        <w:gridCol w:w="489"/>
        <w:gridCol w:w="440"/>
        <w:gridCol w:w="489"/>
        <w:gridCol w:w="785"/>
        <w:gridCol w:w="489"/>
        <w:gridCol w:w="756"/>
        <w:gridCol w:w="1001"/>
      </w:tblGrid>
      <w:tr w:rsidR="00AC23C4" w:rsidRPr="00414A9C" w14:paraId="20F14788" w14:textId="77777777" w:rsidTr="00AC23C4">
        <w:tc>
          <w:tcPr>
            <w:tcW w:w="709" w:type="dxa"/>
            <w:shd w:val="clear" w:color="auto" w:fill="auto"/>
          </w:tcPr>
          <w:p w14:paraId="5D173886" w14:textId="77777777" w:rsidR="00212AB8" w:rsidRPr="00932E99" w:rsidRDefault="00212AB8" w:rsidP="00212AB8">
            <w:pPr>
              <w:pStyle w:val="O0Nwnext"/>
            </w:pPr>
            <w:bookmarkStart w:id="3022" w:name="_Ref354473261"/>
            <w:r w:rsidRPr="00856563">
              <w:t>(</w:t>
            </w:r>
            <w:fldSimple w:instr=" SEQ ( \* ARABIC \s 1 ">
              <w:r w:rsidR="00154D81">
                <w:rPr>
                  <w:noProof/>
                </w:rPr>
                <w:t>61</w:t>
              </w:r>
            </w:fldSimple>
            <w:r w:rsidRPr="00856563">
              <w:t>)</w:t>
            </w:r>
            <w:bookmarkEnd w:id="3022"/>
          </w:p>
        </w:tc>
        <w:tc>
          <w:tcPr>
            <w:tcW w:w="284" w:type="dxa"/>
            <w:shd w:val="clear" w:color="auto" w:fill="auto"/>
          </w:tcPr>
          <w:p w14:paraId="5EE061CB" w14:textId="77777777" w:rsidR="00212AB8" w:rsidRPr="00D42BEE" w:rsidRDefault="00212AB8" w:rsidP="00212AB8">
            <w:pPr>
              <w:pStyle w:val="Text"/>
            </w:pPr>
            <w:r>
              <w:t>…</w:t>
            </w:r>
          </w:p>
        </w:tc>
        <w:tc>
          <w:tcPr>
            <w:tcW w:w="510" w:type="dxa"/>
            <w:shd w:val="clear" w:color="auto" w:fill="auto"/>
          </w:tcPr>
          <w:p w14:paraId="61147EE9" w14:textId="77777777" w:rsidR="00212AB8" w:rsidRPr="00D42BEE" w:rsidRDefault="00212AB8" w:rsidP="00212AB8">
            <w:pPr>
              <w:pStyle w:val="Text"/>
            </w:pPr>
            <w:r w:rsidRPr="00D42BEE">
              <w:t>tida</w:t>
            </w:r>
          </w:p>
        </w:tc>
        <w:tc>
          <w:tcPr>
            <w:tcW w:w="629" w:type="dxa"/>
            <w:gridSpan w:val="2"/>
            <w:shd w:val="clear" w:color="auto" w:fill="auto"/>
          </w:tcPr>
          <w:p w14:paraId="6A55AC80" w14:textId="77777777" w:rsidR="00212AB8" w:rsidRPr="00D42BEE" w:rsidRDefault="00212AB8" w:rsidP="00212AB8">
            <w:pPr>
              <w:pStyle w:val="Text"/>
            </w:pPr>
            <w:r w:rsidRPr="00D42BEE">
              <w:t>perna</w:t>
            </w:r>
          </w:p>
        </w:tc>
        <w:tc>
          <w:tcPr>
            <w:tcW w:w="489" w:type="dxa"/>
            <w:shd w:val="clear" w:color="auto" w:fill="auto"/>
          </w:tcPr>
          <w:p w14:paraId="73C78E00" w14:textId="77777777" w:rsidR="00212AB8" w:rsidRPr="00D42BEE" w:rsidRDefault="00212AB8" w:rsidP="00212AB8">
            <w:pPr>
              <w:pStyle w:val="Text"/>
            </w:pPr>
            <w:r>
              <w:t>dia</w:t>
            </w:r>
          </w:p>
        </w:tc>
        <w:tc>
          <w:tcPr>
            <w:tcW w:w="440" w:type="dxa"/>
            <w:shd w:val="clear" w:color="auto" w:fill="auto"/>
          </w:tcPr>
          <w:p w14:paraId="499F9E98" w14:textId="77777777" w:rsidR="00212AB8" w:rsidRPr="00D42BEE" w:rsidRDefault="00212AB8" w:rsidP="00212AB8">
            <w:pPr>
              <w:pStyle w:val="Text"/>
            </w:pPr>
            <w:r>
              <w:t>liat,</w:t>
            </w:r>
          </w:p>
        </w:tc>
        <w:tc>
          <w:tcPr>
            <w:tcW w:w="489" w:type="dxa"/>
            <w:shd w:val="clear" w:color="auto" w:fill="auto"/>
          </w:tcPr>
          <w:p w14:paraId="0B940C28" w14:textId="77777777" w:rsidR="00212AB8" w:rsidRPr="00A279D3" w:rsidRDefault="00212AB8" w:rsidP="00212AB8">
            <w:pPr>
              <w:pStyle w:val="Text"/>
            </w:pPr>
            <w:r w:rsidRPr="00A279D3">
              <w:t>[</w:t>
            </w:r>
            <w:r w:rsidRPr="00A279D3">
              <w:rPr>
                <w:rStyle w:val="ChBlueBold"/>
              </w:rPr>
              <w:t>ko</w:t>
            </w:r>
            <w:r w:rsidRPr="00A279D3">
              <w:t>]</w:t>
            </w:r>
          </w:p>
        </w:tc>
        <w:tc>
          <w:tcPr>
            <w:tcW w:w="785" w:type="dxa"/>
            <w:shd w:val="clear" w:color="auto" w:fill="auto"/>
          </w:tcPr>
          <w:p w14:paraId="49A31354" w14:textId="77777777" w:rsidR="00212AB8" w:rsidRPr="004F0DE5" w:rsidRDefault="00212AB8" w:rsidP="00212AB8">
            <w:pPr>
              <w:pStyle w:val="Text"/>
              <w:rPr>
                <w:rStyle w:val="ChBlueBold"/>
              </w:rPr>
            </w:pPr>
            <w:r w:rsidRPr="00A279D3">
              <w:t>[</w:t>
            </w:r>
            <w:r w:rsidRPr="004F0DE5">
              <w:rPr>
                <w:rStyle w:val="ChBlueBold"/>
              </w:rPr>
              <w:t>sungay</w:t>
            </w:r>
          </w:p>
        </w:tc>
        <w:tc>
          <w:tcPr>
            <w:tcW w:w="489" w:type="dxa"/>
            <w:shd w:val="clear" w:color="auto" w:fill="auto"/>
          </w:tcPr>
          <w:p w14:paraId="10294B38" w14:textId="77777777" w:rsidR="00212AB8" w:rsidRPr="00A279D3" w:rsidRDefault="00212AB8" w:rsidP="00212AB8">
            <w:pPr>
              <w:pStyle w:val="Text"/>
            </w:pPr>
            <w:r w:rsidRPr="00A279D3">
              <w:rPr>
                <w:rStyle w:val="ChBlueBold"/>
              </w:rPr>
              <w:t>ko</w:t>
            </w:r>
            <w:r>
              <w:t>]</w:t>
            </w:r>
          </w:p>
        </w:tc>
        <w:tc>
          <w:tcPr>
            <w:tcW w:w="756" w:type="dxa"/>
            <w:shd w:val="clear" w:color="auto" w:fill="auto"/>
          </w:tcPr>
          <w:p w14:paraId="1B3764AF" w14:textId="77777777" w:rsidR="00212AB8" w:rsidRPr="00D42BEE" w:rsidRDefault="00212AB8" w:rsidP="00212AB8">
            <w:pPr>
              <w:pStyle w:val="Text"/>
            </w:pPr>
            <w:r w:rsidRPr="00D42BEE">
              <w:t>bisa</w:t>
            </w:r>
          </w:p>
        </w:tc>
        <w:tc>
          <w:tcPr>
            <w:tcW w:w="1001" w:type="dxa"/>
            <w:shd w:val="clear" w:color="auto" w:fill="auto"/>
          </w:tcPr>
          <w:p w14:paraId="371E5009" w14:textId="77777777" w:rsidR="00212AB8" w:rsidRPr="00D42BEE" w:rsidRDefault="00212AB8" w:rsidP="00212AB8">
            <w:pPr>
              <w:pStyle w:val="Text"/>
            </w:pPr>
            <w:r w:rsidRPr="00D42BEE">
              <w:t>terbuka</w:t>
            </w:r>
          </w:p>
        </w:tc>
      </w:tr>
      <w:tr w:rsidR="00AC23C4" w:rsidRPr="00AC23C4" w14:paraId="2501203E" w14:textId="77777777" w:rsidTr="00AC23C4">
        <w:tc>
          <w:tcPr>
            <w:tcW w:w="709" w:type="dxa"/>
            <w:shd w:val="clear" w:color="auto" w:fill="auto"/>
          </w:tcPr>
          <w:p w14:paraId="6351F336" w14:textId="77777777" w:rsidR="00212AB8" w:rsidRPr="00176904" w:rsidRDefault="00212AB8" w:rsidP="00212AB8">
            <w:pPr>
              <w:pStyle w:val="GlossEng2ptafter"/>
            </w:pPr>
          </w:p>
        </w:tc>
        <w:tc>
          <w:tcPr>
            <w:tcW w:w="284" w:type="dxa"/>
            <w:shd w:val="clear" w:color="auto" w:fill="auto"/>
          </w:tcPr>
          <w:p w14:paraId="59EC5168" w14:textId="77777777" w:rsidR="00212AB8" w:rsidRPr="007617BE" w:rsidRDefault="00212AB8" w:rsidP="00212AB8">
            <w:pPr>
              <w:pStyle w:val="GlossEng2ptafter"/>
              <w:rPr>
                <w:rStyle w:val="ChSmallCaps"/>
              </w:rPr>
            </w:pPr>
          </w:p>
        </w:tc>
        <w:tc>
          <w:tcPr>
            <w:tcW w:w="510" w:type="dxa"/>
            <w:shd w:val="clear" w:color="auto" w:fill="auto"/>
          </w:tcPr>
          <w:p w14:paraId="59FBE71C" w14:textId="77777777" w:rsidR="00212AB8" w:rsidRPr="0099608C" w:rsidRDefault="00212AB8" w:rsidP="00212AB8">
            <w:pPr>
              <w:pStyle w:val="GlossEng2ptafter"/>
              <w:rPr>
                <w:rStyle w:val="ChSmallCaps"/>
              </w:rPr>
            </w:pPr>
            <w:r w:rsidRPr="0099608C">
              <w:rPr>
                <w:rStyle w:val="ChSmallCaps"/>
              </w:rPr>
              <w:t>neg</w:t>
            </w:r>
          </w:p>
        </w:tc>
        <w:tc>
          <w:tcPr>
            <w:tcW w:w="629" w:type="dxa"/>
            <w:gridSpan w:val="2"/>
            <w:shd w:val="clear" w:color="auto" w:fill="auto"/>
          </w:tcPr>
          <w:p w14:paraId="2FDDFF54" w14:textId="77777777" w:rsidR="00212AB8" w:rsidRPr="00D42BEE" w:rsidRDefault="00212AB8" w:rsidP="00212AB8">
            <w:pPr>
              <w:pStyle w:val="GlossEng2ptafter"/>
            </w:pPr>
            <w:r w:rsidRPr="00D42BEE">
              <w:t>once</w:t>
            </w:r>
          </w:p>
        </w:tc>
        <w:tc>
          <w:tcPr>
            <w:tcW w:w="489" w:type="dxa"/>
            <w:shd w:val="clear" w:color="auto" w:fill="auto"/>
          </w:tcPr>
          <w:p w14:paraId="72991167" w14:textId="77777777" w:rsidR="00212AB8" w:rsidRPr="0099608C" w:rsidRDefault="00212AB8" w:rsidP="00212AB8">
            <w:pPr>
              <w:pStyle w:val="GlossEng2ptafter"/>
              <w:rPr>
                <w:rStyle w:val="ChSmallCaps"/>
              </w:rPr>
            </w:pPr>
            <w:r w:rsidRPr="0099608C">
              <w:rPr>
                <w:rStyle w:val="ChSmallCaps"/>
              </w:rPr>
              <w:t>3sg</w:t>
            </w:r>
          </w:p>
        </w:tc>
        <w:tc>
          <w:tcPr>
            <w:tcW w:w="440" w:type="dxa"/>
            <w:shd w:val="clear" w:color="auto" w:fill="auto"/>
          </w:tcPr>
          <w:p w14:paraId="753D9F17" w14:textId="77777777" w:rsidR="00212AB8" w:rsidRPr="00D42BEE" w:rsidRDefault="00212AB8" w:rsidP="00212AB8">
            <w:pPr>
              <w:pStyle w:val="GlossEng2ptafter"/>
            </w:pPr>
            <w:r w:rsidRPr="00D42BEE">
              <w:t>see</w:t>
            </w:r>
          </w:p>
        </w:tc>
        <w:tc>
          <w:tcPr>
            <w:tcW w:w="489" w:type="dxa"/>
            <w:shd w:val="clear" w:color="auto" w:fill="auto"/>
          </w:tcPr>
          <w:p w14:paraId="580D2D2A" w14:textId="77777777" w:rsidR="00212AB8" w:rsidRPr="0099608C" w:rsidRDefault="00212AB8" w:rsidP="00212AB8">
            <w:pPr>
              <w:pStyle w:val="GlossEng2ptafter"/>
              <w:rPr>
                <w:rStyle w:val="ChSmallCaps"/>
              </w:rPr>
            </w:pPr>
            <w:r w:rsidRPr="0099608C">
              <w:rPr>
                <w:rStyle w:val="ChSmallCaps"/>
              </w:rPr>
              <w:t>2sg</w:t>
            </w:r>
          </w:p>
        </w:tc>
        <w:tc>
          <w:tcPr>
            <w:tcW w:w="785" w:type="dxa"/>
            <w:shd w:val="clear" w:color="auto" w:fill="auto"/>
          </w:tcPr>
          <w:p w14:paraId="0C8A8F2F" w14:textId="77777777" w:rsidR="00212AB8" w:rsidRPr="00D42BEE" w:rsidRDefault="00212AB8" w:rsidP="00212AB8">
            <w:pPr>
              <w:pStyle w:val="GlossEng2ptafter"/>
            </w:pPr>
            <w:r w:rsidRPr="00D42BEE">
              <w:t>river</w:t>
            </w:r>
          </w:p>
        </w:tc>
        <w:tc>
          <w:tcPr>
            <w:tcW w:w="489" w:type="dxa"/>
            <w:shd w:val="clear" w:color="auto" w:fill="auto"/>
          </w:tcPr>
          <w:p w14:paraId="3AA3B945" w14:textId="77777777" w:rsidR="00212AB8" w:rsidRPr="0099608C" w:rsidRDefault="00212AB8" w:rsidP="00212AB8">
            <w:pPr>
              <w:pStyle w:val="GlossEng2ptafter"/>
              <w:rPr>
                <w:rStyle w:val="ChSmallCaps"/>
              </w:rPr>
            </w:pPr>
            <w:r w:rsidRPr="0099608C">
              <w:rPr>
                <w:rStyle w:val="ChSmallCaps"/>
              </w:rPr>
              <w:t>2sg</w:t>
            </w:r>
          </w:p>
        </w:tc>
        <w:tc>
          <w:tcPr>
            <w:tcW w:w="756" w:type="dxa"/>
            <w:shd w:val="clear" w:color="auto" w:fill="auto"/>
          </w:tcPr>
          <w:p w14:paraId="36075293" w14:textId="77777777" w:rsidR="00212AB8" w:rsidRPr="00D42BEE" w:rsidRDefault="00212AB8" w:rsidP="00212AB8">
            <w:pPr>
              <w:pStyle w:val="GlossEng2ptafter"/>
            </w:pPr>
            <w:r w:rsidRPr="00D42BEE">
              <w:t>be.able</w:t>
            </w:r>
          </w:p>
        </w:tc>
        <w:tc>
          <w:tcPr>
            <w:tcW w:w="1001" w:type="dxa"/>
            <w:shd w:val="clear" w:color="auto" w:fill="auto"/>
          </w:tcPr>
          <w:p w14:paraId="51F7A852" w14:textId="77777777" w:rsidR="00212AB8" w:rsidRPr="00D42BEE" w:rsidRDefault="00212AB8" w:rsidP="00212AB8">
            <w:pPr>
              <w:pStyle w:val="GlossEng2ptafter"/>
            </w:pPr>
            <w:r>
              <w:t>be.</w:t>
            </w:r>
            <w:r w:rsidRPr="00D42BEE">
              <w:t>open</w:t>
            </w:r>
            <w:r>
              <w:t>ed</w:t>
            </w:r>
          </w:p>
        </w:tc>
      </w:tr>
      <w:tr w:rsidR="00212AB8" w:rsidRPr="00D42BEE" w14:paraId="05AC3EEE" w14:textId="77777777" w:rsidTr="00AC23C4">
        <w:trPr>
          <w:gridAfter w:val="8"/>
          <w:wAfter w:w="5049" w:type="dxa"/>
        </w:trPr>
        <w:tc>
          <w:tcPr>
            <w:tcW w:w="709" w:type="dxa"/>
            <w:shd w:val="clear" w:color="auto" w:fill="auto"/>
          </w:tcPr>
          <w:p w14:paraId="373EA4D2" w14:textId="77777777" w:rsidR="00212AB8" w:rsidRPr="00F41C6F" w:rsidRDefault="00212AB8" w:rsidP="00212AB8">
            <w:pPr>
              <w:pStyle w:val="O0Nwnext"/>
            </w:pPr>
          </w:p>
        </w:tc>
        <w:tc>
          <w:tcPr>
            <w:tcW w:w="823" w:type="dxa"/>
            <w:gridSpan w:val="3"/>
            <w:shd w:val="clear" w:color="auto" w:fill="auto"/>
          </w:tcPr>
          <w:p w14:paraId="7945CBE6" w14:textId="77777777" w:rsidR="00212AB8" w:rsidRPr="00D42BEE" w:rsidRDefault="00212AB8" w:rsidP="00212AB8">
            <w:pPr>
              <w:pStyle w:val="Text"/>
            </w:pPr>
            <w:r w:rsidRPr="00D42BEE">
              <w:t>begini</w:t>
            </w:r>
          </w:p>
        </w:tc>
      </w:tr>
      <w:tr w:rsidR="00212AB8" w:rsidRPr="00D42BEE" w14:paraId="1EB6037E" w14:textId="77777777" w:rsidTr="00AC23C4">
        <w:trPr>
          <w:gridAfter w:val="8"/>
          <w:wAfter w:w="5049" w:type="dxa"/>
        </w:trPr>
        <w:tc>
          <w:tcPr>
            <w:tcW w:w="709" w:type="dxa"/>
            <w:shd w:val="clear" w:color="auto" w:fill="auto"/>
          </w:tcPr>
          <w:p w14:paraId="3BF6D40D" w14:textId="77777777" w:rsidR="00212AB8" w:rsidRPr="00F41C6F" w:rsidRDefault="00212AB8" w:rsidP="00212AB8">
            <w:pPr>
              <w:pStyle w:val="GlossEng"/>
            </w:pPr>
          </w:p>
        </w:tc>
        <w:tc>
          <w:tcPr>
            <w:tcW w:w="823" w:type="dxa"/>
            <w:gridSpan w:val="3"/>
            <w:shd w:val="clear" w:color="auto" w:fill="auto"/>
          </w:tcPr>
          <w:p w14:paraId="0731DB48" w14:textId="77777777" w:rsidR="00212AB8" w:rsidRPr="00D42BEE" w:rsidRDefault="00212AB8" w:rsidP="00212AB8">
            <w:pPr>
              <w:pStyle w:val="GlossEng"/>
            </w:pPr>
            <w:r w:rsidRPr="00D42BEE">
              <w:t>like.this</w:t>
            </w:r>
          </w:p>
        </w:tc>
      </w:tr>
    </w:tbl>
    <w:p w14:paraId="47B0C44D" w14:textId="169758E4" w:rsidR="00212AB8" w:rsidRDefault="00212AB8" w:rsidP="00212AB8">
      <w:pPr>
        <w:pStyle w:val="FreeTranslEng15pt"/>
      </w:pPr>
      <w:r>
        <w:t xml:space="preserve">[Seeing the ocean for the first time:] </w:t>
      </w:r>
      <w:r w:rsidR="00B7093A">
        <w:t>‘</w:t>
      </w:r>
      <w:r>
        <w:t xml:space="preserve">[never before has he seen, what, a river that is so very big like this ocean,] never before has he seen </w:t>
      </w:r>
      <w:r w:rsidRPr="004F0DE5">
        <w:rPr>
          <w:rStyle w:val="ChBlueBold"/>
        </w:rPr>
        <w:t>you, you river</w:t>
      </w:r>
      <w:r>
        <w:t xml:space="preserve"> can be wide like this?</w:t>
      </w:r>
      <w:r w:rsidR="00B7093A">
        <w:t>’</w:t>
      </w:r>
      <w:r>
        <w:t xml:space="preserve"> </w:t>
      </w:r>
      <w:r w:rsidRPr="00176904">
        <w:rPr>
          <w:rStyle w:val="ExampleSource"/>
        </w:rPr>
        <w:t>[080922-010a-</w:t>
      </w:r>
      <w:r w:rsidR="00F00E41">
        <w:rPr>
          <w:rStyle w:val="ExampleSource"/>
        </w:rPr>
        <w:t>Cv</w:t>
      </w:r>
      <w:r w:rsidRPr="00176904">
        <w:rPr>
          <w:rStyle w:val="ExampleSource"/>
        </w:rPr>
        <w:t>NF.</w:t>
      </w:r>
      <w:r>
        <w:rPr>
          <w:rStyle w:val="ExampleSource"/>
        </w:rPr>
        <w:t>0212</w:t>
      </w:r>
      <w:r w:rsidR="00E34EAC">
        <w:rPr>
          <w:rStyle w:val="ExampleSource"/>
        </w:rPr>
        <w:t>-</w:t>
      </w:r>
      <w:r w:rsidRPr="00176904">
        <w:rPr>
          <w:rStyle w:val="ExampleSource"/>
        </w:rPr>
        <w:t>0213]</w:t>
      </w:r>
    </w:p>
    <w:p w14:paraId="63679B68" w14:textId="1C23B923" w:rsidR="00212AB8" w:rsidRDefault="00B7093A" w:rsidP="00212AB8">
      <w:pPr>
        <w:pStyle w:val="Heading5"/>
      </w:pPr>
      <w:r>
        <w:t>‘</w:t>
      </w:r>
      <w:r w:rsidR="00212AB8" w:rsidRPr="0099608C">
        <w:rPr>
          <w:rStyle w:val="ChSmallCaps"/>
        </w:rPr>
        <w:t>np</w:t>
      </w:r>
      <w:r w:rsidR="00212AB8" w:rsidRPr="00D32413">
        <w:t xml:space="preserve"> </w:t>
      </w:r>
      <w:r w:rsidR="00212AB8" w:rsidRPr="0099608C">
        <w:rPr>
          <w:rStyle w:val="ChSmallCaps"/>
        </w:rPr>
        <w:t>2sg</w:t>
      </w:r>
      <w:r>
        <w:t>’</w:t>
      </w:r>
      <w:r w:rsidR="00212AB8">
        <w:t xml:space="preserve"> noun phrases and their head nominals</w:t>
      </w:r>
    </w:p>
    <w:p w14:paraId="18C1D208" w14:textId="14E0CC6D" w:rsidR="00212AB8" w:rsidRDefault="00212AB8" w:rsidP="00AA64EF">
      <w:pPr>
        <w:pStyle w:val="Body0000after"/>
      </w:pPr>
      <w:r>
        <w:t xml:space="preserve">This section summarizes the syntactic and lexical properties of </w:t>
      </w:r>
      <w:r w:rsidR="00B7093A">
        <w:t>‘</w:t>
      </w:r>
      <w:r w:rsidRPr="0099608C">
        <w:rPr>
          <w:rStyle w:val="ChSmallCaps"/>
        </w:rPr>
        <w:t>np</w:t>
      </w:r>
      <w:r w:rsidRPr="00D32413">
        <w:t xml:space="preserve"> </w:t>
      </w:r>
      <w:r w:rsidRPr="0099608C">
        <w:rPr>
          <w:rStyle w:val="ChSmallCaps"/>
        </w:rPr>
        <w:t>2sg</w:t>
      </w:r>
      <w:r w:rsidR="00B7093A">
        <w:t>’</w:t>
      </w:r>
      <w:r>
        <w:t xml:space="preserve"> noun phrases.</w:t>
      </w:r>
    </w:p>
    <w:p w14:paraId="5EA329F0" w14:textId="72D0DEE5" w:rsidR="00212AB8" w:rsidRDefault="00212AB8" w:rsidP="00C62C1B">
      <w:pPr>
        <w:pStyle w:val="Body0500after"/>
      </w:pPr>
      <w:r>
        <w:t xml:space="preserve">In the corpus, </w:t>
      </w:r>
      <w:r w:rsidR="00B7093A">
        <w:t>‘</w:t>
      </w:r>
      <w:r w:rsidRPr="0099608C">
        <w:rPr>
          <w:rStyle w:val="ChSmallCaps"/>
        </w:rPr>
        <w:t>np</w:t>
      </w:r>
      <w:r w:rsidRPr="00D32413">
        <w:t xml:space="preserve"> </w:t>
      </w:r>
      <w:r w:rsidRPr="0099608C">
        <w:rPr>
          <w:rStyle w:val="ChSmallCaps"/>
        </w:rPr>
        <w:t>2sg</w:t>
      </w:r>
      <w:r w:rsidR="00B7093A">
        <w:t>’</w:t>
      </w:r>
      <w:r>
        <w:t xml:space="preserve"> noun phrases typically take the subject slot in clause-initial position, as in </w:t>
      </w:r>
      <w:r w:rsidR="00C62C1B">
        <w:fldChar w:fldCharType="begin"/>
      </w:r>
      <w:r w:rsidR="00C62C1B">
        <w:instrText xml:space="preserve"> REF _Ref353991839 \h </w:instrText>
      </w:r>
      <w:r w:rsidR="00C62C1B">
        <w:fldChar w:fldCharType="separate"/>
      </w:r>
      <w:r w:rsidR="00154D81" w:rsidRPr="00856563">
        <w:t>(</w:t>
      </w:r>
      <w:r w:rsidR="00154D81">
        <w:rPr>
          <w:noProof/>
        </w:rPr>
        <w:t>57</w:t>
      </w:r>
      <w:r w:rsidR="00154D81" w:rsidRPr="00856563">
        <w:t>)</w:t>
      </w:r>
      <w:r w:rsidR="00C62C1B">
        <w:fldChar w:fldCharType="end"/>
      </w:r>
      <w:r>
        <w:t xml:space="preserve"> to </w:t>
      </w:r>
      <w:r>
        <w:fldChar w:fldCharType="begin"/>
      </w:r>
      <w:r>
        <w:instrText xml:space="preserve"> REF _Ref354473261 \h </w:instrText>
      </w:r>
      <w:r>
        <w:fldChar w:fldCharType="separate"/>
      </w:r>
      <w:r w:rsidR="00154D81" w:rsidRPr="00856563">
        <w:t>(</w:t>
      </w:r>
      <w:r w:rsidR="00154D81">
        <w:rPr>
          <w:noProof/>
        </w:rPr>
        <w:t>61</w:t>
      </w:r>
      <w:r w:rsidR="00154D81" w:rsidRPr="00856563">
        <w:t>)</w:t>
      </w:r>
      <w:r>
        <w:fldChar w:fldCharType="end"/>
      </w:r>
      <w:r>
        <w:t xml:space="preserve">. There are a few exceptions, however: in </w:t>
      </w:r>
      <w:r>
        <w:fldChar w:fldCharType="begin"/>
      </w:r>
      <w:r>
        <w:instrText xml:space="preserve"> REF _Ref353003521 \h </w:instrText>
      </w:r>
      <w:r>
        <w:fldChar w:fldCharType="separate"/>
      </w:r>
      <w:r w:rsidR="00154D81" w:rsidRPr="00856563">
        <w:t>(</w:t>
      </w:r>
      <w:r w:rsidR="00154D81">
        <w:rPr>
          <w:noProof/>
        </w:rPr>
        <w:t>62</w:t>
      </w:r>
      <w:r w:rsidR="00154D81" w:rsidRPr="00856563">
        <w:t>)</w:t>
      </w:r>
      <w:r>
        <w:fldChar w:fldCharType="end"/>
      </w:r>
      <w:r>
        <w:t xml:space="preserve"> </w:t>
      </w:r>
      <w:r w:rsidRPr="004C3EFA">
        <w:rPr>
          <w:rStyle w:val="ChItalBold"/>
        </w:rPr>
        <w:t>babi ko</w:t>
      </w:r>
      <w:r>
        <w:t xml:space="preserve"> </w:t>
      </w:r>
      <w:r w:rsidR="00B7093A">
        <w:t>‘</w:t>
      </w:r>
      <w:r>
        <w:t>you pig</w:t>
      </w:r>
      <w:r w:rsidR="00B7093A">
        <w:t>’</w:t>
      </w:r>
      <w:r>
        <w:t xml:space="preserve"> occurs as an exclamation in clause-final position; in </w:t>
      </w:r>
      <w:r>
        <w:fldChar w:fldCharType="begin"/>
      </w:r>
      <w:r>
        <w:instrText xml:space="preserve"> REF _Ref353003522 \h </w:instrText>
      </w:r>
      <w:r>
        <w:fldChar w:fldCharType="separate"/>
      </w:r>
      <w:r w:rsidR="00154D81" w:rsidRPr="00856563">
        <w:t>(</w:t>
      </w:r>
      <w:r w:rsidR="00154D81">
        <w:rPr>
          <w:noProof/>
        </w:rPr>
        <w:t>64</w:t>
      </w:r>
      <w:r w:rsidR="00154D81" w:rsidRPr="00856563">
        <w:t>)</w:t>
      </w:r>
      <w:r>
        <w:fldChar w:fldCharType="end"/>
      </w:r>
      <w:r>
        <w:t xml:space="preserve"> </w:t>
      </w:r>
      <w:r w:rsidRPr="004C3EFA">
        <w:rPr>
          <w:rStyle w:val="ChItalBold"/>
        </w:rPr>
        <w:t>kaka ko</w:t>
      </w:r>
      <w:r>
        <w:t xml:space="preserve"> </w:t>
      </w:r>
      <w:r w:rsidR="00B7093A">
        <w:t>‘</w:t>
      </w:r>
      <w:r>
        <w:t>you older sibling</w:t>
      </w:r>
      <w:r w:rsidR="00B7093A">
        <w:t>’</w:t>
      </w:r>
      <w:r>
        <w:t xml:space="preserve"> denotes the possessor in an adnominal possessive construction which, in turn, takes the clausal object slot; and in </w:t>
      </w:r>
      <w:r>
        <w:fldChar w:fldCharType="begin"/>
      </w:r>
      <w:r>
        <w:instrText xml:space="preserve"> REF _Ref353192175 \h </w:instrText>
      </w:r>
      <w:r>
        <w:fldChar w:fldCharType="separate"/>
      </w:r>
      <w:r w:rsidR="00154D81" w:rsidRPr="00856563">
        <w:t>(</w:t>
      </w:r>
      <w:r w:rsidR="00154D81">
        <w:rPr>
          <w:noProof/>
        </w:rPr>
        <w:t>65</w:t>
      </w:r>
      <w:r w:rsidR="00154D81" w:rsidRPr="00856563">
        <w:t>)</w:t>
      </w:r>
      <w:r>
        <w:fldChar w:fldCharType="end"/>
      </w:r>
      <w:r>
        <w:t xml:space="preserve"> </w:t>
      </w:r>
      <w:r w:rsidRPr="00C5080F">
        <w:rPr>
          <w:rStyle w:val="ChItalBold"/>
        </w:rPr>
        <w:t xml:space="preserve">pace </w:t>
      </w:r>
      <w:r>
        <w:rPr>
          <w:rStyle w:val="ChItalBold"/>
        </w:rPr>
        <w:t>ko</w:t>
      </w:r>
      <w:r>
        <w:t xml:space="preserve"> </w:t>
      </w:r>
      <w:r w:rsidR="00B7093A">
        <w:t>‘</w:t>
      </w:r>
      <w:r>
        <w:t>you man</w:t>
      </w:r>
      <w:r w:rsidR="00B7093A">
        <w:t>’</w:t>
      </w:r>
      <w:r>
        <w:t xml:space="preserve"> expresses the possessor in an adnominal possessive construction which, in turn, takes the complement slot in a prepositional phrase. The referent can be encoded with </w:t>
      </w:r>
      <w:r w:rsidR="00C62C1B">
        <w:t>a common noun</w:t>
      </w:r>
      <w:r>
        <w:t xml:space="preserve"> as in </w:t>
      </w:r>
      <w:r>
        <w:fldChar w:fldCharType="begin"/>
      </w:r>
      <w:r>
        <w:instrText xml:space="preserve"> REF _Ref353003521 \h </w:instrText>
      </w:r>
      <w:r>
        <w:fldChar w:fldCharType="separate"/>
      </w:r>
      <w:r w:rsidR="00154D81" w:rsidRPr="00856563">
        <w:t>(</w:t>
      </w:r>
      <w:r w:rsidR="00154D81">
        <w:rPr>
          <w:noProof/>
        </w:rPr>
        <w:t>62</w:t>
      </w:r>
      <w:r w:rsidR="00154D81" w:rsidRPr="00856563">
        <w:t>)</w:t>
      </w:r>
      <w:r>
        <w:fldChar w:fldCharType="end"/>
      </w:r>
      <w:r>
        <w:t xml:space="preserve">, </w:t>
      </w:r>
      <w:r w:rsidR="00C62C1B">
        <w:t>a proper noun</w:t>
      </w:r>
      <w:r>
        <w:t xml:space="preserve"> as in </w:t>
      </w:r>
      <w:r w:rsidR="005F5D88">
        <w:fldChar w:fldCharType="begin"/>
      </w:r>
      <w:r w:rsidR="005F5D88">
        <w:instrText xml:space="preserve"> REF _Ref386817015 \h </w:instrText>
      </w:r>
      <w:r w:rsidR="005F5D88">
        <w:fldChar w:fldCharType="separate"/>
      </w:r>
      <w:r w:rsidR="00154D81" w:rsidRPr="00856563">
        <w:t>(</w:t>
      </w:r>
      <w:r w:rsidR="00154D81">
        <w:rPr>
          <w:noProof/>
        </w:rPr>
        <w:t>67</w:t>
      </w:r>
      <w:r w:rsidR="00154D81" w:rsidRPr="00856563">
        <w:t>)</w:t>
      </w:r>
      <w:r w:rsidR="005F5D88">
        <w:fldChar w:fldCharType="end"/>
      </w:r>
      <w:r>
        <w:t xml:space="preserve">, or </w:t>
      </w:r>
      <w:r w:rsidR="00C62C1B">
        <w:t xml:space="preserve">a </w:t>
      </w:r>
      <w:r w:rsidRPr="00856563">
        <w:t xml:space="preserve">noun phrase with </w:t>
      </w:r>
      <w:r w:rsidR="00C62C1B">
        <w:t xml:space="preserve">an </w:t>
      </w:r>
      <w:r w:rsidRPr="00856563">
        <w:t xml:space="preserve">adnominal modifier </w:t>
      </w:r>
      <w:r>
        <w:t xml:space="preserve">as </w:t>
      </w:r>
      <w:r w:rsidRPr="00856563">
        <w:t xml:space="preserve">in </w:t>
      </w:r>
      <w:r>
        <w:fldChar w:fldCharType="begin"/>
      </w:r>
      <w:r>
        <w:instrText xml:space="preserve"> REF _Ref340775178 \h </w:instrText>
      </w:r>
      <w:r>
        <w:fldChar w:fldCharType="separate"/>
      </w:r>
      <w:r w:rsidR="00154D81" w:rsidRPr="00856563">
        <w:t>(</w:t>
      </w:r>
      <w:r w:rsidR="00154D81">
        <w:rPr>
          <w:noProof/>
        </w:rPr>
        <w:t>63</w:t>
      </w:r>
      <w:r w:rsidR="00154D81" w:rsidRPr="00856563">
        <w:t>)</w:t>
      </w:r>
      <w:r>
        <w:fldChar w:fldCharType="end"/>
      </w:r>
      <w:r w:rsidRPr="00856563">
        <w:rPr>
          <w:lang w:eastAsia="en-US"/>
        </w:rPr>
        <w:t>.</w:t>
      </w:r>
      <w:r>
        <w:rPr>
          <w:lang w:eastAsia="en-US"/>
        </w:rPr>
        <w:t xml:space="preserve"> </w:t>
      </w:r>
      <w:r w:rsidRPr="00856563">
        <w:t xml:space="preserve">The referent is </w:t>
      </w:r>
      <w:r>
        <w:t xml:space="preserve">typically </w:t>
      </w:r>
      <w:r w:rsidRPr="00856563">
        <w:t>human</w:t>
      </w:r>
      <w:r>
        <w:t xml:space="preserve">; it can, however, also be </w:t>
      </w:r>
      <w:r w:rsidRPr="00856563">
        <w:t xml:space="preserve">inanimate such as </w:t>
      </w:r>
      <w:r w:rsidR="00002D53" w:rsidRPr="00856563">
        <w:rPr>
          <w:rStyle w:val="ChItalBold"/>
        </w:rPr>
        <w:t>anging</w:t>
      </w:r>
      <w:r w:rsidRPr="00856563">
        <w:t xml:space="preserve"> </w:t>
      </w:r>
      <w:r w:rsidR="00B7093A">
        <w:t>‘</w:t>
      </w:r>
      <w:r w:rsidRPr="00856563">
        <w:t>wind</w:t>
      </w:r>
      <w:r w:rsidR="00B7093A">
        <w:t>’</w:t>
      </w:r>
      <w:r w:rsidRPr="00856563">
        <w:t xml:space="preserve"> in </w:t>
      </w:r>
      <w:r>
        <w:fldChar w:fldCharType="begin"/>
      </w:r>
      <w:r>
        <w:instrText xml:space="preserve"> REF _Ref354054931 \h </w:instrText>
      </w:r>
      <w:r>
        <w:fldChar w:fldCharType="separate"/>
      </w:r>
      <w:r w:rsidR="00154D81" w:rsidRPr="00856563">
        <w:t>(</w:t>
      </w:r>
      <w:r w:rsidR="00154D81">
        <w:rPr>
          <w:noProof/>
        </w:rPr>
        <w:t>60</w:t>
      </w:r>
      <w:r w:rsidR="00154D81" w:rsidRPr="00856563">
        <w:t>)</w:t>
      </w:r>
      <w:r>
        <w:fldChar w:fldCharType="end"/>
      </w:r>
      <w:r>
        <w:t>.</w:t>
      </w:r>
    </w:p>
    <w:p w14:paraId="348CBC65" w14:textId="47607A7F" w:rsidR="00212AB8" w:rsidRDefault="00212AB8" w:rsidP="000378DA">
      <w:pPr>
        <w:pStyle w:val="Body0510after"/>
      </w:pPr>
      <w:r>
        <w:t xml:space="preserve">The utterances in </w:t>
      </w:r>
      <w:r w:rsidR="00C62C1B">
        <w:fldChar w:fldCharType="begin"/>
      </w:r>
      <w:r w:rsidR="00C62C1B">
        <w:instrText xml:space="preserve"> REF _Ref353991839 \h </w:instrText>
      </w:r>
      <w:r w:rsidR="00C62C1B">
        <w:fldChar w:fldCharType="separate"/>
      </w:r>
      <w:r w:rsidR="00154D81" w:rsidRPr="00856563">
        <w:t>(</w:t>
      </w:r>
      <w:r w:rsidR="00154D81">
        <w:rPr>
          <w:noProof/>
        </w:rPr>
        <w:t>57</w:t>
      </w:r>
      <w:r w:rsidR="00154D81" w:rsidRPr="00856563">
        <w:t>)</w:t>
      </w:r>
      <w:r w:rsidR="00C62C1B">
        <w:fldChar w:fldCharType="end"/>
      </w:r>
      <w:r>
        <w:t xml:space="preserve"> to </w:t>
      </w:r>
      <w:r w:rsidR="000378DA">
        <w:fldChar w:fldCharType="begin"/>
      </w:r>
      <w:r w:rsidR="000378DA">
        <w:instrText xml:space="preserve"> REF _Ref354473261 \h </w:instrText>
      </w:r>
      <w:r w:rsidR="000378DA">
        <w:fldChar w:fldCharType="separate"/>
      </w:r>
      <w:r w:rsidR="00154D81" w:rsidRPr="00856563">
        <w:t>(</w:t>
      </w:r>
      <w:r w:rsidR="00154D81">
        <w:rPr>
          <w:noProof/>
        </w:rPr>
        <w:t>61</w:t>
      </w:r>
      <w:r w:rsidR="00154D81" w:rsidRPr="00856563">
        <w:t>)</w:t>
      </w:r>
      <w:r w:rsidR="000378DA">
        <w:fldChar w:fldCharType="end"/>
      </w:r>
      <w:r>
        <w:t xml:space="preserve"> and </w:t>
      </w:r>
      <w:r>
        <w:fldChar w:fldCharType="begin"/>
      </w:r>
      <w:r>
        <w:instrText xml:space="preserve"> REF _Ref353003522 \h </w:instrText>
      </w:r>
      <w:r>
        <w:fldChar w:fldCharType="separate"/>
      </w:r>
      <w:r w:rsidR="00154D81" w:rsidRPr="00856563">
        <w:t>(</w:t>
      </w:r>
      <w:r w:rsidR="00154D81">
        <w:rPr>
          <w:noProof/>
        </w:rPr>
        <w:t>64</w:t>
      </w:r>
      <w:r w:rsidR="00154D81" w:rsidRPr="00856563">
        <w:t>)</w:t>
      </w:r>
      <w:r>
        <w:fldChar w:fldCharType="end"/>
      </w:r>
      <w:r w:rsidRPr="009531F2">
        <w:t xml:space="preserve"> </w:t>
      </w:r>
      <w:r>
        <w:t xml:space="preserve">to </w:t>
      </w:r>
      <w:r>
        <w:fldChar w:fldCharType="begin"/>
      </w:r>
      <w:r>
        <w:instrText xml:space="preserve"> REF _Ref353011959 \h </w:instrText>
      </w:r>
      <w:r>
        <w:fldChar w:fldCharType="separate"/>
      </w:r>
      <w:r w:rsidR="00154D81" w:rsidRPr="00856563">
        <w:t>(</w:t>
      </w:r>
      <w:r w:rsidR="00154D81">
        <w:rPr>
          <w:noProof/>
        </w:rPr>
        <w:t>68</w:t>
      </w:r>
      <w:r w:rsidR="00154D81" w:rsidRPr="00856563">
        <w:t>)</w:t>
      </w:r>
      <w:r>
        <w:fldChar w:fldCharType="end"/>
      </w:r>
      <w:r>
        <w:t xml:space="preserve"> also show that </w:t>
      </w:r>
      <w:r w:rsidRPr="00856563">
        <w:rPr>
          <w:rStyle w:val="ChItalBold"/>
        </w:rPr>
        <w:t>ko</w:t>
      </w:r>
      <w:r w:rsidRPr="00856563">
        <w:t xml:space="preserve"> </w:t>
      </w:r>
      <w:r w:rsidR="00B7093A">
        <w:t>‘</w:t>
      </w:r>
      <w:r w:rsidRPr="0099608C">
        <w:rPr>
          <w:rStyle w:val="ChSmallCaps"/>
        </w:rPr>
        <w:t>2sg</w:t>
      </w:r>
      <w:r w:rsidR="00B7093A">
        <w:t>’</w:t>
      </w:r>
      <w:r>
        <w:t xml:space="preserve"> is freely used as a determiner</w:t>
      </w:r>
      <w:r w:rsidR="000378DA">
        <w:t xml:space="preserve">; that is, its uses are not limited to </w:t>
      </w:r>
      <w:r>
        <w:t xml:space="preserve">exclamations, </w:t>
      </w:r>
      <w:r w:rsidR="000378DA">
        <w:t xml:space="preserve">such </w:t>
      </w:r>
      <w:r>
        <w:t xml:space="preserve">as </w:t>
      </w:r>
      <w:r w:rsidR="000378DA" w:rsidRPr="000378DA">
        <w:rPr>
          <w:rStyle w:val="ChItalBold"/>
        </w:rPr>
        <w:t>babi … ko</w:t>
      </w:r>
      <w:r w:rsidR="000378DA">
        <w:t xml:space="preserve"> ‘you … pig’ </w:t>
      </w:r>
      <w:r>
        <w:t xml:space="preserve">in </w:t>
      </w:r>
      <w:r>
        <w:fldChar w:fldCharType="begin"/>
      </w:r>
      <w:r>
        <w:instrText xml:space="preserve"> REF _Ref353003521 \h </w:instrText>
      </w:r>
      <w:r>
        <w:fldChar w:fldCharType="separate"/>
      </w:r>
      <w:r w:rsidR="00154D81" w:rsidRPr="00856563">
        <w:t>(</w:t>
      </w:r>
      <w:r w:rsidR="00154D81">
        <w:rPr>
          <w:noProof/>
        </w:rPr>
        <w:t>62</w:t>
      </w:r>
      <w:r w:rsidR="00154D81" w:rsidRPr="00856563">
        <w:t>)</w:t>
      </w:r>
      <w:r>
        <w:fldChar w:fldCharType="end"/>
      </w:r>
      <w:r>
        <w:t xml:space="preserve"> and </w:t>
      </w:r>
      <w:r>
        <w:fldChar w:fldCharType="begin"/>
      </w:r>
      <w:r>
        <w:instrText xml:space="preserve"> REF _Ref340775178 \h </w:instrText>
      </w:r>
      <w:r>
        <w:fldChar w:fldCharType="separate"/>
      </w:r>
      <w:r w:rsidR="00154D81" w:rsidRPr="00856563">
        <w:t>(</w:t>
      </w:r>
      <w:r w:rsidR="00154D81">
        <w:rPr>
          <w:noProof/>
        </w:rPr>
        <w:t>63</w:t>
      </w:r>
      <w:r w:rsidR="00154D81" w:rsidRPr="00856563">
        <w:t>)</w:t>
      </w:r>
      <w:r>
        <w:fldChar w:fldCharType="end"/>
      </w:r>
      <w:r>
        <w:t>.</w:t>
      </w:r>
    </w:p>
    <w:tbl>
      <w:tblPr>
        <w:tblW w:w="3562" w:type="dxa"/>
        <w:tblCellMar>
          <w:left w:w="42" w:type="dxa"/>
          <w:right w:w="42" w:type="dxa"/>
        </w:tblCellMar>
        <w:tblLook w:val="01E0" w:firstRow="1" w:lastRow="1" w:firstColumn="1" w:lastColumn="1" w:noHBand="0" w:noVBand="0"/>
      </w:tblPr>
      <w:tblGrid>
        <w:gridCol w:w="709"/>
        <w:gridCol w:w="284"/>
        <w:gridCol w:w="606"/>
        <w:gridCol w:w="912"/>
        <w:gridCol w:w="562"/>
        <w:gridCol w:w="489"/>
      </w:tblGrid>
      <w:tr w:rsidR="00AC23C4" w:rsidRPr="00414A9C" w14:paraId="245BAF72" w14:textId="77777777" w:rsidTr="00AC23C4">
        <w:tc>
          <w:tcPr>
            <w:tcW w:w="709" w:type="dxa"/>
            <w:shd w:val="clear" w:color="auto" w:fill="auto"/>
          </w:tcPr>
          <w:p w14:paraId="1624513A" w14:textId="77777777" w:rsidR="00212AB8" w:rsidRPr="00D025F5" w:rsidRDefault="00212AB8" w:rsidP="00212AB8">
            <w:pPr>
              <w:pStyle w:val="O0Nwnext"/>
            </w:pPr>
            <w:bookmarkStart w:id="3023" w:name="_Ref353003521"/>
            <w:r w:rsidRPr="00856563">
              <w:t>(</w:t>
            </w:r>
            <w:fldSimple w:instr=" SEQ ( \* ARABIC \s 1 ">
              <w:r w:rsidR="00154D81">
                <w:rPr>
                  <w:noProof/>
                </w:rPr>
                <w:t>62</w:t>
              </w:r>
            </w:fldSimple>
            <w:r w:rsidRPr="00856563">
              <w:t>)</w:t>
            </w:r>
            <w:bookmarkEnd w:id="3023"/>
          </w:p>
        </w:tc>
        <w:tc>
          <w:tcPr>
            <w:tcW w:w="284" w:type="dxa"/>
            <w:shd w:val="clear" w:color="auto" w:fill="auto"/>
          </w:tcPr>
          <w:p w14:paraId="0A4CCC14" w14:textId="77777777" w:rsidR="00212AB8" w:rsidRPr="00CD5D21" w:rsidRDefault="00212AB8" w:rsidP="00212AB8">
            <w:pPr>
              <w:pStyle w:val="Text"/>
            </w:pPr>
            <w:r>
              <w:t>…</w:t>
            </w:r>
          </w:p>
        </w:tc>
        <w:tc>
          <w:tcPr>
            <w:tcW w:w="606" w:type="dxa"/>
            <w:shd w:val="clear" w:color="auto" w:fill="auto"/>
          </w:tcPr>
          <w:p w14:paraId="3F3DE2F9" w14:textId="77777777" w:rsidR="00212AB8" w:rsidRPr="00CD5D21" w:rsidRDefault="00212AB8" w:rsidP="00212AB8">
            <w:pPr>
              <w:pStyle w:val="Text"/>
            </w:pPr>
            <w:r>
              <w:t>dasar</w:t>
            </w:r>
          </w:p>
        </w:tc>
        <w:tc>
          <w:tcPr>
            <w:tcW w:w="912" w:type="dxa"/>
            <w:shd w:val="clear" w:color="auto" w:fill="auto"/>
          </w:tcPr>
          <w:p w14:paraId="44393DC7" w14:textId="77777777" w:rsidR="00212AB8" w:rsidRPr="00CD5D21" w:rsidRDefault="00002D53" w:rsidP="00212AB8">
            <w:pPr>
              <w:pStyle w:val="Text"/>
            </w:pPr>
            <w:r>
              <w:t>bodo</w:t>
            </w:r>
          </w:p>
        </w:tc>
        <w:tc>
          <w:tcPr>
            <w:tcW w:w="562" w:type="dxa"/>
            <w:shd w:val="clear" w:color="auto" w:fill="auto"/>
          </w:tcPr>
          <w:p w14:paraId="6303D488" w14:textId="77777777" w:rsidR="00212AB8" w:rsidRPr="00D50396" w:rsidRDefault="00212AB8" w:rsidP="00212AB8">
            <w:pPr>
              <w:pStyle w:val="Text"/>
              <w:rPr>
                <w:rStyle w:val="ChBlueBold"/>
              </w:rPr>
            </w:pPr>
            <w:r w:rsidRPr="00D50396">
              <w:rPr>
                <w:rStyle w:val="ChBlueBold"/>
              </w:rPr>
              <w:t>babi</w:t>
            </w:r>
          </w:p>
        </w:tc>
        <w:tc>
          <w:tcPr>
            <w:tcW w:w="489" w:type="dxa"/>
            <w:shd w:val="clear" w:color="auto" w:fill="auto"/>
          </w:tcPr>
          <w:p w14:paraId="24FD4C0F" w14:textId="77777777" w:rsidR="00212AB8" w:rsidRPr="005D5D80" w:rsidRDefault="00212AB8" w:rsidP="00212AB8">
            <w:pPr>
              <w:pStyle w:val="Text"/>
              <w:rPr>
                <w:rStyle w:val="ChBlueBold"/>
              </w:rPr>
            </w:pPr>
            <w:r w:rsidRPr="005D5D80">
              <w:rPr>
                <w:rStyle w:val="ChBlueBold"/>
              </w:rPr>
              <w:t>ko</w:t>
            </w:r>
          </w:p>
        </w:tc>
      </w:tr>
      <w:tr w:rsidR="00AC23C4" w:rsidRPr="00AC23C4" w14:paraId="4944E9B7" w14:textId="77777777" w:rsidTr="00AC23C4">
        <w:tc>
          <w:tcPr>
            <w:tcW w:w="709" w:type="dxa"/>
            <w:shd w:val="clear" w:color="auto" w:fill="auto"/>
          </w:tcPr>
          <w:p w14:paraId="6C6673A4" w14:textId="77777777" w:rsidR="00212AB8" w:rsidRPr="008F63DA" w:rsidRDefault="00212AB8" w:rsidP="00212AB8">
            <w:pPr>
              <w:pStyle w:val="GlossEng"/>
            </w:pPr>
          </w:p>
        </w:tc>
        <w:tc>
          <w:tcPr>
            <w:tcW w:w="284" w:type="dxa"/>
            <w:shd w:val="clear" w:color="auto" w:fill="auto"/>
          </w:tcPr>
          <w:p w14:paraId="316F4281" w14:textId="77777777" w:rsidR="00212AB8" w:rsidRPr="00741C6B" w:rsidRDefault="00212AB8" w:rsidP="00212AB8">
            <w:pPr>
              <w:pStyle w:val="GlossEng"/>
              <w:rPr>
                <w:rStyle w:val="ChSmallCaps"/>
              </w:rPr>
            </w:pPr>
          </w:p>
        </w:tc>
        <w:tc>
          <w:tcPr>
            <w:tcW w:w="606" w:type="dxa"/>
            <w:shd w:val="clear" w:color="auto" w:fill="auto"/>
          </w:tcPr>
          <w:p w14:paraId="1457264F" w14:textId="77777777" w:rsidR="00212AB8" w:rsidRDefault="00212AB8" w:rsidP="00212AB8">
            <w:pPr>
              <w:pStyle w:val="GlossEng"/>
            </w:pPr>
            <w:r>
              <w:t>base</w:t>
            </w:r>
          </w:p>
        </w:tc>
        <w:tc>
          <w:tcPr>
            <w:tcW w:w="912" w:type="dxa"/>
            <w:shd w:val="clear" w:color="auto" w:fill="auto"/>
          </w:tcPr>
          <w:p w14:paraId="6E655733" w14:textId="77777777" w:rsidR="00212AB8" w:rsidRPr="00CD5D21" w:rsidRDefault="00212AB8" w:rsidP="00212AB8">
            <w:pPr>
              <w:pStyle w:val="GlossEng"/>
            </w:pPr>
            <w:r>
              <w:t>be.</w:t>
            </w:r>
            <w:r w:rsidRPr="00CD5D21">
              <w:t>stupid</w:t>
            </w:r>
          </w:p>
        </w:tc>
        <w:tc>
          <w:tcPr>
            <w:tcW w:w="562" w:type="dxa"/>
            <w:shd w:val="clear" w:color="auto" w:fill="auto"/>
          </w:tcPr>
          <w:p w14:paraId="40CF29B3" w14:textId="77777777" w:rsidR="00212AB8" w:rsidRPr="00CD5D21" w:rsidRDefault="00212AB8" w:rsidP="00212AB8">
            <w:pPr>
              <w:pStyle w:val="GlossEng"/>
            </w:pPr>
            <w:r w:rsidRPr="00CD5D21">
              <w:t>pig</w:t>
            </w:r>
          </w:p>
        </w:tc>
        <w:tc>
          <w:tcPr>
            <w:tcW w:w="489" w:type="dxa"/>
            <w:shd w:val="clear" w:color="auto" w:fill="auto"/>
          </w:tcPr>
          <w:p w14:paraId="667FA0B3" w14:textId="77777777" w:rsidR="00212AB8" w:rsidRPr="0099608C" w:rsidRDefault="00212AB8" w:rsidP="00212AB8">
            <w:pPr>
              <w:pStyle w:val="GlossEng"/>
              <w:rPr>
                <w:rStyle w:val="ChSmallCaps"/>
              </w:rPr>
            </w:pPr>
            <w:r w:rsidRPr="0099608C">
              <w:rPr>
                <w:rStyle w:val="ChSmallCaps"/>
              </w:rPr>
              <w:t>2sg</w:t>
            </w:r>
          </w:p>
        </w:tc>
      </w:tr>
    </w:tbl>
    <w:p w14:paraId="73C6E087" w14:textId="3D9CFC7A" w:rsidR="00212AB8" w:rsidRPr="00AA0D75" w:rsidRDefault="00B7093A" w:rsidP="00212AB8">
      <w:pPr>
        <w:pStyle w:val="FreeTranslEng"/>
      </w:pPr>
      <w:r>
        <w:t>‘</w:t>
      </w:r>
      <w:r w:rsidR="00212AB8">
        <w:t>[you</w:t>
      </w:r>
      <w:r w:rsidR="005978C9">
        <w:t xml:space="preserve"> </w:t>
      </w:r>
      <w:r w:rsidR="00212AB8">
        <w:t>(</w:t>
      </w:r>
      <w:r w:rsidR="00212AB8" w:rsidRPr="0099608C">
        <w:rPr>
          <w:rStyle w:val="ChSmallCaps"/>
        </w:rPr>
        <w:t>sg</w:t>
      </w:r>
      <w:r w:rsidR="00212AB8">
        <w:t>) here, do you</w:t>
      </w:r>
      <w:r w:rsidR="005978C9">
        <w:t xml:space="preserve"> </w:t>
      </w:r>
      <w:r w:rsidR="00212AB8">
        <w:t>(</w:t>
      </w:r>
      <w:r w:rsidR="00212AB8" w:rsidRPr="0099608C">
        <w:rPr>
          <w:rStyle w:val="ChSmallCaps"/>
        </w:rPr>
        <w:t>sg</w:t>
      </w:r>
      <w:r w:rsidR="00212AB8">
        <w:t xml:space="preserve">) have ears (or) not,] (you are of course) stupid, </w:t>
      </w:r>
      <w:r w:rsidR="00212AB8" w:rsidRPr="00B174D7">
        <w:rPr>
          <w:rStyle w:val="ChBlueBold"/>
        </w:rPr>
        <w:t>you pig</w:t>
      </w:r>
      <w:r>
        <w:t>’</w:t>
      </w:r>
      <w:r w:rsidR="00212AB8">
        <w:t xml:space="preserve"> </w:t>
      </w:r>
      <w:r w:rsidR="00212AB8" w:rsidRPr="008F63DA">
        <w:rPr>
          <w:rStyle w:val="ExampleSource"/>
        </w:rPr>
        <w:t>[081014-016-Cv.0047]</w:t>
      </w:r>
    </w:p>
    <w:tbl>
      <w:tblPr>
        <w:tblW w:w="4501" w:type="dxa"/>
        <w:tblCellMar>
          <w:left w:w="40" w:type="dxa"/>
          <w:right w:w="40" w:type="dxa"/>
        </w:tblCellMar>
        <w:tblLook w:val="01E0" w:firstRow="1" w:lastRow="1" w:firstColumn="1" w:lastColumn="1" w:noHBand="0" w:noVBand="0"/>
      </w:tblPr>
      <w:tblGrid>
        <w:gridCol w:w="709"/>
        <w:gridCol w:w="558"/>
        <w:gridCol w:w="864"/>
        <w:gridCol w:w="485"/>
        <w:gridCol w:w="569"/>
        <w:gridCol w:w="491"/>
        <w:gridCol w:w="825"/>
      </w:tblGrid>
      <w:tr w:rsidR="00AC23C4" w:rsidRPr="00414A9C" w14:paraId="1768809F" w14:textId="77777777" w:rsidTr="00AC23C4">
        <w:tc>
          <w:tcPr>
            <w:tcW w:w="709" w:type="dxa"/>
            <w:shd w:val="clear" w:color="auto" w:fill="auto"/>
          </w:tcPr>
          <w:p w14:paraId="2FA08D16" w14:textId="77777777" w:rsidR="00212AB8" w:rsidRPr="00D025F5" w:rsidRDefault="00212AB8" w:rsidP="00212AB8">
            <w:pPr>
              <w:pStyle w:val="O0Nwnext"/>
            </w:pPr>
            <w:bookmarkStart w:id="3024" w:name="_Ref313464051"/>
            <w:bookmarkStart w:id="3025" w:name="_Ref340775178"/>
            <w:r w:rsidRPr="00856563">
              <w:t>(</w:t>
            </w:r>
            <w:fldSimple w:instr=" SEQ ( \* ARABIC \s 1 ">
              <w:r w:rsidR="00154D81">
                <w:rPr>
                  <w:noProof/>
                </w:rPr>
                <w:t>63</w:t>
              </w:r>
            </w:fldSimple>
            <w:bookmarkEnd w:id="3024"/>
            <w:r w:rsidRPr="00856563">
              <w:t>)</w:t>
            </w:r>
            <w:bookmarkEnd w:id="3025"/>
          </w:p>
        </w:tc>
        <w:tc>
          <w:tcPr>
            <w:tcW w:w="558" w:type="dxa"/>
            <w:shd w:val="clear" w:color="auto" w:fill="auto"/>
          </w:tcPr>
          <w:p w14:paraId="3D514A27" w14:textId="77777777" w:rsidR="00212AB8" w:rsidRPr="00856563" w:rsidRDefault="00212AB8" w:rsidP="00212AB8">
            <w:pPr>
              <w:pStyle w:val="Text"/>
              <w:rPr>
                <w:rStyle w:val="ChBlueBold"/>
              </w:rPr>
            </w:pPr>
            <w:r w:rsidRPr="00856563">
              <w:rPr>
                <w:rStyle w:val="ChBlueBold"/>
              </w:rPr>
              <w:t>babi</w:t>
            </w:r>
          </w:p>
        </w:tc>
        <w:tc>
          <w:tcPr>
            <w:tcW w:w="864" w:type="dxa"/>
            <w:shd w:val="clear" w:color="auto" w:fill="auto"/>
          </w:tcPr>
          <w:p w14:paraId="729686BE" w14:textId="77777777" w:rsidR="00212AB8" w:rsidRPr="00856563" w:rsidRDefault="00212AB8" w:rsidP="00212AB8">
            <w:pPr>
              <w:pStyle w:val="Text"/>
              <w:rPr>
                <w:rStyle w:val="ChBlueBold"/>
              </w:rPr>
            </w:pPr>
            <w:r w:rsidRPr="00856563">
              <w:rPr>
                <w:rStyle w:val="ChBlueBold"/>
              </w:rPr>
              <w:t>puti</w:t>
            </w:r>
          </w:p>
        </w:tc>
        <w:tc>
          <w:tcPr>
            <w:tcW w:w="485" w:type="dxa"/>
            <w:shd w:val="clear" w:color="auto" w:fill="auto"/>
          </w:tcPr>
          <w:p w14:paraId="13BC194B" w14:textId="77777777" w:rsidR="00212AB8" w:rsidRPr="005D5D80" w:rsidRDefault="00212AB8" w:rsidP="00212AB8">
            <w:pPr>
              <w:pStyle w:val="Text"/>
              <w:rPr>
                <w:rStyle w:val="ChBlueBold"/>
              </w:rPr>
            </w:pPr>
            <w:r w:rsidRPr="005D5D80">
              <w:rPr>
                <w:rStyle w:val="ChBlueBold"/>
              </w:rPr>
              <w:t>ko</w:t>
            </w:r>
          </w:p>
        </w:tc>
        <w:tc>
          <w:tcPr>
            <w:tcW w:w="569" w:type="dxa"/>
            <w:shd w:val="clear" w:color="auto" w:fill="auto"/>
          </w:tcPr>
          <w:p w14:paraId="322305DF" w14:textId="77777777" w:rsidR="00212AB8" w:rsidRPr="00856563" w:rsidRDefault="00212AB8" w:rsidP="00212AB8">
            <w:pPr>
              <w:pStyle w:val="Text"/>
            </w:pPr>
            <w:r w:rsidRPr="00856563">
              <w:t>dari</w:t>
            </w:r>
          </w:p>
        </w:tc>
        <w:tc>
          <w:tcPr>
            <w:tcW w:w="491" w:type="dxa"/>
            <w:shd w:val="clear" w:color="auto" w:fill="auto"/>
          </w:tcPr>
          <w:p w14:paraId="04A51BA0" w14:textId="77777777" w:rsidR="00212AB8" w:rsidRPr="00856563" w:rsidRDefault="00212AB8" w:rsidP="00212AB8">
            <w:pPr>
              <w:pStyle w:val="Text"/>
            </w:pPr>
            <w:r w:rsidRPr="00856563">
              <w:t>atas</w:t>
            </w:r>
          </w:p>
        </w:tc>
        <w:tc>
          <w:tcPr>
            <w:tcW w:w="825" w:type="dxa"/>
            <w:shd w:val="clear" w:color="auto" w:fill="auto"/>
          </w:tcPr>
          <w:p w14:paraId="4D2173E9" w14:textId="77777777" w:rsidR="00212AB8" w:rsidRPr="00856563" w:rsidRDefault="00002D53" w:rsidP="00212AB8">
            <w:pPr>
              <w:pStyle w:val="Text"/>
            </w:pPr>
            <w:r w:rsidRPr="00856563">
              <w:t>turung</w:t>
            </w:r>
          </w:p>
        </w:tc>
      </w:tr>
      <w:tr w:rsidR="00AC23C4" w:rsidRPr="00AC23C4" w14:paraId="1899CC18" w14:textId="77777777" w:rsidTr="00AC23C4">
        <w:tc>
          <w:tcPr>
            <w:tcW w:w="709" w:type="dxa"/>
            <w:shd w:val="clear" w:color="auto" w:fill="auto"/>
          </w:tcPr>
          <w:p w14:paraId="1F1B1879" w14:textId="77777777" w:rsidR="00212AB8" w:rsidRPr="00D025F5" w:rsidRDefault="00212AB8" w:rsidP="00212AB8">
            <w:pPr>
              <w:pStyle w:val="GlossEng"/>
            </w:pPr>
          </w:p>
        </w:tc>
        <w:tc>
          <w:tcPr>
            <w:tcW w:w="558" w:type="dxa"/>
            <w:shd w:val="clear" w:color="auto" w:fill="auto"/>
          </w:tcPr>
          <w:p w14:paraId="6D86A316" w14:textId="77777777" w:rsidR="00212AB8" w:rsidRPr="00856563" w:rsidRDefault="00212AB8" w:rsidP="00212AB8">
            <w:pPr>
              <w:pStyle w:val="GlossEng"/>
            </w:pPr>
            <w:r w:rsidRPr="00856563">
              <w:t>pig</w:t>
            </w:r>
          </w:p>
        </w:tc>
        <w:tc>
          <w:tcPr>
            <w:tcW w:w="864" w:type="dxa"/>
            <w:shd w:val="clear" w:color="auto" w:fill="auto"/>
          </w:tcPr>
          <w:p w14:paraId="612B679F" w14:textId="77777777" w:rsidR="00212AB8" w:rsidRPr="00856563" w:rsidRDefault="00212AB8" w:rsidP="00212AB8">
            <w:pPr>
              <w:pStyle w:val="GlossEng"/>
            </w:pPr>
            <w:r>
              <w:t>be.</w:t>
            </w:r>
            <w:r w:rsidRPr="00856563">
              <w:t>white</w:t>
            </w:r>
          </w:p>
        </w:tc>
        <w:tc>
          <w:tcPr>
            <w:tcW w:w="485" w:type="dxa"/>
            <w:shd w:val="clear" w:color="auto" w:fill="auto"/>
          </w:tcPr>
          <w:p w14:paraId="59331680" w14:textId="77777777" w:rsidR="00212AB8" w:rsidRPr="0099608C" w:rsidRDefault="00212AB8" w:rsidP="00212AB8">
            <w:pPr>
              <w:pStyle w:val="GlossEng"/>
              <w:rPr>
                <w:rStyle w:val="ChSmallCaps"/>
              </w:rPr>
            </w:pPr>
            <w:r w:rsidRPr="0099608C">
              <w:rPr>
                <w:rStyle w:val="ChSmallCaps"/>
              </w:rPr>
              <w:t>2sg</w:t>
            </w:r>
          </w:p>
        </w:tc>
        <w:tc>
          <w:tcPr>
            <w:tcW w:w="569" w:type="dxa"/>
            <w:shd w:val="clear" w:color="auto" w:fill="auto"/>
          </w:tcPr>
          <w:p w14:paraId="17F3213E" w14:textId="77777777" w:rsidR="00212AB8" w:rsidRPr="00856563" w:rsidRDefault="00212AB8" w:rsidP="00212AB8">
            <w:pPr>
              <w:pStyle w:val="GlossEng"/>
            </w:pPr>
            <w:r>
              <w:t>from</w:t>
            </w:r>
          </w:p>
        </w:tc>
        <w:tc>
          <w:tcPr>
            <w:tcW w:w="491" w:type="dxa"/>
            <w:shd w:val="clear" w:color="auto" w:fill="auto"/>
          </w:tcPr>
          <w:p w14:paraId="654EFAD9" w14:textId="77777777" w:rsidR="00212AB8" w:rsidRPr="00856563" w:rsidRDefault="00212AB8" w:rsidP="00212AB8">
            <w:pPr>
              <w:pStyle w:val="GlossEng"/>
            </w:pPr>
            <w:r w:rsidRPr="00856563">
              <w:t>top</w:t>
            </w:r>
          </w:p>
        </w:tc>
        <w:tc>
          <w:tcPr>
            <w:tcW w:w="825" w:type="dxa"/>
            <w:shd w:val="clear" w:color="auto" w:fill="auto"/>
          </w:tcPr>
          <w:p w14:paraId="21FA40EF" w14:textId="77777777" w:rsidR="00212AB8" w:rsidRPr="00856563" w:rsidRDefault="00212AB8" w:rsidP="00212AB8">
            <w:pPr>
              <w:pStyle w:val="GlossEng"/>
            </w:pPr>
            <w:r w:rsidRPr="00856563">
              <w:t>descend</w:t>
            </w:r>
          </w:p>
        </w:tc>
      </w:tr>
    </w:tbl>
    <w:p w14:paraId="5F378231" w14:textId="744EA653" w:rsidR="00212AB8" w:rsidRPr="006D4142" w:rsidRDefault="00212AB8" w:rsidP="00212AB8">
      <w:pPr>
        <w:pStyle w:val="FreeTranslEng"/>
      </w:pPr>
      <w:r>
        <w:t xml:space="preserve">[About an acquaintance:] </w:t>
      </w:r>
      <w:r w:rsidR="00B7093A">
        <w:t>‘</w:t>
      </w:r>
      <w:r w:rsidRPr="00856563">
        <w:rPr>
          <w:rStyle w:val="ChBlueBold"/>
        </w:rPr>
        <w:t>you white pig</w:t>
      </w:r>
      <w:r w:rsidRPr="00856563">
        <w:t xml:space="preserve"> came down from up (there)</w:t>
      </w:r>
      <w:r w:rsidR="00B7093A">
        <w:t>’</w:t>
      </w:r>
      <w:r w:rsidRPr="00856563">
        <w:t xml:space="preserve"> </w:t>
      </w:r>
      <w:r w:rsidR="00B04170">
        <w:rPr>
          <w:rStyle w:val="ExampleSource"/>
        </w:rPr>
        <w:t>[081025-006-Cv.0260</w:t>
      </w:r>
      <w:r w:rsidRPr="00856563">
        <w:rPr>
          <w:rStyle w:val="ExampleSource"/>
        </w:rPr>
        <w:t>]</w:t>
      </w:r>
    </w:p>
    <w:tbl>
      <w:tblPr>
        <w:tblW w:w="4141" w:type="dxa"/>
        <w:tblCellMar>
          <w:left w:w="42" w:type="dxa"/>
          <w:right w:w="42" w:type="dxa"/>
        </w:tblCellMar>
        <w:tblLook w:val="01E0" w:firstRow="1" w:lastRow="1" w:firstColumn="1" w:lastColumn="1" w:noHBand="0" w:noVBand="0"/>
      </w:tblPr>
      <w:tblGrid>
        <w:gridCol w:w="709"/>
        <w:gridCol w:w="489"/>
        <w:gridCol w:w="629"/>
        <w:gridCol w:w="607"/>
        <w:gridCol w:w="489"/>
        <w:gridCol w:w="567"/>
        <w:gridCol w:w="651"/>
      </w:tblGrid>
      <w:tr w:rsidR="00AC23C4" w:rsidRPr="00414A9C" w14:paraId="4B61619B" w14:textId="77777777" w:rsidTr="00AC23C4">
        <w:tc>
          <w:tcPr>
            <w:tcW w:w="709" w:type="dxa"/>
            <w:shd w:val="clear" w:color="auto" w:fill="auto"/>
          </w:tcPr>
          <w:p w14:paraId="6F8A8AF5" w14:textId="77777777" w:rsidR="00212AB8" w:rsidRPr="00D025F5" w:rsidRDefault="00212AB8" w:rsidP="00212AB8">
            <w:pPr>
              <w:pStyle w:val="O0Nwnext"/>
            </w:pPr>
            <w:bookmarkStart w:id="3026" w:name="_Ref353003522"/>
            <w:r w:rsidRPr="00856563">
              <w:t>(</w:t>
            </w:r>
            <w:fldSimple w:instr=" SEQ ( \* ARABIC \s 1 ">
              <w:r w:rsidR="00154D81">
                <w:rPr>
                  <w:noProof/>
                </w:rPr>
                <w:t>64</w:t>
              </w:r>
            </w:fldSimple>
            <w:r w:rsidRPr="00856563">
              <w:t>)</w:t>
            </w:r>
            <w:bookmarkEnd w:id="3026"/>
          </w:p>
        </w:tc>
        <w:tc>
          <w:tcPr>
            <w:tcW w:w="489" w:type="dxa"/>
            <w:shd w:val="clear" w:color="auto" w:fill="auto"/>
          </w:tcPr>
          <w:p w14:paraId="3101CE31" w14:textId="77777777" w:rsidR="00212AB8" w:rsidRPr="000D04C5" w:rsidRDefault="00212AB8" w:rsidP="00212AB8">
            <w:pPr>
              <w:pStyle w:val="Text"/>
            </w:pPr>
            <w:r w:rsidRPr="000D04C5">
              <w:t>sa</w:t>
            </w:r>
          </w:p>
        </w:tc>
        <w:tc>
          <w:tcPr>
            <w:tcW w:w="629" w:type="dxa"/>
            <w:shd w:val="clear" w:color="auto" w:fill="auto"/>
          </w:tcPr>
          <w:p w14:paraId="2D500AF0" w14:textId="77777777" w:rsidR="00212AB8" w:rsidRPr="000D04C5" w:rsidRDefault="00212AB8" w:rsidP="00212AB8">
            <w:pPr>
              <w:pStyle w:val="Text"/>
            </w:pPr>
            <w:r>
              <w:t>taw</w:t>
            </w:r>
          </w:p>
        </w:tc>
        <w:tc>
          <w:tcPr>
            <w:tcW w:w="607" w:type="dxa"/>
            <w:shd w:val="clear" w:color="auto" w:fill="auto"/>
          </w:tcPr>
          <w:p w14:paraId="72C06A8F" w14:textId="77777777" w:rsidR="00212AB8" w:rsidRPr="0034446C" w:rsidRDefault="00212AB8" w:rsidP="00212AB8">
            <w:pPr>
              <w:pStyle w:val="Text"/>
              <w:rPr>
                <w:rStyle w:val="ChBlueBold"/>
              </w:rPr>
            </w:pPr>
            <w:r w:rsidRPr="0034446C">
              <w:rPr>
                <w:rStyle w:val="ChBlueBold"/>
              </w:rPr>
              <w:t>kaka</w:t>
            </w:r>
          </w:p>
        </w:tc>
        <w:tc>
          <w:tcPr>
            <w:tcW w:w="489" w:type="dxa"/>
            <w:shd w:val="clear" w:color="auto" w:fill="auto"/>
          </w:tcPr>
          <w:p w14:paraId="5AC4D3D4" w14:textId="77777777" w:rsidR="00212AB8" w:rsidRPr="005D5D80" w:rsidRDefault="00212AB8" w:rsidP="00212AB8">
            <w:pPr>
              <w:pStyle w:val="Text"/>
              <w:rPr>
                <w:rStyle w:val="ChBlueBold"/>
              </w:rPr>
            </w:pPr>
            <w:r w:rsidRPr="005D5D80">
              <w:rPr>
                <w:rStyle w:val="ChBlueBold"/>
              </w:rPr>
              <w:t>ko</w:t>
            </w:r>
          </w:p>
        </w:tc>
        <w:tc>
          <w:tcPr>
            <w:tcW w:w="567" w:type="dxa"/>
            <w:shd w:val="clear" w:color="auto" w:fill="auto"/>
          </w:tcPr>
          <w:p w14:paraId="4BFF4ACD" w14:textId="77777777" w:rsidR="00212AB8" w:rsidRPr="000D04C5" w:rsidRDefault="00212AB8" w:rsidP="00212AB8">
            <w:pPr>
              <w:pStyle w:val="Text"/>
            </w:pPr>
            <w:r w:rsidRPr="000D04C5">
              <w:t>pu</w:t>
            </w:r>
          </w:p>
        </w:tc>
        <w:tc>
          <w:tcPr>
            <w:tcW w:w="651" w:type="dxa"/>
            <w:shd w:val="clear" w:color="auto" w:fill="auto"/>
          </w:tcPr>
          <w:p w14:paraId="1BE56BB3" w14:textId="77777777" w:rsidR="00212AB8" w:rsidRPr="000D04C5" w:rsidRDefault="00212AB8" w:rsidP="00212AB8">
            <w:pPr>
              <w:pStyle w:val="Text"/>
            </w:pPr>
            <w:r w:rsidRPr="000D04C5">
              <w:t>ruma</w:t>
            </w:r>
          </w:p>
        </w:tc>
      </w:tr>
      <w:tr w:rsidR="00AC23C4" w:rsidRPr="00AC23C4" w14:paraId="425107F9" w14:textId="77777777" w:rsidTr="00AC23C4">
        <w:tc>
          <w:tcPr>
            <w:tcW w:w="709" w:type="dxa"/>
            <w:shd w:val="clear" w:color="auto" w:fill="auto"/>
          </w:tcPr>
          <w:p w14:paraId="71EA5E42" w14:textId="77777777" w:rsidR="00212AB8" w:rsidRPr="000D04C5" w:rsidRDefault="00212AB8" w:rsidP="00212AB8">
            <w:pPr>
              <w:pStyle w:val="GlossEng"/>
            </w:pPr>
          </w:p>
        </w:tc>
        <w:tc>
          <w:tcPr>
            <w:tcW w:w="489" w:type="dxa"/>
            <w:shd w:val="clear" w:color="auto" w:fill="auto"/>
          </w:tcPr>
          <w:p w14:paraId="472EF9D8" w14:textId="77777777" w:rsidR="00212AB8" w:rsidRPr="0099608C" w:rsidRDefault="00212AB8" w:rsidP="00212AB8">
            <w:pPr>
              <w:pStyle w:val="GlossEng"/>
              <w:rPr>
                <w:rStyle w:val="ChSmallCaps"/>
              </w:rPr>
            </w:pPr>
            <w:r w:rsidRPr="0099608C">
              <w:rPr>
                <w:rStyle w:val="ChSmallCaps"/>
              </w:rPr>
              <w:t>1sg</w:t>
            </w:r>
          </w:p>
        </w:tc>
        <w:tc>
          <w:tcPr>
            <w:tcW w:w="629" w:type="dxa"/>
            <w:shd w:val="clear" w:color="auto" w:fill="auto"/>
          </w:tcPr>
          <w:p w14:paraId="7033B4A6" w14:textId="77777777" w:rsidR="00212AB8" w:rsidRPr="000D04C5" w:rsidRDefault="00212AB8" w:rsidP="00212AB8">
            <w:pPr>
              <w:pStyle w:val="GlossEng"/>
            </w:pPr>
            <w:r w:rsidRPr="000D04C5">
              <w:t>know</w:t>
            </w:r>
          </w:p>
        </w:tc>
        <w:tc>
          <w:tcPr>
            <w:tcW w:w="607" w:type="dxa"/>
            <w:shd w:val="clear" w:color="auto" w:fill="auto"/>
          </w:tcPr>
          <w:p w14:paraId="0AA634B3" w14:textId="77777777" w:rsidR="00212AB8" w:rsidRPr="000D04C5" w:rsidRDefault="00212AB8" w:rsidP="00212AB8">
            <w:pPr>
              <w:pStyle w:val="GlossEng"/>
            </w:pPr>
            <w:r w:rsidRPr="000D04C5">
              <w:t>oSb</w:t>
            </w:r>
          </w:p>
        </w:tc>
        <w:tc>
          <w:tcPr>
            <w:tcW w:w="489" w:type="dxa"/>
            <w:shd w:val="clear" w:color="auto" w:fill="auto"/>
          </w:tcPr>
          <w:p w14:paraId="25407C30" w14:textId="77777777" w:rsidR="00212AB8" w:rsidRPr="0099608C" w:rsidRDefault="00212AB8" w:rsidP="00212AB8">
            <w:pPr>
              <w:pStyle w:val="GlossEng"/>
              <w:rPr>
                <w:rStyle w:val="ChSmallCaps"/>
              </w:rPr>
            </w:pPr>
            <w:r w:rsidRPr="0099608C">
              <w:rPr>
                <w:rStyle w:val="ChSmallCaps"/>
              </w:rPr>
              <w:t>2sg</w:t>
            </w:r>
          </w:p>
        </w:tc>
        <w:tc>
          <w:tcPr>
            <w:tcW w:w="567" w:type="dxa"/>
            <w:shd w:val="clear" w:color="auto" w:fill="auto"/>
          </w:tcPr>
          <w:p w14:paraId="35E90A04" w14:textId="77777777" w:rsidR="00212AB8" w:rsidRPr="0099608C" w:rsidRDefault="00212AB8" w:rsidP="00212AB8">
            <w:pPr>
              <w:pStyle w:val="GlossEng"/>
              <w:rPr>
                <w:rStyle w:val="ChSmallCaps"/>
              </w:rPr>
            </w:pPr>
            <w:r w:rsidRPr="0099608C">
              <w:rPr>
                <w:rStyle w:val="ChSmallCaps"/>
              </w:rPr>
              <w:t>poss</w:t>
            </w:r>
          </w:p>
        </w:tc>
        <w:tc>
          <w:tcPr>
            <w:tcW w:w="651" w:type="dxa"/>
            <w:shd w:val="clear" w:color="auto" w:fill="auto"/>
          </w:tcPr>
          <w:p w14:paraId="4832075B" w14:textId="77777777" w:rsidR="00212AB8" w:rsidRPr="000D04C5" w:rsidRDefault="00212AB8" w:rsidP="00212AB8">
            <w:pPr>
              <w:pStyle w:val="GlossEng"/>
            </w:pPr>
            <w:r w:rsidRPr="000D04C5">
              <w:t>house</w:t>
            </w:r>
          </w:p>
        </w:tc>
      </w:tr>
    </w:tbl>
    <w:p w14:paraId="39ABB419" w14:textId="07445749" w:rsidR="00212AB8" w:rsidRPr="006D4142" w:rsidRDefault="00B7093A" w:rsidP="00212AB8">
      <w:pPr>
        <w:pStyle w:val="FreeTranslEng"/>
      </w:pPr>
      <w:r>
        <w:t>‘</w:t>
      </w:r>
      <w:r w:rsidR="00212AB8">
        <w:t xml:space="preserve">I know </w:t>
      </w:r>
      <w:r w:rsidR="00212AB8" w:rsidRPr="0034446C">
        <w:rPr>
          <w:rStyle w:val="ChBlueBold"/>
        </w:rPr>
        <w:t>you older brother</w:t>
      </w:r>
      <w:r>
        <w:t>’</w:t>
      </w:r>
      <w:r w:rsidR="00212AB8">
        <w:t>s house</w:t>
      </w:r>
      <w:r>
        <w:t>’</w:t>
      </w:r>
      <w:r w:rsidR="00212AB8">
        <w:t xml:space="preserve"> </w:t>
      </w:r>
      <w:r w:rsidR="00212AB8" w:rsidRPr="0034446C">
        <w:rPr>
          <w:rStyle w:val="ExampleSource"/>
        </w:rPr>
        <w:t>[080922-010a-</w:t>
      </w:r>
      <w:r w:rsidR="00F00E41">
        <w:rPr>
          <w:rStyle w:val="ExampleSource"/>
        </w:rPr>
        <w:t>Cv</w:t>
      </w:r>
      <w:r w:rsidR="00212AB8" w:rsidRPr="0034446C">
        <w:rPr>
          <w:rStyle w:val="ExampleSource"/>
        </w:rPr>
        <w:t>NF.0238]</w:t>
      </w:r>
    </w:p>
    <w:tbl>
      <w:tblPr>
        <w:tblW w:w="6465" w:type="dxa"/>
        <w:tblCellMar>
          <w:left w:w="42" w:type="dxa"/>
          <w:right w:w="42" w:type="dxa"/>
        </w:tblCellMar>
        <w:tblLook w:val="01E0" w:firstRow="1" w:lastRow="1" w:firstColumn="1" w:lastColumn="1" w:noHBand="0" w:noVBand="0"/>
      </w:tblPr>
      <w:tblGrid>
        <w:gridCol w:w="709"/>
        <w:gridCol w:w="869"/>
        <w:gridCol w:w="671"/>
        <w:gridCol w:w="753"/>
        <w:gridCol w:w="329"/>
        <w:gridCol w:w="547"/>
        <w:gridCol w:w="463"/>
        <w:gridCol w:w="541"/>
        <w:gridCol w:w="903"/>
        <w:gridCol w:w="680"/>
      </w:tblGrid>
      <w:tr w:rsidR="00AC23C4" w:rsidRPr="00414A9C" w14:paraId="616AD642" w14:textId="77777777" w:rsidTr="00840471">
        <w:tc>
          <w:tcPr>
            <w:tcW w:w="709" w:type="dxa"/>
            <w:shd w:val="clear" w:color="auto" w:fill="auto"/>
          </w:tcPr>
          <w:p w14:paraId="0B28F85B" w14:textId="77777777" w:rsidR="00212AB8" w:rsidRPr="00932E99" w:rsidRDefault="00212AB8" w:rsidP="00212AB8">
            <w:pPr>
              <w:pStyle w:val="O0Nwnext"/>
            </w:pPr>
            <w:bookmarkStart w:id="3027" w:name="_Ref353192175"/>
            <w:r w:rsidRPr="00856563">
              <w:t>(</w:t>
            </w:r>
            <w:fldSimple w:instr=" SEQ ( \* ARABIC \s 1 ">
              <w:r w:rsidR="00154D81">
                <w:rPr>
                  <w:noProof/>
                </w:rPr>
                <w:t>65</w:t>
              </w:r>
            </w:fldSimple>
            <w:r w:rsidRPr="00856563">
              <w:t>)</w:t>
            </w:r>
            <w:bookmarkEnd w:id="3027"/>
          </w:p>
        </w:tc>
        <w:tc>
          <w:tcPr>
            <w:tcW w:w="869" w:type="dxa"/>
            <w:shd w:val="clear" w:color="auto" w:fill="auto"/>
          </w:tcPr>
          <w:p w14:paraId="3DCC634C" w14:textId="77777777" w:rsidR="00212AB8" w:rsidRPr="000D04C5" w:rsidRDefault="00212AB8" w:rsidP="00212AB8">
            <w:pPr>
              <w:pStyle w:val="Text"/>
            </w:pPr>
            <w:r w:rsidRPr="000D04C5">
              <w:t>nanti</w:t>
            </w:r>
          </w:p>
        </w:tc>
        <w:tc>
          <w:tcPr>
            <w:tcW w:w="671" w:type="dxa"/>
            <w:shd w:val="clear" w:color="auto" w:fill="auto"/>
          </w:tcPr>
          <w:p w14:paraId="650A22D7" w14:textId="77777777" w:rsidR="00212AB8" w:rsidRPr="000D04C5" w:rsidRDefault="00212AB8" w:rsidP="00212AB8">
            <w:pPr>
              <w:pStyle w:val="Text"/>
            </w:pPr>
            <w:r w:rsidRPr="000D04C5">
              <w:t>kiton</w:t>
            </w:r>
            <w:r>
              <w:t>g</w:t>
            </w:r>
          </w:p>
        </w:tc>
        <w:tc>
          <w:tcPr>
            <w:tcW w:w="753" w:type="dxa"/>
            <w:shd w:val="clear" w:color="auto" w:fill="auto"/>
          </w:tcPr>
          <w:p w14:paraId="50E76FD7" w14:textId="77777777" w:rsidR="00212AB8" w:rsidRPr="000D04C5" w:rsidRDefault="00212AB8" w:rsidP="00212AB8">
            <w:pPr>
              <w:pStyle w:val="Text"/>
            </w:pPr>
            <w:r w:rsidRPr="000D04C5">
              <w:t>lewat</w:t>
            </w:r>
          </w:p>
        </w:tc>
        <w:tc>
          <w:tcPr>
            <w:tcW w:w="329" w:type="dxa"/>
            <w:shd w:val="clear" w:color="auto" w:fill="auto"/>
          </w:tcPr>
          <w:p w14:paraId="59BA6DDC" w14:textId="77777777" w:rsidR="00212AB8" w:rsidRPr="000D04C5" w:rsidRDefault="00212AB8" w:rsidP="00212AB8">
            <w:pPr>
              <w:pStyle w:val="Text"/>
            </w:pPr>
            <w:r w:rsidRPr="000D04C5">
              <w:t>di</w:t>
            </w:r>
          </w:p>
        </w:tc>
        <w:tc>
          <w:tcPr>
            <w:tcW w:w="547" w:type="dxa"/>
            <w:shd w:val="clear" w:color="auto" w:fill="auto"/>
          </w:tcPr>
          <w:p w14:paraId="60157A32" w14:textId="77777777" w:rsidR="00212AB8" w:rsidRPr="0034446C" w:rsidRDefault="00212AB8" w:rsidP="00212AB8">
            <w:pPr>
              <w:pStyle w:val="Text"/>
              <w:rPr>
                <w:rStyle w:val="ChBlueBold"/>
              </w:rPr>
            </w:pPr>
            <w:r w:rsidRPr="0034446C">
              <w:rPr>
                <w:rStyle w:val="ChBlueBold"/>
              </w:rPr>
              <w:t>pace</w:t>
            </w:r>
          </w:p>
        </w:tc>
        <w:tc>
          <w:tcPr>
            <w:tcW w:w="463" w:type="dxa"/>
            <w:shd w:val="clear" w:color="auto" w:fill="auto"/>
          </w:tcPr>
          <w:p w14:paraId="32FDB1DF" w14:textId="77777777" w:rsidR="00212AB8" w:rsidRPr="005D5D80" w:rsidRDefault="00212AB8" w:rsidP="00212AB8">
            <w:pPr>
              <w:pStyle w:val="Text"/>
              <w:rPr>
                <w:rStyle w:val="ChBlueBold"/>
              </w:rPr>
            </w:pPr>
            <w:r w:rsidRPr="005D5D80">
              <w:rPr>
                <w:rStyle w:val="ChBlueBold"/>
              </w:rPr>
              <w:t>ko</w:t>
            </w:r>
          </w:p>
        </w:tc>
        <w:tc>
          <w:tcPr>
            <w:tcW w:w="541" w:type="dxa"/>
            <w:shd w:val="clear" w:color="auto" w:fill="auto"/>
          </w:tcPr>
          <w:p w14:paraId="499D8C75" w14:textId="77777777" w:rsidR="00212AB8" w:rsidRPr="000D04C5" w:rsidRDefault="00212AB8" w:rsidP="00212AB8">
            <w:pPr>
              <w:pStyle w:val="Text"/>
            </w:pPr>
            <w:r w:rsidRPr="000D04C5">
              <w:t>pu</w:t>
            </w:r>
          </w:p>
        </w:tc>
        <w:tc>
          <w:tcPr>
            <w:tcW w:w="903" w:type="dxa"/>
            <w:shd w:val="clear" w:color="auto" w:fill="auto"/>
          </w:tcPr>
          <w:p w14:paraId="3C22332E" w14:textId="77777777" w:rsidR="00212AB8" w:rsidRPr="000D04C5" w:rsidRDefault="00212AB8" w:rsidP="00212AB8">
            <w:pPr>
              <w:pStyle w:val="Text"/>
            </w:pPr>
            <w:r w:rsidRPr="000D04C5">
              <w:t>kampung</w:t>
            </w:r>
          </w:p>
        </w:tc>
        <w:tc>
          <w:tcPr>
            <w:tcW w:w="680" w:type="dxa"/>
            <w:shd w:val="clear" w:color="auto" w:fill="auto"/>
          </w:tcPr>
          <w:p w14:paraId="07123AEA" w14:textId="77777777" w:rsidR="00212AB8" w:rsidRPr="000D04C5" w:rsidRDefault="00212AB8" w:rsidP="00212AB8">
            <w:pPr>
              <w:pStyle w:val="Text"/>
            </w:pPr>
            <w:r>
              <w:t>itu</w:t>
            </w:r>
          </w:p>
        </w:tc>
      </w:tr>
      <w:tr w:rsidR="00AC23C4" w:rsidRPr="00AC23C4" w14:paraId="5550420F" w14:textId="77777777" w:rsidTr="00840471">
        <w:tc>
          <w:tcPr>
            <w:tcW w:w="709" w:type="dxa"/>
            <w:shd w:val="clear" w:color="auto" w:fill="auto"/>
          </w:tcPr>
          <w:p w14:paraId="5AAA851B" w14:textId="77777777" w:rsidR="00212AB8" w:rsidRPr="000D04C5" w:rsidRDefault="00212AB8" w:rsidP="00212AB8">
            <w:pPr>
              <w:pStyle w:val="GlossEng"/>
            </w:pPr>
          </w:p>
        </w:tc>
        <w:tc>
          <w:tcPr>
            <w:tcW w:w="869" w:type="dxa"/>
            <w:shd w:val="clear" w:color="auto" w:fill="auto"/>
          </w:tcPr>
          <w:p w14:paraId="5AC1428F" w14:textId="1E13B407" w:rsidR="00212AB8" w:rsidRPr="000D04C5" w:rsidRDefault="00840471" w:rsidP="00212AB8">
            <w:pPr>
              <w:pStyle w:val="GlossEng"/>
            </w:pPr>
            <w:r>
              <w:t>very.soon</w:t>
            </w:r>
          </w:p>
        </w:tc>
        <w:tc>
          <w:tcPr>
            <w:tcW w:w="671" w:type="dxa"/>
            <w:shd w:val="clear" w:color="auto" w:fill="auto"/>
          </w:tcPr>
          <w:p w14:paraId="43235B6A" w14:textId="77777777" w:rsidR="00212AB8" w:rsidRPr="0099608C" w:rsidRDefault="00212AB8" w:rsidP="00212AB8">
            <w:pPr>
              <w:pStyle w:val="GlossEng"/>
              <w:rPr>
                <w:rStyle w:val="ChSmallCaps"/>
              </w:rPr>
            </w:pPr>
            <w:r w:rsidRPr="0099608C">
              <w:rPr>
                <w:rStyle w:val="ChSmallCaps"/>
              </w:rPr>
              <w:t>1pl</w:t>
            </w:r>
          </w:p>
        </w:tc>
        <w:tc>
          <w:tcPr>
            <w:tcW w:w="753" w:type="dxa"/>
            <w:shd w:val="clear" w:color="auto" w:fill="auto"/>
          </w:tcPr>
          <w:p w14:paraId="3E76C7D3" w14:textId="77777777" w:rsidR="00212AB8" w:rsidRPr="000D04C5" w:rsidRDefault="00212AB8" w:rsidP="00212AB8">
            <w:pPr>
              <w:pStyle w:val="GlossEng"/>
            </w:pPr>
            <w:r w:rsidRPr="000D04C5">
              <w:t>pass.by</w:t>
            </w:r>
          </w:p>
        </w:tc>
        <w:tc>
          <w:tcPr>
            <w:tcW w:w="329" w:type="dxa"/>
            <w:shd w:val="clear" w:color="auto" w:fill="auto"/>
          </w:tcPr>
          <w:p w14:paraId="6DDCCD14" w14:textId="77777777" w:rsidR="00212AB8" w:rsidRPr="000D04C5" w:rsidRDefault="00212AB8" w:rsidP="00212AB8">
            <w:pPr>
              <w:pStyle w:val="GlossEng"/>
            </w:pPr>
            <w:r w:rsidRPr="000D04C5">
              <w:t>at</w:t>
            </w:r>
          </w:p>
        </w:tc>
        <w:tc>
          <w:tcPr>
            <w:tcW w:w="547" w:type="dxa"/>
            <w:shd w:val="clear" w:color="auto" w:fill="auto"/>
          </w:tcPr>
          <w:p w14:paraId="4AB479E4" w14:textId="77777777" w:rsidR="00212AB8" w:rsidRPr="000D04C5" w:rsidRDefault="00212AB8" w:rsidP="00212AB8">
            <w:pPr>
              <w:pStyle w:val="GlossEng"/>
            </w:pPr>
            <w:r w:rsidRPr="000D04C5">
              <w:t>man</w:t>
            </w:r>
          </w:p>
        </w:tc>
        <w:tc>
          <w:tcPr>
            <w:tcW w:w="463" w:type="dxa"/>
            <w:shd w:val="clear" w:color="auto" w:fill="auto"/>
          </w:tcPr>
          <w:p w14:paraId="08B502F6" w14:textId="77777777" w:rsidR="00212AB8" w:rsidRPr="0099608C" w:rsidRDefault="00212AB8" w:rsidP="00212AB8">
            <w:pPr>
              <w:pStyle w:val="GlossEng"/>
              <w:rPr>
                <w:rStyle w:val="ChSmallCaps"/>
              </w:rPr>
            </w:pPr>
            <w:r w:rsidRPr="0099608C">
              <w:rPr>
                <w:rStyle w:val="ChSmallCaps"/>
              </w:rPr>
              <w:t>2sg</w:t>
            </w:r>
          </w:p>
        </w:tc>
        <w:tc>
          <w:tcPr>
            <w:tcW w:w="541" w:type="dxa"/>
            <w:shd w:val="clear" w:color="auto" w:fill="auto"/>
          </w:tcPr>
          <w:p w14:paraId="233F56C2" w14:textId="77777777" w:rsidR="00212AB8" w:rsidRPr="0099608C" w:rsidRDefault="00212AB8" w:rsidP="00212AB8">
            <w:pPr>
              <w:pStyle w:val="GlossEng"/>
              <w:rPr>
                <w:rStyle w:val="ChSmallCaps"/>
              </w:rPr>
            </w:pPr>
            <w:r w:rsidRPr="0099608C">
              <w:rPr>
                <w:rStyle w:val="ChSmallCaps"/>
              </w:rPr>
              <w:t>poss</w:t>
            </w:r>
          </w:p>
        </w:tc>
        <w:tc>
          <w:tcPr>
            <w:tcW w:w="903" w:type="dxa"/>
            <w:shd w:val="clear" w:color="auto" w:fill="auto"/>
          </w:tcPr>
          <w:p w14:paraId="4FF01D94" w14:textId="77777777" w:rsidR="00212AB8" w:rsidRPr="000D04C5" w:rsidRDefault="00212AB8" w:rsidP="00212AB8">
            <w:pPr>
              <w:pStyle w:val="GlossEng"/>
            </w:pPr>
            <w:r w:rsidRPr="000D04C5">
              <w:t>village</w:t>
            </w:r>
          </w:p>
        </w:tc>
        <w:tc>
          <w:tcPr>
            <w:tcW w:w="680" w:type="dxa"/>
            <w:shd w:val="clear" w:color="auto" w:fill="auto"/>
          </w:tcPr>
          <w:p w14:paraId="49AB8D15" w14:textId="77777777" w:rsidR="00212AB8" w:rsidRPr="0099608C" w:rsidRDefault="00212AB8" w:rsidP="00212AB8">
            <w:pPr>
              <w:pStyle w:val="GlossEng"/>
              <w:rPr>
                <w:rStyle w:val="ChSmallCaps"/>
              </w:rPr>
            </w:pPr>
            <w:r w:rsidRPr="0099608C">
              <w:rPr>
                <w:rStyle w:val="ChSmallCaps"/>
              </w:rPr>
              <w:t>d.dist</w:t>
            </w:r>
          </w:p>
        </w:tc>
      </w:tr>
    </w:tbl>
    <w:p w14:paraId="030314B7" w14:textId="345EAF29" w:rsidR="00212AB8" w:rsidRPr="003852D5" w:rsidRDefault="00B7093A" w:rsidP="00212AB8">
      <w:pPr>
        <w:pStyle w:val="FreeTranslEng"/>
      </w:pPr>
      <w:r>
        <w:t>‘</w:t>
      </w:r>
      <w:r w:rsidR="00212AB8">
        <w:t>later we</w:t>
      </w:r>
      <w:r>
        <w:t>’</w:t>
      </w:r>
      <w:r w:rsidR="00212AB8">
        <w:t xml:space="preserve">ll pass by </w:t>
      </w:r>
      <w:r w:rsidR="00212AB8" w:rsidRPr="0034446C">
        <w:rPr>
          <w:rStyle w:val="ChBlueBold"/>
        </w:rPr>
        <w:t>you man</w:t>
      </w:r>
      <w:r>
        <w:t>’</w:t>
      </w:r>
      <w:r w:rsidR="00212AB8">
        <w:t>s village there</w:t>
      </w:r>
      <w:r>
        <w:t>’</w:t>
      </w:r>
      <w:r w:rsidR="00212AB8">
        <w:t xml:space="preserve"> </w:t>
      </w:r>
      <w:r w:rsidR="00212AB8" w:rsidRPr="0034446C">
        <w:rPr>
          <w:rStyle w:val="ExampleSource"/>
        </w:rPr>
        <w:t>[081012-001-Cv.0017]</w:t>
      </w:r>
    </w:p>
    <w:tbl>
      <w:tblPr>
        <w:tblW w:w="5438" w:type="dxa"/>
        <w:tblCellMar>
          <w:left w:w="42" w:type="dxa"/>
          <w:right w:w="42" w:type="dxa"/>
        </w:tblCellMar>
        <w:tblLook w:val="01E0" w:firstRow="1" w:lastRow="1" w:firstColumn="1" w:lastColumn="1" w:noHBand="0" w:noVBand="0"/>
      </w:tblPr>
      <w:tblGrid>
        <w:gridCol w:w="709"/>
        <w:gridCol w:w="489"/>
        <w:gridCol w:w="679"/>
        <w:gridCol w:w="440"/>
        <w:gridCol w:w="618"/>
        <w:gridCol w:w="489"/>
        <w:gridCol w:w="777"/>
        <w:gridCol w:w="513"/>
        <w:gridCol w:w="440"/>
        <w:gridCol w:w="284"/>
      </w:tblGrid>
      <w:tr w:rsidR="00AC23C4" w:rsidRPr="00A55482" w14:paraId="1634093A" w14:textId="77777777" w:rsidTr="00AC23C4">
        <w:tc>
          <w:tcPr>
            <w:tcW w:w="709" w:type="dxa"/>
            <w:shd w:val="clear" w:color="auto" w:fill="auto"/>
          </w:tcPr>
          <w:p w14:paraId="283E6D19" w14:textId="77777777" w:rsidR="00212AB8" w:rsidRPr="00D025F5" w:rsidRDefault="00212AB8" w:rsidP="00212AB8">
            <w:pPr>
              <w:pStyle w:val="O0Nwnext"/>
            </w:pPr>
            <w:bookmarkStart w:id="3028" w:name="_Ref353009429"/>
            <w:r w:rsidRPr="00856563">
              <w:t>(</w:t>
            </w:r>
            <w:fldSimple w:instr=" SEQ ( \* ARABIC \s 1 ">
              <w:r w:rsidR="00154D81">
                <w:rPr>
                  <w:noProof/>
                </w:rPr>
                <w:t>66</w:t>
              </w:r>
            </w:fldSimple>
            <w:r w:rsidRPr="00856563">
              <w:t>)</w:t>
            </w:r>
            <w:bookmarkEnd w:id="3028"/>
          </w:p>
        </w:tc>
        <w:tc>
          <w:tcPr>
            <w:tcW w:w="489" w:type="dxa"/>
            <w:shd w:val="clear" w:color="auto" w:fill="auto"/>
          </w:tcPr>
          <w:p w14:paraId="7DEC2FE6" w14:textId="77777777" w:rsidR="00212AB8" w:rsidRPr="00A55482" w:rsidRDefault="00212AB8" w:rsidP="00212AB8">
            <w:pPr>
              <w:pStyle w:val="Text"/>
            </w:pPr>
            <w:r w:rsidRPr="00A55482">
              <w:t>de</w:t>
            </w:r>
          </w:p>
        </w:tc>
        <w:tc>
          <w:tcPr>
            <w:tcW w:w="679" w:type="dxa"/>
            <w:shd w:val="clear" w:color="auto" w:fill="auto"/>
          </w:tcPr>
          <w:p w14:paraId="68F676E6" w14:textId="77777777" w:rsidR="00212AB8" w:rsidRPr="00A55482" w:rsidRDefault="00212AB8" w:rsidP="00212AB8">
            <w:pPr>
              <w:pStyle w:val="Text"/>
            </w:pPr>
            <w:r w:rsidRPr="00A55482">
              <w:t>blang</w:t>
            </w:r>
            <w:r>
              <w:t>,</w:t>
            </w:r>
          </w:p>
        </w:tc>
        <w:tc>
          <w:tcPr>
            <w:tcW w:w="440" w:type="dxa"/>
            <w:shd w:val="clear" w:color="auto" w:fill="auto"/>
          </w:tcPr>
          <w:p w14:paraId="523C4892" w14:textId="77777777" w:rsidR="00212AB8" w:rsidRPr="00A55482" w:rsidRDefault="00212AB8" w:rsidP="00212AB8">
            <w:pPr>
              <w:pStyle w:val="Text"/>
            </w:pPr>
            <w:r>
              <w:t>a,</w:t>
            </w:r>
          </w:p>
        </w:tc>
        <w:tc>
          <w:tcPr>
            <w:tcW w:w="618" w:type="dxa"/>
            <w:shd w:val="clear" w:color="auto" w:fill="auto"/>
          </w:tcPr>
          <w:p w14:paraId="6DB8DBE8" w14:textId="77777777" w:rsidR="00212AB8" w:rsidRPr="00385183" w:rsidRDefault="00212AB8" w:rsidP="00212AB8">
            <w:pPr>
              <w:pStyle w:val="Text"/>
              <w:rPr>
                <w:rStyle w:val="ChBlueBold"/>
              </w:rPr>
            </w:pPr>
            <w:r w:rsidRPr="00385183">
              <w:rPr>
                <w:rStyle w:val="ChBlueBold"/>
              </w:rPr>
              <w:t>om</w:t>
            </w:r>
          </w:p>
        </w:tc>
        <w:tc>
          <w:tcPr>
            <w:tcW w:w="489" w:type="dxa"/>
            <w:shd w:val="clear" w:color="auto" w:fill="auto"/>
          </w:tcPr>
          <w:p w14:paraId="67D94F6F" w14:textId="77777777" w:rsidR="00212AB8" w:rsidRPr="005D5D80" w:rsidRDefault="00212AB8" w:rsidP="00212AB8">
            <w:pPr>
              <w:pStyle w:val="Text"/>
              <w:rPr>
                <w:rStyle w:val="ChBlueBold"/>
              </w:rPr>
            </w:pPr>
            <w:r w:rsidRPr="005D5D80">
              <w:rPr>
                <w:rStyle w:val="ChBlueBold"/>
              </w:rPr>
              <w:t>ko</w:t>
            </w:r>
          </w:p>
        </w:tc>
        <w:tc>
          <w:tcPr>
            <w:tcW w:w="777" w:type="dxa"/>
            <w:shd w:val="clear" w:color="auto" w:fill="auto"/>
          </w:tcPr>
          <w:p w14:paraId="16C954C8" w14:textId="77777777" w:rsidR="00212AB8" w:rsidRPr="005175DA" w:rsidRDefault="00212AB8" w:rsidP="00212AB8">
            <w:pPr>
              <w:pStyle w:val="Text"/>
            </w:pPr>
            <w:r w:rsidRPr="005175DA">
              <w:rPr>
                <w:rStyle w:val="ChBlueBold"/>
              </w:rPr>
              <w:t>ini</w:t>
            </w:r>
          </w:p>
        </w:tc>
        <w:tc>
          <w:tcPr>
            <w:tcW w:w="513" w:type="dxa"/>
            <w:shd w:val="clear" w:color="auto" w:fill="auto"/>
          </w:tcPr>
          <w:p w14:paraId="44C62F02" w14:textId="77777777" w:rsidR="00212AB8" w:rsidRPr="00A55482" w:rsidRDefault="00212AB8" w:rsidP="00212AB8">
            <w:pPr>
              <w:pStyle w:val="Text"/>
            </w:pPr>
            <w:r w:rsidRPr="00A55482">
              <w:t>tra</w:t>
            </w:r>
          </w:p>
        </w:tc>
        <w:tc>
          <w:tcPr>
            <w:tcW w:w="440" w:type="dxa"/>
            <w:shd w:val="clear" w:color="auto" w:fill="auto"/>
          </w:tcPr>
          <w:p w14:paraId="02063BF8" w14:textId="77777777" w:rsidR="00212AB8" w:rsidRPr="00A55482" w:rsidRDefault="00212AB8" w:rsidP="00212AB8">
            <w:pPr>
              <w:pStyle w:val="Text"/>
            </w:pPr>
            <w:r w:rsidRPr="00A55482">
              <w:t>liat</w:t>
            </w:r>
          </w:p>
        </w:tc>
        <w:tc>
          <w:tcPr>
            <w:tcW w:w="284" w:type="dxa"/>
            <w:shd w:val="clear" w:color="auto" w:fill="auto"/>
          </w:tcPr>
          <w:p w14:paraId="44373D36" w14:textId="77777777" w:rsidR="00212AB8" w:rsidRPr="00A55482" w:rsidRDefault="00212AB8" w:rsidP="00212AB8">
            <w:pPr>
              <w:pStyle w:val="Text"/>
            </w:pPr>
            <w:r>
              <w:t>…</w:t>
            </w:r>
          </w:p>
        </w:tc>
      </w:tr>
      <w:tr w:rsidR="00AC23C4" w:rsidRPr="00AC23C4" w14:paraId="682F3353" w14:textId="77777777" w:rsidTr="00AC23C4">
        <w:tc>
          <w:tcPr>
            <w:tcW w:w="709" w:type="dxa"/>
            <w:shd w:val="clear" w:color="auto" w:fill="auto"/>
          </w:tcPr>
          <w:p w14:paraId="6552C0EC" w14:textId="77777777" w:rsidR="00212AB8" w:rsidRPr="002C6B5E" w:rsidRDefault="00212AB8" w:rsidP="00212AB8">
            <w:pPr>
              <w:pStyle w:val="GlossEng"/>
            </w:pPr>
          </w:p>
        </w:tc>
        <w:tc>
          <w:tcPr>
            <w:tcW w:w="489" w:type="dxa"/>
            <w:shd w:val="clear" w:color="auto" w:fill="auto"/>
          </w:tcPr>
          <w:p w14:paraId="32C0092F" w14:textId="77777777" w:rsidR="00212AB8" w:rsidRPr="0099608C" w:rsidRDefault="00212AB8" w:rsidP="00212AB8">
            <w:pPr>
              <w:pStyle w:val="GlossEng"/>
              <w:rPr>
                <w:rStyle w:val="ChSmallCaps"/>
              </w:rPr>
            </w:pPr>
            <w:r w:rsidRPr="0099608C">
              <w:rPr>
                <w:rStyle w:val="ChSmallCaps"/>
              </w:rPr>
              <w:t>3sg</w:t>
            </w:r>
          </w:p>
        </w:tc>
        <w:tc>
          <w:tcPr>
            <w:tcW w:w="679" w:type="dxa"/>
            <w:shd w:val="clear" w:color="auto" w:fill="auto"/>
          </w:tcPr>
          <w:p w14:paraId="0C2D15B0" w14:textId="77777777" w:rsidR="00212AB8" w:rsidRPr="00ED130C" w:rsidRDefault="00212AB8" w:rsidP="00212AB8">
            <w:pPr>
              <w:pStyle w:val="GlossEng"/>
            </w:pPr>
            <w:r w:rsidRPr="00ED130C">
              <w:t>say</w:t>
            </w:r>
          </w:p>
        </w:tc>
        <w:tc>
          <w:tcPr>
            <w:tcW w:w="440" w:type="dxa"/>
            <w:shd w:val="clear" w:color="auto" w:fill="auto"/>
          </w:tcPr>
          <w:p w14:paraId="38A5AA99" w14:textId="77777777" w:rsidR="00212AB8" w:rsidRPr="00ED130C" w:rsidRDefault="00212AB8" w:rsidP="00212AB8">
            <w:pPr>
              <w:pStyle w:val="GlossEng"/>
            </w:pPr>
            <w:r w:rsidRPr="00ED130C">
              <w:t>ah!</w:t>
            </w:r>
          </w:p>
        </w:tc>
        <w:tc>
          <w:tcPr>
            <w:tcW w:w="618" w:type="dxa"/>
            <w:shd w:val="clear" w:color="auto" w:fill="auto"/>
          </w:tcPr>
          <w:p w14:paraId="468E891F" w14:textId="77777777" w:rsidR="00212AB8" w:rsidRPr="00ED130C" w:rsidRDefault="00212AB8" w:rsidP="00212AB8">
            <w:pPr>
              <w:pStyle w:val="GlossEng"/>
            </w:pPr>
            <w:r w:rsidRPr="00ED130C">
              <w:t>uncle</w:t>
            </w:r>
          </w:p>
        </w:tc>
        <w:tc>
          <w:tcPr>
            <w:tcW w:w="489" w:type="dxa"/>
            <w:shd w:val="clear" w:color="auto" w:fill="auto"/>
          </w:tcPr>
          <w:p w14:paraId="652F466C" w14:textId="77777777" w:rsidR="00212AB8" w:rsidRPr="0099608C" w:rsidRDefault="00212AB8" w:rsidP="00212AB8">
            <w:pPr>
              <w:pStyle w:val="GlossEng"/>
              <w:rPr>
                <w:rStyle w:val="ChSmallCaps"/>
              </w:rPr>
            </w:pPr>
            <w:r w:rsidRPr="0099608C">
              <w:rPr>
                <w:rStyle w:val="ChSmallCaps"/>
              </w:rPr>
              <w:t>2sg</w:t>
            </w:r>
          </w:p>
        </w:tc>
        <w:tc>
          <w:tcPr>
            <w:tcW w:w="777" w:type="dxa"/>
            <w:shd w:val="clear" w:color="auto" w:fill="auto"/>
          </w:tcPr>
          <w:p w14:paraId="61AD871B" w14:textId="77777777" w:rsidR="00212AB8" w:rsidRPr="0099608C" w:rsidRDefault="00212AB8" w:rsidP="00212AB8">
            <w:pPr>
              <w:pStyle w:val="GlossEng"/>
              <w:rPr>
                <w:rStyle w:val="ChSmallCaps"/>
              </w:rPr>
            </w:pPr>
            <w:r w:rsidRPr="0099608C">
              <w:rPr>
                <w:rStyle w:val="ChSmallCaps"/>
              </w:rPr>
              <w:t>d.prox</w:t>
            </w:r>
          </w:p>
        </w:tc>
        <w:tc>
          <w:tcPr>
            <w:tcW w:w="513" w:type="dxa"/>
            <w:shd w:val="clear" w:color="auto" w:fill="auto"/>
          </w:tcPr>
          <w:p w14:paraId="592509E6" w14:textId="77777777" w:rsidR="00212AB8" w:rsidRPr="0099608C" w:rsidRDefault="00212AB8" w:rsidP="00212AB8">
            <w:pPr>
              <w:pStyle w:val="GlossEng"/>
              <w:rPr>
                <w:rStyle w:val="ChSmallCaps"/>
              </w:rPr>
            </w:pPr>
            <w:r w:rsidRPr="0099608C">
              <w:rPr>
                <w:rStyle w:val="ChSmallCaps"/>
              </w:rPr>
              <w:t>neg</w:t>
            </w:r>
          </w:p>
        </w:tc>
        <w:tc>
          <w:tcPr>
            <w:tcW w:w="440" w:type="dxa"/>
            <w:shd w:val="clear" w:color="auto" w:fill="auto"/>
          </w:tcPr>
          <w:p w14:paraId="7CF99664" w14:textId="77777777" w:rsidR="00212AB8" w:rsidRPr="00ED130C" w:rsidRDefault="00212AB8" w:rsidP="00212AB8">
            <w:pPr>
              <w:pStyle w:val="GlossEng"/>
            </w:pPr>
            <w:r w:rsidRPr="00ED130C">
              <w:t>see</w:t>
            </w:r>
          </w:p>
        </w:tc>
        <w:tc>
          <w:tcPr>
            <w:tcW w:w="284" w:type="dxa"/>
            <w:shd w:val="clear" w:color="auto" w:fill="auto"/>
          </w:tcPr>
          <w:p w14:paraId="0E0B725E" w14:textId="77777777" w:rsidR="00212AB8" w:rsidRPr="00ED130C" w:rsidRDefault="00212AB8" w:rsidP="00212AB8">
            <w:pPr>
              <w:pStyle w:val="GlossEng"/>
            </w:pPr>
          </w:p>
        </w:tc>
      </w:tr>
    </w:tbl>
    <w:p w14:paraId="75D0D350" w14:textId="4F8C05BF" w:rsidR="00212AB8" w:rsidRPr="006D4142" w:rsidRDefault="00B7093A" w:rsidP="00212AB8">
      <w:pPr>
        <w:pStyle w:val="FreeTranslEng"/>
      </w:pPr>
      <w:r>
        <w:t>‘</w:t>
      </w:r>
      <w:r w:rsidR="00212AB8">
        <w:t xml:space="preserve">he said, </w:t>
      </w:r>
      <w:r>
        <w:t>‘</w:t>
      </w:r>
      <w:r w:rsidR="00212AB8">
        <w:t xml:space="preserve">ah, </w:t>
      </w:r>
      <w:r w:rsidR="00212AB8" w:rsidRPr="00560D84">
        <w:rPr>
          <w:rStyle w:val="ChBlueBold"/>
        </w:rPr>
        <w:t>you uncle here</w:t>
      </w:r>
      <w:r w:rsidR="00212AB8">
        <w:t xml:space="preserve"> didn</w:t>
      </w:r>
      <w:r>
        <w:t>’</w:t>
      </w:r>
      <w:r w:rsidR="00212AB8">
        <w:t>t see …</w:t>
      </w:r>
      <w:r>
        <w:t>’’</w:t>
      </w:r>
      <w:r w:rsidR="00212AB8">
        <w:t xml:space="preserve"> </w:t>
      </w:r>
      <w:r w:rsidR="00212AB8" w:rsidRPr="002C6B5E">
        <w:rPr>
          <w:rStyle w:val="ExampleSource"/>
        </w:rPr>
        <w:t>[080923-009-Cv.0051]</w:t>
      </w:r>
    </w:p>
    <w:tbl>
      <w:tblPr>
        <w:tblW w:w="4498" w:type="dxa"/>
        <w:tblCellMar>
          <w:left w:w="42" w:type="dxa"/>
          <w:right w:w="42" w:type="dxa"/>
        </w:tblCellMar>
        <w:tblLook w:val="01E0" w:firstRow="1" w:lastRow="1" w:firstColumn="1" w:lastColumn="1" w:noHBand="0" w:noVBand="0"/>
      </w:tblPr>
      <w:tblGrid>
        <w:gridCol w:w="709"/>
        <w:gridCol w:w="684"/>
        <w:gridCol w:w="489"/>
        <w:gridCol w:w="777"/>
        <w:gridCol w:w="489"/>
        <w:gridCol w:w="1350"/>
      </w:tblGrid>
      <w:tr w:rsidR="00AC23C4" w:rsidRPr="00414A9C" w14:paraId="00E1A783" w14:textId="77777777" w:rsidTr="00AC23C4">
        <w:tc>
          <w:tcPr>
            <w:tcW w:w="709" w:type="dxa"/>
            <w:shd w:val="clear" w:color="auto" w:fill="auto"/>
          </w:tcPr>
          <w:p w14:paraId="67478DEF" w14:textId="77777777" w:rsidR="00212AB8" w:rsidRPr="00D025F5" w:rsidRDefault="00212AB8" w:rsidP="00212AB8">
            <w:pPr>
              <w:pStyle w:val="O0Nwnext"/>
            </w:pPr>
            <w:bookmarkStart w:id="3029" w:name="_Ref353011958"/>
            <w:bookmarkStart w:id="3030" w:name="_Ref386817015"/>
            <w:r w:rsidRPr="00856563">
              <w:t>(</w:t>
            </w:r>
            <w:fldSimple w:instr=" SEQ ( \* ARABIC \s 1 ">
              <w:r w:rsidR="00154D81">
                <w:rPr>
                  <w:noProof/>
                </w:rPr>
                <w:t>67</w:t>
              </w:r>
            </w:fldSimple>
            <w:r w:rsidRPr="00856563">
              <w:t>)</w:t>
            </w:r>
            <w:bookmarkEnd w:id="3029"/>
            <w:bookmarkEnd w:id="3030"/>
          </w:p>
        </w:tc>
        <w:tc>
          <w:tcPr>
            <w:tcW w:w="684" w:type="dxa"/>
            <w:shd w:val="clear" w:color="auto" w:fill="auto"/>
          </w:tcPr>
          <w:p w14:paraId="3F1CFCFD" w14:textId="77777777" w:rsidR="00212AB8" w:rsidRPr="00D50396" w:rsidRDefault="00212AB8" w:rsidP="00212AB8">
            <w:pPr>
              <w:pStyle w:val="Text"/>
              <w:rPr>
                <w:rStyle w:val="ChBlueBold"/>
              </w:rPr>
            </w:pPr>
            <w:r w:rsidRPr="00D50396">
              <w:rPr>
                <w:rStyle w:val="ChBlueBold"/>
              </w:rPr>
              <w:t>Barce</w:t>
            </w:r>
          </w:p>
        </w:tc>
        <w:tc>
          <w:tcPr>
            <w:tcW w:w="489" w:type="dxa"/>
            <w:shd w:val="clear" w:color="auto" w:fill="auto"/>
          </w:tcPr>
          <w:p w14:paraId="562256B7" w14:textId="77777777" w:rsidR="00212AB8" w:rsidRPr="005D5D80" w:rsidRDefault="00212AB8" w:rsidP="00212AB8">
            <w:pPr>
              <w:pStyle w:val="Text"/>
              <w:rPr>
                <w:rStyle w:val="ChBlueBold"/>
              </w:rPr>
            </w:pPr>
            <w:r w:rsidRPr="005D5D80">
              <w:rPr>
                <w:rStyle w:val="ChBlueBold"/>
              </w:rPr>
              <w:t>ko</w:t>
            </w:r>
          </w:p>
        </w:tc>
        <w:tc>
          <w:tcPr>
            <w:tcW w:w="777" w:type="dxa"/>
            <w:shd w:val="clear" w:color="auto" w:fill="auto"/>
          </w:tcPr>
          <w:p w14:paraId="7E659E64" w14:textId="77777777" w:rsidR="00212AB8" w:rsidRPr="005175DA" w:rsidRDefault="00212AB8" w:rsidP="00212AB8">
            <w:pPr>
              <w:pStyle w:val="Text"/>
            </w:pPr>
            <w:r w:rsidRPr="005175DA">
              <w:rPr>
                <w:rStyle w:val="ChBlueBold"/>
              </w:rPr>
              <w:t>ini</w:t>
            </w:r>
          </w:p>
        </w:tc>
        <w:tc>
          <w:tcPr>
            <w:tcW w:w="489" w:type="dxa"/>
            <w:shd w:val="clear" w:color="auto" w:fill="auto"/>
          </w:tcPr>
          <w:p w14:paraId="1B7A6275" w14:textId="77777777" w:rsidR="00212AB8" w:rsidRPr="00CD5D21" w:rsidRDefault="00212AB8" w:rsidP="00212AB8">
            <w:pPr>
              <w:pStyle w:val="Text"/>
            </w:pPr>
            <w:r w:rsidRPr="00CD5D21">
              <w:t>ko</w:t>
            </w:r>
          </w:p>
        </w:tc>
        <w:tc>
          <w:tcPr>
            <w:tcW w:w="1350" w:type="dxa"/>
            <w:shd w:val="clear" w:color="auto" w:fill="auto"/>
          </w:tcPr>
          <w:p w14:paraId="411FED5C" w14:textId="77777777" w:rsidR="00212AB8" w:rsidRPr="00CD5D21" w:rsidRDefault="00212AB8" w:rsidP="00212AB8">
            <w:pPr>
              <w:pStyle w:val="Text"/>
            </w:pPr>
            <w:r>
              <w:t>taku</w:t>
            </w:r>
            <w:r w:rsidRPr="00CD5D21">
              <w:t>t</w:t>
            </w:r>
          </w:p>
        </w:tc>
      </w:tr>
      <w:tr w:rsidR="00AC23C4" w:rsidRPr="00AC23C4" w14:paraId="36DB9EF9" w14:textId="77777777" w:rsidTr="00AC23C4">
        <w:tc>
          <w:tcPr>
            <w:tcW w:w="709" w:type="dxa"/>
            <w:shd w:val="clear" w:color="auto" w:fill="auto"/>
          </w:tcPr>
          <w:p w14:paraId="6BE3EBD5" w14:textId="77777777" w:rsidR="00212AB8" w:rsidRPr="00FA440B" w:rsidRDefault="00212AB8" w:rsidP="00212AB8">
            <w:pPr>
              <w:pStyle w:val="GlossEng"/>
            </w:pPr>
          </w:p>
        </w:tc>
        <w:tc>
          <w:tcPr>
            <w:tcW w:w="684" w:type="dxa"/>
            <w:shd w:val="clear" w:color="auto" w:fill="auto"/>
          </w:tcPr>
          <w:p w14:paraId="21DB40C5" w14:textId="77777777" w:rsidR="00212AB8" w:rsidRPr="00CD5D21" w:rsidRDefault="00212AB8" w:rsidP="00212AB8">
            <w:pPr>
              <w:pStyle w:val="GlossEng"/>
            </w:pPr>
            <w:r w:rsidRPr="00CD5D21">
              <w:t>Barce</w:t>
            </w:r>
          </w:p>
        </w:tc>
        <w:tc>
          <w:tcPr>
            <w:tcW w:w="489" w:type="dxa"/>
            <w:shd w:val="clear" w:color="auto" w:fill="auto"/>
          </w:tcPr>
          <w:p w14:paraId="73508447" w14:textId="77777777" w:rsidR="00212AB8" w:rsidRPr="0099608C" w:rsidRDefault="00212AB8" w:rsidP="00212AB8">
            <w:pPr>
              <w:pStyle w:val="GlossEng"/>
              <w:rPr>
                <w:rStyle w:val="ChSmallCaps"/>
              </w:rPr>
            </w:pPr>
            <w:r w:rsidRPr="0099608C">
              <w:rPr>
                <w:rStyle w:val="ChSmallCaps"/>
              </w:rPr>
              <w:t>2sg</w:t>
            </w:r>
          </w:p>
        </w:tc>
        <w:tc>
          <w:tcPr>
            <w:tcW w:w="777" w:type="dxa"/>
            <w:shd w:val="clear" w:color="auto" w:fill="auto"/>
          </w:tcPr>
          <w:p w14:paraId="72EF9944" w14:textId="77777777" w:rsidR="00212AB8" w:rsidRPr="0099608C" w:rsidRDefault="00212AB8" w:rsidP="00212AB8">
            <w:pPr>
              <w:pStyle w:val="GlossEng"/>
              <w:rPr>
                <w:rStyle w:val="ChSmallCaps"/>
              </w:rPr>
            </w:pPr>
            <w:r w:rsidRPr="0099608C">
              <w:rPr>
                <w:rStyle w:val="ChSmallCaps"/>
              </w:rPr>
              <w:t>d.prox</w:t>
            </w:r>
          </w:p>
        </w:tc>
        <w:tc>
          <w:tcPr>
            <w:tcW w:w="489" w:type="dxa"/>
            <w:shd w:val="clear" w:color="auto" w:fill="auto"/>
          </w:tcPr>
          <w:p w14:paraId="6CD7C11C" w14:textId="77777777" w:rsidR="00212AB8" w:rsidRPr="0099608C" w:rsidRDefault="00212AB8" w:rsidP="00212AB8">
            <w:pPr>
              <w:pStyle w:val="GlossEng"/>
              <w:rPr>
                <w:rStyle w:val="ChSmallCaps"/>
              </w:rPr>
            </w:pPr>
            <w:r w:rsidRPr="0099608C">
              <w:rPr>
                <w:rStyle w:val="ChSmallCaps"/>
              </w:rPr>
              <w:t>2sg</w:t>
            </w:r>
          </w:p>
        </w:tc>
        <w:tc>
          <w:tcPr>
            <w:tcW w:w="1350" w:type="dxa"/>
            <w:shd w:val="clear" w:color="auto" w:fill="auto"/>
          </w:tcPr>
          <w:p w14:paraId="2C182F4E" w14:textId="77777777" w:rsidR="00212AB8" w:rsidRPr="00CD5D21" w:rsidRDefault="00212AB8" w:rsidP="00212AB8">
            <w:pPr>
              <w:pStyle w:val="GlossEng"/>
            </w:pPr>
            <w:r w:rsidRPr="00CD5D21">
              <w:t>feel.afraid(.of)</w:t>
            </w:r>
          </w:p>
        </w:tc>
      </w:tr>
    </w:tbl>
    <w:p w14:paraId="226E95EB" w14:textId="18021B1B" w:rsidR="00212AB8" w:rsidRDefault="00B7093A" w:rsidP="00212AB8">
      <w:pPr>
        <w:pStyle w:val="FreeTranslEng"/>
      </w:pPr>
      <w:r>
        <w:t>‘</w:t>
      </w:r>
      <w:r w:rsidR="00212AB8" w:rsidRPr="002832E5">
        <w:rPr>
          <w:rStyle w:val="ChBlueBold"/>
        </w:rPr>
        <w:t>you Barce here</w:t>
      </w:r>
      <w:r w:rsidR="00212AB8">
        <w:t>, you feel afraid</w:t>
      </w:r>
      <w:r>
        <w:t>’</w:t>
      </w:r>
      <w:r w:rsidR="00212AB8">
        <w:t xml:space="preserve"> </w:t>
      </w:r>
      <w:r w:rsidR="00212AB8" w:rsidRPr="00FA440B">
        <w:rPr>
          <w:rStyle w:val="ExampleSource"/>
        </w:rPr>
        <w:t>[081109-001-Cv.0131]</w:t>
      </w:r>
    </w:p>
    <w:tbl>
      <w:tblPr>
        <w:tblW w:w="6383" w:type="dxa"/>
        <w:tblCellMar>
          <w:left w:w="42" w:type="dxa"/>
          <w:right w:w="42" w:type="dxa"/>
        </w:tblCellMar>
        <w:tblLook w:val="01E0" w:firstRow="1" w:lastRow="1" w:firstColumn="1" w:lastColumn="1" w:noHBand="0" w:noVBand="0"/>
      </w:tblPr>
      <w:tblGrid>
        <w:gridCol w:w="709"/>
        <w:gridCol w:w="940"/>
        <w:gridCol w:w="489"/>
        <w:gridCol w:w="706"/>
        <w:gridCol w:w="489"/>
        <w:gridCol w:w="629"/>
        <w:gridCol w:w="595"/>
        <w:gridCol w:w="940"/>
        <w:gridCol w:w="373"/>
        <w:gridCol w:w="513"/>
      </w:tblGrid>
      <w:tr w:rsidR="00AC23C4" w:rsidRPr="00414A9C" w14:paraId="72C457DD" w14:textId="77777777" w:rsidTr="00AC23C4">
        <w:tc>
          <w:tcPr>
            <w:tcW w:w="709" w:type="dxa"/>
            <w:shd w:val="clear" w:color="auto" w:fill="auto"/>
          </w:tcPr>
          <w:p w14:paraId="077A1B96" w14:textId="36749299" w:rsidR="00212AB8" w:rsidRPr="00D025F5" w:rsidRDefault="00212AB8" w:rsidP="00212AB8">
            <w:pPr>
              <w:pStyle w:val="O0Nwnext"/>
            </w:pPr>
            <w:bookmarkStart w:id="3031" w:name="_Ref353011959"/>
            <w:bookmarkStart w:id="3032" w:name="_Ref436750579"/>
            <w:r w:rsidRPr="00856563">
              <w:t>(</w:t>
            </w:r>
            <w:fldSimple w:instr=" SEQ ( \* ARABIC \s 1 ">
              <w:r w:rsidR="00154D81">
                <w:rPr>
                  <w:noProof/>
                </w:rPr>
                <w:t>68</w:t>
              </w:r>
            </w:fldSimple>
            <w:r w:rsidRPr="00856563">
              <w:t>)</w:t>
            </w:r>
            <w:bookmarkEnd w:id="3031"/>
            <w:bookmarkEnd w:id="3032"/>
          </w:p>
        </w:tc>
        <w:tc>
          <w:tcPr>
            <w:tcW w:w="940" w:type="dxa"/>
            <w:shd w:val="clear" w:color="auto" w:fill="auto"/>
          </w:tcPr>
          <w:p w14:paraId="7280FA58" w14:textId="77777777" w:rsidR="00212AB8" w:rsidRPr="004C0415" w:rsidRDefault="004C0415" w:rsidP="00212AB8">
            <w:pPr>
              <w:pStyle w:val="Text"/>
              <w:rPr>
                <w:rStyle w:val="ChBlueBold"/>
              </w:rPr>
            </w:pPr>
            <w:r w:rsidRPr="004C0415">
              <w:rPr>
                <w:rStyle w:val="ChBlueBold"/>
              </w:rPr>
              <w:t>Eferdina</w:t>
            </w:r>
          </w:p>
        </w:tc>
        <w:tc>
          <w:tcPr>
            <w:tcW w:w="489" w:type="dxa"/>
            <w:shd w:val="clear" w:color="auto" w:fill="auto"/>
          </w:tcPr>
          <w:p w14:paraId="5910EC4A" w14:textId="77777777" w:rsidR="00212AB8" w:rsidRPr="005D5D80" w:rsidRDefault="00212AB8" w:rsidP="00212AB8">
            <w:pPr>
              <w:pStyle w:val="Text"/>
              <w:rPr>
                <w:rStyle w:val="ChBlueBold"/>
              </w:rPr>
            </w:pPr>
            <w:r w:rsidRPr="005D5D80">
              <w:rPr>
                <w:rStyle w:val="ChBlueBold"/>
              </w:rPr>
              <w:t>ko</w:t>
            </w:r>
          </w:p>
        </w:tc>
        <w:tc>
          <w:tcPr>
            <w:tcW w:w="706" w:type="dxa"/>
            <w:shd w:val="clear" w:color="auto" w:fill="auto"/>
          </w:tcPr>
          <w:p w14:paraId="7945C97E" w14:textId="77777777" w:rsidR="00212AB8" w:rsidRPr="005175DA" w:rsidRDefault="00212AB8" w:rsidP="00212AB8">
            <w:pPr>
              <w:pStyle w:val="Text"/>
            </w:pPr>
            <w:r w:rsidRPr="005175DA">
              <w:rPr>
                <w:rStyle w:val="ChBlueBold"/>
              </w:rPr>
              <w:t>itu</w:t>
            </w:r>
          </w:p>
        </w:tc>
        <w:tc>
          <w:tcPr>
            <w:tcW w:w="489" w:type="dxa"/>
            <w:shd w:val="clear" w:color="auto" w:fill="auto"/>
          </w:tcPr>
          <w:p w14:paraId="054FD539" w14:textId="77777777" w:rsidR="00212AB8" w:rsidRPr="004A2DF2" w:rsidRDefault="00212AB8" w:rsidP="00212AB8">
            <w:pPr>
              <w:pStyle w:val="Text"/>
            </w:pPr>
            <w:r w:rsidRPr="004A2DF2">
              <w:t>ko</w:t>
            </w:r>
          </w:p>
        </w:tc>
        <w:tc>
          <w:tcPr>
            <w:tcW w:w="629" w:type="dxa"/>
            <w:shd w:val="clear" w:color="auto" w:fill="auto"/>
          </w:tcPr>
          <w:p w14:paraId="62B3954A" w14:textId="77777777" w:rsidR="00212AB8" w:rsidRPr="00CD5D21" w:rsidRDefault="00212AB8" w:rsidP="00212AB8">
            <w:pPr>
              <w:pStyle w:val="Text"/>
            </w:pPr>
            <w:r w:rsidRPr="00CD5D21">
              <w:t>ta</w:t>
            </w:r>
            <w:r w:rsidR="00B81DA5">
              <w:t>w</w:t>
            </w:r>
          </w:p>
        </w:tc>
        <w:tc>
          <w:tcPr>
            <w:tcW w:w="595" w:type="dxa"/>
            <w:shd w:val="clear" w:color="auto" w:fill="auto"/>
          </w:tcPr>
          <w:p w14:paraId="1E7330D2" w14:textId="77777777" w:rsidR="00212AB8" w:rsidRPr="00CD5D21" w:rsidRDefault="00212AB8" w:rsidP="00212AB8">
            <w:pPr>
              <w:pStyle w:val="Text"/>
            </w:pPr>
            <w:r w:rsidRPr="00CD5D21">
              <w:t>kata</w:t>
            </w:r>
          </w:p>
        </w:tc>
        <w:tc>
          <w:tcPr>
            <w:tcW w:w="940" w:type="dxa"/>
            <w:shd w:val="clear" w:color="auto" w:fill="auto"/>
          </w:tcPr>
          <w:p w14:paraId="4424A235" w14:textId="77777777" w:rsidR="00212AB8" w:rsidRPr="00CD5D21" w:rsidRDefault="00212AB8" w:rsidP="00212AB8">
            <w:pPr>
              <w:pStyle w:val="Text"/>
            </w:pPr>
            <w:r w:rsidRPr="00CD5D21">
              <w:t>pis</w:t>
            </w:r>
          </w:p>
        </w:tc>
        <w:tc>
          <w:tcPr>
            <w:tcW w:w="373" w:type="dxa"/>
            <w:shd w:val="clear" w:color="auto" w:fill="auto"/>
          </w:tcPr>
          <w:p w14:paraId="4C6FB4C1" w14:textId="77777777" w:rsidR="00212AB8" w:rsidRPr="00CD5D21" w:rsidRDefault="00212AB8" w:rsidP="00212AB8">
            <w:pPr>
              <w:pStyle w:val="Text"/>
            </w:pPr>
            <w:r w:rsidRPr="00CD5D21">
              <w:t>ka</w:t>
            </w:r>
          </w:p>
        </w:tc>
        <w:tc>
          <w:tcPr>
            <w:tcW w:w="513" w:type="dxa"/>
            <w:shd w:val="clear" w:color="auto" w:fill="auto"/>
          </w:tcPr>
          <w:p w14:paraId="7476205C" w14:textId="77777777" w:rsidR="00212AB8" w:rsidRPr="00CD5D21" w:rsidRDefault="00212AB8" w:rsidP="00212AB8">
            <w:pPr>
              <w:pStyle w:val="Text"/>
            </w:pPr>
            <w:r w:rsidRPr="00CD5D21">
              <w:t>tida</w:t>
            </w:r>
          </w:p>
        </w:tc>
      </w:tr>
      <w:tr w:rsidR="00AC23C4" w:rsidRPr="00AC23C4" w14:paraId="292723D9" w14:textId="77777777" w:rsidTr="00AC23C4">
        <w:tc>
          <w:tcPr>
            <w:tcW w:w="709" w:type="dxa"/>
            <w:shd w:val="clear" w:color="auto" w:fill="auto"/>
          </w:tcPr>
          <w:p w14:paraId="716BAF98" w14:textId="4C3D1A9C" w:rsidR="00212AB8" w:rsidRPr="00CD5D21" w:rsidRDefault="00212AB8" w:rsidP="00212AB8">
            <w:pPr>
              <w:pStyle w:val="GlossEng"/>
            </w:pPr>
          </w:p>
        </w:tc>
        <w:tc>
          <w:tcPr>
            <w:tcW w:w="940" w:type="dxa"/>
            <w:shd w:val="clear" w:color="auto" w:fill="auto"/>
          </w:tcPr>
          <w:p w14:paraId="4B3C533A" w14:textId="77777777" w:rsidR="00212AB8" w:rsidRPr="00CD5D21" w:rsidRDefault="004C0415" w:rsidP="00212AB8">
            <w:pPr>
              <w:pStyle w:val="GlossEng"/>
            </w:pPr>
            <w:r>
              <w:t>Eferdina</w:t>
            </w:r>
          </w:p>
        </w:tc>
        <w:tc>
          <w:tcPr>
            <w:tcW w:w="489" w:type="dxa"/>
            <w:shd w:val="clear" w:color="auto" w:fill="auto"/>
          </w:tcPr>
          <w:p w14:paraId="6451BF65" w14:textId="77777777" w:rsidR="00212AB8" w:rsidRPr="0099608C" w:rsidRDefault="00212AB8" w:rsidP="00212AB8">
            <w:pPr>
              <w:pStyle w:val="GlossEng"/>
              <w:rPr>
                <w:rStyle w:val="ChSmallCaps"/>
              </w:rPr>
            </w:pPr>
            <w:r w:rsidRPr="0099608C">
              <w:rPr>
                <w:rStyle w:val="ChSmallCaps"/>
              </w:rPr>
              <w:t>2sg</w:t>
            </w:r>
          </w:p>
        </w:tc>
        <w:tc>
          <w:tcPr>
            <w:tcW w:w="706" w:type="dxa"/>
            <w:shd w:val="clear" w:color="auto" w:fill="auto"/>
          </w:tcPr>
          <w:p w14:paraId="2F28720A" w14:textId="77777777" w:rsidR="00212AB8" w:rsidRPr="0099608C" w:rsidRDefault="00212AB8" w:rsidP="00212AB8">
            <w:pPr>
              <w:pStyle w:val="GlossEng"/>
              <w:rPr>
                <w:rStyle w:val="ChSmallCaps"/>
              </w:rPr>
            </w:pPr>
            <w:r w:rsidRPr="0099608C">
              <w:rPr>
                <w:rStyle w:val="ChSmallCaps"/>
              </w:rPr>
              <w:t>d.dist</w:t>
            </w:r>
          </w:p>
        </w:tc>
        <w:tc>
          <w:tcPr>
            <w:tcW w:w="489" w:type="dxa"/>
            <w:shd w:val="clear" w:color="auto" w:fill="auto"/>
          </w:tcPr>
          <w:p w14:paraId="3DABB623" w14:textId="77777777" w:rsidR="00212AB8" w:rsidRPr="0099608C" w:rsidRDefault="00212AB8" w:rsidP="00212AB8">
            <w:pPr>
              <w:pStyle w:val="GlossEng"/>
              <w:rPr>
                <w:rStyle w:val="ChSmallCaps"/>
              </w:rPr>
            </w:pPr>
            <w:r w:rsidRPr="0099608C">
              <w:rPr>
                <w:rStyle w:val="ChSmallCaps"/>
              </w:rPr>
              <w:t>2sg</w:t>
            </w:r>
          </w:p>
        </w:tc>
        <w:tc>
          <w:tcPr>
            <w:tcW w:w="629" w:type="dxa"/>
            <w:shd w:val="clear" w:color="auto" w:fill="auto"/>
          </w:tcPr>
          <w:p w14:paraId="7F7721A5" w14:textId="77777777" w:rsidR="00212AB8" w:rsidRPr="00CD5D21" w:rsidRDefault="00212AB8" w:rsidP="00212AB8">
            <w:pPr>
              <w:pStyle w:val="GlossEng"/>
            </w:pPr>
            <w:r w:rsidRPr="00CD5D21">
              <w:t>know</w:t>
            </w:r>
          </w:p>
        </w:tc>
        <w:tc>
          <w:tcPr>
            <w:tcW w:w="595" w:type="dxa"/>
            <w:shd w:val="clear" w:color="auto" w:fill="auto"/>
          </w:tcPr>
          <w:p w14:paraId="1852BB58" w14:textId="77777777" w:rsidR="00212AB8" w:rsidRPr="00CD5D21" w:rsidRDefault="00212AB8" w:rsidP="00212AB8">
            <w:pPr>
              <w:pStyle w:val="GlossEng"/>
            </w:pPr>
            <w:r w:rsidRPr="00CD5D21">
              <w:t>word</w:t>
            </w:r>
          </w:p>
        </w:tc>
        <w:tc>
          <w:tcPr>
            <w:tcW w:w="940" w:type="dxa"/>
            <w:shd w:val="clear" w:color="auto" w:fill="auto"/>
          </w:tcPr>
          <w:p w14:paraId="38E9D0F2" w14:textId="77777777" w:rsidR="00212AB8" w:rsidRPr="00CD5D21" w:rsidRDefault="00212AB8" w:rsidP="00212AB8">
            <w:pPr>
              <w:pStyle w:val="GlossEng"/>
            </w:pPr>
            <w:r w:rsidRPr="00CD5D21">
              <w:t>please[E]</w:t>
            </w:r>
          </w:p>
        </w:tc>
        <w:tc>
          <w:tcPr>
            <w:tcW w:w="373" w:type="dxa"/>
            <w:shd w:val="clear" w:color="auto" w:fill="auto"/>
          </w:tcPr>
          <w:p w14:paraId="7D01B3AB" w14:textId="77777777" w:rsidR="00212AB8" w:rsidRPr="0098629E" w:rsidRDefault="0098629E" w:rsidP="00212AB8">
            <w:pPr>
              <w:pStyle w:val="GlossEng"/>
            </w:pPr>
            <w:r w:rsidRPr="0098629E">
              <w:t>or</w:t>
            </w:r>
          </w:p>
        </w:tc>
        <w:tc>
          <w:tcPr>
            <w:tcW w:w="513" w:type="dxa"/>
            <w:shd w:val="clear" w:color="auto" w:fill="auto"/>
          </w:tcPr>
          <w:p w14:paraId="4556AC92" w14:textId="77777777" w:rsidR="00212AB8" w:rsidRPr="0099608C" w:rsidRDefault="00212AB8" w:rsidP="00212AB8">
            <w:pPr>
              <w:pStyle w:val="GlossEng"/>
              <w:rPr>
                <w:rStyle w:val="ChSmallCaps"/>
              </w:rPr>
            </w:pPr>
            <w:r w:rsidRPr="0099608C">
              <w:rPr>
                <w:rStyle w:val="ChSmallCaps"/>
              </w:rPr>
              <w:t>neg</w:t>
            </w:r>
          </w:p>
        </w:tc>
      </w:tr>
    </w:tbl>
    <w:p w14:paraId="5D970842" w14:textId="5F416AB2" w:rsidR="00212AB8" w:rsidRPr="003852D5" w:rsidRDefault="00B7093A" w:rsidP="00212AB8">
      <w:pPr>
        <w:pStyle w:val="FreeTranslEng15pt"/>
      </w:pPr>
      <w:r>
        <w:t>‘</w:t>
      </w:r>
      <w:r w:rsidR="00212AB8" w:rsidRPr="004C0415">
        <w:rPr>
          <w:rStyle w:val="ChBlueBold"/>
        </w:rPr>
        <w:t xml:space="preserve">you </w:t>
      </w:r>
      <w:r w:rsidR="004C0415" w:rsidRPr="004C0415">
        <w:rPr>
          <w:rStyle w:val="ChBlueBold"/>
        </w:rPr>
        <w:t>Eferdina</w:t>
      </w:r>
      <w:r w:rsidR="00212AB8" w:rsidRPr="004C0415">
        <w:rPr>
          <w:rStyle w:val="ChBlueBold"/>
        </w:rPr>
        <w:t xml:space="preserve"> there</w:t>
      </w:r>
      <w:r w:rsidR="00212AB8">
        <w:t xml:space="preserve">, do </w:t>
      </w:r>
      <w:r w:rsidR="00212AB8" w:rsidRPr="002832E5">
        <w:t>you</w:t>
      </w:r>
      <w:r w:rsidR="00212AB8">
        <w:t xml:space="preserve"> know the word </w:t>
      </w:r>
      <w:r>
        <w:t>‘</w:t>
      </w:r>
      <w:r w:rsidR="00212AB8">
        <w:t>p</w:t>
      </w:r>
      <w:r w:rsidR="00F97B2C">
        <w:t>lease</w:t>
      </w:r>
      <w:r>
        <w:t>’</w:t>
      </w:r>
      <w:r w:rsidR="00212AB8">
        <w:t xml:space="preserve"> or not?</w:t>
      </w:r>
      <w:r>
        <w:t>’</w:t>
      </w:r>
      <w:r w:rsidR="00212AB8">
        <w:t xml:space="preserve"> </w:t>
      </w:r>
      <w:r w:rsidR="00212AB8" w:rsidRPr="001607E2">
        <w:rPr>
          <w:rStyle w:val="ExampleSource"/>
        </w:rPr>
        <w:t>[081115-001a-Cv.0145]</w:t>
      </w:r>
    </w:p>
    <w:p w14:paraId="0624B04F" w14:textId="59C6B38A" w:rsidR="00212AB8" w:rsidRDefault="00B7093A" w:rsidP="00212AB8">
      <w:pPr>
        <w:pStyle w:val="Heading4"/>
      </w:pPr>
      <w:bookmarkStart w:id="3033" w:name="_Ref353262283"/>
      <w:r>
        <w:t>‘</w:t>
      </w:r>
      <w:r w:rsidR="00212AB8" w:rsidRPr="0099608C">
        <w:rPr>
          <w:rStyle w:val="ChSmallCaps"/>
        </w:rPr>
        <w:t>np</w:t>
      </w:r>
      <w:r w:rsidR="00212AB8" w:rsidRPr="00D32413">
        <w:t xml:space="preserve"> </w:t>
      </w:r>
      <w:r w:rsidR="00212AB8" w:rsidRPr="0099608C">
        <w:rPr>
          <w:rStyle w:val="ChSmallCaps"/>
        </w:rPr>
        <w:t>3sg</w:t>
      </w:r>
      <w:r>
        <w:t>’</w:t>
      </w:r>
      <w:r w:rsidR="00212AB8">
        <w:t xml:space="preserve"> </w:t>
      </w:r>
      <w:bookmarkEnd w:id="3033"/>
      <w:r w:rsidR="00212AB8">
        <w:t>noun phrases</w:t>
      </w:r>
    </w:p>
    <w:p w14:paraId="488C827E" w14:textId="37185BD0" w:rsidR="00212AB8" w:rsidRDefault="00212AB8" w:rsidP="00212AB8">
      <w:pPr>
        <w:pStyle w:val="Body0015after"/>
        <w:rPr>
          <w:lang w:eastAsia="en-US"/>
        </w:rPr>
      </w:pPr>
      <w:r>
        <w:t xml:space="preserve">In </w:t>
      </w:r>
      <w:r w:rsidR="00B7093A">
        <w:t>‘</w:t>
      </w:r>
      <w:r w:rsidRPr="0099608C">
        <w:rPr>
          <w:rStyle w:val="ChSmallCaps"/>
        </w:rPr>
        <w:t>np</w:t>
      </w:r>
      <w:r w:rsidRPr="00D32413">
        <w:t xml:space="preserve"> </w:t>
      </w:r>
      <w:r w:rsidRPr="0099608C">
        <w:rPr>
          <w:rStyle w:val="ChSmallCaps"/>
        </w:rPr>
        <w:t>3sg</w:t>
      </w:r>
      <w:r w:rsidR="00B7093A">
        <w:t>’</w:t>
      </w:r>
      <w:r>
        <w:t xml:space="preserve"> noun phrases, the determiner pronoun indicate</w:t>
      </w:r>
      <w:r w:rsidR="00940384">
        <w:t>s</w:t>
      </w:r>
      <w:r>
        <w:t xml:space="preserve"> and accentuate</w:t>
      </w:r>
      <w:r w:rsidR="00940384">
        <w:t>s</w:t>
      </w:r>
      <w:r>
        <w:t xml:space="preserve"> that the speakers assume their interlocutors to know the referents, encoded by the head nominals. That is, marking referents as familiar or given, </w:t>
      </w:r>
      <w:r w:rsidRPr="009F4FC1">
        <w:rPr>
          <w:rStyle w:val="ChItalBold"/>
        </w:rPr>
        <w:t>dia</w:t>
      </w:r>
      <w:r>
        <w:t>/</w:t>
      </w:r>
      <w:r w:rsidRPr="009F4FC1">
        <w:rPr>
          <w:rStyle w:val="ChItalBold"/>
        </w:rPr>
        <w:t>de</w:t>
      </w:r>
      <w:r>
        <w:t xml:space="preserve"> </w:t>
      </w:r>
      <w:r w:rsidR="00B7093A">
        <w:t>‘</w:t>
      </w:r>
      <w:r w:rsidRPr="0099608C">
        <w:rPr>
          <w:rStyle w:val="ChSmallCaps"/>
        </w:rPr>
        <w:t>3sg</w:t>
      </w:r>
      <w:r w:rsidR="00B7093A">
        <w:t>’</w:t>
      </w:r>
      <w:r>
        <w:t xml:space="preserve"> signals the </w:t>
      </w:r>
      <w:r w:rsidRPr="00856563">
        <w:rPr>
          <w:lang w:eastAsia="en-US"/>
        </w:rPr>
        <w:t>hearer</w:t>
      </w:r>
      <w:r>
        <w:rPr>
          <w:lang w:eastAsia="en-US"/>
        </w:rPr>
        <w:t>s</w:t>
      </w:r>
      <w:r w:rsidRPr="00856563">
        <w:rPr>
          <w:lang w:eastAsia="en-US"/>
        </w:rPr>
        <w:t xml:space="preserve"> </w:t>
      </w:r>
      <w:r>
        <w:rPr>
          <w:lang w:eastAsia="en-US"/>
        </w:rPr>
        <w:t xml:space="preserve">that they should be in a position </w:t>
      </w:r>
      <w:r w:rsidRPr="00856563">
        <w:rPr>
          <w:lang w:eastAsia="en-US"/>
        </w:rPr>
        <w:t xml:space="preserve">to identify </w:t>
      </w:r>
      <w:r>
        <w:rPr>
          <w:lang w:eastAsia="en-US"/>
        </w:rPr>
        <w:t>them</w:t>
      </w:r>
      <w:r w:rsidRPr="00856563">
        <w:rPr>
          <w:lang w:eastAsia="en-US"/>
        </w:rPr>
        <w:t>.</w:t>
      </w:r>
      <w:r>
        <w:rPr>
          <w:lang w:eastAsia="en-US"/>
        </w:rPr>
        <w:t xml:space="preserve"> The determiner uses of </w:t>
      </w:r>
      <w:r w:rsidRPr="00856563">
        <w:rPr>
          <w:rStyle w:val="ChItalBold"/>
        </w:rPr>
        <w:t>dia</w:t>
      </w:r>
      <w:r w:rsidRPr="00BD4941">
        <w:t>/</w:t>
      </w:r>
      <w:r>
        <w:rPr>
          <w:rStyle w:val="ChItalBold"/>
        </w:rPr>
        <w:t>de</w:t>
      </w:r>
      <w:r w:rsidRPr="00856563">
        <w:rPr>
          <w:lang w:eastAsia="en-US"/>
        </w:rPr>
        <w:t xml:space="preserve"> </w:t>
      </w:r>
      <w:r w:rsidR="00B7093A">
        <w:rPr>
          <w:lang w:eastAsia="en-US"/>
        </w:rPr>
        <w:t>‘</w:t>
      </w:r>
      <w:r w:rsidRPr="0099608C">
        <w:rPr>
          <w:rStyle w:val="ChSmallCaps"/>
        </w:rPr>
        <w:t>3sg</w:t>
      </w:r>
      <w:r w:rsidR="00B7093A">
        <w:rPr>
          <w:lang w:eastAsia="en-US"/>
        </w:rPr>
        <w:t>’</w:t>
      </w:r>
      <w:r>
        <w:rPr>
          <w:lang w:eastAsia="en-US"/>
        </w:rPr>
        <w:t xml:space="preserve"> can be situational</w:t>
      </w:r>
      <w:r>
        <w:t xml:space="preserve"> </w:t>
      </w:r>
      <w:r>
        <w:rPr>
          <w:lang w:eastAsia="en-US"/>
        </w:rPr>
        <w:t xml:space="preserve">or anaphoric. Both uses are discussed one by one, </w:t>
      </w:r>
      <w:r>
        <w:t xml:space="preserve">followed by a summary of the syntactic and lexical properties of </w:t>
      </w:r>
      <w:r w:rsidR="00B7093A">
        <w:t>‘</w:t>
      </w:r>
      <w:r w:rsidRPr="0099608C">
        <w:rPr>
          <w:rStyle w:val="ChSmallCaps"/>
        </w:rPr>
        <w:t>np</w:t>
      </w:r>
      <w:r w:rsidRPr="00D32413">
        <w:t xml:space="preserve"> </w:t>
      </w:r>
      <w:r w:rsidRPr="0099608C">
        <w:rPr>
          <w:rStyle w:val="ChSmallCaps"/>
        </w:rPr>
        <w:t>3sg</w:t>
      </w:r>
      <w:r w:rsidR="00B7093A">
        <w:t>’</w:t>
      </w:r>
      <w:r>
        <w:t xml:space="preserve"> noun phrases.</w:t>
      </w:r>
    </w:p>
    <w:p w14:paraId="5176F3AA" w14:textId="73A9F60E" w:rsidR="00212AB8" w:rsidRDefault="00212AB8" w:rsidP="00212AB8">
      <w:pPr>
        <w:pStyle w:val="Heading5"/>
      </w:pPr>
      <w:r>
        <w:rPr>
          <w:lang w:eastAsia="en-US"/>
        </w:rPr>
        <w:t xml:space="preserve">Situational uses of </w:t>
      </w:r>
      <w:r w:rsidRPr="00856563">
        <w:rPr>
          <w:rStyle w:val="ChItalBold"/>
        </w:rPr>
        <w:t>dia</w:t>
      </w:r>
      <w:r w:rsidRPr="00BD4941">
        <w:t>/</w:t>
      </w:r>
      <w:r>
        <w:rPr>
          <w:rStyle w:val="ChItalBold"/>
        </w:rPr>
        <w:t>de</w:t>
      </w:r>
      <w:r w:rsidRPr="00856563">
        <w:rPr>
          <w:lang w:eastAsia="en-US"/>
        </w:rPr>
        <w:t xml:space="preserve"> </w:t>
      </w:r>
      <w:r w:rsidR="00B7093A">
        <w:rPr>
          <w:lang w:eastAsia="en-US"/>
        </w:rPr>
        <w:t>‘</w:t>
      </w:r>
      <w:r w:rsidRPr="0099608C">
        <w:rPr>
          <w:rStyle w:val="ChSmallCaps"/>
        </w:rPr>
        <w:t>3sg</w:t>
      </w:r>
      <w:r w:rsidR="00B7093A">
        <w:rPr>
          <w:lang w:eastAsia="en-US"/>
        </w:rPr>
        <w:t>’</w:t>
      </w:r>
      <w:r>
        <w:rPr>
          <w:lang w:eastAsia="en-US"/>
        </w:rPr>
        <w:t xml:space="preserve"> in </w:t>
      </w:r>
      <w:r w:rsidR="00B7093A">
        <w:t>‘</w:t>
      </w:r>
      <w:r w:rsidRPr="0099608C">
        <w:rPr>
          <w:rStyle w:val="ChSmallCaps"/>
        </w:rPr>
        <w:t>np</w:t>
      </w:r>
      <w:r w:rsidRPr="00D32413">
        <w:t xml:space="preserve"> </w:t>
      </w:r>
      <w:r w:rsidRPr="0099608C">
        <w:rPr>
          <w:rStyle w:val="ChSmallCaps"/>
        </w:rPr>
        <w:t>3sg</w:t>
      </w:r>
      <w:r w:rsidR="00B7093A">
        <w:t>’</w:t>
      </w:r>
      <w:r>
        <w:t xml:space="preserve"> noun phrases</w:t>
      </w:r>
    </w:p>
    <w:p w14:paraId="25E97B2C" w14:textId="0567E0B9" w:rsidR="00FB6789" w:rsidRDefault="00FB6789" w:rsidP="00FB6789">
      <w:pPr>
        <w:pStyle w:val="Body0000after"/>
      </w:pPr>
      <w:r>
        <w:t>In the situational uses of adnominal pronouns, “</w:t>
      </w:r>
      <w:r w:rsidRPr="00856563">
        <w:t>the physical situation in which the speaker and hearer are located contributes to the familiarity of the referent of the definite noun phrase</w:t>
      </w:r>
      <w:r>
        <w:t xml:space="preserve">” </w:t>
      </w:r>
      <w:r>
        <w:rPr>
          <w:rStyle w:val="Citation"/>
        </w:rPr>
        <w:fldChar w:fldCharType="begin"/>
      </w:r>
      <w:r w:rsidR="0092006B">
        <w:rPr>
          <w:rStyle w:val="Citation"/>
        </w:rPr>
        <w:instrText>ADDIN CITAVI.PLACEHOLDER ba555863-503d-43fe-bbdf-3460f05125f7 PFBsYWNlaG9sZGVyPg0KICA8QWRkSW5WZXJzaW9uPjUuMi4wLjg8L0FkZEluVmVyc2lvbj4NCiAgPElkPmJhNTU1ODYzLTUwM2QtNDNmZS1iYmRmLTM0NjBmMDUxMjVmNzwvSWQ+DQogIDxFbnRyaWVzPg0KICAgIDxFbnRyeT4NCiAgICAgIDxJZD5jY2NkNzUyYS1hZjBlLTQwZjItYjg3MS1jMTRiNDkwNjdlZD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M3MjYxMjllLTg4M2ItNGMwMC05M2IxLTRmOTMwM2Q1NTZmM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THlvbnMgMTk5OSDigJMgRGVmaW5pdGVuZXNzPC9TaG9ydFRpdGxlPg0KICAgICAgICA8VGl0bGU+RGVmaW5pdGVuZXNzPC9UaXRsZT4NCiAgICAgICAgPFllYXI+MTk5OTwvWWVhcj4NCiAgICAgIDwvUmVmZXJlbmNlPg0KICAgIDwvRW50cnk+DQogIDwvRW50cmllcz4NCiAgPFRleHQ+KEx5b25zIDE5OTk6I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eW9ucyAxOTk5OiA0KTwvVGV4dD4NCiAgICA8L1RleHRVbml0Pg0KICA8L1RleHRVbml0cz4NCjwvUGxhY2Vob2xkZXI+</w:instrText>
      </w:r>
      <w:r>
        <w:rPr>
          <w:rStyle w:val="Citation"/>
        </w:rPr>
        <w:fldChar w:fldCharType="separate"/>
      </w:r>
      <w:bookmarkStart w:id="3034" w:name="_CTVP001ba555863503d43febbdf3460f05125f7"/>
      <w:r w:rsidR="0092006B">
        <w:rPr>
          <w:rStyle w:val="Citation"/>
        </w:rPr>
        <w:t>(Lyons 1999: 4)</w:t>
      </w:r>
      <w:bookmarkEnd w:id="3034"/>
      <w:r>
        <w:rPr>
          <w:rStyle w:val="Citation"/>
        </w:rPr>
        <w:fldChar w:fldCharType="end"/>
      </w:r>
      <w:r w:rsidRPr="00856563">
        <w:t>.</w:t>
      </w:r>
      <w:r>
        <w:t xml:space="preserve"> This cross-linguistic observation also applies to the </w:t>
      </w:r>
      <w:r>
        <w:rPr>
          <w:lang w:eastAsia="en-US"/>
        </w:rPr>
        <w:t xml:space="preserve">situational uses of adnominally used </w:t>
      </w:r>
      <w:r w:rsidRPr="00856563">
        <w:rPr>
          <w:rStyle w:val="ChItalBold"/>
        </w:rPr>
        <w:t>dia</w:t>
      </w:r>
      <w:r w:rsidRPr="00BD4941">
        <w:t>/</w:t>
      </w:r>
      <w:r>
        <w:rPr>
          <w:rStyle w:val="ChItalBold"/>
        </w:rPr>
        <w:t>de</w:t>
      </w:r>
      <w:r w:rsidRPr="00856563">
        <w:rPr>
          <w:lang w:eastAsia="en-US"/>
        </w:rPr>
        <w:t xml:space="preserve"> </w:t>
      </w:r>
      <w:r>
        <w:rPr>
          <w:lang w:eastAsia="en-US"/>
        </w:rPr>
        <w:t>‘</w:t>
      </w:r>
      <w:r w:rsidRPr="0099608C">
        <w:rPr>
          <w:rStyle w:val="ChSmallCaps"/>
        </w:rPr>
        <w:t>3sg</w:t>
      </w:r>
      <w:r>
        <w:rPr>
          <w:lang w:eastAsia="en-US"/>
        </w:rPr>
        <w:t>’</w:t>
      </w:r>
      <w:r>
        <w:t xml:space="preserve">, as illustrated in </w:t>
      </w:r>
      <w:r>
        <w:fldChar w:fldCharType="begin"/>
      </w:r>
      <w:r>
        <w:instrText xml:space="preserve"> REF _Ref340775173 \h </w:instrText>
      </w:r>
      <w:r>
        <w:fldChar w:fldCharType="separate"/>
      </w:r>
      <w:r w:rsidR="00154D81" w:rsidRPr="00856563">
        <w:t>(</w:t>
      </w:r>
      <w:r w:rsidR="00154D81">
        <w:rPr>
          <w:noProof/>
        </w:rPr>
        <w:t>69</w:t>
      </w:r>
      <w:r w:rsidR="00154D81" w:rsidRPr="00856563">
        <w:t>)</w:t>
      </w:r>
      <w:r>
        <w:fldChar w:fldCharType="end"/>
      </w:r>
      <w:r>
        <w:t xml:space="preserve"> to </w:t>
      </w:r>
      <w:r>
        <w:fldChar w:fldCharType="begin"/>
      </w:r>
      <w:r>
        <w:instrText xml:space="preserve"> REF _Ref353022700 \h </w:instrText>
      </w:r>
      <w:r>
        <w:fldChar w:fldCharType="separate"/>
      </w:r>
      <w:r w:rsidR="00154D81" w:rsidRPr="00346079">
        <w:t>(</w:t>
      </w:r>
      <w:r w:rsidR="00154D81">
        <w:rPr>
          <w:noProof/>
        </w:rPr>
        <w:t>71</w:t>
      </w:r>
      <w:r w:rsidR="00154D81" w:rsidRPr="00346079">
        <w:t>)</w:t>
      </w:r>
      <w:r>
        <w:fldChar w:fldCharType="end"/>
      </w:r>
      <w:r>
        <w:t>.</w:t>
      </w:r>
    </w:p>
    <w:p w14:paraId="3D8C8CFD" w14:textId="088F7FD0" w:rsidR="00212AB8" w:rsidRDefault="00212AB8" w:rsidP="00AA64EF">
      <w:pPr>
        <w:pStyle w:val="Body0510after"/>
      </w:pPr>
      <w:r w:rsidRPr="00856563">
        <w:rPr>
          <w:lang w:eastAsia="en-US"/>
        </w:rPr>
        <w:t xml:space="preserve">In </w:t>
      </w:r>
      <w:r>
        <w:fldChar w:fldCharType="begin"/>
      </w:r>
      <w:r>
        <w:instrText xml:space="preserve"> REF _Ref340775173 \h </w:instrText>
      </w:r>
      <w:r>
        <w:fldChar w:fldCharType="separate"/>
      </w:r>
      <w:r w:rsidR="00154D81" w:rsidRPr="00856563">
        <w:t>(</w:t>
      </w:r>
      <w:r w:rsidR="00154D81">
        <w:rPr>
          <w:noProof/>
        </w:rPr>
        <w:t>69</w:t>
      </w:r>
      <w:r w:rsidR="00154D81" w:rsidRPr="00856563">
        <w:t>)</w:t>
      </w:r>
      <w:r>
        <w:fldChar w:fldCharType="end"/>
      </w:r>
      <w:r w:rsidRPr="00856563">
        <w:rPr>
          <w:lang w:eastAsia="en-US"/>
        </w:rPr>
        <w:t xml:space="preserve">, the situation is an obvious one: the hearer </w:t>
      </w:r>
      <w:r w:rsidR="00491DED" w:rsidRPr="00491DED">
        <w:rPr>
          <w:rStyle w:val="ChItalBold"/>
        </w:rPr>
        <w:t>Wili</w:t>
      </w:r>
      <w:r w:rsidRPr="00856563">
        <w:rPr>
          <w:lang w:eastAsia="en-US"/>
        </w:rPr>
        <w:t xml:space="preserve"> has been irritating his </w:t>
      </w:r>
      <w:r w:rsidRPr="00856563">
        <w:rPr>
          <w:rStyle w:val="ChItalBold"/>
        </w:rPr>
        <w:t>tanta</w:t>
      </w:r>
      <w:r w:rsidRPr="00856563">
        <w:rPr>
          <w:lang w:eastAsia="en-US"/>
        </w:rPr>
        <w:t xml:space="preserve"> </w:t>
      </w:r>
      <w:r w:rsidR="00B7093A">
        <w:rPr>
          <w:lang w:eastAsia="en-US"/>
        </w:rPr>
        <w:t>‘</w:t>
      </w:r>
      <w:r w:rsidRPr="00856563">
        <w:rPr>
          <w:lang w:eastAsia="en-US"/>
        </w:rPr>
        <w:t>aunt</w:t>
      </w:r>
      <w:r w:rsidR="00B7093A">
        <w:rPr>
          <w:lang w:eastAsia="en-US"/>
        </w:rPr>
        <w:t>’</w:t>
      </w:r>
      <w:r w:rsidRPr="00856563">
        <w:rPr>
          <w:lang w:eastAsia="en-US"/>
        </w:rPr>
        <w:t xml:space="preserve"> and is told to stop doing this. </w:t>
      </w:r>
      <w:r>
        <w:rPr>
          <w:lang w:eastAsia="en-US"/>
        </w:rPr>
        <w:t xml:space="preserve">In </w:t>
      </w:r>
      <w:r>
        <w:fldChar w:fldCharType="begin"/>
      </w:r>
      <w:r>
        <w:instrText xml:space="preserve"> REF _Ref353022698 \h </w:instrText>
      </w:r>
      <w:r>
        <w:fldChar w:fldCharType="separate"/>
      </w:r>
      <w:r w:rsidR="00154D81" w:rsidRPr="00856563">
        <w:t>(</w:t>
      </w:r>
      <w:r w:rsidR="00154D81">
        <w:rPr>
          <w:noProof/>
        </w:rPr>
        <w:t>70</w:t>
      </w:r>
      <w:r w:rsidR="00154D81" w:rsidRPr="00856563">
        <w:t>)</w:t>
      </w:r>
      <w:r>
        <w:fldChar w:fldCharType="end"/>
      </w:r>
      <w:r>
        <w:t xml:space="preserve">, the speaker illustrates local bride-price customs with an example. The determiner </w:t>
      </w:r>
      <w:r w:rsidRPr="00723CFF">
        <w:rPr>
          <w:rStyle w:val="ChItalBold"/>
        </w:rPr>
        <w:t>de</w:t>
      </w:r>
      <w:r>
        <w:t xml:space="preserve"> </w:t>
      </w:r>
      <w:r w:rsidR="00B7093A">
        <w:t>‘</w:t>
      </w:r>
      <w:r w:rsidRPr="0099608C">
        <w:rPr>
          <w:rStyle w:val="ChSmallCaps"/>
        </w:rPr>
        <w:t>3sg</w:t>
      </w:r>
      <w:r w:rsidR="00B7093A">
        <w:t>’</w:t>
      </w:r>
      <w:r>
        <w:t xml:space="preserve"> marks the familiarity of the referent </w:t>
      </w:r>
      <w:r w:rsidRPr="00E3356D">
        <w:rPr>
          <w:rStyle w:val="ChItalBold"/>
        </w:rPr>
        <w:t>bapa</w:t>
      </w:r>
      <w:r>
        <w:t xml:space="preserve"> </w:t>
      </w:r>
      <w:r w:rsidR="00B7093A">
        <w:t>‘</w:t>
      </w:r>
      <w:r>
        <w:t>father</w:t>
      </w:r>
      <w:r w:rsidR="00B7093A">
        <w:t>’</w:t>
      </w:r>
      <w:r>
        <w:t xml:space="preserve">. This in turn leads the interlocutor to interpret </w:t>
      </w:r>
      <w:r w:rsidRPr="00A35E73">
        <w:rPr>
          <w:rStyle w:val="ChItalBold"/>
        </w:rPr>
        <w:t>bapa</w:t>
      </w:r>
      <w:r>
        <w:t xml:space="preserve"> </w:t>
      </w:r>
      <w:r w:rsidR="00B7093A">
        <w:t>‘</w:t>
      </w:r>
      <w:r>
        <w:t>father</w:t>
      </w:r>
      <w:r w:rsidR="00B7093A">
        <w:t>’</w:t>
      </w:r>
      <w:r>
        <w:t xml:space="preserve"> as the speaker</w:t>
      </w:r>
      <w:r w:rsidR="00B7093A">
        <w:t>’</w:t>
      </w:r>
      <w:r>
        <w:t xml:space="preserve">s husband. In </w:t>
      </w:r>
      <w:r>
        <w:fldChar w:fldCharType="begin"/>
      </w:r>
      <w:r>
        <w:instrText xml:space="preserve"> REF _Ref353022700 \h </w:instrText>
      </w:r>
      <w:r>
        <w:fldChar w:fldCharType="separate"/>
      </w:r>
      <w:r w:rsidR="00154D81" w:rsidRPr="00346079">
        <w:t>(</w:t>
      </w:r>
      <w:r w:rsidR="00154D81">
        <w:rPr>
          <w:noProof/>
        </w:rPr>
        <w:t>71</w:t>
      </w:r>
      <w:r w:rsidR="00154D81" w:rsidRPr="00346079">
        <w:t>)</w:t>
      </w:r>
      <w:r>
        <w:fldChar w:fldCharType="end"/>
      </w:r>
      <w:r>
        <w:t xml:space="preserve">, the interlocutors discuss motorbike problems. Suddenly, the speaker quotes what </w:t>
      </w:r>
      <w:r w:rsidR="002A6640" w:rsidRPr="002A6640">
        <w:rPr>
          <w:rStyle w:val="ChItalBold"/>
        </w:rPr>
        <w:t>Dodo</w:t>
      </w:r>
      <w:r w:rsidRPr="00FD3128">
        <w:rPr>
          <w:rStyle w:val="ChItalBold"/>
        </w:rPr>
        <w:t xml:space="preserve"> de</w:t>
      </w:r>
      <w:r>
        <w:t xml:space="preserve"> </w:t>
      </w:r>
      <w:r w:rsidR="00B7093A">
        <w:t>‘</w:t>
      </w:r>
      <w:r w:rsidR="002A6640">
        <w:t>Dodo</w:t>
      </w:r>
      <w:r w:rsidR="00B7093A">
        <w:rPr>
          <w:lang w:eastAsia="en-US"/>
        </w:rPr>
        <w:t>’</w:t>
      </w:r>
      <w:r w:rsidR="00E37DEC">
        <w:rPr>
          <w:lang w:eastAsia="en-US"/>
        </w:rPr>
        <w:t xml:space="preserve"> </w:t>
      </w:r>
      <w:r w:rsidR="00E37DEC">
        <w:t>(literally</w:t>
      </w:r>
      <w:r>
        <w:t xml:space="preserve"> </w:t>
      </w:r>
      <w:r w:rsidR="00B7093A">
        <w:t>‘</w:t>
      </w:r>
      <w:r>
        <w:t xml:space="preserve">he </w:t>
      </w:r>
      <w:r w:rsidR="002A6640">
        <w:t>Dodo</w:t>
      </w:r>
      <w:r w:rsidR="00B7093A">
        <w:t>’</w:t>
      </w:r>
      <w:r w:rsidR="00E37DEC">
        <w:t>)</w:t>
      </w:r>
      <w:r>
        <w:t xml:space="preserve"> had said. </w:t>
      </w:r>
      <w:r w:rsidR="002A6640" w:rsidRPr="002A6640">
        <w:rPr>
          <w:rStyle w:val="ChItalBold"/>
        </w:rPr>
        <w:t>Dodo</w:t>
      </w:r>
      <w:r>
        <w:t xml:space="preserve"> had not been mentioned earlier and was not present at this conversation. Determiner </w:t>
      </w:r>
      <w:r w:rsidRPr="00723CFF">
        <w:rPr>
          <w:rStyle w:val="ChItalBold"/>
        </w:rPr>
        <w:t>de</w:t>
      </w:r>
      <w:r>
        <w:t xml:space="preserve"> </w:t>
      </w:r>
      <w:r w:rsidR="00B7093A">
        <w:t>‘</w:t>
      </w:r>
      <w:r w:rsidRPr="0099608C">
        <w:rPr>
          <w:rStyle w:val="ChSmallCaps"/>
        </w:rPr>
        <w:t>3sg</w:t>
      </w:r>
      <w:r w:rsidR="00B7093A">
        <w:t>’</w:t>
      </w:r>
      <w:r>
        <w:t>, however, signals the hearers that they are familiar with the referent which, in turn, leads them to interpret the referent as the speaker</w:t>
      </w:r>
      <w:r w:rsidR="00B7093A">
        <w:t>’</w:t>
      </w:r>
      <w:r>
        <w:t xml:space="preserve">s older brother </w:t>
      </w:r>
      <w:r w:rsidR="002A6640" w:rsidRPr="002A6640">
        <w:rPr>
          <w:rStyle w:val="ChItalBold"/>
        </w:rPr>
        <w:t>Dodo</w:t>
      </w:r>
      <w:r w:rsidRPr="004C5677">
        <w:t>.</w:t>
      </w:r>
    </w:p>
    <w:tbl>
      <w:tblPr>
        <w:tblW w:w="5541" w:type="dxa"/>
        <w:tblCellMar>
          <w:left w:w="40" w:type="dxa"/>
          <w:right w:w="40" w:type="dxa"/>
        </w:tblCellMar>
        <w:tblLook w:val="01E0" w:firstRow="1" w:lastRow="1" w:firstColumn="1" w:lastColumn="1" w:noHBand="0" w:noVBand="0"/>
      </w:tblPr>
      <w:tblGrid>
        <w:gridCol w:w="709"/>
        <w:gridCol w:w="558"/>
        <w:gridCol w:w="485"/>
        <w:gridCol w:w="844"/>
        <w:gridCol w:w="1133"/>
        <w:gridCol w:w="625"/>
        <w:gridCol w:w="485"/>
        <w:gridCol w:w="702"/>
      </w:tblGrid>
      <w:tr w:rsidR="00AC23C4" w:rsidRPr="00414A9C" w14:paraId="17D4C7F1" w14:textId="77777777" w:rsidTr="00AC23C4">
        <w:tc>
          <w:tcPr>
            <w:tcW w:w="709" w:type="dxa"/>
            <w:shd w:val="clear" w:color="auto" w:fill="auto"/>
          </w:tcPr>
          <w:p w14:paraId="54098A65" w14:textId="77777777" w:rsidR="00212AB8" w:rsidRPr="00D025F5" w:rsidRDefault="00212AB8" w:rsidP="00212AB8">
            <w:pPr>
              <w:pStyle w:val="O0Nwnext"/>
            </w:pPr>
            <w:bookmarkStart w:id="3035" w:name="_Ref321136422"/>
            <w:bookmarkStart w:id="3036" w:name="_Ref340775173"/>
            <w:r w:rsidRPr="00856563">
              <w:t>(</w:t>
            </w:r>
            <w:fldSimple w:instr=" SEQ ( \* ARABIC \s 1 ">
              <w:r w:rsidR="00154D81">
                <w:rPr>
                  <w:noProof/>
                </w:rPr>
                <w:t>69</w:t>
              </w:r>
            </w:fldSimple>
            <w:bookmarkEnd w:id="3035"/>
            <w:r w:rsidRPr="00856563">
              <w:t>)</w:t>
            </w:r>
            <w:bookmarkEnd w:id="3036"/>
          </w:p>
        </w:tc>
        <w:tc>
          <w:tcPr>
            <w:tcW w:w="558" w:type="dxa"/>
            <w:shd w:val="clear" w:color="auto" w:fill="auto"/>
          </w:tcPr>
          <w:p w14:paraId="0D0F1F48" w14:textId="77777777" w:rsidR="00212AB8" w:rsidRPr="009E1FEB" w:rsidRDefault="00491DED" w:rsidP="00212AB8">
            <w:pPr>
              <w:pStyle w:val="Text"/>
            </w:pPr>
            <w:r>
              <w:rPr>
                <w:lang w:eastAsia="en-US"/>
              </w:rPr>
              <w:t>Wili</w:t>
            </w:r>
          </w:p>
        </w:tc>
        <w:tc>
          <w:tcPr>
            <w:tcW w:w="485" w:type="dxa"/>
            <w:shd w:val="clear" w:color="auto" w:fill="auto"/>
          </w:tcPr>
          <w:p w14:paraId="182FD7CA" w14:textId="77777777" w:rsidR="00212AB8" w:rsidRPr="009E1FEB" w:rsidRDefault="00212AB8" w:rsidP="00212AB8">
            <w:pPr>
              <w:pStyle w:val="Text"/>
            </w:pPr>
            <w:r w:rsidRPr="009E1FEB">
              <w:t>ko</w:t>
            </w:r>
          </w:p>
        </w:tc>
        <w:tc>
          <w:tcPr>
            <w:tcW w:w="844" w:type="dxa"/>
            <w:shd w:val="clear" w:color="auto" w:fill="auto"/>
          </w:tcPr>
          <w:p w14:paraId="7E76108F" w14:textId="77777777" w:rsidR="00212AB8" w:rsidRPr="009E1FEB" w:rsidRDefault="00002D53" w:rsidP="00212AB8">
            <w:pPr>
              <w:pStyle w:val="Text"/>
            </w:pPr>
            <w:r w:rsidRPr="009E1FEB">
              <w:t>jangang</w:t>
            </w:r>
          </w:p>
        </w:tc>
        <w:tc>
          <w:tcPr>
            <w:tcW w:w="1133" w:type="dxa"/>
            <w:shd w:val="clear" w:color="auto" w:fill="auto"/>
          </w:tcPr>
          <w:p w14:paraId="1266364A" w14:textId="77777777" w:rsidR="00212AB8" w:rsidRPr="00856563" w:rsidRDefault="00212AB8" w:rsidP="00212AB8">
            <w:pPr>
              <w:pStyle w:val="Text"/>
            </w:pPr>
            <w:r>
              <w:t>gara~</w:t>
            </w:r>
            <w:r w:rsidRPr="00856563">
              <w:t>gara</w:t>
            </w:r>
          </w:p>
        </w:tc>
        <w:tc>
          <w:tcPr>
            <w:tcW w:w="625" w:type="dxa"/>
            <w:shd w:val="clear" w:color="auto" w:fill="auto"/>
          </w:tcPr>
          <w:p w14:paraId="763D5D91" w14:textId="77777777" w:rsidR="00212AB8" w:rsidRPr="00856563" w:rsidRDefault="00212AB8" w:rsidP="00212AB8">
            <w:pPr>
              <w:pStyle w:val="Text"/>
              <w:rPr>
                <w:rStyle w:val="ChBlueBold"/>
              </w:rPr>
            </w:pPr>
            <w:r w:rsidRPr="00DF31E4">
              <w:t>[</w:t>
            </w:r>
            <w:r w:rsidRPr="00856563">
              <w:rPr>
                <w:rStyle w:val="ChBlueBold"/>
              </w:rPr>
              <w:t>tanta</w:t>
            </w:r>
          </w:p>
        </w:tc>
        <w:tc>
          <w:tcPr>
            <w:tcW w:w="485" w:type="dxa"/>
            <w:shd w:val="clear" w:color="auto" w:fill="auto"/>
          </w:tcPr>
          <w:p w14:paraId="2B3B75B8" w14:textId="77777777" w:rsidR="00212AB8" w:rsidRPr="00856563" w:rsidRDefault="00212AB8" w:rsidP="00212AB8">
            <w:pPr>
              <w:pStyle w:val="Text"/>
              <w:rPr>
                <w:rStyle w:val="ChBlueBold"/>
              </w:rPr>
            </w:pPr>
            <w:r w:rsidRPr="00856563">
              <w:rPr>
                <w:rStyle w:val="ChBlueBold"/>
              </w:rPr>
              <w:t>dia</w:t>
            </w:r>
          </w:p>
        </w:tc>
        <w:tc>
          <w:tcPr>
            <w:tcW w:w="702" w:type="dxa"/>
            <w:shd w:val="clear" w:color="auto" w:fill="auto"/>
          </w:tcPr>
          <w:p w14:paraId="231FD901" w14:textId="77777777" w:rsidR="00212AB8" w:rsidRPr="00DF31E4" w:rsidRDefault="00212AB8" w:rsidP="00212AB8">
            <w:pPr>
              <w:pStyle w:val="Text"/>
            </w:pPr>
            <w:r w:rsidRPr="00DF31E4">
              <w:rPr>
                <w:rStyle w:val="ChBlueBold"/>
              </w:rPr>
              <w:t>itu</w:t>
            </w:r>
            <w:r w:rsidRPr="00DF31E4">
              <w:t>]</w:t>
            </w:r>
          </w:p>
        </w:tc>
      </w:tr>
      <w:tr w:rsidR="00AC23C4" w:rsidRPr="00AC23C4" w14:paraId="16269DA9" w14:textId="77777777" w:rsidTr="00AC23C4">
        <w:tc>
          <w:tcPr>
            <w:tcW w:w="709" w:type="dxa"/>
            <w:shd w:val="clear" w:color="auto" w:fill="auto"/>
          </w:tcPr>
          <w:p w14:paraId="59073474" w14:textId="77777777" w:rsidR="00212AB8" w:rsidRPr="00D025F5" w:rsidRDefault="00212AB8" w:rsidP="00212AB8">
            <w:pPr>
              <w:pStyle w:val="GlossEng"/>
            </w:pPr>
          </w:p>
        </w:tc>
        <w:tc>
          <w:tcPr>
            <w:tcW w:w="558" w:type="dxa"/>
            <w:shd w:val="clear" w:color="auto" w:fill="auto"/>
          </w:tcPr>
          <w:p w14:paraId="0474200F" w14:textId="77777777" w:rsidR="00212AB8" w:rsidRPr="00856563" w:rsidRDefault="00491DED" w:rsidP="00212AB8">
            <w:pPr>
              <w:pStyle w:val="GlossEng"/>
            </w:pPr>
            <w:r>
              <w:rPr>
                <w:lang w:eastAsia="en-US"/>
              </w:rPr>
              <w:t>Wili</w:t>
            </w:r>
          </w:p>
        </w:tc>
        <w:tc>
          <w:tcPr>
            <w:tcW w:w="485" w:type="dxa"/>
            <w:shd w:val="clear" w:color="auto" w:fill="auto"/>
          </w:tcPr>
          <w:p w14:paraId="75FE91B9" w14:textId="77777777" w:rsidR="00212AB8" w:rsidRPr="0099608C" w:rsidRDefault="00212AB8" w:rsidP="00212AB8">
            <w:pPr>
              <w:pStyle w:val="GlossEng"/>
              <w:rPr>
                <w:rStyle w:val="ChSmallCaps"/>
              </w:rPr>
            </w:pPr>
            <w:r w:rsidRPr="0099608C">
              <w:rPr>
                <w:rStyle w:val="ChSmallCaps"/>
              </w:rPr>
              <w:t>2sg</w:t>
            </w:r>
          </w:p>
        </w:tc>
        <w:tc>
          <w:tcPr>
            <w:tcW w:w="844" w:type="dxa"/>
            <w:shd w:val="clear" w:color="auto" w:fill="auto"/>
          </w:tcPr>
          <w:p w14:paraId="422961D7" w14:textId="77777777" w:rsidR="00212AB8" w:rsidRPr="0099608C" w:rsidRDefault="00ED3D65" w:rsidP="00212AB8">
            <w:pPr>
              <w:pStyle w:val="GlossEng"/>
              <w:rPr>
                <w:rStyle w:val="ChSmallCaps"/>
              </w:rPr>
            </w:pPr>
            <w:r w:rsidRPr="0099608C">
              <w:rPr>
                <w:rStyle w:val="ChSmallCaps"/>
              </w:rPr>
              <w:t>neg</w:t>
            </w:r>
            <w:r>
              <w:rPr>
                <w:rStyle w:val="ChSmallCaps"/>
              </w:rPr>
              <w:t>.imp</w:t>
            </w:r>
          </w:p>
        </w:tc>
        <w:tc>
          <w:tcPr>
            <w:tcW w:w="1133" w:type="dxa"/>
            <w:shd w:val="clear" w:color="auto" w:fill="auto"/>
          </w:tcPr>
          <w:p w14:paraId="489B43DB" w14:textId="77777777" w:rsidR="00212AB8" w:rsidRPr="00856563" w:rsidRDefault="00212AB8" w:rsidP="00212AB8">
            <w:pPr>
              <w:pStyle w:val="GlossEng"/>
            </w:pPr>
            <w:r w:rsidRPr="0099608C">
              <w:rPr>
                <w:rStyle w:val="ChSmallCaps"/>
              </w:rPr>
              <w:t>rdp</w:t>
            </w:r>
            <w:r>
              <w:t>~</w:t>
            </w:r>
            <w:r w:rsidRPr="00856563">
              <w:t>irritate</w:t>
            </w:r>
          </w:p>
        </w:tc>
        <w:tc>
          <w:tcPr>
            <w:tcW w:w="625" w:type="dxa"/>
            <w:shd w:val="clear" w:color="auto" w:fill="auto"/>
          </w:tcPr>
          <w:p w14:paraId="0786FEBB" w14:textId="77777777" w:rsidR="00212AB8" w:rsidRPr="00856563" w:rsidRDefault="00212AB8" w:rsidP="00212AB8">
            <w:pPr>
              <w:pStyle w:val="GlossEng"/>
            </w:pPr>
            <w:r w:rsidRPr="00856563">
              <w:t>aunt</w:t>
            </w:r>
          </w:p>
        </w:tc>
        <w:tc>
          <w:tcPr>
            <w:tcW w:w="485" w:type="dxa"/>
            <w:shd w:val="clear" w:color="auto" w:fill="auto"/>
          </w:tcPr>
          <w:p w14:paraId="60E6FB10" w14:textId="77777777" w:rsidR="00212AB8" w:rsidRPr="0099608C" w:rsidRDefault="00212AB8" w:rsidP="00212AB8">
            <w:pPr>
              <w:pStyle w:val="GlossEng"/>
              <w:rPr>
                <w:rStyle w:val="ChSmallCaps"/>
              </w:rPr>
            </w:pPr>
            <w:r w:rsidRPr="0099608C">
              <w:rPr>
                <w:rStyle w:val="ChSmallCaps"/>
              </w:rPr>
              <w:t>3sg</w:t>
            </w:r>
          </w:p>
        </w:tc>
        <w:tc>
          <w:tcPr>
            <w:tcW w:w="702" w:type="dxa"/>
            <w:shd w:val="clear" w:color="auto" w:fill="auto"/>
          </w:tcPr>
          <w:p w14:paraId="183A7852" w14:textId="77777777" w:rsidR="00212AB8" w:rsidRPr="0099608C" w:rsidRDefault="00212AB8" w:rsidP="00212AB8">
            <w:pPr>
              <w:pStyle w:val="GlossEng"/>
              <w:rPr>
                <w:rStyle w:val="ChSmallCaps"/>
              </w:rPr>
            </w:pPr>
            <w:r w:rsidRPr="0099608C">
              <w:rPr>
                <w:rStyle w:val="ChSmallCaps"/>
              </w:rPr>
              <w:t>d.dist</w:t>
            </w:r>
          </w:p>
        </w:tc>
      </w:tr>
    </w:tbl>
    <w:p w14:paraId="627B14E4" w14:textId="7569B661" w:rsidR="00212AB8" w:rsidRPr="003852D5" w:rsidRDefault="00B7093A" w:rsidP="00212AB8">
      <w:pPr>
        <w:pStyle w:val="FreeTranslEng"/>
      </w:pPr>
      <w:r>
        <w:t>‘</w:t>
      </w:r>
      <w:r w:rsidR="00212AB8" w:rsidRPr="009E1FEB">
        <w:t xml:space="preserve">you </w:t>
      </w:r>
      <w:r w:rsidR="00491DED">
        <w:rPr>
          <w:lang w:eastAsia="en-US"/>
        </w:rPr>
        <w:t>Wili</w:t>
      </w:r>
      <w:r w:rsidR="00212AB8" w:rsidRPr="009E1FEB">
        <w:t xml:space="preserve"> don</w:t>
      </w:r>
      <w:r>
        <w:t>’</w:t>
      </w:r>
      <w:r w:rsidR="00212AB8" w:rsidRPr="009E1FEB">
        <w:t>t</w:t>
      </w:r>
      <w:r w:rsidR="00212AB8" w:rsidRPr="00856563">
        <w:t xml:space="preserve"> irritate </w:t>
      </w:r>
      <w:r w:rsidR="00212AB8">
        <w:rPr>
          <w:rStyle w:val="ChBlueBold"/>
        </w:rPr>
        <w:t>that a</w:t>
      </w:r>
      <w:r w:rsidR="00212AB8" w:rsidRPr="00856563">
        <w:rPr>
          <w:rStyle w:val="ChBlueBold"/>
        </w:rPr>
        <w:t>un</w:t>
      </w:r>
      <w:r w:rsidR="00212AB8">
        <w:rPr>
          <w:rStyle w:val="ChBlueBold"/>
        </w:rPr>
        <w:t>t</w:t>
      </w:r>
      <w:r>
        <w:t>’</w:t>
      </w:r>
      <w:r w:rsidR="00212AB8" w:rsidRPr="00856563">
        <w:t xml:space="preserve"> </w:t>
      </w:r>
      <w:r w:rsidR="00212AB8" w:rsidRPr="00856563">
        <w:rPr>
          <w:rStyle w:val="ExampleSource"/>
        </w:rPr>
        <w:t>[081023-001-Cv.0038]</w:t>
      </w:r>
    </w:p>
    <w:tbl>
      <w:tblPr>
        <w:tblW w:w="6469" w:type="dxa"/>
        <w:tblCellMar>
          <w:left w:w="42" w:type="dxa"/>
          <w:right w:w="42" w:type="dxa"/>
        </w:tblCellMar>
        <w:tblLook w:val="01E0" w:firstRow="1" w:lastRow="1" w:firstColumn="1" w:lastColumn="1" w:noHBand="0" w:noVBand="0"/>
      </w:tblPr>
      <w:tblGrid>
        <w:gridCol w:w="709"/>
        <w:gridCol w:w="780"/>
        <w:gridCol w:w="503"/>
        <w:gridCol w:w="647"/>
        <w:gridCol w:w="463"/>
        <w:gridCol w:w="503"/>
        <w:gridCol w:w="547"/>
        <w:gridCol w:w="751"/>
        <w:gridCol w:w="414"/>
        <w:gridCol w:w="868"/>
        <w:gridCol w:w="284"/>
      </w:tblGrid>
      <w:tr w:rsidR="00AC23C4" w:rsidRPr="00414A9C" w14:paraId="69CF8F53" w14:textId="77777777" w:rsidTr="00840471">
        <w:tc>
          <w:tcPr>
            <w:tcW w:w="709" w:type="dxa"/>
            <w:shd w:val="clear" w:color="auto" w:fill="auto"/>
          </w:tcPr>
          <w:p w14:paraId="26DD4705" w14:textId="77777777" w:rsidR="00212AB8" w:rsidRPr="00D025F5" w:rsidRDefault="00212AB8" w:rsidP="00212AB8">
            <w:pPr>
              <w:pStyle w:val="O0Nwnext"/>
            </w:pPr>
            <w:bookmarkStart w:id="3037" w:name="_Ref353022698"/>
            <w:r w:rsidRPr="00856563">
              <w:t>(</w:t>
            </w:r>
            <w:fldSimple w:instr=" SEQ ( \* ARABIC \s 1 ">
              <w:r w:rsidR="00154D81">
                <w:rPr>
                  <w:noProof/>
                </w:rPr>
                <w:t>70</w:t>
              </w:r>
            </w:fldSimple>
            <w:r w:rsidRPr="00856563">
              <w:t>)</w:t>
            </w:r>
            <w:bookmarkEnd w:id="3037"/>
          </w:p>
        </w:tc>
        <w:tc>
          <w:tcPr>
            <w:tcW w:w="780" w:type="dxa"/>
            <w:shd w:val="clear" w:color="auto" w:fill="auto"/>
          </w:tcPr>
          <w:p w14:paraId="11FA5CA4" w14:textId="77777777" w:rsidR="00212AB8" w:rsidRPr="00C62E0E" w:rsidRDefault="00212AB8" w:rsidP="00212AB8">
            <w:pPr>
              <w:pStyle w:val="Text"/>
            </w:pPr>
            <w:r w:rsidRPr="00C62E0E">
              <w:t>maca</w:t>
            </w:r>
            <w:r w:rsidR="00002D53">
              <w:t>ng</w:t>
            </w:r>
          </w:p>
        </w:tc>
        <w:tc>
          <w:tcPr>
            <w:tcW w:w="503" w:type="dxa"/>
            <w:shd w:val="clear" w:color="auto" w:fill="auto"/>
          </w:tcPr>
          <w:p w14:paraId="4CC0C08A" w14:textId="77777777" w:rsidR="00212AB8" w:rsidRPr="00C62E0E" w:rsidRDefault="00212AB8" w:rsidP="00212AB8">
            <w:pPr>
              <w:pStyle w:val="Text"/>
            </w:pPr>
            <w:r w:rsidRPr="00C62E0E">
              <w:t>kalo</w:t>
            </w:r>
          </w:p>
        </w:tc>
        <w:tc>
          <w:tcPr>
            <w:tcW w:w="647" w:type="dxa"/>
            <w:shd w:val="clear" w:color="auto" w:fill="auto"/>
          </w:tcPr>
          <w:p w14:paraId="19A75A7B" w14:textId="77777777" w:rsidR="00212AB8" w:rsidRPr="00901D74" w:rsidRDefault="00212AB8" w:rsidP="00212AB8">
            <w:pPr>
              <w:pStyle w:val="Text"/>
              <w:rPr>
                <w:rStyle w:val="ChBlueBold"/>
              </w:rPr>
            </w:pPr>
            <w:r w:rsidRPr="00DF31E4">
              <w:t>[</w:t>
            </w:r>
            <w:r w:rsidRPr="00901D74">
              <w:rPr>
                <w:rStyle w:val="ChBlueBold"/>
              </w:rPr>
              <w:t>bapa</w:t>
            </w:r>
          </w:p>
        </w:tc>
        <w:tc>
          <w:tcPr>
            <w:tcW w:w="463" w:type="dxa"/>
            <w:shd w:val="clear" w:color="auto" w:fill="auto"/>
          </w:tcPr>
          <w:p w14:paraId="4446ED2F" w14:textId="77777777" w:rsidR="00212AB8" w:rsidRPr="00DF31E4" w:rsidRDefault="00212AB8" w:rsidP="00212AB8">
            <w:pPr>
              <w:pStyle w:val="Text"/>
            </w:pPr>
            <w:r w:rsidRPr="00DF31E4">
              <w:rPr>
                <w:rStyle w:val="ChBlueBold"/>
              </w:rPr>
              <w:t>de</w:t>
            </w:r>
            <w:r w:rsidRPr="00DF31E4">
              <w:t>]</w:t>
            </w:r>
          </w:p>
        </w:tc>
        <w:tc>
          <w:tcPr>
            <w:tcW w:w="503" w:type="dxa"/>
            <w:shd w:val="clear" w:color="auto" w:fill="auto"/>
          </w:tcPr>
          <w:p w14:paraId="70060F5E" w14:textId="77777777" w:rsidR="00212AB8" w:rsidRPr="00C62E0E" w:rsidRDefault="00212AB8" w:rsidP="00212AB8">
            <w:pPr>
              <w:pStyle w:val="Text"/>
            </w:pPr>
            <w:r>
              <w:t>kasi</w:t>
            </w:r>
          </w:p>
        </w:tc>
        <w:tc>
          <w:tcPr>
            <w:tcW w:w="547" w:type="dxa"/>
            <w:shd w:val="clear" w:color="auto" w:fill="auto"/>
          </w:tcPr>
          <w:p w14:paraId="33888D8C" w14:textId="77777777" w:rsidR="00212AB8" w:rsidRPr="00C62E0E" w:rsidRDefault="00212AB8" w:rsidP="00212AB8">
            <w:pPr>
              <w:pStyle w:val="Text"/>
            </w:pPr>
            <w:r w:rsidRPr="00C62E0E">
              <w:t>nona</w:t>
            </w:r>
          </w:p>
        </w:tc>
        <w:tc>
          <w:tcPr>
            <w:tcW w:w="751" w:type="dxa"/>
            <w:shd w:val="clear" w:color="auto" w:fill="auto"/>
          </w:tcPr>
          <w:p w14:paraId="18AB0C34" w14:textId="77777777" w:rsidR="00212AB8" w:rsidRPr="00C62E0E" w:rsidRDefault="00212AB8" w:rsidP="00212AB8">
            <w:pPr>
              <w:pStyle w:val="Text"/>
            </w:pPr>
            <w:r>
              <w:t>ini,</w:t>
            </w:r>
          </w:p>
        </w:tc>
        <w:tc>
          <w:tcPr>
            <w:tcW w:w="414" w:type="dxa"/>
            <w:shd w:val="clear" w:color="auto" w:fill="auto"/>
          </w:tcPr>
          <w:p w14:paraId="74FFE048" w14:textId="77777777" w:rsidR="00212AB8" w:rsidRPr="00C62E0E" w:rsidRDefault="00212AB8" w:rsidP="00212AB8">
            <w:pPr>
              <w:pStyle w:val="Text"/>
            </w:pPr>
            <w:r>
              <w:t>a,</w:t>
            </w:r>
          </w:p>
        </w:tc>
        <w:tc>
          <w:tcPr>
            <w:tcW w:w="868" w:type="dxa"/>
            <w:shd w:val="clear" w:color="auto" w:fill="auto"/>
          </w:tcPr>
          <w:p w14:paraId="174C2F9B" w14:textId="77777777" w:rsidR="00212AB8" w:rsidRPr="00C62E0E" w:rsidRDefault="00212AB8" w:rsidP="00212AB8">
            <w:pPr>
              <w:pStyle w:val="Text"/>
            </w:pPr>
            <w:r w:rsidRPr="00C62E0E">
              <w:t>nanti</w:t>
            </w:r>
          </w:p>
        </w:tc>
        <w:tc>
          <w:tcPr>
            <w:tcW w:w="284" w:type="dxa"/>
            <w:shd w:val="clear" w:color="auto" w:fill="auto"/>
          </w:tcPr>
          <w:p w14:paraId="60CB141D" w14:textId="77777777" w:rsidR="00212AB8" w:rsidRPr="00C62E0E" w:rsidRDefault="00212AB8" w:rsidP="00212AB8">
            <w:pPr>
              <w:pStyle w:val="Text"/>
            </w:pPr>
            <w:r>
              <w:t>…</w:t>
            </w:r>
          </w:p>
        </w:tc>
      </w:tr>
      <w:tr w:rsidR="00AC23C4" w:rsidRPr="00AC23C4" w14:paraId="1F2A805F" w14:textId="77777777" w:rsidTr="00840471">
        <w:tc>
          <w:tcPr>
            <w:tcW w:w="709" w:type="dxa"/>
            <w:shd w:val="clear" w:color="auto" w:fill="auto"/>
          </w:tcPr>
          <w:p w14:paraId="5ABA477B" w14:textId="77777777" w:rsidR="00212AB8" w:rsidRPr="00C62E0E" w:rsidRDefault="00212AB8" w:rsidP="00212AB8">
            <w:pPr>
              <w:pStyle w:val="GlossEng"/>
            </w:pPr>
          </w:p>
        </w:tc>
        <w:tc>
          <w:tcPr>
            <w:tcW w:w="780" w:type="dxa"/>
            <w:shd w:val="clear" w:color="auto" w:fill="auto"/>
          </w:tcPr>
          <w:p w14:paraId="37551BD7" w14:textId="77777777" w:rsidR="00212AB8" w:rsidRPr="00C62E0E" w:rsidRDefault="00212AB8" w:rsidP="00212AB8">
            <w:pPr>
              <w:pStyle w:val="GlossEng"/>
            </w:pPr>
            <w:r w:rsidRPr="00C62E0E">
              <w:t>variety</w:t>
            </w:r>
          </w:p>
        </w:tc>
        <w:tc>
          <w:tcPr>
            <w:tcW w:w="503" w:type="dxa"/>
            <w:shd w:val="clear" w:color="auto" w:fill="auto"/>
          </w:tcPr>
          <w:p w14:paraId="5719DEFF" w14:textId="77777777" w:rsidR="00212AB8" w:rsidRPr="00C62E0E" w:rsidRDefault="00212AB8" w:rsidP="00212AB8">
            <w:pPr>
              <w:pStyle w:val="GlossEng"/>
            </w:pPr>
            <w:r w:rsidRPr="00C62E0E">
              <w:t>if</w:t>
            </w:r>
          </w:p>
        </w:tc>
        <w:tc>
          <w:tcPr>
            <w:tcW w:w="647" w:type="dxa"/>
            <w:shd w:val="clear" w:color="auto" w:fill="auto"/>
          </w:tcPr>
          <w:p w14:paraId="168CB8F4" w14:textId="77777777" w:rsidR="00212AB8" w:rsidRPr="00C62E0E" w:rsidRDefault="00212AB8" w:rsidP="00212AB8">
            <w:pPr>
              <w:pStyle w:val="GlossEng"/>
            </w:pPr>
            <w:r w:rsidRPr="00C62E0E">
              <w:t>father</w:t>
            </w:r>
          </w:p>
        </w:tc>
        <w:tc>
          <w:tcPr>
            <w:tcW w:w="463" w:type="dxa"/>
            <w:shd w:val="clear" w:color="auto" w:fill="auto"/>
          </w:tcPr>
          <w:p w14:paraId="2FA013BA" w14:textId="77777777" w:rsidR="00212AB8" w:rsidRPr="0099608C" w:rsidRDefault="00212AB8" w:rsidP="00212AB8">
            <w:pPr>
              <w:pStyle w:val="GlossEng"/>
              <w:rPr>
                <w:rStyle w:val="ChSmallCaps"/>
              </w:rPr>
            </w:pPr>
            <w:r w:rsidRPr="0099608C">
              <w:rPr>
                <w:rStyle w:val="ChSmallCaps"/>
              </w:rPr>
              <w:t>3sg</w:t>
            </w:r>
          </w:p>
        </w:tc>
        <w:tc>
          <w:tcPr>
            <w:tcW w:w="503" w:type="dxa"/>
            <w:shd w:val="clear" w:color="auto" w:fill="auto"/>
          </w:tcPr>
          <w:p w14:paraId="2B218B0E" w14:textId="77777777" w:rsidR="00212AB8" w:rsidRPr="00C62E0E" w:rsidRDefault="00212AB8" w:rsidP="00212AB8">
            <w:pPr>
              <w:pStyle w:val="GlossEng"/>
            </w:pPr>
            <w:r w:rsidRPr="00C62E0E">
              <w:t>give</w:t>
            </w:r>
          </w:p>
        </w:tc>
        <w:tc>
          <w:tcPr>
            <w:tcW w:w="547" w:type="dxa"/>
            <w:shd w:val="clear" w:color="auto" w:fill="auto"/>
          </w:tcPr>
          <w:p w14:paraId="40E072AD" w14:textId="77777777" w:rsidR="00212AB8" w:rsidRPr="00C62E0E" w:rsidRDefault="00212AB8" w:rsidP="00212AB8">
            <w:pPr>
              <w:pStyle w:val="GlossEng"/>
            </w:pPr>
            <w:r w:rsidRPr="00C62E0E">
              <w:t>girl</w:t>
            </w:r>
          </w:p>
        </w:tc>
        <w:tc>
          <w:tcPr>
            <w:tcW w:w="751" w:type="dxa"/>
            <w:shd w:val="clear" w:color="auto" w:fill="auto"/>
          </w:tcPr>
          <w:p w14:paraId="7D9C2179" w14:textId="77777777" w:rsidR="00212AB8" w:rsidRPr="0099608C" w:rsidRDefault="00212AB8" w:rsidP="00212AB8">
            <w:pPr>
              <w:pStyle w:val="GlossEng"/>
              <w:rPr>
                <w:rStyle w:val="ChSmallCaps"/>
              </w:rPr>
            </w:pPr>
            <w:r w:rsidRPr="0099608C">
              <w:rPr>
                <w:rStyle w:val="ChSmallCaps"/>
              </w:rPr>
              <w:t>d.prox</w:t>
            </w:r>
          </w:p>
        </w:tc>
        <w:tc>
          <w:tcPr>
            <w:tcW w:w="414" w:type="dxa"/>
            <w:shd w:val="clear" w:color="auto" w:fill="auto"/>
          </w:tcPr>
          <w:p w14:paraId="69BD1BDC" w14:textId="77777777" w:rsidR="00212AB8" w:rsidRPr="00C62E0E" w:rsidRDefault="00212AB8" w:rsidP="00212AB8">
            <w:pPr>
              <w:pStyle w:val="GlossEng"/>
            </w:pPr>
            <w:r w:rsidRPr="00C62E0E">
              <w:t>ah!</w:t>
            </w:r>
          </w:p>
        </w:tc>
        <w:tc>
          <w:tcPr>
            <w:tcW w:w="868" w:type="dxa"/>
            <w:shd w:val="clear" w:color="auto" w:fill="auto"/>
          </w:tcPr>
          <w:p w14:paraId="16E2BF56" w14:textId="0D4A7577" w:rsidR="00212AB8" w:rsidRPr="00C62E0E" w:rsidRDefault="00840471" w:rsidP="00212AB8">
            <w:pPr>
              <w:pStyle w:val="GlossEng"/>
            </w:pPr>
            <w:r>
              <w:t>very.soon</w:t>
            </w:r>
          </w:p>
        </w:tc>
        <w:tc>
          <w:tcPr>
            <w:tcW w:w="284" w:type="dxa"/>
            <w:shd w:val="clear" w:color="auto" w:fill="auto"/>
          </w:tcPr>
          <w:p w14:paraId="13D2F5C0" w14:textId="77777777" w:rsidR="00212AB8" w:rsidRPr="00C62E0E" w:rsidRDefault="00212AB8" w:rsidP="00212AB8">
            <w:pPr>
              <w:pStyle w:val="GlossEng"/>
            </w:pPr>
          </w:p>
        </w:tc>
      </w:tr>
    </w:tbl>
    <w:p w14:paraId="3C8B8A23" w14:textId="311B49EA" w:rsidR="00212AB8" w:rsidRDefault="00212AB8" w:rsidP="00212AB8">
      <w:pPr>
        <w:pStyle w:val="FreeTranslEng"/>
      </w:pPr>
      <w:r>
        <w:t xml:space="preserve">[About bride-price children:] </w:t>
      </w:r>
      <w:r w:rsidR="00B7093A">
        <w:t>‘</w:t>
      </w:r>
      <w:r>
        <w:t xml:space="preserve">for example, </w:t>
      </w:r>
      <w:r w:rsidRPr="00CC1CF0">
        <w:t xml:space="preserve">if (my) </w:t>
      </w:r>
      <w:r w:rsidRPr="00A2798A">
        <w:rPr>
          <w:rStyle w:val="ChBlueBold"/>
        </w:rPr>
        <w:t>husband</w:t>
      </w:r>
      <w:r>
        <w:t xml:space="preserve"> gives this (our) girl (to our relatives), ah, later …</w:t>
      </w:r>
      <w:r w:rsidR="00B7093A">
        <w:t>’</w:t>
      </w:r>
      <w:r>
        <w:t xml:space="preserve"> </w:t>
      </w:r>
      <w:r w:rsidRPr="00641981">
        <w:rPr>
          <w:rStyle w:val="ExampleSource"/>
        </w:rPr>
        <w:t>[081006-024-CvEx.0079]</w:t>
      </w:r>
    </w:p>
    <w:tbl>
      <w:tblPr>
        <w:tblW w:w="6150" w:type="dxa"/>
        <w:tblCellMar>
          <w:left w:w="42" w:type="dxa"/>
          <w:right w:w="42" w:type="dxa"/>
        </w:tblCellMar>
        <w:tblLook w:val="01E0" w:firstRow="1" w:lastRow="1" w:firstColumn="1" w:lastColumn="1" w:noHBand="0" w:noVBand="0"/>
      </w:tblPr>
      <w:tblGrid>
        <w:gridCol w:w="709"/>
        <w:gridCol w:w="703"/>
        <w:gridCol w:w="485"/>
        <w:gridCol w:w="729"/>
        <w:gridCol w:w="696"/>
        <w:gridCol w:w="712"/>
        <w:gridCol w:w="484"/>
        <w:gridCol w:w="524"/>
        <w:gridCol w:w="624"/>
        <w:gridCol w:w="484"/>
      </w:tblGrid>
      <w:tr w:rsidR="00AC23C4" w:rsidRPr="00414A9C" w14:paraId="2B3765D9" w14:textId="77777777" w:rsidTr="00BE4A85">
        <w:tc>
          <w:tcPr>
            <w:tcW w:w="709" w:type="dxa"/>
            <w:shd w:val="clear" w:color="auto" w:fill="auto"/>
          </w:tcPr>
          <w:p w14:paraId="503F4172" w14:textId="77777777" w:rsidR="00212AB8" w:rsidRPr="00346079" w:rsidRDefault="00212AB8" w:rsidP="00212AB8">
            <w:pPr>
              <w:pStyle w:val="O0Nwnext"/>
            </w:pPr>
            <w:bookmarkStart w:id="3038" w:name="_Ref353022700"/>
            <w:r w:rsidRPr="00346079">
              <w:t>(</w:t>
            </w:r>
            <w:fldSimple w:instr=" SEQ ( \* ARABIC \s 1 ">
              <w:r w:rsidR="00154D81">
                <w:rPr>
                  <w:noProof/>
                </w:rPr>
                <w:t>71</w:t>
              </w:r>
            </w:fldSimple>
            <w:r w:rsidRPr="00346079">
              <w:t>)</w:t>
            </w:r>
            <w:bookmarkEnd w:id="3038"/>
          </w:p>
        </w:tc>
        <w:tc>
          <w:tcPr>
            <w:tcW w:w="703" w:type="dxa"/>
            <w:shd w:val="clear" w:color="auto" w:fill="auto"/>
          </w:tcPr>
          <w:p w14:paraId="25BE9F5D" w14:textId="77777777" w:rsidR="00212AB8" w:rsidRPr="00346079" w:rsidRDefault="00212AB8" w:rsidP="00212AB8">
            <w:pPr>
              <w:pStyle w:val="Text"/>
              <w:rPr>
                <w:rStyle w:val="ChBlueBold"/>
              </w:rPr>
            </w:pPr>
            <w:r w:rsidRPr="00DF31E4">
              <w:t>[</w:t>
            </w:r>
            <w:r w:rsidR="002A6640" w:rsidRPr="002A6640">
              <w:rPr>
                <w:rStyle w:val="ChBlueBold"/>
              </w:rPr>
              <w:t>Dodo</w:t>
            </w:r>
          </w:p>
        </w:tc>
        <w:tc>
          <w:tcPr>
            <w:tcW w:w="485" w:type="dxa"/>
            <w:shd w:val="clear" w:color="auto" w:fill="auto"/>
          </w:tcPr>
          <w:p w14:paraId="1CF46A4F" w14:textId="77777777" w:rsidR="00212AB8" w:rsidRPr="00DF31E4" w:rsidRDefault="00212AB8" w:rsidP="00212AB8">
            <w:pPr>
              <w:pStyle w:val="Text"/>
            </w:pPr>
            <w:r w:rsidRPr="00DF31E4">
              <w:rPr>
                <w:rStyle w:val="ChBlueBold"/>
              </w:rPr>
              <w:t>de</w:t>
            </w:r>
            <w:r w:rsidRPr="00DF31E4">
              <w:t>]</w:t>
            </w:r>
          </w:p>
        </w:tc>
        <w:tc>
          <w:tcPr>
            <w:tcW w:w="729" w:type="dxa"/>
            <w:shd w:val="clear" w:color="auto" w:fill="auto"/>
          </w:tcPr>
          <w:p w14:paraId="679F2307" w14:textId="77777777" w:rsidR="00212AB8" w:rsidRPr="00346079" w:rsidRDefault="00212AB8" w:rsidP="00212AB8">
            <w:pPr>
              <w:pStyle w:val="Text"/>
            </w:pPr>
            <w:r w:rsidRPr="00346079">
              <w:t>bilang</w:t>
            </w:r>
            <w:r>
              <w:t>,</w:t>
            </w:r>
          </w:p>
        </w:tc>
        <w:tc>
          <w:tcPr>
            <w:tcW w:w="696" w:type="dxa"/>
            <w:shd w:val="clear" w:color="auto" w:fill="auto"/>
          </w:tcPr>
          <w:p w14:paraId="5F0FA493" w14:textId="77777777" w:rsidR="00212AB8" w:rsidRPr="00346079" w:rsidRDefault="00212AB8" w:rsidP="00212AB8">
            <w:pPr>
              <w:pStyle w:val="Text"/>
            </w:pPr>
            <w:r>
              <w:t>adu</w:t>
            </w:r>
          </w:p>
        </w:tc>
        <w:tc>
          <w:tcPr>
            <w:tcW w:w="712" w:type="dxa"/>
            <w:shd w:val="clear" w:color="auto" w:fill="auto"/>
          </w:tcPr>
          <w:p w14:paraId="76297DDB" w14:textId="77777777" w:rsidR="00212AB8" w:rsidRPr="00346079" w:rsidRDefault="00212AB8" w:rsidP="00212AB8">
            <w:pPr>
              <w:pStyle w:val="Text"/>
            </w:pPr>
            <w:r w:rsidRPr="00346079">
              <w:t>coba</w:t>
            </w:r>
          </w:p>
        </w:tc>
        <w:tc>
          <w:tcPr>
            <w:tcW w:w="484" w:type="dxa"/>
            <w:shd w:val="clear" w:color="auto" w:fill="auto"/>
          </w:tcPr>
          <w:p w14:paraId="30CE2E53" w14:textId="77777777" w:rsidR="00212AB8" w:rsidRPr="00346079" w:rsidRDefault="00212AB8" w:rsidP="00212AB8">
            <w:pPr>
              <w:pStyle w:val="Text"/>
            </w:pPr>
            <w:r w:rsidRPr="00346079">
              <w:t>ko</w:t>
            </w:r>
          </w:p>
        </w:tc>
        <w:tc>
          <w:tcPr>
            <w:tcW w:w="524" w:type="dxa"/>
            <w:shd w:val="clear" w:color="auto" w:fill="auto"/>
          </w:tcPr>
          <w:p w14:paraId="70D3F20D" w14:textId="77777777" w:rsidR="00212AB8" w:rsidRPr="00346079" w:rsidRDefault="00212AB8" w:rsidP="00212AB8">
            <w:pPr>
              <w:pStyle w:val="Text"/>
            </w:pPr>
            <w:r w:rsidRPr="00346079">
              <w:t>kas</w:t>
            </w:r>
          </w:p>
        </w:tc>
        <w:tc>
          <w:tcPr>
            <w:tcW w:w="624" w:type="dxa"/>
            <w:shd w:val="clear" w:color="auto" w:fill="auto"/>
          </w:tcPr>
          <w:p w14:paraId="0DF9DD01" w14:textId="77777777" w:rsidR="00212AB8" w:rsidRPr="00346079" w:rsidRDefault="00B81DA5" w:rsidP="00212AB8">
            <w:pPr>
              <w:pStyle w:val="Text"/>
            </w:pPr>
            <w:r>
              <w:t>taw</w:t>
            </w:r>
          </w:p>
        </w:tc>
        <w:tc>
          <w:tcPr>
            <w:tcW w:w="484" w:type="dxa"/>
            <w:shd w:val="clear" w:color="auto" w:fill="auto"/>
          </w:tcPr>
          <w:p w14:paraId="45A021A4" w14:textId="77777777" w:rsidR="00212AB8" w:rsidRPr="00E43ED3" w:rsidRDefault="00212AB8" w:rsidP="00212AB8">
            <w:pPr>
              <w:pStyle w:val="Text"/>
            </w:pPr>
            <w:r w:rsidRPr="00346079">
              <w:t>sa</w:t>
            </w:r>
          </w:p>
        </w:tc>
      </w:tr>
      <w:tr w:rsidR="00AC23C4" w:rsidRPr="00AC23C4" w14:paraId="40E3A93E" w14:textId="77777777" w:rsidTr="00BE4A85">
        <w:tc>
          <w:tcPr>
            <w:tcW w:w="709" w:type="dxa"/>
            <w:shd w:val="clear" w:color="auto" w:fill="auto"/>
          </w:tcPr>
          <w:p w14:paraId="074B0470" w14:textId="77777777" w:rsidR="00212AB8" w:rsidRPr="00E43ED3" w:rsidRDefault="00212AB8" w:rsidP="00212AB8">
            <w:pPr>
              <w:pStyle w:val="GlossEng"/>
            </w:pPr>
          </w:p>
        </w:tc>
        <w:tc>
          <w:tcPr>
            <w:tcW w:w="703" w:type="dxa"/>
            <w:shd w:val="clear" w:color="auto" w:fill="auto"/>
          </w:tcPr>
          <w:p w14:paraId="63F5DE8E" w14:textId="77777777" w:rsidR="00212AB8" w:rsidRPr="00E43ED3" w:rsidRDefault="002A6640" w:rsidP="00212AB8">
            <w:pPr>
              <w:pStyle w:val="GlossEng"/>
            </w:pPr>
            <w:r>
              <w:t>Dodo</w:t>
            </w:r>
          </w:p>
        </w:tc>
        <w:tc>
          <w:tcPr>
            <w:tcW w:w="485" w:type="dxa"/>
            <w:shd w:val="clear" w:color="auto" w:fill="auto"/>
          </w:tcPr>
          <w:p w14:paraId="6A67CB52" w14:textId="77777777" w:rsidR="00212AB8" w:rsidRPr="0099608C" w:rsidRDefault="00212AB8" w:rsidP="00212AB8">
            <w:pPr>
              <w:pStyle w:val="GlossEng"/>
              <w:rPr>
                <w:rStyle w:val="ChSmallCaps"/>
              </w:rPr>
            </w:pPr>
            <w:r w:rsidRPr="0099608C">
              <w:rPr>
                <w:rStyle w:val="ChSmallCaps"/>
              </w:rPr>
              <w:t>3sg</w:t>
            </w:r>
          </w:p>
        </w:tc>
        <w:tc>
          <w:tcPr>
            <w:tcW w:w="729" w:type="dxa"/>
            <w:shd w:val="clear" w:color="auto" w:fill="auto"/>
          </w:tcPr>
          <w:p w14:paraId="2AEFEB8C" w14:textId="77777777" w:rsidR="00212AB8" w:rsidRPr="00E43ED3" w:rsidRDefault="00212AB8" w:rsidP="00212AB8">
            <w:pPr>
              <w:pStyle w:val="GlossEng"/>
            </w:pPr>
            <w:r w:rsidRPr="00E43ED3">
              <w:t>say</w:t>
            </w:r>
          </w:p>
        </w:tc>
        <w:tc>
          <w:tcPr>
            <w:tcW w:w="696" w:type="dxa"/>
            <w:shd w:val="clear" w:color="auto" w:fill="auto"/>
          </w:tcPr>
          <w:p w14:paraId="512C1CC5" w14:textId="77777777" w:rsidR="00212AB8" w:rsidRPr="00E43ED3" w:rsidRDefault="00212AB8" w:rsidP="00212AB8">
            <w:pPr>
              <w:pStyle w:val="GlossEng"/>
            </w:pPr>
            <w:r w:rsidRPr="00E43ED3">
              <w:t>oh.no!</w:t>
            </w:r>
          </w:p>
        </w:tc>
        <w:tc>
          <w:tcPr>
            <w:tcW w:w="712" w:type="dxa"/>
            <w:shd w:val="clear" w:color="auto" w:fill="auto"/>
          </w:tcPr>
          <w:p w14:paraId="24589346" w14:textId="42493671" w:rsidR="00212AB8" w:rsidRPr="00E43ED3" w:rsidRDefault="00BE4A85" w:rsidP="00212AB8">
            <w:pPr>
              <w:pStyle w:val="GlossEng"/>
            </w:pPr>
            <w:r>
              <w:t>if.only</w:t>
            </w:r>
          </w:p>
        </w:tc>
        <w:tc>
          <w:tcPr>
            <w:tcW w:w="484" w:type="dxa"/>
            <w:shd w:val="clear" w:color="auto" w:fill="auto"/>
          </w:tcPr>
          <w:p w14:paraId="7516B8DF" w14:textId="77777777" w:rsidR="00212AB8" w:rsidRPr="0099608C" w:rsidRDefault="00212AB8" w:rsidP="00212AB8">
            <w:pPr>
              <w:pStyle w:val="GlossEng"/>
              <w:rPr>
                <w:rStyle w:val="ChSmallCaps"/>
              </w:rPr>
            </w:pPr>
            <w:r w:rsidRPr="0099608C">
              <w:rPr>
                <w:rStyle w:val="ChSmallCaps"/>
              </w:rPr>
              <w:t>2sg</w:t>
            </w:r>
          </w:p>
        </w:tc>
        <w:tc>
          <w:tcPr>
            <w:tcW w:w="524" w:type="dxa"/>
            <w:shd w:val="clear" w:color="auto" w:fill="auto"/>
          </w:tcPr>
          <w:p w14:paraId="03BF380E" w14:textId="77777777" w:rsidR="00212AB8" w:rsidRPr="00AB0DCF" w:rsidRDefault="00AB0DCF" w:rsidP="00212AB8">
            <w:pPr>
              <w:pStyle w:val="GlossEng"/>
            </w:pPr>
            <w:r w:rsidRPr="00AB0DCF">
              <w:t>give</w:t>
            </w:r>
          </w:p>
        </w:tc>
        <w:tc>
          <w:tcPr>
            <w:tcW w:w="624" w:type="dxa"/>
            <w:shd w:val="clear" w:color="auto" w:fill="auto"/>
          </w:tcPr>
          <w:p w14:paraId="59D61A12" w14:textId="77777777" w:rsidR="00212AB8" w:rsidRPr="00E43ED3" w:rsidRDefault="00212AB8" w:rsidP="00212AB8">
            <w:pPr>
              <w:pStyle w:val="GlossEng"/>
            </w:pPr>
            <w:r w:rsidRPr="00E43ED3">
              <w:t>know</w:t>
            </w:r>
          </w:p>
        </w:tc>
        <w:tc>
          <w:tcPr>
            <w:tcW w:w="484" w:type="dxa"/>
            <w:shd w:val="clear" w:color="auto" w:fill="auto"/>
          </w:tcPr>
          <w:p w14:paraId="05B30C18" w14:textId="77777777" w:rsidR="00212AB8" w:rsidRPr="0099608C" w:rsidRDefault="00212AB8" w:rsidP="00212AB8">
            <w:pPr>
              <w:pStyle w:val="GlossEng"/>
              <w:rPr>
                <w:rStyle w:val="ChSmallCaps"/>
              </w:rPr>
            </w:pPr>
            <w:r w:rsidRPr="0099608C">
              <w:rPr>
                <w:rStyle w:val="ChSmallCaps"/>
              </w:rPr>
              <w:t>1sg</w:t>
            </w:r>
          </w:p>
        </w:tc>
      </w:tr>
    </w:tbl>
    <w:p w14:paraId="78E09606" w14:textId="31E66621" w:rsidR="00212AB8" w:rsidRPr="003852D5" w:rsidRDefault="00B7093A" w:rsidP="00212AB8">
      <w:pPr>
        <w:pStyle w:val="FreeTranslEng15pt"/>
      </w:pPr>
      <w:r>
        <w:t>‘</w:t>
      </w:r>
      <w:r w:rsidR="002A6640" w:rsidRPr="002A6640">
        <w:rPr>
          <w:rStyle w:val="ChBlueBold"/>
        </w:rPr>
        <w:t>Dodo</w:t>
      </w:r>
      <w:r w:rsidR="00212AB8">
        <w:t xml:space="preserve"> said, </w:t>
      </w:r>
      <w:r>
        <w:t>‘</w:t>
      </w:r>
      <w:r w:rsidR="00212AB8">
        <w:t>oh no, if only you had let me know</w:t>
      </w:r>
      <w:r>
        <w:t>’’</w:t>
      </w:r>
      <w:r w:rsidR="00212AB8">
        <w:t xml:space="preserve"> </w:t>
      </w:r>
      <w:r w:rsidR="00212AB8" w:rsidRPr="009D7665">
        <w:rPr>
          <w:rStyle w:val="ExampleSource"/>
        </w:rPr>
        <w:t>[081014-003-Cv.0029]</w:t>
      </w:r>
    </w:p>
    <w:p w14:paraId="5AE8509A" w14:textId="5C4E2F5B" w:rsidR="00212AB8" w:rsidRPr="00364BCC" w:rsidRDefault="00212AB8" w:rsidP="00212AB8">
      <w:pPr>
        <w:pStyle w:val="Heading5"/>
        <w:rPr>
          <w:lang w:eastAsia="en-US"/>
        </w:rPr>
      </w:pPr>
      <w:r w:rsidRPr="00364BCC">
        <w:rPr>
          <w:lang w:eastAsia="en-US"/>
        </w:rPr>
        <w:t xml:space="preserve">Anaphoric uses of </w:t>
      </w:r>
      <w:r w:rsidRPr="00364BCC">
        <w:rPr>
          <w:rStyle w:val="ChItalBold"/>
        </w:rPr>
        <w:t>dia</w:t>
      </w:r>
      <w:r w:rsidRPr="00364BCC">
        <w:t>/</w:t>
      </w:r>
      <w:r w:rsidRPr="00364BCC">
        <w:rPr>
          <w:rStyle w:val="ChItalBold"/>
        </w:rPr>
        <w:t>de</w:t>
      </w:r>
      <w:r w:rsidRPr="00364BCC">
        <w:rPr>
          <w:lang w:eastAsia="en-US"/>
        </w:rPr>
        <w:t xml:space="preserve"> </w:t>
      </w:r>
      <w:r w:rsidR="00B7093A">
        <w:rPr>
          <w:lang w:eastAsia="en-US"/>
        </w:rPr>
        <w:t>‘</w:t>
      </w:r>
      <w:r w:rsidRPr="0099608C">
        <w:rPr>
          <w:rStyle w:val="ChSmallCaps"/>
        </w:rPr>
        <w:t>3sg</w:t>
      </w:r>
      <w:r w:rsidR="00B7093A">
        <w:rPr>
          <w:lang w:eastAsia="en-US"/>
        </w:rPr>
        <w:t>’</w:t>
      </w:r>
      <w:r w:rsidRPr="00364BCC">
        <w:rPr>
          <w:lang w:eastAsia="en-US"/>
        </w:rPr>
        <w:t xml:space="preserve"> in </w:t>
      </w:r>
      <w:r w:rsidR="00B7093A">
        <w:t>‘</w:t>
      </w:r>
      <w:r w:rsidRPr="0099608C">
        <w:rPr>
          <w:rStyle w:val="ChSmallCaps"/>
        </w:rPr>
        <w:t>np</w:t>
      </w:r>
      <w:r w:rsidRPr="00D32413">
        <w:t xml:space="preserve"> </w:t>
      </w:r>
      <w:r w:rsidRPr="0099608C">
        <w:rPr>
          <w:rStyle w:val="ChSmallCaps"/>
        </w:rPr>
        <w:t>3sg</w:t>
      </w:r>
      <w:r w:rsidR="00B7093A">
        <w:t>’</w:t>
      </w:r>
      <w:r w:rsidRPr="00364BCC">
        <w:t xml:space="preserve"> noun phrases</w:t>
      </w:r>
    </w:p>
    <w:p w14:paraId="3ACA80A6" w14:textId="7AFB44A5" w:rsidR="0085312F" w:rsidRDefault="0085312F" w:rsidP="00E160D8">
      <w:pPr>
        <w:pStyle w:val="Body0000after"/>
      </w:pPr>
      <w:r>
        <w:t xml:space="preserve">In the </w:t>
      </w:r>
      <w:r>
        <w:rPr>
          <w:lang w:eastAsia="en-US"/>
        </w:rPr>
        <w:t xml:space="preserve">anaphoric </w:t>
      </w:r>
      <w:r>
        <w:t xml:space="preserve">uses of adnominal pronouns, </w:t>
      </w:r>
      <w:r w:rsidR="00212AB8">
        <w:rPr>
          <w:lang w:eastAsia="en-US"/>
        </w:rPr>
        <w:t xml:space="preserve">the referents of the </w:t>
      </w:r>
      <w:r w:rsidR="00212AB8" w:rsidRPr="00856563">
        <w:t>definite noun phrase</w:t>
      </w:r>
      <w:r w:rsidR="00212AB8">
        <w:t xml:space="preserve"> are </w:t>
      </w:r>
      <w:r w:rsidR="00B7093A">
        <w:rPr>
          <w:rFonts w:eastAsia="TimesNewRomanPS"/>
        </w:rPr>
        <w:t>“</w:t>
      </w:r>
      <w:r w:rsidR="00212AB8" w:rsidRPr="00856563">
        <w:rPr>
          <w:rFonts w:eastAsia="TimesNewRomanPS"/>
        </w:rPr>
        <w:t>familiar not from the physical situation but from the linguistic context</w:t>
      </w:r>
      <w:r w:rsidR="00B7093A">
        <w:rPr>
          <w:rFonts w:eastAsia="TimesNewRomanPS"/>
        </w:rPr>
        <w:t>”</w:t>
      </w:r>
      <w:r w:rsidR="00212AB8" w:rsidRPr="00856563">
        <w:rPr>
          <w:rFonts w:eastAsia="TimesNewRomanPS"/>
        </w:rPr>
        <w:t xml:space="preserve"> </w:t>
      </w:r>
      <w:r w:rsidR="00BA6215">
        <w:rPr>
          <w:rStyle w:val="Citation"/>
        </w:rPr>
        <w:fldChar w:fldCharType="begin"/>
      </w:r>
      <w:r w:rsidR="0092006B">
        <w:rPr>
          <w:rStyle w:val="Citation"/>
        </w:rPr>
        <w:instrText>ADDIN CITAVI.PLACEHOLDER 93b20470-f888-45e4-bc19-0025672b3033 PFBsYWNlaG9sZGVyPg0KICA8QWRkSW5WZXJzaW9uPjUuMi4wLjg8L0FkZEluVmVyc2lvbj4NCiAgPElkPjkzYjIwNDcwLWY4ODgtNDVlNC1iYzE5LTAwMjU2NzJiMzAzMzwvSWQ+DQogIDxFbnRyaWVzPg0KICAgIDxFbnRyeT4NCiAgICAgIDxJZD5jMDIzYmEwOC01NzRhLTQyMmUtYjNlZS1mMGYyNWQ4ZThhMjg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M3MjYxMjllLTg4M2ItNGMwMC05M2IxLTRmOTMwM2Q1NTZmMD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eW9ucyAxOTk5OiA0KTwvVGV4dD4NCiAgICA8L1RleHRVbml0Pg0KICA8L1RleHRVbml0cz4NCjwvUGxhY2Vob2xkZXI+</w:instrText>
      </w:r>
      <w:r w:rsidR="00BA6215">
        <w:rPr>
          <w:rStyle w:val="Citation"/>
        </w:rPr>
        <w:fldChar w:fldCharType="separate"/>
      </w:r>
      <w:bookmarkStart w:id="3039" w:name="_CTVP00193b20470f88845e4bc190025672b3033"/>
      <w:r w:rsidR="0092006B">
        <w:rPr>
          <w:rStyle w:val="Citation"/>
        </w:rPr>
        <w:t>(Lyons 1999: 4)</w:t>
      </w:r>
      <w:bookmarkEnd w:id="3039"/>
      <w:r w:rsidR="00BA6215">
        <w:rPr>
          <w:rStyle w:val="Citation"/>
        </w:rPr>
        <w:fldChar w:fldCharType="end"/>
      </w:r>
      <w:r w:rsidR="00212AB8" w:rsidRPr="002526FA">
        <w:t>, as</w:t>
      </w:r>
      <w:r w:rsidR="00212AB8">
        <w:t xml:space="preserve"> they were </w:t>
      </w:r>
      <w:r w:rsidR="00212AB8" w:rsidRPr="00856563">
        <w:t>ment</w:t>
      </w:r>
      <w:r w:rsidR="00212AB8">
        <w:t>ioned earlier in the discourse.</w:t>
      </w:r>
      <w:r>
        <w:t xml:space="preserve"> The same observation applies</w:t>
      </w:r>
      <w:r w:rsidRPr="0085312F">
        <w:t xml:space="preserve"> </w:t>
      </w:r>
      <w:r>
        <w:t xml:space="preserve">to the </w:t>
      </w:r>
      <w:r>
        <w:rPr>
          <w:lang w:eastAsia="en-US"/>
        </w:rPr>
        <w:t xml:space="preserve">anaphoric uses of adnominally used </w:t>
      </w:r>
      <w:r w:rsidRPr="00856563">
        <w:rPr>
          <w:rStyle w:val="ChItalBold"/>
        </w:rPr>
        <w:t>dia</w:t>
      </w:r>
      <w:r w:rsidRPr="00BD4941">
        <w:t>/</w:t>
      </w:r>
      <w:r>
        <w:rPr>
          <w:rStyle w:val="ChItalBold"/>
        </w:rPr>
        <w:t>de</w:t>
      </w:r>
      <w:r w:rsidRPr="00856563">
        <w:rPr>
          <w:lang w:eastAsia="en-US"/>
        </w:rPr>
        <w:t xml:space="preserve"> </w:t>
      </w:r>
      <w:r>
        <w:rPr>
          <w:lang w:eastAsia="en-US"/>
        </w:rPr>
        <w:t>‘</w:t>
      </w:r>
      <w:r w:rsidRPr="0099608C">
        <w:rPr>
          <w:rStyle w:val="ChSmallCaps"/>
        </w:rPr>
        <w:t>3sg</w:t>
      </w:r>
      <w:r>
        <w:rPr>
          <w:lang w:eastAsia="en-US"/>
        </w:rPr>
        <w:t>’</w:t>
      </w:r>
      <w:r>
        <w:t>.</w:t>
      </w:r>
    </w:p>
    <w:p w14:paraId="5EEB648E" w14:textId="20653C4F" w:rsidR="00212AB8" w:rsidRDefault="00E160D8" w:rsidP="00212AB8">
      <w:pPr>
        <w:pStyle w:val="Body0500after"/>
      </w:pPr>
      <w:r>
        <w:t xml:space="preserve">In Papuan Malay, when </w:t>
      </w:r>
      <w:r w:rsidR="00212AB8">
        <w:t xml:space="preserve">introducing new protagonists, speakers typically introduce these individuals or entities with bare common or proper nouns. At their next mention, these non-speech participants are encoded with </w:t>
      </w:r>
      <w:r w:rsidR="00B7093A">
        <w:t>‘</w:t>
      </w:r>
      <w:r w:rsidR="00212AB8" w:rsidRPr="0099608C">
        <w:rPr>
          <w:rStyle w:val="ChSmallCaps"/>
        </w:rPr>
        <w:t>np</w:t>
      </w:r>
      <w:r w:rsidR="00212AB8" w:rsidRPr="00D32413">
        <w:t xml:space="preserve"> </w:t>
      </w:r>
      <w:r w:rsidR="00212AB8" w:rsidRPr="0099608C">
        <w:rPr>
          <w:rStyle w:val="ChSmallCaps"/>
        </w:rPr>
        <w:t>3sg</w:t>
      </w:r>
      <w:r w:rsidR="00B7093A">
        <w:t>’</w:t>
      </w:r>
      <w:r w:rsidR="00212AB8">
        <w:t xml:space="preserve"> noun phrases, with the third person pronoun marking the referents as definite. This, in turn, signals the hearers that they are assumed to be familiar with the referents</w:t>
      </w:r>
      <w:r w:rsidR="00212AB8" w:rsidRPr="0068421B">
        <w:t>.</w:t>
      </w:r>
      <w:r w:rsidR="00212AB8">
        <w:t xml:space="preserve"> This strategy is illustrated with the two narrative extracts in </w:t>
      </w:r>
      <w:r w:rsidR="00212AB8">
        <w:fldChar w:fldCharType="begin"/>
      </w:r>
      <w:r w:rsidR="00212AB8">
        <w:instrText xml:space="preserve"> REF _Ref354211131 \h </w:instrText>
      </w:r>
      <w:r w:rsidR="00212AB8">
        <w:fldChar w:fldCharType="separate"/>
      </w:r>
      <w:r w:rsidR="00154D81" w:rsidRPr="00856563">
        <w:t>(</w:t>
      </w:r>
      <w:r w:rsidR="00154D81">
        <w:rPr>
          <w:noProof/>
        </w:rPr>
        <w:t>72</w:t>
      </w:r>
      <w:r w:rsidR="00154D81" w:rsidRPr="00856563">
        <w:t>)</w:t>
      </w:r>
      <w:r w:rsidR="00212AB8">
        <w:fldChar w:fldCharType="end"/>
      </w:r>
      <w:r w:rsidR="00212AB8">
        <w:t xml:space="preserve"> and </w:t>
      </w:r>
      <w:r w:rsidR="00212AB8">
        <w:fldChar w:fldCharType="begin"/>
      </w:r>
      <w:r w:rsidR="00212AB8">
        <w:instrText xml:space="preserve"> REF _Ref354211138 \h </w:instrText>
      </w:r>
      <w:r w:rsidR="00212AB8">
        <w:fldChar w:fldCharType="separate"/>
      </w:r>
      <w:r w:rsidR="00154D81" w:rsidRPr="00856563">
        <w:t>(</w:t>
      </w:r>
      <w:r w:rsidR="00154D81">
        <w:rPr>
          <w:noProof/>
        </w:rPr>
        <w:t>73</w:t>
      </w:r>
      <w:r w:rsidR="00154D81" w:rsidRPr="00856563">
        <w:t>)</w:t>
      </w:r>
      <w:r w:rsidR="00212AB8">
        <w:fldChar w:fldCharType="end"/>
      </w:r>
      <w:r w:rsidR="00212AB8">
        <w:t>.</w:t>
      </w:r>
      <w:r w:rsidR="00212AB8">
        <w:rPr>
          <w:rStyle w:val="FootnoteReference"/>
        </w:rPr>
        <w:footnoteReference w:id="194"/>
      </w:r>
    </w:p>
    <w:p w14:paraId="077D75E1" w14:textId="0991F133" w:rsidR="00212AB8" w:rsidRDefault="00212AB8" w:rsidP="00AA64EF">
      <w:pPr>
        <w:pStyle w:val="Body0505after"/>
      </w:pPr>
      <w:r>
        <w:t xml:space="preserve">The utterances in </w:t>
      </w:r>
      <w:r>
        <w:fldChar w:fldCharType="begin"/>
      </w:r>
      <w:r>
        <w:instrText xml:space="preserve"> REF _Ref354211131 \h </w:instrText>
      </w:r>
      <w:r>
        <w:fldChar w:fldCharType="separate"/>
      </w:r>
      <w:r w:rsidR="00154D81" w:rsidRPr="00856563">
        <w:t>(</w:t>
      </w:r>
      <w:r w:rsidR="00154D81">
        <w:rPr>
          <w:noProof/>
        </w:rPr>
        <w:t>72</w:t>
      </w:r>
      <w:r w:rsidR="00154D81" w:rsidRPr="00856563">
        <w:t>)</w:t>
      </w:r>
      <w:r>
        <w:fldChar w:fldCharType="end"/>
      </w:r>
      <w:r>
        <w:t xml:space="preserve"> are part of a narrative about some bad news that the speaker received from his grandmother. The speaker introduces his grandmother as a new protagonist with the bare kinship term </w:t>
      </w:r>
      <w:r w:rsidRPr="00CC56C6">
        <w:rPr>
          <w:rStyle w:val="ChItalBold"/>
        </w:rPr>
        <w:t>nene</w:t>
      </w:r>
      <w:r>
        <w:t xml:space="preserve"> </w:t>
      </w:r>
      <w:r w:rsidR="00B7093A">
        <w:t>‘</w:t>
      </w:r>
      <w:r>
        <w:t>grandmother</w:t>
      </w:r>
      <w:r w:rsidR="00B7093A">
        <w:t>’</w:t>
      </w:r>
      <w:r>
        <w:t xml:space="preserve">. This introduction involves two mentions of </w:t>
      </w:r>
      <w:r w:rsidRPr="00CC56C6">
        <w:rPr>
          <w:rStyle w:val="ChItalBold"/>
        </w:rPr>
        <w:t>nene</w:t>
      </w:r>
      <w:r>
        <w:t xml:space="preserve"> </w:t>
      </w:r>
      <w:r w:rsidR="00B7093A">
        <w:t>‘</w:t>
      </w:r>
      <w:r>
        <w:t>grandmother</w:t>
      </w:r>
      <w:r w:rsidR="00B7093A">
        <w:t>’</w:t>
      </w:r>
      <w:r>
        <w:t xml:space="preserve">; the repetition gives the speaker time to reflect who it was that had been accompanying his grandmother when they met. Following this introduction, the speaker employs the </w:t>
      </w:r>
      <w:r w:rsidR="00B7093A">
        <w:t>‘</w:t>
      </w:r>
      <w:r w:rsidRPr="0099608C">
        <w:rPr>
          <w:rStyle w:val="ChSmallCaps"/>
        </w:rPr>
        <w:t>np</w:t>
      </w:r>
      <w:r w:rsidRPr="00D32413">
        <w:t xml:space="preserve"> </w:t>
      </w:r>
      <w:r w:rsidRPr="0099608C">
        <w:rPr>
          <w:rStyle w:val="ChSmallCaps"/>
        </w:rPr>
        <w:t>3sg</w:t>
      </w:r>
      <w:r w:rsidR="00B7093A">
        <w:t>’</w:t>
      </w:r>
      <w:r>
        <w:t xml:space="preserve"> noun phrase </w:t>
      </w:r>
      <w:r w:rsidRPr="00FB348E">
        <w:rPr>
          <w:rStyle w:val="ChItalBold"/>
        </w:rPr>
        <w:t>nene de</w:t>
      </w:r>
      <w:r>
        <w:t xml:space="preserve"> </w:t>
      </w:r>
      <w:r w:rsidR="00B7093A">
        <w:t>‘</w:t>
      </w:r>
      <w:r>
        <w:t>grandmother</w:t>
      </w:r>
      <w:r w:rsidR="00B7093A">
        <w:rPr>
          <w:lang w:eastAsia="en-US"/>
        </w:rPr>
        <w:t>’</w:t>
      </w:r>
      <w:r w:rsidR="00E37DEC">
        <w:rPr>
          <w:lang w:eastAsia="en-US"/>
        </w:rPr>
        <w:t xml:space="preserve"> </w:t>
      </w:r>
      <w:r w:rsidR="00E37DEC">
        <w:t>(literally</w:t>
      </w:r>
      <w:r>
        <w:t xml:space="preserve"> </w:t>
      </w:r>
      <w:r w:rsidR="00B7093A">
        <w:t>‘</w:t>
      </w:r>
      <w:r>
        <w:t>she grandmother</w:t>
      </w:r>
      <w:r w:rsidR="00B7093A">
        <w:t>’</w:t>
      </w:r>
      <w:r w:rsidR="00E37DEC">
        <w:t>)</w:t>
      </w:r>
      <w:r>
        <w:t>, which marks the new character as given and familiar.</w:t>
      </w:r>
    </w:p>
    <w:p w14:paraId="731FE77E" w14:textId="0BCE5E4D" w:rsidR="00212AB8" w:rsidRPr="000348EF" w:rsidRDefault="00212AB8" w:rsidP="00212AB8">
      <w:pPr>
        <w:pStyle w:val="ExampleTitle"/>
      </w:pPr>
      <w:r>
        <w:t xml:space="preserve">Anaphoric uses of </w:t>
      </w:r>
      <w:r w:rsidRPr="00690637">
        <w:rPr>
          <w:rStyle w:val="ChItalBold"/>
        </w:rPr>
        <w:t>dia</w:t>
      </w:r>
      <w:r w:rsidRPr="00301FE7">
        <w:t>/</w:t>
      </w:r>
      <w:r w:rsidRPr="00690637">
        <w:rPr>
          <w:rStyle w:val="ChItalBold"/>
        </w:rPr>
        <w:t>de</w:t>
      </w:r>
      <w:r>
        <w:t xml:space="preserve"> </w:t>
      </w:r>
      <w:r w:rsidR="00B7093A">
        <w:t>‘</w:t>
      </w:r>
      <w:r w:rsidRPr="0099608C">
        <w:rPr>
          <w:rStyle w:val="ChSmallCaps"/>
        </w:rPr>
        <w:t>3sg</w:t>
      </w:r>
      <w:r w:rsidR="00B7093A">
        <w:t>’</w:t>
      </w:r>
      <w:r>
        <w:t>: Example #1</w:t>
      </w:r>
    </w:p>
    <w:tbl>
      <w:tblPr>
        <w:tblW w:w="6652" w:type="dxa"/>
        <w:tblCellMar>
          <w:left w:w="42" w:type="dxa"/>
          <w:right w:w="42" w:type="dxa"/>
        </w:tblCellMar>
        <w:tblLook w:val="01E0" w:firstRow="1" w:lastRow="1" w:firstColumn="1" w:lastColumn="1" w:noHBand="0" w:noVBand="0"/>
      </w:tblPr>
      <w:tblGrid>
        <w:gridCol w:w="709"/>
        <w:gridCol w:w="284"/>
        <w:gridCol w:w="245"/>
        <w:gridCol w:w="562"/>
        <w:gridCol w:w="38"/>
        <w:gridCol w:w="773"/>
        <w:gridCol w:w="459"/>
        <w:gridCol w:w="114"/>
        <w:gridCol w:w="489"/>
        <w:gridCol w:w="381"/>
        <w:gridCol w:w="186"/>
        <w:gridCol w:w="381"/>
        <w:gridCol w:w="584"/>
        <w:gridCol w:w="241"/>
        <w:gridCol w:w="1206"/>
      </w:tblGrid>
      <w:tr w:rsidR="00AC23C4" w:rsidRPr="00414A9C" w14:paraId="132B8DEA" w14:textId="77777777" w:rsidTr="00AC23C4">
        <w:tc>
          <w:tcPr>
            <w:tcW w:w="709" w:type="dxa"/>
            <w:shd w:val="clear" w:color="auto" w:fill="auto"/>
          </w:tcPr>
          <w:p w14:paraId="2A00B3CD" w14:textId="77777777" w:rsidR="00212AB8" w:rsidRPr="00D025F5" w:rsidRDefault="00212AB8" w:rsidP="00212AB8">
            <w:pPr>
              <w:pStyle w:val="O0Nwnext"/>
            </w:pPr>
            <w:bookmarkStart w:id="3041" w:name="_Ref354211131"/>
            <w:r w:rsidRPr="00856563">
              <w:t>(</w:t>
            </w:r>
            <w:fldSimple w:instr=" SEQ ( \* ARABIC \s 1 ">
              <w:r w:rsidR="00154D81">
                <w:rPr>
                  <w:noProof/>
                </w:rPr>
                <w:t>72</w:t>
              </w:r>
            </w:fldSimple>
            <w:r w:rsidRPr="00856563">
              <w:t>)</w:t>
            </w:r>
            <w:bookmarkEnd w:id="3041"/>
          </w:p>
        </w:tc>
        <w:tc>
          <w:tcPr>
            <w:tcW w:w="284" w:type="dxa"/>
            <w:shd w:val="clear" w:color="auto" w:fill="auto"/>
          </w:tcPr>
          <w:p w14:paraId="77FE9004" w14:textId="77777777" w:rsidR="00212AB8" w:rsidRPr="000C2346" w:rsidRDefault="00212AB8" w:rsidP="00212AB8">
            <w:pPr>
              <w:pStyle w:val="Text"/>
            </w:pPr>
            <w:r>
              <w:t>…</w:t>
            </w:r>
          </w:p>
        </w:tc>
        <w:tc>
          <w:tcPr>
            <w:tcW w:w="845" w:type="dxa"/>
            <w:gridSpan w:val="3"/>
            <w:shd w:val="clear" w:color="auto" w:fill="auto"/>
          </w:tcPr>
          <w:p w14:paraId="7BE7F3C4" w14:textId="77777777" w:rsidR="00212AB8" w:rsidRPr="000C2346" w:rsidRDefault="00212AB8" w:rsidP="00212AB8">
            <w:pPr>
              <w:pStyle w:val="Text"/>
            </w:pPr>
            <w:r w:rsidRPr="000C2346">
              <w:t>pas</w:t>
            </w:r>
          </w:p>
        </w:tc>
        <w:tc>
          <w:tcPr>
            <w:tcW w:w="773" w:type="dxa"/>
            <w:shd w:val="clear" w:color="auto" w:fill="auto"/>
          </w:tcPr>
          <w:p w14:paraId="0C7FB266" w14:textId="77777777" w:rsidR="00212AB8" w:rsidRPr="000C2346" w:rsidRDefault="00212AB8" w:rsidP="00212AB8">
            <w:pPr>
              <w:pStyle w:val="Text"/>
            </w:pPr>
            <w:r w:rsidRPr="000C2346">
              <w:t>ketemu</w:t>
            </w:r>
          </w:p>
        </w:tc>
        <w:tc>
          <w:tcPr>
            <w:tcW w:w="573" w:type="dxa"/>
            <w:gridSpan w:val="2"/>
            <w:shd w:val="clear" w:color="auto" w:fill="auto"/>
          </w:tcPr>
          <w:p w14:paraId="19EBA0D7" w14:textId="77777777" w:rsidR="00212AB8" w:rsidRPr="000C2346" w:rsidRDefault="00212AB8" w:rsidP="00212AB8">
            <w:pPr>
              <w:pStyle w:val="Text"/>
            </w:pPr>
            <w:r w:rsidRPr="000C2346">
              <w:t>deng</w:t>
            </w:r>
          </w:p>
        </w:tc>
        <w:tc>
          <w:tcPr>
            <w:tcW w:w="489" w:type="dxa"/>
            <w:shd w:val="clear" w:color="auto" w:fill="auto"/>
          </w:tcPr>
          <w:p w14:paraId="7F860AE7" w14:textId="77777777" w:rsidR="00212AB8" w:rsidRPr="000C2346" w:rsidRDefault="00212AB8" w:rsidP="00212AB8">
            <w:pPr>
              <w:pStyle w:val="Text"/>
            </w:pPr>
            <w:r w:rsidRPr="000C2346">
              <w:t>sa</w:t>
            </w:r>
          </w:p>
        </w:tc>
        <w:tc>
          <w:tcPr>
            <w:tcW w:w="567" w:type="dxa"/>
            <w:gridSpan w:val="2"/>
            <w:shd w:val="clear" w:color="auto" w:fill="auto"/>
          </w:tcPr>
          <w:p w14:paraId="545D45F7" w14:textId="77777777" w:rsidR="00212AB8" w:rsidRPr="000C2346" w:rsidRDefault="00212AB8" w:rsidP="00212AB8">
            <w:pPr>
              <w:pStyle w:val="Text"/>
            </w:pPr>
            <w:r w:rsidRPr="000C2346">
              <w:t>pu</w:t>
            </w:r>
          </w:p>
        </w:tc>
        <w:tc>
          <w:tcPr>
            <w:tcW w:w="1206" w:type="dxa"/>
            <w:gridSpan w:val="3"/>
            <w:shd w:val="clear" w:color="auto" w:fill="auto"/>
          </w:tcPr>
          <w:p w14:paraId="1951ECEC" w14:textId="77777777" w:rsidR="00212AB8" w:rsidRPr="00707B77" w:rsidRDefault="00212AB8" w:rsidP="00212AB8">
            <w:pPr>
              <w:pStyle w:val="Text"/>
            </w:pPr>
            <w:r w:rsidRPr="00707B77">
              <w:rPr>
                <w:rStyle w:val="ChBlueBold"/>
              </w:rPr>
              <w:t>nene</w:t>
            </w:r>
            <w:r w:rsidRPr="00707B77">
              <w:t>,</w:t>
            </w:r>
          </w:p>
        </w:tc>
        <w:tc>
          <w:tcPr>
            <w:tcW w:w="1206" w:type="dxa"/>
            <w:shd w:val="clear" w:color="auto" w:fill="auto"/>
          </w:tcPr>
          <w:p w14:paraId="76FAEB8E" w14:textId="77777777" w:rsidR="00212AB8" w:rsidRPr="00707B77" w:rsidRDefault="00212AB8" w:rsidP="00212AB8">
            <w:pPr>
              <w:pStyle w:val="Text"/>
            </w:pPr>
            <w:r w:rsidRPr="00707B77">
              <w:rPr>
                <w:rStyle w:val="ChBlueBold"/>
              </w:rPr>
              <w:t>nene</w:t>
            </w:r>
            <w:r w:rsidRPr="00707B77">
              <w:t>,</w:t>
            </w:r>
          </w:p>
        </w:tc>
      </w:tr>
      <w:tr w:rsidR="00AC23C4" w:rsidRPr="00AC23C4" w14:paraId="6271E08E" w14:textId="77777777" w:rsidTr="00AC23C4">
        <w:tc>
          <w:tcPr>
            <w:tcW w:w="709" w:type="dxa"/>
            <w:shd w:val="clear" w:color="auto" w:fill="auto"/>
          </w:tcPr>
          <w:p w14:paraId="08F01012" w14:textId="77777777" w:rsidR="00212AB8" w:rsidRPr="00C61109" w:rsidRDefault="00212AB8" w:rsidP="00212AB8">
            <w:pPr>
              <w:pStyle w:val="GlossEng2ptafter"/>
            </w:pPr>
          </w:p>
        </w:tc>
        <w:tc>
          <w:tcPr>
            <w:tcW w:w="284" w:type="dxa"/>
            <w:shd w:val="clear" w:color="auto" w:fill="auto"/>
          </w:tcPr>
          <w:p w14:paraId="7CA52FA4" w14:textId="77777777" w:rsidR="00212AB8" w:rsidRPr="000C2346" w:rsidRDefault="00212AB8" w:rsidP="00212AB8">
            <w:pPr>
              <w:pStyle w:val="GlossEng2ptafter"/>
            </w:pPr>
          </w:p>
        </w:tc>
        <w:tc>
          <w:tcPr>
            <w:tcW w:w="845" w:type="dxa"/>
            <w:gridSpan w:val="3"/>
            <w:shd w:val="clear" w:color="auto" w:fill="auto"/>
          </w:tcPr>
          <w:p w14:paraId="6821B41E" w14:textId="51130FEB" w:rsidR="00212AB8" w:rsidRPr="000C2346" w:rsidRDefault="00A7377F" w:rsidP="00212AB8">
            <w:pPr>
              <w:pStyle w:val="GlossEng2ptafter"/>
            </w:pPr>
            <w:r>
              <w:t>precisely</w:t>
            </w:r>
          </w:p>
        </w:tc>
        <w:tc>
          <w:tcPr>
            <w:tcW w:w="773" w:type="dxa"/>
            <w:shd w:val="clear" w:color="auto" w:fill="auto"/>
          </w:tcPr>
          <w:p w14:paraId="7007C161" w14:textId="77777777" w:rsidR="00212AB8" w:rsidRPr="000C2346" w:rsidRDefault="00212AB8" w:rsidP="00212AB8">
            <w:pPr>
              <w:pStyle w:val="GlossEng2ptafter"/>
            </w:pPr>
            <w:r>
              <w:t>meet</w:t>
            </w:r>
          </w:p>
        </w:tc>
        <w:tc>
          <w:tcPr>
            <w:tcW w:w="573" w:type="dxa"/>
            <w:gridSpan w:val="2"/>
            <w:shd w:val="clear" w:color="auto" w:fill="auto"/>
          </w:tcPr>
          <w:p w14:paraId="7492A850" w14:textId="77777777" w:rsidR="00212AB8" w:rsidRPr="000C2346" w:rsidRDefault="00212AB8" w:rsidP="00212AB8">
            <w:pPr>
              <w:pStyle w:val="GlossEng2ptafter"/>
            </w:pPr>
            <w:r w:rsidRPr="000C2346">
              <w:t>with</w:t>
            </w:r>
          </w:p>
        </w:tc>
        <w:tc>
          <w:tcPr>
            <w:tcW w:w="489" w:type="dxa"/>
            <w:shd w:val="clear" w:color="auto" w:fill="auto"/>
          </w:tcPr>
          <w:p w14:paraId="394FEB7D" w14:textId="77777777" w:rsidR="00212AB8" w:rsidRPr="0099608C" w:rsidRDefault="00212AB8" w:rsidP="00212AB8">
            <w:pPr>
              <w:pStyle w:val="GlossEng2ptafter"/>
              <w:rPr>
                <w:rStyle w:val="ChSmallCaps"/>
              </w:rPr>
            </w:pPr>
            <w:r w:rsidRPr="0099608C">
              <w:rPr>
                <w:rStyle w:val="ChSmallCaps"/>
              </w:rPr>
              <w:t>1sg</w:t>
            </w:r>
          </w:p>
        </w:tc>
        <w:tc>
          <w:tcPr>
            <w:tcW w:w="567" w:type="dxa"/>
            <w:gridSpan w:val="2"/>
            <w:shd w:val="clear" w:color="auto" w:fill="auto"/>
          </w:tcPr>
          <w:p w14:paraId="4A09FFF0" w14:textId="77777777" w:rsidR="00212AB8" w:rsidRPr="0099608C" w:rsidRDefault="00212AB8" w:rsidP="00212AB8">
            <w:pPr>
              <w:pStyle w:val="GlossEng2ptafter"/>
              <w:rPr>
                <w:rStyle w:val="ChSmallCaps"/>
              </w:rPr>
            </w:pPr>
            <w:r w:rsidRPr="0099608C">
              <w:rPr>
                <w:rStyle w:val="ChSmallCaps"/>
              </w:rPr>
              <w:t>poss</w:t>
            </w:r>
          </w:p>
        </w:tc>
        <w:tc>
          <w:tcPr>
            <w:tcW w:w="1206" w:type="dxa"/>
            <w:gridSpan w:val="3"/>
            <w:shd w:val="clear" w:color="auto" w:fill="auto"/>
          </w:tcPr>
          <w:p w14:paraId="7CAC78BE" w14:textId="77777777" w:rsidR="00212AB8" w:rsidRPr="000C2346" w:rsidRDefault="00212AB8" w:rsidP="00212AB8">
            <w:pPr>
              <w:pStyle w:val="GlossEng2ptafter"/>
            </w:pPr>
            <w:r w:rsidRPr="000C2346">
              <w:t>grandmother</w:t>
            </w:r>
          </w:p>
        </w:tc>
        <w:tc>
          <w:tcPr>
            <w:tcW w:w="1206" w:type="dxa"/>
            <w:shd w:val="clear" w:color="auto" w:fill="auto"/>
          </w:tcPr>
          <w:p w14:paraId="7FA11A10" w14:textId="77777777" w:rsidR="00212AB8" w:rsidRPr="000C2346" w:rsidRDefault="00212AB8" w:rsidP="00212AB8">
            <w:pPr>
              <w:pStyle w:val="GlossEng2ptafter"/>
            </w:pPr>
            <w:r w:rsidRPr="000C2346">
              <w:t>grandmother</w:t>
            </w:r>
          </w:p>
        </w:tc>
      </w:tr>
      <w:tr w:rsidR="00AC23C4" w:rsidRPr="00414A9C" w14:paraId="1FB900D1" w14:textId="77777777" w:rsidTr="00AC23C4">
        <w:trPr>
          <w:gridAfter w:val="2"/>
          <w:wAfter w:w="1447" w:type="dxa"/>
        </w:trPr>
        <w:tc>
          <w:tcPr>
            <w:tcW w:w="709" w:type="dxa"/>
            <w:shd w:val="clear" w:color="auto" w:fill="auto"/>
          </w:tcPr>
          <w:p w14:paraId="45C09475" w14:textId="77777777" w:rsidR="00212AB8" w:rsidRPr="00C61109" w:rsidRDefault="00212AB8" w:rsidP="00212AB8">
            <w:pPr>
              <w:pStyle w:val="O0Nwnext"/>
            </w:pPr>
          </w:p>
        </w:tc>
        <w:tc>
          <w:tcPr>
            <w:tcW w:w="529" w:type="dxa"/>
            <w:gridSpan w:val="2"/>
            <w:shd w:val="clear" w:color="auto" w:fill="auto"/>
          </w:tcPr>
          <w:p w14:paraId="080C236D" w14:textId="77777777" w:rsidR="00212AB8" w:rsidRPr="000C2346" w:rsidRDefault="00212AB8" w:rsidP="00212AB8">
            <w:pPr>
              <w:pStyle w:val="Text"/>
            </w:pPr>
            <w:r w:rsidRPr="000C2346">
              <w:t>trus</w:t>
            </w:r>
          </w:p>
        </w:tc>
        <w:tc>
          <w:tcPr>
            <w:tcW w:w="562" w:type="dxa"/>
            <w:shd w:val="clear" w:color="auto" w:fill="auto"/>
          </w:tcPr>
          <w:p w14:paraId="54B7B4AF" w14:textId="77777777" w:rsidR="00212AB8" w:rsidRPr="000C2346" w:rsidRDefault="00212AB8" w:rsidP="00212AB8">
            <w:pPr>
              <w:pStyle w:val="Text"/>
            </w:pPr>
            <w:r w:rsidRPr="000C2346">
              <w:t>kaka</w:t>
            </w:r>
          </w:p>
        </w:tc>
        <w:tc>
          <w:tcPr>
            <w:tcW w:w="1270" w:type="dxa"/>
            <w:gridSpan w:val="3"/>
            <w:shd w:val="clear" w:color="auto" w:fill="auto"/>
          </w:tcPr>
          <w:p w14:paraId="269B7E3C" w14:textId="77777777" w:rsidR="00212AB8" w:rsidRPr="000C2346" w:rsidRDefault="00212AB8" w:rsidP="00212AB8">
            <w:pPr>
              <w:pStyle w:val="Text"/>
            </w:pPr>
            <w:r>
              <w:t>laki~</w:t>
            </w:r>
            <w:r w:rsidRPr="000C2346">
              <w:t>laki</w:t>
            </w:r>
            <w:r>
              <w:t>,</w:t>
            </w:r>
          </w:p>
        </w:tc>
        <w:tc>
          <w:tcPr>
            <w:tcW w:w="984" w:type="dxa"/>
            <w:gridSpan w:val="3"/>
            <w:shd w:val="clear" w:color="auto" w:fill="auto"/>
          </w:tcPr>
          <w:p w14:paraId="36468369" w14:textId="77777777" w:rsidR="00212AB8" w:rsidRPr="000C2346" w:rsidRDefault="00212AB8" w:rsidP="00212AB8">
            <w:pPr>
              <w:pStyle w:val="Text"/>
            </w:pPr>
            <w:r w:rsidRPr="000C2346">
              <w:t>mama-tua</w:t>
            </w:r>
          </w:p>
        </w:tc>
        <w:tc>
          <w:tcPr>
            <w:tcW w:w="567" w:type="dxa"/>
            <w:gridSpan w:val="2"/>
            <w:shd w:val="clear" w:color="auto" w:fill="auto"/>
          </w:tcPr>
          <w:p w14:paraId="4A2C3527" w14:textId="77777777" w:rsidR="00212AB8" w:rsidRPr="000C2346" w:rsidRDefault="00212AB8" w:rsidP="00212AB8">
            <w:pPr>
              <w:pStyle w:val="Text"/>
            </w:pPr>
            <w:r w:rsidRPr="000C2346">
              <w:t>pu</w:t>
            </w:r>
          </w:p>
        </w:tc>
        <w:tc>
          <w:tcPr>
            <w:tcW w:w="584" w:type="dxa"/>
            <w:shd w:val="clear" w:color="auto" w:fill="auto"/>
          </w:tcPr>
          <w:p w14:paraId="1CFFE320" w14:textId="77777777" w:rsidR="00212AB8" w:rsidRPr="000C2346" w:rsidRDefault="00530EB1" w:rsidP="00212AB8">
            <w:pPr>
              <w:pStyle w:val="Text"/>
            </w:pPr>
            <w:r>
              <w:t>ana</w:t>
            </w:r>
          </w:p>
        </w:tc>
      </w:tr>
      <w:tr w:rsidR="00AC23C4" w:rsidRPr="00AC23C4" w14:paraId="41F1D7DE" w14:textId="77777777" w:rsidTr="00AC23C4">
        <w:trPr>
          <w:gridAfter w:val="2"/>
          <w:wAfter w:w="1447" w:type="dxa"/>
        </w:trPr>
        <w:tc>
          <w:tcPr>
            <w:tcW w:w="709" w:type="dxa"/>
            <w:shd w:val="clear" w:color="auto" w:fill="auto"/>
          </w:tcPr>
          <w:p w14:paraId="176122A0" w14:textId="77777777" w:rsidR="00212AB8" w:rsidRPr="00C61109" w:rsidRDefault="00212AB8" w:rsidP="00212AB8">
            <w:pPr>
              <w:pStyle w:val="GlossEng"/>
            </w:pPr>
          </w:p>
        </w:tc>
        <w:tc>
          <w:tcPr>
            <w:tcW w:w="529" w:type="dxa"/>
            <w:gridSpan w:val="2"/>
            <w:shd w:val="clear" w:color="auto" w:fill="auto"/>
          </w:tcPr>
          <w:p w14:paraId="047A1FA8" w14:textId="77777777" w:rsidR="00212AB8" w:rsidRPr="000C2346" w:rsidRDefault="00212AB8" w:rsidP="00212AB8">
            <w:pPr>
              <w:pStyle w:val="GlossEng"/>
            </w:pPr>
            <w:r>
              <w:t>next</w:t>
            </w:r>
          </w:p>
        </w:tc>
        <w:tc>
          <w:tcPr>
            <w:tcW w:w="562" w:type="dxa"/>
            <w:shd w:val="clear" w:color="auto" w:fill="auto"/>
          </w:tcPr>
          <w:p w14:paraId="5C1D271A" w14:textId="77777777" w:rsidR="00212AB8" w:rsidRPr="000C2346" w:rsidRDefault="00212AB8" w:rsidP="00212AB8">
            <w:pPr>
              <w:pStyle w:val="GlossEng"/>
            </w:pPr>
            <w:r w:rsidRPr="000C2346">
              <w:t>oSb</w:t>
            </w:r>
          </w:p>
        </w:tc>
        <w:tc>
          <w:tcPr>
            <w:tcW w:w="1270" w:type="dxa"/>
            <w:gridSpan w:val="3"/>
            <w:shd w:val="clear" w:color="auto" w:fill="auto"/>
          </w:tcPr>
          <w:p w14:paraId="6571FDB0" w14:textId="77777777" w:rsidR="00212AB8" w:rsidRPr="000C2346" w:rsidRDefault="00212AB8" w:rsidP="00212AB8">
            <w:pPr>
              <w:pStyle w:val="GlossEng"/>
            </w:pPr>
            <w:r w:rsidRPr="0099608C">
              <w:rPr>
                <w:rStyle w:val="ChSmallCaps"/>
              </w:rPr>
              <w:t>rdp</w:t>
            </w:r>
            <w:r>
              <w:t>~husband</w:t>
            </w:r>
          </w:p>
        </w:tc>
        <w:tc>
          <w:tcPr>
            <w:tcW w:w="984" w:type="dxa"/>
            <w:gridSpan w:val="3"/>
            <w:shd w:val="clear" w:color="auto" w:fill="auto"/>
          </w:tcPr>
          <w:p w14:paraId="611E42B2" w14:textId="77777777" w:rsidR="00212AB8" w:rsidRPr="000C2346" w:rsidRDefault="00212AB8" w:rsidP="00212AB8">
            <w:pPr>
              <w:pStyle w:val="GlossEng"/>
            </w:pPr>
            <w:r w:rsidRPr="000C2346">
              <w:t>aunt</w:t>
            </w:r>
          </w:p>
        </w:tc>
        <w:tc>
          <w:tcPr>
            <w:tcW w:w="567" w:type="dxa"/>
            <w:gridSpan w:val="2"/>
            <w:shd w:val="clear" w:color="auto" w:fill="auto"/>
          </w:tcPr>
          <w:p w14:paraId="60F186DF" w14:textId="77777777" w:rsidR="00212AB8" w:rsidRPr="0099608C" w:rsidRDefault="00212AB8" w:rsidP="00212AB8">
            <w:pPr>
              <w:pStyle w:val="GlossEng"/>
              <w:rPr>
                <w:rStyle w:val="ChSmallCaps"/>
              </w:rPr>
            </w:pPr>
            <w:r w:rsidRPr="0099608C">
              <w:rPr>
                <w:rStyle w:val="ChSmallCaps"/>
              </w:rPr>
              <w:t>poss</w:t>
            </w:r>
          </w:p>
        </w:tc>
        <w:tc>
          <w:tcPr>
            <w:tcW w:w="584" w:type="dxa"/>
            <w:shd w:val="clear" w:color="auto" w:fill="auto"/>
          </w:tcPr>
          <w:p w14:paraId="2CCFFB8B" w14:textId="77777777" w:rsidR="00212AB8" w:rsidRPr="000C2346" w:rsidRDefault="00212AB8" w:rsidP="00212AB8">
            <w:pPr>
              <w:pStyle w:val="GlossEng"/>
            </w:pPr>
            <w:r w:rsidRPr="000C2346">
              <w:t>child</w:t>
            </w:r>
          </w:p>
        </w:tc>
      </w:tr>
    </w:tbl>
    <w:p w14:paraId="75F3275A" w14:textId="7AEB1710" w:rsidR="00212AB8" w:rsidRDefault="00B7093A" w:rsidP="00212AB8">
      <w:pPr>
        <w:pStyle w:val="FreeTranslEng"/>
      </w:pPr>
      <w:r>
        <w:t>‘</w:t>
      </w:r>
      <w:r w:rsidR="00212AB8">
        <w:t xml:space="preserve">[I passed by (and) reached the village market there, I was sitting, standing there,] right then (I) met my </w:t>
      </w:r>
      <w:r w:rsidR="00212AB8" w:rsidRPr="008B6EB5">
        <w:rPr>
          <w:rStyle w:val="ChBlueBold"/>
        </w:rPr>
        <w:t>grandmother</w:t>
      </w:r>
      <w:r w:rsidR="00212AB8">
        <w:t xml:space="preserve">, </w:t>
      </w:r>
      <w:r w:rsidR="00212AB8" w:rsidRPr="008B6EB5">
        <w:rPr>
          <w:rStyle w:val="ChBlueBold"/>
        </w:rPr>
        <w:t>grandmother</w:t>
      </w:r>
      <w:r w:rsidR="00212AB8">
        <w:t xml:space="preserve"> and then (my) older brother, aunt</w:t>
      </w:r>
      <w:r>
        <w:t>’</w:t>
      </w:r>
      <w:r w:rsidR="00212AB8">
        <w:t>s child</w:t>
      </w:r>
      <w:r>
        <w:t>’</w:t>
      </w:r>
    </w:p>
    <w:tbl>
      <w:tblPr>
        <w:tblW w:w="6549" w:type="dxa"/>
        <w:tblCellMar>
          <w:left w:w="42" w:type="dxa"/>
          <w:right w:w="42" w:type="dxa"/>
        </w:tblCellMar>
        <w:tblLook w:val="01E0" w:firstRow="1" w:lastRow="1" w:firstColumn="1" w:lastColumn="1" w:noHBand="0" w:noVBand="0"/>
      </w:tblPr>
      <w:tblGrid>
        <w:gridCol w:w="709"/>
        <w:gridCol w:w="851"/>
        <w:gridCol w:w="1206"/>
        <w:gridCol w:w="489"/>
        <w:gridCol w:w="684"/>
        <w:gridCol w:w="618"/>
        <w:gridCol w:w="590"/>
        <w:gridCol w:w="489"/>
        <w:gridCol w:w="629"/>
        <w:gridCol w:w="284"/>
      </w:tblGrid>
      <w:tr w:rsidR="00AC23C4" w:rsidRPr="00414A9C" w14:paraId="69639AC8" w14:textId="77777777" w:rsidTr="00AC23C4">
        <w:tc>
          <w:tcPr>
            <w:tcW w:w="709" w:type="dxa"/>
            <w:shd w:val="clear" w:color="auto" w:fill="auto"/>
          </w:tcPr>
          <w:p w14:paraId="0C39A162" w14:textId="77777777" w:rsidR="00212AB8" w:rsidRPr="00C61109" w:rsidRDefault="00212AB8" w:rsidP="00212AB8">
            <w:pPr>
              <w:pStyle w:val="O0Nwnext"/>
            </w:pPr>
          </w:p>
        </w:tc>
        <w:tc>
          <w:tcPr>
            <w:tcW w:w="851" w:type="dxa"/>
            <w:shd w:val="clear" w:color="auto" w:fill="auto"/>
          </w:tcPr>
          <w:p w14:paraId="19F0DF7B" w14:textId="77777777" w:rsidR="00212AB8" w:rsidRPr="000C2346" w:rsidRDefault="00212AB8" w:rsidP="00212AB8">
            <w:pPr>
              <w:pStyle w:val="Text"/>
            </w:pPr>
            <w:r>
              <w:t>baru</w:t>
            </w:r>
          </w:p>
        </w:tc>
        <w:tc>
          <w:tcPr>
            <w:tcW w:w="1206" w:type="dxa"/>
            <w:shd w:val="clear" w:color="auto" w:fill="auto"/>
          </w:tcPr>
          <w:p w14:paraId="48BA31F9" w14:textId="77777777" w:rsidR="00212AB8" w:rsidRPr="00B52B24" w:rsidRDefault="00212AB8" w:rsidP="00212AB8">
            <w:pPr>
              <w:pStyle w:val="Text"/>
              <w:rPr>
                <w:rStyle w:val="ChBlueBold"/>
              </w:rPr>
            </w:pPr>
            <w:r w:rsidRPr="00B52B24">
              <w:rPr>
                <w:rStyle w:val="ChBlueBold"/>
              </w:rPr>
              <w:t>nene</w:t>
            </w:r>
          </w:p>
        </w:tc>
        <w:tc>
          <w:tcPr>
            <w:tcW w:w="489" w:type="dxa"/>
            <w:shd w:val="clear" w:color="auto" w:fill="auto"/>
          </w:tcPr>
          <w:p w14:paraId="2A1BF174" w14:textId="77777777" w:rsidR="00212AB8" w:rsidRPr="005D5D80" w:rsidRDefault="00212AB8" w:rsidP="00212AB8">
            <w:pPr>
              <w:pStyle w:val="Text"/>
              <w:rPr>
                <w:rStyle w:val="ChBlueBold"/>
              </w:rPr>
            </w:pPr>
            <w:r w:rsidRPr="005D5D80">
              <w:rPr>
                <w:rStyle w:val="ChBlueBold"/>
              </w:rPr>
              <w:t>de</w:t>
            </w:r>
          </w:p>
        </w:tc>
        <w:tc>
          <w:tcPr>
            <w:tcW w:w="684" w:type="dxa"/>
            <w:shd w:val="clear" w:color="auto" w:fill="auto"/>
          </w:tcPr>
          <w:p w14:paraId="0D0ABA5F" w14:textId="77777777" w:rsidR="00212AB8" w:rsidRPr="000C2346" w:rsidRDefault="00212AB8" w:rsidP="00212AB8">
            <w:pPr>
              <w:pStyle w:val="Text"/>
            </w:pPr>
            <w:r>
              <w:t>mulay</w:t>
            </w:r>
          </w:p>
        </w:tc>
        <w:tc>
          <w:tcPr>
            <w:tcW w:w="618" w:type="dxa"/>
            <w:shd w:val="clear" w:color="auto" w:fill="auto"/>
          </w:tcPr>
          <w:p w14:paraId="6F9C9012" w14:textId="77777777" w:rsidR="00212AB8" w:rsidRPr="000C2346" w:rsidRDefault="00212AB8" w:rsidP="00212AB8">
            <w:pPr>
              <w:pStyle w:val="Text"/>
            </w:pPr>
            <w:r w:rsidRPr="000C2346">
              <w:t>tanya</w:t>
            </w:r>
          </w:p>
        </w:tc>
        <w:tc>
          <w:tcPr>
            <w:tcW w:w="590" w:type="dxa"/>
            <w:shd w:val="clear" w:color="auto" w:fill="auto"/>
          </w:tcPr>
          <w:p w14:paraId="64500044" w14:textId="77777777" w:rsidR="00212AB8" w:rsidRPr="000C2346" w:rsidRDefault="00212AB8" w:rsidP="00212AB8">
            <w:pPr>
              <w:pStyle w:val="Text"/>
            </w:pPr>
            <w:r>
              <w:t>saya,</w:t>
            </w:r>
          </w:p>
        </w:tc>
        <w:tc>
          <w:tcPr>
            <w:tcW w:w="489" w:type="dxa"/>
            <w:shd w:val="clear" w:color="auto" w:fill="auto"/>
          </w:tcPr>
          <w:p w14:paraId="6C27291C" w14:textId="77777777" w:rsidR="00212AB8" w:rsidRPr="00B52B24" w:rsidRDefault="00212AB8" w:rsidP="00212AB8">
            <w:pPr>
              <w:pStyle w:val="Text"/>
              <w:rPr>
                <w:rStyle w:val="ChBlueBold"/>
              </w:rPr>
            </w:pPr>
            <w:r w:rsidRPr="00B52B24">
              <w:rPr>
                <w:rStyle w:val="ChBlueBold"/>
              </w:rPr>
              <w:t>de</w:t>
            </w:r>
          </w:p>
        </w:tc>
        <w:tc>
          <w:tcPr>
            <w:tcW w:w="629" w:type="dxa"/>
            <w:shd w:val="clear" w:color="auto" w:fill="auto"/>
          </w:tcPr>
          <w:p w14:paraId="35611367" w14:textId="77777777" w:rsidR="00212AB8" w:rsidRPr="000C2346" w:rsidRDefault="00212AB8" w:rsidP="00212AB8">
            <w:pPr>
              <w:pStyle w:val="Text"/>
            </w:pPr>
            <w:r w:rsidRPr="000C2346">
              <w:t>bla</w:t>
            </w:r>
            <w:r>
              <w:t>ng</w:t>
            </w:r>
          </w:p>
        </w:tc>
        <w:tc>
          <w:tcPr>
            <w:tcW w:w="284" w:type="dxa"/>
            <w:shd w:val="clear" w:color="auto" w:fill="auto"/>
          </w:tcPr>
          <w:p w14:paraId="6832368D" w14:textId="77777777" w:rsidR="00212AB8" w:rsidRPr="000C2346" w:rsidRDefault="00212AB8" w:rsidP="00212AB8">
            <w:pPr>
              <w:pStyle w:val="Text"/>
            </w:pPr>
            <w:r>
              <w:t>…</w:t>
            </w:r>
          </w:p>
        </w:tc>
      </w:tr>
      <w:tr w:rsidR="00AC23C4" w:rsidRPr="00AC23C4" w14:paraId="531973F1" w14:textId="77777777" w:rsidTr="00AC23C4">
        <w:tc>
          <w:tcPr>
            <w:tcW w:w="709" w:type="dxa"/>
            <w:shd w:val="clear" w:color="auto" w:fill="auto"/>
          </w:tcPr>
          <w:p w14:paraId="2D35E983" w14:textId="77777777" w:rsidR="00212AB8" w:rsidRPr="00C61109" w:rsidRDefault="00212AB8" w:rsidP="00212AB8">
            <w:pPr>
              <w:pStyle w:val="GlossEng"/>
            </w:pPr>
          </w:p>
        </w:tc>
        <w:tc>
          <w:tcPr>
            <w:tcW w:w="851" w:type="dxa"/>
            <w:shd w:val="clear" w:color="auto" w:fill="auto"/>
          </w:tcPr>
          <w:p w14:paraId="084C0DED" w14:textId="77777777" w:rsidR="00212AB8" w:rsidRPr="000C2346" w:rsidRDefault="00171D59" w:rsidP="00212AB8">
            <w:pPr>
              <w:pStyle w:val="GlossEng"/>
            </w:pPr>
            <w:r>
              <w:t>and.then</w:t>
            </w:r>
          </w:p>
        </w:tc>
        <w:tc>
          <w:tcPr>
            <w:tcW w:w="1206" w:type="dxa"/>
            <w:shd w:val="clear" w:color="auto" w:fill="auto"/>
          </w:tcPr>
          <w:p w14:paraId="68BEED93" w14:textId="77777777" w:rsidR="00212AB8" w:rsidRPr="000C2346" w:rsidRDefault="00212AB8" w:rsidP="00212AB8">
            <w:pPr>
              <w:pStyle w:val="GlossEng"/>
            </w:pPr>
            <w:r w:rsidRPr="000C2346">
              <w:t>grandmother</w:t>
            </w:r>
          </w:p>
        </w:tc>
        <w:tc>
          <w:tcPr>
            <w:tcW w:w="489" w:type="dxa"/>
            <w:shd w:val="clear" w:color="auto" w:fill="auto"/>
          </w:tcPr>
          <w:p w14:paraId="7FAD0E3E" w14:textId="77777777" w:rsidR="00212AB8" w:rsidRPr="0099608C" w:rsidRDefault="00212AB8" w:rsidP="00212AB8">
            <w:pPr>
              <w:pStyle w:val="GlossEng"/>
              <w:rPr>
                <w:rStyle w:val="ChSmallCaps"/>
              </w:rPr>
            </w:pPr>
            <w:r w:rsidRPr="0099608C">
              <w:rPr>
                <w:rStyle w:val="ChSmallCaps"/>
              </w:rPr>
              <w:t>3sg</w:t>
            </w:r>
          </w:p>
        </w:tc>
        <w:tc>
          <w:tcPr>
            <w:tcW w:w="684" w:type="dxa"/>
            <w:shd w:val="clear" w:color="auto" w:fill="auto"/>
          </w:tcPr>
          <w:p w14:paraId="2D086BAB" w14:textId="77777777" w:rsidR="00212AB8" w:rsidRPr="000C2346" w:rsidRDefault="00212AB8" w:rsidP="00212AB8">
            <w:pPr>
              <w:pStyle w:val="GlossEng"/>
            </w:pPr>
            <w:r w:rsidRPr="000C2346">
              <w:t>start</w:t>
            </w:r>
          </w:p>
        </w:tc>
        <w:tc>
          <w:tcPr>
            <w:tcW w:w="618" w:type="dxa"/>
            <w:shd w:val="clear" w:color="auto" w:fill="auto"/>
          </w:tcPr>
          <w:p w14:paraId="37173E70" w14:textId="77777777" w:rsidR="00212AB8" w:rsidRPr="000C2346" w:rsidRDefault="00212AB8" w:rsidP="00212AB8">
            <w:pPr>
              <w:pStyle w:val="GlossEng"/>
            </w:pPr>
            <w:r w:rsidRPr="000C2346">
              <w:t>ask</w:t>
            </w:r>
          </w:p>
        </w:tc>
        <w:tc>
          <w:tcPr>
            <w:tcW w:w="590" w:type="dxa"/>
            <w:shd w:val="clear" w:color="auto" w:fill="auto"/>
          </w:tcPr>
          <w:p w14:paraId="11C314D3" w14:textId="77777777" w:rsidR="00212AB8" w:rsidRPr="0099608C" w:rsidRDefault="00212AB8" w:rsidP="00212AB8">
            <w:pPr>
              <w:pStyle w:val="GlossEng"/>
              <w:rPr>
                <w:rStyle w:val="ChSmallCaps"/>
              </w:rPr>
            </w:pPr>
            <w:r w:rsidRPr="0099608C">
              <w:rPr>
                <w:rStyle w:val="ChSmallCaps"/>
              </w:rPr>
              <w:t>1sg</w:t>
            </w:r>
          </w:p>
        </w:tc>
        <w:tc>
          <w:tcPr>
            <w:tcW w:w="489" w:type="dxa"/>
            <w:shd w:val="clear" w:color="auto" w:fill="auto"/>
          </w:tcPr>
          <w:p w14:paraId="040296BB" w14:textId="77777777" w:rsidR="00212AB8" w:rsidRPr="0099608C" w:rsidRDefault="00212AB8" w:rsidP="00212AB8">
            <w:pPr>
              <w:pStyle w:val="GlossEng"/>
              <w:rPr>
                <w:rStyle w:val="ChSmallCaps"/>
              </w:rPr>
            </w:pPr>
            <w:r w:rsidRPr="0099608C">
              <w:rPr>
                <w:rStyle w:val="ChSmallCaps"/>
              </w:rPr>
              <w:t>3sg</w:t>
            </w:r>
          </w:p>
        </w:tc>
        <w:tc>
          <w:tcPr>
            <w:tcW w:w="629" w:type="dxa"/>
            <w:shd w:val="clear" w:color="auto" w:fill="auto"/>
          </w:tcPr>
          <w:p w14:paraId="725D409F" w14:textId="77777777" w:rsidR="00212AB8" w:rsidRPr="000C2346" w:rsidRDefault="00212AB8" w:rsidP="00212AB8">
            <w:pPr>
              <w:pStyle w:val="GlossEng"/>
            </w:pPr>
            <w:r w:rsidRPr="000C2346">
              <w:t>say</w:t>
            </w:r>
          </w:p>
        </w:tc>
        <w:tc>
          <w:tcPr>
            <w:tcW w:w="284" w:type="dxa"/>
            <w:shd w:val="clear" w:color="auto" w:fill="auto"/>
          </w:tcPr>
          <w:p w14:paraId="7E8518E8" w14:textId="77777777" w:rsidR="00212AB8" w:rsidRPr="000C2346" w:rsidRDefault="00212AB8" w:rsidP="00212AB8">
            <w:pPr>
              <w:pStyle w:val="GlossEng"/>
            </w:pPr>
          </w:p>
        </w:tc>
      </w:tr>
    </w:tbl>
    <w:p w14:paraId="1281C18A" w14:textId="2979264C" w:rsidR="00212AB8" w:rsidRDefault="00B7093A" w:rsidP="00212AB8">
      <w:pPr>
        <w:pStyle w:val="FreeTranslEng"/>
      </w:pPr>
      <w:r>
        <w:t>‘</w:t>
      </w:r>
      <w:r w:rsidR="00FF228E">
        <w:t>and then</w:t>
      </w:r>
      <w:r w:rsidR="00212AB8">
        <w:t xml:space="preserve"> </w:t>
      </w:r>
      <w:r w:rsidR="00212AB8" w:rsidRPr="008B6EB5">
        <w:rPr>
          <w:rStyle w:val="ChBlueBold"/>
        </w:rPr>
        <w:t>grandmother</w:t>
      </w:r>
      <w:r w:rsidR="00212AB8">
        <w:t xml:space="preserve"> started asking me, </w:t>
      </w:r>
      <w:r w:rsidR="00212AB8" w:rsidRPr="008B6EB5">
        <w:rPr>
          <w:rStyle w:val="ChBlueBold"/>
        </w:rPr>
        <w:t>she</w:t>
      </w:r>
      <w:r w:rsidR="00212AB8">
        <w:t xml:space="preserve"> said, …</w:t>
      </w:r>
      <w:r>
        <w:t>’</w:t>
      </w:r>
      <w:r w:rsidR="00212AB8">
        <w:t xml:space="preserve"> </w:t>
      </w:r>
      <w:r w:rsidR="00212AB8" w:rsidRPr="00C61109">
        <w:rPr>
          <w:rStyle w:val="ExampleSource"/>
        </w:rPr>
        <w:t>[080918-001-CvNP.</w:t>
      </w:r>
      <w:r w:rsidR="00212AB8">
        <w:rPr>
          <w:rStyle w:val="ExampleSource"/>
        </w:rPr>
        <w:t>0056-</w:t>
      </w:r>
      <w:r w:rsidR="00212AB8" w:rsidRPr="00C61109">
        <w:rPr>
          <w:rStyle w:val="ExampleSource"/>
        </w:rPr>
        <w:t>0057]</w:t>
      </w:r>
    </w:p>
    <w:p w14:paraId="16EA8E92" w14:textId="003B14C6" w:rsidR="00212AB8" w:rsidRDefault="00212AB8" w:rsidP="00AA64EF">
      <w:pPr>
        <w:pStyle w:val="Body0005after"/>
      </w:pPr>
      <w:r>
        <w:t xml:space="preserve">The utterance in </w:t>
      </w:r>
      <w:r>
        <w:fldChar w:fldCharType="begin"/>
      </w:r>
      <w:r>
        <w:instrText xml:space="preserve"> REF _Ref354211138 \h </w:instrText>
      </w:r>
      <w:r>
        <w:fldChar w:fldCharType="separate"/>
      </w:r>
      <w:r w:rsidR="00154D81" w:rsidRPr="00856563">
        <w:t>(</w:t>
      </w:r>
      <w:r w:rsidR="00154D81">
        <w:rPr>
          <w:noProof/>
        </w:rPr>
        <w:t>73</w:t>
      </w:r>
      <w:r w:rsidR="00154D81" w:rsidRPr="00856563">
        <w:t>)</w:t>
      </w:r>
      <w:r>
        <w:fldChar w:fldCharType="end"/>
      </w:r>
      <w:r>
        <w:t xml:space="preserve"> occurred during a narrative about a bad-mannered intruder and a young woman named </w:t>
      </w:r>
      <w:r w:rsidR="008B03CF" w:rsidRPr="008B03CF">
        <w:rPr>
          <w:rStyle w:val="ChItalBold"/>
        </w:rPr>
        <w:t>Rahab</w:t>
      </w:r>
      <w:r>
        <w:t xml:space="preserve"> who observed this person</w:t>
      </w:r>
      <w:r w:rsidR="00B7093A">
        <w:t>’</w:t>
      </w:r>
      <w:r>
        <w:t xml:space="preserve">s behavior. Employing a bare proper noun, the speaker introduces </w:t>
      </w:r>
      <w:r w:rsidR="008B03CF" w:rsidRPr="008B03CF">
        <w:rPr>
          <w:rStyle w:val="ChItalBold"/>
        </w:rPr>
        <w:t>Rahab</w:t>
      </w:r>
      <w:r>
        <w:t xml:space="preserve"> as a new character on the scene. At its next mention, this new protagonist is encoded by the </w:t>
      </w:r>
      <w:r w:rsidR="00B7093A">
        <w:t>‘</w:t>
      </w:r>
      <w:r w:rsidRPr="0099608C">
        <w:rPr>
          <w:rStyle w:val="ChSmallCaps"/>
        </w:rPr>
        <w:t>np</w:t>
      </w:r>
      <w:r w:rsidRPr="00D32413">
        <w:t xml:space="preserve"> </w:t>
      </w:r>
      <w:r w:rsidRPr="0099608C">
        <w:rPr>
          <w:rStyle w:val="ChSmallCaps"/>
        </w:rPr>
        <w:t>3sg</w:t>
      </w:r>
      <w:r w:rsidR="00B7093A">
        <w:t>’</w:t>
      </w:r>
      <w:r>
        <w:t xml:space="preserve"> noun phrase </w:t>
      </w:r>
      <w:r w:rsidR="008B03CF" w:rsidRPr="008B03CF">
        <w:rPr>
          <w:rStyle w:val="ChItalBold"/>
        </w:rPr>
        <w:t>Rahab</w:t>
      </w:r>
      <w:r w:rsidRPr="00A57CDC">
        <w:rPr>
          <w:rStyle w:val="ChItalBold"/>
        </w:rPr>
        <w:t xml:space="preserve"> de</w:t>
      </w:r>
      <w:r>
        <w:t xml:space="preserve"> </w:t>
      </w:r>
      <w:r w:rsidR="00B7093A">
        <w:t>‘</w:t>
      </w:r>
      <w:r w:rsidR="008B03CF" w:rsidRPr="008B03CF">
        <w:t>Rahab</w:t>
      </w:r>
      <w:r w:rsidR="00B7093A">
        <w:rPr>
          <w:lang w:eastAsia="en-US"/>
        </w:rPr>
        <w:t>’</w:t>
      </w:r>
      <w:r w:rsidR="00E37DEC">
        <w:rPr>
          <w:lang w:eastAsia="en-US"/>
        </w:rPr>
        <w:t xml:space="preserve"> </w:t>
      </w:r>
      <w:r w:rsidR="00E37DEC">
        <w:t>(literally</w:t>
      </w:r>
      <w:r>
        <w:t xml:space="preserve"> </w:t>
      </w:r>
      <w:r w:rsidR="00B7093A">
        <w:t>‘</w:t>
      </w:r>
      <w:r>
        <w:t xml:space="preserve">she </w:t>
      </w:r>
      <w:r w:rsidR="008B03CF" w:rsidRPr="008B03CF">
        <w:t>Rahab</w:t>
      </w:r>
      <w:r w:rsidR="00B7093A">
        <w:t>’</w:t>
      </w:r>
      <w:r w:rsidR="00E37DEC">
        <w:t>)</w:t>
      </w:r>
      <w:r>
        <w:t xml:space="preserve">, which marks this non-speech participant as given and familiar. In the following, the speaker refers to </w:t>
      </w:r>
      <w:r w:rsidR="008B03CF" w:rsidRPr="008B03CF">
        <w:rPr>
          <w:rStyle w:val="ChItalBold"/>
        </w:rPr>
        <w:t>Rahab</w:t>
      </w:r>
      <w:r>
        <w:t xml:space="preserve"> with the bare third person pronoun </w:t>
      </w:r>
      <w:r w:rsidRPr="003C338F">
        <w:rPr>
          <w:rStyle w:val="ChItalBold"/>
        </w:rPr>
        <w:t>de</w:t>
      </w:r>
      <w:r>
        <w:t xml:space="preserve"> </w:t>
      </w:r>
      <w:r w:rsidR="00B7093A">
        <w:t>‘</w:t>
      </w:r>
      <w:r w:rsidRPr="0099608C">
        <w:rPr>
          <w:rStyle w:val="ChSmallCaps"/>
        </w:rPr>
        <w:t>3sg</w:t>
      </w:r>
      <w:r w:rsidR="00B7093A">
        <w:t>’</w:t>
      </w:r>
      <w:r>
        <w:t>.</w:t>
      </w:r>
    </w:p>
    <w:p w14:paraId="3F6C3CCC" w14:textId="20409EAE" w:rsidR="00212AB8" w:rsidRPr="000348EF" w:rsidRDefault="00212AB8" w:rsidP="00212AB8">
      <w:pPr>
        <w:pStyle w:val="ExampleTitle"/>
      </w:pPr>
      <w:r>
        <w:t xml:space="preserve">Anaphoric uses of </w:t>
      </w:r>
      <w:r w:rsidRPr="00690637">
        <w:rPr>
          <w:rStyle w:val="ChItalBold"/>
        </w:rPr>
        <w:t>dia</w:t>
      </w:r>
      <w:r w:rsidRPr="00301FE7">
        <w:t>/</w:t>
      </w:r>
      <w:r w:rsidRPr="00690637">
        <w:rPr>
          <w:rStyle w:val="ChItalBold"/>
        </w:rPr>
        <w:t>de</w:t>
      </w:r>
      <w:r>
        <w:t xml:space="preserve"> </w:t>
      </w:r>
      <w:r w:rsidR="00B7093A">
        <w:t>‘</w:t>
      </w:r>
      <w:r w:rsidRPr="0099608C">
        <w:rPr>
          <w:rStyle w:val="ChSmallCaps"/>
        </w:rPr>
        <w:t>3sg</w:t>
      </w:r>
      <w:r w:rsidR="00B7093A">
        <w:t>’</w:t>
      </w:r>
      <w:r>
        <w:t>: Example #2</w:t>
      </w:r>
    </w:p>
    <w:tbl>
      <w:tblPr>
        <w:tblW w:w="6590" w:type="dxa"/>
        <w:tblCellMar>
          <w:left w:w="42" w:type="dxa"/>
          <w:right w:w="42" w:type="dxa"/>
        </w:tblCellMar>
        <w:tblLook w:val="01E0" w:firstRow="1" w:lastRow="1" w:firstColumn="1" w:lastColumn="1" w:noHBand="0" w:noVBand="0"/>
      </w:tblPr>
      <w:tblGrid>
        <w:gridCol w:w="709"/>
        <w:gridCol w:w="820"/>
        <w:gridCol w:w="400"/>
        <w:gridCol w:w="51"/>
        <w:gridCol w:w="795"/>
        <w:gridCol w:w="147"/>
        <w:gridCol w:w="645"/>
        <w:gridCol w:w="26"/>
        <w:gridCol w:w="258"/>
        <w:gridCol w:w="588"/>
        <w:gridCol w:w="63"/>
        <w:gridCol w:w="421"/>
        <w:gridCol w:w="116"/>
        <w:gridCol w:w="450"/>
        <w:gridCol w:w="513"/>
        <w:gridCol w:w="138"/>
        <w:gridCol w:w="146"/>
        <w:gridCol w:w="304"/>
      </w:tblGrid>
      <w:tr w:rsidR="00AC23C4" w:rsidRPr="00414A9C" w14:paraId="14302DA9" w14:textId="77777777" w:rsidTr="00AC23C4">
        <w:tc>
          <w:tcPr>
            <w:tcW w:w="709" w:type="dxa"/>
            <w:shd w:val="clear" w:color="auto" w:fill="auto"/>
          </w:tcPr>
          <w:p w14:paraId="36653C12" w14:textId="77777777" w:rsidR="00212AB8" w:rsidRPr="00D025F5" w:rsidRDefault="00212AB8" w:rsidP="00212AB8">
            <w:pPr>
              <w:pStyle w:val="O0Nwnext"/>
            </w:pPr>
            <w:bookmarkStart w:id="3042" w:name="_Ref354211138"/>
            <w:r w:rsidRPr="00856563">
              <w:t>(</w:t>
            </w:r>
            <w:fldSimple w:instr=" SEQ ( \* ARABIC \s 1 ">
              <w:r w:rsidR="00154D81">
                <w:rPr>
                  <w:noProof/>
                </w:rPr>
                <w:t>73</w:t>
              </w:r>
            </w:fldSimple>
            <w:r w:rsidRPr="00856563">
              <w:t>)</w:t>
            </w:r>
            <w:bookmarkEnd w:id="3042"/>
          </w:p>
        </w:tc>
        <w:tc>
          <w:tcPr>
            <w:tcW w:w="820" w:type="dxa"/>
            <w:shd w:val="clear" w:color="auto" w:fill="auto"/>
          </w:tcPr>
          <w:p w14:paraId="64BE4FD6" w14:textId="77777777" w:rsidR="00212AB8" w:rsidRPr="00E5497F" w:rsidRDefault="00212AB8" w:rsidP="00212AB8">
            <w:pPr>
              <w:pStyle w:val="Text"/>
            </w:pPr>
            <w:r w:rsidRPr="00E5497F">
              <w:t>baru</w:t>
            </w:r>
          </w:p>
        </w:tc>
        <w:tc>
          <w:tcPr>
            <w:tcW w:w="451" w:type="dxa"/>
            <w:gridSpan w:val="2"/>
            <w:shd w:val="clear" w:color="auto" w:fill="auto"/>
          </w:tcPr>
          <w:p w14:paraId="7409A1A7" w14:textId="77777777" w:rsidR="00212AB8" w:rsidRPr="00E5497F" w:rsidRDefault="00212AB8" w:rsidP="00212AB8">
            <w:pPr>
              <w:pStyle w:val="Text"/>
            </w:pPr>
            <w:r>
              <w:t>d</w:t>
            </w:r>
            <w:r w:rsidRPr="00E5497F">
              <w:t>e</w:t>
            </w:r>
          </w:p>
        </w:tc>
        <w:tc>
          <w:tcPr>
            <w:tcW w:w="942" w:type="dxa"/>
            <w:gridSpan w:val="2"/>
            <w:shd w:val="clear" w:color="auto" w:fill="auto"/>
          </w:tcPr>
          <w:p w14:paraId="308B6680" w14:textId="77777777" w:rsidR="00212AB8" w:rsidRPr="00E5497F" w:rsidRDefault="00212AB8" w:rsidP="00212AB8">
            <w:pPr>
              <w:pStyle w:val="Text"/>
            </w:pPr>
            <w:r w:rsidRPr="00E5497F">
              <w:t>luda</w:t>
            </w:r>
            <w:r>
              <w:t>~</w:t>
            </w:r>
            <w:r w:rsidRPr="00E5497F">
              <w:t>luda</w:t>
            </w:r>
          </w:p>
        </w:tc>
        <w:tc>
          <w:tcPr>
            <w:tcW w:w="645" w:type="dxa"/>
            <w:shd w:val="clear" w:color="auto" w:fill="auto"/>
          </w:tcPr>
          <w:p w14:paraId="6EE80674" w14:textId="77777777" w:rsidR="00212AB8" w:rsidRPr="00E5497F" w:rsidRDefault="00212AB8" w:rsidP="00212AB8">
            <w:pPr>
              <w:pStyle w:val="Text"/>
            </w:pPr>
            <w:r>
              <w:t>keee,</w:t>
            </w:r>
          </w:p>
        </w:tc>
        <w:tc>
          <w:tcPr>
            <w:tcW w:w="284" w:type="dxa"/>
            <w:gridSpan w:val="2"/>
            <w:shd w:val="clear" w:color="auto" w:fill="auto"/>
          </w:tcPr>
          <w:p w14:paraId="564C74B2" w14:textId="77777777" w:rsidR="00212AB8" w:rsidRPr="00E5497F" w:rsidRDefault="00212AB8" w:rsidP="00212AB8">
            <w:pPr>
              <w:pStyle w:val="Text"/>
            </w:pPr>
            <w:r>
              <w:t>…</w:t>
            </w:r>
          </w:p>
        </w:tc>
        <w:tc>
          <w:tcPr>
            <w:tcW w:w="651" w:type="dxa"/>
            <w:gridSpan w:val="2"/>
            <w:shd w:val="clear" w:color="auto" w:fill="auto"/>
          </w:tcPr>
          <w:p w14:paraId="4E25A183" w14:textId="77777777" w:rsidR="00212AB8" w:rsidRPr="00346FFE" w:rsidRDefault="008B03CF" w:rsidP="00212AB8">
            <w:pPr>
              <w:pStyle w:val="Text"/>
              <w:rPr>
                <w:rStyle w:val="ChBlueBold"/>
              </w:rPr>
            </w:pPr>
            <w:r>
              <w:rPr>
                <w:rStyle w:val="ChBlueBold"/>
              </w:rPr>
              <w:t>Rahab</w:t>
            </w:r>
          </w:p>
        </w:tc>
        <w:tc>
          <w:tcPr>
            <w:tcW w:w="537" w:type="dxa"/>
            <w:gridSpan w:val="2"/>
            <w:shd w:val="clear" w:color="auto" w:fill="auto"/>
          </w:tcPr>
          <w:p w14:paraId="14B1F80F" w14:textId="77777777" w:rsidR="00212AB8" w:rsidRPr="00E5497F" w:rsidRDefault="00212AB8" w:rsidP="00212AB8">
            <w:pPr>
              <w:pStyle w:val="Text"/>
            </w:pPr>
            <w:r w:rsidRPr="00E5497F">
              <w:t>yang</w:t>
            </w:r>
          </w:p>
        </w:tc>
        <w:tc>
          <w:tcPr>
            <w:tcW w:w="450" w:type="dxa"/>
            <w:shd w:val="clear" w:color="auto" w:fill="auto"/>
          </w:tcPr>
          <w:p w14:paraId="0A860648" w14:textId="77777777" w:rsidR="00212AB8" w:rsidRPr="00E5497F" w:rsidRDefault="00212AB8" w:rsidP="00212AB8">
            <w:pPr>
              <w:pStyle w:val="Text"/>
            </w:pPr>
            <w:r>
              <w:t>liat,</w:t>
            </w:r>
          </w:p>
        </w:tc>
        <w:tc>
          <w:tcPr>
            <w:tcW w:w="651" w:type="dxa"/>
            <w:gridSpan w:val="2"/>
            <w:shd w:val="clear" w:color="auto" w:fill="auto"/>
          </w:tcPr>
          <w:p w14:paraId="52ABBFC9" w14:textId="77777777" w:rsidR="00212AB8" w:rsidRPr="00397DE6" w:rsidRDefault="008B03CF" w:rsidP="00212AB8">
            <w:pPr>
              <w:pStyle w:val="Text"/>
              <w:rPr>
                <w:rStyle w:val="ChBlueBold"/>
              </w:rPr>
            </w:pPr>
            <w:r>
              <w:rPr>
                <w:rStyle w:val="ChBlueBold"/>
              </w:rPr>
              <w:t>Rahab</w:t>
            </w:r>
          </w:p>
        </w:tc>
        <w:tc>
          <w:tcPr>
            <w:tcW w:w="450" w:type="dxa"/>
            <w:gridSpan w:val="2"/>
            <w:shd w:val="clear" w:color="auto" w:fill="auto"/>
          </w:tcPr>
          <w:p w14:paraId="21E974BD" w14:textId="77777777" w:rsidR="00212AB8" w:rsidRPr="00553E82" w:rsidRDefault="00212AB8" w:rsidP="00212AB8">
            <w:pPr>
              <w:pStyle w:val="Text"/>
            </w:pPr>
            <w:r w:rsidRPr="00553E82">
              <w:rPr>
                <w:rStyle w:val="ChBlueBold"/>
              </w:rPr>
              <w:t>de</w:t>
            </w:r>
          </w:p>
        </w:tc>
      </w:tr>
      <w:tr w:rsidR="00AC23C4" w:rsidRPr="00AC23C4" w14:paraId="16868640" w14:textId="77777777" w:rsidTr="00AC23C4">
        <w:tc>
          <w:tcPr>
            <w:tcW w:w="709" w:type="dxa"/>
            <w:shd w:val="clear" w:color="auto" w:fill="auto"/>
          </w:tcPr>
          <w:p w14:paraId="17546C50" w14:textId="77777777" w:rsidR="00212AB8" w:rsidRPr="00E5497F" w:rsidRDefault="00212AB8" w:rsidP="00212AB8">
            <w:pPr>
              <w:pStyle w:val="GlossEng2ptafter"/>
            </w:pPr>
          </w:p>
        </w:tc>
        <w:tc>
          <w:tcPr>
            <w:tcW w:w="820" w:type="dxa"/>
            <w:shd w:val="clear" w:color="auto" w:fill="auto"/>
          </w:tcPr>
          <w:p w14:paraId="1CCBEA38" w14:textId="77777777" w:rsidR="00212AB8" w:rsidRPr="000C2346" w:rsidRDefault="00171D59" w:rsidP="00212AB8">
            <w:pPr>
              <w:pStyle w:val="GlossEng2ptafter"/>
            </w:pPr>
            <w:r>
              <w:t>and.then</w:t>
            </w:r>
          </w:p>
        </w:tc>
        <w:tc>
          <w:tcPr>
            <w:tcW w:w="451" w:type="dxa"/>
            <w:gridSpan w:val="2"/>
            <w:shd w:val="clear" w:color="auto" w:fill="auto"/>
          </w:tcPr>
          <w:p w14:paraId="55E51FD0" w14:textId="77777777" w:rsidR="00212AB8" w:rsidRPr="0099608C" w:rsidRDefault="00212AB8" w:rsidP="00212AB8">
            <w:pPr>
              <w:pStyle w:val="GlossEng2ptafter"/>
              <w:rPr>
                <w:rStyle w:val="ChSmallCaps"/>
              </w:rPr>
            </w:pPr>
            <w:r w:rsidRPr="0099608C">
              <w:rPr>
                <w:rStyle w:val="ChSmallCaps"/>
              </w:rPr>
              <w:t>3sg</w:t>
            </w:r>
          </w:p>
        </w:tc>
        <w:tc>
          <w:tcPr>
            <w:tcW w:w="942" w:type="dxa"/>
            <w:gridSpan w:val="2"/>
            <w:shd w:val="clear" w:color="auto" w:fill="auto"/>
          </w:tcPr>
          <w:p w14:paraId="5202549D" w14:textId="77777777" w:rsidR="00212AB8" w:rsidRPr="00E5497F" w:rsidRDefault="00212AB8" w:rsidP="00212AB8">
            <w:pPr>
              <w:pStyle w:val="GlossEng2ptafter"/>
            </w:pPr>
            <w:r w:rsidRPr="0099608C">
              <w:rPr>
                <w:rStyle w:val="ChSmallCaps"/>
              </w:rPr>
              <w:t>rdp</w:t>
            </w:r>
            <w:r w:rsidRPr="00E5497F">
              <w:t>~spit</w:t>
            </w:r>
          </w:p>
        </w:tc>
        <w:tc>
          <w:tcPr>
            <w:tcW w:w="645" w:type="dxa"/>
            <w:shd w:val="clear" w:color="auto" w:fill="auto"/>
          </w:tcPr>
          <w:p w14:paraId="3E74F403" w14:textId="77777777" w:rsidR="00212AB8" w:rsidRPr="00E5497F" w:rsidRDefault="00212AB8" w:rsidP="00212AB8">
            <w:pPr>
              <w:pStyle w:val="GlossEng2ptafter"/>
            </w:pPr>
            <w:r w:rsidRPr="00E5497F">
              <w:t>spoot!</w:t>
            </w:r>
          </w:p>
        </w:tc>
        <w:tc>
          <w:tcPr>
            <w:tcW w:w="284" w:type="dxa"/>
            <w:gridSpan w:val="2"/>
            <w:shd w:val="clear" w:color="auto" w:fill="auto"/>
          </w:tcPr>
          <w:p w14:paraId="27C1DCED" w14:textId="77777777" w:rsidR="00212AB8" w:rsidRPr="00E5497F" w:rsidRDefault="00212AB8" w:rsidP="00212AB8">
            <w:pPr>
              <w:pStyle w:val="GlossEng2ptafter"/>
            </w:pPr>
          </w:p>
        </w:tc>
        <w:tc>
          <w:tcPr>
            <w:tcW w:w="651" w:type="dxa"/>
            <w:gridSpan w:val="2"/>
            <w:shd w:val="clear" w:color="auto" w:fill="auto"/>
          </w:tcPr>
          <w:p w14:paraId="53452EA9" w14:textId="77777777" w:rsidR="00212AB8" w:rsidRPr="008B03CF" w:rsidRDefault="008B03CF" w:rsidP="00212AB8">
            <w:pPr>
              <w:pStyle w:val="GlossEng2ptafter"/>
            </w:pPr>
            <w:r w:rsidRPr="008B03CF">
              <w:t>Rahab</w:t>
            </w:r>
          </w:p>
        </w:tc>
        <w:tc>
          <w:tcPr>
            <w:tcW w:w="537" w:type="dxa"/>
            <w:gridSpan w:val="2"/>
            <w:shd w:val="clear" w:color="auto" w:fill="auto"/>
          </w:tcPr>
          <w:p w14:paraId="201BFCF0" w14:textId="77777777" w:rsidR="00212AB8" w:rsidRPr="0099608C" w:rsidRDefault="00212AB8" w:rsidP="00212AB8">
            <w:pPr>
              <w:pStyle w:val="GlossEng2ptafter"/>
              <w:rPr>
                <w:rStyle w:val="ChSmallCaps"/>
              </w:rPr>
            </w:pPr>
            <w:r w:rsidRPr="0099608C">
              <w:rPr>
                <w:rStyle w:val="ChSmallCaps"/>
              </w:rPr>
              <w:t>rel</w:t>
            </w:r>
          </w:p>
        </w:tc>
        <w:tc>
          <w:tcPr>
            <w:tcW w:w="450" w:type="dxa"/>
            <w:shd w:val="clear" w:color="auto" w:fill="auto"/>
          </w:tcPr>
          <w:p w14:paraId="6CC33A1C" w14:textId="77777777" w:rsidR="00212AB8" w:rsidRPr="00E5497F" w:rsidRDefault="00212AB8" w:rsidP="00212AB8">
            <w:pPr>
              <w:pStyle w:val="GlossEng2ptafter"/>
            </w:pPr>
            <w:r w:rsidRPr="00E5497F">
              <w:t>see</w:t>
            </w:r>
          </w:p>
        </w:tc>
        <w:tc>
          <w:tcPr>
            <w:tcW w:w="651" w:type="dxa"/>
            <w:gridSpan w:val="2"/>
            <w:shd w:val="clear" w:color="auto" w:fill="auto"/>
          </w:tcPr>
          <w:p w14:paraId="1899237C" w14:textId="77777777" w:rsidR="00212AB8" w:rsidRPr="008B03CF" w:rsidRDefault="008B03CF" w:rsidP="00212AB8">
            <w:pPr>
              <w:pStyle w:val="GlossEng2ptafter"/>
            </w:pPr>
            <w:r w:rsidRPr="008B03CF">
              <w:t>Rahab</w:t>
            </w:r>
          </w:p>
        </w:tc>
        <w:tc>
          <w:tcPr>
            <w:tcW w:w="450" w:type="dxa"/>
            <w:gridSpan w:val="2"/>
            <w:shd w:val="clear" w:color="auto" w:fill="auto"/>
          </w:tcPr>
          <w:p w14:paraId="45F30152" w14:textId="77777777" w:rsidR="00212AB8" w:rsidRPr="0099608C" w:rsidRDefault="00212AB8" w:rsidP="00212AB8">
            <w:pPr>
              <w:pStyle w:val="GlossEng2ptafter"/>
              <w:rPr>
                <w:rStyle w:val="ChSmallCaps"/>
              </w:rPr>
            </w:pPr>
            <w:r w:rsidRPr="0099608C">
              <w:rPr>
                <w:rStyle w:val="ChSmallCaps"/>
              </w:rPr>
              <w:t>3sg</w:t>
            </w:r>
          </w:p>
        </w:tc>
      </w:tr>
      <w:tr w:rsidR="00AC23C4" w:rsidRPr="00E5497F" w14:paraId="67AD1B3D" w14:textId="77777777" w:rsidTr="00AC23C4">
        <w:trPr>
          <w:gridAfter w:val="1"/>
          <w:wAfter w:w="304" w:type="dxa"/>
        </w:trPr>
        <w:tc>
          <w:tcPr>
            <w:tcW w:w="709" w:type="dxa"/>
            <w:shd w:val="clear" w:color="auto" w:fill="auto"/>
          </w:tcPr>
          <w:p w14:paraId="41D90876" w14:textId="77777777" w:rsidR="00212AB8" w:rsidRPr="00063025" w:rsidRDefault="00212AB8" w:rsidP="00212AB8">
            <w:pPr>
              <w:pStyle w:val="O0Nwnext"/>
            </w:pPr>
          </w:p>
        </w:tc>
        <w:tc>
          <w:tcPr>
            <w:tcW w:w="1220" w:type="dxa"/>
            <w:gridSpan w:val="2"/>
            <w:shd w:val="clear" w:color="auto" w:fill="auto"/>
          </w:tcPr>
          <w:p w14:paraId="3E266E16" w14:textId="77777777" w:rsidR="00212AB8" w:rsidRPr="00E5497F" w:rsidRDefault="00212AB8" w:rsidP="00212AB8">
            <w:pPr>
              <w:pStyle w:val="Text"/>
            </w:pPr>
            <w:r w:rsidRPr="00E5497F">
              <w:t>jemur</w:t>
            </w:r>
            <w:r>
              <w:t>~</w:t>
            </w:r>
            <w:r w:rsidRPr="00E5497F">
              <w:t>jemur</w:t>
            </w:r>
          </w:p>
        </w:tc>
        <w:tc>
          <w:tcPr>
            <w:tcW w:w="846" w:type="dxa"/>
            <w:gridSpan w:val="2"/>
            <w:shd w:val="clear" w:color="auto" w:fill="auto"/>
          </w:tcPr>
          <w:p w14:paraId="635A05F3" w14:textId="77777777" w:rsidR="00212AB8" w:rsidRPr="00E5497F" w:rsidRDefault="00212AB8" w:rsidP="00212AB8">
            <w:pPr>
              <w:pStyle w:val="Text"/>
            </w:pPr>
            <w:r>
              <w:t>pakean</w:t>
            </w:r>
            <w:r w:rsidR="00002D53">
              <w:t>g</w:t>
            </w:r>
          </w:p>
        </w:tc>
        <w:tc>
          <w:tcPr>
            <w:tcW w:w="818" w:type="dxa"/>
            <w:gridSpan w:val="3"/>
            <w:shd w:val="clear" w:color="auto" w:fill="auto"/>
          </w:tcPr>
          <w:p w14:paraId="0FA331D1" w14:textId="77777777" w:rsidR="00212AB8" w:rsidRPr="00E5497F" w:rsidRDefault="00212AB8" w:rsidP="00212AB8">
            <w:pPr>
              <w:pStyle w:val="Text"/>
            </w:pPr>
            <w:r w:rsidRPr="00E5497F">
              <w:t>begini</w:t>
            </w:r>
          </w:p>
        </w:tc>
        <w:tc>
          <w:tcPr>
            <w:tcW w:w="846" w:type="dxa"/>
            <w:gridSpan w:val="2"/>
            <w:shd w:val="clear" w:color="auto" w:fill="auto"/>
          </w:tcPr>
          <w:p w14:paraId="02BAE00B" w14:textId="77777777" w:rsidR="00212AB8" w:rsidRPr="00E5497F" w:rsidRDefault="00212AB8" w:rsidP="00212AB8">
            <w:pPr>
              <w:pStyle w:val="Text"/>
            </w:pPr>
            <w:r w:rsidRPr="00E5497F">
              <w:t>baru</w:t>
            </w:r>
          </w:p>
        </w:tc>
        <w:tc>
          <w:tcPr>
            <w:tcW w:w="484" w:type="dxa"/>
            <w:gridSpan w:val="2"/>
            <w:shd w:val="clear" w:color="auto" w:fill="auto"/>
          </w:tcPr>
          <w:p w14:paraId="5631B38D" w14:textId="77777777" w:rsidR="00212AB8" w:rsidRPr="00346FFE" w:rsidRDefault="00212AB8" w:rsidP="00212AB8">
            <w:pPr>
              <w:pStyle w:val="Text"/>
              <w:rPr>
                <w:rStyle w:val="ChBlueBold"/>
              </w:rPr>
            </w:pPr>
            <w:r w:rsidRPr="00346FFE">
              <w:rPr>
                <w:rStyle w:val="ChBlueBold"/>
              </w:rPr>
              <w:t>de</w:t>
            </w:r>
          </w:p>
        </w:tc>
        <w:tc>
          <w:tcPr>
            <w:tcW w:w="1079" w:type="dxa"/>
            <w:gridSpan w:val="3"/>
            <w:shd w:val="clear" w:color="auto" w:fill="auto"/>
          </w:tcPr>
          <w:p w14:paraId="4BC212D9" w14:textId="77777777" w:rsidR="00212AB8" w:rsidRPr="00E5497F" w:rsidRDefault="00212AB8" w:rsidP="00212AB8">
            <w:pPr>
              <w:pStyle w:val="Text"/>
            </w:pPr>
            <w:r w:rsidRPr="00E5497F">
              <w:t>per</w:t>
            </w:r>
            <w:r>
              <w:t>hatikan</w:t>
            </w:r>
            <w:r w:rsidR="00002D53">
              <w:t>g</w:t>
            </w:r>
            <w:r>
              <w:t>,</w:t>
            </w:r>
          </w:p>
        </w:tc>
        <w:tc>
          <w:tcPr>
            <w:tcW w:w="284" w:type="dxa"/>
            <w:gridSpan w:val="2"/>
            <w:shd w:val="clear" w:color="auto" w:fill="auto"/>
          </w:tcPr>
          <w:p w14:paraId="6F59EB84" w14:textId="77777777" w:rsidR="00212AB8" w:rsidRPr="00E5497F" w:rsidRDefault="00212AB8" w:rsidP="00212AB8">
            <w:pPr>
              <w:pStyle w:val="Text"/>
            </w:pPr>
            <w:r>
              <w:t>…</w:t>
            </w:r>
          </w:p>
        </w:tc>
      </w:tr>
      <w:tr w:rsidR="00AC23C4" w:rsidRPr="00E5497F" w14:paraId="4247B3ED" w14:textId="77777777" w:rsidTr="00AC23C4">
        <w:trPr>
          <w:gridAfter w:val="1"/>
          <w:wAfter w:w="304" w:type="dxa"/>
        </w:trPr>
        <w:tc>
          <w:tcPr>
            <w:tcW w:w="709" w:type="dxa"/>
            <w:shd w:val="clear" w:color="auto" w:fill="auto"/>
          </w:tcPr>
          <w:p w14:paraId="76FAEFC3" w14:textId="77777777" w:rsidR="00212AB8" w:rsidRPr="00063025" w:rsidRDefault="00212AB8" w:rsidP="00212AB8">
            <w:pPr>
              <w:pStyle w:val="GlossEng"/>
            </w:pPr>
          </w:p>
        </w:tc>
        <w:tc>
          <w:tcPr>
            <w:tcW w:w="1220" w:type="dxa"/>
            <w:gridSpan w:val="2"/>
            <w:shd w:val="clear" w:color="auto" w:fill="auto"/>
          </w:tcPr>
          <w:p w14:paraId="13CD0EAB" w14:textId="77777777" w:rsidR="00212AB8" w:rsidRPr="00E5497F" w:rsidRDefault="00212AB8" w:rsidP="00212AB8">
            <w:pPr>
              <w:pStyle w:val="GlossEng"/>
            </w:pPr>
            <w:r w:rsidRPr="0099608C">
              <w:rPr>
                <w:rStyle w:val="ChSmallCaps"/>
              </w:rPr>
              <w:t>rdp</w:t>
            </w:r>
            <w:r w:rsidRPr="00E5497F">
              <w:t>~</w:t>
            </w:r>
            <w:r w:rsidR="00002D53">
              <w:t>be.</w:t>
            </w:r>
            <w:r w:rsidRPr="00E5497F">
              <w:t>dry</w:t>
            </w:r>
          </w:p>
        </w:tc>
        <w:tc>
          <w:tcPr>
            <w:tcW w:w="846" w:type="dxa"/>
            <w:gridSpan w:val="2"/>
            <w:shd w:val="clear" w:color="auto" w:fill="auto"/>
          </w:tcPr>
          <w:p w14:paraId="3CB86F4B" w14:textId="77777777" w:rsidR="00212AB8" w:rsidRPr="00E5497F" w:rsidRDefault="00212AB8" w:rsidP="00212AB8">
            <w:pPr>
              <w:pStyle w:val="GlossEng"/>
            </w:pPr>
            <w:r>
              <w:t>clothes</w:t>
            </w:r>
          </w:p>
        </w:tc>
        <w:tc>
          <w:tcPr>
            <w:tcW w:w="818" w:type="dxa"/>
            <w:gridSpan w:val="3"/>
            <w:shd w:val="clear" w:color="auto" w:fill="auto"/>
          </w:tcPr>
          <w:p w14:paraId="0A925A6E" w14:textId="77777777" w:rsidR="00212AB8" w:rsidRPr="00E5497F" w:rsidRDefault="00212AB8" w:rsidP="00212AB8">
            <w:pPr>
              <w:pStyle w:val="GlossEng"/>
            </w:pPr>
            <w:r>
              <w:t>like.this</w:t>
            </w:r>
          </w:p>
        </w:tc>
        <w:tc>
          <w:tcPr>
            <w:tcW w:w="846" w:type="dxa"/>
            <w:gridSpan w:val="2"/>
            <w:shd w:val="clear" w:color="auto" w:fill="auto"/>
          </w:tcPr>
          <w:p w14:paraId="2BA3DAB2" w14:textId="77777777" w:rsidR="00212AB8" w:rsidRPr="000C2346" w:rsidRDefault="00171D59" w:rsidP="00212AB8">
            <w:pPr>
              <w:pStyle w:val="GlossEng"/>
            </w:pPr>
            <w:r>
              <w:t>and.then</w:t>
            </w:r>
          </w:p>
        </w:tc>
        <w:tc>
          <w:tcPr>
            <w:tcW w:w="484" w:type="dxa"/>
            <w:gridSpan w:val="2"/>
            <w:shd w:val="clear" w:color="auto" w:fill="auto"/>
          </w:tcPr>
          <w:p w14:paraId="4809A300" w14:textId="77777777" w:rsidR="00212AB8" w:rsidRPr="0099608C" w:rsidRDefault="00212AB8" w:rsidP="00212AB8">
            <w:pPr>
              <w:pStyle w:val="GlossEng"/>
              <w:rPr>
                <w:rStyle w:val="ChSmallCaps"/>
              </w:rPr>
            </w:pPr>
            <w:r w:rsidRPr="0099608C">
              <w:rPr>
                <w:rStyle w:val="ChSmallCaps"/>
              </w:rPr>
              <w:t>3sg</w:t>
            </w:r>
          </w:p>
        </w:tc>
        <w:tc>
          <w:tcPr>
            <w:tcW w:w="1079" w:type="dxa"/>
            <w:gridSpan w:val="3"/>
            <w:shd w:val="clear" w:color="auto" w:fill="auto"/>
          </w:tcPr>
          <w:p w14:paraId="34BF03A7" w14:textId="77777777" w:rsidR="00212AB8" w:rsidRPr="00E5497F" w:rsidRDefault="00212AB8" w:rsidP="00212AB8">
            <w:pPr>
              <w:pStyle w:val="GlossEng"/>
            </w:pPr>
            <w:r>
              <w:t>observe</w:t>
            </w:r>
          </w:p>
        </w:tc>
        <w:tc>
          <w:tcPr>
            <w:tcW w:w="284" w:type="dxa"/>
            <w:gridSpan w:val="2"/>
            <w:shd w:val="clear" w:color="auto" w:fill="auto"/>
          </w:tcPr>
          <w:p w14:paraId="1EFBF08A" w14:textId="77777777" w:rsidR="00212AB8" w:rsidRDefault="00212AB8" w:rsidP="00212AB8">
            <w:pPr>
              <w:pStyle w:val="GlossEng"/>
            </w:pPr>
          </w:p>
        </w:tc>
      </w:tr>
    </w:tbl>
    <w:p w14:paraId="53CE641D" w14:textId="697FD634" w:rsidR="00212AB8" w:rsidRPr="00E15674" w:rsidRDefault="00212AB8" w:rsidP="00212AB8">
      <w:pPr>
        <w:pStyle w:val="FreeTranslEng15pt"/>
      </w:pPr>
      <w:r>
        <w:t xml:space="preserve">[About a bad-mannered intruder:] </w:t>
      </w:r>
      <w:r w:rsidR="00B7093A">
        <w:t>‘</w:t>
      </w:r>
      <w:r w:rsidR="00940E74">
        <w:t>and then</w:t>
      </w:r>
      <w:r>
        <w:t xml:space="preserve"> he was spitting </w:t>
      </w:r>
      <w:r w:rsidR="00B7093A">
        <w:t>‘</w:t>
      </w:r>
      <w:r>
        <w:t>spoot!</w:t>
      </w:r>
      <w:r w:rsidR="00B7093A">
        <w:t>’</w:t>
      </w:r>
      <w:r>
        <w:t xml:space="preserve"> … (it was) </w:t>
      </w:r>
      <w:r w:rsidR="008B03CF">
        <w:rPr>
          <w:rStyle w:val="ChBlueBold"/>
        </w:rPr>
        <w:t>Rahab</w:t>
      </w:r>
      <w:r>
        <w:t xml:space="preserve"> who saw (it), </w:t>
      </w:r>
      <w:r w:rsidR="008B03CF">
        <w:rPr>
          <w:rStyle w:val="ChBlueBold"/>
        </w:rPr>
        <w:t>Rahab</w:t>
      </w:r>
      <w:r>
        <w:t xml:space="preserve"> was drying clothes at that moment, then </w:t>
      </w:r>
      <w:r w:rsidRPr="00346FFE">
        <w:rPr>
          <w:rStyle w:val="ChBlueBold"/>
        </w:rPr>
        <w:t>she</w:t>
      </w:r>
      <w:r>
        <w:t xml:space="preserve"> noticed …</w:t>
      </w:r>
      <w:r w:rsidR="00B7093A">
        <w:t>’</w:t>
      </w:r>
      <w:r>
        <w:t xml:space="preserve"> </w:t>
      </w:r>
      <w:r w:rsidRPr="00FA54D5">
        <w:rPr>
          <w:rStyle w:val="ExampleSource"/>
        </w:rPr>
        <w:t>[081006-035-CvEx.</w:t>
      </w:r>
      <w:r>
        <w:rPr>
          <w:rStyle w:val="ExampleSource"/>
        </w:rPr>
        <w:t>0042</w:t>
      </w:r>
      <w:r w:rsidRPr="00FA54D5">
        <w:rPr>
          <w:rStyle w:val="ExampleSource"/>
        </w:rPr>
        <w:t>]</w:t>
      </w:r>
    </w:p>
    <w:p w14:paraId="2FE37E49" w14:textId="116593F2" w:rsidR="00212AB8" w:rsidRDefault="00B7093A" w:rsidP="00212AB8">
      <w:pPr>
        <w:pStyle w:val="Heading5"/>
      </w:pPr>
      <w:r>
        <w:t>‘</w:t>
      </w:r>
      <w:r w:rsidR="00212AB8" w:rsidRPr="0099608C">
        <w:rPr>
          <w:rStyle w:val="ChSmallCaps"/>
        </w:rPr>
        <w:t>np</w:t>
      </w:r>
      <w:r w:rsidR="00212AB8" w:rsidRPr="00D32413">
        <w:t xml:space="preserve"> </w:t>
      </w:r>
      <w:r w:rsidR="00212AB8" w:rsidRPr="0099608C">
        <w:rPr>
          <w:rStyle w:val="ChSmallCaps"/>
        </w:rPr>
        <w:t>3sg</w:t>
      </w:r>
      <w:r>
        <w:t>’</w:t>
      </w:r>
      <w:r w:rsidR="00212AB8">
        <w:t xml:space="preserve"> noun phrases and their head nominals</w:t>
      </w:r>
    </w:p>
    <w:p w14:paraId="45707084" w14:textId="2B3BE606" w:rsidR="00212AB8" w:rsidRDefault="00212AB8" w:rsidP="00AA64EF">
      <w:pPr>
        <w:pStyle w:val="Body0000after"/>
      </w:pPr>
      <w:r>
        <w:t xml:space="preserve">This section summarizes the syntactic and lexical properties of </w:t>
      </w:r>
      <w:r w:rsidR="00B7093A">
        <w:t>‘</w:t>
      </w:r>
      <w:r w:rsidRPr="0099608C">
        <w:rPr>
          <w:rStyle w:val="ChSmallCaps"/>
        </w:rPr>
        <w:t>np</w:t>
      </w:r>
      <w:r w:rsidRPr="00D32413">
        <w:t xml:space="preserve"> </w:t>
      </w:r>
      <w:r w:rsidRPr="0099608C">
        <w:rPr>
          <w:rStyle w:val="ChSmallCaps"/>
        </w:rPr>
        <w:t>3sg</w:t>
      </w:r>
      <w:r w:rsidR="00B7093A">
        <w:t>’</w:t>
      </w:r>
      <w:r>
        <w:t xml:space="preserve"> noun phrases.</w:t>
      </w:r>
    </w:p>
    <w:p w14:paraId="05994210" w14:textId="4071F074" w:rsidR="00212AB8" w:rsidRDefault="00B7093A" w:rsidP="00AA64EF">
      <w:pPr>
        <w:pStyle w:val="Body0505after"/>
      </w:pPr>
      <w:r>
        <w:t>‘</w:t>
      </w:r>
      <w:r w:rsidR="00212AB8" w:rsidRPr="0099608C">
        <w:rPr>
          <w:rStyle w:val="ChSmallCaps"/>
        </w:rPr>
        <w:t>np</w:t>
      </w:r>
      <w:r w:rsidR="00212AB8" w:rsidRPr="00D32413">
        <w:t xml:space="preserve"> </w:t>
      </w:r>
      <w:r w:rsidR="00212AB8" w:rsidRPr="0099608C">
        <w:rPr>
          <w:rStyle w:val="ChSmallCaps"/>
        </w:rPr>
        <w:t>3sg</w:t>
      </w:r>
      <w:r>
        <w:t>’</w:t>
      </w:r>
      <w:r w:rsidR="00212AB8">
        <w:t xml:space="preserve"> noun phrases in the corpus typically take the subject slot in clause-initial position, as in </w:t>
      </w:r>
      <w:r w:rsidR="00212AB8">
        <w:fldChar w:fldCharType="begin"/>
      </w:r>
      <w:r w:rsidR="00212AB8">
        <w:instrText xml:space="preserve"> REF _Ref353022698 \h </w:instrText>
      </w:r>
      <w:r w:rsidR="00212AB8">
        <w:fldChar w:fldCharType="separate"/>
      </w:r>
      <w:r w:rsidR="00154D81" w:rsidRPr="00856563">
        <w:t>(</w:t>
      </w:r>
      <w:r w:rsidR="00154D81">
        <w:rPr>
          <w:noProof/>
        </w:rPr>
        <w:t>70</w:t>
      </w:r>
      <w:r w:rsidR="00154D81" w:rsidRPr="00856563">
        <w:t>)</w:t>
      </w:r>
      <w:r w:rsidR="00212AB8">
        <w:fldChar w:fldCharType="end"/>
      </w:r>
      <w:r w:rsidR="00212AB8">
        <w:t xml:space="preserve"> to </w:t>
      </w:r>
      <w:r w:rsidR="00212AB8">
        <w:fldChar w:fldCharType="begin"/>
      </w:r>
      <w:r w:rsidR="00212AB8">
        <w:instrText xml:space="preserve"> REF _Ref354211138 \h </w:instrText>
      </w:r>
      <w:r w:rsidR="00212AB8">
        <w:fldChar w:fldCharType="separate"/>
      </w:r>
      <w:r w:rsidR="00154D81" w:rsidRPr="00856563">
        <w:t>(</w:t>
      </w:r>
      <w:r w:rsidR="00154D81">
        <w:rPr>
          <w:noProof/>
        </w:rPr>
        <w:t>73</w:t>
      </w:r>
      <w:r w:rsidR="00154D81" w:rsidRPr="00856563">
        <w:t>)</w:t>
      </w:r>
      <w:r w:rsidR="00212AB8">
        <w:fldChar w:fldCharType="end"/>
      </w:r>
      <w:r w:rsidR="00212AB8">
        <w:t xml:space="preserve">. Other slots, however, are also possible, such as the direct object </w:t>
      </w:r>
      <w:r w:rsidR="005F5D88">
        <w:t xml:space="preserve">slot </w:t>
      </w:r>
      <w:r w:rsidR="00212AB8">
        <w:t xml:space="preserve">in </w:t>
      </w:r>
      <w:r w:rsidR="00212AB8">
        <w:fldChar w:fldCharType="begin"/>
      </w:r>
      <w:r w:rsidR="00212AB8">
        <w:instrText xml:space="preserve"> REF _Ref340775173 \h </w:instrText>
      </w:r>
      <w:r w:rsidR="00212AB8">
        <w:fldChar w:fldCharType="separate"/>
      </w:r>
      <w:r w:rsidR="00154D81" w:rsidRPr="00856563">
        <w:t>(</w:t>
      </w:r>
      <w:r w:rsidR="00154D81">
        <w:rPr>
          <w:noProof/>
        </w:rPr>
        <w:t>69</w:t>
      </w:r>
      <w:r w:rsidR="00154D81" w:rsidRPr="00856563">
        <w:t>)</w:t>
      </w:r>
      <w:r w:rsidR="00212AB8">
        <w:fldChar w:fldCharType="end"/>
      </w:r>
      <w:r w:rsidR="00212AB8">
        <w:t xml:space="preserve">, or the possessor </w:t>
      </w:r>
      <w:r w:rsidR="005F5D88">
        <w:t xml:space="preserve">slot </w:t>
      </w:r>
      <w:r w:rsidR="00212AB8">
        <w:t xml:space="preserve">in </w:t>
      </w:r>
      <w:r w:rsidR="00212AB8">
        <w:fldChar w:fldCharType="begin"/>
      </w:r>
      <w:r w:rsidR="00212AB8">
        <w:instrText xml:space="preserve"> REF _Ref353197377 \h </w:instrText>
      </w:r>
      <w:r w:rsidR="00212AB8">
        <w:fldChar w:fldCharType="separate"/>
      </w:r>
      <w:r w:rsidR="00154D81" w:rsidRPr="00856563">
        <w:t>(</w:t>
      </w:r>
      <w:r w:rsidR="00154D81">
        <w:rPr>
          <w:noProof/>
        </w:rPr>
        <w:t>74</w:t>
      </w:r>
      <w:r w:rsidR="00154D81" w:rsidRPr="00856563">
        <w:t>)</w:t>
      </w:r>
      <w:r w:rsidR="00212AB8">
        <w:fldChar w:fldCharType="end"/>
      </w:r>
      <w:r w:rsidR="00212AB8">
        <w:t xml:space="preserve">. The referent can be expressed with common nouns as in </w:t>
      </w:r>
      <w:r w:rsidR="00212AB8">
        <w:fldChar w:fldCharType="begin"/>
      </w:r>
      <w:r w:rsidR="00212AB8">
        <w:instrText xml:space="preserve"> REF _Ref354211131 \h </w:instrText>
      </w:r>
      <w:r w:rsidR="00212AB8">
        <w:fldChar w:fldCharType="separate"/>
      </w:r>
      <w:r w:rsidR="00154D81" w:rsidRPr="00856563">
        <w:t>(</w:t>
      </w:r>
      <w:r w:rsidR="00154D81">
        <w:rPr>
          <w:noProof/>
        </w:rPr>
        <w:t>72</w:t>
      </w:r>
      <w:r w:rsidR="00154D81" w:rsidRPr="00856563">
        <w:t>)</w:t>
      </w:r>
      <w:r w:rsidR="00212AB8">
        <w:fldChar w:fldCharType="end"/>
      </w:r>
      <w:r w:rsidR="00212AB8">
        <w:t xml:space="preserve">, proper nouns as in </w:t>
      </w:r>
      <w:r w:rsidR="00212AB8">
        <w:fldChar w:fldCharType="begin"/>
      </w:r>
      <w:r w:rsidR="00212AB8">
        <w:instrText xml:space="preserve"> REF _Ref354211138 \h </w:instrText>
      </w:r>
      <w:r w:rsidR="00212AB8">
        <w:fldChar w:fldCharType="separate"/>
      </w:r>
      <w:r w:rsidR="00154D81" w:rsidRPr="00856563">
        <w:t>(</w:t>
      </w:r>
      <w:r w:rsidR="00154D81">
        <w:rPr>
          <w:noProof/>
        </w:rPr>
        <w:t>73</w:t>
      </w:r>
      <w:r w:rsidR="00154D81" w:rsidRPr="00856563">
        <w:t>)</w:t>
      </w:r>
      <w:r w:rsidR="00212AB8">
        <w:fldChar w:fldCharType="end"/>
      </w:r>
      <w:r w:rsidR="00212AB8">
        <w:t xml:space="preserve">, or </w:t>
      </w:r>
      <w:r w:rsidR="00212AB8" w:rsidRPr="00856563">
        <w:t>noun phrase</w:t>
      </w:r>
      <w:r w:rsidR="00212AB8">
        <w:t>s</w:t>
      </w:r>
      <w:r w:rsidR="00212AB8" w:rsidRPr="00856563">
        <w:t xml:space="preserve"> with adnominal modifier</w:t>
      </w:r>
      <w:r w:rsidR="00212AB8">
        <w:t>,</w:t>
      </w:r>
      <w:r w:rsidR="00212AB8" w:rsidRPr="00856563">
        <w:t xml:space="preserve"> </w:t>
      </w:r>
      <w:r w:rsidR="00212AB8">
        <w:t xml:space="preserve">as </w:t>
      </w:r>
      <w:r w:rsidR="00212AB8" w:rsidRPr="00856563">
        <w:t xml:space="preserve">in </w:t>
      </w:r>
      <w:r w:rsidR="00212AB8">
        <w:fldChar w:fldCharType="begin"/>
      </w:r>
      <w:r w:rsidR="00212AB8">
        <w:instrText xml:space="preserve"> REF _Ref353197377 \h </w:instrText>
      </w:r>
      <w:r w:rsidR="00212AB8">
        <w:fldChar w:fldCharType="separate"/>
      </w:r>
      <w:r w:rsidR="00154D81" w:rsidRPr="00856563">
        <w:t>(</w:t>
      </w:r>
      <w:r w:rsidR="00154D81">
        <w:rPr>
          <w:noProof/>
        </w:rPr>
        <w:t>74</w:t>
      </w:r>
      <w:r w:rsidR="00154D81" w:rsidRPr="00856563">
        <w:t>)</w:t>
      </w:r>
      <w:r w:rsidR="00212AB8">
        <w:fldChar w:fldCharType="end"/>
      </w:r>
      <w:r w:rsidR="00212AB8" w:rsidRPr="00856563">
        <w:rPr>
          <w:lang w:eastAsia="en-US"/>
        </w:rPr>
        <w:t>.</w:t>
      </w:r>
      <w:r w:rsidR="00212AB8">
        <w:rPr>
          <w:lang w:eastAsia="en-US"/>
        </w:rPr>
        <w:t xml:space="preserve"> Further, </w:t>
      </w:r>
      <w:r w:rsidR="00212AB8">
        <w:t xml:space="preserve">determiner </w:t>
      </w:r>
      <w:r w:rsidR="00212AB8" w:rsidRPr="00A42D02">
        <w:rPr>
          <w:rStyle w:val="ChItalBold"/>
        </w:rPr>
        <w:t>dia</w:t>
      </w:r>
      <w:r w:rsidR="00212AB8">
        <w:t>/</w:t>
      </w:r>
      <w:r w:rsidR="00212AB8" w:rsidRPr="00A42D02">
        <w:rPr>
          <w:rStyle w:val="ChItalBold"/>
        </w:rPr>
        <w:t>de</w:t>
      </w:r>
      <w:r w:rsidR="00212AB8">
        <w:t xml:space="preserve"> </w:t>
      </w:r>
      <w:r>
        <w:t>‘</w:t>
      </w:r>
      <w:r w:rsidR="00212AB8" w:rsidRPr="0099608C">
        <w:rPr>
          <w:rStyle w:val="ChSmallCaps"/>
        </w:rPr>
        <w:t>3sg</w:t>
      </w:r>
      <w:r>
        <w:t>’</w:t>
      </w:r>
      <w:r w:rsidR="00212AB8">
        <w:t xml:space="preserve"> </w:t>
      </w:r>
      <w:r w:rsidR="00E160D8">
        <w:t xml:space="preserve">also </w:t>
      </w:r>
      <w:r w:rsidR="00212AB8">
        <w:t xml:space="preserve">occurs in complex noun phrases, as in </w:t>
      </w:r>
      <w:r w:rsidR="00212AB8" w:rsidRPr="001E58DC">
        <w:rPr>
          <w:rStyle w:val="ChItalBold"/>
        </w:rPr>
        <w:t>bapa dari Jepan</w:t>
      </w:r>
      <w:r w:rsidR="0068003D">
        <w:rPr>
          <w:rStyle w:val="ChItalBold"/>
        </w:rPr>
        <w:t>g</w:t>
      </w:r>
      <w:r w:rsidR="00212AB8">
        <w:rPr>
          <w:rStyle w:val="ChItalBold"/>
        </w:rPr>
        <w:t xml:space="preserve"> dia</w:t>
      </w:r>
      <w:r w:rsidR="00212AB8">
        <w:t xml:space="preserve"> </w:t>
      </w:r>
      <w:r>
        <w:t>‘</w:t>
      </w:r>
      <w:r w:rsidR="00212AB8">
        <w:t>the man from Japan</w:t>
      </w:r>
      <w:r>
        <w:rPr>
          <w:lang w:eastAsia="en-US"/>
        </w:rPr>
        <w:t>’</w:t>
      </w:r>
      <w:r w:rsidR="00E37DEC">
        <w:rPr>
          <w:lang w:eastAsia="en-US"/>
        </w:rPr>
        <w:t xml:space="preserve"> </w:t>
      </w:r>
      <w:r w:rsidR="00E37DEC">
        <w:t>(literally</w:t>
      </w:r>
      <w:r w:rsidR="00212AB8">
        <w:t xml:space="preserve"> </w:t>
      </w:r>
      <w:r>
        <w:t>‘</w:t>
      </w:r>
      <w:r w:rsidR="007229F1">
        <w:t>he man from Ja</w:t>
      </w:r>
      <w:r w:rsidR="00212AB8">
        <w:t>pan</w:t>
      </w:r>
      <w:r>
        <w:t>’</w:t>
      </w:r>
      <w:r w:rsidR="00E37DEC">
        <w:t>)</w:t>
      </w:r>
      <w:r w:rsidR="00212AB8">
        <w:t xml:space="preserve"> in </w:t>
      </w:r>
      <w:r w:rsidR="00212AB8">
        <w:fldChar w:fldCharType="begin"/>
      </w:r>
      <w:r w:rsidR="00212AB8">
        <w:instrText xml:space="preserve"> REF _Ref353265869 \h </w:instrText>
      </w:r>
      <w:r w:rsidR="00212AB8">
        <w:fldChar w:fldCharType="separate"/>
      </w:r>
      <w:r w:rsidR="00154D81" w:rsidRPr="00856563">
        <w:t>(</w:t>
      </w:r>
      <w:r w:rsidR="00154D81">
        <w:rPr>
          <w:noProof/>
        </w:rPr>
        <w:t>75</w:t>
      </w:r>
      <w:r w:rsidR="00154D81" w:rsidRPr="00856563">
        <w:t>)</w:t>
      </w:r>
      <w:r w:rsidR="00212AB8">
        <w:fldChar w:fldCharType="end"/>
      </w:r>
      <w:r w:rsidR="00212AB8">
        <w:t xml:space="preserve">, or </w:t>
      </w:r>
      <w:r w:rsidR="00212AB8" w:rsidRPr="00D44AE4">
        <w:rPr>
          <w:rStyle w:val="ChItalBold"/>
        </w:rPr>
        <w:t>kaka pendeta di Mambramo de tu</w:t>
      </w:r>
      <w:r w:rsidR="00212AB8">
        <w:t xml:space="preserve"> </w:t>
      </w:r>
      <w:r>
        <w:t>‘</w:t>
      </w:r>
      <w:r w:rsidR="00212AB8">
        <w:t xml:space="preserve">that older pastor sibling </w:t>
      </w:r>
      <w:r w:rsidR="005F5D88">
        <w:t>in</w:t>
      </w:r>
      <w:r w:rsidR="00212AB8">
        <w:t xml:space="preserve"> the Mambramo area</w:t>
      </w:r>
      <w:r>
        <w:rPr>
          <w:lang w:eastAsia="en-US"/>
        </w:rPr>
        <w:t>’</w:t>
      </w:r>
      <w:r w:rsidR="00E37DEC">
        <w:rPr>
          <w:lang w:eastAsia="en-US"/>
        </w:rPr>
        <w:t xml:space="preserve"> </w:t>
      </w:r>
      <w:r w:rsidR="00E37DEC">
        <w:t>(literally</w:t>
      </w:r>
      <w:r w:rsidR="00212AB8">
        <w:t xml:space="preserve"> </w:t>
      </w:r>
      <w:r>
        <w:t>‘</w:t>
      </w:r>
      <w:r w:rsidR="00212AB8">
        <w:t xml:space="preserve">that he older pastor </w:t>
      </w:r>
      <w:r w:rsidR="005F5D88">
        <w:t>in the Mambramo area</w:t>
      </w:r>
      <w:r>
        <w:t>’</w:t>
      </w:r>
      <w:r w:rsidR="00E37DEC">
        <w:t>)</w:t>
      </w:r>
      <w:r w:rsidR="00212AB8">
        <w:t xml:space="preserve"> in </w:t>
      </w:r>
      <w:r w:rsidR="00212AB8">
        <w:fldChar w:fldCharType="begin"/>
      </w:r>
      <w:r w:rsidR="00212AB8">
        <w:instrText xml:space="preserve"> REF _Ref353197378 \h </w:instrText>
      </w:r>
      <w:r w:rsidR="00212AB8">
        <w:fldChar w:fldCharType="separate"/>
      </w:r>
      <w:r w:rsidR="00154D81" w:rsidRPr="00856563">
        <w:t>(</w:t>
      </w:r>
      <w:r w:rsidR="00154D81">
        <w:rPr>
          <w:noProof/>
        </w:rPr>
        <w:t>76</w:t>
      </w:r>
      <w:r w:rsidR="00154D81" w:rsidRPr="00856563">
        <w:t>)</w:t>
      </w:r>
      <w:r w:rsidR="00212AB8">
        <w:fldChar w:fldCharType="end"/>
      </w:r>
      <w:r w:rsidR="00212AB8">
        <w:t xml:space="preserve">. </w:t>
      </w:r>
      <w:r w:rsidR="00212AB8" w:rsidRPr="00856563">
        <w:t>The referent</w:t>
      </w:r>
      <w:r w:rsidR="00212AB8">
        <w:t>s</w:t>
      </w:r>
      <w:r w:rsidR="00212AB8" w:rsidRPr="00856563">
        <w:t xml:space="preserve"> </w:t>
      </w:r>
      <w:r w:rsidR="00212AB8">
        <w:t xml:space="preserve">in </w:t>
      </w:r>
      <w:r>
        <w:t>‘</w:t>
      </w:r>
      <w:r w:rsidR="00212AB8" w:rsidRPr="0099608C">
        <w:rPr>
          <w:rStyle w:val="ChSmallCaps"/>
        </w:rPr>
        <w:t>np</w:t>
      </w:r>
      <w:r w:rsidR="00212AB8" w:rsidRPr="00D32413">
        <w:t xml:space="preserve"> </w:t>
      </w:r>
      <w:r w:rsidR="00212AB8" w:rsidRPr="0099608C">
        <w:rPr>
          <w:rStyle w:val="ChSmallCaps"/>
        </w:rPr>
        <w:t>3sg</w:t>
      </w:r>
      <w:r>
        <w:t>’</w:t>
      </w:r>
      <w:r w:rsidR="00212AB8">
        <w:t xml:space="preserve"> noun phrases are usually </w:t>
      </w:r>
      <w:r w:rsidR="00212AB8" w:rsidRPr="00856563">
        <w:t>human</w:t>
      </w:r>
      <w:r w:rsidR="00212AB8">
        <w:t xml:space="preserve">, but they can also be animate nonhuman such as </w:t>
      </w:r>
      <w:r w:rsidR="00212AB8" w:rsidRPr="00464245">
        <w:rPr>
          <w:rStyle w:val="ChItalBold"/>
        </w:rPr>
        <w:t>kaswari</w:t>
      </w:r>
      <w:r w:rsidR="00212AB8">
        <w:t xml:space="preserve"> </w:t>
      </w:r>
      <w:r>
        <w:t>‘</w:t>
      </w:r>
      <w:r w:rsidR="00212AB8">
        <w:t>cassowary</w:t>
      </w:r>
      <w:r>
        <w:t>’</w:t>
      </w:r>
      <w:r w:rsidR="00212AB8">
        <w:t xml:space="preserve"> in </w:t>
      </w:r>
      <w:r w:rsidR="00212AB8">
        <w:fldChar w:fldCharType="begin"/>
      </w:r>
      <w:r w:rsidR="00212AB8">
        <w:instrText xml:space="preserve"> REF _Ref340775186 \h </w:instrText>
      </w:r>
      <w:r w:rsidR="00212AB8">
        <w:fldChar w:fldCharType="separate"/>
      </w:r>
      <w:r w:rsidR="00154D81" w:rsidRPr="00856563">
        <w:t>(</w:t>
      </w:r>
      <w:r w:rsidR="00154D81">
        <w:rPr>
          <w:noProof/>
        </w:rPr>
        <w:t>77</w:t>
      </w:r>
      <w:r w:rsidR="00154D81" w:rsidRPr="00856563">
        <w:t>)</w:t>
      </w:r>
      <w:r w:rsidR="00212AB8">
        <w:fldChar w:fldCharType="end"/>
      </w:r>
      <w:r w:rsidR="00212AB8">
        <w:t xml:space="preserve">, or </w:t>
      </w:r>
      <w:r w:rsidR="00212AB8" w:rsidRPr="00856563">
        <w:t xml:space="preserve">inanimate such as </w:t>
      </w:r>
      <w:r w:rsidR="00212AB8">
        <w:rPr>
          <w:rStyle w:val="ChItalBold"/>
        </w:rPr>
        <w:t>bua mangga</w:t>
      </w:r>
      <w:r w:rsidR="00212AB8" w:rsidRPr="00856563">
        <w:t xml:space="preserve"> </w:t>
      </w:r>
      <w:r>
        <w:t>‘</w:t>
      </w:r>
      <w:r w:rsidR="00212AB8">
        <w:t>mango fruit</w:t>
      </w:r>
      <w:r>
        <w:t>’</w:t>
      </w:r>
      <w:r w:rsidR="00212AB8" w:rsidRPr="00856563">
        <w:t xml:space="preserve"> in </w:t>
      </w:r>
      <w:r w:rsidR="00212AB8">
        <w:fldChar w:fldCharType="begin"/>
      </w:r>
      <w:r w:rsidR="00212AB8">
        <w:instrText xml:space="preserve"> REF _Ref354394292 \h </w:instrText>
      </w:r>
      <w:r w:rsidR="00212AB8">
        <w:fldChar w:fldCharType="separate"/>
      </w:r>
      <w:r w:rsidR="00154D81" w:rsidRPr="00856563">
        <w:t>(</w:t>
      </w:r>
      <w:r w:rsidR="00154D81">
        <w:rPr>
          <w:noProof/>
        </w:rPr>
        <w:t>78</w:t>
      </w:r>
      <w:r w:rsidR="00154D81" w:rsidRPr="00856563">
        <w:t>)</w:t>
      </w:r>
      <w:r w:rsidR="00212AB8">
        <w:fldChar w:fldCharType="end"/>
      </w:r>
      <w:r w:rsidR="00212AB8">
        <w:t>.</w:t>
      </w:r>
    </w:p>
    <w:p w14:paraId="63880593" w14:textId="4C1A6167" w:rsidR="00212AB8" w:rsidRDefault="00212AB8" w:rsidP="00212AB8">
      <w:pPr>
        <w:pStyle w:val="ExampleTitle"/>
      </w:pPr>
      <w:r>
        <w:t xml:space="preserve">Determiner uses of </w:t>
      </w:r>
      <w:r w:rsidRPr="00690637">
        <w:rPr>
          <w:rStyle w:val="ChItalBold"/>
        </w:rPr>
        <w:t>dia</w:t>
      </w:r>
      <w:r w:rsidRPr="00301FE7">
        <w:t>/</w:t>
      </w:r>
      <w:r w:rsidRPr="00690637">
        <w:rPr>
          <w:rStyle w:val="ChItalBold"/>
        </w:rPr>
        <w:t>de</w:t>
      </w:r>
      <w:r>
        <w:t xml:space="preserve"> </w:t>
      </w:r>
      <w:r w:rsidR="00B7093A">
        <w:t>‘</w:t>
      </w:r>
      <w:r w:rsidRPr="0099608C">
        <w:rPr>
          <w:rStyle w:val="ChSmallCaps"/>
        </w:rPr>
        <w:t>3sg</w:t>
      </w:r>
      <w:r w:rsidR="00B7093A">
        <w:t>’</w:t>
      </w:r>
    </w:p>
    <w:tbl>
      <w:tblPr>
        <w:tblW w:w="6772" w:type="dxa"/>
        <w:tblCellMar>
          <w:left w:w="40" w:type="dxa"/>
          <w:right w:w="40" w:type="dxa"/>
        </w:tblCellMar>
        <w:tblLook w:val="01E0" w:firstRow="1" w:lastRow="1" w:firstColumn="1" w:lastColumn="1" w:noHBand="0" w:noVBand="0"/>
      </w:tblPr>
      <w:tblGrid>
        <w:gridCol w:w="709"/>
        <w:gridCol w:w="280"/>
        <w:gridCol w:w="283"/>
        <w:gridCol w:w="469"/>
        <w:gridCol w:w="624"/>
        <w:gridCol w:w="320"/>
        <w:gridCol w:w="660"/>
        <w:gridCol w:w="1209"/>
        <w:gridCol w:w="397"/>
        <w:gridCol w:w="481"/>
        <w:gridCol w:w="716"/>
        <w:gridCol w:w="624"/>
      </w:tblGrid>
      <w:tr w:rsidR="00AC23C4" w:rsidRPr="00414A9C" w14:paraId="34B756CD" w14:textId="77777777" w:rsidTr="00AC23C4">
        <w:tc>
          <w:tcPr>
            <w:tcW w:w="709" w:type="dxa"/>
            <w:shd w:val="clear" w:color="auto" w:fill="auto"/>
          </w:tcPr>
          <w:p w14:paraId="744AC738" w14:textId="77777777" w:rsidR="00212AB8" w:rsidRPr="00D025F5" w:rsidRDefault="00212AB8" w:rsidP="00212AB8">
            <w:pPr>
              <w:pStyle w:val="O0Nwnext"/>
            </w:pPr>
            <w:bookmarkStart w:id="3043" w:name="_Ref353197377"/>
            <w:r w:rsidRPr="00856563">
              <w:t>(</w:t>
            </w:r>
            <w:fldSimple w:instr=" SEQ ( \* ARABIC \s 1 ">
              <w:r w:rsidR="00154D81">
                <w:rPr>
                  <w:noProof/>
                </w:rPr>
                <w:t>74</w:t>
              </w:r>
            </w:fldSimple>
            <w:r w:rsidRPr="00856563">
              <w:t>)</w:t>
            </w:r>
            <w:bookmarkEnd w:id="3043"/>
          </w:p>
        </w:tc>
        <w:tc>
          <w:tcPr>
            <w:tcW w:w="280" w:type="dxa"/>
            <w:shd w:val="clear" w:color="auto" w:fill="auto"/>
          </w:tcPr>
          <w:p w14:paraId="73C9A1FB" w14:textId="77777777" w:rsidR="00212AB8" w:rsidRPr="00856563" w:rsidRDefault="00212AB8" w:rsidP="00212AB8">
            <w:pPr>
              <w:pStyle w:val="Text"/>
            </w:pPr>
            <w:r w:rsidRPr="00856563">
              <w:t>…</w:t>
            </w:r>
          </w:p>
        </w:tc>
        <w:tc>
          <w:tcPr>
            <w:tcW w:w="283" w:type="dxa"/>
            <w:shd w:val="clear" w:color="auto" w:fill="auto"/>
          </w:tcPr>
          <w:p w14:paraId="19581717" w14:textId="77777777" w:rsidR="00212AB8" w:rsidRPr="00856563" w:rsidRDefault="00212AB8" w:rsidP="00212AB8">
            <w:pPr>
              <w:pStyle w:val="Text"/>
            </w:pPr>
            <w:r w:rsidRPr="00856563">
              <w:t>di</w:t>
            </w:r>
          </w:p>
        </w:tc>
        <w:tc>
          <w:tcPr>
            <w:tcW w:w="469" w:type="dxa"/>
            <w:shd w:val="clear" w:color="auto" w:fill="auto"/>
          </w:tcPr>
          <w:p w14:paraId="637A9F66" w14:textId="77777777" w:rsidR="00212AB8" w:rsidRPr="00856563" w:rsidRDefault="00212AB8" w:rsidP="00212AB8">
            <w:pPr>
              <w:pStyle w:val="Text"/>
            </w:pPr>
            <w:r>
              <w:t>dano</w:t>
            </w:r>
          </w:p>
        </w:tc>
        <w:tc>
          <w:tcPr>
            <w:tcW w:w="624" w:type="dxa"/>
            <w:shd w:val="clear" w:color="auto" w:fill="auto"/>
          </w:tcPr>
          <w:p w14:paraId="72420848" w14:textId="77777777" w:rsidR="00212AB8" w:rsidRPr="00856563" w:rsidRDefault="00212AB8" w:rsidP="00212AB8">
            <w:pPr>
              <w:pStyle w:val="Text"/>
            </w:pPr>
            <w:r w:rsidRPr="00856563">
              <w:t>situ</w:t>
            </w:r>
          </w:p>
        </w:tc>
        <w:tc>
          <w:tcPr>
            <w:tcW w:w="320" w:type="dxa"/>
            <w:shd w:val="clear" w:color="auto" w:fill="auto"/>
          </w:tcPr>
          <w:p w14:paraId="6A44B880" w14:textId="77777777" w:rsidR="00212AB8" w:rsidRPr="00856563" w:rsidRDefault="00212AB8" w:rsidP="00212AB8">
            <w:pPr>
              <w:pStyle w:val="Text"/>
            </w:pPr>
            <w:r w:rsidRPr="00856563">
              <w:t>di</w:t>
            </w:r>
          </w:p>
        </w:tc>
        <w:tc>
          <w:tcPr>
            <w:tcW w:w="660" w:type="dxa"/>
            <w:shd w:val="clear" w:color="auto" w:fill="auto"/>
          </w:tcPr>
          <w:p w14:paraId="6966FA90" w14:textId="77777777" w:rsidR="00212AB8" w:rsidRPr="000E6F44" w:rsidRDefault="00212AB8" w:rsidP="00212AB8">
            <w:pPr>
              <w:pStyle w:val="Text"/>
            </w:pPr>
            <w:r>
              <w:t>[</w:t>
            </w:r>
            <w:r w:rsidRPr="000E6F44">
              <w:t>[</w:t>
            </w:r>
            <w:r w:rsidRPr="000E6F44">
              <w:rPr>
                <w:rStyle w:val="ChBlueBold"/>
              </w:rPr>
              <w:t>kaka</w:t>
            </w:r>
          </w:p>
        </w:tc>
        <w:tc>
          <w:tcPr>
            <w:tcW w:w="1209" w:type="dxa"/>
            <w:shd w:val="clear" w:color="auto" w:fill="auto"/>
          </w:tcPr>
          <w:p w14:paraId="2EA74E04" w14:textId="77777777" w:rsidR="00212AB8" w:rsidRPr="000E6F44" w:rsidRDefault="00212AB8" w:rsidP="00212AB8">
            <w:pPr>
              <w:pStyle w:val="Text"/>
              <w:rPr>
                <w:rStyle w:val="ChBlueBold"/>
              </w:rPr>
            </w:pPr>
            <w:r w:rsidRPr="000E6F44">
              <w:rPr>
                <w:rStyle w:val="ChBlueBold"/>
              </w:rPr>
              <w:t>laki~laki</w:t>
            </w:r>
          </w:p>
        </w:tc>
        <w:tc>
          <w:tcPr>
            <w:tcW w:w="397" w:type="dxa"/>
            <w:shd w:val="clear" w:color="auto" w:fill="auto"/>
          </w:tcPr>
          <w:p w14:paraId="6368B1EA" w14:textId="77777777" w:rsidR="00212AB8" w:rsidRPr="000E6F44" w:rsidRDefault="00212AB8" w:rsidP="00212AB8">
            <w:pPr>
              <w:pStyle w:val="Text"/>
            </w:pPr>
            <w:r w:rsidRPr="000E6F44">
              <w:rPr>
                <w:rStyle w:val="ChBlueBold"/>
              </w:rPr>
              <w:t>de</w:t>
            </w:r>
            <w:r>
              <w:t>]</w:t>
            </w:r>
          </w:p>
        </w:tc>
        <w:tc>
          <w:tcPr>
            <w:tcW w:w="481" w:type="dxa"/>
            <w:shd w:val="clear" w:color="auto" w:fill="auto"/>
          </w:tcPr>
          <w:p w14:paraId="427E3C45" w14:textId="77777777" w:rsidR="00212AB8" w:rsidRPr="00661E78" w:rsidRDefault="00212AB8" w:rsidP="00212AB8">
            <w:pPr>
              <w:pStyle w:val="Text"/>
            </w:pPr>
            <w:r w:rsidRPr="00661E78">
              <w:t>pu</w:t>
            </w:r>
          </w:p>
        </w:tc>
        <w:tc>
          <w:tcPr>
            <w:tcW w:w="716" w:type="dxa"/>
            <w:shd w:val="clear" w:color="auto" w:fill="auto"/>
          </w:tcPr>
          <w:p w14:paraId="7FDAE9DF" w14:textId="77777777" w:rsidR="00212AB8" w:rsidRPr="00661E78" w:rsidRDefault="00212AB8" w:rsidP="00212AB8">
            <w:pPr>
              <w:pStyle w:val="Text"/>
            </w:pPr>
            <w:r>
              <w:t>[</w:t>
            </w:r>
            <w:r w:rsidRPr="00661E78">
              <w:t>tempat</w:t>
            </w:r>
          </w:p>
        </w:tc>
        <w:tc>
          <w:tcPr>
            <w:tcW w:w="624" w:type="dxa"/>
            <w:shd w:val="clear" w:color="auto" w:fill="auto"/>
          </w:tcPr>
          <w:p w14:paraId="0C4B02CE" w14:textId="77777777" w:rsidR="00212AB8" w:rsidRPr="00661E78" w:rsidRDefault="00212AB8" w:rsidP="00212AB8">
            <w:pPr>
              <w:pStyle w:val="Text"/>
            </w:pPr>
            <w:r w:rsidRPr="00661E78">
              <w:t>situ</w:t>
            </w:r>
            <w:r>
              <w:t>]]</w:t>
            </w:r>
          </w:p>
        </w:tc>
      </w:tr>
      <w:tr w:rsidR="00AC23C4" w:rsidRPr="00AC23C4" w14:paraId="77F4AF76" w14:textId="77777777" w:rsidTr="00AC23C4">
        <w:tc>
          <w:tcPr>
            <w:tcW w:w="709" w:type="dxa"/>
            <w:shd w:val="clear" w:color="auto" w:fill="auto"/>
          </w:tcPr>
          <w:p w14:paraId="7889D8A0" w14:textId="77777777" w:rsidR="00212AB8" w:rsidRPr="00D025F5" w:rsidRDefault="00212AB8" w:rsidP="00212AB8">
            <w:pPr>
              <w:pStyle w:val="GlossEng"/>
            </w:pPr>
          </w:p>
        </w:tc>
        <w:tc>
          <w:tcPr>
            <w:tcW w:w="280" w:type="dxa"/>
            <w:shd w:val="clear" w:color="auto" w:fill="auto"/>
          </w:tcPr>
          <w:p w14:paraId="5B487061" w14:textId="77777777" w:rsidR="00212AB8" w:rsidRPr="00856563" w:rsidRDefault="00212AB8" w:rsidP="00212AB8">
            <w:pPr>
              <w:pStyle w:val="GlossEng"/>
            </w:pPr>
          </w:p>
        </w:tc>
        <w:tc>
          <w:tcPr>
            <w:tcW w:w="283" w:type="dxa"/>
            <w:shd w:val="clear" w:color="auto" w:fill="auto"/>
          </w:tcPr>
          <w:p w14:paraId="050C15A1" w14:textId="77777777" w:rsidR="00212AB8" w:rsidRPr="00856563" w:rsidRDefault="00212AB8" w:rsidP="00212AB8">
            <w:pPr>
              <w:pStyle w:val="GlossEng"/>
            </w:pPr>
            <w:r>
              <w:t>at</w:t>
            </w:r>
          </w:p>
        </w:tc>
        <w:tc>
          <w:tcPr>
            <w:tcW w:w="469" w:type="dxa"/>
            <w:shd w:val="clear" w:color="auto" w:fill="auto"/>
          </w:tcPr>
          <w:p w14:paraId="3BA6738A" w14:textId="77777777" w:rsidR="00212AB8" w:rsidRPr="00856563" w:rsidRDefault="00212AB8" w:rsidP="00212AB8">
            <w:pPr>
              <w:pStyle w:val="GlossEng"/>
            </w:pPr>
            <w:r w:rsidRPr="00856563">
              <w:t>lake</w:t>
            </w:r>
          </w:p>
        </w:tc>
        <w:tc>
          <w:tcPr>
            <w:tcW w:w="624" w:type="dxa"/>
            <w:shd w:val="clear" w:color="auto" w:fill="auto"/>
          </w:tcPr>
          <w:p w14:paraId="7BAB5BDB" w14:textId="77777777" w:rsidR="00212AB8" w:rsidRPr="0099608C" w:rsidRDefault="00212AB8" w:rsidP="00212AB8">
            <w:pPr>
              <w:pStyle w:val="GlossEng"/>
              <w:rPr>
                <w:rStyle w:val="ChSmallCaps"/>
              </w:rPr>
            </w:pPr>
            <w:r w:rsidRPr="0099608C">
              <w:rPr>
                <w:rStyle w:val="ChSmallCaps"/>
              </w:rPr>
              <w:t>l.med</w:t>
            </w:r>
          </w:p>
        </w:tc>
        <w:tc>
          <w:tcPr>
            <w:tcW w:w="320" w:type="dxa"/>
            <w:shd w:val="clear" w:color="auto" w:fill="auto"/>
          </w:tcPr>
          <w:p w14:paraId="77EFE1E2" w14:textId="77777777" w:rsidR="00212AB8" w:rsidRPr="00856563" w:rsidRDefault="00212AB8" w:rsidP="00212AB8">
            <w:pPr>
              <w:pStyle w:val="GlossEng"/>
            </w:pPr>
            <w:r>
              <w:t>at</w:t>
            </w:r>
          </w:p>
        </w:tc>
        <w:tc>
          <w:tcPr>
            <w:tcW w:w="660" w:type="dxa"/>
            <w:shd w:val="clear" w:color="auto" w:fill="auto"/>
          </w:tcPr>
          <w:p w14:paraId="48B988B9" w14:textId="77777777" w:rsidR="00212AB8" w:rsidRPr="00856563" w:rsidRDefault="00212AB8" w:rsidP="00212AB8">
            <w:pPr>
              <w:pStyle w:val="GlossEng"/>
            </w:pPr>
            <w:r w:rsidRPr="00856563">
              <w:t>oSb</w:t>
            </w:r>
          </w:p>
        </w:tc>
        <w:tc>
          <w:tcPr>
            <w:tcW w:w="1209" w:type="dxa"/>
            <w:shd w:val="clear" w:color="auto" w:fill="auto"/>
          </w:tcPr>
          <w:p w14:paraId="10BEF129" w14:textId="77777777" w:rsidR="00212AB8" w:rsidRPr="00856563" w:rsidRDefault="00212AB8" w:rsidP="00212AB8">
            <w:pPr>
              <w:pStyle w:val="GlossEng"/>
            </w:pPr>
            <w:r w:rsidRPr="0099608C">
              <w:rPr>
                <w:rStyle w:val="ChSmallCaps"/>
              </w:rPr>
              <w:t>rdp</w:t>
            </w:r>
            <w:r>
              <w:t>~husband</w:t>
            </w:r>
          </w:p>
        </w:tc>
        <w:tc>
          <w:tcPr>
            <w:tcW w:w="397" w:type="dxa"/>
            <w:shd w:val="clear" w:color="auto" w:fill="auto"/>
          </w:tcPr>
          <w:p w14:paraId="08365E1B" w14:textId="77777777" w:rsidR="00212AB8" w:rsidRPr="0099608C" w:rsidRDefault="00212AB8" w:rsidP="00212AB8">
            <w:pPr>
              <w:pStyle w:val="GlossEng"/>
              <w:rPr>
                <w:rStyle w:val="ChSmallCaps"/>
              </w:rPr>
            </w:pPr>
            <w:r w:rsidRPr="0099608C">
              <w:rPr>
                <w:rStyle w:val="ChSmallCaps"/>
              </w:rPr>
              <w:t>3sg</w:t>
            </w:r>
          </w:p>
        </w:tc>
        <w:tc>
          <w:tcPr>
            <w:tcW w:w="481" w:type="dxa"/>
            <w:shd w:val="clear" w:color="auto" w:fill="auto"/>
          </w:tcPr>
          <w:p w14:paraId="28C4EBBB" w14:textId="77777777" w:rsidR="00212AB8" w:rsidRPr="0099608C" w:rsidRDefault="00212AB8" w:rsidP="00212AB8">
            <w:pPr>
              <w:pStyle w:val="GlossEng"/>
              <w:rPr>
                <w:rStyle w:val="ChSmallCaps"/>
              </w:rPr>
            </w:pPr>
            <w:r w:rsidRPr="0099608C">
              <w:rPr>
                <w:rStyle w:val="ChSmallCaps"/>
              </w:rPr>
              <w:t>poss</w:t>
            </w:r>
          </w:p>
        </w:tc>
        <w:tc>
          <w:tcPr>
            <w:tcW w:w="716" w:type="dxa"/>
            <w:shd w:val="clear" w:color="auto" w:fill="auto"/>
          </w:tcPr>
          <w:p w14:paraId="25942812" w14:textId="77777777" w:rsidR="00212AB8" w:rsidRPr="00856563" w:rsidRDefault="00212AB8" w:rsidP="00212AB8">
            <w:pPr>
              <w:pStyle w:val="GlossEng"/>
            </w:pPr>
            <w:r w:rsidRPr="00856563">
              <w:t>place</w:t>
            </w:r>
          </w:p>
        </w:tc>
        <w:tc>
          <w:tcPr>
            <w:tcW w:w="624" w:type="dxa"/>
            <w:shd w:val="clear" w:color="auto" w:fill="auto"/>
          </w:tcPr>
          <w:p w14:paraId="3FD20ACA" w14:textId="77777777" w:rsidR="00212AB8" w:rsidRPr="0099608C" w:rsidRDefault="00212AB8" w:rsidP="00212AB8">
            <w:pPr>
              <w:pStyle w:val="GlossEng"/>
              <w:rPr>
                <w:rStyle w:val="ChSmallCaps"/>
              </w:rPr>
            </w:pPr>
            <w:r w:rsidRPr="0099608C">
              <w:rPr>
                <w:rStyle w:val="ChSmallCaps"/>
              </w:rPr>
              <w:t>l.med</w:t>
            </w:r>
          </w:p>
        </w:tc>
      </w:tr>
    </w:tbl>
    <w:p w14:paraId="00FC3809" w14:textId="44958BBE" w:rsidR="00212AB8" w:rsidRPr="003852D5" w:rsidRDefault="00B7093A" w:rsidP="00212AB8">
      <w:pPr>
        <w:pStyle w:val="FreeTranslEng"/>
      </w:pPr>
      <w:r>
        <w:t>‘</w:t>
      </w:r>
      <w:r w:rsidR="00212AB8">
        <w:t>[</w:t>
      </w:r>
      <w:r w:rsidR="00212AB8" w:rsidRPr="00856563">
        <w:t>we wan</w:t>
      </w:r>
      <w:r w:rsidR="00212AB8">
        <w:t>ted to pray a whole night while</w:t>
      </w:r>
      <w:r w:rsidR="00212AB8" w:rsidRPr="00856563">
        <w:t xml:space="preserve"> picnicking</w:t>
      </w:r>
      <w:r w:rsidR="00E936D8">
        <w:t>,</w:t>
      </w:r>
      <w:r w:rsidR="00212AB8" w:rsidRPr="00856563">
        <w:t xml:space="preserve"> at </w:t>
      </w:r>
      <w:r w:rsidR="00212AB8">
        <w:t>what</w:t>
      </w:r>
      <w:r>
        <w:t>’</w:t>
      </w:r>
      <w:r w:rsidR="00212AB8">
        <w:t>s-its-name</w:t>
      </w:r>
      <w:r w:rsidR="00E936D8">
        <w:t>,</w:t>
      </w:r>
      <w:r w:rsidR="00212AB8">
        <w:t xml:space="preserve">] at </w:t>
      </w:r>
      <w:r w:rsidR="00212AB8" w:rsidRPr="00856563">
        <w:t xml:space="preserve">the lake there, at </w:t>
      </w:r>
      <w:r w:rsidR="00212AB8">
        <w:rPr>
          <w:rStyle w:val="ChBlueBold"/>
        </w:rPr>
        <w:t>th</w:t>
      </w:r>
      <w:r w:rsidR="00212AB8" w:rsidRPr="00856563">
        <w:rPr>
          <w:rStyle w:val="ChBlueBold"/>
        </w:rPr>
        <w:t>e older brother</w:t>
      </w:r>
      <w:r>
        <w:t>’</w:t>
      </w:r>
      <w:r w:rsidR="00212AB8" w:rsidRPr="006C4CD5">
        <w:t>s</w:t>
      </w:r>
      <w:r w:rsidR="00212AB8" w:rsidRPr="00661E78">
        <w:t xml:space="preserve"> place there</w:t>
      </w:r>
      <w:r>
        <w:t>’</w:t>
      </w:r>
      <w:r w:rsidR="00212AB8">
        <w:t xml:space="preserve"> </w:t>
      </w:r>
      <w:r w:rsidR="00212AB8" w:rsidRPr="00856563">
        <w:rPr>
          <w:rStyle w:val="ExampleSource"/>
        </w:rPr>
        <w:t>[080922-002-Cv.0090]</w:t>
      </w:r>
    </w:p>
    <w:tbl>
      <w:tblPr>
        <w:tblW w:w="6409" w:type="dxa"/>
        <w:tblCellMar>
          <w:left w:w="42" w:type="dxa"/>
          <w:right w:w="42" w:type="dxa"/>
        </w:tblCellMar>
        <w:tblLook w:val="01E0" w:firstRow="1" w:lastRow="1" w:firstColumn="1" w:lastColumn="1" w:noHBand="0" w:noVBand="0"/>
      </w:tblPr>
      <w:tblGrid>
        <w:gridCol w:w="709"/>
        <w:gridCol w:w="284"/>
        <w:gridCol w:w="245"/>
        <w:gridCol w:w="572"/>
        <w:gridCol w:w="205"/>
        <w:gridCol w:w="572"/>
        <w:gridCol w:w="651"/>
        <w:gridCol w:w="573"/>
        <w:gridCol w:w="696"/>
        <w:gridCol w:w="489"/>
        <w:gridCol w:w="773"/>
        <w:gridCol w:w="640"/>
      </w:tblGrid>
      <w:tr w:rsidR="00AC23C4" w:rsidRPr="00414A9C" w14:paraId="13743893" w14:textId="77777777" w:rsidTr="00AC23C4">
        <w:tc>
          <w:tcPr>
            <w:tcW w:w="709" w:type="dxa"/>
            <w:shd w:val="clear" w:color="auto" w:fill="auto"/>
          </w:tcPr>
          <w:p w14:paraId="66FE4F9D" w14:textId="77777777" w:rsidR="00212AB8" w:rsidRPr="00D025F5" w:rsidRDefault="00212AB8" w:rsidP="00212AB8">
            <w:pPr>
              <w:pStyle w:val="O0Nwnext"/>
            </w:pPr>
            <w:bookmarkStart w:id="3044" w:name="_Ref353265869"/>
            <w:r w:rsidRPr="00856563">
              <w:t>(</w:t>
            </w:r>
            <w:fldSimple w:instr=" SEQ ( \* ARABIC \s 1 ">
              <w:r w:rsidR="00154D81">
                <w:rPr>
                  <w:noProof/>
                </w:rPr>
                <w:t>75</w:t>
              </w:r>
            </w:fldSimple>
            <w:r w:rsidRPr="00856563">
              <w:t>)</w:t>
            </w:r>
            <w:bookmarkEnd w:id="3044"/>
          </w:p>
        </w:tc>
        <w:tc>
          <w:tcPr>
            <w:tcW w:w="284" w:type="dxa"/>
            <w:shd w:val="clear" w:color="auto" w:fill="auto"/>
          </w:tcPr>
          <w:p w14:paraId="45412988" w14:textId="77777777" w:rsidR="00212AB8" w:rsidRPr="000412D7" w:rsidRDefault="00212AB8" w:rsidP="00212AB8">
            <w:pPr>
              <w:pStyle w:val="Text"/>
            </w:pPr>
            <w:r>
              <w:t>…</w:t>
            </w:r>
          </w:p>
        </w:tc>
        <w:tc>
          <w:tcPr>
            <w:tcW w:w="817" w:type="dxa"/>
            <w:gridSpan w:val="2"/>
            <w:shd w:val="clear" w:color="auto" w:fill="auto"/>
          </w:tcPr>
          <w:p w14:paraId="6FE31022" w14:textId="77777777" w:rsidR="00212AB8" w:rsidRPr="000412D7" w:rsidRDefault="00212AB8" w:rsidP="00212AB8">
            <w:pPr>
              <w:pStyle w:val="Text"/>
            </w:pPr>
            <w:r w:rsidRPr="000412D7">
              <w:t>karna</w:t>
            </w:r>
          </w:p>
        </w:tc>
        <w:tc>
          <w:tcPr>
            <w:tcW w:w="777" w:type="dxa"/>
            <w:gridSpan w:val="2"/>
            <w:shd w:val="clear" w:color="auto" w:fill="auto"/>
          </w:tcPr>
          <w:p w14:paraId="74EEDE5C" w14:textId="77777777" w:rsidR="00212AB8" w:rsidRPr="000412D7" w:rsidRDefault="00212AB8" w:rsidP="00212AB8">
            <w:pPr>
              <w:pStyle w:val="Text"/>
            </w:pPr>
            <w:r w:rsidRPr="000412D7">
              <w:t>ini</w:t>
            </w:r>
          </w:p>
        </w:tc>
        <w:tc>
          <w:tcPr>
            <w:tcW w:w="651" w:type="dxa"/>
            <w:shd w:val="clear" w:color="auto" w:fill="auto"/>
          </w:tcPr>
          <w:p w14:paraId="0AD572ED" w14:textId="77777777" w:rsidR="00212AB8" w:rsidRPr="00A05B0D" w:rsidRDefault="00212AB8" w:rsidP="00212AB8">
            <w:pPr>
              <w:pStyle w:val="Text"/>
              <w:rPr>
                <w:rStyle w:val="ChBlueBold"/>
              </w:rPr>
            </w:pPr>
            <w:r w:rsidRPr="00A05B0D">
              <w:rPr>
                <w:rStyle w:val="ChBlueBold"/>
              </w:rPr>
              <w:t>bapa</w:t>
            </w:r>
          </w:p>
        </w:tc>
        <w:tc>
          <w:tcPr>
            <w:tcW w:w="573" w:type="dxa"/>
            <w:shd w:val="clear" w:color="auto" w:fill="auto"/>
          </w:tcPr>
          <w:p w14:paraId="39A6992F" w14:textId="77777777" w:rsidR="00212AB8" w:rsidRPr="00A05B0D" w:rsidRDefault="00212AB8" w:rsidP="00212AB8">
            <w:pPr>
              <w:pStyle w:val="Text"/>
              <w:rPr>
                <w:rStyle w:val="ChBlueBold"/>
              </w:rPr>
            </w:pPr>
            <w:r w:rsidRPr="00A05B0D">
              <w:rPr>
                <w:rStyle w:val="ChBlueBold"/>
              </w:rPr>
              <w:t>dari</w:t>
            </w:r>
          </w:p>
        </w:tc>
        <w:tc>
          <w:tcPr>
            <w:tcW w:w="696" w:type="dxa"/>
            <w:shd w:val="clear" w:color="auto" w:fill="auto"/>
          </w:tcPr>
          <w:p w14:paraId="474F648F" w14:textId="6E22738B" w:rsidR="00212AB8" w:rsidRPr="00A05B0D" w:rsidRDefault="00212AB8" w:rsidP="00212AB8">
            <w:pPr>
              <w:pStyle w:val="Text"/>
              <w:rPr>
                <w:rStyle w:val="ChBlueBold"/>
              </w:rPr>
            </w:pPr>
            <w:r w:rsidRPr="00A05B0D">
              <w:rPr>
                <w:rStyle w:val="ChBlueBold"/>
              </w:rPr>
              <w:t>Jepan</w:t>
            </w:r>
            <w:r w:rsidR="0068003D">
              <w:rPr>
                <w:rStyle w:val="ChBlueBold"/>
              </w:rPr>
              <w:t>g</w:t>
            </w:r>
          </w:p>
        </w:tc>
        <w:tc>
          <w:tcPr>
            <w:tcW w:w="489" w:type="dxa"/>
            <w:shd w:val="clear" w:color="auto" w:fill="auto"/>
          </w:tcPr>
          <w:p w14:paraId="4BD19C8A" w14:textId="77777777" w:rsidR="00212AB8" w:rsidRPr="00553E82" w:rsidRDefault="00212AB8" w:rsidP="00212AB8">
            <w:pPr>
              <w:pStyle w:val="Text"/>
            </w:pPr>
            <w:r w:rsidRPr="00553E82">
              <w:rPr>
                <w:rStyle w:val="ChBlueBold"/>
              </w:rPr>
              <w:t>dia</w:t>
            </w:r>
          </w:p>
        </w:tc>
        <w:tc>
          <w:tcPr>
            <w:tcW w:w="773" w:type="dxa"/>
            <w:shd w:val="clear" w:color="auto" w:fill="auto"/>
          </w:tcPr>
          <w:p w14:paraId="436F24C3" w14:textId="77777777" w:rsidR="00212AB8" w:rsidRPr="000412D7" w:rsidRDefault="00212AB8" w:rsidP="00212AB8">
            <w:pPr>
              <w:pStyle w:val="Text"/>
            </w:pPr>
            <w:r w:rsidRPr="000412D7">
              <w:t>suda</w:t>
            </w:r>
          </w:p>
        </w:tc>
        <w:tc>
          <w:tcPr>
            <w:tcW w:w="640" w:type="dxa"/>
            <w:shd w:val="clear" w:color="auto" w:fill="auto"/>
          </w:tcPr>
          <w:p w14:paraId="19E22362" w14:textId="77777777" w:rsidR="00212AB8" w:rsidRPr="000412D7" w:rsidRDefault="00212AB8" w:rsidP="00212AB8">
            <w:pPr>
              <w:pStyle w:val="Text"/>
            </w:pPr>
            <w:r w:rsidRPr="000412D7">
              <w:t>kutuk</w:t>
            </w:r>
          </w:p>
        </w:tc>
      </w:tr>
      <w:tr w:rsidR="00AC23C4" w:rsidRPr="00AC23C4" w14:paraId="767994E0" w14:textId="77777777" w:rsidTr="00AC23C4">
        <w:tc>
          <w:tcPr>
            <w:tcW w:w="709" w:type="dxa"/>
            <w:shd w:val="clear" w:color="auto" w:fill="auto"/>
          </w:tcPr>
          <w:p w14:paraId="6CAB2E4D" w14:textId="77777777" w:rsidR="00212AB8" w:rsidRPr="000412D7" w:rsidRDefault="00212AB8" w:rsidP="00212AB8">
            <w:pPr>
              <w:pStyle w:val="GlossEng2ptafter"/>
            </w:pPr>
          </w:p>
        </w:tc>
        <w:tc>
          <w:tcPr>
            <w:tcW w:w="284" w:type="dxa"/>
            <w:shd w:val="clear" w:color="auto" w:fill="auto"/>
          </w:tcPr>
          <w:p w14:paraId="7E1C2413" w14:textId="77777777" w:rsidR="00212AB8" w:rsidRPr="000412D7" w:rsidRDefault="00212AB8" w:rsidP="00212AB8">
            <w:pPr>
              <w:pStyle w:val="GlossEng2ptafter"/>
            </w:pPr>
          </w:p>
        </w:tc>
        <w:tc>
          <w:tcPr>
            <w:tcW w:w="817" w:type="dxa"/>
            <w:gridSpan w:val="2"/>
            <w:shd w:val="clear" w:color="auto" w:fill="auto"/>
          </w:tcPr>
          <w:p w14:paraId="18A0E085" w14:textId="77777777" w:rsidR="00212AB8" w:rsidRPr="000412D7" w:rsidRDefault="00212AB8" w:rsidP="00212AB8">
            <w:pPr>
              <w:pStyle w:val="GlossEng2ptafter"/>
            </w:pPr>
            <w:r w:rsidRPr="000412D7">
              <w:t>because</w:t>
            </w:r>
          </w:p>
        </w:tc>
        <w:tc>
          <w:tcPr>
            <w:tcW w:w="777" w:type="dxa"/>
            <w:gridSpan w:val="2"/>
            <w:shd w:val="clear" w:color="auto" w:fill="auto"/>
          </w:tcPr>
          <w:p w14:paraId="6ED20C48" w14:textId="77777777" w:rsidR="00212AB8" w:rsidRPr="0099608C" w:rsidRDefault="00212AB8" w:rsidP="00212AB8">
            <w:pPr>
              <w:pStyle w:val="GlossEng2ptafter"/>
              <w:rPr>
                <w:rStyle w:val="ChSmallCaps"/>
              </w:rPr>
            </w:pPr>
            <w:r w:rsidRPr="0099608C">
              <w:rPr>
                <w:rStyle w:val="ChSmallCaps"/>
              </w:rPr>
              <w:t>d.prox</w:t>
            </w:r>
          </w:p>
        </w:tc>
        <w:tc>
          <w:tcPr>
            <w:tcW w:w="651" w:type="dxa"/>
            <w:shd w:val="clear" w:color="auto" w:fill="auto"/>
          </w:tcPr>
          <w:p w14:paraId="0B2E0851" w14:textId="77777777" w:rsidR="00212AB8" w:rsidRPr="000412D7" w:rsidRDefault="00212AB8" w:rsidP="00212AB8">
            <w:pPr>
              <w:pStyle w:val="GlossEng2ptafter"/>
            </w:pPr>
            <w:r w:rsidRPr="000412D7">
              <w:t>father</w:t>
            </w:r>
          </w:p>
        </w:tc>
        <w:tc>
          <w:tcPr>
            <w:tcW w:w="573" w:type="dxa"/>
            <w:shd w:val="clear" w:color="auto" w:fill="auto"/>
          </w:tcPr>
          <w:p w14:paraId="0001BD1C" w14:textId="77777777" w:rsidR="00212AB8" w:rsidRPr="000412D7" w:rsidRDefault="00212AB8" w:rsidP="00212AB8">
            <w:pPr>
              <w:pStyle w:val="GlossEng2ptafter"/>
            </w:pPr>
            <w:r w:rsidRPr="000412D7">
              <w:t>from</w:t>
            </w:r>
          </w:p>
        </w:tc>
        <w:tc>
          <w:tcPr>
            <w:tcW w:w="696" w:type="dxa"/>
            <w:shd w:val="clear" w:color="auto" w:fill="auto"/>
          </w:tcPr>
          <w:p w14:paraId="5DC078B1" w14:textId="77777777" w:rsidR="00212AB8" w:rsidRPr="000412D7" w:rsidRDefault="00212AB8" w:rsidP="00212AB8">
            <w:pPr>
              <w:pStyle w:val="GlossEng2ptafter"/>
            </w:pPr>
            <w:r w:rsidRPr="000412D7">
              <w:t>Japan</w:t>
            </w:r>
          </w:p>
        </w:tc>
        <w:tc>
          <w:tcPr>
            <w:tcW w:w="489" w:type="dxa"/>
            <w:shd w:val="clear" w:color="auto" w:fill="auto"/>
          </w:tcPr>
          <w:p w14:paraId="3BE30DDF" w14:textId="77777777" w:rsidR="00212AB8" w:rsidRPr="0099608C" w:rsidRDefault="00212AB8" w:rsidP="00212AB8">
            <w:pPr>
              <w:pStyle w:val="GlossEng2ptafter"/>
              <w:rPr>
                <w:rStyle w:val="ChSmallCaps"/>
              </w:rPr>
            </w:pPr>
            <w:r w:rsidRPr="0099608C">
              <w:rPr>
                <w:rStyle w:val="ChSmallCaps"/>
              </w:rPr>
              <w:t>3sg</w:t>
            </w:r>
          </w:p>
        </w:tc>
        <w:tc>
          <w:tcPr>
            <w:tcW w:w="773" w:type="dxa"/>
            <w:shd w:val="clear" w:color="auto" w:fill="auto"/>
          </w:tcPr>
          <w:p w14:paraId="1097F71C" w14:textId="77777777" w:rsidR="00212AB8" w:rsidRPr="000412D7" w:rsidRDefault="00212AB8" w:rsidP="00212AB8">
            <w:pPr>
              <w:pStyle w:val="GlossEng2ptafter"/>
            </w:pPr>
            <w:r w:rsidRPr="000412D7">
              <w:t>already</w:t>
            </w:r>
          </w:p>
        </w:tc>
        <w:tc>
          <w:tcPr>
            <w:tcW w:w="640" w:type="dxa"/>
            <w:shd w:val="clear" w:color="auto" w:fill="auto"/>
          </w:tcPr>
          <w:p w14:paraId="30EFB182" w14:textId="77777777" w:rsidR="00212AB8" w:rsidRPr="000412D7" w:rsidRDefault="00212AB8" w:rsidP="00212AB8">
            <w:pPr>
              <w:pStyle w:val="GlossEng2ptafter"/>
            </w:pPr>
            <w:r w:rsidRPr="000412D7">
              <w:t>curse</w:t>
            </w:r>
          </w:p>
        </w:tc>
      </w:tr>
      <w:tr w:rsidR="00212AB8" w:rsidRPr="000412D7" w14:paraId="7A6F3869" w14:textId="77777777" w:rsidTr="00AC23C4">
        <w:trPr>
          <w:gridAfter w:val="7"/>
          <w:wAfter w:w="4394" w:type="dxa"/>
        </w:trPr>
        <w:tc>
          <w:tcPr>
            <w:tcW w:w="709" w:type="dxa"/>
            <w:shd w:val="clear" w:color="auto" w:fill="auto"/>
          </w:tcPr>
          <w:p w14:paraId="31514E9C" w14:textId="77777777" w:rsidR="00212AB8" w:rsidRPr="00EE4679" w:rsidRDefault="00212AB8" w:rsidP="00212AB8">
            <w:pPr>
              <w:pStyle w:val="O0Nwnext"/>
            </w:pPr>
          </w:p>
        </w:tc>
        <w:tc>
          <w:tcPr>
            <w:tcW w:w="529" w:type="dxa"/>
            <w:gridSpan w:val="2"/>
            <w:shd w:val="clear" w:color="auto" w:fill="auto"/>
          </w:tcPr>
          <w:p w14:paraId="17418C9E" w14:textId="77777777" w:rsidR="00212AB8" w:rsidRPr="000412D7" w:rsidRDefault="00212AB8" w:rsidP="00212AB8">
            <w:pPr>
              <w:pStyle w:val="Text"/>
            </w:pPr>
            <w:r w:rsidRPr="000412D7">
              <w:t>kota</w:t>
            </w:r>
          </w:p>
        </w:tc>
        <w:tc>
          <w:tcPr>
            <w:tcW w:w="777" w:type="dxa"/>
            <w:gridSpan w:val="2"/>
            <w:shd w:val="clear" w:color="auto" w:fill="auto"/>
          </w:tcPr>
          <w:p w14:paraId="48BC49FD" w14:textId="77777777" w:rsidR="00212AB8" w:rsidRPr="000412D7" w:rsidRDefault="00212AB8" w:rsidP="00212AB8">
            <w:pPr>
              <w:pStyle w:val="Text"/>
            </w:pPr>
            <w:r w:rsidRPr="000412D7">
              <w:t>ini</w:t>
            </w:r>
          </w:p>
        </w:tc>
      </w:tr>
      <w:tr w:rsidR="00212AB8" w:rsidRPr="00F84FE9" w14:paraId="2E7C8D02" w14:textId="77777777" w:rsidTr="00AC23C4">
        <w:trPr>
          <w:gridAfter w:val="7"/>
          <w:wAfter w:w="4394" w:type="dxa"/>
        </w:trPr>
        <w:tc>
          <w:tcPr>
            <w:tcW w:w="709" w:type="dxa"/>
            <w:shd w:val="clear" w:color="auto" w:fill="auto"/>
          </w:tcPr>
          <w:p w14:paraId="17D41B9E" w14:textId="77777777" w:rsidR="00212AB8" w:rsidRPr="00EE4679" w:rsidRDefault="00212AB8" w:rsidP="00212AB8">
            <w:pPr>
              <w:pStyle w:val="GlossEng"/>
            </w:pPr>
          </w:p>
        </w:tc>
        <w:tc>
          <w:tcPr>
            <w:tcW w:w="529" w:type="dxa"/>
            <w:gridSpan w:val="2"/>
            <w:shd w:val="clear" w:color="auto" w:fill="auto"/>
          </w:tcPr>
          <w:p w14:paraId="3F343F76" w14:textId="77777777" w:rsidR="00212AB8" w:rsidRPr="000412D7" w:rsidRDefault="00212AB8" w:rsidP="00212AB8">
            <w:pPr>
              <w:pStyle w:val="GlossEng"/>
            </w:pPr>
            <w:r w:rsidRPr="000412D7">
              <w:t>city</w:t>
            </w:r>
          </w:p>
        </w:tc>
        <w:tc>
          <w:tcPr>
            <w:tcW w:w="777" w:type="dxa"/>
            <w:gridSpan w:val="2"/>
            <w:shd w:val="clear" w:color="auto" w:fill="auto"/>
          </w:tcPr>
          <w:p w14:paraId="52735B25" w14:textId="77777777" w:rsidR="00212AB8" w:rsidRPr="0099608C" w:rsidRDefault="00212AB8" w:rsidP="00212AB8">
            <w:pPr>
              <w:pStyle w:val="GlossEng"/>
              <w:rPr>
                <w:rStyle w:val="ChSmallCaps"/>
              </w:rPr>
            </w:pPr>
            <w:r w:rsidRPr="0099608C">
              <w:rPr>
                <w:rStyle w:val="ChSmallCaps"/>
              </w:rPr>
              <w:t>d.prox</w:t>
            </w:r>
          </w:p>
        </w:tc>
      </w:tr>
    </w:tbl>
    <w:p w14:paraId="7B3A5526" w14:textId="0B524AEA" w:rsidR="00212AB8" w:rsidRDefault="00B7093A" w:rsidP="00212AB8">
      <w:pPr>
        <w:pStyle w:val="FreeTranslEng"/>
      </w:pPr>
      <w:r>
        <w:t>‘</w:t>
      </w:r>
      <w:r w:rsidR="00212AB8">
        <w:t>… because</w:t>
      </w:r>
      <w:r w:rsidR="00E936D8">
        <w:t>,</w:t>
      </w:r>
      <w:r w:rsidR="00212AB8">
        <w:t xml:space="preserve"> what</w:t>
      </w:r>
      <w:r>
        <w:t>’</w:t>
      </w:r>
      <w:r w:rsidR="00212AB8">
        <w:t>s-his-name</w:t>
      </w:r>
      <w:r w:rsidR="00E936D8">
        <w:t>,</w:t>
      </w:r>
      <w:r w:rsidR="00212AB8">
        <w:t xml:space="preserve"> </w:t>
      </w:r>
      <w:r w:rsidR="00212AB8">
        <w:rPr>
          <w:rStyle w:val="ChBlueBold"/>
        </w:rPr>
        <w:t>th</w:t>
      </w:r>
      <w:r w:rsidR="00212AB8" w:rsidRPr="00856563">
        <w:rPr>
          <w:rStyle w:val="ChBlueBold"/>
        </w:rPr>
        <w:t xml:space="preserve">e </w:t>
      </w:r>
      <w:r w:rsidR="00212AB8" w:rsidRPr="00C33BDF">
        <w:rPr>
          <w:rStyle w:val="ChBlueBold"/>
        </w:rPr>
        <w:t>gentleman from Japan</w:t>
      </w:r>
      <w:r w:rsidR="00212AB8">
        <w:t xml:space="preserve"> already cursed this city</w:t>
      </w:r>
      <w:r>
        <w:t>’</w:t>
      </w:r>
      <w:r w:rsidR="00212AB8">
        <w:t xml:space="preserve"> </w:t>
      </w:r>
      <w:r w:rsidR="00212AB8" w:rsidRPr="007F6C80">
        <w:rPr>
          <w:rStyle w:val="ExampleSource"/>
        </w:rPr>
        <w:t>[080917-008-NP.0021]</w:t>
      </w:r>
    </w:p>
    <w:tbl>
      <w:tblPr>
        <w:tblW w:w="6718" w:type="dxa"/>
        <w:tblCellMar>
          <w:left w:w="42" w:type="dxa"/>
          <w:right w:w="42" w:type="dxa"/>
        </w:tblCellMar>
        <w:tblLook w:val="01E0" w:firstRow="1" w:lastRow="1" w:firstColumn="1" w:lastColumn="1" w:noHBand="0" w:noVBand="0"/>
      </w:tblPr>
      <w:tblGrid>
        <w:gridCol w:w="709"/>
        <w:gridCol w:w="607"/>
        <w:gridCol w:w="862"/>
        <w:gridCol w:w="360"/>
        <w:gridCol w:w="1206"/>
        <w:gridCol w:w="397"/>
        <w:gridCol w:w="706"/>
        <w:gridCol w:w="397"/>
        <w:gridCol w:w="1474"/>
      </w:tblGrid>
      <w:tr w:rsidR="00AC23C4" w:rsidRPr="00414A9C" w14:paraId="7B08328F" w14:textId="77777777" w:rsidTr="00AC23C4">
        <w:tc>
          <w:tcPr>
            <w:tcW w:w="709" w:type="dxa"/>
            <w:shd w:val="clear" w:color="auto" w:fill="auto"/>
          </w:tcPr>
          <w:p w14:paraId="07E18154" w14:textId="77777777" w:rsidR="00212AB8" w:rsidRPr="00D025F5" w:rsidRDefault="00212AB8" w:rsidP="00212AB8">
            <w:pPr>
              <w:pStyle w:val="O0Nwnext"/>
            </w:pPr>
            <w:bookmarkStart w:id="3045" w:name="_Ref353197378"/>
            <w:r w:rsidRPr="00856563">
              <w:t>(</w:t>
            </w:r>
            <w:fldSimple w:instr=" SEQ ( \* ARABIC \s 1 ">
              <w:r w:rsidR="00154D81">
                <w:rPr>
                  <w:noProof/>
                </w:rPr>
                <w:t>76</w:t>
              </w:r>
            </w:fldSimple>
            <w:r w:rsidRPr="00856563">
              <w:t>)</w:t>
            </w:r>
            <w:bookmarkEnd w:id="3045"/>
          </w:p>
        </w:tc>
        <w:tc>
          <w:tcPr>
            <w:tcW w:w="607" w:type="dxa"/>
            <w:shd w:val="clear" w:color="auto" w:fill="auto"/>
          </w:tcPr>
          <w:p w14:paraId="712B23FE" w14:textId="77777777" w:rsidR="00212AB8" w:rsidRPr="00F84FE9" w:rsidRDefault="00212AB8" w:rsidP="00212AB8">
            <w:pPr>
              <w:pStyle w:val="Text"/>
              <w:rPr>
                <w:rStyle w:val="ChBlueBold"/>
              </w:rPr>
            </w:pPr>
            <w:r w:rsidRPr="00F84FE9">
              <w:rPr>
                <w:rStyle w:val="ChBlueBold"/>
              </w:rPr>
              <w:t>kaka</w:t>
            </w:r>
          </w:p>
        </w:tc>
        <w:tc>
          <w:tcPr>
            <w:tcW w:w="862" w:type="dxa"/>
            <w:shd w:val="clear" w:color="auto" w:fill="auto"/>
          </w:tcPr>
          <w:p w14:paraId="1F10B51F" w14:textId="77777777" w:rsidR="00212AB8" w:rsidRPr="00F84FE9" w:rsidRDefault="00212AB8" w:rsidP="00212AB8">
            <w:pPr>
              <w:pStyle w:val="Text"/>
              <w:rPr>
                <w:rStyle w:val="ChBlueBold"/>
              </w:rPr>
            </w:pPr>
            <w:r w:rsidRPr="00F84FE9">
              <w:rPr>
                <w:rStyle w:val="ChBlueBold"/>
              </w:rPr>
              <w:t>pendeta</w:t>
            </w:r>
          </w:p>
        </w:tc>
        <w:tc>
          <w:tcPr>
            <w:tcW w:w="360" w:type="dxa"/>
            <w:shd w:val="clear" w:color="auto" w:fill="auto"/>
          </w:tcPr>
          <w:p w14:paraId="5F0124D3" w14:textId="77777777" w:rsidR="00212AB8" w:rsidRPr="00F84FE9" w:rsidRDefault="00212AB8" w:rsidP="00212AB8">
            <w:pPr>
              <w:pStyle w:val="Text"/>
              <w:rPr>
                <w:rStyle w:val="ChBlueBold"/>
              </w:rPr>
            </w:pPr>
            <w:r w:rsidRPr="00F84FE9">
              <w:rPr>
                <w:rStyle w:val="ChBlueBold"/>
              </w:rPr>
              <w:t>di</w:t>
            </w:r>
          </w:p>
        </w:tc>
        <w:tc>
          <w:tcPr>
            <w:tcW w:w="1206" w:type="dxa"/>
            <w:shd w:val="clear" w:color="auto" w:fill="auto"/>
          </w:tcPr>
          <w:p w14:paraId="49EEA631" w14:textId="77777777" w:rsidR="00212AB8" w:rsidRPr="00F84FE9" w:rsidRDefault="00212AB8" w:rsidP="00212AB8">
            <w:pPr>
              <w:pStyle w:val="Text"/>
              <w:rPr>
                <w:rStyle w:val="ChBlueBold"/>
              </w:rPr>
            </w:pPr>
            <w:r>
              <w:rPr>
                <w:rStyle w:val="ChBlueBold"/>
              </w:rPr>
              <w:t>Mamb</w:t>
            </w:r>
            <w:r w:rsidRPr="00F84FE9">
              <w:rPr>
                <w:rStyle w:val="ChBlueBold"/>
              </w:rPr>
              <w:t>ramo</w:t>
            </w:r>
          </w:p>
        </w:tc>
        <w:tc>
          <w:tcPr>
            <w:tcW w:w="397" w:type="dxa"/>
            <w:shd w:val="clear" w:color="auto" w:fill="auto"/>
          </w:tcPr>
          <w:p w14:paraId="636A8316" w14:textId="77777777" w:rsidR="00212AB8" w:rsidRPr="00F84FE9" w:rsidRDefault="00212AB8" w:rsidP="00212AB8">
            <w:pPr>
              <w:pStyle w:val="Text"/>
              <w:rPr>
                <w:rStyle w:val="ChBlueBold"/>
              </w:rPr>
            </w:pPr>
            <w:r w:rsidRPr="00F84FE9">
              <w:rPr>
                <w:rStyle w:val="ChBlueBold"/>
              </w:rPr>
              <w:t>de</w:t>
            </w:r>
          </w:p>
        </w:tc>
        <w:tc>
          <w:tcPr>
            <w:tcW w:w="706" w:type="dxa"/>
            <w:shd w:val="clear" w:color="auto" w:fill="auto"/>
          </w:tcPr>
          <w:p w14:paraId="0833C24E" w14:textId="77777777" w:rsidR="00212AB8" w:rsidRPr="009E650F" w:rsidRDefault="00212AB8" w:rsidP="00212AB8">
            <w:pPr>
              <w:pStyle w:val="Text"/>
            </w:pPr>
            <w:r w:rsidRPr="009E650F">
              <w:rPr>
                <w:rStyle w:val="ChBlueBold"/>
              </w:rPr>
              <w:t>tu</w:t>
            </w:r>
          </w:p>
        </w:tc>
        <w:tc>
          <w:tcPr>
            <w:tcW w:w="397" w:type="dxa"/>
            <w:shd w:val="clear" w:color="auto" w:fill="auto"/>
          </w:tcPr>
          <w:p w14:paraId="44B1DF9C" w14:textId="77777777" w:rsidR="00212AB8" w:rsidRPr="000412D7" w:rsidRDefault="00212AB8" w:rsidP="00212AB8">
            <w:pPr>
              <w:pStyle w:val="Text"/>
            </w:pPr>
            <w:r w:rsidRPr="000412D7">
              <w:t>jual</w:t>
            </w:r>
          </w:p>
        </w:tc>
        <w:tc>
          <w:tcPr>
            <w:tcW w:w="1474" w:type="dxa"/>
            <w:shd w:val="clear" w:color="auto" w:fill="auto"/>
          </w:tcPr>
          <w:p w14:paraId="76DC4321" w14:textId="77777777" w:rsidR="00212AB8" w:rsidRPr="000412D7" w:rsidRDefault="00212AB8" w:rsidP="00212AB8">
            <w:pPr>
              <w:pStyle w:val="Text"/>
            </w:pPr>
            <w:r w:rsidRPr="000412D7">
              <w:t>RW</w:t>
            </w:r>
          </w:p>
        </w:tc>
      </w:tr>
      <w:tr w:rsidR="00AC23C4" w:rsidRPr="00AC23C4" w14:paraId="2A40855B" w14:textId="77777777" w:rsidTr="00AC23C4">
        <w:tc>
          <w:tcPr>
            <w:tcW w:w="709" w:type="dxa"/>
            <w:shd w:val="clear" w:color="auto" w:fill="auto"/>
          </w:tcPr>
          <w:p w14:paraId="0488959C" w14:textId="77777777" w:rsidR="00212AB8" w:rsidRPr="000412D7" w:rsidRDefault="00212AB8" w:rsidP="00212AB8">
            <w:pPr>
              <w:pStyle w:val="GlossEng"/>
            </w:pPr>
          </w:p>
        </w:tc>
        <w:tc>
          <w:tcPr>
            <w:tcW w:w="607" w:type="dxa"/>
            <w:shd w:val="clear" w:color="auto" w:fill="auto"/>
          </w:tcPr>
          <w:p w14:paraId="06E02651" w14:textId="77777777" w:rsidR="00212AB8" w:rsidRPr="000412D7" w:rsidRDefault="00212AB8" w:rsidP="00212AB8">
            <w:pPr>
              <w:pStyle w:val="GlossEng"/>
            </w:pPr>
            <w:r w:rsidRPr="000412D7">
              <w:t>oSb</w:t>
            </w:r>
          </w:p>
        </w:tc>
        <w:tc>
          <w:tcPr>
            <w:tcW w:w="862" w:type="dxa"/>
            <w:shd w:val="clear" w:color="auto" w:fill="auto"/>
          </w:tcPr>
          <w:p w14:paraId="602A9E15" w14:textId="77777777" w:rsidR="00212AB8" w:rsidRPr="000412D7" w:rsidRDefault="00212AB8" w:rsidP="00212AB8">
            <w:pPr>
              <w:pStyle w:val="GlossEng"/>
            </w:pPr>
            <w:r w:rsidRPr="000412D7">
              <w:t>pastor</w:t>
            </w:r>
          </w:p>
        </w:tc>
        <w:tc>
          <w:tcPr>
            <w:tcW w:w="360" w:type="dxa"/>
            <w:shd w:val="clear" w:color="auto" w:fill="auto"/>
          </w:tcPr>
          <w:p w14:paraId="5DFF6F5B" w14:textId="77777777" w:rsidR="00212AB8" w:rsidRPr="000412D7" w:rsidRDefault="00212AB8" w:rsidP="00212AB8">
            <w:pPr>
              <w:pStyle w:val="GlossEng"/>
            </w:pPr>
            <w:r w:rsidRPr="000412D7">
              <w:t>at</w:t>
            </w:r>
          </w:p>
        </w:tc>
        <w:tc>
          <w:tcPr>
            <w:tcW w:w="1206" w:type="dxa"/>
            <w:shd w:val="clear" w:color="auto" w:fill="auto"/>
          </w:tcPr>
          <w:p w14:paraId="2B5FED32" w14:textId="77777777" w:rsidR="00212AB8" w:rsidRPr="000412D7" w:rsidRDefault="00212AB8" w:rsidP="00212AB8">
            <w:pPr>
              <w:pStyle w:val="GlossEng"/>
            </w:pPr>
            <w:r>
              <w:t>Mamb</w:t>
            </w:r>
            <w:r w:rsidRPr="000412D7">
              <w:t>ramo</w:t>
            </w:r>
          </w:p>
        </w:tc>
        <w:tc>
          <w:tcPr>
            <w:tcW w:w="397" w:type="dxa"/>
            <w:shd w:val="clear" w:color="auto" w:fill="auto"/>
          </w:tcPr>
          <w:p w14:paraId="1A1B69AA" w14:textId="77777777" w:rsidR="00212AB8" w:rsidRPr="0099608C" w:rsidRDefault="00212AB8" w:rsidP="00212AB8">
            <w:pPr>
              <w:pStyle w:val="GlossEng"/>
              <w:rPr>
                <w:rStyle w:val="ChSmallCaps"/>
              </w:rPr>
            </w:pPr>
            <w:r w:rsidRPr="0099608C">
              <w:rPr>
                <w:rStyle w:val="ChSmallCaps"/>
              </w:rPr>
              <w:t>3sg</w:t>
            </w:r>
          </w:p>
        </w:tc>
        <w:tc>
          <w:tcPr>
            <w:tcW w:w="706" w:type="dxa"/>
            <w:shd w:val="clear" w:color="auto" w:fill="auto"/>
          </w:tcPr>
          <w:p w14:paraId="28B151B6" w14:textId="77777777" w:rsidR="00212AB8" w:rsidRPr="0099608C" w:rsidRDefault="00212AB8" w:rsidP="00212AB8">
            <w:pPr>
              <w:pStyle w:val="GlossEng"/>
              <w:rPr>
                <w:rStyle w:val="ChSmallCaps"/>
              </w:rPr>
            </w:pPr>
            <w:r w:rsidRPr="0099608C">
              <w:rPr>
                <w:rStyle w:val="ChSmallCaps"/>
              </w:rPr>
              <w:t>d.dist</w:t>
            </w:r>
          </w:p>
        </w:tc>
        <w:tc>
          <w:tcPr>
            <w:tcW w:w="397" w:type="dxa"/>
            <w:shd w:val="clear" w:color="auto" w:fill="auto"/>
          </w:tcPr>
          <w:p w14:paraId="35987A60" w14:textId="77777777" w:rsidR="00212AB8" w:rsidRPr="000412D7" w:rsidRDefault="00212AB8" w:rsidP="00212AB8">
            <w:pPr>
              <w:pStyle w:val="GlossEng"/>
            </w:pPr>
            <w:r w:rsidRPr="000412D7">
              <w:t>sell</w:t>
            </w:r>
          </w:p>
        </w:tc>
        <w:tc>
          <w:tcPr>
            <w:tcW w:w="1474" w:type="dxa"/>
            <w:shd w:val="clear" w:color="auto" w:fill="auto"/>
          </w:tcPr>
          <w:p w14:paraId="359B84C0" w14:textId="77777777" w:rsidR="00212AB8" w:rsidRPr="000412D7" w:rsidRDefault="00212AB8" w:rsidP="00212AB8">
            <w:pPr>
              <w:pStyle w:val="GlossEng"/>
            </w:pPr>
            <w:r w:rsidRPr="000412D7">
              <w:t>cooked.dog.meat</w:t>
            </w:r>
          </w:p>
        </w:tc>
      </w:tr>
    </w:tbl>
    <w:p w14:paraId="0848B21A" w14:textId="335EDE46" w:rsidR="00212AB8" w:rsidRPr="009E2A1C" w:rsidRDefault="00B7093A" w:rsidP="00212AB8">
      <w:pPr>
        <w:pStyle w:val="FreeTranslEng"/>
      </w:pPr>
      <w:r>
        <w:t>‘</w:t>
      </w:r>
      <w:r w:rsidR="00212AB8" w:rsidRPr="00F84FE9">
        <w:rPr>
          <w:rStyle w:val="ChBlueBold"/>
        </w:rPr>
        <w:t xml:space="preserve">that older sibling pastor </w:t>
      </w:r>
      <w:r w:rsidR="005F5D88">
        <w:rPr>
          <w:rStyle w:val="ChBlueBold"/>
        </w:rPr>
        <w:t>in</w:t>
      </w:r>
      <w:r w:rsidR="00212AB8">
        <w:rPr>
          <w:rStyle w:val="ChBlueBold"/>
        </w:rPr>
        <w:t xml:space="preserve"> (the) Mambramo (</w:t>
      </w:r>
      <w:r w:rsidR="00212AB8" w:rsidRPr="00F84FE9">
        <w:rPr>
          <w:rStyle w:val="ChBlueBold"/>
        </w:rPr>
        <w:t>area</w:t>
      </w:r>
      <w:r w:rsidR="00212AB8">
        <w:rPr>
          <w:rStyle w:val="ChBlueBold"/>
        </w:rPr>
        <w:t>)</w:t>
      </w:r>
      <w:r w:rsidR="00212AB8">
        <w:t xml:space="preserve"> sells cooked dog meat</w:t>
      </w:r>
      <w:r>
        <w:t>’</w:t>
      </w:r>
      <w:r w:rsidR="00212AB8">
        <w:t xml:space="preserve"> </w:t>
      </w:r>
      <w:r w:rsidR="00212AB8" w:rsidRPr="007F6C80">
        <w:rPr>
          <w:rStyle w:val="ExampleSource"/>
        </w:rPr>
        <w:t>[081011-022-Cv.0105]</w:t>
      </w:r>
    </w:p>
    <w:tbl>
      <w:tblPr>
        <w:tblW w:w="6796" w:type="dxa"/>
        <w:tblCellMar>
          <w:left w:w="40" w:type="dxa"/>
          <w:right w:w="40" w:type="dxa"/>
        </w:tblCellMar>
        <w:tblLook w:val="01E0" w:firstRow="1" w:lastRow="1" w:firstColumn="1" w:lastColumn="1" w:noHBand="0" w:noVBand="0"/>
      </w:tblPr>
      <w:tblGrid>
        <w:gridCol w:w="709"/>
        <w:gridCol w:w="284"/>
        <w:gridCol w:w="339"/>
        <w:gridCol w:w="990"/>
        <w:gridCol w:w="464"/>
        <w:gridCol w:w="537"/>
        <w:gridCol w:w="624"/>
        <w:gridCol w:w="744"/>
        <w:gridCol w:w="1025"/>
        <w:gridCol w:w="797"/>
        <w:gridCol w:w="283"/>
      </w:tblGrid>
      <w:tr w:rsidR="00AC23C4" w:rsidRPr="00197375" w14:paraId="7411A446" w14:textId="77777777" w:rsidTr="00AC23C4">
        <w:tc>
          <w:tcPr>
            <w:tcW w:w="709" w:type="dxa"/>
            <w:shd w:val="clear" w:color="auto" w:fill="auto"/>
          </w:tcPr>
          <w:p w14:paraId="67E55234" w14:textId="77777777" w:rsidR="00212AB8" w:rsidRPr="00932E99" w:rsidRDefault="00212AB8" w:rsidP="00212AB8">
            <w:pPr>
              <w:pStyle w:val="O0Nwnext"/>
            </w:pPr>
            <w:bookmarkStart w:id="3046" w:name="_Ref313464056"/>
            <w:bookmarkStart w:id="3047" w:name="_Ref340775186"/>
            <w:r w:rsidRPr="00856563">
              <w:t>(</w:t>
            </w:r>
            <w:fldSimple w:instr=" SEQ ( \* ARABIC \s 1 ">
              <w:r w:rsidR="00154D81">
                <w:rPr>
                  <w:noProof/>
                </w:rPr>
                <w:t>77</w:t>
              </w:r>
            </w:fldSimple>
            <w:bookmarkEnd w:id="3046"/>
            <w:r w:rsidRPr="00856563">
              <w:t>)</w:t>
            </w:r>
            <w:bookmarkEnd w:id="3047"/>
          </w:p>
        </w:tc>
        <w:tc>
          <w:tcPr>
            <w:tcW w:w="284" w:type="dxa"/>
            <w:shd w:val="clear" w:color="auto" w:fill="auto"/>
          </w:tcPr>
          <w:p w14:paraId="638F8F06" w14:textId="77777777" w:rsidR="00212AB8" w:rsidRPr="00856563" w:rsidRDefault="00212AB8" w:rsidP="00212AB8">
            <w:pPr>
              <w:pStyle w:val="Text"/>
            </w:pPr>
            <w:r>
              <w:t>…</w:t>
            </w:r>
          </w:p>
        </w:tc>
        <w:tc>
          <w:tcPr>
            <w:tcW w:w="339" w:type="dxa"/>
            <w:shd w:val="clear" w:color="auto" w:fill="auto"/>
          </w:tcPr>
          <w:p w14:paraId="156EB5DE" w14:textId="77777777" w:rsidR="00212AB8" w:rsidRPr="00856563" w:rsidRDefault="00212AB8" w:rsidP="00212AB8">
            <w:pPr>
              <w:pStyle w:val="Text"/>
            </w:pPr>
            <w:r>
              <w:t>ato</w:t>
            </w:r>
          </w:p>
        </w:tc>
        <w:tc>
          <w:tcPr>
            <w:tcW w:w="990" w:type="dxa"/>
            <w:shd w:val="clear" w:color="auto" w:fill="auto"/>
          </w:tcPr>
          <w:p w14:paraId="5343D393" w14:textId="77777777" w:rsidR="00212AB8" w:rsidRPr="00856563" w:rsidRDefault="00212AB8" w:rsidP="00212AB8">
            <w:pPr>
              <w:pStyle w:val="Text"/>
              <w:rPr>
                <w:rStyle w:val="ChBlueBold"/>
              </w:rPr>
            </w:pPr>
            <w:r>
              <w:rPr>
                <w:rStyle w:val="ChBlueBold"/>
              </w:rPr>
              <w:t>kas</w:t>
            </w:r>
            <w:r w:rsidRPr="00856563">
              <w:rPr>
                <w:rStyle w:val="ChBlueBold"/>
              </w:rPr>
              <w:t>wari</w:t>
            </w:r>
          </w:p>
        </w:tc>
        <w:tc>
          <w:tcPr>
            <w:tcW w:w="464" w:type="dxa"/>
            <w:shd w:val="clear" w:color="auto" w:fill="auto"/>
          </w:tcPr>
          <w:p w14:paraId="6C1884A4" w14:textId="77777777" w:rsidR="00212AB8" w:rsidRPr="00137520" w:rsidRDefault="00212AB8" w:rsidP="00212AB8">
            <w:pPr>
              <w:pStyle w:val="Text"/>
              <w:rPr>
                <w:rStyle w:val="ChBlueBold"/>
              </w:rPr>
            </w:pPr>
            <w:r w:rsidRPr="00137520">
              <w:rPr>
                <w:rStyle w:val="ChBlueBold"/>
              </w:rPr>
              <w:t>dia</w:t>
            </w:r>
          </w:p>
        </w:tc>
        <w:tc>
          <w:tcPr>
            <w:tcW w:w="537" w:type="dxa"/>
            <w:shd w:val="clear" w:color="auto" w:fill="auto"/>
          </w:tcPr>
          <w:p w14:paraId="03A58A68" w14:textId="77777777" w:rsidR="00212AB8" w:rsidRPr="00856563" w:rsidRDefault="00212AB8" w:rsidP="00212AB8">
            <w:pPr>
              <w:pStyle w:val="Text"/>
            </w:pPr>
            <w:r w:rsidRPr="00856563">
              <w:t>ada</w:t>
            </w:r>
          </w:p>
        </w:tc>
        <w:tc>
          <w:tcPr>
            <w:tcW w:w="624" w:type="dxa"/>
            <w:shd w:val="clear" w:color="auto" w:fill="auto"/>
          </w:tcPr>
          <w:p w14:paraId="00BB70F5" w14:textId="77777777" w:rsidR="00212AB8" w:rsidRPr="00856563" w:rsidRDefault="00212AB8" w:rsidP="00212AB8">
            <w:pPr>
              <w:pStyle w:val="Text"/>
            </w:pPr>
            <w:r w:rsidRPr="00856563">
              <w:t>berdiri</w:t>
            </w:r>
          </w:p>
        </w:tc>
        <w:tc>
          <w:tcPr>
            <w:tcW w:w="744" w:type="dxa"/>
            <w:shd w:val="clear" w:color="auto" w:fill="auto"/>
          </w:tcPr>
          <w:p w14:paraId="31E90AD2" w14:textId="77777777" w:rsidR="00212AB8" w:rsidRPr="00856563" w:rsidRDefault="00212AB8" w:rsidP="00212AB8">
            <w:pPr>
              <w:pStyle w:val="Text"/>
            </w:pPr>
            <w:r w:rsidRPr="00856563">
              <w:t>pas</w:t>
            </w:r>
          </w:p>
        </w:tc>
        <w:tc>
          <w:tcPr>
            <w:tcW w:w="1025" w:type="dxa"/>
            <w:shd w:val="clear" w:color="auto" w:fill="auto"/>
          </w:tcPr>
          <w:p w14:paraId="5450ED63" w14:textId="77777777" w:rsidR="00212AB8" w:rsidRPr="00856563" w:rsidRDefault="00212AB8" w:rsidP="00212AB8">
            <w:pPr>
              <w:pStyle w:val="Text"/>
            </w:pPr>
            <w:r w:rsidRPr="00856563">
              <w:t>perhatikan</w:t>
            </w:r>
            <w:r w:rsidR="00002D53">
              <w:t>g</w:t>
            </w:r>
          </w:p>
        </w:tc>
        <w:tc>
          <w:tcPr>
            <w:tcW w:w="797" w:type="dxa"/>
            <w:shd w:val="clear" w:color="auto" w:fill="auto"/>
          </w:tcPr>
          <w:p w14:paraId="3FAFBECD" w14:textId="77777777" w:rsidR="00212AB8" w:rsidRPr="00856563" w:rsidRDefault="00212AB8" w:rsidP="00212AB8">
            <w:pPr>
              <w:pStyle w:val="Text"/>
            </w:pPr>
            <w:r w:rsidRPr="00856563">
              <w:t>begini</w:t>
            </w:r>
          </w:p>
        </w:tc>
        <w:tc>
          <w:tcPr>
            <w:tcW w:w="283" w:type="dxa"/>
            <w:shd w:val="clear" w:color="auto" w:fill="auto"/>
          </w:tcPr>
          <w:p w14:paraId="543799BC" w14:textId="77777777" w:rsidR="00212AB8" w:rsidRPr="00856563" w:rsidRDefault="00212AB8" w:rsidP="00212AB8">
            <w:pPr>
              <w:pStyle w:val="Text"/>
            </w:pPr>
            <w:r w:rsidRPr="00856563">
              <w:t>…</w:t>
            </w:r>
          </w:p>
        </w:tc>
      </w:tr>
      <w:tr w:rsidR="00AC23C4" w:rsidRPr="00AC23C4" w14:paraId="74F96AB7" w14:textId="77777777" w:rsidTr="00AC23C4">
        <w:tc>
          <w:tcPr>
            <w:tcW w:w="709" w:type="dxa"/>
            <w:shd w:val="clear" w:color="auto" w:fill="auto"/>
          </w:tcPr>
          <w:p w14:paraId="63D80F9B" w14:textId="77777777" w:rsidR="00212AB8" w:rsidRPr="00932E99" w:rsidRDefault="00212AB8" w:rsidP="00212AB8">
            <w:pPr>
              <w:pStyle w:val="GlossEng"/>
            </w:pPr>
          </w:p>
        </w:tc>
        <w:tc>
          <w:tcPr>
            <w:tcW w:w="284" w:type="dxa"/>
            <w:shd w:val="clear" w:color="auto" w:fill="auto"/>
          </w:tcPr>
          <w:p w14:paraId="72DBA903" w14:textId="77777777" w:rsidR="00212AB8" w:rsidRPr="00856563" w:rsidRDefault="00212AB8" w:rsidP="00212AB8">
            <w:pPr>
              <w:pStyle w:val="GlossEng"/>
            </w:pPr>
          </w:p>
        </w:tc>
        <w:tc>
          <w:tcPr>
            <w:tcW w:w="339" w:type="dxa"/>
            <w:shd w:val="clear" w:color="auto" w:fill="auto"/>
          </w:tcPr>
          <w:p w14:paraId="6FEFD405" w14:textId="77777777" w:rsidR="00212AB8" w:rsidRPr="00856563" w:rsidRDefault="00212AB8" w:rsidP="00212AB8">
            <w:pPr>
              <w:pStyle w:val="GlossEng"/>
            </w:pPr>
            <w:r w:rsidRPr="00856563">
              <w:t>or</w:t>
            </w:r>
          </w:p>
        </w:tc>
        <w:tc>
          <w:tcPr>
            <w:tcW w:w="990" w:type="dxa"/>
            <w:shd w:val="clear" w:color="auto" w:fill="auto"/>
          </w:tcPr>
          <w:p w14:paraId="5EA5AE70" w14:textId="77777777" w:rsidR="00212AB8" w:rsidRPr="00856563" w:rsidRDefault="00212AB8" w:rsidP="00212AB8">
            <w:pPr>
              <w:pStyle w:val="GlossEng"/>
            </w:pPr>
            <w:r w:rsidRPr="00856563">
              <w:t>cassowary</w:t>
            </w:r>
          </w:p>
        </w:tc>
        <w:tc>
          <w:tcPr>
            <w:tcW w:w="464" w:type="dxa"/>
            <w:shd w:val="clear" w:color="auto" w:fill="auto"/>
          </w:tcPr>
          <w:p w14:paraId="1521EAD0" w14:textId="77777777" w:rsidR="00212AB8" w:rsidRPr="0099608C" w:rsidRDefault="00212AB8" w:rsidP="00212AB8">
            <w:pPr>
              <w:pStyle w:val="GlossEng"/>
              <w:rPr>
                <w:rStyle w:val="ChSmallCaps"/>
              </w:rPr>
            </w:pPr>
            <w:r w:rsidRPr="0099608C">
              <w:rPr>
                <w:rStyle w:val="ChSmallCaps"/>
              </w:rPr>
              <w:t>3sg</w:t>
            </w:r>
          </w:p>
        </w:tc>
        <w:tc>
          <w:tcPr>
            <w:tcW w:w="537" w:type="dxa"/>
            <w:shd w:val="clear" w:color="auto" w:fill="auto"/>
          </w:tcPr>
          <w:p w14:paraId="5139E529" w14:textId="77777777" w:rsidR="00212AB8" w:rsidRPr="00856563" w:rsidRDefault="00212AB8" w:rsidP="00212AB8">
            <w:pPr>
              <w:pStyle w:val="GlossEng"/>
            </w:pPr>
            <w:r w:rsidRPr="00856563">
              <w:t>exist</w:t>
            </w:r>
          </w:p>
        </w:tc>
        <w:tc>
          <w:tcPr>
            <w:tcW w:w="624" w:type="dxa"/>
            <w:shd w:val="clear" w:color="auto" w:fill="auto"/>
          </w:tcPr>
          <w:p w14:paraId="35192731" w14:textId="77777777" w:rsidR="00212AB8" w:rsidRPr="00197375" w:rsidRDefault="00212AB8" w:rsidP="00212AB8">
            <w:pPr>
              <w:pStyle w:val="GlossEng"/>
            </w:pPr>
            <w:r w:rsidRPr="00197375">
              <w:t>stand</w:t>
            </w:r>
          </w:p>
        </w:tc>
        <w:tc>
          <w:tcPr>
            <w:tcW w:w="744" w:type="dxa"/>
            <w:shd w:val="clear" w:color="auto" w:fill="auto"/>
          </w:tcPr>
          <w:p w14:paraId="21015FB7" w14:textId="36158795" w:rsidR="00212AB8" w:rsidRPr="00197375" w:rsidRDefault="009E4D06" w:rsidP="00212AB8">
            <w:pPr>
              <w:pStyle w:val="GlossEng"/>
            </w:pPr>
            <w:r>
              <w:t>be.exact</w:t>
            </w:r>
          </w:p>
        </w:tc>
        <w:tc>
          <w:tcPr>
            <w:tcW w:w="1025" w:type="dxa"/>
            <w:shd w:val="clear" w:color="auto" w:fill="auto"/>
          </w:tcPr>
          <w:p w14:paraId="4CC1ABF2" w14:textId="77777777" w:rsidR="00212AB8" w:rsidRPr="00197375" w:rsidRDefault="00212AB8" w:rsidP="00212AB8">
            <w:pPr>
              <w:pStyle w:val="GlossEng"/>
            </w:pPr>
            <w:r w:rsidRPr="00197375">
              <w:t>watch</w:t>
            </w:r>
          </w:p>
        </w:tc>
        <w:tc>
          <w:tcPr>
            <w:tcW w:w="797" w:type="dxa"/>
            <w:shd w:val="clear" w:color="auto" w:fill="auto"/>
          </w:tcPr>
          <w:p w14:paraId="3CEE5328" w14:textId="77777777" w:rsidR="00212AB8" w:rsidRPr="00197375" w:rsidRDefault="00212AB8" w:rsidP="00212AB8">
            <w:pPr>
              <w:pStyle w:val="GlossEng"/>
            </w:pPr>
            <w:r w:rsidRPr="00197375">
              <w:t>like.this</w:t>
            </w:r>
          </w:p>
        </w:tc>
        <w:tc>
          <w:tcPr>
            <w:tcW w:w="283" w:type="dxa"/>
            <w:shd w:val="clear" w:color="auto" w:fill="auto"/>
          </w:tcPr>
          <w:p w14:paraId="1DF9031E" w14:textId="77777777" w:rsidR="00212AB8" w:rsidRPr="00856563" w:rsidRDefault="00212AB8" w:rsidP="00212AB8">
            <w:pPr>
              <w:pStyle w:val="GlossEng"/>
            </w:pPr>
          </w:p>
        </w:tc>
      </w:tr>
    </w:tbl>
    <w:p w14:paraId="1F7FE000" w14:textId="2BEEEEEE" w:rsidR="00212AB8" w:rsidRPr="00AA6837" w:rsidRDefault="00B7093A" w:rsidP="00212AB8">
      <w:pPr>
        <w:pStyle w:val="FreeTranslEng"/>
      </w:pPr>
      <w:r>
        <w:t>‘</w:t>
      </w:r>
      <w:r w:rsidR="00212AB8">
        <w:t>[</w:t>
      </w:r>
      <w:r w:rsidR="00212AB8" w:rsidRPr="00856563">
        <w:t>if you see a cassowary</w:t>
      </w:r>
      <w:r>
        <w:t>’</w:t>
      </w:r>
      <w:r w:rsidR="00212AB8">
        <w:t>s footprint]</w:t>
      </w:r>
      <w:r w:rsidR="00212AB8" w:rsidRPr="00856563">
        <w:t xml:space="preserve"> or </w:t>
      </w:r>
      <w:r w:rsidR="00212AB8">
        <w:rPr>
          <w:rStyle w:val="ChBlueBold"/>
        </w:rPr>
        <w:t>th</w:t>
      </w:r>
      <w:r w:rsidR="00212AB8" w:rsidRPr="00856563">
        <w:rPr>
          <w:rStyle w:val="ChBlueBold"/>
        </w:rPr>
        <w:t>e cassowary</w:t>
      </w:r>
      <w:r w:rsidR="00212AB8" w:rsidRPr="00856563">
        <w:t xml:space="preserve"> </w:t>
      </w:r>
      <w:r w:rsidR="00212AB8">
        <w:t xml:space="preserve">is </w:t>
      </w:r>
      <w:r w:rsidR="00212AB8" w:rsidRPr="00856563">
        <w:t>standing right there watching (you) like this, …</w:t>
      </w:r>
      <w:r>
        <w:t>’</w:t>
      </w:r>
      <w:r w:rsidR="00212AB8">
        <w:t xml:space="preserve"> </w:t>
      </w:r>
      <w:r w:rsidR="00212AB8" w:rsidRPr="00856563">
        <w:rPr>
          <w:rStyle w:val="ExampleSource"/>
        </w:rPr>
        <w:t>[080923-014-CvEx.0022]</w:t>
      </w:r>
    </w:p>
    <w:tbl>
      <w:tblPr>
        <w:tblW w:w="6818" w:type="dxa"/>
        <w:tblCellMar>
          <w:left w:w="42" w:type="dxa"/>
          <w:right w:w="42" w:type="dxa"/>
        </w:tblCellMar>
        <w:tblLook w:val="01E0" w:firstRow="1" w:lastRow="1" w:firstColumn="1" w:lastColumn="1" w:noHBand="0" w:noVBand="0"/>
      </w:tblPr>
      <w:tblGrid>
        <w:gridCol w:w="709"/>
        <w:gridCol w:w="284"/>
        <w:gridCol w:w="472"/>
        <w:gridCol w:w="82"/>
        <w:gridCol w:w="202"/>
        <w:gridCol w:w="616"/>
        <w:gridCol w:w="283"/>
        <w:gridCol w:w="496"/>
        <w:gridCol w:w="39"/>
        <w:gridCol w:w="779"/>
        <w:gridCol w:w="83"/>
        <w:gridCol w:w="426"/>
        <w:gridCol w:w="63"/>
        <w:gridCol w:w="673"/>
        <w:gridCol w:w="15"/>
        <w:gridCol w:w="795"/>
        <w:gridCol w:w="40"/>
        <w:gridCol w:w="284"/>
        <w:gridCol w:w="477"/>
      </w:tblGrid>
      <w:tr w:rsidR="00AC23C4" w:rsidRPr="00414A9C" w14:paraId="4A055656" w14:textId="77777777" w:rsidTr="00AC23C4">
        <w:tc>
          <w:tcPr>
            <w:tcW w:w="709" w:type="dxa"/>
            <w:shd w:val="clear" w:color="auto" w:fill="auto"/>
          </w:tcPr>
          <w:p w14:paraId="07C11AAC" w14:textId="77777777" w:rsidR="00212AB8" w:rsidRPr="00D025F5" w:rsidRDefault="00212AB8" w:rsidP="00212AB8">
            <w:pPr>
              <w:pStyle w:val="O0Nwnext"/>
            </w:pPr>
            <w:bookmarkStart w:id="3048" w:name="_Ref354394292"/>
            <w:r w:rsidRPr="00856563">
              <w:t>(</w:t>
            </w:r>
            <w:fldSimple w:instr=" SEQ ( \* ARABIC \s 1 ">
              <w:r w:rsidR="00154D81">
                <w:rPr>
                  <w:noProof/>
                </w:rPr>
                <w:t>78</w:t>
              </w:r>
            </w:fldSimple>
            <w:r w:rsidRPr="00856563">
              <w:t>)</w:t>
            </w:r>
            <w:bookmarkEnd w:id="3048"/>
          </w:p>
        </w:tc>
        <w:tc>
          <w:tcPr>
            <w:tcW w:w="284" w:type="dxa"/>
            <w:shd w:val="clear" w:color="auto" w:fill="auto"/>
          </w:tcPr>
          <w:p w14:paraId="1628F494" w14:textId="77777777" w:rsidR="00212AB8" w:rsidRPr="008B25CB" w:rsidRDefault="00212AB8" w:rsidP="00212AB8">
            <w:pPr>
              <w:pStyle w:val="Text"/>
            </w:pPr>
            <w:r>
              <w:t>…</w:t>
            </w:r>
          </w:p>
        </w:tc>
        <w:tc>
          <w:tcPr>
            <w:tcW w:w="554" w:type="dxa"/>
            <w:gridSpan w:val="2"/>
            <w:shd w:val="clear" w:color="auto" w:fill="auto"/>
          </w:tcPr>
          <w:p w14:paraId="3C3B9F2B" w14:textId="77777777" w:rsidR="00212AB8" w:rsidRPr="008B25CB" w:rsidRDefault="00212AB8" w:rsidP="00212AB8">
            <w:pPr>
              <w:pStyle w:val="Text"/>
            </w:pPr>
            <w:r>
              <w:t>bawa</w:t>
            </w:r>
          </w:p>
        </w:tc>
        <w:tc>
          <w:tcPr>
            <w:tcW w:w="818" w:type="dxa"/>
            <w:gridSpan w:val="2"/>
            <w:shd w:val="clear" w:color="auto" w:fill="auto"/>
          </w:tcPr>
          <w:p w14:paraId="56560073" w14:textId="77777777" w:rsidR="00212AB8" w:rsidRPr="008B25CB" w:rsidRDefault="00002D53" w:rsidP="00212AB8">
            <w:pPr>
              <w:pStyle w:val="Text"/>
            </w:pPr>
            <w:r>
              <w:t>anaang</w:t>
            </w:r>
          </w:p>
        </w:tc>
        <w:tc>
          <w:tcPr>
            <w:tcW w:w="779" w:type="dxa"/>
            <w:gridSpan w:val="2"/>
            <w:shd w:val="clear" w:color="auto" w:fill="auto"/>
          </w:tcPr>
          <w:p w14:paraId="3C5C0EB9" w14:textId="77777777" w:rsidR="00212AB8" w:rsidRPr="008B25CB" w:rsidRDefault="00212AB8" w:rsidP="00212AB8">
            <w:pPr>
              <w:pStyle w:val="Text"/>
            </w:pPr>
            <w:r>
              <w:t>pinang,</w:t>
            </w:r>
          </w:p>
        </w:tc>
        <w:tc>
          <w:tcPr>
            <w:tcW w:w="818" w:type="dxa"/>
            <w:gridSpan w:val="2"/>
            <w:shd w:val="clear" w:color="auto" w:fill="auto"/>
          </w:tcPr>
          <w:p w14:paraId="32ADABF8" w14:textId="77777777" w:rsidR="00212AB8" w:rsidRPr="008B25CB" w:rsidRDefault="00002D53" w:rsidP="00212AB8">
            <w:pPr>
              <w:pStyle w:val="Text"/>
            </w:pPr>
            <w:r>
              <w:t>ana</w:t>
            </w:r>
            <w:r w:rsidRPr="008B25CB">
              <w:t>ang</w:t>
            </w:r>
          </w:p>
        </w:tc>
        <w:tc>
          <w:tcPr>
            <w:tcW w:w="509" w:type="dxa"/>
            <w:gridSpan w:val="2"/>
            <w:shd w:val="clear" w:color="auto" w:fill="auto"/>
          </w:tcPr>
          <w:p w14:paraId="4BAB1DFD" w14:textId="77777777" w:rsidR="00212AB8" w:rsidRPr="008B25CB" w:rsidRDefault="00212AB8" w:rsidP="00212AB8">
            <w:pPr>
              <w:pStyle w:val="Text"/>
            </w:pPr>
            <w:r>
              <w:t>sagu,</w:t>
            </w:r>
          </w:p>
        </w:tc>
        <w:tc>
          <w:tcPr>
            <w:tcW w:w="751" w:type="dxa"/>
            <w:gridSpan w:val="3"/>
            <w:shd w:val="clear" w:color="auto" w:fill="auto"/>
          </w:tcPr>
          <w:p w14:paraId="7EAA4507" w14:textId="77777777" w:rsidR="00212AB8" w:rsidRPr="008B25CB" w:rsidRDefault="00212AB8" w:rsidP="00212AB8">
            <w:pPr>
              <w:pStyle w:val="Text"/>
            </w:pPr>
            <w:r w:rsidRPr="008B25CB">
              <w:t>bibit</w:t>
            </w:r>
          </w:p>
        </w:tc>
        <w:tc>
          <w:tcPr>
            <w:tcW w:w="795" w:type="dxa"/>
            <w:shd w:val="clear" w:color="auto" w:fill="auto"/>
          </w:tcPr>
          <w:p w14:paraId="652720BE" w14:textId="77777777" w:rsidR="00212AB8" w:rsidRPr="008B25CB" w:rsidRDefault="00212AB8" w:rsidP="00212AB8">
            <w:pPr>
              <w:pStyle w:val="Text"/>
            </w:pPr>
            <w:r>
              <w:t>klapa,</w:t>
            </w:r>
          </w:p>
        </w:tc>
        <w:tc>
          <w:tcPr>
            <w:tcW w:w="801" w:type="dxa"/>
            <w:gridSpan w:val="3"/>
            <w:shd w:val="clear" w:color="auto" w:fill="auto"/>
          </w:tcPr>
          <w:p w14:paraId="291FF4F6" w14:textId="77777777" w:rsidR="00212AB8" w:rsidRPr="008B25CB" w:rsidRDefault="00212AB8" w:rsidP="00212AB8">
            <w:pPr>
              <w:pStyle w:val="Text"/>
            </w:pPr>
            <w:r w:rsidRPr="008B25CB">
              <w:t>bibit</w:t>
            </w:r>
          </w:p>
        </w:tc>
      </w:tr>
      <w:tr w:rsidR="00AC23C4" w:rsidRPr="00AC23C4" w14:paraId="781DFFA3" w14:textId="77777777" w:rsidTr="00AC23C4">
        <w:tc>
          <w:tcPr>
            <w:tcW w:w="709" w:type="dxa"/>
            <w:shd w:val="clear" w:color="auto" w:fill="auto"/>
          </w:tcPr>
          <w:p w14:paraId="49CDFA55" w14:textId="77777777" w:rsidR="00212AB8" w:rsidRPr="00006B02" w:rsidRDefault="00212AB8" w:rsidP="00212AB8">
            <w:pPr>
              <w:pStyle w:val="GlossEng"/>
            </w:pPr>
          </w:p>
        </w:tc>
        <w:tc>
          <w:tcPr>
            <w:tcW w:w="284" w:type="dxa"/>
            <w:shd w:val="clear" w:color="auto" w:fill="auto"/>
          </w:tcPr>
          <w:p w14:paraId="7E096797" w14:textId="77777777" w:rsidR="00212AB8" w:rsidRDefault="00212AB8" w:rsidP="00212AB8">
            <w:pPr>
              <w:pStyle w:val="GlossEng"/>
            </w:pPr>
          </w:p>
        </w:tc>
        <w:tc>
          <w:tcPr>
            <w:tcW w:w="554" w:type="dxa"/>
            <w:gridSpan w:val="2"/>
            <w:shd w:val="clear" w:color="auto" w:fill="auto"/>
          </w:tcPr>
          <w:p w14:paraId="49D80E75" w14:textId="77777777" w:rsidR="00212AB8" w:rsidRDefault="00212AB8" w:rsidP="00212AB8">
            <w:pPr>
              <w:pStyle w:val="GlossEng"/>
            </w:pPr>
            <w:r>
              <w:t>bring</w:t>
            </w:r>
          </w:p>
        </w:tc>
        <w:tc>
          <w:tcPr>
            <w:tcW w:w="818" w:type="dxa"/>
            <w:gridSpan w:val="2"/>
            <w:shd w:val="clear" w:color="auto" w:fill="auto"/>
          </w:tcPr>
          <w:p w14:paraId="00AF6910" w14:textId="77777777" w:rsidR="00212AB8" w:rsidRDefault="00212AB8" w:rsidP="00212AB8">
            <w:pPr>
              <w:pStyle w:val="GlossEng"/>
            </w:pPr>
            <w:r>
              <w:t>offspring</w:t>
            </w:r>
          </w:p>
        </w:tc>
        <w:tc>
          <w:tcPr>
            <w:tcW w:w="779" w:type="dxa"/>
            <w:gridSpan w:val="2"/>
            <w:shd w:val="clear" w:color="auto" w:fill="auto"/>
          </w:tcPr>
          <w:p w14:paraId="645E3405" w14:textId="77777777" w:rsidR="00212AB8" w:rsidRDefault="00212AB8" w:rsidP="00212AB8">
            <w:pPr>
              <w:pStyle w:val="GlossEng"/>
            </w:pPr>
            <w:r>
              <w:t>betel</w:t>
            </w:r>
            <w:r w:rsidR="00002D53">
              <w:t>.</w:t>
            </w:r>
            <w:r>
              <w:t>nut</w:t>
            </w:r>
          </w:p>
        </w:tc>
        <w:tc>
          <w:tcPr>
            <w:tcW w:w="818" w:type="dxa"/>
            <w:gridSpan w:val="2"/>
            <w:shd w:val="clear" w:color="auto" w:fill="auto"/>
          </w:tcPr>
          <w:p w14:paraId="0CFEA047" w14:textId="77777777" w:rsidR="00212AB8" w:rsidRPr="008B25CB" w:rsidRDefault="00212AB8" w:rsidP="00212AB8">
            <w:pPr>
              <w:pStyle w:val="GlossEng"/>
            </w:pPr>
            <w:r>
              <w:t>offspring</w:t>
            </w:r>
          </w:p>
        </w:tc>
        <w:tc>
          <w:tcPr>
            <w:tcW w:w="509" w:type="dxa"/>
            <w:gridSpan w:val="2"/>
            <w:shd w:val="clear" w:color="auto" w:fill="auto"/>
          </w:tcPr>
          <w:p w14:paraId="1F57776C" w14:textId="77777777" w:rsidR="00212AB8" w:rsidRPr="008B25CB" w:rsidRDefault="00212AB8" w:rsidP="00212AB8">
            <w:pPr>
              <w:pStyle w:val="GlossEng"/>
            </w:pPr>
            <w:r w:rsidRPr="008B25CB">
              <w:t>sago</w:t>
            </w:r>
          </w:p>
        </w:tc>
        <w:tc>
          <w:tcPr>
            <w:tcW w:w="751" w:type="dxa"/>
            <w:gridSpan w:val="3"/>
            <w:shd w:val="clear" w:color="auto" w:fill="auto"/>
          </w:tcPr>
          <w:p w14:paraId="798D237A" w14:textId="77777777" w:rsidR="00212AB8" w:rsidRPr="008B25CB" w:rsidRDefault="00212AB8" w:rsidP="00212AB8">
            <w:pPr>
              <w:pStyle w:val="GlossEng"/>
            </w:pPr>
            <w:r w:rsidRPr="008B25CB">
              <w:t>seedling</w:t>
            </w:r>
          </w:p>
        </w:tc>
        <w:tc>
          <w:tcPr>
            <w:tcW w:w="795" w:type="dxa"/>
            <w:shd w:val="clear" w:color="auto" w:fill="auto"/>
          </w:tcPr>
          <w:p w14:paraId="3696F6D5" w14:textId="77777777" w:rsidR="00212AB8" w:rsidRPr="008B25CB" w:rsidRDefault="00212AB8" w:rsidP="00212AB8">
            <w:pPr>
              <w:pStyle w:val="GlossEng"/>
            </w:pPr>
            <w:r w:rsidRPr="008B25CB">
              <w:t>coconut</w:t>
            </w:r>
          </w:p>
        </w:tc>
        <w:tc>
          <w:tcPr>
            <w:tcW w:w="801" w:type="dxa"/>
            <w:gridSpan w:val="3"/>
            <w:shd w:val="clear" w:color="auto" w:fill="auto"/>
          </w:tcPr>
          <w:p w14:paraId="5888186D" w14:textId="77777777" w:rsidR="00212AB8" w:rsidRPr="008B25CB" w:rsidRDefault="00212AB8" w:rsidP="00212AB8">
            <w:pPr>
              <w:pStyle w:val="GlossEng"/>
            </w:pPr>
            <w:r w:rsidRPr="008B25CB">
              <w:t>seedling</w:t>
            </w:r>
          </w:p>
        </w:tc>
      </w:tr>
      <w:tr w:rsidR="00AC23C4" w:rsidRPr="00414A9C" w14:paraId="4F4198CC" w14:textId="77777777" w:rsidTr="00AC23C4">
        <w:trPr>
          <w:gridAfter w:val="1"/>
          <w:wAfter w:w="477" w:type="dxa"/>
        </w:trPr>
        <w:tc>
          <w:tcPr>
            <w:tcW w:w="709" w:type="dxa"/>
            <w:shd w:val="clear" w:color="auto" w:fill="auto"/>
          </w:tcPr>
          <w:p w14:paraId="31E4FB97" w14:textId="77777777" w:rsidR="00212AB8" w:rsidRPr="00006B02" w:rsidRDefault="00212AB8" w:rsidP="00212AB8">
            <w:pPr>
              <w:pStyle w:val="O0Nwnext"/>
            </w:pPr>
          </w:p>
        </w:tc>
        <w:tc>
          <w:tcPr>
            <w:tcW w:w="756" w:type="dxa"/>
            <w:gridSpan w:val="2"/>
            <w:shd w:val="clear" w:color="auto" w:fill="auto"/>
          </w:tcPr>
          <w:p w14:paraId="38948E92" w14:textId="77777777" w:rsidR="00212AB8" w:rsidRPr="008B25CB" w:rsidRDefault="00212AB8" w:rsidP="00212AB8">
            <w:pPr>
              <w:pStyle w:val="Text"/>
            </w:pPr>
            <w:r w:rsidRPr="008B25CB">
              <w:t>pisang</w:t>
            </w:r>
            <w:r>
              <w:t>,</w:t>
            </w:r>
          </w:p>
        </w:tc>
        <w:tc>
          <w:tcPr>
            <w:tcW w:w="284" w:type="dxa"/>
            <w:gridSpan w:val="2"/>
            <w:shd w:val="clear" w:color="auto" w:fill="auto"/>
          </w:tcPr>
          <w:p w14:paraId="362E5227" w14:textId="77777777" w:rsidR="00212AB8" w:rsidRPr="008B25CB" w:rsidRDefault="00212AB8" w:rsidP="00212AB8">
            <w:pPr>
              <w:pStyle w:val="Text"/>
            </w:pPr>
            <w:r>
              <w:t>…</w:t>
            </w:r>
          </w:p>
        </w:tc>
        <w:tc>
          <w:tcPr>
            <w:tcW w:w="899" w:type="dxa"/>
            <w:gridSpan w:val="2"/>
            <w:shd w:val="clear" w:color="auto" w:fill="auto"/>
          </w:tcPr>
          <w:p w14:paraId="2A127737" w14:textId="77777777" w:rsidR="00212AB8" w:rsidRPr="008B25CB" w:rsidRDefault="00212AB8" w:rsidP="00212AB8">
            <w:pPr>
              <w:pStyle w:val="Text"/>
            </w:pPr>
            <w:r w:rsidRPr="008B25CB">
              <w:t>mungkin</w:t>
            </w:r>
            <w:r w:rsidR="00002D53">
              <w:t>g</w:t>
            </w:r>
          </w:p>
        </w:tc>
        <w:tc>
          <w:tcPr>
            <w:tcW w:w="535" w:type="dxa"/>
            <w:gridSpan w:val="2"/>
            <w:shd w:val="clear" w:color="auto" w:fill="auto"/>
          </w:tcPr>
          <w:p w14:paraId="217432AD" w14:textId="77777777" w:rsidR="00212AB8" w:rsidRPr="00011415" w:rsidRDefault="00212AB8" w:rsidP="00212AB8">
            <w:pPr>
              <w:pStyle w:val="Text"/>
              <w:rPr>
                <w:rStyle w:val="ChBlueBold"/>
              </w:rPr>
            </w:pPr>
            <w:r w:rsidRPr="00011415">
              <w:rPr>
                <w:rStyle w:val="ChBlueBold"/>
              </w:rPr>
              <w:t>bua</w:t>
            </w:r>
          </w:p>
        </w:tc>
        <w:tc>
          <w:tcPr>
            <w:tcW w:w="862" w:type="dxa"/>
            <w:gridSpan w:val="2"/>
            <w:shd w:val="clear" w:color="auto" w:fill="auto"/>
          </w:tcPr>
          <w:p w14:paraId="01C8EB72" w14:textId="77777777" w:rsidR="00212AB8" w:rsidRPr="00011415" w:rsidRDefault="00212AB8" w:rsidP="00212AB8">
            <w:pPr>
              <w:pStyle w:val="Text"/>
              <w:rPr>
                <w:rStyle w:val="ChBlueBold"/>
              </w:rPr>
            </w:pPr>
            <w:r w:rsidRPr="00011415">
              <w:rPr>
                <w:rStyle w:val="ChBlueBold"/>
              </w:rPr>
              <w:t>mangga</w:t>
            </w:r>
          </w:p>
        </w:tc>
        <w:tc>
          <w:tcPr>
            <w:tcW w:w="489" w:type="dxa"/>
            <w:gridSpan w:val="2"/>
            <w:shd w:val="clear" w:color="auto" w:fill="auto"/>
          </w:tcPr>
          <w:p w14:paraId="13FD2AAA" w14:textId="77777777" w:rsidR="00212AB8" w:rsidRPr="009E650F" w:rsidRDefault="00212AB8" w:rsidP="00212AB8">
            <w:pPr>
              <w:pStyle w:val="Text"/>
            </w:pPr>
            <w:r w:rsidRPr="009E650F">
              <w:rPr>
                <w:rStyle w:val="ChBlueBold"/>
              </w:rPr>
              <w:t>de</w:t>
            </w:r>
          </w:p>
        </w:tc>
        <w:tc>
          <w:tcPr>
            <w:tcW w:w="673" w:type="dxa"/>
            <w:shd w:val="clear" w:color="auto" w:fill="auto"/>
          </w:tcPr>
          <w:p w14:paraId="725A82B7" w14:textId="77777777" w:rsidR="00212AB8" w:rsidRPr="008B25CB" w:rsidRDefault="00212AB8" w:rsidP="00212AB8">
            <w:pPr>
              <w:pStyle w:val="Text"/>
            </w:pPr>
            <w:r w:rsidRPr="008B25CB">
              <w:t>punya</w:t>
            </w:r>
          </w:p>
        </w:tc>
        <w:tc>
          <w:tcPr>
            <w:tcW w:w="850" w:type="dxa"/>
            <w:gridSpan w:val="3"/>
            <w:shd w:val="clear" w:color="auto" w:fill="auto"/>
          </w:tcPr>
          <w:p w14:paraId="155597DA" w14:textId="77777777" w:rsidR="00212AB8" w:rsidRPr="008B25CB" w:rsidRDefault="00212AB8" w:rsidP="00212AB8">
            <w:pPr>
              <w:pStyle w:val="Text"/>
            </w:pPr>
            <w:r w:rsidRPr="008B25CB">
              <w:t>bibit</w:t>
            </w:r>
          </w:p>
        </w:tc>
        <w:tc>
          <w:tcPr>
            <w:tcW w:w="284" w:type="dxa"/>
            <w:shd w:val="clear" w:color="auto" w:fill="auto"/>
          </w:tcPr>
          <w:p w14:paraId="0FAF32EE" w14:textId="77777777" w:rsidR="00212AB8" w:rsidRPr="008B25CB" w:rsidRDefault="00212AB8" w:rsidP="00212AB8">
            <w:pPr>
              <w:pStyle w:val="Text"/>
            </w:pPr>
            <w:r>
              <w:t>…</w:t>
            </w:r>
          </w:p>
        </w:tc>
      </w:tr>
      <w:tr w:rsidR="00AC23C4" w:rsidRPr="00AC23C4" w14:paraId="357E183D" w14:textId="77777777" w:rsidTr="00AC23C4">
        <w:trPr>
          <w:gridAfter w:val="1"/>
          <w:wAfter w:w="477" w:type="dxa"/>
        </w:trPr>
        <w:tc>
          <w:tcPr>
            <w:tcW w:w="709" w:type="dxa"/>
            <w:shd w:val="clear" w:color="auto" w:fill="auto"/>
          </w:tcPr>
          <w:p w14:paraId="228F96C3" w14:textId="77777777" w:rsidR="00212AB8" w:rsidRPr="00006B02" w:rsidRDefault="00212AB8" w:rsidP="00212AB8">
            <w:pPr>
              <w:pStyle w:val="GlossEng"/>
            </w:pPr>
          </w:p>
        </w:tc>
        <w:tc>
          <w:tcPr>
            <w:tcW w:w="756" w:type="dxa"/>
            <w:gridSpan w:val="2"/>
            <w:shd w:val="clear" w:color="auto" w:fill="auto"/>
          </w:tcPr>
          <w:p w14:paraId="799789B5" w14:textId="77777777" w:rsidR="00212AB8" w:rsidRPr="008B25CB" w:rsidRDefault="00212AB8" w:rsidP="00212AB8">
            <w:pPr>
              <w:pStyle w:val="GlossEng"/>
            </w:pPr>
            <w:r w:rsidRPr="008B25CB">
              <w:t>banana</w:t>
            </w:r>
          </w:p>
        </w:tc>
        <w:tc>
          <w:tcPr>
            <w:tcW w:w="284" w:type="dxa"/>
            <w:gridSpan w:val="2"/>
            <w:shd w:val="clear" w:color="auto" w:fill="auto"/>
          </w:tcPr>
          <w:p w14:paraId="458AE0E9" w14:textId="77777777" w:rsidR="00212AB8" w:rsidRPr="008B25CB" w:rsidRDefault="00212AB8" w:rsidP="00212AB8">
            <w:pPr>
              <w:pStyle w:val="GlossEng"/>
            </w:pPr>
          </w:p>
        </w:tc>
        <w:tc>
          <w:tcPr>
            <w:tcW w:w="899" w:type="dxa"/>
            <w:gridSpan w:val="2"/>
            <w:shd w:val="clear" w:color="auto" w:fill="auto"/>
          </w:tcPr>
          <w:p w14:paraId="7BE323BB" w14:textId="77777777" w:rsidR="00212AB8" w:rsidRPr="008B25CB" w:rsidRDefault="00212AB8" w:rsidP="00212AB8">
            <w:pPr>
              <w:pStyle w:val="GlossEng"/>
            </w:pPr>
            <w:r w:rsidRPr="008B25CB">
              <w:t>maybe</w:t>
            </w:r>
          </w:p>
        </w:tc>
        <w:tc>
          <w:tcPr>
            <w:tcW w:w="535" w:type="dxa"/>
            <w:gridSpan w:val="2"/>
            <w:shd w:val="clear" w:color="auto" w:fill="auto"/>
          </w:tcPr>
          <w:p w14:paraId="53DEBC03" w14:textId="77777777" w:rsidR="00212AB8" w:rsidRPr="008B25CB" w:rsidRDefault="00212AB8" w:rsidP="00212AB8">
            <w:pPr>
              <w:pStyle w:val="GlossEng"/>
            </w:pPr>
            <w:r w:rsidRPr="008B25CB">
              <w:t>fruit</w:t>
            </w:r>
          </w:p>
        </w:tc>
        <w:tc>
          <w:tcPr>
            <w:tcW w:w="862" w:type="dxa"/>
            <w:gridSpan w:val="2"/>
            <w:shd w:val="clear" w:color="auto" w:fill="auto"/>
          </w:tcPr>
          <w:p w14:paraId="22DF9B54" w14:textId="77777777" w:rsidR="00212AB8" w:rsidRPr="008B25CB" w:rsidRDefault="00212AB8" w:rsidP="00212AB8">
            <w:pPr>
              <w:pStyle w:val="GlossEng"/>
            </w:pPr>
            <w:r w:rsidRPr="008B25CB">
              <w:t>mango</w:t>
            </w:r>
          </w:p>
        </w:tc>
        <w:tc>
          <w:tcPr>
            <w:tcW w:w="489" w:type="dxa"/>
            <w:gridSpan w:val="2"/>
            <w:shd w:val="clear" w:color="auto" w:fill="auto"/>
          </w:tcPr>
          <w:p w14:paraId="7756AFFE" w14:textId="77777777" w:rsidR="00212AB8" w:rsidRPr="0099608C" w:rsidRDefault="00212AB8" w:rsidP="00212AB8">
            <w:pPr>
              <w:pStyle w:val="GlossEng"/>
              <w:rPr>
                <w:rStyle w:val="ChSmallCaps"/>
              </w:rPr>
            </w:pPr>
            <w:r w:rsidRPr="0099608C">
              <w:rPr>
                <w:rStyle w:val="ChSmallCaps"/>
              </w:rPr>
              <w:t>3sg</w:t>
            </w:r>
          </w:p>
        </w:tc>
        <w:tc>
          <w:tcPr>
            <w:tcW w:w="673" w:type="dxa"/>
            <w:shd w:val="clear" w:color="auto" w:fill="auto"/>
          </w:tcPr>
          <w:p w14:paraId="53AA923E" w14:textId="77777777" w:rsidR="00212AB8" w:rsidRPr="0099608C" w:rsidRDefault="00212AB8" w:rsidP="00212AB8">
            <w:pPr>
              <w:pStyle w:val="GlossEng"/>
              <w:rPr>
                <w:rStyle w:val="ChSmallCaps"/>
              </w:rPr>
            </w:pPr>
            <w:r w:rsidRPr="0099608C">
              <w:rPr>
                <w:rStyle w:val="ChSmallCaps"/>
              </w:rPr>
              <w:t>poss</w:t>
            </w:r>
          </w:p>
        </w:tc>
        <w:tc>
          <w:tcPr>
            <w:tcW w:w="850" w:type="dxa"/>
            <w:gridSpan w:val="3"/>
            <w:shd w:val="clear" w:color="auto" w:fill="auto"/>
          </w:tcPr>
          <w:p w14:paraId="51B92ED0" w14:textId="77777777" w:rsidR="00212AB8" w:rsidRPr="008B25CB" w:rsidRDefault="00212AB8" w:rsidP="00212AB8">
            <w:pPr>
              <w:pStyle w:val="GlossEng"/>
            </w:pPr>
            <w:r w:rsidRPr="008B25CB">
              <w:t>seedling</w:t>
            </w:r>
          </w:p>
        </w:tc>
        <w:tc>
          <w:tcPr>
            <w:tcW w:w="284" w:type="dxa"/>
            <w:shd w:val="clear" w:color="auto" w:fill="auto"/>
          </w:tcPr>
          <w:p w14:paraId="4845B6AE" w14:textId="77777777" w:rsidR="00212AB8" w:rsidRPr="008B25CB" w:rsidRDefault="00212AB8" w:rsidP="00212AB8">
            <w:pPr>
              <w:pStyle w:val="GlossEng"/>
            </w:pPr>
          </w:p>
        </w:tc>
      </w:tr>
    </w:tbl>
    <w:p w14:paraId="4174ACA2" w14:textId="4406B130" w:rsidR="00212AB8" w:rsidRDefault="00212AB8" w:rsidP="00212AB8">
      <w:pPr>
        <w:pStyle w:val="FreeTranslEng15pt"/>
      </w:pPr>
      <w:r>
        <w:t xml:space="preserve">[About wedding customs:] </w:t>
      </w:r>
      <w:r w:rsidR="00B7093A">
        <w:t>‘</w:t>
      </w:r>
      <w:r>
        <w:t>[(when) we bring (our son,] (we) bring betel</w:t>
      </w:r>
      <w:r w:rsidR="00002D53">
        <w:t xml:space="preserve"> </w:t>
      </w:r>
      <w:r w:rsidRPr="00002D53">
        <w:t xml:space="preserve">nut seedlings, sago seedlings, coconut seedlings, banana seedlings, … </w:t>
      </w:r>
      <w:r>
        <w:t xml:space="preserve">maybe </w:t>
      </w:r>
      <w:r w:rsidRPr="00A9510B">
        <w:rPr>
          <w:rStyle w:val="ChBlueBold"/>
        </w:rPr>
        <w:t xml:space="preserve">seedlings of </w:t>
      </w:r>
      <w:r>
        <w:rPr>
          <w:rStyle w:val="ChBlueBold"/>
        </w:rPr>
        <w:t>th</w:t>
      </w:r>
      <w:r w:rsidRPr="00856563">
        <w:rPr>
          <w:rStyle w:val="ChBlueBold"/>
        </w:rPr>
        <w:t xml:space="preserve">e </w:t>
      </w:r>
      <w:r w:rsidRPr="00A9510B">
        <w:rPr>
          <w:rStyle w:val="ChBlueBold"/>
        </w:rPr>
        <w:t>mangga fruit</w:t>
      </w:r>
      <w:r>
        <w:t>, …</w:t>
      </w:r>
      <w:r w:rsidR="00B7093A">
        <w:t>’</w:t>
      </w:r>
      <w:r>
        <w:t xml:space="preserve"> </w:t>
      </w:r>
      <w:r w:rsidRPr="00011415">
        <w:rPr>
          <w:rStyle w:val="ExampleSource"/>
        </w:rPr>
        <w:t>[081110-005-</w:t>
      </w:r>
      <w:r w:rsidR="00AA5D7C">
        <w:rPr>
          <w:rStyle w:val="ExampleSource"/>
        </w:rPr>
        <w:t>Cv</w:t>
      </w:r>
      <w:r w:rsidRPr="00011415">
        <w:rPr>
          <w:rStyle w:val="ExampleSource"/>
        </w:rPr>
        <w:t>Pr.</w:t>
      </w:r>
      <w:r>
        <w:rPr>
          <w:rStyle w:val="ExampleSource"/>
        </w:rPr>
        <w:t>0056-</w:t>
      </w:r>
      <w:r w:rsidRPr="00011415">
        <w:rPr>
          <w:rStyle w:val="ExampleSource"/>
        </w:rPr>
        <w:t>0057]</w:t>
      </w:r>
    </w:p>
    <w:p w14:paraId="340F9FD7" w14:textId="2CDF281A" w:rsidR="00212AB8" w:rsidRDefault="00B7093A" w:rsidP="00212AB8">
      <w:pPr>
        <w:pStyle w:val="Heading4"/>
      </w:pPr>
      <w:bookmarkStart w:id="3049" w:name="_Ref354422229"/>
      <w:r>
        <w:t>‘</w:t>
      </w:r>
      <w:r w:rsidR="00212AB8" w:rsidRPr="0099608C">
        <w:rPr>
          <w:rStyle w:val="ChSmallCaps"/>
        </w:rPr>
        <w:t>np</w:t>
      </w:r>
      <w:r w:rsidR="00212AB8" w:rsidRPr="00D32413">
        <w:t xml:space="preserve"> </w:t>
      </w:r>
      <w:r w:rsidR="00212AB8" w:rsidRPr="0099608C">
        <w:rPr>
          <w:rStyle w:val="ChSmallCaps"/>
        </w:rPr>
        <w:t>pro-sg</w:t>
      </w:r>
      <w:r>
        <w:t>’</w:t>
      </w:r>
      <w:r w:rsidR="00212AB8">
        <w:t xml:space="preserve"> expressions with comma intonation</w:t>
      </w:r>
      <w:bookmarkEnd w:id="3049"/>
    </w:p>
    <w:p w14:paraId="5673BE8A" w14:textId="5DDECA9C" w:rsidR="00212AB8" w:rsidRDefault="00212AB8" w:rsidP="00AA64EF">
      <w:pPr>
        <w:pStyle w:val="Body0000after"/>
      </w:pPr>
      <w:r>
        <w:t xml:space="preserve">The corpus also contains </w:t>
      </w:r>
      <w:r w:rsidR="00B7093A">
        <w:t>‘</w:t>
      </w:r>
      <w:r w:rsidRPr="0099608C">
        <w:rPr>
          <w:rStyle w:val="ChSmallCaps"/>
        </w:rPr>
        <w:t>np</w:t>
      </w:r>
      <w:r w:rsidRPr="00D32413">
        <w:t xml:space="preserve"> </w:t>
      </w:r>
      <w:r w:rsidRPr="0099608C">
        <w:rPr>
          <w:rStyle w:val="ChSmallCaps"/>
        </w:rPr>
        <w:t>pro-sg</w:t>
      </w:r>
      <w:r w:rsidR="00B7093A">
        <w:t>’</w:t>
      </w:r>
      <w:r>
        <w:t xml:space="preserve"> expressions in which the nouns are set off from the following pronouns by a comma intonation</w:t>
      </w:r>
      <w:r w:rsidR="005A3EC7">
        <w:t xml:space="preserve"> (</w:t>
      </w:r>
      <w:r w:rsidR="00B7093A">
        <w:t>“</w:t>
      </w:r>
      <w:r>
        <w:t>|</w:t>
      </w:r>
      <w:r w:rsidR="00B7093A">
        <w:t>”</w:t>
      </w:r>
      <w:r w:rsidR="005A3EC7">
        <w:t>)</w:t>
      </w:r>
      <w:r>
        <w:t xml:space="preserve">, as in </w:t>
      </w:r>
      <w:r>
        <w:fldChar w:fldCharType="begin"/>
      </w:r>
      <w:r>
        <w:instrText xml:space="preserve"> REF _Ref354406860 \h </w:instrText>
      </w:r>
      <w:r>
        <w:fldChar w:fldCharType="separate"/>
      </w:r>
      <w:r w:rsidR="00154D81" w:rsidRPr="00856563">
        <w:t>(</w:t>
      </w:r>
      <w:r w:rsidR="00154D81">
        <w:rPr>
          <w:noProof/>
        </w:rPr>
        <w:t>79</w:t>
      </w:r>
      <w:r w:rsidR="00154D81" w:rsidRPr="00856563">
        <w:t>)</w:t>
      </w:r>
      <w:r>
        <w:fldChar w:fldCharType="end"/>
      </w:r>
      <w:r>
        <w:t xml:space="preserve"> to </w:t>
      </w:r>
      <w:r>
        <w:fldChar w:fldCharType="begin"/>
      </w:r>
      <w:r>
        <w:instrText xml:space="preserve"> REF _Ref354406863 \h </w:instrText>
      </w:r>
      <w:r>
        <w:fldChar w:fldCharType="separate"/>
      </w:r>
      <w:r w:rsidR="00154D81" w:rsidRPr="00856563">
        <w:t>(</w:t>
      </w:r>
      <w:r w:rsidR="00154D81">
        <w:rPr>
          <w:noProof/>
        </w:rPr>
        <w:t>82</w:t>
      </w:r>
      <w:r w:rsidR="00154D81" w:rsidRPr="00856563">
        <w:t>)</w:t>
      </w:r>
      <w:r>
        <w:fldChar w:fldCharType="end"/>
      </w:r>
      <w:r>
        <w:t>.</w:t>
      </w:r>
    </w:p>
    <w:p w14:paraId="3161A041" w14:textId="04FD8F4F" w:rsidR="00212AB8" w:rsidRDefault="00212AB8" w:rsidP="00B24B07">
      <w:pPr>
        <w:pStyle w:val="Body0505after"/>
      </w:pPr>
      <w:r>
        <w:t xml:space="preserve">In </w:t>
      </w:r>
      <w:r w:rsidR="00B7093A">
        <w:t>‘</w:t>
      </w:r>
      <w:r w:rsidRPr="0099608C">
        <w:rPr>
          <w:rStyle w:val="ChSmallCaps"/>
        </w:rPr>
        <w:t>np</w:t>
      </w:r>
      <w:r w:rsidRPr="00D32413">
        <w:t xml:space="preserve"> </w:t>
      </w:r>
      <w:r w:rsidRPr="0099608C">
        <w:rPr>
          <w:rStyle w:val="ChSmallCaps"/>
        </w:rPr>
        <w:t>pro-sg</w:t>
      </w:r>
      <w:r w:rsidR="00B7093A">
        <w:t>’</w:t>
      </w:r>
      <w:r>
        <w:t xml:space="preserve"> expressions with second person </w:t>
      </w:r>
      <w:r w:rsidRPr="00A524A3">
        <w:rPr>
          <w:rStyle w:val="ChItalBold"/>
        </w:rPr>
        <w:t>ko</w:t>
      </w:r>
      <w:r>
        <w:t xml:space="preserve"> </w:t>
      </w:r>
      <w:r w:rsidR="00B7093A">
        <w:t>‘</w:t>
      </w:r>
      <w:r w:rsidRPr="0099608C">
        <w:rPr>
          <w:rStyle w:val="ChSmallCaps"/>
        </w:rPr>
        <w:t>2sg</w:t>
      </w:r>
      <w:r w:rsidR="00B7093A">
        <w:t>’</w:t>
      </w:r>
      <w:r>
        <w:t xml:space="preserve">, the marked-off nouns function as vocatives, that is, as </w:t>
      </w:r>
      <w:r w:rsidRPr="00D13913">
        <w:t>forms of direct address</w:t>
      </w:r>
      <w:r>
        <w:t xml:space="preserve">. Cross-linguistically, </w:t>
      </w:r>
      <w:r w:rsidR="00B7093A">
        <w:t>‘</w:t>
      </w:r>
      <w:r w:rsidR="003C3D8B">
        <w:rPr>
          <w:rStyle w:val="ChSmallCaps"/>
        </w:rPr>
        <w:t>voc</w:t>
      </w:r>
      <w:r w:rsidRPr="00D32413">
        <w:t xml:space="preserve"> </w:t>
      </w:r>
      <w:r w:rsidRPr="0099608C">
        <w:rPr>
          <w:rStyle w:val="ChSmallCaps"/>
        </w:rPr>
        <w:t>pro</w:t>
      </w:r>
      <w:r w:rsidR="00B7093A">
        <w:t>’</w:t>
      </w:r>
      <w:r>
        <w:t xml:space="preserve"> expressions serve to specify </w:t>
      </w:r>
      <w:r w:rsidR="00B7093A">
        <w:t>“</w:t>
      </w:r>
      <w:r>
        <w:rPr>
          <w:lang w:eastAsia="en-US"/>
        </w:rPr>
        <w:t xml:space="preserve">a person </w:t>
      </w:r>
      <w:r w:rsidRPr="007229F1">
        <w:t>out of a group of persons while using a second person singular pronoun</w:t>
      </w:r>
      <w:r w:rsidR="00B7093A">
        <w:t>”</w:t>
      </w:r>
      <w:r w:rsidRPr="007229F1">
        <w:t xml:space="preserve"> with the vocative noun being </w:t>
      </w:r>
      <w:r w:rsidR="00B7093A">
        <w:t>“</w:t>
      </w:r>
      <w:r w:rsidRPr="007229F1">
        <w:t>separated from the rest of the sentence by intonation</w:t>
      </w:r>
      <w:r w:rsidR="00B7093A">
        <w:t>”</w:t>
      </w:r>
      <w:r>
        <w:rPr>
          <w:rFonts w:eastAsia="Times New Roman"/>
          <w:sz w:val="19"/>
          <w:szCs w:val="19"/>
          <w:lang w:eastAsia="en-US"/>
        </w:rPr>
        <w:t xml:space="preserve"> </w:t>
      </w:r>
      <w:r w:rsidR="00BA6215">
        <w:rPr>
          <w:rStyle w:val="Citation"/>
        </w:rPr>
        <w:fldChar w:fldCharType="begin"/>
      </w:r>
      <w:r w:rsidR="0092451D">
        <w:rPr>
          <w:rStyle w:val="Citation"/>
        </w:rPr>
        <w:instrText>ADDIN CITAVI.PLACEHOLDER a93b708e-7b93-49ee-a3e8-f8cb09770b67 PFBsYWNlaG9sZGVyPg0KICA8QWRkSW5WZXJzaW9uPjUuMi4wLjg8L0FkZEluVmVyc2lvbj4NCiAgPElkPmE5M2I3MDhlLTdiOTMtNDllZS1hM2U4LWY4Y2IwOTc3MGI2NzwvSWQ+DQogIDxFbnRyaWVzPg0KICAgIDxFbnRyeT4NCiAgICAgIDxJZD5iOTljMDU3ZC0zOWU1LTRmNWQtODQzMC01YTBjYmM1NWZiM2M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mVmZXJlbmNlSWQ+ZWE4MzdkNzctMWYzZi00MDAwLThkYTctY2FkYTNiNjhkY2Jh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oYXQgMjAwNzogNDYpPC9UZXh0Pg0KICAgIDwvVGV4dFVuaXQ+DQogIDwvVGV4dFVuaXRzPg0KPC9QbGFjZWhvbGRlcj4=</w:instrText>
      </w:r>
      <w:r w:rsidR="00BA6215">
        <w:rPr>
          <w:rStyle w:val="Citation"/>
        </w:rPr>
        <w:fldChar w:fldCharType="separate"/>
      </w:r>
      <w:bookmarkStart w:id="3050" w:name="_CTVP001a93b708e7b9349eea3e8f8cb09770b67"/>
      <w:r w:rsidR="0092006B">
        <w:rPr>
          <w:rStyle w:val="Citation"/>
        </w:rPr>
        <w:t>(Bhat 2007: 46)</w:t>
      </w:r>
      <w:bookmarkEnd w:id="3050"/>
      <w:r w:rsidR="00BA6215">
        <w:rPr>
          <w:rStyle w:val="Citation"/>
        </w:rPr>
        <w:fldChar w:fldCharType="end"/>
      </w:r>
      <w:r>
        <w:t xml:space="preserve">. This strategy of singling out and addressing particular individuals through a </w:t>
      </w:r>
      <w:r w:rsidR="00B7093A">
        <w:t>‘</w:t>
      </w:r>
      <w:r w:rsidR="00421160">
        <w:rPr>
          <w:rStyle w:val="ChSmallCaps"/>
        </w:rPr>
        <w:t>2sg</w:t>
      </w:r>
      <w:r w:rsidR="00421160" w:rsidRPr="00421160">
        <w:t>,</w:t>
      </w:r>
      <w:r w:rsidRPr="00421160">
        <w:t xml:space="preserve"> </w:t>
      </w:r>
      <w:r w:rsidRPr="0099608C">
        <w:rPr>
          <w:rStyle w:val="ChSmallCaps"/>
        </w:rPr>
        <w:t>pro</w:t>
      </w:r>
      <w:r w:rsidR="00B7093A">
        <w:t>’</w:t>
      </w:r>
      <w:r>
        <w:t xml:space="preserve"> </w:t>
      </w:r>
      <w:r w:rsidR="00421160">
        <w:t xml:space="preserve">or </w:t>
      </w:r>
      <w:r w:rsidR="00B7093A">
        <w:t>‘</w:t>
      </w:r>
      <w:r w:rsidR="00421160">
        <w:rPr>
          <w:rStyle w:val="ChSmallCaps"/>
        </w:rPr>
        <w:t>voc</w:t>
      </w:r>
      <w:r w:rsidR="00421160" w:rsidRPr="00421160">
        <w:t xml:space="preserve">, </w:t>
      </w:r>
      <w:r w:rsidR="00421160" w:rsidRPr="0099608C">
        <w:rPr>
          <w:rStyle w:val="ChSmallCaps"/>
        </w:rPr>
        <w:t>pro</w:t>
      </w:r>
      <w:r w:rsidR="00B7093A">
        <w:t>’</w:t>
      </w:r>
      <w:r w:rsidR="00421160">
        <w:t xml:space="preserve"> </w:t>
      </w:r>
      <w:r>
        <w:t>expression</w:t>
      </w:r>
      <w:r>
        <w:rPr>
          <w:lang w:eastAsia="en-US"/>
        </w:rPr>
        <w:t xml:space="preserve"> is shown in </w:t>
      </w:r>
      <w:r>
        <w:fldChar w:fldCharType="begin"/>
      </w:r>
      <w:r>
        <w:instrText xml:space="preserve"> REF _Ref354406860 \h </w:instrText>
      </w:r>
      <w:r>
        <w:fldChar w:fldCharType="separate"/>
      </w:r>
      <w:r w:rsidR="00154D81" w:rsidRPr="00856563">
        <w:t>(</w:t>
      </w:r>
      <w:r w:rsidR="00154D81">
        <w:rPr>
          <w:noProof/>
        </w:rPr>
        <w:t>79</w:t>
      </w:r>
      <w:r w:rsidR="00154D81" w:rsidRPr="00856563">
        <w:t>)</w:t>
      </w:r>
      <w:r>
        <w:fldChar w:fldCharType="end"/>
      </w:r>
      <w:r>
        <w:t xml:space="preserve"> and </w:t>
      </w:r>
      <w:r>
        <w:fldChar w:fldCharType="begin"/>
      </w:r>
      <w:r>
        <w:instrText xml:space="preserve"> REF _Ref354406861 \h </w:instrText>
      </w:r>
      <w:r>
        <w:fldChar w:fldCharType="separate"/>
      </w:r>
      <w:r w:rsidR="00154D81" w:rsidRPr="00856563">
        <w:t>(</w:t>
      </w:r>
      <w:r w:rsidR="00154D81">
        <w:rPr>
          <w:noProof/>
        </w:rPr>
        <w:t>80</w:t>
      </w:r>
      <w:r w:rsidR="00154D81" w:rsidRPr="00856563">
        <w:t>)</w:t>
      </w:r>
      <w:r>
        <w:fldChar w:fldCharType="end"/>
      </w:r>
      <w:r>
        <w:t xml:space="preserve">, respectively: </w:t>
      </w:r>
      <w:r w:rsidRPr="004A761A">
        <w:rPr>
          <w:rStyle w:val="ChItalBold"/>
        </w:rPr>
        <w:t>mama</w:t>
      </w:r>
      <w:r>
        <w:t xml:space="preserve"> </w:t>
      </w:r>
      <w:r w:rsidR="00B7093A">
        <w:t>‘</w:t>
      </w:r>
      <w:r>
        <w:t>mother</w:t>
      </w:r>
      <w:r w:rsidR="00B7093A">
        <w:t>’</w:t>
      </w:r>
      <w:r>
        <w:t xml:space="preserve"> and </w:t>
      </w:r>
      <w:r w:rsidR="00A430D9" w:rsidRPr="00A430D9">
        <w:rPr>
          <w:rStyle w:val="ChItalBold"/>
        </w:rPr>
        <w:t>Ise</w:t>
      </w:r>
      <w:r>
        <w:t xml:space="preserve"> are vocatives which are set off from second person </w:t>
      </w:r>
      <w:r w:rsidRPr="00D2192D">
        <w:rPr>
          <w:rStyle w:val="ChItalBold"/>
        </w:rPr>
        <w:t>ko</w:t>
      </w:r>
      <w:r>
        <w:t xml:space="preserve"> </w:t>
      </w:r>
      <w:r w:rsidR="00B7093A">
        <w:t>‘</w:t>
      </w:r>
      <w:r>
        <w:t>2</w:t>
      </w:r>
      <w:r w:rsidRPr="0099608C">
        <w:rPr>
          <w:rStyle w:val="ChSmallCaps"/>
        </w:rPr>
        <w:t>sg</w:t>
      </w:r>
      <w:r w:rsidR="00B7093A">
        <w:t>’</w:t>
      </w:r>
      <w:r>
        <w:t xml:space="preserve"> with a distinct comma intonation. Hence, these expressions cannot be interpreted as </w:t>
      </w:r>
      <w:r w:rsidR="00B7093A">
        <w:t>‘</w:t>
      </w:r>
      <w:r w:rsidRPr="0099608C">
        <w:rPr>
          <w:rStyle w:val="ChSmallCaps"/>
        </w:rPr>
        <w:t>np</w:t>
      </w:r>
      <w:r w:rsidRPr="00D32413">
        <w:t xml:space="preserve"> </w:t>
      </w:r>
      <w:r w:rsidRPr="0099608C">
        <w:rPr>
          <w:rStyle w:val="ChSmallCaps"/>
        </w:rPr>
        <w:t>2sg</w:t>
      </w:r>
      <w:r w:rsidR="00B7093A">
        <w:t>’</w:t>
      </w:r>
      <w:r>
        <w:t xml:space="preserve"> noun phrases.</w:t>
      </w:r>
    </w:p>
    <w:p w14:paraId="094DBB94" w14:textId="76200B32" w:rsidR="00212AB8" w:rsidRDefault="00212AB8" w:rsidP="00212AB8">
      <w:pPr>
        <w:pStyle w:val="ExampleTitle"/>
      </w:pPr>
      <w:r>
        <w:t xml:space="preserve">Topic-comment constructions with comma intonation: </w:t>
      </w:r>
      <w:r w:rsidR="00B7093A">
        <w:t>‘</w:t>
      </w:r>
      <w:r w:rsidRPr="0099608C">
        <w:rPr>
          <w:rStyle w:val="ChSmallCaps"/>
        </w:rPr>
        <w:t>np</w:t>
      </w:r>
      <w:r w:rsidRPr="00D32413">
        <w:t xml:space="preserve"> </w:t>
      </w:r>
      <w:r>
        <w:t>|</w:t>
      </w:r>
      <w:r w:rsidRPr="00D32413">
        <w:t xml:space="preserve"> </w:t>
      </w:r>
      <w:r w:rsidRPr="0099608C">
        <w:rPr>
          <w:rStyle w:val="ChSmallCaps"/>
        </w:rPr>
        <w:t>2sg</w:t>
      </w:r>
      <w:r w:rsidR="00B7093A">
        <w:t>’</w:t>
      </w:r>
    </w:p>
    <w:tbl>
      <w:tblPr>
        <w:tblW w:w="6311" w:type="dxa"/>
        <w:tblCellMar>
          <w:left w:w="42" w:type="dxa"/>
          <w:right w:w="42" w:type="dxa"/>
        </w:tblCellMar>
        <w:tblLook w:val="01E0" w:firstRow="1" w:lastRow="1" w:firstColumn="1" w:lastColumn="1" w:noHBand="0" w:noVBand="0"/>
      </w:tblPr>
      <w:tblGrid>
        <w:gridCol w:w="704"/>
        <w:gridCol w:w="508"/>
        <w:gridCol w:w="718"/>
        <w:gridCol w:w="470"/>
        <w:gridCol w:w="599"/>
        <w:gridCol w:w="530"/>
        <w:gridCol w:w="750"/>
        <w:gridCol w:w="125"/>
        <w:gridCol w:w="429"/>
        <w:gridCol w:w="487"/>
        <w:gridCol w:w="991"/>
      </w:tblGrid>
      <w:tr w:rsidR="00AC23C4" w:rsidRPr="00414A9C" w14:paraId="6754B04C" w14:textId="77777777" w:rsidTr="00AC23C4">
        <w:tc>
          <w:tcPr>
            <w:tcW w:w="709" w:type="dxa"/>
            <w:shd w:val="clear" w:color="auto" w:fill="auto"/>
          </w:tcPr>
          <w:p w14:paraId="0621C7B4" w14:textId="77777777" w:rsidR="00212AB8" w:rsidRPr="00D025F5" w:rsidRDefault="00212AB8" w:rsidP="00212AB8">
            <w:pPr>
              <w:pStyle w:val="O0Nwnext"/>
            </w:pPr>
            <w:bookmarkStart w:id="3051" w:name="_Ref354406860"/>
            <w:r w:rsidRPr="00856563">
              <w:t>(</w:t>
            </w:r>
            <w:fldSimple w:instr=" SEQ ( \* ARABIC \s 1 ">
              <w:r w:rsidR="00154D81">
                <w:rPr>
                  <w:noProof/>
                </w:rPr>
                <w:t>79</w:t>
              </w:r>
            </w:fldSimple>
            <w:r w:rsidRPr="00856563">
              <w:t>)</w:t>
            </w:r>
            <w:bookmarkEnd w:id="3051"/>
          </w:p>
        </w:tc>
        <w:tc>
          <w:tcPr>
            <w:tcW w:w="509" w:type="dxa"/>
            <w:shd w:val="clear" w:color="auto" w:fill="auto"/>
          </w:tcPr>
          <w:p w14:paraId="58F6FAF0" w14:textId="77777777" w:rsidR="00212AB8" w:rsidRPr="00A53DD8" w:rsidRDefault="00212AB8" w:rsidP="00212AB8">
            <w:pPr>
              <w:pStyle w:val="Text"/>
            </w:pPr>
            <w:r w:rsidRPr="00A53DD8">
              <w:t>trus</w:t>
            </w:r>
          </w:p>
        </w:tc>
        <w:tc>
          <w:tcPr>
            <w:tcW w:w="709" w:type="dxa"/>
            <w:shd w:val="clear" w:color="auto" w:fill="auto"/>
          </w:tcPr>
          <w:p w14:paraId="1605AC05" w14:textId="77777777" w:rsidR="00212AB8" w:rsidRPr="00A53DD8" w:rsidRDefault="007E7AA8" w:rsidP="00212AB8">
            <w:pPr>
              <w:pStyle w:val="Text"/>
            </w:pPr>
            <w:r>
              <w:t>Martina</w:t>
            </w:r>
          </w:p>
        </w:tc>
        <w:tc>
          <w:tcPr>
            <w:tcW w:w="471" w:type="dxa"/>
            <w:shd w:val="clear" w:color="auto" w:fill="auto"/>
          </w:tcPr>
          <w:p w14:paraId="72A505B1" w14:textId="77777777" w:rsidR="00212AB8" w:rsidRPr="00A53DD8" w:rsidRDefault="00212AB8" w:rsidP="00212AB8">
            <w:pPr>
              <w:pStyle w:val="Text"/>
            </w:pPr>
            <w:r>
              <w:t>d</w:t>
            </w:r>
            <w:r w:rsidRPr="00A53DD8">
              <w:t>e</w:t>
            </w:r>
          </w:p>
        </w:tc>
        <w:tc>
          <w:tcPr>
            <w:tcW w:w="600" w:type="dxa"/>
            <w:shd w:val="clear" w:color="auto" w:fill="auto"/>
          </w:tcPr>
          <w:p w14:paraId="3FD85B40" w14:textId="77777777" w:rsidR="00212AB8" w:rsidRPr="00A53DD8" w:rsidRDefault="00212AB8" w:rsidP="00212AB8">
            <w:pPr>
              <w:pStyle w:val="Text"/>
            </w:pPr>
            <w:r w:rsidRPr="00A53DD8">
              <w:t>tanya</w:t>
            </w:r>
          </w:p>
        </w:tc>
        <w:tc>
          <w:tcPr>
            <w:tcW w:w="530" w:type="dxa"/>
            <w:shd w:val="clear" w:color="auto" w:fill="auto"/>
          </w:tcPr>
          <w:p w14:paraId="6A317B24" w14:textId="77777777" w:rsidR="00212AB8" w:rsidRPr="00A53DD8" w:rsidRDefault="00212AB8" w:rsidP="00212AB8">
            <w:pPr>
              <w:pStyle w:val="Text"/>
            </w:pPr>
            <w:r>
              <w:t>saya,</w:t>
            </w:r>
          </w:p>
        </w:tc>
        <w:tc>
          <w:tcPr>
            <w:tcW w:w="751" w:type="dxa"/>
            <w:shd w:val="clear" w:color="auto" w:fill="auto"/>
          </w:tcPr>
          <w:p w14:paraId="074E0C91" w14:textId="77777777" w:rsidR="00212AB8" w:rsidRPr="00CA0A50" w:rsidRDefault="00212AB8" w:rsidP="00212AB8">
            <w:pPr>
              <w:pStyle w:val="Text"/>
            </w:pPr>
            <w:r w:rsidRPr="00CA0A50">
              <w:rPr>
                <w:rStyle w:val="ChBlueBold"/>
              </w:rPr>
              <w:t>mama</w:t>
            </w:r>
          </w:p>
        </w:tc>
        <w:tc>
          <w:tcPr>
            <w:tcW w:w="124" w:type="dxa"/>
            <w:shd w:val="clear" w:color="auto" w:fill="auto"/>
          </w:tcPr>
          <w:p w14:paraId="5844CD26" w14:textId="77777777" w:rsidR="00212AB8" w:rsidRPr="00CA0A50" w:rsidRDefault="00212AB8" w:rsidP="00212AB8">
            <w:pPr>
              <w:pStyle w:val="Text"/>
            </w:pPr>
            <w:r w:rsidRPr="00CA0A50">
              <w:t>|</w:t>
            </w:r>
          </w:p>
        </w:tc>
        <w:tc>
          <w:tcPr>
            <w:tcW w:w="429" w:type="dxa"/>
            <w:shd w:val="clear" w:color="auto" w:fill="auto"/>
          </w:tcPr>
          <w:p w14:paraId="627F06AA" w14:textId="77777777" w:rsidR="00212AB8" w:rsidRPr="00137520" w:rsidRDefault="00212AB8" w:rsidP="00212AB8">
            <w:pPr>
              <w:pStyle w:val="Text"/>
              <w:rPr>
                <w:rStyle w:val="ChBlueBold"/>
              </w:rPr>
            </w:pPr>
            <w:r w:rsidRPr="00137520">
              <w:rPr>
                <w:rStyle w:val="ChBlueBold"/>
              </w:rPr>
              <w:t>ko</w:t>
            </w:r>
          </w:p>
        </w:tc>
        <w:tc>
          <w:tcPr>
            <w:tcW w:w="488" w:type="dxa"/>
            <w:shd w:val="clear" w:color="auto" w:fill="auto"/>
          </w:tcPr>
          <w:p w14:paraId="3E2F9C1F" w14:textId="77777777" w:rsidR="00212AB8" w:rsidRPr="00A53DD8" w:rsidRDefault="00212AB8" w:rsidP="00212AB8">
            <w:pPr>
              <w:pStyle w:val="Text"/>
            </w:pPr>
            <w:r w:rsidRPr="00A53DD8">
              <w:t>rasa</w:t>
            </w:r>
          </w:p>
        </w:tc>
        <w:tc>
          <w:tcPr>
            <w:tcW w:w="991" w:type="dxa"/>
            <w:shd w:val="clear" w:color="auto" w:fill="auto"/>
          </w:tcPr>
          <w:p w14:paraId="43852E79" w14:textId="77777777" w:rsidR="00212AB8" w:rsidRPr="00A53DD8" w:rsidRDefault="00212AB8" w:rsidP="00212AB8">
            <w:pPr>
              <w:pStyle w:val="Text"/>
            </w:pPr>
            <w:r w:rsidRPr="00A53DD8">
              <w:t>bagemana</w:t>
            </w:r>
            <w:r>
              <w:t>?</w:t>
            </w:r>
          </w:p>
        </w:tc>
      </w:tr>
      <w:tr w:rsidR="00AC23C4" w:rsidRPr="00AC23C4" w14:paraId="575869F7" w14:textId="77777777" w:rsidTr="00AC23C4">
        <w:tc>
          <w:tcPr>
            <w:tcW w:w="709" w:type="dxa"/>
            <w:shd w:val="clear" w:color="auto" w:fill="auto"/>
          </w:tcPr>
          <w:p w14:paraId="36FC335E" w14:textId="77777777" w:rsidR="00212AB8" w:rsidRPr="000B33CD" w:rsidRDefault="00212AB8" w:rsidP="00212AB8">
            <w:pPr>
              <w:pStyle w:val="GlossEng"/>
            </w:pPr>
          </w:p>
        </w:tc>
        <w:tc>
          <w:tcPr>
            <w:tcW w:w="509" w:type="dxa"/>
            <w:shd w:val="clear" w:color="auto" w:fill="auto"/>
          </w:tcPr>
          <w:p w14:paraId="044B7C3D" w14:textId="77777777" w:rsidR="00212AB8" w:rsidRPr="000C2346" w:rsidRDefault="00212AB8" w:rsidP="00212AB8">
            <w:pPr>
              <w:pStyle w:val="GlossEng"/>
            </w:pPr>
            <w:r>
              <w:t>next</w:t>
            </w:r>
          </w:p>
        </w:tc>
        <w:tc>
          <w:tcPr>
            <w:tcW w:w="709" w:type="dxa"/>
            <w:shd w:val="clear" w:color="auto" w:fill="auto"/>
          </w:tcPr>
          <w:p w14:paraId="5EE9D087" w14:textId="77777777" w:rsidR="00212AB8" w:rsidRPr="00A53DD8" w:rsidRDefault="007E7AA8" w:rsidP="00212AB8">
            <w:pPr>
              <w:pStyle w:val="GlossEng"/>
            </w:pPr>
            <w:r>
              <w:t>Martina</w:t>
            </w:r>
          </w:p>
        </w:tc>
        <w:tc>
          <w:tcPr>
            <w:tcW w:w="471" w:type="dxa"/>
            <w:shd w:val="clear" w:color="auto" w:fill="auto"/>
          </w:tcPr>
          <w:p w14:paraId="4AF1B6DD" w14:textId="77777777" w:rsidR="00212AB8" w:rsidRPr="0099608C" w:rsidRDefault="00212AB8" w:rsidP="00212AB8">
            <w:pPr>
              <w:pStyle w:val="GlossEng"/>
              <w:rPr>
                <w:rStyle w:val="ChSmallCaps"/>
              </w:rPr>
            </w:pPr>
            <w:r w:rsidRPr="0099608C">
              <w:rPr>
                <w:rStyle w:val="ChSmallCaps"/>
              </w:rPr>
              <w:t>3sg</w:t>
            </w:r>
          </w:p>
        </w:tc>
        <w:tc>
          <w:tcPr>
            <w:tcW w:w="600" w:type="dxa"/>
            <w:shd w:val="clear" w:color="auto" w:fill="auto"/>
          </w:tcPr>
          <w:p w14:paraId="360124BC" w14:textId="77777777" w:rsidR="00212AB8" w:rsidRPr="00A53DD8" w:rsidRDefault="00212AB8" w:rsidP="00212AB8">
            <w:pPr>
              <w:pStyle w:val="GlossEng"/>
            </w:pPr>
            <w:r w:rsidRPr="00A53DD8">
              <w:t>ask</w:t>
            </w:r>
          </w:p>
        </w:tc>
        <w:tc>
          <w:tcPr>
            <w:tcW w:w="530" w:type="dxa"/>
            <w:shd w:val="clear" w:color="auto" w:fill="auto"/>
          </w:tcPr>
          <w:p w14:paraId="64EB2214" w14:textId="77777777" w:rsidR="00212AB8" w:rsidRPr="0099608C" w:rsidRDefault="00212AB8" w:rsidP="00212AB8">
            <w:pPr>
              <w:pStyle w:val="GlossEng"/>
              <w:rPr>
                <w:rStyle w:val="ChSmallCaps"/>
              </w:rPr>
            </w:pPr>
            <w:r w:rsidRPr="0099608C">
              <w:rPr>
                <w:rStyle w:val="ChSmallCaps"/>
              </w:rPr>
              <w:t>1sg</w:t>
            </w:r>
          </w:p>
        </w:tc>
        <w:tc>
          <w:tcPr>
            <w:tcW w:w="751" w:type="dxa"/>
            <w:shd w:val="clear" w:color="auto" w:fill="auto"/>
          </w:tcPr>
          <w:p w14:paraId="2B8734AE" w14:textId="77777777" w:rsidR="00212AB8" w:rsidRPr="00A53DD8" w:rsidRDefault="00212AB8" w:rsidP="00212AB8">
            <w:pPr>
              <w:pStyle w:val="GlossEng"/>
            </w:pPr>
            <w:r w:rsidRPr="00A53DD8">
              <w:t>mother</w:t>
            </w:r>
          </w:p>
        </w:tc>
        <w:tc>
          <w:tcPr>
            <w:tcW w:w="124" w:type="dxa"/>
            <w:shd w:val="clear" w:color="auto" w:fill="auto"/>
          </w:tcPr>
          <w:p w14:paraId="7CFCC1C3" w14:textId="77777777" w:rsidR="00212AB8" w:rsidRPr="00C660BD" w:rsidRDefault="00212AB8" w:rsidP="00212AB8">
            <w:pPr>
              <w:pStyle w:val="GlossEng"/>
            </w:pPr>
          </w:p>
        </w:tc>
        <w:tc>
          <w:tcPr>
            <w:tcW w:w="429" w:type="dxa"/>
            <w:shd w:val="clear" w:color="auto" w:fill="auto"/>
          </w:tcPr>
          <w:p w14:paraId="07A24BC8" w14:textId="77777777" w:rsidR="00212AB8" w:rsidRPr="0099608C" w:rsidRDefault="00212AB8" w:rsidP="00212AB8">
            <w:pPr>
              <w:pStyle w:val="GlossEng"/>
              <w:rPr>
                <w:rStyle w:val="ChSmallCaps"/>
              </w:rPr>
            </w:pPr>
            <w:r w:rsidRPr="0099608C">
              <w:rPr>
                <w:rStyle w:val="ChSmallCaps"/>
              </w:rPr>
              <w:t>2sg</w:t>
            </w:r>
          </w:p>
        </w:tc>
        <w:tc>
          <w:tcPr>
            <w:tcW w:w="488" w:type="dxa"/>
            <w:shd w:val="clear" w:color="auto" w:fill="auto"/>
          </w:tcPr>
          <w:p w14:paraId="7841E788" w14:textId="77777777" w:rsidR="00212AB8" w:rsidRPr="00A53DD8" w:rsidRDefault="00212AB8" w:rsidP="00212AB8">
            <w:pPr>
              <w:pStyle w:val="GlossEng"/>
            </w:pPr>
            <w:r w:rsidRPr="00A53DD8">
              <w:t>feel</w:t>
            </w:r>
          </w:p>
        </w:tc>
        <w:tc>
          <w:tcPr>
            <w:tcW w:w="991" w:type="dxa"/>
            <w:shd w:val="clear" w:color="auto" w:fill="auto"/>
          </w:tcPr>
          <w:p w14:paraId="135C4F3C" w14:textId="77777777" w:rsidR="00212AB8" w:rsidRPr="00A53DD8" w:rsidRDefault="00212AB8" w:rsidP="00212AB8">
            <w:pPr>
              <w:pStyle w:val="GlossEng"/>
            </w:pPr>
            <w:r w:rsidRPr="00A53DD8">
              <w:t>how</w:t>
            </w:r>
          </w:p>
        </w:tc>
      </w:tr>
    </w:tbl>
    <w:p w14:paraId="75E61945" w14:textId="4189BCBC" w:rsidR="00212AB8" w:rsidRDefault="00B7093A" w:rsidP="00212AB8">
      <w:pPr>
        <w:pStyle w:val="FreeTranslEng"/>
      </w:pPr>
      <w:r>
        <w:t>‘</w:t>
      </w:r>
      <w:r w:rsidR="00212AB8">
        <w:t xml:space="preserve">and then </w:t>
      </w:r>
      <w:r w:rsidR="007E7AA8">
        <w:t>Martina</w:t>
      </w:r>
      <w:r w:rsidR="00212AB8">
        <w:t xml:space="preserve"> asked me, </w:t>
      </w:r>
      <w:r>
        <w:t>‘</w:t>
      </w:r>
      <w:r w:rsidR="00212AB8" w:rsidRPr="000B33CD">
        <w:rPr>
          <w:rStyle w:val="ChBlueBold"/>
        </w:rPr>
        <w:t>mother</w:t>
      </w:r>
      <w:r w:rsidR="00212AB8" w:rsidRPr="007C765F">
        <w:t xml:space="preserve">, </w:t>
      </w:r>
      <w:r w:rsidR="00212AB8">
        <w:t xml:space="preserve">how do </w:t>
      </w:r>
      <w:r w:rsidR="00212AB8" w:rsidRPr="000B33CD">
        <w:rPr>
          <w:rStyle w:val="ChBlueBold"/>
        </w:rPr>
        <w:t>you</w:t>
      </w:r>
      <w:r w:rsidR="00212AB8">
        <w:t xml:space="preserve"> feel?</w:t>
      </w:r>
      <w:r>
        <w:t>’’</w:t>
      </w:r>
      <w:r w:rsidR="00212AB8">
        <w:t xml:space="preserve"> </w:t>
      </w:r>
      <w:r w:rsidR="00212AB8" w:rsidRPr="000B33CD">
        <w:rPr>
          <w:rStyle w:val="ExampleSource"/>
        </w:rPr>
        <w:t>[081015-005-NP.0018]</w:t>
      </w:r>
    </w:p>
    <w:tbl>
      <w:tblPr>
        <w:tblW w:w="6071" w:type="dxa"/>
        <w:tblCellMar>
          <w:left w:w="42" w:type="dxa"/>
          <w:right w:w="42" w:type="dxa"/>
        </w:tblCellMar>
        <w:tblLook w:val="01E0" w:firstRow="1" w:lastRow="1" w:firstColumn="1" w:lastColumn="1" w:noHBand="0" w:noVBand="0"/>
      </w:tblPr>
      <w:tblGrid>
        <w:gridCol w:w="708"/>
        <w:gridCol w:w="357"/>
        <w:gridCol w:w="35"/>
        <w:gridCol w:w="418"/>
        <w:gridCol w:w="283"/>
        <w:gridCol w:w="397"/>
        <w:gridCol w:w="376"/>
        <w:gridCol w:w="64"/>
        <w:gridCol w:w="678"/>
        <w:gridCol w:w="657"/>
        <w:gridCol w:w="462"/>
        <w:gridCol w:w="369"/>
        <w:gridCol w:w="125"/>
        <w:gridCol w:w="429"/>
        <w:gridCol w:w="713"/>
      </w:tblGrid>
      <w:tr w:rsidR="00AC23C4" w:rsidRPr="00414A9C" w14:paraId="33FB8557" w14:textId="77777777" w:rsidTr="00AC23C4">
        <w:tc>
          <w:tcPr>
            <w:tcW w:w="709" w:type="dxa"/>
            <w:shd w:val="clear" w:color="auto" w:fill="auto"/>
          </w:tcPr>
          <w:p w14:paraId="17646587" w14:textId="77777777" w:rsidR="00212AB8" w:rsidRPr="00D025F5" w:rsidRDefault="00212AB8" w:rsidP="00212AB8">
            <w:pPr>
              <w:pStyle w:val="O0Nwnext"/>
            </w:pPr>
            <w:bookmarkStart w:id="3052" w:name="_Ref354406861"/>
            <w:r w:rsidRPr="00856563">
              <w:t>(</w:t>
            </w:r>
            <w:fldSimple w:instr=" SEQ ( \* ARABIC \s 1 ">
              <w:r w:rsidR="00154D81">
                <w:rPr>
                  <w:noProof/>
                </w:rPr>
                <w:t>80</w:t>
              </w:r>
            </w:fldSimple>
            <w:r w:rsidRPr="00856563">
              <w:t>)</w:t>
            </w:r>
            <w:bookmarkEnd w:id="3052"/>
          </w:p>
        </w:tc>
        <w:tc>
          <w:tcPr>
            <w:tcW w:w="392" w:type="dxa"/>
            <w:gridSpan w:val="2"/>
            <w:shd w:val="clear" w:color="auto" w:fill="auto"/>
          </w:tcPr>
          <w:p w14:paraId="0197B075" w14:textId="77777777" w:rsidR="00212AB8" w:rsidRPr="00631587" w:rsidRDefault="00212AB8" w:rsidP="00212AB8">
            <w:pPr>
              <w:pStyle w:val="Text"/>
            </w:pPr>
            <w:r w:rsidRPr="00631587">
              <w:t>jadi</w:t>
            </w:r>
          </w:p>
        </w:tc>
        <w:tc>
          <w:tcPr>
            <w:tcW w:w="418" w:type="dxa"/>
            <w:shd w:val="clear" w:color="auto" w:fill="auto"/>
          </w:tcPr>
          <w:p w14:paraId="335925C3" w14:textId="77777777" w:rsidR="00212AB8" w:rsidRPr="00631587" w:rsidRDefault="00A430D9" w:rsidP="00212AB8">
            <w:pPr>
              <w:pStyle w:val="Text"/>
            </w:pPr>
            <w:r>
              <w:t>Ise</w:t>
            </w:r>
          </w:p>
        </w:tc>
        <w:tc>
          <w:tcPr>
            <w:tcW w:w="680" w:type="dxa"/>
            <w:gridSpan w:val="2"/>
            <w:shd w:val="clear" w:color="auto" w:fill="auto"/>
          </w:tcPr>
          <w:p w14:paraId="7E0A7896" w14:textId="77777777" w:rsidR="00212AB8" w:rsidRPr="00631587" w:rsidRDefault="00212AB8" w:rsidP="00212AB8">
            <w:pPr>
              <w:pStyle w:val="Text"/>
            </w:pPr>
            <w:r w:rsidRPr="00631587">
              <w:t>ni</w:t>
            </w:r>
          </w:p>
        </w:tc>
        <w:tc>
          <w:tcPr>
            <w:tcW w:w="440" w:type="dxa"/>
            <w:gridSpan w:val="2"/>
            <w:shd w:val="clear" w:color="auto" w:fill="auto"/>
          </w:tcPr>
          <w:p w14:paraId="72C11A86" w14:textId="77777777" w:rsidR="00212AB8" w:rsidRPr="00631587" w:rsidRDefault="00212AB8" w:rsidP="00212AB8">
            <w:pPr>
              <w:pStyle w:val="Text"/>
            </w:pPr>
            <w:r w:rsidRPr="00631587">
              <w:t>tong</w:t>
            </w:r>
          </w:p>
        </w:tc>
        <w:tc>
          <w:tcPr>
            <w:tcW w:w="678" w:type="dxa"/>
            <w:shd w:val="clear" w:color="auto" w:fill="auto"/>
          </w:tcPr>
          <w:p w14:paraId="75236ADB" w14:textId="77777777" w:rsidR="00212AB8" w:rsidRPr="00631587" w:rsidRDefault="00212AB8" w:rsidP="00212AB8">
            <w:pPr>
              <w:pStyle w:val="Text"/>
            </w:pPr>
            <w:r w:rsidRPr="00631587">
              <w:t>su</w:t>
            </w:r>
          </w:p>
        </w:tc>
        <w:tc>
          <w:tcPr>
            <w:tcW w:w="657" w:type="dxa"/>
            <w:shd w:val="clear" w:color="auto" w:fill="auto"/>
          </w:tcPr>
          <w:p w14:paraId="6AC74E37" w14:textId="77777777" w:rsidR="00212AB8" w:rsidRPr="00631587" w:rsidRDefault="00212AB8" w:rsidP="00212AB8">
            <w:pPr>
              <w:pStyle w:val="Text"/>
            </w:pPr>
            <w:r w:rsidRPr="00631587">
              <w:t>bilang</w:t>
            </w:r>
          </w:p>
        </w:tc>
        <w:tc>
          <w:tcPr>
            <w:tcW w:w="462" w:type="dxa"/>
            <w:shd w:val="clear" w:color="auto" w:fill="auto"/>
          </w:tcPr>
          <w:p w14:paraId="7B107B27" w14:textId="77777777" w:rsidR="00212AB8" w:rsidRPr="00631587" w:rsidRDefault="00212AB8" w:rsidP="00212AB8">
            <w:pPr>
              <w:pStyle w:val="Text"/>
            </w:pPr>
            <w:r>
              <w:t>dia,</w:t>
            </w:r>
          </w:p>
        </w:tc>
        <w:tc>
          <w:tcPr>
            <w:tcW w:w="369" w:type="dxa"/>
            <w:shd w:val="clear" w:color="auto" w:fill="auto"/>
          </w:tcPr>
          <w:p w14:paraId="42518C04" w14:textId="77777777" w:rsidR="00212AB8" w:rsidRPr="00CA0A50" w:rsidRDefault="00A430D9" w:rsidP="00212AB8">
            <w:pPr>
              <w:pStyle w:val="Text"/>
            </w:pPr>
            <w:r>
              <w:rPr>
                <w:rStyle w:val="ChBlueBold"/>
              </w:rPr>
              <w:t>Ise</w:t>
            </w:r>
          </w:p>
        </w:tc>
        <w:tc>
          <w:tcPr>
            <w:tcW w:w="124" w:type="dxa"/>
            <w:shd w:val="clear" w:color="auto" w:fill="auto"/>
          </w:tcPr>
          <w:p w14:paraId="4D75513D" w14:textId="77777777" w:rsidR="00212AB8" w:rsidRPr="00C660BD" w:rsidRDefault="00212AB8" w:rsidP="00212AB8">
            <w:pPr>
              <w:pStyle w:val="Text"/>
            </w:pPr>
            <w:r>
              <w:t>|</w:t>
            </w:r>
          </w:p>
        </w:tc>
        <w:tc>
          <w:tcPr>
            <w:tcW w:w="429" w:type="dxa"/>
            <w:shd w:val="clear" w:color="auto" w:fill="auto"/>
          </w:tcPr>
          <w:p w14:paraId="28BA7E8F" w14:textId="77777777" w:rsidR="00212AB8" w:rsidRPr="00137520" w:rsidRDefault="00212AB8" w:rsidP="00212AB8">
            <w:pPr>
              <w:pStyle w:val="Text"/>
              <w:rPr>
                <w:rStyle w:val="ChBlueBold"/>
              </w:rPr>
            </w:pPr>
            <w:r w:rsidRPr="00137520">
              <w:rPr>
                <w:rStyle w:val="ChBlueBold"/>
              </w:rPr>
              <w:t>ko</w:t>
            </w:r>
          </w:p>
        </w:tc>
        <w:tc>
          <w:tcPr>
            <w:tcW w:w="713" w:type="dxa"/>
            <w:shd w:val="clear" w:color="auto" w:fill="auto"/>
          </w:tcPr>
          <w:p w14:paraId="1595EEEC" w14:textId="77777777" w:rsidR="00212AB8" w:rsidRPr="00631587" w:rsidRDefault="00212AB8" w:rsidP="00212AB8">
            <w:pPr>
              <w:pStyle w:val="Text"/>
            </w:pPr>
            <w:r w:rsidRPr="00631587">
              <w:t>tinggal</w:t>
            </w:r>
          </w:p>
        </w:tc>
      </w:tr>
      <w:tr w:rsidR="00AC23C4" w:rsidRPr="00AC23C4" w14:paraId="39AA55B9" w14:textId="77777777" w:rsidTr="00AC23C4">
        <w:tc>
          <w:tcPr>
            <w:tcW w:w="709" w:type="dxa"/>
            <w:shd w:val="clear" w:color="auto" w:fill="auto"/>
          </w:tcPr>
          <w:p w14:paraId="53371785" w14:textId="77777777" w:rsidR="00212AB8" w:rsidRPr="00E42502" w:rsidRDefault="00212AB8" w:rsidP="00212AB8">
            <w:pPr>
              <w:pStyle w:val="GlossEng2ptafter"/>
            </w:pPr>
          </w:p>
        </w:tc>
        <w:tc>
          <w:tcPr>
            <w:tcW w:w="392" w:type="dxa"/>
            <w:gridSpan w:val="2"/>
            <w:shd w:val="clear" w:color="auto" w:fill="auto"/>
          </w:tcPr>
          <w:p w14:paraId="038E3D02" w14:textId="77777777" w:rsidR="00212AB8" w:rsidRPr="00631587" w:rsidRDefault="00212AB8" w:rsidP="00212AB8">
            <w:pPr>
              <w:pStyle w:val="GlossEng2ptafter"/>
            </w:pPr>
            <w:r w:rsidRPr="00631587">
              <w:t>so</w:t>
            </w:r>
          </w:p>
        </w:tc>
        <w:tc>
          <w:tcPr>
            <w:tcW w:w="418" w:type="dxa"/>
            <w:shd w:val="clear" w:color="auto" w:fill="auto"/>
          </w:tcPr>
          <w:p w14:paraId="02C73A97" w14:textId="77777777" w:rsidR="00212AB8" w:rsidRPr="00631587" w:rsidRDefault="00A430D9" w:rsidP="00212AB8">
            <w:pPr>
              <w:pStyle w:val="GlossEng2ptafter"/>
            </w:pPr>
            <w:r>
              <w:t>Ise</w:t>
            </w:r>
          </w:p>
        </w:tc>
        <w:tc>
          <w:tcPr>
            <w:tcW w:w="680" w:type="dxa"/>
            <w:gridSpan w:val="2"/>
            <w:shd w:val="clear" w:color="auto" w:fill="auto"/>
          </w:tcPr>
          <w:p w14:paraId="301F638F" w14:textId="77777777" w:rsidR="00212AB8" w:rsidRPr="0099608C" w:rsidRDefault="00212AB8" w:rsidP="00212AB8">
            <w:pPr>
              <w:pStyle w:val="GlossEng2ptafter"/>
              <w:rPr>
                <w:rStyle w:val="ChSmallCaps"/>
              </w:rPr>
            </w:pPr>
            <w:r w:rsidRPr="0099608C">
              <w:rPr>
                <w:rStyle w:val="ChSmallCaps"/>
              </w:rPr>
              <w:t>d.prox</w:t>
            </w:r>
          </w:p>
        </w:tc>
        <w:tc>
          <w:tcPr>
            <w:tcW w:w="440" w:type="dxa"/>
            <w:gridSpan w:val="2"/>
            <w:shd w:val="clear" w:color="auto" w:fill="auto"/>
          </w:tcPr>
          <w:p w14:paraId="3F3B4157" w14:textId="77777777" w:rsidR="00212AB8" w:rsidRPr="0099608C" w:rsidRDefault="00212AB8" w:rsidP="00212AB8">
            <w:pPr>
              <w:pStyle w:val="GlossEng2ptafter"/>
              <w:rPr>
                <w:rStyle w:val="ChSmallCaps"/>
              </w:rPr>
            </w:pPr>
            <w:r w:rsidRPr="0099608C">
              <w:rPr>
                <w:rStyle w:val="ChSmallCaps"/>
              </w:rPr>
              <w:t>1pl</w:t>
            </w:r>
          </w:p>
        </w:tc>
        <w:tc>
          <w:tcPr>
            <w:tcW w:w="678" w:type="dxa"/>
            <w:shd w:val="clear" w:color="auto" w:fill="auto"/>
          </w:tcPr>
          <w:p w14:paraId="5F466FA9" w14:textId="77777777" w:rsidR="00212AB8" w:rsidRPr="00631587" w:rsidRDefault="00212AB8" w:rsidP="00212AB8">
            <w:pPr>
              <w:pStyle w:val="GlossEng2ptafter"/>
            </w:pPr>
            <w:r w:rsidRPr="00631587">
              <w:t>already</w:t>
            </w:r>
          </w:p>
        </w:tc>
        <w:tc>
          <w:tcPr>
            <w:tcW w:w="657" w:type="dxa"/>
            <w:shd w:val="clear" w:color="auto" w:fill="auto"/>
          </w:tcPr>
          <w:p w14:paraId="2C36840E" w14:textId="77777777" w:rsidR="00212AB8" w:rsidRPr="00631587" w:rsidRDefault="00212AB8" w:rsidP="00212AB8">
            <w:pPr>
              <w:pStyle w:val="GlossEng2ptafter"/>
            </w:pPr>
            <w:r w:rsidRPr="00631587">
              <w:t>say</w:t>
            </w:r>
          </w:p>
        </w:tc>
        <w:tc>
          <w:tcPr>
            <w:tcW w:w="462" w:type="dxa"/>
            <w:shd w:val="clear" w:color="auto" w:fill="auto"/>
          </w:tcPr>
          <w:p w14:paraId="4274E8E0" w14:textId="77777777" w:rsidR="00212AB8" w:rsidRPr="0099608C" w:rsidRDefault="00212AB8" w:rsidP="00212AB8">
            <w:pPr>
              <w:pStyle w:val="GlossEng2ptafter"/>
              <w:rPr>
                <w:rStyle w:val="ChSmallCaps"/>
              </w:rPr>
            </w:pPr>
            <w:r w:rsidRPr="0099608C">
              <w:rPr>
                <w:rStyle w:val="ChSmallCaps"/>
              </w:rPr>
              <w:t>3sg</w:t>
            </w:r>
          </w:p>
        </w:tc>
        <w:tc>
          <w:tcPr>
            <w:tcW w:w="369" w:type="dxa"/>
            <w:shd w:val="clear" w:color="auto" w:fill="auto"/>
          </w:tcPr>
          <w:p w14:paraId="1A16A069" w14:textId="77777777" w:rsidR="00212AB8" w:rsidRPr="00631587" w:rsidRDefault="00A430D9" w:rsidP="00212AB8">
            <w:pPr>
              <w:pStyle w:val="GlossEng2ptafter"/>
            </w:pPr>
            <w:r>
              <w:t>Ise</w:t>
            </w:r>
          </w:p>
        </w:tc>
        <w:tc>
          <w:tcPr>
            <w:tcW w:w="124" w:type="dxa"/>
            <w:shd w:val="clear" w:color="auto" w:fill="auto"/>
          </w:tcPr>
          <w:p w14:paraId="7114971C" w14:textId="77777777" w:rsidR="00212AB8" w:rsidRPr="00C660BD" w:rsidRDefault="00212AB8" w:rsidP="00212AB8">
            <w:pPr>
              <w:pStyle w:val="GlossEng"/>
            </w:pPr>
          </w:p>
        </w:tc>
        <w:tc>
          <w:tcPr>
            <w:tcW w:w="429" w:type="dxa"/>
            <w:shd w:val="clear" w:color="auto" w:fill="auto"/>
          </w:tcPr>
          <w:p w14:paraId="3DF60B80" w14:textId="77777777" w:rsidR="00212AB8" w:rsidRPr="0099608C" w:rsidRDefault="00212AB8" w:rsidP="00212AB8">
            <w:pPr>
              <w:pStyle w:val="GlossEng2ptafter"/>
              <w:rPr>
                <w:rStyle w:val="ChSmallCaps"/>
              </w:rPr>
            </w:pPr>
            <w:r w:rsidRPr="0099608C">
              <w:rPr>
                <w:rStyle w:val="ChSmallCaps"/>
              </w:rPr>
              <w:t>2sg</w:t>
            </w:r>
          </w:p>
        </w:tc>
        <w:tc>
          <w:tcPr>
            <w:tcW w:w="713" w:type="dxa"/>
            <w:shd w:val="clear" w:color="auto" w:fill="auto"/>
          </w:tcPr>
          <w:p w14:paraId="232410EF" w14:textId="77777777" w:rsidR="00212AB8" w:rsidRPr="00631587" w:rsidRDefault="00212AB8" w:rsidP="00212AB8">
            <w:pPr>
              <w:pStyle w:val="GlossEng2ptafter"/>
            </w:pPr>
            <w:r w:rsidRPr="00631587">
              <w:t>stay</w:t>
            </w:r>
          </w:p>
        </w:tc>
      </w:tr>
      <w:tr w:rsidR="00212AB8" w:rsidRPr="00631587" w14:paraId="0EE46363" w14:textId="77777777" w:rsidTr="00AC23C4">
        <w:trPr>
          <w:gridAfter w:val="8"/>
          <w:wAfter w:w="3496" w:type="dxa"/>
        </w:trPr>
        <w:tc>
          <w:tcPr>
            <w:tcW w:w="709" w:type="dxa"/>
            <w:shd w:val="clear" w:color="auto" w:fill="auto"/>
          </w:tcPr>
          <w:p w14:paraId="56A77D30" w14:textId="77777777" w:rsidR="00212AB8" w:rsidRPr="003C1EC1" w:rsidRDefault="00212AB8" w:rsidP="00212AB8">
            <w:pPr>
              <w:pStyle w:val="O0Nwnext"/>
            </w:pPr>
          </w:p>
        </w:tc>
        <w:tc>
          <w:tcPr>
            <w:tcW w:w="357" w:type="dxa"/>
            <w:shd w:val="clear" w:color="auto" w:fill="auto"/>
          </w:tcPr>
          <w:p w14:paraId="727A7240" w14:textId="77777777" w:rsidR="00212AB8" w:rsidRPr="00631587" w:rsidRDefault="00212AB8" w:rsidP="00212AB8">
            <w:pPr>
              <w:pStyle w:val="Text"/>
            </w:pPr>
            <w:r w:rsidRPr="00631587">
              <w:t>di</w:t>
            </w:r>
          </w:p>
        </w:tc>
        <w:tc>
          <w:tcPr>
            <w:tcW w:w="736" w:type="dxa"/>
            <w:gridSpan w:val="3"/>
            <w:shd w:val="clear" w:color="auto" w:fill="auto"/>
          </w:tcPr>
          <w:p w14:paraId="5E7DFCF5" w14:textId="77777777" w:rsidR="00212AB8" w:rsidRPr="00631587" w:rsidRDefault="00212AB8" w:rsidP="00212AB8">
            <w:pPr>
              <w:pStyle w:val="Text"/>
            </w:pPr>
            <w:r w:rsidRPr="00631587">
              <w:t>sini</w:t>
            </w:r>
          </w:p>
        </w:tc>
        <w:tc>
          <w:tcPr>
            <w:tcW w:w="773" w:type="dxa"/>
            <w:gridSpan w:val="2"/>
            <w:shd w:val="clear" w:color="auto" w:fill="auto"/>
          </w:tcPr>
          <w:p w14:paraId="225E18A6" w14:textId="77777777" w:rsidR="00212AB8" w:rsidRPr="00631587" w:rsidRDefault="00212AB8" w:rsidP="00212AB8">
            <w:pPr>
              <w:pStyle w:val="Text"/>
            </w:pPr>
            <w:r w:rsidRPr="00631587">
              <w:t>suda</w:t>
            </w:r>
            <w:r>
              <w:t>!</w:t>
            </w:r>
          </w:p>
        </w:tc>
      </w:tr>
      <w:tr w:rsidR="00212AB8" w:rsidRPr="00631587" w14:paraId="2E2150B1" w14:textId="77777777" w:rsidTr="00AC23C4">
        <w:trPr>
          <w:gridAfter w:val="8"/>
          <w:wAfter w:w="3496" w:type="dxa"/>
        </w:trPr>
        <w:tc>
          <w:tcPr>
            <w:tcW w:w="709" w:type="dxa"/>
            <w:shd w:val="clear" w:color="auto" w:fill="auto"/>
          </w:tcPr>
          <w:p w14:paraId="6AC58097" w14:textId="77777777" w:rsidR="00212AB8" w:rsidRPr="003C1EC1" w:rsidRDefault="00212AB8" w:rsidP="00212AB8">
            <w:pPr>
              <w:pStyle w:val="GlossEng"/>
            </w:pPr>
          </w:p>
        </w:tc>
        <w:tc>
          <w:tcPr>
            <w:tcW w:w="357" w:type="dxa"/>
            <w:shd w:val="clear" w:color="auto" w:fill="auto"/>
          </w:tcPr>
          <w:p w14:paraId="35E30077" w14:textId="77777777" w:rsidR="00212AB8" w:rsidRPr="00631587" w:rsidRDefault="00212AB8" w:rsidP="00212AB8">
            <w:pPr>
              <w:pStyle w:val="GlossEng"/>
            </w:pPr>
            <w:r w:rsidRPr="00631587">
              <w:t>at</w:t>
            </w:r>
          </w:p>
        </w:tc>
        <w:tc>
          <w:tcPr>
            <w:tcW w:w="736" w:type="dxa"/>
            <w:gridSpan w:val="3"/>
            <w:shd w:val="clear" w:color="auto" w:fill="auto"/>
          </w:tcPr>
          <w:p w14:paraId="6095A660" w14:textId="77777777" w:rsidR="00212AB8" w:rsidRPr="0099608C" w:rsidRDefault="00212AB8" w:rsidP="00212AB8">
            <w:pPr>
              <w:pStyle w:val="GlossEng"/>
              <w:rPr>
                <w:rStyle w:val="ChSmallCaps"/>
              </w:rPr>
            </w:pPr>
            <w:r w:rsidRPr="0099608C">
              <w:rPr>
                <w:rStyle w:val="ChSmallCaps"/>
              </w:rPr>
              <w:t>l.prox</w:t>
            </w:r>
          </w:p>
        </w:tc>
        <w:tc>
          <w:tcPr>
            <w:tcW w:w="773" w:type="dxa"/>
            <w:gridSpan w:val="2"/>
            <w:shd w:val="clear" w:color="auto" w:fill="auto"/>
          </w:tcPr>
          <w:p w14:paraId="681CA636" w14:textId="77777777" w:rsidR="00212AB8" w:rsidRPr="00631587" w:rsidRDefault="00212AB8" w:rsidP="00212AB8">
            <w:pPr>
              <w:pStyle w:val="GlossEng"/>
            </w:pPr>
            <w:r>
              <w:t>already</w:t>
            </w:r>
          </w:p>
        </w:tc>
      </w:tr>
    </w:tbl>
    <w:p w14:paraId="4F215F6E" w14:textId="12FE4372" w:rsidR="00212AB8" w:rsidRPr="009E2A1C" w:rsidRDefault="00B7093A" w:rsidP="00212AB8">
      <w:pPr>
        <w:pStyle w:val="FreeTranslEng"/>
      </w:pPr>
      <w:r>
        <w:t>‘</w:t>
      </w:r>
      <w:r w:rsidR="00212AB8">
        <w:t xml:space="preserve">so </w:t>
      </w:r>
      <w:r w:rsidR="00A430D9">
        <w:t>Ise</w:t>
      </w:r>
      <w:r w:rsidR="00212AB8">
        <w:t xml:space="preserve"> here, we already told her, </w:t>
      </w:r>
      <w:r>
        <w:t>‘</w:t>
      </w:r>
      <w:r w:rsidR="00A430D9">
        <w:rPr>
          <w:rStyle w:val="ChBlueBold"/>
        </w:rPr>
        <w:t>Ise</w:t>
      </w:r>
      <w:r w:rsidR="00212AB8" w:rsidRPr="007C765F">
        <w:t xml:space="preserve">, </w:t>
      </w:r>
      <w:r w:rsidR="00212AB8" w:rsidRPr="003C1EC1">
        <w:rPr>
          <w:rStyle w:val="ChBlueBold"/>
        </w:rPr>
        <w:t xml:space="preserve">you </w:t>
      </w:r>
      <w:r w:rsidR="00212AB8">
        <w:t>stay here!</w:t>
      </w:r>
      <w:r>
        <w:t>’’</w:t>
      </w:r>
      <w:r w:rsidR="00212AB8">
        <w:t xml:space="preserve"> </w:t>
      </w:r>
      <w:r w:rsidR="00212AB8" w:rsidRPr="00E42502">
        <w:rPr>
          <w:rStyle w:val="ExampleSource"/>
        </w:rPr>
        <w:t>[080917-008-NP.0026]</w:t>
      </w:r>
    </w:p>
    <w:p w14:paraId="4E56E397" w14:textId="667DF4E1" w:rsidR="00212AB8" w:rsidRDefault="00B7093A" w:rsidP="00B24B07">
      <w:pPr>
        <w:pStyle w:val="Body0005after"/>
      </w:pPr>
      <w:r>
        <w:t>‘</w:t>
      </w:r>
      <w:r w:rsidR="00212AB8" w:rsidRPr="0099608C">
        <w:rPr>
          <w:rStyle w:val="ChSmallCaps"/>
        </w:rPr>
        <w:t>np</w:t>
      </w:r>
      <w:r w:rsidR="00212AB8" w:rsidRPr="00D32413">
        <w:t xml:space="preserve"> </w:t>
      </w:r>
      <w:r w:rsidR="00212AB8" w:rsidRPr="0099608C">
        <w:rPr>
          <w:rStyle w:val="ChSmallCaps"/>
        </w:rPr>
        <w:t>3sg</w:t>
      </w:r>
      <w:r>
        <w:t>’</w:t>
      </w:r>
      <w:r w:rsidR="00212AB8" w:rsidRPr="00A930E6">
        <w:t xml:space="preserve"> expressions with a comma intonation are analyzed as topic-comment constructions. </w:t>
      </w:r>
      <w:r w:rsidR="00B24B07">
        <w:t>Cross-</w:t>
      </w:r>
      <w:r w:rsidR="0068003D">
        <w:t>linguistically</w:t>
      </w:r>
      <w:r w:rsidR="00B24B07">
        <w:t xml:space="preserve">, in topic-comment </w:t>
      </w:r>
      <w:r w:rsidR="00212AB8" w:rsidRPr="00A930E6">
        <w:t>construction</w:t>
      </w:r>
      <w:r w:rsidR="00B24B07">
        <w:t>s</w:t>
      </w:r>
      <w:r w:rsidR="00212AB8" w:rsidRPr="00A930E6">
        <w:t xml:space="preserve">, the </w:t>
      </w:r>
      <w:r>
        <w:t>“</w:t>
      </w:r>
      <w:r w:rsidR="00212AB8" w:rsidRPr="00A930E6">
        <w:t>topic is generally expected to continue</w:t>
      </w:r>
      <w:r>
        <w:t>”</w:t>
      </w:r>
      <w:r w:rsidR="00212AB8" w:rsidRPr="00A930E6">
        <w:t xml:space="preserve"> and therefore </w:t>
      </w:r>
      <w:r>
        <w:t>“</w:t>
      </w:r>
      <w:r w:rsidR="00212AB8" w:rsidRPr="00A930E6">
        <w:t>third person pronouns […] are used in order to represent the continued occurrence of a topic</w:t>
      </w:r>
      <w:r>
        <w:t>”</w:t>
      </w:r>
      <w:r w:rsidR="00212AB8">
        <w:t xml:space="preserve"> </w:t>
      </w:r>
      <w:r w:rsidR="00BA6215">
        <w:rPr>
          <w:rStyle w:val="Citation"/>
        </w:rPr>
        <w:fldChar w:fldCharType="begin"/>
      </w:r>
      <w:r w:rsidR="0092451D">
        <w:rPr>
          <w:rStyle w:val="Citation"/>
        </w:rPr>
        <w:instrText>ADDIN CITAVI.PLACEHOLDER 0c9e5c5a-b167-40cd-a57e-b552b6ea3d60 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oYXQgMjAwNzogMjA5KTwvVGV4dD4NCiAgICA8L1RleHRVbml0Pg0KICA8L1RleHRVbml0cz4NCjwvUGxhY2Vob2xkZXI+</w:instrText>
      </w:r>
      <w:r w:rsidR="00BA6215">
        <w:rPr>
          <w:rStyle w:val="Citation"/>
        </w:rPr>
        <w:fldChar w:fldCharType="separate"/>
      </w:r>
      <w:bookmarkStart w:id="3053" w:name="_CTVP0010c9e5c5ab16740cda57eb552b6ea3d60"/>
      <w:r w:rsidR="0092006B">
        <w:rPr>
          <w:rStyle w:val="Citation"/>
        </w:rPr>
        <w:t>(Bhat 2007: 209)</w:t>
      </w:r>
      <w:bookmarkEnd w:id="3053"/>
      <w:r w:rsidR="00BA6215">
        <w:rPr>
          <w:rStyle w:val="Citation"/>
        </w:rPr>
        <w:fldChar w:fldCharType="end"/>
      </w:r>
      <w:r w:rsidR="00212AB8" w:rsidRPr="00DB63B2">
        <w:t>.</w:t>
      </w:r>
      <w:r w:rsidR="00212AB8">
        <w:t xml:space="preserve"> </w:t>
      </w:r>
      <w:r w:rsidR="00B24B07">
        <w:t>This observation also applies to Papuan Malay</w:t>
      </w:r>
      <w:r w:rsidR="00212AB8">
        <w:t xml:space="preserve"> </w:t>
      </w:r>
      <w:r>
        <w:t>‘</w:t>
      </w:r>
      <w:r w:rsidR="00212AB8" w:rsidRPr="0099608C">
        <w:rPr>
          <w:rStyle w:val="ChSmallCaps"/>
        </w:rPr>
        <w:t>np</w:t>
      </w:r>
      <w:r w:rsidR="00212AB8" w:rsidRPr="00064C9A">
        <w:t>,</w:t>
      </w:r>
      <w:r w:rsidR="00212AB8" w:rsidRPr="00D32413">
        <w:t xml:space="preserve"> </w:t>
      </w:r>
      <w:r w:rsidR="00212AB8" w:rsidRPr="0099608C">
        <w:rPr>
          <w:rStyle w:val="ChSmallCaps"/>
        </w:rPr>
        <w:t>3sg</w:t>
      </w:r>
      <w:r>
        <w:t>’</w:t>
      </w:r>
      <w:r w:rsidR="00212AB8">
        <w:t xml:space="preserve"> expression</w:t>
      </w:r>
      <w:r w:rsidR="00B24B07">
        <w:t xml:space="preserve">s, that is, </w:t>
      </w:r>
      <w:r w:rsidR="00212AB8">
        <w:t xml:space="preserve">the preposed noun phrase signals the topic, while </w:t>
      </w:r>
      <w:r w:rsidR="00212AB8" w:rsidRPr="006701EC">
        <w:t xml:space="preserve">co-referential </w:t>
      </w:r>
      <w:r w:rsidR="00212AB8" w:rsidRPr="00AB0648">
        <w:rPr>
          <w:rStyle w:val="ChItalBold"/>
        </w:rPr>
        <w:t>dia</w:t>
      </w:r>
      <w:r w:rsidR="00212AB8">
        <w:t>/</w:t>
      </w:r>
      <w:r w:rsidR="00212AB8" w:rsidRPr="00AB0648">
        <w:rPr>
          <w:rStyle w:val="ChItalBold"/>
        </w:rPr>
        <w:t>de</w:t>
      </w:r>
      <w:r w:rsidR="00212AB8">
        <w:t xml:space="preserve"> </w:t>
      </w:r>
      <w:r>
        <w:t>‘</w:t>
      </w:r>
      <w:r w:rsidR="00212AB8" w:rsidRPr="0099608C">
        <w:rPr>
          <w:rStyle w:val="ChSmallCaps"/>
        </w:rPr>
        <w:t>3sg</w:t>
      </w:r>
      <w:r>
        <w:t>’</w:t>
      </w:r>
      <w:r w:rsidR="00212AB8">
        <w:t xml:space="preserve"> has comment function. This strategy of forming topic-comment constructions is shown in </w:t>
      </w:r>
      <w:r w:rsidR="00212AB8">
        <w:fldChar w:fldCharType="begin"/>
      </w:r>
      <w:r w:rsidR="00212AB8">
        <w:instrText xml:space="preserve"> REF _Ref354406862 \h </w:instrText>
      </w:r>
      <w:r w:rsidR="00212AB8">
        <w:fldChar w:fldCharType="separate"/>
      </w:r>
      <w:r w:rsidR="00154D81" w:rsidRPr="00856563">
        <w:t>(</w:t>
      </w:r>
      <w:r w:rsidR="00154D81">
        <w:rPr>
          <w:noProof/>
        </w:rPr>
        <w:t>81</w:t>
      </w:r>
      <w:r w:rsidR="00154D81" w:rsidRPr="00856563">
        <w:t>)</w:t>
      </w:r>
      <w:r w:rsidR="00212AB8">
        <w:fldChar w:fldCharType="end"/>
      </w:r>
      <w:r w:rsidR="00212AB8">
        <w:t xml:space="preserve"> and </w:t>
      </w:r>
      <w:r w:rsidR="00212AB8">
        <w:fldChar w:fldCharType="begin"/>
      </w:r>
      <w:r w:rsidR="00212AB8">
        <w:instrText xml:space="preserve"> REF _Ref354406863 \h </w:instrText>
      </w:r>
      <w:r w:rsidR="00212AB8">
        <w:fldChar w:fldCharType="separate"/>
      </w:r>
      <w:r w:rsidR="00154D81" w:rsidRPr="00856563">
        <w:t>(</w:t>
      </w:r>
      <w:r w:rsidR="00154D81">
        <w:rPr>
          <w:noProof/>
        </w:rPr>
        <w:t>82</w:t>
      </w:r>
      <w:r w:rsidR="00154D81" w:rsidRPr="00856563">
        <w:t>)</w:t>
      </w:r>
      <w:r w:rsidR="00212AB8">
        <w:fldChar w:fldCharType="end"/>
      </w:r>
      <w:r w:rsidR="00212AB8">
        <w:t xml:space="preserve">: </w:t>
      </w:r>
      <w:r w:rsidR="00212AB8" w:rsidRPr="00EA6E96">
        <w:rPr>
          <w:rStyle w:val="ChItalBold"/>
        </w:rPr>
        <w:t>orang Senggi</w:t>
      </w:r>
      <w:r w:rsidR="00212AB8">
        <w:t xml:space="preserve"> and </w:t>
      </w:r>
      <w:r w:rsidR="009B531F">
        <w:rPr>
          <w:rStyle w:val="ChItalBold"/>
        </w:rPr>
        <w:t>Klara</w:t>
      </w:r>
      <w:r w:rsidR="00212AB8">
        <w:t xml:space="preserve"> designate the topics while </w:t>
      </w:r>
      <w:r w:rsidR="00212AB8" w:rsidRPr="00ED61D1">
        <w:rPr>
          <w:rStyle w:val="ChItalBold"/>
        </w:rPr>
        <w:t>dia</w:t>
      </w:r>
      <w:r w:rsidR="00212AB8">
        <w:t xml:space="preserve"> </w:t>
      </w:r>
      <w:r>
        <w:t>‘</w:t>
      </w:r>
      <w:r w:rsidR="00212AB8" w:rsidRPr="0099608C">
        <w:rPr>
          <w:rStyle w:val="ChSmallCaps"/>
        </w:rPr>
        <w:t>3sg</w:t>
      </w:r>
      <w:r>
        <w:t>’</w:t>
      </w:r>
      <w:r w:rsidR="00212AB8">
        <w:t xml:space="preserve"> and </w:t>
      </w:r>
      <w:r w:rsidR="00212AB8" w:rsidRPr="00ED61D1">
        <w:rPr>
          <w:rStyle w:val="ChItalBold"/>
        </w:rPr>
        <w:t>de</w:t>
      </w:r>
      <w:r w:rsidR="00212AB8">
        <w:t xml:space="preserve"> </w:t>
      </w:r>
      <w:r>
        <w:t>‘</w:t>
      </w:r>
      <w:r w:rsidR="00212AB8" w:rsidRPr="0099608C">
        <w:rPr>
          <w:rStyle w:val="ChSmallCaps"/>
        </w:rPr>
        <w:t>3sg</w:t>
      </w:r>
      <w:r>
        <w:t>’</w:t>
      </w:r>
      <w:r w:rsidR="00212AB8">
        <w:t xml:space="preserve"> function as comments, respectively.</w:t>
      </w:r>
    </w:p>
    <w:p w14:paraId="7665EF85" w14:textId="411496E0" w:rsidR="00212AB8" w:rsidRDefault="00212AB8" w:rsidP="00212AB8">
      <w:pPr>
        <w:pStyle w:val="ExampleTitle"/>
      </w:pPr>
      <w:r>
        <w:t xml:space="preserve">Topic-comment constructions with comma intonation: </w:t>
      </w:r>
      <w:r w:rsidR="00B7093A">
        <w:t>‘</w:t>
      </w:r>
      <w:r w:rsidRPr="0099608C">
        <w:rPr>
          <w:rStyle w:val="ChSmallCaps"/>
        </w:rPr>
        <w:t>np</w:t>
      </w:r>
      <w:r w:rsidRPr="00D32413">
        <w:t xml:space="preserve"> </w:t>
      </w:r>
      <w:r>
        <w:t>|</w:t>
      </w:r>
      <w:r w:rsidRPr="00D32413">
        <w:t xml:space="preserve"> </w:t>
      </w:r>
      <w:r w:rsidRPr="0099608C">
        <w:rPr>
          <w:rStyle w:val="ChSmallCaps"/>
        </w:rPr>
        <w:t>3sg</w:t>
      </w:r>
      <w:r w:rsidR="00B7093A">
        <w:t>’</w:t>
      </w:r>
    </w:p>
    <w:tbl>
      <w:tblPr>
        <w:tblW w:w="6632" w:type="dxa"/>
        <w:tblCellMar>
          <w:left w:w="42" w:type="dxa"/>
          <w:right w:w="42" w:type="dxa"/>
        </w:tblCellMar>
        <w:tblLook w:val="01E0" w:firstRow="1" w:lastRow="1" w:firstColumn="1" w:lastColumn="1" w:noHBand="0" w:noVBand="0"/>
      </w:tblPr>
      <w:tblGrid>
        <w:gridCol w:w="707"/>
        <w:gridCol w:w="718"/>
        <w:gridCol w:w="133"/>
        <w:gridCol w:w="488"/>
        <w:gridCol w:w="130"/>
        <w:gridCol w:w="125"/>
        <w:gridCol w:w="489"/>
        <w:gridCol w:w="24"/>
        <w:gridCol w:w="694"/>
        <w:gridCol w:w="24"/>
        <w:gridCol w:w="465"/>
        <w:gridCol w:w="430"/>
        <w:gridCol w:w="254"/>
        <w:gridCol w:w="434"/>
        <w:gridCol w:w="806"/>
        <w:gridCol w:w="711"/>
      </w:tblGrid>
      <w:tr w:rsidR="00AC23C4" w:rsidRPr="00414A9C" w14:paraId="6081765E" w14:textId="77777777" w:rsidTr="00AC23C4">
        <w:tc>
          <w:tcPr>
            <w:tcW w:w="707" w:type="dxa"/>
            <w:shd w:val="clear" w:color="auto" w:fill="auto"/>
          </w:tcPr>
          <w:p w14:paraId="3FA2AF16" w14:textId="77777777" w:rsidR="00212AB8" w:rsidRPr="00D025F5" w:rsidRDefault="00212AB8" w:rsidP="00212AB8">
            <w:pPr>
              <w:pStyle w:val="O0Nwnext"/>
            </w:pPr>
            <w:bookmarkStart w:id="3054" w:name="_Ref354406862"/>
            <w:r w:rsidRPr="00856563">
              <w:t>(</w:t>
            </w:r>
            <w:fldSimple w:instr=" SEQ ( \* ARABIC \s 1 ">
              <w:r w:rsidR="00154D81">
                <w:rPr>
                  <w:noProof/>
                </w:rPr>
                <w:t>81</w:t>
              </w:r>
            </w:fldSimple>
            <w:r w:rsidRPr="00856563">
              <w:t>)</w:t>
            </w:r>
            <w:bookmarkEnd w:id="3054"/>
          </w:p>
        </w:tc>
        <w:tc>
          <w:tcPr>
            <w:tcW w:w="851" w:type="dxa"/>
            <w:gridSpan w:val="2"/>
            <w:shd w:val="clear" w:color="auto" w:fill="auto"/>
          </w:tcPr>
          <w:p w14:paraId="5F23BCE0" w14:textId="77777777" w:rsidR="00212AB8" w:rsidRPr="00822C70" w:rsidRDefault="00212AB8" w:rsidP="00212AB8">
            <w:pPr>
              <w:pStyle w:val="Text"/>
            </w:pPr>
            <w:r w:rsidRPr="00822C70">
              <w:t>bar</w:t>
            </w:r>
            <w:r>
              <w:t>u</w:t>
            </w:r>
          </w:p>
        </w:tc>
        <w:tc>
          <w:tcPr>
            <w:tcW w:w="488" w:type="dxa"/>
            <w:shd w:val="clear" w:color="auto" w:fill="auto"/>
          </w:tcPr>
          <w:p w14:paraId="7911CE10" w14:textId="77777777" w:rsidR="00212AB8" w:rsidRPr="00822C70" w:rsidRDefault="00212AB8" w:rsidP="00212AB8">
            <w:pPr>
              <w:pStyle w:val="Text"/>
            </w:pPr>
            <w:r w:rsidRPr="00822C70">
              <w:t>dia</w:t>
            </w:r>
          </w:p>
        </w:tc>
        <w:tc>
          <w:tcPr>
            <w:tcW w:w="768" w:type="dxa"/>
            <w:gridSpan w:val="4"/>
            <w:shd w:val="clear" w:color="auto" w:fill="auto"/>
          </w:tcPr>
          <w:p w14:paraId="3B1B4335" w14:textId="77777777" w:rsidR="00212AB8" w:rsidRPr="00822C70" w:rsidRDefault="00212AB8" w:rsidP="00212AB8">
            <w:pPr>
              <w:pStyle w:val="Text"/>
            </w:pPr>
            <w:r w:rsidRPr="00822C70">
              <w:t>datang,</w:t>
            </w:r>
          </w:p>
        </w:tc>
        <w:tc>
          <w:tcPr>
            <w:tcW w:w="718" w:type="dxa"/>
            <w:gridSpan w:val="2"/>
            <w:shd w:val="clear" w:color="auto" w:fill="auto"/>
          </w:tcPr>
          <w:p w14:paraId="1FEE2AC9" w14:textId="77777777" w:rsidR="00212AB8" w:rsidRPr="00822C70" w:rsidRDefault="00212AB8" w:rsidP="00212AB8">
            <w:pPr>
              <w:pStyle w:val="Text"/>
            </w:pPr>
            <w:r w:rsidRPr="00822C70">
              <w:t>orang</w:t>
            </w:r>
          </w:p>
        </w:tc>
        <w:tc>
          <w:tcPr>
            <w:tcW w:w="895" w:type="dxa"/>
            <w:gridSpan w:val="2"/>
            <w:shd w:val="clear" w:color="auto" w:fill="auto"/>
          </w:tcPr>
          <w:p w14:paraId="0EEC3564" w14:textId="77777777" w:rsidR="00212AB8" w:rsidRPr="00822C70" w:rsidRDefault="00212AB8" w:rsidP="00212AB8">
            <w:pPr>
              <w:pStyle w:val="Text"/>
            </w:pPr>
            <w:r w:rsidRPr="00822C70">
              <w:t>Jayapura</w:t>
            </w:r>
          </w:p>
        </w:tc>
        <w:tc>
          <w:tcPr>
            <w:tcW w:w="688" w:type="dxa"/>
            <w:gridSpan w:val="2"/>
            <w:shd w:val="clear" w:color="auto" w:fill="auto"/>
          </w:tcPr>
          <w:p w14:paraId="16C9050A" w14:textId="77777777" w:rsidR="00212AB8" w:rsidRPr="00822C70" w:rsidRDefault="00212AB8" w:rsidP="00212AB8">
            <w:pPr>
              <w:pStyle w:val="Text"/>
            </w:pPr>
            <w:r w:rsidRPr="00822C70">
              <w:t>sana,</w:t>
            </w:r>
          </w:p>
        </w:tc>
        <w:tc>
          <w:tcPr>
            <w:tcW w:w="806" w:type="dxa"/>
            <w:shd w:val="clear" w:color="auto" w:fill="auto"/>
          </w:tcPr>
          <w:p w14:paraId="38D2FD97" w14:textId="77777777" w:rsidR="00212AB8" w:rsidRPr="00822C70" w:rsidRDefault="00212AB8" w:rsidP="00212AB8">
            <w:pPr>
              <w:pStyle w:val="Text"/>
            </w:pPr>
            <w:r w:rsidRPr="00822C70">
              <w:t>kawan</w:t>
            </w:r>
            <w:r w:rsidR="00002D53">
              <w:t>g</w:t>
            </w:r>
          </w:p>
        </w:tc>
        <w:tc>
          <w:tcPr>
            <w:tcW w:w="711" w:type="dxa"/>
            <w:shd w:val="clear" w:color="auto" w:fill="auto"/>
          </w:tcPr>
          <w:p w14:paraId="11576319" w14:textId="77777777" w:rsidR="00212AB8" w:rsidRPr="00822C70" w:rsidRDefault="00212AB8" w:rsidP="00212AB8">
            <w:pPr>
              <w:pStyle w:val="Text"/>
            </w:pPr>
            <w:r w:rsidRPr="00822C70">
              <w:t>itu,</w:t>
            </w:r>
          </w:p>
        </w:tc>
      </w:tr>
      <w:tr w:rsidR="00AC23C4" w:rsidRPr="00AC23C4" w14:paraId="5E1EC78A" w14:textId="77777777" w:rsidTr="00AC23C4">
        <w:tc>
          <w:tcPr>
            <w:tcW w:w="707" w:type="dxa"/>
            <w:shd w:val="clear" w:color="auto" w:fill="auto"/>
          </w:tcPr>
          <w:p w14:paraId="61A6EE81" w14:textId="77777777" w:rsidR="00212AB8" w:rsidRPr="007D586C" w:rsidRDefault="00212AB8" w:rsidP="00212AB8">
            <w:pPr>
              <w:pStyle w:val="GlossEng2ptafter"/>
            </w:pPr>
          </w:p>
        </w:tc>
        <w:tc>
          <w:tcPr>
            <w:tcW w:w="851" w:type="dxa"/>
            <w:gridSpan w:val="2"/>
            <w:shd w:val="clear" w:color="auto" w:fill="auto"/>
          </w:tcPr>
          <w:p w14:paraId="5C18BC74" w14:textId="77777777" w:rsidR="00212AB8" w:rsidRPr="000C2346" w:rsidRDefault="00171D59" w:rsidP="00212AB8">
            <w:pPr>
              <w:pStyle w:val="GlossEng2ptafter"/>
            </w:pPr>
            <w:r>
              <w:t>and.then</w:t>
            </w:r>
          </w:p>
        </w:tc>
        <w:tc>
          <w:tcPr>
            <w:tcW w:w="488" w:type="dxa"/>
            <w:shd w:val="clear" w:color="auto" w:fill="auto"/>
          </w:tcPr>
          <w:p w14:paraId="3C029611" w14:textId="77777777" w:rsidR="00212AB8" w:rsidRPr="0099608C" w:rsidRDefault="00212AB8" w:rsidP="00212AB8">
            <w:pPr>
              <w:pStyle w:val="GlossEng2ptafter"/>
              <w:rPr>
                <w:rStyle w:val="ChSmallCaps"/>
              </w:rPr>
            </w:pPr>
            <w:r w:rsidRPr="0099608C">
              <w:rPr>
                <w:rStyle w:val="ChSmallCaps"/>
              </w:rPr>
              <w:t>3sg</w:t>
            </w:r>
          </w:p>
        </w:tc>
        <w:tc>
          <w:tcPr>
            <w:tcW w:w="768" w:type="dxa"/>
            <w:gridSpan w:val="4"/>
            <w:shd w:val="clear" w:color="auto" w:fill="auto"/>
          </w:tcPr>
          <w:p w14:paraId="4A43E18B" w14:textId="77777777" w:rsidR="00212AB8" w:rsidRPr="00822C70" w:rsidRDefault="00212AB8" w:rsidP="00212AB8">
            <w:pPr>
              <w:pStyle w:val="GlossEng2ptafter"/>
            </w:pPr>
            <w:r w:rsidRPr="00822C70">
              <w:t>come</w:t>
            </w:r>
          </w:p>
        </w:tc>
        <w:tc>
          <w:tcPr>
            <w:tcW w:w="718" w:type="dxa"/>
            <w:gridSpan w:val="2"/>
            <w:shd w:val="clear" w:color="auto" w:fill="auto"/>
          </w:tcPr>
          <w:p w14:paraId="29306365" w14:textId="77777777" w:rsidR="00212AB8" w:rsidRPr="00822C70" w:rsidRDefault="00212AB8" w:rsidP="00212AB8">
            <w:pPr>
              <w:pStyle w:val="GlossEng2ptafter"/>
            </w:pPr>
            <w:r w:rsidRPr="00822C70">
              <w:t>person</w:t>
            </w:r>
          </w:p>
        </w:tc>
        <w:tc>
          <w:tcPr>
            <w:tcW w:w="895" w:type="dxa"/>
            <w:gridSpan w:val="2"/>
            <w:shd w:val="clear" w:color="auto" w:fill="auto"/>
          </w:tcPr>
          <w:p w14:paraId="4061E19F" w14:textId="77777777" w:rsidR="00212AB8" w:rsidRPr="00822C70" w:rsidRDefault="00212AB8" w:rsidP="00212AB8">
            <w:pPr>
              <w:pStyle w:val="GlossEng2ptafter"/>
            </w:pPr>
            <w:r w:rsidRPr="00822C70">
              <w:t>Jayapura</w:t>
            </w:r>
          </w:p>
        </w:tc>
        <w:tc>
          <w:tcPr>
            <w:tcW w:w="688" w:type="dxa"/>
            <w:gridSpan w:val="2"/>
            <w:shd w:val="clear" w:color="auto" w:fill="auto"/>
          </w:tcPr>
          <w:p w14:paraId="061978FE" w14:textId="77777777" w:rsidR="00212AB8" w:rsidRPr="0099608C" w:rsidRDefault="00212AB8" w:rsidP="00212AB8">
            <w:pPr>
              <w:pStyle w:val="GlossEng2ptafter"/>
              <w:rPr>
                <w:rStyle w:val="ChSmallCaps"/>
              </w:rPr>
            </w:pPr>
            <w:r w:rsidRPr="0099608C">
              <w:rPr>
                <w:rStyle w:val="ChSmallCaps"/>
              </w:rPr>
              <w:t>l.dist</w:t>
            </w:r>
          </w:p>
        </w:tc>
        <w:tc>
          <w:tcPr>
            <w:tcW w:w="806" w:type="dxa"/>
            <w:shd w:val="clear" w:color="auto" w:fill="auto"/>
          </w:tcPr>
          <w:p w14:paraId="1A434ECA" w14:textId="77777777" w:rsidR="00212AB8" w:rsidRPr="00822C70" w:rsidRDefault="00212AB8" w:rsidP="00212AB8">
            <w:pPr>
              <w:pStyle w:val="GlossEng2ptafter"/>
            </w:pPr>
            <w:r w:rsidRPr="00822C70">
              <w:t>friend</w:t>
            </w:r>
          </w:p>
        </w:tc>
        <w:tc>
          <w:tcPr>
            <w:tcW w:w="711" w:type="dxa"/>
            <w:shd w:val="clear" w:color="auto" w:fill="auto"/>
          </w:tcPr>
          <w:p w14:paraId="23325CCC" w14:textId="77777777" w:rsidR="00212AB8" w:rsidRPr="0099608C" w:rsidRDefault="00212AB8" w:rsidP="00212AB8">
            <w:pPr>
              <w:pStyle w:val="GlossEng2ptafter"/>
              <w:rPr>
                <w:rStyle w:val="ChSmallCaps"/>
              </w:rPr>
            </w:pPr>
            <w:r w:rsidRPr="0099608C">
              <w:rPr>
                <w:rStyle w:val="ChSmallCaps"/>
              </w:rPr>
              <w:t>d.dist</w:t>
            </w:r>
          </w:p>
        </w:tc>
      </w:tr>
      <w:tr w:rsidR="00AC23C4" w:rsidRPr="00822C70" w14:paraId="22613229" w14:textId="77777777" w:rsidTr="00AC23C4">
        <w:trPr>
          <w:gridAfter w:val="3"/>
          <w:wAfter w:w="1951" w:type="dxa"/>
        </w:trPr>
        <w:tc>
          <w:tcPr>
            <w:tcW w:w="707" w:type="dxa"/>
            <w:shd w:val="clear" w:color="auto" w:fill="auto"/>
          </w:tcPr>
          <w:p w14:paraId="5DD9D345" w14:textId="77777777" w:rsidR="00212AB8" w:rsidRPr="007D586C" w:rsidRDefault="00212AB8" w:rsidP="00212AB8">
            <w:pPr>
              <w:pStyle w:val="O0Nwnext"/>
            </w:pPr>
          </w:p>
        </w:tc>
        <w:tc>
          <w:tcPr>
            <w:tcW w:w="718" w:type="dxa"/>
            <w:shd w:val="clear" w:color="auto" w:fill="auto"/>
          </w:tcPr>
          <w:p w14:paraId="088AEB9E" w14:textId="77777777" w:rsidR="00212AB8" w:rsidRPr="002E5E81" w:rsidRDefault="00212AB8" w:rsidP="00212AB8">
            <w:pPr>
              <w:pStyle w:val="Text"/>
            </w:pPr>
            <w:r w:rsidRPr="002E5E81">
              <w:rPr>
                <w:rStyle w:val="ChBlueBold"/>
              </w:rPr>
              <w:t>orang</w:t>
            </w:r>
          </w:p>
        </w:tc>
        <w:tc>
          <w:tcPr>
            <w:tcW w:w="751" w:type="dxa"/>
            <w:gridSpan w:val="3"/>
            <w:shd w:val="clear" w:color="auto" w:fill="auto"/>
          </w:tcPr>
          <w:p w14:paraId="547DAEF1" w14:textId="77777777" w:rsidR="00212AB8" w:rsidRPr="002E5E81" w:rsidRDefault="00212AB8" w:rsidP="00212AB8">
            <w:pPr>
              <w:pStyle w:val="Text"/>
            </w:pPr>
            <w:r w:rsidRPr="002E5E81">
              <w:rPr>
                <w:rStyle w:val="ChBlueBold"/>
              </w:rPr>
              <w:t>Senggi</w:t>
            </w:r>
          </w:p>
        </w:tc>
        <w:tc>
          <w:tcPr>
            <w:tcW w:w="125" w:type="dxa"/>
            <w:shd w:val="clear" w:color="auto" w:fill="auto"/>
          </w:tcPr>
          <w:p w14:paraId="74AD2346" w14:textId="77777777" w:rsidR="00212AB8" w:rsidRPr="00C660BD" w:rsidRDefault="00212AB8" w:rsidP="00212AB8">
            <w:pPr>
              <w:pStyle w:val="Text"/>
            </w:pPr>
            <w:r>
              <w:t>|</w:t>
            </w:r>
          </w:p>
        </w:tc>
        <w:tc>
          <w:tcPr>
            <w:tcW w:w="489" w:type="dxa"/>
            <w:shd w:val="clear" w:color="auto" w:fill="auto"/>
          </w:tcPr>
          <w:p w14:paraId="312F1876" w14:textId="77777777" w:rsidR="00212AB8" w:rsidRPr="002E5E81" w:rsidRDefault="00212AB8" w:rsidP="00212AB8">
            <w:pPr>
              <w:pStyle w:val="Text"/>
            </w:pPr>
            <w:r w:rsidRPr="002E5E81">
              <w:rPr>
                <w:rStyle w:val="ChBlueBold"/>
              </w:rPr>
              <w:t>dia</w:t>
            </w:r>
          </w:p>
        </w:tc>
        <w:tc>
          <w:tcPr>
            <w:tcW w:w="718" w:type="dxa"/>
            <w:gridSpan w:val="2"/>
            <w:shd w:val="clear" w:color="auto" w:fill="auto"/>
          </w:tcPr>
          <w:p w14:paraId="76CA2D39" w14:textId="77777777" w:rsidR="00212AB8" w:rsidRPr="00822C70" w:rsidRDefault="00212AB8" w:rsidP="00212AB8">
            <w:pPr>
              <w:pStyle w:val="Text"/>
            </w:pPr>
            <w:r w:rsidRPr="00822C70">
              <w:t>datan</w:t>
            </w:r>
            <w:r>
              <w:t>g</w:t>
            </w:r>
          </w:p>
        </w:tc>
        <w:tc>
          <w:tcPr>
            <w:tcW w:w="489" w:type="dxa"/>
            <w:gridSpan w:val="2"/>
            <w:shd w:val="clear" w:color="auto" w:fill="auto"/>
          </w:tcPr>
          <w:p w14:paraId="4535D30D" w14:textId="77777777" w:rsidR="00212AB8" w:rsidRPr="00822C70" w:rsidRDefault="00212AB8" w:rsidP="00212AB8">
            <w:pPr>
              <w:pStyle w:val="Text"/>
            </w:pPr>
            <w:r w:rsidRPr="00822C70">
              <w:t>de</w:t>
            </w:r>
          </w:p>
        </w:tc>
        <w:tc>
          <w:tcPr>
            <w:tcW w:w="684" w:type="dxa"/>
            <w:gridSpan w:val="2"/>
            <w:shd w:val="clear" w:color="auto" w:fill="auto"/>
          </w:tcPr>
          <w:p w14:paraId="3CEE7091" w14:textId="77777777" w:rsidR="00212AB8" w:rsidRPr="00822C70" w:rsidRDefault="00212AB8" w:rsidP="00212AB8">
            <w:pPr>
              <w:pStyle w:val="Text"/>
            </w:pPr>
            <w:r w:rsidRPr="00822C70">
              <w:t>duduk</w:t>
            </w:r>
          </w:p>
        </w:tc>
      </w:tr>
      <w:tr w:rsidR="00AC23C4" w:rsidRPr="00822C70" w14:paraId="18D89F96" w14:textId="77777777" w:rsidTr="00AC23C4">
        <w:trPr>
          <w:gridAfter w:val="3"/>
          <w:wAfter w:w="1951" w:type="dxa"/>
        </w:trPr>
        <w:tc>
          <w:tcPr>
            <w:tcW w:w="707" w:type="dxa"/>
            <w:shd w:val="clear" w:color="auto" w:fill="auto"/>
          </w:tcPr>
          <w:p w14:paraId="05CE0D50" w14:textId="77777777" w:rsidR="00212AB8" w:rsidRPr="007D586C" w:rsidRDefault="00212AB8" w:rsidP="00212AB8">
            <w:pPr>
              <w:pStyle w:val="GlossEng"/>
            </w:pPr>
          </w:p>
        </w:tc>
        <w:tc>
          <w:tcPr>
            <w:tcW w:w="718" w:type="dxa"/>
            <w:shd w:val="clear" w:color="auto" w:fill="auto"/>
          </w:tcPr>
          <w:p w14:paraId="4CE1754D" w14:textId="77777777" w:rsidR="00212AB8" w:rsidRPr="00822C70" w:rsidRDefault="00212AB8" w:rsidP="00212AB8">
            <w:pPr>
              <w:pStyle w:val="GlossEng"/>
            </w:pPr>
            <w:r w:rsidRPr="00822C70">
              <w:t>person</w:t>
            </w:r>
          </w:p>
        </w:tc>
        <w:tc>
          <w:tcPr>
            <w:tcW w:w="751" w:type="dxa"/>
            <w:gridSpan w:val="3"/>
            <w:shd w:val="clear" w:color="auto" w:fill="auto"/>
          </w:tcPr>
          <w:p w14:paraId="005DF081" w14:textId="77777777" w:rsidR="00212AB8" w:rsidRPr="00822C70" w:rsidRDefault="00212AB8" w:rsidP="00212AB8">
            <w:pPr>
              <w:pStyle w:val="GlossEng"/>
            </w:pPr>
            <w:r w:rsidRPr="00822C70">
              <w:t>Senggi</w:t>
            </w:r>
          </w:p>
        </w:tc>
        <w:tc>
          <w:tcPr>
            <w:tcW w:w="125" w:type="dxa"/>
            <w:shd w:val="clear" w:color="auto" w:fill="auto"/>
          </w:tcPr>
          <w:p w14:paraId="2EE03D10" w14:textId="77777777" w:rsidR="00212AB8" w:rsidRPr="00C660BD" w:rsidRDefault="00212AB8" w:rsidP="00212AB8">
            <w:pPr>
              <w:pStyle w:val="GlossEng"/>
            </w:pPr>
          </w:p>
        </w:tc>
        <w:tc>
          <w:tcPr>
            <w:tcW w:w="489" w:type="dxa"/>
            <w:shd w:val="clear" w:color="auto" w:fill="auto"/>
          </w:tcPr>
          <w:p w14:paraId="6B934B21" w14:textId="77777777" w:rsidR="00212AB8" w:rsidRPr="0099608C" w:rsidRDefault="00212AB8" w:rsidP="00212AB8">
            <w:pPr>
              <w:pStyle w:val="GlossEng"/>
              <w:rPr>
                <w:rStyle w:val="ChSmallCaps"/>
              </w:rPr>
            </w:pPr>
            <w:r w:rsidRPr="0099608C">
              <w:rPr>
                <w:rStyle w:val="ChSmallCaps"/>
              </w:rPr>
              <w:t>3sg</w:t>
            </w:r>
          </w:p>
        </w:tc>
        <w:tc>
          <w:tcPr>
            <w:tcW w:w="718" w:type="dxa"/>
            <w:gridSpan w:val="2"/>
            <w:shd w:val="clear" w:color="auto" w:fill="auto"/>
          </w:tcPr>
          <w:p w14:paraId="0CB621AF" w14:textId="77777777" w:rsidR="00212AB8" w:rsidRPr="00822C70" w:rsidRDefault="00212AB8" w:rsidP="00212AB8">
            <w:pPr>
              <w:pStyle w:val="GlossEng"/>
            </w:pPr>
            <w:r w:rsidRPr="00822C70">
              <w:t>come</w:t>
            </w:r>
          </w:p>
        </w:tc>
        <w:tc>
          <w:tcPr>
            <w:tcW w:w="489" w:type="dxa"/>
            <w:gridSpan w:val="2"/>
            <w:shd w:val="clear" w:color="auto" w:fill="auto"/>
          </w:tcPr>
          <w:p w14:paraId="4236F13E" w14:textId="77777777" w:rsidR="00212AB8" w:rsidRPr="0099608C" w:rsidRDefault="00212AB8" w:rsidP="00212AB8">
            <w:pPr>
              <w:pStyle w:val="GlossEng"/>
              <w:rPr>
                <w:rStyle w:val="ChSmallCaps"/>
              </w:rPr>
            </w:pPr>
            <w:r w:rsidRPr="0099608C">
              <w:rPr>
                <w:rStyle w:val="ChSmallCaps"/>
              </w:rPr>
              <w:t>3sg</w:t>
            </w:r>
          </w:p>
        </w:tc>
        <w:tc>
          <w:tcPr>
            <w:tcW w:w="684" w:type="dxa"/>
            <w:gridSpan w:val="2"/>
            <w:shd w:val="clear" w:color="auto" w:fill="auto"/>
          </w:tcPr>
          <w:p w14:paraId="50D1B9FA" w14:textId="77777777" w:rsidR="00212AB8" w:rsidRPr="00822C70" w:rsidRDefault="00212AB8" w:rsidP="00212AB8">
            <w:pPr>
              <w:pStyle w:val="GlossEng"/>
            </w:pPr>
            <w:r w:rsidRPr="00822C70">
              <w:t>sit</w:t>
            </w:r>
          </w:p>
        </w:tc>
      </w:tr>
    </w:tbl>
    <w:p w14:paraId="496F0952" w14:textId="3A304225" w:rsidR="00212AB8" w:rsidRDefault="00212AB8" w:rsidP="00212AB8">
      <w:pPr>
        <w:pStyle w:val="FreeTranslEng"/>
      </w:pPr>
      <w:r>
        <w:t xml:space="preserve">[Talking about a friend:] </w:t>
      </w:r>
      <w:r w:rsidR="00B7093A">
        <w:t>‘</w:t>
      </w:r>
      <w:r w:rsidR="00940E74">
        <w:t>and then</w:t>
      </w:r>
      <w:r>
        <w:t xml:space="preserve"> she came, (the) person (from) Jayapura over there, that friend, </w:t>
      </w:r>
      <w:r w:rsidRPr="001635B0">
        <w:rPr>
          <w:rStyle w:val="ChBlueBold"/>
        </w:rPr>
        <w:t>(the) person (from) Senggi</w:t>
      </w:r>
      <w:r w:rsidRPr="00AA43AF">
        <w:t xml:space="preserve">, </w:t>
      </w:r>
      <w:r w:rsidRPr="001635B0">
        <w:rPr>
          <w:rStyle w:val="ChBlueBold"/>
        </w:rPr>
        <w:t>she</w:t>
      </w:r>
      <w:r>
        <w:t xml:space="preserve"> came (and) she sat (down)</w:t>
      </w:r>
      <w:r w:rsidR="00B7093A">
        <w:t>’</w:t>
      </w:r>
      <w:r>
        <w:t xml:space="preserve"> </w:t>
      </w:r>
      <w:r w:rsidRPr="007D586C">
        <w:rPr>
          <w:rStyle w:val="ExampleSource"/>
        </w:rPr>
        <w:t>[080917-008-NP.0107]</w:t>
      </w:r>
    </w:p>
    <w:tbl>
      <w:tblPr>
        <w:tblW w:w="4401" w:type="dxa"/>
        <w:tblCellMar>
          <w:left w:w="42" w:type="dxa"/>
          <w:right w:w="42" w:type="dxa"/>
        </w:tblCellMar>
        <w:tblLook w:val="01E0" w:firstRow="1" w:lastRow="1" w:firstColumn="1" w:lastColumn="1" w:noHBand="0" w:noVBand="0"/>
      </w:tblPr>
      <w:tblGrid>
        <w:gridCol w:w="709"/>
        <w:gridCol w:w="585"/>
        <w:gridCol w:w="125"/>
        <w:gridCol w:w="489"/>
        <w:gridCol w:w="740"/>
        <w:gridCol w:w="507"/>
        <w:gridCol w:w="540"/>
        <w:gridCol w:w="706"/>
      </w:tblGrid>
      <w:tr w:rsidR="00AC23C4" w:rsidRPr="00414A9C" w14:paraId="2CA28E5F" w14:textId="77777777" w:rsidTr="00AC23C4">
        <w:tc>
          <w:tcPr>
            <w:tcW w:w="709" w:type="dxa"/>
            <w:shd w:val="clear" w:color="auto" w:fill="auto"/>
          </w:tcPr>
          <w:p w14:paraId="43C561BC" w14:textId="77777777" w:rsidR="00212AB8" w:rsidRPr="00D025F5" w:rsidRDefault="00212AB8" w:rsidP="00212AB8">
            <w:pPr>
              <w:pStyle w:val="O0Nwnext"/>
            </w:pPr>
            <w:bookmarkStart w:id="3055" w:name="_Ref354406863"/>
            <w:r w:rsidRPr="00856563">
              <w:t>(</w:t>
            </w:r>
            <w:fldSimple w:instr=" SEQ ( \* ARABIC \s 1 ">
              <w:r w:rsidR="00154D81">
                <w:rPr>
                  <w:noProof/>
                </w:rPr>
                <w:t>82</w:t>
              </w:r>
            </w:fldSimple>
            <w:r w:rsidRPr="00856563">
              <w:t>)</w:t>
            </w:r>
            <w:bookmarkEnd w:id="3055"/>
          </w:p>
        </w:tc>
        <w:tc>
          <w:tcPr>
            <w:tcW w:w="585" w:type="dxa"/>
            <w:shd w:val="clear" w:color="auto" w:fill="auto"/>
          </w:tcPr>
          <w:p w14:paraId="06434610" w14:textId="77777777" w:rsidR="00212AB8" w:rsidRPr="002E5E81" w:rsidRDefault="009B531F" w:rsidP="00212AB8">
            <w:pPr>
              <w:pStyle w:val="Text"/>
            </w:pPr>
            <w:r>
              <w:t>Klara</w:t>
            </w:r>
          </w:p>
        </w:tc>
        <w:tc>
          <w:tcPr>
            <w:tcW w:w="125" w:type="dxa"/>
            <w:shd w:val="clear" w:color="auto" w:fill="auto"/>
          </w:tcPr>
          <w:p w14:paraId="5DE38257" w14:textId="77777777" w:rsidR="00212AB8" w:rsidRPr="00C660BD" w:rsidRDefault="00212AB8" w:rsidP="00212AB8">
            <w:pPr>
              <w:pStyle w:val="Text"/>
            </w:pPr>
            <w:r>
              <w:t>|</w:t>
            </w:r>
          </w:p>
        </w:tc>
        <w:tc>
          <w:tcPr>
            <w:tcW w:w="489" w:type="dxa"/>
            <w:shd w:val="clear" w:color="auto" w:fill="auto"/>
          </w:tcPr>
          <w:p w14:paraId="7C0C3C16" w14:textId="77777777" w:rsidR="00212AB8" w:rsidRPr="002E5E81" w:rsidRDefault="00212AB8" w:rsidP="00212AB8">
            <w:pPr>
              <w:pStyle w:val="Text"/>
            </w:pPr>
            <w:r w:rsidRPr="002E5E81">
              <w:rPr>
                <w:rStyle w:val="ChBlueBold"/>
              </w:rPr>
              <w:t>de</w:t>
            </w:r>
          </w:p>
        </w:tc>
        <w:tc>
          <w:tcPr>
            <w:tcW w:w="740" w:type="dxa"/>
            <w:shd w:val="clear" w:color="auto" w:fill="auto"/>
          </w:tcPr>
          <w:p w14:paraId="7C6A1B30" w14:textId="77777777" w:rsidR="00212AB8" w:rsidRPr="005217EE" w:rsidRDefault="00212AB8" w:rsidP="00212AB8">
            <w:pPr>
              <w:pStyle w:val="Text"/>
            </w:pPr>
            <w:r w:rsidRPr="005217EE">
              <w:t>lompat</w:t>
            </w:r>
          </w:p>
        </w:tc>
        <w:tc>
          <w:tcPr>
            <w:tcW w:w="507" w:type="dxa"/>
            <w:shd w:val="clear" w:color="auto" w:fill="auto"/>
          </w:tcPr>
          <w:p w14:paraId="0DA202BE" w14:textId="77777777" w:rsidR="00212AB8" w:rsidRPr="005217EE" w:rsidRDefault="00212AB8" w:rsidP="00212AB8">
            <w:pPr>
              <w:pStyle w:val="Text"/>
            </w:pPr>
            <w:r w:rsidRPr="005217EE">
              <w:t>satu</w:t>
            </w:r>
          </w:p>
        </w:tc>
        <w:tc>
          <w:tcPr>
            <w:tcW w:w="540" w:type="dxa"/>
            <w:shd w:val="clear" w:color="auto" w:fill="auto"/>
          </w:tcPr>
          <w:p w14:paraId="1B4FE1B5" w14:textId="77777777" w:rsidR="00212AB8" w:rsidRPr="005217EE" w:rsidRDefault="00212AB8" w:rsidP="00212AB8">
            <w:pPr>
              <w:pStyle w:val="Text"/>
            </w:pPr>
            <w:r w:rsidRPr="005217EE">
              <w:t>kali</w:t>
            </w:r>
          </w:p>
        </w:tc>
        <w:tc>
          <w:tcPr>
            <w:tcW w:w="706" w:type="dxa"/>
            <w:shd w:val="clear" w:color="auto" w:fill="auto"/>
          </w:tcPr>
          <w:p w14:paraId="62929672" w14:textId="77777777" w:rsidR="00212AB8" w:rsidRPr="005217EE" w:rsidRDefault="00212AB8" w:rsidP="00212AB8">
            <w:pPr>
              <w:pStyle w:val="Text"/>
            </w:pPr>
            <w:r w:rsidRPr="005217EE">
              <w:t>tu</w:t>
            </w:r>
          </w:p>
        </w:tc>
      </w:tr>
      <w:tr w:rsidR="00AC23C4" w:rsidRPr="00AC23C4" w14:paraId="32D1699C" w14:textId="77777777" w:rsidTr="00AC23C4">
        <w:tc>
          <w:tcPr>
            <w:tcW w:w="709" w:type="dxa"/>
            <w:shd w:val="clear" w:color="auto" w:fill="auto"/>
          </w:tcPr>
          <w:p w14:paraId="733CAF1F" w14:textId="77777777" w:rsidR="00212AB8" w:rsidRPr="005217EE" w:rsidRDefault="00212AB8" w:rsidP="00212AB8">
            <w:pPr>
              <w:pStyle w:val="GlossEng"/>
            </w:pPr>
          </w:p>
        </w:tc>
        <w:tc>
          <w:tcPr>
            <w:tcW w:w="585" w:type="dxa"/>
            <w:shd w:val="clear" w:color="auto" w:fill="auto"/>
          </w:tcPr>
          <w:p w14:paraId="7A172594" w14:textId="77777777" w:rsidR="00212AB8" w:rsidRPr="005217EE" w:rsidRDefault="009B531F" w:rsidP="00212AB8">
            <w:pPr>
              <w:pStyle w:val="GlossEng"/>
            </w:pPr>
            <w:r>
              <w:t>Klara</w:t>
            </w:r>
          </w:p>
        </w:tc>
        <w:tc>
          <w:tcPr>
            <w:tcW w:w="125" w:type="dxa"/>
            <w:shd w:val="clear" w:color="auto" w:fill="auto"/>
          </w:tcPr>
          <w:p w14:paraId="65099F91" w14:textId="77777777" w:rsidR="00212AB8" w:rsidRPr="00C660BD" w:rsidRDefault="00212AB8" w:rsidP="00212AB8">
            <w:pPr>
              <w:pStyle w:val="GlossEng"/>
            </w:pPr>
          </w:p>
        </w:tc>
        <w:tc>
          <w:tcPr>
            <w:tcW w:w="489" w:type="dxa"/>
            <w:shd w:val="clear" w:color="auto" w:fill="auto"/>
          </w:tcPr>
          <w:p w14:paraId="3D3B60CE" w14:textId="77777777" w:rsidR="00212AB8" w:rsidRPr="0099608C" w:rsidRDefault="00212AB8" w:rsidP="00212AB8">
            <w:pPr>
              <w:pStyle w:val="GlossEng"/>
              <w:rPr>
                <w:rStyle w:val="ChSmallCaps"/>
              </w:rPr>
            </w:pPr>
            <w:r w:rsidRPr="0099608C">
              <w:rPr>
                <w:rStyle w:val="ChSmallCaps"/>
              </w:rPr>
              <w:t>3sg</w:t>
            </w:r>
          </w:p>
        </w:tc>
        <w:tc>
          <w:tcPr>
            <w:tcW w:w="740" w:type="dxa"/>
            <w:shd w:val="clear" w:color="auto" w:fill="auto"/>
          </w:tcPr>
          <w:p w14:paraId="29FDA497" w14:textId="77777777" w:rsidR="00212AB8" w:rsidRPr="005217EE" w:rsidRDefault="00212AB8" w:rsidP="00212AB8">
            <w:pPr>
              <w:pStyle w:val="GlossEng"/>
            </w:pPr>
            <w:r w:rsidRPr="005217EE">
              <w:t>jump</w:t>
            </w:r>
          </w:p>
        </w:tc>
        <w:tc>
          <w:tcPr>
            <w:tcW w:w="507" w:type="dxa"/>
            <w:shd w:val="clear" w:color="auto" w:fill="auto"/>
          </w:tcPr>
          <w:p w14:paraId="02A001F6" w14:textId="77777777" w:rsidR="00212AB8" w:rsidRPr="005217EE" w:rsidRDefault="00212AB8" w:rsidP="00212AB8">
            <w:pPr>
              <w:pStyle w:val="GlossEng"/>
            </w:pPr>
            <w:r w:rsidRPr="005217EE">
              <w:t>one</w:t>
            </w:r>
          </w:p>
        </w:tc>
        <w:tc>
          <w:tcPr>
            <w:tcW w:w="540" w:type="dxa"/>
            <w:shd w:val="clear" w:color="auto" w:fill="auto"/>
          </w:tcPr>
          <w:p w14:paraId="4F77EA52" w14:textId="77777777" w:rsidR="00212AB8" w:rsidRPr="005217EE" w:rsidRDefault="00212AB8" w:rsidP="00212AB8">
            <w:pPr>
              <w:pStyle w:val="GlossEng"/>
            </w:pPr>
            <w:r w:rsidRPr="005217EE">
              <w:t>time</w:t>
            </w:r>
          </w:p>
        </w:tc>
        <w:tc>
          <w:tcPr>
            <w:tcW w:w="706" w:type="dxa"/>
            <w:shd w:val="clear" w:color="auto" w:fill="auto"/>
          </w:tcPr>
          <w:p w14:paraId="46652F39" w14:textId="77777777" w:rsidR="00212AB8" w:rsidRPr="0099608C" w:rsidRDefault="00212AB8" w:rsidP="00212AB8">
            <w:pPr>
              <w:pStyle w:val="GlossEng"/>
              <w:rPr>
                <w:rStyle w:val="ChSmallCaps"/>
              </w:rPr>
            </w:pPr>
            <w:r w:rsidRPr="0099608C">
              <w:rPr>
                <w:rStyle w:val="ChSmallCaps"/>
              </w:rPr>
              <w:t>d.dist</w:t>
            </w:r>
          </w:p>
        </w:tc>
      </w:tr>
    </w:tbl>
    <w:p w14:paraId="26CD5F96" w14:textId="121CDCE0" w:rsidR="00212AB8" w:rsidRDefault="00B7093A" w:rsidP="00212AB8">
      <w:pPr>
        <w:pStyle w:val="FreeTranslEng"/>
      </w:pPr>
      <w:r>
        <w:t>‘</w:t>
      </w:r>
      <w:r w:rsidR="009B531F" w:rsidRPr="009B531F">
        <w:rPr>
          <w:rStyle w:val="ChBlueBold"/>
        </w:rPr>
        <w:t>Klara</w:t>
      </w:r>
      <w:r w:rsidR="00212AB8" w:rsidRPr="00AA43AF">
        <w:t xml:space="preserve">, </w:t>
      </w:r>
      <w:r w:rsidR="00212AB8" w:rsidRPr="008D32A7">
        <w:rPr>
          <w:rStyle w:val="ChBlueBold"/>
        </w:rPr>
        <w:t>she</w:t>
      </w:r>
      <w:r w:rsidR="00212AB8">
        <w:t xml:space="preserve"> jumped once (</w:t>
      </w:r>
      <w:r w:rsidR="00212AB8" w:rsidRPr="0099608C">
        <w:rPr>
          <w:rStyle w:val="ChSmallCaps"/>
        </w:rPr>
        <w:t>emph</w:t>
      </w:r>
      <w:r w:rsidR="00212AB8">
        <w:t>)</w:t>
      </w:r>
      <w:r>
        <w:t>’</w:t>
      </w:r>
      <w:r w:rsidR="00212AB8">
        <w:t xml:space="preserve"> </w:t>
      </w:r>
      <w:r w:rsidR="00B04170">
        <w:rPr>
          <w:rStyle w:val="ExampleSource"/>
        </w:rPr>
        <w:t>[081025-006-Cv.0216</w:t>
      </w:r>
      <w:r w:rsidR="00212AB8" w:rsidRPr="008D32A7">
        <w:rPr>
          <w:rStyle w:val="ExampleSource"/>
        </w:rPr>
        <w:t>]</w:t>
      </w:r>
    </w:p>
    <w:p w14:paraId="2FD8D622" w14:textId="73C29BFE" w:rsidR="00212AB8" w:rsidRDefault="002042B9" w:rsidP="008C59C8">
      <w:pPr>
        <w:pStyle w:val="Body0005after"/>
      </w:pPr>
      <w:r>
        <w:t>T</w:t>
      </w:r>
      <w:r w:rsidR="00212AB8">
        <w:t>opic-comment constructions with no comma intonation are also possible</w:t>
      </w:r>
      <w:r>
        <w:t>, however</w:t>
      </w:r>
      <w:r w:rsidR="00212AB8">
        <w:t xml:space="preserve">. In this type of constructions, the topic is expressed in a noun phrase with </w:t>
      </w:r>
      <w:r w:rsidR="004B4895">
        <w:t xml:space="preserve">a </w:t>
      </w:r>
      <w:r w:rsidR="00212AB8">
        <w:t>pronoun determiner and demonstrative modifier</w:t>
      </w:r>
      <w:r w:rsidR="001D228B">
        <w:t xml:space="preserve"> such that ‘</w:t>
      </w:r>
      <w:r w:rsidR="001D228B">
        <w:rPr>
          <w:rStyle w:val="ChSmallCaps"/>
        </w:rPr>
        <w:t xml:space="preserve">n pro-sg </w:t>
      </w:r>
      <w:r w:rsidR="001D228B" w:rsidRPr="0099608C">
        <w:rPr>
          <w:rStyle w:val="ChSmallCaps"/>
        </w:rPr>
        <w:t>dem</w:t>
      </w:r>
      <w:r w:rsidR="001D228B">
        <w:t xml:space="preserve">’. This is illustrated </w:t>
      </w:r>
      <w:r w:rsidR="00212AB8">
        <w:t xml:space="preserve">in </w:t>
      </w:r>
      <w:r w:rsidR="00212AB8">
        <w:fldChar w:fldCharType="begin"/>
      </w:r>
      <w:r w:rsidR="00212AB8">
        <w:instrText xml:space="preserve"> REF _Ref353011958 \h </w:instrText>
      </w:r>
      <w:r w:rsidR="00212AB8">
        <w:fldChar w:fldCharType="separate"/>
      </w:r>
      <w:r w:rsidR="00154D81" w:rsidRPr="00856563">
        <w:t>(</w:t>
      </w:r>
      <w:r w:rsidR="00154D81">
        <w:rPr>
          <w:noProof/>
        </w:rPr>
        <w:t>67</w:t>
      </w:r>
      <w:r w:rsidR="00154D81" w:rsidRPr="00856563">
        <w:t>)</w:t>
      </w:r>
      <w:r w:rsidR="00212AB8">
        <w:fldChar w:fldCharType="end"/>
      </w:r>
      <w:r w:rsidR="00212AB8">
        <w:t xml:space="preserve">, repeated as </w:t>
      </w:r>
      <w:r w:rsidR="00212AB8">
        <w:fldChar w:fldCharType="begin"/>
      </w:r>
      <w:r w:rsidR="00212AB8">
        <w:instrText xml:space="preserve"> REF _Ref354418305 \h </w:instrText>
      </w:r>
      <w:r w:rsidR="00212AB8">
        <w:fldChar w:fldCharType="separate"/>
      </w:r>
      <w:r w:rsidR="00154D81" w:rsidRPr="00856563">
        <w:t>(</w:t>
      </w:r>
      <w:r w:rsidR="00154D81">
        <w:rPr>
          <w:noProof/>
        </w:rPr>
        <w:t>83</w:t>
      </w:r>
      <w:r w:rsidR="00154D81" w:rsidRPr="00856563">
        <w:t>)</w:t>
      </w:r>
      <w:r w:rsidR="00212AB8">
        <w:fldChar w:fldCharType="end"/>
      </w:r>
      <w:r w:rsidR="00212AB8">
        <w:t xml:space="preserve">, and in </w:t>
      </w:r>
      <w:r w:rsidR="00212AB8">
        <w:fldChar w:fldCharType="begin"/>
      </w:r>
      <w:r w:rsidR="00212AB8">
        <w:instrText xml:space="preserve"> REF _Ref353011959 \h </w:instrText>
      </w:r>
      <w:r w:rsidR="00212AB8">
        <w:fldChar w:fldCharType="separate"/>
      </w:r>
      <w:r w:rsidR="00154D81" w:rsidRPr="00856563">
        <w:t>(</w:t>
      </w:r>
      <w:r w:rsidR="00154D81">
        <w:rPr>
          <w:noProof/>
        </w:rPr>
        <w:t>68</w:t>
      </w:r>
      <w:r w:rsidR="00154D81" w:rsidRPr="00856563">
        <w:t>)</w:t>
      </w:r>
      <w:r w:rsidR="00212AB8">
        <w:fldChar w:fldCharType="end"/>
      </w:r>
      <w:r w:rsidR="00212AB8">
        <w:t xml:space="preserve"> in §</w:t>
      </w:r>
      <w:r w:rsidR="00212AB8">
        <w:fldChar w:fldCharType="begin"/>
      </w:r>
      <w:r w:rsidR="00212AB8">
        <w:instrText xml:space="preserve"> REF _Ref353262282 \w \h </w:instrText>
      </w:r>
      <w:r w:rsidR="00212AB8">
        <w:fldChar w:fldCharType="separate"/>
      </w:r>
      <w:r w:rsidR="00154D81">
        <w:rPr>
          <w:cs/>
        </w:rPr>
        <w:t>‎</w:t>
      </w:r>
      <w:r w:rsidR="00154D81">
        <w:t>6.2.1.1</w:t>
      </w:r>
      <w:r w:rsidR="00212AB8">
        <w:fldChar w:fldCharType="end"/>
      </w:r>
      <w:r w:rsidR="00BC5C44">
        <w:t xml:space="preserve"> (p. </w:t>
      </w:r>
      <w:r w:rsidR="00BC5C44">
        <w:fldChar w:fldCharType="begin"/>
      </w:r>
      <w:r w:rsidR="00BC5C44">
        <w:instrText xml:space="preserve"> PAGEREF _Ref436750579 \h </w:instrText>
      </w:r>
      <w:r w:rsidR="00BC5C44">
        <w:fldChar w:fldCharType="separate"/>
      </w:r>
      <w:r w:rsidR="00154D81">
        <w:rPr>
          <w:noProof/>
        </w:rPr>
        <w:t>333</w:t>
      </w:r>
      <w:r w:rsidR="00BC5C44">
        <w:fldChar w:fldCharType="end"/>
      </w:r>
      <w:r w:rsidR="00BC5C44">
        <w:t>)</w:t>
      </w:r>
      <w:r w:rsidR="00212AB8">
        <w:t xml:space="preserve">. Very often, however, the preposed topical noun phrase does not contain a pronoun determiner, </w:t>
      </w:r>
      <w:r w:rsidR="001D228B">
        <w:t>such that ‘</w:t>
      </w:r>
      <w:r w:rsidR="001D228B" w:rsidRPr="0099608C">
        <w:rPr>
          <w:rStyle w:val="ChSmallCaps"/>
        </w:rPr>
        <w:t>n</w:t>
      </w:r>
      <w:r w:rsidR="001D228B">
        <w:rPr>
          <w:rStyle w:val="ChSmallCaps"/>
        </w:rPr>
        <w:t xml:space="preserve"> </w:t>
      </w:r>
      <w:r w:rsidR="001D228B" w:rsidRPr="0099608C">
        <w:rPr>
          <w:rStyle w:val="ChSmallCaps"/>
        </w:rPr>
        <w:t>dem</w:t>
      </w:r>
      <w:r w:rsidR="001D228B">
        <w:t xml:space="preserve">’. This is demonstrated with </w:t>
      </w:r>
      <w:r w:rsidR="00212AB8">
        <w:t xml:space="preserve">the topic-comment constructions </w:t>
      </w:r>
      <w:r w:rsidR="00212AB8" w:rsidRPr="00587A79">
        <w:rPr>
          <w:rStyle w:val="ChItalBold"/>
        </w:rPr>
        <w:t>ade ini</w:t>
      </w:r>
      <w:r w:rsidR="00212AB8">
        <w:rPr>
          <w:rStyle w:val="ChItalBold"/>
        </w:rPr>
        <w:t xml:space="preserve"> de</w:t>
      </w:r>
      <w:r w:rsidR="00212AB8">
        <w:t xml:space="preserve"> </w:t>
      </w:r>
      <w:r w:rsidR="00B7093A">
        <w:t>‘</w:t>
      </w:r>
      <w:r w:rsidR="00212AB8">
        <w:t xml:space="preserve">this younger sibling, </w:t>
      </w:r>
      <w:r w:rsidR="00D70200">
        <w:t>h</w:t>
      </w:r>
      <w:r w:rsidR="00D70200" w:rsidRPr="0047331A">
        <w:t>e</w:t>
      </w:r>
      <w:r w:rsidR="00D70200">
        <w:t>/she</w:t>
      </w:r>
      <w:r w:rsidR="00B7093A">
        <w:t>’</w:t>
      </w:r>
      <w:r w:rsidR="00212AB8">
        <w:t xml:space="preserve"> in </w:t>
      </w:r>
      <w:r w:rsidR="00212AB8">
        <w:fldChar w:fldCharType="begin"/>
      </w:r>
      <w:r w:rsidR="00212AB8">
        <w:instrText xml:space="preserve"> REF _Ref353034924 \h </w:instrText>
      </w:r>
      <w:r w:rsidR="00212AB8">
        <w:fldChar w:fldCharType="separate"/>
      </w:r>
      <w:r w:rsidR="00154D81" w:rsidRPr="00856563">
        <w:t>(</w:t>
      </w:r>
      <w:r w:rsidR="00154D81">
        <w:rPr>
          <w:noProof/>
        </w:rPr>
        <w:t>84</w:t>
      </w:r>
      <w:r w:rsidR="00154D81" w:rsidRPr="00856563">
        <w:t>)</w:t>
      </w:r>
      <w:r w:rsidR="00212AB8">
        <w:fldChar w:fldCharType="end"/>
      </w:r>
      <w:r w:rsidR="008C59C8">
        <w:t xml:space="preserve">, and </w:t>
      </w:r>
      <w:r w:rsidR="00A430D9">
        <w:rPr>
          <w:rStyle w:val="ChItalBold"/>
        </w:rPr>
        <w:t>Ise</w:t>
      </w:r>
      <w:r w:rsidR="00212AB8" w:rsidRPr="00587A79">
        <w:rPr>
          <w:rStyle w:val="ChItalBold"/>
        </w:rPr>
        <w:t xml:space="preserve"> ni</w:t>
      </w:r>
      <w:r w:rsidR="00212AB8">
        <w:rPr>
          <w:rStyle w:val="ChItalBold"/>
        </w:rPr>
        <w:t xml:space="preserve"> de</w:t>
      </w:r>
      <w:r w:rsidR="00212AB8">
        <w:t xml:space="preserve"> </w:t>
      </w:r>
      <w:r w:rsidR="00B7093A">
        <w:t>‘</w:t>
      </w:r>
      <w:r w:rsidR="00A430D9">
        <w:t>Ise</w:t>
      </w:r>
      <w:r w:rsidR="00212AB8">
        <w:t xml:space="preserve"> here, she</w:t>
      </w:r>
      <w:r w:rsidR="00B7093A">
        <w:t>’</w:t>
      </w:r>
      <w:r w:rsidR="00212AB8">
        <w:t xml:space="preserve"> in </w:t>
      </w:r>
      <w:r w:rsidR="00212AB8">
        <w:fldChar w:fldCharType="begin"/>
      </w:r>
      <w:r w:rsidR="00212AB8">
        <w:instrText xml:space="preserve"> REF _Ref353034925 \h </w:instrText>
      </w:r>
      <w:r w:rsidR="00212AB8">
        <w:fldChar w:fldCharType="separate"/>
      </w:r>
      <w:r w:rsidR="00154D81" w:rsidRPr="00856563">
        <w:t>(</w:t>
      </w:r>
      <w:r w:rsidR="00154D81">
        <w:rPr>
          <w:noProof/>
        </w:rPr>
        <w:t>85</w:t>
      </w:r>
      <w:r w:rsidR="00154D81" w:rsidRPr="00856563">
        <w:t>)</w:t>
      </w:r>
      <w:r w:rsidR="00212AB8">
        <w:fldChar w:fldCharType="end"/>
      </w:r>
      <w:r w:rsidR="00212AB8">
        <w:t xml:space="preserve">. In </w:t>
      </w:r>
      <w:r w:rsidR="001D228B">
        <w:t>‘[</w:t>
      </w:r>
      <w:r w:rsidR="001D228B">
        <w:rPr>
          <w:rStyle w:val="ChSmallCaps"/>
        </w:rPr>
        <w:t xml:space="preserve">n (pro-sg) </w:t>
      </w:r>
      <w:r w:rsidR="001D228B" w:rsidRPr="0099608C">
        <w:rPr>
          <w:rStyle w:val="ChSmallCaps"/>
        </w:rPr>
        <w:t>dem</w:t>
      </w:r>
      <w:r w:rsidR="001D228B">
        <w:rPr>
          <w:rStyle w:val="ChSmallCaps"/>
        </w:rPr>
        <w:t>]</w:t>
      </w:r>
      <w:r w:rsidR="001D228B" w:rsidRPr="00D32413">
        <w:t xml:space="preserve"> </w:t>
      </w:r>
      <w:r w:rsidR="001D228B" w:rsidRPr="0099608C">
        <w:rPr>
          <w:rStyle w:val="ChSmallCaps"/>
        </w:rPr>
        <w:t>pro</w:t>
      </w:r>
      <w:r w:rsidR="001D228B">
        <w:rPr>
          <w:rStyle w:val="ChSmallCaps"/>
        </w:rPr>
        <w:t>-sg</w:t>
      </w:r>
      <w:r w:rsidR="001D228B">
        <w:t>’</w:t>
      </w:r>
      <w:r w:rsidR="00212AB8">
        <w:t xml:space="preserve"> </w:t>
      </w:r>
      <w:r w:rsidR="001D228B">
        <w:t xml:space="preserve">topic-comment </w:t>
      </w:r>
      <w:r w:rsidR="00212AB8">
        <w:t>constructions, the demonstrative sets aside the topic</w:t>
      </w:r>
      <w:r w:rsidR="001D228B">
        <w:t>,</w:t>
      </w:r>
      <w:r w:rsidR="00212AB8">
        <w:t xml:space="preserve"> and therefore no comma intonation is needed.</w:t>
      </w:r>
    </w:p>
    <w:p w14:paraId="2C9BAB9F" w14:textId="045C9C99" w:rsidR="00212AB8" w:rsidRDefault="00212AB8" w:rsidP="002D5862">
      <w:pPr>
        <w:pStyle w:val="ExampleTitle"/>
      </w:pPr>
      <w:r>
        <w:t xml:space="preserve">Topic-comment constructions with demonstrative: </w:t>
      </w:r>
      <w:r w:rsidR="00B7093A">
        <w:t>‘</w:t>
      </w:r>
      <w:r w:rsidRPr="0099608C">
        <w:rPr>
          <w:rStyle w:val="ChSmallCaps"/>
        </w:rPr>
        <w:t>np</w:t>
      </w:r>
      <w:r w:rsidR="002042B9">
        <w:rPr>
          <w:rStyle w:val="ChSmallCaps"/>
        </w:rPr>
        <w:t xml:space="preserve"> </w:t>
      </w:r>
      <w:r w:rsidRPr="0099608C">
        <w:rPr>
          <w:rStyle w:val="ChSmallCaps"/>
        </w:rPr>
        <w:t>dem</w:t>
      </w:r>
      <w:r w:rsidRPr="00D32413">
        <w:t xml:space="preserve"> </w:t>
      </w:r>
      <w:r w:rsidRPr="0099608C">
        <w:rPr>
          <w:rStyle w:val="ChSmallCaps"/>
        </w:rPr>
        <w:t>pro-sg</w:t>
      </w:r>
      <w:r w:rsidR="00B7093A">
        <w:t>’</w:t>
      </w:r>
    </w:p>
    <w:tbl>
      <w:tblPr>
        <w:tblW w:w="4498" w:type="dxa"/>
        <w:tblCellMar>
          <w:left w:w="42" w:type="dxa"/>
          <w:right w:w="42" w:type="dxa"/>
        </w:tblCellMar>
        <w:tblLook w:val="01E0" w:firstRow="1" w:lastRow="1" w:firstColumn="1" w:lastColumn="1" w:noHBand="0" w:noVBand="0"/>
      </w:tblPr>
      <w:tblGrid>
        <w:gridCol w:w="709"/>
        <w:gridCol w:w="684"/>
        <w:gridCol w:w="489"/>
        <w:gridCol w:w="777"/>
        <w:gridCol w:w="489"/>
        <w:gridCol w:w="1350"/>
      </w:tblGrid>
      <w:tr w:rsidR="00AC23C4" w:rsidRPr="00414A9C" w14:paraId="2024DC65" w14:textId="77777777" w:rsidTr="00AC23C4">
        <w:tc>
          <w:tcPr>
            <w:tcW w:w="709" w:type="dxa"/>
            <w:shd w:val="clear" w:color="auto" w:fill="auto"/>
          </w:tcPr>
          <w:p w14:paraId="6B13C15C" w14:textId="77777777" w:rsidR="00212AB8" w:rsidRPr="00D025F5" w:rsidRDefault="00212AB8" w:rsidP="00212AB8">
            <w:pPr>
              <w:pStyle w:val="O0Nwnext"/>
            </w:pPr>
            <w:bookmarkStart w:id="3056" w:name="_Ref354418305"/>
            <w:r w:rsidRPr="00856563">
              <w:t>(</w:t>
            </w:r>
            <w:fldSimple w:instr=" SEQ ( \* ARABIC \s 1 ">
              <w:r w:rsidR="00154D81">
                <w:rPr>
                  <w:noProof/>
                </w:rPr>
                <w:t>83</w:t>
              </w:r>
            </w:fldSimple>
            <w:r w:rsidRPr="00856563">
              <w:t>)</w:t>
            </w:r>
            <w:bookmarkEnd w:id="3056"/>
          </w:p>
        </w:tc>
        <w:tc>
          <w:tcPr>
            <w:tcW w:w="684" w:type="dxa"/>
            <w:shd w:val="clear" w:color="auto" w:fill="auto"/>
          </w:tcPr>
          <w:p w14:paraId="6FEDD503" w14:textId="77777777" w:rsidR="00212AB8" w:rsidRPr="00D50396" w:rsidRDefault="00212AB8" w:rsidP="00212AB8">
            <w:pPr>
              <w:pStyle w:val="Text"/>
              <w:rPr>
                <w:rStyle w:val="ChBlueBold"/>
              </w:rPr>
            </w:pPr>
            <w:r w:rsidRPr="00273055">
              <w:t>[</w:t>
            </w:r>
            <w:r w:rsidRPr="00D50396">
              <w:rPr>
                <w:rStyle w:val="ChBlueBold"/>
              </w:rPr>
              <w:t>Barce</w:t>
            </w:r>
          </w:p>
        </w:tc>
        <w:tc>
          <w:tcPr>
            <w:tcW w:w="489" w:type="dxa"/>
            <w:shd w:val="clear" w:color="auto" w:fill="auto"/>
          </w:tcPr>
          <w:p w14:paraId="1211D831" w14:textId="77777777" w:rsidR="00212AB8" w:rsidRPr="00D50396" w:rsidRDefault="00212AB8" w:rsidP="00212AB8">
            <w:pPr>
              <w:pStyle w:val="Text"/>
              <w:rPr>
                <w:rStyle w:val="ChBlueBold"/>
              </w:rPr>
            </w:pPr>
            <w:r w:rsidRPr="00D50396">
              <w:rPr>
                <w:rStyle w:val="ChBlueBold"/>
              </w:rPr>
              <w:t>ko</w:t>
            </w:r>
          </w:p>
        </w:tc>
        <w:tc>
          <w:tcPr>
            <w:tcW w:w="777" w:type="dxa"/>
            <w:shd w:val="clear" w:color="auto" w:fill="auto"/>
          </w:tcPr>
          <w:p w14:paraId="519F8C44" w14:textId="77777777" w:rsidR="00212AB8" w:rsidRPr="00273055" w:rsidRDefault="00212AB8" w:rsidP="00212AB8">
            <w:pPr>
              <w:pStyle w:val="Text"/>
            </w:pPr>
            <w:r w:rsidRPr="00273055">
              <w:rPr>
                <w:rStyle w:val="ChBlueBold"/>
              </w:rPr>
              <w:t>ini</w:t>
            </w:r>
            <w:r w:rsidRPr="00273055">
              <w:t>]</w:t>
            </w:r>
          </w:p>
        </w:tc>
        <w:tc>
          <w:tcPr>
            <w:tcW w:w="489" w:type="dxa"/>
            <w:shd w:val="clear" w:color="auto" w:fill="auto"/>
          </w:tcPr>
          <w:p w14:paraId="70D4FCF1" w14:textId="77777777" w:rsidR="00212AB8" w:rsidRPr="00273055" w:rsidRDefault="00212AB8" w:rsidP="00212AB8">
            <w:pPr>
              <w:pStyle w:val="Text"/>
            </w:pPr>
            <w:r>
              <w:t>[</w:t>
            </w:r>
            <w:r w:rsidRPr="00273055">
              <w:rPr>
                <w:rStyle w:val="ChBlueBold"/>
              </w:rPr>
              <w:t>ko</w:t>
            </w:r>
            <w:r>
              <w:t>]</w:t>
            </w:r>
          </w:p>
        </w:tc>
        <w:tc>
          <w:tcPr>
            <w:tcW w:w="1350" w:type="dxa"/>
            <w:shd w:val="clear" w:color="auto" w:fill="auto"/>
          </w:tcPr>
          <w:p w14:paraId="35F8AD80" w14:textId="77777777" w:rsidR="00212AB8" w:rsidRPr="00CD5D21" w:rsidRDefault="00212AB8" w:rsidP="00212AB8">
            <w:pPr>
              <w:pStyle w:val="Text"/>
            </w:pPr>
            <w:r>
              <w:t>taku</w:t>
            </w:r>
            <w:r w:rsidRPr="00CD5D21">
              <w:t>t</w:t>
            </w:r>
          </w:p>
        </w:tc>
      </w:tr>
      <w:tr w:rsidR="00AC23C4" w:rsidRPr="00AC23C4" w14:paraId="1EF5ED9F" w14:textId="77777777" w:rsidTr="00AC23C4">
        <w:tc>
          <w:tcPr>
            <w:tcW w:w="709" w:type="dxa"/>
            <w:shd w:val="clear" w:color="auto" w:fill="auto"/>
          </w:tcPr>
          <w:p w14:paraId="4127E0D0" w14:textId="77777777" w:rsidR="00212AB8" w:rsidRPr="00FA440B" w:rsidRDefault="00212AB8" w:rsidP="00212AB8">
            <w:pPr>
              <w:pStyle w:val="GlossEng"/>
            </w:pPr>
          </w:p>
        </w:tc>
        <w:tc>
          <w:tcPr>
            <w:tcW w:w="684" w:type="dxa"/>
            <w:shd w:val="clear" w:color="auto" w:fill="auto"/>
          </w:tcPr>
          <w:p w14:paraId="31E86866" w14:textId="77777777" w:rsidR="00212AB8" w:rsidRPr="00CD5D21" w:rsidRDefault="00212AB8" w:rsidP="00212AB8">
            <w:pPr>
              <w:pStyle w:val="GlossEng"/>
            </w:pPr>
            <w:r w:rsidRPr="00CD5D21">
              <w:t>Barce</w:t>
            </w:r>
          </w:p>
        </w:tc>
        <w:tc>
          <w:tcPr>
            <w:tcW w:w="489" w:type="dxa"/>
            <w:shd w:val="clear" w:color="auto" w:fill="auto"/>
          </w:tcPr>
          <w:p w14:paraId="3BF9ECEB" w14:textId="77777777" w:rsidR="00212AB8" w:rsidRPr="0099608C" w:rsidRDefault="00212AB8" w:rsidP="00212AB8">
            <w:pPr>
              <w:pStyle w:val="GlossEng"/>
              <w:rPr>
                <w:rStyle w:val="ChSmallCaps"/>
              </w:rPr>
            </w:pPr>
            <w:r w:rsidRPr="0099608C">
              <w:rPr>
                <w:rStyle w:val="ChSmallCaps"/>
              </w:rPr>
              <w:t>2sg</w:t>
            </w:r>
          </w:p>
        </w:tc>
        <w:tc>
          <w:tcPr>
            <w:tcW w:w="777" w:type="dxa"/>
            <w:shd w:val="clear" w:color="auto" w:fill="auto"/>
          </w:tcPr>
          <w:p w14:paraId="7E02C15E" w14:textId="77777777" w:rsidR="00212AB8" w:rsidRPr="0099608C" w:rsidRDefault="00212AB8" w:rsidP="00212AB8">
            <w:pPr>
              <w:pStyle w:val="GlossEng"/>
              <w:rPr>
                <w:rStyle w:val="ChSmallCaps"/>
              </w:rPr>
            </w:pPr>
            <w:r w:rsidRPr="0099608C">
              <w:rPr>
                <w:rStyle w:val="ChSmallCaps"/>
              </w:rPr>
              <w:t>d.prox</w:t>
            </w:r>
          </w:p>
        </w:tc>
        <w:tc>
          <w:tcPr>
            <w:tcW w:w="489" w:type="dxa"/>
            <w:shd w:val="clear" w:color="auto" w:fill="auto"/>
          </w:tcPr>
          <w:p w14:paraId="4AC136B9" w14:textId="77777777" w:rsidR="00212AB8" w:rsidRPr="0099608C" w:rsidRDefault="00212AB8" w:rsidP="00212AB8">
            <w:pPr>
              <w:pStyle w:val="GlossEng"/>
              <w:rPr>
                <w:rStyle w:val="ChSmallCaps"/>
              </w:rPr>
            </w:pPr>
            <w:r w:rsidRPr="0099608C">
              <w:rPr>
                <w:rStyle w:val="ChSmallCaps"/>
              </w:rPr>
              <w:t>2sg</w:t>
            </w:r>
          </w:p>
        </w:tc>
        <w:tc>
          <w:tcPr>
            <w:tcW w:w="1350" w:type="dxa"/>
            <w:shd w:val="clear" w:color="auto" w:fill="auto"/>
          </w:tcPr>
          <w:p w14:paraId="715D2F8B" w14:textId="77777777" w:rsidR="00212AB8" w:rsidRPr="00CD5D21" w:rsidRDefault="00212AB8" w:rsidP="00212AB8">
            <w:pPr>
              <w:pStyle w:val="GlossEng"/>
            </w:pPr>
            <w:r w:rsidRPr="00CD5D21">
              <w:t>feel.afraid(.of)</w:t>
            </w:r>
          </w:p>
        </w:tc>
      </w:tr>
    </w:tbl>
    <w:p w14:paraId="5BA9A5A2" w14:textId="359B6910" w:rsidR="00212AB8" w:rsidRDefault="00B7093A" w:rsidP="00212AB8">
      <w:pPr>
        <w:pStyle w:val="FreeTranslEng"/>
      </w:pPr>
      <w:r>
        <w:t>‘</w:t>
      </w:r>
      <w:r w:rsidR="00212AB8" w:rsidRPr="002832E5">
        <w:rPr>
          <w:rStyle w:val="ChBlueBold"/>
        </w:rPr>
        <w:t>you Barce here</w:t>
      </w:r>
      <w:r w:rsidR="00212AB8">
        <w:t xml:space="preserve">, </w:t>
      </w:r>
      <w:r w:rsidR="00212AB8" w:rsidRPr="00E22F7C">
        <w:rPr>
          <w:rStyle w:val="ChBlueBold"/>
        </w:rPr>
        <w:t>you</w:t>
      </w:r>
      <w:r w:rsidR="00212AB8">
        <w:t xml:space="preserve"> feel afraid</w:t>
      </w:r>
      <w:r>
        <w:t>’</w:t>
      </w:r>
      <w:r w:rsidR="00212AB8">
        <w:t xml:space="preserve"> </w:t>
      </w:r>
      <w:r w:rsidR="00212AB8" w:rsidRPr="00FA440B">
        <w:rPr>
          <w:rStyle w:val="ExampleSource"/>
        </w:rPr>
        <w:t>[081109-001-Cv.0131]</w:t>
      </w:r>
    </w:p>
    <w:tbl>
      <w:tblPr>
        <w:tblW w:w="0" w:type="auto"/>
        <w:tblCellMar>
          <w:left w:w="42" w:type="dxa"/>
          <w:right w:w="42" w:type="dxa"/>
        </w:tblCellMar>
        <w:tblLook w:val="01E0" w:firstRow="1" w:lastRow="1" w:firstColumn="1" w:lastColumn="1" w:noHBand="0" w:noVBand="0"/>
      </w:tblPr>
      <w:tblGrid>
        <w:gridCol w:w="709"/>
        <w:gridCol w:w="851"/>
        <w:gridCol w:w="496"/>
        <w:gridCol w:w="777"/>
        <w:gridCol w:w="489"/>
        <w:gridCol w:w="745"/>
      </w:tblGrid>
      <w:tr w:rsidR="00AC23C4" w:rsidRPr="00414A9C" w14:paraId="38F073F5" w14:textId="77777777" w:rsidTr="00AC23C4">
        <w:tc>
          <w:tcPr>
            <w:tcW w:w="709" w:type="dxa"/>
            <w:shd w:val="clear" w:color="auto" w:fill="auto"/>
          </w:tcPr>
          <w:p w14:paraId="16440C86" w14:textId="77777777" w:rsidR="00212AB8" w:rsidRPr="00D025F5" w:rsidRDefault="00212AB8" w:rsidP="00212AB8">
            <w:pPr>
              <w:pStyle w:val="O0Nwnext"/>
            </w:pPr>
            <w:bookmarkStart w:id="3057" w:name="_Ref353034924"/>
            <w:r w:rsidRPr="00856563">
              <w:t>(</w:t>
            </w:r>
            <w:fldSimple w:instr=" SEQ ( \* ARABIC \s 1 ">
              <w:r w:rsidR="00154D81">
                <w:rPr>
                  <w:noProof/>
                </w:rPr>
                <w:t>84</w:t>
              </w:r>
            </w:fldSimple>
            <w:r w:rsidRPr="00856563">
              <w:t>)</w:t>
            </w:r>
            <w:bookmarkEnd w:id="3057"/>
          </w:p>
        </w:tc>
        <w:tc>
          <w:tcPr>
            <w:tcW w:w="851" w:type="dxa"/>
            <w:shd w:val="clear" w:color="auto" w:fill="auto"/>
          </w:tcPr>
          <w:p w14:paraId="4BA12DE5" w14:textId="77777777" w:rsidR="00212AB8" w:rsidRPr="00A67FCB" w:rsidRDefault="00212AB8" w:rsidP="00212AB8">
            <w:pPr>
              <w:pStyle w:val="Text"/>
            </w:pPr>
            <w:r w:rsidRPr="00A67FCB">
              <w:t>baru</w:t>
            </w:r>
          </w:p>
        </w:tc>
        <w:tc>
          <w:tcPr>
            <w:tcW w:w="496" w:type="dxa"/>
            <w:shd w:val="clear" w:color="auto" w:fill="auto"/>
          </w:tcPr>
          <w:p w14:paraId="016A9365" w14:textId="77777777" w:rsidR="00212AB8" w:rsidRPr="00A67FCB" w:rsidRDefault="00212AB8" w:rsidP="00212AB8">
            <w:pPr>
              <w:pStyle w:val="Text"/>
              <w:rPr>
                <w:rStyle w:val="ChBlueBold"/>
              </w:rPr>
            </w:pPr>
            <w:r w:rsidRPr="00273055">
              <w:t>[</w:t>
            </w:r>
            <w:r w:rsidRPr="00A67FCB">
              <w:rPr>
                <w:rStyle w:val="ChBlueBold"/>
              </w:rPr>
              <w:t>ade</w:t>
            </w:r>
          </w:p>
        </w:tc>
        <w:tc>
          <w:tcPr>
            <w:tcW w:w="777" w:type="dxa"/>
            <w:shd w:val="clear" w:color="auto" w:fill="auto"/>
          </w:tcPr>
          <w:p w14:paraId="70A53E10" w14:textId="77777777" w:rsidR="00212AB8" w:rsidRPr="00273055" w:rsidRDefault="00212AB8" w:rsidP="00212AB8">
            <w:pPr>
              <w:pStyle w:val="Text"/>
            </w:pPr>
            <w:r w:rsidRPr="00273055">
              <w:rPr>
                <w:rStyle w:val="ChBlueBold"/>
              </w:rPr>
              <w:t>ini</w:t>
            </w:r>
            <w:r w:rsidRPr="00273055">
              <w:t>]</w:t>
            </w:r>
          </w:p>
        </w:tc>
        <w:tc>
          <w:tcPr>
            <w:tcW w:w="489" w:type="dxa"/>
            <w:shd w:val="clear" w:color="auto" w:fill="auto"/>
          </w:tcPr>
          <w:p w14:paraId="0E4AEABF" w14:textId="77777777" w:rsidR="00212AB8" w:rsidRPr="00273055" w:rsidRDefault="00212AB8" w:rsidP="00212AB8">
            <w:pPr>
              <w:pStyle w:val="Text"/>
            </w:pPr>
            <w:r>
              <w:t>[</w:t>
            </w:r>
            <w:r w:rsidRPr="00273055">
              <w:rPr>
                <w:rStyle w:val="ChBlueBold"/>
              </w:rPr>
              <w:t>de</w:t>
            </w:r>
            <w:r>
              <w:t>]</w:t>
            </w:r>
          </w:p>
        </w:tc>
        <w:tc>
          <w:tcPr>
            <w:tcW w:w="745" w:type="dxa"/>
            <w:shd w:val="clear" w:color="auto" w:fill="auto"/>
          </w:tcPr>
          <w:p w14:paraId="6B1C54DC" w14:textId="77777777" w:rsidR="00212AB8" w:rsidRPr="00A67FCB" w:rsidRDefault="00212AB8" w:rsidP="00212AB8">
            <w:pPr>
              <w:pStyle w:val="Text"/>
            </w:pPr>
            <w:r>
              <w:t>sakit</w:t>
            </w:r>
          </w:p>
        </w:tc>
      </w:tr>
      <w:tr w:rsidR="00AC23C4" w:rsidRPr="00AC23C4" w14:paraId="79B6CA75" w14:textId="77777777" w:rsidTr="00AC23C4">
        <w:tc>
          <w:tcPr>
            <w:tcW w:w="709" w:type="dxa"/>
            <w:shd w:val="clear" w:color="auto" w:fill="auto"/>
          </w:tcPr>
          <w:p w14:paraId="7B9D578A" w14:textId="77777777" w:rsidR="00212AB8" w:rsidRPr="00A67FCB" w:rsidRDefault="00212AB8" w:rsidP="00212AB8">
            <w:pPr>
              <w:pStyle w:val="GlossEng"/>
            </w:pPr>
          </w:p>
        </w:tc>
        <w:tc>
          <w:tcPr>
            <w:tcW w:w="851" w:type="dxa"/>
            <w:shd w:val="clear" w:color="auto" w:fill="auto"/>
          </w:tcPr>
          <w:p w14:paraId="5E344BA8" w14:textId="77777777" w:rsidR="00212AB8" w:rsidRPr="000C2346" w:rsidRDefault="00171D59" w:rsidP="00212AB8">
            <w:pPr>
              <w:pStyle w:val="GlossEng"/>
            </w:pPr>
            <w:r>
              <w:t>and.then</w:t>
            </w:r>
          </w:p>
        </w:tc>
        <w:tc>
          <w:tcPr>
            <w:tcW w:w="496" w:type="dxa"/>
            <w:shd w:val="clear" w:color="auto" w:fill="auto"/>
          </w:tcPr>
          <w:p w14:paraId="1747560F" w14:textId="77777777" w:rsidR="00212AB8" w:rsidRPr="00A67FCB" w:rsidRDefault="00212AB8" w:rsidP="00212AB8">
            <w:pPr>
              <w:pStyle w:val="GlossEng"/>
            </w:pPr>
            <w:r w:rsidRPr="00A67FCB">
              <w:t>ySb</w:t>
            </w:r>
          </w:p>
        </w:tc>
        <w:tc>
          <w:tcPr>
            <w:tcW w:w="777" w:type="dxa"/>
            <w:shd w:val="clear" w:color="auto" w:fill="auto"/>
          </w:tcPr>
          <w:p w14:paraId="26BD31C0" w14:textId="77777777" w:rsidR="00212AB8" w:rsidRPr="0099608C" w:rsidRDefault="00212AB8" w:rsidP="00212AB8">
            <w:pPr>
              <w:pStyle w:val="GlossEng"/>
              <w:rPr>
                <w:rStyle w:val="ChSmallCaps"/>
              </w:rPr>
            </w:pPr>
            <w:r w:rsidRPr="0099608C">
              <w:rPr>
                <w:rStyle w:val="ChSmallCaps"/>
              </w:rPr>
              <w:t>d.prox</w:t>
            </w:r>
          </w:p>
        </w:tc>
        <w:tc>
          <w:tcPr>
            <w:tcW w:w="489" w:type="dxa"/>
            <w:shd w:val="clear" w:color="auto" w:fill="auto"/>
          </w:tcPr>
          <w:p w14:paraId="432A6459" w14:textId="77777777" w:rsidR="00212AB8" w:rsidRPr="0099608C" w:rsidRDefault="00212AB8" w:rsidP="00212AB8">
            <w:pPr>
              <w:pStyle w:val="GlossEng"/>
              <w:rPr>
                <w:rStyle w:val="ChSmallCaps"/>
              </w:rPr>
            </w:pPr>
            <w:r w:rsidRPr="0099608C">
              <w:rPr>
                <w:rStyle w:val="ChSmallCaps"/>
              </w:rPr>
              <w:t>3sg</w:t>
            </w:r>
          </w:p>
        </w:tc>
        <w:tc>
          <w:tcPr>
            <w:tcW w:w="745" w:type="dxa"/>
            <w:shd w:val="clear" w:color="auto" w:fill="auto"/>
          </w:tcPr>
          <w:p w14:paraId="4C587CC1" w14:textId="77777777" w:rsidR="00212AB8" w:rsidRPr="00A67FCB" w:rsidRDefault="00212AB8" w:rsidP="00212AB8">
            <w:pPr>
              <w:pStyle w:val="GlossEng"/>
            </w:pPr>
            <w:r>
              <w:t>be.</w:t>
            </w:r>
            <w:r w:rsidRPr="00A67FCB">
              <w:t>sick</w:t>
            </w:r>
          </w:p>
        </w:tc>
      </w:tr>
    </w:tbl>
    <w:p w14:paraId="7481DC3E" w14:textId="4291B072" w:rsidR="00212AB8" w:rsidRDefault="00B7093A" w:rsidP="00212AB8">
      <w:pPr>
        <w:pStyle w:val="FreeTranslEng"/>
      </w:pPr>
      <w:r>
        <w:t>‘</w:t>
      </w:r>
      <w:r w:rsidR="00940E74">
        <w:t>and then</w:t>
      </w:r>
      <w:r w:rsidR="00212AB8">
        <w:t xml:space="preserve"> </w:t>
      </w:r>
      <w:r w:rsidR="00212AB8" w:rsidRPr="002C606F">
        <w:rPr>
          <w:rStyle w:val="ChBlueBold"/>
        </w:rPr>
        <w:t>this young</w:t>
      </w:r>
      <w:r w:rsidR="00212AB8">
        <w:rPr>
          <w:rStyle w:val="ChBlueBold"/>
        </w:rPr>
        <w:t>er</w:t>
      </w:r>
      <w:r w:rsidR="00212AB8" w:rsidRPr="002C606F">
        <w:rPr>
          <w:rStyle w:val="ChBlueBold"/>
        </w:rPr>
        <w:t xml:space="preserve"> </w:t>
      </w:r>
      <w:r w:rsidR="00212AB8">
        <w:rPr>
          <w:rStyle w:val="ChBlueBold"/>
        </w:rPr>
        <w:t>sibling,</w:t>
      </w:r>
      <w:r w:rsidR="00212AB8" w:rsidRPr="002C606F">
        <w:rPr>
          <w:rStyle w:val="ChBlueBold"/>
        </w:rPr>
        <w:t xml:space="preserve"> </w:t>
      </w:r>
      <w:r w:rsidR="00D70200" w:rsidRPr="00D70200">
        <w:rPr>
          <w:rStyle w:val="ChBlueBold"/>
        </w:rPr>
        <w:t>he/she</w:t>
      </w:r>
      <w:r w:rsidR="00212AB8">
        <w:t xml:space="preserve"> is sick</w:t>
      </w:r>
      <w:r>
        <w:t>’</w:t>
      </w:r>
      <w:r w:rsidR="00212AB8">
        <w:t xml:space="preserve"> </w:t>
      </w:r>
      <w:r w:rsidR="00212AB8" w:rsidRPr="001416EC">
        <w:rPr>
          <w:rStyle w:val="ExampleSource"/>
        </w:rPr>
        <w:t>[080917-002-Cv.0020]</w:t>
      </w:r>
    </w:p>
    <w:tbl>
      <w:tblPr>
        <w:tblW w:w="6367" w:type="dxa"/>
        <w:tblCellMar>
          <w:left w:w="42" w:type="dxa"/>
          <w:right w:w="42" w:type="dxa"/>
        </w:tblCellMar>
        <w:tblLook w:val="01E0" w:firstRow="1" w:lastRow="1" w:firstColumn="1" w:lastColumn="1" w:noHBand="0" w:noVBand="0"/>
      </w:tblPr>
      <w:tblGrid>
        <w:gridCol w:w="709"/>
        <w:gridCol w:w="284"/>
        <w:gridCol w:w="495"/>
        <w:gridCol w:w="777"/>
        <w:gridCol w:w="518"/>
        <w:gridCol w:w="773"/>
        <w:gridCol w:w="684"/>
        <w:gridCol w:w="1350"/>
        <w:gridCol w:w="777"/>
      </w:tblGrid>
      <w:tr w:rsidR="00AC23C4" w:rsidRPr="00414A9C" w14:paraId="50F8C549" w14:textId="77777777" w:rsidTr="00AC23C4">
        <w:tc>
          <w:tcPr>
            <w:tcW w:w="709" w:type="dxa"/>
            <w:shd w:val="clear" w:color="auto" w:fill="auto"/>
          </w:tcPr>
          <w:p w14:paraId="34EB2C89" w14:textId="77777777" w:rsidR="00212AB8" w:rsidRPr="00D025F5" w:rsidRDefault="00212AB8" w:rsidP="00212AB8">
            <w:pPr>
              <w:pStyle w:val="O0Nwnext"/>
            </w:pPr>
            <w:bookmarkStart w:id="3058" w:name="_Ref353034925"/>
            <w:r w:rsidRPr="00856563">
              <w:t>(</w:t>
            </w:r>
            <w:fldSimple w:instr=" SEQ ( \* ARABIC \s 1 ">
              <w:r w:rsidR="00154D81">
                <w:rPr>
                  <w:noProof/>
                </w:rPr>
                <w:t>85</w:t>
              </w:r>
            </w:fldSimple>
            <w:r w:rsidRPr="00856563">
              <w:t>)</w:t>
            </w:r>
            <w:bookmarkEnd w:id="3058"/>
          </w:p>
        </w:tc>
        <w:tc>
          <w:tcPr>
            <w:tcW w:w="284" w:type="dxa"/>
            <w:shd w:val="clear" w:color="auto" w:fill="auto"/>
          </w:tcPr>
          <w:p w14:paraId="3D1860E8" w14:textId="77777777" w:rsidR="00212AB8" w:rsidRPr="00A67FCB" w:rsidRDefault="00407477" w:rsidP="00212AB8">
            <w:pPr>
              <w:pStyle w:val="Text"/>
            </w:pPr>
            <w:r>
              <w:t>…</w:t>
            </w:r>
          </w:p>
        </w:tc>
        <w:tc>
          <w:tcPr>
            <w:tcW w:w="495" w:type="dxa"/>
            <w:shd w:val="clear" w:color="auto" w:fill="auto"/>
          </w:tcPr>
          <w:p w14:paraId="6B4A75A7" w14:textId="77777777" w:rsidR="00212AB8" w:rsidRPr="00A67FCB" w:rsidRDefault="00212AB8" w:rsidP="00212AB8">
            <w:pPr>
              <w:pStyle w:val="Text"/>
              <w:rPr>
                <w:rStyle w:val="ChBlueBold"/>
              </w:rPr>
            </w:pPr>
            <w:r w:rsidRPr="00273055">
              <w:t>[</w:t>
            </w:r>
            <w:r w:rsidR="00A430D9">
              <w:rPr>
                <w:rStyle w:val="ChBlueBold"/>
              </w:rPr>
              <w:t>Ise</w:t>
            </w:r>
          </w:p>
        </w:tc>
        <w:tc>
          <w:tcPr>
            <w:tcW w:w="777" w:type="dxa"/>
            <w:shd w:val="clear" w:color="auto" w:fill="auto"/>
          </w:tcPr>
          <w:p w14:paraId="22906B8D" w14:textId="77777777" w:rsidR="00212AB8" w:rsidRPr="00273055" w:rsidRDefault="00212AB8" w:rsidP="00212AB8">
            <w:pPr>
              <w:pStyle w:val="Text"/>
            </w:pPr>
            <w:r w:rsidRPr="00273055">
              <w:rPr>
                <w:rStyle w:val="ChBlueBold"/>
              </w:rPr>
              <w:t>ni</w:t>
            </w:r>
            <w:r w:rsidRPr="00273055">
              <w:t>]</w:t>
            </w:r>
          </w:p>
        </w:tc>
        <w:tc>
          <w:tcPr>
            <w:tcW w:w="518" w:type="dxa"/>
            <w:shd w:val="clear" w:color="auto" w:fill="auto"/>
          </w:tcPr>
          <w:p w14:paraId="197AB8A5" w14:textId="77777777" w:rsidR="00212AB8" w:rsidRPr="00273055" w:rsidRDefault="00212AB8" w:rsidP="00212AB8">
            <w:pPr>
              <w:pStyle w:val="Text"/>
            </w:pPr>
            <w:r>
              <w:t>[</w:t>
            </w:r>
            <w:r w:rsidRPr="00273055">
              <w:rPr>
                <w:rStyle w:val="ChBlueBold"/>
              </w:rPr>
              <w:t>de</w:t>
            </w:r>
            <w:r>
              <w:t>]</w:t>
            </w:r>
          </w:p>
        </w:tc>
        <w:tc>
          <w:tcPr>
            <w:tcW w:w="773" w:type="dxa"/>
            <w:shd w:val="clear" w:color="auto" w:fill="auto"/>
          </w:tcPr>
          <w:p w14:paraId="140A632B" w14:textId="77777777" w:rsidR="00212AB8" w:rsidRPr="00A67FCB" w:rsidRDefault="00212AB8" w:rsidP="00212AB8">
            <w:pPr>
              <w:pStyle w:val="Text"/>
            </w:pPr>
            <w:r w:rsidRPr="00A67FCB">
              <w:t>su</w:t>
            </w:r>
          </w:p>
        </w:tc>
        <w:tc>
          <w:tcPr>
            <w:tcW w:w="684" w:type="dxa"/>
            <w:shd w:val="clear" w:color="auto" w:fill="auto"/>
          </w:tcPr>
          <w:p w14:paraId="6D8B1833" w14:textId="77777777" w:rsidR="00212AB8" w:rsidRPr="00A67FCB" w:rsidRDefault="00212AB8" w:rsidP="00212AB8">
            <w:pPr>
              <w:pStyle w:val="Text"/>
            </w:pPr>
            <w:r>
              <w:t>mulay</w:t>
            </w:r>
          </w:p>
        </w:tc>
        <w:tc>
          <w:tcPr>
            <w:tcW w:w="1350" w:type="dxa"/>
            <w:shd w:val="clear" w:color="auto" w:fill="auto"/>
          </w:tcPr>
          <w:p w14:paraId="0C2C437B" w14:textId="77777777" w:rsidR="00212AB8" w:rsidRPr="00A67FCB" w:rsidRDefault="00212AB8" w:rsidP="00212AB8">
            <w:pPr>
              <w:pStyle w:val="Text"/>
            </w:pPr>
            <w:r w:rsidRPr="00A67FCB">
              <w:t>takut</w:t>
            </w:r>
          </w:p>
        </w:tc>
        <w:tc>
          <w:tcPr>
            <w:tcW w:w="777" w:type="dxa"/>
            <w:shd w:val="clear" w:color="auto" w:fill="auto"/>
          </w:tcPr>
          <w:p w14:paraId="19258F57" w14:textId="77777777" w:rsidR="00212AB8" w:rsidRPr="00A67FCB" w:rsidRDefault="00212AB8" w:rsidP="00212AB8">
            <w:pPr>
              <w:pStyle w:val="Text"/>
            </w:pPr>
            <w:r>
              <w:t>ini</w:t>
            </w:r>
          </w:p>
        </w:tc>
      </w:tr>
      <w:tr w:rsidR="00AC23C4" w:rsidRPr="00AC23C4" w14:paraId="7FE78624" w14:textId="77777777" w:rsidTr="00AC23C4">
        <w:tc>
          <w:tcPr>
            <w:tcW w:w="709" w:type="dxa"/>
            <w:shd w:val="clear" w:color="auto" w:fill="auto"/>
          </w:tcPr>
          <w:p w14:paraId="72B562B3" w14:textId="77777777" w:rsidR="00212AB8" w:rsidRPr="001D7560" w:rsidRDefault="00212AB8" w:rsidP="00212AB8">
            <w:pPr>
              <w:pStyle w:val="GlossEng"/>
            </w:pPr>
          </w:p>
        </w:tc>
        <w:tc>
          <w:tcPr>
            <w:tcW w:w="284" w:type="dxa"/>
            <w:shd w:val="clear" w:color="auto" w:fill="auto"/>
          </w:tcPr>
          <w:p w14:paraId="33985D6C" w14:textId="77777777" w:rsidR="00212AB8" w:rsidRPr="00A67FCB" w:rsidRDefault="00212AB8" w:rsidP="00212AB8">
            <w:pPr>
              <w:pStyle w:val="GlossEng"/>
            </w:pPr>
          </w:p>
        </w:tc>
        <w:tc>
          <w:tcPr>
            <w:tcW w:w="495" w:type="dxa"/>
            <w:shd w:val="clear" w:color="auto" w:fill="auto"/>
          </w:tcPr>
          <w:p w14:paraId="7744BD64" w14:textId="77777777" w:rsidR="00212AB8" w:rsidRPr="00A67FCB" w:rsidRDefault="00A430D9" w:rsidP="00212AB8">
            <w:pPr>
              <w:pStyle w:val="GlossEng"/>
            </w:pPr>
            <w:r>
              <w:t>Ise</w:t>
            </w:r>
          </w:p>
        </w:tc>
        <w:tc>
          <w:tcPr>
            <w:tcW w:w="777" w:type="dxa"/>
            <w:shd w:val="clear" w:color="auto" w:fill="auto"/>
          </w:tcPr>
          <w:p w14:paraId="23229845" w14:textId="77777777" w:rsidR="00212AB8" w:rsidRPr="0099608C" w:rsidRDefault="00212AB8" w:rsidP="00212AB8">
            <w:pPr>
              <w:pStyle w:val="GlossEng"/>
              <w:rPr>
                <w:rStyle w:val="ChSmallCaps"/>
              </w:rPr>
            </w:pPr>
            <w:r w:rsidRPr="0099608C">
              <w:rPr>
                <w:rStyle w:val="ChSmallCaps"/>
              </w:rPr>
              <w:t>d.prox</w:t>
            </w:r>
          </w:p>
        </w:tc>
        <w:tc>
          <w:tcPr>
            <w:tcW w:w="518" w:type="dxa"/>
            <w:shd w:val="clear" w:color="auto" w:fill="auto"/>
          </w:tcPr>
          <w:p w14:paraId="01385B1F" w14:textId="77777777" w:rsidR="00212AB8" w:rsidRPr="0099608C" w:rsidRDefault="00212AB8" w:rsidP="00212AB8">
            <w:pPr>
              <w:pStyle w:val="GlossEng"/>
              <w:rPr>
                <w:rStyle w:val="ChSmallCaps"/>
              </w:rPr>
            </w:pPr>
            <w:r w:rsidRPr="0099608C">
              <w:rPr>
                <w:rStyle w:val="ChSmallCaps"/>
              </w:rPr>
              <w:t>3sg</w:t>
            </w:r>
          </w:p>
        </w:tc>
        <w:tc>
          <w:tcPr>
            <w:tcW w:w="773" w:type="dxa"/>
            <w:shd w:val="clear" w:color="auto" w:fill="auto"/>
          </w:tcPr>
          <w:p w14:paraId="6A0C75BF" w14:textId="77777777" w:rsidR="00212AB8" w:rsidRPr="00A67FCB" w:rsidRDefault="00212AB8" w:rsidP="00212AB8">
            <w:pPr>
              <w:pStyle w:val="GlossEng"/>
            </w:pPr>
            <w:r w:rsidRPr="00A67FCB">
              <w:t>already</w:t>
            </w:r>
          </w:p>
        </w:tc>
        <w:tc>
          <w:tcPr>
            <w:tcW w:w="684" w:type="dxa"/>
            <w:shd w:val="clear" w:color="auto" w:fill="auto"/>
          </w:tcPr>
          <w:p w14:paraId="7B0E1725" w14:textId="77777777" w:rsidR="00212AB8" w:rsidRPr="00A67FCB" w:rsidRDefault="00212AB8" w:rsidP="00212AB8">
            <w:pPr>
              <w:pStyle w:val="GlossEng"/>
            </w:pPr>
            <w:r w:rsidRPr="00A67FCB">
              <w:t>start</w:t>
            </w:r>
          </w:p>
        </w:tc>
        <w:tc>
          <w:tcPr>
            <w:tcW w:w="1350" w:type="dxa"/>
            <w:shd w:val="clear" w:color="auto" w:fill="auto"/>
          </w:tcPr>
          <w:p w14:paraId="669AEE49" w14:textId="77777777" w:rsidR="00212AB8" w:rsidRPr="00A67FCB" w:rsidRDefault="00212AB8" w:rsidP="00212AB8">
            <w:pPr>
              <w:pStyle w:val="GlossEng"/>
            </w:pPr>
            <w:r w:rsidRPr="00A67FCB">
              <w:t>feel.afraid(.of)</w:t>
            </w:r>
          </w:p>
        </w:tc>
        <w:tc>
          <w:tcPr>
            <w:tcW w:w="777" w:type="dxa"/>
            <w:shd w:val="clear" w:color="auto" w:fill="auto"/>
          </w:tcPr>
          <w:p w14:paraId="60B44C7F" w14:textId="77777777" w:rsidR="00212AB8" w:rsidRPr="0099608C" w:rsidRDefault="00212AB8" w:rsidP="00212AB8">
            <w:pPr>
              <w:pStyle w:val="GlossEng"/>
              <w:rPr>
                <w:rStyle w:val="ChSmallCaps"/>
              </w:rPr>
            </w:pPr>
            <w:r w:rsidRPr="0099608C">
              <w:rPr>
                <w:rStyle w:val="ChSmallCaps"/>
              </w:rPr>
              <w:t>d.prox</w:t>
            </w:r>
          </w:p>
        </w:tc>
      </w:tr>
    </w:tbl>
    <w:p w14:paraId="70120365" w14:textId="7E465A98" w:rsidR="00212AB8" w:rsidRDefault="00B7093A" w:rsidP="00212AB8">
      <w:pPr>
        <w:pStyle w:val="FreeTranslEng"/>
      </w:pPr>
      <w:r>
        <w:t>‘</w:t>
      </w:r>
      <w:r w:rsidR="00212AB8">
        <w:t xml:space="preserve">[this tree began shaking, shaking like this, and] </w:t>
      </w:r>
      <w:r w:rsidR="00A430D9">
        <w:rPr>
          <w:rStyle w:val="ChBlueBold"/>
        </w:rPr>
        <w:t>Ise</w:t>
      </w:r>
      <w:r w:rsidR="00212AB8" w:rsidRPr="00FD31FA">
        <w:rPr>
          <w:rStyle w:val="ChBlueBold"/>
        </w:rPr>
        <w:t xml:space="preserve"> here</w:t>
      </w:r>
      <w:r w:rsidR="00212AB8">
        <w:rPr>
          <w:rStyle w:val="ChBlueBold"/>
        </w:rPr>
        <w:t>,</w:t>
      </w:r>
      <w:r w:rsidR="00212AB8" w:rsidRPr="00FD31FA">
        <w:t xml:space="preserve"> </w:t>
      </w:r>
      <w:r w:rsidR="00212AB8" w:rsidRPr="0003605D">
        <w:rPr>
          <w:rStyle w:val="ChBlueBold"/>
        </w:rPr>
        <w:t>she</w:t>
      </w:r>
      <w:r w:rsidR="00212AB8">
        <w:t xml:space="preserve"> already started feeling afraid</w:t>
      </w:r>
      <w:r>
        <w:t>’</w:t>
      </w:r>
      <w:r w:rsidR="00212AB8">
        <w:t xml:space="preserve"> </w:t>
      </w:r>
      <w:r w:rsidR="00212AB8" w:rsidRPr="001D7560">
        <w:rPr>
          <w:rStyle w:val="ExampleSource"/>
        </w:rPr>
        <w:t>[080917-008-NP.0028]</w:t>
      </w:r>
    </w:p>
    <w:p w14:paraId="7E191E51" w14:textId="79FAE757" w:rsidR="00212AB8" w:rsidRDefault="00212AB8" w:rsidP="00AA64EF">
      <w:pPr>
        <w:pStyle w:val="Body0015after"/>
      </w:pPr>
      <w:r>
        <w:t xml:space="preserve">At this stage in the research on Papuan Malay, it is not possible to tell if there are rules governing the choice between </w:t>
      </w:r>
      <w:r w:rsidR="00B7093A">
        <w:t>‘</w:t>
      </w:r>
      <w:r w:rsidRPr="0099608C">
        <w:rPr>
          <w:rStyle w:val="ChSmallCaps"/>
        </w:rPr>
        <w:t>np</w:t>
      </w:r>
      <w:r w:rsidRPr="00064C9A">
        <w:t>,</w:t>
      </w:r>
      <w:r w:rsidRPr="00D32413">
        <w:t xml:space="preserve"> </w:t>
      </w:r>
      <w:r w:rsidRPr="0099608C">
        <w:rPr>
          <w:rStyle w:val="ChSmallCaps"/>
        </w:rPr>
        <w:t>pro-sg</w:t>
      </w:r>
      <w:r w:rsidR="00B7093A">
        <w:t>’</w:t>
      </w:r>
      <w:r>
        <w:t xml:space="preserve"> and </w:t>
      </w:r>
      <w:r w:rsidR="00B7093A">
        <w:t>‘</w:t>
      </w:r>
      <w:r w:rsidRPr="0099608C">
        <w:rPr>
          <w:rStyle w:val="ChSmallCaps"/>
        </w:rPr>
        <w:t>np</w:t>
      </w:r>
      <w:r w:rsidR="002042B9">
        <w:rPr>
          <w:rStyle w:val="ChSmallCaps"/>
        </w:rPr>
        <w:t xml:space="preserve"> </w:t>
      </w:r>
      <w:r w:rsidRPr="0099608C">
        <w:rPr>
          <w:rStyle w:val="ChSmallCaps"/>
        </w:rPr>
        <w:t>dem</w:t>
      </w:r>
      <w:r w:rsidRPr="00D32413">
        <w:t xml:space="preserve"> </w:t>
      </w:r>
      <w:r w:rsidRPr="0099608C">
        <w:rPr>
          <w:rStyle w:val="ChSmallCaps"/>
        </w:rPr>
        <w:t>pro-sg</w:t>
      </w:r>
      <w:r w:rsidR="00B7093A">
        <w:t>’</w:t>
      </w:r>
      <w:r>
        <w:t xml:space="preserve"> topic-comment constructions. To answer this question more research is needed.</w:t>
      </w:r>
    </w:p>
    <w:p w14:paraId="24AD0788" w14:textId="48D74F71" w:rsidR="00212AB8" w:rsidRDefault="00212AB8" w:rsidP="00212AB8">
      <w:pPr>
        <w:pStyle w:val="Heading4"/>
      </w:pPr>
      <w:bookmarkStart w:id="3059" w:name="_Ref362253852"/>
      <w:r>
        <w:t xml:space="preserve">Analysis of </w:t>
      </w:r>
      <w:r w:rsidR="00B7093A">
        <w:t>‘</w:t>
      </w:r>
      <w:r w:rsidRPr="0099608C">
        <w:rPr>
          <w:rStyle w:val="ChSmallCaps"/>
        </w:rPr>
        <w:t>np</w:t>
      </w:r>
      <w:r w:rsidRPr="00D32413">
        <w:t xml:space="preserve"> </w:t>
      </w:r>
      <w:r w:rsidRPr="0099608C">
        <w:rPr>
          <w:rStyle w:val="ChSmallCaps"/>
        </w:rPr>
        <w:t>pro-sg</w:t>
      </w:r>
      <w:r w:rsidR="00B7093A">
        <w:t>’</w:t>
      </w:r>
      <w:r>
        <w:t xml:space="preserve"> expressions as noun phrases and not as topic-comment constructions</w:t>
      </w:r>
      <w:bookmarkEnd w:id="3059"/>
    </w:p>
    <w:p w14:paraId="1D06BADC" w14:textId="700750F0" w:rsidR="00212AB8" w:rsidRDefault="00212AB8" w:rsidP="00AA64EF">
      <w:pPr>
        <w:pStyle w:val="Body0000after"/>
      </w:pPr>
      <w:r>
        <w:t xml:space="preserve">There are four reasons for analyzing the </w:t>
      </w:r>
      <w:r w:rsidR="00B7093A">
        <w:t>‘</w:t>
      </w:r>
      <w:r w:rsidRPr="0099608C">
        <w:rPr>
          <w:rStyle w:val="ChSmallCaps"/>
        </w:rPr>
        <w:t>np</w:t>
      </w:r>
      <w:r w:rsidRPr="00D32413">
        <w:t xml:space="preserve"> </w:t>
      </w:r>
      <w:r w:rsidRPr="0099608C">
        <w:rPr>
          <w:rStyle w:val="ChSmallCaps"/>
        </w:rPr>
        <w:t>2sg</w:t>
      </w:r>
      <w:r w:rsidR="00B7093A">
        <w:t>’</w:t>
      </w:r>
      <w:r>
        <w:t xml:space="preserve"> expressions in </w:t>
      </w:r>
      <w:r w:rsidR="002515D3">
        <w:fldChar w:fldCharType="begin"/>
      </w:r>
      <w:r w:rsidR="002515D3">
        <w:instrText xml:space="preserve"> REF _Ref354129601 \h </w:instrText>
      </w:r>
      <w:r w:rsidR="002515D3">
        <w:fldChar w:fldCharType="separate"/>
      </w:r>
      <w:r w:rsidR="00154D81" w:rsidRPr="00856563">
        <w:t>(</w:t>
      </w:r>
      <w:r w:rsidR="00154D81">
        <w:rPr>
          <w:noProof/>
        </w:rPr>
        <w:t>51</w:t>
      </w:r>
      <w:r w:rsidR="00154D81" w:rsidRPr="00856563">
        <w:t>)</w:t>
      </w:r>
      <w:r w:rsidR="002515D3">
        <w:fldChar w:fldCharType="end"/>
      </w:r>
      <w:r>
        <w:t xml:space="preserve"> to </w:t>
      </w:r>
      <w:r>
        <w:fldChar w:fldCharType="begin"/>
      </w:r>
      <w:r>
        <w:instrText xml:space="preserve"> REF _Ref353011959 \h </w:instrText>
      </w:r>
      <w:r>
        <w:fldChar w:fldCharType="separate"/>
      </w:r>
      <w:r w:rsidR="00154D81" w:rsidRPr="00856563">
        <w:t>(</w:t>
      </w:r>
      <w:r w:rsidR="00154D81">
        <w:rPr>
          <w:noProof/>
        </w:rPr>
        <w:t>68</w:t>
      </w:r>
      <w:r w:rsidR="00154D81" w:rsidRPr="00856563">
        <w:t>)</w:t>
      </w:r>
      <w:r>
        <w:fldChar w:fldCharType="end"/>
      </w:r>
      <w:r>
        <w:t xml:space="preserve"> and the </w:t>
      </w:r>
      <w:r w:rsidR="00B7093A">
        <w:t>‘</w:t>
      </w:r>
      <w:r w:rsidRPr="0099608C">
        <w:rPr>
          <w:rStyle w:val="ChSmallCaps"/>
        </w:rPr>
        <w:t>np</w:t>
      </w:r>
      <w:r w:rsidRPr="00D32413">
        <w:t xml:space="preserve"> </w:t>
      </w:r>
      <w:r w:rsidRPr="0099608C">
        <w:rPr>
          <w:rStyle w:val="ChSmallCaps"/>
        </w:rPr>
        <w:t>3sg</w:t>
      </w:r>
      <w:r w:rsidR="00B7093A">
        <w:t>’</w:t>
      </w:r>
      <w:r>
        <w:t xml:space="preserve"> constructions in </w:t>
      </w:r>
      <w:r>
        <w:fldChar w:fldCharType="begin"/>
      </w:r>
      <w:r>
        <w:instrText xml:space="preserve"> REF _Ref340775173 \h </w:instrText>
      </w:r>
      <w:r>
        <w:fldChar w:fldCharType="separate"/>
      </w:r>
      <w:r w:rsidR="00154D81" w:rsidRPr="00856563">
        <w:t>(</w:t>
      </w:r>
      <w:r w:rsidR="00154D81">
        <w:rPr>
          <w:noProof/>
        </w:rPr>
        <w:t>69</w:t>
      </w:r>
      <w:r w:rsidR="00154D81" w:rsidRPr="00856563">
        <w:t>)</w:t>
      </w:r>
      <w:r>
        <w:fldChar w:fldCharType="end"/>
      </w:r>
      <w:r>
        <w:t xml:space="preserve"> to </w:t>
      </w:r>
      <w:r>
        <w:fldChar w:fldCharType="begin"/>
      </w:r>
      <w:r>
        <w:instrText xml:space="preserve"> REF _Ref354394292 \h </w:instrText>
      </w:r>
      <w:r>
        <w:fldChar w:fldCharType="separate"/>
      </w:r>
      <w:r w:rsidR="00154D81" w:rsidRPr="00856563">
        <w:t>(</w:t>
      </w:r>
      <w:r w:rsidR="00154D81">
        <w:rPr>
          <w:noProof/>
        </w:rPr>
        <w:t>78</w:t>
      </w:r>
      <w:r w:rsidR="00154D81" w:rsidRPr="00856563">
        <w:t>)</w:t>
      </w:r>
      <w:r>
        <w:fldChar w:fldCharType="end"/>
      </w:r>
      <w:r>
        <w:t xml:space="preserve"> as noun phrases with pronominal determiner and not as topic-comment constructions.</w:t>
      </w:r>
    </w:p>
    <w:p w14:paraId="263B4438" w14:textId="00FA7D4B" w:rsidR="00212AB8" w:rsidRDefault="00212AB8" w:rsidP="00212AB8">
      <w:pPr>
        <w:pStyle w:val="Body0500after"/>
      </w:pPr>
      <w:r>
        <w:t xml:space="preserve">First, </w:t>
      </w:r>
      <w:r w:rsidR="00B7093A">
        <w:t>‘</w:t>
      </w:r>
      <w:r w:rsidRPr="0099608C">
        <w:rPr>
          <w:rStyle w:val="ChSmallCaps"/>
        </w:rPr>
        <w:t>np</w:t>
      </w:r>
      <w:r w:rsidRPr="00D32413">
        <w:t xml:space="preserve"> </w:t>
      </w:r>
      <w:r w:rsidRPr="0099608C">
        <w:rPr>
          <w:rStyle w:val="ChSmallCaps"/>
        </w:rPr>
        <w:t>pro-sg</w:t>
      </w:r>
      <w:r w:rsidR="00B7093A">
        <w:t>’</w:t>
      </w:r>
      <w:r>
        <w:t xml:space="preserve"> expressions can occur in positions other than the clause-initial subject slot, as shown with the </w:t>
      </w:r>
      <w:r w:rsidR="00B7093A">
        <w:t>‘</w:t>
      </w:r>
      <w:r w:rsidRPr="0099608C">
        <w:rPr>
          <w:rStyle w:val="ChSmallCaps"/>
        </w:rPr>
        <w:t>np</w:t>
      </w:r>
      <w:r w:rsidRPr="00D32413">
        <w:t xml:space="preserve"> </w:t>
      </w:r>
      <w:r w:rsidRPr="0099608C">
        <w:rPr>
          <w:rStyle w:val="ChSmallCaps"/>
        </w:rPr>
        <w:t>2sg</w:t>
      </w:r>
      <w:r w:rsidR="00B7093A">
        <w:t>’</w:t>
      </w:r>
      <w:r>
        <w:t xml:space="preserve"> noun phrases in </w:t>
      </w:r>
      <w:r>
        <w:fldChar w:fldCharType="begin"/>
      </w:r>
      <w:r>
        <w:instrText xml:space="preserve"> REF _Ref353003521 \h </w:instrText>
      </w:r>
      <w:r>
        <w:fldChar w:fldCharType="separate"/>
      </w:r>
      <w:r w:rsidR="00154D81" w:rsidRPr="00856563">
        <w:t>(</w:t>
      </w:r>
      <w:r w:rsidR="00154D81">
        <w:rPr>
          <w:noProof/>
        </w:rPr>
        <w:t>62</w:t>
      </w:r>
      <w:r w:rsidR="00154D81" w:rsidRPr="00856563">
        <w:t>)</w:t>
      </w:r>
      <w:r>
        <w:fldChar w:fldCharType="end"/>
      </w:r>
      <w:r>
        <w:t xml:space="preserve">, </w:t>
      </w:r>
      <w:r>
        <w:fldChar w:fldCharType="begin"/>
      </w:r>
      <w:r>
        <w:instrText xml:space="preserve"> REF _Ref353003522 \h </w:instrText>
      </w:r>
      <w:r>
        <w:fldChar w:fldCharType="separate"/>
      </w:r>
      <w:r w:rsidR="00154D81" w:rsidRPr="00856563">
        <w:t>(</w:t>
      </w:r>
      <w:r w:rsidR="00154D81">
        <w:rPr>
          <w:noProof/>
        </w:rPr>
        <w:t>64</w:t>
      </w:r>
      <w:r w:rsidR="00154D81" w:rsidRPr="00856563">
        <w:t>)</w:t>
      </w:r>
      <w:r>
        <w:fldChar w:fldCharType="end"/>
      </w:r>
      <w:r>
        <w:t xml:space="preserve">, and </w:t>
      </w:r>
      <w:r>
        <w:fldChar w:fldCharType="begin"/>
      </w:r>
      <w:r>
        <w:instrText xml:space="preserve"> REF _Ref353192175 \h </w:instrText>
      </w:r>
      <w:r>
        <w:fldChar w:fldCharType="separate"/>
      </w:r>
      <w:r w:rsidR="00154D81" w:rsidRPr="00856563">
        <w:t>(</w:t>
      </w:r>
      <w:r w:rsidR="00154D81">
        <w:rPr>
          <w:noProof/>
        </w:rPr>
        <w:t>65</w:t>
      </w:r>
      <w:r w:rsidR="00154D81" w:rsidRPr="00856563">
        <w:t>)</w:t>
      </w:r>
      <w:r>
        <w:fldChar w:fldCharType="end"/>
      </w:r>
      <w:r>
        <w:t xml:space="preserve">, and the </w:t>
      </w:r>
      <w:r w:rsidR="00B7093A">
        <w:t>‘</w:t>
      </w:r>
      <w:r w:rsidRPr="0099608C">
        <w:rPr>
          <w:rStyle w:val="ChSmallCaps"/>
        </w:rPr>
        <w:t>np</w:t>
      </w:r>
      <w:r w:rsidRPr="00D32413">
        <w:t xml:space="preserve"> </w:t>
      </w:r>
      <w:r w:rsidRPr="0099608C">
        <w:rPr>
          <w:rStyle w:val="ChSmallCaps"/>
        </w:rPr>
        <w:t>3sg</w:t>
      </w:r>
      <w:r w:rsidR="00B7093A">
        <w:t>’</w:t>
      </w:r>
      <w:r>
        <w:t xml:space="preserve"> noun phrases in </w:t>
      </w:r>
      <w:r>
        <w:fldChar w:fldCharType="begin"/>
      </w:r>
      <w:r>
        <w:instrText xml:space="preserve"> REF _Ref340775173 \h </w:instrText>
      </w:r>
      <w:r>
        <w:fldChar w:fldCharType="separate"/>
      </w:r>
      <w:r w:rsidR="00154D81" w:rsidRPr="00856563">
        <w:t>(</w:t>
      </w:r>
      <w:r w:rsidR="00154D81">
        <w:rPr>
          <w:noProof/>
        </w:rPr>
        <w:t>69</w:t>
      </w:r>
      <w:r w:rsidR="00154D81" w:rsidRPr="00856563">
        <w:t>)</w:t>
      </w:r>
      <w:r>
        <w:fldChar w:fldCharType="end"/>
      </w:r>
      <w:r>
        <w:t xml:space="preserve"> and </w:t>
      </w:r>
      <w:r>
        <w:fldChar w:fldCharType="begin"/>
      </w:r>
      <w:r>
        <w:instrText xml:space="preserve"> REF _Ref353197377 \h </w:instrText>
      </w:r>
      <w:r>
        <w:fldChar w:fldCharType="separate"/>
      </w:r>
      <w:r w:rsidR="00154D81" w:rsidRPr="00856563">
        <w:t>(</w:t>
      </w:r>
      <w:r w:rsidR="00154D81">
        <w:rPr>
          <w:noProof/>
        </w:rPr>
        <w:t>74</w:t>
      </w:r>
      <w:r w:rsidR="00154D81" w:rsidRPr="00856563">
        <w:t>)</w:t>
      </w:r>
      <w:r>
        <w:fldChar w:fldCharType="end"/>
      </w:r>
      <w:r>
        <w:t xml:space="preserve">. In these positions, however, the respective common nouns cannot be interpreted as topics in topic-comment constructions. This is due to the fact that topicalized constituents do not remain </w:t>
      </w:r>
      <w:r w:rsidRPr="00FC7C04">
        <w:t>in-situ</w:t>
      </w:r>
      <w:r>
        <w:t xml:space="preserve"> but are fronted to the clause-initial position (see also </w:t>
      </w:r>
      <w:r w:rsidR="002042B9">
        <w:t xml:space="preserve">example </w:t>
      </w:r>
      <w:r w:rsidR="002042B9" w:rsidRPr="00C109EA">
        <w:fldChar w:fldCharType="begin"/>
      </w:r>
      <w:r w:rsidR="002042B9" w:rsidRPr="00C109EA">
        <w:instrText xml:space="preserve"> REF _Ref368998984 \h </w:instrText>
      </w:r>
      <w:r w:rsidR="002042B9">
        <w:instrText xml:space="preserve"> \* MERGEFORMAT </w:instrText>
      </w:r>
      <w:r w:rsidR="002042B9" w:rsidRPr="00C109EA">
        <w:fldChar w:fldCharType="separate"/>
      </w:r>
      <w:r w:rsidR="00154D81" w:rsidRPr="00C109EA">
        <w:t>(</w:t>
      </w:r>
      <w:r w:rsidR="00154D81">
        <w:t>4</w:t>
      </w:r>
      <w:r w:rsidR="00154D81" w:rsidRPr="00C109EA">
        <w:t>)</w:t>
      </w:r>
      <w:r w:rsidR="002042B9" w:rsidRPr="00C109EA">
        <w:fldChar w:fldCharType="end"/>
      </w:r>
      <w:r w:rsidR="002042B9">
        <w:t xml:space="preserve"> in </w:t>
      </w:r>
      <w:r>
        <w:t>§</w:t>
      </w:r>
      <w:r w:rsidR="00AD42F3">
        <w:fldChar w:fldCharType="begin"/>
      </w:r>
      <w:r w:rsidR="00AD42F3">
        <w:instrText xml:space="preserve"> REF _Ref369361475 \w \h </w:instrText>
      </w:r>
      <w:r w:rsidR="00AD42F3">
        <w:fldChar w:fldCharType="separate"/>
      </w:r>
      <w:r w:rsidR="00154D81">
        <w:rPr>
          <w:cs/>
        </w:rPr>
        <w:t>‎</w:t>
      </w:r>
      <w:r w:rsidR="00154D81">
        <w:t>1.6.1.4</w:t>
      </w:r>
      <w:r w:rsidR="00AD42F3">
        <w:fldChar w:fldCharType="end"/>
      </w:r>
      <w:r w:rsidR="00BC5C44">
        <w:t xml:space="preserve">, p. </w:t>
      </w:r>
      <w:r w:rsidR="00BC5C44">
        <w:fldChar w:fldCharType="begin"/>
      </w:r>
      <w:r w:rsidR="00BC5C44">
        <w:instrText xml:space="preserve"> PAGEREF _Ref436750646 \h </w:instrText>
      </w:r>
      <w:r w:rsidR="00BC5C44">
        <w:fldChar w:fldCharType="separate"/>
      </w:r>
      <w:r w:rsidR="00154D81">
        <w:rPr>
          <w:noProof/>
        </w:rPr>
        <w:t>23</w:t>
      </w:r>
      <w:r w:rsidR="00BC5C44">
        <w:fldChar w:fldCharType="end"/>
      </w:r>
      <w:r>
        <w:t>).</w:t>
      </w:r>
    </w:p>
    <w:p w14:paraId="4AB4D7F5" w14:textId="690F645E" w:rsidR="00212AB8" w:rsidRDefault="00212AB8" w:rsidP="008C59C8">
      <w:pPr>
        <w:pStyle w:val="Body0500after"/>
      </w:pPr>
      <w:r>
        <w:t xml:space="preserve">Second, an </w:t>
      </w:r>
      <w:r w:rsidR="00B7093A">
        <w:t>‘</w:t>
      </w:r>
      <w:r w:rsidRPr="0099608C">
        <w:rPr>
          <w:rStyle w:val="ChSmallCaps"/>
        </w:rPr>
        <w:t>np</w:t>
      </w:r>
      <w:r w:rsidRPr="00F27A63">
        <w:t xml:space="preserve"> </w:t>
      </w:r>
      <w:r w:rsidRPr="0099608C">
        <w:rPr>
          <w:rStyle w:val="ChSmallCaps"/>
        </w:rPr>
        <w:t>pro-sg</w:t>
      </w:r>
      <w:r w:rsidR="00B7093A">
        <w:t>’</w:t>
      </w:r>
      <w:r>
        <w:t xml:space="preserve"> expression can be modified with a demonstrative, as in the </w:t>
      </w:r>
      <w:r w:rsidR="00B7093A">
        <w:t>‘</w:t>
      </w:r>
      <w:r w:rsidRPr="0099608C">
        <w:rPr>
          <w:rStyle w:val="ChSmallCaps"/>
        </w:rPr>
        <w:t>np</w:t>
      </w:r>
      <w:r w:rsidRPr="00F27A63">
        <w:t xml:space="preserve"> </w:t>
      </w:r>
      <w:r w:rsidRPr="0099608C">
        <w:rPr>
          <w:rStyle w:val="ChSmallCaps"/>
        </w:rPr>
        <w:t>2sg</w:t>
      </w:r>
      <w:r w:rsidR="00B7093A">
        <w:t>’</w:t>
      </w:r>
      <w:r>
        <w:t xml:space="preserve"> noun phrases in </w:t>
      </w:r>
      <w:r>
        <w:fldChar w:fldCharType="begin"/>
      </w:r>
      <w:r>
        <w:instrText xml:space="preserve"> REF _Ref353009429 \h </w:instrText>
      </w:r>
      <w:r>
        <w:fldChar w:fldCharType="separate"/>
      </w:r>
      <w:r w:rsidR="00154D81" w:rsidRPr="00856563">
        <w:t>(</w:t>
      </w:r>
      <w:r w:rsidR="00154D81">
        <w:rPr>
          <w:noProof/>
        </w:rPr>
        <w:t>66</w:t>
      </w:r>
      <w:r w:rsidR="00154D81" w:rsidRPr="00856563">
        <w:t>)</w:t>
      </w:r>
      <w:r>
        <w:fldChar w:fldCharType="end"/>
      </w:r>
      <w:r>
        <w:t xml:space="preserve"> to </w:t>
      </w:r>
      <w:r>
        <w:fldChar w:fldCharType="begin"/>
      </w:r>
      <w:r>
        <w:instrText xml:space="preserve"> REF _Ref353011959 \h </w:instrText>
      </w:r>
      <w:r>
        <w:fldChar w:fldCharType="separate"/>
      </w:r>
      <w:r w:rsidR="00154D81" w:rsidRPr="00856563">
        <w:t>(</w:t>
      </w:r>
      <w:r w:rsidR="00154D81">
        <w:rPr>
          <w:noProof/>
        </w:rPr>
        <w:t>68</w:t>
      </w:r>
      <w:r w:rsidR="00154D81" w:rsidRPr="00856563">
        <w:t>)</w:t>
      </w:r>
      <w:r>
        <w:fldChar w:fldCharType="end"/>
      </w:r>
      <w:r>
        <w:t xml:space="preserve">, or the </w:t>
      </w:r>
      <w:r w:rsidR="00B7093A">
        <w:t>‘</w:t>
      </w:r>
      <w:r w:rsidRPr="0099608C">
        <w:rPr>
          <w:rStyle w:val="ChSmallCaps"/>
        </w:rPr>
        <w:t>np</w:t>
      </w:r>
      <w:r w:rsidRPr="00F27A63">
        <w:t xml:space="preserve"> </w:t>
      </w:r>
      <w:r w:rsidRPr="0099608C">
        <w:rPr>
          <w:rStyle w:val="ChSmallCaps"/>
        </w:rPr>
        <w:t>3sg</w:t>
      </w:r>
      <w:r w:rsidR="00B7093A">
        <w:t>’</w:t>
      </w:r>
      <w:r>
        <w:t xml:space="preserve"> noun phrases in </w:t>
      </w:r>
      <w:r>
        <w:fldChar w:fldCharType="begin"/>
      </w:r>
      <w:r>
        <w:instrText xml:space="preserve"> REF _Ref340775173 \h </w:instrText>
      </w:r>
      <w:r>
        <w:fldChar w:fldCharType="separate"/>
      </w:r>
      <w:r w:rsidR="00154D81" w:rsidRPr="00856563">
        <w:t>(</w:t>
      </w:r>
      <w:r w:rsidR="00154D81">
        <w:rPr>
          <w:noProof/>
        </w:rPr>
        <w:t>69</w:t>
      </w:r>
      <w:r w:rsidR="00154D81" w:rsidRPr="00856563">
        <w:t>)</w:t>
      </w:r>
      <w:r>
        <w:fldChar w:fldCharType="end"/>
      </w:r>
      <w:r>
        <w:t xml:space="preserve"> </w:t>
      </w:r>
      <w:r w:rsidR="002515D3">
        <w:t>and</w:t>
      </w:r>
      <w:r>
        <w:t xml:space="preserve"> </w:t>
      </w:r>
      <w:r>
        <w:fldChar w:fldCharType="begin"/>
      </w:r>
      <w:r>
        <w:instrText xml:space="preserve"> REF _Ref353197378 \h </w:instrText>
      </w:r>
      <w:r>
        <w:fldChar w:fldCharType="separate"/>
      </w:r>
      <w:r w:rsidR="00154D81" w:rsidRPr="00856563">
        <w:t>(</w:t>
      </w:r>
      <w:r w:rsidR="00154D81">
        <w:rPr>
          <w:noProof/>
        </w:rPr>
        <w:t>76</w:t>
      </w:r>
      <w:r w:rsidR="00154D81" w:rsidRPr="00856563">
        <w:t>)</w:t>
      </w:r>
      <w:r>
        <w:fldChar w:fldCharType="end"/>
      </w:r>
      <w:r>
        <w:t xml:space="preserve">. In these </w:t>
      </w:r>
      <w:r w:rsidR="00B7093A">
        <w:t>‘</w:t>
      </w:r>
      <w:r w:rsidRPr="0099608C">
        <w:rPr>
          <w:rStyle w:val="ChSmallCaps"/>
        </w:rPr>
        <w:t>np</w:t>
      </w:r>
      <w:r w:rsidRPr="00F27A63">
        <w:t xml:space="preserve"> </w:t>
      </w:r>
      <w:r w:rsidRPr="0099608C">
        <w:rPr>
          <w:rStyle w:val="ChSmallCaps"/>
        </w:rPr>
        <w:t>pro-sg</w:t>
      </w:r>
      <w:r w:rsidR="00B7093A">
        <w:t>’</w:t>
      </w:r>
      <w:r>
        <w:t xml:space="preserve"> expressions, the demonstratives have scope over the pronouns. The fact </w:t>
      </w:r>
      <w:r w:rsidRPr="006D5CB6">
        <w:t xml:space="preserve">that the pronouns </w:t>
      </w:r>
      <w:r>
        <w:t xml:space="preserve">occur in noun phrases with adnominal demonstrative, in turn, supports the conclusion that in </w:t>
      </w:r>
      <w:r w:rsidR="00B7093A">
        <w:t>‘</w:t>
      </w:r>
      <w:r w:rsidRPr="0099608C">
        <w:rPr>
          <w:rStyle w:val="ChSmallCaps"/>
        </w:rPr>
        <w:t>np</w:t>
      </w:r>
      <w:r w:rsidRPr="00F27A63">
        <w:t xml:space="preserve"> </w:t>
      </w:r>
      <w:r w:rsidRPr="0099608C">
        <w:rPr>
          <w:rStyle w:val="ChSmallCaps"/>
        </w:rPr>
        <w:t>pro-sg</w:t>
      </w:r>
      <w:r w:rsidR="00B7093A">
        <w:t>’</w:t>
      </w:r>
      <w:r>
        <w:t xml:space="preserve"> expressions the pronoun functions as determiner. Moreover, in two of the examples, </w:t>
      </w:r>
      <w:r w:rsidR="008C59C8">
        <w:t>the</w:t>
      </w:r>
      <w:r>
        <w:t xml:space="preserve"> </w:t>
      </w:r>
      <w:r w:rsidR="00B7093A">
        <w:t>‘</w:t>
      </w:r>
      <w:r w:rsidRPr="0099608C">
        <w:rPr>
          <w:rStyle w:val="ChSmallCaps"/>
        </w:rPr>
        <w:t>np</w:t>
      </w:r>
      <w:r w:rsidRPr="00F27A63">
        <w:t xml:space="preserve"> </w:t>
      </w:r>
      <w:r w:rsidRPr="0099608C">
        <w:rPr>
          <w:rStyle w:val="ChSmallCaps"/>
        </w:rPr>
        <w:t>pro-sg</w:t>
      </w:r>
      <w:r w:rsidRPr="00F27A63">
        <w:t xml:space="preserve"> </w:t>
      </w:r>
      <w:r w:rsidRPr="0099608C">
        <w:rPr>
          <w:rStyle w:val="ChSmallCaps"/>
        </w:rPr>
        <w:t>dem</w:t>
      </w:r>
      <w:r w:rsidR="00B7093A">
        <w:t>’</w:t>
      </w:r>
      <w:r>
        <w:t xml:space="preserve"> expression</w:t>
      </w:r>
      <w:r w:rsidR="008C59C8">
        <w:t>s</w:t>
      </w:r>
      <w:r>
        <w:t xml:space="preserve"> ha</w:t>
      </w:r>
      <w:r w:rsidR="008C59C8">
        <w:t>ve</w:t>
      </w:r>
      <w:r>
        <w:t xml:space="preserve"> topic function in topic-comment constructions, namely the </w:t>
      </w:r>
      <w:r w:rsidR="00B7093A">
        <w:t>‘</w:t>
      </w:r>
      <w:r w:rsidRPr="0099608C">
        <w:rPr>
          <w:rStyle w:val="ChSmallCaps"/>
        </w:rPr>
        <w:t>np</w:t>
      </w:r>
      <w:r w:rsidRPr="00F27A63">
        <w:t xml:space="preserve"> </w:t>
      </w:r>
      <w:r w:rsidRPr="0099608C">
        <w:rPr>
          <w:rStyle w:val="ChSmallCaps"/>
        </w:rPr>
        <w:t>2sg</w:t>
      </w:r>
      <w:r w:rsidRPr="00F27A63">
        <w:t xml:space="preserve"> </w:t>
      </w:r>
      <w:r w:rsidRPr="0099608C">
        <w:rPr>
          <w:rStyle w:val="ChSmallCaps"/>
        </w:rPr>
        <w:t>dem</w:t>
      </w:r>
      <w:r w:rsidR="00B7093A">
        <w:t>’</w:t>
      </w:r>
      <w:r>
        <w:t xml:space="preserve"> noun phrases in </w:t>
      </w:r>
      <w:r>
        <w:fldChar w:fldCharType="begin"/>
      </w:r>
      <w:r>
        <w:instrText xml:space="preserve"> REF _Ref353011958 \h </w:instrText>
      </w:r>
      <w:r>
        <w:fldChar w:fldCharType="separate"/>
      </w:r>
      <w:r w:rsidR="00154D81" w:rsidRPr="00856563">
        <w:t>(</w:t>
      </w:r>
      <w:r w:rsidR="00154D81">
        <w:rPr>
          <w:noProof/>
        </w:rPr>
        <w:t>67</w:t>
      </w:r>
      <w:r w:rsidR="00154D81" w:rsidRPr="00856563">
        <w:t>)</w:t>
      </w:r>
      <w:r>
        <w:fldChar w:fldCharType="end"/>
      </w:r>
      <w:r>
        <w:t xml:space="preserve"> and </w:t>
      </w:r>
      <w:r>
        <w:fldChar w:fldCharType="begin"/>
      </w:r>
      <w:r>
        <w:instrText xml:space="preserve"> REF _Ref353011959 \h </w:instrText>
      </w:r>
      <w:r>
        <w:fldChar w:fldCharType="separate"/>
      </w:r>
      <w:r w:rsidR="00154D81" w:rsidRPr="00856563">
        <w:t>(</w:t>
      </w:r>
      <w:r w:rsidR="00154D81">
        <w:rPr>
          <w:noProof/>
        </w:rPr>
        <w:t>68</w:t>
      </w:r>
      <w:r w:rsidR="00154D81" w:rsidRPr="00856563">
        <w:t>)</w:t>
      </w:r>
      <w:r>
        <w:fldChar w:fldCharType="end"/>
      </w:r>
      <w:r>
        <w:t xml:space="preserve">. In both cases, the preposed noun phrases are copied by </w:t>
      </w:r>
      <w:r w:rsidRPr="006701EC">
        <w:t xml:space="preserve">co-referential </w:t>
      </w:r>
      <w:r w:rsidRPr="009E1BFF">
        <w:rPr>
          <w:rStyle w:val="ChItalBold"/>
        </w:rPr>
        <w:t>ko</w:t>
      </w:r>
      <w:r>
        <w:t xml:space="preserve"> </w:t>
      </w:r>
      <w:r w:rsidR="00B7093A">
        <w:t>‘</w:t>
      </w:r>
      <w:r w:rsidRPr="0099608C">
        <w:rPr>
          <w:rStyle w:val="ChSmallCaps"/>
        </w:rPr>
        <w:t>2sg</w:t>
      </w:r>
      <w:r w:rsidR="00B7093A">
        <w:t>’</w:t>
      </w:r>
      <w:r>
        <w:t xml:space="preserve"> which has comment function.</w:t>
      </w:r>
      <w:r>
        <w:rPr>
          <w:rStyle w:val="FootnoteReference"/>
        </w:rPr>
        <w:footnoteReference w:id="195"/>
      </w:r>
      <w:r>
        <w:t xml:space="preserve"> Neither bare </w:t>
      </w:r>
      <w:r w:rsidRPr="004B3D02">
        <w:rPr>
          <w:rStyle w:val="ChItalBold"/>
        </w:rPr>
        <w:t>Barce</w:t>
      </w:r>
      <w:r w:rsidRPr="00817B49">
        <w:t xml:space="preserve"> </w:t>
      </w:r>
      <w:r>
        <w:t xml:space="preserve">in </w:t>
      </w:r>
      <w:r>
        <w:fldChar w:fldCharType="begin"/>
      </w:r>
      <w:r>
        <w:instrText xml:space="preserve"> REF _Ref353011958 \h </w:instrText>
      </w:r>
      <w:r>
        <w:fldChar w:fldCharType="separate"/>
      </w:r>
      <w:r w:rsidR="00154D81" w:rsidRPr="00856563">
        <w:t>(</w:t>
      </w:r>
      <w:r w:rsidR="00154D81">
        <w:rPr>
          <w:noProof/>
        </w:rPr>
        <w:t>67</w:t>
      </w:r>
      <w:r w:rsidR="00154D81" w:rsidRPr="00856563">
        <w:t>)</w:t>
      </w:r>
      <w:r>
        <w:fldChar w:fldCharType="end"/>
      </w:r>
      <w:r>
        <w:t xml:space="preserve">, nor bare </w:t>
      </w:r>
      <w:r w:rsidR="004C0415" w:rsidRPr="004C0415">
        <w:rPr>
          <w:rStyle w:val="ChItalBold"/>
        </w:rPr>
        <w:t>Eferdina</w:t>
      </w:r>
      <w:r w:rsidRPr="004C0415">
        <w:t xml:space="preserve"> </w:t>
      </w:r>
      <w:r>
        <w:t xml:space="preserve">in </w:t>
      </w:r>
      <w:r>
        <w:fldChar w:fldCharType="begin"/>
      </w:r>
      <w:r>
        <w:instrText xml:space="preserve"> REF _Ref353011959 \h </w:instrText>
      </w:r>
      <w:r>
        <w:fldChar w:fldCharType="separate"/>
      </w:r>
      <w:r w:rsidR="00154D81" w:rsidRPr="00856563">
        <w:t>(</w:t>
      </w:r>
      <w:r w:rsidR="00154D81">
        <w:rPr>
          <w:noProof/>
        </w:rPr>
        <w:t>68</w:t>
      </w:r>
      <w:r w:rsidR="00154D81" w:rsidRPr="00856563">
        <w:t>)</w:t>
      </w:r>
      <w:r>
        <w:fldChar w:fldCharType="end"/>
      </w:r>
      <w:r>
        <w:t xml:space="preserve"> can be topics in topic-comment constructions. Instead it is the entire noun phrase, including determiner </w:t>
      </w:r>
      <w:r w:rsidRPr="00B84656">
        <w:rPr>
          <w:rStyle w:val="ChItalBold"/>
        </w:rPr>
        <w:t>ko</w:t>
      </w:r>
      <w:r>
        <w:t xml:space="preserve"> </w:t>
      </w:r>
      <w:r w:rsidR="00B7093A">
        <w:t>‘</w:t>
      </w:r>
      <w:r w:rsidR="00B76771">
        <w:t>2</w:t>
      </w:r>
      <w:r w:rsidR="00C54040" w:rsidRPr="00C54040">
        <w:rPr>
          <w:rStyle w:val="ChSmallCaps"/>
        </w:rPr>
        <w:t>sg</w:t>
      </w:r>
      <w:r w:rsidR="00B7093A">
        <w:t>’</w:t>
      </w:r>
      <w:r w:rsidRPr="00EA6606">
        <w:t>, which has</w:t>
      </w:r>
      <w:r>
        <w:t xml:space="preserve"> topic function. This, in turn, also supports the conclusion that in </w:t>
      </w:r>
      <w:r w:rsidR="00B7093A">
        <w:t>‘</w:t>
      </w:r>
      <w:r w:rsidRPr="0099608C">
        <w:rPr>
          <w:rStyle w:val="ChSmallCaps"/>
        </w:rPr>
        <w:t>np</w:t>
      </w:r>
      <w:r w:rsidRPr="00F27A63">
        <w:t xml:space="preserve"> </w:t>
      </w:r>
      <w:r w:rsidRPr="0099608C">
        <w:rPr>
          <w:rStyle w:val="ChSmallCaps"/>
        </w:rPr>
        <w:t>pro-sg</w:t>
      </w:r>
      <w:r w:rsidR="00B7093A">
        <w:t>’</w:t>
      </w:r>
      <w:r>
        <w:t xml:space="preserve"> expressions, the </w:t>
      </w:r>
      <w:r w:rsidRPr="00EA6606">
        <w:t>pronoun functions</w:t>
      </w:r>
      <w:r>
        <w:t xml:space="preserve"> as a pronominal determiner.</w:t>
      </w:r>
    </w:p>
    <w:p w14:paraId="16CDB403" w14:textId="744BA1CD" w:rsidR="00212AB8" w:rsidRDefault="00212AB8" w:rsidP="00212AB8">
      <w:pPr>
        <w:pStyle w:val="Body0500after"/>
      </w:pPr>
      <w:r>
        <w:t xml:space="preserve">Third, by indicating person, singularity, and definiteness of their referents, determiner pronouns have pertinent discourse functions. In direct speech, </w:t>
      </w:r>
      <w:r w:rsidR="00B7093A">
        <w:t>‘</w:t>
      </w:r>
      <w:r w:rsidRPr="0099608C">
        <w:rPr>
          <w:rStyle w:val="ChSmallCaps"/>
        </w:rPr>
        <w:t>np</w:t>
      </w:r>
      <w:r w:rsidRPr="00F27A63">
        <w:t xml:space="preserve"> </w:t>
      </w:r>
      <w:r w:rsidRPr="0099608C">
        <w:rPr>
          <w:rStyle w:val="ChSmallCaps"/>
        </w:rPr>
        <w:t>pro-sg</w:t>
      </w:r>
      <w:r w:rsidR="00B7093A">
        <w:t>’</w:t>
      </w:r>
      <w:r>
        <w:t xml:space="preserve"> expressions with second person </w:t>
      </w:r>
      <w:r w:rsidRPr="00B84656">
        <w:rPr>
          <w:rStyle w:val="ChItalBold"/>
        </w:rPr>
        <w:t>ko</w:t>
      </w:r>
      <w:r>
        <w:t xml:space="preserve"> </w:t>
      </w:r>
      <w:r w:rsidR="00B7093A">
        <w:t>‘</w:t>
      </w:r>
      <w:r w:rsidR="00B76771">
        <w:t>2</w:t>
      </w:r>
      <w:r w:rsidRPr="0099608C">
        <w:rPr>
          <w:rStyle w:val="ChSmallCaps"/>
        </w:rPr>
        <w:t>sg</w:t>
      </w:r>
      <w:r w:rsidR="00B7093A">
        <w:t>’</w:t>
      </w:r>
      <w:r>
        <w:t xml:space="preserve"> mark the referent of the head nominal unambiguously as the intended addressee. In reported speech, </w:t>
      </w:r>
      <w:r w:rsidR="00B7093A">
        <w:t>‘</w:t>
      </w:r>
      <w:r w:rsidRPr="0099608C">
        <w:rPr>
          <w:rStyle w:val="ChSmallCaps"/>
        </w:rPr>
        <w:t>np</w:t>
      </w:r>
      <w:r w:rsidRPr="00F27A63">
        <w:t xml:space="preserve"> </w:t>
      </w:r>
      <w:r w:rsidRPr="0099608C">
        <w:rPr>
          <w:rStyle w:val="ChSmallCaps"/>
        </w:rPr>
        <w:t>2sg</w:t>
      </w:r>
      <w:r w:rsidR="00B7093A">
        <w:t>’</w:t>
      </w:r>
      <w:r>
        <w:t xml:space="preserve"> noun phrases indicate that the referent is the addressee of the direct quotation. In addition, they signal the hearers that they are in a position to identify the referent. Finally, as apostrophes in rhetoric figures of direct speech they serve as </w:t>
      </w:r>
      <w:r w:rsidR="00B7093A">
        <w:t>“</w:t>
      </w:r>
      <w:r>
        <w:t>exclamatory addresse</w:t>
      </w:r>
      <w:r w:rsidR="00A32C7F">
        <w:t>e</w:t>
      </w:r>
      <w:r>
        <w:t>s</w:t>
      </w:r>
      <w:r w:rsidR="00B7093A">
        <w:t>”</w:t>
      </w:r>
      <w:r>
        <w:t xml:space="preserve">. </w:t>
      </w:r>
      <w:r w:rsidR="00B7093A">
        <w:t>‘</w:t>
      </w:r>
      <w:r w:rsidRPr="0099608C">
        <w:rPr>
          <w:rStyle w:val="ChSmallCaps"/>
        </w:rPr>
        <w:t>np</w:t>
      </w:r>
      <w:r w:rsidRPr="00F27A63">
        <w:t xml:space="preserve"> </w:t>
      </w:r>
      <w:r w:rsidRPr="0099608C">
        <w:rPr>
          <w:rStyle w:val="ChSmallCaps"/>
        </w:rPr>
        <w:t>pro-sg</w:t>
      </w:r>
      <w:r w:rsidR="00B7093A">
        <w:t>’</w:t>
      </w:r>
      <w:r>
        <w:t xml:space="preserve"> expressions with third person </w:t>
      </w:r>
      <w:r w:rsidRPr="00BA1904">
        <w:rPr>
          <w:rStyle w:val="ChItalBold"/>
        </w:rPr>
        <w:t>dia</w:t>
      </w:r>
      <w:r>
        <w:t>/</w:t>
      </w:r>
      <w:r w:rsidRPr="00BA1904">
        <w:rPr>
          <w:rStyle w:val="ChItalBold"/>
        </w:rPr>
        <w:t>de</w:t>
      </w:r>
      <w:r>
        <w:t xml:space="preserve"> </w:t>
      </w:r>
      <w:r w:rsidR="00B7093A">
        <w:t>‘</w:t>
      </w:r>
      <w:r>
        <w:t>3</w:t>
      </w:r>
      <w:r w:rsidRPr="0099608C">
        <w:rPr>
          <w:rStyle w:val="ChSmallCaps"/>
        </w:rPr>
        <w:t>sg</w:t>
      </w:r>
      <w:r w:rsidR="00B7093A">
        <w:t>’</w:t>
      </w:r>
      <w:r w:rsidRPr="00BA1904">
        <w:t xml:space="preserve"> </w:t>
      </w:r>
      <w:r>
        <w:t xml:space="preserve">signal and accentuate that the speakers expect their hearers to be familiar with the referents encoded by their head nominals. That is, the interlocutors are communicated that </w:t>
      </w:r>
      <w:r>
        <w:rPr>
          <w:lang w:eastAsia="en-US"/>
        </w:rPr>
        <w:t xml:space="preserve">they should be able </w:t>
      </w:r>
      <w:r w:rsidRPr="00856563">
        <w:rPr>
          <w:lang w:eastAsia="en-US"/>
        </w:rPr>
        <w:t xml:space="preserve">to identify </w:t>
      </w:r>
      <w:r>
        <w:rPr>
          <w:lang w:eastAsia="en-US"/>
        </w:rPr>
        <w:t>the referents.</w:t>
      </w:r>
    </w:p>
    <w:p w14:paraId="6C7FA10B" w14:textId="4F3E49B3" w:rsidR="00212AB8" w:rsidRDefault="00212AB8" w:rsidP="00AA64EF">
      <w:pPr>
        <w:pStyle w:val="Body0510after"/>
      </w:pPr>
      <w:r>
        <w:t xml:space="preserve">Fourth, the corpus includes a number of utterances, in which speakers repeat an </w:t>
      </w:r>
      <w:r w:rsidR="00B7093A">
        <w:t>‘</w:t>
      </w:r>
      <w:r w:rsidRPr="0099608C">
        <w:rPr>
          <w:rStyle w:val="ChSmallCaps"/>
        </w:rPr>
        <w:t>np</w:t>
      </w:r>
      <w:r w:rsidRPr="00F27A63">
        <w:t xml:space="preserve"> </w:t>
      </w:r>
      <w:r w:rsidRPr="0099608C">
        <w:rPr>
          <w:rStyle w:val="ChSmallCaps"/>
        </w:rPr>
        <w:t>pro-sg</w:t>
      </w:r>
      <w:r w:rsidR="00B7093A">
        <w:t>’</w:t>
      </w:r>
      <w:r>
        <w:t xml:space="preserve"> expression as a form of hesitation or delay; in each case the pronoun is third person </w:t>
      </w:r>
      <w:r w:rsidRPr="00BA1904">
        <w:rPr>
          <w:rStyle w:val="ChItalBold"/>
        </w:rPr>
        <w:t>dia</w:t>
      </w:r>
      <w:r>
        <w:t>/</w:t>
      </w:r>
      <w:r w:rsidRPr="00BA1904">
        <w:rPr>
          <w:rStyle w:val="ChItalBold"/>
        </w:rPr>
        <w:t>de</w:t>
      </w:r>
      <w:r>
        <w:t xml:space="preserve"> </w:t>
      </w:r>
      <w:r w:rsidR="00B7093A">
        <w:t>‘</w:t>
      </w:r>
      <w:r>
        <w:t>3</w:t>
      </w:r>
      <w:r w:rsidRPr="0099608C">
        <w:rPr>
          <w:rStyle w:val="ChSmallCaps"/>
        </w:rPr>
        <w:t>sg</w:t>
      </w:r>
      <w:r w:rsidR="00B7093A">
        <w:t>’</w:t>
      </w:r>
      <w:r>
        <w:t xml:space="preserve">. Two of these repetitions are presented in </w:t>
      </w:r>
      <w:r>
        <w:fldChar w:fldCharType="begin"/>
      </w:r>
      <w:r>
        <w:instrText xml:space="preserve"> REF _Ref340775174 \h </w:instrText>
      </w:r>
      <w:r>
        <w:fldChar w:fldCharType="separate"/>
      </w:r>
      <w:r w:rsidR="00154D81" w:rsidRPr="00856563">
        <w:t>(</w:t>
      </w:r>
      <w:r w:rsidR="00154D81">
        <w:rPr>
          <w:noProof/>
        </w:rPr>
        <w:t>86</w:t>
      </w:r>
      <w:r w:rsidR="00154D81" w:rsidRPr="00856563">
        <w:t>)</w:t>
      </w:r>
      <w:r>
        <w:fldChar w:fldCharType="end"/>
      </w:r>
      <w:r>
        <w:t xml:space="preserve"> and </w:t>
      </w:r>
      <w:r>
        <w:fldChar w:fldCharType="begin"/>
      </w:r>
      <w:r>
        <w:instrText xml:space="preserve"> REF _Ref353022699 \h </w:instrText>
      </w:r>
      <w:r>
        <w:fldChar w:fldCharType="separate"/>
      </w:r>
      <w:r w:rsidR="00154D81" w:rsidRPr="00856563">
        <w:t>(</w:t>
      </w:r>
      <w:r w:rsidR="00154D81">
        <w:rPr>
          <w:noProof/>
        </w:rPr>
        <w:t>87</w:t>
      </w:r>
      <w:r w:rsidR="00154D81" w:rsidRPr="00856563">
        <w:t>)</w:t>
      </w:r>
      <w:r>
        <w:fldChar w:fldCharType="end"/>
      </w:r>
      <w:r>
        <w:t xml:space="preserve">. It is noted that the speakers do not repeat the respective bare nouns </w:t>
      </w:r>
      <w:r w:rsidRPr="00932298">
        <w:rPr>
          <w:rStyle w:val="ChItalBold"/>
        </w:rPr>
        <w:t>pace</w:t>
      </w:r>
      <w:r>
        <w:t xml:space="preserve"> </w:t>
      </w:r>
      <w:r w:rsidR="00B7093A">
        <w:t>‘</w:t>
      </w:r>
      <w:r>
        <w:t>man</w:t>
      </w:r>
      <w:r w:rsidR="00B7093A">
        <w:t>’</w:t>
      </w:r>
      <w:r>
        <w:t xml:space="preserve"> and </w:t>
      </w:r>
      <w:r w:rsidR="007741A2">
        <w:rPr>
          <w:rStyle w:val="ChItalBold"/>
        </w:rPr>
        <w:t>Markus</w:t>
      </w:r>
      <w:r>
        <w:t xml:space="preserve">, but the </w:t>
      </w:r>
      <w:r w:rsidR="00B7093A">
        <w:t>‘</w:t>
      </w:r>
      <w:r w:rsidRPr="0099608C">
        <w:rPr>
          <w:rStyle w:val="ChSmallCaps"/>
        </w:rPr>
        <w:t>np</w:t>
      </w:r>
      <w:r w:rsidRPr="00F27A63">
        <w:t xml:space="preserve"> </w:t>
      </w:r>
      <w:r w:rsidRPr="0099608C">
        <w:rPr>
          <w:rStyle w:val="ChSmallCaps"/>
        </w:rPr>
        <w:t>3sg</w:t>
      </w:r>
      <w:r w:rsidR="00B7093A">
        <w:t>’</w:t>
      </w:r>
      <w:r>
        <w:t xml:space="preserve"> expressions </w:t>
      </w:r>
      <w:r w:rsidRPr="00DE16A9">
        <w:rPr>
          <w:rStyle w:val="ChItalBold"/>
        </w:rPr>
        <w:t>pace de</w:t>
      </w:r>
      <w:r>
        <w:t xml:space="preserve"> </w:t>
      </w:r>
      <w:r w:rsidR="00B7093A">
        <w:t>‘</w:t>
      </w:r>
      <w:r>
        <w:t>the man</w:t>
      </w:r>
      <w:r w:rsidR="00B7093A">
        <w:rPr>
          <w:lang w:eastAsia="en-US"/>
        </w:rPr>
        <w:t>’</w:t>
      </w:r>
      <w:r w:rsidR="00E37DEC">
        <w:rPr>
          <w:lang w:eastAsia="en-US"/>
        </w:rPr>
        <w:t xml:space="preserve"> </w:t>
      </w:r>
      <w:r w:rsidR="00E37DEC">
        <w:t>(literally</w:t>
      </w:r>
      <w:r>
        <w:t xml:space="preserve"> </w:t>
      </w:r>
      <w:r w:rsidR="00B7093A">
        <w:t>‘</w:t>
      </w:r>
      <w:r>
        <w:t>he man</w:t>
      </w:r>
      <w:r w:rsidR="00B7093A">
        <w:t>’</w:t>
      </w:r>
      <w:r w:rsidR="00E37DEC">
        <w:t>)</w:t>
      </w:r>
      <w:r>
        <w:t xml:space="preserve"> and </w:t>
      </w:r>
      <w:r w:rsidR="007741A2">
        <w:rPr>
          <w:rStyle w:val="ChItalBold"/>
        </w:rPr>
        <w:t>Markus</w:t>
      </w:r>
      <w:r w:rsidRPr="00DE16A9">
        <w:rPr>
          <w:rStyle w:val="ChItalBold"/>
        </w:rPr>
        <w:t xml:space="preserve"> de</w:t>
      </w:r>
      <w:r>
        <w:t xml:space="preserve"> </w:t>
      </w:r>
      <w:r w:rsidR="00B7093A">
        <w:t>‘</w:t>
      </w:r>
      <w:r w:rsidR="007741A2" w:rsidRPr="007741A2">
        <w:t>Markus</w:t>
      </w:r>
      <w:r w:rsidR="00B7093A">
        <w:rPr>
          <w:lang w:eastAsia="en-US"/>
        </w:rPr>
        <w:t>’</w:t>
      </w:r>
      <w:r w:rsidR="00E37DEC">
        <w:rPr>
          <w:lang w:eastAsia="en-US"/>
        </w:rPr>
        <w:t xml:space="preserve"> </w:t>
      </w:r>
      <w:r w:rsidR="00E37DEC">
        <w:t>(literally</w:t>
      </w:r>
      <w:r>
        <w:t xml:space="preserve"> </w:t>
      </w:r>
      <w:r w:rsidR="00B7093A">
        <w:t>‘</w:t>
      </w:r>
      <w:r>
        <w:t xml:space="preserve">he </w:t>
      </w:r>
      <w:r w:rsidR="007741A2" w:rsidRPr="007741A2">
        <w:t>Markus</w:t>
      </w:r>
      <w:r w:rsidR="00B7093A">
        <w:t>’</w:t>
      </w:r>
      <w:r w:rsidR="00E37DEC">
        <w:t>)</w:t>
      </w:r>
      <w:r>
        <w:t>. This suggests that they perceive these expressions to be cohesive entities which, in turn, supports their analysis as single noun phrases.</w:t>
      </w:r>
    </w:p>
    <w:tbl>
      <w:tblPr>
        <w:tblW w:w="6202" w:type="dxa"/>
        <w:tblCellMar>
          <w:left w:w="42" w:type="dxa"/>
          <w:right w:w="42" w:type="dxa"/>
        </w:tblCellMar>
        <w:tblLook w:val="01E0" w:firstRow="1" w:lastRow="1" w:firstColumn="1" w:lastColumn="1" w:noHBand="0" w:noVBand="0"/>
      </w:tblPr>
      <w:tblGrid>
        <w:gridCol w:w="709"/>
        <w:gridCol w:w="573"/>
        <w:gridCol w:w="489"/>
        <w:gridCol w:w="573"/>
        <w:gridCol w:w="489"/>
        <w:gridCol w:w="684"/>
        <w:gridCol w:w="756"/>
        <w:gridCol w:w="489"/>
        <w:gridCol w:w="684"/>
        <w:gridCol w:w="756"/>
      </w:tblGrid>
      <w:tr w:rsidR="00AC23C4" w:rsidRPr="00414A9C" w14:paraId="753FD78B" w14:textId="77777777" w:rsidTr="00AC23C4">
        <w:tc>
          <w:tcPr>
            <w:tcW w:w="709" w:type="dxa"/>
            <w:shd w:val="clear" w:color="auto" w:fill="auto"/>
          </w:tcPr>
          <w:p w14:paraId="7752078C" w14:textId="77777777" w:rsidR="00212AB8" w:rsidRPr="00D025F5" w:rsidRDefault="00212AB8" w:rsidP="00212AB8">
            <w:pPr>
              <w:pStyle w:val="O0Nwnext"/>
            </w:pPr>
            <w:bookmarkStart w:id="3060" w:name="_Ref321136423"/>
            <w:bookmarkStart w:id="3061" w:name="_Ref340775174"/>
            <w:r w:rsidRPr="00856563">
              <w:t>(</w:t>
            </w:r>
            <w:fldSimple w:instr=" SEQ ( \* ARABIC \s 1 ">
              <w:r w:rsidR="00154D81">
                <w:rPr>
                  <w:noProof/>
                </w:rPr>
                <w:t>86</w:t>
              </w:r>
            </w:fldSimple>
            <w:bookmarkEnd w:id="3060"/>
            <w:r w:rsidRPr="00856563">
              <w:t>)</w:t>
            </w:r>
            <w:bookmarkEnd w:id="3061"/>
          </w:p>
        </w:tc>
        <w:tc>
          <w:tcPr>
            <w:tcW w:w="573" w:type="dxa"/>
            <w:shd w:val="clear" w:color="auto" w:fill="auto"/>
          </w:tcPr>
          <w:p w14:paraId="20F87D13" w14:textId="77777777" w:rsidR="00212AB8" w:rsidRPr="006D771D" w:rsidRDefault="00212AB8" w:rsidP="00212AB8">
            <w:pPr>
              <w:pStyle w:val="Text"/>
              <w:rPr>
                <w:rStyle w:val="ChBlueBold"/>
              </w:rPr>
            </w:pPr>
            <w:r w:rsidRPr="002F7756">
              <w:t>[</w:t>
            </w:r>
            <w:r w:rsidRPr="006D771D">
              <w:rPr>
                <w:rStyle w:val="ChBlueBold"/>
              </w:rPr>
              <w:t>pace</w:t>
            </w:r>
          </w:p>
        </w:tc>
        <w:tc>
          <w:tcPr>
            <w:tcW w:w="489" w:type="dxa"/>
            <w:shd w:val="clear" w:color="auto" w:fill="auto"/>
          </w:tcPr>
          <w:p w14:paraId="77E2F513" w14:textId="77777777" w:rsidR="00212AB8" w:rsidRPr="00F53B91" w:rsidRDefault="00212AB8" w:rsidP="00212AB8">
            <w:pPr>
              <w:pStyle w:val="Text"/>
            </w:pPr>
            <w:r w:rsidRPr="00F53B91">
              <w:rPr>
                <w:rStyle w:val="ChBlueBold"/>
              </w:rPr>
              <w:t>de</w:t>
            </w:r>
            <w:r w:rsidRPr="002F7756">
              <w:t>]</w:t>
            </w:r>
            <w:r w:rsidRPr="00F53B91">
              <w:t>,</w:t>
            </w:r>
          </w:p>
        </w:tc>
        <w:tc>
          <w:tcPr>
            <w:tcW w:w="573" w:type="dxa"/>
            <w:shd w:val="clear" w:color="auto" w:fill="auto"/>
          </w:tcPr>
          <w:p w14:paraId="58E0DC6D" w14:textId="77777777" w:rsidR="00212AB8" w:rsidRPr="00A67FCB" w:rsidRDefault="00212AB8" w:rsidP="00212AB8">
            <w:pPr>
              <w:pStyle w:val="Text"/>
              <w:rPr>
                <w:rStyle w:val="ChBlueBold"/>
              </w:rPr>
            </w:pPr>
            <w:r w:rsidRPr="002F7756">
              <w:t>[</w:t>
            </w:r>
            <w:r w:rsidRPr="00A67FCB">
              <w:rPr>
                <w:rStyle w:val="ChBlueBold"/>
              </w:rPr>
              <w:t>pace</w:t>
            </w:r>
          </w:p>
        </w:tc>
        <w:tc>
          <w:tcPr>
            <w:tcW w:w="489" w:type="dxa"/>
            <w:shd w:val="clear" w:color="auto" w:fill="auto"/>
          </w:tcPr>
          <w:p w14:paraId="45752B9F" w14:textId="77777777" w:rsidR="00212AB8" w:rsidRPr="002F7756" w:rsidRDefault="00212AB8" w:rsidP="00212AB8">
            <w:pPr>
              <w:pStyle w:val="Text"/>
            </w:pPr>
            <w:r w:rsidRPr="002F7756">
              <w:rPr>
                <w:rStyle w:val="ChBlueBold"/>
              </w:rPr>
              <w:t>de</w:t>
            </w:r>
            <w:r w:rsidRPr="002F7756">
              <w:t>]</w:t>
            </w:r>
          </w:p>
        </w:tc>
        <w:tc>
          <w:tcPr>
            <w:tcW w:w="684" w:type="dxa"/>
            <w:shd w:val="clear" w:color="auto" w:fill="auto"/>
          </w:tcPr>
          <w:p w14:paraId="3B174D6D" w14:textId="77777777" w:rsidR="00212AB8" w:rsidRPr="00A67FCB" w:rsidRDefault="00212AB8" w:rsidP="00212AB8">
            <w:pPr>
              <w:pStyle w:val="Text"/>
            </w:pPr>
            <w:r w:rsidRPr="00A67FCB">
              <w:t>mandi</w:t>
            </w:r>
          </w:p>
        </w:tc>
        <w:tc>
          <w:tcPr>
            <w:tcW w:w="756" w:type="dxa"/>
            <w:shd w:val="clear" w:color="auto" w:fill="auto"/>
          </w:tcPr>
          <w:p w14:paraId="08022033" w14:textId="77777777" w:rsidR="00212AB8" w:rsidRPr="00A67FCB" w:rsidRDefault="00212AB8" w:rsidP="00212AB8">
            <w:pPr>
              <w:pStyle w:val="Text"/>
            </w:pPr>
            <w:r>
              <w:t>rapi,</w:t>
            </w:r>
          </w:p>
        </w:tc>
        <w:tc>
          <w:tcPr>
            <w:tcW w:w="489" w:type="dxa"/>
            <w:shd w:val="clear" w:color="auto" w:fill="auto"/>
          </w:tcPr>
          <w:p w14:paraId="5499F096" w14:textId="77777777" w:rsidR="00212AB8" w:rsidRPr="00A67FCB" w:rsidRDefault="00212AB8" w:rsidP="00212AB8">
            <w:pPr>
              <w:pStyle w:val="Text"/>
            </w:pPr>
            <w:r w:rsidRPr="00A67FCB">
              <w:t>de</w:t>
            </w:r>
          </w:p>
        </w:tc>
        <w:tc>
          <w:tcPr>
            <w:tcW w:w="684" w:type="dxa"/>
            <w:shd w:val="clear" w:color="auto" w:fill="auto"/>
          </w:tcPr>
          <w:p w14:paraId="30AF7CD7" w14:textId="77777777" w:rsidR="00212AB8" w:rsidRPr="00A67FCB" w:rsidRDefault="00212AB8" w:rsidP="00212AB8">
            <w:pPr>
              <w:pStyle w:val="Text"/>
            </w:pPr>
            <w:r w:rsidRPr="00A67FCB">
              <w:t>mandi</w:t>
            </w:r>
          </w:p>
        </w:tc>
        <w:tc>
          <w:tcPr>
            <w:tcW w:w="756" w:type="dxa"/>
            <w:shd w:val="clear" w:color="auto" w:fill="auto"/>
          </w:tcPr>
          <w:p w14:paraId="57550F7B" w14:textId="77777777" w:rsidR="00212AB8" w:rsidRPr="00A67FCB" w:rsidRDefault="00212AB8" w:rsidP="00212AB8">
            <w:pPr>
              <w:pStyle w:val="Text"/>
            </w:pPr>
            <w:r>
              <w:t>rapi</w:t>
            </w:r>
          </w:p>
        </w:tc>
      </w:tr>
      <w:tr w:rsidR="00AC23C4" w:rsidRPr="00AC23C4" w14:paraId="2DB4B3B1" w14:textId="77777777" w:rsidTr="00AC23C4">
        <w:tc>
          <w:tcPr>
            <w:tcW w:w="709" w:type="dxa"/>
            <w:shd w:val="clear" w:color="auto" w:fill="auto"/>
          </w:tcPr>
          <w:p w14:paraId="2D3CE4FC" w14:textId="77777777" w:rsidR="00212AB8" w:rsidRPr="006D771D" w:rsidRDefault="00212AB8" w:rsidP="00212AB8">
            <w:pPr>
              <w:pStyle w:val="GlossEng"/>
            </w:pPr>
          </w:p>
        </w:tc>
        <w:tc>
          <w:tcPr>
            <w:tcW w:w="573" w:type="dxa"/>
            <w:shd w:val="clear" w:color="auto" w:fill="auto"/>
          </w:tcPr>
          <w:p w14:paraId="14296A32" w14:textId="77777777" w:rsidR="00212AB8" w:rsidRPr="00A67FCB" w:rsidRDefault="00212AB8" w:rsidP="00212AB8">
            <w:pPr>
              <w:pStyle w:val="GlossEng"/>
            </w:pPr>
            <w:r w:rsidRPr="00A67FCB">
              <w:t>man</w:t>
            </w:r>
          </w:p>
        </w:tc>
        <w:tc>
          <w:tcPr>
            <w:tcW w:w="489" w:type="dxa"/>
            <w:shd w:val="clear" w:color="auto" w:fill="auto"/>
          </w:tcPr>
          <w:p w14:paraId="13DBC10E" w14:textId="77777777" w:rsidR="00212AB8" w:rsidRPr="0099608C" w:rsidRDefault="00212AB8" w:rsidP="00212AB8">
            <w:pPr>
              <w:pStyle w:val="GlossEng"/>
              <w:rPr>
                <w:rStyle w:val="ChSmallCaps"/>
              </w:rPr>
            </w:pPr>
            <w:r w:rsidRPr="0099608C">
              <w:rPr>
                <w:rStyle w:val="ChSmallCaps"/>
              </w:rPr>
              <w:t>3sg</w:t>
            </w:r>
          </w:p>
        </w:tc>
        <w:tc>
          <w:tcPr>
            <w:tcW w:w="573" w:type="dxa"/>
            <w:shd w:val="clear" w:color="auto" w:fill="auto"/>
          </w:tcPr>
          <w:p w14:paraId="7089F519" w14:textId="77777777" w:rsidR="00212AB8" w:rsidRPr="00A67FCB" w:rsidRDefault="00212AB8" w:rsidP="00212AB8">
            <w:pPr>
              <w:pStyle w:val="GlossEng"/>
            </w:pPr>
            <w:r w:rsidRPr="00A67FCB">
              <w:t>man</w:t>
            </w:r>
          </w:p>
        </w:tc>
        <w:tc>
          <w:tcPr>
            <w:tcW w:w="489" w:type="dxa"/>
            <w:shd w:val="clear" w:color="auto" w:fill="auto"/>
          </w:tcPr>
          <w:p w14:paraId="778CB711" w14:textId="77777777" w:rsidR="00212AB8" w:rsidRPr="0099608C" w:rsidRDefault="00212AB8" w:rsidP="00212AB8">
            <w:pPr>
              <w:pStyle w:val="GlossEng"/>
              <w:rPr>
                <w:rStyle w:val="ChSmallCaps"/>
              </w:rPr>
            </w:pPr>
            <w:r w:rsidRPr="0099608C">
              <w:rPr>
                <w:rStyle w:val="ChSmallCaps"/>
              </w:rPr>
              <w:t>3sg</w:t>
            </w:r>
          </w:p>
        </w:tc>
        <w:tc>
          <w:tcPr>
            <w:tcW w:w="684" w:type="dxa"/>
            <w:shd w:val="clear" w:color="auto" w:fill="auto"/>
          </w:tcPr>
          <w:p w14:paraId="6C57F219" w14:textId="77777777" w:rsidR="00212AB8" w:rsidRPr="00A67FCB" w:rsidRDefault="00212AB8" w:rsidP="00212AB8">
            <w:pPr>
              <w:pStyle w:val="GlossEng"/>
            </w:pPr>
            <w:r w:rsidRPr="00A67FCB">
              <w:t>bathe</w:t>
            </w:r>
          </w:p>
        </w:tc>
        <w:tc>
          <w:tcPr>
            <w:tcW w:w="756" w:type="dxa"/>
            <w:shd w:val="clear" w:color="auto" w:fill="auto"/>
          </w:tcPr>
          <w:p w14:paraId="04EF8AB8" w14:textId="77777777" w:rsidR="00212AB8" w:rsidRPr="00A67FCB" w:rsidRDefault="00212AB8" w:rsidP="00212AB8">
            <w:pPr>
              <w:pStyle w:val="GlossEng"/>
            </w:pPr>
            <w:r>
              <w:t>be.</w:t>
            </w:r>
            <w:r w:rsidRPr="00A67FCB">
              <w:t>neat</w:t>
            </w:r>
          </w:p>
        </w:tc>
        <w:tc>
          <w:tcPr>
            <w:tcW w:w="489" w:type="dxa"/>
            <w:shd w:val="clear" w:color="auto" w:fill="auto"/>
          </w:tcPr>
          <w:p w14:paraId="74A95C07" w14:textId="77777777" w:rsidR="00212AB8" w:rsidRPr="0099608C" w:rsidRDefault="00212AB8" w:rsidP="00212AB8">
            <w:pPr>
              <w:pStyle w:val="GlossEng"/>
              <w:rPr>
                <w:rStyle w:val="ChSmallCaps"/>
              </w:rPr>
            </w:pPr>
            <w:r w:rsidRPr="0099608C">
              <w:rPr>
                <w:rStyle w:val="ChSmallCaps"/>
              </w:rPr>
              <w:t>3sg</w:t>
            </w:r>
          </w:p>
        </w:tc>
        <w:tc>
          <w:tcPr>
            <w:tcW w:w="684" w:type="dxa"/>
            <w:shd w:val="clear" w:color="auto" w:fill="auto"/>
          </w:tcPr>
          <w:p w14:paraId="203C78AC" w14:textId="77777777" w:rsidR="00212AB8" w:rsidRPr="00A67FCB" w:rsidRDefault="00212AB8" w:rsidP="00212AB8">
            <w:pPr>
              <w:pStyle w:val="GlossEng"/>
            </w:pPr>
            <w:r w:rsidRPr="00A67FCB">
              <w:t>bathe</w:t>
            </w:r>
          </w:p>
        </w:tc>
        <w:tc>
          <w:tcPr>
            <w:tcW w:w="756" w:type="dxa"/>
            <w:shd w:val="clear" w:color="auto" w:fill="auto"/>
          </w:tcPr>
          <w:p w14:paraId="4AEE2956" w14:textId="77777777" w:rsidR="00212AB8" w:rsidRPr="00A67FCB" w:rsidRDefault="00212AB8" w:rsidP="00212AB8">
            <w:pPr>
              <w:pStyle w:val="GlossEng"/>
            </w:pPr>
            <w:r>
              <w:t>be.</w:t>
            </w:r>
            <w:r w:rsidRPr="00A67FCB">
              <w:t>neat</w:t>
            </w:r>
          </w:p>
        </w:tc>
      </w:tr>
    </w:tbl>
    <w:p w14:paraId="085E52EA" w14:textId="50A07797" w:rsidR="00212AB8" w:rsidRPr="003852D5" w:rsidRDefault="00B7093A" w:rsidP="00212AB8">
      <w:pPr>
        <w:pStyle w:val="FreeTranslEng"/>
      </w:pPr>
      <w:r>
        <w:t>‘</w:t>
      </w:r>
      <w:r w:rsidR="00212AB8">
        <w:rPr>
          <w:rStyle w:val="ChBlueBold"/>
        </w:rPr>
        <w:t>th</w:t>
      </w:r>
      <w:r w:rsidR="00212AB8" w:rsidRPr="0080164C">
        <w:rPr>
          <w:rStyle w:val="ChBlueBold"/>
        </w:rPr>
        <w:t>e man</w:t>
      </w:r>
      <w:r w:rsidR="00212AB8">
        <w:t xml:space="preserve">, </w:t>
      </w:r>
      <w:r w:rsidR="00212AB8">
        <w:rPr>
          <w:rStyle w:val="ChBlueBold"/>
        </w:rPr>
        <w:t>th</w:t>
      </w:r>
      <w:r w:rsidR="00212AB8" w:rsidRPr="0080164C">
        <w:rPr>
          <w:rStyle w:val="ChBlueBold"/>
        </w:rPr>
        <w:t>e man</w:t>
      </w:r>
      <w:r w:rsidR="00212AB8">
        <w:t xml:space="preserve"> bathed neatly, he bathed neatly</w:t>
      </w:r>
      <w:r>
        <w:t>’</w:t>
      </w:r>
      <w:r w:rsidR="00212AB8">
        <w:t xml:space="preserve"> </w:t>
      </w:r>
      <w:r w:rsidR="00212AB8" w:rsidRPr="001416EC">
        <w:rPr>
          <w:rStyle w:val="ExampleSource"/>
        </w:rPr>
        <w:t>[081109-007-JR.0002]</w:t>
      </w:r>
    </w:p>
    <w:tbl>
      <w:tblPr>
        <w:tblW w:w="6022" w:type="dxa"/>
        <w:tblCellMar>
          <w:left w:w="42" w:type="dxa"/>
          <w:right w:w="42" w:type="dxa"/>
        </w:tblCellMar>
        <w:tblLook w:val="01E0" w:firstRow="1" w:lastRow="1" w:firstColumn="1" w:lastColumn="1" w:noHBand="0" w:noVBand="0"/>
      </w:tblPr>
      <w:tblGrid>
        <w:gridCol w:w="709"/>
        <w:gridCol w:w="784"/>
        <w:gridCol w:w="929"/>
        <w:gridCol w:w="501"/>
        <w:gridCol w:w="929"/>
        <w:gridCol w:w="518"/>
        <w:gridCol w:w="829"/>
        <w:gridCol w:w="823"/>
      </w:tblGrid>
      <w:tr w:rsidR="00AC23C4" w:rsidRPr="00414A9C" w14:paraId="649BDD13" w14:textId="77777777" w:rsidTr="00AC23C4">
        <w:tc>
          <w:tcPr>
            <w:tcW w:w="709" w:type="dxa"/>
            <w:shd w:val="clear" w:color="auto" w:fill="auto"/>
          </w:tcPr>
          <w:p w14:paraId="259F84AB" w14:textId="77777777" w:rsidR="00212AB8" w:rsidRPr="00D025F5" w:rsidRDefault="00212AB8" w:rsidP="00212AB8">
            <w:pPr>
              <w:pStyle w:val="O0Nwnext"/>
            </w:pPr>
            <w:bookmarkStart w:id="3062" w:name="_Ref353022699"/>
            <w:r w:rsidRPr="00856563">
              <w:t>(</w:t>
            </w:r>
            <w:fldSimple w:instr=" SEQ ( \* ARABIC \s 1 ">
              <w:r w:rsidR="00154D81">
                <w:rPr>
                  <w:noProof/>
                </w:rPr>
                <w:t>87</w:t>
              </w:r>
            </w:fldSimple>
            <w:r w:rsidRPr="00856563">
              <w:t>)</w:t>
            </w:r>
            <w:bookmarkEnd w:id="3062"/>
          </w:p>
        </w:tc>
        <w:tc>
          <w:tcPr>
            <w:tcW w:w="784" w:type="dxa"/>
            <w:shd w:val="clear" w:color="auto" w:fill="auto"/>
          </w:tcPr>
          <w:p w14:paraId="73B16DA8" w14:textId="77777777" w:rsidR="00212AB8" w:rsidRPr="00A67FCB" w:rsidRDefault="00212AB8" w:rsidP="00212AB8">
            <w:pPr>
              <w:pStyle w:val="Text"/>
            </w:pPr>
            <w:r>
              <w:t>akirnya</w:t>
            </w:r>
          </w:p>
        </w:tc>
        <w:tc>
          <w:tcPr>
            <w:tcW w:w="929" w:type="dxa"/>
            <w:shd w:val="clear" w:color="auto" w:fill="auto"/>
          </w:tcPr>
          <w:p w14:paraId="78C8C88E" w14:textId="77777777" w:rsidR="00212AB8" w:rsidRPr="00A67FCB" w:rsidRDefault="00212AB8" w:rsidP="00212AB8">
            <w:pPr>
              <w:pStyle w:val="Text"/>
              <w:rPr>
                <w:rStyle w:val="ChBlueBold"/>
              </w:rPr>
            </w:pPr>
            <w:r w:rsidRPr="002F7756">
              <w:t>[</w:t>
            </w:r>
            <w:r w:rsidR="007741A2" w:rsidRPr="007741A2">
              <w:rPr>
                <w:rStyle w:val="ChBlueBold"/>
              </w:rPr>
              <w:t>Markus</w:t>
            </w:r>
          </w:p>
        </w:tc>
        <w:tc>
          <w:tcPr>
            <w:tcW w:w="501" w:type="dxa"/>
            <w:shd w:val="clear" w:color="auto" w:fill="auto"/>
          </w:tcPr>
          <w:p w14:paraId="49C2D99C" w14:textId="77777777" w:rsidR="00212AB8" w:rsidRPr="00F53B91" w:rsidRDefault="00212AB8" w:rsidP="00212AB8">
            <w:pPr>
              <w:pStyle w:val="Text"/>
            </w:pPr>
            <w:r w:rsidRPr="00F53B91">
              <w:rPr>
                <w:rStyle w:val="ChBlueBold"/>
              </w:rPr>
              <w:t>de</w:t>
            </w:r>
            <w:r w:rsidRPr="002F7756">
              <w:t>]</w:t>
            </w:r>
            <w:r w:rsidRPr="00F53B91">
              <w:t>,</w:t>
            </w:r>
          </w:p>
        </w:tc>
        <w:tc>
          <w:tcPr>
            <w:tcW w:w="929" w:type="dxa"/>
            <w:shd w:val="clear" w:color="auto" w:fill="auto"/>
          </w:tcPr>
          <w:p w14:paraId="53231069" w14:textId="77777777" w:rsidR="00212AB8" w:rsidRPr="00A67FCB" w:rsidRDefault="00212AB8" w:rsidP="00212AB8">
            <w:pPr>
              <w:pStyle w:val="Text"/>
              <w:rPr>
                <w:rStyle w:val="ChBlueBold"/>
              </w:rPr>
            </w:pPr>
            <w:r w:rsidRPr="002F7756">
              <w:t>[</w:t>
            </w:r>
            <w:r w:rsidR="007741A2">
              <w:rPr>
                <w:rStyle w:val="ChBlueBold"/>
              </w:rPr>
              <w:t>Markus</w:t>
            </w:r>
          </w:p>
        </w:tc>
        <w:tc>
          <w:tcPr>
            <w:tcW w:w="518" w:type="dxa"/>
            <w:shd w:val="clear" w:color="auto" w:fill="auto"/>
          </w:tcPr>
          <w:p w14:paraId="033964B7" w14:textId="77777777" w:rsidR="00212AB8" w:rsidRPr="002F7756" w:rsidRDefault="00212AB8" w:rsidP="00212AB8">
            <w:pPr>
              <w:pStyle w:val="Text"/>
            </w:pPr>
            <w:r w:rsidRPr="002F7756">
              <w:rPr>
                <w:rStyle w:val="ChBlueBold"/>
              </w:rPr>
              <w:t>dia</w:t>
            </w:r>
            <w:r w:rsidRPr="002F7756">
              <w:t>]</w:t>
            </w:r>
          </w:p>
        </w:tc>
        <w:tc>
          <w:tcPr>
            <w:tcW w:w="829" w:type="dxa"/>
            <w:shd w:val="clear" w:color="auto" w:fill="auto"/>
          </w:tcPr>
          <w:p w14:paraId="4BD9686B" w14:textId="77777777" w:rsidR="00212AB8" w:rsidRPr="00A67FCB" w:rsidRDefault="00002D53" w:rsidP="00212AB8">
            <w:pPr>
              <w:pStyle w:val="Text"/>
            </w:pPr>
            <w:r w:rsidRPr="00A67FCB">
              <w:t>turung</w:t>
            </w:r>
          </w:p>
        </w:tc>
        <w:tc>
          <w:tcPr>
            <w:tcW w:w="823" w:type="dxa"/>
            <w:shd w:val="clear" w:color="auto" w:fill="auto"/>
          </w:tcPr>
          <w:p w14:paraId="6E87A397" w14:textId="77777777" w:rsidR="00212AB8" w:rsidRPr="00A67FCB" w:rsidRDefault="00212AB8" w:rsidP="00212AB8">
            <w:pPr>
              <w:pStyle w:val="Text"/>
            </w:pPr>
            <w:r>
              <w:t>begini</w:t>
            </w:r>
          </w:p>
        </w:tc>
      </w:tr>
      <w:tr w:rsidR="00AC23C4" w:rsidRPr="00AC23C4" w14:paraId="14A50B73" w14:textId="77777777" w:rsidTr="00AC23C4">
        <w:tc>
          <w:tcPr>
            <w:tcW w:w="709" w:type="dxa"/>
            <w:shd w:val="clear" w:color="auto" w:fill="auto"/>
          </w:tcPr>
          <w:p w14:paraId="4A7D209B" w14:textId="77777777" w:rsidR="00212AB8" w:rsidRPr="006D771D" w:rsidRDefault="00212AB8" w:rsidP="00212AB8">
            <w:pPr>
              <w:pStyle w:val="GlossEng"/>
            </w:pPr>
          </w:p>
        </w:tc>
        <w:tc>
          <w:tcPr>
            <w:tcW w:w="784" w:type="dxa"/>
            <w:shd w:val="clear" w:color="auto" w:fill="auto"/>
          </w:tcPr>
          <w:p w14:paraId="3D58BA11" w14:textId="77777777" w:rsidR="00212AB8" w:rsidRPr="00A67FCB" w:rsidRDefault="00212AB8" w:rsidP="00212AB8">
            <w:pPr>
              <w:pStyle w:val="GlossEng"/>
            </w:pPr>
            <w:r>
              <w:t>finally</w:t>
            </w:r>
          </w:p>
        </w:tc>
        <w:tc>
          <w:tcPr>
            <w:tcW w:w="929" w:type="dxa"/>
            <w:shd w:val="clear" w:color="auto" w:fill="auto"/>
          </w:tcPr>
          <w:p w14:paraId="0FE6FD43" w14:textId="77777777" w:rsidR="00212AB8" w:rsidRPr="007741A2" w:rsidRDefault="007741A2" w:rsidP="00212AB8">
            <w:pPr>
              <w:pStyle w:val="GlossEng"/>
            </w:pPr>
            <w:r w:rsidRPr="007741A2">
              <w:t>Markus</w:t>
            </w:r>
          </w:p>
        </w:tc>
        <w:tc>
          <w:tcPr>
            <w:tcW w:w="501" w:type="dxa"/>
            <w:shd w:val="clear" w:color="auto" w:fill="auto"/>
          </w:tcPr>
          <w:p w14:paraId="2B8EBA13" w14:textId="77777777" w:rsidR="00212AB8" w:rsidRPr="0099608C" w:rsidRDefault="00212AB8" w:rsidP="00212AB8">
            <w:pPr>
              <w:pStyle w:val="GlossEng"/>
              <w:rPr>
                <w:rStyle w:val="ChSmallCaps"/>
              </w:rPr>
            </w:pPr>
            <w:r w:rsidRPr="0099608C">
              <w:rPr>
                <w:rStyle w:val="ChSmallCaps"/>
              </w:rPr>
              <w:t>3sg</w:t>
            </w:r>
          </w:p>
        </w:tc>
        <w:tc>
          <w:tcPr>
            <w:tcW w:w="929" w:type="dxa"/>
            <w:shd w:val="clear" w:color="auto" w:fill="auto"/>
          </w:tcPr>
          <w:p w14:paraId="1D85305D" w14:textId="77777777" w:rsidR="00212AB8" w:rsidRPr="00A67FCB" w:rsidRDefault="007741A2" w:rsidP="00212AB8">
            <w:pPr>
              <w:pStyle w:val="GlossEng"/>
            </w:pPr>
            <w:r w:rsidRPr="007741A2">
              <w:t>Markus</w:t>
            </w:r>
          </w:p>
        </w:tc>
        <w:tc>
          <w:tcPr>
            <w:tcW w:w="518" w:type="dxa"/>
            <w:shd w:val="clear" w:color="auto" w:fill="auto"/>
          </w:tcPr>
          <w:p w14:paraId="199D21E0" w14:textId="77777777" w:rsidR="00212AB8" w:rsidRPr="0099608C" w:rsidRDefault="00212AB8" w:rsidP="00212AB8">
            <w:pPr>
              <w:pStyle w:val="GlossEng"/>
              <w:rPr>
                <w:rStyle w:val="ChSmallCaps"/>
              </w:rPr>
            </w:pPr>
            <w:r w:rsidRPr="0099608C">
              <w:rPr>
                <w:rStyle w:val="ChSmallCaps"/>
              </w:rPr>
              <w:t>3sg</w:t>
            </w:r>
          </w:p>
        </w:tc>
        <w:tc>
          <w:tcPr>
            <w:tcW w:w="829" w:type="dxa"/>
            <w:shd w:val="clear" w:color="auto" w:fill="auto"/>
          </w:tcPr>
          <w:p w14:paraId="3C2949CB" w14:textId="77777777" w:rsidR="00212AB8" w:rsidRPr="00A67FCB" w:rsidRDefault="00212AB8" w:rsidP="00212AB8">
            <w:pPr>
              <w:pStyle w:val="GlossEng"/>
            </w:pPr>
            <w:r w:rsidRPr="00A67FCB">
              <w:t>descend</w:t>
            </w:r>
          </w:p>
        </w:tc>
        <w:tc>
          <w:tcPr>
            <w:tcW w:w="823" w:type="dxa"/>
            <w:shd w:val="clear" w:color="auto" w:fill="auto"/>
          </w:tcPr>
          <w:p w14:paraId="1700CC29" w14:textId="77777777" w:rsidR="00212AB8" w:rsidRPr="00A67FCB" w:rsidRDefault="00212AB8" w:rsidP="00212AB8">
            <w:pPr>
              <w:pStyle w:val="GlossEng"/>
            </w:pPr>
            <w:r w:rsidRPr="00A67FCB">
              <w:t>like.this</w:t>
            </w:r>
          </w:p>
        </w:tc>
      </w:tr>
    </w:tbl>
    <w:p w14:paraId="1AB50A5B" w14:textId="0DEFEB8C" w:rsidR="00212AB8" w:rsidRPr="000957E6" w:rsidRDefault="00B7093A" w:rsidP="00212AB8">
      <w:pPr>
        <w:pStyle w:val="FreeTranslEng15pt"/>
      </w:pPr>
      <w:r>
        <w:t>‘</w:t>
      </w:r>
      <w:r w:rsidR="00212AB8">
        <w:t xml:space="preserve">finally </w:t>
      </w:r>
      <w:r w:rsidR="007741A2" w:rsidRPr="007741A2">
        <w:rPr>
          <w:rStyle w:val="ChBlueBold"/>
        </w:rPr>
        <w:t>Markus</w:t>
      </w:r>
      <w:r w:rsidR="00212AB8">
        <w:t xml:space="preserve">, </w:t>
      </w:r>
      <w:r w:rsidR="007741A2" w:rsidRPr="007741A2">
        <w:rPr>
          <w:rStyle w:val="ChBlueBold"/>
        </w:rPr>
        <w:t>Markus</w:t>
      </w:r>
      <w:r w:rsidR="00212AB8">
        <w:t xml:space="preserve"> came down (to the coast) like this</w:t>
      </w:r>
      <w:r>
        <w:t>’</w:t>
      </w:r>
      <w:r w:rsidR="00212AB8">
        <w:t xml:space="preserve"> </w:t>
      </w:r>
      <w:r w:rsidR="00212AB8" w:rsidRPr="001416EC">
        <w:rPr>
          <w:rStyle w:val="ExampleSource"/>
        </w:rPr>
        <w:t>[080922-010a-</w:t>
      </w:r>
      <w:r w:rsidR="00F00E41">
        <w:rPr>
          <w:rStyle w:val="ExampleSource"/>
        </w:rPr>
        <w:t>Cv</w:t>
      </w:r>
      <w:r w:rsidR="00212AB8" w:rsidRPr="001416EC">
        <w:rPr>
          <w:rStyle w:val="ExampleSource"/>
        </w:rPr>
        <w:t>NF.0204]</w:t>
      </w:r>
    </w:p>
    <w:p w14:paraId="2E5AF4CA" w14:textId="77777777" w:rsidR="00212AB8" w:rsidRDefault="00212AB8" w:rsidP="00212AB8">
      <w:pPr>
        <w:pStyle w:val="Heading3"/>
      </w:pPr>
      <w:bookmarkStart w:id="3063" w:name="_Ref353216791"/>
      <w:bookmarkStart w:id="3064" w:name="_Toc367531158"/>
      <w:bookmarkStart w:id="3065" w:name="_Toc440455645"/>
      <w:r>
        <w:t xml:space="preserve">Adnominal plural </w:t>
      </w:r>
      <w:r w:rsidR="00E51420">
        <w:t xml:space="preserve">personal </w:t>
      </w:r>
      <w:r>
        <w:t>pronouns</w:t>
      </w:r>
      <w:bookmarkEnd w:id="3063"/>
      <w:bookmarkEnd w:id="3064"/>
      <w:bookmarkEnd w:id="3065"/>
    </w:p>
    <w:p w14:paraId="726DB7E8" w14:textId="1637AD67" w:rsidR="00212AB8" w:rsidRDefault="00212AB8" w:rsidP="00214A3F">
      <w:pPr>
        <w:pStyle w:val="Body0010after"/>
      </w:pPr>
      <w:r>
        <w:t xml:space="preserve">Plural pronouns also function as determiners in noun phrases, as illustrated in </w:t>
      </w:r>
      <w:r>
        <w:fldChar w:fldCharType="begin"/>
      </w:r>
      <w:r>
        <w:instrText xml:space="preserve"> REF _Ref353035913 \h </w:instrText>
      </w:r>
      <w:r>
        <w:fldChar w:fldCharType="separate"/>
      </w:r>
      <w:r w:rsidR="00154D81" w:rsidRPr="00856563">
        <w:t>(</w:t>
      </w:r>
      <w:r w:rsidR="00154D81">
        <w:rPr>
          <w:noProof/>
        </w:rPr>
        <w:t>88</w:t>
      </w:r>
      <w:r w:rsidR="00154D81" w:rsidRPr="00856563">
        <w:t>)</w:t>
      </w:r>
      <w:r>
        <w:fldChar w:fldCharType="end"/>
      </w:r>
      <w:r>
        <w:t xml:space="preserve"> and </w:t>
      </w:r>
      <w:r>
        <w:fldChar w:fldCharType="begin"/>
      </w:r>
      <w:r>
        <w:instrText xml:space="preserve"> REF _Ref353036361 \h </w:instrText>
      </w:r>
      <w:r>
        <w:fldChar w:fldCharType="separate"/>
      </w:r>
      <w:r w:rsidR="00154D81" w:rsidRPr="00856563">
        <w:t>(</w:t>
      </w:r>
      <w:r w:rsidR="00154D81">
        <w:rPr>
          <w:noProof/>
        </w:rPr>
        <w:t>89</w:t>
      </w:r>
      <w:r w:rsidR="00154D81" w:rsidRPr="00856563">
        <w:t>)</w:t>
      </w:r>
      <w:r>
        <w:fldChar w:fldCharType="end"/>
      </w:r>
      <w:r>
        <w:t>. They signal the definiteness and person-number values of their referents, and thereby allow their unambiguous identification.</w:t>
      </w:r>
    </w:p>
    <w:tbl>
      <w:tblPr>
        <w:tblW w:w="0" w:type="auto"/>
        <w:tblCellMar>
          <w:left w:w="42" w:type="dxa"/>
          <w:right w:w="42" w:type="dxa"/>
        </w:tblCellMar>
        <w:tblLook w:val="01E0" w:firstRow="1" w:lastRow="1" w:firstColumn="1" w:lastColumn="1" w:noHBand="0" w:noVBand="0"/>
      </w:tblPr>
      <w:tblGrid>
        <w:gridCol w:w="709"/>
        <w:gridCol w:w="940"/>
        <w:gridCol w:w="673"/>
        <w:gridCol w:w="1651"/>
        <w:gridCol w:w="562"/>
      </w:tblGrid>
      <w:tr w:rsidR="00AC23C4" w:rsidRPr="00414A9C" w14:paraId="3EBF82D3" w14:textId="77777777" w:rsidTr="00AC23C4">
        <w:tc>
          <w:tcPr>
            <w:tcW w:w="709" w:type="dxa"/>
            <w:shd w:val="clear" w:color="auto" w:fill="auto"/>
          </w:tcPr>
          <w:p w14:paraId="763526E7" w14:textId="77777777" w:rsidR="00212AB8" w:rsidRPr="00932E99" w:rsidRDefault="00212AB8" w:rsidP="00212AB8">
            <w:pPr>
              <w:pStyle w:val="O0Nwnext"/>
            </w:pPr>
            <w:bookmarkStart w:id="3066" w:name="_Ref353035913"/>
            <w:r w:rsidRPr="00856563">
              <w:t>(</w:t>
            </w:r>
            <w:fldSimple w:instr=" SEQ ( \* ARABIC \s 1 ">
              <w:r w:rsidR="00154D81">
                <w:rPr>
                  <w:noProof/>
                </w:rPr>
                <w:t>88</w:t>
              </w:r>
            </w:fldSimple>
            <w:r w:rsidRPr="00856563">
              <w:t>)</w:t>
            </w:r>
            <w:bookmarkEnd w:id="3066"/>
          </w:p>
        </w:tc>
        <w:tc>
          <w:tcPr>
            <w:tcW w:w="940" w:type="dxa"/>
            <w:shd w:val="clear" w:color="auto" w:fill="auto"/>
          </w:tcPr>
          <w:p w14:paraId="70227436" w14:textId="77777777" w:rsidR="00212AB8" w:rsidRPr="00AF0C1F" w:rsidRDefault="00212AB8" w:rsidP="00212AB8">
            <w:pPr>
              <w:pStyle w:val="Text"/>
              <w:rPr>
                <w:rStyle w:val="ChBlueBold"/>
              </w:rPr>
            </w:pPr>
            <w:r w:rsidRPr="002F7756">
              <w:t>[</w:t>
            </w:r>
            <w:r w:rsidRPr="00AF0C1F">
              <w:rPr>
                <w:rStyle w:val="ChBlueBold"/>
              </w:rPr>
              <w:t>pemuda</w:t>
            </w:r>
          </w:p>
        </w:tc>
        <w:tc>
          <w:tcPr>
            <w:tcW w:w="673" w:type="dxa"/>
            <w:shd w:val="clear" w:color="auto" w:fill="auto"/>
          </w:tcPr>
          <w:p w14:paraId="74D1250A" w14:textId="77777777" w:rsidR="00212AB8" w:rsidRPr="002F7756" w:rsidRDefault="00212AB8" w:rsidP="00212AB8">
            <w:pPr>
              <w:pStyle w:val="Text"/>
            </w:pPr>
            <w:r w:rsidRPr="002F7756">
              <w:rPr>
                <w:rStyle w:val="ChBlueBold"/>
              </w:rPr>
              <w:t>dong</w:t>
            </w:r>
            <w:r w:rsidRPr="002F7756">
              <w:t>]</w:t>
            </w:r>
          </w:p>
        </w:tc>
        <w:tc>
          <w:tcPr>
            <w:tcW w:w="1651" w:type="dxa"/>
            <w:shd w:val="clear" w:color="auto" w:fill="auto"/>
          </w:tcPr>
          <w:p w14:paraId="1686E05B" w14:textId="77777777" w:rsidR="00212AB8" w:rsidRPr="00D847A6" w:rsidRDefault="00212AB8" w:rsidP="00212AB8">
            <w:pPr>
              <w:pStyle w:val="Text"/>
            </w:pPr>
            <w:r w:rsidRPr="00D847A6">
              <w:t>snang</w:t>
            </w:r>
          </w:p>
        </w:tc>
        <w:tc>
          <w:tcPr>
            <w:tcW w:w="562" w:type="dxa"/>
            <w:shd w:val="clear" w:color="auto" w:fill="auto"/>
          </w:tcPr>
          <w:p w14:paraId="4F59AFF1" w14:textId="77777777" w:rsidR="00212AB8" w:rsidRPr="00D847A6" w:rsidRDefault="00212AB8" w:rsidP="00212AB8">
            <w:pPr>
              <w:pStyle w:val="Text"/>
            </w:pPr>
            <w:r w:rsidRPr="00D847A6">
              <w:t>skali</w:t>
            </w:r>
          </w:p>
        </w:tc>
      </w:tr>
      <w:tr w:rsidR="00AC23C4" w:rsidRPr="00AC23C4" w14:paraId="73BCFC68" w14:textId="77777777" w:rsidTr="00AC23C4">
        <w:tc>
          <w:tcPr>
            <w:tcW w:w="709" w:type="dxa"/>
            <w:shd w:val="clear" w:color="auto" w:fill="auto"/>
          </w:tcPr>
          <w:p w14:paraId="540A9D10" w14:textId="77777777" w:rsidR="00212AB8" w:rsidRPr="00D847A6" w:rsidRDefault="00212AB8" w:rsidP="00212AB8">
            <w:pPr>
              <w:pStyle w:val="GlossEng"/>
            </w:pPr>
          </w:p>
        </w:tc>
        <w:tc>
          <w:tcPr>
            <w:tcW w:w="940" w:type="dxa"/>
            <w:shd w:val="clear" w:color="auto" w:fill="auto"/>
          </w:tcPr>
          <w:p w14:paraId="3638426F" w14:textId="77777777" w:rsidR="00212AB8" w:rsidRPr="00D847A6" w:rsidRDefault="00212AB8" w:rsidP="00212AB8">
            <w:pPr>
              <w:pStyle w:val="GlossEng"/>
            </w:pPr>
            <w:r w:rsidRPr="00D847A6">
              <w:t>you</w:t>
            </w:r>
            <w:r>
              <w:t>th</w:t>
            </w:r>
          </w:p>
        </w:tc>
        <w:tc>
          <w:tcPr>
            <w:tcW w:w="673" w:type="dxa"/>
            <w:shd w:val="clear" w:color="auto" w:fill="auto"/>
          </w:tcPr>
          <w:p w14:paraId="27596B13" w14:textId="77777777" w:rsidR="00212AB8" w:rsidRPr="0099608C" w:rsidRDefault="00212AB8" w:rsidP="00212AB8">
            <w:pPr>
              <w:pStyle w:val="GlossEng"/>
              <w:rPr>
                <w:rStyle w:val="ChSmallCaps"/>
              </w:rPr>
            </w:pPr>
            <w:r w:rsidRPr="0099608C">
              <w:rPr>
                <w:rStyle w:val="ChSmallCaps"/>
              </w:rPr>
              <w:t>3pl</w:t>
            </w:r>
          </w:p>
        </w:tc>
        <w:tc>
          <w:tcPr>
            <w:tcW w:w="1651" w:type="dxa"/>
            <w:shd w:val="clear" w:color="auto" w:fill="auto"/>
          </w:tcPr>
          <w:p w14:paraId="2C6D8E12" w14:textId="77777777" w:rsidR="00212AB8" w:rsidRPr="00D847A6" w:rsidRDefault="00212AB8" w:rsidP="00212AB8">
            <w:pPr>
              <w:pStyle w:val="GlossEng"/>
            </w:pPr>
            <w:r w:rsidRPr="00D847A6">
              <w:t>feel.happy(.about)</w:t>
            </w:r>
          </w:p>
        </w:tc>
        <w:tc>
          <w:tcPr>
            <w:tcW w:w="562" w:type="dxa"/>
            <w:shd w:val="clear" w:color="auto" w:fill="auto"/>
          </w:tcPr>
          <w:p w14:paraId="01F01E09" w14:textId="77777777" w:rsidR="00212AB8" w:rsidRPr="00D847A6" w:rsidRDefault="00212AB8" w:rsidP="00212AB8">
            <w:pPr>
              <w:pStyle w:val="GlossEng"/>
            </w:pPr>
            <w:r w:rsidRPr="00D847A6">
              <w:t>very</w:t>
            </w:r>
          </w:p>
        </w:tc>
      </w:tr>
    </w:tbl>
    <w:p w14:paraId="342C2A61" w14:textId="434F146D" w:rsidR="00212AB8" w:rsidRDefault="00B7093A" w:rsidP="00212AB8">
      <w:pPr>
        <w:pStyle w:val="FreeTranslEng"/>
      </w:pPr>
      <w:r>
        <w:t>‘</w:t>
      </w:r>
      <w:r w:rsidR="00212AB8" w:rsidRPr="002F44D4">
        <w:rPr>
          <w:rStyle w:val="ChBlueBold"/>
        </w:rPr>
        <w:t>the young people</w:t>
      </w:r>
      <w:r w:rsidR="00212AB8">
        <w:t xml:space="preserve"> feel very happy</w:t>
      </w:r>
      <w:r>
        <w:t>’</w:t>
      </w:r>
      <w:r w:rsidR="00212AB8">
        <w:t xml:space="preserve"> (Lit. </w:t>
      </w:r>
      <w:r>
        <w:t>‘</w:t>
      </w:r>
      <w:r w:rsidR="00212AB8" w:rsidRPr="002F44D4">
        <w:rPr>
          <w:rStyle w:val="ChBlueBold"/>
        </w:rPr>
        <w:t>youth</w:t>
      </w:r>
      <w:r w:rsidR="00212AB8" w:rsidRPr="00E5768B">
        <w:rPr>
          <w:rStyle w:val="ChBlueBold"/>
        </w:rPr>
        <w:t xml:space="preserve"> </w:t>
      </w:r>
      <w:r w:rsidR="00212AB8" w:rsidRPr="002F44D4">
        <w:rPr>
          <w:rStyle w:val="ChBlueBold"/>
        </w:rPr>
        <w:t>they</w:t>
      </w:r>
      <w:r>
        <w:t>’</w:t>
      </w:r>
      <w:r w:rsidR="00212AB8">
        <w:t xml:space="preserve">) </w:t>
      </w:r>
      <w:r w:rsidR="00212AB8" w:rsidRPr="002F44D4">
        <w:rPr>
          <w:rStyle w:val="ExampleSource"/>
        </w:rPr>
        <w:t>[080925-003-Cv.0220]</w:t>
      </w:r>
    </w:p>
    <w:tbl>
      <w:tblPr>
        <w:tblW w:w="3368" w:type="dxa"/>
        <w:tblCellMar>
          <w:left w:w="42" w:type="dxa"/>
          <w:right w:w="42" w:type="dxa"/>
        </w:tblCellMar>
        <w:tblLook w:val="01E0" w:firstRow="1" w:lastRow="1" w:firstColumn="1" w:lastColumn="1" w:noHBand="0" w:noVBand="0"/>
      </w:tblPr>
      <w:tblGrid>
        <w:gridCol w:w="709"/>
        <w:gridCol w:w="495"/>
        <w:gridCol w:w="673"/>
        <w:gridCol w:w="773"/>
        <w:gridCol w:w="718"/>
      </w:tblGrid>
      <w:tr w:rsidR="00AC23C4" w:rsidRPr="00414A9C" w14:paraId="31A7D153" w14:textId="77777777" w:rsidTr="00AC23C4">
        <w:tc>
          <w:tcPr>
            <w:tcW w:w="709" w:type="dxa"/>
            <w:shd w:val="clear" w:color="auto" w:fill="auto"/>
          </w:tcPr>
          <w:p w14:paraId="1D629ABD" w14:textId="77777777" w:rsidR="00212AB8" w:rsidRPr="00932E99" w:rsidRDefault="00212AB8" w:rsidP="00212AB8">
            <w:pPr>
              <w:pStyle w:val="O0Nwnext"/>
            </w:pPr>
            <w:bookmarkStart w:id="3067" w:name="_Ref353036361"/>
            <w:r w:rsidRPr="00856563">
              <w:t>(</w:t>
            </w:r>
            <w:fldSimple w:instr=" SEQ ( \* ARABIC \s 1 ">
              <w:r w:rsidR="00154D81">
                <w:rPr>
                  <w:noProof/>
                </w:rPr>
                <w:t>89</w:t>
              </w:r>
            </w:fldSimple>
            <w:r w:rsidRPr="00856563">
              <w:t>)</w:t>
            </w:r>
            <w:bookmarkEnd w:id="3067"/>
          </w:p>
        </w:tc>
        <w:tc>
          <w:tcPr>
            <w:tcW w:w="495" w:type="dxa"/>
            <w:shd w:val="clear" w:color="auto" w:fill="auto"/>
          </w:tcPr>
          <w:p w14:paraId="6AD713C8" w14:textId="77777777" w:rsidR="00212AB8" w:rsidRPr="00AF0C1F" w:rsidRDefault="00212AB8" w:rsidP="00212AB8">
            <w:pPr>
              <w:pStyle w:val="Text"/>
              <w:rPr>
                <w:rStyle w:val="ChBlueBold"/>
              </w:rPr>
            </w:pPr>
            <w:r w:rsidRPr="002F7756">
              <w:t>[</w:t>
            </w:r>
            <w:r w:rsidR="00A430D9">
              <w:rPr>
                <w:rStyle w:val="ChBlueBold"/>
              </w:rPr>
              <w:t>Ise</w:t>
            </w:r>
          </w:p>
        </w:tc>
        <w:tc>
          <w:tcPr>
            <w:tcW w:w="673" w:type="dxa"/>
            <w:shd w:val="clear" w:color="auto" w:fill="auto"/>
          </w:tcPr>
          <w:p w14:paraId="581ED8AA" w14:textId="77777777" w:rsidR="00212AB8" w:rsidRPr="002F7756" w:rsidRDefault="00212AB8" w:rsidP="00212AB8">
            <w:pPr>
              <w:pStyle w:val="Text"/>
            </w:pPr>
            <w:r w:rsidRPr="002F7756">
              <w:rPr>
                <w:rStyle w:val="ChBlueBold"/>
              </w:rPr>
              <w:t>dong</w:t>
            </w:r>
            <w:r w:rsidRPr="002F7756">
              <w:t>]</w:t>
            </w:r>
          </w:p>
        </w:tc>
        <w:tc>
          <w:tcPr>
            <w:tcW w:w="773" w:type="dxa"/>
            <w:shd w:val="clear" w:color="auto" w:fill="auto"/>
          </w:tcPr>
          <w:p w14:paraId="326AD916" w14:textId="77777777" w:rsidR="00212AB8" w:rsidRPr="00D847A6" w:rsidRDefault="00212AB8" w:rsidP="00212AB8">
            <w:pPr>
              <w:pStyle w:val="Text"/>
            </w:pPr>
            <w:r w:rsidRPr="00D847A6">
              <w:t>s</w:t>
            </w:r>
            <w:r>
              <w:t>u</w:t>
            </w:r>
          </w:p>
        </w:tc>
        <w:tc>
          <w:tcPr>
            <w:tcW w:w="718" w:type="dxa"/>
            <w:shd w:val="clear" w:color="auto" w:fill="auto"/>
          </w:tcPr>
          <w:p w14:paraId="4816E6FA" w14:textId="77777777" w:rsidR="00212AB8" w:rsidRPr="00D847A6" w:rsidRDefault="00212AB8" w:rsidP="00212AB8">
            <w:pPr>
              <w:pStyle w:val="Text"/>
            </w:pPr>
            <w:r w:rsidRPr="00D847A6">
              <w:t>datan</w:t>
            </w:r>
            <w:r>
              <w:t>g</w:t>
            </w:r>
          </w:p>
        </w:tc>
      </w:tr>
      <w:tr w:rsidR="00AC23C4" w:rsidRPr="00AC23C4" w14:paraId="32F2F38E" w14:textId="77777777" w:rsidTr="00AC23C4">
        <w:tc>
          <w:tcPr>
            <w:tcW w:w="709" w:type="dxa"/>
            <w:shd w:val="clear" w:color="auto" w:fill="auto"/>
          </w:tcPr>
          <w:p w14:paraId="0E162217" w14:textId="77777777" w:rsidR="00212AB8" w:rsidRPr="00D847A6" w:rsidRDefault="00212AB8" w:rsidP="00212AB8">
            <w:pPr>
              <w:pStyle w:val="GlossEng"/>
            </w:pPr>
          </w:p>
        </w:tc>
        <w:tc>
          <w:tcPr>
            <w:tcW w:w="495" w:type="dxa"/>
            <w:shd w:val="clear" w:color="auto" w:fill="auto"/>
          </w:tcPr>
          <w:p w14:paraId="02268408" w14:textId="77777777" w:rsidR="00212AB8" w:rsidRPr="00D847A6" w:rsidRDefault="00A430D9" w:rsidP="00212AB8">
            <w:pPr>
              <w:pStyle w:val="GlossEng"/>
            </w:pPr>
            <w:r>
              <w:t>Ise</w:t>
            </w:r>
          </w:p>
        </w:tc>
        <w:tc>
          <w:tcPr>
            <w:tcW w:w="673" w:type="dxa"/>
            <w:shd w:val="clear" w:color="auto" w:fill="auto"/>
          </w:tcPr>
          <w:p w14:paraId="1AA3D8D0" w14:textId="77777777" w:rsidR="00212AB8" w:rsidRPr="0099608C" w:rsidRDefault="00212AB8" w:rsidP="00212AB8">
            <w:pPr>
              <w:pStyle w:val="GlossEng"/>
              <w:rPr>
                <w:rStyle w:val="ChSmallCaps"/>
              </w:rPr>
            </w:pPr>
            <w:r w:rsidRPr="0099608C">
              <w:rPr>
                <w:rStyle w:val="ChSmallCaps"/>
              </w:rPr>
              <w:t>3pl</w:t>
            </w:r>
          </w:p>
        </w:tc>
        <w:tc>
          <w:tcPr>
            <w:tcW w:w="773" w:type="dxa"/>
            <w:shd w:val="clear" w:color="auto" w:fill="auto"/>
          </w:tcPr>
          <w:p w14:paraId="1AC155FF" w14:textId="77777777" w:rsidR="00212AB8" w:rsidRPr="00D847A6" w:rsidRDefault="00212AB8" w:rsidP="00212AB8">
            <w:pPr>
              <w:pStyle w:val="GlossEng"/>
            </w:pPr>
            <w:r w:rsidRPr="00D847A6">
              <w:t>already</w:t>
            </w:r>
          </w:p>
        </w:tc>
        <w:tc>
          <w:tcPr>
            <w:tcW w:w="718" w:type="dxa"/>
            <w:shd w:val="clear" w:color="auto" w:fill="auto"/>
          </w:tcPr>
          <w:p w14:paraId="060CC51F" w14:textId="77777777" w:rsidR="00212AB8" w:rsidRPr="00D847A6" w:rsidRDefault="00212AB8" w:rsidP="00212AB8">
            <w:pPr>
              <w:pStyle w:val="GlossEng"/>
            </w:pPr>
            <w:r w:rsidRPr="00D847A6">
              <w:t>come</w:t>
            </w:r>
          </w:p>
        </w:tc>
      </w:tr>
    </w:tbl>
    <w:p w14:paraId="2D765864" w14:textId="65EAC27C" w:rsidR="00212AB8" w:rsidRDefault="00B7093A" w:rsidP="00212AB8">
      <w:pPr>
        <w:pStyle w:val="FreeTranslEng"/>
      </w:pPr>
      <w:r>
        <w:t>‘</w:t>
      </w:r>
      <w:r w:rsidR="00A430D9">
        <w:rPr>
          <w:rStyle w:val="ChBlueBold"/>
        </w:rPr>
        <w:t>Ise</w:t>
      </w:r>
      <w:r w:rsidR="00212AB8" w:rsidRPr="002F44D4">
        <w:rPr>
          <w:rStyle w:val="ChBlueBold"/>
        </w:rPr>
        <w:t xml:space="preserve"> and her companions including herself</w:t>
      </w:r>
      <w:r w:rsidR="00212AB8">
        <w:t xml:space="preserve"> already came</w:t>
      </w:r>
      <w:r>
        <w:t>’</w:t>
      </w:r>
      <w:r w:rsidR="00212AB8">
        <w:t xml:space="preserve"> (Lit. </w:t>
      </w:r>
      <w:r>
        <w:t>‘</w:t>
      </w:r>
      <w:r w:rsidR="00A430D9">
        <w:rPr>
          <w:rStyle w:val="ChBlueBold"/>
        </w:rPr>
        <w:t>Ise</w:t>
      </w:r>
      <w:r w:rsidR="00212AB8" w:rsidRPr="00E5768B">
        <w:rPr>
          <w:rStyle w:val="ChBlueBold"/>
        </w:rPr>
        <w:t xml:space="preserve"> </w:t>
      </w:r>
      <w:r w:rsidR="00212AB8" w:rsidRPr="002F44D4">
        <w:rPr>
          <w:rStyle w:val="ChBlueBold"/>
        </w:rPr>
        <w:t>they</w:t>
      </w:r>
      <w:r>
        <w:t>’</w:t>
      </w:r>
      <w:r w:rsidR="00212AB8">
        <w:t xml:space="preserve">) </w:t>
      </w:r>
      <w:r w:rsidR="00212AB8" w:rsidRPr="002F44D4">
        <w:rPr>
          <w:rStyle w:val="ExampleSource"/>
        </w:rPr>
        <w:t>[080925-003-Cv.0169]</w:t>
      </w:r>
    </w:p>
    <w:p w14:paraId="3029CAF2" w14:textId="0671FA40" w:rsidR="00212AB8" w:rsidRDefault="00212AB8" w:rsidP="00AA64EF">
      <w:pPr>
        <w:pStyle w:val="Body0000after"/>
      </w:pPr>
      <w:r>
        <w:t xml:space="preserve">The examples in </w:t>
      </w:r>
      <w:r>
        <w:fldChar w:fldCharType="begin"/>
      </w:r>
      <w:r>
        <w:instrText xml:space="preserve"> REF _Ref353035913 \h </w:instrText>
      </w:r>
      <w:r>
        <w:fldChar w:fldCharType="separate"/>
      </w:r>
      <w:r w:rsidR="00154D81" w:rsidRPr="00856563">
        <w:t>(</w:t>
      </w:r>
      <w:r w:rsidR="00154D81">
        <w:rPr>
          <w:noProof/>
        </w:rPr>
        <w:t>88</w:t>
      </w:r>
      <w:r w:rsidR="00154D81" w:rsidRPr="00856563">
        <w:t>)</w:t>
      </w:r>
      <w:r>
        <w:fldChar w:fldCharType="end"/>
      </w:r>
      <w:r>
        <w:t xml:space="preserve"> and </w:t>
      </w:r>
      <w:r>
        <w:fldChar w:fldCharType="begin"/>
      </w:r>
      <w:r>
        <w:instrText xml:space="preserve"> REF _Ref353036361 \h </w:instrText>
      </w:r>
      <w:r>
        <w:fldChar w:fldCharType="separate"/>
      </w:r>
      <w:r w:rsidR="00154D81" w:rsidRPr="00856563">
        <w:t>(</w:t>
      </w:r>
      <w:r w:rsidR="00154D81">
        <w:rPr>
          <w:noProof/>
        </w:rPr>
        <w:t>89</w:t>
      </w:r>
      <w:r w:rsidR="00154D81" w:rsidRPr="00856563">
        <w:t>)</w:t>
      </w:r>
      <w:r>
        <w:fldChar w:fldCharType="end"/>
      </w:r>
      <w:r>
        <w:t xml:space="preserve"> also show that </w:t>
      </w:r>
      <w:r w:rsidR="00B7093A">
        <w:t>‘</w:t>
      </w:r>
      <w:r w:rsidRPr="0099608C">
        <w:rPr>
          <w:rStyle w:val="ChSmallCaps"/>
        </w:rPr>
        <w:t>n</w:t>
      </w:r>
      <w:r w:rsidRPr="00F27A63">
        <w:t xml:space="preserve"> </w:t>
      </w:r>
      <w:r w:rsidRPr="0099608C">
        <w:rPr>
          <w:rStyle w:val="ChSmallCaps"/>
        </w:rPr>
        <w:t>pro-pl</w:t>
      </w:r>
      <w:r w:rsidR="00B7093A">
        <w:t>’</w:t>
      </w:r>
      <w:r w:rsidRPr="00856563">
        <w:t xml:space="preserve"> </w:t>
      </w:r>
      <w:r>
        <w:t>noun phrases have two readings.</w:t>
      </w:r>
    </w:p>
    <w:p w14:paraId="4E5B7EDA" w14:textId="69C6DBF7" w:rsidR="00212AB8" w:rsidRDefault="00212AB8" w:rsidP="00212AB8">
      <w:pPr>
        <w:pStyle w:val="Body0500after"/>
      </w:pPr>
      <w:r>
        <w:t xml:space="preserve">First with an indefinite referent, such as </w:t>
      </w:r>
      <w:r w:rsidRPr="006914B1">
        <w:rPr>
          <w:rStyle w:val="ChItalBold"/>
        </w:rPr>
        <w:t>pemuda</w:t>
      </w:r>
      <w:r>
        <w:t xml:space="preserve"> </w:t>
      </w:r>
      <w:r w:rsidR="00B7093A">
        <w:t>‘</w:t>
      </w:r>
      <w:r>
        <w:t>youth</w:t>
      </w:r>
      <w:r w:rsidR="00B7093A">
        <w:t>’</w:t>
      </w:r>
      <w:r>
        <w:t xml:space="preserve"> in </w:t>
      </w:r>
      <w:r>
        <w:fldChar w:fldCharType="begin"/>
      </w:r>
      <w:r>
        <w:instrText xml:space="preserve"> REF _Ref353035913 \h </w:instrText>
      </w:r>
      <w:r>
        <w:fldChar w:fldCharType="separate"/>
      </w:r>
      <w:r w:rsidR="00154D81" w:rsidRPr="00856563">
        <w:t>(</w:t>
      </w:r>
      <w:r w:rsidR="00154D81">
        <w:rPr>
          <w:noProof/>
        </w:rPr>
        <w:t>88</w:t>
      </w:r>
      <w:r w:rsidR="00154D81" w:rsidRPr="00856563">
        <w:t>)</w:t>
      </w:r>
      <w:r>
        <w:fldChar w:fldCharType="end"/>
      </w:r>
      <w:r>
        <w:t xml:space="preserve">, </w:t>
      </w:r>
      <w:r w:rsidR="00B7093A">
        <w:t>‘</w:t>
      </w:r>
      <w:r w:rsidRPr="0099608C">
        <w:rPr>
          <w:rStyle w:val="ChSmallCaps"/>
        </w:rPr>
        <w:t>n</w:t>
      </w:r>
      <w:r w:rsidRPr="00F27A63">
        <w:t xml:space="preserve"> </w:t>
      </w:r>
      <w:r w:rsidRPr="0099608C">
        <w:rPr>
          <w:rStyle w:val="ChSmallCaps"/>
        </w:rPr>
        <w:t>pro-pl</w:t>
      </w:r>
      <w:r w:rsidR="00B7093A">
        <w:t>’</w:t>
      </w:r>
      <w:r w:rsidRPr="00856563">
        <w:t xml:space="preserve"> </w:t>
      </w:r>
      <w:r>
        <w:t xml:space="preserve">noun phrases have an additive plural reading. Second with a definite referent such as </w:t>
      </w:r>
      <w:r w:rsidR="00A430D9">
        <w:rPr>
          <w:rStyle w:val="ChItalBold"/>
        </w:rPr>
        <w:t>Ise</w:t>
      </w:r>
      <w:r>
        <w:t xml:space="preserve"> in </w:t>
      </w:r>
      <w:r>
        <w:fldChar w:fldCharType="begin"/>
      </w:r>
      <w:r>
        <w:instrText xml:space="preserve"> REF _Ref353036361 \h </w:instrText>
      </w:r>
      <w:r>
        <w:fldChar w:fldCharType="separate"/>
      </w:r>
      <w:r w:rsidR="00154D81" w:rsidRPr="00856563">
        <w:t>(</w:t>
      </w:r>
      <w:r w:rsidR="00154D81">
        <w:rPr>
          <w:noProof/>
        </w:rPr>
        <w:t>89</w:t>
      </w:r>
      <w:r w:rsidR="00154D81" w:rsidRPr="00856563">
        <w:t>)</w:t>
      </w:r>
      <w:r>
        <w:fldChar w:fldCharType="end"/>
      </w:r>
      <w:r>
        <w:t xml:space="preserve">, </w:t>
      </w:r>
      <w:r w:rsidR="00B7093A">
        <w:t>‘</w:t>
      </w:r>
      <w:r w:rsidRPr="0099608C">
        <w:rPr>
          <w:rStyle w:val="ChSmallCaps"/>
        </w:rPr>
        <w:t>n</w:t>
      </w:r>
      <w:r w:rsidRPr="00F27A63">
        <w:t xml:space="preserve"> </w:t>
      </w:r>
      <w:r w:rsidRPr="0099608C">
        <w:rPr>
          <w:rStyle w:val="ChSmallCaps"/>
        </w:rPr>
        <w:t>pro-pl</w:t>
      </w:r>
      <w:r w:rsidR="00B7093A">
        <w:t>’</w:t>
      </w:r>
      <w:r w:rsidRPr="00856563">
        <w:t xml:space="preserve"> </w:t>
      </w:r>
      <w:r>
        <w:t xml:space="preserve">noun phrases receive an associative inclusory plural reading. This makes Papuan Malay belong to the large group of languages in Asia </w:t>
      </w:r>
      <w:r w:rsidRPr="00570E20">
        <w:t xml:space="preserve">where the </w:t>
      </w:r>
      <w:r w:rsidR="00B7093A">
        <w:t>“</w:t>
      </w:r>
      <w:r w:rsidRPr="00570E20">
        <w:t xml:space="preserve">associative plural marker </w:t>
      </w:r>
      <w:r w:rsidRPr="00250E13">
        <w:t xml:space="preserve">[…] </w:t>
      </w:r>
      <w:r w:rsidRPr="00570E20">
        <w:t>is also used to express additive plurals</w:t>
      </w:r>
      <w:r w:rsidR="00B7093A">
        <w:t>”</w:t>
      </w:r>
      <w:r w:rsidRPr="00570E20">
        <w:t xml:space="preserve"> </w:t>
      </w:r>
      <w:r w:rsidR="00BA6215">
        <w:rPr>
          <w:rStyle w:val="Citation"/>
        </w:rPr>
        <w:fldChar w:fldCharType="begin"/>
      </w:r>
      <w:r w:rsidR="003A5B20">
        <w:rPr>
          <w:rStyle w:val="Citation"/>
        </w:rPr>
        <w:instrText>ADDIN CITAVI.PLACEHOLDER 8463280c-3a6e-4961-ba35-49cc15a1802c 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RGFuaWVsLCBNb3JhdmNzaWsgMjAxMSDigJMgVGhlIGFzc29jaWF0aXZlIHBsdXJhbDwvU2hvcnRUaXRsZT4NCiAgICAgICAgPFRpdGxlPlRoZSBhc3NvY2lhdGl2ZSBwbHVyYWw8L1RpdGxlPg0KICAgICAgPC9SZWZlcmVuY2U+DQogICAgPC9FbnRyeT4NCiAgPC9FbnRyaWVzPg0KICA8VGV4dD4oRGFuaWVsIGFuZCBNb3JhdmNzaWsgMjAxMTogNeKAkz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YW5pZWwgYW5kIE1vcmF2Y3NpayAyMDExOiA14oCTNik8L1RleHQ+DQogICAgPC9UZXh0VW5pdD4NCiAgPC9UZXh0VW5pdHM+DQo8L1BsYWNlaG9sZGVyPg==</w:instrText>
      </w:r>
      <w:r w:rsidR="00BA6215">
        <w:rPr>
          <w:rStyle w:val="Citation"/>
        </w:rPr>
        <w:fldChar w:fldCharType="separate"/>
      </w:r>
      <w:bookmarkStart w:id="3068" w:name="_CTVP0018463280c3a6e4961ba3549cc15a1802c"/>
      <w:r w:rsidR="0092006B">
        <w:rPr>
          <w:rStyle w:val="Citation"/>
        </w:rPr>
        <w:t>(Daniel and Moravcsik 2011: 5–6)</w:t>
      </w:r>
      <w:bookmarkEnd w:id="3068"/>
      <w:r w:rsidR="00BA6215">
        <w:rPr>
          <w:rStyle w:val="Citation"/>
        </w:rPr>
        <w:fldChar w:fldCharType="end"/>
      </w:r>
      <w:r w:rsidRPr="00570E20">
        <w:t>.</w:t>
      </w:r>
    </w:p>
    <w:p w14:paraId="271E6257" w14:textId="09505003" w:rsidR="00212AB8" w:rsidRPr="00570E20" w:rsidRDefault="00212AB8" w:rsidP="007E23C9">
      <w:pPr>
        <w:pStyle w:val="Body0515after"/>
      </w:pPr>
      <w:r>
        <w:t xml:space="preserve">The additive plural interpretation of </w:t>
      </w:r>
      <w:r w:rsidR="00B7093A">
        <w:t>‘</w:t>
      </w:r>
      <w:r w:rsidRPr="0099608C">
        <w:rPr>
          <w:rStyle w:val="ChSmallCaps"/>
        </w:rPr>
        <w:t>n</w:t>
      </w:r>
      <w:r w:rsidRPr="00F27A63">
        <w:t xml:space="preserve"> </w:t>
      </w:r>
      <w:r w:rsidRPr="0099608C">
        <w:rPr>
          <w:rStyle w:val="ChSmallCaps"/>
        </w:rPr>
        <w:t>pro-pl</w:t>
      </w:r>
      <w:r w:rsidR="00B7093A">
        <w:t>’</w:t>
      </w:r>
      <w:r w:rsidRPr="00856563">
        <w:t xml:space="preserve"> </w:t>
      </w:r>
      <w:r>
        <w:t>noun phrases is discussed in §</w:t>
      </w:r>
      <w:r>
        <w:fldChar w:fldCharType="begin"/>
      </w:r>
      <w:r>
        <w:instrText xml:space="preserve"> REF _Ref345074606 \w \h </w:instrText>
      </w:r>
      <w:r>
        <w:fldChar w:fldCharType="separate"/>
      </w:r>
      <w:r w:rsidR="00154D81">
        <w:rPr>
          <w:cs/>
        </w:rPr>
        <w:t>‎</w:t>
      </w:r>
      <w:r w:rsidR="00154D81">
        <w:t>6.2.2.1</w:t>
      </w:r>
      <w:r>
        <w:fldChar w:fldCharType="end"/>
      </w:r>
      <w:r>
        <w:t xml:space="preserve"> and the associative inclusory plural reading in §</w:t>
      </w:r>
      <w:r>
        <w:fldChar w:fldCharType="begin"/>
      </w:r>
      <w:r>
        <w:instrText xml:space="preserve"> REF _Ref345150041 \w \h </w:instrText>
      </w:r>
      <w:r>
        <w:fldChar w:fldCharType="separate"/>
      </w:r>
      <w:r w:rsidR="00154D81">
        <w:rPr>
          <w:cs/>
        </w:rPr>
        <w:t>‎</w:t>
      </w:r>
      <w:r w:rsidR="00154D81">
        <w:t>6.2.2.2</w:t>
      </w:r>
      <w:r>
        <w:fldChar w:fldCharType="end"/>
      </w:r>
      <w:r>
        <w:t>. These descriptions are followed in §</w:t>
      </w:r>
      <w:r>
        <w:fldChar w:fldCharType="begin"/>
      </w:r>
      <w:r>
        <w:instrText xml:space="preserve"> REF _Ref345150044 \w \h </w:instrText>
      </w:r>
      <w:r>
        <w:fldChar w:fldCharType="separate"/>
      </w:r>
      <w:r w:rsidR="00154D81">
        <w:rPr>
          <w:cs/>
        </w:rPr>
        <w:t>‎</w:t>
      </w:r>
      <w:r w:rsidR="00154D81">
        <w:t>6.2.2.3</w:t>
      </w:r>
      <w:r>
        <w:fldChar w:fldCharType="end"/>
      </w:r>
      <w:r>
        <w:t xml:space="preserve"> by a brief overview of the associative plural in other regional Malay varieties.</w:t>
      </w:r>
    </w:p>
    <w:p w14:paraId="53AF61B8" w14:textId="77777777" w:rsidR="00212AB8" w:rsidRDefault="00212AB8" w:rsidP="00212AB8">
      <w:pPr>
        <w:pStyle w:val="Heading4"/>
      </w:pPr>
      <w:bookmarkStart w:id="3069" w:name="_Ref345074606"/>
      <w:r>
        <w:t>Additive plural interpretation</w:t>
      </w:r>
      <w:bookmarkEnd w:id="3069"/>
    </w:p>
    <w:p w14:paraId="0A44BFF1" w14:textId="7103FFB6" w:rsidR="00212AB8" w:rsidRDefault="00212AB8" w:rsidP="00214A3F">
      <w:pPr>
        <w:pStyle w:val="Body0000after"/>
      </w:pPr>
      <w:r>
        <w:t xml:space="preserve">In </w:t>
      </w:r>
      <w:r w:rsidR="00B7093A">
        <w:t>‘</w:t>
      </w:r>
      <w:r w:rsidRPr="0099608C">
        <w:rPr>
          <w:rStyle w:val="ChSmallCaps"/>
        </w:rPr>
        <w:t>n</w:t>
      </w:r>
      <w:r w:rsidRPr="00F27A63">
        <w:t xml:space="preserve"> </w:t>
      </w:r>
      <w:r w:rsidRPr="0099608C">
        <w:rPr>
          <w:rStyle w:val="ChSmallCaps"/>
        </w:rPr>
        <w:t>pro-pl</w:t>
      </w:r>
      <w:r w:rsidR="00B7093A">
        <w:t>’</w:t>
      </w:r>
      <w:r w:rsidRPr="00856563">
        <w:t xml:space="preserve"> </w:t>
      </w:r>
      <w:r>
        <w:t xml:space="preserve">noun phrases </w:t>
      </w:r>
      <w:r w:rsidRPr="00856563">
        <w:t xml:space="preserve">with indefinite </w:t>
      </w:r>
      <w:r>
        <w:t xml:space="preserve">referents, adnominal plural pronouns have two functions. They signal </w:t>
      </w:r>
      <w:r w:rsidRPr="00856563">
        <w:rPr>
          <w:lang w:eastAsia="en-US"/>
        </w:rPr>
        <w:t>the definiteness</w:t>
      </w:r>
      <w:r>
        <w:rPr>
          <w:lang w:eastAsia="en-US"/>
        </w:rPr>
        <w:t xml:space="preserve"> of their referents and </w:t>
      </w:r>
      <w:r>
        <w:t xml:space="preserve">an additive plural reading of the respective noun phrases with the basic meaning of </w:t>
      </w:r>
      <w:r w:rsidR="00B7093A">
        <w:t>‘</w:t>
      </w:r>
      <w:r>
        <w:t>the Xs</w:t>
      </w:r>
      <w:r w:rsidR="00B7093A">
        <w:t>’</w:t>
      </w:r>
      <w:r>
        <w:t>.</w:t>
      </w:r>
    </w:p>
    <w:p w14:paraId="0A8429D7" w14:textId="28DE40AC" w:rsidR="00212AB8" w:rsidRDefault="004341F4" w:rsidP="004341F4">
      <w:pPr>
        <w:pStyle w:val="Body0505after"/>
      </w:pPr>
      <w:r>
        <w:t xml:space="preserve">Cross-linguistically, the </w:t>
      </w:r>
      <w:r w:rsidR="00212AB8">
        <w:t xml:space="preserve">additive interpretation implies referential homogeneity of the group. That is, </w:t>
      </w:r>
      <w:r w:rsidR="00B7093A">
        <w:t>“</w:t>
      </w:r>
      <w:r w:rsidR="00212AB8">
        <w:t>every referent of the plural form is also a referent of the stem</w:t>
      </w:r>
      <w:r w:rsidR="00B7093A">
        <w:t>”</w:t>
      </w:r>
      <w:r w:rsidR="00212AB8">
        <w:t xml:space="preserve"> </w:t>
      </w:r>
      <w:r w:rsidR="00BA6215">
        <w:rPr>
          <w:rStyle w:val="Citation"/>
        </w:rPr>
        <w:fldChar w:fldCharType="begin"/>
      </w:r>
      <w:r w:rsidR="003A5B20">
        <w:rPr>
          <w:rStyle w:val="Citation"/>
        </w:rPr>
        <w:instrText>ADDIN CITAVI.PLACEHOLDER 21864829-bff6-4d46-84ce-2b21d9a05ede PFBsYWNlaG9sZGVyPg0KICA8QWRkSW5WZXJzaW9uPjUuMi4wLjg8L0FkZEluVmVyc2lvbj4NCiAgPElkPjIxODY0ODI5LWJmZjYtNGQ0Ni04NGNlLTJiMjFkOWEwNWVkZTwvSWQ+DQogIDxFbnRyaWVzPg0KICAgIDxFbnRyeT4NCiAgICAgIDxJZD40ODY0MzZiZS05MDJlLTQyNTktOTI4Mi02MjJjYzBhN2Y0Nm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RGFuaWVsLCBNb3JhdmNzaWsgMjAxMSDigJMgVGhlIGFzc29jaWF0aXZlIHBsdXJhbDwvU2hvcnRUaXRsZT4NCiAgICAgICAgPFRpdGxlPlRoZSBhc3NvY2lhdGl2ZSBwbHVyYWw8L1RpdGxlPg0KICAgICAgPC9SZWZlcmVuY2U+DQogICAgPC9FbnRyeT4NCiAgPC9FbnRyaWVzPg0KICA8VGV4dD4oRGFuaWVsIGFuZCBNb3JhdmNzaWsgMjAxMTog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bmllbCBhbmQgTW9yYXZjc2lrIDIwMTE6IDEpPC9UZXh0Pg0KICAgIDwvVGV4dFVuaXQ+DQogIDwvVGV4dFVuaXRzPg0KPC9QbGFjZWhvbGRlcj4=</w:instrText>
      </w:r>
      <w:r w:rsidR="00BA6215">
        <w:rPr>
          <w:rStyle w:val="Citation"/>
        </w:rPr>
        <w:fldChar w:fldCharType="separate"/>
      </w:r>
      <w:bookmarkStart w:id="3070" w:name="_CTVP00121864829bff64d4684ce2b21d9a05ede"/>
      <w:r w:rsidR="0092006B">
        <w:rPr>
          <w:rStyle w:val="Citation"/>
        </w:rPr>
        <w:t>(Daniel and Moravcsik 2011: 1)</w:t>
      </w:r>
      <w:bookmarkEnd w:id="3070"/>
      <w:r w:rsidR="00BA6215">
        <w:rPr>
          <w:rStyle w:val="Citation"/>
        </w:rPr>
        <w:fldChar w:fldCharType="end"/>
      </w:r>
      <w:r w:rsidR="00212AB8" w:rsidRPr="0020089B">
        <w:t>.</w:t>
      </w:r>
      <w:r w:rsidR="00212AB8">
        <w:t xml:space="preserve"> </w:t>
      </w:r>
      <w:r>
        <w:t>This additive reading of Papuan Malay ‘</w:t>
      </w:r>
      <w:r w:rsidRPr="0099608C">
        <w:rPr>
          <w:rStyle w:val="ChSmallCaps"/>
        </w:rPr>
        <w:t>n</w:t>
      </w:r>
      <w:r w:rsidRPr="00F27A63">
        <w:t xml:space="preserve"> </w:t>
      </w:r>
      <w:r w:rsidRPr="0099608C">
        <w:rPr>
          <w:rStyle w:val="ChSmallCaps"/>
        </w:rPr>
        <w:t>pro-pl</w:t>
      </w:r>
      <w:r>
        <w:t>’</w:t>
      </w:r>
      <w:r w:rsidRPr="00856563">
        <w:t xml:space="preserve"> </w:t>
      </w:r>
      <w:r>
        <w:t xml:space="preserve">is illustrated in </w:t>
      </w:r>
      <w:r w:rsidR="00212AB8">
        <w:fldChar w:fldCharType="begin"/>
      </w:r>
      <w:r w:rsidR="00212AB8">
        <w:instrText xml:space="preserve"> REF _Ref340775189 \h </w:instrText>
      </w:r>
      <w:r w:rsidR="00212AB8">
        <w:fldChar w:fldCharType="separate"/>
      </w:r>
      <w:r w:rsidR="00154D81" w:rsidRPr="00856563">
        <w:t>(</w:t>
      </w:r>
      <w:r w:rsidR="00154D81">
        <w:rPr>
          <w:noProof/>
        </w:rPr>
        <w:t>90</w:t>
      </w:r>
      <w:r w:rsidR="00154D81" w:rsidRPr="00856563">
        <w:t>)</w:t>
      </w:r>
      <w:r w:rsidR="00212AB8">
        <w:fldChar w:fldCharType="end"/>
      </w:r>
      <w:r>
        <w:t xml:space="preserve"> to </w:t>
      </w:r>
      <w:r>
        <w:fldChar w:fldCharType="begin"/>
      </w:r>
      <w:r>
        <w:instrText xml:space="preserve"> REF _Ref340775190 \h </w:instrText>
      </w:r>
      <w:r>
        <w:fldChar w:fldCharType="separate"/>
      </w:r>
      <w:r w:rsidR="00154D81" w:rsidRPr="00856563">
        <w:t>(</w:t>
      </w:r>
      <w:r w:rsidR="00154D81">
        <w:rPr>
          <w:noProof/>
        </w:rPr>
        <w:t>92</w:t>
      </w:r>
      <w:r w:rsidR="00154D81" w:rsidRPr="00856563">
        <w:t>)</w:t>
      </w:r>
      <w:r>
        <w:fldChar w:fldCharType="end"/>
      </w:r>
      <w:r>
        <w:t xml:space="preserve">. In </w:t>
      </w:r>
      <w:r>
        <w:fldChar w:fldCharType="begin"/>
      </w:r>
      <w:r>
        <w:instrText xml:space="preserve"> REF _Ref340775189 \h </w:instrText>
      </w:r>
      <w:r>
        <w:fldChar w:fldCharType="separate"/>
      </w:r>
      <w:r w:rsidR="00154D81" w:rsidRPr="00856563">
        <w:t>(</w:t>
      </w:r>
      <w:r w:rsidR="00154D81">
        <w:rPr>
          <w:noProof/>
        </w:rPr>
        <w:t>90</w:t>
      </w:r>
      <w:r w:rsidR="00154D81" w:rsidRPr="00856563">
        <w:t>)</w:t>
      </w:r>
      <w:r>
        <w:fldChar w:fldCharType="end"/>
      </w:r>
      <w:r w:rsidR="00212AB8">
        <w:t xml:space="preserve">, </w:t>
      </w:r>
      <w:r w:rsidR="00212AB8" w:rsidRPr="00C57B73">
        <w:rPr>
          <w:rStyle w:val="ChItalBold"/>
        </w:rPr>
        <w:t>kitorang</w:t>
      </w:r>
      <w:r w:rsidR="00212AB8">
        <w:t xml:space="preserve"> </w:t>
      </w:r>
      <w:r w:rsidR="00B7093A">
        <w:t>‘</w:t>
      </w:r>
      <w:r w:rsidR="00212AB8" w:rsidRPr="0099608C">
        <w:rPr>
          <w:rStyle w:val="ChSmallCaps"/>
        </w:rPr>
        <w:t>1pl</w:t>
      </w:r>
      <w:r w:rsidR="00B7093A">
        <w:t>’</w:t>
      </w:r>
      <w:r w:rsidR="00212AB8">
        <w:t xml:space="preserve"> denotes the plurality of its bare head nominal </w:t>
      </w:r>
      <w:r w:rsidR="00212AB8" w:rsidRPr="00C57B73">
        <w:rPr>
          <w:rStyle w:val="ChItalBold"/>
        </w:rPr>
        <w:t>nene</w:t>
      </w:r>
      <w:r w:rsidR="00212AB8">
        <w:t xml:space="preserve"> </w:t>
      </w:r>
      <w:r w:rsidR="00B7093A">
        <w:t>‘</w:t>
      </w:r>
      <w:r w:rsidR="00212AB8">
        <w:t>grandmother</w:t>
      </w:r>
      <w:r w:rsidR="00B7093A">
        <w:t>’</w:t>
      </w:r>
      <w:r w:rsidR="00212AB8">
        <w:t xml:space="preserve">, while in </w:t>
      </w:r>
      <w:r w:rsidR="00212AB8">
        <w:fldChar w:fldCharType="begin"/>
      </w:r>
      <w:r w:rsidR="00212AB8">
        <w:instrText xml:space="preserve"> REF _Ref345065397 \h </w:instrText>
      </w:r>
      <w:r w:rsidR="00212AB8">
        <w:fldChar w:fldCharType="separate"/>
      </w:r>
      <w:r w:rsidR="00154D81" w:rsidRPr="00856563">
        <w:t>(</w:t>
      </w:r>
      <w:r w:rsidR="00154D81">
        <w:rPr>
          <w:noProof/>
        </w:rPr>
        <w:t>91</w:t>
      </w:r>
      <w:r w:rsidR="00154D81" w:rsidRPr="00856563">
        <w:t>)</w:t>
      </w:r>
      <w:r w:rsidR="00212AB8">
        <w:fldChar w:fldCharType="end"/>
      </w:r>
      <w:r w:rsidR="00212AB8">
        <w:t xml:space="preserve"> </w:t>
      </w:r>
      <w:r w:rsidR="00212AB8" w:rsidRPr="00C57B73">
        <w:rPr>
          <w:rStyle w:val="ChItalBold"/>
        </w:rPr>
        <w:t>kamu</w:t>
      </w:r>
      <w:r w:rsidR="00212AB8">
        <w:t xml:space="preserve"> </w:t>
      </w:r>
      <w:r w:rsidR="00B7093A">
        <w:t>‘</w:t>
      </w:r>
      <w:r w:rsidR="00212AB8" w:rsidRPr="0099608C">
        <w:rPr>
          <w:rStyle w:val="ChSmallCaps"/>
        </w:rPr>
        <w:t>2pl</w:t>
      </w:r>
      <w:r w:rsidR="00B7093A">
        <w:t>’</w:t>
      </w:r>
      <w:r w:rsidR="00212AB8">
        <w:t xml:space="preserve"> signals the plurality of </w:t>
      </w:r>
      <w:r w:rsidR="00212AB8" w:rsidRPr="00C57B73">
        <w:rPr>
          <w:rStyle w:val="ChItalBold"/>
        </w:rPr>
        <w:t>bangsat</w:t>
      </w:r>
      <w:r w:rsidR="00212AB8">
        <w:t xml:space="preserve"> </w:t>
      </w:r>
      <w:r w:rsidR="00B7093A">
        <w:t>‘</w:t>
      </w:r>
      <w:r w:rsidR="00212AB8">
        <w:t>rascal</w:t>
      </w:r>
      <w:r w:rsidR="00B7093A">
        <w:t>’</w:t>
      </w:r>
      <w:r w:rsidR="00212AB8">
        <w:t xml:space="preserve">, and in </w:t>
      </w:r>
      <w:r w:rsidR="00212AB8">
        <w:fldChar w:fldCharType="begin"/>
      </w:r>
      <w:r w:rsidR="00212AB8">
        <w:instrText xml:space="preserve"> REF _Ref340775190 \h </w:instrText>
      </w:r>
      <w:r w:rsidR="00212AB8">
        <w:fldChar w:fldCharType="separate"/>
      </w:r>
      <w:r w:rsidR="00154D81" w:rsidRPr="00856563">
        <w:t>(</w:t>
      </w:r>
      <w:r w:rsidR="00154D81">
        <w:rPr>
          <w:noProof/>
        </w:rPr>
        <w:t>92</w:t>
      </w:r>
      <w:r w:rsidR="00154D81" w:rsidRPr="00856563">
        <w:t>)</w:t>
      </w:r>
      <w:r w:rsidR="00212AB8">
        <w:fldChar w:fldCharType="end"/>
      </w:r>
      <w:r w:rsidR="00212AB8">
        <w:t xml:space="preserve"> </w:t>
      </w:r>
      <w:r w:rsidR="00212AB8" w:rsidRPr="00C57B73">
        <w:rPr>
          <w:rStyle w:val="ChItalBold"/>
        </w:rPr>
        <w:t>dong</w:t>
      </w:r>
      <w:r w:rsidR="00212AB8">
        <w:t xml:space="preserve"> </w:t>
      </w:r>
      <w:r w:rsidR="00B7093A">
        <w:t>‘</w:t>
      </w:r>
      <w:r w:rsidR="00212AB8" w:rsidRPr="0099608C">
        <w:rPr>
          <w:rStyle w:val="ChSmallCaps"/>
        </w:rPr>
        <w:t>3pl</w:t>
      </w:r>
      <w:r w:rsidR="00B7093A">
        <w:t>’</w:t>
      </w:r>
      <w:r w:rsidR="00212AB8">
        <w:t xml:space="preserve"> indicates the plurality of </w:t>
      </w:r>
      <w:r w:rsidR="00212AB8" w:rsidRPr="00C57B73">
        <w:rPr>
          <w:rStyle w:val="ChItalBold"/>
        </w:rPr>
        <w:t>anjing</w:t>
      </w:r>
      <w:r w:rsidR="00212AB8">
        <w:t xml:space="preserve"> </w:t>
      </w:r>
      <w:r w:rsidR="00B7093A">
        <w:t>‘</w:t>
      </w:r>
      <w:r w:rsidR="00212AB8">
        <w:t>dog</w:t>
      </w:r>
      <w:r w:rsidR="00B7093A">
        <w:t>’</w:t>
      </w:r>
      <w:r w:rsidR="00212AB8">
        <w:t xml:space="preserve">. These examples </w:t>
      </w:r>
      <w:r>
        <w:t xml:space="preserve">also show </w:t>
      </w:r>
      <w:r w:rsidR="00212AB8">
        <w:t xml:space="preserve">that the referent is always animate. It can be human as in </w:t>
      </w:r>
      <w:r w:rsidR="00212AB8">
        <w:fldChar w:fldCharType="begin"/>
      </w:r>
      <w:r w:rsidR="00212AB8">
        <w:instrText xml:space="preserve"> REF _Ref340775189 \h </w:instrText>
      </w:r>
      <w:r w:rsidR="00212AB8">
        <w:fldChar w:fldCharType="separate"/>
      </w:r>
      <w:r w:rsidR="00154D81" w:rsidRPr="00856563">
        <w:t>(</w:t>
      </w:r>
      <w:r w:rsidR="00154D81">
        <w:rPr>
          <w:noProof/>
        </w:rPr>
        <w:t>90</w:t>
      </w:r>
      <w:r w:rsidR="00154D81" w:rsidRPr="00856563">
        <w:t>)</w:t>
      </w:r>
      <w:r w:rsidR="00212AB8">
        <w:fldChar w:fldCharType="end"/>
      </w:r>
      <w:r w:rsidR="00212AB8">
        <w:t xml:space="preserve"> and </w:t>
      </w:r>
      <w:r w:rsidR="00212AB8">
        <w:fldChar w:fldCharType="begin"/>
      </w:r>
      <w:r w:rsidR="00212AB8">
        <w:instrText xml:space="preserve"> REF _Ref345065397 \h </w:instrText>
      </w:r>
      <w:r w:rsidR="00212AB8">
        <w:fldChar w:fldCharType="separate"/>
      </w:r>
      <w:r w:rsidR="00154D81" w:rsidRPr="00856563">
        <w:t>(</w:t>
      </w:r>
      <w:r w:rsidR="00154D81">
        <w:rPr>
          <w:noProof/>
        </w:rPr>
        <w:t>91</w:t>
      </w:r>
      <w:r w:rsidR="00154D81" w:rsidRPr="00856563">
        <w:t>)</w:t>
      </w:r>
      <w:r w:rsidR="00212AB8">
        <w:fldChar w:fldCharType="end"/>
      </w:r>
      <w:r w:rsidR="00212AB8">
        <w:t xml:space="preserve">, or nonhuman as in </w:t>
      </w:r>
      <w:r w:rsidR="00212AB8">
        <w:fldChar w:fldCharType="begin"/>
      </w:r>
      <w:r w:rsidR="00212AB8">
        <w:instrText xml:space="preserve"> REF _Ref340775190 \h </w:instrText>
      </w:r>
      <w:r w:rsidR="00212AB8">
        <w:fldChar w:fldCharType="separate"/>
      </w:r>
      <w:r w:rsidR="00154D81" w:rsidRPr="00856563">
        <w:t>(</w:t>
      </w:r>
      <w:r w:rsidR="00154D81">
        <w:rPr>
          <w:noProof/>
        </w:rPr>
        <w:t>92</w:t>
      </w:r>
      <w:r w:rsidR="00154D81" w:rsidRPr="00856563">
        <w:t>)</w:t>
      </w:r>
      <w:r w:rsidR="00212AB8">
        <w:fldChar w:fldCharType="end"/>
      </w:r>
      <w:r w:rsidR="00212AB8">
        <w:t>; inanimate referents are unattested.</w:t>
      </w:r>
    </w:p>
    <w:p w14:paraId="0B45D3CF" w14:textId="77777777" w:rsidR="00212AB8" w:rsidRPr="00856563" w:rsidRDefault="00212AB8" w:rsidP="00212AB8">
      <w:pPr>
        <w:pStyle w:val="ExampleTitle"/>
      </w:pPr>
      <w:r w:rsidRPr="00856563">
        <w:t xml:space="preserve">Additive </w:t>
      </w:r>
      <w:r>
        <w:t>plural interpretation with bare head nominal</w:t>
      </w:r>
    </w:p>
    <w:tbl>
      <w:tblPr>
        <w:tblW w:w="0" w:type="auto"/>
        <w:tblCellMar>
          <w:left w:w="42" w:type="dxa"/>
          <w:right w:w="42" w:type="dxa"/>
        </w:tblCellMar>
        <w:tblLook w:val="01E0" w:firstRow="1" w:lastRow="1" w:firstColumn="1" w:lastColumn="1" w:noHBand="0" w:noVBand="0"/>
      </w:tblPr>
      <w:tblGrid>
        <w:gridCol w:w="709"/>
        <w:gridCol w:w="484"/>
        <w:gridCol w:w="1206"/>
        <w:gridCol w:w="918"/>
        <w:gridCol w:w="777"/>
        <w:gridCol w:w="695"/>
      </w:tblGrid>
      <w:tr w:rsidR="00212AB8" w:rsidRPr="00414A9C" w14:paraId="152A5053" w14:textId="77777777" w:rsidTr="00212AB8">
        <w:tc>
          <w:tcPr>
            <w:tcW w:w="709" w:type="dxa"/>
          </w:tcPr>
          <w:p w14:paraId="10DB503E" w14:textId="77777777" w:rsidR="00212AB8" w:rsidRPr="00932E99" w:rsidRDefault="00212AB8" w:rsidP="00212AB8">
            <w:pPr>
              <w:pStyle w:val="O0Nwnext"/>
            </w:pPr>
            <w:bookmarkStart w:id="3071" w:name="_Ref321136955"/>
            <w:bookmarkStart w:id="3072" w:name="_Ref340775189"/>
            <w:r w:rsidRPr="00856563">
              <w:t>(</w:t>
            </w:r>
            <w:fldSimple w:instr=" SEQ ( \* ARABIC \s 1 ">
              <w:r w:rsidR="00154D81">
                <w:rPr>
                  <w:noProof/>
                </w:rPr>
                <w:t>90</w:t>
              </w:r>
            </w:fldSimple>
            <w:bookmarkEnd w:id="3071"/>
            <w:r w:rsidRPr="00856563">
              <w:t>)</w:t>
            </w:r>
            <w:bookmarkEnd w:id="3072"/>
          </w:p>
        </w:tc>
        <w:tc>
          <w:tcPr>
            <w:tcW w:w="484" w:type="dxa"/>
          </w:tcPr>
          <w:p w14:paraId="48A21C29" w14:textId="77777777" w:rsidR="00212AB8" w:rsidRPr="00A92EDD" w:rsidRDefault="00212AB8" w:rsidP="00212AB8">
            <w:pPr>
              <w:pStyle w:val="Text"/>
            </w:pPr>
            <w:r>
              <w:t>jadi</w:t>
            </w:r>
          </w:p>
        </w:tc>
        <w:tc>
          <w:tcPr>
            <w:tcW w:w="1206" w:type="dxa"/>
          </w:tcPr>
          <w:p w14:paraId="0E1F2F3C" w14:textId="77777777" w:rsidR="00212AB8" w:rsidRPr="00D97643" w:rsidRDefault="00212AB8" w:rsidP="00212AB8">
            <w:pPr>
              <w:pStyle w:val="Text"/>
              <w:rPr>
                <w:rStyle w:val="ChBlueBold"/>
              </w:rPr>
            </w:pPr>
            <w:r>
              <w:rPr>
                <w:rStyle w:val="ChBlueBold"/>
              </w:rPr>
              <w:t>nene</w:t>
            </w:r>
          </w:p>
        </w:tc>
        <w:tc>
          <w:tcPr>
            <w:tcW w:w="918" w:type="dxa"/>
          </w:tcPr>
          <w:p w14:paraId="5D63B835" w14:textId="77777777" w:rsidR="00212AB8" w:rsidRPr="00D97643" w:rsidRDefault="00212AB8" w:rsidP="00212AB8">
            <w:pPr>
              <w:pStyle w:val="Text"/>
              <w:rPr>
                <w:rStyle w:val="ChBlueBold"/>
              </w:rPr>
            </w:pPr>
            <w:r w:rsidRPr="00D97643">
              <w:rPr>
                <w:rStyle w:val="ChBlueBold"/>
              </w:rPr>
              <w:t>kitorang</w:t>
            </w:r>
          </w:p>
        </w:tc>
        <w:tc>
          <w:tcPr>
            <w:tcW w:w="777" w:type="dxa"/>
          </w:tcPr>
          <w:p w14:paraId="559EB7EC" w14:textId="77777777" w:rsidR="00212AB8" w:rsidRPr="00D97643" w:rsidRDefault="00212AB8" w:rsidP="00212AB8">
            <w:pPr>
              <w:pStyle w:val="Text"/>
              <w:rPr>
                <w:rStyle w:val="ChBlueBold"/>
              </w:rPr>
            </w:pPr>
            <w:r w:rsidRPr="00D97643">
              <w:rPr>
                <w:rStyle w:val="ChBlueBold"/>
              </w:rPr>
              <w:t>ini</w:t>
            </w:r>
          </w:p>
        </w:tc>
        <w:tc>
          <w:tcPr>
            <w:tcW w:w="695" w:type="dxa"/>
          </w:tcPr>
          <w:p w14:paraId="4502BD70" w14:textId="77777777" w:rsidR="00212AB8" w:rsidRPr="00A92EDD" w:rsidRDefault="00212AB8" w:rsidP="00212AB8">
            <w:pPr>
              <w:pStyle w:val="Text"/>
            </w:pPr>
            <w:r>
              <w:t>masak</w:t>
            </w:r>
          </w:p>
        </w:tc>
      </w:tr>
      <w:tr w:rsidR="00212AB8" w:rsidRPr="006B7A3B" w14:paraId="4A28034D" w14:textId="77777777" w:rsidTr="00212AB8">
        <w:tc>
          <w:tcPr>
            <w:tcW w:w="709" w:type="dxa"/>
          </w:tcPr>
          <w:p w14:paraId="13584371" w14:textId="77777777" w:rsidR="00212AB8" w:rsidRPr="00D97643" w:rsidRDefault="00212AB8" w:rsidP="00212AB8">
            <w:pPr>
              <w:pStyle w:val="GlossEng"/>
            </w:pPr>
          </w:p>
        </w:tc>
        <w:tc>
          <w:tcPr>
            <w:tcW w:w="484" w:type="dxa"/>
          </w:tcPr>
          <w:p w14:paraId="3C1FFDDF" w14:textId="77777777" w:rsidR="00212AB8" w:rsidRPr="00A92EDD" w:rsidRDefault="00212AB8" w:rsidP="00212AB8">
            <w:pPr>
              <w:pStyle w:val="GlossEng"/>
            </w:pPr>
            <w:r w:rsidRPr="00A92EDD">
              <w:t>so</w:t>
            </w:r>
          </w:p>
        </w:tc>
        <w:tc>
          <w:tcPr>
            <w:tcW w:w="1206" w:type="dxa"/>
          </w:tcPr>
          <w:p w14:paraId="325B3A37" w14:textId="77777777" w:rsidR="00212AB8" w:rsidRPr="00A92EDD" w:rsidRDefault="00212AB8" w:rsidP="00212AB8">
            <w:pPr>
              <w:pStyle w:val="GlossEng"/>
            </w:pPr>
            <w:r w:rsidRPr="00A92EDD">
              <w:t>grandmother</w:t>
            </w:r>
          </w:p>
        </w:tc>
        <w:tc>
          <w:tcPr>
            <w:tcW w:w="918" w:type="dxa"/>
          </w:tcPr>
          <w:p w14:paraId="70D52087" w14:textId="77777777" w:rsidR="00212AB8" w:rsidRPr="0099608C" w:rsidRDefault="00212AB8" w:rsidP="00212AB8">
            <w:pPr>
              <w:pStyle w:val="GlossEng"/>
              <w:rPr>
                <w:rStyle w:val="ChSmallCaps"/>
              </w:rPr>
            </w:pPr>
            <w:r w:rsidRPr="0099608C">
              <w:rPr>
                <w:rStyle w:val="ChSmallCaps"/>
              </w:rPr>
              <w:t>1pl</w:t>
            </w:r>
          </w:p>
        </w:tc>
        <w:tc>
          <w:tcPr>
            <w:tcW w:w="777" w:type="dxa"/>
          </w:tcPr>
          <w:p w14:paraId="3B4DBEFF" w14:textId="77777777" w:rsidR="00212AB8" w:rsidRPr="0099608C" w:rsidRDefault="00212AB8" w:rsidP="00212AB8">
            <w:pPr>
              <w:pStyle w:val="GlossEng"/>
              <w:rPr>
                <w:rStyle w:val="ChSmallCaps"/>
              </w:rPr>
            </w:pPr>
            <w:r w:rsidRPr="0099608C">
              <w:rPr>
                <w:rStyle w:val="ChSmallCaps"/>
              </w:rPr>
              <w:t>d.prox</w:t>
            </w:r>
          </w:p>
        </w:tc>
        <w:tc>
          <w:tcPr>
            <w:tcW w:w="695" w:type="dxa"/>
          </w:tcPr>
          <w:p w14:paraId="30A52277" w14:textId="77777777" w:rsidR="00212AB8" w:rsidRPr="00A92EDD" w:rsidRDefault="00212AB8" w:rsidP="00212AB8">
            <w:pPr>
              <w:pStyle w:val="GlossEng"/>
            </w:pPr>
            <w:r w:rsidRPr="00A92EDD">
              <w:t>cook</w:t>
            </w:r>
          </w:p>
        </w:tc>
      </w:tr>
    </w:tbl>
    <w:p w14:paraId="7C13732A" w14:textId="2D6E1711" w:rsidR="00212AB8" w:rsidRDefault="00B7093A" w:rsidP="00212AB8">
      <w:pPr>
        <w:pStyle w:val="FreeTranslEng"/>
      </w:pPr>
      <w:r>
        <w:t>‘</w:t>
      </w:r>
      <w:r w:rsidR="00212AB8">
        <w:t xml:space="preserve">so </w:t>
      </w:r>
      <w:r w:rsidR="00212AB8" w:rsidRPr="00D97643">
        <w:rPr>
          <w:rStyle w:val="ChBlueBold"/>
        </w:rPr>
        <w:t xml:space="preserve">we </w:t>
      </w:r>
      <w:r w:rsidR="00212AB8" w:rsidRPr="001422C2">
        <w:rPr>
          <w:rStyle w:val="ChBlueBold"/>
        </w:rPr>
        <w:t>grandmothers here</w:t>
      </w:r>
      <w:r w:rsidR="00212AB8">
        <w:t xml:space="preserve"> cook</w:t>
      </w:r>
      <w:r>
        <w:t>’</w:t>
      </w:r>
      <w:r w:rsidR="00212AB8">
        <w:t xml:space="preserve"> </w:t>
      </w:r>
      <w:r w:rsidR="00212AB8" w:rsidRPr="00093D90">
        <w:rPr>
          <w:rStyle w:val="ExampleSource"/>
        </w:rPr>
        <w:t>[080924-001-Pr.0008]</w:t>
      </w:r>
    </w:p>
    <w:tbl>
      <w:tblPr>
        <w:tblW w:w="6215" w:type="dxa"/>
        <w:tblCellMar>
          <w:left w:w="42" w:type="dxa"/>
          <w:right w:w="42" w:type="dxa"/>
        </w:tblCellMar>
        <w:tblLook w:val="01E0" w:firstRow="1" w:lastRow="1" w:firstColumn="1" w:lastColumn="1" w:noHBand="0" w:noVBand="0"/>
      </w:tblPr>
      <w:tblGrid>
        <w:gridCol w:w="709"/>
        <w:gridCol w:w="851"/>
        <w:gridCol w:w="673"/>
        <w:gridCol w:w="706"/>
        <w:gridCol w:w="740"/>
        <w:gridCol w:w="451"/>
        <w:gridCol w:w="373"/>
        <w:gridCol w:w="688"/>
        <w:gridCol w:w="373"/>
        <w:gridCol w:w="651"/>
      </w:tblGrid>
      <w:tr w:rsidR="00212AB8" w:rsidRPr="00414A9C" w14:paraId="73B4F46B" w14:textId="77777777" w:rsidTr="00212AB8">
        <w:tc>
          <w:tcPr>
            <w:tcW w:w="709" w:type="dxa"/>
          </w:tcPr>
          <w:p w14:paraId="11361C6E" w14:textId="0C34382A" w:rsidR="00212AB8" w:rsidRPr="00932E99" w:rsidRDefault="00212AB8" w:rsidP="00212AB8">
            <w:pPr>
              <w:pStyle w:val="O0Nwnext"/>
            </w:pPr>
            <w:bookmarkStart w:id="3073" w:name="_Ref439955267"/>
            <w:bookmarkStart w:id="3074" w:name="_Ref345065397"/>
            <w:r w:rsidRPr="00856563">
              <w:t>(</w:t>
            </w:r>
            <w:r w:rsidR="000253EE">
              <w:fldChar w:fldCharType="begin"/>
            </w:r>
            <w:r w:rsidR="000253EE">
              <w:instrText xml:space="preserve"> SEQ ( \* ARABIC</w:instrText>
            </w:r>
            <w:r w:rsidR="00CC706E">
              <w:instrText xml:space="preserve"> \s 1</w:instrText>
            </w:r>
            <w:r w:rsidR="000253EE">
              <w:instrText xml:space="preserve"> </w:instrText>
            </w:r>
            <w:r w:rsidR="000253EE">
              <w:fldChar w:fldCharType="separate"/>
            </w:r>
            <w:r w:rsidR="00154D81">
              <w:rPr>
                <w:noProof/>
              </w:rPr>
              <w:t>91</w:t>
            </w:r>
            <w:r w:rsidR="000253EE">
              <w:rPr>
                <w:noProof/>
              </w:rPr>
              <w:fldChar w:fldCharType="end"/>
            </w:r>
            <w:bookmarkEnd w:id="3073"/>
            <w:r w:rsidRPr="00856563">
              <w:t>)</w:t>
            </w:r>
            <w:bookmarkEnd w:id="3074"/>
          </w:p>
        </w:tc>
        <w:tc>
          <w:tcPr>
            <w:tcW w:w="851" w:type="dxa"/>
          </w:tcPr>
          <w:p w14:paraId="63ED5956" w14:textId="77777777" w:rsidR="00212AB8" w:rsidRPr="00856563" w:rsidRDefault="00212AB8" w:rsidP="00212AB8">
            <w:pPr>
              <w:pStyle w:val="Text"/>
              <w:rPr>
                <w:rStyle w:val="ChBlueBold"/>
              </w:rPr>
            </w:pPr>
            <w:r w:rsidRPr="00856563">
              <w:rPr>
                <w:rStyle w:val="ChBlueBold"/>
              </w:rPr>
              <w:t>bangsat</w:t>
            </w:r>
          </w:p>
        </w:tc>
        <w:tc>
          <w:tcPr>
            <w:tcW w:w="673" w:type="dxa"/>
          </w:tcPr>
          <w:p w14:paraId="23892CFC" w14:textId="77777777" w:rsidR="00212AB8" w:rsidRPr="00856563" w:rsidRDefault="00212AB8" w:rsidP="00212AB8">
            <w:pPr>
              <w:pStyle w:val="Text"/>
              <w:rPr>
                <w:rStyle w:val="ChBlueBold"/>
              </w:rPr>
            </w:pPr>
            <w:r w:rsidRPr="00856563">
              <w:rPr>
                <w:rStyle w:val="ChBlueBold"/>
              </w:rPr>
              <w:t>kamu</w:t>
            </w:r>
          </w:p>
        </w:tc>
        <w:tc>
          <w:tcPr>
            <w:tcW w:w="706" w:type="dxa"/>
          </w:tcPr>
          <w:p w14:paraId="608F72DF" w14:textId="77777777" w:rsidR="00212AB8" w:rsidRPr="00856563" w:rsidRDefault="00212AB8" w:rsidP="00212AB8">
            <w:pPr>
              <w:pStyle w:val="Text"/>
              <w:rPr>
                <w:rStyle w:val="ChBlueBold"/>
              </w:rPr>
            </w:pPr>
            <w:r w:rsidRPr="00856563">
              <w:rPr>
                <w:rStyle w:val="ChBlueBold"/>
              </w:rPr>
              <w:t>tu</w:t>
            </w:r>
          </w:p>
        </w:tc>
        <w:tc>
          <w:tcPr>
            <w:tcW w:w="740" w:type="dxa"/>
          </w:tcPr>
          <w:p w14:paraId="7A36BF1B" w14:textId="77777777" w:rsidR="00212AB8" w:rsidRPr="00856563" w:rsidRDefault="00212AB8" w:rsidP="00212AB8">
            <w:pPr>
              <w:pStyle w:val="Text"/>
            </w:pPr>
            <w:r w:rsidRPr="00856563">
              <w:t>tinggal</w:t>
            </w:r>
          </w:p>
        </w:tc>
        <w:tc>
          <w:tcPr>
            <w:tcW w:w="451" w:type="dxa"/>
          </w:tcPr>
          <w:p w14:paraId="214E76CE" w14:textId="77777777" w:rsidR="00212AB8" w:rsidRPr="00856563" w:rsidRDefault="00212AB8" w:rsidP="00212AB8">
            <w:pPr>
              <w:pStyle w:val="Text"/>
            </w:pPr>
            <w:r w:rsidRPr="00856563">
              <w:t>lari</w:t>
            </w:r>
          </w:p>
        </w:tc>
        <w:tc>
          <w:tcPr>
            <w:tcW w:w="373" w:type="dxa"/>
          </w:tcPr>
          <w:p w14:paraId="5A308A63" w14:textId="77777777" w:rsidR="00212AB8" w:rsidRPr="00856563" w:rsidRDefault="00212AB8" w:rsidP="00212AB8">
            <w:pPr>
              <w:pStyle w:val="Text"/>
            </w:pPr>
            <w:r>
              <w:t>ke</w:t>
            </w:r>
          </w:p>
        </w:tc>
        <w:tc>
          <w:tcPr>
            <w:tcW w:w="688" w:type="dxa"/>
          </w:tcPr>
          <w:p w14:paraId="1339D1BB" w14:textId="77777777" w:rsidR="00212AB8" w:rsidRPr="00856563" w:rsidRDefault="00212AB8" w:rsidP="00212AB8">
            <w:pPr>
              <w:pStyle w:val="Text"/>
            </w:pPr>
            <w:r w:rsidRPr="00856563">
              <w:t>sana</w:t>
            </w:r>
          </w:p>
        </w:tc>
        <w:tc>
          <w:tcPr>
            <w:tcW w:w="373" w:type="dxa"/>
          </w:tcPr>
          <w:p w14:paraId="2C2FBDA3" w14:textId="77777777" w:rsidR="00212AB8" w:rsidRPr="00856563" w:rsidRDefault="00212AB8" w:rsidP="00212AB8">
            <w:pPr>
              <w:pStyle w:val="Text"/>
            </w:pPr>
            <w:r>
              <w:t>ke</w:t>
            </w:r>
          </w:p>
        </w:tc>
        <w:tc>
          <w:tcPr>
            <w:tcW w:w="651" w:type="dxa"/>
          </w:tcPr>
          <w:p w14:paraId="3E8AF3BA" w14:textId="77777777" w:rsidR="00212AB8" w:rsidRPr="00856563" w:rsidRDefault="00212AB8" w:rsidP="00212AB8">
            <w:pPr>
              <w:pStyle w:val="Text"/>
            </w:pPr>
            <w:r>
              <w:t>mari</w:t>
            </w:r>
          </w:p>
        </w:tc>
      </w:tr>
      <w:tr w:rsidR="00212AB8" w:rsidRPr="00856563" w14:paraId="1108D3CC" w14:textId="77777777" w:rsidTr="00212AB8">
        <w:tc>
          <w:tcPr>
            <w:tcW w:w="709" w:type="dxa"/>
          </w:tcPr>
          <w:p w14:paraId="0011A283" w14:textId="77777777" w:rsidR="00212AB8" w:rsidRPr="00932E99" w:rsidRDefault="00212AB8" w:rsidP="00212AB8">
            <w:pPr>
              <w:pStyle w:val="GlossEng"/>
            </w:pPr>
          </w:p>
        </w:tc>
        <w:tc>
          <w:tcPr>
            <w:tcW w:w="851" w:type="dxa"/>
          </w:tcPr>
          <w:p w14:paraId="3F9435F6" w14:textId="77777777" w:rsidR="00212AB8" w:rsidRPr="00856563" w:rsidRDefault="00212AB8" w:rsidP="00212AB8">
            <w:pPr>
              <w:pStyle w:val="GlossEng"/>
            </w:pPr>
            <w:r>
              <w:t>rascal</w:t>
            </w:r>
          </w:p>
        </w:tc>
        <w:tc>
          <w:tcPr>
            <w:tcW w:w="673" w:type="dxa"/>
          </w:tcPr>
          <w:p w14:paraId="33E6E4F4" w14:textId="77777777" w:rsidR="00212AB8" w:rsidRPr="0099608C" w:rsidRDefault="00212AB8" w:rsidP="00212AB8">
            <w:pPr>
              <w:pStyle w:val="GlossEng"/>
              <w:rPr>
                <w:rStyle w:val="ChSmallCaps"/>
              </w:rPr>
            </w:pPr>
            <w:r w:rsidRPr="0099608C">
              <w:rPr>
                <w:rStyle w:val="ChSmallCaps"/>
              </w:rPr>
              <w:t>2pl</w:t>
            </w:r>
          </w:p>
        </w:tc>
        <w:tc>
          <w:tcPr>
            <w:tcW w:w="706" w:type="dxa"/>
          </w:tcPr>
          <w:p w14:paraId="3BEA29CD" w14:textId="77777777" w:rsidR="00212AB8" w:rsidRPr="0099608C" w:rsidRDefault="00212AB8" w:rsidP="00212AB8">
            <w:pPr>
              <w:pStyle w:val="GlossEng"/>
              <w:rPr>
                <w:rStyle w:val="ChSmallCaps"/>
              </w:rPr>
            </w:pPr>
            <w:r w:rsidRPr="0099608C">
              <w:rPr>
                <w:rStyle w:val="ChSmallCaps"/>
              </w:rPr>
              <w:t>d.dist</w:t>
            </w:r>
          </w:p>
        </w:tc>
        <w:tc>
          <w:tcPr>
            <w:tcW w:w="740" w:type="dxa"/>
          </w:tcPr>
          <w:p w14:paraId="21526A0D" w14:textId="77777777" w:rsidR="00212AB8" w:rsidRPr="00856563" w:rsidRDefault="00212AB8" w:rsidP="00212AB8">
            <w:pPr>
              <w:pStyle w:val="GlossEng"/>
            </w:pPr>
            <w:r w:rsidRPr="00856563">
              <w:t>stay</w:t>
            </w:r>
          </w:p>
        </w:tc>
        <w:tc>
          <w:tcPr>
            <w:tcW w:w="451" w:type="dxa"/>
          </w:tcPr>
          <w:p w14:paraId="71BB409F" w14:textId="77777777" w:rsidR="00212AB8" w:rsidRPr="00856563" w:rsidRDefault="00212AB8" w:rsidP="00212AB8">
            <w:pPr>
              <w:pStyle w:val="GlossEng"/>
            </w:pPr>
            <w:r w:rsidRPr="00856563">
              <w:t>run</w:t>
            </w:r>
          </w:p>
        </w:tc>
        <w:tc>
          <w:tcPr>
            <w:tcW w:w="373" w:type="dxa"/>
          </w:tcPr>
          <w:p w14:paraId="37AB140A" w14:textId="77777777" w:rsidR="00212AB8" w:rsidRPr="00856563" w:rsidRDefault="00212AB8" w:rsidP="00212AB8">
            <w:pPr>
              <w:pStyle w:val="GlossEng"/>
            </w:pPr>
            <w:r>
              <w:t>to</w:t>
            </w:r>
          </w:p>
        </w:tc>
        <w:tc>
          <w:tcPr>
            <w:tcW w:w="688" w:type="dxa"/>
          </w:tcPr>
          <w:p w14:paraId="392C9C46" w14:textId="77777777" w:rsidR="00212AB8" w:rsidRPr="0099608C" w:rsidRDefault="00212AB8" w:rsidP="00212AB8">
            <w:pPr>
              <w:pStyle w:val="GlossEng"/>
              <w:rPr>
                <w:rStyle w:val="ChSmallCaps"/>
              </w:rPr>
            </w:pPr>
            <w:r w:rsidRPr="0099608C">
              <w:rPr>
                <w:rStyle w:val="ChSmallCaps"/>
              </w:rPr>
              <w:t>l.dist</w:t>
            </w:r>
          </w:p>
        </w:tc>
        <w:tc>
          <w:tcPr>
            <w:tcW w:w="373" w:type="dxa"/>
          </w:tcPr>
          <w:p w14:paraId="7F73FEB2" w14:textId="77777777" w:rsidR="00212AB8" w:rsidRPr="00856563" w:rsidRDefault="00212AB8" w:rsidP="00212AB8">
            <w:pPr>
              <w:pStyle w:val="GlossEng"/>
            </w:pPr>
            <w:r>
              <w:t>to</w:t>
            </w:r>
          </w:p>
        </w:tc>
        <w:tc>
          <w:tcPr>
            <w:tcW w:w="651" w:type="dxa"/>
          </w:tcPr>
          <w:p w14:paraId="1FFEE7A1" w14:textId="77777777" w:rsidR="00212AB8" w:rsidRPr="008B50FB" w:rsidRDefault="00212AB8" w:rsidP="00212AB8">
            <w:pPr>
              <w:pStyle w:val="GlossEng"/>
            </w:pPr>
            <w:r w:rsidRPr="008B50FB">
              <w:t>hither</w:t>
            </w:r>
          </w:p>
        </w:tc>
      </w:tr>
    </w:tbl>
    <w:p w14:paraId="1AB1F774" w14:textId="18212AF7" w:rsidR="00212AB8" w:rsidRPr="00856563" w:rsidRDefault="00B7093A" w:rsidP="00212AB8">
      <w:pPr>
        <w:pStyle w:val="FreeTranslEng"/>
      </w:pPr>
      <w:r>
        <w:t>‘</w:t>
      </w:r>
      <w:r w:rsidR="00212AB8" w:rsidRPr="00856563">
        <w:rPr>
          <w:rStyle w:val="ChBlueBold"/>
        </w:rPr>
        <w:t xml:space="preserve">you </w:t>
      </w:r>
      <w:r w:rsidR="00212AB8">
        <w:rPr>
          <w:rStyle w:val="ChBlueBold"/>
        </w:rPr>
        <w:t>rascals</w:t>
      </w:r>
      <w:r w:rsidR="00212AB8" w:rsidRPr="00856563">
        <w:rPr>
          <w:rStyle w:val="ChBlueBold"/>
        </w:rPr>
        <w:t xml:space="preserve"> there</w:t>
      </w:r>
      <w:r w:rsidR="00212AB8" w:rsidRPr="00856563">
        <w:t xml:space="preserve"> </w:t>
      </w:r>
      <w:r w:rsidR="00212AB8">
        <w:t>keep running back and forth</w:t>
      </w:r>
      <w:r>
        <w:t>’</w:t>
      </w:r>
      <w:r w:rsidR="00212AB8">
        <w:t xml:space="preserve"> </w:t>
      </w:r>
      <w:r w:rsidR="00212AB8" w:rsidRPr="00093D90">
        <w:rPr>
          <w:rStyle w:val="ExampleSource"/>
        </w:rPr>
        <w:t>[080923-012-C</w:t>
      </w:r>
      <w:r w:rsidR="0071426B">
        <w:rPr>
          <w:rStyle w:val="ExampleSource"/>
        </w:rPr>
        <w:t>v</w:t>
      </w:r>
      <w:r w:rsidR="00212AB8" w:rsidRPr="00093D90">
        <w:rPr>
          <w:rStyle w:val="ExampleSource"/>
        </w:rPr>
        <w:t>NP.0011]</w:t>
      </w:r>
    </w:p>
    <w:tbl>
      <w:tblPr>
        <w:tblW w:w="4413" w:type="dxa"/>
        <w:tblCellMar>
          <w:left w:w="42" w:type="dxa"/>
          <w:right w:w="42" w:type="dxa"/>
        </w:tblCellMar>
        <w:tblLook w:val="01E0" w:firstRow="1" w:lastRow="1" w:firstColumn="1" w:lastColumn="1" w:noHBand="0" w:noVBand="0"/>
      </w:tblPr>
      <w:tblGrid>
        <w:gridCol w:w="709"/>
        <w:gridCol w:w="284"/>
        <w:gridCol w:w="360"/>
        <w:gridCol w:w="673"/>
        <w:gridCol w:w="729"/>
        <w:gridCol w:w="607"/>
        <w:gridCol w:w="1051"/>
      </w:tblGrid>
      <w:tr w:rsidR="00212AB8" w:rsidRPr="00414A9C" w14:paraId="0E534773" w14:textId="77777777" w:rsidTr="007719DA">
        <w:tc>
          <w:tcPr>
            <w:tcW w:w="709" w:type="dxa"/>
          </w:tcPr>
          <w:p w14:paraId="386ED56A" w14:textId="77777777" w:rsidR="00212AB8" w:rsidRPr="00932E99" w:rsidRDefault="00212AB8" w:rsidP="00212AB8">
            <w:pPr>
              <w:pStyle w:val="O0Nwnext"/>
            </w:pPr>
            <w:bookmarkStart w:id="3075" w:name="_Ref321136956"/>
            <w:bookmarkStart w:id="3076" w:name="_Ref340775190"/>
            <w:r w:rsidRPr="00856563">
              <w:t>(</w:t>
            </w:r>
            <w:fldSimple w:instr=" SEQ ( \* ARABIC ">
              <w:r w:rsidR="00154D81">
                <w:rPr>
                  <w:noProof/>
                </w:rPr>
                <w:t>92</w:t>
              </w:r>
            </w:fldSimple>
            <w:bookmarkEnd w:id="3075"/>
            <w:r w:rsidRPr="00856563">
              <w:t>)</w:t>
            </w:r>
            <w:bookmarkEnd w:id="3076"/>
          </w:p>
        </w:tc>
        <w:tc>
          <w:tcPr>
            <w:tcW w:w="284" w:type="dxa"/>
          </w:tcPr>
          <w:p w14:paraId="0EFE06CC" w14:textId="77777777" w:rsidR="00212AB8" w:rsidRPr="00856563" w:rsidRDefault="00212AB8" w:rsidP="00212AB8">
            <w:pPr>
              <w:pStyle w:val="Text"/>
            </w:pPr>
            <w:r>
              <w:t>…</w:t>
            </w:r>
          </w:p>
        </w:tc>
        <w:tc>
          <w:tcPr>
            <w:tcW w:w="360" w:type="dxa"/>
          </w:tcPr>
          <w:p w14:paraId="425777EE" w14:textId="77777777" w:rsidR="00212AB8" w:rsidRPr="00856563" w:rsidRDefault="00212AB8" w:rsidP="00212AB8">
            <w:pPr>
              <w:pStyle w:val="Text"/>
            </w:pPr>
            <w:r w:rsidRPr="00856563">
              <w:t>di</w:t>
            </w:r>
          </w:p>
        </w:tc>
        <w:tc>
          <w:tcPr>
            <w:tcW w:w="673" w:type="dxa"/>
          </w:tcPr>
          <w:p w14:paraId="30A0CBAA" w14:textId="77777777" w:rsidR="00212AB8" w:rsidRPr="00856563" w:rsidRDefault="00212AB8" w:rsidP="00212AB8">
            <w:pPr>
              <w:pStyle w:val="Text"/>
            </w:pPr>
            <w:r>
              <w:t>ma</w:t>
            </w:r>
            <w:r w:rsidRPr="00856563">
              <w:t>na</w:t>
            </w:r>
          </w:p>
        </w:tc>
        <w:tc>
          <w:tcPr>
            <w:tcW w:w="729" w:type="dxa"/>
          </w:tcPr>
          <w:p w14:paraId="23B2094F" w14:textId="77777777" w:rsidR="00212AB8" w:rsidRPr="00856563" w:rsidRDefault="00212AB8" w:rsidP="00212AB8">
            <w:pPr>
              <w:pStyle w:val="Text"/>
              <w:rPr>
                <w:rStyle w:val="ChBlueBold"/>
              </w:rPr>
            </w:pPr>
            <w:r w:rsidRPr="00856563">
              <w:rPr>
                <w:rStyle w:val="ChBlueBold"/>
              </w:rPr>
              <w:t>anjing</w:t>
            </w:r>
          </w:p>
        </w:tc>
        <w:tc>
          <w:tcPr>
            <w:tcW w:w="607" w:type="dxa"/>
          </w:tcPr>
          <w:p w14:paraId="001BD94B" w14:textId="77777777" w:rsidR="00212AB8" w:rsidRPr="00856563" w:rsidRDefault="00212AB8" w:rsidP="00212AB8">
            <w:pPr>
              <w:pStyle w:val="Text"/>
              <w:rPr>
                <w:rStyle w:val="ChBlueBold"/>
              </w:rPr>
            </w:pPr>
            <w:r w:rsidRPr="00856563">
              <w:rPr>
                <w:rStyle w:val="ChBlueBold"/>
              </w:rPr>
              <w:t>dong</w:t>
            </w:r>
          </w:p>
        </w:tc>
        <w:tc>
          <w:tcPr>
            <w:tcW w:w="1051" w:type="dxa"/>
          </w:tcPr>
          <w:p w14:paraId="476BD18F" w14:textId="77777777" w:rsidR="00212AB8" w:rsidRPr="00856563" w:rsidRDefault="00212AB8" w:rsidP="00212AB8">
            <w:pPr>
              <w:pStyle w:val="Text"/>
            </w:pPr>
            <w:r>
              <w:t>gong-</w:t>
            </w:r>
            <w:r w:rsidRPr="00856563">
              <w:t>gong</w:t>
            </w:r>
          </w:p>
        </w:tc>
      </w:tr>
      <w:tr w:rsidR="00212AB8" w:rsidRPr="00856563" w14:paraId="73409C5B" w14:textId="77777777" w:rsidTr="007719DA">
        <w:tc>
          <w:tcPr>
            <w:tcW w:w="709" w:type="dxa"/>
          </w:tcPr>
          <w:p w14:paraId="2BE8C93E" w14:textId="77777777" w:rsidR="00212AB8" w:rsidRPr="00932E99" w:rsidRDefault="00212AB8" w:rsidP="00212AB8">
            <w:pPr>
              <w:pStyle w:val="GlossEng"/>
            </w:pPr>
          </w:p>
        </w:tc>
        <w:tc>
          <w:tcPr>
            <w:tcW w:w="284" w:type="dxa"/>
          </w:tcPr>
          <w:p w14:paraId="1C7D076C" w14:textId="77777777" w:rsidR="00212AB8" w:rsidRPr="00856563" w:rsidRDefault="00212AB8" w:rsidP="00212AB8">
            <w:pPr>
              <w:pStyle w:val="GlossEng"/>
            </w:pPr>
          </w:p>
        </w:tc>
        <w:tc>
          <w:tcPr>
            <w:tcW w:w="360" w:type="dxa"/>
          </w:tcPr>
          <w:p w14:paraId="0392810C" w14:textId="77777777" w:rsidR="00212AB8" w:rsidRPr="00856563" w:rsidRDefault="00212AB8" w:rsidP="00212AB8">
            <w:pPr>
              <w:pStyle w:val="GlossEng"/>
            </w:pPr>
            <w:r>
              <w:t>at</w:t>
            </w:r>
          </w:p>
        </w:tc>
        <w:tc>
          <w:tcPr>
            <w:tcW w:w="673" w:type="dxa"/>
          </w:tcPr>
          <w:p w14:paraId="266D4F6D" w14:textId="77777777" w:rsidR="00212AB8" w:rsidRPr="00856563" w:rsidRDefault="00212AB8" w:rsidP="00212AB8">
            <w:pPr>
              <w:pStyle w:val="GlossEng"/>
            </w:pPr>
            <w:r>
              <w:t>where</w:t>
            </w:r>
          </w:p>
        </w:tc>
        <w:tc>
          <w:tcPr>
            <w:tcW w:w="729" w:type="dxa"/>
          </w:tcPr>
          <w:p w14:paraId="4A8CC690" w14:textId="77777777" w:rsidR="00212AB8" w:rsidRPr="00856563" w:rsidRDefault="00212AB8" w:rsidP="00212AB8">
            <w:pPr>
              <w:pStyle w:val="GlossEng"/>
            </w:pPr>
            <w:r w:rsidRPr="00856563">
              <w:t>dog</w:t>
            </w:r>
          </w:p>
        </w:tc>
        <w:tc>
          <w:tcPr>
            <w:tcW w:w="607" w:type="dxa"/>
          </w:tcPr>
          <w:p w14:paraId="15AA6479" w14:textId="77777777" w:rsidR="00212AB8" w:rsidRPr="0099608C" w:rsidRDefault="00212AB8" w:rsidP="00212AB8">
            <w:pPr>
              <w:pStyle w:val="GlossEng"/>
              <w:rPr>
                <w:rStyle w:val="ChSmallCaps"/>
              </w:rPr>
            </w:pPr>
            <w:r w:rsidRPr="0099608C">
              <w:rPr>
                <w:rStyle w:val="ChSmallCaps"/>
              </w:rPr>
              <w:t>3pl</w:t>
            </w:r>
          </w:p>
        </w:tc>
        <w:tc>
          <w:tcPr>
            <w:tcW w:w="1051" w:type="dxa"/>
          </w:tcPr>
          <w:p w14:paraId="44DD277C" w14:textId="77777777" w:rsidR="00212AB8" w:rsidRPr="00856563" w:rsidRDefault="00212AB8" w:rsidP="00212AB8">
            <w:pPr>
              <w:pStyle w:val="GlossEng"/>
            </w:pPr>
            <w:r>
              <w:t>bark(.at)</w:t>
            </w:r>
          </w:p>
        </w:tc>
      </w:tr>
    </w:tbl>
    <w:p w14:paraId="10BB46DF" w14:textId="3D4EE48C" w:rsidR="00212AB8" w:rsidRDefault="00B7093A" w:rsidP="00212AB8">
      <w:pPr>
        <w:pStyle w:val="FreeTranslEng"/>
      </w:pPr>
      <w:r>
        <w:t>‘</w:t>
      </w:r>
      <w:r w:rsidR="00212AB8">
        <w:t>[</w:t>
      </w:r>
      <w:r w:rsidR="00212AB8" w:rsidRPr="00856563">
        <w:t>I just ran closing in on the pig</w:t>
      </w:r>
      <w:r w:rsidR="00212AB8">
        <w:t>]</w:t>
      </w:r>
      <w:r w:rsidR="00212AB8" w:rsidRPr="00856563">
        <w:t xml:space="preserve"> where </w:t>
      </w:r>
      <w:r w:rsidR="00212AB8">
        <w:rPr>
          <w:rStyle w:val="ChBlueBold"/>
        </w:rPr>
        <w:t>the</w:t>
      </w:r>
      <w:r w:rsidR="00212AB8" w:rsidRPr="00856563">
        <w:rPr>
          <w:rStyle w:val="ChBlueBold"/>
        </w:rPr>
        <w:t xml:space="preserve"> dogs</w:t>
      </w:r>
      <w:r w:rsidR="00212AB8" w:rsidRPr="00856563">
        <w:t xml:space="preserve"> were barking</w:t>
      </w:r>
      <w:r>
        <w:t>’</w:t>
      </w:r>
      <w:r w:rsidR="00212AB8">
        <w:t xml:space="preserve"> </w:t>
      </w:r>
      <w:r w:rsidR="00212AB8" w:rsidRPr="00093D90">
        <w:rPr>
          <w:rStyle w:val="ExampleSource"/>
        </w:rPr>
        <w:t>[080919-003-NP.0007]</w:t>
      </w:r>
    </w:p>
    <w:p w14:paraId="7B9A9D91" w14:textId="27C6BC53" w:rsidR="00212AB8" w:rsidRDefault="00212AB8" w:rsidP="00CF2B0B">
      <w:pPr>
        <w:pStyle w:val="Body0005after"/>
      </w:pPr>
      <w:r>
        <w:t>In</w:t>
      </w:r>
      <w:r w:rsidRPr="00856563">
        <w:t xml:space="preserve"> </w:t>
      </w:r>
      <w:r>
        <w:fldChar w:fldCharType="begin"/>
      </w:r>
      <w:r>
        <w:instrText xml:space="preserve"> REF _Ref340775189 \h </w:instrText>
      </w:r>
      <w:r>
        <w:fldChar w:fldCharType="separate"/>
      </w:r>
      <w:r w:rsidR="00154D81" w:rsidRPr="00856563">
        <w:t>(</w:t>
      </w:r>
      <w:r w:rsidR="00154D81">
        <w:rPr>
          <w:noProof/>
        </w:rPr>
        <w:t>90</w:t>
      </w:r>
      <w:r w:rsidR="00154D81" w:rsidRPr="00856563">
        <w:t>)</w:t>
      </w:r>
      <w:r>
        <w:fldChar w:fldCharType="end"/>
      </w:r>
      <w:r>
        <w:t xml:space="preserve"> to </w:t>
      </w:r>
      <w:r>
        <w:fldChar w:fldCharType="begin"/>
      </w:r>
      <w:r>
        <w:instrText xml:space="preserve"> REF _Ref340775190 \h </w:instrText>
      </w:r>
      <w:r>
        <w:fldChar w:fldCharType="separate"/>
      </w:r>
      <w:r w:rsidR="00154D81" w:rsidRPr="00856563">
        <w:t>(</w:t>
      </w:r>
      <w:r w:rsidR="00154D81">
        <w:rPr>
          <w:noProof/>
        </w:rPr>
        <w:t>92</w:t>
      </w:r>
      <w:r w:rsidR="00154D81" w:rsidRPr="00856563">
        <w:t>)</w:t>
      </w:r>
      <w:r>
        <w:fldChar w:fldCharType="end"/>
      </w:r>
      <w:r>
        <w:rPr>
          <w:lang w:eastAsia="en-US"/>
        </w:rPr>
        <w:t xml:space="preserve"> </w:t>
      </w:r>
      <w:r w:rsidRPr="00856563">
        <w:t xml:space="preserve">the number of referents </w:t>
      </w:r>
      <w:r>
        <w:t xml:space="preserve">is left </w:t>
      </w:r>
      <w:r w:rsidRPr="00856563">
        <w:t xml:space="preserve">unspecified. When </w:t>
      </w:r>
      <w:r>
        <w:t xml:space="preserve">this </w:t>
      </w:r>
      <w:r w:rsidRPr="00856563">
        <w:t xml:space="preserve">number is limited to two, speakers very </w:t>
      </w:r>
      <w:r>
        <w:t>often</w:t>
      </w:r>
      <w:r w:rsidRPr="00856563">
        <w:t xml:space="preserve"> </w:t>
      </w:r>
      <w:r>
        <w:t xml:space="preserve">use a dual construction, such that </w:t>
      </w:r>
      <w:r w:rsidR="00B7093A">
        <w:t>‘</w:t>
      </w:r>
      <w:r>
        <w:t xml:space="preserve">bare </w:t>
      </w:r>
      <w:r w:rsidRPr="0099608C">
        <w:rPr>
          <w:rStyle w:val="ChSmallCaps"/>
        </w:rPr>
        <w:t>n</w:t>
      </w:r>
      <w:r w:rsidRPr="00F27A63">
        <w:t xml:space="preserve"> </w:t>
      </w:r>
      <w:r w:rsidRPr="0099608C">
        <w:rPr>
          <w:rStyle w:val="ChSmallCaps"/>
        </w:rPr>
        <w:t>pro-pl</w:t>
      </w:r>
      <w:r>
        <w:t xml:space="preserve"> </w:t>
      </w:r>
      <w:r w:rsidRPr="000457B5">
        <w:rPr>
          <w:rStyle w:val="ChItalBold"/>
        </w:rPr>
        <w:t>dua</w:t>
      </w:r>
      <w:r w:rsidR="00B7093A">
        <w:t>’</w:t>
      </w:r>
      <w:r>
        <w:t>.</w:t>
      </w:r>
      <w:r w:rsidRPr="0001468B">
        <w:t xml:space="preserve"> </w:t>
      </w:r>
      <w:r>
        <w:t xml:space="preserve">In such a construction, the </w:t>
      </w:r>
      <w:r w:rsidRPr="00856563">
        <w:t xml:space="preserve">two referents are </w:t>
      </w:r>
      <w:r>
        <w:t>not explicitly mentioned b</w:t>
      </w:r>
      <w:r w:rsidRPr="00856563">
        <w:t xml:space="preserve">ut subsumed under the postposed </w:t>
      </w:r>
      <w:r>
        <w:t xml:space="preserve">adnominal numeral </w:t>
      </w:r>
      <w:r w:rsidRPr="00956BBD">
        <w:rPr>
          <w:rStyle w:val="ChItalBold"/>
        </w:rPr>
        <w:t>dua</w:t>
      </w:r>
      <w:r>
        <w:t xml:space="preserve"> </w:t>
      </w:r>
      <w:r w:rsidR="00B7093A">
        <w:t>‘</w:t>
      </w:r>
      <w:r>
        <w:t>two</w:t>
      </w:r>
      <w:r w:rsidR="00B7093A">
        <w:t>’</w:t>
      </w:r>
      <w:r>
        <w:t xml:space="preserve">, as in </w:t>
      </w:r>
      <w:r>
        <w:fldChar w:fldCharType="begin"/>
      </w:r>
      <w:r>
        <w:instrText xml:space="preserve"> REF _Ref345071039 \h </w:instrText>
      </w:r>
      <w:r>
        <w:fldChar w:fldCharType="separate"/>
      </w:r>
      <w:r w:rsidR="00154D81" w:rsidRPr="00856563">
        <w:t>(</w:t>
      </w:r>
      <w:r w:rsidR="00154D81">
        <w:rPr>
          <w:noProof/>
        </w:rPr>
        <w:t>93</w:t>
      </w:r>
      <w:r w:rsidR="00154D81" w:rsidRPr="00856563">
        <w:t>)</w:t>
      </w:r>
      <w:r>
        <w:fldChar w:fldCharType="end"/>
      </w:r>
      <w:r>
        <w:t xml:space="preserve"> and </w:t>
      </w:r>
      <w:r>
        <w:fldChar w:fldCharType="begin"/>
      </w:r>
      <w:r>
        <w:instrText xml:space="preserve"> REF _Ref345071040 \h </w:instrText>
      </w:r>
      <w:r>
        <w:fldChar w:fldCharType="separate"/>
      </w:r>
      <w:r w:rsidR="00154D81" w:rsidRPr="00856563">
        <w:t>(</w:t>
      </w:r>
      <w:r w:rsidR="00154D81">
        <w:rPr>
          <w:noProof/>
        </w:rPr>
        <w:t>94</w:t>
      </w:r>
      <w:r w:rsidR="00154D81" w:rsidRPr="00856563">
        <w:t>)</w:t>
      </w:r>
      <w:r>
        <w:fldChar w:fldCharType="end"/>
      </w:r>
      <w:r>
        <w:t>.</w:t>
      </w:r>
    </w:p>
    <w:p w14:paraId="759BCB98" w14:textId="77777777" w:rsidR="00212AB8" w:rsidRPr="00856563" w:rsidRDefault="00212AB8" w:rsidP="00212AB8">
      <w:pPr>
        <w:pStyle w:val="ExampleTitle"/>
      </w:pPr>
      <w:r w:rsidRPr="00856563">
        <w:t xml:space="preserve">Additive dual </w:t>
      </w:r>
      <w:r>
        <w:t>interpretation</w:t>
      </w:r>
    </w:p>
    <w:tbl>
      <w:tblPr>
        <w:tblW w:w="3732" w:type="dxa"/>
        <w:tblCellMar>
          <w:left w:w="42" w:type="dxa"/>
          <w:right w:w="42" w:type="dxa"/>
        </w:tblCellMar>
        <w:tblLook w:val="01E0" w:firstRow="1" w:lastRow="1" w:firstColumn="1" w:lastColumn="1" w:noHBand="0" w:noVBand="0"/>
      </w:tblPr>
      <w:tblGrid>
        <w:gridCol w:w="709"/>
        <w:gridCol w:w="1270"/>
        <w:gridCol w:w="562"/>
        <w:gridCol w:w="507"/>
        <w:gridCol w:w="684"/>
      </w:tblGrid>
      <w:tr w:rsidR="00212AB8" w:rsidRPr="00414A9C" w14:paraId="67280D83" w14:textId="77777777" w:rsidTr="00212AB8">
        <w:tc>
          <w:tcPr>
            <w:tcW w:w="709" w:type="dxa"/>
          </w:tcPr>
          <w:p w14:paraId="74DE733D" w14:textId="4A5B6857" w:rsidR="00212AB8" w:rsidRPr="00932E99" w:rsidRDefault="00212AB8" w:rsidP="00212AB8">
            <w:pPr>
              <w:pStyle w:val="O0Nwnext"/>
            </w:pPr>
            <w:bookmarkStart w:id="3077" w:name="_Ref439955309"/>
            <w:bookmarkStart w:id="3078" w:name="_Ref345071039"/>
            <w:r w:rsidRPr="00856563">
              <w:t>(</w:t>
            </w:r>
            <w:r w:rsidR="000253EE">
              <w:fldChar w:fldCharType="begin"/>
            </w:r>
            <w:r w:rsidR="000253EE">
              <w:instrText xml:space="preserve"> SEQ ( \* ARABIC</w:instrText>
            </w:r>
            <w:r w:rsidR="00CC706E">
              <w:instrText xml:space="preserve"> \s 1</w:instrText>
            </w:r>
            <w:r w:rsidR="000253EE">
              <w:instrText xml:space="preserve"> </w:instrText>
            </w:r>
            <w:r w:rsidR="000253EE">
              <w:fldChar w:fldCharType="separate"/>
            </w:r>
            <w:r w:rsidR="00154D81">
              <w:rPr>
                <w:noProof/>
              </w:rPr>
              <w:t>93</w:t>
            </w:r>
            <w:r w:rsidR="000253EE">
              <w:rPr>
                <w:noProof/>
              </w:rPr>
              <w:fldChar w:fldCharType="end"/>
            </w:r>
            <w:bookmarkEnd w:id="3077"/>
            <w:r w:rsidRPr="00856563">
              <w:t>)</w:t>
            </w:r>
            <w:bookmarkEnd w:id="3078"/>
          </w:p>
        </w:tc>
        <w:tc>
          <w:tcPr>
            <w:tcW w:w="1270" w:type="dxa"/>
          </w:tcPr>
          <w:p w14:paraId="14F7D017" w14:textId="77777777" w:rsidR="00212AB8" w:rsidRPr="00856563" w:rsidRDefault="00212AB8" w:rsidP="00212AB8">
            <w:pPr>
              <w:pStyle w:val="Text"/>
              <w:rPr>
                <w:rStyle w:val="ChBlueBold"/>
              </w:rPr>
            </w:pPr>
            <w:r>
              <w:rPr>
                <w:rStyle w:val="ChBlueBold"/>
              </w:rPr>
              <w:t>laki~laki</w:t>
            </w:r>
          </w:p>
        </w:tc>
        <w:tc>
          <w:tcPr>
            <w:tcW w:w="562" w:type="dxa"/>
          </w:tcPr>
          <w:p w14:paraId="01F6CF9C" w14:textId="77777777" w:rsidR="00212AB8" w:rsidRPr="00856563" w:rsidRDefault="00212AB8" w:rsidP="00212AB8">
            <w:pPr>
              <w:pStyle w:val="Text"/>
              <w:rPr>
                <w:rStyle w:val="ChBlueBold"/>
              </w:rPr>
            </w:pPr>
            <w:r w:rsidRPr="00856563">
              <w:rPr>
                <w:rStyle w:val="ChBlueBold"/>
              </w:rPr>
              <w:t>kam</w:t>
            </w:r>
          </w:p>
        </w:tc>
        <w:tc>
          <w:tcPr>
            <w:tcW w:w="507" w:type="dxa"/>
          </w:tcPr>
          <w:p w14:paraId="7487518F" w14:textId="77777777" w:rsidR="00212AB8" w:rsidRPr="00856563" w:rsidRDefault="00212AB8" w:rsidP="00212AB8">
            <w:pPr>
              <w:pStyle w:val="Text"/>
              <w:rPr>
                <w:rStyle w:val="ChBlueBold"/>
              </w:rPr>
            </w:pPr>
            <w:r w:rsidRPr="00856563">
              <w:rPr>
                <w:rStyle w:val="ChBlueBold"/>
              </w:rPr>
              <w:t>dua</w:t>
            </w:r>
          </w:p>
        </w:tc>
        <w:tc>
          <w:tcPr>
            <w:tcW w:w="684" w:type="dxa"/>
          </w:tcPr>
          <w:p w14:paraId="0650DC82" w14:textId="77777777" w:rsidR="00212AB8" w:rsidRPr="00856563" w:rsidRDefault="00212AB8" w:rsidP="00212AB8">
            <w:pPr>
              <w:pStyle w:val="Text"/>
            </w:pPr>
            <w:r w:rsidRPr="00856563">
              <w:t>sapu</w:t>
            </w:r>
          </w:p>
        </w:tc>
      </w:tr>
      <w:tr w:rsidR="00212AB8" w:rsidRPr="00856563" w14:paraId="05AFC8CB" w14:textId="77777777" w:rsidTr="00212AB8">
        <w:tc>
          <w:tcPr>
            <w:tcW w:w="709" w:type="dxa"/>
          </w:tcPr>
          <w:p w14:paraId="069B53D4" w14:textId="77777777" w:rsidR="00212AB8" w:rsidRPr="00932E99" w:rsidRDefault="00212AB8" w:rsidP="00212AB8">
            <w:pPr>
              <w:pStyle w:val="GlossEng"/>
            </w:pPr>
          </w:p>
        </w:tc>
        <w:tc>
          <w:tcPr>
            <w:tcW w:w="1270" w:type="dxa"/>
          </w:tcPr>
          <w:p w14:paraId="0FEB9B73" w14:textId="77777777" w:rsidR="00212AB8" w:rsidRPr="00856563" w:rsidRDefault="00212AB8" w:rsidP="00212AB8">
            <w:pPr>
              <w:pStyle w:val="GlossEng"/>
            </w:pPr>
            <w:r w:rsidRPr="0099608C">
              <w:rPr>
                <w:rStyle w:val="ChSmallCaps"/>
              </w:rPr>
              <w:t>rdp</w:t>
            </w:r>
            <w:r>
              <w:t>~husband</w:t>
            </w:r>
          </w:p>
        </w:tc>
        <w:tc>
          <w:tcPr>
            <w:tcW w:w="562" w:type="dxa"/>
          </w:tcPr>
          <w:p w14:paraId="5CB73D6D" w14:textId="77777777" w:rsidR="00212AB8" w:rsidRPr="0099608C" w:rsidRDefault="00212AB8" w:rsidP="00212AB8">
            <w:pPr>
              <w:pStyle w:val="GlossEng"/>
              <w:rPr>
                <w:rStyle w:val="ChSmallCaps"/>
              </w:rPr>
            </w:pPr>
            <w:r w:rsidRPr="0099608C">
              <w:rPr>
                <w:rStyle w:val="ChSmallCaps"/>
              </w:rPr>
              <w:t>2pl</w:t>
            </w:r>
          </w:p>
        </w:tc>
        <w:tc>
          <w:tcPr>
            <w:tcW w:w="507" w:type="dxa"/>
          </w:tcPr>
          <w:p w14:paraId="7CBC76B4" w14:textId="77777777" w:rsidR="00212AB8" w:rsidRPr="00856563" w:rsidRDefault="00212AB8" w:rsidP="00212AB8">
            <w:pPr>
              <w:pStyle w:val="GlossEng"/>
            </w:pPr>
            <w:r w:rsidRPr="00856563">
              <w:t>two</w:t>
            </w:r>
          </w:p>
        </w:tc>
        <w:tc>
          <w:tcPr>
            <w:tcW w:w="684" w:type="dxa"/>
          </w:tcPr>
          <w:p w14:paraId="6522DE1C" w14:textId="77777777" w:rsidR="00212AB8" w:rsidRPr="00856563" w:rsidRDefault="00212AB8" w:rsidP="00212AB8">
            <w:pPr>
              <w:pStyle w:val="GlossEng"/>
            </w:pPr>
            <w:r w:rsidRPr="00856563">
              <w:t>sweep</w:t>
            </w:r>
          </w:p>
        </w:tc>
      </w:tr>
    </w:tbl>
    <w:p w14:paraId="43B6C772" w14:textId="102D741F" w:rsidR="00212AB8" w:rsidRPr="00A74B77" w:rsidRDefault="00B7093A" w:rsidP="00212AB8">
      <w:pPr>
        <w:pStyle w:val="FreeTranslEng"/>
      </w:pPr>
      <w:r>
        <w:t>‘</w:t>
      </w:r>
      <w:r w:rsidR="00212AB8" w:rsidRPr="00856563">
        <w:rPr>
          <w:rStyle w:val="ChBlueBold"/>
        </w:rPr>
        <w:t xml:space="preserve">you two </w:t>
      </w:r>
      <w:r w:rsidR="00212AB8">
        <w:rPr>
          <w:rStyle w:val="ChBlueBold"/>
        </w:rPr>
        <w:t>boys</w:t>
      </w:r>
      <w:r w:rsidR="00212AB8" w:rsidRPr="00856563">
        <w:t xml:space="preserve"> sweep</w:t>
      </w:r>
      <w:r>
        <w:t>’</w:t>
      </w:r>
      <w:r w:rsidR="00212AB8">
        <w:t xml:space="preserve"> </w:t>
      </w:r>
      <w:r w:rsidR="00212AB8" w:rsidRPr="003910A5">
        <w:rPr>
          <w:rStyle w:val="ExampleSource"/>
        </w:rPr>
        <w:t>[081115-001b-Cv.0010]</w:t>
      </w:r>
    </w:p>
    <w:tbl>
      <w:tblPr>
        <w:tblW w:w="4827" w:type="dxa"/>
        <w:tblCellMar>
          <w:left w:w="42" w:type="dxa"/>
          <w:right w:w="42" w:type="dxa"/>
        </w:tblCellMar>
        <w:tblLook w:val="01E0" w:firstRow="1" w:lastRow="1" w:firstColumn="1" w:lastColumn="1" w:noHBand="0" w:noVBand="0"/>
      </w:tblPr>
      <w:tblGrid>
        <w:gridCol w:w="709"/>
        <w:gridCol w:w="671"/>
        <w:gridCol w:w="938"/>
        <w:gridCol w:w="591"/>
        <w:gridCol w:w="909"/>
        <w:gridCol w:w="431"/>
        <w:gridCol w:w="578"/>
      </w:tblGrid>
      <w:tr w:rsidR="00212AB8" w:rsidRPr="00414A9C" w14:paraId="359EC70A" w14:textId="77777777" w:rsidTr="00212AB8">
        <w:tc>
          <w:tcPr>
            <w:tcW w:w="709" w:type="dxa"/>
          </w:tcPr>
          <w:p w14:paraId="560E46FD" w14:textId="2FBEBD94" w:rsidR="00212AB8" w:rsidRPr="00932E99" w:rsidRDefault="00212AB8" w:rsidP="00212AB8">
            <w:pPr>
              <w:pStyle w:val="O0Nwnext"/>
            </w:pPr>
            <w:bookmarkStart w:id="3079" w:name="_Ref439955311"/>
            <w:bookmarkStart w:id="3080" w:name="_Ref345071040"/>
            <w:r w:rsidRPr="00856563">
              <w:t>(</w:t>
            </w:r>
            <w:r w:rsidR="000253EE">
              <w:fldChar w:fldCharType="begin"/>
            </w:r>
            <w:r w:rsidR="000253EE">
              <w:instrText xml:space="preserve"> SEQ ( \* ARABIC</w:instrText>
            </w:r>
            <w:r w:rsidR="00CC706E">
              <w:instrText xml:space="preserve"> \s 1</w:instrText>
            </w:r>
            <w:r w:rsidR="000253EE">
              <w:instrText xml:space="preserve"> </w:instrText>
            </w:r>
            <w:r w:rsidR="000253EE">
              <w:fldChar w:fldCharType="separate"/>
            </w:r>
            <w:r w:rsidR="00154D81">
              <w:rPr>
                <w:noProof/>
              </w:rPr>
              <w:t>94</w:t>
            </w:r>
            <w:r w:rsidR="000253EE">
              <w:rPr>
                <w:noProof/>
              </w:rPr>
              <w:fldChar w:fldCharType="end"/>
            </w:r>
            <w:bookmarkEnd w:id="3079"/>
            <w:r w:rsidRPr="00856563">
              <w:t>)</w:t>
            </w:r>
            <w:bookmarkEnd w:id="3080"/>
          </w:p>
        </w:tc>
        <w:tc>
          <w:tcPr>
            <w:tcW w:w="671" w:type="dxa"/>
          </w:tcPr>
          <w:p w14:paraId="7CC64B4C" w14:textId="77777777" w:rsidR="00212AB8" w:rsidRPr="00856563" w:rsidRDefault="00212AB8" w:rsidP="00212AB8">
            <w:pPr>
              <w:pStyle w:val="Text"/>
              <w:rPr>
                <w:rStyle w:val="ChBlueBold"/>
              </w:rPr>
            </w:pPr>
            <w:r w:rsidRPr="00856563">
              <w:rPr>
                <w:rStyle w:val="ChBlueBold"/>
              </w:rPr>
              <w:t>pace</w:t>
            </w:r>
          </w:p>
        </w:tc>
        <w:tc>
          <w:tcPr>
            <w:tcW w:w="938" w:type="dxa"/>
          </w:tcPr>
          <w:p w14:paraId="5E439852" w14:textId="77777777" w:rsidR="00212AB8" w:rsidRPr="00856563" w:rsidRDefault="00212AB8" w:rsidP="00212AB8">
            <w:pPr>
              <w:pStyle w:val="Text"/>
              <w:rPr>
                <w:rStyle w:val="ChBlueBold"/>
              </w:rPr>
            </w:pPr>
            <w:r w:rsidRPr="00856563">
              <w:rPr>
                <w:rStyle w:val="ChBlueBold"/>
              </w:rPr>
              <w:t>doran</w:t>
            </w:r>
            <w:r>
              <w:rPr>
                <w:rStyle w:val="ChBlueBold"/>
              </w:rPr>
              <w:t>g</w:t>
            </w:r>
          </w:p>
        </w:tc>
        <w:tc>
          <w:tcPr>
            <w:tcW w:w="591" w:type="dxa"/>
          </w:tcPr>
          <w:p w14:paraId="6237696A" w14:textId="77777777" w:rsidR="00212AB8" w:rsidRPr="00856563" w:rsidRDefault="00212AB8" w:rsidP="00212AB8">
            <w:pPr>
              <w:pStyle w:val="Text"/>
              <w:rPr>
                <w:rStyle w:val="ChBlueBold"/>
              </w:rPr>
            </w:pPr>
            <w:r w:rsidRPr="00856563">
              <w:rPr>
                <w:rStyle w:val="ChBlueBold"/>
              </w:rPr>
              <w:t>dua</w:t>
            </w:r>
          </w:p>
        </w:tc>
        <w:tc>
          <w:tcPr>
            <w:tcW w:w="909" w:type="dxa"/>
          </w:tcPr>
          <w:p w14:paraId="02D3E95E" w14:textId="77777777" w:rsidR="00212AB8" w:rsidRPr="00856563" w:rsidRDefault="00212AB8" w:rsidP="00212AB8">
            <w:pPr>
              <w:pStyle w:val="Text"/>
              <w:rPr>
                <w:rStyle w:val="ChBlueBold"/>
              </w:rPr>
            </w:pPr>
            <w:r w:rsidRPr="00856563">
              <w:rPr>
                <w:rStyle w:val="ChBlueBold"/>
              </w:rPr>
              <w:t>ini</w:t>
            </w:r>
          </w:p>
        </w:tc>
        <w:tc>
          <w:tcPr>
            <w:tcW w:w="431" w:type="dxa"/>
          </w:tcPr>
          <w:p w14:paraId="16AC772B" w14:textId="77777777" w:rsidR="00212AB8" w:rsidRPr="00856563" w:rsidRDefault="00212AB8" w:rsidP="00212AB8">
            <w:pPr>
              <w:pStyle w:val="Text"/>
            </w:pPr>
            <w:r w:rsidRPr="00856563">
              <w:t>ke</w:t>
            </w:r>
          </w:p>
        </w:tc>
        <w:tc>
          <w:tcPr>
            <w:tcW w:w="578" w:type="dxa"/>
          </w:tcPr>
          <w:p w14:paraId="7164730E" w14:textId="77777777" w:rsidR="00212AB8" w:rsidRPr="00856563" w:rsidRDefault="00212AB8" w:rsidP="00212AB8">
            <w:pPr>
              <w:pStyle w:val="Text"/>
            </w:pPr>
            <w:r w:rsidRPr="00856563">
              <w:t>atas</w:t>
            </w:r>
          </w:p>
        </w:tc>
      </w:tr>
      <w:tr w:rsidR="00212AB8" w:rsidRPr="00856563" w14:paraId="27C31AF1" w14:textId="77777777" w:rsidTr="00212AB8">
        <w:tc>
          <w:tcPr>
            <w:tcW w:w="709" w:type="dxa"/>
          </w:tcPr>
          <w:p w14:paraId="2746944A" w14:textId="77777777" w:rsidR="00212AB8" w:rsidRPr="00932E99" w:rsidRDefault="00212AB8" w:rsidP="00212AB8">
            <w:pPr>
              <w:pStyle w:val="GlossEng"/>
            </w:pPr>
          </w:p>
        </w:tc>
        <w:tc>
          <w:tcPr>
            <w:tcW w:w="671" w:type="dxa"/>
          </w:tcPr>
          <w:p w14:paraId="59B3A390" w14:textId="77777777" w:rsidR="00212AB8" w:rsidRPr="00856563" w:rsidRDefault="00212AB8" w:rsidP="00212AB8">
            <w:pPr>
              <w:pStyle w:val="GlossEng"/>
            </w:pPr>
            <w:r w:rsidRPr="00856563">
              <w:t>man</w:t>
            </w:r>
          </w:p>
        </w:tc>
        <w:tc>
          <w:tcPr>
            <w:tcW w:w="938" w:type="dxa"/>
          </w:tcPr>
          <w:p w14:paraId="5B96AC7E" w14:textId="77777777" w:rsidR="00212AB8" w:rsidRPr="0099608C" w:rsidRDefault="00212AB8" w:rsidP="00212AB8">
            <w:pPr>
              <w:pStyle w:val="GlossEng"/>
              <w:rPr>
                <w:rStyle w:val="ChSmallCaps"/>
              </w:rPr>
            </w:pPr>
            <w:r w:rsidRPr="0099608C">
              <w:rPr>
                <w:rStyle w:val="ChSmallCaps"/>
              </w:rPr>
              <w:t>3pl</w:t>
            </w:r>
          </w:p>
        </w:tc>
        <w:tc>
          <w:tcPr>
            <w:tcW w:w="591" w:type="dxa"/>
          </w:tcPr>
          <w:p w14:paraId="3E644E2B" w14:textId="77777777" w:rsidR="00212AB8" w:rsidRPr="00856563" w:rsidRDefault="00212AB8" w:rsidP="00212AB8">
            <w:pPr>
              <w:pStyle w:val="GlossEng"/>
            </w:pPr>
            <w:r w:rsidRPr="00856563">
              <w:t>two</w:t>
            </w:r>
          </w:p>
        </w:tc>
        <w:tc>
          <w:tcPr>
            <w:tcW w:w="909" w:type="dxa"/>
          </w:tcPr>
          <w:p w14:paraId="29178CC8" w14:textId="77777777" w:rsidR="00212AB8" w:rsidRPr="0099608C" w:rsidRDefault="00212AB8" w:rsidP="00212AB8">
            <w:pPr>
              <w:pStyle w:val="GlossEng"/>
              <w:rPr>
                <w:rStyle w:val="ChSmallCaps"/>
              </w:rPr>
            </w:pPr>
            <w:r w:rsidRPr="0099608C">
              <w:rPr>
                <w:rStyle w:val="ChSmallCaps"/>
              </w:rPr>
              <w:t>d.prox</w:t>
            </w:r>
          </w:p>
        </w:tc>
        <w:tc>
          <w:tcPr>
            <w:tcW w:w="431" w:type="dxa"/>
          </w:tcPr>
          <w:p w14:paraId="0780A13D" w14:textId="77777777" w:rsidR="00212AB8" w:rsidRPr="00856563" w:rsidRDefault="00212AB8" w:rsidP="00212AB8">
            <w:pPr>
              <w:pStyle w:val="GlossEng"/>
            </w:pPr>
            <w:r>
              <w:t>to</w:t>
            </w:r>
          </w:p>
        </w:tc>
        <w:tc>
          <w:tcPr>
            <w:tcW w:w="578" w:type="dxa"/>
          </w:tcPr>
          <w:p w14:paraId="6CB646B2" w14:textId="77777777" w:rsidR="00212AB8" w:rsidRPr="00856563" w:rsidRDefault="00212AB8" w:rsidP="00212AB8">
            <w:pPr>
              <w:pStyle w:val="GlossEng"/>
            </w:pPr>
            <w:r w:rsidRPr="00856563">
              <w:t>top</w:t>
            </w:r>
          </w:p>
        </w:tc>
      </w:tr>
    </w:tbl>
    <w:p w14:paraId="02ED6832" w14:textId="54FC3A2B" w:rsidR="00212AB8" w:rsidRPr="003852D5" w:rsidRDefault="00B7093A" w:rsidP="00212AB8">
      <w:pPr>
        <w:pStyle w:val="FreeTranslEng15pt"/>
      </w:pPr>
      <w:r>
        <w:t>‘</w:t>
      </w:r>
      <w:r w:rsidR="00212AB8">
        <w:rPr>
          <w:rStyle w:val="ChBlueBold"/>
        </w:rPr>
        <w:t>the</w:t>
      </w:r>
      <w:r w:rsidR="00212AB8" w:rsidRPr="00856563">
        <w:rPr>
          <w:rStyle w:val="ChBlueBold"/>
        </w:rPr>
        <w:t xml:space="preserve"> two men here</w:t>
      </w:r>
      <w:r w:rsidR="00212AB8" w:rsidRPr="00856563">
        <w:t xml:space="preserve"> (went) up (there)</w:t>
      </w:r>
      <w:r>
        <w:t>’</w:t>
      </w:r>
      <w:r w:rsidR="00212AB8">
        <w:t xml:space="preserve"> </w:t>
      </w:r>
      <w:r w:rsidR="00212AB8" w:rsidRPr="001901BA">
        <w:rPr>
          <w:rStyle w:val="ExampleSource"/>
        </w:rPr>
        <w:t>[081006-034-CvEx.0010]</w:t>
      </w:r>
    </w:p>
    <w:p w14:paraId="68C2F511" w14:textId="77777777" w:rsidR="00212AB8" w:rsidRDefault="00212AB8" w:rsidP="00212AB8">
      <w:pPr>
        <w:pStyle w:val="Heading4"/>
      </w:pPr>
      <w:bookmarkStart w:id="3081" w:name="_Ref345150041"/>
      <w:r>
        <w:t>Associative inclusory plural interpretation</w:t>
      </w:r>
      <w:bookmarkEnd w:id="3081"/>
    </w:p>
    <w:p w14:paraId="727D09E6" w14:textId="77777777" w:rsidR="006659D0" w:rsidRDefault="00B7093A" w:rsidP="00214A3F">
      <w:pPr>
        <w:pStyle w:val="Body0000after"/>
      </w:pPr>
      <w:r>
        <w:t>‘</w:t>
      </w:r>
      <w:r w:rsidR="00212AB8" w:rsidRPr="0099608C">
        <w:rPr>
          <w:rStyle w:val="ChSmallCaps"/>
        </w:rPr>
        <w:t>n</w:t>
      </w:r>
      <w:r w:rsidR="00212AB8" w:rsidRPr="00F27A63">
        <w:t xml:space="preserve"> </w:t>
      </w:r>
      <w:r w:rsidR="00212AB8" w:rsidRPr="0099608C">
        <w:rPr>
          <w:rStyle w:val="ChSmallCaps"/>
        </w:rPr>
        <w:t>pro-pl</w:t>
      </w:r>
      <w:r>
        <w:t>’</w:t>
      </w:r>
      <w:r w:rsidR="00212AB8" w:rsidRPr="00856563">
        <w:t xml:space="preserve"> </w:t>
      </w:r>
      <w:r w:rsidR="00212AB8">
        <w:t>noun phrases</w:t>
      </w:r>
      <w:r w:rsidR="00212AB8" w:rsidRPr="00856563">
        <w:t xml:space="preserve"> with </w:t>
      </w:r>
      <w:r w:rsidR="00212AB8">
        <w:t xml:space="preserve">a </w:t>
      </w:r>
      <w:r w:rsidR="00212AB8" w:rsidRPr="00856563">
        <w:t xml:space="preserve">definite </w:t>
      </w:r>
      <w:r w:rsidR="00212AB8">
        <w:t xml:space="preserve">referent </w:t>
      </w:r>
      <w:r w:rsidR="00212AB8" w:rsidRPr="00856563">
        <w:t xml:space="preserve">and </w:t>
      </w:r>
      <w:r w:rsidR="00212AB8">
        <w:t xml:space="preserve">an </w:t>
      </w:r>
      <w:r w:rsidR="00212AB8" w:rsidRPr="00856563">
        <w:t xml:space="preserve">adnominal plural </w:t>
      </w:r>
      <w:r w:rsidR="00212AB8">
        <w:rPr>
          <w:lang w:eastAsia="en-US"/>
        </w:rPr>
        <w:t>pronoun</w:t>
      </w:r>
      <w:r w:rsidR="00212AB8">
        <w:t xml:space="preserve"> receive an associative inclusory plural reading. </w:t>
      </w:r>
    </w:p>
    <w:p w14:paraId="055FDC20" w14:textId="3009BADD" w:rsidR="006659D0" w:rsidRDefault="006659D0" w:rsidP="00D74FEB">
      <w:pPr>
        <w:pStyle w:val="Body0000after"/>
      </w:pPr>
      <w:r>
        <w:t xml:space="preserve">In her cross-linguistic semantic analysis of associative plurals, </w:t>
      </w:r>
      <w:r w:rsidRPr="006659D0">
        <w:rPr>
          <w:rStyle w:val="Citation"/>
        </w:rPr>
        <w:fldChar w:fldCharType="begin"/>
      </w:r>
      <w:r w:rsidR="003A5B20">
        <w:rPr>
          <w:rStyle w:val="Citation"/>
        </w:rPr>
        <w:instrText>ADDIN CITAVI.PLACEHOLDER fa63e5a9-8335-435f-9910-4a69af0c3d32 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b3JhdmNzaWs8L1RleHQ+DQogICAgPC9UZXh0VW5pdD4NCiAgPC9UZXh0VW5pdHM+DQo8L1BsYWNlaG9sZGVyPg==</w:instrText>
      </w:r>
      <w:r w:rsidRPr="006659D0">
        <w:rPr>
          <w:rStyle w:val="Citation"/>
        </w:rPr>
        <w:fldChar w:fldCharType="separate"/>
      </w:r>
      <w:bookmarkStart w:id="3082" w:name="_CTVP001fa63e5a98335435f99104a69af0c3d32"/>
      <w:r w:rsidR="0092006B">
        <w:rPr>
          <w:rStyle w:val="Citation"/>
        </w:rPr>
        <w:t>Moravcsik</w:t>
      </w:r>
      <w:bookmarkEnd w:id="3082"/>
      <w:r w:rsidRPr="006659D0">
        <w:rPr>
          <w:rStyle w:val="Citation"/>
        </w:rPr>
        <w:fldChar w:fldCharType="end"/>
      </w:r>
      <w:r w:rsidRPr="006659D0">
        <w:rPr>
          <w:rStyle w:val="Citation"/>
        </w:rPr>
        <w:t xml:space="preserve"> </w:t>
      </w:r>
      <w:r w:rsidRPr="006659D0">
        <w:rPr>
          <w:rStyle w:val="Citation"/>
        </w:rPr>
        <w:fldChar w:fldCharType="begin"/>
      </w:r>
      <w:r w:rsidR="003A5B20">
        <w:rPr>
          <w:rStyle w:val="Citation"/>
        </w:rPr>
        <w:instrText>ADDIN CITAVI.PLACEHOLDER d4c2dfb6-411d-4e6c-802c-84d087543610 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OiA0NzDigJM0NzEpPC9UZXh0Pg0KICAgIDwvVGV4dFVuaXQ+DQogIDwvVGV4dFVuaXRzPg0KPC9QbGFjZWhvbGRlcj4=</w:instrText>
      </w:r>
      <w:r w:rsidRPr="006659D0">
        <w:rPr>
          <w:rStyle w:val="Citation"/>
        </w:rPr>
        <w:fldChar w:fldCharType="separate"/>
      </w:r>
      <w:bookmarkStart w:id="3083" w:name="_CTVP001d4c2dfb6411d4e6c802c84d087543610"/>
      <w:r w:rsidR="0092006B">
        <w:rPr>
          <w:rStyle w:val="Citation"/>
        </w:rPr>
        <w:t>(2003: 470–471)</w:t>
      </w:r>
      <w:bookmarkEnd w:id="3083"/>
      <w:r w:rsidRPr="006659D0">
        <w:rPr>
          <w:rStyle w:val="Citation"/>
        </w:rPr>
        <w:fldChar w:fldCharType="end"/>
      </w:r>
      <w:r>
        <w:t xml:space="preserve"> defines “associative plurals as “constructions whose meaning is ‘</w:t>
      </w:r>
      <w:r w:rsidRPr="00856563">
        <w:t>X and X</w:t>
      </w:r>
      <w:r>
        <w:t>’</w:t>
      </w:r>
      <w:r w:rsidRPr="00856563">
        <w:t>s associate(s)</w:t>
      </w:r>
      <w:r>
        <w:t>’</w:t>
      </w:r>
      <w:r w:rsidRPr="00856563">
        <w:t xml:space="preserve">, where all members are individuals, X is the focal referent, and the associate(s) form a group centering around </w:t>
      </w:r>
      <w:r w:rsidRPr="005E5ED7">
        <w:t>X</w:t>
      </w:r>
      <w:r>
        <w:t>”</w:t>
      </w:r>
      <w:r w:rsidRPr="00856563">
        <w:t xml:space="preserve">. In Papuan Malay, the focal referent is always </w:t>
      </w:r>
      <w:r>
        <w:t xml:space="preserve">encoded with a </w:t>
      </w:r>
      <w:r w:rsidRPr="00856563">
        <w:t xml:space="preserve">noun or noun phrase heading the phrasal </w:t>
      </w:r>
      <w:r>
        <w:t xml:space="preserve">construction, </w:t>
      </w:r>
      <w:r w:rsidRPr="00856563">
        <w:t xml:space="preserve">while the associates are encoded </w:t>
      </w:r>
      <w:r>
        <w:t xml:space="preserve">with </w:t>
      </w:r>
      <w:r w:rsidRPr="00856563">
        <w:t xml:space="preserve">a </w:t>
      </w:r>
      <w:r>
        <w:t>post-head plural pronoun</w:t>
      </w:r>
      <w:r w:rsidRPr="00C532A5">
        <w:t xml:space="preserve">. In </w:t>
      </w:r>
      <w:r w:rsidRPr="00C532A5">
        <w:fldChar w:fldCharType="begin"/>
      </w:r>
      <w:r w:rsidRPr="00C532A5">
        <w:instrText xml:space="preserve"> REF _Ref345071064 \h </w:instrText>
      </w:r>
      <w:r w:rsidRPr="00C532A5">
        <w:fldChar w:fldCharType="separate"/>
      </w:r>
      <w:r w:rsidR="00154D81" w:rsidRPr="00856563">
        <w:t>(</w:t>
      </w:r>
      <w:r w:rsidR="00154D81">
        <w:rPr>
          <w:noProof/>
        </w:rPr>
        <w:t>95</w:t>
      </w:r>
      <w:r w:rsidR="00154D81" w:rsidRPr="00856563">
        <w:t>)</w:t>
      </w:r>
      <w:r w:rsidRPr="00C532A5">
        <w:fldChar w:fldCharType="end"/>
      </w:r>
      <w:r w:rsidRPr="00C532A5">
        <w:t xml:space="preserve"> and </w:t>
      </w:r>
      <w:r w:rsidRPr="00C532A5">
        <w:fldChar w:fldCharType="begin"/>
      </w:r>
      <w:r w:rsidRPr="00C532A5">
        <w:instrText xml:space="preserve"> REF _Ref352587323 \h </w:instrText>
      </w:r>
      <w:r w:rsidRPr="00C532A5">
        <w:fldChar w:fldCharType="separate"/>
      </w:r>
      <w:r w:rsidR="00154D81" w:rsidRPr="00856563">
        <w:t>(</w:t>
      </w:r>
      <w:r w:rsidR="00154D81">
        <w:rPr>
          <w:noProof/>
        </w:rPr>
        <w:t>96</w:t>
      </w:r>
      <w:r w:rsidR="00154D81" w:rsidRPr="00856563">
        <w:t>)</w:t>
      </w:r>
      <w:r w:rsidRPr="00C532A5">
        <w:fldChar w:fldCharType="end"/>
      </w:r>
      <w:r w:rsidRPr="00C532A5">
        <w:t>, for instance,</w:t>
      </w:r>
      <w:r w:rsidRPr="00F27A63">
        <w:t xml:space="preserve"> </w:t>
      </w:r>
      <w:r w:rsidRPr="00147902">
        <w:rPr>
          <w:rStyle w:val="ChItalBold"/>
        </w:rPr>
        <w:t>Lodia</w:t>
      </w:r>
      <w:r>
        <w:t xml:space="preserve"> and </w:t>
      </w:r>
      <w:r w:rsidRPr="00267A03">
        <w:rPr>
          <w:rStyle w:val="ChItalBold"/>
        </w:rPr>
        <w:t>Pa</w:t>
      </w:r>
      <w:r>
        <w:rPr>
          <w:rStyle w:val="ChItalBold"/>
        </w:rPr>
        <w:t>w</w:t>
      </w:r>
      <w:r w:rsidRPr="00267A03">
        <w:rPr>
          <w:rStyle w:val="ChItalBold"/>
        </w:rPr>
        <w:t>lus</w:t>
      </w:r>
      <w:r>
        <w:t xml:space="preserve"> are the focal referents while the pronouns </w:t>
      </w:r>
      <w:r>
        <w:rPr>
          <w:rStyle w:val="ChItalBold"/>
        </w:rPr>
        <w:t>t</w:t>
      </w:r>
      <w:r w:rsidRPr="00446850">
        <w:rPr>
          <w:rStyle w:val="ChItalBold"/>
        </w:rPr>
        <w:t>orang</w:t>
      </w:r>
      <w:r>
        <w:t xml:space="preserve"> ‘</w:t>
      </w:r>
      <w:r w:rsidRPr="0099608C">
        <w:rPr>
          <w:rStyle w:val="ChSmallCaps"/>
        </w:rPr>
        <w:t>1pl</w:t>
      </w:r>
      <w:r>
        <w:t xml:space="preserve">’ and </w:t>
      </w:r>
      <w:r w:rsidRPr="003C4738">
        <w:rPr>
          <w:rStyle w:val="ChItalBold"/>
        </w:rPr>
        <w:t>dorang</w:t>
      </w:r>
      <w:r>
        <w:t xml:space="preserve"> ‘</w:t>
      </w:r>
      <w:r w:rsidRPr="0099608C">
        <w:rPr>
          <w:rStyle w:val="ChSmallCaps"/>
        </w:rPr>
        <w:t>3pl</w:t>
      </w:r>
      <w:r>
        <w:t>’ denote the associates, res</w:t>
      </w:r>
      <w:r w:rsidRPr="003C4738">
        <w:t>p</w:t>
      </w:r>
      <w:r>
        <w:t>e</w:t>
      </w:r>
      <w:r w:rsidRPr="003C4738">
        <w:t>ctively</w:t>
      </w:r>
      <w:r>
        <w:t>.</w:t>
      </w:r>
    </w:p>
    <w:p w14:paraId="37CD7E50" w14:textId="70FFCB51" w:rsidR="00212AB8" w:rsidRDefault="00212AB8" w:rsidP="00D74FEB">
      <w:pPr>
        <w:pStyle w:val="Body0505after"/>
      </w:pPr>
      <w:r>
        <w:t xml:space="preserve">The reading of </w:t>
      </w:r>
      <w:r w:rsidR="00D74FEB">
        <w:t xml:space="preserve">Papuan Malay </w:t>
      </w:r>
      <w:r w:rsidR="00B7093A">
        <w:t>‘</w:t>
      </w:r>
      <w:r w:rsidRPr="0099608C">
        <w:rPr>
          <w:rStyle w:val="ChSmallCaps"/>
        </w:rPr>
        <w:t>n</w:t>
      </w:r>
      <w:r w:rsidRPr="00F27A63">
        <w:t xml:space="preserve"> </w:t>
      </w:r>
      <w:r w:rsidRPr="0099608C">
        <w:rPr>
          <w:rStyle w:val="ChSmallCaps"/>
        </w:rPr>
        <w:t>pro-pl</w:t>
      </w:r>
      <w:r w:rsidR="00B7093A">
        <w:t>’</w:t>
      </w:r>
      <w:r w:rsidRPr="00856563">
        <w:t xml:space="preserve"> </w:t>
      </w:r>
      <w:r>
        <w:t xml:space="preserve">noun phrases is not only associative, </w:t>
      </w:r>
      <w:r w:rsidR="006659D0">
        <w:t xml:space="preserve">however. Adopting </w:t>
      </w:r>
      <w:r w:rsidR="006659D0" w:rsidRPr="006659D0">
        <w:rPr>
          <w:rStyle w:val="Citation"/>
        </w:rPr>
        <w:fldChar w:fldCharType="begin"/>
      </w:r>
      <w:r w:rsidR="003A5B20">
        <w:rPr>
          <w:rStyle w:val="Citation"/>
        </w:rPr>
        <w:instrText>ADDIN CITAVI.PLACEHOLDER 1f8fef96-2516-4cfc-886d-a80b4812cf97 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b3JhdmNzaWs8L1RleHQ+DQogICAgPC9UZXh0VW5pdD4NCiAgPC9UZXh0VW5pdHM+DQo8L1BsYWNlaG9sZGVyPg==</w:instrText>
      </w:r>
      <w:r w:rsidR="006659D0" w:rsidRPr="006659D0">
        <w:rPr>
          <w:rStyle w:val="Citation"/>
        </w:rPr>
        <w:fldChar w:fldCharType="separate"/>
      </w:r>
      <w:bookmarkStart w:id="3084" w:name="_CTVP0011f8fef9625164cfc886da80b4812cf97"/>
      <w:r w:rsidR="0092006B">
        <w:rPr>
          <w:rStyle w:val="Citation"/>
        </w:rPr>
        <w:t>Moravcsik</w:t>
      </w:r>
      <w:bookmarkEnd w:id="3084"/>
      <w:r w:rsidR="006659D0" w:rsidRPr="006659D0">
        <w:rPr>
          <w:rStyle w:val="Citation"/>
        </w:rPr>
        <w:fldChar w:fldCharType="end"/>
      </w:r>
      <w:r w:rsidR="006659D0">
        <w:rPr>
          <w:rStyle w:val="Citation"/>
        </w:rPr>
        <w:t>’s</w:t>
      </w:r>
      <w:r w:rsidR="006659D0" w:rsidRPr="006659D0">
        <w:rPr>
          <w:rStyle w:val="Citation"/>
        </w:rPr>
        <w:t xml:space="preserve"> </w:t>
      </w:r>
      <w:r w:rsidR="006659D0" w:rsidRPr="006659D0">
        <w:rPr>
          <w:rStyle w:val="Citation"/>
        </w:rPr>
        <w:fldChar w:fldCharType="begin"/>
      </w:r>
      <w:r w:rsidR="003A5B20">
        <w:rPr>
          <w:rStyle w:val="Citation"/>
        </w:rPr>
        <w:instrText>ADDIN CITAVI.PLACEHOLDER 8517783d-7220-4520-9599-23a93369fa79 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zogNDc5KTwvVGV4dD4NCiAgICA8L1RleHRVbml0Pg0KICA8L1RleHRVbml0cz4NCjwvUGxhY2Vob2xkZXI+</w:instrText>
      </w:r>
      <w:r w:rsidR="006659D0" w:rsidRPr="006659D0">
        <w:rPr>
          <w:rStyle w:val="Citation"/>
        </w:rPr>
        <w:fldChar w:fldCharType="separate"/>
      </w:r>
      <w:bookmarkStart w:id="3085" w:name="_CTVP0018517783d72204520959923a93369fa79"/>
      <w:r w:rsidR="0092006B">
        <w:rPr>
          <w:rStyle w:val="Citation"/>
        </w:rPr>
        <w:t>(2003: 479)</w:t>
      </w:r>
      <w:bookmarkEnd w:id="3085"/>
      <w:r w:rsidR="006659D0" w:rsidRPr="006659D0">
        <w:rPr>
          <w:rStyle w:val="Citation"/>
        </w:rPr>
        <w:fldChar w:fldCharType="end"/>
      </w:r>
      <w:r w:rsidR="006659D0">
        <w:rPr>
          <w:rStyle w:val="Citation"/>
        </w:rPr>
        <w:t xml:space="preserve"> analysis, the reading of such noun phrases is </w:t>
      </w:r>
      <w:r w:rsidR="006659D0">
        <w:t xml:space="preserve">also “inclusory”, </w:t>
      </w:r>
      <w:r>
        <w:t xml:space="preserve">in that </w:t>
      </w:r>
      <w:r w:rsidR="00B7093A">
        <w:t>“</w:t>
      </w:r>
      <w:r w:rsidRPr="003C5C78">
        <w:t>all members of the plural set are summarily referred to by a pronoun</w:t>
      </w:r>
      <w:r w:rsidR="00B7093A">
        <w:t>”</w:t>
      </w:r>
      <w:r w:rsidR="00D74FEB">
        <w:t xml:space="preserve"> </w:t>
      </w:r>
      <w:r>
        <w:t>(</w:t>
      </w:r>
      <w:r w:rsidR="00D74FEB">
        <w:t xml:space="preserve">see </w:t>
      </w:r>
      <w:r>
        <w:t>also</w:t>
      </w:r>
      <w:r w:rsidR="006659D0">
        <w:t xml:space="preserve"> </w:t>
      </w:r>
      <w:r w:rsidR="004D49D9" w:rsidRPr="004D49D9">
        <w:rPr>
          <w:rStyle w:val="Citation"/>
        </w:rPr>
        <w:fldChar w:fldCharType="begin"/>
      </w:r>
      <w:r w:rsidR="004D49D9">
        <w:rPr>
          <w:rStyle w:val="Citation"/>
        </w:rPr>
        <w:instrText>ADDIN CITAVI.PLACEHOLDER 9d584d20-acd7-4b0f-9468-339c96c8ae4b 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wZWxtYXRoIDIwMDQ6IDI1PC9UZXh0Pg0KICAgIDwvVGV4dFVuaXQ+DQogIDwvVGV4dFVuaXRzPg0KPC9QbGFjZWhvbGRlcj4=</w:instrText>
      </w:r>
      <w:r w:rsidR="004D49D9" w:rsidRPr="004D49D9">
        <w:rPr>
          <w:rStyle w:val="Citation"/>
        </w:rPr>
        <w:fldChar w:fldCharType="separate"/>
      </w:r>
      <w:bookmarkStart w:id="3086" w:name="_CTVP0019d584d20acd74b0f9468339c96c8ae4b"/>
      <w:r w:rsidR="0092006B">
        <w:rPr>
          <w:rStyle w:val="Citation"/>
        </w:rPr>
        <w:t>Haspelmath 2004: 25</w:t>
      </w:r>
      <w:bookmarkEnd w:id="3086"/>
      <w:r w:rsidR="004D49D9" w:rsidRPr="004D49D9">
        <w:rPr>
          <w:rStyle w:val="Citation"/>
        </w:rPr>
        <w:fldChar w:fldCharType="end"/>
      </w:r>
      <w:r w:rsidR="00CC0C2B">
        <w:rPr>
          <w:rStyle w:val="Citation"/>
        </w:rPr>
        <w:t>;</w:t>
      </w:r>
      <w:r w:rsidR="00513C8C" w:rsidRPr="00513C8C">
        <w:rPr>
          <w:rStyle w:val="Citation"/>
        </w:rPr>
        <w:t xml:space="preserve"> </w:t>
      </w:r>
      <w:r w:rsidR="00BA6215">
        <w:rPr>
          <w:rStyle w:val="Citation"/>
        </w:rPr>
        <w:fldChar w:fldCharType="begin"/>
      </w:r>
      <w:r w:rsidR="003A5B20">
        <w:rPr>
          <w:rStyle w:val="Citation"/>
        </w:rPr>
        <w:instrText>ADDIN CITAVI.PLACEHOLDER 0687383d-75b2-4ffd-b4a0-63e905ebafd6 PFBsYWNlaG9sZGVyPg0KICA8QWRkSW5WZXJzaW9uPjUuMi4wLjg8L0FkZEluVmVyc2lvbj4NCiAgPElkPjA2ODczODNkLTc1YjItNGZmZC1iNGEwLTYzZTkwNWViYWZkNjwvSWQ+DQogIDxFbnRyaWVzPg0KICAgIDxFbnRyeT4NCiAgICAgIDxJZD43MGE3Njc1OS1lODlhLTQ4N2ItOGIxNi0zNDhhMTFhMWVjODU8L0lkPg0KICAgICAgPE5vUGFyPnRydWU8L05vUGFyPg0KICAgICAgPFJlZmVyZW5jZUlkPjFjMmJhZjQ5LWRlNDYtNGNiNS1iNGYxLWE5NzEzOWNmNWE0ZD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pbCAyMDA5PC9UZXh0Pg0KICAgIDwvVGV4dFVuaXQ+DQogIDwvVGV4dFVuaXRzPg0KPC9QbGFjZWhvbGRlcj4=</w:instrText>
      </w:r>
      <w:r w:rsidR="00BA6215">
        <w:rPr>
          <w:rStyle w:val="Citation"/>
        </w:rPr>
        <w:fldChar w:fldCharType="separate"/>
      </w:r>
      <w:bookmarkStart w:id="3087" w:name="_CTVP0010687383d75b24ffdb4a063e905ebafd6"/>
      <w:r w:rsidR="0092006B">
        <w:rPr>
          <w:rStyle w:val="Citation"/>
        </w:rPr>
        <w:t>Gil 2009</w:t>
      </w:r>
      <w:bookmarkEnd w:id="3087"/>
      <w:r w:rsidR="00BA6215">
        <w:rPr>
          <w:rStyle w:val="Citation"/>
        </w:rPr>
        <w:fldChar w:fldCharType="end"/>
      </w:r>
      <w:r>
        <w:t xml:space="preserve">). </w:t>
      </w:r>
      <w:r w:rsidR="00D74FEB">
        <w:t>That is, the reference of the plural pronoun in a Papuan Malay ‘</w:t>
      </w:r>
      <w:r w:rsidR="00D74FEB" w:rsidRPr="0099608C">
        <w:rPr>
          <w:rStyle w:val="ChSmallCaps"/>
        </w:rPr>
        <w:t>n</w:t>
      </w:r>
      <w:r w:rsidR="00D74FEB" w:rsidRPr="00F27A63">
        <w:t xml:space="preserve"> </w:t>
      </w:r>
      <w:r w:rsidR="00D74FEB" w:rsidRPr="0099608C">
        <w:rPr>
          <w:rStyle w:val="ChSmallCaps"/>
        </w:rPr>
        <w:t>pro-pl</w:t>
      </w:r>
      <w:r w:rsidR="00D74FEB">
        <w:t>’</w:t>
      </w:r>
      <w:r w:rsidR="00D74FEB" w:rsidRPr="00856563">
        <w:t xml:space="preserve"> </w:t>
      </w:r>
      <w:r w:rsidR="00D74FEB">
        <w:t>noun phrase includes the reference of the focal referent, such that ‘</w:t>
      </w:r>
      <w:r w:rsidR="00D74FEB" w:rsidRPr="0099608C">
        <w:rPr>
          <w:rStyle w:val="ChSmallCaps"/>
        </w:rPr>
        <w:t>pro</w:t>
      </w:r>
      <w:r w:rsidR="00D74FEB">
        <w:t xml:space="preserve"> including X’ </w:t>
      </w:r>
      <w:r>
        <w:t xml:space="preserve">In </w:t>
      </w:r>
      <w:r>
        <w:fldChar w:fldCharType="begin"/>
      </w:r>
      <w:r>
        <w:instrText xml:space="preserve"> REF _Ref345071064 \h </w:instrText>
      </w:r>
      <w:r>
        <w:fldChar w:fldCharType="separate"/>
      </w:r>
      <w:r w:rsidR="00154D81" w:rsidRPr="00856563">
        <w:t>(</w:t>
      </w:r>
      <w:r w:rsidR="00154D81">
        <w:rPr>
          <w:noProof/>
        </w:rPr>
        <w:t>95</w:t>
      </w:r>
      <w:r w:rsidR="00154D81" w:rsidRPr="00856563">
        <w:t>)</w:t>
      </w:r>
      <w:r>
        <w:fldChar w:fldCharType="end"/>
      </w:r>
      <w:r>
        <w:t xml:space="preserve">, for instance, the pronoun </w:t>
      </w:r>
      <w:r>
        <w:rPr>
          <w:rStyle w:val="ChItalBold"/>
        </w:rPr>
        <w:t>t</w:t>
      </w:r>
      <w:r w:rsidRPr="00446850">
        <w:rPr>
          <w:rStyle w:val="ChItalBold"/>
        </w:rPr>
        <w:t>orang</w:t>
      </w:r>
      <w:r>
        <w:t xml:space="preserve"> </w:t>
      </w:r>
      <w:r w:rsidR="00B7093A">
        <w:t>‘</w:t>
      </w:r>
      <w:r w:rsidRPr="0099608C">
        <w:rPr>
          <w:rStyle w:val="ChSmallCaps"/>
        </w:rPr>
        <w:t>1pl</w:t>
      </w:r>
      <w:r w:rsidR="00B7093A">
        <w:t>’</w:t>
      </w:r>
      <w:r>
        <w:t xml:space="preserve"> includes not only the </w:t>
      </w:r>
      <w:r w:rsidRPr="00FE7050">
        <w:t>companions</w:t>
      </w:r>
      <w:r>
        <w:t xml:space="preserve"> and the speaker, but all members of the plural set, </w:t>
      </w:r>
      <w:r w:rsidR="00B7093A">
        <w:t>“</w:t>
      </w:r>
      <w:r>
        <w:t xml:space="preserve">including </w:t>
      </w:r>
      <w:r w:rsidR="00147902" w:rsidRPr="00147902">
        <w:rPr>
          <w:rStyle w:val="ChItalBold"/>
        </w:rPr>
        <w:t>Lodia</w:t>
      </w:r>
      <w:r w:rsidR="00B7093A">
        <w:t>”</w:t>
      </w:r>
      <w:r>
        <w:t xml:space="preserve">. That is, the </w:t>
      </w:r>
      <w:r w:rsidR="00B7093A">
        <w:t>‘</w:t>
      </w:r>
      <w:r w:rsidRPr="0099608C">
        <w:rPr>
          <w:rStyle w:val="ChSmallCaps"/>
        </w:rPr>
        <w:t>n</w:t>
      </w:r>
      <w:r w:rsidRPr="00F27A63">
        <w:t xml:space="preserve"> </w:t>
      </w:r>
      <w:r w:rsidRPr="0099608C">
        <w:rPr>
          <w:rStyle w:val="ChSmallCaps"/>
        </w:rPr>
        <w:t>pro-pl</w:t>
      </w:r>
      <w:r w:rsidR="00B7093A">
        <w:t>’</w:t>
      </w:r>
      <w:r w:rsidRPr="00856563">
        <w:t xml:space="preserve"> </w:t>
      </w:r>
      <w:r>
        <w:t xml:space="preserve">noun phrase </w:t>
      </w:r>
      <w:r w:rsidR="00147902">
        <w:rPr>
          <w:rStyle w:val="ChItalBold"/>
        </w:rPr>
        <w:t>Lodia</w:t>
      </w:r>
      <w:r w:rsidRPr="00EE3873">
        <w:rPr>
          <w:rStyle w:val="ChItalBold"/>
        </w:rPr>
        <w:t xml:space="preserve"> torang</w:t>
      </w:r>
      <w:r>
        <w:t xml:space="preserve"> does not signal an additive relation in the sense of </w:t>
      </w:r>
      <w:r w:rsidR="00B7093A">
        <w:t>‘</w:t>
      </w:r>
      <w:r w:rsidR="00147902">
        <w:t>Lodia</w:t>
      </w:r>
      <w:r>
        <w:t xml:space="preserve"> plus we companions</w:t>
      </w:r>
      <w:r w:rsidR="00B7093A">
        <w:t>’</w:t>
      </w:r>
      <w:r>
        <w:t xml:space="preserve">. Likewise in </w:t>
      </w:r>
      <w:r w:rsidRPr="00383ED6">
        <w:fldChar w:fldCharType="begin"/>
      </w:r>
      <w:r w:rsidRPr="00383ED6">
        <w:instrText xml:space="preserve"> REF _Ref352587323 \h </w:instrText>
      </w:r>
      <w:r w:rsidRPr="00383ED6">
        <w:fldChar w:fldCharType="separate"/>
      </w:r>
      <w:r w:rsidR="00154D81" w:rsidRPr="00856563">
        <w:t>(</w:t>
      </w:r>
      <w:r w:rsidR="00154D81">
        <w:rPr>
          <w:noProof/>
        </w:rPr>
        <w:t>96</w:t>
      </w:r>
      <w:r w:rsidR="00154D81" w:rsidRPr="00856563">
        <w:t>)</w:t>
      </w:r>
      <w:r w:rsidRPr="00383ED6">
        <w:fldChar w:fldCharType="end"/>
      </w:r>
      <w:r>
        <w:t xml:space="preserve">, the reference of </w:t>
      </w:r>
      <w:r w:rsidRPr="00BA202C">
        <w:rPr>
          <w:rStyle w:val="ChItalBold"/>
        </w:rPr>
        <w:t>dorang</w:t>
      </w:r>
      <w:r>
        <w:t xml:space="preserve"> </w:t>
      </w:r>
      <w:r w:rsidR="00B7093A">
        <w:t>‘</w:t>
      </w:r>
      <w:r w:rsidRPr="0099608C">
        <w:rPr>
          <w:rStyle w:val="ChSmallCaps"/>
        </w:rPr>
        <w:t>3pl</w:t>
      </w:r>
      <w:r w:rsidR="00B7093A">
        <w:t>’</w:t>
      </w:r>
      <w:r>
        <w:t xml:space="preserve"> includes not only the associates of the focal referent </w:t>
      </w:r>
      <w:r w:rsidR="00267A03" w:rsidRPr="00267A03">
        <w:rPr>
          <w:rStyle w:val="ChItalBold"/>
        </w:rPr>
        <w:t>Pa</w:t>
      </w:r>
      <w:r w:rsidR="00AC62B8">
        <w:rPr>
          <w:rStyle w:val="ChItalBold"/>
        </w:rPr>
        <w:t>w</w:t>
      </w:r>
      <w:r w:rsidR="00267A03" w:rsidRPr="00267A03">
        <w:rPr>
          <w:rStyle w:val="ChItalBold"/>
        </w:rPr>
        <w:t>lus</w:t>
      </w:r>
      <w:r>
        <w:t xml:space="preserve">, but all members of the plural set, </w:t>
      </w:r>
      <w:r w:rsidR="00B7093A">
        <w:t>“</w:t>
      </w:r>
      <w:r>
        <w:t xml:space="preserve">including </w:t>
      </w:r>
      <w:r w:rsidR="00AC62B8">
        <w:t>Pawlus</w:t>
      </w:r>
      <w:r w:rsidR="00B7093A">
        <w:t>”</w:t>
      </w:r>
      <w:r>
        <w:t>.</w:t>
      </w:r>
    </w:p>
    <w:p w14:paraId="617397BB" w14:textId="77777777" w:rsidR="00212AB8" w:rsidRDefault="00212AB8" w:rsidP="00212AB8">
      <w:pPr>
        <w:pStyle w:val="ExampleTitle"/>
      </w:pPr>
      <w:r>
        <w:t>Associative inclusory plural interpretation</w:t>
      </w:r>
    </w:p>
    <w:tbl>
      <w:tblPr>
        <w:tblW w:w="5170" w:type="dxa"/>
        <w:tblCellMar>
          <w:left w:w="42" w:type="dxa"/>
          <w:right w:w="42" w:type="dxa"/>
        </w:tblCellMar>
        <w:tblLook w:val="01E0" w:firstRow="1" w:lastRow="1" w:firstColumn="1" w:lastColumn="1" w:noHBand="0" w:noVBand="0"/>
      </w:tblPr>
      <w:tblGrid>
        <w:gridCol w:w="709"/>
        <w:gridCol w:w="706"/>
        <w:gridCol w:w="573"/>
        <w:gridCol w:w="640"/>
        <w:gridCol w:w="751"/>
        <w:gridCol w:w="684"/>
        <w:gridCol w:w="823"/>
        <w:gridCol w:w="284"/>
      </w:tblGrid>
      <w:tr w:rsidR="00212AB8" w:rsidRPr="00856563" w14:paraId="18A9FCAB" w14:textId="77777777" w:rsidTr="007719DA">
        <w:tc>
          <w:tcPr>
            <w:tcW w:w="709" w:type="dxa"/>
          </w:tcPr>
          <w:p w14:paraId="2A90C484" w14:textId="3F55C5A5" w:rsidR="00212AB8" w:rsidRPr="00932E99" w:rsidRDefault="00212AB8" w:rsidP="00212AB8">
            <w:pPr>
              <w:pStyle w:val="O0Nwnext"/>
            </w:pPr>
            <w:bookmarkStart w:id="3088" w:name="_Ref439955313"/>
            <w:bookmarkStart w:id="3089" w:name="_Ref345071064"/>
            <w:r w:rsidRPr="00856563">
              <w:t>(</w:t>
            </w:r>
            <w:r w:rsidR="000253EE">
              <w:fldChar w:fldCharType="begin"/>
            </w:r>
            <w:r w:rsidR="000253EE">
              <w:instrText xml:space="preserve"> SEQ ( \* ARABIC</w:instrText>
            </w:r>
            <w:r w:rsidR="00B13E5D">
              <w:instrText xml:space="preserve"> \s 1</w:instrText>
            </w:r>
            <w:r w:rsidR="000253EE">
              <w:instrText xml:space="preserve"> </w:instrText>
            </w:r>
            <w:r w:rsidR="000253EE">
              <w:fldChar w:fldCharType="separate"/>
            </w:r>
            <w:r w:rsidR="00154D81">
              <w:rPr>
                <w:noProof/>
              </w:rPr>
              <w:t>95</w:t>
            </w:r>
            <w:r w:rsidR="000253EE">
              <w:rPr>
                <w:noProof/>
              </w:rPr>
              <w:fldChar w:fldCharType="end"/>
            </w:r>
            <w:bookmarkEnd w:id="3088"/>
            <w:r w:rsidRPr="00856563">
              <w:t>)</w:t>
            </w:r>
            <w:bookmarkEnd w:id="3089"/>
          </w:p>
        </w:tc>
        <w:tc>
          <w:tcPr>
            <w:tcW w:w="706" w:type="dxa"/>
          </w:tcPr>
          <w:p w14:paraId="0ECFBECB" w14:textId="77777777" w:rsidR="00212AB8" w:rsidRPr="00856563" w:rsidRDefault="00212AB8" w:rsidP="00212AB8">
            <w:pPr>
              <w:pStyle w:val="Text"/>
            </w:pPr>
            <w:r w:rsidRPr="00856563">
              <w:t>itu</w:t>
            </w:r>
          </w:p>
        </w:tc>
        <w:tc>
          <w:tcPr>
            <w:tcW w:w="573" w:type="dxa"/>
          </w:tcPr>
          <w:p w14:paraId="52D7261F" w14:textId="77777777" w:rsidR="00212AB8" w:rsidRPr="00856563" w:rsidRDefault="00212AB8" w:rsidP="00212AB8">
            <w:pPr>
              <w:pStyle w:val="Text"/>
            </w:pPr>
            <w:r w:rsidRPr="00856563">
              <w:t>yang</w:t>
            </w:r>
          </w:p>
        </w:tc>
        <w:tc>
          <w:tcPr>
            <w:tcW w:w="640" w:type="dxa"/>
          </w:tcPr>
          <w:p w14:paraId="22DE4BD4" w14:textId="77777777" w:rsidR="00212AB8" w:rsidRPr="00856563" w:rsidRDefault="00147902" w:rsidP="00212AB8">
            <w:pPr>
              <w:pStyle w:val="Text"/>
              <w:rPr>
                <w:rStyle w:val="ChBlueBold"/>
              </w:rPr>
            </w:pPr>
            <w:r>
              <w:rPr>
                <w:rStyle w:val="ChBlueBold"/>
              </w:rPr>
              <w:t>Lodia</w:t>
            </w:r>
          </w:p>
        </w:tc>
        <w:tc>
          <w:tcPr>
            <w:tcW w:w="751" w:type="dxa"/>
          </w:tcPr>
          <w:p w14:paraId="450FD251" w14:textId="77777777" w:rsidR="00212AB8" w:rsidRPr="00856563" w:rsidRDefault="00212AB8" w:rsidP="00212AB8">
            <w:pPr>
              <w:pStyle w:val="Text"/>
              <w:rPr>
                <w:rStyle w:val="ChBlueBold"/>
              </w:rPr>
            </w:pPr>
            <w:r>
              <w:rPr>
                <w:rStyle w:val="ChBlueBold"/>
              </w:rPr>
              <w:t>torang</w:t>
            </w:r>
          </w:p>
        </w:tc>
        <w:tc>
          <w:tcPr>
            <w:tcW w:w="684" w:type="dxa"/>
          </w:tcPr>
          <w:p w14:paraId="0B044026" w14:textId="77777777" w:rsidR="00212AB8" w:rsidRPr="00856563" w:rsidRDefault="00212AB8" w:rsidP="00212AB8">
            <w:pPr>
              <w:pStyle w:val="Text"/>
            </w:pPr>
            <w:r>
              <w:t>bilang</w:t>
            </w:r>
          </w:p>
        </w:tc>
        <w:tc>
          <w:tcPr>
            <w:tcW w:w="823" w:type="dxa"/>
          </w:tcPr>
          <w:p w14:paraId="3D1DB9A9" w14:textId="77777777" w:rsidR="00212AB8" w:rsidRPr="00856563" w:rsidRDefault="00212AB8" w:rsidP="00212AB8">
            <w:pPr>
              <w:pStyle w:val="Text"/>
            </w:pPr>
            <w:r>
              <w:t>begini</w:t>
            </w:r>
          </w:p>
        </w:tc>
        <w:tc>
          <w:tcPr>
            <w:tcW w:w="284" w:type="dxa"/>
          </w:tcPr>
          <w:p w14:paraId="386869A7" w14:textId="77777777" w:rsidR="00212AB8" w:rsidRPr="00856563" w:rsidRDefault="00212AB8" w:rsidP="00212AB8">
            <w:pPr>
              <w:pStyle w:val="Text"/>
            </w:pPr>
            <w:r w:rsidRPr="00856563">
              <w:t>…</w:t>
            </w:r>
          </w:p>
        </w:tc>
      </w:tr>
      <w:tr w:rsidR="00212AB8" w:rsidRPr="00856563" w14:paraId="63773ED0" w14:textId="77777777" w:rsidTr="007719DA">
        <w:tc>
          <w:tcPr>
            <w:tcW w:w="709" w:type="dxa"/>
          </w:tcPr>
          <w:p w14:paraId="4C4EED29" w14:textId="77777777" w:rsidR="00212AB8" w:rsidRPr="00932E99" w:rsidRDefault="00212AB8" w:rsidP="00212AB8">
            <w:pPr>
              <w:pStyle w:val="GlossEng"/>
            </w:pPr>
          </w:p>
        </w:tc>
        <w:tc>
          <w:tcPr>
            <w:tcW w:w="706" w:type="dxa"/>
          </w:tcPr>
          <w:p w14:paraId="0AED0AD9" w14:textId="77777777" w:rsidR="00212AB8" w:rsidRPr="0099608C" w:rsidRDefault="00212AB8" w:rsidP="00212AB8">
            <w:pPr>
              <w:pStyle w:val="GlossEng"/>
              <w:rPr>
                <w:rStyle w:val="ChSmallCaps"/>
              </w:rPr>
            </w:pPr>
            <w:r w:rsidRPr="0099608C">
              <w:rPr>
                <w:rStyle w:val="ChSmallCaps"/>
              </w:rPr>
              <w:t>d.dist</w:t>
            </w:r>
          </w:p>
        </w:tc>
        <w:tc>
          <w:tcPr>
            <w:tcW w:w="573" w:type="dxa"/>
          </w:tcPr>
          <w:p w14:paraId="42C5EF37" w14:textId="77777777" w:rsidR="00212AB8" w:rsidRPr="0099608C" w:rsidRDefault="00212AB8" w:rsidP="00212AB8">
            <w:pPr>
              <w:pStyle w:val="GlossEng"/>
              <w:rPr>
                <w:rStyle w:val="ChSmallCaps"/>
              </w:rPr>
            </w:pPr>
            <w:r w:rsidRPr="0099608C">
              <w:rPr>
                <w:rStyle w:val="ChSmallCaps"/>
              </w:rPr>
              <w:t>rel</w:t>
            </w:r>
          </w:p>
        </w:tc>
        <w:tc>
          <w:tcPr>
            <w:tcW w:w="640" w:type="dxa"/>
          </w:tcPr>
          <w:p w14:paraId="3E76D64A" w14:textId="77777777" w:rsidR="00212AB8" w:rsidRPr="00856563" w:rsidRDefault="00147902" w:rsidP="00212AB8">
            <w:pPr>
              <w:pStyle w:val="GlossEng"/>
            </w:pPr>
            <w:r>
              <w:t>Lodia</w:t>
            </w:r>
          </w:p>
        </w:tc>
        <w:tc>
          <w:tcPr>
            <w:tcW w:w="751" w:type="dxa"/>
          </w:tcPr>
          <w:p w14:paraId="7007AF65" w14:textId="77777777" w:rsidR="00212AB8" w:rsidRPr="0099608C" w:rsidRDefault="00212AB8" w:rsidP="00212AB8">
            <w:pPr>
              <w:pStyle w:val="GlossEng"/>
              <w:rPr>
                <w:rStyle w:val="ChSmallCaps"/>
              </w:rPr>
            </w:pPr>
            <w:r w:rsidRPr="0099608C">
              <w:rPr>
                <w:rStyle w:val="ChSmallCaps"/>
              </w:rPr>
              <w:t>1pl</w:t>
            </w:r>
          </w:p>
        </w:tc>
        <w:tc>
          <w:tcPr>
            <w:tcW w:w="684" w:type="dxa"/>
          </w:tcPr>
          <w:p w14:paraId="71E09FB6" w14:textId="77777777" w:rsidR="00212AB8" w:rsidRPr="00856563" w:rsidRDefault="00212AB8" w:rsidP="00212AB8">
            <w:pPr>
              <w:pStyle w:val="GlossEng"/>
            </w:pPr>
            <w:r w:rsidRPr="00856563">
              <w:t>say</w:t>
            </w:r>
          </w:p>
        </w:tc>
        <w:tc>
          <w:tcPr>
            <w:tcW w:w="823" w:type="dxa"/>
          </w:tcPr>
          <w:p w14:paraId="515C0A38" w14:textId="77777777" w:rsidR="00212AB8" w:rsidRPr="00856563" w:rsidRDefault="00212AB8" w:rsidP="00212AB8">
            <w:pPr>
              <w:pStyle w:val="GlossEng"/>
            </w:pPr>
            <w:r w:rsidRPr="00856563">
              <w:t>like.this</w:t>
            </w:r>
          </w:p>
        </w:tc>
        <w:tc>
          <w:tcPr>
            <w:tcW w:w="284" w:type="dxa"/>
          </w:tcPr>
          <w:p w14:paraId="5300DEFC" w14:textId="77777777" w:rsidR="00212AB8" w:rsidRPr="00856563" w:rsidRDefault="00212AB8" w:rsidP="00212AB8">
            <w:pPr>
              <w:pStyle w:val="GlossEng"/>
            </w:pPr>
          </w:p>
        </w:tc>
      </w:tr>
    </w:tbl>
    <w:p w14:paraId="70B1A686" w14:textId="47E88013" w:rsidR="00212AB8" w:rsidRPr="00EE6E9B" w:rsidRDefault="00B7093A" w:rsidP="00212AB8">
      <w:pPr>
        <w:pStyle w:val="FreeTranslEng"/>
      </w:pPr>
      <w:r>
        <w:t>‘</w:t>
      </w:r>
      <w:r w:rsidR="00212AB8" w:rsidRPr="006C49EF">
        <w:t>that</w:t>
      </w:r>
      <w:r>
        <w:t>’</w:t>
      </w:r>
      <w:r w:rsidR="00212AB8" w:rsidRPr="006C49EF">
        <w:t>s why</w:t>
      </w:r>
      <w:r w:rsidR="00212AB8" w:rsidRPr="00856563">
        <w:t xml:space="preserve"> </w:t>
      </w:r>
      <w:r w:rsidR="00147902">
        <w:rPr>
          <w:rStyle w:val="ChBlueBold"/>
        </w:rPr>
        <w:t>Lodia</w:t>
      </w:r>
      <w:r w:rsidR="00212AB8" w:rsidRPr="00856563">
        <w:rPr>
          <w:rStyle w:val="ChBlueBold"/>
        </w:rPr>
        <w:t xml:space="preserve"> and </w:t>
      </w:r>
      <w:r w:rsidR="00212AB8">
        <w:rPr>
          <w:rStyle w:val="ChBlueBold"/>
        </w:rPr>
        <w:t xml:space="preserve">we </w:t>
      </w:r>
      <w:r w:rsidR="00212AB8" w:rsidRPr="00856563">
        <w:rPr>
          <w:rStyle w:val="ChBlueBold"/>
        </w:rPr>
        <w:t>companion</w:t>
      </w:r>
      <w:r w:rsidR="00212AB8">
        <w:rPr>
          <w:rStyle w:val="ChBlueBold"/>
        </w:rPr>
        <w:t>s including her</w:t>
      </w:r>
      <w:r w:rsidR="00212AB8" w:rsidRPr="00856563">
        <w:t xml:space="preserve"> said like this, …</w:t>
      </w:r>
      <w:r>
        <w:t>’</w:t>
      </w:r>
      <w:r w:rsidR="00212AB8">
        <w:t xml:space="preserve"> </w:t>
      </w:r>
      <w:r w:rsidR="00212AB8" w:rsidRPr="001B103C">
        <w:rPr>
          <w:rStyle w:val="ExampleSource"/>
        </w:rPr>
        <w:t>[081115-001a-Cv.0001]</w:t>
      </w:r>
    </w:p>
    <w:tbl>
      <w:tblPr>
        <w:tblW w:w="4281" w:type="dxa"/>
        <w:tblCellMar>
          <w:left w:w="42" w:type="dxa"/>
          <w:right w:w="42" w:type="dxa"/>
        </w:tblCellMar>
        <w:tblLook w:val="01E0" w:firstRow="1" w:lastRow="1" w:firstColumn="1" w:lastColumn="1" w:noHBand="0" w:noVBand="0"/>
      </w:tblPr>
      <w:tblGrid>
        <w:gridCol w:w="709"/>
        <w:gridCol w:w="573"/>
        <w:gridCol w:w="562"/>
        <w:gridCol w:w="879"/>
        <w:gridCol w:w="762"/>
        <w:gridCol w:w="796"/>
      </w:tblGrid>
      <w:tr w:rsidR="00212AB8" w:rsidRPr="00414A9C" w14:paraId="392FEC05" w14:textId="77777777" w:rsidTr="00267A03">
        <w:tc>
          <w:tcPr>
            <w:tcW w:w="709" w:type="dxa"/>
            <w:shd w:val="clear" w:color="auto" w:fill="auto"/>
          </w:tcPr>
          <w:p w14:paraId="6A4E5146" w14:textId="588C2215" w:rsidR="00212AB8" w:rsidRPr="00932E99" w:rsidRDefault="00212AB8" w:rsidP="00212AB8">
            <w:pPr>
              <w:pStyle w:val="O0Nwnext"/>
            </w:pPr>
            <w:bookmarkStart w:id="3090" w:name="_Ref439955314"/>
            <w:bookmarkStart w:id="3091" w:name="_Ref352587323"/>
            <w:r w:rsidRPr="00856563">
              <w:t>(</w:t>
            </w:r>
            <w:r w:rsidR="000253EE">
              <w:fldChar w:fldCharType="begin"/>
            </w:r>
            <w:r w:rsidR="000253EE">
              <w:instrText xml:space="preserve"> SEQ ( \* ARABIC</w:instrText>
            </w:r>
            <w:r w:rsidR="00B13E5D">
              <w:instrText xml:space="preserve"> \s 1</w:instrText>
            </w:r>
            <w:r w:rsidR="000253EE">
              <w:instrText xml:space="preserve"> </w:instrText>
            </w:r>
            <w:r w:rsidR="000253EE">
              <w:fldChar w:fldCharType="separate"/>
            </w:r>
            <w:r w:rsidR="00154D81">
              <w:rPr>
                <w:noProof/>
              </w:rPr>
              <w:t>96</w:t>
            </w:r>
            <w:r w:rsidR="000253EE">
              <w:rPr>
                <w:noProof/>
              </w:rPr>
              <w:fldChar w:fldCharType="end"/>
            </w:r>
            <w:bookmarkEnd w:id="3090"/>
            <w:r w:rsidRPr="00856563">
              <w:t>)</w:t>
            </w:r>
            <w:bookmarkEnd w:id="3091"/>
          </w:p>
        </w:tc>
        <w:tc>
          <w:tcPr>
            <w:tcW w:w="573" w:type="dxa"/>
            <w:shd w:val="clear" w:color="auto" w:fill="auto"/>
          </w:tcPr>
          <w:p w14:paraId="5990C82A" w14:textId="77777777" w:rsidR="00212AB8" w:rsidRPr="006D7622" w:rsidRDefault="00212AB8" w:rsidP="00212AB8">
            <w:pPr>
              <w:pStyle w:val="Text"/>
            </w:pPr>
            <w:r w:rsidRPr="006D7622">
              <w:t>tanta</w:t>
            </w:r>
          </w:p>
        </w:tc>
        <w:tc>
          <w:tcPr>
            <w:tcW w:w="562" w:type="dxa"/>
            <w:shd w:val="clear" w:color="auto" w:fill="auto"/>
          </w:tcPr>
          <w:p w14:paraId="225BD604" w14:textId="77777777" w:rsidR="00212AB8" w:rsidRPr="006D7622" w:rsidRDefault="00212AB8" w:rsidP="00212AB8">
            <w:pPr>
              <w:pStyle w:val="Text"/>
            </w:pPr>
            <w:r w:rsidRPr="006D7622">
              <w:t>ada</w:t>
            </w:r>
          </w:p>
        </w:tc>
        <w:tc>
          <w:tcPr>
            <w:tcW w:w="879" w:type="dxa"/>
            <w:shd w:val="clear" w:color="auto" w:fill="auto"/>
          </w:tcPr>
          <w:p w14:paraId="382E1A5D" w14:textId="77777777" w:rsidR="00212AB8" w:rsidRPr="006D7622" w:rsidRDefault="00212AB8" w:rsidP="00212AB8">
            <w:pPr>
              <w:pStyle w:val="Text"/>
            </w:pPr>
            <w:r w:rsidRPr="006D7622">
              <w:t>mara</w:t>
            </w:r>
          </w:p>
        </w:tc>
        <w:tc>
          <w:tcPr>
            <w:tcW w:w="762" w:type="dxa"/>
            <w:shd w:val="clear" w:color="auto" w:fill="auto"/>
          </w:tcPr>
          <w:p w14:paraId="5BB6437E" w14:textId="77777777" w:rsidR="00212AB8" w:rsidRPr="00267A03" w:rsidRDefault="00AC62B8" w:rsidP="00212AB8">
            <w:pPr>
              <w:pStyle w:val="Text"/>
              <w:rPr>
                <w:rStyle w:val="ChBlueBold"/>
              </w:rPr>
            </w:pPr>
            <w:r>
              <w:rPr>
                <w:rStyle w:val="ChBlueBold"/>
              </w:rPr>
              <w:t>Paw</w:t>
            </w:r>
            <w:r w:rsidR="00267A03" w:rsidRPr="00267A03">
              <w:rPr>
                <w:rStyle w:val="ChBlueBold"/>
              </w:rPr>
              <w:t>lus</w:t>
            </w:r>
          </w:p>
        </w:tc>
        <w:tc>
          <w:tcPr>
            <w:tcW w:w="796" w:type="dxa"/>
            <w:shd w:val="clear" w:color="auto" w:fill="auto"/>
          </w:tcPr>
          <w:p w14:paraId="7A480D37" w14:textId="77777777" w:rsidR="00212AB8" w:rsidRPr="00713BA2" w:rsidRDefault="00212AB8" w:rsidP="00212AB8">
            <w:pPr>
              <w:pStyle w:val="Text"/>
              <w:rPr>
                <w:rStyle w:val="ChBlueBold"/>
              </w:rPr>
            </w:pPr>
            <w:r w:rsidRPr="00713BA2">
              <w:rPr>
                <w:rStyle w:val="ChBlueBold"/>
              </w:rPr>
              <w:t>dorang</w:t>
            </w:r>
          </w:p>
        </w:tc>
      </w:tr>
      <w:tr w:rsidR="00212AB8" w:rsidRPr="006B7A3B" w14:paraId="49F27EC4" w14:textId="77777777" w:rsidTr="00267A03">
        <w:tc>
          <w:tcPr>
            <w:tcW w:w="709" w:type="dxa"/>
            <w:shd w:val="clear" w:color="auto" w:fill="auto"/>
          </w:tcPr>
          <w:p w14:paraId="7E7E4B29" w14:textId="77777777" w:rsidR="00212AB8" w:rsidRPr="006D7622" w:rsidRDefault="00212AB8" w:rsidP="00212AB8">
            <w:pPr>
              <w:pStyle w:val="GlossEng"/>
            </w:pPr>
          </w:p>
        </w:tc>
        <w:tc>
          <w:tcPr>
            <w:tcW w:w="573" w:type="dxa"/>
            <w:shd w:val="clear" w:color="auto" w:fill="auto"/>
          </w:tcPr>
          <w:p w14:paraId="4E1671CF" w14:textId="77777777" w:rsidR="00212AB8" w:rsidRPr="006D7622" w:rsidRDefault="00212AB8" w:rsidP="00212AB8">
            <w:pPr>
              <w:pStyle w:val="GlossEng"/>
            </w:pPr>
            <w:r w:rsidRPr="006D7622">
              <w:t>aunt</w:t>
            </w:r>
          </w:p>
        </w:tc>
        <w:tc>
          <w:tcPr>
            <w:tcW w:w="562" w:type="dxa"/>
            <w:shd w:val="clear" w:color="auto" w:fill="auto"/>
          </w:tcPr>
          <w:p w14:paraId="4E18ED3D" w14:textId="77777777" w:rsidR="00212AB8" w:rsidRPr="006D7622" w:rsidRDefault="00212AB8" w:rsidP="00212AB8">
            <w:pPr>
              <w:pStyle w:val="GlossEng"/>
            </w:pPr>
            <w:r>
              <w:t>exist</w:t>
            </w:r>
          </w:p>
        </w:tc>
        <w:tc>
          <w:tcPr>
            <w:tcW w:w="879" w:type="dxa"/>
            <w:shd w:val="clear" w:color="auto" w:fill="auto"/>
          </w:tcPr>
          <w:p w14:paraId="2D520B3D" w14:textId="77777777" w:rsidR="00212AB8" w:rsidRPr="006D7622" w:rsidRDefault="00212AB8" w:rsidP="00212AB8">
            <w:pPr>
              <w:pStyle w:val="GlossEng"/>
            </w:pPr>
            <w:r>
              <w:t>be.</w:t>
            </w:r>
            <w:r w:rsidRPr="006D7622">
              <w:t>angry</w:t>
            </w:r>
          </w:p>
        </w:tc>
        <w:tc>
          <w:tcPr>
            <w:tcW w:w="762" w:type="dxa"/>
            <w:shd w:val="clear" w:color="auto" w:fill="auto"/>
          </w:tcPr>
          <w:p w14:paraId="3F85E0FA" w14:textId="77777777" w:rsidR="00212AB8" w:rsidRPr="006D7622" w:rsidRDefault="00AC62B8" w:rsidP="00212AB8">
            <w:pPr>
              <w:pStyle w:val="GlossEng"/>
            </w:pPr>
            <w:r>
              <w:t>Pawlus</w:t>
            </w:r>
          </w:p>
        </w:tc>
        <w:tc>
          <w:tcPr>
            <w:tcW w:w="796" w:type="dxa"/>
            <w:shd w:val="clear" w:color="auto" w:fill="auto"/>
          </w:tcPr>
          <w:p w14:paraId="0E14AB0B" w14:textId="77777777" w:rsidR="00212AB8" w:rsidRPr="0099608C" w:rsidRDefault="00212AB8" w:rsidP="00212AB8">
            <w:pPr>
              <w:pStyle w:val="GlossEng"/>
              <w:rPr>
                <w:rStyle w:val="ChSmallCaps"/>
              </w:rPr>
            </w:pPr>
            <w:r w:rsidRPr="0099608C">
              <w:rPr>
                <w:rStyle w:val="ChSmallCaps"/>
              </w:rPr>
              <w:t>3pl</w:t>
            </w:r>
          </w:p>
        </w:tc>
      </w:tr>
    </w:tbl>
    <w:p w14:paraId="76F600C3" w14:textId="60AD05A9" w:rsidR="00212AB8" w:rsidRPr="003852D5" w:rsidRDefault="00B7093A" w:rsidP="00212AB8">
      <w:pPr>
        <w:pStyle w:val="FreeTranslEng"/>
      </w:pPr>
      <w:r>
        <w:t>‘</w:t>
      </w:r>
      <w:r w:rsidR="00212AB8">
        <w:t xml:space="preserve">aunt is being angry with </w:t>
      </w:r>
      <w:r w:rsidR="00267A03" w:rsidRPr="00267A03">
        <w:rPr>
          <w:rStyle w:val="ChBlueBold"/>
        </w:rPr>
        <w:t>Pa</w:t>
      </w:r>
      <w:r w:rsidR="00AC62B8">
        <w:rPr>
          <w:rStyle w:val="ChBlueBold"/>
        </w:rPr>
        <w:t>w</w:t>
      </w:r>
      <w:r w:rsidR="00267A03" w:rsidRPr="00267A03">
        <w:rPr>
          <w:rStyle w:val="ChBlueBold"/>
        </w:rPr>
        <w:t>lus</w:t>
      </w:r>
      <w:r w:rsidR="00212AB8" w:rsidRPr="00713BA2">
        <w:rPr>
          <w:rStyle w:val="ChBlueBold"/>
        </w:rPr>
        <w:t xml:space="preserve"> and his </w:t>
      </w:r>
      <w:r w:rsidR="00212AB8" w:rsidRPr="00856563">
        <w:rPr>
          <w:rStyle w:val="ChBlueBold"/>
        </w:rPr>
        <w:t>companion</w:t>
      </w:r>
      <w:r w:rsidR="00212AB8">
        <w:rPr>
          <w:rStyle w:val="ChBlueBold"/>
        </w:rPr>
        <w:t xml:space="preserve">s </w:t>
      </w:r>
      <w:r w:rsidR="00212AB8" w:rsidRPr="00267A03">
        <w:rPr>
          <w:rStyle w:val="ChBlueBold"/>
        </w:rPr>
        <w:t xml:space="preserve">including </w:t>
      </w:r>
      <w:r w:rsidR="00AC62B8">
        <w:rPr>
          <w:rStyle w:val="ChBlueBold"/>
        </w:rPr>
        <w:t>Paw</w:t>
      </w:r>
      <w:r w:rsidR="00267A03" w:rsidRPr="00267A03">
        <w:rPr>
          <w:rStyle w:val="ChBlueBold"/>
        </w:rPr>
        <w:t>lus</w:t>
      </w:r>
      <w:r>
        <w:t>’</w:t>
      </w:r>
      <w:r w:rsidR="00212AB8">
        <w:t xml:space="preserve"> </w:t>
      </w:r>
      <w:r w:rsidR="00212AB8" w:rsidRPr="00A61BA6">
        <w:rPr>
          <w:rStyle w:val="ExampleSource"/>
        </w:rPr>
        <w:t>[081006-009-Cv.0002]</w:t>
      </w:r>
    </w:p>
    <w:p w14:paraId="568837B1" w14:textId="77777777" w:rsidR="00212AB8" w:rsidRDefault="00212AB8" w:rsidP="00CF2B0B">
      <w:pPr>
        <w:pStyle w:val="Body0000after"/>
        <w:rPr>
          <w:lang w:eastAsia="en-US"/>
        </w:rPr>
      </w:pPr>
      <w:r>
        <w:t>In the following, the semantic properties of associative inclusory expressions are examined. Also discussed are the lexical classes used in these expressions and the types of relationships expressed within the associated groups.</w:t>
      </w:r>
    </w:p>
    <w:p w14:paraId="366CBE40" w14:textId="38D877E4" w:rsidR="00080566" w:rsidRDefault="00D74FEB" w:rsidP="00080566">
      <w:pPr>
        <w:pStyle w:val="Body0500after"/>
      </w:pPr>
      <w:r>
        <w:t>Cross-linguistically, a</w:t>
      </w:r>
      <w:r w:rsidR="00212AB8">
        <w:t>ssociative inclusory expressions imply t</w:t>
      </w:r>
      <w:r w:rsidR="00080566">
        <w:t xml:space="preserve">hree </w:t>
      </w:r>
      <w:r w:rsidR="00212AB8">
        <w:t xml:space="preserve">distinct semantic properties, namely </w:t>
      </w:r>
      <w:r w:rsidR="00B7093A">
        <w:t>“</w:t>
      </w:r>
      <w:r w:rsidR="00212AB8" w:rsidRPr="00856563">
        <w:t>referential heterogeneity</w:t>
      </w:r>
      <w:r w:rsidR="00B7093A">
        <w:t>”</w:t>
      </w:r>
      <w:r w:rsidR="00212AB8" w:rsidRPr="00856563">
        <w:t xml:space="preserve">, </w:t>
      </w:r>
      <w:r w:rsidR="00B7093A">
        <w:t>“</w:t>
      </w:r>
      <w:r w:rsidR="00212AB8" w:rsidRPr="00856563">
        <w:t>reference to groups</w:t>
      </w:r>
      <w:r w:rsidR="00B7093A">
        <w:t>”</w:t>
      </w:r>
      <w:r w:rsidR="00080566">
        <w:t>,</w:t>
      </w:r>
      <w:r w:rsidR="00212AB8">
        <w:t xml:space="preserve"> </w:t>
      </w:r>
      <w:r w:rsidR="00080566">
        <w:t>and “</w:t>
      </w:r>
      <w:r w:rsidR="0068003D">
        <w:t>asymmetry</w:t>
      </w:r>
      <w:r w:rsidR="00080566">
        <w:t>” (</w:t>
      </w:r>
      <w:r w:rsidR="00BA6215" w:rsidRPr="001E4CB1">
        <w:rPr>
          <w:rStyle w:val="Citation"/>
        </w:rPr>
        <w:fldChar w:fldCharType="begin"/>
      </w:r>
      <w:r w:rsidR="003A5B20">
        <w:rPr>
          <w:rStyle w:val="Citation"/>
        </w:rPr>
        <w:instrText>ADDIN CITAVI.PLACEHOLDER eecc1336-eba9-4df1-a4f6-1eb42db4518f PFBsYWNlaG9sZGVyPg0KICA8QWRkSW5WZXJzaW9uPjUuMi4wLjg8L0FkZEluVmVyc2lvbj4NCiAgPElkPmVlY2MxMzM2LWViYTktNGRmMS1hNGY2LTFlYjQyZGI0NTE4ZjwvSWQ+DQogIDxFbnRyaWVzPg0KICAgIDxFbnRyeT4NCiAgICAgIDxJZD40OTgxMTJlOC1mMzJlLTRiNDEtODYwOC1lYWY3YjA2Yzk5MDU8L0lkPg0KICAgICAgPE5vUGFyPnRydWU8L05vUGFyPg0KICAgICAgPFJlZmVyZW5jZUlkPjQ0OWQ1ZTFmLTE4M2MtNDVlMi04OGUwLTBmMmViNzZiY2M5ODwvUmVmZXJlbmNlSWQ+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RGFuaWVsLCBNb3JhdmNzaWsgMjAxMSDigJMgVGhlIGFzc29jaWF0aXZlIHBsdXJhbDwvU2hvcnRUaXRsZT4NCiAgICAgICAgPFRpdGxlPlRoZSBhc3NvY2lhdGl2ZSBwbHVyYWw8L1RpdGxlPg0KICAgICAgPC9SZWZlcmVuY2U+DQogICAgPC9FbnRyeT4NCiAgPC9FbnRyaWVzPg0KICA8VGV4dD5EYW5pZWwgYW5kIE1vcmF2Y3Npay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bmllbCBhbmQgTW9yYXZjc2lrIDIwMTE8L1RleHQ+DQogICAgPC9UZXh0VW5pdD4NCiAgPC9UZXh0VW5pdHM+DQo8L1BsYWNlaG9sZGVyPg==</w:instrText>
      </w:r>
      <w:r w:rsidR="00BA6215" w:rsidRPr="001E4CB1">
        <w:rPr>
          <w:rStyle w:val="Citation"/>
        </w:rPr>
        <w:fldChar w:fldCharType="separate"/>
      </w:r>
      <w:bookmarkStart w:id="3092" w:name="_CTVP001eecc1336eba94df1a4f61eb42db4518f"/>
      <w:r w:rsidR="0092006B">
        <w:rPr>
          <w:rStyle w:val="Citation"/>
        </w:rPr>
        <w:t>Daniel and Moravcsik 2011</w:t>
      </w:r>
      <w:bookmarkEnd w:id="3092"/>
      <w:r w:rsidR="00BA6215" w:rsidRPr="001E4CB1">
        <w:rPr>
          <w:rStyle w:val="Citation"/>
        </w:rPr>
        <w:fldChar w:fldCharType="end"/>
      </w:r>
      <w:r w:rsidR="00080566" w:rsidRPr="001E4CB1">
        <w:rPr>
          <w:rStyle w:val="Citation"/>
        </w:rPr>
        <w:t xml:space="preserve">; </w:t>
      </w:r>
      <w:r w:rsidR="00080566" w:rsidRPr="001E4CB1">
        <w:rPr>
          <w:rStyle w:val="Citation"/>
        </w:rPr>
        <w:fldChar w:fldCharType="begin"/>
      </w:r>
      <w:r w:rsidR="003A5B20">
        <w:rPr>
          <w:rStyle w:val="Citation"/>
        </w:rPr>
        <w:instrText>ADDIN CITAVI.PLACEHOLDER ee4770bd-01ba-4a77-af82-4c0b4d8adb1b PFBsYWNlaG9sZGVyPg0KICA8QWRkSW5WZXJzaW9uPjUuMi4wLjg8L0FkZEluVmVyc2lvbj4NCiAgPElkPmVlNDc3MGJkLTAxYmEtNGE3Ny1hZjgyLTRjMGI0ZDhhZGIxYjwvSWQ+DQogIDxFbnRyaWVzPg0KICAgIDxFbnRyeT4NCiAgICAgIDxJZD43MGFjMjQwOC02MmNlLTQxNTItODNiNS05ZTVhMmMzMDc2NWE8L0lkPg0KICAgICAgPE5vUGFyPnRydWU8L05vUGFyPg0KICAgICAgPFJlZmVyZW5jZUlkPmMwNTE5YzE2LWMxNmEtNDUwNy04ZGM4LWM2NWEzZWQ4N2Uy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9yYXZjc2lrIDIwMDM8L1RleHQ+DQogICAgPC9UZXh0VW5pdD4NCiAgPC9UZXh0VW5pdHM+DQo8L1BsYWNlaG9sZGVyPg==</w:instrText>
      </w:r>
      <w:r w:rsidR="00080566" w:rsidRPr="001E4CB1">
        <w:rPr>
          <w:rStyle w:val="Citation"/>
        </w:rPr>
        <w:fldChar w:fldCharType="separate"/>
      </w:r>
      <w:bookmarkStart w:id="3093" w:name="_CTVP001ee4770bd01ba4a77af824c0b4d8adb1b"/>
      <w:r w:rsidR="0092006B">
        <w:rPr>
          <w:rStyle w:val="Citation"/>
        </w:rPr>
        <w:t>Moravcsik 2003</w:t>
      </w:r>
      <w:bookmarkEnd w:id="3093"/>
      <w:r w:rsidR="00080566" w:rsidRPr="001E4CB1">
        <w:rPr>
          <w:rStyle w:val="Citation"/>
        </w:rPr>
        <w:fldChar w:fldCharType="end"/>
      </w:r>
      <w:r w:rsidR="00080566">
        <w:rPr>
          <w:rStyle w:val="Citation"/>
        </w:rPr>
        <w:t>)</w:t>
      </w:r>
      <w:r w:rsidR="00212AB8" w:rsidRPr="00A610D1">
        <w:t>.</w:t>
      </w:r>
      <w:r w:rsidR="00212AB8">
        <w:t xml:space="preserve"> </w:t>
      </w:r>
      <w:r w:rsidR="00212AB8" w:rsidRPr="00856563">
        <w:t xml:space="preserve">The </w:t>
      </w:r>
      <w:r w:rsidR="00212AB8">
        <w:t xml:space="preserve">notion of </w:t>
      </w:r>
      <w:r w:rsidR="00B7093A">
        <w:t>“</w:t>
      </w:r>
      <w:r w:rsidR="00212AB8" w:rsidRPr="00856563">
        <w:t>referential heterogeneity</w:t>
      </w:r>
      <w:r w:rsidR="00B7093A">
        <w:t>”</w:t>
      </w:r>
      <w:r w:rsidR="00212AB8" w:rsidRPr="00856563">
        <w:t xml:space="preserve"> implies that </w:t>
      </w:r>
      <w:r w:rsidR="00B7093A">
        <w:t>“</w:t>
      </w:r>
      <w:r w:rsidR="00212AB8" w:rsidRPr="00856563">
        <w:t>the associative plural designates a heterogeneous set</w:t>
      </w:r>
      <w:r w:rsidR="00B7093A">
        <w:t>”</w:t>
      </w:r>
      <w:r w:rsidR="00212AB8" w:rsidRPr="00856563">
        <w:t xml:space="preserve"> </w:t>
      </w:r>
      <w:r w:rsidR="00BA6215">
        <w:rPr>
          <w:rStyle w:val="Citation"/>
        </w:rPr>
        <w:fldChar w:fldCharType="begin"/>
      </w:r>
      <w:r w:rsidR="003A5B20">
        <w:rPr>
          <w:rStyle w:val="Citation"/>
        </w:rPr>
        <w:instrText>ADDIN CITAVI.PLACEHOLDER 66aa4495-8411-4003-90de-2f69c535c95e PFBsYWNlaG9sZGVyPg0KICA8QWRkSW5WZXJzaW9uPjUuMi4wLjg8L0FkZEluVmVyc2lvbj4NCiAgPElkPjY2YWE0NDk1LTg0MTEtNDAwMy05MGRlLTJmNjljNTM1Yzk1ZTwvSWQ+DQogIDxFbnRyaWVzPg0KICAgIDxFbnRyeT4NCiAgICAgIDxJZD4yZTMyZTI3ZS03ODQwLTQwYjQtOWZmMC1jNTY5NWNjNWU4OW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RGFuaWVsLCBNb3JhdmNzaWsgMjAxMSDigJMgVGhlIGFzc29jaWF0aXZlIHBsdXJhbDwvU2hvcnRUaXRsZT4NCiAgICAgICAgPFRpdGxlPlRoZSBhc3NvY2lhdGl2ZSBwbHVyYWw8L1RpdGxlPg0KICAgICAgPC9SZWZlcmVuY2U+DQogICAgPC9FbnRyeT4NCiAgPC9FbnRyaWVzPg0KICA8VGV4dD4oRGFuaWVsIGFuZCBNb3JhdmNzaWsgMjAxMTog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bmllbCBhbmQgTW9yYXZjc2lrIDIwMTE6IDEpPC9UZXh0Pg0KICAgIDwvVGV4dFVuaXQ+DQogIDwvVGV4dFVuaXRzPg0KPC9QbGFjZWhvbGRlcj4=</w:instrText>
      </w:r>
      <w:r w:rsidR="00BA6215">
        <w:rPr>
          <w:rStyle w:val="Citation"/>
        </w:rPr>
        <w:fldChar w:fldCharType="separate"/>
      </w:r>
      <w:bookmarkStart w:id="3094" w:name="_CTVP00166aa44958411400390de2f69c535c95e"/>
      <w:r w:rsidR="0092006B">
        <w:rPr>
          <w:rStyle w:val="Citation"/>
        </w:rPr>
        <w:t>(Daniel and Moravcsik 2011: 1)</w:t>
      </w:r>
      <w:bookmarkEnd w:id="3094"/>
      <w:r w:rsidR="00BA6215">
        <w:rPr>
          <w:rStyle w:val="Citation"/>
        </w:rPr>
        <w:fldChar w:fldCharType="end"/>
      </w:r>
      <w:r w:rsidR="00212AB8" w:rsidRPr="00DC56E1">
        <w:t>.</w:t>
      </w:r>
      <w:r w:rsidR="00212AB8">
        <w:t xml:space="preserve"> </w:t>
      </w:r>
      <w:r w:rsidRPr="00856563">
        <w:t xml:space="preserve">The semantic property of </w:t>
      </w:r>
      <w:r>
        <w:t>“</w:t>
      </w:r>
      <w:r w:rsidRPr="00856563">
        <w:t>reference to groups</w:t>
      </w:r>
      <w:r>
        <w:t>”</w:t>
      </w:r>
      <w:r w:rsidRPr="00856563">
        <w:t xml:space="preserve"> refers to a high degree of internal cohesion within the plural construction</w:t>
      </w:r>
      <w:r>
        <w:t>; that is</w:t>
      </w:r>
      <w:r w:rsidRPr="00856563">
        <w:t xml:space="preserve">, the focal referent and the associates form </w:t>
      </w:r>
      <w:r>
        <w:t>“</w:t>
      </w:r>
      <w:r w:rsidRPr="00856563">
        <w:t>a spatially or conceptually coherent group</w:t>
      </w:r>
      <w:r>
        <w:t>”</w:t>
      </w:r>
      <w:r w:rsidRPr="00856563">
        <w:t xml:space="preserve"> </w:t>
      </w:r>
      <w:r>
        <w:rPr>
          <w:rStyle w:val="Citation"/>
        </w:rPr>
        <w:fldChar w:fldCharType="begin"/>
      </w:r>
      <w:r w:rsidR="003A5B20">
        <w:rPr>
          <w:rStyle w:val="Citation"/>
        </w:rPr>
        <w:instrText>ADDIN CITAVI.PLACEHOLDER 203b9ce0-fd19-4342-9e0f-b06768b9c10c 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yYXZjc2lrIDIwMDM6IDQ3MSk8L1RleHQ+DQogICAgPC9UZXh0VW5pdD4NCiAgPC9UZXh0VW5pdHM+DQo8L1BsYWNlaG9sZGVyPg==</w:instrText>
      </w:r>
      <w:r>
        <w:rPr>
          <w:rStyle w:val="Citation"/>
        </w:rPr>
        <w:fldChar w:fldCharType="separate"/>
      </w:r>
      <w:bookmarkStart w:id="3095" w:name="_CTVP001203b9ce0fd1943429e0fb06768b9c10c"/>
      <w:r w:rsidR="0092006B">
        <w:rPr>
          <w:rStyle w:val="Citation"/>
        </w:rPr>
        <w:t>(Moravcsik 2003: 471)</w:t>
      </w:r>
      <w:bookmarkEnd w:id="3095"/>
      <w:r>
        <w:rPr>
          <w:rStyle w:val="Citation"/>
        </w:rPr>
        <w:fldChar w:fldCharType="end"/>
      </w:r>
      <w:r w:rsidRPr="00856563">
        <w:t>.</w:t>
      </w:r>
      <w:r w:rsidR="00080566">
        <w:t xml:space="preserve"> The notion of “</w:t>
      </w:r>
      <w:r w:rsidR="0068003D">
        <w:t>asymmetry</w:t>
      </w:r>
      <w:r w:rsidR="00080566">
        <w:t xml:space="preserve">” implies that the groups are “ranked”, in that </w:t>
      </w:r>
      <w:r w:rsidR="00080566" w:rsidRPr="00856563">
        <w:t>the associative plural names its pragmatically most salient or highest ranking member, the focal referent</w:t>
      </w:r>
      <w:r w:rsidR="00080566">
        <w:t xml:space="preserve"> </w:t>
      </w:r>
      <w:r w:rsidR="00080566">
        <w:rPr>
          <w:rStyle w:val="Citation"/>
        </w:rPr>
        <w:fldChar w:fldCharType="begin"/>
      </w:r>
      <w:r w:rsidR="003A5B20">
        <w:rPr>
          <w:rStyle w:val="Citation"/>
        </w:rPr>
        <w:instrText>ADDIN CITAVI.PLACEHOLDER 4853fa84-dbe9-4212-bab8-e153098980bc 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OiA0NzEpPC9UZXh0Pg0KICAgIDwvVGV4dFVuaXQ+DQogIDwvVGV4dFVuaXRzPg0KPC9QbGFjZWhvbGRlcj4=</w:instrText>
      </w:r>
      <w:r w:rsidR="00080566">
        <w:rPr>
          <w:rStyle w:val="Citation"/>
        </w:rPr>
        <w:fldChar w:fldCharType="separate"/>
      </w:r>
      <w:bookmarkStart w:id="3096" w:name="_CTVP0014853fa84dbe94212bab8e153098980bc"/>
      <w:r w:rsidR="0092006B">
        <w:rPr>
          <w:rStyle w:val="Citation"/>
        </w:rPr>
        <w:t>(2003: 471)</w:t>
      </w:r>
      <w:bookmarkEnd w:id="3096"/>
      <w:r w:rsidR="00080566">
        <w:rPr>
          <w:rStyle w:val="Citation"/>
        </w:rPr>
        <w:fldChar w:fldCharType="end"/>
      </w:r>
      <w:r w:rsidR="00080566" w:rsidRPr="00856563">
        <w:t>.</w:t>
      </w:r>
    </w:p>
    <w:p w14:paraId="42CD6F12" w14:textId="2EFF8A0A" w:rsidR="00212AB8" w:rsidRDefault="00D74FEB" w:rsidP="00D74FEB">
      <w:pPr>
        <w:pStyle w:val="Body0505after"/>
      </w:pPr>
      <w:r w:rsidRPr="00856563">
        <w:t>Referential heterogeneity</w:t>
      </w:r>
      <w:r>
        <w:t xml:space="preserve"> of Papuan Malay associative inclusory expressions is illustrated with the examples in </w:t>
      </w:r>
      <w:r w:rsidR="00212AB8">
        <w:fldChar w:fldCharType="begin"/>
      </w:r>
      <w:r w:rsidR="00212AB8">
        <w:instrText xml:space="preserve"> REF _Ref345071078 \h </w:instrText>
      </w:r>
      <w:r w:rsidR="00212AB8">
        <w:fldChar w:fldCharType="separate"/>
      </w:r>
      <w:r w:rsidR="00154D81" w:rsidRPr="00856563">
        <w:t>(</w:t>
      </w:r>
      <w:r w:rsidR="00154D81">
        <w:rPr>
          <w:noProof/>
        </w:rPr>
        <w:t>97</w:t>
      </w:r>
      <w:r w:rsidR="00154D81" w:rsidRPr="00856563">
        <w:t>)</w:t>
      </w:r>
      <w:r w:rsidR="00212AB8">
        <w:fldChar w:fldCharType="end"/>
      </w:r>
      <w:r w:rsidR="00212AB8">
        <w:t xml:space="preserve"> to </w:t>
      </w:r>
      <w:r w:rsidR="00212AB8">
        <w:fldChar w:fldCharType="begin"/>
      </w:r>
      <w:r w:rsidR="00212AB8">
        <w:instrText xml:space="preserve"> REF _Ref354490076 \h </w:instrText>
      </w:r>
      <w:r w:rsidR="00212AB8">
        <w:fldChar w:fldCharType="separate"/>
      </w:r>
      <w:r w:rsidR="00154D81" w:rsidRPr="007A0BC8">
        <w:t>(</w:t>
      </w:r>
      <w:r w:rsidR="00154D81">
        <w:rPr>
          <w:noProof/>
        </w:rPr>
        <w:t>99</w:t>
      </w:r>
      <w:r w:rsidR="00154D81" w:rsidRPr="007A0BC8">
        <w:t>)</w:t>
      </w:r>
      <w:r w:rsidR="00212AB8">
        <w:fldChar w:fldCharType="end"/>
      </w:r>
      <w:r w:rsidR="00212AB8">
        <w:t xml:space="preserve">. </w:t>
      </w:r>
      <w:r w:rsidR="00212AB8" w:rsidRPr="00856563">
        <w:t xml:space="preserve">In </w:t>
      </w:r>
      <w:r w:rsidR="00212AB8">
        <w:fldChar w:fldCharType="begin"/>
      </w:r>
      <w:r w:rsidR="00212AB8">
        <w:instrText xml:space="preserve"> REF _Ref345071078 \h </w:instrText>
      </w:r>
      <w:r w:rsidR="00212AB8">
        <w:fldChar w:fldCharType="separate"/>
      </w:r>
      <w:r w:rsidR="00154D81" w:rsidRPr="00856563">
        <w:t>(</w:t>
      </w:r>
      <w:r w:rsidR="00154D81">
        <w:rPr>
          <w:noProof/>
        </w:rPr>
        <w:t>97</w:t>
      </w:r>
      <w:r w:rsidR="00154D81" w:rsidRPr="00856563">
        <w:t>)</w:t>
      </w:r>
      <w:r w:rsidR="00212AB8">
        <w:fldChar w:fldCharType="end"/>
      </w:r>
      <w:r w:rsidR="00212AB8" w:rsidRPr="00856563">
        <w:t xml:space="preserve">, </w:t>
      </w:r>
      <w:r w:rsidR="00212AB8" w:rsidRPr="004A6C97">
        <w:rPr>
          <w:rStyle w:val="ChItalBold"/>
        </w:rPr>
        <w:t xml:space="preserve">bapa </w:t>
      </w:r>
      <w:r w:rsidR="004A6C97" w:rsidRPr="004A6C97">
        <w:rPr>
          <w:rStyle w:val="ChItalBold"/>
        </w:rPr>
        <w:t>Iskia</w:t>
      </w:r>
      <w:r w:rsidR="00212AB8" w:rsidRPr="004A6C97">
        <w:rPr>
          <w:rStyle w:val="ChItalBold"/>
        </w:rPr>
        <w:t xml:space="preserve"> dong</w:t>
      </w:r>
      <w:r w:rsidR="00212AB8" w:rsidRPr="00856563">
        <w:t xml:space="preserve"> </w:t>
      </w:r>
      <w:r w:rsidR="00B7093A">
        <w:t>‘</w:t>
      </w:r>
      <w:r w:rsidR="00212AB8" w:rsidRPr="00856563">
        <w:t xml:space="preserve">father </w:t>
      </w:r>
      <w:r w:rsidR="004A6C97">
        <w:rPr>
          <w:lang w:eastAsia="en-US"/>
        </w:rPr>
        <w:t>Iskia</w:t>
      </w:r>
      <w:r w:rsidR="004A6C97">
        <w:t xml:space="preserve"> </w:t>
      </w:r>
      <w:r w:rsidR="00212AB8">
        <w:t>and them</w:t>
      </w:r>
      <w:r w:rsidR="00B7093A">
        <w:t>’</w:t>
      </w:r>
      <w:r w:rsidR="00212AB8" w:rsidRPr="00856563">
        <w:t xml:space="preserve"> does not denote several people called </w:t>
      </w:r>
      <w:r w:rsidR="004A6C97" w:rsidRPr="004A6C97">
        <w:rPr>
          <w:rStyle w:val="ChItalBold"/>
        </w:rPr>
        <w:t>Iskia</w:t>
      </w:r>
      <w:r w:rsidR="00212AB8" w:rsidRPr="00856563">
        <w:t xml:space="preserve">; neither does </w:t>
      </w:r>
      <w:r w:rsidR="00212AB8" w:rsidRPr="00856563">
        <w:rPr>
          <w:rStyle w:val="ChItalBold"/>
        </w:rPr>
        <w:t>bapa desa dorang</w:t>
      </w:r>
      <w:r w:rsidR="00212AB8" w:rsidRPr="00856563">
        <w:t xml:space="preserve"> </w:t>
      </w:r>
      <w:r w:rsidR="00B7093A">
        <w:t>‘</w:t>
      </w:r>
      <w:r w:rsidR="00212AB8" w:rsidRPr="00856563">
        <w:t>father mayor and them</w:t>
      </w:r>
      <w:r w:rsidR="00B7093A">
        <w:t>’</w:t>
      </w:r>
      <w:r w:rsidR="00212AB8" w:rsidRPr="00856563">
        <w:t xml:space="preserve"> </w:t>
      </w:r>
      <w:r w:rsidR="00212AB8">
        <w:t xml:space="preserve">refer to </w:t>
      </w:r>
      <w:r w:rsidR="00212AB8" w:rsidRPr="00856563">
        <w:t xml:space="preserve">more than one mayor. </w:t>
      </w:r>
      <w:r w:rsidR="00212AB8">
        <w:t xml:space="preserve">The same applies to the examples in </w:t>
      </w:r>
      <w:r w:rsidR="00212AB8">
        <w:fldChar w:fldCharType="begin"/>
      </w:r>
      <w:r w:rsidR="00212AB8">
        <w:instrText xml:space="preserve"> REF _Ref354490074 \h </w:instrText>
      </w:r>
      <w:r w:rsidR="00212AB8">
        <w:fldChar w:fldCharType="separate"/>
      </w:r>
      <w:r w:rsidR="00154D81" w:rsidRPr="007A0BC8">
        <w:t>(</w:t>
      </w:r>
      <w:r w:rsidR="00154D81">
        <w:rPr>
          <w:noProof/>
        </w:rPr>
        <w:t>98</w:t>
      </w:r>
      <w:r w:rsidR="00154D81" w:rsidRPr="007A0BC8">
        <w:t>)</w:t>
      </w:r>
      <w:r w:rsidR="00212AB8">
        <w:fldChar w:fldCharType="end"/>
      </w:r>
      <w:r w:rsidR="00212AB8">
        <w:t xml:space="preserve"> and </w:t>
      </w:r>
      <w:r w:rsidR="00212AB8">
        <w:fldChar w:fldCharType="begin"/>
      </w:r>
      <w:r w:rsidR="00212AB8">
        <w:instrText xml:space="preserve"> REF _Ref354490076 \h </w:instrText>
      </w:r>
      <w:r w:rsidR="00212AB8">
        <w:fldChar w:fldCharType="separate"/>
      </w:r>
      <w:r w:rsidR="00154D81" w:rsidRPr="007A0BC8">
        <w:t>(</w:t>
      </w:r>
      <w:r w:rsidR="00154D81">
        <w:rPr>
          <w:noProof/>
        </w:rPr>
        <w:t>99</w:t>
      </w:r>
      <w:r w:rsidR="00154D81" w:rsidRPr="007A0BC8">
        <w:t>)</w:t>
      </w:r>
      <w:r w:rsidR="00212AB8">
        <w:fldChar w:fldCharType="end"/>
      </w:r>
      <w:r w:rsidR="00212AB8">
        <w:t xml:space="preserve"> (</w:t>
      </w:r>
      <w:r w:rsidR="00212AB8" w:rsidRPr="00856563">
        <w:t xml:space="preserve">in this context </w:t>
      </w:r>
      <w:r w:rsidR="00212AB8">
        <w:rPr>
          <w:rStyle w:val="ChItalBold"/>
        </w:rPr>
        <w:t>dokte</w:t>
      </w:r>
      <w:r w:rsidR="00212AB8" w:rsidRPr="00856563">
        <w:rPr>
          <w:rStyle w:val="ChItalBold"/>
        </w:rPr>
        <w:t>r</w:t>
      </w:r>
      <w:r w:rsidR="00212AB8" w:rsidRPr="00856563">
        <w:t xml:space="preserve"> </w:t>
      </w:r>
      <w:r w:rsidR="00B7093A">
        <w:t>‘</w:t>
      </w:r>
      <w:r w:rsidR="00212AB8" w:rsidRPr="00856563">
        <w:t>doctor</w:t>
      </w:r>
      <w:r w:rsidR="00B7093A">
        <w:t>’</w:t>
      </w:r>
      <w:r w:rsidR="00212AB8" w:rsidRPr="00856563">
        <w:t xml:space="preserve"> has a definite read</w:t>
      </w:r>
      <w:r w:rsidR="00212AB8">
        <w:t>ing as the local hospital has</w:t>
      </w:r>
      <w:r w:rsidR="00212AB8" w:rsidRPr="00856563">
        <w:t xml:space="preserve"> only one doc</w:t>
      </w:r>
      <w:r w:rsidR="00212AB8">
        <w:t>tor</w:t>
      </w:r>
      <w:r w:rsidR="00212AB8" w:rsidRPr="00856563">
        <w:t xml:space="preserve">). In each case, the plural pronoun encodes a heterogeneous set of associates </w:t>
      </w:r>
      <w:r w:rsidR="00B7093A">
        <w:t>“</w:t>
      </w:r>
      <w:r w:rsidR="00212AB8" w:rsidRPr="00856563">
        <w:t>centering around X</w:t>
      </w:r>
      <w:r w:rsidR="00B7093A">
        <w:t>”</w:t>
      </w:r>
      <w:r w:rsidR="00212AB8" w:rsidRPr="00856563">
        <w:t>, the focal referent.</w:t>
      </w:r>
      <w:r w:rsidR="00212AB8">
        <w:t xml:space="preserve"> Moreover, the pronouns include the focal referents in their reference.</w:t>
      </w:r>
    </w:p>
    <w:p w14:paraId="5E2AE359" w14:textId="77777777" w:rsidR="00212AB8" w:rsidRPr="00856563" w:rsidRDefault="00212AB8" w:rsidP="00212AB8">
      <w:pPr>
        <w:pStyle w:val="ExampleTitle"/>
      </w:pPr>
      <w:r>
        <w:t>Associative inclusory</w:t>
      </w:r>
      <w:r w:rsidRPr="00856563">
        <w:t xml:space="preserve"> </w:t>
      </w:r>
      <w:r>
        <w:t>plural interpretation with the third person plural pronoun</w:t>
      </w:r>
    </w:p>
    <w:tbl>
      <w:tblPr>
        <w:tblW w:w="5863" w:type="dxa"/>
        <w:tblCellMar>
          <w:left w:w="42" w:type="dxa"/>
          <w:right w:w="42" w:type="dxa"/>
        </w:tblCellMar>
        <w:tblLook w:val="01E0" w:firstRow="1" w:lastRow="1" w:firstColumn="1" w:lastColumn="1" w:noHBand="0" w:noVBand="0"/>
      </w:tblPr>
      <w:tblGrid>
        <w:gridCol w:w="709"/>
        <w:gridCol w:w="584"/>
        <w:gridCol w:w="67"/>
        <w:gridCol w:w="517"/>
        <w:gridCol w:w="90"/>
        <w:gridCol w:w="439"/>
        <w:gridCol w:w="168"/>
        <w:gridCol w:w="584"/>
        <w:gridCol w:w="529"/>
        <w:gridCol w:w="651"/>
        <w:gridCol w:w="729"/>
        <w:gridCol w:w="796"/>
      </w:tblGrid>
      <w:tr w:rsidR="00212AB8" w:rsidRPr="00414A9C" w14:paraId="3AAA006F" w14:textId="77777777" w:rsidTr="004A6C97">
        <w:tc>
          <w:tcPr>
            <w:tcW w:w="709" w:type="dxa"/>
          </w:tcPr>
          <w:p w14:paraId="2E60B70F" w14:textId="130462FD" w:rsidR="00212AB8" w:rsidRPr="00932E99" w:rsidRDefault="00212AB8" w:rsidP="00212AB8">
            <w:pPr>
              <w:pStyle w:val="O0Nwnext"/>
            </w:pPr>
            <w:bookmarkStart w:id="3097" w:name="_Ref439955315"/>
            <w:bookmarkStart w:id="3098" w:name="_Ref345071078"/>
            <w:r w:rsidRPr="00856563">
              <w:t>(</w:t>
            </w:r>
            <w:r w:rsidR="000253EE">
              <w:fldChar w:fldCharType="begin"/>
            </w:r>
            <w:r w:rsidR="000253EE">
              <w:instrText xml:space="preserve"> SEQ ( \* ARABIC</w:instrText>
            </w:r>
            <w:r w:rsidR="00B13E5D">
              <w:instrText xml:space="preserve"> \s 1</w:instrText>
            </w:r>
            <w:r w:rsidR="000253EE">
              <w:instrText xml:space="preserve"> </w:instrText>
            </w:r>
            <w:r w:rsidR="000253EE">
              <w:fldChar w:fldCharType="separate"/>
            </w:r>
            <w:r w:rsidR="00154D81">
              <w:rPr>
                <w:noProof/>
              </w:rPr>
              <w:t>97</w:t>
            </w:r>
            <w:r w:rsidR="000253EE">
              <w:rPr>
                <w:noProof/>
              </w:rPr>
              <w:fldChar w:fldCharType="end"/>
            </w:r>
            <w:bookmarkEnd w:id="3097"/>
            <w:r w:rsidRPr="00856563">
              <w:t>)</w:t>
            </w:r>
            <w:bookmarkEnd w:id="3098"/>
          </w:p>
        </w:tc>
        <w:tc>
          <w:tcPr>
            <w:tcW w:w="651" w:type="dxa"/>
            <w:gridSpan w:val="2"/>
          </w:tcPr>
          <w:p w14:paraId="4F5B793D" w14:textId="77777777" w:rsidR="00212AB8" w:rsidRPr="00856563" w:rsidRDefault="00212AB8" w:rsidP="00212AB8">
            <w:pPr>
              <w:pStyle w:val="Text"/>
              <w:rPr>
                <w:rStyle w:val="ChBlueBold"/>
              </w:rPr>
            </w:pPr>
            <w:r w:rsidRPr="00856563">
              <w:rPr>
                <w:rStyle w:val="ChBlueBold"/>
              </w:rPr>
              <w:t>bapa</w:t>
            </w:r>
          </w:p>
        </w:tc>
        <w:tc>
          <w:tcPr>
            <w:tcW w:w="607" w:type="dxa"/>
            <w:gridSpan w:val="2"/>
          </w:tcPr>
          <w:p w14:paraId="0346FB3F" w14:textId="77777777" w:rsidR="00212AB8" w:rsidRPr="004A6C97" w:rsidRDefault="004A6C97" w:rsidP="00212AB8">
            <w:pPr>
              <w:pStyle w:val="Text"/>
              <w:rPr>
                <w:rStyle w:val="ChBlueBold"/>
              </w:rPr>
            </w:pPr>
            <w:r w:rsidRPr="004A6C97">
              <w:rPr>
                <w:rStyle w:val="ChBlueBold"/>
              </w:rPr>
              <w:t>Iskia</w:t>
            </w:r>
          </w:p>
        </w:tc>
        <w:tc>
          <w:tcPr>
            <w:tcW w:w="607" w:type="dxa"/>
            <w:gridSpan w:val="2"/>
          </w:tcPr>
          <w:p w14:paraId="55214A72" w14:textId="77777777" w:rsidR="00212AB8" w:rsidRPr="00856563" w:rsidRDefault="00212AB8" w:rsidP="00212AB8">
            <w:pPr>
              <w:pStyle w:val="Text"/>
              <w:rPr>
                <w:rStyle w:val="ChBlueBold"/>
              </w:rPr>
            </w:pPr>
            <w:r w:rsidRPr="00856563">
              <w:rPr>
                <w:rStyle w:val="ChBlueBold"/>
              </w:rPr>
              <w:t>dong</w:t>
            </w:r>
          </w:p>
        </w:tc>
        <w:tc>
          <w:tcPr>
            <w:tcW w:w="584" w:type="dxa"/>
          </w:tcPr>
          <w:p w14:paraId="7931D7D9" w14:textId="77777777" w:rsidR="00212AB8" w:rsidRPr="00856563" w:rsidRDefault="00212AB8" w:rsidP="00212AB8">
            <w:pPr>
              <w:pStyle w:val="Text"/>
            </w:pPr>
            <w:r w:rsidRPr="00856563">
              <w:t>bunu</w:t>
            </w:r>
          </w:p>
        </w:tc>
        <w:tc>
          <w:tcPr>
            <w:tcW w:w="529" w:type="dxa"/>
          </w:tcPr>
          <w:p w14:paraId="083287E9" w14:textId="77777777" w:rsidR="00212AB8" w:rsidRPr="00856563" w:rsidRDefault="00212AB8" w:rsidP="00212AB8">
            <w:pPr>
              <w:pStyle w:val="Text"/>
            </w:pPr>
            <w:r>
              <w:t>babi,</w:t>
            </w:r>
          </w:p>
        </w:tc>
        <w:tc>
          <w:tcPr>
            <w:tcW w:w="651" w:type="dxa"/>
          </w:tcPr>
          <w:p w14:paraId="1594B4AA" w14:textId="77777777" w:rsidR="00212AB8" w:rsidRPr="00856563" w:rsidRDefault="00212AB8" w:rsidP="00212AB8">
            <w:pPr>
              <w:pStyle w:val="Text"/>
              <w:rPr>
                <w:rStyle w:val="ChBlueBold"/>
              </w:rPr>
            </w:pPr>
            <w:r w:rsidRPr="00856563">
              <w:rPr>
                <w:rStyle w:val="ChBlueBold"/>
              </w:rPr>
              <w:t>bapa</w:t>
            </w:r>
          </w:p>
        </w:tc>
        <w:tc>
          <w:tcPr>
            <w:tcW w:w="729" w:type="dxa"/>
          </w:tcPr>
          <w:p w14:paraId="04E38805" w14:textId="77777777" w:rsidR="00212AB8" w:rsidRPr="00856563" w:rsidRDefault="00212AB8" w:rsidP="00212AB8">
            <w:pPr>
              <w:pStyle w:val="Text"/>
              <w:rPr>
                <w:rStyle w:val="ChBlueBold"/>
              </w:rPr>
            </w:pPr>
            <w:r w:rsidRPr="00856563">
              <w:rPr>
                <w:rStyle w:val="ChBlueBold"/>
              </w:rPr>
              <w:t>desa</w:t>
            </w:r>
          </w:p>
        </w:tc>
        <w:tc>
          <w:tcPr>
            <w:tcW w:w="796" w:type="dxa"/>
          </w:tcPr>
          <w:p w14:paraId="27E5EC61" w14:textId="77777777" w:rsidR="00212AB8" w:rsidRPr="00856563" w:rsidRDefault="00212AB8" w:rsidP="00212AB8">
            <w:pPr>
              <w:pStyle w:val="Text"/>
              <w:rPr>
                <w:rStyle w:val="ChBlueBold"/>
              </w:rPr>
            </w:pPr>
            <w:r w:rsidRPr="00856563">
              <w:rPr>
                <w:rStyle w:val="ChBlueBold"/>
              </w:rPr>
              <w:t>dorang</w:t>
            </w:r>
          </w:p>
        </w:tc>
      </w:tr>
      <w:tr w:rsidR="00212AB8" w:rsidRPr="00856563" w14:paraId="06C69246" w14:textId="77777777" w:rsidTr="004A6C97">
        <w:tc>
          <w:tcPr>
            <w:tcW w:w="709" w:type="dxa"/>
          </w:tcPr>
          <w:p w14:paraId="26DF68D5" w14:textId="77777777" w:rsidR="00212AB8" w:rsidRPr="00932E99" w:rsidRDefault="00212AB8" w:rsidP="00212AB8">
            <w:pPr>
              <w:pStyle w:val="GlossEng2ptafter"/>
            </w:pPr>
          </w:p>
        </w:tc>
        <w:tc>
          <w:tcPr>
            <w:tcW w:w="651" w:type="dxa"/>
            <w:gridSpan w:val="2"/>
          </w:tcPr>
          <w:p w14:paraId="63C58A4B" w14:textId="77777777" w:rsidR="00212AB8" w:rsidRPr="00856563" w:rsidRDefault="00212AB8" w:rsidP="00212AB8">
            <w:pPr>
              <w:pStyle w:val="GlossEng2ptafter"/>
            </w:pPr>
            <w:r w:rsidRPr="00856563">
              <w:t>father</w:t>
            </w:r>
          </w:p>
        </w:tc>
        <w:tc>
          <w:tcPr>
            <w:tcW w:w="607" w:type="dxa"/>
            <w:gridSpan w:val="2"/>
          </w:tcPr>
          <w:p w14:paraId="2C575410" w14:textId="77777777" w:rsidR="00212AB8" w:rsidRPr="00856563" w:rsidRDefault="004A6C97" w:rsidP="00212AB8">
            <w:pPr>
              <w:pStyle w:val="GlossEng2ptafter"/>
            </w:pPr>
            <w:r>
              <w:rPr>
                <w:lang w:eastAsia="en-US"/>
              </w:rPr>
              <w:t>Iskia</w:t>
            </w:r>
          </w:p>
        </w:tc>
        <w:tc>
          <w:tcPr>
            <w:tcW w:w="607" w:type="dxa"/>
            <w:gridSpan w:val="2"/>
          </w:tcPr>
          <w:p w14:paraId="2D40A41C" w14:textId="77777777" w:rsidR="00212AB8" w:rsidRPr="0099608C" w:rsidRDefault="00212AB8" w:rsidP="00212AB8">
            <w:pPr>
              <w:pStyle w:val="GlossEng2ptafter"/>
              <w:rPr>
                <w:rStyle w:val="ChSmallCaps"/>
              </w:rPr>
            </w:pPr>
            <w:r w:rsidRPr="0099608C">
              <w:rPr>
                <w:rStyle w:val="ChSmallCaps"/>
              </w:rPr>
              <w:t>3pl</w:t>
            </w:r>
          </w:p>
        </w:tc>
        <w:tc>
          <w:tcPr>
            <w:tcW w:w="584" w:type="dxa"/>
          </w:tcPr>
          <w:p w14:paraId="23E485CA" w14:textId="77777777" w:rsidR="00212AB8" w:rsidRPr="00856563" w:rsidRDefault="00212AB8" w:rsidP="00212AB8">
            <w:pPr>
              <w:pStyle w:val="GlossEng2ptafter"/>
            </w:pPr>
            <w:r w:rsidRPr="00856563">
              <w:t>kill</w:t>
            </w:r>
          </w:p>
        </w:tc>
        <w:tc>
          <w:tcPr>
            <w:tcW w:w="529" w:type="dxa"/>
          </w:tcPr>
          <w:p w14:paraId="10ED5207" w14:textId="77777777" w:rsidR="00212AB8" w:rsidRPr="00856563" w:rsidRDefault="00212AB8" w:rsidP="00212AB8">
            <w:pPr>
              <w:pStyle w:val="GlossEng2ptafter"/>
            </w:pPr>
            <w:r w:rsidRPr="00856563">
              <w:t>pig</w:t>
            </w:r>
          </w:p>
        </w:tc>
        <w:tc>
          <w:tcPr>
            <w:tcW w:w="651" w:type="dxa"/>
          </w:tcPr>
          <w:p w14:paraId="7B70A07E" w14:textId="77777777" w:rsidR="00212AB8" w:rsidRPr="00856563" w:rsidRDefault="00212AB8" w:rsidP="00212AB8">
            <w:pPr>
              <w:pStyle w:val="GlossEng2ptafter"/>
            </w:pPr>
            <w:r w:rsidRPr="00856563">
              <w:t>father</w:t>
            </w:r>
          </w:p>
        </w:tc>
        <w:tc>
          <w:tcPr>
            <w:tcW w:w="729" w:type="dxa"/>
          </w:tcPr>
          <w:p w14:paraId="2ACA0CB1" w14:textId="77777777" w:rsidR="00212AB8" w:rsidRPr="00856563" w:rsidRDefault="00212AB8" w:rsidP="00212AB8">
            <w:pPr>
              <w:pStyle w:val="GlossEng2ptafter"/>
            </w:pPr>
            <w:r>
              <w:t>village</w:t>
            </w:r>
          </w:p>
        </w:tc>
        <w:tc>
          <w:tcPr>
            <w:tcW w:w="796" w:type="dxa"/>
          </w:tcPr>
          <w:p w14:paraId="2455B327" w14:textId="77777777" w:rsidR="00212AB8" w:rsidRPr="0099608C" w:rsidRDefault="00212AB8" w:rsidP="00212AB8">
            <w:pPr>
              <w:pStyle w:val="GlossEng2ptafter"/>
              <w:rPr>
                <w:rStyle w:val="ChSmallCaps"/>
              </w:rPr>
            </w:pPr>
            <w:r w:rsidRPr="0099608C">
              <w:rPr>
                <w:rStyle w:val="ChSmallCaps"/>
              </w:rPr>
              <w:t>3pl</w:t>
            </w:r>
          </w:p>
        </w:tc>
      </w:tr>
      <w:tr w:rsidR="00212AB8" w:rsidRPr="00414A9C" w14:paraId="1E09953B" w14:textId="77777777" w:rsidTr="004A6C97">
        <w:trPr>
          <w:gridAfter w:val="6"/>
          <w:wAfter w:w="3457" w:type="dxa"/>
        </w:trPr>
        <w:tc>
          <w:tcPr>
            <w:tcW w:w="709" w:type="dxa"/>
          </w:tcPr>
          <w:p w14:paraId="0AE63643" w14:textId="77777777" w:rsidR="00212AB8" w:rsidRPr="00932E99" w:rsidRDefault="00212AB8" w:rsidP="00212AB8">
            <w:pPr>
              <w:pStyle w:val="O0Nwnext"/>
            </w:pPr>
          </w:p>
        </w:tc>
        <w:tc>
          <w:tcPr>
            <w:tcW w:w="584" w:type="dxa"/>
          </w:tcPr>
          <w:p w14:paraId="3CBC6FF9" w14:textId="77777777" w:rsidR="00212AB8" w:rsidRPr="00856563" w:rsidRDefault="00212AB8" w:rsidP="00212AB8">
            <w:pPr>
              <w:pStyle w:val="Text"/>
            </w:pPr>
            <w:r w:rsidRPr="00856563">
              <w:t>dong</w:t>
            </w:r>
          </w:p>
        </w:tc>
        <w:tc>
          <w:tcPr>
            <w:tcW w:w="584" w:type="dxa"/>
            <w:gridSpan w:val="2"/>
          </w:tcPr>
          <w:p w14:paraId="24206FD0" w14:textId="77777777" w:rsidR="00212AB8" w:rsidRPr="00856563" w:rsidRDefault="00212AB8" w:rsidP="00212AB8">
            <w:pPr>
              <w:pStyle w:val="Text"/>
            </w:pPr>
            <w:r w:rsidRPr="00856563">
              <w:t>bunu</w:t>
            </w:r>
          </w:p>
        </w:tc>
        <w:tc>
          <w:tcPr>
            <w:tcW w:w="529" w:type="dxa"/>
            <w:gridSpan w:val="2"/>
          </w:tcPr>
          <w:p w14:paraId="0B6E3590" w14:textId="77777777" w:rsidR="00212AB8" w:rsidRPr="00856563" w:rsidRDefault="00212AB8" w:rsidP="00212AB8">
            <w:pPr>
              <w:pStyle w:val="Text"/>
            </w:pPr>
            <w:r w:rsidRPr="00856563">
              <w:t>babi</w:t>
            </w:r>
          </w:p>
        </w:tc>
      </w:tr>
      <w:tr w:rsidR="00212AB8" w:rsidRPr="00856563" w14:paraId="50889C3E" w14:textId="77777777" w:rsidTr="004A6C97">
        <w:trPr>
          <w:gridAfter w:val="6"/>
          <w:wAfter w:w="3457" w:type="dxa"/>
        </w:trPr>
        <w:tc>
          <w:tcPr>
            <w:tcW w:w="709" w:type="dxa"/>
          </w:tcPr>
          <w:p w14:paraId="70AEA995" w14:textId="77777777" w:rsidR="00212AB8" w:rsidRPr="00932E99" w:rsidRDefault="00212AB8" w:rsidP="00212AB8">
            <w:pPr>
              <w:pStyle w:val="GlossEng"/>
            </w:pPr>
          </w:p>
        </w:tc>
        <w:tc>
          <w:tcPr>
            <w:tcW w:w="584" w:type="dxa"/>
          </w:tcPr>
          <w:p w14:paraId="77ACBF53" w14:textId="77777777" w:rsidR="00212AB8" w:rsidRPr="0099608C" w:rsidRDefault="00212AB8" w:rsidP="00212AB8">
            <w:pPr>
              <w:pStyle w:val="GlossEng"/>
              <w:rPr>
                <w:rStyle w:val="ChSmallCaps"/>
              </w:rPr>
            </w:pPr>
            <w:r w:rsidRPr="0099608C">
              <w:rPr>
                <w:rStyle w:val="ChSmallCaps"/>
              </w:rPr>
              <w:t>3pl</w:t>
            </w:r>
          </w:p>
        </w:tc>
        <w:tc>
          <w:tcPr>
            <w:tcW w:w="584" w:type="dxa"/>
            <w:gridSpan w:val="2"/>
          </w:tcPr>
          <w:p w14:paraId="3934B948" w14:textId="77777777" w:rsidR="00212AB8" w:rsidRPr="00856563" w:rsidRDefault="00212AB8" w:rsidP="00212AB8">
            <w:pPr>
              <w:pStyle w:val="GlossEng"/>
            </w:pPr>
            <w:r w:rsidRPr="00856563">
              <w:t>kill</w:t>
            </w:r>
          </w:p>
        </w:tc>
        <w:tc>
          <w:tcPr>
            <w:tcW w:w="529" w:type="dxa"/>
            <w:gridSpan w:val="2"/>
          </w:tcPr>
          <w:p w14:paraId="36B4C8D0" w14:textId="77777777" w:rsidR="00212AB8" w:rsidRPr="00856563" w:rsidRDefault="00212AB8" w:rsidP="00212AB8">
            <w:pPr>
              <w:pStyle w:val="GlossEng"/>
            </w:pPr>
            <w:r w:rsidRPr="00856563">
              <w:t>pig</w:t>
            </w:r>
          </w:p>
        </w:tc>
      </w:tr>
    </w:tbl>
    <w:p w14:paraId="23DED7B5" w14:textId="569C1B75" w:rsidR="00212AB8" w:rsidRPr="009E2A1C" w:rsidRDefault="00B7093A" w:rsidP="00212AB8">
      <w:pPr>
        <w:pStyle w:val="FreeTranslEng"/>
      </w:pPr>
      <w:r>
        <w:t>‘</w:t>
      </w:r>
      <w:r w:rsidR="00212AB8" w:rsidRPr="00856563">
        <w:rPr>
          <w:rStyle w:val="ChBlueBold"/>
        </w:rPr>
        <w:t xml:space="preserve">father </w:t>
      </w:r>
      <w:r w:rsidR="004A6C97" w:rsidRPr="004A6C97">
        <w:rPr>
          <w:rStyle w:val="ChBlueBold"/>
        </w:rPr>
        <w:t>Iskia</w:t>
      </w:r>
      <w:r w:rsidR="00212AB8" w:rsidRPr="00856563">
        <w:rPr>
          <w:rStyle w:val="ChBlueBold"/>
        </w:rPr>
        <w:t xml:space="preserve"> and </w:t>
      </w:r>
      <w:r w:rsidR="00212AB8" w:rsidRPr="00713BA2">
        <w:rPr>
          <w:rStyle w:val="ChBlueBold"/>
        </w:rPr>
        <w:t xml:space="preserve">his </w:t>
      </w:r>
      <w:r w:rsidR="00212AB8" w:rsidRPr="00856563">
        <w:rPr>
          <w:rStyle w:val="ChBlueBold"/>
        </w:rPr>
        <w:t>companion</w:t>
      </w:r>
      <w:r w:rsidR="00212AB8">
        <w:rPr>
          <w:rStyle w:val="ChBlueBold"/>
        </w:rPr>
        <w:t xml:space="preserve">s including </w:t>
      </w:r>
      <w:r w:rsidR="004A6C97" w:rsidRPr="004A6C97">
        <w:rPr>
          <w:rStyle w:val="ChBlueBold"/>
        </w:rPr>
        <w:t>Iskia</w:t>
      </w:r>
      <w:r w:rsidR="00212AB8" w:rsidRPr="00856563">
        <w:t xml:space="preserve"> killed a pig, </w:t>
      </w:r>
      <w:r w:rsidR="00212AB8" w:rsidRPr="00856563">
        <w:rPr>
          <w:rStyle w:val="ChBlueBold"/>
        </w:rPr>
        <w:t xml:space="preserve">father mayor and </w:t>
      </w:r>
      <w:r w:rsidR="00212AB8" w:rsidRPr="00713BA2">
        <w:rPr>
          <w:rStyle w:val="ChBlueBold"/>
        </w:rPr>
        <w:t xml:space="preserve">his </w:t>
      </w:r>
      <w:r w:rsidR="00212AB8" w:rsidRPr="00856563">
        <w:rPr>
          <w:rStyle w:val="ChBlueBold"/>
        </w:rPr>
        <w:t>companion</w:t>
      </w:r>
      <w:r w:rsidR="00212AB8">
        <w:rPr>
          <w:rStyle w:val="ChBlueBold"/>
        </w:rPr>
        <w:t>s including the mayor</w:t>
      </w:r>
      <w:r w:rsidR="00212AB8" w:rsidRPr="00856563">
        <w:t>, they killed a pig</w:t>
      </w:r>
      <w:r>
        <w:t>’</w:t>
      </w:r>
      <w:r w:rsidR="00212AB8" w:rsidRPr="00856563">
        <w:t xml:space="preserve"> </w:t>
      </w:r>
      <w:r w:rsidR="00212AB8" w:rsidRPr="00856563">
        <w:rPr>
          <w:rStyle w:val="ExampleSource"/>
        </w:rPr>
        <w:t>[080917-008-NP.0120]</w:t>
      </w:r>
    </w:p>
    <w:tbl>
      <w:tblPr>
        <w:tblW w:w="6523" w:type="dxa"/>
        <w:tblCellMar>
          <w:left w:w="42" w:type="dxa"/>
          <w:right w:w="42" w:type="dxa"/>
        </w:tblCellMar>
        <w:tblLook w:val="01E0" w:firstRow="1" w:lastRow="1" w:firstColumn="1" w:lastColumn="1" w:noHBand="0" w:noVBand="0"/>
      </w:tblPr>
      <w:tblGrid>
        <w:gridCol w:w="709"/>
        <w:gridCol w:w="418"/>
        <w:gridCol w:w="489"/>
        <w:gridCol w:w="740"/>
        <w:gridCol w:w="360"/>
        <w:gridCol w:w="759"/>
        <w:gridCol w:w="551"/>
        <w:gridCol w:w="573"/>
        <w:gridCol w:w="1062"/>
        <w:gridCol w:w="862"/>
      </w:tblGrid>
      <w:tr w:rsidR="00212AB8" w:rsidRPr="00414A9C" w14:paraId="57CFC2E2" w14:textId="77777777" w:rsidTr="009A477A">
        <w:tc>
          <w:tcPr>
            <w:tcW w:w="709" w:type="dxa"/>
            <w:shd w:val="clear" w:color="auto" w:fill="auto"/>
          </w:tcPr>
          <w:p w14:paraId="370604C9" w14:textId="77777777" w:rsidR="00212AB8" w:rsidRPr="008A3EB0" w:rsidRDefault="00212AB8" w:rsidP="00212AB8">
            <w:pPr>
              <w:pStyle w:val="O0Nwnext"/>
            </w:pPr>
            <w:bookmarkStart w:id="3099" w:name="_Ref354490074"/>
            <w:r w:rsidRPr="007A0BC8">
              <w:t>(</w:t>
            </w:r>
            <w:fldSimple w:instr=" SEQ ( \* ARABIC \s 1 ">
              <w:r w:rsidR="00154D81">
                <w:rPr>
                  <w:noProof/>
                </w:rPr>
                <w:t>98</w:t>
              </w:r>
            </w:fldSimple>
            <w:r w:rsidRPr="007A0BC8">
              <w:t>)</w:t>
            </w:r>
            <w:bookmarkEnd w:id="3099"/>
          </w:p>
        </w:tc>
        <w:tc>
          <w:tcPr>
            <w:tcW w:w="418" w:type="dxa"/>
            <w:shd w:val="clear" w:color="auto" w:fill="auto"/>
          </w:tcPr>
          <w:p w14:paraId="7CF2582D" w14:textId="77777777" w:rsidR="00212AB8" w:rsidRPr="00856563" w:rsidRDefault="009A477A" w:rsidP="00212AB8">
            <w:pPr>
              <w:pStyle w:val="Text"/>
            </w:pPr>
            <w:r>
              <w:t>Ise</w:t>
            </w:r>
          </w:p>
        </w:tc>
        <w:tc>
          <w:tcPr>
            <w:tcW w:w="489" w:type="dxa"/>
            <w:shd w:val="clear" w:color="auto" w:fill="auto"/>
          </w:tcPr>
          <w:p w14:paraId="782DA949" w14:textId="77777777" w:rsidR="00212AB8" w:rsidRPr="00856563" w:rsidRDefault="00212AB8" w:rsidP="00212AB8">
            <w:pPr>
              <w:pStyle w:val="Text"/>
            </w:pPr>
            <w:r w:rsidRPr="00856563">
              <w:t>ko</w:t>
            </w:r>
          </w:p>
        </w:tc>
        <w:tc>
          <w:tcPr>
            <w:tcW w:w="740" w:type="dxa"/>
            <w:shd w:val="clear" w:color="auto" w:fill="auto"/>
          </w:tcPr>
          <w:p w14:paraId="0AC447F0" w14:textId="77777777" w:rsidR="00212AB8" w:rsidRPr="00856563" w:rsidRDefault="00212AB8" w:rsidP="00212AB8">
            <w:pPr>
              <w:pStyle w:val="Text"/>
            </w:pPr>
            <w:r w:rsidRPr="00856563">
              <w:t>tinggal</w:t>
            </w:r>
          </w:p>
        </w:tc>
        <w:tc>
          <w:tcPr>
            <w:tcW w:w="360" w:type="dxa"/>
            <w:shd w:val="clear" w:color="auto" w:fill="auto"/>
          </w:tcPr>
          <w:p w14:paraId="270883C0" w14:textId="77777777" w:rsidR="00212AB8" w:rsidRPr="00856563" w:rsidRDefault="00212AB8" w:rsidP="00212AB8">
            <w:pPr>
              <w:pStyle w:val="Text"/>
            </w:pPr>
            <w:r w:rsidRPr="00856563">
              <w:t>di</w:t>
            </w:r>
          </w:p>
        </w:tc>
        <w:tc>
          <w:tcPr>
            <w:tcW w:w="759" w:type="dxa"/>
            <w:shd w:val="clear" w:color="auto" w:fill="auto"/>
          </w:tcPr>
          <w:p w14:paraId="0CB3341F" w14:textId="77777777" w:rsidR="00212AB8" w:rsidRPr="00856563" w:rsidRDefault="00212AB8" w:rsidP="00212AB8">
            <w:pPr>
              <w:pStyle w:val="Text"/>
            </w:pPr>
            <w:r w:rsidRPr="00856563">
              <w:t>sini</w:t>
            </w:r>
          </w:p>
        </w:tc>
        <w:tc>
          <w:tcPr>
            <w:tcW w:w="551" w:type="dxa"/>
            <w:shd w:val="clear" w:color="auto" w:fill="auto"/>
          </w:tcPr>
          <w:p w14:paraId="51E334CB" w14:textId="77777777" w:rsidR="00212AB8" w:rsidRPr="00856563" w:rsidRDefault="00212AB8" w:rsidP="00212AB8">
            <w:pPr>
              <w:pStyle w:val="Text"/>
            </w:pPr>
            <w:r w:rsidRPr="00856563">
              <w:t>suda</w:t>
            </w:r>
          </w:p>
        </w:tc>
        <w:tc>
          <w:tcPr>
            <w:tcW w:w="573" w:type="dxa"/>
            <w:shd w:val="clear" w:color="auto" w:fill="auto"/>
          </w:tcPr>
          <w:p w14:paraId="146D3E0B" w14:textId="77777777" w:rsidR="00212AB8" w:rsidRPr="00856563" w:rsidRDefault="00212AB8" w:rsidP="00212AB8">
            <w:pPr>
              <w:pStyle w:val="Text"/>
            </w:pPr>
            <w:r>
              <w:t>deng</w:t>
            </w:r>
          </w:p>
        </w:tc>
        <w:tc>
          <w:tcPr>
            <w:tcW w:w="1062" w:type="dxa"/>
            <w:shd w:val="clear" w:color="auto" w:fill="auto"/>
          </w:tcPr>
          <w:p w14:paraId="3DF1EDDC" w14:textId="77777777" w:rsidR="00212AB8" w:rsidRPr="00856563" w:rsidRDefault="00212AB8" w:rsidP="00212AB8">
            <w:pPr>
              <w:pStyle w:val="Text"/>
              <w:rPr>
                <w:rStyle w:val="ChBlueBold"/>
              </w:rPr>
            </w:pPr>
            <w:r w:rsidRPr="00856563">
              <w:rPr>
                <w:rStyle w:val="ChBlueBold"/>
              </w:rPr>
              <w:t>mama-tua</w:t>
            </w:r>
          </w:p>
        </w:tc>
        <w:tc>
          <w:tcPr>
            <w:tcW w:w="862" w:type="dxa"/>
            <w:shd w:val="clear" w:color="auto" w:fill="auto"/>
          </w:tcPr>
          <w:p w14:paraId="053EDDCD" w14:textId="77777777" w:rsidR="00212AB8" w:rsidRPr="00511FE7" w:rsidRDefault="00212AB8" w:rsidP="00212AB8">
            <w:pPr>
              <w:pStyle w:val="Text"/>
            </w:pPr>
            <w:r w:rsidRPr="00511FE7">
              <w:rPr>
                <w:rStyle w:val="ChBlueBold"/>
              </w:rPr>
              <w:t>dorang</w:t>
            </w:r>
            <w:r>
              <w:t>!</w:t>
            </w:r>
          </w:p>
        </w:tc>
      </w:tr>
      <w:tr w:rsidR="00212AB8" w:rsidRPr="00856563" w14:paraId="5B9CE9E6" w14:textId="77777777" w:rsidTr="009A477A">
        <w:tc>
          <w:tcPr>
            <w:tcW w:w="709" w:type="dxa"/>
            <w:shd w:val="clear" w:color="auto" w:fill="auto"/>
          </w:tcPr>
          <w:p w14:paraId="587447E5" w14:textId="77777777" w:rsidR="00212AB8" w:rsidRPr="00932E99" w:rsidRDefault="00212AB8" w:rsidP="00212AB8">
            <w:pPr>
              <w:pStyle w:val="GlossEng"/>
            </w:pPr>
          </w:p>
        </w:tc>
        <w:tc>
          <w:tcPr>
            <w:tcW w:w="418" w:type="dxa"/>
            <w:shd w:val="clear" w:color="auto" w:fill="auto"/>
          </w:tcPr>
          <w:p w14:paraId="7FF6F654" w14:textId="77777777" w:rsidR="00212AB8" w:rsidRPr="00856563" w:rsidRDefault="009A477A" w:rsidP="00212AB8">
            <w:pPr>
              <w:pStyle w:val="GlossEng"/>
            </w:pPr>
            <w:r>
              <w:t>Ise</w:t>
            </w:r>
          </w:p>
        </w:tc>
        <w:tc>
          <w:tcPr>
            <w:tcW w:w="489" w:type="dxa"/>
            <w:shd w:val="clear" w:color="auto" w:fill="auto"/>
          </w:tcPr>
          <w:p w14:paraId="4054E210" w14:textId="77777777" w:rsidR="00212AB8" w:rsidRPr="0099608C" w:rsidRDefault="00212AB8" w:rsidP="00212AB8">
            <w:pPr>
              <w:pStyle w:val="GlossEng"/>
              <w:rPr>
                <w:rStyle w:val="ChSmallCaps"/>
              </w:rPr>
            </w:pPr>
            <w:r w:rsidRPr="0099608C">
              <w:rPr>
                <w:rStyle w:val="ChSmallCaps"/>
              </w:rPr>
              <w:t>2sg</w:t>
            </w:r>
          </w:p>
        </w:tc>
        <w:tc>
          <w:tcPr>
            <w:tcW w:w="740" w:type="dxa"/>
            <w:shd w:val="clear" w:color="auto" w:fill="auto"/>
          </w:tcPr>
          <w:p w14:paraId="137148DF" w14:textId="77777777" w:rsidR="00212AB8" w:rsidRPr="00856563" w:rsidRDefault="00212AB8" w:rsidP="00212AB8">
            <w:pPr>
              <w:pStyle w:val="GlossEng"/>
            </w:pPr>
            <w:r w:rsidRPr="00856563">
              <w:t>stay</w:t>
            </w:r>
          </w:p>
        </w:tc>
        <w:tc>
          <w:tcPr>
            <w:tcW w:w="360" w:type="dxa"/>
            <w:shd w:val="clear" w:color="auto" w:fill="auto"/>
          </w:tcPr>
          <w:p w14:paraId="7C054A4E" w14:textId="77777777" w:rsidR="00212AB8" w:rsidRPr="00856563" w:rsidRDefault="00212AB8" w:rsidP="00212AB8">
            <w:pPr>
              <w:pStyle w:val="GlossEng"/>
            </w:pPr>
            <w:r>
              <w:t>at</w:t>
            </w:r>
          </w:p>
        </w:tc>
        <w:tc>
          <w:tcPr>
            <w:tcW w:w="759" w:type="dxa"/>
            <w:shd w:val="clear" w:color="auto" w:fill="auto"/>
          </w:tcPr>
          <w:p w14:paraId="7200947C" w14:textId="77777777" w:rsidR="00212AB8" w:rsidRPr="0099608C" w:rsidRDefault="00212AB8" w:rsidP="00212AB8">
            <w:pPr>
              <w:pStyle w:val="GlossEng"/>
              <w:rPr>
                <w:rStyle w:val="ChSmallCaps"/>
              </w:rPr>
            </w:pPr>
            <w:r w:rsidRPr="0099608C">
              <w:rPr>
                <w:rStyle w:val="ChSmallCaps"/>
              </w:rPr>
              <w:t>l.prox</w:t>
            </w:r>
          </w:p>
        </w:tc>
        <w:tc>
          <w:tcPr>
            <w:tcW w:w="551" w:type="dxa"/>
            <w:shd w:val="clear" w:color="auto" w:fill="auto"/>
          </w:tcPr>
          <w:p w14:paraId="1B4D4685" w14:textId="77777777" w:rsidR="00212AB8" w:rsidRPr="00856563" w:rsidRDefault="00212AB8" w:rsidP="00212AB8">
            <w:pPr>
              <w:pStyle w:val="GlossEng"/>
            </w:pPr>
            <w:r w:rsidRPr="00856563">
              <w:t>just</w:t>
            </w:r>
          </w:p>
        </w:tc>
        <w:tc>
          <w:tcPr>
            <w:tcW w:w="573" w:type="dxa"/>
            <w:shd w:val="clear" w:color="auto" w:fill="auto"/>
          </w:tcPr>
          <w:p w14:paraId="7E971E53" w14:textId="77777777" w:rsidR="00212AB8" w:rsidRPr="00856563" w:rsidRDefault="00212AB8" w:rsidP="00212AB8">
            <w:pPr>
              <w:pStyle w:val="GlossEng"/>
            </w:pPr>
            <w:r w:rsidRPr="00856563">
              <w:t>with</w:t>
            </w:r>
          </w:p>
        </w:tc>
        <w:tc>
          <w:tcPr>
            <w:tcW w:w="1062" w:type="dxa"/>
            <w:shd w:val="clear" w:color="auto" w:fill="auto"/>
          </w:tcPr>
          <w:p w14:paraId="06735755" w14:textId="77777777" w:rsidR="00212AB8" w:rsidRPr="00856563" w:rsidRDefault="00212AB8" w:rsidP="00212AB8">
            <w:pPr>
              <w:pStyle w:val="GlossEng"/>
            </w:pPr>
            <w:r w:rsidRPr="00856563">
              <w:t>aunt</w:t>
            </w:r>
          </w:p>
        </w:tc>
        <w:tc>
          <w:tcPr>
            <w:tcW w:w="862" w:type="dxa"/>
            <w:shd w:val="clear" w:color="auto" w:fill="auto"/>
          </w:tcPr>
          <w:p w14:paraId="11EA110D" w14:textId="77777777" w:rsidR="00212AB8" w:rsidRPr="0099608C" w:rsidRDefault="00212AB8" w:rsidP="00212AB8">
            <w:pPr>
              <w:pStyle w:val="GlossEng"/>
              <w:rPr>
                <w:rStyle w:val="ChSmallCaps"/>
              </w:rPr>
            </w:pPr>
            <w:r w:rsidRPr="0099608C">
              <w:rPr>
                <w:rStyle w:val="ChSmallCaps"/>
              </w:rPr>
              <w:t>3pl</w:t>
            </w:r>
          </w:p>
        </w:tc>
      </w:tr>
    </w:tbl>
    <w:p w14:paraId="2DC61604" w14:textId="676522D9" w:rsidR="00212AB8" w:rsidRPr="009E2A1C" w:rsidRDefault="00B7093A" w:rsidP="00212AB8">
      <w:pPr>
        <w:pStyle w:val="FreeTranslEng"/>
      </w:pPr>
      <w:r>
        <w:rPr>
          <w:lang w:eastAsia="en-US"/>
        </w:rPr>
        <w:t>‘</w:t>
      </w:r>
      <w:r w:rsidR="00212AB8" w:rsidRPr="00856563">
        <w:rPr>
          <w:lang w:eastAsia="en-US"/>
        </w:rPr>
        <w:t xml:space="preserve">you </w:t>
      </w:r>
      <w:r w:rsidR="009A477A">
        <w:t>Ise</w:t>
      </w:r>
      <w:r w:rsidR="00212AB8" w:rsidRPr="00856563">
        <w:rPr>
          <w:lang w:eastAsia="en-US"/>
        </w:rPr>
        <w:t xml:space="preserve"> just stay here with </w:t>
      </w:r>
      <w:r w:rsidR="00212AB8" w:rsidRPr="00856563">
        <w:rPr>
          <w:rStyle w:val="ChBlueBold"/>
        </w:rPr>
        <w:t xml:space="preserve">aunt and </w:t>
      </w:r>
      <w:r w:rsidR="00212AB8" w:rsidRPr="00F14FFB">
        <w:rPr>
          <w:rStyle w:val="ChBlueBold"/>
        </w:rPr>
        <w:t xml:space="preserve">her companions including </w:t>
      </w:r>
      <w:r w:rsidR="00212AB8">
        <w:rPr>
          <w:rStyle w:val="ChBlueBold"/>
        </w:rPr>
        <w:t>aunt</w:t>
      </w:r>
      <w:r w:rsidR="00212AB8" w:rsidRPr="00511FE7">
        <w:t>!</w:t>
      </w:r>
      <w:r>
        <w:rPr>
          <w:lang w:eastAsia="en-US"/>
        </w:rPr>
        <w:t>’</w:t>
      </w:r>
      <w:r w:rsidR="00212AB8">
        <w:rPr>
          <w:lang w:eastAsia="en-US"/>
        </w:rPr>
        <w:t xml:space="preserve"> </w:t>
      </w:r>
      <w:r w:rsidR="00212AB8" w:rsidRPr="00654D50">
        <w:rPr>
          <w:rStyle w:val="ExampleSource"/>
        </w:rPr>
        <w:t>[080917-008-NP.0026]</w:t>
      </w:r>
    </w:p>
    <w:tbl>
      <w:tblPr>
        <w:tblW w:w="4047" w:type="dxa"/>
        <w:tblCellMar>
          <w:left w:w="42" w:type="dxa"/>
          <w:right w:w="42" w:type="dxa"/>
        </w:tblCellMar>
        <w:tblLook w:val="01E0" w:firstRow="1" w:lastRow="1" w:firstColumn="1" w:lastColumn="1" w:noHBand="0" w:noVBand="0"/>
      </w:tblPr>
      <w:tblGrid>
        <w:gridCol w:w="709"/>
        <w:gridCol w:w="751"/>
        <w:gridCol w:w="796"/>
        <w:gridCol w:w="684"/>
        <w:gridCol w:w="823"/>
        <w:gridCol w:w="284"/>
      </w:tblGrid>
      <w:tr w:rsidR="00212AB8" w:rsidRPr="00856563" w14:paraId="4D8D9C3D" w14:textId="77777777" w:rsidTr="007719DA">
        <w:tc>
          <w:tcPr>
            <w:tcW w:w="709" w:type="dxa"/>
          </w:tcPr>
          <w:p w14:paraId="23475BCA" w14:textId="77777777" w:rsidR="00212AB8" w:rsidRPr="008A3EB0" w:rsidRDefault="00212AB8" w:rsidP="00212AB8">
            <w:pPr>
              <w:pStyle w:val="O0Nwnext"/>
            </w:pPr>
            <w:bookmarkStart w:id="3100" w:name="_Ref439955316"/>
            <w:bookmarkStart w:id="3101" w:name="_Ref354490076"/>
            <w:r w:rsidRPr="007A0BC8">
              <w:t>(</w:t>
            </w:r>
            <w:fldSimple w:instr=" SEQ ( \* ARABIC \s 1 ">
              <w:r w:rsidR="00154D81">
                <w:rPr>
                  <w:noProof/>
                </w:rPr>
                <w:t>99</w:t>
              </w:r>
            </w:fldSimple>
            <w:bookmarkEnd w:id="3100"/>
            <w:r w:rsidRPr="007A0BC8">
              <w:t>)</w:t>
            </w:r>
            <w:bookmarkEnd w:id="3101"/>
          </w:p>
        </w:tc>
        <w:tc>
          <w:tcPr>
            <w:tcW w:w="751" w:type="dxa"/>
          </w:tcPr>
          <w:p w14:paraId="0399210A" w14:textId="77777777" w:rsidR="00212AB8" w:rsidRPr="00856563" w:rsidRDefault="00212AB8" w:rsidP="00212AB8">
            <w:pPr>
              <w:pStyle w:val="Text"/>
              <w:rPr>
                <w:rStyle w:val="ChBlueBold"/>
              </w:rPr>
            </w:pPr>
            <w:r w:rsidRPr="00856563">
              <w:rPr>
                <w:rStyle w:val="ChBlueBold"/>
              </w:rPr>
              <w:t>dokter</w:t>
            </w:r>
          </w:p>
        </w:tc>
        <w:tc>
          <w:tcPr>
            <w:tcW w:w="796" w:type="dxa"/>
          </w:tcPr>
          <w:p w14:paraId="24952924" w14:textId="77777777" w:rsidR="00212AB8" w:rsidRPr="00856563" w:rsidRDefault="00212AB8" w:rsidP="00212AB8">
            <w:pPr>
              <w:pStyle w:val="Text"/>
              <w:rPr>
                <w:rStyle w:val="ChBlueBold"/>
              </w:rPr>
            </w:pPr>
            <w:r w:rsidRPr="00856563">
              <w:rPr>
                <w:rStyle w:val="ChBlueBold"/>
              </w:rPr>
              <w:t>dorang</w:t>
            </w:r>
          </w:p>
        </w:tc>
        <w:tc>
          <w:tcPr>
            <w:tcW w:w="684" w:type="dxa"/>
          </w:tcPr>
          <w:p w14:paraId="09581FE0" w14:textId="77777777" w:rsidR="00212AB8" w:rsidRPr="00856563" w:rsidRDefault="00212AB8" w:rsidP="00212AB8">
            <w:pPr>
              <w:pStyle w:val="Text"/>
            </w:pPr>
            <w:r w:rsidRPr="00856563">
              <w:t>bilang</w:t>
            </w:r>
          </w:p>
        </w:tc>
        <w:tc>
          <w:tcPr>
            <w:tcW w:w="823" w:type="dxa"/>
          </w:tcPr>
          <w:p w14:paraId="14CB8708" w14:textId="77777777" w:rsidR="00212AB8" w:rsidRPr="00856563" w:rsidRDefault="00212AB8" w:rsidP="00212AB8">
            <w:pPr>
              <w:pStyle w:val="Text"/>
            </w:pPr>
            <w:r>
              <w:t>begini</w:t>
            </w:r>
          </w:p>
        </w:tc>
        <w:tc>
          <w:tcPr>
            <w:tcW w:w="284" w:type="dxa"/>
          </w:tcPr>
          <w:p w14:paraId="5F07E94A" w14:textId="77777777" w:rsidR="00212AB8" w:rsidRPr="00856563" w:rsidRDefault="00212AB8" w:rsidP="00212AB8">
            <w:pPr>
              <w:pStyle w:val="Text"/>
            </w:pPr>
            <w:r>
              <w:t>…</w:t>
            </w:r>
          </w:p>
        </w:tc>
      </w:tr>
      <w:tr w:rsidR="00212AB8" w:rsidRPr="00856563" w14:paraId="679550E4" w14:textId="77777777" w:rsidTr="007719DA">
        <w:tc>
          <w:tcPr>
            <w:tcW w:w="709" w:type="dxa"/>
          </w:tcPr>
          <w:p w14:paraId="4CAFC0A1" w14:textId="77777777" w:rsidR="00212AB8" w:rsidRPr="00932E99" w:rsidRDefault="00212AB8" w:rsidP="00212AB8">
            <w:pPr>
              <w:pStyle w:val="GlossEng"/>
            </w:pPr>
          </w:p>
        </w:tc>
        <w:tc>
          <w:tcPr>
            <w:tcW w:w="751" w:type="dxa"/>
          </w:tcPr>
          <w:p w14:paraId="0D7DAC9E" w14:textId="77777777" w:rsidR="00212AB8" w:rsidRPr="00856563" w:rsidRDefault="00212AB8" w:rsidP="00212AB8">
            <w:pPr>
              <w:pStyle w:val="GlossEng"/>
            </w:pPr>
            <w:r w:rsidRPr="00856563">
              <w:t>doctor</w:t>
            </w:r>
          </w:p>
        </w:tc>
        <w:tc>
          <w:tcPr>
            <w:tcW w:w="796" w:type="dxa"/>
          </w:tcPr>
          <w:p w14:paraId="2953F1DB" w14:textId="77777777" w:rsidR="00212AB8" w:rsidRPr="0099608C" w:rsidRDefault="00212AB8" w:rsidP="00212AB8">
            <w:pPr>
              <w:pStyle w:val="GlossEng"/>
              <w:rPr>
                <w:rStyle w:val="ChSmallCaps"/>
              </w:rPr>
            </w:pPr>
            <w:r w:rsidRPr="0099608C">
              <w:rPr>
                <w:rStyle w:val="ChSmallCaps"/>
              </w:rPr>
              <w:t>3pl</w:t>
            </w:r>
          </w:p>
        </w:tc>
        <w:tc>
          <w:tcPr>
            <w:tcW w:w="684" w:type="dxa"/>
          </w:tcPr>
          <w:p w14:paraId="14722AD7" w14:textId="77777777" w:rsidR="00212AB8" w:rsidRPr="00856563" w:rsidRDefault="00212AB8" w:rsidP="00212AB8">
            <w:pPr>
              <w:pStyle w:val="GlossEng"/>
            </w:pPr>
            <w:r w:rsidRPr="00856563">
              <w:t>say</w:t>
            </w:r>
          </w:p>
        </w:tc>
        <w:tc>
          <w:tcPr>
            <w:tcW w:w="823" w:type="dxa"/>
          </w:tcPr>
          <w:p w14:paraId="7AE22A22" w14:textId="77777777" w:rsidR="00212AB8" w:rsidRPr="00856563" w:rsidRDefault="00212AB8" w:rsidP="00212AB8">
            <w:pPr>
              <w:pStyle w:val="GlossEng"/>
            </w:pPr>
            <w:r w:rsidRPr="00856563">
              <w:t>like.this</w:t>
            </w:r>
          </w:p>
        </w:tc>
        <w:tc>
          <w:tcPr>
            <w:tcW w:w="284" w:type="dxa"/>
          </w:tcPr>
          <w:p w14:paraId="517744C0" w14:textId="77777777" w:rsidR="00212AB8" w:rsidRPr="00856563" w:rsidRDefault="00212AB8" w:rsidP="00212AB8">
            <w:pPr>
              <w:pStyle w:val="GlossEng"/>
              <w:rPr>
                <w:rStyle w:val="ChSmallCaps"/>
              </w:rPr>
            </w:pPr>
          </w:p>
        </w:tc>
      </w:tr>
    </w:tbl>
    <w:p w14:paraId="664D1E2E" w14:textId="3C85CDC8" w:rsidR="00212AB8" w:rsidRPr="002C49F6" w:rsidRDefault="00B7093A" w:rsidP="00212AB8">
      <w:pPr>
        <w:pStyle w:val="FreeTranslEng"/>
      </w:pPr>
      <w:r>
        <w:t>‘</w:t>
      </w:r>
      <w:r w:rsidR="00212AB8" w:rsidRPr="00856563">
        <w:rPr>
          <w:rStyle w:val="ChBlueBold"/>
        </w:rPr>
        <w:t xml:space="preserve">the doctor and </w:t>
      </w:r>
      <w:r w:rsidR="00212AB8">
        <w:rPr>
          <w:rStyle w:val="ChBlueBold"/>
        </w:rPr>
        <w:t xml:space="preserve">his </w:t>
      </w:r>
      <w:r w:rsidR="00212AB8" w:rsidRPr="00F14FFB">
        <w:rPr>
          <w:rStyle w:val="ChBlueBold"/>
        </w:rPr>
        <w:t xml:space="preserve">companions including </w:t>
      </w:r>
      <w:r w:rsidR="00212AB8">
        <w:rPr>
          <w:rStyle w:val="ChBlueBold"/>
        </w:rPr>
        <w:t>the doctor</w:t>
      </w:r>
      <w:r w:rsidR="00212AB8" w:rsidRPr="00856563">
        <w:t xml:space="preserve"> said like this, </w:t>
      </w:r>
      <w:r w:rsidR="00212AB8">
        <w:t>…</w:t>
      </w:r>
      <w:r>
        <w:t>’</w:t>
      </w:r>
      <w:r w:rsidR="00212AB8" w:rsidRPr="00856563">
        <w:t xml:space="preserve"> </w:t>
      </w:r>
      <w:r w:rsidR="00212AB8" w:rsidRPr="00654D50">
        <w:rPr>
          <w:rStyle w:val="ExampleSource"/>
        </w:rPr>
        <w:t>[081015-005-NP.0047]</w:t>
      </w:r>
    </w:p>
    <w:p w14:paraId="378BC55F" w14:textId="1367A96F" w:rsidR="00212AB8" w:rsidRDefault="00D74FEB" w:rsidP="00080566">
      <w:pPr>
        <w:pStyle w:val="Body0000after"/>
      </w:pPr>
      <w:r>
        <w:t>The semantic property “</w:t>
      </w:r>
      <w:r w:rsidR="00212AB8" w:rsidRPr="00856563">
        <w:t>reference to groups</w:t>
      </w:r>
      <w:r w:rsidR="00B7093A">
        <w:t>”</w:t>
      </w:r>
      <w:r w:rsidR="00212AB8" w:rsidRPr="00856563">
        <w:t xml:space="preserve"> </w:t>
      </w:r>
      <w:r>
        <w:t xml:space="preserve">is shown in </w:t>
      </w:r>
      <w:r w:rsidR="00212AB8">
        <w:fldChar w:fldCharType="begin"/>
      </w:r>
      <w:r w:rsidR="00212AB8">
        <w:instrText xml:space="preserve"> REF _Ref345071078 \h </w:instrText>
      </w:r>
      <w:r w:rsidR="00212AB8">
        <w:fldChar w:fldCharType="separate"/>
      </w:r>
      <w:r w:rsidR="00154D81" w:rsidRPr="00856563">
        <w:t>(</w:t>
      </w:r>
      <w:r w:rsidR="00154D81">
        <w:rPr>
          <w:noProof/>
        </w:rPr>
        <w:t>97</w:t>
      </w:r>
      <w:r w:rsidR="00154D81" w:rsidRPr="00856563">
        <w:t>)</w:t>
      </w:r>
      <w:r w:rsidR="00212AB8">
        <w:fldChar w:fldCharType="end"/>
      </w:r>
      <w:r w:rsidR="00212AB8" w:rsidRPr="003808EF">
        <w:t xml:space="preserve"> </w:t>
      </w:r>
      <w:r w:rsidR="00212AB8">
        <w:t xml:space="preserve">and </w:t>
      </w:r>
      <w:r w:rsidR="00212AB8">
        <w:fldChar w:fldCharType="begin"/>
      </w:r>
      <w:r w:rsidR="00212AB8">
        <w:instrText xml:space="preserve"> REF _Ref354490074 \h </w:instrText>
      </w:r>
      <w:r w:rsidR="00212AB8">
        <w:fldChar w:fldCharType="separate"/>
      </w:r>
      <w:r w:rsidR="00154D81" w:rsidRPr="007A0BC8">
        <w:t>(</w:t>
      </w:r>
      <w:r w:rsidR="00154D81">
        <w:rPr>
          <w:noProof/>
        </w:rPr>
        <w:t>98</w:t>
      </w:r>
      <w:r w:rsidR="00154D81" w:rsidRPr="007A0BC8">
        <w:t>)</w:t>
      </w:r>
      <w:r w:rsidR="00212AB8">
        <w:fldChar w:fldCharType="end"/>
      </w:r>
      <w:r w:rsidR="00080566">
        <w:t xml:space="preserve">. In the two examples, </w:t>
      </w:r>
      <w:r w:rsidR="00212AB8" w:rsidRPr="00856563">
        <w:t xml:space="preserve">the </w:t>
      </w:r>
      <w:r w:rsidR="00B7093A">
        <w:t>‘</w:t>
      </w:r>
      <w:r w:rsidR="00212AB8" w:rsidRPr="0099608C">
        <w:rPr>
          <w:rStyle w:val="ChSmallCaps"/>
        </w:rPr>
        <w:t>n</w:t>
      </w:r>
      <w:r w:rsidR="00212AB8" w:rsidRPr="00F27A63">
        <w:t xml:space="preserve"> </w:t>
      </w:r>
      <w:r w:rsidR="00212AB8" w:rsidRPr="0099608C">
        <w:rPr>
          <w:rStyle w:val="ChSmallCaps"/>
        </w:rPr>
        <w:t>pro</w:t>
      </w:r>
      <w:r w:rsidR="00B7093A">
        <w:t>’</w:t>
      </w:r>
      <w:r w:rsidR="00212AB8" w:rsidRPr="00856563">
        <w:t xml:space="preserve"> </w:t>
      </w:r>
      <w:r w:rsidR="00212AB8">
        <w:t xml:space="preserve">noun phrases </w:t>
      </w:r>
      <w:r w:rsidR="00212AB8" w:rsidRPr="00856563">
        <w:t>denote coherent groups of inherently associated in</w:t>
      </w:r>
      <w:r w:rsidR="00212AB8">
        <w:t>di</w:t>
      </w:r>
      <w:r w:rsidR="00212AB8" w:rsidRPr="00856563">
        <w:t xml:space="preserve">viduals, namely </w:t>
      </w:r>
      <w:r w:rsidR="00212AB8" w:rsidRPr="00856563">
        <w:rPr>
          <w:rStyle w:val="ChItalBold"/>
        </w:rPr>
        <w:t xml:space="preserve">bapa </w:t>
      </w:r>
      <w:r w:rsidR="004A6C97" w:rsidRPr="004A6C97">
        <w:rPr>
          <w:rStyle w:val="ChItalBold"/>
        </w:rPr>
        <w:t>Iskia</w:t>
      </w:r>
      <w:r w:rsidR="00212AB8" w:rsidRPr="00856563">
        <w:rPr>
          <w:rStyle w:val="ChItalBold"/>
        </w:rPr>
        <w:t xml:space="preserve"> dong</w:t>
      </w:r>
      <w:r w:rsidR="00212AB8" w:rsidRPr="00856563">
        <w:t xml:space="preserve"> </w:t>
      </w:r>
      <w:r w:rsidR="00B7093A">
        <w:t>‘</w:t>
      </w:r>
      <w:r w:rsidR="00212AB8" w:rsidRPr="00856563">
        <w:t xml:space="preserve">father </w:t>
      </w:r>
      <w:r w:rsidR="004A6C97">
        <w:rPr>
          <w:lang w:eastAsia="en-US"/>
        </w:rPr>
        <w:t>Iskia</w:t>
      </w:r>
      <w:r w:rsidR="00212AB8" w:rsidRPr="00856563">
        <w:t xml:space="preserve"> and them</w:t>
      </w:r>
      <w:r w:rsidR="00B7093A">
        <w:t>’</w:t>
      </w:r>
      <w:r w:rsidR="00212AB8" w:rsidRPr="00856563">
        <w:t xml:space="preserve">, </w:t>
      </w:r>
      <w:r w:rsidR="00212AB8" w:rsidRPr="00856563">
        <w:rPr>
          <w:rStyle w:val="ChItalBold"/>
        </w:rPr>
        <w:t>bapa desa dorang</w:t>
      </w:r>
      <w:r w:rsidR="00212AB8" w:rsidRPr="00856563">
        <w:t xml:space="preserve"> </w:t>
      </w:r>
      <w:r w:rsidR="00B7093A">
        <w:t>‘</w:t>
      </w:r>
      <w:r w:rsidR="00212AB8" w:rsidRPr="00856563">
        <w:t>father mayor and them</w:t>
      </w:r>
      <w:r w:rsidR="00B7093A">
        <w:t>’</w:t>
      </w:r>
      <w:r w:rsidR="00212AB8" w:rsidRPr="00856563">
        <w:t xml:space="preserve">, and </w:t>
      </w:r>
      <w:r w:rsidR="00212AB8">
        <w:rPr>
          <w:rStyle w:val="ChItalBold"/>
        </w:rPr>
        <w:t>mama-tua</w:t>
      </w:r>
      <w:r w:rsidR="00212AB8" w:rsidRPr="00856563">
        <w:rPr>
          <w:rStyle w:val="ChItalBold"/>
        </w:rPr>
        <w:t xml:space="preserve"> </w:t>
      </w:r>
      <w:r w:rsidR="00212AB8">
        <w:rPr>
          <w:rStyle w:val="ChItalBold"/>
        </w:rPr>
        <w:t>dorang</w:t>
      </w:r>
      <w:r w:rsidR="00212AB8" w:rsidRPr="00856563">
        <w:t xml:space="preserve"> </w:t>
      </w:r>
      <w:r w:rsidR="00B7093A">
        <w:t>‘</w:t>
      </w:r>
      <w:r w:rsidR="00212AB8">
        <w:t xml:space="preserve">aunt </w:t>
      </w:r>
      <w:r w:rsidR="00212AB8" w:rsidRPr="00856563">
        <w:t>and them</w:t>
      </w:r>
      <w:r w:rsidR="00B7093A">
        <w:t>’</w:t>
      </w:r>
      <w:r w:rsidR="00212AB8" w:rsidRPr="00856563">
        <w:t xml:space="preserve">, respectively. </w:t>
      </w:r>
      <w:r w:rsidR="00080566">
        <w:t xml:space="preserve">These examples also illustrate the notion of “ranking” in associative inclusory expressions. The </w:t>
      </w:r>
      <w:r w:rsidR="00212AB8" w:rsidRPr="00856563">
        <w:t>pragmatically highest ranking member</w:t>
      </w:r>
      <w:r w:rsidR="00080566">
        <w:t xml:space="preserve">s are the </w:t>
      </w:r>
      <w:r w:rsidR="00212AB8" w:rsidRPr="00856563">
        <w:t>focal referent</w:t>
      </w:r>
      <w:r w:rsidR="00080566">
        <w:t xml:space="preserve">s </w:t>
      </w:r>
      <w:r w:rsidR="00212AB8" w:rsidRPr="004A6C97">
        <w:rPr>
          <w:rStyle w:val="ChItalBold"/>
        </w:rPr>
        <w:t xml:space="preserve">bapa </w:t>
      </w:r>
      <w:r w:rsidR="004A6C97" w:rsidRPr="004A6C97">
        <w:rPr>
          <w:rStyle w:val="ChItalBold"/>
        </w:rPr>
        <w:t>Iskia</w:t>
      </w:r>
      <w:r w:rsidR="00212AB8" w:rsidRPr="00856563">
        <w:t xml:space="preserve"> </w:t>
      </w:r>
      <w:r w:rsidR="00B7093A">
        <w:t>‘</w:t>
      </w:r>
      <w:r w:rsidR="00212AB8" w:rsidRPr="00856563">
        <w:t xml:space="preserve">father </w:t>
      </w:r>
      <w:r w:rsidR="004A6C97">
        <w:rPr>
          <w:lang w:eastAsia="en-US"/>
        </w:rPr>
        <w:t>Iskia</w:t>
      </w:r>
      <w:r w:rsidR="00B7093A">
        <w:t>’</w:t>
      </w:r>
      <w:r w:rsidR="00212AB8" w:rsidRPr="00856563">
        <w:t xml:space="preserve"> and </w:t>
      </w:r>
      <w:r w:rsidR="00212AB8" w:rsidRPr="00856563">
        <w:rPr>
          <w:rStyle w:val="ChItalBold"/>
        </w:rPr>
        <w:t>bapa desa</w:t>
      </w:r>
      <w:r w:rsidR="00212AB8" w:rsidRPr="00856563">
        <w:t xml:space="preserve"> </w:t>
      </w:r>
      <w:r w:rsidR="00B7093A">
        <w:t>‘</w:t>
      </w:r>
      <w:r w:rsidR="00212AB8" w:rsidRPr="00856563">
        <w:t>father mayor</w:t>
      </w:r>
      <w:r w:rsidR="00B7093A">
        <w:t>’</w:t>
      </w:r>
      <w:r w:rsidR="00212AB8" w:rsidRPr="00856563">
        <w:t xml:space="preserve"> in </w:t>
      </w:r>
      <w:r w:rsidR="00212AB8">
        <w:fldChar w:fldCharType="begin"/>
      </w:r>
      <w:r w:rsidR="00212AB8">
        <w:instrText xml:space="preserve"> REF _Ref345071078 \h </w:instrText>
      </w:r>
      <w:r w:rsidR="00212AB8">
        <w:fldChar w:fldCharType="separate"/>
      </w:r>
      <w:r w:rsidR="00154D81" w:rsidRPr="00856563">
        <w:t>(</w:t>
      </w:r>
      <w:r w:rsidR="00154D81">
        <w:rPr>
          <w:noProof/>
        </w:rPr>
        <w:t>97</w:t>
      </w:r>
      <w:r w:rsidR="00154D81" w:rsidRPr="00856563">
        <w:t>)</w:t>
      </w:r>
      <w:r w:rsidR="00212AB8">
        <w:fldChar w:fldCharType="end"/>
      </w:r>
      <w:r w:rsidR="00212AB8" w:rsidRPr="00856563">
        <w:t xml:space="preserve">, </w:t>
      </w:r>
      <w:r w:rsidR="00080566">
        <w:t>and</w:t>
      </w:r>
      <w:r w:rsidR="00212AB8" w:rsidRPr="00856563">
        <w:t xml:space="preserve"> </w:t>
      </w:r>
      <w:r w:rsidR="00212AB8">
        <w:rPr>
          <w:rStyle w:val="ChItalBold"/>
        </w:rPr>
        <w:t>mama-tua</w:t>
      </w:r>
      <w:r w:rsidR="00212AB8" w:rsidRPr="00F538B4">
        <w:t xml:space="preserve"> </w:t>
      </w:r>
      <w:r w:rsidR="00B7093A">
        <w:t>‘</w:t>
      </w:r>
      <w:r w:rsidR="00212AB8">
        <w:t>aunt</w:t>
      </w:r>
      <w:r w:rsidR="00B7093A">
        <w:t>’</w:t>
      </w:r>
      <w:r w:rsidR="00212AB8">
        <w:t xml:space="preserve"> </w:t>
      </w:r>
      <w:r w:rsidR="00212AB8" w:rsidRPr="00856563">
        <w:t>in</w:t>
      </w:r>
      <w:r w:rsidR="00212AB8">
        <w:t xml:space="preserve"> </w:t>
      </w:r>
      <w:r w:rsidR="00212AB8">
        <w:fldChar w:fldCharType="begin"/>
      </w:r>
      <w:r w:rsidR="00212AB8">
        <w:instrText xml:space="preserve"> REF _Ref354490074 \h </w:instrText>
      </w:r>
      <w:r w:rsidR="00212AB8">
        <w:fldChar w:fldCharType="separate"/>
      </w:r>
      <w:r w:rsidR="00154D81" w:rsidRPr="007A0BC8">
        <w:t>(</w:t>
      </w:r>
      <w:r w:rsidR="00154D81">
        <w:rPr>
          <w:noProof/>
        </w:rPr>
        <w:t>98</w:t>
      </w:r>
      <w:r w:rsidR="00154D81" w:rsidRPr="007A0BC8">
        <w:t>)</w:t>
      </w:r>
      <w:r w:rsidR="00212AB8">
        <w:fldChar w:fldCharType="end"/>
      </w:r>
      <w:r w:rsidR="00212AB8" w:rsidRPr="00856563">
        <w:t>. The remaining members of the plural set</w:t>
      </w:r>
      <w:r w:rsidR="009B0D76">
        <w:t>s</w:t>
      </w:r>
      <w:r w:rsidR="00212AB8">
        <w:t xml:space="preserve">, </w:t>
      </w:r>
      <w:r w:rsidR="00212AB8" w:rsidRPr="00856563">
        <w:t xml:space="preserve">by contrast, are not fully enumerated but subsumed under the plural pronoun </w:t>
      </w:r>
      <w:r w:rsidR="00212AB8" w:rsidRPr="00856563">
        <w:rPr>
          <w:rStyle w:val="ChItalBold"/>
        </w:rPr>
        <w:t>dong</w:t>
      </w:r>
      <w:r w:rsidR="00212AB8" w:rsidRPr="00856563">
        <w:t xml:space="preserve"> / </w:t>
      </w:r>
      <w:r w:rsidR="00212AB8" w:rsidRPr="00856563">
        <w:rPr>
          <w:rStyle w:val="ChItalBold"/>
        </w:rPr>
        <w:t xml:space="preserve">dorang </w:t>
      </w:r>
      <w:r w:rsidR="00B7093A">
        <w:t>‘</w:t>
      </w:r>
      <w:r w:rsidR="00212AB8" w:rsidRPr="00856563">
        <w:t>3</w:t>
      </w:r>
      <w:r w:rsidR="00212AB8" w:rsidRPr="0099608C">
        <w:rPr>
          <w:rStyle w:val="ChSmallCaps"/>
        </w:rPr>
        <w:t>pl</w:t>
      </w:r>
      <w:r w:rsidR="00B7093A">
        <w:t>’</w:t>
      </w:r>
      <w:r w:rsidR="00212AB8" w:rsidRPr="00856563">
        <w:t>.</w:t>
      </w:r>
    </w:p>
    <w:p w14:paraId="081F8E41" w14:textId="77777777" w:rsidR="00212AB8" w:rsidRDefault="00212AB8" w:rsidP="00CF2B0B">
      <w:pPr>
        <w:pStyle w:val="Body0505after"/>
      </w:pPr>
      <w:r>
        <w:t xml:space="preserve">Typically, the associates are encoded with </w:t>
      </w:r>
      <w:r w:rsidRPr="00856563">
        <w:t xml:space="preserve">the third person plural pronoun. </w:t>
      </w:r>
      <w:r>
        <w:t xml:space="preserve">Less frequently, the </w:t>
      </w:r>
      <w:r w:rsidRPr="00856563">
        <w:t>asso</w:t>
      </w:r>
      <w:r>
        <w:t>ciates</w:t>
      </w:r>
      <w:r w:rsidRPr="00856563">
        <w:t xml:space="preserve"> </w:t>
      </w:r>
      <w:r>
        <w:t xml:space="preserve">are encoded </w:t>
      </w:r>
      <w:r w:rsidRPr="00856563">
        <w:t xml:space="preserve">with the first </w:t>
      </w:r>
      <w:r>
        <w:t>person plural pronoun</w:t>
      </w:r>
      <w:r w:rsidRPr="00856563">
        <w:t xml:space="preserve">, </w:t>
      </w:r>
      <w:r>
        <w:t xml:space="preserve">as in </w:t>
      </w:r>
      <w:r>
        <w:fldChar w:fldCharType="begin"/>
      </w:r>
      <w:r>
        <w:instrText xml:space="preserve"> REF _Ref345071064 \h </w:instrText>
      </w:r>
      <w:r>
        <w:fldChar w:fldCharType="separate"/>
      </w:r>
      <w:r w:rsidR="00154D81" w:rsidRPr="00856563">
        <w:t>(</w:t>
      </w:r>
      <w:r w:rsidR="00154D81">
        <w:rPr>
          <w:noProof/>
        </w:rPr>
        <w:t>95</w:t>
      </w:r>
      <w:r w:rsidR="00154D81" w:rsidRPr="00856563">
        <w:t>)</w:t>
      </w:r>
      <w:r>
        <w:fldChar w:fldCharType="end"/>
      </w:r>
      <w:r>
        <w:t xml:space="preserve">, repeated as </w:t>
      </w:r>
      <w:r>
        <w:fldChar w:fldCharType="begin"/>
      </w:r>
      <w:r>
        <w:instrText xml:space="preserve"> REF _Ref354490068 \h </w:instrText>
      </w:r>
      <w:r>
        <w:fldChar w:fldCharType="separate"/>
      </w:r>
      <w:r w:rsidR="00154D81" w:rsidRPr="007A0BC8">
        <w:t>(</w:t>
      </w:r>
      <w:r w:rsidR="00154D81">
        <w:rPr>
          <w:noProof/>
        </w:rPr>
        <w:t>100</w:t>
      </w:r>
      <w:r w:rsidR="00154D81" w:rsidRPr="007A0BC8">
        <w:t>)</w:t>
      </w:r>
      <w:r>
        <w:fldChar w:fldCharType="end"/>
      </w:r>
      <w:r>
        <w:t xml:space="preserve">, or with the second person plural pronoun as in </w:t>
      </w:r>
      <w:r>
        <w:fldChar w:fldCharType="begin"/>
      </w:r>
      <w:r>
        <w:instrText xml:space="preserve"> REF _Ref354490069 \h </w:instrText>
      </w:r>
      <w:r>
        <w:fldChar w:fldCharType="separate"/>
      </w:r>
      <w:r w:rsidR="00154D81" w:rsidRPr="007A0BC8">
        <w:t>(</w:t>
      </w:r>
      <w:r w:rsidR="00154D81">
        <w:rPr>
          <w:noProof/>
        </w:rPr>
        <w:t>101</w:t>
      </w:r>
      <w:r w:rsidR="00154D81" w:rsidRPr="007A0BC8">
        <w:t>)</w:t>
      </w:r>
      <w:r>
        <w:fldChar w:fldCharType="end"/>
      </w:r>
      <w:r>
        <w:t xml:space="preserve"> and </w:t>
      </w:r>
      <w:r>
        <w:fldChar w:fldCharType="begin"/>
      </w:r>
      <w:r>
        <w:instrText xml:space="preserve"> REF _Ref354490070 \h </w:instrText>
      </w:r>
      <w:r>
        <w:fldChar w:fldCharType="separate"/>
      </w:r>
      <w:r w:rsidR="00154D81" w:rsidRPr="007A0BC8">
        <w:t>(</w:t>
      </w:r>
      <w:r w:rsidR="00154D81">
        <w:rPr>
          <w:noProof/>
        </w:rPr>
        <w:t>102</w:t>
      </w:r>
      <w:r w:rsidR="00154D81" w:rsidRPr="007A0BC8">
        <w:t>)</w:t>
      </w:r>
      <w:r>
        <w:fldChar w:fldCharType="end"/>
      </w:r>
      <w:r>
        <w:t xml:space="preserve">. In associative inclusory </w:t>
      </w:r>
      <w:r w:rsidRPr="009D4D00">
        <w:t>expressions</w:t>
      </w:r>
      <w:r>
        <w:t xml:space="preserve"> formed with the </w:t>
      </w:r>
      <w:r w:rsidRPr="00856563">
        <w:t xml:space="preserve">second person plural pronoun, </w:t>
      </w:r>
      <w:r>
        <w:t xml:space="preserve">the focal referent is typically the addressee as in </w:t>
      </w:r>
      <w:r>
        <w:fldChar w:fldCharType="begin"/>
      </w:r>
      <w:r>
        <w:instrText xml:space="preserve"> REF _Ref354490069 \h </w:instrText>
      </w:r>
      <w:r>
        <w:fldChar w:fldCharType="separate"/>
      </w:r>
      <w:r w:rsidR="00154D81" w:rsidRPr="007A0BC8">
        <w:t>(</w:t>
      </w:r>
      <w:r w:rsidR="00154D81">
        <w:rPr>
          <w:noProof/>
        </w:rPr>
        <w:t>101</w:t>
      </w:r>
      <w:r w:rsidR="00154D81" w:rsidRPr="007A0BC8">
        <w:t>)</w:t>
      </w:r>
      <w:r>
        <w:fldChar w:fldCharType="end"/>
      </w:r>
      <w:r w:rsidRPr="00856563">
        <w:t>.</w:t>
      </w:r>
      <w:r>
        <w:t xml:space="preserve"> Alternatively, although much less often, one of the associates can be the addressee as in </w:t>
      </w:r>
      <w:r w:rsidRPr="00916592">
        <w:fldChar w:fldCharType="begin"/>
      </w:r>
      <w:r w:rsidRPr="00916592">
        <w:instrText xml:space="preserve"> REF _Ref354490070 \h </w:instrText>
      </w:r>
      <w:r w:rsidRPr="00916592">
        <w:fldChar w:fldCharType="separate"/>
      </w:r>
      <w:r w:rsidR="00154D81" w:rsidRPr="007A0BC8">
        <w:t>(</w:t>
      </w:r>
      <w:r w:rsidR="00154D81">
        <w:rPr>
          <w:noProof/>
        </w:rPr>
        <w:t>102</w:t>
      </w:r>
      <w:r w:rsidR="00154D81" w:rsidRPr="007A0BC8">
        <w:t>)</w:t>
      </w:r>
      <w:r w:rsidRPr="00916592">
        <w:fldChar w:fldCharType="end"/>
      </w:r>
      <w:r>
        <w:t xml:space="preserve"> (the focal referent </w:t>
      </w:r>
      <w:r w:rsidR="00147902">
        <w:rPr>
          <w:rStyle w:val="ChItalBold"/>
        </w:rPr>
        <w:t>Lodia</w:t>
      </w:r>
      <w:r>
        <w:t xml:space="preserve"> was not present during this conversation).</w:t>
      </w:r>
    </w:p>
    <w:p w14:paraId="3DA104B1" w14:textId="77777777" w:rsidR="00212AB8" w:rsidRPr="00856563" w:rsidRDefault="00212AB8" w:rsidP="00212AB8">
      <w:pPr>
        <w:pStyle w:val="ExampleTitle"/>
      </w:pPr>
      <w:r>
        <w:t>Associative inclusory</w:t>
      </w:r>
      <w:r w:rsidRPr="00856563">
        <w:t xml:space="preserve"> </w:t>
      </w:r>
      <w:r>
        <w:t>plural interpretation with the first and second person plural pronouns</w:t>
      </w:r>
    </w:p>
    <w:tbl>
      <w:tblPr>
        <w:tblW w:w="5170" w:type="dxa"/>
        <w:tblCellMar>
          <w:left w:w="42" w:type="dxa"/>
          <w:right w:w="42" w:type="dxa"/>
        </w:tblCellMar>
        <w:tblLook w:val="01E0" w:firstRow="1" w:lastRow="1" w:firstColumn="1" w:lastColumn="1" w:noHBand="0" w:noVBand="0"/>
      </w:tblPr>
      <w:tblGrid>
        <w:gridCol w:w="709"/>
        <w:gridCol w:w="706"/>
        <w:gridCol w:w="573"/>
        <w:gridCol w:w="640"/>
        <w:gridCol w:w="751"/>
        <w:gridCol w:w="684"/>
        <w:gridCol w:w="823"/>
        <w:gridCol w:w="284"/>
      </w:tblGrid>
      <w:tr w:rsidR="00212AB8" w:rsidRPr="00856563" w14:paraId="2B50842D" w14:textId="77777777" w:rsidTr="007719DA">
        <w:tc>
          <w:tcPr>
            <w:tcW w:w="709" w:type="dxa"/>
          </w:tcPr>
          <w:p w14:paraId="653DD32A" w14:textId="77777777" w:rsidR="00212AB8" w:rsidRPr="008A3EB0" w:rsidRDefault="00212AB8" w:rsidP="00212AB8">
            <w:pPr>
              <w:pStyle w:val="O0Nwnext"/>
            </w:pPr>
            <w:bookmarkStart w:id="3102" w:name="_Ref354490068"/>
            <w:r w:rsidRPr="007A0BC8">
              <w:t>(</w:t>
            </w:r>
            <w:fldSimple w:instr=" SEQ ( \* ARABIC \s 1 ">
              <w:r w:rsidR="00154D81">
                <w:rPr>
                  <w:noProof/>
                </w:rPr>
                <w:t>100</w:t>
              </w:r>
            </w:fldSimple>
            <w:r w:rsidRPr="007A0BC8">
              <w:t>)</w:t>
            </w:r>
            <w:bookmarkEnd w:id="3102"/>
          </w:p>
        </w:tc>
        <w:tc>
          <w:tcPr>
            <w:tcW w:w="706" w:type="dxa"/>
          </w:tcPr>
          <w:p w14:paraId="0FDADC6F" w14:textId="77777777" w:rsidR="00212AB8" w:rsidRPr="00856563" w:rsidRDefault="00212AB8" w:rsidP="00212AB8">
            <w:pPr>
              <w:pStyle w:val="Text"/>
            </w:pPr>
            <w:r w:rsidRPr="00856563">
              <w:t>itu</w:t>
            </w:r>
          </w:p>
        </w:tc>
        <w:tc>
          <w:tcPr>
            <w:tcW w:w="573" w:type="dxa"/>
          </w:tcPr>
          <w:p w14:paraId="5A47508F" w14:textId="77777777" w:rsidR="00212AB8" w:rsidRPr="00856563" w:rsidRDefault="00212AB8" w:rsidP="00212AB8">
            <w:pPr>
              <w:pStyle w:val="Text"/>
            </w:pPr>
            <w:r w:rsidRPr="00856563">
              <w:t>yang</w:t>
            </w:r>
          </w:p>
        </w:tc>
        <w:tc>
          <w:tcPr>
            <w:tcW w:w="640" w:type="dxa"/>
          </w:tcPr>
          <w:p w14:paraId="7CEA6DAA" w14:textId="77777777" w:rsidR="00212AB8" w:rsidRPr="00856563" w:rsidRDefault="00147902" w:rsidP="00212AB8">
            <w:pPr>
              <w:pStyle w:val="Text"/>
              <w:rPr>
                <w:rStyle w:val="ChBlueBold"/>
              </w:rPr>
            </w:pPr>
            <w:r>
              <w:rPr>
                <w:rStyle w:val="ChBlueBold"/>
              </w:rPr>
              <w:t>Lodia</w:t>
            </w:r>
          </w:p>
        </w:tc>
        <w:tc>
          <w:tcPr>
            <w:tcW w:w="751" w:type="dxa"/>
          </w:tcPr>
          <w:p w14:paraId="487E0C4B" w14:textId="77777777" w:rsidR="00212AB8" w:rsidRPr="00856563" w:rsidRDefault="00212AB8" w:rsidP="00212AB8">
            <w:pPr>
              <w:pStyle w:val="Text"/>
              <w:rPr>
                <w:rStyle w:val="ChBlueBold"/>
              </w:rPr>
            </w:pPr>
            <w:r>
              <w:rPr>
                <w:rStyle w:val="ChBlueBold"/>
              </w:rPr>
              <w:t>torang</w:t>
            </w:r>
          </w:p>
        </w:tc>
        <w:tc>
          <w:tcPr>
            <w:tcW w:w="684" w:type="dxa"/>
          </w:tcPr>
          <w:p w14:paraId="26AA64B3" w14:textId="77777777" w:rsidR="00212AB8" w:rsidRPr="00856563" w:rsidRDefault="00212AB8" w:rsidP="00212AB8">
            <w:pPr>
              <w:pStyle w:val="Text"/>
            </w:pPr>
            <w:r>
              <w:t>bilang</w:t>
            </w:r>
          </w:p>
        </w:tc>
        <w:tc>
          <w:tcPr>
            <w:tcW w:w="823" w:type="dxa"/>
          </w:tcPr>
          <w:p w14:paraId="71E5FD7E" w14:textId="77777777" w:rsidR="00212AB8" w:rsidRPr="00856563" w:rsidRDefault="00212AB8" w:rsidP="00212AB8">
            <w:pPr>
              <w:pStyle w:val="Text"/>
            </w:pPr>
            <w:r>
              <w:t>begini</w:t>
            </w:r>
          </w:p>
        </w:tc>
        <w:tc>
          <w:tcPr>
            <w:tcW w:w="284" w:type="dxa"/>
          </w:tcPr>
          <w:p w14:paraId="1F3ABC24" w14:textId="77777777" w:rsidR="00212AB8" w:rsidRPr="00856563" w:rsidRDefault="00212AB8" w:rsidP="00212AB8">
            <w:pPr>
              <w:pStyle w:val="Text"/>
            </w:pPr>
            <w:r w:rsidRPr="00856563">
              <w:t>…</w:t>
            </w:r>
          </w:p>
        </w:tc>
      </w:tr>
      <w:tr w:rsidR="00212AB8" w:rsidRPr="00856563" w14:paraId="10EE0D37" w14:textId="77777777" w:rsidTr="007719DA">
        <w:tc>
          <w:tcPr>
            <w:tcW w:w="709" w:type="dxa"/>
          </w:tcPr>
          <w:p w14:paraId="4AEB76AF" w14:textId="77777777" w:rsidR="00212AB8" w:rsidRPr="00932E99" w:rsidRDefault="00212AB8" w:rsidP="00212AB8">
            <w:pPr>
              <w:pStyle w:val="GlossEng"/>
            </w:pPr>
          </w:p>
        </w:tc>
        <w:tc>
          <w:tcPr>
            <w:tcW w:w="706" w:type="dxa"/>
          </w:tcPr>
          <w:p w14:paraId="4634E43A" w14:textId="77777777" w:rsidR="00212AB8" w:rsidRPr="0099608C" w:rsidRDefault="00212AB8" w:rsidP="00212AB8">
            <w:pPr>
              <w:pStyle w:val="GlossEng"/>
              <w:rPr>
                <w:rStyle w:val="ChSmallCaps"/>
              </w:rPr>
            </w:pPr>
            <w:r w:rsidRPr="0099608C">
              <w:rPr>
                <w:rStyle w:val="ChSmallCaps"/>
              </w:rPr>
              <w:t>d.dist</w:t>
            </w:r>
          </w:p>
        </w:tc>
        <w:tc>
          <w:tcPr>
            <w:tcW w:w="573" w:type="dxa"/>
          </w:tcPr>
          <w:p w14:paraId="762457F0" w14:textId="77777777" w:rsidR="00212AB8" w:rsidRPr="0099608C" w:rsidRDefault="00212AB8" w:rsidP="00212AB8">
            <w:pPr>
              <w:pStyle w:val="GlossEng"/>
              <w:rPr>
                <w:rStyle w:val="ChSmallCaps"/>
              </w:rPr>
            </w:pPr>
            <w:r w:rsidRPr="0099608C">
              <w:rPr>
                <w:rStyle w:val="ChSmallCaps"/>
              </w:rPr>
              <w:t>rel</w:t>
            </w:r>
          </w:p>
        </w:tc>
        <w:tc>
          <w:tcPr>
            <w:tcW w:w="640" w:type="dxa"/>
          </w:tcPr>
          <w:p w14:paraId="6B4E8E57" w14:textId="77777777" w:rsidR="00212AB8" w:rsidRPr="00856563" w:rsidRDefault="00147902" w:rsidP="00212AB8">
            <w:pPr>
              <w:pStyle w:val="GlossEng"/>
            </w:pPr>
            <w:r>
              <w:t>Lodia</w:t>
            </w:r>
          </w:p>
        </w:tc>
        <w:tc>
          <w:tcPr>
            <w:tcW w:w="751" w:type="dxa"/>
          </w:tcPr>
          <w:p w14:paraId="3FB79F0F" w14:textId="77777777" w:rsidR="00212AB8" w:rsidRPr="0099608C" w:rsidRDefault="00212AB8" w:rsidP="00212AB8">
            <w:pPr>
              <w:pStyle w:val="GlossEng"/>
              <w:rPr>
                <w:rStyle w:val="ChSmallCaps"/>
              </w:rPr>
            </w:pPr>
            <w:r w:rsidRPr="0099608C">
              <w:rPr>
                <w:rStyle w:val="ChSmallCaps"/>
              </w:rPr>
              <w:t>1pl</w:t>
            </w:r>
          </w:p>
        </w:tc>
        <w:tc>
          <w:tcPr>
            <w:tcW w:w="684" w:type="dxa"/>
          </w:tcPr>
          <w:p w14:paraId="025DDB3E" w14:textId="77777777" w:rsidR="00212AB8" w:rsidRPr="00856563" w:rsidRDefault="00212AB8" w:rsidP="00212AB8">
            <w:pPr>
              <w:pStyle w:val="GlossEng"/>
            </w:pPr>
            <w:r w:rsidRPr="00856563">
              <w:t>say</w:t>
            </w:r>
          </w:p>
        </w:tc>
        <w:tc>
          <w:tcPr>
            <w:tcW w:w="823" w:type="dxa"/>
          </w:tcPr>
          <w:p w14:paraId="65B0965D" w14:textId="77777777" w:rsidR="00212AB8" w:rsidRPr="00856563" w:rsidRDefault="00212AB8" w:rsidP="00212AB8">
            <w:pPr>
              <w:pStyle w:val="GlossEng"/>
            </w:pPr>
            <w:r w:rsidRPr="00856563">
              <w:t>like.this</w:t>
            </w:r>
          </w:p>
        </w:tc>
        <w:tc>
          <w:tcPr>
            <w:tcW w:w="284" w:type="dxa"/>
          </w:tcPr>
          <w:p w14:paraId="42855A82" w14:textId="77777777" w:rsidR="00212AB8" w:rsidRPr="00856563" w:rsidRDefault="00212AB8" w:rsidP="00212AB8">
            <w:pPr>
              <w:pStyle w:val="GlossEng"/>
            </w:pPr>
          </w:p>
        </w:tc>
      </w:tr>
    </w:tbl>
    <w:p w14:paraId="177D9E3F" w14:textId="0DF02323" w:rsidR="00212AB8" w:rsidRPr="00EE6E9B" w:rsidRDefault="00B7093A" w:rsidP="00212AB8">
      <w:pPr>
        <w:pStyle w:val="FreeTranslEng"/>
      </w:pPr>
      <w:r>
        <w:t>‘</w:t>
      </w:r>
      <w:r w:rsidR="00212AB8" w:rsidRPr="00856563">
        <w:t>that</w:t>
      </w:r>
      <w:r>
        <w:t>’</w:t>
      </w:r>
      <w:r w:rsidR="00212AB8" w:rsidRPr="00856563">
        <w:t xml:space="preserve">s why </w:t>
      </w:r>
      <w:r w:rsidR="00147902">
        <w:rPr>
          <w:rStyle w:val="ChBlueBold"/>
        </w:rPr>
        <w:t>Lodia</w:t>
      </w:r>
      <w:r w:rsidR="00212AB8" w:rsidRPr="00856563">
        <w:rPr>
          <w:rStyle w:val="ChBlueBold"/>
        </w:rPr>
        <w:t xml:space="preserve"> and </w:t>
      </w:r>
      <w:r w:rsidR="00212AB8">
        <w:rPr>
          <w:rStyle w:val="ChBlueBold"/>
        </w:rPr>
        <w:t>her</w:t>
      </w:r>
      <w:r w:rsidR="00212AB8" w:rsidRPr="00856563">
        <w:rPr>
          <w:rStyle w:val="ChBlueBold"/>
        </w:rPr>
        <w:t xml:space="preserve"> companion</w:t>
      </w:r>
      <w:r w:rsidR="00212AB8">
        <w:rPr>
          <w:rStyle w:val="ChBlueBold"/>
        </w:rPr>
        <w:t>s including me</w:t>
      </w:r>
      <w:r w:rsidR="00212AB8" w:rsidRPr="00856563">
        <w:t xml:space="preserve"> said like this, …</w:t>
      </w:r>
      <w:r>
        <w:t>’</w:t>
      </w:r>
      <w:r w:rsidR="00212AB8">
        <w:t xml:space="preserve"> </w:t>
      </w:r>
      <w:r w:rsidR="00212AB8" w:rsidRPr="001B103C">
        <w:rPr>
          <w:rStyle w:val="ExampleSource"/>
        </w:rPr>
        <w:t>[081115-001a-Cv.0001]</w:t>
      </w:r>
    </w:p>
    <w:tbl>
      <w:tblPr>
        <w:tblW w:w="5032" w:type="dxa"/>
        <w:tblCellMar>
          <w:left w:w="42" w:type="dxa"/>
          <w:right w:w="42" w:type="dxa"/>
        </w:tblCellMar>
        <w:tblLook w:val="01E0" w:firstRow="1" w:lastRow="1" w:firstColumn="1" w:lastColumn="1" w:noHBand="0" w:noVBand="0"/>
      </w:tblPr>
      <w:tblGrid>
        <w:gridCol w:w="709"/>
        <w:gridCol w:w="629"/>
        <w:gridCol w:w="951"/>
        <w:gridCol w:w="562"/>
        <w:gridCol w:w="879"/>
        <w:gridCol w:w="551"/>
        <w:gridCol w:w="751"/>
      </w:tblGrid>
      <w:tr w:rsidR="00212AB8" w:rsidRPr="00414A9C" w14:paraId="266C5F09" w14:textId="77777777" w:rsidTr="00991D99">
        <w:tc>
          <w:tcPr>
            <w:tcW w:w="709" w:type="dxa"/>
            <w:shd w:val="clear" w:color="auto" w:fill="auto"/>
          </w:tcPr>
          <w:p w14:paraId="492C9141" w14:textId="77777777" w:rsidR="00212AB8" w:rsidRPr="008A3EB0" w:rsidRDefault="00212AB8" w:rsidP="00212AB8">
            <w:pPr>
              <w:pStyle w:val="O0Nwnext"/>
            </w:pPr>
            <w:bookmarkStart w:id="3103" w:name="_Ref354490069"/>
            <w:r w:rsidRPr="007A0BC8">
              <w:t>(</w:t>
            </w:r>
            <w:fldSimple w:instr=" SEQ ( \* ARABIC \s 1 ">
              <w:r w:rsidR="00154D81">
                <w:rPr>
                  <w:noProof/>
                </w:rPr>
                <w:t>101</w:t>
              </w:r>
            </w:fldSimple>
            <w:r w:rsidRPr="007A0BC8">
              <w:t>)</w:t>
            </w:r>
            <w:bookmarkEnd w:id="3103"/>
          </w:p>
        </w:tc>
        <w:tc>
          <w:tcPr>
            <w:tcW w:w="629" w:type="dxa"/>
            <w:shd w:val="clear" w:color="auto" w:fill="auto"/>
          </w:tcPr>
          <w:p w14:paraId="4DCD578F" w14:textId="77777777" w:rsidR="00212AB8" w:rsidRPr="00856563" w:rsidRDefault="00212AB8" w:rsidP="00212AB8">
            <w:pPr>
              <w:pStyle w:val="Text"/>
              <w:rPr>
                <w:rStyle w:val="ChBlueBold"/>
              </w:rPr>
            </w:pPr>
            <w:r w:rsidRPr="00856563">
              <w:rPr>
                <w:rStyle w:val="ChBlueBold"/>
              </w:rPr>
              <w:t>tanta</w:t>
            </w:r>
          </w:p>
        </w:tc>
        <w:tc>
          <w:tcPr>
            <w:tcW w:w="951" w:type="dxa"/>
            <w:shd w:val="clear" w:color="auto" w:fill="auto"/>
          </w:tcPr>
          <w:p w14:paraId="59A4E6D5" w14:textId="77777777" w:rsidR="00212AB8" w:rsidRPr="00EB1EFB" w:rsidRDefault="00EB1EFB" w:rsidP="00212AB8">
            <w:pPr>
              <w:pStyle w:val="Text"/>
              <w:rPr>
                <w:rStyle w:val="ChBlueBold"/>
              </w:rPr>
            </w:pPr>
            <w:r w:rsidRPr="00EB1EFB">
              <w:rPr>
                <w:rStyle w:val="ChBlueBold"/>
              </w:rPr>
              <w:t>Oktofina</w:t>
            </w:r>
          </w:p>
        </w:tc>
        <w:tc>
          <w:tcPr>
            <w:tcW w:w="562" w:type="dxa"/>
            <w:shd w:val="clear" w:color="auto" w:fill="auto"/>
          </w:tcPr>
          <w:p w14:paraId="26386A13" w14:textId="77777777" w:rsidR="00212AB8" w:rsidRPr="00856563" w:rsidRDefault="00212AB8" w:rsidP="00212AB8">
            <w:pPr>
              <w:pStyle w:val="Text"/>
              <w:rPr>
                <w:rStyle w:val="ChBlueBold"/>
              </w:rPr>
            </w:pPr>
            <w:r w:rsidRPr="00856563">
              <w:rPr>
                <w:rStyle w:val="ChBlueBold"/>
              </w:rPr>
              <w:t>kam</w:t>
            </w:r>
          </w:p>
        </w:tc>
        <w:tc>
          <w:tcPr>
            <w:tcW w:w="879" w:type="dxa"/>
            <w:shd w:val="clear" w:color="auto" w:fill="auto"/>
          </w:tcPr>
          <w:p w14:paraId="5D4A1592" w14:textId="77777777" w:rsidR="00212AB8" w:rsidRPr="00856563" w:rsidRDefault="00212AB8" w:rsidP="00212AB8">
            <w:pPr>
              <w:pStyle w:val="Text"/>
            </w:pPr>
            <w:r w:rsidRPr="00856563">
              <w:t>pulang</w:t>
            </w:r>
          </w:p>
        </w:tc>
        <w:tc>
          <w:tcPr>
            <w:tcW w:w="551" w:type="dxa"/>
            <w:shd w:val="clear" w:color="auto" w:fill="auto"/>
          </w:tcPr>
          <w:p w14:paraId="7E2A647E" w14:textId="77777777" w:rsidR="00212AB8" w:rsidRPr="00856563" w:rsidRDefault="00212AB8" w:rsidP="00212AB8">
            <w:pPr>
              <w:pStyle w:val="Text"/>
            </w:pPr>
            <w:r w:rsidRPr="00856563">
              <w:t>jam</w:t>
            </w:r>
          </w:p>
        </w:tc>
        <w:tc>
          <w:tcPr>
            <w:tcW w:w="751" w:type="dxa"/>
            <w:shd w:val="clear" w:color="auto" w:fill="auto"/>
          </w:tcPr>
          <w:p w14:paraId="3B5E298A" w14:textId="77777777" w:rsidR="00212AB8" w:rsidRPr="00856563" w:rsidRDefault="00212AB8" w:rsidP="00212AB8">
            <w:pPr>
              <w:pStyle w:val="Text"/>
            </w:pPr>
            <w:r>
              <w:t>brapa?</w:t>
            </w:r>
          </w:p>
        </w:tc>
      </w:tr>
      <w:tr w:rsidR="00212AB8" w:rsidRPr="00856563" w14:paraId="6A3F6EA0" w14:textId="77777777" w:rsidTr="00991D99">
        <w:tc>
          <w:tcPr>
            <w:tcW w:w="709" w:type="dxa"/>
            <w:shd w:val="clear" w:color="auto" w:fill="auto"/>
          </w:tcPr>
          <w:p w14:paraId="2686B62F" w14:textId="77777777" w:rsidR="00212AB8" w:rsidRPr="00932E99" w:rsidRDefault="00212AB8" w:rsidP="00212AB8">
            <w:pPr>
              <w:pStyle w:val="GlossEng"/>
            </w:pPr>
          </w:p>
        </w:tc>
        <w:tc>
          <w:tcPr>
            <w:tcW w:w="629" w:type="dxa"/>
            <w:shd w:val="clear" w:color="auto" w:fill="auto"/>
          </w:tcPr>
          <w:p w14:paraId="190801B8" w14:textId="77777777" w:rsidR="00212AB8" w:rsidRPr="00856563" w:rsidRDefault="00212AB8" w:rsidP="00212AB8">
            <w:pPr>
              <w:pStyle w:val="GlossEng"/>
            </w:pPr>
            <w:r w:rsidRPr="00856563">
              <w:t>aunt</w:t>
            </w:r>
          </w:p>
        </w:tc>
        <w:tc>
          <w:tcPr>
            <w:tcW w:w="951" w:type="dxa"/>
            <w:shd w:val="clear" w:color="auto" w:fill="auto"/>
          </w:tcPr>
          <w:p w14:paraId="63369EBF" w14:textId="77777777" w:rsidR="00212AB8" w:rsidRPr="00EB1EFB" w:rsidRDefault="00EB1EFB" w:rsidP="00212AB8">
            <w:pPr>
              <w:pStyle w:val="GlossEng"/>
            </w:pPr>
            <w:r w:rsidRPr="00EB1EFB">
              <w:t>Oktofina</w:t>
            </w:r>
          </w:p>
        </w:tc>
        <w:tc>
          <w:tcPr>
            <w:tcW w:w="562" w:type="dxa"/>
            <w:shd w:val="clear" w:color="auto" w:fill="auto"/>
          </w:tcPr>
          <w:p w14:paraId="4174FA5A" w14:textId="77777777" w:rsidR="00212AB8" w:rsidRPr="0099608C" w:rsidRDefault="00212AB8" w:rsidP="00212AB8">
            <w:pPr>
              <w:pStyle w:val="GlossEng"/>
              <w:rPr>
                <w:rStyle w:val="ChSmallCaps"/>
              </w:rPr>
            </w:pPr>
            <w:r w:rsidRPr="0099608C">
              <w:rPr>
                <w:rStyle w:val="ChSmallCaps"/>
              </w:rPr>
              <w:t>2pl</w:t>
            </w:r>
          </w:p>
        </w:tc>
        <w:tc>
          <w:tcPr>
            <w:tcW w:w="879" w:type="dxa"/>
            <w:shd w:val="clear" w:color="auto" w:fill="auto"/>
          </w:tcPr>
          <w:p w14:paraId="3FB516ED" w14:textId="77777777" w:rsidR="00212AB8" w:rsidRPr="00856563" w:rsidRDefault="00212AB8" w:rsidP="00212AB8">
            <w:pPr>
              <w:pStyle w:val="GlossEng"/>
            </w:pPr>
            <w:r w:rsidRPr="00856563">
              <w:t>go.home</w:t>
            </w:r>
          </w:p>
        </w:tc>
        <w:tc>
          <w:tcPr>
            <w:tcW w:w="551" w:type="dxa"/>
            <w:shd w:val="clear" w:color="auto" w:fill="auto"/>
          </w:tcPr>
          <w:p w14:paraId="213D5FD6" w14:textId="77777777" w:rsidR="00212AB8" w:rsidRPr="00856563" w:rsidRDefault="00212AB8" w:rsidP="00212AB8">
            <w:pPr>
              <w:pStyle w:val="GlossEng"/>
            </w:pPr>
            <w:r w:rsidRPr="00856563">
              <w:t>hour</w:t>
            </w:r>
          </w:p>
        </w:tc>
        <w:tc>
          <w:tcPr>
            <w:tcW w:w="751" w:type="dxa"/>
            <w:shd w:val="clear" w:color="auto" w:fill="auto"/>
          </w:tcPr>
          <w:p w14:paraId="4A925122" w14:textId="77777777" w:rsidR="00212AB8" w:rsidRPr="00856563" w:rsidRDefault="007D3A2F" w:rsidP="00212AB8">
            <w:pPr>
              <w:pStyle w:val="GlossEng"/>
            </w:pPr>
            <w:r>
              <w:t>several</w:t>
            </w:r>
          </w:p>
        </w:tc>
      </w:tr>
    </w:tbl>
    <w:p w14:paraId="1E83D1D5" w14:textId="683FAD43" w:rsidR="00212AB8" w:rsidRPr="003852D5" w:rsidRDefault="00B7093A" w:rsidP="00212AB8">
      <w:pPr>
        <w:pStyle w:val="FreeTranslEng"/>
      </w:pPr>
      <w:r>
        <w:t>‘</w:t>
      </w:r>
      <w:r w:rsidR="00212AB8">
        <w:t xml:space="preserve">what time did </w:t>
      </w:r>
      <w:r w:rsidR="00212AB8" w:rsidRPr="00856563">
        <w:rPr>
          <w:rStyle w:val="ChBlueBold"/>
        </w:rPr>
        <w:t xml:space="preserve">you aunt </w:t>
      </w:r>
      <w:r w:rsidR="00EB1EFB" w:rsidRPr="00EB1EFB">
        <w:rPr>
          <w:rStyle w:val="ChBlueBold"/>
        </w:rPr>
        <w:t>Oktofina</w:t>
      </w:r>
      <w:r w:rsidR="00212AB8" w:rsidRPr="00856563">
        <w:rPr>
          <w:rStyle w:val="ChBlueBold"/>
        </w:rPr>
        <w:t xml:space="preserve"> and your companion</w:t>
      </w:r>
      <w:r w:rsidR="00212AB8">
        <w:rPr>
          <w:rStyle w:val="ChBlueBold"/>
        </w:rPr>
        <w:t>s including you (</w:t>
      </w:r>
      <w:r w:rsidR="00EB1EFB" w:rsidRPr="00EB1EFB">
        <w:rPr>
          <w:rStyle w:val="ChBlueBold"/>
        </w:rPr>
        <w:t>Oktofina</w:t>
      </w:r>
      <w:r w:rsidR="00212AB8">
        <w:rPr>
          <w:rStyle w:val="ChBlueBold"/>
        </w:rPr>
        <w:t>)</w:t>
      </w:r>
      <w:r w:rsidR="00212AB8" w:rsidRPr="00856563">
        <w:t xml:space="preserve"> </w:t>
      </w:r>
      <w:r w:rsidR="00212AB8">
        <w:t xml:space="preserve">come </w:t>
      </w:r>
      <w:r w:rsidR="00212AB8" w:rsidRPr="00856563">
        <w:t>home?</w:t>
      </w:r>
      <w:r>
        <w:t>’</w:t>
      </w:r>
      <w:r w:rsidR="00212AB8">
        <w:t xml:space="preserve"> </w:t>
      </w:r>
      <w:r w:rsidR="00212AB8" w:rsidRPr="001B103C">
        <w:rPr>
          <w:rStyle w:val="ExampleSource"/>
        </w:rPr>
        <w:t>[081006-010-Cv.0001]</w:t>
      </w:r>
    </w:p>
    <w:tbl>
      <w:tblPr>
        <w:tblW w:w="5753" w:type="dxa"/>
        <w:tblCellMar>
          <w:left w:w="42" w:type="dxa"/>
          <w:right w:w="42" w:type="dxa"/>
        </w:tblCellMar>
        <w:tblLook w:val="01E0" w:firstRow="1" w:lastRow="1" w:firstColumn="1" w:lastColumn="1" w:noHBand="0" w:noVBand="0"/>
      </w:tblPr>
      <w:tblGrid>
        <w:gridCol w:w="709"/>
        <w:gridCol w:w="640"/>
        <w:gridCol w:w="562"/>
        <w:gridCol w:w="562"/>
        <w:gridCol w:w="595"/>
        <w:gridCol w:w="373"/>
        <w:gridCol w:w="688"/>
        <w:gridCol w:w="851"/>
        <w:gridCol w:w="489"/>
        <w:gridCol w:w="284"/>
      </w:tblGrid>
      <w:tr w:rsidR="00AC23C4" w:rsidRPr="00414A9C" w14:paraId="65CFD390" w14:textId="77777777" w:rsidTr="00AC23C4">
        <w:tc>
          <w:tcPr>
            <w:tcW w:w="709" w:type="dxa"/>
            <w:shd w:val="clear" w:color="auto" w:fill="auto"/>
          </w:tcPr>
          <w:p w14:paraId="4215ACD3" w14:textId="77777777" w:rsidR="00212AB8" w:rsidRPr="008A3EB0" w:rsidRDefault="00212AB8" w:rsidP="00212AB8">
            <w:pPr>
              <w:pStyle w:val="O0Nwnext"/>
            </w:pPr>
            <w:bookmarkStart w:id="3104" w:name="_Ref354490070"/>
            <w:r w:rsidRPr="007A0BC8">
              <w:t>(</w:t>
            </w:r>
            <w:fldSimple w:instr=" SEQ ( \* ARABIC \s 1 ">
              <w:r w:rsidR="00154D81">
                <w:rPr>
                  <w:noProof/>
                </w:rPr>
                <w:t>102</w:t>
              </w:r>
            </w:fldSimple>
            <w:r w:rsidRPr="007A0BC8">
              <w:t>)</w:t>
            </w:r>
            <w:bookmarkEnd w:id="3104"/>
          </w:p>
        </w:tc>
        <w:tc>
          <w:tcPr>
            <w:tcW w:w="640" w:type="dxa"/>
            <w:shd w:val="clear" w:color="auto" w:fill="auto"/>
          </w:tcPr>
          <w:p w14:paraId="5493E953" w14:textId="77777777" w:rsidR="00212AB8" w:rsidRPr="00F67EF2" w:rsidRDefault="00147902" w:rsidP="00212AB8">
            <w:pPr>
              <w:pStyle w:val="Text"/>
              <w:rPr>
                <w:rStyle w:val="ChBlueBold"/>
              </w:rPr>
            </w:pPr>
            <w:r>
              <w:rPr>
                <w:rStyle w:val="ChBlueBold"/>
              </w:rPr>
              <w:t>Lodia</w:t>
            </w:r>
          </w:p>
        </w:tc>
        <w:tc>
          <w:tcPr>
            <w:tcW w:w="562" w:type="dxa"/>
            <w:shd w:val="clear" w:color="auto" w:fill="auto"/>
          </w:tcPr>
          <w:p w14:paraId="496B0AB7" w14:textId="77777777" w:rsidR="00212AB8" w:rsidRPr="00F67EF2" w:rsidRDefault="00212AB8" w:rsidP="00212AB8">
            <w:pPr>
              <w:pStyle w:val="Text"/>
              <w:rPr>
                <w:rStyle w:val="ChBlueBold"/>
              </w:rPr>
            </w:pPr>
            <w:r w:rsidRPr="00F67EF2">
              <w:rPr>
                <w:rStyle w:val="ChBlueBold"/>
              </w:rPr>
              <w:t>kam</w:t>
            </w:r>
          </w:p>
        </w:tc>
        <w:tc>
          <w:tcPr>
            <w:tcW w:w="562" w:type="dxa"/>
            <w:shd w:val="clear" w:color="auto" w:fill="auto"/>
          </w:tcPr>
          <w:p w14:paraId="2A86E819" w14:textId="77777777" w:rsidR="00212AB8" w:rsidRPr="005672C4" w:rsidRDefault="00212AB8" w:rsidP="00212AB8">
            <w:pPr>
              <w:pStyle w:val="Text"/>
            </w:pPr>
            <w:r w:rsidRPr="005672C4">
              <w:t>pake</w:t>
            </w:r>
          </w:p>
        </w:tc>
        <w:tc>
          <w:tcPr>
            <w:tcW w:w="595" w:type="dxa"/>
            <w:shd w:val="clear" w:color="auto" w:fill="auto"/>
          </w:tcPr>
          <w:p w14:paraId="1482C3DA" w14:textId="77777777" w:rsidR="00212AB8" w:rsidRPr="005672C4" w:rsidRDefault="00212AB8" w:rsidP="00212AB8">
            <w:pPr>
              <w:pStyle w:val="Text"/>
            </w:pPr>
            <w:r w:rsidRPr="005672C4">
              <w:t>trek</w:t>
            </w:r>
          </w:p>
        </w:tc>
        <w:tc>
          <w:tcPr>
            <w:tcW w:w="373" w:type="dxa"/>
            <w:shd w:val="clear" w:color="auto" w:fill="auto"/>
          </w:tcPr>
          <w:p w14:paraId="77A04195" w14:textId="77777777" w:rsidR="00212AB8" w:rsidRPr="005672C4" w:rsidRDefault="00212AB8" w:rsidP="00212AB8">
            <w:pPr>
              <w:pStyle w:val="Text"/>
            </w:pPr>
            <w:r w:rsidRPr="005672C4">
              <w:t>ke</w:t>
            </w:r>
          </w:p>
        </w:tc>
        <w:tc>
          <w:tcPr>
            <w:tcW w:w="688" w:type="dxa"/>
            <w:shd w:val="clear" w:color="auto" w:fill="auto"/>
          </w:tcPr>
          <w:p w14:paraId="5A00E498" w14:textId="77777777" w:rsidR="00212AB8" w:rsidRPr="005672C4" w:rsidRDefault="00212AB8" w:rsidP="00212AB8">
            <w:pPr>
              <w:pStyle w:val="Text"/>
            </w:pPr>
            <w:r w:rsidRPr="005672C4">
              <w:t>sana</w:t>
            </w:r>
          </w:p>
        </w:tc>
        <w:tc>
          <w:tcPr>
            <w:tcW w:w="851" w:type="dxa"/>
            <w:shd w:val="clear" w:color="auto" w:fill="auto"/>
          </w:tcPr>
          <w:p w14:paraId="6F4E719C" w14:textId="77777777" w:rsidR="00212AB8" w:rsidRPr="005672C4" w:rsidRDefault="00212AB8" w:rsidP="00212AB8">
            <w:pPr>
              <w:pStyle w:val="Text"/>
            </w:pPr>
            <w:r w:rsidRPr="005672C4">
              <w:t>baru</w:t>
            </w:r>
          </w:p>
        </w:tc>
        <w:tc>
          <w:tcPr>
            <w:tcW w:w="489" w:type="dxa"/>
            <w:shd w:val="clear" w:color="auto" w:fill="auto"/>
          </w:tcPr>
          <w:p w14:paraId="2F695812" w14:textId="77777777" w:rsidR="00212AB8" w:rsidRPr="005672C4" w:rsidRDefault="00212AB8" w:rsidP="00212AB8">
            <w:pPr>
              <w:pStyle w:val="Text"/>
            </w:pPr>
            <w:r w:rsidRPr="005672C4">
              <w:t>sa</w:t>
            </w:r>
          </w:p>
        </w:tc>
        <w:tc>
          <w:tcPr>
            <w:tcW w:w="284" w:type="dxa"/>
            <w:shd w:val="clear" w:color="auto" w:fill="auto"/>
          </w:tcPr>
          <w:p w14:paraId="776481AD" w14:textId="77777777" w:rsidR="00212AB8" w:rsidRPr="005672C4" w:rsidRDefault="00212AB8" w:rsidP="00212AB8">
            <w:pPr>
              <w:pStyle w:val="Text"/>
            </w:pPr>
            <w:r>
              <w:t>…</w:t>
            </w:r>
          </w:p>
        </w:tc>
      </w:tr>
      <w:tr w:rsidR="00AC23C4" w:rsidRPr="00AC23C4" w14:paraId="65431355" w14:textId="77777777" w:rsidTr="00AC23C4">
        <w:tc>
          <w:tcPr>
            <w:tcW w:w="709" w:type="dxa"/>
            <w:shd w:val="clear" w:color="auto" w:fill="auto"/>
          </w:tcPr>
          <w:p w14:paraId="70F4361E" w14:textId="77777777" w:rsidR="00212AB8" w:rsidRPr="005672C4" w:rsidRDefault="00212AB8" w:rsidP="00212AB8">
            <w:pPr>
              <w:pStyle w:val="GlossEng"/>
            </w:pPr>
          </w:p>
        </w:tc>
        <w:tc>
          <w:tcPr>
            <w:tcW w:w="640" w:type="dxa"/>
            <w:shd w:val="clear" w:color="auto" w:fill="auto"/>
          </w:tcPr>
          <w:p w14:paraId="63CD11EF" w14:textId="77777777" w:rsidR="00212AB8" w:rsidRPr="005672C4" w:rsidRDefault="00147902" w:rsidP="00212AB8">
            <w:pPr>
              <w:pStyle w:val="GlossEng"/>
            </w:pPr>
            <w:r>
              <w:t>Lodia</w:t>
            </w:r>
          </w:p>
        </w:tc>
        <w:tc>
          <w:tcPr>
            <w:tcW w:w="562" w:type="dxa"/>
            <w:shd w:val="clear" w:color="auto" w:fill="auto"/>
          </w:tcPr>
          <w:p w14:paraId="4D35F389" w14:textId="77777777" w:rsidR="00212AB8" w:rsidRPr="0099608C" w:rsidRDefault="00212AB8" w:rsidP="00212AB8">
            <w:pPr>
              <w:pStyle w:val="GlossEng"/>
              <w:rPr>
                <w:rStyle w:val="ChSmallCaps"/>
              </w:rPr>
            </w:pPr>
            <w:r w:rsidRPr="0099608C">
              <w:rPr>
                <w:rStyle w:val="ChSmallCaps"/>
              </w:rPr>
              <w:t>2pl</w:t>
            </w:r>
          </w:p>
        </w:tc>
        <w:tc>
          <w:tcPr>
            <w:tcW w:w="562" w:type="dxa"/>
            <w:shd w:val="clear" w:color="auto" w:fill="auto"/>
          </w:tcPr>
          <w:p w14:paraId="29CCB652" w14:textId="77777777" w:rsidR="00212AB8" w:rsidRPr="005672C4" w:rsidRDefault="00212AB8" w:rsidP="00212AB8">
            <w:pPr>
              <w:pStyle w:val="GlossEng"/>
            </w:pPr>
            <w:r w:rsidRPr="005672C4">
              <w:t>use</w:t>
            </w:r>
          </w:p>
        </w:tc>
        <w:tc>
          <w:tcPr>
            <w:tcW w:w="595" w:type="dxa"/>
            <w:shd w:val="clear" w:color="auto" w:fill="auto"/>
          </w:tcPr>
          <w:p w14:paraId="2D7B42AE" w14:textId="77777777" w:rsidR="00212AB8" w:rsidRPr="005672C4" w:rsidRDefault="00212AB8" w:rsidP="00212AB8">
            <w:pPr>
              <w:pStyle w:val="GlossEng"/>
            </w:pPr>
            <w:r w:rsidRPr="005672C4">
              <w:t>truck</w:t>
            </w:r>
          </w:p>
        </w:tc>
        <w:tc>
          <w:tcPr>
            <w:tcW w:w="373" w:type="dxa"/>
            <w:shd w:val="clear" w:color="auto" w:fill="auto"/>
          </w:tcPr>
          <w:p w14:paraId="6CB9CD59" w14:textId="77777777" w:rsidR="00212AB8" w:rsidRPr="005672C4" w:rsidRDefault="00212AB8" w:rsidP="00212AB8">
            <w:pPr>
              <w:pStyle w:val="GlossEng"/>
            </w:pPr>
            <w:r w:rsidRPr="005672C4">
              <w:t>to</w:t>
            </w:r>
          </w:p>
        </w:tc>
        <w:tc>
          <w:tcPr>
            <w:tcW w:w="688" w:type="dxa"/>
            <w:shd w:val="clear" w:color="auto" w:fill="auto"/>
          </w:tcPr>
          <w:p w14:paraId="2F07BBC1" w14:textId="77777777" w:rsidR="00212AB8" w:rsidRPr="0099608C" w:rsidRDefault="00212AB8" w:rsidP="00212AB8">
            <w:pPr>
              <w:pStyle w:val="GlossEng"/>
              <w:rPr>
                <w:rStyle w:val="ChSmallCaps"/>
              </w:rPr>
            </w:pPr>
            <w:r w:rsidRPr="0099608C">
              <w:rPr>
                <w:rStyle w:val="ChSmallCaps"/>
              </w:rPr>
              <w:t>l.dist</w:t>
            </w:r>
          </w:p>
        </w:tc>
        <w:tc>
          <w:tcPr>
            <w:tcW w:w="851" w:type="dxa"/>
            <w:shd w:val="clear" w:color="auto" w:fill="auto"/>
          </w:tcPr>
          <w:p w14:paraId="56BAAEA8" w14:textId="77777777" w:rsidR="00212AB8" w:rsidRPr="000C2346" w:rsidRDefault="00171D59" w:rsidP="00212AB8">
            <w:pPr>
              <w:pStyle w:val="GlossEng"/>
            </w:pPr>
            <w:r>
              <w:t>and.then</w:t>
            </w:r>
          </w:p>
        </w:tc>
        <w:tc>
          <w:tcPr>
            <w:tcW w:w="489" w:type="dxa"/>
            <w:shd w:val="clear" w:color="auto" w:fill="auto"/>
          </w:tcPr>
          <w:p w14:paraId="52CB512D" w14:textId="77777777" w:rsidR="00212AB8" w:rsidRPr="0099608C" w:rsidRDefault="00212AB8" w:rsidP="00212AB8">
            <w:pPr>
              <w:pStyle w:val="GlossEng"/>
              <w:rPr>
                <w:rStyle w:val="ChSmallCaps"/>
              </w:rPr>
            </w:pPr>
            <w:r w:rsidRPr="0099608C">
              <w:rPr>
                <w:rStyle w:val="ChSmallCaps"/>
              </w:rPr>
              <w:t>1sg</w:t>
            </w:r>
          </w:p>
        </w:tc>
        <w:tc>
          <w:tcPr>
            <w:tcW w:w="284" w:type="dxa"/>
            <w:shd w:val="clear" w:color="auto" w:fill="auto"/>
          </w:tcPr>
          <w:p w14:paraId="5CF605A3" w14:textId="77777777" w:rsidR="00212AB8" w:rsidRPr="005672C4" w:rsidRDefault="00212AB8" w:rsidP="00212AB8">
            <w:pPr>
              <w:pStyle w:val="GlossEng"/>
            </w:pPr>
          </w:p>
        </w:tc>
      </w:tr>
    </w:tbl>
    <w:p w14:paraId="59498AE7" w14:textId="5DF63CA6" w:rsidR="00212AB8" w:rsidRDefault="00B7093A" w:rsidP="00212AB8">
      <w:pPr>
        <w:pStyle w:val="FreeTranslEng"/>
      </w:pPr>
      <w:r>
        <w:t>‘</w:t>
      </w:r>
      <w:r w:rsidR="00147902">
        <w:rPr>
          <w:rStyle w:val="ChBlueBold"/>
        </w:rPr>
        <w:t>Lodia</w:t>
      </w:r>
      <w:r w:rsidR="00212AB8" w:rsidRPr="00F14FFB">
        <w:rPr>
          <w:rStyle w:val="ChBlueBold"/>
        </w:rPr>
        <w:t xml:space="preserve"> and her companions including you</w:t>
      </w:r>
      <w:r w:rsidR="00212AB8">
        <w:rPr>
          <w:rStyle w:val="ChBlueBold"/>
        </w:rPr>
        <w:t xml:space="preserve"> (addressee)</w:t>
      </w:r>
      <w:r w:rsidR="00212AB8">
        <w:t xml:space="preserve"> took the truck to (go) over there, </w:t>
      </w:r>
      <w:r w:rsidR="00940E74">
        <w:t>and then</w:t>
      </w:r>
      <w:r w:rsidR="00212AB8">
        <w:t xml:space="preserve"> I …</w:t>
      </w:r>
      <w:r>
        <w:t>’</w:t>
      </w:r>
      <w:r w:rsidR="00212AB8">
        <w:t xml:space="preserve"> </w:t>
      </w:r>
      <w:r w:rsidR="00212AB8" w:rsidRPr="00F67EF2">
        <w:rPr>
          <w:rStyle w:val="ExampleSource"/>
        </w:rPr>
        <w:t>[081022-001-Cv.0001]</w:t>
      </w:r>
    </w:p>
    <w:p w14:paraId="7562B6C0" w14:textId="5C92DE6A" w:rsidR="00212AB8" w:rsidRDefault="00212AB8" w:rsidP="00CF2B0B">
      <w:pPr>
        <w:pStyle w:val="Body0005after"/>
      </w:pPr>
      <w:r>
        <w:t xml:space="preserve">In </w:t>
      </w:r>
      <w:r w:rsidRPr="00C532A5">
        <w:fldChar w:fldCharType="begin"/>
      </w:r>
      <w:r w:rsidRPr="00C532A5">
        <w:instrText xml:space="preserve"> REF _Ref345071064 \h </w:instrText>
      </w:r>
      <w:r w:rsidRPr="00C532A5">
        <w:fldChar w:fldCharType="separate"/>
      </w:r>
      <w:r w:rsidR="00154D81" w:rsidRPr="00856563">
        <w:t>(</w:t>
      </w:r>
      <w:r w:rsidR="00154D81">
        <w:rPr>
          <w:noProof/>
        </w:rPr>
        <w:t>95</w:t>
      </w:r>
      <w:r w:rsidR="00154D81" w:rsidRPr="00856563">
        <w:t>)</w:t>
      </w:r>
      <w:r w:rsidRPr="00C532A5">
        <w:fldChar w:fldCharType="end"/>
      </w:r>
      <w:r>
        <w:t xml:space="preserve"> to </w:t>
      </w:r>
      <w:r>
        <w:fldChar w:fldCharType="begin"/>
      </w:r>
      <w:r>
        <w:instrText xml:space="preserve"> REF _Ref354490070 \h </w:instrText>
      </w:r>
      <w:r>
        <w:fldChar w:fldCharType="separate"/>
      </w:r>
      <w:r w:rsidR="00154D81" w:rsidRPr="007A0BC8">
        <w:t>(</w:t>
      </w:r>
      <w:r w:rsidR="00154D81">
        <w:rPr>
          <w:noProof/>
        </w:rPr>
        <w:t>102</w:t>
      </w:r>
      <w:r w:rsidR="00154D81" w:rsidRPr="007A0BC8">
        <w:t>)</w:t>
      </w:r>
      <w:r>
        <w:fldChar w:fldCharType="end"/>
      </w:r>
      <w:r>
        <w:t xml:space="preserve">, </w:t>
      </w:r>
      <w:r w:rsidRPr="00856563">
        <w:t xml:space="preserve">the number of referents </w:t>
      </w:r>
      <w:r>
        <w:t xml:space="preserve">is not </w:t>
      </w:r>
      <w:r w:rsidRPr="00856563">
        <w:t xml:space="preserve">specified. When </w:t>
      </w:r>
      <w:r>
        <w:t xml:space="preserve">only two </w:t>
      </w:r>
      <w:r w:rsidRPr="00856563">
        <w:t xml:space="preserve">participants </w:t>
      </w:r>
      <w:r>
        <w:t xml:space="preserve">are involved, however, </w:t>
      </w:r>
      <w:r w:rsidRPr="00856563">
        <w:t xml:space="preserve">that </w:t>
      </w:r>
      <w:r w:rsidR="00A930E6">
        <w:t>is</w:t>
      </w:r>
      <w:r>
        <w:t xml:space="preserve"> </w:t>
      </w:r>
      <w:r w:rsidRPr="00856563">
        <w:t xml:space="preserve">the focal referent </w:t>
      </w:r>
      <w:r>
        <w:t>plus</w:t>
      </w:r>
      <w:r w:rsidRPr="00856563">
        <w:t xml:space="preserve"> one associate, Papuan Malay speakers very </w:t>
      </w:r>
      <w:r>
        <w:t xml:space="preserve">often use a dual construction, such that </w:t>
      </w:r>
      <w:r w:rsidR="00B7093A">
        <w:t>‘</w:t>
      </w:r>
      <w:r>
        <w:t xml:space="preserve">bare </w:t>
      </w:r>
      <w:r w:rsidRPr="0099608C">
        <w:rPr>
          <w:rStyle w:val="ChSmallCaps"/>
        </w:rPr>
        <w:t>n</w:t>
      </w:r>
      <w:r w:rsidRPr="00F27A63">
        <w:t xml:space="preserve"> </w:t>
      </w:r>
      <w:r w:rsidRPr="0099608C">
        <w:rPr>
          <w:rStyle w:val="ChSmallCaps"/>
        </w:rPr>
        <w:t>pro-pl</w:t>
      </w:r>
      <w:r>
        <w:t xml:space="preserve"> </w:t>
      </w:r>
      <w:r w:rsidRPr="000457B5">
        <w:rPr>
          <w:rStyle w:val="ChItalBold"/>
        </w:rPr>
        <w:t>dua</w:t>
      </w:r>
      <w:r w:rsidR="00B7093A">
        <w:t>’</w:t>
      </w:r>
      <w:r>
        <w:t xml:space="preserve">, as in </w:t>
      </w:r>
      <w:r>
        <w:fldChar w:fldCharType="begin"/>
      </w:r>
      <w:r>
        <w:instrText xml:space="preserve"> REF _Ref354490071 \h </w:instrText>
      </w:r>
      <w:r>
        <w:fldChar w:fldCharType="separate"/>
      </w:r>
      <w:r w:rsidR="00154D81" w:rsidRPr="007A0BC8">
        <w:t>(</w:t>
      </w:r>
      <w:r w:rsidR="00154D81">
        <w:rPr>
          <w:noProof/>
        </w:rPr>
        <w:t>103</w:t>
      </w:r>
      <w:r w:rsidR="00154D81" w:rsidRPr="007A0BC8">
        <w:t>)</w:t>
      </w:r>
      <w:r>
        <w:fldChar w:fldCharType="end"/>
      </w:r>
      <w:r w:rsidRPr="006A066E">
        <w:t>.</w:t>
      </w:r>
      <w:r>
        <w:t xml:space="preserve"> Like dual constructions with an additive reading (§</w:t>
      </w:r>
      <w:r>
        <w:fldChar w:fldCharType="begin"/>
      </w:r>
      <w:r>
        <w:instrText xml:space="preserve"> REF _Ref345074606 \w \h </w:instrText>
      </w:r>
      <w:r>
        <w:fldChar w:fldCharType="separate"/>
      </w:r>
      <w:r w:rsidR="00154D81">
        <w:rPr>
          <w:cs/>
        </w:rPr>
        <w:t>‎</w:t>
      </w:r>
      <w:r w:rsidR="00154D81">
        <w:t>6.2.2.1</w:t>
      </w:r>
      <w:r>
        <w:fldChar w:fldCharType="end"/>
      </w:r>
      <w:r>
        <w:t xml:space="preserve">), the associate is not explicitly mentioned </w:t>
      </w:r>
      <w:r w:rsidRPr="00856563">
        <w:t xml:space="preserve">but subsumed under the </w:t>
      </w:r>
      <w:r>
        <w:t xml:space="preserve">post-head numeral </w:t>
      </w:r>
      <w:r w:rsidRPr="00956BBD">
        <w:rPr>
          <w:rStyle w:val="ChItalBold"/>
        </w:rPr>
        <w:t>dua</w:t>
      </w:r>
      <w:r>
        <w:t xml:space="preserve"> </w:t>
      </w:r>
      <w:r w:rsidR="00B7093A">
        <w:t>‘</w:t>
      </w:r>
      <w:r>
        <w:t>two</w:t>
      </w:r>
      <w:r w:rsidR="00B7093A">
        <w:t>’</w:t>
      </w:r>
      <w:r>
        <w:t>.</w:t>
      </w:r>
    </w:p>
    <w:p w14:paraId="6709E719" w14:textId="77777777" w:rsidR="00212AB8" w:rsidRPr="00856563" w:rsidRDefault="00212AB8" w:rsidP="00212AB8">
      <w:pPr>
        <w:pStyle w:val="ExampleTitle"/>
      </w:pPr>
      <w:r>
        <w:t>Associative inclusory</w:t>
      </w:r>
      <w:r w:rsidRPr="00856563">
        <w:t xml:space="preserve"> </w:t>
      </w:r>
      <w:r>
        <w:t>dual interpretation</w:t>
      </w:r>
    </w:p>
    <w:tbl>
      <w:tblPr>
        <w:tblW w:w="5995" w:type="dxa"/>
        <w:tblCellMar>
          <w:left w:w="42" w:type="dxa"/>
          <w:right w:w="42" w:type="dxa"/>
        </w:tblCellMar>
        <w:tblLook w:val="01E0" w:firstRow="1" w:lastRow="1" w:firstColumn="1" w:lastColumn="1" w:noHBand="0" w:noVBand="0"/>
      </w:tblPr>
      <w:tblGrid>
        <w:gridCol w:w="709"/>
        <w:gridCol w:w="618"/>
        <w:gridCol w:w="729"/>
        <w:gridCol w:w="507"/>
        <w:gridCol w:w="690"/>
        <w:gridCol w:w="573"/>
        <w:gridCol w:w="595"/>
        <w:gridCol w:w="695"/>
        <w:gridCol w:w="879"/>
      </w:tblGrid>
      <w:tr w:rsidR="00212AB8" w:rsidRPr="00414A9C" w14:paraId="741D3C10" w14:textId="77777777" w:rsidTr="00212AB8">
        <w:tc>
          <w:tcPr>
            <w:tcW w:w="709" w:type="dxa"/>
          </w:tcPr>
          <w:p w14:paraId="01F393F6" w14:textId="77777777" w:rsidR="00212AB8" w:rsidRPr="008A3EB0" w:rsidRDefault="00212AB8" w:rsidP="00212AB8">
            <w:pPr>
              <w:pStyle w:val="O0Nwnext"/>
            </w:pPr>
            <w:bookmarkStart w:id="3105" w:name="_Ref354490071"/>
            <w:r w:rsidRPr="007A0BC8">
              <w:t>(</w:t>
            </w:r>
            <w:fldSimple w:instr=" SEQ ( \* ARABIC \s 1 ">
              <w:r w:rsidR="00154D81">
                <w:rPr>
                  <w:noProof/>
                </w:rPr>
                <w:t>103</w:t>
              </w:r>
            </w:fldSimple>
            <w:r w:rsidRPr="007A0BC8">
              <w:t>)</w:t>
            </w:r>
            <w:bookmarkEnd w:id="3105"/>
          </w:p>
        </w:tc>
        <w:tc>
          <w:tcPr>
            <w:tcW w:w="618" w:type="dxa"/>
          </w:tcPr>
          <w:p w14:paraId="787FEABA" w14:textId="77777777" w:rsidR="00212AB8" w:rsidRPr="00856563" w:rsidRDefault="00212AB8" w:rsidP="00212AB8">
            <w:pPr>
              <w:pStyle w:val="Text"/>
              <w:rPr>
                <w:rStyle w:val="ChBlueBold"/>
              </w:rPr>
            </w:pPr>
            <w:r w:rsidRPr="00856563">
              <w:rPr>
                <w:rStyle w:val="ChBlueBold"/>
              </w:rPr>
              <w:t>om</w:t>
            </w:r>
          </w:p>
        </w:tc>
        <w:tc>
          <w:tcPr>
            <w:tcW w:w="729" w:type="dxa"/>
          </w:tcPr>
          <w:p w14:paraId="5E5CE1C6" w14:textId="77777777" w:rsidR="00212AB8" w:rsidRPr="00856563" w:rsidRDefault="00212AB8" w:rsidP="00212AB8">
            <w:pPr>
              <w:pStyle w:val="Text"/>
              <w:rPr>
                <w:rStyle w:val="ChBlueBold"/>
              </w:rPr>
            </w:pPr>
            <w:r w:rsidRPr="00856563">
              <w:rPr>
                <w:rStyle w:val="ChBlueBold"/>
              </w:rPr>
              <w:t>kiton</w:t>
            </w:r>
            <w:r>
              <w:rPr>
                <w:rStyle w:val="ChBlueBold"/>
              </w:rPr>
              <w:t>g</w:t>
            </w:r>
          </w:p>
        </w:tc>
        <w:tc>
          <w:tcPr>
            <w:tcW w:w="507" w:type="dxa"/>
          </w:tcPr>
          <w:p w14:paraId="2C4E519B" w14:textId="77777777" w:rsidR="00212AB8" w:rsidRPr="00856563" w:rsidRDefault="00212AB8" w:rsidP="00212AB8">
            <w:pPr>
              <w:pStyle w:val="Text"/>
              <w:rPr>
                <w:rStyle w:val="ChBlueBold"/>
              </w:rPr>
            </w:pPr>
            <w:r w:rsidRPr="00856563">
              <w:rPr>
                <w:rStyle w:val="ChBlueBold"/>
              </w:rPr>
              <w:t>dua</w:t>
            </w:r>
          </w:p>
        </w:tc>
        <w:tc>
          <w:tcPr>
            <w:tcW w:w="690" w:type="dxa"/>
          </w:tcPr>
          <w:p w14:paraId="539D77A1" w14:textId="77777777" w:rsidR="00212AB8" w:rsidRPr="00856563" w:rsidRDefault="00212AB8" w:rsidP="00212AB8">
            <w:pPr>
              <w:pStyle w:val="Text"/>
            </w:pPr>
            <w:r>
              <w:t>k</w:t>
            </w:r>
            <w:r w:rsidRPr="00856563">
              <w:t>luar</w:t>
            </w:r>
          </w:p>
        </w:tc>
        <w:tc>
          <w:tcPr>
            <w:tcW w:w="573" w:type="dxa"/>
          </w:tcPr>
          <w:p w14:paraId="5B0350E6" w14:textId="77777777" w:rsidR="00212AB8" w:rsidRPr="00856563" w:rsidRDefault="00212AB8" w:rsidP="00212AB8">
            <w:pPr>
              <w:pStyle w:val="Text"/>
            </w:pPr>
            <w:r w:rsidRPr="00856563">
              <w:t>mo</w:t>
            </w:r>
          </w:p>
        </w:tc>
        <w:tc>
          <w:tcPr>
            <w:tcW w:w="595" w:type="dxa"/>
          </w:tcPr>
          <w:p w14:paraId="29437999" w14:textId="77777777" w:rsidR="00212AB8" w:rsidRPr="00856563" w:rsidRDefault="00212AB8" w:rsidP="00212AB8">
            <w:pPr>
              <w:pStyle w:val="Text"/>
            </w:pPr>
            <w:r w:rsidRPr="00856563">
              <w:t>pergi</w:t>
            </w:r>
          </w:p>
        </w:tc>
        <w:tc>
          <w:tcPr>
            <w:tcW w:w="695" w:type="dxa"/>
          </w:tcPr>
          <w:p w14:paraId="1C9CA798" w14:textId="77777777" w:rsidR="00212AB8" w:rsidRPr="00856563" w:rsidRDefault="00212AB8" w:rsidP="00212AB8">
            <w:pPr>
              <w:pStyle w:val="Text"/>
            </w:pPr>
            <w:r w:rsidRPr="00856563">
              <w:t>cari</w:t>
            </w:r>
          </w:p>
        </w:tc>
        <w:tc>
          <w:tcPr>
            <w:tcW w:w="879" w:type="dxa"/>
          </w:tcPr>
          <w:p w14:paraId="40D630DC" w14:textId="77777777" w:rsidR="00212AB8" w:rsidRPr="00856563" w:rsidRDefault="00212AB8" w:rsidP="00212AB8">
            <w:pPr>
              <w:pStyle w:val="Text"/>
            </w:pPr>
            <w:r w:rsidRPr="00856563">
              <w:t>pinang</w:t>
            </w:r>
          </w:p>
        </w:tc>
      </w:tr>
      <w:tr w:rsidR="00212AB8" w:rsidRPr="00856563" w14:paraId="4052BBF2" w14:textId="77777777" w:rsidTr="00212AB8">
        <w:tc>
          <w:tcPr>
            <w:tcW w:w="709" w:type="dxa"/>
          </w:tcPr>
          <w:p w14:paraId="20963158" w14:textId="77777777" w:rsidR="00212AB8" w:rsidRPr="00932E99" w:rsidRDefault="00212AB8" w:rsidP="00212AB8">
            <w:pPr>
              <w:pStyle w:val="GlossEng"/>
            </w:pPr>
          </w:p>
        </w:tc>
        <w:tc>
          <w:tcPr>
            <w:tcW w:w="618" w:type="dxa"/>
          </w:tcPr>
          <w:p w14:paraId="3CEFB670" w14:textId="77777777" w:rsidR="00212AB8" w:rsidRPr="00856563" w:rsidRDefault="00212AB8" w:rsidP="00212AB8">
            <w:pPr>
              <w:pStyle w:val="GlossEng"/>
            </w:pPr>
            <w:r w:rsidRPr="00856563">
              <w:t>uncle</w:t>
            </w:r>
          </w:p>
        </w:tc>
        <w:tc>
          <w:tcPr>
            <w:tcW w:w="729" w:type="dxa"/>
          </w:tcPr>
          <w:p w14:paraId="5336CCBD" w14:textId="77777777" w:rsidR="00212AB8" w:rsidRPr="0099608C" w:rsidRDefault="00212AB8" w:rsidP="00212AB8">
            <w:pPr>
              <w:pStyle w:val="GlossEng"/>
              <w:rPr>
                <w:rStyle w:val="ChSmallCaps"/>
              </w:rPr>
            </w:pPr>
            <w:r w:rsidRPr="0099608C">
              <w:rPr>
                <w:rStyle w:val="ChSmallCaps"/>
              </w:rPr>
              <w:t>1pl</w:t>
            </w:r>
          </w:p>
        </w:tc>
        <w:tc>
          <w:tcPr>
            <w:tcW w:w="507" w:type="dxa"/>
          </w:tcPr>
          <w:p w14:paraId="785957A2" w14:textId="77777777" w:rsidR="00212AB8" w:rsidRPr="00856563" w:rsidRDefault="00212AB8" w:rsidP="00212AB8">
            <w:pPr>
              <w:pStyle w:val="GlossEng"/>
            </w:pPr>
            <w:r w:rsidRPr="00856563">
              <w:t>two</w:t>
            </w:r>
          </w:p>
        </w:tc>
        <w:tc>
          <w:tcPr>
            <w:tcW w:w="690" w:type="dxa"/>
          </w:tcPr>
          <w:p w14:paraId="1683CE0D" w14:textId="77777777" w:rsidR="00212AB8" w:rsidRPr="00856563" w:rsidRDefault="00212AB8" w:rsidP="00212AB8">
            <w:pPr>
              <w:pStyle w:val="GlossEng"/>
            </w:pPr>
            <w:r w:rsidRPr="00856563">
              <w:t>go.out</w:t>
            </w:r>
          </w:p>
        </w:tc>
        <w:tc>
          <w:tcPr>
            <w:tcW w:w="573" w:type="dxa"/>
          </w:tcPr>
          <w:p w14:paraId="59848749" w14:textId="77777777" w:rsidR="00212AB8" w:rsidRPr="00856563" w:rsidRDefault="00212AB8" w:rsidP="00212AB8">
            <w:pPr>
              <w:pStyle w:val="GlossEng"/>
            </w:pPr>
            <w:r w:rsidRPr="00856563">
              <w:t>want</w:t>
            </w:r>
          </w:p>
        </w:tc>
        <w:tc>
          <w:tcPr>
            <w:tcW w:w="595" w:type="dxa"/>
          </w:tcPr>
          <w:p w14:paraId="4C46EF0F" w14:textId="77777777" w:rsidR="00212AB8" w:rsidRPr="00856563" w:rsidRDefault="00212AB8" w:rsidP="00212AB8">
            <w:pPr>
              <w:pStyle w:val="GlossEng"/>
            </w:pPr>
            <w:r w:rsidRPr="00856563">
              <w:t>go</w:t>
            </w:r>
          </w:p>
        </w:tc>
        <w:tc>
          <w:tcPr>
            <w:tcW w:w="695" w:type="dxa"/>
          </w:tcPr>
          <w:p w14:paraId="584DEFBC" w14:textId="77777777" w:rsidR="00212AB8" w:rsidRPr="00856563" w:rsidRDefault="00212AB8" w:rsidP="00212AB8">
            <w:pPr>
              <w:pStyle w:val="GlossEng"/>
            </w:pPr>
            <w:r>
              <w:t>search</w:t>
            </w:r>
          </w:p>
        </w:tc>
        <w:tc>
          <w:tcPr>
            <w:tcW w:w="879" w:type="dxa"/>
          </w:tcPr>
          <w:p w14:paraId="40F2DE9B" w14:textId="77777777" w:rsidR="00212AB8" w:rsidRPr="00856563" w:rsidRDefault="00212AB8" w:rsidP="00212AB8">
            <w:pPr>
              <w:pStyle w:val="GlossEng"/>
            </w:pPr>
            <w:r w:rsidRPr="00856563">
              <w:t>betel.nut</w:t>
            </w:r>
          </w:p>
        </w:tc>
      </w:tr>
    </w:tbl>
    <w:p w14:paraId="4101125F" w14:textId="500050CC" w:rsidR="00212AB8" w:rsidRPr="006D3792" w:rsidRDefault="00B7093A" w:rsidP="00212AB8">
      <w:pPr>
        <w:pStyle w:val="FreeTranslEng"/>
      </w:pPr>
      <w:r>
        <w:t>‘</w:t>
      </w:r>
      <w:r w:rsidR="00212AB8" w:rsidRPr="00856563">
        <w:rPr>
          <w:rStyle w:val="ChBlueBold"/>
        </w:rPr>
        <w:t>uncle and I</w:t>
      </w:r>
      <w:r w:rsidR="00212AB8" w:rsidRPr="00856563">
        <w:t xml:space="preserve"> went out and wanted to look for betel nuts</w:t>
      </w:r>
      <w:r>
        <w:t>’</w:t>
      </w:r>
      <w:r w:rsidR="00212AB8">
        <w:t xml:space="preserve"> </w:t>
      </w:r>
      <w:r w:rsidR="00212AB8" w:rsidRPr="0056179C">
        <w:rPr>
          <w:rStyle w:val="ExampleSource"/>
        </w:rPr>
        <w:t>[081006-009-Cv.0014]</w:t>
      </w:r>
    </w:p>
    <w:p w14:paraId="612AB015" w14:textId="45C56EB0" w:rsidR="00212AB8" w:rsidRDefault="00212AB8" w:rsidP="00CF2B0B">
      <w:pPr>
        <w:pStyle w:val="Body0000after"/>
      </w:pPr>
      <w:r>
        <w:t xml:space="preserve">In terms of the </w:t>
      </w:r>
      <w:r w:rsidRPr="00856563">
        <w:t xml:space="preserve">lexical </w:t>
      </w:r>
      <w:r>
        <w:t>classes employed in</w:t>
      </w:r>
      <w:r w:rsidRPr="00856563">
        <w:t xml:space="preserve"> associative plural </w:t>
      </w:r>
      <w:r w:rsidRPr="009D4D00">
        <w:t>expressions</w:t>
      </w:r>
      <w:r w:rsidRPr="00856563">
        <w:t xml:space="preserve">, </w:t>
      </w:r>
      <w:r w:rsidR="00BA6215">
        <w:rPr>
          <w:rStyle w:val="Citation"/>
        </w:rPr>
        <w:fldChar w:fldCharType="begin"/>
      </w:r>
      <w:r w:rsidR="003A5B20">
        <w:rPr>
          <w:rStyle w:val="Citation"/>
        </w:rPr>
        <w:instrText>ADDIN CITAVI.PLACEHOLDER 84b104b4-aad4-4ccf-9f3a-10a98b84e5af PFBsYWNlaG9sZGVyPg0KICA8QWRkSW5WZXJzaW9uPjUuMi4wLjg8L0FkZEluVmVyc2lvbj4NCiAgPElkPjg0YjEwNGI0LWFhZDQtNGNjZi05ZjNhLTEwYTk4Yjg0ZTVhZjwvSWQ+DQogIDxFbnRyaWVzPg0KICAgIDxFbnRyeT4NCiAgICAgIDxJZD5lOWUzNTAwNy03ZGRlLTQ5MGItOTI2NS02NGE1YzllYTFhYWM8L0lkPg0KICAgICAgPE5vUGFyPnRydWU8L05vUGFyPg0KICAgICAgPFBlcnNvbk9ubHk+dHJ1ZTwvUGVyc29uT25seT4NCiAgICAgIDxSZWZlcmVuY2VJZD40NDlkNWUxZi0xODNjLTQ1ZTItODhlMC0wZjJlYjc2YmNjOTg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NaWNoYWVsPC9GaXJzdE5hbWU+DQogICAgICAgICAgICA8TGFzdE5hbWU+RGFuaWVsPC9MYXN0TmFtZT4NCiAgICAgICAgICAgIDxTZXg+TWFsZTwvU2V4Pg0KICAgICAgICAgIDwvUGVyc29u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aWVsIGFuZCBNb3JhdmNzaWs8L1RleHQ+DQogICAgPC9UZXh0VW5pdD4NCiAgPC9UZXh0VW5pdHM+DQo8L1BsYWNlaG9sZGVyPg==</w:instrText>
      </w:r>
      <w:r w:rsidR="00BA6215">
        <w:rPr>
          <w:rStyle w:val="Citation"/>
        </w:rPr>
        <w:fldChar w:fldCharType="separate"/>
      </w:r>
      <w:bookmarkStart w:id="3106" w:name="_CTVP00184b104b4aad44ccf9f3a10a98b84e5af"/>
      <w:r w:rsidR="0092006B">
        <w:rPr>
          <w:rStyle w:val="Citation"/>
        </w:rPr>
        <w:t>Daniel and Moravcsik</w:t>
      </w:r>
      <w:bookmarkEnd w:id="3106"/>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cd9813d7-1cd4-4f10-bee5-502be4551542 PFBsYWNlaG9sZGVyPg0KICA8QWRkSW5WZXJzaW9uPjUuMi4wLjg8L0FkZEluVmVyc2lvbj4NCiAgPElkPmNkOTgxM2Q3LTFjZDQtNGYxMC1iZWU1LTUwMmJlNDU1MTU0MjwvSWQ+DQogIDxFbnRyaWVzPg0KICAgIDxFbnRyeT4NCiAgICAgIDxJZD45OTQ5NjYxYS0yZTlhLTRhODYtOTBjNC1mYjdiZjYwNzhiNT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0OWQ1ZTFmLTE4M2MtNDVlMi04OGUwLTBmMmViNzZiY2M5OD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EYW5pZWwsIE1vcmF2Y3NpayAyMDExIOKAkyBUaGUgYXNzb2NpYXRpdmUgcGx1cmFsPC9TaG9ydFRpdGxlPg0KICAgICAgICA8VGl0bGU+VGhlIGFzc29jaWF0aXZlIHBsdXJhbDwvVGl0bGU+DQogICAgICA8L1JlZmVyZW5jZT4NCiAgICA8L0VudHJ5Pg0KICA8L0VudHJpZXM+DQogIDxUZXh0PigyMDExOi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TogMyk8L1RleHQ+DQogICAgPC9UZXh0VW5pdD4NCiAgPC9UZXh0VW5pdHM+DQo8L1BsYWNlaG9sZGVyPg==</w:instrText>
      </w:r>
      <w:r w:rsidR="00BA6215">
        <w:rPr>
          <w:rStyle w:val="Citation"/>
        </w:rPr>
        <w:fldChar w:fldCharType="separate"/>
      </w:r>
      <w:bookmarkStart w:id="3107" w:name="_CTVP001cd9813d71cd44f10bee5502be4551542"/>
      <w:r w:rsidR="0092006B">
        <w:rPr>
          <w:rStyle w:val="Citation"/>
        </w:rPr>
        <w:t>(2011: 3)</w:t>
      </w:r>
      <w:bookmarkEnd w:id="3107"/>
      <w:r w:rsidR="00BA6215">
        <w:rPr>
          <w:rStyle w:val="Citation"/>
        </w:rPr>
        <w:fldChar w:fldCharType="end"/>
      </w:r>
      <w:r>
        <w:t xml:space="preserve"> observe</w:t>
      </w:r>
      <w:r w:rsidRPr="00856563">
        <w:t xml:space="preserve"> </w:t>
      </w:r>
      <w:r w:rsidR="00B7093A">
        <w:t>“</w:t>
      </w:r>
      <w:r w:rsidRPr="00856563">
        <w:t>a clear preference for associative plurals formed from proper names over kin terms over non-kin human common nouns over non-human nouns</w:t>
      </w:r>
      <w:r w:rsidR="00B7093A">
        <w:rPr>
          <w:lang w:eastAsia="en-US"/>
        </w:rPr>
        <w:t>”</w:t>
      </w:r>
      <w:r w:rsidR="00AF1707">
        <w:rPr>
          <w:lang w:eastAsia="en-US"/>
        </w:rPr>
        <w:t>.</w:t>
      </w:r>
      <w:r>
        <w:t xml:space="preserve"> This also applies to Papuan Malay, in that the focal referents in </w:t>
      </w:r>
      <w:r w:rsidRPr="00856563">
        <w:t xml:space="preserve">associative </w:t>
      </w:r>
      <w:r>
        <w:t xml:space="preserve">inclusory </w:t>
      </w:r>
      <w:r w:rsidRPr="009D4D00">
        <w:t>expressions</w:t>
      </w:r>
      <w:r>
        <w:t xml:space="preserve"> </w:t>
      </w:r>
      <w:r w:rsidRPr="00856563">
        <w:t xml:space="preserve">are formed from human nouns while non-human animate focal referents are </w:t>
      </w:r>
      <w:r>
        <w:t>unattested</w:t>
      </w:r>
      <w:r w:rsidRPr="00856563">
        <w:t>. Among human nouns</w:t>
      </w:r>
      <w:r w:rsidRPr="00A35B18">
        <w:t xml:space="preserve"> </w:t>
      </w:r>
      <w:r w:rsidRPr="00856563">
        <w:t xml:space="preserve">in </w:t>
      </w:r>
      <w:r>
        <w:t xml:space="preserve">the </w:t>
      </w:r>
      <w:r w:rsidRPr="00856563">
        <w:t xml:space="preserve">corpus, however, kin terms </w:t>
      </w:r>
      <w:r>
        <w:t xml:space="preserve">as in </w:t>
      </w:r>
      <w:r>
        <w:fldChar w:fldCharType="begin"/>
      </w:r>
      <w:r>
        <w:instrText xml:space="preserve"> REF _Ref354490074 \h </w:instrText>
      </w:r>
      <w:r>
        <w:fldChar w:fldCharType="separate"/>
      </w:r>
      <w:r w:rsidR="00154D81" w:rsidRPr="007A0BC8">
        <w:t>(</w:t>
      </w:r>
      <w:r w:rsidR="00154D81">
        <w:rPr>
          <w:noProof/>
        </w:rPr>
        <w:t>98</w:t>
      </w:r>
      <w:r w:rsidR="00154D81" w:rsidRPr="007A0BC8">
        <w:t>)</w:t>
      </w:r>
      <w:r>
        <w:fldChar w:fldCharType="end"/>
      </w:r>
      <w:r>
        <w:t xml:space="preserve"> are </w:t>
      </w:r>
      <w:r w:rsidRPr="00856563">
        <w:t>more common than proper names</w:t>
      </w:r>
      <w:r>
        <w:t xml:space="preserve"> as in </w:t>
      </w:r>
      <w:r>
        <w:fldChar w:fldCharType="begin"/>
      </w:r>
      <w:r>
        <w:instrText xml:space="preserve"> REF _Ref345071064 \h </w:instrText>
      </w:r>
      <w:r>
        <w:fldChar w:fldCharType="separate"/>
      </w:r>
      <w:r w:rsidR="00154D81" w:rsidRPr="00856563">
        <w:t>(</w:t>
      </w:r>
      <w:r w:rsidR="00154D81">
        <w:rPr>
          <w:noProof/>
        </w:rPr>
        <w:t>95</w:t>
      </w:r>
      <w:r w:rsidR="00154D81" w:rsidRPr="00856563">
        <w:t>)</w:t>
      </w:r>
      <w:r>
        <w:fldChar w:fldCharType="end"/>
      </w:r>
      <w:r>
        <w:t>. This has to do with the fact that</w:t>
      </w:r>
      <w:r w:rsidRPr="008C52C5">
        <w:t xml:space="preserve"> </w:t>
      </w:r>
      <w:r>
        <w:t xml:space="preserve">culturally people prefer not to use proper names, if they have another option, especially if the person is older and/or present. In addition, although not very often, </w:t>
      </w:r>
      <w:r w:rsidRPr="00856563">
        <w:t xml:space="preserve">associative plural </w:t>
      </w:r>
      <w:r w:rsidRPr="009D4D00">
        <w:t>expressions</w:t>
      </w:r>
      <w:r>
        <w:t xml:space="preserve"> are formed </w:t>
      </w:r>
      <w:r w:rsidRPr="00856563">
        <w:t xml:space="preserve">from non-kin terms such as the title noun </w:t>
      </w:r>
      <w:r w:rsidRPr="009D4D00">
        <w:t>e</w:t>
      </w:r>
      <w:r>
        <w:t xml:space="preserve">xpression </w:t>
      </w:r>
      <w:r w:rsidRPr="00856563">
        <w:rPr>
          <w:rStyle w:val="ChItalBold"/>
        </w:rPr>
        <w:t>bapa desa</w:t>
      </w:r>
      <w:r w:rsidRPr="00856563">
        <w:t xml:space="preserve"> </w:t>
      </w:r>
      <w:r w:rsidR="00B7093A">
        <w:t>‘</w:t>
      </w:r>
      <w:r w:rsidRPr="00856563">
        <w:t>father mayor</w:t>
      </w:r>
      <w:r w:rsidR="00B7093A">
        <w:t>’</w:t>
      </w:r>
      <w:r w:rsidRPr="00856563">
        <w:t xml:space="preserve"> in </w:t>
      </w:r>
      <w:r>
        <w:fldChar w:fldCharType="begin"/>
      </w:r>
      <w:r>
        <w:instrText xml:space="preserve"> REF _Ref345071078 \h </w:instrText>
      </w:r>
      <w:r>
        <w:fldChar w:fldCharType="separate"/>
      </w:r>
      <w:r w:rsidR="00154D81" w:rsidRPr="00856563">
        <w:t>(</w:t>
      </w:r>
      <w:r w:rsidR="00154D81">
        <w:rPr>
          <w:noProof/>
        </w:rPr>
        <w:t>97</w:t>
      </w:r>
      <w:r w:rsidR="00154D81" w:rsidRPr="00856563">
        <w:t>)</w:t>
      </w:r>
      <w:r>
        <w:fldChar w:fldCharType="end"/>
      </w:r>
      <w:r>
        <w:t>,</w:t>
      </w:r>
      <w:r w:rsidRPr="00856563">
        <w:t xml:space="preserve"> or the common noun </w:t>
      </w:r>
      <w:r w:rsidRPr="00856563">
        <w:rPr>
          <w:rStyle w:val="ChItalBold"/>
        </w:rPr>
        <w:t>dokter</w:t>
      </w:r>
      <w:r w:rsidRPr="00856563">
        <w:t xml:space="preserve"> </w:t>
      </w:r>
      <w:r w:rsidR="00B7093A">
        <w:t>‘</w:t>
      </w:r>
      <w:r w:rsidRPr="00856563">
        <w:t>doctor</w:t>
      </w:r>
      <w:r w:rsidR="00B7093A">
        <w:t>’</w:t>
      </w:r>
      <w:r w:rsidRPr="00856563">
        <w:t xml:space="preserve"> in </w:t>
      </w:r>
      <w:r>
        <w:fldChar w:fldCharType="begin"/>
      </w:r>
      <w:r>
        <w:instrText xml:space="preserve"> REF _Ref354490076 \h </w:instrText>
      </w:r>
      <w:r>
        <w:fldChar w:fldCharType="separate"/>
      </w:r>
      <w:r w:rsidR="00154D81" w:rsidRPr="007A0BC8">
        <w:t>(</w:t>
      </w:r>
      <w:r w:rsidR="00154D81">
        <w:rPr>
          <w:noProof/>
        </w:rPr>
        <w:t>99</w:t>
      </w:r>
      <w:r w:rsidR="00154D81" w:rsidRPr="007A0BC8">
        <w:t>)</w:t>
      </w:r>
      <w:r>
        <w:fldChar w:fldCharType="end"/>
      </w:r>
      <w:r w:rsidRPr="00856563">
        <w:t xml:space="preserve">. (See also </w:t>
      </w:r>
      <w:r w:rsidR="00BA6215">
        <w:rPr>
          <w:rStyle w:val="Citation"/>
        </w:rPr>
        <w:fldChar w:fldCharType="begin"/>
      </w:r>
      <w:r w:rsidR="003A5B20">
        <w:rPr>
          <w:rStyle w:val="Citation"/>
        </w:rPr>
        <w:instrText>ADDIN CITAVI.PLACEHOLDER 4926ccde-894e-4c8d-a399-9775eb709eb3 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vcmF2Y3NpayAyMDAzOiA0NzHigJM0NzM8L1RleHQ+DQogICAgPC9UZXh0VW5pdD4NCiAgPC9UZXh0VW5pdHM+DQo8L1BsYWNlaG9sZGVyPg==</w:instrText>
      </w:r>
      <w:r w:rsidR="00BA6215">
        <w:rPr>
          <w:rStyle w:val="Citation"/>
        </w:rPr>
        <w:fldChar w:fldCharType="separate"/>
      </w:r>
      <w:bookmarkStart w:id="3108" w:name="_CTVP0014926ccde894e4c8da3999775eb709eb3"/>
      <w:r w:rsidR="0092006B">
        <w:rPr>
          <w:rStyle w:val="Citation"/>
        </w:rPr>
        <w:t>Moravcsik 2003: 471–473</w:t>
      </w:r>
      <w:bookmarkEnd w:id="3108"/>
      <w:r w:rsidR="00BA6215">
        <w:rPr>
          <w:rStyle w:val="Citation"/>
        </w:rPr>
        <w:fldChar w:fldCharType="end"/>
      </w:r>
      <w:r w:rsidRPr="00856563">
        <w:t>.)</w:t>
      </w:r>
    </w:p>
    <w:p w14:paraId="3DB21336" w14:textId="63187431" w:rsidR="00212AB8" w:rsidRDefault="00212AB8" w:rsidP="00CF2B0B">
      <w:pPr>
        <w:pStyle w:val="Body0515after"/>
      </w:pPr>
      <w:r>
        <w:t xml:space="preserve">Concerning </w:t>
      </w:r>
      <w:r w:rsidRPr="00856563">
        <w:t xml:space="preserve">the relationship between the focal referent X and the associates, </w:t>
      </w:r>
      <w:r w:rsidR="00BA6215">
        <w:rPr>
          <w:rStyle w:val="Citation"/>
        </w:rPr>
        <w:fldChar w:fldCharType="begin"/>
      </w:r>
      <w:r w:rsidR="003A5B20">
        <w:rPr>
          <w:rStyle w:val="Citation"/>
        </w:rPr>
        <w:instrText>ADDIN CITAVI.PLACEHOLDER 12d11f72-9f0c-4d02-853b-f7acce32e83a PFBsYWNlaG9sZGVyPg0KICA8QWRkSW5WZXJzaW9uPjUuMi4wLjg8L0FkZEluVmVyc2lvbj4NCiAgPElkPjEyZDExZjcyLTlmMGMtNGQwMi04NTNiLWY3YWNjZTMyZTgzYTwvSWQ+DQogIDxFbnRyaWVzPg0KICAgIDxFbnRyeT4NCiAgICAgIDxJZD5mOTEwNWMxZS0zOWMwLTQyMDUtODMzNi1hYTg5OTIwMzQ5MDM8L0lkPg0KICAgICAgPE5vUGFyPnRydWU8L05vUGFyPg0KICAgICAgPFBlcnNvbk9ubHk+dHJ1ZTwvUGVyc29uT25seT4NCiAgICAgIDxSZWZlcmVuY2VJZD40NDlkNWUxZi0xODNjLTQ1ZTItODhlMC0wZjJlYjc2YmNjOTg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NaWNoYWVsPC9GaXJzdE5hbWU+DQogICAgICAgICAgICA8TGFzdE5hbWU+RGFuaWVsPC9MYXN0TmFtZT4NCiAgICAgICAgICAgIDxTZXg+TWFsZTwvU2V4Pg0KICAgICAgICAgIDwvUGVyc29u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aWVsIGFuZCBNb3JhdmNzaWs8L1RleHQ+DQogICAgPC9UZXh0VW5pdD4NCiAgPC9UZXh0VW5pdHM+DQo8L1BsYWNlaG9sZGVyPg==</w:instrText>
      </w:r>
      <w:r w:rsidR="00BA6215">
        <w:rPr>
          <w:rStyle w:val="Citation"/>
        </w:rPr>
        <w:fldChar w:fldCharType="separate"/>
      </w:r>
      <w:bookmarkStart w:id="3109" w:name="_CTVP00112d11f729f0c4d02853bf7acce32e83a"/>
      <w:r w:rsidR="0092006B">
        <w:rPr>
          <w:rStyle w:val="Citation"/>
        </w:rPr>
        <w:t>Daniel and Moravcsik</w:t>
      </w:r>
      <w:bookmarkEnd w:id="3109"/>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19d373ca-d710-49fe-a723-7589f55ae918 PFBsYWNlaG9sZGVyPg0KICA8QWRkSW5WZXJzaW9uPjUuMi4wLjg8L0FkZEluVmVyc2lvbj4NCiAgPElkPjE5ZDM3M2NhLWQ3MTAtNDlmZS1hNzIzLTc1ODlmNTVhZTkxODwvSWQ+DQogIDxFbnRyaWVzPg0KICAgIDxFbnRyeT4NCiAgICAgIDxJZD5jOTJlNTRlYS05Mzk0LTRkNjAtYTk2Ny04MGJiMjM4MzM4ZDg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0OWQ1ZTFmLTE4M2MtNDVlMi04OGUwLTBmMmViNzZiY2M5OD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EYW5pZWwsIE1vcmF2Y3NpayAyMDExIOKAkyBUaGUgYXNzb2NpYXRpdmUgcGx1cmFsPC9TaG9ydFRpdGxlPg0KICAgICAgICA8VGl0bGU+VGhlIGFzc29jaWF0aXZlIHBsdXJhbDwvVGl0bGU+DQogICAgICA8L1JlZmVyZW5jZT4NCiAgICA8L0VudHJ5Pg0KICA8L0VudHJpZXM+DQogIDxUZXh0PigyMDExOi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TogMyk8L1RleHQ+DQogICAgPC9UZXh0VW5pdD4NCiAgPC9UZXh0VW5pdHM+DQo8L1BsYWNlaG9sZGVyPg==</w:instrText>
      </w:r>
      <w:r w:rsidR="00BA6215">
        <w:rPr>
          <w:rStyle w:val="Citation"/>
        </w:rPr>
        <w:fldChar w:fldCharType="separate"/>
      </w:r>
      <w:bookmarkStart w:id="3110" w:name="_CTVP00119d373cad71049fea7237589f55ae918"/>
      <w:r w:rsidR="0092006B">
        <w:rPr>
          <w:rStyle w:val="Citation"/>
        </w:rPr>
        <w:t>(2011: 3)</w:t>
      </w:r>
      <w:bookmarkEnd w:id="3110"/>
      <w:r w:rsidR="00BA6215">
        <w:rPr>
          <w:rStyle w:val="Citation"/>
        </w:rPr>
        <w:fldChar w:fldCharType="end"/>
      </w:r>
      <w:r w:rsidRPr="007428AB">
        <w:t xml:space="preserve"> </w:t>
      </w:r>
      <w:r>
        <w:t>note</w:t>
      </w:r>
      <w:r w:rsidRPr="00856563">
        <w:t xml:space="preserve"> that </w:t>
      </w:r>
      <w:r w:rsidR="00B7093A">
        <w:rPr>
          <w:lang w:eastAsia="en-US"/>
        </w:rPr>
        <w:t>“</w:t>
      </w:r>
      <w:r w:rsidRPr="00856563">
        <w:rPr>
          <w:lang w:eastAsia="en-US"/>
        </w:rPr>
        <w:t>the group may be</w:t>
      </w:r>
      <w:r w:rsidRPr="00856563">
        <w:t>: (i) X</w:t>
      </w:r>
      <w:r w:rsidR="00B7093A">
        <w:t>’</w:t>
      </w:r>
      <w:r w:rsidRPr="00856563">
        <w:t>s family</w:t>
      </w:r>
      <w:r>
        <w:t>,</w:t>
      </w:r>
      <w:r w:rsidRPr="00856563">
        <w:t xml:space="preserve"> (ii) X</w:t>
      </w:r>
      <w:r w:rsidR="00B7093A">
        <w:t>’</w:t>
      </w:r>
      <w:r w:rsidRPr="00856563">
        <w:t>s friends, or familiar associates, or (iii) an occasional group that X is a member of</w:t>
      </w:r>
      <w:r w:rsidR="00B7093A">
        <w:t>”</w:t>
      </w:r>
      <w:r w:rsidRPr="00856563">
        <w:t xml:space="preserve"> with </w:t>
      </w:r>
      <w:r w:rsidR="00B7093A">
        <w:t>“</w:t>
      </w:r>
      <w:r w:rsidRPr="00856563">
        <w:t>kin forming the most commonly understood associates</w:t>
      </w:r>
      <w:r w:rsidR="00B7093A">
        <w:t>”</w:t>
      </w:r>
      <w:r w:rsidRPr="00856563">
        <w:t>.</w:t>
      </w:r>
      <w:r>
        <w:t xml:space="preserve"> Papuan Malay also conforms </w:t>
      </w:r>
      <w:r w:rsidRPr="00856563">
        <w:t xml:space="preserve">to </w:t>
      </w:r>
      <w:r>
        <w:t xml:space="preserve">this cross-linguistic finding in that the </w:t>
      </w:r>
      <w:r w:rsidRPr="00856563">
        <w:t xml:space="preserve">associates are </w:t>
      </w:r>
      <w:r>
        <w:t>most often X</w:t>
      </w:r>
      <w:r w:rsidR="00B7093A">
        <w:t>’</w:t>
      </w:r>
      <w:r>
        <w:t>s family</w:t>
      </w:r>
      <w:r w:rsidRPr="00856563">
        <w:t xml:space="preserve"> as in </w:t>
      </w:r>
      <w:r>
        <w:fldChar w:fldCharType="begin"/>
      </w:r>
      <w:r>
        <w:instrText xml:space="preserve"> REF _Ref354490074 \h </w:instrText>
      </w:r>
      <w:r>
        <w:fldChar w:fldCharType="separate"/>
      </w:r>
      <w:r w:rsidR="00154D81" w:rsidRPr="007A0BC8">
        <w:t>(</w:t>
      </w:r>
      <w:r w:rsidR="00154D81">
        <w:rPr>
          <w:noProof/>
        </w:rPr>
        <w:t>98</w:t>
      </w:r>
      <w:r w:rsidR="00154D81" w:rsidRPr="007A0BC8">
        <w:t>)</w:t>
      </w:r>
      <w:r>
        <w:fldChar w:fldCharType="end"/>
      </w:r>
      <w:r>
        <w:t xml:space="preserve">. </w:t>
      </w:r>
      <w:r w:rsidRPr="00856563">
        <w:t>Less commonly, X</w:t>
      </w:r>
      <w:r w:rsidR="00B7093A">
        <w:t>’</w:t>
      </w:r>
      <w:r w:rsidRPr="00856563">
        <w:t xml:space="preserve">s associates are friends or companions in a shared activity as in </w:t>
      </w:r>
      <w:r>
        <w:fldChar w:fldCharType="begin"/>
      </w:r>
      <w:r>
        <w:instrText xml:space="preserve"> REF _Ref354490076 \h </w:instrText>
      </w:r>
      <w:r>
        <w:fldChar w:fldCharType="separate"/>
      </w:r>
      <w:r w:rsidR="00154D81" w:rsidRPr="007A0BC8">
        <w:t>(</w:t>
      </w:r>
      <w:r w:rsidR="00154D81">
        <w:rPr>
          <w:noProof/>
        </w:rPr>
        <w:t>99</w:t>
      </w:r>
      <w:r w:rsidR="00154D81" w:rsidRPr="007A0BC8">
        <w:t>)</w:t>
      </w:r>
      <w:r>
        <w:fldChar w:fldCharType="end"/>
      </w:r>
      <w:r>
        <w:t xml:space="preserve">. </w:t>
      </w:r>
      <w:r w:rsidRPr="00856563">
        <w:t xml:space="preserve">Associative plurals denoting occasional groups or, following </w:t>
      </w:r>
      <w:r w:rsidR="00BA6215">
        <w:rPr>
          <w:rStyle w:val="Citation"/>
        </w:rPr>
        <w:fldChar w:fldCharType="begin"/>
      </w:r>
      <w:r w:rsidR="003A5B20">
        <w:rPr>
          <w:rStyle w:val="Citation"/>
        </w:rPr>
        <w:instrText>ADDIN CITAVI.PLACEHOLDER eaf68bd2-c987-4580-92b1-45ab4da1f334 PFBsYWNlaG9sZGVyPg0KICA8QWRkSW5WZXJzaW9uPjUuMi4wLjg8L0FkZEluVmVyc2lvbj4NCiAgPElkPmVhZjY4YmQyLWM5ODctNDU4MC05MmIxLTQ1YWI0ZGExZjMzNDwvSWQ+DQogIDxFbnRyaWVzPg0KICAgIDxFbnRyeT4NCiAgICAgIDxJZD4yZjI2MzliNy04Yjk1LTQxNjAtYWRlNS00MmFjYWQ1MTY4ODY8L0lkPg0KICAgICAgPE5vUGFyPnRydWU8L05vUGFyPg0KICAgICAgPFBlcnNvbk9ubHk+dHJ1ZTwvUGVyc29uT25seT4NCiAgICAgIDxSZWZlcmVuY2VJZD5jMDUxOWMxNi1jMTZhLTQ1MDctOGRjOC1jNjVhM2VkODdlMjE8L1JlZmVyZW5jZUlk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vcmF2Y3NpazwvVGV4dD4NCiAgICA8L1RleHRVbml0Pg0KICA8L1RleHRVbml0cz4NCjwvUGxhY2Vob2xkZXI+</w:instrText>
      </w:r>
      <w:r w:rsidR="00BA6215">
        <w:rPr>
          <w:rStyle w:val="Citation"/>
        </w:rPr>
        <w:fldChar w:fldCharType="separate"/>
      </w:r>
      <w:bookmarkStart w:id="3111" w:name="_CTVP001eaf68bd2c987458092b145ab4da1f334"/>
      <w:r w:rsidR="0092006B">
        <w:rPr>
          <w:rStyle w:val="Citation"/>
        </w:rPr>
        <w:t>Moravcsik</w:t>
      </w:r>
      <w:bookmarkEnd w:id="3111"/>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7e5198d7-ca25-4171-9874-9a933c589546 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OiA0NzMpPC9UZXh0Pg0KICAgIDwvVGV4dFVuaXQ+DQogIDwvVGV4dFVuaXRzPg0KPC9QbGFjZWhvbGRlcj4=</w:instrText>
      </w:r>
      <w:r w:rsidR="00BA6215">
        <w:rPr>
          <w:rStyle w:val="Citation"/>
        </w:rPr>
        <w:fldChar w:fldCharType="separate"/>
      </w:r>
      <w:bookmarkStart w:id="3112" w:name="_CTVP0017e5198d7ca25417198749a933c589546"/>
      <w:r w:rsidR="0092006B">
        <w:rPr>
          <w:rStyle w:val="Citation"/>
        </w:rPr>
        <w:t>(2003: 473)</w:t>
      </w:r>
      <w:bookmarkEnd w:id="3112"/>
      <w:r w:rsidR="00BA6215">
        <w:rPr>
          <w:rStyle w:val="Citation"/>
        </w:rPr>
        <w:fldChar w:fldCharType="end"/>
      </w:r>
      <w:r w:rsidRPr="00606E72">
        <w:t xml:space="preserve">, </w:t>
      </w:r>
      <w:r w:rsidR="00B7093A">
        <w:t>“</w:t>
      </w:r>
      <w:r w:rsidRPr="00856563">
        <w:t>incidental association</w:t>
      </w:r>
      <w:r w:rsidR="00B7093A">
        <w:t>”</w:t>
      </w:r>
      <w:r w:rsidRPr="00856563">
        <w:t xml:space="preserve">, have not been identified in </w:t>
      </w:r>
      <w:r>
        <w:t xml:space="preserve">the </w:t>
      </w:r>
      <w:r w:rsidRPr="00856563">
        <w:t>corpus.</w:t>
      </w:r>
    </w:p>
    <w:p w14:paraId="7397C293" w14:textId="77777777" w:rsidR="00212AB8" w:rsidRPr="00B73C3A" w:rsidRDefault="00212AB8" w:rsidP="00212AB8">
      <w:pPr>
        <w:pStyle w:val="Heading4"/>
      </w:pPr>
      <w:bookmarkStart w:id="3113" w:name="_Ref345150044"/>
      <w:r w:rsidRPr="00B73C3A">
        <w:t>Associative plural in other regional Malay varieties</w:t>
      </w:r>
      <w:bookmarkEnd w:id="3113"/>
    </w:p>
    <w:p w14:paraId="201077F1" w14:textId="589E05FD" w:rsidR="00212AB8" w:rsidRPr="00B73C3A" w:rsidRDefault="00212AB8" w:rsidP="0013341F">
      <w:pPr>
        <w:pStyle w:val="Body0000after"/>
      </w:pPr>
      <w:r w:rsidRPr="00B73C3A">
        <w:t xml:space="preserve">The associative plural interpretation for noun phrases with adnominal plural pronoun is also quite common for other regional Malay varieties, such as Ambon, Bali Berkuak, Dobo, Kupang, Manado, or Sri Lanka Malay. In Ternate Malay, however, pronouns do not have adnominal functions </w:t>
      </w:r>
      <w:r w:rsidR="00BA6215">
        <w:rPr>
          <w:rStyle w:val="Citation"/>
        </w:rPr>
        <w:fldChar w:fldCharType="begin"/>
      </w:r>
      <w:r w:rsidR="003A5B20">
        <w:rPr>
          <w:rStyle w:val="Citation"/>
        </w:rPr>
        <w:instrText>ADDIN CITAVI.PLACEHOLDER 2f998fa5-2ba5-446c-aed8-e7598fb1bbb7 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4oTGl0YW1haHVwdXR0eSAyMDEyOiAxN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RhbWFodXB1dHR5IDIwMTI6IDE0MSk8L1RleHQ+DQogICAgPC9UZXh0VW5pdD4NCiAgPC9UZXh0VW5pdHM+DQo8L1BsYWNlaG9sZGVyPg==</w:instrText>
      </w:r>
      <w:r w:rsidR="00BA6215">
        <w:rPr>
          <w:rStyle w:val="Citation"/>
        </w:rPr>
        <w:fldChar w:fldCharType="separate"/>
      </w:r>
      <w:bookmarkStart w:id="3114" w:name="_CTVP0012f998fa52ba5446caed8e7598fb1bbb7"/>
      <w:r w:rsidR="0092006B">
        <w:rPr>
          <w:rStyle w:val="Citation"/>
        </w:rPr>
        <w:t>(Litamahuputty 2012: 141)</w:t>
      </w:r>
      <w:bookmarkEnd w:id="3114"/>
      <w:r w:rsidR="00BA6215">
        <w:rPr>
          <w:rStyle w:val="Citation"/>
        </w:rPr>
        <w:fldChar w:fldCharType="end"/>
      </w:r>
      <w:r w:rsidRPr="00B73C3A">
        <w:t>. The associative plural reading of noun phrases with adnominal plural pronoun</w:t>
      </w:r>
      <w:r w:rsidR="0013341F">
        <w:t>s</w:t>
      </w:r>
      <w:r w:rsidRPr="00B73C3A">
        <w:t xml:space="preserve"> found in regional Malay varieties is illustrated in the examples in </w:t>
      </w:r>
      <w:r>
        <w:fldChar w:fldCharType="begin"/>
      </w:r>
      <w:r>
        <w:instrText xml:space="preserve"> REF _Ref354490079 \h </w:instrText>
      </w:r>
      <w:r>
        <w:fldChar w:fldCharType="separate"/>
      </w:r>
      <w:r w:rsidR="00154D81" w:rsidRPr="007A0BC8">
        <w:t>(</w:t>
      </w:r>
      <w:r w:rsidR="00154D81">
        <w:rPr>
          <w:noProof/>
        </w:rPr>
        <w:t>104</w:t>
      </w:r>
      <w:r w:rsidR="00154D81" w:rsidRPr="007A0BC8">
        <w:t>)</w:t>
      </w:r>
      <w:r>
        <w:fldChar w:fldCharType="end"/>
      </w:r>
      <w:r>
        <w:t xml:space="preserve"> to </w:t>
      </w:r>
      <w:r>
        <w:fldChar w:fldCharType="begin"/>
      </w:r>
      <w:r>
        <w:instrText xml:space="preserve"> REF _Ref354490086 \h </w:instrText>
      </w:r>
      <w:r>
        <w:fldChar w:fldCharType="separate"/>
      </w:r>
      <w:r w:rsidR="00154D81" w:rsidRPr="007A0BC8">
        <w:t>(</w:t>
      </w:r>
      <w:r w:rsidR="00154D81">
        <w:rPr>
          <w:noProof/>
        </w:rPr>
        <w:t>109</w:t>
      </w:r>
      <w:r w:rsidR="00154D81" w:rsidRPr="007A0BC8">
        <w:t>)</w:t>
      </w:r>
      <w:r>
        <w:fldChar w:fldCharType="end"/>
      </w:r>
      <w:r w:rsidRPr="00B73C3A">
        <w:t>.</w:t>
      </w:r>
    </w:p>
    <w:p w14:paraId="32D619D1" w14:textId="77777777" w:rsidR="00212AB8" w:rsidRDefault="00212AB8" w:rsidP="00212AB8">
      <w:pPr>
        <w:pStyle w:val="Body0500after"/>
      </w:pPr>
      <w:r w:rsidRPr="00B73C3A">
        <w:t xml:space="preserve">In Ambon, Dobo, Kupang, and Sri Lanka Malay, the adnominal pronoun is postposed as in Papuan Malay, as </w:t>
      </w:r>
      <w:r>
        <w:t xml:space="preserve">demonstrated </w:t>
      </w:r>
      <w:r w:rsidRPr="00B73C3A">
        <w:t xml:space="preserve">in </w:t>
      </w:r>
      <w:r>
        <w:fldChar w:fldCharType="begin"/>
      </w:r>
      <w:r>
        <w:instrText xml:space="preserve"> REF _Ref354490079 \h </w:instrText>
      </w:r>
      <w:r>
        <w:fldChar w:fldCharType="separate"/>
      </w:r>
      <w:r w:rsidR="00154D81" w:rsidRPr="007A0BC8">
        <w:t>(</w:t>
      </w:r>
      <w:r w:rsidR="00154D81">
        <w:rPr>
          <w:noProof/>
        </w:rPr>
        <w:t>104</w:t>
      </w:r>
      <w:r w:rsidR="00154D81" w:rsidRPr="007A0BC8">
        <w:t>)</w:t>
      </w:r>
      <w:r>
        <w:fldChar w:fldCharType="end"/>
      </w:r>
      <w:r>
        <w:t xml:space="preserve"> to </w:t>
      </w:r>
      <w:r>
        <w:fldChar w:fldCharType="begin"/>
      </w:r>
      <w:r>
        <w:instrText xml:space="preserve"> REF _Ref354490083 \h </w:instrText>
      </w:r>
      <w:r>
        <w:fldChar w:fldCharType="separate"/>
      </w:r>
      <w:r w:rsidR="00154D81" w:rsidRPr="007A0BC8">
        <w:t>(</w:t>
      </w:r>
      <w:r w:rsidR="00154D81">
        <w:rPr>
          <w:noProof/>
        </w:rPr>
        <w:t>107</w:t>
      </w:r>
      <w:r w:rsidR="00154D81" w:rsidRPr="007A0BC8">
        <w:t>)</w:t>
      </w:r>
      <w:r>
        <w:fldChar w:fldCharType="end"/>
      </w:r>
      <w:r w:rsidRPr="00B73C3A">
        <w:t xml:space="preserve">. In Balai Berkuak or Manado Malay, by contrast, the pronoun is in pre-head position, as </w:t>
      </w:r>
      <w:r>
        <w:t xml:space="preserve">shown </w:t>
      </w:r>
      <w:r w:rsidRPr="00B73C3A">
        <w:t xml:space="preserve">in </w:t>
      </w:r>
      <w:r>
        <w:fldChar w:fldCharType="begin"/>
      </w:r>
      <w:r>
        <w:instrText xml:space="preserve"> REF _Ref354490084 \h </w:instrText>
      </w:r>
      <w:r>
        <w:fldChar w:fldCharType="separate"/>
      </w:r>
      <w:r w:rsidR="00154D81" w:rsidRPr="007A0BC8">
        <w:t>(</w:t>
      </w:r>
      <w:r w:rsidR="00154D81">
        <w:rPr>
          <w:noProof/>
        </w:rPr>
        <w:t>108</w:t>
      </w:r>
      <w:r w:rsidR="00154D81" w:rsidRPr="007A0BC8">
        <w:t>)</w:t>
      </w:r>
      <w:r>
        <w:fldChar w:fldCharType="end"/>
      </w:r>
      <w:r>
        <w:t xml:space="preserve"> and </w:t>
      </w:r>
      <w:r>
        <w:fldChar w:fldCharType="begin"/>
      </w:r>
      <w:r>
        <w:instrText xml:space="preserve"> REF _Ref354490086 \h </w:instrText>
      </w:r>
      <w:r>
        <w:fldChar w:fldCharType="separate"/>
      </w:r>
      <w:r w:rsidR="00154D81" w:rsidRPr="007A0BC8">
        <w:t>(</w:t>
      </w:r>
      <w:r w:rsidR="00154D81">
        <w:rPr>
          <w:noProof/>
        </w:rPr>
        <w:t>109</w:t>
      </w:r>
      <w:r w:rsidR="00154D81" w:rsidRPr="007A0BC8">
        <w:t>)</w:t>
      </w:r>
      <w:r>
        <w:fldChar w:fldCharType="end"/>
      </w:r>
      <w:r w:rsidRPr="00B73C3A">
        <w:t>.</w:t>
      </w:r>
    </w:p>
    <w:p w14:paraId="5AA9226B" w14:textId="77777777" w:rsidR="00212AB8" w:rsidRPr="00B73C3A" w:rsidRDefault="00212AB8" w:rsidP="00CF2B0B">
      <w:pPr>
        <w:pStyle w:val="Body0510after"/>
      </w:pPr>
      <w:r w:rsidRPr="00B73C3A">
        <w:t xml:space="preserve">In all examples, the pronoun is the third person plural pronoun. In most varieties only the short pronoun form is used as for instance in Ambon or Dobo Malay, as </w:t>
      </w:r>
      <w:r>
        <w:t xml:space="preserve">shown </w:t>
      </w:r>
      <w:r w:rsidRPr="00B73C3A">
        <w:t xml:space="preserve">in </w:t>
      </w:r>
      <w:r>
        <w:fldChar w:fldCharType="begin"/>
      </w:r>
      <w:r>
        <w:instrText xml:space="preserve"> REF _Ref354490079 \h </w:instrText>
      </w:r>
      <w:r>
        <w:fldChar w:fldCharType="separate"/>
      </w:r>
      <w:r w:rsidR="00154D81" w:rsidRPr="007A0BC8">
        <w:t>(</w:t>
      </w:r>
      <w:r w:rsidR="00154D81">
        <w:rPr>
          <w:noProof/>
        </w:rPr>
        <w:t>104</w:t>
      </w:r>
      <w:r w:rsidR="00154D81" w:rsidRPr="007A0BC8">
        <w:t>)</w:t>
      </w:r>
      <w:r>
        <w:fldChar w:fldCharType="end"/>
      </w:r>
      <w:r>
        <w:t xml:space="preserve"> and </w:t>
      </w:r>
      <w:r>
        <w:fldChar w:fldCharType="begin"/>
      </w:r>
      <w:r>
        <w:instrText xml:space="preserve"> REF _Ref354490081 \h </w:instrText>
      </w:r>
      <w:r>
        <w:fldChar w:fldCharType="separate"/>
      </w:r>
      <w:r w:rsidR="00154D81" w:rsidRPr="007A0BC8">
        <w:t>(</w:t>
      </w:r>
      <w:r w:rsidR="00154D81">
        <w:rPr>
          <w:noProof/>
        </w:rPr>
        <w:t>105</w:t>
      </w:r>
      <w:r w:rsidR="00154D81" w:rsidRPr="007A0BC8">
        <w:t>)</w:t>
      </w:r>
      <w:r>
        <w:fldChar w:fldCharType="end"/>
      </w:r>
      <w:r w:rsidRPr="00B73C3A">
        <w:t xml:space="preserve">. Only in Manado Malay, the short and long forms are used, as </w:t>
      </w:r>
      <w:r>
        <w:t xml:space="preserve">shown </w:t>
      </w:r>
      <w:r w:rsidRPr="00B73C3A">
        <w:t xml:space="preserve">in </w:t>
      </w:r>
      <w:r>
        <w:fldChar w:fldCharType="begin"/>
      </w:r>
      <w:r>
        <w:instrText xml:space="preserve"> REF _Ref354490086 \h </w:instrText>
      </w:r>
      <w:r>
        <w:fldChar w:fldCharType="separate"/>
      </w:r>
      <w:r w:rsidR="00154D81" w:rsidRPr="007A0BC8">
        <w:t>(</w:t>
      </w:r>
      <w:r w:rsidR="00154D81">
        <w:rPr>
          <w:noProof/>
        </w:rPr>
        <w:t>109</w:t>
      </w:r>
      <w:r w:rsidR="00154D81" w:rsidRPr="007A0BC8">
        <w:t>)</w:t>
      </w:r>
      <w:r>
        <w:fldChar w:fldCharType="end"/>
      </w:r>
      <w:r w:rsidRPr="00B73C3A">
        <w:t>. Contrasting with Papuan Malay, these regional Malay varieties do not use the first and second person plural pronouns to express associative plurality.</w:t>
      </w:r>
    </w:p>
    <w:tbl>
      <w:tblPr>
        <w:tblW w:w="5756" w:type="dxa"/>
        <w:tblLayout w:type="fixed"/>
        <w:tblCellMar>
          <w:left w:w="42" w:type="dxa"/>
          <w:right w:w="42" w:type="dxa"/>
        </w:tblCellMar>
        <w:tblLook w:val="01E0" w:firstRow="1" w:lastRow="1" w:firstColumn="1" w:lastColumn="1" w:noHBand="0" w:noVBand="0"/>
      </w:tblPr>
      <w:tblGrid>
        <w:gridCol w:w="709"/>
        <w:gridCol w:w="1191"/>
        <w:gridCol w:w="737"/>
        <w:gridCol w:w="567"/>
        <w:gridCol w:w="2552"/>
      </w:tblGrid>
      <w:tr w:rsidR="00212AB8" w:rsidRPr="00B73C3A" w14:paraId="2A5F950C" w14:textId="77777777" w:rsidTr="00212AB8">
        <w:tc>
          <w:tcPr>
            <w:tcW w:w="5756" w:type="dxa"/>
            <w:gridSpan w:val="5"/>
          </w:tcPr>
          <w:p w14:paraId="259A4541" w14:textId="02C1A836" w:rsidR="00212AB8" w:rsidRPr="00B73C3A" w:rsidRDefault="00212AB8" w:rsidP="00BA6215">
            <w:pPr>
              <w:pStyle w:val="TableCell2-2"/>
            </w:pPr>
            <w:r w:rsidRPr="00B73C3A">
              <w:t xml:space="preserve">Ambon Malay </w:t>
            </w:r>
            <w:r w:rsidR="00BA6215">
              <w:rPr>
                <w:rStyle w:val="Citation"/>
              </w:rPr>
              <w:fldChar w:fldCharType="begin"/>
            </w:r>
            <w:r w:rsidR="0092451D">
              <w:rPr>
                <w:rStyle w:val="Citation"/>
              </w:rPr>
              <w:instrText>ADDIN CITAVI.PLACEHOLDER b5cc0d71-79e2-4d00-9f3a-9eb486b35d62 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h2YW4gTWluZGUgMTk5NzogMTY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E2OSk8L1RleHQ+DQogICAgPC9UZXh0VW5pdD4NCiAgPC9UZXh0VW5pdHM+DQo8L1BsYWNlaG9sZGVyPg==</w:instrText>
            </w:r>
            <w:r w:rsidR="00BA6215">
              <w:rPr>
                <w:rStyle w:val="Citation"/>
              </w:rPr>
              <w:fldChar w:fldCharType="separate"/>
            </w:r>
            <w:bookmarkStart w:id="3115" w:name="_CTVP001b5cc0d7179e24d009f3a9eb486b35d62"/>
            <w:r w:rsidR="0092006B">
              <w:rPr>
                <w:rStyle w:val="Citation"/>
              </w:rPr>
              <w:t>(van Minde 1997: 169)</w:t>
            </w:r>
            <w:bookmarkEnd w:id="3115"/>
            <w:r w:rsidR="00BA6215">
              <w:rPr>
                <w:rStyle w:val="Citation"/>
              </w:rPr>
              <w:fldChar w:fldCharType="end"/>
            </w:r>
          </w:p>
        </w:tc>
      </w:tr>
      <w:tr w:rsidR="00212AB8" w:rsidRPr="00B73C3A" w14:paraId="764E5391" w14:textId="77777777" w:rsidTr="00212AB8">
        <w:tc>
          <w:tcPr>
            <w:tcW w:w="709" w:type="dxa"/>
          </w:tcPr>
          <w:p w14:paraId="2FE5BD4F" w14:textId="77777777" w:rsidR="00212AB8" w:rsidRPr="008A3EB0" w:rsidRDefault="00212AB8" w:rsidP="00212AB8">
            <w:pPr>
              <w:pStyle w:val="O0Nwnext"/>
            </w:pPr>
            <w:bookmarkStart w:id="3116" w:name="_Ref354490079"/>
            <w:r w:rsidRPr="007A0BC8">
              <w:t>(</w:t>
            </w:r>
            <w:fldSimple w:instr=" SEQ ( \* ARABIC \s 1 ">
              <w:r w:rsidR="00154D81">
                <w:rPr>
                  <w:noProof/>
                </w:rPr>
                <w:t>104</w:t>
              </w:r>
            </w:fldSimple>
            <w:r w:rsidRPr="007A0BC8">
              <w:t>)</w:t>
            </w:r>
            <w:bookmarkEnd w:id="3116"/>
          </w:p>
        </w:tc>
        <w:tc>
          <w:tcPr>
            <w:tcW w:w="1191" w:type="dxa"/>
          </w:tcPr>
          <w:p w14:paraId="1B9C5246" w14:textId="77777777" w:rsidR="00212AB8" w:rsidRPr="00B73C3A" w:rsidRDefault="00212AB8" w:rsidP="00212AB8">
            <w:pPr>
              <w:pStyle w:val="O0Nwnext"/>
              <w:rPr>
                <w:rStyle w:val="ChBlueBold"/>
              </w:rPr>
            </w:pPr>
            <w:r w:rsidRPr="00B73C3A">
              <w:rPr>
                <w:rStyle w:val="ChBlueBold"/>
              </w:rPr>
              <w:t>mama</w:t>
            </w:r>
          </w:p>
        </w:tc>
        <w:tc>
          <w:tcPr>
            <w:tcW w:w="737" w:type="dxa"/>
          </w:tcPr>
          <w:p w14:paraId="570D0159" w14:textId="77777777" w:rsidR="00212AB8" w:rsidRPr="00B73C3A" w:rsidRDefault="00212AB8" w:rsidP="00212AB8">
            <w:pPr>
              <w:pStyle w:val="O0Nwnext"/>
              <w:rPr>
                <w:rStyle w:val="ChBlueBold"/>
              </w:rPr>
            </w:pPr>
            <w:r w:rsidRPr="00B73C3A">
              <w:rPr>
                <w:rStyle w:val="ChBlueBold"/>
              </w:rPr>
              <w:t>dong</w:t>
            </w:r>
          </w:p>
        </w:tc>
        <w:tc>
          <w:tcPr>
            <w:tcW w:w="567" w:type="dxa"/>
          </w:tcPr>
          <w:p w14:paraId="28F99CD5" w14:textId="77777777" w:rsidR="00212AB8" w:rsidRPr="00B73C3A" w:rsidRDefault="00212AB8" w:rsidP="00212AB8">
            <w:pPr>
              <w:pStyle w:val="O0Nwnext"/>
            </w:pPr>
          </w:p>
        </w:tc>
        <w:tc>
          <w:tcPr>
            <w:tcW w:w="2552" w:type="dxa"/>
          </w:tcPr>
          <w:p w14:paraId="0B0267A1" w14:textId="4C49CEA8" w:rsidR="00212AB8" w:rsidRPr="00B73C3A" w:rsidRDefault="00B7093A" w:rsidP="00212AB8">
            <w:pPr>
              <w:pStyle w:val="O0Nwnext"/>
            </w:pPr>
            <w:r>
              <w:t>‘</w:t>
            </w:r>
            <w:r w:rsidR="00212AB8" w:rsidRPr="00B73C3A">
              <w:t>mother and the others</w:t>
            </w:r>
            <w:r>
              <w:t>’</w:t>
            </w:r>
          </w:p>
        </w:tc>
      </w:tr>
      <w:tr w:rsidR="00212AB8" w:rsidRPr="00B73C3A" w14:paraId="14DE2037" w14:textId="77777777" w:rsidTr="00212AB8">
        <w:tc>
          <w:tcPr>
            <w:tcW w:w="709" w:type="dxa"/>
          </w:tcPr>
          <w:p w14:paraId="35E8D7D7" w14:textId="77777777" w:rsidR="00212AB8" w:rsidRPr="00B73C3A" w:rsidRDefault="00212AB8" w:rsidP="002515D3">
            <w:pPr>
              <w:pStyle w:val="Body0005after"/>
            </w:pPr>
          </w:p>
        </w:tc>
        <w:tc>
          <w:tcPr>
            <w:tcW w:w="1191" w:type="dxa"/>
          </w:tcPr>
          <w:p w14:paraId="40AD17D1" w14:textId="77777777" w:rsidR="00212AB8" w:rsidRPr="00B73C3A" w:rsidRDefault="00212AB8" w:rsidP="002515D3">
            <w:pPr>
              <w:pStyle w:val="Body0005after"/>
            </w:pPr>
            <w:r w:rsidRPr="00B73C3A">
              <w:t>mother</w:t>
            </w:r>
          </w:p>
        </w:tc>
        <w:tc>
          <w:tcPr>
            <w:tcW w:w="737" w:type="dxa"/>
          </w:tcPr>
          <w:p w14:paraId="4B77760E" w14:textId="77777777" w:rsidR="00212AB8" w:rsidRPr="0099608C" w:rsidRDefault="00212AB8" w:rsidP="002515D3">
            <w:pPr>
              <w:pStyle w:val="Body0005after"/>
              <w:rPr>
                <w:rStyle w:val="ChSmallCaps"/>
              </w:rPr>
            </w:pPr>
            <w:r w:rsidRPr="0099608C">
              <w:rPr>
                <w:rStyle w:val="ChSmallCaps"/>
              </w:rPr>
              <w:t>3pl</w:t>
            </w:r>
          </w:p>
        </w:tc>
        <w:tc>
          <w:tcPr>
            <w:tcW w:w="567" w:type="dxa"/>
          </w:tcPr>
          <w:p w14:paraId="40F8DBB7" w14:textId="77777777" w:rsidR="00212AB8" w:rsidRPr="00B73C3A" w:rsidRDefault="00212AB8" w:rsidP="002515D3">
            <w:pPr>
              <w:pStyle w:val="Body0005after"/>
            </w:pPr>
          </w:p>
        </w:tc>
        <w:tc>
          <w:tcPr>
            <w:tcW w:w="2552" w:type="dxa"/>
          </w:tcPr>
          <w:p w14:paraId="2611D326" w14:textId="77777777" w:rsidR="00212AB8" w:rsidRPr="00B73C3A" w:rsidRDefault="00212AB8" w:rsidP="002515D3">
            <w:pPr>
              <w:pStyle w:val="Body0005after"/>
            </w:pPr>
          </w:p>
        </w:tc>
      </w:tr>
      <w:tr w:rsidR="00212AB8" w:rsidRPr="00B73C3A" w14:paraId="4E1F6052" w14:textId="77777777" w:rsidTr="00212AB8">
        <w:tc>
          <w:tcPr>
            <w:tcW w:w="5756" w:type="dxa"/>
            <w:gridSpan w:val="5"/>
          </w:tcPr>
          <w:p w14:paraId="2886956E" w14:textId="056A33A7" w:rsidR="00212AB8" w:rsidRPr="00B73C3A" w:rsidRDefault="00212AB8" w:rsidP="00BA6215">
            <w:pPr>
              <w:pStyle w:val="TableCell2-2"/>
            </w:pPr>
            <w:r w:rsidRPr="00B73C3A">
              <w:t xml:space="preserve">Dobo Malay </w:t>
            </w:r>
            <w:r w:rsidR="00BA6215">
              <w:rPr>
                <w:rStyle w:val="Citation"/>
              </w:rPr>
              <w:fldChar w:fldCharType="begin"/>
            </w:r>
            <w:r w:rsidR="00E75EE4">
              <w:rPr>
                <w:rStyle w:val="Citation"/>
              </w:rPr>
              <w:instrText>ADDIN CITAVI.PLACEHOLDER 3388f8a2-e568-4039-8148-a8f69782ec6e 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IuSi4gTml2ZW5zLCBwLmMuIDIwMTMpPC9UZXh0Pg0KICAgIDwvVGV4dFVuaXQ+DQogIDwvVGV4dFVuaXRzPg0KPC9QbGFjZWhvbGRlcj4=</w:instrText>
            </w:r>
            <w:r w:rsidR="00BA6215">
              <w:rPr>
                <w:rStyle w:val="Citation"/>
              </w:rPr>
              <w:fldChar w:fldCharType="separate"/>
            </w:r>
            <w:bookmarkStart w:id="3117" w:name="_CTVP0013388f8a2e56840398148a8f69782ec6e"/>
            <w:r w:rsidR="0092006B">
              <w:rPr>
                <w:rStyle w:val="Citation"/>
              </w:rPr>
              <w:t>(R.J. Nivens, p.c. 2013)</w:t>
            </w:r>
            <w:bookmarkEnd w:id="3117"/>
            <w:r w:rsidR="00BA6215">
              <w:rPr>
                <w:rStyle w:val="Citation"/>
              </w:rPr>
              <w:fldChar w:fldCharType="end"/>
            </w:r>
          </w:p>
        </w:tc>
      </w:tr>
      <w:tr w:rsidR="00212AB8" w:rsidRPr="00B73C3A" w14:paraId="359C03EE" w14:textId="77777777" w:rsidTr="00212AB8">
        <w:tc>
          <w:tcPr>
            <w:tcW w:w="709" w:type="dxa"/>
          </w:tcPr>
          <w:p w14:paraId="24BF0EF2" w14:textId="77777777" w:rsidR="00212AB8" w:rsidRPr="008A3EB0" w:rsidRDefault="00212AB8" w:rsidP="00212AB8">
            <w:pPr>
              <w:pStyle w:val="O0Nwnext"/>
            </w:pPr>
            <w:bookmarkStart w:id="3118" w:name="_Ref354490081"/>
            <w:r w:rsidRPr="007A0BC8">
              <w:t>(</w:t>
            </w:r>
            <w:fldSimple w:instr=" SEQ ( \* ARABIC \s 1 ">
              <w:r w:rsidR="00154D81">
                <w:rPr>
                  <w:noProof/>
                </w:rPr>
                <w:t>105</w:t>
              </w:r>
            </w:fldSimple>
            <w:r w:rsidRPr="007A0BC8">
              <w:t>)</w:t>
            </w:r>
            <w:bookmarkEnd w:id="3118"/>
          </w:p>
        </w:tc>
        <w:tc>
          <w:tcPr>
            <w:tcW w:w="1191" w:type="dxa"/>
          </w:tcPr>
          <w:p w14:paraId="50AD15A2" w14:textId="77777777" w:rsidR="00212AB8" w:rsidRPr="00B73C3A" w:rsidRDefault="00212AB8" w:rsidP="00212AB8">
            <w:pPr>
              <w:pStyle w:val="O0Nwnext"/>
              <w:rPr>
                <w:rStyle w:val="ChBlueBold"/>
              </w:rPr>
            </w:pPr>
            <w:r w:rsidRPr="00B73C3A">
              <w:rPr>
                <w:rStyle w:val="ChBlueBold"/>
              </w:rPr>
              <w:t>pa</w:t>
            </w:r>
          </w:p>
        </w:tc>
        <w:tc>
          <w:tcPr>
            <w:tcW w:w="737" w:type="dxa"/>
          </w:tcPr>
          <w:p w14:paraId="1B23B8C7" w14:textId="77777777" w:rsidR="00212AB8" w:rsidRPr="00B73C3A" w:rsidRDefault="00212AB8" w:rsidP="00212AB8">
            <w:pPr>
              <w:pStyle w:val="O0Nwnext"/>
              <w:rPr>
                <w:rStyle w:val="ChBlueBold"/>
              </w:rPr>
            </w:pPr>
            <w:r w:rsidRPr="00B73C3A">
              <w:rPr>
                <w:rStyle w:val="ChBlueBold"/>
              </w:rPr>
              <w:t>Kace</w:t>
            </w:r>
          </w:p>
        </w:tc>
        <w:tc>
          <w:tcPr>
            <w:tcW w:w="567" w:type="dxa"/>
          </w:tcPr>
          <w:p w14:paraId="4474645D" w14:textId="77777777" w:rsidR="00212AB8" w:rsidRPr="00B73C3A" w:rsidRDefault="00212AB8" w:rsidP="00212AB8">
            <w:pPr>
              <w:pStyle w:val="O0Nwnext"/>
              <w:rPr>
                <w:rStyle w:val="ChBlueBold"/>
              </w:rPr>
            </w:pPr>
            <w:r w:rsidRPr="00B73C3A">
              <w:rPr>
                <w:rStyle w:val="ChBlueBold"/>
              </w:rPr>
              <w:t>dong</w:t>
            </w:r>
          </w:p>
        </w:tc>
        <w:tc>
          <w:tcPr>
            <w:tcW w:w="2552" w:type="dxa"/>
          </w:tcPr>
          <w:p w14:paraId="403B14DC" w14:textId="465219D1" w:rsidR="00212AB8" w:rsidRPr="00B73C3A" w:rsidRDefault="00B7093A" w:rsidP="00212AB8">
            <w:pPr>
              <w:pStyle w:val="O0Nwnext"/>
            </w:pPr>
            <w:r>
              <w:t>‘</w:t>
            </w:r>
            <w:r w:rsidR="00212AB8" w:rsidRPr="00B73C3A">
              <w:t>Mr. Kace and his associates</w:t>
            </w:r>
            <w:r>
              <w:t>’</w:t>
            </w:r>
          </w:p>
        </w:tc>
      </w:tr>
      <w:tr w:rsidR="00212AB8" w:rsidRPr="00B73C3A" w14:paraId="7EC3F386" w14:textId="77777777" w:rsidTr="00212AB8">
        <w:tc>
          <w:tcPr>
            <w:tcW w:w="709" w:type="dxa"/>
          </w:tcPr>
          <w:p w14:paraId="3D4F8A4B" w14:textId="77777777" w:rsidR="00212AB8" w:rsidRPr="00B73C3A" w:rsidRDefault="00212AB8" w:rsidP="002515D3">
            <w:pPr>
              <w:pStyle w:val="Body0005after"/>
            </w:pPr>
          </w:p>
        </w:tc>
        <w:tc>
          <w:tcPr>
            <w:tcW w:w="1191" w:type="dxa"/>
          </w:tcPr>
          <w:p w14:paraId="2F792801" w14:textId="77777777" w:rsidR="00212AB8" w:rsidRPr="00B73C3A" w:rsidRDefault="00212AB8" w:rsidP="002515D3">
            <w:pPr>
              <w:pStyle w:val="Body0005after"/>
            </w:pPr>
            <w:r w:rsidRPr="00B73C3A">
              <w:t>man</w:t>
            </w:r>
          </w:p>
        </w:tc>
        <w:tc>
          <w:tcPr>
            <w:tcW w:w="737" w:type="dxa"/>
          </w:tcPr>
          <w:p w14:paraId="56007026" w14:textId="77777777" w:rsidR="00212AB8" w:rsidRPr="00B73C3A" w:rsidRDefault="00212AB8" w:rsidP="002515D3">
            <w:pPr>
              <w:pStyle w:val="Body0005after"/>
            </w:pPr>
            <w:r w:rsidRPr="00B73C3A">
              <w:t>Kace</w:t>
            </w:r>
          </w:p>
        </w:tc>
        <w:tc>
          <w:tcPr>
            <w:tcW w:w="567" w:type="dxa"/>
          </w:tcPr>
          <w:p w14:paraId="69DB4E13" w14:textId="77777777" w:rsidR="00212AB8" w:rsidRPr="0099608C" w:rsidRDefault="00212AB8" w:rsidP="002515D3">
            <w:pPr>
              <w:pStyle w:val="Body0005after"/>
              <w:rPr>
                <w:rStyle w:val="ChSmallCaps"/>
              </w:rPr>
            </w:pPr>
            <w:r w:rsidRPr="0099608C">
              <w:rPr>
                <w:rStyle w:val="ChSmallCaps"/>
              </w:rPr>
              <w:t>3pl</w:t>
            </w:r>
          </w:p>
        </w:tc>
        <w:tc>
          <w:tcPr>
            <w:tcW w:w="2552" w:type="dxa"/>
          </w:tcPr>
          <w:p w14:paraId="1D4F1ACD" w14:textId="77777777" w:rsidR="00212AB8" w:rsidRPr="00B73C3A" w:rsidRDefault="00212AB8" w:rsidP="002515D3">
            <w:pPr>
              <w:pStyle w:val="Body0005after"/>
            </w:pPr>
          </w:p>
        </w:tc>
      </w:tr>
      <w:tr w:rsidR="00212AB8" w:rsidRPr="00B73C3A" w14:paraId="5EFE5853" w14:textId="77777777" w:rsidTr="00212AB8">
        <w:tc>
          <w:tcPr>
            <w:tcW w:w="5756" w:type="dxa"/>
            <w:gridSpan w:val="5"/>
          </w:tcPr>
          <w:p w14:paraId="3E625FB4" w14:textId="45BCA201" w:rsidR="00212AB8" w:rsidRPr="00B73C3A" w:rsidRDefault="00212AB8" w:rsidP="00BA6215">
            <w:pPr>
              <w:pStyle w:val="TableCell2-2"/>
            </w:pPr>
            <w:r w:rsidRPr="00B73C3A">
              <w:t xml:space="preserve">Kupang Malay </w:t>
            </w:r>
            <w:r w:rsidR="00BA6215">
              <w:rPr>
                <w:rStyle w:val="Citation"/>
              </w:rPr>
              <w:fldChar w:fldCharType="begin"/>
            </w:r>
            <w:r w:rsidR="003A5B20">
              <w:rPr>
                <w:rStyle w:val="Citation"/>
              </w:rPr>
              <w:instrText>ADDIN CITAVI.PLACEHOLDER 10d398db-a007-487e-8b40-cdcf29ec18dd 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pbWVzIGFuZCBKYWNvYiAyMDA4KTwvVGV4dD4NCiAgICA8L1RleHRVbml0Pg0KICA8L1RleHRVbml0cz4NCjwvUGxhY2Vob2xkZXI+</w:instrText>
            </w:r>
            <w:r w:rsidR="00BA6215">
              <w:rPr>
                <w:rStyle w:val="Citation"/>
              </w:rPr>
              <w:fldChar w:fldCharType="separate"/>
            </w:r>
            <w:bookmarkStart w:id="3119" w:name="_CTVP00110d398dba007487e8b40cdcf29ec18dd"/>
            <w:r w:rsidR="0092006B">
              <w:rPr>
                <w:rStyle w:val="Citation"/>
              </w:rPr>
              <w:t>(Grimes and Jacob 2008)</w:t>
            </w:r>
            <w:bookmarkEnd w:id="3119"/>
            <w:r w:rsidR="00BA6215">
              <w:rPr>
                <w:rStyle w:val="Citation"/>
              </w:rPr>
              <w:fldChar w:fldCharType="end"/>
            </w:r>
          </w:p>
        </w:tc>
      </w:tr>
      <w:tr w:rsidR="00212AB8" w:rsidRPr="00B73C3A" w14:paraId="5FA56855" w14:textId="77777777" w:rsidTr="00212AB8">
        <w:tc>
          <w:tcPr>
            <w:tcW w:w="709" w:type="dxa"/>
          </w:tcPr>
          <w:p w14:paraId="5E8F637C" w14:textId="77777777" w:rsidR="00212AB8" w:rsidRPr="008A3EB0" w:rsidRDefault="00212AB8" w:rsidP="00212AB8">
            <w:pPr>
              <w:pStyle w:val="O0Nwnext"/>
            </w:pPr>
            <w:bookmarkStart w:id="3120" w:name="_Ref354490082"/>
            <w:r w:rsidRPr="007A0BC8">
              <w:t>(</w:t>
            </w:r>
            <w:fldSimple w:instr=" SEQ ( \* ARABIC \s 1 ">
              <w:r w:rsidR="00154D81">
                <w:rPr>
                  <w:noProof/>
                </w:rPr>
                <w:t>106</w:t>
              </w:r>
            </w:fldSimple>
            <w:r w:rsidRPr="007A0BC8">
              <w:t>)</w:t>
            </w:r>
            <w:bookmarkEnd w:id="3120"/>
          </w:p>
        </w:tc>
        <w:tc>
          <w:tcPr>
            <w:tcW w:w="1191" w:type="dxa"/>
          </w:tcPr>
          <w:p w14:paraId="3DE86523" w14:textId="77777777" w:rsidR="00212AB8" w:rsidRPr="00B73C3A" w:rsidRDefault="00212AB8" w:rsidP="00212AB8">
            <w:pPr>
              <w:pStyle w:val="O0Nwnext"/>
              <w:rPr>
                <w:rStyle w:val="ChBlueBold"/>
              </w:rPr>
            </w:pPr>
            <w:r w:rsidRPr="00B73C3A">
              <w:rPr>
                <w:rStyle w:val="ChBlueBold"/>
              </w:rPr>
              <w:t>Yan</w:t>
            </w:r>
          </w:p>
        </w:tc>
        <w:tc>
          <w:tcPr>
            <w:tcW w:w="737" w:type="dxa"/>
          </w:tcPr>
          <w:p w14:paraId="177CC86F" w14:textId="77777777" w:rsidR="00212AB8" w:rsidRPr="00B73C3A" w:rsidRDefault="00212AB8" w:rsidP="00212AB8">
            <w:pPr>
              <w:pStyle w:val="O0Nwnext"/>
              <w:rPr>
                <w:rStyle w:val="ChBlueBold"/>
              </w:rPr>
            </w:pPr>
            <w:r w:rsidRPr="00B73C3A">
              <w:rPr>
                <w:rStyle w:val="ChBlueBold"/>
              </w:rPr>
              <w:t>dong</w:t>
            </w:r>
          </w:p>
        </w:tc>
        <w:tc>
          <w:tcPr>
            <w:tcW w:w="567" w:type="dxa"/>
          </w:tcPr>
          <w:p w14:paraId="29220033" w14:textId="77777777" w:rsidR="00212AB8" w:rsidRPr="00B73C3A" w:rsidRDefault="00212AB8" w:rsidP="00212AB8">
            <w:pPr>
              <w:pStyle w:val="O0Nwnext"/>
            </w:pPr>
          </w:p>
        </w:tc>
        <w:tc>
          <w:tcPr>
            <w:tcW w:w="2552" w:type="dxa"/>
          </w:tcPr>
          <w:p w14:paraId="186E6F02" w14:textId="2BD8568C" w:rsidR="00212AB8" w:rsidRPr="00B73C3A" w:rsidRDefault="00B7093A" w:rsidP="00212AB8">
            <w:pPr>
              <w:pStyle w:val="O0Nwnext"/>
            </w:pPr>
            <w:r>
              <w:t>‘</w:t>
            </w:r>
            <w:r w:rsidR="00212AB8" w:rsidRPr="00B73C3A">
              <w:t>Yan and his family / mates</w:t>
            </w:r>
            <w:r>
              <w:t>’</w:t>
            </w:r>
          </w:p>
        </w:tc>
      </w:tr>
      <w:tr w:rsidR="00212AB8" w:rsidRPr="00B73C3A" w14:paraId="15722AE3" w14:textId="77777777" w:rsidTr="00212AB8">
        <w:tc>
          <w:tcPr>
            <w:tcW w:w="709" w:type="dxa"/>
          </w:tcPr>
          <w:p w14:paraId="67A05F17" w14:textId="77777777" w:rsidR="00212AB8" w:rsidRPr="00B73C3A" w:rsidRDefault="00212AB8" w:rsidP="002515D3">
            <w:pPr>
              <w:pStyle w:val="Body0005after"/>
            </w:pPr>
          </w:p>
        </w:tc>
        <w:tc>
          <w:tcPr>
            <w:tcW w:w="1191" w:type="dxa"/>
          </w:tcPr>
          <w:p w14:paraId="0E6CE9DF" w14:textId="77777777" w:rsidR="00212AB8" w:rsidRPr="00B73C3A" w:rsidRDefault="00212AB8" w:rsidP="002515D3">
            <w:pPr>
              <w:pStyle w:val="Body0005after"/>
            </w:pPr>
            <w:r w:rsidRPr="00B73C3A">
              <w:t>Yan</w:t>
            </w:r>
          </w:p>
        </w:tc>
        <w:tc>
          <w:tcPr>
            <w:tcW w:w="737" w:type="dxa"/>
          </w:tcPr>
          <w:p w14:paraId="0354D4CD" w14:textId="77777777" w:rsidR="00212AB8" w:rsidRPr="0099608C" w:rsidRDefault="00212AB8" w:rsidP="002515D3">
            <w:pPr>
              <w:pStyle w:val="Body0005after"/>
              <w:rPr>
                <w:rStyle w:val="ChSmallCaps"/>
              </w:rPr>
            </w:pPr>
            <w:r w:rsidRPr="0099608C">
              <w:rPr>
                <w:rStyle w:val="ChSmallCaps"/>
              </w:rPr>
              <w:t>3pl</w:t>
            </w:r>
          </w:p>
        </w:tc>
        <w:tc>
          <w:tcPr>
            <w:tcW w:w="567" w:type="dxa"/>
          </w:tcPr>
          <w:p w14:paraId="68746635" w14:textId="77777777" w:rsidR="00212AB8" w:rsidRPr="00B73C3A" w:rsidRDefault="00212AB8" w:rsidP="002515D3">
            <w:pPr>
              <w:pStyle w:val="Body0005after"/>
            </w:pPr>
          </w:p>
        </w:tc>
        <w:tc>
          <w:tcPr>
            <w:tcW w:w="2552" w:type="dxa"/>
          </w:tcPr>
          <w:p w14:paraId="5481DFC3" w14:textId="77777777" w:rsidR="00212AB8" w:rsidRPr="00B73C3A" w:rsidRDefault="00212AB8" w:rsidP="002515D3">
            <w:pPr>
              <w:pStyle w:val="Body0005after"/>
            </w:pPr>
          </w:p>
        </w:tc>
      </w:tr>
      <w:tr w:rsidR="00212AB8" w:rsidRPr="00B73C3A" w14:paraId="6112178C" w14:textId="77777777" w:rsidTr="00212AB8">
        <w:tc>
          <w:tcPr>
            <w:tcW w:w="5756" w:type="dxa"/>
            <w:gridSpan w:val="5"/>
          </w:tcPr>
          <w:p w14:paraId="57E40148" w14:textId="3CDF4CF4" w:rsidR="00212AB8" w:rsidRPr="00B73C3A" w:rsidRDefault="00212AB8" w:rsidP="00BA6215">
            <w:pPr>
              <w:pStyle w:val="TableCell2-2"/>
            </w:pPr>
            <w:r w:rsidRPr="00B73C3A">
              <w:t xml:space="preserve">Sri Lanka Malay </w:t>
            </w:r>
            <w:r w:rsidR="00BA6215">
              <w:rPr>
                <w:rStyle w:val="Citation"/>
              </w:rPr>
              <w:fldChar w:fldCharType="begin"/>
            </w:r>
            <w:r w:rsidR="003A5B20">
              <w:rPr>
                <w:rStyle w:val="Citation"/>
              </w:rPr>
              <w:instrText>ADDIN CITAVI.PLACEHOLDER 02803a17-5c2f-4fdb-ad27-01125cb7e344 PFBsYWNlaG9sZGVyPg0KICA8QWRkSW5WZXJzaW9uPjUuMi4wLjg8L0FkZEluVmVyc2lvbj4NCiAgPElkPjAyODAzYTE3LTVjMmYtNGZkYi1hZDI3LTAxMTI1Y2I3ZTM0NDwvSWQ+DQogIDxFbnRyaWVzPg0KICAgIDxFbnRyeT4NCiAgICAgIDxJZD4zMjA0ZGUxNi02YTA0LTRkM2EtYTFhNy1mMWVkNmU0YzljYTE8L0lkPg0KICAgICAgPFJlZmVyZW5jZUlkPmU0Yjc2MjI5LTJhNzUtNDA3Zi05ZTkwLTBmYjI4MjA3NzBkOT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G9tYW5zb24gMjAxMyk8L1RleHQ+DQogICAgPC9UZXh0VW5pdD4NCiAgPC9UZXh0VW5pdHM+DQo8L1BsYWNlaG9sZGVyPg==</w:instrText>
            </w:r>
            <w:r w:rsidR="00BA6215">
              <w:rPr>
                <w:rStyle w:val="Citation"/>
              </w:rPr>
              <w:fldChar w:fldCharType="separate"/>
            </w:r>
            <w:bookmarkStart w:id="3121" w:name="_CTVP00102803a175c2f4fdbad2701125cb7e344"/>
            <w:r w:rsidR="0092006B">
              <w:rPr>
                <w:rStyle w:val="Citation"/>
              </w:rPr>
              <w:t>(Slomanson 2013)</w:t>
            </w:r>
            <w:bookmarkEnd w:id="3121"/>
            <w:r w:rsidR="00BA6215">
              <w:rPr>
                <w:rStyle w:val="Citation"/>
              </w:rPr>
              <w:fldChar w:fldCharType="end"/>
            </w:r>
          </w:p>
        </w:tc>
      </w:tr>
      <w:tr w:rsidR="00212AB8" w:rsidRPr="00B73C3A" w14:paraId="37453FB7" w14:textId="77777777" w:rsidTr="00212AB8">
        <w:tc>
          <w:tcPr>
            <w:tcW w:w="709" w:type="dxa"/>
          </w:tcPr>
          <w:p w14:paraId="0E1E4163" w14:textId="77777777" w:rsidR="00212AB8" w:rsidRPr="008A3EB0" w:rsidRDefault="00212AB8" w:rsidP="00212AB8">
            <w:pPr>
              <w:pStyle w:val="O0Nwnext"/>
            </w:pPr>
            <w:bookmarkStart w:id="3122" w:name="_Ref354490083"/>
            <w:r w:rsidRPr="007A0BC8">
              <w:t>(</w:t>
            </w:r>
            <w:fldSimple w:instr=" SEQ ( \* ARABIC \s 1 ">
              <w:r w:rsidR="00154D81">
                <w:rPr>
                  <w:noProof/>
                </w:rPr>
                <w:t>107</w:t>
              </w:r>
            </w:fldSimple>
            <w:r w:rsidRPr="007A0BC8">
              <w:t>)</w:t>
            </w:r>
            <w:bookmarkEnd w:id="3122"/>
          </w:p>
        </w:tc>
        <w:tc>
          <w:tcPr>
            <w:tcW w:w="1191" w:type="dxa"/>
          </w:tcPr>
          <w:p w14:paraId="39BF192E" w14:textId="77777777" w:rsidR="00212AB8" w:rsidRPr="00B73C3A" w:rsidRDefault="00212AB8" w:rsidP="00212AB8">
            <w:pPr>
              <w:pStyle w:val="O0Nwnext"/>
              <w:rPr>
                <w:rStyle w:val="ChBlueBold"/>
              </w:rPr>
            </w:pPr>
            <w:r w:rsidRPr="00B73C3A">
              <w:rPr>
                <w:rStyle w:val="ChBlueBold"/>
              </w:rPr>
              <w:t>Miflal</w:t>
            </w:r>
          </w:p>
        </w:tc>
        <w:tc>
          <w:tcPr>
            <w:tcW w:w="737" w:type="dxa"/>
          </w:tcPr>
          <w:p w14:paraId="7335C59C" w14:textId="77777777" w:rsidR="00212AB8" w:rsidRPr="00B73C3A" w:rsidRDefault="00212AB8" w:rsidP="00212AB8">
            <w:pPr>
              <w:pStyle w:val="O0Nwnext"/>
              <w:rPr>
                <w:rStyle w:val="ChBlueBold"/>
              </w:rPr>
            </w:pPr>
            <w:r w:rsidRPr="00B73C3A">
              <w:rPr>
                <w:rStyle w:val="ChBlueBold"/>
              </w:rPr>
              <w:t>derang</w:t>
            </w:r>
          </w:p>
        </w:tc>
        <w:tc>
          <w:tcPr>
            <w:tcW w:w="567" w:type="dxa"/>
          </w:tcPr>
          <w:p w14:paraId="70EAF1F2" w14:textId="77777777" w:rsidR="00212AB8" w:rsidRPr="00B73C3A" w:rsidRDefault="00212AB8" w:rsidP="00212AB8">
            <w:pPr>
              <w:pStyle w:val="O0Nwnext"/>
            </w:pPr>
          </w:p>
        </w:tc>
        <w:tc>
          <w:tcPr>
            <w:tcW w:w="2552" w:type="dxa"/>
          </w:tcPr>
          <w:p w14:paraId="0050CFEC" w14:textId="1F5E9B20" w:rsidR="00212AB8" w:rsidRPr="00B73C3A" w:rsidRDefault="00B7093A" w:rsidP="00212AB8">
            <w:pPr>
              <w:pStyle w:val="O0Nwnext"/>
            </w:pPr>
            <w:r>
              <w:t>‘</w:t>
            </w:r>
            <w:r w:rsidR="00212AB8" w:rsidRPr="00B73C3A">
              <w:t>Miflal and his friends</w:t>
            </w:r>
            <w:r>
              <w:t>’</w:t>
            </w:r>
          </w:p>
        </w:tc>
      </w:tr>
      <w:tr w:rsidR="00212AB8" w:rsidRPr="00B73C3A" w14:paraId="6267C931" w14:textId="77777777" w:rsidTr="00212AB8">
        <w:tc>
          <w:tcPr>
            <w:tcW w:w="709" w:type="dxa"/>
          </w:tcPr>
          <w:p w14:paraId="76AA250C" w14:textId="77777777" w:rsidR="00212AB8" w:rsidRPr="00B73C3A" w:rsidRDefault="00212AB8" w:rsidP="002515D3">
            <w:pPr>
              <w:pStyle w:val="Body0005after"/>
            </w:pPr>
          </w:p>
        </w:tc>
        <w:tc>
          <w:tcPr>
            <w:tcW w:w="1191" w:type="dxa"/>
          </w:tcPr>
          <w:p w14:paraId="785C3637" w14:textId="77777777" w:rsidR="00212AB8" w:rsidRPr="00B73C3A" w:rsidRDefault="00212AB8" w:rsidP="002515D3">
            <w:pPr>
              <w:pStyle w:val="Body0005after"/>
            </w:pPr>
            <w:r w:rsidRPr="00B73C3A">
              <w:t>Miflal</w:t>
            </w:r>
          </w:p>
        </w:tc>
        <w:tc>
          <w:tcPr>
            <w:tcW w:w="737" w:type="dxa"/>
          </w:tcPr>
          <w:p w14:paraId="0498DBBD" w14:textId="77777777" w:rsidR="00212AB8" w:rsidRPr="0099608C" w:rsidRDefault="00212AB8" w:rsidP="002515D3">
            <w:pPr>
              <w:pStyle w:val="Body0005after"/>
              <w:rPr>
                <w:rStyle w:val="ChSmallCaps"/>
              </w:rPr>
            </w:pPr>
            <w:r w:rsidRPr="0099608C">
              <w:rPr>
                <w:rStyle w:val="ChSmallCaps"/>
              </w:rPr>
              <w:t>3pl</w:t>
            </w:r>
          </w:p>
        </w:tc>
        <w:tc>
          <w:tcPr>
            <w:tcW w:w="567" w:type="dxa"/>
          </w:tcPr>
          <w:p w14:paraId="77328998" w14:textId="77777777" w:rsidR="00212AB8" w:rsidRPr="00B73C3A" w:rsidRDefault="00212AB8" w:rsidP="002515D3">
            <w:pPr>
              <w:pStyle w:val="Body0005after"/>
            </w:pPr>
          </w:p>
        </w:tc>
        <w:tc>
          <w:tcPr>
            <w:tcW w:w="2552" w:type="dxa"/>
          </w:tcPr>
          <w:p w14:paraId="68D5854D" w14:textId="77777777" w:rsidR="00212AB8" w:rsidRPr="00B73C3A" w:rsidRDefault="00212AB8" w:rsidP="002515D3">
            <w:pPr>
              <w:pStyle w:val="Body0005after"/>
            </w:pPr>
          </w:p>
        </w:tc>
      </w:tr>
      <w:tr w:rsidR="00212AB8" w:rsidRPr="00B73C3A" w14:paraId="4BBF9672" w14:textId="77777777" w:rsidTr="00212AB8">
        <w:tc>
          <w:tcPr>
            <w:tcW w:w="5756" w:type="dxa"/>
            <w:gridSpan w:val="5"/>
          </w:tcPr>
          <w:p w14:paraId="429E3E0F" w14:textId="2D965ED6" w:rsidR="00212AB8" w:rsidRPr="00B73C3A" w:rsidRDefault="00212AB8" w:rsidP="00BA6215">
            <w:r w:rsidRPr="00B73C3A">
              <w:t xml:space="preserve">Balai Berkuak Malay </w:t>
            </w:r>
            <w:r w:rsidR="00BA6215">
              <w:rPr>
                <w:rStyle w:val="Citation"/>
              </w:rPr>
              <w:fldChar w:fldCharType="begin"/>
            </w:r>
            <w:r w:rsidR="003A5B20">
              <w:rPr>
                <w:rStyle w:val="Citation"/>
              </w:rPr>
              <w:instrText>ADDIN CITAVI.PLACEHOLDER 749c0953-22f2-4ed9-a44c-04d5f6b3f2f8 PFBsYWNlaG9sZGVyPg0KICA8QWRkSW5WZXJzaW9uPjUuMi4wLjg8L0FkZEluVmVyc2lvbj4NCiAgPElkPjc0OWMwOTUzLTIyZjItNGVkOS1hNDRjLTA0ZDVmNmIzZjJmODwvSWQ+DQogIDxFbnRyaWVzPg0KICAgIDxFbnRyeT4NCiAgICAgIDxJZD42OTcxMjE3NC00MDc1LTRkYjgtODFkMi1kOTg3NTlkZjg3YWU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jY5MzZmMzQ2LWM2NjItNGEyZC05MjFmLTVmN2NiODI3NDA5Nj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lVyaTwvRmlyc3ROYW1lPg0KICAgICAgICAgICAgPExhc3ROYW1lPlRhZG1vc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hZG1vciAyMDAyOiA3KTwvVGV4dD4NCiAgICA8L1RleHRVbml0Pg0KICA8L1RleHRVbml0cz4NCjwvUGxhY2Vob2xkZXI+</w:instrText>
            </w:r>
            <w:r w:rsidR="00BA6215">
              <w:rPr>
                <w:rStyle w:val="Citation"/>
              </w:rPr>
              <w:fldChar w:fldCharType="separate"/>
            </w:r>
            <w:bookmarkStart w:id="3123" w:name="_CTVP001749c095322f24ed9a44c04d5f6b3f2f8"/>
            <w:r w:rsidR="0092006B">
              <w:rPr>
                <w:rStyle w:val="Citation"/>
              </w:rPr>
              <w:t>(Tadmor 2002: 7)</w:t>
            </w:r>
            <w:bookmarkEnd w:id="3123"/>
            <w:r w:rsidR="00BA6215">
              <w:rPr>
                <w:rStyle w:val="Citation"/>
              </w:rPr>
              <w:fldChar w:fldCharType="end"/>
            </w:r>
          </w:p>
        </w:tc>
      </w:tr>
      <w:tr w:rsidR="00212AB8" w:rsidRPr="00B73C3A" w14:paraId="40D7243F" w14:textId="77777777" w:rsidTr="00212AB8">
        <w:tc>
          <w:tcPr>
            <w:tcW w:w="709" w:type="dxa"/>
          </w:tcPr>
          <w:p w14:paraId="0FFB7AD2" w14:textId="77777777" w:rsidR="00212AB8" w:rsidRPr="008A3EB0" w:rsidRDefault="00212AB8" w:rsidP="00212AB8">
            <w:pPr>
              <w:pStyle w:val="O0Nwnext"/>
            </w:pPr>
            <w:bookmarkStart w:id="3124" w:name="_Ref354490084"/>
            <w:r w:rsidRPr="007A0BC8">
              <w:t>(</w:t>
            </w:r>
            <w:fldSimple w:instr=" SEQ ( \* ARABIC \s 1 ">
              <w:r w:rsidR="00154D81">
                <w:rPr>
                  <w:noProof/>
                </w:rPr>
                <w:t>108</w:t>
              </w:r>
            </w:fldSimple>
            <w:r w:rsidRPr="007A0BC8">
              <w:t>)</w:t>
            </w:r>
            <w:bookmarkEnd w:id="3124"/>
          </w:p>
        </w:tc>
        <w:tc>
          <w:tcPr>
            <w:tcW w:w="1191" w:type="dxa"/>
          </w:tcPr>
          <w:p w14:paraId="3DA370E1" w14:textId="77777777" w:rsidR="00212AB8" w:rsidRPr="00B73C3A" w:rsidRDefault="00212AB8" w:rsidP="00212AB8">
            <w:pPr>
              <w:pStyle w:val="O0Nwnext"/>
              <w:rPr>
                <w:rStyle w:val="ChBlueBold"/>
              </w:rPr>
            </w:pPr>
            <w:r w:rsidRPr="00B73C3A">
              <w:rPr>
                <w:rStyle w:val="ChBlueBold"/>
              </w:rPr>
              <w:t>sidaq</w:t>
            </w:r>
          </w:p>
        </w:tc>
        <w:tc>
          <w:tcPr>
            <w:tcW w:w="737" w:type="dxa"/>
          </w:tcPr>
          <w:p w14:paraId="422E301F" w14:textId="77777777" w:rsidR="00212AB8" w:rsidRPr="00B73C3A" w:rsidRDefault="00212AB8" w:rsidP="00212AB8">
            <w:pPr>
              <w:pStyle w:val="O0Nwnext"/>
              <w:rPr>
                <w:rStyle w:val="ChBlueBold"/>
              </w:rPr>
            </w:pPr>
            <w:r w:rsidRPr="00B73C3A">
              <w:rPr>
                <w:rStyle w:val="ChBlueBold"/>
              </w:rPr>
              <w:t>Katalq</w:t>
            </w:r>
          </w:p>
        </w:tc>
        <w:tc>
          <w:tcPr>
            <w:tcW w:w="567" w:type="dxa"/>
          </w:tcPr>
          <w:p w14:paraId="00F8DA93" w14:textId="77777777" w:rsidR="00212AB8" w:rsidRPr="00B73C3A" w:rsidRDefault="00212AB8" w:rsidP="00212AB8">
            <w:pPr>
              <w:pStyle w:val="O0Nwnext"/>
            </w:pPr>
          </w:p>
        </w:tc>
        <w:tc>
          <w:tcPr>
            <w:tcW w:w="2552" w:type="dxa"/>
          </w:tcPr>
          <w:p w14:paraId="65E5ED8D" w14:textId="38818BB2" w:rsidR="00212AB8" w:rsidRPr="00B73C3A" w:rsidRDefault="00B7093A" w:rsidP="00212AB8">
            <w:pPr>
              <w:pStyle w:val="O0Nwnext"/>
            </w:pPr>
            <w:r>
              <w:t>‘</w:t>
            </w:r>
            <w:r w:rsidR="00212AB8" w:rsidRPr="00B73C3A">
              <w:t>Katalq and her gang</w:t>
            </w:r>
            <w:r>
              <w:t>’</w:t>
            </w:r>
          </w:p>
        </w:tc>
      </w:tr>
      <w:tr w:rsidR="00212AB8" w:rsidRPr="00B73C3A" w14:paraId="0C111BDC" w14:textId="77777777" w:rsidTr="00212AB8">
        <w:tc>
          <w:tcPr>
            <w:tcW w:w="709" w:type="dxa"/>
          </w:tcPr>
          <w:p w14:paraId="18966B04" w14:textId="77777777" w:rsidR="00212AB8" w:rsidRPr="00B73C3A" w:rsidRDefault="00212AB8" w:rsidP="002515D3">
            <w:pPr>
              <w:pStyle w:val="Body0005after"/>
            </w:pPr>
          </w:p>
        </w:tc>
        <w:tc>
          <w:tcPr>
            <w:tcW w:w="1191" w:type="dxa"/>
          </w:tcPr>
          <w:p w14:paraId="5D944208" w14:textId="77777777" w:rsidR="00212AB8" w:rsidRPr="0099608C" w:rsidRDefault="00212AB8" w:rsidP="002515D3">
            <w:pPr>
              <w:pStyle w:val="Body0005after"/>
              <w:rPr>
                <w:rStyle w:val="ChSmallCaps"/>
              </w:rPr>
            </w:pPr>
            <w:r w:rsidRPr="0099608C">
              <w:rPr>
                <w:rStyle w:val="ChSmallCaps"/>
              </w:rPr>
              <w:t>3pl</w:t>
            </w:r>
          </w:p>
        </w:tc>
        <w:tc>
          <w:tcPr>
            <w:tcW w:w="737" w:type="dxa"/>
          </w:tcPr>
          <w:p w14:paraId="1BB614FC" w14:textId="77777777" w:rsidR="00212AB8" w:rsidRPr="00B73C3A" w:rsidRDefault="00212AB8" w:rsidP="002515D3">
            <w:pPr>
              <w:pStyle w:val="Body0005after"/>
            </w:pPr>
            <w:r w:rsidRPr="00B73C3A">
              <w:t>Katalq</w:t>
            </w:r>
          </w:p>
        </w:tc>
        <w:tc>
          <w:tcPr>
            <w:tcW w:w="567" w:type="dxa"/>
          </w:tcPr>
          <w:p w14:paraId="334FC67D" w14:textId="77777777" w:rsidR="00212AB8" w:rsidRPr="00B73C3A" w:rsidRDefault="00212AB8" w:rsidP="002515D3">
            <w:pPr>
              <w:pStyle w:val="Body0005after"/>
            </w:pPr>
          </w:p>
        </w:tc>
        <w:tc>
          <w:tcPr>
            <w:tcW w:w="2552" w:type="dxa"/>
          </w:tcPr>
          <w:p w14:paraId="167E7311" w14:textId="77777777" w:rsidR="00212AB8" w:rsidRPr="00B73C3A" w:rsidRDefault="00212AB8" w:rsidP="002515D3">
            <w:pPr>
              <w:pStyle w:val="Body0005after"/>
            </w:pPr>
          </w:p>
        </w:tc>
      </w:tr>
      <w:tr w:rsidR="00212AB8" w:rsidRPr="00B73C3A" w14:paraId="028C200F" w14:textId="77777777" w:rsidTr="00212AB8">
        <w:tc>
          <w:tcPr>
            <w:tcW w:w="5756" w:type="dxa"/>
            <w:gridSpan w:val="5"/>
          </w:tcPr>
          <w:p w14:paraId="076681BF" w14:textId="165C0C56" w:rsidR="00212AB8" w:rsidRPr="00B73C3A" w:rsidRDefault="00212AB8" w:rsidP="00BA6215">
            <w:pPr>
              <w:pStyle w:val="TableCell2-2"/>
            </w:pPr>
            <w:r w:rsidRPr="00B73C3A">
              <w:t xml:space="preserve">Manado Malay </w:t>
            </w:r>
            <w:r w:rsidR="00BA6215">
              <w:rPr>
                <w:rStyle w:val="Citation"/>
              </w:rPr>
              <w:fldChar w:fldCharType="begin"/>
            </w:r>
            <w:r w:rsidR="0092451D">
              <w:rPr>
                <w:rStyle w:val="Citation"/>
              </w:rPr>
              <w:instrText>ADDIN CITAVI.PLACEHOLDER 6de2383f-b131-4fc0-8fbf-e6f85734acad PFBsYWNlaG9sZGVyPg0KICA8QWRkSW5WZXJzaW9uPjUuMi4wLjg8L0FkZEluVmVyc2lvbj4NCiAgPElkPjZkZTIzODNmLWIxMzEtNGZjMC04ZmJmLWU2Zjg1NzM0YWNhZDwvSWQ+DQogIDxFbnRyaWVzPg0KICAgIDxFbnRyeT4NCiAgICAgIDxJZD44M2VlYTUyYS05NzFiLTRlYTMtODQ0Ni01YzAxMzNlYzEzMDc8L0lkPg0KICAgICAgPFBhZ2VSYW5nZT48IVtDREFUQVs8c3A+DQogIDxuPjMwPC9uPg0KICA8aW4+dHJ1ZTwvaW4+DQogIDxvcz4zMDwvb3M+DQogIDxwcz4zMDwvcHM+DQo8L3NwPg0KPG9zPjMwPC9vcz5dXT48L1BhZ2VSYW5nZT4NCiAgICAgIDxTdGFydFBhZ2U+MzA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zMCk8L1RleHQ+DQogICAgPC9UZXh0VW5pdD4NCiAgPC9UZXh0VW5pdHM+DQo8L1BsYWNlaG9sZGVyPg==</w:instrText>
            </w:r>
            <w:r w:rsidR="00BA6215">
              <w:rPr>
                <w:rStyle w:val="Citation"/>
              </w:rPr>
              <w:fldChar w:fldCharType="separate"/>
            </w:r>
            <w:bookmarkStart w:id="3125" w:name="_CTVP0016de2383fb1314fc08fbfe6f85734acad"/>
            <w:r w:rsidR="0092006B">
              <w:rPr>
                <w:rStyle w:val="Citation"/>
              </w:rPr>
              <w:t>(Stoel 2005: 30)</w:t>
            </w:r>
            <w:bookmarkEnd w:id="3125"/>
            <w:r w:rsidR="00BA6215">
              <w:rPr>
                <w:rStyle w:val="Citation"/>
              </w:rPr>
              <w:fldChar w:fldCharType="end"/>
            </w:r>
          </w:p>
        </w:tc>
      </w:tr>
      <w:tr w:rsidR="00212AB8" w:rsidRPr="00B73C3A" w14:paraId="4EA4F25B" w14:textId="77777777" w:rsidTr="00212AB8">
        <w:tc>
          <w:tcPr>
            <w:tcW w:w="709" w:type="dxa"/>
          </w:tcPr>
          <w:p w14:paraId="54B67E3E" w14:textId="77777777" w:rsidR="00212AB8" w:rsidRPr="008A3EB0" w:rsidRDefault="00212AB8" w:rsidP="00212AB8">
            <w:pPr>
              <w:pStyle w:val="O0Nwnext"/>
            </w:pPr>
            <w:bookmarkStart w:id="3126" w:name="_Ref354490086"/>
            <w:r w:rsidRPr="007A0BC8">
              <w:t>(</w:t>
            </w:r>
            <w:fldSimple w:instr=" SEQ ( \* ARABIC \s 1 ">
              <w:r w:rsidR="00154D81">
                <w:rPr>
                  <w:noProof/>
                </w:rPr>
                <w:t>109</w:t>
              </w:r>
            </w:fldSimple>
            <w:r w:rsidRPr="007A0BC8">
              <w:t>)</w:t>
            </w:r>
            <w:bookmarkEnd w:id="3126"/>
          </w:p>
        </w:tc>
        <w:tc>
          <w:tcPr>
            <w:tcW w:w="1191" w:type="dxa"/>
          </w:tcPr>
          <w:p w14:paraId="78160376" w14:textId="77777777" w:rsidR="00212AB8" w:rsidRPr="00B73C3A" w:rsidRDefault="00212AB8" w:rsidP="00212AB8">
            <w:pPr>
              <w:pStyle w:val="O0Nwnext"/>
            </w:pPr>
            <w:r w:rsidRPr="00B73C3A">
              <w:rPr>
                <w:rStyle w:val="ChBlueBold"/>
              </w:rPr>
              <w:t>dong</w:t>
            </w:r>
            <w:r w:rsidR="002515D3">
              <w:rPr>
                <w:rStyle w:val="ChBlueBold"/>
              </w:rPr>
              <w:t>/dorang</w:t>
            </w:r>
          </w:p>
        </w:tc>
        <w:tc>
          <w:tcPr>
            <w:tcW w:w="737" w:type="dxa"/>
          </w:tcPr>
          <w:p w14:paraId="7F8FCF22" w14:textId="77777777" w:rsidR="00212AB8" w:rsidRPr="00B73C3A" w:rsidRDefault="00212AB8" w:rsidP="00212AB8">
            <w:pPr>
              <w:pStyle w:val="O0Nwnext"/>
              <w:rPr>
                <w:rStyle w:val="ChBlueBold"/>
              </w:rPr>
            </w:pPr>
            <w:r w:rsidRPr="00B73C3A">
              <w:rPr>
                <w:rStyle w:val="ChBlueBold"/>
              </w:rPr>
              <w:t>Yoram</w:t>
            </w:r>
          </w:p>
        </w:tc>
        <w:tc>
          <w:tcPr>
            <w:tcW w:w="567" w:type="dxa"/>
          </w:tcPr>
          <w:p w14:paraId="4B0A4290" w14:textId="77777777" w:rsidR="00212AB8" w:rsidRPr="00B73C3A" w:rsidRDefault="00212AB8" w:rsidP="00212AB8">
            <w:pPr>
              <w:pStyle w:val="O0Nwnext"/>
            </w:pPr>
          </w:p>
        </w:tc>
        <w:tc>
          <w:tcPr>
            <w:tcW w:w="2552" w:type="dxa"/>
          </w:tcPr>
          <w:p w14:paraId="63A867DA" w14:textId="6543F1B3" w:rsidR="00212AB8" w:rsidRPr="00B73C3A" w:rsidRDefault="00B7093A" w:rsidP="00212AB8">
            <w:pPr>
              <w:pStyle w:val="O0Nwnext"/>
            </w:pPr>
            <w:r>
              <w:t>‘</w:t>
            </w:r>
            <w:r w:rsidR="00212AB8" w:rsidRPr="00B73C3A">
              <w:t>Yoram and his family</w:t>
            </w:r>
            <w:r>
              <w:t>’</w:t>
            </w:r>
          </w:p>
        </w:tc>
      </w:tr>
      <w:tr w:rsidR="00212AB8" w:rsidRPr="00B73C3A" w14:paraId="136C77CE" w14:textId="77777777" w:rsidTr="00212AB8">
        <w:tc>
          <w:tcPr>
            <w:tcW w:w="709" w:type="dxa"/>
          </w:tcPr>
          <w:p w14:paraId="28F276EF" w14:textId="77777777" w:rsidR="00212AB8" w:rsidRPr="00B73C3A" w:rsidRDefault="00212AB8" w:rsidP="00212AB8"/>
        </w:tc>
        <w:tc>
          <w:tcPr>
            <w:tcW w:w="1191" w:type="dxa"/>
          </w:tcPr>
          <w:p w14:paraId="78C97B8C" w14:textId="77777777" w:rsidR="00212AB8" w:rsidRPr="0099608C" w:rsidRDefault="00212AB8" w:rsidP="00212AB8">
            <w:pPr>
              <w:rPr>
                <w:rStyle w:val="ChSmallCaps"/>
              </w:rPr>
            </w:pPr>
            <w:r w:rsidRPr="0099608C">
              <w:rPr>
                <w:rStyle w:val="ChSmallCaps"/>
              </w:rPr>
              <w:t>3pl</w:t>
            </w:r>
          </w:p>
        </w:tc>
        <w:tc>
          <w:tcPr>
            <w:tcW w:w="737" w:type="dxa"/>
          </w:tcPr>
          <w:p w14:paraId="6495AA0F" w14:textId="77777777" w:rsidR="00212AB8" w:rsidRPr="00B73C3A" w:rsidRDefault="00212AB8" w:rsidP="00212AB8">
            <w:r w:rsidRPr="00B73C3A">
              <w:t>Yoram</w:t>
            </w:r>
          </w:p>
        </w:tc>
        <w:tc>
          <w:tcPr>
            <w:tcW w:w="567" w:type="dxa"/>
          </w:tcPr>
          <w:p w14:paraId="5CA9F98F" w14:textId="77777777" w:rsidR="00212AB8" w:rsidRPr="00B73C3A" w:rsidRDefault="00212AB8" w:rsidP="00212AB8"/>
        </w:tc>
        <w:tc>
          <w:tcPr>
            <w:tcW w:w="2552" w:type="dxa"/>
          </w:tcPr>
          <w:p w14:paraId="7FD7C34E" w14:textId="77777777" w:rsidR="00212AB8" w:rsidRPr="00B73C3A" w:rsidRDefault="00212AB8" w:rsidP="00212AB8"/>
        </w:tc>
      </w:tr>
    </w:tbl>
    <w:p w14:paraId="433CE60A" w14:textId="65D11234" w:rsidR="001902F6" w:rsidRDefault="00212AB8" w:rsidP="006B199A">
      <w:pPr>
        <w:pStyle w:val="Body0015after05before"/>
        <w:rPr>
          <w:szCs w:val="18"/>
        </w:rPr>
      </w:pPr>
      <w:r>
        <w:t xml:space="preserve">In short, among the eastern Malay varieties Papuan Malay is unique given that associative plural expressions are formed with all three plural persons, including the long and the short pronoun forms. </w:t>
      </w:r>
      <w:r>
        <w:rPr>
          <w:szCs w:val="18"/>
        </w:rPr>
        <w:t xml:space="preserve">This different behavior of Papuan Malay </w:t>
      </w:r>
      <w:r w:rsidR="00B7093A">
        <w:t>‘</w:t>
      </w:r>
      <w:r w:rsidRPr="0099608C">
        <w:rPr>
          <w:rStyle w:val="ChSmallCaps"/>
        </w:rPr>
        <w:t>n</w:t>
      </w:r>
      <w:r w:rsidRPr="00F27A63">
        <w:t xml:space="preserve"> </w:t>
      </w:r>
      <w:r w:rsidRPr="0099608C">
        <w:rPr>
          <w:rStyle w:val="ChSmallCaps"/>
        </w:rPr>
        <w:t>pro-pl</w:t>
      </w:r>
      <w:r w:rsidR="00B7093A">
        <w:t>’</w:t>
      </w:r>
      <w:r w:rsidRPr="00856563">
        <w:t xml:space="preserve"> </w:t>
      </w:r>
      <w:r>
        <w:t xml:space="preserve">noun phrases </w:t>
      </w:r>
      <w:r>
        <w:rPr>
          <w:szCs w:val="18"/>
        </w:rPr>
        <w:t xml:space="preserve">supports the conclusion put forward in </w:t>
      </w:r>
      <w:r w:rsidR="006B199A">
        <w:rPr>
          <w:szCs w:val="18"/>
        </w:rPr>
        <w:t>§</w:t>
      </w:r>
      <w:r w:rsidR="006B199A">
        <w:rPr>
          <w:szCs w:val="18"/>
        </w:rPr>
        <w:fldChar w:fldCharType="begin"/>
      </w:r>
      <w:r w:rsidR="006B199A">
        <w:rPr>
          <w:szCs w:val="18"/>
        </w:rPr>
        <w:instrText xml:space="preserve"> REF _Ref438030300 \w \h </w:instrText>
      </w:r>
      <w:r w:rsidR="006B199A">
        <w:rPr>
          <w:szCs w:val="18"/>
        </w:rPr>
      </w:r>
      <w:r w:rsidR="006B199A">
        <w:rPr>
          <w:szCs w:val="18"/>
        </w:rPr>
        <w:fldChar w:fldCharType="separate"/>
      </w:r>
      <w:r w:rsidR="00154D81">
        <w:rPr>
          <w:szCs w:val="18"/>
          <w:cs/>
        </w:rPr>
        <w:t>‎</w:t>
      </w:r>
      <w:r w:rsidR="00154D81">
        <w:rPr>
          <w:szCs w:val="18"/>
        </w:rPr>
        <w:t>1.8</w:t>
      </w:r>
      <w:r w:rsidR="006B199A">
        <w:rPr>
          <w:szCs w:val="18"/>
        </w:rPr>
        <w:fldChar w:fldCharType="end"/>
      </w:r>
      <w:r w:rsidR="006B199A">
        <w:rPr>
          <w:szCs w:val="18"/>
        </w:rPr>
        <w:t xml:space="preserve"> </w:t>
      </w:r>
      <w:r>
        <w:rPr>
          <w:szCs w:val="18"/>
        </w:rPr>
        <w:t>that the history of Papuan Malay is different from that of the other eastern Malay varieties.</w:t>
      </w:r>
      <w:r w:rsidR="001902F6">
        <w:rPr>
          <w:rStyle w:val="FootnoteReference"/>
          <w:szCs w:val="18"/>
        </w:rPr>
        <w:footnoteReference w:id="196"/>
      </w:r>
    </w:p>
    <w:p w14:paraId="1251DD0F" w14:textId="77777777" w:rsidR="00212AB8" w:rsidRPr="00B73C3A" w:rsidRDefault="00212AB8" w:rsidP="00212AB8">
      <w:pPr>
        <w:pStyle w:val="Heading2"/>
      </w:pPr>
      <w:bookmarkStart w:id="3127" w:name="_Ref345150045"/>
      <w:bookmarkStart w:id="3128" w:name="_Toc367531159"/>
      <w:bookmarkStart w:id="3129" w:name="_Toc440455646"/>
      <w:r w:rsidRPr="00B73C3A">
        <w:t>Summary</w:t>
      </w:r>
      <w:bookmarkEnd w:id="3127"/>
      <w:bookmarkEnd w:id="3128"/>
      <w:bookmarkEnd w:id="3129"/>
    </w:p>
    <w:p w14:paraId="699A509A" w14:textId="50EFA4C4" w:rsidR="00212AB8" w:rsidRDefault="00212AB8" w:rsidP="00D77CF7">
      <w:pPr>
        <w:pStyle w:val="Body0000after"/>
      </w:pPr>
      <w:r w:rsidRPr="00B73C3A">
        <w:t xml:space="preserve">The Papuan Malay pronoun system distinguishes singular and plural numbers and three persons. In addition to signaling the person-number values of their referents they also signal their definiteness. Each pronoun has at least one long and one short form, with the exception of second person singular </w:t>
      </w:r>
      <w:r w:rsidRPr="00B73C3A">
        <w:rPr>
          <w:rStyle w:val="ChItalBold"/>
        </w:rPr>
        <w:t>ko</w:t>
      </w:r>
      <w:r w:rsidRPr="00B73C3A">
        <w:t xml:space="preserve"> </w:t>
      </w:r>
      <w:r w:rsidR="00B7093A">
        <w:t>‘</w:t>
      </w:r>
      <w:r w:rsidRPr="0099608C">
        <w:rPr>
          <w:rStyle w:val="ChSmallCaps"/>
        </w:rPr>
        <w:t>2sg</w:t>
      </w:r>
      <w:r w:rsidR="00B7093A">
        <w:t>’</w:t>
      </w:r>
      <w:r w:rsidRPr="00B73C3A">
        <w:t xml:space="preserve">. </w:t>
      </w:r>
      <w:r>
        <w:t xml:space="preserve">The use of the long and short forms does not mark grammatical distinctions but represents speaker preferences. </w:t>
      </w:r>
      <w:r w:rsidRPr="00B73C3A">
        <w:t>The pronouns have pronominal and adnominal uses.</w:t>
      </w:r>
    </w:p>
    <w:p w14:paraId="60132113" w14:textId="1DEEF37B" w:rsidR="00212AB8" w:rsidRDefault="00212AB8" w:rsidP="00212AB8">
      <w:pPr>
        <w:pStyle w:val="Body0500after"/>
      </w:pPr>
      <w:r w:rsidRPr="00B73C3A">
        <w:t xml:space="preserve">In their pronominal uses, the pronouns substitute for noun phrases and </w:t>
      </w:r>
      <w:r>
        <w:t xml:space="preserve">designate </w:t>
      </w:r>
      <w:r w:rsidRPr="00B73C3A">
        <w:t>speech roles. The long and short pronoun forms occur in all syntactic slots</w:t>
      </w:r>
      <w:r>
        <w:t xml:space="preserve"> within the clause</w:t>
      </w:r>
      <w:r w:rsidRPr="00B73C3A">
        <w:t>. For the direct</w:t>
      </w:r>
      <w:r w:rsidR="00C04CE6">
        <w:t xml:space="preserve"> </w:t>
      </w:r>
      <w:r w:rsidR="00C04CE6" w:rsidRPr="00B73C3A">
        <w:t xml:space="preserve">and </w:t>
      </w:r>
      <w:r w:rsidR="00BF2F4A">
        <w:t xml:space="preserve">oblique </w:t>
      </w:r>
      <w:r w:rsidRPr="00B73C3A">
        <w:t xml:space="preserve">object slots, however, speakers </w:t>
      </w:r>
      <w:r>
        <w:t xml:space="preserve">use </w:t>
      </w:r>
      <w:r w:rsidRPr="00B73C3A">
        <w:t>the long forms</w:t>
      </w:r>
      <w:r w:rsidR="00A930E6" w:rsidRPr="00A930E6">
        <w:t xml:space="preserve"> </w:t>
      </w:r>
      <w:r w:rsidR="00A930E6" w:rsidRPr="00B73C3A">
        <w:t>much more often</w:t>
      </w:r>
      <w:r w:rsidR="00BF2F4A">
        <w:t>. These</w:t>
      </w:r>
      <w:r w:rsidRPr="00B73C3A">
        <w:t xml:space="preserve"> preference</w:t>
      </w:r>
      <w:r w:rsidR="00BF2F4A">
        <w:t>s interrelate</w:t>
      </w:r>
      <w:r w:rsidRPr="00B73C3A">
        <w:t xml:space="preserve"> with </w:t>
      </w:r>
      <w:r>
        <w:t xml:space="preserve">the preferred use of the </w:t>
      </w:r>
      <w:r w:rsidR="00B7093A">
        <w:t>‘</w:t>
      </w:r>
      <w:r>
        <w:t>heavy</w:t>
      </w:r>
      <w:r w:rsidR="00B7093A">
        <w:t>’</w:t>
      </w:r>
      <w:r>
        <w:t xml:space="preserve"> long pronoun forms in clause-final position</w:t>
      </w:r>
      <w:r w:rsidR="00AC28A9">
        <w:t>. This</w:t>
      </w:r>
      <w:r>
        <w:t xml:space="preserve">, in turn, reflects the cross-linguistic tendency for the clause-final position to be taken by </w:t>
      </w:r>
      <w:r w:rsidR="00B7093A">
        <w:rPr>
          <w:lang w:eastAsia="en-US"/>
        </w:rPr>
        <w:t>‘</w:t>
      </w:r>
      <w:r>
        <w:rPr>
          <w:lang w:eastAsia="en-US"/>
        </w:rPr>
        <w:t>heavy</w:t>
      </w:r>
      <w:r w:rsidR="00B7093A">
        <w:rPr>
          <w:lang w:eastAsia="en-US"/>
        </w:rPr>
        <w:t>’</w:t>
      </w:r>
      <w:r>
        <w:rPr>
          <w:lang w:eastAsia="en-US"/>
        </w:rPr>
        <w:t xml:space="preserve"> constituents. I</w:t>
      </w:r>
      <w:r w:rsidRPr="00B73C3A">
        <w:t>n adnominal possessive constructions, the pronouns only take the possessor slot; most often</w:t>
      </w:r>
      <w:r>
        <w:t xml:space="preserve"> </w:t>
      </w:r>
      <w:r w:rsidR="0013341F">
        <w:t>it is the</w:t>
      </w:r>
      <w:r w:rsidRPr="00B73C3A">
        <w:t xml:space="preserve"> short pronoun</w:t>
      </w:r>
      <w:r>
        <w:t>s</w:t>
      </w:r>
      <w:r w:rsidRPr="00B73C3A">
        <w:t xml:space="preserve"> </w:t>
      </w:r>
      <w:r w:rsidR="0013341F">
        <w:t xml:space="preserve">that </w:t>
      </w:r>
      <w:r w:rsidRPr="00B73C3A">
        <w:t xml:space="preserve">take this slot. Pronouns also occur in inclusory conjunction, </w:t>
      </w:r>
      <w:r>
        <w:t xml:space="preserve">summary </w:t>
      </w:r>
      <w:r w:rsidRPr="00B73C3A">
        <w:t>conjunction, and appositional constructions.</w:t>
      </w:r>
    </w:p>
    <w:p w14:paraId="58E8BCC7" w14:textId="6110F112" w:rsidR="000931D0" w:rsidRDefault="00212AB8" w:rsidP="0013341F">
      <w:pPr>
        <w:pStyle w:val="Body0500after"/>
      </w:pPr>
      <w:r w:rsidRPr="00B73C3A">
        <w:t>In their adnominal uses, the pronouns occur in post-head position and function as determiners. That is, signaling definiteness and person-number values, the pronouns allow the unambiguous identification of their referents. As determiners</w:t>
      </w:r>
      <w:r w:rsidR="00A930E6">
        <w:t>, the pronoun</w:t>
      </w:r>
      <w:r w:rsidRPr="00B73C3A">
        <w:t xml:space="preserve"> forms of all person-number values are employed, with the exception of the first person singular. </w:t>
      </w:r>
      <w:r w:rsidRPr="0099608C">
        <w:rPr>
          <w:rStyle w:val="ChSmallCaps"/>
        </w:rPr>
        <w:t>np</w:t>
      </w:r>
      <w:r w:rsidRPr="00F27A63">
        <w:t xml:space="preserve"> </w:t>
      </w:r>
      <w:r w:rsidRPr="0099608C">
        <w:rPr>
          <w:rStyle w:val="ChSmallCaps"/>
        </w:rPr>
        <w:t>pro</w:t>
      </w:r>
      <w:r w:rsidR="00B7093A">
        <w:t>’</w:t>
      </w:r>
      <w:r w:rsidRPr="00B73C3A">
        <w:t xml:space="preserve"> noun phrases with plural pronouns have two possible interpretations. With indefinite referents, they</w:t>
      </w:r>
      <w:r w:rsidRPr="00F27A63">
        <w:t xml:space="preserve"> </w:t>
      </w:r>
      <w:r w:rsidRPr="00B73C3A">
        <w:t>have an additive plural reading</w:t>
      </w:r>
      <w:r w:rsidR="0013341F">
        <w:t>,</w:t>
      </w:r>
      <w:r w:rsidRPr="00B73C3A">
        <w:t xml:space="preserve"> </w:t>
      </w:r>
      <w:r w:rsidR="0013341F">
        <w:t xml:space="preserve">while </w:t>
      </w:r>
      <w:r w:rsidRPr="00B73C3A">
        <w:t xml:space="preserve">with definite referents </w:t>
      </w:r>
      <w:r w:rsidR="0013341F">
        <w:t xml:space="preserve">they have </w:t>
      </w:r>
      <w:r w:rsidRPr="00B73C3A">
        <w:t>an associative inclusory reading.</w:t>
      </w:r>
    </w:p>
    <w:p w14:paraId="739F0731" w14:textId="77777777" w:rsidR="000931D0" w:rsidRDefault="000931D0" w:rsidP="000931D0">
      <w:pPr>
        <w:sectPr w:rsidR="000931D0" w:rsidSect="00D707BC">
          <w:headerReference w:type="even" r:id="rId36"/>
          <w:type w:val="oddPage"/>
          <w:pgSz w:w="11907" w:h="16840" w:code="9"/>
          <w:pgMar w:top="3289" w:right="2552" w:bottom="2722" w:left="2552" w:header="2722" w:footer="1134" w:gutter="0"/>
          <w:cols w:space="720"/>
          <w:titlePg/>
        </w:sectPr>
      </w:pPr>
    </w:p>
    <w:p w14:paraId="36E3C808" w14:textId="77777777" w:rsidR="000931D0" w:rsidRDefault="000931D0" w:rsidP="000931D0">
      <w:pPr>
        <w:pStyle w:val="Heading1"/>
      </w:pPr>
      <w:bookmarkStart w:id="3130" w:name="_Toc334441892"/>
      <w:bookmarkStart w:id="3131" w:name="_Ref334441961"/>
      <w:bookmarkStart w:id="3132" w:name="_Toc336325563"/>
      <w:bookmarkStart w:id="3133" w:name="_Ref336335792"/>
      <w:bookmarkStart w:id="3134" w:name="_Toc336335845"/>
      <w:bookmarkStart w:id="3135" w:name="_Ref342478754"/>
      <w:bookmarkStart w:id="3136" w:name="_Toc342590133"/>
      <w:bookmarkStart w:id="3137" w:name="_Ref351644128"/>
      <w:bookmarkStart w:id="3138" w:name="_Toc353454817"/>
      <w:bookmarkStart w:id="3139" w:name="_Ref362520490"/>
      <w:bookmarkStart w:id="3140" w:name="_Ref372623321"/>
      <w:bookmarkStart w:id="3141" w:name="_Ref374456049"/>
      <w:bookmarkStart w:id="3142" w:name="_Ref374460677"/>
      <w:bookmarkStart w:id="3143" w:name="_Ref374460681"/>
      <w:bookmarkStart w:id="3144" w:name="_Toc440455463"/>
      <w:bookmarkStart w:id="3145" w:name="_Toc440455647"/>
      <w:r>
        <w:t>Demonstratives and locatives</w:t>
      </w:r>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p>
    <w:p w14:paraId="5B7D9DAA" w14:textId="77777777" w:rsidR="000931D0" w:rsidRDefault="000931D0" w:rsidP="00516196">
      <w:pPr>
        <w:pStyle w:val="Body0005after"/>
      </w:pPr>
      <w:r>
        <w:t xml:space="preserve">This chapter discusses the Papuan Malay demonstratives and locatives, focusing on their different functions and domains of use. </w:t>
      </w:r>
      <w:r w:rsidRPr="00AB0E12">
        <w:t>Demonstratives and locatives are deictic expressions that provide orientation to the hearer in the outside world and in the speech situation</w:t>
      </w:r>
      <w:r>
        <w:t xml:space="preserve">. </w:t>
      </w:r>
      <w:r w:rsidRPr="00AB0E12">
        <w:t>Papuan Malay employs a two-term demonstrative system and a three-term locative system</w:t>
      </w:r>
      <w:r>
        <w:t xml:space="preserve"> as shown in </w:t>
      </w:r>
      <w:r>
        <w:fldChar w:fldCharType="begin"/>
      </w:r>
      <w:r>
        <w:instrText xml:space="preserve"> REF _Ref322434439 \h </w:instrText>
      </w:r>
      <w:r>
        <w:fldChar w:fldCharType="separate"/>
      </w:r>
      <w:r w:rsidR="00154D81" w:rsidRPr="007A0BC8">
        <w:t xml:space="preserve">Table </w:t>
      </w:r>
      <w:r w:rsidR="00154D81">
        <w:rPr>
          <w:noProof/>
          <w:cs/>
        </w:rPr>
        <w:t>‎</w:t>
      </w:r>
      <w:r w:rsidR="00154D81">
        <w:rPr>
          <w:noProof/>
        </w:rPr>
        <w:t>7</w:t>
      </w:r>
      <w:r w:rsidR="00154D81">
        <w:t>.</w:t>
      </w:r>
      <w:r w:rsidR="00154D81">
        <w:rPr>
          <w:noProof/>
        </w:rPr>
        <w:t>1</w:t>
      </w:r>
      <w:r>
        <w:fldChar w:fldCharType="end"/>
      </w:r>
      <w:r>
        <w:t>.</w:t>
      </w:r>
    </w:p>
    <w:p w14:paraId="7D167CE3" w14:textId="77777777" w:rsidR="000931D0" w:rsidRDefault="000931D0" w:rsidP="000931D0">
      <w:pPr>
        <w:pStyle w:val="Caption"/>
      </w:pPr>
      <w:bookmarkStart w:id="3146" w:name="_Ref322434439"/>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1</w:t>
        </w:r>
      </w:fldSimple>
      <w:bookmarkEnd w:id="3146"/>
      <w:r w:rsidRPr="007A0BC8">
        <w:t>:</w:t>
      </w:r>
      <w:r w:rsidRPr="007A0BC8">
        <w:tab/>
      </w:r>
      <w:r>
        <w:t>Papuan Malay demonstratives and locatives</w:t>
      </w:r>
    </w:p>
    <w:tbl>
      <w:tblPr>
        <w:tblW w:w="4366"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964"/>
        <w:gridCol w:w="964"/>
        <w:gridCol w:w="1191"/>
        <w:gridCol w:w="1247"/>
      </w:tblGrid>
      <w:tr w:rsidR="000931D0" w14:paraId="4B8D79DA" w14:textId="77777777" w:rsidTr="00415344">
        <w:tc>
          <w:tcPr>
            <w:tcW w:w="1928" w:type="dxa"/>
            <w:gridSpan w:val="2"/>
            <w:tcBorders>
              <w:top w:val="single" w:sz="4" w:space="0" w:color="auto"/>
              <w:left w:val="nil"/>
              <w:bottom w:val="single" w:sz="4" w:space="0" w:color="auto"/>
              <w:right w:val="nil"/>
            </w:tcBorders>
            <w:shd w:val="clear" w:color="auto" w:fill="auto"/>
          </w:tcPr>
          <w:p w14:paraId="62C21383" w14:textId="77777777" w:rsidR="000931D0" w:rsidRDefault="000931D0" w:rsidP="001D04AF">
            <w:pPr>
              <w:pStyle w:val="TableHd"/>
            </w:pPr>
            <w:r>
              <w:t xml:space="preserve">Papuan Malay </w:t>
            </w:r>
            <w:r w:rsidRPr="0099608C">
              <w:rPr>
                <w:rStyle w:val="ChSmallCaps"/>
              </w:rPr>
              <w:t>dem</w:t>
            </w:r>
          </w:p>
        </w:tc>
        <w:tc>
          <w:tcPr>
            <w:tcW w:w="2438" w:type="dxa"/>
            <w:gridSpan w:val="2"/>
            <w:tcBorders>
              <w:top w:val="single" w:sz="4" w:space="0" w:color="auto"/>
              <w:left w:val="nil"/>
              <w:bottom w:val="single" w:sz="4" w:space="0" w:color="auto"/>
              <w:right w:val="nil"/>
            </w:tcBorders>
            <w:shd w:val="clear" w:color="auto" w:fill="auto"/>
          </w:tcPr>
          <w:p w14:paraId="4A737CF4" w14:textId="77777777" w:rsidR="000931D0" w:rsidRDefault="000931D0" w:rsidP="001D04AF">
            <w:pPr>
              <w:pStyle w:val="TableHd"/>
            </w:pPr>
            <w:r>
              <w:t>Gloss</w:t>
            </w:r>
          </w:p>
        </w:tc>
      </w:tr>
      <w:tr w:rsidR="00AC23C4" w:rsidRPr="00FD3A44" w14:paraId="2EE8BBAB" w14:textId="77777777" w:rsidTr="00415344">
        <w:tc>
          <w:tcPr>
            <w:tcW w:w="964" w:type="dxa"/>
            <w:tcBorders>
              <w:top w:val="single" w:sz="4" w:space="0" w:color="auto"/>
              <w:left w:val="nil"/>
              <w:bottom w:val="nil"/>
              <w:right w:val="nil"/>
            </w:tcBorders>
            <w:shd w:val="clear" w:color="auto" w:fill="auto"/>
          </w:tcPr>
          <w:p w14:paraId="0D88788A" w14:textId="77777777" w:rsidR="000931D0" w:rsidRPr="00FD3A44" w:rsidRDefault="00577DB6" w:rsidP="00FD3A44">
            <w:pPr>
              <w:pStyle w:val="TableCell2-0"/>
            </w:pPr>
            <w:r w:rsidRPr="00FD3A44">
              <w:t>Proximal</w:t>
            </w:r>
          </w:p>
        </w:tc>
        <w:tc>
          <w:tcPr>
            <w:tcW w:w="964" w:type="dxa"/>
            <w:tcBorders>
              <w:top w:val="single" w:sz="4" w:space="0" w:color="auto"/>
              <w:left w:val="nil"/>
              <w:bottom w:val="nil"/>
              <w:right w:val="nil"/>
            </w:tcBorders>
            <w:shd w:val="clear" w:color="auto" w:fill="auto"/>
          </w:tcPr>
          <w:p w14:paraId="4784FF87" w14:textId="77777777" w:rsidR="000931D0" w:rsidRPr="00AC23C4" w:rsidRDefault="000931D0" w:rsidP="00FD3A44">
            <w:pPr>
              <w:pStyle w:val="TableCell2-0"/>
              <w:rPr>
                <w:rStyle w:val="ChSmallCaps"/>
                <w:smallCaps w:val="0"/>
              </w:rPr>
            </w:pPr>
            <w:r w:rsidRPr="00FD3A44">
              <w:rPr>
                <w:rStyle w:val="ChItalBold"/>
              </w:rPr>
              <w:t>ini</w:t>
            </w:r>
            <w:r w:rsidRPr="00FD3A44">
              <w:t xml:space="preserve"> / </w:t>
            </w:r>
            <w:r w:rsidRPr="00FD3A44">
              <w:rPr>
                <w:rStyle w:val="ChItalBold"/>
              </w:rPr>
              <w:t>ni</w:t>
            </w:r>
          </w:p>
        </w:tc>
        <w:tc>
          <w:tcPr>
            <w:tcW w:w="1191" w:type="dxa"/>
            <w:tcBorders>
              <w:top w:val="single" w:sz="4" w:space="0" w:color="auto"/>
              <w:left w:val="nil"/>
              <w:bottom w:val="nil"/>
              <w:right w:val="nil"/>
            </w:tcBorders>
            <w:shd w:val="clear" w:color="auto" w:fill="auto"/>
          </w:tcPr>
          <w:p w14:paraId="544BBD20" w14:textId="0ADE58E5" w:rsidR="000931D0" w:rsidRPr="00AC23C4" w:rsidRDefault="00B7093A" w:rsidP="00FD3A44">
            <w:pPr>
              <w:pStyle w:val="TableCell2-0"/>
              <w:rPr>
                <w:rStyle w:val="ChSmallCaps"/>
                <w:smallCaps w:val="0"/>
              </w:rPr>
            </w:pPr>
            <w:r>
              <w:rPr>
                <w:rStyle w:val="ChSmallCaps"/>
                <w:smallCaps w:val="0"/>
              </w:rPr>
              <w:t>‘</w:t>
            </w:r>
            <w:r w:rsidR="000931D0" w:rsidRPr="0099608C">
              <w:rPr>
                <w:rStyle w:val="ChSmallCaps"/>
              </w:rPr>
              <w:t>d.prox</w:t>
            </w:r>
            <w:r>
              <w:rPr>
                <w:rStyle w:val="ChSmallCaps"/>
                <w:smallCaps w:val="0"/>
              </w:rPr>
              <w:t>’</w:t>
            </w:r>
          </w:p>
        </w:tc>
        <w:tc>
          <w:tcPr>
            <w:tcW w:w="1247" w:type="dxa"/>
            <w:tcBorders>
              <w:top w:val="single" w:sz="4" w:space="0" w:color="auto"/>
              <w:left w:val="nil"/>
              <w:right w:val="nil"/>
            </w:tcBorders>
            <w:shd w:val="clear" w:color="auto" w:fill="auto"/>
          </w:tcPr>
          <w:p w14:paraId="78A361B8" w14:textId="7470F530" w:rsidR="000931D0" w:rsidRPr="00FD3A44" w:rsidRDefault="00B7093A" w:rsidP="00FD3A44">
            <w:pPr>
              <w:pStyle w:val="TableCell2-0"/>
            </w:pPr>
            <w:r>
              <w:t>‘</w:t>
            </w:r>
            <w:r w:rsidR="000931D0" w:rsidRPr="00FD3A44">
              <w:t>this</w:t>
            </w:r>
            <w:r>
              <w:t>’</w:t>
            </w:r>
          </w:p>
        </w:tc>
      </w:tr>
      <w:tr w:rsidR="00AC23C4" w14:paraId="51CF20EE" w14:textId="77777777" w:rsidTr="00415344">
        <w:tc>
          <w:tcPr>
            <w:tcW w:w="964" w:type="dxa"/>
            <w:tcBorders>
              <w:top w:val="nil"/>
              <w:left w:val="nil"/>
              <w:bottom w:val="single" w:sz="4" w:space="0" w:color="auto"/>
              <w:right w:val="nil"/>
            </w:tcBorders>
            <w:shd w:val="clear" w:color="auto" w:fill="auto"/>
          </w:tcPr>
          <w:p w14:paraId="31745149" w14:textId="77777777" w:rsidR="000931D0" w:rsidRPr="00977F22" w:rsidRDefault="00577DB6" w:rsidP="001D04AF">
            <w:pPr>
              <w:pStyle w:val="TableCell0-2Break"/>
            </w:pPr>
            <w:r>
              <w:t>Distal</w:t>
            </w:r>
          </w:p>
        </w:tc>
        <w:tc>
          <w:tcPr>
            <w:tcW w:w="964" w:type="dxa"/>
            <w:tcBorders>
              <w:top w:val="nil"/>
              <w:left w:val="nil"/>
              <w:bottom w:val="single" w:sz="4" w:space="0" w:color="auto"/>
              <w:right w:val="nil"/>
            </w:tcBorders>
            <w:shd w:val="clear" w:color="auto" w:fill="auto"/>
          </w:tcPr>
          <w:p w14:paraId="565F1FE8" w14:textId="77777777" w:rsidR="000931D0" w:rsidRPr="00E25EE2" w:rsidRDefault="000931D0" w:rsidP="001D04AF">
            <w:pPr>
              <w:pStyle w:val="TableCell0-2Break"/>
              <w:rPr>
                <w:rStyle w:val="ChSmallCaps"/>
              </w:rPr>
            </w:pPr>
            <w:r w:rsidRPr="00977F22">
              <w:rPr>
                <w:rStyle w:val="ChItalBold"/>
              </w:rPr>
              <w:t>itu</w:t>
            </w:r>
            <w:r w:rsidRPr="00977F22">
              <w:t xml:space="preserve"> /</w:t>
            </w:r>
            <w:r w:rsidRPr="00977F22">
              <w:rPr>
                <w:rStyle w:val="ChItalBold"/>
              </w:rPr>
              <w:t>tu</w:t>
            </w:r>
          </w:p>
        </w:tc>
        <w:tc>
          <w:tcPr>
            <w:tcW w:w="1191" w:type="dxa"/>
            <w:tcBorders>
              <w:top w:val="nil"/>
              <w:left w:val="nil"/>
              <w:bottom w:val="single" w:sz="4" w:space="0" w:color="auto"/>
              <w:right w:val="nil"/>
            </w:tcBorders>
            <w:shd w:val="clear" w:color="auto" w:fill="auto"/>
          </w:tcPr>
          <w:p w14:paraId="1A57DE93" w14:textId="303381CF" w:rsidR="000931D0" w:rsidRPr="00E25EE2" w:rsidRDefault="00B7093A" w:rsidP="001D04AF">
            <w:pPr>
              <w:pStyle w:val="TableCell0-2Break"/>
              <w:rPr>
                <w:rStyle w:val="ChSmallCaps"/>
              </w:rPr>
            </w:pPr>
            <w:r>
              <w:t>‘</w:t>
            </w:r>
            <w:r w:rsidR="000931D0" w:rsidRPr="0099608C">
              <w:rPr>
                <w:rStyle w:val="ChSmallCaps"/>
              </w:rPr>
              <w:t>d.dist</w:t>
            </w:r>
            <w:r>
              <w:t>’</w:t>
            </w:r>
          </w:p>
        </w:tc>
        <w:tc>
          <w:tcPr>
            <w:tcW w:w="1247" w:type="dxa"/>
            <w:tcBorders>
              <w:left w:val="nil"/>
              <w:bottom w:val="single" w:sz="4" w:space="0" w:color="auto"/>
              <w:right w:val="nil"/>
            </w:tcBorders>
            <w:shd w:val="clear" w:color="auto" w:fill="auto"/>
          </w:tcPr>
          <w:p w14:paraId="38027855" w14:textId="4228899F" w:rsidR="000931D0" w:rsidRDefault="00B7093A" w:rsidP="001D04AF">
            <w:pPr>
              <w:pStyle w:val="TableCell0-2Break"/>
            </w:pPr>
            <w:r>
              <w:t>‘</w:t>
            </w:r>
            <w:r w:rsidR="000931D0">
              <w:t>that</w:t>
            </w:r>
            <w:r>
              <w:t>’</w:t>
            </w:r>
          </w:p>
        </w:tc>
      </w:tr>
      <w:tr w:rsidR="000931D0" w14:paraId="0E873FE3" w14:textId="77777777" w:rsidTr="00415344">
        <w:tc>
          <w:tcPr>
            <w:tcW w:w="1928" w:type="dxa"/>
            <w:gridSpan w:val="2"/>
            <w:tcBorders>
              <w:top w:val="single" w:sz="4" w:space="0" w:color="auto"/>
              <w:left w:val="nil"/>
              <w:bottom w:val="single" w:sz="4" w:space="0" w:color="auto"/>
              <w:right w:val="nil"/>
            </w:tcBorders>
            <w:shd w:val="clear" w:color="auto" w:fill="auto"/>
          </w:tcPr>
          <w:p w14:paraId="122F3251" w14:textId="77777777" w:rsidR="000931D0" w:rsidRDefault="000931D0" w:rsidP="001D04AF">
            <w:pPr>
              <w:pStyle w:val="TableHd"/>
            </w:pPr>
            <w:r>
              <w:t xml:space="preserve">Papuan Malay </w:t>
            </w:r>
            <w:r w:rsidRPr="0099608C">
              <w:rPr>
                <w:rStyle w:val="ChSmallCaps"/>
              </w:rPr>
              <w:t>loc</w:t>
            </w:r>
          </w:p>
        </w:tc>
        <w:tc>
          <w:tcPr>
            <w:tcW w:w="2438" w:type="dxa"/>
            <w:gridSpan w:val="2"/>
            <w:tcBorders>
              <w:top w:val="single" w:sz="4" w:space="0" w:color="auto"/>
              <w:left w:val="nil"/>
              <w:bottom w:val="single" w:sz="4" w:space="0" w:color="auto"/>
              <w:right w:val="nil"/>
            </w:tcBorders>
            <w:shd w:val="clear" w:color="auto" w:fill="auto"/>
          </w:tcPr>
          <w:p w14:paraId="37A9F776" w14:textId="77777777" w:rsidR="000931D0" w:rsidRDefault="000931D0" w:rsidP="001D04AF">
            <w:pPr>
              <w:pStyle w:val="TableHd"/>
            </w:pPr>
            <w:r>
              <w:t>Gloss</w:t>
            </w:r>
          </w:p>
        </w:tc>
      </w:tr>
      <w:tr w:rsidR="00AC23C4" w14:paraId="10820F47" w14:textId="77777777" w:rsidTr="00415344">
        <w:tc>
          <w:tcPr>
            <w:tcW w:w="964" w:type="dxa"/>
            <w:tcBorders>
              <w:top w:val="single" w:sz="4" w:space="0" w:color="auto"/>
              <w:left w:val="nil"/>
              <w:bottom w:val="nil"/>
              <w:right w:val="nil"/>
            </w:tcBorders>
            <w:shd w:val="clear" w:color="auto" w:fill="auto"/>
          </w:tcPr>
          <w:p w14:paraId="75AAAF05" w14:textId="77777777" w:rsidR="000931D0" w:rsidRPr="002743B8" w:rsidRDefault="00577DB6" w:rsidP="00FD3A44">
            <w:pPr>
              <w:pStyle w:val="TableCell2-0"/>
            </w:pPr>
            <w:r w:rsidRPr="002743B8">
              <w:t>Proximal</w:t>
            </w:r>
          </w:p>
        </w:tc>
        <w:tc>
          <w:tcPr>
            <w:tcW w:w="964" w:type="dxa"/>
            <w:tcBorders>
              <w:top w:val="single" w:sz="4" w:space="0" w:color="auto"/>
              <w:left w:val="nil"/>
              <w:bottom w:val="nil"/>
              <w:right w:val="nil"/>
            </w:tcBorders>
            <w:shd w:val="clear" w:color="auto" w:fill="auto"/>
          </w:tcPr>
          <w:p w14:paraId="30093E91" w14:textId="77777777" w:rsidR="000931D0" w:rsidRPr="002743B8" w:rsidRDefault="000931D0" w:rsidP="00FD3A44">
            <w:pPr>
              <w:pStyle w:val="TableCell2-0"/>
              <w:rPr>
                <w:rStyle w:val="ChItalBold"/>
              </w:rPr>
            </w:pPr>
            <w:r w:rsidRPr="002743B8">
              <w:rPr>
                <w:rStyle w:val="ChItalBold"/>
              </w:rPr>
              <w:t>sini</w:t>
            </w:r>
          </w:p>
        </w:tc>
        <w:tc>
          <w:tcPr>
            <w:tcW w:w="1191" w:type="dxa"/>
            <w:tcBorders>
              <w:top w:val="single" w:sz="4" w:space="0" w:color="auto"/>
              <w:left w:val="nil"/>
              <w:bottom w:val="nil"/>
              <w:right w:val="nil"/>
            </w:tcBorders>
            <w:shd w:val="clear" w:color="auto" w:fill="auto"/>
          </w:tcPr>
          <w:p w14:paraId="6DB1FBF1" w14:textId="7F26C4AE" w:rsidR="000931D0" w:rsidRPr="00E25EE2" w:rsidRDefault="00B7093A" w:rsidP="00FD3A44">
            <w:pPr>
              <w:pStyle w:val="TableCell2-0"/>
              <w:rPr>
                <w:rStyle w:val="ChSmallCaps"/>
              </w:rPr>
            </w:pPr>
            <w:r>
              <w:t>‘</w:t>
            </w:r>
            <w:r w:rsidR="000931D0" w:rsidRPr="0099608C">
              <w:rPr>
                <w:rStyle w:val="ChSmallCaps"/>
              </w:rPr>
              <w:t>l.prox</w:t>
            </w:r>
            <w:r>
              <w:t>’</w:t>
            </w:r>
          </w:p>
        </w:tc>
        <w:tc>
          <w:tcPr>
            <w:tcW w:w="1247" w:type="dxa"/>
            <w:tcBorders>
              <w:top w:val="single" w:sz="4" w:space="0" w:color="auto"/>
              <w:left w:val="nil"/>
              <w:bottom w:val="nil"/>
              <w:right w:val="nil"/>
            </w:tcBorders>
            <w:shd w:val="clear" w:color="auto" w:fill="auto"/>
          </w:tcPr>
          <w:p w14:paraId="601B4063" w14:textId="445FA3A2" w:rsidR="000931D0" w:rsidRDefault="00B7093A" w:rsidP="00FD3A44">
            <w:pPr>
              <w:pStyle w:val="TableCell2-0"/>
            </w:pPr>
            <w:r>
              <w:t>‘</w:t>
            </w:r>
            <w:r w:rsidR="000931D0">
              <w:t>here</w:t>
            </w:r>
            <w:r>
              <w:t>’</w:t>
            </w:r>
          </w:p>
        </w:tc>
      </w:tr>
      <w:tr w:rsidR="00AC23C4" w14:paraId="258C036C" w14:textId="77777777" w:rsidTr="00415344">
        <w:tc>
          <w:tcPr>
            <w:tcW w:w="964" w:type="dxa"/>
            <w:tcBorders>
              <w:top w:val="nil"/>
              <w:left w:val="nil"/>
              <w:bottom w:val="nil"/>
              <w:right w:val="nil"/>
            </w:tcBorders>
            <w:shd w:val="clear" w:color="auto" w:fill="auto"/>
          </w:tcPr>
          <w:p w14:paraId="6890CD30" w14:textId="77777777" w:rsidR="000931D0" w:rsidRPr="002743B8" w:rsidRDefault="00577DB6" w:rsidP="00FD3A44">
            <w:pPr>
              <w:pStyle w:val="O0Nwnext"/>
            </w:pPr>
            <w:r w:rsidRPr="002743B8">
              <w:t>Medial</w:t>
            </w:r>
          </w:p>
        </w:tc>
        <w:tc>
          <w:tcPr>
            <w:tcW w:w="964" w:type="dxa"/>
            <w:tcBorders>
              <w:top w:val="nil"/>
              <w:left w:val="nil"/>
              <w:bottom w:val="nil"/>
              <w:right w:val="nil"/>
            </w:tcBorders>
            <w:shd w:val="clear" w:color="auto" w:fill="auto"/>
          </w:tcPr>
          <w:p w14:paraId="161CA5B3" w14:textId="77777777" w:rsidR="000931D0" w:rsidRPr="002743B8" w:rsidRDefault="000931D0" w:rsidP="00FD3A44">
            <w:pPr>
              <w:pStyle w:val="O0Nwnext"/>
              <w:rPr>
                <w:rStyle w:val="ChItalBold"/>
              </w:rPr>
            </w:pPr>
            <w:r w:rsidRPr="002743B8">
              <w:rPr>
                <w:rStyle w:val="ChItalBold"/>
              </w:rPr>
              <w:t>situ</w:t>
            </w:r>
          </w:p>
        </w:tc>
        <w:tc>
          <w:tcPr>
            <w:tcW w:w="1191" w:type="dxa"/>
            <w:tcBorders>
              <w:top w:val="nil"/>
              <w:left w:val="nil"/>
              <w:bottom w:val="nil"/>
              <w:right w:val="nil"/>
            </w:tcBorders>
            <w:shd w:val="clear" w:color="auto" w:fill="auto"/>
          </w:tcPr>
          <w:p w14:paraId="640D6FC9" w14:textId="11EBE69D" w:rsidR="000931D0" w:rsidRPr="00E25EE2" w:rsidRDefault="00B7093A" w:rsidP="00FD3A44">
            <w:pPr>
              <w:pStyle w:val="O0Nwnext"/>
              <w:rPr>
                <w:rStyle w:val="ChSmallCaps"/>
              </w:rPr>
            </w:pPr>
            <w:r>
              <w:t>‘</w:t>
            </w:r>
            <w:r w:rsidR="000931D0" w:rsidRPr="0099608C">
              <w:rPr>
                <w:rStyle w:val="ChSmallCaps"/>
              </w:rPr>
              <w:t>l.med</w:t>
            </w:r>
            <w:r>
              <w:t>’</w:t>
            </w:r>
          </w:p>
        </w:tc>
        <w:tc>
          <w:tcPr>
            <w:tcW w:w="1247" w:type="dxa"/>
            <w:tcBorders>
              <w:top w:val="nil"/>
              <w:left w:val="nil"/>
              <w:bottom w:val="nil"/>
              <w:right w:val="nil"/>
            </w:tcBorders>
            <w:shd w:val="clear" w:color="auto" w:fill="auto"/>
          </w:tcPr>
          <w:p w14:paraId="72864EDA" w14:textId="1E81D270" w:rsidR="000931D0" w:rsidRDefault="00B7093A" w:rsidP="00FD3A44">
            <w:pPr>
              <w:pStyle w:val="O0Nwnext"/>
            </w:pPr>
            <w:r>
              <w:t>‘</w:t>
            </w:r>
            <w:r w:rsidR="000931D0">
              <w:t>there</w:t>
            </w:r>
            <w:r>
              <w:t>’</w:t>
            </w:r>
          </w:p>
        </w:tc>
      </w:tr>
      <w:tr w:rsidR="00AC23C4" w14:paraId="7A5EE5A5" w14:textId="77777777" w:rsidTr="00415344">
        <w:tc>
          <w:tcPr>
            <w:tcW w:w="964" w:type="dxa"/>
            <w:tcBorders>
              <w:top w:val="nil"/>
              <w:left w:val="nil"/>
              <w:bottom w:val="single" w:sz="4" w:space="0" w:color="auto"/>
              <w:right w:val="nil"/>
            </w:tcBorders>
            <w:shd w:val="clear" w:color="auto" w:fill="auto"/>
          </w:tcPr>
          <w:p w14:paraId="076C1463" w14:textId="77777777" w:rsidR="000931D0" w:rsidRPr="002743B8" w:rsidRDefault="00577DB6" w:rsidP="001D04AF">
            <w:pPr>
              <w:pStyle w:val="TableCell0-2Break"/>
            </w:pPr>
            <w:r w:rsidRPr="002743B8">
              <w:t>Distal</w:t>
            </w:r>
          </w:p>
        </w:tc>
        <w:tc>
          <w:tcPr>
            <w:tcW w:w="964" w:type="dxa"/>
            <w:tcBorders>
              <w:top w:val="nil"/>
              <w:left w:val="nil"/>
              <w:bottom w:val="single" w:sz="4" w:space="0" w:color="auto"/>
              <w:right w:val="nil"/>
            </w:tcBorders>
            <w:shd w:val="clear" w:color="auto" w:fill="auto"/>
          </w:tcPr>
          <w:p w14:paraId="5856DEBF" w14:textId="77777777" w:rsidR="000931D0" w:rsidRPr="002743B8" w:rsidRDefault="000931D0" w:rsidP="001D04AF">
            <w:pPr>
              <w:pStyle w:val="TableCell0-2Break"/>
              <w:rPr>
                <w:rStyle w:val="ChItalBold"/>
              </w:rPr>
            </w:pPr>
            <w:r w:rsidRPr="002743B8">
              <w:rPr>
                <w:rStyle w:val="ChItalBold"/>
              </w:rPr>
              <w:t>sana</w:t>
            </w:r>
          </w:p>
        </w:tc>
        <w:tc>
          <w:tcPr>
            <w:tcW w:w="1191" w:type="dxa"/>
            <w:tcBorders>
              <w:top w:val="nil"/>
              <w:left w:val="nil"/>
              <w:bottom w:val="single" w:sz="4" w:space="0" w:color="auto"/>
              <w:right w:val="nil"/>
            </w:tcBorders>
            <w:shd w:val="clear" w:color="auto" w:fill="auto"/>
          </w:tcPr>
          <w:p w14:paraId="17AC3BDA" w14:textId="16085935" w:rsidR="000931D0" w:rsidRPr="00E25EE2" w:rsidRDefault="00B7093A" w:rsidP="001D04AF">
            <w:pPr>
              <w:pStyle w:val="TableCell0-2Break"/>
              <w:rPr>
                <w:rStyle w:val="ChSmallCaps"/>
              </w:rPr>
            </w:pPr>
            <w:r>
              <w:t>‘</w:t>
            </w:r>
            <w:r w:rsidR="000931D0" w:rsidRPr="0099608C">
              <w:rPr>
                <w:rStyle w:val="ChSmallCaps"/>
              </w:rPr>
              <w:t>l.dist</w:t>
            </w:r>
            <w:r>
              <w:t>’</w:t>
            </w:r>
          </w:p>
        </w:tc>
        <w:tc>
          <w:tcPr>
            <w:tcW w:w="1247" w:type="dxa"/>
            <w:tcBorders>
              <w:top w:val="nil"/>
              <w:left w:val="nil"/>
              <w:bottom w:val="single" w:sz="4" w:space="0" w:color="auto"/>
              <w:right w:val="nil"/>
            </w:tcBorders>
            <w:shd w:val="clear" w:color="auto" w:fill="auto"/>
          </w:tcPr>
          <w:p w14:paraId="4580D457" w14:textId="4D82A0D3" w:rsidR="000931D0" w:rsidRDefault="00B7093A" w:rsidP="001D04AF">
            <w:pPr>
              <w:pStyle w:val="TableCell0-2Break"/>
            </w:pPr>
            <w:r>
              <w:t>‘</w:t>
            </w:r>
            <w:r w:rsidR="000931D0">
              <w:t>over there</w:t>
            </w:r>
            <w:r>
              <w:t>’</w:t>
            </w:r>
          </w:p>
        </w:tc>
      </w:tr>
    </w:tbl>
    <w:p w14:paraId="259CD531" w14:textId="3A65A5A6" w:rsidR="000931D0" w:rsidRDefault="001E4CB1" w:rsidP="000931D0">
      <w:pPr>
        <w:pStyle w:val="Body0000after05before"/>
      </w:pPr>
      <w:r>
        <w:t xml:space="preserve">Both systems are distance </w:t>
      </w:r>
      <w:r w:rsidRPr="00AB0E12">
        <w:t>oriented</w:t>
      </w:r>
      <w:r>
        <w:t>. Cross-linguistically, such systems “</w:t>
      </w:r>
      <w:r w:rsidRPr="005F1673">
        <w:t xml:space="preserve">indicate </w:t>
      </w:r>
      <w:r w:rsidR="000931D0" w:rsidRPr="005F1673">
        <w:t>the relative distance of a referent in the speech situation vis-à-vis the deictic center</w:t>
      </w:r>
      <w:r w:rsidR="00B7093A">
        <w:t>”</w:t>
      </w:r>
      <w:r w:rsidR="000931D0" w:rsidRPr="005F1673">
        <w:t xml:space="preserve"> which </w:t>
      </w:r>
      <w:r w:rsidR="00B7093A">
        <w:t>“</w:t>
      </w:r>
      <w:r w:rsidR="000931D0" w:rsidRPr="005F1673">
        <w:t>is defined by the speaker</w:t>
      </w:r>
      <w:r w:rsidR="00B7093A">
        <w:t>’</w:t>
      </w:r>
      <w:r w:rsidR="000931D0" w:rsidRPr="005F1673">
        <w:t>s location at the time of the utterance</w:t>
      </w:r>
      <w:r w:rsidR="00B7093A">
        <w:t>”</w:t>
      </w:r>
      <w:r w:rsidR="000931D0" w:rsidRPr="005F1673">
        <w:t xml:space="preserve"> </w:t>
      </w:r>
      <w:r w:rsidR="00BA6215">
        <w:rPr>
          <w:rStyle w:val="Citation"/>
        </w:rPr>
        <w:fldChar w:fldCharType="begin"/>
      </w:r>
      <w:r>
        <w:rPr>
          <w:rStyle w:val="Citation"/>
        </w:rPr>
        <w:instrText>ADDIN CITAVI.PLACEHOLDER 023e9567-ab20-4c49-90b0-321cf7e2cdfd 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ZXNzZWwgMjAwNjogNDMwKTwvVGV4dD4NCiAgICA8L1RleHRVbml0Pg0KICA8L1RleHRVbml0cz4NCjwvUGxhY2Vob2xkZXI+</w:instrText>
      </w:r>
      <w:r w:rsidR="00BA6215">
        <w:rPr>
          <w:rStyle w:val="Citation"/>
        </w:rPr>
        <w:fldChar w:fldCharType="separate"/>
      </w:r>
      <w:bookmarkStart w:id="3147" w:name="_CTVP001023e9567ab204c4990b0321cf7e2cdfd"/>
      <w:r w:rsidR="0092006B">
        <w:rPr>
          <w:rStyle w:val="Citation"/>
        </w:rPr>
        <w:t>(Diessel 2006: 430)</w:t>
      </w:r>
      <w:bookmarkEnd w:id="3147"/>
      <w:r w:rsidR="00BA6215">
        <w:rPr>
          <w:rStyle w:val="Citation"/>
        </w:rPr>
        <w:fldChar w:fldCharType="end"/>
      </w:r>
      <w:r w:rsidR="000931D0" w:rsidRPr="00D65132">
        <w:t xml:space="preserve">. The unmarked deictic center is defined by the speaker in the </w:t>
      </w:r>
      <w:r w:rsidR="00B7093A">
        <w:t>‘</w:t>
      </w:r>
      <w:r w:rsidR="000931D0" w:rsidRPr="00D65132">
        <w:t>here</w:t>
      </w:r>
      <w:r w:rsidR="00B7093A">
        <w:t>’</w:t>
      </w:r>
      <w:r w:rsidR="000931D0" w:rsidRPr="00D65132">
        <w:t xml:space="preserve"> and </w:t>
      </w:r>
      <w:r w:rsidR="00B7093A">
        <w:t>‘</w:t>
      </w:r>
      <w:r w:rsidR="000931D0" w:rsidRPr="00D65132">
        <w:t>now</w:t>
      </w:r>
      <w:r w:rsidR="00B7093A">
        <w:t>’</w:t>
      </w:r>
      <w:r w:rsidR="000931D0" w:rsidRPr="00D65132">
        <w:t>. In reported direct speech</w:t>
      </w:r>
      <w:r w:rsidR="000931D0">
        <w:t xml:space="preserve"> and narratives</w:t>
      </w:r>
      <w:r w:rsidR="000931D0" w:rsidRPr="00D65132">
        <w:t>, however, the deictic center is readjusted to the reported speech situation and defined by the quoted speakers and the location and time of their speaking.</w:t>
      </w:r>
    </w:p>
    <w:p w14:paraId="0CAB8229" w14:textId="77777777" w:rsidR="000931D0" w:rsidRDefault="000931D0" w:rsidP="00516196">
      <w:pPr>
        <w:pStyle w:val="Body0505after"/>
      </w:pPr>
      <w:r>
        <w:t xml:space="preserve">While their major domain of use is to provide spatial orientation, the </w:t>
      </w:r>
      <w:r w:rsidRPr="00375ED1">
        <w:t>demonstratives</w:t>
      </w:r>
      <w:r>
        <w:t xml:space="preserve"> and locatives also signal </w:t>
      </w:r>
      <w:r w:rsidRPr="00375ED1">
        <w:t xml:space="preserve">distance </w:t>
      </w:r>
      <w:r>
        <w:t xml:space="preserve">in metaphorical terms. Their main domains of use are presented in </w:t>
      </w:r>
      <w:r>
        <w:fldChar w:fldCharType="begin"/>
      </w:r>
      <w:r>
        <w:instrText xml:space="preserve"> REF _Ref320270864 \h </w:instrText>
      </w:r>
      <w:r>
        <w:fldChar w:fldCharType="separate"/>
      </w:r>
      <w:r w:rsidR="00154D81" w:rsidRPr="007A0BC8">
        <w:t xml:space="preserve">Table </w:t>
      </w:r>
      <w:r w:rsidR="00154D81">
        <w:rPr>
          <w:noProof/>
          <w:cs/>
        </w:rPr>
        <w:t>‎</w:t>
      </w:r>
      <w:r w:rsidR="00154D81">
        <w:rPr>
          <w:noProof/>
        </w:rPr>
        <w:t>7</w:t>
      </w:r>
      <w:r w:rsidR="00154D81">
        <w:t>.</w:t>
      </w:r>
      <w:r w:rsidR="00154D81">
        <w:rPr>
          <w:noProof/>
        </w:rPr>
        <w:t>2</w:t>
      </w:r>
      <w:r>
        <w:fldChar w:fldCharType="end"/>
      </w:r>
      <w:r>
        <w:t>.</w:t>
      </w:r>
    </w:p>
    <w:p w14:paraId="2AAD0BB4" w14:textId="77777777" w:rsidR="000931D0" w:rsidRDefault="000931D0" w:rsidP="000931D0">
      <w:pPr>
        <w:pStyle w:val="Caption"/>
      </w:pPr>
      <w:bookmarkStart w:id="3148" w:name="_Ref320270864"/>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2</w:t>
        </w:r>
      </w:fldSimple>
      <w:bookmarkEnd w:id="3148"/>
      <w:r w:rsidRPr="007A0BC8">
        <w:t>:</w:t>
      </w:r>
      <w:r w:rsidRPr="007A0BC8">
        <w:tab/>
      </w:r>
      <w:r>
        <w:t>Demonstratives (</w:t>
      </w:r>
      <w:r w:rsidRPr="0099608C">
        <w:rPr>
          <w:rStyle w:val="ChSmallCaps"/>
        </w:rPr>
        <w:t>dem</w:t>
      </w:r>
      <w:r>
        <w:t>) and locatives (</w:t>
      </w:r>
      <w:r w:rsidRPr="0099608C">
        <w:rPr>
          <w:rStyle w:val="ChSmallCaps"/>
        </w:rPr>
        <w:t>loc</w:t>
      </w:r>
      <w:r>
        <w:t>) and their of domains of use</w:t>
      </w:r>
    </w:p>
    <w:tbl>
      <w:tblPr>
        <w:tblW w:w="6731" w:type="dxa"/>
        <w:tblInd w:w="170" w:type="dxa"/>
        <w:tblBorders>
          <w:top w:val="single" w:sz="4" w:space="0" w:color="auto"/>
          <w:bottom w:val="single" w:sz="4" w:space="0" w:color="auto"/>
        </w:tblBorders>
        <w:tblLook w:val="01E0" w:firstRow="1" w:lastRow="1" w:firstColumn="1" w:lastColumn="1" w:noHBand="0" w:noVBand="0"/>
      </w:tblPr>
      <w:tblGrid>
        <w:gridCol w:w="1877"/>
        <w:gridCol w:w="3572"/>
        <w:gridCol w:w="641"/>
        <w:gridCol w:w="641"/>
      </w:tblGrid>
      <w:tr w:rsidR="00AC23C4" w14:paraId="69187847" w14:textId="77777777" w:rsidTr="00415344">
        <w:trPr>
          <w:tblHeader/>
        </w:trPr>
        <w:tc>
          <w:tcPr>
            <w:tcW w:w="1877" w:type="dxa"/>
            <w:tcBorders>
              <w:top w:val="single" w:sz="4" w:space="0" w:color="auto"/>
              <w:bottom w:val="single" w:sz="4" w:space="0" w:color="auto"/>
            </w:tcBorders>
            <w:shd w:val="clear" w:color="auto" w:fill="auto"/>
          </w:tcPr>
          <w:p w14:paraId="4BA6C3B1" w14:textId="77777777" w:rsidR="000931D0" w:rsidRPr="00E25EE2" w:rsidRDefault="000931D0" w:rsidP="001D04AF">
            <w:pPr>
              <w:pStyle w:val="TableHd"/>
            </w:pPr>
            <w:r w:rsidRPr="00E25EE2">
              <w:t>Domains of use</w:t>
            </w:r>
          </w:p>
        </w:tc>
        <w:tc>
          <w:tcPr>
            <w:tcW w:w="3572" w:type="dxa"/>
            <w:tcBorders>
              <w:top w:val="single" w:sz="4" w:space="0" w:color="auto"/>
              <w:bottom w:val="single" w:sz="4" w:space="0" w:color="auto"/>
            </w:tcBorders>
            <w:shd w:val="clear" w:color="auto" w:fill="auto"/>
          </w:tcPr>
          <w:p w14:paraId="57AE4C32" w14:textId="77777777" w:rsidR="000931D0" w:rsidRPr="00E25EE2" w:rsidRDefault="000931D0" w:rsidP="001D04AF">
            <w:pPr>
              <w:pStyle w:val="TableHd"/>
            </w:pPr>
            <w:r w:rsidRPr="00E25EE2">
              <w:t>Function</w:t>
            </w:r>
          </w:p>
        </w:tc>
        <w:tc>
          <w:tcPr>
            <w:tcW w:w="641" w:type="dxa"/>
            <w:tcBorders>
              <w:top w:val="single" w:sz="4" w:space="0" w:color="auto"/>
              <w:bottom w:val="single" w:sz="4" w:space="0" w:color="auto"/>
            </w:tcBorders>
            <w:shd w:val="clear" w:color="auto" w:fill="auto"/>
          </w:tcPr>
          <w:p w14:paraId="54ADED69" w14:textId="77777777" w:rsidR="000931D0" w:rsidRPr="0099608C" w:rsidRDefault="000931D0" w:rsidP="001D04AF">
            <w:pPr>
              <w:pStyle w:val="TableHd"/>
              <w:rPr>
                <w:rStyle w:val="ChSmallCaps"/>
              </w:rPr>
            </w:pPr>
            <w:r w:rsidRPr="0099608C">
              <w:rPr>
                <w:rStyle w:val="ChSmallCaps"/>
              </w:rPr>
              <w:t>dem</w:t>
            </w:r>
          </w:p>
        </w:tc>
        <w:tc>
          <w:tcPr>
            <w:tcW w:w="641" w:type="dxa"/>
            <w:tcBorders>
              <w:top w:val="single" w:sz="4" w:space="0" w:color="auto"/>
              <w:bottom w:val="single" w:sz="4" w:space="0" w:color="auto"/>
            </w:tcBorders>
            <w:shd w:val="clear" w:color="auto" w:fill="auto"/>
          </w:tcPr>
          <w:p w14:paraId="2F79A76B" w14:textId="77777777" w:rsidR="000931D0" w:rsidRPr="0099608C" w:rsidRDefault="000931D0" w:rsidP="001D04AF">
            <w:pPr>
              <w:pStyle w:val="TableHd"/>
              <w:rPr>
                <w:rStyle w:val="ChSmallCaps"/>
              </w:rPr>
            </w:pPr>
            <w:r w:rsidRPr="0099608C">
              <w:rPr>
                <w:rStyle w:val="ChSmallCaps"/>
              </w:rPr>
              <w:t>loc</w:t>
            </w:r>
          </w:p>
        </w:tc>
      </w:tr>
      <w:tr w:rsidR="00AC23C4" w14:paraId="44E47925" w14:textId="77777777" w:rsidTr="00415344">
        <w:tc>
          <w:tcPr>
            <w:tcW w:w="1877" w:type="dxa"/>
            <w:tcBorders>
              <w:top w:val="single" w:sz="4" w:space="0" w:color="auto"/>
            </w:tcBorders>
            <w:shd w:val="clear" w:color="auto" w:fill="auto"/>
          </w:tcPr>
          <w:p w14:paraId="6ACB35C6" w14:textId="77777777" w:rsidR="000931D0" w:rsidRDefault="000931D0" w:rsidP="001D04AF">
            <w:pPr>
              <w:pStyle w:val="TableCell2-2Break"/>
            </w:pPr>
            <w:r>
              <w:t>Spatial</w:t>
            </w:r>
          </w:p>
        </w:tc>
        <w:tc>
          <w:tcPr>
            <w:tcW w:w="3572" w:type="dxa"/>
            <w:tcBorders>
              <w:top w:val="single" w:sz="4" w:space="0" w:color="auto"/>
            </w:tcBorders>
            <w:shd w:val="clear" w:color="auto" w:fill="auto"/>
          </w:tcPr>
          <w:p w14:paraId="10DAE20C" w14:textId="77777777" w:rsidR="000931D0" w:rsidRDefault="000931D0" w:rsidP="001D04AF">
            <w:pPr>
              <w:pStyle w:val="TableCell2-2Break"/>
            </w:pPr>
            <w:r w:rsidRPr="00266C5E">
              <w:t>to provide</w:t>
            </w:r>
            <w:r>
              <w:t xml:space="preserve"> spatial orientation to the hearer</w:t>
            </w:r>
          </w:p>
        </w:tc>
        <w:tc>
          <w:tcPr>
            <w:tcW w:w="641" w:type="dxa"/>
            <w:tcBorders>
              <w:top w:val="single" w:sz="4" w:space="0" w:color="auto"/>
            </w:tcBorders>
            <w:shd w:val="clear" w:color="auto" w:fill="auto"/>
          </w:tcPr>
          <w:p w14:paraId="381E963D" w14:textId="77777777" w:rsidR="000931D0" w:rsidRDefault="000931D0" w:rsidP="001D04AF">
            <w:pPr>
              <w:pStyle w:val="TableCell2-2CenterBreak"/>
            </w:pPr>
            <w:r>
              <w:t>X</w:t>
            </w:r>
          </w:p>
        </w:tc>
        <w:tc>
          <w:tcPr>
            <w:tcW w:w="641" w:type="dxa"/>
            <w:tcBorders>
              <w:top w:val="single" w:sz="4" w:space="0" w:color="auto"/>
            </w:tcBorders>
            <w:shd w:val="clear" w:color="auto" w:fill="auto"/>
          </w:tcPr>
          <w:p w14:paraId="08767EA0" w14:textId="77777777" w:rsidR="000931D0" w:rsidRDefault="000931D0" w:rsidP="001D04AF">
            <w:pPr>
              <w:pStyle w:val="TableCell2-2CenterBreak"/>
            </w:pPr>
            <w:r>
              <w:t>X</w:t>
            </w:r>
          </w:p>
        </w:tc>
      </w:tr>
      <w:tr w:rsidR="00AC23C4" w14:paraId="03FB69A8" w14:textId="77777777" w:rsidTr="00415344">
        <w:tc>
          <w:tcPr>
            <w:tcW w:w="1877" w:type="dxa"/>
            <w:shd w:val="clear" w:color="auto" w:fill="auto"/>
          </w:tcPr>
          <w:p w14:paraId="0C08630D" w14:textId="77777777" w:rsidR="000931D0" w:rsidRDefault="000931D0" w:rsidP="001D04AF">
            <w:pPr>
              <w:pStyle w:val="TableCell2-2Break"/>
            </w:pPr>
            <w:r>
              <w:t>Figurative locational</w:t>
            </w:r>
          </w:p>
        </w:tc>
        <w:tc>
          <w:tcPr>
            <w:tcW w:w="3572" w:type="dxa"/>
            <w:shd w:val="clear" w:color="auto" w:fill="auto"/>
          </w:tcPr>
          <w:p w14:paraId="38CC9EB3" w14:textId="77777777" w:rsidR="000931D0" w:rsidRDefault="000931D0" w:rsidP="001D04AF">
            <w:pPr>
              <w:pStyle w:val="TableCell2-2Break"/>
            </w:pPr>
            <w:r>
              <w:t>t</w:t>
            </w:r>
            <w:r w:rsidRPr="00052366">
              <w:t>o signal a</w:t>
            </w:r>
            <w:r>
              <w:t xml:space="preserve"> figurative </w:t>
            </w:r>
            <w:r w:rsidRPr="00692A15">
              <w:t>locational</w:t>
            </w:r>
            <w:r>
              <w:t xml:space="preserve"> endpoint</w:t>
            </w:r>
          </w:p>
        </w:tc>
        <w:tc>
          <w:tcPr>
            <w:tcW w:w="641" w:type="dxa"/>
            <w:shd w:val="clear" w:color="auto" w:fill="auto"/>
          </w:tcPr>
          <w:p w14:paraId="1CF0FC9D" w14:textId="77777777" w:rsidR="000931D0" w:rsidRDefault="000931D0" w:rsidP="001D04AF">
            <w:pPr>
              <w:pStyle w:val="TableCell2-2CenterBreak"/>
            </w:pPr>
          </w:p>
        </w:tc>
        <w:tc>
          <w:tcPr>
            <w:tcW w:w="641" w:type="dxa"/>
            <w:shd w:val="clear" w:color="auto" w:fill="auto"/>
          </w:tcPr>
          <w:p w14:paraId="6417E6BA" w14:textId="77777777" w:rsidR="000931D0" w:rsidRDefault="000931D0" w:rsidP="001D04AF">
            <w:pPr>
              <w:pStyle w:val="TableCell2-2CenterBreak"/>
            </w:pPr>
            <w:r>
              <w:t>X</w:t>
            </w:r>
          </w:p>
        </w:tc>
      </w:tr>
      <w:tr w:rsidR="00AC23C4" w14:paraId="06599D75" w14:textId="77777777" w:rsidTr="00415344">
        <w:tc>
          <w:tcPr>
            <w:tcW w:w="1877" w:type="dxa"/>
            <w:shd w:val="clear" w:color="auto" w:fill="auto"/>
          </w:tcPr>
          <w:p w14:paraId="5F10FDB6" w14:textId="77777777" w:rsidR="000931D0" w:rsidRDefault="000931D0" w:rsidP="001D04AF">
            <w:pPr>
              <w:pStyle w:val="TableCell2-2Break"/>
            </w:pPr>
            <w:r>
              <w:t>Temporal</w:t>
            </w:r>
          </w:p>
        </w:tc>
        <w:tc>
          <w:tcPr>
            <w:tcW w:w="3572" w:type="dxa"/>
            <w:shd w:val="clear" w:color="auto" w:fill="auto"/>
          </w:tcPr>
          <w:p w14:paraId="29E22B5A" w14:textId="77777777" w:rsidR="000931D0" w:rsidRDefault="000931D0" w:rsidP="001D04AF">
            <w:pPr>
              <w:pStyle w:val="TableCell2-2Break"/>
            </w:pPr>
            <w:r>
              <w:t>to indicate the temporal setting of the situation or event talked about</w:t>
            </w:r>
          </w:p>
        </w:tc>
        <w:tc>
          <w:tcPr>
            <w:tcW w:w="641" w:type="dxa"/>
            <w:shd w:val="clear" w:color="auto" w:fill="auto"/>
          </w:tcPr>
          <w:p w14:paraId="64A5D550" w14:textId="77777777" w:rsidR="000931D0" w:rsidRDefault="000931D0" w:rsidP="001D04AF">
            <w:pPr>
              <w:pStyle w:val="TableCell2-2CenterBreak"/>
            </w:pPr>
            <w:r>
              <w:t>X</w:t>
            </w:r>
          </w:p>
        </w:tc>
        <w:tc>
          <w:tcPr>
            <w:tcW w:w="641" w:type="dxa"/>
            <w:shd w:val="clear" w:color="auto" w:fill="auto"/>
          </w:tcPr>
          <w:p w14:paraId="48F5520D" w14:textId="77777777" w:rsidR="000931D0" w:rsidRDefault="000931D0" w:rsidP="001D04AF">
            <w:pPr>
              <w:pStyle w:val="TableCell2-2CenterBreak"/>
            </w:pPr>
            <w:r>
              <w:t>X</w:t>
            </w:r>
          </w:p>
        </w:tc>
      </w:tr>
      <w:tr w:rsidR="00AC23C4" w14:paraId="737E23C8" w14:textId="77777777" w:rsidTr="00415344">
        <w:tc>
          <w:tcPr>
            <w:tcW w:w="1877" w:type="dxa"/>
            <w:shd w:val="clear" w:color="auto" w:fill="auto"/>
          </w:tcPr>
          <w:p w14:paraId="36FA5816" w14:textId="77777777" w:rsidR="000931D0" w:rsidRDefault="000931D0" w:rsidP="001D04AF">
            <w:pPr>
              <w:pStyle w:val="TableCell2-2Break"/>
            </w:pPr>
            <w:r>
              <w:t>Psychological</w:t>
            </w:r>
          </w:p>
        </w:tc>
        <w:tc>
          <w:tcPr>
            <w:tcW w:w="3572" w:type="dxa"/>
            <w:shd w:val="clear" w:color="auto" w:fill="auto"/>
          </w:tcPr>
          <w:p w14:paraId="3D1221E1" w14:textId="2BDF500C" w:rsidR="000931D0" w:rsidRPr="00AC23C4" w:rsidRDefault="000931D0" w:rsidP="001D04AF">
            <w:pPr>
              <w:pStyle w:val="TableCell2-2Break"/>
              <w:rPr>
                <w:rFonts w:eastAsia="Arial Unicode MS"/>
              </w:rPr>
            </w:pPr>
            <w:r>
              <w:t xml:space="preserve">to </w:t>
            </w:r>
            <w:r w:rsidRPr="00052366">
              <w:t>signal</w:t>
            </w:r>
            <w:r>
              <w:t xml:space="preserve"> the speaker</w:t>
            </w:r>
            <w:r w:rsidR="00B7093A">
              <w:t>’</w:t>
            </w:r>
            <w:r>
              <w:t>s psychological involvement with the situation or event talked about</w:t>
            </w:r>
          </w:p>
        </w:tc>
        <w:tc>
          <w:tcPr>
            <w:tcW w:w="641" w:type="dxa"/>
            <w:shd w:val="clear" w:color="auto" w:fill="auto"/>
          </w:tcPr>
          <w:p w14:paraId="7BAA7F10" w14:textId="77777777" w:rsidR="000931D0" w:rsidRDefault="000931D0" w:rsidP="001D04AF">
            <w:pPr>
              <w:pStyle w:val="TableCell2-2CenterBreak"/>
            </w:pPr>
            <w:r>
              <w:t>X</w:t>
            </w:r>
          </w:p>
        </w:tc>
        <w:tc>
          <w:tcPr>
            <w:tcW w:w="641" w:type="dxa"/>
            <w:shd w:val="clear" w:color="auto" w:fill="auto"/>
          </w:tcPr>
          <w:p w14:paraId="56D99035" w14:textId="77777777" w:rsidR="000931D0" w:rsidRDefault="000931D0" w:rsidP="001D04AF">
            <w:pPr>
              <w:pStyle w:val="TableCell2-2CenterBreak"/>
            </w:pPr>
            <w:r>
              <w:t>X</w:t>
            </w:r>
          </w:p>
        </w:tc>
      </w:tr>
      <w:tr w:rsidR="00AC23C4" w14:paraId="3C3F9BC7" w14:textId="77777777" w:rsidTr="00415344">
        <w:trPr>
          <w:cantSplit/>
        </w:trPr>
        <w:tc>
          <w:tcPr>
            <w:tcW w:w="1877" w:type="dxa"/>
            <w:shd w:val="clear" w:color="auto" w:fill="auto"/>
          </w:tcPr>
          <w:p w14:paraId="492FAA63" w14:textId="77777777" w:rsidR="000931D0" w:rsidRDefault="000931D0" w:rsidP="001D04AF">
            <w:pPr>
              <w:pStyle w:val="TableCell2-2Break"/>
            </w:pPr>
            <w:r>
              <w:t>Identificational</w:t>
            </w:r>
          </w:p>
        </w:tc>
        <w:tc>
          <w:tcPr>
            <w:tcW w:w="3572" w:type="dxa"/>
            <w:shd w:val="clear" w:color="auto" w:fill="auto"/>
          </w:tcPr>
          <w:p w14:paraId="44A8862F" w14:textId="7736DA9E" w:rsidR="000931D0" w:rsidRDefault="000931D0" w:rsidP="001E4CB1">
            <w:pPr>
              <w:pStyle w:val="TableCell2-2Break"/>
            </w:pPr>
            <w:r>
              <w:t>to aid in the identification of referents</w:t>
            </w:r>
          </w:p>
        </w:tc>
        <w:tc>
          <w:tcPr>
            <w:tcW w:w="641" w:type="dxa"/>
            <w:shd w:val="clear" w:color="auto" w:fill="auto"/>
          </w:tcPr>
          <w:p w14:paraId="10309A56" w14:textId="77777777" w:rsidR="000931D0" w:rsidRDefault="000931D0" w:rsidP="001D04AF">
            <w:pPr>
              <w:pStyle w:val="TableCell2-2CenterBreak"/>
            </w:pPr>
            <w:r>
              <w:t>X</w:t>
            </w:r>
          </w:p>
        </w:tc>
        <w:tc>
          <w:tcPr>
            <w:tcW w:w="641" w:type="dxa"/>
            <w:shd w:val="clear" w:color="auto" w:fill="auto"/>
          </w:tcPr>
          <w:p w14:paraId="339D7FE1" w14:textId="77777777" w:rsidR="000931D0" w:rsidRDefault="000931D0" w:rsidP="001D04AF">
            <w:pPr>
              <w:pStyle w:val="TableCell2-2CenterBreak"/>
            </w:pPr>
          </w:p>
        </w:tc>
      </w:tr>
      <w:tr w:rsidR="00AC23C4" w14:paraId="7DDF23C4" w14:textId="77777777" w:rsidTr="00415344">
        <w:tc>
          <w:tcPr>
            <w:tcW w:w="1877" w:type="dxa"/>
            <w:shd w:val="clear" w:color="auto" w:fill="auto"/>
          </w:tcPr>
          <w:p w14:paraId="6F47EE3E" w14:textId="77777777" w:rsidR="000931D0" w:rsidRDefault="000931D0" w:rsidP="001D04AF">
            <w:pPr>
              <w:pStyle w:val="TableCell2-2Break"/>
            </w:pPr>
            <w:r>
              <w:t>Textual anaphoric</w:t>
            </w:r>
          </w:p>
        </w:tc>
        <w:tc>
          <w:tcPr>
            <w:tcW w:w="3572" w:type="dxa"/>
            <w:shd w:val="clear" w:color="auto" w:fill="auto"/>
          </w:tcPr>
          <w:p w14:paraId="358BAF45" w14:textId="77777777" w:rsidR="000931D0" w:rsidRDefault="000931D0" w:rsidP="001D04AF">
            <w:pPr>
              <w:pStyle w:val="TableCell2-2Break"/>
            </w:pPr>
            <w:r>
              <w:t>to keep track of a discourse antecedent</w:t>
            </w:r>
          </w:p>
        </w:tc>
        <w:tc>
          <w:tcPr>
            <w:tcW w:w="641" w:type="dxa"/>
            <w:shd w:val="clear" w:color="auto" w:fill="auto"/>
          </w:tcPr>
          <w:p w14:paraId="4ACFAF86" w14:textId="77777777" w:rsidR="000931D0" w:rsidRDefault="000931D0" w:rsidP="001D04AF">
            <w:pPr>
              <w:pStyle w:val="TableCell2-2CenterBreak"/>
            </w:pPr>
            <w:r>
              <w:t>X</w:t>
            </w:r>
          </w:p>
        </w:tc>
        <w:tc>
          <w:tcPr>
            <w:tcW w:w="641" w:type="dxa"/>
            <w:shd w:val="clear" w:color="auto" w:fill="auto"/>
          </w:tcPr>
          <w:p w14:paraId="1C8D9022" w14:textId="77777777" w:rsidR="000931D0" w:rsidRDefault="000931D0" w:rsidP="001D04AF">
            <w:pPr>
              <w:pStyle w:val="TableCell2-2CenterBreak"/>
            </w:pPr>
            <w:r>
              <w:t>X</w:t>
            </w:r>
          </w:p>
        </w:tc>
      </w:tr>
      <w:tr w:rsidR="00AC23C4" w14:paraId="6411661D" w14:textId="77777777" w:rsidTr="00415344">
        <w:trPr>
          <w:cantSplit/>
        </w:trPr>
        <w:tc>
          <w:tcPr>
            <w:tcW w:w="1877" w:type="dxa"/>
            <w:shd w:val="clear" w:color="auto" w:fill="auto"/>
          </w:tcPr>
          <w:p w14:paraId="746C17FA" w14:textId="77777777" w:rsidR="000931D0" w:rsidRDefault="000931D0" w:rsidP="001D04AF">
            <w:pPr>
              <w:pStyle w:val="TableCell2-2Break"/>
            </w:pPr>
            <w:r>
              <w:t>Textual discourse deictic</w:t>
            </w:r>
          </w:p>
        </w:tc>
        <w:tc>
          <w:tcPr>
            <w:tcW w:w="3572" w:type="dxa"/>
            <w:shd w:val="clear" w:color="auto" w:fill="auto"/>
          </w:tcPr>
          <w:p w14:paraId="71E0C2BC" w14:textId="77777777" w:rsidR="000931D0" w:rsidRDefault="000931D0" w:rsidP="001D04AF">
            <w:pPr>
              <w:pStyle w:val="TableCell2-2Break"/>
            </w:pPr>
            <w:r>
              <w:t>to establish an overt link between two propositions</w:t>
            </w:r>
          </w:p>
        </w:tc>
        <w:tc>
          <w:tcPr>
            <w:tcW w:w="641" w:type="dxa"/>
            <w:shd w:val="clear" w:color="auto" w:fill="auto"/>
          </w:tcPr>
          <w:p w14:paraId="569B9C4F" w14:textId="77777777" w:rsidR="000931D0" w:rsidRDefault="000931D0" w:rsidP="001D04AF">
            <w:pPr>
              <w:pStyle w:val="TableCell2-2CenterBreak"/>
            </w:pPr>
            <w:r>
              <w:t>X</w:t>
            </w:r>
          </w:p>
        </w:tc>
        <w:tc>
          <w:tcPr>
            <w:tcW w:w="641" w:type="dxa"/>
            <w:shd w:val="clear" w:color="auto" w:fill="auto"/>
          </w:tcPr>
          <w:p w14:paraId="2AC85FD6" w14:textId="77777777" w:rsidR="000931D0" w:rsidRDefault="000931D0" w:rsidP="001D04AF">
            <w:pPr>
              <w:pStyle w:val="TableCell2-2CenterBreak"/>
            </w:pPr>
          </w:p>
        </w:tc>
      </w:tr>
      <w:tr w:rsidR="00AC23C4" w14:paraId="57D74F85" w14:textId="77777777" w:rsidTr="00415344">
        <w:tc>
          <w:tcPr>
            <w:tcW w:w="1877" w:type="dxa"/>
            <w:shd w:val="clear" w:color="auto" w:fill="auto"/>
          </w:tcPr>
          <w:p w14:paraId="0A874A6B" w14:textId="77777777" w:rsidR="000931D0" w:rsidRDefault="000931D0" w:rsidP="001D04AF">
            <w:pPr>
              <w:pStyle w:val="TableCell2-2Break"/>
            </w:pPr>
            <w:r>
              <w:t>Placeholder</w:t>
            </w:r>
          </w:p>
        </w:tc>
        <w:tc>
          <w:tcPr>
            <w:tcW w:w="3572" w:type="dxa"/>
            <w:shd w:val="clear" w:color="auto" w:fill="auto"/>
          </w:tcPr>
          <w:p w14:paraId="033EA339" w14:textId="77777777" w:rsidR="000931D0" w:rsidRDefault="000931D0" w:rsidP="001D04AF">
            <w:pPr>
              <w:pStyle w:val="TableCell2-2Break"/>
            </w:pPr>
            <w:r w:rsidRPr="00AC23C4">
              <w:rPr>
                <w:szCs w:val="20"/>
              </w:rPr>
              <w:t xml:space="preserve">to substitute for specific lexical items in the context of </w:t>
            </w:r>
            <w:r>
              <w:t>word-formulation trouble</w:t>
            </w:r>
          </w:p>
        </w:tc>
        <w:tc>
          <w:tcPr>
            <w:tcW w:w="641" w:type="dxa"/>
            <w:shd w:val="clear" w:color="auto" w:fill="auto"/>
          </w:tcPr>
          <w:p w14:paraId="1508659A" w14:textId="77777777" w:rsidR="000931D0" w:rsidRDefault="000931D0" w:rsidP="001D04AF">
            <w:pPr>
              <w:pStyle w:val="TableCell2-2CenterBreak"/>
            </w:pPr>
            <w:r>
              <w:t>X</w:t>
            </w:r>
          </w:p>
        </w:tc>
        <w:tc>
          <w:tcPr>
            <w:tcW w:w="641" w:type="dxa"/>
            <w:shd w:val="clear" w:color="auto" w:fill="auto"/>
          </w:tcPr>
          <w:p w14:paraId="7E2E78A5" w14:textId="77777777" w:rsidR="000931D0" w:rsidRDefault="000931D0" w:rsidP="001D04AF">
            <w:pPr>
              <w:pStyle w:val="TableCell2-2CenterBreak"/>
            </w:pPr>
          </w:p>
        </w:tc>
      </w:tr>
    </w:tbl>
    <w:p w14:paraId="7A128BA3" w14:textId="77777777" w:rsidR="000931D0" w:rsidRDefault="000931D0" w:rsidP="00516196">
      <w:pPr>
        <w:pStyle w:val="Body0015after05before"/>
      </w:pPr>
      <w:r w:rsidRPr="009636C5">
        <w:t xml:space="preserve">In the following sections the demonstratives </w:t>
      </w:r>
      <w:r>
        <w:t>(§</w:t>
      </w:r>
      <w:r>
        <w:fldChar w:fldCharType="begin"/>
      </w:r>
      <w:r>
        <w:instrText xml:space="preserve"> REF _Ref322435473 \w \h </w:instrText>
      </w:r>
      <w:r>
        <w:fldChar w:fldCharType="separate"/>
      </w:r>
      <w:r w:rsidR="00154D81">
        <w:rPr>
          <w:cs/>
        </w:rPr>
        <w:t>‎</w:t>
      </w:r>
      <w:r w:rsidR="00154D81">
        <w:t>7.1</w:t>
      </w:r>
      <w:r>
        <w:fldChar w:fldCharType="end"/>
      </w:r>
      <w:r>
        <w:t xml:space="preserve">) </w:t>
      </w:r>
      <w:r w:rsidRPr="009636C5">
        <w:t xml:space="preserve">and locatives </w:t>
      </w:r>
      <w:r>
        <w:t>(§</w:t>
      </w:r>
      <w:r>
        <w:fldChar w:fldCharType="begin"/>
      </w:r>
      <w:r>
        <w:instrText xml:space="preserve"> REF _Ref322435478 \w \h </w:instrText>
      </w:r>
      <w:r>
        <w:fldChar w:fldCharType="separate"/>
      </w:r>
      <w:r w:rsidR="00154D81">
        <w:rPr>
          <w:cs/>
        </w:rPr>
        <w:t>‎</w:t>
      </w:r>
      <w:r w:rsidR="00154D81">
        <w:t>7.2</w:t>
      </w:r>
      <w:r>
        <w:fldChar w:fldCharType="end"/>
      </w:r>
      <w:r>
        <w:t xml:space="preserve">) </w:t>
      </w:r>
      <w:r w:rsidRPr="009636C5">
        <w:t xml:space="preserve">are </w:t>
      </w:r>
      <w:r>
        <w:t xml:space="preserve">investigated </w:t>
      </w:r>
      <w:r w:rsidRPr="009636C5">
        <w:t>in more</w:t>
      </w:r>
      <w:r>
        <w:t xml:space="preserve"> detail. The ways in which the demonstratives and locatives can </w:t>
      </w:r>
      <w:r w:rsidR="00EC0618">
        <w:t xml:space="preserve">be </w:t>
      </w:r>
      <w:r>
        <w:t>combine</w:t>
      </w:r>
      <w:r w:rsidR="00EC0618">
        <w:t>d</w:t>
      </w:r>
      <w:r>
        <w:t xml:space="preserve"> are discussed in §</w:t>
      </w:r>
      <w:r>
        <w:fldChar w:fldCharType="begin"/>
      </w:r>
      <w:r>
        <w:instrText xml:space="preserve"> REF _Ref322435482 \w \h </w:instrText>
      </w:r>
      <w:r>
        <w:fldChar w:fldCharType="separate"/>
      </w:r>
      <w:r w:rsidR="00154D81">
        <w:rPr>
          <w:cs/>
        </w:rPr>
        <w:t>‎</w:t>
      </w:r>
      <w:r w:rsidR="00154D81">
        <w:t>7.3</w:t>
      </w:r>
      <w:r>
        <w:fldChar w:fldCharType="end"/>
      </w:r>
      <w:r>
        <w:t>. The different findings for the demonstratives and locatives are summarized and compared in §</w:t>
      </w:r>
      <w:r>
        <w:fldChar w:fldCharType="begin"/>
      </w:r>
      <w:r>
        <w:instrText xml:space="preserve"> REF _Ref322435484 \w \h </w:instrText>
      </w:r>
      <w:r>
        <w:fldChar w:fldCharType="separate"/>
      </w:r>
      <w:r w:rsidR="00154D81">
        <w:rPr>
          <w:cs/>
        </w:rPr>
        <w:t>‎</w:t>
      </w:r>
      <w:r w:rsidR="00154D81">
        <w:t>7.4</w:t>
      </w:r>
      <w:r>
        <w:fldChar w:fldCharType="end"/>
      </w:r>
      <w:r>
        <w:t>.</w:t>
      </w:r>
    </w:p>
    <w:p w14:paraId="3483E2C1" w14:textId="77777777" w:rsidR="000931D0" w:rsidRDefault="000931D0" w:rsidP="000931D0">
      <w:pPr>
        <w:pStyle w:val="Heading2"/>
      </w:pPr>
      <w:bookmarkStart w:id="3149" w:name="_Ref322435473"/>
      <w:bookmarkStart w:id="3150" w:name="_Toc322502292"/>
      <w:bookmarkStart w:id="3151" w:name="_Toc322502325"/>
      <w:bookmarkStart w:id="3152" w:name="_Toc334196192"/>
      <w:bookmarkStart w:id="3153" w:name="_Toc334196329"/>
      <w:bookmarkStart w:id="3154" w:name="_Toc336325565"/>
      <w:bookmarkStart w:id="3155" w:name="_Toc336335847"/>
      <w:bookmarkStart w:id="3156" w:name="_Toc342590134"/>
      <w:bookmarkStart w:id="3157" w:name="_Toc353454818"/>
      <w:bookmarkStart w:id="3158" w:name="_Toc440455648"/>
      <w:r>
        <w:t>Demonstratives</w:t>
      </w:r>
      <w:bookmarkEnd w:id="3149"/>
      <w:bookmarkEnd w:id="3150"/>
      <w:bookmarkEnd w:id="3151"/>
      <w:bookmarkEnd w:id="3152"/>
      <w:bookmarkEnd w:id="3153"/>
      <w:bookmarkEnd w:id="3154"/>
      <w:bookmarkEnd w:id="3155"/>
      <w:bookmarkEnd w:id="3156"/>
      <w:bookmarkEnd w:id="3157"/>
      <w:bookmarkEnd w:id="3158"/>
    </w:p>
    <w:p w14:paraId="429EC760" w14:textId="77777777" w:rsidR="000931D0" w:rsidRDefault="000931D0" w:rsidP="000931D0">
      <w:pPr>
        <w:pStyle w:val="Body0015after"/>
      </w:pPr>
      <w:r>
        <w:t>In the following sections, the syntactic properties and forms of the Papuan Malay demonstratives are reviewed and discussed (§</w:t>
      </w:r>
      <w:r>
        <w:fldChar w:fldCharType="begin"/>
      </w:r>
      <w:r>
        <w:instrText xml:space="preserve"> REF _Ref322436100 \w \h </w:instrText>
      </w:r>
      <w:r>
        <w:fldChar w:fldCharType="separate"/>
      </w:r>
      <w:r w:rsidR="00154D81">
        <w:rPr>
          <w:cs/>
        </w:rPr>
        <w:t>‎</w:t>
      </w:r>
      <w:r w:rsidR="00154D81">
        <w:t>7.1.1</w:t>
      </w:r>
      <w:r>
        <w:fldChar w:fldCharType="end"/>
      </w:r>
      <w:r>
        <w:t>), followed by an in-depth discussion of their different functions and domains of use (§</w:t>
      </w:r>
      <w:r>
        <w:fldChar w:fldCharType="begin"/>
      </w:r>
      <w:r>
        <w:instrText xml:space="preserve"> REF _Ref322436088 \w \h </w:instrText>
      </w:r>
      <w:r>
        <w:fldChar w:fldCharType="separate"/>
      </w:r>
      <w:r w:rsidR="00154D81">
        <w:rPr>
          <w:cs/>
        </w:rPr>
        <w:t>‎</w:t>
      </w:r>
      <w:r w:rsidR="00154D81">
        <w:t>7.1.2</w:t>
      </w:r>
      <w:r>
        <w:fldChar w:fldCharType="end"/>
      </w:r>
      <w:r>
        <w:t>).</w:t>
      </w:r>
    </w:p>
    <w:p w14:paraId="60538FBB" w14:textId="77777777" w:rsidR="000931D0" w:rsidRDefault="000931D0" w:rsidP="000931D0">
      <w:pPr>
        <w:pStyle w:val="Heading3"/>
      </w:pPr>
      <w:bookmarkStart w:id="3159" w:name="_Ref322436100"/>
      <w:bookmarkStart w:id="3160" w:name="_Toc322502293"/>
      <w:bookmarkStart w:id="3161" w:name="_Toc322502326"/>
      <w:bookmarkStart w:id="3162" w:name="_Toc334196193"/>
      <w:bookmarkStart w:id="3163" w:name="_Toc334196330"/>
      <w:bookmarkStart w:id="3164" w:name="_Toc336325566"/>
      <w:bookmarkStart w:id="3165" w:name="_Toc336335848"/>
      <w:bookmarkStart w:id="3166" w:name="_Toc342590135"/>
      <w:bookmarkStart w:id="3167" w:name="_Toc440455649"/>
      <w:r>
        <w:t>Syntax and forms</w:t>
      </w:r>
      <w:bookmarkEnd w:id="3159"/>
      <w:bookmarkEnd w:id="3160"/>
      <w:bookmarkEnd w:id="3161"/>
      <w:bookmarkEnd w:id="3162"/>
      <w:bookmarkEnd w:id="3163"/>
      <w:bookmarkEnd w:id="3164"/>
      <w:bookmarkEnd w:id="3165"/>
      <w:bookmarkEnd w:id="3166"/>
      <w:r>
        <w:t xml:space="preserve"> of demonstratives</w:t>
      </w:r>
      <w:bookmarkEnd w:id="3167"/>
    </w:p>
    <w:p w14:paraId="00BDDB52" w14:textId="77777777" w:rsidR="000931D0" w:rsidRDefault="000931D0" w:rsidP="000931D0">
      <w:pPr>
        <w:pStyle w:val="Body0015after"/>
      </w:pPr>
      <w:bookmarkStart w:id="3168" w:name="_Ref322427339"/>
      <w:r>
        <w:t>The distributional properties of the demonstratives are briefly reviewed in §</w:t>
      </w:r>
      <w:r>
        <w:fldChar w:fldCharType="begin"/>
      </w:r>
      <w:r>
        <w:instrText xml:space="preserve"> REF _Ref322449679 \w \h </w:instrText>
      </w:r>
      <w:r>
        <w:fldChar w:fldCharType="separate"/>
      </w:r>
      <w:r w:rsidR="00154D81">
        <w:rPr>
          <w:cs/>
        </w:rPr>
        <w:t>‎</w:t>
      </w:r>
      <w:r w:rsidR="00154D81">
        <w:t>7.1.1.1</w:t>
      </w:r>
      <w:r>
        <w:fldChar w:fldCharType="end"/>
      </w:r>
      <w:r>
        <w:t>. This review is followed in §</w:t>
      </w:r>
      <w:r>
        <w:fldChar w:fldCharType="begin"/>
      </w:r>
      <w:r>
        <w:instrText xml:space="preserve"> REF _Ref320894463 \w \h </w:instrText>
      </w:r>
      <w:r>
        <w:fldChar w:fldCharType="separate"/>
      </w:r>
      <w:r w:rsidR="00154D81">
        <w:rPr>
          <w:cs/>
        </w:rPr>
        <w:t>‎</w:t>
      </w:r>
      <w:r w:rsidR="00154D81">
        <w:t>7.1.1.2</w:t>
      </w:r>
      <w:r>
        <w:fldChar w:fldCharType="end"/>
      </w:r>
      <w:r>
        <w:t xml:space="preserve"> by a discussion of the distribution and frequencies of the long and short demonstrative forms.</w:t>
      </w:r>
    </w:p>
    <w:p w14:paraId="0E9378DD" w14:textId="77777777" w:rsidR="000931D0" w:rsidRDefault="000931D0" w:rsidP="000931D0">
      <w:pPr>
        <w:pStyle w:val="Heading4"/>
      </w:pPr>
      <w:bookmarkStart w:id="3169" w:name="_Ref322449679"/>
      <w:bookmarkStart w:id="3170" w:name="_Toc322502294"/>
      <w:bookmarkStart w:id="3171" w:name="_Toc322502327"/>
      <w:bookmarkStart w:id="3172" w:name="_Toc334196331"/>
      <w:bookmarkStart w:id="3173" w:name="_Toc336325567"/>
      <w:bookmarkStart w:id="3174" w:name="_Toc336335849"/>
      <w:r>
        <w:t>Distributional properties</w:t>
      </w:r>
      <w:bookmarkEnd w:id="3168"/>
      <w:bookmarkEnd w:id="3169"/>
      <w:bookmarkEnd w:id="3170"/>
      <w:bookmarkEnd w:id="3171"/>
      <w:bookmarkEnd w:id="3172"/>
      <w:bookmarkEnd w:id="3173"/>
      <w:bookmarkEnd w:id="3174"/>
      <w:r w:rsidRPr="00D238F7">
        <w:t xml:space="preserve"> </w:t>
      </w:r>
      <w:r>
        <w:t>of demonstratives</w:t>
      </w:r>
    </w:p>
    <w:p w14:paraId="4A905FDF" w14:textId="77777777" w:rsidR="000931D0" w:rsidRDefault="000931D0" w:rsidP="00516196">
      <w:pPr>
        <w:pStyle w:val="Body0005after"/>
      </w:pPr>
      <w:r>
        <w:t>The Papuan Malay demonstratives have the following distributional properties (for more details see §</w:t>
      </w:r>
      <w:r w:rsidR="006D4E61">
        <w:rPr>
          <w:lang w:eastAsia="en-US"/>
        </w:rPr>
        <w:fldChar w:fldCharType="begin"/>
      </w:r>
      <w:r w:rsidR="006D4E61">
        <w:rPr>
          <w:lang w:eastAsia="en-US"/>
        </w:rPr>
        <w:instrText xml:space="preserve"> REF _Ref350501736 \w \h </w:instrText>
      </w:r>
      <w:r w:rsidR="006D4E61">
        <w:rPr>
          <w:lang w:eastAsia="en-US"/>
        </w:rPr>
      </w:r>
      <w:r w:rsidR="006D4E61">
        <w:rPr>
          <w:lang w:eastAsia="en-US"/>
        </w:rPr>
        <w:fldChar w:fldCharType="separate"/>
      </w:r>
      <w:r w:rsidR="00154D81">
        <w:rPr>
          <w:cs/>
          <w:lang w:eastAsia="en-US"/>
        </w:rPr>
        <w:t>‎</w:t>
      </w:r>
      <w:r w:rsidR="00154D81">
        <w:rPr>
          <w:lang w:eastAsia="en-US"/>
        </w:rPr>
        <w:t>5.6</w:t>
      </w:r>
      <w:r w:rsidR="006D4E61">
        <w:rPr>
          <w:lang w:eastAsia="en-US"/>
        </w:rPr>
        <w:fldChar w:fldCharType="end"/>
      </w:r>
      <w:r>
        <w:t>):</w:t>
      </w:r>
    </w:p>
    <w:p w14:paraId="1FBACC16" w14:textId="77777777" w:rsidR="000931D0" w:rsidRDefault="000931D0" w:rsidP="002A1DBD">
      <w:pPr>
        <w:pStyle w:val="I0Indented"/>
        <w:numPr>
          <w:ilvl w:val="0"/>
          <w:numId w:val="44"/>
        </w:numPr>
      </w:pPr>
      <w:r>
        <w:t xml:space="preserve">Co-occurrence with noun phrases (adnominal uses): </w:t>
      </w:r>
      <w:r w:rsidRPr="0099608C">
        <w:rPr>
          <w:rStyle w:val="ChSmallCaps"/>
        </w:rPr>
        <w:t>n</w:t>
      </w:r>
      <w:r w:rsidRPr="00424429">
        <w:t>/</w:t>
      </w:r>
      <w:r w:rsidRPr="0099608C">
        <w:rPr>
          <w:rStyle w:val="ChSmallCaps"/>
        </w:rPr>
        <w:t>np</w:t>
      </w:r>
      <w:r w:rsidRPr="00F27A63">
        <w:t xml:space="preserve"> </w:t>
      </w:r>
      <w:r w:rsidRPr="0099608C">
        <w:rPr>
          <w:rStyle w:val="ChSmallCaps"/>
        </w:rPr>
        <w:t>dem</w:t>
      </w:r>
      <w:r w:rsidR="005343D1">
        <w:t xml:space="preserve"> (§</w:t>
      </w:r>
      <w:r w:rsidR="006D4E61">
        <w:fldChar w:fldCharType="begin"/>
      </w:r>
      <w:r w:rsidR="006D4E61">
        <w:instrText xml:space="preserve"> REF _Ref350500971 \w \h </w:instrText>
      </w:r>
      <w:r w:rsidR="006D4E61">
        <w:fldChar w:fldCharType="separate"/>
      </w:r>
      <w:r w:rsidR="00154D81">
        <w:rPr>
          <w:cs/>
        </w:rPr>
        <w:t>‎</w:t>
      </w:r>
      <w:r w:rsidR="00154D81">
        <w:t>5.6.1</w:t>
      </w:r>
      <w:r w:rsidR="006D4E61">
        <w:fldChar w:fldCharType="end"/>
      </w:r>
      <w:r w:rsidR="005343D1">
        <w:t>)</w:t>
      </w:r>
    </w:p>
    <w:p w14:paraId="5C343085" w14:textId="77777777" w:rsidR="000931D0" w:rsidRDefault="000931D0" w:rsidP="002A1DBD">
      <w:pPr>
        <w:pStyle w:val="I0Indented"/>
        <w:numPr>
          <w:ilvl w:val="0"/>
          <w:numId w:val="44"/>
        </w:numPr>
      </w:pPr>
      <w:r>
        <w:t>Substitution for noun phrases (pronominal uses)</w:t>
      </w:r>
      <w:r w:rsidR="005343D1">
        <w:t xml:space="preserve"> (§</w:t>
      </w:r>
      <w:r w:rsidR="006D4E61">
        <w:fldChar w:fldCharType="begin"/>
      </w:r>
      <w:r w:rsidR="006D4E61">
        <w:instrText xml:space="preserve"> REF _Ref350500973 \w \h </w:instrText>
      </w:r>
      <w:r w:rsidR="006D4E61">
        <w:fldChar w:fldCharType="separate"/>
      </w:r>
      <w:r w:rsidR="00154D81">
        <w:rPr>
          <w:cs/>
        </w:rPr>
        <w:t>‎</w:t>
      </w:r>
      <w:r w:rsidR="00154D81">
        <w:t>5.6.2</w:t>
      </w:r>
      <w:r w:rsidR="006D4E61">
        <w:fldChar w:fldCharType="end"/>
      </w:r>
      <w:r w:rsidR="005343D1">
        <w:t>)</w:t>
      </w:r>
    </w:p>
    <w:p w14:paraId="593657EC" w14:textId="4F436D13" w:rsidR="006D4E61" w:rsidRDefault="006D4E61" w:rsidP="001E4CB1">
      <w:pPr>
        <w:pStyle w:val="I0Indented"/>
        <w:numPr>
          <w:ilvl w:val="0"/>
          <w:numId w:val="44"/>
        </w:numPr>
      </w:pPr>
      <w:r w:rsidRPr="00041799">
        <w:t>Modification with relative clauses (pronominal uses</w:t>
      </w:r>
      <w:r w:rsidR="001E4CB1">
        <w:t xml:space="preserve">): </w:t>
      </w:r>
      <w:r w:rsidR="001E4CB1" w:rsidRPr="001E4CB1">
        <w:rPr>
          <w:rStyle w:val="ChSmallCaps"/>
        </w:rPr>
        <w:t>dem rel</w:t>
      </w:r>
      <w:r w:rsidRPr="00041799">
        <w:t xml:space="preserve"> (§</w:t>
      </w:r>
      <w:r>
        <w:fldChar w:fldCharType="begin"/>
      </w:r>
      <w:r>
        <w:instrText xml:space="preserve"> REF _Ref350500973 \w \h </w:instrText>
      </w:r>
      <w:r>
        <w:fldChar w:fldCharType="separate"/>
      </w:r>
      <w:r w:rsidR="00154D81">
        <w:rPr>
          <w:cs/>
        </w:rPr>
        <w:t>‎</w:t>
      </w:r>
      <w:r w:rsidR="00154D81">
        <w:t>5.6.2</w:t>
      </w:r>
      <w:r>
        <w:fldChar w:fldCharType="end"/>
      </w:r>
      <w:r w:rsidRPr="00041799">
        <w:t>).</w:t>
      </w:r>
    </w:p>
    <w:p w14:paraId="14D7F15F" w14:textId="1B286465" w:rsidR="000931D0" w:rsidRDefault="000931D0" w:rsidP="001E4CB1">
      <w:pPr>
        <w:pStyle w:val="I0Indented"/>
        <w:numPr>
          <w:ilvl w:val="0"/>
          <w:numId w:val="44"/>
        </w:numPr>
      </w:pPr>
      <w:r>
        <w:t>Co-occurrence with verbs or adverbs (adverbial uses)</w:t>
      </w:r>
      <w:r w:rsidR="001E4CB1">
        <w:t xml:space="preserve">: </w:t>
      </w:r>
      <w:r w:rsidR="001E4CB1" w:rsidRPr="001E4CB1">
        <w:rPr>
          <w:rStyle w:val="ChSmallCaps"/>
        </w:rPr>
        <w:t>v</w:t>
      </w:r>
      <w:r w:rsidR="001E4CB1">
        <w:rPr>
          <w:rStyle w:val="ChSmallCaps"/>
        </w:rPr>
        <w:t xml:space="preserve"> dem</w:t>
      </w:r>
      <w:r w:rsidR="001E4CB1" w:rsidRPr="001E4CB1">
        <w:t xml:space="preserve"> and </w:t>
      </w:r>
      <w:r w:rsidR="001E4CB1" w:rsidRPr="001E4CB1">
        <w:rPr>
          <w:rStyle w:val="ChSmallCaps"/>
        </w:rPr>
        <w:t>adv dem</w:t>
      </w:r>
      <w:r w:rsidR="005343D1">
        <w:t xml:space="preserve"> (§</w:t>
      </w:r>
      <w:r w:rsidR="006D4E61">
        <w:fldChar w:fldCharType="begin"/>
      </w:r>
      <w:r w:rsidR="006D4E61">
        <w:instrText xml:space="preserve"> REF _Ref350500974 \w \h </w:instrText>
      </w:r>
      <w:r w:rsidR="006D4E61">
        <w:fldChar w:fldCharType="separate"/>
      </w:r>
      <w:r w:rsidR="00154D81">
        <w:rPr>
          <w:cs/>
        </w:rPr>
        <w:t>‎</w:t>
      </w:r>
      <w:r w:rsidR="00154D81">
        <w:t>5.6.3</w:t>
      </w:r>
      <w:r w:rsidR="006D4E61">
        <w:fldChar w:fldCharType="end"/>
      </w:r>
      <w:r w:rsidR="005343D1">
        <w:t>)</w:t>
      </w:r>
    </w:p>
    <w:p w14:paraId="3B538DEC" w14:textId="77777777" w:rsidR="000931D0" w:rsidRPr="00711BFF" w:rsidRDefault="00BF6960" w:rsidP="002A1DBD">
      <w:pPr>
        <w:pStyle w:val="I2I"/>
        <w:numPr>
          <w:ilvl w:val="0"/>
          <w:numId w:val="44"/>
        </w:numPr>
      </w:pPr>
      <w:r w:rsidRPr="00711BFF">
        <w:t>Stacking of demonstratives</w:t>
      </w:r>
      <w:r w:rsidR="000931D0" w:rsidRPr="00711BFF">
        <w:t xml:space="preserve">: </w:t>
      </w:r>
      <w:r w:rsidR="001C1166" w:rsidRPr="00711BFF">
        <w:rPr>
          <w:rStyle w:val="ChSmallCaps"/>
        </w:rPr>
        <w:t>dem</w:t>
      </w:r>
      <w:r w:rsidR="001C1166" w:rsidRPr="00711BFF">
        <w:t xml:space="preserve"> </w:t>
      </w:r>
      <w:r w:rsidR="001C1166" w:rsidRPr="00711BFF">
        <w:rPr>
          <w:rStyle w:val="ChSmallCaps"/>
        </w:rPr>
        <w:t>dem</w:t>
      </w:r>
      <w:r w:rsidR="001C1166" w:rsidRPr="00711BFF">
        <w:t xml:space="preserve"> and </w:t>
      </w:r>
      <w:r w:rsidR="001C1166" w:rsidRPr="00711BFF">
        <w:rPr>
          <w:rStyle w:val="ChSmallCaps"/>
        </w:rPr>
        <w:t>n</w:t>
      </w:r>
      <w:r w:rsidR="000931D0" w:rsidRPr="00711BFF">
        <w:t xml:space="preserve"> </w:t>
      </w:r>
      <w:r w:rsidR="000931D0" w:rsidRPr="00711BFF">
        <w:rPr>
          <w:rStyle w:val="ChSmallCaps"/>
        </w:rPr>
        <w:t>dem</w:t>
      </w:r>
      <w:r w:rsidR="000931D0" w:rsidRPr="00711BFF">
        <w:t xml:space="preserve"> </w:t>
      </w:r>
      <w:r w:rsidR="000931D0" w:rsidRPr="00711BFF">
        <w:rPr>
          <w:rStyle w:val="ChSmallCaps"/>
        </w:rPr>
        <w:t>dem</w:t>
      </w:r>
      <w:r w:rsidR="005343D1" w:rsidRPr="00711BFF">
        <w:t xml:space="preserve"> (§</w:t>
      </w:r>
      <w:r w:rsidR="006D4E61" w:rsidRPr="00711BFF">
        <w:fldChar w:fldCharType="begin"/>
      </w:r>
      <w:r w:rsidR="006D4E61" w:rsidRPr="00711BFF">
        <w:instrText xml:space="preserve"> REF _Ref350500975 \w \h </w:instrText>
      </w:r>
      <w:r w:rsidR="006D4E61" w:rsidRPr="00711BFF">
        <w:fldChar w:fldCharType="separate"/>
      </w:r>
      <w:r w:rsidR="00154D81">
        <w:rPr>
          <w:cs/>
        </w:rPr>
        <w:t>‎</w:t>
      </w:r>
      <w:r w:rsidR="00154D81">
        <w:t>5.6.4</w:t>
      </w:r>
      <w:r w:rsidR="006D4E61" w:rsidRPr="00711BFF">
        <w:fldChar w:fldCharType="end"/>
      </w:r>
      <w:r w:rsidR="005343D1" w:rsidRPr="00711BFF">
        <w:t>)</w:t>
      </w:r>
    </w:p>
    <w:p w14:paraId="0F786A5C" w14:textId="77777777" w:rsidR="000931D0" w:rsidRDefault="000931D0" w:rsidP="000931D0">
      <w:pPr>
        <w:pStyle w:val="Heading4"/>
      </w:pPr>
      <w:bookmarkStart w:id="3175" w:name="_Ref320894463"/>
      <w:bookmarkStart w:id="3176" w:name="_Toc322502295"/>
      <w:bookmarkStart w:id="3177" w:name="_Toc322502328"/>
      <w:bookmarkStart w:id="3178" w:name="_Toc334196332"/>
      <w:bookmarkStart w:id="3179" w:name="_Toc336325568"/>
      <w:bookmarkStart w:id="3180" w:name="_Toc336335850"/>
      <w:r>
        <w:t>Distribution of the long versus short demonstrative forms</w:t>
      </w:r>
      <w:bookmarkEnd w:id="3175"/>
      <w:bookmarkEnd w:id="3176"/>
      <w:bookmarkEnd w:id="3177"/>
      <w:bookmarkEnd w:id="3178"/>
      <w:bookmarkEnd w:id="3179"/>
      <w:bookmarkEnd w:id="3180"/>
    </w:p>
    <w:p w14:paraId="1994F3D0" w14:textId="77777777" w:rsidR="000931D0" w:rsidRPr="00AF564B" w:rsidRDefault="000931D0" w:rsidP="00516196">
      <w:pPr>
        <w:pStyle w:val="Body0000after"/>
      </w:pPr>
      <w:r>
        <w:t xml:space="preserve">This section investigates the distribution and frequencies of the long versus the short demonstrative forms and </w:t>
      </w:r>
      <w:r w:rsidRPr="00135348">
        <w:t xml:space="preserve">explores the factors that contribute to </w:t>
      </w:r>
      <w:r>
        <w:t xml:space="preserve">this </w:t>
      </w:r>
      <w:r w:rsidRPr="00135348">
        <w:t>distribution.</w:t>
      </w:r>
      <w:r>
        <w:t xml:space="preserve"> </w:t>
      </w:r>
      <w:r w:rsidRPr="00135348">
        <w:t xml:space="preserve">The data show that the reduced demonstrative forms are </w:t>
      </w:r>
      <w:r w:rsidRPr="00AF564B">
        <w:t xml:space="preserve">fast-speech phenomena that fulfill the same syntactic </w:t>
      </w:r>
      <w:r>
        <w:t xml:space="preserve">functions </w:t>
      </w:r>
      <w:r w:rsidRPr="00AF564B">
        <w:t xml:space="preserve">as the long forms. </w:t>
      </w:r>
      <w:r>
        <w:t xml:space="preserve">With </w:t>
      </w:r>
      <w:r w:rsidRPr="00AF564B">
        <w:t>two exceptions they are also employed in the same domains of use</w:t>
      </w:r>
      <w:r>
        <w:t>.</w:t>
      </w:r>
    </w:p>
    <w:p w14:paraId="025A225F" w14:textId="6E4BB3F6" w:rsidR="000931D0" w:rsidRDefault="000931D0" w:rsidP="00516196">
      <w:pPr>
        <w:pStyle w:val="Body0505after"/>
      </w:pPr>
      <w:r>
        <w:t xml:space="preserve">The corpus contains a total of 2,304 </w:t>
      </w:r>
      <w:r w:rsidRPr="00D71CEF">
        <w:rPr>
          <w:rStyle w:val="ChItalBold"/>
        </w:rPr>
        <w:t>ini</w:t>
      </w:r>
      <w:r>
        <w:t xml:space="preserve"> </w:t>
      </w:r>
      <w:r w:rsidR="00B7093A">
        <w:t>‘</w:t>
      </w:r>
      <w:r w:rsidRPr="0099608C">
        <w:rPr>
          <w:rStyle w:val="ChSmallCaps"/>
        </w:rPr>
        <w:t>d.prox</w:t>
      </w:r>
      <w:r w:rsidR="00B7093A">
        <w:t>’</w:t>
      </w:r>
      <w:r>
        <w:t xml:space="preserve"> tokens of which 2,046 (88.8%) are the long form and 258 (11.2%) the short form, as shown in </w:t>
      </w:r>
      <w:r>
        <w:fldChar w:fldCharType="begin"/>
      </w:r>
      <w:r>
        <w:instrText xml:space="preserve"> REF _Ref320896268 \h </w:instrText>
      </w:r>
      <w:r>
        <w:fldChar w:fldCharType="separate"/>
      </w:r>
      <w:r w:rsidR="00154D81" w:rsidRPr="007A0BC8">
        <w:t xml:space="preserve">Table </w:t>
      </w:r>
      <w:r w:rsidR="00154D81">
        <w:rPr>
          <w:noProof/>
          <w:cs/>
        </w:rPr>
        <w:t>‎</w:t>
      </w:r>
      <w:r w:rsidR="00154D81">
        <w:rPr>
          <w:noProof/>
        </w:rPr>
        <w:t>7</w:t>
      </w:r>
      <w:r w:rsidR="00154D81">
        <w:t>.</w:t>
      </w:r>
      <w:r w:rsidR="00154D81">
        <w:rPr>
          <w:noProof/>
        </w:rPr>
        <w:t>3</w:t>
      </w:r>
      <w:r>
        <w:fldChar w:fldCharType="end"/>
      </w:r>
      <w:r>
        <w:t xml:space="preserve">. The number of </w:t>
      </w:r>
      <w:r w:rsidRPr="00D71CEF">
        <w:rPr>
          <w:rStyle w:val="ChItalBold"/>
        </w:rPr>
        <w:t>itu</w:t>
      </w:r>
      <w:r>
        <w:t xml:space="preserve"> </w:t>
      </w:r>
      <w:r w:rsidR="00B7093A">
        <w:t>‘</w:t>
      </w:r>
      <w:r w:rsidRPr="0099608C">
        <w:rPr>
          <w:rStyle w:val="ChSmallCaps"/>
        </w:rPr>
        <w:t>d.dist</w:t>
      </w:r>
      <w:r w:rsidR="00B7093A">
        <w:t>’</w:t>
      </w:r>
      <w:r>
        <w:t xml:space="preserve"> token is considerably larger with a total of 4,159 token of which 3,491 (83.9%) are the long form and 668 (16.1%) the short form.</w:t>
      </w:r>
    </w:p>
    <w:p w14:paraId="56E545A4" w14:textId="77777777" w:rsidR="000931D0" w:rsidRPr="007A0BC8" w:rsidRDefault="000931D0" w:rsidP="000931D0">
      <w:pPr>
        <w:pStyle w:val="Caption"/>
      </w:pPr>
      <w:bookmarkStart w:id="3181" w:name="_Ref320896268"/>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3</w:t>
        </w:r>
      </w:fldSimple>
      <w:bookmarkEnd w:id="3181"/>
      <w:r w:rsidRPr="007A0BC8">
        <w:t>:</w:t>
      </w:r>
      <w:r w:rsidRPr="007A0BC8">
        <w:tab/>
      </w:r>
      <w:r>
        <w:t>Demonstratives according to their phonological environment</w:t>
      </w:r>
    </w:p>
    <w:tbl>
      <w:tblPr>
        <w:tblW w:w="6522" w:type="dxa"/>
        <w:tblInd w:w="170" w:type="dxa"/>
        <w:tblBorders>
          <w:top w:val="single" w:sz="4" w:space="0" w:color="auto"/>
          <w:bottom w:val="single" w:sz="4" w:space="0" w:color="auto"/>
        </w:tblBorders>
        <w:tblLayout w:type="fixed"/>
        <w:tblCellMar>
          <w:left w:w="85" w:type="dxa"/>
          <w:right w:w="85" w:type="dxa"/>
        </w:tblCellMar>
        <w:tblLook w:val="0000" w:firstRow="0" w:lastRow="0" w:firstColumn="0" w:lastColumn="0" w:noHBand="0" w:noVBand="0"/>
      </w:tblPr>
      <w:tblGrid>
        <w:gridCol w:w="1418"/>
        <w:gridCol w:w="624"/>
        <w:gridCol w:w="652"/>
        <w:gridCol w:w="624"/>
        <w:gridCol w:w="652"/>
        <w:gridCol w:w="624"/>
        <w:gridCol w:w="652"/>
        <w:gridCol w:w="624"/>
        <w:gridCol w:w="652"/>
      </w:tblGrid>
      <w:tr w:rsidR="000931D0" w14:paraId="131C7673" w14:textId="77777777" w:rsidTr="00415344">
        <w:trPr>
          <w:trHeight w:val="255"/>
        </w:trPr>
        <w:tc>
          <w:tcPr>
            <w:tcW w:w="1418" w:type="dxa"/>
            <w:tcBorders>
              <w:top w:val="single" w:sz="4" w:space="0" w:color="auto"/>
              <w:bottom w:val="single" w:sz="4" w:space="0" w:color="auto"/>
            </w:tcBorders>
            <w:noWrap/>
            <w:vAlign w:val="bottom"/>
          </w:tcPr>
          <w:p w14:paraId="34AD8816" w14:textId="77777777" w:rsidR="000931D0" w:rsidRPr="008C41C6" w:rsidRDefault="000931D0" w:rsidP="001D04AF">
            <w:pPr>
              <w:pStyle w:val="TableHd"/>
            </w:pPr>
          </w:p>
        </w:tc>
        <w:tc>
          <w:tcPr>
            <w:tcW w:w="1276" w:type="dxa"/>
            <w:gridSpan w:val="2"/>
            <w:tcBorders>
              <w:top w:val="single" w:sz="4" w:space="0" w:color="auto"/>
              <w:bottom w:val="single" w:sz="4" w:space="0" w:color="auto"/>
            </w:tcBorders>
            <w:noWrap/>
            <w:vAlign w:val="bottom"/>
          </w:tcPr>
          <w:p w14:paraId="004A86DE" w14:textId="77777777" w:rsidR="000931D0" w:rsidRPr="0018601D" w:rsidRDefault="000931D0" w:rsidP="001D04AF">
            <w:pPr>
              <w:pStyle w:val="TableHd"/>
              <w:rPr>
                <w:rStyle w:val="ChItalBold"/>
              </w:rPr>
            </w:pPr>
            <w:r w:rsidRPr="0018601D">
              <w:rPr>
                <w:rStyle w:val="ChItalBold"/>
              </w:rPr>
              <w:t>ini</w:t>
            </w:r>
          </w:p>
        </w:tc>
        <w:tc>
          <w:tcPr>
            <w:tcW w:w="1276" w:type="dxa"/>
            <w:gridSpan w:val="2"/>
            <w:tcBorders>
              <w:top w:val="single" w:sz="4" w:space="0" w:color="auto"/>
              <w:bottom w:val="single" w:sz="4" w:space="0" w:color="auto"/>
            </w:tcBorders>
            <w:noWrap/>
            <w:vAlign w:val="bottom"/>
          </w:tcPr>
          <w:p w14:paraId="4624A214" w14:textId="77777777" w:rsidR="000931D0" w:rsidRPr="0018601D" w:rsidRDefault="000931D0" w:rsidP="001D04AF">
            <w:pPr>
              <w:pStyle w:val="TableHd"/>
              <w:rPr>
                <w:rStyle w:val="ChItalBold"/>
              </w:rPr>
            </w:pPr>
            <w:r w:rsidRPr="0018601D">
              <w:rPr>
                <w:rStyle w:val="ChItalBold"/>
              </w:rPr>
              <w:t>itu</w:t>
            </w:r>
          </w:p>
        </w:tc>
        <w:tc>
          <w:tcPr>
            <w:tcW w:w="1276" w:type="dxa"/>
            <w:gridSpan w:val="2"/>
            <w:tcBorders>
              <w:top w:val="single" w:sz="4" w:space="0" w:color="auto"/>
              <w:bottom w:val="single" w:sz="4" w:space="0" w:color="auto"/>
            </w:tcBorders>
            <w:noWrap/>
            <w:vAlign w:val="bottom"/>
          </w:tcPr>
          <w:p w14:paraId="066AB249" w14:textId="77777777" w:rsidR="000931D0" w:rsidRPr="0018601D" w:rsidRDefault="000931D0" w:rsidP="001D04AF">
            <w:pPr>
              <w:pStyle w:val="TableHd"/>
              <w:rPr>
                <w:rStyle w:val="ChItalBold"/>
              </w:rPr>
            </w:pPr>
            <w:r w:rsidRPr="0018601D">
              <w:rPr>
                <w:rStyle w:val="ChItalBold"/>
              </w:rPr>
              <w:t>ni</w:t>
            </w:r>
          </w:p>
        </w:tc>
        <w:tc>
          <w:tcPr>
            <w:tcW w:w="1276" w:type="dxa"/>
            <w:gridSpan w:val="2"/>
            <w:tcBorders>
              <w:top w:val="single" w:sz="4" w:space="0" w:color="auto"/>
              <w:bottom w:val="single" w:sz="4" w:space="0" w:color="auto"/>
            </w:tcBorders>
            <w:noWrap/>
            <w:vAlign w:val="bottom"/>
          </w:tcPr>
          <w:p w14:paraId="4646544A" w14:textId="77777777" w:rsidR="000931D0" w:rsidRPr="0018601D" w:rsidRDefault="000931D0" w:rsidP="001D04AF">
            <w:pPr>
              <w:pStyle w:val="TableHd"/>
              <w:rPr>
                <w:rStyle w:val="ChItalBold"/>
              </w:rPr>
            </w:pPr>
            <w:r w:rsidRPr="0018601D">
              <w:rPr>
                <w:rStyle w:val="ChItalBold"/>
              </w:rPr>
              <w:t>tu</w:t>
            </w:r>
          </w:p>
        </w:tc>
      </w:tr>
      <w:tr w:rsidR="000931D0" w14:paraId="43A764E2" w14:textId="77777777" w:rsidTr="00415344">
        <w:trPr>
          <w:trHeight w:val="255"/>
        </w:trPr>
        <w:tc>
          <w:tcPr>
            <w:tcW w:w="1418" w:type="dxa"/>
            <w:tcBorders>
              <w:top w:val="single" w:sz="4" w:space="0" w:color="auto"/>
            </w:tcBorders>
            <w:noWrap/>
            <w:vAlign w:val="bottom"/>
          </w:tcPr>
          <w:p w14:paraId="45F8CBE8" w14:textId="77777777" w:rsidR="000931D0" w:rsidRDefault="000E3879" w:rsidP="001D04AF">
            <w:pPr>
              <w:pStyle w:val="TableCell2-0"/>
              <w:rPr>
                <w:lang w:eastAsia="en-US"/>
              </w:rPr>
            </w:pPr>
            <w:r>
              <w:rPr>
                <w:lang w:eastAsia="en-US"/>
              </w:rPr>
              <w:t>Clause</w:t>
            </w:r>
            <w:r w:rsidR="000931D0">
              <w:rPr>
                <w:lang w:eastAsia="en-US"/>
              </w:rPr>
              <w:t>-initial</w:t>
            </w:r>
          </w:p>
        </w:tc>
        <w:tc>
          <w:tcPr>
            <w:tcW w:w="624" w:type="dxa"/>
            <w:tcBorders>
              <w:top w:val="single" w:sz="4" w:space="0" w:color="auto"/>
            </w:tcBorders>
            <w:noWrap/>
            <w:vAlign w:val="bottom"/>
          </w:tcPr>
          <w:p w14:paraId="74B34A9C" w14:textId="77777777" w:rsidR="000931D0" w:rsidRPr="00D9355D" w:rsidRDefault="000931D0" w:rsidP="001D04AF">
            <w:pPr>
              <w:pStyle w:val="TableCell2-0"/>
              <w:jc w:val="right"/>
            </w:pPr>
            <w:r w:rsidRPr="00D9355D">
              <w:t>86</w:t>
            </w:r>
          </w:p>
        </w:tc>
        <w:tc>
          <w:tcPr>
            <w:tcW w:w="652" w:type="dxa"/>
            <w:tcBorders>
              <w:top w:val="single" w:sz="4" w:space="0" w:color="auto"/>
            </w:tcBorders>
            <w:noWrap/>
            <w:vAlign w:val="bottom"/>
          </w:tcPr>
          <w:p w14:paraId="1D423FE1" w14:textId="77777777" w:rsidR="000931D0" w:rsidRPr="00D9355D" w:rsidRDefault="000931D0" w:rsidP="001D04AF">
            <w:pPr>
              <w:pStyle w:val="TableCell2-0"/>
              <w:jc w:val="right"/>
            </w:pPr>
            <w:r>
              <w:t>4</w:t>
            </w:r>
            <w:r w:rsidRPr="00D9355D">
              <w:t>%</w:t>
            </w:r>
          </w:p>
        </w:tc>
        <w:tc>
          <w:tcPr>
            <w:tcW w:w="624" w:type="dxa"/>
            <w:tcBorders>
              <w:top w:val="single" w:sz="4" w:space="0" w:color="auto"/>
            </w:tcBorders>
            <w:noWrap/>
            <w:vAlign w:val="bottom"/>
          </w:tcPr>
          <w:p w14:paraId="1199624C" w14:textId="77777777" w:rsidR="000931D0" w:rsidRPr="00D9355D" w:rsidRDefault="000931D0" w:rsidP="001D04AF">
            <w:pPr>
              <w:pStyle w:val="TableCell2-0"/>
              <w:jc w:val="right"/>
            </w:pPr>
            <w:r w:rsidRPr="00D9355D">
              <w:t>279</w:t>
            </w:r>
          </w:p>
        </w:tc>
        <w:tc>
          <w:tcPr>
            <w:tcW w:w="652" w:type="dxa"/>
            <w:tcBorders>
              <w:top w:val="single" w:sz="4" w:space="0" w:color="auto"/>
            </w:tcBorders>
            <w:noWrap/>
            <w:vAlign w:val="bottom"/>
          </w:tcPr>
          <w:p w14:paraId="445CC2FE" w14:textId="77777777" w:rsidR="000931D0" w:rsidRPr="00D9355D" w:rsidRDefault="000931D0" w:rsidP="001D04AF">
            <w:pPr>
              <w:pStyle w:val="TableCell2-0"/>
              <w:jc w:val="right"/>
            </w:pPr>
            <w:r>
              <w:t>8</w:t>
            </w:r>
            <w:r w:rsidRPr="00D9355D">
              <w:t>%</w:t>
            </w:r>
          </w:p>
        </w:tc>
        <w:tc>
          <w:tcPr>
            <w:tcW w:w="624" w:type="dxa"/>
            <w:tcBorders>
              <w:top w:val="single" w:sz="4" w:space="0" w:color="auto"/>
            </w:tcBorders>
            <w:noWrap/>
            <w:vAlign w:val="bottom"/>
          </w:tcPr>
          <w:p w14:paraId="35B16BC2" w14:textId="77777777" w:rsidR="000931D0" w:rsidRPr="00D9355D" w:rsidRDefault="000931D0" w:rsidP="001D04AF">
            <w:pPr>
              <w:pStyle w:val="TableCell2-0"/>
              <w:jc w:val="right"/>
            </w:pPr>
            <w:r w:rsidRPr="00D9355D">
              <w:t>7</w:t>
            </w:r>
          </w:p>
        </w:tc>
        <w:tc>
          <w:tcPr>
            <w:tcW w:w="652" w:type="dxa"/>
            <w:tcBorders>
              <w:top w:val="single" w:sz="4" w:space="0" w:color="auto"/>
            </w:tcBorders>
            <w:noWrap/>
            <w:vAlign w:val="bottom"/>
          </w:tcPr>
          <w:p w14:paraId="727FB103" w14:textId="77777777" w:rsidR="000931D0" w:rsidRPr="00D9355D" w:rsidRDefault="000931D0" w:rsidP="001D04AF">
            <w:pPr>
              <w:pStyle w:val="TableCell2-0"/>
              <w:jc w:val="right"/>
            </w:pPr>
            <w:r>
              <w:t>3</w:t>
            </w:r>
            <w:r w:rsidRPr="00D9355D">
              <w:t>%</w:t>
            </w:r>
          </w:p>
        </w:tc>
        <w:tc>
          <w:tcPr>
            <w:tcW w:w="624" w:type="dxa"/>
            <w:tcBorders>
              <w:top w:val="single" w:sz="4" w:space="0" w:color="auto"/>
            </w:tcBorders>
            <w:noWrap/>
            <w:vAlign w:val="bottom"/>
          </w:tcPr>
          <w:p w14:paraId="27B6C17E" w14:textId="77777777" w:rsidR="000931D0" w:rsidRPr="00D9355D" w:rsidRDefault="000931D0" w:rsidP="001D04AF">
            <w:pPr>
              <w:pStyle w:val="TableCell2-0"/>
              <w:jc w:val="right"/>
            </w:pPr>
            <w:r>
              <w:t>28</w:t>
            </w:r>
          </w:p>
        </w:tc>
        <w:tc>
          <w:tcPr>
            <w:tcW w:w="652" w:type="dxa"/>
            <w:tcBorders>
              <w:top w:val="single" w:sz="4" w:space="0" w:color="auto"/>
            </w:tcBorders>
            <w:noWrap/>
            <w:vAlign w:val="bottom"/>
          </w:tcPr>
          <w:p w14:paraId="2929CCED" w14:textId="77777777" w:rsidR="000931D0" w:rsidRPr="00D9355D" w:rsidRDefault="000931D0" w:rsidP="001D04AF">
            <w:pPr>
              <w:pStyle w:val="TableCell2-0"/>
              <w:jc w:val="right"/>
            </w:pPr>
            <w:r>
              <w:t>4</w:t>
            </w:r>
            <w:r w:rsidRPr="00D9355D">
              <w:t>%</w:t>
            </w:r>
          </w:p>
        </w:tc>
      </w:tr>
      <w:tr w:rsidR="000931D0" w14:paraId="04366BA1" w14:textId="77777777" w:rsidTr="00415344">
        <w:trPr>
          <w:trHeight w:val="255"/>
        </w:trPr>
        <w:tc>
          <w:tcPr>
            <w:tcW w:w="1418" w:type="dxa"/>
            <w:noWrap/>
            <w:vAlign w:val="bottom"/>
          </w:tcPr>
          <w:p w14:paraId="07D60234" w14:textId="77777777" w:rsidR="000931D0" w:rsidRDefault="000E3879" w:rsidP="001D04AF">
            <w:pPr>
              <w:pStyle w:val="O0Nwnext"/>
              <w:rPr>
                <w:lang w:eastAsia="en-US"/>
              </w:rPr>
            </w:pPr>
            <w:r>
              <w:rPr>
                <w:lang w:eastAsia="en-US"/>
              </w:rPr>
              <w:t>Post</w:t>
            </w:r>
            <w:r w:rsidR="000931D0">
              <w:rPr>
                <w:lang w:eastAsia="en-US"/>
              </w:rPr>
              <w:t>-vowel</w:t>
            </w:r>
          </w:p>
        </w:tc>
        <w:tc>
          <w:tcPr>
            <w:tcW w:w="624" w:type="dxa"/>
            <w:noWrap/>
            <w:vAlign w:val="bottom"/>
          </w:tcPr>
          <w:p w14:paraId="381F3F09" w14:textId="77777777" w:rsidR="000931D0" w:rsidRDefault="000931D0" w:rsidP="001D04AF">
            <w:pPr>
              <w:pStyle w:val="O0Nwnext"/>
              <w:jc w:val="right"/>
              <w:rPr>
                <w:lang w:eastAsia="en-US"/>
              </w:rPr>
            </w:pPr>
            <w:r>
              <w:rPr>
                <w:lang w:eastAsia="en-US"/>
              </w:rPr>
              <w:t>1,156</w:t>
            </w:r>
          </w:p>
        </w:tc>
        <w:tc>
          <w:tcPr>
            <w:tcW w:w="652" w:type="dxa"/>
            <w:noWrap/>
            <w:vAlign w:val="bottom"/>
          </w:tcPr>
          <w:p w14:paraId="21C21450" w14:textId="77777777" w:rsidR="000931D0" w:rsidRPr="006F53CF" w:rsidRDefault="000931D0" w:rsidP="001D04AF">
            <w:pPr>
              <w:pStyle w:val="O0Nwnext"/>
              <w:jc w:val="right"/>
            </w:pPr>
            <w:r w:rsidRPr="006F53CF">
              <w:t>57%</w:t>
            </w:r>
          </w:p>
        </w:tc>
        <w:tc>
          <w:tcPr>
            <w:tcW w:w="624" w:type="dxa"/>
            <w:noWrap/>
            <w:vAlign w:val="bottom"/>
          </w:tcPr>
          <w:p w14:paraId="2D9204F3" w14:textId="77777777" w:rsidR="000931D0" w:rsidRPr="006F53CF" w:rsidRDefault="000931D0" w:rsidP="001D04AF">
            <w:pPr>
              <w:pStyle w:val="O0Nwnext"/>
              <w:jc w:val="right"/>
            </w:pPr>
            <w:r w:rsidRPr="006F53CF">
              <w:t>1,671</w:t>
            </w:r>
          </w:p>
        </w:tc>
        <w:tc>
          <w:tcPr>
            <w:tcW w:w="652" w:type="dxa"/>
            <w:noWrap/>
            <w:vAlign w:val="bottom"/>
          </w:tcPr>
          <w:p w14:paraId="55D4A77B" w14:textId="77777777" w:rsidR="000931D0" w:rsidRPr="006F53CF" w:rsidRDefault="000931D0" w:rsidP="001D04AF">
            <w:pPr>
              <w:pStyle w:val="O0Nwnext"/>
              <w:jc w:val="right"/>
            </w:pPr>
            <w:r w:rsidRPr="006F53CF">
              <w:t>48%</w:t>
            </w:r>
          </w:p>
        </w:tc>
        <w:tc>
          <w:tcPr>
            <w:tcW w:w="624" w:type="dxa"/>
            <w:noWrap/>
            <w:vAlign w:val="bottom"/>
          </w:tcPr>
          <w:p w14:paraId="5A2A0548" w14:textId="77777777" w:rsidR="000931D0" w:rsidRPr="006F53CF" w:rsidRDefault="000931D0" w:rsidP="001D04AF">
            <w:pPr>
              <w:pStyle w:val="O0Nwnext"/>
              <w:jc w:val="right"/>
            </w:pPr>
            <w:r w:rsidRPr="006F53CF">
              <w:t>222</w:t>
            </w:r>
          </w:p>
        </w:tc>
        <w:tc>
          <w:tcPr>
            <w:tcW w:w="652" w:type="dxa"/>
            <w:noWrap/>
            <w:vAlign w:val="bottom"/>
          </w:tcPr>
          <w:p w14:paraId="19196EB4" w14:textId="77777777" w:rsidR="000931D0" w:rsidRPr="006F53CF" w:rsidRDefault="000931D0" w:rsidP="001D04AF">
            <w:pPr>
              <w:pStyle w:val="O0Nwnext"/>
              <w:jc w:val="right"/>
            </w:pPr>
            <w:r w:rsidRPr="006F53CF">
              <w:t>86%</w:t>
            </w:r>
          </w:p>
        </w:tc>
        <w:tc>
          <w:tcPr>
            <w:tcW w:w="624" w:type="dxa"/>
            <w:noWrap/>
            <w:vAlign w:val="bottom"/>
          </w:tcPr>
          <w:p w14:paraId="7FB8B72B" w14:textId="77777777" w:rsidR="000931D0" w:rsidRPr="006F53CF" w:rsidRDefault="000931D0" w:rsidP="001D04AF">
            <w:pPr>
              <w:pStyle w:val="O0Nwnext"/>
              <w:jc w:val="right"/>
            </w:pPr>
            <w:r w:rsidRPr="006F53CF">
              <w:t>531</w:t>
            </w:r>
          </w:p>
        </w:tc>
        <w:tc>
          <w:tcPr>
            <w:tcW w:w="652" w:type="dxa"/>
            <w:noWrap/>
            <w:vAlign w:val="bottom"/>
          </w:tcPr>
          <w:p w14:paraId="6C57ED45" w14:textId="77777777" w:rsidR="000931D0" w:rsidRPr="006F53CF" w:rsidRDefault="000931D0" w:rsidP="001D04AF">
            <w:pPr>
              <w:pStyle w:val="O0Nwnext"/>
              <w:jc w:val="right"/>
            </w:pPr>
            <w:r w:rsidRPr="006F53CF">
              <w:t>80%</w:t>
            </w:r>
          </w:p>
        </w:tc>
      </w:tr>
      <w:tr w:rsidR="000931D0" w14:paraId="64F2D3F9" w14:textId="77777777" w:rsidTr="00415344">
        <w:trPr>
          <w:trHeight w:val="255"/>
        </w:trPr>
        <w:tc>
          <w:tcPr>
            <w:tcW w:w="1418" w:type="dxa"/>
            <w:noWrap/>
            <w:vAlign w:val="bottom"/>
          </w:tcPr>
          <w:p w14:paraId="36CBA0D5" w14:textId="77777777" w:rsidR="000931D0" w:rsidRDefault="000E3879" w:rsidP="001D04AF">
            <w:pPr>
              <w:pStyle w:val="O0Nwnext"/>
              <w:rPr>
                <w:lang w:eastAsia="en-US"/>
              </w:rPr>
            </w:pPr>
            <w:r>
              <w:rPr>
                <w:lang w:eastAsia="en-US"/>
              </w:rPr>
              <w:t>Post</w:t>
            </w:r>
            <w:r w:rsidR="000931D0">
              <w:rPr>
                <w:lang w:eastAsia="en-US"/>
              </w:rPr>
              <w:t>-nasal</w:t>
            </w:r>
          </w:p>
        </w:tc>
        <w:tc>
          <w:tcPr>
            <w:tcW w:w="624" w:type="dxa"/>
            <w:noWrap/>
            <w:vAlign w:val="bottom"/>
          </w:tcPr>
          <w:p w14:paraId="3CE5DEB3" w14:textId="77777777" w:rsidR="000931D0" w:rsidRDefault="000931D0" w:rsidP="001D04AF">
            <w:pPr>
              <w:pStyle w:val="O0Nwnext"/>
              <w:jc w:val="right"/>
              <w:rPr>
                <w:lang w:eastAsia="en-US"/>
              </w:rPr>
            </w:pPr>
            <w:r>
              <w:rPr>
                <w:lang w:eastAsia="en-US"/>
              </w:rPr>
              <w:t>432</w:t>
            </w:r>
          </w:p>
        </w:tc>
        <w:tc>
          <w:tcPr>
            <w:tcW w:w="652" w:type="dxa"/>
            <w:noWrap/>
            <w:vAlign w:val="bottom"/>
          </w:tcPr>
          <w:p w14:paraId="599D5244" w14:textId="77777777" w:rsidR="000931D0" w:rsidRDefault="000931D0" w:rsidP="001D04AF">
            <w:pPr>
              <w:pStyle w:val="O0Nwnext"/>
              <w:jc w:val="right"/>
              <w:rPr>
                <w:lang w:eastAsia="en-US"/>
              </w:rPr>
            </w:pPr>
            <w:r>
              <w:rPr>
                <w:lang w:eastAsia="en-US"/>
              </w:rPr>
              <w:t>21%</w:t>
            </w:r>
          </w:p>
        </w:tc>
        <w:tc>
          <w:tcPr>
            <w:tcW w:w="624" w:type="dxa"/>
            <w:noWrap/>
            <w:vAlign w:val="bottom"/>
          </w:tcPr>
          <w:p w14:paraId="0369E15C" w14:textId="77777777" w:rsidR="000931D0" w:rsidRDefault="000931D0" w:rsidP="001D04AF">
            <w:pPr>
              <w:pStyle w:val="O0Nwnext"/>
              <w:jc w:val="right"/>
              <w:rPr>
                <w:lang w:eastAsia="en-US"/>
              </w:rPr>
            </w:pPr>
            <w:r>
              <w:rPr>
                <w:lang w:eastAsia="en-US"/>
              </w:rPr>
              <w:t>833</w:t>
            </w:r>
          </w:p>
        </w:tc>
        <w:tc>
          <w:tcPr>
            <w:tcW w:w="652" w:type="dxa"/>
            <w:noWrap/>
            <w:vAlign w:val="bottom"/>
          </w:tcPr>
          <w:p w14:paraId="0FF7340E" w14:textId="77777777" w:rsidR="000931D0" w:rsidRDefault="000931D0" w:rsidP="001D04AF">
            <w:pPr>
              <w:pStyle w:val="O0Nwnext"/>
              <w:jc w:val="right"/>
              <w:rPr>
                <w:lang w:eastAsia="en-US"/>
              </w:rPr>
            </w:pPr>
            <w:r>
              <w:rPr>
                <w:lang w:eastAsia="en-US"/>
              </w:rPr>
              <w:t>24%</w:t>
            </w:r>
          </w:p>
        </w:tc>
        <w:tc>
          <w:tcPr>
            <w:tcW w:w="624" w:type="dxa"/>
            <w:noWrap/>
            <w:vAlign w:val="bottom"/>
          </w:tcPr>
          <w:p w14:paraId="1994C851" w14:textId="77777777" w:rsidR="000931D0" w:rsidRDefault="000931D0" w:rsidP="001D04AF">
            <w:pPr>
              <w:pStyle w:val="O0Nwnext"/>
              <w:jc w:val="right"/>
              <w:rPr>
                <w:lang w:eastAsia="en-US"/>
              </w:rPr>
            </w:pPr>
            <w:r>
              <w:rPr>
                <w:lang w:eastAsia="en-US"/>
              </w:rPr>
              <w:t>18</w:t>
            </w:r>
          </w:p>
        </w:tc>
        <w:tc>
          <w:tcPr>
            <w:tcW w:w="652" w:type="dxa"/>
            <w:noWrap/>
            <w:vAlign w:val="bottom"/>
          </w:tcPr>
          <w:p w14:paraId="7BD58CFC" w14:textId="77777777" w:rsidR="000931D0" w:rsidRDefault="000931D0" w:rsidP="001D04AF">
            <w:pPr>
              <w:pStyle w:val="O0Nwnext"/>
              <w:jc w:val="right"/>
              <w:rPr>
                <w:lang w:eastAsia="en-US"/>
              </w:rPr>
            </w:pPr>
            <w:r>
              <w:rPr>
                <w:lang w:eastAsia="en-US"/>
              </w:rPr>
              <w:t>7%</w:t>
            </w:r>
          </w:p>
        </w:tc>
        <w:tc>
          <w:tcPr>
            <w:tcW w:w="624" w:type="dxa"/>
            <w:noWrap/>
            <w:vAlign w:val="bottom"/>
          </w:tcPr>
          <w:p w14:paraId="4A8E9D47" w14:textId="77777777" w:rsidR="000931D0" w:rsidRDefault="000931D0" w:rsidP="001D04AF">
            <w:pPr>
              <w:pStyle w:val="O0Nwnext"/>
              <w:jc w:val="right"/>
              <w:rPr>
                <w:lang w:eastAsia="en-US"/>
              </w:rPr>
            </w:pPr>
            <w:r>
              <w:rPr>
                <w:lang w:eastAsia="en-US"/>
              </w:rPr>
              <w:t>67</w:t>
            </w:r>
          </w:p>
        </w:tc>
        <w:tc>
          <w:tcPr>
            <w:tcW w:w="652" w:type="dxa"/>
            <w:noWrap/>
            <w:vAlign w:val="bottom"/>
          </w:tcPr>
          <w:p w14:paraId="5C347ED7" w14:textId="77777777" w:rsidR="000931D0" w:rsidRDefault="000931D0" w:rsidP="001D04AF">
            <w:pPr>
              <w:pStyle w:val="O0Nwnext"/>
              <w:jc w:val="right"/>
              <w:rPr>
                <w:lang w:eastAsia="en-US"/>
              </w:rPr>
            </w:pPr>
            <w:r>
              <w:rPr>
                <w:lang w:eastAsia="en-US"/>
              </w:rPr>
              <w:t>10%</w:t>
            </w:r>
          </w:p>
        </w:tc>
      </w:tr>
      <w:tr w:rsidR="000931D0" w14:paraId="5F4725C4" w14:textId="77777777" w:rsidTr="00415344">
        <w:trPr>
          <w:trHeight w:val="255"/>
        </w:trPr>
        <w:tc>
          <w:tcPr>
            <w:tcW w:w="1418" w:type="dxa"/>
            <w:tcBorders>
              <w:bottom w:val="single" w:sz="4" w:space="0" w:color="auto"/>
            </w:tcBorders>
            <w:noWrap/>
            <w:vAlign w:val="bottom"/>
          </w:tcPr>
          <w:p w14:paraId="52BAD770" w14:textId="77777777" w:rsidR="000931D0" w:rsidRDefault="000E3879" w:rsidP="001D04AF">
            <w:pPr>
              <w:pStyle w:val="TableCell0-2"/>
              <w:rPr>
                <w:lang w:eastAsia="en-US"/>
              </w:rPr>
            </w:pPr>
            <w:r>
              <w:rPr>
                <w:lang w:eastAsia="en-US"/>
              </w:rPr>
              <w:t>Post</w:t>
            </w:r>
            <w:r w:rsidR="000931D0">
              <w:rPr>
                <w:lang w:eastAsia="en-US"/>
              </w:rPr>
              <w:t>-consonant</w:t>
            </w:r>
          </w:p>
        </w:tc>
        <w:tc>
          <w:tcPr>
            <w:tcW w:w="624" w:type="dxa"/>
            <w:tcBorders>
              <w:bottom w:val="single" w:sz="4" w:space="0" w:color="auto"/>
            </w:tcBorders>
            <w:noWrap/>
            <w:vAlign w:val="bottom"/>
          </w:tcPr>
          <w:p w14:paraId="64E7D7AD" w14:textId="77777777" w:rsidR="000931D0" w:rsidRDefault="000931D0" w:rsidP="001D04AF">
            <w:pPr>
              <w:pStyle w:val="TableCell0-2"/>
              <w:jc w:val="right"/>
              <w:rPr>
                <w:lang w:eastAsia="en-US"/>
              </w:rPr>
            </w:pPr>
            <w:r>
              <w:rPr>
                <w:lang w:eastAsia="en-US"/>
              </w:rPr>
              <w:t>372</w:t>
            </w:r>
          </w:p>
        </w:tc>
        <w:tc>
          <w:tcPr>
            <w:tcW w:w="652" w:type="dxa"/>
            <w:tcBorders>
              <w:bottom w:val="single" w:sz="4" w:space="0" w:color="auto"/>
            </w:tcBorders>
            <w:noWrap/>
            <w:vAlign w:val="bottom"/>
          </w:tcPr>
          <w:p w14:paraId="2D49E895" w14:textId="77777777" w:rsidR="000931D0" w:rsidRDefault="000931D0" w:rsidP="001D04AF">
            <w:pPr>
              <w:pStyle w:val="TableCell0-2"/>
              <w:jc w:val="right"/>
              <w:rPr>
                <w:lang w:eastAsia="en-US"/>
              </w:rPr>
            </w:pPr>
            <w:r>
              <w:rPr>
                <w:lang w:eastAsia="en-US"/>
              </w:rPr>
              <w:t>18%</w:t>
            </w:r>
          </w:p>
        </w:tc>
        <w:tc>
          <w:tcPr>
            <w:tcW w:w="624" w:type="dxa"/>
            <w:tcBorders>
              <w:bottom w:val="single" w:sz="4" w:space="0" w:color="auto"/>
            </w:tcBorders>
            <w:noWrap/>
            <w:vAlign w:val="bottom"/>
          </w:tcPr>
          <w:p w14:paraId="076C62B7" w14:textId="77777777" w:rsidR="000931D0" w:rsidRDefault="000931D0" w:rsidP="001D04AF">
            <w:pPr>
              <w:pStyle w:val="TableCell0-2"/>
              <w:jc w:val="right"/>
              <w:rPr>
                <w:lang w:eastAsia="en-US"/>
              </w:rPr>
            </w:pPr>
            <w:r>
              <w:rPr>
                <w:lang w:eastAsia="en-US"/>
              </w:rPr>
              <w:t>708</w:t>
            </w:r>
          </w:p>
        </w:tc>
        <w:tc>
          <w:tcPr>
            <w:tcW w:w="652" w:type="dxa"/>
            <w:tcBorders>
              <w:bottom w:val="single" w:sz="4" w:space="0" w:color="auto"/>
            </w:tcBorders>
            <w:noWrap/>
            <w:vAlign w:val="bottom"/>
          </w:tcPr>
          <w:p w14:paraId="6413BE00" w14:textId="77777777" w:rsidR="000931D0" w:rsidRDefault="000931D0" w:rsidP="001D04AF">
            <w:pPr>
              <w:pStyle w:val="TableCell0-2"/>
              <w:jc w:val="right"/>
              <w:rPr>
                <w:lang w:eastAsia="en-US"/>
              </w:rPr>
            </w:pPr>
            <w:r>
              <w:rPr>
                <w:lang w:eastAsia="en-US"/>
              </w:rPr>
              <w:t>20%</w:t>
            </w:r>
          </w:p>
        </w:tc>
        <w:tc>
          <w:tcPr>
            <w:tcW w:w="624" w:type="dxa"/>
            <w:tcBorders>
              <w:bottom w:val="single" w:sz="4" w:space="0" w:color="auto"/>
            </w:tcBorders>
            <w:noWrap/>
            <w:vAlign w:val="bottom"/>
          </w:tcPr>
          <w:p w14:paraId="646CF6B1" w14:textId="77777777" w:rsidR="000931D0" w:rsidRDefault="000931D0" w:rsidP="001D04AF">
            <w:pPr>
              <w:pStyle w:val="TableCell0-2"/>
              <w:jc w:val="right"/>
              <w:rPr>
                <w:lang w:eastAsia="en-US"/>
              </w:rPr>
            </w:pPr>
            <w:r>
              <w:rPr>
                <w:lang w:eastAsia="en-US"/>
              </w:rPr>
              <w:t>11</w:t>
            </w:r>
          </w:p>
        </w:tc>
        <w:tc>
          <w:tcPr>
            <w:tcW w:w="652" w:type="dxa"/>
            <w:tcBorders>
              <w:bottom w:val="single" w:sz="4" w:space="0" w:color="auto"/>
            </w:tcBorders>
            <w:noWrap/>
            <w:vAlign w:val="bottom"/>
          </w:tcPr>
          <w:p w14:paraId="4340C555" w14:textId="77777777" w:rsidR="000931D0" w:rsidRDefault="000931D0" w:rsidP="001D04AF">
            <w:pPr>
              <w:pStyle w:val="TableCell0-2"/>
              <w:jc w:val="right"/>
              <w:rPr>
                <w:lang w:eastAsia="en-US"/>
              </w:rPr>
            </w:pPr>
            <w:r>
              <w:rPr>
                <w:lang w:eastAsia="en-US"/>
              </w:rPr>
              <w:t>4%</w:t>
            </w:r>
          </w:p>
        </w:tc>
        <w:tc>
          <w:tcPr>
            <w:tcW w:w="624" w:type="dxa"/>
            <w:tcBorders>
              <w:bottom w:val="single" w:sz="4" w:space="0" w:color="auto"/>
            </w:tcBorders>
            <w:noWrap/>
            <w:vAlign w:val="bottom"/>
          </w:tcPr>
          <w:p w14:paraId="26DF3056" w14:textId="77777777" w:rsidR="000931D0" w:rsidRDefault="000931D0" w:rsidP="001D04AF">
            <w:pPr>
              <w:pStyle w:val="TableCell0-2"/>
              <w:jc w:val="right"/>
              <w:rPr>
                <w:lang w:eastAsia="en-US"/>
              </w:rPr>
            </w:pPr>
            <w:r>
              <w:rPr>
                <w:lang w:eastAsia="en-US"/>
              </w:rPr>
              <w:t>42</w:t>
            </w:r>
          </w:p>
        </w:tc>
        <w:tc>
          <w:tcPr>
            <w:tcW w:w="652" w:type="dxa"/>
            <w:tcBorders>
              <w:bottom w:val="single" w:sz="4" w:space="0" w:color="auto"/>
            </w:tcBorders>
            <w:noWrap/>
            <w:vAlign w:val="bottom"/>
          </w:tcPr>
          <w:p w14:paraId="5B4E20A4" w14:textId="77777777" w:rsidR="000931D0" w:rsidRDefault="000931D0" w:rsidP="001D04AF">
            <w:pPr>
              <w:pStyle w:val="TableCell0-2"/>
              <w:jc w:val="right"/>
              <w:rPr>
                <w:lang w:eastAsia="en-US"/>
              </w:rPr>
            </w:pPr>
            <w:r>
              <w:rPr>
                <w:lang w:eastAsia="en-US"/>
              </w:rPr>
              <w:t>6%</w:t>
            </w:r>
          </w:p>
        </w:tc>
      </w:tr>
      <w:tr w:rsidR="000931D0" w:rsidRPr="00D9355D" w14:paraId="21D4FC21" w14:textId="77777777" w:rsidTr="00415344">
        <w:trPr>
          <w:trHeight w:val="255"/>
        </w:trPr>
        <w:tc>
          <w:tcPr>
            <w:tcW w:w="1418" w:type="dxa"/>
            <w:tcBorders>
              <w:top w:val="single" w:sz="4" w:space="0" w:color="auto"/>
              <w:bottom w:val="single" w:sz="4" w:space="0" w:color="auto"/>
            </w:tcBorders>
            <w:noWrap/>
            <w:vAlign w:val="bottom"/>
          </w:tcPr>
          <w:p w14:paraId="4780C983" w14:textId="77777777" w:rsidR="000931D0" w:rsidRPr="006F53CF" w:rsidRDefault="000931D0" w:rsidP="001D04AF">
            <w:pPr>
              <w:pStyle w:val="TableCell2-2Break"/>
            </w:pPr>
            <w:r w:rsidRPr="006F53CF">
              <w:t>Total</w:t>
            </w:r>
          </w:p>
        </w:tc>
        <w:tc>
          <w:tcPr>
            <w:tcW w:w="624" w:type="dxa"/>
            <w:tcBorders>
              <w:top w:val="single" w:sz="4" w:space="0" w:color="auto"/>
              <w:bottom w:val="single" w:sz="4" w:space="0" w:color="auto"/>
            </w:tcBorders>
            <w:noWrap/>
            <w:vAlign w:val="bottom"/>
          </w:tcPr>
          <w:p w14:paraId="32BF835A" w14:textId="77777777" w:rsidR="000931D0" w:rsidRPr="006F53CF" w:rsidRDefault="000931D0" w:rsidP="001D04AF">
            <w:pPr>
              <w:pStyle w:val="TableCell2-2Break"/>
              <w:jc w:val="right"/>
            </w:pPr>
            <w:r w:rsidRPr="006F53CF">
              <w:t>2,046</w:t>
            </w:r>
          </w:p>
        </w:tc>
        <w:tc>
          <w:tcPr>
            <w:tcW w:w="652" w:type="dxa"/>
            <w:tcBorders>
              <w:top w:val="single" w:sz="4" w:space="0" w:color="auto"/>
              <w:bottom w:val="single" w:sz="4" w:space="0" w:color="auto"/>
            </w:tcBorders>
            <w:noWrap/>
            <w:vAlign w:val="bottom"/>
          </w:tcPr>
          <w:p w14:paraId="781EE896" w14:textId="77777777" w:rsidR="000931D0" w:rsidRPr="006F53CF" w:rsidRDefault="000931D0" w:rsidP="001D04AF">
            <w:pPr>
              <w:pStyle w:val="TableCell2-2Break"/>
              <w:jc w:val="right"/>
            </w:pPr>
            <w:r w:rsidRPr="006F53CF">
              <w:t>100%</w:t>
            </w:r>
          </w:p>
        </w:tc>
        <w:tc>
          <w:tcPr>
            <w:tcW w:w="624" w:type="dxa"/>
            <w:tcBorders>
              <w:top w:val="single" w:sz="4" w:space="0" w:color="auto"/>
              <w:bottom w:val="single" w:sz="4" w:space="0" w:color="auto"/>
            </w:tcBorders>
            <w:noWrap/>
            <w:vAlign w:val="bottom"/>
          </w:tcPr>
          <w:p w14:paraId="54CDBAFA" w14:textId="77777777" w:rsidR="000931D0" w:rsidRPr="006F53CF" w:rsidRDefault="000931D0" w:rsidP="001D04AF">
            <w:pPr>
              <w:pStyle w:val="TableCell2-2Break"/>
              <w:jc w:val="right"/>
            </w:pPr>
            <w:r w:rsidRPr="006F53CF">
              <w:t>3,491</w:t>
            </w:r>
          </w:p>
        </w:tc>
        <w:tc>
          <w:tcPr>
            <w:tcW w:w="652" w:type="dxa"/>
            <w:tcBorders>
              <w:top w:val="single" w:sz="4" w:space="0" w:color="auto"/>
              <w:bottom w:val="single" w:sz="4" w:space="0" w:color="auto"/>
            </w:tcBorders>
            <w:noWrap/>
            <w:vAlign w:val="bottom"/>
          </w:tcPr>
          <w:p w14:paraId="738AE5A7" w14:textId="77777777" w:rsidR="000931D0" w:rsidRPr="006F53CF" w:rsidRDefault="000931D0" w:rsidP="001D04AF">
            <w:pPr>
              <w:pStyle w:val="TableCell2-2Break"/>
              <w:jc w:val="right"/>
            </w:pPr>
            <w:r w:rsidRPr="006F53CF">
              <w:t>100%</w:t>
            </w:r>
          </w:p>
        </w:tc>
        <w:tc>
          <w:tcPr>
            <w:tcW w:w="624" w:type="dxa"/>
            <w:tcBorders>
              <w:top w:val="single" w:sz="4" w:space="0" w:color="auto"/>
              <w:bottom w:val="single" w:sz="4" w:space="0" w:color="auto"/>
            </w:tcBorders>
            <w:noWrap/>
            <w:vAlign w:val="bottom"/>
          </w:tcPr>
          <w:p w14:paraId="329939E5" w14:textId="77777777" w:rsidR="000931D0" w:rsidRPr="006F53CF" w:rsidRDefault="000931D0" w:rsidP="001D04AF">
            <w:pPr>
              <w:pStyle w:val="TableCell2-2Break"/>
              <w:jc w:val="right"/>
            </w:pPr>
            <w:r w:rsidRPr="006F53CF">
              <w:t>258</w:t>
            </w:r>
          </w:p>
        </w:tc>
        <w:tc>
          <w:tcPr>
            <w:tcW w:w="652" w:type="dxa"/>
            <w:tcBorders>
              <w:top w:val="single" w:sz="4" w:space="0" w:color="auto"/>
              <w:bottom w:val="single" w:sz="4" w:space="0" w:color="auto"/>
            </w:tcBorders>
            <w:noWrap/>
            <w:vAlign w:val="bottom"/>
          </w:tcPr>
          <w:p w14:paraId="3B4ED458" w14:textId="77777777" w:rsidR="000931D0" w:rsidRPr="006F53CF" w:rsidRDefault="000931D0" w:rsidP="001D04AF">
            <w:pPr>
              <w:pStyle w:val="TableCell2-2Break"/>
              <w:jc w:val="right"/>
            </w:pPr>
            <w:r w:rsidRPr="006F53CF">
              <w:t>100%</w:t>
            </w:r>
          </w:p>
        </w:tc>
        <w:tc>
          <w:tcPr>
            <w:tcW w:w="624" w:type="dxa"/>
            <w:tcBorders>
              <w:top w:val="single" w:sz="4" w:space="0" w:color="auto"/>
              <w:bottom w:val="single" w:sz="4" w:space="0" w:color="auto"/>
            </w:tcBorders>
            <w:noWrap/>
            <w:vAlign w:val="bottom"/>
          </w:tcPr>
          <w:p w14:paraId="5A34F8C0" w14:textId="77777777" w:rsidR="000931D0" w:rsidRPr="006F53CF" w:rsidRDefault="000931D0" w:rsidP="001D04AF">
            <w:pPr>
              <w:pStyle w:val="TableCell2-2Break"/>
              <w:jc w:val="right"/>
            </w:pPr>
            <w:r w:rsidRPr="006F53CF">
              <w:t>668</w:t>
            </w:r>
          </w:p>
        </w:tc>
        <w:tc>
          <w:tcPr>
            <w:tcW w:w="652" w:type="dxa"/>
            <w:tcBorders>
              <w:top w:val="single" w:sz="4" w:space="0" w:color="auto"/>
              <w:bottom w:val="single" w:sz="4" w:space="0" w:color="auto"/>
            </w:tcBorders>
            <w:noWrap/>
            <w:vAlign w:val="bottom"/>
          </w:tcPr>
          <w:p w14:paraId="3D37D436" w14:textId="77777777" w:rsidR="000931D0" w:rsidRPr="006F53CF" w:rsidRDefault="000931D0" w:rsidP="001D04AF">
            <w:pPr>
              <w:pStyle w:val="TableCell2-2Break"/>
              <w:jc w:val="right"/>
            </w:pPr>
            <w:r w:rsidRPr="006F53CF">
              <w:t>100%</w:t>
            </w:r>
          </w:p>
        </w:tc>
      </w:tr>
    </w:tbl>
    <w:p w14:paraId="02D92FAB" w14:textId="77777777" w:rsidR="000931D0" w:rsidRDefault="000931D0" w:rsidP="000931D0">
      <w:pPr>
        <w:pStyle w:val="Body0000after05before"/>
      </w:pPr>
      <w:r>
        <w:t xml:space="preserve">The long forms occur in all phonological environments with </w:t>
      </w:r>
      <w:r>
        <w:fldChar w:fldCharType="begin"/>
      </w:r>
      <w:r>
        <w:instrText xml:space="preserve"> REF _Ref320896268 \h </w:instrText>
      </w:r>
      <w:r>
        <w:fldChar w:fldCharType="separate"/>
      </w:r>
      <w:r w:rsidR="00154D81" w:rsidRPr="007A0BC8">
        <w:t xml:space="preserve">Table </w:t>
      </w:r>
      <w:r w:rsidR="00154D81">
        <w:rPr>
          <w:noProof/>
          <w:cs/>
        </w:rPr>
        <w:t>‎</w:t>
      </w:r>
      <w:r w:rsidR="00154D81">
        <w:rPr>
          <w:noProof/>
        </w:rPr>
        <w:t>7</w:t>
      </w:r>
      <w:r w:rsidR="00154D81">
        <w:t>.</w:t>
      </w:r>
      <w:r w:rsidR="00154D81">
        <w:rPr>
          <w:noProof/>
        </w:rPr>
        <w:t>3</w:t>
      </w:r>
      <w:r>
        <w:fldChar w:fldCharType="end"/>
      </w:r>
      <w:r>
        <w:t xml:space="preserve"> indicating some differences in distribution, however. First, the high number of long demonstratives (about 50%) that follow lexical items with word-final vowels is due to the fact that in Papuan Malay more lexical items have a word-final vowel than a word-final nasal or consonant. Second, the low number of long demonstratives (&lt;10%) in clause-initial position is due to the fact that the number of pronominally used demonstratives is much lower than that of adnominally or adverbially used ones.</w:t>
      </w:r>
    </w:p>
    <w:p w14:paraId="61067701" w14:textId="77777777" w:rsidR="000931D0" w:rsidRDefault="000931D0" w:rsidP="000931D0">
      <w:pPr>
        <w:pStyle w:val="Body0500after"/>
      </w:pPr>
      <w:r>
        <w:t xml:space="preserve">The short forms also occur in all phonological environments. </w:t>
      </w:r>
      <w:r>
        <w:fldChar w:fldCharType="begin"/>
      </w:r>
      <w:r>
        <w:instrText xml:space="preserve"> REF _Ref320896268 \h </w:instrText>
      </w:r>
      <w:r>
        <w:fldChar w:fldCharType="separate"/>
      </w:r>
      <w:r w:rsidR="00154D81" w:rsidRPr="007A0BC8">
        <w:t xml:space="preserve">Table </w:t>
      </w:r>
      <w:r w:rsidR="00154D81">
        <w:rPr>
          <w:noProof/>
          <w:cs/>
        </w:rPr>
        <w:t>‎</w:t>
      </w:r>
      <w:r w:rsidR="00154D81">
        <w:rPr>
          <w:noProof/>
        </w:rPr>
        <w:t>7</w:t>
      </w:r>
      <w:r w:rsidR="00154D81">
        <w:t>.</w:t>
      </w:r>
      <w:r w:rsidR="00154D81">
        <w:rPr>
          <w:noProof/>
        </w:rPr>
        <w:t>3</w:t>
      </w:r>
      <w:r>
        <w:fldChar w:fldCharType="end"/>
      </w:r>
      <w:r>
        <w:t xml:space="preserve"> shows, however, that most of them (≥80%) occur after lexical items with a word-final vowel. The percentage of short demonstratives following lexical items with word-final nasal or consonant is considerably lower compared to the long forms.</w:t>
      </w:r>
    </w:p>
    <w:p w14:paraId="501050EF" w14:textId="21F9FBCF" w:rsidR="000931D0" w:rsidRPr="00064D37" w:rsidRDefault="000931D0" w:rsidP="007E68E8">
      <w:pPr>
        <w:pStyle w:val="Body0500after"/>
      </w:pPr>
      <w:r w:rsidRPr="00064D37">
        <w:t xml:space="preserve">Interestingly, the short demonstratives also occur in clause-initial position: of the seven short </w:t>
      </w:r>
      <w:r w:rsidRPr="00064D37">
        <w:rPr>
          <w:rStyle w:val="ChItalBold"/>
        </w:rPr>
        <w:t>ini</w:t>
      </w:r>
      <w:r w:rsidRPr="00064D37">
        <w:t xml:space="preserve"> </w:t>
      </w:r>
      <w:r w:rsidR="00B7093A">
        <w:t>‘</w:t>
      </w:r>
      <w:r w:rsidRPr="0099608C">
        <w:rPr>
          <w:rStyle w:val="ChSmallCaps"/>
        </w:rPr>
        <w:t>d.prox</w:t>
      </w:r>
      <w:r w:rsidR="00B7093A">
        <w:t>’</w:t>
      </w:r>
      <w:r w:rsidRPr="00064D37">
        <w:t xml:space="preserve"> tokens </w:t>
      </w:r>
      <w:r>
        <w:t xml:space="preserve">occurring clause-initially, </w:t>
      </w:r>
      <w:r w:rsidRPr="00064D37">
        <w:t>five occur at the beginning of an utterance. The remaining two tokens occur clause-initially in the middle of an utterance. In both cases the preceding clause-final lexical item has a word-final vowel</w:t>
      </w:r>
      <w:r>
        <w:t xml:space="preserve"> which </w:t>
      </w:r>
      <w:r w:rsidRPr="00064D37">
        <w:t xml:space="preserve">appears to </w:t>
      </w:r>
      <w:r w:rsidR="007E68E8">
        <w:t>condition</w:t>
      </w:r>
      <w:r w:rsidRPr="00064D37">
        <w:t xml:space="preserve"> these two short forms. Of the 28 short </w:t>
      </w:r>
      <w:r w:rsidRPr="00064D37">
        <w:rPr>
          <w:rStyle w:val="ChItalBold"/>
        </w:rPr>
        <w:t>itu</w:t>
      </w:r>
      <w:r w:rsidRPr="00064D37">
        <w:t xml:space="preserve"> </w:t>
      </w:r>
      <w:r w:rsidR="00B7093A">
        <w:t>‘</w:t>
      </w:r>
      <w:r w:rsidRPr="0099608C">
        <w:rPr>
          <w:rStyle w:val="ChSmallCaps"/>
        </w:rPr>
        <w:t>d.dist</w:t>
      </w:r>
      <w:r w:rsidR="00B7093A">
        <w:t>’</w:t>
      </w:r>
      <w:r w:rsidRPr="00064D37">
        <w:t xml:space="preserve"> tokens</w:t>
      </w:r>
      <w:r w:rsidRPr="00C20734">
        <w:t xml:space="preserve"> </w:t>
      </w:r>
      <w:r>
        <w:t>occurring clause-initially</w:t>
      </w:r>
      <w:r w:rsidRPr="00064D37">
        <w:t>, eleven occur at the beginning of an utterance. The remaining 17 tokens occur clause-initially in the middle of an utterance. Of these</w:t>
      </w:r>
      <w:r>
        <w:t>,</w:t>
      </w:r>
      <w:r w:rsidRPr="00064D37">
        <w:t xml:space="preserve"> 14 tokens are conditioned by the preceding word-final phoneme: in eleven cases the preceding clause-final lexical item has a word-final vowel while in </w:t>
      </w:r>
      <w:r>
        <w:t xml:space="preserve">the </w:t>
      </w:r>
      <w:r w:rsidRPr="00064D37">
        <w:t>remaining three cases the preceding clause-final lexical item has coda /t/.</w:t>
      </w:r>
    </w:p>
    <w:p w14:paraId="1CFDBD10" w14:textId="77777777" w:rsidR="000931D0" w:rsidRPr="00370698" w:rsidRDefault="000931D0" w:rsidP="000931D0">
      <w:pPr>
        <w:pStyle w:val="Body0500after"/>
      </w:pPr>
      <w:r w:rsidRPr="00370698">
        <w:t>These findings suggest that for the most part the short demonstrative forms are conditioned by the environment of their occurrence and constitute fast-speech phenomena. The listed exceptions require further investigation.</w:t>
      </w:r>
    </w:p>
    <w:p w14:paraId="4D4AD94A" w14:textId="046CF712" w:rsidR="000931D0" w:rsidRPr="00870966" w:rsidRDefault="000931D0" w:rsidP="007E68E8">
      <w:pPr>
        <w:pStyle w:val="Body0505after"/>
      </w:pPr>
      <w:r w:rsidRPr="00324E8D">
        <w:t>The short demonstratives fulfill the same syntactic functions as the long ones</w:t>
      </w:r>
      <w:r>
        <w:t xml:space="preserve">. With two exceptions they are also </w:t>
      </w:r>
      <w:r w:rsidRPr="00870966">
        <w:t>employed in the same dom</w:t>
      </w:r>
      <w:r w:rsidRPr="00237610">
        <w:t xml:space="preserve">ains of use. </w:t>
      </w:r>
      <w:r>
        <w:t>The data do</w:t>
      </w:r>
      <w:r w:rsidR="00EC0618">
        <w:t>es</w:t>
      </w:r>
      <w:r>
        <w:t xml:space="preserve">, however, </w:t>
      </w:r>
      <w:r w:rsidRPr="00870966">
        <w:t xml:space="preserve">suggest some preferences. </w:t>
      </w:r>
      <w:r w:rsidRPr="00870966">
        <w:fldChar w:fldCharType="begin"/>
      </w:r>
      <w:r w:rsidRPr="00870966">
        <w:instrText xml:space="preserve"> REF _Ref320896269 \h </w:instrText>
      </w:r>
      <w:r>
        <w:instrText xml:space="preserve"> \* MERGEFORMAT </w:instrText>
      </w:r>
      <w:r w:rsidRPr="00870966">
        <w:fldChar w:fldCharType="separate"/>
      </w:r>
      <w:r w:rsidR="00154D81" w:rsidRPr="004E10A6">
        <w:t xml:space="preserve">Table </w:t>
      </w:r>
      <w:r w:rsidR="00154D81">
        <w:rPr>
          <w:noProof/>
          <w:cs/>
        </w:rPr>
        <w:t>‎</w:t>
      </w:r>
      <w:r w:rsidR="00154D81">
        <w:rPr>
          <w:noProof/>
        </w:rPr>
        <w:t>7.4</w:t>
      </w:r>
      <w:r w:rsidRPr="00870966">
        <w:fldChar w:fldCharType="end"/>
      </w:r>
      <w:r w:rsidRPr="00870966">
        <w:t xml:space="preserve"> presents the short demonstratives according to their syntactic functions. </w:t>
      </w:r>
      <w:r w:rsidRPr="004E10A6">
        <w:t>The data show</w:t>
      </w:r>
      <w:r w:rsidRPr="00870966">
        <w:t xml:space="preserve"> a clear preference for their </w:t>
      </w:r>
      <w:r w:rsidRPr="00870966">
        <w:rPr>
          <w:lang w:eastAsia="en-US"/>
        </w:rPr>
        <w:t>adnominal</w:t>
      </w:r>
      <w:r w:rsidRPr="00870966">
        <w:t xml:space="preserve"> uses. Of the 209 </w:t>
      </w:r>
      <w:r w:rsidRPr="00870966">
        <w:rPr>
          <w:lang w:eastAsia="en-US"/>
        </w:rPr>
        <w:t>adnominal</w:t>
      </w:r>
      <w:r w:rsidRPr="00870966">
        <w:t xml:space="preserve">ly used short </w:t>
      </w:r>
      <w:r w:rsidRPr="00870966">
        <w:rPr>
          <w:rStyle w:val="ChItalBold"/>
        </w:rPr>
        <w:t>ini</w:t>
      </w:r>
      <w:r w:rsidRPr="00870966">
        <w:t xml:space="preserve"> </w:t>
      </w:r>
      <w:r w:rsidR="00B7093A">
        <w:t>‘</w:t>
      </w:r>
      <w:r w:rsidRPr="0099608C">
        <w:rPr>
          <w:rStyle w:val="ChSmallCaps"/>
        </w:rPr>
        <w:t>d.prox</w:t>
      </w:r>
      <w:r w:rsidR="00B7093A">
        <w:t>’</w:t>
      </w:r>
      <w:r w:rsidRPr="00870966">
        <w:t xml:space="preserve"> tokens, 170 (81%) modify noun phrases with nominal heads, while 34 (16%) modify noun phrases with pronominal heads; the remaining five tokens modify interrogatives. Likewise, of the 482 </w:t>
      </w:r>
      <w:r w:rsidRPr="00870966">
        <w:rPr>
          <w:lang w:eastAsia="en-US"/>
        </w:rPr>
        <w:t>adnominal</w:t>
      </w:r>
      <w:r w:rsidRPr="00870966">
        <w:t xml:space="preserve">ly used short </w:t>
      </w:r>
      <w:r w:rsidRPr="00870966">
        <w:rPr>
          <w:rStyle w:val="ChItalBold"/>
        </w:rPr>
        <w:t>itu</w:t>
      </w:r>
      <w:r w:rsidRPr="00870966">
        <w:t xml:space="preserve"> </w:t>
      </w:r>
      <w:r w:rsidR="00B7093A">
        <w:t>‘</w:t>
      </w:r>
      <w:r w:rsidRPr="0099608C">
        <w:rPr>
          <w:rStyle w:val="ChSmallCaps"/>
        </w:rPr>
        <w:t>d.dist</w:t>
      </w:r>
      <w:r w:rsidR="00B7093A">
        <w:t>’</w:t>
      </w:r>
      <w:r w:rsidRPr="00870966">
        <w:t xml:space="preserve"> tokens, 345 (72%) modify noun phrases with nominal heads, while 105 (22%) modify noun phrases with pronominal heads, and 30 (6%) modify locatives; the remaining two tokens modify interrogatives. Considerably less frequently, the short demonst</w:t>
      </w:r>
      <w:r>
        <w:t xml:space="preserve">ratives have pronominal uses (≤8%) </w:t>
      </w:r>
      <w:r w:rsidR="007E68E8">
        <w:t>or</w:t>
      </w:r>
      <w:r>
        <w:t xml:space="preserve"> adverbial uses (≤13</w:t>
      </w:r>
      <w:r w:rsidRPr="00870966">
        <w:t>%). (Given their large numbers, the long demonstratives have not been quantified according to their syntactic functions.)</w:t>
      </w:r>
    </w:p>
    <w:p w14:paraId="4B7EDADA" w14:textId="77777777" w:rsidR="000931D0" w:rsidRDefault="000931D0" w:rsidP="000931D0">
      <w:pPr>
        <w:pStyle w:val="Caption"/>
      </w:pPr>
      <w:bookmarkStart w:id="3182" w:name="_Ref320896269"/>
      <w:r w:rsidRPr="004E10A6">
        <w:t xml:space="preserve">Table </w:t>
      </w:r>
      <w:fldSimple w:instr=" STYLEREF 1 \s ">
        <w:r w:rsidR="00154D81">
          <w:rPr>
            <w:noProof/>
            <w:cs/>
          </w:rPr>
          <w:t>‎</w:t>
        </w:r>
        <w:r w:rsidR="00154D81">
          <w:rPr>
            <w:noProof/>
          </w:rPr>
          <w:t>7</w:t>
        </w:r>
      </w:fldSimple>
      <w:r w:rsidR="00F207A1">
        <w:t>.</w:t>
      </w:r>
      <w:fldSimple w:instr=" SEQ Table \* ARABIC \s 1 ">
        <w:r w:rsidR="00154D81">
          <w:rPr>
            <w:noProof/>
          </w:rPr>
          <w:t>4</w:t>
        </w:r>
      </w:fldSimple>
      <w:bookmarkEnd w:id="3182"/>
      <w:r w:rsidRPr="004E10A6">
        <w:t>:</w:t>
      </w:r>
      <w:r w:rsidRPr="004E10A6">
        <w:tab/>
        <w:t>Reduced demonstratives according to their syntactic functions</w:t>
      </w:r>
    </w:p>
    <w:tbl>
      <w:tblPr>
        <w:tblW w:w="5845" w:type="dxa"/>
        <w:tblInd w:w="170"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3119"/>
        <w:gridCol w:w="680"/>
        <w:gridCol w:w="683"/>
        <w:gridCol w:w="680"/>
        <w:gridCol w:w="683"/>
      </w:tblGrid>
      <w:tr w:rsidR="000931D0" w:rsidRPr="00B93D3B" w14:paraId="7D2E67C9" w14:textId="77777777" w:rsidTr="00415344">
        <w:trPr>
          <w:trHeight w:val="255"/>
        </w:trPr>
        <w:tc>
          <w:tcPr>
            <w:tcW w:w="3119" w:type="dxa"/>
            <w:tcBorders>
              <w:top w:val="single" w:sz="4" w:space="0" w:color="auto"/>
              <w:left w:val="nil"/>
              <w:bottom w:val="single" w:sz="4" w:space="0" w:color="auto"/>
              <w:right w:val="nil"/>
            </w:tcBorders>
            <w:noWrap/>
            <w:vAlign w:val="bottom"/>
          </w:tcPr>
          <w:p w14:paraId="5C9EB768" w14:textId="77777777" w:rsidR="000931D0" w:rsidRPr="00B93D3B" w:rsidRDefault="000931D0" w:rsidP="001D04AF">
            <w:pPr>
              <w:pStyle w:val="TableHd"/>
            </w:pPr>
            <w:r>
              <w:t>Syntactic functions</w:t>
            </w:r>
          </w:p>
        </w:tc>
        <w:tc>
          <w:tcPr>
            <w:tcW w:w="1363" w:type="dxa"/>
            <w:gridSpan w:val="2"/>
            <w:tcBorders>
              <w:top w:val="single" w:sz="4" w:space="0" w:color="auto"/>
              <w:left w:val="nil"/>
              <w:bottom w:val="single" w:sz="4" w:space="0" w:color="auto"/>
              <w:right w:val="nil"/>
            </w:tcBorders>
            <w:noWrap/>
            <w:vAlign w:val="bottom"/>
          </w:tcPr>
          <w:p w14:paraId="4FEF054B" w14:textId="77777777" w:rsidR="000931D0" w:rsidRPr="0018601D" w:rsidRDefault="000931D0" w:rsidP="001D04AF">
            <w:pPr>
              <w:pStyle w:val="TableHd"/>
              <w:rPr>
                <w:rStyle w:val="ChItalBold"/>
              </w:rPr>
            </w:pPr>
            <w:r w:rsidRPr="0018601D">
              <w:rPr>
                <w:rStyle w:val="ChItalBold"/>
              </w:rPr>
              <w:t>ni</w:t>
            </w:r>
          </w:p>
        </w:tc>
        <w:tc>
          <w:tcPr>
            <w:tcW w:w="1363" w:type="dxa"/>
            <w:gridSpan w:val="2"/>
            <w:tcBorders>
              <w:top w:val="single" w:sz="4" w:space="0" w:color="auto"/>
              <w:left w:val="nil"/>
              <w:bottom w:val="single" w:sz="4" w:space="0" w:color="auto"/>
              <w:right w:val="nil"/>
            </w:tcBorders>
            <w:noWrap/>
            <w:vAlign w:val="bottom"/>
          </w:tcPr>
          <w:p w14:paraId="1FAAF965" w14:textId="77777777" w:rsidR="000931D0" w:rsidRPr="0018601D" w:rsidRDefault="000931D0" w:rsidP="001D04AF">
            <w:pPr>
              <w:pStyle w:val="TableHd"/>
              <w:rPr>
                <w:rStyle w:val="ChItalBold"/>
              </w:rPr>
            </w:pPr>
            <w:r w:rsidRPr="0018601D">
              <w:rPr>
                <w:rStyle w:val="ChItalBold"/>
              </w:rPr>
              <w:t>tu</w:t>
            </w:r>
          </w:p>
        </w:tc>
      </w:tr>
      <w:tr w:rsidR="000931D0" w:rsidRPr="00B93D3B" w14:paraId="00055AA8" w14:textId="77777777" w:rsidTr="00415344">
        <w:trPr>
          <w:trHeight w:val="255"/>
        </w:trPr>
        <w:tc>
          <w:tcPr>
            <w:tcW w:w="3119" w:type="dxa"/>
            <w:tcBorders>
              <w:top w:val="single" w:sz="4" w:space="0" w:color="auto"/>
              <w:left w:val="nil"/>
              <w:bottom w:val="nil"/>
              <w:right w:val="nil"/>
            </w:tcBorders>
            <w:noWrap/>
            <w:vAlign w:val="bottom"/>
          </w:tcPr>
          <w:p w14:paraId="785090E3" w14:textId="77777777" w:rsidR="000931D0" w:rsidRPr="00B93D3B" w:rsidRDefault="000931D0" w:rsidP="001D04AF">
            <w:pPr>
              <w:pStyle w:val="TableCell2-0"/>
              <w:rPr>
                <w:lang w:eastAsia="en-US"/>
              </w:rPr>
            </w:pPr>
            <w:r>
              <w:rPr>
                <w:lang w:eastAsia="en-US"/>
              </w:rPr>
              <w:t>Adnominal uses</w:t>
            </w:r>
          </w:p>
        </w:tc>
        <w:tc>
          <w:tcPr>
            <w:tcW w:w="680" w:type="dxa"/>
            <w:tcBorders>
              <w:top w:val="single" w:sz="4" w:space="0" w:color="auto"/>
              <w:left w:val="nil"/>
              <w:bottom w:val="nil"/>
              <w:right w:val="nil"/>
            </w:tcBorders>
            <w:noWrap/>
            <w:vAlign w:val="bottom"/>
          </w:tcPr>
          <w:p w14:paraId="45D352DE" w14:textId="77777777" w:rsidR="000931D0" w:rsidRPr="00B93D3B" w:rsidRDefault="000931D0" w:rsidP="001D04AF">
            <w:pPr>
              <w:pStyle w:val="TableCell2-0"/>
              <w:jc w:val="right"/>
              <w:rPr>
                <w:lang w:eastAsia="en-US"/>
              </w:rPr>
            </w:pPr>
            <w:r w:rsidRPr="00B93D3B">
              <w:rPr>
                <w:lang w:eastAsia="en-US"/>
              </w:rPr>
              <w:t>209</w:t>
            </w:r>
          </w:p>
        </w:tc>
        <w:tc>
          <w:tcPr>
            <w:tcW w:w="683" w:type="dxa"/>
            <w:tcBorders>
              <w:top w:val="single" w:sz="4" w:space="0" w:color="auto"/>
              <w:left w:val="nil"/>
              <w:bottom w:val="nil"/>
              <w:right w:val="nil"/>
            </w:tcBorders>
            <w:noWrap/>
            <w:vAlign w:val="bottom"/>
          </w:tcPr>
          <w:p w14:paraId="571EF8F8" w14:textId="77777777" w:rsidR="000931D0" w:rsidRPr="00A55841" w:rsidRDefault="000931D0" w:rsidP="001D04AF">
            <w:pPr>
              <w:pStyle w:val="TableCell2-0"/>
              <w:jc w:val="right"/>
            </w:pPr>
            <w:r w:rsidRPr="00A55841">
              <w:t>81%</w:t>
            </w:r>
          </w:p>
        </w:tc>
        <w:tc>
          <w:tcPr>
            <w:tcW w:w="680" w:type="dxa"/>
            <w:tcBorders>
              <w:top w:val="single" w:sz="4" w:space="0" w:color="auto"/>
              <w:left w:val="nil"/>
              <w:right w:val="nil"/>
            </w:tcBorders>
            <w:noWrap/>
            <w:vAlign w:val="bottom"/>
          </w:tcPr>
          <w:p w14:paraId="5A4238A1" w14:textId="77777777" w:rsidR="000931D0" w:rsidRPr="00A55841" w:rsidRDefault="000931D0" w:rsidP="001D04AF">
            <w:pPr>
              <w:pStyle w:val="TableCell2-0"/>
              <w:jc w:val="right"/>
            </w:pPr>
            <w:r w:rsidRPr="00A55841">
              <w:t>482</w:t>
            </w:r>
          </w:p>
        </w:tc>
        <w:tc>
          <w:tcPr>
            <w:tcW w:w="683" w:type="dxa"/>
            <w:tcBorders>
              <w:top w:val="single" w:sz="4" w:space="0" w:color="auto"/>
              <w:left w:val="nil"/>
              <w:right w:val="nil"/>
            </w:tcBorders>
            <w:noWrap/>
            <w:vAlign w:val="bottom"/>
          </w:tcPr>
          <w:p w14:paraId="39835FF7" w14:textId="77777777" w:rsidR="000931D0" w:rsidRPr="00A55841" w:rsidRDefault="000931D0" w:rsidP="001D04AF">
            <w:pPr>
              <w:pStyle w:val="TableCell2-0"/>
              <w:jc w:val="right"/>
            </w:pPr>
            <w:r w:rsidRPr="00A55841">
              <w:t>72%</w:t>
            </w:r>
          </w:p>
        </w:tc>
      </w:tr>
      <w:tr w:rsidR="000931D0" w:rsidRPr="00B93D3B" w14:paraId="756B9FAE" w14:textId="77777777" w:rsidTr="00415344">
        <w:trPr>
          <w:trHeight w:val="255"/>
        </w:trPr>
        <w:tc>
          <w:tcPr>
            <w:tcW w:w="3119" w:type="dxa"/>
            <w:tcBorders>
              <w:top w:val="nil"/>
              <w:left w:val="nil"/>
              <w:bottom w:val="nil"/>
              <w:right w:val="nil"/>
            </w:tcBorders>
            <w:noWrap/>
            <w:vAlign w:val="bottom"/>
          </w:tcPr>
          <w:p w14:paraId="68737CED" w14:textId="77777777" w:rsidR="000931D0" w:rsidRPr="00B93D3B" w:rsidRDefault="000931D0" w:rsidP="001D04AF">
            <w:pPr>
              <w:pStyle w:val="O0Nwnext"/>
              <w:rPr>
                <w:lang w:eastAsia="en-US"/>
              </w:rPr>
            </w:pPr>
            <w:r w:rsidRPr="00B93D3B">
              <w:rPr>
                <w:lang w:eastAsia="en-US"/>
              </w:rPr>
              <w:t>Pronominal</w:t>
            </w:r>
            <w:r>
              <w:rPr>
                <w:lang w:eastAsia="en-US"/>
              </w:rPr>
              <w:t xml:space="preserve"> uses</w:t>
            </w:r>
          </w:p>
        </w:tc>
        <w:tc>
          <w:tcPr>
            <w:tcW w:w="680" w:type="dxa"/>
            <w:tcBorders>
              <w:top w:val="nil"/>
              <w:left w:val="nil"/>
              <w:bottom w:val="nil"/>
              <w:right w:val="nil"/>
            </w:tcBorders>
            <w:noWrap/>
            <w:vAlign w:val="bottom"/>
          </w:tcPr>
          <w:p w14:paraId="318C7C26" w14:textId="77777777" w:rsidR="000931D0" w:rsidRPr="00D04A62" w:rsidRDefault="000931D0" w:rsidP="001D04AF">
            <w:pPr>
              <w:pStyle w:val="O0Nwnext"/>
              <w:jc w:val="right"/>
            </w:pPr>
            <w:r w:rsidRPr="00D04A62">
              <w:t>20</w:t>
            </w:r>
          </w:p>
        </w:tc>
        <w:tc>
          <w:tcPr>
            <w:tcW w:w="683" w:type="dxa"/>
            <w:tcBorders>
              <w:top w:val="nil"/>
              <w:left w:val="nil"/>
              <w:bottom w:val="nil"/>
              <w:right w:val="nil"/>
            </w:tcBorders>
            <w:noWrap/>
            <w:vAlign w:val="bottom"/>
          </w:tcPr>
          <w:p w14:paraId="75837C4B" w14:textId="77777777" w:rsidR="000931D0" w:rsidRPr="00D04A62" w:rsidRDefault="000931D0" w:rsidP="001D04AF">
            <w:pPr>
              <w:pStyle w:val="O0Nwnext"/>
              <w:jc w:val="right"/>
            </w:pPr>
            <w:r w:rsidRPr="00D04A62">
              <w:t>8%</w:t>
            </w:r>
          </w:p>
        </w:tc>
        <w:tc>
          <w:tcPr>
            <w:tcW w:w="680" w:type="dxa"/>
            <w:tcBorders>
              <w:left w:val="nil"/>
              <w:right w:val="nil"/>
            </w:tcBorders>
            <w:noWrap/>
            <w:vAlign w:val="bottom"/>
          </w:tcPr>
          <w:p w14:paraId="504435D1" w14:textId="77777777" w:rsidR="000931D0" w:rsidRPr="00D04A62" w:rsidRDefault="000931D0" w:rsidP="001D04AF">
            <w:pPr>
              <w:pStyle w:val="O0Nwnext"/>
              <w:jc w:val="right"/>
            </w:pPr>
            <w:r w:rsidRPr="00D04A62">
              <w:t>44</w:t>
            </w:r>
          </w:p>
        </w:tc>
        <w:tc>
          <w:tcPr>
            <w:tcW w:w="683" w:type="dxa"/>
            <w:tcBorders>
              <w:left w:val="nil"/>
              <w:right w:val="nil"/>
            </w:tcBorders>
            <w:noWrap/>
            <w:vAlign w:val="bottom"/>
          </w:tcPr>
          <w:p w14:paraId="63D17468" w14:textId="77777777" w:rsidR="000931D0" w:rsidRPr="00D04A62" w:rsidRDefault="000931D0" w:rsidP="001D04AF">
            <w:pPr>
              <w:pStyle w:val="O0Nwnext"/>
              <w:jc w:val="right"/>
            </w:pPr>
            <w:r w:rsidRPr="00D04A62">
              <w:t>7%</w:t>
            </w:r>
          </w:p>
        </w:tc>
      </w:tr>
      <w:tr w:rsidR="000931D0" w:rsidRPr="00B93D3B" w14:paraId="5F8E5302" w14:textId="77777777" w:rsidTr="00415344">
        <w:trPr>
          <w:trHeight w:val="255"/>
        </w:trPr>
        <w:tc>
          <w:tcPr>
            <w:tcW w:w="3119" w:type="dxa"/>
            <w:tcBorders>
              <w:top w:val="nil"/>
              <w:left w:val="nil"/>
              <w:bottom w:val="nil"/>
              <w:right w:val="nil"/>
            </w:tcBorders>
            <w:noWrap/>
            <w:vAlign w:val="bottom"/>
          </w:tcPr>
          <w:p w14:paraId="3CD9D79D" w14:textId="77777777" w:rsidR="000931D0" w:rsidRPr="00B93D3B" w:rsidRDefault="000931D0" w:rsidP="001D04AF">
            <w:pPr>
              <w:pStyle w:val="O0Nwnext"/>
              <w:rPr>
                <w:lang w:eastAsia="en-US"/>
              </w:rPr>
            </w:pPr>
            <w:r w:rsidRPr="00B93D3B">
              <w:rPr>
                <w:lang w:eastAsia="en-US"/>
              </w:rPr>
              <w:t>Adverbial</w:t>
            </w:r>
            <w:r w:rsidRPr="00B93D3B">
              <w:t xml:space="preserve"> </w:t>
            </w:r>
            <w:r>
              <w:rPr>
                <w:lang w:eastAsia="en-US"/>
              </w:rPr>
              <w:t xml:space="preserve">uses </w:t>
            </w:r>
            <w:r w:rsidRPr="00B93D3B">
              <w:t>(verbal modifier)</w:t>
            </w:r>
          </w:p>
        </w:tc>
        <w:tc>
          <w:tcPr>
            <w:tcW w:w="680" w:type="dxa"/>
            <w:tcBorders>
              <w:top w:val="nil"/>
              <w:left w:val="nil"/>
              <w:bottom w:val="nil"/>
              <w:right w:val="nil"/>
            </w:tcBorders>
            <w:noWrap/>
            <w:vAlign w:val="bottom"/>
          </w:tcPr>
          <w:p w14:paraId="0C317030" w14:textId="77777777" w:rsidR="000931D0" w:rsidRPr="00B93D3B" w:rsidRDefault="000931D0" w:rsidP="001D04AF">
            <w:pPr>
              <w:pStyle w:val="O0Nwnext"/>
              <w:jc w:val="right"/>
              <w:rPr>
                <w:lang w:eastAsia="en-US"/>
              </w:rPr>
            </w:pPr>
            <w:r w:rsidRPr="00B93D3B">
              <w:rPr>
                <w:lang w:eastAsia="en-US"/>
              </w:rPr>
              <w:t>20</w:t>
            </w:r>
          </w:p>
        </w:tc>
        <w:tc>
          <w:tcPr>
            <w:tcW w:w="683" w:type="dxa"/>
            <w:tcBorders>
              <w:top w:val="nil"/>
              <w:left w:val="nil"/>
              <w:bottom w:val="nil"/>
              <w:right w:val="nil"/>
            </w:tcBorders>
            <w:noWrap/>
            <w:vAlign w:val="bottom"/>
          </w:tcPr>
          <w:p w14:paraId="5FA9A638" w14:textId="77777777" w:rsidR="000931D0" w:rsidRPr="00B93D3B" w:rsidRDefault="000931D0" w:rsidP="001D04AF">
            <w:pPr>
              <w:pStyle w:val="O0Nwnext"/>
              <w:jc w:val="right"/>
              <w:rPr>
                <w:lang w:eastAsia="en-US"/>
              </w:rPr>
            </w:pPr>
            <w:r w:rsidRPr="00B93D3B">
              <w:rPr>
                <w:lang w:eastAsia="en-US"/>
              </w:rPr>
              <w:t>8%</w:t>
            </w:r>
          </w:p>
        </w:tc>
        <w:tc>
          <w:tcPr>
            <w:tcW w:w="680" w:type="dxa"/>
            <w:tcBorders>
              <w:left w:val="nil"/>
              <w:right w:val="nil"/>
            </w:tcBorders>
            <w:noWrap/>
            <w:vAlign w:val="bottom"/>
          </w:tcPr>
          <w:p w14:paraId="0A5AA8CF" w14:textId="77777777" w:rsidR="000931D0" w:rsidRPr="00B93D3B" w:rsidRDefault="000931D0" w:rsidP="001D04AF">
            <w:pPr>
              <w:pStyle w:val="O0Nwnext"/>
              <w:jc w:val="right"/>
              <w:rPr>
                <w:lang w:eastAsia="en-US"/>
              </w:rPr>
            </w:pPr>
            <w:r w:rsidRPr="00B93D3B">
              <w:rPr>
                <w:lang w:eastAsia="en-US"/>
              </w:rPr>
              <w:t>86</w:t>
            </w:r>
          </w:p>
        </w:tc>
        <w:tc>
          <w:tcPr>
            <w:tcW w:w="683" w:type="dxa"/>
            <w:tcBorders>
              <w:left w:val="nil"/>
              <w:right w:val="nil"/>
            </w:tcBorders>
            <w:noWrap/>
            <w:vAlign w:val="bottom"/>
          </w:tcPr>
          <w:p w14:paraId="530AC758" w14:textId="77777777" w:rsidR="000931D0" w:rsidRPr="00B93D3B" w:rsidRDefault="000931D0" w:rsidP="001D04AF">
            <w:pPr>
              <w:pStyle w:val="O0Nwnext"/>
              <w:jc w:val="right"/>
              <w:rPr>
                <w:lang w:eastAsia="en-US"/>
              </w:rPr>
            </w:pPr>
            <w:r w:rsidRPr="00B93D3B">
              <w:rPr>
                <w:lang w:eastAsia="en-US"/>
              </w:rPr>
              <w:t>13%</w:t>
            </w:r>
          </w:p>
        </w:tc>
      </w:tr>
      <w:tr w:rsidR="000931D0" w:rsidRPr="00B93D3B" w14:paraId="10CD36DA" w14:textId="77777777" w:rsidTr="00415344">
        <w:trPr>
          <w:trHeight w:val="255"/>
        </w:trPr>
        <w:tc>
          <w:tcPr>
            <w:tcW w:w="3119" w:type="dxa"/>
            <w:tcBorders>
              <w:top w:val="nil"/>
              <w:left w:val="nil"/>
              <w:bottom w:val="single" w:sz="4" w:space="0" w:color="auto"/>
              <w:right w:val="nil"/>
            </w:tcBorders>
            <w:noWrap/>
            <w:vAlign w:val="bottom"/>
          </w:tcPr>
          <w:p w14:paraId="72135DF9" w14:textId="77777777" w:rsidR="000931D0" w:rsidRPr="00B93D3B" w:rsidRDefault="000931D0" w:rsidP="001D04AF">
            <w:pPr>
              <w:pStyle w:val="TableCell0-2"/>
              <w:rPr>
                <w:lang w:eastAsia="en-US"/>
              </w:rPr>
            </w:pPr>
            <w:r w:rsidRPr="00B93D3B">
              <w:rPr>
                <w:lang w:eastAsia="en-US"/>
              </w:rPr>
              <w:t>Adverbial</w:t>
            </w:r>
            <w:r w:rsidRPr="00B93D3B">
              <w:t xml:space="preserve"> </w:t>
            </w:r>
            <w:r>
              <w:rPr>
                <w:lang w:eastAsia="en-US"/>
              </w:rPr>
              <w:t xml:space="preserve">uses </w:t>
            </w:r>
            <w:r w:rsidRPr="00B93D3B">
              <w:t>(adverbial modifier)</w:t>
            </w:r>
          </w:p>
        </w:tc>
        <w:tc>
          <w:tcPr>
            <w:tcW w:w="680" w:type="dxa"/>
            <w:tcBorders>
              <w:top w:val="nil"/>
              <w:left w:val="nil"/>
              <w:bottom w:val="single" w:sz="4" w:space="0" w:color="auto"/>
              <w:right w:val="nil"/>
            </w:tcBorders>
            <w:noWrap/>
            <w:vAlign w:val="bottom"/>
          </w:tcPr>
          <w:p w14:paraId="6C090906" w14:textId="77777777" w:rsidR="000931D0" w:rsidRPr="00B93D3B" w:rsidRDefault="000931D0" w:rsidP="001D04AF">
            <w:pPr>
              <w:pStyle w:val="TableCell0-2"/>
              <w:jc w:val="right"/>
              <w:rPr>
                <w:lang w:eastAsia="en-US"/>
              </w:rPr>
            </w:pPr>
            <w:r>
              <w:rPr>
                <w:lang w:eastAsia="en-US"/>
              </w:rPr>
              <w:t>9</w:t>
            </w:r>
          </w:p>
        </w:tc>
        <w:tc>
          <w:tcPr>
            <w:tcW w:w="683" w:type="dxa"/>
            <w:tcBorders>
              <w:top w:val="nil"/>
              <w:left w:val="nil"/>
              <w:bottom w:val="single" w:sz="4" w:space="0" w:color="auto"/>
              <w:right w:val="nil"/>
            </w:tcBorders>
            <w:noWrap/>
            <w:vAlign w:val="bottom"/>
          </w:tcPr>
          <w:p w14:paraId="31AC16DA" w14:textId="77777777" w:rsidR="000931D0" w:rsidRPr="00B93D3B" w:rsidRDefault="000931D0" w:rsidP="001D04AF">
            <w:pPr>
              <w:pStyle w:val="TableCell0-2"/>
              <w:jc w:val="right"/>
              <w:rPr>
                <w:lang w:eastAsia="en-US"/>
              </w:rPr>
            </w:pPr>
            <w:r>
              <w:rPr>
                <w:lang w:eastAsia="en-US"/>
              </w:rPr>
              <w:t>3%</w:t>
            </w:r>
          </w:p>
        </w:tc>
        <w:tc>
          <w:tcPr>
            <w:tcW w:w="680" w:type="dxa"/>
            <w:tcBorders>
              <w:left w:val="nil"/>
              <w:bottom w:val="single" w:sz="4" w:space="0" w:color="auto"/>
              <w:right w:val="nil"/>
            </w:tcBorders>
            <w:noWrap/>
            <w:vAlign w:val="bottom"/>
          </w:tcPr>
          <w:p w14:paraId="31F583C9" w14:textId="77777777" w:rsidR="000931D0" w:rsidRPr="00B93D3B" w:rsidRDefault="000931D0" w:rsidP="001D04AF">
            <w:pPr>
              <w:pStyle w:val="TableCell0-2"/>
              <w:jc w:val="right"/>
              <w:rPr>
                <w:lang w:eastAsia="en-US"/>
              </w:rPr>
            </w:pPr>
            <w:r>
              <w:rPr>
                <w:lang w:eastAsia="en-US"/>
              </w:rPr>
              <w:t>56</w:t>
            </w:r>
          </w:p>
        </w:tc>
        <w:tc>
          <w:tcPr>
            <w:tcW w:w="683" w:type="dxa"/>
            <w:tcBorders>
              <w:left w:val="nil"/>
              <w:bottom w:val="single" w:sz="4" w:space="0" w:color="auto"/>
              <w:right w:val="nil"/>
            </w:tcBorders>
            <w:noWrap/>
            <w:vAlign w:val="bottom"/>
          </w:tcPr>
          <w:p w14:paraId="32CD80A6" w14:textId="77777777" w:rsidR="000931D0" w:rsidRPr="00B93D3B" w:rsidRDefault="000931D0" w:rsidP="001D04AF">
            <w:pPr>
              <w:pStyle w:val="TableCell0-2"/>
              <w:jc w:val="right"/>
              <w:rPr>
                <w:lang w:eastAsia="en-US"/>
              </w:rPr>
            </w:pPr>
            <w:r>
              <w:rPr>
                <w:lang w:eastAsia="en-US"/>
              </w:rPr>
              <w:t>8</w:t>
            </w:r>
            <w:r w:rsidRPr="00B93D3B">
              <w:rPr>
                <w:lang w:eastAsia="en-US"/>
              </w:rPr>
              <w:t>%</w:t>
            </w:r>
          </w:p>
        </w:tc>
      </w:tr>
      <w:tr w:rsidR="000931D0" w:rsidRPr="00B93D3B" w14:paraId="18C3BF11" w14:textId="77777777" w:rsidTr="00415344">
        <w:trPr>
          <w:trHeight w:val="255"/>
        </w:trPr>
        <w:tc>
          <w:tcPr>
            <w:tcW w:w="3119" w:type="dxa"/>
            <w:tcBorders>
              <w:top w:val="single" w:sz="4" w:space="0" w:color="auto"/>
              <w:left w:val="nil"/>
              <w:bottom w:val="single" w:sz="4" w:space="0" w:color="auto"/>
              <w:right w:val="nil"/>
            </w:tcBorders>
            <w:noWrap/>
            <w:vAlign w:val="bottom"/>
          </w:tcPr>
          <w:p w14:paraId="2BBDF4CE" w14:textId="77777777" w:rsidR="000931D0" w:rsidRPr="00B93D3B" w:rsidRDefault="000931D0" w:rsidP="001D04AF">
            <w:pPr>
              <w:pStyle w:val="TableCell2-2Break"/>
            </w:pPr>
            <w:r w:rsidRPr="00B93D3B">
              <w:t>Total</w:t>
            </w:r>
          </w:p>
        </w:tc>
        <w:tc>
          <w:tcPr>
            <w:tcW w:w="680" w:type="dxa"/>
            <w:tcBorders>
              <w:top w:val="single" w:sz="4" w:space="0" w:color="auto"/>
              <w:left w:val="nil"/>
              <w:bottom w:val="single" w:sz="4" w:space="0" w:color="auto"/>
              <w:right w:val="nil"/>
            </w:tcBorders>
            <w:noWrap/>
            <w:vAlign w:val="bottom"/>
          </w:tcPr>
          <w:p w14:paraId="316551BD" w14:textId="77777777" w:rsidR="000931D0" w:rsidRPr="00B93D3B" w:rsidRDefault="000931D0" w:rsidP="001D04AF">
            <w:pPr>
              <w:pStyle w:val="TableCell2-2Break"/>
              <w:jc w:val="right"/>
            </w:pPr>
            <w:r w:rsidRPr="00B93D3B">
              <w:t>258</w:t>
            </w:r>
          </w:p>
        </w:tc>
        <w:tc>
          <w:tcPr>
            <w:tcW w:w="683" w:type="dxa"/>
            <w:tcBorders>
              <w:top w:val="single" w:sz="4" w:space="0" w:color="auto"/>
              <w:left w:val="nil"/>
              <w:bottom w:val="single" w:sz="4" w:space="0" w:color="auto"/>
              <w:right w:val="nil"/>
            </w:tcBorders>
            <w:noWrap/>
            <w:vAlign w:val="bottom"/>
          </w:tcPr>
          <w:p w14:paraId="16FD7D67" w14:textId="77777777" w:rsidR="000931D0" w:rsidRPr="00B93D3B" w:rsidRDefault="000931D0" w:rsidP="001D04AF">
            <w:pPr>
              <w:pStyle w:val="TableCell2-2Break"/>
              <w:jc w:val="right"/>
            </w:pPr>
            <w:r>
              <w:t>100%</w:t>
            </w:r>
          </w:p>
        </w:tc>
        <w:tc>
          <w:tcPr>
            <w:tcW w:w="680" w:type="dxa"/>
            <w:tcBorders>
              <w:top w:val="single" w:sz="4" w:space="0" w:color="auto"/>
              <w:left w:val="nil"/>
              <w:bottom w:val="single" w:sz="4" w:space="0" w:color="auto"/>
              <w:right w:val="nil"/>
            </w:tcBorders>
            <w:noWrap/>
            <w:vAlign w:val="bottom"/>
          </w:tcPr>
          <w:p w14:paraId="15C0A5AC" w14:textId="77777777" w:rsidR="000931D0" w:rsidRPr="00B93D3B" w:rsidRDefault="000931D0" w:rsidP="001D04AF">
            <w:pPr>
              <w:pStyle w:val="TableCell2-2Break"/>
              <w:jc w:val="right"/>
            </w:pPr>
            <w:r w:rsidRPr="00B93D3B">
              <w:t>668</w:t>
            </w:r>
          </w:p>
        </w:tc>
        <w:tc>
          <w:tcPr>
            <w:tcW w:w="683" w:type="dxa"/>
            <w:tcBorders>
              <w:top w:val="single" w:sz="4" w:space="0" w:color="auto"/>
              <w:left w:val="nil"/>
              <w:bottom w:val="single" w:sz="4" w:space="0" w:color="auto"/>
              <w:right w:val="nil"/>
            </w:tcBorders>
            <w:noWrap/>
            <w:vAlign w:val="bottom"/>
          </w:tcPr>
          <w:p w14:paraId="1AA07561" w14:textId="77777777" w:rsidR="000931D0" w:rsidRPr="00B93D3B" w:rsidRDefault="000931D0" w:rsidP="001D04AF">
            <w:pPr>
              <w:pStyle w:val="TableCell2-2Break"/>
              <w:jc w:val="right"/>
            </w:pPr>
            <w:r>
              <w:t>100%</w:t>
            </w:r>
          </w:p>
        </w:tc>
      </w:tr>
    </w:tbl>
    <w:p w14:paraId="2885A4D4" w14:textId="77777777" w:rsidR="000931D0" w:rsidRDefault="000931D0" w:rsidP="000931D0">
      <w:pPr>
        <w:pStyle w:val="Body0000after05before"/>
      </w:pPr>
      <w:r>
        <w:t xml:space="preserve">The short demonstratives are also employed in the same domains of use as the long ones, except for the </w:t>
      </w:r>
      <w:r w:rsidRPr="00AF564B">
        <w:t xml:space="preserve">identificational </w:t>
      </w:r>
      <w:r>
        <w:t xml:space="preserve">and placeholder uses. Given their rather frequent </w:t>
      </w:r>
      <w:r w:rsidRPr="003610F6">
        <w:t>alternative readings</w:t>
      </w:r>
      <w:r>
        <w:t xml:space="preserve"> (§</w:t>
      </w:r>
      <w:r>
        <w:fldChar w:fldCharType="begin"/>
      </w:r>
      <w:r>
        <w:instrText xml:space="preserve"> REF _Ref322436088 \w \h </w:instrText>
      </w:r>
      <w:r>
        <w:fldChar w:fldCharType="separate"/>
      </w:r>
      <w:r w:rsidR="00154D81">
        <w:rPr>
          <w:cs/>
        </w:rPr>
        <w:t>‎</w:t>
      </w:r>
      <w:r w:rsidR="00154D81">
        <w:t>7.1.2</w:t>
      </w:r>
      <w:r>
        <w:fldChar w:fldCharType="end"/>
      </w:r>
      <w:r>
        <w:t>), the demonstratives have not been quantified according to their domains of use.</w:t>
      </w:r>
    </w:p>
    <w:p w14:paraId="2A110E97" w14:textId="057678CA" w:rsidR="000931D0" w:rsidRDefault="000931D0" w:rsidP="007E68E8">
      <w:pPr>
        <w:pStyle w:val="Body0505after"/>
      </w:pPr>
      <w:r>
        <w:fldChar w:fldCharType="begin"/>
      </w:r>
      <w:r>
        <w:instrText xml:space="preserve"> REF _Ref320896270 \h </w:instrText>
      </w:r>
      <w:r>
        <w:fldChar w:fldCharType="separate"/>
      </w:r>
      <w:r w:rsidR="00154D81" w:rsidRPr="007A0BC8">
        <w:t xml:space="preserve">Table </w:t>
      </w:r>
      <w:r w:rsidR="00154D81">
        <w:rPr>
          <w:noProof/>
          <w:cs/>
        </w:rPr>
        <w:t>‎</w:t>
      </w:r>
      <w:r w:rsidR="00154D81">
        <w:rPr>
          <w:noProof/>
        </w:rPr>
        <w:t>7</w:t>
      </w:r>
      <w:r w:rsidR="00154D81">
        <w:t>.</w:t>
      </w:r>
      <w:r w:rsidR="00154D81">
        <w:rPr>
          <w:noProof/>
        </w:rPr>
        <w:t>5</w:t>
      </w:r>
      <w:r>
        <w:fldChar w:fldCharType="end"/>
      </w:r>
      <w:r>
        <w:t xml:space="preserve"> and </w:t>
      </w:r>
      <w:r>
        <w:fldChar w:fldCharType="begin"/>
      </w:r>
      <w:r>
        <w:instrText xml:space="preserve"> REF _Ref320896273 \h </w:instrText>
      </w:r>
      <w:r>
        <w:fldChar w:fldCharType="separate"/>
      </w:r>
      <w:r w:rsidR="00154D81" w:rsidRPr="007A0BC8">
        <w:t xml:space="preserve">Table </w:t>
      </w:r>
      <w:r w:rsidR="00154D81">
        <w:rPr>
          <w:noProof/>
          <w:cs/>
        </w:rPr>
        <w:t>‎</w:t>
      </w:r>
      <w:r w:rsidR="00154D81">
        <w:rPr>
          <w:noProof/>
        </w:rPr>
        <w:t>7</w:t>
      </w:r>
      <w:r w:rsidR="00154D81">
        <w:t>.</w:t>
      </w:r>
      <w:r w:rsidR="00154D81">
        <w:rPr>
          <w:noProof/>
        </w:rPr>
        <w:t>6</w:t>
      </w:r>
      <w:r>
        <w:fldChar w:fldCharType="end"/>
      </w:r>
      <w:r>
        <w:t xml:space="preserve"> present an overview of the short demonstratives according to their syntactic functions and domains of use. For </w:t>
      </w:r>
      <w:r w:rsidRPr="00D71CEF">
        <w:rPr>
          <w:rStyle w:val="ChItalBold"/>
        </w:rPr>
        <w:t>ini</w:t>
      </w:r>
      <w:r>
        <w:t xml:space="preserve"> </w:t>
      </w:r>
      <w:r w:rsidR="00B7093A">
        <w:t>‘</w:t>
      </w:r>
      <w:r w:rsidRPr="0099608C">
        <w:rPr>
          <w:rStyle w:val="ChSmallCaps"/>
        </w:rPr>
        <w:t>d.prox</w:t>
      </w:r>
      <w:r w:rsidR="00B7093A">
        <w:t>’</w:t>
      </w:r>
      <w:r>
        <w:t xml:space="preserve"> in </w:t>
      </w:r>
      <w:r>
        <w:fldChar w:fldCharType="begin"/>
      </w:r>
      <w:r>
        <w:instrText xml:space="preserve"> REF _Ref320896270 \h </w:instrText>
      </w:r>
      <w:r>
        <w:fldChar w:fldCharType="separate"/>
      </w:r>
      <w:r w:rsidR="00154D81" w:rsidRPr="007A0BC8">
        <w:t xml:space="preserve">Table </w:t>
      </w:r>
      <w:r w:rsidR="00154D81">
        <w:rPr>
          <w:noProof/>
          <w:cs/>
        </w:rPr>
        <w:t>‎</w:t>
      </w:r>
      <w:r w:rsidR="00154D81">
        <w:rPr>
          <w:noProof/>
        </w:rPr>
        <w:t>7</w:t>
      </w:r>
      <w:r w:rsidR="00154D81">
        <w:t>.</w:t>
      </w:r>
      <w:r w:rsidR="00154D81">
        <w:rPr>
          <w:noProof/>
        </w:rPr>
        <w:t>5</w:t>
      </w:r>
      <w:r>
        <w:fldChar w:fldCharType="end"/>
      </w:r>
      <w:r>
        <w:t>, its syntactic functions are exemplified as follows: adnominal in (</w:t>
      </w:r>
      <w:r>
        <w:fldChar w:fldCharType="begin"/>
      </w:r>
      <w:r>
        <w:instrText xml:space="preserve"> REF _Ref321579119 \n \h </w:instrText>
      </w:r>
      <w:r>
        <w:fldChar w:fldCharType="separate"/>
      </w:r>
      <w:r w:rsidR="00154D81">
        <w:rPr>
          <w:cs/>
        </w:rPr>
        <w:t>‎</w:t>
      </w:r>
      <w:r w:rsidR="00154D81">
        <w:t>1</w:t>
      </w:r>
      <w:r>
        <w:fldChar w:fldCharType="end"/>
      </w:r>
      <w:r>
        <w:t>) to (</w:t>
      </w:r>
      <w:r>
        <w:fldChar w:fldCharType="begin"/>
      </w:r>
      <w:r>
        <w:instrText xml:space="preserve"> REF _Ref321579122 \n \h </w:instrText>
      </w:r>
      <w:r>
        <w:fldChar w:fldCharType="separate"/>
      </w:r>
      <w:r w:rsidR="00154D81">
        <w:rPr>
          <w:cs/>
        </w:rPr>
        <w:t>‎</w:t>
      </w:r>
      <w:r w:rsidR="00154D81">
        <w:t>4</w:t>
      </w:r>
      <w:r>
        <w:fldChar w:fldCharType="end"/>
      </w:r>
      <w:r>
        <w:t>)</w:t>
      </w:r>
      <w:r w:rsidR="007E68E8">
        <w:t>;</w:t>
      </w:r>
      <w:r>
        <w:t xml:space="preserve"> pronominal in (</w:t>
      </w:r>
      <w:r>
        <w:fldChar w:fldCharType="begin"/>
      </w:r>
      <w:r>
        <w:instrText xml:space="preserve"> REF _Ref321579123 \n \h </w:instrText>
      </w:r>
      <w:r>
        <w:fldChar w:fldCharType="separate"/>
      </w:r>
      <w:r w:rsidR="00154D81">
        <w:rPr>
          <w:cs/>
        </w:rPr>
        <w:t>‎</w:t>
      </w:r>
      <w:r w:rsidR="00154D81">
        <w:t>5</w:t>
      </w:r>
      <w:r>
        <w:fldChar w:fldCharType="end"/>
      </w:r>
      <w:r>
        <w:t>)</w:t>
      </w:r>
      <w:r w:rsidR="007E68E8">
        <w:t>;</w:t>
      </w:r>
      <w:r>
        <w:t xml:space="preserve"> and adverbial in (</w:t>
      </w:r>
      <w:r>
        <w:fldChar w:fldCharType="begin"/>
      </w:r>
      <w:r>
        <w:instrText xml:space="preserve"> REF _Ref321579127 \n \h </w:instrText>
      </w:r>
      <w:r>
        <w:fldChar w:fldCharType="separate"/>
      </w:r>
      <w:r w:rsidR="00154D81">
        <w:rPr>
          <w:cs/>
        </w:rPr>
        <w:t>‎</w:t>
      </w:r>
      <w:r w:rsidR="00154D81">
        <w:t>6</w:t>
      </w:r>
      <w:r>
        <w:fldChar w:fldCharType="end"/>
      </w:r>
      <w:r>
        <w:t>) and (</w:t>
      </w:r>
      <w:r>
        <w:fldChar w:fldCharType="begin"/>
      </w:r>
      <w:r>
        <w:instrText xml:space="preserve"> REF _Ref321579129 \n \h </w:instrText>
      </w:r>
      <w:r>
        <w:fldChar w:fldCharType="separate"/>
      </w:r>
      <w:r w:rsidR="00154D81">
        <w:rPr>
          <w:cs/>
        </w:rPr>
        <w:t>‎</w:t>
      </w:r>
      <w:r w:rsidR="00154D81">
        <w:t>7</w:t>
      </w:r>
      <w:r>
        <w:fldChar w:fldCharType="end"/>
      </w:r>
      <w:r>
        <w:t>). Its domains of use are given as follows: spatial in (</w:t>
      </w:r>
      <w:r>
        <w:fldChar w:fldCharType="begin"/>
      </w:r>
      <w:r>
        <w:instrText xml:space="preserve"> REF _Ref321579119 \n \h </w:instrText>
      </w:r>
      <w:r>
        <w:fldChar w:fldCharType="separate"/>
      </w:r>
      <w:r w:rsidR="00154D81">
        <w:rPr>
          <w:cs/>
        </w:rPr>
        <w:t>‎</w:t>
      </w:r>
      <w:r w:rsidR="00154D81">
        <w:t>1</w:t>
      </w:r>
      <w:r>
        <w:fldChar w:fldCharType="end"/>
      </w:r>
      <w:r w:rsidR="00711DD3">
        <w:fldChar w:fldCharType="begin"/>
      </w:r>
      <w:r w:rsidR="00711DD3">
        <w:instrText xml:space="preserve"> REF _Ref363302048 \n \h </w:instrText>
      </w:r>
      <w:r w:rsidR="00711DD3">
        <w:fldChar w:fldCharType="separate"/>
      </w:r>
      <w:r w:rsidR="00154D81">
        <w:rPr>
          <w:cs/>
        </w:rPr>
        <w:t>‎</w:t>
      </w:r>
      <w:r w:rsidR="00154D81">
        <w:t>a</w:t>
      </w:r>
      <w:r w:rsidR="00711DD3">
        <w:fldChar w:fldCharType="end"/>
      </w:r>
      <w:r>
        <w:t>) and (</w:t>
      </w:r>
      <w:r>
        <w:fldChar w:fldCharType="begin"/>
      </w:r>
      <w:r>
        <w:instrText xml:space="preserve"> REF _Ref321579123 \n \h </w:instrText>
      </w:r>
      <w:r>
        <w:fldChar w:fldCharType="separate"/>
      </w:r>
      <w:r w:rsidR="00154D81">
        <w:rPr>
          <w:cs/>
        </w:rPr>
        <w:t>‎</w:t>
      </w:r>
      <w:r w:rsidR="00154D81">
        <w:t>5</w:t>
      </w:r>
      <w:r>
        <w:fldChar w:fldCharType="end"/>
      </w:r>
      <w:r>
        <w:fldChar w:fldCharType="begin"/>
      </w:r>
      <w:r>
        <w:instrText xml:space="preserve"> REF _Ref321578071 \n \h </w:instrText>
      </w:r>
      <w:r>
        <w:fldChar w:fldCharType="separate"/>
      </w:r>
      <w:r w:rsidR="00154D81">
        <w:rPr>
          <w:cs/>
        </w:rPr>
        <w:t>‎</w:t>
      </w:r>
      <w:r w:rsidR="00154D81">
        <w:t>a</w:t>
      </w:r>
      <w:r>
        <w:fldChar w:fldCharType="end"/>
      </w:r>
      <w:r>
        <w:t>)</w:t>
      </w:r>
      <w:r w:rsidR="007E68E8">
        <w:t>;</w:t>
      </w:r>
      <w:r>
        <w:t xml:space="preserve"> temporal in (</w:t>
      </w:r>
      <w:r>
        <w:fldChar w:fldCharType="begin"/>
      </w:r>
      <w:r>
        <w:instrText xml:space="preserve"> REF _Ref321579119 \n \h </w:instrText>
      </w:r>
      <w:r>
        <w:fldChar w:fldCharType="separate"/>
      </w:r>
      <w:r w:rsidR="00154D81">
        <w:rPr>
          <w:cs/>
        </w:rPr>
        <w:t>‎</w:t>
      </w:r>
      <w:r w:rsidR="00154D81">
        <w:t>1</w:t>
      </w:r>
      <w:r>
        <w:fldChar w:fldCharType="end"/>
      </w:r>
      <w:r w:rsidR="00323E88">
        <w:fldChar w:fldCharType="begin"/>
      </w:r>
      <w:r w:rsidR="00323E88">
        <w:instrText xml:space="preserve"> REF _Ref363302049 \n \h </w:instrText>
      </w:r>
      <w:r w:rsidR="00323E88">
        <w:fldChar w:fldCharType="separate"/>
      </w:r>
      <w:r w:rsidR="00154D81">
        <w:rPr>
          <w:cs/>
        </w:rPr>
        <w:t>‎</w:t>
      </w:r>
      <w:r w:rsidR="00154D81">
        <w:t>b</w:t>
      </w:r>
      <w:r w:rsidR="00323E88">
        <w:fldChar w:fldCharType="end"/>
      </w:r>
      <w:r>
        <w:t>)</w:t>
      </w:r>
      <w:r w:rsidR="007E68E8">
        <w:t>;</w:t>
      </w:r>
      <w:r>
        <w:t xml:space="preserve"> psychological in (</w:t>
      </w:r>
      <w:r>
        <w:fldChar w:fldCharType="begin"/>
      </w:r>
      <w:r>
        <w:instrText xml:space="preserve"> REF _Ref321579119 \n \h </w:instrText>
      </w:r>
      <w:r>
        <w:fldChar w:fldCharType="separate"/>
      </w:r>
      <w:r w:rsidR="00154D81">
        <w:rPr>
          <w:cs/>
        </w:rPr>
        <w:t>‎</w:t>
      </w:r>
      <w:r w:rsidR="00154D81">
        <w:t>1</w:t>
      </w:r>
      <w:r>
        <w:fldChar w:fldCharType="end"/>
      </w:r>
      <w:r>
        <w:fldChar w:fldCharType="begin"/>
      </w:r>
      <w:r>
        <w:instrText xml:space="preserve"> REF _Ref316473801 \n \h </w:instrText>
      </w:r>
      <w:r>
        <w:fldChar w:fldCharType="separate"/>
      </w:r>
      <w:r w:rsidR="00154D81">
        <w:rPr>
          <w:cs/>
        </w:rPr>
        <w:t>‎</w:t>
      </w:r>
      <w:r w:rsidR="00154D81">
        <w:t>c</w:t>
      </w:r>
      <w:r>
        <w:fldChar w:fldCharType="end"/>
      </w:r>
      <w:r>
        <w:t>) (emotional involvement), (</w:t>
      </w:r>
      <w:r>
        <w:fldChar w:fldCharType="begin"/>
      </w:r>
      <w:r>
        <w:instrText xml:space="preserve"> REF _Ref321579121 \n \h </w:instrText>
      </w:r>
      <w:r>
        <w:fldChar w:fldCharType="separate"/>
      </w:r>
      <w:r w:rsidR="00154D81">
        <w:rPr>
          <w:cs/>
        </w:rPr>
        <w:t>‎</w:t>
      </w:r>
      <w:r w:rsidR="00154D81">
        <w:t>3</w:t>
      </w:r>
      <w:r>
        <w:fldChar w:fldCharType="end"/>
      </w:r>
      <w:r>
        <w:t>), (</w:t>
      </w:r>
      <w:r>
        <w:fldChar w:fldCharType="begin"/>
      </w:r>
      <w:r>
        <w:instrText xml:space="preserve"> REF _Ref321579122 \n \h </w:instrText>
      </w:r>
      <w:r>
        <w:fldChar w:fldCharType="separate"/>
      </w:r>
      <w:r w:rsidR="00154D81">
        <w:rPr>
          <w:cs/>
        </w:rPr>
        <w:t>‎</w:t>
      </w:r>
      <w:r w:rsidR="00154D81">
        <w:t>4</w:t>
      </w:r>
      <w:r>
        <w:fldChar w:fldCharType="end"/>
      </w:r>
      <w:r>
        <w:t>), (</w:t>
      </w:r>
      <w:r>
        <w:fldChar w:fldCharType="begin"/>
      </w:r>
      <w:r>
        <w:instrText xml:space="preserve"> REF _Ref321579127 \n \h </w:instrText>
      </w:r>
      <w:r>
        <w:fldChar w:fldCharType="separate"/>
      </w:r>
      <w:r w:rsidR="00154D81">
        <w:rPr>
          <w:cs/>
        </w:rPr>
        <w:t>‎</w:t>
      </w:r>
      <w:r w:rsidR="00154D81">
        <w:t>6</w:t>
      </w:r>
      <w:r>
        <w:fldChar w:fldCharType="end"/>
      </w:r>
      <w:r>
        <w:t>)</w:t>
      </w:r>
      <w:r w:rsidR="007E68E8">
        <w:t>,</w:t>
      </w:r>
      <w:r>
        <w:t xml:space="preserve"> (</w:t>
      </w:r>
      <w:r>
        <w:fldChar w:fldCharType="begin"/>
      </w:r>
      <w:r>
        <w:instrText xml:space="preserve"> REF _Ref321579129 \n \h </w:instrText>
      </w:r>
      <w:r>
        <w:fldChar w:fldCharType="separate"/>
      </w:r>
      <w:r w:rsidR="00154D81">
        <w:rPr>
          <w:cs/>
        </w:rPr>
        <w:t>‎</w:t>
      </w:r>
      <w:r w:rsidR="00154D81">
        <w:t>7</w:t>
      </w:r>
      <w:r>
        <w:fldChar w:fldCharType="end"/>
      </w:r>
      <w:r>
        <w:t>) (vividness), and (</w:t>
      </w:r>
      <w:r>
        <w:fldChar w:fldCharType="begin"/>
      </w:r>
      <w:r>
        <w:instrText xml:space="preserve"> REF _Ref321579120 \n \h </w:instrText>
      </w:r>
      <w:r>
        <w:fldChar w:fldCharType="separate"/>
      </w:r>
      <w:r w:rsidR="00154D81">
        <w:rPr>
          <w:cs/>
        </w:rPr>
        <w:t>‎</w:t>
      </w:r>
      <w:r w:rsidR="00154D81">
        <w:t>2</w:t>
      </w:r>
      <w:r>
        <w:fldChar w:fldCharType="end"/>
      </w:r>
      <w:r>
        <w:t>) (contrast)</w:t>
      </w:r>
      <w:r w:rsidR="007E68E8">
        <w:t xml:space="preserve">; and </w:t>
      </w:r>
      <w:r>
        <w:t>textual in (</w:t>
      </w:r>
      <w:r>
        <w:fldChar w:fldCharType="begin"/>
      </w:r>
      <w:r>
        <w:instrText xml:space="preserve"> REF _Ref321579123 \n \h </w:instrText>
      </w:r>
      <w:r>
        <w:fldChar w:fldCharType="separate"/>
      </w:r>
      <w:r w:rsidR="00154D81">
        <w:rPr>
          <w:cs/>
        </w:rPr>
        <w:t>‎</w:t>
      </w:r>
      <w:r w:rsidR="00154D81">
        <w:t>5</w:t>
      </w:r>
      <w:r>
        <w:fldChar w:fldCharType="end"/>
      </w:r>
      <w:r>
        <w:fldChar w:fldCharType="begin"/>
      </w:r>
      <w:r>
        <w:instrText xml:space="preserve"> REF _Ref321578075 \n \h </w:instrText>
      </w:r>
      <w:r>
        <w:fldChar w:fldCharType="separate"/>
      </w:r>
      <w:r w:rsidR="00154D81">
        <w:rPr>
          <w:cs/>
        </w:rPr>
        <w:t>‎</w:t>
      </w:r>
      <w:r w:rsidR="00154D81">
        <w:t>b</w:t>
      </w:r>
      <w:r>
        <w:fldChar w:fldCharType="end"/>
      </w:r>
      <w:r>
        <w:t>) (anaphoric) and (</w:t>
      </w:r>
      <w:r>
        <w:fldChar w:fldCharType="begin"/>
      </w:r>
      <w:r>
        <w:instrText xml:space="preserve"> REF _Ref321579123 \n \h </w:instrText>
      </w:r>
      <w:r>
        <w:fldChar w:fldCharType="separate"/>
      </w:r>
      <w:r w:rsidR="00154D81">
        <w:rPr>
          <w:cs/>
        </w:rPr>
        <w:t>‎</w:t>
      </w:r>
      <w:r w:rsidR="00154D81">
        <w:t>5</w:t>
      </w:r>
      <w:r>
        <w:fldChar w:fldCharType="end"/>
      </w:r>
      <w:r>
        <w:fldChar w:fldCharType="begin"/>
      </w:r>
      <w:r>
        <w:instrText xml:space="preserve"> REF _Ref321578077 \n \h </w:instrText>
      </w:r>
      <w:r>
        <w:fldChar w:fldCharType="separate"/>
      </w:r>
      <w:r w:rsidR="00154D81">
        <w:rPr>
          <w:cs/>
        </w:rPr>
        <w:t>‎</w:t>
      </w:r>
      <w:r w:rsidR="00154D81">
        <w:t>c</w:t>
      </w:r>
      <w:r>
        <w:fldChar w:fldCharType="end"/>
      </w:r>
      <w:r>
        <w:t>) (discourse deictic).</w:t>
      </w:r>
    </w:p>
    <w:p w14:paraId="6B698BD2" w14:textId="048DE9B1" w:rsidR="000931D0" w:rsidRPr="007A0BC8" w:rsidRDefault="000931D0" w:rsidP="000931D0">
      <w:pPr>
        <w:pStyle w:val="Caption"/>
      </w:pPr>
      <w:bookmarkStart w:id="3183" w:name="_Ref320896270"/>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5</w:t>
        </w:r>
      </w:fldSimple>
      <w:bookmarkEnd w:id="3183"/>
      <w:r w:rsidRPr="007A0BC8">
        <w:t>:</w:t>
      </w:r>
      <w:r w:rsidRPr="007A0BC8">
        <w:tab/>
      </w:r>
      <w:r>
        <w:t xml:space="preserve">Short </w:t>
      </w:r>
      <w:r w:rsidRPr="00D71CEF">
        <w:rPr>
          <w:rStyle w:val="ChItalBold"/>
        </w:rPr>
        <w:t>ini</w:t>
      </w:r>
      <w:r>
        <w:t xml:space="preserve"> </w:t>
      </w:r>
      <w:r w:rsidR="00B7093A">
        <w:t>‘</w:t>
      </w:r>
      <w:r w:rsidRPr="0099608C">
        <w:rPr>
          <w:rStyle w:val="ChSmallCaps"/>
        </w:rPr>
        <w:t>d.prox</w:t>
      </w:r>
      <w:r w:rsidR="00B7093A">
        <w:t>’</w:t>
      </w:r>
      <w:r>
        <w:t>: Syntactic functions and domains of use</w:t>
      </w:r>
      <w:r>
        <w:rPr>
          <w:rStyle w:val="FootnoteReference"/>
        </w:rPr>
        <w:footnoteReference w:id="197"/>
      </w:r>
    </w:p>
    <w:tbl>
      <w:tblPr>
        <w:tblW w:w="6690"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284"/>
        <w:gridCol w:w="3627"/>
        <w:gridCol w:w="2779"/>
      </w:tblGrid>
      <w:tr w:rsidR="000931D0" w:rsidRPr="00665BBB" w14:paraId="296AC8ED" w14:textId="77777777" w:rsidTr="00E370EE">
        <w:trPr>
          <w:tblHeader/>
        </w:trPr>
        <w:tc>
          <w:tcPr>
            <w:tcW w:w="284" w:type="dxa"/>
            <w:tcBorders>
              <w:top w:val="single" w:sz="4" w:space="0" w:color="auto"/>
              <w:left w:val="nil"/>
              <w:bottom w:val="single" w:sz="4" w:space="0" w:color="auto"/>
            </w:tcBorders>
            <w:shd w:val="clear" w:color="auto" w:fill="auto"/>
          </w:tcPr>
          <w:p w14:paraId="4B25F6BE" w14:textId="77777777" w:rsidR="000931D0" w:rsidRPr="00665BBB" w:rsidRDefault="000931D0" w:rsidP="001D04AF">
            <w:pPr>
              <w:pStyle w:val="TableHd"/>
            </w:pPr>
          </w:p>
        </w:tc>
        <w:tc>
          <w:tcPr>
            <w:tcW w:w="3627" w:type="dxa"/>
            <w:tcBorders>
              <w:top w:val="single" w:sz="4" w:space="0" w:color="auto"/>
              <w:bottom w:val="single" w:sz="4" w:space="0" w:color="auto"/>
            </w:tcBorders>
            <w:shd w:val="clear" w:color="auto" w:fill="auto"/>
          </w:tcPr>
          <w:p w14:paraId="0A77AFD1" w14:textId="77777777" w:rsidR="000931D0" w:rsidRPr="00665BBB" w:rsidRDefault="000931D0" w:rsidP="001D04AF">
            <w:pPr>
              <w:pStyle w:val="TableHd"/>
            </w:pPr>
            <w:r w:rsidRPr="00665BBB">
              <w:t>Papuan Malay with gloss</w:t>
            </w:r>
          </w:p>
        </w:tc>
        <w:tc>
          <w:tcPr>
            <w:tcW w:w="2779" w:type="dxa"/>
            <w:tcBorders>
              <w:top w:val="single" w:sz="4" w:space="0" w:color="auto"/>
              <w:bottom w:val="single" w:sz="4" w:space="0" w:color="auto"/>
              <w:right w:val="nil"/>
            </w:tcBorders>
            <w:shd w:val="clear" w:color="auto" w:fill="auto"/>
          </w:tcPr>
          <w:p w14:paraId="2CA0A1C5" w14:textId="77777777" w:rsidR="000931D0" w:rsidRPr="00665BBB" w:rsidRDefault="000931D0" w:rsidP="001D04AF">
            <w:pPr>
              <w:pStyle w:val="TableHd"/>
            </w:pPr>
            <w:r w:rsidRPr="00665BBB">
              <w:t>Free translation</w:t>
            </w:r>
          </w:p>
        </w:tc>
      </w:tr>
      <w:tr w:rsidR="000931D0" w:rsidRPr="00665BBB" w14:paraId="3988D6F5" w14:textId="77777777" w:rsidTr="00E370EE">
        <w:tc>
          <w:tcPr>
            <w:tcW w:w="6690" w:type="dxa"/>
            <w:gridSpan w:val="3"/>
            <w:tcBorders>
              <w:top w:val="single" w:sz="4" w:space="0" w:color="auto"/>
              <w:left w:val="nil"/>
              <w:right w:val="nil"/>
            </w:tcBorders>
            <w:shd w:val="clear" w:color="auto" w:fill="auto"/>
          </w:tcPr>
          <w:p w14:paraId="00AAF515" w14:textId="77777777" w:rsidR="000931D0" w:rsidRPr="00665BBB" w:rsidRDefault="000931D0" w:rsidP="00AC23C4">
            <w:pPr>
              <w:pStyle w:val="TableCell2-2"/>
              <w:numPr>
                <w:ilvl w:val="0"/>
                <w:numId w:val="3"/>
              </w:numPr>
              <w:tabs>
                <w:tab w:val="clear" w:pos="567"/>
                <w:tab w:val="num" w:pos="284"/>
              </w:tabs>
              <w:ind w:left="284" w:hanging="284"/>
            </w:pPr>
            <w:bookmarkStart w:id="3184" w:name="_Ref321579119"/>
            <w:r w:rsidRPr="00665BBB">
              <w:t>Adnominal uses (modifies nouns) / Spatial uses in (</w:t>
            </w:r>
            <w:r w:rsidR="00711DD3" w:rsidRPr="00665BBB">
              <w:fldChar w:fldCharType="begin"/>
            </w:r>
            <w:r w:rsidR="00711DD3" w:rsidRPr="00665BBB">
              <w:instrText xml:space="preserve"> REF _Ref363302048 \n \h </w:instrText>
            </w:r>
            <w:r w:rsidR="00711DD3" w:rsidRPr="00665BBB">
              <w:fldChar w:fldCharType="separate"/>
            </w:r>
            <w:r w:rsidR="00154D81">
              <w:rPr>
                <w:cs/>
              </w:rPr>
              <w:t>‎</w:t>
            </w:r>
            <w:r w:rsidR="00154D81">
              <w:t>a</w:t>
            </w:r>
            <w:r w:rsidR="00711DD3" w:rsidRPr="00665BBB">
              <w:fldChar w:fldCharType="end"/>
            </w:r>
            <w:r w:rsidRPr="00665BBB">
              <w:t>), temporal uses in (</w:t>
            </w:r>
            <w:r w:rsidR="00711DD3" w:rsidRPr="00665BBB">
              <w:fldChar w:fldCharType="begin"/>
            </w:r>
            <w:r w:rsidR="00711DD3" w:rsidRPr="00665BBB">
              <w:instrText xml:space="preserve"> REF _Ref363302049 \n \h </w:instrText>
            </w:r>
            <w:r w:rsidR="00711DD3" w:rsidRPr="00665BBB">
              <w:fldChar w:fldCharType="separate"/>
            </w:r>
            <w:r w:rsidR="00154D81">
              <w:rPr>
                <w:cs/>
              </w:rPr>
              <w:t>‎</w:t>
            </w:r>
            <w:r w:rsidR="00154D81">
              <w:t>b</w:t>
            </w:r>
            <w:r w:rsidR="00711DD3" w:rsidRPr="00665BBB">
              <w:fldChar w:fldCharType="end"/>
            </w:r>
            <w:r w:rsidRPr="00665BBB">
              <w:t>), psychological uses (emotional involvement) in (</w:t>
            </w:r>
            <w:r w:rsidRPr="00665BBB">
              <w:fldChar w:fldCharType="begin"/>
            </w:r>
            <w:r w:rsidRPr="00665BBB">
              <w:instrText xml:space="preserve"> REF _Ref316473801 \n \h </w:instrText>
            </w:r>
            <w:r w:rsidRPr="00665BBB">
              <w:fldChar w:fldCharType="separate"/>
            </w:r>
            <w:r w:rsidR="00154D81">
              <w:rPr>
                <w:cs/>
              </w:rPr>
              <w:t>‎</w:t>
            </w:r>
            <w:r w:rsidR="00154D81">
              <w:t>c</w:t>
            </w:r>
            <w:r w:rsidRPr="00665BBB">
              <w:fldChar w:fldCharType="end"/>
            </w:r>
            <w:r w:rsidRPr="00665BBB">
              <w:t>)</w:t>
            </w:r>
            <w:bookmarkEnd w:id="3184"/>
          </w:p>
        </w:tc>
      </w:tr>
      <w:bookmarkStart w:id="3185" w:name="_Ref363302048"/>
      <w:bookmarkEnd w:id="3185"/>
      <w:tr w:rsidR="000931D0" w:rsidRPr="00665BBB" w14:paraId="53612F83" w14:textId="77777777" w:rsidTr="00E370EE">
        <w:tc>
          <w:tcPr>
            <w:tcW w:w="284" w:type="dxa"/>
            <w:tcBorders>
              <w:left w:val="nil"/>
            </w:tcBorders>
            <w:shd w:val="clear" w:color="auto" w:fill="auto"/>
          </w:tcPr>
          <w:p w14:paraId="51AB54EA" w14:textId="77777777" w:rsidR="000931D0" w:rsidRPr="00665BBB" w:rsidRDefault="000931D0" w:rsidP="001D04AF">
            <w:pPr>
              <w:pStyle w:val="O0Nwnext"/>
              <w:rPr>
                <w:rStyle w:val="ChSmallCaps"/>
              </w:rPr>
            </w:pPr>
            <w:r w:rsidRPr="00665BBB">
              <w:fldChar w:fldCharType="begin"/>
            </w:r>
            <w:r w:rsidRPr="00665BBB">
              <w:instrText xml:space="preserve"> LISTNUM  NumberDefault \l 8 \s 1 </w:instrText>
            </w:r>
            <w:r w:rsidRPr="00665BBB">
              <w:fldChar w:fldCharType="end">
                <w:numberingChange w:id="3186" w:author="Angela Kluge" w:date="2014-02-08T11:40:00Z" w:original="a."/>
              </w:fldChar>
            </w:r>
          </w:p>
        </w:tc>
        <w:tc>
          <w:tcPr>
            <w:tcW w:w="3627" w:type="dxa"/>
            <w:shd w:val="clear" w:color="auto" w:fill="auto"/>
          </w:tcPr>
          <w:p w14:paraId="34E56721" w14:textId="77777777" w:rsidR="000931D0" w:rsidRPr="00665BBB" w:rsidRDefault="000931D0" w:rsidP="001D04AF">
            <w:pPr>
              <w:pStyle w:val="O0Nwnext"/>
              <w:rPr>
                <w:rStyle w:val="ChItalBold"/>
              </w:rPr>
            </w:pPr>
            <w:r w:rsidRPr="00665BBB">
              <w:rPr>
                <w:rStyle w:val="ChItalBold"/>
              </w:rPr>
              <w:t xml:space="preserve">bawa </w:t>
            </w:r>
            <w:r w:rsidRPr="00665BBB">
              <w:rPr>
                <w:rStyle w:val="ChItalBoldUndl"/>
              </w:rPr>
              <w:t>mace ni</w:t>
            </w:r>
            <w:r w:rsidRPr="00665BBB">
              <w:rPr>
                <w:rStyle w:val="ChItalBold"/>
              </w:rPr>
              <w:t xml:space="preserve"> ke ruma-sakit</w:t>
            </w:r>
          </w:p>
        </w:tc>
        <w:tc>
          <w:tcPr>
            <w:tcW w:w="2779" w:type="dxa"/>
            <w:vMerge w:val="restart"/>
            <w:tcBorders>
              <w:right w:val="nil"/>
            </w:tcBorders>
            <w:shd w:val="clear" w:color="auto" w:fill="auto"/>
          </w:tcPr>
          <w:p w14:paraId="5FB239D3" w14:textId="4100F2ED" w:rsidR="000931D0" w:rsidRPr="00665BBB" w:rsidRDefault="00B7093A" w:rsidP="001D04AF">
            <w:pPr>
              <w:pStyle w:val="TableCell0-2Break"/>
            </w:pPr>
            <w:r>
              <w:t>‘</w:t>
            </w:r>
            <w:r w:rsidR="000931D0" w:rsidRPr="00665BBB">
              <w:t xml:space="preserve">(I) brought </w:t>
            </w:r>
            <w:r w:rsidR="000931D0" w:rsidRPr="00665BBB">
              <w:rPr>
                <w:rStyle w:val="ChBlueBold"/>
              </w:rPr>
              <w:t>(my) wife here</w:t>
            </w:r>
            <w:r w:rsidR="000931D0" w:rsidRPr="00665BBB">
              <w:t xml:space="preserve"> to the hospital</w:t>
            </w:r>
            <w:r>
              <w:t>’</w:t>
            </w:r>
          </w:p>
        </w:tc>
      </w:tr>
      <w:tr w:rsidR="000931D0" w:rsidRPr="00665BBB" w14:paraId="3DAEDB87" w14:textId="77777777" w:rsidTr="00E370EE">
        <w:tc>
          <w:tcPr>
            <w:tcW w:w="284" w:type="dxa"/>
            <w:tcBorders>
              <w:left w:val="nil"/>
            </w:tcBorders>
            <w:shd w:val="clear" w:color="auto" w:fill="auto"/>
          </w:tcPr>
          <w:p w14:paraId="5268A8F4" w14:textId="77777777" w:rsidR="000931D0" w:rsidRPr="00665BBB" w:rsidRDefault="000931D0" w:rsidP="001D04AF">
            <w:pPr>
              <w:pStyle w:val="TableCell0-2Break"/>
            </w:pPr>
          </w:p>
        </w:tc>
        <w:tc>
          <w:tcPr>
            <w:tcW w:w="3627" w:type="dxa"/>
            <w:shd w:val="clear" w:color="auto" w:fill="auto"/>
          </w:tcPr>
          <w:p w14:paraId="142675DB" w14:textId="77777777" w:rsidR="000931D0" w:rsidRPr="00665BBB" w:rsidRDefault="000931D0" w:rsidP="001D04AF">
            <w:pPr>
              <w:pStyle w:val="TableCell0-2Break"/>
            </w:pPr>
            <w:r w:rsidRPr="00665BBB">
              <w:t xml:space="preserve">bring woman </w:t>
            </w:r>
            <w:r w:rsidRPr="00665BBB">
              <w:rPr>
                <w:rStyle w:val="ChSmallCaps"/>
              </w:rPr>
              <w:t>d.prox</w:t>
            </w:r>
            <w:r w:rsidRPr="00665BBB">
              <w:t xml:space="preserve"> to hospital</w:t>
            </w:r>
          </w:p>
        </w:tc>
        <w:tc>
          <w:tcPr>
            <w:tcW w:w="2779" w:type="dxa"/>
            <w:vMerge/>
            <w:tcBorders>
              <w:right w:val="nil"/>
            </w:tcBorders>
            <w:shd w:val="clear" w:color="auto" w:fill="auto"/>
          </w:tcPr>
          <w:p w14:paraId="2284048A" w14:textId="77777777" w:rsidR="000931D0" w:rsidRPr="00665BBB" w:rsidRDefault="000931D0" w:rsidP="001D04AF">
            <w:pPr>
              <w:pStyle w:val="TableCell0-2Break"/>
            </w:pPr>
          </w:p>
        </w:tc>
      </w:tr>
      <w:bookmarkStart w:id="3187" w:name="_Ref363302049"/>
      <w:bookmarkEnd w:id="3187"/>
      <w:tr w:rsidR="00042410" w:rsidRPr="00665BBB" w14:paraId="0124ED36" w14:textId="77777777" w:rsidTr="00E370EE">
        <w:tc>
          <w:tcPr>
            <w:tcW w:w="284" w:type="dxa"/>
            <w:tcBorders>
              <w:left w:val="nil"/>
            </w:tcBorders>
            <w:shd w:val="clear" w:color="auto" w:fill="auto"/>
          </w:tcPr>
          <w:p w14:paraId="7828A920" w14:textId="77777777" w:rsidR="00042410" w:rsidRPr="00665BBB" w:rsidRDefault="00042410" w:rsidP="001D04AF">
            <w:pPr>
              <w:pStyle w:val="O0Nwnext"/>
            </w:pPr>
            <w:r w:rsidRPr="00665BBB">
              <w:fldChar w:fldCharType="begin"/>
            </w:r>
            <w:r w:rsidRPr="00665BBB">
              <w:instrText xml:space="preserve"> LISTNUM  NumberDefault \l 8 </w:instrText>
            </w:r>
            <w:r w:rsidRPr="00665BBB">
              <w:fldChar w:fldCharType="end">
                <w:numberingChange w:id="3188" w:author="Angela Kluge" w:date="2014-02-08T11:40:00Z" w:original="b."/>
              </w:fldChar>
            </w:r>
          </w:p>
        </w:tc>
        <w:tc>
          <w:tcPr>
            <w:tcW w:w="3627" w:type="dxa"/>
            <w:shd w:val="clear" w:color="auto" w:fill="auto"/>
          </w:tcPr>
          <w:p w14:paraId="4AED1DB8" w14:textId="38FF96D1" w:rsidR="00042410" w:rsidRPr="002C4E09" w:rsidRDefault="00042410" w:rsidP="003244B2">
            <w:pPr>
              <w:pStyle w:val="O0Nwnext"/>
              <w:rPr>
                <w:rStyle w:val="ChItalBold"/>
              </w:rPr>
            </w:pPr>
            <w:r>
              <w:rPr>
                <w:rStyle w:val="ChItalBold"/>
              </w:rPr>
              <w:t xml:space="preserve">sekertaria ni </w:t>
            </w:r>
            <w:r>
              <w:rPr>
                <w:rStyle w:val="ChItalBoldUndl"/>
              </w:rPr>
              <w:t>pagi n</w:t>
            </w:r>
            <w:r w:rsidRPr="00665BBB">
              <w:rPr>
                <w:rStyle w:val="ChItalBoldUndl"/>
              </w:rPr>
              <w:t>i</w:t>
            </w:r>
            <w:r w:rsidRPr="002C4E09">
              <w:rPr>
                <w:rStyle w:val="ChItalBold"/>
              </w:rPr>
              <w:t xml:space="preserve"> sedi </w:t>
            </w:r>
            <w:r>
              <w:rPr>
                <w:rStyle w:val="ChItalBold"/>
              </w:rPr>
              <w:t>…</w:t>
            </w:r>
          </w:p>
        </w:tc>
        <w:tc>
          <w:tcPr>
            <w:tcW w:w="2779" w:type="dxa"/>
            <w:vMerge w:val="restart"/>
            <w:tcBorders>
              <w:right w:val="nil"/>
            </w:tcBorders>
            <w:shd w:val="clear" w:color="auto" w:fill="auto"/>
          </w:tcPr>
          <w:p w14:paraId="059A07AB" w14:textId="63037864" w:rsidR="00042410" w:rsidRPr="00665BBB" w:rsidRDefault="00042410" w:rsidP="00440A4D">
            <w:pPr>
              <w:pStyle w:val="TableCell0-2Break"/>
            </w:pPr>
            <w:r>
              <w:t>‘</w:t>
            </w:r>
            <w:r>
              <w:rPr>
                <w:rStyle w:val="ChBlueBold"/>
              </w:rPr>
              <w:t>this morning</w:t>
            </w:r>
            <w:r w:rsidRPr="00665BBB">
              <w:t xml:space="preserve"> </w:t>
            </w:r>
            <w:r>
              <w:t>the secretary was (very) sad’</w:t>
            </w:r>
            <w:r>
              <w:rPr>
                <w:rStyle w:val="FootnoteReference"/>
              </w:rPr>
              <w:footnoteReference w:id="198"/>
            </w:r>
          </w:p>
        </w:tc>
      </w:tr>
      <w:tr w:rsidR="00042410" w:rsidRPr="00665BBB" w14:paraId="6ADACAB7" w14:textId="77777777" w:rsidTr="00E370EE">
        <w:tc>
          <w:tcPr>
            <w:tcW w:w="284" w:type="dxa"/>
            <w:tcBorders>
              <w:left w:val="nil"/>
            </w:tcBorders>
            <w:shd w:val="clear" w:color="auto" w:fill="auto"/>
          </w:tcPr>
          <w:p w14:paraId="00ACEC0A" w14:textId="77777777" w:rsidR="00042410" w:rsidRPr="00665BBB" w:rsidRDefault="00042410" w:rsidP="001D04AF">
            <w:pPr>
              <w:pStyle w:val="TableCell0-2Break"/>
            </w:pPr>
          </w:p>
        </w:tc>
        <w:tc>
          <w:tcPr>
            <w:tcW w:w="3627" w:type="dxa"/>
            <w:shd w:val="clear" w:color="auto" w:fill="auto"/>
          </w:tcPr>
          <w:p w14:paraId="04E7F0B0" w14:textId="37CB5043" w:rsidR="00042410" w:rsidRPr="00665BBB" w:rsidRDefault="00042410" w:rsidP="003244B2">
            <w:pPr>
              <w:pStyle w:val="TableCell0-2Break"/>
            </w:pPr>
            <w:r w:rsidRPr="003244B2">
              <w:t>secretariat</w:t>
            </w:r>
            <w:r w:rsidRPr="00665BBB">
              <w:t xml:space="preserve"> </w:t>
            </w:r>
            <w:r w:rsidRPr="00665BBB">
              <w:rPr>
                <w:rStyle w:val="ChSmallCaps"/>
              </w:rPr>
              <w:t>d.prox</w:t>
            </w:r>
            <w:r w:rsidRPr="003244B2">
              <w:t xml:space="preserve"> morning</w:t>
            </w:r>
            <w:r w:rsidRPr="00665BBB">
              <w:rPr>
                <w:rStyle w:val="ChSmallCaps"/>
              </w:rPr>
              <w:t xml:space="preserve"> d.prox</w:t>
            </w:r>
            <w:r w:rsidRPr="003244B2">
              <w:t xml:space="preserve"> be</w:t>
            </w:r>
            <w:r>
              <w:t>.sad</w:t>
            </w:r>
          </w:p>
        </w:tc>
        <w:tc>
          <w:tcPr>
            <w:tcW w:w="2779" w:type="dxa"/>
            <w:vMerge/>
            <w:tcBorders>
              <w:right w:val="nil"/>
            </w:tcBorders>
            <w:shd w:val="clear" w:color="auto" w:fill="auto"/>
          </w:tcPr>
          <w:p w14:paraId="51093FA0" w14:textId="77777777" w:rsidR="00042410" w:rsidRPr="00665BBB" w:rsidRDefault="00042410" w:rsidP="001D04AF">
            <w:pPr>
              <w:pStyle w:val="TableCell0-2Break"/>
            </w:pPr>
          </w:p>
        </w:tc>
      </w:tr>
      <w:bookmarkStart w:id="3189" w:name="_Ref316473801"/>
      <w:bookmarkEnd w:id="3189"/>
      <w:tr w:rsidR="00236F18" w:rsidRPr="00665BBB" w14:paraId="301FB7DE" w14:textId="77777777" w:rsidTr="00E370EE">
        <w:tc>
          <w:tcPr>
            <w:tcW w:w="284" w:type="dxa"/>
            <w:tcBorders>
              <w:left w:val="nil"/>
              <w:bottom w:val="nil"/>
            </w:tcBorders>
            <w:shd w:val="clear" w:color="auto" w:fill="auto"/>
          </w:tcPr>
          <w:p w14:paraId="669FBD4C" w14:textId="77777777" w:rsidR="00236F18" w:rsidRPr="00665BBB" w:rsidRDefault="00236F18" w:rsidP="001D04AF">
            <w:pPr>
              <w:pStyle w:val="O0Nwnext"/>
            </w:pPr>
            <w:r w:rsidRPr="00665BBB">
              <w:fldChar w:fldCharType="begin"/>
            </w:r>
            <w:r w:rsidRPr="00665BBB">
              <w:instrText xml:space="preserve"> LISTNUM  NumberDefault \l 8 </w:instrText>
            </w:r>
            <w:r w:rsidRPr="00665BBB">
              <w:fldChar w:fldCharType="end">
                <w:numberingChange w:id="3190" w:author="Angela Kluge" w:date="2014-02-08T11:40:00Z" w:original="c."/>
              </w:fldChar>
            </w:r>
          </w:p>
        </w:tc>
        <w:tc>
          <w:tcPr>
            <w:tcW w:w="3627" w:type="dxa"/>
            <w:tcBorders>
              <w:bottom w:val="nil"/>
            </w:tcBorders>
            <w:shd w:val="clear" w:color="auto" w:fill="auto"/>
          </w:tcPr>
          <w:p w14:paraId="192DFF54" w14:textId="77777777" w:rsidR="00236F18" w:rsidRPr="00665BBB" w:rsidRDefault="00236F18" w:rsidP="001D04AF">
            <w:pPr>
              <w:pStyle w:val="O0Nwnext"/>
              <w:rPr>
                <w:rStyle w:val="ChItalBold"/>
              </w:rPr>
            </w:pPr>
            <w:r w:rsidRPr="00665BBB">
              <w:rPr>
                <w:rStyle w:val="ChItalBold"/>
              </w:rPr>
              <w:t xml:space="preserve">kalo </w:t>
            </w:r>
            <w:r w:rsidRPr="00665BBB">
              <w:rPr>
                <w:rStyle w:val="ChItalBoldUndl"/>
              </w:rPr>
              <w:t>Ise ni</w:t>
            </w:r>
            <w:r w:rsidRPr="00665BBB">
              <w:rPr>
                <w:rStyle w:val="ChItalBold"/>
              </w:rPr>
              <w:t xml:space="preserve"> selesay …</w:t>
            </w:r>
          </w:p>
        </w:tc>
        <w:tc>
          <w:tcPr>
            <w:tcW w:w="2779" w:type="dxa"/>
            <w:vMerge w:val="restart"/>
            <w:tcBorders>
              <w:right w:val="nil"/>
            </w:tcBorders>
            <w:shd w:val="clear" w:color="auto" w:fill="auto"/>
          </w:tcPr>
          <w:p w14:paraId="14A8F084" w14:textId="652E114C" w:rsidR="00236F18" w:rsidRPr="00665BBB" w:rsidRDefault="00B7093A" w:rsidP="001D04AF">
            <w:pPr>
              <w:pStyle w:val="TableCell0-2Break"/>
            </w:pPr>
            <w:r>
              <w:t>‘</w:t>
            </w:r>
            <w:r w:rsidR="00236F18" w:rsidRPr="00665BBB">
              <w:t xml:space="preserve">when </w:t>
            </w:r>
            <w:r w:rsidR="00236F18" w:rsidRPr="00665BBB">
              <w:rPr>
                <w:rStyle w:val="ChBlueBold"/>
              </w:rPr>
              <w:t>this (my daughter) Ise</w:t>
            </w:r>
            <w:r w:rsidR="00236F18" w:rsidRPr="00665BBB">
              <w:t xml:space="preserve"> has finished (school) …</w:t>
            </w:r>
            <w:r>
              <w:t>’</w:t>
            </w:r>
            <w:r w:rsidR="00236F18" w:rsidRPr="00665BBB">
              <w:rPr>
                <w:rStyle w:val="FootnoteReference"/>
              </w:rPr>
              <w:footnoteReference w:id="199"/>
            </w:r>
          </w:p>
        </w:tc>
      </w:tr>
      <w:tr w:rsidR="00236F18" w:rsidRPr="00665BBB" w14:paraId="69342CC1" w14:textId="77777777" w:rsidTr="00E370EE">
        <w:tc>
          <w:tcPr>
            <w:tcW w:w="284" w:type="dxa"/>
            <w:tcBorders>
              <w:top w:val="nil"/>
              <w:left w:val="nil"/>
              <w:bottom w:val="single" w:sz="4" w:space="0" w:color="auto"/>
            </w:tcBorders>
            <w:shd w:val="clear" w:color="auto" w:fill="auto"/>
          </w:tcPr>
          <w:p w14:paraId="4BDD972A" w14:textId="77777777" w:rsidR="00236F18" w:rsidRPr="00665BBB" w:rsidRDefault="00236F18" w:rsidP="001D04AF">
            <w:pPr>
              <w:pStyle w:val="TableCell0-2Break"/>
            </w:pPr>
          </w:p>
        </w:tc>
        <w:tc>
          <w:tcPr>
            <w:tcW w:w="3627" w:type="dxa"/>
            <w:tcBorders>
              <w:top w:val="nil"/>
              <w:bottom w:val="single" w:sz="4" w:space="0" w:color="auto"/>
            </w:tcBorders>
            <w:shd w:val="clear" w:color="auto" w:fill="auto"/>
          </w:tcPr>
          <w:p w14:paraId="0EFD0618" w14:textId="77777777" w:rsidR="00236F18" w:rsidRPr="00665BBB" w:rsidRDefault="00236F18" w:rsidP="001D04AF">
            <w:pPr>
              <w:pStyle w:val="TableCell0-2Break"/>
            </w:pPr>
            <w:r w:rsidRPr="00665BBB">
              <w:t xml:space="preserve">if Ise </w:t>
            </w:r>
            <w:r w:rsidRPr="00665BBB">
              <w:rPr>
                <w:rStyle w:val="ChSmallCaps"/>
              </w:rPr>
              <w:t>d.prox</w:t>
            </w:r>
            <w:r w:rsidRPr="00665BBB">
              <w:t xml:space="preserve"> finish</w:t>
            </w:r>
          </w:p>
        </w:tc>
        <w:tc>
          <w:tcPr>
            <w:tcW w:w="2779" w:type="dxa"/>
            <w:vMerge/>
            <w:tcBorders>
              <w:bottom w:val="single" w:sz="4" w:space="0" w:color="auto"/>
              <w:right w:val="nil"/>
            </w:tcBorders>
            <w:shd w:val="clear" w:color="auto" w:fill="auto"/>
          </w:tcPr>
          <w:p w14:paraId="1BDF8669" w14:textId="77777777" w:rsidR="00236F18" w:rsidRPr="00665BBB" w:rsidRDefault="00236F18" w:rsidP="001D04AF">
            <w:pPr>
              <w:pStyle w:val="TableCell0-2Break"/>
            </w:pPr>
          </w:p>
        </w:tc>
      </w:tr>
      <w:tr w:rsidR="000931D0" w:rsidRPr="00665BBB" w14:paraId="21CEBFA1" w14:textId="77777777" w:rsidTr="00E370EE">
        <w:tc>
          <w:tcPr>
            <w:tcW w:w="6690" w:type="dxa"/>
            <w:gridSpan w:val="3"/>
            <w:tcBorders>
              <w:top w:val="single" w:sz="4" w:space="0" w:color="auto"/>
              <w:left w:val="nil"/>
              <w:bottom w:val="nil"/>
              <w:right w:val="nil"/>
            </w:tcBorders>
            <w:shd w:val="clear" w:color="auto" w:fill="auto"/>
          </w:tcPr>
          <w:p w14:paraId="11A5D450" w14:textId="563F56F4" w:rsidR="000931D0" w:rsidRPr="00665BBB" w:rsidRDefault="000931D0" w:rsidP="00AC23C4">
            <w:pPr>
              <w:pStyle w:val="TableCell2-2"/>
              <w:numPr>
                <w:ilvl w:val="0"/>
                <w:numId w:val="3"/>
              </w:numPr>
              <w:tabs>
                <w:tab w:val="clear" w:pos="567"/>
                <w:tab w:val="num" w:pos="284"/>
              </w:tabs>
              <w:ind w:left="284" w:hanging="284"/>
            </w:pPr>
            <w:bookmarkStart w:id="3191" w:name="_Ref321579120"/>
            <w:r w:rsidRPr="00665BBB">
              <w:t xml:space="preserve">Adnominal uses (modifies </w:t>
            </w:r>
            <w:r w:rsidR="006C2D2E" w:rsidRPr="00665BBB">
              <w:t>personal pronoun</w:t>
            </w:r>
            <w:r w:rsidRPr="00665BBB">
              <w:t>s) / Psychological uses (contrast)</w:t>
            </w:r>
            <w:bookmarkEnd w:id="3191"/>
          </w:p>
        </w:tc>
      </w:tr>
      <w:tr w:rsidR="00E370EE" w:rsidRPr="00665BBB" w14:paraId="7FF5BBF8" w14:textId="77777777" w:rsidTr="00E370EE">
        <w:tc>
          <w:tcPr>
            <w:tcW w:w="284" w:type="dxa"/>
            <w:tcBorders>
              <w:top w:val="nil"/>
              <w:left w:val="nil"/>
              <w:bottom w:val="nil"/>
            </w:tcBorders>
            <w:shd w:val="clear" w:color="auto" w:fill="auto"/>
          </w:tcPr>
          <w:p w14:paraId="139A50AB" w14:textId="77777777" w:rsidR="00E370EE" w:rsidRPr="00665BBB" w:rsidRDefault="00E370EE" w:rsidP="001D04AF">
            <w:pPr>
              <w:pStyle w:val="O0Nwnext"/>
            </w:pPr>
          </w:p>
        </w:tc>
        <w:tc>
          <w:tcPr>
            <w:tcW w:w="3627" w:type="dxa"/>
            <w:tcBorders>
              <w:top w:val="nil"/>
              <w:bottom w:val="nil"/>
            </w:tcBorders>
            <w:shd w:val="clear" w:color="auto" w:fill="auto"/>
          </w:tcPr>
          <w:p w14:paraId="2215670C" w14:textId="77777777" w:rsidR="00E370EE" w:rsidRPr="00665BBB" w:rsidRDefault="00E370EE" w:rsidP="001D04AF">
            <w:pPr>
              <w:pStyle w:val="O0Nwnext"/>
              <w:rPr>
                <w:rStyle w:val="ChItalBold"/>
              </w:rPr>
            </w:pPr>
            <w:r w:rsidRPr="00665BBB">
              <w:rPr>
                <w:rStyle w:val="ChItalBoldUndl"/>
              </w:rPr>
              <w:t>kitong ni</w:t>
            </w:r>
            <w:r w:rsidRPr="00665BBB">
              <w:rPr>
                <w:rStyle w:val="ChItalBold"/>
              </w:rPr>
              <w:t xml:space="preserve"> tra bisa</w:t>
            </w:r>
          </w:p>
        </w:tc>
        <w:tc>
          <w:tcPr>
            <w:tcW w:w="2779" w:type="dxa"/>
            <w:vMerge w:val="restart"/>
            <w:tcBorders>
              <w:top w:val="nil"/>
              <w:right w:val="nil"/>
            </w:tcBorders>
            <w:shd w:val="clear" w:color="auto" w:fill="auto"/>
          </w:tcPr>
          <w:p w14:paraId="2A1EF04E" w14:textId="6EDE232C" w:rsidR="00E370EE" w:rsidRPr="00665BBB" w:rsidRDefault="00B7093A" w:rsidP="001D04AF">
            <w:pPr>
              <w:pStyle w:val="TableCell0-2Break"/>
            </w:pPr>
            <w:r>
              <w:t>‘</w:t>
            </w:r>
            <w:r w:rsidR="00E370EE" w:rsidRPr="00665BBB">
              <w:rPr>
                <w:rStyle w:val="ChBlueBold"/>
              </w:rPr>
              <w:t>we, by contrast</w:t>
            </w:r>
            <w:r w:rsidR="00E370EE" w:rsidRPr="00665BBB">
              <w:t>, can</w:t>
            </w:r>
            <w:r>
              <w:t>’</w:t>
            </w:r>
            <w:r w:rsidR="00E370EE" w:rsidRPr="00665BBB">
              <w:t>t (work like that)</w:t>
            </w:r>
            <w:r>
              <w:t>’</w:t>
            </w:r>
          </w:p>
        </w:tc>
      </w:tr>
      <w:tr w:rsidR="00E370EE" w:rsidRPr="00665BBB" w14:paraId="059A6D14" w14:textId="77777777" w:rsidTr="00E370EE">
        <w:tc>
          <w:tcPr>
            <w:tcW w:w="284" w:type="dxa"/>
            <w:tcBorders>
              <w:top w:val="nil"/>
              <w:left w:val="nil"/>
              <w:bottom w:val="single" w:sz="4" w:space="0" w:color="auto"/>
            </w:tcBorders>
            <w:shd w:val="clear" w:color="auto" w:fill="auto"/>
          </w:tcPr>
          <w:p w14:paraId="11391EEB" w14:textId="77777777" w:rsidR="00E370EE" w:rsidRPr="00665BBB" w:rsidRDefault="00E370EE" w:rsidP="001D04AF">
            <w:pPr>
              <w:pStyle w:val="TableCell0-2Break"/>
            </w:pPr>
          </w:p>
        </w:tc>
        <w:tc>
          <w:tcPr>
            <w:tcW w:w="3627" w:type="dxa"/>
            <w:tcBorders>
              <w:top w:val="nil"/>
              <w:bottom w:val="single" w:sz="4" w:space="0" w:color="auto"/>
            </w:tcBorders>
            <w:shd w:val="clear" w:color="auto" w:fill="auto"/>
          </w:tcPr>
          <w:p w14:paraId="5763E0BB" w14:textId="77777777" w:rsidR="00E370EE" w:rsidRPr="00665BBB" w:rsidRDefault="00E370EE" w:rsidP="001D04AF">
            <w:pPr>
              <w:pStyle w:val="TableCell0-2Break"/>
            </w:pPr>
            <w:r w:rsidRPr="00665BBB">
              <w:rPr>
                <w:rStyle w:val="ChSmallCaps"/>
              </w:rPr>
              <w:t>1pl</w:t>
            </w:r>
            <w:r w:rsidRPr="00665BBB">
              <w:t xml:space="preserve"> </w:t>
            </w:r>
            <w:r w:rsidRPr="00665BBB">
              <w:rPr>
                <w:rStyle w:val="ChSmallCaps"/>
              </w:rPr>
              <w:t>d.prox</w:t>
            </w:r>
            <w:r w:rsidRPr="00665BBB">
              <w:t xml:space="preserve"> </w:t>
            </w:r>
            <w:r w:rsidRPr="00665BBB">
              <w:rPr>
                <w:rStyle w:val="ChSmallCaps"/>
              </w:rPr>
              <w:t>neg</w:t>
            </w:r>
            <w:r w:rsidRPr="00665BBB">
              <w:t xml:space="preserve"> be.able</w:t>
            </w:r>
          </w:p>
        </w:tc>
        <w:tc>
          <w:tcPr>
            <w:tcW w:w="2779" w:type="dxa"/>
            <w:vMerge/>
            <w:tcBorders>
              <w:bottom w:val="single" w:sz="4" w:space="0" w:color="auto"/>
              <w:right w:val="nil"/>
            </w:tcBorders>
            <w:shd w:val="clear" w:color="auto" w:fill="auto"/>
          </w:tcPr>
          <w:p w14:paraId="2DB14B17" w14:textId="77777777" w:rsidR="00E370EE" w:rsidRPr="00665BBB" w:rsidRDefault="00E370EE" w:rsidP="001D04AF">
            <w:pPr>
              <w:pStyle w:val="TableCell0-2Break"/>
            </w:pPr>
          </w:p>
        </w:tc>
      </w:tr>
      <w:tr w:rsidR="000931D0" w:rsidRPr="00665BBB" w14:paraId="7EAB7915" w14:textId="77777777" w:rsidTr="00E370EE">
        <w:tc>
          <w:tcPr>
            <w:tcW w:w="6690" w:type="dxa"/>
            <w:gridSpan w:val="3"/>
            <w:tcBorders>
              <w:top w:val="single" w:sz="4" w:space="0" w:color="auto"/>
              <w:left w:val="nil"/>
              <w:bottom w:val="nil"/>
              <w:right w:val="nil"/>
            </w:tcBorders>
            <w:shd w:val="clear" w:color="auto" w:fill="auto"/>
          </w:tcPr>
          <w:p w14:paraId="105742D4" w14:textId="2A1AB9AE" w:rsidR="000931D0" w:rsidRPr="00665BBB" w:rsidRDefault="000931D0" w:rsidP="00AC23C4">
            <w:pPr>
              <w:pStyle w:val="TableCell2-2"/>
              <w:numPr>
                <w:ilvl w:val="0"/>
                <w:numId w:val="3"/>
              </w:numPr>
              <w:tabs>
                <w:tab w:val="clear" w:pos="567"/>
                <w:tab w:val="num" w:pos="284"/>
              </w:tabs>
              <w:ind w:left="284" w:hanging="284"/>
            </w:pPr>
            <w:bookmarkStart w:id="3192" w:name="_Ref321579121"/>
            <w:r w:rsidRPr="00665BBB">
              <w:t>Adnominal uses (modifies demonstratives) / Psychological uses (vividness)</w:t>
            </w:r>
            <w:bookmarkEnd w:id="3192"/>
          </w:p>
        </w:tc>
      </w:tr>
      <w:tr w:rsidR="00E370EE" w:rsidRPr="00665BBB" w14:paraId="07F455D2" w14:textId="77777777" w:rsidTr="00E370EE">
        <w:tc>
          <w:tcPr>
            <w:tcW w:w="284" w:type="dxa"/>
            <w:tcBorders>
              <w:top w:val="nil"/>
              <w:left w:val="nil"/>
              <w:bottom w:val="nil"/>
            </w:tcBorders>
            <w:shd w:val="clear" w:color="auto" w:fill="auto"/>
          </w:tcPr>
          <w:p w14:paraId="13511211" w14:textId="77777777" w:rsidR="00E370EE" w:rsidRPr="00665BBB" w:rsidRDefault="00E370EE" w:rsidP="001D04AF">
            <w:pPr>
              <w:pStyle w:val="O0Nwnext"/>
            </w:pPr>
          </w:p>
        </w:tc>
        <w:tc>
          <w:tcPr>
            <w:tcW w:w="3627" w:type="dxa"/>
            <w:tcBorders>
              <w:top w:val="nil"/>
              <w:bottom w:val="nil"/>
            </w:tcBorders>
            <w:shd w:val="clear" w:color="auto" w:fill="auto"/>
          </w:tcPr>
          <w:p w14:paraId="282EDE55" w14:textId="77777777" w:rsidR="00E370EE" w:rsidRPr="00665BBB" w:rsidRDefault="00E370EE" w:rsidP="001D04AF">
            <w:pPr>
              <w:pStyle w:val="O0Nwnext"/>
              <w:rPr>
                <w:rStyle w:val="ChItalBold"/>
              </w:rPr>
            </w:pPr>
            <w:r w:rsidRPr="00665BBB">
              <w:rPr>
                <w:rStyle w:val="ChItalBold"/>
              </w:rPr>
              <w:t xml:space="preserve">dia buang </w:t>
            </w:r>
            <w:r w:rsidRPr="00665BBB">
              <w:rPr>
                <w:rStyle w:val="ChItalBoldUndl"/>
              </w:rPr>
              <w:t>ini ni</w:t>
            </w:r>
          </w:p>
        </w:tc>
        <w:tc>
          <w:tcPr>
            <w:tcW w:w="2779" w:type="dxa"/>
            <w:vMerge w:val="restart"/>
            <w:tcBorders>
              <w:top w:val="nil"/>
              <w:right w:val="nil"/>
            </w:tcBorders>
            <w:shd w:val="clear" w:color="auto" w:fill="auto"/>
          </w:tcPr>
          <w:p w14:paraId="291439A6" w14:textId="594C1FA9" w:rsidR="00E370EE" w:rsidRPr="00665BBB" w:rsidRDefault="00B7093A" w:rsidP="001D04AF">
            <w:pPr>
              <w:pStyle w:val="TableCell0-2Break"/>
            </w:pPr>
            <w:r>
              <w:t>‘</w:t>
            </w:r>
            <w:r w:rsidR="00E370EE" w:rsidRPr="00665BBB">
              <w:t xml:space="preserve">he threw away </w:t>
            </w:r>
            <w:r w:rsidR="00E370EE" w:rsidRPr="00665BBB">
              <w:rPr>
                <w:rStyle w:val="ChBlueBold"/>
              </w:rPr>
              <w:t>these very (ones)</w:t>
            </w:r>
            <w:r>
              <w:t>’</w:t>
            </w:r>
          </w:p>
        </w:tc>
      </w:tr>
      <w:tr w:rsidR="00E370EE" w:rsidRPr="00665BBB" w14:paraId="265E9430" w14:textId="77777777" w:rsidTr="00E370EE">
        <w:tc>
          <w:tcPr>
            <w:tcW w:w="284" w:type="dxa"/>
            <w:tcBorders>
              <w:top w:val="nil"/>
              <w:left w:val="nil"/>
              <w:bottom w:val="single" w:sz="4" w:space="0" w:color="auto"/>
            </w:tcBorders>
            <w:shd w:val="clear" w:color="auto" w:fill="auto"/>
          </w:tcPr>
          <w:p w14:paraId="438D1BD3" w14:textId="77777777" w:rsidR="00E370EE" w:rsidRPr="00665BBB" w:rsidRDefault="00E370EE" w:rsidP="001D04AF">
            <w:pPr>
              <w:pStyle w:val="TableCell0-2Break"/>
            </w:pPr>
          </w:p>
        </w:tc>
        <w:tc>
          <w:tcPr>
            <w:tcW w:w="3627" w:type="dxa"/>
            <w:tcBorders>
              <w:top w:val="nil"/>
              <w:bottom w:val="single" w:sz="4" w:space="0" w:color="auto"/>
            </w:tcBorders>
            <w:shd w:val="clear" w:color="auto" w:fill="auto"/>
          </w:tcPr>
          <w:p w14:paraId="177152E2" w14:textId="77777777" w:rsidR="00E370EE" w:rsidRPr="00665BBB" w:rsidRDefault="00E370EE" w:rsidP="001D04AF">
            <w:pPr>
              <w:pStyle w:val="TableCell0-2Break"/>
            </w:pPr>
            <w:r w:rsidRPr="00665BBB">
              <w:rPr>
                <w:rStyle w:val="ChSmallCaps"/>
              </w:rPr>
              <w:t>3sg</w:t>
            </w:r>
            <w:r w:rsidRPr="00665BBB">
              <w:t xml:space="preserve"> throw(.away) </w:t>
            </w:r>
            <w:r w:rsidRPr="00665BBB">
              <w:rPr>
                <w:rStyle w:val="ChSmallCaps"/>
              </w:rPr>
              <w:t>d.prox</w:t>
            </w:r>
            <w:r w:rsidRPr="00665BBB">
              <w:t xml:space="preserve"> </w:t>
            </w:r>
            <w:r w:rsidRPr="00665BBB">
              <w:rPr>
                <w:rStyle w:val="ChSmallCaps"/>
              </w:rPr>
              <w:t>d.prox</w:t>
            </w:r>
          </w:p>
        </w:tc>
        <w:tc>
          <w:tcPr>
            <w:tcW w:w="2779" w:type="dxa"/>
            <w:vMerge/>
            <w:tcBorders>
              <w:bottom w:val="single" w:sz="4" w:space="0" w:color="auto"/>
              <w:right w:val="nil"/>
            </w:tcBorders>
            <w:shd w:val="clear" w:color="auto" w:fill="auto"/>
          </w:tcPr>
          <w:p w14:paraId="71856AC9" w14:textId="77777777" w:rsidR="00E370EE" w:rsidRPr="00665BBB" w:rsidRDefault="00E370EE" w:rsidP="001D04AF">
            <w:pPr>
              <w:pStyle w:val="TableCell0-2Break"/>
            </w:pPr>
          </w:p>
        </w:tc>
      </w:tr>
      <w:tr w:rsidR="000931D0" w:rsidRPr="00665BBB" w14:paraId="45D61E86" w14:textId="77777777" w:rsidTr="00E370EE">
        <w:tc>
          <w:tcPr>
            <w:tcW w:w="6690" w:type="dxa"/>
            <w:gridSpan w:val="3"/>
            <w:tcBorders>
              <w:top w:val="single" w:sz="4" w:space="0" w:color="auto"/>
              <w:left w:val="nil"/>
              <w:bottom w:val="nil"/>
              <w:right w:val="nil"/>
            </w:tcBorders>
            <w:shd w:val="clear" w:color="auto" w:fill="auto"/>
          </w:tcPr>
          <w:p w14:paraId="1567AFF6" w14:textId="4D2DB30A" w:rsidR="000931D0" w:rsidRPr="00665BBB" w:rsidRDefault="000931D0" w:rsidP="00AC23C4">
            <w:pPr>
              <w:pStyle w:val="TableCell2-2"/>
              <w:numPr>
                <w:ilvl w:val="0"/>
                <w:numId w:val="3"/>
              </w:numPr>
              <w:tabs>
                <w:tab w:val="clear" w:pos="567"/>
                <w:tab w:val="num" w:pos="284"/>
              </w:tabs>
              <w:ind w:left="284" w:hanging="284"/>
            </w:pPr>
            <w:bookmarkStart w:id="3193" w:name="_Ref321579122"/>
            <w:r w:rsidRPr="00665BBB">
              <w:t>Adnominal uses (modifies interrogatives) / Psychological uses (vividness)</w:t>
            </w:r>
            <w:bookmarkEnd w:id="3193"/>
          </w:p>
        </w:tc>
      </w:tr>
      <w:tr w:rsidR="00E370EE" w:rsidRPr="00665BBB" w14:paraId="1CF7BED8" w14:textId="77777777" w:rsidTr="00E370EE">
        <w:tc>
          <w:tcPr>
            <w:tcW w:w="284" w:type="dxa"/>
            <w:tcBorders>
              <w:top w:val="nil"/>
              <w:left w:val="nil"/>
              <w:bottom w:val="nil"/>
            </w:tcBorders>
            <w:shd w:val="clear" w:color="auto" w:fill="auto"/>
          </w:tcPr>
          <w:p w14:paraId="425DD053" w14:textId="77777777" w:rsidR="00E370EE" w:rsidRPr="00665BBB" w:rsidRDefault="00E370EE" w:rsidP="001D04AF">
            <w:pPr>
              <w:pStyle w:val="O0Nwnext"/>
            </w:pPr>
          </w:p>
        </w:tc>
        <w:tc>
          <w:tcPr>
            <w:tcW w:w="3627" w:type="dxa"/>
            <w:tcBorders>
              <w:top w:val="nil"/>
              <w:bottom w:val="nil"/>
            </w:tcBorders>
            <w:shd w:val="clear" w:color="auto" w:fill="auto"/>
          </w:tcPr>
          <w:p w14:paraId="240DCB3C" w14:textId="77777777" w:rsidR="00E370EE" w:rsidRPr="00665BBB" w:rsidRDefault="00E370EE" w:rsidP="001D04AF">
            <w:pPr>
              <w:pStyle w:val="O0Nwnext"/>
              <w:rPr>
                <w:rStyle w:val="ChItalBold"/>
              </w:rPr>
            </w:pPr>
            <w:r w:rsidRPr="00665BBB">
              <w:rPr>
                <w:rStyle w:val="ChItalBold"/>
              </w:rPr>
              <w:t xml:space="preserve">de mo ke </w:t>
            </w:r>
            <w:r w:rsidRPr="00665BBB">
              <w:rPr>
                <w:rStyle w:val="ChItalBoldUndl"/>
              </w:rPr>
              <w:t>mana ni</w:t>
            </w:r>
          </w:p>
        </w:tc>
        <w:tc>
          <w:tcPr>
            <w:tcW w:w="2779" w:type="dxa"/>
            <w:vMerge w:val="restart"/>
            <w:tcBorders>
              <w:top w:val="nil"/>
              <w:right w:val="nil"/>
            </w:tcBorders>
            <w:shd w:val="clear" w:color="auto" w:fill="auto"/>
          </w:tcPr>
          <w:p w14:paraId="403A706C" w14:textId="4C58064D" w:rsidR="00E370EE" w:rsidRPr="00665BBB" w:rsidRDefault="00B7093A" w:rsidP="001D04AF">
            <w:pPr>
              <w:pStyle w:val="TableCell0-2Break"/>
            </w:pPr>
            <w:r>
              <w:t>‘</w:t>
            </w:r>
            <w:r w:rsidR="00E370EE" w:rsidRPr="00665BBB">
              <w:rPr>
                <w:rStyle w:val="ChBlueBold"/>
              </w:rPr>
              <w:t>where (</w:t>
            </w:r>
            <w:r w:rsidR="00E370EE" w:rsidRPr="00665BBB">
              <w:rPr>
                <w:rStyle w:val="ChBlueBold-SmallCaps"/>
              </w:rPr>
              <w:t>emph</w:t>
            </w:r>
            <w:r w:rsidR="00E370EE" w:rsidRPr="00665BBB">
              <w:rPr>
                <w:rStyle w:val="ChBlueBold"/>
              </w:rPr>
              <w:t>)</w:t>
            </w:r>
            <w:r w:rsidR="00E370EE" w:rsidRPr="00665BBB">
              <w:t xml:space="preserve"> does he want to go?</w:t>
            </w:r>
            <w:r>
              <w:t>’</w:t>
            </w:r>
          </w:p>
        </w:tc>
      </w:tr>
      <w:tr w:rsidR="00E370EE" w:rsidRPr="00665BBB" w14:paraId="6449D39F" w14:textId="77777777" w:rsidTr="00E370EE">
        <w:tc>
          <w:tcPr>
            <w:tcW w:w="284" w:type="dxa"/>
            <w:tcBorders>
              <w:top w:val="nil"/>
              <w:left w:val="nil"/>
              <w:bottom w:val="single" w:sz="4" w:space="0" w:color="auto"/>
            </w:tcBorders>
            <w:shd w:val="clear" w:color="auto" w:fill="auto"/>
          </w:tcPr>
          <w:p w14:paraId="6761359D" w14:textId="77777777" w:rsidR="00E370EE" w:rsidRPr="00665BBB" w:rsidRDefault="00E370EE" w:rsidP="001D04AF">
            <w:pPr>
              <w:pStyle w:val="TableCell0-2Break"/>
            </w:pPr>
          </w:p>
        </w:tc>
        <w:tc>
          <w:tcPr>
            <w:tcW w:w="3627" w:type="dxa"/>
            <w:tcBorders>
              <w:top w:val="nil"/>
              <w:bottom w:val="single" w:sz="4" w:space="0" w:color="auto"/>
            </w:tcBorders>
            <w:shd w:val="clear" w:color="auto" w:fill="auto"/>
          </w:tcPr>
          <w:p w14:paraId="1752BD60" w14:textId="17A4D55D" w:rsidR="00E370EE" w:rsidRPr="00665BBB" w:rsidRDefault="00E370EE" w:rsidP="00042410">
            <w:pPr>
              <w:pStyle w:val="TableCell0-2Break"/>
            </w:pPr>
            <w:r w:rsidRPr="00665BBB">
              <w:rPr>
                <w:rStyle w:val="ChSmallCaps"/>
              </w:rPr>
              <w:t>3sg</w:t>
            </w:r>
            <w:r w:rsidR="00042410">
              <w:t xml:space="preserve"> want</w:t>
            </w:r>
            <w:r w:rsidRPr="00665BBB">
              <w:t xml:space="preserve"> </w:t>
            </w:r>
            <w:r w:rsidR="00042410">
              <w:t>to</w:t>
            </w:r>
            <w:r w:rsidRPr="00665BBB">
              <w:t xml:space="preserve"> where </w:t>
            </w:r>
            <w:r w:rsidRPr="00665BBB">
              <w:rPr>
                <w:rStyle w:val="ChSmallCaps"/>
              </w:rPr>
              <w:t>d.prox</w:t>
            </w:r>
          </w:p>
        </w:tc>
        <w:tc>
          <w:tcPr>
            <w:tcW w:w="2779" w:type="dxa"/>
            <w:vMerge/>
            <w:tcBorders>
              <w:bottom w:val="single" w:sz="4" w:space="0" w:color="auto"/>
              <w:right w:val="nil"/>
            </w:tcBorders>
            <w:shd w:val="clear" w:color="auto" w:fill="auto"/>
          </w:tcPr>
          <w:p w14:paraId="5C37D095" w14:textId="77777777" w:rsidR="00E370EE" w:rsidRPr="00665BBB" w:rsidRDefault="00E370EE" w:rsidP="001D04AF">
            <w:pPr>
              <w:pStyle w:val="TableCell0-2Break"/>
            </w:pPr>
          </w:p>
        </w:tc>
      </w:tr>
      <w:tr w:rsidR="000931D0" w:rsidRPr="00665BBB" w14:paraId="168056FF" w14:textId="77777777" w:rsidTr="00E370EE">
        <w:tc>
          <w:tcPr>
            <w:tcW w:w="6690" w:type="dxa"/>
            <w:gridSpan w:val="3"/>
            <w:tcBorders>
              <w:top w:val="single" w:sz="4" w:space="0" w:color="auto"/>
              <w:left w:val="nil"/>
              <w:bottom w:val="nil"/>
              <w:right w:val="nil"/>
            </w:tcBorders>
            <w:shd w:val="clear" w:color="auto" w:fill="auto"/>
          </w:tcPr>
          <w:p w14:paraId="7F485F63" w14:textId="0FE9F3A3" w:rsidR="000931D0" w:rsidRPr="00665BBB" w:rsidRDefault="000931D0" w:rsidP="00AC23C4">
            <w:pPr>
              <w:pStyle w:val="TableCell2-2"/>
              <w:numPr>
                <w:ilvl w:val="0"/>
                <w:numId w:val="3"/>
              </w:numPr>
              <w:tabs>
                <w:tab w:val="clear" w:pos="567"/>
                <w:tab w:val="num" w:pos="284"/>
              </w:tabs>
              <w:ind w:left="284" w:hanging="284"/>
            </w:pPr>
            <w:bookmarkStart w:id="3194" w:name="_Ref321579123"/>
            <w:r w:rsidRPr="00665BBB">
              <w:t>Pronominal uses / Spatial uses in (</w:t>
            </w:r>
            <w:r w:rsidRPr="00665BBB">
              <w:fldChar w:fldCharType="begin"/>
            </w:r>
            <w:r w:rsidRPr="00665BBB">
              <w:instrText xml:space="preserve"> REF _Ref321578071 \n \h  \* MERGEFORMAT </w:instrText>
            </w:r>
            <w:r w:rsidRPr="00665BBB">
              <w:fldChar w:fldCharType="separate"/>
            </w:r>
            <w:r w:rsidR="00154D81">
              <w:rPr>
                <w:cs/>
              </w:rPr>
              <w:t>‎</w:t>
            </w:r>
            <w:r w:rsidR="00154D81">
              <w:t>a</w:t>
            </w:r>
            <w:r w:rsidRPr="00665BBB">
              <w:fldChar w:fldCharType="end"/>
            </w:r>
            <w:r w:rsidRPr="00665BBB">
              <w:t>), textual uses (anaphoric) in (</w:t>
            </w:r>
            <w:r w:rsidRPr="00665BBB">
              <w:fldChar w:fldCharType="begin"/>
            </w:r>
            <w:r w:rsidRPr="00665BBB">
              <w:instrText xml:space="preserve"> REF _Ref321578075 \n \h  \* MERGEFORMAT </w:instrText>
            </w:r>
            <w:r w:rsidRPr="00665BBB">
              <w:fldChar w:fldCharType="separate"/>
            </w:r>
            <w:r w:rsidR="00154D81">
              <w:rPr>
                <w:cs/>
              </w:rPr>
              <w:t>‎</w:t>
            </w:r>
            <w:r w:rsidR="00154D81">
              <w:t>b</w:t>
            </w:r>
            <w:r w:rsidRPr="00665BBB">
              <w:fldChar w:fldCharType="end"/>
            </w:r>
            <w:r w:rsidRPr="00665BBB">
              <w:t>), textual uses (discourse deictic) in (</w:t>
            </w:r>
            <w:r w:rsidRPr="00665BBB">
              <w:fldChar w:fldCharType="begin"/>
            </w:r>
            <w:r w:rsidRPr="00665BBB">
              <w:instrText xml:space="preserve"> REF _Ref321578077 \n \h  \* MERGEFORMAT </w:instrText>
            </w:r>
            <w:r w:rsidRPr="00665BBB">
              <w:fldChar w:fldCharType="separate"/>
            </w:r>
            <w:r w:rsidR="00154D81">
              <w:rPr>
                <w:cs/>
              </w:rPr>
              <w:t>‎</w:t>
            </w:r>
            <w:r w:rsidR="00154D81">
              <w:t>c</w:t>
            </w:r>
            <w:r w:rsidRPr="00665BBB">
              <w:fldChar w:fldCharType="end"/>
            </w:r>
            <w:r w:rsidRPr="00665BBB">
              <w:t>)</w:t>
            </w:r>
            <w:bookmarkEnd w:id="3194"/>
          </w:p>
        </w:tc>
      </w:tr>
      <w:bookmarkStart w:id="3195" w:name="_Ref321578071"/>
      <w:bookmarkEnd w:id="3195"/>
      <w:tr w:rsidR="00E370EE" w:rsidRPr="00665BBB" w14:paraId="2C3DA282" w14:textId="77777777" w:rsidTr="00E370EE">
        <w:tc>
          <w:tcPr>
            <w:tcW w:w="284" w:type="dxa"/>
            <w:tcBorders>
              <w:top w:val="nil"/>
              <w:left w:val="nil"/>
            </w:tcBorders>
            <w:shd w:val="clear" w:color="auto" w:fill="auto"/>
          </w:tcPr>
          <w:p w14:paraId="54963C31" w14:textId="77777777" w:rsidR="00E370EE" w:rsidRPr="00665BBB" w:rsidRDefault="00E370EE" w:rsidP="001D04AF">
            <w:pPr>
              <w:pStyle w:val="O0Nwnext"/>
              <w:rPr>
                <w:rStyle w:val="ChSmallCaps"/>
              </w:rPr>
            </w:pPr>
            <w:r w:rsidRPr="00665BBB">
              <w:fldChar w:fldCharType="begin"/>
            </w:r>
            <w:r w:rsidRPr="00665BBB">
              <w:instrText xml:space="preserve"> LISTNUM  NumberDefault \l 8 \s 1 </w:instrText>
            </w:r>
            <w:r w:rsidRPr="00665BBB">
              <w:fldChar w:fldCharType="end">
                <w:numberingChange w:id="3196" w:author="Angela Kluge" w:date="2014-02-08T11:40:00Z" w:original="a."/>
              </w:fldChar>
            </w:r>
          </w:p>
        </w:tc>
        <w:tc>
          <w:tcPr>
            <w:tcW w:w="3627" w:type="dxa"/>
            <w:tcBorders>
              <w:top w:val="nil"/>
            </w:tcBorders>
            <w:shd w:val="clear" w:color="auto" w:fill="auto"/>
          </w:tcPr>
          <w:p w14:paraId="22900F8D" w14:textId="77777777" w:rsidR="00E370EE" w:rsidRPr="00665BBB" w:rsidRDefault="00E370EE" w:rsidP="001D04AF">
            <w:pPr>
              <w:pStyle w:val="O0Nwnext"/>
              <w:rPr>
                <w:rStyle w:val="ChItalBold"/>
              </w:rPr>
            </w:pPr>
            <w:r w:rsidRPr="00665BBB">
              <w:rPr>
                <w:rStyle w:val="ChItalBold"/>
              </w:rPr>
              <w:t>ada</w:t>
            </w:r>
            <w:r w:rsidRPr="00665BBB">
              <w:t xml:space="preserve"> </w:t>
            </w:r>
            <w:r w:rsidRPr="00665BBB">
              <w:rPr>
                <w:rStyle w:val="ChItalBoldUndl"/>
              </w:rPr>
              <w:t>ni</w:t>
            </w:r>
          </w:p>
        </w:tc>
        <w:tc>
          <w:tcPr>
            <w:tcW w:w="2779" w:type="dxa"/>
            <w:vMerge w:val="restart"/>
            <w:tcBorders>
              <w:top w:val="nil"/>
              <w:right w:val="nil"/>
            </w:tcBorders>
            <w:shd w:val="clear" w:color="auto" w:fill="auto"/>
          </w:tcPr>
          <w:p w14:paraId="0BB14F58" w14:textId="07EFA5B8" w:rsidR="00E370EE" w:rsidRPr="00665BBB" w:rsidRDefault="00B7093A" w:rsidP="001D04AF">
            <w:pPr>
              <w:pStyle w:val="TableCell0-2Break"/>
            </w:pPr>
            <w:r>
              <w:t>‘</w:t>
            </w:r>
            <w:r w:rsidR="00E370EE" w:rsidRPr="00665BBB">
              <w:t xml:space="preserve">(the fish) are </w:t>
            </w:r>
            <w:r w:rsidR="00E370EE" w:rsidRPr="00665BBB">
              <w:rPr>
                <w:rStyle w:val="ChBlueBold"/>
              </w:rPr>
              <w:t>here</w:t>
            </w:r>
            <w:r>
              <w:t>’</w:t>
            </w:r>
          </w:p>
        </w:tc>
      </w:tr>
      <w:tr w:rsidR="00E370EE" w:rsidRPr="00665BBB" w14:paraId="688B722D" w14:textId="77777777" w:rsidTr="00E370EE">
        <w:tc>
          <w:tcPr>
            <w:tcW w:w="284" w:type="dxa"/>
            <w:tcBorders>
              <w:left w:val="nil"/>
            </w:tcBorders>
            <w:shd w:val="clear" w:color="auto" w:fill="auto"/>
          </w:tcPr>
          <w:p w14:paraId="53903043" w14:textId="77777777" w:rsidR="00E370EE" w:rsidRPr="00665BBB" w:rsidRDefault="00E370EE" w:rsidP="001D04AF">
            <w:pPr>
              <w:pStyle w:val="TableCell0-2Break"/>
            </w:pPr>
          </w:p>
        </w:tc>
        <w:tc>
          <w:tcPr>
            <w:tcW w:w="3627" w:type="dxa"/>
            <w:shd w:val="clear" w:color="auto" w:fill="auto"/>
          </w:tcPr>
          <w:p w14:paraId="5D986EC7" w14:textId="77777777" w:rsidR="00E370EE" w:rsidRPr="00665BBB" w:rsidRDefault="00E370EE" w:rsidP="001D04AF">
            <w:pPr>
              <w:pStyle w:val="TableCell0-2Break"/>
            </w:pPr>
            <w:r w:rsidRPr="00665BBB">
              <w:t xml:space="preserve">exist </w:t>
            </w:r>
            <w:r w:rsidRPr="00665BBB">
              <w:rPr>
                <w:rStyle w:val="ChSmallCaps"/>
              </w:rPr>
              <w:t>d.prox</w:t>
            </w:r>
          </w:p>
        </w:tc>
        <w:tc>
          <w:tcPr>
            <w:tcW w:w="2779" w:type="dxa"/>
            <w:vMerge/>
            <w:tcBorders>
              <w:right w:val="nil"/>
            </w:tcBorders>
            <w:shd w:val="clear" w:color="auto" w:fill="auto"/>
          </w:tcPr>
          <w:p w14:paraId="3BDEAC79" w14:textId="77777777" w:rsidR="00E370EE" w:rsidRPr="00665BBB" w:rsidRDefault="00E370EE" w:rsidP="001D04AF">
            <w:pPr>
              <w:pStyle w:val="TableCell0-2Break"/>
            </w:pPr>
          </w:p>
        </w:tc>
      </w:tr>
      <w:bookmarkStart w:id="3197" w:name="_Ref321578075"/>
      <w:bookmarkEnd w:id="3197"/>
      <w:tr w:rsidR="00E370EE" w:rsidRPr="00665BBB" w14:paraId="25C517A6" w14:textId="77777777" w:rsidTr="00E370EE">
        <w:tc>
          <w:tcPr>
            <w:tcW w:w="284" w:type="dxa"/>
            <w:tcBorders>
              <w:left w:val="nil"/>
            </w:tcBorders>
            <w:shd w:val="clear" w:color="auto" w:fill="auto"/>
          </w:tcPr>
          <w:p w14:paraId="48A8087B" w14:textId="77777777" w:rsidR="00E370EE" w:rsidRPr="00665BBB" w:rsidRDefault="00E370EE" w:rsidP="001D04AF">
            <w:pPr>
              <w:pStyle w:val="O0Nwnext"/>
            </w:pPr>
            <w:r w:rsidRPr="00665BBB">
              <w:fldChar w:fldCharType="begin"/>
            </w:r>
            <w:r w:rsidRPr="00665BBB">
              <w:instrText xml:space="preserve"> LISTNUM  NumberDefault \l 8 </w:instrText>
            </w:r>
            <w:r w:rsidRPr="00665BBB">
              <w:fldChar w:fldCharType="end">
                <w:numberingChange w:id="3198" w:author="Angela Kluge" w:date="2014-02-08T11:40:00Z" w:original="b."/>
              </w:fldChar>
            </w:r>
          </w:p>
        </w:tc>
        <w:tc>
          <w:tcPr>
            <w:tcW w:w="3627" w:type="dxa"/>
            <w:shd w:val="clear" w:color="auto" w:fill="auto"/>
          </w:tcPr>
          <w:p w14:paraId="715A323E" w14:textId="6C480DE0" w:rsidR="00E370EE" w:rsidRPr="00470E85" w:rsidRDefault="00E370EE" w:rsidP="001D04AF">
            <w:pPr>
              <w:pStyle w:val="O0Nwnext"/>
              <w:rPr>
                <w:rStyle w:val="ChItalBold"/>
              </w:rPr>
            </w:pPr>
            <w:r w:rsidRPr="00470E85">
              <w:rPr>
                <w:rStyle w:val="ChItalBold"/>
              </w:rPr>
              <w:t xml:space="preserve">de menyala </w:t>
            </w:r>
            <w:r w:rsidR="00470E85" w:rsidRPr="00665BBB">
              <w:rPr>
                <w:rStyle w:val="ChItalBoldUndl"/>
              </w:rPr>
              <w:t>ni</w:t>
            </w:r>
          </w:p>
        </w:tc>
        <w:tc>
          <w:tcPr>
            <w:tcW w:w="2779" w:type="dxa"/>
            <w:vMerge w:val="restart"/>
            <w:tcBorders>
              <w:right w:val="nil"/>
            </w:tcBorders>
            <w:shd w:val="clear" w:color="auto" w:fill="auto"/>
          </w:tcPr>
          <w:p w14:paraId="2C467361" w14:textId="7B246DEE" w:rsidR="00E370EE" w:rsidRPr="00665BBB" w:rsidRDefault="00B7093A" w:rsidP="001D04AF">
            <w:pPr>
              <w:pStyle w:val="TableCell0-2Break"/>
            </w:pPr>
            <w:r>
              <w:t>‘</w:t>
            </w:r>
            <w:r w:rsidR="00E370EE" w:rsidRPr="00665BBB">
              <w:t xml:space="preserve">he puts fire to </w:t>
            </w:r>
            <w:r w:rsidR="00E370EE" w:rsidRPr="00665BBB">
              <w:rPr>
                <w:rStyle w:val="ChBlueBold"/>
              </w:rPr>
              <w:t>this</w:t>
            </w:r>
            <w:r>
              <w:t>’</w:t>
            </w:r>
          </w:p>
        </w:tc>
      </w:tr>
      <w:tr w:rsidR="00E370EE" w:rsidRPr="00665BBB" w14:paraId="182AC041" w14:textId="77777777" w:rsidTr="00E370EE">
        <w:tc>
          <w:tcPr>
            <w:tcW w:w="284" w:type="dxa"/>
            <w:tcBorders>
              <w:left w:val="nil"/>
            </w:tcBorders>
            <w:shd w:val="clear" w:color="auto" w:fill="auto"/>
          </w:tcPr>
          <w:p w14:paraId="1528F2C1" w14:textId="77777777" w:rsidR="00E370EE" w:rsidRPr="00665BBB" w:rsidRDefault="00E370EE" w:rsidP="001D04AF">
            <w:pPr>
              <w:pStyle w:val="TableCell0-2Break"/>
            </w:pPr>
          </w:p>
        </w:tc>
        <w:tc>
          <w:tcPr>
            <w:tcW w:w="3627" w:type="dxa"/>
            <w:shd w:val="clear" w:color="auto" w:fill="auto"/>
          </w:tcPr>
          <w:p w14:paraId="5EF59979" w14:textId="77777777" w:rsidR="00E370EE" w:rsidRPr="00665BBB" w:rsidRDefault="00E370EE" w:rsidP="001D04AF">
            <w:pPr>
              <w:pStyle w:val="TableCell0-2Break"/>
            </w:pPr>
            <w:r w:rsidRPr="00665BBB">
              <w:rPr>
                <w:rStyle w:val="ChSmallCaps"/>
              </w:rPr>
              <w:t>3sg</w:t>
            </w:r>
            <w:r w:rsidRPr="00665BBB">
              <w:t xml:space="preserve"> put.fire.to </w:t>
            </w:r>
            <w:r w:rsidRPr="00665BBB">
              <w:rPr>
                <w:rStyle w:val="ChSmallCaps"/>
              </w:rPr>
              <w:t>d.prox</w:t>
            </w:r>
          </w:p>
        </w:tc>
        <w:tc>
          <w:tcPr>
            <w:tcW w:w="2779" w:type="dxa"/>
            <w:vMerge/>
            <w:tcBorders>
              <w:right w:val="nil"/>
            </w:tcBorders>
            <w:shd w:val="clear" w:color="auto" w:fill="auto"/>
          </w:tcPr>
          <w:p w14:paraId="0F0D9C1D" w14:textId="77777777" w:rsidR="00E370EE" w:rsidRPr="00665BBB" w:rsidRDefault="00E370EE" w:rsidP="001D04AF">
            <w:pPr>
              <w:pStyle w:val="TableCell0-2Break"/>
            </w:pPr>
          </w:p>
        </w:tc>
      </w:tr>
      <w:bookmarkStart w:id="3199" w:name="_Ref321578077"/>
      <w:bookmarkEnd w:id="3199"/>
      <w:tr w:rsidR="00E370EE" w:rsidRPr="00665BBB" w14:paraId="2E3A48BD" w14:textId="77777777" w:rsidTr="00E370EE">
        <w:tc>
          <w:tcPr>
            <w:tcW w:w="284" w:type="dxa"/>
            <w:tcBorders>
              <w:left w:val="nil"/>
              <w:bottom w:val="nil"/>
            </w:tcBorders>
            <w:shd w:val="clear" w:color="auto" w:fill="auto"/>
          </w:tcPr>
          <w:p w14:paraId="3B1E4E89" w14:textId="77777777" w:rsidR="00E370EE" w:rsidRPr="00665BBB" w:rsidRDefault="00E370EE" w:rsidP="001D04AF">
            <w:pPr>
              <w:pStyle w:val="O0Nwnext"/>
              <w:rPr>
                <w:rStyle w:val="ChSmallCaps"/>
              </w:rPr>
            </w:pPr>
            <w:r w:rsidRPr="00665BBB">
              <w:fldChar w:fldCharType="begin"/>
            </w:r>
            <w:r w:rsidRPr="00665BBB">
              <w:instrText xml:space="preserve"> LISTNUM  NumberDefault \l 8 </w:instrText>
            </w:r>
            <w:r w:rsidRPr="00665BBB">
              <w:fldChar w:fldCharType="end">
                <w:numberingChange w:id="3200" w:author="Angela Kluge" w:date="2014-02-08T11:40:00Z" w:original="c."/>
              </w:fldChar>
            </w:r>
          </w:p>
        </w:tc>
        <w:tc>
          <w:tcPr>
            <w:tcW w:w="3627" w:type="dxa"/>
            <w:tcBorders>
              <w:bottom w:val="nil"/>
            </w:tcBorders>
            <w:shd w:val="clear" w:color="auto" w:fill="auto"/>
          </w:tcPr>
          <w:p w14:paraId="14B7BE35" w14:textId="77777777" w:rsidR="00E370EE" w:rsidRPr="00665BBB" w:rsidRDefault="00E370EE" w:rsidP="001D04AF">
            <w:pPr>
              <w:pStyle w:val="O0Nwnext"/>
              <w:rPr>
                <w:rStyle w:val="ChItalBold"/>
              </w:rPr>
            </w:pPr>
            <w:r w:rsidRPr="00665BBB">
              <w:rPr>
                <w:rStyle w:val="ChItalBoldUndl"/>
              </w:rPr>
              <w:t>ni</w:t>
            </w:r>
            <w:r w:rsidRPr="00665BBB">
              <w:rPr>
                <w:rStyle w:val="ChItalBold"/>
              </w:rPr>
              <w:t xml:space="preserve"> usul saja</w:t>
            </w:r>
          </w:p>
        </w:tc>
        <w:tc>
          <w:tcPr>
            <w:tcW w:w="2779" w:type="dxa"/>
            <w:vMerge w:val="restart"/>
            <w:tcBorders>
              <w:right w:val="nil"/>
            </w:tcBorders>
            <w:shd w:val="clear" w:color="auto" w:fill="auto"/>
          </w:tcPr>
          <w:p w14:paraId="6808A1F6" w14:textId="2A13B0E9" w:rsidR="00E370EE" w:rsidRPr="00665BBB" w:rsidRDefault="00B7093A" w:rsidP="001D04AF">
            <w:pPr>
              <w:pStyle w:val="TableCell0-2Break"/>
            </w:pPr>
            <w:r>
              <w:t>‘</w:t>
            </w:r>
            <w:r w:rsidR="00E370EE" w:rsidRPr="00665BBB">
              <w:rPr>
                <w:rStyle w:val="ChBlueBold"/>
              </w:rPr>
              <w:t>this</w:t>
            </w:r>
            <w:r w:rsidR="00E370EE" w:rsidRPr="00665BBB">
              <w:t xml:space="preserve"> is just a proposal</w:t>
            </w:r>
            <w:r>
              <w:t>’</w:t>
            </w:r>
          </w:p>
        </w:tc>
      </w:tr>
      <w:tr w:rsidR="00E370EE" w:rsidRPr="00665BBB" w14:paraId="7A20C412" w14:textId="77777777" w:rsidTr="00E370EE">
        <w:tc>
          <w:tcPr>
            <w:tcW w:w="284" w:type="dxa"/>
            <w:tcBorders>
              <w:top w:val="nil"/>
              <w:left w:val="nil"/>
              <w:bottom w:val="single" w:sz="4" w:space="0" w:color="auto"/>
            </w:tcBorders>
            <w:shd w:val="clear" w:color="auto" w:fill="auto"/>
          </w:tcPr>
          <w:p w14:paraId="0D05437E" w14:textId="77777777" w:rsidR="00E370EE" w:rsidRPr="00665BBB" w:rsidRDefault="00E370EE" w:rsidP="001D04AF">
            <w:pPr>
              <w:pStyle w:val="TableCell0-2Break"/>
            </w:pPr>
          </w:p>
        </w:tc>
        <w:tc>
          <w:tcPr>
            <w:tcW w:w="3627" w:type="dxa"/>
            <w:tcBorders>
              <w:top w:val="nil"/>
              <w:bottom w:val="single" w:sz="4" w:space="0" w:color="auto"/>
            </w:tcBorders>
            <w:shd w:val="clear" w:color="auto" w:fill="auto"/>
          </w:tcPr>
          <w:p w14:paraId="1DFB0188" w14:textId="77777777" w:rsidR="00E370EE" w:rsidRPr="00665BBB" w:rsidRDefault="00E370EE" w:rsidP="001D04AF">
            <w:pPr>
              <w:pStyle w:val="TableCell0-2Break"/>
            </w:pPr>
            <w:r w:rsidRPr="00665BBB">
              <w:rPr>
                <w:rStyle w:val="ChSmallCaps"/>
              </w:rPr>
              <w:t>d.prox</w:t>
            </w:r>
            <w:r w:rsidRPr="00665BBB">
              <w:t xml:space="preserve"> proposal just</w:t>
            </w:r>
          </w:p>
        </w:tc>
        <w:tc>
          <w:tcPr>
            <w:tcW w:w="2779" w:type="dxa"/>
            <w:vMerge/>
            <w:tcBorders>
              <w:bottom w:val="single" w:sz="4" w:space="0" w:color="auto"/>
              <w:right w:val="nil"/>
            </w:tcBorders>
            <w:shd w:val="clear" w:color="auto" w:fill="auto"/>
          </w:tcPr>
          <w:p w14:paraId="41768032" w14:textId="77777777" w:rsidR="00E370EE" w:rsidRPr="00665BBB" w:rsidRDefault="00E370EE" w:rsidP="001D04AF">
            <w:pPr>
              <w:pStyle w:val="TableCell0-2Break"/>
            </w:pPr>
          </w:p>
        </w:tc>
      </w:tr>
      <w:tr w:rsidR="000931D0" w:rsidRPr="00665BBB" w14:paraId="11ABDBBF" w14:textId="77777777" w:rsidTr="00E370EE">
        <w:tc>
          <w:tcPr>
            <w:tcW w:w="6690" w:type="dxa"/>
            <w:gridSpan w:val="3"/>
            <w:tcBorders>
              <w:top w:val="single" w:sz="4" w:space="0" w:color="auto"/>
              <w:left w:val="nil"/>
              <w:bottom w:val="nil"/>
              <w:right w:val="nil"/>
            </w:tcBorders>
            <w:shd w:val="clear" w:color="auto" w:fill="auto"/>
          </w:tcPr>
          <w:p w14:paraId="560ED26F" w14:textId="23D197E0" w:rsidR="000931D0" w:rsidRPr="00665BBB" w:rsidRDefault="000931D0" w:rsidP="00AC23C4">
            <w:pPr>
              <w:pStyle w:val="TableCell2-2"/>
              <w:numPr>
                <w:ilvl w:val="0"/>
                <w:numId w:val="3"/>
              </w:numPr>
              <w:tabs>
                <w:tab w:val="clear" w:pos="567"/>
                <w:tab w:val="num" w:pos="284"/>
              </w:tabs>
              <w:ind w:left="284" w:hanging="284"/>
            </w:pPr>
            <w:bookmarkStart w:id="3201" w:name="_Ref321579127"/>
            <w:r w:rsidRPr="00665BBB">
              <w:t>Adverbial uses (modifies verbs) / Psychological uses (vividness)</w:t>
            </w:r>
            <w:bookmarkEnd w:id="3201"/>
          </w:p>
        </w:tc>
      </w:tr>
      <w:tr w:rsidR="00E370EE" w:rsidRPr="00665BBB" w14:paraId="697E4741" w14:textId="77777777" w:rsidTr="00E370EE">
        <w:tc>
          <w:tcPr>
            <w:tcW w:w="284" w:type="dxa"/>
            <w:tcBorders>
              <w:top w:val="nil"/>
              <w:left w:val="nil"/>
              <w:bottom w:val="nil"/>
            </w:tcBorders>
            <w:shd w:val="clear" w:color="auto" w:fill="auto"/>
          </w:tcPr>
          <w:p w14:paraId="0919E5B0" w14:textId="77777777" w:rsidR="00E370EE" w:rsidRPr="00665BBB" w:rsidRDefault="00E370EE" w:rsidP="001D04AF">
            <w:pPr>
              <w:pStyle w:val="O0Nwnext"/>
            </w:pPr>
          </w:p>
        </w:tc>
        <w:tc>
          <w:tcPr>
            <w:tcW w:w="3627" w:type="dxa"/>
            <w:tcBorders>
              <w:top w:val="nil"/>
              <w:bottom w:val="nil"/>
            </w:tcBorders>
            <w:shd w:val="clear" w:color="auto" w:fill="auto"/>
          </w:tcPr>
          <w:p w14:paraId="418D465D" w14:textId="77777777" w:rsidR="00E370EE" w:rsidRPr="00665BBB" w:rsidRDefault="00E370EE" w:rsidP="001D04AF">
            <w:pPr>
              <w:pStyle w:val="O0Nwnext"/>
              <w:rPr>
                <w:rStyle w:val="ChItalBold"/>
              </w:rPr>
            </w:pPr>
            <w:r w:rsidRPr="00665BBB">
              <w:rPr>
                <w:rStyle w:val="ChItalBold"/>
              </w:rPr>
              <w:t xml:space="preserve">sa masi </w:t>
            </w:r>
            <w:r w:rsidRPr="00665BBB">
              <w:rPr>
                <w:rStyle w:val="ChItalBoldUndl"/>
              </w:rPr>
              <w:t>hidup ni</w:t>
            </w:r>
          </w:p>
        </w:tc>
        <w:tc>
          <w:tcPr>
            <w:tcW w:w="2779" w:type="dxa"/>
            <w:vMerge w:val="restart"/>
            <w:tcBorders>
              <w:top w:val="nil"/>
              <w:right w:val="nil"/>
            </w:tcBorders>
            <w:shd w:val="clear" w:color="auto" w:fill="auto"/>
          </w:tcPr>
          <w:p w14:paraId="63D124D1" w14:textId="651AB596" w:rsidR="00E370EE" w:rsidRPr="00665BBB" w:rsidRDefault="00B7093A" w:rsidP="001D04AF">
            <w:pPr>
              <w:pStyle w:val="TableCell0-2Break"/>
            </w:pPr>
            <w:r>
              <w:t>‘</w:t>
            </w:r>
            <w:r w:rsidR="00E370EE" w:rsidRPr="00665BBB">
              <w:t>I</w:t>
            </w:r>
            <w:r>
              <w:t>’</w:t>
            </w:r>
            <w:r w:rsidR="00E370EE" w:rsidRPr="00665BBB">
              <w:t xml:space="preserve">m still </w:t>
            </w:r>
            <w:r w:rsidR="00E370EE" w:rsidRPr="00665BBB">
              <w:rPr>
                <w:rStyle w:val="ChBlueBold"/>
              </w:rPr>
              <w:t>very much alive</w:t>
            </w:r>
            <w:r>
              <w:t>’</w:t>
            </w:r>
          </w:p>
        </w:tc>
      </w:tr>
      <w:tr w:rsidR="00E370EE" w:rsidRPr="00665BBB" w14:paraId="5D625A9D" w14:textId="77777777" w:rsidTr="00E370EE">
        <w:tc>
          <w:tcPr>
            <w:tcW w:w="284" w:type="dxa"/>
            <w:tcBorders>
              <w:top w:val="nil"/>
              <w:left w:val="nil"/>
              <w:bottom w:val="single" w:sz="4" w:space="0" w:color="auto"/>
            </w:tcBorders>
            <w:shd w:val="clear" w:color="auto" w:fill="auto"/>
          </w:tcPr>
          <w:p w14:paraId="2C8086F2" w14:textId="77777777" w:rsidR="00E370EE" w:rsidRPr="00665BBB" w:rsidRDefault="00E370EE" w:rsidP="001D04AF">
            <w:pPr>
              <w:pStyle w:val="TableCell0-2Break"/>
            </w:pPr>
          </w:p>
        </w:tc>
        <w:tc>
          <w:tcPr>
            <w:tcW w:w="3627" w:type="dxa"/>
            <w:tcBorders>
              <w:top w:val="nil"/>
              <w:bottom w:val="single" w:sz="4" w:space="0" w:color="auto"/>
            </w:tcBorders>
            <w:shd w:val="clear" w:color="auto" w:fill="auto"/>
          </w:tcPr>
          <w:p w14:paraId="59C5AED4" w14:textId="77777777" w:rsidR="00E370EE" w:rsidRPr="00665BBB" w:rsidRDefault="00E370EE" w:rsidP="001D04AF">
            <w:pPr>
              <w:pStyle w:val="TableCell0-2Break"/>
            </w:pPr>
            <w:r w:rsidRPr="00665BBB">
              <w:rPr>
                <w:rStyle w:val="ChSmallCaps"/>
              </w:rPr>
              <w:t>1sg</w:t>
            </w:r>
            <w:r w:rsidRPr="00665BBB">
              <w:t xml:space="preserve"> still live </w:t>
            </w:r>
            <w:r w:rsidRPr="00665BBB">
              <w:rPr>
                <w:rStyle w:val="ChSmallCaps"/>
              </w:rPr>
              <w:t>d.prox</w:t>
            </w:r>
          </w:p>
        </w:tc>
        <w:tc>
          <w:tcPr>
            <w:tcW w:w="2779" w:type="dxa"/>
            <w:vMerge/>
            <w:tcBorders>
              <w:bottom w:val="single" w:sz="4" w:space="0" w:color="auto"/>
              <w:right w:val="nil"/>
            </w:tcBorders>
            <w:shd w:val="clear" w:color="auto" w:fill="auto"/>
          </w:tcPr>
          <w:p w14:paraId="0FD0EEB5" w14:textId="77777777" w:rsidR="00E370EE" w:rsidRPr="00665BBB" w:rsidRDefault="00E370EE" w:rsidP="001D04AF">
            <w:pPr>
              <w:pStyle w:val="TableCell0-2Break"/>
            </w:pPr>
          </w:p>
        </w:tc>
      </w:tr>
      <w:tr w:rsidR="000931D0" w:rsidRPr="00665BBB" w14:paraId="71E591D4" w14:textId="77777777" w:rsidTr="00E370EE">
        <w:tc>
          <w:tcPr>
            <w:tcW w:w="6690" w:type="dxa"/>
            <w:gridSpan w:val="3"/>
            <w:tcBorders>
              <w:top w:val="single" w:sz="4" w:space="0" w:color="auto"/>
              <w:left w:val="nil"/>
              <w:bottom w:val="nil"/>
              <w:right w:val="nil"/>
            </w:tcBorders>
            <w:shd w:val="clear" w:color="auto" w:fill="auto"/>
          </w:tcPr>
          <w:p w14:paraId="213B101B" w14:textId="38B01EC5" w:rsidR="000931D0" w:rsidRPr="00665BBB" w:rsidRDefault="000931D0" w:rsidP="00AC23C4">
            <w:pPr>
              <w:pStyle w:val="TableCell2-2"/>
              <w:numPr>
                <w:ilvl w:val="0"/>
                <w:numId w:val="3"/>
              </w:numPr>
              <w:tabs>
                <w:tab w:val="clear" w:pos="567"/>
                <w:tab w:val="num" w:pos="284"/>
              </w:tabs>
              <w:ind w:left="284" w:hanging="284"/>
            </w:pPr>
            <w:bookmarkStart w:id="3202" w:name="_Ref321579129"/>
            <w:r w:rsidRPr="00665BBB">
              <w:t>Adverbial uses (modifies adverbs) / Psychological uses (vividness)</w:t>
            </w:r>
            <w:bookmarkEnd w:id="3202"/>
          </w:p>
        </w:tc>
      </w:tr>
      <w:tr w:rsidR="00E370EE" w:rsidRPr="00665BBB" w14:paraId="406142D7" w14:textId="77777777" w:rsidTr="00E370EE">
        <w:tc>
          <w:tcPr>
            <w:tcW w:w="284" w:type="dxa"/>
            <w:tcBorders>
              <w:top w:val="nil"/>
              <w:left w:val="nil"/>
            </w:tcBorders>
            <w:shd w:val="clear" w:color="auto" w:fill="auto"/>
          </w:tcPr>
          <w:p w14:paraId="0F1870CC" w14:textId="77777777" w:rsidR="00E370EE" w:rsidRPr="00665BBB" w:rsidRDefault="00E370EE" w:rsidP="001D04AF">
            <w:pPr>
              <w:pStyle w:val="O0Nwnext"/>
            </w:pPr>
          </w:p>
        </w:tc>
        <w:tc>
          <w:tcPr>
            <w:tcW w:w="3627" w:type="dxa"/>
            <w:tcBorders>
              <w:top w:val="nil"/>
            </w:tcBorders>
            <w:shd w:val="clear" w:color="auto" w:fill="auto"/>
          </w:tcPr>
          <w:p w14:paraId="37AC0279" w14:textId="77777777" w:rsidR="00E370EE" w:rsidRPr="00665BBB" w:rsidRDefault="00E370EE" w:rsidP="001D04AF">
            <w:pPr>
              <w:pStyle w:val="O0Nwnext"/>
              <w:rPr>
                <w:rStyle w:val="ChItalBold"/>
              </w:rPr>
            </w:pPr>
            <w:r w:rsidRPr="00665BBB">
              <w:rPr>
                <w:rStyle w:val="ChItalBold"/>
              </w:rPr>
              <w:t xml:space="preserve">… tapi </w:t>
            </w:r>
            <w:r w:rsidRPr="00665BBB">
              <w:rPr>
                <w:rStyle w:val="ChItalBoldUndl"/>
              </w:rPr>
              <w:t>skarang ni</w:t>
            </w:r>
            <w:r w:rsidRPr="00665BBB">
              <w:rPr>
                <w:rStyle w:val="ChItalBold"/>
              </w:rPr>
              <w:t xml:space="preserve"> ada libur</w:t>
            </w:r>
          </w:p>
        </w:tc>
        <w:tc>
          <w:tcPr>
            <w:tcW w:w="2779" w:type="dxa"/>
            <w:vMerge w:val="restart"/>
            <w:tcBorders>
              <w:top w:val="nil"/>
              <w:right w:val="nil"/>
            </w:tcBorders>
            <w:shd w:val="clear" w:color="auto" w:fill="auto"/>
          </w:tcPr>
          <w:p w14:paraId="5CE7B6EB" w14:textId="478E6C45" w:rsidR="00E370EE" w:rsidRPr="00665BBB" w:rsidRDefault="00B7093A" w:rsidP="001D04AF">
            <w:pPr>
              <w:pStyle w:val="TableCell0-2Break"/>
            </w:pPr>
            <w:r>
              <w:t>‘</w:t>
            </w:r>
            <w:r w:rsidR="00E370EE" w:rsidRPr="00665BBB">
              <w:t xml:space="preserve">but </w:t>
            </w:r>
            <w:r w:rsidR="00E370EE" w:rsidRPr="00665BBB">
              <w:rPr>
                <w:rStyle w:val="ChBlueBold"/>
              </w:rPr>
              <w:t>right now</w:t>
            </w:r>
            <w:r w:rsidR="00E370EE" w:rsidRPr="00665BBB">
              <w:t xml:space="preserve"> (we) are on vacation</w:t>
            </w:r>
            <w:r>
              <w:t>’</w:t>
            </w:r>
          </w:p>
        </w:tc>
      </w:tr>
      <w:tr w:rsidR="00E370EE" w:rsidRPr="00665BBB" w14:paraId="2409DE55" w14:textId="77777777" w:rsidTr="00E370EE">
        <w:tc>
          <w:tcPr>
            <w:tcW w:w="284" w:type="dxa"/>
            <w:tcBorders>
              <w:left w:val="nil"/>
              <w:bottom w:val="single" w:sz="4" w:space="0" w:color="auto"/>
            </w:tcBorders>
            <w:shd w:val="clear" w:color="auto" w:fill="auto"/>
          </w:tcPr>
          <w:p w14:paraId="6E4E1A67" w14:textId="77777777" w:rsidR="00E370EE" w:rsidRPr="00665BBB" w:rsidRDefault="00E370EE" w:rsidP="001D04AF">
            <w:pPr>
              <w:pStyle w:val="TableCell0-2Break"/>
            </w:pPr>
          </w:p>
        </w:tc>
        <w:tc>
          <w:tcPr>
            <w:tcW w:w="3627" w:type="dxa"/>
            <w:tcBorders>
              <w:bottom w:val="single" w:sz="4" w:space="0" w:color="auto"/>
            </w:tcBorders>
            <w:shd w:val="clear" w:color="auto" w:fill="auto"/>
          </w:tcPr>
          <w:p w14:paraId="4557DBA0" w14:textId="6FF37B6B" w:rsidR="00E370EE" w:rsidRPr="00665BBB" w:rsidRDefault="00E370EE" w:rsidP="001D04AF">
            <w:pPr>
              <w:pStyle w:val="TableCell0-2Break"/>
            </w:pPr>
            <w:r w:rsidRPr="00665BBB">
              <w:t xml:space="preserve">… but </w:t>
            </w:r>
            <w:r w:rsidR="00245645">
              <w:t>now</w:t>
            </w:r>
            <w:r w:rsidRPr="00665BBB">
              <w:t xml:space="preserve"> </w:t>
            </w:r>
            <w:r w:rsidRPr="00665BBB">
              <w:rPr>
                <w:rStyle w:val="ChSmallCaps"/>
              </w:rPr>
              <w:t>d.prox</w:t>
            </w:r>
            <w:r w:rsidRPr="00665BBB">
              <w:rPr>
                <w:rStyle w:val="ChSmallCaps"/>
                <w:smallCaps w:val="0"/>
              </w:rPr>
              <w:t xml:space="preserve"> </w:t>
            </w:r>
            <w:r w:rsidRPr="00665BBB">
              <w:t>exist vacation</w:t>
            </w:r>
          </w:p>
        </w:tc>
        <w:tc>
          <w:tcPr>
            <w:tcW w:w="2779" w:type="dxa"/>
            <w:vMerge/>
            <w:tcBorders>
              <w:bottom w:val="single" w:sz="4" w:space="0" w:color="auto"/>
              <w:right w:val="nil"/>
            </w:tcBorders>
            <w:shd w:val="clear" w:color="auto" w:fill="auto"/>
          </w:tcPr>
          <w:p w14:paraId="56916CDA" w14:textId="77777777" w:rsidR="00E370EE" w:rsidRPr="00665BBB" w:rsidRDefault="00E370EE" w:rsidP="001D04AF">
            <w:pPr>
              <w:pStyle w:val="TableCell0-2Break"/>
            </w:pPr>
          </w:p>
        </w:tc>
      </w:tr>
    </w:tbl>
    <w:p w14:paraId="29A33560" w14:textId="5965B402" w:rsidR="000931D0" w:rsidRDefault="000931D0" w:rsidP="00042410">
      <w:pPr>
        <w:pStyle w:val="Body0005after05before"/>
      </w:pPr>
      <w:r>
        <w:fldChar w:fldCharType="begin"/>
      </w:r>
      <w:r>
        <w:instrText xml:space="preserve"> REF _Ref320896273 \h </w:instrText>
      </w:r>
      <w:r>
        <w:fldChar w:fldCharType="separate"/>
      </w:r>
      <w:r w:rsidR="00154D81" w:rsidRPr="007A0BC8">
        <w:t xml:space="preserve">Table </w:t>
      </w:r>
      <w:r w:rsidR="00154D81">
        <w:rPr>
          <w:noProof/>
          <w:cs/>
        </w:rPr>
        <w:t>‎</w:t>
      </w:r>
      <w:r w:rsidR="00154D81">
        <w:rPr>
          <w:noProof/>
        </w:rPr>
        <w:t>7</w:t>
      </w:r>
      <w:r w:rsidR="00154D81">
        <w:t>.</w:t>
      </w:r>
      <w:r w:rsidR="00154D81">
        <w:rPr>
          <w:noProof/>
        </w:rPr>
        <w:t>6</w:t>
      </w:r>
      <w:r>
        <w:fldChar w:fldCharType="end"/>
      </w:r>
      <w:r>
        <w:t xml:space="preserve"> lists the syntactic functions and domains of use of </w:t>
      </w:r>
      <w:r>
        <w:rPr>
          <w:rStyle w:val="ChItalBold"/>
        </w:rPr>
        <w:t>itu</w:t>
      </w:r>
      <w:r>
        <w:t xml:space="preserve"> </w:t>
      </w:r>
      <w:r w:rsidR="00B7093A">
        <w:t>‘</w:t>
      </w:r>
      <w:r w:rsidRPr="0099608C">
        <w:rPr>
          <w:rStyle w:val="ChSmallCaps"/>
        </w:rPr>
        <w:t>d.dist</w:t>
      </w:r>
      <w:r w:rsidR="00B7093A">
        <w:t>’</w:t>
      </w:r>
      <w:r>
        <w:t>. Its syntactic functions are listed as follows: adnominal in (</w:t>
      </w:r>
      <w:r>
        <w:fldChar w:fldCharType="begin"/>
      </w:r>
      <w:r>
        <w:instrText xml:space="preserve"> REF _Ref321581105 \n \h </w:instrText>
      </w:r>
      <w:r>
        <w:fldChar w:fldCharType="separate"/>
      </w:r>
      <w:r w:rsidR="00154D81">
        <w:rPr>
          <w:cs/>
        </w:rPr>
        <w:t>‎</w:t>
      </w:r>
      <w:r w:rsidR="00154D81">
        <w:t>1</w:t>
      </w:r>
      <w:r>
        <w:fldChar w:fldCharType="end"/>
      </w:r>
      <w:r>
        <w:t>) to (</w:t>
      </w:r>
      <w:r>
        <w:fldChar w:fldCharType="begin"/>
      </w:r>
      <w:r>
        <w:instrText xml:space="preserve"> REF _Ref321581116 \n \h </w:instrText>
      </w:r>
      <w:r>
        <w:fldChar w:fldCharType="separate"/>
      </w:r>
      <w:r w:rsidR="00154D81">
        <w:rPr>
          <w:cs/>
        </w:rPr>
        <w:t>‎</w:t>
      </w:r>
      <w:r w:rsidR="00154D81">
        <w:t>5</w:t>
      </w:r>
      <w:r>
        <w:fldChar w:fldCharType="end"/>
      </w:r>
      <w:r w:rsidR="00042410">
        <w:t>);</w:t>
      </w:r>
      <w:r>
        <w:t xml:space="preserve"> pronominal in (</w:t>
      </w:r>
      <w:r>
        <w:fldChar w:fldCharType="begin"/>
      </w:r>
      <w:r>
        <w:instrText xml:space="preserve"> REF _Ref321581117 \n \h </w:instrText>
      </w:r>
      <w:r>
        <w:fldChar w:fldCharType="separate"/>
      </w:r>
      <w:r w:rsidR="00154D81">
        <w:rPr>
          <w:cs/>
        </w:rPr>
        <w:t>‎</w:t>
      </w:r>
      <w:r w:rsidR="00154D81">
        <w:t>6</w:t>
      </w:r>
      <w:r>
        <w:fldChar w:fldCharType="end"/>
      </w:r>
      <w:r>
        <w:t>)</w:t>
      </w:r>
      <w:r w:rsidR="00042410">
        <w:t>;</w:t>
      </w:r>
      <w:r>
        <w:t xml:space="preserve"> and adverbial in (</w:t>
      </w:r>
      <w:r>
        <w:fldChar w:fldCharType="begin"/>
      </w:r>
      <w:r>
        <w:instrText xml:space="preserve"> REF _Ref321581123 \n \h </w:instrText>
      </w:r>
      <w:r>
        <w:fldChar w:fldCharType="separate"/>
      </w:r>
      <w:r w:rsidR="00154D81">
        <w:rPr>
          <w:cs/>
        </w:rPr>
        <w:t>‎</w:t>
      </w:r>
      <w:r w:rsidR="00154D81">
        <w:t>7</w:t>
      </w:r>
      <w:r>
        <w:fldChar w:fldCharType="end"/>
      </w:r>
      <w:r>
        <w:t>) and (</w:t>
      </w:r>
      <w:r>
        <w:fldChar w:fldCharType="begin"/>
      </w:r>
      <w:r>
        <w:instrText xml:space="preserve"> REF _Ref321581125 \n \h </w:instrText>
      </w:r>
      <w:r>
        <w:fldChar w:fldCharType="separate"/>
      </w:r>
      <w:r w:rsidR="00154D81">
        <w:rPr>
          <w:cs/>
        </w:rPr>
        <w:t>‎</w:t>
      </w:r>
      <w:r w:rsidR="00154D81">
        <w:t>8</w:t>
      </w:r>
      <w:r>
        <w:fldChar w:fldCharType="end"/>
      </w:r>
      <w:r>
        <w:t>). Its domains of use are given as follows: spatial in (</w:t>
      </w:r>
      <w:r>
        <w:fldChar w:fldCharType="begin"/>
      </w:r>
      <w:r>
        <w:instrText xml:space="preserve"> REF _Ref321581117 \n \h </w:instrText>
      </w:r>
      <w:r>
        <w:fldChar w:fldCharType="separate"/>
      </w:r>
      <w:r w:rsidR="00154D81">
        <w:rPr>
          <w:cs/>
        </w:rPr>
        <w:t>‎</w:t>
      </w:r>
      <w:r w:rsidR="00154D81">
        <w:t>6</w:t>
      </w:r>
      <w:r>
        <w:fldChar w:fldCharType="end"/>
      </w:r>
      <w:r>
        <w:fldChar w:fldCharType="begin"/>
      </w:r>
      <w:r>
        <w:instrText xml:space="preserve"> REF _Ref316482637 \n \h </w:instrText>
      </w:r>
      <w:r>
        <w:fldChar w:fldCharType="separate"/>
      </w:r>
      <w:r w:rsidR="00154D81">
        <w:rPr>
          <w:cs/>
        </w:rPr>
        <w:t>‎</w:t>
      </w:r>
      <w:r w:rsidR="00154D81">
        <w:t>a</w:t>
      </w:r>
      <w:r>
        <w:fldChar w:fldCharType="end"/>
      </w:r>
      <w:r>
        <w:t>)</w:t>
      </w:r>
      <w:r w:rsidR="00042410">
        <w:t>;</w:t>
      </w:r>
      <w:r>
        <w:t xml:space="preserve"> temporal in (</w:t>
      </w:r>
      <w:r>
        <w:fldChar w:fldCharType="begin"/>
      </w:r>
      <w:r>
        <w:instrText xml:space="preserve"> REF _Ref321581105 \n \h </w:instrText>
      </w:r>
      <w:r>
        <w:fldChar w:fldCharType="separate"/>
      </w:r>
      <w:r w:rsidR="00154D81">
        <w:rPr>
          <w:cs/>
        </w:rPr>
        <w:t>‎</w:t>
      </w:r>
      <w:r w:rsidR="00154D81">
        <w:t>1</w:t>
      </w:r>
      <w:r>
        <w:fldChar w:fldCharType="end"/>
      </w:r>
      <w:r>
        <w:fldChar w:fldCharType="begin"/>
      </w:r>
      <w:r>
        <w:instrText xml:space="preserve"> REF _Ref316482647 \n \h </w:instrText>
      </w:r>
      <w:r>
        <w:fldChar w:fldCharType="separate"/>
      </w:r>
      <w:r w:rsidR="00154D81">
        <w:rPr>
          <w:cs/>
        </w:rPr>
        <w:t>‎</w:t>
      </w:r>
      <w:r w:rsidR="00154D81">
        <w:t>a</w:t>
      </w:r>
      <w:r>
        <w:fldChar w:fldCharType="end"/>
      </w:r>
      <w:r>
        <w:t>)</w:t>
      </w:r>
      <w:r w:rsidR="00042410">
        <w:t>;</w:t>
      </w:r>
      <w:r>
        <w:t xml:space="preserve"> psychological in (</w:t>
      </w:r>
      <w:r>
        <w:fldChar w:fldCharType="begin"/>
      </w:r>
      <w:r>
        <w:instrText xml:space="preserve"> REF _Ref321581105 \n \h </w:instrText>
      </w:r>
      <w:r>
        <w:fldChar w:fldCharType="separate"/>
      </w:r>
      <w:r w:rsidR="00154D81">
        <w:rPr>
          <w:cs/>
        </w:rPr>
        <w:t>‎</w:t>
      </w:r>
      <w:r w:rsidR="00154D81">
        <w:t>1</w:t>
      </w:r>
      <w:r>
        <w:fldChar w:fldCharType="end"/>
      </w:r>
      <w:r>
        <w:fldChar w:fldCharType="begin"/>
      </w:r>
      <w:r>
        <w:instrText xml:space="preserve"> REF _Ref321581108 \n \h </w:instrText>
      </w:r>
      <w:r>
        <w:fldChar w:fldCharType="separate"/>
      </w:r>
      <w:r w:rsidR="00154D81">
        <w:rPr>
          <w:cs/>
        </w:rPr>
        <w:t>‎</w:t>
      </w:r>
      <w:r w:rsidR="00154D81">
        <w:t>b</w:t>
      </w:r>
      <w:r>
        <w:fldChar w:fldCharType="end"/>
      </w:r>
      <w:r>
        <w:t>)</w:t>
      </w:r>
      <w:r w:rsidR="00042410">
        <w:t>,</w:t>
      </w:r>
      <w:r>
        <w:t xml:space="preserve"> (</w:t>
      </w:r>
      <w:r>
        <w:fldChar w:fldCharType="begin"/>
      </w:r>
      <w:r>
        <w:instrText xml:space="preserve"> REF _Ref321581113 \n \h </w:instrText>
      </w:r>
      <w:r>
        <w:fldChar w:fldCharType="separate"/>
      </w:r>
      <w:r w:rsidR="00154D81">
        <w:rPr>
          <w:cs/>
        </w:rPr>
        <w:t>‎</w:t>
      </w:r>
      <w:r w:rsidR="00154D81">
        <w:t>4</w:t>
      </w:r>
      <w:r>
        <w:fldChar w:fldCharType="end"/>
      </w:r>
      <w:r>
        <w:t>) (emotional involvement), (</w:t>
      </w:r>
      <w:r>
        <w:fldChar w:fldCharType="begin"/>
      </w:r>
      <w:r>
        <w:instrText xml:space="preserve"> REF _Ref321581112 \n \h </w:instrText>
      </w:r>
      <w:r>
        <w:fldChar w:fldCharType="separate"/>
      </w:r>
      <w:r w:rsidR="00154D81">
        <w:rPr>
          <w:cs/>
        </w:rPr>
        <w:t>‎</w:t>
      </w:r>
      <w:r w:rsidR="00154D81">
        <w:t>3</w:t>
      </w:r>
      <w:r>
        <w:fldChar w:fldCharType="end"/>
      </w:r>
      <w:r>
        <w:t>) (</w:t>
      </w:r>
      <w:r>
        <w:fldChar w:fldCharType="begin"/>
      </w:r>
      <w:r>
        <w:instrText xml:space="preserve"> REF _Ref321581123 \n \h </w:instrText>
      </w:r>
      <w:r>
        <w:fldChar w:fldCharType="separate"/>
      </w:r>
      <w:r w:rsidR="00154D81">
        <w:rPr>
          <w:cs/>
        </w:rPr>
        <w:t>‎</w:t>
      </w:r>
      <w:r w:rsidR="00154D81">
        <w:t>7</w:t>
      </w:r>
      <w:r>
        <w:fldChar w:fldCharType="end"/>
      </w:r>
      <w:r>
        <w:t>) (vividness), and (</w:t>
      </w:r>
      <w:r>
        <w:fldChar w:fldCharType="begin"/>
      </w:r>
      <w:r>
        <w:instrText xml:space="preserve"> REF _Ref321581111 \n \h </w:instrText>
      </w:r>
      <w:r>
        <w:fldChar w:fldCharType="separate"/>
      </w:r>
      <w:r w:rsidR="00154D81">
        <w:rPr>
          <w:cs/>
        </w:rPr>
        <w:t>‎</w:t>
      </w:r>
      <w:r w:rsidR="00154D81">
        <w:t>2</w:t>
      </w:r>
      <w:r>
        <w:fldChar w:fldCharType="end"/>
      </w:r>
      <w:r>
        <w:t>)</w:t>
      </w:r>
      <w:r w:rsidR="00042410">
        <w:t>,</w:t>
      </w:r>
      <w:r>
        <w:t xml:space="preserve"> (</w:t>
      </w:r>
      <w:r>
        <w:fldChar w:fldCharType="begin"/>
      </w:r>
      <w:r>
        <w:instrText xml:space="preserve"> REF _Ref321581125 \n \h </w:instrText>
      </w:r>
      <w:r>
        <w:fldChar w:fldCharType="separate"/>
      </w:r>
      <w:r w:rsidR="00154D81">
        <w:rPr>
          <w:cs/>
        </w:rPr>
        <w:t>‎</w:t>
      </w:r>
      <w:r w:rsidR="00154D81">
        <w:t>8</w:t>
      </w:r>
      <w:r>
        <w:fldChar w:fldCharType="end"/>
      </w:r>
      <w:r>
        <w:t>) (contrast)</w:t>
      </w:r>
      <w:r w:rsidR="00042410">
        <w:t>;</w:t>
      </w:r>
      <w:r>
        <w:t xml:space="preserve"> textual in (</w:t>
      </w:r>
      <w:r>
        <w:fldChar w:fldCharType="begin"/>
      </w:r>
      <w:r>
        <w:instrText xml:space="preserve"> REF _Ref321581105 \n \h </w:instrText>
      </w:r>
      <w:r>
        <w:fldChar w:fldCharType="separate"/>
      </w:r>
      <w:r w:rsidR="00154D81">
        <w:rPr>
          <w:cs/>
        </w:rPr>
        <w:t>‎</w:t>
      </w:r>
      <w:r w:rsidR="00154D81">
        <w:t>1</w:t>
      </w:r>
      <w:r>
        <w:fldChar w:fldCharType="end"/>
      </w:r>
      <w:r>
        <w:fldChar w:fldCharType="begin"/>
      </w:r>
      <w:r>
        <w:instrText xml:space="preserve"> REF _Ref316482651 \n \h </w:instrText>
      </w:r>
      <w:r>
        <w:fldChar w:fldCharType="separate"/>
      </w:r>
      <w:r w:rsidR="00154D81">
        <w:rPr>
          <w:cs/>
        </w:rPr>
        <w:t>‎</w:t>
      </w:r>
      <w:r w:rsidR="00154D81">
        <w:t>c</w:t>
      </w:r>
      <w:r>
        <w:fldChar w:fldCharType="end"/>
      </w:r>
      <w:r>
        <w:t>) (anaphoric)</w:t>
      </w:r>
      <w:r w:rsidR="00EC0618">
        <w:t>,</w:t>
      </w:r>
      <w:r>
        <w:t xml:space="preserve"> and (</w:t>
      </w:r>
      <w:r>
        <w:fldChar w:fldCharType="begin"/>
      </w:r>
      <w:r>
        <w:instrText xml:space="preserve"> REF _Ref321581117 \n \h </w:instrText>
      </w:r>
      <w:r>
        <w:fldChar w:fldCharType="separate"/>
      </w:r>
      <w:r w:rsidR="00154D81">
        <w:rPr>
          <w:cs/>
        </w:rPr>
        <w:t>‎</w:t>
      </w:r>
      <w:r w:rsidR="00154D81">
        <w:t>6</w:t>
      </w:r>
      <w:r>
        <w:fldChar w:fldCharType="end"/>
      </w:r>
      <w:r>
        <w:fldChar w:fldCharType="begin"/>
      </w:r>
      <w:r>
        <w:instrText xml:space="preserve"> REF _Ref316482638 \n \h </w:instrText>
      </w:r>
      <w:r>
        <w:fldChar w:fldCharType="separate"/>
      </w:r>
      <w:r w:rsidR="00154D81">
        <w:rPr>
          <w:cs/>
        </w:rPr>
        <w:t>‎</w:t>
      </w:r>
      <w:r w:rsidR="00154D81">
        <w:t>b</w:t>
      </w:r>
      <w:r>
        <w:fldChar w:fldCharType="end"/>
      </w:r>
      <w:r>
        <w:t>)</w:t>
      </w:r>
      <w:r w:rsidR="00042410">
        <w:t>,</w:t>
      </w:r>
      <w:r>
        <w:t xml:space="preserve"> (</w:t>
      </w:r>
      <w:r>
        <w:fldChar w:fldCharType="begin"/>
      </w:r>
      <w:r>
        <w:instrText xml:space="preserve"> REF _Ref321581117 \n \h </w:instrText>
      </w:r>
      <w:r>
        <w:fldChar w:fldCharType="separate"/>
      </w:r>
      <w:r w:rsidR="00154D81">
        <w:rPr>
          <w:cs/>
        </w:rPr>
        <w:t>‎</w:t>
      </w:r>
      <w:r w:rsidR="00154D81">
        <w:t>6</w:t>
      </w:r>
      <w:r>
        <w:fldChar w:fldCharType="end"/>
      </w:r>
      <w:r>
        <w:fldChar w:fldCharType="begin"/>
      </w:r>
      <w:r>
        <w:instrText xml:space="preserve"> REF _Ref316482640 \n \h </w:instrText>
      </w:r>
      <w:r>
        <w:fldChar w:fldCharType="separate"/>
      </w:r>
      <w:r w:rsidR="00154D81">
        <w:rPr>
          <w:cs/>
        </w:rPr>
        <w:t>‎</w:t>
      </w:r>
      <w:r w:rsidR="00154D81">
        <w:t>c</w:t>
      </w:r>
      <w:r>
        <w:fldChar w:fldCharType="end"/>
      </w:r>
      <w:r>
        <w:t>) (discourse deictic).</w:t>
      </w:r>
    </w:p>
    <w:p w14:paraId="75437D30" w14:textId="1818EA98" w:rsidR="000931D0" w:rsidRDefault="000931D0" w:rsidP="000931D0">
      <w:pPr>
        <w:pStyle w:val="Caption"/>
      </w:pPr>
      <w:bookmarkStart w:id="3203" w:name="_Ref320896273"/>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6</w:t>
        </w:r>
      </w:fldSimple>
      <w:bookmarkEnd w:id="3203"/>
      <w:r w:rsidRPr="007A0BC8">
        <w:t>:</w:t>
      </w:r>
      <w:r w:rsidRPr="007A0BC8">
        <w:tab/>
      </w:r>
      <w:r>
        <w:t xml:space="preserve">Short </w:t>
      </w:r>
      <w:r>
        <w:rPr>
          <w:rStyle w:val="ChItalBold"/>
        </w:rPr>
        <w:t>itu</w:t>
      </w:r>
      <w:r>
        <w:t xml:space="preserve"> </w:t>
      </w:r>
      <w:r w:rsidR="00B7093A">
        <w:t>‘</w:t>
      </w:r>
      <w:r w:rsidRPr="0099608C">
        <w:rPr>
          <w:rStyle w:val="ChSmallCaps"/>
        </w:rPr>
        <w:t>d.dist</w:t>
      </w:r>
      <w:r w:rsidR="00B7093A">
        <w:t>’</w:t>
      </w:r>
      <w:r>
        <w:t>: Syntactic functions and domains of use</w:t>
      </w:r>
      <w:r>
        <w:rPr>
          <w:rStyle w:val="FootnoteReference"/>
        </w:rPr>
        <w:footnoteReference w:id="200"/>
      </w:r>
    </w:p>
    <w:tbl>
      <w:tblPr>
        <w:tblW w:w="669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284"/>
        <w:gridCol w:w="3459"/>
        <w:gridCol w:w="28"/>
        <w:gridCol w:w="2920"/>
      </w:tblGrid>
      <w:tr w:rsidR="000931D0" w:rsidRPr="00711BFF" w14:paraId="7E431868" w14:textId="77777777" w:rsidTr="00415344">
        <w:trPr>
          <w:tblHeader/>
        </w:trPr>
        <w:tc>
          <w:tcPr>
            <w:tcW w:w="284" w:type="dxa"/>
            <w:tcBorders>
              <w:top w:val="single" w:sz="4" w:space="0" w:color="auto"/>
              <w:left w:val="nil"/>
              <w:bottom w:val="single" w:sz="4" w:space="0" w:color="auto"/>
            </w:tcBorders>
            <w:shd w:val="clear" w:color="auto" w:fill="auto"/>
          </w:tcPr>
          <w:p w14:paraId="3926880F" w14:textId="77777777" w:rsidR="000931D0" w:rsidRPr="00711BFF" w:rsidRDefault="000931D0" w:rsidP="001D04AF">
            <w:pPr>
              <w:pStyle w:val="TableHd"/>
            </w:pPr>
          </w:p>
        </w:tc>
        <w:tc>
          <w:tcPr>
            <w:tcW w:w="3459" w:type="dxa"/>
            <w:tcBorders>
              <w:top w:val="single" w:sz="4" w:space="0" w:color="auto"/>
              <w:bottom w:val="single" w:sz="4" w:space="0" w:color="auto"/>
            </w:tcBorders>
            <w:shd w:val="clear" w:color="auto" w:fill="auto"/>
          </w:tcPr>
          <w:p w14:paraId="163E7767" w14:textId="77777777" w:rsidR="000931D0" w:rsidRPr="00711BFF" w:rsidRDefault="000931D0" w:rsidP="001D04AF">
            <w:pPr>
              <w:pStyle w:val="TableHd"/>
            </w:pPr>
            <w:r w:rsidRPr="00711BFF">
              <w:t>Papuan Malay with gloss</w:t>
            </w:r>
          </w:p>
        </w:tc>
        <w:tc>
          <w:tcPr>
            <w:tcW w:w="2948" w:type="dxa"/>
            <w:gridSpan w:val="2"/>
            <w:tcBorders>
              <w:top w:val="single" w:sz="4" w:space="0" w:color="auto"/>
              <w:bottom w:val="single" w:sz="4" w:space="0" w:color="auto"/>
              <w:right w:val="nil"/>
            </w:tcBorders>
            <w:shd w:val="clear" w:color="auto" w:fill="auto"/>
          </w:tcPr>
          <w:p w14:paraId="7577569F" w14:textId="77777777" w:rsidR="000931D0" w:rsidRPr="00711BFF" w:rsidRDefault="000931D0" w:rsidP="001D04AF">
            <w:pPr>
              <w:pStyle w:val="TableHd"/>
            </w:pPr>
            <w:r w:rsidRPr="00711BFF">
              <w:t>Free translation</w:t>
            </w:r>
          </w:p>
        </w:tc>
      </w:tr>
      <w:tr w:rsidR="000931D0" w:rsidRPr="00711BFF" w14:paraId="42B4755A" w14:textId="77777777" w:rsidTr="00415344">
        <w:tc>
          <w:tcPr>
            <w:tcW w:w="6691" w:type="dxa"/>
            <w:gridSpan w:val="4"/>
            <w:tcBorders>
              <w:top w:val="single" w:sz="4" w:space="0" w:color="auto"/>
              <w:left w:val="nil"/>
              <w:right w:val="nil"/>
            </w:tcBorders>
            <w:shd w:val="clear" w:color="auto" w:fill="auto"/>
          </w:tcPr>
          <w:p w14:paraId="6F0C375A" w14:textId="77777777" w:rsidR="000931D0" w:rsidRPr="00711BFF" w:rsidRDefault="000931D0" w:rsidP="00AC23C4">
            <w:pPr>
              <w:pStyle w:val="TableCell2-2"/>
              <w:numPr>
                <w:ilvl w:val="0"/>
                <w:numId w:val="4"/>
              </w:numPr>
              <w:tabs>
                <w:tab w:val="clear" w:pos="567"/>
                <w:tab w:val="num" w:pos="284"/>
              </w:tabs>
              <w:ind w:left="284" w:hanging="284"/>
            </w:pPr>
            <w:bookmarkStart w:id="3204" w:name="_Ref321581105"/>
            <w:r w:rsidRPr="00711BFF">
              <w:t>Adnominal uses (modifies nouns) / Temporal uses in (</w:t>
            </w:r>
            <w:r w:rsidRPr="00711BFF">
              <w:fldChar w:fldCharType="begin"/>
            </w:r>
            <w:r w:rsidRPr="00711BFF">
              <w:instrText xml:space="preserve"> REF _Ref316482647 \n \h </w:instrText>
            </w:r>
            <w:r w:rsidRPr="00711BFF">
              <w:fldChar w:fldCharType="separate"/>
            </w:r>
            <w:r w:rsidR="00154D81">
              <w:rPr>
                <w:cs/>
              </w:rPr>
              <w:t>‎</w:t>
            </w:r>
            <w:r w:rsidR="00154D81">
              <w:t>a</w:t>
            </w:r>
            <w:r w:rsidRPr="00711BFF">
              <w:fldChar w:fldCharType="end"/>
            </w:r>
            <w:r w:rsidRPr="00711BFF">
              <w:t>), psychological uses (emotional involvement) in (</w:t>
            </w:r>
            <w:r w:rsidRPr="00711BFF">
              <w:fldChar w:fldCharType="begin"/>
            </w:r>
            <w:r w:rsidRPr="00711BFF">
              <w:instrText xml:space="preserve"> REF _Ref321581108 \n \h </w:instrText>
            </w:r>
            <w:r w:rsidRPr="00711BFF">
              <w:fldChar w:fldCharType="separate"/>
            </w:r>
            <w:r w:rsidR="00154D81">
              <w:rPr>
                <w:cs/>
              </w:rPr>
              <w:t>‎</w:t>
            </w:r>
            <w:r w:rsidR="00154D81">
              <w:t>b</w:t>
            </w:r>
            <w:r w:rsidRPr="00711BFF">
              <w:fldChar w:fldCharType="end"/>
            </w:r>
            <w:r w:rsidRPr="00711BFF">
              <w:t>), discourse uses (anaphoric) in (</w:t>
            </w:r>
            <w:r w:rsidRPr="00711BFF">
              <w:fldChar w:fldCharType="begin"/>
            </w:r>
            <w:r w:rsidRPr="00711BFF">
              <w:instrText xml:space="preserve"> REF _Ref316482651 \n \h </w:instrText>
            </w:r>
            <w:r w:rsidRPr="00711BFF">
              <w:fldChar w:fldCharType="separate"/>
            </w:r>
            <w:r w:rsidR="00154D81">
              <w:rPr>
                <w:cs/>
              </w:rPr>
              <w:t>‎</w:t>
            </w:r>
            <w:r w:rsidR="00154D81">
              <w:t>c</w:t>
            </w:r>
            <w:r w:rsidRPr="00711BFF">
              <w:fldChar w:fldCharType="end"/>
            </w:r>
            <w:r w:rsidRPr="00711BFF">
              <w:t>)</w:t>
            </w:r>
            <w:bookmarkEnd w:id="3204"/>
          </w:p>
        </w:tc>
      </w:tr>
      <w:bookmarkStart w:id="3205" w:name="_Ref316482647"/>
      <w:bookmarkEnd w:id="3205"/>
      <w:tr w:rsidR="000931D0" w:rsidRPr="00711BFF" w14:paraId="53977121" w14:textId="77777777" w:rsidTr="00415344">
        <w:tc>
          <w:tcPr>
            <w:tcW w:w="284" w:type="dxa"/>
            <w:tcBorders>
              <w:left w:val="nil"/>
            </w:tcBorders>
            <w:shd w:val="clear" w:color="auto" w:fill="auto"/>
          </w:tcPr>
          <w:p w14:paraId="2006C8B3" w14:textId="77777777" w:rsidR="000931D0" w:rsidRPr="00711BFF" w:rsidRDefault="000931D0" w:rsidP="001D04AF">
            <w:pPr>
              <w:pStyle w:val="O0Nwnext"/>
              <w:rPr>
                <w:rStyle w:val="ChSmallCaps"/>
              </w:rPr>
            </w:pPr>
            <w:r w:rsidRPr="00711BFF">
              <w:fldChar w:fldCharType="begin"/>
            </w:r>
            <w:r w:rsidRPr="00711BFF">
              <w:instrText xml:space="preserve"> LISTNUM  NumberDefault \l 8 \s 1 </w:instrText>
            </w:r>
            <w:r w:rsidRPr="00711BFF">
              <w:fldChar w:fldCharType="end">
                <w:numberingChange w:id="3206" w:author="Angela Kluge" w:date="2014-02-08T11:40:00Z" w:original="a."/>
              </w:fldChar>
            </w:r>
          </w:p>
        </w:tc>
        <w:tc>
          <w:tcPr>
            <w:tcW w:w="3459" w:type="dxa"/>
            <w:shd w:val="clear" w:color="auto" w:fill="auto"/>
          </w:tcPr>
          <w:p w14:paraId="3F4E4E0C" w14:textId="77777777" w:rsidR="000931D0" w:rsidRPr="00711BFF" w:rsidRDefault="00895D52" w:rsidP="001D04AF">
            <w:pPr>
              <w:pStyle w:val="O0Nwnext"/>
              <w:rPr>
                <w:rStyle w:val="ChItalBold"/>
              </w:rPr>
            </w:pPr>
            <w:r w:rsidRPr="00711BFF">
              <w:rPr>
                <w:rStyle w:val="ChItalBoldUndl"/>
              </w:rPr>
              <w:t>r</w:t>
            </w:r>
            <w:r w:rsidR="000931D0" w:rsidRPr="00711BFF">
              <w:rPr>
                <w:rStyle w:val="ChItalBoldUndl"/>
              </w:rPr>
              <w:t>abu tu</w:t>
            </w:r>
            <w:r w:rsidR="000931D0" w:rsidRPr="00711BFF">
              <w:rPr>
                <w:rStyle w:val="ChItalBold"/>
              </w:rPr>
              <w:t xml:space="preserve"> … ko datang</w:t>
            </w:r>
          </w:p>
        </w:tc>
        <w:tc>
          <w:tcPr>
            <w:tcW w:w="2948" w:type="dxa"/>
            <w:gridSpan w:val="2"/>
            <w:vMerge w:val="restart"/>
            <w:tcBorders>
              <w:right w:val="nil"/>
            </w:tcBorders>
            <w:shd w:val="clear" w:color="auto" w:fill="auto"/>
          </w:tcPr>
          <w:p w14:paraId="3A150617" w14:textId="2654A8D7" w:rsidR="000931D0" w:rsidRPr="00711BFF" w:rsidRDefault="00B7093A" w:rsidP="001D04AF">
            <w:pPr>
              <w:pStyle w:val="TableCell0-2Break"/>
            </w:pPr>
            <w:r>
              <w:t>‘</w:t>
            </w:r>
            <w:r w:rsidR="000931D0" w:rsidRPr="00711BFF">
              <w:rPr>
                <w:rStyle w:val="ChBlueBold"/>
              </w:rPr>
              <w:t xml:space="preserve">next Wednesday </w:t>
            </w:r>
            <w:r w:rsidR="000931D0" w:rsidRPr="00711BFF">
              <w:t>you</w:t>
            </w:r>
            <w:r>
              <w:t>’</w:t>
            </w:r>
            <w:r w:rsidR="000931D0" w:rsidRPr="00711BFF">
              <w:t>ll come</w:t>
            </w:r>
            <w:r>
              <w:t>’</w:t>
            </w:r>
          </w:p>
        </w:tc>
      </w:tr>
      <w:tr w:rsidR="000931D0" w:rsidRPr="00711BFF" w14:paraId="3E6363DF" w14:textId="77777777" w:rsidTr="00415344">
        <w:tc>
          <w:tcPr>
            <w:tcW w:w="284" w:type="dxa"/>
            <w:tcBorders>
              <w:left w:val="nil"/>
            </w:tcBorders>
            <w:shd w:val="clear" w:color="auto" w:fill="auto"/>
          </w:tcPr>
          <w:p w14:paraId="73DBD17B" w14:textId="77777777" w:rsidR="000931D0" w:rsidRPr="00711BFF" w:rsidRDefault="000931D0" w:rsidP="001D04AF">
            <w:pPr>
              <w:pStyle w:val="TableCell0-2Break"/>
            </w:pPr>
          </w:p>
        </w:tc>
        <w:tc>
          <w:tcPr>
            <w:tcW w:w="3459" w:type="dxa"/>
            <w:shd w:val="clear" w:color="auto" w:fill="auto"/>
          </w:tcPr>
          <w:p w14:paraId="53005B5C" w14:textId="77777777" w:rsidR="000931D0" w:rsidRPr="00711BFF" w:rsidRDefault="000931D0" w:rsidP="001D04AF">
            <w:pPr>
              <w:pStyle w:val="TableCell0-2Break"/>
            </w:pPr>
            <w:r w:rsidRPr="00711BFF">
              <w:t xml:space="preserve">Wednesday </w:t>
            </w:r>
            <w:r w:rsidRPr="00711BFF">
              <w:rPr>
                <w:rStyle w:val="ChSmallCaps"/>
              </w:rPr>
              <w:t>d.dist</w:t>
            </w:r>
            <w:r w:rsidRPr="00711BFF">
              <w:t xml:space="preserve"> </w:t>
            </w:r>
            <w:r w:rsidRPr="00711BFF">
              <w:rPr>
                <w:rStyle w:val="ChSmallCaps"/>
              </w:rPr>
              <w:t>2sg</w:t>
            </w:r>
            <w:r w:rsidRPr="00711BFF">
              <w:t xml:space="preserve"> come</w:t>
            </w:r>
          </w:p>
        </w:tc>
        <w:tc>
          <w:tcPr>
            <w:tcW w:w="2948" w:type="dxa"/>
            <w:gridSpan w:val="2"/>
            <w:vMerge/>
            <w:tcBorders>
              <w:right w:val="nil"/>
            </w:tcBorders>
            <w:shd w:val="clear" w:color="auto" w:fill="auto"/>
          </w:tcPr>
          <w:p w14:paraId="4FBDC60B" w14:textId="77777777" w:rsidR="000931D0" w:rsidRPr="00711BFF" w:rsidRDefault="000931D0" w:rsidP="001D04AF">
            <w:pPr>
              <w:pStyle w:val="TableCell0-2Break"/>
            </w:pPr>
          </w:p>
        </w:tc>
      </w:tr>
      <w:bookmarkStart w:id="3207" w:name="_Ref321581108"/>
      <w:bookmarkEnd w:id="3207"/>
      <w:tr w:rsidR="000931D0" w:rsidRPr="00711BFF" w14:paraId="54E23055" w14:textId="77777777" w:rsidTr="00415344">
        <w:tc>
          <w:tcPr>
            <w:tcW w:w="284" w:type="dxa"/>
            <w:tcBorders>
              <w:left w:val="nil"/>
            </w:tcBorders>
            <w:shd w:val="clear" w:color="auto" w:fill="auto"/>
          </w:tcPr>
          <w:p w14:paraId="05FB2D9E" w14:textId="77777777" w:rsidR="000931D0" w:rsidRPr="00711BFF" w:rsidRDefault="000931D0" w:rsidP="001D04AF">
            <w:pPr>
              <w:pStyle w:val="O0Nwnext"/>
            </w:pPr>
            <w:r w:rsidRPr="00711BFF">
              <w:fldChar w:fldCharType="begin"/>
            </w:r>
            <w:r w:rsidRPr="00711BFF">
              <w:instrText xml:space="preserve"> LISTNUM  NumberDefault \l 8 </w:instrText>
            </w:r>
            <w:r w:rsidRPr="00711BFF">
              <w:fldChar w:fldCharType="end">
                <w:numberingChange w:id="3208" w:author="Angela Kluge" w:date="2014-02-08T11:40:00Z" w:original="b."/>
              </w:fldChar>
            </w:r>
          </w:p>
        </w:tc>
        <w:tc>
          <w:tcPr>
            <w:tcW w:w="3459" w:type="dxa"/>
            <w:shd w:val="clear" w:color="auto" w:fill="auto"/>
          </w:tcPr>
          <w:p w14:paraId="1011C471" w14:textId="77777777" w:rsidR="000931D0" w:rsidRPr="00711BFF" w:rsidRDefault="000931D0" w:rsidP="001D04AF">
            <w:pPr>
              <w:pStyle w:val="O0Nwnext"/>
              <w:rPr>
                <w:rStyle w:val="ChItalBold"/>
              </w:rPr>
            </w:pPr>
            <w:r w:rsidRPr="00711BFF">
              <w:rPr>
                <w:rStyle w:val="ChItalBoldUndl"/>
              </w:rPr>
              <w:t>ko pu swara tu</w:t>
            </w:r>
            <w:r w:rsidRPr="00711BFF">
              <w:rPr>
                <w:rStyle w:val="ChItalBold"/>
              </w:rPr>
              <w:t xml:space="preserve"> bahaya</w:t>
            </w:r>
          </w:p>
        </w:tc>
        <w:tc>
          <w:tcPr>
            <w:tcW w:w="2948" w:type="dxa"/>
            <w:gridSpan w:val="2"/>
            <w:vMerge w:val="restart"/>
            <w:tcBorders>
              <w:right w:val="nil"/>
            </w:tcBorders>
            <w:shd w:val="clear" w:color="auto" w:fill="auto"/>
          </w:tcPr>
          <w:p w14:paraId="14A9E5D1" w14:textId="4519D215" w:rsidR="000931D0" w:rsidRPr="00711BFF" w:rsidRDefault="00B7093A" w:rsidP="001D04AF">
            <w:pPr>
              <w:pStyle w:val="TableCell0-2Break"/>
            </w:pPr>
            <w:r>
              <w:t>‘</w:t>
            </w:r>
            <w:r w:rsidR="000931D0" w:rsidRPr="00711BFF">
              <w:rPr>
                <w:rStyle w:val="ChBlueBold"/>
              </w:rPr>
              <w:t>that voice of yours</w:t>
            </w:r>
            <w:r w:rsidR="000931D0" w:rsidRPr="00711BFF">
              <w:t xml:space="preserve"> is dangerous</w:t>
            </w:r>
            <w:r>
              <w:t>’</w:t>
            </w:r>
          </w:p>
        </w:tc>
      </w:tr>
      <w:tr w:rsidR="000931D0" w:rsidRPr="00711BFF" w14:paraId="006204E7" w14:textId="77777777" w:rsidTr="00415344">
        <w:tc>
          <w:tcPr>
            <w:tcW w:w="284" w:type="dxa"/>
            <w:tcBorders>
              <w:left w:val="nil"/>
            </w:tcBorders>
            <w:shd w:val="clear" w:color="auto" w:fill="auto"/>
          </w:tcPr>
          <w:p w14:paraId="04650992" w14:textId="77777777" w:rsidR="000931D0" w:rsidRPr="00711BFF" w:rsidRDefault="000931D0" w:rsidP="001D04AF">
            <w:pPr>
              <w:pStyle w:val="TableCell0-2Break"/>
            </w:pPr>
          </w:p>
        </w:tc>
        <w:tc>
          <w:tcPr>
            <w:tcW w:w="3459" w:type="dxa"/>
            <w:shd w:val="clear" w:color="auto" w:fill="auto"/>
          </w:tcPr>
          <w:p w14:paraId="332CCD9A" w14:textId="77777777" w:rsidR="000931D0" w:rsidRPr="00711BFF" w:rsidRDefault="000931D0" w:rsidP="001D04AF">
            <w:pPr>
              <w:pStyle w:val="TableCell0-2Break"/>
            </w:pPr>
            <w:r w:rsidRPr="00711BFF">
              <w:t>2</w:t>
            </w:r>
            <w:r w:rsidRPr="00711BFF">
              <w:rPr>
                <w:rStyle w:val="ChSmallCaps"/>
              </w:rPr>
              <w:t>sg</w:t>
            </w:r>
            <w:r w:rsidRPr="00711BFF">
              <w:t xml:space="preserve"> </w:t>
            </w:r>
            <w:r w:rsidRPr="00711BFF">
              <w:rPr>
                <w:rStyle w:val="ChSmallCaps"/>
              </w:rPr>
              <w:t>poss</w:t>
            </w:r>
            <w:r w:rsidRPr="00711BFF">
              <w:t xml:space="preserve"> voice </w:t>
            </w:r>
            <w:r w:rsidRPr="00711BFF">
              <w:rPr>
                <w:rStyle w:val="ChSmallCaps"/>
              </w:rPr>
              <w:t>d.dist</w:t>
            </w:r>
            <w:r w:rsidRPr="00711BFF">
              <w:t xml:space="preserve"> be.dangerous</w:t>
            </w:r>
          </w:p>
        </w:tc>
        <w:tc>
          <w:tcPr>
            <w:tcW w:w="2948" w:type="dxa"/>
            <w:gridSpan w:val="2"/>
            <w:vMerge/>
            <w:tcBorders>
              <w:right w:val="nil"/>
            </w:tcBorders>
            <w:shd w:val="clear" w:color="auto" w:fill="auto"/>
          </w:tcPr>
          <w:p w14:paraId="58D86330" w14:textId="77777777" w:rsidR="000931D0" w:rsidRPr="00711BFF" w:rsidRDefault="000931D0" w:rsidP="001D04AF">
            <w:pPr>
              <w:pStyle w:val="TableCell0-2Break"/>
            </w:pPr>
          </w:p>
        </w:tc>
      </w:tr>
      <w:bookmarkStart w:id="3209" w:name="_Ref316482651"/>
      <w:bookmarkEnd w:id="3209"/>
      <w:tr w:rsidR="000931D0" w:rsidRPr="00711BFF" w14:paraId="5DC814BF" w14:textId="77777777" w:rsidTr="00415344">
        <w:tc>
          <w:tcPr>
            <w:tcW w:w="284" w:type="dxa"/>
            <w:tcBorders>
              <w:left w:val="nil"/>
            </w:tcBorders>
            <w:shd w:val="clear" w:color="auto" w:fill="auto"/>
          </w:tcPr>
          <w:p w14:paraId="4B62CAF0" w14:textId="77777777" w:rsidR="000931D0" w:rsidRPr="00711BFF" w:rsidRDefault="000931D0" w:rsidP="001D04AF">
            <w:pPr>
              <w:pStyle w:val="O0Nwnext"/>
            </w:pPr>
            <w:r w:rsidRPr="00711BFF">
              <w:fldChar w:fldCharType="begin"/>
            </w:r>
            <w:r w:rsidRPr="00711BFF">
              <w:instrText xml:space="preserve"> LISTNUM  NumberDefault \l 8 </w:instrText>
            </w:r>
            <w:r w:rsidRPr="00711BFF">
              <w:fldChar w:fldCharType="end">
                <w:numberingChange w:id="3210" w:author="Angela Kluge" w:date="2014-02-08T11:40:00Z" w:original="c."/>
              </w:fldChar>
            </w:r>
          </w:p>
        </w:tc>
        <w:tc>
          <w:tcPr>
            <w:tcW w:w="3459" w:type="dxa"/>
            <w:shd w:val="clear" w:color="auto" w:fill="auto"/>
          </w:tcPr>
          <w:p w14:paraId="28103BCC" w14:textId="77777777" w:rsidR="000931D0" w:rsidRPr="00711BFF" w:rsidRDefault="000931D0" w:rsidP="001D04AF">
            <w:pPr>
              <w:pStyle w:val="O0Nwnext"/>
              <w:rPr>
                <w:rStyle w:val="ChItalBold"/>
              </w:rPr>
            </w:pPr>
            <w:r w:rsidRPr="00711BFF">
              <w:rPr>
                <w:rStyle w:val="ChItalBoldUndl"/>
              </w:rPr>
              <w:t>Herman tu</w:t>
            </w:r>
            <w:r w:rsidR="008E08E6" w:rsidRPr="00711BFF">
              <w:rPr>
                <w:rStyle w:val="ChItalBold"/>
              </w:rPr>
              <w:t xml:space="preserve"> biasa tida</w:t>
            </w:r>
            <w:r w:rsidRPr="00711BFF">
              <w:rPr>
                <w:rStyle w:val="ChItalBold"/>
              </w:rPr>
              <w:t xml:space="preserve"> …</w:t>
            </w:r>
          </w:p>
        </w:tc>
        <w:tc>
          <w:tcPr>
            <w:tcW w:w="2948" w:type="dxa"/>
            <w:gridSpan w:val="2"/>
            <w:vMerge w:val="restart"/>
            <w:tcBorders>
              <w:right w:val="nil"/>
            </w:tcBorders>
            <w:shd w:val="clear" w:color="auto" w:fill="auto"/>
          </w:tcPr>
          <w:p w14:paraId="11D2C479" w14:textId="379C04DD" w:rsidR="000931D0" w:rsidRPr="00711BFF" w:rsidRDefault="00B7093A" w:rsidP="001D04AF">
            <w:pPr>
              <w:pStyle w:val="TableCell0-2Break"/>
            </w:pPr>
            <w:r>
              <w:t>‘</w:t>
            </w:r>
            <w:r w:rsidR="000931D0" w:rsidRPr="00711BFF">
              <w:rPr>
                <w:rStyle w:val="ChBlueBold"/>
              </w:rPr>
              <w:t>that Herman</w:t>
            </w:r>
            <w:r w:rsidR="000931D0" w:rsidRPr="00711BFF">
              <w:t xml:space="preserve"> usually </w:t>
            </w:r>
            <w:r w:rsidR="007A0D78" w:rsidRPr="00711BFF">
              <w:t>(</w:t>
            </w:r>
            <w:r w:rsidR="000931D0" w:rsidRPr="00711BFF">
              <w:t>can</w:t>
            </w:r>
            <w:r w:rsidR="007A0D78" w:rsidRPr="00711BFF">
              <w:t>)</w:t>
            </w:r>
            <w:r w:rsidR="000931D0" w:rsidRPr="00711BFF">
              <w:t>not …</w:t>
            </w:r>
            <w:r>
              <w:t>’</w:t>
            </w:r>
          </w:p>
        </w:tc>
      </w:tr>
      <w:tr w:rsidR="000931D0" w:rsidRPr="00711BFF" w14:paraId="62AEB409" w14:textId="77777777" w:rsidTr="00415344">
        <w:tc>
          <w:tcPr>
            <w:tcW w:w="284" w:type="dxa"/>
            <w:tcBorders>
              <w:left w:val="nil"/>
              <w:bottom w:val="single" w:sz="4" w:space="0" w:color="auto"/>
            </w:tcBorders>
            <w:shd w:val="clear" w:color="auto" w:fill="auto"/>
          </w:tcPr>
          <w:p w14:paraId="5FD0C577" w14:textId="77777777" w:rsidR="000931D0" w:rsidRPr="00711BFF" w:rsidRDefault="000931D0" w:rsidP="001D04AF">
            <w:pPr>
              <w:pStyle w:val="TableCell0-2Break"/>
            </w:pPr>
          </w:p>
        </w:tc>
        <w:tc>
          <w:tcPr>
            <w:tcW w:w="3459" w:type="dxa"/>
            <w:tcBorders>
              <w:bottom w:val="single" w:sz="4" w:space="0" w:color="auto"/>
            </w:tcBorders>
            <w:shd w:val="clear" w:color="auto" w:fill="auto"/>
          </w:tcPr>
          <w:p w14:paraId="67345D84" w14:textId="77777777" w:rsidR="000931D0" w:rsidRPr="00711BFF" w:rsidRDefault="000931D0" w:rsidP="001D04AF">
            <w:pPr>
              <w:pStyle w:val="TableCell0-2Break"/>
            </w:pPr>
            <w:r w:rsidRPr="00711BFF">
              <w:t xml:space="preserve">Herman </w:t>
            </w:r>
            <w:r w:rsidRPr="00711BFF">
              <w:rPr>
                <w:rStyle w:val="ChSmallCaps"/>
              </w:rPr>
              <w:t>d.dist</w:t>
            </w:r>
            <w:r w:rsidRPr="00711BFF">
              <w:t xml:space="preserve"> be.usual </w:t>
            </w:r>
            <w:r w:rsidRPr="00711BFF">
              <w:rPr>
                <w:rStyle w:val="ChSmallCaps"/>
              </w:rPr>
              <w:t>neg</w:t>
            </w:r>
            <w:r w:rsidRPr="00711BFF">
              <w:t xml:space="preserve"> …</w:t>
            </w:r>
          </w:p>
        </w:tc>
        <w:tc>
          <w:tcPr>
            <w:tcW w:w="2948" w:type="dxa"/>
            <w:gridSpan w:val="2"/>
            <w:vMerge/>
            <w:tcBorders>
              <w:bottom w:val="single" w:sz="4" w:space="0" w:color="auto"/>
              <w:right w:val="nil"/>
            </w:tcBorders>
            <w:shd w:val="clear" w:color="auto" w:fill="auto"/>
          </w:tcPr>
          <w:p w14:paraId="5EF47162" w14:textId="77777777" w:rsidR="000931D0" w:rsidRPr="00711BFF" w:rsidRDefault="000931D0" w:rsidP="001D04AF">
            <w:pPr>
              <w:pStyle w:val="TableCell0-2Break"/>
            </w:pPr>
          </w:p>
        </w:tc>
      </w:tr>
      <w:tr w:rsidR="000931D0" w:rsidRPr="00711BFF" w14:paraId="4FEE7B68" w14:textId="77777777" w:rsidTr="00415344">
        <w:tc>
          <w:tcPr>
            <w:tcW w:w="6691" w:type="dxa"/>
            <w:gridSpan w:val="4"/>
            <w:tcBorders>
              <w:top w:val="single" w:sz="4" w:space="0" w:color="auto"/>
              <w:left w:val="nil"/>
              <w:right w:val="nil"/>
            </w:tcBorders>
            <w:shd w:val="clear" w:color="auto" w:fill="auto"/>
          </w:tcPr>
          <w:p w14:paraId="633DABA3" w14:textId="77777777" w:rsidR="000931D0" w:rsidRPr="00711BFF" w:rsidRDefault="000931D0" w:rsidP="00AC23C4">
            <w:pPr>
              <w:pStyle w:val="TableCell2-2"/>
              <w:numPr>
                <w:ilvl w:val="0"/>
                <w:numId w:val="4"/>
              </w:numPr>
              <w:tabs>
                <w:tab w:val="clear" w:pos="567"/>
                <w:tab w:val="num" w:pos="284"/>
              </w:tabs>
              <w:ind w:left="284" w:hanging="284"/>
            </w:pPr>
            <w:bookmarkStart w:id="3211" w:name="_Ref321581111"/>
            <w:r w:rsidRPr="00711BFF">
              <w:t xml:space="preserve">Adnominal uses (modifies </w:t>
            </w:r>
            <w:r w:rsidR="006C2D2E" w:rsidRPr="00711BFF">
              <w:t>personal pronoun</w:t>
            </w:r>
            <w:r w:rsidRPr="00711BFF">
              <w:t>s) / Psychological uses (contrast)</w:t>
            </w:r>
            <w:bookmarkEnd w:id="3211"/>
          </w:p>
        </w:tc>
      </w:tr>
      <w:tr w:rsidR="000931D0" w:rsidRPr="00711BFF" w14:paraId="46D5064B" w14:textId="77777777" w:rsidTr="00415344">
        <w:tc>
          <w:tcPr>
            <w:tcW w:w="284" w:type="dxa"/>
            <w:tcBorders>
              <w:left w:val="nil"/>
            </w:tcBorders>
            <w:shd w:val="clear" w:color="auto" w:fill="auto"/>
          </w:tcPr>
          <w:p w14:paraId="0B0133E7" w14:textId="77777777" w:rsidR="000931D0" w:rsidRPr="00711BFF" w:rsidRDefault="000931D0" w:rsidP="001D04AF">
            <w:pPr>
              <w:pStyle w:val="O0Nwnext"/>
            </w:pPr>
          </w:p>
        </w:tc>
        <w:tc>
          <w:tcPr>
            <w:tcW w:w="3459" w:type="dxa"/>
            <w:shd w:val="clear" w:color="auto" w:fill="auto"/>
          </w:tcPr>
          <w:p w14:paraId="4830E6B4" w14:textId="77777777" w:rsidR="000931D0" w:rsidRPr="00711BFF" w:rsidRDefault="000931D0" w:rsidP="001D04AF">
            <w:pPr>
              <w:pStyle w:val="O0Nwnext"/>
              <w:rPr>
                <w:rStyle w:val="ChItalBold"/>
              </w:rPr>
            </w:pPr>
            <w:r w:rsidRPr="00711BFF">
              <w:rPr>
                <w:rStyle w:val="ChItalBoldUndl"/>
              </w:rPr>
              <w:t>sa tu</w:t>
            </w:r>
            <w:r w:rsidRPr="00711BFF">
              <w:rPr>
                <w:rStyle w:val="ChItalBold"/>
              </w:rPr>
              <w:t xml:space="preserve"> </w:t>
            </w:r>
            <w:r w:rsidR="00002D53" w:rsidRPr="00711BFF">
              <w:rPr>
                <w:rStyle w:val="ChItalBold"/>
              </w:rPr>
              <w:t>rajing</w:t>
            </w:r>
            <w:r w:rsidRPr="00711BFF">
              <w:rPr>
                <w:rStyle w:val="ChItalBold"/>
              </w:rPr>
              <w:t xml:space="preserve"> skola</w:t>
            </w:r>
          </w:p>
        </w:tc>
        <w:tc>
          <w:tcPr>
            <w:tcW w:w="2948" w:type="dxa"/>
            <w:gridSpan w:val="2"/>
            <w:vMerge w:val="restart"/>
            <w:tcBorders>
              <w:right w:val="nil"/>
            </w:tcBorders>
            <w:shd w:val="clear" w:color="auto" w:fill="auto"/>
          </w:tcPr>
          <w:p w14:paraId="170F73AA" w14:textId="6AACF88E" w:rsidR="000931D0" w:rsidRPr="00711BFF" w:rsidRDefault="00B7093A" w:rsidP="001D04AF">
            <w:pPr>
              <w:pStyle w:val="TableCell0-2Break"/>
            </w:pPr>
            <w:r>
              <w:t>‘</w:t>
            </w:r>
            <w:r w:rsidR="000931D0" w:rsidRPr="00711BFF">
              <w:rPr>
                <w:rStyle w:val="ChBlueBold"/>
              </w:rPr>
              <w:t>I, nonetheless</w:t>
            </w:r>
            <w:r w:rsidR="000931D0" w:rsidRPr="00711BFF">
              <w:t>, go to school diligently</w:t>
            </w:r>
            <w:r>
              <w:t>’</w:t>
            </w:r>
          </w:p>
        </w:tc>
      </w:tr>
      <w:tr w:rsidR="000931D0" w:rsidRPr="00711BFF" w14:paraId="2564575A" w14:textId="77777777" w:rsidTr="00415344">
        <w:tc>
          <w:tcPr>
            <w:tcW w:w="284" w:type="dxa"/>
            <w:tcBorders>
              <w:left w:val="nil"/>
              <w:bottom w:val="single" w:sz="4" w:space="0" w:color="auto"/>
            </w:tcBorders>
            <w:shd w:val="clear" w:color="auto" w:fill="auto"/>
          </w:tcPr>
          <w:p w14:paraId="755F344C" w14:textId="77777777" w:rsidR="000931D0" w:rsidRPr="00711BFF" w:rsidRDefault="000931D0" w:rsidP="001D04AF">
            <w:pPr>
              <w:pStyle w:val="TableCell0-2Break"/>
            </w:pPr>
          </w:p>
        </w:tc>
        <w:tc>
          <w:tcPr>
            <w:tcW w:w="3459" w:type="dxa"/>
            <w:tcBorders>
              <w:bottom w:val="single" w:sz="4" w:space="0" w:color="auto"/>
            </w:tcBorders>
            <w:shd w:val="clear" w:color="auto" w:fill="auto"/>
          </w:tcPr>
          <w:p w14:paraId="60664BA2" w14:textId="77777777" w:rsidR="000931D0" w:rsidRPr="00711BFF" w:rsidRDefault="000931D0" w:rsidP="001D04AF">
            <w:pPr>
              <w:pStyle w:val="TableCell0-2Break"/>
            </w:pPr>
            <w:r w:rsidRPr="00711BFF">
              <w:rPr>
                <w:rStyle w:val="ChSmallCaps"/>
              </w:rPr>
              <w:t>1sg</w:t>
            </w:r>
            <w:r w:rsidRPr="00711BFF">
              <w:t xml:space="preserve"> </w:t>
            </w:r>
            <w:r w:rsidRPr="00711BFF">
              <w:rPr>
                <w:rStyle w:val="ChSmallCaps"/>
              </w:rPr>
              <w:t>d.dist</w:t>
            </w:r>
            <w:r w:rsidRPr="00711BFF">
              <w:t xml:space="preserve"> be.diligent go.to.school</w:t>
            </w:r>
          </w:p>
        </w:tc>
        <w:tc>
          <w:tcPr>
            <w:tcW w:w="2948" w:type="dxa"/>
            <w:gridSpan w:val="2"/>
            <w:vMerge/>
            <w:tcBorders>
              <w:bottom w:val="single" w:sz="4" w:space="0" w:color="auto"/>
              <w:right w:val="nil"/>
            </w:tcBorders>
            <w:shd w:val="clear" w:color="auto" w:fill="auto"/>
          </w:tcPr>
          <w:p w14:paraId="4F7061CA" w14:textId="77777777" w:rsidR="000931D0" w:rsidRPr="00711BFF" w:rsidRDefault="000931D0" w:rsidP="001D04AF">
            <w:pPr>
              <w:pStyle w:val="TableCell0-2Break"/>
            </w:pPr>
          </w:p>
        </w:tc>
      </w:tr>
      <w:tr w:rsidR="000931D0" w:rsidRPr="00711BFF" w14:paraId="355D27BC" w14:textId="77777777" w:rsidTr="00415344">
        <w:tc>
          <w:tcPr>
            <w:tcW w:w="6691" w:type="dxa"/>
            <w:gridSpan w:val="4"/>
            <w:tcBorders>
              <w:top w:val="single" w:sz="4" w:space="0" w:color="auto"/>
              <w:left w:val="nil"/>
              <w:right w:val="nil"/>
            </w:tcBorders>
            <w:shd w:val="clear" w:color="auto" w:fill="auto"/>
          </w:tcPr>
          <w:p w14:paraId="1577F0CA" w14:textId="77777777" w:rsidR="000931D0" w:rsidRPr="00711BFF" w:rsidRDefault="000931D0" w:rsidP="00AC23C4">
            <w:pPr>
              <w:pStyle w:val="TableCell2-2"/>
              <w:numPr>
                <w:ilvl w:val="0"/>
                <w:numId w:val="4"/>
              </w:numPr>
              <w:tabs>
                <w:tab w:val="clear" w:pos="567"/>
                <w:tab w:val="num" w:pos="284"/>
              </w:tabs>
              <w:ind w:left="284" w:hanging="284"/>
            </w:pPr>
            <w:bookmarkStart w:id="3212" w:name="_Ref321581112"/>
            <w:r w:rsidRPr="00711BFF">
              <w:t>Adnominal uses (modifies demonstratives) / Psychological uses (vividness)</w:t>
            </w:r>
            <w:bookmarkEnd w:id="3212"/>
          </w:p>
        </w:tc>
      </w:tr>
      <w:tr w:rsidR="000931D0" w:rsidRPr="00711BFF" w14:paraId="72E68FC5" w14:textId="77777777" w:rsidTr="00415344">
        <w:tc>
          <w:tcPr>
            <w:tcW w:w="284" w:type="dxa"/>
            <w:tcBorders>
              <w:left w:val="nil"/>
            </w:tcBorders>
            <w:shd w:val="clear" w:color="auto" w:fill="auto"/>
          </w:tcPr>
          <w:p w14:paraId="51CA3388" w14:textId="77777777" w:rsidR="000931D0" w:rsidRPr="00711BFF" w:rsidRDefault="000931D0" w:rsidP="001D04AF">
            <w:pPr>
              <w:pStyle w:val="O0Nwnext"/>
            </w:pPr>
          </w:p>
        </w:tc>
        <w:tc>
          <w:tcPr>
            <w:tcW w:w="3459" w:type="dxa"/>
            <w:shd w:val="clear" w:color="auto" w:fill="auto"/>
          </w:tcPr>
          <w:p w14:paraId="5527D93F" w14:textId="77777777" w:rsidR="000931D0" w:rsidRPr="00711BFF" w:rsidRDefault="000931D0" w:rsidP="001D04AF">
            <w:pPr>
              <w:pStyle w:val="O0Nwnext"/>
              <w:rPr>
                <w:rStyle w:val="ChItalBold"/>
              </w:rPr>
            </w:pPr>
            <w:r w:rsidRPr="00711BFF">
              <w:rPr>
                <w:rStyle w:val="ChItalBoldUndl"/>
              </w:rPr>
              <w:t>itu tu</w:t>
            </w:r>
            <w:r w:rsidRPr="00711BFF">
              <w:rPr>
                <w:rStyle w:val="ChItalBold"/>
              </w:rPr>
              <w:t xml:space="preserve"> kata</w:t>
            </w:r>
            <w:r w:rsidRPr="00711BFF">
              <w:t>~</w:t>
            </w:r>
            <w:r w:rsidRPr="00711BFF">
              <w:rPr>
                <w:rStyle w:val="ChItalBold"/>
              </w:rPr>
              <w:t>kata dasar …</w:t>
            </w:r>
          </w:p>
        </w:tc>
        <w:tc>
          <w:tcPr>
            <w:tcW w:w="2948" w:type="dxa"/>
            <w:gridSpan w:val="2"/>
            <w:vMerge w:val="restart"/>
            <w:tcBorders>
              <w:right w:val="nil"/>
            </w:tcBorders>
            <w:shd w:val="clear" w:color="auto" w:fill="auto"/>
          </w:tcPr>
          <w:p w14:paraId="74C634DA" w14:textId="638BD22D" w:rsidR="000931D0" w:rsidRPr="00711BFF" w:rsidRDefault="00B7093A" w:rsidP="001D04AF">
            <w:pPr>
              <w:pStyle w:val="TableCell0-2Break"/>
            </w:pPr>
            <w:r>
              <w:t>‘</w:t>
            </w:r>
            <w:r w:rsidR="000931D0" w:rsidRPr="00711BFF">
              <w:rPr>
                <w:rStyle w:val="ChBlueBold"/>
              </w:rPr>
              <w:t>that very</w:t>
            </w:r>
            <w:r w:rsidR="000931D0" w:rsidRPr="00711BFF">
              <w:t xml:space="preserve"> (word belongs to) the basic words …</w:t>
            </w:r>
            <w:r>
              <w:t>’</w:t>
            </w:r>
          </w:p>
        </w:tc>
      </w:tr>
      <w:tr w:rsidR="000931D0" w:rsidRPr="00711BFF" w14:paraId="716C09B4" w14:textId="77777777" w:rsidTr="00415344">
        <w:tc>
          <w:tcPr>
            <w:tcW w:w="284" w:type="dxa"/>
            <w:tcBorders>
              <w:left w:val="nil"/>
              <w:bottom w:val="single" w:sz="4" w:space="0" w:color="auto"/>
            </w:tcBorders>
            <w:shd w:val="clear" w:color="auto" w:fill="auto"/>
          </w:tcPr>
          <w:p w14:paraId="12266D15" w14:textId="77777777" w:rsidR="000931D0" w:rsidRPr="00711BFF" w:rsidRDefault="000931D0" w:rsidP="001D04AF">
            <w:pPr>
              <w:pStyle w:val="TableCell0-2Break"/>
            </w:pPr>
          </w:p>
        </w:tc>
        <w:tc>
          <w:tcPr>
            <w:tcW w:w="3459" w:type="dxa"/>
            <w:tcBorders>
              <w:bottom w:val="single" w:sz="4" w:space="0" w:color="auto"/>
            </w:tcBorders>
            <w:shd w:val="clear" w:color="auto" w:fill="auto"/>
          </w:tcPr>
          <w:p w14:paraId="6733837C" w14:textId="77777777" w:rsidR="000931D0" w:rsidRPr="00711BFF" w:rsidRDefault="000931D0" w:rsidP="001D04AF">
            <w:pPr>
              <w:pStyle w:val="TableCell0-2Break"/>
            </w:pPr>
            <w:r w:rsidRPr="00711BFF">
              <w:rPr>
                <w:rStyle w:val="ChSmallCaps"/>
              </w:rPr>
              <w:t>d.dist</w:t>
            </w:r>
            <w:r w:rsidRPr="00711BFF">
              <w:t xml:space="preserve"> </w:t>
            </w:r>
            <w:r w:rsidRPr="00711BFF">
              <w:rPr>
                <w:rStyle w:val="ChSmallCaps"/>
              </w:rPr>
              <w:t>d.dist</w:t>
            </w:r>
            <w:r w:rsidRPr="00711BFF">
              <w:t xml:space="preserve"> </w:t>
            </w:r>
            <w:r w:rsidRPr="00711BFF">
              <w:rPr>
                <w:rStyle w:val="ChSmallCaps"/>
              </w:rPr>
              <w:t>rdp</w:t>
            </w:r>
            <w:r w:rsidRPr="00711BFF">
              <w:t>~word base</w:t>
            </w:r>
          </w:p>
        </w:tc>
        <w:tc>
          <w:tcPr>
            <w:tcW w:w="2948" w:type="dxa"/>
            <w:gridSpan w:val="2"/>
            <w:vMerge/>
            <w:tcBorders>
              <w:bottom w:val="single" w:sz="4" w:space="0" w:color="auto"/>
              <w:right w:val="nil"/>
            </w:tcBorders>
            <w:shd w:val="clear" w:color="auto" w:fill="auto"/>
          </w:tcPr>
          <w:p w14:paraId="3E48297A" w14:textId="77777777" w:rsidR="000931D0" w:rsidRPr="00711BFF" w:rsidRDefault="000931D0" w:rsidP="001D04AF">
            <w:pPr>
              <w:pStyle w:val="TableCell0-2Break"/>
            </w:pPr>
          </w:p>
        </w:tc>
      </w:tr>
      <w:tr w:rsidR="000931D0" w:rsidRPr="00711BFF" w14:paraId="6EE08158" w14:textId="77777777" w:rsidTr="00415344">
        <w:tc>
          <w:tcPr>
            <w:tcW w:w="6691" w:type="dxa"/>
            <w:gridSpan w:val="4"/>
            <w:tcBorders>
              <w:top w:val="single" w:sz="4" w:space="0" w:color="auto"/>
              <w:left w:val="nil"/>
              <w:right w:val="nil"/>
            </w:tcBorders>
            <w:shd w:val="clear" w:color="auto" w:fill="auto"/>
          </w:tcPr>
          <w:p w14:paraId="58BD3D2B" w14:textId="77777777" w:rsidR="000931D0" w:rsidRPr="00711BFF" w:rsidRDefault="000931D0" w:rsidP="00AC23C4">
            <w:pPr>
              <w:pStyle w:val="TableCell2-2"/>
              <w:numPr>
                <w:ilvl w:val="0"/>
                <w:numId w:val="4"/>
              </w:numPr>
              <w:tabs>
                <w:tab w:val="clear" w:pos="567"/>
                <w:tab w:val="num" w:pos="284"/>
              </w:tabs>
              <w:ind w:left="284" w:hanging="284"/>
            </w:pPr>
            <w:bookmarkStart w:id="3213" w:name="_Ref321581113"/>
            <w:r w:rsidRPr="00711BFF">
              <w:t>Adnominal uses (modifies interrogatives) / Psychological uses (emotional involvement)</w:t>
            </w:r>
            <w:bookmarkEnd w:id="3213"/>
          </w:p>
        </w:tc>
      </w:tr>
      <w:tr w:rsidR="000931D0" w:rsidRPr="00711BFF" w14:paraId="1ECC6449" w14:textId="77777777" w:rsidTr="00415344">
        <w:tc>
          <w:tcPr>
            <w:tcW w:w="284" w:type="dxa"/>
            <w:tcBorders>
              <w:left w:val="nil"/>
            </w:tcBorders>
            <w:shd w:val="clear" w:color="auto" w:fill="auto"/>
          </w:tcPr>
          <w:p w14:paraId="35CF0E4C" w14:textId="77777777" w:rsidR="000931D0" w:rsidRPr="00711BFF" w:rsidRDefault="000931D0" w:rsidP="001D04AF">
            <w:pPr>
              <w:pStyle w:val="O0Nwnext"/>
            </w:pPr>
          </w:p>
        </w:tc>
        <w:tc>
          <w:tcPr>
            <w:tcW w:w="3459" w:type="dxa"/>
            <w:shd w:val="clear" w:color="auto" w:fill="auto"/>
          </w:tcPr>
          <w:p w14:paraId="636440DD" w14:textId="77777777" w:rsidR="000931D0" w:rsidRPr="00711BFF" w:rsidRDefault="000931D0" w:rsidP="001D04AF">
            <w:pPr>
              <w:pStyle w:val="O0Nwnext"/>
              <w:rPr>
                <w:rStyle w:val="ChItalBold"/>
              </w:rPr>
            </w:pPr>
            <w:r w:rsidRPr="00711BFF">
              <w:rPr>
                <w:rStyle w:val="ChItalBold"/>
              </w:rPr>
              <w:t xml:space="preserve">itu </w:t>
            </w:r>
            <w:r w:rsidRPr="00711BFF">
              <w:rPr>
                <w:rStyle w:val="ChItalBoldUndl"/>
              </w:rPr>
              <w:t>apa tu</w:t>
            </w:r>
            <w:r w:rsidRPr="00711BFF">
              <w:rPr>
                <w:rStyle w:val="ChItalBold"/>
              </w:rPr>
              <w:t>?</w:t>
            </w:r>
          </w:p>
        </w:tc>
        <w:tc>
          <w:tcPr>
            <w:tcW w:w="2948" w:type="dxa"/>
            <w:gridSpan w:val="2"/>
            <w:vMerge w:val="restart"/>
            <w:tcBorders>
              <w:right w:val="nil"/>
            </w:tcBorders>
            <w:shd w:val="clear" w:color="auto" w:fill="auto"/>
          </w:tcPr>
          <w:p w14:paraId="18195486" w14:textId="2DB7A7CA" w:rsidR="000931D0" w:rsidRPr="00711BFF" w:rsidRDefault="00B7093A" w:rsidP="00042410">
            <w:pPr>
              <w:pStyle w:val="TableCell0-2Break"/>
            </w:pPr>
            <w:r>
              <w:t>‘</w:t>
            </w:r>
            <w:r w:rsidR="000931D0" w:rsidRPr="00711BFF">
              <w:rPr>
                <w:rStyle w:val="ChBlueBold"/>
              </w:rPr>
              <w:t>what</w:t>
            </w:r>
            <w:r w:rsidR="0097241B" w:rsidRPr="00711BFF">
              <w:rPr>
                <w:rStyle w:val="ChBlueBold"/>
              </w:rPr>
              <w:t xml:space="preserve"> (</w:t>
            </w:r>
            <w:r w:rsidR="0097241B" w:rsidRPr="00711BFF">
              <w:rPr>
                <w:rStyle w:val="ChBlueBold-SmallCaps"/>
              </w:rPr>
              <w:t>emph</w:t>
            </w:r>
            <w:r w:rsidR="0097241B" w:rsidRPr="00711BFF">
              <w:rPr>
                <w:rStyle w:val="ChBlueBold"/>
              </w:rPr>
              <w:t>)</w:t>
            </w:r>
            <w:r w:rsidR="000931D0" w:rsidRPr="00711BFF">
              <w:t xml:space="preserve"> was that?</w:t>
            </w:r>
          </w:p>
        </w:tc>
      </w:tr>
      <w:tr w:rsidR="000931D0" w:rsidRPr="00711BFF" w14:paraId="2711782C" w14:textId="77777777" w:rsidTr="00415344">
        <w:tc>
          <w:tcPr>
            <w:tcW w:w="284" w:type="dxa"/>
            <w:tcBorders>
              <w:left w:val="nil"/>
              <w:bottom w:val="single" w:sz="4" w:space="0" w:color="auto"/>
            </w:tcBorders>
            <w:shd w:val="clear" w:color="auto" w:fill="auto"/>
          </w:tcPr>
          <w:p w14:paraId="22300290" w14:textId="77777777" w:rsidR="000931D0" w:rsidRPr="00711BFF" w:rsidRDefault="000931D0" w:rsidP="001D04AF">
            <w:pPr>
              <w:pStyle w:val="TableCell0-2Break"/>
            </w:pPr>
          </w:p>
        </w:tc>
        <w:tc>
          <w:tcPr>
            <w:tcW w:w="3459" w:type="dxa"/>
            <w:tcBorders>
              <w:bottom w:val="single" w:sz="4" w:space="0" w:color="auto"/>
            </w:tcBorders>
            <w:shd w:val="clear" w:color="auto" w:fill="auto"/>
          </w:tcPr>
          <w:p w14:paraId="26DF1113" w14:textId="77777777" w:rsidR="000931D0" w:rsidRPr="00711BFF" w:rsidRDefault="000931D0" w:rsidP="001D04AF">
            <w:pPr>
              <w:pStyle w:val="TableCell0-2Break"/>
            </w:pPr>
            <w:r w:rsidRPr="00711BFF">
              <w:rPr>
                <w:rStyle w:val="ChSmallCaps"/>
              </w:rPr>
              <w:t>d.dist</w:t>
            </w:r>
            <w:r w:rsidRPr="00711BFF">
              <w:t xml:space="preserve"> what </w:t>
            </w:r>
            <w:r w:rsidRPr="00711BFF">
              <w:rPr>
                <w:rStyle w:val="ChSmallCaps"/>
              </w:rPr>
              <w:t>d.dist</w:t>
            </w:r>
          </w:p>
        </w:tc>
        <w:tc>
          <w:tcPr>
            <w:tcW w:w="2948" w:type="dxa"/>
            <w:gridSpan w:val="2"/>
            <w:vMerge/>
            <w:tcBorders>
              <w:bottom w:val="single" w:sz="4" w:space="0" w:color="auto"/>
              <w:right w:val="nil"/>
            </w:tcBorders>
            <w:shd w:val="clear" w:color="auto" w:fill="auto"/>
          </w:tcPr>
          <w:p w14:paraId="569ED9AC" w14:textId="77777777" w:rsidR="000931D0" w:rsidRPr="00711BFF" w:rsidRDefault="000931D0" w:rsidP="001D04AF">
            <w:pPr>
              <w:pStyle w:val="TableCell0-2Break"/>
            </w:pPr>
          </w:p>
        </w:tc>
      </w:tr>
      <w:tr w:rsidR="000931D0" w:rsidRPr="00711BFF" w14:paraId="6C88A9E2" w14:textId="77777777" w:rsidTr="00415344">
        <w:tc>
          <w:tcPr>
            <w:tcW w:w="6691" w:type="dxa"/>
            <w:gridSpan w:val="4"/>
            <w:tcBorders>
              <w:top w:val="single" w:sz="4" w:space="0" w:color="auto"/>
              <w:left w:val="nil"/>
              <w:right w:val="nil"/>
            </w:tcBorders>
            <w:shd w:val="clear" w:color="auto" w:fill="auto"/>
          </w:tcPr>
          <w:p w14:paraId="643BFDE8" w14:textId="77777777" w:rsidR="000931D0" w:rsidRPr="00711BFF" w:rsidRDefault="000931D0" w:rsidP="00AC23C4">
            <w:pPr>
              <w:pStyle w:val="TableCell2-2"/>
              <w:numPr>
                <w:ilvl w:val="0"/>
                <w:numId w:val="4"/>
              </w:numPr>
              <w:tabs>
                <w:tab w:val="clear" w:pos="567"/>
                <w:tab w:val="num" w:pos="284"/>
              </w:tabs>
              <w:ind w:left="284" w:hanging="284"/>
            </w:pPr>
            <w:bookmarkStart w:id="3214" w:name="_Ref321581116"/>
            <w:r w:rsidRPr="00711BFF">
              <w:t>Adnominal uses (modifies locatives) / Psychological uses (vividness)</w:t>
            </w:r>
            <w:bookmarkEnd w:id="3214"/>
          </w:p>
        </w:tc>
      </w:tr>
      <w:tr w:rsidR="000931D0" w:rsidRPr="00711BFF" w14:paraId="659B4700" w14:textId="77777777" w:rsidTr="00415344">
        <w:tc>
          <w:tcPr>
            <w:tcW w:w="284" w:type="dxa"/>
            <w:tcBorders>
              <w:left w:val="nil"/>
            </w:tcBorders>
            <w:shd w:val="clear" w:color="auto" w:fill="auto"/>
          </w:tcPr>
          <w:p w14:paraId="51EA45ED" w14:textId="77777777" w:rsidR="000931D0" w:rsidRPr="00711BFF" w:rsidRDefault="000931D0" w:rsidP="001D04AF">
            <w:pPr>
              <w:pStyle w:val="O0Nwnext"/>
            </w:pPr>
          </w:p>
        </w:tc>
        <w:tc>
          <w:tcPr>
            <w:tcW w:w="3459" w:type="dxa"/>
            <w:shd w:val="clear" w:color="auto" w:fill="auto"/>
          </w:tcPr>
          <w:p w14:paraId="238974A2" w14:textId="77777777" w:rsidR="000931D0" w:rsidRPr="00711BFF" w:rsidRDefault="000931D0" w:rsidP="001D04AF">
            <w:pPr>
              <w:pStyle w:val="O0Nwnext"/>
              <w:rPr>
                <w:rStyle w:val="ChItalBold"/>
              </w:rPr>
            </w:pPr>
            <w:r w:rsidRPr="00711BFF">
              <w:rPr>
                <w:rStyle w:val="ChItalBold"/>
              </w:rPr>
              <w:t xml:space="preserve">di </w:t>
            </w:r>
            <w:r w:rsidRPr="00711BFF">
              <w:rPr>
                <w:rStyle w:val="ChItalBoldUndl"/>
              </w:rPr>
              <w:t>sini tu</w:t>
            </w:r>
            <w:r w:rsidRPr="00711BFF">
              <w:rPr>
                <w:rStyle w:val="ChItalBold"/>
              </w:rPr>
              <w:t xml:space="preserve"> ada orang swanggi satu</w:t>
            </w:r>
          </w:p>
        </w:tc>
        <w:tc>
          <w:tcPr>
            <w:tcW w:w="2948" w:type="dxa"/>
            <w:gridSpan w:val="2"/>
            <w:vMerge w:val="restart"/>
            <w:tcBorders>
              <w:right w:val="nil"/>
            </w:tcBorders>
            <w:shd w:val="clear" w:color="auto" w:fill="auto"/>
          </w:tcPr>
          <w:p w14:paraId="6B4C3507" w14:textId="5D996809" w:rsidR="000931D0" w:rsidRPr="00711BFF" w:rsidRDefault="00B7093A" w:rsidP="001D04AF">
            <w:pPr>
              <w:pStyle w:val="TableCell0-2Break"/>
            </w:pPr>
            <w:r>
              <w:t>‘</w:t>
            </w:r>
            <w:r w:rsidR="000931D0" w:rsidRPr="00711BFF">
              <w:rPr>
                <w:rStyle w:val="ChBlueBold"/>
              </w:rPr>
              <w:t>here</w:t>
            </w:r>
            <w:r w:rsidR="0097241B" w:rsidRPr="00711BFF">
              <w:rPr>
                <w:rStyle w:val="ChBlueBold"/>
              </w:rPr>
              <w:t xml:space="preserve"> (</w:t>
            </w:r>
            <w:r w:rsidR="0097241B" w:rsidRPr="00711BFF">
              <w:rPr>
                <w:rStyle w:val="ChBlueBold-SmallCaps"/>
              </w:rPr>
              <w:t>emph</w:t>
            </w:r>
            <w:r w:rsidR="0097241B" w:rsidRPr="00711BFF">
              <w:rPr>
                <w:rStyle w:val="ChBlueBold"/>
              </w:rPr>
              <w:t>)</w:t>
            </w:r>
            <w:r w:rsidR="000931D0" w:rsidRPr="00711BFF">
              <w:t xml:space="preserve"> there is a certain evil sorcerer</w:t>
            </w:r>
            <w:r>
              <w:t>’</w:t>
            </w:r>
          </w:p>
        </w:tc>
      </w:tr>
      <w:tr w:rsidR="000931D0" w:rsidRPr="00711BFF" w14:paraId="3E8739A0" w14:textId="77777777" w:rsidTr="00415344">
        <w:tc>
          <w:tcPr>
            <w:tcW w:w="284" w:type="dxa"/>
            <w:tcBorders>
              <w:left w:val="nil"/>
              <w:bottom w:val="single" w:sz="4" w:space="0" w:color="auto"/>
            </w:tcBorders>
            <w:shd w:val="clear" w:color="auto" w:fill="auto"/>
          </w:tcPr>
          <w:p w14:paraId="10FFB5C7" w14:textId="77777777" w:rsidR="000931D0" w:rsidRPr="00711BFF" w:rsidRDefault="000931D0" w:rsidP="001D04AF">
            <w:pPr>
              <w:pStyle w:val="TableCell0-2Break"/>
            </w:pPr>
          </w:p>
        </w:tc>
        <w:tc>
          <w:tcPr>
            <w:tcW w:w="3459" w:type="dxa"/>
            <w:tcBorders>
              <w:bottom w:val="single" w:sz="4" w:space="0" w:color="auto"/>
            </w:tcBorders>
            <w:shd w:val="clear" w:color="auto" w:fill="auto"/>
          </w:tcPr>
          <w:p w14:paraId="3CED408D" w14:textId="2B009A2E" w:rsidR="000931D0" w:rsidRPr="00711BFF" w:rsidRDefault="000931D0" w:rsidP="00042410">
            <w:pPr>
              <w:pStyle w:val="TableCell0-2Break"/>
            </w:pPr>
            <w:r w:rsidRPr="00711BFF">
              <w:t xml:space="preserve">at </w:t>
            </w:r>
            <w:r w:rsidRPr="00711BFF">
              <w:rPr>
                <w:rStyle w:val="ChSmallCaps"/>
              </w:rPr>
              <w:t>l.prox</w:t>
            </w:r>
            <w:r w:rsidRPr="00711BFF">
              <w:t xml:space="preserve"> </w:t>
            </w:r>
            <w:r w:rsidRPr="00711BFF">
              <w:rPr>
                <w:rStyle w:val="ChSmallCaps"/>
              </w:rPr>
              <w:t>d.dist</w:t>
            </w:r>
            <w:r w:rsidRPr="00711BFF">
              <w:t xml:space="preserve"> exist person nocturnal.evil.spirit one</w:t>
            </w:r>
          </w:p>
        </w:tc>
        <w:tc>
          <w:tcPr>
            <w:tcW w:w="2948" w:type="dxa"/>
            <w:gridSpan w:val="2"/>
            <w:vMerge/>
            <w:tcBorders>
              <w:bottom w:val="single" w:sz="4" w:space="0" w:color="auto"/>
              <w:right w:val="nil"/>
            </w:tcBorders>
            <w:shd w:val="clear" w:color="auto" w:fill="auto"/>
          </w:tcPr>
          <w:p w14:paraId="74D22FF8" w14:textId="77777777" w:rsidR="000931D0" w:rsidRPr="00711BFF" w:rsidRDefault="000931D0" w:rsidP="001D04AF">
            <w:pPr>
              <w:pStyle w:val="TableCell0-2Break"/>
            </w:pPr>
          </w:p>
        </w:tc>
      </w:tr>
      <w:tr w:rsidR="000931D0" w:rsidRPr="00711BFF" w14:paraId="628444A5" w14:textId="77777777" w:rsidTr="00415344">
        <w:tc>
          <w:tcPr>
            <w:tcW w:w="6691" w:type="dxa"/>
            <w:gridSpan w:val="4"/>
            <w:tcBorders>
              <w:top w:val="single" w:sz="4" w:space="0" w:color="auto"/>
              <w:left w:val="nil"/>
              <w:right w:val="nil"/>
            </w:tcBorders>
            <w:shd w:val="clear" w:color="auto" w:fill="auto"/>
          </w:tcPr>
          <w:p w14:paraId="64BA84C4" w14:textId="3FD9D6BD" w:rsidR="000931D0" w:rsidRPr="00711BFF" w:rsidRDefault="000931D0" w:rsidP="00042410">
            <w:pPr>
              <w:pStyle w:val="TableCell2-2"/>
              <w:numPr>
                <w:ilvl w:val="0"/>
                <w:numId w:val="4"/>
              </w:numPr>
              <w:tabs>
                <w:tab w:val="clear" w:pos="567"/>
                <w:tab w:val="num" w:pos="284"/>
              </w:tabs>
              <w:ind w:left="284" w:hanging="284"/>
            </w:pPr>
            <w:bookmarkStart w:id="3215" w:name="_Ref321581117"/>
            <w:r w:rsidRPr="00711BFF">
              <w:t>Pronominal uses / Spatial uses in (</w:t>
            </w:r>
            <w:r w:rsidRPr="00711BFF">
              <w:fldChar w:fldCharType="begin"/>
            </w:r>
            <w:r w:rsidRPr="00711BFF">
              <w:instrText xml:space="preserve"> REF _Ref316482637 \n \h </w:instrText>
            </w:r>
            <w:r w:rsidRPr="00711BFF">
              <w:fldChar w:fldCharType="separate"/>
            </w:r>
            <w:r w:rsidR="00154D81">
              <w:rPr>
                <w:cs/>
              </w:rPr>
              <w:t>‎</w:t>
            </w:r>
            <w:r w:rsidR="00154D81">
              <w:t>a</w:t>
            </w:r>
            <w:r w:rsidRPr="00711BFF">
              <w:fldChar w:fldCharType="end"/>
            </w:r>
            <w:r w:rsidRPr="00711BFF">
              <w:t>),</w:t>
            </w:r>
            <w:r w:rsidR="00042410">
              <w:t xml:space="preserve">textual </w:t>
            </w:r>
            <w:r w:rsidRPr="00711BFF">
              <w:t>uses (discourse deictic) in (</w:t>
            </w:r>
            <w:r w:rsidRPr="00711BFF">
              <w:fldChar w:fldCharType="begin"/>
            </w:r>
            <w:r w:rsidRPr="00711BFF">
              <w:instrText xml:space="preserve"> REF _Ref316482638 \n \h </w:instrText>
            </w:r>
            <w:r w:rsidRPr="00711BFF">
              <w:fldChar w:fldCharType="separate"/>
            </w:r>
            <w:r w:rsidR="00154D81">
              <w:rPr>
                <w:cs/>
              </w:rPr>
              <w:t>‎</w:t>
            </w:r>
            <w:r w:rsidR="00154D81">
              <w:t>b</w:t>
            </w:r>
            <w:r w:rsidRPr="00711BFF">
              <w:fldChar w:fldCharType="end"/>
            </w:r>
            <w:r w:rsidRPr="00711BFF">
              <w:t>) and (</w:t>
            </w:r>
            <w:r w:rsidRPr="00711BFF">
              <w:fldChar w:fldCharType="begin"/>
            </w:r>
            <w:r w:rsidRPr="00711BFF">
              <w:instrText xml:space="preserve"> REF _Ref316482640 \n \h </w:instrText>
            </w:r>
            <w:r w:rsidRPr="00711BFF">
              <w:fldChar w:fldCharType="separate"/>
            </w:r>
            <w:r w:rsidR="00154D81">
              <w:rPr>
                <w:cs/>
              </w:rPr>
              <w:t>‎</w:t>
            </w:r>
            <w:r w:rsidR="00154D81">
              <w:t>c</w:t>
            </w:r>
            <w:r w:rsidRPr="00711BFF">
              <w:fldChar w:fldCharType="end"/>
            </w:r>
            <w:r w:rsidRPr="00711BFF">
              <w:t>)</w:t>
            </w:r>
            <w:bookmarkEnd w:id="3215"/>
          </w:p>
        </w:tc>
      </w:tr>
      <w:bookmarkStart w:id="3216" w:name="_Ref316482637"/>
      <w:bookmarkEnd w:id="3216"/>
      <w:tr w:rsidR="000931D0" w:rsidRPr="00711BFF" w14:paraId="132582EA" w14:textId="77777777" w:rsidTr="00415344">
        <w:tc>
          <w:tcPr>
            <w:tcW w:w="284" w:type="dxa"/>
            <w:tcBorders>
              <w:left w:val="nil"/>
            </w:tcBorders>
            <w:shd w:val="clear" w:color="auto" w:fill="auto"/>
          </w:tcPr>
          <w:p w14:paraId="074A47EF" w14:textId="77777777" w:rsidR="000931D0" w:rsidRPr="00711BFF" w:rsidRDefault="000931D0" w:rsidP="001D04AF">
            <w:pPr>
              <w:pStyle w:val="O0Nwnext"/>
              <w:rPr>
                <w:rStyle w:val="ChSmallCaps"/>
              </w:rPr>
            </w:pPr>
            <w:r w:rsidRPr="00711BFF">
              <w:fldChar w:fldCharType="begin"/>
            </w:r>
            <w:r w:rsidRPr="00711BFF">
              <w:instrText xml:space="preserve"> LISTNUM  NumberDefault \l 8 \s 1 </w:instrText>
            </w:r>
            <w:r w:rsidRPr="00711BFF">
              <w:fldChar w:fldCharType="end">
                <w:numberingChange w:id="3217" w:author="Angela Kluge" w:date="2014-02-08T11:40:00Z" w:original="a."/>
              </w:fldChar>
            </w:r>
          </w:p>
        </w:tc>
        <w:tc>
          <w:tcPr>
            <w:tcW w:w="3487" w:type="dxa"/>
            <w:gridSpan w:val="2"/>
            <w:shd w:val="clear" w:color="auto" w:fill="auto"/>
          </w:tcPr>
          <w:p w14:paraId="47B65512" w14:textId="77777777" w:rsidR="000931D0" w:rsidRPr="00711BFF" w:rsidRDefault="007C1BE5" w:rsidP="001D04AF">
            <w:pPr>
              <w:pStyle w:val="O0Nwnext"/>
              <w:rPr>
                <w:rStyle w:val="ChItalBold"/>
              </w:rPr>
            </w:pPr>
            <w:r w:rsidRPr="00711BFF">
              <w:rPr>
                <w:rStyle w:val="ChItalBold"/>
              </w:rPr>
              <w:t>d</w:t>
            </w:r>
            <w:r w:rsidR="000931D0" w:rsidRPr="00711BFF">
              <w:rPr>
                <w:rStyle w:val="ChItalBold"/>
              </w:rPr>
              <w:t xml:space="preserve">e ada </w:t>
            </w:r>
            <w:r w:rsidR="000931D0" w:rsidRPr="00711BFF">
              <w:rPr>
                <w:rStyle w:val="ChItalBoldUndl"/>
              </w:rPr>
              <w:t>tu</w:t>
            </w:r>
            <w:r w:rsidRPr="00711BFF">
              <w:rPr>
                <w:rStyle w:val="ChItalBold"/>
              </w:rPr>
              <w:t>, d</w:t>
            </w:r>
            <w:r w:rsidR="000931D0" w:rsidRPr="00711BFF">
              <w:rPr>
                <w:rStyle w:val="ChItalBold"/>
              </w:rPr>
              <w:t xml:space="preserve">e ada </w:t>
            </w:r>
            <w:r w:rsidR="000931D0" w:rsidRPr="00711BFF">
              <w:rPr>
                <w:rStyle w:val="ChItalBoldUndl"/>
              </w:rPr>
              <w:t>tu</w:t>
            </w:r>
          </w:p>
        </w:tc>
        <w:tc>
          <w:tcPr>
            <w:tcW w:w="2920" w:type="dxa"/>
            <w:vMerge w:val="restart"/>
            <w:tcBorders>
              <w:right w:val="nil"/>
            </w:tcBorders>
            <w:shd w:val="clear" w:color="auto" w:fill="auto"/>
          </w:tcPr>
          <w:p w14:paraId="38EA64B0" w14:textId="0BD8535A" w:rsidR="000931D0" w:rsidRPr="00711BFF" w:rsidRDefault="00B7093A" w:rsidP="001D04AF">
            <w:pPr>
              <w:pStyle w:val="TableCell0-2Break"/>
            </w:pPr>
            <w:r>
              <w:t>‘</w:t>
            </w:r>
            <w:r w:rsidR="000931D0" w:rsidRPr="00711BFF">
              <w:t xml:space="preserve">she is </w:t>
            </w:r>
            <w:r w:rsidR="000931D0" w:rsidRPr="00711BFF">
              <w:rPr>
                <w:rStyle w:val="ChBlueBold"/>
              </w:rPr>
              <w:t>over there</w:t>
            </w:r>
            <w:r w:rsidR="000931D0" w:rsidRPr="00711BFF">
              <w:t xml:space="preserve">, she is </w:t>
            </w:r>
            <w:r w:rsidR="000931D0" w:rsidRPr="00711BFF">
              <w:rPr>
                <w:rStyle w:val="ChBlueBold"/>
              </w:rPr>
              <w:t>over there</w:t>
            </w:r>
            <w:r>
              <w:t>’</w:t>
            </w:r>
          </w:p>
        </w:tc>
      </w:tr>
      <w:tr w:rsidR="000931D0" w:rsidRPr="00711BFF" w14:paraId="614E22A8" w14:textId="77777777" w:rsidTr="00415344">
        <w:tc>
          <w:tcPr>
            <w:tcW w:w="284" w:type="dxa"/>
            <w:tcBorders>
              <w:left w:val="nil"/>
            </w:tcBorders>
            <w:shd w:val="clear" w:color="auto" w:fill="auto"/>
          </w:tcPr>
          <w:p w14:paraId="211C0FB8" w14:textId="77777777" w:rsidR="000931D0" w:rsidRPr="00711BFF" w:rsidRDefault="000931D0" w:rsidP="001D04AF">
            <w:pPr>
              <w:pStyle w:val="TableCell0-2Break"/>
            </w:pPr>
          </w:p>
        </w:tc>
        <w:tc>
          <w:tcPr>
            <w:tcW w:w="3487" w:type="dxa"/>
            <w:gridSpan w:val="2"/>
            <w:shd w:val="clear" w:color="auto" w:fill="auto"/>
          </w:tcPr>
          <w:p w14:paraId="4C93CEF9" w14:textId="77777777" w:rsidR="000931D0" w:rsidRPr="00711BFF" w:rsidRDefault="000931D0" w:rsidP="001D04AF">
            <w:pPr>
              <w:pStyle w:val="TableCell0-2Break"/>
            </w:pPr>
            <w:r w:rsidRPr="00711BFF">
              <w:rPr>
                <w:rStyle w:val="ChSmallCaps"/>
              </w:rPr>
              <w:t>3sg</w:t>
            </w:r>
            <w:r w:rsidRPr="00711BFF">
              <w:t xml:space="preserve"> exist </w:t>
            </w:r>
            <w:r w:rsidRPr="00711BFF">
              <w:rPr>
                <w:rStyle w:val="ChSmallCaps"/>
              </w:rPr>
              <w:t>d.dist</w:t>
            </w:r>
            <w:r w:rsidRPr="00711BFF">
              <w:t xml:space="preserve"> </w:t>
            </w:r>
            <w:r w:rsidRPr="00711BFF">
              <w:rPr>
                <w:rStyle w:val="ChSmallCaps"/>
              </w:rPr>
              <w:t>3sg</w:t>
            </w:r>
            <w:r w:rsidRPr="00711BFF">
              <w:t xml:space="preserve"> exist </w:t>
            </w:r>
            <w:r w:rsidRPr="00711BFF">
              <w:rPr>
                <w:rStyle w:val="ChSmallCaps"/>
              </w:rPr>
              <w:t>d.dist</w:t>
            </w:r>
          </w:p>
        </w:tc>
        <w:tc>
          <w:tcPr>
            <w:tcW w:w="2920" w:type="dxa"/>
            <w:vMerge/>
            <w:tcBorders>
              <w:right w:val="nil"/>
            </w:tcBorders>
            <w:shd w:val="clear" w:color="auto" w:fill="auto"/>
          </w:tcPr>
          <w:p w14:paraId="5D780B16" w14:textId="77777777" w:rsidR="000931D0" w:rsidRPr="00711BFF" w:rsidRDefault="000931D0" w:rsidP="001D04AF">
            <w:pPr>
              <w:pStyle w:val="TableCell0-2Break"/>
            </w:pPr>
          </w:p>
        </w:tc>
      </w:tr>
      <w:bookmarkStart w:id="3218" w:name="_Ref316482638"/>
      <w:bookmarkEnd w:id="3218"/>
      <w:tr w:rsidR="000931D0" w:rsidRPr="00711BFF" w14:paraId="3ED9ADE4" w14:textId="77777777" w:rsidTr="00415344">
        <w:tc>
          <w:tcPr>
            <w:tcW w:w="284" w:type="dxa"/>
            <w:tcBorders>
              <w:left w:val="nil"/>
            </w:tcBorders>
            <w:shd w:val="clear" w:color="auto" w:fill="auto"/>
          </w:tcPr>
          <w:p w14:paraId="0D9474CE" w14:textId="77777777" w:rsidR="000931D0" w:rsidRPr="00711BFF" w:rsidRDefault="000931D0" w:rsidP="001D04AF">
            <w:pPr>
              <w:pStyle w:val="O0Nwnext"/>
            </w:pPr>
            <w:r w:rsidRPr="00711BFF">
              <w:fldChar w:fldCharType="begin"/>
            </w:r>
            <w:r w:rsidRPr="00711BFF">
              <w:instrText xml:space="preserve"> LISTNUM  NumberDefault \l 8 </w:instrText>
            </w:r>
            <w:r w:rsidRPr="00711BFF">
              <w:fldChar w:fldCharType="end">
                <w:numberingChange w:id="3219" w:author="Angela Kluge" w:date="2014-02-08T11:40:00Z" w:original="b."/>
              </w:fldChar>
            </w:r>
          </w:p>
        </w:tc>
        <w:tc>
          <w:tcPr>
            <w:tcW w:w="3487" w:type="dxa"/>
            <w:gridSpan w:val="2"/>
            <w:shd w:val="clear" w:color="auto" w:fill="auto"/>
          </w:tcPr>
          <w:p w14:paraId="1351BA49" w14:textId="64886796" w:rsidR="000931D0" w:rsidRPr="00711BFF" w:rsidRDefault="000931D0" w:rsidP="001D04AF">
            <w:pPr>
              <w:pStyle w:val="O0Nwnext"/>
              <w:rPr>
                <w:rStyle w:val="ChItalBold"/>
              </w:rPr>
            </w:pPr>
            <w:r w:rsidRPr="00711BFF">
              <w:rPr>
                <w:rStyle w:val="ChItalBold"/>
              </w:rPr>
              <w:t xml:space="preserve">dorang liat kitorang, </w:t>
            </w:r>
            <w:r w:rsidRPr="00711BFF">
              <w:rPr>
                <w:rStyle w:val="ChItalBoldUndl"/>
              </w:rPr>
              <w:t>tu</w:t>
            </w:r>
            <w:r w:rsidRPr="00711BFF">
              <w:rPr>
                <w:rStyle w:val="ChItalBold"/>
              </w:rPr>
              <w:t xml:space="preserve"> heran</w:t>
            </w:r>
            <w:r w:rsidR="00ED097D">
              <w:rPr>
                <w:rStyle w:val="ChItalBold"/>
              </w:rPr>
              <w:t>g</w:t>
            </w:r>
          </w:p>
        </w:tc>
        <w:tc>
          <w:tcPr>
            <w:tcW w:w="2920" w:type="dxa"/>
            <w:vMerge w:val="restart"/>
            <w:tcBorders>
              <w:right w:val="nil"/>
            </w:tcBorders>
            <w:shd w:val="clear" w:color="auto" w:fill="auto"/>
          </w:tcPr>
          <w:p w14:paraId="416445E1" w14:textId="7B195DD2" w:rsidR="000931D0" w:rsidRPr="00711BFF" w:rsidRDefault="00B7093A" w:rsidP="001D04AF">
            <w:pPr>
              <w:pStyle w:val="TableCell0-2Break"/>
            </w:pPr>
            <w:r>
              <w:t>‘</w:t>
            </w:r>
            <w:r w:rsidR="000931D0" w:rsidRPr="00711BFF">
              <w:t xml:space="preserve">they see us, </w:t>
            </w:r>
            <w:r w:rsidR="000931D0" w:rsidRPr="00711BFF">
              <w:rPr>
                <w:rStyle w:val="ChBlueBold"/>
              </w:rPr>
              <w:t>that</w:t>
            </w:r>
            <w:r>
              <w:rPr>
                <w:rStyle w:val="ChBlueBold"/>
              </w:rPr>
              <w:t>’</w:t>
            </w:r>
            <w:r w:rsidR="000931D0" w:rsidRPr="00711BFF">
              <w:rPr>
                <w:rStyle w:val="ChBlueBold"/>
              </w:rPr>
              <w:t>s</w:t>
            </w:r>
            <w:r w:rsidR="000931D0" w:rsidRPr="00711BFF">
              <w:t xml:space="preserve"> surprising</w:t>
            </w:r>
            <w:r>
              <w:t>’</w:t>
            </w:r>
          </w:p>
        </w:tc>
      </w:tr>
      <w:tr w:rsidR="000931D0" w:rsidRPr="00711BFF" w14:paraId="65CA9E3E" w14:textId="77777777" w:rsidTr="00415344">
        <w:tc>
          <w:tcPr>
            <w:tcW w:w="284" w:type="dxa"/>
            <w:tcBorders>
              <w:left w:val="nil"/>
            </w:tcBorders>
            <w:shd w:val="clear" w:color="auto" w:fill="auto"/>
          </w:tcPr>
          <w:p w14:paraId="3FF0E5E9" w14:textId="77777777" w:rsidR="000931D0" w:rsidRPr="00711BFF" w:rsidRDefault="000931D0" w:rsidP="001D04AF">
            <w:pPr>
              <w:pStyle w:val="TableCell0-2Break"/>
            </w:pPr>
          </w:p>
        </w:tc>
        <w:tc>
          <w:tcPr>
            <w:tcW w:w="3487" w:type="dxa"/>
            <w:gridSpan w:val="2"/>
            <w:shd w:val="clear" w:color="auto" w:fill="auto"/>
          </w:tcPr>
          <w:p w14:paraId="17B0EC92" w14:textId="77777777" w:rsidR="000931D0" w:rsidRPr="00711BFF" w:rsidRDefault="000931D0" w:rsidP="001D04AF">
            <w:pPr>
              <w:pStyle w:val="TableCell0-2Break"/>
            </w:pPr>
            <w:r w:rsidRPr="00711BFF">
              <w:rPr>
                <w:rStyle w:val="ChSmallCaps"/>
              </w:rPr>
              <w:t>3pl</w:t>
            </w:r>
            <w:r w:rsidRPr="00711BFF">
              <w:t xml:space="preserve"> see </w:t>
            </w:r>
            <w:r w:rsidRPr="00711BFF">
              <w:rPr>
                <w:rStyle w:val="ChSmallCaps"/>
              </w:rPr>
              <w:t>1pl</w:t>
            </w:r>
            <w:r w:rsidRPr="00711BFF">
              <w:t xml:space="preserve"> </w:t>
            </w:r>
            <w:r w:rsidRPr="00711BFF">
              <w:rPr>
                <w:rStyle w:val="ChSmallCaps"/>
              </w:rPr>
              <w:t>d.dist</w:t>
            </w:r>
            <w:r w:rsidRPr="00711BFF">
              <w:t xml:space="preserve"> feel surprised (about)</w:t>
            </w:r>
          </w:p>
        </w:tc>
        <w:tc>
          <w:tcPr>
            <w:tcW w:w="2920" w:type="dxa"/>
            <w:vMerge/>
            <w:tcBorders>
              <w:right w:val="nil"/>
            </w:tcBorders>
            <w:shd w:val="clear" w:color="auto" w:fill="auto"/>
          </w:tcPr>
          <w:p w14:paraId="7970571B" w14:textId="77777777" w:rsidR="000931D0" w:rsidRPr="00711BFF" w:rsidRDefault="000931D0" w:rsidP="001D04AF">
            <w:pPr>
              <w:pStyle w:val="TableCell0-2Break"/>
            </w:pPr>
          </w:p>
        </w:tc>
      </w:tr>
      <w:bookmarkStart w:id="3220" w:name="_Ref316482640"/>
      <w:bookmarkEnd w:id="3220"/>
      <w:tr w:rsidR="000348EF" w:rsidRPr="00711BFF" w14:paraId="6CEF0F61" w14:textId="77777777" w:rsidTr="00415344">
        <w:tc>
          <w:tcPr>
            <w:tcW w:w="284" w:type="dxa"/>
            <w:tcBorders>
              <w:left w:val="nil"/>
            </w:tcBorders>
            <w:shd w:val="clear" w:color="auto" w:fill="auto"/>
          </w:tcPr>
          <w:p w14:paraId="29259F0B" w14:textId="77777777" w:rsidR="000348EF" w:rsidRPr="00711BFF" w:rsidRDefault="000348EF" w:rsidP="001D04AF">
            <w:pPr>
              <w:pStyle w:val="O0Nwnext"/>
            </w:pPr>
            <w:r w:rsidRPr="00711BFF">
              <w:fldChar w:fldCharType="begin"/>
            </w:r>
            <w:r w:rsidRPr="00711BFF">
              <w:instrText xml:space="preserve"> LISTNUM  NumberDefault \l 8 </w:instrText>
            </w:r>
            <w:r w:rsidRPr="00711BFF">
              <w:fldChar w:fldCharType="end">
                <w:numberingChange w:id="3221" w:author="Angela Kluge" w:date="2014-02-08T11:40:00Z" w:original="c."/>
              </w:fldChar>
            </w:r>
          </w:p>
        </w:tc>
        <w:tc>
          <w:tcPr>
            <w:tcW w:w="3487" w:type="dxa"/>
            <w:gridSpan w:val="2"/>
            <w:shd w:val="clear" w:color="auto" w:fill="auto"/>
          </w:tcPr>
          <w:p w14:paraId="23533FC4" w14:textId="77777777" w:rsidR="000348EF" w:rsidRPr="00711BFF" w:rsidRDefault="000348EF" w:rsidP="001D04AF">
            <w:pPr>
              <w:pStyle w:val="O0Nwnext"/>
              <w:rPr>
                <w:rStyle w:val="ChItalBold"/>
              </w:rPr>
            </w:pPr>
            <w:r w:rsidRPr="00711BFF">
              <w:rPr>
                <w:rStyle w:val="ChItalBoldUndl"/>
              </w:rPr>
              <w:t>tu yang</w:t>
            </w:r>
            <w:r w:rsidRPr="00711BFF">
              <w:rPr>
                <w:rStyle w:val="ChItalBold"/>
              </w:rPr>
              <w:t xml:space="preserve"> sa tampeleng </w:t>
            </w:r>
            <w:r w:rsidR="00E83D15" w:rsidRPr="00711BFF">
              <w:rPr>
                <w:rStyle w:val="ChItalBold"/>
              </w:rPr>
              <w:t>Aleks</w:t>
            </w:r>
          </w:p>
        </w:tc>
        <w:tc>
          <w:tcPr>
            <w:tcW w:w="2920" w:type="dxa"/>
            <w:vMerge w:val="restart"/>
            <w:tcBorders>
              <w:right w:val="nil"/>
            </w:tcBorders>
            <w:shd w:val="clear" w:color="auto" w:fill="auto"/>
          </w:tcPr>
          <w:p w14:paraId="4BC202B7" w14:textId="2F3727BE" w:rsidR="000348EF" w:rsidRPr="00711BFF" w:rsidRDefault="00B7093A" w:rsidP="001D04AF">
            <w:pPr>
              <w:pStyle w:val="TableCell0-2Break"/>
            </w:pPr>
            <w:r>
              <w:t>‘</w:t>
            </w:r>
            <w:r w:rsidR="000348EF" w:rsidRPr="00711BFF">
              <w:rPr>
                <w:rStyle w:val="ChBlueBold"/>
              </w:rPr>
              <w:t>that</w:t>
            </w:r>
            <w:r>
              <w:rPr>
                <w:rStyle w:val="ChBlueBold"/>
              </w:rPr>
              <w:t>’</w:t>
            </w:r>
            <w:r w:rsidR="000348EF" w:rsidRPr="00711BFF">
              <w:rPr>
                <w:rStyle w:val="ChBlueBold"/>
              </w:rPr>
              <w:t>s why</w:t>
            </w:r>
            <w:r w:rsidR="000348EF" w:rsidRPr="00711BFF">
              <w:t xml:space="preserve"> I slapped </w:t>
            </w:r>
            <w:r w:rsidR="00E83D15" w:rsidRPr="00711BFF">
              <w:t>Aleks</w:t>
            </w:r>
            <w:r w:rsidR="000348EF" w:rsidRPr="00711BFF">
              <w:t xml:space="preserve"> in the face</w:t>
            </w:r>
            <w:r>
              <w:t>’</w:t>
            </w:r>
          </w:p>
        </w:tc>
      </w:tr>
      <w:tr w:rsidR="000348EF" w:rsidRPr="00711BFF" w14:paraId="3E6412B4" w14:textId="77777777" w:rsidTr="00415344">
        <w:tc>
          <w:tcPr>
            <w:tcW w:w="284" w:type="dxa"/>
            <w:tcBorders>
              <w:left w:val="nil"/>
              <w:bottom w:val="single" w:sz="4" w:space="0" w:color="auto"/>
            </w:tcBorders>
            <w:shd w:val="clear" w:color="auto" w:fill="auto"/>
          </w:tcPr>
          <w:p w14:paraId="2A2DE178" w14:textId="77777777" w:rsidR="000348EF" w:rsidRPr="00711BFF" w:rsidRDefault="000348EF" w:rsidP="001D04AF">
            <w:pPr>
              <w:pStyle w:val="TableCell0-2Break"/>
            </w:pPr>
          </w:p>
        </w:tc>
        <w:tc>
          <w:tcPr>
            <w:tcW w:w="3487" w:type="dxa"/>
            <w:gridSpan w:val="2"/>
            <w:tcBorders>
              <w:bottom w:val="single" w:sz="4" w:space="0" w:color="auto"/>
            </w:tcBorders>
            <w:shd w:val="clear" w:color="auto" w:fill="auto"/>
          </w:tcPr>
          <w:p w14:paraId="3D2F7B5B" w14:textId="77777777" w:rsidR="000348EF" w:rsidRPr="00711BFF" w:rsidRDefault="000348EF" w:rsidP="001D04AF">
            <w:pPr>
              <w:pStyle w:val="TableCell0-2Break"/>
            </w:pPr>
            <w:r w:rsidRPr="00711BFF">
              <w:rPr>
                <w:rStyle w:val="ChSmallCaps"/>
              </w:rPr>
              <w:t>d.dist</w:t>
            </w:r>
            <w:r w:rsidRPr="00711BFF">
              <w:t xml:space="preserve"> </w:t>
            </w:r>
            <w:r w:rsidRPr="00711BFF">
              <w:rPr>
                <w:rStyle w:val="ChSmallCaps"/>
              </w:rPr>
              <w:t>rel</w:t>
            </w:r>
            <w:r w:rsidRPr="00711BFF">
              <w:t xml:space="preserve"> </w:t>
            </w:r>
            <w:r w:rsidRPr="00711BFF">
              <w:rPr>
                <w:rStyle w:val="ChSmallCaps"/>
              </w:rPr>
              <w:t>1sg</w:t>
            </w:r>
            <w:r w:rsidRPr="00711BFF">
              <w:t xml:space="preserve"> slap </w:t>
            </w:r>
            <w:r w:rsidR="00E83D15" w:rsidRPr="00711BFF">
              <w:t>Aleks</w:t>
            </w:r>
          </w:p>
        </w:tc>
        <w:tc>
          <w:tcPr>
            <w:tcW w:w="2920" w:type="dxa"/>
            <w:vMerge/>
            <w:tcBorders>
              <w:bottom w:val="single" w:sz="4" w:space="0" w:color="auto"/>
              <w:right w:val="nil"/>
            </w:tcBorders>
            <w:shd w:val="clear" w:color="auto" w:fill="auto"/>
          </w:tcPr>
          <w:p w14:paraId="619C25D4" w14:textId="77777777" w:rsidR="000348EF" w:rsidRPr="00711BFF" w:rsidRDefault="000348EF" w:rsidP="001D04AF">
            <w:pPr>
              <w:pStyle w:val="TableCell0-2Break"/>
            </w:pPr>
          </w:p>
        </w:tc>
      </w:tr>
      <w:tr w:rsidR="000931D0" w:rsidRPr="00711BFF" w14:paraId="2BF266AB" w14:textId="77777777" w:rsidTr="00415344">
        <w:tc>
          <w:tcPr>
            <w:tcW w:w="6691" w:type="dxa"/>
            <w:gridSpan w:val="4"/>
            <w:tcBorders>
              <w:top w:val="single" w:sz="4" w:space="0" w:color="auto"/>
              <w:left w:val="nil"/>
              <w:right w:val="nil"/>
            </w:tcBorders>
            <w:shd w:val="clear" w:color="auto" w:fill="auto"/>
          </w:tcPr>
          <w:p w14:paraId="202E5151" w14:textId="77777777" w:rsidR="000931D0" w:rsidRPr="00711BFF" w:rsidRDefault="000931D0" w:rsidP="00AC23C4">
            <w:pPr>
              <w:pStyle w:val="TableCell2-2"/>
              <w:numPr>
                <w:ilvl w:val="0"/>
                <w:numId w:val="4"/>
              </w:numPr>
              <w:tabs>
                <w:tab w:val="clear" w:pos="567"/>
                <w:tab w:val="num" w:pos="284"/>
              </w:tabs>
              <w:ind w:left="284" w:hanging="284"/>
            </w:pPr>
            <w:bookmarkStart w:id="3222" w:name="_Ref321581123"/>
            <w:r w:rsidRPr="00711BFF">
              <w:t>Adverbial uses (modifies verbs) / Psychological uses (vividness)</w:t>
            </w:r>
            <w:bookmarkEnd w:id="3222"/>
          </w:p>
        </w:tc>
      </w:tr>
      <w:tr w:rsidR="000931D0" w:rsidRPr="00711BFF" w14:paraId="16560A81" w14:textId="77777777" w:rsidTr="00415344">
        <w:tc>
          <w:tcPr>
            <w:tcW w:w="284" w:type="dxa"/>
            <w:tcBorders>
              <w:left w:val="nil"/>
              <w:bottom w:val="nil"/>
            </w:tcBorders>
            <w:shd w:val="clear" w:color="auto" w:fill="auto"/>
          </w:tcPr>
          <w:p w14:paraId="0D598A96" w14:textId="77777777" w:rsidR="000931D0" w:rsidRPr="00711BFF" w:rsidRDefault="000931D0" w:rsidP="001D04AF">
            <w:pPr>
              <w:pStyle w:val="O0Nwnext"/>
              <w:rPr>
                <w:rStyle w:val="ChSmallCaps"/>
              </w:rPr>
            </w:pPr>
          </w:p>
        </w:tc>
        <w:tc>
          <w:tcPr>
            <w:tcW w:w="3459" w:type="dxa"/>
            <w:tcBorders>
              <w:bottom w:val="nil"/>
            </w:tcBorders>
            <w:shd w:val="clear" w:color="auto" w:fill="auto"/>
          </w:tcPr>
          <w:p w14:paraId="3F265583" w14:textId="77777777" w:rsidR="000931D0" w:rsidRPr="00711BFF" w:rsidRDefault="000931D0" w:rsidP="001D04AF">
            <w:pPr>
              <w:pStyle w:val="O0Nwnext"/>
              <w:rPr>
                <w:rStyle w:val="ChItalBold"/>
              </w:rPr>
            </w:pPr>
            <w:r w:rsidRPr="00711BFF">
              <w:rPr>
                <w:rStyle w:val="ChItalBold"/>
              </w:rPr>
              <w:t xml:space="preserve">tong </w:t>
            </w:r>
            <w:r w:rsidRPr="00711BFF">
              <w:rPr>
                <w:rStyle w:val="ChItalBoldUndl"/>
              </w:rPr>
              <w:t>main</w:t>
            </w:r>
            <w:r w:rsidR="003E3C0C" w:rsidRPr="00711BFF">
              <w:rPr>
                <w:rStyle w:val="ChItalBoldUndl"/>
              </w:rPr>
              <w:t>g</w:t>
            </w:r>
            <w:r w:rsidRPr="00711BFF">
              <w:rPr>
                <w:rStyle w:val="ChItalBoldUndl"/>
              </w:rPr>
              <w:t xml:space="preserve"> tu</w:t>
            </w:r>
            <w:r w:rsidRPr="00711BFF">
              <w:rPr>
                <w:rStyle w:val="ChItalBold"/>
              </w:rPr>
              <w:t xml:space="preserve"> hancur</w:t>
            </w:r>
          </w:p>
        </w:tc>
        <w:tc>
          <w:tcPr>
            <w:tcW w:w="2948" w:type="dxa"/>
            <w:gridSpan w:val="2"/>
            <w:vMerge w:val="restart"/>
            <w:tcBorders>
              <w:bottom w:val="nil"/>
              <w:right w:val="nil"/>
            </w:tcBorders>
            <w:shd w:val="clear" w:color="auto" w:fill="auto"/>
          </w:tcPr>
          <w:p w14:paraId="3CAB6532" w14:textId="62AED15B" w:rsidR="000931D0" w:rsidRPr="00711BFF" w:rsidRDefault="00B7093A" w:rsidP="001D04AF">
            <w:pPr>
              <w:pStyle w:val="TableCell0-2Break"/>
            </w:pPr>
            <w:r>
              <w:t>‘</w:t>
            </w:r>
            <w:r w:rsidR="000931D0" w:rsidRPr="00711BFF">
              <w:t xml:space="preserve">we did our </w:t>
            </w:r>
            <w:r w:rsidR="000931D0" w:rsidRPr="00711BFF">
              <w:rPr>
                <w:rStyle w:val="ChBlueBold"/>
              </w:rPr>
              <w:t>very playing</w:t>
            </w:r>
            <w:r w:rsidR="000931D0" w:rsidRPr="00711BFF">
              <w:t xml:space="preserve"> poorly</w:t>
            </w:r>
            <w:r>
              <w:t>’</w:t>
            </w:r>
          </w:p>
        </w:tc>
      </w:tr>
      <w:tr w:rsidR="000931D0" w:rsidRPr="00711BFF" w14:paraId="3764C2C4" w14:textId="77777777" w:rsidTr="00415344">
        <w:tc>
          <w:tcPr>
            <w:tcW w:w="284" w:type="dxa"/>
            <w:tcBorders>
              <w:top w:val="nil"/>
              <w:left w:val="nil"/>
              <w:bottom w:val="single" w:sz="4" w:space="0" w:color="auto"/>
            </w:tcBorders>
            <w:shd w:val="clear" w:color="auto" w:fill="auto"/>
          </w:tcPr>
          <w:p w14:paraId="7DDDBA72" w14:textId="77777777" w:rsidR="000931D0" w:rsidRPr="00711BFF" w:rsidRDefault="000931D0" w:rsidP="001D04AF">
            <w:pPr>
              <w:pStyle w:val="TableCell0-2Break"/>
            </w:pPr>
          </w:p>
        </w:tc>
        <w:tc>
          <w:tcPr>
            <w:tcW w:w="3459" w:type="dxa"/>
            <w:tcBorders>
              <w:top w:val="nil"/>
              <w:bottom w:val="single" w:sz="4" w:space="0" w:color="auto"/>
            </w:tcBorders>
            <w:shd w:val="clear" w:color="auto" w:fill="auto"/>
          </w:tcPr>
          <w:p w14:paraId="3E46A179" w14:textId="77777777" w:rsidR="000931D0" w:rsidRPr="00711BFF" w:rsidRDefault="000931D0" w:rsidP="001D04AF">
            <w:pPr>
              <w:pStyle w:val="TableCell0-2Break"/>
            </w:pPr>
            <w:r w:rsidRPr="00711BFF">
              <w:rPr>
                <w:rStyle w:val="ChSmallCaps"/>
              </w:rPr>
              <w:t>1pl</w:t>
            </w:r>
            <w:r w:rsidRPr="00711BFF">
              <w:t xml:space="preserve"> play </w:t>
            </w:r>
            <w:r w:rsidRPr="00711BFF">
              <w:rPr>
                <w:rStyle w:val="ChSmallCaps"/>
              </w:rPr>
              <w:t>d.dist</w:t>
            </w:r>
            <w:r w:rsidRPr="00711BFF">
              <w:t xml:space="preserve"> be.shattered</w:t>
            </w:r>
          </w:p>
        </w:tc>
        <w:tc>
          <w:tcPr>
            <w:tcW w:w="2948" w:type="dxa"/>
            <w:gridSpan w:val="2"/>
            <w:vMerge/>
            <w:tcBorders>
              <w:top w:val="nil"/>
              <w:bottom w:val="single" w:sz="4" w:space="0" w:color="auto"/>
              <w:right w:val="nil"/>
            </w:tcBorders>
            <w:shd w:val="clear" w:color="auto" w:fill="auto"/>
          </w:tcPr>
          <w:p w14:paraId="36AD74C0" w14:textId="77777777" w:rsidR="000931D0" w:rsidRPr="00711BFF" w:rsidRDefault="000931D0" w:rsidP="001D04AF">
            <w:pPr>
              <w:pStyle w:val="TableCell0-2Break"/>
            </w:pPr>
          </w:p>
        </w:tc>
      </w:tr>
      <w:tr w:rsidR="000931D0" w:rsidRPr="00711BFF" w14:paraId="5BFB0CA2" w14:textId="77777777" w:rsidTr="00415344">
        <w:tc>
          <w:tcPr>
            <w:tcW w:w="6691" w:type="dxa"/>
            <w:gridSpan w:val="4"/>
            <w:tcBorders>
              <w:top w:val="single" w:sz="4" w:space="0" w:color="auto"/>
              <w:left w:val="nil"/>
              <w:bottom w:val="nil"/>
              <w:right w:val="nil"/>
            </w:tcBorders>
            <w:shd w:val="clear" w:color="auto" w:fill="auto"/>
          </w:tcPr>
          <w:p w14:paraId="2F90AAF4" w14:textId="77777777" w:rsidR="000931D0" w:rsidRPr="00711BFF" w:rsidRDefault="000931D0" w:rsidP="00AC23C4">
            <w:pPr>
              <w:pStyle w:val="TableCell2-2"/>
              <w:numPr>
                <w:ilvl w:val="0"/>
                <w:numId w:val="4"/>
              </w:numPr>
              <w:tabs>
                <w:tab w:val="clear" w:pos="567"/>
                <w:tab w:val="num" w:pos="284"/>
              </w:tabs>
              <w:ind w:left="284" w:hanging="284"/>
            </w:pPr>
            <w:bookmarkStart w:id="3223" w:name="_Ref321581125"/>
            <w:r w:rsidRPr="00711BFF">
              <w:t>Adverbial uses (modifies adverbs) / Psychological uses (contrast)</w:t>
            </w:r>
            <w:bookmarkEnd w:id="3223"/>
          </w:p>
        </w:tc>
      </w:tr>
      <w:tr w:rsidR="000931D0" w:rsidRPr="00711BFF" w14:paraId="1B23904C" w14:textId="77777777" w:rsidTr="00415344">
        <w:tc>
          <w:tcPr>
            <w:tcW w:w="284" w:type="dxa"/>
            <w:tcBorders>
              <w:top w:val="nil"/>
              <w:left w:val="nil"/>
            </w:tcBorders>
            <w:shd w:val="clear" w:color="auto" w:fill="auto"/>
          </w:tcPr>
          <w:p w14:paraId="49209352" w14:textId="77777777" w:rsidR="000931D0" w:rsidRPr="00711BFF" w:rsidRDefault="000931D0" w:rsidP="001D04AF">
            <w:pPr>
              <w:pStyle w:val="O0Nwnext"/>
            </w:pPr>
          </w:p>
        </w:tc>
        <w:tc>
          <w:tcPr>
            <w:tcW w:w="3459" w:type="dxa"/>
            <w:tcBorders>
              <w:top w:val="nil"/>
            </w:tcBorders>
            <w:shd w:val="clear" w:color="auto" w:fill="auto"/>
          </w:tcPr>
          <w:p w14:paraId="01C07CEC" w14:textId="77777777" w:rsidR="000931D0" w:rsidRPr="00711BFF" w:rsidRDefault="000931D0" w:rsidP="001D04AF">
            <w:pPr>
              <w:pStyle w:val="O0Nwnext"/>
              <w:rPr>
                <w:rStyle w:val="ChItalBold"/>
              </w:rPr>
            </w:pPr>
            <w:r w:rsidRPr="00711BFF">
              <w:rPr>
                <w:rStyle w:val="ChItalBold"/>
              </w:rPr>
              <w:t>de</w:t>
            </w:r>
            <w:r w:rsidRPr="00711BFF">
              <w:rPr>
                <w:rStyle w:val="ChBlueBold"/>
              </w:rPr>
              <w:t xml:space="preserve"> </w:t>
            </w:r>
            <w:r w:rsidRPr="00711BFF">
              <w:rPr>
                <w:rStyle w:val="ChItalBoldUndl"/>
              </w:rPr>
              <w:t>skarang tu</w:t>
            </w:r>
            <w:r w:rsidR="008E08E6" w:rsidRPr="00711BFF">
              <w:rPr>
                <w:rStyle w:val="ChItalBold"/>
              </w:rPr>
              <w:t xml:space="preserve"> tida</w:t>
            </w:r>
            <w:r w:rsidRPr="00711BFF">
              <w:rPr>
                <w:rStyle w:val="ChItalBold"/>
              </w:rPr>
              <w:t xml:space="preserve"> terlalu …</w:t>
            </w:r>
          </w:p>
        </w:tc>
        <w:tc>
          <w:tcPr>
            <w:tcW w:w="2948" w:type="dxa"/>
            <w:gridSpan w:val="2"/>
            <w:vMerge w:val="restart"/>
            <w:tcBorders>
              <w:top w:val="nil"/>
              <w:right w:val="nil"/>
            </w:tcBorders>
            <w:shd w:val="clear" w:color="auto" w:fill="auto"/>
          </w:tcPr>
          <w:p w14:paraId="50850BD3" w14:textId="075CF43F" w:rsidR="000931D0" w:rsidRPr="00711BFF" w:rsidRDefault="00B7093A" w:rsidP="001D04AF">
            <w:pPr>
              <w:pStyle w:val="TableCell0-2Break"/>
            </w:pPr>
            <w:r>
              <w:t>‘</w:t>
            </w:r>
            <w:r w:rsidR="000931D0" w:rsidRPr="00711BFF">
              <w:t>he</w:t>
            </w:r>
            <w:r>
              <w:t>’</w:t>
            </w:r>
            <w:r w:rsidR="000931D0" w:rsidRPr="00711BFF">
              <w:t xml:space="preserve">s </w:t>
            </w:r>
            <w:r w:rsidR="000931D0" w:rsidRPr="00711BFF">
              <w:rPr>
                <w:rStyle w:val="ChBlueBold"/>
              </w:rPr>
              <w:t>now (as opposed to the past)</w:t>
            </w:r>
            <w:r w:rsidR="000931D0" w:rsidRPr="00711BFF">
              <w:t xml:space="preserve"> not too …</w:t>
            </w:r>
            <w:r>
              <w:t>’</w:t>
            </w:r>
          </w:p>
        </w:tc>
      </w:tr>
      <w:tr w:rsidR="000931D0" w:rsidRPr="00711BFF" w14:paraId="129733F4" w14:textId="77777777" w:rsidTr="00415344">
        <w:tc>
          <w:tcPr>
            <w:tcW w:w="284" w:type="dxa"/>
            <w:tcBorders>
              <w:left w:val="nil"/>
              <w:bottom w:val="single" w:sz="4" w:space="0" w:color="auto"/>
            </w:tcBorders>
            <w:shd w:val="clear" w:color="auto" w:fill="auto"/>
          </w:tcPr>
          <w:p w14:paraId="3E637AA4" w14:textId="77777777" w:rsidR="000931D0" w:rsidRPr="00711BFF" w:rsidRDefault="000931D0" w:rsidP="001D04AF">
            <w:pPr>
              <w:pStyle w:val="TableCell0-2Break"/>
            </w:pPr>
          </w:p>
        </w:tc>
        <w:tc>
          <w:tcPr>
            <w:tcW w:w="3459" w:type="dxa"/>
            <w:tcBorders>
              <w:bottom w:val="single" w:sz="4" w:space="0" w:color="auto"/>
            </w:tcBorders>
            <w:shd w:val="clear" w:color="auto" w:fill="auto"/>
          </w:tcPr>
          <w:p w14:paraId="0964C6EA" w14:textId="2ED8BAA7" w:rsidR="000931D0" w:rsidRPr="00711BFF" w:rsidRDefault="000931D0" w:rsidP="001D04AF">
            <w:pPr>
              <w:pStyle w:val="TableCell0-2Break"/>
            </w:pPr>
            <w:r w:rsidRPr="00711BFF">
              <w:rPr>
                <w:rStyle w:val="ChSmallCaps"/>
              </w:rPr>
              <w:t>3sg</w:t>
            </w:r>
            <w:r w:rsidRPr="00711BFF">
              <w:t xml:space="preserve"> </w:t>
            </w:r>
            <w:r w:rsidR="00245645">
              <w:t>now</w:t>
            </w:r>
            <w:r w:rsidRPr="00711BFF">
              <w:t xml:space="preserve"> </w:t>
            </w:r>
            <w:r w:rsidRPr="00711BFF">
              <w:rPr>
                <w:rStyle w:val="ChSmallCaps"/>
              </w:rPr>
              <w:t>d.dist</w:t>
            </w:r>
            <w:r w:rsidRPr="00711BFF">
              <w:t xml:space="preserve"> </w:t>
            </w:r>
            <w:r w:rsidRPr="00711BFF">
              <w:rPr>
                <w:rStyle w:val="ChSmallCaps"/>
              </w:rPr>
              <w:t>neg</w:t>
            </w:r>
            <w:r w:rsidRPr="00711BFF">
              <w:t xml:space="preserve"> too</w:t>
            </w:r>
          </w:p>
        </w:tc>
        <w:tc>
          <w:tcPr>
            <w:tcW w:w="2948" w:type="dxa"/>
            <w:gridSpan w:val="2"/>
            <w:vMerge/>
            <w:tcBorders>
              <w:bottom w:val="single" w:sz="4" w:space="0" w:color="auto"/>
              <w:right w:val="nil"/>
            </w:tcBorders>
            <w:shd w:val="clear" w:color="auto" w:fill="auto"/>
          </w:tcPr>
          <w:p w14:paraId="7A2FB09B" w14:textId="77777777" w:rsidR="000931D0" w:rsidRPr="00711BFF" w:rsidRDefault="000931D0" w:rsidP="001D04AF">
            <w:pPr>
              <w:pStyle w:val="TableCell0-2Break"/>
            </w:pPr>
          </w:p>
        </w:tc>
      </w:tr>
    </w:tbl>
    <w:p w14:paraId="4DB0E50B" w14:textId="0B598CCB" w:rsidR="000931D0" w:rsidRDefault="000931D0" w:rsidP="00516196">
      <w:pPr>
        <w:pStyle w:val="Body0015after05before"/>
      </w:pPr>
      <w:r>
        <w:t>In summary, the data in the corpus suggest</w:t>
      </w:r>
      <w:r w:rsidR="00EC0618">
        <w:t>s</w:t>
      </w:r>
      <w:r>
        <w:t xml:space="preserve"> that the short demonstrative forms are fast-speech phenomena that for the most part are conditioned by their phonological environment. The data also show that the long and short demonstrative forms fulfill the same syntactic functions. Moreover, they are employed in the same domains of use with two exceptions </w:t>
      </w:r>
      <w:r w:rsidRPr="00830BF7">
        <w:t xml:space="preserve">(the </w:t>
      </w:r>
      <w:r w:rsidRPr="00AF564B">
        <w:t xml:space="preserve">identificational </w:t>
      </w:r>
      <w:r>
        <w:t>and placeholder uses).</w:t>
      </w:r>
    </w:p>
    <w:p w14:paraId="164FA2D4" w14:textId="77777777" w:rsidR="000931D0" w:rsidRDefault="000931D0" w:rsidP="000931D0">
      <w:pPr>
        <w:pStyle w:val="Heading3"/>
      </w:pPr>
      <w:bookmarkStart w:id="3224" w:name="_Ref322436088"/>
      <w:bookmarkStart w:id="3225" w:name="_Toc322502296"/>
      <w:bookmarkStart w:id="3226" w:name="_Toc322502329"/>
      <w:bookmarkStart w:id="3227" w:name="_Toc334196194"/>
      <w:bookmarkStart w:id="3228" w:name="_Toc334196333"/>
      <w:bookmarkStart w:id="3229" w:name="_Toc336325569"/>
      <w:bookmarkStart w:id="3230" w:name="_Toc336335851"/>
      <w:bookmarkStart w:id="3231" w:name="_Toc342590136"/>
      <w:bookmarkStart w:id="3232" w:name="_Toc440455650"/>
      <w:r>
        <w:t>Functions</w:t>
      </w:r>
      <w:bookmarkEnd w:id="3224"/>
      <w:bookmarkEnd w:id="3225"/>
      <w:bookmarkEnd w:id="3226"/>
      <w:bookmarkEnd w:id="3227"/>
      <w:bookmarkEnd w:id="3228"/>
      <w:bookmarkEnd w:id="3229"/>
      <w:bookmarkEnd w:id="3230"/>
      <w:bookmarkEnd w:id="3231"/>
      <w:r w:rsidRPr="00D238F7">
        <w:t xml:space="preserve"> </w:t>
      </w:r>
      <w:r>
        <w:t>of demonstratives</w:t>
      </w:r>
      <w:bookmarkEnd w:id="3232"/>
    </w:p>
    <w:p w14:paraId="08264B9A" w14:textId="58BCF10C" w:rsidR="000931D0" w:rsidRDefault="000931D0" w:rsidP="000931D0">
      <w:pPr>
        <w:pStyle w:val="Body0015after"/>
      </w:pPr>
      <w:r>
        <w:t>The Papuan Malay demonstratives have a range of different functions and uses which are discussed in more detail in the following sections: spatial uses in §</w:t>
      </w:r>
      <w:r>
        <w:fldChar w:fldCharType="begin"/>
      </w:r>
      <w:r>
        <w:instrText xml:space="preserve"> REF _Ref320540699 \w \h </w:instrText>
      </w:r>
      <w:r>
        <w:fldChar w:fldCharType="separate"/>
      </w:r>
      <w:r w:rsidR="00154D81">
        <w:rPr>
          <w:cs/>
        </w:rPr>
        <w:t>‎</w:t>
      </w:r>
      <w:r w:rsidR="00154D81">
        <w:t>7.1.2.1</w:t>
      </w:r>
      <w:r>
        <w:fldChar w:fldCharType="end"/>
      </w:r>
      <w:r>
        <w:t>, temporal uses in §</w:t>
      </w:r>
      <w:r>
        <w:fldChar w:fldCharType="begin"/>
      </w:r>
      <w:r>
        <w:instrText xml:space="preserve"> REF _Ref320351329 \w \h </w:instrText>
      </w:r>
      <w:r>
        <w:fldChar w:fldCharType="separate"/>
      </w:r>
      <w:r w:rsidR="00154D81">
        <w:rPr>
          <w:cs/>
        </w:rPr>
        <w:t>‎</w:t>
      </w:r>
      <w:r w:rsidR="00154D81">
        <w:t>7.1.2.2</w:t>
      </w:r>
      <w:r>
        <w:fldChar w:fldCharType="end"/>
      </w:r>
      <w:r>
        <w:t>,</w:t>
      </w:r>
      <w:r w:rsidRPr="00180F96">
        <w:t xml:space="preserve"> </w:t>
      </w:r>
      <w:r>
        <w:t>psychological uses in §</w:t>
      </w:r>
      <w:r>
        <w:fldChar w:fldCharType="begin"/>
      </w:r>
      <w:r>
        <w:instrText xml:space="preserve"> REF _Ref320352961 \w \h </w:instrText>
      </w:r>
      <w:r>
        <w:fldChar w:fldCharType="separate"/>
      </w:r>
      <w:r w:rsidR="00154D81">
        <w:rPr>
          <w:cs/>
        </w:rPr>
        <w:t>‎</w:t>
      </w:r>
      <w:r w:rsidR="00154D81">
        <w:t>7.1.2.3</w:t>
      </w:r>
      <w:r>
        <w:fldChar w:fldCharType="end"/>
      </w:r>
      <w:r>
        <w:t>,</w:t>
      </w:r>
      <w:r w:rsidRPr="00180F96">
        <w:t xml:space="preserve"> </w:t>
      </w:r>
      <w:r>
        <w:t>identificational uses in §</w:t>
      </w:r>
      <w:r>
        <w:fldChar w:fldCharType="begin"/>
      </w:r>
      <w:r>
        <w:instrText xml:space="preserve"> REF _Ref320275768 \w \h </w:instrText>
      </w:r>
      <w:r>
        <w:fldChar w:fldCharType="separate"/>
      </w:r>
      <w:r w:rsidR="00154D81">
        <w:rPr>
          <w:cs/>
        </w:rPr>
        <w:t>‎</w:t>
      </w:r>
      <w:r w:rsidR="00154D81">
        <w:t>7.1.2.4</w:t>
      </w:r>
      <w:r>
        <w:fldChar w:fldCharType="end"/>
      </w:r>
      <w:r>
        <w:t>,</w:t>
      </w:r>
      <w:r w:rsidRPr="00180F96">
        <w:t xml:space="preserve"> </w:t>
      </w:r>
      <w:r>
        <w:t xml:space="preserve">textual uses in </w:t>
      </w:r>
      <w:r w:rsidR="000220AB">
        <w:t>§</w:t>
      </w:r>
      <w:r>
        <w:fldChar w:fldCharType="begin"/>
      </w:r>
      <w:r>
        <w:instrText xml:space="preserve"> REF _Ref320548390 \w \h </w:instrText>
      </w:r>
      <w:r>
        <w:fldChar w:fldCharType="separate"/>
      </w:r>
      <w:r w:rsidR="00154D81">
        <w:rPr>
          <w:cs/>
        </w:rPr>
        <w:t>‎</w:t>
      </w:r>
      <w:r w:rsidR="00154D81">
        <w:t>7.1.2.5</w:t>
      </w:r>
      <w:r>
        <w:fldChar w:fldCharType="end"/>
      </w:r>
      <w:r>
        <w:t xml:space="preserve">, and </w:t>
      </w:r>
      <w:r w:rsidRPr="003610F6">
        <w:t>placeholder uses in §</w:t>
      </w:r>
      <w:r>
        <w:fldChar w:fldCharType="begin"/>
      </w:r>
      <w:r>
        <w:instrText xml:space="preserve"> REF _Ref320548826 \w \h </w:instrText>
      </w:r>
      <w:r>
        <w:fldChar w:fldCharType="separate"/>
      </w:r>
      <w:r w:rsidR="00154D81">
        <w:rPr>
          <w:cs/>
        </w:rPr>
        <w:t>‎</w:t>
      </w:r>
      <w:r w:rsidR="00154D81">
        <w:t>7.1.2.6</w:t>
      </w:r>
      <w:r>
        <w:fldChar w:fldCharType="end"/>
      </w:r>
      <w:r w:rsidRPr="003610F6">
        <w:t>. Unless the context of an utteranc</w:t>
      </w:r>
      <w:r>
        <w:t>e is clear and explicit</w:t>
      </w:r>
      <w:r w:rsidRPr="003610F6">
        <w:t xml:space="preserve">, the specific </w:t>
      </w:r>
      <w:r>
        <w:t xml:space="preserve">domain of use </w:t>
      </w:r>
      <w:r w:rsidRPr="003610F6">
        <w:t xml:space="preserve">of the demonstrative </w:t>
      </w:r>
      <w:r>
        <w:t>may have</w:t>
      </w:r>
      <w:r w:rsidRPr="003610F6">
        <w:t xml:space="preserve"> </w:t>
      </w:r>
      <w:r>
        <w:t>multiple possible</w:t>
      </w:r>
      <w:r w:rsidRPr="003610F6">
        <w:t xml:space="preserve"> </w:t>
      </w:r>
      <w:r>
        <w:t>readings</w:t>
      </w:r>
    </w:p>
    <w:p w14:paraId="402F0958" w14:textId="77777777" w:rsidR="000931D0" w:rsidRDefault="000931D0" w:rsidP="000931D0">
      <w:pPr>
        <w:pStyle w:val="Heading4"/>
      </w:pPr>
      <w:bookmarkStart w:id="3233" w:name="_Ref320540699"/>
      <w:bookmarkStart w:id="3234" w:name="_Toc322502297"/>
      <w:bookmarkStart w:id="3235" w:name="_Toc322502330"/>
      <w:bookmarkStart w:id="3236" w:name="_Toc334196334"/>
      <w:bookmarkStart w:id="3237" w:name="_Toc336325570"/>
      <w:bookmarkStart w:id="3238" w:name="_Toc336335852"/>
      <w:r>
        <w:t>Spatial uses</w:t>
      </w:r>
      <w:bookmarkEnd w:id="3233"/>
      <w:bookmarkEnd w:id="3234"/>
      <w:bookmarkEnd w:id="3235"/>
      <w:bookmarkEnd w:id="3236"/>
      <w:bookmarkEnd w:id="3237"/>
      <w:bookmarkEnd w:id="3238"/>
      <w:r w:rsidRPr="005D3F85">
        <w:t xml:space="preserve"> </w:t>
      </w:r>
      <w:r>
        <w:t>of demonstratives</w:t>
      </w:r>
    </w:p>
    <w:p w14:paraId="678649DC" w14:textId="61D9973B" w:rsidR="000931D0" w:rsidRDefault="000931D0" w:rsidP="00516196">
      <w:pPr>
        <w:pStyle w:val="Body0000after"/>
      </w:pPr>
      <w:r>
        <w:t xml:space="preserve">The major domain of use for the demonstratives is to provide spatial orientation. This is achieved by drawing </w:t>
      </w:r>
      <w:r w:rsidRPr="00375ED1">
        <w:t>the hearer</w:t>
      </w:r>
      <w:r w:rsidR="00B7093A">
        <w:t>’</w:t>
      </w:r>
      <w:r w:rsidRPr="00375ED1">
        <w:t>s attention to specific entities in the discourse or surrounding situation</w:t>
      </w:r>
      <w:r>
        <w:t xml:space="preserve">. Proximal </w:t>
      </w:r>
      <w:r w:rsidRPr="007106DE">
        <w:rPr>
          <w:rStyle w:val="ChItalBold"/>
        </w:rPr>
        <w:t>ini</w:t>
      </w:r>
      <w:r>
        <w:t xml:space="preserve"> </w:t>
      </w:r>
      <w:r w:rsidR="00B7093A">
        <w:t>‘</w:t>
      </w:r>
      <w:r w:rsidRPr="0099608C">
        <w:rPr>
          <w:rStyle w:val="ChSmallCaps"/>
        </w:rPr>
        <w:t>d.prox</w:t>
      </w:r>
      <w:r w:rsidR="00B7093A">
        <w:t>’</w:t>
      </w:r>
      <w:r>
        <w:t xml:space="preserve"> indicates that the referent is conceived as spatially close to the speaker, whereas </w:t>
      </w:r>
      <w:r w:rsidRPr="007106DE">
        <w:rPr>
          <w:rStyle w:val="ChItalBold"/>
        </w:rPr>
        <w:t>itu</w:t>
      </w:r>
      <w:r>
        <w:t xml:space="preserve"> </w:t>
      </w:r>
      <w:r w:rsidR="00B7093A">
        <w:t>‘</w:t>
      </w:r>
      <w:r w:rsidRPr="0099608C">
        <w:rPr>
          <w:rStyle w:val="ChSmallCaps"/>
        </w:rPr>
        <w:t>d.dist</w:t>
      </w:r>
      <w:r w:rsidR="00B7093A">
        <w:t>’</w:t>
      </w:r>
      <w:r>
        <w:t xml:space="preserve"> signals that the referent is conceived as being located further away. This distinction is shown in three sets of contrastive examples.</w:t>
      </w:r>
    </w:p>
    <w:p w14:paraId="25CC7569" w14:textId="3FCA3C3C" w:rsidR="000931D0" w:rsidRDefault="000931D0" w:rsidP="00516196">
      <w:pPr>
        <w:pStyle w:val="Body0505after"/>
      </w:pPr>
      <w:r>
        <w:t xml:space="preserve">In the first set of examples in </w:t>
      </w:r>
      <w:r>
        <w:fldChar w:fldCharType="begin"/>
      </w:r>
      <w:r>
        <w:instrText xml:space="preserve"> REF _Ref338955246 \h </w:instrText>
      </w:r>
      <w:r>
        <w:fldChar w:fldCharType="separate"/>
      </w:r>
      <w:r w:rsidR="00154D81">
        <w:t>(</w:t>
      </w:r>
      <w:r w:rsidR="00154D81">
        <w:rPr>
          <w:noProof/>
        </w:rPr>
        <w:t>1</w:t>
      </w:r>
      <w:r w:rsidR="00154D81">
        <w:t>)</w:t>
      </w:r>
      <w:r>
        <w:fldChar w:fldCharType="end"/>
      </w:r>
      <w:r>
        <w:rPr>
          <w:lang w:eastAsia="en-US"/>
        </w:rPr>
        <w:t xml:space="preserve"> the contrast is illustrated for the adnominally used demonstratives, each of them modifying the common noun </w:t>
      </w:r>
      <w:r w:rsidRPr="00F55332">
        <w:rPr>
          <w:rStyle w:val="ChItalBold"/>
        </w:rPr>
        <w:t>ruma</w:t>
      </w:r>
      <w:r>
        <w:rPr>
          <w:lang w:eastAsia="en-US"/>
        </w:rPr>
        <w:t xml:space="preserve"> </w:t>
      </w:r>
      <w:r w:rsidR="00B7093A">
        <w:rPr>
          <w:lang w:eastAsia="en-US"/>
        </w:rPr>
        <w:t>‘</w:t>
      </w:r>
      <w:r>
        <w:rPr>
          <w:lang w:eastAsia="en-US"/>
        </w:rPr>
        <w:t>house</w:t>
      </w:r>
      <w:r w:rsidR="00B7093A">
        <w:rPr>
          <w:lang w:eastAsia="en-US"/>
        </w:rPr>
        <w:t>’</w:t>
      </w:r>
      <w:r>
        <w:rPr>
          <w:lang w:eastAsia="en-US"/>
        </w:rPr>
        <w:t xml:space="preserve">. This example </w:t>
      </w:r>
      <w:r>
        <w:t>is part of a conversation that took place at the speaker</w:t>
      </w:r>
      <w:r w:rsidR="00B7093A">
        <w:t>’</w:t>
      </w:r>
      <w:r>
        <w:t xml:space="preserve">s house. Employing </w:t>
      </w:r>
      <w:r w:rsidRPr="007106DE">
        <w:rPr>
          <w:rStyle w:val="ChItalBold"/>
        </w:rPr>
        <w:t>ini</w:t>
      </w:r>
      <w:r>
        <w:t xml:space="preserve"> </w:t>
      </w:r>
      <w:r w:rsidR="00B7093A">
        <w:t>‘</w:t>
      </w:r>
      <w:r w:rsidRPr="0099608C">
        <w:rPr>
          <w:rStyle w:val="ChSmallCaps"/>
        </w:rPr>
        <w:t>d.prox</w:t>
      </w:r>
      <w:r w:rsidR="00B7093A">
        <w:t>’</w:t>
      </w:r>
      <w:r>
        <w:t xml:space="preserve">, the speaker relates her plans to move from her current house, </w:t>
      </w:r>
      <w:r w:rsidRPr="0038254E">
        <w:rPr>
          <w:rStyle w:val="ChItalBold"/>
        </w:rPr>
        <w:t>ruma ini</w:t>
      </w:r>
      <w:r>
        <w:t xml:space="preserve"> </w:t>
      </w:r>
      <w:r w:rsidR="00B7093A">
        <w:t>‘</w:t>
      </w:r>
      <w:r>
        <w:t>this house</w:t>
      </w:r>
      <w:r w:rsidR="00B7093A">
        <w:t>’</w:t>
      </w:r>
      <w:r>
        <w:t>, to a different house in a neighboring village. Because the new house is smaller than the older one, the speaker</w:t>
      </w:r>
      <w:r w:rsidR="00B7093A">
        <w:t>’</w:t>
      </w:r>
      <w:r>
        <w:t xml:space="preserve">s husband is going to enlarge </w:t>
      </w:r>
      <w:r w:rsidRPr="0038442E">
        <w:rPr>
          <w:rStyle w:val="ChItalBold"/>
        </w:rPr>
        <w:t>ruma itu</w:t>
      </w:r>
      <w:r>
        <w:t xml:space="preserve"> </w:t>
      </w:r>
      <w:r w:rsidR="00B7093A">
        <w:t>‘</w:t>
      </w:r>
      <w:r>
        <w:t>that house</w:t>
      </w:r>
      <w:r w:rsidR="00B7093A">
        <w:t>’</w:t>
      </w:r>
      <w:r>
        <w:t xml:space="preserve">, with </w:t>
      </w:r>
      <w:r w:rsidRPr="007106DE">
        <w:rPr>
          <w:rStyle w:val="ChItalBold"/>
        </w:rPr>
        <w:t>itu</w:t>
      </w:r>
      <w:r>
        <w:t xml:space="preserve"> </w:t>
      </w:r>
      <w:r w:rsidR="00B7093A">
        <w:t>‘</w:t>
      </w:r>
      <w:r w:rsidRPr="0099608C">
        <w:rPr>
          <w:rStyle w:val="ChSmallCaps"/>
        </w:rPr>
        <w:t>d.dist</w:t>
      </w:r>
      <w:r w:rsidR="00B7093A">
        <w:t>’</w:t>
      </w:r>
      <w:r>
        <w:t xml:space="preserve"> indicating that the new house is located at some distance.</w:t>
      </w:r>
    </w:p>
    <w:p w14:paraId="2FC0F39E" w14:textId="77777777" w:rsidR="002E73FE" w:rsidRDefault="002E73FE" w:rsidP="002E73FE">
      <w:pPr>
        <w:pStyle w:val="ExampleTitle"/>
        <w:rPr>
          <w:lang w:eastAsia="en-US"/>
        </w:rPr>
      </w:pPr>
      <w:r>
        <w:rPr>
          <w:lang w:eastAsia="en-US"/>
        </w:rPr>
        <w:t>Spatial uses: Examples set #1</w:t>
      </w:r>
    </w:p>
    <w:tbl>
      <w:tblPr>
        <w:tblW w:w="6005" w:type="dxa"/>
        <w:tblCellMar>
          <w:left w:w="42" w:type="dxa"/>
          <w:right w:w="42" w:type="dxa"/>
        </w:tblCellMar>
        <w:tblLook w:val="01E0" w:firstRow="1" w:lastRow="1" w:firstColumn="1" w:lastColumn="1" w:noHBand="0" w:noVBand="0"/>
      </w:tblPr>
      <w:tblGrid>
        <w:gridCol w:w="707"/>
        <w:gridCol w:w="740"/>
        <w:gridCol w:w="37"/>
        <w:gridCol w:w="74"/>
        <w:gridCol w:w="249"/>
        <w:gridCol w:w="206"/>
        <w:gridCol w:w="196"/>
        <w:gridCol w:w="282"/>
        <w:gridCol w:w="262"/>
        <w:gridCol w:w="162"/>
        <w:gridCol w:w="264"/>
        <w:gridCol w:w="284"/>
        <w:gridCol w:w="148"/>
        <w:gridCol w:w="146"/>
        <w:gridCol w:w="357"/>
        <w:gridCol w:w="176"/>
        <w:gridCol w:w="51"/>
        <w:gridCol w:w="550"/>
        <w:gridCol w:w="190"/>
        <w:gridCol w:w="540"/>
        <w:gridCol w:w="10"/>
        <w:gridCol w:w="284"/>
        <w:gridCol w:w="90"/>
      </w:tblGrid>
      <w:tr w:rsidR="00AC23C4" w:rsidRPr="00414A9C" w14:paraId="41E72193" w14:textId="77777777" w:rsidTr="00AC23C4">
        <w:tc>
          <w:tcPr>
            <w:tcW w:w="707" w:type="dxa"/>
            <w:shd w:val="clear" w:color="auto" w:fill="auto"/>
          </w:tcPr>
          <w:p w14:paraId="184ED043" w14:textId="77777777" w:rsidR="000931D0" w:rsidRPr="00257C11" w:rsidRDefault="000931D0" w:rsidP="001D04AF">
            <w:pPr>
              <w:pStyle w:val="O0Nwnext"/>
            </w:pPr>
            <w:bookmarkStart w:id="3239" w:name="_Ref314215988"/>
            <w:bookmarkStart w:id="3240" w:name="_Ref338955246"/>
            <w:r>
              <w:t>(</w:t>
            </w:r>
            <w:fldSimple w:instr=" SEQ ( \* ARABIC \s 1 ">
              <w:r w:rsidR="00154D81">
                <w:rPr>
                  <w:noProof/>
                </w:rPr>
                <w:t>1</w:t>
              </w:r>
            </w:fldSimple>
            <w:bookmarkEnd w:id="3239"/>
            <w:r>
              <w:t>)</w:t>
            </w:r>
            <w:bookmarkEnd w:id="3240"/>
          </w:p>
        </w:tc>
        <w:tc>
          <w:tcPr>
            <w:tcW w:w="777" w:type="dxa"/>
            <w:gridSpan w:val="2"/>
            <w:shd w:val="clear" w:color="auto" w:fill="auto"/>
          </w:tcPr>
          <w:p w14:paraId="22986858" w14:textId="77777777" w:rsidR="000931D0" w:rsidRPr="0098304A" w:rsidRDefault="000931D0" w:rsidP="001D04AF">
            <w:pPr>
              <w:pStyle w:val="Text"/>
            </w:pPr>
            <w:r w:rsidRPr="0098304A">
              <w:t>ini</w:t>
            </w:r>
          </w:p>
        </w:tc>
        <w:tc>
          <w:tcPr>
            <w:tcW w:w="529" w:type="dxa"/>
            <w:gridSpan w:val="3"/>
            <w:shd w:val="clear" w:color="auto" w:fill="auto"/>
          </w:tcPr>
          <w:p w14:paraId="4BE7AED1" w14:textId="77777777" w:rsidR="000931D0" w:rsidRPr="0098304A" w:rsidRDefault="000931D0" w:rsidP="001D04AF">
            <w:pPr>
              <w:pStyle w:val="Text"/>
            </w:pPr>
            <w:r w:rsidRPr="0098304A">
              <w:t>kasi</w:t>
            </w:r>
          </w:p>
        </w:tc>
        <w:tc>
          <w:tcPr>
            <w:tcW w:w="740" w:type="dxa"/>
            <w:gridSpan w:val="3"/>
            <w:shd w:val="clear" w:color="auto" w:fill="auto"/>
          </w:tcPr>
          <w:p w14:paraId="122A6045" w14:textId="095299F4" w:rsidR="000931D0" w:rsidRPr="0098304A" w:rsidRDefault="000931D0" w:rsidP="001D04AF">
            <w:pPr>
              <w:pStyle w:val="Text"/>
            </w:pPr>
            <w:r w:rsidRPr="0098304A">
              <w:t>tinggal</w:t>
            </w:r>
            <w:r w:rsidR="00042410">
              <w:t>,</w:t>
            </w:r>
          </w:p>
        </w:tc>
        <w:tc>
          <w:tcPr>
            <w:tcW w:w="1004" w:type="dxa"/>
            <w:gridSpan w:val="5"/>
            <w:shd w:val="clear" w:color="auto" w:fill="auto"/>
          </w:tcPr>
          <w:p w14:paraId="7EBBF075" w14:textId="77777777" w:rsidR="000931D0" w:rsidRPr="0098304A" w:rsidRDefault="000931D0" w:rsidP="001D04AF">
            <w:pPr>
              <w:pStyle w:val="Text"/>
            </w:pPr>
            <w:r w:rsidRPr="0098304A">
              <w:t>an</w:t>
            </w:r>
            <w:r w:rsidR="005D6A76">
              <w:t>a</w:t>
            </w:r>
            <w:r>
              <w:t>~</w:t>
            </w:r>
            <w:r w:rsidRPr="0098304A">
              <w:t>ana</w:t>
            </w:r>
          </w:p>
        </w:tc>
        <w:tc>
          <w:tcPr>
            <w:tcW w:w="584" w:type="dxa"/>
            <w:gridSpan w:val="3"/>
            <w:shd w:val="clear" w:color="auto" w:fill="auto"/>
          </w:tcPr>
          <w:p w14:paraId="0B04BDF4" w14:textId="77777777" w:rsidR="000931D0" w:rsidRPr="0098304A" w:rsidRDefault="000931D0" w:rsidP="001D04AF">
            <w:pPr>
              <w:pStyle w:val="Text"/>
            </w:pPr>
            <w:r w:rsidRPr="0098304A">
              <w:t>dong</w:t>
            </w:r>
          </w:p>
        </w:tc>
        <w:tc>
          <w:tcPr>
            <w:tcW w:w="740" w:type="dxa"/>
            <w:gridSpan w:val="2"/>
            <w:shd w:val="clear" w:color="auto" w:fill="auto"/>
          </w:tcPr>
          <w:p w14:paraId="4FF80072" w14:textId="77777777" w:rsidR="000931D0" w:rsidRPr="0098304A" w:rsidRDefault="000931D0" w:rsidP="001D04AF">
            <w:pPr>
              <w:pStyle w:val="Text"/>
            </w:pPr>
            <w:r w:rsidRPr="0098304A">
              <w:t>tinggal</w:t>
            </w:r>
            <w:r w:rsidR="007A0D78">
              <w:t>,</w:t>
            </w:r>
          </w:p>
        </w:tc>
        <w:tc>
          <w:tcPr>
            <w:tcW w:w="540" w:type="dxa"/>
            <w:shd w:val="clear" w:color="auto" w:fill="auto"/>
          </w:tcPr>
          <w:p w14:paraId="78360833" w14:textId="77777777" w:rsidR="000931D0" w:rsidRPr="0098304A" w:rsidRDefault="000931D0" w:rsidP="001D04AF">
            <w:pPr>
              <w:pStyle w:val="Text"/>
            </w:pPr>
            <w:r w:rsidRPr="0098304A">
              <w:t>tong</w:t>
            </w:r>
          </w:p>
        </w:tc>
        <w:tc>
          <w:tcPr>
            <w:tcW w:w="384" w:type="dxa"/>
            <w:gridSpan w:val="3"/>
            <w:shd w:val="clear" w:color="auto" w:fill="auto"/>
          </w:tcPr>
          <w:p w14:paraId="4BE59738" w14:textId="77777777" w:rsidR="000931D0" w:rsidRPr="0098304A" w:rsidRDefault="000931D0" w:rsidP="001D04AF">
            <w:pPr>
              <w:pStyle w:val="Text"/>
            </w:pPr>
            <w:r w:rsidRPr="0098304A">
              <w:t>pi</w:t>
            </w:r>
          </w:p>
        </w:tc>
      </w:tr>
      <w:tr w:rsidR="00AC23C4" w:rsidRPr="0098304A" w14:paraId="01F4DB8B" w14:textId="77777777" w:rsidTr="00AC23C4">
        <w:tc>
          <w:tcPr>
            <w:tcW w:w="707" w:type="dxa"/>
            <w:shd w:val="clear" w:color="auto" w:fill="auto"/>
          </w:tcPr>
          <w:p w14:paraId="5AFFE343" w14:textId="77777777" w:rsidR="000931D0" w:rsidRPr="00257C11" w:rsidRDefault="000931D0" w:rsidP="001D04AF">
            <w:pPr>
              <w:pStyle w:val="GlossEng2ptafter"/>
            </w:pPr>
          </w:p>
        </w:tc>
        <w:tc>
          <w:tcPr>
            <w:tcW w:w="777" w:type="dxa"/>
            <w:gridSpan w:val="2"/>
            <w:shd w:val="clear" w:color="auto" w:fill="auto"/>
          </w:tcPr>
          <w:p w14:paraId="25BE5988" w14:textId="77777777" w:rsidR="000931D0" w:rsidRPr="0099608C" w:rsidRDefault="000931D0" w:rsidP="001D04AF">
            <w:pPr>
              <w:pStyle w:val="GlossEng2ptafter"/>
              <w:rPr>
                <w:rStyle w:val="ChSmallCaps"/>
              </w:rPr>
            </w:pPr>
            <w:r w:rsidRPr="0099608C">
              <w:rPr>
                <w:rStyle w:val="ChSmallCaps"/>
              </w:rPr>
              <w:t>d.prox</w:t>
            </w:r>
          </w:p>
        </w:tc>
        <w:tc>
          <w:tcPr>
            <w:tcW w:w="529" w:type="dxa"/>
            <w:gridSpan w:val="3"/>
            <w:shd w:val="clear" w:color="auto" w:fill="auto"/>
          </w:tcPr>
          <w:p w14:paraId="127D883B" w14:textId="77777777" w:rsidR="000931D0" w:rsidRPr="000844E3" w:rsidRDefault="000844E3" w:rsidP="001D04AF">
            <w:pPr>
              <w:pStyle w:val="GlossEng2ptafter"/>
            </w:pPr>
            <w:r w:rsidRPr="000844E3">
              <w:t>give</w:t>
            </w:r>
          </w:p>
        </w:tc>
        <w:tc>
          <w:tcPr>
            <w:tcW w:w="740" w:type="dxa"/>
            <w:gridSpan w:val="3"/>
            <w:shd w:val="clear" w:color="auto" w:fill="auto"/>
          </w:tcPr>
          <w:p w14:paraId="74E00065" w14:textId="77777777" w:rsidR="000931D0" w:rsidRPr="0098304A" w:rsidRDefault="000931D0" w:rsidP="001D04AF">
            <w:pPr>
              <w:pStyle w:val="GlossEng2ptafter"/>
            </w:pPr>
            <w:r w:rsidRPr="0098304A">
              <w:t>stay</w:t>
            </w:r>
          </w:p>
        </w:tc>
        <w:tc>
          <w:tcPr>
            <w:tcW w:w="1004" w:type="dxa"/>
            <w:gridSpan w:val="5"/>
            <w:shd w:val="clear" w:color="auto" w:fill="auto"/>
          </w:tcPr>
          <w:p w14:paraId="507C0F09" w14:textId="77777777" w:rsidR="000931D0" w:rsidRPr="0098304A" w:rsidRDefault="000931D0" w:rsidP="001D04AF">
            <w:pPr>
              <w:pStyle w:val="GlossEng2ptafter"/>
            </w:pPr>
            <w:r w:rsidRPr="0099608C">
              <w:rPr>
                <w:rStyle w:val="ChSmallCaps"/>
              </w:rPr>
              <w:t>rdp</w:t>
            </w:r>
            <w:r>
              <w:t>~</w:t>
            </w:r>
            <w:r w:rsidRPr="0098304A">
              <w:t>child</w:t>
            </w:r>
          </w:p>
        </w:tc>
        <w:tc>
          <w:tcPr>
            <w:tcW w:w="584" w:type="dxa"/>
            <w:gridSpan w:val="3"/>
            <w:shd w:val="clear" w:color="auto" w:fill="auto"/>
          </w:tcPr>
          <w:p w14:paraId="4259BF49" w14:textId="77777777" w:rsidR="000931D0" w:rsidRPr="0099608C" w:rsidRDefault="000931D0" w:rsidP="001D04AF">
            <w:pPr>
              <w:pStyle w:val="GlossEng2ptafter"/>
              <w:rPr>
                <w:rStyle w:val="ChSmallCaps"/>
              </w:rPr>
            </w:pPr>
            <w:r w:rsidRPr="0099608C">
              <w:rPr>
                <w:rStyle w:val="ChSmallCaps"/>
              </w:rPr>
              <w:t>3pl</w:t>
            </w:r>
          </w:p>
        </w:tc>
        <w:tc>
          <w:tcPr>
            <w:tcW w:w="740" w:type="dxa"/>
            <w:gridSpan w:val="2"/>
            <w:shd w:val="clear" w:color="auto" w:fill="auto"/>
          </w:tcPr>
          <w:p w14:paraId="080C2665" w14:textId="77777777" w:rsidR="000931D0" w:rsidRPr="0098304A" w:rsidRDefault="000931D0" w:rsidP="001D04AF">
            <w:pPr>
              <w:pStyle w:val="GlossEng2ptafter"/>
            </w:pPr>
            <w:r w:rsidRPr="0098304A">
              <w:t>stay</w:t>
            </w:r>
          </w:p>
        </w:tc>
        <w:tc>
          <w:tcPr>
            <w:tcW w:w="540" w:type="dxa"/>
            <w:shd w:val="clear" w:color="auto" w:fill="auto"/>
          </w:tcPr>
          <w:p w14:paraId="5529A01F" w14:textId="77777777" w:rsidR="000931D0" w:rsidRPr="0099608C" w:rsidRDefault="000931D0" w:rsidP="001D04AF">
            <w:pPr>
              <w:pStyle w:val="GlossEng2ptafter"/>
              <w:rPr>
                <w:rStyle w:val="ChSmallCaps"/>
              </w:rPr>
            </w:pPr>
            <w:r w:rsidRPr="0099608C">
              <w:rPr>
                <w:rStyle w:val="ChSmallCaps"/>
              </w:rPr>
              <w:t>1pl</w:t>
            </w:r>
          </w:p>
        </w:tc>
        <w:tc>
          <w:tcPr>
            <w:tcW w:w="384" w:type="dxa"/>
            <w:gridSpan w:val="3"/>
            <w:shd w:val="clear" w:color="auto" w:fill="auto"/>
          </w:tcPr>
          <w:p w14:paraId="38F09E47" w14:textId="77777777" w:rsidR="000931D0" w:rsidRPr="0098304A" w:rsidRDefault="000931D0" w:rsidP="001D04AF">
            <w:pPr>
              <w:pStyle w:val="GlossEng2ptafter"/>
            </w:pPr>
            <w:r w:rsidRPr="0098304A">
              <w:t>go</w:t>
            </w:r>
          </w:p>
        </w:tc>
      </w:tr>
      <w:tr w:rsidR="00AC23C4" w:rsidRPr="00712A96" w14:paraId="4B832857" w14:textId="77777777" w:rsidTr="00AC23C4">
        <w:trPr>
          <w:gridAfter w:val="1"/>
          <w:wAfter w:w="90" w:type="dxa"/>
        </w:trPr>
        <w:tc>
          <w:tcPr>
            <w:tcW w:w="707" w:type="dxa"/>
            <w:shd w:val="clear" w:color="auto" w:fill="auto"/>
          </w:tcPr>
          <w:p w14:paraId="29971D7E" w14:textId="77777777" w:rsidR="000931D0" w:rsidRPr="00257C11" w:rsidRDefault="000931D0" w:rsidP="001D04AF">
            <w:pPr>
              <w:pStyle w:val="O0Nwnext"/>
            </w:pPr>
          </w:p>
        </w:tc>
        <w:tc>
          <w:tcPr>
            <w:tcW w:w="740" w:type="dxa"/>
            <w:shd w:val="clear" w:color="auto" w:fill="auto"/>
          </w:tcPr>
          <w:p w14:paraId="255334E2" w14:textId="77777777" w:rsidR="000931D0" w:rsidRPr="0098304A" w:rsidRDefault="000931D0" w:rsidP="001D04AF">
            <w:pPr>
              <w:pStyle w:val="Text"/>
            </w:pPr>
            <w:r w:rsidRPr="0098304A">
              <w:t>tinggal</w:t>
            </w:r>
          </w:p>
        </w:tc>
        <w:tc>
          <w:tcPr>
            <w:tcW w:w="360" w:type="dxa"/>
            <w:gridSpan w:val="3"/>
            <w:shd w:val="clear" w:color="auto" w:fill="auto"/>
          </w:tcPr>
          <w:p w14:paraId="04207EDF" w14:textId="77777777" w:rsidR="000931D0" w:rsidRPr="0098304A" w:rsidRDefault="000931D0" w:rsidP="001D04AF">
            <w:pPr>
              <w:pStyle w:val="Text"/>
            </w:pPr>
            <w:r w:rsidRPr="0098304A">
              <w:t>di</w:t>
            </w:r>
          </w:p>
        </w:tc>
        <w:tc>
          <w:tcPr>
            <w:tcW w:w="684" w:type="dxa"/>
            <w:gridSpan w:val="3"/>
            <w:shd w:val="clear" w:color="auto" w:fill="auto"/>
          </w:tcPr>
          <w:p w14:paraId="6DAFF066" w14:textId="77777777" w:rsidR="000931D0" w:rsidRPr="0098304A" w:rsidRDefault="000931D0" w:rsidP="001D04AF">
            <w:pPr>
              <w:pStyle w:val="Text"/>
            </w:pPr>
            <w:r w:rsidRPr="0098304A">
              <w:t>Sawar</w:t>
            </w:r>
          </w:p>
        </w:tc>
        <w:tc>
          <w:tcPr>
            <w:tcW w:w="688" w:type="dxa"/>
            <w:gridSpan w:val="3"/>
            <w:shd w:val="clear" w:color="auto" w:fill="auto"/>
          </w:tcPr>
          <w:p w14:paraId="11A66C86" w14:textId="77777777" w:rsidR="000931D0" w:rsidRPr="0098304A" w:rsidRDefault="000931D0" w:rsidP="001D04AF">
            <w:pPr>
              <w:pStyle w:val="Text"/>
            </w:pPr>
            <w:r w:rsidRPr="0098304A">
              <w:t>sana</w:t>
            </w:r>
          </w:p>
        </w:tc>
        <w:tc>
          <w:tcPr>
            <w:tcW w:w="284" w:type="dxa"/>
            <w:shd w:val="clear" w:color="auto" w:fill="auto"/>
          </w:tcPr>
          <w:p w14:paraId="389E00B6" w14:textId="77777777" w:rsidR="000931D0" w:rsidRPr="00907BCB" w:rsidRDefault="000931D0" w:rsidP="001D04AF">
            <w:pPr>
              <w:pStyle w:val="Text"/>
            </w:pPr>
            <w:r>
              <w:t>…</w:t>
            </w:r>
          </w:p>
        </w:tc>
        <w:tc>
          <w:tcPr>
            <w:tcW w:w="651" w:type="dxa"/>
            <w:gridSpan w:val="3"/>
            <w:shd w:val="clear" w:color="auto" w:fill="auto"/>
          </w:tcPr>
          <w:p w14:paraId="208E0A28" w14:textId="77777777" w:rsidR="000931D0" w:rsidRPr="00173E6E" w:rsidRDefault="000931D0" w:rsidP="001D04AF">
            <w:pPr>
              <w:pStyle w:val="Text"/>
              <w:rPr>
                <w:rStyle w:val="ChBlueBold"/>
              </w:rPr>
            </w:pPr>
            <w:r w:rsidRPr="00173E6E">
              <w:rPr>
                <w:rStyle w:val="ChBlueBold"/>
              </w:rPr>
              <w:t>ruma</w:t>
            </w:r>
          </w:p>
        </w:tc>
        <w:tc>
          <w:tcPr>
            <w:tcW w:w="777" w:type="dxa"/>
            <w:gridSpan w:val="3"/>
            <w:shd w:val="clear" w:color="auto" w:fill="auto"/>
          </w:tcPr>
          <w:p w14:paraId="04285150" w14:textId="77777777" w:rsidR="000931D0" w:rsidRPr="00173E6E" w:rsidRDefault="000931D0" w:rsidP="001D04AF">
            <w:pPr>
              <w:pStyle w:val="Text"/>
              <w:rPr>
                <w:rStyle w:val="ChBlueBold"/>
              </w:rPr>
            </w:pPr>
            <w:r w:rsidRPr="00173E6E">
              <w:rPr>
                <w:rStyle w:val="ChBlueBold"/>
              </w:rPr>
              <w:t>in</w:t>
            </w:r>
            <w:r>
              <w:rPr>
                <w:rStyle w:val="ChBlueBold"/>
              </w:rPr>
              <w:t>i</w:t>
            </w:r>
          </w:p>
        </w:tc>
        <w:tc>
          <w:tcPr>
            <w:tcW w:w="740" w:type="dxa"/>
            <w:gridSpan w:val="3"/>
            <w:shd w:val="clear" w:color="auto" w:fill="auto"/>
          </w:tcPr>
          <w:p w14:paraId="19C4270F" w14:textId="77777777" w:rsidR="000931D0" w:rsidRPr="00907BCB" w:rsidRDefault="000931D0" w:rsidP="001D04AF">
            <w:pPr>
              <w:pStyle w:val="Text"/>
            </w:pPr>
            <w:r w:rsidRPr="00907BCB">
              <w:t>tinggal</w:t>
            </w:r>
          </w:p>
        </w:tc>
        <w:tc>
          <w:tcPr>
            <w:tcW w:w="284" w:type="dxa"/>
            <w:shd w:val="clear" w:color="auto" w:fill="auto"/>
          </w:tcPr>
          <w:p w14:paraId="151B1862" w14:textId="77777777" w:rsidR="000931D0" w:rsidRPr="00907BCB" w:rsidRDefault="000931D0" w:rsidP="001D04AF">
            <w:pPr>
              <w:pStyle w:val="Text"/>
            </w:pPr>
            <w:r>
              <w:t>…</w:t>
            </w:r>
          </w:p>
        </w:tc>
      </w:tr>
      <w:tr w:rsidR="00AC23C4" w:rsidRPr="0098304A" w14:paraId="77A4D1DD" w14:textId="77777777" w:rsidTr="00AC23C4">
        <w:trPr>
          <w:gridAfter w:val="1"/>
          <w:wAfter w:w="90" w:type="dxa"/>
        </w:trPr>
        <w:tc>
          <w:tcPr>
            <w:tcW w:w="707" w:type="dxa"/>
            <w:shd w:val="clear" w:color="auto" w:fill="auto"/>
          </w:tcPr>
          <w:p w14:paraId="01AF690D" w14:textId="77777777" w:rsidR="000931D0" w:rsidRPr="00257C11" w:rsidRDefault="000931D0" w:rsidP="001D04AF">
            <w:pPr>
              <w:pStyle w:val="GlossEng2ptafter"/>
            </w:pPr>
          </w:p>
        </w:tc>
        <w:tc>
          <w:tcPr>
            <w:tcW w:w="740" w:type="dxa"/>
            <w:shd w:val="clear" w:color="auto" w:fill="auto"/>
          </w:tcPr>
          <w:p w14:paraId="415DCA39" w14:textId="77777777" w:rsidR="000931D0" w:rsidRPr="0098304A" w:rsidRDefault="000931D0" w:rsidP="001D04AF">
            <w:pPr>
              <w:pStyle w:val="GlossEng2ptafter"/>
            </w:pPr>
            <w:r w:rsidRPr="0098304A">
              <w:t>stay</w:t>
            </w:r>
          </w:p>
        </w:tc>
        <w:tc>
          <w:tcPr>
            <w:tcW w:w="360" w:type="dxa"/>
            <w:gridSpan w:val="3"/>
            <w:shd w:val="clear" w:color="auto" w:fill="auto"/>
          </w:tcPr>
          <w:p w14:paraId="4623D6E2" w14:textId="77777777" w:rsidR="000931D0" w:rsidRPr="0098304A" w:rsidRDefault="000931D0" w:rsidP="001D04AF">
            <w:pPr>
              <w:pStyle w:val="GlossEng2ptafter"/>
            </w:pPr>
            <w:r w:rsidRPr="0098304A">
              <w:t>at</w:t>
            </w:r>
          </w:p>
        </w:tc>
        <w:tc>
          <w:tcPr>
            <w:tcW w:w="684" w:type="dxa"/>
            <w:gridSpan w:val="3"/>
            <w:shd w:val="clear" w:color="auto" w:fill="auto"/>
          </w:tcPr>
          <w:p w14:paraId="67F77557" w14:textId="77777777" w:rsidR="000931D0" w:rsidRPr="0098304A" w:rsidRDefault="000931D0" w:rsidP="001D04AF">
            <w:pPr>
              <w:pStyle w:val="GlossEng2ptafter"/>
            </w:pPr>
            <w:r w:rsidRPr="0098304A">
              <w:t>Sawar</w:t>
            </w:r>
          </w:p>
        </w:tc>
        <w:tc>
          <w:tcPr>
            <w:tcW w:w="688" w:type="dxa"/>
            <w:gridSpan w:val="3"/>
            <w:shd w:val="clear" w:color="auto" w:fill="auto"/>
          </w:tcPr>
          <w:p w14:paraId="1B5D7143" w14:textId="77777777" w:rsidR="000931D0" w:rsidRPr="0099608C" w:rsidRDefault="000931D0" w:rsidP="001D04AF">
            <w:pPr>
              <w:pStyle w:val="GlossEng2ptafter"/>
              <w:rPr>
                <w:rStyle w:val="ChSmallCaps"/>
              </w:rPr>
            </w:pPr>
            <w:r w:rsidRPr="0099608C">
              <w:rPr>
                <w:rStyle w:val="ChSmallCaps"/>
              </w:rPr>
              <w:t>l.dist</w:t>
            </w:r>
          </w:p>
        </w:tc>
        <w:tc>
          <w:tcPr>
            <w:tcW w:w="284" w:type="dxa"/>
            <w:shd w:val="clear" w:color="auto" w:fill="auto"/>
          </w:tcPr>
          <w:p w14:paraId="6ACEC4F8" w14:textId="77777777" w:rsidR="000931D0" w:rsidRPr="00907BCB" w:rsidRDefault="000931D0" w:rsidP="001D04AF">
            <w:pPr>
              <w:pStyle w:val="GlossEng2ptafter"/>
            </w:pPr>
          </w:p>
        </w:tc>
        <w:tc>
          <w:tcPr>
            <w:tcW w:w="651" w:type="dxa"/>
            <w:gridSpan w:val="3"/>
            <w:shd w:val="clear" w:color="auto" w:fill="auto"/>
          </w:tcPr>
          <w:p w14:paraId="19674FB0" w14:textId="77777777" w:rsidR="000931D0" w:rsidRPr="00907BCB" w:rsidRDefault="000931D0" w:rsidP="001D04AF">
            <w:pPr>
              <w:pStyle w:val="GlossEng2ptafter"/>
            </w:pPr>
            <w:r w:rsidRPr="00907BCB">
              <w:t>house</w:t>
            </w:r>
          </w:p>
        </w:tc>
        <w:tc>
          <w:tcPr>
            <w:tcW w:w="777" w:type="dxa"/>
            <w:gridSpan w:val="3"/>
            <w:shd w:val="clear" w:color="auto" w:fill="auto"/>
          </w:tcPr>
          <w:p w14:paraId="2B68D480" w14:textId="77777777" w:rsidR="000931D0" w:rsidRPr="0099608C" w:rsidRDefault="000931D0" w:rsidP="001D04AF">
            <w:pPr>
              <w:pStyle w:val="GlossEng2ptafter"/>
              <w:rPr>
                <w:rStyle w:val="ChSmallCaps"/>
              </w:rPr>
            </w:pPr>
            <w:r w:rsidRPr="0099608C">
              <w:rPr>
                <w:rStyle w:val="ChSmallCaps"/>
              </w:rPr>
              <w:t>d.prox</w:t>
            </w:r>
          </w:p>
        </w:tc>
        <w:tc>
          <w:tcPr>
            <w:tcW w:w="740" w:type="dxa"/>
            <w:gridSpan w:val="3"/>
            <w:shd w:val="clear" w:color="auto" w:fill="auto"/>
          </w:tcPr>
          <w:p w14:paraId="6FAD09DD" w14:textId="77777777" w:rsidR="000931D0" w:rsidRPr="00907BCB" w:rsidRDefault="000931D0" w:rsidP="001D04AF">
            <w:pPr>
              <w:pStyle w:val="GlossEng2ptafter"/>
            </w:pPr>
            <w:r w:rsidRPr="00907BCB">
              <w:t>stay</w:t>
            </w:r>
          </w:p>
        </w:tc>
        <w:tc>
          <w:tcPr>
            <w:tcW w:w="284" w:type="dxa"/>
            <w:shd w:val="clear" w:color="auto" w:fill="auto"/>
          </w:tcPr>
          <w:p w14:paraId="5C605B8B" w14:textId="77777777" w:rsidR="000931D0" w:rsidRPr="00907BCB" w:rsidRDefault="000931D0" w:rsidP="001D04AF">
            <w:pPr>
              <w:pStyle w:val="GlossEng2ptafter"/>
            </w:pPr>
          </w:p>
        </w:tc>
      </w:tr>
      <w:tr w:rsidR="00AC23C4" w:rsidRPr="00414A9C" w14:paraId="36EEBE48" w14:textId="77777777" w:rsidTr="00AC23C4">
        <w:trPr>
          <w:gridAfter w:val="7"/>
          <w:wAfter w:w="1715" w:type="dxa"/>
        </w:trPr>
        <w:tc>
          <w:tcPr>
            <w:tcW w:w="707" w:type="dxa"/>
            <w:shd w:val="clear" w:color="auto" w:fill="auto"/>
          </w:tcPr>
          <w:p w14:paraId="0913FA7B" w14:textId="77777777" w:rsidR="000931D0" w:rsidRPr="00D64B8E" w:rsidRDefault="000931D0" w:rsidP="001D04AF">
            <w:pPr>
              <w:pStyle w:val="O0Nwnext"/>
            </w:pPr>
          </w:p>
        </w:tc>
        <w:tc>
          <w:tcPr>
            <w:tcW w:w="851" w:type="dxa"/>
            <w:gridSpan w:val="3"/>
            <w:shd w:val="clear" w:color="auto" w:fill="auto"/>
          </w:tcPr>
          <w:p w14:paraId="5E7D0970" w14:textId="77777777" w:rsidR="000931D0" w:rsidRPr="00907BCB" w:rsidRDefault="000931D0" w:rsidP="001D04AF">
            <w:pPr>
              <w:pStyle w:val="Text"/>
            </w:pPr>
            <w:r w:rsidRPr="00907BCB">
              <w:t>baru</w:t>
            </w:r>
          </w:p>
        </w:tc>
        <w:tc>
          <w:tcPr>
            <w:tcW w:w="651" w:type="dxa"/>
            <w:gridSpan w:val="3"/>
            <w:shd w:val="clear" w:color="auto" w:fill="auto"/>
          </w:tcPr>
          <w:p w14:paraId="7DDFF5D6" w14:textId="77777777" w:rsidR="000931D0" w:rsidRPr="00173E6E" w:rsidRDefault="000931D0" w:rsidP="001D04AF">
            <w:pPr>
              <w:pStyle w:val="Text"/>
              <w:rPr>
                <w:rStyle w:val="ChBlueBold"/>
              </w:rPr>
            </w:pPr>
            <w:r w:rsidRPr="00173E6E">
              <w:rPr>
                <w:rStyle w:val="ChBlueBold"/>
              </w:rPr>
              <w:t>ruma</w:t>
            </w:r>
          </w:p>
        </w:tc>
        <w:tc>
          <w:tcPr>
            <w:tcW w:w="706" w:type="dxa"/>
            <w:gridSpan w:val="3"/>
            <w:shd w:val="clear" w:color="auto" w:fill="auto"/>
          </w:tcPr>
          <w:p w14:paraId="13E6FF04" w14:textId="77777777" w:rsidR="000931D0" w:rsidRPr="00173E6E" w:rsidRDefault="000931D0" w:rsidP="001D04AF">
            <w:pPr>
              <w:pStyle w:val="Text"/>
              <w:rPr>
                <w:rStyle w:val="ChBlueBold"/>
              </w:rPr>
            </w:pPr>
            <w:r w:rsidRPr="00173E6E">
              <w:rPr>
                <w:rStyle w:val="ChBlueBold"/>
              </w:rPr>
              <w:t>itu</w:t>
            </w:r>
          </w:p>
        </w:tc>
        <w:tc>
          <w:tcPr>
            <w:tcW w:w="696" w:type="dxa"/>
            <w:gridSpan w:val="3"/>
            <w:shd w:val="clear" w:color="auto" w:fill="auto"/>
          </w:tcPr>
          <w:p w14:paraId="1FD20210" w14:textId="77777777" w:rsidR="000931D0" w:rsidRPr="00907BCB" w:rsidRDefault="000931D0" w:rsidP="001D04AF">
            <w:pPr>
              <w:pStyle w:val="Text"/>
            </w:pPr>
            <w:r w:rsidRPr="00907BCB">
              <w:t>bikin</w:t>
            </w:r>
            <w:r w:rsidR="006745DB">
              <w:t>g</w:t>
            </w:r>
          </w:p>
        </w:tc>
        <w:tc>
          <w:tcPr>
            <w:tcW w:w="679" w:type="dxa"/>
            <w:gridSpan w:val="3"/>
            <w:shd w:val="clear" w:color="auto" w:fill="auto"/>
          </w:tcPr>
          <w:p w14:paraId="56A5EFD6" w14:textId="77777777" w:rsidR="000931D0" w:rsidRPr="00907BCB" w:rsidRDefault="000931D0" w:rsidP="001D04AF">
            <w:pPr>
              <w:pStyle w:val="Text"/>
            </w:pPr>
            <w:r>
              <w:t>besar</w:t>
            </w:r>
          </w:p>
        </w:tc>
      </w:tr>
      <w:tr w:rsidR="00AC23C4" w:rsidRPr="00907BCB" w14:paraId="4A1E9CBC" w14:textId="77777777" w:rsidTr="00AC23C4">
        <w:trPr>
          <w:gridAfter w:val="7"/>
          <w:wAfter w:w="1715" w:type="dxa"/>
        </w:trPr>
        <w:tc>
          <w:tcPr>
            <w:tcW w:w="707" w:type="dxa"/>
            <w:shd w:val="clear" w:color="auto" w:fill="auto"/>
          </w:tcPr>
          <w:p w14:paraId="0006AC53" w14:textId="77777777" w:rsidR="000931D0" w:rsidRPr="00D64B8E" w:rsidRDefault="000931D0" w:rsidP="001D04AF">
            <w:pPr>
              <w:pStyle w:val="GlossEng"/>
            </w:pPr>
          </w:p>
        </w:tc>
        <w:tc>
          <w:tcPr>
            <w:tcW w:w="851" w:type="dxa"/>
            <w:gridSpan w:val="3"/>
            <w:shd w:val="clear" w:color="auto" w:fill="auto"/>
          </w:tcPr>
          <w:p w14:paraId="1B0D894D" w14:textId="77777777" w:rsidR="000931D0" w:rsidRPr="00856563" w:rsidRDefault="00171D59" w:rsidP="001D04AF">
            <w:pPr>
              <w:pStyle w:val="GlossEng"/>
            </w:pPr>
            <w:r>
              <w:t>and.then</w:t>
            </w:r>
          </w:p>
        </w:tc>
        <w:tc>
          <w:tcPr>
            <w:tcW w:w="651" w:type="dxa"/>
            <w:gridSpan w:val="3"/>
            <w:shd w:val="clear" w:color="auto" w:fill="auto"/>
          </w:tcPr>
          <w:p w14:paraId="71591BB3" w14:textId="77777777" w:rsidR="000931D0" w:rsidRPr="00907BCB" w:rsidRDefault="000931D0" w:rsidP="001D04AF">
            <w:pPr>
              <w:pStyle w:val="GlossEng"/>
            </w:pPr>
            <w:r w:rsidRPr="00907BCB">
              <w:t>house</w:t>
            </w:r>
          </w:p>
        </w:tc>
        <w:tc>
          <w:tcPr>
            <w:tcW w:w="706" w:type="dxa"/>
            <w:gridSpan w:val="3"/>
            <w:shd w:val="clear" w:color="auto" w:fill="auto"/>
          </w:tcPr>
          <w:p w14:paraId="02888982" w14:textId="77777777" w:rsidR="000931D0" w:rsidRPr="0099608C" w:rsidRDefault="000931D0" w:rsidP="001D04AF">
            <w:pPr>
              <w:pStyle w:val="GlossEng"/>
              <w:rPr>
                <w:rStyle w:val="ChSmallCaps"/>
              </w:rPr>
            </w:pPr>
            <w:r w:rsidRPr="0099608C">
              <w:rPr>
                <w:rStyle w:val="ChSmallCaps"/>
              </w:rPr>
              <w:t>d.dist</w:t>
            </w:r>
          </w:p>
        </w:tc>
        <w:tc>
          <w:tcPr>
            <w:tcW w:w="696" w:type="dxa"/>
            <w:gridSpan w:val="3"/>
            <w:shd w:val="clear" w:color="auto" w:fill="auto"/>
          </w:tcPr>
          <w:p w14:paraId="4B0FEDDC" w14:textId="77777777" w:rsidR="000931D0" w:rsidRPr="00907BCB" w:rsidRDefault="000931D0" w:rsidP="001D04AF">
            <w:pPr>
              <w:pStyle w:val="GlossEng"/>
            </w:pPr>
            <w:r w:rsidRPr="00907BCB">
              <w:t>make</w:t>
            </w:r>
          </w:p>
        </w:tc>
        <w:tc>
          <w:tcPr>
            <w:tcW w:w="679" w:type="dxa"/>
            <w:gridSpan w:val="3"/>
            <w:shd w:val="clear" w:color="auto" w:fill="auto"/>
          </w:tcPr>
          <w:p w14:paraId="3D24DC27" w14:textId="77777777" w:rsidR="000931D0" w:rsidRPr="00907BCB" w:rsidRDefault="000931D0" w:rsidP="001D04AF">
            <w:pPr>
              <w:pStyle w:val="GlossEng"/>
            </w:pPr>
            <w:r>
              <w:t>be.</w:t>
            </w:r>
            <w:r w:rsidRPr="00907BCB">
              <w:t>big</w:t>
            </w:r>
          </w:p>
        </w:tc>
      </w:tr>
    </w:tbl>
    <w:p w14:paraId="136FA69A" w14:textId="13FAA080" w:rsidR="000931D0" w:rsidRDefault="00B7093A" w:rsidP="000931D0">
      <w:pPr>
        <w:pStyle w:val="FreeTranslEng"/>
      </w:pPr>
      <w:r>
        <w:t>‘</w:t>
      </w:r>
      <w:r w:rsidR="000931D0">
        <w:t>(we</w:t>
      </w:r>
      <w:r>
        <w:t>’</w:t>
      </w:r>
      <w:r w:rsidR="000931D0">
        <w:t>ll) leave this (house) behind, the children will stay (here), (and) we</w:t>
      </w:r>
      <w:r>
        <w:t>’</w:t>
      </w:r>
      <w:r w:rsidR="000931D0">
        <w:t>ll move to Sawar over there …, (we</w:t>
      </w:r>
      <w:r>
        <w:t>’</w:t>
      </w:r>
      <w:r w:rsidR="000931D0">
        <w:t xml:space="preserve">ll) leave </w:t>
      </w:r>
      <w:r w:rsidR="000931D0" w:rsidRPr="00A62369">
        <w:rPr>
          <w:rStyle w:val="ChBlueBold"/>
        </w:rPr>
        <w:t>this house</w:t>
      </w:r>
      <w:r w:rsidR="000931D0">
        <w:t xml:space="preserve"> behind … </w:t>
      </w:r>
      <w:r w:rsidR="00940E74">
        <w:t>and then</w:t>
      </w:r>
      <w:r w:rsidR="000931D0">
        <w:t xml:space="preserve"> (we</w:t>
      </w:r>
      <w:r>
        <w:t>’</w:t>
      </w:r>
      <w:r w:rsidR="000931D0">
        <w:t xml:space="preserve">ll) make </w:t>
      </w:r>
      <w:r w:rsidR="000931D0" w:rsidRPr="00A62369">
        <w:rPr>
          <w:rStyle w:val="ChBlueBold"/>
        </w:rPr>
        <w:t>that house</w:t>
      </w:r>
      <w:r w:rsidR="000931D0">
        <w:t xml:space="preserve"> (in Sawar) bigger</w:t>
      </w:r>
      <w:r>
        <w:t>’</w:t>
      </w:r>
      <w:r w:rsidR="000931D0">
        <w:t xml:space="preserve"> </w:t>
      </w:r>
      <w:r w:rsidR="000931D0" w:rsidRPr="00E67FA9">
        <w:rPr>
          <w:rStyle w:val="ExampleSource"/>
        </w:rPr>
        <w:t>[081110-001-Cv.0012/0022/0025/0027]</w:t>
      </w:r>
    </w:p>
    <w:p w14:paraId="3D570E4E" w14:textId="1BE3FD68" w:rsidR="000931D0" w:rsidRDefault="000931D0" w:rsidP="00516196">
      <w:pPr>
        <w:pStyle w:val="Body0005after"/>
      </w:pPr>
      <w:r>
        <w:t xml:space="preserve">The second set of examples in </w:t>
      </w:r>
      <w:r>
        <w:fldChar w:fldCharType="begin"/>
      </w:r>
      <w:r>
        <w:instrText xml:space="preserve"> REF _Ref338955250 \h </w:instrText>
      </w:r>
      <w:r>
        <w:fldChar w:fldCharType="separate"/>
      </w:r>
      <w:r w:rsidR="00154D81">
        <w:t>(</w:t>
      </w:r>
      <w:r w:rsidR="00154D81">
        <w:rPr>
          <w:noProof/>
        </w:rPr>
        <w:t>2</w:t>
      </w:r>
      <w:r w:rsidR="00154D81">
        <w:t>)</w:t>
      </w:r>
      <w:r>
        <w:fldChar w:fldCharType="end"/>
      </w:r>
      <w:r>
        <w:t xml:space="preserve"> and </w:t>
      </w:r>
      <w:r>
        <w:fldChar w:fldCharType="begin"/>
      </w:r>
      <w:r>
        <w:instrText xml:space="preserve"> REF _Ref338955256 \h </w:instrText>
      </w:r>
      <w:r>
        <w:fldChar w:fldCharType="separate"/>
      </w:r>
      <w:r w:rsidR="00154D81">
        <w:t>(</w:t>
      </w:r>
      <w:r w:rsidR="00154D81">
        <w:rPr>
          <w:noProof/>
        </w:rPr>
        <w:t>3</w:t>
      </w:r>
      <w:r w:rsidR="00154D81">
        <w:t>)</w:t>
      </w:r>
      <w:r>
        <w:fldChar w:fldCharType="end"/>
      </w:r>
      <w:r>
        <w:t xml:space="preserve"> illustrates how the pronominally used demonstratives signal spatial distance. The example in </w:t>
      </w:r>
      <w:r>
        <w:fldChar w:fldCharType="begin"/>
      </w:r>
      <w:r>
        <w:instrText xml:space="preserve"> REF _Ref338955250 \h </w:instrText>
      </w:r>
      <w:r>
        <w:fldChar w:fldCharType="separate"/>
      </w:r>
      <w:r w:rsidR="00154D81">
        <w:t>(</w:t>
      </w:r>
      <w:r w:rsidR="00154D81">
        <w:rPr>
          <w:noProof/>
        </w:rPr>
        <w:t>2</w:t>
      </w:r>
      <w:r w:rsidR="00154D81">
        <w:t>)</w:t>
      </w:r>
      <w:r>
        <w:fldChar w:fldCharType="end"/>
      </w:r>
      <w:r>
        <w:t xml:space="preserve"> occurred when the speaker and his brother were fishing. When asked where he had put the fish they had just caught, the speaker employs </w:t>
      </w:r>
      <w:r w:rsidRPr="007106DE">
        <w:rPr>
          <w:rStyle w:val="ChItalBold"/>
        </w:rPr>
        <w:t>ini</w:t>
      </w:r>
      <w:r>
        <w:t xml:space="preserve"> </w:t>
      </w:r>
      <w:r w:rsidR="00B7093A">
        <w:t>‘</w:t>
      </w:r>
      <w:r w:rsidRPr="0099608C">
        <w:rPr>
          <w:rStyle w:val="ChSmallCaps"/>
        </w:rPr>
        <w:t>d.prox</w:t>
      </w:r>
      <w:r w:rsidR="00B7093A">
        <w:t>’</w:t>
      </w:r>
      <w:r>
        <w:t xml:space="preserve"> to convey that the fish </w:t>
      </w:r>
      <w:r w:rsidRPr="00BE583B">
        <w:rPr>
          <w:rStyle w:val="ChItalBold"/>
        </w:rPr>
        <w:t>ada ini</w:t>
      </w:r>
      <w:r>
        <w:t xml:space="preserve"> </w:t>
      </w:r>
      <w:r w:rsidR="00B7093A">
        <w:t>‘</w:t>
      </w:r>
      <w:r>
        <w:t>are here</w:t>
      </w:r>
      <w:r w:rsidR="00B7093A">
        <w:t>’</w:t>
      </w:r>
      <w:r>
        <w:t xml:space="preserve">, in the bucket right next to him. In </w:t>
      </w:r>
      <w:r>
        <w:fldChar w:fldCharType="begin"/>
      </w:r>
      <w:r>
        <w:instrText xml:space="preserve"> REF _Ref338955256 \h </w:instrText>
      </w:r>
      <w:r>
        <w:fldChar w:fldCharType="separate"/>
      </w:r>
      <w:r w:rsidR="00154D81">
        <w:t>(</w:t>
      </w:r>
      <w:r w:rsidR="00154D81">
        <w:rPr>
          <w:noProof/>
        </w:rPr>
        <w:t>3</w:t>
      </w:r>
      <w:r w:rsidR="00154D81">
        <w:t>)</w:t>
      </w:r>
      <w:r>
        <w:fldChar w:fldCharType="end"/>
      </w:r>
      <w:r>
        <w:t xml:space="preserve">, the speaker replies to the question where a certain other person was. Employing </w:t>
      </w:r>
      <w:r w:rsidRPr="00DE74F9">
        <w:rPr>
          <w:rStyle w:val="ChItalBold"/>
        </w:rPr>
        <w:t>itu</w:t>
      </w:r>
      <w:r>
        <w:t xml:space="preserve"> </w:t>
      </w:r>
      <w:r w:rsidR="00B7093A">
        <w:t>‘</w:t>
      </w:r>
      <w:r w:rsidRPr="0099608C">
        <w:rPr>
          <w:rStyle w:val="ChSmallCaps"/>
        </w:rPr>
        <w:t>d.dist</w:t>
      </w:r>
      <w:r w:rsidR="00B7093A">
        <w:t>’</w:t>
      </w:r>
      <w:r>
        <w:t xml:space="preserve"> the speaker states that </w:t>
      </w:r>
      <w:r w:rsidRPr="003105F9">
        <w:rPr>
          <w:rStyle w:val="ChItalBold"/>
        </w:rPr>
        <w:t>de ada tu</w:t>
      </w:r>
      <w:r>
        <w:t xml:space="preserve"> </w:t>
      </w:r>
      <w:r w:rsidR="00B7093A">
        <w:t>‘</w:t>
      </w:r>
      <w:r>
        <w:t>she is over there</w:t>
      </w:r>
      <w:r w:rsidR="00B7093A">
        <w:t>’</w:t>
      </w:r>
      <w:r>
        <w:t>.</w:t>
      </w:r>
    </w:p>
    <w:p w14:paraId="4FCC8E31" w14:textId="77777777" w:rsidR="002E73FE" w:rsidRDefault="002E73FE" w:rsidP="002E73FE">
      <w:pPr>
        <w:pStyle w:val="ExampleTitle"/>
        <w:rPr>
          <w:lang w:eastAsia="en-US"/>
        </w:rPr>
      </w:pPr>
      <w:r>
        <w:rPr>
          <w:lang w:eastAsia="en-US"/>
        </w:rPr>
        <w:t>Spatial uses: Examples set #2</w:t>
      </w:r>
    </w:p>
    <w:tbl>
      <w:tblPr>
        <w:tblW w:w="0" w:type="auto"/>
        <w:tblCellMar>
          <w:left w:w="42" w:type="dxa"/>
          <w:right w:w="42" w:type="dxa"/>
        </w:tblCellMar>
        <w:tblLook w:val="01E0" w:firstRow="1" w:lastRow="1" w:firstColumn="1" w:lastColumn="1" w:noHBand="0" w:noVBand="0"/>
      </w:tblPr>
      <w:tblGrid>
        <w:gridCol w:w="709"/>
        <w:gridCol w:w="562"/>
        <w:gridCol w:w="777"/>
      </w:tblGrid>
      <w:tr w:rsidR="000931D0" w:rsidRPr="00414A9C" w14:paraId="382E25C0" w14:textId="77777777" w:rsidTr="00AC23C4">
        <w:tc>
          <w:tcPr>
            <w:tcW w:w="709" w:type="dxa"/>
            <w:shd w:val="clear" w:color="auto" w:fill="auto"/>
          </w:tcPr>
          <w:p w14:paraId="7577CF0E" w14:textId="77777777" w:rsidR="000931D0" w:rsidRPr="005145B0" w:rsidRDefault="000931D0" w:rsidP="001D04AF">
            <w:pPr>
              <w:pStyle w:val="O0Nwnext"/>
            </w:pPr>
            <w:bookmarkStart w:id="3241" w:name="_Ref320266712"/>
            <w:bookmarkStart w:id="3242" w:name="_Ref338955250"/>
            <w:r>
              <w:t>(</w:t>
            </w:r>
            <w:fldSimple w:instr=" SEQ ( \* ARABIC \s 1 ">
              <w:r w:rsidR="00154D81">
                <w:rPr>
                  <w:noProof/>
                </w:rPr>
                <w:t>2</w:t>
              </w:r>
            </w:fldSimple>
            <w:bookmarkEnd w:id="3241"/>
            <w:r>
              <w:t>)</w:t>
            </w:r>
            <w:bookmarkEnd w:id="3242"/>
          </w:p>
        </w:tc>
        <w:tc>
          <w:tcPr>
            <w:tcW w:w="562" w:type="dxa"/>
            <w:shd w:val="clear" w:color="auto" w:fill="auto"/>
          </w:tcPr>
          <w:p w14:paraId="104F4373" w14:textId="77777777" w:rsidR="000931D0" w:rsidRPr="002811F7" w:rsidRDefault="000931D0" w:rsidP="001D04AF">
            <w:pPr>
              <w:pStyle w:val="Text"/>
            </w:pPr>
            <w:r w:rsidRPr="002811F7">
              <w:t>ada</w:t>
            </w:r>
          </w:p>
        </w:tc>
        <w:tc>
          <w:tcPr>
            <w:tcW w:w="777" w:type="dxa"/>
            <w:shd w:val="clear" w:color="auto" w:fill="auto"/>
          </w:tcPr>
          <w:p w14:paraId="4BDB53E4" w14:textId="77777777" w:rsidR="000931D0" w:rsidRPr="00540FE6" w:rsidRDefault="000931D0" w:rsidP="001D04AF">
            <w:pPr>
              <w:pStyle w:val="Text"/>
              <w:rPr>
                <w:rStyle w:val="ChBlueBold"/>
              </w:rPr>
            </w:pPr>
            <w:r w:rsidRPr="00540FE6">
              <w:rPr>
                <w:rStyle w:val="ChBlueBold"/>
              </w:rPr>
              <w:t>ni</w:t>
            </w:r>
          </w:p>
        </w:tc>
      </w:tr>
      <w:tr w:rsidR="000931D0" w:rsidRPr="00AC23C4" w14:paraId="58D54C3A" w14:textId="77777777" w:rsidTr="00AC23C4">
        <w:tc>
          <w:tcPr>
            <w:tcW w:w="709" w:type="dxa"/>
            <w:shd w:val="clear" w:color="auto" w:fill="auto"/>
          </w:tcPr>
          <w:p w14:paraId="5D6AFB02" w14:textId="77777777" w:rsidR="000931D0" w:rsidRPr="00540FE6" w:rsidRDefault="000931D0" w:rsidP="001D04AF">
            <w:pPr>
              <w:pStyle w:val="GlossEng"/>
            </w:pPr>
          </w:p>
        </w:tc>
        <w:tc>
          <w:tcPr>
            <w:tcW w:w="562" w:type="dxa"/>
            <w:shd w:val="clear" w:color="auto" w:fill="auto"/>
          </w:tcPr>
          <w:p w14:paraId="6C2C67C5" w14:textId="77777777" w:rsidR="000931D0" w:rsidRPr="002811F7" w:rsidRDefault="000931D0" w:rsidP="001D04AF">
            <w:pPr>
              <w:pStyle w:val="GlossEng"/>
            </w:pPr>
            <w:r w:rsidRPr="002811F7">
              <w:t>exist</w:t>
            </w:r>
          </w:p>
        </w:tc>
        <w:tc>
          <w:tcPr>
            <w:tcW w:w="777" w:type="dxa"/>
            <w:shd w:val="clear" w:color="auto" w:fill="auto"/>
          </w:tcPr>
          <w:p w14:paraId="7E95EDEB" w14:textId="77777777" w:rsidR="000931D0" w:rsidRPr="0099608C" w:rsidRDefault="000931D0" w:rsidP="001D04AF">
            <w:pPr>
              <w:pStyle w:val="GlossEng"/>
              <w:rPr>
                <w:rStyle w:val="ChSmallCaps"/>
              </w:rPr>
            </w:pPr>
            <w:r w:rsidRPr="0099608C">
              <w:rPr>
                <w:rStyle w:val="ChSmallCaps"/>
              </w:rPr>
              <w:t>d.prox</w:t>
            </w:r>
          </w:p>
        </w:tc>
      </w:tr>
    </w:tbl>
    <w:p w14:paraId="09DA30A7" w14:textId="6F226C32" w:rsidR="000931D0" w:rsidRPr="002811F7" w:rsidRDefault="000931D0" w:rsidP="000931D0">
      <w:pPr>
        <w:pStyle w:val="FreeTranslEng"/>
      </w:pPr>
      <w:r>
        <w:t xml:space="preserve">[Reply to a question:] </w:t>
      </w:r>
      <w:r w:rsidR="00B7093A">
        <w:t>‘</w:t>
      </w:r>
      <w:r>
        <w:t xml:space="preserve">(the fish) are </w:t>
      </w:r>
      <w:r w:rsidRPr="00540FE6">
        <w:rPr>
          <w:rStyle w:val="ChBlueBold"/>
        </w:rPr>
        <w:t>here</w:t>
      </w:r>
      <w:r w:rsidR="00B7093A">
        <w:t>’</w:t>
      </w:r>
      <w:r>
        <w:t xml:space="preserve"> </w:t>
      </w:r>
      <w:r w:rsidR="00A87C2F">
        <w:rPr>
          <w:rStyle w:val="ExampleSource"/>
        </w:rPr>
        <w:t>[080917-006-CvHt</w:t>
      </w:r>
      <w:r w:rsidRPr="00A47F10">
        <w:rPr>
          <w:rStyle w:val="ExampleSource"/>
        </w:rPr>
        <w:t>.0005]</w:t>
      </w:r>
    </w:p>
    <w:tbl>
      <w:tblPr>
        <w:tblW w:w="4223" w:type="dxa"/>
        <w:tblCellMar>
          <w:left w:w="42" w:type="dxa"/>
          <w:right w:w="42" w:type="dxa"/>
        </w:tblCellMar>
        <w:tblLook w:val="01E0" w:firstRow="1" w:lastRow="1" w:firstColumn="1" w:lastColumn="1" w:noHBand="0" w:noVBand="0"/>
      </w:tblPr>
      <w:tblGrid>
        <w:gridCol w:w="709"/>
        <w:gridCol w:w="489"/>
        <w:gridCol w:w="562"/>
        <w:gridCol w:w="706"/>
        <w:gridCol w:w="489"/>
        <w:gridCol w:w="562"/>
        <w:gridCol w:w="706"/>
      </w:tblGrid>
      <w:tr w:rsidR="00AC23C4" w:rsidRPr="00414A9C" w14:paraId="4E3F86AD" w14:textId="77777777" w:rsidTr="00AC23C4">
        <w:tc>
          <w:tcPr>
            <w:tcW w:w="709" w:type="dxa"/>
            <w:shd w:val="clear" w:color="auto" w:fill="auto"/>
          </w:tcPr>
          <w:p w14:paraId="12893982" w14:textId="77777777" w:rsidR="000931D0" w:rsidRPr="00243B92" w:rsidRDefault="000931D0" w:rsidP="001D04AF">
            <w:pPr>
              <w:pStyle w:val="O0Nwnext"/>
            </w:pPr>
            <w:bookmarkStart w:id="3243" w:name="_Ref320266713"/>
            <w:bookmarkStart w:id="3244" w:name="_Ref338955256"/>
            <w:r>
              <w:t>(</w:t>
            </w:r>
            <w:fldSimple w:instr=" SEQ ( \* ARABIC \s 1 ">
              <w:r w:rsidR="00154D81">
                <w:rPr>
                  <w:noProof/>
                </w:rPr>
                <w:t>3</w:t>
              </w:r>
            </w:fldSimple>
            <w:bookmarkEnd w:id="3243"/>
            <w:r>
              <w:t>)</w:t>
            </w:r>
            <w:bookmarkEnd w:id="3244"/>
          </w:p>
        </w:tc>
        <w:tc>
          <w:tcPr>
            <w:tcW w:w="489" w:type="dxa"/>
            <w:shd w:val="clear" w:color="auto" w:fill="auto"/>
          </w:tcPr>
          <w:p w14:paraId="356FE49A" w14:textId="77777777" w:rsidR="000931D0" w:rsidRPr="002811F7" w:rsidRDefault="000931D0" w:rsidP="001D04AF">
            <w:pPr>
              <w:pStyle w:val="Text"/>
            </w:pPr>
            <w:r>
              <w:t>d</w:t>
            </w:r>
            <w:r w:rsidRPr="002811F7">
              <w:t>e</w:t>
            </w:r>
          </w:p>
        </w:tc>
        <w:tc>
          <w:tcPr>
            <w:tcW w:w="562" w:type="dxa"/>
            <w:shd w:val="clear" w:color="auto" w:fill="auto"/>
          </w:tcPr>
          <w:p w14:paraId="20A1C083" w14:textId="77777777" w:rsidR="000931D0" w:rsidRPr="002811F7" w:rsidRDefault="000931D0" w:rsidP="001D04AF">
            <w:pPr>
              <w:pStyle w:val="Text"/>
            </w:pPr>
            <w:r w:rsidRPr="002811F7">
              <w:t>ada</w:t>
            </w:r>
          </w:p>
        </w:tc>
        <w:tc>
          <w:tcPr>
            <w:tcW w:w="706" w:type="dxa"/>
            <w:shd w:val="clear" w:color="auto" w:fill="auto"/>
          </w:tcPr>
          <w:p w14:paraId="78632FE3" w14:textId="40E8C8C8" w:rsidR="000931D0" w:rsidRPr="00042410" w:rsidRDefault="000931D0" w:rsidP="001D04AF">
            <w:pPr>
              <w:pStyle w:val="Text"/>
            </w:pPr>
            <w:r w:rsidRPr="00042410">
              <w:rPr>
                <w:rStyle w:val="ChBlueBold"/>
              </w:rPr>
              <w:t>tu</w:t>
            </w:r>
            <w:r w:rsidR="00042410" w:rsidRPr="00042410">
              <w:t>,</w:t>
            </w:r>
          </w:p>
        </w:tc>
        <w:tc>
          <w:tcPr>
            <w:tcW w:w="489" w:type="dxa"/>
            <w:shd w:val="clear" w:color="auto" w:fill="auto"/>
          </w:tcPr>
          <w:p w14:paraId="1031108D" w14:textId="77777777" w:rsidR="000931D0" w:rsidRPr="002811F7" w:rsidRDefault="000931D0" w:rsidP="001D04AF">
            <w:pPr>
              <w:pStyle w:val="Text"/>
            </w:pPr>
            <w:r>
              <w:t>d</w:t>
            </w:r>
            <w:r w:rsidRPr="002811F7">
              <w:t>e</w:t>
            </w:r>
          </w:p>
        </w:tc>
        <w:tc>
          <w:tcPr>
            <w:tcW w:w="562" w:type="dxa"/>
            <w:shd w:val="clear" w:color="auto" w:fill="auto"/>
          </w:tcPr>
          <w:p w14:paraId="4554B914" w14:textId="77777777" w:rsidR="000931D0" w:rsidRPr="002811F7" w:rsidRDefault="000931D0" w:rsidP="001D04AF">
            <w:pPr>
              <w:pStyle w:val="Text"/>
            </w:pPr>
            <w:r w:rsidRPr="002811F7">
              <w:t>ada</w:t>
            </w:r>
          </w:p>
        </w:tc>
        <w:tc>
          <w:tcPr>
            <w:tcW w:w="706" w:type="dxa"/>
            <w:shd w:val="clear" w:color="auto" w:fill="auto"/>
          </w:tcPr>
          <w:p w14:paraId="5E4D1585" w14:textId="77777777" w:rsidR="000931D0" w:rsidRPr="00A47F10" w:rsidRDefault="000931D0" w:rsidP="001D04AF">
            <w:pPr>
              <w:pStyle w:val="Text"/>
              <w:rPr>
                <w:rStyle w:val="ChBlueBold"/>
              </w:rPr>
            </w:pPr>
            <w:r w:rsidRPr="00A47F10">
              <w:rPr>
                <w:rStyle w:val="ChBlueBold"/>
              </w:rPr>
              <w:t>tu</w:t>
            </w:r>
          </w:p>
        </w:tc>
      </w:tr>
      <w:tr w:rsidR="00AC23C4" w:rsidRPr="00AC23C4" w14:paraId="52ED95D5" w14:textId="77777777" w:rsidTr="00AC23C4">
        <w:tc>
          <w:tcPr>
            <w:tcW w:w="709" w:type="dxa"/>
            <w:shd w:val="clear" w:color="auto" w:fill="auto"/>
          </w:tcPr>
          <w:p w14:paraId="761E823F" w14:textId="77777777" w:rsidR="000931D0" w:rsidRPr="00540FE6" w:rsidRDefault="000931D0" w:rsidP="001D04AF">
            <w:pPr>
              <w:pStyle w:val="GlossEng"/>
            </w:pPr>
          </w:p>
        </w:tc>
        <w:tc>
          <w:tcPr>
            <w:tcW w:w="489" w:type="dxa"/>
            <w:shd w:val="clear" w:color="auto" w:fill="auto"/>
          </w:tcPr>
          <w:p w14:paraId="0B779E34" w14:textId="77777777" w:rsidR="000931D0" w:rsidRPr="0099608C" w:rsidRDefault="000931D0" w:rsidP="001D04AF">
            <w:pPr>
              <w:pStyle w:val="GlossEng"/>
              <w:rPr>
                <w:rStyle w:val="ChSmallCaps"/>
              </w:rPr>
            </w:pPr>
            <w:r w:rsidRPr="0099608C">
              <w:rPr>
                <w:rStyle w:val="ChSmallCaps"/>
              </w:rPr>
              <w:t>3sg</w:t>
            </w:r>
          </w:p>
        </w:tc>
        <w:tc>
          <w:tcPr>
            <w:tcW w:w="562" w:type="dxa"/>
            <w:shd w:val="clear" w:color="auto" w:fill="auto"/>
          </w:tcPr>
          <w:p w14:paraId="06FCF95A" w14:textId="77777777" w:rsidR="000931D0" w:rsidRPr="002811F7" w:rsidRDefault="000931D0" w:rsidP="001D04AF">
            <w:pPr>
              <w:pStyle w:val="GlossEng"/>
            </w:pPr>
            <w:r w:rsidRPr="002811F7">
              <w:t>exist</w:t>
            </w:r>
          </w:p>
        </w:tc>
        <w:tc>
          <w:tcPr>
            <w:tcW w:w="706" w:type="dxa"/>
            <w:shd w:val="clear" w:color="auto" w:fill="auto"/>
          </w:tcPr>
          <w:p w14:paraId="31F6979C" w14:textId="77777777" w:rsidR="000931D0" w:rsidRPr="0099608C" w:rsidRDefault="000931D0" w:rsidP="001D04AF">
            <w:pPr>
              <w:pStyle w:val="GlossEng"/>
              <w:rPr>
                <w:rStyle w:val="ChSmallCaps"/>
              </w:rPr>
            </w:pPr>
            <w:r w:rsidRPr="0099608C">
              <w:rPr>
                <w:rStyle w:val="ChSmallCaps"/>
              </w:rPr>
              <w:t>d.dist</w:t>
            </w:r>
          </w:p>
        </w:tc>
        <w:tc>
          <w:tcPr>
            <w:tcW w:w="489" w:type="dxa"/>
            <w:shd w:val="clear" w:color="auto" w:fill="auto"/>
          </w:tcPr>
          <w:p w14:paraId="5C231210" w14:textId="77777777" w:rsidR="000931D0" w:rsidRPr="0099608C" w:rsidRDefault="000931D0" w:rsidP="001D04AF">
            <w:pPr>
              <w:pStyle w:val="GlossEng"/>
              <w:rPr>
                <w:rStyle w:val="ChSmallCaps"/>
              </w:rPr>
            </w:pPr>
            <w:r w:rsidRPr="0099608C">
              <w:rPr>
                <w:rStyle w:val="ChSmallCaps"/>
              </w:rPr>
              <w:t>3sg</w:t>
            </w:r>
          </w:p>
        </w:tc>
        <w:tc>
          <w:tcPr>
            <w:tcW w:w="562" w:type="dxa"/>
            <w:shd w:val="clear" w:color="auto" w:fill="auto"/>
          </w:tcPr>
          <w:p w14:paraId="4878DA36" w14:textId="77777777" w:rsidR="000931D0" w:rsidRPr="002811F7" w:rsidRDefault="000931D0" w:rsidP="001D04AF">
            <w:pPr>
              <w:pStyle w:val="GlossEng"/>
            </w:pPr>
            <w:r w:rsidRPr="002811F7">
              <w:t>exist</w:t>
            </w:r>
          </w:p>
        </w:tc>
        <w:tc>
          <w:tcPr>
            <w:tcW w:w="706" w:type="dxa"/>
            <w:shd w:val="clear" w:color="auto" w:fill="auto"/>
          </w:tcPr>
          <w:p w14:paraId="5F5820C2" w14:textId="77777777" w:rsidR="000931D0" w:rsidRPr="0099608C" w:rsidRDefault="000931D0" w:rsidP="001D04AF">
            <w:pPr>
              <w:pStyle w:val="GlossEng"/>
              <w:rPr>
                <w:rStyle w:val="ChSmallCaps"/>
              </w:rPr>
            </w:pPr>
            <w:r w:rsidRPr="0099608C">
              <w:rPr>
                <w:rStyle w:val="ChSmallCaps"/>
              </w:rPr>
              <w:t>d.dist</w:t>
            </w:r>
          </w:p>
        </w:tc>
      </w:tr>
    </w:tbl>
    <w:p w14:paraId="7F99E0AB" w14:textId="6565EF4A" w:rsidR="000931D0" w:rsidRPr="002811F7" w:rsidRDefault="000931D0" w:rsidP="000931D0">
      <w:pPr>
        <w:pStyle w:val="FreeTranslEng"/>
      </w:pPr>
      <w:r>
        <w:t xml:space="preserve">[Reply to a question:] </w:t>
      </w:r>
      <w:r w:rsidR="00B7093A">
        <w:t>‘</w:t>
      </w:r>
      <w:r>
        <w:t>she</w:t>
      </w:r>
      <w:r w:rsidR="00B7093A">
        <w:t>’</w:t>
      </w:r>
      <w:r>
        <w:t xml:space="preserve">s </w:t>
      </w:r>
      <w:r w:rsidRPr="00A47F10">
        <w:rPr>
          <w:rStyle w:val="ChBlueBold"/>
        </w:rPr>
        <w:t xml:space="preserve">over </w:t>
      </w:r>
      <w:r>
        <w:rPr>
          <w:rStyle w:val="ChBlueBold"/>
        </w:rPr>
        <w:t>t</w:t>
      </w:r>
      <w:r w:rsidRPr="00A47F10">
        <w:rPr>
          <w:rStyle w:val="ChBlueBold"/>
        </w:rPr>
        <w:t>here</w:t>
      </w:r>
      <w:r w:rsidRPr="00A47F10">
        <w:t>,</w:t>
      </w:r>
      <w:r>
        <w:t xml:space="preserve"> she</w:t>
      </w:r>
      <w:r w:rsidR="00B7093A">
        <w:t>’</w:t>
      </w:r>
      <w:r>
        <w:t xml:space="preserve">s </w:t>
      </w:r>
      <w:r w:rsidRPr="00A47F10">
        <w:rPr>
          <w:rStyle w:val="ChBlueBold"/>
        </w:rPr>
        <w:t xml:space="preserve">over </w:t>
      </w:r>
      <w:r>
        <w:rPr>
          <w:rStyle w:val="ChBlueBold"/>
        </w:rPr>
        <w:t>t</w:t>
      </w:r>
      <w:r w:rsidRPr="00A47F10">
        <w:rPr>
          <w:rStyle w:val="ChBlueBold"/>
        </w:rPr>
        <w:t>here</w:t>
      </w:r>
      <w:r w:rsidR="00B7093A">
        <w:t>’</w:t>
      </w:r>
      <w:r>
        <w:t xml:space="preserve"> </w:t>
      </w:r>
      <w:r w:rsidRPr="00A47F10">
        <w:rPr>
          <w:rStyle w:val="ExampleSource"/>
        </w:rPr>
        <w:t>[081025-009b-Cv.0006]</w:t>
      </w:r>
    </w:p>
    <w:p w14:paraId="4D4D0D96" w14:textId="2FA1756E" w:rsidR="000931D0" w:rsidRDefault="000931D0" w:rsidP="00516196">
      <w:pPr>
        <w:pStyle w:val="Body0005after"/>
      </w:pPr>
      <w:r>
        <w:t xml:space="preserve">In the </w:t>
      </w:r>
      <w:r w:rsidRPr="00552A2E">
        <w:t xml:space="preserve">third set of examples </w:t>
      </w:r>
      <w:r>
        <w:t xml:space="preserve">in </w:t>
      </w:r>
      <w:r>
        <w:fldChar w:fldCharType="begin"/>
      </w:r>
      <w:r>
        <w:instrText xml:space="preserve"> REF _Ref338955257 \h </w:instrText>
      </w:r>
      <w:r>
        <w:fldChar w:fldCharType="separate"/>
      </w:r>
      <w:r w:rsidR="00154D81">
        <w:t>(</w:t>
      </w:r>
      <w:r w:rsidR="00154D81">
        <w:rPr>
          <w:noProof/>
        </w:rPr>
        <w:t>4</w:t>
      </w:r>
      <w:r w:rsidR="00154D81">
        <w:t>)</w:t>
      </w:r>
      <w:r>
        <w:fldChar w:fldCharType="end"/>
      </w:r>
      <w:r>
        <w:t xml:space="preserve"> and </w:t>
      </w:r>
      <w:r>
        <w:fldChar w:fldCharType="begin"/>
      </w:r>
      <w:r>
        <w:instrText xml:space="preserve"> REF _Ref338955259 \h </w:instrText>
      </w:r>
      <w:r>
        <w:fldChar w:fldCharType="separate"/>
      </w:r>
      <w:r w:rsidR="00154D81">
        <w:t>(</w:t>
      </w:r>
      <w:r w:rsidR="00154D81">
        <w:rPr>
          <w:noProof/>
        </w:rPr>
        <w:t>5</w:t>
      </w:r>
      <w:r w:rsidR="00154D81">
        <w:t>)</w:t>
      </w:r>
      <w:r>
        <w:fldChar w:fldCharType="end"/>
      </w:r>
      <w:r>
        <w:t xml:space="preserve">, the demonstratives are used adverbially. The utterance in </w:t>
      </w:r>
      <w:r>
        <w:fldChar w:fldCharType="begin"/>
      </w:r>
      <w:r>
        <w:instrText xml:space="preserve"> REF _Ref338955257 \h </w:instrText>
      </w:r>
      <w:r>
        <w:fldChar w:fldCharType="separate"/>
      </w:r>
      <w:r w:rsidR="00154D81">
        <w:t>(</w:t>
      </w:r>
      <w:r w:rsidR="00154D81">
        <w:rPr>
          <w:noProof/>
        </w:rPr>
        <w:t>4</w:t>
      </w:r>
      <w:r w:rsidR="00154D81">
        <w:t>)</w:t>
      </w:r>
      <w:r>
        <w:fldChar w:fldCharType="end"/>
      </w:r>
      <w:r>
        <w:t xml:space="preserve"> occurred during a discussion about the teenagers living in the house. Noting that they are ill-behaved, the speaker uses </w:t>
      </w:r>
      <w:r w:rsidRPr="007106DE">
        <w:rPr>
          <w:rStyle w:val="ChItalBold"/>
        </w:rPr>
        <w:t>ini</w:t>
      </w:r>
      <w:r>
        <w:t xml:space="preserve"> </w:t>
      </w:r>
      <w:r w:rsidR="00B7093A">
        <w:t>‘</w:t>
      </w:r>
      <w:r w:rsidRPr="0099608C">
        <w:rPr>
          <w:rStyle w:val="ChSmallCaps"/>
        </w:rPr>
        <w:t>d.prox</w:t>
      </w:r>
      <w:r w:rsidR="00B7093A">
        <w:t>’</w:t>
      </w:r>
      <w:r>
        <w:t xml:space="preserve"> to assert that they </w:t>
      </w:r>
      <w:r w:rsidRPr="00FD2EB5">
        <w:rPr>
          <w:rStyle w:val="ChItalBold"/>
        </w:rPr>
        <w:t>tinggal ini</w:t>
      </w:r>
      <w:r>
        <w:t xml:space="preserve"> </w:t>
      </w:r>
      <w:r w:rsidR="00B7093A">
        <w:t>‘</w:t>
      </w:r>
      <w:r>
        <w:t>live here</w:t>
      </w:r>
      <w:r w:rsidR="00B7093A">
        <w:t>’</w:t>
      </w:r>
      <w:r>
        <w:t xml:space="preserve"> in this house. In </w:t>
      </w:r>
      <w:r>
        <w:fldChar w:fldCharType="begin"/>
      </w:r>
      <w:r>
        <w:instrText xml:space="preserve"> REF _Ref338955259 \h </w:instrText>
      </w:r>
      <w:r>
        <w:fldChar w:fldCharType="separate"/>
      </w:r>
      <w:r w:rsidR="00154D81">
        <w:t>(</w:t>
      </w:r>
      <w:r w:rsidR="00154D81">
        <w:rPr>
          <w:noProof/>
        </w:rPr>
        <w:t>5</w:t>
      </w:r>
      <w:r w:rsidR="00154D81">
        <w:t>)</w:t>
      </w:r>
      <w:r>
        <w:fldChar w:fldCharType="end"/>
      </w:r>
      <w:r>
        <w:t xml:space="preserve"> the speaker relates that she used to live in a different part of the regency, namely in Takar. Employing </w:t>
      </w:r>
      <w:r w:rsidRPr="007106DE">
        <w:rPr>
          <w:rStyle w:val="ChItalBold"/>
        </w:rPr>
        <w:t>itu</w:t>
      </w:r>
      <w:r>
        <w:t xml:space="preserve"> </w:t>
      </w:r>
      <w:r w:rsidR="00B7093A">
        <w:t>‘</w:t>
      </w:r>
      <w:r w:rsidRPr="0099608C">
        <w:rPr>
          <w:rStyle w:val="ChSmallCaps"/>
        </w:rPr>
        <w:t>d.dist</w:t>
      </w:r>
      <w:r w:rsidR="00B7093A">
        <w:t>’</w:t>
      </w:r>
      <w:r>
        <w:t xml:space="preserve">, the speaker maintains that she used to </w:t>
      </w:r>
      <w:r w:rsidRPr="008064F2">
        <w:rPr>
          <w:rStyle w:val="ChItalBold"/>
        </w:rPr>
        <w:t>tinggal itu</w:t>
      </w:r>
      <w:r>
        <w:t xml:space="preserve"> </w:t>
      </w:r>
      <w:r w:rsidR="00B7093A">
        <w:t>‘</w:t>
      </w:r>
      <w:r>
        <w:t>live there</w:t>
      </w:r>
      <w:r w:rsidR="00B7093A">
        <w:t>’</w:t>
      </w:r>
      <w:r>
        <w:t>.</w:t>
      </w:r>
    </w:p>
    <w:p w14:paraId="200F0AF0" w14:textId="77777777" w:rsidR="002E73FE" w:rsidRDefault="002E73FE" w:rsidP="002E73FE">
      <w:pPr>
        <w:pStyle w:val="ExampleTitle"/>
        <w:rPr>
          <w:lang w:eastAsia="en-US"/>
        </w:rPr>
      </w:pPr>
      <w:r>
        <w:rPr>
          <w:lang w:eastAsia="en-US"/>
        </w:rPr>
        <w:t>Spatial uses: Examples set #3</w:t>
      </w:r>
    </w:p>
    <w:tbl>
      <w:tblPr>
        <w:tblW w:w="0" w:type="auto"/>
        <w:tblCellMar>
          <w:left w:w="42" w:type="dxa"/>
          <w:right w:w="42" w:type="dxa"/>
        </w:tblCellMar>
        <w:tblLook w:val="01E0" w:firstRow="1" w:lastRow="1" w:firstColumn="1" w:lastColumn="1" w:noHBand="0" w:noVBand="0"/>
      </w:tblPr>
      <w:tblGrid>
        <w:gridCol w:w="709"/>
        <w:gridCol w:w="489"/>
        <w:gridCol w:w="773"/>
        <w:gridCol w:w="777"/>
      </w:tblGrid>
      <w:tr w:rsidR="000931D0" w:rsidRPr="00414A9C" w14:paraId="1F5CA574" w14:textId="77777777" w:rsidTr="00AC23C4">
        <w:tc>
          <w:tcPr>
            <w:tcW w:w="709" w:type="dxa"/>
            <w:shd w:val="clear" w:color="auto" w:fill="auto"/>
          </w:tcPr>
          <w:p w14:paraId="7C234BB0" w14:textId="77777777" w:rsidR="000931D0" w:rsidRPr="00243B92" w:rsidRDefault="000931D0" w:rsidP="001D04AF">
            <w:pPr>
              <w:pStyle w:val="O0Nwnext"/>
            </w:pPr>
            <w:bookmarkStart w:id="3245" w:name="_Ref320266711"/>
            <w:bookmarkStart w:id="3246" w:name="_Ref338955257"/>
            <w:r>
              <w:t>(</w:t>
            </w:r>
            <w:fldSimple w:instr=" SEQ ( \* ARABIC \s 1 ">
              <w:r w:rsidR="00154D81">
                <w:rPr>
                  <w:noProof/>
                </w:rPr>
                <w:t>4</w:t>
              </w:r>
            </w:fldSimple>
            <w:bookmarkEnd w:id="3245"/>
            <w:r>
              <w:t>)</w:t>
            </w:r>
            <w:bookmarkEnd w:id="3246"/>
          </w:p>
        </w:tc>
        <w:tc>
          <w:tcPr>
            <w:tcW w:w="489" w:type="dxa"/>
            <w:shd w:val="clear" w:color="auto" w:fill="auto"/>
          </w:tcPr>
          <w:p w14:paraId="711B891C" w14:textId="77777777" w:rsidR="000931D0" w:rsidRPr="0078698C" w:rsidRDefault="000931D0" w:rsidP="001D04AF">
            <w:pPr>
              <w:pStyle w:val="Text"/>
            </w:pPr>
            <w:r w:rsidRPr="0078698C">
              <w:t>ko</w:t>
            </w:r>
          </w:p>
        </w:tc>
        <w:tc>
          <w:tcPr>
            <w:tcW w:w="773" w:type="dxa"/>
            <w:shd w:val="clear" w:color="auto" w:fill="auto"/>
          </w:tcPr>
          <w:p w14:paraId="4867DFD9" w14:textId="77777777" w:rsidR="000931D0" w:rsidRPr="0078698C" w:rsidRDefault="000931D0" w:rsidP="001D04AF">
            <w:pPr>
              <w:pStyle w:val="Text"/>
              <w:rPr>
                <w:rStyle w:val="ChBlueBold"/>
              </w:rPr>
            </w:pPr>
            <w:r w:rsidRPr="0078698C">
              <w:rPr>
                <w:rStyle w:val="ChBlueBold"/>
              </w:rPr>
              <w:t>tinggal</w:t>
            </w:r>
          </w:p>
        </w:tc>
        <w:tc>
          <w:tcPr>
            <w:tcW w:w="777" w:type="dxa"/>
            <w:shd w:val="clear" w:color="auto" w:fill="auto"/>
          </w:tcPr>
          <w:p w14:paraId="5403583B" w14:textId="77777777" w:rsidR="000931D0" w:rsidRPr="0078698C" w:rsidRDefault="000931D0" w:rsidP="001D04AF">
            <w:pPr>
              <w:pStyle w:val="Text"/>
            </w:pPr>
            <w:r w:rsidRPr="0078698C">
              <w:rPr>
                <w:rStyle w:val="ChBlueBold"/>
              </w:rPr>
              <w:t>ini</w:t>
            </w:r>
          </w:p>
        </w:tc>
      </w:tr>
      <w:tr w:rsidR="000931D0" w:rsidRPr="00AC23C4" w14:paraId="59A8BE94" w14:textId="77777777" w:rsidTr="00AC23C4">
        <w:tc>
          <w:tcPr>
            <w:tcW w:w="709" w:type="dxa"/>
            <w:shd w:val="clear" w:color="auto" w:fill="auto"/>
          </w:tcPr>
          <w:p w14:paraId="40441AB3" w14:textId="77777777" w:rsidR="000931D0" w:rsidRPr="00243B92" w:rsidRDefault="000931D0" w:rsidP="001D04AF">
            <w:pPr>
              <w:pStyle w:val="GlossEng"/>
            </w:pPr>
          </w:p>
        </w:tc>
        <w:tc>
          <w:tcPr>
            <w:tcW w:w="489" w:type="dxa"/>
            <w:shd w:val="clear" w:color="auto" w:fill="auto"/>
          </w:tcPr>
          <w:p w14:paraId="0FC10A6A" w14:textId="77777777" w:rsidR="000931D0" w:rsidRPr="0099608C" w:rsidRDefault="000931D0" w:rsidP="001D04AF">
            <w:pPr>
              <w:pStyle w:val="GlossEng"/>
              <w:rPr>
                <w:rStyle w:val="ChSmallCaps"/>
              </w:rPr>
            </w:pPr>
            <w:r w:rsidRPr="0099608C">
              <w:rPr>
                <w:rStyle w:val="ChSmallCaps"/>
              </w:rPr>
              <w:t>2sg</w:t>
            </w:r>
          </w:p>
        </w:tc>
        <w:tc>
          <w:tcPr>
            <w:tcW w:w="773" w:type="dxa"/>
            <w:shd w:val="clear" w:color="auto" w:fill="auto"/>
          </w:tcPr>
          <w:p w14:paraId="7BB93F9F" w14:textId="77777777" w:rsidR="000931D0" w:rsidRPr="0078698C" w:rsidRDefault="000931D0" w:rsidP="001D04AF">
            <w:pPr>
              <w:pStyle w:val="GlossEng"/>
            </w:pPr>
            <w:r w:rsidRPr="0078698C">
              <w:t>stay</w:t>
            </w:r>
          </w:p>
        </w:tc>
        <w:tc>
          <w:tcPr>
            <w:tcW w:w="777" w:type="dxa"/>
            <w:shd w:val="clear" w:color="auto" w:fill="auto"/>
          </w:tcPr>
          <w:p w14:paraId="0CCAC308" w14:textId="77777777" w:rsidR="000931D0" w:rsidRPr="0099608C" w:rsidRDefault="000931D0" w:rsidP="001D04AF">
            <w:pPr>
              <w:pStyle w:val="GlossEng"/>
              <w:rPr>
                <w:rStyle w:val="ChSmallCaps"/>
              </w:rPr>
            </w:pPr>
            <w:r w:rsidRPr="0099608C">
              <w:rPr>
                <w:rStyle w:val="ChSmallCaps"/>
              </w:rPr>
              <w:t>d.prox</w:t>
            </w:r>
          </w:p>
        </w:tc>
      </w:tr>
    </w:tbl>
    <w:p w14:paraId="39A42834" w14:textId="6F057C67" w:rsidR="000931D0" w:rsidRPr="002B1870" w:rsidRDefault="00B7093A" w:rsidP="000931D0">
      <w:pPr>
        <w:pStyle w:val="FreeTranslEng"/>
      </w:pPr>
      <w:r>
        <w:t>‘</w:t>
      </w:r>
      <w:r w:rsidR="000931D0" w:rsidRPr="0061673A">
        <w:t xml:space="preserve">you </w:t>
      </w:r>
      <w:r w:rsidR="000931D0" w:rsidRPr="00A22F34">
        <w:rPr>
          <w:rStyle w:val="ChBlueBold"/>
        </w:rPr>
        <w:t>live here</w:t>
      </w:r>
      <w:r>
        <w:t>’</w:t>
      </w:r>
      <w:r w:rsidR="000931D0">
        <w:t xml:space="preserve"> </w:t>
      </w:r>
      <w:r w:rsidR="000931D0" w:rsidRPr="00EE473B">
        <w:rPr>
          <w:rStyle w:val="ExampleSource"/>
        </w:rPr>
        <w:t>[081115-001b-Cv.0030]</w:t>
      </w:r>
    </w:p>
    <w:tbl>
      <w:tblPr>
        <w:tblW w:w="6578" w:type="dxa"/>
        <w:tblCellMar>
          <w:left w:w="42" w:type="dxa"/>
          <w:right w:w="42" w:type="dxa"/>
        </w:tblCellMar>
        <w:tblLook w:val="01E0" w:firstRow="1" w:lastRow="1" w:firstColumn="1" w:lastColumn="1" w:noHBand="0" w:noVBand="0"/>
      </w:tblPr>
      <w:tblGrid>
        <w:gridCol w:w="709"/>
        <w:gridCol w:w="360"/>
        <w:gridCol w:w="313"/>
        <w:gridCol w:w="338"/>
        <w:gridCol w:w="358"/>
        <w:gridCol w:w="573"/>
        <w:gridCol w:w="264"/>
        <w:gridCol w:w="631"/>
        <w:gridCol w:w="220"/>
        <w:gridCol w:w="631"/>
        <w:gridCol w:w="65"/>
        <w:gridCol w:w="773"/>
        <w:gridCol w:w="41"/>
        <w:gridCol w:w="373"/>
        <w:gridCol w:w="292"/>
        <w:gridCol w:w="637"/>
      </w:tblGrid>
      <w:tr w:rsidR="00AC23C4" w:rsidRPr="00414A9C" w14:paraId="77192D54" w14:textId="77777777" w:rsidTr="00AC23C4">
        <w:tc>
          <w:tcPr>
            <w:tcW w:w="709" w:type="dxa"/>
            <w:shd w:val="clear" w:color="auto" w:fill="auto"/>
          </w:tcPr>
          <w:p w14:paraId="69A73711" w14:textId="77777777" w:rsidR="000931D0" w:rsidRPr="00243B92" w:rsidRDefault="000931D0" w:rsidP="001D04AF">
            <w:pPr>
              <w:pStyle w:val="O0Nwnext"/>
            </w:pPr>
            <w:bookmarkStart w:id="3247" w:name="_Ref320516447"/>
            <w:bookmarkStart w:id="3248" w:name="_Ref338955259"/>
            <w:r>
              <w:t>(</w:t>
            </w:r>
            <w:fldSimple w:instr=" SEQ ( \* ARABIC \s 1 ">
              <w:r w:rsidR="00154D81">
                <w:rPr>
                  <w:noProof/>
                </w:rPr>
                <w:t>5</w:t>
              </w:r>
            </w:fldSimple>
            <w:bookmarkEnd w:id="3247"/>
            <w:r>
              <w:t>)</w:t>
            </w:r>
            <w:bookmarkEnd w:id="3248"/>
          </w:p>
        </w:tc>
        <w:tc>
          <w:tcPr>
            <w:tcW w:w="673" w:type="dxa"/>
            <w:gridSpan w:val="2"/>
            <w:shd w:val="clear" w:color="auto" w:fill="auto"/>
          </w:tcPr>
          <w:p w14:paraId="4EF881C2" w14:textId="77777777" w:rsidR="000931D0" w:rsidRPr="00306B5D" w:rsidRDefault="000931D0" w:rsidP="001D04AF">
            <w:pPr>
              <w:pStyle w:val="Text"/>
            </w:pPr>
            <w:r w:rsidRPr="00306B5D">
              <w:t>waktu</w:t>
            </w:r>
          </w:p>
        </w:tc>
        <w:tc>
          <w:tcPr>
            <w:tcW w:w="696" w:type="dxa"/>
            <w:gridSpan w:val="2"/>
            <w:shd w:val="clear" w:color="auto" w:fill="auto"/>
          </w:tcPr>
          <w:p w14:paraId="2E96CF9C" w14:textId="77777777" w:rsidR="000931D0" w:rsidRPr="00306B5D" w:rsidRDefault="000931D0" w:rsidP="001D04AF">
            <w:pPr>
              <w:pStyle w:val="Text"/>
            </w:pPr>
            <w:r w:rsidRPr="00306B5D">
              <w:t>kiton</w:t>
            </w:r>
            <w:r>
              <w:t>g</w:t>
            </w:r>
          </w:p>
        </w:tc>
        <w:tc>
          <w:tcPr>
            <w:tcW w:w="573" w:type="dxa"/>
            <w:shd w:val="clear" w:color="auto" w:fill="auto"/>
          </w:tcPr>
          <w:p w14:paraId="6AA76F3B" w14:textId="77777777" w:rsidR="000931D0" w:rsidRPr="00306B5D" w:rsidRDefault="000931D0" w:rsidP="001D04AF">
            <w:pPr>
              <w:pStyle w:val="Text"/>
            </w:pPr>
            <w:r w:rsidRPr="00306B5D">
              <w:t>dari</w:t>
            </w:r>
          </w:p>
        </w:tc>
        <w:tc>
          <w:tcPr>
            <w:tcW w:w="895" w:type="dxa"/>
            <w:gridSpan w:val="2"/>
            <w:shd w:val="clear" w:color="auto" w:fill="auto"/>
          </w:tcPr>
          <w:p w14:paraId="3463294A" w14:textId="77777777" w:rsidR="000931D0" w:rsidRPr="00306B5D" w:rsidRDefault="000931D0" w:rsidP="001D04AF">
            <w:pPr>
              <w:pStyle w:val="Text"/>
            </w:pPr>
            <w:r w:rsidRPr="00306B5D">
              <w:t>Jayapura</w:t>
            </w:r>
          </w:p>
        </w:tc>
        <w:tc>
          <w:tcPr>
            <w:tcW w:w="851" w:type="dxa"/>
            <w:gridSpan w:val="2"/>
            <w:shd w:val="clear" w:color="auto" w:fill="auto"/>
          </w:tcPr>
          <w:p w14:paraId="5B33C337" w14:textId="77777777" w:rsidR="000931D0" w:rsidRPr="00306B5D" w:rsidRDefault="000931D0" w:rsidP="001D04AF">
            <w:pPr>
              <w:pStyle w:val="Text"/>
            </w:pPr>
            <w:r w:rsidRPr="00306B5D">
              <w:t>baru</w:t>
            </w:r>
          </w:p>
        </w:tc>
        <w:tc>
          <w:tcPr>
            <w:tcW w:w="879" w:type="dxa"/>
            <w:gridSpan w:val="3"/>
            <w:shd w:val="clear" w:color="auto" w:fill="auto"/>
          </w:tcPr>
          <w:p w14:paraId="6BD4EBD2" w14:textId="77777777" w:rsidR="000931D0" w:rsidRPr="00306B5D" w:rsidRDefault="000931D0" w:rsidP="001D04AF">
            <w:pPr>
              <w:pStyle w:val="Text"/>
            </w:pPr>
            <w:r w:rsidRPr="00306B5D">
              <w:t>pulang</w:t>
            </w:r>
          </w:p>
        </w:tc>
        <w:tc>
          <w:tcPr>
            <w:tcW w:w="373" w:type="dxa"/>
            <w:shd w:val="clear" w:color="auto" w:fill="auto"/>
          </w:tcPr>
          <w:p w14:paraId="6267C522" w14:textId="77777777" w:rsidR="000931D0" w:rsidRPr="00306B5D" w:rsidRDefault="000931D0" w:rsidP="001D04AF">
            <w:pPr>
              <w:pStyle w:val="Text"/>
            </w:pPr>
            <w:r w:rsidRPr="00306B5D">
              <w:t>ke</w:t>
            </w:r>
          </w:p>
        </w:tc>
        <w:tc>
          <w:tcPr>
            <w:tcW w:w="929" w:type="dxa"/>
            <w:gridSpan w:val="2"/>
            <w:shd w:val="clear" w:color="auto" w:fill="auto"/>
          </w:tcPr>
          <w:p w14:paraId="42028E48" w14:textId="77777777" w:rsidR="000931D0" w:rsidRPr="00306B5D" w:rsidRDefault="000931D0" w:rsidP="001D04AF">
            <w:pPr>
              <w:pStyle w:val="Text"/>
            </w:pPr>
            <w:r>
              <w:t>kampu</w:t>
            </w:r>
            <w:r w:rsidRPr="00306B5D">
              <w:t>ng</w:t>
            </w:r>
          </w:p>
        </w:tc>
      </w:tr>
      <w:tr w:rsidR="00AC23C4" w:rsidRPr="00306B5D" w14:paraId="604E8817" w14:textId="77777777" w:rsidTr="00AC23C4">
        <w:tc>
          <w:tcPr>
            <w:tcW w:w="709" w:type="dxa"/>
            <w:shd w:val="clear" w:color="auto" w:fill="auto"/>
          </w:tcPr>
          <w:p w14:paraId="1BECF32B" w14:textId="77777777" w:rsidR="000931D0" w:rsidRPr="002000B8" w:rsidRDefault="000931D0" w:rsidP="001D04AF">
            <w:pPr>
              <w:pStyle w:val="GlossEng2ptafter"/>
            </w:pPr>
          </w:p>
        </w:tc>
        <w:tc>
          <w:tcPr>
            <w:tcW w:w="673" w:type="dxa"/>
            <w:gridSpan w:val="2"/>
            <w:shd w:val="clear" w:color="auto" w:fill="auto"/>
          </w:tcPr>
          <w:p w14:paraId="6C3971A4" w14:textId="77777777" w:rsidR="000931D0" w:rsidRPr="00306B5D" w:rsidRDefault="000931D0" w:rsidP="001D04AF">
            <w:pPr>
              <w:pStyle w:val="GlossEng2ptafter"/>
            </w:pPr>
            <w:r w:rsidRPr="00306B5D">
              <w:t>when</w:t>
            </w:r>
          </w:p>
        </w:tc>
        <w:tc>
          <w:tcPr>
            <w:tcW w:w="696" w:type="dxa"/>
            <w:gridSpan w:val="2"/>
            <w:shd w:val="clear" w:color="auto" w:fill="auto"/>
          </w:tcPr>
          <w:p w14:paraId="72C9832E" w14:textId="77777777" w:rsidR="000931D0" w:rsidRPr="0099608C" w:rsidRDefault="000931D0" w:rsidP="001D04AF">
            <w:pPr>
              <w:pStyle w:val="GlossEng2ptafter"/>
              <w:rPr>
                <w:rStyle w:val="ChSmallCaps"/>
              </w:rPr>
            </w:pPr>
            <w:r w:rsidRPr="0099608C">
              <w:rPr>
                <w:rStyle w:val="ChSmallCaps"/>
              </w:rPr>
              <w:t>1pl</w:t>
            </w:r>
          </w:p>
        </w:tc>
        <w:tc>
          <w:tcPr>
            <w:tcW w:w="573" w:type="dxa"/>
            <w:shd w:val="clear" w:color="auto" w:fill="auto"/>
          </w:tcPr>
          <w:p w14:paraId="37BA7D6A" w14:textId="77777777" w:rsidR="000931D0" w:rsidRPr="00306B5D" w:rsidRDefault="000931D0" w:rsidP="001D04AF">
            <w:pPr>
              <w:pStyle w:val="GlossEng2ptafter"/>
            </w:pPr>
            <w:r w:rsidRPr="00306B5D">
              <w:t>from</w:t>
            </w:r>
          </w:p>
        </w:tc>
        <w:tc>
          <w:tcPr>
            <w:tcW w:w="895" w:type="dxa"/>
            <w:gridSpan w:val="2"/>
            <w:shd w:val="clear" w:color="auto" w:fill="auto"/>
          </w:tcPr>
          <w:p w14:paraId="086A0F2C" w14:textId="77777777" w:rsidR="000931D0" w:rsidRPr="00306B5D" w:rsidRDefault="000931D0" w:rsidP="001D04AF">
            <w:pPr>
              <w:pStyle w:val="GlossEng2ptafter"/>
            </w:pPr>
            <w:r w:rsidRPr="00306B5D">
              <w:t>Jayapura</w:t>
            </w:r>
          </w:p>
        </w:tc>
        <w:tc>
          <w:tcPr>
            <w:tcW w:w="851" w:type="dxa"/>
            <w:gridSpan w:val="2"/>
            <w:shd w:val="clear" w:color="auto" w:fill="auto"/>
          </w:tcPr>
          <w:p w14:paraId="67D4BF48" w14:textId="77777777" w:rsidR="000931D0" w:rsidRPr="00856563" w:rsidRDefault="00171D59" w:rsidP="001D04AF">
            <w:pPr>
              <w:pStyle w:val="GlossEng"/>
            </w:pPr>
            <w:r>
              <w:t>and.then</w:t>
            </w:r>
          </w:p>
        </w:tc>
        <w:tc>
          <w:tcPr>
            <w:tcW w:w="879" w:type="dxa"/>
            <w:gridSpan w:val="3"/>
            <w:shd w:val="clear" w:color="auto" w:fill="auto"/>
          </w:tcPr>
          <w:p w14:paraId="67BB251D" w14:textId="77777777" w:rsidR="000931D0" w:rsidRPr="00306B5D" w:rsidRDefault="000931D0" w:rsidP="001D04AF">
            <w:pPr>
              <w:pStyle w:val="GlossEng2ptafter"/>
            </w:pPr>
            <w:r w:rsidRPr="00306B5D">
              <w:t>go.home</w:t>
            </w:r>
          </w:p>
        </w:tc>
        <w:tc>
          <w:tcPr>
            <w:tcW w:w="373" w:type="dxa"/>
            <w:shd w:val="clear" w:color="auto" w:fill="auto"/>
          </w:tcPr>
          <w:p w14:paraId="118BC253" w14:textId="77777777" w:rsidR="000931D0" w:rsidRPr="00306B5D" w:rsidRDefault="000931D0" w:rsidP="001D04AF">
            <w:pPr>
              <w:pStyle w:val="GlossEng2ptafter"/>
            </w:pPr>
            <w:r w:rsidRPr="00306B5D">
              <w:t>to</w:t>
            </w:r>
          </w:p>
        </w:tc>
        <w:tc>
          <w:tcPr>
            <w:tcW w:w="929" w:type="dxa"/>
            <w:gridSpan w:val="2"/>
            <w:shd w:val="clear" w:color="auto" w:fill="auto"/>
          </w:tcPr>
          <w:p w14:paraId="39AA9623" w14:textId="77777777" w:rsidR="000931D0" w:rsidRPr="00306B5D" w:rsidRDefault="000931D0" w:rsidP="001D04AF">
            <w:pPr>
              <w:pStyle w:val="GlossEng2ptafter"/>
            </w:pPr>
            <w:r w:rsidRPr="00306B5D">
              <w:t>village</w:t>
            </w:r>
          </w:p>
        </w:tc>
      </w:tr>
      <w:tr w:rsidR="00AC23C4" w:rsidRPr="00414A9C" w14:paraId="1E2D433E" w14:textId="77777777" w:rsidTr="00AC23C4">
        <w:trPr>
          <w:gridAfter w:val="1"/>
          <w:wAfter w:w="637" w:type="dxa"/>
        </w:trPr>
        <w:tc>
          <w:tcPr>
            <w:tcW w:w="709" w:type="dxa"/>
            <w:shd w:val="clear" w:color="auto" w:fill="auto"/>
          </w:tcPr>
          <w:p w14:paraId="3FC7D038" w14:textId="77777777" w:rsidR="000931D0" w:rsidRPr="002000B8" w:rsidRDefault="000931D0" w:rsidP="00D937B0">
            <w:pPr>
              <w:pStyle w:val="O0Nwnext"/>
            </w:pPr>
          </w:p>
        </w:tc>
        <w:tc>
          <w:tcPr>
            <w:tcW w:w="360" w:type="dxa"/>
            <w:shd w:val="clear" w:color="auto" w:fill="auto"/>
          </w:tcPr>
          <w:p w14:paraId="6F8BC377" w14:textId="77777777" w:rsidR="000931D0" w:rsidRPr="00306B5D" w:rsidRDefault="000931D0" w:rsidP="001D04AF">
            <w:pPr>
              <w:pStyle w:val="Text"/>
            </w:pPr>
            <w:r w:rsidRPr="00306B5D">
              <w:t>di</w:t>
            </w:r>
          </w:p>
        </w:tc>
        <w:tc>
          <w:tcPr>
            <w:tcW w:w="651" w:type="dxa"/>
            <w:gridSpan w:val="2"/>
            <w:shd w:val="clear" w:color="auto" w:fill="auto"/>
          </w:tcPr>
          <w:p w14:paraId="5FD6A53D" w14:textId="77777777" w:rsidR="000931D0" w:rsidRPr="00306B5D" w:rsidRDefault="000931D0" w:rsidP="001D04AF">
            <w:pPr>
              <w:pStyle w:val="Text"/>
            </w:pPr>
            <w:r w:rsidRPr="00306B5D">
              <w:t>Takar</w:t>
            </w:r>
          </w:p>
        </w:tc>
        <w:tc>
          <w:tcPr>
            <w:tcW w:w="1195" w:type="dxa"/>
            <w:gridSpan w:val="3"/>
            <w:shd w:val="clear" w:color="auto" w:fill="auto"/>
          </w:tcPr>
          <w:p w14:paraId="488DFC7C" w14:textId="77777777" w:rsidR="000931D0" w:rsidRPr="00306B5D" w:rsidRDefault="000931D0" w:rsidP="001D04AF">
            <w:pPr>
              <w:pStyle w:val="Text"/>
            </w:pPr>
            <w:r w:rsidRPr="00306B5D">
              <w:t>Pante-Timur</w:t>
            </w:r>
            <w:r w:rsidR="007A0D78">
              <w:t>,</w:t>
            </w:r>
          </w:p>
        </w:tc>
        <w:tc>
          <w:tcPr>
            <w:tcW w:w="851" w:type="dxa"/>
            <w:gridSpan w:val="2"/>
            <w:shd w:val="clear" w:color="auto" w:fill="auto"/>
          </w:tcPr>
          <w:p w14:paraId="0A1C0D66" w14:textId="77777777" w:rsidR="000931D0" w:rsidRPr="00306B5D" w:rsidRDefault="000931D0" w:rsidP="001D04AF">
            <w:pPr>
              <w:pStyle w:val="Text"/>
            </w:pPr>
            <w:r>
              <w:t>baru</w:t>
            </w:r>
          </w:p>
        </w:tc>
        <w:tc>
          <w:tcPr>
            <w:tcW w:w="696" w:type="dxa"/>
            <w:gridSpan w:val="2"/>
            <w:shd w:val="clear" w:color="auto" w:fill="auto"/>
          </w:tcPr>
          <w:p w14:paraId="713AA831" w14:textId="77777777" w:rsidR="000931D0" w:rsidRPr="00306B5D" w:rsidRDefault="000931D0" w:rsidP="001D04AF">
            <w:pPr>
              <w:pStyle w:val="Text"/>
            </w:pPr>
            <w:r w:rsidRPr="00306B5D">
              <w:t>kiton</w:t>
            </w:r>
            <w:r>
              <w:t>g</w:t>
            </w:r>
          </w:p>
        </w:tc>
        <w:tc>
          <w:tcPr>
            <w:tcW w:w="773" w:type="dxa"/>
            <w:shd w:val="clear" w:color="auto" w:fill="auto"/>
          </w:tcPr>
          <w:p w14:paraId="72534B18" w14:textId="77777777" w:rsidR="000931D0" w:rsidRPr="007F3668" w:rsidRDefault="000931D0" w:rsidP="001D04AF">
            <w:pPr>
              <w:pStyle w:val="Text"/>
              <w:rPr>
                <w:rStyle w:val="ChBlueBold"/>
              </w:rPr>
            </w:pPr>
            <w:r w:rsidRPr="007F3668">
              <w:rPr>
                <w:rStyle w:val="ChBlueBold"/>
              </w:rPr>
              <w:t>tinggal</w:t>
            </w:r>
          </w:p>
        </w:tc>
        <w:tc>
          <w:tcPr>
            <w:tcW w:w="706" w:type="dxa"/>
            <w:gridSpan w:val="3"/>
            <w:shd w:val="clear" w:color="auto" w:fill="auto"/>
          </w:tcPr>
          <w:p w14:paraId="0074DC1F" w14:textId="77777777" w:rsidR="000931D0" w:rsidRPr="007F3668" w:rsidRDefault="000931D0" w:rsidP="001D04AF">
            <w:pPr>
              <w:pStyle w:val="Text"/>
              <w:rPr>
                <w:rStyle w:val="ChBlueBold"/>
              </w:rPr>
            </w:pPr>
            <w:r w:rsidRPr="007F3668">
              <w:rPr>
                <w:rStyle w:val="ChBlueBold"/>
              </w:rPr>
              <w:t>itu</w:t>
            </w:r>
          </w:p>
        </w:tc>
      </w:tr>
      <w:tr w:rsidR="00AC23C4" w:rsidRPr="00306B5D" w14:paraId="142CB34E" w14:textId="77777777" w:rsidTr="00AC23C4">
        <w:trPr>
          <w:gridAfter w:val="1"/>
          <w:wAfter w:w="637" w:type="dxa"/>
        </w:trPr>
        <w:tc>
          <w:tcPr>
            <w:tcW w:w="709" w:type="dxa"/>
            <w:shd w:val="clear" w:color="auto" w:fill="auto"/>
          </w:tcPr>
          <w:p w14:paraId="49795AEB" w14:textId="77777777" w:rsidR="000931D0" w:rsidRPr="002000B8" w:rsidRDefault="000931D0" w:rsidP="001D04AF">
            <w:pPr>
              <w:pStyle w:val="GlossEng"/>
            </w:pPr>
          </w:p>
        </w:tc>
        <w:tc>
          <w:tcPr>
            <w:tcW w:w="360" w:type="dxa"/>
            <w:shd w:val="clear" w:color="auto" w:fill="auto"/>
          </w:tcPr>
          <w:p w14:paraId="4FA1D3F5" w14:textId="77777777" w:rsidR="000931D0" w:rsidRPr="00306B5D" w:rsidRDefault="000931D0" w:rsidP="001D04AF">
            <w:pPr>
              <w:pStyle w:val="GlossEng"/>
            </w:pPr>
            <w:r w:rsidRPr="00306B5D">
              <w:t>at</w:t>
            </w:r>
          </w:p>
        </w:tc>
        <w:tc>
          <w:tcPr>
            <w:tcW w:w="651" w:type="dxa"/>
            <w:gridSpan w:val="2"/>
            <w:shd w:val="clear" w:color="auto" w:fill="auto"/>
          </w:tcPr>
          <w:p w14:paraId="0E4D336D" w14:textId="77777777" w:rsidR="000931D0" w:rsidRPr="00306B5D" w:rsidRDefault="000931D0" w:rsidP="001D04AF">
            <w:pPr>
              <w:pStyle w:val="GlossEng"/>
            </w:pPr>
            <w:r w:rsidRPr="00306B5D">
              <w:t>Takar</w:t>
            </w:r>
          </w:p>
        </w:tc>
        <w:tc>
          <w:tcPr>
            <w:tcW w:w="1195" w:type="dxa"/>
            <w:gridSpan w:val="3"/>
            <w:shd w:val="clear" w:color="auto" w:fill="auto"/>
          </w:tcPr>
          <w:p w14:paraId="42BA92C5" w14:textId="77777777" w:rsidR="000931D0" w:rsidRPr="00306B5D" w:rsidRDefault="000931D0" w:rsidP="001D04AF">
            <w:pPr>
              <w:pStyle w:val="GlossEng"/>
            </w:pPr>
            <w:r w:rsidRPr="00306B5D">
              <w:t>Pante-Timur</w:t>
            </w:r>
          </w:p>
        </w:tc>
        <w:tc>
          <w:tcPr>
            <w:tcW w:w="851" w:type="dxa"/>
            <w:gridSpan w:val="2"/>
            <w:shd w:val="clear" w:color="auto" w:fill="auto"/>
          </w:tcPr>
          <w:p w14:paraId="0A9D75EC" w14:textId="77777777" w:rsidR="000931D0" w:rsidRPr="00856563" w:rsidRDefault="00171D59" w:rsidP="001D04AF">
            <w:pPr>
              <w:pStyle w:val="GlossEng"/>
            </w:pPr>
            <w:r>
              <w:t>and.then</w:t>
            </w:r>
          </w:p>
        </w:tc>
        <w:tc>
          <w:tcPr>
            <w:tcW w:w="696" w:type="dxa"/>
            <w:gridSpan w:val="2"/>
            <w:shd w:val="clear" w:color="auto" w:fill="auto"/>
          </w:tcPr>
          <w:p w14:paraId="55C196DB" w14:textId="77777777" w:rsidR="000931D0" w:rsidRPr="0099608C" w:rsidRDefault="000931D0" w:rsidP="001D04AF">
            <w:pPr>
              <w:pStyle w:val="GlossEng"/>
              <w:rPr>
                <w:rStyle w:val="ChSmallCaps"/>
              </w:rPr>
            </w:pPr>
            <w:r w:rsidRPr="0099608C">
              <w:rPr>
                <w:rStyle w:val="ChSmallCaps"/>
              </w:rPr>
              <w:t>1pl</w:t>
            </w:r>
          </w:p>
        </w:tc>
        <w:tc>
          <w:tcPr>
            <w:tcW w:w="773" w:type="dxa"/>
            <w:shd w:val="clear" w:color="auto" w:fill="auto"/>
          </w:tcPr>
          <w:p w14:paraId="7EC52B44" w14:textId="77777777" w:rsidR="000931D0" w:rsidRPr="00306B5D" w:rsidRDefault="000931D0" w:rsidP="001D04AF">
            <w:pPr>
              <w:pStyle w:val="GlossEng"/>
            </w:pPr>
            <w:r w:rsidRPr="00306B5D">
              <w:t>stay</w:t>
            </w:r>
          </w:p>
        </w:tc>
        <w:tc>
          <w:tcPr>
            <w:tcW w:w="706" w:type="dxa"/>
            <w:gridSpan w:val="3"/>
            <w:shd w:val="clear" w:color="auto" w:fill="auto"/>
          </w:tcPr>
          <w:p w14:paraId="6D19DC7E" w14:textId="77777777" w:rsidR="000931D0" w:rsidRPr="0099608C" w:rsidRDefault="000931D0" w:rsidP="001D04AF">
            <w:pPr>
              <w:pStyle w:val="GlossEng"/>
              <w:rPr>
                <w:rStyle w:val="ChSmallCaps"/>
              </w:rPr>
            </w:pPr>
            <w:r w:rsidRPr="0099608C">
              <w:rPr>
                <w:rStyle w:val="ChSmallCaps"/>
              </w:rPr>
              <w:t>d.dist</w:t>
            </w:r>
          </w:p>
        </w:tc>
      </w:tr>
    </w:tbl>
    <w:p w14:paraId="11E76F9C" w14:textId="3C0709C4" w:rsidR="000931D0" w:rsidRPr="001F5892" w:rsidRDefault="00B7093A" w:rsidP="00AF7CAD">
      <w:pPr>
        <w:pStyle w:val="FreeTranslEng15pt"/>
      </w:pPr>
      <w:r>
        <w:t>‘</w:t>
      </w:r>
      <w:r w:rsidR="000931D0" w:rsidRPr="00306B5D">
        <w:t>when we (</w:t>
      </w:r>
      <w:r w:rsidR="000931D0">
        <w:t xml:space="preserve">were </w:t>
      </w:r>
      <w:r w:rsidR="000931D0" w:rsidRPr="00306B5D">
        <w:t xml:space="preserve">back) from Jayapura, </w:t>
      </w:r>
      <w:r w:rsidR="00940E74">
        <w:t>then</w:t>
      </w:r>
      <w:r w:rsidR="000931D0">
        <w:t xml:space="preserve"> (we) returned </w:t>
      </w:r>
      <w:r w:rsidR="000931D0" w:rsidRPr="00306B5D">
        <w:t xml:space="preserve">home to the village </w:t>
      </w:r>
      <w:r w:rsidR="000931D0">
        <w:t>at</w:t>
      </w:r>
      <w:r w:rsidR="000931D0" w:rsidRPr="00306B5D">
        <w:t xml:space="preserve"> Takar</w:t>
      </w:r>
      <w:r w:rsidR="000931D0">
        <w:t xml:space="preserve"> at </w:t>
      </w:r>
      <w:r w:rsidR="000931D0" w:rsidRPr="00306B5D">
        <w:t xml:space="preserve">Pante-Timur, </w:t>
      </w:r>
      <w:r w:rsidR="00940E74">
        <w:t xml:space="preserve">and </w:t>
      </w:r>
      <w:r w:rsidR="000931D0" w:rsidRPr="00306B5D">
        <w:t xml:space="preserve">then </w:t>
      </w:r>
      <w:r w:rsidR="000931D0">
        <w:t xml:space="preserve">we </w:t>
      </w:r>
      <w:r w:rsidR="000931D0" w:rsidRPr="00BB6928">
        <w:rPr>
          <w:rStyle w:val="ChBlueBold"/>
        </w:rPr>
        <w:t>lived there</w:t>
      </w:r>
      <w:r>
        <w:t>’</w:t>
      </w:r>
      <w:r w:rsidR="000931D0">
        <w:t xml:space="preserve"> </w:t>
      </w:r>
      <w:r w:rsidR="000931D0" w:rsidRPr="002000B8">
        <w:rPr>
          <w:rStyle w:val="ExampleSource"/>
        </w:rPr>
        <w:t>[081006-022-CvEx.0159]</w:t>
      </w:r>
    </w:p>
    <w:p w14:paraId="76B176F4" w14:textId="77777777" w:rsidR="000931D0" w:rsidRDefault="000931D0" w:rsidP="000931D0">
      <w:pPr>
        <w:pStyle w:val="Heading4"/>
      </w:pPr>
      <w:bookmarkStart w:id="3249" w:name="_Ref320351329"/>
      <w:bookmarkStart w:id="3250" w:name="_Toc322502298"/>
      <w:bookmarkStart w:id="3251" w:name="_Toc322502331"/>
      <w:bookmarkStart w:id="3252" w:name="_Toc334196335"/>
      <w:bookmarkStart w:id="3253" w:name="_Toc336325571"/>
      <w:bookmarkStart w:id="3254" w:name="_Toc336335853"/>
      <w:r>
        <w:t>Temporal uses</w:t>
      </w:r>
      <w:bookmarkEnd w:id="3249"/>
      <w:bookmarkEnd w:id="3250"/>
      <w:bookmarkEnd w:id="3251"/>
      <w:bookmarkEnd w:id="3252"/>
      <w:bookmarkEnd w:id="3253"/>
      <w:bookmarkEnd w:id="3254"/>
      <w:r w:rsidRPr="005D3F85">
        <w:t xml:space="preserve"> </w:t>
      </w:r>
      <w:r>
        <w:t>of demonstratives</w:t>
      </w:r>
    </w:p>
    <w:p w14:paraId="112D7331" w14:textId="77777777" w:rsidR="000931D0" w:rsidRDefault="000931D0" w:rsidP="00516196">
      <w:pPr>
        <w:pStyle w:val="Body0000after"/>
      </w:pPr>
      <w:r>
        <w:t>In their temporal uses, the demonstratives signal the temporal setting of the situation or event talked about in terms of some temporal reference point. This function is attested for the adnominally, pronominally, and adverbially used demonstratives.</w:t>
      </w:r>
    </w:p>
    <w:p w14:paraId="17A8DEB8" w14:textId="539097A7" w:rsidR="000931D0" w:rsidRDefault="000931D0" w:rsidP="00516196">
      <w:pPr>
        <w:pStyle w:val="Body0505after"/>
      </w:pPr>
      <w:r>
        <w:t xml:space="preserve">The (near) contrastive examples in </w:t>
      </w:r>
      <w:r>
        <w:fldChar w:fldCharType="begin"/>
      </w:r>
      <w:r>
        <w:instrText xml:space="preserve"> REF _Ref338955260 \h </w:instrText>
      </w:r>
      <w:r>
        <w:fldChar w:fldCharType="separate"/>
      </w:r>
      <w:r w:rsidR="00154D81">
        <w:t>(</w:t>
      </w:r>
      <w:r w:rsidR="00154D81">
        <w:rPr>
          <w:noProof/>
        </w:rPr>
        <w:t>6</w:t>
      </w:r>
      <w:r w:rsidR="00154D81">
        <w:t>)</w:t>
      </w:r>
      <w:r>
        <w:fldChar w:fldCharType="end"/>
      </w:r>
      <w:r>
        <w:t xml:space="preserve"> to </w:t>
      </w:r>
      <w:r>
        <w:fldChar w:fldCharType="begin"/>
      </w:r>
      <w:r>
        <w:instrText xml:space="preserve"> REF _Ref338955262 \h </w:instrText>
      </w:r>
      <w:r>
        <w:fldChar w:fldCharType="separate"/>
      </w:r>
      <w:r w:rsidR="00154D81">
        <w:t>(</w:t>
      </w:r>
      <w:r w:rsidR="00154D81">
        <w:rPr>
          <w:noProof/>
        </w:rPr>
        <w:t>8</w:t>
      </w:r>
      <w:r w:rsidR="00154D81">
        <w:t>)</w:t>
      </w:r>
      <w:r>
        <w:fldChar w:fldCharType="end"/>
      </w:r>
      <w:r>
        <w:t xml:space="preserve"> demonstrate the temporal uses of the adnominally used demonstratives. Proximal </w:t>
      </w:r>
      <w:r w:rsidRPr="007106DE">
        <w:rPr>
          <w:rStyle w:val="ChItalBold"/>
        </w:rPr>
        <w:t>ini</w:t>
      </w:r>
      <w:r>
        <w:t xml:space="preserve"> </w:t>
      </w:r>
      <w:r w:rsidR="00B7093A">
        <w:t>‘</w:t>
      </w:r>
      <w:r w:rsidRPr="0099608C">
        <w:rPr>
          <w:rStyle w:val="ChSmallCaps"/>
        </w:rPr>
        <w:t>d.prox</w:t>
      </w:r>
      <w:r w:rsidR="00B7093A">
        <w:t>’</w:t>
      </w:r>
      <w:r>
        <w:t xml:space="preserve"> signals that the event is temporally close to the current speech situation</w:t>
      </w:r>
      <w:r w:rsidR="007A0D78">
        <w:t>,</w:t>
      </w:r>
      <w:r>
        <w:t xml:space="preserve"> as in </w:t>
      </w:r>
      <w:r>
        <w:rPr>
          <w:rStyle w:val="ChItalBold"/>
        </w:rPr>
        <w:t xml:space="preserve">hari </w:t>
      </w:r>
      <w:r w:rsidRPr="00A77891">
        <w:rPr>
          <w:rStyle w:val="ChItalBold"/>
        </w:rPr>
        <w:t>ni</w:t>
      </w:r>
      <w:r>
        <w:t xml:space="preserve"> </w:t>
      </w:r>
      <w:r w:rsidR="00B7093A">
        <w:t>‘</w:t>
      </w:r>
      <w:r>
        <w:t>today</w:t>
      </w:r>
      <w:r w:rsidR="00B7093A">
        <w:t>’</w:t>
      </w:r>
      <w:r>
        <w:t xml:space="preserve"> in </w:t>
      </w:r>
      <w:r>
        <w:fldChar w:fldCharType="begin"/>
      </w:r>
      <w:r>
        <w:instrText xml:space="preserve"> REF _Ref338955260 \h </w:instrText>
      </w:r>
      <w:r>
        <w:fldChar w:fldCharType="separate"/>
      </w:r>
      <w:r w:rsidR="00154D81">
        <w:t>(</w:t>
      </w:r>
      <w:r w:rsidR="00154D81">
        <w:rPr>
          <w:noProof/>
        </w:rPr>
        <w:t>6</w:t>
      </w:r>
      <w:r w:rsidR="00154D81">
        <w:t>)</w:t>
      </w:r>
      <w:r>
        <w:fldChar w:fldCharType="end"/>
      </w:r>
      <w:r>
        <w:t xml:space="preserve">. By contrast, </w:t>
      </w:r>
      <w:r w:rsidRPr="007106DE">
        <w:rPr>
          <w:rStyle w:val="ChItalBold"/>
        </w:rPr>
        <w:t>itu</w:t>
      </w:r>
      <w:r>
        <w:t xml:space="preserve"> </w:t>
      </w:r>
      <w:r w:rsidR="00B7093A">
        <w:t>‘</w:t>
      </w:r>
      <w:r w:rsidRPr="0099608C">
        <w:rPr>
          <w:rStyle w:val="ChSmallCaps"/>
        </w:rPr>
        <w:t>d.dist</w:t>
      </w:r>
      <w:r w:rsidR="00B7093A">
        <w:t>’</w:t>
      </w:r>
      <w:r>
        <w:t xml:space="preserve"> indicates that the temporal reference point is located at some distance from the current speech situation, either in the past as in </w:t>
      </w:r>
      <w:r w:rsidRPr="000C6F73">
        <w:rPr>
          <w:rStyle w:val="ChItalBold"/>
        </w:rPr>
        <w:t>hari itu</w:t>
      </w:r>
      <w:r>
        <w:t xml:space="preserve"> </w:t>
      </w:r>
      <w:r w:rsidR="00B7093A">
        <w:t>‘</w:t>
      </w:r>
      <w:r>
        <w:t>that day</w:t>
      </w:r>
      <w:r w:rsidR="00B7093A">
        <w:t>’</w:t>
      </w:r>
      <w:r>
        <w:t xml:space="preserve"> in </w:t>
      </w:r>
      <w:r>
        <w:fldChar w:fldCharType="begin"/>
      </w:r>
      <w:r>
        <w:instrText xml:space="preserve"> REF _Ref338955261 \h </w:instrText>
      </w:r>
      <w:r>
        <w:fldChar w:fldCharType="separate"/>
      </w:r>
      <w:r w:rsidR="00154D81">
        <w:t>(</w:t>
      </w:r>
      <w:r w:rsidR="00154D81">
        <w:rPr>
          <w:noProof/>
        </w:rPr>
        <w:t>7</w:t>
      </w:r>
      <w:r w:rsidR="00154D81">
        <w:t>)</w:t>
      </w:r>
      <w:r>
        <w:fldChar w:fldCharType="end"/>
      </w:r>
      <w:r>
        <w:t xml:space="preserve"> or in the future as in </w:t>
      </w:r>
      <w:r w:rsidR="00895D52">
        <w:rPr>
          <w:rStyle w:val="ChItalBold"/>
        </w:rPr>
        <w:t>r</w:t>
      </w:r>
      <w:r w:rsidRPr="0014183B">
        <w:rPr>
          <w:rStyle w:val="ChItalBold"/>
        </w:rPr>
        <w:t>abu tu</w:t>
      </w:r>
      <w:r w:rsidR="00CB1913">
        <w:rPr>
          <w:rStyle w:val="ChItalBold"/>
        </w:rPr>
        <w:t>,</w:t>
      </w:r>
      <w:r w:rsidRPr="0014183B">
        <w:rPr>
          <w:rStyle w:val="ChItalBold"/>
        </w:rPr>
        <w:t xml:space="preserve"> hari </w:t>
      </w:r>
      <w:r w:rsidR="00895D52">
        <w:rPr>
          <w:rStyle w:val="ChItalBold"/>
        </w:rPr>
        <w:t>k</w:t>
      </w:r>
      <w:r w:rsidRPr="0014183B">
        <w:rPr>
          <w:rStyle w:val="ChItalBold"/>
        </w:rPr>
        <w:t>amis itu</w:t>
      </w:r>
      <w:r>
        <w:t xml:space="preserve"> </w:t>
      </w:r>
      <w:r w:rsidR="00B7093A">
        <w:t>‘</w:t>
      </w:r>
      <w:r w:rsidRPr="0014183B">
        <w:t>next Wednesday, next Thursday</w:t>
      </w:r>
      <w:r w:rsidR="00B7093A">
        <w:t>’</w:t>
      </w:r>
      <w:r>
        <w:t xml:space="preserve"> in </w:t>
      </w:r>
      <w:r>
        <w:fldChar w:fldCharType="begin"/>
      </w:r>
      <w:r>
        <w:instrText xml:space="preserve"> REF _Ref338955262 \h </w:instrText>
      </w:r>
      <w:r>
        <w:fldChar w:fldCharType="separate"/>
      </w:r>
      <w:r w:rsidR="00154D81">
        <w:t>(</w:t>
      </w:r>
      <w:r w:rsidR="00154D81">
        <w:rPr>
          <w:noProof/>
        </w:rPr>
        <w:t>8</w:t>
      </w:r>
      <w:r w:rsidR="00154D81">
        <w:t>)</w:t>
      </w:r>
      <w:r>
        <w:fldChar w:fldCharType="end"/>
      </w:r>
      <w:r>
        <w:t>.</w:t>
      </w:r>
    </w:p>
    <w:p w14:paraId="4474E9FF" w14:textId="77777777" w:rsidR="000931D0" w:rsidRPr="00F832CD" w:rsidRDefault="000931D0" w:rsidP="000931D0">
      <w:pPr>
        <w:pStyle w:val="ExampleTitle"/>
      </w:pPr>
      <w:r>
        <w:rPr>
          <w:lang w:eastAsia="en-US"/>
        </w:rPr>
        <w:t>Temporal uses of the adnominally used demonstratives</w:t>
      </w:r>
    </w:p>
    <w:tbl>
      <w:tblPr>
        <w:tblW w:w="5114" w:type="dxa"/>
        <w:tblCellMar>
          <w:left w:w="42" w:type="dxa"/>
          <w:right w:w="42" w:type="dxa"/>
        </w:tblCellMar>
        <w:tblLook w:val="01E0" w:firstRow="1" w:lastRow="1" w:firstColumn="1" w:lastColumn="1" w:noHBand="0" w:noVBand="0"/>
      </w:tblPr>
      <w:tblGrid>
        <w:gridCol w:w="709"/>
        <w:gridCol w:w="540"/>
        <w:gridCol w:w="777"/>
        <w:gridCol w:w="489"/>
        <w:gridCol w:w="529"/>
        <w:gridCol w:w="818"/>
        <w:gridCol w:w="968"/>
        <w:gridCol w:w="284"/>
      </w:tblGrid>
      <w:tr w:rsidR="00AC23C4" w:rsidRPr="00414A9C" w14:paraId="1F54F45A" w14:textId="77777777" w:rsidTr="00AC23C4">
        <w:tc>
          <w:tcPr>
            <w:tcW w:w="709" w:type="dxa"/>
            <w:shd w:val="clear" w:color="auto" w:fill="auto"/>
          </w:tcPr>
          <w:p w14:paraId="5441BB78" w14:textId="77777777" w:rsidR="000931D0" w:rsidRPr="00243B92" w:rsidRDefault="000931D0" w:rsidP="001D04AF">
            <w:pPr>
              <w:pStyle w:val="O0Nwnext"/>
            </w:pPr>
            <w:bookmarkStart w:id="3255" w:name="_Ref338955260"/>
            <w:r>
              <w:t>(</w:t>
            </w:r>
            <w:fldSimple w:instr=" SEQ ( \* ARABIC \s 1 ">
              <w:r w:rsidR="00154D81">
                <w:rPr>
                  <w:noProof/>
                </w:rPr>
                <w:t>6</w:t>
              </w:r>
            </w:fldSimple>
            <w:r>
              <w:t>)</w:t>
            </w:r>
            <w:bookmarkEnd w:id="3255"/>
          </w:p>
        </w:tc>
        <w:tc>
          <w:tcPr>
            <w:tcW w:w="540" w:type="dxa"/>
            <w:shd w:val="clear" w:color="auto" w:fill="auto"/>
          </w:tcPr>
          <w:p w14:paraId="78C1D0A5" w14:textId="77777777" w:rsidR="000931D0" w:rsidRPr="003C761D" w:rsidRDefault="000931D0" w:rsidP="001D04AF">
            <w:pPr>
              <w:pStyle w:val="Text"/>
              <w:rPr>
                <w:rStyle w:val="ChBlueBold"/>
              </w:rPr>
            </w:pPr>
            <w:r w:rsidRPr="003C761D">
              <w:rPr>
                <w:rStyle w:val="ChBlueBold"/>
              </w:rPr>
              <w:t>hari</w:t>
            </w:r>
          </w:p>
        </w:tc>
        <w:tc>
          <w:tcPr>
            <w:tcW w:w="777" w:type="dxa"/>
            <w:shd w:val="clear" w:color="auto" w:fill="auto"/>
          </w:tcPr>
          <w:p w14:paraId="3E6E32EB" w14:textId="77777777" w:rsidR="000931D0" w:rsidRPr="003C761D" w:rsidRDefault="000931D0" w:rsidP="001D04AF">
            <w:pPr>
              <w:pStyle w:val="Text"/>
              <w:rPr>
                <w:rStyle w:val="ChBlueBold"/>
              </w:rPr>
            </w:pPr>
            <w:r w:rsidRPr="003C761D">
              <w:rPr>
                <w:rStyle w:val="ChBlueBold"/>
              </w:rPr>
              <w:t>ni</w:t>
            </w:r>
          </w:p>
        </w:tc>
        <w:tc>
          <w:tcPr>
            <w:tcW w:w="489" w:type="dxa"/>
            <w:shd w:val="clear" w:color="auto" w:fill="auto"/>
          </w:tcPr>
          <w:p w14:paraId="24A42748" w14:textId="77777777" w:rsidR="000931D0" w:rsidRPr="009C085D" w:rsidRDefault="000931D0" w:rsidP="001D04AF">
            <w:pPr>
              <w:pStyle w:val="Text"/>
            </w:pPr>
            <w:r w:rsidRPr="009C085D">
              <w:t>ko</w:t>
            </w:r>
          </w:p>
        </w:tc>
        <w:tc>
          <w:tcPr>
            <w:tcW w:w="529" w:type="dxa"/>
            <w:shd w:val="clear" w:color="auto" w:fill="auto"/>
          </w:tcPr>
          <w:p w14:paraId="4883BAB1" w14:textId="77777777" w:rsidR="000931D0" w:rsidRPr="009C085D" w:rsidRDefault="000931D0" w:rsidP="001D04AF">
            <w:pPr>
              <w:pStyle w:val="Text"/>
            </w:pPr>
            <w:r w:rsidRPr="009C085D">
              <w:t>kasi</w:t>
            </w:r>
          </w:p>
        </w:tc>
        <w:tc>
          <w:tcPr>
            <w:tcW w:w="818" w:type="dxa"/>
            <w:shd w:val="clear" w:color="auto" w:fill="auto"/>
          </w:tcPr>
          <w:p w14:paraId="009DE15C" w14:textId="5668CE09" w:rsidR="000931D0" w:rsidRPr="009C085D" w:rsidRDefault="000931D0" w:rsidP="001D04AF">
            <w:pPr>
              <w:pStyle w:val="Text"/>
            </w:pPr>
            <w:r>
              <w:t>makan</w:t>
            </w:r>
            <w:r w:rsidR="00002D53">
              <w:t>g</w:t>
            </w:r>
            <w:r w:rsidR="00CB1913">
              <w:t>,</w:t>
            </w:r>
          </w:p>
        </w:tc>
        <w:tc>
          <w:tcPr>
            <w:tcW w:w="968" w:type="dxa"/>
            <w:shd w:val="clear" w:color="auto" w:fill="auto"/>
          </w:tcPr>
          <w:p w14:paraId="43DB3DB8" w14:textId="77777777" w:rsidR="000931D0" w:rsidRPr="009C085D" w:rsidRDefault="000931D0" w:rsidP="001D04AF">
            <w:pPr>
              <w:pStyle w:val="Text"/>
            </w:pPr>
            <w:r w:rsidRPr="009C085D">
              <w:t>nanti</w:t>
            </w:r>
          </w:p>
        </w:tc>
        <w:tc>
          <w:tcPr>
            <w:tcW w:w="284" w:type="dxa"/>
            <w:shd w:val="clear" w:color="auto" w:fill="auto"/>
          </w:tcPr>
          <w:p w14:paraId="4CDB97A2" w14:textId="77777777" w:rsidR="000931D0" w:rsidRPr="009C085D" w:rsidRDefault="0046359C" w:rsidP="001D04AF">
            <w:pPr>
              <w:pStyle w:val="Text"/>
            </w:pPr>
            <w:r>
              <w:t>…</w:t>
            </w:r>
          </w:p>
        </w:tc>
      </w:tr>
      <w:tr w:rsidR="00AC23C4" w:rsidRPr="00AC23C4" w14:paraId="344ACB41" w14:textId="77777777" w:rsidTr="00AC23C4">
        <w:tc>
          <w:tcPr>
            <w:tcW w:w="709" w:type="dxa"/>
            <w:shd w:val="clear" w:color="auto" w:fill="auto"/>
          </w:tcPr>
          <w:p w14:paraId="192ED3A6" w14:textId="77777777" w:rsidR="000931D0" w:rsidRPr="003C761D" w:rsidRDefault="000931D0" w:rsidP="001D04AF">
            <w:pPr>
              <w:pStyle w:val="GlossEng"/>
            </w:pPr>
          </w:p>
        </w:tc>
        <w:tc>
          <w:tcPr>
            <w:tcW w:w="540" w:type="dxa"/>
            <w:shd w:val="clear" w:color="auto" w:fill="auto"/>
          </w:tcPr>
          <w:p w14:paraId="347A4E90" w14:textId="77777777" w:rsidR="000931D0" w:rsidRPr="009C085D" w:rsidRDefault="000931D0" w:rsidP="001D04AF">
            <w:pPr>
              <w:pStyle w:val="GlossEng"/>
            </w:pPr>
            <w:r w:rsidRPr="009C085D">
              <w:t>day</w:t>
            </w:r>
          </w:p>
        </w:tc>
        <w:tc>
          <w:tcPr>
            <w:tcW w:w="777" w:type="dxa"/>
            <w:shd w:val="clear" w:color="auto" w:fill="auto"/>
          </w:tcPr>
          <w:p w14:paraId="5324BA2F" w14:textId="77777777" w:rsidR="000931D0" w:rsidRPr="0099608C" w:rsidRDefault="000931D0" w:rsidP="001D04AF">
            <w:pPr>
              <w:pStyle w:val="GlossEng"/>
              <w:rPr>
                <w:rStyle w:val="ChSmallCaps"/>
              </w:rPr>
            </w:pPr>
            <w:r w:rsidRPr="0099608C">
              <w:rPr>
                <w:rStyle w:val="ChSmallCaps"/>
              </w:rPr>
              <w:t>d.prox</w:t>
            </w:r>
          </w:p>
        </w:tc>
        <w:tc>
          <w:tcPr>
            <w:tcW w:w="489" w:type="dxa"/>
            <w:shd w:val="clear" w:color="auto" w:fill="auto"/>
          </w:tcPr>
          <w:p w14:paraId="43078F0A" w14:textId="77777777" w:rsidR="000931D0" w:rsidRPr="0099608C" w:rsidRDefault="000931D0" w:rsidP="001D04AF">
            <w:pPr>
              <w:pStyle w:val="GlossEng"/>
              <w:rPr>
                <w:rStyle w:val="ChSmallCaps"/>
              </w:rPr>
            </w:pPr>
            <w:r w:rsidRPr="0099608C">
              <w:rPr>
                <w:rStyle w:val="ChSmallCaps"/>
              </w:rPr>
              <w:t>2sg</w:t>
            </w:r>
          </w:p>
        </w:tc>
        <w:tc>
          <w:tcPr>
            <w:tcW w:w="529" w:type="dxa"/>
            <w:shd w:val="clear" w:color="auto" w:fill="auto"/>
          </w:tcPr>
          <w:p w14:paraId="1407570A" w14:textId="77777777" w:rsidR="000931D0" w:rsidRPr="00AB0DCF" w:rsidRDefault="00AB0DCF" w:rsidP="001D04AF">
            <w:pPr>
              <w:pStyle w:val="GlossEng"/>
            </w:pPr>
            <w:r w:rsidRPr="00AB0DCF">
              <w:t>give</w:t>
            </w:r>
          </w:p>
        </w:tc>
        <w:tc>
          <w:tcPr>
            <w:tcW w:w="818" w:type="dxa"/>
            <w:shd w:val="clear" w:color="auto" w:fill="auto"/>
          </w:tcPr>
          <w:p w14:paraId="78A2DD64" w14:textId="77777777" w:rsidR="000931D0" w:rsidRPr="009C085D" w:rsidRDefault="000931D0" w:rsidP="001D04AF">
            <w:pPr>
              <w:pStyle w:val="GlossEng"/>
            </w:pPr>
            <w:r w:rsidRPr="009C085D">
              <w:t>food</w:t>
            </w:r>
          </w:p>
        </w:tc>
        <w:tc>
          <w:tcPr>
            <w:tcW w:w="968" w:type="dxa"/>
            <w:shd w:val="clear" w:color="auto" w:fill="auto"/>
          </w:tcPr>
          <w:p w14:paraId="1B143F77" w14:textId="77777777" w:rsidR="000931D0" w:rsidRPr="009C085D" w:rsidRDefault="000931D0" w:rsidP="001D04AF">
            <w:pPr>
              <w:pStyle w:val="GlossEng"/>
            </w:pPr>
            <w:r w:rsidRPr="00AC23C4">
              <w:rPr>
                <w:szCs w:val="19"/>
              </w:rPr>
              <w:t>very.soon</w:t>
            </w:r>
          </w:p>
        </w:tc>
        <w:tc>
          <w:tcPr>
            <w:tcW w:w="284" w:type="dxa"/>
            <w:shd w:val="clear" w:color="auto" w:fill="auto"/>
          </w:tcPr>
          <w:p w14:paraId="72D36EB3" w14:textId="77777777" w:rsidR="000931D0" w:rsidRPr="009C085D" w:rsidRDefault="000931D0" w:rsidP="001D04AF">
            <w:pPr>
              <w:pStyle w:val="GlossEng"/>
            </w:pPr>
          </w:p>
        </w:tc>
      </w:tr>
    </w:tbl>
    <w:p w14:paraId="34644AC4" w14:textId="7B2EA110" w:rsidR="000931D0" w:rsidRDefault="000931D0" w:rsidP="000931D0">
      <w:pPr>
        <w:pStyle w:val="FreeTranslEng"/>
      </w:pPr>
      <w:r>
        <w:t xml:space="preserve">[About helping each other:] </w:t>
      </w:r>
      <w:r w:rsidR="00B7093A">
        <w:t>‘</w:t>
      </w:r>
      <w:r w:rsidRPr="003C761D">
        <w:rPr>
          <w:rStyle w:val="ChBlueBold"/>
        </w:rPr>
        <w:t>today</w:t>
      </w:r>
      <w:r>
        <w:t xml:space="preserve"> you </w:t>
      </w:r>
      <w:r w:rsidR="00E449EB">
        <w:t xml:space="preserve">feed </w:t>
      </w:r>
      <w:r>
        <w:t>(others), at some point in the future [they</w:t>
      </w:r>
      <w:r w:rsidR="00B7093A">
        <w:t>’</w:t>
      </w:r>
      <w:r>
        <w:t xml:space="preserve">ll </w:t>
      </w:r>
      <w:r w:rsidR="00E449EB">
        <w:t xml:space="preserve">feed </w:t>
      </w:r>
      <w:r>
        <w:t>your children]</w:t>
      </w:r>
      <w:r w:rsidR="00B7093A">
        <w:t>’</w:t>
      </w:r>
      <w:r>
        <w:t xml:space="preserve"> </w:t>
      </w:r>
      <w:r w:rsidRPr="003C761D">
        <w:rPr>
          <w:rStyle w:val="ExampleSource"/>
        </w:rPr>
        <w:t>[</w:t>
      </w:r>
      <w:r w:rsidR="003F16F2">
        <w:rPr>
          <w:rStyle w:val="ExampleSource"/>
        </w:rPr>
        <w:t>081110-008-CvNP</w:t>
      </w:r>
      <w:r w:rsidRPr="003C761D">
        <w:rPr>
          <w:rStyle w:val="ExampleSource"/>
        </w:rPr>
        <w:t>.0254]</w:t>
      </w:r>
    </w:p>
    <w:tbl>
      <w:tblPr>
        <w:tblW w:w="6351" w:type="dxa"/>
        <w:tblCellMar>
          <w:left w:w="42" w:type="dxa"/>
          <w:right w:w="42" w:type="dxa"/>
        </w:tblCellMar>
        <w:tblLook w:val="01E0" w:firstRow="1" w:lastRow="1" w:firstColumn="1" w:lastColumn="1" w:noHBand="0" w:noVBand="0"/>
      </w:tblPr>
      <w:tblGrid>
        <w:gridCol w:w="709"/>
        <w:gridCol w:w="451"/>
        <w:gridCol w:w="111"/>
        <w:gridCol w:w="473"/>
        <w:gridCol w:w="167"/>
        <w:gridCol w:w="317"/>
        <w:gridCol w:w="401"/>
        <w:gridCol w:w="194"/>
        <w:gridCol w:w="373"/>
        <w:gridCol w:w="707"/>
        <w:gridCol w:w="618"/>
        <w:gridCol w:w="540"/>
        <w:gridCol w:w="706"/>
        <w:gridCol w:w="584"/>
      </w:tblGrid>
      <w:tr w:rsidR="00AC23C4" w:rsidRPr="00414A9C" w14:paraId="3DDA07B6" w14:textId="77777777" w:rsidTr="00AC23C4">
        <w:tc>
          <w:tcPr>
            <w:tcW w:w="709" w:type="dxa"/>
            <w:shd w:val="clear" w:color="auto" w:fill="auto"/>
          </w:tcPr>
          <w:p w14:paraId="069505FE" w14:textId="77777777" w:rsidR="000931D0" w:rsidRPr="00243B92" w:rsidRDefault="000931D0" w:rsidP="001D04AF">
            <w:pPr>
              <w:pStyle w:val="O0Nwnext"/>
            </w:pPr>
            <w:bookmarkStart w:id="3256" w:name="_Ref320346668"/>
            <w:bookmarkStart w:id="3257" w:name="_Ref338955261"/>
            <w:r>
              <w:t>(</w:t>
            </w:r>
            <w:fldSimple w:instr=" SEQ ( \* ARABIC \s 1 ">
              <w:r w:rsidR="00154D81">
                <w:rPr>
                  <w:noProof/>
                </w:rPr>
                <w:t>7</w:t>
              </w:r>
            </w:fldSimple>
            <w:bookmarkEnd w:id="3256"/>
            <w:r>
              <w:t>)</w:t>
            </w:r>
            <w:bookmarkEnd w:id="3257"/>
          </w:p>
        </w:tc>
        <w:tc>
          <w:tcPr>
            <w:tcW w:w="451" w:type="dxa"/>
            <w:shd w:val="clear" w:color="auto" w:fill="auto"/>
          </w:tcPr>
          <w:p w14:paraId="1E138B03" w14:textId="77777777" w:rsidR="000931D0" w:rsidRPr="0023584B" w:rsidRDefault="000931D0" w:rsidP="001D04AF">
            <w:pPr>
              <w:pStyle w:val="Text"/>
            </w:pPr>
            <w:r w:rsidRPr="0023584B">
              <w:t>yo</w:t>
            </w:r>
            <w:r w:rsidR="0046359C">
              <w:t>,</w:t>
            </w:r>
          </w:p>
        </w:tc>
        <w:tc>
          <w:tcPr>
            <w:tcW w:w="584" w:type="dxa"/>
            <w:gridSpan w:val="2"/>
            <w:shd w:val="clear" w:color="auto" w:fill="auto"/>
          </w:tcPr>
          <w:p w14:paraId="6EC8AC3B" w14:textId="77777777" w:rsidR="000931D0" w:rsidRPr="0023584B" w:rsidRDefault="000931D0" w:rsidP="001D04AF">
            <w:pPr>
              <w:pStyle w:val="Text"/>
            </w:pPr>
            <w:r w:rsidRPr="0023584B">
              <w:t>don</w:t>
            </w:r>
            <w:r>
              <w:t>g</w:t>
            </w:r>
          </w:p>
        </w:tc>
        <w:tc>
          <w:tcPr>
            <w:tcW w:w="484" w:type="dxa"/>
            <w:gridSpan w:val="2"/>
            <w:shd w:val="clear" w:color="auto" w:fill="auto"/>
          </w:tcPr>
          <w:p w14:paraId="238451D7" w14:textId="77777777" w:rsidR="000931D0" w:rsidRPr="0023584B" w:rsidRDefault="000931D0" w:rsidP="001D04AF">
            <w:pPr>
              <w:pStyle w:val="Text"/>
            </w:pPr>
            <w:r w:rsidRPr="0023584B">
              <w:t>dua</w:t>
            </w:r>
          </w:p>
        </w:tc>
        <w:tc>
          <w:tcPr>
            <w:tcW w:w="595" w:type="dxa"/>
            <w:gridSpan w:val="2"/>
            <w:shd w:val="clear" w:color="auto" w:fill="auto"/>
          </w:tcPr>
          <w:p w14:paraId="26446911" w14:textId="77777777" w:rsidR="000931D0" w:rsidRPr="0023584B" w:rsidRDefault="000931D0" w:rsidP="001D04AF">
            <w:pPr>
              <w:pStyle w:val="Text"/>
            </w:pPr>
            <w:r w:rsidRPr="0023584B">
              <w:t>pergi</w:t>
            </w:r>
          </w:p>
        </w:tc>
        <w:tc>
          <w:tcPr>
            <w:tcW w:w="373" w:type="dxa"/>
            <w:shd w:val="clear" w:color="auto" w:fill="auto"/>
          </w:tcPr>
          <w:p w14:paraId="297F815A" w14:textId="77777777" w:rsidR="000931D0" w:rsidRPr="0023584B" w:rsidRDefault="000931D0" w:rsidP="001D04AF">
            <w:pPr>
              <w:pStyle w:val="Text"/>
            </w:pPr>
            <w:r w:rsidRPr="0023584B">
              <w:t>ke</w:t>
            </w:r>
          </w:p>
        </w:tc>
        <w:tc>
          <w:tcPr>
            <w:tcW w:w="707" w:type="dxa"/>
            <w:shd w:val="clear" w:color="auto" w:fill="auto"/>
          </w:tcPr>
          <w:p w14:paraId="1B921AD0" w14:textId="77777777" w:rsidR="000931D0" w:rsidRPr="0023584B" w:rsidRDefault="000931D0" w:rsidP="001D04AF">
            <w:pPr>
              <w:pStyle w:val="Text"/>
            </w:pPr>
            <w:r w:rsidRPr="0023584B">
              <w:t>skola</w:t>
            </w:r>
          </w:p>
        </w:tc>
        <w:tc>
          <w:tcPr>
            <w:tcW w:w="618" w:type="dxa"/>
            <w:shd w:val="clear" w:color="auto" w:fill="auto"/>
          </w:tcPr>
          <w:p w14:paraId="4F1B4B1E" w14:textId="77777777" w:rsidR="000931D0" w:rsidRPr="0023584B" w:rsidRDefault="000931D0" w:rsidP="001D04AF">
            <w:pPr>
              <w:pStyle w:val="Text"/>
            </w:pPr>
            <w:r w:rsidRPr="0023584B">
              <w:t>lagi</w:t>
            </w:r>
            <w:r w:rsidR="007A0D78">
              <w:t>,</w:t>
            </w:r>
          </w:p>
        </w:tc>
        <w:tc>
          <w:tcPr>
            <w:tcW w:w="540" w:type="dxa"/>
            <w:shd w:val="clear" w:color="auto" w:fill="auto"/>
          </w:tcPr>
          <w:p w14:paraId="651DA885" w14:textId="77777777" w:rsidR="000931D0" w:rsidRPr="0053329E" w:rsidRDefault="000931D0" w:rsidP="001D04AF">
            <w:pPr>
              <w:pStyle w:val="Text"/>
              <w:rPr>
                <w:rStyle w:val="ChBlueBold"/>
              </w:rPr>
            </w:pPr>
            <w:r w:rsidRPr="0053329E">
              <w:rPr>
                <w:rStyle w:val="ChBlueBold"/>
              </w:rPr>
              <w:t>har</w:t>
            </w:r>
            <w:r>
              <w:rPr>
                <w:rStyle w:val="ChBlueBold"/>
              </w:rPr>
              <w:t>i</w:t>
            </w:r>
          </w:p>
        </w:tc>
        <w:tc>
          <w:tcPr>
            <w:tcW w:w="706" w:type="dxa"/>
            <w:shd w:val="clear" w:color="auto" w:fill="auto"/>
          </w:tcPr>
          <w:p w14:paraId="3DD6E25D" w14:textId="77777777" w:rsidR="000931D0" w:rsidRPr="0053329E" w:rsidRDefault="000931D0" w:rsidP="001D04AF">
            <w:pPr>
              <w:pStyle w:val="Text"/>
              <w:rPr>
                <w:rStyle w:val="ChBlueBold"/>
              </w:rPr>
            </w:pPr>
            <w:r w:rsidRPr="0053329E">
              <w:rPr>
                <w:rStyle w:val="ChBlueBold"/>
              </w:rPr>
              <w:t>itu</w:t>
            </w:r>
          </w:p>
        </w:tc>
        <w:tc>
          <w:tcPr>
            <w:tcW w:w="584" w:type="dxa"/>
            <w:shd w:val="clear" w:color="auto" w:fill="auto"/>
          </w:tcPr>
          <w:p w14:paraId="77B6E0C6" w14:textId="77777777" w:rsidR="000931D0" w:rsidRPr="0023584B" w:rsidRDefault="000931D0" w:rsidP="001D04AF">
            <w:pPr>
              <w:pStyle w:val="Text"/>
            </w:pPr>
            <w:r w:rsidRPr="0023584B">
              <w:t>dong</w:t>
            </w:r>
          </w:p>
        </w:tc>
      </w:tr>
      <w:tr w:rsidR="00AC23C4" w:rsidRPr="00AC23C4" w14:paraId="4F7997B4" w14:textId="77777777" w:rsidTr="00AC23C4">
        <w:tc>
          <w:tcPr>
            <w:tcW w:w="709" w:type="dxa"/>
            <w:shd w:val="clear" w:color="auto" w:fill="auto"/>
          </w:tcPr>
          <w:p w14:paraId="7066ADA7" w14:textId="77777777" w:rsidR="000931D0" w:rsidRPr="006A56AC" w:rsidRDefault="000931D0" w:rsidP="001D04AF">
            <w:pPr>
              <w:pStyle w:val="GlossEng2ptafter"/>
            </w:pPr>
          </w:p>
        </w:tc>
        <w:tc>
          <w:tcPr>
            <w:tcW w:w="451" w:type="dxa"/>
            <w:shd w:val="clear" w:color="auto" w:fill="auto"/>
          </w:tcPr>
          <w:p w14:paraId="2E20C605" w14:textId="77777777" w:rsidR="000931D0" w:rsidRPr="0023584B" w:rsidRDefault="000931D0" w:rsidP="001D04AF">
            <w:pPr>
              <w:pStyle w:val="GlossEng2ptafter"/>
            </w:pPr>
            <w:r w:rsidRPr="0023584B">
              <w:t>yes</w:t>
            </w:r>
          </w:p>
        </w:tc>
        <w:tc>
          <w:tcPr>
            <w:tcW w:w="584" w:type="dxa"/>
            <w:gridSpan w:val="2"/>
            <w:shd w:val="clear" w:color="auto" w:fill="auto"/>
          </w:tcPr>
          <w:p w14:paraId="3A598C74" w14:textId="77777777" w:rsidR="000931D0" w:rsidRPr="0099608C" w:rsidRDefault="000931D0" w:rsidP="001D04AF">
            <w:pPr>
              <w:pStyle w:val="GlossEng2ptafter"/>
              <w:rPr>
                <w:rStyle w:val="ChSmallCaps"/>
              </w:rPr>
            </w:pPr>
            <w:r w:rsidRPr="0099608C">
              <w:rPr>
                <w:rStyle w:val="ChSmallCaps"/>
              </w:rPr>
              <w:t>3pl</w:t>
            </w:r>
          </w:p>
        </w:tc>
        <w:tc>
          <w:tcPr>
            <w:tcW w:w="484" w:type="dxa"/>
            <w:gridSpan w:val="2"/>
            <w:shd w:val="clear" w:color="auto" w:fill="auto"/>
          </w:tcPr>
          <w:p w14:paraId="186E016E" w14:textId="77777777" w:rsidR="000931D0" w:rsidRPr="0023584B" w:rsidRDefault="000931D0" w:rsidP="001D04AF">
            <w:pPr>
              <w:pStyle w:val="GlossEng2ptafter"/>
            </w:pPr>
            <w:r w:rsidRPr="0023584B">
              <w:t>two</w:t>
            </w:r>
          </w:p>
        </w:tc>
        <w:tc>
          <w:tcPr>
            <w:tcW w:w="595" w:type="dxa"/>
            <w:gridSpan w:val="2"/>
            <w:shd w:val="clear" w:color="auto" w:fill="auto"/>
          </w:tcPr>
          <w:p w14:paraId="4F3990C8" w14:textId="77777777" w:rsidR="000931D0" w:rsidRPr="0023584B" w:rsidRDefault="000931D0" w:rsidP="001D04AF">
            <w:pPr>
              <w:pStyle w:val="GlossEng2ptafter"/>
            </w:pPr>
            <w:r w:rsidRPr="0023584B">
              <w:t>go</w:t>
            </w:r>
          </w:p>
        </w:tc>
        <w:tc>
          <w:tcPr>
            <w:tcW w:w="373" w:type="dxa"/>
            <w:shd w:val="clear" w:color="auto" w:fill="auto"/>
          </w:tcPr>
          <w:p w14:paraId="6E742EDB" w14:textId="77777777" w:rsidR="000931D0" w:rsidRPr="0023584B" w:rsidRDefault="000931D0" w:rsidP="001D04AF">
            <w:pPr>
              <w:pStyle w:val="GlossEng2ptafter"/>
            </w:pPr>
            <w:r w:rsidRPr="0023584B">
              <w:t>to</w:t>
            </w:r>
          </w:p>
        </w:tc>
        <w:tc>
          <w:tcPr>
            <w:tcW w:w="707" w:type="dxa"/>
            <w:shd w:val="clear" w:color="auto" w:fill="auto"/>
          </w:tcPr>
          <w:p w14:paraId="7A367E77" w14:textId="77777777" w:rsidR="000931D0" w:rsidRPr="0023584B" w:rsidRDefault="000931D0" w:rsidP="001D04AF">
            <w:pPr>
              <w:pStyle w:val="GlossEng2ptafter"/>
            </w:pPr>
            <w:r w:rsidRPr="0023584B">
              <w:t>school</w:t>
            </w:r>
          </w:p>
        </w:tc>
        <w:tc>
          <w:tcPr>
            <w:tcW w:w="618" w:type="dxa"/>
            <w:shd w:val="clear" w:color="auto" w:fill="auto"/>
          </w:tcPr>
          <w:p w14:paraId="179EA5A0" w14:textId="77777777" w:rsidR="000931D0" w:rsidRPr="0023584B" w:rsidRDefault="000931D0" w:rsidP="001D04AF">
            <w:pPr>
              <w:pStyle w:val="GlossEng2ptafter"/>
            </w:pPr>
            <w:r w:rsidRPr="0023584B">
              <w:t>again</w:t>
            </w:r>
          </w:p>
        </w:tc>
        <w:tc>
          <w:tcPr>
            <w:tcW w:w="540" w:type="dxa"/>
            <w:shd w:val="clear" w:color="auto" w:fill="auto"/>
          </w:tcPr>
          <w:p w14:paraId="3C44B17C" w14:textId="77777777" w:rsidR="000931D0" w:rsidRPr="0023584B" w:rsidRDefault="000931D0" w:rsidP="001D04AF">
            <w:pPr>
              <w:pStyle w:val="GlossEng2ptafter"/>
            </w:pPr>
            <w:r w:rsidRPr="0023584B">
              <w:t>day</w:t>
            </w:r>
          </w:p>
        </w:tc>
        <w:tc>
          <w:tcPr>
            <w:tcW w:w="706" w:type="dxa"/>
            <w:shd w:val="clear" w:color="auto" w:fill="auto"/>
          </w:tcPr>
          <w:p w14:paraId="3259AB07" w14:textId="77777777" w:rsidR="000931D0" w:rsidRPr="0099608C" w:rsidRDefault="000931D0" w:rsidP="001D04AF">
            <w:pPr>
              <w:pStyle w:val="GlossEng2ptafter"/>
              <w:rPr>
                <w:rStyle w:val="ChSmallCaps"/>
              </w:rPr>
            </w:pPr>
            <w:r w:rsidRPr="0099608C">
              <w:rPr>
                <w:rStyle w:val="ChSmallCaps"/>
              </w:rPr>
              <w:t>d.dist</w:t>
            </w:r>
          </w:p>
        </w:tc>
        <w:tc>
          <w:tcPr>
            <w:tcW w:w="584" w:type="dxa"/>
            <w:shd w:val="clear" w:color="auto" w:fill="auto"/>
          </w:tcPr>
          <w:p w14:paraId="3503023C" w14:textId="77777777" w:rsidR="000931D0" w:rsidRPr="0099608C" w:rsidRDefault="000931D0" w:rsidP="001D04AF">
            <w:pPr>
              <w:pStyle w:val="GlossEng2ptafter"/>
              <w:rPr>
                <w:rStyle w:val="ChSmallCaps"/>
              </w:rPr>
            </w:pPr>
            <w:r w:rsidRPr="0099608C">
              <w:rPr>
                <w:rStyle w:val="ChSmallCaps"/>
              </w:rPr>
              <w:t>3pl</w:t>
            </w:r>
          </w:p>
        </w:tc>
      </w:tr>
      <w:tr w:rsidR="000931D0" w:rsidRPr="00414A9C" w14:paraId="0000A855" w14:textId="77777777" w:rsidTr="00AC23C4">
        <w:trPr>
          <w:gridAfter w:val="7"/>
          <w:wAfter w:w="3722" w:type="dxa"/>
        </w:trPr>
        <w:tc>
          <w:tcPr>
            <w:tcW w:w="709" w:type="dxa"/>
            <w:shd w:val="clear" w:color="auto" w:fill="auto"/>
          </w:tcPr>
          <w:p w14:paraId="06BDC16A" w14:textId="77777777" w:rsidR="000931D0" w:rsidRPr="006A56AC" w:rsidRDefault="000931D0" w:rsidP="001D04AF">
            <w:pPr>
              <w:pStyle w:val="O0Nwnext"/>
            </w:pPr>
          </w:p>
        </w:tc>
        <w:tc>
          <w:tcPr>
            <w:tcW w:w="562" w:type="dxa"/>
            <w:gridSpan w:val="2"/>
            <w:shd w:val="clear" w:color="auto" w:fill="auto"/>
          </w:tcPr>
          <w:p w14:paraId="38B1BE00" w14:textId="77777777" w:rsidR="000931D0" w:rsidRPr="0023584B" w:rsidRDefault="000931D0" w:rsidP="001D04AF">
            <w:pPr>
              <w:pStyle w:val="Text"/>
            </w:pPr>
            <w:r w:rsidRPr="0023584B">
              <w:t>ada</w:t>
            </w:r>
          </w:p>
        </w:tc>
        <w:tc>
          <w:tcPr>
            <w:tcW w:w="640" w:type="dxa"/>
            <w:gridSpan w:val="2"/>
            <w:shd w:val="clear" w:color="auto" w:fill="auto"/>
          </w:tcPr>
          <w:p w14:paraId="15D2CC36" w14:textId="77777777" w:rsidR="000931D0" w:rsidRPr="0023584B" w:rsidRDefault="000931D0" w:rsidP="001D04AF">
            <w:pPr>
              <w:pStyle w:val="Text"/>
            </w:pPr>
            <w:r w:rsidRPr="0023584B">
              <w:t>meter</w:t>
            </w:r>
          </w:p>
        </w:tc>
        <w:tc>
          <w:tcPr>
            <w:tcW w:w="718" w:type="dxa"/>
            <w:gridSpan w:val="2"/>
            <w:shd w:val="clear" w:color="auto" w:fill="auto"/>
          </w:tcPr>
          <w:p w14:paraId="52F0EEA9" w14:textId="77777777" w:rsidR="000931D0" w:rsidRPr="0023584B" w:rsidRDefault="000931D0" w:rsidP="001D04AF">
            <w:pPr>
              <w:pStyle w:val="Text"/>
            </w:pPr>
            <w:r w:rsidRPr="0023584B">
              <w:t>s</w:t>
            </w:r>
            <w:r>
              <w:t>e</w:t>
            </w:r>
            <w:r w:rsidRPr="0023584B">
              <w:t>dikit</w:t>
            </w:r>
          </w:p>
        </w:tc>
      </w:tr>
      <w:tr w:rsidR="000931D0" w:rsidRPr="00AC23C4" w14:paraId="02610513" w14:textId="77777777" w:rsidTr="00AC23C4">
        <w:trPr>
          <w:gridAfter w:val="7"/>
          <w:wAfter w:w="3722" w:type="dxa"/>
        </w:trPr>
        <w:tc>
          <w:tcPr>
            <w:tcW w:w="709" w:type="dxa"/>
            <w:shd w:val="clear" w:color="auto" w:fill="auto"/>
          </w:tcPr>
          <w:p w14:paraId="34467DAD" w14:textId="77777777" w:rsidR="000931D0" w:rsidRPr="006A56AC" w:rsidRDefault="000931D0" w:rsidP="001D04AF">
            <w:pPr>
              <w:pStyle w:val="GlossEng"/>
            </w:pPr>
          </w:p>
        </w:tc>
        <w:tc>
          <w:tcPr>
            <w:tcW w:w="562" w:type="dxa"/>
            <w:gridSpan w:val="2"/>
            <w:shd w:val="clear" w:color="auto" w:fill="auto"/>
          </w:tcPr>
          <w:p w14:paraId="0F50238E" w14:textId="77777777" w:rsidR="000931D0" w:rsidRPr="0023584B" w:rsidRDefault="000931D0" w:rsidP="001D04AF">
            <w:pPr>
              <w:pStyle w:val="GlossEng"/>
            </w:pPr>
            <w:r w:rsidRPr="0023584B">
              <w:t>exist</w:t>
            </w:r>
          </w:p>
        </w:tc>
        <w:tc>
          <w:tcPr>
            <w:tcW w:w="640" w:type="dxa"/>
            <w:gridSpan w:val="2"/>
            <w:shd w:val="clear" w:color="auto" w:fill="auto"/>
          </w:tcPr>
          <w:p w14:paraId="1070A75A" w14:textId="77777777" w:rsidR="000931D0" w:rsidRPr="0023584B" w:rsidRDefault="000931D0" w:rsidP="001D04AF">
            <w:pPr>
              <w:pStyle w:val="GlossEng"/>
            </w:pPr>
            <w:r w:rsidRPr="0023584B">
              <w:t>meter</w:t>
            </w:r>
          </w:p>
        </w:tc>
        <w:tc>
          <w:tcPr>
            <w:tcW w:w="718" w:type="dxa"/>
            <w:gridSpan w:val="2"/>
            <w:shd w:val="clear" w:color="auto" w:fill="auto"/>
          </w:tcPr>
          <w:p w14:paraId="4CD0D3FA" w14:textId="77777777" w:rsidR="000931D0" w:rsidRPr="0023584B" w:rsidRDefault="000931D0" w:rsidP="001D04AF">
            <w:pPr>
              <w:pStyle w:val="GlossEng"/>
            </w:pPr>
            <w:r w:rsidRPr="0023584B">
              <w:t>few</w:t>
            </w:r>
          </w:p>
        </w:tc>
      </w:tr>
    </w:tbl>
    <w:p w14:paraId="5F0C68EA" w14:textId="68F5651D" w:rsidR="000931D0" w:rsidRDefault="00B7093A" w:rsidP="000931D0">
      <w:pPr>
        <w:pStyle w:val="FreeTranslEng"/>
      </w:pPr>
      <w:r>
        <w:t>‘</w:t>
      </w:r>
      <w:r w:rsidR="000931D0">
        <w:t xml:space="preserve">yes, they both went to school, </w:t>
      </w:r>
      <w:r w:rsidR="000931D0" w:rsidRPr="0053329E">
        <w:rPr>
          <w:rStyle w:val="ChBlueBold"/>
        </w:rPr>
        <w:t>that day</w:t>
      </w:r>
      <w:r w:rsidR="000931D0">
        <w:t xml:space="preserve"> they were a little drunk</w:t>
      </w:r>
      <w:r>
        <w:t>’</w:t>
      </w:r>
      <w:r w:rsidR="000931D0">
        <w:t xml:space="preserve"> </w:t>
      </w:r>
      <w:r w:rsidR="000931D0" w:rsidRPr="006A56AC">
        <w:rPr>
          <w:rStyle w:val="ExampleSource"/>
        </w:rPr>
        <w:t>[081115-001a-Cv.0038]</w:t>
      </w:r>
    </w:p>
    <w:tbl>
      <w:tblPr>
        <w:tblW w:w="6209" w:type="dxa"/>
        <w:tblCellMar>
          <w:left w:w="42" w:type="dxa"/>
          <w:right w:w="42" w:type="dxa"/>
        </w:tblCellMar>
        <w:tblLook w:val="01E0" w:firstRow="1" w:lastRow="1" w:firstColumn="1" w:lastColumn="1" w:noHBand="0" w:noVBand="0"/>
      </w:tblPr>
      <w:tblGrid>
        <w:gridCol w:w="709"/>
        <w:gridCol w:w="1117"/>
        <w:gridCol w:w="706"/>
        <w:gridCol w:w="540"/>
        <w:gridCol w:w="940"/>
        <w:gridCol w:w="706"/>
        <w:gridCol w:w="489"/>
        <w:gridCol w:w="718"/>
        <w:gridCol w:w="284"/>
      </w:tblGrid>
      <w:tr w:rsidR="00AC23C4" w:rsidRPr="00414A9C" w14:paraId="3B6FE381" w14:textId="77777777" w:rsidTr="00AC23C4">
        <w:tc>
          <w:tcPr>
            <w:tcW w:w="709" w:type="dxa"/>
            <w:shd w:val="clear" w:color="auto" w:fill="auto"/>
          </w:tcPr>
          <w:p w14:paraId="7A21CFFE" w14:textId="77777777" w:rsidR="000931D0" w:rsidRPr="00243B92" w:rsidRDefault="000931D0" w:rsidP="001D04AF">
            <w:pPr>
              <w:pStyle w:val="O0Nwnext"/>
            </w:pPr>
            <w:bookmarkStart w:id="3258" w:name="_Ref320272059"/>
            <w:bookmarkStart w:id="3259" w:name="_Ref338955262"/>
            <w:r>
              <w:t>(</w:t>
            </w:r>
            <w:fldSimple w:instr=" SEQ ( \* ARABIC \s 1 ">
              <w:r w:rsidR="00154D81">
                <w:rPr>
                  <w:noProof/>
                </w:rPr>
                <w:t>8</w:t>
              </w:r>
            </w:fldSimple>
            <w:bookmarkEnd w:id="3258"/>
            <w:r>
              <w:t>)</w:t>
            </w:r>
            <w:bookmarkEnd w:id="3259"/>
          </w:p>
        </w:tc>
        <w:tc>
          <w:tcPr>
            <w:tcW w:w="1117" w:type="dxa"/>
            <w:shd w:val="clear" w:color="auto" w:fill="auto"/>
          </w:tcPr>
          <w:p w14:paraId="7E354532" w14:textId="77777777" w:rsidR="000931D0" w:rsidRPr="00A1361D" w:rsidRDefault="00895D52" w:rsidP="001D04AF">
            <w:pPr>
              <w:pStyle w:val="Text"/>
              <w:rPr>
                <w:rStyle w:val="ChBlueBold"/>
              </w:rPr>
            </w:pPr>
            <w:r>
              <w:rPr>
                <w:rStyle w:val="ChBlueBold"/>
              </w:rPr>
              <w:t>r</w:t>
            </w:r>
            <w:r w:rsidR="000931D0" w:rsidRPr="00A1361D">
              <w:rPr>
                <w:rStyle w:val="ChBlueBold"/>
              </w:rPr>
              <w:t>abu</w:t>
            </w:r>
          </w:p>
        </w:tc>
        <w:tc>
          <w:tcPr>
            <w:tcW w:w="706" w:type="dxa"/>
            <w:shd w:val="clear" w:color="auto" w:fill="auto"/>
          </w:tcPr>
          <w:p w14:paraId="5CAC8E2B" w14:textId="6D16C266" w:rsidR="000931D0" w:rsidRPr="00CB1913" w:rsidRDefault="000931D0" w:rsidP="001D04AF">
            <w:pPr>
              <w:pStyle w:val="Text"/>
            </w:pPr>
            <w:r w:rsidRPr="00CB1913">
              <w:rPr>
                <w:rStyle w:val="ChBlueBold"/>
              </w:rPr>
              <w:t>tu</w:t>
            </w:r>
            <w:r w:rsidR="00CB1913" w:rsidRPr="00CB1913">
              <w:t>,</w:t>
            </w:r>
          </w:p>
        </w:tc>
        <w:tc>
          <w:tcPr>
            <w:tcW w:w="540" w:type="dxa"/>
            <w:shd w:val="clear" w:color="auto" w:fill="auto"/>
          </w:tcPr>
          <w:p w14:paraId="62D6DCF6" w14:textId="77777777" w:rsidR="000931D0" w:rsidRPr="00A1361D" w:rsidRDefault="000931D0" w:rsidP="001D04AF">
            <w:pPr>
              <w:pStyle w:val="Text"/>
              <w:rPr>
                <w:rStyle w:val="ChBlueBold"/>
              </w:rPr>
            </w:pPr>
            <w:r w:rsidRPr="00A1361D">
              <w:rPr>
                <w:rStyle w:val="ChBlueBold"/>
              </w:rPr>
              <w:t>hari</w:t>
            </w:r>
          </w:p>
        </w:tc>
        <w:tc>
          <w:tcPr>
            <w:tcW w:w="940" w:type="dxa"/>
            <w:shd w:val="clear" w:color="auto" w:fill="auto"/>
          </w:tcPr>
          <w:p w14:paraId="67E7C54C" w14:textId="77777777" w:rsidR="000931D0" w:rsidRPr="00A1361D" w:rsidRDefault="00895D52" w:rsidP="001D04AF">
            <w:pPr>
              <w:pStyle w:val="Text"/>
              <w:rPr>
                <w:rStyle w:val="ChBlueBold"/>
              </w:rPr>
            </w:pPr>
            <w:r>
              <w:rPr>
                <w:rStyle w:val="ChBlueBold"/>
              </w:rPr>
              <w:t>k</w:t>
            </w:r>
            <w:r w:rsidR="000931D0" w:rsidRPr="00A1361D">
              <w:rPr>
                <w:rStyle w:val="ChBlueBold"/>
              </w:rPr>
              <w:t>amis</w:t>
            </w:r>
          </w:p>
        </w:tc>
        <w:tc>
          <w:tcPr>
            <w:tcW w:w="706" w:type="dxa"/>
            <w:shd w:val="clear" w:color="auto" w:fill="auto"/>
          </w:tcPr>
          <w:p w14:paraId="4188DF15" w14:textId="1D2CB001" w:rsidR="000931D0" w:rsidRPr="00CB1913" w:rsidRDefault="000931D0" w:rsidP="001D04AF">
            <w:pPr>
              <w:pStyle w:val="Text"/>
            </w:pPr>
            <w:r w:rsidRPr="00CB1913">
              <w:rPr>
                <w:rStyle w:val="ChBlueBold"/>
              </w:rPr>
              <w:t>itu</w:t>
            </w:r>
            <w:r w:rsidR="00CB1913" w:rsidRPr="00CB1913">
              <w:t>,</w:t>
            </w:r>
          </w:p>
        </w:tc>
        <w:tc>
          <w:tcPr>
            <w:tcW w:w="489" w:type="dxa"/>
            <w:shd w:val="clear" w:color="auto" w:fill="auto"/>
          </w:tcPr>
          <w:p w14:paraId="3AE306BD" w14:textId="77777777" w:rsidR="000931D0" w:rsidRPr="001D74CF" w:rsidRDefault="000931D0" w:rsidP="001D04AF">
            <w:pPr>
              <w:pStyle w:val="Text"/>
            </w:pPr>
            <w:r w:rsidRPr="001D74CF">
              <w:t>ko</w:t>
            </w:r>
          </w:p>
        </w:tc>
        <w:tc>
          <w:tcPr>
            <w:tcW w:w="718" w:type="dxa"/>
            <w:shd w:val="clear" w:color="auto" w:fill="auto"/>
          </w:tcPr>
          <w:p w14:paraId="32865FE5" w14:textId="77777777" w:rsidR="000931D0" w:rsidRPr="001D74CF" w:rsidRDefault="000931D0" w:rsidP="001D04AF">
            <w:pPr>
              <w:pStyle w:val="Text"/>
            </w:pPr>
            <w:r w:rsidRPr="001D74CF">
              <w:t>datang</w:t>
            </w:r>
          </w:p>
        </w:tc>
        <w:tc>
          <w:tcPr>
            <w:tcW w:w="284" w:type="dxa"/>
            <w:shd w:val="clear" w:color="auto" w:fill="auto"/>
          </w:tcPr>
          <w:p w14:paraId="6819A8DC" w14:textId="77777777" w:rsidR="000931D0" w:rsidRPr="001D74CF" w:rsidRDefault="000931D0" w:rsidP="001D04AF">
            <w:pPr>
              <w:pStyle w:val="Text"/>
            </w:pPr>
            <w:r>
              <w:t>…</w:t>
            </w:r>
          </w:p>
        </w:tc>
      </w:tr>
      <w:tr w:rsidR="00AC23C4" w:rsidRPr="00AC23C4" w14:paraId="0215C77D" w14:textId="77777777" w:rsidTr="00AC23C4">
        <w:tc>
          <w:tcPr>
            <w:tcW w:w="709" w:type="dxa"/>
            <w:shd w:val="clear" w:color="auto" w:fill="auto"/>
          </w:tcPr>
          <w:p w14:paraId="4E778EB3" w14:textId="77777777" w:rsidR="000931D0" w:rsidRPr="00243B92" w:rsidRDefault="000931D0" w:rsidP="001D04AF">
            <w:pPr>
              <w:pStyle w:val="GlossEng"/>
            </w:pPr>
          </w:p>
        </w:tc>
        <w:tc>
          <w:tcPr>
            <w:tcW w:w="1117" w:type="dxa"/>
            <w:shd w:val="clear" w:color="auto" w:fill="auto"/>
          </w:tcPr>
          <w:p w14:paraId="5BAA43C4" w14:textId="77777777" w:rsidR="000931D0" w:rsidRPr="001D74CF" w:rsidRDefault="000931D0" w:rsidP="001D04AF">
            <w:pPr>
              <w:pStyle w:val="GlossEng"/>
            </w:pPr>
            <w:r w:rsidRPr="001D74CF">
              <w:t>Wednesday</w:t>
            </w:r>
          </w:p>
        </w:tc>
        <w:tc>
          <w:tcPr>
            <w:tcW w:w="706" w:type="dxa"/>
            <w:shd w:val="clear" w:color="auto" w:fill="auto"/>
          </w:tcPr>
          <w:p w14:paraId="2DF68EC5" w14:textId="77777777" w:rsidR="000931D0" w:rsidRPr="0099608C" w:rsidRDefault="000931D0" w:rsidP="001D04AF">
            <w:pPr>
              <w:pStyle w:val="GlossEng"/>
              <w:rPr>
                <w:rStyle w:val="ChSmallCaps"/>
              </w:rPr>
            </w:pPr>
            <w:r w:rsidRPr="0099608C">
              <w:rPr>
                <w:rStyle w:val="ChSmallCaps"/>
              </w:rPr>
              <w:t>d.dist</w:t>
            </w:r>
          </w:p>
        </w:tc>
        <w:tc>
          <w:tcPr>
            <w:tcW w:w="540" w:type="dxa"/>
            <w:shd w:val="clear" w:color="auto" w:fill="auto"/>
          </w:tcPr>
          <w:p w14:paraId="66CFE9DD" w14:textId="77777777" w:rsidR="000931D0" w:rsidRPr="001D74CF" w:rsidRDefault="000931D0" w:rsidP="001D04AF">
            <w:pPr>
              <w:pStyle w:val="GlossEng"/>
            </w:pPr>
            <w:r w:rsidRPr="001D74CF">
              <w:t>day</w:t>
            </w:r>
          </w:p>
        </w:tc>
        <w:tc>
          <w:tcPr>
            <w:tcW w:w="940" w:type="dxa"/>
            <w:shd w:val="clear" w:color="auto" w:fill="auto"/>
          </w:tcPr>
          <w:p w14:paraId="514BBC5E" w14:textId="77777777" w:rsidR="000931D0" w:rsidRPr="001D74CF" w:rsidRDefault="000931D0" w:rsidP="001D04AF">
            <w:pPr>
              <w:pStyle w:val="GlossEng"/>
            </w:pPr>
            <w:r w:rsidRPr="001D74CF">
              <w:t>Thursday</w:t>
            </w:r>
          </w:p>
        </w:tc>
        <w:tc>
          <w:tcPr>
            <w:tcW w:w="706" w:type="dxa"/>
            <w:shd w:val="clear" w:color="auto" w:fill="auto"/>
          </w:tcPr>
          <w:p w14:paraId="6186505E" w14:textId="77777777" w:rsidR="000931D0" w:rsidRPr="0099608C" w:rsidRDefault="000931D0" w:rsidP="001D04AF">
            <w:pPr>
              <w:pStyle w:val="GlossEng"/>
              <w:rPr>
                <w:rStyle w:val="ChSmallCaps"/>
              </w:rPr>
            </w:pPr>
            <w:r w:rsidRPr="0099608C">
              <w:rPr>
                <w:rStyle w:val="ChSmallCaps"/>
              </w:rPr>
              <w:t>d.dist</w:t>
            </w:r>
          </w:p>
        </w:tc>
        <w:tc>
          <w:tcPr>
            <w:tcW w:w="489" w:type="dxa"/>
            <w:shd w:val="clear" w:color="auto" w:fill="auto"/>
          </w:tcPr>
          <w:p w14:paraId="78C60767" w14:textId="77777777" w:rsidR="000931D0" w:rsidRPr="0099608C" w:rsidRDefault="000931D0" w:rsidP="001D04AF">
            <w:pPr>
              <w:pStyle w:val="GlossEng"/>
              <w:rPr>
                <w:rStyle w:val="ChSmallCaps"/>
              </w:rPr>
            </w:pPr>
            <w:r w:rsidRPr="0099608C">
              <w:rPr>
                <w:rStyle w:val="ChSmallCaps"/>
              </w:rPr>
              <w:t>2sg</w:t>
            </w:r>
          </w:p>
        </w:tc>
        <w:tc>
          <w:tcPr>
            <w:tcW w:w="718" w:type="dxa"/>
            <w:shd w:val="clear" w:color="auto" w:fill="auto"/>
          </w:tcPr>
          <w:p w14:paraId="6016F1C7" w14:textId="77777777" w:rsidR="000931D0" w:rsidRPr="001D74CF" w:rsidRDefault="000931D0" w:rsidP="001D04AF">
            <w:pPr>
              <w:pStyle w:val="GlossEng"/>
            </w:pPr>
            <w:r w:rsidRPr="001D74CF">
              <w:t>come</w:t>
            </w:r>
          </w:p>
        </w:tc>
        <w:tc>
          <w:tcPr>
            <w:tcW w:w="284" w:type="dxa"/>
            <w:shd w:val="clear" w:color="auto" w:fill="auto"/>
          </w:tcPr>
          <w:p w14:paraId="6B4646C4" w14:textId="77777777" w:rsidR="000931D0" w:rsidRPr="001D74CF" w:rsidRDefault="000931D0" w:rsidP="001D04AF">
            <w:pPr>
              <w:pStyle w:val="GlossEng"/>
            </w:pPr>
          </w:p>
        </w:tc>
      </w:tr>
    </w:tbl>
    <w:p w14:paraId="1892CAAC" w14:textId="1D322F1B" w:rsidR="000931D0" w:rsidRPr="002B1870" w:rsidRDefault="00B7093A" w:rsidP="000931D0">
      <w:pPr>
        <w:pStyle w:val="FreeTranslEng"/>
      </w:pPr>
      <w:r>
        <w:t>‘</w:t>
      </w:r>
      <w:r w:rsidR="000931D0" w:rsidRPr="00C21408">
        <w:rPr>
          <w:rStyle w:val="ChBlueBold"/>
        </w:rPr>
        <w:t>next Wednesday, next Thursday</w:t>
      </w:r>
      <w:r w:rsidR="000931D0">
        <w:t>, you</w:t>
      </w:r>
      <w:r>
        <w:t>’</w:t>
      </w:r>
      <w:r w:rsidR="000931D0">
        <w:t>ll come …</w:t>
      </w:r>
      <w:r>
        <w:t>’</w:t>
      </w:r>
      <w:r w:rsidR="000931D0">
        <w:t xml:space="preserve"> </w:t>
      </w:r>
      <w:r w:rsidR="000931D0" w:rsidRPr="001D74CF">
        <w:rPr>
          <w:rStyle w:val="ExampleSource"/>
        </w:rPr>
        <w:t>[081011-005-Cv.0001]</w:t>
      </w:r>
    </w:p>
    <w:p w14:paraId="5275EE2B" w14:textId="3F254E5F" w:rsidR="000931D0" w:rsidRDefault="000931D0" w:rsidP="00516196">
      <w:pPr>
        <w:pStyle w:val="Body0005after"/>
      </w:pPr>
      <w:r>
        <w:t xml:space="preserve">Pronominally used demonstratives also have temporal uses as shown in </w:t>
      </w:r>
      <w:r>
        <w:fldChar w:fldCharType="begin"/>
      </w:r>
      <w:r>
        <w:instrText xml:space="preserve"> REF _Ref320351531 \h </w:instrText>
      </w:r>
      <w:r>
        <w:fldChar w:fldCharType="separate"/>
      </w:r>
      <w:r w:rsidR="00154D81">
        <w:t>(</w:t>
      </w:r>
      <w:r w:rsidR="00154D81">
        <w:rPr>
          <w:noProof/>
        </w:rPr>
        <w:t>9</w:t>
      </w:r>
      <w:r w:rsidR="00154D81">
        <w:t>)</w:t>
      </w:r>
      <w:r>
        <w:fldChar w:fldCharType="end"/>
      </w:r>
      <w:r>
        <w:t xml:space="preserve"> and </w:t>
      </w:r>
      <w:r>
        <w:fldChar w:fldCharType="begin"/>
      </w:r>
      <w:r>
        <w:instrText xml:space="preserve"> REF _Ref320351532 \h </w:instrText>
      </w:r>
      <w:r>
        <w:fldChar w:fldCharType="separate"/>
      </w:r>
      <w:r w:rsidR="00154D81">
        <w:t>(</w:t>
      </w:r>
      <w:r w:rsidR="00154D81">
        <w:rPr>
          <w:noProof/>
        </w:rPr>
        <w:t>10</w:t>
      </w:r>
      <w:r w:rsidR="00154D81">
        <w:t>)</w:t>
      </w:r>
      <w:r>
        <w:fldChar w:fldCharType="end"/>
      </w:r>
      <w:r>
        <w:t xml:space="preserve">. Again, </w:t>
      </w:r>
      <w:r w:rsidRPr="007106DE">
        <w:rPr>
          <w:rStyle w:val="ChItalBold"/>
        </w:rPr>
        <w:t>ini</w:t>
      </w:r>
      <w:r>
        <w:t xml:space="preserve"> </w:t>
      </w:r>
      <w:r w:rsidR="00B7093A">
        <w:t>‘</w:t>
      </w:r>
      <w:r w:rsidRPr="0099608C">
        <w:rPr>
          <w:rStyle w:val="ChSmallCaps"/>
        </w:rPr>
        <w:t>d.prox</w:t>
      </w:r>
      <w:r w:rsidR="00B7093A">
        <w:t>’</w:t>
      </w:r>
      <w:r>
        <w:t xml:space="preserve"> in </w:t>
      </w:r>
      <w:r>
        <w:fldChar w:fldCharType="begin"/>
      </w:r>
      <w:r>
        <w:instrText xml:space="preserve"> REF _Ref320351531 \h </w:instrText>
      </w:r>
      <w:r>
        <w:fldChar w:fldCharType="separate"/>
      </w:r>
      <w:r w:rsidR="00154D81">
        <w:t>(</w:t>
      </w:r>
      <w:r w:rsidR="00154D81">
        <w:rPr>
          <w:noProof/>
        </w:rPr>
        <w:t>9</w:t>
      </w:r>
      <w:r w:rsidR="00154D81">
        <w:t>)</w:t>
      </w:r>
      <w:r>
        <w:fldChar w:fldCharType="end"/>
      </w:r>
      <w:r>
        <w:t xml:space="preserve"> indicates that the event is temporally close to the current speech situation: </w:t>
      </w:r>
      <w:r w:rsidRPr="00163813">
        <w:rPr>
          <w:rStyle w:val="ChItalBold"/>
        </w:rPr>
        <w:t>ini</w:t>
      </w:r>
      <w:r>
        <w:t xml:space="preserve"> </w:t>
      </w:r>
      <w:r w:rsidR="00B7093A">
        <w:t>‘</w:t>
      </w:r>
      <w:r>
        <w:t>right now</w:t>
      </w:r>
      <w:r w:rsidR="00B7093A">
        <w:t>’</w:t>
      </w:r>
      <w:r w:rsidR="007A0D78">
        <w:t xml:space="preserve"> (literally </w:t>
      </w:r>
      <w:r w:rsidR="00B7093A">
        <w:t>‘</w:t>
      </w:r>
      <w:r w:rsidR="007A0D78">
        <w:t xml:space="preserve">this </w:t>
      </w:r>
      <w:r w:rsidR="00E5345F">
        <w:t>(</w:t>
      </w:r>
      <w:r w:rsidR="007A0D78">
        <w:t>is when</w:t>
      </w:r>
      <w:r w:rsidR="00E5345F">
        <w:t>)</w:t>
      </w:r>
      <w:r w:rsidR="00B7093A">
        <w:t>’</w:t>
      </w:r>
      <w:r w:rsidR="007A0D78">
        <w:t>)</w:t>
      </w:r>
      <w:r>
        <w:t xml:space="preserve">. Distal </w:t>
      </w:r>
      <w:r w:rsidRPr="007106DE">
        <w:rPr>
          <w:rStyle w:val="ChItalBold"/>
        </w:rPr>
        <w:t>itu</w:t>
      </w:r>
      <w:r>
        <w:t xml:space="preserve"> </w:t>
      </w:r>
      <w:r w:rsidR="00B7093A">
        <w:t>‘</w:t>
      </w:r>
      <w:r w:rsidRPr="0099608C">
        <w:rPr>
          <w:rStyle w:val="ChSmallCaps"/>
        </w:rPr>
        <w:t>d.dist</w:t>
      </w:r>
      <w:r w:rsidR="00B7093A">
        <w:t>’</w:t>
      </w:r>
      <w:r>
        <w:t xml:space="preserve"> in </w:t>
      </w:r>
      <w:r>
        <w:fldChar w:fldCharType="begin"/>
      </w:r>
      <w:r>
        <w:instrText xml:space="preserve"> REF _Ref320351532 \h </w:instrText>
      </w:r>
      <w:r>
        <w:fldChar w:fldCharType="separate"/>
      </w:r>
      <w:r w:rsidR="00154D81">
        <w:t>(</w:t>
      </w:r>
      <w:r w:rsidR="00154D81">
        <w:rPr>
          <w:noProof/>
        </w:rPr>
        <w:t>10</w:t>
      </w:r>
      <w:r w:rsidR="00154D81">
        <w:t>)</w:t>
      </w:r>
      <w:r>
        <w:fldChar w:fldCharType="end"/>
      </w:r>
      <w:r>
        <w:t xml:space="preserve">, by contrast, signals temporal distance: </w:t>
      </w:r>
      <w:r w:rsidRPr="009D0AFD">
        <w:rPr>
          <w:rStyle w:val="ChItalBold"/>
        </w:rPr>
        <w:t>itu</w:t>
      </w:r>
      <w:r>
        <w:t xml:space="preserve"> </w:t>
      </w:r>
      <w:r w:rsidR="00B7093A">
        <w:t>‘</w:t>
      </w:r>
      <w:r w:rsidR="007A0D78">
        <w:t>at that time</w:t>
      </w:r>
      <w:r w:rsidR="00B7093A">
        <w:t>’</w:t>
      </w:r>
      <w:r w:rsidR="007A0D78">
        <w:t xml:space="preserve"> (literally </w:t>
      </w:r>
      <w:r w:rsidR="00B7093A">
        <w:t>‘</w:t>
      </w:r>
      <w:r w:rsidR="007A0D78">
        <w:t>that (is when)</w:t>
      </w:r>
      <w:r w:rsidR="00B7093A">
        <w:t>’</w:t>
      </w:r>
      <w:r w:rsidR="007A0D78">
        <w:t>)</w:t>
      </w:r>
      <w:r>
        <w:t>.</w:t>
      </w:r>
    </w:p>
    <w:p w14:paraId="113ED59E" w14:textId="77777777" w:rsidR="000931D0" w:rsidRPr="00F832CD" w:rsidRDefault="000931D0" w:rsidP="000931D0">
      <w:pPr>
        <w:pStyle w:val="ExampleTitle"/>
      </w:pPr>
      <w:r>
        <w:rPr>
          <w:lang w:eastAsia="en-US"/>
        </w:rPr>
        <w:t>Temporal uses of the pronominally used demonstratives</w:t>
      </w:r>
    </w:p>
    <w:tbl>
      <w:tblPr>
        <w:tblW w:w="5961" w:type="dxa"/>
        <w:tblCellMar>
          <w:left w:w="42" w:type="dxa"/>
          <w:right w:w="42" w:type="dxa"/>
        </w:tblCellMar>
        <w:tblLook w:val="01E0" w:firstRow="1" w:lastRow="1" w:firstColumn="1" w:lastColumn="1" w:noHBand="0" w:noVBand="0"/>
      </w:tblPr>
      <w:tblGrid>
        <w:gridCol w:w="709"/>
        <w:gridCol w:w="684"/>
        <w:gridCol w:w="1187"/>
        <w:gridCol w:w="777"/>
        <w:gridCol w:w="540"/>
        <w:gridCol w:w="573"/>
        <w:gridCol w:w="873"/>
        <w:gridCol w:w="618"/>
      </w:tblGrid>
      <w:tr w:rsidR="00AC23C4" w:rsidRPr="00414A9C" w14:paraId="15B58AF6" w14:textId="77777777" w:rsidTr="00AC23C4">
        <w:tc>
          <w:tcPr>
            <w:tcW w:w="709" w:type="dxa"/>
            <w:shd w:val="clear" w:color="auto" w:fill="auto"/>
          </w:tcPr>
          <w:p w14:paraId="3295DAC0" w14:textId="77777777" w:rsidR="000931D0" w:rsidRPr="00243B92" w:rsidRDefault="000931D0" w:rsidP="001D04AF">
            <w:pPr>
              <w:pStyle w:val="O0Nwnext"/>
            </w:pPr>
            <w:bookmarkStart w:id="3260" w:name="_Ref320272055"/>
            <w:bookmarkStart w:id="3261" w:name="_Ref320351531"/>
            <w:r>
              <w:t>(</w:t>
            </w:r>
            <w:fldSimple w:instr=" SEQ ( \* ARABIC \s 1 ">
              <w:r w:rsidR="00154D81">
                <w:rPr>
                  <w:noProof/>
                </w:rPr>
                <w:t>9</w:t>
              </w:r>
            </w:fldSimple>
            <w:bookmarkEnd w:id="3260"/>
            <w:r>
              <w:t>)</w:t>
            </w:r>
            <w:bookmarkEnd w:id="3261"/>
          </w:p>
        </w:tc>
        <w:tc>
          <w:tcPr>
            <w:tcW w:w="684" w:type="dxa"/>
            <w:shd w:val="clear" w:color="auto" w:fill="auto"/>
          </w:tcPr>
          <w:p w14:paraId="39F5D51D" w14:textId="77777777" w:rsidR="000931D0" w:rsidRPr="00C468D3" w:rsidRDefault="000931D0" w:rsidP="001D04AF">
            <w:pPr>
              <w:pStyle w:val="Text"/>
            </w:pPr>
            <w:r w:rsidRPr="00C468D3">
              <w:t>mandi</w:t>
            </w:r>
          </w:p>
        </w:tc>
        <w:tc>
          <w:tcPr>
            <w:tcW w:w="1187" w:type="dxa"/>
            <w:shd w:val="clear" w:color="auto" w:fill="auto"/>
          </w:tcPr>
          <w:p w14:paraId="26FD7973" w14:textId="77777777" w:rsidR="000931D0" w:rsidRPr="00C468D3" w:rsidRDefault="000931D0" w:rsidP="001D04AF">
            <w:pPr>
              <w:pStyle w:val="Text"/>
            </w:pPr>
            <w:r w:rsidRPr="00C468D3">
              <w:t>cepat</w:t>
            </w:r>
            <w:r>
              <w:t>~</w:t>
            </w:r>
            <w:r w:rsidRPr="00C468D3">
              <w:t>cepat</w:t>
            </w:r>
            <w:r w:rsidR="007A0D78">
              <w:t>,</w:t>
            </w:r>
          </w:p>
        </w:tc>
        <w:tc>
          <w:tcPr>
            <w:tcW w:w="777" w:type="dxa"/>
            <w:shd w:val="clear" w:color="auto" w:fill="auto"/>
          </w:tcPr>
          <w:p w14:paraId="6529084B" w14:textId="77777777" w:rsidR="000931D0" w:rsidRPr="006E36B5" w:rsidRDefault="000931D0" w:rsidP="001D04AF">
            <w:pPr>
              <w:pStyle w:val="Text"/>
              <w:rPr>
                <w:rStyle w:val="ChBlueBold"/>
              </w:rPr>
            </w:pPr>
            <w:r w:rsidRPr="006E36B5">
              <w:rPr>
                <w:rStyle w:val="ChBlueBold"/>
              </w:rPr>
              <w:t>ini</w:t>
            </w:r>
          </w:p>
        </w:tc>
        <w:tc>
          <w:tcPr>
            <w:tcW w:w="540" w:type="dxa"/>
            <w:shd w:val="clear" w:color="auto" w:fill="auto"/>
          </w:tcPr>
          <w:p w14:paraId="72300514" w14:textId="77777777" w:rsidR="000931D0" w:rsidRPr="00C468D3" w:rsidRDefault="000931D0" w:rsidP="001D04AF">
            <w:pPr>
              <w:pStyle w:val="Text"/>
            </w:pPr>
            <w:r w:rsidRPr="00C468D3">
              <w:t>tong</w:t>
            </w:r>
          </w:p>
        </w:tc>
        <w:tc>
          <w:tcPr>
            <w:tcW w:w="573" w:type="dxa"/>
            <w:shd w:val="clear" w:color="auto" w:fill="auto"/>
          </w:tcPr>
          <w:p w14:paraId="373FB652" w14:textId="77777777" w:rsidR="000931D0" w:rsidRPr="00C468D3" w:rsidRDefault="000931D0" w:rsidP="001D04AF">
            <w:pPr>
              <w:pStyle w:val="Text"/>
            </w:pPr>
            <w:r w:rsidRPr="00C468D3">
              <w:t>mo</w:t>
            </w:r>
          </w:p>
        </w:tc>
        <w:tc>
          <w:tcPr>
            <w:tcW w:w="873" w:type="dxa"/>
            <w:shd w:val="clear" w:color="auto" w:fill="auto"/>
          </w:tcPr>
          <w:p w14:paraId="22422A8D" w14:textId="77777777" w:rsidR="000931D0" w:rsidRPr="00C468D3" w:rsidRDefault="000931D0" w:rsidP="001D04AF">
            <w:pPr>
              <w:pStyle w:val="Text"/>
            </w:pPr>
            <w:r w:rsidRPr="00C468D3">
              <w:t>lanjut</w:t>
            </w:r>
          </w:p>
        </w:tc>
        <w:tc>
          <w:tcPr>
            <w:tcW w:w="618" w:type="dxa"/>
            <w:shd w:val="clear" w:color="auto" w:fill="auto"/>
          </w:tcPr>
          <w:p w14:paraId="5F6736FE" w14:textId="77777777" w:rsidR="000931D0" w:rsidRPr="00C468D3" w:rsidRDefault="000931D0" w:rsidP="001D04AF">
            <w:pPr>
              <w:pStyle w:val="Text"/>
            </w:pPr>
            <w:r>
              <w:t>lagi</w:t>
            </w:r>
          </w:p>
        </w:tc>
      </w:tr>
      <w:tr w:rsidR="00AC23C4" w:rsidRPr="00AC23C4" w14:paraId="42471D0E" w14:textId="77777777" w:rsidTr="00AC23C4">
        <w:tc>
          <w:tcPr>
            <w:tcW w:w="709" w:type="dxa"/>
            <w:shd w:val="clear" w:color="auto" w:fill="auto"/>
          </w:tcPr>
          <w:p w14:paraId="70A0CD4A" w14:textId="77777777" w:rsidR="000931D0" w:rsidRPr="00243B92" w:rsidRDefault="000931D0" w:rsidP="001D04AF">
            <w:pPr>
              <w:pStyle w:val="GlossEng"/>
            </w:pPr>
          </w:p>
        </w:tc>
        <w:tc>
          <w:tcPr>
            <w:tcW w:w="684" w:type="dxa"/>
            <w:shd w:val="clear" w:color="auto" w:fill="auto"/>
          </w:tcPr>
          <w:p w14:paraId="63F08C7D" w14:textId="77777777" w:rsidR="000931D0" w:rsidRPr="00C468D3" w:rsidRDefault="000931D0" w:rsidP="001D04AF">
            <w:pPr>
              <w:pStyle w:val="GlossEng"/>
            </w:pPr>
            <w:r w:rsidRPr="00C468D3">
              <w:t>bathe</w:t>
            </w:r>
          </w:p>
        </w:tc>
        <w:tc>
          <w:tcPr>
            <w:tcW w:w="1187" w:type="dxa"/>
            <w:shd w:val="clear" w:color="auto" w:fill="auto"/>
          </w:tcPr>
          <w:p w14:paraId="1E4A73F3" w14:textId="77777777" w:rsidR="000931D0" w:rsidRPr="00C468D3" w:rsidRDefault="000931D0" w:rsidP="001D04AF">
            <w:pPr>
              <w:pStyle w:val="GlossEng"/>
            </w:pPr>
            <w:r w:rsidRPr="0099608C">
              <w:rPr>
                <w:rStyle w:val="ChSmallCaps"/>
              </w:rPr>
              <w:t>rdp</w:t>
            </w:r>
            <w:r>
              <w:t>~be.</w:t>
            </w:r>
            <w:r w:rsidRPr="00C468D3">
              <w:t>fast</w:t>
            </w:r>
          </w:p>
        </w:tc>
        <w:tc>
          <w:tcPr>
            <w:tcW w:w="777" w:type="dxa"/>
            <w:shd w:val="clear" w:color="auto" w:fill="auto"/>
          </w:tcPr>
          <w:p w14:paraId="294EF145" w14:textId="77777777" w:rsidR="000931D0" w:rsidRPr="0099608C" w:rsidRDefault="000931D0" w:rsidP="001D04AF">
            <w:pPr>
              <w:pStyle w:val="GlossEng"/>
              <w:rPr>
                <w:rStyle w:val="ChSmallCaps"/>
              </w:rPr>
            </w:pPr>
            <w:r w:rsidRPr="0099608C">
              <w:rPr>
                <w:rStyle w:val="ChSmallCaps"/>
              </w:rPr>
              <w:t>d.prox</w:t>
            </w:r>
          </w:p>
        </w:tc>
        <w:tc>
          <w:tcPr>
            <w:tcW w:w="540" w:type="dxa"/>
            <w:shd w:val="clear" w:color="auto" w:fill="auto"/>
          </w:tcPr>
          <w:p w14:paraId="548A9C30" w14:textId="77777777" w:rsidR="000931D0" w:rsidRPr="0099608C" w:rsidRDefault="000931D0" w:rsidP="001D04AF">
            <w:pPr>
              <w:pStyle w:val="GlossEng"/>
              <w:rPr>
                <w:rStyle w:val="ChSmallCaps"/>
              </w:rPr>
            </w:pPr>
            <w:r w:rsidRPr="0099608C">
              <w:rPr>
                <w:rStyle w:val="ChSmallCaps"/>
              </w:rPr>
              <w:t>1pl</w:t>
            </w:r>
          </w:p>
        </w:tc>
        <w:tc>
          <w:tcPr>
            <w:tcW w:w="573" w:type="dxa"/>
            <w:shd w:val="clear" w:color="auto" w:fill="auto"/>
          </w:tcPr>
          <w:p w14:paraId="6496B926" w14:textId="77777777" w:rsidR="000931D0" w:rsidRPr="00230842" w:rsidRDefault="000931D0" w:rsidP="001D04AF">
            <w:pPr>
              <w:pStyle w:val="GlossEng"/>
            </w:pPr>
            <w:r w:rsidRPr="00230842">
              <w:t>want</w:t>
            </w:r>
          </w:p>
        </w:tc>
        <w:tc>
          <w:tcPr>
            <w:tcW w:w="873" w:type="dxa"/>
            <w:shd w:val="clear" w:color="auto" w:fill="auto"/>
          </w:tcPr>
          <w:p w14:paraId="0549CD3C" w14:textId="77777777" w:rsidR="000931D0" w:rsidRPr="00C468D3" w:rsidRDefault="000931D0" w:rsidP="001D04AF">
            <w:pPr>
              <w:pStyle w:val="GlossEng"/>
            </w:pPr>
            <w:r w:rsidRPr="00C468D3">
              <w:t>continue</w:t>
            </w:r>
          </w:p>
        </w:tc>
        <w:tc>
          <w:tcPr>
            <w:tcW w:w="618" w:type="dxa"/>
            <w:shd w:val="clear" w:color="auto" w:fill="auto"/>
          </w:tcPr>
          <w:p w14:paraId="7B5335E2" w14:textId="77777777" w:rsidR="000931D0" w:rsidRPr="00C468D3" w:rsidRDefault="000931D0" w:rsidP="001D04AF">
            <w:pPr>
              <w:pStyle w:val="GlossEng"/>
            </w:pPr>
            <w:r w:rsidRPr="00C468D3">
              <w:t>again</w:t>
            </w:r>
          </w:p>
        </w:tc>
      </w:tr>
    </w:tbl>
    <w:p w14:paraId="3D3288F7" w14:textId="5A348754" w:rsidR="000931D0" w:rsidRDefault="00B7093A" w:rsidP="000931D0">
      <w:pPr>
        <w:pStyle w:val="FreeTranslEng"/>
      </w:pPr>
      <w:r>
        <w:t>‘</w:t>
      </w:r>
      <w:r w:rsidR="000931D0">
        <w:t xml:space="preserve">bathe very quickly, </w:t>
      </w:r>
      <w:r w:rsidR="000931D0" w:rsidRPr="00D6678C">
        <w:rPr>
          <w:rStyle w:val="ChBlueBold"/>
        </w:rPr>
        <w:t>right now</w:t>
      </w:r>
      <w:r w:rsidR="000931D0">
        <w:t xml:space="preserve"> we want to continue further</w:t>
      </w:r>
      <w:r>
        <w:t>’</w:t>
      </w:r>
      <w:r w:rsidR="000931D0">
        <w:t xml:space="preserve"> </w:t>
      </w:r>
      <w:r w:rsidR="000931D0" w:rsidRPr="00F156E6">
        <w:rPr>
          <w:rStyle w:val="ExampleSource"/>
        </w:rPr>
        <w:t>[080917-008-NP.0134]</w:t>
      </w:r>
    </w:p>
    <w:tbl>
      <w:tblPr>
        <w:tblW w:w="5806" w:type="dxa"/>
        <w:tblCellMar>
          <w:left w:w="42" w:type="dxa"/>
          <w:right w:w="42" w:type="dxa"/>
        </w:tblCellMar>
        <w:tblLook w:val="01E0" w:firstRow="1" w:lastRow="1" w:firstColumn="1" w:lastColumn="1" w:noHBand="0" w:noVBand="0"/>
      </w:tblPr>
      <w:tblGrid>
        <w:gridCol w:w="709"/>
        <w:gridCol w:w="507"/>
        <w:gridCol w:w="540"/>
        <w:gridCol w:w="540"/>
        <w:gridCol w:w="595"/>
        <w:gridCol w:w="729"/>
        <w:gridCol w:w="284"/>
        <w:gridCol w:w="706"/>
        <w:gridCol w:w="489"/>
        <w:gridCol w:w="707"/>
      </w:tblGrid>
      <w:tr w:rsidR="00AC23C4" w:rsidRPr="00414A9C" w14:paraId="21B208F7" w14:textId="77777777" w:rsidTr="00AC23C4">
        <w:tc>
          <w:tcPr>
            <w:tcW w:w="709" w:type="dxa"/>
            <w:shd w:val="clear" w:color="auto" w:fill="auto"/>
          </w:tcPr>
          <w:p w14:paraId="56BD2E44" w14:textId="77777777" w:rsidR="000931D0" w:rsidRPr="00243B92" w:rsidRDefault="000931D0" w:rsidP="001D04AF">
            <w:pPr>
              <w:pStyle w:val="O0Nwnext"/>
            </w:pPr>
            <w:bookmarkStart w:id="3262" w:name="_Ref320272058"/>
            <w:bookmarkStart w:id="3263" w:name="_Ref320351532"/>
            <w:r>
              <w:t>(</w:t>
            </w:r>
            <w:fldSimple w:instr=" SEQ ( \* ARABIC \s 1 ">
              <w:r w:rsidR="00154D81">
                <w:rPr>
                  <w:noProof/>
                </w:rPr>
                <w:t>10</w:t>
              </w:r>
            </w:fldSimple>
            <w:bookmarkEnd w:id="3262"/>
            <w:r>
              <w:t>)</w:t>
            </w:r>
            <w:bookmarkEnd w:id="3263"/>
          </w:p>
        </w:tc>
        <w:tc>
          <w:tcPr>
            <w:tcW w:w="507" w:type="dxa"/>
            <w:shd w:val="clear" w:color="auto" w:fill="auto"/>
          </w:tcPr>
          <w:p w14:paraId="32A4CBEF" w14:textId="77777777" w:rsidR="000931D0" w:rsidRPr="00AA5C7D" w:rsidRDefault="000931D0" w:rsidP="001D04AF">
            <w:pPr>
              <w:pStyle w:val="Text"/>
            </w:pPr>
            <w:r w:rsidRPr="00AA5C7D">
              <w:t>satu</w:t>
            </w:r>
          </w:p>
        </w:tc>
        <w:tc>
          <w:tcPr>
            <w:tcW w:w="540" w:type="dxa"/>
            <w:shd w:val="clear" w:color="auto" w:fill="auto"/>
          </w:tcPr>
          <w:p w14:paraId="77305282" w14:textId="77777777" w:rsidR="000931D0" w:rsidRPr="00AA5C7D" w:rsidRDefault="000931D0" w:rsidP="001D04AF">
            <w:pPr>
              <w:pStyle w:val="Text"/>
            </w:pPr>
            <w:r w:rsidRPr="00AA5C7D">
              <w:t>kali</w:t>
            </w:r>
          </w:p>
        </w:tc>
        <w:tc>
          <w:tcPr>
            <w:tcW w:w="540" w:type="dxa"/>
            <w:shd w:val="clear" w:color="auto" w:fill="auto"/>
          </w:tcPr>
          <w:p w14:paraId="13DA3865" w14:textId="77777777" w:rsidR="000931D0" w:rsidRPr="00AA5C7D" w:rsidRDefault="000931D0" w:rsidP="001D04AF">
            <w:pPr>
              <w:pStyle w:val="Text"/>
            </w:pPr>
            <w:r w:rsidRPr="00AA5C7D">
              <w:t>tong</w:t>
            </w:r>
          </w:p>
        </w:tc>
        <w:tc>
          <w:tcPr>
            <w:tcW w:w="595" w:type="dxa"/>
            <w:shd w:val="clear" w:color="auto" w:fill="auto"/>
          </w:tcPr>
          <w:p w14:paraId="35B23536" w14:textId="77777777" w:rsidR="000931D0" w:rsidRPr="00AA5C7D" w:rsidRDefault="000931D0" w:rsidP="001D04AF">
            <w:pPr>
              <w:pStyle w:val="Text"/>
            </w:pPr>
            <w:r w:rsidRPr="00AA5C7D">
              <w:t>pergi</w:t>
            </w:r>
          </w:p>
        </w:tc>
        <w:tc>
          <w:tcPr>
            <w:tcW w:w="729" w:type="dxa"/>
            <w:shd w:val="clear" w:color="auto" w:fill="auto"/>
          </w:tcPr>
          <w:p w14:paraId="10B02D24" w14:textId="77777777" w:rsidR="000931D0" w:rsidRPr="00AA5C7D" w:rsidRDefault="000931D0" w:rsidP="001D04AF">
            <w:pPr>
              <w:pStyle w:val="Text"/>
            </w:pPr>
            <w:r w:rsidRPr="00AA5C7D">
              <w:t>berdoa</w:t>
            </w:r>
          </w:p>
        </w:tc>
        <w:tc>
          <w:tcPr>
            <w:tcW w:w="284" w:type="dxa"/>
            <w:shd w:val="clear" w:color="auto" w:fill="auto"/>
          </w:tcPr>
          <w:p w14:paraId="51C06D5B" w14:textId="77777777" w:rsidR="000931D0" w:rsidRPr="001C7333" w:rsidRDefault="000931D0" w:rsidP="001D04AF">
            <w:pPr>
              <w:pStyle w:val="Text"/>
            </w:pPr>
            <w:r w:rsidRPr="001C7333">
              <w:t>…</w:t>
            </w:r>
          </w:p>
        </w:tc>
        <w:tc>
          <w:tcPr>
            <w:tcW w:w="706" w:type="dxa"/>
            <w:shd w:val="clear" w:color="auto" w:fill="auto"/>
          </w:tcPr>
          <w:p w14:paraId="5E302D80" w14:textId="77777777" w:rsidR="000931D0" w:rsidRPr="00C5781C" w:rsidRDefault="000931D0" w:rsidP="001D04AF">
            <w:pPr>
              <w:pStyle w:val="Text"/>
              <w:rPr>
                <w:rStyle w:val="ChBlueBold"/>
              </w:rPr>
            </w:pPr>
            <w:r w:rsidRPr="00C5781C">
              <w:rPr>
                <w:rStyle w:val="ChBlueBold"/>
              </w:rPr>
              <w:t>itu</w:t>
            </w:r>
          </w:p>
        </w:tc>
        <w:tc>
          <w:tcPr>
            <w:tcW w:w="489" w:type="dxa"/>
            <w:shd w:val="clear" w:color="auto" w:fill="auto"/>
          </w:tcPr>
          <w:p w14:paraId="794E617C" w14:textId="77777777" w:rsidR="000931D0" w:rsidRPr="00AA5C7D" w:rsidRDefault="000931D0" w:rsidP="001D04AF">
            <w:pPr>
              <w:pStyle w:val="Text"/>
            </w:pPr>
            <w:r w:rsidRPr="00AA5C7D">
              <w:t>de</w:t>
            </w:r>
          </w:p>
        </w:tc>
        <w:tc>
          <w:tcPr>
            <w:tcW w:w="707" w:type="dxa"/>
            <w:shd w:val="clear" w:color="auto" w:fill="auto"/>
          </w:tcPr>
          <w:p w14:paraId="4EFED805" w14:textId="77777777" w:rsidR="000931D0" w:rsidRPr="00AA5C7D" w:rsidRDefault="000931D0" w:rsidP="001D04AF">
            <w:pPr>
              <w:pStyle w:val="Text"/>
            </w:pPr>
            <w:r w:rsidRPr="00AA5C7D">
              <w:t>ikut</w:t>
            </w:r>
          </w:p>
        </w:tc>
      </w:tr>
      <w:tr w:rsidR="00AC23C4" w:rsidRPr="00AA5C7D" w14:paraId="16D67FD5" w14:textId="77777777" w:rsidTr="00AC23C4">
        <w:tc>
          <w:tcPr>
            <w:tcW w:w="709" w:type="dxa"/>
            <w:shd w:val="clear" w:color="auto" w:fill="auto"/>
          </w:tcPr>
          <w:p w14:paraId="460EBAB4" w14:textId="77777777" w:rsidR="000931D0" w:rsidRPr="00243B92" w:rsidRDefault="000931D0" w:rsidP="001D04AF">
            <w:pPr>
              <w:pStyle w:val="GlossEng"/>
            </w:pPr>
          </w:p>
        </w:tc>
        <w:tc>
          <w:tcPr>
            <w:tcW w:w="507" w:type="dxa"/>
            <w:shd w:val="clear" w:color="auto" w:fill="auto"/>
          </w:tcPr>
          <w:p w14:paraId="3E1D7677" w14:textId="77777777" w:rsidR="000931D0" w:rsidRPr="00AA5C7D" w:rsidRDefault="000931D0" w:rsidP="001D04AF">
            <w:pPr>
              <w:pStyle w:val="GlossEng"/>
            </w:pPr>
            <w:r w:rsidRPr="00AA5C7D">
              <w:t>one</w:t>
            </w:r>
          </w:p>
        </w:tc>
        <w:tc>
          <w:tcPr>
            <w:tcW w:w="540" w:type="dxa"/>
            <w:shd w:val="clear" w:color="auto" w:fill="auto"/>
          </w:tcPr>
          <w:p w14:paraId="0B567C5D" w14:textId="77777777" w:rsidR="000931D0" w:rsidRPr="00AA5C7D" w:rsidRDefault="000931D0" w:rsidP="001D04AF">
            <w:pPr>
              <w:pStyle w:val="GlossEng"/>
            </w:pPr>
            <w:r w:rsidRPr="00AA5C7D">
              <w:t>time</w:t>
            </w:r>
          </w:p>
        </w:tc>
        <w:tc>
          <w:tcPr>
            <w:tcW w:w="540" w:type="dxa"/>
            <w:shd w:val="clear" w:color="auto" w:fill="auto"/>
          </w:tcPr>
          <w:p w14:paraId="0FEDBA0E" w14:textId="77777777" w:rsidR="000931D0" w:rsidRPr="0099608C" w:rsidRDefault="000931D0" w:rsidP="001D04AF">
            <w:pPr>
              <w:pStyle w:val="GlossEng"/>
              <w:rPr>
                <w:rStyle w:val="ChSmallCaps"/>
              </w:rPr>
            </w:pPr>
            <w:r w:rsidRPr="0099608C">
              <w:rPr>
                <w:rStyle w:val="ChSmallCaps"/>
              </w:rPr>
              <w:t>1pl</w:t>
            </w:r>
          </w:p>
        </w:tc>
        <w:tc>
          <w:tcPr>
            <w:tcW w:w="595" w:type="dxa"/>
            <w:shd w:val="clear" w:color="auto" w:fill="auto"/>
          </w:tcPr>
          <w:p w14:paraId="2E075C64" w14:textId="77777777" w:rsidR="000931D0" w:rsidRPr="00AA5C7D" w:rsidRDefault="000931D0" w:rsidP="001D04AF">
            <w:pPr>
              <w:pStyle w:val="GlossEng"/>
            </w:pPr>
            <w:r w:rsidRPr="00AA5C7D">
              <w:t>go</w:t>
            </w:r>
          </w:p>
        </w:tc>
        <w:tc>
          <w:tcPr>
            <w:tcW w:w="729" w:type="dxa"/>
            <w:shd w:val="clear" w:color="auto" w:fill="auto"/>
          </w:tcPr>
          <w:p w14:paraId="6B702FBC" w14:textId="77777777" w:rsidR="000931D0" w:rsidRPr="00AA5C7D" w:rsidRDefault="000931D0" w:rsidP="001D04AF">
            <w:pPr>
              <w:pStyle w:val="GlossEng"/>
            </w:pPr>
            <w:r w:rsidRPr="00AA5C7D">
              <w:t>pray</w:t>
            </w:r>
          </w:p>
        </w:tc>
        <w:tc>
          <w:tcPr>
            <w:tcW w:w="284" w:type="dxa"/>
            <w:shd w:val="clear" w:color="auto" w:fill="auto"/>
          </w:tcPr>
          <w:p w14:paraId="49E41D1B" w14:textId="77777777" w:rsidR="000931D0" w:rsidRPr="00AA5C7D" w:rsidRDefault="000931D0" w:rsidP="001D04AF">
            <w:pPr>
              <w:pStyle w:val="GlossEng"/>
            </w:pPr>
          </w:p>
        </w:tc>
        <w:tc>
          <w:tcPr>
            <w:tcW w:w="706" w:type="dxa"/>
            <w:shd w:val="clear" w:color="auto" w:fill="auto"/>
          </w:tcPr>
          <w:p w14:paraId="4F3D7E88" w14:textId="77777777" w:rsidR="000931D0" w:rsidRPr="0099608C" w:rsidRDefault="000931D0" w:rsidP="001D04AF">
            <w:pPr>
              <w:pStyle w:val="GlossEng"/>
              <w:rPr>
                <w:rStyle w:val="ChSmallCaps"/>
              </w:rPr>
            </w:pPr>
            <w:r w:rsidRPr="0099608C">
              <w:rPr>
                <w:rStyle w:val="ChSmallCaps"/>
              </w:rPr>
              <w:t>d.dist</w:t>
            </w:r>
          </w:p>
        </w:tc>
        <w:tc>
          <w:tcPr>
            <w:tcW w:w="489" w:type="dxa"/>
            <w:shd w:val="clear" w:color="auto" w:fill="auto"/>
          </w:tcPr>
          <w:p w14:paraId="052C0C90" w14:textId="77777777" w:rsidR="000931D0" w:rsidRPr="0099608C" w:rsidRDefault="000931D0" w:rsidP="001D04AF">
            <w:pPr>
              <w:pStyle w:val="GlossEng"/>
              <w:rPr>
                <w:rStyle w:val="ChSmallCaps"/>
              </w:rPr>
            </w:pPr>
            <w:r w:rsidRPr="0099608C">
              <w:rPr>
                <w:rStyle w:val="ChSmallCaps"/>
              </w:rPr>
              <w:t>3sg</w:t>
            </w:r>
          </w:p>
        </w:tc>
        <w:tc>
          <w:tcPr>
            <w:tcW w:w="707" w:type="dxa"/>
            <w:shd w:val="clear" w:color="auto" w:fill="auto"/>
          </w:tcPr>
          <w:p w14:paraId="05EAAC09" w14:textId="77777777" w:rsidR="000931D0" w:rsidRPr="00AA5C7D" w:rsidRDefault="000931D0" w:rsidP="001D04AF">
            <w:pPr>
              <w:pStyle w:val="GlossEng"/>
            </w:pPr>
            <w:r w:rsidRPr="00AA5C7D">
              <w:t>follow</w:t>
            </w:r>
          </w:p>
        </w:tc>
      </w:tr>
    </w:tbl>
    <w:p w14:paraId="3DF2C873" w14:textId="65B8158E" w:rsidR="000931D0" w:rsidRPr="002B1870" w:rsidRDefault="00B7093A" w:rsidP="000931D0">
      <w:pPr>
        <w:pStyle w:val="FreeTranslEng"/>
      </w:pPr>
      <w:r>
        <w:t>‘</w:t>
      </w:r>
      <w:r w:rsidR="000931D0">
        <w:t xml:space="preserve">one time </w:t>
      </w:r>
      <w:r w:rsidR="000931D0" w:rsidRPr="00AA5C7D">
        <w:t xml:space="preserve">we went to pray </w:t>
      </w:r>
      <w:r w:rsidR="000931D0">
        <w:t>…</w:t>
      </w:r>
      <w:r w:rsidR="000931D0" w:rsidRPr="00AA5C7D">
        <w:t xml:space="preserve">, </w:t>
      </w:r>
      <w:r w:rsidR="000931D0" w:rsidRPr="00C5781C">
        <w:rPr>
          <w:rStyle w:val="ChBlueBold"/>
        </w:rPr>
        <w:t>at that time</w:t>
      </w:r>
      <w:r w:rsidR="000931D0" w:rsidRPr="00AA5C7D">
        <w:t xml:space="preserve"> she </w:t>
      </w:r>
      <w:r w:rsidR="000931D0">
        <w:t xml:space="preserve">(my daughter) </w:t>
      </w:r>
      <w:r w:rsidR="000931D0" w:rsidRPr="00AA5C7D">
        <w:t>also followed</w:t>
      </w:r>
      <w:r w:rsidR="000931D0">
        <w:t xml:space="preserve"> (us)</w:t>
      </w:r>
      <w:r>
        <w:t>’</w:t>
      </w:r>
      <w:r w:rsidR="000931D0">
        <w:t xml:space="preserve"> </w:t>
      </w:r>
      <w:r w:rsidR="000931D0" w:rsidRPr="00AA5C7D">
        <w:rPr>
          <w:rStyle w:val="ExampleSource"/>
        </w:rPr>
        <w:t>[080917-008-NP.0175]</w:t>
      </w:r>
    </w:p>
    <w:p w14:paraId="2600B4DA" w14:textId="78818AF0" w:rsidR="000931D0" w:rsidRDefault="000931D0" w:rsidP="00516196">
      <w:pPr>
        <w:pStyle w:val="Body0005after"/>
      </w:pPr>
      <w:r>
        <w:t xml:space="preserve">The temporal uses of the adverbially used demonstratives are illustrated in </w:t>
      </w:r>
      <w:r>
        <w:fldChar w:fldCharType="begin"/>
      </w:r>
      <w:r>
        <w:instrText xml:space="preserve"> REF _Ref338955266 \h </w:instrText>
      </w:r>
      <w:r>
        <w:fldChar w:fldCharType="separate"/>
      </w:r>
      <w:r w:rsidR="00154D81">
        <w:t>(</w:t>
      </w:r>
      <w:r w:rsidR="00154D81">
        <w:rPr>
          <w:noProof/>
        </w:rPr>
        <w:t>11</w:t>
      </w:r>
      <w:r w:rsidR="00154D81">
        <w:t>)</w:t>
      </w:r>
      <w:r>
        <w:fldChar w:fldCharType="end"/>
      </w:r>
      <w:r>
        <w:t xml:space="preserve"> and </w:t>
      </w:r>
      <w:r>
        <w:fldChar w:fldCharType="begin"/>
      </w:r>
      <w:r>
        <w:instrText xml:space="preserve"> REF _Ref338955267 \h </w:instrText>
      </w:r>
      <w:r>
        <w:fldChar w:fldCharType="separate"/>
      </w:r>
      <w:r w:rsidR="00154D81">
        <w:t>(</w:t>
      </w:r>
      <w:r w:rsidR="00154D81">
        <w:rPr>
          <w:noProof/>
        </w:rPr>
        <w:t>12</w:t>
      </w:r>
      <w:r w:rsidR="00154D81">
        <w:t>)</w:t>
      </w:r>
      <w:r>
        <w:fldChar w:fldCharType="end"/>
      </w:r>
      <w:r>
        <w:t xml:space="preserve">. Again, </w:t>
      </w:r>
      <w:r w:rsidRPr="007106DE">
        <w:rPr>
          <w:rStyle w:val="ChItalBold"/>
        </w:rPr>
        <w:t>ini</w:t>
      </w:r>
      <w:r>
        <w:t xml:space="preserve"> </w:t>
      </w:r>
      <w:r w:rsidR="00B7093A">
        <w:t>‘</w:t>
      </w:r>
      <w:r w:rsidRPr="0099608C">
        <w:rPr>
          <w:rStyle w:val="ChSmallCaps"/>
        </w:rPr>
        <w:t>d.prox</w:t>
      </w:r>
      <w:r w:rsidR="00B7093A">
        <w:t>’</w:t>
      </w:r>
      <w:r>
        <w:t xml:space="preserve"> signals temporal proximity as in </w:t>
      </w:r>
      <w:r w:rsidRPr="009D0AFD">
        <w:rPr>
          <w:rStyle w:val="ChItalBold"/>
        </w:rPr>
        <w:t>ada datang ini</w:t>
      </w:r>
      <w:r>
        <w:t xml:space="preserve"> </w:t>
      </w:r>
      <w:r w:rsidR="00B7093A">
        <w:t>‘</w:t>
      </w:r>
      <w:r>
        <w:t>is coming right now</w:t>
      </w:r>
      <w:r w:rsidR="00B7093A">
        <w:t>’</w:t>
      </w:r>
      <w:r>
        <w:t xml:space="preserve"> in </w:t>
      </w:r>
      <w:r>
        <w:fldChar w:fldCharType="begin"/>
      </w:r>
      <w:r>
        <w:instrText xml:space="preserve"> REF _Ref338955266 \h </w:instrText>
      </w:r>
      <w:r>
        <w:fldChar w:fldCharType="separate"/>
      </w:r>
      <w:r w:rsidR="00154D81">
        <w:t>(</w:t>
      </w:r>
      <w:r w:rsidR="00154D81">
        <w:rPr>
          <w:noProof/>
        </w:rPr>
        <w:t>11</w:t>
      </w:r>
      <w:r w:rsidR="00154D81">
        <w:t>)</w:t>
      </w:r>
      <w:r>
        <w:fldChar w:fldCharType="end"/>
      </w:r>
      <w:r>
        <w:t xml:space="preserve">, while </w:t>
      </w:r>
      <w:r w:rsidRPr="007106DE">
        <w:rPr>
          <w:rStyle w:val="ChItalBold"/>
        </w:rPr>
        <w:t>itu</w:t>
      </w:r>
      <w:r>
        <w:t xml:space="preserve"> </w:t>
      </w:r>
      <w:r w:rsidR="00B7093A">
        <w:t>‘</w:t>
      </w:r>
      <w:r w:rsidRPr="0099608C">
        <w:rPr>
          <w:rStyle w:val="ChSmallCaps"/>
        </w:rPr>
        <w:t>d.dist</w:t>
      </w:r>
      <w:r w:rsidR="00B7093A">
        <w:t>’</w:t>
      </w:r>
      <w:r>
        <w:t xml:space="preserve"> indicates temporal distance as in </w:t>
      </w:r>
      <w:r w:rsidR="00002D53" w:rsidRPr="008D09DB">
        <w:rPr>
          <w:rStyle w:val="ChItalBold"/>
        </w:rPr>
        <w:t>bangung</w:t>
      </w:r>
      <w:r w:rsidRPr="008D09DB">
        <w:rPr>
          <w:rStyle w:val="ChItalBold"/>
        </w:rPr>
        <w:t xml:space="preserve"> itu</w:t>
      </w:r>
      <w:r>
        <w:t xml:space="preserve"> </w:t>
      </w:r>
      <w:r w:rsidR="00B7093A">
        <w:t>‘</w:t>
      </w:r>
      <w:r>
        <w:t>woke up at that time</w:t>
      </w:r>
      <w:r w:rsidR="00B7093A">
        <w:t>’</w:t>
      </w:r>
      <w:r>
        <w:t xml:space="preserve"> in </w:t>
      </w:r>
      <w:r>
        <w:fldChar w:fldCharType="begin"/>
      </w:r>
      <w:r>
        <w:instrText xml:space="preserve"> REF _Ref338955267 \h </w:instrText>
      </w:r>
      <w:r>
        <w:fldChar w:fldCharType="separate"/>
      </w:r>
      <w:r w:rsidR="00154D81">
        <w:t>(</w:t>
      </w:r>
      <w:r w:rsidR="00154D81">
        <w:rPr>
          <w:noProof/>
        </w:rPr>
        <w:t>12</w:t>
      </w:r>
      <w:r w:rsidR="00154D81">
        <w:t>)</w:t>
      </w:r>
      <w:r>
        <w:fldChar w:fldCharType="end"/>
      </w:r>
      <w:r>
        <w:t>.</w:t>
      </w:r>
    </w:p>
    <w:p w14:paraId="0426D735" w14:textId="77777777" w:rsidR="000931D0" w:rsidRPr="00F832CD" w:rsidRDefault="000931D0" w:rsidP="000931D0">
      <w:pPr>
        <w:pStyle w:val="ExampleTitle"/>
      </w:pPr>
      <w:r>
        <w:rPr>
          <w:lang w:eastAsia="en-US"/>
        </w:rPr>
        <w:t>Temporal uses of the adverbially used demonstratives</w:t>
      </w:r>
    </w:p>
    <w:tbl>
      <w:tblPr>
        <w:tblW w:w="6062" w:type="dxa"/>
        <w:tblCellMar>
          <w:left w:w="42" w:type="dxa"/>
          <w:right w:w="42" w:type="dxa"/>
        </w:tblCellMar>
        <w:tblLook w:val="01E0" w:firstRow="1" w:lastRow="1" w:firstColumn="1" w:lastColumn="1" w:noHBand="0" w:noVBand="0"/>
      </w:tblPr>
      <w:tblGrid>
        <w:gridCol w:w="709"/>
        <w:gridCol w:w="284"/>
        <w:gridCol w:w="451"/>
        <w:gridCol w:w="634"/>
        <w:gridCol w:w="1095"/>
        <w:gridCol w:w="777"/>
        <w:gridCol w:w="562"/>
        <w:gridCol w:w="773"/>
        <w:gridCol w:w="777"/>
      </w:tblGrid>
      <w:tr w:rsidR="00AC23C4" w:rsidRPr="00712A96" w14:paraId="5C1F7747" w14:textId="77777777" w:rsidTr="00AC23C4">
        <w:tc>
          <w:tcPr>
            <w:tcW w:w="709" w:type="dxa"/>
            <w:shd w:val="clear" w:color="auto" w:fill="auto"/>
          </w:tcPr>
          <w:p w14:paraId="611AAEB8" w14:textId="77777777" w:rsidR="000931D0" w:rsidRPr="00243B92" w:rsidRDefault="000931D0" w:rsidP="001D04AF">
            <w:pPr>
              <w:pStyle w:val="O0Nwnext"/>
            </w:pPr>
            <w:bookmarkStart w:id="3264" w:name="_Ref320272056"/>
            <w:bookmarkStart w:id="3265" w:name="_Ref338955266"/>
            <w:r>
              <w:t>(</w:t>
            </w:r>
            <w:fldSimple w:instr=" SEQ ( \* ARABIC \s 1 ">
              <w:r w:rsidR="00154D81">
                <w:rPr>
                  <w:noProof/>
                </w:rPr>
                <w:t>11</w:t>
              </w:r>
            </w:fldSimple>
            <w:bookmarkEnd w:id="3264"/>
            <w:r>
              <w:t>)</w:t>
            </w:r>
            <w:bookmarkEnd w:id="3265"/>
          </w:p>
        </w:tc>
        <w:tc>
          <w:tcPr>
            <w:tcW w:w="284" w:type="dxa"/>
            <w:shd w:val="clear" w:color="auto" w:fill="auto"/>
          </w:tcPr>
          <w:p w14:paraId="57ADB7F6" w14:textId="77777777" w:rsidR="000931D0" w:rsidRPr="006939B3" w:rsidRDefault="000931D0" w:rsidP="001D04AF">
            <w:pPr>
              <w:pStyle w:val="Text"/>
            </w:pPr>
            <w:r>
              <w:t>…</w:t>
            </w:r>
          </w:p>
        </w:tc>
        <w:tc>
          <w:tcPr>
            <w:tcW w:w="451" w:type="dxa"/>
            <w:shd w:val="clear" w:color="auto" w:fill="auto"/>
          </w:tcPr>
          <w:p w14:paraId="3E774085" w14:textId="77777777" w:rsidR="000931D0" w:rsidRPr="006939B3" w:rsidRDefault="000931D0" w:rsidP="001D04AF">
            <w:pPr>
              <w:pStyle w:val="Text"/>
            </w:pPr>
            <w:r w:rsidRPr="006939B3">
              <w:t>o</w:t>
            </w:r>
            <w:r w:rsidR="007A0D78">
              <w:t>,</w:t>
            </w:r>
          </w:p>
        </w:tc>
        <w:tc>
          <w:tcPr>
            <w:tcW w:w="634" w:type="dxa"/>
            <w:shd w:val="clear" w:color="auto" w:fill="auto"/>
          </w:tcPr>
          <w:p w14:paraId="7FF2F439" w14:textId="77777777" w:rsidR="000931D0" w:rsidRPr="006939B3" w:rsidRDefault="000931D0" w:rsidP="001D04AF">
            <w:pPr>
              <w:pStyle w:val="Text"/>
            </w:pPr>
            <w:r w:rsidRPr="006939B3">
              <w:t>betul</w:t>
            </w:r>
            <w:r w:rsidR="007A0D78">
              <w:t>,</w:t>
            </w:r>
          </w:p>
        </w:tc>
        <w:tc>
          <w:tcPr>
            <w:tcW w:w="1095" w:type="dxa"/>
            <w:shd w:val="clear" w:color="auto" w:fill="auto"/>
          </w:tcPr>
          <w:p w14:paraId="26901A9B" w14:textId="77777777" w:rsidR="000931D0" w:rsidRPr="006939B3" w:rsidRDefault="000931D0" w:rsidP="001D04AF">
            <w:pPr>
              <w:pStyle w:val="Text"/>
            </w:pPr>
            <w:r w:rsidRPr="006939B3">
              <w:t>Papua-Satu</w:t>
            </w:r>
          </w:p>
        </w:tc>
        <w:tc>
          <w:tcPr>
            <w:tcW w:w="777" w:type="dxa"/>
            <w:shd w:val="clear" w:color="auto" w:fill="auto"/>
          </w:tcPr>
          <w:p w14:paraId="0159755E" w14:textId="77777777" w:rsidR="000931D0" w:rsidRPr="006939B3" w:rsidRDefault="000931D0" w:rsidP="001D04AF">
            <w:pPr>
              <w:pStyle w:val="Text"/>
            </w:pPr>
            <w:r w:rsidRPr="006939B3">
              <w:t>ini</w:t>
            </w:r>
          </w:p>
        </w:tc>
        <w:tc>
          <w:tcPr>
            <w:tcW w:w="562" w:type="dxa"/>
            <w:shd w:val="clear" w:color="auto" w:fill="auto"/>
          </w:tcPr>
          <w:p w14:paraId="5FF84E72" w14:textId="77777777" w:rsidR="000931D0" w:rsidRPr="00714308" w:rsidRDefault="000931D0" w:rsidP="001D04AF">
            <w:pPr>
              <w:pStyle w:val="Text"/>
              <w:rPr>
                <w:rStyle w:val="ChBlueBold"/>
              </w:rPr>
            </w:pPr>
            <w:r w:rsidRPr="00714308">
              <w:rPr>
                <w:rStyle w:val="ChBlueBold"/>
              </w:rPr>
              <w:t>ada</w:t>
            </w:r>
          </w:p>
        </w:tc>
        <w:tc>
          <w:tcPr>
            <w:tcW w:w="773" w:type="dxa"/>
            <w:shd w:val="clear" w:color="auto" w:fill="auto"/>
          </w:tcPr>
          <w:p w14:paraId="53E64734" w14:textId="77777777" w:rsidR="000931D0" w:rsidRPr="00714308" w:rsidRDefault="000931D0" w:rsidP="001D04AF">
            <w:pPr>
              <w:pStyle w:val="Text"/>
              <w:rPr>
                <w:rStyle w:val="ChBlueBold"/>
              </w:rPr>
            </w:pPr>
            <w:r w:rsidRPr="00714308">
              <w:rPr>
                <w:rStyle w:val="ChBlueBold"/>
              </w:rPr>
              <w:t>datang</w:t>
            </w:r>
          </w:p>
        </w:tc>
        <w:tc>
          <w:tcPr>
            <w:tcW w:w="777" w:type="dxa"/>
            <w:shd w:val="clear" w:color="auto" w:fill="auto"/>
          </w:tcPr>
          <w:p w14:paraId="44466863" w14:textId="77777777" w:rsidR="000931D0" w:rsidRPr="00714308" w:rsidRDefault="000931D0" w:rsidP="001D04AF">
            <w:pPr>
              <w:pStyle w:val="Text"/>
              <w:rPr>
                <w:rStyle w:val="ChBlueBold"/>
              </w:rPr>
            </w:pPr>
            <w:r w:rsidRPr="00714308">
              <w:rPr>
                <w:rStyle w:val="ChBlueBold"/>
              </w:rPr>
              <w:t>ini</w:t>
            </w:r>
          </w:p>
        </w:tc>
      </w:tr>
      <w:tr w:rsidR="00AC23C4" w:rsidRPr="00AC23C4" w14:paraId="4AB59C3B" w14:textId="77777777" w:rsidTr="00AC23C4">
        <w:tc>
          <w:tcPr>
            <w:tcW w:w="709" w:type="dxa"/>
            <w:shd w:val="clear" w:color="auto" w:fill="auto"/>
          </w:tcPr>
          <w:p w14:paraId="3E2FCC6A" w14:textId="77777777" w:rsidR="000931D0" w:rsidRPr="00CE4867" w:rsidRDefault="000931D0" w:rsidP="001D04AF">
            <w:pPr>
              <w:pStyle w:val="GlossEng"/>
            </w:pPr>
          </w:p>
        </w:tc>
        <w:tc>
          <w:tcPr>
            <w:tcW w:w="284" w:type="dxa"/>
            <w:shd w:val="clear" w:color="auto" w:fill="auto"/>
          </w:tcPr>
          <w:p w14:paraId="4AC1CE62" w14:textId="77777777" w:rsidR="000931D0" w:rsidRPr="00856563" w:rsidRDefault="000931D0" w:rsidP="001D04AF">
            <w:pPr>
              <w:pStyle w:val="GlossEng"/>
            </w:pPr>
          </w:p>
        </w:tc>
        <w:tc>
          <w:tcPr>
            <w:tcW w:w="451" w:type="dxa"/>
            <w:shd w:val="clear" w:color="auto" w:fill="auto"/>
          </w:tcPr>
          <w:p w14:paraId="08175135" w14:textId="77777777" w:rsidR="000931D0" w:rsidRPr="006939B3" w:rsidRDefault="000931D0" w:rsidP="001D04AF">
            <w:pPr>
              <w:pStyle w:val="GlossEng"/>
            </w:pPr>
            <w:r w:rsidRPr="006939B3">
              <w:t>oh!</w:t>
            </w:r>
          </w:p>
        </w:tc>
        <w:tc>
          <w:tcPr>
            <w:tcW w:w="634" w:type="dxa"/>
            <w:shd w:val="clear" w:color="auto" w:fill="auto"/>
          </w:tcPr>
          <w:p w14:paraId="01931C4C" w14:textId="77777777" w:rsidR="000931D0" w:rsidRPr="006939B3" w:rsidRDefault="000931D0" w:rsidP="001D04AF">
            <w:pPr>
              <w:pStyle w:val="GlossEng"/>
            </w:pPr>
            <w:r w:rsidRPr="006939B3">
              <w:t>true</w:t>
            </w:r>
          </w:p>
        </w:tc>
        <w:tc>
          <w:tcPr>
            <w:tcW w:w="1095" w:type="dxa"/>
            <w:shd w:val="clear" w:color="auto" w:fill="auto"/>
          </w:tcPr>
          <w:p w14:paraId="03B15260" w14:textId="77777777" w:rsidR="000931D0" w:rsidRPr="006939B3" w:rsidRDefault="000931D0" w:rsidP="001D04AF">
            <w:pPr>
              <w:pStyle w:val="GlossEng"/>
            </w:pPr>
            <w:r w:rsidRPr="006939B3">
              <w:t>Papua-Satu</w:t>
            </w:r>
          </w:p>
        </w:tc>
        <w:tc>
          <w:tcPr>
            <w:tcW w:w="777" w:type="dxa"/>
            <w:shd w:val="clear" w:color="auto" w:fill="auto"/>
          </w:tcPr>
          <w:p w14:paraId="44B1DA48" w14:textId="77777777" w:rsidR="000931D0" w:rsidRPr="0099608C" w:rsidRDefault="000931D0" w:rsidP="001D04AF">
            <w:pPr>
              <w:pStyle w:val="GlossEng"/>
              <w:rPr>
                <w:rStyle w:val="ChSmallCaps"/>
              </w:rPr>
            </w:pPr>
            <w:r w:rsidRPr="0099608C">
              <w:rPr>
                <w:rStyle w:val="ChSmallCaps"/>
              </w:rPr>
              <w:t>d.prox</w:t>
            </w:r>
          </w:p>
        </w:tc>
        <w:tc>
          <w:tcPr>
            <w:tcW w:w="562" w:type="dxa"/>
            <w:shd w:val="clear" w:color="auto" w:fill="auto"/>
          </w:tcPr>
          <w:p w14:paraId="760FE456" w14:textId="77777777" w:rsidR="000931D0" w:rsidRPr="006939B3" w:rsidRDefault="000931D0" w:rsidP="001D04AF">
            <w:pPr>
              <w:pStyle w:val="GlossEng"/>
            </w:pPr>
            <w:r w:rsidRPr="006939B3">
              <w:t>exist</w:t>
            </w:r>
          </w:p>
        </w:tc>
        <w:tc>
          <w:tcPr>
            <w:tcW w:w="773" w:type="dxa"/>
            <w:shd w:val="clear" w:color="auto" w:fill="auto"/>
          </w:tcPr>
          <w:p w14:paraId="5AB7B293" w14:textId="77777777" w:rsidR="000931D0" w:rsidRPr="006939B3" w:rsidRDefault="000931D0" w:rsidP="001D04AF">
            <w:pPr>
              <w:pStyle w:val="GlossEng"/>
            </w:pPr>
            <w:r w:rsidRPr="006939B3">
              <w:t>come</w:t>
            </w:r>
          </w:p>
        </w:tc>
        <w:tc>
          <w:tcPr>
            <w:tcW w:w="777" w:type="dxa"/>
            <w:shd w:val="clear" w:color="auto" w:fill="auto"/>
          </w:tcPr>
          <w:p w14:paraId="544A8AA4" w14:textId="77777777" w:rsidR="000931D0" w:rsidRPr="0099608C" w:rsidRDefault="000931D0" w:rsidP="001D04AF">
            <w:pPr>
              <w:pStyle w:val="GlossEng"/>
              <w:rPr>
                <w:rStyle w:val="ChSmallCaps"/>
              </w:rPr>
            </w:pPr>
            <w:r w:rsidRPr="0099608C">
              <w:rPr>
                <w:rStyle w:val="ChSmallCaps"/>
              </w:rPr>
              <w:t>d.prox</w:t>
            </w:r>
          </w:p>
        </w:tc>
      </w:tr>
    </w:tbl>
    <w:p w14:paraId="3437576E" w14:textId="46AAA4F6" w:rsidR="000931D0" w:rsidRPr="00F20D78" w:rsidRDefault="00B7093A" w:rsidP="000931D0">
      <w:pPr>
        <w:pStyle w:val="FreeTranslEng"/>
      </w:pPr>
      <w:r>
        <w:t>‘</w:t>
      </w:r>
      <w:r w:rsidR="000931D0">
        <w:t>[</w:t>
      </w:r>
      <w:r w:rsidR="00940E74">
        <w:t>and then</w:t>
      </w:r>
      <w:r w:rsidR="000931D0">
        <w:t xml:space="preserve"> we saw,] </w:t>
      </w:r>
      <w:r>
        <w:t>‘</w:t>
      </w:r>
      <w:r w:rsidR="000931D0">
        <w:t>oh!, (it</w:t>
      </w:r>
      <w:r>
        <w:t>’</w:t>
      </w:r>
      <w:r w:rsidR="000931D0">
        <w:t>s) true, this Papua-Satu (ship)</w:t>
      </w:r>
      <w:r w:rsidR="000931D0" w:rsidRPr="00733204">
        <w:t xml:space="preserve"> is </w:t>
      </w:r>
      <w:r w:rsidR="000931D0" w:rsidRPr="00CE4867">
        <w:rPr>
          <w:rStyle w:val="ChBlueBold"/>
        </w:rPr>
        <w:t>coming right now</w:t>
      </w:r>
      <w:r>
        <w:t>’’</w:t>
      </w:r>
      <w:r w:rsidR="000931D0">
        <w:t xml:space="preserve"> (Lit. </w:t>
      </w:r>
      <w:r>
        <w:t>‘</w:t>
      </w:r>
      <w:r w:rsidR="000931D0">
        <w:rPr>
          <w:rStyle w:val="ChBlueBold"/>
        </w:rPr>
        <w:t>this coming</w:t>
      </w:r>
      <w:r>
        <w:t>’</w:t>
      </w:r>
      <w:r w:rsidR="000931D0">
        <w:t>)</w:t>
      </w:r>
      <w:r w:rsidR="000931D0" w:rsidRPr="0063170B">
        <w:t xml:space="preserve"> </w:t>
      </w:r>
      <w:r w:rsidR="000931D0" w:rsidRPr="00CE4867">
        <w:rPr>
          <w:rStyle w:val="ExampleSource"/>
        </w:rPr>
        <w:t>[080917-008-NP.0130]</w:t>
      </w:r>
    </w:p>
    <w:tbl>
      <w:tblPr>
        <w:tblW w:w="6638" w:type="dxa"/>
        <w:tblCellMar>
          <w:left w:w="42" w:type="dxa"/>
          <w:right w:w="42" w:type="dxa"/>
        </w:tblCellMar>
        <w:tblLook w:val="01E0" w:firstRow="1" w:lastRow="1" w:firstColumn="1" w:lastColumn="1" w:noHBand="0" w:noVBand="0"/>
      </w:tblPr>
      <w:tblGrid>
        <w:gridCol w:w="709"/>
        <w:gridCol w:w="489"/>
        <w:gridCol w:w="607"/>
        <w:gridCol w:w="555"/>
        <w:gridCol w:w="324"/>
        <w:gridCol w:w="284"/>
        <w:gridCol w:w="209"/>
        <w:gridCol w:w="440"/>
        <w:gridCol w:w="124"/>
        <w:gridCol w:w="438"/>
        <w:gridCol w:w="491"/>
        <w:gridCol w:w="515"/>
        <w:gridCol w:w="191"/>
        <w:gridCol w:w="489"/>
        <w:gridCol w:w="773"/>
      </w:tblGrid>
      <w:tr w:rsidR="00AC23C4" w:rsidRPr="009C1B9A" w14:paraId="2EAFC109" w14:textId="77777777" w:rsidTr="00AC23C4">
        <w:tc>
          <w:tcPr>
            <w:tcW w:w="709" w:type="dxa"/>
            <w:shd w:val="clear" w:color="auto" w:fill="auto"/>
          </w:tcPr>
          <w:p w14:paraId="4A21E230" w14:textId="77777777" w:rsidR="000931D0" w:rsidRPr="00243B92" w:rsidRDefault="000931D0" w:rsidP="001D04AF">
            <w:pPr>
              <w:pStyle w:val="O0Nwnext"/>
            </w:pPr>
            <w:bookmarkStart w:id="3266" w:name="_Ref320272057"/>
            <w:bookmarkStart w:id="3267" w:name="_Ref338955267"/>
            <w:r>
              <w:t>(</w:t>
            </w:r>
            <w:fldSimple w:instr=" SEQ ( \* ARABIC \s 1 ">
              <w:r w:rsidR="00154D81">
                <w:rPr>
                  <w:noProof/>
                </w:rPr>
                <w:t>12</w:t>
              </w:r>
            </w:fldSimple>
            <w:bookmarkEnd w:id="3266"/>
            <w:r>
              <w:t>)</w:t>
            </w:r>
            <w:bookmarkEnd w:id="3267"/>
          </w:p>
        </w:tc>
        <w:tc>
          <w:tcPr>
            <w:tcW w:w="489" w:type="dxa"/>
            <w:shd w:val="clear" w:color="auto" w:fill="auto"/>
          </w:tcPr>
          <w:p w14:paraId="10EF335E" w14:textId="77777777" w:rsidR="000931D0" w:rsidRPr="009C1B9A" w:rsidRDefault="000931D0" w:rsidP="001D04AF">
            <w:pPr>
              <w:pStyle w:val="Text"/>
            </w:pPr>
            <w:r w:rsidRPr="009C1B9A">
              <w:t>sa</w:t>
            </w:r>
          </w:p>
        </w:tc>
        <w:tc>
          <w:tcPr>
            <w:tcW w:w="607" w:type="dxa"/>
            <w:shd w:val="clear" w:color="auto" w:fill="auto"/>
          </w:tcPr>
          <w:p w14:paraId="43924E27" w14:textId="77777777" w:rsidR="000931D0" w:rsidRPr="009C1B9A" w:rsidRDefault="000931D0" w:rsidP="001D04AF">
            <w:pPr>
              <w:pStyle w:val="Text"/>
            </w:pPr>
            <w:r w:rsidRPr="009C1B9A">
              <w:t>bawa</w:t>
            </w:r>
          </w:p>
        </w:tc>
        <w:tc>
          <w:tcPr>
            <w:tcW w:w="879" w:type="dxa"/>
            <w:gridSpan w:val="2"/>
            <w:shd w:val="clear" w:color="auto" w:fill="auto"/>
          </w:tcPr>
          <w:p w14:paraId="5ECD0010" w14:textId="77777777" w:rsidR="000931D0" w:rsidRPr="009C1B9A" w:rsidRDefault="000931D0" w:rsidP="001D04AF">
            <w:pPr>
              <w:pStyle w:val="Text"/>
            </w:pPr>
            <w:r w:rsidRPr="009C1B9A">
              <w:t>pulang</w:t>
            </w:r>
          </w:p>
        </w:tc>
        <w:tc>
          <w:tcPr>
            <w:tcW w:w="284" w:type="dxa"/>
            <w:shd w:val="clear" w:color="auto" w:fill="auto"/>
          </w:tcPr>
          <w:p w14:paraId="7988541B" w14:textId="77777777" w:rsidR="000931D0" w:rsidRPr="009C1B9A" w:rsidRDefault="000931D0" w:rsidP="001D04AF">
            <w:pPr>
              <w:pStyle w:val="Text"/>
            </w:pPr>
            <w:r>
              <w:t>…</w:t>
            </w:r>
          </w:p>
        </w:tc>
        <w:tc>
          <w:tcPr>
            <w:tcW w:w="773" w:type="dxa"/>
            <w:gridSpan w:val="3"/>
            <w:shd w:val="clear" w:color="auto" w:fill="auto"/>
          </w:tcPr>
          <w:p w14:paraId="7E0F7808" w14:textId="77777777" w:rsidR="000931D0" w:rsidRPr="009C1B9A" w:rsidRDefault="000931D0" w:rsidP="001D04AF">
            <w:pPr>
              <w:pStyle w:val="Text"/>
            </w:pPr>
            <w:r w:rsidRPr="009C1B9A">
              <w:t>mace</w:t>
            </w:r>
          </w:p>
        </w:tc>
        <w:tc>
          <w:tcPr>
            <w:tcW w:w="929" w:type="dxa"/>
            <w:gridSpan w:val="2"/>
            <w:shd w:val="clear" w:color="auto" w:fill="auto"/>
          </w:tcPr>
          <w:p w14:paraId="327CBE39" w14:textId="77777777" w:rsidR="000931D0" w:rsidRPr="00600E88" w:rsidRDefault="000931D0" w:rsidP="001D04AF">
            <w:pPr>
              <w:pStyle w:val="Text"/>
              <w:rPr>
                <w:rStyle w:val="ChBlueBold"/>
              </w:rPr>
            </w:pPr>
            <w:r w:rsidRPr="00600E88">
              <w:rPr>
                <w:rStyle w:val="ChBlueBold"/>
              </w:rPr>
              <w:t>bangun</w:t>
            </w:r>
            <w:r w:rsidR="00002D53">
              <w:rPr>
                <w:rStyle w:val="ChBlueBold"/>
              </w:rPr>
              <w:t>g</w:t>
            </w:r>
          </w:p>
        </w:tc>
        <w:tc>
          <w:tcPr>
            <w:tcW w:w="706" w:type="dxa"/>
            <w:gridSpan w:val="2"/>
            <w:shd w:val="clear" w:color="auto" w:fill="auto"/>
          </w:tcPr>
          <w:p w14:paraId="769A5929" w14:textId="77777777" w:rsidR="000931D0" w:rsidRPr="00600E88" w:rsidRDefault="000931D0" w:rsidP="001D04AF">
            <w:pPr>
              <w:pStyle w:val="Text"/>
              <w:rPr>
                <w:rStyle w:val="ChBlueBold"/>
              </w:rPr>
            </w:pPr>
            <w:r w:rsidRPr="00600E88">
              <w:rPr>
                <w:rStyle w:val="ChBlueBold"/>
              </w:rPr>
              <w:t>itu</w:t>
            </w:r>
          </w:p>
        </w:tc>
        <w:tc>
          <w:tcPr>
            <w:tcW w:w="489" w:type="dxa"/>
            <w:shd w:val="clear" w:color="auto" w:fill="auto"/>
          </w:tcPr>
          <w:p w14:paraId="1A5B6C8A" w14:textId="77777777" w:rsidR="000931D0" w:rsidRPr="009C1B9A" w:rsidRDefault="000931D0" w:rsidP="001D04AF">
            <w:pPr>
              <w:pStyle w:val="Text"/>
            </w:pPr>
            <w:r w:rsidRPr="009C1B9A">
              <w:t>dia</w:t>
            </w:r>
          </w:p>
        </w:tc>
        <w:tc>
          <w:tcPr>
            <w:tcW w:w="773" w:type="dxa"/>
            <w:shd w:val="clear" w:color="auto" w:fill="auto"/>
          </w:tcPr>
          <w:p w14:paraId="405F9A50" w14:textId="77777777" w:rsidR="000931D0" w:rsidRPr="009C1B9A" w:rsidRDefault="000931D0" w:rsidP="001D04AF">
            <w:pPr>
              <w:pStyle w:val="Text"/>
            </w:pPr>
            <w:r w:rsidRPr="009C1B9A">
              <w:t>suda</w:t>
            </w:r>
          </w:p>
        </w:tc>
      </w:tr>
      <w:tr w:rsidR="00AC23C4" w:rsidRPr="009C1B9A" w14:paraId="546FCA91" w14:textId="77777777" w:rsidTr="00AC23C4">
        <w:tc>
          <w:tcPr>
            <w:tcW w:w="709" w:type="dxa"/>
            <w:shd w:val="clear" w:color="auto" w:fill="auto"/>
          </w:tcPr>
          <w:p w14:paraId="278D452C" w14:textId="77777777" w:rsidR="000931D0" w:rsidRPr="005C5EC8" w:rsidRDefault="000931D0" w:rsidP="001D04AF">
            <w:pPr>
              <w:pStyle w:val="GlossEng2ptafter"/>
            </w:pPr>
          </w:p>
        </w:tc>
        <w:tc>
          <w:tcPr>
            <w:tcW w:w="489" w:type="dxa"/>
            <w:shd w:val="clear" w:color="auto" w:fill="auto"/>
          </w:tcPr>
          <w:p w14:paraId="71A366B9" w14:textId="77777777" w:rsidR="000931D0" w:rsidRPr="0099608C" w:rsidRDefault="000931D0" w:rsidP="001D04AF">
            <w:pPr>
              <w:pStyle w:val="GlossEng2ptafter"/>
              <w:rPr>
                <w:rStyle w:val="ChSmallCaps"/>
              </w:rPr>
            </w:pPr>
            <w:r w:rsidRPr="0099608C">
              <w:rPr>
                <w:rStyle w:val="ChSmallCaps"/>
              </w:rPr>
              <w:t>1sg</w:t>
            </w:r>
          </w:p>
        </w:tc>
        <w:tc>
          <w:tcPr>
            <w:tcW w:w="607" w:type="dxa"/>
            <w:shd w:val="clear" w:color="auto" w:fill="auto"/>
          </w:tcPr>
          <w:p w14:paraId="24A8BAD3" w14:textId="77777777" w:rsidR="000931D0" w:rsidRPr="009C1B9A" w:rsidRDefault="000931D0" w:rsidP="001D04AF">
            <w:pPr>
              <w:pStyle w:val="GlossEng2ptafter"/>
            </w:pPr>
            <w:r w:rsidRPr="009C1B9A">
              <w:t>bring</w:t>
            </w:r>
          </w:p>
        </w:tc>
        <w:tc>
          <w:tcPr>
            <w:tcW w:w="879" w:type="dxa"/>
            <w:gridSpan w:val="2"/>
            <w:shd w:val="clear" w:color="auto" w:fill="auto"/>
          </w:tcPr>
          <w:p w14:paraId="7813EE9D" w14:textId="77777777" w:rsidR="000931D0" w:rsidRPr="009C1B9A" w:rsidRDefault="000931D0" w:rsidP="001D04AF">
            <w:pPr>
              <w:pStyle w:val="GlossEng2ptafter"/>
            </w:pPr>
            <w:r w:rsidRPr="009C1B9A">
              <w:t>go.home</w:t>
            </w:r>
          </w:p>
        </w:tc>
        <w:tc>
          <w:tcPr>
            <w:tcW w:w="284" w:type="dxa"/>
            <w:shd w:val="clear" w:color="auto" w:fill="auto"/>
          </w:tcPr>
          <w:p w14:paraId="2FB6058E" w14:textId="77777777" w:rsidR="000931D0" w:rsidRPr="009C1B9A" w:rsidRDefault="000931D0" w:rsidP="001D04AF">
            <w:pPr>
              <w:pStyle w:val="GlossEng2ptafter"/>
            </w:pPr>
          </w:p>
        </w:tc>
        <w:tc>
          <w:tcPr>
            <w:tcW w:w="773" w:type="dxa"/>
            <w:gridSpan w:val="3"/>
            <w:shd w:val="clear" w:color="auto" w:fill="auto"/>
          </w:tcPr>
          <w:p w14:paraId="74FFF0A0" w14:textId="77777777" w:rsidR="000931D0" w:rsidRPr="009C1B9A" w:rsidRDefault="000931D0" w:rsidP="001D04AF">
            <w:pPr>
              <w:pStyle w:val="GlossEng2ptafter"/>
            </w:pPr>
            <w:r w:rsidRPr="009C1B9A">
              <w:t>woman</w:t>
            </w:r>
          </w:p>
        </w:tc>
        <w:tc>
          <w:tcPr>
            <w:tcW w:w="929" w:type="dxa"/>
            <w:gridSpan w:val="2"/>
            <w:shd w:val="clear" w:color="auto" w:fill="auto"/>
          </w:tcPr>
          <w:p w14:paraId="19BF1460" w14:textId="77777777" w:rsidR="000931D0" w:rsidRPr="009C1B9A" w:rsidRDefault="000931D0" w:rsidP="001D04AF">
            <w:pPr>
              <w:pStyle w:val="GlossEng2ptafter"/>
            </w:pPr>
            <w:r w:rsidRPr="009C1B9A">
              <w:t>wake.up</w:t>
            </w:r>
          </w:p>
        </w:tc>
        <w:tc>
          <w:tcPr>
            <w:tcW w:w="706" w:type="dxa"/>
            <w:gridSpan w:val="2"/>
            <w:shd w:val="clear" w:color="auto" w:fill="auto"/>
          </w:tcPr>
          <w:p w14:paraId="527D703B" w14:textId="77777777" w:rsidR="000931D0" w:rsidRPr="0099608C" w:rsidRDefault="000931D0" w:rsidP="001D04AF">
            <w:pPr>
              <w:pStyle w:val="GlossEng2ptafter"/>
              <w:rPr>
                <w:rStyle w:val="ChSmallCaps"/>
              </w:rPr>
            </w:pPr>
            <w:r w:rsidRPr="0099608C">
              <w:rPr>
                <w:rStyle w:val="ChSmallCaps"/>
              </w:rPr>
              <w:t>d.dist</w:t>
            </w:r>
          </w:p>
        </w:tc>
        <w:tc>
          <w:tcPr>
            <w:tcW w:w="489" w:type="dxa"/>
            <w:shd w:val="clear" w:color="auto" w:fill="auto"/>
          </w:tcPr>
          <w:p w14:paraId="31475A9B" w14:textId="77777777" w:rsidR="000931D0" w:rsidRPr="0099608C" w:rsidRDefault="000931D0" w:rsidP="001D04AF">
            <w:pPr>
              <w:pStyle w:val="GlossEng2ptafter"/>
              <w:rPr>
                <w:rStyle w:val="ChSmallCaps"/>
              </w:rPr>
            </w:pPr>
            <w:r w:rsidRPr="0099608C">
              <w:rPr>
                <w:rStyle w:val="ChSmallCaps"/>
              </w:rPr>
              <w:t>3sg</w:t>
            </w:r>
          </w:p>
        </w:tc>
        <w:tc>
          <w:tcPr>
            <w:tcW w:w="773" w:type="dxa"/>
            <w:shd w:val="clear" w:color="auto" w:fill="auto"/>
          </w:tcPr>
          <w:p w14:paraId="196BB79D" w14:textId="77777777" w:rsidR="000931D0" w:rsidRPr="009C1B9A" w:rsidRDefault="000931D0" w:rsidP="001D04AF">
            <w:pPr>
              <w:pStyle w:val="GlossEng2ptafter"/>
            </w:pPr>
            <w:r w:rsidRPr="009C1B9A">
              <w:t>already</w:t>
            </w:r>
          </w:p>
        </w:tc>
      </w:tr>
      <w:tr w:rsidR="00AC23C4" w:rsidRPr="009C1B9A" w14:paraId="60D2648C" w14:textId="77777777" w:rsidTr="00AC23C4">
        <w:trPr>
          <w:gridAfter w:val="3"/>
          <w:wAfter w:w="1453" w:type="dxa"/>
        </w:trPr>
        <w:tc>
          <w:tcPr>
            <w:tcW w:w="709" w:type="dxa"/>
            <w:shd w:val="clear" w:color="auto" w:fill="auto"/>
          </w:tcPr>
          <w:p w14:paraId="5FBAEFEB" w14:textId="77777777" w:rsidR="000931D0" w:rsidRPr="005C5EC8" w:rsidRDefault="000931D0" w:rsidP="001D04AF">
            <w:pPr>
              <w:pStyle w:val="O0Nwnext"/>
            </w:pPr>
          </w:p>
        </w:tc>
        <w:tc>
          <w:tcPr>
            <w:tcW w:w="1651" w:type="dxa"/>
            <w:gridSpan w:val="3"/>
            <w:shd w:val="clear" w:color="auto" w:fill="auto"/>
          </w:tcPr>
          <w:p w14:paraId="21930302" w14:textId="77777777" w:rsidR="000931D0" w:rsidRPr="009C1B9A" w:rsidRDefault="000931D0" w:rsidP="001D04AF">
            <w:pPr>
              <w:pStyle w:val="Text"/>
            </w:pPr>
            <w:r w:rsidRPr="009C1B9A">
              <w:t>snang</w:t>
            </w:r>
          </w:p>
        </w:tc>
        <w:tc>
          <w:tcPr>
            <w:tcW w:w="817" w:type="dxa"/>
            <w:gridSpan w:val="3"/>
            <w:shd w:val="clear" w:color="auto" w:fill="auto"/>
          </w:tcPr>
          <w:p w14:paraId="1FE72823" w14:textId="77777777" w:rsidR="000931D0" w:rsidRPr="009C1B9A" w:rsidRDefault="000931D0" w:rsidP="001D04AF">
            <w:pPr>
              <w:pStyle w:val="Text"/>
            </w:pPr>
            <w:r w:rsidRPr="009C1B9A">
              <w:t>karna</w:t>
            </w:r>
          </w:p>
        </w:tc>
        <w:tc>
          <w:tcPr>
            <w:tcW w:w="440" w:type="dxa"/>
            <w:shd w:val="clear" w:color="auto" w:fill="auto"/>
          </w:tcPr>
          <w:p w14:paraId="01FB9A57" w14:textId="77777777" w:rsidR="000931D0" w:rsidRPr="009C1B9A" w:rsidRDefault="000931D0" w:rsidP="001D04AF">
            <w:pPr>
              <w:pStyle w:val="Text"/>
            </w:pPr>
            <w:r w:rsidRPr="009C1B9A">
              <w:t>liat</w:t>
            </w:r>
          </w:p>
        </w:tc>
        <w:tc>
          <w:tcPr>
            <w:tcW w:w="562" w:type="dxa"/>
            <w:gridSpan w:val="2"/>
            <w:shd w:val="clear" w:color="auto" w:fill="auto"/>
          </w:tcPr>
          <w:p w14:paraId="2C5CA3FE" w14:textId="77777777" w:rsidR="000931D0" w:rsidRPr="009C1B9A" w:rsidRDefault="000931D0" w:rsidP="001D04AF">
            <w:pPr>
              <w:pStyle w:val="Text"/>
            </w:pPr>
            <w:r w:rsidRPr="009C1B9A">
              <w:t>ada</w:t>
            </w:r>
          </w:p>
        </w:tc>
        <w:tc>
          <w:tcPr>
            <w:tcW w:w="1006" w:type="dxa"/>
            <w:gridSpan w:val="2"/>
            <w:shd w:val="clear" w:color="auto" w:fill="auto"/>
          </w:tcPr>
          <w:p w14:paraId="790C1D71" w14:textId="77777777" w:rsidR="000931D0" w:rsidRPr="009C1B9A" w:rsidRDefault="000931D0" w:rsidP="001D04AF">
            <w:pPr>
              <w:pStyle w:val="Text"/>
            </w:pPr>
            <w:r w:rsidRPr="009C1B9A">
              <w:t>makan</w:t>
            </w:r>
            <w:r w:rsidR="00002D53">
              <w:t>g</w:t>
            </w:r>
            <w:r w:rsidRPr="009C1B9A">
              <w:t>an</w:t>
            </w:r>
            <w:r w:rsidR="00002D53">
              <w:t>g</w:t>
            </w:r>
          </w:p>
        </w:tc>
      </w:tr>
      <w:tr w:rsidR="00AC23C4" w:rsidRPr="009C1B9A" w14:paraId="0D800B41" w14:textId="77777777" w:rsidTr="00AC23C4">
        <w:trPr>
          <w:gridAfter w:val="3"/>
          <w:wAfter w:w="1453" w:type="dxa"/>
        </w:trPr>
        <w:tc>
          <w:tcPr>
            <w:tcW w:w="709" w:type="dxa"/>
            <w:shd w:val="clear" w:color="auto" w:fill="auto"/>
          </w:tcPr>
          <w:p w14:paraId="0268294D" w14:textId="77777777" w:rsidR="000931D0" w:rsidRPr="005C5EC8" w:rsidRDefault="000931D0" w:rsidP="001D04AF">
            <w:pPr>
              <w:pStyle w:val="GlossEng"/>
            </w:pPr>
          </w:p>
        </w:tc>
        <w:tc>
          <w:tcPr>
            <w:tcW w:w="1651" w:type="dxa"/>
            <w:gridSpan w:val="3"/>
            <w:shd w:val="clear" w:color="auto" w:fill="auto"/>
          </w:tcPr>
          <w:p w14:paraId="71052BA9" w14:textId="77777777" w:rsidR="000931D0" w:rsidRPr="009C1B9A" w:rsidRDefault="000931D0" w:rsidP="001D04AF">
            <w:pPr>
              <w:pStyle w:val="GlossEng"/>
            </w:pPr>
            <w:r w:rsidRPr="00CC45C2">
              <w:t>feel.happy(.about)</w:t>
            </w:r>
          </w:p>
        </w:tc>
        <w:tc>
          <w:tcPr>
            <w:tcW w:w="817" w:type="dxa"/>
            <w:gridSpan w:val="3"/>
            <w:shd w:val="clear" w:color="auto" w:fill="auto"/>
          </w:tcPr>
          <w:p w14:paraId="6E68F78B" w14:textId="77777777" w:rsidR="000931D0" w:rsidRPr="009C1B9A" w:rsidRDefault="000931D0" w:rsidP="001D04AF">
            <w:pPr>
              <w:pStyle w:val="GlossEng"/>
            </w:pPr>
            <w:r w:rsidRPr="009C1B9A">
              <w:t>because</w:t>
            </w:r>
          </w:p>
        </w:tc>
        <w:tc>
          <w:tcPr>
            <w:tcW w:w="440" w:type="dxa"/>
            <w:shd w:val="clear" w:color="auto" w:fill="auto"/>
          </w:tcPr>
          <w:p w14:paraId="4BED77B9" w14:textId="77777777" w:rsidR="000931D0" w:rsidRPr="009C1B9A" w:rsidRDefault="000931D0" w:rsidP="001D04AF">
            <w:pPr>
              <w:pStyle w:val="GlossEng"/>
            </w:pPr>
            <w:r w:rsidRPr="009C1B9A">
              <w:t>see</w:t>
            </w:r>
          </w:p>
        </w:tc>
        <w:tc>
          <w:tcPr>
            <w:tcW w:w="562" w:type="dxa"/>
            <w:gridSpan w:val="2"/>
            <w:shd w:val="clear" w:color="auto" w:fill="auto"/>
          </w:tcPr>
          <w:p w14:paraId="7016C128" w14:textId="77777777" w:rsidR="000931D0" w:rsidRPr="009C1B9A" w:rsidRDefault="000931D0" w:rsidP="001D04AF">
            <w:pPr>
              <w:pStyle w:val="GlossEng"/>
            </w:pPr>
            <w:r w:rsidRPr="009C1B9A">
              <w:t>exist</w:t>
            </w:r>
          </w:p>
        </w:tc>
        <w:tc>
          <w:tcPr>
            <w:tcW w:w="1006" w:type="dxa"/>
            <w:gridSpan w:val="2"/>
            <w:shd w:val="clear" w:color="auto" w:fill="auto"/>
          </w:tcPr>
          <w:p w14:paraId="33FD0A47" w14:textId="77777777" w:rsidR="000931D0" w:rsidRPr="009C1B9A" w:rsidRDefault="000931D0" w:rsidP="001D04AF">
            <w:pPr>
              <w:pStyle w:val="GlossEng"/>
            </w:pPr>
            <w:r>
              <w:t>food</w:t>
            </w:r>
          </w:p>
        </w:tc>
      </w:tr>
    </w:tbl>
    <w:p w14:paraId="043C7EB4" w14:textId="7BC40E90" w:rsidR="000931D0" w:rsidRPr="002B1870" w:rsidRDefault="00B7093A" w:rsidP="00AF7CAD">
      <w:pPr>
        <w:pStyle w:val="FreeTranslEng15pt"/>
      </w:pPr>
      <w:r>
        <w:t>‘</w:t>
      </w:r>
      <w:r w:rsidR="000931D0" w:rsidRPr="009C1B9A">
        <w:t xml:space="preserve">I </w:t>
      </w:r>
      <w:r w:rsidR="000931D0">
        <w:t xml:space="preserve">brought </w:t>
      </w:r>
      <w:r w:rsidR="000931D0" w:rsidRPr="009C1B9A">
        <w:t>home</w:t>
      </w:r>
      <w:r w:rsidR="000931D0">
        <w:t xml:space="preserve"> (the game that I had shot) … </w:t>
      </w:r>
      <w:r w:rsidR="000931D0" w:rsidRPr="009C1B9A">
        <w:t>(</w:t>
      </w:r>
      <w:r w:rsidR="000931D0">
        <w:t xml:space="preserve">when </w:t>
      </w:r>
      <w:r w:rsidR="000931D0" w:rsidRPr="009C1B9A">
        <w:t xml:space="preserve">my) wife </w:t>
      </w:r>
      <w:r w:rsidR="000931D0" w:rsidRPr="00600E88">
        <w:rPr>
          <w:rStyle w:val="ChBlueBold"/>
        </w:rPr>
        <w:t>got up at that time</w:t>
      </w:r>
      <w:r w:rsidR="000931D0" w:rsidRPr="009C1B9A">
        <w:t xml:space="preserve">, already she was glad because </w:t>
      </w:r>
      <w:r w:rsidR="000931D0">
        <w:t>(</w:t>
      </w:r>
      <w:r w:rsidR="000931D0" w:rsidRPr="009C1B9A">
        <w:t>she</w:t>
      </w:r>
      <w:r w:rsidR="000931D0">
        <w:t>)</w:t>
      </w:r>
      <w:r w:rsidR="000931D0" w:rsidRPr="009C1B9A">
        <w:t xml:space="preserve"> saw</w:t>
      </w:r>
      <w:r w:rsidR="000931D0">
        <w:t xml:space="preserve"> </w:t>
      </w:r>
      <w:r w:rsidR="000931D0" w:rsidRPr="009C1B9A">
        <w:t>there was</w:t>
      </w:r>
      <w:r w:rsidR="000931D0">
        <w:t xml:space="preserve"> food</w:t>
      </w:r>
      <w:r>
        <w:t>’</w:t>
      </w:r>
      <w:r w:rsidR="000931D0">
        <w:t xml:space="preserve"> (Lit. </w:t>
      </w:r>
      <w:r>
        <w:t>‘</w:t>
      </w:r>
      <w:r w:rsidR="000931D0" w:rsidRPr="002E0B7C">
        <w:rPr>
          <w:rStyle w:val="ChBlueBold"/>
        </w:rPr>
        <w:t>that waking up</w:t>
      </w:r>
      <w:r>
        <w:t>’</w:t>
      </w:r>
      <w:r w:rsidR="000931D0">
        <w:t xml:space="preserve">) </w:t>
      </w:r>
      <w:r w:rsidR="000931D0" w:rsidRPr="003567FD">
        <w:rPr>
          <w:rStyle w:val="ExampleSource"/>
        </w:rPr>
        <w:t>[080919-004-NP.</w:t>
      </w:r>
      <w:r w:rsidR="000931D0">
        <w:rPr>
          <w:rStyle w:val="ExampleSource"/>
        </w:rPr>
        <w:t>0030/</w:t>
      </w:r>
      <w:r w:rsidR="000931D0" w:rsidRPr="003567FD">
        <w:rPr>
          <w:rStyle w:val="ExampleSource"/>
        </w:rPr>
        <w:t>0032]</w:t>
      </w:r>
    </w:p>
    <w:p w14:paraId="1FD57AD0" w14:textId="77777777" w:rsidR="000931D0" w:rsidRPr="00600DA0" w:rsidRDefault="000931D0" w:rsidP="000931D0">
      <w:pPr>
        <w:pStyle w:val="Heading4"/>
        <w:rPr>
          <w:lang w:eastAsia="en-US"/>
        </w:rPr>
      </w:pPr>
      <w:bookmarkStart w:id="3268" w:name="_Ref320352961"/>
      <w:bookmarkStart w:id="3269" w:name="_Toc322502299"/>
      <w:bookmarkStart w:id="3270" w:name="_Toc322502332"/>
      <w:bookmarkStart w:id="3271" w:name="_Toc334196336"/>
      <w:bookmarkStart w:id="3272" w:name="_Toc336325572"/>
      <w:bookmarkStart w:id="3273" w:name="_Toc336335854"/>
      <w:bookmarkStart w:id="3274" w:name="_Ref354834656"/>
      <w:r>
        <w:rPr>
          <w:lang w:eastAsia="en-US"/>
        </w:rPr>
        <w:t>Psychological uses</w:t>
      </w:r>
      <w:bookmarkEnd w:id="3268"/>
      <w:bookmarkEnd w:id="3269"/>
      <w:bookmarkEnd w:id="3270"/>
      <w:bookmarkEnd w:id="3271"/>
      <w:bookmarkEnd w:id="3272"/>
      <w:bookmarkEnd w:id="3273"/>
      <w:r w:rsidRPr="005D3F85">
        <w:t xml:space="preserve"> </w:t>
      </w:r>
      <w:r>
        <w:t>of demonstratives</w:t>
      </w:r>
      <w:bookmarkEnd w:id="3274"/>
    </w:p>
    <w:p w14:paraId="5BD5329C" w14:textId="1E569793" w:rsidR="000931D0" w:rsidRDefault="000931D0" w:rsidP="000931D0">
      <w:pPr>
        <w:pStyle w:val="Body0015after"/>
        <w:rPr>
          <w:rFonts w:eastAsia="Arial Unicode MS"/>
        </w:rPr>
      </w:pPr>
      <w:r>
        <w:t>In their psychological uses, the demonstrative</w:t>
      </w:r>
      <w:r w:rsidR="00EC0618">
        <w:t>s</w:t>
      </w:r>
      <w:r>
        <w:t xml:space="preserve"> signal the speakers</w:t>
      </w:r>
      <w:r w:rsidR="00B7093A">
        <w:t>’</w:t>
      </w:r>
      <w:r>
        <w:t xml:space="preserve"> psychological involvement with the situation or event talked about </w:t>
      </w:r>
      <w:r w:rsidR="00BA6215">
        <w:rPr>
          <w:rStyle w:val="Citation"/>
        </w:rPr>
        <w:fldChar w:fldCharType="begin"/>
      </w:r>
      <w:r w:rsidR="0092006B">
        <w:rPr>
          <w:rStyle w:val="Citation"/>
        </w:rPr>
        <w:instrText>ADDIN CITAVI.PLACEHOLDER ad55c0f1-516b-43cf-859e-9d69615bacd7 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rb2ZmIDE5NzQ6IDM0Nyk8L1RleHQ+DQogICAgPC9UZXh0VW5pdD4NCiAgPC9UZXh0VW5pdHM+DQo8L1BsYWNlaG9sZGVyPg==</w:instrText>
      </w:r>
      <w:r w:rsidR="00BA6215">
        <w:rPr>
          <w:rStyle w:val="Citation"/>
        </w:rPr>
        <w:fldChar w:fldCharType="separate"/>
      </w:r>
      <w:bookmarkStart w:id="3275" w:name="_CTVP001ad55c0f1516b43cf859e9d69615bacd7"/>
      <w:r w:rsidR="0092006B">
        <w:rPr>
          <w:rStyle w:val="Citation"/>
        </w:rPr>
        <w:t>(Lakoff 1974: 347)</w:t>
      </w:r>
      <w:bookmarkEnd w:id="3275"/>
      <w:r w:rsidR="00BA6215">
        <w:rPr>
          <w:rStyle w:val="Citation"/>
        </w:rPr>
        <w:fldChar w:fldCharType="end"/>
      </w:r>
      <w:r>
        <w:rPr>
          <w:rFonts w:eastAsia="Arial Unicode MS"/>
        </w:rPr>
        <w:t>. Three major domains of psychological use are attested: emotional involvement, vividness, and contrast.</w:t>
      </w:r>
    </w:p>
    <w:p w14:paraId="1D037B97" w14:textId="77777777" w:rsidR="000931D0" w:rsidRDefault="000931D0" w:rsidP="007F3789">
      <w:pPr>
        <w:pStyle w:val="Heading5"/>
        <w:rPr>
          <w:lang w:eastAsia="en-US"/>
        </w:rPr>
      </w:pPr>
      <w:bookmarkStart w:id="3276" w:name="_Ref316543906"/>
      <w:bookmarkStart w:id="3277" w:name="_Toc322502300"/>
      <w:bookmarkStart w:id="3278" w:name="_Toc322502333"/>
      <w:bookmarkStart w:id="3279" w:name="_Toc336335855"/>
      <w:r>
        <w:rPr>
          <w:lang w:eastAsia="en-US"/>
        </w:rPr>
        <w:t>Demonstratives signaling emotional involvement</w:t>
      </w:r>
      <w:bookmarkEnd w:id="3276"/>
      <w:bookmarkEnd w:id="3277"/>
      <w:bookmarkEnd w:id="3278"/>
      <w:bookmarkEnd w:id="3279"/>
    </w:p>
    <w:p w14:paraId="29A91F6E" w14:textId="78CF6F62" w:rsidR="000931D0" w:rsidRDefault="000931D0" w:rsidP="00516196">
      <w:pPr>
        <w:pStyle w:val="Body0000after"/>
      </w:pPr>
      <w:r>
        <w:t xml:space="preserve">Speakers employ the demonstratives to signal their emotional involvement, close association, and/or attitudes concerning the subject matter. </w:t>
      </w:r>
      <w:r>
        <w:rPr>
          <w:lang w:eastAsia="en-US"/>
        </w:rPr>
        <w:t xml:space="preserve">Proximal </w:t>
      </w:r>
      <w:r w:rsidRPr="00DD49F6">
        <w:rPr>
          <w:rStyle w:val="ChItalBold"/>
        </w:rPr>
        <w:t>ini</w:t>
      </w:r>
      <w:r>
        <w:rPr>
          <w:lang w:eastAsia="en-US"/>
        </w:rPr>
        <w:t xml:space="preserve"> </w:t>
      </w:r>
      <w:r w:rsidR="00B7093A">
        <w:rPr>
          <w:lang w:eastAsia="en-US"/>
        </w:rPr>
        <w:t>‘</w:t>
      </w:r>
      <w:r w:rsidRPr="0099608C">
        <w:rPr>
          <w:rStyle w:val="ChSmallCaps"/>
        </w:rPr>
        <w:t>d.prox</w:t>
      </w:r>
      <w:r w:rsidR="00B7093A">
        <w:rPr>
          <w:lang w:eastAsia="en-US"/>
        </w:rPr>
        <w:t>’</w:t>
      </w:r>
      <w:r>
        <w:rPr>
          <w:lang w:eastAsia="en-US"/>
        </w:rPr>
        <w:t xml:space="preserve"> indicates </w:t>
      </w:r>
      <w:r>
        <w:t>emotional proximity or positive attitudes</w:t>
      </w:r>
      <w:r>
        <w:rPr>
          <w:lang w:eastAsia="en-US"/>
        </w:rPr>
        <w:t xml:space="preserve">, while </w:t>
      </w:r>
      <w:r w:rsidRPr="00DD49F6">
        <w:rPr>
          <w:rStyle w:val="ChItalBold"/>
        </w:rPr>
        <w:t>itu</w:t>
      </w:r>
      <w:r>
        <w:rPr>
          <w:lang w:eastAsia="en-US"/>
        </w:rPr>
        <w:t xml:space="preserve"> </w:t>
      </w:r>
      <w:r w:rsidR="00B7093A">
        <w:rPr>
          <w:lang w:eastAsia="en-US"/>
        </w:rPr>
        <w:t>‘</w:t>
      </w:r>
      <w:r w:rsidRPr="0099608C">
        <w:rPr>
          <w:rStyle w:val="ChSmallCaps"/>
        </w:rPr>
        <w:t>d.dist</w:t>
      </w:r>
      <w:r w:rsidR="00B7093A">
        <w:rPr>
          <w:lang w:eastAsia="en-US"/>
        </w:rPr>
        <w:t>’</w:t>
      </w:r>
      <w:r>
        <w:rPr>
          <w:lang w:eastAsia="en-US"/>
        </w:rPr>
        <w:t xml:space="preserve"> signals </w:t>
      </w:r>
      <w:r>
        <w:t xml:space="preserve">emotional </w:t>
      </w:r>
      <w:r>
        <w:rPr>
          <w:lang w:eastAsia="en-US"/>
        </w:rPr>
        <w:t xml:space="preserve">distance or negative attitudes, as </w:t>
      </w:r>
      <w:r>
        <w:t>illustrated in three sets of examples.</w:t>
      </w:r>
    </w:p>
    <w:p w14:paraId="5827950D" w14:textId="14373755" w:rsidR="000931D0" w:rsidRDefault="000931D0" w:rsidP="00516196">
      <w:pPr>
        <w:pStyle w:val="Body0505after"/>
        <w:rPr>
          <w:lang w:eastAsia="en-US"/>
        </w:rPr>
      </w:pPr>
      <w:r>
        <w:rPr>
          <w:lang w:eastAsia="en-US"/>
        </w:rPr>
        <w:t xml:space="preserve">In the first set of examples in </w:t>
      </w:r>
      <w:r>
        <w:fldChar w:fldCharType="begin"/>
      </w:r>
      <w:r>
        <w:instrText xml:space="preserve"> REF _Ref338955268 \h </w:instrText>
      </w:r>
      <w:r>
        <w:fldChar w:fldCharType="separate"/>
      </w:r>
      <w:r w:rsidR="00154D81" w:rsidRPr="00F03C3D">
        <w:t>(</w:t>
      </w:r>
      <w:r w:rsidR="00154D81">
        <w:rPr>
          <w:noProof/>
        </w:rPr>
        <w:t>13</w:t>
      </w:r>
      <w:r w:rsidR="00154D81" w:rsidRPr="00F03C3D">
        <w:t>)</w:t>
      </w:r>
      <w:r>
        <w:fldChar w:fldCharType="end"/>
      </w:r>
      <w:r>
        <w:t xml:space="preserve"> and </w:t>
      </w:r>
      <w:r>
        <w:fldChar w:fldCharType="begin"/>
      </w:r>
      <w:r>
        <w:instrText xml:space="preserve"> REF _Ref338955269 \h </w:instrText>
      </w:r>
      <w:r>
        <w:fldChar w:fldCharType="separate"/>
      </w:r>
      <w:r w:rsidR="00154D81" w:rsidRPr="00F03C3D">
        <w:t>(</w:t>
      </w:r>
      <w:r w:rsidR="00154D81">
        <w:rPr>
          <w:noProof/>
        </w:rPr>
        <w:t>14</w:t>
      </w:r>
      <w:r w:rsidR="00154D81" w:rsidRPr="00F03C3D">
        <w:t>)</w:t>
      </w:r>
      <w:r>
        <w:fldChar w:fldCharType="end"/>
      </w:r>
      <w:r>
        <w:rPr>
          <w:lang w:eastAsia="en-US"/>
        </w:rPr>
        <w:t xml:space="preserve">, the demonstratives modify the </w:t>
      </w:r>
      <w:r w:rsidR="006C2D2E">
        <w:t xml:space="preserve">personal </w:t>
      </w:r>
      <w:r w:rsidR="006C2D2E" w:rsidRPr="00913A62">
        <w:t>pronoun</w:t>
      </w:r>
      <w:r>
        <w:rPr>
          <w:lang w:eastAsia="en-US"/>
        </w:rPr>
        <w:t xml:space="preserve"> </w:t>
      </w:r>
      <w:r>
        <w:rPr>
          <w:rStyle w:val="ChItalBold"/>
        </w:rPr>
        <w:t>ko</w:t>
      </w:r>
      <w:r>
        <w:rPr>
          <w:lang w:eastAsia="en-US"/>
        </w:rPr>
        <w:t xml:space="preserve"> </w:t>
      </w:r>
      <w:r w:rsidR="00B7093A">
        <w:rPr>
          <w:lang w:eastAsia="en-US"/>
        </w:rPr>
        <w:t>‘</w:t>
      </w:r>
      <w:r w:rsidRPr="0099608C">
        <w:rPr>
          <w:rStyle w:val="ChSmallCaps"/>
        </w:rPr>
        <w:t>2sg</w:t>
      </w:r>
      <w:r w:rsidR="00B7093A">
        <w:rPr>
          <w:lang w:eastAsia="en-US"/>
        </w:rPr>
        <w:t>’</w:t>
      </w:r>
      <w:r>
        <w:rPr>
          <w:lang w:eastAsia="en-US"/>
        </w:rPr>
        <w:t xml:space="preserve">. </w:t>
      </w:r>
      <w:r w:rsidRPr="00E92A4D">
        <w:t xml:space="preserve">In </w:t>
      </w:r>
      <w:r>
        <w:fldChar w:fldCharType="begin"/>
      </w:r>
      <w:r>
        <w:instrText xml:space="preserve"> REF _Ref338955268 \h </w:instrText>
      </w:r>
      <w:r>
        <w:fldChar w:fldCharType="separate"/>
      </w:r>
      <w:r w:rsidR="00154D81" w:rsidRPr="00F03C3D">
        <w:t>(</w:t>
      </w:r>
      <w:r w:rsidR="00154D81">
        <w:rPr>
          <w:noProof/>
        </w:rPr>
        <w:t>13</w:t>
      </w:r>
      <w:r w:rsidR="00154D81" w:rsidRPr="00F03C3D">
        <w:t>)</w:t>
      </w:r>
      <w:r>
        <w:fldChar w:fldCharType="end"/>
      </w:r>
      <w:r w:rsidRPr="00E92A4D">
        <w:t xml:space="preserve">, a mother scolds her daughter for having ripped off the </w:t>
      </w:r>
      <w:r w:rsidRPr="00E92A4D">
        <w:rPr>
          <w:lang w:eastAsia="en-US"/>
        </w:rPr>
        <w:t>blossom</w:t>
      </w:r>
      <w:r w:rsidRPr="00E92A4D">
        <w:t>s</w:t>
      </w:r>
      <w:r>
        <w:t xml:space="preserve"> of the garden</w:t>
      </w:r>
      <w:r w:rsidR="00B7093A">
        <w:t>’</w:t>
      </w:r>
      <w:r>
        <w:t xml:space="preserve">s flowers. In shouting at her youngest, she uses </w:t>
      </w:r>
      <w:r w:rsidRPr="00DD49F6">
        <w:rPr>
          <w:rStyle w:val="ChItalBold"/>
        </w:rPr>
        <w:t>ini</w:t>
      </w:r>
      <w:r>
        <w:rPr>
          <w:lang w:eastAsia="en-US"/>
        </w:rPr>
        <w:t xml:space="preserve"> </w:t>
      </w:r>
      <w:r w:rsidR="00B7093A">
        <w:rPr>
          <w:lang w:eastAsia="en-US"/>
        </w:rPr>
        <w:t>‘</w:t>
      </w:r>
      <w:r w:rsidRPr="0099608C">
        <w:rPr>
          <w:rStyle w:val="ChSmallCaps"/>
        </w:rPr>
        <w:t>d.prox</w:t>
      </w:r>
      <w:r w:rsidR="00B7093A">
        <w:rPr>
          <w:lang w:eastAsia="en-US"/>
        </w:rPr>
        <w:t>’</w:t>
      </w:r>
      <w:r>
        <w:rPr>
          <w:lang w:eastAsia="en-US"/>
        </w:rPr>
        <w:t xml:space="preserve">, thereby signaling her </w:t>
      </w:r>
      <w:r w:rsidRPr="00BD0DDE">
        <w:rPr>
          <w:lang w:eastAsia="en-US"/>
        </w:rPr>
        <w:t>nevertheless</w:t>
      </w:r>
      <w:r>
        <w:rPr>
          <w:lang w:eastAsia="en-US"/>
        </w:rPr>
        <w:t xml:space="preserve"> close emotional involvement with her daughter. By contrast, in </w:t>
      </w:r>
      <w:r>
        <w:fldChar w:fldCharType="begin"/>
      </w:r>
      <w:r>
        <w:instrText xml:space="preserve"> REF _Ref338955269 \h </w:instrText>
      </w:r>
      <w:r>
        <w:fldChar w:fldCharType="separate"/>
      </w:r>
      <w:r w:rsidR="00154D81" w:rsidRPr="00F03C3D">
        <w:t>(</w:t>
      </w:r>
      <w:r w:rsidR="00154D81">
        <w:rPr>
          <w:noProof/>
        </w:rPr>
        <w:t>14</w:t>
      </w:r>
      <w:r w:rsidR="00154D81" w:rsidRPr="00F03C3D">
        <w:t>)</w:t>
      </w:r>
      <w:r>
        <w:fldChar w:fldCharType="end"/>
      </w:r>
      <w:r>
        <w:rPr>
          <w:lang w:eastAsia="en-US"/>
        </w:rPr>
        <w:t xml:space="preserve"> a teacher is exasperated with one of his students who does not know the English word </w:t>
      </w:r>
      <w:r w:rsidR="00B7093A">
        <w:rPr>
          <w:lang w:eastAsia="en-US"/>
        </w:rPr>
        <w:t>‘</w:t>
      </w:r>
      <w:r>
        <w:rPr>
          <w:lang w:eastAsia="en-US"/>
        </w:rPr>
        <w:t>please</w:t>
      </w:r>
      <w:r w:rsidR="00B7093A">
        <w:rPr>
          <w:lang w:eastAsia="en-US"/>
        </w:rPr>
        <w:t>’</w:t>
      </w:r>
      <w:r>
        <w:rPr>
          <w:lang w:eastAsia="en-US"/>
        </w:rPr>
        <w:t xml:space="preserve">. In voicing his frustration, the speaker uses </w:t>
      </w:r>
      <w:r w:rsidRPr="00DD49F6">
        <w:rPr>
          <w:rStyle w:val="ChItalBold"/>
        </w:rPr>
        <w:t>itu</w:t>
      </w:r>
      <w:r>
        <w:rPr>
          <w:lang w:eastAsia="en-US"/>
        </w:rPr>
        <w:t xml:space="preserve"> </w:t>
      </w:r>
      <w:r w:rsidR="00B7093A">
        <w:rPr>
          <w:lang w:eastAsia="en-US"/>
        </w:rPr>
        <w:t>‘</w:t>
      </w:r>
      <w:r w:rsidRPr="0099608C">
        <w:rPr>
          <w:rStyle w:val="ChSmallCaps"/>
        </w:rPr>
        <w:t>d.dist</w:t>
      </w:r>
      <w:r w:rsidR="00B7093A">
        <w:rPr>
          <w:lang w:eastAsia="en-US"/>
        </w:rPr>
        <w:t>’</w:t>
      </w:r>
      <w:r>
        <w:rPr>
          <w:lang w:eastAsia="en-US"/>
        </w:rPr>
        <w:t xml:space="preserve"> and thereby signals his momentary emotional distance from the referent.</w:t>
      </w:r>
    </w:p>
    <w:p w14:paraId="018E089D" w14:textId="77777777" w:rsidR="00DF15C6" w:rsidRDefault="00CA72F1" w:rsidP="00DF15C6">
      <w:pPr>
        <w:pStyle w:val="ExampleTitle"/>
        <w:rPr>
          <w:lang w:eastAsia="en-US"/>
        </w:rPr>
      </w:pPr>
      <w:r>
        <w:rPr>
          <w:lang w:eastAsia="en-US"/>
        </w:rPr>
        <w:t>Demonstratives signaling emotional involvement</w:t>
      </w:r>
      <w:r w:rsidR="00DF15C6">
        <w:rPr>
          <w:lang w:eastAsia="en-US"/>
        </w:rPr>
        <w:t>: Examples set #1</w:t>
      </w:r>
    </w:p>
    <w:tbl>
      <w:tblPr>
        <w:tblW w:w="6182" w:type="dxa"/>
        <w:tblCellMar>
          <w:left w:w="42" w:type="dxa"/>
          <w:right w:w="42" w:type="dxa"/>
        </w:tblCellMar>
        <w:tblLook w:val="01E0" w:firstRow="1" w:lastRow="1" w:firstColumn="1" w:lastColumn="1" w:noHBand="0" w:noVBand="0"/>
      </w:tblPr>
      <w:tblGrid>
        <w:gridCol w:w="709"/>
        <w:gridCol w:w="489"/>
        <w:gridCol w:w="440"/>
        <w:gridCol w:w="337"/>
        <w:gridCol w:w="292"/>
        <w:gridCol w:w="414"/>
        <w:gridCol w:w="153"/>
        <w:gridCol w:w="360"/>
        <w:gridCol w:w="491"/>
        <w:gridCol w:w="216"/>
        <w:gridCol w:w="557"/>
        <w:gridCol w:w="962"/>
        <w:gridCol w:w="762"/>
      </w:tblGrid>
      <w:tr w:rsidR="00AC23C4" w:rsidRPr="00414A9C" w14:paraId="22068A42" w14:textId="77777777" w:rsidTr="00AC23C4">
        <w:tc>
          <w:tcPr>
            <w:tcW w:w="709" w:type="dxa"/>
            <w:shd w:val="clear" w:color="auto" w:fill="auto"/>
          </w:tcPr>
          <w:p w14:paraId="40ED304C" w14:textId="77777777" w:rsidR="000931D0" w:rsidRPr="00243B92" w:rsidRDefault="000931D0" w:rsidP="001D04AF">
            <w:pPr>
              <w:pStyle w:val="O0Nwnext"/>
            </w:pPr>
            <w:bookmarkStart w:id="3280" w:name="_Ref320354954"/>
            <w:bookmarkStart w:id="3281" w:name="_Ref338955268"/>
            <w:r w:rsidRPr="00F03C3D">
              <w:t>(</w:t>
            </w:r>
            <w:fldSimple w:instr=" SEQ ( \* ARABIC \s 1 ">
              <w:r w:rsidR="00154D81">
                <w:rPr>
                  <w:noProof/>
                </w:rPr>
                <w:t>13</w:t>
              </w:r>
            </w:fldSimple>
            <w:bookmarkEnd w:id="3280"/>
            <w:r w:rsidRPr="00F03C3D">
              <w:t>)</w:t>
            </w:r>
            <w:bookmarkEnd w:id="3281"/>
          </w:p>
        </w:tc>
        <w:tc>
          <w:tcPr>
            <w:tcW w:w="489" w:type="dxa"/>
            <w:shd w:val="clear" w:color="auto" w:fill="auto"/>
          </w:tcPr>
          <w:p w14:paraId="6662B577" w14:textId="77777777" w:rsidR="000931D0" w:rsidRPr="008732F8" w:rsidRDefault="000931D0" w:rsidP="001D04AF">
            <w:pPr>
              <w:pStyle w:val="Text"/>
            </w:pPr>
            <w:r w:rsidRPr="008732F8">
              <w:t>ko</w:t>
            </w:r>
          </w:p>
        </w:tc>
        <w:tc>
          <w:tcPr>
            <w:tcW w:w="440" w:type="dxa"/>
            <w:shd w:val="clear" w:color="auto" w:fill="auto"/>
          </w:tcPr>
          <w:p w14:paraId="73D88413" w14:textId="77777777" w:rsidR="000931D0" w:rsidRPr="008732F8" w:rsidRDefault="000931D0" w:rsidP="001D04AF">
            <w:pPr>
              <w:pStyle w:val="Text"/>
            </w:pPr>
            <w:r w:rsidRPr="008732F8">
              <w:t>liat</w:t>
            </w:r>
          </w:p>
        </w:tc>
        <w:tc>
          <w:tcPr>
            <w:tcW w:w="629" w:type="dxa"/>
            <w:gridSpan w:val="2"/>
            <w:shd w:val="clear" w:color="auto" w:fill="auto"/>
          </w:tcPr>
          <w:p w14:paraId="544FB1AE" w14:textId="77777777" w:rsidR="000931D0" w:rsidRPr="008732F8" w:rsidRDefault="004C0415" w:rsidP="001D04AF">
            <w:pPr>
              <w:pStyle w:val="Text"/>
            </w:pPr>
            <w:r>
              <w:t>Luisa</w:t>
            </w:r>
          </w:p>
        </w:tc>
        <w:tc>
          <w:tcPr>
            <w:tcW w:w="567" w:type="dxa"/>
            <w:gridSpan w:val="2"/>
            <w:shd w:val="clear" w:color="auto" w:fill="auto"/>
          </w:tcPr>
          <w:p w14:paraId="106045E4" w14:textId="77777777" w:rsidR="000931D0" w:rsidRPr="008732F8" w:rsidRDefault="000931D0" w:rsidP="001D04AF">
            <w:pPr>
              <w:pStyle w:val="Text"/>
            </w:pPr>
            <w:r w:rsidRPr="008732F8">
              <w:t>pu</w:t>
            </w:r>
          </w:p>
        </w:tc>
        <w:tc>
          <w:tcPr>
            <w:tcW w:w="851" w:type="dxa"/>
            <w:gridSpan w:val="2"/>
            <w:shd w:val="clear" w:color="auto" w:fill="auto"/>
          </w:tcPr>
          <w:p w14:paraId="586601F6" w14:textId="77777777" w:rsidR="000931D0" w:rsidRPr="008732F8" w:rsidRDefault="002D6923" w:rsidP="001D04AF">
            <w:pPr>
              <w:pStyle w:val="Text"/>
            </w:pPr>
            <w:r>
              <w:t>bagu</w:t>
            </w:r>
            <w:r w:rsidR="000931D0" w:rsidRPr="008732F8">
              <w:t>s</w:t>
            </w:r>
            <w:r>
              <w:t>,</w:t>
            </w:r>
          </w:p>
        </w:tc>
        <w:tc>
          <w:tcPr>
            <w:tcW w:w="773" w:type="dxa"/>
            <w:gridSpan w:val="2"/>
            <w:shd w:val="clear" w:color="auto" w:fill="auto"/>
          </w:tcPr>
          <w:p w14:paraId="5C6614CE" w14:textId="77777777" w:rsidR="000931D0" w:rsidRPr="008732F8" w:rsidRDefault="000931D0" w:rsidP="001D04AF">
            <w:pPr>
              <w:pStyle w:val="Text"/>
            </w:pPr>
            <w:r w:rsidRPr="008732F8">
              <w:t>suda</w:t>
            </w:r>
          </w:p>
        </w:tc>
        <w:tc>
          <w:tcPr>
            <w:tcW w:w="962" w:type="dxa"/>
            <w:shd w:val="clear" w:color="auto" w:fill="auto"/>
          </w:tcPr>
          <w:p w14:paraId="533905E4" w14:textId="77777777" w:rsidR="000931D0" w:rsidRPr="008732F8" w:rsidRDefault="000931D0" w:rsidP="001D04AF">
            <w:pPr>
              <w:pStyle w:val="Text"/>
            </w:pPr>
            <w:r w:rsidRPr="008732F8">
              <w:t>kembang</w:t>
            </w:r>
          </w:p>
        </w:tc>
        <w:tc>
          <w:tcPr>
            <w:tcW w:w="762" w:type="dxa"/>
            <w:shd w:val="clear" w:color="auto" w:fill="auto"/>
          </w:tcPr>
          <w:p w14:paraId="4DA3DA9D" w14:textId="77777777" w:rsidR="000931D0" w:rsidRPr="008732F8" w:rsidRDefault="00A649D9" w:rsidP="001D04AF">
            <w:pPr>
              <w:pStyle w:val="Text"/>
            </w:pPr>
            <w:r>
              <w:t>banyak</w:t>
            </w:r>
            <w:r w:rsidR="007A0D78">
              <w:t>,</w:t>
            </w:r>
          </w:p>
        </w:tc>
      </w:tr>
      <w:tr w:rsidR="00AC23C4" w:rsidRPr="00AC23C4" w14:paraId="5DCE86DA" w14:textId="77777777" w:rsidTr="00AC23C4">
        <w:tc>
          <w:tcPr>
            <w:tcW w:w="709" w:type="dxa"/>
            <w:shd w:val="clear" w:color="auto" w:fill="auto"/>
          </w:tcPr>
          <w:p w14:paraId="6FF2DBEB" w14:textId="77777777" w:rsidR="000931D0" w:rsidRPr="00243B92" w:rsidRDefault="000931D0" w:rsidP="001D04AF">
            <w:pPr>
              <w:pStyle w:val="GlossEng2ptafter"/>
            </w:pPr>
          </w:p>
        </w:tc>
        <w:tc>
          <w:tcPr>
            <w:tcW w:w="489" w:type="dxa"/>
            <w:shd w:val="clear" w:color="auto" w:fill="auto"/>
          </w:tcPr>
          <w:p w14:paraId="52EBAD52" w14:textId="77777777" w:rsidR="000931D0" w:rsidRPr="0099608C" w:rsidRDefault="000931D0" w:rsidP="001D04AF">
            <w:pPr>
              <w:pStyle w:val="GlossEng2ptafter"/>
              <w:rPr>
                <w:rStyle w:val="ChSmallCaps"/>
              </w:rPr>
            </w:pPr>
            <w:r w:rsidRPr="0099608C">
              <w:rPr>
                <w:rStyle w:val="ChSmallCaps"/>
              </w:rPr>
              <w:t>2sg</w:t>
            </w:r>
          </w:p>
        </w:tc>
        <w:tc>
          <w:tcPr>
            <w:tcW w:w="440" w:type="dxa"/>
            <w:shd w:val="clear" w:color="auto" w:fill="auto"/>
          </w:tcPr>
          <w:p w14:paraId="366512CF" w14:textId="77777777" w:rsidR="000931D0" w:rsidRPr="008732F8" w:rsidRDefault="000931D0" w:rsidP="001D04AF">
            <w:pPr>
              <w:pStyle w:val="GlossEng2ptafter"/>
            </w:pPr>
            <w:r w:rsidRPr="008732F8">
              <w:t>see</w:t>
            </w:r>
          </w:p>
        </w:tc>
        <w:tc>
          <w:tcPr>
            <w:tcW w:w="629" w:type="dxa"/>
            <w:gridSpan w:val="2"/>
            <w:shd w:val="clear" w:color="auto" w:fill="auto"/>
          </w:tcPr>
          <w:p w14:paraId="5E8F57E1" w14:textId="77777777" w:rsidR="000931D0" w:rsidRPr="008732F8" w:rsidRDefault="004C0415" w:rsidP="001D04AF">
            <w:pPr>
              <w:pStyle w:val="GlossEng2ptafter"/>
            </w:pPr>
            <w:r>
              <w:t>Luisa</w:t>
            </w:r>
          </w:p>
        </w:tc>
        <w:tc>
          <w:tcPr>
            <w:tcW w:w="567" w:type="dxa"/>
            <w:gridSpan w:val="2"/>
            <w:shd w:val="clear" w:color="auto" w:fill="auto"/>
          </w:tcPr>
          <w:p w14:paraId="3C2B33EC" w14:textId="77777777" w:rsidR="000931D0" w:rsidRPr="0099608C" w:rsidRDefault="000931D0" w:rsidP="001D04AF">
            <w:pPr>
              <w:pStyle w:val="GlossEng2ptafter"/>
              <w:rPr>
                <w:rStyle w:val="ChSmallCaps"/>
              </w:rPr>
            </w:pPr>
            <w:r w:rsidRPr="0099608C">
              <w:rPr>
                <w:rStyle w:val="ChSmallCaps"/>
              </w:rPr>
              <w:t>poss</w:t>
            </w:r>
          </w:p>
        </w:tc>
        <w:tc>
          <w:tcPr>
            <w:tcW w:w="851" w:type="dxa"/>
            <w:gridSpan w:val="2"/>
            <w:shd w:val="clear" w:color="auto" w:fill="auto"/>
          </w:tcPr>
          <w:p w14:paraId="6073AEC3" w14:textId="77777777" w:rsidR="000931D0" w:rsidRPr="008732F8" w:rsidRDefault="000931D0" w:rsidP="001D04AF">
            <w:pPr>
              <w:pStyle w:val="GlossEng2ptafter"/>
            </w:pPr>
            <w:r>
              <w:t>be.</w:t>
            </w:r>
            <w:r w:rsidRPr="008732F8">
              <w:t>good</w:t>
            </w:r>
          </w:p>
        </w:tc>
        <w:tc>
          <w:tcPr>
            <w:tcW w:w="773" w:type="dxa"/>
            <w:gridSpan w:val="2"/>
            <w:shd w:val="clear" w:color="auto" w:fill="auto"/>
          </w:tcPr>
          <w:p w14:paraId="51045A5C" w14:textId="77777777" w:rsidR="000931D0" w:rsidRPr="008732F8" w:rsidRDefault="000931D0" w:rsidP="001D04AF">
            <w:pPr>
              <w:pStyle w:val="GlossEng2ptafter"/>
            </w:pPr>
            <w:r w:rsidRPr="008732F8">
              <w:t>already</w:t>
            </w:r>
          </w:p>
        </w:tc>
        <w:tc>
          <w:tcPr>
            <w:tcW w:w="962" w:type="dxa"/>
            <w:shd w:val="clear" w:color="auto" w:fill="auto"/>
          </w:tcPr>
          <w:p w14:paraId="2F0B6E5D" w14:textId="77777777" w:rsidR="000931D0" w:rsidRPr="008732F8" w:rsidRDefault="000931D0" w:rsidP="001D04AF">
            <w:pPr>
              <w:pStyle w:val="GlossEng2ptafter"/>
            </w:pPr>
            <w:r w:rsidRPr="008732F8">
              <w:t>flowering</w:t>
            </w:r>
          </w:p>
        </w:tc>
        <w:tc>
          <w:tcPr>
            <w:tcW w:w="762" w:type="dxa"/>
            <w:shd w:val="clear" w:color="auto" w:fill="auto"/>
          </w:tcPr>
          <w:p w14:paraId="6495B1B0" w14:textId="77777777" w:rsidR="000931D0" w:rsidRPr="008732F8" w:rsidRDefault="000931D0" w:rsidP="001D04AF">
            <w:pPr>
              <w:pStyle w:val="GlossEng2ptafter"/>
            </w:pPr>
            <w:r w:rsidRPr="008732F8">
              <w:t>many</w:t>
            </w:r>
          </w:p>
        </w:tc>
      </w:tr>
      <w:tr w:rsidR="00AC23C4" w:rsidRPr="00414A9C" w14:paraId="550851A7" w14:textId="77777777" w:rsidTr="00AC23C4">
        <w:trPr>
          <w:gridAfter w:val="3"/>
          <w:wAfter w:w="2281" w:type="dxa"/>
        </w:trPr>
        <w:tc>
          <w:tcPr>
            <w:tcW w:w="709" w:type="dxa"/>
            <w:shd w:val="clear" w:color="auto" w:fill="auto"/>
          </w:tcPr>
          <w:p w14:paraId="571831D6" w14:textId="77777777" w:rsidR="000931D0" w:rsidRPr="00243B92" w:rsidRDefault="000931D0" w:rsidP="008E08E6">
            <w:pPr>
              <w:pStyle w:val="O0Nwnext"/>
            </w:pPr>
          </w:p>
        </w:tc>
        <w:tc>
          <w:tcPr>
            <w:tcW w:w="489" w:type="dxa"/>
            <w:shd w:val="clear" w:color="auto" w:fill="auto"/>
          </w:tcPr>
          <w:p w14:paraId="563CB402" w14:textId="77777777" w:rsidR="000931D0" w:rsidRPr="00113247" w:rsidRDefault="000931D0" w:rsidP="001D04AF">
            <w:pPr>
              <w:pStyle w:val="Text"/>
              <w:rPr>
                <w:rStyle w:val="ChBlueBold"/>
              </w:rPr>
            </w:pPr>
            <w:r w:rsidRPr="00113247">
              <w:rPr>
                <w:rStyle w:val="ChBlueBold"/>
              </w:rPr>
              <w:t>ko</w:t>
            </w:r>
          </w:p>
        </w:tc>
        <w:tc>
          <w:tcPr>
            <w:tcW w:w="777" w:type="dxa"/>
            <w:gridSpan w:val="2"/>
            <w:shd w:val="clear" w:color="auto" w:fill="auto"/>
          </w:tcPr>
          <w:p w14:paraId="71D2A5B0" w14:textId="77777777" w:rsidR="000931D0" w:rsidRPr="007A0D78" w:rsidRDefault="000931D0" w:rsidP="001D04AF">
            <w:pPr>
              <w:pStyle w:val="Text"/>
            </w:pPr>
            <w:r w:rsidRPr="007A0D78">
              <w:rPr>
                <w:rStyle w:val="ChBlueBold"/>
              </w:rPr>
              <w:t>in</w:t>
            </w:r>
            <w:r w:rsidR="007E100D" w:rsidRPr="007A0D78">
              <w:rPr>
                <w:rStyle w:val="ChBlueBold"/>
              </w:rPr>
              <w:t>i</w:t>
            </w:r>
            <w:r w:rsidR="007A0D78">
              <w:t>,</w:t>
            </w:r>
          </w:p>
        </w:tc>
        <w:tc>
          <w:tcPr>
            <w:tcW w:w="706" w:type="dxa"/>
            <w:gridSpan w:val="2"/>
            <w:shd w:val="clear" w:color="auto" w:fill="auto"/>
          </w:tcPr>
          <w:p w14:paraId="392B3F88" w14:textId="77777777" w:rsidR="000931D0" w:rsidRPr="008732F8" w:rsidRDefault="000931D0" w:rsidP="001D04AF">
            <w:pPr>
              <w:pStyle w:val="Text"/>
            </w:pPr>
            <w:r w:rsidRPr="008732F8">
              <w:t>bunga</w:t>
            </w:r>
          </w:p>
        </w:tc>
        <w:tc>
          <w:tcPr>
            <w:tcW w:w="513" w:type="dxa"/>
            <w:gridSpan w:val="2"/>
            <w:shd w:val="clear" w:color="auto" w:fill="auto"/>
          </w:tcPr>
          <w:p w14:paraId="4B312224" w14:textId="77777777" w:rsidR="000931D0" w:rsidRPr="008732F8" w:rsidRDefault="008E08E6" w:rsidP="001D04AF">
            <w:pPr>
              <w:pStyle w:val="Text"/>
            </w:pPr>
            <w:r>
              <w:t>tida</w:t>
            </w:r>
          </w:p>
        </w:tc>
        <w:tc>
          <w:tcPr>
            <w:tcW w:w="707" w:type="dxa"/>
            <w:gridSpan w:val="2"/>
            <w:shd w:val="clear" w:color="auto" w:fill="auto"/>
          </w:tcPr>
          <w:p w14:paraId="36F7A1D6" w14:textId="77777777" w:rsidR="000931D0" w:rsidRPr="008732F8" w:rsidRDefault="000931D0" w:rsidP="001D04AF">
            <w:pPr>
              <w:pStyle w:val="Text"/>
            </w:pPr>
            <w:r w:rsidRPr="008732F8">
              <w:t>slamat</w:t>
            </w:r>
          </w:p>
        </w:tc>
      </w:tr>
      <w:tr w:rsidR="00AC23C4" w:rsidRPr="00AC23C4" w14:paraId="6142AA90" w14:textId="77777777" w:rsidTr="00AC23C4">
        <w:trPr>
          <w:gridAfter w:val="3"/>
          <w:wAfter w:w="2281" w:type="dxa"/>
        </w:trPr>
        <w:tc>
          <w:tcPr>
            <w:tcW w:w="709" w:type="dxa"/>
            <w:shd w:val="clear" w:color="auto" w:fill="auto"/>
          </w:tcPr>
          <w:p w14:paraId="3B315560" w14:textId="77777777" w:rsidR="000931D0" w:rsidRPr="00243B92" w:rsidRDefault="000931D0" w:rsidP="001D04AF">
            <w:pPr>
              <w:pStyle w:val="GlossEng"/>
            </w:pPr>
          </w:p>
        </w:tc>
        <w:tc>
          <w:tcPr>
            <w:tcW w:w="489" w:type="dxa"/>
            <w:shd w:val="clear" w:color="auto" w:fill="auto"/>
          </w:tcPr>
          <w:p w14:paraId="6EA51851" w14:textId="77777777" w:rsidR="000931D0" w:rsidRPr="0099608C" w:rsidRDefault="000931D0" w:rsidP="001D04AF">
            <w:pPr>
              <w:pStyle w:val="GlossEng"/>
              <w:rPr>
                <w:rStyle w:val="ChSmallCaps"/>
              </w:rPr>
            </w:pPr>
            <w:r w:rsidRPr="0099608C">
              <w:rPr>
                <w:rStyle w:val="ChSmallCaps"/>
              </w:rPr>
              <w:t>2sg</w:t>
            </w:r>
          </w:p>
        </w:tc>
        <w:tc>
          <w:tcPr>
            <w:tcW w:w="777" w:type="dxa"/>
            <w:gridSpan w:val="2"/>
            <w:shd w:val="clear" w:color="auto" w:fill="auto"/>
          </w:tcPr>
          <w:p w14:paraId="4EA2D077" w14:textId="77777777" w:rsidR="000931D0" w:rsidRPr="0099608C" w:rsidRDefault="000931D0" w:rsidP="001D04AF">
            <w:pPr>
              <w:pStyle w:val="GlossEng"/>
              <w:rPr>
                <w:rStyle w:val="ChSmallCaps"/>
              </w:rPr>
            </w:pPr>
            <w:r w:rsidRPr="0099608C">
              <w:rPr>
                <w:rStyle w:val="ChSmallCaps"/>
              </w:rPr>
              <w:t>d.prox</w:t>
            </w:r>
          </w:p>
        </w:tc>
        <w:tc>
          <w:tcPr>
            <w:tcW w:w="706" w:type="dxa"/>
            <w:gridSpan w:val="2"/>
            <w:shd w:val="clear" w:color="auto" w:fill="auto"/>
          </w:tcPr>
          <w:p w14:paraId="57243494" w14:textId="77777777" w:rsidR="000931D0" w:rsidRPr="008732F8" w:rsidRDefault="000931D0" w:rsidP="001D04AF">
            <w:pPr>
              <w:pStyle w:val="GlossEng"/>
            </w:pPr>
            <w:r w:rsidRPr="008732F8">
              <w:t>flower</w:t>
            </w:r>
          </w:p>
        </w:tc>
        <w:tc>
          <w:tcPr>
            <w:tcW w:w="513" w:type="dxa"/>
            <w:gridSpan w:val="2"/>
            <w:shd w:val="clear" w:color="auto" w:fill="auto"/>
          </w:tcPr>
          <w:p w14:paraId="2301F952" w14:textId="77777777" w:rsidR="000931D0" w:rsidRPr="0099608C" w:rsidRDefault="000931D0" w:rsidP="001D04AF">
            <w:pPr>
              <w:pStyle w:val="GlossEng"/>
              <w:rPr>
                <w:rStyle w:val="ChSmallCaps"/>
              </w:rPr>
            </w:pPr>
            <w:r w:rsidRPr="0099608C">
              <w:rPr>
                <w:rStyle w:val="ChSmallCaps"/>
              </w:rPr>
              <w:t>neg</w:t>
            </w:r>
          </w:p>
        </w:tc>
        <w:tc>
          <w:tcPr>
            <w:tcW w:w="707" w:type="dxa"/>
            <w:gridSpan w:val="2"/>
            <w:shd w:val="clear" w:color="auto" w:fill="auto"/>
          </w:tcPr>
          <w:p w14:paraId="1DC67351" w14:textId="77777777" w:rsidR="000931D0" w:rsidRPr="008732F8" w:rsidRDefault="000931D0" w:rsidP="001D04AF">
            <w:pPr>
              <w:pStyle w:val="GlossEng"/>
            </w:pPr>
            <w:r w:rsidRPr="008732F8">
              <w:t>safe</w:t>
            </w:r>
          </w:p>
        </w:tc>
      </w:tr>
    </w:tbl>
    <w:p w14:paraId="559642BC" w14:textId="4BA0E9DB" w:rsidR="000931D0" w:rsidRPr="00072AF1" w:rsidRDefault="000931D0" w:rsidP="000931D0">
      <w:pPr>
        <w:pStyle w:val="FreeTranslEng"/>
      </w:pPr>
      <w:r>
        <w:t>[After the speaker</w:t>
      </w:r>
      <w:r w:rsidR="00B7093A">
        <w:t>’</w:t>
      </w:r>
      <w:r>
        <w:t xml:space="preserve">s daughter </w:t>
      </w:r>
      <w:r w:rsidR="007A0D78">
        <w:t xml:space="preserve">had </w:t>
      </w:r>
      <w:r>
        <w:t xml:space="preserve">ripped off blossoms:] </w:t>
      </w:r>
      <w:r w:rsidR="00B7093A">
        <w:t>‘</w:t>
      </w:r>
      <w:r>
        <w:t xml:space="preserve">you see </w:t>
      </w:r>
      <w:r w:rsidR="004C0415">
        <w:t>Luisa</w:t>
      </w:r>
      <w:r w:rsidR="00B7093A">
        <w:t>’</w:t>
      </w:r>
      <w:r>
        <w:t xml:space="preserve">s (flowers) are </w:t>
      </w:r>
      <w:r w:rsidRPr="002D6923">
        <w:t>good</w:t>
      </w:r>
      <w:r>
        <w:t>, (they</w:t>
      </w:r>
      <w:r w:rsidR="002D6923">
        <w:t xml:space="preserve"> are</w:t>
      </w:r>
      <w:r>
        <w:t>) already flower</w:t>
      </w:r>
      <w:r w:rsidR="002D6923">
        <w:t>ing</w:t>
      </w:r>
      <w:r>
        <w:t xml:space="preserve"> a lot, </w:t>
      </w:r>
      <w:r w:rsidRPr="00113247">
        <w:rPr>
          <w:rStyle w:val="ChBlueBold"/>
        </w:rPr>
        <w:t>you</w:t>
      </w:r>
      <w:r w:rsidR="0097241B" w:rsidRPr="0097241B">
        <w:rPr>
          <w:rStyle w:val="ChBlueBold"/>
        </w:rPr>
        <w:t xml:space="preserve"> (</w:t>
      </w:r>
      <w:r w:rsidR="0097241B" w:rsidRPr="0097241B">
        <w:rPr>
          <w:rStyle w:val="ChBlueBold-SmallCaps"/>
        </w:rPr>
        <w:t>emph</w:t>
      </w:r>
      <w:r w:rsidR="0097241B" w:rsidRPr="0097241B">
        <w:rPr>
          <w:rStyle w:val="ChBlueBold"/>
        </w:rPr>
        <w:t>)</w:t>
      </w:r>
      <w:r>
        <w:t>, the flowers (you picked) can</w:t>
      </w:r>
      <w:r w:rsidR="00B7093A">
        <w:t>’</w:t>
      </w:r>
      <w:r>
        <w:t>t be saved</w:t>
      </w:r>
      <w:r w:rsidR="00B7093A">
        <w:t>’</w:t>
      </w:r>
      <w:r>
        <w:t xml:space="preserve"> </w:t>
      </w:r>
      <w:r w:rsidRPr="00113247">
        <w:rPr>
          <w:rStyle w:val="ExampleSource"/>
        </w:rPr>
        <w:t>[081006-021-Cv</w:t>
      </w:r>
      <w:r w:rsidR="007472D5">
        <w:rPr>
          <w:rStyle w:val="ExampleSource"/>
        </w:rPr>
        <w:t>Ht</w:t>
      </w:r>
      <w:r w:rsidRPr="00113247">
        <w:rPr>
          <w:rStyle w:val="ExampleSource"/>
        </w:rPr>
        <w:t>.0002]</w:t>
      </w:r>
    </w:p>
    <w:tbl>
      <w:tblPr>
        <w:tblW w:w="6797" w:type="dxa"/>
        <w:tblCellMar>
          <w:left w:w="42" w:type="dxa"/>
          <w:right w:w="42" w:type="dxa"/>
        </w:tblCellMar>
        <w:tblLook w:val="01E0" w:firstRow="1" w:lastRow="1" w:firstColumn="1" w:lastColumn="1" w:noHBand="0" w:noVBand="0"/>
      </w:tblPr>
      <w:tblGrid>
        <w:gridCol w:w="709"/>
        <w:gridCol w:w="629"/>
        <w:gridCol w:w="55"/>
        <w:gridCol w:w="552"/>
        <w:gridCol w:w="388"/>
        <w:gridCol w:w="101"/>
        <w:gridCol w:w="494"/>
        <w:gridCol w:w="279"/>
        <w:gridCol w:w="573"/>
        <w:gridCol w:w="88"/>
        <w:gridCol w:w="401"/>
        <w:gridCol w:w="94"/>
        <w:gridCol w:w="513"/>
        <w:gridCol w:w="99"/>
        <w:gridCol w:w="530"/>
        <w:gridCol w:w="574"/>
        <w:gridCol w:w="338"/>
        <w:gridCol w:w="380"/>
      </w:tblGrid>
      <w:tr w:rsidR="00AC23C4" w:rsidRPr="00712A96" w14:paraId="43F10AD4" w14:textId="77777777" w:rsidTr="00AC23C4">
        <w:tc>
          <w:tcPr>
            <w:tcW w:w="709" w:type="dxa"/>
            <w:shd w:val="clear" w:color="auto" w:fill="auto"/>
          </w:tcPr>
          <w:p w14:paraId="008AF9C5" w14:textId="77777777" w:rsidR="007741A2" w:rsidRPr="00243B92" w:rsidRDefault="007741A2" w:rsidP="001D04AF">
            <w:pPr>
              <w:pStyle w:val="O0Nwnext"/>
            </w:pPr>
            <w:bookmarkStart w:id="3282" w:name="_Ref320354955"/>
            <w:bookmarkStart w:id="3283" w:name="_Ref338955269"/>
            <w:r w:rsidRPr="00F03C3D">
              <w:t>(</w:t>
            </w:r>
            <w:fldSimple w:instr=" SEQ ( \* ARABIC \s 1 ">
              <w:r w:rsidR="00154D81">
                <w:rPr>
                  <w:noProof/>
                </w:rPr>
                <w:t>14</w:t>
              </w:r>
            </w:fldSimple>
            <w:bookmarkEnd w:id="3282"/>
            <w:r w:rsidRPr="00F03C3D">
              <w:t>)</w:t>
            </w:r>
            <w:bookmarkEnd w:id="3283"/>
          </w:p>
        </w:tc>
        <w:tc>
          <w:tcPr>
            <w:tcW w:w="629" w:type="dxa"/>
            <w:shd w:val="clear" w:color="auto" w:fill="auto"/>
          </w:tcPr>
          <w:p w14:paraId="6E9CBB60" w14:textId="77777777" w:rsidR="007741A2" w:rsidRPr="00FB4145" w:rsidRDefault="007741A2" w:rsidP="001D04AF">
            <w:pPr>
              <w:pStyle w:val="Text"/>
            </w:pPr>
            <w:r>
              <w:t>Dodo</w:t>
            </w:r>
          </w:p>
        </w:tc>
        <w:tc>
          <w:tcPr>
            <w:tcW w:w="607" w:type="dxa"/>
            <w:gridSpan w:val="2"/>
            <w:shd w:val="clear" w:color="auto" w:fill="auto"/>
          </w:tcPr>
          <w:p w14:paraId="0DCD56A7" w14:textId="77777777" w:rsidR="007741A2" w:rsidRPr="00FB4145" w:rsidRDefault="007741A2" w:rsidP="001D04AF">
            <w:pPr>
              <w:pStyle w:val="Text"/>
            </w:pPr>
            <w:r w:rsidRPr="00FB4145">
              <w:t>kipas</w:t>
            </w:r>
          </w:p>
        </w:tc>
        <w:tc>
          <w:tcPr>
            <w:tcW w:w="489" w:type="dxa"/>
            <w:gridSpan w:val="2"/>
            <w:shd w:val="clear" w:color="auto" w:fill="auto"/>
          </w:tcPr>
          <w:p w14:paraId="1981FE97" w14:textId="77777777" w:rsidR="007741A2" w:rsidRPr="00FB4145" w:rsidRDefault="007741A2" w:rsidP="001D04AF">
            <w:pPr>
              <w:pStyle w:val="Text"/>
            </w:pPr>
            <w:r w:rsidRPr="00FB4145">
              <w:t>de</w:t>
            </w:r>
          </w:p>
        </w:tc>
        <w:tc>
          <w:tcPr>
            <w:tcW w:w="773" w:type="dxa"/>
            <w:gridSpan w:val="2"/>
            <w:shd w:val="clear" w:color="auto" w:fill="auto"/>
          </w:tcPr>
          <w:p w14:paraId="2B10A9FE" w14:textId="77777777" w:rsidR="007741A2" w:rsidRPr="00FB4145" w:rsidRDefault="007741A2" w:rsidP="001D04AF">
            <w:pPr>
              <w:pStyle w:val="Text"/>
            </w:pPr>
            <w:r w:rsidRPr="00FB4145">
              <w:t>suda</w:t>
            </w:r>
          </w:p>
        </w:tc>
        <w:tc>
          <w:tcPr>
            <w:tcW w:w="573" w:type="dxa"/>
            <w:shd w:val="clear" w:color="auto" w:fill="auto"/>
          </w:tcPr>
          <w:p w14:paraId="39564586" w14:textId="77777777" w:rsidR="007741A2" w:rsidRPr="00FB4145" w:rsidRDefault="007741A2" w:rsidP="001D04AF">
            <w:pPr>
              <w:pStyle w:val="Text"/>
            </w:pPr>
            <w:r w:rsidRPr="00FB4145">
              <w:t>mo</w:t>
            </w:r>
            <w:r w:rsidR="007A0D78">
              <w:t>,</w:t>
            </w:r>
          </w:p>
        </w:tc>
        <w:tc>
          <w:tcPr>
            <w:tcW w:w="489" w:type="dxa"/>
            <w:gridSpan w:val="2"/>
            <w:shd w:val="clear" w:color="auto" w:fill="auto"/>
          </w:tcPr>
          <w:p w14:paraId="3DB5EDC3" w14:textId="77777777" w:rsidR="007741A2" w:rsidRPr="0021564C" w:rsidRDefault="007741A2" w:rsidP="001D04AF">
            <w:pPr>
              <w:pStyle w:val="Text"/>
              <w:rPr>
                <w:rStyle w:val="ChBlueBold"/>
              </w:rPr>
            </w:pPr>
            <w:r w:rsidRPr="0021564C">
              <w:rPr>
                <w:rStyle w:val="ChBlueBold"/>
              </w:rPr>
              <w:t>ko</w:t>
            </w:r>
          </w:p>
        </w:tc>
        <w:tc>
          <w:tcPr>
            <w:tcW w:w="706" w:type="dxa"/>
            <w:gridSpan w:val="3"/>
            <w:shd w:val="clear" w:color="auto" w:fill="auto"/>
          </w:tcPr>
          <w:p w14:paraId="076F21A4" w14:textId="77777777" w:rsidR="007741A2" w:rsidRPr="007A0D78" w:rsidRDefault="007741A2" w:rsidP="001D04AF">
            <w:pPr>
              <w:pStyle w:val="Text"/>
            </w:pPr>
            <w:r w:rsidRPr="007A0D78">
              <w:rPr>
                <w:rStyle w:val="ChBlueBold"/>
              </w:rPr>
              <w:t>tu</w:t>
            </w:r>
            <w:r w:rsidR="007A0D78">
              <w:t>,</w:t>
            </w:r>
          </w:p>
        </w:tc>
        <w:tc>
          <w:tcPr>
            <w:tcW w:w="1104" w:type="dxa"/>
            <w:gridSpan w:val="2"/>
            <w:shd w:val="clear" w:color="auto" w:fill="auto"/>
          </w:tcPr>
          <w:p w14:paraId="4D6A5536" w14:textId="77777777" w:rsidR="007741A2" w:rsidRPr="00FB4145" w:rsidRDefault="007741A2" w:rsidP="001D04AF">
            <w:pPr>
              <w:pStyle w:val="Text"/>
            </w:pPr>
            <w:r w:rsidRPr="00FB4145">
              <w:t>ora</w:t>
            </w:r>
          </w:p>
        </w:tc>
        <w:tc>
          <w:tcPr>
            <w:tcW w:w="718" w:type="dxa"/>
            <w:gridSpan w:val="2"/>
            <w:shd w:val="clear" w:color="auto" w:fill="auto"/>
          </w:tcPr>
          <w:p w14:paraId="0353E125" w14:textId="77777777" w:rsidR="007741A2" w:rsidRPr="00FB4145" w:rsidRDefault="007741A2" w:rsidP="00347FD9">
            <w:pPr>
              <w:pStyle w:val="Text"/>
            </w:pPr>
            <w:r w:rsidRPr="00FB4145">
              <w:t>orang</w:t>
            </w:r>
          </w:p>
        </w:tc>
      </w:tr>
      <w:tr w:rsidR="00AC23C4" w:rsidRPr="00FB4145" w14:paraId="207B2968" w14:textId="77777777" w:rsidTr="00AC23C4">
        <w:tc>
          <w:tcPr>
            <w:tcW w:w="709" w:type="dxa"/>
            <w:shd w:val="clear" w:color="auto" w:fill="auto"/>
          </w:tcPr>
          <w:p w14:paraId="11393E50" w14:textId="77777777" w:rsidR="007741A2" w:rsidRPr="00FB4145" w:rsidRDefault="007741A2" w:rsidP="007741A2">
            <w:pPr>
              <w:pStyle w:val="GlossEng2ptafter"/>
            </w:pPr>
          </w:p>
        </w:tc>
        <w:tc>
          <w:tcPr>
            <w:tcW w:w="629" w:type="dxa"/>
            <w:shd w:val="clear" w:color="auto" w:fill="auto"/>
          </w:tcPr>
          <w:p w14:paraId="5C183EA1" w14:textId="77777777" w:rsidR="007741A2" w:rsidRPr="00FB4145" w:rsidRDefault="007741A2" w:rsidP="007741A2">
            <w:pPr>
              <w:pStyle w:val="GlossEng2ptafter"/>
            </w:pPr>
            <w:r>
              <w:t>Dodo</w:t>
            </w:r>
          </w:p>
        </w:tc>
        <w:tc>
          <w:tcPr>
            <w:tcW w:w="607" w:type="dxa"/>
            <w:gridSpan w:val="2"/>
            <w:shd w:val="clear" w:color="auto" w:fill="auto"/>
          </w:tcPr>
          <w:p w14:paraId="29278FD7" w14:textId="77777777" w:rsidR="007741A2" w:rsidRPr="00FB4145" w:rsidRDefault="007741A2" w:rsidP="007741A2">
            <w:pPr>
              <w:pStyle w:val="GlossEng2ptafter"/>
            </w:pPr>
            <w:r w:rsidRPr="00FB4145">
              <w:t>beat</w:t>
            </w:r>
          </w:p>
        </w:tc>
        <w:tc>
          <w:tcPr>
            <w:tcW w:w="489" w:type="dxa"/>
            <w:gridSpan w:val="2"/>
            <w:shd w:val="clear" w:color="auto" w:fill="auto"/>
          </w:tcPr>
          <w:p w14:paraId="6DC5ED6A" w14:textId="77777777" w:rsidR="007741A2" w:rsidRPr="0099608C" w:rsidRDefault="007741A2" w:rsidP="007741A2">
            <w:pPr>
              <w:pStyle w:val="GlossEng2ptafter"/>
              <w:rPr>
                <w:rStyle w:val="ChSmallCaps"/>
              </w:rPr>
            </w:pPr>
            <w:r w:rsidRPr="0099608C">
              <w:rPr>
                <w:rStyle w:val="ChSmallCaps"/>
              </w:rPr>
              <w:t>3sg</w:t>
            </w:r>
          </w:p>
        </w:tc>
        <w:tc>
          <w:tcPr>
            <w:tcW w:w="773" w:type="dxa"/>
            <w:gridSpan w:val="2"/>
            <w:shd w:val="clear" w:color="auto" w:fill="auto"/>
          </w:tcPr>
          <w:p w14:paraId="5D31F231" w14:textId="77777777" w:rsidR="007741A2" w:rsidRPr="00FB4145" w:rsidRDefault="007741A2" w:rsidP="007741A2">
            <w:pPr>
              <w:pStyle w:val="GlossEng2ptafter"/>
            </w:pPr>
            <w:r w:rsidRPr="00FB4145">
              <w:t>already</w:t>
            </w:r>
          </w:p>
        </w:tc>
        <w:tc>
          <w:tcPr>
            <w:tcW w:w="573" w:type="dxa"/>
            <w:shd w:val="clear" w:color="auto" w:fill="auto"/>
          </w:tcPr>
          <w:p w14:paraId="60253736" w14:textId="77777777" w:rsidR="007741A2" w:rsidRPr="00FB4145" w:rsidRDefault="007741A2" w:rsidP="007741A2">
            <w:pPr>
              <w:pStyle w:val="GlossEng2ptafter"/>
            </w:pPr>
            <w:r w:rsidRPr="00FB4145">
              <w:t>want</w:t>
            </w:r>
          </w:p>
        </w:tc>
        <w:tc>
          <w:tcPr>
            <w:tcW w:w="489" w:type="dxa"/>
            <w:gridSpan w:val="2"/>
            <w:shd w:val="clear" w:color="auto" w:fill="auto"/>
          </w:tcPr>
          <w:p w14:paraId="0EC404A9" w14:textId="77777777" w:rsidR="007741A2" w:rsidRPr="0099608C" w:rsidRDefault="007741A2" w:rsidP="007741A2">
            <w:pPr>
              <w:pStyle w:val="GlossEng2ptafter"/>
              <w:rPr>
                <w:rStyle w:val="ChSmallCaps"/>
              </w:rPr>
            </w:pPr>
            <w:r w:rsidRPr="0099608C">
              <w:rPr>
                <w:rStyle w:val="ChSmallCaps"/>
              </w:rPr>
              <w:t>2sg</w:t>
            </w:r>
          </w:p>
        </w:tc>
        <w:tc>
          <w:tcPr>
            <w:tcW w:w="706" w:type="dxa"/>
            <w:gridSpan w:val="3"/>
            <w:shd w:val="clear" w:color="auto" w:fill="auto"/>
          </w:tcPr>
          <w:p w14:paraId="10F38C68" w14:textId="77777777" w:rsidR="007741A2" w:rsidRPr="0099608C" w:rsidRDefault="007741A2" w:rsidP="007741A2">
            <w:pPr>
              <w:pStyle w:val="GlossEng2ptafter"/>
              <w:rPr>
                <w:rStyle w:val="ChSmallCaps"/>
              </w:rPr>
            </w:pPr>
            <w:r w:rsidRPr="0099608C">
              <w:rPr>
                <w:rStyle w:val="ChSmallCaps"/>
              </w:rPr>
              <w:t>d.dist</w:t>
            </w:r>
          </w:p>
        </w:tc>
        <w:tc>
          <w:tcPr>
            <w:tcW w:w="1104" w:type="dxa"/>
            <w:gridSpan w:val="2"/>
            <w:shd w:val="clear" w:color="auto" w:fill="auto"/>
          </w:tcPr>
          <w:p w14:paraId="6A5E306B" w14:textId="77777777" w:rsidR="007741A2" w:rsidRPr="00FB4145" w:rsidRDefault="007741A2" w:rsidP="007741A2">
            <w:pPr>
              <w:pStyle w:val="GlossEng2ptafter"/>
            </w:pPr>
            <w:r w:rsidRPr="0099608C">
              <w:rPr>
                <w:rStyle w:val="ChSmallCaps"/>
              </w:rPr>
              <w:t>tru</w:t>
            </w:r>
            <w:r>
              <w:t>-</w:t>
            </w:r>
            <w:r w:rsidRPr="00FB4145">
              <w:t>person</w:t>
            </w:r>
          </w:p>
        </w:tc>
        <w:tc>
          <w:tcPr>
            <w:tcW w:w="718" w:type="dxa"/>
            <w:gridSpan w:val="2"/>
            <w:shd w:val="clear" w:color="auto" w:fill="auto"/>
          </w:tcPr>
          <w:p w14:paraId="3A747361" w14:textId="77777777" w:rsidR="007741A2" w:rsidRPr="00FB4145" w:rsidRDefault="007741A2" w:rsidP="007741A2">
            <w:pPr>
              <w:pStyle w:val="GlossEng2ptafter"/>
            </w:pPr>
            <w:r w:rsidRPr="00FB4145">
              <w:t>person</w:t>
            </w:r>
          </w:p>
        </w:tc>
      </w:tr>
      <w:tr w:rsidR="00AC23C4" w:rsidRPr="00FB4145" w14:paraId="7F2A680E" w14:textId="77777777" w:rsidTr="00AC23C4">
        <w:trPr>
          <w:gridAfter w:val="1"/>
          <w:wAfter w:w="380" w:type="dxa"/>
        </w:trPr>
        <w:tc>
          <w:tcPr>
            <w:tcW w:w="709" w:type="dxa"/>
            <w:shd w:val="clear" w:color="auto" w:fill="auto"/>
          </w:tcPr>
          <w:p w14:paraId="2FF0341A" w14:textId="77777777" w:rsidR="007741A2" w:rsidRPr="00FB4145" w:rsidRDefault="007741A2" w:rsidP="00F852FD">
            <w:pPr>
              <w:pStyle w:val="O0Nwnext"/>
            </w:pPr>
          </w:p>
        </w:tc>
        <w:tc>
          <w:tcPr>
            <w:tcW w:w="684" w:type="dxa"/>
            <w:gridSpan w:val="2"/>
            <w:shd w:val="clear" w:color="auto" w:fill="auto"/>
          </w:tcPr>
          <w:p w14:paraId="2D0BA190" w14:textId="77777777" w:rsidR="007741A2" w:rsidRPr="00FB4145" w:rsidRDefault="007741A2" w:rsidP="001D04AF">
            <w:pPr>
              <w:pStyle w:val="Text"/>
            </w:pPr>
            <w:r w:rsidRPr="00FB4145">
              <w:t>bilang</w:t>
            </w:r>
          </w:p>
        </w:tc>
        <w:tc>
          <w:tcPr>
            <w:tcW w:w="940" w:type="dxa"/>
            <w:gridSpan w:val="2"/>
            <w:shd w:val="clear" w:color="auto" w:fill="auto"/>
          </w:tcPr>
          <w:p w14:paraId="3241DC2B" w14:textId="77777777" w:rsidR="007741A2" w:rsidRPr="00FB4145" w:rsidRDefault="007741A2" w:rsidP="001D04AF">
            <w:pPr>
              <w:pStyle w:val="Text"/>
            </w:pPr>
            <w:r>
              <w:t>please</w:t>
            </w:r>
            <w:r w:rsidR="00F852FD">
              <w:t>,</w:t>
            </w:r>
          </w:p>
        </w:tc>
        <w:tc>
          <w:tcPr>
            <w:tcW w:w="595" w:type="dxa"/>
            <w:gridSpan w:val="2"/>
            <w:shd w:val="clear" w:color="auto" w:fill="auto"/>
          </w:tcPr>
          <w:p w14:paraId="23A822B5" w14:textId="77777777" w:rsidR="007741A2" w:rsidRPr="00FB4145" w:rsidRDefault="007741A2" w:rsidP="001D04AF">
            <w:pPr>
              <w:pStyle w:val="Text"/>
            </w:pPr>
            <w:r w:rsidRPr="00FB4145">
              <w:t>kata</w:t>
            </w:r>
          </w:p>
        </w:tc>
        <w:tc>
          <w:tcPr>
            <w:tcW w:w="940" w:type="dxa"/>
            <w:gridSpan w:val="3"/>
            <w:shd w:val="clear" w:color="auto" w:fill="auto"/>
          </w:tcPr>
          <w:p w14:paraId="04483F5E" w14:textId="77777777" w:rsidR="007741A2" w:rsidRPr="00FB4145" w:rsidRDefault="007741A2" w:rsidP="001D04AF">
            <w:pPr>
              <w:pStyle w:val="Text"/>
            </w:pPr>
            <w:r w:rsidRPr="00FB4145">
              <w:t>pis</w:t>
            </w:r>
          </w:p>
        </w:tc>
        <w:tc>
          <w:tcPr>
            <w:tcW w:w="495" w:type="dxa"/>
            <w:gridSpan w:val="2"/>
            <w:shd w:val="clear" w:color="auto" w:fill="auto"/>
          </w:tcPr>
          <w:p w14:paraId="62B3A2CF" w14:textId="77777777" w:rsidR="007741A2" w:rsidRPr="00FB4145" w:rsidRDefault="007741A2" w:rsidP="001D04AF">
            <w:pPr>
              <w:pStyle w:val="Text"/>
            </w:pPr>
            <w:r w:rsidRPr="00FB4145">
              <w:t>saja</w:t>
            </w:r>
          </w:p>
        </w:tc>
        <w:tc>
          <w:tcPr>
            <w:tcW w:w="513" w:type="dxa"/>
            <w:shd w:val="clear" w:color="auto" w:fill="auto"/>
          </w:tcPr>
          <w:p w14:paraId="2079B8BE" w14:textId="77777777" w:rsidR="007741A2" w:rsidRPr="00FB4145" w:rsidRDefault="007741A2" w:rsidP="001D04AF">
            <w:pPr>
              <w:pStyle w:val="Text"/>
            </w:pPr>
            <w:r>
              <w:t>tida</w:t>
            </w:r>
          </w:p>
        </w:tc>
        <w:tc>
          <w:tcPr>
            <w:tcW w:w="629" w:type="dxa"/>
            <w:gridSpan w:val="2"/>
            <w:shd w:val="clear" w:color="auto" w:fill="auto"/>
          </w:tcPr>
          <w:p w14:paraId="78B106D2" w14:textId="77777777" w:rsidR="007741A2" w:rsidRPr="00FB4145" w:rsidRDefault="007741A2" w:rsidP="001D04AF">
            <w:pPr>
              <w:pStyle w:val="Text"/>
            </w:pPr>
            <w:r>
              <w:t>taw</w:t>
            </w:r>
            <w:r w:rsidR="007A0D78">
              <w:t>,</w:t>
            </w:r>
          </w:p>
        </w:tc>
        <w:tc>
          <w:tcPr>
            <w:tcW w:w="912" w:type="dxa"/>
            <w:gridSpan w:val="2"/>
            <w:shd w:val="clear" w:color="auto" w:fill="auto"/>
          </w:tcPr>
          <w:p w14:paraId="3A5F902A" w14:textId="77777777" w:rsidR="007741A2" w:rsidRPr="00FB4145" w:rsidRDefault="007741A2" w:rsidP="001D04AF">
            <w:pPr>
              <w:pStyle w:val="Text"/>
            </w:pPr>
            <w:r w:rsidRPr="00FB4145">
              <w:t>goblok</w:t>
            </w:r>
          </w:p>
        </w:tc>
      </w:tr>
      <w:tr w:rsidR="00AC23C4" w:rsidRPr="00FB4145" w14:paraId="78BADB21" w14:textId="77777777" w:rsidTr="00AC23C4">
        <w:trPr>
          <w:gridAfter w:val="1"/>
          <w:wAfter w:w="380" w:type="dxa"/>
        </w:trPr>
        <w:tc>
          <w:tcPr>
            <w:tcW w:w="709" w:type="dxa"/>
            <w:shd w:val="clear" w:color="auto" w:fill="auto"/>
          </w:tcPr>
          <w:p w14:paraId="18E6E842" w14:textId="77777777" w:rsidR="007741A2" w:rsidRPr="00FB4145" w:rsidRDefault="007741A2" w:rsidP="001D04AF">
            <w:pPr>
              <w:pStyle w:val="GlossEng"/>
            </w:pPr>
          </w:p>
        </w:tc>
        <w:tc>
          <w:tcPr>
            <w:tcW w:w="684" w:type="dxa"/>
            <w:gridSpan w:val="2"/>
            <w:shd w:val="clear" w:color="auto" w:fill="auto"/>
          </w:tcPr>
          <w:p w14:paraId="6D68F986" w14:textId="77777777" w:rsidR="007741A2" w:rsidRPr="00FB4145" w:rsidRDefault="007741A2" w:rsidP="001D04AF">
            <w:pPr>
              <w:pStyle w:val="GlossEng"/>
            </w:pPr>
            <w:r w:rsidRPr="00FB4145">
              <w:t>say</w:t>
            </w:r>
          </w:p>
        </w:tc>
        <w:tc>
          <w:tcPr>
            <w:tcW w:w="940" w:type="dxa"/>
            <w:gridSpan w:val="2"/>
            <w:shd w:val="clear" w:color="auto" w:fill="auto"/>
          </w:tcPr>
          <w:p w14:paraId="6F3989CE" w14:textId="77777777" w:rsidR="007741A2" w:rsidRPr="00FB4145" w:rsidRDefault="007741A2" w:rsidP="001D04AF">
            <w:pPr>
              <w:pStyle w:val="GlossEng"/>
            </w:pPr>
            <w:r w:rsidRPr="00FB4145">
              <w:t>please</w:t>
            </w:r>
            <w:r w:rsidR="00B46E21">
              <w:t>[E]</w:t>
            </w:r>
          </w:p>
        </w:tc>
        <w:tc>
          <w:tcPr>
            <w:tcW w:w="595" w:type="dxa"/>
            <w:gridSpan w:val="2"/>
            <w:shd w:val="clear" w:color="auto" w:fill="auto"/>
          </w:tcPr>
          <w:p w14:paraId="0D68950E" w14:textId="77777777" w:rsidR="007741A2" w:rsidRPr="00FB4145" w:rsidRDefault="007741A2" w:rsidP="001D04AF">
            <w:pPr>
              <w:pStyle w:val="GlossEng"/>
            </w:pPr>
            <w:r w:rsidRPr="00FB4145">
              <w:t>word</w:t>
            </w:r>
          </w:p>
        </w:tc>
        <w:tc>
          <w:tcPr>
            <w:tcW w:w="940" w:type="dxa"/>
            <w:gridSpan w:val="3"/>
            <w:shd w:val="clear" w:color="auto" w:fill="auto"/>
          </w:tcPr>
          <w:p w14:paraId="002AFF40" w14:textId="77777777" w:rsidR="007741A2" w:rsidRPr="00FB4145" w:rsidRDefault="00B46E21" w:rsidP="001D04AF">
            <w:pPr>
              <w:pStyle w:val="GlossEng"/>
            </w:pPr>
            <w:r w:rsidRPr="00FB4145">
              <w:t>please</w:t>
            </w:r>
            <w:r>
              <w:t>[E]</w:t>
            </w:r>
          </w:p>
        </w:tc>
        <w:tc>
          <w:tcPr>
            <w:tcW w:w="495" w:type="dxa"/>
            <w:gridSpan w:val="2"/>
            <w:shd w:val="clear" w:color="auto" w:fill="auto"/>
          </w:tcPr>
          <w:p w14:paraId="0C8EE078" w14:textId="77777777" w:rsidR="007741A2" w:rsidRPr="00FB4145" w:rsidRDefault="007741A2" w:rsidP="001D04AF">
            <w:pPr>
              <w:pStyle w:val="GlossEng"/>
            </w:pPr>
            <w:r w:rsidRPr="00FB4145">
              <w:t>just</w:t>
            </w:r>
          </w:p>
        </w:tc>
        <w:tc>
          <w:tcPr>
            <w:tcW w:w="513" w:type="dxa"/>
            <w:shd w:val="clear" w:color="auto" w:fill="auto"/>
          </w:tcPr>
          <w:p w14:paraId="60460122" w14:textId="77777777" w:rsidR="007741A2" w:rsidRPr="0099608C" w:rsidRDefault="007741A2" w:rsidP="001D04AF">
            <w:pPr>
              <w:pStyle w:val="GlossEng"/>
              <w:rPr>
                <w:rStyle w:val="ChSmallCaps"/>
              </w:rPr>
            </w:pPr>
            <w:r w:rsidRPr="0099608C">
              <w:rPr>
                <w:rStyle w:val="ChSmallCaps"/>
              </w:rPr>
              <w:t>neg</w:t>
            </w:r>
          </w:p>
        </w:tc>
        <w:tc>
          <w:tcPr>
            <w:tcW w:w="629" w:type="dxa"/>
            <w:gridSpan w:val="2"/>
            <w:shd w:val="clear" w:color="auto" w:fill="auto"/>
          </w:tcPr>
          <w:p w14:paraId="78A65DA4" w14:textId="77777777" w:rsidR="007741A2" w:rsidRPr="00FB4145" w:rsidRDefault="007741A2" w:rsidP="001D04AF">
            <w:pPr>
              <w:pStyle w:val="GlossEng"/>
            </w:pPr>
            <w:r w:rsidRPr="00FB4145">
              <w:t>know</w:t>
            </w:r>
          </w:p>
        </w:tc>
        <w:tc>
          <w:tcPr>
            <w:tcW w:w="912" w:type="dxa"/>
            <w:gridSpan w:val="2"/>
            <w:shd w:val="clear" w:color="auto" w:fill="auto"/>
          </w:tcPr>
          <w:p w14:paraId="21634781" w14:textId="77777777" w:rsidR="007741A2" w:rsidRPr="00FB4145" w:rsidRDefault="00F852FD" w:rsidP="001D04AF">
            <w:pPr>
              <w:pStyle w:val="GlossEng"/>
            </w:pPr>
            <w:r>
              <w:t>be.</w:t>
            </w:r>
            <w:r w:rsidR="007741A2" w:rsidRPr="00FB4145">
              <w:t>stupid</w:t>
            </w:r>
          </w:p>
        </w:tc>
      </w:tr>
    </w:tbl>
    <w:p w14:paraId="337574D4" w14:textId="5D4A76E4" w:rsidR="000931D0" w:rsidRDefault="00B7093A" w:rsidP="000931D0">
      <w:pPr>
        <w:pStyle w:val="FreeTranslEng"/>
      </w:pPr>
      <w:r>
        <w:t>‘</w:t>
      </w:r>
      <w:r w:rsidR="007741A2">
        <w:t xml:space="preserve">Dodo </w:t>
      </w:r>
      <w:r w:rsidR="000931D0">
        <w:t xml:space="preserve">reprimanded her immediately, </w:t>
      </w:r>
      <w:r w:rsidR="00CB1913">
        <w:t>‘</w:t>
      </w:r>
      <w:r w:rsidR="000931D0" w:rsidRPr="006B1BA7">
        <w:rPr>
          <w:rStyle w:val="ChBlueBold"/>
        </w:rPr>
        <w:t>you there</w:t>
      </w:r>
      <w:r w:rsidR="000931D0">
        <w:t>, people[</w:t>
      </w:r>
      <w:r w:rsidR="000931D0" w:rsidRPr="0099608C">
        <w:rPr>
          <w:rStyle w:val="ChSmallCaps"/>
        </w:rPr>
        <w:t>tru</w:t>
      </w:r>
      <w:r w:rsidR="000931D0">
        <w:t xml:space="preserve">], people say </w:t>
      </w:r>
      <w:r>
        <w:t>‘</w:t>
      </w:r>
      <w:r w:rsidR="000931D0">
        <w:t>please</w:t>
      </w:r>
      <w:r>
        <w:t>’</w:t>
      </w:r>
      <w:r w:rsidR="000931D0">
        <w:t>, don</w:t>
      </w:r>
      <w:r>
        <w:t>’</w:t>
      </w:r>
      <w:r w:rsidR="000931D0">
        <w:t xml:space="preserve">t </w:t>
      </w:r>
      <w:r w:rsidR="002D6923">
        <w:t xml:space="preserve">(you) </w:t>
      </w:r>
      <w:r w:rsidR="000931D0">
        <w:t xml:space="preserve">know the word </w:t>
      </w:r>
      <w:r>
        <w:t>‘</w:t>
      </w:r>
      <w:r w:rsidR="00B46E21">
        <w:t>please</w:t>
      </w:r>
      <w:r>
        <w:t>’</w:t>
      </w:r>
      <w:r w:rsidR="000931D0">
        <w:t>?!, (you</w:t>
      </w:r>
      <w:r>
        <w:t>’</w:t>
      </w:r>
      <w:r w:rsidR="000931D0">
        <w:t>re) stupid!</w:t>
      </w:r>
      <w:r>
        <w:t>’</w:t>
      </w:r>
      <w:r w:rsidR="00CB1913">
        <w:t>’</w:t>
      </w:r>
      <w:r w:rsidR="000931D0">
        <w:t xml:space="preserve"> </w:t>
      </w:r>
      <w:r w:rsidR="000931D0" w:rsidRPr="00C33A1B">
        <w:rPr>
          <w:rStyle w:val="ExampleSource"/>
        </w:rPr>
        <w:t>[081115-001a-Cv.0140]</w:t>
      </w:r>
    </w:p>
    <w:p w14:paraId="3C0FBBF6" w14:textId="2A942CD0" w:rsidR="000931D0" w:rsidRDefault="000931D0" w:rsidP="00516196">
      <w:pPr>
        <w:pStyle w:val="Body0005after"/>
        <w:rPr>
          <w:lang w:eastAsia="en-US"/>
        </w:rPr>
      </w:pPr>
      <w:r>
        <w:rPr>
          <w:lang w:eastAsia="en-US"/>
        </w:rPr>
        <w:t xml:space="preserve">In the second set of examples in </w:t>
      </w:r>
      <w:r>
        <w:fldChar w:fldCharType="begin"/>
      </w:r>
      <w:r>
        <w:instrText xml:space="preserve"> REF _Ref338955270 \h </w:instrText>
      </w:r>
      <w:r>
        <w:fldChar w:fldCharType="separate"/>
      </w:r>
      <w:r w:rsidR="00154D81" w:rsidRPr="00F03C3D">
        <w:t>(</w:t>
      </w:r>
      <w:r w:rsidR="00154D81">
        <w:rPr>
          <w:noProof/>
        </w:rPr>
        <w:t>15</w:t>
      </w:r>
      <w:r w:rsidR="00154D81" w:rsidRPr="00F03C3D">
        <w:t>)</w:t>
      </w:r>
      <w:r>
        <w:fldChar w:fldCharType="end"/>
      </w:r>
      <w:r>
        <w:t xml:space="preserve"> and </w:t>
      </w:r>
      <w:r>
        <w:fldChar w:fldCharType="begin"/>
      </w:r>
      <w:r>
        <w:instrText xml:space="preserve"> REF _Ref338955271 \h </w:instrText>
      </w:r>
      <w:r>
        <w:fldChar w:fldCharType="separate"/>
      </w:r>
      <w:r w:rsidR="00154D81" w:rsidRPr="00F03C3D">
        <w:t>(</w:t>
      </w:r>
      <w:r w:rsidR="00154D81">
        <w:rPr>
          <w:noProof/>
        </w:rPr>
        <w:t>16</w:t>
      </w:r>
      <w:r w:rsidR="00154D81" w:rsidRPr="00F03C3D">
        <w:t>)</w:t>
      </w:r>
      <w:r>
        <w:fldChar w:fldCharType="end"/>
      </w:r>
      <w:r>
        <w:rPr>
          <w:lang w:eastAsia="en-US"/>
        </w:rPr>
        <w:t xml:space="preserve">, each demonstrative modifies the common noun </w:t>
      </w:r>
      <w:r w:rsidR="005D6A76">
        <w:rPr>
          <w:rStyle w:val="ChItalBold"/>
        </w:rPr>
        <w:t>ana</w:t>
      </w:r>
      <w:r>
        <w:rPr>
          <w:lang w:eastAsia="en-US"/>
        </w:rPr>
        <w:t xml:space="preserve"> </w:t>
      </w:r>
      <w:r w:rsidR="00B7093A">
        <w:rPr>
          <w:lang w:eastAsia="en-US"/>
        </w:rPr>
        <w:t>‘</w:t>
      </w:r>
      <w:r>
        <w:rPr>
          <w:lang w:eastAsia="en-US"/>
        </w:rPr>
        <w:t>child</w:t>
      </w:r>
      <w:r w:rsidR="00B7093A">
        <w:rPr>
          <w:lang w:eastAsia="en-US"/>
        </w:rPr>
        <w:t>’</w:t>
      </w:r>
      <w:r>
        <w:rPr>
          <w:lang w:eastAsia="en-US"/>
        </w:rPr>
        <w:t xml:space="preserve">. The utterance in </w:t>
      </w:r>
      <w:r>
        <w:fldChar w:fldCharType="begin"/>
      </w:r>
      <w:r>
        <w:instrText xml:space="preserve"> REF _Ref338955270 \h </w:instrText>
      </w:r>
      <w:r>
        <w:fldChar w:fldCharType="separate"/>
      </w:r>
      <w:r w:rsidR="00154D81" w:rsidRPr="00F03C3D">
        <w:t>(</w:t>
      </w:r>
      <w:r w:rsidR="00154D81">
        <w:rPr>
          <w:noProof/>
        </w:rPr>
        <w:t>15</w:t>
      </w:r>
      <w:r w:rsidR="00154D81" w:rsidRPr="00F03C3D">
        <w:t>)</w:t>
      </w:r>
      <w:r>
        <w:fldChar w:fldCharType="end"/>
      </w:r>
      <w:r>
        <w:rPr>
          <w:lang w:eastAsia="en-US"/>
        </w:rPr>
        <w:t xml:space="preserve"> is part of a story about a motorbike accident that the speaker had in a remote area of the regency. The speaker relates how her nephew came and picked her up and took her all the way to the next hospital in the regency capital. In choosing </w:t>
      </w:r>
      <w:r w:rsidRPr="006030BB">
        <w:rPr>
          <w:rStyle w:val="ChItalBold"/>
        </w:rPr>
        <w:t>ini</w:t>
      </w:r>
      <w:r>
        <w:rPr>
          <w:lang w:eastAsia="en-US"/>
        </w:rPr>
        <w:t xml:space="preserve"> </w:t>
      </w:r>
      <w:r w:rsidR="00B7093A">
        <w:rPr>
          <w:lang w:eastAsia="en-US"/>
        </w:rPr>
        <w:t>‘</w:t>
      </w:r>
      <w:r w:rsidRPr="0099608C">
        <w:rPr>
          <w:rStyle w:val="ChSmallCaps"/>
        </w:rPr>
        <w:t>d.prox</w:t>
      </w:r>
      <w:r w:rsidR="00B7093A">
        <w:rPr>
          <w:lang w:eastAsia="en-US"/>
        </w:rPr>
        <w:t>’</w:t>
      </w:r>
      <w:r>
        <w:rPr>
          <w:lang w:eastAsia="en-US"/>
        </w:rPr>
        <w:t>, the speaker signals her emotional closeness to the referent</w:t>
      </w:r>
      <w:r w:rsidR="00EC0618">
        <w:rPr>
          <w:lang w:eastAsia="en-US"/>
        </w:rPr>
        <w:t>,</w:t>
      </w:r>
      <w:r>
        <w:rPr>
          <w:lang w:eastAsia="en-US"/>
        </w:rPr>
        <w:t xml:space="preserve"> who was not present when the speaker related her story; in fact, at that time the nephew was living about 300 km away. The utterance </w:t>
      </w:r>
      <w:r>
        <w:fldChar w:fldCharType="begin"/>
      </w:r>
      <w:r>
        <w:instrText xml:space="preserve"> REF _Ref338955271 \h </w:instrText>
      </w:r>
      <w:r>
        <w:fldChar w:fldCharType="separate"/>
      </w:r>
      <w:r w:rsidR="00154D81" w:rsidRPr="00F03C3D">
        <w:t>(</w:t>
      </w:r>
      <w:r w:rsidR="00154D81">
        <w:rPr>
          <w:noProof/>
        </w:rPr>
        <w:t>16</w:t>
      </w:r>
      <w:r w:rsidR="00154D81" w:rsidRPr="00F03C3D">
        <w:t>)</w:t>
      </w:r>
      <w:r>
        <w:fldChar w:fldCharType="end"/>
      </w:r>
      <w:r>
        <w:t xml:space="preserve"> </w:t>
      </w:r>
      <w:r>
        <w:rPr>
          <w:lang w:eastAsia="en-US"/>
        </w:rPr>
        <w:t>occurred during a conversation about the speaker</w:t>
      </w:r>
      <w:r w:rsidR="00B7093A">
        <w:rPr>
          <w:lang w:eastAsia="en-US"/>
        </w:rPr>
        <w:t>’</w:t>
      </w:r>
      <w:r>
        <w:rPr>
          <w:lang w:eastAsia="en-US"/>
        </w:rPr>
        <w:t xml:space="preserve">s youngest brother. Her interlocutors relate several complaints about the referent, who was present during the conversation. Finally, the speaker joins her interlocutors and comments that </w:t>
      </w:r>
      <w:r w:rsidR="005D6A76">
        <w:rPr>
          <w:rStyle w:val="ChItalBold"/>
        </w:rPr>
        <w:t>ana</w:t>
      </w:r>
      <w:r w:rsidRPr="00843DB6">
        <w:rPr>
          <w:rStyle w:val="ChItalBold"/>
        </w:rPr>
        <w:t xml:space="preserve"> kecil itu</w:t>
      </w:r>
      <w:r>
        <w:rPr>
          <w:lang w:eastAsia="en-US"/>
        </w:rPr>
        <w:t xml:space="preserve"> </w:t>
      </w:r>
      <w:r w:rsidR="00B7093A">
        <w:rPr>
          <w:lang w:eastAsia="en-US"/>
        </w:rPr>
        <w:t>‘</w:t>
      </w:r>
      <w:r>
        <w:rPr>
          <w:lang w:eastAsia="en-US"/>
        </w:rPr>
        <w:t>that small child</w:t>
      </w:r>
      <w:r w:rsidR="00B7093A">
        <w:rPr>
          <w:lang w:eastAsia="en-US"/>
        </w:rPr>
        <w:t>’</w:t>
      </w:r>
      <w:r>
        <w:rPr>
          <w:lang w:eastAsia="en-US"/>
        </w:rPr>
        <w:t xml:space="preserve"> constantly changes his opinion. By employing </w:t>
      </w:r>
      <w:r w:rsidRPr="00DD49F6">
        <w:rPr>
          <w:rStyle w:val="ChItalBold"/>
        </w:rPr>
        <w:t>itu</w:t>
      </w:r>
      <w:r>
        <w:rPr>
          <w:lang w:eastAsia="en-US"/>
        </w:rPr>
        <w:t xml:space="preserve"> </w:t>
      </w:r>
      <w:r w:rsidR="00B7093A">
        <w:rPr>
          <w:lang w:eastAsia="en-US"/>
        </w:rPr>
        <w:t>‘</w:t>
      </w:r>
      <w:r w:rsidRPr="0099608C">
        <w:rPr>
          <w:rStyle w:val="ChSmallCaps"/>
        </w:rPr>
        <w:t>d.dist</w:t>
      </w:r>
      <w:r w:rsidR="00B7093A">
        <w:rPr>
          <w:lang w:eastAsia="en-US"/>
        </w:rPr>
        <w:t>’</w:t>
      </w:r>
      <w:r>
        <w:rPr>
          <w:lang w:eastAsia="en-US"/>
        </w:rPr>
        <w:t>, the speaker, who often criticizes her brother publicly, signals that she wishes to dissociate herself from her brother.</w:t>
      </w:r>
    </w:p>
    <w:p w14:paraId="42AAA921" w14:textId="77777777" w:rsidR="00CA72F1" w:rsidRDefault="00CA72F1" w:rsidP="00CA72F1">
      <w:pPr>
        <w:pStyle w:val="ExampleTitle"/>
        <w:rPr>
          <w:lang w:eastAsia="en-US"/>
        </w:rPr>
      </w:pPr>
      <w:r>
        <w:rPr>
          <w:lang w:eastAsia="en-US"/>
        </w:rPr>
        <w:t>Demonstratives signaling emotional involvement: Examples set #2</w:t>
      </w:r>
    </w:p>
    <w:tbl>
      <w:tblPr>
        <w:tblW w:w="6633" w:type="dxa"/>
        <w:tblCellMar>
          <w:left w:w="42" w:type="dxa"/>
          <w:right w:w="42" w:type="dxa"/>
        </w:tblCellMar>
        <w:tblLook w:val="01E0" w:firstRow="1" w:lastRow="1" w:firstColumn="1" w:lastColumn="1" w:noHBand="0" w:noVBand="0"/>
      </w:tblPr>
      <w:tblGrid>
        <w:gridCol w:w="709"/>
        <w:gridCol w:w="851"/>
        <w:gridCol w:w="447"/>
        <w:gridCol w:w="677"/>
        <w:gridCol w:w="510"/>
        <w:gridCol w:w="737"/>
        <w:gridCol w:w="963"/>
        <w:gridCol w:w="389"/>
        <w:gridCol w:w="284"/>
        <w:gridCol w:w="567"/>
        <w:gridCol w:w="499"/>
      </w:tblGrid>
      <w:tr w:rsidR="00AC23C4" w:rsidRPr="00E74379" w14:paraId="0BDBF35F" w14:textId="77777777" w:rsidTr="00AC23C4">
        <w:tc>
          <w:tcPr>
            <w:tcW w:w="709" w:type="dxa"/>
            <w:shd w:val="clear" w:color="auto" w:fill="auto"/>
          </w:tcPr>
          <w:p w14:paraId="28272BE2" w14:textId="77777777" w:rsidR="000931D0" w:rsidRDefault="000931D0" w:rsidP="001D04AF">
            <w:pPr>
              <w:pStyle w:val="O0Nwnext"/>
            </w:pPr>
            <w:bookmarkStart w:id="3284" w:name="_Ref334194475"/>
            <w:bookmarkStart w:id="3285" w:name="_Ref338955270"/>
            <w:r w:rsidRPr="00F03C3D">
              <w:t>(</w:t>
            </w:r>
            <w:fldSimple w:instr=" SEQ ( \* ARABIC \s 1 ">
              <w:r w:rsidR="00154D81">
                <w:rPr>
                  <w:noProof/>
                </w:rPr>
                <w:t>15</w:t>
              </w:r>
            </w:fldSimple>
            <w:bookmarkEnd w:id="3284"/>
            <w:r w:rsidRPr="00F03C3D">
              <w:t>)</w:t>
            </w:r>
            <w:bookmarkEnd w:id="3285"/>
          </w:p>
        </w:tc>
        <w:tc>
          <w:tcPr>
            <w:tcW w:w="851" w:type="dxa"/>
            <w:shd w:val="clear" w:color="auto" w:fill="auto"/>
          </w:tcPr>
          <w:p w14:paraId="01CB4F3A" w14:textId="77777777" w:rsidR="000931D0" w:rsidRPr="00E74379" w:rsidRDefault="000931D0" w:rsidP="001D04AF">
            <w:pPr>
              <w:pStyle w:val="Text"/>
            </w:pPr>
            <w:r w:rsidRPr="00E74379">
              <w:t>b</w:t>
            </w:r>
            <w:r>
              <w:t>aru</w:t>
            </w:r>
          </w:p>
        </w:tc>
        <w:tc>
          <w:tcPr>
            <w:tcW w:w="447" w:type="dxa"/>
            <w:shd w:val="clear" w:color="auto" w:fill="auto"/>
          </w:tcPr>
          <w:p w14:paraId="6FAB1A8A" w14:textId="77777777" w:rsidR="000931D0" w:rsidRPr="00DA559B" w:rsidRDefault="000931D0" w:rsidP="001D04AF">
            <w:pPr>
              <w:pStyle w:val="Text"/>
              <w:rPr>
                <w:rStyle w:val="ChBlueBold"/>
              </w:rPr>
            </w:pPr>
            <w:r w:rsidRPr="00DA559B">
              <w:rPr>
                <w:rStyle w:val="ChBlueBold"/>
              </w:rPr>
              <w:t>sa</w:t>
            </w:r>
          </w:p>
        </w:tc>
        <w:tc>
          <w:tcPr>
            <w:tcW w:w="677" w:type="dxa"/>
            <w:shd w:val="clear" w:color="auto" w:fill="auto"/>
          </w:tcPr>
          <w:p w14:paraId="1226225D" w14:textId="77777777" w:rsidR="000931D0" w:rsidRPr="00DA559B" w:rsidRDefault="000931D0" w:rsidP="001D04AF">
            <w:pPr>
              <w:pStyle w:val="Text"/>
              <w:rPr>
                <w:rStyle w:val="ChBlueBold"/>
              </w:rPr>
            </w:pPr>
            <w:r w:rsidRPr="00DA559B">
              <w:rPr>
                <w:rStyle w:val="ChBlueBold"/>
              </w:rPr>
              <w:t>punya</w:t>
            </w:r>
          </w:p>
        </w:tc>
        <w:tc>
          <w:tcPr>
            <w:tcW w:w="510" w:type="dxa"/>
            <w:shd w:val="clear" w:color="auto" w:fill="auto"/>
          </w:tcPr>
          <w:p w14:paraId="5C010880" w14:textId="77777777" w:rsidR="000931D0" w:rsidRPr="00DA559B" w:rsidRDefault="005D6A76" w:rsidP="001D04AF">
            <w:pPr>
              <w:pStyle w:val="Text"/>
              <w:rPr>
                <w:rStyle w:val="ChBlueBold"/>
              </w:rPr>
            </w:pPr>
            <w:r>
              <w:rPr>
                <w:rStyle w:val="ChBlueBold"/>
              </w:rPr>
              <w:t>ana</w:t>
            </w:r>
          </w:p>
        </w:tc>
        <w:tc>
          <w:tcPr>
            <w:tcW w:w="737" w:type="dxa"/>
            <w:shd w:val="clear" w:color="auto" w:fill="auto"/>
          </w:tcPr>
          <w:p w14:paraId="2EAFF19D" w14:textId="77777777" w:rsidR="000931D0" w:rsidRPr="00E74379" w:rsidRDefault="000931D0" w:rsidP="001D04AF">
            <w:pPr>
              <w:pStyle w:val="Text"/>
            </w:pPr>
            <w:r w:rsidRPr="00DA559B">
              <w:rPr>
                <w:rStyle w:val="ChBlueBold"/>
              </w:rPr>
              <w:t>ini</w:t>
            </w:r>
          </w:p>
        </w:tc>
        <w:tc>
          <w:tcPr>
            <w:tcW w:w="963" w:type="dxa"/>
            <w:shd w:val="clear" w:color="auto" w:fill="auto"/>
          </w:tcPr>
          <w:p w14:paraId="2ED4E915" w14:textId="77777777" w:rsidR="000931D0" w:rsidRPr="00E74379" w:rsidRDefault="000931D0" w:rsidP="001D04AF">
            <w:pPr>
              <w:pStyle w:val="Text"/>
            </w:pPr>
            <w:r w:rsidRPr="00E74379">
              <w:t>mantri</w:t>
            </w:r>
          </w:p>
        </w:tc>
        <w:tc>
          <w:tcPr>
            <w:tcW w:w="389" w:type="dxa"/>
            <w:shd w:val="clear" w:color="auto" w:fill="auto"/>
          </w:tcPr>
          <w:p w14:paraId="38FE8453" w14:textId="77777777" w:rsidR="000931D0" w:rsidRPr="00E74379" w:rsidRDefault="000931D0" w:rsidP="001D04AF">
            <w:pPr>
              <w:pStyle w:val="Text"/>
            </w:pPr>
            <w:r>
              <w:t>d</w:t>
            </w:r>
            <w:r w:rsidRPr="00E74379">
              <w:t>e</w:t>
            </w:r>
          </w:p>
        </w:tc>
        <w:tc>
          <w:tcPr>
            <w:tcW w:w="284" w:type="dxa"/>
            <w:shd w:val="clear" w:color="auto" w:fill="auto"/>
          </w:tcPr>
          <w:p w14:paraId="172738C0" w14:textId="77777777" w:rsidR="000931D0" w:rsidRPr="00E74379" w:rsidRDefault="000931D0" w:rsidP="001D04AF">
            <w:pPr>
              <w:pStyle w:val="Text"/>
            </w:pPr>
            <w:r w:rsidRPr="00E74379">
              <w:t>pi</w:t>
            </w:r>
          </w:p>
        </w:tc>
        <w:tc>
          <w:tcPr>
            <w:tcW w:w="567" w:type="dxa"/>
            <w:shd w:val="clear" w:color="auto" w:fill="auto"/>
          </w:tcPr>
          <w:p w14:paraId="56B8D3FF" w14:textId="77777777" w:rsidR="000931D0" w:rsidRPr="00E74379" w:rsidRDefault="000931D0" w:rsidP="001D04AF">
            <w:pPr>
              <w:pStyle w:val="Text"/>
            </w:pPr>
            <w:r w:rsidRPr="00E74379">
              <w:t>ambil</w:t>
            </w:r>
          </w:p>
        </w:tc>
        <w:tc>
          <w:tcPr>
            <w:tcW w:w="499" w:type="dxa"/>
            <w:shd w:val="clear" w:color="auto" w:fill="auto"/>
          </w:tcPr>
          <w:p w14:paraId="0BA9CAF6" w14:textId="77777777" w:rsidR="000931D0" w:rsidRPr="00E74379" w:rsidRDefault="000931D0" w:rsidP="001D04AF">
            <w:pPr>
              <w:pStyle w:val="Text"/>
            </w:pPr>
            <w:r w:rsidRPr="00E74379">
              <w:t>saya</w:t>
            </w:r>
          </w:p>
        </w:tc>
      </w:tr>
      <w:tr w:rsidR="00AC23C4" w:rsidRPr="00C30D53" w14:paraId="65EBE682" w14:textId="77777777" w:rsidTr="00AC23C4">
        <w:tc>
          <w:tcPr>
            <w:tcW w:w="709" w:type="dxa"/>
            <w:shd w:val="clear" w:color="auto" w:fill="auto"/>
          </w:tcPr>
          <w:p w14:paraId="1014393D" w14:textId="77777777" w:rsidR="000931D0" w:rsidRPr="00C30D53" w:rsidRDefault="000931D0" w:rsidP="001D04AF">
            <w:pPr>
              <w:pStyle w:val="GlossEng"/>
            </w:pPr>
          </w:p>
        </w:tc>
        <w:tc>
          <w:tcPr>
            <w:tcW w:w="851" w:type="dxa"/>
            <w:shd w:val="clear" w:color="auto" w:fill="auto"/>
          </w:tcPr>
          <w:p w14:paraId="72E495B3" w14:textId="77777777" w:rsidR="000931D0" w:rsidRPr="00856563" w:rsidRDefault="00171D59" w:rsidP="001D04AF">
            <w:pPr>
              <w:pStyle w:val="GlossEng"/>
            </w:pPr>
            <w:r>
              <w:t>and.then</w:t>
            </w:r>
          </w:p>
        </w:tc>
        <w:tc>
          <w:tcPr>
            <w:tcW w:w="447" w:type="dxa"/>
            <w:shd w:val="clear" w:color="auto" w:fill="auto"/>
          </w:tcPr>
          <w:p w14:paraId="464FEB3D" w14:textId="77777777" w:rsidR="000931D0" w:rsidRPr="0099608C" w:rsidRDefault="000931D0" w:rsidP="001D04AF">
            <w:pPr>
              <w:pStyle w:val="GlossEng"/>
              <w:rPr>
                <w:rStyle w:val="ChSmallCaps"/>
              </w:rPr>
            </w:pPr>
            <w:r w:rsidRPr="0099608C">
              <w:rPr>
                <w:rStyle w:val="ChSmallCaps"/>
              </w:rPr>
              <w:t>1sg</w:t>
            </w:r>
          </w:p>
        </w:tc>
        <w:tc>
          <w:tcPr>
            <w:tcW w:w="677" w:type="dxa"/>
            <w:shd w:val="clear" w:color="auto" w:fill="auto"/>
          </w:tcPr>
          <w:p w14:paraId="03005CB4" w14:textId="77777777" w:rsidR="000931D0" w:rsidRPr="0099608C" w:rsidRDefault="000931D0" w:rsidP="001D04AF">
            <w:pPr>
              <w:pStyle w:val="GlossEng"/>
              <w:rPr>
                <w:rStyle w:val="ChSmallCaps"/>
              </w:rPr>
            </w:pPr>
            <w:r w:rsidRPr="0099608C">
              <w:rPr>
                <w:rStyle w:val="ChSmallCaps"/>
              </w:rPr>
              <w:t>poss</w:t>
            </w:r>
          </w:p>
        </w:tc>
        <w:tc>
          <w:tcPr>
            <w:tcW w:w="510" w:type="dxa"/>
            <w:shd w:val="clear" w:color="auto" w:fill="auto"/>
          </w:tcPr>
          <w:p w14:paraId="3FF11B31" w14:textId="77777777" w:rsidR="000931D0" w:rsidRPr="00C30D53" w:rsidRDefault="000931D0" w:rsidP="001D04AF">
            <w:pPr>
              <w:pStyle w:val="GlossEng"/>
            </w:pPr>
            <w:r w:rsidRPr="00C30D53">
              <w:t>child</w:t>
            </w:r>
          </w:p>
        </w:tc>
        <w:tc>
          <w:tcPr>
            <w:tcW w:w="737" w:type="dxa"/>
            <w:shd w:val="clear" w:color="auto" w:fill="auto"/>
          </w:tcPr>
          <w:p w14:paraId="1FACEA51" w14:textId="77777777" w:rsidR="000931D0" w:rsidRPr="0099608C" w:rsidRDefault="000931D0" w:rsidP="001D04AF">
            <w:pPr>
              <w:pStyle w:val="GlossEng"/>
              <w:rPr>
                <w:rStyle w:val="ChSmallCaps"/>
              </w:rPr>
            </w:pPr>
            <w:r w:rsidRPr="0099608C">
              <w:rPr>
                <w:rStyle w:val="ChSmallCaps"/>
              </w:rPr>
              <w:t>d.prox</w:t>
            </w:r>
          </w:p>
        </w:tc>
        <w:tc>
          <w:tcPr>
            <w:tcW w:w="963" w:type="dxa"/>
            <w:shd w:val="clear" w:color="auto" w:fill="auto"/>
          </w:tcPr>
          <w:p w14:paraId="47A5E2CB" w14:textId="77777777" w:rsidR="000931D0" w:rsidRPr="00C30D53" w:rsidRDefault="000931D0" w:rsidP="001D04AF">
            <w:pPr>
              <w:pStyle w:val="GlossEng"/>
            </w:pPr>
            <w:r w:rsidRPr="00C30D53">
              <w:t>male.nurse</w:t>
            </w:r>
          </w:p>
        </w:tc>
        <w:tc>
          <w:tcPr>
            <w:tcW w:w="389" w:type="dxa"/>
            <w:shd w:val="clear" w:color="auto" w:fill="auto"/>
          </w:tcPr>
          <w:p w14:paraId="41FA5685" w14:textId="77777777" w:rsidR="000931D0" w:rsidRPr="0099608C" w:rsidRDefault="000931D0" w:rsidP="001D04AF">
            <w:pPr>
              <w:pStyle w:val="GlossEng"/>
              <w:rPr>
                <w:rStyle w:val="ChSmallCaps"/>
              </w:rPr>
            </w:pPr>
            <w:r w:rsidRPr="0099608C">
              <w:rPr>
                <w:rStyle w:val="ChSmallCaps"/>
              </w:rPr>
              <w:t>3sg</w:t>
            </w:r>
          </w:p>
        </w:tc>
        <w:tc>
          <w:tcPr>
            <w:tcW w:w="284" w:type="dxa"/>
            <w:shd w:val="clear" w:color="auto" w:fill="auto"/>
          </w:tcPr>
          <w:p w14:paraId="3BD5FED0" w14:textId="77777777" w:rsidR="000931D0" w:rsidRPr="00C30D53" w:rsidRDefault="000931D0" w:rsidP="001D04AF">
            <w:pPr>
              <w:pStyle w:val="GlossEng"/>
            </w:pPr>
            <w:r w:rsidRPr="00C30D53">
              <w:t>go</w:t>
            </w:r>
          </w:p>
        </w:tc>
        <w:tc>
          <w:tcPr>
            <w:tcW w:w="567" w:type="dxa"/>
            <w:shd w:val="clear" w:color="auto" w:fill="auto"/>
          </w:tcPr>
          <w:p w14:paraId="1B9D4AE1" w14:textId="77777777" w:rsidR="000931D0" w:rsidRPr="00C30D53" w:rsidRDefault="000931D0" w:rsidP="001D04AF">
            <w:pPr>
              <w:pStyle w:val="GlossEng"/>
            </w:pPr>
            <w:r>
              <w:t>fetch</w:t>
            </w:r>
          </w:p>
        </w:tc>
        <w:tc>
          <w:tcPr>
            <w:tcW w:w="499" w:type="dxa"/>
            <w:shd w:val="clear" w:color="auto" w:fill="auto"/>
          </w:tcPr>
          <w:p w14:paraId="7C4E60FE" w14:textId="77777777" w:rsidR="000931D0" w:rsidRPr="0099608C" w:rsidRDefault="000931D0" w:rsidP="001D04AF">
            <w:pPr>
              <w:pStyle w:val="GlossEng"/>
              <w:rPr>
                <w:rStyle w:val="ChSmallCaps"/>
              </w:rPr>
            </w:pPr>
            <w:r w:rsidRPr="0099608C">
              <w:rPr>
                <w:rStyle w:val="ChSmallCaps"/>
              </w:rPr>
              <w:t>1sg</w:t>
            </w:r>
          </w:p>
        </w:tc>
      </w:tr>
    </w:tbl>
    <w:p w14:paraId="25F6FB58" w14:textId="6BC963D8" w:rsidR="000931D0" w:rsidRDefault="00B7093A" w:rsidP="000931D0">
      <w:pPr>
        <w:pStyle w:val="FreeTranslEng"/>
      </w:pPr>
      <w:r>
        <w:t>‘</w:t>
      </w:r>
      <w:r w:rsidR="00940E74">
        <w:t>and then</w:t>
      </w:r>
      <w:r w:rsidR="000931D0">
        <w:t xml:space="preserve"> </w:t>
      </w:r>
      <w:r w:rsidR="000931D0" w:rsidRPr="00DA559B">
        <w:rPr>
          <w:rStyle w:val="ChBlueBold"/>
        </w:rPr>
        <w:t>this child of mine</w:t>
      </w:r>
      <w:r w:rsidR="000931D0">
        <w:t>, the male nurse</w:t>
      </w:r>
      <w:r w:rsidR="00F852FD">
        <w:t xml:space="preserve"> </w:t>
      </w:r>
      <w:r w:rsidR="000931D0">
        <w:t>came to get me</w:t>
      </w:r>
      <w:r>
        <w:t>’</w:t>
      </w:r>
      <w:r w:rsidR="000931D0">
        <w:t xml:space="preserve"> </w:t>
      </w:r>
      <w:r w:rsidR="000931D0" w:rsidRPr="00E74379">
        <w:rPr>
          <w:rStyle w:val="ExampleSource"/>
        </w:rPr>
        <w:t>[081015-005-NP.0044]</w:t>
      </w:r>
    </w:p>
    <w:tbl>
      <w:tblPr>
        <w:tblW w:w="5080" w:type="dxa"/>
        <w:tblCellMar>
          <w:left w:w="42" w:type="dxa"/>
          <w:right w:w="42" w:type="dxa"/>
        </w:tblCellMar>
        <w:tblLook w:val="01E0" w:firstRow="1" w:lastRow="1" w:firstColumn="1" w:lastColumn="1" w:noHBand="0" w:noVBand="0"/>
      </w:tblPr>
      <w:tblGrid>
        <w:gridCol w:w="709"/>
        <w:gridCol w:w="1112"/>
        <w:gridCol w:w="1112"/>
        <w:gridCol w:w="584"/>
        <w:gridCol w:w="857"/>
        <w:gridCol w:w="706"/>
      </w:tblGrid>
      <w:tr w:rsidR="00AC23C4" w:rsidRPr="003C1019" w14:paraId="6899E7E2" w14:textId="77777777" w:rsidTr="00AC23C4">
        <w:tc>
          <w:tcPr>
            <w:tcW w:w="709" w:type="dxa"/>
            <w:shd w:val="clear" w:color="auto" w:fill="auto"/>
          </w:tcPr>
          <w:p w14:paraId="0F152AF3" w14:textId="77777777" w:rsidR="00B50E52" w:rsidRDefault="00B50E52" w:rsidP="001D04AF">
            <w:pPr>
              <w:pStyle w:val="O0Nwnext"/>
            </w:pPr>
            <w:bookmarkStart w:id="3286" w:name="_Ref315787700"/>
            <w:bookmarkStart w:id="3287" w:name="_Ref338955271"/>
            <w:r w:rsidRPr="00F03C3D">
              <w:t>(</w:t>
            </w:r>
            <w:fldSimple w:instr=" SEQ ( \* ARABIC \s 1 ">
              <w:r w:rsidR="00154D81">
                <w:rPr>
                  <w:noProof/>
                </w:rPr>
                <w:t>16</w:t>
              </w:r>
            </w:fldSimple>
            <w:bookmarkEnd w:id="3286"/>
            <w:r w:rsidRPr="00F03C3D">
              <w:t>)</w:t>
            </w:r>
            <w:bookmarkEnd w:id="3287"/>
          </w:p>
        </w:tc>
        <w:tc>
          <w:tcPr>
            <w:tcW w:w="1112" w:type="dxa"/>
            <w:shd w:val="clear" w:color="auto" w:fill="auto"/>
          </w:tcPr>
          <w:p w14:paraId="3A1D66CC" w14:textId="77777777" w:rsidR="00B50E52" w:rsidRDefault="00B50E52" w:rsidP="001D04AF">
            <w:pPr>
              <w:pStyle w:val="Text"/>
            </w:pPr>
            <w:r>
              <w:t>putar</w:t>
            </w:r>
          </w:p>
        </w:tc>
        <w:tc>
          <w:tcPr>
            <w:tcW w:w="1112" w:type="dxa"/>
            <w:shd w:val="clear" w:color="auto" w:fill="auto"/>
          </w:tcPr>
          <w:p w14:paraId="14FD74A2" w14:textId="77777777" w:rsidR="00B50E52" w:rsidRPr="003C1019" w:rsidRDefault="00B50E52" w:rsidP="001D04AF">
            <w:pPr>
              <w:pStyle w:val="Text"/>
            </w:pPr>
            <w:r>
              <w:t>putar</w:t>
            </w:r>
          </w:p>
        </w:tc>
        <w:tc>
          <w:tcPr>
            <w:tcW w:w="584" w:type="dxa"/>
            <w:shd w:val="clear" w:color="auto" w:fill="auto"/>
          </w:tcPr>
          <w:p w14:paraId="5A701A21" w14:textId="77777777" w:rsidR="00B50E52" w:rsidRPr="00847E9F" w:rsidRDefault="00B50E52" w:rsidP="001D04AF">
            <w:pPr>
              <w:pStyle w:val="Text"/>
              <w:rPr>
                <w:rStyle w:val="ChBlueBold"/>
              </w:rPr>
            </w:pPr>
            <w:r w:rsidRPr="00847E9F">
              <w:rPr>
                <w:rStyle w:val="ChBlueBold"/>
              </w:rPr>
              <w:t>ana</w:t>
            </w:r>
          </w:p>
        </w:tc>
        <w:tc>
          <w:tcPr>
            <w:tcW w:w="857" w:type="dxa"/>
            <w:shd w:val="clear" w:color="auto" w:fill="auto"/>
          </w:tcPr>
          <w:p w14:paraId="19A7556F" w14:textId="77777777" w:rsidR="00B50E52" w:rsidRPr="00847E9F" w:rsidRDefault="00B50E52" w:rsidP="001D04AF">
            <w:pPr>
              <w:pStyle w:val="Text"/>
              <w:rPr>
                <w:rStyle w:val="ChBlueBold"/>
              </w:rPr>
            </w:pPr>
            <w:r w:rsidRPr="00847E9F">
              <w:rPr>
                <w:rStyle w:val="ChBlueBold"/>
              </w:rPr>
              <w:t>kecil</w:t>
            </w:r>
          </w:p>
        </w:tc>
        <w:tc>
          <w:tcPr>
            <w:tcW w:w="706" w:type="dxa"/>
            <w:shd w:val="clear" w:color="auto" w:fill="auto"/>
          </w:tcPr>
          <w:p w14:paraId="438536F3" w14:textId="77777777" w:rsidR="00B50E52" w:rsidRPr="00847E9F" w:rsidRDefault="00B50E52" w:rsidP="001D04AF">
            <w:pPr>
              <w:pStyle w:val="Text"/>
              <w:rPr>
                <w:rStyle w:val="ChBlueBold"/>
              </w:rPr>
            </w:pPr>
            <w:r w:rsidRPr="00847E9F">
              <w:rPr>
                <w:rStyle w:val="ChBlueBold"/>
              </w:rPr>
              <w:t>itu</w:t>
            </w:r>
          </w:p>
        </w:tc>
      </w:tr>
      <w:tr w:rsidR="00AC23C4" w:rsidRPr="003C1019" w14:paraId="694FADAE" w14:textId="77777777" w:rsidTr="00AC23C4">
        <w:tc>
          <w:tcPr>
            <w:tcW w:w="709" w:type="dxa"/>
            <w:shd w:val="clear" w:color="auto" w:fill="auto"/>
          </w:tcPr>
          <w:p w14:paraId="7361C09C" w14:textId="77777777" w:rsidR="00B50E52" w:rsidRPr="00B76576" w:rsidRDefault="00B50E52" w:rsidP="001D04AF">
            <w:pPr>
              <w:pStyle w:val="GlossEng"/>
            </w:pPr>
          </w:p>
        </w:tc>
        <w:tc>
          <w:tcPr>
            <w:tcW w:w="1112" w:type="dxa"/>
            <w:shd w:val="clear" w:color="auto" w:fill="auto"/>
          </w:tcPr>
          <w:p w14:paraId="08271603" w14:textId="77777777" w:rsidR="00B50E52" w:rsidRDefault="00B50E52" w:rsidP="001D04AF">
            <w:pPr>
              <w:pStyle w:val="GlossEng"/>
            </w:pPr>
            <w:r>
              <w:t>turn.around</w:t>
            </w:r>
          </w:p>
        </w:tc>
        <w:tc>
          <w:tcPr>
            <w:tcW w:w="1112" w:type="dxa"/>
            <w:shd w:val="clear" w:color="auto" w:fill="auto"/>
          </w:tcPr>
          <w:p w14:paraId="5E8435F3" w14:textId="77777777" w:rsidR="00B50E52" w:rsidRDefault="00B50E52" w:rsidP="00A50A15">
            <w:pPr>
              <w:pStyle w:val="GlossEng"/>
            </w:pPr>
            <w:r>
              <w:t>turn.around</w:t>
            </w:r>
          </w:p>
        </w:tc>
        <w:tc>
          <w:tcPr>
            <w:tcW w:w="584" w:type="dxa"/>
            <w:shd w:val="clear" w:color="auto" w:fill="auto"/>
          </w:tcPr>
          <w:p w14:paraId="11168259" w14:textId="77777777" w:rsidR="00B50E52" w:rsidRPr="003C1019" w:rsidRDefault="00B50E52" w:rsidP="001D04AF">
            <w:pPr>
              <w:pStyle w:val="GlossEng"/>
            </w:pPr>
            <w:r w:rsidRPr="003C1019">
              <w:t>child</w:t>
            </w:r>
          </w:p>
        </w:tc>
        <w:tc>
          <w:tcPr>
            <w:tcW w:w="857" w:type="dxa"/>
            <w:shd w:val="clear" w:color="auto" w:fill="auto"/>
          </w:tcPr>
          <w:p w14:paraId="2793465B" w14:textId="77777777" w:rsidR="00B50E52" w:rsidRPr="003C1019" w:rsidRDefault="00B50E52" w:rsidP="001D04AF">
            <w:pPr>
              <w:pStyle w:val="GlossEng"/>
            </w:pPr>
            <w:r>
              <w:t>be.</w:t>
            </w:r>
            <w:r w:rsidRPr="003C1019">
              <w:t>small</w:t>
            </w:r>
          </w:p>
        </w:tc>
        <w:tc>
          <w:tcPr>
            <w:tcW w:w="706" w:type="dxa"/>
            <w:shd w:val="clear" w:color="auto" w:fill="auto"/>
          </w:tcPr>
          <w:p w14:paraId="57FEE979" w14:textId="77777777" w:rsidR="00B50E52" w:rsidRPr="0099608C" w:rsidRDefault="00B50E52" w:rsidP="001D04AF">
            <w:pPr>
              <w:pStyle w:val="GlossEng"/>
              <w:rPr>
                <w:rStyle w:val="ChSmallCaps"/>
              </w:rPr>
            </w:pPr>
            <w:r w:rsidRPr="0099608C">
              <w:rPr>
                <w:rStyle w:val="ChSmallCaps"/>
              </w:rPr>
              <w:t>d.dist</w:t>
            </w:r>
          </w:p>
        </w:tc>
      </w:tr>
    </w:tbl>
    <w:p w14:paraId="30C6ED8A" w14:textId="34A518CA" w:rsidR="000931D0" w:rsidRPr="002B1870" w:rsidRDefault="00B7093A" w:rsidP="000931D0">
      <w:pPr>
        <w:pStyle w:val="FreeTranslEng"/>
      </w:pPr>
      <w:r>
        <w:t>‘</w:t>
      </w:r>
      <w:r w:rsidR="000931D0" w:rsidRPr="003C1019">
        <w:t>(he</w:t>
      </w:r>
      <w:r>
        <w:t>’</w:t>
      </w:r>
      <w:r w:rsidR="000931D0" w:rsidRPr="003C1019">
        <w:t xml:space="preserve">s) constantly </w:t>
      </w:r>
      <w:r w:rsidR="00B50E52">
        <w:t>changing</w:t>
      </w:r>
      <w:r w:rsidR="000931D0">
        <w:t xml:space="preserve"> (his opinion</w:t>
      </w:r>
      <w:r w:rsidR="004332C5">
        <w:t>)</w:t>
      </w:r>
      <w:r w:rsidR="000931D0">
        <w:t xml:space="preserve">, </w:t>
      </w:r>
      <w:r w:rsidR="000931D0" w:rsidRPr="00847E9F">
        <w:rPr>
          <w:rStyle w:val="ChBlueBold"/>
        </w:rPr>
        <w:t>that small child</w:t>
      </w:r>
      <w:r>
        <w:t>’</w:t>
      </w:r>
      <w:r w:rsidR="000931D0" w:rsidRPr="00E60FA0">
        <w:t xml:space="preserve"> </w:t>
      </w:r>
      <w:r w:rsidR="000931D0" w:rsidRPr="00847E9F">
        <w:rPr>
          <w:rStyle w:val="ExampleSource"/>
        </w:rPr>
        <w:t>[081011-003-Cv.0016]</w:t>
      </w:r>
    </w:p>
    <w:p w14:paraId="5A938E3D" w14:textId="51EB9F56" w:rsidR="000931D0" w:rsidRDefault="000931D0" w:rsidP="00516196">
      <w:pPr>
        <w:pStyle w:val="Body0005after"/>
      </w:pPr>
      <w:r>
        <w:t xml:space="preserve">In </w:t>
      </w:r>
      <w:r w:rsidR="007A0D78">
        <w:t xml:space="preserve">the </w:t>
      </w:r>
      <w:r>
        <w:t xml:space="preserve">third set of examples in </w:t>
      </w:r>
      <w:r>
        <w:fldChar w:fldCharType="begin"/>
      </w:r>
      <w:r>
        <w:instrText xml:space="preserve"> REF _Ref338955272 \h </w:instrText>
      </w:r>
      <w:r>
        <w:fldChar w:fldCharType="separate"/>
      </w:r>
      <w:r w:rsidR="00154D81">
        <w:t>(</w:t>
      </w:r>
      <w:r w:rsidR="00154D81">
        <w:rPr>
          <w:noProof/>
        </w:rPr>
        <w:t>17</w:t>
      </w:r>
      <w:r w:rsidR="00154D81">
        <w:t>)</w:t>
      </w:r>
      <w:r>
        <w:fldChar w:fldCharType="end"/>
      </w:r>
      <w:r>
        <w:t xml:space="preserve"> and </w:t>
      </w:r>
      <w:r>
        <w:fldChar w:fldCharType="begin"/>
      </w:r>
      <w:r>
        <w:instrText xml:space="preserve"> REF _Ref338955275 \h </w:instrText>
      </w:r>
      <w:r>
        <w:fldChar w:fldCharType="separate"/>
      </w:r>
      <w:r w:rsidR="00154D81">
        <w:t>(</w:t>
      </w:r>
      <w:r w:rsidR="00154D81">
        <w:rPr>
          <w:noProof/>
        </w:rPr>
        <w:t>18</w:t>
      </w:r>
      <w:r w:rsidR="00154D81">
        <w:t>)</w:t>
      </w:r>
      <w:r>
        <w:fldChar w:fldCharType="end"/>
      </w:r>
      <w:r>
        <w:t xml:space="preserve">, each demonstrative modifies an adnominal possessive construction with the possessum </w:t>
      </w:r>
      <w:r w:rsidRPr="00B57676">
        <w:rPr>
          <w:rStyle w:val="ChItalBold"/>
        </w:rPr>
        <w:t>swara</w:t>
      </w:r>
      <w:r>
        <w:t xml:space="preserve"> </w:t>
      </w:r>
      <w:r w:rsidR="00B7093A">
        <w:t>‘</w:t>
      </w:r>
      <w:r>
        <w:t>voice</w:t>
      </w:r>
      <w:r w:rsidR="00B7093A">
        <w:t>’</w:t>
      </w:r>
      <w:r>
        <w:t xml:space="preserve">. The utterance in </w:t>
      </w:r>
      <w:r>
        <w:fldChar w:fldCharType="begin"/>
      </w:r>
      <w:r>
        <w:instrText xml:space="preserve"> REF _Ref338955272 \h </w:instrText>
      </w:r>
      <w:r>
        <w:fldChar w:fldCharType="separate"/>
      </w:r>
      <w:r w:rsidR="00154D81">
        <w:t>(</w:t>
      </w:r>
      <w:r w:rsidR="00154D81">
        <w:rPr>
          <w:noProof/>
        </w:rPr>
        <w:t>17</w:t>
      </w:r>
      <w:r w:rsidR="00154D81">
        <w:t>)</w:t>
      </w:r>
      <w:r>
        <w:fldChar w:fldCharType="end"/>
      </w:r>
      <w:r>
        <w:t xml:space="preserve"> is part of a conversation about the young people living in the house, none of whom is present at this conversation. The speaker relates that the teenagers enjoy singing. Using direct speech, the speaker conveys her positive attitudes about the teenagers</w:t>
      </w:r>
      <w:r w:rsidR="00B7093A">
        <w:t>’</w:t>
      </w:r>
      <w:r>
        <w:t xml:space="preserve"> singing: they should sing more in public because </w:t>
      </w:r>
      <w:r w:rsidRPr="00AB422E">
        <w:rPr>
          <w:rStyle w:val="ChItalBold"/>
        </w:rPr>
        <w:t>kamu pu swara ini</w:t>
      </w:r>
      <w:r>
        <w:t xml:space="preserve"> </w:t>
      </w:r>
      <w:r w:rsidR="00B7093A">
        <w:t>‘</w:t>
      </w:r>
      <w:r>
        <w:t>these voices of yours</w:t>
      </w:r>
      <w:r w:rsidR="00B7093A">
        <w:t>’</w:t>
      </w:r>
      <w:r>
        <w:t xml:space="preserve"> are good. The utterance in </w:t>
      </w:r>
      <w:r>
        <w:fldChar w:fldCharType="begin"/>
      </w:r>
      <w:r>
        <w:instrText xml:space="preserve"> REF _Ref338955275 \h </w:instrText>
      </w:r>
      <w:r>
        <w:fldChar w:fldCharType="separate"/>
      </w:r>
      <w:r w:rsidR="00154D81">
        <w:t>(</w:t>
      </w:r>
      <w:r w:rsidR="00154D81">
        <w:rPr>
          <w:noProof/>
        </w:rPr>
        <w:t>18</w:t>
      </w:r>
      <w:r w:rsidR="00154D81">
        <w:t>)</w:t>
      </w:r>
      <w:r>
        <w:fldChar w:fldCharType="end"/>
      </w:r>
      <w:r>
        <w:t xml:space="preserve"> occurred during a conversation outside</w:t>
      </w:r>
      <w:r w:rsidR="00EC0618">
        <w:t xml:space="preserve"> at night</w:t>
      </w:r>
      <w:r>
        <w:t xml:space="preserve">. When one of the teenagers laughs out loudly, the others reprimand her. Employing </w:t>
      </w:r>
      <w:r w:rsidRPr="00FA6464">
        <w:rPr>
          <w:rStyle w:val="ChItalBold"/>
        </w:rPr>
        <w:t>itu</w:t>
      </w:r>
      <w:r>
        <w:t xml:space="preserve"> </w:t>
      </w:r>
      <w:r w:rsidR="00B7093A">
        <w:t>‘</w:t>
      </w:r>
      <w:r w:rsidRPr="0099608C">
        <w:rPr>
          <w:rStyle w:val="ChSmallCaps"/>
        </w:rPr>
        <w:t>d.dist</w:t>
      </w:r>
      <w:r w:rsidR="00B7093A">
        <w:t>’</w:t>
      </w:r>
      <w:r>
        <w:t xml:space="preserve"> in </w:t>
      </w:r>
      <w:r w:rsidRPr="00FA6464">
        <w:rPr>
          <w:rStyle w:val="ChItalBold"/>
        </w:rPr>
        <w:t>ko pu swara tu</w:t>
      </w:r>
      <w:r>
        <w:t xml:space="preserve"> </w:t>
      </w:r>
      <w:r w:rsidR="00B7093A">
        <w:t>‘</w:t>
      </w:r>
      <w:r>
        <w:t>that voice of yours</w:t>
      </w:r>
      <w:r w:rsidR="00B7093A">
        <w:t>’</w:t>
      </w:r>
      <w:r>
        <w:t>, the speaker conveys her negative attitudes about this behavior.</w:t>
      </w:r>
    </w:p>
    <w:p w14:paraId="69C4A275" w14:textId="77777777" w:rsidR="00CA72F1" w:rsidRDefault="00CA72F1" w:rsidP="00CA72F1">
      <w:pPr>
        <w:pStyle w:val="ExampleTitle"/>
        <w:rPr>
          <w:lang w:eastAsia="en-US"/>
        </w:rPr>
      </w:pPr>
      <w:r>
        <w:rPr>
          <w:lang w:eastAsia="en-US"/>
        </w:rPr>
        <w:t>Demonstratives signaling emotional involvement: Examples set #3</w:t>
      </w:r>
    </w:p>
    <w:tbl>
      <w:tblPr>
        <w:tblW w:w="6312" w:type="dxa"/>
        <w:tblCellMar>
          <w:left w:w="42" w:type="dxa"/>
          <w:right w:w="42" w:type="dxa"/>
        </w:tblCellMar>
        <w:tblLook w:val="01E0" w:firstRow="1" w:lastRow="1" w:firstColumn="1" w:lastColumn="1" w:noHBand="0" w:noVBand="0"/>
      </w:tblPr>
      <w:tblGrid>
        <w:gridCol w:w="709"/>
        <w:gridCol w:w="284"/>
        <w:gridCol w:w="573"/>
        <w:gridCol w:w="973"/>
        <w:gridCol w:w="284"/>
        <w:gridCol w:w="673"/>
        <w:gridCol w:w="567"/>
        <w:gridCol w:w="695"/>
        <w:gridCol w:w="777"/>
        <w:gridCol w:w="777"/>
      </w:tblGrid>
      <w:tr w:rsidR="00AC23C4" w:rsidRPr="00712A96" w14:paraId="01AAC5BD" w14:textId="77777777" w:rsidTr="00AC23C4">
        <w:tc>
          <w:tcPr>
            <w:tcW w:w="709" w:type="dxa"/>
            <w:shd w:val="clear" w:color="auto" w:fill="auto"/>
          </w:tcPr>
          <w:p w14:paraId="37995CB6" w14:textId="77777777" w:rsidR="000931D0" w:rsidRPr="00243B92" w:rsidRDefault="000931D0" w:rsidP="001D04AF">
            <w:pPr>
              <w:pStyle w:val="O0Nwnext"/>
            </w:pPr>
            <w:bookmarkStart w:id="3288" w:name="_Ref322452389"/>
            <w:bookmarkStart w:id="3289" w:name="_Ref338955272"/>
            <w:r>
              <w:t>(</w:t>
            </w:r>
            <w:fldSimple w:instr=" SEQ ( \* ARABIC \s 1 ">
              <w:r w:rsidR="00154D81">
                <w:rPr>
                  <w:noProof/>
                </w:rPr>
                <w:t>17</w:t>
              </w:r>
            </w:fldSimple>
            <w:bookmarkEnd w:id="3288"/>
            <w:r>
              <w:t>)</w:t>
            </w:r>
            <w:bookmarkEnd w:id="3289"/>
          </w:p>
        </w:tc>
        <w:tc>
          <w:tcPr>
            <w:tcW w:w="284" w:type="dxa"/>
            <w:shd w:val="clear" w:color="auto" w:fill="auto"/>
          </w:tcPr>
          <w:p w14:paraId="118695C6" w14:textId="77777777" w:rsidR="000931D0" w:rsidRPr="00847B23" w:rsidRDefault="000931D0" w:rsidP="001D04AF">
            <w:pPr>
              <w:pStyle w:val="Text"/>
            </w:pPr>
            <w:r>
              <w:t>…</w:t>
            </w:r>
          </w:p>
        </w:tc>
        <w:tc>
          <w:tcPr>
            <w:tcW w:w="573" w:type="dxa"/>
            <w:shd w:val="clear" w:color="auto" w:fill="auto"/>
          </w:tcPr>
          <w:p w14:paraId="732C96BB" w14:textId="77777777" w:rsidR="000931D0" w:rsidRPr="00847B23" w:rsidRDefault="000931D0" w:rsidP="001D04AF">
            <w:pPr>
              <w:pStyle w:val="Text"/>
            </w:pPr>
            <w:r w:rsidRPr="00847B23">
              <w:t>dan</w:t>
            </w:r>
            <w:r w:rsidR="0088045C">
              <w:t>g</w:t>
            </w:r>
          </w:p>
        </w:tc>
        <w:tc>
          <w:tcPr>
            <w:tcW w:w="973" w:type="dxa"/>
            <w:shd w:val="clear" w:color="auto" w:fill="auto"/>
          </w:tcPr>
          <w:p w14:paraId="109F80EB" w14:textId="77777777" w:rsidR="000931D0" w:rsidRPr="00847B23" w:rsidRDefault="000931D0" w:rsidP="001D04AF">
            <w:pPr>
              <w:pStyle w:val="Text"/>
            </w:pPr>
            <w:r w:rsidRPr="00847B23">
              <w:t>menyanyi</w:t>
            </w:r>
          </w:p>
        </w:tc>
        <w:tc>
          <w:tcPr>
            <w:tcW w:w="284" w:type="dxa"/>
            <w:shd w:val="clear" w:color="auto" w:fill="auto"/>
          </w:tcPr>
          <w:p w14:paraId="522169F2" w14:textId="77777777" w:rsidR="000931D0" w:rsidRPr="00847B23" w:rsidRDefault="000931D0" w:rsidP="001D04AF">
            <w:pPr>
              <w:pStyle w:val="Text"/>
            </w:pPr>
            <w:r>
              <w:t>…</w:t>
            </w:r>
          </w:p>
        </w:tc>
        <w:tc>
          <w:tcPr>
            <w:tcW w:w="673" w:type="dxa"/>
            <w:shd w:val="clear" w:color="auto" w:fill="auto"/>
          </w:tcPr>
          <w:p w14:paraId="66EA5A0E" w14:textId="77777777" w:rsidR="000931D0" w:rsidRPr="00AA1E7E" w:rsidRDefault="000931D0" w:rsidP="001D04AF">
            <w:pPr>
              <w:pStyle w:val="Text"/>
              <w:rPr>
                <w:rStyle w:val="ChBlueBold"/>
              </w:rPr>
            </w:pPr>
            <w:r w:rsidRPr="00AA1E7E">
              <w:rPr>
                <w:rStyle w:val="ChBlueBold"/>
              </w:rPr>
              <w:t>kamu</w:t>
            </w:r>
          </w:p>
        </w:tc>
        <w:tc>
          <w:tcPr>
            <w:tcW w:w="567" w:type="dxa"/>
            <w:shd w:val="clear" w:color="auto" w:fill="auto"/>
          </w:tcPr>
          <w:p w14:paraId="478DAF91" w14:textId="77777777" w:rsidR="000931D0" w:rsidRPr="00AA1E7E" w:rsidRDefault="000931D0" w:rsidP="001D04AF">
            <w:pPr>
              <w:pStyle w:val="Text"/>
              <w:rPr>
                <w:rStyle w:val="ChBlueBold"/>
              </w:rPr>
            </w:pPr>
            <w:r w:rsidRPr="00AA1E7E">
              <w:rPr>
                <w:rStyle w:val="ChBlueBold"/>
              </w:rPr>
              <w:t>pu</w:t>
            </w:r>
          </w:p>
        </w:tc>
        <w:tc>
          <w:tcPr>
            <w:tcW w:w="695" w:type="dxa"/>
            <w:shd w:val="clear" w:color="auto" w:fill="auto"/>
          </w:tcPr>
          <w:p w14:paraId="21951768" w14:textId="77777777" w:rsidR="000931D0" w:rsidRPr="00AA1E7E" w:rsidRDefault="000931D0" w:rsidP="001D04AF">
            <w:pPr>
              <w:pStyle w:val="Text"/>
              <w:rPr>
                <w:rStyle w:val="ChBlueBold"/>
              </w:rPr>
            </w:pPr>
            <w:r w:rsidRPr="00AA1E7E">
              <w:rPr>
                <w:rStyle w:val="ChBlueBold"/>
              </w:rPr>
              <w:t>swara</w:t>
            </w:r>
          </w:p>
        </w:tc>
        <w:tc>
          <w:tcPr>
            <w:tcW w:w="777" w:type="dxa"/>
            <w:shd w:val="clear" w:color="auto" w:fill="auto"/>
          </w:tcPr>
          <w:p w14:paraId="6FAFC06D" w14:textId="77777777" w:rsidR="000931D0" w:rsidRPr="00AA1E7E" w:rsidRDefault="000931D0" w:rsidP="001D04AF">
            <w:pPr>
              <w:pStyle w:val="Text"/>
              <w:rPr>
                <w:rStyle w:val="ChBlueBold"/>
              </w:rPr>
            </w:pPr>
            <w:r w:rsidRPr="00AA1E7E">
              <w:rPr>
                <w:rStyle w:val="ChBlueBold"/>
              </w:rPr>
              <w:t>ini</w:t>
            </w:r>
          </w:p>
        </w:tc>
        <w:tc>
          <w:tcPr>
            <w:tcW w:w="777" w:type="dxa"/>
            <w:shd w:val="clear" w:color="auto" w:fill="auto"/>
          </w:tcPr>
          <w:p w14:paraId="44761906" w14:textId="77777777" w:rsidR="000931D0" w:rsidRPr="00847B23" w:rsidRDefault="000931D0" w:rsidP="001D04AF">
            <w:pPr>
              <w:pStyle w:val="Text"/>
            </w:pPr>
            <w:r w:rsidRPr="00847B23">
              <w:t>bagus</w:t>
            </w:r>
          </w:p>
        </w:tc>
      </w:tr>
      <w:tr w:rsidR="00AC23C4" w:rsidRPr="00AC23C4" w14:paraId="2DB13C5B" w14:textId="77777777" w:rsidTr="00AC23C4">
        <w:tc>
          <w:tcPr>
            <w:tcW w:w="709" w:type="dxa"/>
            <w:shd w:val="clear" w:color="auto" w:fill="auto"/>
          </w:tcPr>
          <w:p w14:paraId="0F708CE0" w14:textId="77777777" w:rsidR="000931D0" w:rsidRPr="00844435" w:rsidRDefault="000931D0" w:rsidP="001D04AF">
            <w:pPr>
              <w:pStyle w:val="GlossEng"/>
            </w:pPr>
          </w:p>
        </w:tc>
        <w:tc>
          <w:tcPr>
            <w:tcW w:w="284" w:type="dxa"/>
            <w:shd w:val="clear" w:color="auto" w:fill="auto"/>
          </w:tcPr>
          <w:p w14:paraId="6BD91D1B" w14:textId="77777777" w:rsidR="000931D0" w:rsidRPr="00847B23" w:rsidRDefault="000931D0" w:rsidP="001D04AF">
            <w:pPr>
              <w:pStyle w:val="GlossEng"/>
            </w:pPr>
          </w:p>
        </w:tc>
        <w:tc>
          <w:tcPr>
            <w:tcW w:w="573" w:type="dxa"/>
            <w:shd w:val="clear" w:color="auto" w:fill="auto"/>
          </w:tcPr>
          <w:p w14:paraId="033E7A57" w14:textId="77777777" w:rsidR="000931D0" w:rsidRPr="00847B23" w:rsidRDefault="000931D0" w:rsidP="001D04AF">
            <w:pPr>
              <w:pStyle w:val="GlossEng"/>
            </w:pPr>
            <w:r w:rsidRPr="00847B23">
              <w:t>and</w:t>
            </w:r>
          </w:p>
        </w:tc>
        <w:tc>
          <w:tcPr>
            <w:tcW w:w="973" w:type="dxa"/>
            <w:shd w:val="clear" w:color="auto" w:fill="auto"/>
          </w:tcPr>
          <w:p w14:paraId="0EE813E1" w14:textId="77777777" w:rsidR="000931D0" w:rsidRPr="00847B23" w:rsidRDefault="000931D0" w:rsidP="001D04AF">
            <w:pPr>
              <w:pStyle w:val="GlossEng"/>
            </w:pPr>
            <w:r w:rsidRPr="00847B23">
              <w:t>sing</w:t>
            </w:r>
          </w:p>
        </w:tc>
        <w:tc>
          <w:tcPr>
            <w:tcW w:w="284" w:type="dxa"/>
            <w:shd w:val="clear" w:color="auto" w:fill="auto"/>
          </w:tcPr>
          <w:p w14:paraId="784F6206" w14:textId="77777777" w:rsidR="000931D0" w:rsidRPr="00847B23" w:rsidRDefault="000931D0" w:rsidP="001D04AF">
            <w:pPr>
              <w:pStyle w:val="GlossEng"/>
            </w:pPr>
          </w:p>
        </w:tc>
        <w:tc>
          <w:tcPr>
            <w:tcW w:w="673" w:type="dxa"/>
            <w:shd w:val="clear" w:color="auto" w:fill="auto"/>
          </w:tcPr>
          <w:p w14:paraId="1870755F" w14:textId="77777777" w:rsidR="000931D0" w:rsidRPr="0099608C" w:rsidRDefault="000931D0" w:rsidP="001D04AF">
            <w:pPr>
              <w:pStyle w:val="GlossEng"/>
              <w:rPr>
                <w:rStyle w:val="ChSmallCaps"/>
              </w:rPr>
            </w:pPr>
            <w:r w:rsidRPr="0099608C">
              <w:rPr>
                <w:rStyle w:val="ChSmallCaps"/>
              </w:rPr>
              <w:t>2pl</w:t>
            </w:r>
          </w:p>
        </w:tc>
        <w:tc>
          <w:tcPr>
            <w:tcW w:w="567" w:type="dxa"/>
            <w:shd w:val="clear" w:color="auto" w:fill="auto"/>
          </w:tcPr>
          <w:p w14:paraId="2D537449" w14:textId="77777777" w:rsidR="000931D0" w:rsidRPr="0099608C" w:rsidRDefault="000931D0" w:rsidP="001D04AF">
            <w:pPr>
              <w:pStyle w:val="GlossEng"/>
              <w:rPr>
                <w:rStyle w:val="ChSmallCaps"/>
              </w:rPr>
            </w:pPr>
            <w:r w:rsidRPr="0099608C">
              <w:rPr>
                <w:rStyle w:val="ChSmallCaps"/>
              </w:rPr>
              <w:t>poss</w:t>
            </w:r>
          </w:p>
        </w:tc>
        <w:tc>
          <w:tcPr>
            <w:tcW w:w="695" w:type="dxa"/>
            <w:shd w:val="clear" w:color="auto" w:fill="auto"/>
          </w:tcPr>
          <w:p w14:paraId="75A0E5E4" w14:textId="77777777" w:rsidR="000931D0" w:rsidRPr="00847B23" w:rsidRDefault="000931D0" w:rsidP="001D04AF">
            <w:pPr>
              <w:pStyle w:val="GlossEng"/>
            </w:pPr>
            <w:r w:rsidRPr="00847B23">
              <w:t>voice</w:t>
            </w:r>
          </w:p>
        </w:tc>
        <w:tc>
          <w:tcPr>
            <w:tcW w:w="777" w:type="dxa"/>
            <w:shd w:val="clear" w:color="auto" w:fill="auto"/>
          </w:tcPr>
          <w:p w14:paraId="38A03FB5" w14:textId="77777777" w:rsidR="000931D0" w:rsidRPr="0099608C" w:rsidRDefault="000931D0" w:rsidP="001D04AF">
            <w:pPr>
              <w:pStyle w:val="GlossEng"/>
              <w:rPr>
                <w:rStyle w:val="ChSmallCaps"/>
              </w:rPr>
            </w:pPr>
            <w:r w:rsidRPr="0099608C">
              <w:rPr>
                <w:rStyle w:val="ChSmallCaps"/>
              </w:rPr>
              <w:t>d.prox</w:t>
            </w:r>
          </w:p>
        </w:tc>
        <w:tc>
          <w:tcPr>
            <w:tcW w:w="777" w:type="dxa"/>
            <w:shd w:val="clear" w:color="auto" w:fill="auto"/>
          </w:tcPr>
          <w:p w14:paraId="76B8E189" w14:textId="77777777" w:rsidR="000931D0" w:rsidRPr="00847B23" w:rsidRDefault="000931D0" w:rsidP="001D04AF">
            <w:pPr>
              <w:pStyle w:val="GlossEng"/>
            </w:pPr>
            <w:r>
              <w:t>be.</w:t>
            </w:r>
            <w:r w:rsidRPr="00847B23">
              <w:t>good</w:t>
            </w:r>
          </w:p>
        </w:tc>
      </w:tr>
    </w:tbl>
    <w:p w14:paraId="03654501" w14:textId="28869095" w:rsidR="000931D0" w:rsidRPr="00847B23" w:rsidRDefault="00B7093A" w:rsidP="000931D0">
      <w:pPr>
        <w:pStyle w:val="FreeTranslEng"/>
      </w:pPr>
      <w:r>
        <w:t>‘</w:t>
      </w:r>
      <w:r w:rsidR="000931D0">
        <w:t xml:space="preserve">[come in front] and sing … </w:t>
      </w:r>
      <w:r w:rsidR="000931D0" w:rsidRPr="00CD60C6">
        <w:rPr>
          <w:rStyle w:val="ChBlueBold"/>
        </w:rPr>
        <w:t>these voices of yours</w:t>
      </w:r>
      <w:r w:rsidR="000931D0">
        <w:t xml:space="preserve"> are good</w:t>
      </w:r>
      <w:r>
        <w:t>’</w:t>
      </w:r>
      <w:r w:rsidR="000931D0">
        <w:t xml:space="preserve"> </w:t>
      </w:r>
      <w:r w:rsidR="000931D0" w:rsidRPr="0095412A">
        <w:rPr>
          <w:rStyle w:val="ExampleSource"/>
        </w:rPr>
        <w:t>[081014-015-Cv.0026/0028]</w:t>
      </w:r>
    </w:p>
    <w:tbl>
      <w:tblPr>
        <w:tblW w:w="5418" w:type="dxa"/>
        <w:tblCellMar>
          <w:left w:w="42" w:type="dxa"/>
          <w:right w:w="42" w:type="dxa"/>
        </w:tblCellMar>
        <w:tblLook w:val="01E0" w:firstRow="1" w:lastRow="1" w:firstColumn="1" w:lastColumn="1" w:noHBand="0" w:noVBand="0"/>
      </w:tblPr>
      <w:tblGrid>
        <w:gridCol w:w="709"/>
        <w:gridCol w:w="489"/>
        <w:gridCol w:w="567"/>
        <w:gridCol w:w="695"/>
        <w:gridCol w:w="706"/>
        <w:gridCol w:w="1245"/>
        <w:gridCol w:w="489"/>
        <w:gridCol w:w="518"/>
      </w:tblGrid>
      <w:tr w:rsidR="00AC23C4" w:rsidRPr="00414A9C" w14:paraId="3C36547B" w14:textId="77777777" w:rsidTr="00AC23C4">
        <w:tc>
          <w:tcPr>
            <w:tcW w:w="709" w:type="dxa"/>
            <w:shd w:val="clear" w:color="auto" w:fill="auto"/>
          </w:tcPr>
          <w:p w14:paraId="5F14F7F3" w14:textId="77777777" w:rsidR="000931D0" w:rsidRPr="00243B92" w:rsidRDefault="000931D0" w:rsidP="001D04AF">
            <w:pPr>
              <w:pStyle w:val="O0Nwnext"/>
            </w:pPr>
            <w:bookmarkStart w:id="3290" w:name="_Ref322452390"/>
            <w:bookmarkStart w:id="3291" w:name="_Ref338955275"/>
            <w:r>
              <w:t>(</w:t>
            </w:r>
            <w:fldSimple w:instr=" SEQ ( \* ARABIC \s 1 ">
              <w:r w:rsidR="00154D81">
                <w:rPr>
                  <w:noProof/>
                </w:rPr>
                <w:t>18</w:t>
              </w:r>
            </w:fldSimple>
            <w:bookmarkEnd w:id="3290"/>
            <w:r>
              <w:t>)</w:t>
            </w:r>
            <w:bookmarkEnd w:id="3291"/>
          </w:p>
        </w:tc>
        <w:tc>
          <w:tcPr>
            <w:tcW w:w="489" w:type="dxa"/>
            <w:shd w:val="clear" w:color="auto" w:fill="auto"/>
          </w:tcPr>
          <w:p w14:paraId="42791525" w14:textId="77777777" w:rsidR="000931D0" w:rsidRPr="00FF1599" w:rsidRDefault="000931D0" w:rsidP="001D04AF">
            <w:pPr>
              <w:pStyle w:val="Text"/>
              <w:rPr>
                <w:rStyle w:val="ChBlueBold"/>
              </w:rPr>
            </w:pPr>
            <w:r w:rsidRPr="00FF1599">
              <w:rPr>
                <w:rStyle w:val="ChBlueBold"/>
              </w:rPr>
              <w:t>ko</w:t>
            </w:r>
          </w:p>
        </w:tc>
        <w:tc>
          <w:tcPr>
            <w:tcW w:w="567" w:type="dxa"/>
            <w:shd w:val="clear" w:color="auto" w:fill="auto"/>
          </w:tcPr>
          <w:p w14:paraId="3A2D0D8D" w14:textId="77777777" w:rsidR="000931D0" w:rsidRPr="00FF1599" w:rsidRDefault="000931D0" w:rsidP="001D04AF">
            <w:pPr>
              <w:pStyle w:val="Text"/>
              <w:rPr>
                <w:rStyle w:val="ChBlueBold"/>
              </w:rPr>
            </w:pPr>
            <w:r w:rsidRPr="00FF1599">
              <w:rPr>
                <w:rStyle w:val="ChBlueBold"/>
              </w:rPr>
              <w:t>pu</w:t>
            </w:r>
          </w:p>
        </w:tc>
        <w:tc>
          <w:tcPr>
            <w:tcW w:w="695" w:type="dxa"/>
            <w:shd w:val="clear" w:color="auto" w:fill="auto"/>
          </w:tcPr>
          <w:p w14:paraId="6D6D9D48" w14:textId="77777777" w:rsidR="000931D0" w:rsidRPr="00FF1599" w:rsidRDefault="000931D0" w:rsidP="001D04AF">
            <w:pPr>
              <w:pStyle w:val="Text"/>
              <w:rPr>
                <w:rStyle w:val="ChBlueBold"/>
              </w:rPr>
            </w:pPr>
            <w:r w:rsidRPr="00FF1599">
              <w:rPr>
                <w:rStyle w:val="ChBlueBold"/>
              </w:rPr>
              <w:t>swara</w:t>
            </w:r>
          </w:p>
        </w:tc>
        <w:tc>
          <w:tcPr>
            <w:tcW w:w="706" w:type="dxa"/>
            <w:shd w:val="clear" w:color="auto" w:fill="auto"/>
          </w:tcPr>
          <w:p w14:paraId="2137C2CD" w14:textId="77777777" w:rsidR="000931D0" w:rsidRPr="00FF1599" w:rsidRDefault="000931D0" w:rsidP="001D04AF">
            <w:pPr>
              <w:pStyle w:val="Text"/>
              <w:rPr>
                <w:rStyle w:val="ChBlueBold"/>
              </w:rPr>
            </w:pPr>
            <w:r w:rsidRPr="00FF1599">
              <w:rPr>
                <w:rStyle w:val="ChBlueBold"/>
              </w:rPr>
              <w:t>tu</w:t>
            </w:r>
          </w:p>
        </w:tc>
        <w:tc>
          <w:tcPr>
            <w:tcW w:w="1245" w:type="dxa"/>
            <w:shd w:val="clear" w:color="auto" w:fill="auto"/>
          </w:tcPr>
          <w:p w14:paraId="7338FED2" w14:textId="77777777" w:rsidR="000931D0" w:rsidRPr="00847B23" w:rsidRDefault="000931D0" w:rsidP="001D04AF">
            <w:pPr>
              <w:pStyle w:val="Text"/>
            </w:pPr>
            <w:r w:rsidRPr="00847B23">
              <w:t>bahaya</w:t>
            </w:r>
            <w:r w:rsidR="00F852FD">
              <w:t>,</w:t>
            </w:r>
          </w:p>
        </w:tc>
        <w:tc>
          <w:tcPr>
            <w:tcW w:w="489" w:type="dxa"/>
            <w:shd w:val="clear" w:color="auto" w:fill="auto"/>
          </w:tcPr>
          <w:p w14:paraId="6C94C203" w14:textId="77777777" w:rsidR="000931D0" w:rsidRPr="00847B23" w:rsidRDefault="000931D0" w:rsidP="001D04AF">
            <w:pPr>
              <w:pStyle w:val="Text"/>
            </w:pPr>
            <w:r w:rsidRPr="00847B23">
              <w:t>ko</w:t>
            </w:r>
          </w:p>
        </w:tc>
        <w:tc>
          <w:tcPr>
            <w:tcW w:w="518" w:type="dxa"/>
            <w:shd w:val="clear" w:color="auto" w:fill="auto"/>
          </w:tcPr>
          <w:p w14:paraId="21E3D385" w14:textId="77777777" w:rsidR="000931D0" w:rsidRPr="00847B23" w:rsidRDefault="000931D0" w:rsidP="001D04AF">
            <w:pPr>
              <w:pStyle w:val="Text"/>
            </w:pPr>
            <w:r w:rsidRPr="00847B23">
              <w:t>stop</w:t>
            </w:r>
          </w:p>
        </w:tc>
      </w:tr>
      <w:tr w:rsidR="00AC23C4" w:rsidRPr="00AC23C4" w14:paraId="1C62D955" w14:textId="77777777" w:rsidTr="00AC23C4">
        <w:tc>
          <w:tcPr>
            <w:tcW w:w="709" w:type="dxa"/>
            <w:shd w:val="clear" w:color="auto" w:fill="auto"/>
          </w:tcPr>
          <w:p w14:paraId="0B53D13F" w14:textId="77777777" w:rsidR="000931D0" w:rsidRPr="00844435" w:rsidRDefault="000931D0" w:rsidP="001D04AF">
            <w:pPr>
              <w:pStyle w:val="GlossEng"/>
            </w:pPr>
          </w:p>
        </w:tc>
        <w:tc>
          <w:tcPr>
            <w:tcW w:w="489" w:type="dxa"/>
            <w:shd w:val="clear" w:color="auto" w:fill="auto"/>
          </w:tcPr>
          <w:p w14:paraId="298F1A35" w14:textId="77777777" w:rsidR="000931D0" w:rsidRPr="0099608C" w:rsidRDefault="000931D0" w:rsidP="001D04AF">
            <w:pPr>
              <w:pStyle w:val="GlossEng"/>
              <w:rPr>
                <w:rStyle w:val="ChSmallCaps"/>
              </w:rPr>
            </w:pPr>
            <w:r w:rsidRPr="0099608C">
              <w:rPr>
                <w:rStyle w:val="ChSmallCaps"/>
              </w:rPr>
              <w:t>2sg</w:t>
            </w:r>
          </w:p>
        </w:tc>
        <w:tc>
          <w:tcPr>
            <w:tcW w:w="567" w:type="dxa"/>
            <w:shd w:val="clear" w:color="auto" w:fill="auto"/>
          </w:tcPr>
          <w:p w14:paraId="71ED1F32" w14:textId="77777777" w:rsidR="000931D0" w:rsidRPr="0099608C" w:rsidRDefault="000931D0" w:rsidP="001D04AF">
            <w:pPr>
              <w:pStyle w:val="GlossEng"/>
              <w:rPr>
                <w:rStyle w:val="ChSmallCaps"/>
              </w:rPr>
            </w:pPr>
            <w:r w:rsidRPr="0099608C">
              <w:rPr>
                <w:rStyle w:val="ChSmallCaps"/>
              </w:rPr>
              <w:t>poss</w:t>
            </w:r>
          </w:p>
        </w:tc>
        <w:tc>
          <w:tcPr>
            <w:tcW w:w="695" w:type="dxa"/>
            <w:shd w:val="clear" w:color="auto" w:fill="auto"/>
          </w:tcPr>
          <w:p w14:paraId="30D2A6FE" w14:textId="77777777" w:rsidR="000931D0" w:rsidRPr="00847B23" w:rsidRDefault="000931D0" w:rsidP="001D04AF">
            <w:pPr>
              <w:pStyle w:val="GlossEng"/>
            </w:pPr>
            <w:r w:rsidRPr="00847B23">
              <w:t>voice</w:t>
            </w:r>
          </w:p>
        </w:tc>
        <w:tc>
          <w:tcPr>
            <w:tcW w:w="706" w:type="dxa"/>
            <w:shd w:val="clear" w:color="auto" w:fill="auto"/>
          </w:tcPr>
          <w:p w14:paraId="1C5D326C" w14:textId="77777777" w:rsidR="000931D0" w:rsidRPr="0099608C" w:rsidRDefault="000931D0" w:rsidP="001D04AF">
            <w:pPr>
              <w:pStyle w:val="GlossEng"/>
              <w:rPr>
                <w:rStyle w:val="ChSmallCaps"/>
              </w:rPr>
            </w:pPr>
            <w:r w:rsidRPr="0099608C">
              <w:rPr>
                <w:rStyle w:val="ChSmallCaps"/>
              </w:rPr>
              <w:t>d.dist</w:t>
            </w:r>
          </w:p>
        </w:tc>
        <w:tc>
          <w:tcPr>
            <w:tcW w:w="1245" w:type="dxa"/>
            <w:shd w:val="clear" w:color="auto" w:fill="auto"/>
          </w:tcPr>
          <w:p w14:paraId="3E640C09" w14:textId="77777777" w:rsidR="000931D0" w:rsidRPr="00847B23" w:rsidRDefault="000931D0" w:rsidP="001D04AF">
            <w:pPr>
              <w:pStyle w:val="GlossEng"/>
            </w:pPr>
            <w:r>
              <w:t>be.</w:t>
            </w:r>
            <w:r w:rsidRPr="00847B23">
              <w:t>danger</w:t>
            </w:r>
            <w:r>
              <w:t>ous</w:t>
            </w:r>
          </w:p>
        </w:tc>
        <w:tc>
          <w:tcPr>
            <w:tcW w:w="489" w:type="dxa"/>
            <w:shd w:val="clear" w:color="auto" w:fill="auto"/>
          </w:tcPr>
          <w:p w14:paraId="1F2E94F5" w14:textId="77777777" w:rsidR="000931D0" w:rsidRPr="0099608C" w:rsidRDefault="000931D0" w:rsidP="001D04AF">
            <w:pPr>
              <w:pStyle w:val="GlossEng"/>
              <w:rPr>
                <w:rStyle w:val="ChSmallCaps"/>
              </w:rPr>
            </w:pPr>
            <w:r w:rsidRPr="0099608C">
              <w:rPr>
                <w:rStyle w:val="ChSmallCaps"/>
              </w:rPr>
              <w:t>2sg</w:t>
            </w:r>
          </w:p>
        </w:tc>
        <w:tc>
          <w:tcPr>
            <w:tcW w:w="518" w:type="dxa"/>
            <w:shd w:val="clear" w:color="auto" w:fill="auto"/>
          </w:tcPr>
          <w:p w14:paraId="59152CC1" w14:textId="77777777" w:rsidR="000931D0" w:rsidRPr="00847B23" w:rsidRDefault="000931D0" w:rsidP="001D04AF">
            <w:pPr>
              <w:pStyle w:val="GlossEng"/>
            </w:pPr>
            <w:r w:rsidRPr="00847B23">
              <w:t>stop</w:t>
            </w:r>
          </w:p>
        </w:tc>
      </w:tr>
    </w:tbl>
    <w:p w14:paraId="173856F7" w14:textId="39534130" w:rsidR="000931D0" w:rsidRDefault="00B7093A" w:rsidP="000931D0">
      <w:pPr>
        <w:pStyle w:val="FreeTranslEng15pt"/>
      </w:pPr>
      <w:r>
        <w:t>‘</w:t>
      </w:r>
      <w:r w:rsidR="000931D0" w:rsidRPr="00FF1599">
        <w:rPr>
          <w:rStyle w:val="ChBlueBold"/>
        </w:rPr>
        <w:t>that voice of yours</w:t>
      </w:r>
      <w:r w:rsidR="000931D0">
        <w:t xml:space="preserve"> </w:t>
      </w:r>
      <w:r w:rsidR="000931D0" w:rsidRPr="00847B23">
        <w:t>is dangerous</w:t>
      </w:r>
      <w:r w:rsidR="000931D0">
        <w:t xml:space="preserve">, </w:t>
      </w:r>
      <w:r w:rsidR="000931D0" w:rsidRPr="00847B23">
        <w:t xml:space="preserve">stop </w:t>
      </w:r>
      <w:r w:rsidR="00CB1913">
        <w:t>(</w:t>
      </w:r>
      <w:r w:rsidR="000931D0">
        <w:t>it</w:t>
      </w:r>
      <w:r w:rsidR="00CB1913">
        <w:t>)!</w:t>
      </w:r>
      <w:r>
        <w:t>’</w:t>
      </w:r>
      <w:r w:rsidR="000931D0">
        <w:t xml:space="preserve"> </w:t>
      </w:r>
      <w:r w:rsidR="000931D0" w:rsidRPr="00844435">
        <w:rPr>
          <w:rStyle w:val="ExampleSource"/>
        </w:rPr>
        <w:t>[081025-009b-Cv.0016]</w:t>
      </w:r>
    </w:p>
    <w:p w14:paraId="676D0756" w14:textId="77777777" w:rsidR="000931D0" w:rsidRDefault="000931D0" w:rsidP="007F3789">
      <w:pPr>
        <w:pStyle w:val="Heading5"/>
      </w:pPr>
      <w:bookmarkStart w:id="3292" w:name="_Ref320790587"/>
      <w:bookmarkStart w:id="3293" w:name="_Toc322502301"/>
      <w:bookmarkStart w:id="3294" w:name="_Toc322502334"/>
      <w:bookmarkStart w:id="3295" w:name="_Toc336335856"/>
      <w:r>
        <w:rPr>
          <w:lang w:eastAsia="en-US"/>
        </w:rPr>
        <w:t xml:space="preserve">Demonstratives signaling </w:t>
      </w:r>
      <w:r>
        <w:t>vividness</w:t>
      </w:r>
      <w:bookmarkEnd w:id="3292"/>
      <w:bookmarkEnd w:id="3293"/>
      <w:bookmarkEnd w:id="3294"/>
      <w:bookmarkEnd w:id="3295"/>
    </w:p>
    <w:p w14:paraId="5CBF64A1" w14:textId="59E95246" w:rsidR="000931D0" w:rsidRDefault="000931D0" w:rsidP="00CC3ADA">
      <w:pPr>
        <w:pStyle w:val="Body0000after"/>
      </w:pPr>
      <w:r>
        <w:rPr>
          <w:lang w:eastAsia="en-US"/>
        </w:rPr>
        <w:t xml:space="preserve">The emotional involvement does not need to be as substantial as described in </w:t>
      </w:r>
      <w:r w:rsidR="00B7093A">
        <w:rPr>
          <w:lang w:eastAsia="en-US"/>
        </w:rPr>
        <w:t>‘</w:t>
      </w:r>
      <w:r>
        <w:rPr>
          <w:lang w:eastAsia="en-US"/>
        </w:rPr>
        <w:fldChar w:fldCharType="begin"/>
      </w:r>
      <w:r>
        <w:rPr>
          <w:lang w:eastAsia="en-US"/>
        </w:rPr>
        <w:instrText xml:space="preserve"> REF _Ref316543906 \h </w:instrText>
      </w:r>
      <w:r>
        <w:rPr>
          <w:lang w:eastAsia="en-US"/>
        </w:rPr>
      </w:r>
      <w:r>
        <w:rPr>
          <w:lang w:eastAsia="en-US"/>
        </w:rPr>
        <w:fldChar w:fldCharType="separate"/>
      </w:r>
      <w:r w:rsidR="00154D81">
        <w:rPr>
          <w:lang w:eastAsia="en-US"/>
        </w:rPr>
        <w:t>Demonstratives signaling emotional involvement</w:t>
      </w:r>
      <w:r>
        <w:rPr>
          <w:lang w:eastAsia="en-US"/>
        </w:rPr>
        <w:fldChar w:fldCharType="end"/>
      </w:r>
      <w:r w:rsidR="00386C63">
        <w:rPr>
          <w:lang w:eastAsia="en-US"/>
        </w:rPr>
        <w:t>’</w:t>
      </w:r>
      <w:r w:rsidR="00225629">
        <w:rPr>
          <w:lang w:eastAsia="en-US"/>
        </w:rPr>
        <w:t xml:space="preserve"> </w:t>
      </w:r>
      <w:r>
        <w:rPr>
          <w:lang w:eastAsia="en-US"/>
        </w:rPr>
        <w:fldChar w:fldCharType="begin"/>
      </w:r>
      <w:r>
        <w:rPr>
          <w:lang w:eastAsia="en-US"/>
        </w:rPr>
        <w:instrText xml:space="preserve"> REF _Ref316543906 \p \h </w:instrText>
      </w:r>
      <w:r>
        <w:rPr>
          <w:lang w:eastAsia="en-US"/>
        </w:rPr>
      </w:r>
      <w:r>
        <w:rPr>
          <w:lang w:eastAsia="en-US"/>
        </w:rPr>
        <w:fldChar w:fldCharType="separate"/>
      </w:r>
      <w:r w:rsidR="00154D81">
        <w:rPr>
          <w:lang w:eastAsia="en-US"/>
        </w:rPr>
        <w:t>above</w:t>
      </w:r>
      <w:r>
        <w:rPr>
          <w:lang w:eastAsia="en-US"/>
        </w:rPr>
        <w:fldChar w:fldCharType="end"/>
      </w:r>
      <w:r>
        <w:rPr>
          <w:rFonts w:eastAsia="Arial Unicode MS"/>
        </w:rPr>
        <w:t xml:space="preserve">. The demonstratives are also used in more general terms to indicate </w:t>
      </w:r>
      <w:r>
        <w:rPr>
          <w:lang w:eastAsia="en-US"/>
        </w:rPr>
        <w:t xml:space="preserve">that the subject matter is vivid </w:t>
      </w:r>
      <w:r w:rsidR="00B7093A">
        <w:rPr>
          <w:lang w:eastAsia="en-US"/>
        </w:rPr>
        <w:t>“</w:t>
      </w:r>
      <w:r>
        <w:t>to the mind of the speaker</w:t>
      </w:r>
      <w:r w:rsidR="00B7093A">
        <w:t>”</w:t>
      </w:r>
      <w:r w:rsidR="00CC3ADA">
        <w:t xml:space="preserve">, adopting </w:t>
      </w:r>
      <w:r w:rsidR="00CC3ADA" w:rsidRPr="00CC3ADA">
        <w:rPr>
          <w:rStyle w:val="Citation"/>
        </w:rPr>
        <w:fldChar w:fldCharType="begin"/>
      </w:r>
      <w:r w:rsidR="00CC3ADA" w:rsidRPr="00CC3ADA">
        <w:rPr>
          <w:rStyle w:val="Citation"/>
        </w:rPr>
        <w:instrText>ADDIN CITAVI.PLACEHOLDER 8ced9f81-9b30-43a5-9d0a-8ed7bbc46a33 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ZGVyc29uIGFuZCBLZWVuYW48L1RleHQ+DQogICAgPC9UZXh0VW5pdD4NCiAgPC9UZXh0VW5pdHM+DQo8L1BsYWNlaG9sZGVyPg==</w:instrText>
      </w:r>
      <w:r w:rsidR="00CC3ADA" w:rsidRPr="00CC3ADA">
        <w:rPr>
          <w:rStyle w:val="Citation"/>
        </w:rPr>
        <w:fldChar w:fldCharType="separate"/>
      </w:r>
      <w:bookmarkStart w:id="3296" w:name="_CTVP0018ced9f819b3043a59d0a8ed7bbc46a33"/>
      <w:r w:rsidR="0092006B">
        <w:rPr>
          <w:rStyle w:val="Citation"/>
        </w:rPr>
        <w:t>Anderson and Keenan</w:t>
      </w:r>
      <w:bookmarkEnd w:id="3296"/>
      <w:r w:rsidR="00CC3ADA" w:rsidRPr="00CC3ADA">
        <w:rPr>
          <w:rStyle w:val="Citation"/>
        </w:rPr>
        <w:fldChar w:fldCharType="end"/>
      </w:r>
      <w:r w:rsidR="00CC3ADA">
        <w:rPr>
          <w:rStyle w:val="Citation"/>
        </w:rPr>
        <w:t>’s</w:t>
      </w:r>
      <w:r w:rsidR="00CC3ADA" w:rsidRPr="00CC3ADA">
        <w:rPr>
          <w:rStyle w:val="Citation"/>
        </w:rPr>
        <w:t xml:space="preserve"> </w:t>
      </w:r>
      <w:r w:rsidR="00CC3ADA" w:rsidRPr="00CC3ADA">
        <w:rPr>
          <w:rStyle w:val="Citation"/>
        </w:rPr>
        <w:fldChar w:fldCharType="begin"/>
      </w:r>
      <w:r w:rsidR="00CC3ADA" w:rsidRPr="00CC3ADA">
        <w:rPr>
          <w:rStyle w:val="Citation"/>
        </w:rPr>
        <w:instrText>ADDIN CITAVI.PLACEHOLDER e0ec71ef-9fcb-4fd2-a1de-e676bb4badce 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NTogMjc4KTwvVGV4dD4NCiAgICA8L1RleHRVbml0Pg0KICA8L1RleHRVbml0cz4NCjwvUGxhY2Vob2xkZXI+</w:instrText>
      </w:r>
      <w:r w:rsidR="00CC3ADA" w:rsidRPr="00CC3ADA">
        <w:rPr>
          <w:rStyle w:val="Citation"/>
        </w:rPr>
        <w:fldChar w:fldCharType="separate"/>
      </w:r>
      <w:bookmarkStart w:id="3297" w:name="_CTVP001e0ec71ef9fcb4fd2a1dee676bb4badce"/>
      <w:r w:rsidR="0092006B">
        <w:rPr>
          <w:rStyle w:val="Citation"/>
        </w:rPr>
        <w:t>(1985: 278)</w:t>
      </w:r>
      <w:bookmarkEnd w:id="3297"/>
      <w:r w:rsidR="00CC3ADA" w:rsidRPr="00CC3ADA">
        <w:rPr>
          <w:rStyle w:val="Citation"/>
        </w:rPr>
        <w:fldChar w:fldCharType="end"/>
      </w:r>
      <w:r w:rsidR="00CC3ADA">
        <w:t xml:space="preserve"> </w:t>
      </w:r>
      <w:r w:rsidR="00CC3ADA">
        <w:rPr>
          <w:rStyle w:val="Citation"/>
        </w:rPr>
        <w:t>terminology</w:t>
      </w:r>
      <w:r w:rsidRPr="00B07FB0">
        <w:t>.</w:t>
      </w:r>
      <w:r>
        <w:t xml:space="preserve"> </w:t>
      </w:r>
      <w:r w:rsidRPr="00C06056">
        <w:t>To signal that an event or situation is of special interest to them, the speakers use the demonstratives adnominally or adverbially</w:t>
      </w:r>
      <w:r>
        <w:rPr>
          <w:lang w:eastAsia="en-US"/>
        </w:rPr>
        <w:t>, or employ demonstrative stacking. This section discusses both of these strategies.</w:t>
      </w:r>
    </w:p>
    <w:p w14:paraId="35844E07" w14:textId="77777777" w:rsidR="000931D0" w:rsidRDefault="000931D0" w:rsidP="000931D0">
      <w:pPr>
        <w:pStyle w:val="Body0500after"/>
      </w:pPr>
      <w:r>
        <w:t xml:space="preserve">The first strategy to signal vividness is to employ the demonstratives adnominally or adverbially to modify and thereby intensify nominal and pronominal constituents as in </w:t>
      </w:r>
      <w:r>
        <w:fldChar w:fldCharType="begin"/>
      </w:r>
      <w:r>
        <w:instrText xml:space="preserve"> REF _Ref338955276 \h </w:instrText>
      </w:r>
      <w:r>
        <w:fldChar w:fldCharType="separate"/>
      </w:r>
      <w:r w:rsidR="00154D81">
        <w:t>(</w:t>
      </w:r>
      <w:r w:rsidR="00154D81">
        <w:rPr>
          <w:noProof/>
        </w:rPr>
        <w:t>19</w:t>
      </w:r>
      <w:r w:rsidR="00154D81">
        <w:t>)</w:t>
      </w:r>
      <w:r>
        <w:fldChar w:fldCharType="end"/>
      </w:r>
      <w:r>
        <w:t xml:space="preserve"> and </w:t>
      </w:r>
      <w:r>
        <w:fldChar w:fldCharType="begin"/>
      </w:r>
      <w:r>
        <w:instrText xml:space="preserve"> REF _Ref338955277 \h </w:instrText>
      </w:r>
      <w:r>
        <w:fldChar w:fldCharType="separate"/>
      </w:r>
      <w:r w:rsidR="00154D81">
        <w:t>(</w:t>
      </w:r>
      <w:r w:rsidR="00154D81">
        <w:rPr>
          <w:noProof/>
        </w:rPr>
        <w:t>20</w:t>
      </w:r>
      <w:r w:rsidR="00154D81">
        <w:t>)</w:t>
      </w:r>
      <w:r>
        <w:fldChar w:fldCharType="end"/>
      </w:r>
      <w:r>
        <w:t xml:space="preserve">, or verbs as in </w:t>
      </w:r>
      <w:r>
        <w:fldChar w:fldCharType="begin"/>
      </w:r>
      <w:r>
        <w:instrText xml:space="preserve"> REF _Ref320535088 \h </w:instrText>
      </w:r>
      <w:r>
        <w:fldChar w:fldCharType="separate"/>
      </w:r>
      <w:r w:rsidR="00154D81">
        <w:t>(</w:t>
      </w:r>
      <w:r w:rsidR="00154D81">
        <w:rPr>
          <w:noProof/>
        </w:rPr>
        <w:t>21</w:t>
      </w:r>
      <w:r>
        <w:fldChar w:fldCharType="end"/>
      </w:r>
      <w:r>
        <w:t xml:space="preserve">) and </w:t>
      </w:r>
      <w:r>
        <w:fldChar w:fldCharType="begin"/>
      </w:r>
      <w:r>
        <w:instrText xml:space="preserve"> REF _Ref320535089 \h </w:instrText>
      </w:r>
      <w:r>
        <w:fldChar w:fldCharType="separate"/>
      </w:r>
      <w:r w:rsidR="00154D81">
        <w:t>(</w:t>
      </w:r>
      <w:r w:rsidR="00154D81">
        <w:rPr>
          <w:noProof/>
        </w:rPr>
        <w:t>22</w:t>
      </w:r>
      <w:r>
        <w:fldChar w:fldCharType="end"/>
      </w:r>
      <w:r>
        <w:t>).</w:t>
      </w:r>
    </w:p>
    <w:p w14:paraId="2FB23EB5" w14:textId="77777777" w:rsidR="000931D0" w:rsidRDefault="000931D0" w:rsidP="000931D0">
      <w:pPr>
        <w:pStyle w:val="Body0500after"/>
      </w:pPr>
      <w:r>
        <w:t xml:space="preserve">In the first set of examples in </w:t>
      </w:r>
      <w:r>
        <w:fldChar w:fldCharType="begin"/>
      </w:r>
      <w:r>
        <w:instrText xml:space="preserve"> REF _Ref338955276 \h </w:instrText>
      </w:r>
      <w:r>
        <w:fldChar w:fldCharType="separate"/>
      </w:r>
      <w:r w:rsidR="00154D81">
        <w:t>(</w:t>
      </w:r>
      <w:r w:rsidR="00154D81">
        <w:rPr>
          <w:noProof/>
        </w:rPr>
        <w:t>19</w:t>
      </w:r>
      <w:r w:rsidR="00154D81">
        <w:t>)</w:t>
      </w:r>
      <w:r>
        <w:fldChar w:fldCharType="end"/>
      </w:r>
      <w:r>
        <w:t xml:space="preserve"> and </w:t>
      </w:r>
      <w:r>
        <w:fldChar w:fldCharType="begin"/>
      </w:r>
      <w:r>
        <w:instrText xml:space="preserve"> REF _Ref338955277 \h </w:instrText>
      </w:r>
      <w:r>
        <w:fldChar w:fldCharType="separate"/>
      </w:r>
      <w:r w:rsidR="00154D81">
        <w:t>(</w:t>
      </w:r>
      <w:r w:rsidR="00154D81">
        <w:rPr>
          <w:noProof/>
        </w:rPr>
        <w:t>20</w:t>
      </w:r>
      <w:r w:rsidR="00154D81">
        <w:t>)</w:t>
      </w:r>
      <w:r>
        <w:fldChar w:fldCharType="end"/>
      </w:r>
      <w:r>
        <w:t>, the short demonstrative forms modify nominal and pronominal constituents.</w:t>
      </w:r>
    </w:p>
    <w:p w14:paraId="641C6943" w14:textId="4180A371" w:rsidR="000931D0" w:rsidRDefault="000931D0" w:rsidP="000931D0">
      <w:pPr>
        <w:pStyle w:val="Body0500after"/>
      </w:pPr>
      <w:r>
        <w:t xml:space="preserve">The utterance in </w:t>
      </w:r>
      <w:r>
        <w:fldChar w:fldCharType="begin"/>
      </w:r>
      <w:r>
        <w:instrText xml:space="preserve"> REF _Ref338955276 \h </w:instrText>
      </w:r>
      <w:r>
        <w:fldChar w:fldCharType="separate"/>
      </w:r>
      <w:r w:rsidR="00154D81">
        <w:t>(</w:t>
      </w:r>
      <w:r w:rsidR="00154D81">
        <w:rPr>
          <w:noProof/>
        </w:rPr>
        <w:t>19</w:t>
      </w:r>
      <w:r w:rsidR="00154D81">
        <w:t>)</w:t>
      </w:r>
      <w:r>
        <w:fldChar w:fldCharType="end"/>
      </w:r>
      <w:r>
        <w:t xml:space="preserve"> occurred after the speaker had been provoked verbally by an older relative. In her reaction, the speaker modifies the constituents </w:t>
      </w:r>
      <w:r w:rsidRPr="00384492">
        <w:rPr>
          <w:rStyle w:val="ChItalBold"/>
        </w:rPr>
        <w:t>bapa-tua</w:t>
      </w:r>
      <w:r>
        <w:t xml:space="preserve"> </w:t>
      </w:r>
      <w:r w:rsidR="00B7093A">
        <w:t>‘</w:t>
      </w:r>
      <w:r>
        <w:t>uncle</w:t>
      </w:r>
      <w:r w:rsidR="00B7093A">
        <w:t>’</w:t>
      </w:r>
      <w:r>
        <w:t xml:space="preserve"> and </w:t>
      </w:r>
      <w:r w:rsidRPr="00BF5035">
        <w:rPr>
          <w:rStyle w:val="ChItalBold"/>
        </w:rPr>
        <w:t>emosi</w:t>
      </w:r>
      <w:r>
        <w:t xml:space="preserve"> </w:t>
      </w:r>
      <w:r w:rsidR="00B7093A">
        <w:t>‘</w:t>
      </w:r>
      <w:r>
        <w:t>feel angry (about)</w:t>
      </w:r>
      <w:r w:rsidR="00B7093A">
        <w:t>’</w:t>
      </w:r>
      <w:r w:rsidRPr="00BF5035">
        <w:t xml:space="preserve"> </w:t>
      </w:r>
      <w:r>
        <w:t xml:space="preserve">with </w:t>
      </w:r>
      <w:r w:rsidRPr="00DD49F6">
        <w:rPr>
          <w:rStyle w:val="ChItalBold"/>
        </w:rPr>
        <w:t>ini</w:t>
      </w:r>
      <w:r>
        <w:rPr>
          <w:lang w:eastAsia="en-US"/>
        </w:rPr>
        <w:t xml:space="preserve"> </w:t>
      </w:r>
      <w:r w:rsidR="00B7093A">
        <w:rPr>
          <w:lang w:eastAsia="en-US"/>
        </w:rPr>
        <w:t>‘</w:t>
      </w:r>
      <w:r w:rsidRPr="0099608C">
        <w:rPr>
          <w:rStyle w:val="ChSmallCaps"/>
        </w:rPr>
        <w:t>d.prox</w:t>
      </w:r>
      <w:r w:rsidR="00B7093A">
        <w:rPr>
          <w:lang w:eastAsia="en-US"/>
        </w:rPr>
        <w:t>’</w:t>
      </w:r>
      <w:r>
        <w:t xml:space="preserve">, thereby emphasizing them. In choosing the proximal rather than the distal demonstrative to modify the constituent </w:t>
      </w:r>
      <w:r w:rsidRPr="00384492">
        <w:rPr>
          <w:rStyle w:val="ChItalBold"/>
        </w:rPr>
        <w:t>bapa-tua</w:t>
      </w:r>
      <w:r>
        <w:t xml:space="preserve"> </w:t>
      </w:r>
      <w:r w:rsidR="00B7093A">
        <w:t>‘</w:t>
      </w:r>
      <w:r>
        <w:t>uncle</w:t>
      </w:r>
      <w:r w:rsidR="00B7093A">
        <w:t>’</w:t>
      </w:r>
      <w:r>
        <w:t xml:space="preserve">, the speaker also signals that the referent is still </w:t>
      </w:r>
      <w:r w:rsidR="00ED097D">
        <w:t>nearby</w:t>
      </w:r>
      <w:r>
        <w:t>.</w:t>
      </w:r>
    </w:p>
    <w:p w14:paraId="30FF226E" w14:textId="7FDA109C" w:rsidR="000931D0" w:rsidRDefault="000931D0" w:rsidP="00E903BF">
      <w:pPr>
        <w:pStyle w:val="Body0505after"/>
      </w:pPr>
      <w:r>
        <w:t xml:space="preserve">The utterance in </w:t>
      </w:r>
      <w:r>
        <w:fldChar w:fldCharType="begin"/>
      </w:r>
      <w:r>
        <w:instrText xml:space="preserve"> REF _Ref338955277 \h </w:instrText>
      </w:r>
      <w:r>
        <w:fldChar w:fldCharType="separate"/>
      </w:r>
      <w:r w:rsidR="00154D81">
        <w:t>(</w:t>
      </w:r>
      <w:r w:rsidR="00154D81">
        <w:rPr>
          <w:noProof/>
        </w:rPr>
        <w:t>20</w:t>
      </w:r>
      <w:r w:rsidR="00154D81">
        <w:t>)</w:t>
      </w:r>
      <w:r>
        <w:fldChar w:fldCharType="end"/>
      </w:r>
      <w:r>
        <w:t xml:space="preserve"> is part of a conversation about the work stamina of a wife from the Pante-Barat area. When she and her husband lived in a different area, the women from that area were surprised how hard the Pante-Barat woman worked. The utterance in </w:t>
      </w:r>
      <w:r>
        <w:fldChar w:fldCharType="begin"/>
      </w:r>
      <w:r>
        <w:instrText xml:space="preserve"> REF _Ref338955277 \h </w:instrText>
      </w:r>
      <w:r>
        <w:fldChar w:fldCharType="separate"/>
      </w:r>
      <w:r w:rsidR="00154D81">
        <w:t>(</w:t>
      </w:r>
      <w:r w:rsidR="00154D81">
        <w:rPr>
          <w:noProof/>
        </w:rPr>
        <w:t>20</w:t>
      </w:r>
      <w:r w:rsidR="00154D81">
        <w:t>)</w:t>
      </w:r>
      <w:r>
        <w:fldChar w:fldCharType="end"/>
      </w:r>
      <w:r>
        <w:t xml:space="preserve"> relates the husband</w:t>
      </w:r>
      <w:r w:rsidR="00B7093A">
        <w:t>’</w:t>
      </w:r>
      <w:r>
        <w:t xml:space="preserve">s response to these women. Having referred to his wife twice with the </w:t>
      </w:r>
      <w:r w:rsidR="006C2D2E">
        <w:t xml:space="preserve">personal </w:t>
      </w:r>
      <w:r w:rsidR="006C2D2E" w:rsidRPr="00913A62">
        <w:t>pronoun</w:t>
      </w:r>
      <w:r>
        <w:t xml:space="preserve"> </w:t>
      </w:r>
      <w:r w:rsidRPr="00B415BF">
        <w:rPr>
          <w:rStyle w:val="ChItalBold"/>
        </w:rPr>
        <w:t>de</w:t>
      </w:r>
      <w:r>
        <w:t xml:space="preserve"> </w:t>
      </w:r>
      <w:r w:rsidR="00B7093A">
        <w:t>‘</w:t>
      </w:r>
      <w:r w:rsidRPr="0099608C">
        <w:rPr>
          <w:rStyle w:val="ChSmallCaps"/>
        </w:rPr>
        <w:t>3sg</w:t>
      </w:r>
      <w:r w:rsidR="00B7093A">
        <w:t>’</w:t>
      </w:r>
      <w:r>
        <w:t xml:space="preserve">, the speaker refers to her again. This time he modifies the </w:t>
      </w:r>
      <w:r w:rsidR="006C2D2E">
        <w:t xml:space="preserve">personal </w:t>
      </w:r>
      <w:r w:rsidR="006C2D2E" w:rsidRPr="00913A62">
        <w:t>pronoun</w:t>
      </w:r>
      <w:r>
        <w:t xml:space="preserve"> with short </w:t>
      </w:r>
      <w:r w:rsidRPr="001A668A">
        <w:rPr>
          <w:rStyle w:val="ChItalBold"/>
        </w:rPr>
        <w:t>itu</w:t>
      </w:r>
      <w:r>
        <w:t xml:space="preserve"> </w:t>
      </w:r>
      <w:r w:rsidR="00B7093A">
        <w:t>‘</w:t>
      </w:r>
      <w:r w:rsidRPr="0099608C">
        <w:rPr>
          <w:rStyle w:val="ChSmallCaps"/>
        </w:rPr>
        <w:t>d.dist</w:t>
      </w:r>
      <w:r w:rsidR="00B7093A">
        <w:t>’</w:t>
      </w:r>
      <w:r>
        <w:t>, thereby emphasizing it. This example again illustrates the at times overlapping functions of the demonstratives. In addition to signaling vividness, the distal demonstrative also signals that the referent was not present in the speech situation.</w:t>
      </w:r>
    </w:p>
    <w:p w14:paraId="46D8AFCD" w14:textId="77777777" w:rsidR="00CA72F1" w:rsidRDefault="00912DC6" w:rsidP="00CA72F1">
      <w:pPr>
        <w:pStyle w:val="ExampleTitle"/>
        <w:rPr>
          <w:lang w:eastAsia="en-US"/>
        </w:rPr>
      </w:pPr>
      <w:r>
        <w:rPr>
          <w:lang w:eastAsia="en-US"/>
        </w:rPr>
        <w:t xml:space="preserve">Adnominal uses to signal </w:t>
      </w:r>
      <w:r w:rsidR="00CA72F1">
        <w:rPr>
          <w:lang w:eastAsia="en-US"/>
        </w:rPr>
        <w:t>vividness</w:t>
      </w:r>
    </w:p>
    <w:tbl>
      <w:tblPr>
        <w:tblW w:w="5568" w:type="dxa"/>
        <w:tblCellMar>
          <w:left w:w="42" w:type="dxa"/>
          <w:right w:w="42" w:type="dxa"/>
        </w:tblCellMar>
        <w:tblLook w:val="01E0" w:firstRow="1" w:lastRow="1" w:firstColumn="1" w:lastColumn="1" w:noHBand="0" w:noVBand="0"/>
      </w:tblPr>
      <w:tblGrid>
        <w:gridCol w:w="709"/>
        <w:gridCol w:w="489"/>
        <w:gridCol w:w="734"/>
        <w:gridCol w:w="394"/>
        <w:gridCol w:w="307"/>
        <w:gridCol w:w="470"/>
        <w:gridCol w:w="481"/>
        <w:gridCol w:w="777"/>
        <w:gridCol w:w="1207"/>
      </w:tblGrid>
      <w:tr w:rsidR="00AC23C4" w:rsidRPr="00414A9C" w14:paraId="34CD92A2" w14:textId="77777777" w:rsidTr="00AC23C4">
        <w:tc>
          <w:tcPr>
            <w:tcW w:w="709" w:type="dxa"/>
            <w:shd w:val="clear" w:color="auto" w:fill="auto"/>
          </w:tcPr>
          <w:p w14:paraId="01DD1D26" w14:textId="77777777" w:rsidR="000931D0" w:rsidRPr="00243B92" w:rsidRDefault="000931D0" w:rsidP="001D04AF">
            <w:pPr>
              <w:pStyle w:val="O0Nwnext"/>
            </w:pPr>
            <w:bookmarkStart w:id="3298" w:name="_Ref320726483"/>
            <w:bookmarkStart w:id="3299" w:name="_Ref338955276"/>
            <w:r>
              <w:t>(</w:t>
            </w:r>
            <w:fldSimple w:instr=" SEQ ( \* ARABIC \s 1 ">
              <w:r w:rsidR="00154D81">
                <w:rPr>
                  <w:noProof/>
                </w:rPr>
                <w:t>19</w:t>
              </w:r>
            </w:fldSimple>
            <w:bookmarkEnd w:id="3298"/>
            <w:r>
              <w:t>)</w:t>
            </w:r>
            <w:bookmarkEnd w:id="3299"/>
          </w:p>
        </w:tc>
        <w:tc>
          <w:tcPr>
            <w:tcW w:w="489" w:type="dxa"/>
            <w:shd w:val="clear" w:color="auto" w:fill="auto"/>
          </w:tcPr>
          <w:p w14:paraId="1AB3EDD5" w14:textId="77777777" w:rsidR="000931D0" w:rsidRPr="00F62170" w:rsidRDefault="000931D0" w:rsidP="001D04AF">
            <w:pPr>
              <w:pStyle w:val="Text"/>
            </w:pPr>
            <w:r w:rsidRPr="00F62170">
              <w:t>sa</w:t>
            </w:r>
          </w:p>
        </w:tc>
        <w:tc>
          <w:tcPr>
            <w:tcW w:w="734" w:type="dxa"/>
            <w:shd w:val="clear" w:color="auto" w:fill="auto"/>
          </w:tcPr>
          <w:p w14:paraId="03B7D29C" w14:textId="77777777" w:rsidR="000931D0" w:rsidRPr="00F62170" w:rsidRDefault="000931D0" w:rsidP="001D04AF">
            <w:pPr>
              <w:pStyle w:val="Text"/>
            </w:pPr>
            <w:r>
              <w:t>bi</w:t>
            </w:r>
            <w:r w:rsidRPr="00F62170">
              <w:t>la</w:t>
            </w:r>
            <w:r>
              <w:t>ng</w:t>
            </w:r>
            <w:r w:rsidR="00F852FD">
              <w:t>,</w:t>
            </w:r>
          </w:p>
        </w:tc>
        <w:tc>
          <w:tcPr>
            <w:tcW w:w="701" w:type="dxa"/>
            <w:gridSpan w:val="2"/>
            <w:shd w:val="clear" w:color="auto" w:fill="auto"/>
          </w:tcPr>
          <w:p w14:paraId="3E176711" w14:textId="77777777" w:rsidR="000931D0" w:rsidRPr="00F62170" w:rsidRDefault="00AC499B" w:rsidP="001D04AF">
            <w:pPr>
              <w:pStyle w:val="Text"/>
            </w:pPr>
            <w:r>
              <w:t>adu,</w:t>
            </w:r>
          </w:p>
        </w:tc>
        <w:tc>
          <w:tcPr>
            <w:tcW w:w="951" w:type="dxa"/>
            <w:gridSpan w:val="2"/>
            <w:shd w:val="clear" w:color="auto" w:fill="auto"/>
          </w:tcPr>
          <w:p w14:paraId="22D9BA17" w14:textId="77777777" w:rsidR="000931D0" w:rsidRPr="00BF5035" w:rsidRDefault="000931D0" w:rsidP="001D04AF">
            <w:pPr>
              <w:pStyle w:val="Text"/>
              <w:rPr>
                <w:rStyle w:val="ChBlueBold"/>
              </w:rPr>
            </w:pPr>
            <w:r w:rsidRPr="00BF5035">
              <w:rPr>
                <w:rStyle w:val="ChBlueBold"/>
              </w:rPr>
              <w:t>bapa-tua</w:t>
            </w:r>
          </w:p>
        </w:tc>
        <w:tc>
          <w:tcPr>
            <w:tcW w:w="777" w:type="dxa"/>
            <w:shd w:val="clear" w:color="auto" w:fill="auto"/>
          </w:tcPr>
          <w:p w14:paraId="15C4BFB4" w14:textId="77777777" w:rsidR="000931D0" w:rsidRPr="00BF5035" w:rsidRDefault="000931D0" w:rsidP="001D04AF">
            <w:pPr>
              <w:pStyle w:val="Text"/>
              <w:rPr>
                <w:rStyle w:val="ChBlueBold"/>
              </w:rPr>
            </w:pPr>
            <w:r w:rsidRPr="00BF5035">
              <w:rPr>
                <w:rStyle w:val="ChBlueBold"/>
              </w:rPr>
              <w:t>ni</w:t>
            </w:r>
          </w:p>
        </w:tc>
        <w:tc>
          <w:tcPr>
            <w:tcW w:w="1207" w:type="dxa"/>
            <w:shd w:val="clear" w:color="auto" w:fill="auto"/>
          </w:tcPr>
          <w:p w14:paraId="37FB0A79" w14:textId="77777777" w:rsidR="000931D0" w:rsidRPr="00F83F90" w:rsidRDefault="000931D0" w:rsidP="001D04AF">
            <w:pPr>
              <w:pStyle w:val="Text"/>
            </w:pPr>
            <w:r>
              <w:t>m</w:t>
            </w:r>
            <w:r w:rsidRPr="00F83F90">
              <w:t>ancing</w:t>
            </w:r>
          </w:p>
        </w:tc>
      </w:tr>
      <w:tr w:rsidR="00AC23C4" w:rsidRPr="00AC23C4" w14:paraId="025961D9" w14:textId="77777777" w:rsidTr="00AC23C4">
        <w:tc>
          <w:tcPr>
            <w:tcW w:w="709" w:type="dxa"/>
            <w:shd w:val="clear" w:color="auto" w:fill="auto"/>
          </w:tcPr>
          <w:p w14:paraId="4D7F200D" w14:textId="77777777" w:rsidR="000931D0" w:rsidRPr="009E643B" w:rsidRDefault="000931D0" w:rsidP="001D04AF">
            <w:pPr>
              <w:pStyle w:val="GlossEng2ptafter"/>
            </w:pPr>
          </w:p>
        </w:tc>
        <w:tc>
          <w:tcPr>
            <w:tcW w:w="489" w:type="dxa"/>
            <w:shd w:val="clear" w:color="auto" w:fill="auto"/>
          </w:tcPr>
          <w:p w14:paraId="20FD6C57" w14:textId="77777777" w:rsidR="000931D0" w:rsidRPr="0099608C" w:rsidRDefault="000931D0" w:rsidP="001D04AF">
            <w:pPr>
              <w:pStyle w:val="GlossEng2ptafter"/>
              <w:rPr>
                <w:rStyle w:val="ChSmallCaps"/>
              </w:rPr>
            </w:pPr>
            <w:r w:rsidRPr="0099608C">
              <w:rPr>
                <w:rStyle w:val="ChSmallCaps"/>
              </w:rPr>
              <w:t>1sg</w:t>
            </w:r>
          </w:p>
        </w:tc>
        <w:tc>
          <w:tcPr>
            <w:tcW w:w="734" w:type="dxa"/>
            <w:shd w:val="clear" w:color="auto" w:fill="auto"/>
          </w:tcPr>
          <w:p w14:paraId="35320260" w14:textId="77777777" w:rsidR="000931D0" w:rsidRPr="00F62170" w:rsidRDefault="000931D0" w:rsidP="001D04AF">
            <w:pPr>
              <w:pStyle w:val="GlossEng2ptafter"/>
            </w:pPr>
            <w:r w:rsidRPr="00F62170">
              <w:t>say</w:t>
            </w:r>
          </w:p>
        </w:tc>
        <w:tc>
          <w:tcPr>
            <w:tcW w:w="701" w:type="dxa"/>
            <w:gridSpan w:val="2"/>
            <w:shd w:val="clear" w:color="auto" w:fill="auto"/>
          </w:tcPr>
          <w:p w14:paraId="5A91DC43" w14:textId="77777777" w:rsidR="000931D0" w:rsidRPr="00F62170" w:rsidRDefault="000931D0" w:rsidP="001D04AF">
            <w:pPr>
              <w:pStyle w:val="GlossEng2ptafter"/>
            </w:pPr>
            <w:r w:rsidRPr="00F62170">
              <w:t>oh.no!</w:t>
            </w:r>
          </w:p>
        </w:tc>
        <w:tc>
          <w:tcPr>
            <w:tcW w:w="951" w:type="dxa"/>
            <w:gridSpan w:val="2"/>
            <w:shd w:val="clear" w:color="auto" w:fill="auto"/>
          </w:tcPr>
          <w:p w14:paraId="28BBE9CE" w14:textId="77777777" w:rsidR="000931D0" w:rsidRPr="00F62170" w:rsidRDefault="000931D0" w:rsidP="001D04AF">
            <w:pPr>
              <w:pStyle w:val="GlossEng2ptafter"/>
            </w:pPr>
            <w:r w:rsidRPr="00F62170">
              <w:t>uncle</w:t>
            </w:r>
          </w:p>
        </w:tc>
        <w:tc>
          <w:tcPr>
            <w:tcW w:w="777" w:type="dxa"/>
            <w:shd w:val="clear" w:color="auto" w:fill="auto"/>
          </w:tcPr>
          <w:p w14:paraId="4C055A27" w14:textId="77777777" w:rsidR="000931D0" w:rsidRPr="0099608C" w:rsidRDefault="000931D0" w:rsidP="001D04AF">
            <w:pPr>
              <w:pStyle w:val="GlossEng2ptafter"/>
              <w:rPr>
                <w:rStyle w:val="ChSmallCaps"/>
              </w:rPr>
            </w:pPr>
            <w:r w:rsidRPr="0099608C">
              <w:rPr>
                <w:rStyle w:val="ChSmallCaps"/>
              </w:rPr>
              <w:t>d.prox</w:t>
            </w:r>
          </w:p>
        </w:tc>
        <w:tc>
          <w:tcPr>
            <w:tcW w:w="1207" w:type="dxa"/>
            <w:shd w:val="clear" w:color="auto" w:fill="auto"/>
          </w:tcPr>
          <w:p w14:paraId="04606D9A" w14:textId="77777777" w:rsidR="000931D0" w:rsidRPr="00F62170" w:rsidRDefault="000931D0" w:rsidP="001D04AF">
            <w:pPr>
              <w:pStyle w:val="GlossEng2ptafter"/>
            </w:pPr>
            <w:r w:rsidRPr="00F62170">
              <w:t>fish</w:t>
            </w:r>
            <w:r>
              <w:t>.with.rod</w:t>
            </w:r>
          </w:p>
        </w:tc>
      </w:tr>
      <w:tr w:rsidR="000931D0" w:rsidRPr="009E643B" w14:paraId="65F9EF2D" w14:textId="77777777" w:rsidTr="00AC23C4">
        <w:trPr>
          <w:gridAfter w:val="3"/>
          <w:wAfter w:w="2465" w:type="dxa"/>
        </w:trPr>
        <w:tc>
          <w:tcPr>
            <w:tcW w:w="709" w:type="dxa"/>
            <w:shd w:val="clear" w:color="auto" w:fill="auto"/>
          </w:tcPr>
          <w:p w14:paraId="3A0B7E73" w14:textId="77777777" w:rsidR="000931D0" w:rsidRPr="004B6847" w:rsidRDefault="000931D0" w:rsidP="001D04AF">
            <w:pPr>
              <w:pStyle w:val="O0Nwnext"/>
            </w:pPr>
          </w:p>
        </w:tc>
        <w:tc>
          <w:tcPr>
            <w:tcW w:w="1617" w:type="dxa"/>
            <w:gridSpan w:val="3"/>
            <w:shd w:val="clear" w:color="auto" w:fill="auto"/>
          </w:tcPr>
          <w:p w14:paraId="65FED998" w14:textId="77777777" w:rsidR="000931D0" w:rsidRPr="009E643B" w:rsidRDefault="000931D0" w:rsidP="001D04AF">
            <w:pPr>
              <w:pStyle w:val="Text"/>
              <w:rPr>
                <w:rStyle w:val="ChBlueBold"/>
              </w:rPr>
            </w:pPr>
            <w:r w:rsidRPr="009E643B">
              <w:rPr>
                <w:rStyle w:val="ChBlueBold"/>
              </w:rPr>
              <w:t>emosi</w:t>
            </w:r>
          </w:p>
        </w:tc>
        <w:tc>
          <w:tcPr>
            <w:tcW w:w="777" w:type="dxa"/>
            <w:gridSpan w:val="2"/>
            <w:shd w:val="clear" w:color="auto" w:fill="auto"/>
          </w:tcPr>
          <w:p w14:paraId="7CEE8890" w14:textId="77777777" w:rsidR="000931D0" w:rsidRPr="009E643B" w:rsidRDefault="000931D0" w:rsidP="001D04AF">
            <w:pPr>
              <w:pStyle w:val="Text"/>
              <w:rPr>
                <w:rStyle w:val="ChBlueBold"/>
              </w:rPr>
            </w:pPr>
            <w:r w:rsidRPr="009E643B">
              <w:rPr>
                <w:rStyle w:val="ChBlueBold"/>
              </w:rPr>
              <w:t>ni</w:t>
            </w:r>
          </w:p>
        </w:tc>
      </w:tr>
      <w:tr w:rsidR="000931D0" w:rsidRPr="009E643B" w14:paraId="0FFB22FD" w14:textId="77777777" w:rsidTr="00AC23C4">
        <w:trPr>
          <w:gridAfter w:val="3"/>
          <w:wAfter w:w="2465" w:type="dxa"/>
        </w:trPr>
        <w:tc>
          <w:tcPr>
            <w:tcW w:w="709" w:type="dxa"/>
            <w:shd w:val="clear" w:color="auto" w:fill="auto"/>
          </w:tcPr>
          <w:p w14:paraId="40597CB8" w14:textId="77777777" w:rsidR="000931D0" w:rsidRPr="004B6847" w:rsidRDefault="000931D0" w:rsidP="001D04AF">
            <w:pPr>
              <w:pStyle w:val="GlossEng"/>
            </w:pPr>
          </w:p>
        </w:tc>
        <w:tc>
          <w:tcPr>
            <w:tcW w:w="1617" w:type="dxa"/>
            <w:gridSpan w:val="3"/>
            <w:shd w:val="clear" w:color="auto" w:fill="auto"/>
          </w:tcPr>
          <w:p w14:paraId="441283D9" w14:textId="77777777" w:rsidR="000931D0" w:rsidRPr="00F62170" w:rsidRDefault="000931D0" w:rsidP="001D04AF">
            <w:pPr>
              <w:pStyle w:val="GlossEng"/>
            </w:pPr>
            <w:r>
              <w:t>feel.</w:t>
            </w:r>
            <w:r w:rsidRPr="00F62170">
              <w:t>angry</w:t>
            </w:r>
            <w:r>
              <w:t>(.about)</w:t>
            </w:r>
          </w:p>
        </w:tc>
        <w:tc>
          <w:tcPr>
            <w:tcW w:w="777" w:type="dxa"/>
            <w:gridSpan w:val="2"/>
            <w:shd w:val="clear" w:color="auto" w:fill="auto"/>
          </w:tcPr>
          <w:p w14:paraId="1558EFFB" w14:textId="77777777" w:rsidR="000931D0" w:rsidRPr="0099608C" w:rsidRDefault="000931D0" w:rsidP="001D04AF">
            <w:pPr>
              <w:pStyle w:val="GlossEng"/>
              <w:rPr>
                <w:rStyle w:val="ChSmallCaps"/>
              </w:rPr>
            </w:pPr>
            <w:r w:rsidRPr="0099608C">
              <w:rPr>
                <w:rStyle w:val="ChSmallCaps"/>
              </w:rPr>
              <w:t>d.prox</w:t>
            </w:r>
          </w:p>
        </w:tc>
      </w:tr>
    </w:tbl>
    <w:p w14:paraId="3079FD3B" w14:textId="466E3D27" w:rsidR="000931D0" w:rsidRPr="002B1870" w:rsidRDefault="000931D0" w:rsidP="000931D0">
      <w:pPr>
        <w:pStyle w:val="FreeTranslEng"/>
      </w:pPr>
      <w:r>
        <w:t xml:space="preserve">[After having been provoked:] </w:t>
      </w:r>
      <w:r w:rsidR="00B7093A">
        <w:t>‘</w:t>
      </w:r>
      <w:r w:rsidRPr="00F62170">
        <w:t xml:space="preserve">I said, </w:t>
      </w:r>
      <w:r w:rsidR="00B7093A">
        <w:t>‘</w:t>
      </w:r>
      <w:r>
        <w:t>o</w:t>
      </w:r>
      <w:r w:rsidRPr="00F62170">
        <w:t xml:space="preserve">h no, </w:t>
      </w:r>
      <w:r w:rsidRPr="00F62B6C">
        <w:rPr>
          <w:rStyle w:val="ChBlueBold"/>
        </w:rPr>
        <w:t>uncle</w:t>
      </w:r>
      <w:r>
        <w:rPr>
          <w:rStyle w:val="ChBlueBold"/>
        </w:rPr>
        <w:t xml:space="preserve"> </w:t>
      </w:r>
      <w:r w:rsidR="00E5345F" w:rsidRPr="0097241B">
        <w:rPr>
          <w:rStyle w:val="ChBlueBold"/>
        </w:rPr>
        <w:t>(</w:t>
      </w:r>
      <w:r w:rsidR="00E5345F" w:rsidRPr="0097241B">
        <w:rPr>
          <w:rStyle w:val="ChBlueBold-SmallCaps"/>
        </w:rPr>
        <w:t>emph</w:t>
      </w:r>
      <w:r w:rsidR="00E5345F" w:rsidRPr="0097241B">
        <w:rPr>
          <w:rStyle w:val="ChBlueBold"/>
        </w:rPr>
        <w:t>)</w:t>
      </w:r>
      <w:r>
        <w:t xml:space="preserve"> </w:t>
      </w:r>
      <w:r w:rsidRPr="00F62170">
        <w:t>i</w:t>
      </w:r>
      <w:r>
        <w:t xml:space="preserve">s </w:t>
      </w:r>
      <w:r w:rsidRPr="00F83F90">
        <w:t xml:space="preserve">provoking </w:t>
      </w:r>
      <w:r>
        <w:rPr>
          <w:rStyle w:val="ChBlueBold"/>
        </w:rPr>
        <w:t xml:space="preserve">(our) </w:t>
      </w:r>
      <w:r w:rsidRPr="009E643B">
        <w:rPr>
          <w:rStyle w:val="ChBlueBold"/>
        </w:rPr>
        <w:t>emotions</w:t>
      </w:r>
      <w:r w:rsidR="0097241B" w:rsidRPr="0097241B">
        <w:rPr>
          <w:rStyle w:val="ChBlueBold"/>
        </w:rPr>
        <w:t xml:space="preserve"> (</w:t>
      </w:r>
      <w:r w:rsidR="0097241B" w:rsidRPr="0097241B">
        <w:rPr>
          <w:rStyle w:val="ChBlueBold-SmallCaps"/>
        </w:rPr>
        <w:t>emph</w:t>
      </w:r>
      <w:r w:rsidR="0097241B" w:rsidRPr="0097241B">
        <w:rPr>
          <w:rStyle w:val="ChBlueBold"/>
        </w:rPr>
        <w:t>)</w:t>
      </w:r>
      <w:r w:rsidR="00B7093A">
        <w:t>’’</w:t>
      </w:r>
      <w:r>
        <w:t xml:space="preserve"> </w:t>
      </w:r>
      <w:r w:rsidRPr="009E643B">
        <w:rPr>
          <w:rStyle w:val="ExampleSource"/>
        </w:rPr>
        <w:t>[081025-008-Cv.0124]</w:t>
      </w:r>
    </w:p>
    <w:tbl>
      <w:tblPr>
        <w:tblW w:w="6447" w:type="dxa"/>
        <w:tblCellMar>
          <w:left w:w="42" w:type="dxa"/>
          <w:right w:w="42" w:type="dxa"/>
        </w:tblCellMar>
        <w:tblLook w:val="01E0" w:firstRow="1" w:lastRow="1" w:firstColumn="1" w:lastColumn="1" w:noHBand="0" w:noVBand="0"/>
      </w:tblPr>
      <w:tblGrid>
        <w:gridCol w:w="708"/>
        <w:gridCol w:w="284"/>
        <w:gridCol w:w="205"/>
        <w:gridCol w:w="284"/>
        <w:gridCol w:w="422"/>
        <w:gridCol w:w="312"/>
        <w:gridCol w:w="284"/>
        <w:gridCol w:w="489"/>
        <w:gridCol w:w="73"/>
        <w:gridCol w:w="700"/>
        <w:gridCol w:w="570"/>
        <w:gridCol w:w="275"/>
        <w:gridCol w:w="489"/>
        <w:gridCol w:w="756"/>
        <w:gridCol w:w="596"/>
      </w:tblGrid>
      <w:tr w:rsidR="00AC23C4" w:rsidRPr="00414A9C" w14:paraId="38A991E9" w14:textId="77777777" w:rsidTr="00AC23C4">
        <w:tc>
          <w:tcPr>
            <w:tcW w:w="709" w:type="dxa"/>
            <w:shd w:val="clear" w:color="auto" w:fill="auto"/>
          </w:tcPr>
          <w:p w14:paraId="52F4988C" w14:textId="77777777" w:rsidR="000931D0" w:rsidRPr="00243B92" w:rsidRDefault="000931D0" w:rsidP="001D04AF">
            <w:pPr>
              <w:pStyle w:val="O0Nwnext"/>
            </w:pPr>
            <w:bookmarkStart w:id="3300" w:name="_Ref320726484"/>
            <w:bookmarkStart w:id="3301" w:name="_Ref338955277"/>
            <w:r>
              <w:t>(</w:t>
            </w:r>
            <w:fldSimple w:instr=" SEQ ( \* ARABIC \s 1 ">
              <w:r w:rsidR="00154D81">
                <w:rPr>
                  <w:noProof/>
                </w:rPr>
                <w:t>20</w:t>
              </w:r>
            </w:fldSimple>
            <w:bookmarkEnd w:id="3300"/>
            <w:r>
              <w:t>)</w:t>
            </w:r>
            <w:bookmarkEnd w:id="3301"/>
          </w:p>
        </w:tc>
        <w:tc>
          <w:tcPr>
            <w:tcW w:w="284" w:type="dxa"/>
            <w:shd w:val="clear" w:color="auto" w:fill="auto"/>
          </w:tcPr>
          <w:p w14:paraId="0C8D2414" w14:textId="77777777" w:rsidR="000931D0" w:rsidRPr="00AF7497" w:rsidRDefault="000931D0" w:rsidP="001D04AF">
            <w:pPr>
              <w:pStyle w:val="Text"/>
            </w:pPr>
            <w:r>
              <w:t>…</w:t>
            </w:r>
          </w:p>
        </w:tc>
        <w:tc>
          <w:tcPr>
            <w:tcW w:w="489" w:type="dxa"/>
            <w:gridSpan w:val="2"/>
            <w:shd w:val="clear" w:color="auto" w:fill="auto"/>
          </w:tcPr>
          <w:p w14:paraId="1DADD85A" w14:textId="77777777" w:rsidR="000931D0" w:rsidRPr="00AF7497" w:rsidRDefault="000931D0" w:rsidP="001D04AF">
            <w:pPr>
              <w:pStyle w:val="Text"/>
            </w:pPr>
            <w:r w:rsidRPr="00AF7497">
              <w:t>de</w:t>
            </w:r>
          </w:p>
        </w:tc>
        <w:tc>
          <w:tcPr>
            <w:tcW w:w="734" w:type="dxa"/>
            <w:gridSpan w:val="2"/>
            <w:shd w:val="clear" w:color="auto" w:fill="auto"/>
          </w:tcPr>
          <w:p w14:paraId="3151BA4E" w14:textId="77777777" w:rsidR="000931D0" w:rsidRPr="00AF7497" w:rsidRDefault="000931D0" w:rsidP="001D04AF">
            <w:pPr>
              <w:pStyle w:val="Text"/>
            </w:pPr>
            <w:r w:rsidRPr="00AF7497">
              <w:t>bilan</w:t>
            </w:r>
            <w:r>
              <w:t>g</w:t>
            </w:r>
            <w:r w:rsidR="00F852FD">
              <w:t>,</w:t>
            </w:r>
          </w:p>
        </w:tc>
        <w:tc>
          <w:tcPr>
            <w:tcW w:w="284" w:type="dxa"/>
            <w:shd w:val="clear" w:color="auto" w:fill="auto"/>
          </w:tcPr>
          <w:p w14:paraId="2765125C" w14:textId="77777777" w:rsidR="000931D0" w:rsidRPr="00AF7497" w:rsidRDefault="000931D0" w:rsidP="001D04AF">
            <w:pPr>
              <w:pStyle w:val="Text"/>
            </w:pPr>
            <w:r>
              <w:t>…</w:t>
            </w:r>
          </w:p>
        </w:tc>
        <w:tc>
          <w:tcPr>
            <w:tcW w:w="489" w:type="dxa"/>
            <w:shd w:val="clear" w:color="auto" w:fill="auto"/>
          </w:tcPr>
          <w:p w14:paraId="6B7E2CF5" w14:textId="77777777" w:rsidR="000931D0" w:rsidRPr="00BD692E" w:rsidRDefault="000931D0" w:rsidP="001D04AF">
            <w:pPr>
              <w:pStyle w:val="Text"/>
            </w:pPr>
            <w:r w:rsidRPr="00BD692E">
              <w:t>de</w:t>
            </w:r>
          </w:p>
        </w:tc>
        <w:tc>
          <w:tcPr>
            <w:tcW w:w="773" w:type="dxa"/>
            <w:gridSpan w:val="2"/>
            <w:shd w:val="clear" w:color="auto" w:fill="auto"/>
          </w:tcPr>
          <w:p w14:paraId="628FB587" w14:textId="77777777" w:rsidR="000931D0" w:rsidRPr="00BD692E" w:rsidRDefault="000931D0" w:rsidP="001D04AF">
            <w:pPr>
              <w:pStyle w:val="Text"/>
            </w:pPr>
            <w:r w:rsidRPr="00BD692E">
              <w:t>suda</w:t>
            </w:r>
          </w:p>
        </w:tc>
        <w:tc>
          <w:tcPr>
            <w:tcW w:w="845" w:type="dxa"/>
            <w:gridSpan w:val="2"/>
            <w:shd w:val="clear" w:color="auto" w:fill="auto"/>
          </w:tcPr>
          <w:p w14:paraId="3E33E611" w14:textId="77777777" w:rsidR="000931D0" w:rsidRPr="00BD692E" w:rsidRDefault="000931D0" w:rsidP="001D04AF">
            <w:pPr>
              <w:pStyle w:val="Text"/>
            </w:pPr>
            <w:r w:rsidRPr="00BD692E">
              <w:t>biasa</w:t>
            </w:r>
          </w:p>
        </w:tc>
        <w:tc>
          <w:tcPr>
            <w:tcW w:w="489" w:type="dxa"/>
            <w:shd w:val="clear" w:color="auto" w:fill="auto"/>
          </w:tcPr>
          <w:p w14:paraId="680DF4D6" w14:textId="77777777" w:rsidR="000931D0" w:rsidRPr="00BD692E" w:rsidRDefault="000931D0" w:rsidP="001D04AF">
            <w:pPr>
              <w:pStyle w:val="Text"/>
            </w:pPr>
            <w:r w:rsidRPr="00BD692E">
              <w:t>de</w:t>
            </w:r>
          </w:p>
        </w:tc>
        <w:tc>
          <w:tcPr>
            <w:tcW w:w="756" w:type="dxa"/>
            <w:shd w:val="clear" w:color="auto" w:fill="auto"/>
          </w:tcPr>
          <w:p w14:paraId="7A76ADB3" w14:textId="77777777" w:rsidR="000931D0" w:rsidRPr="00BD692E" w:rsidRDefault="000931D0" w:rsidP="001D04AF">
            <w:pPr>
              <w:pStyle w:val="Text"/>
            </w:pPr>
            <w:r w:rsidRPr="00BD692E">
              <w:t>bisa</w:t>
            </w:r>
          </w:p>
        </w:tc>
        <w:tc>
          <w:tcPr>
            <w:tcW w:w="595" w:type="dxa"/>
            <w:shd w:val="clear" w:color="auto" w:fill="auto"/>
          </w:tcPr>
          <w:p w14:paraId="35F2A4D0" w14:textId="00DE3B90" w:rsidR="000931D0" w:rsidRPr="00BD692E" w:rsidRDefault="00521B1C" w:rsidP="001D04AF">
            <w:pPr>
              <w:pStyle w:val="Text"/>
            </w:pPr>
            <w:r>
              <w:t>kerja</w:t>
            </w:r>
            <w:r w:rsidR="00CC3ADA">
              <w:t>,</w:t>
            </w:r>
          </w:p>
        </w:tc>
      </w:tr>
      <w:tr w:rsidR="00AC23C4" w:rsidRPr="00AC23C4" w14:paraId="2CF6E707" w14:textId="77777777" w:rsidTr="00AC23C4">
        <w:tc>
          <w:tcPr>
            <w:tcW w:w="709" w:type="dxa"/>
            <w:shd w:val="clear" w:color="auto" w:fill="auto"/>
          </w:tcPr>
          <w:p w14:paraId="5C4F6305" w14:textId="77777777" w:rsidR="000931D0" w:rsidRPr="00B012BA" w:rsidRDefault="000931D0" w:rsidP="001D04AF">
            <w:pPr>
              <w:pStyle w:val="GlossEng2ptafter"/>
            </w:pPr>
          </w:p>
        </w:tc>
        <w:tc>
          <w:tcPr>
            <w:tcW w:w="284" w:type="dxa"/>
            <w:shd w:val="clear" w:color="auto" w:fill="auto"/>
          </w:tcPr>
          <w:p w14:paraId="6C96ACAD" w14:textId="77777777" w:rsidR="000931D0" w:rsidRPr="00856563" w:rsidRDefault="000931D0" w:rsidP="001D04AF">
            <w:pPr>
              <w:pStyle w:val="GlossEng2ptafter"/>
            </w:pPr>
          </w:p>
        </w:tc>
        <w:tc>
          <w:tcPr>
            <w:tcW w:w="489" w:type="dxa"/>
            <w:gridSpan w:val="2"/>
            <w:shd w:val="clear" w:color="auto" w:fill="auto"/>
          </w:tcPr>
          <w:p w14:paraId="6B6B5E55" w14:textId="77777777" w:rsidR="000931D0" w:rsidRPr="0099608C" w:rsidRDefault="000931D0" w:rsidP="001D04AF">
            <w:pPr>
              <w:pStyle w:val="GlossEng2ptafter"/>
              <w:rPr>
                <w:rStyle w:val="ChSmallCaps"/>
              </w:rPr>
            </w:pPr>
            <w:r w:rsidRPr="0099608C">
              <w:rPr>
                <w:rStyle w:val="ChSmallCaps"/>
              </w:rPr>
              <w:t>3sg</w:t>
            </w:r>
          </w:p>
        </w:tc>
        <w:tc>
          <w:tcPr>
            <w:tcW w:w="734" w:type="dxa"/>
            <w:gridSpan w:val="2"/>
            <w:shd w:val="clear" w:color="auto" w:fill="auto"/>
          </w:tcPr>
          <w:p w14:paraId="110EDBE4" w14:textId="77777777" w:rsidR="000931D0" w:rsidRPr="00AF7497" w:rsidRDefault="000931D0" w:rsidP="001D04AF">
            <w:pPr>
              <w:pStyle w:val="GlossEng2ptafter"/>
            </w:pPr>
            <w:r w:rsidRPr="00AF7497">
              <w:t>say</w:t>
            </w:r>
          </w:p>
        </w:tc>
        <w:tc>
          <w:tcPr>
            <w:tcW w:w="284" w:type="dxa"/>
            <w:shd w:val="clear" w:color="auto" w:fill="auto"/>
          </w:tcPr>
          <w:p w14:paraId="02167ACC" w14:textId="77777777" w:rsidR="000931D0" w:rsidRPr="00AF7497" w:rsidRDefault="000931D0" w:rsidP="001D04AF">
            <w:pPr>
              <w:pStyle w:val="GlossEng2ptafter"/>
            </w:pPr>
          </w:p>
        </w:tc>
        <w:tc>
          <w:tcPr>
            <w:tcW w:w="489" w:type="dxa"/>
            <w:shd w:val="clear" w:color="auto" w:fill="auto"/>
          </w:tcPr>
          <w:p w14:paraId="337183BB" w14:textId="77777777" w:rsidR="000931D0" w:rsidRPr="0099608C" w:rsidRDefault="000931D0" w:rsidP="001D04AF">
            <w:pPr>
              <w:pStyle w:val="GlossEng2ptafter"/>
              <w:rPr>
                <w:rStyle w:val="ChSmallCaps"/>
              </w:rPr>
            </w:pPr>
            <w:r w:rsidRPr="0099608C">
              <w:rPr>
                <w:rStyle w:val="ChSmallCaps"/>
              </w:rPr>
              <w:t>3sg</w:t>
            </w:r>
          </w:p>
        </w:tc>
        <w:tc>
          <w:tcPr>
            <w:tcW w:w="773" w:type="dxa"/>
            <w:gridSpan w:val="2"/>
            <w:shd w:val="clear" w:color="auto" w:fill="auto"/>
          </w:tcPr>
          <w:p w14:paraId="24D76971" w14:textId="77777777" w:rsidR="000931D0" w:rsidRPr="00BD692E" w:rsidRDefault="000931D0" w:rsidP="001D04AF">
            <w:pPr>
              <w:pStyle w:val="GlossEng2ptafter"/>
            </w:pPr>
            <w:r w:rsidRPr="00BD692E">
              <w:t>already</w:t>
            </w:r>
          </w:p>
        </w:tc>
        <w:tc>
          <w:tcPr>
            <w:tcW w:w="845" w:type="dxa"/>
            <w:gridSpan w:val="2"/>
            <w:shd w:val="clear" w:color="auto" w:fill="auto"/>
          </w:tcPr>
          <w:p w14:paraId="76F4C99F" w14:textId="77777777" w:rsidR="000931D0" w:rsidRPr="00BD692E" w:rsidRDefault="000931D0" w:rsidP="001D04AF">
            <w:pPr>
              <w:pStyle w:val="GlossEng2ptafter"/>
            </w:pPr>
            <w:r>
              <w:t>be.</w:t>
            </w:r>
            <w:r w:rsidRPr="00BD692E">
              <w:t>usual</w:t>
            </w:r>
          </w:p>
        </w:tc>
        <w:tc>
          <w:tcPr>
            <w:tcW w:w="489" w:type="dxa"/>
            <w:shd w:val="clear" w:color="auto" w:fill="auto"/>
          </w:tcPr>
          <w:p w14:paraId="27E7D418" w14:textId="77777777" w:rsidR="000931D0" w:rsidRPr="0099608C" w:rsidRDefault="000931D0" w:rsidP="001D04AF">
            <w:pPr>
              <w:pStyle w:val="GlossEng2ptafter"/>
              <w:rPr>
                <w:rStyle w:val="ChSmallCaps"/>
              </w:rPr>
            </w:pPr>
            <w:r w:rsidRPr="0099608C">
              <w:rPr>
                <w:rStyle w:val="ChSmallCaps"/>
              </w:rPr>
              <w:t>3sg</w:t>
            </w:r>
          </w:p>
        </w:tc>
        <w:tc>
          <w:tcPr>
            <w:tcW w:w="756" w:type="dxa"/>
            <w:shd w:val="clear" w:color="auto" w:fill="auto"/>
          </w:tcPr>
          <w:p w14:paraId="03C075F6" w14:textId="77777777" w:rsidR="000931D0" w:rsidRPr="00BD692E" w:rsidRDefault="000931D0" w:rsidP="001D04AF">
            <w:pPr>
              <w:pStyle w:val="GlossEng2ptafter"/>
            </w:pPr>
            <w:r w:rsidRPr="00BD692E">
              <w:t>be.able</w:t>
            </w:r>
          </w:p>
        </w:tc>
        <w:tc>
          <w:tcPr>
            <w:tcW w:w="595" w:type="dxa"/>
            <w:shd w:val="clear" w:color="auto" w:fill="auto"/>
          </w:tcPr>
          <w:p w14:paraId="097A1EA9" w14:textId="77777777" w:rsidR="000931D0" w:rsidRPr="00BD692E" w:rsidRDefault="000931D0" w:rsidP="001D04AF">
            <w:pPr>
              <w:pStyle w:val="GlossEng2ptafter"/>
            </w:pPr>
            <w:r w:rsidRPr="00BD692E">
              <w:t>work</w:t>
            </w:r>
          </w:p>
        </w:tc>
      </w:tr>
      <w:tr w:rsidR="00AC23C4" w:rsidRPr="00414A9C" w14:paraId="0B9C5D1B" w14:textId="77777777" w:rsidTr="00AC23C4">
        <w:trPr>
          <w:gridAfter w:val="4"/>
          <w:wAfter w:w="2116" w:type="dxa"/>
        </w:trPr>
        <w:tc>
          <w:tcPr>
            <w:tcW w:w="709" w:type="dxa"/>
            <w:shd w:val="clear" w:color="auto" w:fill="auto"/>
          </w:tcPr>
          <w:p w14:paraId="1709C2C6" w14:textId="77777777" w:rsidR="000931D0" w:rsidRPr="00A639F4" w:rsidRDefault="000931D0" w:rsidP="00A54305">
            <w:pPr>
              <w:pStyle w:val="O0Nwnext"/>
            </w:pPr>
          </w:p>
        </w:tc>
        <w:tc>
          <w:tcPr>
            <w:tcW w:w="489" w:type="dxa"/>
            <w:gridSpan w:val="2"/>
            <w:shd w:val="clear" w:color="auto" w:fill="auto"/>
          </w:tcPr>
          <w:p w14:paraId="6C81E77D" w14:textId="77777777" w:rsidR="000931D0" w:rsidRPr="00A639F4" w:rsidRDefault="000931D0" w:rsidP="001D04AF">
            <w:pPr>
              <w:pStyle w:val="Text"/>
              <w:rPr>
                <w:rStyle w:val="ChBlueBold"/>
              </w:rPr>
            </w:pPr>
            <w:r w:rsidRPr="00A639F4">
              <w:rPr>
                <w:rStyle w:val="ChBlueBold"/>
              </w:rPr>
              <w:t>de</w:t>
            </w:r>
          </w:p>
        </w:tc>
        <w:tc>
          <w:tcPr>
            <w:tcW w:w="706" w:type="dxa"/>
            <w:gridSpan w:val="2"/>
            <w:shd w:val="clear" w:color="auto" w:fill="auto"/>
          </w:tcPr>
          <w:p w14:paraId="4E9AA424" w14:textId="77777777" w:rsidR="000931D0" w:rsidRPr="00A639F4" w:rsidRDefault="000931D0" w:rsidP="001D04AF">
            <w:pPr>
              <w:pStyle w:val="Text"/>
              <w:rPr>
                <w:rStyle w:val="ChBlueBold"/>
              </w:rPr>
            </w:pPr>
            <w:r w:rsidRPr="00A639F4">
              <w:rPr>
                <w:rStyle w:val="ChBlueBold"/>
              </w:rPr>
              <w:t>tu</w:t>
            </w:r>
          </w:p>
        </w:tc>
        <w:tc>
          <w:tcPr>
            <w:tcW w:w="595" w:type="dxa"/>
            <w:gridSpan w:val="2"/>
            <w:shd w:val="clear" w:color="auto" w:fill="auto"/>
          </w:tcPr>
          <w:p w14:paraId="1D97CB21" w14:textId="77777777" w:rsidR="000931D0" w:rsidRPr="00BD692E" w:rsidRDefault="000931D0" w:rsidP="001D04AF">
            <w:pPr>
              <w:pStyle w:val="Text"/>
            </w:pPr>
            <w:r w:rsidRPr="00BD692E">
              <w:t>kerja</w:t>
            </w:r>
          </w:p>
        </w:tc>
        <w:tc>
          <w:tcPr>
            <w:tcW w:w="562" w:type="dxa"/>
            <w:gridSpan w:val="2"/>
            <w:shd w:val="clear" w:color="auto" w:fill="auto"/>
          </w:tcPr>
          <w:p w14:paraId="6358607E" w14:textId="77777777" w:rsidR="000931D0" w:rsidRPr="00BD692E" w:rsidRDefault="000931D0" w:rsidP="001D04AF">
            <w:pPr>
              <w:pStyle w:val="Text"/>
            </w:pPr>
            <w:r w:rsidRPr="00BD692E">
              <w:t>kaya</w:t>
            </w:r>
          </w:p>
        </w:tc>
        <w:tc>
          <w:tcPr>
            <w:tcW w:w="1270" w:type="dxa"/>
            <w:gridSpan w:val="2"/>
            <w:shd w:val="clear" w:color="auto" w:fill="auto"/>
          </w:tcPr>
          <w:p w14:paraId="507AA1C2" w14:textId="77777777" w:rsidR="000931D0" w:rsidRPr="00BD692E" w:rsidRDefault="000931D0" w:rsidP="001D04AF">
            <w:pPr>
              <w:pStyle w:val="Text"/>
            </w:pPr>
            <w:r w:rsidRPr="00BD692E">
              <w:t>l</w:t>
            </w:r>
            <w:r w:rsidR="005B49B4">
              <w:t>aki~</w:t>
            </w:r>
            <w:r w:rsidRPr="00BD692E">
              <w:t>laki</w:t>
            </w:r>
          </w:p>
        </w:tc>
      </w:tr>
      <w:tr w:rsidR="00AC23C4" w:rsidRPr="00AC23C4" w14:paraId="68C9B595" w14:textId="77777777" w:rsidTr="00AC23C4">
        <w:trPr>
          <w:gridAfter w:val="4"/>
          <w:wAfter w:w="2116" w:type="dxa"/>
        </w:trPr>
        <w:tc>
          <w:tcPr>
            <w:tcW w:w="709" w:type="dxa"/>
            <w:shd w:val="clear" w:color="auto" w:fill="auto"/>
          </w:tcPr>
          <w:p w14:paraId="08AC8F2E" w14:textId="77777777" w:rsidR="000931D0" w:rsidRPr="00A639F4" w:rsidRDefault="000931D0" w:rsidP="001D04AF">
            <w:pPr>
              <w:pStyle w:val="GlossEng"/>
            </w:pPr>
          </w:p>
        </w:tc>
        <w:tc>
          <w:tcPr>
            <w:tcW w:w="489" w:type="dxa"/>
            <w:gridSpan w:val="2"/>
            <w:shd w:val="clear" w:color="auto" w:fill="auto"/>
          </w:tcPr>
          <w:p w14:paraId="5EFD9E4B" w14:textId="77777777" w:rsidR="000931D0" w:rsidRPr="0099608C" w:rsidRDefault="000931D0" w:rsidP="001D04AF">
            <w:pPr>
              <w:pStyle w:val="GlossEng"/>
              <w:rPr>
                <w:rStyle w:val="ChSmallCaps"/>
              </w:rPr>
            </w:pPr>
            <w:r w:rsidRPr="0099608C">
              <w:rPr>
                <w:rStyle w:val="ChSmallCaps"/>
              </w:rPr>
              <w:t>3sg</w:t>
            </w:r>
          </w:p>
        </w:tc>
        <w:tc>
          <w:tcPr>
            <w:tcW w:w="706" w:type="dxa"/>
            <w:gridSpan w:val="2"/>
            <w:shd w:val="clear" w:color="auto" w:fill="auto"/>
          </w:tcPr>
          <w:p w14:paraId="42AE8122" w14:textId="77777777" w:rsidR="000931D0" w:rsidRPr="0099608C" w:rsidRDefault="000931D0" w:rsidP="001D04AF">
            <w:pPr>
              <w:pStyle w:val="GlossEng"/>
              <w:rPr>
                <w:rStyle w:val="ChSmallCaps"/>
              </w:rPr>
            </w:pPr>
            <w:r w:rsidRPr="0099608C">
              <w:rPr>
                <w:rStyle w:val="ChSmallCaps"/>
              </w:rPr>
              <w:t>d.dist</w:t>
            </w:r>
          </w:p>
        </w:tc>
        <w:tc>
          <w:tcPr>
            <w:tcW w:w="595" w:type="dxa"/>
            <w:gridSpan w:val="2"/>
            <w:shd w:val="clear" w:color="auto" w:fill="auto"/>
          </w:tcPr>
          <w:p w14:paraId="3B9CBFAE" w14:textId="77777777" w:rsidR="000931D0" w:rsidRPr="00BD692E" w:rsidRDefault="000931D0" w:rsidP="001D04AF">
            <w:pPr>
              <w:pStyle w:val="GlossEng"/>
            </w:pPr>
            <w:r w:rsidRPr="00BD692E">
              <w:t>work</w:t>
            </w:r>
          </w:p>
        </w:tc>
        <w:tc>
          <w:tcPr>
            <w:tcW w:w="562" w:type="dxa"/>
            <w:gridSpan w:val="2"/>
            <w:shd w:val="clear" w:color="auto" w:fill="auto"/>
          </w:tcPr>
          <w:p w14:paraId="0772573F" w14:textId="77777777" w:rsidR="000931D0" w:rsidRPr="00BD692E" w:rsidRDefault="000931D0" w:rsidP="001D04AF">
            <w:pPr>
              <w:pStyle w:val="GlossEng"/>
            </w:pPr>
            <w:r w:rsidRPr="00BD692E">
              <w:t>like</w:t>
            </w:r>
          </w:p>
        </w:tc>
        <w:tc>
          <w:tcPr>
            <w:tcW w:w="1270" w:type="dxa"/>
            <w:gridSpan w:val="2"/>
            <w:shd w:val="clear" w:color="auto" w:fill="auto"/>
          </w:tcPr>
          <w:p w14:paraId="4889C7FB" w14:textId="77777777" w:rsidR="000931D0" w:rsidRPr="00BD692E" w:rsidRDefault="00A54305" w:rsidP="001D04AF">
            <w:pPr>
              <w:pStyle w:val="GlossEng"/>
            </w:pPr>
            <w:r w:rsidRPr="0099608C">
              <w:rPr>
                <w:rStyle w:val="ChSmallCaps"/>
              </w:rPr>
              <w:t>rdp</w:t>
            </w:r>
            <w:r>
              <w:t>~husband</w:t>
            </w:r>
          </w:p>
        </w:tc>
      </w:tr>
    </w:tbl>
    <w:p w14:paraId="1D480752" w14:textId="37959768" w:rsidR="000931D0" w:rsidRPr="00BD692E" w:rsidRDefault="00B7093A" w:rsidP="00CC3ADA">
      <w:pPr>
        <w:pStyle w:val="FreeTranslEng"/>
      </w:pPr>
      <w:r>
        <w:t>‘</w:t>
      </w:r>
      <w:r w:rsidR="000931D0">
        <w:t>[</w:t>
      </w:r>
      <w:r w:rsidR="00940E74">
        <w:t>and then</w:t>
      </w:r>
      <w:r w:rsidR="000931D0">
        <w:t xml:space="preserve"> my husband told (them),] he said, </w:t>
      </w:r>
      <w:r>
        <w:t>‘</w:t>
      </w:r>
      <w:r w:rsidR="000931D0">
        <w:t>…</w:t>
      </w:r>
      <w:r w:rsidR="00E903BF">
        <w:t xml:space="preserve"> </w:t>
      </w:r>
      <w:r w:rsidR="000931D0">
        <w:t>she</w:t>
      </w:r>
      <w:r>
        <w:t>’</w:t>
      </w:r>
      <w:r w:rsidR="000931D0">
        <w:t xml:space="preserve">s already used </w:t>
      </w:r>
      <w:r w:rsidR="00CC3ADA">
        <w:t>(</w:t>
      </w:r>
      <w:r w:rsidR="000931D0">
        <w:t xml:space="preserve">to working like this), she can work (hard), </w:t>
      </w:r>
      <w:r w:rsidR="000931D0" w:rsidRPr="000159F6">
        <w:rPr>
          <w:rStyle w:val="ChBlueBold"/>
        </w:rPr>
        <w:t>she</w:t>
      </w:r>
      <w:r w:rsidR="0097241B" w:rsidRPr="0097241B">
        <w:rPr>
          <w:rStyle w:val="ChBlueBold"/>
        </w:rPr>
        <w:t xml:space="preserve"> (</w:t>
      </w:r>
      <w:r w:rsidR="0097241B" w:rsidRPr="0097241B">
        <w:rPr>
          <w:rStyle w:val="ChBlueBold-SmallCaps"/>
        </w:rPr>
        <w:t>emph</w:t>
      </w:r>
      <w:r w:rsidR="0097241B" w:rsidRPr="0097241B">
        <w:rPr>
          <w:rStyle w:val="ChBlueBold"/>
        </w:rPr>
        <w:t>)</w:t>
      </w:r>
      <w:r w:rsidR="000931D0" w:rsidRPr="000159F6">
        <w:t xml:space="preserve"> </w:t>
      </w:r>
      <w:r w:rsidR="000931D0">
        <w:t>works like a man</w:t>
      </w:r>
      <w:r>
        <w:t>’’</w:t>
      </w:r>
      <w:r w:rsidR="000931D0">
        <w:t xml:space="preserve"> </w:t>
      </w:r>
      <w:r w:rsidR="000931D0" w:rsidRPr="00A639F4">
        <w:rPr>
          <w:rStyle w:val="ExampleSource"/>
        </w:rPr>
        <w:t>[081014-007-</w:t>
      </w:r>
      <w:r w:rsidR="00E34A02">
        <w:rPr>
          <w:rStyle w:val="ExampleSource"/>
        </w:rPr>
        <w:t>CvEx</w:t>
      </w:r>
      <w:r w:rsidR="000931D0" w:rsidRPr="00A639F4">
        <w:rPr>
          <w:rStyle w:val="ExampleSource"/>
        </w:rPr>
        <w:t>.</w:t>
      </w:r>
      <w:r w:rsidR="000931D0">
        <w:rPr>
          <w:rStyle w:val="ExampleSource"/>
        </w:rPr>
        <w:t>0049</w:t>
      </w:r>
      <w:r w:rsidR="00E34EAC">
        <w:rPr>
          <w:rStyle w:val="ExampleSource"/>
        </w:rPr>
        <w:t>-</w:t>
      </w:r>
      <w:r w:rsidR="000931D0" w:rsidRPr="00A639F4">
        <w:rPr>
          <w:rStyle w:val="ExampleSource"/>
        </w:rPr>
        <w:t>0050]</w:t>
      </w:r>
    </w:p>
    <w:p w14:paraId="6F4DA7BB" w14:textId="598C5BA4" w:rsidR="000931D0" w:rsidRDefault="000931D0" w:rsidP="00516196">
      <w:pPr>
        <w:pStyle w:val="Body0005after"/>
      </w:pPr>
      <w:r>
        <w:t xml:space="preserve">In the second set of examples in </w:t>
      </w:r>
      <w:r>
        <w:fldChar w:fldCharType="begin"/>
      </w:r>
      <w:r>
        <w:instrText xml:space="preserve"> REF _Ref338955278 \h </w:instrText>
      </w:r>
      <w:r>
        <w:fldChar w:fldCharType="separate"/>
      </w:r>
      <w:r w:rsidR="00154D81">
        <w:t>(</w:t>
      </w:r>
      <w:r w:rsidR="00154D81">
        <w:rPr>
          <w:noProof/>
        </w:rPr>
        <w:t>21</w:t>
      </w:r>
      <w:r w:rsidR="00154D81">
        <w:t>)</w:t>
      </w:r>
      <w:r>
        <w:fldChar w:fldCharType="end"/>
      </w:r>
      <w:r>
        <w:t xml:space="preserve"> and </w:t>
      </w:r>
      <w:r>
        <w:fldChar w:fldCharType="begin"/>
      </w:r>
      <w:r>
        <w:instrText xml:space="preserve"> REF _Ref338955279 \h </w:instrText>
      </w:r>
      <w:r>
        <w:fldChar w:fldCharType="separate"/>
      </w:r>
      <w:r w:rsidR="00154D81">
        <w:t>(</w:t>
      </w:r>
      <w:r w:rsidR="00154D81">
        <w:rPr>
          <w:noProof/>
        </w:rPr>
        <w:t>22</w:t>
      </w:r>
      <w:r w:rsidR="00154D81">
        <w:t>)</w:t>
      </w:r>
      <w:r>
        <w:fldChar w:fldCharType="end"/>
      </w:r>
      <w:r>
        <w:t xml:space="preserve">, the demonstratives are used adverbially to signal vividness. </w:t>
      </w:r>
      <w:r>
        <w:rPr>
          <w:lang w:eastAsia="en-US"/>
        </w:rPr>
        <w:t xml:space="preserve">In </w:t>
      </w:r>
      <w:r>
        <w:fldChar w:fldCharType="begin"/>
      </w:r>
      <w:r>
        <w:instrText xml:space="preserve"> REF _Ref338955278 \h </w:instrText>
      </w:r>
      <w:r>
        <w:fldChar w:fldCharType="separate"/>
      </w:r>
      <w:r w:rsidR="00154D81">
        <w:t>(</w:t>
      </w:r>
      <w:r w:rsidR="00154D81">
        <w:rPr>
          <w:noProof/>
        </w:rPr>
        <w:t>21</w:t>
      </w:r>
      <w:r w:rsidR="00154D81">
        <w:t>)</w:t>
      </w:r>
      <w:r>
        <w:fldChar w:fldCharType="end"/>
      </w:r>
      <w:r>
        <w:t xml:space="preserve">, </w:t>
      </w:r>
      <w:r w:rsidRPr="00DD49F6">
        <w:rPr>
          <w:rStyle w:val="ChItalBold"/>
        </w:rPr>
        <w:t>ini</w:t>
      </w:r>
      <w:r>
        <w:rPr>
          <w:lang w:eastAsia="en-US"/>
        </w:rPr>
        <w:t xml:space="preserve"> </w:t>
      </w:r>
      <w:r w:rsidR="00B7093A">
        <w:rPr>
          <w:lang w:eastAsia="en-US"/>
        </w:rPr>
        <w:t>‘</w:t>
      </w:r>
      <w:r w:rsidRPr="0099608C">
        <w:rPr>
          <w:rStyle w:val="ChSmallCaps"/>
        </w:rPr>
        <w:t>d.prox</w:t>
      </w:r>
      <w:r w:rsidR="00B7093A">
        <w:rPr>
          <w:lang w:eastAsia="en-US"/>
        </w:rPr>
        <w:t>’</w:t>
      </w:r>
      <w:r>
        <w:rPr>
          <w:lang w:eastAsia="en-US"/>
        </w:rPr>
        <w:t xml:space="preserve"> modifies the verb </w:t>
      </w:r>
      <w:r w:rsidRPr="00383E1F">
        <w:rPr>
          <w:rStyle w:val="ChItalBold"/>
        </w:rPr>
        <w:t>hidup</w:t>
      </w:r>
      <w:r>
        <w:rPr>
          <w:lang w:eastAsia="en-US"/>
        </w:rPr>
        <w:t xml:space="preserve"> </w:t>
      </w:r>
      <w:r w:rsidR="00B7093A">
        <w:rPr>
          <w:lang w:eastAsia="en-US"/>
        </w:rPr>
        <w:t>‘</w:t>
      </w:r>
      <w:r>
        <w:rPr>
          <w:lang w:eastAsia="en-US"/>
        </w:rPr>
        <w:t>live</w:t>
      </w:r>
      <w:r w:rsidR="00B7093A">
        <w:rPr>
          <w:lang w:eastAsia="en-US"/>
        </w:rPr>
        <w:t>’</w:t>
      </w:r>
      <w:r>
        <w:rPr>
          <w:lang w:eastAsia="en-US"/>
        </w:rPr>
        <w:t xml:space="preserve">, resulting in the emphatic reading </w:t>
      </w:r>
      <w:r w:rsidRPr="00961036">
        <w:rPr>
          <w:rStyle w:val="ChItalBold"/>
        </w:rPr>
        <w:t>hidu</w:t>
      </w:r>
      <w:r>
        <w:rPr>
          <w:rStyle w:val="ChItalBold"/>
        </w:rPr>
        <w:t>p ini</w:t>
      </w:r>
      <w:r w:rsidRPr="00024B1A">
        <w:t xml:space="preserve"> </w:t>
      </w:r>
      <w:r w:rsidR="00B7093A">
        <w:rPr>
          <w:lang w:eastAsia="en-US"/>
        </w:rPr>
        <w:t>‘</w:t>
      </w:r>
      <w:r>
        <w:rPr>
          <w:lang w:eastAsia="en-US"/>
        </w:rPr>
        <w:t>to be very much alive</w:t>
      </w:r>
      <w:r w:rsidR="00B7093A">
        <w:rPr>
          <w:lang w:eastAsia="en-US"/>
        </w:rPr>
        <w:t>’</w:t>
      </w:r>
      <w:r>
        <w:rPr>
          <w:lang w:eastAsia="en-US"/>
        </w:rPr>
        <w:t xml:space="preserve">. Along similar lines, in </w:t>
      </w:r>
      <w:r>
        <w:fldChar w:fldCharType="begin"/>
      </w:r>
      <w:r>
        <w:instrText xml:space="preserve"> REF _Ref338955279 \h </w:instrText>
      </w:r>
      <w:r>
        <w:fldChar w:fldCharType="separate"/>
      </w:r>
      <w:r w:rsidR="00154D81">
        <w:t>(</w:t>
      </w:r>
      <w:r w:rsidR="00154D81">
        <w:rPr>
          <w:noProof/>
        </w:rPr>
        <w:t>22</w:t>
      </w:r>
      <w:r w:rsidR="00154D81">
        <w:t>)</w:t>
      </w:r>
      <w:r>
        <w:fldChar w:fldCharType="end"/>
      </w:r>
      <w:r>
        <w:t xml:space="preserve">, </w:t>
      </w:r>
      <w:r w:rsidRPr="00FA6464">
        <w:rPr>
          <w:rStyle w:val="ChItalBold"/>
        </w:rPr>
        <w:t>itu</w:t>
      </w:r>
      <w:r>
        <w:t xml:space="preserve"> </w:t>
      </w:r>
      <w:r w:rsidR="00B7093A">
        <w:t>‘</w:t>
      </w:r>
      <w:r w:rsidRPr="0099608C">
        <w:rPr>
          <w:rStyle w:val="ChSmallCaps"/>
        </w:rPr>
        <w:t>d.dist</w:t>
      </w:r>
      <w:r w:rsidR="00B7093A">
        <w:t>’</w:t>
      </w:r>
      <w:r>
        <w:t xml:space="preserve"> modifies the verb </w:t>
      </w:r>
      <w:r w:rsidRPr="004563D8">
        <w:rPr>
          <w:rStyle w:val="ChItalBold"/>
        </w:rPr>
        <w:t>lompat</w:t>
      </w:r>
      <w:r>
        <w:t xml:space="preserve"> </w:t>
      </w:r>
      <w:r w:rsidR="00B7093A">
        <w:t>‘</w:t>
      </w:r>
      <w:r>
        <w:t>jump</w:t>
      </w:r>
      <w:r w:rsidR="00B7093A">
        <w:t>’</w:t>
      </w:r>
      <w:r>
        <w:t xml:space="preserve">, giving the emphatic reading </w:t>
      </w:r>
      <w:r>
        <w:rPr>
          <w:rStyle w:val="ChItalBold"/>
        </w:rPr>
        <w:t>lompat i</w:t>
      </w:r>
      <w:r w:rsidRPr="003646C5">
        <w:rPr>
          <w:rStyle w:val="ChItalBold"/>
        </w:rPr>
        <w:t>tu</w:t>
      </w:r>
      <w:r>
        <w:t xml:space="preserve"> </w:t>
      </w:r>
      <w:r w:rsidR="00B7093A">
        <w:t>‘</w:t>
      </w:r>
      <w:r>
        <w:t>really jumped</w:t>
      </w:r>
      <w:r w:rsidR="00B7093A">
        <w:t>’</w:t>
      </w:r>
      <w:r>
        <w:t>. Again, these examples illustrate the overlapping functions of the demonstratives</w:t>
      </w:r>
      <w:r w:rsidR="009B6CA5">
        <w:t xml:space="preserve">: while </w:t>
      </w:r>
      <w:r>
        <w:t>indicating vividness, they also have temporal uses</w:t>
      </w:r>
      <w:r w:rsidR="009B6CA5">
        <w:t>. T</w:t>
      </w:r>
      <w:r>
        <w:t xml:space="preserve">hey signal temporal proximity indicating present tense in </w:t>
      </w:r>
      <w:r>
        <w:fldChar w:fldCharType="begin"/>
      </w:r>
      <w:r>
        <w:instrText xml:space="preserve"> REF _Ref338955278 \h </w:instrText>
      </w:r>
      <w:r>
        <w:fldChar w:fldCharType="separate"/>
      </w:r>
      <w:r w:rsidR="00154D81">
        <w:t>(</w:t>
      </w:r>
      <w:r w:rsidR="00154D81">
        <w:rPr>
          <w:noProof/>
        </w:rPr>
        <w:t>21</w:t>
      </w:r>
      <w:r w:rsidR="00154D81">
        <w:t>)</w:t>
      </w:r>
      <w:r>
        <w:fldChar w:fldCharType="end"/>
      </w:r>
      <w:r>
        <w:t xml:space="preserve">, and temporal distance indicating past tense in </w:t>
      </w:r>
      <w:r>
        <w:fldChar w:fldCharType="begin"/>
      </w:r>
      <w:r>
        <w:instrText xml:space="preserve"> REF _Ref338955279 \h </w:instrText>
      </w:r>
      <w:r>
        <w:fldChar w:fldCharType="separate"/>
      </w:r>
      <w:r w:rsidR="00154D81">
        <w:t>(</w:t>
      </w:r>
      <w:r w:rsidR="00154D81">
        <w:rPr>
          <w:noProof/>
        </w:rPr>
        <w:t>22</w:t>
      </w:r>
      <w:r w:rsidR="00154D81">
        <w:t>)</w:t>
      </w:r>
      <w:r>
        <w:fldChar w:fldCharType="end"/>
      </w:r>
      <w:r>
        <w:t>.</w:t>
      </w:r>
    </w:p>
    <w:p w14:paraId="1128B410" w14:textId="77777777" w:rsidR="00912DC6" w:rsidRDefault="00912DC6" w:rsidP="00912DC6">
      <w:pPr>
        <w:pStyle w:val="ExampleTitle"/>
        <w:rPr>
          <w:lang w:eastAsia="en-US"/>
        </w:rPr>
      </w:pPr>
      <w:r>
        <w:rPr>
          <w:lang w:eastAsia="en-US"/>
        </w:rPr>
        <w:t>Adverbial uses to signal vividness</w:t>
      </w:r>
    </w:p>
    <w:tbl>
      <w:tblPr>
        <w:tblW w:w="6353" w:type="dxa"/>
        <w:tblCellMar>
          <w:left w:w="42" w:type="dxa"/>
          <w:right w:w="42" w:type="dxa"/>
        </w:tblCellMar>
        <w:tblLook w:val="01E0" w:firstRow="1" w:lastRow="1" w:firstColumn="1" w:lastColumn="1" w:noHBand="0" w:noVBand="0"/>
      </w:tblPr>
      <w:tblGrid>
        <w:gridCol w:w="709"/>
        <w:gridCol w:w="489"/>
        <w:gridCol w:w="151"/>
        <w:gridCol w:w="489"/>
        <w:gridCol w:w="33"/>
        <w:gridCol w:w="529"/>
        <w:gridCol w:w="133"/>
        <w:gridCol w:w="552"/>
        <w:gridCol w:w="777"/>
        <w:gridCol w:w="529"/>
        <w:gridCol w:w="773"/>
        <w:gridCol w:w="829"/>
        <w:gridCol w:w="360"/>
      </w:tblGrid>
      <w:tr w:rsidR="00AC23C4" w:rsidRPr="00414A9C" w14:paraId="4B1218DF" w14:textId="77777777" w:rsidTr="00AC23C4">
        <w:tc>
          <w:tcPr>
            <w:tcW w:w="709" w:type="dxa"/>
            <w:shd w:val="clear" w:color="auto" w:fill="auto"/>
          </w:tcPr>
          <w:p w14:paraId="6190787E" w14:textId="77777777" w:rsidR="000931D0" w:rsidRPr="00243B92" w:rsidRDefault="000931D0" w:rsidP="001D04AF">
            <w:pPr>
              <w:pStyle w:val="O0Nwnext"/>
            </w:pPr>
            <w:bookmarkStart w:id="3302" w:name="_Ref320535088"/>
            <w:bookmarkStart w:id="3303" w:name="_Ref338955278"/>
            <w:r>
              <w:t>(</w:t>
            </w:r>
            <w:fldSimple w:instr=" SEQ ( \* ARABIC \s 1 ">
              <w:r w:rsidR="00154D81">
                <w:rPr>
                  <w:noProof/>
                </w:rPr>
                <w:t>21</w:t>
              </w:r>
            </w:fldSimple>
            <w:bookmarkEnd w:id="3302"/>
            <w:r>
              <w:t>)</w:t>
            </w:r>
            <w:bookmarkEnd w:id="3303"/>
          </w:p>
        </w:tc>
        <w:tc>
          <w:tcPr>
            <w:tcW w:w="640" w:type="dxa"/>
            <w:gridSpan w:val="2"/>
            <w:shd w:val="clear" w:color="auto" w:fill="auto"/>
          </w:tcPr>
          <w:p w14:paraId="7E6B59D4" w14:textId="77777777" w:rsidR="000931D0" w:rsidRPr="00DB53A8" w:rsidRDefault="000931D0" w:rsidP="001D04AF">
            <w:pPr>
              <w:pStyle w:val="Text"/>
            </w:pPr>
            <w:r w:rsidRPr="00DB53A8">
              <w:t>wa</w:t>
            </w:r>
            <w:r w:rsidR="00F852FD">
              <w:t>,</w:t>
            </w:r>
          </w:p>
        </w:tc>
        <w:tc>
          <w:tcPr>
            <w:tcW w:w="489" w:type="dxa"/>
            <w:shd w:val="clear" w:color="auto" w:fill="auto"/>
          </w:tcPr>
          <w:p w14:paraId="776214F8" w14:textId="77777777" w:rsidR="000931D0" w:rsidRPr="00DB53A8" w:rsidRDefault="000931D0" w:rsidP="001D04AF">
            <w:pPr>
              <w:pStyle w:val="Text"/>
            </w:pPr>
            <w:r w:rsidRPr="00DB53A8">
              <w:t>sa</w:t>
            </w:r>
          </w:p>
        </w:tc>
        <w:tc>
          <w:tcPr>
            <w:tcW w:w="562" w:type="dxa"/>
            <w:gridSpan w:val="2"/>
            <w:shd w:val="clear" w:color="auto" w:fill="auto"/>
          </w:tcPr>
          <w:p w14:paraId="08CB7126" w14:textId="77777777" w:rsidR="000931D0" w:rsidRPr="00DB53A8" w:rsidRDefault="000931D0" w:rsidP="001D04AF">
            <w:pPr>
              <w:pStyle w:val="Text"/>
            </w:pPr>
            <w:r w:rsidRPr="00DB53A8">
              <w:t>masi</w:t>
            </w:r>
          </w:p>
        </w:tc>
        <w:tc>
          <w:tcPr>
            <w:tcW w:w="685" w:type="dxa"/>
            <w:gridSpan w:val="2"/>
            <w:shd w:val="clear" w:color="auto" w:fill="auto"/>
          </w:tcPr>
          <w:p w14:paraId="7FC06670" w14:textId="77777777" w:rsidR="000931D0" w:rsidRPr="00403EE6" w:rsidRDefault="000931D0" w:rsidP="001D04AF">
            <w:pPr>
              <w:pStyle w:val="Text"/>
              <w:rPr>
                <w:rStyle w:val="ChBlueBold"/>
              </w:rPr>
            </w:pPr>
            <w:r w:rsidRPr="00403EE6">
              <w:rPr>
                <w:rStyle w:val="ChBlueBold"/>
              </w:rPr>
              <w:t>hidup</w:t>
            </w:r>
          </w:p>
        </w:tc>
        <w:tc>
          <w:tcPr>
            <w:tcW w:w="777" w:type="dxa"/>
            <w:shd w:val="clear" w:color="auto" w:fill="auto"/>
          </w:tcPr>
          <w:p w14:paraId="1326DA44" w14:textId="77777777" w:rsidR="000931D0" w:rsidRPr="00E903BF" w:rsidRDefault="000931D0" w:rsidP="001D04AF">
            <w:pPr>
              <w:pStyle w:val="Text"/>
            </w:pPr>
            <w:r w:rsidRPr="00E903BF">
              <w:rPr>
                <w:rStyle w:val="ChBlueBold"/>
              </w:rPr>
              <w:t>ni</w:t>
            </w:r>
            <w:r w:rsidR="00E903BF">
              <w:t>,</w:t>
            </w:r>
          </w:p>
        </w:tc>
        <w:tc>
          <w:tcPr>
            <w:tcW w:w="529" w:type="dxa"/>
            <w:shd w:val="clear" w:color="auto" w:fill="auto"/>
          </w:tcPr>
          <w:p w14:paraId="549014AE" w14:textId="77777777" w:rsidR="000931D0" w:rsidRPr="00DB53A8" w:rsidRDefault="000931D0" w:rsidP="001D04AF">
            <w:pPr>
              <w:pStyle w:val="Text"/>
            </w:pPr>
            <w:r w:rsidRPr="00DB53A8">
              <w:t>kam</w:t>
            </w:r>
          </w:p>
        </w:tc>
        <w:tc>
          <w:tcPr>
            <w:tcW w:w="773" w:type="dxa"/>
            <w:shd w:val="clear" w:color="auto" w:fill="auto"/>
          </w:tcPr>
          <w:p w14:paraId="367636F8" w14:textId="77777777" w:rsidR="000931D0" w:rsidRPr="00DB53A8" w:rsidRDefault="000931D0" w:rsidP="001D04AF">
            <w:pPr>
              <w:pStyle w:val="Text"/>
            </w:pPr>
            <w:r w:rsidRPr="00DB53A8">
              <w:t>suda</w:t>
            </w:r>
          </w:p>
        </w:tc>
        <w:tc>
          <w:tcPr>
            <w:tcW w:w="829" w:type="dxa"/>
            <w:shd w:val="clear" w:color="auto" w:fill="auto"/>
          </w:tcPr>
          <w:p w14:paraId="7027A72D" w14:textId="77777777" w:rsidR="000931D0" w:rsidRPr="00DB53A8" w:rsidRDefault="000931D0" w:rsidP="001D04AF">
            <w:pPr>
              <w:pStyle w:val="Text"/>
            </w:pPr>
            <w:r w:rsidRPr="00DB53A8">
              <w:t>hinggap</w:t>
            </w:r>
          </w:p>
        </w:tc>
        <w:tc>
          <w:tcPr>
            <w:tcW w:w="360" w:type="dxa"/>
            <w:shd w:val="clear" w:color="auto" w:fill="auto"/>
          </w:tcPr>
          <w:p w14:paraId="3C455672" w14:textId="77777777" w:rsidR="000931D0" w:rsidRPr="00DB53A8" w:rsidRDefault="000931D0" w:rsidP="001D04AF">
            <w:pPr>
              <w:pStyle w:val="Text"/>
            </w:pPr>
            <w:r w:rsidRPr="00DB53A8">
              <w:t>di</w:t>
            </w:r>
          </w:p>
        </w:tc>
      </w:tr>
      <w:tr w:rsidR="00AC23C4" w:rsidRPr="00AC23C4" w14:paraId="416ABA73" w14:textId="77777777" w:rsidTr="00AC23C4">
        <w:tc>
          <w:tcPr>
            <w:tcW w:w="709" w:type="dxa"/>
            <w:shd w:val="clear" w:color="auto" w:fill="auto"/>
          </w:tcPr>
          <w:p w14:paraId="10510B77" w14:textId="77777777" w:rsidR="000931D0" w:rsidRPr="00E16A36" w:rsidRDefault="000931D0" w:rsidP="001D04AF">
            <w:pPr>
              <w:pStyle w:val="GlossEng2ptafter"/>
            </w:pPr>
          </w:p>
        </w:tc>
        <w:tc>
          <w:tcPr>
            <w:tcW w:w="640" w:type="dxa"/>
            <w:gridSpan w:val="2"/>
            <w:shd w:val="clear" w:color="auto" w:fill="auto"/>
          </w:tcPr>
          <w:p w14:paraId="10318FA7" w14:textId="77777777" w:rsidR="000931D0" w:rsidRPr="00DB53A8" w:rsidRDefault="000931D0" w:rsidP="001D04AF">
            <w:pPr>
              <w:pStyle w:val="GlossEng2ptafter"/>
            </w:pPr>
            <w:r w:rsidRPr="00DB53A8">
              <w:t>wow!</w:t>
            </w:r>
          </w:p>
        </w:tc>
        <w:tc>
          <w:tcPr>
            <w:tcW w:w="489" w:type="dxa"/>
            <w:shd w:val="clear" w:color="auto" w:fill="auto"/>
          </w:tcPr>
          <w:p w14:paraId="5860AEB7" w14:textId="77777777" w:rsidR="000931D0" w:rsidRPr="0099608C" w:rsidRDefault="000931D0" w:rsidP="001D04AF">
            <w:pPr>
              <w:pStyle w:val="GlossEng2ptafter"/>
              <w:rPr>
                <w:rStyle w:val="ChSmallCaps"/>
              </w:rPr>
            </w:pPr>
            <w:r w:rsidRPr="0099608C">
              <w:rPr>
                <w:rStyle w:val="ChSmallCaps"/>
              </w:rPr>
              <w:t>1sg</w:t>
            </w:r>
          </w:p>
        </w:tc>
        <w:tc>
          <w:tcPr>
            <w:tcW w:w="562" w:type="dxa"/>
            <w:gridSpan w:val="2"/>
            <w:shd w:val="clear" w:color="auto" w:fill="auto"/>
          </w:tcPr>
          <w:p w14:paraId="101B9367" w14:textId="77777777" w:rsidR="000931D0" w:rsidRPr="00DB53A8" w:rsidRDefault="000931D0" w:rsidP="001D04AF">
            <w:pPr>
              <w:pStyle w:val="GlossEng2ptafter"/>
            </w:pPr>
            <w:r w:rsidRPr="00DB53A8">
              <w:t>still</w:t>
            </w:r>
          </w:p>
        </w:tc>
        <w:tc>
          <w:tcPr>
            <w:tcW w:w="685" w:type="dxa"/>
            <w:gridSpan w:val="2"/>
            <w:shd w:val="clear" w:color="auto" w:fill="auto"/>
          </w:tcPr>
          <w:p w14:paraId="0CF27FA2" w14:textId="77777777" w:rsidR="000931D0" w:rsidRPr="00DB53A8" w:rsidRDefault="000931D0" w:rsidP="001D04AF">
            <w:pPr>
              <w:pStyle w:val="GlossEng2ptafter"/>
            </w:pPr>
            <w:r w:rsidRPr="00DB53A8">
              <w:t>live</w:t>
            </w:r>
          </w:p>
        </w:tc>
        <w:tc>
          <w:tcPr>
            <w:tcW w:w="777" w:type="dxa"/>
            <w:shd w:val="clear" w:color="auto" w:fill="auto"/>
          </w:tcPr>
          <w:p w14:paraId="4E171995" w14:textId="77777777" w:rsidR="000931D0" w:rsidRPr="0099608C" w:rsidRDefault="000931D0" w:rsidP="001D04AF">
            <w:pPr>
              <w:pStyle w:val="GlossEng2ptafter"/>
              <w:rPr>
                <w:rStyle w:val="ChSmallCaps"/>
              </w:rPr>
            </w:pPr>
            <w:r w:rsidRPr="0099608C">
              <w:rPr>
                <w:rStyle w:val="ChSmallCaps"/>
              </w:rPr>
              <w:t>d.prox</w:t>
            </w:r>
          </w:p>
        </w:tc>
        <w:tc>
          <w:tcPr>
            <w:tcW w:w="529" w:type="dxa"/>
            <w:shd w:val="clear" w:color="auto" w:fill="auto"/>
          </w:tcPr>
          <w:p w14:paraId="673D37A7" w14:textId="77777777" w:rsidR="000931D0" w:rsidRPr="0099608C" w:rsidRDefault="000931D0" w:rsidP="001D04AF">
            <w:pPr>
              <w:pStyle w:val="GlossEng2ptafter"/>
              <w:rPr>
                <w:rStyle w:val="ChSmallCaps"/>
              </w:rPr>
            </w:pPr>
            <w:r w:rsidRPr="0099608C">
              <w:rPr>
                <w:rStyle w:val="ChSmallCaps"/>
              </w:rPr>
              <w:t>2pl</w:t>
            </w:r>
          </w:p>
        </w:tc>
        <w:tc>
          <w:tcPr>
            <w:tcW w:w="773" w:type="dxa"/>
            <w:shd w:val="clear" w:color="auto" w:fill="auto"/>
          </w:tcPr>
          <w:p w14:paraId="328CE94C" w14:textId="77777777" w:rsidR="000931D0" w:rsidRPr="00DB53A8" w:rsidRDefault="000931D0" w:rsidP="001D04AF">
            <w:pPr>
              <w:pStyle w:val="GlossEng2ptafter"/>
            </w:pPr>
            <w:r w:rsidRPr="00DB53A8">
              <w:t>already</w:t>
            </w:r>
          </w:p>
        </w:tc>
        <w:tc>
          <w:tcPr>
            <w:tcW w:w="829" w:type="dxa"/>
            <w:shd w:val="clear" w:color="auto" w:fill="auto"/>
          </w:tcPr>
          <w:p w14:paraId="62DEC41A" w14:textId="77777777" w:rsidR="000931D0" w:rsidRPr="00DB53A8" w:rsidRDefault="000931D0" w:rsidP="001D04AF">
            <w:pPr>
              <w:pStyle w:val="GlossEng2ptafter"/>
            </w:pPr>
            <w:r>
              <w:t>perch</w:t>
            </w:r>
          </w:p>
        </w:tc>
        <w:tc>
          <w:tcPr>
            <w:tcW w:w="360" w:type="dxa"/>
            <w:shd w:val="clear" w:color="auto" w:fill="auto"/>
          </w:tcPr>
          <w:p w14:paraId="1715FBD4" w14:textId="77777777" w:rsidR="000931D0" w:rsidRPr="00DB53A8" w:rsidRDefault="000931D0" w:rsidP="001D04AF">
            <w:pPr>
              <w:pStyle w:val="GlossEng2ptafter"/>
            </w:pPr>
            <w:r w:rsidRPr="00DB53A8">
              <w:t>at</w:t>
            </w:r>
          </w:p>
        </w:tc>
      </w:tr>
      <w:tr w:rsidR="000931D0" w:rsidRPr="00414A9C" w14:paraId="22CDABFC" w14:textId="77777777" w:rsidTr="00AC23C4">
        <w:trPr>
          <w:gridAfter w:val="6"/>
          <w:wAfter w:w="3820" w:type="dxa"/>
        </w:trPr>
        <w:tc>
          <w:tcPr>
            <w:tcW w:w="709" w:type="dxa"/>
            <w:shd w:val="clear" w:color="auto" w:fill="auto"/>
          </w:tcPr>
          <w:p w14:paraId="367F9DBA" w14:textId="77777777" w:rsidR="000931D0" w:rsidRPr="00E16A36" w:rsidRDefault="000931D0" w:rsidP="001D04AF">
            <w:pPr>
              <w:pStyle w:val="O0Nwnext"/>
            </w:pPr>
          </w:p>
        </w:tc>
        <w:tc>
          <w:tcPr>
            <w:tcW w:w="489" w:type="dxa"/>
            <w:shd w:val="clear" w:color="auto" w:fill="auto"/>
          </w:tcPr>
          <w:p w14:paraId="58D2BB24" w14:textId="77777777" w:rsidR="000931D0" w:rsidRPr="00DB53A8" w:rsidRDefault="000931D0" w:rsidP="001D04AF">
            <w:pPr>
              <w:pStyle w:val="Text"/>
            </w:pPr>
            <w:r w:rsidRPr="00DB53A8">
              <w:t>sa</w:t>
            </w:r>
          </w:p>
        </w:tc>
        <w:tc>
          <w:tcPr>
            <w:tcW w:w="673" w:type="dxa"/>
            <w:gridSpan w:val="3"/>
            <w:shd w:val="clear" w:color="auto" w:fill="auto"/>
          </w:tcPr>
          <w:p w14:paraId="2762345D" w14:textId="77777777" w:rsidR="000931D0" w:rsidRPr="00DB53A8" w:rsidRDefault="00002D53" w:rsidP="001D04AF">
            <w:pPr>
              <w:pStyle w:val="Text"/>
            </w:pPr>
            <w:r>
              <w:t>punya</w:t>
            </w:r>
          </w:p>
        </w:tc>
        <w:tc>
          <w:tcPr>
            <w:tcW w:w="662" w:type="dxa"/>
            <w:gridSpan w:val="2"/>
            <w:shd w:val="clear" w:color="auto" w:fill="auto"/>
          </w:tcPr>
          <w:p w14:paraId="7D7F96EB" w14:textId="7566FF66" w:rsidR="000931D0" w:rsidRPr="00DB53A8" w:rsidRDefault="000931D0" w:rsidP="001D04AF">
            <w:pPr>
              <w:pStyle w:val="Text"/>
            </w:pPr>
            <w:r w:rsidRPr="00DB53A8">
              <w:t>badan</w:t>
            </w:r>
            <w:r w:rsidR="00E50368">
              <w:t>g</w:t>
            </w:r>
          </w:p>
        </w:tc>
      </w:tr>
      <w:tr w:rsidR="000931D0" w:rsidRPr="00AC23C4" w14:paraId="378E6571" w14:textId="77777777" w:rsidTr="00AC23C4">
        <w:trPr>
          <w:gridAfter w:val="6"/>
          <w:wAfter w:w="3820" w:type="dxa"/>
        </w:trPr>
        <w:tc>
          <w:tcPr>
            <w:tcW w:w="709" w:type="dxa"/>
            <w:shd w:val="clear" w:color="auto" w:fill="auto"/>
          </w:tcPr>
          <w:p w14:paraId="474BAAB4" w14:textId="77777777" w:rsidR="000931D0" w:rsidRPr="00E16A36" w:rsidRDefault="000931D0" w:rsidP="001D04AF">
            <w:pPr>
              <w:pStyle w:val="GlossEng"/>
            </w:pPr>
          </w:p>
        </w:tc>
        <w:tc>
          <w:tcPr>
            <w:tcW w:w="489" w:type="dxa"/>
            <w:shd w:val="clear" w:color="auto" w:fill="auto"/>
          </w:tcPr>
          <w:p w14:paraId="3CE09228" w14:textId="77777777" w:rsidR="000931D0" w:rsidRPr="0099608C" w:rsidRDefault="000931D0" w:rsidP="001D04AF">
            <w:pPr>
              <w:pStyle w:val="GlossEng"/>
              <w:rPr>
                <w:rStyle w:val="ChSmallCaps"/>
              </w:rPr>
            </w:pPr>
            <w:r w:rsidRPr="0099608C">
              <w:rPr>
                <w:rStyle w:val="ChSmallCaps"/>
              </w:rPr>
              <w:t>1sg</w:t>
            </w:r>
          </w:p>
        </w:tc>
        <w:tc>
          <w:tcPr>
            <w:tcW w:w="673" w:type="dxa"/>
            <w:gridSpan w:val="3"/>
            <w:shd w:val="clear" w:color="auto" w:fill="auto"/>
          </w:tcPr>
          <w:p w14:paraId="0E53EF69" w14:textId="77777777" w:rsidR="000931D0" w:rsidRPr="0099608C" w:rsidRDefault="000931D0" w:rsidP="001D04AF">
            <w:pPr>
              <w:pStyle w:val="GlossEng"/>
              <w:rPr>
                <w:rStyle w:val="ChSmallCaps"/>
              </w:rPr>
            </w:pPr>
            <w:r w:rsidRPr="0099608C">
              <w:rPr>
                <w:rStyle w:val="ChSmallCaps"/>
              </w:rPr>
              <w:t>poss</w:t>
            </w:r>
          </w:p>
        </w:tc>
        <w:tc>
          <w:tcPr>
            <w:tcW w:w="662" w:type="dxa"/>
            <w:gridSpan w:val="2"/>
            <w:shd w:val="clear" w:color="auto" w:fill="auto"/>
          </w:tcPr>
          <w:p w14:paraId="451451AE" w14:textId="77777777" w:rsidR="000931D0" w:rsidRPr="00DB53A8" w:rsidRDefault="000931D0" w:rsidP="001D04AF">
            <w:pPr>
              <w:pStyle w:val="GlossEng"/>
            </w:pPr>
            <w:r w:rsidRPr="00DB53A8">
              <w:t>body</w:t>
            </w:r>
          </w:p>
        </w:tc>
      </w:tr>
    </w:tbl>
    <w:p w14:paraId="6CD662BC" w14:textId="34B8B48B" w:rsidR="000931D0" w:rsidRPr="002B1870" w:rsidRDefault="000931D0" w:rsidP="000931D0">
      <w:pPr>
        <w:pStyle w:val="FreeTranslEng"/>
      </w:pPr>
      <w:r>
        <w:t xml:space="preserve">[After having been pestered by flies:] </w:t>
      </w:r>
      <w:r w:rsidR="00B7093A">
        <w:t>‘</w:t>
      </w:r>
      <w:r>
        <w:t>wow!</w:t>
      </w:r>
      <w:r w:rsidR="00F852FD">
        <w:t>,</w:t>
      </w:r>
      <w:r>
        <w:t xml:space="preserve"> I</w:t>
      </w:r>
      <w:r w:rsidR="00B7093A">
        <w:t>’</w:t>
      </w:r>
      <w:r>
        <w:t xml:space="preserve">m still </w:t>
      </w:r>
      <w:r w:rsidRPr="00403EE6">
        <w:rPr>
          <w:rStyle w:val="ChBlueBold"/>
        </w:rPr>
        <w:t>very much alive</w:t>
      </w:r>
      <w:r>
        <w:t>, you (blue flies) had already perched upon my body</w:t>
      </w:r>
      <w:r w:rsidR="00B7093A">
        <w:t>’</w:t>
      </w:r>
      <w:r>
        <w:t xml:space="preserve"> </w:t>
      </w:r>
      <w:r w:rsidRPr="00403EE6">
        <w:rPr>
          <w:rStyle w:val="ExampleSource"/>
        </w:rPr>
        <w:t>[080919-005-Cv.0015]</w:t>
      </w:r>
    </w:p>
    <w:tbl>
      <w:tblPr>
        <w:tblW w:w="5041" w:type="dxa"/>
        <w:tblCellMar>
          <w:left w:w="42" w:type="dxa"/>
          <w:right w:w="42" w:type="dxa"/>
        </w:tblCellMar>
        <w:tblLook w:val="01E0" w:firstRow="1" w:lastRow="1" w:firstColumn="1" w:lastColumn="1" w:noHBand="0" w:noVBand="0"/>
      </w:tblPr>
      <w:tblGrid>
        <w:gridCol w:w="709"/>
        <w:gridCol w:w="762"/>
        <w:gridCol w:w="489"/>
        <w:gridCol w:w="784"/>
        <w:gridCol w:w="706"/>
        <w:gridCol w:w="862"/>
        <w:gridCol w:w="729"/>
      </w:tblGrid>
      <w:tr w:rsidR="00AC23C4" w:rsidRPr="00414A9C" w14:paraId="360727AA" w14:textId="77777777" w:rsidTr="00AC23C4">
        <w:tc>
          <w:tcPr>
            <w:tcW w:w="709" w:type="dxa"/>
            <w:shd w:val="clear" w:color="auto" w:fill="auto"/>
          </w:tcPr>
          <w:p w14:paraId="7796B975" w14:textId="77777777" w:rsidR="000931D0" w:rsidRPr="00243B92" w:rsidRDefault="000931D0" w:rsidP="001D04AF">
            <w:pPr>
              <w:pStyle w:val="O0Nwnext"/>
            </w:pPr>
            <w:bookmarkStart w:id="3304" w:name="_Ref320535089"/>
            <w:bookmarkStart w:id="3305" w:name="_Ref338955279"/>
            <w:r>
              <w:t>(</w:t>
            </w:r>
            <w:fldSimple w:instr=" SEQ ( \* ARABIC \s 1 ">
              <w:r w:rsidR="00154D81">
                <w:rPr>
                  <w:noProof/>
                </w:rPr>
                <w:t>22</w:t>
              </w:r>
            </w:fldSimple>
            <w:bookmarkEnd w:id="3304"/>
            <w:r>
              <w:t>)</w:t>
            </w:r>
            <w:bookmarkEnd w:id="3305"/>
          </w:p>
        </w:tc>
        <w:tc>
          <w:tcPr>
            <w:tcW w:w="762" w:type="dxa"/>
            <w:shd w:val="clear" w:color="auto" w:fill="auto"/>
          </w:tcPr>
          <w:p w14:paraId="6C55C4BF" w14:textId="77777777" w:rsidR="000931D0" w:rsidRPr="00F82E87" w:rsidRDefault="000931D0" w:rsidP="001D04AF">
            <w:pPr>
              <w:pStyle w:val="Text"/>
            </w:pPr>
            <w:r w:rsidRPr="00F82E87">
              <w:t>sunggu</w:t>
            </w:r>
          </w:p>
        </w:tc>
        <w:tc>
          <w:tcPr>
            <w:tcW w:w="489" w:type="dxa"/>
            <w:shd w:val="clear" w:color="auto" w:fill="auto"/>
          </w:tcPr>
          <w:p w14:paraId="3169CE58" w14:textId="77777777" w:rsidR="000931D0" w:rsidRPr="00F82E87" w:rsidRDefault="000931D0" w:rsidP="001D04AF">
            <w:pPr>
              <w:pStyle w:val="Text"/>
            </w:pPr>
            <w:r w:rsidRPr="00F82E87">
              <w:t>sa</w:t>
            </w:r>
          </w:p>
        </w:tc>
        <w:tc>
          <w:tcPr>
            <w:tcW w:w="784" w:type="dxa"/>
            <w:shd w:val="clear" w:color="auto" w:fill="auto"/>
          </w:tcPr>
          <w:p w14:paraId="431DE2A8" w14:textId="77777777" w:rsidR="000931D0" w:rsidRPr="00567220" w:rsidRDefault="000931D0" w:rsidP="001D04AF">
            <w:pPr>
              <w:pStyle w:val="Text"/>
              <w:rPr>
                <w:rStyle w:val="ChBlueBold"/>
              </w:rPr>
            </w:pPr>
            <w:r w:rsidRPr="00567220">
              <w:rPr>
                <w:rStyle w:val="ChBlueBold"/>
              </w:rPr>
              <w:t>lompat</w:t>
            </w:r>
          </w:p>
        </w:tc>
        <w:tc>
          <w:tcPr>
            <w:tcW w:w="706" w:type="dxa"/>
            <w:shd w:val="clear" w:color="auto" w:fill="auto"/>
          </w:tcPr>
          <w:p w14:paraId="6C8D14F4" w14:textId="77777777" w:rsidR="000931D0" w:rsidRPr="00567220" w:rsidRDefault="000931D0" w:rsidP="001D04AF">
            <w:pPr>
              <w:pStyle w:val="Text"/>
              <w:rPr>
                <w:rStyle w:val="ChBlueBold"/>
              </w:rPr>
            </w:pPr>
            <w:r w:rsidRPr="00567220">
              <w:rPr>
                <w:rStyle w:val="ChBlueBold"/>
              </w:rPr>
              <w:t>itu</w:t>
            </w:r>
          </w:p>
        </w:tc>
        <w:tc>
          <w:tcPr>
            <w:tcW w:w="862" w:type="dxa"/>
            <w:shd w:val="clear" w:color="auto" w:fill="auto"/>
          </w:tcPr>
          <w:p w14:paraId="7B69D13E" w14:textId="77777777" w:rsidR="000931D0" w:rsidRPr="00F82E87" w:rsidRDefault="000931D0" w:rsidP="001D04AF">
            <w:pPr>
              <w:pStyle w:val="Text"/>
            </w:pPr>
            <w:r w:rsidRPr="00F82E87">
              <w:t>dengan</w:t>
            </w:r>
            <w:r w:rsidR="00693669">
              <w:t>g</w:t>
            </w:r>
          </w:p>
        </w:tc>
        <w:tc>
          <w:tcPr>
            <w:tcW w:w="729" w:type="dxa"/>
            <w:shd w:val="clear" w:color="auto" w:fill="auto"/>
          </w:tcPr>
          <w:p w14:paraId="258D3A6D" w14:textId="77777777" w:rsidR="000931D0" w:rsidRPr="00F82E87" w:rsidRDefault="000931D0" w:rsidP="001D04AF">
            <w:pPr>
              <w:pStyle w:val="Text"/>
            </w:pPr>
            <w:r w:rsidRPr="00F82E87">
              <w:t>tenaga</w:t>
            </w:r>
          </w:p>
        </w:tc>
      </w:tr>
      <w:tr w:rsidR="00AC23C4" w:rsidRPr="00AC23C4" w14:paraId="1AECA169" w14:textId="77777777" w:rsidTr="00AC23C4">
        <w:tc>
          <w:tcPr>
            <w:tcW w:w="709" w:type="dxa"/>
            <w:shd w:val="clear" w:color="auto" w:fill="auto"/>
          </w:tcPr>
          <w:p w14:paraId="4B8963D9" w14:textId="77777777" w:rsidR="000931D0" w:rsidRPr="00567220" w:rsidRDefault="000931D0" w:rsidP="001D04AF">
            <w:pPr>
              <w:pStyle w:val="GlossEng"/>
            </w:pPr>
          </w:p>
        </w:tc>
        <w:tc>
          <w:tcPr>
            <w:tcW w:w="762" w:type="dxa"/>
            <w:shd w:val="clear" w:color="auto" w:fill="auto"/>
          </w:tcPr>
          <w:p w14:paraId="70C8536C" w14:textId="77777777" w:rsidR="000931D0" w:rsidRPr="00F82E87" w:rsidRDefault="000931D0" w:rsidP="001D04AF">
            <w:pPr>
              <w:pStyle w:val="GlossEng"/>
            </w:pPr>
            <w:r>
              <w:t>be.true</w:t>
            </w:r>
          </w:p>
        </w:tc>
        <w:tc>
          <w:tcPr>
            <w:tcW w:w="489" w:type="dxa"/>
            <w:shd w:val="clear" w:color="auto" w:fill="auto"/>
          </w:tcPr>
          <w:p w14:paraId="50353D09" w14:textId="77777777" w:rsidR="000931D0" w:rsidRPr="0099608C" w:rsidRDefault="000931D0" w:rsidP="001D04AF">
            <w:pPr>
              <w:pStyle w:val="GlossEng"/>
              <w:rPr>
                <w:rStyle w:val="ChSmallCaps"/>
              </w:rPr>
            </w:pPr>
            <w:r w:rsidRPr="0099608C">
              <w:rPr>
                <w:rStyle w:val="ChSmallCaps"/>
              </w:rPr>
              <w:t>1sg</w:t>
            </w:r>
          </w:p>
        </w:tc>
        <w:tc>
          <w:tcPr>
            <w:tcW w:w="784" w:type="dxa"/>
            <w:shd w:val="clear" w:color="auto" w:fill="auto"/>
          </w:tcPr>
          <w:p w14:paraId="25736434" w14:textId="77777777" w:rsidR="000931D0" w:rsidRPr="00F82E87" w:rsidRDefault="000931D0" w:rsidP="001D04AF">
            <w:pPr>
              <w:pStyle w:val="GlossEng"/>
            </w:pPr>
            <w:r w:rsidRPr="00F82E87">
              <w:t>jump</w:t>
            </w:r>
          </w:p>
        </w:tc>
        <w:tc>
          <w:tcPr>
            <w:tcW w:w="706" w:type="dxa"/>
            <w:shd w:val="clear" w:color="auto" w:fill="auto"/>
          </w:tcPr>
          <w:p w14:paraId="56D7E1E0" w14:textId="77777777" w:rsidR="000931D0" w:rsidRPr="0099608C" w:rsidRDefault="000931D0" w:rsidP="001D04AF">
            <w:pPr>
              <w:pStyle w:val="GlossEng"/>
              <w:rPr>
                <w:rStyle w:val="ChSmallCaps"/>
              </w:rPr>
            </w:pPr>
            <w:r w:rsidRPr="0099608C">
              <w:rPr>
                <w:rStyle w:val="ChSmallCaps"/>
              </w:rPr>
              <w:t>d.dist</w:t>
            </w:r>
          </w:p>
        </w:tc>
        <w:tc>
          <w:tcPr>
            <w:tcW w:w="862" w:type="dxa"/>
            <w:shd w:val="clear" w:color="auto" w:fill="auto"/>
          </w:tcPr>
          <w:p w14:paraId="3301370D" w14:textId="77777777" w:rsidR="000931D0" w:rsidRPr="00F82E87" w:rsidRDefault="000931D0" w:rsidP="001D04AF">
            <w:pPr>
              <w:pStyle w:val="GlossEng"/>
            </w:pPr>
            <w:r w:rsidRPr="00F82E87">
              <w:t>with</w:t>
            </w:r>
          </w:p>
        </w:tc>
        <w:tc>
          <w:tcPr>
            <w:tcW w:w="729" w:type="dxa"/>
            <w:shd w:val="clear" w:color="auto" w:fill="auto"/>
          </w:tcPr>
          <w:p w14:paraId="50A9BE0C" w14:textId="77777777" w:rsidR="000931D0" w:rsidRPr="00F82E87" w:rsidRDefault="000931D0" w:rsidP="001D04AF">
            <w:pPr>
              <w:pStyle w:val="GlossEng"/>
            </w:pPr>
            <w:r w:rsidRPr="00F82E87">
              <w:t>energy</w:t>
            </w:r>
          </w:p>
        </w:tc>
      </w:tr>
    </w:tbl>
    <w:p w14:paraId="02F904D3" w14:textId="1BF9AD55" w:rsidR="000931D0" w:rsidRDefault="00B7093A" w:rsidP="000931D0">
      <w:pPr>
        <w:pStyle w:val="FreeTranslEng"/>
      </w:pPr>
      <w:r>
        <w:t>‘</w:t>
      </w:r>
      <w:r w:rsidR="000931D0" w:rsidRPr="00F82E87">
        <w:t xml:space="preserve">truly, I </w:t>
      </w:r>
      <w:r w:rsidR="000931D0" w:rsidRPr="00567220">
        <w:rPr>
          <w:rStyle w:val="ChBlueBold"/>
        </w:rPr>
        <w:t>really jumped</w:t>
      </w:r>
      <w:r w:rsidR="000931D0" w:rsidRPr="00F82E87">
        <w:t xml:space="preserve"> </w:t>
      </w:r>
      <w:r w:rsidR="000931D0">
        <w:t>with energy</w:t>
      </w:r>
      <w:r>
        <w:t>’</w:t>
      </w:r>
      <w:r w:rsidR="000931D0">
        <w:t xml:space="preserve"> </w:t>
      </w:r>
      <w:r w:rsidR="00B04170">
        <w:rPr>
          <w:rStyle w:val="ExampleSource"/>
        </w:rPr>
        <w:t>[081025-006-Cv.0218</w:t>
      </w:r>
      <w:r w:rsidR="000931D0" w:rsidRPr="00567220">
        <w:rPr>
          <w:rStyle w:val="ExampleSource"/>
        </w:rPr>
        <w:t>]</w:t>
      </w:r>
    </w:p>
    <w:p w14:paraId="263AD7AA" w14:textId="057B0C29" w:rsidR="000931D0" w:rsidRDefault="000931D0" w:rsidP="000E3879">
      <w:pPr>
        <w:pStyle w:val="Body0000after"/>
      </w:pPr>
      <w:r>
        <w:t>The second, although less common, strategy to signal vividness is the stacking of demonstratives</w:t>
      </w:r>
      <w:r w:rsidR="00E903BF">
        <w:t>. In the corpus</w:t>
      </w:r>
      <w:r>
        <w:t xml:space="preserve"> the first demonstrative is always a long one, while the second is always the corresponding short one. In these constructions, the first demonstrative may be used adnominally as in </w:t>
      </w:r>
      <w:r>
        <w:fldChar w:fldCharType="begin"/>
      </w:r>
      <w:r>
        <w:instrText xml:space="preserve"> REF _Ref338955281 \h </w:instrText>
      </w:r>
      <w:r>
        <w:fldChar w:fldCharType="separate"/>
      </w:r>
      <w:r w:rsidR="00154D81" w:rsidRPr="00856563">
        <w:t>(</w:t>
      </w:r>
      <w:r w:rsidR="00154D81">
        <w:rPr>
          <w:noProof/>
        </w:rPr>
        <w:t>23</w:t>
      </w:r>
      <w:r w:rsidR="00154D81" w:rsidRPr="00856563">
        <w:t>)</w:t>
      </w:r>
      <w:r>
        <w:fldChar w:fldCharType="end"/>
      </w:r>
      <w:r>
        <w:t xml:space="preserve"> and </w:t>
      </w:r>
      <w:r>
        <w:fldChar w:fldCharType="begin"/>
      </w:r>
      <w:r>
        <w:instrText xml:space="preserve"> REF _Ref338955282 \h </w:instrText>
      </w:r>
      <w:r>
        <w:fldChar w:fldCharType="separate"/>
      </w:r>
      <w:r w:rsidR="00154D81" w:rsidRPr="00856563">
        <w:t>(</w:t>
      </w:r>
      <w:r w:rsidR="00154D81">
        <w:rPr>
          <w:noProof/>
        </w:rPr>
        <w:t>24</w:t>
      </w:r>
      <w:r w:rsidR="00154D81" w:rsidRPr="00856563">
        <w:t>)</w:t>
      </w:r>
      <w:r>
        <w:fldChar w:fldCharType="end"/>
      </w:r>
      <w:r>
        <w:t xml:space="preserve">, or pronominally as in </w:t>
      </w:r>
      <w:r>
        <w:fldChar w:fldCharType="begin"/>
      </w:r>
      <w:r>
        <w:instrText xml:space="preserve"> REF _Ref338955283 \h </w:instrText>
      </w:r>
      <w:r>
        <w:fldChar w:fldCharType="separate"/>
      </w:r>
      <w:r w:rsidR="00154D81" w:rsidRPr="00856563">
        <w:t>(</w:t>
      </w:r>
      <w:r w:rsidR="00154D81">
        <w:rPr>
          <w:noProof/>
        </w:rPr>
        <w:t>25</w:t>
      </w:r>
      <w:r w:rsidR="00154D81" w:rsidRPr="00856563">
        <w:t>)</w:t>
      </w:r>
      <w:r>
        <w:fldChar w:fldCharType="end"/>
      </w:r>
      <w:r>
        <w:t xml:space="preserve"> and </w:t>
      </w:r>
      <w:r>
        <w:fldChar w:fldCharType="begin"/>
      </w:r>
      <w:r>
        <w:instrText xml:space="preserve"> REF _Ref338955286 \h </w:instrText>
      </w:r>
      <w:r>
        <w:fldChar w:fldCharType="separate"/>
      </w:r>
      <w:r w:rsidR="00154D81" w:rsidRPr="00856563">
        <w:t>(</w:t>
      </w:r>
      <w:r w:rsidR="00154D81">
        <w:rPr>
          <w:noProof/>
        </w:rPr>
        <w:t>26</w:t>
      </w:r>
      <w:r w:rsidR="00154D81" w:rsidRPr="00856563">
        <w:t>)</w:t>
      </w:r>
      <w:r>
        <w:fldChar w:fldCharType="end"/>
      </w:r>
      <w:r>
        <w:t xml:space="preserve">. In each case, the result of the stacking is </w:t>
      </w:r>
      <w:r w:rsidRPr="00856563">
        <w:t>an emphatic re</w:t>
      </w:r>
      <w:r>
        <w:t>ading of the entire noun phrase.</w:t>
      </w:r>
    </w:p>
    <w:p w14:paraId="3A705367" w14:textId="01959AE8" w:rsidR="000931D0" w:rsidRDefault="000931D0" w:rsidP="00E903BF">
      <w:pPr>
        <w:pStyle w:val="Body0505after"/>
      </w:pPr>
      <w:r>
        <w:t xml:space="preserve">In </w:t>
      </w:r>
      <w:r>
        <w:fldChar w:fldCharType="begin"/>
      </w:r>
      <w:r>
        <w:instrText xml:space="preserve"> REF _Ref338955281 \h </w:instrText>
      </w:r>
      <w:r>
        <w:fldChar w:fldCharType="separate"/>
      </w:r>
      <w:r w:rsidR="00154D81" w:rsidRPr="00856563">
        <w:t>(</w:t>
      </w:r>
      <w:r w:rsidR="00154D81">
        <w:rPr>
          <w:noProof/>
        </w:rPr>
        <w:t>23</w:t>
      </w:r>
      <w:r w:rsidR="00154D81" w:rsidRPr="00856563">
        <w:t>)</w:t>
      </w:r>
      <w:r>
        <w:fldChar w:fldCharType="end"/>
      </w:r>
      <w:r>
        <w:t xml:space="preserve"> and </w:t>
      </w:r>
      <w:r>
        <w:fldChar w:fldCharType="begin"/>
      </w:r>
      <w:r>
        <w:instrText xml:space="preserve"> REF _Ref338955282 \h </w:instrText>
      </w:r>
      <w:r>
        <w:fldChar w:fldCharType="separate"/>
      </w:r>
      <w:r w:rsidR="00154D81" w:rsidRPr="00856563">
        <w:t>(</w:t>
      </w:r>
      <w:r w:rsidR="00154D81">
        <w:rPr>
          <w:noProof/>
        </w:rPr>
        <w:t>24</w:t>
      </w:r>
      <w:r w:rsidR="00154D81" w:rsidRPr="00856563">
        <w:t>)</w:t>
      </w:r>
      <w:r>
        <w:fldChar w:fldCharType="end"/>
      </w:r>
      <w:r>
        <w:t xml:space="preserve"> </w:t>
      </w:r>
      <w:r w:rsidRPr="00856563">
        <w:t xml:space="preserve">the second demonstrative modifies </w:t>
      </w:r>
      <w:r>
        <w:t xml:space="preserve">a </w:t>
      </w:r>
      <w:r w:rsidRPr="00856563">
        <w:t xml:space="preserve">nested noun phrase </w:t>
      </w:r>
      <w:r>
        <w:t xml:space="preserve">with an adnominal demonstrative </w:t>
      </w:r>
      <w:r w:rsidRPr="00856563">
        <w:t xml:space="preserve">such that </w:t>
      </w:r>
      <w:r w:rsidR="00B7093A">
        <w:t>‘</w:t>
      </w:r>
      <w:r w:rsidRPr="00856563">
        <w:t>[[</w:t>
      </w:r>
      <w:r w:rsidRPr="0099608C">
        <w:rPr>
          <w:rStyle w:val="ChSmallCaps"/>
        </w:rPr>
        <w:t>n</w:t>
      </w:r>
      <w:r w:rsidRPr="008F5023">
        <w:t xml:space="preserve"> </w:t>
      </w:r>
      <w:r w:rsidRPr="0099608C">
        <w:rPr>
          <w:rStyle w:val="ChSmallCaps"/>
        </w:rPr>
        <w:t>dem</w:t>
      </w:r>
      <w:r>
        <w:t xml:space="preserve">] </w:t>
      </w:r>
      <w:r w:rsidRPr="0099608C">
        <w:rPr>
          <w:rStyle w:val="ChSmallCaps"/>
        </w:rPr>
        <w:t>dem</w:t>
      </w:r>
      <w:r>
        <w:t>]</w:t>
      </w:r>
      <w:r w:rsidR="00B7093A">
        <w:t>’</w:t>
      </w:r>
      <w:r>
        <w:t xml:space="preserve">. The result of the stacking is an emphatic reading </w:t>
      </w:r>
      <w:r w:rsidRPr="00856563">
        <w:t xml:space="preserve">in the sense of </w:t>
      </w:r>
      <w:r w:rsidR="00B7093A">
        <w:t>‘</w:t>
      </w:r>
      <w:r w:rsidRPr="00856563">
        <w:t>this</w:t>
      </w:r>
      <w:r>
        <w:t>/that</w:t>
      </w:r>
      <w:r w:rsidRPr="00856563">
        <w:t xml:space="preserve"> very </w:t>
      </w:r>
      <w:r w:rsidR="008B738D" w:rsidRPr="008B738D">
        <w:rPr>
          <w:rStyle w:val="ChSmallCaps"/>
        </w:rPr>
        <w:t>n</w:t>
      </w:r>
      <w:r w:rsidR="00B7093A">
        <w:t>’</w:t>
      </w:r>
      <w:r>
        <w:t xml:space="preserve">: </w:t>
      </w:r>
      <w:r w:rsidRPr="00014B75">
        <w:rPr>
          <w:rStyle w:val="ChItalBold"/>
        </w:rPr>
        <w:t>orang ini ni</w:t>
      </w:r>
      <w:r>
        <w:t xml:space="preserve"> </w:t>
      </w:r>
      <w:r w:rsidR="00B7093A">
        <w:t>‘</w:t>
      </w:r>
      <w:r>
        <w:t>this very person</w:t>
      </w:r>
      <w:r w:rsidR="00B7093A">
        <w:t>’</w:t>
      </w:r>
      <w:r>
        <w:t xml:space="preserve"> in </w:t>
      </w:r>
      <w:r>
        <w:fldChar w:fldCharType="begin"/>
      </w:r>
      <w:r>
        <w:instrText xml:space="preserve"> REF _Ref338955281 \h </w:instrText>
      </w:r>
      <w:r>
        <w:fldChar w:fldCharType="separate"/>
      </w:r>
      <w:r w:rsidR="00154D81" w:rsidRPr="00856563">
        <w:t>(</w:t>
      </w:r>
      <w:r w:rsidR="00154D81">
        <w:rPr>
          <w:noProof/>
        </w:rPr>
        <w:t>23</w:t>
      </w:r>
      <w:r w:rsidR="00154D81" w:rsidRPr="00856563">
        <w:t>)</w:t>
      </w:r>
      <w:r>
        <w:fldChar w:fldCharType="end"/>
      </w:r>
      <w:r>
        <w:t xml:space="preserve"> and </w:t>
      </w:r>
      <w:r w:rsidRPr="00014B75">
        <w:rPr>
          <w:rStyle w:val="ChItalBold"/>
        </w:rPr>
        <w:t>ruma itu tu</w:t>
      </w:r>
      <w:r>
        <w:t xml:space="preserve"> </w:t>
      </w:r>
      <w:r w:rsidR="00B7093A">
        <w:t>‘</w:t>
      </w:r>
      <w:r>
        <w:t>that very house</w:t>
      </w:r>
      <w:r w:rsidR="00B7093A">
        <w:t>’</w:t>
      </w:r>
      <w:r>
        <w:t xml:space="preserve"> in </w:t>
      </w:r>
      <w:r>
        <w:fldChar w:fldCharType="begin"/>
      </w:r>
      <w:r>
        <w:instrText xml:space="preserve"> REF _Ref338955282 \h </w:instrText>
      </w:r>
      <w:r>
        <w:fldChar w:fldCharType="separate"/>
      </w:r>
      <w:r w:rsidR="00154D81" w:rsidRPr="00856563">
        <w:t>(</w:t>
      </w:r>
      <w:r w:rsidR="00154D81">
        <w:rPr>
          <w:noProof/>
        </w:rPr>
        <w:t>24</w:t>
      </w:r>
      <w:r w:rsidR="00154D81" w:rsidRPr="00856563">
        <w:t>)</w:t>
      </w:r>
      <w:r>
        <w:fldChar w:fldCharType="end"/>
      </w:r>
      <w:r>
        <w:t>.</w:t>
      </w:r>
    </w:p>
    <w:p w14:paraId="023C5B35" w14:textId="7F67D14F" w:rsidR="0039736D" w:rsidRDefault="00912DC6" w:rsidP="0039736D">
      <w:pPr>
        <w:pStyle w:val="ExampleTitle"/>
        <w:rPr>
          <w:lang w:eastAsia="en-US"/>
        </w:rPr>
      </w:pPr>
      <w:r>
        <w:rPr>
          <w:lang w:eastAsia="en-US"/>
        </w:rPr>
        <w:t>Adnominal uses of stacked demonstrative to signal vividness</w:t>
      </w:r>
    </w:p>
    <w:tbl>
      <w:tblPr>
        <w:tblW w:w="5850" w:type="dxa"/>
        <w:tblCellMar>
          <w:left w:w="42" w:type="dxa"/>
          <w:right w:w="42" w:type="dxa"/>
        </w:tblCellMar>
        <w:tblLook w:val="01E0" w:firstRow="1" w:lastRow="1" w:firstColumn="1" w:lastColumn="1" w:noHBand="0" w:noVBand="0"/>
      </w:tblPr>
      <w:tblGrid>
        <w:gridCol w:w="709"/>
        <w:gridCol w:w="818"/>
        <w:gridCol w:w="777"/>
        <w:gridCol w:w="777"/>
        <w:gridCol w:w="806"/>
        <w:gridCol w:w="595"/>
        <w:gridCol w:w="695"/>
        <w:gridCol w:w="673"/>
      </w:tblGrid>
      <w:tr w:rsidR="00AC23C4" w:rsidRPr="00712A96" w14:paraId="1C3D52CF" w14:textId="77777777" w:rsidTr="00AC23C4">
        <w:tc>
          <w:tcPr>
            <w:tcW w:w="709" w:type="dxa"/>
            <w:shd w:val="clear" w:color="auto" w:fill="auto"/>
          </w:tcPr>
          <w:p w14:paraId="6083A9FD" w14:textId="65AE4EF0" w:rsidR="000931D0" w:rsidRPr="00243B92" w:rsidRDefault="000931D0" w:rsidP="001D04AF">
            <w:pPr>
              <w:pStyle w:val="O0Nwnext"/>
            </w:pPr>
            <w:bookmarkStart w:id="3306" w:name="_Ref338955281"/>
            <w:bookmarkStart w:id="3307" w:name="_Ref436404083"/>
            <w:bookmarkStart w:id="3308" w:name="_Ref439954271"/>
            <w:r w:rsidRPr="00856563">
              <w:t>(</w:t>
            </w:r>
            <w:fldSimple w:instr=" SEQ ( \* ARABIC \s 1 ">
              <w:r w:rsidR="00154D81">
                <w:rPr>
                  <w:noProof/>
                </w:rPr>
                <w:t>23</w:t>
              </w:r>
            </w:fldSimple>
            <w:r w:rsidRPr="00856563">
              <w:t>)</w:t>
            </w:r>
            <w:bookmarkEnd w:id="3306"/>
            <w:bookmarkEnd w:id="3307"/>
            <w:bookmarkEnd w:id="3308"/>
          </w:p>
        </w:tc>
        <w:tc>
          <w:tcPr>
            <w:tcW w:w="818" w:type="dxa"/>
            <w:shd w:val="clear" w:color="auto" w:fill="auto"/>
          </w:tcPr>
          <w:p w14:paraId="361D2F6C" w14:textId="77777777" w:rsidR="000931D0" w:rsidRPr="004817CA" w:rsidRDefault="004817CA" w:rsidP="001D04AF">
            <w:pPr>
              <w:pStyle w:val="Text"/>
            </w:pPr>
            <w:r>
              <w:t>[[</w:t>
            </w:r>
            <w:r w:rsidR="000931D0" w:rsidRPr="004817CA">
              <w:rPr>
                <w:rStyle w:val="ChBlueBold"/>
              </w:rPr>
              <w:t>orang</w:t>
            </w:r>
          </w:p>
        </w:tc>
        <w:tc>
          <w:tcPr>
            <w:tcW w:w="777" w:type="dxa"/>
            <w:shd w:val="clear" w:color="auto" w:fill="auto"/>
          </w:tcPr>
          <w:p w14:paraId="18B10AEB" w14:textId="77777777" w:rsidR="000931D0" w:rsidRPr="004817CA" w:rsidRDefault="000931D0" w:rsidP="001D04AF">
            <w:pPr>
              <w:pStyle w:val="Text"/>
            </w:pPr>
            <w:r w:rsidRPr="004817CA">
              <w:rPr>
                <w:rStyle w:val="ChBlueBold"/>
              </w:rPr>
              <w:t>ini</w:t>
            </w:r>
            <w:r w:rsidR="004817CA">
              <w:t>]</w:t>
            </w:r>
          </w:p>
        </w:tc>
        <w:tc>
          <w:tcPr>
            <w:tcW w:w="777" w:type="dxa"/>
            <w:shd w:val="clear" w:color="auto" w:fill="auto"/>
          </w:tcPr>
          <w:p w14:paraId="5AFC9430" w14:textId="77777777" w:rsidR="000931D0" w:rsidRPr="004817CA" w:rsidRDefault="000931D0" w:rsidP="001D04AF">
            <w:pPr>
              <w:pStyle w:val="Text"/>
            </w:pPr>
            <w:r w:rsidRPr="004817CA">
              <w:rPr>
                <w:rStyle w:val="ChBlueBold"/>
              </w:rPr>
              <w:t>ni</w:t>
            </w:r>
            <w:r w:rsidR="004817CA">
              <w:t>]</w:t>
            </w:r>
          </w:p>
        </w:tc>
        <w:tc>
          <w:tcPr>
            <w:tcW w:w="806" w:type="dxa"/>
            <w:shd w:val="clear" w:color="auto" w:fill="auto"/>
          </w:tcPr>
          <w:p w14:paraId="26CDE5D5" w14:textId="77777777" w:rsidR="000931D0" w:rsidRPr="00856563" w:rsidRDefault="000931D0" w:rsidP="001D04AF">
            <w:pPr>
              <w:pStyle w:val="Text"/>
            </w:pPr>
            <w:r w:rsidRPr="00856563">
              <w:t>percaya</w:t>
            </w:r>
          </w:p>
        </w:tc>
        <w:tc>
          <w:tcPr>
            <w:tcW w:w="595" w:type="dxa"/>
            <w:shd w:val="clear" w:color="auto" w:fill="auto"/>
          </w:tcPr>
          <w:p w14:paraId="43F6E18A" w14:textId="77777777" w:rsidR="000931D0" w:rsidRPr="00856563" w:rsidRDefault="000931D0" w:rsidP="001D04AF">
            <w:pPr>
              <w:pStyle w:val="Text"/>
            </w:pPr>
            <w:r w:rsidRPr="00856563">
              <w:t>sama</w:t>
            </w:r>
          </w:p>
        </w:tc>
        <w:tc>
          <w:tcPr>
            <w:tcW w:w="695" w:type="dxa"/>
            <w:shd w:val="clear" w:color="auto" w:fill="auto"/>
          </w:tcPr>
          <w:p w14:paraId="713737B5" w14:textId="25CE8102" w:rsidR="000931D0" w:rsidRPr="00856563" w:rsidRDefault="000931D0" w:rsidP="001D04AF">
            <w:pPr>
              <w:pStyle w:val="Text"/>
            </w:pPr>
            <w:r w:rsidRPr="00856563">
              <w:t>Tuhan</w:t>
            </w:r>
            <w:r w:rsidR="004E7A51">
              <w:t>g</w:t>
            </w:r>
          </w:p>
        </w:tc>
        <w:tc>
          <w:tcPr>
            <w:tcW w:w="673" w:type="dxa"/>
            <w:shd w:val="clear" w:color="auto" w:fill="auto"/>
          </w:tcPr>
          <w:p w14:paraId="6E610D04" w14:textId="77777777" w:rsidR="000931D0" w:rsidRPr="00856563" w:rsidRDefault="000931D0" w:rsidP="001D04AF">
            <w:pPr>
              <w:pStyle w:val="Text"/>
            </w:pPr>
            <w:r w:rsidRPr="00856563">
              <w:t>Yesus</w:t>
            </w:r>
          </w:p>
        </w:tc>
      </w:tr>
      <w:tr w:rsidR="00AC23C4" w:rsidRPr="00856563" w14:paraId="346FEF75" w14:textId="77777777" w:rsidTr="00AC23C4">
        <w:tc>
          <w:tcPr>
            <w:tcW w:w="709" w:type="dxa"/>
            <w:shd w:val="clear" w:color="auto" w:fill="auto"/>
          </w:tcPr>
          <w:p w14:paraId="779E8884" w14:textId="77777777" w:rsidR="000931D0" w:rsidRPr="00243B92" w:rsidRDefault="000931D0" w:rsidP="001D04AF">
            <w:pPr>
              <w:pStyle w:val="GlossEng"/>
            </w:pPr>
          </w:p>
        </w:tc>
        <w:tc>
          <w:tcPr>
            <w:tcW w:w="818" w:type="dxa"/>
            <w:shd w:val="clear" w:color="auto" w:fill="auto"/>
          </w:tcPr>
          <w:p w14:paraId="17E82E6F" w14:textId="77777777" w:rsidR="000931D0" w:rsidRPr="00856563" w:rsidRDefault="000931D0" w:rsidP="001D04AF">
            <w:pPr>
              <w:pStyle w:val="GlossEng"/>
            </w:pPr>
            <w:r w:rsidRPr="00856563">
              <w:t>person</w:t>
            </w:r>
          </w:p>
        </w:tc>
        <w:tc>
          <w:tcPr>
            <w:tcW w:w="777" w:type="dxa"/>
            <w:shd w:val="clear" w:color="auto" w:fill="auto"/>
          </w:tcPr>
          <w:p w14:paraId="414A232E" w14:textId="77777777" w:rsidR="000931D0" w:rsidRPr="0099608C" w:rsidRDefault="000931D0" w:rsidP="001D04AF">
            <w:pPr>
              <w:pStyle w:val="GlossEng"/>
              <w:rPr>
                <w:rStyle w:val="ChSmallCaps"/>
              </w:rPr>
            </w:pPr>
            <w:r w:rsidRPr="0099608C">
              <w:rPr>
                <w:rStyle w:val="ChSmallCaps"/>
              </w:rPr>
              <w:t>d.prox</w:t>
            </w:r>
          </w:p>
        </w:tc>
        <w:tc>
          <w:tcPr>
            <w:tcW w:w="777" w:type="dxa"/>
            <w:shd w:val="clear" w:color="auto" w:fill="auto"/>
          </w:tcPr>
          <w:p w14:paraId="543460CB" w14:textId="77777777" w:rsidR="000931D0" w:rsidRPr="0099608C" w:rsidRDefault="000931D0" w:rsidP="001D04AF">
            <w:pPr>
              <w:pStyle w:val="GlossEng"/>
              <w:rPr>
                <w:rStyle w:val="ChSmallCaps"/>
              </w:rPr>
            </w:pPr>
            <w:r w:rsidRPr="0099608C">
              <w:rPr>
                <w:rStyle w:val="ChSmallCaps"/>
              </w:rPr>
              <w:t>d.prox</w:t>
            </w:r>
          </w:p>
        </w:tc>
        <w:tc>
          <w:tcPr>
            <w:tcW w:w="806" w:type="dxa"/>
            <w:shd w:val="clear" w:color="auto" w:fill="auto"/>
          </w:tcPr>
          <w:p w14:paraId="787237B7" w14:textId="77777777" w:rsidR="000931D0" w:rsidRPr="00856563" w:rsidRDefault="000931D0" w:rsidP="001D04AF">
            <w:pPr>
              <w:pStyle w:val="GlossEng"/>
            </w:pPr>
            <w:r w:rsidRPr="00856563">
              <w:t>trust</w:t>
            </w:r>
          </w:p>
        </w:tc>
        <w:tc>
          <w:tcPr>
            <w:tcW w:w="595" w:type="dxa"/>
            <w:shd w:val="clear" w:color="auto" w:fill="auto"/>
          </w:tcPr>
          <w:p w14:paraId="50D05DDE" w14:textId="77777777" w:rsidR="000931D0" w:rsidRPr="00856563" w:rsidRDefault="000931D0" w:rsidP="001D04AF">
            <w:pPr>
              <w:pStyle w:val="GlossEng"/>
            </w:pPr>
            <w:r w:rsidRPr="00856563">
              <w:t>to</w:t>
            </w:r>
          </w:p>
        </w:tc>
        <w:tc>
          <w:tcPr>
            <w:tcW w:w="695" w:type="dxa"/>
            <w:shd w:val="clear" w:color="auto" w:fill="auto"/>
          </w:tcPr>
          <w:p w14:paraId="64ADE730" w14:textId="77777777" w:rsidR="000931D0" w:rsidRPr="00856563" w:rsidRDefault="000931D0" w:rsidP="001D04AF">
            <w:pPr>
              <w:pStyle w:val="GlossEng"/>
            </w:pPr>
            <w:r w:rsidRPr="00856563">
              <w:t>God</w:t>
            </w:r>
          </w:p>
        </w:tc>
        <w:tc>
          <w:tcPr>
            <w:tcW w:w="673" w:type="dxa"/>
            <w:shd w:val="clear" w:color="auto" w:fill="auto"/>
          </w:tcPr>
          <w:p w14:paraId="7E8AF899" w14:textId="77777777" w:rsidR="000931D0" w:rsidRPr="00856563" w:rsidRDefault="000931D0" w:rsidP="001D04AF">
            <w:pPr>
              <w:pStyle w:val="GlossEng"/>
            </w:pPr>
            <w:r w:rsidRPr="00856563">
              <w:t>Jesus</w:t>
            </w:r>
          </w:p>
        </w:tc>
      </w:tr>
    </w:tbl>
    <w:p w14:paraId="4542284E" w14:textId="7DC070B1" w:rsidR="000931D0" w:rsidRPr="002B1870" w:rsidRDefault="00B7093A" w:rsidP="000931D0">
      <w:pPr>
        <w:pStyle w:val="FreeTranslEng"/>
      </w:pPr>
      <w:r>
        <w:t>‘</w:t>
      </w:r>
      <w:r w:rsidR="000931D0" w:rsidRPr="00856563">
        <w:rPr>
          <w:rStyle w:val="ChBlueBold"/>
        </w:rPr>
        <w:t xml:space="preserve">this very person </w:t>
      </w:r>
      <w:r w:rsidR="000931D0" w:rsidRPr="00856563">
        <w:t>believes in God Jesus</w:t>
      </w:r>
      <w:r>
        <w:t>’</w:t>
      </w:r>
      <w:r w:rsidR="000931D0" w:rsidRPr="00856563">
        <w:t xml:space="preserve"> </w:t>
      </w:r>
      <w:r w:rsidR="000931D0" w:rsidRPr="00856563">
        <w:rPr>
          <w:rStyle w:val="ExampleSource"/>
        </w:rPr>
        <w:t>[081006-022-CvEx.0177]</w:t>
      </w:r>
    </w:p>
    <w:tbl>
      <w:tblPr>
        <w:tblW w:w="5912" w:type="dxa"/>
        <w:tblCellMar>
          <w:left w:w="42" w:type="dxa"/>
          <w:right w:w="42" w:type="dxa"/>
        </w:tblCellMar>
        <w:tblLook w:val="01E0" w:firstRow="1" w:lastRow="1" w:firstColumn="1" w:lastColumn="1" w:noHBand="0" w:noVBand="0"/>
      </w:tblPr>
      <w:tblGrid>
        <w:gridCol w:w="709"/>
        <w:gridCol w:w="673"/>
        <w:gridCol w:w="851"/>
        <w:gridCol w:w="707"/>
        <w:gridCol w:w="360"/>
        <w:gridCol w:w="784"/>
        <w:gridCol w:w="772"/>
        <w:gridCol w:w="772"/>
        <w:gridCol w:w="284"/>
      </w:tblGrid>
      <w:tr w:rsidR="00AC23C4" w:rsidRPr="00414A9C" w14:paraId="10138525" w14:textId="77777777" w:rsidTr="00AC23C4">
        <w:tc>
          <w:tcPr>
            <w:tcW w:w="709" w:type="dxa"/>
            <w:shd w:val="clear" w:color="auto" w:fill="auto"/>
          </w:tcPr>
          <w:p w14:paraId="16111925" w14:textId="77777777" w:rsidR="000931D0" w:rsidRPr="00243B92" w:rsidRDefault="000931D0" w:rsidP="001D04AF">
            <w:pPr>
              <w:pStyle w:val="O0Nwnext"/>
            </w:pPr>
            <w:bookmarkStart w:id="3309" w:name="_Ref318893591"/>
            <w:bookmarkStart w:id="3310" w:name="_Ref338955282"/>
            <w:r w:rsidRPr="00856563">
              <w:t>(</w:t>
            </w:r>
            <w:fldSimple w:instr=" SEQ ( \* ARABIC \s 1 ">
              <w:r w:rsidR="00154D81">
                <w:rPr>
                  <w:noProof/>
                </w:rPr>
                <w:t>24</w:t>
              </w:r>
            </w:fldSimple>
            <w:bookmarkEnd w:id="3309"/>
            <w:r w:rsidRPr="00856563">
              <w:t>)</w:t>
            </w:r>
            <w:bookmarkEnd w:id="3310"/>
          </w:p>
        </w:tc>
        <w:tc>
          <w:tcPr>
            <w:tcW w:w="673" w:type="dxa"/>
            <w:shd w:val="clear" w:color="auto" w:fill="auto"/>
          </w:tcPr>
          <w:p w14:paraId="28FE6DFE" w14:textId="77777777" w:rsidR="000931D0" w:rsidRPr="00485F34" w:rsidRDefault="000931D0" w:rsidP="001D04AF">
            <w:pPr>
              <w:pStyle w:val="Text"/>
            </w:pPr>
            <w:r w:rsidRPr="00485F34">
              <w:t>waktu</w:t>
            </w:r>
          </w:p>
        </w:tc>
        <w:tc>
          <w:tcPr>
            <w:tcW w:w="851" w:type="dxa"/>
            <w:shd w:val="clear" w:color="auto" w:fill="auto"/>
          </w:tcPr>
          <w:p w14:paraId="43CE830A" w14:textId="77777777" w:rsidR="000931D0" w:rsidRPr="00485F34" w:rsidRDefault="000931D0" w:rsidP="001D04AF">
            <w:pPr>
              <w:pStyle w:val="Text"/>
            </w:pPr>
            <w:r>
              <w:t>kitorang</w:t>
            </w:r>
          </w:p>
        </w:tc>
        <w:tc>
          <w:tcPr>
            <w:tcW w:w="707" w:type="dxa"/>
            <w:shd w:val="clear" w:color="auto" w:fill="auto"/>
          </w:tcPr>
          <w:p w14:paraId="6485E156" w14:textId="77777777" w:rsidR="000931D0" w:rsidRPr="00485F34" w:rsidRDefault="000931D0" w:rsidP="001D04AF">
            <w:pPr>
              <w:pStyle w:val="Text"/>
            </w:pPr>
            <w:r>
              <w:t>masu</w:t>
            </w:r>
            <w:r w:rsidRPr="00485F34">
              <w:t>k</w:t>
            </w:r>
          </w:p>
        </w:tc>
        <w:tc>
          <w:tcPr>
            <w:tcW w:w="360" w:type="dxa"/>
            <w:shd w:val="clear" w:color="auto" w:fill="auto"/>
          </w:tcPr>
          <w:p w14:paraId="7F227DC0" w14:textId="77777777" w:rsidR="000931D0" w:rsidRPr="00485F34" w:rsidRDefault="000931D0" w:rsidP="001D04AF">
            <w:pPr>
              <w:pStyle w:val="Text"/>
            </w:pPr>
            <w:r w:rsidRPr="00485F34">
              <w:t>di</w:t>
            </w:r>
          </w:p>
        </w:tc>
        <w:tc>
          <w:tcPr>
            <w:tcW w:w="784" w:type="dxa"/>
            <w:shd w:val="clear" w:color="auto" w:fill="auto"/>
          </w:tcPr>
          <w:p w14:paraId="693F22F6" w14:textId="77777777" w:rsidR="000931D0" w:rsidRPr="004817CA" w:rsidRDefault="004817CA" w:rsidP="001D04AF">
            <w:pPr>
              <w:pStyle w:val="Text"/>
            </w:pPr>
            <w:r>
              <w:t>[[</w:t>
            </w:r>
            <w:r w:rsidR="000931D0" w:rsidRPr="004817CA">
              <w:rPr>
                <w:rStyle w:val="ChBlueBold"/>
              </w:rPr>
              <w:t>ruma</w:t>
            </w:r>
          </w:p>
        </w:tc>
        <w:tc>
          <w:tcPr>
            <w:tcW w:w="772" w:type="dxa"/>
            <w:shd w:val="clear" w:color="auto" w:fill="auto"/>
          </w:tcPr>
          <w:p w14:paraId="362D2D15" w14:textId="77777777" w:rsidR="000931D0" w:rsidRPr="004817CA" w:rsidRDefault="000931D0" w:rsidP="001D04AF">
            <w:pPr>
              <w:pStyle w:val="Text"/>
            </w:pPr>
            <w:r w:rsidRPr="004817CA">
              <w:rPr>
                <w:rStyle w:val="ChBlueBold"/>
              </w:rPr>
              <w:t>itu</w:t>
            </w:r>
            <w:r w:rsidR="004817CA">
              <w:t>]</w:t>
            </w:r>
          </w:p>
        </w:tc>
        <w:tc>
          <w:tcPr>
            <w:tcW w:w="772" w:type="dxa"/>
            <w:shd w:val="clear" w:color="auto" w:fill="auto"/>
          </w:tcPr>
          <w:p w14:paraId="7E273FD0" w14:textId="77777777" w:rsidR="000931D0" w:rsidRPr="004817CA" w:rsidRDefault="000931D0" w:rsidP="001D04AF">
            <w:pPr>
              <w:pStyle w:val="Text"/>
            </w:pPr>
            <w:r w:rsidRPr="004817CA">
              <w:rPr>
                <w:rStyle w:val="ChBlueBold"/>
              </w:rPr>
              <w:t>tu</w:t>
            </w:r>
            <w:r w:rsidR="004817CA">
              <w:t>]</w:t>
            </w:r>
          </w:p>
        </w:tc>
        <w:tc>
          <w:tcPr>
            <w:tcW w:w="284" w:type="dxa"/>
            <w:shd w:val="clear" w:color="auto" w:fill="auto"/>
          </w:tcPr>
          <w:p w14:paraId="42C80FD0" w14:textId="77777777" w:rsidR="000931D0" w:rsidRPr="00485F34" w:rsidRDefault="000931D0" w:rsidP="001D04AF">
            <w:pPr>
              <w:pStyle w:val="Text"/>
            </w:pPr>
            <w:r>
              <w:t>…</w:t>
            </w:r>
          </w:p>
        </w:tc>
      </w:tr>
      <w:tr w:rsidR="00AC23C4" w:rsidRPr="00AC23C4" w14:paraId="72B7610E" w14:textId="77777777" w:rsidTr="00AC23C4">
        <w:tc>
          <w:tcPr>
            <w:tcW w:w="709" w:type="dxa"/>
            <w:shd w:val="clear" w:color="auto" w:fill="auto"/>
          </w:tcPr>
          <w:p w14:paraId="57E7831A" w14:textId="77777777" w:rsidR="000931D0" w:rsidRPr="000869D3" w:rsidRDefault="000931D0" w:rsidP="001D04AF">
            <w:pPr>
              <w:pStyle w:val="GlossEng"/>
            </w:pPr>
          </w:p>
        </w:tc>
        <w:tc>
          <w:tcPr>
            <w:tcW w:w="673" w:type="dxa"/>
            <w:shd w:val="clear" w:color="auto" w:fill="auto"/>
          </w:tcPr>
          <w:p w14:paraId="679D7228" w14:textId="77777777" w:rsidR="000931D0" w:rsidRPr="00485F34" w:rsidRDefault="000931D0" w:rsidP="001D04AF">
            <w:pPr>
              <w:pStyle w:val="GlossEng"/>
            </w:pPr>
            <w:r w:rsidRPr="00485F34">
              <w:t>when</w:t>
            </w:r>
          </w:p>
        </w:tc>
        <w:tc>
          <w:tcPr>
            <w:tcW w:w="851" w:type="dxa"/>
            <w:shd w:val="clear" w:color="auto" w:fill="auto"/>
          </w:tcPr>
          <w:p w14:paraId="1E315016" w14:textId="77777777" w:rsidR="000931D0" w:rsidRPr="0099608C" w:rsidRDefault="000931D0" w:rsidP="001D04AF">
            <w:pPr>
              <w:pStyle w:val="GlossEng"/>
              <w:rPr>
                <w:rStyle w:val="ChSmallCaps"/>
              </w:rPr>
            </w:pPr>
            <w:r w:rsidRPr="0099608C">
              <w:rPr>
                <w:rStyle w:val="ChSmallCaps"/>
              </w:rPr>
              <w:t>1pl</w:t>
            </w:r>
          </w:p>
        </w:tc>
        <w:tc>
          <w:tcPr>
            <w:tcW w:w="707" w:type="dxa"/>
            <w:shd w:val="clear" w:color="auto" w:fill="auto"/>
          </w:tcPr>
          <w:p w14:paraId="64DA1084" w14:textId="77777777" w:rsidR="000931D0" w:rsidRPr="00485F34" w:rsidRDefault="000931D0" w:rsidP="001D04AF">
            <w:pPr>
              <w:pStyle w:val="GlossEng"/>
            </w:pPr>
            <w:r>
              <w:t>enter</w:t>
            </w:r>
          </w:p>
        </w:tc>
        <w:tc>
          <w:tcPr>
            <w:tcW w:w="360" w:type="dxa"/>
            <w:shd w:val="clear" w:color="auto" w:fill="auto"/>
          </w:tcPr>
          <w:p w14:paraId="1CB87E75" w14:textId="77777777" w:rsidR="000931D0" w:rsidRPr="00485F34" w:rsidRDefault="000931D0" w:rsidP="001D04AF">
            <w:pPr>
              <w:pStyle w:val="GlossEng"/>
            </w:pPr>
            <w:r w:rsidRPr="00485F34">
              <w:t>at</w:t>
            </w:r>
          </w:p>
        </w:tc>
        <w:tc>
          <w:tcPr>
            <w:tcW w:w="784" w:type="dxa"/>
            <w:shd w:val="clear" w:color="auto" w:fill="auto"/>
          </w:tcPr>
          <w:p w14:paraId="6CD8148F" w14:textId="77777777" w:rsidR="000931D0" w:rsidRPr="00485F34" w:rsidRDefault="000931D0" w:rsidP="001D04AF">
            <w:pPr>
              <w:pStyle w:val="GlossEng"/>
            </w:pPr>
            <w:r w:rsidRPr="00485F34">
              <w:t>house</w:t>
            </w:r>
          </w:p>
        </w:tc>
        <w:tc>
          <w:tcPr>
            <w:tcW w:w="772" w:type="dxa"/>
            <w:shd w:val="clear" w:color="auto" w:fill="auto"/>
          </w:tcPr>
          <w:p w14:paraId="3899ABC9" w14:textId="77777777" w:rsidR="000931D0" w:rsidRPr="0099608C" w:rsidRDefault="000931D0" w:rsidP="001D04AF">
            <w:pPr>
              <w:pStyle w:val="GlossEng"/>
              <w:rPr>
                <w:rStyle w:val="ChSmallCaps"/>
              </w:rPr>
            </w:pPr>
            <w:r w:rsidRPr="0099608C">
              <w:rPr>
                <w:rStyle w:val="ChSmallCaps"/>
              </w:rPr>
              <w:t>d.dist</w:t>
            </w:r>
          </w:p>
        </w:tc>
        <w:tc>
          <w:tcPr>
            <w:tcW w:w="772" w:type="dxa"/>
            <w:shd w:val="clear" w:color="auto" w:fill="auto"/>
          </w:tcPr>
          <w:p w14:paraId="7A5FFEFB" w14:textId="77777777" w:rsidR="000931D0" w:rsidRPr="0099608C" w:rsidRDefault="000931D0" w:rsidP="001D04AF">
            <w:pPr>
              <w:pStyle w:val="GlossEng"/>
              <w:rPr>
                <w:rStyle w:val="ChSmallCaps"/>
              </w:rPr>
            </w:pPr>
            <w:r w:rsidRPr="0099608C">
              <w:rPr>
                <w:rStyle w:val="ChSmallCaps"/>
              </w:rPr>
              <w:t>d.dist</w:t>
            </w:r>
          </w:p>
        </w:tc>
        <w:tc>
          <w:tcPr>
            <w:tcW w:w="284" w:type="dxa"/>
            <w:shd w:val="clear" w:color="auto" w:fill="auto"/>
          </w:tcPr>
          <w:p w14:paraId="4FC5CF87" w14:textId="77777777" w:rsidR="000931D0" w:rsidRPr="001504A2" w:rsidRDefault="000931D0" w:rsidP="001D04AF">
            <w:pPr>
              <w:pStyle w:val="GlossEng"/>
              <w:rPr>
                <w:rStyle w:val="ChSmallCaps"/>
              </w:rPr>
            </w:pPr>
          </w:p>
        </w:tc>
      </w:tr>
    </w:tbl>
    <w:p w14:paraId="00134F53" w14:textId="34D0C6E5" w:rsidR="000931D0" w:rsidRPr="002B1870" w:rsidRDefault="00B7093A" w:rsidP="000931D0">
      <w:pPr>
        <w:pStyle w:val="FreeTranslEng"/>
      </w:pPr>
      <w:r>
        <w:t>‘</w:t>
      </w:r>
      <w:r w:rsidR="000931D0">
        <w:t xml:space="preserve">when we moved into </w:t>
      </w:r>
      <w:r w:rsidR="000931D0" w:rsidRPr="00596D3E">
        <w:rPr>
          <w:rStyle w:val="ChBlueBold"/>
        </w:rPr>
        <w:t>that very house</w:t>
      </w:r>
      <w:r w:rsidR="000931D0">
        <w:t>, …</w:t>
      </w:r>
      <w:r>
        <w:t>’</w:t>
      </w:r>
      <w:r w:rsidR="000931D0">
        <w:t xml:space="preserve"> </w:t>
      </w:r>
      <w:r w:rsidR="000931D0" w:rsidRPr="001504A2">
        <w:rPr>
          <w:rStyle w:val="ExampleSource"/>
        </w:rPr>
        <w:t>[081006-022-CvEx.0167]</w:t>
      </w:r>
    </w:p>
    <w:p w14:paraId="7FD6D2BA" w14:textId="2346D8F7" w:rsidR="000931D0" w:rsidRDefault="000931D0" w:rsidP="00516196">
      <w:pPr>
        <w:pStyle w:val="Body0005after"/>
      </w:pPr>
      <w:r>
        <w:t xml:space="preserve">In </w:t>
      </w:r>
      <w:r>
        <w:fldChar w:fldCharType="begin"/>
      </w:r>
      <w:r>
        <w:instrText xml:space="preserve"> REF _Ref338955283 \h </w:instrText>
      </w:r>
      <w:r>
        <w:fldChar w:fldCharType="separate"/>
      </w:r>
      <w:r w:rsidR="00154D81" w:rsidRPr="00856563">
        <w:t>(</w:t>
      </w:r>
      <w:r w:rsidR="00154D81">
        <w:rPr>
          <w:noProof/>
        </w:rPr>
        <w:t>25</w:t>
      </w:r>
      <w:r w:rsidR="00154D81" w:rsidRPr="00856563">
        <w:t>)</w:t>
      </w:r>
      <w:r>
        <w:fldChar w:fldCharType="end"/>
      </w:r>
      <w:r>
        <w:t xml:space="preserve"> and </w:t>
      </w:r>
      <w:r>
        <w:fldChar w:fldCharType="begin"/>
      </w:r>
      <w:r>
        <w:instrText xml:space="preserve"> REF _Ref338955286 \h </w:instrText>
      </w:r>
      <w:r>
        <w:fldChar w:fldCharType="separate"/>
      </w:r>
      <w:r w:rsidR="00154D81" w:rsidRPr="00856563">
        <w:t>(</w:t>
      </w:r>
      <w:r w:rsidR="00154D81">
        <w:rPr>
          <w:noProof/>
        </w:rPr>
        <w:t>26</w:t>
      </w:r>
      <w:r w:rsidR="00154D81" w:rsidRPr="00856563">
        <w:t>)</w:t>
      </w:r>
      <w:r>
        <w:fldChar w:fldCharType="end"/>
      </w:r>
      <w:r>
        <w:t xml:space="preserve"> </w:t>
      </w:r>
      <w:r w:rsidRPr="00856563">
        <w:t>the second demonstrative</w:t>
      </w:r>
      <w:r>
        <w:t xml:space="preserve"> modifies a pronominally used first one. The result is </w:t>
      </w:r>
      <w:r w:rsidRPr="00856563">
        <w:t xml:space="preserve">an emphatic reading in the sense of </w:t>
      </w:r>
      <w:r w:rsidR="00B7093A">
        <w:t>‘</w:t>
      </w:r>
      <w:r w:rsidRPr="00856563">
        <w:t>this</w:t>
      </w:r>
      <w:r>
        <w:t>/that very (one)</w:t>
      </w:r>
      <w:r w:rsidR="00B7093A">
        <w:t>’</w:t>
      </w:r>
      <w:r>
        <w:t xml:space="preserve">: </w:t>
      </w:r>
      <w:r w:rsidRPr="00EB2C5B">
        <w:rPr>
          <w:rStyle w:val="ChItalBold"/>
        </w:rPr>
        <w:t>ini ni</w:t>
      </w:r>
      <w:r>
        <w:t xml:space="preserve"> </w:t>
      </w:r>
      <w:r w:rsidR="00B7093A">
        <w:t>‘</w:t>
      </w:r>
      <w:r>
        <w:t>these very (ones)</w:t>
      </w:r>
      <w:r w:rsidR="00526B4D">
        <w:t>’</w:t>
      </w:r>
      <w:r>
        <w:t xml:space="preserve"> in </w:t>
      </w:r>
      <w:r>
        <w:fldChar w:fldCharType="begin"/>
      </w:r>
      <w:r>
        <w:instrText xml:space="preserve"> REF _Ref338955283 \h </w:instrText>
      </w:r>
      <w:r>
        <w:fldChar w:fldCharType="separate"/>
      </w:r>
      <w:r w:rsidR="00154D81" w:rsidRPr="00856563">
        <w:t>(</w:t>
      </w:r>
      <w:r w:rsidR="00154D81">
        <w:rPr>
          <w:noProof/>
        </w:rPr>
        <w:t>25</w:t>
      </w:r>
      <w:r w:rsidR="00154D81" w:rsidRPr="00856563">
        <w:t>)</w:t>
      </w:r>
      <w:r>
        <w:fldChar w:fldCharType="end"/>
      </w:r>
      <w:r w:rsidR="00526B4D">
        <w:t>,</w:t>
      </w:r>
      <w:r>
        <w:t xml:space="preserve"> and </w:t>
      </w:r>
      <w:r w:rsidRPr="00EB2C5B">
        <w:rPr>
          <w:rStyle w:val="ChItalBold"/>
        </w:rPr>
        <w:t>itu tu</w:t>
      </w:r>
      <w:r>
        <w:t xml:space="preserve"> </w:t>
      </w:r>
      <w:r w:rsidR="00B7093A">
        <w:t>‘</w:t>
      </w:r>
      <w:r>
        <w:t>those very (ones)</w:t>
      </w:r>
      <w:r w:rsidR="00526B4D">
        <w:t>’</w:t>
      </w:r>
      <w:r>
        <w:t xml:space="preserve"> in </w:t>
      </w:r>
      <w:r>
        <w:fldChar w:fldCharType="begin"/>
      </w:r>
      <w:r>
        <w:instrText xml:space="preserve"> REF _Ref338955286 \h </w:instrText>
      </w:r>
      <w:r>
        <w:fldChar w:fldCharType="separate"/>
      </w:r>
      <w:r w:rsidR="00154D81" w:rsidRPr="00856563">
        <w:t>(</w:t>
      </w:r>
      <w:r w:rsidR="00154D81">
        <w:rPr>
          <w:noProof/>
        </w:rPr>
        <w:t>26</w:t>
      </w:r>
      <w:r w:rsidR="00154D81" w:rsidRPr="00856563">
        <w:t>)</w:t>
      </w:r>
      <w:r>
        <w:fldChar w:fldCharType="end"/>
      </w:r>
      <w:r>
        <w:t>.</w:t>
      </w:r>
    </w:p>
    <w:p w14:paraId="6F5F36E2" w14:textId="77777777" w:rsidR="00912DC6" w:rsidRDefault="00912DC6" w:rsidP="00912DC6">
      <w:pPr>
        <w:pStyle w:val="ExampleTitle"/>
        <w:rPr>
          <w:lang w:eastAsia="en-US"/>
        </w:rPr>
      </w:pPr>
      <w:r>
        <w:rPr>
          <w:lang w:eastAsia="en-US"/>
        </w:rPr>
        <w:t>Pronominal uses of stacked demonstrative to signal vividness</w:t>
      </w:r>
    </w:p>
    <w:tbl>
      <w:tblPr>
        <w:tblW w:w="6700" w:type="dxa"/>
        <w:tblCellMar>
          <w:left w:w="42" w:type="dxa"/>
          <w:right w:w="42" w:type="dxa"/>
        </w:tblCellMar>
        <w:tblLook w:val="01E0" w:firstRow="1" w:lastRow="1" w:firstColumn="1" w:lastColumn="1" w:noHBand="0" w:noVBand="0"/>
      </w:tblPr>
      <w:tblGrid>
        <w:gridCol w:w="709"/>
        <w:gridCol w:w="562"/>
        <w:gridCol w:w="684"/>
        <w:gridCol w:w="762"/>
        <w:gridCol w:w="684"/>
        <w:gridCol w:w="489"/>
        <w:gridCol w:w="1256"/>
        <w:gridCol w:w="777"/>
        <w:gridCol w:w="777"/>
      </w:tblGrid>
      <w:tr w:rsidR="00AC23C4" w:rsidRPr="00414A9C" w14:paraId="61542B66" w14:textId="77777777" w:rsidTr="00AC23C4">
        <w:tc>
          <w:tcPr>
            <w:tcW w:w="709" w:type="dxa"/>
            <w:shd w:val="clear" w:color="auto" w:fill="auto"/>
          </w:tcPr>
          <w:p w14:paraId="32C979C2" w14:textId="77777777" w:rsidR="000931D0" w:rsidRPr="00243B92" w:rsidRDefault="000931D0" w:rsidP="001D04AF">
            <w:pPr>
              <w:pStyle w:val="O0Nwnext"/>
            </w:pPr>
            <w:bookmarkStart w:id="3311" w:name="_Ref318893592"/>
            <w:bookmarkStart w:id="3312" w:name="_Ref338955283"/>
            <w:r w:rsidRPr="00856563">
              <w:t>(</w:t>
            </w:r>
            <w:fldSimple w:instr=" SEQ ( \* ARABIC \s 1 ">
              <w:r w:rsidR="00154D81">
                <w:rPr>
                  <w:noProof/>
                </w:rPr>
                <w:t>25</w:t>
              </w:r>
            </w:fldSimple>
            <w:bookmarkEnd w:id="3311"/>
            <w:r w:rsidRPr="00856563">
              <w:t>)</w:t>
            </w:r>
            <w:bookmarkEnd w:id="3312"/>
          </w:p>
        </w:tc>
        <w:tc>
          <w:tcPr>
            <w:tcW w:w="562" w:type="dxa"/>
            <w:shd w:val="clear" w:color="auto" w:fill="auto"/>
          </w:tcPr>
          <w:p w14:paraId="7650D27A" w14:textId="77777777" w:rsidR="000931D0" w:rsidRPr="00B10E17" w:rsidRDefault="000931D0" w:rsidP="001D04AF">
            <w:pPr>
              <w:pStyle w:val="Text"/>
            </w:pPr>
            <w:r w:rsidRPr="00B10E17">
              <w:t>ada</w:t>
            </w:r>
          </w:p>
        </w:tc>
        <w:tc>
          <w:tcPr>
            <w:tcW w:w="684" w:type="dxa"/>
            <w:shd w:val="clear" w:color="auto" w:fill="auto"/>
          </w:tcPr>
          <w:p w14:paraId="15A78BB5" w14:textId="77777777" w:rsidR="000931D0" w:rsidRPr="00B10E17" w:rsidRDefault="000931D0" w:rsidP="001D04AF">
            <w:pPr>
              <w:pStyle w:val="Text"/>
            </w:pPr>
            <w:r w:rsidRPr="00B10E17">
              <w:t>segala</w:t>
            </w:r>
          </w:p>
        </w:tc>
        <w:tc>
          <w:tcPr>
            <w:tcW w:w="762" w:type="dxa"/>
            <w:shd w:val="clear" w:color="auto" w:fill="auto"/>
          </w:tcPr>
          <w:p w14:paraId="57A75C1E" w14:textId="77777777" w:rsidR="000931D0" w:rsidRPr="00B10E17" w:rsidRDefault="00002D53" w:rsidP="001D04AF">
            <w:pPr>
              <w:pStyle w:val="Text"/>
            </w:pPr>
            <w:r>
              <w:t>macang</w:t>
            </w:r>
          </w:p>
        </w:tc>
        <w:tc>
          <w:tcPr>
            <w:tcW w:w="684" w:type="dxa"/>
            <w:shd w:val="clear" w:color="auto" w:fill="auto"/>
          </w:tcPr>
          <w:p w14:paraId="4A85E209" w14:textId="77777777" w:rsidR="000931D0" w:rsidRPr="00B10E17" w:rsidRDefault="000931D0" w:rsidP="001D04AF">
            <w:pPr>
              <w:pStyle w:val="Text"/>
            </w:pPr>
            <w:r w:rsidRPr="00B10E17">
              <w:t>tulang</w:t>
            </w:r>
            <w:r w:rsidR="00E903BF">
              <w:t>,</w:t>
            </w:r>
          </w:p>
        </w:tc>
        <w:tc>
          <w:tcPr>
            <w:tcW w:w="489" w:type="dxa"/>
            <w:shd w:val="clear" w:color="auto" w:fill="auto"/>
          </w:tcPr>
          <w:p w14:paraId="0D3D45C5" w14:textId="77777777" w:rsidR="000931D0" w:rsidRPr="00B10E17" w:rsidRDefault="000931D0" w:rsidP="001D04AF">
            <w:pPr>
              <w:pStyle w:val="Text"/>
            </w:pPr>
            <w:r w:rsidRPr="00B10E17">
              <w:t>dia</w:t>
            </w:r>
          </w:p>
        </w:tc>
        <w:tc>
          <w:tcPr>
            <w:tcW w:w="1256" w:type="dxa"/>
            <w:shd w:val="clear" w:color="auto" w:fill="auto"/>
          </w:tcPr>
          <w:p w14:paraId="02AA4986" w14:textId="77777777" w:rsidR="000931D0" w:rsidRPr="00B10E17" w:rsidRDefault="000931D0" w:rsidP="001D04AF">
            <w:pPr>
              <w:pStyle w:val="Text"/>
            </w:pPr>
            <w:r w:rsidRPr="00B10E17">
              <w:t>buan</w:t>
            </w:r>
            <w:r>
              <w:t>g</w:t>
            </w:r>
          </w:p>
        </w:tc>
        <w:tc>
          <w:tcPr>
            <w:tcW w:w="777" w:type="dxa"/>
            <w:shd w:val="clear" w:color="auto" w:fill="auto"/>
          </w:tcPr>
          <w:p w14:paraId="59D33A92" w14:textId="77777777" w:rsidR="000931D0" w:rsidRPr="004817CA" w:rsidRDefault="004817CA" w:rsidP="001D04AF">
            <w:pPr>
              <w:pStyle w:val="Text"/>
            </w:pPr>
            <w:r w:rsidRPr="004817CA">
              <w:t>[</w:t>
            </w:r>
            <w:r w:rsidR="000931D0" w:rsidRPr="004817CA">
              <w:rPr>
                <w:rStyle w:val="ChBlueBold"/>
              </w:rPr>
              <w:t>ini</w:t>
            </w:r>
          </w:p>
        </w:tc>
        <w:tc>
          <w:tcPr>
            <w:tcW w:w="777" w:type="dxa"/>
            <w:shd w:val="clear" w:color="auto" w:fill="auto"/>
          </w:tcPr>
          <w:p w14:paraId="177AE948" w14:textId="77777777" w:rsidR="000931D0" w:rsidRPr="004817CA" w:rsidRDefault="000931D0" w:rsidP="001D04AF">
            <w:pPr>
              <w:pStyle w:val="Text"/>
            </w:pPr>
            <w:r w:rsidRPr="004817CA">
              <w:rPr>
                <w:rStyle w:val="ChBlueBold"/>
              </w:rPr>
              <w:t>ni</w:t>
            </w:r>
            <w:r w:rsidR="004817CA">
              <w:t>]</w:t>
            </w:r>
          </w:p>
        </w:tc>
      </w:tr>
      <w:tr w:rsidR="00AC23C4" w:rsidRPr="00AC23C4" w14:paraId="03D20CAB" w14:textId="77777777" w:rsidTr="00AC23C4">
        <w:tc>
          <w:tcPr>
            <w:tcW w:w="709" w:type="dxa"/>
            <w:shd w:val="clear" w:color="auto" w:fill="auto"/>
          </w:tcPr>
          <w:p w14:paraId="7511C364" w14:textId="77777777" w:rsidR="000931D0" w:rsidRPr="00D82EF5" w:rsidRDefault="000931D0" w:rsidP="001D04AF">
            <w:pPr>
              <w:pStyle w:val="GlossEng"/>
            </w:pPr>
          </w:p>
        </w:tc>
        <w:tc>
          <w:tcPr>
            <w:tcW w:w="562" w:type="dxa"/>
            <w:shd w:val="clear" w:color="auto" w:fill="auto"/>
          </w:tcPr>
          <w:p w14:paraId="4581BD47" w14:textId="77777777" w:rsidR="000931D0" w:rsidRPr="00B10E17" w:rsidRDefault="000931D0" w:rsidP="001D04AF">
            <w:pPr>
              <w:pStyle w:val="GlossEng"/>
            </w:pPr>
            <w:r w:rsidRPr="00B10E17">
              <w:t>exist</w:t>
            </w:r>
          </w:p>
        </w:tc>
        <w:tc>
          <w:tcPr>
            <w:tcW w:w="684" w:type="dxa"/>
            <w:shd w:val="clear" w:color="auto" w:fill="auto"/>
          </w:tcPr>
          <w:p w14:paraId="1D4720A4" w14:textId="77777777" w:rsidR="000931D0" w:rsidRPr="00B10E17" w:rsidRDefault="000931D0" w:rsidP="001D04AF">
            <w:pPr>
              <w:pStyle w:val="GlossEng"/>
            </w:pPr>
            <w:r w:rsidRPr="00B10E17">
              <w:t>all</w:t>
            </w:r>
          </w:p>
        </w:tc>
        <w:tc>
          <w:tcPr>
            <w:tcW w:w="762" w:type="dxa"/>
            <w:shd w:val="clear" w:color="auto" w:fill="auto"/>
          </w:tcPr>
          <w:p w14:paraId="4CBBF0DE" w14:textId="77777777" w:rsidR="000931D0" w:rsidRPr="00B10E17" w:rsidRDefault="000931D0" w:rsidP="001D04AF">
            <w:pPr>
              <w:pStyle w:val="GlossEng"/>
            </w:pPr>
            <w:r>
              <w:t>variety</w:t>
            </w:r>
          </w:p>
        </w:tc>
        <w:tc>
          <w:tcPr>
            <w:tcW w:w="684" w:type="dxa"/>
            <w:shd w:val="clear" w:color="auto" w:fill="auto"/>
          </w:tcPr>
          <w:p w14:paraId="611464D0" w14:textId="77777777" w:rsidR="000931D0" w:rsidRPr="00B10E17" w:rsidRDefault="000931D0" w:rsidP="001D04AF">
            <w:pPr>
              <w:pStyle w:val="GlossEng"/>
            </w:pPr>
            <w:r w:rsidRPr="00B10E17">
              <w:t>bone</w:t>
            </w:r>
          </w:p>
        </w:tc>
        <w:tc>
          <w:tcPr>
            <w:tcW w:w="489" w:type="dxa"/>
            <w:shd w:val="clear" w:color="auto" w:fill="auto"/>
          </w:tcPr>
          <w:p w14:paraId="666C7C8A" w14:textId="77777777" w:rsidR="000931D0" w:rsidRPr="0099608C" w:rsidRDefault="000931D0" w:rsidP="001D04AF">
            <w:pPr>
              <w:pStyle w:val="GlossEng"/>
              <w:rPr>
                <w:rStyle w:val="ChSmallCaps"/>
              </w:rPr>
            </w:pPr>
            <w:r w:rsidRPr="0099608C">
              <w:rPr>
                <w:rStyle w:val="ChSmallCaps"/>
              </w:rPr>
              <w:t>3sg</w:t>
            </w:r>
          </w:p>
        </w:tc>
        <w:tc>
          <w:tcPr>
            <w:tcW w:w="1256" w:type="dxa"/>
            <w:shd w:val="clear" w:color="auto" w:fill="auto"/>
          </w:tcPr>
          <w:p w14:paraId="6AF2B96F" w14:textId="77777777" w:rsidR="000931D0" w:rsidRPr="00B10E17" w:rsidRDefault="000931D0" w:rsidP="001D04AF">
            <w:pPr>
              <w:pStyle w:val="GlossEng"/>
            </w:pPr>
            <w:r w:rsidRPr="00B10E17">
              <w:t>throw(.away)</w:t>
            </w:r>
          </w:p>
        </w:tc>
        <w:tc>
          <w:tcPr>
            <w:tcW w:w="777" w:type="dxa"/>
            <w:shd w:val="clear" w:color="auto" w:fill="auto"/>
          </w:tcPr>
          <w:p w14:paraId="7CC0C876" w14:textId="77777777" w:rsidR="000931D0" w:rsidRPr="0099608C" w:rsidRDefault="000931D0" w:rsidP="001D04AF">
            <w:pPr>
              <w:pStyle w:val="GlossEng"/>
              <w:rPr>
                <w:rStyle w:val="ChSmallCaps"/>
              </w:rPr>
            </w:pPr>
            <w:r w:rsidRPr="0099608C">
              <w:rPr>
                <w:rStyle w:val="ChSmallCaps"/>
              </w:rPr>
              <w:t>d.prox</w:t>
            </w:r>
          </w:p>
        </w:tc>
        <w:tc>
          <w:tcPr>
            <w:tcW w:w="777" w:type="dxa"/>
            <w:shd w:val="clear" w:color="auto" w:fill="auto"/>
          </w:tcPr>
          <w:p w14:paraId="0AD761DD" w14:textId="77777777" w:rsidR="000931D0" w:rsidRPr="0099608C" w:rsidRDefault="000931D0" w:rsidP="001D04AF">
            <w:pPr>
              <w:pStyle w:val="GlossEng"/>
              <w:rPr>
                <w:rStyle w:val="ChSmallCaps"/>
              </w:rPr>
            </w:pPr>
            <w:r w:rsidRPr="0099608C">
              <w:rPr>
                <w:rStyle w:val="ChSmallCaps"/>
              </w:rPr>
              <w:t>d.prox</w:t>
            </w:r>
          </w:p>
        </w:tc>
      </w:tr>
    </w:tbl>
    <w:p w14:paraId="2C3CA422" w14:textId="436AC1F5" w:rsidR="000931D0" w:rsidRDefault="00B7093A" w:rsidP="000931D0">
      <w:pPr>
        <w:pStyle w:val="FreeTranslEng"/>
      </w:pPr>
      <w:r>
        <w:t>‘</w:t>
      </w:r>
      <w:r w:rsidR="000931D0">
        <w:t xml:space="preserve">there were all kinds of bones, he threw away </w:t>
      </w:r>
      <w:r w:rsidR="000931D0" w:rsidRPr="007618AA">
        <w:rPr>
          <w:rStyle w:val="ChBlueBold"/>
        </w:rPr>
        <w:t>these very (ones)</w:t>
      </w:r>
      <w:r>
        <w:t>’</w:t>
      </w:r>
      <w:r w:rsidR="000931D0">
        <w:t xml:space="preserve"> </w:t>
      </w:r>
      <w:r w:rsidR="000931D0" w:rsidRPr="000D5A2C">
        <w:rPr>
          <w:rStyle w:val="ExampleSource"/>
        </w:rPr>
        <w:t>[080922-010a-</w:t>
      </w:r>
      <w:r w:rsidR="00F00E41">
        <w:rPr>
          <w:rStyle w:val="ExampleSource"/>
        </w:rPr>
        <w:t>Cv</w:t>
      </w:r>
      <w:r w:rsidR="000931D0" w:rsidRPr="000D5A2C">
        <w:rPr>
          <w:rStyle w:val="ExampleSource"/>
        </w:rPr>
        <w:t>NF.0101]</w:t>
      </w:r>
    </w:p>
    <w:tbl>
      <w:tblPr>
        <w:tblW w:w="6675" w:type="dxa"/>
        <w:tblCellMar>
          <w:left w:w="42" w:type="dxa"/>
          <w:right w:w="42" w:type="dxa"/>
        </w:tblCellMar>
        <w:tblLook w:val="01E0" w:firstRow="1" w:lastRow="1" w:firstColumn="1" w:lastColumn="1" w:noHBand="0" w:noVBand="0"/>
      </w:tblPr>
      <w:tblGrid>
        <w:gridCol w:w="709"/>
        <w:gridCol w:w="489"/>
        <w:gridCol w:w="117"/>
        <w:gridCol w:w="512"/>
        <w:gridCol w:w="61"/>
        <w:gridCol w:w="534"/>
        <w:gridCol w:w="717"/>
        <w:gridCol w:w="223"/>
        <w:gridCol w:w="373"/>
        <w:gridCol w:w="33"/>
        <w:gridCol w:w="480"/>
        <w:gridCol w:w="149"/>
        <w:gridCol w:w="557"/>
        <w:gridCol w:w="706"/>
        <w:gridCol w:w="1015"/>
      </w:tblGrid>
      <w:tr w:rsidR="00AC23C4" w:rsidRPr="00712A96" w14:paraId="735A92A9" w14:textId="77777777" w:rsidTr="00AC23C4">
        <w:tc>
          <w:tcPr>
            <w:tcW w:w="709" w:type="dxa"/>
            <w:shd w:val="clear" w:color="auto" w:fill="auto"/>
          </w:tcPr>
          <w:p w14:paraId="2D71860B" w14:textId="77777777" w:rsidR="000931D0" w:rsidRPr="00243B92" w:rsidRDefault="000931D0" w:rsidP="001D04AF">
            <w:pPr>
              <w:pStyle w:val="O0Nwnext"/>
            </w:pPr>
            <w:bookmarkStart w:id="3313" w:name="_Ref318882772"/>
            <w:bookmarkStart w:id="3314" w:name="_Ref338955286"/>
            <w:r w:rsidRPr="00856563">
              <w:t>(</w:t>
            </w:r>
            <w:fldSimple w:instr=" SEQ ( \* ARABIC \s 1 ">
              <w:r w:rsidR="00154D81">
                <w:rPr>
                  <w:noProof/>
                </w:rPr>
                <w:t>26</w:t>
              </w:r>
            </w:fldSimple>
            <w:bookmarkEnd w:id="3313"/>
            <w:r w:rsidRPr="00856563">
              <w:t>)</w:t>
            </w:r>
            <w:bookmarkEnd w:id="3314"/>
          </w:p>
        </w:tc>
        <w:tc>
          <w:tcPr>
            <w:tcW w:w="489" w:type="dxa"/>
            <w:shd w:val="clear" w:color="auto" w:fill="auto"/>
          </w:tcPr>
          <w:p w14:paraId="773017BA" w14:textId="77777777" w:rsidR="000931D0" w:rsidRPr="00580244" w:rsidRDefault="000931D0" w:rsidP="001D04AF">
            <w:pPr>
              <w:pStyle w:val="Text"/>
            </w:pPr>
            <w:r w:rsidRPr="00580244">
              <w:t>ko</w:t>
            </w:r>
          </w:p>
        </w:tc>
        <w:tc>
          <w:tcPr>
            <w:tcW w:w="629" w:type="dxa"/>
            <w:gridSpan w:val="2"/>
            <w:shd w:val="clear" w:color="auto" w:fill="auto"/>
          </w:tcPr>
          <w:p w14:paraId="0B0B4292" w14:textId="77777777" w:rsidR="000931D0" w:rsidRPr="00580244" w:rsidRDefault="00B81DA5" w:rsidP="001D04AF">
            <w:pPr>
              <w:pStyle w:val="Text"/>
            </w:pPr>
            <w:r>
              <w:t>taw</w:t>
            </w:r>
          </w:p>
        </w:tc>
        <w:tc>
          <w:tcPr>
            <w:tcW w:w="595" w:type="dxa"/>
            <w:gridSpan w:val="2"/>
            <w:shd w:val="clear" w:color="auto" w:fill="auto"/>
          </w:tcPr>
          <w:p w14:paraId="4A05823A" w14:textId="77777777" w:rsidR="000931D0" w:rsidRPr="00580244" w:rsidRDefault="000931D0" w:rsidP="001D04AF">
            <w:pPr>
              <w:pStyle w:val="Text"/>
            </w:pPr>
            <w:r w:rsidRPr="00580244">
              <w:t>kata</w:t>
            </w:r>
          </w:p>
        </w:tc>
        <w:tc>
          <w:tcPr>
            <w:tcW w:w="940" w:type="dxa"/>
            <w:gridSpan w:val="2"/>
            <w:shd w:val="clear" w:color="auto" w:fill="auto"/>
          </w:tcPr>
          <w:p w14:paraId="5061C4D5" w14:textId="77777777" w:rsidR="000931D0" w:rsidRPr="00580244" w:rsidRDefault="000931D0" w:rsidP="001D04AF">
            <w:pPr>
              <w:pStyle w:val="Text"/>
            </w:pPr>
            <w:r w:rsidRPr="00580244">
              <w:t>pis</w:t>
            </w:r>
          </w:p>
        </w:tc>
        <w:tc>
          <w:tcPr>
            <w:tcW w:w="373" w:type="dxa"/>
            <w:shd w:val="clear" w:color="auto" w:fill="auto"/>
          </w:tcPr>
          <w:p w14:paraId="51C91072" w14:textId="77777777" w:rsidR="000931D0" w:rsidRPr="00580244" w:rsidRDefault="000931D0" w:rsidP="001D04AF">
            <w:pPr>
              <w:pStyle w:val="Text"/>
            </w:pPr>
            <w:r w:rsidRPr="00580244">
              <w:t>ka</w:t>
            </w:r>
          </w:p>
        </w:tc>
        <w:tc>
          <w:tcPr>
            <w:tcW w:w="513" w:type="dxa"/>
            <w:gridSpan w:val="2"/>
            <w:shd w:val="clear" w:color="auto" w:fill="auto"/>
          </w:tcPr>
          <w:p w14:paraId="2988C2ED" w14:textId="77777777" w:rsidR="000931D0" w:rsidRPr="00580244" w:rsidRDefault="008E08E6" w:rsidP="001D04AF">
            <w:pPr>
              <w:pStyle w:val="Text"/>
            </w:pPr>
            <w:r>
              <w:t>tida</w:t>
            </w:r>
            <w:r w:rsidR="00E903BF">
              <w:t>,</w:t>
            </w:r>
          </w:p>
        </w:tc>
        <w:tc>
          <w:tcPr>
            <w:tcW w:w="706" w:type="dxa"/>
            <w:gridSpan w:val="2"/>
            <w:shd w:val="clear" w:color="auto" w:fill="auto"/>
          </w:tcPr>
          <w:p w14:paraId="7EAACBF2" w14:textId="77777777" w:rsidR="000931D0" w:rsidRPr="004817CA" w:rsidRDefault="004817CA" w:rsidP="001D04AF">
            <w:pPr>
              <w:pStyle w:val="Text"/>
            </w:pPr>
            <w:r>
              <w:t>[</w:t>
            </w:r>
            <w:r w:rsidR="000931D0" w:rsidRPr="004817CA">
              <w:rPr>
                <w:rStyle w:val="ChBlueBold"/>
              </w:rPr>
              <w:t>itu</w:t>
            </w:r>
          </w:p>
        </w:tc>
        <w:tc>
          <w:tcPr>
            <w:tcW w:w="706" w:type="dxa"/>
            <w:shd w:val="clear" w:color="auto" w:fill="auto"/>
          </w:tcPr>
          <w:p w14:paraId="795EF88C" w14:textId="77777777" w:rsidR="000931D0" w:rsidRPr="004817CA" w:rsidRDefault="000931D0" w:rsidP="001D04AF">
            <w:pPr>
              <w:pStyle w:val="Text"/>
            </w:pPr>
            <w:r w:rsidRPr="004817CA">
              <w:rPr>
                <w:rStyle w:val="ChBlueBold"/>
              </w:rPr>
              <w:t>tu</w:t>
            </w:r>
            <w:r w:rsidR="004817CA">
              <w:t>]</w:t>
            </w:r>
          </w:p>
        </w:tc>
        <w:tc>
          <w:tcPr>
            <w:tcW w:w="1015" w:type="dxa"/>
            <w:shd w:val="clear" w:color="auto" w:fill="auto"/>
          </w:tcPr>
          <w:p w14:paraId="4B7219F4" w14:textId="77777777" w:rsidR="000931D0" w:rsidRPr="00580244" w:rsidRDefault="000931D0" w:rsidP="001D04AF">
            <w:pPr>
              <w:pStyle w:val="Text"/>
            </w:pPr>
            <w:r w:rsidRPr="00580244">
              <w:t>kata</w:t>
            </w:r>
            <w:r>
              <w:t>~</w:t>
            </w:r>
            <w:r w:rsidRPr="00580244">
              <w:t>kata</w:t>
            </w:r>
          </w:p>
        </w:tc>
      </w:tr>
      <w:tr w:rsidR="00AC23C4" w:rsidRPr="00580244" w14:paraId="36A328F8" w14:textId="77777777" w:rsidTr="00AC23C4">
        <w:tc>
          <w:tcPr>
            <w:tcW w:w="709" w:type="dxa"/>
            <w:shd w:val="clear" w:color="auto" w:fill="auto"/>
          </w:tcPr>
          <w:p w14:paraId="74B9423F" w14:textId="77777777" w:rsidR="000931D0" w:rsidRPr="00243B92" w:rsidRDefault="000931D0" w:rsidP="001D04AF">
            <w:pPr>
              <w:pStyle w:val="GlossEng2ptafter"/>
            </w:pPr>
          </w:p>
        </w:tc>
        <w:tc>
          <w:tcPr>
            <w:tcW w:w="489" w:type="dxa"/>
            <w:shd w:val="clear" w:color="auto" w:fill="auto"/>
          </w:tcPr>
          <w:p w14:paraId="022F579D" w14:textId="77777777" w:rsidR="000931D0" w:rsidRPr="0099608C" w:rsidRDefault="000931D0" w:rsidP="001D04AF">
            <w:pPr>
              <w:pStyle w:val="GlossEng2ptafter"/>
              <w:rPr>
                <w:rStyle w:val="ChSmallCaps"/>
              </w:rPr>
            </w:pPr>
            <w:r w:rsidRPr="0099608C">
              <w:rPr>
                <w:rStyle w:val="ChSmallCaps"/>
              </w:rPr>
              <w:t>2sg</w:t>
            </w:r>
          </w:p>
        </w:tc>
        <w:tc>
          <w:tcPr>
            <w:tcW w:w="629" w:type="dxa"/>
            <w:gridSpan w:val="2"/>
            <w:shd w:val="clear" w:color="auto" w:fill="auto"/>
          </w:tcPr>
          <w:p w14:paraId="6D40C4B9" w14:textId="77777777" w:rsidR="000931D0" w:rsidRPr="00580244" w:rsidRDefault="000931D0" w:rsidP="001D04AF">
            <w:pPr>
              <w:pStyle w:val="GlossEng2ptafter"/>
            </w:pPr>
            <w:r w:rsidRPr="00580244">
              <w:t>know</w:t>
            </w:r>
          </w:p>
        </w:tc>
        <w:tc>
          <w:tcPr>
            <w:tcW w:w="595" w:type="dxa"/>
            <w:gridSpan w:val="2"/>
            <w:shd w:val="clear" w:color="auto" w:fill="auto"/>
          </w:tcPr>
          <w:p w14:paraId="68C7F13B" w14:textId="77777777" w:rsidR="000931D0" w:rsidRPr="00580244" w:rsidRDefault="000931D0" w:rsidP="001D04AF">
            <w:pPr>
              <w:pStyle w:val="GlossEng2ptafter"/>
            </w:pPr>
            <w:r w:rsidRPr="00580244">
              <w:t>word</w:t>
            </w:r>
          </w:p>
        </w:tc>
        <w:tc>
          <w:tcPr>
            <w:tcW w:w="940" w:type="dxa"/>
            <w:gridSpan w:val="2"/>
            <w:shd w:val="clear" w:color="auto" w:fill="auto"/>
          </w:tcPr>
          <w:p w14:paraId="597E574C" w14:textId="77777777" w:rsidR="000931D0" w:rsidRPr="00580244" w:rsidRDefault="000931D0" w:rsidP="001D04AF">
            <w:pPr>
              <w:pStyle w:val="GlossEng2ptafter"/>
            </w:pPr>
            <w:r w:rsidRPr="00580244">
              <w:t>please[E]</w:t>
            </w:r>
          </w:p>
        </w:tc>
        <w:tc>
          <w:tcPr>
            <w:tcW w:w="373" w:type="dxa"/>
            <w:shd w:val="clear" w:color="auto" w:fill="auto"/>
          </w:tcPr>
          <w:p w14:paraId="5EE7E9E8" w14:textId="77777777" w:rsidR="000931D0" w:rsidRPr="0098629E" w:rsidRDefault="0098629E" w:rsidP="001D04AF">
            <w:pPr>
              <w:pStyle w:val="GlossEng2ptafter"/>
            </w:pPr>
            <w:r w:rsidRPr="0098629E">
              <w:t>or</w:t>
            </w:r>
          </w:p>
        </w:tc>
        <w:tc>
          <w:tcPr>
            <w:tcW w:w="513" w:type="dxa"/>
            <w:gridSpan w:val="2"/>
            <w:shd w:val="clear" w:color="auto" w:fill="auto"/>
          </w:tcPr>
          <w:p w14:paraId="02054752" w14:textId="77777777" w:rsidR="000931D0" w:rsidRPr="0099608C" w:rsidRDefault="000931D0" w:rsidP="001D04AF">
            <w:pPr>
              <w:pStyle w:val="GlossEng2ptafter"/>
              <w:rPr>
                <w:rStyle w:val="ChSmallCaps"/>
              </w:rPr>
            </w:pPr>
            <w:r w:rsidRPr="0099608C">
              <w:rPr>
                <w:rStyle w:val="ChSmallCaps"/>
              </w:rPr>
              <w:t>neg</w:t>
            </w:r>
          </w:p>
        </w:tc>
        <w:tc>
          <w:tcPr>
            <w:tcW w:w="706" w:type="dxa"/>
            <w:gridSpan w:val="2"/>
            <w:shd w:val="clear" w:color="auto" w:fill="auto"/>
          </w:tcPr>
          <w:p w14:paraId="1F8DC6B2" w14:textId="77777777" w:rsidR="000931D0" w:rsidRPr="0099608C" w:rsidRDefault="000931D0" w:rsidP="001D04AF">
            <w:pPr>
              <w:pStyle w:val="GlossEng2ptafter"/>
              <w:rPr>
                <w:rStyle w:val="ChSmallCaps"/>
              </w:rPr>
            </w:pPr>
            <w:r w:rsidRPr="0099608C">
              <w:rPr>
                <w:rStyle w:val="ChSmallCaps"/>
              </w:rPr>
              <w:t>d.dist</w:t>
            </w:r>
          </w:p>
        </w:tc>
        <w:tc>
          <w:tcPr>
            <w:tcW w:w="706" w:type="dxa"/>
            <w:shd w:val="clear" w:color="auto" w:fill="auto"/>
          </w:tcPr>
          <w:p w14:paraId="1D0C4D18" w14:textId="77777777" w:rsidR="000931D0" w:rsidRPr="0099608C" w:rsidRDefault="000931D0" w:rsidP="001D04AF">
            <w:pPr>
              <w:pStyle w:val="GlossEng2ptafter"/>
              <w:rPr>
                <w:rStyle w:val="ChSmallCaps"/>
              </w:rPr>
            </w:pPr>
            <w:r w:rsidRPr="0099608C">
              <w:rPr>
                <w:rStyle w:val="ChSmallCaps"/>
              </w:rPr>
              <w:t>d.dist</w:t>
            </w:r>
          </w:p>
        </w:tc>
        <w:tc>
          <w:tcPr>
            <w:tcW w:w="1015" w:type="dxa"/>
            <w:shd w:val="clear" w:color="auto" w:fill="auto"/>
          </w:tcPr>
          <w:p w14:paraId="7BF6658F" w14:textId="77777777" w:rsidR="000931D0" w:rsidRPr="00580244" w:rsidRDefault="000931D0" w:rsidP="001D04AF">
            <w:pPr>
              <w:pStyle w:val="GlossEng2ptafter"/>
            </w:pPr>
            <w:r w:rsidRPr="0099608C">
              <w:rPr>
                <w:rStyle w:val="ChSmallCaps"/>
              </w:rPr>
              <w:t>rdp</w:t>
            </w:r>
            <w:r>
              <w:t>~</w:t>
            </w:r>
            <w:r w:rsidRPr="00580244">
              <w:t>word</w:t>
            </w:r>
          </w:p>
        </w:tc>
      </w:tr>
      <w:tr w:rsidR="00AC23C4" w:rsidRPr="00414A9C" w14:paraId="5D9DC1D7" w14:textId="77777777" w:rsidTr="00AC23C4">
        <w:trPr>
          <w:gridAfter w:val="3"/>
          <w:wAfter w:w="2278" w:type="dxa"/>
        </w:trPr>
        <w:tc>
          <w:tcPr>
            <w:tcW w:w="709" w:type="dxa"/>
            <w:shd w:val="clear" w:color="auto" w:fill="auto"/>
          </w:tcPr>
          <w:p w14:paraId="2C677C0D" w14:textId="77777777" w:rsidR="000931D0" w:rsidRPr="00243B92" w:rsidRDefault="000931D0" w:rsidP="001D04AF">
            <w:pPr>
              <w:pStyle w:val="O0Nwnext"/>
            </w:pPr>
          </w:p>
        </w:tc>
        <w:tc>
          <w:tcPr>
            <w:tcW w:w="606" w:type="dxa"/>
            <w:gridSpan w:val="2"/>
            <w:shd w:val="clear" w:color="auto" w:fill="auto"/>
          </w:tcPr>
          <w:p w14:paraId="190EBCEA" w14:textId="77777777" w:rsidR="000931D0" w:rsidRPr="00580244" w:rsidRDefault="000931D0" w:rsidP="001D04AF">
            <w:pPr>
              <w:pStyle w:val="Text"/>
            </w:pPr>
            <w:r w:rsidRPr="00580244">
              <w:t>dasar</w:t>
            </w:r>
          </w:p>
        </w:tc>
        <w:tc>
          <w:tcPr>
            <w:tcW w:w="573" w:type="dxa"/>
            <w:gridSpan w:val="2"/>
            <w:shd w:val="clear" w:color="auto" w:fill="auto"/>
          </w:tcPr>
          <w:p w14:paraId="65722DB4" w14:textId="77777777" w:rsidR="000931D0" w:rsidRPr="00580244" w:rsidRDefault="000931D0" w:rsidP="001D04AF">
            <w:pPr>
              <w:pStyle w:val="Text"/>
            </w:pPr>
            <w:r w:rsidRPr="00580244">
              <w:t>yang</w:t>
            </w:r>
          </w:p>
        </w:tc>
        <w:tc>
          <w:tcPr>
            <w:tcW w:w="1251" w:type="dxa"/>
            <w:gridSpan w:val="2"/>
            <w:shd w:val="clear" w:color="auto" w:fill="auto"/>
          </w:tcPr>
          <w:p w14:paraId="68504448" w14:textId="77777777" w:rsidR="000931D0" w:rsidRPr="00580244" w:rsidRDefault="000931D0" w:rsidP="001D04AF">
            <w:pPr>
              <w:pStyle w:val="Text"/>
            </w:pPr>
            <w:r w:rsidRPr="00580244">
              <w:t>harusnya</w:t>
            </w:r>
          </w:p>
        </w:tc>
        <w:tc>
          <w:tcPr>
            <w:tcW w:w="629" w:type="dxa"/>
            <w:gridSpan w:val="3"/>
            <w:shd w:val="clear" w:color="auto" w:fill="auto"/>
          </w:tcPr>
          <w:p w14:paraId="6A585B97" w14:textId="77777777" w:rsidR="000931D0" w:rsidRPr="00580244" w:rsidRDefault="000931D0" w:rsidP="001D04AF">
            <w:pPr>
              <w:pStyle w:val="Text"/>
            </w:pPr>
            <w:r w:rsidRPr="00580244">
              <w:t>kamu</w:t>
            </w:r>
          </w:p>
        </w:tc>
        <w:tc>
          <w:tcPr>
            <w:tcW w:w="629" w:type="dxa"/>
            <w:gridSpan w:val="2"/>
            <w:shd w:val="clear" w:color="auto" w:fill="auto"/>
          </w:tcPr>
          <w:p w14:paraId="5ABE9D1A" w14:textId="77777777" w:rsidR="000931D0" w:rsidRPr="00580244" w:rsidRDefault="000931D0" w:rsidP="001D04AF">
            <w:pPr>
              <w:pStyle w:val="Text"/>
            </w:pPr>
            <w:r>
              <w:t>taw</w:t>
            </w:r>
          </w:p>
        </w:tc>
      </w:tr>
      <w:tr w:rsidR="00AC23C4" w:rsidRPr="00AC23C4" w14:paraId="56EC0B02" w14:textId="77777777" w:rsidTr="00AC23C4">
        <w:trPr>
          <w:gridAfter w:val="3"/>
          <w:wAfter w:w="2278" w:type="dxa"/>
        </w:trPr>
        <w:tc>
          <w:tcPr>
            <w:tcW w:w="709" w:type="dxa"/>
            <w:shd w:val="clear" w:color="auto" w:fill="auto"/>
          </w:tcPr>
          <w:p w14:paraId="08223551" w14:textId="77777777" w:rsidR="000931D0" w:rsidRPr="00243B92" w:rsidRDefault="000931D0" w:rsidP="001D04AF">
            <w:pPr>
              <w:pStyle w:val="GlossEng"/>
            </w:pPr>
          </w:p>
        </w:tc>
        <w:tc>
          <w:tcPr>
            <w:tcW w:w="606" w:type="dxa"/>
            <w:gridSpan w:val="2"/>
            <w:shd w:val="clear" w:color="auto" w:fill="auto"/>
          </w:tcPr>
          <w:p w14:paraId="23642098" w14:textId="77777777" w:rsidR="000931D0" w:rsidRPr="00580244" w:rsidRDefault="000931D0" w:rsidP="001D04AF">
            <w:pPr>
              <w:pStyle w:val="GlossEng"/>
            </w:pPr>
            <w:r w:rsidRPr="00580244">
              <w:t>base</w:t>
            </w:r>
          </w:p>
        </w:tc>
        <w:tc>
          <w:tcPr>
            <w:tcW w:w="573" w:type="dxa"/>
            <w:gridSpan w:val="2"/>
            <w:shd w:val="clear" w:color="auto" w:fill="auto"/>
          </w:tcPr>
          <w:p w14:paraId="53433B96" w14:textId="77777777" w:rsidR="000931D0" w:rsidRPr="0099608C" w:rsidRDefault="000931D0" w:rsidP="001D04AF">
            <w:pPr>
              <w:pStyle w:val="GlossEng"/>
              <w:rPr>
                <w:rStyle w:val="ChSmallCaps"/>
              </w:rPr>
            </w:pPr>
            <w:r w:rsidRPr="0099608C">
              <w:rPr>
                <w:rStyle w:val="ChSmallCaps"/>
              </w:rPr>
              <w:t>rel</w:t>
            </w:r>
          </w:p>
        </w:tc>
        <w:tc>
          <w:tcPr>
            <w:tcW w:w="1251" w:type="dxa"/>
            <w:gridSpan w:val="2"/>
            <w:shd w:val="clear" w:color="auto" w:fill="auto"/>
          </w:tcPr>
          <w:p w14:paraId="5551D790" w14:textId="77777777" w:rsidR="000931D0" w:rsidRPr="00BA601A" w:rsidRDefault="000931D0" w:rsidP="001D04AF">
            <w:pPr>
              <w:pStyle w:val="GlossEng"/>
            </w:pPr>
            <w:r w:rsidRPr="00BA601A">
              <w:t>appropriately</w:t>
            </w:r>
          </w:p>
        </w:tc>
        <w:tc>
          <w:tcPr>
            <w:tcW w:w="629" w:type="dxa"/>
            <w:gridSpan w:val="3"/>
            <w:shd w:val="clear" w:color="auto" w:fill="auto"/>
          </w:tcPr>
          <w:p w14:paraId="3FC782A2" w14:textId="77777777" w:rsidR="000931D0" w:rsidRPr="0099608C" w:rsidRDefault="000931D0" w:rsidP="001D04AF">
            <w:pPr>
              <w:pStyle w:val="GlossEng"/>
              <w:rPr>
                <w:rStyle w:val="ChSmallCaps"/>
              </w:rPr>
            </w:pPr>
            <w:r w:rsidRPr="0099608C">
              <w:rPr>
                <w:rStyle w:val="ChSmallCaps"/>
              </w:rPr>
              <w:t>2pl</w:t>
            </w:r>
          </w:p>
        </w:tc>
        <w:tc>
          <w:tcPr>
            <w:tcW w:w="629" w:type="dxa"/>
            <w:gridSpan w:val="2"/>
            <w:shd w:val="clear" w:color="auto" w:fill="auto"/>
          </w:tcPr>
          <w:p w14:paraId="63EB5A17" w14:textId="77777777" w:rsidR="000931D0" w:rsidRPr="00580244" w:rsidRDefault="000931D0" w:rsidP="001D04AF">
            <w:pPr>
              <w:pStyle w:val="GlossEng"/>
            </w:pPr>
            <w:r w:rsidRPr="00580244">
              <w:t>know</w:t>
            </w:r>
          </w:p>
        </w:tc>
      </w:tr>
    </w:tbl>
    <w:p w14:paraId="13144C29" w14:textId="0D53F57F" w:rsidR="005C5F11" w:rsidRDefault="008A7885" w:rsidP="005C5F11">
      <w:pPr>
        <w:pStyle w:val="FreeTranslEng15pt"/>
      </w:pPr>
      <w:r>
        <w:t xml:space="preserve">[Addressing a school student:] </w:t>
      </w:r>
      <w:r w:rsidR="00B7093A">
        <w:t>‘</w:t>
      </w:r>
      <w:r>
        <w:t xml:space="preserve">do you know the (English) word </w:t>
      </w:r>
      <w:r w:rsidR="00B7093A">
        <w:t>‘</w:t>
      </w:r>
      <w:r>
        <w:t>please</w:t>
      </w:r>
      <w:r w:rsidR="00B7093A">
        <w:t>’</w:t>
      </w:r>
      <w:r>
        <w:t xml:space="preserve"> or not?, </w:t>
      </w:r>
      <w:r w:rsidRPr="002D742A">
        <w:rPr>
          <w:rStyle w:val="ChBlueBold"/>
        </w:rPr>
        <w:t>that very</w:t>
      </w:r>
      <w:r>
        <w:t xml:space="preserve"> (word belongs to</w:t>
      </w:r>
      <w:r w:rsidRPr="00A0038A">
        <w:t xml:space="preserve">) </w:t>
      </w:r>
      <w:r>
        <w:t xml:space="preserve">the </w:t>
      </w:r>
      <w:r w:rsidRPr="00A0038A">
        <w:t>basic words that you should know</w:t>
      </w:r>
      <w:r w:rsidR="00B7093A">
        <w:t>’</w:t>
      </w:r>
      <w:r>
        <w:t xml:space="preserve"> </w:t>
      </w:r>
      <w:r w:rsidRPr="00421C54">
        <w:rPr>
          <w:rStyle w:val="ExampleSource"/>
        </w:rPr>
        <w:t>[081115-001a-Cv.0145]</w:t>
      </w:r>
    </w:p>
    <w:p w14:paraId="259CBDBA" w14:textId="77777777" w:rsidR="000931D0" w:rsidRDefault="000931D0" w:rsidP="007F3789">
      <w:pPr>
        <w:pStyle w:val="Heading5"/>
      </w:pPr>
      <w:bookmarkStart w:id="3315" w:name="_Ref320352964"/>
      <w:bookmarkStart w:id="3316" w:name="_Toc322502302"/>
      <w:bookmarkStart w:id="3317" w:name="_Toc322502335"/>
      <w:bookmarkStart w:id="3318" w:name="_Toc336335857"/>
      <w:r>
        <w:rPr>
          <w:lang w:eastAsia="en-US"/>
        </w:rPr>
        <w:t xml:space="preserve">Demonstratives signaling </w:t>
      </w:r>
      <w:r>
        <w:t>contrast</w:t>
      </w:r>
      <w:bookmarkEnd w:id="3315"/>
      <w:bookmarkEnd w:id="3316"/>
      <w:bookmarkEnd w:id="3317"/>
      <w:bookmarkEnd w:id="3318"/>
      <w:r>
        <w:t xml:space="preserve"> between two entities</w:t>
      </w:r>
    </w:p>
    <w:p w14:paraId="09274E8F" w14:textId="680332AC" w:rsidR="000931D0" w:rsidRDefault="000931D0" w:rsidP="00516196">
      <w:pPr>
        <w:pStyle w:val="Body0000after"/>
      </w:pPr>
      <w:r>
        <w:t>In their contrastive uses, the demonstratives signal contrast between a discourse referent and another entity, thereby conveying the speakers</w:t>
      </w:r>
      <w:r w:rsidR="00B7093A">
        <w:t>’</w:t>
      </w:r>
      <w:r>
        <w:t xml:space="preserve"> attitudes about the subject matter. This contrastive use is illustrated with three sets of examples.</w:t>
      </w:r>
    </w:p>
    <w:p w14:paraId="43FD6A16" w14:textId="6B58A474" w:rsidR="000931D0" w:rsidRDefault="000931D0" w:rsidP="000931D0">
      <w:pPr>
        <w:pStyle w:val="Body0500after"/>
        <w:rPr>
          <w:lang w:eastAsia="en-US"/>
        </w:rPr>
      </w:pPr>
      <w:r>
        <w:rPr>
          <w:lang w:eastAsia="en-US"/>
        </w:rPr>
        <w:t xml:space="preserve">In the first set of examples in </w:t>
      </w:r>
      <w:r>
        <w:fldChar w:fldCharType="begin"/>
      </w:r>
      <w:r>
        <w:instrText xml:space="preserve"> REF _Ref338955291 \h </w:instrText>
      </w:r>
      <w:r>
        <w:fldChar w:fldCharType="separate"/>
      </w:r>
      <w:r w:rsidR="00154D81">
        <w:t>(</w:t>
      </w:r>
      <w:r w:rsidR="00154D81">
        <w:rPr>
          <w:noProof/>
        </w:rPr>
        <w:t>27</w:t>
      </w:r>
      <w:r w:rsidR="00154D81">
        <w:t>)</w:t>
      </w:r>
      <w:r>
        <w:fldChar w:fldCharType="end"/>
      </w:r>
      <w:r>
        <w:t xml:space="preserve"> and </w:t>
      </w:r>
      <w:r>
        <w:fldChar w:fldCharType="begin"/>
      </w:r>
      <w:r>
        <w:instrText xml:space="preserve"> REF _Ref338955293 \h </w:instrText>
      </w:r>
      <w:r>
        <w:fldChar w:fldCharType="separate"/>
      </w:r>
      <w:r w:rsidR="00154D81">
        <w:t>(</w:t>
      </w:r>
      <w:r w:rsidR="00154D81">
        <w:rPr>
          <w:noProof/>
        </w:rPr>
        <w:t>28</w:t>
      </w:r>
      <w:r w:rsidR="00154D81">
        <w:t>)</w:t>
      </w:r>
      <w:r>
        <w:fldChar w:fldCharType="end"/>
      </w:r>
      <w:r>
        <w:rPr>
          <w:lang w:eastAsia="en-US"/>
        </w:rPr>
        <w:t xml:space="preserve">, the demonstratives modify the </w:t>
      </w:r>
      <w:r w:rsidR="006C2D2E">
        <w:t xml:space="preserve">personal </w:t>
      </w:r>
      <w:r w:rsidR="006C2D2E" w:rsidRPr="00913A62">
        <w:t>pronoun</w:t>
      </w:r>
      <w:r>
        <w:rPr>
          <w:lang w:eastAsia="en-US"/>
        </w:rPr>
        <w:t xml:space="preserve"> </w:t>
      </w:r>
      <w:r w:rsidRPr="0063276C">
        <w:rPr>
          <w:rStyle w:val="ChItalBold"/>
        </w:rPr>
        <w:t>saya</w:t>
      </w:r>
      <w:r>
        <w:rPr>
          <w:lang w:eastAsia="en-US"/>
        </w:rPr>
        <w:t xml:space="preserve"> </w:t>
      </w:r>
      <w:r w:rsidR="00B7093A">
        <w:rPr>
          <w:lang w:eastAsia="en-US"/>
        </w:rPr>
        <w:t>‘</w:t>
      </w:r>
      <w:r w:rsidRPr="0099608C">
        <w:rPr>
          <w:rStyle w:val="ChSmallCaps"/>
        </w:rPr>
        <w:t>1sg</w:t>
      </w:r>
      <w:r w:rsidR="00B7093A">
        <w:rPr>
          <w:lang w:eastAsia="en-US"/>
        </w:rPr>
        <w:t>’</w:t>
      </w:r>
      <w:r>
        <w:rPr>
          <w:lang w:eastAsia="en-US"/>
        </w:rPr>
        <w:t>, each time indicating an explicit contrast.</w:t>
      </w:r>
    </w:p>
    <w:p w14:paraId="6BDBB94A" w14:textId="6D0BCBE1" w:rsidR="000931D0" w:rsidRDefault="000931D0" w:rsidP="00516196">
      <w:pPr>
        <w:pStyle w:val="Body0505after"/>
        <w:rPr>
          <w:lang w:eastAsia="en-US"/>
        </w:rPr>
      </w:pPr>
      <w:r>
        <w:t xml:space="preserve">In </w:t>
      </w:r>
      <w:r>
        <w:fldChar w:fldCharType="begin"/>
      </w:r>
      <w:r>
        <w:instrText xml:space="preserve"> REF _Ref338955291 \h </w:instrText>
      </w:r>
      <w:r>
        <w:fldChar w:fldCharType="separate"/>
      </w:r>
      <w:r w:rsidR="00154D81">
        <w:t>(</w:t>
      </w:r>
      <w:r w:rsidR="00154D81">
        <w:rPr>
          <w:noProof/>
        </w:rPr>
        <w:t>27</w:t>
      </w:r>
      <w:r w:rsidR="00154D81">
        <w:t>)</w:t>
      </w:r>
      <w:r>
        <w:fldChar w:fldCharType="end"/>
      </w:r>
      <w:r>
        <w:t>, the speaker compares the ill-behaved young people living in the house to himself. While they have the privilege of staying with relatives in the regional city</w:t>
      </w:r>
      <w:r w:rsidRPr="00157C16">
        <w:t xml:space="preserve"> </w:t>
      </w:r>
      <w:r>
        <w:t xml:space="preserve">to complete their secondary schooling, he had to stay with strangers when he was young. This contrast is indicated with </w:t>
      </w:r>
      <w:r w:rsidRPr="00DD49F6">
        <w:rPr>
          <w:rStyle w:val="ChItalBold"/>
        </w:rPr>
        <w:t>ini</w:t>
      </w:r>
      <w:r>
        <w:rPr>
          <w:lang w:eastAsia="en-US"/>
        </w:rPr>
        <w:t xml:space="preserve"> </w:t>
      </w:r>
      <w:r w:rsidR="00B7093A">
        <w:rPr>
          <w:lang w:eastAsia="en-US"/>
        </w:rPr>
        <w:t>‘</w:t>
      </w:r>
      <w:r w:rsidRPr="0099608C">
        <w:rPr>
          <w:rStyle w:val="ChSmallCaps"/>
        </w:rPr>
        <w:t>d.prox</w:t>
      </w:r>
      <w:r w:rsidR="00B7093A">
        <w:rPr>
          <w:lang w:eastAsia="en-US"/>
        </w:rPr>
        <w:t>’</w:t>
      </w:r>
      <w:r>
        <w:rPr>
          <w:lang w:eastAsia="en-US"/>
        </w:rPr>
        <w:t>.</w:t>
      </w:r>
    </w:p>
    <w:p w14:paraId="676029EA" w14:textId="63B9EBF7" w:rsidR="00D818E4" w:rsidRDefault="00D818E4" w:rsidP="00D818E4">
      <w:pPr>
        <w:pStyle w:val="ExampleTitle"/>
        <w:rPr>
          <w:lang w:eastAsia="en-US"/>
        </w:rPr>
      </w:pPr>
      <w:r>
        <w:rPr>
          <w:lang w:eastAsia="en-US"/>
        </w:rPr>
        <w:t xml:space="preserve">Demonstrative signaling contrast: </w:t>
      </w:r>
      <w:r w:rsidR="007966E0" w:rsidRPr="007966E0">
        <w:rPr>
          <w:rStyle w:val="ChItalBold"/>
        </w:rPr>
        <w:t>saya ini</w:t>
      </w:r>
      <w:r w:rsidR="007966E0">
        <w:rPr>
          <w:lang w:eastAsia="en-US"/>
        </w:rPr>
        <w:t xml:space="preserve"> </w:t>
      </w:r>
      <w:r w:rsidR="00B7093A">
        <w:rPr>
          <w:lang w:eastAsia="en-US"/>
        </w:rPr>
        <w:t>‘</w:t>
      </w:r>
      <w:r w:rsidR="007966E0" w:rsidRPr="0099608C">
        <w:rPr>
          <w:rStyle w:val="ChSmallCaps"/>
        </w:rPr>
        <w:t>1sg</w:t>
      </w:r>
      <w:r w:rsidR="007966E0" w:rsidRPr="008F5023">
        <w:t xml:space="preserve"> </w:t>
      </w:r>
      <w:r w:rsidR="007966E0" w:rsidRPr="0099608C">
        <w:rPr>
          <w:rStyle w:val="ChSmallCaps"/>
        </w:rPr>
        <w:t>d.prox</w:t>
      </w:r>
      <w:r w:rsidR="00B7093A">
        <w:rPr>
          <w:lang w:eastAsia="en-US"/>
        </w:rPr>
        <w:t>’</w:t>
      </w:r>
    </w:p>
    <w:tbl>
      <w:tblPr>
        <w:tblW w:w="6529" w:type="dxa"/>
        <w:tblCellMar>
          <w:left w:w="42" w:type="dxa"/>
          <w:right w:w="42" w:type="dxa"/>
        </w:tblCellMar>
        <w:tblLook w:val="01E0" w:firstRow="1" w:lastRow="1" w:firstColumn="1" w:lastColumn="1" w:noHBand="0" w:noVBand="0"/>
      </w:tblPr>
      <w:tblGrid>
        <w:gridCol w:w="709"/>
        <w:gridCol w:w="629"/>
        <w:gridCol w:w="111"/>
        <w:gridCol w:w="853"/>
        <w:gridCol w:w="9"/>
        <w:gridCol w:w="718"/>
        <w:gridCol w:w="79"/>
        <w:gridCol w:w="777"/>
        <w:gridCol w:w="1021"/>
        <w:gridCol w:w="284"/>
        <w:gridCol w:w="562"/>
        <w:gridCol w:w="777"/>
      </w:tblGrid>
      <w:tr w:rsidR="00AC23C4" w:rsidRPr="00712A96" w14:paraId="78F5BD1F" w14:textId="77777777" w:rsidTr="00245645">
        <w:tc>
          <w:tcPr>
            <w:tcW w:w="709" w:type="dxa"/>
            <w:shd w:val="clear" w:color="auto" w:fill="auto"/>
          </w:tcPr>
          <w:p w14:paraId="6F34F4B6" w14:textId="77777777" w:rsidR="000931D0" w:rsidRPr="00243B92" w:rsidRDefault="000931D0" w:rsidP="001D04AF">
            <w:pPr>
              <w:pStyle w:val="O0Nwnext"/>
            </w:pPr>
            <w:bookmarkStart w:id="3319" w:name="_Ref315787704"/>
            <w:bookmarkStart w:id="3320" w:name="_Ref338955291"/>
            <w:r>
              <w:t>(</w:t>
            </w:r>
            <w:fldSimple w:instr=" SEQ ( \* ARABIC \s 1 ">
              <w:r w:rsidR="00154D81">
                <w:rPr>
                  <w:noProof/>
                </w:rPr>
                <w:t>27</w:t>
              </w:r>
            </w:fldSimple>
            <w:bookmarkEnd w:id="3319"/>
            <w:r>
              <w:t>)</w:t>
            </w:r>
            <w:bookmarkEnd w:id="3320"/>
          </w:p>
        </w:tc>
        <w:tc>
          <w:tcPr>
            <w:tcW w:w="629" w:type="dxa"/>
            <w:shd w:val="clear" w:color="auto" w:fill="auto"/>
          </w:tcPr>
          <w:p w14:paraId="5D9CC9E0" w14:textId="77777777" w:rsidR="000931D0" w:rsidRPr="008732F8" w:rsidRDefault="000931D0" w:rsidP="001D04AF">
            <w:pPr>
              <w:pStyle w:val="Text"/>
            </w:pPr>
            <w:r w:rsidRPr="008732F8">
              <w:t>kamu</w:t>
            </w:r>
          </w:p>
        </w:tc>
        <w:tc>
          <w:tcPr>
            <w:tcW w:w="964" w:type="dxa"/>
            <w:gridSpan w:val="2"/>
            <w:shd w:val="clear" w:color="auto" w:fill="auto"/>
          </w:tcPr>
          <w:p w14:paraId="62F9759B" w14:textId="77777777" w:rsidR="000931D0" w:rsidRPr="008732F8" w:rsidRDefault="000931D0" w:rsidP="001D04AF">
            <w:pPr>
              <w:pStyle w:val="Text"/>
            </w:pPr>
            <w:r w:rsidRPr="008732F8">
              <w:t>an</w:t>
            </w:r>
            <w:r w:rsidR="003242CA">
              <w:t>a</w:t>
            </w:r>
            <w:r>
              <w:t>~</w:t>
            </w:r>
            <w:r w:rsidRPr="008732F8">
              <w:t>ana</w:t>
            </w:r>
          </w:p>
        </w:tc>
        <w:tc>
          <w:tcPr>
            <w:tcW w:w="806" w:type="dxa"/>
            <w:gridSpan w:val="3"/>
            <w:shd w:val="clear" w:color="auto" w:fill="auto"/>
          </w:tcPr>
          <w:p w14:paraId="1721B658" w14:textId="77777777" w:rsidR="000931D0" w:rsidRPr="008732F8" w:rsidRDefault="000931D0" w:rsidP="001D04AF">
            <w:pPr>
              <w:pStyle w:val="Text"/>
            </w:pPr>
            <w:r w:rsidRPr="008732F8">
              <w:t>skarang</w:t>
            </w:r>
          </w:p>
        </w:tc>
        <w:tc>
          <w:tcPr>
            <w:tcW w:w="777" w:type="dxa"/>
            <w:shd w:val="clear" w:color="auto" w:fill="auto"/>
          </w:tcPr>
          <w:p w14:paraId="035D0B30" w14:textId="77777777" w:rsidR="000931D0" w:rsidRPr="008732F8" w:rsidRDefault="000931D0" w:rsidP="001D04AF">
            <w:pPr>
              <w:pStyle w:val="Text"/>
            </w:pPr>
            <w:r w:rsidRPr="008732F8">
              <w:t>ini</w:t>
            </w:r>
          </w:p>
        </w:tc>
        <w:tc>
          <w:tcPr>
            <w:tcW w:w="1021" w:type="dxa"/>
            <w:shd w:val="clear" w:color="auto" w:fill="auto"/>
          </w:tcPr>
          <w:p w14:paraId="2382F347" w14:textId="77777777" w:rsidR="000931D0" w:rsidRPr="008732F8" w:rsidRDefault="000931D0" w:rsidP="001D04AF">
            <w:pPr>
              <w:pStyle w:val="Text"/>
            </w:pPr>
            <w:r w:rsidRPr="008732F8">
              <w:t>susa</w:t>
            </w:r>
          </w:p>
        </w:tc>
        <w:tc>
          <w:tcPr>
            <w:tcW w:w="284" w:type="dxa"/>
            <w:shd w:val="clear" w:color="auto" w:fill="auto"/>
          </w:tcPr>
          <w:p w14:paraId="71BB9F2A" w14:textId="77777777" w:rsidR="000931D0" w:rsidRPr="008732F8" w:rsidRDefault="000931D0" w:rsidP="001D04AF">
            <w:pPr>
              <w:pStyle w:val="Text"/>
            </w:pPr>
            <w:r>
              <w:t>…</w:t>
            </w:r>
          </w:p>
        </w:tc>
        <w:tc>
          <w:tcPr>
            <w:tcW w:w="562" w:type="dxa"/>
            <w:shd w:val="clear" w:color="auto" w:fill="auto"/>
          </w:tcPr>
          <w:p w14:paraId="45D60D30" w14:textId="77777777" w:rsidR="000931D0" w:rsidRPr="008732F8" w:rsidRDefault="000931D0" w:rsidP="001D04AF">
            <w:pPr>
              <w:pStyle w:val="Text"/>
              <w:rPr>
                <w:rStyle w:val="ChBlueBold"/>
              </w:rPr>
            </w:pPr>
            <w:r w:rsidRPr="008732F8">
              <w:rPr>
                <w:rStyle w:val="ChBlueBold"/>
              </w:rPr>
              <w:t>saya</w:t>
            </w:r>
          </w:p>
        </w:tc>
        <w:tc>
          <w:tcPr>
            <w:tcW w:w="777" w:type="dxa"/>
            <w:shd w:val="clear" w:color="auto" w:fill="auto"/>
          </w:tcPr>
          <w:p w14:paraId="3FC4B8E3" w14:textId="77777777" w:rsidR="000931D0" w:rsidRPr="008732F8" w:rsidRDefault="000931D0" w:rsidP="001D04AF">
            <w:pPr>
              <w:pStyle w:val="Text"/>
            </w:pPr>
            <w:r w:rsidRPr="008732F8">
              <w:rPr>
                <w:rStyle w:val="ChBlueBold"/>
              </w:rPr>
              <w:t>ini</w:t>
            </w:r>
          </w:p>
        </w:tc>
      </w:tr>
      <w:tr w:rsidR="00AC23C4" w:rsidRPr="00AC23C4" w14:paraId="3D64A430" w14:textId="77777777" w:rsidTr="00245645">
        <w:tc>
          <w:tcPr>
            <w:tcW w:w="709" w:type="dxa"/>
            <w:shd w:val="clear" w:color="auto" w:fill="auto"/>
          </w:tcPr>
          <w:p w14:paraId="0665343E" w14:textId="77777777" w:rsidR="000931D0" w:rsidRPr="00243B92" w:rsidRDefault="000931D0" w:rsidP="001D04AF">
            <w:pPr>
              <w:pStyle w:val="GlossEng2ptafter"/>
            </w:pPr>
          </w:p>
        </w:tc>
        <w:tc>
          <w:tcPr>
            <w:tcW w:w="629" w:type="dxa"/>
            <w:shd w:val="clear" w:color="auto" w:fill="auto"/>
          </w:tcPr>
          <w:p w14:paraId="7391EA3D" w14:textId="77777777" w:rsidR="000931D0" w:rsidRPr="0099608C" w:rsidRDefault="000931D0" w:rsidP="001D04AF">
            <w:pPr>
              <w:pStyle w:val="GlossEng2ptafter"/>
              <w:rPr>
                <w:rStyle w:val="ChSmallCaps"/>
              </w:rPr>
            </w:pPr>
            <w:r w:rsidRPr="0099608C">
              <w:rPr>
                <w:rStyle w:val="ChSmallCaps"/>
              </w:rPr>
              <w:t>2pl</w:t>
            </w:r>
          </w:p>
        </w:tc>
        <w:tc>
          <w:tcPr>
            <w:tcW w:w="964" w:type="dxa"/>
            <w:gridSpan w:val="2"/>
            <w:shd w:val="clear" w:color="auto" w:fill="auto"/>
          </w:tcPr>
          <w:p w14:paraId="3FD41D72" w14:textId="77777777" w:rsidR="000931D0" w:rsidRPr="008732F8" w:rsidRDefault="000931D0" w:rsidP="001D04AF">
            <w:pPr>
              <w:pStyle w:val="GlossEng2ptafter"/>
            </w:pPr>
            <w:r w:rsidRPr="0099608C">
              <w:rPr>
                <w:rStyle w:val="ChSmallCaps"/>
              </w:rPr>
              <w:t>rdp</w:t>
            </w:r>
            <w:r>
              <w:t>~</w:t>
            </w:r>
            <w:r w:rsidRPr="008732F8">
              <w:t>child</w:t>
            </w:r>
          </w:p>
        </w:tc>
        <w:tc>
          <w:tcPr>
            <w:tcW w:w="806" w:type="dxa"/>
            <w:gridSpan w:val="3"/>
            <w:shd w:val="clear" w:color="auto" w:fill="auto"/>
          </w:tcPr>
          <w:p w14:paraId="477A7ED9" w14:textId="222C6A1D" w:rsidR="000931D0" w:rsidRPr="008732F8" w:rsidRDefault="00245645" w:rsidP="001D04AF">
            <w:pPr>
              <w:pStyle w:val="GlossEng2ptafter"/>
            </w:pPr>
            <w:r>
              <w:t>now</w:t>
            </w:r>
          </w:p>
        </w:tc>
        <w:tc>
          <w:tcPr>
            <w:tcW w:w="777" w:type="dxa"/>
            <w:shd w:val="clear" w:color="auto" w:fill="auto"/>
          </w:tcPr>
          <w:p w14:paraId="41611BE8" w14:textId="77777777" w:rsidR="000931D0" w:rsidRPr="0099608C" w:rsidRDefault="000931D0" w:rsidP="001D04AF">
            <w:pPr>
              <w:pStyle w:val="GlossEng2ptafter"/>
              <w:rPr>
                <w:rStyle w:val="ChSmallCaps"/>
              </w:rPr>
            </w:pPr>
            <w:r w:rsidRPr="0099608C">
              <w:rPr>
                <w:rStyle w:val="ChSmallCaps"/>
              </w:rPr>
              <w:t>d.prox</w:t>
            </w:r>
          </w:p>
        </w:tc>
        <w:tc>
          <w:tcPr>
            <w:tcW w:w="1021" w:type="dxa"/>
            <w:shd w:val="clear" w:color="auto" w:fill="auto"/>
          </w:tcPr>
          <w:p w14:paraId="45785B4A" w14:textId="77777777" w:rsidR="000931D0" w:rsidRPr="008732F8" w:rsidRDefault="000931D0" w:rsidP="001D04AF">
            <w:pPr>
              <w:pStyle w:val="GlossEng2ptafter"/>
            </w:pPr>
            <w:r>
              <w:t>be.</w:t>
            </w:r>
            <w:r w:rsidRPr="008732F8">
              <w:t>difficult</w:t>
            </w:r>
          </w:p>
        </w:tc>
        <w:tc>
          <w:tcPr>
            <w:tcW w:w="284" w:type="dxa"/>
            <w:shd w:val="clear" w:color="auto" w:fill="auto"/>
          </w:tcPr>
          <w:p w14:paraId="3552EEB7" w14:textId="77777777" w:rsidR="000931D0" w:rsidRPr="008732F8" w:rsidRDefault="000931D0" w:rsidP="001D04AF">
            <w:pPr>
              <w:pStyle w:val="GlossEng2ptafter"/>
            </w:pPr>
          </w:p>
        </w:tc>
        <w:tc>
          <w:tcPr>
            <w:tcW w:w="562" w:type="dxa"/>
            <w:shd w:val="clear" w:color="auto" w:fill="auto"/>
          </w:tcPr>
          <w:p w14:paraId="499CAB3C" w14:textId="77777777" w:rsidR="000931D0" w:rsidRPr="0099608C" w:rsidRDefault="000931D0" w:rsidP="001D04AF">
            <w:pPr>
              <w:pStyle w:val="GlossEng2ptafter"/>
              <w:rPr>
                <w:rStyle w:val="ChSmallCaps"/>
              </w:rPr>
            </w:pPr>
            <w:r w:rsidRPr="0099608C">
              <w:rPr>
                <w:rStyle w:val="ChSmallCaps"/>
              </w:rPr>
              <w:t>1sg</w:t>
            </w:r>
          </w:p>
        </w:tc>
        <w:tc>
          <w:tcPr>
            <w:tcW w:w="777" w:type="dxa"/>
            <w:shd w:val="clear" w:color="auto" w:fill="auto"/>
          </w:tcPr>
          <w:p w14:paraId="1A6204F3" w14:textId="77777777" w:rsidR="000931D0" w:rsidRPr="0099608C" w:rsidRDefault="000931D0" w:rsidP="001D04AF">
            <w:pPr>
              <w:pStyle w:val="GlossEng2ptafter"/>
              <w:rPr>
                <w:rStyle w:val="ChSmallCaps"/>
              </w:rPr>
            </w:pPr>
            <w:r w:rsidRPr="0099608C">
              <w:rPr>
                <w:rStyle w:val="ChSmallCaps"/>
              </w:rPr>
              <w:t>d.prox</w:t>
            </w:r>
          </w:p>
        </w:tc>
      </w:tr>
      <w:tr w:rsidR="000931D0" w:rsidRPr="00414A9C" w14:paraId="32F2EBBE" w14:textId="77777777" w:rsidTr="00245645">
        <w:trPr>
          <w:gridAfter w:val="6"/>
          <w:wAfter w:w="3500" w:type="dxa"/>
        </w:trPr>
        <w:tc>
          <w:tcPr>
            <w:tcW w:w="709" w:type="dxa"/>
            <w:shd w:val="clear" w:color="auto" w:fill="auto"/>
          </w:tcPr>
          <w:p w14:paraId="58FB8AF8" w14:textId="77777777" w:rsidR="000931D0" w:rsidRPr="00243B92" w:rsidRDefault="000931D0" w:rsidP="001D04AF">
            <w:pPr>
              <w:pStyle w:val="O0Nwnext"/>
            </w:pPr>
          </w:p>
        </w:tc>
        <w:tc>
          <w:tcPr>
            <w:tcW w:w="740" w:type="dxa"/>
            <w:gridSpan w:val="2"/>
            <w:shd w:val="clear" w:color="auto" w:fill="auto"/>
          </w:tcPr>
          <w:p w14:paraId="450F3B83" w14:textId="77777777" w:rsidR="000931D0" w:rsidRPr="008732F8" w:rsidRDefault="000931D0" w:rsidP="001D04AF">
            <w:pPr>
              <w:pStyle w:val="Text"/>
            </w:pPr>
            <w:r w:rsidRPr="008732F8">
              <w:t>tinggal</w:t>
            </w:r>
          </w:p>
        </w:tc>
        <w:tc>
          <w:tcPr>
            <w:tcW w:w="862" w:type="dxa"/>
            <w:gridSpan w:val="2"/>
            <w:shd w:val="clear" w:color="auto" w:fill="auto"/>
          </w:tcPr>
          <w:p w14:paraId="746AEE3F" w14:textId="77777777" w:rsidR="000931D0" w:rsidRPr="008732F8" w:rsidRDefault="000931D0" w:rsidP="001D04AF">
            <w:pPr>
              <w:pStyle w:val="Text"/>
            </w:pPr>
            <w:r w:rsidRPr="008732F8">
              <w:t>dengan</w:t>
            </w:r>
            <w:r w:rsidR="00693669">
              <w:t>g</w:t>
            </w:r>
          </w:p>
        </w:tc>
        <w:tc>
          <w:tcPr>
            <w:tcW w:w="718" w:type="dxa"/>
            <w:shd w:val="clear" w:color="auto" w:fill="auto"/>
          </w:tcPr>
          <w:p w14:paraId="4542E90A" w14:textId="77777777" w:rsidR="000931D0" w:rsidRPr="008732F8" w:rsidRDefault="000931D0" w:rsidP="001D04AF">
            <w:pPr>
              <w:pStyle w:val="Text"/>
            </w:pPr>
            <w:r w:rsidRPr="008732F8">
              <w:t>orang</w:t>
            </w:r>
          </w:p>
        </w:tc>
      </w:tr>
      <w:tr w:rsidR="000931D0" w:rsidRPr="00AC23C4" w14:paraId="76931069" w14:textId="77777777" w:rsidTr="00245645">
        <w:trPr>
          <w:gridAfter w:val="6"/>
          <w:wAfter w:w="3500" w:type="dxa"/>
        </w:trPr>
        <w:tc>
          <w:tcPr>
            <w:tcW w:w="709" w:type="dxa"/>
            <w:shd w:val="clear" w:color="auto" w:fill="auto"/>
          </w:tcPr>
          <w:p w14:paraId="2C4A99F6" w14:textId="77777777" w:rsidR="000931D0" w:rsidRPr="00243B92" w:rsidRDefault="000931D0" w:rsidP="001D04AF">
            <w:pPr>
              <w:pStyle w:val="GlossEng"/>
            </w:pPr>
          </w:p>
        </w:tc>
        <w:tc>
          <w:tcPr>
            <w:tcW w:w="740" w:type="dxa"/>
            <w:gridSpan w:val="2"/>
            <w:shd w:val="clear" w:color="auto" w:fill="auto"/>
          </w:tcPr>
          <w:p w14:paraId="45014636" w14:textId="77777777" w:rsidR="000931D0" w:rsidRPr="008732F8" w:rsidRDefault="000931D0" w:rsidP="001D04AF">
            <w:pPr>
              <w:pStyle w:val="GlossEng"/>
            </w:pPr>
            <w:r w:rsidRPr="008732F8">
              <w:t>stay</w:t>
            </w:r>
          </w:p>
        </w:tc>
        <w:tc>
          <w:tcPr>
            <w:tcW w:w="862" w:type="dxa"/>
            <w:gridSpan w:val="2"/>
            <w:shd w:val="clear" w:color="auto" w:fill="auto"/>
          </w:tcPr>
          <w:p w14:paraId="5CEF6945" w14:textId="77777777" w:rsidR="000931D0" w:rsidRPr="008732F8" w:rsidRDefault="000931D0" w:rsidP="001D04AF">
            <w:pPr>
              <w:pStyle w:val="GlossEng"/>
            </w:pPr>
            <w:r w:rsidRPr="008732F8">
              <w:t>with</w:t>
            </w:r>
          </w:p>
        </w:tc>
        <w:tc>
          <w:tcPr>
            <w:tcW w:w="718" w:type="dxa"/>
            <w:shd w:val="clear" w:color="auto" w:fill="auto"/>
          </w:tcPr>
          <w:p w14:paraId="67A66C3B" w14:textId="77777777" w:rsidR="000931D0" w:rsidRPr="008732F8" w:rsidRDefault="000931D0" w:rsidP="001D04AF">
            <w:pPr>
              <w:pStyle w:val="GlossEng"/>
            </w:pPr>
            <w:r w:rsidRPr="008732F8">
              <w:t>person</w:t>
            </w:r>
          </w:p>
        </w:tc>
      </w:tr>
    </w:tbl>
    <w:p w14:paraId="02E98B74" w14:textId="5E2A2ADA" w:rsidR="000931D0" w:rsidRPr="002B1870" w:rsidRDefault="00B7093A" w:rsidP="000931D0">
      <w:pPr>
        <w:pStyle w:val="FreeTranslEng"/>
      </w:pPr>
      <w:r>
        <w:t>‘</w:t>
      </w:r>
      <w:r w:rsidR="000931D0">
        <w:t xml:space="preserve">you, the young people, nowadays are difficult … </w:t>
      </w:r>
      <w:r w:rsidR="000931D0" w:rsidRPr="00CC2522">
        <w:rPr>
          <w:rStyle w:val="ChBlueBold"/>
        </w:rPr>
        <w:t>I</w:t>
      </w:r>
      <w:r w:rsidR="000931D0">
        <w:rPr>
          <w:rStyle w:val="ChBlueBold"/>
        </w:rPr>
        <w:t>, by contrast</w:t>
      </w:r>
      <w:r w:rsidR="000931D0" w:rsidRPr="00DD34CF">
        <w:t xml:space="preserve">, </w:t>
      </w:r>
      <w:r w:rsidR="000931D0">
        <w:t>stayed with (other) people</w:t>
      </w:r>
      <w:r>
        <w:t>’</w:t>
      </w:r>
      <w:r w:rsidR="000931D0">
        <w:t xml:space="preserve"> (Lit. </w:t>
      </w:r>
      <w:r>
        <w:t>‘</w:t>
      </w:r>
      <w:r w:rsidR="000931D0">
        <w:rPr>
          <w:rStyle w:val="ChBlueBold"/>
        </w:rPr>
        <w:t>this</w:t>
      </w:r>
      <w:r w:rsidR="000931D0" w:rsidRPr="00727E5B">
        <w:rPr>
          <w:rStyle w:val="ChBlueBold"/>
        </w:rPr>
        <w:t xml:space="preserve"> </w:t>
      </w:r>
      <w:r w:rsidR="000931D0">
        <w:rPr>
          <w:rStyle w:val="ChBlueBold"/>
        </w:rPr>
        <w:t>I</w:t>
      </w:r>
      <w:r>
        <w:t>’</w:t>
      </w:r>
      <w:r w:rsidR="000931D0">
        <w:t>)</w:t>
      </w:r>
      <w:r w:rsidR="000931D0" w:rsidRPr="0063170B">
        <w:t xml:space="preserve"> </w:t>
      </w:r>
      <w:r w:rsidR="000931D0" w:rsidRPr="00D458C4">
        <w:rPr>
          <w:rStyle w:val="ExampleSource"/>
        </w:rPr>
        <w:t>[081115-001b-Cv.</w:t>
      </w:r>
      <w:r w:rsidR="000931D0">
        <w:rPr>
          <w:rStyle w:val="ExampleSource"/>
        </w:rPr>
        <w:t>0038/</w:t>
      </w:r>
      <w:r w:rsidR="000931D0" w:rsidRPr="00D458C4">
        <w:rPr>
          <w:rStyle w:val="ExampleSource"/>
        </w:rPr>
        <w:t>0040]</w:t>
      </w:r>
    </w:p>
    <w:p w14:paraId="549785A1" w14:textId="19193AF8" w:rsidR="000931D0" w:rsidRDefault="000931D0" w:rsidP="00526B4D">
      <w:pPr>
        <w:pStyle w:val="Body0005after"/>
        <w:rPr>
          <w:lang w:eastAsia="en-US"/>
        </w:rPr>
      </w:pPr>
      <w:r>
        <w:rPr>
          <w:lang w:eastAsia="en-US"/>
        </w:rPr>
        <w:t xml:space="preserve">The exchange in </w:t>
      </w:r>
      <w:r>
        <w:fldChar w:fldCharType="begin"/>
      </w:r>
      <w:r>
        <w:instrText xml:space="preserve"> REF _Ref338955293 \h </w:instrText>
      </w:r>
      <w:r>
        <w:fldChar w:fldCharType="separate"/>
      </w:r>
      <w:r w:rsidR="00154D81">
        <w:t>(</w:t>
      </w:r>
      <w:r w:rsidR="00154D81">
        <w:rPr>
          <w:noProof/>
        </w:rPr>
        <w:t>28</w:t>
      </w:r>
      <w:r w:rsidR="00154D81">
        <w:t>)</w:t>
      </w:r>
      <w:r>
        <w:fldChar w:fldCharType="end"/>
      </w:r>
      <w:r>
        <w:rPr>
          <w:lang w:eastAsia="en-US"/>
        </w:rPr>
        <w:t xml:space="preserve"> occurred during a phone conversation when a daughter asked her father to buy her a cell-phone. In </w:t>
      </w:r>
      <w:r>
        <w:rPr>
          <w:lang w:eastAsia="en-US"/>
        </w:rPr>
        <w:fldChar w:fldCharType="begin"/>
      </w:r>
      <w:r>
        <w:rPr>
          <w:lang w:eastAsia="en-US"/>
        </w:rPr>
        <w:instrText xml:space="preserve"> REF _Ref320364631 \h </w:instrText>
      </w:r>
      <w:r>
        <w:rPr>
          <w:lang w:eastAsia="en-US"/>
        </w:rPr>
      </w:r>
      <w:r>
        <w:rPr>
          <w:lang w:eastAsia="en-US"/>
        </w:rPr>
        <w:fldChar w:fldCharType="separate"/>
      </w:r>
      <w:r w:rsidR="00154D81">
        <w:t>(</w:t>
      </w:r>
      <w:r w:rsidR="00154D81">
        <w:rPr>
          <w:noProof/>
        </w:rPr>
        <w:t>28</w:t>
      </w:r>
      <w:r>
        <w:rPr>
          <w:lang w:eastAsia="en-US"/>
        </w:rPr>
        <w:fldChar w:fldCharType="end"/>
      </w:r>
      <w:r w:rsidR="00323E88">
        <w:rPr>
          <w:lang w:eastAsia="en-US"/>
        </w:rPr>
        <w:fldChar w:fldCharType="begin"/>
      </w:r>
      <w:r w:rsidR="00323E88">
        <w:rPr>
          <w:lang w:eastAsia="en-US"/>
        </w:rPr>
        <w:instrText xml:space="preserve"> REF _Ref363302183 \n \h </w:instrText>
      </w:r>
      <w:r w:rsidR="00323E88">
        <w:rPr>
          <w:lang w:eastAsia="en-US"/>
        </w:rPr>
      </w:r>
      <w:r w:rsidR="00323E88">
        <w:rPr>
          <w:lang w:eastAsia="en-US"/>
        </w:rPr>
        <w:fldChar w:fldCharType="separate"/>
      </w:r>
      <w:r w:rsidR="00154D81">
        <w:rPr>
          <w:cs/>
          <w:lang w:eastAsia="en-US"/>
        </w:rPr>
        <w:t>‎</w:t>
      </w:r>
      <w:r w:rsidR="00154D81">
        <w:rPr>
          <w:lang w:eastAsia="en-US"/>
        </w:rPr>
        <w:t>a</w:t>
      </w:r>
      <w:r w:rsidR="00323E88">
        <w:rPr>
          <w:lang w:eastAsia="en-US"/>
        </w:rPr>
        <w:fldChar w:fldCharType="end"/>
      </w:r>
      <w:r>
        <w:rPr>
          <w:lang w:eastAsia="en-US"/>
        </w:rPr>
        <w:t xml:space="preserve">) her father suggests that a cell-phone would distract her from her studies. The daughter responds with the contrastive statement in </w:t>
      </w:r>
      <w:r>
        <w:rPr>
          <w:lang w:eastAsia="en-US"/>
        </w:rPr>
        <w:fldChar w:fldCharType="begin"/>
      </w:r>
      <w:r>
        <w:rPr>
          <w:lang w:eastAsia="en-US"/>
        </w:rPr>
        <w:instrText xml:space="preserve"> REF _Ref320364631 \h </w:instrText>
      </w:r>
      <w:r>
        <w:rPr>
          <w:lang w:eastAsia="en-US"/>
        </w:rPr>
      </w:r>
      <w:r>
        <w:rPr>
          <w:lang w:eastAsia="en-US"/>
        </w:rPr>
        <w:fldChar w:fldCharType="separate"/>
      </w:r>
      <w:r w:rsidR="00154D81">
        <w:t>(</w:t>
      </w:r>
      <w:r w:rsidR="00154D81">
        <w:rPr>
          <w:noProof/>
        </w:rPr>
        <w:t>28</w:t>
      </w:r>
      <w:r>
        <w:rPr>
          <w:lang w:eastAsia="en-US"/>
        </w:rPr>
        <w:fldChar w:fldCharType="end"/>
      </w:r>
      <w:r w:rsidR="00323E88">
        <w:rPr>
          <w:lang w:eastAsia="en-US"/>
        </w:rPr>
        <w:fldChar w:fldCharType="begin"/>
      </w:r>
      <w:r w:rsidR="00323E88">
        <w:rPr>
          <w:lang w:eastAsia="en-US"/>
        </w:rPr>
        <w:instrText xml:space="preserve"> REF _Ref363302186 \n \h </w:instrText>
      </w:r>
      <w:r w:rsidR="00323E88">
        <w:rPr>
          <w:lang w:eastAsia="en-US"/>
        </w:rPr>
      </w:r>
      <w:r w:rsidR="00323E88">
        <w:rPr>
          <w:lang w:eastAsia="en-US"/>
        </w:rPr>
        <w:fldChar w:fldCharType="separate"/>
      </w:r>
      <w:r w:rsidR="00154D81">
        <w:rPr>
          <w:cs/>
          <w:lang w:eastAsia="en-US"/>
        </w:rPr>
        <w:t>‎</w:t>
      </w:r>
      <w:r w:rsidR="00154D81">
        <w:rPr>
          <w:lang w:eastAsia="en-US"/>
        </w:rPr>
        <w:t>b</w:t>
      </w:r>
      <w:r w:rsidR="00323E88">
        <w:rPr>
          <w:lang w:eastAsia="en-US"/>
        </w:rPr>
        <w:fldChar w:fldCharType="end"/>
      </w:r>
      <w:r>
        <w:rPr>
          <w:lang w:eastAsia="en-US"/>
        </w:rPr>
        <w:t xml:space="preserve">) in which </w:t>
      </w:r>
      <w:r w:rsidRPr="00270080">
        <w:rPr>
          <w:rStyle w:val="ChItalBold"/>
        </w:rPr>
        <w:t>itu</w:t>
      </w:r>
      <w:r>
        <w:rPr>
          <w:lang w:eastAsia="en-US"/>
        </w:rPr>
        <w:t xml:space="preserve"> </w:t>
      </w:r>
      <w:r w:rsidR="00B7093A">
        <w:rPr>
          <w:lang w:eastAsia="en-US"/>
        </w:rPr>
        <w:t>‘</w:t>
      </w:r>
      <w:r w:rsidRPr="0099608C">
        <w:rPr>
          <w:rStyle w:val="ChSmallCaps"/>
        </w:rPr>
        <w:t>d.dist</w:t>
      </w:r>
      <w:r w:rsidR="00B7093A">
        <w:rPr>
          <w:lang w:eastAsia="en-US"/>
        </w:rPr>
        <w:t>’</w:t>
      </w:r>
      <w:r>
        <w:rPr>
          <w:lang w:eastAsia="en-US"/>
        </w:rPr>
        <w:t xml:space="preserve"> modifies </w:t>
      </w:r>
      <w:r w:rsidRPr="00F73D81">
        <w:rPr>
          <w:rStyle w:val="ChItalBold"/>
        </w:rPr>
        <w:t>saya</w:t>
      </w:r>
      <w:r>
        <w:rPr>
          <w:lang w:eastAsia="en-US"/>
        </w:rPr>
        <w:t xml:space="preserve"> </w:t>
      </w:r>
      <w:r w:rsidR="00B7093A">
        <w:rPr>
          <w:lang w:eastAsia="en-US"/>
        </w:rPr>
        <w:t>‘</w:t>
      </w:r>
      <w:r w:rsidRPr="0099608C">
        <w:rPr>
          <w:rStyle w:val="ChSmallCaps"/>
        </w:rPr>
        <w:t>1sg</w:t>
      </w:r>
      <w:r w:rsidR="00B7093A">
        <w:rPr>
          <w:lang w:eastAsia="en-US"/>
        </w:rPr>
        <w:t>’</w:t>
      </w:r>
      <w:r>
        <w:rPr>
          <w:lang w:eastAsia="en-US"/>
        </w:rPr>
        <w:t xml:space="preserve">, resulting in the contrastive reading </w:t>
      </w:r>
      <w:r w:rsidRPr="00270080">
        <w:rPr>
          <w:rStyle w:val="ChItalBold"/>
        </w:rPr>
        <w:t>sa tu</w:t>
      </w:r>
      <w:r>
        <w:rPr>
          <w:lang w:eastAsia="en-US"/>
        </w:rPr>
        <w:t xml:space="preserve"> </w:t>
      </w:r>
      <w:r w:rsidR="00B7093A">
        <w:rPr>
          <w:lang w:eastAsia="en-US"/>
        </w:rPr>
        <w:t>‘</w:t>
      </w:r>
      <w:r>
        <w:rPr>
          <w:lang w:eastAsia="en-US"/>
        </w:rPr>
        <w:t>I, nevertheless</w:t>
      </w:r>
      <w:r w:rsidR="00B7093A">
        <w:rPr>
          <w:lang w:eastAsia="en-US"/>
        </w:rPr>
        <w:t>’</w:t>
      </w:r>
      <w:r>
        <w:rPr>
          <w:lang w:eastAsia="en-US"/>
        </w:rPr>
        <w:t xml:space="preserve">. </w:t>
      </w:r>
      <w:r w:rsidR="00526B4D">
        <w:rPr>
          <w:rFonts w:eastAsia="Arial Unicode MS"/>
        </w:rPr>
        <w:t xml:space="preserve">The </w:t>
      </w:r>
      <w:r w:rsidR="00526B4D">
        <w:t xml:space="preserve">exact semantic distinctions </w:t>
      </w:r>
      <w:r w:rsidR="00526B4D">
        <w:rPr>
          <w:rFonts w:eastAsia="Arial Unicode MS"/>
        </w:rPr>
        <w:t xml:space="preserve">between </w:t>
      </w:r>
      <w:r w:rsidR="00526B4D" w:rsidRPr="007106DE">
        <w:rPr>
          <w:rStyle w:val="ChItalBold"/>
        </w:rPr>
        <w:t>ini</w:t>
      </w:r>
      <w:r w:rsidR="00526B4D">
        <w:t xml:space="preserve"> ‘</w:t>
      </w:r>
      <w:r w:rsidR="00526B4D" w:rsidRPr="0099608C">
        <w:rPr>
          <w:rStyle w:val="ChSmallCaps"/>
        </w:rPr>
        <w:t>d.prox</w:t>
      </w:r>
      <w:r w:rsidR="00526B4D">
        <w:t xml:space="preserve">’ and </w:t>
      </w:r>
      <w:r w:rsidR="00526B4D" w:rsidRPr="007106DE">
        <w:rPr>
          <w:rStyle w:val="ChItalBold"/>
        </w:rPr>
        <w:t>itu</w:t>
      </w:r>
      <w:r w:rsidR="00526B4D">
        <w:t xml:space="preserve"> ‘</w:t>
      </w:r>
      <w:r w:rsidR="00526B4D" w:rsidRPr="0099608C">
        <w:rPr>
          <w:rStyle w:val="ChSmallCaps"/>
        </w:rPr>
        <w:t>d.dist</w:t>
      </w:r>
      <w:r w:rsidR="00526B4D">
        <w:t>’ need further investigation</w:t>
      </w:r>
      <w:r w:rsidR="005F326D">
        <w:t>, though</w:t>
      </w:r>
      <w:r w:rsidR="00526B4D">
        <w:t>. The</w:t>
      </w:r>
      <w:r>
        <w:t xml:space="preserve"> </w:t>
      </w:r>
      <w:r>
        <w:rPr>
          <w:lang w:eastAsia="en-US"/>
        </w:rPr>
        <w:t xml:space="preserve">use of </w:t>
      </w:r>
      <w:r w:rsidRPr="00270080">
        <w:rPr>
          <w:rStyle w:val="ChItalBold"/>
        </w:rPr>
        <w:t>itu</w:t>
      </w:r>
      <w:r>
        <w:rPr>
          <w:lang w:eastAsia="en-US"/>
        </w:rPr>
        <w:t xml:space="preserve"> </w:t>
      </w:r>
      <w:r w:rsidR="00B7093A">
        <w:rPr>
          <w:lang w:eastAsia="en-US"/>
        </w:rPr>
        <w:t>‘</w:t>
      </w:r>
      <w:r w:rsidRPr="0099608C">
        <w:rPr>
          <w:rStyle w:val="ChSmallCaps"/>
        </w:rPr>
        <w:t>d.dist</w:t>
      </w:r>
      <w:r w:rsidR="00B7093A">
        <w:rPr>
          <w:lang w:eastAsia="en-US"/>
        </w:rPr>
        <w:t>’</w:t>
      </w:r>
      <w:r>
        <w:rPr>
          <w:lang w:eastAsia="en-US"/>
        </w:rPr>
        <w:t xml:space="preserve"> with </w:t>
      </w:r>
      <w:r w:rsidRPr="00B06D10">
        <w:rPr>
          <w:rStyle w:val="ChItalBold"/>
        </w:rPr>
        <w:t>saya</w:t>
      </w:r>
      <w:r>
        <w:rPr>
          <w:lang w:eastAsia="en-US"/>
        </w:rPr>
        <w:t xml:space="preserve"> </w:t>
      </w:r>
      <w:r w:rsidR="00B7093A">
        <w:rPr>
          <w:lang w:eastAsia="en-US"/>
        </w:rPr>
        <w:t>‘</w:t>
      </w:r>
      <w:r w:rsidRPr="0099608C">
        <w:rPr>
          <w:rStyle w:val="ChSmallCaps"/>
        </w:rPr>
        <w:t>1sg</w:t>
      </w:r>
      <w:r w:rsidR="00B7093A">
        <w:rPr>
          <w:lang w:eastAsia="en-US"/>
        </w:rPr>
        <w:t>’</w:t>
      </w:r>
      <w:r>
        <w:rPr>
          <w:lang w:eastAsia="en-US"/>
        </w:rPr>
        <w:t xml:space="preserve"> is </w:t>
      </w:r>
      <w:r w:rsidR="00526B4D">
        <w:rPr>
          <w:lang w:eastAsia="en-US"/>
        </w:rPr>
        <w:t xml:space="preserve">especially </w:t>
      </w:r>
      <w:r>
        <w:rPr>
          <w:lang w:eastAsia="en-US"/>
        </w:rPr>
        <w:t>surprising given that a first</w:t>
      </w:r>
      <w:r w:rsidRPr="008C4355">
        <w:rPr>
          <w:lang w:eastAsia="en-US"/>
        </w:rPr>
        <w:t xml:space="preserve"> person singular pronoun</w:t>
      </w:r>
      <w:r>
        <w:rPr>
          <w:lang w:eastAsia="en-US"/>
        </w:rPr>
        <w:t xml:space="preserve"> is i</w:t>
      </w:r>
      <w:r w:rsidRPr="008C4355">
        <w:rPr>
          <w:lang w:eastAsia="en-US"/>
        </w:rPr>
        <w:t>nherently proximal</w:t>
      </w:r>
      <w:r>
        <w:rPr>
          <w:lang w:eastAsia="en-US"/>
        </w:rPr>
        <w:t>. A temporal non-contemporaneous interpretation is not likely since the speaker talks about her behavior in general.</w:t>
      </w:r>
    </w:p>
    <w:p w14:paraId="53EE5CF0" w14:textId="2EF8A63A" w:rsidR="007966E0" w:rsidRDefault="007966E0" w:rsidP="007966E0">
      <w:pPr>
        <w:pStyle w:val="ExampleTitle"/>
        <w:rPr>
          <w:lang w:eastAsia="en-US"/>
        </w:rPr>
      </w:pPr>
      <w:r>
        <w:rPr>
          <w:lang w:eastAsia="en-US"/>
        </w:rPr>
        <w:t xml:space="preserve">Demonstrative signaling contrast: </w:t>
      </w:r>
      <w:r w:rsidRPr="007966E0">
        <w:rPr>
          <w:rStyle w:val="ChItalBold"/>
        </w:rPr>
        <w:t>sa</w:t>
      </w:r>
      <w:r w:rsidR="00731D25">
        <w:rPr>
          <w:rStyle w:val="ChItalBold"/>
        </w:rPr>
        <w:t>ya</w:t>
      </w:r>
      <w:r w:rsidRPr="007966E0">
        <w:rPr>
          <w:rStyle w:val="ChItalBold"/>
        </w:rPr>
        <w:t xml:space="preserve"> i</w:t>
      </w:r>
      <w:r>
        <w:rPr>
          <w:rStyle w:val="ChItalBold"/>
        </w:rPr>
        <w:t>tu</w:t>
      </w:r>
      <w:r>
        <w:rPr>
          <w:lang w:eastAsia="en-US"/>
        </w:rPr>
        <w:t xml:space="preserve"> </w:t>
      </w:r>
      <w:r w:rsidR="00B7093A">
        <w:rPr>
          <w:lang w:eastAsia="en-US"/>
        </w:rPr>
        <w:t>‘</w:t>
      </w:r>
      <w:r w:rsidRPr="0099608C">
        <w:rPr>
          <w:rStyle w:val="ChSmallCaps"/>
        </w:rPr>
        <w:t>1sg</w:t>
      </w:r>
      <w:r w:rsidRPr="008F5023">
        <w:t xml:space="preserve"> </w:t>
      </w:r>
      <w:r w:rsidRPr="0099608C">
        <w:rPr>
          <w:rStyle w:val="ChSmallCaps"/>
        </w:rPr>
        <w:t>d.</w:t>
      </w:r>
      <w:r w:rsidR="00731D25" w:rsidRPr="0099608C">
        <w:rPr>
          <w:rStyle w:val="ChSmallCaps"/>
        </w:rPr>
        <w:t>dist</w:t>
      </w:r>
      <w:r w:rsidR="00B7093A">
        <w:rPr>
          <w:lang w:eastAsia="en-US"/>
        </w:rPr>
        <w:t>’</w:t>
      </w:r>
    </w:p>
    <w:tbl>
      <w:tblPr>
        <w:tblW w:w="6699" w:type="dxa"/>
        <w:tblCellMar>
          <w:left w:w="42" w:type="dxa"/>
          <w:right w:w="42" w:type="dxa"/>
        </w:tblCellMar>
        <w:tblLook w:val="01E0" w:firstRow="1" w:lastRow="1" w:firstColumn="1" w:lastColumn="1" w:noHBand="0" w:noVBand="0"/>
      </w:tblPr>
      <w:tblGrid>
        <w:gridCol w:w="707"/>
        <w:gridCol w:w="423"/>
        <w:gridCol w:w="751"/>
        <w:gridCol w:w="513"/>
        <w:gridCol w:w="16"/>
        <w:gridCol w:w="484"/>
        <w:gridCol w:w="256"/>
        <w:gridCol w:w="756"/>
        <w:gridCol w:w="360"/>
        <w:gridCol w:w="46"/>
        <w:gridCol w:w="642"/>
        <w:gridCol w:w="42"/>
        <w:gridCol w:w="926"/>
        <w:gridCol w:w="86"/>
        <w:gridCol w:w="499"/>
        <w:gridCol w:w="192"/>
      </w:tblGrid>
      <w:tr w:rsidR="00AC23C4" w:rsidRPr="00414A9C" w14:paraId="21F5E9C8" w14:textId="77777777" w:rsidTr="00AC23C4">
        <w:tc>
          <w:tcPr>
            <w:tcW w:w="707" w:type="dxa"/>
            <w:shd w:val="clear" w:color="auto" w:fill="auto"/>
          </w:tcPr>
          <w:p w14:paraId="7A703FCC" w14:textId="77777777" w:rsidR="000931D0" w:rsidRPr="00243B92" w:rsidRDefault="000931D0" w:rsidP="001D04AF">
            <w:pPr>
              <w:pStyle w:val="O0Nwnext"/>
            </w:pPr>
            <w:bookmarkStart w:id="3321" w:name="_Ref320364631"/>
            <w:bookmarkStart w:id="3322" w:name="_Ref338955293"/>
            <w:r>
              <w:t>(</w:t>
            </w:r>
            <w:fldSimple w:instr=" SEQ ( \* ARABIC \s 1 ">
              <w:r w:rsidR="00154D81">
                <w:rPr>
                  <w:noProof/>
                </w:rPr>
                <w:t>28</w:t>
              </w:r>
            </w:fldSimple>
            <w:bookmarkEnd w:id="3321"/>
            <w:r>
              <w:t>)</w:t>
            </w:r>
            <w:bookmarkEnd w:id="3322"/>
          </w:p>
        </w:tc>
        <w:bookmarkStart w:id="3323" w:name="_Ref363302183"/>
        <w:bookmarkEnd w:id="3323"/>
        <w:tc>
          <w:tcPr>
            <w:tcW w:w="423" w:type="dxa"/>
            <w:shd w:val="clear" w:color="auto" w:fill="auto"/>
          </w:tcPr>
          <w:p w14:paraId="3F4C626E" w14:textId="77777777" w:rsidR="000931D0" w:rsidRPr="00243B92" w:rsidRDefault="000931D0" w:rsidP="001D04AF">
            <w:pPr>
              <w:pStyle w:val="O0Nwnext"/>
            </w:pPr>
            <w:r w:rsidRPr="00482461">
              <w:fldChar w:fldCharType="begin"/>
            </w:r>
            <w:r w:rsidRPr="00482461">
              <w:instrText xml:space="preserve"> LISTNUM  NumberDefault \l 8 \s 1</w:instrText>
            </w:r>
            <w:r w:rsidRPr="00482461">
              <w:fldChar w:fldCharType="end">
                <w:numberingChange w:id="3324" w:author="Angela Kluge" w:date="2014-02-08T11:40:00Z" w:original="a."/>
              </w:fldChar>
            </w:r>
          </w:p>
        </w:tc>
        <w:tc>
          <w:tcPr>
            <w:tcW w:w="751" w:type="dxa"/>
            <w:shd w:val="clear" w:color="auto" w:fill="auto"/>
          </w:tcPr>
          <w:p w14:paraId="7068F066" w14:textId="77777777" w:rsidR="000931D0" w:rsidRPr="00D26A53" w:rsidRDefault="000931D0" w:rsidP="001D04AF">
            <w:pPr>
              <w:pStyle w:val="Text"/>
            </w:pPr>
            <w:r>
              <w:t>Father</w:t>
            </w:r>
            <w:r w:rsidRPr="00D26A53">
              <w:t>:</w:t>
            </w:r>
          </w:p>
        </w:tc>
        <w:tc>
          <w:tcPr>
            <w:tcW w:w="529" w:type="dxa"/>
            <w:gridSpan w:val="2"/>
            <w:shd w:val="clear" w:color="auto" w:fill="auto"/>
          </w:tcPr>
          <w:p w14:paraId="04DB5C1D" w14:textId="77777777" w:rsidR="000931D0" w:rsidRPr="00D26A53" w:rsidRDefault="000931D0" w:rsidP="001D04AF">
            <w:pPr>
              <w:pStyle w:val="Text"/>
            </w:pPr>
            <w:r>
              <w:t>kalo</w:t>
            </w:r>
          </w:p>
        </w:tc>
        <w:tc>
          <w:tcPr>
            <w:tcW w:w="484" w:type="dxa"/>
            <w:shd w:val="clear" w:color="auto" w:fill="auto"/>
          </w:tcPr>
          <w:p w14:paraId="6E697D1A" w14:textId="77777777" w:rsidR="000931D0" w:rsidRPr="00D26A53" w:rsidRDefault="000931D0" w:rsidP="001D04AF">
            <w:pPr>
              <w:pStyle w:val="Text"/>
            </w:pPr>
            <w:r w:rsidRPr="00D26A53">
              <w:t>bli</w:t>
            </w:r>
          </w:p>
        </w:tc>
        <w:tc>
          <w:tcPr>
            <w:tcW w:w="1012" w:type="dxa"/>
            <w:gridSpan w:val="2"/>
            <w:shd w:val="clear" w:color="auto" w:fill="auto"/>
          </w:tcPr>
          <w:p w14:paraId="5FF153F7" w14:textId="77777777" w:rsidR="000931D0" w:rsidRPr="00D26A53" w:rsidRDefault="000931D0" w:rsidP="001D04AF">
            <w:pPr>
              <w:pStyle w:val="Text"/>
            </w:pPr>
            <w:r w:rsidRPr="00D26A53">
              <w:t>HP</w:t>
            </w:r>
          </w:p>
        </w:tc>
        <w:tc>
          <w:tcPr>
            <w:tcW w:w="360" w:type="dxa"/>
            <w:shd w:val="clear" w:color="auto" w:fill="auto"/>
          </w:tcPr>
          <w:p w14:paraId="482F1EF2" w14:textId="77777777" w:rsidR="000931D0" w:rsidRPr="00D26A53" w:rsidRDefault="000931D0" w:rsidP="001D04AF">
            <w:pPr>
              <w:pStyle w:val="Text"/>
            </w:pPr>
            <w:r w:rsidRPr="00D26A53">
              <w:t>di</w:t>
            </w:r>
          </w:p>
        </w:tc>
        <w:tc>
          <w:tcPr>
            <w:tcW w:w="688" w:type="dxa"/>
            <w:gridSpan w:val="2"/>
            <w:shd w:val="clear" w:color="auto" w:fill="auto"/>
          </w:tcPr>
          <w:p w14:paraId="52C2F930" w14:textId="77777777" w:rsidR="000931D0" w:rsidRPr="00D26A53" w:rsidRDefault="000931D0" w:rsidP="001D04AF">
            <w:pPr>
              <w:pStyle w:val="Text"/>
            </w:pPr>
            <w:r w:rsidRPr="00D26A53">
              <w:t>situ</w:t>
            </w:r>
          </w:p>
        </w:tc>
        <w:tc>
          <w:tcPr>
            <w:tcW w:w="968" w:type="dxa"/>
            <w:gridSpan w:val="2"/>
            <w:shd w:val="clear" w:color="auto" w:fill="auto"/>
          </w:tcPr>
          <w:p w14:paraId="1CDE8706" w14:textId="77777777" w:rsidR="000931D0" w:rsidRPr="00D26A53" w:rsidRDefault="000931D0" w:rsidP="001D04AF">
            <w:pPr>
              <w:pStyle w:val="Text"/>
            </w:pPr>
            <w:r w:rsidRPr="00D26A53">
              <w:t>nanti</w:t>
            </w:r>
          </w:p>
        </w:tc>
        <w:tc>
          <w:tcPr>
            <w:tcW w:w="777" w:type="dxa"/>
            <w:gridSpan w:val="3"/>
            <w:shd w:val="clear" w:color="auto" w:fill="auto"/>
          </w:tcPr>
          <w:p w14:paraId="1FEEA9D4" w14:textId="77777777" w:rsidR="000931D0" w:rsidRPr="00D26A53" w:rsidRDefault="000931D0" w:rsidP="001D04AF">
            <w:pPr>
              <w:pStyle w:val="Text"/>
            </w:pPr>
            <w:r>
              <w:t>su</w:t>
            </w:r>
          </w:p>
        </w:tc>
      </w:tr>
      <w:tr w:rsidR="00AC23C4" w:rsidRPr="00AC23C4" w14:paraId="15864E65" w14:textId="77777777" w:rsidTr="00AC23C4">
        <w:tc>
          <w:tcPr>
            <w:tcW w:w="707" w:type="dxa"/>
            <w:shd w:val="clear" w:color="auto" w:fill="auto"/>
          </w:tcPr>
          <w:p w14:paraId="7216673C" w14:textId="77777777" w:rsidR="000931D0" w:rsidRPr="00243B92" w:rsidRDefault="000931D0" w:rsidP="001D04AF">
            <w:pPr>
              <w:pStyle w:val="GlossEng2ptafter"/>
            </w:pPr>
          </w:p>
        </w:tc>
        <w:tc>
          <w:tcPr>
            <w:tcW w:w="423" w:type="dxa"/>
            <w:shd w:val="clear" w:color="auto" w:fill="auto"/>
          </w:tcPr>
          <w:p w14:paraId="608350DF" w14:textId="77777777" w:rsidR="000931D0" w:rsidRPr="00D26A53" w:rsidRDefault="000931D0" w:rsidP="001D04AF">
            <w:pPr>
              <w:pStyle w:val="GlossEng2ptafter"/>
            </w:pPr>
          </w:p>
        </w:tc>
        <w:tc>
          <w:tcPr>
            <w:tcW w:w="751" w:type="dxa"/>
            <w:shd w:val="clear" w:color="auto" w:fill="auto"/>
          </w:tcPr>
          <w:p w14:paraId="28C26064" w14:textId="77777777" w:rsidR="000931D0" w:rsidRPr="00D26A53" w:rsidRDefault="000931D0" w:rsidP="001D04AF">
            <w:pPr>
              <w:pStyle w:val="GlossEng2ptafter"/>
            </w:pPr>
          </w:p>
        </w:tc>
        <w:tc>
          <w:tcPr>
            <w:tcW w:w="529" w:type="dxa"/>
            <w:gridSpan w:val="2"/>
            <w:shd w:val="clear" w:color="auto" w:fill="auto"/>
          </w:tcPr>
          <w:p w14:paraId="43F8ACF3" w14:textId="77777777" w:rsidR="000931D0" w:rsidRPr="00D26A53" w:rsidRDefault="000931D0" w:rsidP="001D04AF">
            <w:pPr>
              <w:pStyle w:val="GlossEng2ptafter"/>
            </w:pPr>
            <w:r w:rsidRPr="00D26A53">
              <w:t>if</w:t>
            </w:r>
          </w:p>
        </w:tc>
        <w:tc>
          <w:tcPr>
            <w:tcW w:w="484" w:type="dxa"/>
            <w:shd w:val="clear" w:color="auto" w:fill="auto"/>
          </w:tcPr>
          <w:p w14:paraId="360FD133" w14:textId="77777777" w:rsidR="000931D0" w:rsidRPr="00D26A53" w:rsidRDefault="000931D0" w:rsidP="001D04AF">
            <w:pPr>
              <w:pStyle w:val="GlossEng2ptafter"/>
            </w:pPr>
            <w:r w:rsidRPr="00D26A53">
              <w:t>buy</w:t>
            </w:r>
          </w:p>
        </w:tc>
        <w:tc>
          <w:tcPr>
            <w:tcW w:w="1012" w:type="dxa"/>
            <w:gridSpan w:val="2"/>
            <w:shd w:val="clear" w:color="auto" w:fill="auto"/>
          </w:tcPr>
          <w:p w14:paraId="17D97316" w14:textId="77777777" w:rsidR="000931D0" w:rsidRPr="00D26A53" w:rsidRDefault="000931D0" w:rsidP="001D04AF">
            <w:pPr>
              <w:pStyle w:val="GlossEng2ptafter"/>
            </w:pPr>
            <w:r w:rsidRPr="00D26A53">
              <w:t>cell.phone</w:t>
            </w:r>
          </w:p>
        </w:tc>
        <w:tc>
          <w:tcPr>
            <w:tcW w:w="360" w:type="dxa"/>
            <w:shd w:val="clear" w:color="auto" w:fill="auto"/>
          </w:tcPr>
          <w:p w14:paraId="0C20D981" w14:textId="77777777" w:rsidR="000931D0" w:rsidRPr="00D26A53" w:rsidRDefault="000931D0" w:rsidP="001D04AF">
            <w:pPr>
              <w:pStyle w:val="GlossEng2ptafter"/>
            </w:pPr>
            <w:r>
              <w:t>at</w:t>
            </w:r>
          </w:p>
        </w:tc>
        <w:tc>
          <w:tcPr>
            <w:tcW w:w="688" w:type="dxa"/>
            <w:gridSpan w:val="2"/>
            <w:shd w:val="clear" w:color="auto" w:fill="auto"/>
          </w:tcPr>
          <w:p w14:paraId="6344DA6A" w14:textId="77777777" w:rsidR="000931D0" w:rsidRPr="0099608C" w:rsidRDefault="000931D0" w:rsidP="001D04AF">
            <w:pPr>
              <w:pStyle w:val="GlossEng2ptafter"/>
              <w:rPr>
                <w:rStyle w:val="ChSmallCaps"/>
              </w:rPr>
            </w:pPr>
            <w:r w:rsidRPr="0099608C">
              <w:rPr>
                <w:rStyle w:val="ChSmallCaps"/>
              </w:rPr>
              <w:t>l.med</w:t>
            </w:r>
          </w:p>
        </w:tc>
        <w:tc>
          <w:tcPr>
            <w:tcW w:w="968" w:type="dxa"/>
            <w:gridSpan w:val="2"/>
            <w:shd w:val="clear" w:color="auto" w:fill="auto"/>
          </w:tcPr>
          <w:p w14:paraId="637C0952" w14:textId="77777777" w:rsidR="000931D0" w:rsidRPr="00D26A53" w:rsidRDefault="000931D0" w:rsidP="001D04AF">
            <w:pPr>
              <w:pStyle w:val="GlossEng2ptafter"/>
            </w:pPr>
            <w:r w:rsidRPr="00AC23C4">
              <w:rPr>
                <w:szCs w:val="19"/>
              </w:rPr>
              <w:t>very.soon</w:t>
            </w:r>
          </w:p>
        </w:tc>
        <w:tc>
          <w:tcPr>
            <w:tcW w:w="777" w:type="dxa"/>
            <w:gridSpan w:val="3"/>
            <w:shd w:val="clear" w:color="auto" w:fill="auto"/>
          </w:tcPr>
          <w:p w14:paraId="287E6F73" w14:textId="77777777" w:rsidR="000931D0" w:rsidRPr="00D26A53" w:rsidRDefault="000931D0" w:rsidP="001D04AF">
            <w:pPr>
              <w:pStyle w:val="GlossEng2ptafter"/>
            </w:pPr>
            <w:r w:rsidRPr="00D26A53">
              <w:t>already</w:t>
            </w:r>
          </w:p>
        </w:tc>
      </w:tr>
      <w:tr w:rsidR="00AC23C4" w:rsidRPr="00414A9C" w14:paraId="1A3B5147" w14:textId="77777777" w:rsidTr="00AC23C4">
        <w:trPr>
          <w:gridAfter w:val="1"/>
          <w:wAfter w:w="192" w:type="dxa"/>
        </w:trPr>
        <w:tc>
          <w:tcPr>
            <w:tcW w:w="707" w:type="dxa"/>
            <w:shd w:val="clear" w:color="auto" w:fill="auto"/>
          </w:tcPr>
          <w:p w14:paraId="5C7A3455" w14:textId="77777777" w:rsidR="000931D0" w:rsidRPr="00243B92" w:rsidRDefault="000931D0" w:rsidP="001D04AF">
            <w:pPr>
              <w:pStyle w:val="O0Nwnext"/>
            </w:pPr>
          </w:p>
        </w:tc>
        <w:tc>
          <w:tcPr>
            <w:tcW w:w="423" w:type="dxa"/>
            <w:shd w:val="clear" w:color="auto" w:fill="auto"/>
          </w:tcPr>
          <w:p w14:paraId="57369132" w14:textId="77777777" w:rsidR="000931D0" w:rsidRPr="00D26A53" w:rsidRDefault="000931D0" w:rsidP="001D04AF">
            <w:pPr>
              <w:pStyle w:val="Text"/>
            </w:pPr>
          </w:p>
        </w:tc>
        <w:tc>
          <w:tcPr>
            <w:tcW w:w="751" w:type="dxa"/>
            <w:shd w:val="clear" w:color="auto" w:fill="auto"/>
          </w:tcPr>
          <w:p w14:paraId="636D0FB7" w14:textId="77777777" w:rsidR="000931D0" w:rsidRPr="00D26A53" w:rsidRDefault="000931D0" w:rsidP="001D04AF">
            <w:pPr>
              <w:pStyle w:val="Text"/>
            </w:pPr>
          </w:p>
        </w:tc>
        <w:tc>
          <w:tcPr>
            <w:tcW w:w="513" w:type="dxa"/>
            <w:shd w:val="clear" w:color="auto" w:fill="auto"/>
          </w:tcPr>
          <w:p w14:paraId="6A00D68A" w14:textId="77777777" w:rsidR="000931D0" w:rsidRPr="00D26A53" w:rsidRDefault="000931D0" w:rsidP="001D04AF">
            <w:pPr>
              <w:pStyle w:val="Text"/>
            </w:pPr>
            <w:r w:rsidRPr="00D26A53">
              <w:t>tra</w:t>
            </w:r>
          </w:p>
        </w:tc>
        <w:tc>
          <w:tcPr>
            <w:tcW w:w="756" w:type="dxa"/>
            <w:gridSpan w:val="3"/>
            <w:shd w:val="clear" w:color="auto" w:fill="auto"/>
          </w:tcPr>
          <w:p w14:paraId="3D335E06" w14:textId="77777777" w:rsidR="000931D0" w:rsidRPr="00D26A53" w:rsidRDefault="000931D0" w:rsidP="001D04AF">
            <w:pPr>
              <w:pStyle w:val="Text"/>
            </w:pPr>
            <w:r w:rsidRPr="00D26A53">
              <w:t>bisa</w:t>
            </w:r>
          </w:p>
        </w:tc>
        <w:tc>
          <w:tcPr>
            <w:tcW w:w="1162" w:type="dxa"/>
            <w:gridSpan w:val="3"/>
            <w:shd w:val="clear" w:color="auto" w:fill="auto"/>
          </w:tcPr>
          <w:p w14:paraId="76AAE99D" w14:textId="77777777" w:rsidR="000931D0" w:rsidRPr="00D26A53" w:rsidRDefault="000931D0" w:rsidP="001D04AF">
            <w:pPr>
              <w:pStyle w:val="Text"/>
            </w:pPr>
            <w:r w:rsidRPr="00D26A53">
              <w:t>skola</w:t>
            </w:r>
            <w:r w:rsidR="003D4121">
              <w:t>,</w:t>
            </w:r>
          </w:p>
        </w:tc>
        <w:tc>
          <w:tcPr>
            <w:tcW w:w="684" w:type="dxa"/>
            <w:gridSpan w:val="2"/>
            <w:shd w:val="clear" w:color="auto" w:fill="auto"/>
          </w:tcPr>
          <w:p w14:paraId="15D11949" w14:textId="77777777" w:rsidR="000931D0" w:rsidRPr="00D26A53" w:rsidRDefault="000931D0" w:rsidP="001D04AF">
            <w:pPr>
              <w:pStyle w:val="Text"/>
            </w:pPr>
            <w:r w:rsidRPr="00D26A53">
              <w:t>main</w:t>
            </w:r>
            <w:r w:rsidR="003E3C0C">
              <w:t>g</w:t>
            </w:r>
          </w:p>
        </w:tc>
        <w:tc>
          <w:tcPr>
            <w:tcW w:w="1012" w:type="dxa"/>
            <w:gridSpan w:val="2"/>
            <w:shd w:val="clear" w:color="auto" w:fill="auto"/>
          </w:tcPr>
          <w:p w14:paraId="11C3B2B4" w14:textId="77777777" w:rsidR="000931D0" w:rsidRPr="00D26A53" w:rsidRDefault="000931D0" w:rsidP="001D04AF">
            <w:pPr>
              <w:pStyle w:val="Text"/>
            </w:pPr>
            <w:r w:rsidRPr="00D26A53">
              <w:t>HP</w:t>
            </w:r>
          </w:p>
        </w:tc>
        <w:tc>
          <w:tcPr>
            <w:tcW w:w="499" w:type="dxa"/>
            <w:shd w:val="clear" w:color="auto" w:fill="auto"/>
          </w:tcPr>
          <w:p w14:paraId="1BAB6B2D" w14:textId="77777777" w:rsidR="000931D0" w:rsidRPr="00D26A53" w:rsidRDefault="000931D0" w:rsidP="001D04AF">
            <w:pPr>
              <w:pStyle w:val="Text"/>
            </w:pPr>
            <w:r w:rsidRPr="00D26A53">
              <w:t>saja</w:t>
            </w:r>
          </w:p>
        </w:tc>
      </w:tr>
      <w:tr w:rsidR="00AC23C4" w:rsidRPr="00AC23C4" w14:paraId="6381E761" w14:textId="77777777" w:rsidTr="00AC23C4">
        <w:trPr>
          <w:gridAfter w:val="1"/>
          <w:wAfter w:w="192" w:type="dxa"/>
        </w:trPr>
        <w:tc>
          <w:tcPr>
            <w:tcW w:w="707" w:type="dxa"/>
            <w:shd w:val="clear" w:color="auto" w:fill="auto"/>
          </w:tcPr>
          <w:p w14:paraId="70A9BF8C" w14:textId="77777777" w:rsidR="000931D0" w:rsidRPr="00243B92" w:rsidRDefault="000931D0" w:rsidP="001D04AF">
            <w:pPr>
              <w:pStyle w:val="GlossEng"/>
            </w:pPr>
          </w:p>
        </w:tc>
        <w:tc>
          <w:tcPr>
            <w:tcW w:w="423" w:type="dxa"/>
            <w:shd w:val="clear" w:color="auto" w:fill="auto"/>
          </w:tcPr>
          <w:p w14:paraId="3B2644E3" w14:textId="77777777" w:rsidR="000931D0" w:rsidRPr="00D26A53" w:rsidRDefault="000931D0" w:rsidP="001D04AF">
            <w:pPr>
              <w:pStyle w:val="GlossEng"/>
            </w:pPr>
          </w:p>
        </w:tc>
        <w:tc>
          <w:tcPr>
            <w:tcW w:w="751" w:type="dxa"/>
            <w:shd w:val="clear" w:color="auto" w:fill="auto"/>
          </w:tcPr>
          <w:p w14:paraId="462D8903" w14:textId="77777777" w:rsidR="000931D0" w:rsidRPr="00D26A53" w:rsidRDefault="000931D0" w:rsidP="001D04AF">
            <w:pPr>
              <w:pStyle w:val="GlossEng"/>
            </w:pPr>
          </w:p>
        </w:tc>
        <w:tc>
          <w:tcPr>
            <w:tcW w:w="513" w:type="dxa"/>
            <w:shd w:val="clear" w:color="auto" w:fill="auto"/>
          </w:tcPr>
          <w:p w14:paraId="5BEE1C0B" w14:textId="77777777" w:rsidR="000931D0" w:rsidRPr="0099608C" w:rsidRDefault="000931D0" w:rsidP="001D04AF">
            <w:pPr>
              <w:pStyle w:val="GlossEng"/>
              <w:rPr>
                <w:rStyle w:val="ChSmallCaps"/>
              </w:rPr>
            </w:pPr>
            <w:r w:rsidRPr="0099608C">
              <w:rPr>
                <w:rStyle w:val="ChSmallCaps"/>
              </w:rPr>
              <w:t>neg</w:t>
            </w:r>
          </w:p>
        </w:tc>
        <w:tc>
          <w:tcPr>
            <w:tcW w:w="756" w:type="dxa"/>
            <w:gridSpan w:val="3"/>
            <w:shd w:val="clear" w:color="auto" w:fill="auto"/>
          </w:tcPr>
          <w:p w14:paraId="58B6B7AC" w14:textId="77777777" w:rsidR="000931D0" w:rsidRPr="00D26A53" w:rsidRDefault="000931D0" w:rsidP="001D04AF">
            <w:pPr>
              <w:pStyle w:val="GlossEng"/>
            </w:pPr>
            <w:r w:rsidRPr="00D26A53">
              <w:t>be.able</w:t>
            </w:r>
          </w:p>
        </w:tc>
        <w:tc>
          <w:tcPr>
            <w:tcW w:w="1162" w:type="dxa"/>
            <w:gridSpan w:val="3"/>
            <w:shd w:val="clear" w:color="auto" w:fill="auto"/>
          </w:tcPr>
          <w:p w14:paraId="74B12DFA" w14:textId="77777777" w:rsidR="000931D0" w:rsidRPr="00D26A53" w:rsidRDefault="000931D0" w:rsidP="001D04AF">
            <w:pPr>
              <w:pStyle w:val="GlossEng"/>
            </w:pPr>
            <w:r w:rsidRPr="00D26A53">
              <w:t>go.to.school</w:t>
            </w:r>
          </w:p>
        </w:tc>
        <w:tc>
          <w:tcPr>
            <w:tcW w:w="684" w:type="dxa"/>
            <w:gridSpan w:val="2"/>
            <w:shd w:val="clear" w:color="auto" w:fill="auto"/>
          </w:tcPr>
          <w:p w14:paraId="4C3DD09F" w14:textId="77777777" w:rsidR="000931D0" w:rsidRPr="00D26A53" w:rsidRDefault="000931D0" w:rsidP="001D04AF">
            <w:pPr>
              <w:pStyle w:val="GlossEng"/>
            </w:pPr>
            <w:r w:rsidRPr="00D26A53">
              <w:t>play</w:t>
            </w:r>
          </w:p>
        </w:tc>
        <w:tc>
          <w:tcPr>
            <w:tcW w:w="1012" w:type="dxa"/>
            <w:gridSpan w:val="2"/>
            <w:shd w:val="clear" w:color="auto" w:fill="auto"/>
          </w:tcPr>
          <w:p w14:paraId="7A7946E3" w14:textId="77777777" w:rsidR="000931D0" w:rsidRPr="00D26A53" w:rsidRDefault="000931D0" w:rsidP="001D04AF">
            <w:pPr>
              <w:pStyle w:val="GlossEng"/>
            </w:pPr>
            <w:r w:rsidRPr="00D26A53">
              <w:t>cell.phone</w:t>
            </w:r>
          </w:p>
        </w:tc>
        <w:tc>
          <w:tcPr>
            <w:tcW w:w="499" w:type="dxa"/>
            <w:shd w:val="clear" w:color="auto" w:fill="auto"/>
          </w:tcPr>
          <w:p w14:paraId="19A17E95" w14:textId="77777777" w:rsidR="000931D0" w:rsidRPr="00D26A53" w:rsidRDefault="000931D0" w:rsidP="001D04AF">
            <w:pPr>
              <w:pStyle w:val="GlossEng"/>
            </w:pPr>
            <w:r w:rsidRPr="00D26A53">
              <w:t>just</w:t>
            </w:r>
          </w:p>
        </w:tc>
      </w:tr>
    </w:tbl>
    <w:p w14:paraId="0996587F" w14:textId="61B615A8" w:rsidR="000931D0" w:rsidRDefault="000931D0" w:rsidP="000931D0">
      <w:pPr>
        <w:pStyle w:val="FreeTranslIndent-2cmEng"/>
      </w:pPr>
      <w:r>
        <w:t xml:space="preserve">Father: </w:t>
      </w:r>
      <w:r w:rsidR="00B7093A">
        <w:t>‘</w:t>
      </w:r>
      <w:r>
        <w:t>if (you) buy a cell-phone there then (you) won</w:t>
      </w:r>
      <w:r w:rsidR="00B7093A">
        <w:t>’</w:t>
      </w:r>
      <w:r>
        <w:t>t be able to do (any) schooling, (you</w:t>
      </w:r>
      <w:r w:rsidR="00B7093A">
        <w:t>’</w:t>
      </w:r>
      <w:r>
        <w:t>ll) just play (with your) cell-phone</w:t>
      </w:r>
      <w:r w:rsidR="00B7093A">
        <w:t>’</w:t>
      </w:r>
    </w:p>
    <w:tbl>
      <w:tblPr>
        <w:tblW w:w="5509" w:type="dxa"/>
        <w:tblCellMar>
          <w:left w:w="42" w:type="dxa"/>
          <w:right w:w="42" w:type="dxa"/>
        </w:tblCellMar>
        <w:tblLook w:val="01E0" w:firstRow="1" w:lastRow="1" w:firstColumn="1" w:lastColumn="1" w:noHBand="0" w:noVBand="0"/>
      </w:tblPr>
      <w:tblGrid>
        <w:gridCol w:w="709"/>
        <w:gridCol w:w="425"/>
        <w:gridCol w:w="984"/>
        <w:gridCol w:w="489"/>
        <w:gridCol w:w="706"/>
        <w:gridCol w:w="1034"/>
        <w:gridCol w:w="1162"/>
      </w:tblGrid>
      <w:tr w:rsidR="00AC23C4" w:rsidRPr="00414A9C" w14:paraId="12D784E7" w14:textId="77777777" w:rsidTr="00AC23C4">
        <w:tc>
          <w:tcPr>
            <w:tcW w:w="709" w:type="dxa"/>
            <w:shd w:val="clear" w:color="auto" w:fill="auto"/>
          </w:tcPr>
          <w:p w14:paraId="67CDB4F6" w14:textId="77777777" w:rsidR="000931D0" w:rsidRPr="00243B92" w:rsidRDefault="000931D0" w:rsidP="001D04AF">
            <w:pPr>
              <w:pStyle w:val="O0Nwnext"/>
            </w:pPr>
          </w:p>
        </w:tc>
        <w:bookmarkStart w:id="3325" w:name="_Ref363302186"/>
        <w:bookmarkEnd w:id="3325"/>
        <w:tc>
          <w:tcPr>
            <w:tcW w:w="425" w:type="dxa"/>
            <w:shd w:val="clear" w:color="auto" w:fill="auto"/>
          </w:tcPr>
          <w:p w14:paraId="59A41D61" w14:textId="77777777" w:rsidR="000931D0" w:rsidRPr="00243B92" w:rsidRDefault="000931D0" w:rsidP="001D04AF">
            <w:pPr>
              <w:pStyle w:val="O0Nwnext"/>
            </w:pPr>
            <w:r w:rsidRPr="00482461">
              <w:fldChar w:fldCharType="begin"/>
            </w:r>
            <w:r w:rsidRPr="00482461">
              <w:instrText xml:space="preserve"> LISTNUM  NumberDefault \l 8 </w:instrText>
            </w:r>
            <w:r w:rsidRPr="00482461">
              <w:fldChar w:fldCharType="end">
                <w:numberingChange w:id="3326" w:author="Angela Kluge" w:date="2014-02-08T11:40:00Z" w:original="b."/>
              </w:fldChar>
            </w:r>
          </w:p>
        </w:tc>
        <w:tc>
          <w:tcPr>
            <w:tcW w:w="984" w:type="dxa"/>
            <w:shd w:val="clear" w:color="auto" w:fill="auto"/>
          </w:tcPr>
          <w:p w14:paraId="0807EE2E" w14:textId="77777777" w:rsidR="000931D0" w:rsidRPr="007229DA" w:rsidRDefault="000931D0" w:rsidP="001D04AF">
            <w:pPr>
              <w:pStyle w:val="Text"/>
            </w:pPr>
            <w:r>
              <w:t>Daughter</w:t>
            </w:r>
            <w:r w:rsidRPr="007229DA">
              <w:t>:</w:t>
            </w:r>
          </w:p>
        </w:tc>
        <w:tc>
          <w:tcPr>
            <w:tcW w:w="489" w:type="dxa"/>
            <w:shd w:val="clear" w:color="auto" w:fill="auto"/>
          </w:tcPr>
          <w:p w14:paraId="33490951" w14:textId="77777777" w:rsidR="000931D0" w:rsidRPr="007229DA" w:rsidRDefault="000931D0" w:rsidP="001D04AF">
            <w:pPr>
              <w:pStyle w:val="Text"/>
              <w:rPr>
                <w:rStyle w:val="ChBlueBold"/>
              </w:rPr>
            </w:pPr>
            <w:r w:rsidRPr="007229DA">
              <w:rPr>
                <w:rStyle w:val="ChBlueBold"/>
              </w:rPr>
              <w:t>sa</w:t>
            </w:r>
          </w:p>
        </w:tc>
        <w:tc>
          <w:tcPr>
            <w:tcW w:w="706" w:type="dxa"/>
            <w:shd w:val="clear" w:color="auto" w:fill="auto"/>
          </w:tcPr>
          <w:p w14:paraId="13F74185" w14:textId="77777777" w:rsidR="000931D0" w:rsidRPr="007229DA" w:rsidRDefault="000931D0" w:rsidP="001D04AF">
            <w:pPr>
              <w:pStyle w:val="Text"/>
            </w:pPr>
            <w:r w:rsidRPr="007229DA">
              <w:rPr>
                <w:rStyle w:val="ChBlueBold"/>
              </w:rPr>
              <w:t>tu</w:t>
            </w:r>
          </w:p>
        </w:tc>
        <w:tc>
          <w:tcPr>
            <w:tcW w:w="1034" w:type="dxa"/>
            <w:shd w:val="clear" w:color="auto" w:fill="auto"/>
          </w:tcPr>
          <w:p w14:paraId="0F993DAC" w14:textId="77777777" w:rsidR="000931D0" w:rsidRPr="007229DA" w:rsidRDefault="00002D53" w:rsidP="001D04AF">
            <w:pPr>
              <w:pStyle w:val="Text"/>
            </w:pPr>
            <w:r w:rsidRPr="007229DA">
              <w:t>rajing</w:t>
            </w:r>
          </w:p>
        </w:tc>
        <w:tc>
          <w:tcPr>
            <w:tcW w:w="1162" w:type="dxa"/>
            <w:shd w:val="clear" w:color="auto" w:fill="auto"/>
          </w:tcPr>
          <w:p w14:paraId="04DFA55D" w14:textId="77777777" w:rsidR="000931D0" w:rsidRPr="007229DA" w:rsidRDefault="000931D0" w:rsidP="001D04AF">
            <w:pPr>
              <w:pStyle w:val="Text"/>
            </w:pPr>
            <w:r w:rsidRPr="007229DA">
              <w:t>skola</w:t>
            </w:r>
          </w:p>
        </w:tc>
      </w:tr>
      <w:tr w:rsidR="00AC23C4" w:rsidRPr="00AC23C4" w14:paraId="529E8601" w14:textId="77777777" w:rsidTr="00AC23C4">
        <w:tc>
          <w:tcPr>
            <w:tcW w:w="709" w:type="dxa"/>
            <w:shd w:val="clear" w:color="auto" w:fill="auto"/>
          </w:tcPr>
          <w:p w14:paraId="71125A85" w14:textId="77777777" w:rsidR="000931D0" w:rsidRPr="00243B92" w:rsidRDefault="000931D0" w:rsidP="001D04AF">
            <w:pPr>
              <w:pStyle w:val="GlossEng"/>
            </w:pPr>
          </w:p>
        </w:tc>
        <w:tc>
          <w:tcPr>
            <w:tcW w:w="425" w:type="dxa"/>
            <w:shd w:val="clear" w:color="auto" w:fill="auto"/>
          </w:tcPr>
          <w:p w14:paraId="6827A0E4" w14:textId="77777777" w:rsidR="000931D0" w:rsidRPr="007229DA" w:rsidRDefault="000931D0" w:rsidP="001D04AF">
            <w:pPr>
              <w:pStyle w:val="GlossEng"/>
            </w:pPr>
          </w:p>
        </w:tc>
        <w:tc>
          <w:tcPr>
            <w:tcW w:w="984" w:type="dxa"/>
            <w:shd w:val="clear" w:color="auto" w:fill="auto"/>
          </w:tcPr>
          <w:p w14:paraId="53543F57" w14:textId="77777777" w:rsidR="000931D0" w:rsidRPr="007229DA" w:rsidRDefault="000931D0" w:rsidP="001D04AF">
            <w:pPr>
              <w:pStyle w:val="GlossEng"/>
            </w:pPr>
          </w:p>
        </w:tc>
        <w:tc>
          <w:tcPr>
            <w:tcW w:w="489" w:type="dxa"/>
            <w:shd w:val="clear" w:color="auto" w:fill="auto"/>
          </w:tcPr>
          <w:p w14:paraId="620ED7C0" w14:textId="77777777" w:rsidR="000931D0" w:rsidRPr="0099608C" w:rsidRDefault="000931D0" w:rsidP="001D04AF">
            <w:pPr>
              <w:pStyle w:val="GlossEng"/>
              <w:rPr>
                <w:rStyle w:val="ChSmallCaps"/>
              </w:rPr>
            </w:pPr>
            <w:r w:rsidRPr="0099608C">
              <w:rPr>
                <w:rStyle w:val="ChSmallCaps"/>
              </w:rPr>
              <w:t>1sg</w:t>
            </w:r>
          </w:p>
        </w:tc>
        <w:tc>
          <w:tcPr>
            <w:tcW w:w="706" w:type="dxa"/>
            <w:shd w:val="clear" w:color="auto" w:fill="auto"/>
          </w:tcPr>
          <w:p w14:paraId="6E77D736" w14:textId="77777777" w:rsidR="000931D0" w:rsidRPr="0099608C" w:rsidRDefault="000931D0" w:rsidP="001D04AF">
            <w:pPr>
              <w:pStyle w:val="GlossEng"/>
              <w:rPr>
                <w:rStyle w:val="ChSmallCaps"/>
              </w:rPr>
            </w:pPr>
            <w:r w:rsidRPr="0099608C">
              <w:rPr>
                <w:rStyle w:val="ChSmallCaps"/>
              </w:rPr>
              <w:t>d.dist</w:t>
            </w:r>
          </w:p>
        </w:tc>
        <w:tc>
          <w:tcPr>
            <w:tcW w:w="1034" w:type="dxa"/>
            <w:shd w:val="clear" w:color="auto" w:fill="auto"/>
          </w:tcPr>
          <w:p w14:paraId="06881321" w14:textId="77777777" w:rsidR="000931D0" w:rsidRPr="007229DA" w:rsidRDefault="000931D0" w:rsidP="001D04AF">
            <w:pPr>
              <w:pStyle w:val="GlossEng"/>
            </w:pPr>
            <w:r>
              <w:t>be.</w:t>
            </w:r>
            <w:r w:rsidRPr="007229DA">
              <w:t>diligent</w:t>
            </w:r>
          </w:p>
        </w:tc>
        <w:tc>
          <w:tcPr>
            <w:tcW w:w="1162" w:type="dxa"/>
            <w:shd w:val="clear" w:color="auto" w:fill="auto"/>
          </w:tcPr>
          <w:p w14:paraId="2D528AAB" w14:textId="77777777" w:rsidR="000931D0" w:rsidRPr="007229DA" w:rsidRDefault="000931D0" w:rsidP="001D04AF">
            <w:pPr>
              <w:pStyle w:val="GlossEng"/>
            </w:pPr>
            <w:r w:rsidRPr="007229DA">
              <w:t>go.to.school</w:t>
            </w:r>
          </w:p>
        </w:tc>
      </w:tr>
    </w:tbl>
    <w:p w14:paraId="2687C3EF" w14:textId="512C2512" w:rsidR="000931D0" w:rsidRPr="002B1870" w:rsidRDefault="000931D0" w:rsidP="000931D0">
      <w:pPr>
        <w:pStyle w:val="FreeTranslIndent-2cmEng"/>
      </w:pPr>
      <w:r>
        <w:t xml:space="preserve">Daughter: </w:t>
      </w:r>
      <w:r w:rsidR="00B7093A">
        <w:t>‘</w:t>
      </w:r>
      <w:r w:rsidRPr="007F31D8">
        <w:rPr>
          <w:rStyle w:val="ChBlueBold"/>
        </w:rPr>
        <w:t>I</w:t>
      </w:r>
      <w:r>
        <w:rPr>
          <w:rStyle w:val="ChBlueBold"/>
        </w:rPr>
        <w:t>,</w:t>
      </w:r>
      <w:r w:rsidRPr="007F31D8">
        <w:rPr>
          <w:rStyle w:val="ChBlueBold"/>
        </w:rPr>
        <w:t xml:space="preserve"> </w:t>
      </w:r>
      <w:r>
        <w:rPr>
          <w:rStyle w:val="ChBlueBold"/>
        </w:rPr>
        <w:t>nonetheless</w:t>
      </w:r>
      <w:r w:rsidRPr="00FE5A95">
        <w:t>, g</w:t>
      </w:r>
      <w:r>
        <w:t>o to school diligently</w:t>
      </w:r>
      <w:r w:rsidR="00B7093A">
        <w:t>’</w:t>
      </w:r>
      <w:r>
        <w:t xml:space="preserve"> (Lit. </w:t>
      </w:r>
      <w:r w:rsidR="00B7093A">
        <w:t>‘</w:t>
      </w:r>
      <w:r w:rsidRPr="00727E5B">
        <w:rPr>
          <w:rStyle w:val="ChBlueBold"/>
        </w:rPr>
        <w:t xml:space="preserve">that </w:t>
      </w:r>
      <w:r>
        <w:rPr>
          <w:rStyle w:val="ChBlueBold"/>
        </w:rPr>
        <w:t>I</w:t>
      </w:r>
      <w:r w:rsidR="00B7093A">
        <w:t>’</w:t>
      </w:r>
      <w:r>
        <w:t xml:space="preserve">) </w:t>
      </w:r>
      <w:r w:rsidRPr="003C5B1E">
        <w:rPr>
          <w:rStyle w:val="ExampleSource"/>
        </w:rPr>
        <w:t>[080922-001a-CvPh.</w:t>
      </w:r>
      <w:r>
        <w:rPr>
          <w:rStyle w:val="ExampleSource"/>
        </w:rPr>
        <w:t>0448/</w:t>
      </w:r>
      <w:r w:rsidRPr="003C5B1E">
        <w:rPr>
          <w:rStyle w:val="ExampleSource"/>
        </w:rPr>
        <w:t>0455]</w:t>
      </w:r>
    </w:p>
    <w:p w14:paraId="41746D0F" w14:textId="2103CD04" w:rsidR="000931D0" w:rsidRDefault="000931D0" w:rsidP="005F326D">
      <w:pPr>
        <w:pStyle w:val="Body0000after"/>
        <w:rPr>
          <w:lang w:eastAsia="en-US"/>
        </w:rPr>
      </w:pPr>
      <w:r>
        <w:rPr>
          <w:lang w:eastAsia="en-US"/>
        </w:rPr>
        <w:t xml:space="preserve">In the second set of examples in </w:t>
      </w:r>
      <w:r>
        <w:fldChar w:fldCharType="begin"/>
      </w:r>
      <w:r>
        <w:instrText xml:space="preserve"> REF _Ref338955294 \h </w:instrText>
      </w:r>
      <w:r>
        <w:fldChar w:fldCharType="separate"/>
      </w:r>
      <w:r w:rsidR="00154D81">
        <w:t>(</w:t>
      </w:r>
      <w:r w:rsidR="00154D81">
        <w:rPr>
          <w:noProof/>
        </w:rPr>
        <w:t>29</w:t>
      </w:r>
      <w:r w:rsidR="00154D81">
        <w:t>)</w:t>
      </w:r>
      <w:r>
        <w:fldChar w:fldCharType="end"/>
      </w:r>
      <w:r>
        <w:t xml:space="preserve"> and </w:t>
      </w:r>
      <w:r>
        <w:fldChar w:fldCharType="begin"/>
      </w:r>
      <w:r>
        <w:instrText xml:space="preserve"> REF _Ref338955297 \h </w:instrText>
      </w:r>
      <w:r>
        <w:fldChar w:fldCharType="separate"/>
      </w:r>
      <w:r w:rsidR="00154D81">
        <w:t>(</w:t>
      </w:r>
      <w:r w:rsidR="00154D81">
        <w:rPr>
          <w:noProof/>
        </w:rPr>
        <w:t>30</w:t>
      </w:r>
      <w:r w:rsidR="00154D81">
        <w:t>)</w:t>
      </w:r>
      <w:r>
        <w:fldChar w:fldCharType="end"/>
      </w:r>
      <w:r>
        <w:rPr>
          <w:lang w:eastAsia="en-US"/>
        </w:rPr>
        <w:t xml:space="preserve">, the demonstratives modify the </w:t>
      </w:r>
      <w:r w:rsidR="006C2D2E">
        <w:t xml:space="preserve">personal </w:t>
      </w:r>
      <w:r w:rsidR="006C2D2E" w:rsidRPr="00913A62">
        <w:t>pronoun</w:t>
      </w:r>
      <w:r>
        <w:rPr>
          <w:lang w:eastAsia="en-US"/>
        </w:rPr>
        <w:t xml:space="preserve"> </w:t>
      </w:r>
      <w:r w:rsidRPr="0063276C">
        <w:rPr>
          <w:rStyle w:val="ChItalBold"/>
        </w:rPr>
        <w:t>ko</w:t>
      </w:r>
      <w:r>
        <w:rPr>
          <w:lang w:eastAsia="en-US"/>
        </w:rPr>
        <w:t xml:space="preserve"> </w:t>
      </w:r>
      <w:r w:rsidR="00B7093A">
        <w:rPr>
          <w:lang w:eastAsia="en-US"/>
        </w:rPr>
        <w:t>‘</w:t>
      </w:r>
      <w:r w:rsidRPr="0099608C">
        <w:rPr>
          <w:rStyle w:val="ChSmallCaps"/>
        </w:rPr>
        <w:t>2sg</w:t>
      </w:r>
      <w:r w:rsidR="00B7093A">
        <w:rPr>
          <w:lang w:eastAsia="en-US"/>
        </w:rPr>
        <w:t>’</w:t>
      </w:r>
      <w:r>
        <w:rPr>
          <w:lang w:eastAsia="en-US"/>
        </w:rPr>
        <w:t xml:space="preserve">: </w:t>
      </w:r>
      <w:r>
        <w:t xml:space="preserve">the contrast is implicit in </w:t>
      </w:r>
      <w:r>
        <w:fldChar w:fldCharType="begin"/>
      </w:r>
      <w:r>
        <w:instrText xml:space="preserve"> REF _Ref338955294 \h </w:instrText>
      </w:r>
      <w:r>
        <w:fldChar w:fldCharType="separate"/>
      </w:r>
      <w:r w:rsidR="00154D81">
        <w:t>(</w:t>
      </w:r>
      <w:r w:rsidR="00154D81">
        <w:rPr>
          <w:noProof/>
        </w:rPr>
        <w:t>29</w:t>
      </w:r>
      <w:r w:rsidR="00154D81">
        <w:t>)</w:t>
      </w:r>
      <w:r>
        <w:fldChar w:fldCharType="end"/>
      </w:r>
      <w:r>
        <w:t xml:space="preserve">, </w:t>
      </w:r>
      <w:r w:rsidR="005F326D">
        <w:rPr>
          <w:lang w:eastAsia="en-US"/>
        </w:rPr>
        <w:t xml:space="preserve">while </w:t>
      </w:r>
      <w:r>
        <w:t xml:space="preserve">it is explicit in </w:t>
      </w:r>
      <w:r>
        <w:fldChar w:fldCharType="begin"/>
      </w:r>
      <w:r>
        <w:instrText xml:space="preserve"> REF _Ref338955297 \h </w:instrText>
      </w:r>
      <w:r>
        <w:fldChar w:fldCharType="separate"/>
      </w:r>
      <w:r w:rsidR="00154D81">
        <w:t>(</w:t>
      </w:r>
      <w:r w:rsidR="00154D81">
        <w:rPr>
          <w:noProof/>
        </w:rPr>
        <w:t>30</w:t>
      </w:r>
      <w:r w:rsidR="00154D81">
        <w:t>)</w:t>
      </w:r>
      <w:r>
        <w:fldChar w:fldCharType="end"/>
      </w:r>
      <w:r>
        <w:rPr>
          <w:lang w:eastAsia="en-US"/>
        </w:rPr>
        <w:t>.</w:t>
      </w:r>
    </w:p>
    <w:p w14:paraId="2A88ABFF" w14:textId="2E5CB1A8" w:rsidR="000931D0" w:rsidRDefault="000931D0" w:rsidP="00516196">
      <w:pPr>
        <w:pStyle w:val="Body0505after"/>
      </w:pPr>
      <w:r>
        <w:rPr>
          <w:lang w:eastAsia="en-US"/>
        </w:rPr>
        <w:t xml:space="preserve">The example in </w:t>
      </w:r>
      <w:r>
        <w:fldChar w:fldCharType="begin"/>
      </w:r>
      <w:r>
        <w:instrText xml:space="preserve"> REF _Ref338955294 \h </w:instrText>
      </w:r>
      <w:r>
        <w:fldChar w:fldCharType="separate"/>
      </w:r>
      <w:r w:rsidR="00154D81">
        <w:t>(</w:t>
      </w:r>
      <w:r w:rsidR="00154D81">
        <w:rPr>
          <w:noProof/>
        </w:rPr>
        <w:t>29</w:t>
      </w:r>
      <w:r w:rsidR="00154D81">
        <w:t>)</w:t>
      </w:r>
      <w:r>
        <w:fldChar w:fldCharType="end"/>
      </w:r>
      <w:r>
        <w:t xml:space="preserve"> is part of joke about a boy who chooses to attend a choir rather than a karate club together with his friends. The father is upset about his son</w:t>
      </w:r>
      <w:r w:rsidR="00B7093A">
        <w:t>’</w:t>
      </w:r>
      <w:r>
        <w:t xml:space="preserve">s choice. Finally, he vents his anger with a contrastive statement in which </w:t>
      </w:r>
      <w:r w:rsidRPr="00454379">
        <w:rPr>
          <w:rStyle w:val="ChItalBold"/>
        </w:rPr>
        <w:t>ini</w:t>
      </w:r>
      <w:r>
        <w:t xml:space="preserve"> </w:t>
      </w:r>
      <w:r w:rsidR="00B7093A">
        <w:t>‘</w:t>
      </w:r>
      <w:r w:rsidRPr="0099608C">
        <w:rPr>
          <w:rStyle w:val="ChSmallCaps"/>
        </w:rPr>
        <w:t>d.prox</w:t>
      </w:r>
      <w:r w:rsidR="00B7093A">
        <w:t>’</w:t>
      </w:r>
      <w:r>
        <w:t xml:space="preserve"> modifies </w:t>
      </w:r>
      <w:r w:rsidRPr="00454379">
        <w:rPr>
          <w:rStyle w:val="ChItalBold"/>
        </w:rPr>
        <w:t>ko</w:t>
      </w:r>
      <w:r>
        <w:t xml:space="preserve"> </w:t>
      </w:r>
      <w:r w:rsidR="00B7093A">
        <w:t>‘</w:t>
      </w:r>
      <w:r w:rsidRPr="0099608C">
        <w:rPr>
          <w:rStyle w:val="ChSmallCaps"/>
        </w:rPr>
        <w:t>2sg</w:t>
      </w:r>
      <w:r w:rsidR="00B7093A">
        <w:t>’</w:t>
      </w:r>
      <w:r>
        <w:t xml:space="preserve">. Thereby, the father contrasts his son implicitly with his friends: </w:t>
      </w:r>
      <w:r>
        <w:rPr>
          <w:rStyle w:val="ChItalBold"/>
        </w:rPr>
        <w:t xml:space="preserve">ko </w:t>
      </w:r>
      <w:r w:rsidRPr="00280551">
        <w:rPr>
          <w:rStyle w:val="ChItalBold"/>
        </w:rPr>
        <w:t>ni</w:t>
      </w:r>
      <w:r>
        <w:t xml:space="preserve"> </w:t>
      </w:r>
      <w:r w:rsidR="00B7093A">
        <w:t>‘</w:t>
      </w:r>
      <w:r>
        <w:t>and what about you</w:t>
      </w:r>
      <w:r w:rsidR="00B7093A">
        <w:t>’</w:t>
      </w:r>
      <w:r>
        <w:t>.</w:t>
      </w:r>
    </w:p>
    <w:p w14:paraId="583B1D6B" w14:textId="472D7C36" w:rsidR="00D673A7" w:rsidRDefault="00D673A7" w:rsidP="00D673A7">
      <w:pPr>
        <w:pStyle w:val="ExampleTitle"/>
        <w:rPr>
          <w:lang w:eastAsia="en-US"/>
        </w:rPr>
      </w:pPr>
      <w:r>
        <w:rPr>
          <w:lang w:eastAsia="en-US"/>
        </w:rPr>
        <w:t xml:space="preserve">Demonstrative signaling contrast: </w:t>
      </w:r>
      <w:r>
        <w:rPr>
          <w:rStyle w:val="ChItalBold"/>
        </w:rPr>
        <w:t>ko</w:t>
      </w:r>
      <w:r w:rsidRPr="007966E0">
        <w:rPr>
          <w:rStyle w:val="ChItalBold"/>
        </w:rPr>
        <w:t xml:space="preserve"> i</w:t>
      </w:r>
      <w:r>
        <w:rPr>
          <w:rStyle w:val="ChItalBold"/>
        </w:rPr>
        <w:t>ni</w:t>
      </w:r>
      <w:r>
        <w:rPr>
          <w:lang w:eastAsia="en-US"/>
        </w:rPr>
        <w:t xml:space="preserve"> </w:t>
      </w:r>
      <w:r w:rsidR="00B7093A">
        <w:rPr>
          <w:lang w:eastAsia="en-US"/>
        </w:rPr>
        <w:t>‘</w:t>
      </w:r>
      <w:r w:rsidRPr="0099608C">
        <w:rPr>
          <w:rStyle w:val="ChSmallCaps"/>
        </w:rPr>
        <w:t>2sg</w:t>
      </w:r>
      <w:r w:rsidRPr="008F5023">
        <w:t xml:space="preserve"> </w:t>
      </w:r>
      <w:r w:rsidRPr="0099608C">
        <w:rPr>
          <w:rStyle w:val="ChSmallCaps"/>
        </w:rPr>
        <w:t>d.prox</w:t>
      </w:r>
      <w:r w:rsidR="00B7093A">
        <w:rPr>
          <w:lang w:eastAsia="en-US"/>
        </w:rPr>
        <w:t>’</w:t>
      </w:r>
    </w:p>
    <w:tbl>
      <w:tblPr>
        <w:tblW w:w="6706" w:type="dxa"/>
        <w:tblCellMar>
          <w:left w:w="42" w:type="dxa"/>
          <w:right w:w="42" w:type="dxa"/>
        </w:tblCellMar>
        <w:tblLook w:val="01E0" w:firstRow="1" w:lastRow="1" w:firstColumn="1" w:lastColumn="1" w:noHBand="0" w:noVBand="0"/>
      </w:tblPr>
      <w:tblGrid>
        <w:gridCol w:w="709"/>
        <w:gridCol w:w="285"/>
        <w:gridCol w:w="202"/>
        <w:gridCol w:w="64"/>
        <w:gridCol w:w="383"/>
        <w:gridCol w:w="12"/>
        <w:gridCol w:w="81"/>
        <w:gridCol w:w="308"/>
        <w:gridCol w:w="175"/>
        <w:gridCol w:w="343"/>
        <w:gridCol w:w="142"/>
        <w:gridCol w:w="28"/>
        <w:gridCol w:w="481"/>
        <w:gridCol w:w="243"/>
        <w:gridCol w:w="77"/>
        <w:gridCol w:w="533"/>
        <w:gridCol w:w="253"/>
        <w:gridCol w:w="369"/>
        <w:gridCol w:w="159"/>
        <w:gridCol w:w="418"/>
        <w:gridCol w:w="318"/>
        <w:gridCol w:w="446"/>
        <w:gridCol w:w="112"/>
        <w:gridCol w:w="515"/>
        <w:gridCol w:w="50"/>
      </w:tblGrid>
      <w:tr w:rsidR="00FF626E" w:rsidRPr="00414A9C" w14:paraId="00622475" w14:textId="43B39F69" w:rsidTr="00FF626E">
        <w:tc>
          <w:tcPr>
            <w:tcW w:w="709" w:type="dxa"/>
            <w:shd w:val="clear" w:color="auto" w:fill="auto"/>
          </w:tcPr>
          <w:p w14:paraId="6EE46C28" w14:textId="77777777" w:rsidR="00FF626E" w:rsidRPr="00243B92" w:rsidRDefault="00FF626E" w:rsidP="00FF626E">
            <w:pPr>
              <w:pStyle w:val="O0Nwnext"/>
            </w:pPr>
            <w:bookmarkStart w:id="3327" w:name="_Ref320374602"/>
            <w:bookmarkStart w:id="3328" w:name="_Ref338955294"/>
            <w:r>
              <w:t>(</w:t>
            </w:r>
            <w:fldSimple w:instr=" SEQ ( \* ARABIC \s 1 ">
              <w:r w:rsidR="00154D81">
                <w:rPr>
                  <w:noProof/>
                </w:rPr>
                <w:t>29</w:t>
              </w:r>
            </w:fldSimple>
            <w:bookmarkEnd w:id="3327"/>
            <w:r>
              <w:t>)</w:t>
            </w:r>
            <w:bookmarkEnd w:id="3328"/>
          </w:p>
        </w:tc>
        <w:tc>
          <w:tcPr>
            <w:tcW w:w="285" w:type="dxa"/>
            <w:shd w:val="clear" w:color="auto" w:fill="auto"/>
          </w:tcPr>
          <w:p w14:paraId="33483AE0" w14:textId="77777777" w:rsidR="00FF626E" w:rsidRPr="003009ED" w:rsidRDefault="00FF626E" w:rsidP="00FF626E">
            <w:pPr>
              <w:pStyle w:val="Text"/>
            </w:pPr>
            <w:r>
              <w:t>…</w:t>
            </w:r>
          </w:p>
        </w:tc>
        <w:tc>
          <w:tcPr>
            <w:tcW w:w="649" w:type="dxa"/>
            <w:gridSpan w:val="3"/>
            <w:shd w:val="clear" w:color="auto" w:fill="auto"/>
          </w:tcPr>
          <w:p w14:paraId="750774D2" w14:textId="77777777" w:rsidR="00FF626E" w:rsidRPr="003009ED" w:rsidRDefault="00FF626E" w:rsidP="00FF626E">
            <w:pPr>
              <w:pStyle w:val="Text"/>
            </w:pPr>
            <w:r w:rsidRPr="003009ED">
              <w:t>sampe</w:t>
            </w:r>
          </w:p>
        </w:tc>
        <w:tc>
          <w:tcPr>
            <w:tcW w:w="919" w:type="dxa"/>
            <w:gridSpan w:val="5"/>
            <w:shd w:val="clear" w:color="auto" w:fill="auto"/>
          </w:tcPr>
          <w:p w14:paraId="3A198723" w14:textId="77777777" w:rsidR="00FF626E" w:rsidRPr="003009ED" w:rsidRDefault="00FF626E" w:rsidP="00FF626E">
            <w:pPr>
              <w:pStyle w:val="Text"/>
            </w:pPr>
            <w:r w:rsidRPr="003009ED">
              <w:t>dep</w:t>
            </w:r>
          </w:p>
        </w:tc>
        <w:tc>
          <w:tcPr>
            <w:tcW w:w="651" w:type="dxa"/>
            <w:gridSpan w:val="3"/>
          </w:tcPr>
          <w:p w14:paraId="39A65094" w14:textId="48DA50A5" w:rsidR="00FF626E" w:rsidRPr="003009ED" w:rsidRDefault="00FF626E" w:rsidP="00FF626E">
            <w:pPr>
              <w:pStyle w:val="Text"/>
            </w:pPr>
            <w:r w:rsidRPr="003009ED">
              <w:t>bapa</w:t>
            </w:r>
          </w:p>
        </w:tc>
        <w:tc>
          <w:tcPr>
            <w:tcW w:w="853" w:type="dxa"/>
            <w:gridSpan w:val="3"/>
          </w:tcPr>
          <w:p w14:paraId="3C6E1A74" w14:textId="7A549FCE" w:rsidR="00FF626E" w:rsidRPr="003009ED" w:rsidRDefault="00FF626E" w:rsidP="00FF626E">
            <w:pPr>
              <w:pStyle w:val="Text"/>
            </w:pPr>
            <w:r w:rsidRPr="003009ED">
              <w:t>su</w:t>
            </w:r>
          </w:p>
        </w:tc>
        <w:tc>
          <w:tcPr>
            <w:tcW w:w="1517" w:type="dxa"/>
            <w:gridSpan w:val="5"/>
          </w:tcPr>
          <w:p w14:paraId="66F9A210" w14:textId="1B83A82F" w:rsidR="00FF626E" w:rsidRPr="003009ED" w:rsidRDefault="00FF626E" w:rsidP="00FF626E">
            <w:pPr>
              <w:pStyle w:val="Text"/>
            </w:pPr>
            <w:r w:rsidRPr="003009ED">
              <w:t>mara</w:t>
            </w:r>
            <w:r>
              <w:t>,</w:t>
            </w:r>
          </w:p>
        </w:tc>
        <w:tc>
          <w:tcPr>
            <w:tcW w:w="446" w:type="dxa"/>
          </w:tcPr>
          <w:p w14:paraId="5CF7638C" w14:textId="124D936D" w:rsidR="00FF626E" w:rsidRPr="003009ED" w:rsidRDefault="00FF626E" w:rsidP="00FF626E">
            <w:pPr>
              <w:pStyle w:val="Text"/>
            </w:pPr>
            <w:r w:rsidRPr="002505F0">
              <w:rPr>
                <w:rStyle w:val="ChBlueBold"/>
              </w:rPr>
              <w:t>ko</w:t>
            </w:r>
          </w:p>
        </w:tc>
        <w:tc>
          <w:tcPr>
            <w:tcW w:w="677" w:type="dxa"/>
            <w:gridSpan w:val="3"/>
          </w:tcPr>
          <w:p w14:paraId="19B2DAFD" w14:textId="451D7E76" w:rsidR="00FF626E" w:rsidRPr="003009ED" w:rsidRDefault="00FF626E" w:rsidP="00FF626E">
            <w:pPr>
              <w:pStyle w:val="Text"/>
            </w:pPr>
            <w:r w:rsidRPr="002505F0">
              <w:rPr>
                <w:rStyle w:val="ChBlueBold"/>
              </w:rPr>
              <w:t>ni</w:t>
            </w:r>
          </w:p>
        </w:tc>
      </w:tr>
      <w:tr w:rsidR="00FF626E" w:rsidRPr="00AC23C4" w14:paraId="20E589AF" w14:textId="7D87C950" w:rsidTr="00FF626E">
        <w:tc>
          <w:tcPr>
            <w:tcW w:w="709" w:type="dxa"/>
            <w:shd w:val="clear" w:color="auto" w:fill="auto"/>
          </w:tcPr>
          <w:p w14:paraId="501D4EB5" w14:textId="77777777" w:rsidR="00FF626E" w:rsidRPr="000811E3" w:rsidRDefault="00FF626E" w:rsidP="00FF626E">
            <w:pPr>
              <w:pStyle w:val="GlossEng2ptafter"/>
            </w:pPr>
          </w:p>
        </w:tc>
        <w:tc>
          <w:tcPr>
            <w:tcW w:w="285" w:type="dxa"/>
            <w:shd w:val="clear" w:color="auto" w:fill="auto"/>
          </w:tcPr>
          <w:p w14:paraId="792DE456" w14:textId="77777777" w:rsidR="00FF626E" w:rsidRPr="003009ED" w:rsidRDefault="00FF626E" w:rsidP="00FF626E">
            <w:pPr>
              <w:pStyle w:val="GlossEng2ptafter"/>
            </w:pPr>
          </w:p>
        </w:tc>
        <w:tc>
          <w:tcPr>
            <w:tcW w:w="649" w:type="dxa"/>
            <w:gridSpan w:val="3"/>
            <w:shd w:val="clear" w:color="auto" w:fill="auto"/>
          </w:tcPr>
          <w:p w14:paraId="709DB45F" w14:textId="77777777" w:rsidR="00FF626E" w:rsidRPr="003009ED" w:rsidRDefault="00FF626E" w:rsidP="00FF626E">
            <w:pPr>
              <w:pStyle w:val="GlossEng2ptafter"/>
            </w:pPr>
            <w:r>
              <w:t>until</w:t>
            </w:r>
          </w:p>
        </w:tc>
        <w:tc>
          <w:tcPr>
            <w:tcW w:w="919" w:type="dxa"/>
            <w:gridSpan w:val="5"/>
            <w:shd w:val="clear" w:color="auto" w:fill="auto"/>
          </w:tcPr>
          <w:p w14:paraId="6D1D8789" w14:textId="77777777" w:rsidR="00FF626E" w:rsidRPr="00120011" w:rsidRDefault="00FF626E" w:rsidP="00FF626E">
            <w:pPr>
              <w:pStyle w:val="GlossEng2ptafter"/>
              <w:rPr>
                <w:rStyle w:val="ChSmallCaps"/>
              </w:rPr>
            </w:pPr>
            <w:r w:rsidRPr="0099608C">
              <w:rPr>
                <w:rStyle w:val="ChSmallCaps"/>
              </w:rPr>
              <w:t>3sg</w:t>
            </w:r>
            <w:r>
              <w:t>:</w:t>
            </w:r>
            <w:r w:rsidRPr="0099608C">
              <w:rPr>
                <w:rStyle w:val="ChSmallCaps"/>
              </w:rPr>
              <w:t>poss</w:t>
            </w:r>
          </w:p>
        </w:tc>
        <w:tc>
          <w:tcPr>
            <w:tcW w:w="651" w:type="dxa"/>
            <w:gridSpan w:val="3"/>
          </w:tcPr>
          <w:p w14:paraId="3CD9B155" w14:textId="24D7E0C7" w:rsidR="00FF626E" w:rsidRPr="0099608C" w:rsidRDefault="00FF626E" w:rsidP="00FF626E">
            <w:pPr>
              <w:pStyle w:val="GlossEng2ptafter"/>
              <w:rPr>
                <w:rStyle w:val="ChSmallCaps"/>
              </w:rPr>
            </w:pPr>
            <w:r w:rsidRPr="003009ED">
              <w:t>father</w:t>
            </w:r>
          </w:p>
        </w:tc>
        <w:tc>
          <w:tcPr>
            <w:tcW w:w="853" w:type="dxa"/>
            <w:gridSpan w:val="3"/>
          </w:tcPr>
          <w:p w14:paraId="0674E944" w14:textId="08D6F3A2" w:rsidR="00FF626E" w:rsidRPr="0099608C" w:rsidRDefault="00FF626E" w:rsidP="00FF626E">
            <w:pPr>
              <w:pStyle w:val="GlossEng2ptafter"/>
              <w:rPr>
                <w:rStyle w:val="ChSmallCaps"/>
              </w:rPr>
            </w:pPr>
            <w:r w:rsidRPr="003009ED">
              <w:t>already</w:t>
            </w:r>
          </w:p>
        </w:tc>
        <w:tc>
          <w:tcPr>
            <w:tcW w:w="1517" w:type="dxa"/>
            <w:gridSpan w:val="5"/>
          </w:tcPr>
          <w:p w14:paraId="4E2591F2" w14:textId="394D5050" w:rsidR="00FF626E" w:rsidRPr="0099608C" w:rsidRDefault="00FF626E" w:rsidP="00FF626E">
            <w:pPr>
              <w:pStyle w:val="GlossEng2ptafter"/>
              <w:rPr>
                <w:rStyle w:val="ChSmallCaps"/>
              </w:rPr>
            </w:pPr>
            <w:r>
              <w:t>feel.angry(.about)</w:t>
            </w:r>
          </w:p>
        </w:tc>
        <w:tc>
          <w:tcPr>
            <w:tcW w:w="446" w:type="dxa"/>
          </w:tcPr>
          <w:p w14:paraId="5D43051C" w14:textId="178941BF" w:rsidR="00FF626E" w:rsidRDefault="00FF626E" w:rsidP="00FF626E">
            <w:pPr>
              <w:pStyle w:val="GlossEng2ptafter"/>
            </w:pPr>
            <w:r w:rsidRPr="0099608C">
              <w:rPr>
                <w:rStyle w:val="ChSmallCaps"/>
              </w:rPr>
              <w:t>2sg</w:t>
            </w:r>
          </w:p>
        </w:tc>
        <w:tc>
          <w:tcPr>
            <w:tcW w:w="677" w:type="dxa"/>
            <w:gridSpan w:val="3"/>
          </w:tcPr>
          <w:p w14:paraId="6F27F788" w14:textId="07ABFDCE" w:rsidR="00FF626E" w:rsidRDefault="00FF626E" w:rsidP="00FF626E">
            <w:pPr>
              <w:pStyle w:val="GlossEng2ptafter"/>
            </w:pPr>
            <w:r w:rsidRPr="0099608C">
              <w:rPr>
                <w:rStyle w:val="ChSmallCaps"/>
              </w:rPr>
              <w:t>d.prox</w:t>
            </w:r>
          </w:p>
        </w:tc>
      </w:tr>
      <w:tr w:rsidR="00FF626E" w:rsidRPr="00712A96" w14:paraId="1F7B95DF" w14:textId="77777777" w:rsidTr="00FF626E">
        <w:trPr>
          <w:gridAfter w:val="1"/>
          <w:wAfter w:w="50" w:type="dxa"/>
        </w:trPr>
        <w:tc>
          <w:tcPr>
            <w:tcW w:w="709" w:type="dxa"/>
            <w:shd w:val="clear" w:color="auto" w:fill="auto"/>
          </w:tcPr>
          <w:p w14:paraId="6EE37F4A" w14:textId="77777777" w:rsidR="00FF626E" w:rsidRPr="000811E3" w:rsidRDefault="00FF626E" w:rsidP="00FF626E">
            <w:pPr>
              <w:pStyle w:val="O0Nwnext"/>
            </w:pPr>
          </w:p>
        </w:tc>
        <w:tc>
          <w:tcPr>
            <w:tcW w:w="551" w:type="dxa"/>
            <w:gridSpan w:val="3"/>
          </w:tcPr>
          <w:p w14:paraId="37732B75" w14:textId="76FD5185" w:rsidR="00FF626E" w:rsidRPr="003009ED" w:rsidRDefault="00FF626E" w:rsidP="00FF626E">
            <w:pPr>
              <w:pStyle w:val="Text"/>
            </w:pPr>
            <w:r w:rsidRPr="003009ED">
              <w:t>setiap</w:t>
            </w:r>
          </w:p>
        </w:tc>
        <w:tc>
          <w:tcPr>
            <w:tcW w:w="395" w:type="dxa"/>
            <w:gridSpan w:val="2"/>
          </w:tcPr>
          <w:p w14:paraId="5856E924" w14:textId="6F2D4629" w:rsidR="00FF626E" w:rsidRPr="003009ED" w:rsidRDefault="00FF626E" w:rsidP="00FF626E">
            <w:pPr>
              <w:pStyle w:val="Text"/>
            </w:pPr>
            <w:r w:rsidRPr="003009ED">
              <w:t>hari</w:t>
            </w:r>
          </w:p>
        </w:tc>
        <w:tc>
          <w:tcPr>
            <w:tcW w:w="389" w:type="dxa"/>
            <w:gridSpan w:val="2"/>
          </w:tcPr>
          <w:p w14:paraId="193AE86A" w14:textId="36E993FF" w:rsidR="00FF626E" w:rsidRPr="003009ED" w:rsidRDefault="00FF626E" w:rsidP="00FF626E">
            <w:pPr>
              <w:pStyle w:val="Text"/>
            </w:pPr>
            <w:r w:rsidRPr="003009ED">
              <w:t>ko</w:t>
            </w:r>
          </w:p>
        </w:tc>
        <w:tc>
          <w:tcPr>
            <w:tcW w:w="688" w:type="dxa"/>
            <w:gridSpan w:val="4"/>
            <w:shd w:val="clear" w:color="auto" w:fill="auto"/>
          </w:tcPr>
          <w:p w14:paraId="2897252F" w14:textId="13301A71" w:rsidR="00FF626E" w:rsidRPr="003009ED" w:rsidRDefault="00FF626E" w:rsidP="00FF626E">
            <w:pPr>
              <w:pStyle w:val="Text"/>
            </w:pPr>
            <w:r w:rsidRPr="003009ED">
              <w:t>ikut</w:t>
            </w:r>
          </w:p>
        </w:tc>
        <w:tc>
          <w:tcPr>
            <w:tcW w:w="801" w:type="dxa"/>
            <w:gridSpan w:val="3"/>
            <w:shd w:val="clear" w:color="auto" w:fill="auto"/>
          </w:tcPr>
          <w:p w14:paraId="497A33BF" w14:textId="77777777" w:rsidR="00FF626E" w:rsidRPr="003009ED" w:rsidRDefault="00FF626E" w:rsidP="00FF626E">
            <w:pPr>
              <w:pStyle w:val="Text"/>
            </w:pPr>
            <w:r w:rsidRPr="003009ED">
              <w:t>latiang</w:t>
            </w:r>
          </w:p>
        </w:tc>
        <w:tc>
          <w:tcPr>
            <w:tcW w:w="1314" w:type="dxa"/>
            <w:gridSpan w:val="4"/>
            <w:shd w:val="clear" w:color="auto" w:fill="auto"/>
          </w:tcPr>
          <w:p w14:paraId="701FFEA6" w14:textId="77777777" w:rsidR="00FF626E" w:rsidRPr="003009ED" w:rsidRDefault="00FF626E" w:rsidP="00FF626E">
            <w:pPr>
              <w:pStyle w:val="Text"/>
            </w:pPr>
            <w:r w:rsidRPr="003009ED">
              <w:t>paduan</w:t>
            </w:r>
            <w:r>
              <w:t>g</w:t>
            </w:r>
            <w:r w:rsidRPr="003009ED">
              <w:t>-swara</w:t>
            </w:r>
          </w:p>
        </w:tc>
        <w:tc>
          <w:tcPr>
            <w:tcW w:w="1294" w:type="dxa"/>
            <w:gridSpan w:val="4"/>
            <w:shd w:val="clear" w:color="auto" w:fill="auto"/>
          </w:tcPr>
          <w:p w14:paraId="16792576" w14:textId="77777777" w:rsidR="00FF626E" w:rsidRPr="003009ED" w:rsidRDefault="00FF626E" w:rsidP="00FF626E">
            <w:pPr>
              <w:pStyle w:val="Text"/>
            </w:pPr>
            <w:r>
              <w:t>trus,</w:t>
            </w:r>
          </w:p>
        </w:tc>
        <w:tc>
          <w:tcPr>
            <w:tcW w:w="515" w:type="dxa"/>
            <w:shd w:val="clear" w:color="auto" w:fill="auto"/>
          </w:tcPr>
          <w:p w14:paraId="409EDCC9" w14:textId="77777777" w:rsidR="00FF626E" w:rsidRPr="003009ED" w:rsidRDefault="00FF626E" w:rsidP="00FF626E">
            <w:pPr>
              <w:pStyle w:val="Text"/>
            </w:pPr>
            <w:r>
              <w:t>kalo</w:t>
            </w:r>
          </w:p>
        </w:tc>
      </w:tr>
      <w:tr w:rsidR="00FF626E" w:rsidRPr="00AC23C4" w14:paraId="63F9945E" w14:textId="77777777" w:rsidTr="00FF626E">
        <w:trPr>
          <w:gridAfter w:val="1"/>
          <w:wAfter w:w="50" w:type="dxa"/>
        </w:trPr>
        <w:tc>
          <w:tcPr>
            <w:tcW w:w="709" w:type="dxa"/>
            <w:shd w:val="clear" w:color="auto" w:fill="auto"/>
          </w:tcPr>
          <w:p w14:paraId="63314209" w14:textId="77777777" w:rsidR="00FF626E" w:rsidRPr="000811E3" w:rsidRDefault="00FF626E" w:rsidP="00FF626E">
            <w:pPr>
              <w:pStyle w:val="GlossEng2ptafter"/>
            </w:pPr>
          </w:p>
        </w:tc>
        <w:tc>
          <w:tcPr>
            <w:tcW w:w="551" w:type="dxa"/>
            <w:gridSpan w:val="3"/>
          </w:tcPr>
          <w:p w14:paraId="1B2BD0D4" w14:textId="39DF7647" w:rsidR="00FF626E" w:rsidRPr="003009ED" w:rsidRDefault="00FF626E" w:rsidP="00FF626E">
            <w:pPr>
              <w:pStyle w:val="GlossEng2ptafter"/>
            </w:pPr>
            <w:r w:rsidRPr="003009ED">
              <w:t>every</w:t>
            </w:r>
          </w:p>
        </w:tc>
        <w:tc>
          <w:tcPr>
            <w:tcW w:w="395" w:type="dxa"/>
            <w:gridSpan w:val="2"/>
          </w:tcPr>
          <w:p w14:paraId="7AF7135A" w14:textId="4CC95710" w:rsidR="00FF626E" w:rsidRPr="003009ED" w:rsidRDefault="00FF626E" w:rsidP="00FF626E">
            <w:pPr>
              <w:pStyle w:val="GlossEng2ptafter"/>
            </w:pPr>
            <w:r w:rsidRPr="003009ED">
              <w:t>day</w:t>
            </w:r>
          </w:p>
        </w:tc>
        <w:tc>
          <w:tcPr>
            <w:tcW w:w="389" w:type="dxa"/>
            <w:gridSpan w:val="2"/>
          </w:tcPr>
          <w:p w14:paraId="73AE68B1" w14:textId="631DCF69" w:rsidR="00FF626E" w:rsidRPr="003009ED" w:rsidRDefault="00FF626E" w:rsidP="00FF626E">
            <w:pPr>
              <w:pStyle w:val="GlossEng2ptafter"/>
            </w:pPr>
            <w:r w:rsidRPr="0099608C">
              <w:rPr>
                <w:rStyle w:val="ChSmallCaps"/>
              </w:rPr>
              <w:t>2sg</w:t>
            </w:r>
          </w:p>
        </w:tc>
        <w:tc>
          <w:tcPr>
            <w:tcW w:w="688" w:type="dxa"/>
            <w:gridSpan w:val="4"/>
            <w:shd w:val="clear" w:color="auto" w:fill="auto"/>
          </w:tcPr>
          <w:p w14:paraId="73BF42AF" w14:textId="03F2F84A" w:rsidR="00FF626E" w:rsidRPr="003009ED" w:rsidRDefault="00FF626E" w:rsidP="00FF626E">
            <w:pPr>
              <w:pStyle w:val="GlossEng2ptafter"/>
            </w:pPr>
            <w:r w:rsidRPr="003009ED">
              <w:t>follow</w:t>
            </w:r>
          </w:p>
        </w:tc>
        <w:tc>
          <w:tcPr>
            <w:tcW w:w="801" w:type="dxa"/>
            <w:gridSpan w:val="3"/>
            <w:shd w:val="clear" w:color="auto" w:fill="auto"/>
          </w:tcPr>
          <w:p w14:paraId="0B6E379A" w14:textId="77777777" w:rsidR="00FF626E" w:rsidRPr="003009ED" w:rsidRDefault="00FF626E" w:rsidP="00FF626E">
            <w:pPr>
              <w:pStyle w:val="GlossEng2ptafter"/>
            </w:pPr>
            <w:r w:rsidRPr="003009ED">
              <w:t>practice</w:t>
            </w:r>
          </w:p>
        </w:tc>
        <w:tc>
          <w:tcPr>
            <w:tcW w:w="1314" w:type="dxa"/>
            <w:gridSpan w:val="4"/>
            <w:shd w:val="clear" w:color="auto" w:fill="auto"/>
          </w:tcPr>
          <w:p w14:paraId="1E57C485" w14:textId="77777777" w:rsidR="00FF626E" w:rsidRPr="003009ED" w:rsidRDefault="00FF626E" w:rsidP="00FF626E">
            <w:pPr>
              <w:pStyle w:val="GlossEng2ptafter"/>
            </w:pPr>
            <w:r w:rsidRPr="003009ED">
              <w:t>choir</w:t>
            </w:r>
          </w:p>
        </w:tc>
        <w:tc>
          <w:tcPr>
            <w:tcW w:w="1294" w:type="dxa"/>
            <w:gridSpan w:val="4"/>
            <w:shd w:val="clear" w:color="auto" w:fill="auto"/>
          </w:tcPr>
          <w:p w14:paraId="281AF749" w14:textId="77777777" w:rsidR="00FF626E" w:rsidRPr="003009ED" w:rsidRDefault="00FF626E" w:rsidP="00FF626E">
            <w:pPr>
              <w:pStyle w:val="GlossEng2ptafter"/>
            </w:pPr>
            <w:r>
              <w:t>be.continuous</w:t>
            </w:r>
          </w:p>
        </w:tc>
        <w:tc>
          <w:tcPr>
            <w:tcW w:w="515" w:type="dxa"/>
            <w:shd w:val="clear" w:color="auto" w:fill="auto"/>
          </w:tcPr>
          <w:p w14:paraId="2D8D849C" w14:textId="77777777" w:rsidR="00FF626E" w:rsidRPr="003009ED" w:rsidRDefault="00FF626E" w:rsidP="00FF626E">
            <w:pPr>
              <w:pStyle w:val="GlossEng2ptafter"/>
            </w:pPr>
            <w:r w:rsidRPr="003009ED">
              <w:t>if</w:t>
            </w:r>
          </w:p>
        </w:tc>
      </w:tr>
      <w:tr w:rsidR="00FF626E" w:rsidRPr="00414A9C" w14:paraId="7ECF8079" w14:textId="77777777" w:rsidTr="00FF626E">
        <w:trPr>
          <w:gridAfter w:val="5"/>
          <w:wAfter w:w="1441" w:type="dxa"/>
        </w:trPr>
        <w:tc>
          <w:tcPr>
            <w:tcW w:w="709" w:type="dxa"/>
            <w:shd w:val="clear" w:color="auto" w:fill="auto"/>
          </w:tcPr>
          <w:p w14:paraId="78BDC91D" w14:textId="77777777" w:rsidR="00FF626E" w:rsidRPr="000811E3" w:rsidRDefault="00FF626E" w:rsidP="00FF626E">
            <w:pPr>
              <w:pStyle w:val="O0Nwnext"/>
            </w:pPr>
          </w:p>
        </w:tc>
        <w:tc>
          <w:tcPr>
            <w:tcW w:w="487" w:type="dxa"/>
            <w:gridSpan w:val="2"/>
          </w:tcPr>
          <w:p w14:paraId="397FF359" w14:textId="78ACFDAA" w:rsidR="00FF626E" w:rsidRDefault="00FF626E" w:rsidP="00FF626E">
            <w:pPr>
              <w:pStyle w:val="Text"/>
            </w:pPr>
            <w:r w:rsidRPr="003009ED">
              <w:t>dong</w:t>
            </w:r>
          </w:p>
        </w:tc>
        <w:tc>
          <w:tcPr>
            <w:tcW w:w="540" w:type="dxa"/>
            <w:gridSpan w:val="4"/>
          </w:tcPr>
          <w:p w14:paraId="7CA77F1C" w14:textId="1F8C4FA2" w:rsidR="00FF626E" w:rsidRDefault="00FF626E" w:rsidP="00FF626E">
            <w:pPr>
              <w:pStyle w:val="Text"/>
            </w:pPr>
            <w:r w:rsidRPr="003009ED">
              <w:t>pukul</w:t>
            </w:r>
          </w:p>
        </w:tc>
        <w:tc>
          <w:tcPr>
            <w:tcW w:w="483" w:type="dxa"/>
            <w:gridSpan w:val="2"/>
            <w:shd w:val="clear" w:color="auto" w:fill="auto"/>
          </w:tcPr>
          <w:p w14:paraId="23D95E1D" w14:textId="777E0B2F" w:rsidR="00FF626E" w:rsidRPr="003009ED" w:rsidRDefault="00FF626E" w:rsidP="00FF626E">
            <w:pPr>
              <w:pStyle w:val="Text"/>
            </w:pPr>
            <w:r>
              <w:t>ko</w:t>
            </w:r>
          </w:p>
        </w:tc>
        <w:tc>
          <w:tcPr>
            <w:tcW w:w="485" w:type="dxa"/>
            <w:gridSpan w:val="2"/>
            <w:shd w:val="clear" w:color="auto" w:fill="auto"/>
          </w:tcPr>
          <w:p w14:paraId="64FC4CAF" w14:textId="77777777" w:rsidR="00FF626E" w:rsidRPr="003009ED" w:rsidRDefault="00FF626E" w:rsidP="00FF626E">
            <w:pPr>
              <w:pStyle w:val="Text"/>
            </w:pPr>
            <w:r w:rsidRPr="003009ED">
              <w:t>ko</w:t>
            </w:r>
          </w:p>
        </w:tc>
        <w:tc>
          <w:tcPr>
            <w:tcW w:w="752" w:type="dxa"/>
            <w:gridSpan w:val="3"/>
            <w:shd w:val="clear" w:color="auto" w:fill="auto"/>
          </w:tcPr>
          <w:p w14:paraId="3E16C0B9" w14:textId="77777777" w:rsidR="00FF626E" w:rsidRPr="003009ED" w:rsidRDefault="00FF626E" w:rsidP="00FF626E">
            <w:pPr>
              <w:pStyle w:val="Text"/>
            </w:pPr>
            <w:r w:rsidRPr="003009ED">
              <w:t>bisa</w:t>
            </w:r>
          </w:p>
        </w:tc>
        <w:tc>
          <w:tcPr>
            <w:tcW w:w="863" w:type="dxa"/>
            <w:gridSpan w:val="3"/>
            <w:shd w:val="clear" w:color="auto" w:fill="auto"/>
          </w:tcPr>
          <w:p w14:paraId="09EC494F" w14:textId="77777777" w:rsidR="00FF626E" w:rsidRPr="003009ED" w:rsidRDefault="00FF626E" w:rsidP="00FF626E">
            <w:pPr>
              <w:pStyle w:val="Text"/>
            </w:pPr>
            <w:r w:rsidRPr="003009ED">
              <w:t>tangkis</w:t>
            </w:r>
          </w:p>
        </w:tc>
        <w:tc>
          <w:tcPr>
            <w:tcW w:w="369" w:type="dxa"/>
            <w:shd w:val="clear" w:color="auto" w:fill="auto"/>
          </w:tcPr>
          <w:p w14:paraId="48C515D8" w14:textId="77777777" w:rsidR="00FF626E" w:rsidRPr="003009ED" w:rsidRDefault="00FF626E" w:rsidP="00FF626E">
            <w:pPr>
              <w:pStyle w:val="Text"/>
            </w:pPr>
            <w:r w:rsidRPr="003009ED">
              <w:t>ka</w:t>
            </w:r>
          </w:p>
        </w:tc>
        <w:tc>
          <w:tcPr>
            <w:tcW w:w="577" w:type="dxa"/>
            <w:gridSpan w:val="2"/>
            <w:shd w:val="clear" w:color="auto" w:fill="auto"/>
          </w:tcPr>
          <w:p w14:paraId="4BE3D782" w14:textId="77777777" w:rsidR="00FF626E" w:rsidRPr="003009ED" w:rsidRDefault="00FF626E" w:rsidP="00FF626E">
            <w:pPr>
              <w:pStyle w:val="Text"/>
            </w:pPr>
            <w:r>
              <w:t>tida</w:t>
            </w:r>
          </w:p>
        </w:tc>
      </w:tr>
      <w:tr w:rsidR="00FF626E" w:rsidRPr="00AC23C4" w14:paraId="54F0EFA4" w14:textId="77777777" w:rsidTr="00FF626E">
        <w:trPr>
          <w:gridAfter w:val="5"/>
          <w:wAfter w:w="1441" w:type="dxa"/>
        </w:trPr>
        <w:tc>
          <w:tcPr>
            <w:tcW w:w="709" w:type="dxa"/>
            <w:shd w:val="clear" w:color="auto" w:fill="auto"/>
          </w:tcPr>
          <w:p w14:paraId="79809186" w14:textId="77777777" w:rsidR="00FF626E" w:rsidRPr="000811E3" w:rsidRDefault="00FF626E" w:rsidP="00FF626E">
            <w:pPr>
              <w:pStyle w:val="GlossEng"/>
            </w:pPr>
          </w:p>
        </w:tc>
        <w:tc>
          <w:tcPr>
            <w:tcW w:w="487" w:type="dxa"/>
            <w:gridSpan w:val="2"/>
          </w:tcPr>
          <w:p w14:paraId="474872D5" w14:textId="64D7AA7A" w:rsidR="00FF626E" w:rsidRPr="0099608C" w:rsidRDefault="00FF626E" w:rsidP="00FF626E">
            <w:pPr>
              <w:pStyle w:val="GlossEng"/>
              <w:rPr>
                <w:rStyle w:val="ChSmallCaps"/>
              </w:rPr>
            </w:pPr>
            <w:r w:rsidRPr="0099608C">
              <w:rPr>
                <w:rStyle w:val="ChSmallCaps"/>
              </w:rPr>
              <w:t>3pl</w:t>
            </w:r>
          </w:p>
        </w:tc>
        <w:tc>
          <w:tcPr>
            <w:tcW w:w="540" w:type="dxa"/>
            <w:gridSpan w:val="4"/>
          </w:tcPr>
          <w:p w14:paraId="416A24F4" w14:textId="40B4061A" w:rsidR="00FF626E" w:rsidRPr="0099608C" w:rsidRDefault="00FF626E" w:rsidP="00FF626E">
            <w:pPr>
              <w:pStyle w:val="GlossEng"/>
              <w:rPr>
                <w:rStyle w:val="ChSmallCaps"/>
              </w:rPr>
            </w:pPr>
            <w:r w:rsidRPr="003009ED">
              <w:t>hit</w:t>
            </w:r>
          </w:p>
        </w:tc>
        <w:tc>
          <w:tcPr>
            <w:tcW w:w="483" w:type="dxa"/>
            <w:gridSpan w:val="2"/>
            <w:shd w:val="clear" w:color="auto" w:fill="auto"/>
          </w:tcPr>
          <w:p w14:paraId="545BAD5A" w14:textId="40C456F3" w:rsidR="00FF626E" w:rsidRPr="0099608C" w:rsidRDefault="00FF626E" w:rsidP="00FF626E">
            <w:pPr>
              <w:pStyle w:val="GlossEng"/>
              <w:rPr>
                <w:rStyle w:val="ChSmallCaps"/>
              </w:rPr>
            </w:pPr>
            <w:r w:rsidRPr="0099608C">
              <w:rPr>
                <w:rStyle w:val="ChSmallCaps"/>
              </w:rPr>
              <w:t>2sg</w:t>
            </w:r>
          </w:p>
        </w:tc>
        <w:tc>
          <w:tcPr>
            <w:tcW w:w="485" w:type="dxa"/>
            <w:gridSpan w:val="2"/>
            <w:shd w:val="clear" w:color="auto" w:fill="auto"/>
          </w:tcPr>
          <w:p w14:paraId="5C163048" w14:textId="77777777" w:rsidR="00FF626E" w:rsidRPr="0099608C" w:rsidRDefault="00FF626E" w:rsidP="00FF626E">
            <w:pPr>
              <w:pStyle w:val="GlossEng"/>
              <w:rPr>
                <w:rStyle w:val="ChSmallCaps"/>
              </w:rPr>
            </w:pPr>
            <w:r w:rsidRPr="0099608C">
              <w:rPr>
                <w:rStyle w:val="ChSmallCaps"/>
              </w:rPr>
              <w:t>2sg</w:t>
            </w:r>
          </w:p>
        </w:tc>
        <w:tc>
          <w:tcPr>
            <w:tcW w:w="752" w:type="dxa"/>
            <w:gridSpan w:val="3"/>
            <w:shd w:val="clear" w:color="auto" w:fill="auto"/>
          </w:tcPr>
          <w:p w14:paraId="5A472B26" w14:textId="77777777" w:rsidR="00FF626E" w:rsidRPr="003009ED" w:rsidRDefault="00FF626E" w:rsidP="00FF626E">
            <w:pPr>
              <w:pStyle w:val="GlossEng"/>
            </w:pPr>
            <w:r w:rsidRPr="003009ED">
              <w:t>be.able</w:t>
            </w:r>
          </w:p>
        </w:tc>
        <w:tc>
          <w:tcPr>
            <w:tcW w:w="863" w:type="dxa"/>
            <w:gridSpan w:val="3"/>
            <w:shd w:val="clear" w:color="auto" w:fill="auto"/>
          </w:tcPr>
          <w:p w14:paraId="774F2758" w14:textId="77777777" w:rsidR="00FF626E" w:rsidRPr="003009ED" w:rsidRDefault="00FF626E" w:rsidP="00FF626E">
            <w:pPr>
              <w:pStyle w:val="GlossEng"/>
            </w:pPr>
            <w:r w:rsidRPr="003009ED">
              <w:t>ward.off</w:t>
            </w:r>
          </w:p>
        </w:tc>
        <w:tc>
          <w:tcPr>
            <w:tcW w:w="369" w:type="dxa"/>
            <w:shd w:val="clear" w:color="auto" w:fill="auto"/>
          </w:tcPr>
          <w:p w14:paraId="32A5534E" w14:textId="77777777" w:rsidR="00FF626E" w:rsidRPr="0098629E" w:rsidRDefault="00FF626E" w:rsidP="00FF626E">
            <w:pPr>
              <w:pStyle w:val="GlossEng"/>
            </w:pPr>
            <w:r w:rsidRPr="0098629E">
              <w:t>or</w:t>
            </w:r>
          </w:p>
        </w:tc>
        <w:tc>
          <w:tcPr>
            <w:tcW w:w="577" w:type="dxa"/>
            <w:gridSpan w:val="2"/>
            <w:shd w:val="clear" w:color="auto" w:fill="auto"/>
          </w:tcPr>
          <w:p w14:paraId="0B79A664" w14:textId="77777777" w:rsidR="00FF626E" w:rsidRPr="0099608C" w:rsidRDefault="00FF626E" w:rsidP="00FF626E">
            <w:pPr>
              <w:pStyle w:val="GlossEng"/>
              <w:rPr>
                <w:rStyle w:val="ChSmallCaps"/>
              </w:rPr>
            </w:pPr>
            <w:r w:rsidRPr="0099608C">
              <w:rPr>
                <w:rStyle w:val="ChSmallCaps"/>
              </w:rPr>
              <w:t>neg</w:t>
            </w:r>
          </w:p>
        </w:tc>
      </w:tr>
    </w:tbl>
    <w:p w14:paraId="3A2651F3" w14:textId="555AEFFB" w:rsidR="000931D0" w:rsidRPr="002B1870" w:rsidRDefault="00B7093A" w:rsidP="00FF626E">
      <w:pPr>
        <w:pStyle w:val="FreeTranslEng"/>
      </w:pPr>
      <w:r>
        <w:t>‘</w:t>
      </w:r>
      <w:r w:rsidR="00FF626E">
        <w:t>[</w:t>
      </w:r>
      <w:r w:rsidR="000931D0" w:rsidRPr="003009ED">
        <w:t>his father sees him</w:t>
      </w:r>
      <w:r w:rsidR="00FF626E">
        <w:t xml:space="preserve"> (practicing in a choir) </w:t>
      </w:r>
      <w:r w:rsidR="000931D0" w:rsidRPr="003009ED">
        <w:t xml:space="preserve">while his other friends </w:t>
      </w:r>
      <w:r w:rsidR="000931D0">
        <w:t>practice</w:t>
      </w:r>
      <w:r w:rsidR="000931D0" w:rsidRPr="003009ED">
        <w:t xml:space="preserve"> </w:t>
      </w:r>
      <w:r w:rsidR="000931D0">
        <w:t xml:space="preserve">self-defense] until his father gets angry (with his son), </w:t>
      </w:r>
      <w:r>
        <w:t>‘</w:t>
      </w:r>
      <w:r w:rsidR="000931D0" w:rsidRPr="00890CA3">
        <w:rPr>
          <w:rStyle w:val="ChBlueBold"/>
        </w:rPr>
        <w:t>and what about you</w:t>
      </w:r>
      <w:r w:rsidR="000931D0">
        <w:t xml:space="preserve">, </w:t>
      </w:r>
      <w:r w:rsidR="000931D0" w:rsidRPr="003009ED">
        <w:t>every day you attend the choir practice</w:t>
      </w:r>
      <w:r w:rsidR="000931D0">
        <w:t xml:space="preserve">, (but) if someone </w:t>
      </w:r>
      <w:r w:rsidR="000931D0" w:rsidRPr="003009ED">
        <w:t>hit</w:t>
      </w:r>
      <w:r w:rsidR="000931D0">
        <w:t>s</w:t>
      </w:r>
      <w:r w:rsidR="000931D0" w:rsidRPr="003009ED">
        <w:t xml:space="preserve"> you, can you </w:t>
      </w:r>
      <w:r w:rsidR="000931D0">
        <w:t xml:space="preserve">defend (yourself) </w:t>
      </w:r>
      <w:r w:rsidR="000931D0" w:rsidRPr="003009ED">
        <w:t>or not?</w:t>
      </w:r>
      <w:r>
        <w:t>’’</w:t>
      </w:r>
      <w:r w:rsidR="000931D0">
        <w:t xml:space="preserve"> (Lit. </w:t>
      </w:r>
      <w:r>
        <w:t>‘</w:t>
      </w:r>
      <w:r w:rsidR="000931D0">
        <w:rPr>
          <w:rStyle w:val="ChBlueBold"/>
        </w:rPr>
        <w:t>this</w:t>
      </w:r>
      <w:r w:rsidR="000931D0" w:rsidRPr="00727E5B">
        <w:rPr>
          <w:rStyle w:val="ChBlueBold"/>
        </w:rPr>
        <w:t xml:space="preserve"> you</w:t>
      </w:r>
      <w:r>
        <w:t>’</w:t>
      </w:r>
      <w:r w:rsidR="000931D0">
        <w:t xml:space="preserve">) </w:t>
      </w:r>
      <w:r w:rsidR="000931D0" w:rsidRPr="003009ED">
        <w:rPr>
          <w:rStyle w:val="ExampleSource"/>
        </w:rPr>
        <w:t>[081109-006-JR.</w:t>
      </w:r>
      <w:r w:rsidR="000931D0">
        <w:rPr>
          <w:rStyle w:val="ExampleSource"/>
        </w:rPr>
        <w:t>0001-</w:t>
      </w:r>
      <w:r w:rsidR="000931D0" w:rsidRPr="003009ED">
        <w:rPr>
          <w:rStyle w:val="ExampleSource"/>
        </w:rPr>
        <w:t>0003]</w:t>
      </w:r>
    </w:p>
    <w:p w14:paraId="6B22BC47" w14:textId="13944D2F" w:rsidR="000931D0" w:rsidRDefault="000931D0" w:rsidP="00516196">
      <w:pPr>
        <w:pStyle w:val="Body0005after"/>
        <w:rPr>
          <w:lang w:eastAsia="en-US"/>
        </w:rPr>
      </w:pPr>
      <w:r>
        <w:rPr>
          <w:lang w:eastAsia="en-US"/>
        </w:rPr>
        <w:t xml:space="preserve">In </w:t>
      </w:r>
      <w:r>
        <w:fldChar w:fldCharType="begin"/>
      </w:r>
      <w:r>
        <w:instrText xml:space="preserve"> REF _Ref338955297 \h </w:instrText>
      </w:r>
      <w:r>
        <w:fldChar w:fldCharType="separate"/>
      </w:r>
      <w:r w:rsidR="00154D81">
        <w:t>(</w:t>
      </w:r>
      <w:r w:rsidR="00154D81">
        <w:rPr>
          <w:noProof/>
        </w:rPr>
        <w:t>30</w:t>
      </w:r>
      <w:r w:rsidR="00154D81">
        <w:t>)</w:t>
      </w:r>
      <w:r>
        <w:fldChar w:fldCharType="end"/>
      </w:r>
      <w:r>
        <w:rPr>
          <w:lang w:eastAsia="en-US"/>
        </w:rPr>
        <w:t>, an aunt gives advice to her niece who had been insulted by her younger cousin. Agreeing that the younger cousin has lighter skin and longer hair than the referent, the speaker continues her advice with a</w:t>
      </w:r>
      <w:r w:rsidRPr="00DA2DE0">
        <w:rPr>
          <w:lang w:eastAsia="en-US"/>
        </w:rPr>
        <w:t xml:space="preserve"> </w:t>
      </w:r>
      <w:r>
        <w:rPr>
          <w:lang w:eastAsia="en-US"/>
        </w:rPr>
        <w:t xml:space="preserve">contrastive statement in which </w:t>
      </w:r>
      <w:r w:rsidRPr="000D2A0D">
        <w:rPr>
          <w:rStyle w:val="ChItalBold"/>
        </w:rPr>
        <w:t>itu</w:t>
      </w:r>
      <w:r>
        <w:rPr>
          <w:lang w:eastAsia="en-US"/>
        </w:rPr>
        <w:t xml:space="preserve"> </w:t>
      </w:r>
      <w:r w:rsidR="00B7093A">
        <w:rPr>
          <w:lang w:eastAsia="en-US"/>
        </w:rPr>
        <w:t>‘</w:t>
      </w:r>
      <w:r w:rsidRPr="0099608C">
        <w:rPr>
          <w:rStyle w:val="ChSmallCaps"/>
        </w:rPr>
        <w:t>d.dist</w:t>
      </w:r>
      <w:r w:rsidR="00B7093A">
        <w:rPr>
          <w:lang w:eastAsia="en-US"/>
        </w:rPr>
        <w:t>’</w:t>
      </w:r>
      <w:r>
        <w:rPr>
          <w:lang w:eastAsia="en-US"/>
        </w:rPr>
        <w:t xml:space="preserve"> modifies </w:t>
      </w:r>
      <w:r w:rsidRPr="007B2E63">
        <w:rPr>
          <w:rStyle w:val="ChItalBold"/>
        </w:rPr>
        <w:t>ko</w:t>
      </w:r>
      <w:r>
        <w:rPr>
          <w:lang w:eastAsia="en-US"/>
        </w:rPr>
        <w:t xml:space="preserve"> </w:t>
      </w:r>
      <w:r w:rsidR="00B7093A">
        <w:rPr>
          <w:lang w:eastAsia="en-US"/>
        </w:rPr>
        <w:t>‘</w:t>
      </w:r>
      <w:r w:rsidRPr="0099608C">
        <w:rPr>
          <w:rStyle w:val="ChSmallCaps"/>
        </w:rPr>
        <w:t>2sg</w:t>
      </w:r>
      <w:r w:rsidR="00B7093A">
        <w:rPr>
          <w:lang w:eastAsia="en-US"/>
        </w:rPr>
        <w:t>’</w:t>
      </w:r>
      <w:r>
        <w:rPr>
          <w:lang w:eastAsia="en-US"/>
        </w:rPr>
        <w:t xml:space="preserve">: </w:t>
      </w:r>
      <w:r>
        <w:rPr>
          <w:rStyle w:val="ChItalBold"/>
        </w:rPr>
        <w:t>ko</w:t>
      </w:r>
      <w:r w:rsidRPr="00684359">
        <w:rPr>
          <w:rStyle w:val="ChItalBold"/>
        </w:rPr>
        <w:t xml:space="preserve"> itu</w:t>
      </w:r>
      <w:r>
        <w:rPr>
          <w:lang w:eastAsia="en-US"/>
        </w:rPr>
        <w:t xml:space="preserve"> </w:t>
      </w:r>
      <w:r w:rsidR="00B7093A">
        <w:rPr>
          <w:lang w:eastAsia="en-US"/>
        </w:rPr>
        <w:t>‘</w:t>
      </w:r>
      <w:r>
        <w:rPr>
          <w:lang w:eastAsia="en-US"/>
        </w:rPr>
        <w:t>you, however</w:t>
      </w:r>
      <w:r w:rsidR="00B7093A">
        <w:rPr>
          <w:lang w:eastAsia="en-US"/>
        </w:rPr>
        <w:t>’</w:t>
      </w:r>
      <w:r>
        <w:rPr>
          <w:lang w:eastAsia="en-US"/>
        </w:rPr>
        <w:t>.</w:t>
      </w:r>
    </w:p>
    <w:p w14:paraId="2E9DEA4D" w14:textId="1A8C9EAA" w:rsidR="00D673A7" w:rsidRDefault="00D673A7" w:rsidP="00D673A7">
      <w:pPr>
        <w:pStyle w:val="ExampleTitle"/>
        <w:rPr>
          <w:lang w:eastAsia="en-US"/>
        </w:rPr>
      </w:pPr>
      <w:r>
        <w:rPr>
          <w:lang w:eastAsia="en-US"/>
        </w:rPr>
        <w:t xml:space="preserve">Demonstrative signaling contrast: </w:t>
      </w:r>
      <w:r>
        <w:rPr>
          <w:rStyle w:val="ChItalBold"/>
        </w:rPr>
        <w:t>ko</w:t>
      </w:r>
      <w:r w:rsidRPr="007966E0">
        <w:rPr>
          <w:rStyle w:val="ChItalBold"/>
        </w:rPr>
        <w:t xml:space="preserve"> i</w:t>
      </w:r>
      <w:r>
        <w:rPr>
          <w:rStyle w:val="ChItalBold"/>
        </w:rPr>
        <w:t>tu</w:t>
      </w:r>
      <w:r>
        <w:rPr>
          <w:lang w:eastAsia="en-US"/>
        </w:rPr>
        <w:t xml:space="preserve"> </w:t>
      </w:r>
      <w:r w:rsidR="00B7093A">
        <w:rPr>
          <w:lang w:eastAsia="en-US"/>
        </w:rPr>
        <w:t>‘</w:t>
      </w:r>
      <w:r w:rsidRPr="0099608C">
        <w:rPr>
          <w:rStyle w:val="ChSmallCaps"/>
        </w:rPr>
        <w:t>2sg</w:t>
      </w:r>
      <w:r w:rsidRPr="008F5023">
        <w:t xml:space="preserve"> </w:t>
      </w:r>
      <w:r w:rsidRPr="0099608C">
        <w:rPr>
          <w:rStyle w:val="ChSmallCaps"/>
        </w:rPr>
        <w:t>d.dist</w:t>
      </w:r>
      <w:r w:rsidR="00B7093A">
        <w:rPr>
          <w:lang w:eastAsia="en-US"/>
        </w:rPr>
        <w:t>’</w:t>
      </w:r>
    </w:p>
    <w:tbl>
      <w:tblPr>
        <w:tblW w:w="6633" w:type="dxa"/>
        <w:tblCellMar>
          <w:left w:w="42" w:type="dxa"/>
          <w:right w:w="42" w:type="dxa"/>
        </w:tblCellMar>
        <w:tblLook w:val="01E0" w:firstRow="1" w:lastRow="1" w:firstColumn="1" w:lastColumn="1" w:noHBand="0" w:noVBand="0"/>
      </w:tblPr>
      <w:tblGrid>
        <w:gridCol w:w="709"/>
        <w:gridCol w:w="454"/>
        <w:gridCol w:w="414"/>
        <w:gridCol w:w="266"/>
        <w:gridCol w:w="223"/>
        <w:gridCol w:w="272"/>
        <w:gridCol w:w="434"/>
        <w:gridCol w:w="360"/>
        <w:gridCol w:w="213"/>
        <w:gridCol w:w="496"/>
        <w:gridCol w:w="1301"/>
        <w:gridCol w:w="740"/>
        <w:gridCol w:w="751"/>
      </w:tblGrid>
      <w:tr w:rsidR="00AC23C4" w:rsidRPr="00712A96" w14:paraId="455E8FBE" w14:textId="77777777" w:rsidTr="00F405F7">
        <w:tc>
          <w:tcPr>
            <w:tcW w:w="709" w:type="dxa"/>
            <w:shd w:val="clear" w:color="auto" w:fill="auto"/>
          </w:tcPr>
          <w:p w14:paraId="7B326535" w14:textId="77777777" w:rsidR="000931D0" w:rsidRPr="00243B92" w:rsidRDefault="000931D0" w:rsidP="001D04AF">
            <w:pPr>
              <w:pStyle w:val="O0Nwnext"/>
            </w:pPr>
            <w:bookmarkStart w:id="3329" w:name="_Ref320374628"/>
            <w:bookmarkStart w:id="3330" w:name="_Ref338955297"/>
            <w:r>
              <w:t>(</w:t>
            </w:r>
            <w:fldSimple w:instr=" SEQ ( \* ARABIC \s 1 ">
              <w:r w:rsidR="00154D81">
                <w:rPr>
                  <w:noProof/>
                </w:rPr>
                <w:t>30</w:t>
              </w:r>
            </w:fldSimple>
            <w:bookmarkEnd w:id="3329"/>
            <w:r>
              <w:t>)</w:t>
            </w:r>
            <w:bookmarkEnd w:id="3330"/>
          </w:p>
        </w:tc>
        <w:tc>
          <w:tcPr>
            <w:tcW w:w="454" w:type="dxa"/>
            <w:shd w:val="clear" w:color="auto" w:fill="auto"/>
          </w:tcPr>
          <w:p w14:paraId="5761AF45" w14:textId="77777777" w:rsidR="000931D0" w:rsidRPr="00C1372B" w:rsidRDefault="000931D0" w:rsidP="001D04AF">
            <w:pPr>
              <w:pStyle w:val="Text"/>
            </w:pPr>
            <w:r w:rsidRPr="00C1372B">
              <w:t>ade</w:t>
            </w:r>
          </w:p>
        </w:tc>
        <w:tc>
          <w:tcPr>
            <w:tcW w:w="680" w:type="dxa"/>
            <w:gridSpan w:val="2"/>
            <w:shd w:val="clear" w:color="auto" w:fill="auto"/>
          </w:tcPr>
          <w:p w14:paraId="598DBE36" w14:textId="77777777" w:rsidR="000931D0" w:rsidRPr="00C1372B" w:rsidRDefault="000931D0" w:rsidP="001D04AF">
            <w:pPr>
              <w:pStyle w:val="Text"/>
            </w:pPr>
            <w:r w:rsidRPr="00C1372B">
              <w:t>tu</w:t>
            </w:r>
          </w:p>
        </w:tc>
        <w:tc>
          <w:tcPr>
            <w:tcW w:w="495" w:type="dxa"/>
            <w:gridSpan w:val="2"/>
            <w:shd w:val="clear" w:color="auto" w:fill="auto"/>
          </w:tcPr>
          <w:p w14:paraId="2DC6F6C9" w14:textId="77777777" w:rsidR="000931D0" w:rsidRPr="00C1372B" w:rsidRDefault="000931D0" w:rsidP="001D04AF">
            <w:pPr>
              <w:pStyle w:val="Text"/>
            </w:pPr>
            <w:r w:rsidRPr="00C1372B">
              <w:t>biar</w:t>
            </w:r>
          </w:p>
        </w:tc>
        <w:tc>
          <w:tcPr>
            <w:tcW w:w="794" w:type="dxa"/>
            <w:gridSpan w:val="2"/>
            <w:shd w:val="clear" w:color="auto" w:fill="auto"/>
          </w:tcPr>
          <w:p w14:paraId="44F63657" w14:textId="77777777" w:rsidR="000931D0" w:rsidRPr="00C1372B" w:rsidRDefault="000931D0" w:rsidP="001D04AF">
            <w:pPr>
              <w:pStyle w:val="Text"/>
            </w:pPr>
            <w:r w:rsidRPr="00C1372B">
              <w:t>puti</w:t>
            </w:r>
            <w:r w:rsidR="003D4121">
              <w:t>,</w:t>
            </w:r>
          </w:p>
        </w:tc>
        <w:tc>
          <w:tcPr>
            <w:tcW w:w="709" w:type="dxa"/>
            <w:gridSpan w:val="2"/>
            <w:shd w:val="clear" w:color="auto" w:fill="auto"/>
          </w:tcPr>
          <w:p w14:paraId="348F7FB9" w14:textId="77777777" w:rsidR="000931D0" w:rsidRPr="00C1372B" w:rsidRDefault="000931D0" w:rsidP="001D04AF">
            <w:pPr>
              <w:pStyle w:val="Text"/>
            </w:pPr>
            <w:r w:rsidRPr="00C1372B">
              <w:t>rambut</w:t>
            </w:r>
          </w:p>
        </w:tc>
        <w:tc>
          <w:tcPr>
            <w:tcW w:w="1301" w:type="dxa"/>
            <w:shd w:val="clear" w:color="auto" w:fill="auto"/>
          </w:tcPr>
          <w:p w14:paraId="0023A711" w14:textId="77777777" w:rsidR="000931D0" w:rsidRPr="00C1372B" w:rsidRDefault="000931D0" w:rsidP="001D04AF">
            <w:pPr>
              <w:pStyle w:val="Text"/>
            </w:pPr>
            <w:r>
              <w:t>mayang</w:t>
            </w:r>
          </w:p>
        </w:tc>
        <w:tc>
          <w:tcPr>
            <w:tcW w:w="740" w:type="dxa"/>
            <w:shd w:val="clear" w:color="auto" w:fill="auto"/>
          </w:tcPr>
          <w:p w14:paraId="72CCD5E5" w14:textId="77777777" w:rsidR="000931D0" w:rsidRPr="00C1372B" w:rsidRDefault="000931D0" w:rsidP="001D04AF">
            <w:pPr>
              <w:pStyle w:val="Text"/>
            </w:pPr>
            <w:r w:rsidRPr="00C1372B">
              <w:t>tinggal</w:t>
            </w:r>
          </w:p>
        </w:tc>
        <w:tc>
          <w:tcPr>
            <w:tcW w:w="751" w:type="dxa"/>
            <w:shd w:val="clear" w:color="auto" w:fill="auto"/>
          </w:tcPr>
          <w:p w14:paraId="37369E2A" w14:textId="77777777" w:rsidR="000931D0" w:rsidRPr="00C1372B" w:rsidRDefault="000931D0" w:rsidP="001D04AF">
            <w:pPr>
              <w:pStyle w:val="Text"/>
            </w:pPr>
            <w:r w:rsidRPr="00C1372B">
              <w:t>rambut</w:t>
            </w:r>
          </w:p>
        </w:tc>
      </w:tr>
      <w:tr w:rsidR="00AC23C4" w:rsidRPr="00C1372B" w14:paraId="060CB16B" w14:textId="77777777" w:rsidTr="00F405F7">
        <w:tc>
          <w:tcPr>
            <w:tcW w:w="709" w:type="dxa"/>
            <w:shd w:val="clear" w:color="auto" w:fill="auto"/>
          </w:tcPr>
          <w:p w14:paraId="57BD47BC" w14:textId="77777777" w:rsidR="000931D0" w:rsidRPr="00727E5B" w:rsidRDefault="000931D0" w:rsidP="001D04AF">
            <w:pPr>
              <w:pStyle w:val="GlossEng2ptafter"/>
            </w:pPr>
          </w:p>
        </w:tc>
        <w:tc>
          <w:tcPr>
            <w:tcW w:w="454" w:type="dxa"/>
            <w:shd w:val="clear" w:color="auto" w:fill="auto"/>
          </w:tcPr>
          <w:p w14:paraId="1375DDBA" w14:textId="77777777" w:rsidR="000931D0" w:rsidRPr="00C1372B" w:rsidRDefault="000931D0" w:rsidP="001D04AF">
            <w:pPr>
              <w:pStyle w:val="GlossEng2ptafter"/>
            </w:pPr>
            <w:r w:rsidRPr="00C1372B">
              <w:t>ySb</w:t>
            </w:r>
          </w:p>
        </w:tc>
        <w:tc>
          <w:tcPr>
            <w:tcW w:w="680" w:type="dxa"/>
            <w:gridSpan w:val="2"/>
            <w:shd w:val="clear" w:color="auto" w:fill="auto"/>
          </w:tcPr>
          <w:p w14:paraId="2BC7E7A9" w14:textId="77777777" w:rsidR="000931D0" w:rsidRPr="0099608C" w:rsidRDefault="000931D0" w:rsidP="001D04AF">
            <w:pPr>
              <w:pStyle w:val="GlossEng2ptafter"/>
              <w:rPr>
                <w:rStyle w:val="ChSmallCaps"/>
              </w:rPr>
            </w:pPr>
            <w:r w:rsidRPr="0099608C">
              <w:rPr>
                <w:rStyle w:val="ChSmallCaps"/>
              </w:rPr>
              <w:t>d.dist</w:t>
            </w:r>
          </w:p>
        </w:tc>
        <w:tc>
          <w:tcPr>
            <w:tcW w:w="495" w:type="dxa"/>
            <w:gridSpan w:val="2"/>
            <w:shd w:val="clear" w:color="auto" w:fill="auto"/>
          </w:tcPr>
          <w:p w14:paraId="2F0F15FD" w14:textId="712CC308" w:rsidR="000931D0" w:rsidRPr="00C1372B" w:rsidRDefault="00F405F7" w:rsidP="001D04AF">
            <w:pPr>
              <w:pStyle w:val="GlossEng2ptafter"/>
            </w:pPr>
            <w:r>
              <w:t>let</w:t>
            </w:r>
          </w:p>
        </w:tc>
        <w:tc>
          <w:tcPr>
            <w:tcW w:w="794" w:type="dxa"/>
            <w:gridSpan w:val="2"/>
            <w:shd w:val="clear" w:color="auto" w:fill="auto"/>
          </w:tcPr>
          <w:p w14:paraId="70CB4B59" w14:textId="77777777" w:rsidR="000931D0" w:rsidRPr="00C1372B" w:rsidRDefault="000931D0" w:rsidP="001D04AF">
            <w:pPr>
              <w:pStyle w:val="GlossEng2ptafter"/>
            </w:pPr>
            <w:r>
              <w:t>be.</w:t>
            </w:r>
            <w:r w:rsidRPr="00C1372B">
              <w:t>white</w:t>
            </w:r>
          </w:p>
        </w:tc>
        <w:tc>
          <w:tcPr>
            <w:tcW w:w="709" w:type="dxa"/>
            <w:gridSpan w:val="2"/>
            <w:shd w:val="clear" w:color="auto" w:fill="auto"/>
          </w:tcPr>
          <w:p w14:paraId="42167743" w14:textId="77777777" w:rsidR="000931D0" w:rsidRPr="00C1372B" w:rsidRDefault="000931D0" w:rsidP="001D04AF">
            <w:pPr>
              <w:pStyle w:val="GlossEng2ptafter"/>
            </w:pPr>
            <w:r w:rsidRPr="00C1372B">
              <w:t>hair</w:t>
            </w:r>
          </w:p>
        </w:tc>
        <w:tc>
          <w:tcPr>
            <w:tcW w:w="1301" w:type="dxa"/>
            <w:shd w:val="clear" w:color="auto" w:fill="auto"/>
          </w:tcPr>
          <w:p w14:paraId="72EA2EC3" w14:textId="77777777" w:rsidR="000931D0" w:rsidRPr="00C1372B" w:rsidRDefault="000931D0" w:rsidP="001D04AF">
            <w:pPr>
              <w:pStyle w:val="GlossEng2ptafter"/>
            </w:pPr>
            <w:r w:rsidRPr="00C1372B">
              <w:t>palm.blossom</w:t>
            </w:r>
          </w:p>
        </w:tc>
        <w:tc>
          <w:tcPr>
            <w:tcW w:w="740" w:type="dxa"/>
            <w:shd w:val="clear" w:color="auto" w:fill="auto"/>
          </w:tcPr>
          <w:p w14:paraId="1D10DE7C" w14:textId="77777777" w:rsidR="000931D0" w:rsidRPr="00C1372B" w:rsidRDefault="000931D0" w:rsidP="001D04AF">
            <w:pPr>
              <w:pStyle w:val="GlossEng2ptafter"/>
            </w:pPr>
            <w:r w:rsidRPr="00C1372B">
              <w:t>stay</w:t>
            </w:r>
          </w:p>
        </w:tc>
        <w:tc>
          <w:tcPr>
            <w:tcW w:w="751" w:type="dxa"/>
            <w:shd w:val="clear" w:color="auto" w:fill="auto"/>
          </w:tcPr>
          <w:p w14:paraId="2B340767" w14:textId="77777777" w:rsidR="000931D0" w:rsidRPr="00C1372B" w:rsidRDefault="000931D0" w:rsidP="001D04AF">
            <w:pPr>
              <w:pStyle w:val="GlossEng2ptafter"/>
            </w:pPr>
            <w:r w:rsidRPr="00C1372B">
              <w:t>hair</w:t>
            </w:r>
          </w:p>
        </w:tc>
      </w:tr>
      <w:tr w:rsidR="00AC23C4" w:rsidRPr="00C1372B" w14:paraId="7D225ADD" w14:textId="77777777" w:rsidTr="00F405F7">
        <w:trPr>
          <w:gridAfter w:val="4"/>
          <w:wAfter w:w="3288" w:type="dxa"/>
        </w:trPr>
        <w:tc>
          <w:tcPr>
            <w:tcW w:w="709" w:type="dxa"/>
            <w:shd w:val="clear" w:color="auto" w:fill="auto"/>
          </w:tcPr>
          <w:p w14:paraId="2FFF15C9" w14:textId="77777777" w:rsidR="000931D0" w:rsidRPr="00727E5B" w:rsidRDefault="000931D0" w:rsidP="00521B1C">
            <w:pPr>
              <w:pStyle w:val="O0Nwnext"/>
            </w:pPr>
          </w:p>
        </w:tc>
        <w:tc>
          <w:tcPr>
            <w:tcW w:w="868" w:type="dxa"/>
            <w:gridSpan w:val="2"/>
            <w:shd w:val="clear" w:color="auto" w:fill="auto"/>
          </w:tcPr>
          <w:p w14:paraId="67F39789" w14:textId="77777777" w:rsidR="000931D0" w:rsidRPr="00C1372B" w:rsidRDefault="00521B1C" w:rsidP="001D04AF">
            <w:pPr>
              <w:pStyle w:val="Text"/>
            </w:pPr>
            <w:r>
              <w:t>panjang</w:t>
            </w:r>
            <w:r w:rsidR="00F852FD">
              <w:t>,</w:t>
            </w:r>
          </w:p>
        </w:tc>
        <w:tc>
          <w:tcPr>
            <w:tcW w:w="489" w:type="dxa"/>
            <w:gridSpan w:val="2"/>
            <w:shd w:val="clear" w:color="auto" w:fill="auto"/>
          </w:tcPr>
          <w:p w14:paraId="0709429B" w14:textId="77777777" w:rsidR="000931D0" w:rsidRPr="00727E5B" w:rsidRDefault="000931D0" w:rsidP="001D04AF">
            <w:pPr>
              <w:pStyle w:val="Text"/>
              <w:rPr>
                <w:rStyle w:val="ChBlueBold"/>
              </w:rPr>
            </w:pPr>
            <w:r w:rsidRPr="00727E5B">
              <w:rPr>
                <w:rStyle w:val="ChBlueBold"/>
              </w:rPr>
              <w:t>ko</w:t>
            </w:r>
          </w:p>
        </w:tc>
        <w:tc>
          <w:tcPr>
            <w:tcW w:w="706" w:type="dxa"/>
            <w:gridSpan w:val="2"/>
            <w:shd w:val="clear" w:color="auto" w:fill="auto"/>
          </w:tcPr>
          <w:p w14:paraId="094CF400" w14:textId="77777777" w:rsidR="000931D0" w:rsidRPr="00727E5B" w:rsidRDefault="000931D0" w:rsidP="001D04AF">
            <w:pPr>
              <w:pStyle w:val="Text"/>
              <w:rPr>
                <w:rStyle w:val="ChBlueBold"/>
              </w:rPr>
            </w:pPr>
            <w:r w:rsidRPr="00727E5B">
              <w:rPr>
                <w:rStyle w:val="ChBlueBold"/>
              </w:rPr>
              <w:t>itu</w:t>
            </w:r>
          </w:p>
        </w:tc>
        <w:tc>
          <w:tcPr>
            <w:tcW w:w="573" w:type="dxa"/>
            <w:gridSpan w:val="2"/>
            <w:shd w:val="clear" w:color="auto" w:fill="auto"/>
          </w:tcPr>
          <w:p w14:paraId="6839669C" w14:textId="77777777" w:rsidR="000931D0" w:rsidRPr="00C1372B" w:rsidRDefault="000931D0" w:rsidP="001D04AF">
            <w:pPr>
              <w:pStyle w:val="Text"/>
            </w:pPr>
            <w:r w:rsidRPr="00C1372B">
              <w:t>jalan</w:t>
            </w:r>
            <w:r w:rsidR="00002D53">
              <w:t>g</w:t>
            </w:r>
          </w:p>
        </w:tc>
      </w:tr>
      <w:tr w:rsidR="00AC23C4" w:rsidRPr="00C1372B" w14:paraId="20A24A40" w14:textId="77777777" w:rsidTr="00F405F7">
        <w:trPr>
          <w:gridAfter w:val="4"/>
          <w:wAfter w:w="3288" w:type="dxa"/>
        </w:trPr>
        <w:tc>
          <w:tcPr>
            <w:tcW w:w="709" w:type="dxa"/>
            <w:shd w:val="clear" w:color="auto" w:fill="auto"/>
          </w:tcPr>
          <w:p w14:paraId="2A04DB94" w14:textId="77777777" w:rsidR="000931D0" w:rsidRPr="00727E5B" w:rsidRDefault="000931D0" w:rsidP="001D04AF">
            <w:pPr>
              <w:pStyle w:val="GlossEng"/>
            </w:pPr>
          </w:p>
        </w:tc>
        <w:tc>
          <w:tcPr>
            <w:tcW w:w="868" w:type="dxa"/>
            <w:gridSpan w:val="2"/>
            <w:shd w:val="clear" w:color="auto" w:fill="auto"/>
          </w:tcPr>
          <w:p w14:paraId="17688A05" w14:textId="77777777" w:rsidR="000931D0" w:rsidRPr="00C1372B" w:rsidRDefault="000931D0" w:rsidP="001D04AF">
            <w:pPr>
              <w:pStyle w:val="GlossEng"/>
            </w:pPr>
            <w:r>
              <w:t>be.</w:t>
            </w:r>
            <w:r w:rsidRPr="00C1372B">
              <w:t>long</w:t>
            </w:r>
          </w:p>
        </w:tc>
        <w:tc>
          <w:tcPr>
            <w:tcW w:w="489" w:type="dxa"/>
            <w:gridSpan w:val="2"/>
            <w:shd w:val="clear" w:color="auto" w:fill="auto"/>
          </w:tcPr>
          <w:p w14:paraId="20839FB6" w14:textId="77777777" w:rsidR="000931D0" w:rsidRPr="0099608C" w:rsidRDefault="000931D0" w:rsidP="001D04AF">
            <w:pPr>
              <w:pStyle w:val="GlossEng"/>
              <w:rPr>
                <w:rStyle w:val="ChSmallCaps"/>
              </w:rPr>
            </w:pPr>
            <w:r w:rsidRPr="0099608C">
              <w:rPr>
                <w:rStyle w:val="ChSmallCaps"/>
              </w:rPr>
              <w:t>2sg</w:t>
            </w:r>
          </w:p>
        </w:tc>
        <w:tc>
          <w:tcPr>
            <w:tcW w:w="706" w:type="dxa"/>
            <w:gridSpan w:val="2"/>
            <w:shd w:val="clear" w:color="auto" w:fill="auto"/>
          </w:tcPr>
          <w:p w14:paraId="7492BDF0" w14:textId="77777777" w:rsidR="000931D0" w:rsidRPr="0099608C" w:rsidRDefault="000931D0" w:rsidP="001D04AF">
            <w:pPr>
              <w:pStyle w:val="GlossEng"/>
              <w:rPr>
                <w:rStyle w:val="ChSmallCaps"/>
              </w:rPr>
            </w:pPr>
            <w:r w:rsidRPr="0099608C">
              <w:rPr>
                <w:rStyle w:val="ChSmallCaps"/>
              </w:rPr>
              <w:t>d.dist</w:t>
            </w:r>
          </w:p>
        </w:tc>
        <w:tc>
          <w:tcPr>
            <w:tcW w:w="573" w:type="dxa"/>
            <w:gridSpan w:val="2"/>
            <w:shd w:val="clear" w:color="auto" w:fill="auto"/>
          </w:tcPr>
          <w:p w14:paraId="3C8DA290" w14:textId="77777777" w:rsidR="000931D0" w:rsidRPr="00C1372B" w:rsidRDefault="000931D0" w:rsidP="001D04AF">
            <w:pPr>
              <w:pStyle w:val="GlossEng"/>
            </w:pPr>
            <w:r w:rsidRPr="00C1372B">
              <w:t>walk</w:t>
            </w:r>
          </w:p>
        </w:tc>
      </w:tr>
    </w:tbl>
    <w:p w14:paraId="0D074E39" w14:textId="3D1C5DA1" w:rsidR="000931D0" w:rsidRPr="00C1372B" w:rsidRDefault="00B7093A" w:rsidP="000931D0">
      <w:pPr>
        <w:pStyle w:val="FreeTranslEng"/>
      </w:pPr>
      <w:r>
        <w:t>‘</w:t>
      </w:r>
      <w:r w:rsidR="000931D0" w:rsidRPr="00C1372B">
        <w:t xml:space="preserve">let </w:t>
      </w:r>
      <w:r w:rsidR="000931D0">
        <w:t xml:space="preserve">that </w:t>
      </w:r>
      <w:r w:rsidR="000931D0" w:rsidRPr="00C1372B">
        <w:t xml:space="preserve">younger sister </w:t>
      </w:r>
      <w:r w:rsidR="000931D0">
        <w:t>have light skin</w:t>
      </w:r>
      <w:r w:rsidR="000931D0" w:rsidRPr="00C1372B">
        <w:t>, (</w:t>
      </w:r>
      <w:r w:rsidR="000931D0">
        <w:t xml:space="preserve">let </w:t>
      </w:r>
      <w:r w:rsidR="000931D0" w:rsidRPr="00C1372B">
        <w:t>her</w:t>
      </w:r>
      <w:r w:rsidR="000931D0">
        <w:t xml:space="preserve"> have</w:t>
      </w:r>
      <w:r w:rsidR="000931D0" w:rsidRPr="00C1372B">
        <w:t xml:space="preserve">) hair </w:t>
      </w:r>
      <w:r w:rsidR="000931D0">
        <w:t>that</w:t>
      </w:r>
      <w:r>
        <w:t>’</w:t>
      </w:r>
      <w:r w:rsidR="000931D0">
        <w:t xml:space="preserve">s long </w:t>
      </w:r>
      <w:r w:rsidR="000931D0" w:rsidRPr="00C1372B">
        <w:t>down to her bot</w:t>
      </w:r>
      <w:r w:rsidR="000931D0">
        <w:t xml:space="preserve">tom, </w:t>
      </w:r>
      <w:r w:rsidR="000931D0" w:rsidRPr="00727E5B">
        <w:rPr>
          <w:rStyle w:val="ChBlueBold"/>
        </w:rPr>
        <w:t>you</w:t>
      </w:r>
      <w:r w:rsidR="000931D0">
        <w:rPr>
          <w:rStyle w:val="ChBlueBold"/>
        </w:rPr>
        <w:t>, however</w:t>
      </w:r>
      <w:r w:rsidR="000931D0">
        <w:t>, go (your own way)</w:t>
      </w:r>
      <w:r>
        <w:t>’</w:t>
      </w:r>
      <w:r w:rsidR="000931D0">
        <w:t xml:space="preserve"> (Lit. </w:t>
      </w:r>
      <w:r>
        <w:t>‘</w:t>
      </w:r>
      <w:r w:rsidR="000931D0" w:rsidRPr="00727E5B">
        <w:rPr>
          <w:rStyle w:val="ChBlueBold"/>
        </w:rPr>
        <w:t>that you</w:t>
      </w:r>
      <w:r>
        <w:t>’</w:t>
      </w:r>
      <w:r w:rsidR="000931D0">
        <w:t xml:space="preserve">) </w:t>
      </w:r>
      <w:r w:rsidR="000931D0" w:rsidRPr="00727E5B">
        <w:rPr>
          <w:rStyle w:val="ExampleSource"/>
        </w:rPr>
        <w:t>[081115-001a-Cv.0244]</w:t>
      </w:r>
    </w:p>
    <w:p w14:paraId="6C50936E" w14:textId="0B71ABC1" w:rsidR="000931D0" w:rsidRDefault="000931D0" w:rsidP="00245645">
      <w:pPr>
        <w:pStyle w:val="Body0005after"/>
        <w:rPr>
          <w:lang w:eastAsia="en-US"/>
        </w:rPr>
      </w:pPr>
      <w:r>
        <w:rPr>
          <w:lang w:eastAsia="en-US"/>
        </w:rPr>
        <w:t xml:space="preserve">In the third set in </w:t>
      </w:r>
      <w:r>
        <w:fldChar w:fldCharType="begin"/>
      </w:r>
      <w:r>
        <w:instrText xml:space="preserve"> REF _Ref338955298 \h </w:instrText>
      </w:r>
      <w:r>
        <w:fldChar w:fldCharType="separate"/>
      </w:r>
      <w:r w:rsidR="00154D81">
        <w:t>(</w:t>
      </w:r>
      <w:r w:rsidR="00154D81">
        <w:rPr>
          <w:noProof/>
        </w:rPr>
        <w:t>31</w:t>
      </w:r>
      <w:r w:rsidR="00154D81">
        <w:t>)</w:t>
      </w:r>
      <w:r>
        <w:fldChar w:fldCharType="end"/>
      </w:r>
      <w:r w:rsidR="00EC0618">
        <w:t>,</w:t>
      </w:r>
      <w:r>
        <w:t xml:space="preserve"> the demonstratives modify temporal adverbs, thereby signaling temporal contrasts. </w:t>
      </w:r>
      <w:r w:rsidRPr="00FD0960">
        <w:t xml:space="preserve">In </w:t>
      </w:r>
      <w:r>
        <w:fldChar w:fldCharType="begin"/>
      </w:r>
      <w:r>
        <w:instrText xml:space="preserve"> REF _Ref338955298 \h </w:instrText>
      </w:r>
      <w:r>
        <w:fldChar w:fldCharType="separate"/>
      </w:r>
      <w:r w:rsidR="00154D81">
        <w:t>(</w:t>
      </w:r>
      <w:r w:rsidR="00154D81">
        <w:rPr>
          <w:noProof/>
        </w:rPr>
        <w:t>31</w:t>
      </w:r>
      <w:r w:rsidR="00154D81">
        <w:t>)</w:t>
      </w:r>
      <w:r>
        <w:fldChar w:fldCharType="end"/>
      </w:r>
      <w:r w:rsidRPr="00FD0960">
        <w:t xml:space="preserve">, </w:t>
      </w:r>
      <w:r>
        <w:t xml:space="preserve">a wife and her husband </w:t>
      </w:r>
      <w:r w:rsidRPr="00FD0960">
        <w:t xml:space="preserve">recount how a young man damaged his leg during a motorbike accident. </w:t>
      </w:r>
      <w:r>
        <w:t xml:space="preserve">In </w:t>
      </w:r>
      <w:r>
        <w:rPr>
          <w:lang w:eastAsia="en-US"/>
        </w:rPr>
        <w:fldChar w:fldCharType="begin"/>
      </w:r>
      <w:r>
        <w:rPr>
          <w:lang w:eastAsia="en-US"/>
        </w:rPr>
        <w:instrText xml:space="preserve"> REF _Ref320364632 \h </w:instrText>
      </w:r>
      <w:r>
        <w:rPr>
          <w:lang w:eastAsia="en-US"/>
        </w:rPr>
      </w:r>
      <w:r>
        <w:rPr>
          <w:lang w:eastAsia="en-US"/>
        </w:rPr>
        <w:fldChar w:fldCharType="separate"/>
      </w:r>
      <w:r w:rsidR="00154D81">
        <w:t>(</w:t>
      </w:r>
      <w:r w:rsidR="00154D81">
        <w:rPr>
          <w:noProof/>
        </w:rPr>
        <w:t>31</w:t>
      </w:r>
      <w:r>
        <w:rPr>
          <w:lang w:eastAsia="en-US"/>
        </w:rPr>
        <w:fldChar w:fldCharType="end"/>
      </w:r>
      <w:r w:rsidR="00E252B2">
        <w:rPr>
          <w:lang w:eastAsia="en-US"/>
        </w:rPr>
        <w:fldChar w:fldCharType="begin"/>
      </w:r>
      <w:r w:rsidR="00E252B2">
        <w:rPr>
          <w:lang w:eastAsia="en-US"/>
        </w:rPr>
        <w:instrText xml:space="preserve"> REF _Ref363302268 \n \h </w:instrText>
      </w:r>
      <w:r w:rsidR="00E252B2">
        <w:rPr>
          <w:lang w:eastAsia="en-US"/>
        </w:rPr>
      </w:r>
      <w:r w:rsidR="00E252B2">
        <w:rPr>
          <w:lang w:eastAsia="en-US"/>
        </w:rPr>
        <w:fldChar w:fldCharType="separate"/>
      </w:r>
      <w:r w:rsidR="00154D81">
        <w:rPr>
          <w:cs/>
          <w:lang w:eastAsia="en-US"/>
        </w:rPr>
        <w:t>‎</w:t>
      </w:r>
      <w:r w:rsidR="00154D81">
        <w:rPr>
          <w:lang w:eastAsia="en-US"/>
        </w:rPr>
        <w:t>a</w:t>
      </w:r>
      <w:r w:rsidR="00E252B2">
        <w:rPr>
          <w:lang w:eastAsia="en-US"/>
        </w:rPr>
        <w:fldChar w:fldCharType="end"/>
      </w:r>
      <w:r>
        <w:rPr>
          <w:lang w:eastAsia="en-US"/>
        </w:rPr>
        <w:t xml:space="preserve">) the wife </w:t>
      </w:r>
      <w:r>
        <w:t xml:space="preserve">relates that </w:t>
      </w:r>
      <w:r w:rsidRPr="00F74C11">
        <w:rPr>
          <w:rStyle w:val="ChItalBold"/>
        </w:rPr>
        <w:t>skarang</w:t>
      </w:r>
      <w:r>
        <w:t xml:space="preserve"> </w:t>
      </w:r>
      <w:r w:rsidR="00B7093A">
        <w:t>‘</w:t>
      </w:r>
      <w:r>
        <w:t>now</w:t>
      </w:r>
      <w:r w:rsidR="00B7093A">
        <w:t>’</w:t>
      </w:r>
      <w:r>
        <w:t xml:space="preserve"> the</w:t>
      </w:r>
      <w:r>
        <w:rPr>
          <w:lang w:eastAsia="en-US"/>
        </w:rPr>
        <w:t xml:space="preserve"> referent walks crookedly. Her husband continues the narrative in </w:t>
      </w:r>
      <w:r>
        <w:rPr>
          <w:lang w:eastAsia="en-US"/>
        </w:rPr>
        <w:fldChar w:fldCharType="begin"/>
      </w:r>
      <w:r>
        <w:rPr>
          <w:lang w:eastAsia="en-US"/>
        </w:rPr>
        <w:instrText xml:space="preserve"> REF _Ref320364632 \h </w:instrText>
      </w:r>
      <w:r>
        <w:rPr>
          <w:lang w:eastAsia="en-US"/>
        </w:rPr>
      </w:r>
      <w:r>
        <w:rPr>
          <w:lang w:eastAsia="en-US"/>
        </w:rPr>
        <w:fldChar w:fldCharType="separate"/>
      </w:r>
      <w:r w:rsidR="00154D81">
        <w:t>(</w:t>
      </w:r>
      <w:r w:rsidR="00154D81">
        <w:rPr>
          <w:noProof/>
        </w:rPr>
        <w:t>31</w:t>
      </w:r>
      <w:r>
        <w:rPr>
          <w:lang w:eastAsia="en-US"/>
        </w:rPr>
        <w:fldChar w:fldCharType="end"/>
      </w:r>
      <w:r w:rsidR="00E252B2">
        <w:rPr>
          <w:lang w:eastAsia="en-US"/>
        </w:rPr>
        <w:fldChar w:fldCharType="begin"/>
      </w:r>
      <w:r w:rsidR="00E252B2">
        <w:rPr>
          <w:lang w:eastAsia="en-US"/>
        </w:rPr>
        <w:instrText xml:space="preserve"> REF _Ref363302270 \n \h </w:instrText>
      </w:r>
      <w:r w:rsidR="00E252B2">
        <w:rPr>
          <w:lang w:eastAsia="en-US"/>
        </w:rPr>
      </w:r>
      <w:r w:rsidR="00E252B2">
        <w:rPr>
          <w:lang w:eastAsia="en-US"/>
        </w:rPr>
        <w:fldChar w:fldCharType="separate"/>
      </w:r>
      <w:r w:rsidR="00154D81">
        <w:rPr>
          <w:cs/>
          <w:lang w:eastAsia="en-US"/>
        </w:rPr>
        <w:t>‎</w:t>
      </w:r>
      <w:r w:rsidR="00154D81">
        <w:rPr>
          <w:lang w:eastAsia="en-US"/>
        </w:rPr>
        <w:t>b</w:t>
      </w:r>
      <w:r w:rsidR="00E252B2">
        <w:rPr>
          <w:lang w:eastAsia="en-US"/>
        </w:rPr>
        <w:fldChar w:fldCharType="end"/>
      </w:r>
      <w:r>
        <w:rPr>
          <w:lang w:eastAsia="en-US"/>
        </w:rPr>
        <w:t xml:space="preserve">) with a contrastive statement in which </w:t>
      </w:r>
      <w:r w:rsidRPr="000D2A0D">
        <w:rPr>
          <w:rStyle w:val="ChItalBold"/>
        </w:rPr>
        <w:t>itu</w:t>
      </w:r>
      <w:r>
        <w:rPr>
          <w:lang w:eastAsia="en-US"/>
        </w:rPr>
        <w:t xml:space="preserve"> </w:t>
      </w:r>
      <w:r w:rsidR="00B7093A">
        <w:rPr>
          <w:lang w:eastAsia="en-US"/>
        </w:rPr>
        <w:t>‘</w:t>
      </w:r>
      <w:r w:rsidRPr="0099608C">
        <w:rPr>
          <w:rStyle w:val="ChSmallCaps"/>
        </w:rPr>
        <w:t>d.dist</w:t>
      </w:r>
      <w:r w:rsidR="00B7093A">
        <w:rPr>
          <w:lang w:eastAsia="en-US"/>
        </w:rPr>
        <w:t>’</w:t>
      </w:r>
      <w:r>
        <w:rPr>
          <w:lang w:eastAsia="en-US"/>
        </w:rPr>
        <w:t xml:space="preserve"> modifies the temporal adverb </w:t>
      </w:r>
      <w:r w:rsidRPr="000D2A0D">
        <w:rPr>
          <w:rStyle w:val="ChItalBold"/>
        </w:rPr>
        <w:t>dulu</w:t>
      </w:r>
      <w:r>
        <w:rPr>
          <w:lang w:eastAsia="en-US"/>
        </w:rPr>
        <w:t xml:space="preserve"> </w:t>
      </w:r>
      <w:r w:rsidR="00B7093A">
        <w:rPr>
          <w:lang w:eastAsia="en-US"/>
        </w:rPr>
        <w:t>‘</w:t>
      </w:r>
      <w:r w:rsidR="00B63238">
        <w:rPr>
          <w:lang w:eastAsia="en-US"/>
        </w:rPr>
        <w:t xml:space="preserve">first, </w:t>
      </w:r>
      <w:r w:rsidR="00E32502">
        <w:rPr>
          <w:lang w:eastAsia="en-US"/>
        </w:rPr>
        <w:t>in the past</w:t>
      </w:r>
      <w:r w:rsidR="00B7093A">
        <w:rPr>
          <w:lang w:eastAsia="en-US"/>
        </w:rPr>
        <w:t>’</w:t>
      </w:r>
      <w:r>
        <w:rPr>
          <w:lang w:eastAsia="en-US"/>
        </w:rPr>
        <w:t xml:space="preserve">, thereby signaling a temporal contrast: </w:t>
      </w:r>
      <w:r w:rsidRPr="00684359">
        <w:rPr>
          <w:rStyle w:val="ChItalBold"/>
        </w:rPr>
        <w:t>dulu itu</w:t>
      </w:r>
      <w:r>
        <w:rPr>
          <w:lang w:eastAsia="en-US"/>
        </w:rPr>
        <w:t xml:space="preserve"> </w:t>
      </w:r>
      <w:r w:rsidR="00B7093A">
        <w:rPr>
          <w:lang w:eastAsia="en-US"/>
        </w:rPr>
        <w:t>‘</w:t>
      </w:r>
      <w:r>
        <w:rPr>
          <w:lang w:eastAsia="en-US"/>
        </w:rPr>
        <w:t>in the past, however</w:t>
      </w:r>
      <w:r w:rsidR="00B7093A">
        <w:rPr>
          <w:lang w:eastAsia="en-US"/>
        </w:rPr>
        <w:t>’</w:t>
      </w:r>
      <w:r>
        <w:rPr>
          <w:lang w:eastAsia="en-US"/>
        </w:rPr>
        <w:t>. Subsequently, the wife further elaborates on the referent</w:t>
      </w:r>
      <w:r w:rsidR="00B7093A">
        <w:rPr>
          <w:lang w:eastAsia="en-US"/>
        </w:rPr>
        <w:t>’</w:t>
      </w:r>
      <w:r>
        <w:rPr>
          <w:lang w:eastAsia="en-US"/>
        </w:rPr>
        <w:t xml:space="preserve">s condition. She concludes the exchange with yet another contrastive statement in </w:t>
      </w:r>
      <w:r>
        <w:rPr>
          <w:lang w:eastAsia="en-US"/>
        </w:rPr>
        <w:fldChar w:fldCharType="begin"/>
      </w:r>
      <w:r>
        <w:rPr>
          <w:lang w:eastAsia="en-US"/>
        </w:rPr>
        <w:instrText xml:space="preserve"> REF _Ref320364632 \h </w:instrText>
      </w:r>
      <w:r>
        <w:rPr>
          <w:lang w:eastAsia="en-US"/>
        </w:rPr>
      </w:r>
      <w:r>
        <w:rPr>
          <w:lang w:eastAsia="en-US"/>
        </w:rPr>
        <w:fldChar w:fldCharType="separate"/>
      </w:r>
      <w:r w:rsidR="00154D81">
        <w:t>(</w:t>
      </w:r>
      <w:r w:rsidR="00154D81">
        <w:rPr>
          <w:noProof/>
        </w:rPr>
        <w:t>31</w:t>
      </w:r>
      <w:r>
        <w:rPr>
          <w:lang w:eastAsia="en-US"/>
        </w:rPr>
        <w:fldChar w:fldCharType="end"/>
      </w:r>
      <w:r w:rsidR="00E252B2">
        <w:rPr>
          <w:lang w:eastAsia="en-US"/>
        </w:rPr>
        <w:fldChar w:fldCharType="begin"/>
      </w:r>
      <w:r w:rsidR="00E252B2">
        <w:rPr>
          <w:lang w:eastAsia="en-US"/>
        </w:rPr>
        <w:instrText xml:space="preserve"> REF _Ref320373858 \n \h </w:instrText>
      </w:r>
      <w:r w:rsidR="00E252B2">
        <w:rPr>
          <w:lang w:eastAsia="en-US"/>
        </w:rPr>
      </w:r>
      <w:r w:rsidR="00E252B2">
        <w:rPr>
          <w:lang w:eastAsia="en-US"/>
        </w:rPr>
        <w:fldChar w:fldCharType="separate"/>
      </w:r>
      <w:r w:rsidR="00154D81">
        <w:rPr>
          <w:cs/>
          <w:lang w:eastAsia="en-US"/>
        </w:rPr>
        <w:t>‎</w:t>
      </w:r>
      <w:r w:rsidR="00154D81">
        <w:rPr>
          <w:lang w:eastAsia="en-US"/>
        </w:rPr>
        <w:t>c</w:t>
      </w:r>
      <w:r w:rsidR="00E252B2">
        <w:rPr>
          <w:lang w:eastAsia="en-US"/>
        </w:rPr>
        <w:fldChar w:fldCharType="end"/>
      </w:r>
      <w:r>
        <w:rPr>
          <w:lang w:eastAsia="en-US"/>
        </w:rPr>
        <w:t xml:space="preserve">) in which </w:t>
      </w:r>
      <w:r w:rsidRPr="00C508EF">
        <w:rPr>
          <w:rStyle w:val="ChItalBold"/>
        </w:rPr>
        <w:t>ini</w:t>
      </w:r>
      <w:r>
        <w:rPr>
          <w:lang w:eastAsia="en-US"/>
        </w:rPr>
        <w:t xml:space="preserve"> </w:t>
      </w:r>
      <w:r w:rsidR="00B7093A">
        <w:rPr>
          <w:lang w:eastAsia="en-US"/>
        </w:rPr>
        <w:t>‘</w:t>
      </w:r>
      <w:r w:rsidRPr="0099608C">
        <w:rPr>
          <w:rStyle w:val="ChSmallCaps"/>
        </w:rPr>
        <w:t>d.prox</w:t>
      </w:r>
      <w:r w:rsidR="00B7093A">
        <w:rPr>
          <w:lang w:eastAsia="en-US"/>
        </w:rPr>
        <w:t>’</w:t>
      </w:r>
      <w:r>
        <w:rPr>
          <w:lang w:eastAsia="en-US"/>
        </w:rPr>
        <w:t xml:space="preserve"> modifies the temporal adverb </w:t>
      </w:r>
      <w:r w:rsidRPr="00C508EF">
        <w:rPr>
          <w:rStyle w:val="ChItalBold"/>
        </w:rPr>
        <w:t>skarang</w:t>
      </w:r>
      <w:r>
        <w:rPr>
          <w:lang w:eastAsia="en-US"/>
        </w:rPr>
        <w:t xml:space="preserve"> </w:t>
      </w:r>
      <w:r w:rsidR="00B7093A">
        <w:rPr>
          <w:lang w:eastAsia="en-US"/>
        </w:rPr>
        <w:t>‘</w:t>
      </w:r>
      <w:r>
        <w:rPr>
          <w:lang w:eastAsia="en-US"/>
        </w:rPr>
        <w:t>now</w:t>
      </w:r>
      <w:r w:rsidR="00B7093A">
        <w:rPr>
          <w:lang w:eastAsia="en-US"/>
        </w:rPr>
        <w:t>’</w:t>
      </w:r>
      <w:r>
        <w:rPr>
          <w:lang w:eastAsia="en-US"/>
        </w:rPr>
        <w:t xml:space="preserve">, again signaling a temporal contrast: </w:t>
      </w:r>
      <w:r w:rsidRPr="00CB18D2">
        <w:rPr>
          <w:rStyle w:val="ChItalBold"/>
        </w:rPr>
        <w:t>skarang ini</w:t>
      </w:r>
      <w:r>
        <w:rPr>
          <w:lang w:eastAsia="en-US"/>
        </w:rPr>
        <w:t xml:space="preserve"> </w:t>
      </w:r>
      <w:r w:rsidR="00B7093A">
        <w:rPr>
          <w:lang w:eastAsia="en-US"/>
        </w:rPr>
        <w:t>‘</w:t>
      </w:r>
      <w:r>
        <w:rPr>
          <w:lang w:eastAsia="en-US"/>
        </w:rPr>
        <w:t>(it</w:t>
      </w:r>
      <w:r w:rsidR="00B7093A">
        <w:rPr>
          <w:lang w:eastAsia="en-US"/>
        </w:rPr>
        <w:t>’</w:t>
      </w:r>
      <w:r>
        <w:rPr>
          <w:lang w:eastAsia="en-US"/>
        </w:rPr>
        <w:t>s) just now</w:t>
      </w:r>
      <w:r w:rsidR="00B7093A">
        <w:rPr>
          <w:lang w:eastAsia="en-US"/>
        </w:rPr>
        <w:t>’</w:t>
      </w:r>
      <w:r>
        <w:rPr>
          <w:lang w:eastAsia="en-US"/>
        </w:rPr>
        <w:t>.</w:t>
      </w:r>
    </w:p>
    <w:p w14:paraId="6A34E209" w14:textId="5367B4A1" w:rsidR="00D673A7" w:rsidRDefault="00D673A7" w:rsidP="00D673A7">
      <w:pPr>
        <w:pStyle w:val="ExampleTitle"/>
        <w:rPr>
          <w:lang w:eastAsia="en-US"/>
        </w:rPr>
      </w:pPr>
      <w:r>
        <w:rPr>
          <w:lang w:eastAsia="en-US"/>
        </w:rPr>
        <w:t>Demonstrative signaling contrast: Modifying temporal adverbs</w:t>
      </w:r>
    </w:p>
    <w:tbl>
      <w:tblPr>
        <w:tblW w:w="5535" w:type="dxa"/>
        <w:tblCellMar>
          <w:left w:w="42" w:type="dxa"/>
          <w:right w:w="42" w:type="dxa"/>
        </w:tblCellMar>
        <w:tblLook w:val="01E0" w:firstRow="1" w:lastRow="1" w:firstColumn="1" w:lastColumn="1" w:noHBand="0" w:noVBand="0"/>
      </w:tblPr>
      <w:tblGrid>
        <w:gridCol w:w="709"/>
        <w:gridCol w:w="360"/>
        <w:gridCol w:w="640"/>
        <w:gridCol w:w="806"/>
        <w:gridCol w:w="562"/>
        <w:gridCol w:w="673"/>
        <w:gridCol w:w="1067"/>
        <w:gridCol w:w="718"/>
      </w:tblGrid>
      <w:tr w:rsidR="00AC23C4" w:rsidRPr="00414A9C" w14:paraId="533F350D" w14:textId="77777777" w:rsidTr="00AC23C4">
        <w:tc>
          <w:tcPr>
            <w:tcW w:w="709" w:type="dxa"/>
            <w:shd w:val="clear" w:color="auto" w:fill="auto"/>
          </w:tcPr>
          <w:p w14:paraId="09D075E0" w14:textId="77777777" w:rsidR="000E71B5" w:rsidRPr="00243B92" w:rsidRDefault="000E71B5" w:rsidP="001D04AF">
            <w:pPr>
              <w:pStyle w:val="O0Nwnext"/>
            </w:pPr>
            <w:bookmarkStart w:id="3331" w:name="_Ref320364632"/>
            <w:bookmarkStart w:id="3332" w:name="_Ref338955298"/>
            <w:r>
              <w:t>(</w:t>
            </w:r>
            <w:fldSimple w:instr=" SEQ ( \* ARABIC \s 1 ">
              <w:r w:rsidR="00154D81">
                <w:rPr>
                  <w:noProof/>
                </w:rPr>
                <w:t>31</w:t>
              </w:r>
            </w:fldSimple>
            <w:bookmarkEnd w:id="3331"/>
            <w:r>
              <w:t>)</w:t>
            </w:r>
            <w:bookmarkEnd w:id="3332"/>
          </w:p>
        </w:tc>
        <w:bookmarkStart w:id="3333" w:name="_Ref363302268"/>
        <w:bookmarkEnd w:id="3333"/>
        <w:tc>
          <w:tcPr>
            <w:tcW w:w="360" w:type="dxa"/>
            <w:shd w:val="clear" w:color="auto" w:fill="auto"/>
          </w:tcPr>
          <w:p w14:paraId="1D46B67E" w14:textId="77777777" w:rsidR="000E71B5" w:rsidRPr="00243B92" w:rsidRDefault="000E71B5" w:rsidP="001D04AF">
            <w:pPr>
              <w:pStyle w:val="O0Nwnext"/>
            </w:pPr>
            <w:r w:rsidRPr="00482461">
              <w:fldChar w:fldCharType="begin"/>
            </w:r>
            <w:r w:rsidRPr="00482461">
              <w:instrText xml:space="preserve"> LISTNUM  NumberDefault \l 8 \s 1</w:instrText>
            </w:r>
            <w:r w:rsidRPr="00482461">
              <w:fldChar w:fldCharType="end">
                <w:numberingChange w:id="3334" w:author="Angela Kluge" w:date="2014-02-08T11:40:00Z" w:original="a."/>
              </w:fldChar>
            </w:r>
          </w:p>
        </w:tc>
        <w:tc>
          <w:tcPr>
            <w:tcW w:w="640" w:type="dxa"/>
            <w:shd w:val="clear" w:color="auto" w:fill="auto"/>
          </w:tcPr>
          <w:p w14:paraId="3CD3C861" w14:textId="77777777" w:rsidR="000E71B5" w:rsidRPr="005B18BD" w:rsidRDefault="000E71B5" w:rsidP="001D04AF">
            <w:pPr>
              <w:pStyle w:val="Text"/>
            </w:pPr>
            <w:r>
              <w:t>Wife</w:t>
            </w:r>
            <w:r w:rsidRPr="005B18BD">
              <w:t>:</w:t>
            </w:r>
          </w:p>
        </w:tc>
        <w:tc>
          <w:tcPr>
            <w:tcW w:w="806" w:type="dxa"/>
            <w:shd w:val="clear" w:color="auto" w:fill="auto"/>
          </w:tcPr>
          <w:p w14:paraId="23BB0B74" w14:textId="77777777" w:rsidR="000E71B5" w:rsidRPr="005B18BD" w:rsidRDefault="000E71B5" w:rsidP="001D04AF">
            <w:pPr>
              <w:pStyle w:val="Text"/>
            </w:pPr>
            <w:r w:rsidRPr="005B18BD">
              <w:t>skarang</w:t>
            </w:r>
          </w:p>
        </w:tc>
        <w:tc>
          <w:tcPr>
            <w:tcW w:w="562" w:type="dxa"/>
            <w:shd w:val="clear" w:color="auto" w:fill="auto"/>
          </w:tcPr>
          <w:p w14:paraId="59B32F4A" w14:textId="77777777" w:rsidR="000E71B5" w:rsidRPr="005B18BD" w:rsidRDefault="000E71B5" w:rsidP="001D04AF">
            <w:pPr>
              <w:pStyle w:val="Text"/>
            </w:pPr>
            <w:r w:rsidRPr="005B18BD">
              <w:t>ada</w:t>
            </w:r>
          </w:p>
        </w:tc>
        <w:tc>
          <w:tcPr>
            <w:tcW w:w="673" w:type="dxa"/>
            <w:shd w:val="clear" w:color="auto" w:fill="auto"/>
          </w:tcPr>
          <w:p w14:paraId="4A2A1508" w14:textId="77777777" w:rsidR="000E71B5" w:rsidRPr="005B18BD" w:rsidRDefault="000E71B5" w:rsidP="001D04AF">
            <w:pPr>
              <w:pStyle w:val="Text"/>
            </w:pPr>
            <w:r w:rsidRPr="005B18BD">
              <w:t>jalan</w:t>
            </w:r>
            <w:r>
              <w:t>g</w:t>
            </w:r>
          </w:p>
        </w:tc>
        <w:tc>
          <w:tcPr>
            <w:tcW w:w="1067" w:type="dxa"/>
            <w:shd w:val="clear" w:color="auto" w:fill="auto"/>
          </w:tcPr>
          <w:p w14:paraId="4B75A401" w14:textId="77777777" w:rsidR="000E71B5" w:rsidRPr="005B18BD" w:rsidRDefault="000E71B5" w:rsidP="001D04AF">
            <w:pPr>
              <w:pStyle w:val="Text"/>
            </w:pPr>
            <w:r w:rsidRPr="005B18BD">
              <w:t>bengko</w:t>
            </w:r>
            <w:r>
              <w:t>k</w:t>
            </w:r>
          </w:p>
        </w:tc>
        <w:tc>
          <w:tcPr>
            <w:tcW w:w="718" w:type="dxa"/>
            <w:shd w:val="clear" w:color="auto" w:fill="auto"/>
          </w:tcPr>
          <w:p w14:paraId="7B219ADE" w14:textId="77777777" w:rsidR="000E71B5" w:rsidRPr="005B18BD" w:rsidRDefault="000E71B5" w:rsidP="001D04AF">
            <w:pPr>
              <w:pStyle w:val="Text"/>
            </w:pPr>
            <w:r w:rsidRPr="005B18BD">
              <w:t>sediki</w:t>
            </w:r>
            <w:r>
              <w:t>t</w:t>
            </w:r>
          </w:p>
        </w:tc>
      </w:tr>
      <w:tr w:rsidR="00AC23C4" w:rsidRPr="00AC23C4" w14:paraId="212D4783" w14:textId="77777777" w:rsidTr="00AC23C4">
        <w:tc>
          <w:tcPr>
            <w:tcW w:w="709" w:type="dxa"/>
            <w:shd w:val="clear" w:color="auto" w:fill="auto"/>
          </w:tcPr>
          <w:p w14:paraId="3AE31E0C" w14:textId="77777777" w:rsidR="000E71B5" w:rsidRPr="00972EA5" w:rsidRDefault="000E71B5" w:rsidP="001D04AF">
            <w:pPr>
              <w:pStyle w:val="GlossEng"/>
            </w:pPr>
          </w:p>
        </w:tc>
        <w:tc>
          <w:tcPr>
            <w:tcW w:w="360" w:type="dxa"/>
            <w:shd w:val="clear" w:color="auto" w:fill="auto"/>
          </w:tcPr>
          <w:p w14:paraId="36048289" w14:textId="77777777" w:rsidR="000E71B5" w:rsidRPr="00243B92" w:rsidRDefault="000E71B5" w:rsidP="001D04AF">
            <w:pPr>
              <w:pStyle w:val="GlossEng"/>
            </w:pPr>
          </w:p>
        </w:tc>
        <w:tc>
          <w:tcPr>
            <w:tcW w:w="640" w:type="dxa"/>
            <w:shd w:val="clear" w:color="auto" w:fill="auto"/>
          </w:tcPr>
          <w:p w14:paraId="661082E1" w14:textId="77777777" w:rsidR="000E71B5" w:rsidRPr="005B18BD" w:rsidRDefault="000E71B5" w:rsidP="001D04AF">
            <w:pPr>
              <w:pStyle w:val="GlossEng"/>
            </w:pPr>
          </w:p>
        </w:tc>
        <w:tc>
          <w:tcPr>
            <w:tcW w:w="806" w:type="dxa"/>
            <w:shd w:val="clear" w:color="auto" w:fill="auto"/>
          </w:tcPr>
          <w:p w14:paraId="2279EC06" w14:textId="77777777" w:rsidR="000E71B5" w:rsidRPr="005B18BD" w:rsidRDefault="000E71B5" w:rsidP="001D04AF">
            <w:pPr>
              <w:pStyle w:val="GlossEng"/>
            </w:pPr>
            <w:r w:rsidRPr="005B18BD">
              <w:t>now</w:t>
            </w:r>
          </w:p>
        </w:tc>
        <w:tc>
          <w:tcPr>
            <w:tcW w:w="562" w:type="dxa"/>
            <w:shd w:val="clear" w:color="auto" w:fill="auto"/>
          </w:tcPr>
          <w:p w14:paraId="3A606671" w14:textId="77777777" w:rsidR="000E71B5" w:rsidRPr="005B18BD" w:rsidRDefault="000E71B5" w:rsidP="001D04AF">
            <w:pPr>
              <w:pStyle w:val="GlossEng"/>
            </w:pPr>
            <w:r>
              <w:t>exist</w:t>
            </w:r>
          </w:p>
        </w:tc>
        <w:tc>
          <w:tcPr>
            <w:tcW w:w="673" w:type="dxa"/>
            <w:shd w:val="clear" w:color="auto" w:fill="auto"/>
          </w:tcPr>
          <w:p w14:paraId="1F46C2BD" w14:textId="77777777" w:rsidR="000E71B5" w:rsidRPr="005B18BD" w:rsidRDefault="000E71B5" w:rsidP="001D04AF">
            <w:pPr>
              <w:pStyle w:val="GlossEng"/>
            </w:pPr>
            <w:r w:rsidRPr="005B18BD">
              <w:t>walk</w:t>
            </w:r>
          </w:p>
        </w:tc>
        <w:tc>
          <w:tcPr>
            <w:tcW w:w="1067" w:type="dxa"/>
            <w:shd w:val="clear" w:color="auto" w:fill="auto"/>
          </w:tcPr>
          <w:p w14:paraId="78A97D49" w14:textId="77777777" w:rsidR="000E71B5" w:rsidRPr="005B18BD" w:rsidRDefault="000E71B5" w:rsidP="001D04AF">
            <w:pPr>
              <w:pStyle w:val="GlossEng"/>
            </w:pPr>
            <w:r>
              <w:t>be.</w:t>
            </w:r>
            <w:r w:rsidRPr="005B18BD">
              <w:t>crooked</w:t>
            </w:r>
          </w:p>
        </w:tc>
        <w:tc>
          <w:tcPr>
            <w:tcW w:w="718" w:type="dxa"/>
            <w:shd w:val="clear" w:color="auto" w:fill="auto"/>
          </w:tcPr>
          <w:p w14:paraId="1938554E" w14:textId="77777777" w:rsidR="000E71B5" w:rsidRPr="005B18BD" w:rsidRDefault="000E71B5" w:rsidP="001D04AF">
            <w:pPr>
              <w:pStyle w:val="GlossEng"/>
            </w:pPr>
            <w:r w:rsidRPr="005B18BD">
              <w:t>few</w:t>
            </w:r>
          </w:p>
        </w:tc>
      </w:tr>
    </w:tbl>
    <w:p w14:paraId="611D2C94" w14:textId="2242D983" w:rsidR="000931D0" w:rsidRDefault="000931D0" w:rsidP="000931D0">
      <w:pPr>
        <w:pStyle w:val="FreeTranslIndent-2cmEng"/>
      </w:pPr>
      <w:r>
        <w:t xml:space="preserve">Wife: </w:t>
      </w:r>
      <w:r w:rsidR="00B7093A">
        <w:t>‘</w:t>
      </w:r>
      <w:r>
        <w:t>now he</w:t>
      </w:r>
      <w:r w:rsidR="00B7093A">
        <w:t>’</w:t>
      </w:r>
      <w:r>
        <w:t>s walking</w:t>
      </w:r>
      <w:r w:rsidR="000E71B5">
        <w:t xml:space="preserve"> a little crookedly (</w:t>
      </w:r>
      <w:r>
        <w:t>be</w:t>
      </w:r>
      <w:r w:rsidR="000E71B5">
        <w:t>cause of his motorbike accident)</w:t>
      </w:r>
      <w:r w:rsidR="00B7093A">
        <w:t>’</w:t>
      </w:r>
    </w:p>
    <w:tbl>
      <w:tblPr>
        <w:tblW w:w="5485" w:type="dxa"/>
        <w:tblCellMar>
          <w:left w:w="42" w:type="dxa"/>
          <w:right w:w="42" w:type="dxa"/>
        </w:tblCellMar>
        <w:tblLook w:val="01E0" w:firstRow="1" w:lastRow="1" w:firstColumn="1" w:lastColumn="1" w:noHBand="0" w:noVBand="0"/>
      </w:tblPr>
      <w:tblGrid>
        <w:gridCol w:w="709"/>
        <w:gridCol w:w="360"/>
        <w:gridCol w:w="951"/>
        <w:gridCol w:w="574"/>
        <w:gridCol w:w="706"/>
        <w:gridCol w:w="489"/>
        <w:gridCol w:w="673"/>
        <w:gridCol w:w="1023"/>
      </w:tblGrid>
      <w:tr w:rsidR="00AC23C4" w:rsidRPr="00414A9C" w14:paraId="01665F8B" w14:textId="77777777" w:rsidTr="00B63238">
        <w:tc>
          <w:tcPr>
            <w:tcW w:w="709" w:type="dxa"/>
            <w:shd w:val="clear" w:color="auto" w:fill="auto"/>
          </w:tcPr>
          <w:p w14:paraId="37440840" w14:textId="77777777" w:rsidR="000931D0" w:rsidRPr="00972EA5" w:rsidRDefault="000931D0" w:rsidP="00C32379">
            <w:pPr>
              <w:pStyle w:val="O0Nwnext"/>
            </w:pPr>
          </w:p>
        </w:tc>
        <w:bookmarkStart w:id="3335" w:name="_Ref363302270"/>
        <w:bookmarkEnd w:id="3335"/>
        <w:tc>
          <w:tcPr>
            <w:tcW w:w="360" w:type="dxa"/>
            <w:shd w:val="clear" w:color="auto" w:fill="auto"/>
          </w:tcPr>
          <w:p w14:paraId="47FD5AF6" w14:textId="77777777" w:rsidR="000931D0" w:rsidRPr="00243B92" w:rsidRDefault="000931D0" w:rsidP="001D04AF">
            <w:pPr>
              <w:pStyle w:val="O0Nwnext"/>
            </w:pPr>
            <w:r w:rsidRPr="00482461">
              <w:fldChar w:fldCharType="begin"/>
            </w:r>
            <w:r w:rsidRPr="00482461">
              <w:instrText xml:space="preserve"> LISTNUM  NumberDefault \l 8 </w:instrText>
            </w:r>
            <w:r w:rsidRPr="00482461">
              <w:fldChar w:fldCharType="end">
                <w:numberingChange w:id="3336" w:author="Angela Kluge" w:date="2014-02-08T11:40:00Z" w:original="b."/>
              </w:fldChar>
            </w:r>
          </w:p>
        </w:tc>
        <w:tc>
          <w:tcPr>
            <w:tcW w:w="951" w:type="dxa"/>
            <w:shd w:val="clear" w:color="auto" w:fill="auto"/>
          </w:tcPr>
          <w:p w14:paraId="5D9775CB" w14:textId="77777777" w:rsidR="000931D0" w:rsidRPr="005B18BD" w:rsidRDefault="000931D0" w:rsidP="001D04AF">
            <w:pPr>
              <w:pStyle w:val="Text"/>
            </w:pPr>
            <w:r>
              <w:t>Husband</w:t>
            </w:r>
            <w:r w:rsidRPr="005B18BD">
              <w:t>:</w:t>
            </w:r>
          </w:p>
        </w:tc>
        <w:tc>
          <w:tcPr>
            <w:tcW w:w="574" w:type="dxa"/>
            <w:shd w:val="clear" w:color="auto" w:fill="auto"/>
          </w:tcPr>
          <w:p w14:paraId="168ED234" w14:textId="77777777" w:rsidR="000931D0" w:rsidRPr="00D539D4" w:rsidRDefault="000931D0" w:rsidP="001D04AF">
            <w:pPr>
              <w:pStyle w:val="Text"/>
              <w:rPr>
                <w:rStyle w:val="ChBlueBold"/>
              </w:rPr>
            </w:pPr>
            <w:r w:rsidRPr="00D539D4">
              <w:rPr>
                <w:rStyle w:val="ChBlueBold"/>
              </w:rPr>
              <w:t>dulu</w:t>
            </w:r>
          </w:p>
        </w:tc>
        <w:tc>
          <w:tcPr>
            <w:tcW w:w="706" w:type="dxa"/>
            <w:shd w:val="clear" w:color="auto" w:fill="auto"/>
          </w:tcPr>
          <w:p w14:paraId="0022C61F" w14:textId="77777777" w:rsidR="000931D0" w:rsidRPr="00D539D4" w:rsidRDefault="000931D0" w:rsidP="001D04AF">
            <w:pPr>
              <w:pStyle w:val="Text"/>
              <w:rPr>
                <w:rStyle w:val="ChBlueBold"/>
              </w:rPr>
            </w:pPr>
            <w:r w:rsidRPr="00D539D4">
              <w:rPr>
                <w:rStyle w:val="ChBlueBold"/>
              </w:rPr>
              <w:t>itu</w:t>
            </w:r>
          </w:p>
        </w:tc>
        <w:tc>
          <w:tcPr>
            <w:tcW w:w="489" w:type="dxa"/>
            <w:shd w:val="clear" w:color="auto" w:fill="auto"/>
          </w:tcPr>
          <w:p w14:paraId="511753B3" w14:textId="77777777" w:rsidR="000931D0" w:rsidRPr="00D9047D" w:rsidRDefault="000931D0" w:rsidP="001D04AF">
            <w:pPr>
              <w:pStyle w:val="Text"/>
            </w:pPr>
            <w:r w:rsidRPr="00D9047D">
              <w:t>de</w:t>
            </w:r>
          </w:p>
        </w:tc>
        <w:tc>
          <w:tcPr>
            <w:tcW w:w="673" w:type="dxa"/>
            <w:shd w:val="clear" w:color="auto" w:fill="auto"/>
          </w:tcPr>
          <w:p w14:paraId="06F2DBF7" w14:textId="77777777" w:rsidR="000931D0" w:rsidRPr="00D9047D" w:rsidRDefault="000931D0" w:rsidP="001D04AF">
            <w:pPr>
              <w:pStyle w:val="Text"/>
            </w:pPr>
            <w:r w:rsidRPr="00D9047D">
              <w:t>jalan</w:t>
            </w:r>
            <w:r w:rsidR="00C32379">
              <w:t>g</w:t>
            </w:r>
          </w:p>
        </w:tc>
        <w:tc>
          <w:tcPr>
            <w:tcW w:w="1023" w:type="dxa"/>
            <w:shd w:val="clear" w:color="auto" w:fill="auto"/>
          </w:tcPr>
          <w:p w14:paraId="2DED3DBE" w14:textId="77777777" w:rsidR="000931D0" w:rsidRPr="00D9047D" w:rsidRDefault="000931D0" w:rsidP="001D04AF">
            <w:pPr>
              <w:pStyle w:val="Text"/>
            </w:pPr>
            <w:r w:rsidRPr="00D9047D">
              <w:t>lurus</w:t>
            </w:r>
          </w:p>
        </w:tc>
      </w:tr>
      <w:tr w:rsidR="00AC23C4" w:rsidRPr="00AC23C4" w14:paraId="7DB864AA" w14:textId="77777777" w:rsidTr="00B63238">
        <w:tc>
          <w:tcPr>
            <w:tcW w:w="709" w:type="dxa"/>
            <w:shd w:val="clear" w:color="auto" w:fill="auto"/>
          </w:tcPr>
          <w:p w14:paraId="4F6C0FD7" w14:textId="77777777" w:rsidR="000931D0" w:rsidRPr="00972EA5" w:rsidRDefault="000931D0" w:rsidP="001D04AF">
            <w:pPr>
              <w:pStyle w:val="GlossEng"/>
            </w:pPr>
          </w:p>
        </w:tc>
        <w:tc>
          <w:tcPr>
            <w:tcW w:w="360" w:type="dxa"/>
            <w:shd w:val="clear" w:color="auto" w:fill="auto"/>
          </w:tcPr>
          <w:p w14:paraId="7FA89BB8" w14:textId="77777777" w:rsidR="000931D0" w:rsidRPr="00243B92" w:rsidRDefault="000931D0" w:rsidP="001D04AF">
            <w:pPr>
              <w:pStyle w:val="GlossEng"/>
            </w:pPr>
          </w:p>
        </w:tc>
        <w:tc>
          <w:tcPr>
            <w:tcW w:w="951" w:type="dxa"/>
            <w:shd w:val="clear" w:color="auto" w:fill="auto"/>
          </w:tcPr>
          <w:p w14:paraId="026AEDBD" w14:textId="77777777" w:rsidR="000931D0" w:rsidRPr="005B18BD" w:rsidRDefault="000931D0" w:rsidP="001D04AF">
            <w:pPr>
              <w:pStyle w:val="GlossEng"/>
            </w:pPr>
          </w:p>
        </w:tc>
        <w:tc>
          <w:tcPr>
            <w:tcW w:w="574" w:type="dxa"/>
            <w:shd w:val="clear" w:color="auto" w:fill="auto"/>
          </w:tcPr>
          <w:p w14:paraId="5B2F23EE" w14:textId="2603B9E1" w:rsidR="000931D0" w:rsidRPr="00D9047D" w:rsidRDefault="00B63238" w:rsidP="001D04AF">
            <w:pPr>
              <w:pStyle w:val="GlossEng"/>
            </w:pPr>
            <w:r>
              <w:t>first</w:t>
            </w:r>
          </w:p>
        </w:tc>
        <w:tc>
          <w:tcPr>
            <w:tcW w:w="706" w:type="dxa"/>
            <w:shd w:val="clear" w:color="auto" w:fill="auto"/>
          </w:tcPr>
          <w:p w14:paraId="3A824B1D" w14:textId="77777777" w:rsidR="000931D0" w:rsidRPr="0099608C" w:rsidRDefault="006C11DC" w:rsidP="001D04AF">
            <w:pPr>
              <w:pStyle w:val="GlossEng"/>
              <w:rPr>
                <w:rStyle w:val="ChSmallCaps"/>
              </w:rPr>
            </w:pPr>
            <w:r>
              <w:rPr>
                <w:rStyle w:val="ChSmallCaps"/>
              </w:rPr>
              <w:t>d.dist</w:t>
            </w:r>
          </w:p>
        </w:tc>
        <w:tc>
          <w:tcPr>
            <w:tcW w:w="489" w:type="dxa"/>
            <w:shd w:val="clear" w:color="auto" w:fill="auto"/>
          </w:tcPr>
          <w:p w14:paraId="3388665C" w14:textId="77777777" w:rsidR="000931D0" w:rsidRPr="0099608C" w:rsidRDefault="000931D0" w:rsidP="001D04AF">
            <w:pPr>
              <w:pStyle w:val="GlossEng"/>
              <w:rPr>
                <w:rStyle w:val="ChSmallCaps"/>
              </w:rPr>
            </w:pPr>
            <w:r w:rsidRPr="0099608C">
              <w:rPr>
                <w:rStyle w:val="ChSmallCaps"/>
              </w:rPr>
              <w:t>3sg</w:t>
            </w:r>
          </w:p>
        </w:tc>
        <w:tc>
          <w:tcPr>
            <w:tcW w:w="673" w:type="dxa"/>
            <w:shd w:val="clear" w:color="auto" w:fill="auto"/>
          </w:tcPr>
          <w:p w14:paraId="12CBB490" w14:textId="77777777" w:rsidR="000931D0" w:rsidRPr="00D9047D" w:rsidRDefault="000931D0" w:rsidP="001D04AF">
            <w:pPr>
              <w:pStyle w:val="GlossEng"/>
            </w:pPr>
            <w:r w:rsidRPr="00D9047D">
              <w:t>walk</w:t>
            </w:r>
          </w:p>
        </w:tc>
        <w:tc>
          <w:tcPr>
            <w:tcW w:w="1023" w:type="dxa"/>
            <w:shd w:val="clear" w:color="auto" w:fill="auto"/>
          </w:tcPr>
          <w:p w14:paraId="2BDAA353" w14:textId="77777777" w:rsidR="000931D0" w:rsidRPr="00D9047D" w:rsidRDefault="000931D0" w:rsidP="001D04AF">
            <w:pPr>
              <w:pStyle w:val="GlossEng"/>
            </w:pPr>
            <w:r>
              <w:t>be.</w:t>
            </w:r>
            <w:r w:rsidRPr="00D9047D">
              <w:t>straight</w:t>
            </w:r>
          </w:p>
        </w:tc>
      </w:tr>
    </w:tbl>
    <w:p w14:paraId="25FAD2D5" w14:textId="12BBB6AA" w:rsidR="000931D0" w:rsidRPr="002B1870" w:rsidRDefault="000931D0" w:rsidP="000931D0">
      <w:pPr>
        <w:pStyle w:val="FreeTranslIndent-2cmEng"/>
      </w:pPr>
      <w:r>
        <w:t xml:space="preserve">Husband: </w:t>
      </w:r>
      <w:r w:rsidR="00B7093A">
        <w:t>‘</w:t>
      </w:r>
      <w:r>
        <w:rPr>
          <w:rStyle w:val="ChBlueBold"/>
        </w:rPr>
        <w:t>in the past, however</w:t>
      </w:r>
      <w:r w:rsidRPr="00134694">
        <w:t xml:space="preserve">, </w:t>
      </w:r>
      <w:r w:rsidRPr="00C520AC">
        <w:t>he walked straight</w:t>
      </w:r>
      <w:r w:rsidR="00B7093A">
        <w:t>’</w:t>
      </w:r>
    </w:p>
    <w:tbl>
      <w:tblPr>
        <w:tblW w:w="5986" w:type="dxa"/>
        <w:tblCellMar>
          <w:left w:w="42" w:type="dxa"/>
          <w:right w:w="42" w:type="dxa"/>
        </w:tblCellMar>
        <w:tblLook w:val="01E0" w:firstRow="1" w:lastRow="1" w:firstColumn="1" w:lastColumn="1" w:noHBand="0" w:noVBand="0"/>
      </w:tblPr>
      <w:tblGrid>
        <w:gridCol w:w="709"/>
        <w:gridCol w:w="425"/>
        <w:gridCol w:w="641"/>
        <w:gridCol w:w="284"/>
        <w:gridCol w:w="590"/>
        <w:gridCol w:w="187"/>
        <w:gridCol w:w="589"/>
        <w:gridCol w:w="478"/>
        <w:gridCol w:w="277"/>
        <w:gridCol w:w="500"/>
        <w:gridCol w:w="61"/>
        <w:gridCol w:w="468"/>
        <w:gridCol w:w="777"/>
      </w:tblGrid>
      <w:tr w:rsidR="00AC23C4" w:rsidRPr="00414A9C" w14:paraId="08624A08" w14:textId="77777777" w:rsidTr="00245645">
        <w:tc>
          <w:tcPr>
            <w:tcW w:w="709" w:type="dxa"/>
            <w:shd w:val="clear" w:color="auto" w:fill="auto"/>
          </w:tcPr>
          <w:p w14:paraId="2276FFA3" w14:textId="77777777" w:rsidR="000931D0" w:rsidRPr="00972EA5" w:rsidRDefault="000931D0" w:rsidP="001D04AF">
            <w:pPr>
              <w:pStyle w:val="O0Nwnext"/>
            </w:pPr>
          </w:p>
        </w:tc>
        <w:bookmarkStart w:id="3337" w:name="_Ref320373858"/>
        <w:bookmarkEnd w:id="3337"/>
        <w:tc>
          <w:tcPr>
            <w:tcW w:w="425" w:type="dxa"/>
            <w:shd w:val="clear" w:color="auto" w:fill="auto"/>
          </w:tcPr>
          <w:p w14:paraId="4A39C3EA" w14:textId="77777777" w:rsidR="000931D0" w:rsidRPr="00313BC4" w:rsidRDefault="000931D0" w:rsidP="001D04AF">
            <w:pPr>
              <w:pStyle w:val="O0Nwnext"/>
            </w:pPr>
            <w:r w:rsidRPr="00482461">
              <w:fldChar w:fldCharType="begin"/>
            </w:r>
            <w:r w:rsidRPr="00482461">
              <w:instrText xml:space="preserve"> LISTNUM  NumberDefault \l 8 </w:instrText>
            </w:r>
            <w:r w:rsidRPr="00482461">
              <w:fldChar w:fldCharType="end">
                <w:numberingChange w:id="3338" w:author="Angela Kluge" w:date="2014-02-08T11:40:00Z" w:original="c."/>
              </w:fldChar>
            </w:r>
          </w:p>
        </w:tc>
        <w:tc>
          <w:tcPr>
            <w:tcW w:w="641" w:type="dxa"/>
            <w:shd w:val="clear" w:color="auto" w:fill="auto"/>
          </w:tcPr>
          <w:p w14:paraId="251DCE96" w14:textId="77777777" w:rsidR="000931D0" w:rsidRPr="005B18BD" w:rsidRDefault="000931D0" w:rsidP="001D04AF">
            <w:pPr>
              <w:pStyle w:val="Text"/>
            </w:pPr>
            <w:r>
              <w:t>Wife</w:t>
            </w:r>
            <w:r w:rsidRPr="005B18BD">
              <w:t>:</w:t>
            </w:r>
          </w:p>
        </w:tc>
        <w:tc>
          <w:tcPr>
            <w:tcW w:w="284" w:type="dxa"/>
            <w:shd w:val="clear" w:color="auto" w:fill="auto"/>
          </w:tcPr>
          <w:p w14:paraId="038B1D86" w14:textId="77777777" w:rsidR="000931D0" w:rsidRPr="00A46C21" w:rsidRDefault="000931D0" w:rsidP="001D04AF">
            <w:pPr>
              <w:pStyle w:val="Text"/>
            </w:pPr>
            <w:r>
              <w:t>…</w:t>
            </w:r>
          </w:p>
        </w:tc>
        <w:tc>
          <w:tcPr>
            <w:tcW w:w="777" w:type="dxa"/>
            <w:gridSpan w:val="2"/>
            <w:shd w:val="clear" w:color="auto" w:fill="auto"/>
          </w:tcPr>
          <w:p w14:paraId="0AF846AB" w14:textId="77777777" w:rsidR="000931D0" w:rsidRPr="00A46C21" w:rsidRDefault="000931D0" w:rsidP="001D04AF">
            <w:pPr>
              <w:pStyle w:val="Text"/>
            </w:pPr>
            <w:r w:rsidRPr="00A46C21">
              <w:t>ini</w:t>
            </w:r>
          </w:p>
        </w:tc>
        <w:tc>
          <w:tcPr>
            <w:tcW w:w="1067" w:type="dxa"/>
            <w:gridSpan w:val="2"/>
            <w:shd w:val="clear" w:color="auto" w:fill="auto"/>
          </w:tcPr>
          <w:p w14:paraId="71BBCF4E" w14:textId="77777777" w:rsidR="000931D0" w:rsidRPr="00A46C21" w:rsidRDefault="000931D0" w:rsidP="001D04AF">
            <w:pPr>
              <w:pStyle w:val="Text"/>
            </w:pPr>
            <w:r w:rsidRPr="00A46C21">
              <w:t>bengko</w:t>
            </w:r>
            <w:r>
              <w:t>k</w:t>
            </w:r>
          </w:p>
        </w:tc>
        <w:tc>
          <w:tcPr>
            <w:tcW w:w="777" w:type="dxa"/>
            <w:gridSpan w:val="2"/>
            <w:shd w:val="clear" w:color="auto" w:fill="auto"/>
          </w:tcPr>
          <w:p w14:paraId="4D0CE496" w14:textId="77777777" w:rsidR="000931D0" w:rsidRPr="00A46C21" w:rsidRDefault="000931D0" w:rsidP="001D04AF">
            <w:pPr>
              <w:pStyle w:val="Text"/>
            </w:pPr>
            <w:r w:rsidRPr="00A46C21">
              <w:t>ini</w:t>
            </w:r>
            <w:r w:rsidR="003D4121">
              <w:t>,</w:t>
            </w:r>
          </w:p>
        </w:tc>
        <w:tc>
          <w:tcPr>
            <w:tcW w:w="529" w:type="dxa"/>
            <w:gridSpan w:val="2"/>
            <w:shd w:val="clear" w:color="auto" w:fill="auto"/>
          </w:tcPr>
          <w:p w14:paraId="02AA3513" w14:textId="77777777" w:rsidR="000931D0" w:rsidRPr="00A46C21" w:rsidRDefault="000931D0" w:rsidP="001D04AF">
            <w:pPr>
              <w:pStyle w:val="Text"/>
            </w:pPr>
            <w:r w:rsidRPr="00A46C21">
              <w:t>kaki</w:t>
            </w:r>
          </w:p>
        </w:tc>
        <w:tc>
          <w:tcPr>
            <w:tcW w:w="777" w:type="dxa"/>
            <w:shd w:val="clear" w:color="auto" w:fill="auto"/>
          </w:tcPr>
          <w:p w14:paraId="56C2C090" w14:textId="77777777" w:rsidR="000931D0" w:rsidRPr="00A46C21" w:rsidRDefault="000931D0" w:rsidP="001D04AF">
            <w:pPr>
              <w:pStyle w:val="Text"/>
            </w:pPr>
            <w:r w:rsidRPr="00A46C21">
              <w:t>ini</w:t>
            </w:r>
            <w:r w:rsidR="003D4121">
              <w:t>,</w:t>
            </w:r>
          </w:p>
        </w:tc>
      </w:tr>
      <w:tr w:rsidR="00AC23C4" w:rsidRPr="00A46C21" w14:paraId="2C5933F6" w14:textId="77777777" w:rsidTr="00245645">
        <w:tc>
          <w:tcPr>
            <w:tcW w:w="709" w:type="dxa"/>
            <w:shd w:val="clear" w:color="auto" w:fill="auto"/>
          </w:tcPr>
          <w:p w14:paraId="3DBEC6BC" w14:textId="77777777" w:rsidR="000931D0" w:rsidRPr="00972EA5" w:rsidRDefault="000931D0" w:rsidP="001D04AF">
            <w:pPr>
              <w:pStyle w:val="GlossEng2ptafter"/>
            </w:pPr>
          </w:p>
        </w:tc>
        <w:tc>
          <w:tcPr>
            <w:tcW w:w="425" w:type="dxa"/>
            <w:shd w:val="clear" w:color="auto" w:fill="auto"/>
          </w:tcPr>
          <w:p w14:paraId="5ADAEC1E" w14:textId="77777777" w:rsidR="000931D0" w:rsidRPr="00313BC4" w:rsidRDefault="000931D0" w:rsidP="001D04AF">
            <w:pPr>
              <w:pStyle w:val="GlossEng2ptafter"/>
            </w:pPr>
          </w:p>
        </w:tc>
        <w:tc>
          <w:tcPr>
            <w:tcW w:w="641" w:type="dxa"/>
            <w:shd w:val="clear" w:color="auto" w:fill="auto"/>
          </w:tcPr>
          <w:p w14:paraId="1BA1223A" w14:textId="77777777" w:rsidR="000931D0" w:rsidRPr="005B18BD" w:rsidRDefault="000931D0" w:rsidP="001D04AF">
            <w:pPr>
              <w:pStyle w:val="GlossEng2ptafter"/>
            </w:pPr>
          </w:p>
        </w:tc>
        <w:tc>
          <w:tcPr>
            <w:tcW w:w="284" w:type="dxa"/>
            <w:shd w:val="clear" w:color="auto" w:fill="auto"/>
          </w:tcPr>
          <w:p w14:paraId="0FAAD10E" w14:textId="77777777" w:rsidR="000931D0" w:rsidRPr="00A46C21" w:rsidRDefault="000931D0" w:rsidP="001D04AF">
            <w:pPr>
              <w:pStyle w:val="GlossEng2ptafter"/>
            </w:pPr>
          </w:p>
        </w:tc>
        <w:tc>
          <w:tcPr>
            <w:tcW w:w="777" w:type="dxa"/>
            <w:gridSpan w:val="2"/>
            <w:shd w:val="clear" w:color="auto" w:fill="auto"/>
          </w:tcPr>
          <w:p w14:paraId="2722D297" w14:textId="77777777" w:rsidR="000931D0" w:rsidRPr="0099608C" w:rsidRDefault="000931D0" w:rsidP="001D04AF">
            <w:pPr>
              <w:pStyle w:val="GlossEng2ptafter"/>
              <w:rPr>
                <w:rStyle w:val="ChSmallCaps"/>
              </w:rPr>
            </w:pPr>
            <w:r w:rsidRPr="0099608C">
              <w:rPr>
                <w:rStyle w:val="ChSmallCaps"/>
              </w:rPr>
              <w:t>d.prox</w:t>
            </w:r>
          </w:p>
        </w:tc>
        <w:tc>
          <w:tcPr>
            <w:tcW w:w="1067" w:type="dxa"/>
            <w:gridSpan w:val="2"/>
            <w:shd w:val="clear" w:color="auto" w:fill="auto"/>
          </w:tcPr>
          <w:p w14:paraId="7DF5AFC9" w14:textId="77777777" w:rsidR="000931D0" w:rsidRPr="00A46C21" w:rsidRDefault="000931D0" w:rsidP="001D04AF">
            <w:pPr>
              <w:pStyle w:val="GlossEng2ptafter"/>
            </w:pPr>
            <w:r>
              <w:t>be.</w:t>
            </w:r>
            <w:r w:rsidRPr="00A46C21">
              <w:t>crooked</w:t>
            </w:r>
          </w:p>
        </w:tc>
        <w:tc>
          <w:tcPr>
            <w:tcW w:w="777" w:type="dxa"/>
            <w:gridSpan w:val="2"/>
            <w:shd w:val="clear" w:color="auto" w:fill="auto"/>
          </w:tcPr>
          <w:p w14:paraId="5565B66B" w14:textId="77777777" w:rsidR="000931D0" w:rsidRPr="0099608C" w:rsidRDefault="000931D0" w:rsidP="001D04AF">
            <w:pPr>
              <w:pStyle w:val="GlossEng2ptafter"/>
              <w:rPr>
                <w:rStyle w:val="ChSmallCaps"/>
              </w:rPr>
            </w:pPr>
            <w:r w:rsidRPr="0099608C">
              <w:rPr>
                <w:rStyle w:val="ChSmallCaps"/>
              </w:rPr>
              <w:t>d.prox</w:t>
            </w:r>
          </w:p>
        </w:tc>
        <w:tc>
          <w:tcPr>
            <w:tcW w:w="529" w:type="dxa"/>
            <w:gridSpan w:val="2"/>
            <w:shd w:val="clear" w:color="auto" w:fill="auto"/>
          </w:tcPr>
          <w:p w14:paraId="3A13FF36" w14:textId="77777777" w:rsidR="000931D0" w:rsidRPr="00A46C21" w:rsidRDefault="000931D0" w:rsidP="001D04AF">
            <w:pPr>
              <w:pStyle w:val="GlossEng2ptafter"/>
            </w:pPr>
            <w:r w:rsidRPr="00A46C21">
              <w:t>foot</w:t>
            </w:r>
          </w:p>
        </w:tc>
        <w:tc>
          <w:tcPr>
            <w:tcW w:w="777" w:type="dxa"/>
            <w:shd w:val="clear" w:color="auto" w:fill="auto"/>
          </w:tcPr>
          <w:p w14:paraId="2C329A61" w14:textId="77777777" w:rsidR="000931D0" w:rsidRPr="0099608C" w:rsidRDefault="000931D0" w:rsidP="001D04AF">
            <w:pPr>
              <w:pStyle w:val="GlossEng2ptafter"/>
              <w:rPr>
                <w:rStyle w:val="ChSmallCaps"/>
              </w:rPr>
            </w:pPr>
            <w:r w:rsidRPr="0099608C">
              <w:rPr>
                <w:rStyle w:val="ChSmallCaps"/>
              </w:rPr>
              <w:t>d.prox</w:t>
            </w:r>
          </w:p>
        </w:tc>
      </w:tr>
      <w:tr w:rsidR="00AC23C4" w:rsidRPr="00A46C21" w14:paraId="5CB27577" w14:textId="77777777" w:rsidTr="00245645">
        <w:tc>
          <w:tcPr>
            <w:tcW w:w="709" w:type="dxa"/>
            <w:shd w:val="clear" w:color="auto" w:fill="auto"/>
          </w:tcPr>
          <w:p w14:paraId="752B2B19" w14:textId="77777777" w:rsidR="000931D0" w:rsidRPr="00972EA5" w:rsidRDefault="000931D0" w:rsidP="001D04AF">
            <w:pPr>
              <w:pStyle w:val="O0Nwnext"/>
            </w:pPr>
          </w:p>
        </w:tc>
        <w:tc>
          <w:tcPr>
            <w:tcW w:w="425" w:type="dxa"/>
            <w:shd w:val="clear" w:color="auto" w:fill="auto"/>
          </w:tcPr>
          <w:p w14:paraId="142149E8" w14:textId="77777777" w:rsidR="000931D0" w:rsidRPr="00313BC4" w:rsidRDefault="000931D0" w:rsidP="001D04AF">
            <w:pPr>
              <w:pStyle w:val="O0Nwnext"/>
            </w:pPr>
          </w:p>
        </w:tc>
        <w:tc>
          <w:tcPr>
            <w:tcW w:w="641" w:type="dxa"/>
            <w:shd w:val="clear" w:color="auto" w:fill="auto"/>
          </w:tcPr>
          <w:p w14:paraId="5C1D0B71" w14:textId="77777777" w:rsidR="000931D0" w:rsidRPr="003547B0" w:rsidRDefault="000931D0" w:rsidP="001D04AF">
            <w:pPr>
              <w:pStyle w:val="Text"/>
            </w:pPr>
          </w:p>
        </w:tc>
        <w:tc>
          <w:tcPr>
            <w:tcW w:w="874" w:type="dxa"/>
            <w:gridSpan w:val="2"/>
            <w:shd w:val="clear" w:color="auto" w:fill="auto"/>
          </w:tcPr>
          <w:p w14:paraId="614CD6CC" w14:textId="77777777" w:rsidR="000931D0" w:rsidRPr="003547B0" w:rsidRDefault="000931D0" w:rsidP="001D04AF">
            <w:pPr>
              <w:pStyle w:val="Text"/>
              <w:rPr>
                <w:rStyle w:val="ChBlueBold"/>
              </w:rPr>
            </w:pPr>
            <w:r w:rsidRPr="003547B0">
              <w:rPr>
                <w:rStyle w:val="ChBlueBold"/>
              </w:rPr>
              <w:t>skarang</w:t>
            </w:r>
          </w:p>
        </w:tc>
        <w:tc>
          <w:tcPr>
            <w:tcW w:w="776" w:type="dxa"/>
            <w:gridSpan w:val="2"/>
            <w:shd w:val="clear" w:color="auto" w:fill="auto"/>
          </w:tcPr>
          <w:p w14:paraId="5BD94DC3" w14:textId="77777777" w:rsidR="000931D0" w:rsidRPr="003547B0" w:rsidRDefault="000931D0" w:rsidP="001D04AF">
            <w:pPr>
              <w:pStyle w:val="Text"/>
              <w:rPr>
                <w:rStyle w:val="ChBlueBold"/>
              </w:rPr>
            </w:pPr>
            <w:r w:rsidRPr="003547B0">
              <w:rPr>
                <w:rStyle w:val="ChBlueBold"/>
              </w:rPr>
              <w:t>ini</w:t>
            </w:r>
          </w:p>
        </w:tc>
        <w:tc>
          <w:tcPr>
            <w:tcW w:w="755" w:type="dxa"/>
            <w:gridSpan w:val="2"/>
            <w:shd w:val="clear" w:color="auto" w:fill="auto"/>
          </w:tcPr>
          <w:p w14:paraId="3A892322" w14:textId="77777777" w:rsidR="000931D0" w:rsidRPr="00A46C21" w:rsidRDefault="000931D0" w:rsidP="001D04AF">
            <w:pPr>
              <w:pStyle w:val="Text"/>
            </w:pPr>
            <w:r w:rsidRPr="00A46C21">
              <w:t>baru</w:t>
            </w:r>
          </w:p>
        </w:tc>
        <w:tc>
          <w:tcPr>
            <w:tcW w:w="561" w:type="dxa"/>
            <w:gridSpan w:val="2"/>
            <w:shd w:val="clear" w:color="auto" w:fill="auto"/>
          </w:tcPr>
          <w:p w14:paraId="3A159B68" w14:textId="77777777" w:rsidR="000931D0" w:rsidRPr="00A46C21" w:rsidRDefault="000931D0" w:rsidP="001D04AF">
            <w:pPr>
              <w:pStyle w:val="Text"/>
            </w:pPr>
            <w:r w:rsidRPr="00A46C21">
              <w:t>ada</w:t>
            </w:r>
          </w:p>
        </w:tc>
        <w:tc>
          <w:tcPr>
            <w:tcW w:w="1242" w:type="dxa"/>
            <w:gridSpan w:val="2"/>
            <w:shd w:val="clear" w:color="auto" w:fill="auto"/>
          </w:tcPr>
          <w:p w14:paraId="69F7A644" w14:textId="77777777" w:rsidR="000931D0" w:rsidRPr="00A46C21" w:rsidRDefault="000931D0" w:rsidP="001D04AF">
            <w:pPr>
              <w:pStyle w:val="Text"/>
            </w:pPr>
            <w:r>
              <w:t>baik~baik</w:t>
            </w:r>
          </w:p>
        </w:tc>
      </w:tr>
      <w:tr w:rsidR="00DA1A83" w:rsidRPr="00A46C21" w14:paraId="1A568FA1" w14:textId="77777777" w:rsidTr="00245645">
        <w:tc>
          <w:tcPr>
            <w:tcW w:w="709" w:type="dxa"/>
            <w:shd w:val="clear" w:color="auto" w:fill="auto"/>
          </w:tcPr>
          <w:p w14:paraId="45512C40" w14:textId="77777777" w:rsidR="00DA1A83" w:rsidRPr="00972EA5" w:rsidRDefault="00DA1A83" w:rsidP="00DA1A83">
            <w:pPr>
              <w:pStyle w:val="GlossEng"/>
            </w:pPr>
          </w:p>
        </w:tc>
        <w:tc>
          <w:tcPr>
            <w:tcW w:w="425" w:type="dxa"/>
            <w:shd w:val="clear" w:color="auto" w:fill="auto"/>
          </w:tcPr>
          <w:p w14:paraId="561B5ACE" w14:textId="77777777" w:rsidR="00DA1A83" w:rsidRPr="00313BC4" w:rsidRDefault="00DA1A83" w:rsidP="00DA1A83">
            <w:pPr>
              <w:pStyle w:val="GlossEng"/>
            </w:pPr>
          </w:p>
        </w:tc>
        <w:tc>
          <w:tcPr>
            <w:tcW w:w="641" w:type="dxa"/>
            <w:shd w:val="clear" w:color="auto" w:fill="auto"/>
          </w:tcPr>
          <w:p w14:paraId="72777C94" w14:textId="77777777" w:rsidR="00DA1A83" w:rsidRPr="003547B0" w:rsidRDefault="00DA1A83" w:rsidP="00DA1A83">
            <w:pPr>
              <w:pStyle w:val="GlossEng"/>
            </w:pPr>
          </w:p>
        </w:tc>
        <w:tc>
          <w:tcPr>
            <w:tcW w:w="874" w:type="dxa"/>
            <w:gridSpan w:val="2"/>
            <w:shd w:val="clear" w:color="auto" w:fill="auto"/>
          </w:tcPr>
          <w:p w14:paraId="6CF3419C" w14:textId="302FF7D8" w:rsidR="00DA1A83" w:rsidRPr="00A46C21" w:rsidRDefault="00245645" w:rsidP="00DA1A83">
            <w:pPr>
              <w:pStyle w:val="GlossEng"/>
            </w:pPr>
            <w:r>
              <w:t>now</w:t>
            </w:r>
          </w:p>
        </w:tc>
        <w:tc>
          <w:tcPr>
            <w:tcW w:w="776" w:type="dxa"/>
            <w:gridSpan w:val="2"/>
            <w:shd w:val="clear" w:color="auto" w:fill="auto"/>
          </w:tcPr>
          <w:p w14:paraId="4B28E3A6" w14:textId="77777777" w:rsidR="00DA1A83" w:rsidRPr="0099608C" w:rsidRDefault="00DA1A83" w:rsidP="00DA1A83">
            <w:pPr>
              <w:pStyle w:val="GlossEng"/>
              <w:rPr>
                <w:rStyle w:val="ChSmallCaps"/>
              </w:rPr>
            </w:pPr>
            <w:r w:rsidRPr="0099608C">
              <w:rPr>
                <w:rStyle w:val="ChSmallCaps"/>
              </w:rPr>
              <w:t>d.prox</w:t>
            </w:r>
          </w:p>
        </w:tc>
        <w:tc>
          <w:tcPr>
            <w:tcW w:w="755" w:type="dxa"/>
            <w:gridSpan w:val="2"/>
            <w:shd w:val="clear" w:color="auto" w:fill="auto"/>
          </w:tcPr>
          <w:p w14:paraId="7AB23962" w14:textId="55ABE3B7" w:rsidR="00DA1A83" w:rsidRPr="00A46C21" w:rsidRDefault="00245645" w:rsidP="00DA1A83">
            <w:pPr>
              <w:pStyle w:val="GlossEng"/>
            </w:pPr>
            <w:r>
              <w:t>recently</w:t>
            </w:r>
          </w:p>
        </w:tc>
        <w:tc>
          <w:tcPr>
            <w:tcW w:w="561" w:type="dxa"/>
            <w:gridSpan w:val="2"/>
            <w:shd w:val="clear" w:color="auto" w:fill="auto"/>
          </w:tcPr>
          <w:p w14:paraId="22505BE4" w14:textId="77777777" w:rsidR="00DA1A83" w:rsidRPr="00A46C21" w:rsidRDefault="00DA1A83" w:rsidP="00DA1A83">
            <w:pPr>
              <w:pStyle w:val="GlossEng"/>
            </w:pPr>
            <w:r>
              <w:t>exist</w:t>
            </w:r>
          </w:p>
        </w:tc>
        <w:tc>
          <w:tcPr>
            <w:tcW w:w="1242" w:type="dxa"/>
            <w:gridSpan w:val="2"/>
            <w:shd w:val="clear" w:color="auto" w:fill="auto"/>
          </w:tcPr>
          <w:p w14:paraId="7FE1F3E5" w14:textId="77777777" w:rsidR="00DA1A83" w:rsidRPr="00A46C21" w:rsidRDefault="00DA1A83" w:rsidP="00DA1A83">
            <w:pPr>
              <w:pStyle w:val="GlossEng"/>
            </w:pPr>
            <w:r w:rsidRPr="0099608C">
              <w:rPr>
                <w:rStyle w:val="ChSmallCaps"/>
              </w:rPr>
              <w:t>rdp</w:t>
            </w:r>
            <w:r>
              <w:t>~be.</w:t>
            </w:r>
            <w:r w:rsidRPr="00A46C21">
              <w:t>good</w:t>
            </w:r>
          </w:p>
        </w:tc>
      </w:tr>
    </w:tbl>
    <w:p w14:paraId="05D0DBA6" w14:textId="249E50EE" w:rsidR="000931D0" w:rsidRDefault="000931D0" w:rsidP="000931D0">
      <w:pPr>
        <w:pStyle w:val="FreeTranslIndent-2cmEng20pt"/>
      </w:pPr>
      <w:r>
        <w:t>Wife</w:t>
      </w:r>
      <w:r w:rsidRPr="00A46C21">
        <w:t xml:space="preserve">: </w:t>
      </w:r>
      <w:r w:rsidR="00B7093A">
        <w:t>‘</w:t>
      </w:r>
      <w:r w:rsidRPr="00A46C21">
        <w:t xml:space="preserve">this </w:t>
      </w:r>
      <w:r>
        <w:t xml:space="preserve">(foot) </w:t>
      </w:r>
      <w:r w:rsidRPr="00A46C21">
        <w:t>was crooked here, this foot</w:t>
      </w:r>
      <w:r>
        <w:t>, (</w:t>
      </w:r>
      <w:r w:rsidRPr="006B435A">
        <w:rPr>
          <w:rStyle w:val="ChBlueBold"/>
        </w:rPr>
        <w:t>it</w:t>
      </w:r>
      <w:r w:rsidR="00B7093A">
        <w:rPr>
          <w:rStyle w:val="ChBlueBold"/>
        </w:rPr>
        <w:t>’</w:t>
      </w:r>
      <w:r w:rsidRPr="006B435A">
        <w:rPr>
          <w:rStyle w:val="ChBlueBold"/>
        </w:rPr>
        <w:t>s</w:t>
      </w:r>
      <w:r>
        <w:rPr>
          <w:rStyle w:val="ChBlueBold"/>
        </w:rPr>
        <w:t>)</w:t>
      </w:r>
      <w:r w:rsidRPr="006B435A">
        <w:rPr>
          <w:rStyle w:val="ChBlueBold"/>
        </w:rPr>
        <w:t xml:space="preserve"> just now</w:t>
      </w:r>
      <w:r>
        <w:t xml:space="preserve"> that (it got) well</w:t>
      </w:r>
      <w:r w:rsidR="00B7093A">
        <w:t>’</w:t>
      </w:r>
      <w:r>
        <w:t xml:space="preserve"> </w:t>
      </w:r>
      <w:r w:rsidRPr="0071570A">
        <w:rPr>
          <w:rStyle w:val="ExampleSource"/>
        </w:rPr>
        <w:t>[081006-020-Cv.</w:t>
      </w:r>
      <w:r w:rsidR="00E34EAC">
        <w:rPr>
          <w:rStyle w:val="ExampleSource"/>
        </w:rPr>
        <w:t>0006-</w:t>
      </w:r>
      <w:r w:rsidRPr="00D91977">
        <w:rPr>
          <w:rStyle w:val="ExampleSource"/>
        </w:rPr>
        <w:t>0007</w:t>
      </w:r>
      <w:r>
        <w:rPr>
          <w:rStyle w:val="ExampleSource"/>
        </w:rPr>
        <w:t>/</w:t>
      </w:r>
      <w:r w:rsidRPr="0071570A">
        <w:rPr>
          <w:rStyle w:val="ExampleSource"/>
        </w:rPr>
        <w:t>0013]</w:t>
      </w:r>
    </w:p>
    <w:p w14:paraId="38871FB6" w14:textId="77777777" w:rsidR="000931D0" w:rsidRPr="00D176AA" w:rsidRDefault="000931D0" w:rsidP="000931D0">
      <w:pPr>
        <w:pStyle w:val="Heading4"/>
      </w:pPr>
      <w:bookmarkStart w:id="3339" w:name="_Ref320275768"/>
      <w:bookmarkStart w:id="3340" w:name="_Toc322502303"/>
      <w:bookmarkStart w:id="3341" w:name="_Toc322502336"/>
      <w:bookmarkStart w:id="3342" w:name="_Toc334196337"/>
      <w:bookmarkStart w:id="3343" w:name="_Toc336325573"/>
      <w:bookmarkStart w:id="3344" w:name="_Toc336335858"/>
      <w:r>
        <w:t>Identificational uses</w:t>
      </w:r>
      <w:bookmarkEnd w:id="3339"/>
      <w:bookmarkEnd w:id="3340"/>
      <w:bookmarkEnd w:id="3341"/>
      <w:bookmarkEnd w:id="3342"/>
      <w:bookmarkEnd w:id="3343"/>
      <w:bookmarkEnd w:id="3344"/>
      <w:r w:rsidRPr="005D3F85">
        <w:t xml:space="preserve"> </w:t>
      </w:r>
      <w:r>
        <w:t>of demonstratives</w:t>
      </w:r>
    </w:p>
    <w:p w14:paraId="32D849A2" w14:textId="0B9B63DC" w:rsidR="000931D0" w:rsidRDefault="000931D0" w:rsidP="00516196">
      <w:pPr>
        <w:pStyle w:val="Body0010after"/>
      </w:pPr>
      <w:r>
        <w:t>The demonstratives have identificational uses when they appear in the subject slot of a nominal predicate clause (§</w:t>
      </w:r>
      <w:r>
        <w:fldChar w:fldCharType="begin"/>
      </w:r>
      <w:r>
        <w:instrText xml:space="preserve"> REF _Ref272583000 \w \h </w:instrText>
      </w:r>
      <w:r>
        <w:fldChar w:fldCharType="separate"/>
      </w:r>
      <w:r w:rsidR="00154D81">
        <w:rPr>
          <w:cs/>
        </w:rPr>
        <w:t>‎</w:t>
      </w:r>
      <w:r w:rsidR="00154D81">
        <w:t>12.2</w:t>
      </w:r>
      <w:r>
        <w:fldChar w:fldCharType="end"/>
      </w:r>
      <w:r>
        <w:t xml:space="preserve">). In this context, the demonstratives aid in the identification of a definite or identifiable referent </w:t>
      </w:r>
      <w:r w:rsidRPr="00856563">
        <w:t xml:space="preserve">encoded </w:t>
      </w:r>
      <w:r>
        <w:t xml:space="preserve">by the predicate. For instance, </w:t>
      </w:r>
      <w:r w:rsidRPr="008A3DCD">
        <w:rPr>
          <w:rStyle w:val="ChItalBold"/>
        </w:rPr>
        <w:t>ini</w:t>
      </w:r>
      <w:r>
        <w:t xml:space="preserve"> </w:t>
      </w:r>
      <w:r w:rsidR="00B7093A">
        <w:t>‘</w:t>
      </w:r>
      <w:r w:rsidRPr="0099608C">
        <w:rPr>
          <w:rStyle w:val="ChSmallCaps"/>
        </w:rPr>
        <w:t>d.prox</w:t>
      </w:r>
      <w:r w:rsidR="00B7093A">
        <w:t>’</w:t>
      </w:r>
      <w:r>
        <w:t xml:space="preserve"> takes the subject slot in </w:t>
      </w:r>
      <w:r>
        <w:fldChar w:fldCharType="begin"/>
      </w:r>
      <w:r>
        <w:instrText xml:space="preserve"> REF _Ref338955301 \h </w:instrText>
      </w:r>
      <w:r>
        <w:fldChar w:fldCharType="separate"/>
      </w:r>
      <w:r w:rsidR="00154D81">
        <w:t>(</w:t>
      </w:r>
      <w:r w:rsidR="00154D81">
        <w:rPr>
          <w:noProof/>
        </w:rPr>
        <w:t>32</w:t>
      </w:r>
      <w:r w:rsidR="00154D81">
        <w:t>)</w:t>
      </w:r>
      <w:r>
        <w:fldChar w:fldCharType="end"/>
      </w:r>
      <w:r>
        <w:t xml:space="preserve"> and </w:t>
      </w:r>
      <w:r w:rsidRPr="008A3DCD">
        <w:rPr>
          <w:rStyle w:val="ChItalBold"/>
        </w:rPr>
        <w:t>itu</w:t>
      </w:r>
      <w:r>
        <w:t xml:space="preserve"> </w:t>
      </w:r>
      <w:r w:rsidR="00B7093A">
        <w:t>‘</w:t>
      </w:r>
      <w:r w:rsidRPr="0099608C">
        <w:rPr>
          <w:rStyle w:val="ChSmallCaps"/>
        </w:rPr>
        <w:t>d.dist</w:t>
      </w:r>
      <w:r w:rsidR="00B7093A">
        <w:t>’</w:t>
      </w:r>
      <w:r>
        <w:t xml:space="preserve"> in </w:t>
      </w:r>
      <w:r>
        <w:fldChar w:fldCharType="begin"/>
      </w:r>
      <w:r>
        <w:instrText xml:space="preserve"> REF _Ref338955302 \h </w:instrText>
      </w:r>
      <w:r>
        <w:fldChar w:fldCharType="separate"/>
      </w:r>
      <w:r w:rsidR="00154D81">
        <w:t>(</w:t>
      </w:r>
      <w:r w:rsidR="00154D81">
        <w:rPr>
          <w:noProof/>
        </w:rPr>
        <w:t>33</w:t>
      </w:r>
      <w:r w:rsidR="00154D81">
        <w:t>)</w:t>
      </w:r>
      <w:r>
        <w:fldChar w:fldCharType="end"/>
      </w:r>
      <w:r>
        <w:t xml:space="preserve">. In this domain of use </w:t>
      </w:r>
      <w:r w:rsidR="00027D33">
        <w:t xml:space="preserve">only </w:t>
      </w:r>
      <w:r>
        <w:rPr>
          <w:szCs w:val="20"/>
        </w:rPr>
        <w:t>the long demonstratives are attested.</w:t>
      </w:r>
    </w:p>
    <w:tbl>
      <w:tblPr>
        <w:tblW w:w="6673" w:type="dxa"/>
        <w:tblCellMar>
          <w:left w:w="42" w:type="dxa"/>
          <w:right w:w="42" w:type="dxa"/>
        </w:tblCellMar>
        <w:tblLook w:val="01E0" w:firstRow="1" w:lastRow="1" w:firstColumn="1" w:lastColumn="1" w:noHBand="0" w:noVBand="0"/>
      </w:tblPr>
      <w:tblGrid>
        <w:gridCol w:w="709"/>
        <w:gridCol w:w="777"/>
        <w:gridCol w:w="729"/>
        <w:gridCol w:w="573"/>
        <w:gridCol w:w="540"/>
        <w:gridCol w:w="607"/>
        <w:gridCol w:w="740"/>
        <w:gridCol w:w="529"/>
        <w:gridCol w:w="729"/>
        <w:gridCol w:w="740"/>
      </w:tblGrid>
      <w:tr w:rsidR="00AC23C4" w:rsidRPr="00414A9C" w14:paraId="31BA2286" w14:textId="77777777" w:rsidTr="00AC23C4">
        <w:tc>
          <w:tcPr>
            <w:tcW w:w="709" w:type="dxa"/>
            <w:shd w:val="clear" w:color="auto" w:fill="auto"/>
          </w:tcPr>
          <w:p w14:paraId="2E8D8E64" w14:textId="77777777" w:rsidR="000931D0" w:rsidRPr="006F3CD7" w:rsidRDefault="000931D0" w:rsidP="001D04AF">
            <w:pPr>
              <w:pStyle w:val="O0Nwnext"/>
            </w:pPr>
            <w:bookmarkStart w:id="3345" w:name="_Ref315196156"/>
            <w:bookmarkStart w:id="3346" w:name="_Ref338955301"/>
            <w:r>
              <w:t>(</w:t>
            </w:r>
            <w:fldSimple w:instr=" SEQ ( \* ARABIC \s 1 ">
              <w:r w:rsidR="00154D81">
                <w:rPr>
                  <w:noProof/>
                </w:rPr>
                <w:t>32</w:t>
              </w:r>
            </w:fldSimple>
            <w:bookmarkEnd w:id="3345"/>
            <w:r>
              <w:t>)</w:t>
            </w:r>
            <w:bookmarkEnd w:id="3346"/>
          </w:p>
        </w:tc>
        <w:tc>
          <w:tcPr>
            <w:tcW w:w="777" w:type="dxa"/>
            <w:shd w:val="clear" w:color="auto" w:fill="auto"/>
          </w:tcPr>
          <w:p w14:paraId="079C5132" w14:textId="77777777" w:rsidR="000931D0" w:rsidRPr="000901F2" w:rsidRDefault="000931D0" w:rsidP="001D04AF">
            <w:pPr>
              <w:pStyle w:val="Text"/>
              <w:rPr>
                <w:rStyle w:val="ChBlueBold"/>
              </w:rPr>
            </w:pPr>
            <w:r w:rsidRPr="000901F2">
              <w:rPr>
                <w:rStyle w:val="ChBlueBold"/>
              </w:rPr>
              <w:t>ini</w:t>
            </w:r>
          </w:p>
        </w:tc>
        <w:tc>
          <w:tcPr>
            <w:tcW w:w="729" w:type="dxa"/>
            <w:shd w:val="clear" w:color="auto" w:fill="auto"/>
          </w:tcPr>
          <w:p w14:paraId="12E3ADDA" w14:textId="77777777" w:rsidR="000931D0" w:rsidRPr="00022D4E" w:rsidRDefault="000931D0" w:rsidP="001D04AF">
            <w:pPr>
              <w:pStyle w:val="Text"/>
            </w:pPr>
            <w:r w:rsidRPr="00022D4E">
              <w:t>daging</w:t>
            </w:r>
          </w:p>
        </w:tc>
        <w:tc>
          <w:tcPr>
            <w:tcW w:w="573" w:type="dxa"/>
            <w:shd w:val="clear" w:color="auto" w:fill="auto"/>
          </w:tcPr>
          <w:p w14:paraId="439150FF" w14:textId="77777777" w:rsidR="000931D0" w:rsidRPr="00022D4E" w:rsidRDefault="000931D0" w:rsidP="001D04AF">
            <w:pPr>
              <w:pStyle w:val="Text"/>
            </w:pPr>
            <w:r w:rsidRPr="00022D4E">
              <w:t>yang</w:t>
            </w:r>
          </w:p>
        </w:tc>
        <w:tc>
          <w:tcPr>
            <w:tcW w:w="540" w:type="dxa"/>
            <w:shd w:val="clear" w:color="auto" w:fill="auto"/>
          </w:tcPr>
          <w:p w14:paraId="38DD2772" w14:textId="77777777" w:rsidR="000931D0" w:rsidRPr="00022D4E" w:rsidRDefault="000931D0" w:rsidP="001D04AF">
            <w:pPr>
              <w:pStyle w:val="Text"/>
            </w:pPr>
            <w:r w:rsidRPr="00022D4E">
              <w:t>saya</w:t>
            </w:r>
          </w:p>
        </w:tc>
        <w:tc>
          <w:tcPr>
            <w:tcW w:w="607" w:type="dxa"/>
            <w:shd w:val="clear" w:color="auto" w:fill="auto"/>
          </w:tcPr>
          <w:p w14:paraId="173F0DF8" w14:textId="77777777" w:rsidR="000931D0" w:rsidRPr="00022D4E" w:rsidRDefault="000931D0" w:rsidP="001D04AF">
            <w:pPr>
              <w:pStyle w:val="Text"/>
            </w:pPr>
            <w:r>
              <w:t>bawa</w:t>
            </w:r>
          </w:p>
        </w:tc>
        <w:tc>
          <w:tcPr>
            <w:tcW w:w="740" w:type="dxa"/>
            <w:shd w:val="clear" w:color="auto" w:fill="auto"/>
          </w:tcPr>
          <w:p w14:paraId="6907967E" w14:textId="77777777" w:rsidR="000931D0" w:rsidRPr="00022D4E" w:rsidRDefault="000931D0" w:rsidP="001D04AF">
            <w:pPr>
              <w:pStyle w:val="Text"/>
            </w:pPr>
            <w:r w:rsidRPr="00022D4E">
              <w:t>antar</w:t>
            </w:r>
          </w:p>
        </w:tc>
        <w:tc>
          <w:tcPr>
            <w:tcW w:w="529" w:type="dxa"/>
            <w:shd w:val="clear" w:color="auto" w:fill="auto"/>
          </w:tcPr>
          <w:p w14:paraId="632550D7" w14:textId="77777777" w:rsidR="000931D0" w:rsidRPr="00022D4E" w:rsidRDefault="000931D0" w:rsidP="001D04AF">
            <w:pPr>
              <w:pStyle w:val="Text"/>
            </w:pPr>
            <w:r w:rsidRPr="00022D4E">
              <w:t>buat</w:t>
            </w:r>
          </w:p>
        </w:tc>
        <w:tc>
          <w:tcPr>
            <w:tcW w:w="729" w:type="dxa"/>
            <w:shd w:val="clear" w:color="auto" w:fill="auto"/>
          </w:tcPr>
          <w:p w14:paraId="299B259E" w14:textId="77777777" w:rsidR="000931D0" w:rsidRPr="00022D4E" w:rsidRDefault="000931D0" w:rsidP="001D04AF">
            <w:pPr>
              <w:pStyle w:val="Text"/>
            </w:pPr>
            <w:r>
              <w:t>so</w:t>
            </w:r>
            <w:r w:rsidRPr="00022D4E">
              <w:t>dara</w:t>
            </w:r>
          </w:p>
        </w:tc>
        <w:tc>
          <w:tcPr>
            <w:tcW w:w="740" w:type="dxa"/>
            <w:shd w:val="clear" w:color="auto" w:fill="auto"/>
          </w:tcPr>
          <w:p w14:paraId="3FFEEC40" w14:textId="77777777" w:rsidR="000931D0" w:rsidRPr="00022D4E" w:rsidRDefault="000931D0" w:rsidP="001D04AF">
            <w:pPr>
              <w:pStyle w:val="Text"/>
            </w:pPr>
            <w:r w:rsidRPr="00022D4E">
              <w:t>dorang</w:t>
            </w:r>
          </w:p>
        </w:tc>
      </w:tr>
      <w:tr w:rsidR="00AC23C4" w:rsidRPr="00AC23C4" w14:paraId="3BDF92F1" w14:textId="77777777" w:rsidTr="00AC23C4">
        <w:tc>
          <w:tcPr>
            <w:tcW w:w="709" w:type="dxa"/>
            <w:shd w:val="clear" w:color="auto" w:fill="auto"/>
          </w:tcPr>
          <w:p w14:paraId="4CCB4F43" w14:textId="77777777" w:rsidR="000931D0" w:rsidRPr="006F3CD7" w:rsidRDefault="000931D0" w:rsidP="001D04AF">
            <w:pPr>
              <w:pStyle w:val="GlossEng"/>
            </w:pPr>
          </w:p>
        </w:tc>
        <w:tc>
          <w:tcPr>
            <w:tcW w:w="777" w:type="dxa"/>
            <w:shd w:val="clear" w:color="auto" w:fill="auto"/>
          </w:tcPr>
          <w:p w14:paraId="2EAC9C5A" w14:textId="77777777" w:rsidR="000931D0" w:rsidRPr="0099608C" w:rsidRDefault="000931D0" w:rsidP="001D04AF">
            <w:pPr>
              <w:pStyle w:val="GlossEng"/>
              <w:rPr>
                <w:rStyle w:val="ChSmallCaps"/>
              </w:rPr>
            </w:pPr>
            <w:r w:rsidRPr="0099608C">
              <w:rPr>
                <w:rStyle w:val="ChSmallCaps"/>
              </w:rPr>
              <w:t>d.prox</w:t>
            </w:r>
          </w:p>
        </w:tc>
        <w:tc>
          <w:tcPr>
            <w:tcW w:w="729" w:type="dxa"/>
            <w:shd w:val="clear" w:color="auto" w:fill="auto"/>
          </w:tcPr>
          <w:p w14:paraId="2EF6E876" w14:textId="77777777" w:rsidR="000931D0" w:rsidRPr="00022D4E" w:rsidRDefault="000931D0" w:rsidP="001D04AF">
            <w:pPr>
              <w:pStyle w:val="GlossEng"/>
            </w:pPr>
            <w:r w:rsidRPr="00022D4E">
              <w:t>meat</w:t>
            </w:r>
          </w:p>
        </w:tc>
        <w:tc>
          <w:tcPr>
            <w:tcW w:w="573" w:type="dxa"/>
            <w:shd w:val="clear" w:color="auto" w:fill="auto"/>
          </w:tcPr>
          <w:p w14:paraId="5140C072" w14:textId="77777777" w:rsidR="000931D0" w:rsidRPr="0099608C" w:rsidRDefault="000931D0" w:rsidP="001D04AF">
            <w:pPr>
              <w:pStyle w:val="GlossEng"/>
              <w:rPr>
                <w:rStyle w:val="ChSmallCaps"/>
              </w:rPr>
            </w:pPr>
            <w:r w:rsidRPr="0099608C">
              <w:rPr>
                <w:rStyle w:val="ChSmallCaps"/>
              </w:rPr>
              <w:t>rel</w:t>
            </w:r>
          </w:p>
        </w:tc>
        <w:tc>
          <w:tcPr>
            <w:tcW w:w="540" w:type="dxa"/>
            <w:shd w:val="clear" w:color="auto" w:fill="auto"/>
          </w:tcPr>
          <w:p w14:paraId="3C23BD7D" w14:textId="77777777" w:rsidR="000931D0" w:rsidRPr="0099608C" w:rsidRDefault="000931D0" w:rsidP="001D04AF">
            <w:pPr>
              <w:pStyle w:val="GlossEng"/>
              <w:rPr>
                <w:rStyle w:val="ChSmallCaps"/>
              </w:rPr>
            </w:pPr>
            <w:r w:rsidRPr="0099608C">
              <w:rPr>
                <w:rStyle w:val="ChSmallCaps"/>
              </w:rPr>
              <w:t>1sg</w:t>
            </w:r>
          </w:p>
        </w:tc>
        <w:tc>
          <w:tcPr>
            <w:tcW w:w="607" w:type="dxa"/>
            <w:shd w:val="clear" w:color="auto" w:fill="auto"/>
          </w:tcPr>
          <w:p w14:paraId="422949B7" w14:textId="77777777" w:rsidR="000931D0" w:rsidRPr="00022D4E" w:rsidRDefault="000931D0" w:rsidP="001D04AF">
            <w:pPr>
              <w:pStyle w:val="GlossEng"/>
            </w:pPr>
            <w:r w:rsidRPr="00022D4E">
              <w:t>bring</w:t>
            </w:r>
          </w:p>
        </w:tc>
        <w:tc>
          <w:tcPr>
            <w:tcW w:w="740" w:type="dxa"/>
            <w:shd w:val="clear" w:color="auto" w:fill="auto"/>
          </w:tcPr>
          <w:p w14:paraId="44FDBB23" w14:textId="77777777" w:rsidR="000931D0" w:rsidRPr="00022D4E" w:rsidRDefault="000931D0" w:rsidP="001D04AF">
            <w:pPr>
              <w:pStyle w:val="GlossEng"/>
            </w:pPr>
            <w:r w:rsidRPr="00022D4E">
              <w:t>deliver</w:t>
            </w:r>
          </w:p>
        </w:tc>
        <w:tc>
          <w:tcPr>
            <w:tcW w:w="529" w:type="dxa"/>
            <w:shd w:val="clear" w:color="auto" w:fill="auto"/>
          </w:tcPr>
          <w:p w14:paraId="5500F665" w14:textId="77777777" w:rsidR="000931D0" w:rsidRPr="00022D4E" w:rsidRDefault="000931D0" w:rsidP="001D04AF">
            <w:pPr>
              <w:pStyle w:val="GlossEng"/>
            </w:pPr>
            <w:r w:rsidRPr="00022D4E">
              <w:t>for</w:t>
            </w:r>
          </w:p>
        </w:tc>
        <w:tc>
          <w:tcPr>
            <w:tcW w:w="729" w:type="dxa"/>
            <w:shd w:val="clear" w:color="auto" w:fill="auto"/>
          </w:tcPr>
          <w:p w14:paraId="20F961E0" w14:textId="77777777" w:rsidR="000931D0" w:rsidRPr="00022D4E" w:rsidRDefault="000931D0" w:rsidP="001D04AF">
            <w:pPr>
              <w:pStyle w:val="GlossEng"/>
            </w:pPr>
            <w:r w:rsidRPr="00022D4E">
              <w:t>sibling</w:t>
            </w:r>
          </w:p>
        </w:tc>
        <w:tc>
          <w:tcPr>
            <w:tcW w:w="740" w:type="dxa"/>
            <w:shd w:val="clear" w:color="auto" w:fill="auto"/>
          </w:tcPr>
          <w:p w14:paraId="1A2C9868" w14:textId="77777777" w:rsidR="000931D0" w:rsidRPr="0099608C" w:rsidRDefault="000931D0" w:rsidP="001D04AF">
            <w:pPr>
              <w:pStyle w:val="GlossEng"/>
              <w:rPr>
                <w:rStyle w:val="ChSmallCaps"/>
              </w:rPr>
            </w:pPr>
            <w:r w:rsidRPr="0099608C">
              <w:rPr>
                <w:rStyle w:val="ChSmallCaps"/>
              </w:rPr>
              <w:t>3pl</w:t>
            </w:r>
          </w:p>
        </w:tc>
      </w:tr>
    </w:tbl>
    <w:p w14:paraId="0B14F422" w14:textId="63F23673" w:rsidR="000931D0" w:rsidRPr="002B1870" w:rsidRDefault="00B7093A" w:rsidP="000931D0">
      <w:pPr>
        <w:pStyle w:val="FreeTranslEng"/>
      </w:pPr>
      <w:r>
        <w:t>‘</w:t>
      </w:r>
      <w:r w:rsidR="000931D0" w:rsidRPr="009E4CCA">
        <w:rPr>
          <w:rStyle w:val="ChBlueBold"/>
        </w:rPr>
        <w:t>this</w:t>
      </w:r>
      <w:r w:rsidR="000931D0" w:rsidRPr="00022D4E">
        <w:t xml:space="preserve"> is the </w:t>
      </w:r>
      <w:r w:rsidR="000931D0">
        <w:t xml:space="preserve">(wild pig) </w:t>
      </w:r>
      <w:r w:rsidR="000931D0" w:rsidRPr="00022D4E">
        <w:t>meat that I brought</w:t>
      </w:r>
      <w:r w:rsidR="00046755">
        <w:t xml:space="preserve"> (and) delivered for </w:t>
      </w:r>
      <w:r w:rsidR="00F81F9A">
        <w:t xml:space="preserve">(my) </w:t>
      </w:r>
      <w:r w:rsidR="000931D0">
        <w:t>relatives</w:t>
      </w:r>
      <w:r>
        <w:t>’</w:t>
      </w:r>
      <w:r w:rsidR="000931D0">
        <w:t xml:space="preserve"> </w:t>
      </w:r>
      <w:r w:rsidR="000931D0" w:rsidRPr="00E143F9">
        <w:rPr>
          <w:rStyle w:val="ExampleSource"/>
        </w:rPr>
        <w:t>[080919-003-</w:t>
      </w:r>
      <w:r w:rsidR="000931D0" w:rsidRPr="002E0F72">
        <w:rPr>
          <w:rStyle w:val="ExampleSource"/>
        </w:rPr>
        <w:t>NP</w:t>
      </w:r>
      <w:r w:rsidR="000931D0" w:rsidRPr="00E143F9">
        <w:rPr>
          <w:rStyle w:val="ExampleSource"/>
        </w:rPr>
        <w:t>.0021]</w:t>
      </w:r>
    </w:p>
    <w:tbl>
      <w:tblPr>
        <w:tblW w:w="0" w:type="auto"/>
        <w:tblCellMar>
          <w:left w:w="42" w:type="dxa"/>
          <w:right w:w="42" w:type="dxa"/>
        </w:tblCellMar>
        <w:tblLook w:val="01E0" w:firstRow="1" w:lastRow="1" w:firstColumn="1" w:lastColumn="1" w:noHBand="0" w:noVBand="0"/>
      </w:tblPr>
      <w:tblGrid>
        <w:gridCol w:w="709"/>
        <w:gridCol w:w="706"/>
        <w:gridCol w:w="562"/>
        <w:gridCol w:w="496"/>
      </w:tblGrid>
      <w:tr w:rsidR="000931D0" w:rsidRPr="00414A9C" w14:paraId="54176C24" w14:textId="77777777" w:rsidTr="00AC23C4">
        <w:tc>
          <w:tcPr>
            <w:tcW w:w="709" w:type="dxa"/>
            <w:shd w:val="clear" w:color="auto" w:fill="auto"/>
          </w:tcPr>
          <w:p w14:paraId="3DE661E4" w14:textId="77777777" w:rsidR="000931D0" w:rsidRPr="006F3CD7" w:rsidRDefault="000931D0" w:rsidP="001D04AF">
            <w:pPr>
              <w:pStyle w:val="O0Nwnext"/>
            </w:pPr>
            <w:bookmarkStart w:id="3347" w:name="_Ref318875045"/>
            <w:bookmarkStart w:id="3348" w:name="_Ref338955302"/>
            <w:r>
              <w:t>(</w:t>
            </w:r>
            <w:fldSimple w:instr=" SEQ ( \* ARABIC \s 1 ">
              <w:r w:rsidR="00154D81">
                <w:rPr>
                  <w:noProof/>
                </w:rPr>
                <w:t>33</w:t>
              </w:r>
            </w:fldSimple>
            <w:bookmarkEnd w:id="3347"/>
            <w:r>
              <w:t>)</w:t>
            </w:r>
            <w:bookmarkEnd w:id="3348"/>
          </w:p>
        </w:tc>
        <w:tc>
          <w:tcPr>
            <w:tcW w:w="706" w:type="dxa"/>
            <w:shd w:val="clear" w:color="auto" w:fill="auto"/>
          </w:tcPr>
          <w:p w14:paraId="4A4641BE" w14:textId="77777777" w:rsidR="000931D0" w:rsidRPr="009E4CCA" w:rsidRDefault="000931D0" w:rsidP="001D04AF">
            <w:pPr>
              <w:pStyle w:val="Text"/>
              <w:rPr>
                <w:rStyle w:val="ChBlueBold"/>
              </w:rPr>
            </w:pPr>
            <w:r w:rsidRPr="009E4CCA">
              <w:rPr>
                <w:rStyle w:val="ChBlueBold"/>
              </w:rPr>
              <w:t>itu</w:t>
            </w:r>
          </w:p>
        </w:tc>
        <w:tc>
          <w:tcPr>
            <w:tcW w:w="562" w:type="dxa"/>
            <w:shd w:val="clear" w:color="auto" w:fill="auto"/>
          </w:tcPr>
          <w:p w14:paraId="0454EEAB" w14:textId="77777777" w:rsidR="000931D0" w:rsidRPr="00022D4E" w:rsidRDefault="000931D0" w:rsidP="001D04AF">
            <w:pPr>
              <w:pStyle w:val="Text"/>
            </w:pPr>
            <w:r w:rsidRPr="00022D4E">
              <w:t>kali</w:t>
            </w:r>
          </w:p>
        </w:tc>
        <w:tc>
          <w:tcPr>
            <w:tcW w:w="496" w:type="dxa"/>
            <w:shd w:val="clear" w:color="auto" w:fill="auto"/>
          </w:tcPr>
          <w:p w14:paraId="4954C507" w14:textId="77777777" w:rsidR="000931D0" w:rsidRPr="00022D4E" w:rsidRDefault="000931D0" w:rsidP="001D04AF">
            <w:pPr>
              <w:pStyle w:val="Text"/>
            </w:pPr>
            <w:r w:rsidRPr="00022D4E">
              <w:t>Biri</w:t>
            </w:r>
          </w:p>
        </w:tc>
      </w:tr>
      <w:tr w:rsidR="000931D0" w:rsidRPr="00AC23C4" w14:paraId="0D723EC5" w14:textId="77777777" w:rsidTr="00AC23C4">
        <w:tc>
          <w:tcPr>
            <w:tcW w:w="709" w:type="dxa"/>
            <w:shd w:val="clear" w:color="auto" w:fill="auto"/>
          </w:tcPr>
          <w:p w14:paraId="219C8FAD" w14:textId="77777777" w:rsidR="000931D0" w:rsidRPr="006F3CD7" w:rsidRDefault="000931D0" w:rsidP="001D04AF">
            <w:pPr>
              <w:pStyle w:val="GlossEng"/>
            </w:pPr>
          </w:p>
        </w:tc>
        <w:tc>
          <w:tcPr>
            <w:tcW w:w="706" w:type="dxa"/>
            <w:shd w:val="clear" w:color="auto" w:fill="auto"/>
          </w:tcPr>
          <w:p w14:paraId="0E409739" w14:textId="77777777" w:rsidR="000931D0" w:rsidRPr="0099608C" w:rsidRDefault="000931D0" w:rsidP="001D04AF">
            <w:pPr>
              <w:pStyle w:val="GlossEng"/>
              <w:rPr>
                <w:rStyle w:val="ChSmallCaps"/>
              </w:rPr>
            </w:pPr>
            <w:r w:rsidRPr="0099608C">
              <w:rPr>
                <w:rStyle w:val="ChSmallCaps"/>
              </w:rPr>
              <w:t>d.dist</w:t>
            </w:r>
          </w:p>
        </w:tc>
        <w:tc>
          <w:tcPr>
            <w:tcW w:w="562" w:type="dxa"/>
            <w:shd w:val="clear" w:color="auto" w:fill="auto"/>
          </w:tcPr>
          <w:p w14:paraId="5EF62219" w14:textId="77777777" w:rsidR="000931D0" w:rsidRPr="00022D4E" w:rsidRDefault="000931D0" w:rsidP="001D04AF">
            <w:pPr>
              <w:pStyle w:val="GlossEng"/>
            </w:pPr>
            <w:r w:rsidRPr="00022D4E">
              <w:t>river</w:t>
            </w:r>
          </w:p>
        </w:tc>
        <w:tc>
          <w:tcPr>
            <w:tcW w:w="496" w:type="dxa"/>
            <w:shd w:val="clear" w:color="auto" w:fill="auto"/>
          </w:tcPr>
          <w:p w14:paraId="2387025C" w14:textId="77777777" w:rsidR="000931D0" w:rsidRPr="00022D4E" w:rsidRDefault="000931D0" w:rsidP="001D04AF">
            <w:pPr>
              <w:pStyle w:val="GlossEng"/>
            </w:pPr>
            <w:r w:rsidRPr="00022D4E">
              <w:t>Biri</w:t>
            </w:r>
          </w:p>
        </w:tc>
      </w:tr>
    </w:tbl>
    <w:p w14:paraId="72DEB9A5" w14:textId="4D17C39B" w:rsidR="000931D0" w:rsidRPr="002B1870" w:rsidRDefault="00B7093A" w:rsidP="00AF7CAD">
      <w:pPr>
        <w:pStyle w:val="FreeTranslEng15pt"/>
      </w:pPr>
      <w:r>
        <w:t>‘</w:t>
      </w:r>
      <w:r w:rsidR="000931D0" w:rsidRPr="009E4CCA">
        <w:rPr>
          <w:rStyle w:val="ChBlueBold"/>
        </w:rPr>
        <w:t>that</w:t>
      </w:r>
      <w:r w:rsidR="000931D0">
        <w:t xml:space="preserve"> i</w:t>
      </w:r>
      <w:r w:rsidR="000931D0" w:rsidRPr="00022D4E">
        <w:t xml:space="preserve">s </w:t>
      </w:r>
      <w:r w:rsidR="000931D0">
        <w:t xml:space="preserve">the </w:t>
      </w:r>
      <w:r w:rsidR="000931D0" w:rsidRPr="006F57C7">
        <w:t>Biri</w:t>
      </w:r>
      <w:r w:rsidR="000931D0">
        <w:t xml:space="preserve"> river</w:t>
      </w:r>
      <w:r>
        <w:t>’</w:t>
      </w:r>
      <w:r w:rsidR="000931D0">
        <w:t xml:space="preserve"> </w:t>
      </w:r>
      <w:r w:rsidR="000931D0" w:rsidRPr="00E143F9">
        <w:rPr>
          <w:rStyle w:val="ExampleSource"/>
        </w:rPr>
        <w:t>[081025-008-Cv.0006]</w:t>
      </w:r>
    </w:p>
    <w:p w14:paraId="6584E3FA" w14:textId="77777777" w:rsidR="000931D0" w:rsidRPr="00D361C3" w:rsidRDefault="000931D0" w:rsidP="000931D0">
      <w:pPr>
        <w:pStyle w:val="Heading4"/>
      </w:pPr>
      <w:bookmarkStart w:id="3349" w:name="_Ref320548390"/>
      <w:bookmarkStart w:id="3350" w:name="_Ref322416798"/>
      <w:bookmarkStart w:id="3351" w:name="_Toc322502304"/>
      <w:bookmarkStart w:id="3352" w:name="_Toc322502337"/>
      <w:bookmarkStart w:id="3353" w:name="_Toc334196338"/>
      <w:bookmarkStart w:id="3354" w:name="_Toc336325574"/>
      <w:bookmarkStart w:id="3355" w:name="_Toc336335859"/>
      <w:r w:rsidRPr="00D361C3">
        <w:t>Textual uses</w:t>
      </w:r>
      <w:bookmarkEnd w:id="3349"/>
      <w:bookmarkEnd w:id="3350"/>
      <w:bookmarkEnd w:id="3351"/>
      <w:bookmarkEnd w:id="3352"/>
      <w:bookmarkEnd w:id="3353"/>
      <w:bookmarkEnd w:id="3354"/>
      <w:bookmarkEnd w:id="3355"/>
      <w:r w:rsidRPr="005D3F85">
        <w:t xml:space="preserve"> </w:t>
      </w:r>
      <w:r>
        <w:t>of demonstratives</w:t>
      </w:r>
    </w:p>
    <w:p w14:paraId="0607771C" w14:textId="42BDD0ED" w:rsidR="00FF626E" w:rsidRDefault="000931D0" w:rsidP="00EC5796">
      <w:pPr>
        <w:pStyle w:val="Body0000after"/>
        <w:rPr>
          <w:rFonts w:eastAsia="Arial Unicode MS"/>
        </w:rPr>
      </w:pPr>
      <w:r>
        <w:t xml:space="preserve">In their textual uses, the demonstratives provide discourse orientation. </w:t>
      </w:r>
      <w:r w:rsidR="00FF626E">
        <w:t xml:space="preserve">Across languages, two </w:t>
      </w:r>
      <w:r>
        <w:t xml:space="preserve">major </w:t>
      </w:r>
      <w:r w:rsidR="00FF626E">
        <w:t xml:space="preserve">discourse </w:t>
      </w:r>
      <w:r>
        <w:t xml:space="preserve">uses </w:t>
      </w:r>
      <w:r w:rsidR="00FF626E">
        <w:t xml:space="preserve">of demonstratives </w:t>
      </w:r>
      <w:r>
        <w:t>can be distinguished</w:t>
      </w:r>
      <w:r>
        <w:rPr>
          <w:rFonts w:eastAsia="Arial Unicode MS"/>
        </w:rPr>
        <w:t xml:space="preserve">, </w:t>
      </w:r>
      <w:r w:rsidR="00FF626E">
        <w:rPr>
          <w:rFonts w:eastAsia="Arial Unicode MS"/>
        </w:rPr>
        <w:t xml:space="preserve">according to </w:t>
      </w:r>
      <w:r w:rsidR="00BA6215">
        <w:rPr>
          <w:rStyle w:val="Citation"/>
        </w:rPr>
        <w:fldChar w:fldCharType="begin"/>
      </w:r>
      <w:r w:rsidR="0092451D">
        <w:rPr>
          <w:rStyle w:val="Citation"/>
        </w:rPr>
        <w:instrText>ADDIN CITAVI.PLACEHOLDER b3efefdc-12af-43fe-a8c1-168029e4020c PFBsYWNlaG9sZGVyPg0KICA8QWRkSW5WZXJzaW9uPjUuMi4wLjg8L0FkZEluVmVyc2lvbj4NCiAgPElkPmIzZWZlZmRjLTEyYWYtNDNmZS1hOGMxLTE2ODAyOWU0MDIwYzwvSWQ+DQogIDxFbnRyaWVzPg0KICAgIDxFbnRyeT4NCiAgICAgIDxJZD5lYWViZDg0NC04OGM0LTRjNGEtOTQ5My0yN2Y3NmM2MWI5OWI8L0lkPg0KICAgICAgPE5vUGFyPnRydWU8L05vUGFyPg0KICAgICAgPFBlcnNvbk9ubHk+dHJ1ZTwvUGVyc29uT25seT4NCiAgICAgIDxSZWZlcmVuY2VJZD45OWZlOGRmZi0yYjczLTQ4YmItODU5Yy03OTFjMjhiNTczZmU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lc3NlbDwvVGV4dD4NCiAgICA8L1RleHRVbml0Pg0KICA8L1RleHRVbml0cz4NCjwvUGxhY2Vob2xkZXI+</w:instrText>
      </w:r>
      <w:r w:rsidR="00BA6215">
        <w:rPr>
          <w:rStyle w:val="Citation"/>
        </w:rPr>
        <w:fldChar w:fldCharType="separate"/>
      </w:r>
      <w:bookmarkStart w:id="3356" w:name="_CTVP001b3efefdc12af43fea8c1168029e4020c"/>
      <w:r w:rsidR="0092006B">
        <w:rPr>
          <w:rStyle w:val="Citation"/>
        </w:rPr>
        <w:t>Diessel</w:t>
      </w:r>
      <w:bookmarkEnd w:id="3356"/>
      <w:r w:rsidR="00BA6215">
        <w:rPr>
          <w:rStyle w:val="Citation"/>
        </w:rPr>
        <w:fldChar w:fldCharType="end"/>
      </w:r>
      <w:r w:rsidR="00513C8C" w:rsidRPr="00513C8C">
        <w:rPr>
          <w:rStyle w:val="Citation"/>
        </w:rPr>
        <w:t xml:space="preserve"> </w:t>
      </w:r>
      <w:r w:rsidR="00BA6215">
        <w:rPr>
          <w:rStyle w:val="Citation"/>
        </w:rPr>
        <w:fldChar w:fldCharType="begin"/>
      </w:r>
      <w:r w:rsidR="00FF626E">
        <w:rPr>
          <w:rStyle w:val="Citation"/>
        </w:rPr>
        <w:instrText>ADDIN CITAVI.PLACEHOLDER 13491e36-2856-4b98-8046-ccc011fd4619 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5OiA5NeKAkzEwNSk8L1RleHQ+DQogICAgPC9UZXh0VW5pdD4NCiAgPC9UZXh0VW5pdHM+DQo8L1BsYWNlaG9sZGVyPg==</w:instrText>
      </w:r>
      <w:r w:rsidR="00BA6215">
        <w:rPr>
          <w:rStyle w:val="Citation"/>
        </w:rPr>
        <w:fldChar w:fldCharType="separate"/>
      </w:r>
      <w:bookmarkStart w:id="3357" w:name="_CTVP00113491e3628564b988046ccc011fd4619"/>
      <w:r w:rsidR="0092006B">
        <w:rPr>
          <w:rStyle w:val="Citation"/>
        </w:rPr>
        <w:t>(1999: 95–105)</w:t>
      </w:r>
      <w:bookmarkEnd w:id="3357"/>
      <w:r w:rsidR="00BA6215">
        <w:rPr>
          <w:rStyle w:val="Citation"/>
        </w:rPr>
        <w:fldChar w:fldCharType="end"/>
      </w:r>
      <w:r w:rsidRPr="005E61D5">
        <w:rPr>
          <w:rFonts w:eastAsia="Arial Unicode MS"/>
        </w:rPr>
        <w:t>:</w:t>
      </w:r>
      <w:r>
        <w:rPr>
          <w:rFonts w:eastAsia="Arial Unicode MS"/>
        </w:rPr>
        <w:t xml:space="preserve"> </w:t>
      </w:r>
      <w:r w:rsidR="00B7093A">
        <w:rPr>
          <w:rFonts w:eastAsia="Arial Unicode MS"/>
        </w:rPr>
        <w:t>“</w:t>
      </w:r>
      <w:r>
        <w:rPr>
          <w:rFonts w:eastAsia="Arial Unicode MS"/>
        </w:rPr>
        <w:t>anaphoric</w:t>
      </w:r>
      <w:r w:rsidR="00B7093A">
        <w:rPr>
          <w:rFonts w:eastAsia="Arial Unicode MS"/>
        </w:rPr>
        <w:t>”</w:t>
      </w:r>
      <w:r>
        <w:rPr>
          <w:rFonts w:eastAsia="Arial Unicode MS"/>
        </w:rPr>
        <w:t xml:space="preserve"> and </w:t>
      </w:r>
      <w:r w:rsidR="00B7093A">
        <w:rPr>
          <w:rFonts w:eastAsia="Arial Unicode MS"/>
        </w:rPr>
        <w:t>“</w:t>
      </w:r>
      <w:r>
        <w:rPr>
          <w:rFonts w:eastAsia="Arial Unicode MS"/>
        </w:rPr>
        <w:t>discourse deictic</w:t>
      </w:r>
      <w:r w:rsidR="00B7093A">
        <w:rPr>
          <w:rFonts w:eastAsia="Arial Unicode MS"/>
        </w:rPr>
        <w:t>”</w:t>
      </w:r>
      <w:r>
        <w:rPr>
          <w:rFonts w:eastAsia="Arial Unicode MS"/>
        </w:rPr>
        <w:t xml:space="preserve"> uses</w:t>
      </w:r>
      <w:r w:rsidR="00FF626E">
        <w:rPr>
          <w:rFonts w:eastAsia="Arial Unicode MS"/>
        </w:rPr>
        <w:t xml:space="preserve">. </w:t>
      </w:r>
      <w:r w:rsidR="00FF626E">
        <w:t>In their anaphoric uses, the demonstratives “</w:t>
      </w:r>
      <w:r w:rsidR="00FF626E">
        <w:rPr>
          <w:lang w:eastAsia="en-US"/>
        </w:rPr>
        <w:t xml:space="preserve">are </w:t>
      </w:r>
      <w:r w:rsidR="00FF626E">
        <w:t>coreferential with a prior NP</w:t>
      </w:r>
      <w:r w:rsidR="00FF626E">
        <w:rPr>
          <w:lang w:eastAsia="en-US"/>
        </w:rPr>
        <w:t>” and thereby “</w:t>
      </w:r>
      <w:r w:rsidR="00FF626E">
        <w:t>keep track of discourse participants</w:t>
      </w:r>
      <w:r w:rsidR="00FF626E">
        <w:rPr>
          <w:lang w:eastAsia="en-US"/>
        </w:rPr>
        <w:t xml:space="preserve">” </w:t>
      </w:r>
      <w:r w:rsidR="00FF626E">
        <w:rPr>
          <w:rStyle w:val="Citation"/>
        </w:rPr>
        <w:fldChar w:fldCharType="begin"/>
      </w:r>
      <w:r w:rsidR="00FF626E">
        <w:rPr>
          <w:rStyle w:val="Citation"/>
        </w:rPr>
        <w:instrText>ADDIN CITAVI.PLACEHOLDER 29d38789-8dc4-4710-ad1f-1a1f5aa08fe8 PFBsYWNlaG9sZGVyPg0KICA8QWRkSW5WZXJzaW9uPjUuMi4wLjg8L0FkZEluVmVyc2lvbj4NCiAgPElkPjI5ZDM4Nzg5LThkYzQtNDcxMC1hZDFmLTFhMWY1YWEwOGZlODwvSWQ+DQogIDxFbnRyaWVzPg0KICAgIDxFbnRyeT4NCiAgICAgIDxJZD44ZWIyZTZiZS0xOGM4LTQ4NzUtOTllMC1mM2RkY2JlZThmZGU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mVmZXJlbmNlSWQ+OTlmZThkZmYtMmI3My00OGJiLTg1OWMtNzkxYzI4YjU3M2ZlPC9SZWZlcmVuY2VJZD4NCiAgICAgIDxZZWFyT25seT50cnVlPC9ZZWFyT25seT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OTogOTMpPC9UZXh0Pg0KICAgIDwvVGV4dFVuaXQ+DQogIDwvVGV4dFVuaXRzPg0KPC9QbGFjZWhvbGRlcj4=</w:instrText>
      </w:r>
      <w:r w:rsidR="00FF626E">
        <w:rPr>
          <w:rStyle w:val="Citation"/>
        </w:rPr>
        <w:fldChar w:fldCharType="separate"/>
      </w:r>
      <w:bookmarkStart w:id="3358" w:name="_CTVP00129d387898dc44710ad1f1a1f5aa08fe8"/>
      <w:r w:rsidR="0092006B">
        <w:rPr>
          <w:rStyle w:val="Citation"/>
        </w:rPr>
        <w:t>(1999: 93)</w:t>
      </w:r>
      <w:bookmarkEnd w:id="3358"/>
      <w:r w:rsidR="00FF626E">
        <w:rPr>
          <w:rStyle w:val="Citation"/>
        </w:rPr>
        <w:fldChar w:fldCharType="end"/>
      </w:r>
      <w:r w:rsidR="00FF626E" w:rsidRPr="0080296E">
        <w:t>.</w:t>
      </w:r>
      <w:r w:rsidR="00FF626E">
        <w:t xml:space="preserve"> In their discourse deictic uses, the demonstratives are not coreferent with the referent of a previously established noun phrase. Instead, they are coreferential with a preceding or following proposition. That is, they “establish an overt link between two propositions: </w:t>
      </w:r>
      <w:r w:rsidR="00FF626E">
        <w:rPr>
          <w:szCs w:val="20"/>
          <w:lang w:eastAsia="en-US"/>
        </w:rPr>
        <w:t>the one in which they are embedded and the one to which they refer</w:t>
      </w:r>
      <w:r w:rsidR="00FF626E">
        <w:t xml:space="preserve">” </w:t>
      </w:r>
      <w:r w:rsidR="00FF626E">
        <w:rPr>
          <w:rStyle w:val="Citation"/>
        </w:rPr>
        <w:fldChar w:fldCharType="begin"/>
      </w:r>
      <w:r w:rsidR="00EC5796">
        <w:rPr>
          <w:rStyle w:val="Citation"/>
        </w:rPr>
        <w:instrText>ADDIN CITAVI.PLACEHOLDER 65cf4c66-a273-4884-bf93-5087ffb1077e 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OTogMTAxKTwvVGV4dD4NCiAgICA8L1RleHRVbml0Pg0KICA8L1RleHRVbml0cz4NCjwvUGxhY2Vob2xkZXI+</w:instrText>
      </w:r>
      <w:r w:rsidR="00FF626E">
        <w:rPr>
          <w:rStyle w:val="Citation"/>
        </w:rPr>
        <w:fldChar w:fldCharType="separate"/>
      </w:r>
      <w:bookmarkStart w:id="3359" w:name="_CTVP00165cf4c66a2734884bf935087ffb1077e"/>
      <w:r w:rsidR="0092006B">
        <w:rPr>
          <w:rStyle w:val="Citation"/>
        </w:rPr>
        <w:t>(1999: 101)</w:t>
      </w:r>
      <w:bookmarkEnd w:id="3359"/>
      <w:r w:rsidR="00FF626E">
        <w:rPr>
          <w:rStyle w:val="Citation"/>
        </w:rPr>
        <w:fldChar w:fldCharType="end"/>
      </w:r>
      <w:r w:rsidR="00FF626E">
        <w:t>.</w:t>
      </w:r>
      <w:r w:rsidR="00EC5796">
        <w:t xml:space="preserve"> (</w:t>
      </w:r>
      <w:r w:rsidR="00EC5796">
        <w:rPr>
          <w:rFonts w:eastAsia="Arial Unicode MS"/>
        </w:rPr>
        <w:t xml:space="preserve">See </w:t>
      </w:r>
      <w:r w:rsidR="00FF626E">
        <w:rPr>
          <w:rFonts w:eastAsia="Arial Unicode MS"/>
        </w:rPr>
        <w:t xml:space="preserve">also </w:t>
      </w:r>
      <w:r w:rsidR="00FF626E">
        <w:rPr>
          <w:rStyle w:val="Citation"/>
          <w:rFonts w:eastAsia="Arial Unicode MS"/>
        </w:rPr>
        <w:fldChar w:fldCharType="begin"/>
      </w:r>
      <w:r w:rsidR="0092006B">
        <w:rPr>
          <w:rStyle w:val="Citation"/>
          <w:rFonts w:eastAsia="Arial Unicode MS"/>
        </w:rPr>
        <w:instrText>ADDIN CITAVI.PLACEHOLDER 2f31440b-8125-485d-9bff-32d32cfd9bb5 PFBsYWNlaG9sZGVyPg0KICA8QWRkSW5WZXJzaW9uPjUuMi4wLjg8L0FkZEluVmVyc2lvbj4NCiAgPElkPjJmMzE0NDBiLTgxMjUtNDg1ZC05YmZmLTMyZDMyY2ZkOWJiNTwvSWQ+DQogIDxFbnRyaWVzPg0KICAgIDxFbnRyeT4NCiAgICAgIDxJZD40NTRiMmRiYi01YzUxLTRhZjgtODlhNS02OTQ4YmJiYzY3NGE8L0lkPg0KICAgICAgPE5vUGFyPnRydWU8L05vUGFyPg0KICAgICAgPFJlZmVyZW5jZUlkPjIzZTIyYjk2LTQ4OGQtNDRjNS1iMDYxLTBiM2ZiNmZiOTA3Yj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ltbWVsbWFubiAxOTk2PC9UZXh0Pg0KICAgIDwvVGV4dFVuaXQ+DQogIDwvVGV4dFVuaXRzPg0KPC9QbGFjZWhvbGRlcj4=</w:instrText>
      </w:r>
      <w:r w:rsidR="00FF626E">
        <w:rPr>
          <w:rStyle w:val="Citation"/>
          <w:rFonts w:eastAsia="Arial Unicode MS"/>
        </w:rPr>
        <w:fldChar w:fldCharType="separate"/>
      </w:r>
      <w:bookmarkStart w:id="3360" w:name="_CTVP0012f31440b8125485d9bff32d32cfd9bb5"/>
      <w:r w:rsidR="0092006B">
        <w:rPr>
          <w:rStyle w:val="Citation"/>
          <w:rFonts w:eastAsia="Arial Unicode MS"/>
        </w:rPr>
        <w:t>Himmelmann 1996</w:t>
      </w:r>
      <w:bookmarkEnd w:id="3360"/>
      <w:r w:rsidR="00FF626E">
        <w:rPr>
          <w:rStyle w:val="Citation"/>
          <w:rFonts w:eastAsia="Arial Unicode MS"/>
        </w:rPr>
        <w:fldChar w:fldCharType="end"/>
      </w:r>
      <w:r w:rsidR="00EC5796">
        <w:rPr>
          <w:rStyle w:val="Citation"/>
          <w:rFonts w:eastAsia="Arial Unicode MS"/>
        </w:rPr>
        <w:t>.</w:t>
      </w:r>
      <w:r w:rsidR="00EC5796">
        <w:rPr>
          <w:rFonts w:eastAsia="Arial Unicode MS"/>
        </w:rPr>
        <w:t>)</w:t>
      </w:r>
    </w:p>
    <w:p w14:paraId="362AE389" w14:textId="1FE95356" w:rsidR="000931D0" w:rsidRDefault="00EC5796" w:rsidP="00174E9D">
      <w:pPr>
        <w:pStyle w:val="Body0515after"/>
      </w:pPr>
      <w:r>
        <w:t xml:space="preserve">Both discourse functions </w:t>
      </w:r>
      <w:r w:rsidR="00FF626E">
        <w:t xml:space="preserve">also </w:t>
      </w:r>
      <w:r>
        <w:t xml:space="preserve">apply to the </w:t>
      </w:r>
      <w:r w:rsidR="00FF626E">
        <w:t>Papuan Malay</w:t>
      </w:r>
      <w:r>
        <w:t xml:space="preserve"> demonstratives</w:t>
      </w:r>
      <w:r w:rsidR="00FF626E">
        <w:t>.</w:t>
      </w:r>
    </w:p>
    <w:p w14:paraId="2667BFF6" w14:textId="77777777" w:rsidR="000931D0" w:rsidRDefault="000931D0" w:rsidP="007F3789">
      <w:pPr>
        <w:pStyle w:val="Heading5"/>
      </w:pPr>
      <w:bookmarkStart w:id="3361" w:name="_Ref320520361"/>
      <w:bookmarkStart w:id="3362" w:name="_Toc322502305"/>
      <w:bookmarkStart w:id="3363" w:name="_Toc322502338"/>
      <w:bookmarkStart w:id="3364" w:name="_Toc336335860"/>
      <w:r>
        <w:t>Anaphoric uses</w:t>
      </w:r>
      <w:bookmarkEnd w:id="3361"/>
      <w:bookmarkEnd w:id="3362"/>
      <w:bookmarkEnd w:id="3363"/>
      <w:bookmarkEnd w:id="3364"/>
    </w:p>
    <w:p w14:paraId="753BF4E4" w14:textId="14987961" w:rsidR="000931D0" w:rsidRDefault="00174E9D" w:rsidP="00174E9D">
      <w:pPr>
        <w:pStyle w:val="Body0000after"/>
      </w:pPr>
      <w:r>
        <w:t xml:space="preserve">The anaphoric uses of the Papuan Malay demonstratives are demonstrated in </w:t>
      </w:r>
      <w:r>
        <w:fldChar w:fldCharType="begin"/>
      </w:r>
      <w:r>
        <w:instrText xml:space="preserve"> REF _Ref338956198 \h </w:instrText>
      </w:r>
      <w:r>
        <w:fldChar w:fldCharType="separate"/>
      </w:r>
      <w:r w:rsidR="00154D81">
        <w:t>(</w:t>
      </w:r>
      <w:r w:rsidR="00154D81">
        <w:rPr>
          <w:noProof/>
        </w:rPr>
        <w:t>34</w:t>
      </w:r>
      <w:r w:rsidR="00154D81">
        <w:t>)</w:t>
      </w:r>
      <w:r>
        <w:fldChar w:fldCharType="end"/>
      </w:r>
      <w:r>
        <w:t xml:space="preserve"> to </w:t>
      </w:r>
      <w:r>
        <w:fldChar w:fldCharType="begin"/>
      </w:r>
      <w:r>
        <w:instrText xml:space="preserve"> REF _Ref338956124 \h </w:instrText>
      </w:r>
      <w:r>
        <w:fldChar w:fldCharType="separate"/>
      </w:r>
      <w:r w:rsidR="00154D81">
        <w:t>(</w:t>
      </w:r>
      <w:r w:rsidR="00154D81">
        <w:rPr>
          <w:noProof/>
        </w:rPr>
        <w:t>39</w:t>
      </w:r>
      <w:r w:rsidR="00154D81">
        <w:t>)</w:t>
      </w:r>
      <w:r>
        <w:fldChar w:fldCharType="end"/>
      </w:r>
      <w:r>
        <w:t xml:space="preserve">. Being coreferential with a preceding NP, they keep track of different </w:t>
      </w:r>
      <w:r w:rsidR="000931D0">
        <w:t>discourse participants</w:t>
      </w:r>
      <w:r>
        <w:t xml:space="preserve">. In this use the demonstratives may be </w:t>
      </w:r>
      <w:r>
        <w:rPr>
          <w:rFonts w:eastAsia="Arial Unicode MS"/>
        </w:rPr>
        <w:t xml:space="preserve">employed </w:t>
      </w:r>
      <w:r>
        <w:rPr>
          <w:lang w:eastAsia="en-US"/>
        </w:rPr>
        <w:t>adnominal</w:t>
      </w:r>
      <w:r w:rsidRPr="00F72F9C">
        <w:rPr>
          <w:lang w:eastAsia="en-US"/>
        </w:rPr>
        <w:t xml:space="preserve">ly </w:t>
      </w:r>
      <w:r w:rsidRPr="00F72F9C">
        <w:t xml:space="preserve">as in </w:t>
      </w:r>
      <w:r>
        <w:fldChar w:fldCharType="begin"/>
      </w:r>
      <w:r>
        <w:instrText xml:space="preserve"> REF _Ref338956198 \h </w:instrText>
      </w:r>
      <w:r>
        <w:fldChar w:fldCharType="separate"/>
      </w:r>
      <w:r w:rsidR="00154D81">
        <w:t>(</w:t>
      </w:r>
      <w:r w:rsidR="00154D81">
        <w:rPr>
          <w:noProof/>
        </w:rPr>
        <w:t>34</w:t>
      </w:r>
      <w:r w:rsidR="00154D81">
        <w:t>)</w:t>
      </w:r>
      <w:r>
        <w:fldChar w:fldCharType="end"/>
      </w:r>
      <w:r>
        <w:t xml:space="preserve"> and </w:t>
      </w:r>
      <w:r>
        <w:fldChar w:fldCharType="begin"/>
      </w:r>
      <w:r>
        <w:instrText xml:space="preserve"> REF _Ref338956300 \h </w:instrText>
      </w:r>
      <w:r>
        <w:fldChar w:fldCharType="separate"/>
      </w:r>
      <w:r w:rsidR="00154D81">
        <w:t>(</w:t>
      </w:r>
      <w:r w:rsidR="00154D81">
        <w:rPr>
          <w:noProof/>
        </w:rPr>
        <w:t>35</w:t>
      </w:r>
      <w:r w:rsidR="00154D81">
        <w:t>)</w:t>
      </w:r>
      <w:r>
        <w:fldChar w:fldCharType="end"/>
      </w:r>
      <w:r w:rsidRPr="00F72F9C">
        <w:t xml:space="preserve">, pronominally </w:t>
      </w:r>
      <w:r w:rsidRPr="00883B89">
        <w:t xml:space="preserve">as in </w:t>
      </w:r>
      <w:r w:rsidRPr="00883B89">
        <w:fldChar w:fldCharType="begin"/>
      </w:r>
      <w:r w:rsidRPr="00883B89">
        <w:instrText xml:space="preserve"> REF _Ref314215992 \h  \* MERGEFORMAT </w:instrText>
      </w:r>
      <w:r w:rsidRPr="00883B89">
        <w:fldChar w:fldCharType="separate"/>
      </w:r>
      <w:r w:rsidR="00154D81" w:rsidRPr="00883B89">
        <w:t>(</w:t>
      </w:r>
      <w:r w:rsidR="00154D81">
        <w:t>36</w:t>
      </w:r>
      <w:r w:rsidRPr="00883B89">
        <w:fldChar w:fldCharType="end"/>
      </w:r>
      <w:r w:rsidRPr="00883B89">
        <w:t xml:space="preserve">) and </w:t>
      </w:r>
      <w:r w:rsidRPr="00883B89">
        <w:fldChar w:fldCharType="begin"/>
      </w:r>
      <w:r w:rsidRPr="00883B89">
        <w:instrText xml:space="preserve"> REF _Ref320523362 \h </w:instrText>
      </w:r>
      <w:r>
        <w:instrText xml:space="preserve"> \* MERGEFORMAT </w:instrText>
      </w:r>
      <w:r w:rsidRPr="00883B89">
        <w:fldChar w:fldCharType="separate"/>
      </w:r>
      <w:r w:rsidR="00154D81" w:rsidRPr="00883B89">
        <w:t>(</w:t>
      </w:r>
      <w:r w:rsidR="00154D81">
        <w:t>37</w:t>
      </w:r>
      <w:r w:rsidRPr="00883B89">
        <w:fldChar w:fldCharType="end"/>
      </w:r>
      <w:r w:rsidRPr="00883B89">
        <w:t xml:space="preserve">), or adverbially as in </w:t>
      </w:r>
      <w:r w:rsidRPr="00883B89">
        <w:rPr>
          <w:rFonts w:eastAsia="Arial Unicode MS"/>
        </w:rPr>
        <w:fldChar w:fldCharType="begin"/>
      </w:r>
      <w:r w:rsidRPr="00883B89">
        <w:rPr>
          <w:rFonts w:eastAsia="Arial Unicode MS"/>
        </w:rPr>
        <w:instrText xml:space="preserve"> REF _Ref315712037 \h  \* MERGEFORMAT </w:instrText>
      </w:r>
      <w:r w:rsidRPr="00883B89">
        <w:rPr>
          <w:rFonts w:eastAsia="Arial Unicode MS"/>
        </w:rPr>
      </w:r>
      <w:r w:rsidRPr="00883B89">
        <w:rPr>
          <w:rFonts w:eastAsia="Arial Unicode MS"/>
        </w:rPr>
        <w:fldChar w:fldCharType="separate"/>
      </w:r>
      <w:r w:rsidR="00154D81">
        <w:t>(38</w:t>
      </w:r>
      <w:r w:rsidRPr="00883B89">
        <w:rPr>
          <w:rFonts w:eastAsia="Arial Unicode MS"/>
        </w:rPr>
        <w:fldChar w:fldCharType="end"/>
      </w:r>
      <w:r w:rsidRPr="00883B89">
        <w:rPr>
          <w:rFonts w:eastAsia="Arial Unicode MS"/>
        </w:rPr>
        <w:t xml:space="preserve">) and </w:t>
      </w:r>
      <w:r w:rsidRPr="00883B89">
        <w:fldChar w:fldCharType="begin"/>
      </w:r>
      <w:r w:rsidRPr="00883B89">
        <w:instrText xml:space="preserve"> REF _Ref320523367 \h </w:instrText>
      </w:r>
      <w:r>
        <w:instrText xml:space="preserve"> \* MERGEFORMAT </w:instrText>
      </w:r>
      <w:r w:rsidRPr="00883B89">
        <w:fldChar w:fldCharType="separate"/>
      </w:r>
      <w:r w:rsidR="00154D81">
        <w:t>(39</w:t>
      </w:r>
      <w:r w:rsidRPr="00883B89">
        <w:fldChar w:fldCharType="end"/>
      </w:r>
      <w:r w:rsidRPr="00883B89">
        <w:t>). The exact semantic</w:t>
      </w:r>
      <w:r>
        <w:t xml:space="preserve"> distinctions between </w:t>
      </w:r>
      <w:r w:rsidRPr="007106DE">
        <w:rPr>
          <w:rStyle w:val="ChItalBold"/>
        </w:rPr>
        <w:t>ini</w:t>
      </w:r>
      <w:r>
        <w:t xml:space="preserve"> ‘</w:t>
      </w:r>
      <w:r w:rsidRPr="0099608C">
        <w:rPr>
          <w:rStyle w:val="ChSmallCaps"/>
        </w:rPr>
        <w:t>d.prox</w:t>
      </w:r>
      <w:r>
        <w:t xml:space="preserve">’ and </w:t>
      </w:r>
      <w:r w:rsidRPr="007106DE">
        <w:rPr>
          <w:rStyle w:val="ChItalBold"/>
        </w:rPr>
        <w:t>itu</w:t>
      </w:r>
      <w:r>
        <w:t xml:space="preserve"> ‘</w:t>
      </w:r>
      <w:r w:rsidRPr="0099608C">
        <w:rPr>
          <w:rStyle w:val="ChSmallCaps"/>
        </w:rPr>
        <w:t>d.dist</w:t>
      </w:r>
      <w:r>
        <w:t>’ as participant tracking devices,</w:t>
      </w:r>
      <w:r w:rsidRPr="00907929">
        <w:t xml:space="preserve"> </w:t>
      </w:r>
      <w:r>
        <w:t>however, are yet to be investigated in more detail.</w:t>
      </w:r>
    </w:p>
    <w:p w14:paraId="52EF43F0" w14:textId="578AF29E" w:rsidR="000931D0" w:rsidRDefault="000931D0" w:rsidP="00516196">
      <w:pPr>
        <w:pStyle w:val="Body0505after"/>
      </w:pPr>
      <w:r>
        <w:t xml:space="preserve">The examples in </w:t>
      </w:r>
      <w:r>
        <w:fldChar w:fldCharType="begin"/>
      </w:r>
      <w:r>
        <w:instrText xml:space="preserve"> REF _Ref338956198 \h </w:instrText>
      </w:r>
      <w:r>
        <w:fldChar w:fldCharType="separate"/>
      </w:r>
      <w:r w:rsidR="00154D81">
        <w:t>(</w:t>
      </w:r>
      <w:r w:rsidR="00154D81">
        <w:rPr>
          <w:noProof/>
        </w:rPr>
        <w:t>34</w:t>
      </w:r>
      <w:r w:rsidR="00154D81">
        <w:t>)</w:t>
      </w:r>
      <w:r>
        <w:fldChar w:fldCharType="end"/>
      </w:r>
      <w:r>
        <w:t xml:space="preserve"> and </w:t>
      </w:r>
      <w:r>
        <w:fldChar w:fldCharType="begin"/>
      </w:r>
      <w:r>
        <w:instrText xml:space="preserve"> REF _Ref338956300 \h </w:instrText>
      </w:r>
      <w:r>
        <w:fldChar w:fldCharType="separate"/>
      </w:r>
      <w:r w:rsidR="00154D81">
        <w:t>(</w:t>
      </w:r>
      <w:r w:rsidR="00154D81">
        <w:rPr>
          <w:noProof/>
        </w:rPr>
        <w:t>35</w:t>
      </w:r>
      <w:r w:rsidR="00154D81">
        <w:t>)</w:t>
      </w:r>
      <w:r>
        <w:fldChar w:fldCharType="end"/>
      </w:r>
      <w:r>
        <w:t xml:space="preserve"> demonstrate the </w:t>
      </w:r>
      <w:r>
        <w:rPr>
          <w:lang w:eastAsia="en-US"/>
        </w:rPr>
        <w:t>adnominal</w:t>
      </w:r>
      <w:r>
        <w:t xml:space="preserve"> anaphoric uses of the demonstratives. The utterance in </w:t>
      </w:r>
      <w:r>
        <w:fldChar w:fldCharType="begin"/>
      </w:r>
      <w:r>
        <w:instrText xml:space="preserve"> REF _Ref338956198 \h </w:instrText>
      </w:r>
      <w:r>
        <w:fldChar w:fldCharType="separate"/>
      </w:r>
      <w:r w:rsidR="00154D81">
        <w:t>(</w:t>
      </w:r>
      <w:r w:rsidR="00154D81">
        <w:rPr>
          <w:noProof/>
        </w:rPr>
        <w:t>34</w:t>
      </w:r>
      <w:r w:rsidR="00154D81">
        <w:t>)</w:t>
      </w:r>
      <w:r>
        <w:fldChar w:fldCharType="end"/>
      </w:r>
      <w:r>
        <w:t xml:space="preserve"> </w:t>
      </w:r>
      <w:r w:rsidR="003B202F">
        <w:t>is</w:t>
      </w:r>
      <w:r>
        <w:t xml:space="preserve"> part of a joke about a school student who does not know to draw. The teacher orders the students to </w:t>
      </w:r>
      <w:r w:rsidRPr="002A3E92">
        <w:rPr>
          <w:rStyle w:val="ChItalBold"/>
        </w:rPr>
        <w:t>gambar monyet</w:t>
      </w:r>
      <w:r>
        <w:t xml:space="preserve"> </w:t>
      </w:r>
      <w:r w:rsidR="00B7093A">
        <w:t>‘</w:t>
      </w:r>
      <w:r>
        <w:t>draw a monkey</w:t>
      </w:r>
      <w:r w:rsidR="00B7093A">
        <w:t>’</w:t>
      </w:r>
      <w:r>
        <w:t xml:space="preserve">. When the </w:t>
      </w:r>
      <w:r w:rsidRPr="002A3E92">
        <w:rPr>
          <w:rStyle w:val="ChItalBold"/>
        </w:rPr>
        <w:t>monyet</w:t>
      </w:r>
      <w:r>
        <w:t xml:space="preserve"> </w:t>
      </w:r>
      <w:r w:rsidR="00B7093A">
        <w:t>‘</w:t>
      </w:r>
      <w:r>
        <w:t>monkey</w:t>
      </w:r>
      <w:r w:rsidR="00B7093A">
        <w:t>’</w:t>
      </w:r>
      <w:r>
        <w:t xml:space="preserve"> is mentioned the next time, it is marked with </w:t>
      </w:r>
      <w:r w:rsidRPr="007106DE">
        <w:rPr>
          <w:rStyle w:val="ChItalBold"/>
        </w:rPr>
        <w:t>ini</w:t>
      </w:r>
      <w:r>
        <w:t xml:space="preserve"> </w:t>
      </w:r>
      <w:r w:rsidR="00B7093A">
        <w:t>‘</w:t>
      </w:r>
      <w:r w:rsidRPr="0099608C">
        <w:rPr>
          <w:rStyle w:val="ChSmallCaps"/>
        </w:rPr>
        <w:t>d.prox</w:t>
      </w:r>
      <w:r w:rsidR="00B7093A">
        <w:t>’</w:t>
      </w:r>
      <w:r>
        <w:t xml:space="preserve"> thereby indicating co-reference with this </w:t>
      </w:r>
      <w:r w:rsidR="00AD138E">
        <w:t>specific</w:t>
      </w:r>
      <w:r>
        <w:t xml:space="preserve"> monkey. The example in </w:t>
      </w:r>
      <w:r>
        <w:fldChar w:fldCharType="begin"/>
      </w:r>
      <w:r>
        <w:instrText xml:space="preserve"> REF _Ref338956300 \h </w:instrText>
      </w:r>
      <w:r>
        <w:fldChar w:fldCharType="separate"/>
      </w:r>
      <w:r w:rsidR="00154D81">
        <w:t>(</w:t>
      </w:r>
      <w:r w:rsidR="00154D81">
        <w:rPr>
          <w:noProof/>
        </w:rPr>
        <w:t>35</w:t>
      </w:r>
      <w:r w:rsidR="00154D81">
        <w:t>)</w:t>
      </w:r>
      <w:r>
        <w:fldChar w:fldCharType="end"/>
      </w:r>
      <w:r>
        <w:t xml:space="preserve"> is part of a narrative that describes how the speaker</w:t>
      </w:r>
      <w:r w:rsidR="00B7093A">
        <w:t>’</w:t>
      </w:r>
      <w:r>
        <w:t xml:space="preserve">s ancestor first came down to the coast where he finds a </w:t>
      </w:r>
      <w:r w:rsidRPr="0003075D">
        <w:rPr>
          <w:rStyle w:val="ChItalBold"/>
        </w:rPr>
        <w:t>bua mera</w:t>
      </w:r>
      <w:r>
        <w:t xml:space="preserve"> </w:t>
      </w:r>
      <w:r w:rsidR="00B7093A">
        <w:t>‘</w:t>
      </w:r>
      <w:r>
        <w:t>red fruit</w:t>
      </w:r>
      <w:r w:rsidR="00B7093A">
        <w:t>’</w:t>
      </w:r>
      <w:r>
        <w:t xml:space="preserve">. At its next mention, the noun phrase </w:t>
      </w:r>
      <w:r w:rsidRPr="0003075D">
        <w:rPr>
          <w:rStyle w:val="ChItalBold"/>
        </w:rPr>
        <w:t>bua mera</w:t>
      </w:r>
      <w:r>
        <w:t xml:space="preserve"> </w:t>
      </w:r>
      <w:r w:rsidR="00B7093A">
        <w:t>‘</w:t>
      </w:r>
      <w:r>
        <w:t>red fruit</w:t>
      </w:r>
      <w:r w:rsidR="00B7093A">
        <w:t>’</w:t>
      </w:r>
      <w:r>
        <w:t xml:space="preserve"> is marked with </w:t>
      </w:r>
      <w:r w:rsidRPr="007106DE">
        <w:rPr>
          <w:rStyle w:val="ChItalBold"/>
        </w:rPr>
        <w:t>itu</w:t>
      </w:r>
      <w:r>
        <w:t xml:space="preserve"> </w:t>
      </w:r>
      <w:r w:rsidR="00B7093A">
        <w:t>‘</w:t>
      </w:r>
      <w:r w:rsidRPr="0099608C">
        <w:rPr>
          <w:rStyle w:val="ChSmallCaps"/>
        </w:rPr>
        <w:t>d.dist</w:t>
      </w:r>
      <w:r w:rsidR="00B7093A">
        <w:t>’</w:t>
      </w:r>
      <w:r>
        <w:t xml:space="preserve"> to signal co-reference with that </w:t>
      </w:r>
      <w:r w:rsidR="00AD138E">
        <w:t xml:space="preserve">specific </w:t>
      </w:r>
      <w:r>
        <w:t>fruit.</w:t>
      </w:r>
    </w:p>
    <w:p w14:paraId="400E21A8" w14:textId="77777777" w:rsidR="000931D0" w:rsidRDefault="000931D0" w:rsidP="000931D0">
      <w:pPr>
        <w:pStyle w:val="ExampleTitle"/>
      </w:pPr>
      <w:r>
        <w:rPr>
          <w:lang w:eastAsia="en-US"/>
        </w:rPr>
        <w:t xml:space="preserve">Adnominal </w:t>
      </w:r>
      <w:r>
        <w:t>anaphoric uses</w:t>
      </w:r>
    </w:p>
    <w:tbl>
      <w:tblPr>
        <w:tblW w:w="6790" w:type="dxa"/>
        <w:tblCellMar>
          <w:left w:w="42" w:type="dxa"/>
          <w:right w:w="42" w:type="dxa"/>
        </w:tblCellMar>
        <w:tblLook w:val="01E0" w:firstRow="1" w:lastRow="1" w:firstColumn="1" w:lastColumn="1" w:noHBand="0" w:noVBand="0"/>
      </w:tblPr>
      <w:tblGrid>
        <w:gridCol w:w="699"/>
        <w:gridCol w:w="359"/>
        <w:gridCol w:w="133"/>
        <w:gridCol w:w="278"/>
        <w:gridCol w:w="353"/>
        <w:gridCol w:w="69"/>
        <w:gridCol w:w="234"/>
        <w:gridCol w:w="481"/>
        <w:gridCol w:w="36"/>
        <w:gridCol w:w="89"/>
        <w:gridCol w:w="195"/>
        <w:gridCol w:w="431"/>
        <w:gridCol w:w="98"/>
        <w:gridCol w:w="183"/>
        <w:gridCol w:w="305"/>
        <w:gridCol w:w="318"/>
        <w:gridCol w:w="463"/>
        <w:gridCol w:w="175"/>
        <w:gridCol w:w="651"/>
        <w:gridCol w:w="130"/>
        <w:gridCol w:w="649"/>
        <w:gridCol w:w="178"/>
        <w:gridCol w:w="283"/>
      </w:tblGrid>
      <w:tr w:rsidR="00AC23C4" w:rsidRPr="00414A9C" w14:paraId="74DF4C90" w14:textId="77777777" w:rsidTr="00AC23C4">
        <w:tc>
          <w:tcPr>
            <w:tcW w:w="699" w:type="dxa"/>
            <w:shd w:val="clear" w:color="auto" w:fill="auto"/>
          </w:tcPr>
          <w:p w14:paraId="792E1134" w14:textId="77777777" w:rsidR="003242CA" w:rsidRPr="00243B92" w:rsidRDefault="003242CA" w:rsidP="001D04AF">
            <w:pPr>
              <w:pStyle w:val="O0Nwnext"/>
            </w:pPr>
            <w:bookmarkStart w:id="3365" w:name="_Ref315712033"/>
            <w:bookmarkStart w:id="3366" w:name="_Ref338956198"/>
            <w:r>
              <w:t>(</w:t>
            </w:r>
            <w:fldSimple w:instr=" SEQ ( \* ARABIC \s 1 ">
              <w:r w:rsidR="00154D81">
                <w:rPr>
                  <w:noProof/>
                </w:rPr>
                <w:t>34</w:t>
              </w:r>
            </w:fldSimple>
            <w:bookmarkEnd w:id="3365"/>
            <w:r>
              <w:t>)</w:t>
            </w:r>
            <w:bookmarkEnd w:id="3366"/>
          </w:p>
        </w:tc>
        <w:tc>
          <w:tcPr>
            <w:tcW w:w="770" w:type="dxa"/>
            <w:gridSpan w:val="3"/>
            <w:shd w:val="clear" w:color="auto" w:fill="auto"/>
          </w:tcPr>
          <w:p w14:paraId="7756FCA9" w14:textId="77777777" w:rsidR="003242CA" w:rsidRPr="00815881" w:rsidRDefault="003242CA" w:rsidP="001D04AF">
            <w:pPr>
              <w:pStyle w:val="Text"/>
            </w:pPr>
            <w:r w:rsidRPr="00815881">
              <w:t>ibu</w:t>
            </w:r>
          </w:p>
        </w:tc>
        <w:tc>
          <w:tcPr>
            <w:tcW w:w="656" w:type="dxa"/>
            <w:gridSpan w:val="3"/>
            <w:shd w:val="clear" w:color="auto" w:fill="auto"/>
          </w:tcPr>
          <w:p w14:paraId="5F27DA80" w14:textId="77777777" w:rsidR="003242CA" w:rsidRPr="00815881" w:rsidRDefault="0011133D" w:rsidP="001D04AF">
            <w:pPr>
              <w:pStyle w:val="Text"/>
            </w:pPr>
            <w:r>
              <w:t>mulay</w:t>
            </w:r>
          </w:p>
        </w:tc>
        <w:tc>
          <w:tcPr>
            <w:tcW w:w="606" w:type="dxa"/>
            <w:gridSpan w:val="3"/>
            <w:shd w:val="clear" w:color="auto" w:fill="auto"/>
          </w:tcPr>
          <w:p w14:paraId="16F64B20" w14:textId="77777777" w:rsidR="003242CA" w:rsidRPr="00815881" w:rsidRDefault="003242CA" w:rsidP="001D04AF">
            <w:pPr>
              <w:pStyle w:val="Text"/>
            </w:pPr>
            <w:r w:rsidRPr="00815881">
              <w:t>suru</w:t>
            </w:r>
          </w:p>
        </w:tc>
        <w:tc>
          <w:tcPr>
            <w:tcW w:w="907" w:type="dxa"/>
            <w:gridSpan w:val="4"/>
            <w:shd w:val="clear" w:color="auto" w:fill="auto"/>
          </w:tcPr>
          <w:p w14:paraId="01ACD050" w14:textId="77777777" w:rsidR="003242CA" w:rsidRPr="00815881" w:rsidRDefault="003242CA" w:rsidP="001D04AF">
            <w:pPr>
              <w:pStyle w:val="Text"/>
            </w:pPr>
            <w:r w:rsidRPr="00815881">
              <w:t>ana</w:t>
            </w:r>
            <w:r>
              <w:t>~</w:t>
            </w:r>
            <w:r w:rsidRPr="00815881">
              <w:t>ana</w:t>
            </w:r>
          </w:p>
        </w:tc>
        <w:tc>
          <w:tcPr>
            <w:tcW w:w="623" w:type="dxa"/>
            <w:gridSpan w:val="2"/>
            <w:shd w:val="clear" w:color="auto" w:fill="auto"/>
          </w:tcPr>
          <w:p w14:paraId="5DC03DB1" w14:textId="77777777" w:rsidR="003242CA" w:rsidRPr="00815881" w:rsidRDefault="003242CA" w:rsidP="001D04AF">
            <w:pPr>
              <w:pStyle w:val="Text"/>
            </w:pPr>
            <w:r w:rsidRPr="00815881">
              <w:t>murit</w:t>
            </w:r>
          </w:p>
        </w:tc>
        <w:tc>
          <w:tcPr>
            <w:tcW w:w="638" w:type="dxa"/>
            <w:gridSpan w:val="2"/>
            <w:shd w:val="clear" w:color="auto" w:fill="auto"/>
          </w:tcPr>
          <w:p w14:paraId="330B84B9" w14:textId="77777777" w:rsidR="003242CA" w:rsidRPr="00815881" w:rsidRDefault="003242CA" w:rsidP="001D04AF">
            <w:pPr>
              <w:pStyle w:val="Text"/>
            </w:pPr>
            <w:r w:rsidRPr="00815881">
              <w:t>m</w:t>
            </w:r>
            <w:r>
              <w:t>u</w:t>
            </w:r>
            <w:r w:rsidR="0011133D">
              <w:t>lay</w:t>
            </w:r>
          </w:p>
        </w:tc>
        <w:tc>
          <w:tcPr>
            <w:tcW w:w="781" w:type="dxa"/>
            <w:gridSpan w:val="2"/>
            <w:shd w:val="clear" w:color="auto" w:fill="auto"/>
          </w:tcPr>
          <w:p w14:paraId="5BEF7A62" w14:textId="77777777" w:rsidR="003242CA" w:rsidRPr="00815881" w:rsidRDefault="003242CA" w:rsidP="001D04AF">
            <w:pPr>
              <w:pStyle w:val="Text"/>
            </w:pPr>
            <w:r w:rsidRPr="00815881">
              <w:t>gambar</w:t>
            </w:r>
          </w:p>
        </w:tc>
        <w:tc>
          <w:tcPr>
            <w:tcW w:w="827" w:type="dxa"/>
            <w:gridSpan w:val="2"/>
            <w:shd w:val="clear" w:color="auto" w:fill="auto"/>
          </w:tcPr>
          <w:p w14:paraId="0D36DEE4" w14:textId="77777777" w:rsidR="003242CA" w:rsidRPr="007F739F" w:rsidRDefault="003242CA" w:rsidP="001D04AF">
            <w:pPr>
              <w:pStyle w:val="Text"/>
              <w:rPr>
                <w:rStyle w:val="ChBlueBold"/>
              </w:rPr>
            </w:pPr>
            <w:r>
              <w:rPr>
                <w:rStyle w:val="ChBlueBold"/>
              </w:rPr>
              <w:t>monyet</w:t>
            </w:r>
          </w:p>
        </w:tc>
        <w:tc>
          <w:tcPr>
            <w:tcW w:w="283" w:type="dxa"/>
            <w:shd w:val="clear" w:color="auto" w:fill="auto"/>
          </w:tcPr>
          <w:p w14:paraId="0D1189C7" w14:textId="77777777" w:rsidR="003242CA" w:rsidRPr="00815881" w:rsidRDefault="003242CA" w:rsidP="00D34920">
            <w:pPr>
              <w:pStyle w:val="Text"/>
            </w:pPr>
            <w:r w:rsidRPr="00815881">
              <w:t>di</w:t>
            </w:r>
          </w:p>
        </w:tc>
      </w:tr>
      <w:tr w:rsidR="00AC23C4" w:rsidRPr="00AC23C4" w14:paraId="0F3D430E" w14:textId="77777777" w:rsidTr="00AC23C4">
        <w:tc>
          <w:tcPr>
            <w:tcW w:w="699" w:type="dxa"/>
            <w:shd w:val="clear" w:color="auto" w:fill="auto"/>
          </w:tcPr>
          <w:p w14:paraId="35893623" w14:textId="77777777" w:rsidR="003242CA" w:rsidRPr="00243B92" w:rsidRDefault="003242CA" w:rsidP="001D04AF">
            <w:pPr>
              <w:pStyle w:val="GlossEng2ptafter"/>
            </w:pPr>
          </w:p>
        </w:tc>
        <w:tc>
          <w:tcPr>
            <w:tcW w:w="770" w:type="dxa"/>
            <w:gridSpan w:val="3"/>
            <w:shd w:val="clear" w:color="auto" w:fill="auto"/>
          </w:tcPr>
          <w:p w14:paraId="6BEEA013" w14:textId="77777777" w:rsidR="003242CA" w:rsidRPr="00815881" w:rsidRDefault="003242CA" w:rsidP="001D04AF">
            <w:pPr>
              <w:pStyle w:val="GlossEng2ptafter"/>
            </w:pPr>
            <w:r w:rsidRPr="00815881">
              <w:t>woman</w:t>
            </w:r>
          </w:p>
        </w:tc>
        <w:tc>
          <w:tcPr>
            <w:tcW w:w="656" w:type="dxa"/>
            <w:gridSpan w:val="3"/>
            <w:shd w:val="clear" w:color="auto" w:fill="auto"/>
          </w:tcPr>
          <w:p w14:paraId="3C7FDE0E" w14:textId="77777777" w:rsidR="003242CA" w:rsidRPr="00815881" w:rsidRDefault="003242CA" w:rsidP="001D04AF">
            <w:pPr>
              <w:pStyle w:val="GlossEng2ptafter"/>
            </w:pPr>
            <w:r w:rsidRPr="00815881">
              <w:t>start</w:t>
            </w:r>
          </w:p>
        </w:tc>
        <w:tc>
          <w:tcPr>
            <w:tcW w:w="606" w:type="dxa"/>
            <w:gridSpan w:val="3"/>
            <w:shd w:val="clear" w:color="auto" w:fill="auto"/>
          </w:tcPr>
          <w:p w14:paraId="1076A152" w14:textId="77777777" w:rsidR="003242CA" w:rsidRPr="00815881" w:rsidRDefault="003242CA" w:rsidP="001D04AF">
            <w:pPr>
              <w:pStyle w:val="GlossEng2ptafter"/>
            </w:pPr>
            <w:r w:rsidRPr="00815881">
              <w:t>order</w:t>
            </w:r>
          </w:p>
        </w:tc>
        <w:tc>
          <w:tcPr>
            <w:tcW w:w="907" w:type="dxa"/>
            <w:gridSpan w:val="4"/>
            <w:shd w:val="clear" w:color="auto" w:fill="auto"/>
          </w:tcPr>
          <w:p w14:paraId="32177F49" w14:textId="77777777" w:rsidR="003242CA" w:rsidRPr="00815881" w:rsidRDefault="003242CA" w:rsidP="001D04AF">
            <w:pPr>
              <w:pStyle w:val="GlossEng2ptafter"/>
            </w:pPr>
            <w:r w:rsidRPr="0099608C">
              <w:rPr>
                <w:rStyle w:val="ChSmallCaps"/>
              </w:rPr>
              <w:t>rdp</w:t>
            </w:r>
            <w:r>
              <w:t>~</w:t>
            </w:r>
            <w:r w:rsidRPr="00815881">
              <w:t>child</w:t>
            </w:r>
          </w:p>
        </w:tc>
        <w:tc>
          <w:tcPr>
            <w:tcW w:w="623" w:type="dxa"/>
            <w:gridSpan w:val="2"/>
            <w:shd w:val="clear" w:color="auto" w:fill="auto"/>
          </w:tcPr>
          <w:p w14:paraId="4A7AEBB6" w14:textId="77777777" w:rsidR="003242CA" w:rsidRPr="00815881" w:rsidRDefault="003242CA" w:rsidP="001D04AF">
            <w:pPr>
              <w:pStyle w:val="GlossEng2ptafter"/>
            </w:pPr>
            <w:r w:rsidRPr="00815881">
              <w:t>pupil</w:t>
            </w:r>
          </w:p>
        </w:tc>
        <w:tc>
          <w:tcPr>
            <w:tcW w:w="638" w:type="dxa"/>
            <w:gridSpan w:val="2"/>
            <w:shd w:val="clear" w:color="auto" w:fill="auto"/>
          </w:tcPr>
          <w:p w14:paraId="68B176F0" w14:textId="77777777" w:rsidR="003242CA" w:rsidRPr="00815881" w:rsidRDefault="003242CA" w:rsidP="001D04AF">
            <w:pPr>
              <w:pStyle w:val="GlossEng2ptafter"/>
            </w:pPr>
            <w:r w:rsidRPr="00815881">
              <w:t>start</w:t>
            </w:r>
          </w:p>
        </w:tc>
        <w:tc>
          <w:tcPr>
            <w:tcW w:w="781" w:type="dxa"/>
            <w:gridSpan w:val="2"/>
            <w:shd w:val="clear" w:color="auto" w:fill="auto"/>
          </w:tcPr>
          <w:p w14:paraId="7B2CBC83" w14:textId="77777777" w:rsidR="003242CA" w:rsidRPr="00815881" w:rsidRDefault="003242CA" w:rsidP="001D04AF">
            <w:pPr>
              <w:pStyle w:val="GlossEng2ptafter"/>
            </w:pPr>
            <w:r w:rsidRPr="00815881">
              <w:t>draw</w:t>
            </w:r>
          </w:p>
        </w:tc>
        <w:tc>
          <w:tcPr>
            <w:tcW w:w="827" w:type="dxa"/>
            <w:gridSpan w:val="2"/>
            <w:shd w:val="clear" w:color="auto" w:fill="auto"/>
          </w:tcPr>
          <w:p w14:paraId="7E48D9EF" w14:textId="77777777" w:rsidR="003242CA" w:rsidRPr="00815881" w:rsidRDefault="003242CA" w:rsidP="001D04AF">
            <w:pPr>
              <w:pStyle w:val="GlossEng2ptafter"/>
            </w:pPr>
            <w:r w:rsidRPr="00815881">
              <w:t>monkey</w:t>
            </w:r>
          </w:p>
        </w:tc>
        <w:tc>
          <w:tcPr>
            <w:tcW w:w="283" w:type="dxa"/>
            <w:shd w:val="clear" w:color="auto" w:fill="auto"/>
          </w:tcPr>
          <w:p w14:paraId="4BDD98D7" w14:textId="77777777" w:rsidR="003242CA" w:rsidRPr="00815881" w:rsidRDefault="003242CA" w:rsidP="00D34920">
            <w:pPr>
              <w:pStyle w:val="GlossEng2ptafter"/>
            </w:pPr>
            <w:r>
              <w:t>at</w:t>
            </w:r>
          </w:p>
        </w:tc>
      </w:tr>
      <w:tr w:rsidR="00AC23C4" w:rsidRPr="00414A9C" w14:paraId="61DDDFE1" w14:textId="77777777" w:rsidTr="00AC23C4">
        <w:trPr>
          <w:gridAfter w:val="2"/>
          <w:wAfter w:w="461" w:type="dxa"/>
        </w:trPr>
        <w:tc>
          <w:tcPr>
            <w:tcW w:w="699" w:type="dxa"/>
            <w:shd w:val="clear" w:color="auto" w:fill="auto"/>
          </w:tcPr>
          <w:p w14:paraId="3C42267C" w14:textId="77777777" w:rsidR="003242CA" w:rsidRPr="00243B92" w:rsidRDefault="003242CA" w:rsidP="001D04AF">
            <w:pPr>
              <w:pStyle w:val="O0Nwnext"/>
            </w:pPr>
          </w:p>
        </w:tc>
        <w:tc>
          <w:tcPr>
            <w:tcW w:w="492" w:type="dxa"/>
            <w:gridSpan w:val="2"/>
            <w:shd w:val="clear" w:color="auto" w:fill="auto"/>
          </w:tcPr>
          <w:p w14:paraId="50CB37F1" w14:textId="77777777" w:rsidR="003242CA" w:rsidRPr="00815881" w:rsidRDefault="003242CA" w:rsidP="001D04AF">
            <w:pPr>
              <w:pStyle w:val="Text"/>
            </w:pPr>
            <w:r w:rsidRPr="00815881">
              <w:t>atas</w:t>
            </w:r>
          </w:p>
        </w:tc>
        <w:tc>
          <w:tcPr>
            <w:tcW w:w="700" w:type="dxa"/>
            <w:gridSpan w:val="3"/>
            <w:shd w:val="clear" w:color="auto" w:fill="auto"/>
          </w:tcPr>
          <w:p w14:paraId="1F2DEAAD" w14:textId="77777777" w:rsidR="003242CA" w:rsidRPr="00815881" w:rsidRDefault="003242CA" w:rsidP="001D04AF">
            <w:pPr>
              <w:pStyle w:val="Text"/>
            </w:pPr>
            <w:r w:rsidRPr="00815881">
              <w:t>pohon</w:t>
            </w:r>
            <w:r w:rsidR="00C32379">
              <w:t>g</w:t>
            </w:r>
          </w:p>
        </w:tc>
        <w:tc>
          <w:tcPr>
            <w:tcW w:w="751" w:type="dxa"/>
            <w:gridSpan w:val="3"/>
            <w:shd w:val="clear" w:color="auto" w:fill="auto"/>
          </w:tcPr>
          <w:p w14:paraId="3F90A552" w14:textId="77777777" w:rsidR="003242CA" w:rsidRPr="00815881" w:rsidRDefault="003242CA" w:rsidP="001D04AF">
            <w:pPr>
              <w:pStyle w:val="Text"/>
            </w:pPr>
            <w:r w:rsidRPr="00815881">
              <w:t>pisang</w:t>
            </w:r>
          </w:p>
        </w:tc>
        <w:tc>
          <w:tcPr>
            <w:tcW w:w="284" w:type="dxa"/>
            <w:gridSpan w:val="2"/>
            <w:shd w:val="clear" w:color="auto" w:fill="auto"/>
          </w:tcPr>
          <w:p w14:paraId="2B2316A7" w14:textId="77777777" w:rsidR="003242CA" w:rsidRPr="00815881" w:rsidRDefault="003242CA" w:rsidP="001D04AF">
            <w:pPr>
              <w:pStyle w:val="Text"/>
            </w:pPr>
            <w:r>
              <w:t>…</w:t>
            </w:r>
          </w:p>
        </w:tc>
        <w:tc>
          <w:tcPr>
            <w:tcW w:w="529" w:type="dxa"/>
            <w:gridSpan w:val="2"/>
            <w:shd w:val="clear" w:color="auto" w:fill="auto"/>
          </w:tcPr>
          <w:p w14:paraId="7C28D2AA" w14:textId="77777777" w:rsidR="003242CA" w:rsidRPr="00815881" w:rsidRDefault="003242CA" w:rsidP="001D04AF">
            <w:pPr>
              <w:pStyle w:val="Text"/>
            </w:pPr>
            <w:r w:rsidRPr="00815881">
              <w:t>trus</w:t>
            </w:r>
          </w:p>
        </w:tc>
        <w:tc>
          <w:tcPr>
            <w:tcW w:w="488" w:type="dxa"/>
            <w:gridSpan w:val="2"/>
            <w:shd w:val="clear" w:color="auto" w:fill="auto"/>
          </w:tcPr>
          <w:p w14:paraId="4526C755" w14:textId="77777777" w:rsidR="003242CA" w:rsidRPr="00815881" w:rsidRDefault="003242CA" w:rsidP="001D04AF">
            <w:pPr>
              <w:pStyle w:val="Text"/>
            </w:pPr>
            <w:r w:rsidRPr="00815881">
              <w:t>de</w:t>
            </w:r>
          </w:p>
        </w:tc>
        <w:tc>
          <w:tcPr>
            <w:tcW w:w="781" w:type="dxa"/>
            <w:gridSpan w:val="2"/>
            <w:shd w:val="clear" w:color="auto" w:fill="auto"/>
          </w:tcPr>
          <w:p w14:paraId="7BB9E037" w14:textId="77777777" w:rsidR="003242CA" w:rsidRPr="00815881" w:rsidRDefault="003242CA" w:rsidP="001D04AF">
            <w:pPr>
              <w:pStyle w:val="Text"/>
            </w:pPr>
            <w:r w:rsidRPr="00815881">
              <w:t>gambar</w:t>
            </w:r>
          </w:p>
        </w:tc>
        <w:tc>
          <w:tcPr>
            <w:tcW w:w="826" w:type="dxa"/>
            <w:gridSpan w:val="2"/>
            <w:shd w:val="clear" w:color="auto" w:fill="auto"/>
          </w:tcPr>
          <w:p w14:paraId="24DBA41B" w14:textId="77777777" w:rsidR="003242CA" w:rsidRPr="00267A87" w:rsidRDefault="003242CA" w:rsidP="001D04AF">
            <w:pPr>
              <w:pStyle w:val="Text"/>
              <w:rPr>
                <w:rStyle w:val="ChBlueBold"/>
              </w:rPr>
            </w:pPr>
            <w:r w:rsidRPr="00267A87">
              <w:rPr>
                <w:rStyle w:val="ChBlueBold"/>
              </w:rPr>
              <w:t>monyet</w:t>
            </w:r>
          </w:p>
        </w:tc>
        <w:tc>
          <w:tcPr>
            <w:tcW w:w="779" w:type="dxa"/>
            <w:gridSpan w:val="2"/>
            <w:shd w:val="clear" w:color="auto" w:fill="auto"/>
          </w:tcPr>
          <w:p w14:paraId="193358AF" w14:textId="77777777" w:rsidR="003242CA" w:rsidRPr="00267A87" w:rsidRDefault="003242CA" w:rsidP="001D04AF">
            <w:pPr>
              <w:pStyle w:val="Text"/>
              <w:rPr>
                <w:rStyle w:val="ChBlueBold"/>
              </w:rPr>
            </w:pPr>
            <w:r w:rsidRPr="00267A87">
              <w:rPr>
                <w:rStyle w:val="ChBlueBold"/>
              </w:rPr>
              <w:t>ini</w:t>
            </w:r>
          </w:p>
        </w:tc>
      </w:tr>
      <w:tr w:rsidR="00AC23C4" w:rsidRPr="00AC23C4" w14:paraId="729D9742" w14:textId="77777777" w:rsidTr="00AC23C4">
        <w:trPr>
          <w:gridAfter w:val="2"/>
          <w:wAfter w:w="461" w:type="dxa"/>
        </w:trPr>
        <w:tc>
          <w:tcPr>
            <w:tcW w:w="699" w:type="dxa"/>
            <w:shd w:val="clear" w:color="auto" w:fill="auto"/>
          </w:tcPr>
          <w:p w14:paraId="17E29E52" w14:textId="77777777" w:rsidR="003242CA" w:rsidRPr="00243B92" w:rsidRDefault="003242CA" w:rsidP="001D04AF">
            <w:pPr>
              <w:pStyle w:val="GlossEng2ptafter"/>
            </w:pPr>
          </w:p>
        </w:tc>
        <w:tc>
          <w:tcPr>
            <w:tcW w:w="492" w:type="dxa"/>
            <w:gridSpan w:val="2"/>
            <w:shd w:val="clear" w:color="auto" w:fill="auto"/>
          </w:tcPr>
          <w:p w14:paraId="6BE0729F" w14:textId="77777777" w:rsidR="003242CA" w:rsidRPr="00815881" w:rsidRDefault="003242CA" w:rsidP="001D04AF">
            <w:pPr>
              <w:pStyle w:val="GlossEng2ptafter"/>
            </w:pPr>
            <w:r w:rsidRPr="00815881">
              <w:t>top</w:t>
            </w:r>
          </w:p>
        </w:tc>
        <w:tc>
          <w:tcPr>
            <w:tcW w:w="700" w:type="dxa"/>
            <w:gridSpan w:val="3"/>
            <w:shd w:val="clear" w:color="auto" w:fill="auto"/>
          </w:tcPr>
          <w:p w14:paraId="1C9A3EDE" w14:textId="77777777" w:rsidR="003242CA" w:rsidRPr="00815881" w:rsidRDefault="003242CA" w:rsidP="001D04AF">
            <w:pPr>
              <w:pStyle w:val="GlossEng2ptafter"/>
            </w:pPr>
            <w:r w:rsidRPr="00815881">
              <w:t>tree</w:t>
            </w:r>
          </w:p>
        </w:tc>
        <w:tc>
          <w:tcPr>
            <w:tcW w:w="751" w:type="dxa"/>
            <w:gridSpan w:val="3"/>
            <w:shd w:val="clear" w:color="auto" w:fill="auto"/>
          </w:tcPr>
          <w:p w14:paraId="646A7CEC" w14:textId="77777777" w:rsidR="003242CA" w:rsidRPr="00815881" w:rsidRDefault="003242CA" w:rsidP="001D04AF">
            <w:pPr>
              <w:pStyle w:val="GlossEng2ptafter"/>
            </w:pPr>
            <w:r w:rsidRPr="00815881">
              <w:t>banana</w:t>
            </w:r>
          </w:p>
        </w:tc>
        <w:tc>
          <w:tcPr>
            <w:tcW w:w="284" w:type="dxa"/>
            <w:gridSpan w:val="2"/>
            <w:shd w:val="clear" w:color="auto" w:fill="auto"/>
          </w:tcPr>
          <w:p w14:paraId="6447655D" w14:textId="77777777" w:rsidR="003242CA" w:rsidRPr="00815881" w:rsidRDefault="003242CA" w:rsidP="001D04AF">
            <w:pPr>
              <w:pStyle w:val="GlossEng2ptafter"/>
            </w:pPr>
          </w:p>
        </w:tc>
        <w:tc>
          <w:tcPr>
            <w:tcW w:w="529" w:type="dxa"/>
            <w:gridSpan w:val="2"/>
            <w:shd w:val="clear" w:color="auto" w:fill="auto"/>
          </w:tcPr>
          <w:p w14:paraId="220895C0" w14:textId="77777777" w:rsidR="003242CA" w:rsidRPr="00815881" w:rsidRDefault="003242CA" w:rsidP="001D04AF">
            <w:pPr>
              <w:pStyle w:val="GlossEng2ptafter"/>
            </w:pPr>
            <w:r>
              <w:t>next</w:t>
            </w:r>
          </w:p>
        </w:tc>
        <w:tc>
          <w:tcPr>
            <w:tcW w:w="488" w:type="dxa"/>
            <w:gridSpan w:val="2"/>
            <w:shd w:val="clear" w:color="auto" w:fill="auto"/>
          </w:tcPr>
          <w:p w14:paraId="3E65AEFB" w14:textId="77777777" w:rsidR="003242CA" w:rsidRPr="0099608C" w:rsidRDefault="003242CA" w:rsidP="001D04AF">
            <w:pPr>
              <w:pStyle w:val="GlossEng2ptafter"/>
              <w:rPr>
                <w:rStyle w:val="ChSmallCaps"/>
              </w:rPr>
            </w:pPr>
            <w:r w:rsidRPr="0099608C">
              <w:rPr>
                <w:rStyle w:val="ChSmallCaps"/>
              </w:rPr>
              <w:t>3sg</w:t>
            </w:r>
          </w:p>
        </w:tc>
        <w:tc>
          <w:tcPr>
            <w:tcW w:w="781" w:type="dxa"/>
            <w:gridSpan w:val="2"/>
            <w:shd w:val="clear" w:color="auto" w:fill="auto"/>
          </w:tcPr>
          <w:p w14:paraId="5DF6B0EB" w14:textId="77777777" w:rsidR="003242CA" w:rsidRPr="00815881" w:rsidRDefault="003242CA" w:rsidP="001D04AF">
            <w:pPr>
              <w:pStyle w:val="GlossEng2ptafter"/>
            </w:pPr>
            <w:r w:rsidRPr="00815881">
              <w:t>draw</w:t>
            </w:r>
          </w:p>
        </w:tc>
        <w:tc>
          <w:tcPr>
            <w:tcW w:w="826" w:type="dxa"/>
            <w:gridSpan w:val="2"/>
            <w:shd w:val="clear" w:color="auto" w:fill="auto"/>
          </w:tcPr>
          <w:p w14:paraId="5BEE0A20" w14:textId="77777777" w:rsidR="003242CA" w:rsidRPr="00815881" w:rsidRDefault="003242CA" w:rsidP="001D04AF">
            <w:pPr>
              <w:pStyle w:val="GlossEng2ptafter"/>
            </w:pPr>
            <w:r w:rsidRPr="00815881">
              <w:t>monkey</w:t>
            </w:r>
          </w:p>
        </w:tc>
        <w:tc>
          <w:tcPr>
            <w:tcW w:w="779" w:type="dxa"/>
            <w:gridSpan w:val="2"/>
            <w:shd w:val="clear" w:color="auto" w:fill="auto"/>
          </w:tcPr>
          <w:p w14:paraId="560756E6" w14:textId="77777777" w:rsidR="003242CA" w:rsidRPr="0099608C" w:rsidRDefault="003242CA" w:rsidP="001D04AF">
            <w:pPr>
              <w:pStyle w:val="GlossEng"/>
              <w:rPr>
                <w:rStyle w:val="ChSmallCaps"/>
              </w:rPr>
            </w:pPr>
            <w:r w:rsidRPr="0099608C">
              <w:rPr>
                <w:rStyle w:val="ChSmallCaps"/>
              </w:rPr>
              <w:t>d.prox</w:t>
            </w:r>
          </w:p>
        </w:tc>
      </w:tr>
      <w:tr w:rsidR="00AC23C4" w:rsidRPr="00414A9C" w14:paraId="5F57A091" w14:textId="77777777" w:rsidTr="00AC23C4">
        <w:trPr>
          <w:gridAfter w:val="11"/>
          <w:wAfter w:w="3433" w:type="dxa"/>
        </w:trPr>
        <w:tc>
          <w:tcPr>
            <w:tcW w:w="699" w:type="dxa"/>
            <w:shd w:val="clear" w:color="auto" w:fill="auto"/>
          </w:tcPr>
          <w:p w14:paraId="22C0B9C9" w14:textId="77777777" w:rsidR="000931D0" w:rsidRPr="00243B92" w:rsidRDefault="000931D0" w:rsidP="001D04AF">
            <w:pPr>
              <w:pStyle w:val="O0Nwnext"/>
            </w:pPr>
          </w:p>
        </w:tc>
        <w:tc>
          <w:tcPr>
            <w:tcW w:w="359" w:type="dxa"/>
            <w:shd w:val="clear" w:color="auto" w:fill="auto"/>
          </w:tcPr>
          <w:p w14:paraId="56A422C5" w14:textId="77777777" w:rsidR="000931D0" w:rsidRPr="00815881" w:rsidRDefault="000931D0" w:rsidP="001D04AF">
            <w:pPr>
              <w:pStyle w:val="Text"/>
            </w:pPr>
            <w:r w:rsidRPr="00815881">
              <w:t>di</w:t>
            </w:r>
          </w:p>
        </w:tc>
        <w:tc>
          <w:tcPr>
            <w:tcW w:w="764" w:type="dxa"/>
            <w:gridSpan w:val="3"/>
            <w:shd w:val="clear" w:color="auto" w:fill="auto"/>
          </w:tcPr>
          <w:p w14:paraId="71D6B5BB" w14:textId="77777777" w:rsidR="000931D0" w:rsidRPr="00815881" w:rsidRDefault="000931D0" w:rsidP="001D04AF">
            <w:pPr>
              <w:pStyle w:val="Text"/>
            </w:pPr>
            <w:r w:rsidRPr="00815881">
              <w:t>bawa</w:t>
            </w:r>
          </w:p>
        </w:tc>
        <w:tc>
          <w:tcPr>
            <w:tcW w:w="784" w:type="dxa"/>
            <w:gridSpan w:val="3"/>
            <w:shd w:val="clear" w:color="auto" w:fill="auto"/>
          </w:tcPr>
          <w:p w14:paraId="5506C2CA" w14:textId="77777777" w:rsidR="000931D0" w:rsidRPr="00815881" w:rsidRDefault="000931D0" w:rsidP="001D04AF">
            <w:pPr>
              <w:pStyle w:val="Text"/>
            </w:pPr>
            <w:r w:rsidRPr="00815881">
              <w:t>pohon</w:t>
            </w:r>
            <w:r w:rsidR="00CE19EF">
              <w:t>g</w:t>
            </w:r>
          </w:p>
        </w:tc>
        <w:tc>
          <w:tcPr>
            <w:tcW w:w="751" w:type="dxa"/>
            <w:gridSpan w:val="4"/>
            <w:shd w:val="clear" w:color="auto" w:fill="auto"/>
          </w:tcPr>
          <w:p w14:paraId="7F6BA2F5" w14:textId="77777777" w:rsidR="000931D0" w:rsidRPr="00815881" w:rsidRDefault="000931D0" w:rsidP="001D04AF">
            <w:pPr>
              <w:pStyle w:val="Text"/>
            </w:pPr>
            <w:r w:rsidRPr="00815881">
              <w:t>pisan</w:t>
            </w:r>
            <w:r>
              <w:t>g</w:t>
            </w:r>
          </w:p>
        </w:tc>
      </w:tr>
      <w:tr w:rsidR="00AC23C4" w:rsidRPr="00AC23C4" w14:paraId="5D822615" w14:textId="77777777" w:rsidTr="00AC23C4">
        <w:trPr>
          <w:gridAfter w:val="11"/>
          <w:wAfter w:w="3433" w:type="dxa"/>
        </w:trPr>
        <w:tc>
          <w:tcPr>
            <w:tcW w:w="699" w:type="dxa"/>
            <w:shd w:val="clear" w:color="auto" w:fill="auto"/>
          </w:tcPr>
          <w:p w14:paraId="3FB7B56A" w14:textId="77777777" w:rsidR="000931D0" w:rsidRPr="00243B92" w:rsidRDefault="000931D0" w:rsidP="001D04AF">
            <w:pPr>
              <w:pStyle w:val="GlossEng"/>
            </w:pPr>
          </w:p>
        </w:tc>
        <w:tc>
          <w:tcPr>
            <w:tcW w:w="359" w:type="dxa"/>
            <w:shd w:val="clear" w:color="auto" w:fill="auto"/>
          </w:tcPr>
          <w:p w14:paraId="05B77C14" w14:textId="77777777" w:rsidR="000931D0" w:rsidRPr="00815881" w:rsidRDefault="000931D0" w:rsidP="001D04AF">
            <w:pPr>
              <w:pStyle w:val="GlossEng"/>
            </w:pPr>
            <w:r>
              <w:t>at</w:t>
            </w:r>
          </w:p>
        </w:tc>
        <w:tc>
          <w:tcPr>
            <w:tcW w:w="764" w:type="dxa"/>
            <w:gridSpan w:val="3"/>
            <w:shd w:val="clear" w:color="auto" w:fill="auto"/>
          </w:tcPr>
          <w:p w14:paraId="6B1FB333" w14:textId="77777777" w:rsidR="000931D0" w:rsidRPr="00815881" w:rsidRDefault="000931D0" w:rsidP="001D04AF">
            <w:pPr>
              <w:pStyle w:val="GlossEng"/>
            </w:pPr>
            <w:r w:rsidRPr="00815881">
              <w:t>bottom</w:t>
            </w:r>
          </w:p>
        </w:tc>
        <w:tc>
          <w:tcPr>
            <w:tcW w:w="784" w:type="dxa"/>
            <w:gridSpan w:val="3"/>
            <w:shd w:val="clear" w:color="auto" w:fill="auto"/>
          </w:tcPr>
          <w:p w14:paraId="3A2AA49D" w14:textId="77777777" w:rsidR="000931D0" w:rsidRPr="00815881" w:rsidRDefault="000931D0" w:rsidP="001D04AF">
            <w:pPr>
              <w:pStyle w:val="GlossEng"/>
            </w:pPr>
            <w:r w:rsidRPr="00815881">
              <w:t>tree</w:t>
            </w:r>
          </w:p>
        </w:tc>
        <w:tc>
          <w:tcPr>
            <w:tcW w:w="751" w:type="dxa"/>
            <w:gridSpan w:val="4"/>
            <w:shd w:val="clear" w:color="auto" w:fill="auto"/>
          </w:tcPr>
          <w:p w14:paraId="10F9E2E5" w14:textId="77777777" w:rsidR="000931D0" w:rsidRPr="00815881" w:rsidRDefault="000931D0" w:rsidP="001D04AF">
            <w:pPr>
              <w:pStyle w:val="GlossEng"/>
            </w:pPr>
            <w:r w:rsidRPr="00815881">
              <w:t>banana</w:t>
            </w:r>
          </w:p>
        </w:tc>
      </w:tr>
    </w:tbl>
    <w:p w14:paraId="64FBEAFD" w14:textId="6CFE5287" w:rsidR="000931D0" w:rsidRDefault="00B7093A" w:rsidP="000931D0">
      <w:pPr>
        <w:pStyle w:val="FreeTranslEng"/>
      </w:pPr>
      <w:r>
        <w:t>‘</w:t>
      </w:r>
      <w:r w:rsidR="000931D0">
        <w:t xml:space="preserve">Ms. (Teacher) starts ordering the </w:t>
      </w:r>
      <w:r w:rsidR="00C202CB">
        <w:t xml:space="preserve">school kids </w:t>
      </w:r>
      <w:r w:rsidR="000931D0">
        <w:t xml:space="preserve">to start drawing </w:t>
      </w:r>
      <w:r w:rsidR="000931D0" w:rsidRPr="006F665C">
        <w:rPr>
          <w:rStyle w:val="ChBlueBold"/>
        </w:rPr>
        <w:t>a monkey</w:t>
      </w:r>
      <w:r w:rsidR="000931D0">
        <w:t xml:space="preserve"> on a banana tree … and then he draws </w:t>
      </w:r>
      <w:r w:rsidR="000931D0" w:rsidRPr="00267A87">
        <w:rPr>
          <w:rStyle w:val="ChBlueBold"/>
        </w:rPr>
        <w:t>this monkey</w:t>
      </w:r>
      <w:r w:rsidR="000931D0">
        <w:t xml:space="preserve"> under the banana tree</w:t>
      </w:r>
      <w:r>
        <w:t>’</w:t>
      </w:r>
      <w:r w:rsidR="000931D0">
        <w:t xml:space="preserve"> </w:t>
      </w:r>
      <w:r w:rsidR="000931D0" w:rsidRPr="00267A87">
        <w:rPr>
          <w:rStyle w:val="ExampleSource"/>
        </w:rPr>
        <w:t>[081109-002-JR.000</w:t>
      </w:r>
      <w:r w:rsidR="00E34EAC">
        <w:rPr>
          <w:rStyle w:val="ExampleSource"/>
        </w:rPr>
        <w:t>1-</w:t>
      </w:r>
      <w:r w:rsidR="000931D0" w:rsidRPr="00267A87">
        <w:rPr>
          <w:rStyle w:val="ExampleSource"/>
        </w:rPr>
        <w:t>0002]</w:t>
      </w:r>
    </w:p>
    <w:tbl>
      <w:tblPr>
        <w:tblW w:w="5825" w:type="dxa"/>
        <w:tblCellMar>
          <w:left w:w="42" w:type="dxa"/>
          <w:right w:w="42" w:type="dxa"/>
        </w:tblCellMar>
        <w:tblLook w:val="01E0" w:firstRow="1" w:lastRow="1" w:firstColumn="1" w:lastColumn="1" w:noHBand="0" w:noVBand="0"/>
      </w:tblPr>
      <w:tblGrid>
        <w:gridCol w:w="707"/>
        <w:gridCol w:w="528"/>
        <w:gridCol w:w="360"/>
        <w:gridCol w:w="269"/>
        <w:gridCol w:w="419"/>
        <w:gridCol w:w="287"/>
        <w:gridCol w:w="562"/>
        <w:gridCol w:w="11"/>
        <w:gridCol w:w="489"/>
        <w:gridCol w:w="29"/>
        <w:gridCol w:w="544"/>
        <w:gridCol w:w="85"/>
        <w:gridCol w:w="284"/>
        <w:gridCol w:w="489"/>
        <w:gridCol w:w="762"/>
      </w:tblGrid>
      <w:tr w:rsidR="00AC23C4" w:rsidRPr="00414A9C" w14:paraId="68CC1543" w14:textId="77777777" w:rsidTr="00AC23C4">
        <w:tc>
          <w:tcPr>
            <w:tcW w:w="707" w:type="dxa"/>
            <w:shd w:val="clear" w:color="auto" w:fill="auto"/>
          </w:tcPr>
          <w:p w14:paraId="2F72D350" w14:textId="77777777" w:rsidR="000931D0" w:rsidRPr="00243B92" w:rsidRDefault="000931D0" w:rsidP="001D04AF">
            <w:pPr>
              <w:pStyle w:val="O0Nwnext"/>
            </w:pPr>
            <w:bookmarkStart w:id="3367" w:name="_Ref338956300"/>
            <w:r>
              <w:t>(</w:t>
            </w:r>
            <w:fldSimple w:instr=" SEQ ( \* ARABIC \s 1 ">
              <w:r w:rsidR="00154D81">
                <w:rPr>
                  <w:noProof/>
                </w:rPr>
                <w:t>35</w:t>
              </w:r>
            </w:fldSimple>
            <w:r>
              <w:t>)</w:t>
            </w:r>
            <w:bookmarkEnd w:id="3367"/>
          </w:p>
        </w:tc>
        <w:tc>
          <w:tcPr>
            <w:tcW w:w="528" w:type="dxa"/>
            <w:shd w:val="clear" w:color="auto" w:fill="auto"/>
          </w:tcPr>
          <w:p w14:paraId="63217103" w14:textId="77777777" w:rsidR="000931D0" w:rsidRPr="00472DE9" w:rsidRDefault="000931D0" w:rsidP="001D04AF">
            <w:pPr>
              <w:pStyle w:val="Text"/>
            </w:pPr>
            <w:r w:rsidRPr="00472DE9">
              <w:t>trus</w:t>
            </w:r>
          </w:p>
        </w:tc>
        <w:tc>
          <w:tcPr>
            <w:tcW w:w="360" w:type="dxa"/>
            <w:shd w:val="clear" w:color="auto" w:fill="auto"/>
          </w:tcPr>
          <w:p w14:paraId="14F96ED6" w14:textId="77777777" w:rsidR="000931D0" w:rsidRPr="00472DE9" w:rsidRDefault="000931D0" w:rsidP="001D04AF">
            <w:pPr>
              <w:pStyle w:val="Text"/>
            </w:pPr>
            <w:r w:rsidRPr="00472DE9">
              <w:t>di</w:t>
            </w:r>
          </w:p>
        </w:tc>
        <w:tc>
          <w:tcPr>
            <w:tcW w:w="688" w:type="dxa"/>
            <w:gridSpan w:val="2"/>
            <w:shd w:val="clear" w:color="auto" w:fill="auto"/>
          </w:tcPr>
          <w:p w14:paraId="401DCD0D" w14:textId="77777777" w:rsidR="000931D0" w:rsidRPr="00472DE9" w:rsidRDefault="000931D0" w:rsidP="001D04AF">
            <w:pPr>
              <w:pStyle w:val="Text"/>
            </w:pPr>
            <w:r w:rsidRPr="00472DE9">
              <w:t>situ</w:t>
            </w:r>
          </w:p>
        </w:tc>
        <w:tc>
          <w:tcPr>
            <w:tcW w:w="287" w:type="dxa"/>
            <w:shd w:val="clear" w:color="auto" w:fill="auto"/>
          </w:tcPr>
          <w:p w14:paraId="5250463C" w14:textId="77777777" w:rsidR="000931D0" w:rsidRPr="00472DE9" w:rsidRDefault="000931D0" w:rsidP="001D04AF">
            <w:pPr>
              <w:pStyle w:val="Text"/>
            </w:pPr>
            <w:r>
              <w:t>…</w:t>
            </w:r>
          </w:p>
        </w:tc>
        <w:tc>
          <w:tcPr>
            <w:tcW w:w="562" w:type="dxa"/>
            <w:shd w:val="clear" w:color="auto" w:fill="auto"/>
          </w:tcPr>
          <w:p w14:paraId="6CA355D1" w14:textId="77777777" w:rsidR="000931D0" w:rsidRPr="00472DE9" w:rsidRDefault="000931D0" w:rsidP="001D04AF">
            <w:pPr>
              <w:pStyle w:val="Text"/>
            </w:pPr>
            <w:r w:rsidRPr="00472DE9">
              <w:t>ada</w:t>
            </w:r>
          </w:p>
        </w:tc>
        <w:tc>
          <w:tcPr>
            <w:tcW w:w="529" w:type="dxa"/>
            <w:gridSpan w:val="3"/>
            <w:shd w:val="clear" w:color="auto" w:fill="auto"/>
          </w:tcPr>
          <w:p w14:paraId="512033F4" w14:textId="77777777" w:rsidR="000931D0" w:rsidRPr="00C36666" w:rsidRDefault="000931D0" w:rsidP="001D04AF">
            <w:pPr>
              <w:pStyle w:val="Text"/>
              <w:rPr>
                <w:rStyle w:val="ChBlueBold"/>
              </w:rPr>
            </w:pPr>
            <w:r w:rsidRPr="00C36666">
              <w:rPr>
                <w:rStyle w:val="ChBlueBold"/>
              </w:rPr>
              <w:t>bua</w:t>
            </w:r>
          </w:p>
        </w:tc>
        <w:tc>
          <w:tcPr>
            <w:tcW w:w="629" w:type="dxa"/>
            <w:gridSpan w:val="2"/>
            <w:shd w:val="clear" w:color="auto" w:fill="auto"/>
          </w:tcPr>
          <w:p w14:paraId="5B75E963" w14:textId="77777777" w:rsidR="000931D0" w:rsidRPr="00C36666" w:rsidRDefault="000931D0" w:rsidP="001D04AF">
            <w:pPr>
              <w:pStyle w:val="Text"/>
              <w:rPr>
                <w:rStyle w:val="ChBlueBold"/>
              </w:rPr>
            </w:pPr>
            <w:r w:rsidRPr="00C36666">
              <w:rPr>
                <w:rStyle w:val="ChBlueBold"/>
              </w:rPr>
              <w:t>mera</w:t>
            </w:r>
          </w:p>
        </w:tc>
        <w:tc>
          <w:tcPr>
            <w:tcW w:w="284" w:type="dxa"/>
            <w:shd w:val="clear" w:color="auto" w:fill="auto"/>
          </w:tcPr>
          <w:p w14:paraId="55875B52" w14:textId="77777777" w:rsidR="000931D0" w:rsidRPr="00472DE9" w:rsidRDefault="000931D0" w:rsidP="001D04AF">
            <w:pPr>
              <w:pStyle w:val="Text"/>
            </w:pPr>
            <w:r>
              <w:t>…</w:t>
            </w:r>
          </w:p>
        </w:tc>
        <w:tc>
          <w:tcPr>
            <w:tcW w:w="489" w:type="dxa"/>
            <w:shd w:val="clear" w:color="auto" w:fill="auto"/>
          </w:tcPr>
          <w:p w14:paraId="44C74942" w14:textId="77777777" w:rsidR="000931D0" w:rsidRPr="00856563" w:rsidRDefault="000931D0" w:rsidP="001D04AF">
            <w:pPr>
              <w:pStyle w:val="Text"/>
            </w:pPr>
            <w:r w:rsidRPr="00856563">
              <w:t>de</w:t>
            </w:r>
          </w:p>
        </w:tc>
        <w:tc>
          <w:tcPr>
            <w:tcW w:w="762" w:type="dxa"/>
            <w:shd w:val="clear" w:color="auto" w:fill="auto"/>
          </w:tcPr>
          <w:p w14:paraId="2C52351B" w14:textId="77777777" w:rsidR="000931D0" w:rsidRPr="00856563" w:rsidRDefault="000931D0" w:rsidP="001D04AF">
            <w:pPr>
              <w:pStyle w:val="Text"/>
            </w:pPr>
            <w:r>
              <w:t>pegang</w:t>
            </w:r>
          </w:p>
        </w:tc>
      </w:tr>
      <w:tr w:rsidR="00AC23C4" w:rsidRPr="00AC23C4" w14:paraId="2A88133C" w14:textId="77777777" w:rsidTr="00AC23C4">
        <w:tc>
          <w:tcPr>
            <w:tcW w:w="707" w:type="dxa"/>
            <w:shd w:val="clear" w:color="auto" w:fill="auto"/>
          </w:tcPr>
          <w:p w14:paraId="78589DFA" w14:textId="77777777" w:rsidR="000931D0" w:rsidRPr="00243B92" w:rsidRDefault="000931D0" w:rsidP="001D04AF">
            <w:pPr>
              <w:pStyle w:val="GlossEng2ptafter"/>
            </w:pPr>
          </w:p>
        </w:tc>
        <w:tc>
          <w:tcPr>
            <w:tcW w:w="528" w:type="dxa"/>
            <w:shd w:val="clear" w:color="auto" w:fill="auto"/>
          </w:tcPr>
          <w:p w14:paraId="7AB17C93" w14:textId="77777777" w:rsidR="000931D0" w:rsidRPr="00472DE9" w:rsidRDefault="000931D0" w:rsidP="001D04AF">
            <w:pPr>
              <w:pStyle w:val="GlossEng2ptafter"/>
            </w:pPr>
            <w:r>
              <w:t>next</w:t>
            </w:r>
          </w:p>
        </w:tc>
        <w:tc>
          <w:tcPr>
            <w:tcW w:w="360" w:type="dxa"/>
            <w:shd w:val="clear" w:color="auto" w:fill="auto"/>
          </w:tcPr>
          <w:p w14:paraId="0604FDE1" w14:textId="77777777" w:rsidR="000931D0" w:rsidRPr="00472DE9" w:rsidRDefault="000931D0" w:rsidP="001D04AF">
            <w:pPr>
              <w:pStyle w:val="GlossEng2ptafter"/>
            </w:pPr>
            <w:r>
              <w:t>at</w:t>
            </w:r>
          </w:p>
        </w:tc>
        <w:tc>
          <w:tcPr>
            <w:tcW w:w="688" w:type="dxa"/>
            <w:gridSpan w:val="2"/>
            <w:shd w:val="clear" w:color="auto" w:fill="auto"/>
          </w:tcPr>
          <w:p w14:paraId="088C5890" w14:textId="77777777" w:rsidR="000931D0" w:rsidRPr="0099608C" w:rsidRDefault="000931D0" w:rsidP="001D04AF">
            <w:pPr>
              <w:pStyle w:val="GlossEng2ptafter"/>
              <w:rPr>
                <w:rStyle w:val="ChSmallCaps"/>
              </w:rPr>
            </w:pPr>
            <w:r w:rsidRPr="0099608C">
              <w:rPr>
                <w:rStyle w:val="ChSmallCaps"/>
              </w:rPr>
              <w:t>l.med</w:t>
            </w:r>
          </w:p>
        </w:tc>
        <w:tc>
          <w:tcPr>
            <w:tcW w:w="287" w:type="dxa"/>
            <w:shd w:val="clear" w:color="auto" w:fill="auto"/>
          </w:tcPr>
          <w:p w14:paraId="0B2E4C28" w14:textId="77777777" w:rsidR="000931D0" w:rsidRPr="00472DE9" w:rsidRDefault="000931D0" w:rsidP="001D04AF">
            <w:pPr>
              <w:pStyle w:val="GlossEng2ptafter"/>
            </w:pPr>
          </w:p>
        </w:tc>
        <w:tc>
          <w:tcPr>
            <w:tcW w:w="562" w:type="dxa"/>
            <w:shd w:val="clear" w:color="auto" w:fill="auto"/>
          </w:tcPr>
          <w:p w14:paraId="0A2C44B8" w14:textId="77777777" w:rsidR="000931D0" w:rsidRPr="00472DE9" w:rsidRDefault="000931D0" w:rsidP="001D04AF">
            <w:pPr>
              <w:pStyle w:val="GlossEng2ptafter"/>
            </w:pPr>
            <w:r w:rsidRPr="00472DE9">
              <w:t>exist</w:t>
            </w:r>
          </w:p>
        </w:tc>
        <w:tc>
          <w:tcPr>
            <w:tcW w:w="529" w:type="dxa"/>
            <w:gridSpan w:val="3"/>
            <w:shd w:val="clear" w:color="auto" w:fill="auto"/>
          </w:tcPr>
          <w:p w14:paraId="5F55046F" w14:textId="77777777" w:rsidR="000931D0" w:rsidRPr="00472DE9" w:rsidRDefault="000931D0" w:rsidP="001D04AF">
            <w:pPr>
              <w:pStyle w:val="GlossEng2ptafter"/>
            </w:pPr>
            <w:r w:rsidRPr="00472DE9">
              <w:t>fruit</w:t>
            </w:r>
          </w:p>
        </w:tc>
        <w:tc>
          <w:tcPr>
            <w:tcW w:w="629" w:type="dxa"/>
            <w:gridSpan w:val="2"/>
            <w:shd w:val="clear" w:color="auto" w:fill="auto"/>
          </w:tcPr>
          <w:p w14:paraId="5B97FC00" w14:textId="77777777" w:rsidR="000931D0" w:rsidRPr="00472DE9" w:rsidRDefault="000931D0" w:rsidP="001D04AF">
            <w:pPr>
              <w:pStyle w:val="GlossEng2ptafter"/>
            </w:pPr>
            <w:r>
              <w:t>be.</w:t>
            </w:r>
            <w:r w:rsidRPr="00472DE9">
              <w:t>red</w:t>
            </w:r>
          </w:p>
        </w:tc>
        <w:tc>
          <w:tcPr>
            <w:tcW w:w="284" w:type="dxa"/>
            <w:shd w:val="clear" w:color="auto" w:fill="auto"/>
          </w:tcPr>
          <w:p w14:paraId="70AB787E" w14:textId="77777777" w:rsidR="000931D0" w:rsidRPr="00472DE9" w:rsidRDefault="000931D0" w:rsidP="001D04AF">
            <w:pPr>
              <w:pStyle w:val="GlossEng2ptafter"/>
            </w:pPr>
          </w:p>
        </w:tc>
        <w:tc>
          <w:tcPr>
            <w:tcW w:w="489" w:type="dxa"/>
            <w:shd w:val="clear" w:color="auto" w:fill="auto"/>
          </w:tcPr>
          <w:p w14:paraId="7D3A7A92" w14:textId="77777777" w:rsidR="000931D0" w:rsidRPr="0099608C" w:rsidRDefault="000931D0" w:rsidP="001D04AF">
            <w:pPr>
              <w:pStyle w:val="GlossEng2ptafter"/>
              <w:rPr>
                <w:rStyle w:val="ChSmallCaps"/>
              </w:rPr>
            </w:pPr>
            <w:r w:rsidRPr="0099608C">
              <w:rPr>
                <w:rStyle w:val="ChSmallCaps"/>
              </w:rPr>
              <w:t>3sg</w:t>
            </w:r>
          </w:p>
        </w:tc>
        <w:tc>
          <w:tcPr>
            <w:tcW w:w="762" w:type="dxa"/>
            <w:shd w:val="clear" w:color="auto" w:fill="auto"/>
          </w:tcPr>
          <w:p w14:paraId="477D3C88" w14:textId="77777777" w:rsidR="000931D0" w:rsidRPr="00856563" w:rsidRDefault="000931D0" w:rsidP="001D04AF">
            <w:pPr>
              <w:pStyle w:val="GlossEng2ptafter"/>
            </w:pPr>
            <w:r w:rsidRPr="00856563">
              <w:t>hold</w:t>
            </w:r>
          </w:p>
        </w:tc>
      </w:tr>
      <w:tr w:rsidR="00AC23C4" w:rsidRPr="00414A9C" w14:paraId="56F76AE6" w14:textId="77777777" w:rsidTr="00AC23C4">
        <w:trPr>
          <w:gridAfter w:val="4"/>
          <w:wAfter w:w="1620" w:type="dxa"/>
        </w:trPr>
        <w:tc>
          <w:tcPr>
            <w:tcW w:w="707" w:type="dxa"/>
            <w:shd w:val="clear" w:color="auto" w:fill="auto"/>
          </w:tcPr>
          <w:p w14:paraId="4156B8DE" w14:textId="77777777" w:rsidR="000931D0" w:rsidRPr="00243B92" w:rsidRDefault="000931D0" w:rsidP="001D04AF">
            <w:pPr>
              <w:pStyle w:val="O0Nwnext"/>
            </w:pPr>
          </w:p>
        </w:tc>
        <w:tc>
          <w:tcPr>
            <w:tcW w:w="528" w:type="dxa"/>
            <w:shd w:val="clear" w:color="auto" w:fill="auto"/>
          </w:tcPr>
          <w:p w14:paraId="36FEEED8" w14:textId="77777777" w:rsidR="000931D0" w:rsidRPr="00856563" w:rsidRDefault="000931D0" w:rsidP="001D04AF">
            <w:pPr>
              <w:pStyle w:val="Text"/>
              <w:rPr>
                <w:rStyle w:val="ChBlueBold"/>
              </w:rPr>
            </w:pPr>
            <w:r w:rsidRPr="00856563">
              <w:rPr>
                <w:rStyle w:val="ChBlueBold"/>
              </w:rPr>
              <w:t>bua</w:t>
            </w:r>
          </w:p>
        </w:tc>
        <w:tc>
          <w:tcPr>
            <w:tcW w:w="629" w:type="dxa"/>
            <w:gridSpan w:val="2"/>
            <w:shd w:val="clear" w:color="auto" w:fill="auto"/>
          </w:tcPr>
          <w:p w14:paraId="6D1DB845" w14:textId="77777777" w:rsidR="000931D0" w:rsidRPr="00856563" w:rsidRDefault="000931D0" w:rsidP="001D04AF">
            <w:pPr>
              <w:pStyle w:val="Text"/>
              <w:rPr>
                <w:rStyle w:val="ChBlueBold"/>
              </w:rPr>
            </w:pPr>
            <w:r w:rsidRPr="00856563">
              <w:rPr>
                <w:rStyle w:val="ChBlueBold"/>
              </w:rPr>
              <w:t>mera</w:t>
            </w:r>
          </w:p>
        </w:tc>
        <w:tc>
          <w:tcPr>
            <w:tcW w:w="706" w:type="dxa"/>
            <w:gridSpan w:val="2"/>
            <w:shd w:val="clear" w:color="auto" w:fill="auto"/>
          </w:tcPr>
          <w:p w14:paraId="28332D2C" w14:textId="77777777" w:rsidR="000931D0" w:rsidRPr="00856563" w:rsidRDefault="000931D0" w:rsidP="001D04AF">
            <w:pPr>
              <w:pStyle w:val="Text"/>
              <w:rPr>
                <w:rStyle w:val="ChBlueBold"/>
              </w:rPr>
            </w:pPr>
            <w:r w:rsidRPr="00856563">
              <w:rPr>
                <w:rStyle w:val="ChBlueBold"/>
              </w:rPr>
              <w:t>itu</w:t>
            </w:r>
          </w:p>
        </w:tc>
        <w:tc>
          <w:tcPr>
            <w:tcW w:w="573" w:type="dxa"/>
            <w:gridSpan w:val="2"/>
            <w:shd w:val="clear" w:color="auto" w:fill="auto"/>
          </w:tcPr>
          <w:p w14:paraId="4E58BF6F" w14:textId="77777777" w:rsidR="000931D0" w:rsidRPr="00856563" w:rsidRDefault="000931D0" w:rsidP="001D04AF">
            <w:pPr>
              <w:pStyle w:val="Text"/>
            </w:pPr>
            <w:r w:rsidRPr="00856563">
              <w:t>dan</w:t>
            </w:r>
            <w:r w:rsidR="00F852FD">
              <w:t>g</w:t>
            </w:r>
          </w:p>
        </w:tc>
        <w:tc>
          <w:tcPr>
            <w:tcW w:w="489" w:type="dxa"/>
            <w:shd w:val="clear" w:color="auto" w:fill="auto"/>
          </w:tcPr>
          <w:p w14:paraId="3DB4E5FB" w14:textId="77777777" w:rsidR="000931D0" w:rsidRPr="00856563" w:rsidRDefault="000931D0" w:rsidP="001D04AF">
            <w:pPr>
              <w:pStyle w:val="Text"/>
            </w:pPr>
            <w:r w:rsidRPr="00856563">
              <w:t>de</w:t>
            </w:r>
          </w:p>
        </w:tc>
        <w:tc>
          <w:tcPr>
            <w:tcW w:w="573" w:type="dxa"/>
            <w:gridSpan w:val="2"/>
            <w:shd w:val="clear" w:color="auto" w:fill="auto"/>
          </w:tcPr>
          <w:p w14:paraId="5FE7B429" w14:textId="77777777" w:rsidR="000931D0" w:rsidRPr="00856563" w:rsidRDefault="000931D0" w:rsidP="001D04AF">
            <w:pPr>
              <w:pStyle w:val="Text"/>
            </w:pPr>
            <w:r w:rsidRPr="00856563">
              <w:t>jalan</w:t>
            </w:r>
            <w:r w:rsidR="00CE19EF">
              <w:t>g</w:t>
            </w:r>
          </w:p>
        </w:tc>
      </w:tr>
      <w:tr w:rsidR="00AC23C4" w:rsidRPr="00AC23C4" w14:paraId="62A4DA6F" w14:textId="77777777" w:rsidTr="00AC23C4">
        <w:trPr>
          <w:gridAfter w:val="4"/>
          <w:wAfter w:w="1620" w:type="dxa"/>
        </w:trPr>
        <w:tc>
          <w:tcPr>
            <w:tcW w:w="707" w:type="dxa"/>
            <w:shd w:val="clear" w:color="auto" w:fill="auto"/>
          </w:tcPr>
          <w:p w14:paraId="6CCCE9DF" w14:textId="77777777" w:rsidR="000931D0" w:rsidRPr="00243B92" w:rsidRDefault="000931D0" w:rsidP="001D04AF">
            <w:pPr>
              <w:pStyle w:val="GlossEng"/>
            </w:pPr>
          </w:p>
        </w:tc>
        <w:tc>
          <w:tcPr>
            <w:tcW w:w="528" w:type="dxa"/>
            <w:shd w:val="clear" w:color="auto" w:fill="auto"/>
          </w:tcPr>
          <w:p w14:paraId="0C34F492" w14:textId="77777777" w:rsidR="000931D0" w:rsidRPr="00856563" w:rsidRDefault="000931D0" w:rsidP="001D04AF">
            <w:pPr>
              <w:pStyle w:val="GlossEng"/>
            </w:pPr>
            <w:r w:rsidRPr="00856563">
              <w:t>fruit</w:t>
            </w:r>
          </w:p>
        </w:tc>
        <w:tc>
          <w:tcPr>
            <w:tcW w:w="629" w:type="dxa"/>
            <w:gridSpan w:val="2"/>
            <w:shd w:val="clear" w:color="auto" w:fill="auto"/>
          </w:tcPr>
          <w:p w14:paraId="66972F85" w14:textId="77777777" w:rsidR="000931D0" w:rsidRPr="00856563" w:rsidRDefault="000931D0" w:rsidP="001D04AF">
            <w:pPr>
              <w:pStyle w:val="GlossEng"/>
            </w:pPr>
            <w:r>
              <w:t>be.red</w:t>
            </w:r>
          </w:p>
        </w:tc>
        <w:tc>
          <w:tcPr>
            <w:tcW w:w="706" w:type="dxa"/>
            <w:gridSpan w:val="2"/>
            <w:shd w:val="clear" w:color="auto" w:fill="auto"/>
          </w:tcPr>
          <w:p w14:paraId="51070125" w14:textId="77777777" w:rsidR="000931D0" w:rsidRPr="0099608C" w:rsidRDefault="000931D0" w:rsidP="001D04AF">
            <w:pPr>
              <w:pStyle w:val="GlossEng"/>
              <w:rPr>
                <w:rStyle w:val="ChSmallCaps"/>
              </w:rPr>
            </w:pPr>
            <w:r w:rsidRPr="0099608C">
              <w:rPr>
                <w:rStyle w:val="ChSmallCaps"/>
              </w:rPr>
              <w:t>d.dist</w:t>
            </w:r>
          </w:p>
        </w:tc>
        <w:tc>
          <w:tcPr>
            <w:tcW w:w="573" w:type="dxa"/>
            <w:gridSpan w:val="2"/>
            <w:shd w:val="clear" w:color="auto" w:fill="auto"/>
          </w:tcPr>
          <w:p w14:paraId="14C3BDA3" w14:textId="77777777" w:rsidR="000931D0" w:rsidRPr="00856563" w:rsidRDefault="000931D0" w:rsidP="001D04AF">
            <w:pPr>
              <w:pStyle w:val="GlossEng"/>
            </w:pPr>
            <w:r w:rsidRPr="00856563">
              <w:t>and</w:t>
            </w:r>
          </w:p>
        </w:tc>
        <w:tc>
          <w:tcPr>
            <w:tcW w:w="489" w:type="dxa"/>
            <w:shd w:val="clear" w:color="auto" w:fill="auto"/>
          </w:tcPr>
          <w:p w14:paraId="344EDDD9" w14:textId="77777777" w:rsidR="000931D0" w:rsidRPr="0099608C" w:rsidRDefault="000931D0" w:rsidP="001D04AF">
            <w:pPr>
              <w:pStyle w:val="GlossEng"/>
              <w:rPr>
                <w:rStyle w:val="ChSmallCaps"/>
              </w:rPr>
            </w:pPr>
            <w:r w:rsidRPr="0099608C">
              <w:rPr>
                <w:rStyle w:val="ChSmallCaps"/>
              </w:rPr>
              <w:t>3sg</w:t>
            </w:r>
          </w:p>
        </w:tc>
        <w:tc>
          <w:tcPr>
            <w:tcW w:w="573" w:type="dxa"/>
            <w:gridSpan w:val="2"/>
            <w:shd w:val="clear" w:color="auto" w:fill="auto"/>
          </w:tcPr>
          <w:p w14:paraId="50A19A2F" w14:textId="77777777" w:rsidR="000931D0" w:rsidRPr="00856563" w:rsidRDefault="000931D0" w:rsidP="001D04AF">
            <w:pPr>
              <w:pStyle w:val="GlossEng"/>
            </w:pPr>
            <w:r w:rsidRPr="00856563">
              <w:t>walk</w:t>
            </w:r>
          </w:p>
        </w:tc>
      </w:tr>
    </w:tbl>
    <w:p w14:paraId="695CBA99" w14:textId="64179D31" w:rsidR="000931D0" w:rsidRPr="002B1870" w:rsidRDefault="00B7093A" w:rsidP="000931D0">
      <w:pPr>
        <w:pStyle w:val="FreeTranslEng"/>
      </w:pPr>
      <w:r>
        <w:t>‘</w:t>
      </w:r>
      <w:r w:rsidR="000931D0">
        <w:t xml:space="preserve">and then there … was </w:t>
      </w:r>
      <w:r w:rsidR="000931D0" w:rsidRPr="00DD5925">
        <w:rPr>
          <w:rStyle w:val="ChBlueBold"/>
        </w:rPr>
        <w:t>a red fruit</w:t>
      </w:r>
      <w:r w:rsidR="000931D0">
        <w:t xml:space="preserve"> … </w:t>
      </w:r>
      <w:r w:rsidR="000931D0" w:rsidRPr="00856563">
        <w:t xml:space="preserve">he took </w:t>
      </w:r>
      <w:r w:rsidR="000931D0" w:rsidRPr="00856563">
        <w:rPr>
          <w:rStyle w:val="ChBlueBold"/>
        </w:rPr>
        <w:t>that red fruit</w:t>
      </w:r>
      <w:r w:rsidR="000931D0" w:rsidRPr="00856563">
        <w:t xml:space="preserve"> and he </w:t>
      </w:r>
      <w:r w:rsidR="000931D0">
        <w:t>walked</w:t>
      </w:r>
      <w:r w:rsidR="000931D0" w:rsidRPr="00856563">
        <w:t xml:space="preserve"> </w:t>
      </w:r>
      <w:r w:rsidR="000931D0">
        <w:t>(further)</w:t>
      </w:r>
      <w:r>
        <w:t>’</w:t>
      </w:r>
      <w:r w:rsidR="000931D0">
        <w:t xml:space="preserve"> </w:t>
      </w:r>
      <w:r w:rsidR="000931D0" w:rsidRPr="00472DE9">
        <w:rPr>
          <w:rStyle w:val="ExampleSource"/>
        </w:rPr>
        <w:t>[080922-010a-</w:t>
      </w:r>
      <w:r w:rsidR="00F00E41">
        <w:rPr>
          <w:rStyle w:val="ExampleSource"/>
        </w:rPr>
        <w:t>Cv</w:t>
      </w:r>
      <w:r w:rsidR="000931D0" w:rsidRPr="00472DE9">
        <w:rPr>
          <w:rStyle w:val="ExampleSource"/>
        </w:rPr>
        <w:t>NF.0218</w:t>
      </w:r>
      <w:r w:rsidR="00E34EAC">
        <w:rPr>
          <w:rStyle w:val="ExampleSource"/>
        </w:rPr>
        <w:t>-</w:t>
      </w:r>
      <w:r w:rsidR="000931D0">
        <w:rPr>
          <w:rStyle w:val="ExampleSource"/>
        </w:rPr>
        <w:t>219</w:t>
      </w:r>
      <w:r w:rsidR="000931D0" w:rsidRPr="00472DE9">
        <w:rPr>
          <w:rStyle w:val="ExampleSource"/>
        </w:rPr>
        <w:t>]</w:t>
      </w:r>
    </w:p>
    <w:p w14:paraId="256F7D77" w14:textId="20B6CCE1" w:rsidR="000931D0" w:rsidRPr="00883B89" w:rsidRDefault="000931D0" w:rsidP="00516196">
      <w:pPr>
        <w:pStyle w:val="Body0005after"/>
      </w:pPr>
      <w:r w:rsidRPr="00883B89">
        <w:t xml:space="preserve">The examples in </w:t>
      </w:r>
      <w:r>
        <w:fldChar w:fldCharType="begin"/>
      </w:r>
      <w:r>
        <w:instrText xml:space="preserve"> REF _Ref338956121 \h </w:instrText>
      </w:r>
      <w:r>
        <w:fldChar w:fldCharType="separate"/>
      </w:r>
      <w:r w:rsidR="00154D81" w:rsidRPr="00883B89">
        <w:t>(</w:t>
      </w:r>
      <w:r w:rsidR="00154D81">
        <w:rPr>
          <w:noProof/>
        </w:rPr>
        <w:t>36</w:t>
      </w:r>
      <w:r w:rsidR="00154D81" w:rsidRPr="00883B89">
        <w:t>)</w:t>
      </w:r>
      <w:r>
        <w:fldChar w:fldCharType="end"/>
      </w:r>
      <w:r w:rsidR="00C777FD">
        <w:t xml:space="preserve"> </w:t>
      </w:r>
      <w:r>
        <w:t xml:space="preserve">and </w:t>
      </w:r>
      <w:r>
        <w:fldChar w:fldCharType="begin"/>
      </w:r>
      <w:r>
        <w:instrText xml:space="preserve"> REF _Ref338956122 \h </w:instrText>
      </w:r>
      <w:r>
        <w:fldChar w:fldCharType="separate"/>
      </w:r>
      <w:r w:rsidR="00154D81" w:rsidRPr="00883B89">
        <w:t>(</w:t>
      </w:r>
      <w:r w:rsidR="00154D81">
        <w:rPr>
          <w:noProof/>
        </w:rPr>
        <w:t>37</w:t>
      </w:r>
      <w:r w:rsidR="00154D81" w:rsidRPr="00883B89">
        <w:t>)</w:t>
      </w:r>
      <w:r>
        <w:fldChar w:fldCharType="end"/>
      </w:r>
      <w:r>
        <w:t xml:space="preserve"> </w:t>
      </w:r>
      <w:r w:rsidRPr="00883B89">
        <w:t xml:space="preserve">illustrate the pronominal anaphoric uses of the demonstratives. The </w:t>
      </w:r>
      <w:r>
        <w:t xml:space="preserve">remark </w:t>
      </w:r>
      <w:r w:rsidRPr="00883B89">
        <w:t xml:space="preserve">in </w:t>
      </w:r>
      <w:r>
        <w:fldChar w:fldCharType="begin"/>
      </w:r>
      <w:r>
        <w:instrText xml:space="preserve"> REF _Ref338956121 \h </w:instrText>
      </w:r>
      <w:r>
        <w:fldChar w:fldCharType="separate"/>
      </w:r>
      <w:r w:rsidR="00154D81" w:rsidRPr="00883B89">
        <w:t>(</w:t>
      </w:r>
      <w:r w:rsidR="00154D81">
        <w:rPr>
          <w:noProof/>
        </w:rPr>
        <w:t>36</w:t>
      </w:r>
      <w:r w:rsidR="00154D81" w:rsidRPr="00883B89">
        <w:t>)</w:t>
      </w:r>
      <w:r>
        <w:fldChar w:fldCharType="end"/>
      </w:r>
      <w:r w:rsidRPr="00883B89">
        <w:t xml:space="preserve"> is part of a description of sagu pro</w:t>
      </w:r>
      <w:r>
        <w:t>duction. After having introduced</w:t>
      </w:r>
      <w:r w:rsidRPr="00883B89">
        <w:t xml:space="preserve"> the main tool, </w:t>
      </w:r>
      <w:r w:rsidRPr="00883B89">
        <w:rPr>
          <w:rStyle w:val="ChItalBold"/>
        </w:rPr>
        <w:t>penokok kayu</w:t>
      </w:r>
      <w:r>
        <w:t xml:space="preserve"> </w:t>
      </w:r>
      <w:r w:rsidR="00B7093A">
        <w:t>‘</w:t>
      </w:r>
      <w:r w:rsidRPr="00883B89">
        <w:t>wooden pounder</w:t>
      </w:r>
      <w:r w:rsidR="00B7093A">
        <w:t>’</w:t>
      </w:r>
      <w:r w:rsidRPr="00883B89">
        <w:t xml:space="preserve">, the speaker replaces it at its next mention with </w:t>
      </w:r>
      <w:r w:rsidRPr="00883B89">
        <w:rPr>
          <w:rStyle w:val="ChItalBold"/>
        </w:rPr>
        <w:t>ini</w:t>
      </w:r>
      <w:r w:rsidRPr="00883B89">
        <w:t xml:space="preserve"> </w:t>
      </w:r>
      <w:r w:rsidR="00B7093A">
        <w:t>‘</w:t>
      </w:r>
      <w:r w:rsidRPr="0099608C">
        <w:rPr>
          <w:rStyle w:val="ChSmallCaps"/>
        </w:rPr>
        <w:t>d.prox</w:t>
      </w:r>
      <w:r w:rsidR="00B7093A">
        <w:t>’</w:t>
      </w:r>
      <w:r w:rsidRPr="00883B89">
        <w:t xml:space="preserve">. In </w:t>
      </w:r>
      <w:r>
        <w:fldChar w:fldCharType="begin"/>
      </w:r>
      <w:r>
        <w:instrText xml:space="preserve"> REF _Ref338956122 \h </w:instrText>
      </w:r>
      <w:r>
        <w:fldChar w:fldCharType="separate"/>
      </w:r>
      <w:r w:rsidR="00154D81" w:rsidRPr="00883B89">
        <w:t>(</w:t>
      </w:r>
      <w:r w:rsidR="00154D81">
        <w:rPr>
          <w:noProof/>
        </w:rPr>
        <w:t>37</w:t>
      </w:r>
      <w:r w:rsidR="00154D81" w:rsidRPr="00883B89">
        <w:t>)</w:t>
      </w:r>
      <w:r>
        <w:fldChar w:fldCharType="end"/>
      </w:r>
      <w:r w:rsidRPr="00883B89">
        <w:t xml:space="preserve"> the speaker talks about a female weight lifter. Noting that she is talking about weights in kilogram, </w:t>
      </w:r>
      <w:r>
        <w:t xml:space="preserve">she </w:t>
      </w:r>
      <w:r w:rsidRPr="00883B89">
        <w:t xml:space="preserve">employs </w:t>
      </w:r>
      <w:r>
        <w:t xml:space="preserve">short </w:t>
      </w:r>
      <w:r w:rsidRPr="00883B89">
        <w:rPr>
          <w:rStyle w:val="ChItalBold"/>
        </w:rPr>
        <w:t>itu</w:t>
      </w:r>
      <w:r w:rsidRPr="00883B89">
        <w:t xml:space="preserve"> </w:t>
      </w:r>
      <w:r w:rsidR="00B7093A">
        <w:t>‘</w:t>
      </w:r>
      <w:r w:rsidRPr="0099608C">
        <w:rPr>
          <w:rStyle w:val="ChSmallCaps"/>
        </w:rPr>
        <w:t>d.dist</w:t>
      </w:r>
      <w:r w:rsidR="00B7093A">
        <w:t>’</w:t>
      </w:r>
      <w:r w:rsidRPr="00883B89">
        <w:t xml:space="preserve"> which is </w:t>
      </w:r>
      <w:r>
        <w:t xml:space="preserve">coreferent </w:t>
      </w:r>
      <w:r w:rsidRPr="00883B89">
        <w:t xml:space="preserve">with </w:t>
      </w:r>
      <w:r w:rsidR="00CE19EF" w:rsidRPr="00CE19EF">
        <w:rPr>
          <w:rStyle w:val="ChItalBold"/>
        </w:rPr>
        <w:t>d</w:t>
      </w:r>
      <w:r w:rsidRPr="00CE19EF">
        <w:rPr>
          <w:rStyle w:val="ChItalBold"/>
        </w:rPr>
        <w:t>e</w:t>
      </w:r>
      <w:r w:rsidRPr="00883B89">
        <w:rPr>
          <w:rStyle w:val="ChItalBold"/>
        </w:rPr>
        <w:t xml:space="preserve"> pu brat</w:t>
      </w:r>
      <w:r w:rsidRPr="00883B89">
        <w:t xml:space="preserve"> </w:t>
      </w:r>
      <w:r w:rsidR="00B7093A">
        <w:t>‘</w:t>
      </w:r>
      <w:r w:rsidRPr="00883B89">
        <w:t>her weights</w:t>
      </w:r>
      <w:r w:rsidR="00B7093A">
        <w:t>’</w:t>
      </w:r>
      <w:r w:rsidRPr="00883B89">
        <w:t>.</w:t>
      </w:r>
    </w:p>
    <w:p w14:paraId="412CF7B3" w14:textId="77777777" w:rsidR="000931D0" w:rsidRPr="00883B89" w:rsidRDefault="000931D0" w:rsidP="000931D0">
      <w:pPr>
        <w:pStyle w:val="ExampleTitle"/>
      </w:pPr>
      <w:r w:rsidRPr="00883B89">
        <w:t>Pronominal anaphoric uses</w:t>
      </w:r>
    </w:p>
    <w:tbl>
      <w:tblPr>
        <w:tblW w:w="6638" w:type="dxa"/>
        <w:tblCellMar>
          <w:left w:w="42" w:type="dxa"/>
          <w:right w:w="42" w:type="dxa"/>
        </w:tblCellMar>
        <w:tblLook w:val="01E0" w:firstRow="1" w:lastRow="1" w:firstColumn="1" w:lastColumn="1" w:noHBand="0" w:noVBand="0"/>
      </w:tblPr>
      <w:tblGrid>
        <w:gridCol w:w="709"/>
        <w:gridCol w:w="562"/>
        <w:gridCol w:w="918"/>
        <w:gridCol w:w="629"/>
        <w:gridCol w:w="284"/>
        <w:gridCol w:w="607"/>
        <w:gridCol w:w="718"/>
        <w:gridCol w:w="640"/>
        <w:gridCol w:w="794"/>
        <w:gridCol w:w="777"/>
      </w:tblGrid>
      <w:tr w:rsidR="00AC23C4" w:rsidRPr="00414A9C" w14:paraId="31C75EF1" w14:textId="77777777" w:rsidTr="00AC23C4">
        <w:tc>
          <w:tcPr>
            <w:tcW w:w="709" w:type="dxa"/>
            <w:shd w:val="clear" w:color="auto" w:fill="auto"/>
          </w:tcPr>
          <w:p w14:paraId="75277414" w14:textId="77777777" w:rsidR="000931D0" w:rsidRPr="00883B89" w:rsidRDefault="000931D0" w:rsidP="001D04AF">
            <w:pPr>
              <w:pStyle w:val="O0Nwnext"/>
            </w:pPr>
            <w:bookmarkStart w:id="3368" w:name="_Ref314215992"/>
            <w:bookmarkStart w:id="3369" w:name="_Ref338956121"/>
            <w:r w:rsidRPr="00883B89">
              <w:t>(</w:t>
            </w:r>
            <w:fldSimple w:instr=" SEQ ( \* ARABIC \s 1 ">
              <w:r w:rsidR="00154D81">
                <w:rPr>
                  <w:noProof/>
                </w:rPr>
                <w:t>36</w:t>
              </w:r>
            </w:fldSimple>
            <w:bookmarkEnd w:id="3368"/>
            <w:r w:rsidRPr="00883B89">
              <w:t>)</w:t>
            </w:r>
            <w:bookmarkEnd w:id="3369"/>
          </w:p>
        </w:tc>
        <w:tc>
          <w:tcPr>
            <w:tcW w:w="562" w:type="dxa"/>
            <w:shd w:val="clear" w:color="auto" w:fill="auto"/>
          </w:tcPr>
          <w:p w14:paraId="059D0C3E" w14:textId="77777777" w:rsidR="000931D0" w:rsidRPr="00883B89" w:rsidRDefault="000931D0" w:rsidP="001D04AF">
            <w:pPr>
              <w:pStyle w:val="Text"/>
            </w:pPr>
            <w:r w:rsidRPr="00883B89">
              <w:t>ada</w:t>
            </w:r>
          </w:p>
        </w:tc>
        <w:tc>
          <w:tcPr>
            <w:tcW w:w="918" w:type="dxa"/>
            <w:shd w:val="clear" w:color="auto" w:fill="auto"/>
          </w:tcPr>
          <w:p w14:paraId="74EB6C6E" w14:textId="77777777" w:rsidR="000931D0" w:rsidRPr="00883B89" w:rsidRDefault="000931D0" w:rsidP="001D04AF">
            <w:pPr>
              <w:pStyle w:val="Text"/>
              <w:rPr>
                <w:rStyle w:val="ChBlueBold"/>
              </w:rPr>
            </w:pPr>
            <w:r w:rsidRPr="00883B89">
              <w:rPr>
                <w:rStyle w:val="ChBlueBold"/>
              </w:rPr>
              <w:t>penokok</w:t>
            </w:r>
          </w:p>
        </w:tc>
        <w:tc>
          <w:tcPr>
            <w:tcW w:w="629" w:type="dxa"/>
            <w:shd w:val="clear" w:color="auto" w:fill="auto"/>
          </w:tcPr>
          <w:p w14:paraId="06ABA3DD" w14:textId="77777777" w:rsidR="000931D0" w:rsidRPr="00883B89" w:rsidRDefault="000931D0" w:rsidP="001D04AF">
            <w:pPr>
              <w:pStyle w:val="Text"/>
              <w:rPr>
                <w:rStyle w:val="ChBlueBold"/>
              </w:rPr>
            </w:pPr>
            <w:r w:rsidRPr="00883B89">
              <w:rPr>
                <w:rStyle w:val="ChBlueBold"/>
              </w:rPr>
              <w:t>kayu</w:t>
            </w:r>
          </w:p>
        </w:tc>
        <w:tc>
          <w:tcPr>
            <w:tcW w:w="284" w:type="dxa"/>
            <w:shd w:val="clear" w:color="auto" w:fill="auto"/>
          </w:tcPr>
          <w:p w14:paraId="01B9F7FB" w14:textId="77777777" w:rsidR="000931D0" w:rsidRPr="00883B89" w:rsidRDefault="000931D0" w:rsidP="001D04AF">
            <w:pPr>
              <w:pStyle w:val="Text"/>
            </w:pPr>
            <w:r w:rsidRPr="00883B89">
              <w:t>…</w:t>
            </w:r>
          </w:p>
        </w:tc>
        <w:tc>
          <w:tcPr>
            <w:tcW w:w="607" w:type="dxa"/>
            <w:shd w:val="clear" w:color="auto" w:fill="auto"/>
          </w:tcPr>
          <w:p w14:paraId="566B0F7B" w14:textId="77777777" w:rsidR="000931D0" w:rsidRPr="00883B89" w:rsidRDefault="000931D0" w:rsidP="001D04AF">
            <w:pPr>
              <w:pStyle w:val="Text"/>
            </w:pPr>
            <w:r w:rsidRPr="00883B89">
              <w:t>smua</w:t>
            </w:r>
          </w:p>
        </w:tc>
        <w:tc>
          <w:tcPr>
            <w:tcW w:w="718" w:type="dxa"/>
            <w:shd w:val="clear" w:color="auto" w:fill="auto"/>
          </w:tcPr>
          <w:p w14:paraId="643DBD79" w14:textId="77777777" w:rsidR="000931D0" w:rsidRPr="00883B89" w:rsidRDefault="000931D0" w:rsidP="001D04AF">
            <w:pPr>
              <w:pStyle w:val="Text"/>
            </w:pPr>
            <w:r w:rsidRPr="00883B89">
              <w:t>orang</w:t>
            </w:r>
          </w:p>
        </w:tc>
        <w:tc>
          <w:tcPr>
            <w:tcW w:w="640" w:type="dxa"/>
            <w:shd w:val="clear" w:color="auto" w:fill="auto"/>
          </w:tcPr>
          <w:p w14:paraId="2F9AA8FE" w14:textId="77777777" w:rsidR="000931D0" w:rsidRPr="00883B89" w:rsidRDefault="000931D0" w:rsidP="001D04AF">
            <w:pPr>
              <w:pStyle w:val="Text"/>
            </w:pPr>
            <w:r w:rsidRPr="00883B89">
              <w:t>tokok</w:t>
            </w:r>
          </w:p>
        </w:tc>
        <w:tc>
          <w:tcPr>
            <w:tcW w:w="794" w:type="dxa"/>
            <w:shd w:val="clear" w:color="auto" w:fill="auto"/>
          </w:tcPr>
          <w:p w14:paraId="5B51F08A" w14:textId="77777777" w:rsidR="000931D0" w:rsidRPr="00475D92" w:rsidRDefault="000931D0" w:rsidP="001D04AF">
            <w:pPr>
              <w:pStyle w:val="Text"/>
            </w:pPr>
            <w:r w:rsidRPr="00475D92">
              <w:t>dengan</w:t>
            </w:r>
            <w:r w:rsidR="00693669">
              <w:t>g</w:t>
            </w:r>
          </w:p>
        </w:tc>
        <w:tc>
          <w:tcPr>
            <w:tcW w:w="777" w:type="dxa"/>
            <w:shd w:val="clear" w:color="auto" w:fill="auto"/>
          </w:tcPr>
          <w:p w14:paraId="7185B6EC" w14:textId="77777777" w:rsidR="000931D0" w:rsidRPr="00883B89" w:rsidRDefault="000931D0" w:rsidP="001D04AF">
            <w:pPr>
              <w:pStyle w:val="Text"/>
              <w:rPr>
                <w:rStyle w:val="ChBlueBold"/>
              </w:rPr>
            </w:pPr>
            <w:r w:rsidRPr="00883B89">
              <w:rPr>
                <w:rStyle w:val="ChBlueBold"/>
              </w:rPr>
              <w:t>ini</w:t>
            </w:r>
          </w:p>
        </w:tc>
      </w:tr>
      <w:tr w:rsidR="00AC23C4" w:rsidRPr="00AC23C4" w14:paraId="285D8C0E" w14:textId="77777777" w:rsidTr="00AC23C4">
        <w:tc>
          <w:tcPr>
            <w:tcW w:w="709" w:type="dxa"/>
            <w:shd w:val="clear" w:color="auto" w:fill="auto"/>
          </w:tcPr>
          <w:p w14:paraId="489209E9" w14:textId="77777777" w:rsidR="000931D0" w:rsidRPr="00883B89" w:rsidRDefault="000931D0" w:rsidP="001D04AF">
            <w:pPr>
              <w:pStyle w:val="GlossEng"/>
            </w:pPr>
          </w:p>
        </w:tc>
        <w:tc>
          <w:tcPr>
            <w:tcW w:w="562" w:type="dxa"/>
            <w:shd w:val="clear" w:color="auto" w:fill="auto"/>
          </w:tcPr>
          <w:p w14:paraId="2592F8A0" w14:textId="77777777" w:rsidR="000931D0" w:rsidRPr="00883B89" w:rsidRDefault="000931D0" w:rsidP="001D04AF">
            <w:pPr>
              <w:pStyle w:val="GlossEng"/>
            </w:pPr>
            <w:r w:rsidRPr="00883B89">
              <w:t>exist</w:t>
            </w:r>
          </w:p>
        </w:tc>
        <w:tc>
          <w:tcPr>
            <w:tcW w:w="918" w:type="dxa"/>
            <w:shd w:val="clear" w:color="auto" w:fill="auto"/>
          </w:tcPr>
          <w:p w14:paraId="1258E8D2" w14:textId="77777777" w:rsidR="000931D0" w:rsidRPr="00F60077" w:rsidRDefault="000931D0" w:rsidP="001D04AF">
            <w:pPr>
              <w:pStyle w:val="GlossEng"/>
            </w:pPr>
            <w:r w:rsidRPr="00F60077">
              <w:t>pounder</w:t>
            </w:r>
          </w:p>
        </w:tc>
        <w:tc>
          <w:tcPr>
            <w:tcW w:w="629" w:type="dxa"/>
            <w:shd w:val="clear" w:color="auto" w:fill="auto"/>
          </w:tcPr>
          <w:p w14:paraId="77E879D5" w14:textId="77777777" w:rsidR="000931D0" w:rsidRPr="00883B89" w:rsidRDefault="000931D0" w:rsidP="001D04AF">
            <w:pPr>
              <w:pStyle w:val="GlossEng"/>
            </w:pPr>
            <w:r w:rsidRPr="00883B89">
              <w:t>wood</w:t>
            </w:r>
          </w:p>
        </w:tc>
        <w:tc>
          <w:tcPr>
            <w:tcW w:w="284" w:type="dxa"/>
            <w:shd w:val="clear" w:color="auto" w:fill="auto"/>
          </w:tcPr>
          <w:p w14:paraId="2C96CD67" w14:textId="77777777" w:rsidR="000931D0" w:rsidRPr="00883B89" w:rsidRDefault="000931D0" w:rsidP="001D04AF">
            <w:pPr>
              <w:pStyle w:val="GlossEng"/>
            </w:pPr>
          </w:p>
        </w:tc>
        <w:tc>
          <w:tcPr>
            <w:tcW w:w="607" w:type="dxa"/>
            <w:shd w:val="clear" w:color="auto" w:fill="auto"/>
          </w:tcPr>
          <w:p w14:paraId="3052A6FC" w14:textId="77777777" w:rsidR="000931D0" w:rsidRPr="00883B89" w:rsidRDefault="000931D0" w:rsidP="001D04AF">
            <w:pPr>
              <w:pStyle w:val="GlossEng"/>
            </w:pPr>
            <w:r w:rsidRPr="00883B89">
              <w:t>all</w:t>
            </w:r>
          </w:p>
        </w:tc>
        <w:tc>
          <w:tcPr>
            <w:tcW w:w="718" w:type="dxa"/>
            <w:shd w:val="clear" w:color="auto" w:fill="auto"/>
          </w:tcPr>
          <w:p w14:paraId="6DDCDEB8" w14:textId="77777777" w:rsidR="000931D0" w:rsidRPr="00883B89" w:rsidRDefault="000931D0" w:rsidP="001D04AF">
            <w:pPr>
              <w:pStyle w:val="GlossEng"/>
            </w:pPr>
            <w:r w:rsidRPr="00883B89">
              <w:t>person</w:t>
            </w:r>
          </w:p>
        </w:tc>
        <w:tc>
          <w:tcPr>
            <w:tcW w:w="640" w:type="dxa"/>
            <w:shd w:val="clear" w:color="auto" w:fill="auto"/>
          </w:tcPr>
          <w:p w14:paraId="4D593C7E" w14:textId="77777777" w:rsidR="000931D0" w:rsidRPr="00883B89" w:rsidRDefault="000931D0" w:rsidP="001D04AF">
            <w:pPr>
              <w:pStyle w:val="GlossEng"/>
            </w:pPr>
            <w:r w:rsidRPr="00883B89">
              <w:t>tap</w:t>
            </w:r>
          </w:p>
        </w:tc>
        <w:tc>
          <w:tcPr>
            <w:tcW w:w="794" w:type="dxa"/>
            <w:shd w:val="clear" w:color="auto" w:fill="auto"/>
          </w:tcPr>
          <w:p w14:paraId="73728D28" w14:textId="77777777" w:rsidR="000931D0" w:rsidRPr="00883B89" w:rsidRDefault="000931D0" w:rsidP="001D04AF">
            <w:pPr>
              <w:pStyle w:val="GlossEng"/>
            </w:pPr>
            <w:r w:rsidRPr="00883B89">
              <w:t>with</w:t>
            </w:r>
          </w:p>
        </w:tc>
        <w:tc>
          <w:tcPr>
            <w:tcW w:w="777" w:type="dxa"/>
            <w:shd w:val="clear" w:color="auto" w:fill="auto"/>
          </w:tcPr>
          <w:p w14:paraId="0C9E1A24" w14:textId="77777777" w:rsidR="000931D0" w:rsidRPr="0099608C" w:rsidRDefault="000931D0" w:rsidP="001D04AF">
            <w:pPr>
              <w:pStyle w:val="GlossEng"/>
              <w:rPr>
                <w:rStyle w:val="ChSmallCaps"/>
              </w:rPr>
            </w:pPr>
            <w:r w:rsidRPr="0099608C">
              <w:rPr>
                <w:rStyle w:val="ChSmallCaps"/>
              </w:rPr>
              <w:t>d.prox</w:t>
            </w:r>
          </w:p>
        </w:tc>
      </w:tr>
    </w:tbl>
    <w:p w14:paraId="27D2B8AC" w14:textId="1DE18379" w:rsidR="000931D0" w:rsidRPr="00883B89" w:rsidRDefault="00B7093A" w:rsidP="000931D0">
      <w:pPr>
        <w:pStyle w:val="FreeTranslEng"/>
      </w:pPr>
      <w:r>
        <w:t>‘</w:t>
      </w:r>
      <w:r w:rsidR="000931D0" w:rsidRPr="00883B89">
        <w:t xml:space="preserve">there is </w:t>
      </w:r>
      <w:r w:rsidR="000931D0" w:rsidRPr="00883B89">
        <w:rPr>
          <w:rStyle w:val="ChBlueBold"/>
        </w:rPr>
        <w:t>a wooden pounder</w:t>
      </w:r>
      <w:r w:rsidR="000931D0" w:rsidRPr="00883B89">
        <w:t xml:space="preserve"> … all people pound (sagu</w:t>
      </w:r>
      <w:r w:rsidR="000931D0" w:rsidRPr="00475D92">
        <w:t xml:space="preserve">) with </w:t>
      </w:r>
      <w:r w:rsidR="000931D0" w:rsidRPr="00883B89">
        <w:rPr>
          <w:rStyle w:val="ChBlueBold"/>
        </w:rPr>
        <w:t>this</w:t>
      </w:r>
      <w:r>
        <w:t>’</w:t>
      </w:r>
      <w:r w:rsidR="000931D0" w:rsidRPr="00883B89">
        <w:t xml:space="preserve"> </w:t>
      </w:r>
      <w:r w:rsidR="000931D0" w:rsidRPr="00883B89">
        <w:rPr>
          <w:rStyle w:val="ExampleSource"/>
        </w:rPr>
        <w:t>[081014-006-</w:t>
      </w:r>
      <w:r w:rsidR="001B7E6E">
        <w:rPr>
          <w:rStyle w:val="ExampleSource"/>
        </w:rPr>
        <w:t>Cv</w:t>
      </w:r>
      <w:r w:rsidR="000931D0" w:rsidRPr="00883B89">
        <w:rPr>
          <w:rStyle w:val="ExampleSource"/>
        </w:rPr>
        <w:t>Pr.0011/0057]</w:t>
      </w:r>
    </w:p>
    <w:tbl>
      <w:tblPr>
        <w:tblW w:w="6601" w:type="dxa"/>
        <w:tblCellMar>
          <w:left w:w="42" w:type="dxa"/>
          <w:right w:w="42" w:type="dxa"/>
        </w:tblCellMar>
        <w:tblLook w:val="01E0" w:firstRow="1" w:lastRow="1" w:firstColumn="1" w:lastColumn="1" w:noHBand="0" w:noVBand="0"/>
      </w:tblPr>
      <w:tblGrid>
        <w:gridCol w:w="699"/>
        <w:gridCol w:w="680"/>
        <w:gridCol w:w="462"/>
        <w:gridCol w:w="294"/>
        <w:gridCol w:w="593"/>
        <w:gridCol w:w="96"/>
        <w:gridCol w:w="594"/>
        <w:gridCol w:w="291"/>
        <w:gridCol w:w="189"/>
        <w:gridCol w:w="95"/>
        <w:gridCol w:w="478"/>
        <w:gridCol w:w="340"/>
        <w:gridCol w:w="536"/>
        <w:gridCol w:w="11"/>
        <w:gridCol w:w="555"/>
        <w:gridCol w:w="688"/>
      </w:tblGrid>
      <w:tr w:rsidR="00AC23C4" w:rsidRPr="00712A96" w14:paraId="19AAF53A" w14:textId="77777777" w:rsidTr="00AC23C4">
        <w:tc>
          <w:tcPr>
            <w:tcW w:w="701" w:type="dxa"/>
            <w:shd w:val="clear" w:color="auto" w:fill="auto"/>
          </w:tcPr>
          <w:p w14:paraId="5A03722E" w14:textId="77777777" w:rsidR="000931D0" w:rsidRPr="00883B89" w:rsidRDefault="000931D0" w:rsidP="001D04AF">
            <w:pPr>
              <w:pStyle w:val="O0Nwnext"/>
            </w:pPr>
            <w:bookmarkStart w:id="3370" w:name="_Ref320523362"/>
            <w:bookmarkStart w:id="3371" w:name="_Ref338956122"/>
            <w:r w:rsidRPr="00883B89">
              <w:t>(</w:t>
            </w:r>
            <w:fldSimple w:instr=" SEQ ( \* ARABIC \s 1 ">
              <w:r w:rsidR="00154D81">
                <w:rPr>
                  <w:noProof/>
                </w:rPr>
                <w:t>37</w:t>
              </w:r>
            </w:fldSimple>
            <w:bookmarkEnd w:id="3370"/>
            <w:r w:rsidRPr="00883B89">
              <w:t>)</w:t>
            </w:r>
            <w:bookmarkEnd w:id="3371"/>
          </w:p>
        </w:tc>
        <w:tc>
          <w:tcPr>
            <w:tcW w:w="1143" w:type="dxa"/>
            <w:gridSpan w:val="2"/>
            <w:shd w:val="clear" w:color="auto" w:fill="auto"/>
          </w:tcPr>
          <w:p w14:paraId="5140246E" w14:textId="77777777" w:rsidR="000931D0" w:rsidRPr="00883B89" w:rsidRDefault="000931D0" w:rsidP="001D04AF">
            <w:pPr>
              <w:pStyle w:val="Text"/>
            </w:pPr>
            <w:r>
              <w:t>prempuan</w:t>
            </w:r>
            <w:r w:rsidR="00CE19EF">
              <w:t>g</w:t>
            </w:r>
          </w:p>
        </w:tc>
        <w:tc>
          <w:tcPr>
            <w:tcW w:w="887" w:type="dxa"/>
            <w:gridSpan w:val="2"/>
            <w:shd w:val="clear" w:color="auto" w:fill="auto"/>
          </w:tcPr>
          <w:p w14:paraId="24C26202" w14:textId="77777777" w:rsidR="000931D0" w:rsidRPr="00883B89" w:rsidRDefault="000931D0" w:rsidP="001D04AF">
            <w:pPr>
              <w:pStyle w:val="Text"/>
            </w:pPr>
            <w:r w:rsidRPr="00883B89">
              <w:t>Bandung</w:t>
            </w:r>
          </w:p>
        </w:tc>
        <w:tc>
          <w:tcPr>
            <w:tcW w:w="690" w:type="dxa"/>
            <w:gridSpan w:val="2"/>
            <w:shd w:val="clear" w:color="auto" w:fill="auto"/>
          </w:tcPr>
          <w:p w14:paraId="5036BC98" w14:textId="77777777" w:rsidR="000931D0" w:rsidRPr="00883B89" w:rsidRDefault="000931D0" w:rsidP="001D04AF">
            <w:pPr>
              <w:pStyle w:val="Text"/>
            </w:pPr>
            <w:r w:rsidRPr="00883B89">
              <w:t>itu</w:t>
            </w:r>
          </w:p>
        </w:tc>
        <w:tc>
          <w:tcPr>
            <w:tcW w:w="480" w:type="dxa"/>
            <w:gridSpan w:val="2"/>
            <w:shd w:val="clear" w:color="auto" w:fill="auto"/>
          </w:tcPr>
          <w:p w14:paraId="5EEDF333" w14:textId="77777777" w:rsidR="000931D0" w:rsidRPr="00883B89" w:rsidRDefault="00ED2C93" w:rsidP="001D04AF">
            <w:pPr>
              <w:pStyle w:val="Text"/>
              <w:rPr>
                <w:rStyle w:val="ChBlueBold"/>
              </w:rPr>
            </w:pPr>
            <w:r>
              <w:rPr>
                <w:rStyle w:val="ChBlueBold"/>
              </w:rPr>
              <w:t>d</w:t>
            </w:r>
            <w:r w:rsidR="000931D0" w:rsidRPr="00883B89">
              <w:rPr>
                <w:rStyle w:val="ChBlueBold"/>
              </w:rPr>
              <w:t>e</w:t>
            </w:r>
          </w:p>
        </w:tc>
        <w:tc>
          <w:tcPr>
            <w:tcW w:w="573" w:type="dxa"/>
            <w:gridSpan w:val="2"/>
            <w:shd w:val="clear" w:color="auto" w:fill="auto"/>
          </w:tcPr>
          <w:p w14:paraId="6997DF84" w14:textId="77777777" w:rsidR="000931D0" w:rsidRPr="00883B89" w:rsidRDefault="000931D0" w:rsidP="001D04AF">
            <w:pPr>
              <w:pStyle w:val="Text"/>
              <w:rPr>
                <w:rStyle w:val="ChBlueBold"/>
              </w:rPr>
            </w:pPr>
            <w:r w:rsidRPr="00883B89">
              <w:rPr>
                <w:rStyle w:val="ChBlueBold"/>
              </w:rPr>
              <w:t>pu</w:t>
            </w:r>
          </w:p>
        </w:tc>
        <w:tc>
          <w:tcPr>
            <w:tcW w:w="887" w:type="dxa"/>
            <w:gridSpan w:val="3"/>
            <w:shd w:val="clear" w:color="auto" w:fill="auto"/>
          </w:tcPr>
          <w:p w14:paraId="0266ABB1" w14:textId="77777777" w:rsidR="000931D0" w:rsidRPr="00883B89" w:rsidRDefault="000931D0" w:rsidP="001D04AF">
            <w:pPr>
              <w:pStyle w:val="Text"/>
              <w:rPr>
                <w:rStyle w:val="ChBlueBold"/>
              </w:rPr>
            </w:pPr>
            <w:r w:rsidRPr="00883B89">
              <w:rPr>
                <w:rStyle w:val="ChBlueBold"/>
              </w:rPr>
              <w:t>brat</w:t>
            </w:r>
          </w:p>
        </w:tc>
        <w:tc>
          <w:tcPr>
            <w:tcW w:w="552" w:type="dxa"/>
            <w:shd w:val="clear" w:color="auto" w:fill="auto"/>
          </w:tcPr>
          <w:p w14:paraId="37D54585" w14:textId="77777777" w:rsidR="000931D0" w:rsidRPr="00883B89" w:rsidRDefault="000931D0" w:rsidP="001D04AF">
            <w:pPr>
              <w:pStyle w:val="Text"/>
            </w:pPr>
            <w:r w:rsidRPr="00883B89">
              <w:t>yang</w:t>
            </w:r>
          </w:p>
        </w:tc>
        <w:tc>
          <w:tcPr>
            <w:tcW w:w="688" w:type="dxa"/>
            <w:shd w:val="clear" w:color="auto" w:fill="auto"/>
          </w:tcPr>
          <w:p w14:paraId="0BD8DD35" w14:textId="77777777" w:rsidR="000931D0" w:rsidRPr="00883B89" w:rsidRDefault="000931D0" w:rsidP="001D04AF">
            <w:pPr>
              <w:pStyle w:val="Text"/>
            </w:pPr>
            <w:r w:rsidRPr="00883B89">
              <w:t>itu</w:t>
            </w:r>
          </w:p>
        </w:tc>
      </w:tr>
      <w:tr w:rsidR="00AC23C4" w:rsidRPr="001E65E1" w14:paraId="4ACA625A" w14:textId="77777777" w:rsidTr="00AC23C4">
        <w:tc>
          <w:tcPr>
            <w:tcW w:w="701" w:type="dxa"/>
            <w:shd w:val="clear" w:color="auto" w:fill="auto"/>
          </w:tcPr>
          <w:p w14:paraId="4E8E63AC" w14:textId="77777777" w:rsidR="000931D0" w:rsidRPr="00883B89" w:rsidRDefault="000931D0" w:rsidP="001D04AF">
            <w:pPr>
              <w:pStyle w:val="GlossEng2ptafter"/>
            </w:pPr>
          </w:p>
        </w:tc>
        <w:tc>
          <w:tcPr>
            <w:tcW w:w="1143" w:type="dxa"/>
            <w:gridSpan w:val="2"/>
            <w:shd w:val="clear" w:color="auto" w:fill="auto"/>
          </w:tcPr>
          <w:p w14:paraId="4792A0C4" w14:textId="77777777" w:rsidR="000931D0" w:rsidRPr="00883B89" w:rsidRDefault="000931D0" w:rsidP="001D04AF">
            <w:pPr>
              <w:pStyle w:val="GlossEng2ptafter"/>
            </w:pPr>
            <w:r w:rsidRPr="00883B89">
              <w:t>woman</w:t>
            </w:r>
          </w:p>
        </w:tc>
        <w:tc>
          <w:tcPr>
            <w:tcW w:w="887" w:type="dxa"/>
            <w:gridSpan w:val="2"/>
            <w:shd w:val="clear" w:color="auto" w:fill="auto"/>
          </w:tcPr>
          <w:p w14:paraId="5F2E4C87" w14:textId="77777777" w:rsidR="000931D0" w:rsidRPr="00883B89" w:rsidRDefault="000931D0" w:rsidP="001D04AF">
            <w:pPr>
              <w:pStyle w:val="GlossEng2ptafter"/>
            </w:pPr>
            <w:r w:rsidRPr="00883B89">
              <w:t>Bandung</w:t>
            </w:r>
          </w:p>
        </w:tc>
        <w:tc>
          <w:tcPr>
            <w:tcW w:w="690" w:type="dxa"/>
            <w:gridSpan w:val="2"/>
            <w:shd w:val="clear" w:color="auto" w:fill="auto"/>
          </w:tcPr>
          <w:p w14:paraId="0E3AC245" w14:textId="77777777" w:rsidR="000931D0" w:rsidRPr="0099608C" w:rsidRDefault="000931D0" w:rsidP="001D04AF">
            <w:pPr>
              <w:pStyle w:val="GlossEng2ptafter"/>
              <w:rPr>
                <w:rStyle w:val="ChSmallCaps"/>
              </w:rPr>
            </w:pPr>
            <w:r w:rsidRPr="0099608C">
              <w:rPr>
                <w:rStyle w:val="ChSmallCaps"/>
              </w:rPr>
              <w:t>d.dist</w:t>
            </w:r>
          </w:p>
        </w:tc>
        <w:tc>
          <w:tcPr>
            <w:tcW w:w="480" w:type="dxa"/>
            <w:gridSpan w:val="2"/>
            <w:shd w:val="clear" w:color="auto" w:fill="auto"/>
          </w:tcPr>
          <w:p w14:paraId="7F3B81C4" w14:textId="77777777" w:rsidR="000931D0" w:rsidRPr="0099608C" w:rsidRDefault="000931D0" w:rsidP="001D04AF">
            <w:pPr>
              <w:pStyle w:val="GlossEng2ptafter"/>
              <w:rPr>
                <w:rStyle w:val="ChSmallCaps"/>
              </w:rPr>
            </w:pPr>
            <w:r w:rsidRPr="0099608C">
              <w:rPr>
                <w:rStyle w:val="ChSmallCaps"/>
              </w:rPr>
              <w:t>3sg</w:t>
            </w:r>
          </w:p>
        </w:tc>
        <w:tc>
          <w:tcPr>
            <w:tcW w:w="573" w:type="dxa"/>
            <w:gridSpan w:val="2"/>
            <w:shd w:val="clear" w:color="auto" w:fill="auto"/>
          </w:tcPr>
          <w:p w14:paraId="28EE3EF4" w14:textId="77777777" w:rsidR="000931D0" w:rsidRPr="0099608C" w:rsidRDefault="000931D0" w:rsidP="001D04AF">
            <w:pPr>
              <w:pStyle w:val="GlossEng2ptafter"/>
              <w:rPr>
                <w:rStyle w:val="ChSmallCaps"/>
              </w:rPr>
            </w:pPr>
            <w:r w:rsidRPr="0099608C">
              <w:rPr>
                <w:rStyle w:val="ChSmallCaps"/>
              </w:rPr>
              <w:t>poss</w:t>
            </w:r>
          </w:p>
        </w:tc>
        <w:tc>
          <w:tcPr>
            <w:tcW w:w="887" w:type="dxa"/>
            <w:gridSpan w:val="3"/>
            <w:shd w:val="clear" w:color="auto" w:fill="auto"/>
          </w:tcPr>
          <w:p w14:paraId="56F1EF21" w14:textId="77777777" w:rsidR="000931D0" w:rsidRPr="00883B89" w:rsidRDefault="000931D0" w:rsidP="001D04AF">
            <w:pPr>
              <w:pStyle w:val="GlossEng2ptafter"/>
            </w:pPr>
            <w:r>
              <w:t>be.</w:t>
            </w:r>
            <w:r w:rsidRPr="00883B89">
              <w:t>heavy</w:t>
            </w:r>
          </w:p>
        </w:tc>
        <w:tc>
          <w:tcPr>
            <w:tcW w:w="552" w:type="dxa"/>
            <w:shd w:val="clear" w:color="auto" w:fill="auto"/>
          </w:tcPr>
          <w:p w14:paraId="1A6FB2B0" w14:textId="77777777" w:rsidR="000931D0" w:rsidRPr="0099608C" w:rsidRDefault="000931D0" w:rsidP="001D04AF">
            <w:pPr>
              <w:pStyle w:val="GlossEng2ptafter"/>
              <w:rPr>
                <w:rStyle w:val="ChSmallCaps"/>
              </w:rPr>
            </w:pPr>
            <w:r w:rsidRPr="0099608C">
              <w:rPr>
                <w:rStyle w:val="ChSmallCaps"/>
              </w:rPr>
              <w:t>rel</w:t>
            </w:r>
          </w:p>
        </w:tc>
        <w:tc>
          <w:tcPr>
            <w:tcW w:w="688" w:type="dxa"/>
            <w:shd w:val="clear" w:color="auto" w:fill="auto"/>
          </w:tcPr>
          <w:p w14:paraId="4A26BA6A" w14:textId="77777777" w:rsidR="000931D0" w:rsidRPr="0099608C" w:rsidRDefault="000931D0" w:rsidP="001D04AF">
            <w:pPr>
              <w:pStyle w:val="GlossEng2ptafter"/>
              <w:rPr>
                <w:rStyle w:val="ChSmallCaps"/>
              </w:rPr>
            </w:pPr>
            <w:r w:rsidRPr="0099608C">
              <w:rPr>
                <w:rStyle w:val="ChSmallCaps"/>
              </w:rPr>
              <w:t>d.dist</w:t>
            </w:r>
          </w:p>
        </w:tc>
      </w:tr>
      <w:tr w:rsidR="00AC23C4" w:rsidRPr="001E65E1" w14:paraId="1861BCFC" w14:textId="77777777" w:rsidTr="00AC23C4">
        <w:trPr>
          <w:gridAfter w:val="1"/>
          <w:wAfter w:w="688" w:type="dxa"/>
        </w:trPr>
        <w:tc>
          <w:tcPr>
            <w:tcW w:w="701" w:type="dxa"/>
            <w:shd w:val="clear" w:color="auto" w:fill="auto"/>
          </w:tcPr>
          <w:p w14:paraId="512BFB79" w14:textId="77777777" w:rsidR="000931D0" w:rsidRPr="00243B92" w:rsidRDefault="000931D0" w:rsidP="001D04AF">
            <w:pPr>
              <w:pStyle w:val="O0Nwnext"/>
            </w:pPr>
          </w:p>
        </w:tc>
        <w:tc>
          <w:tcPr>
            <w:tcW w:w="680" w:type="dxa"/>
            <w:shd w:val="clear" w:color="auto" w:fill="auto"/>
          </w:tcPr>
          <w:p w14:paraId="1F5B3690" w14:textId="77777777" w:rsidR="000931D0" w:rsidRPr="001E65E1" w:rsidRDefault="000931D0" w:rsidP="001D04AF">
            <w:pPr>
              <w:pStyle w:val="Text"/>
            </w:pPr>
            <w:r w:rsidRPr="001E65E1">
              <w:t>sa</w:t>
            </w:r>
          </w:p>
        </w:tc>
        <w:tc>
          <w:tcPr>
            <w:tcW w:w="757" w:type="dxa"/>
            <w:gridSpan w:val="2"/>
            <w:shd w:val="clear" w:color="auto" w:fill="auto"/>
          </w:tcPr>
          <w:p w14:paraId="0948F17B" w14:textId="77777777" w:rsidR="000931D0" w:rsidRPr="001E65E1" w:rsidRDefault="000931D0" w:rsidP="001D04AF">
            <w:pPr>
              <w:pStyle w:val="Text"/>
            </w:pPr>
            <w:r w:rsidRPr="001E65E1">
              <w:t>angkat</w:t>
            </w:r>
            <w:r w:rsidR="00F921AB">
              <w:t>,</w:t>
            </w:r>
          </w:p>
        </w:tc>
        <w:tc>
          <w:tcPr>
            <w:tcW w:w="689" w:type="dxa"/>
            <w:gridSpan w:val="2"/>
            <w:shd w:val="clear" w:color="auto" w:fill="auto"/>
          </w:tcPr>
          <w:p w14:paraId="4E64B3E1" w14:textId="77777777" w:rsidR="000931D0" w:rsidRPr="001F5D5C" w:rsidRDefault="000931D0" w:rsidP="001D04AF">
            <w:pPr>
              <w:pStyle w:val="Text"/>
              <w:rPr>
                <w:rStyle w:val="ChBlueBold"/>
              </w:rPr>
            </w:pPr>
            <w:r w:rsidRPr="001F5D5C">
              <w:rPr>
                <w:rStyle w:val="ChBlueBold"/>
              </w:rPr>
              <w:t>tu</w:t>
            </w:r>
          </w:p>
        </w:tc>
        <w:tc>
          <w:tcPr>
            <w:tcW w:w="885" w:type="dxa"/>
            <w:gridSpan w:val="2"/>
            <w:shd w:val="clear" w:color="auto" w:fill="auto"/>
          </w:tcPr>
          <w:p w14:paraId="0855A16C" w14:textId="77777777" w:rsidR="000931D0" w:rsidRPr="001E65E1" w:rsidRDefault="000931D0" w:rsidP="001D04AF">
            <w:pPr>
              <w:pStyle w:val="Text"/>
            </w:pPr>
            <w:r w:rsidRPr="001E65E1">
              <w:t>kilo</w:t>
            </w:r>
          </w:p>
        </w:tc>
        <w:tc>
          <w:tcPr>
            <w:tcW w:w="284" w:type="dxa"/>
            <w:gridSpan w:val="2"/>
            <w:shd w:val="clear" w:color="auto" w:fill="auto"/>
          </w:tcPr>
          <w:p w14:paraId="581E682D" w14:textId="77777777" w:rsidR="000931D0" w:rsidRPr="001E65E1" w:rsidRDefault="000931D0" w:rsidP="001D04AF">
            <w:pPr>
              <w:pStyle w:val="Text"/>
            </w:pPr>
            <w:r>
              <w:t>…</w:t>
            </w:r>
          </w:p>
        </w:tc>
        <w:tc>
          <w:tcPr>
            <w:tcW w:w="818" w:type="dxa"/>
            <w:gridSpan w:val="2"/>
            <w:shd w:val="clear" w:color="auto" w:fill="auto"/>
          </w:tcPr>
          <w:p w14:paraId="218F6C2D" w14:textId="77777777" w:rsidR="000931D0" w:rsidRPr="001E65E1" w:rsidRDefault="000931D0" w:rsidP="001D04AF">
            <w:pPr>
              <w:pStyle w:val="Text"/>
            </w:pPr>
            <w:r>
              <w:t>dlapan</w:t>
            </w:r>
            <w:r w:rsidR="00CE19EF">
              <w:t>g</w:t>
            </w:r>
          </w:p>
        </w:tc>
        <w:tc>
          <w:tcPr>
            <w:tcW w:w="536" w:type="dxa"/>
            <w:shd w:val="clear" w:color="auto" w:fill="auto"/>
          </w:tcPr>
          <w:p w14:paraId="1635CE6C" w14:textId="77777777" w:rsidR="000931D0" w:rsidRPr="001E65E1" w:rsidRDefault="000931D0" w:rsidP="001D04AF">
            <w:pPr>
              <w:pStyle w:val="Text"/>
            </w:pPr>
            <w:r w:rsidRPr="001E65E1">
              <w:t>pulu</w:t>
            </w:r>
          </w:p>
        </w:tc>
        <w:tc>
          <w:tcPr>
            <w:tcW w:w="566" w:type="dxa"/>
            <w:gridSpan w:val="2"/>
            <w:shd w:val="clear" w:color="auto" w:fill="auto"/>
          </w:tcPr>
          <w:p w14:paraId="293CB112" w14:textId="77777777" w:rsidR="000931D0" w:rsidRPr="001E65E1" w:rsidRDefault="000931D0" w:rsidP="001D04AF">
            <w:pPr>
              <w:pStyle w:val="Text"/>
            </w:pPr>
            <w:r w:rsidRPr="001E65E1">
              <w:t>tig</w:t>
            </w:r>
            <w:r>
              <w:t>a</w:t>
            </w:r>
          </w:p>
        </w:tc>
      </w:tr>
      <w:tr w:rsidR="00AC23C4" w:rsidRPr="001E65E1" w14:paraId="33CF1B24" w14:textId="77777777" w:rsidTr="00AC23C4">
        <w:trPr>
          <w:gridAfter w:val="1"/>
          <w:wAfter w:w="688" w:type="dxa"/>
        </w:trPr>
        <w:tc>
          <w:tcPr>
            <w:tcW w:w="701" w:type="dxa"/>
            <w:shd w:val="clear" w:color="auto" w:fill="auto"/>
          </w:tcPr>
          <w:p w14:paraId="789BC0EC" w14:textId="77777777" w:rsidR="000931D0" w:rsidRPr="00243B92" w:rsidRDefault="000931D0" w:rsidP="001D04AF">
            <w:pPr>
              <w:pStyle w:val="GlossEng"/>
            </w:pPr>
          </w:p>
        </w:tc>
        <w:tc>
          <w:tcPr>
            <w:tcW w:w="680" w:type="dxa"/>
            <w:shd w:val="clear" w:color="auto" w:fill="auto"/>
          </w:tcPr>
          <w:p w14:paraId="0A45127A" w14:textId="77777777" w:rsidR="000931D0" w:rsidRPr="0099608C" w:rsidRDefault="000931D0" w:rsidP="001D04AF">
            <w:pPr>
              <w:pStyle w:val="GlossEng"/>
              <w:rPr>
                <w:rStyle w:val="ChSmallCaps"/>
              </w:rPr>
            </w:pPr>
            <w:r w:rsidRPr="0099608C">
              <w:rPr>
                <w:rStyle w:val="ChSmallCaps"/>
              </w:rPr>
              <w:t>1sg</w:t>
            </w:r>
          </w:p>
        </w:tc>
        <w:tc>
          <w:tcPr>
            <w:tcW w:w="757" w:type="dxa"/>
            <w:gridSpan w:val="2"/>
            <w:shd w:val="clear" w:color="auto" w:fill="auto"/>
          </w:tcPr>
          <w:p w14:paraId="16E285CD" w14:textId="77777777" w:rsidR="000931D0" w:rsidRPr="001E65E1" w:rsidRDefault="000931D0" w:rsidP="001D04AF">
            <w:pPr>
              <w:pStyle w:val="GlossEng"/>
            </w:pPr>
            <w:r>
              <w:t>pick-up</w:t>
            </w:r>
          </w:p>
        </w:tc>
        <w:tc>
          <w:tcPr>
            <w:tcW w:w="689" w:type="dxa"/>
            <w:gridSpan w:val="2"/>
            <w:shd w:val="clear" w:color="auto" w:fill="auto"/>
          </w:tcPr>
          <w:p w14:paraId="0B33B4C9" w14:textId="77777777" w:rsidR="000931D0" w:rsidRPr="0099608C" w:rsidRDefault="000931D0" w:rsidP="001D04AF">
            <w:pPr>
              <w:pStyle w:val="GlossEng"/>
              <w:rPr>
                <w:rStyle w:val="ChSmallCaps"/>
              </w:rPr>
            </w:pPr>
            <w:r w:rsidRPr="0099608C">
              <w:rPr>
                <w:rStyle w:val="ChSmallCaps"/>
              </w:rPr>
              <w:t>d.dist</w:t>
            </w:r>
          </w:p>
        </w:tc>
        <w:tc>
          <w:tcPr>
            <w:tcW w:w="885" w:type="dxa"/>
            <w:gridSpan w:val="2"/>
            <w:shd w:val="clear" w:color="auto" w:fill="auto"/>
          </w:tcPr>
          <w:p w14:paraId="59AB360B" w14:textId="77777777" w:rsidR="000931D0" w:rsidRPr="001E65E1" w:rsidRDefault="000931D0" w:rsidP="001D04AF">
            <w:pPr>
              <w:pStyle w:val="GlossEng"/>
            </w:pPr>
            <w:r w:rsidRPr="001E65E1">
              <w:t>kilogram</w:t>
            </w:r>
          </w:p>
        </w:tc>
        <w:tc>
          <w:tcPr>
            <w:tcW w:w="284" w:type="dxa"/>
            <w:gridSpan w:val="2"/>
            <w:shd w:val="clear" w:color="auto" w:fill="auto"/>
          </w:tcPr>
          <w:p w14:paraId="18453896" w14:textId="77777777" w:rsidR="000931D0" w:rsidRPr="001E65E1" w:rsidRDefault="000931D0" w:rsidP="001D04AF">
            <w:pPr>
              <w:pStyle w:val="GlossEng"/>
            </w:pPr>
          </w:p>
        </w:tc>
        <w:tc>
          <w:tcPr>
            <w:tcW w:w="818" w:type="dxa"/>
            <w:gridSpan w:val="2"/>
            <w:shd w:val="clear" w:color="auto" w:fill="auto"/>
          </w:tcPr>
          <w:p w14:paraId="32989E3F" w14:textId="77777777" w:rsidR="000931D0" w:rsidRPr="001E65E1" w:rsidRDefault="000931D0" w:rsidP="001D04AF">
            <w:pPr>
              <w:pStyle w:val="GlossEng"/>
            </w:pPr>
            <w:r w:rsidRPr="001E65E1">
              <w:t>eight</w:t>
            </w:r>
          </w:p>
        </w:tc>
        <w:tc>
          <w:tcPr>
            <w:tcW w:w="536" w:type="dxa"/>
            <w:shd w:val="clear" w:color="auto" w:fill="auto"/>
          </w:tcPr>
          <w:p w14:paraId="23FBA2DE" w14:textId="77777777" w:rsidR="000931D0" w:rsidRPr="001E65E1" w:rsidRDefault="000931D0" w:rsidP="001D04AF">
            <w:pPr>
              <w:pStyle w:val="GlossEng"/>
            </w:pPr>
            <w:r w:rsidRPr="001E65E1">
              <w:t>tens</w:t>
            </w:r>
          </w:p>
        </w:tc>
        <w:tc>
          <w:tcPr>
            <w:tcW w:w="566" w:type="dxa"/>
            <w:gridSpan w:val="2"/>
            <w:shd w:val="clear" w:color="auto" w:fill="auto"/>
          </w:tcPr>
          <w:p w14:paraId="07A3D92C" w14:textId="77777777" w:rsidR="000931D0" w:rsidRPr="001E65E1" w:rsidRDefault="000931D0" w:rsidP="001D04AF">
            <w:pPr>
              <w:pStyle w:val="GlossEng"/>
            </w:pPr>
            <w:r w:rsidRPr="001E65E1">
              <w:t>three</w:t>
            </w:r>
          </w:p>
        </w:tc>
      </w:tr>
    </w:tbl>
    <w:p w14:paraId="2B5109B9" w14:textId="62AAE50C" w:rsidR="000931D0" w:rsidRPr="001E65E1" w:rsidRDefault="00B7093A" w:rsidP="000931D0">
      <w:pPr>
        <w:pStyle w:val="FreeTranslEng"/>
      </w:pPr>
      <w:r>
        <w:t>‘</w:t>
      </w:r>
      <w:r w:rsidR="000931D0" w:rsidRPr="001E65E1">
        <w:t xml:space="preserve">that woman from Bandung, </w:t>
      </w:r>
      <w:r w:rsidR="000931D0" w:rsidRPr="004F3D7B">
        <w:rPr>
          <w:rStyle w:val="ChBlueBold"/>
        </w:rPr>
        <w:t>her weights</w:t>
      </w:r>
      <w:r w:rsidR="000931D0" w:rsidRPr="001E65E1">
        <w:t xml:space="preserve"> which I lifted, </w:t>
      </w:r>
      <w:r w:rsidR="000931D0" w:rsidRPr="00C952DF">
        <w:rPr>
          <w:rStyle w:val="ChBlueBold"/>
        </w:rPr>
        <w:t>that</w:t>
      </w:r>
      <w:r w:rsidR="000931D0" w:rsidRPr="00883B89">
        <w:t xml:space="preserve"> (is in)</w:t>
      </w:r>
      <w:r w:rsidR="000931D0">
        <w:t xml:space="preserve"> kilogram … e</w:t>
      </w:r>
      <w:r w:rsidR="000931D0" w:rsidRPr="001E65E1">
        <w:t>ighty three (k</w:t>
      </w:r>
      <w:r w:rsidR="000931D0">
        <w:t>ilogram</w:t>
      </w:r>
      <w:r w:rsidR="000931D0" w:rsidRPr="001E65E1">
        <w:t>)</w:t>
      </w:r>
      <w:r>
        <w:t>’</w:t>
      </w:r>
      <w:r w:rsidR="000931D0">
        <w:t xml:space="preserve"> </w:t>
      </w:r>
      <w:r w:rsidR="000931D0" w:rsidRPr="001E65E1">
        <w:rPr>
          <w:rStyle w:val="ExampleSource"/>
        </w:rPr>
        <w:t>[081023-003-Cv.0003]</w:t>
      </w:r>
    </w:p>
    <w:p w14:paraId="5EEEC949" w14:textId="4E46841E" w:rsidR="000931D0" w:rsidRDefault="000931D0" w:rsidP="001C59F7">
      <w:pPr>
        <w:pStyle w:val="Body0005after"/>
      </w:pPr>
      <w:r>
        <w:t xml:space="preserve">The examples in </w:t>
      </w:r>
      <w:r>
        <w:fldChar w:fldCharType="begin"/>
      </w:r>
      <w:r>
        <w:instrText xml:space="preserve"> REF _Ref338956123 \h </w:instrText>
      </w:r>
      <w:r>
        <w:fldChar w:fldCharType="separate"/>
      </w:r>
      <w:r w:rsidR="00154D81">
        <w:t>(</w:t>
      </w:r>
      <w:r w:rsidR="00154D81">
        <w:rPr>
          <w:noProof/>
        </w:rPr>
        <w:t>38</w:t>
      </w:r>
      <w:r w:rsidR="00154D81">
        <w:t>)</w:t>
      </w:r>
      <w:r>
        <w:fldChar w:fldCharType="end"/>
      </w:r>
      <w:r>
        <w:t xml:space="preserve"> and </w:t>
      </w:r>
      <w:r>
        <w:fldChar w:fldCharType="begin"/>
      </w:r>
      <w:r>
        <w:instrText xml:space="preserve"> REF _Ref338956124 \h </w:instrText>
      </w:r>
      <w:r>
        <w:fldChar w:fldCharType="separate"/>
      </w:r>
      <w:r w:rsidR="00154D81">
        <w:t>(</w:t>
      </w:r>
      <w:r w:rsidR="00154D81">
        <w:rPr>
          <w:noProof/>
        </w:rPr>
        <w:t>39</w:t>
      </w:r>
      <w:r w:rsidR="00154D81">
        <w:t>)</w:t>
      </w:r>
      <w:r>
        <w:fldChar w:fldCharType="end"/>
      </w:r>
      <w:r>
        <w:t xml:space="preserve"> illustrate the adverbial anaphoric uses of both demonstratives. The utterance in </w:t>
      </w:r>
      <w:r>
        <w:fldChar w:fldCharType="begin"/>
      </w:r>
      <w:r>
        <w:instrText xml:space="preserve"> REF _Ref338956123 \h </w:instrText>
      </w:r>
      <w:r>
        <w:fldChar w:fldCharType="separate"/>
      </w:r>
      <w:r w:rsidR="00154D81">
        <w:t>(</w:t>
      </w:r>
      <w:r w:rsidR="00154D81">
        <w:rPr>
          <w:noProof/>
        </w:rPr>
        <w:t>38</w:t>
      </w:r>
      <w:r w:rsidR="00154D81">
        <w:t>)</w:t>
      </w:r>
      <w:r>
        <w:fldChar w:fldCharType="end"/>
      </w:r>
      <w:r>
        <w:t xml:space="preserve"> is part of a narrative about a youth retreat. During their journey to the retreat, the teenagers meet an old woman who gives them advice for the retreat. The woman mentions the verb </w:t>
      </w:r>
      <w:r w:rsidR="00CE19EF" w:rsidRPr="00127E1A">
        <w:rPr>
          <w:rStyle w:val="ChItalBold"/>
        </w:rPr>
        <w:t>jalang</w:t>
      </w:r>
      <w:r>
        <w:t xml:space="preserve"> </w:t>
      </w:r>
      <w:r w:rsidR="00B7093A">
        <w:t>‘</w:t>
      </w:r>
      <w:r>
        <w:t>walk</w:t>
      </w:r>
      <w:r w:rsidR="00B7093A">
        <w:t>’</w:t>
      </w:r>
      <w:r>
        <w:t xml:space="preserve"> three times while advising the teenagers where to walk and how to behave. When she mentions </w:t>
      </w:r>
      <w:r w:rsidR="00CE19EF" w:rsidRPr="004E395D">
        <w:rPr>
          <w:rStyle w:val="ChItalBold"/>
        </w:rPr>
        <w:t>jalang</w:t>
      </w:r>
      <w:r>
        <w:t xml:space="preserve"> </w:t>
      </w:r>
      <w:r w:rsidR="00B7093A">
        <w:t>‘</w:t>
      </w:r>
      <w:r>
        <w:t>walk</w:t>
      </w:r>
      <w:r w:rsidR="00B7093A">
        <w:t>’</w:t>
      </w:r>
      <w:r>
        <w:t xml:space="preserve"> again, she marks it with </w:t>
      </w:r>
      <w:r w:rsidRPr="007106DE">
        <w:rPr>
          <w:rStyle w:val="ChItalBold"/>
        </w:rPr>
        <w:t>ini</w:t>
      </w:r>
      <w:r>
        <w:t xml:space="preserve"> </w:t>
      </w:r>
      <w:r w:rsidR="00B7093A">
        <w:t>‘</w:t>
      </w:r>
      <w:r w:rsidRPr="0099608C">
        <w:rPr>
          <w:rStyle w:val="ChSmallCaps"/>
        </w:rPr>
        <w:t>d.prox</w:t>
      </w:r>
      <w:r w:rsidR="00B7093A">
        <w:t>’</w:t>
      </w:r>
      <w:r>
        <w:t>.</w:t>
      </w:r>
    </w:p>
    <w:p w14:paraId="09ACCF83" w14:textId="5FBD0451" w:rsidR="000931D0" w:rsidRDefault="000931D0" w:rsidP="000931D0">
      <w:pPr>
        <w:pStyle w:val="ExampleTitle"/>
      </w:pPr>
      <w:r>
        <w:t xml:space="preserve">Adverbial anaphoric uses of </w:t>
      </w:r>
      <w:r w:rsidRPr="00331542">
        <w:rPr>
          <w:rStyle w:val="ChItalBold"/>
        </w:rPr>
        <w:t>ini</w:t>
      </w:r>
      <w:r>
        <w:t xml:space="preserve"> </w:t>
      </w:r>
      <w:r w:rsidR="00B7093A">
        <w:t>‘</w:t>
      </w:r>
      <w:r w:rsidRPr="0099608C">
        <w:rPr>
          <w:rStyle w:val="ChSmallCaps"/>
        </w:rPr>
        <w:t>d.prox</w:t>
      </w:r>
      <w:r w:rsidR="00B7093A">
        <w:t>’</w:t>
      </w:r>
    </w:p>
    <w:tbl>
      <w:tblPr>
        <w:tblW w:w="6797" w:type="dxa"/>
        <w:tblCellMar>
          <w:left w:w="42" w:type="dxa"/>
          <w:right w:w="42" w:type="dxa"/>
        </w:tblCellMar>
        <w:tblLook w:val="01E0" w:firstRow="1" w:lastRow="1" w:firstColumn="1" w:lastColumn="1" w:noHBand="0" w:noVBand="0"/>
      </w:tblPr>
      <w:tblGrid>
        <w:gridCol w:w="705"/>
        <w:gridCol w:w="573"/>
        <w:gridCol w:w="11"/>
        <w:gridCol w:w="22"/>
        <w:gridCol w:w="507"/>
        <w:gridCol w:w="161"/>
        <w:gridCol w:w="261"/>
        <w:gridCol w:w="357"/>
        <w:gridCol w:w="338"/>
        <w:gridCol w:w="439"/>
        <w:gridCol w:w="284"/>
        <w:gridCol w:w="82"/>
        <w:gridCol w:w="445"/>
        <w:gridCol w:w="102"/>
        <w:gridCol w:w="504"/>
        <w:gridCol w:w="114"/>
        <w:gridCol w:w="614"/>
        <w:gridCol w:w="163"/>
        <w:gridCol w:w="443"/>
        <w:gridCol w:w="197"/>
        <w:gridCol w:w="475"/>
      </w:tblGrid>
      <w:tr w:rsidR="00AC23C4" w:rsidRPr="00414A9C" w14:paraId="69DC6C2C" w14:textId="77777777" w:rsidTr="0068003D">
        <w:tc>
          <w:tcPr>
            <w:tcW w:w="705" w:type="dxa"/>
            <w:shd w:val="clear" w:color="auto" w:fill="auto"/>
          </w:tcPr>
          <w:p w14:paraId="45A18DD6" w14:textId="77777777" w:rsidR="000931D0" w:rsidRPr="00243B92" w:rsidRDefault="000931D0" w:rsidP="001D04AF">
            <w:pPr>
              <w:pStyle w:val="O0Nwnext"/>
            </w:pPr>
            <w:bookmarkStart w:id="3372" w:name="_Ref315712037"/>
            <w:bookmarkStart w:id="3373" w:name="_Ref338956123"/>
            <w:r>
              <w:t>(</w:t>
            </w:r>
            <w:fldSimple w:instr=" SEQ ( \* ARABIC \s 1 ">
              <w:r w:rsidR="00154D81">
                <w:rPr>
                  <w:noProof/>
                </w:rPr>
                <w:t>38</w:t>
              </w:r>
            </w:fldSimple>
            <w:bookmarkEnd w:id="3372"/>
            <w:r>
              <w:t>)</w:t>
            </w:r>
            <w:bookmarkEnd w:id="3373"/>
          </w:p>
        </w:tc>
        <w:tc>
          <w:tcPr>
            <w:tcW w:w="606" w:type="dxa"/>
            <w:gridSpan w:val="3"/>
            <w:shd w:val="clear" w:color="auto" w:fill="auto"/>
          </w:tcPr>
          <w:p w14:paraId="61CB1BE3" w14:textId="77777777" w:rsidR="000931D0" w:rsidRPr="0078698C" w:rsidRDefault="000931D0" w:rsidP="001D04AF">
            <w:pPr>
              <w:pStyle w:val="Text"/>
            </w:pPr>
            <w:r w:rsidRPr="0078698C">
              <w:t>kamu</w:t>
            </w:r>
          </w:p>
        </w:tc>
        <w:tc>
          <w:tcPr>
            <w:tcW w:w="668" w:type="dxa"/>
            <w:gridSpan w:val="2"/>
            <w:shd w:val="clear" w:color="auto" w:fill="auto"/>
          </w:tcPr>
          <w:p w14:paraId="47F9C8CD" w14:textId="77777777" w:rsidR="000931D0" w:rsidRPr="00F921AB" w:rsidRDefault="000931D0" w:rsidP="001D04AF">
            <w:pPr>
              <w:pStyle w:val="Text"/>
            </w:pPr>
            <w:r w:rsidRPr="00F921AB">
              <w:rPr>
                <w:rStyle w:val="ChBlueBold"/>
              </w:rPr>
              <w:t>jalan</w:t>
            </w:r>
            <w:r w:rsidR="0053685D" w:rsidRPr="00F921AB">
              <w:rPr>
                <w:rStyle w:val="ChBlueBold"/>
              </w:rPr>
              <w:t>g</w:t>
            </w:r>
            <w:r w:rsidR="00F921AB">
              <w:t>,</w:t>
            </w:r>
          </w:p>
        </w:tc>
        <w:tc>
          <w:tcPr>
            <w:tcW w:w="618" w:type="dxa"/>
            <w:gridSpan w:val="2"/>
            <w:shd w:val="clear" w:color="auto" w:fill="auto"/>
          </w:tcPr>
          <w:p w14:paraId="54994B8B" w14:textId="77777777" w:rsidR="000931D0" w:rsidRPr="00F921AB" w:rsidRDefault="000931D0" w:rsidP="001D04AF">
            <w:pPr>
              <w:pStyle w:val="Text"/>
              <w:rPr>
                <w:rStyle w:val="ChBlueBold"/>
              </w:rPr>
            </w:pPr>
            <w:r w:rsidRPr="00F921AB">
              <w:rPr>
                <w:rStyle w:val="ChBlueBold"/>
              </w:rPr>
              <w:t>jalan</w:t>
            </w:r>
            <w:r w:rsidR="0053685D" w:rsidRPr="00F921AB">
              <w:rPr>
                <w:rStyle w:val="ChBlueBold"/>
              </w:rPr>
              <w:t>g</w:t>
            </w:r>
          </w:p>
        </w:tc>
        <w:tc>
          <w:tcPr>
            <w:tcW w:w="1143" w:type="dxa"/>
            <w:gridSpan w:val="4"/>
            <w:shd w:val="clear" w:color="auto" w:fill="auto"/>
          </w:tcPr>
          <w:p w14:paraId="17F402FE" w14:textId="77777777" w:rsidR="000931D0" w:rsidRPr="00F921AB" w:rsidRDefault="000931D0" w:rsidP="001D04AF">
            <w:pPr>
              <w:pStyle w:val="Text"/>
            </w:pPr>
            <w:r w:rsidRPr="00F921AB">
              <w:t>baik~baik</w:t>
            </w:r>
          </w:p>
        </w:tc>
        <w:tc>
          <w:tcPr>
            <w:tcW w:w="445" w:type="dxa"/>
            <w:shd w:val="clear" w:color="auto" w:fill="auto"/>
          </w:tcPr>
          <w:p w14:paraId="0723888B" w14:textId="77777777" w:rsidR="000931D0" w:rsidRPr="00F921AB" w:rsidRDefault="000931D0" w:rsidP="001D04AF">
            <w:pPr>
              <w:pStyle w:val="Text"/>
            </w:pPr>
            <w:r w:rsidRPr="00F921AB">
              <w:t>saja</w:t>
            </w:r>
            <w:r w:rsidR="00F921AB">
              <w:t>,</w:t>
            </w:r>
          </w:p>
        </w:tc>
        <w:tc>
          <w:tcPr>
            <w:tcW w:w="606" w:type="dxa"/>
            <w:gridSpan w:val="2"/>
            <w:shd w:val="clear" w:color="auto" w:fill="auto"/>
          </w:tcPr>
          <w:p w14:paraId="7939EDCC" w14:textId="77777777" w:rsidR="000931D0" w:rsidRPr="00F921AB" w:rsidRDefault="000931D0" w:rsidP="001D04AF">
            <w:pPr>
              <w:pStyle w:val="Text"/>
            </w:pPr>
            <w:r w:rsidRPr="00F921AB">
              <w:t>kamu</w:t>
            </w:r>
          </w:p>
        </w:tc>
        <w:tc>
          <w:tcPr>
            <w:tcW w:w="728" w:type="dxa"/>
            <w:gridSpan w:val="2"/>
            <w:shd w:val="clear" w:color="auto" w:fill="auto"/>
          </w:tcPr>
          <w:p w14:paraId="3E6498E1" w14:textId="77777777" w:rsidR="000931D0" w:rsidRPr="00F921AB" w:rsidRDefault="000931D0" w:rsidP="001D04AF">
            <w:pPr>
              <w:pStyle w:val="Text"/>
            </w:pPr>
            <w:r w:rsidRPr="00F921AB">
              <w:t>tinggal</w:t>
            </w:r>
            <w:r w:rsidR="00F921AB">
              <w:t>,</w:t>
            </w:r>
          </w:p>
        </w:tc>
        <w:tc>
          <w:tcPr>
            <w:tcW w:w="606" w:type="dxa"/>
            <w:gridSpan w:val="2"/>
            <w:shd w:val="clear" w:color="auto" w:fill="auto"/>
          </w:tcPr>
          <w:p w14:paraId="3449CDA0" w14:textId="77777777" w:rsidR="000931D0" w:rsidRPr="00F921AB" w:rsidRDefault="000931D0" w:rsidP="001D04AF">
            <w:pPr>
              <w:pStyle w:val="Text"/>
            </w:pPr>
            <w:r w:rsidRPr="00F921AB">
              <w:t>kamu</w:t>
            </w:r>
          </w:p>
        </w:tc>
        <w:tc>
          <w:tcPr>
            <w:tcW w:w="672" w:type="dxa"/>
            <w:gridSpan w:val="2"/>
            <w:shd w:val="clear" w:color="auto" w:fill="auto"/>
          </w:tcPr>
          <w:p w14:paraId="0E623D75" w14:textId="77777777" w:rsidR="000931D0" w:rsidRPr="00F921AB" w:rsidRDefault="000931D0" w:rsidP="001D04AF">
            <w:pPr>
              <w:pStyle w:val="Text"/>
            </w:pPr>
            <w:r w:rsidRPr="00F921AB">
              <w:rPr>
                <w:rStyle w:val="ChBlueBold"/>
              </w:rPr>
              <w:t>jalan</w:t>
            </w:r>
            <w:r w:rsidR="0053685D" w:rsidRPr="00F921AB">
              <w:rPr>
                <w:rStyle w:val="ChBlueBold"/>
              </w:rPr>
              <w:t>g</w:t>
            </w:r>
            <w:r w:rsidR="00F921AB">
              <w:t>,</w:t>
            </w:r>
          </w:p>
        </w:tc>
      </w:tr>
      <w:tr w:rsidR="00AC23C4" w:rsidRPr="00AC23C4" w14:paraId="6D20DB15" w14:textId="77777777" w:rsidTr="0068003D">
        <w:tc>
          <w:tcPr>
            <w:tcW w:w="705" w:type="dxa"/>
            <w:shd w:val="clear" w:color="auto" w:fill="auto"/>
          </w:tcPr>
          <w:p w14:paraId="482EB671" w14:textId="77777777" w:rsidR="000931D0" w:rsidRPr="00243B92" w:rsidRDefault="000931D0" w:rsidP="001D04AF">
            <w:pPr>
              <w:pStyle w:val="GlossEng2ptafter"/>
            </w:pPr>
          </w:p>
        </w:tc>
        <w:tc>
          <w:tcPr>
            <w:tcW w:w="606" w:type="dxa"/>
            <w:gridSpan w:val="3"/>
            <w:shd w:val="clear" w:color="auto" w:fill="auto"/>
          </w:tcPr>
          <w:p w14:paraId="4319DA74" w14:textId="77777777" w:rsidR="000931D0" w:rsidRPr="0099608C" w:rsidRDefault="000931D0" w:rsidP="001D04AF">
            <w:pPr>
              <w:pStyle w:val="GlossEng2ptafter"/>
              <w:rPr>
                <w:rStyle w:val="ChSmallCaps"/>
              </w:rPr>
            </w:pPr>
            <w:r w:rsidRPr="0099608C">
              <w:rPr>
                <w:rStyle w:val="ChSmallCaps"/>
              </w:rPr>
              <w:t>2pl</w:t>
            </w:r>
          </w:p>
        </w:tc>
        <w:tc>
          <w:tcPr>
            <w:tcW w:w="668" w:type="dxa"/>
            <w:gridSpan w:val="2"/>
            <w:shd w:val="clear" w:color="auto" w:fill="auto"/>
          </w:tcPr>
          <w:p w14:paraId="51DE5FF8" w14:textId="77777777" w:rsidR="000931D0" w:rsidRPr="0078698C" w:rsidRDefault="000931D0" w:rsidP="001D04AF">
            <w:pPr>
              <w:pStyle w:val="GlossEng2ptafter"/>
            </w:pPr>
            <w:r>
              <w:t>walk</w:t>
            </w:r>
          </w:p>
        </w:tc>
        <w:tc>
          <w:tcPr>
            <w:tcW w:w="618" w:type="dxa"/>
            <w:gridSpan w:val="2"/>
            <w:shd w:val="clear" w:color="auto" w:fill="auto"/>
          </w:tcPr>
          <w:p w14:paraId="5B14800A" w14:textId="77777777" w:rsidR="000931D0" w:rsidRPr="0078698C" w:rsidRDefault="000931D0" w:rsidP="001D04AF">
            <w:pPr>
              <w:pStyle w:val="GlossEng2ptafter"/>
            </w:pPr>
            <w:r>
              <w:t>walk</w:t>
            </w:r>
          </w:p>
        </w:tc>
        <w:tc>
          <w:tcPr>
            <w:tcW w:w="1143" w:type="dxa"/>
            <w:gridSpan w:val="4"/>
            <w:shd w:val="clear" w:color="auto" w:fill="auto"/>
          </w:tcPr>
          <w:p w14:paraId="3C80DC65" w14:textId="77777777" w:rsidR="000931D0" w:rsidRPr="0078698C" w:rsidRDefault="000931D0" w:rsidP="001D04AF">
            <w:pPr>
              <w:pStyle w:val="GlossEng2ptafter"/>
            </w:pPr>
            <w:r w:rsidRPr="0099608C">
              <w:rPr>
                <w:rStyle w:val="ChSmallCaps"/>
              </w:rPr>
              <w:t>rdp</w:t>
            </w:r>
            <w:r>
              <w:t>~be.</w:t>
            </w:r>
            <w:r w:rsidRPr="0078698C">
              <w:t>good</w:t>
            </w:r>
          </w:p>
        </w:tc>
        <w:tc>
          <w:tcPr>
            <w:tcW w:w="445" w:type="dxa"/>
            <w:shd w:val="clear" w:color="auto" w:fill="auto"/>
          </w:tcPr>
          <w:p w14:paraId="3693E396" w14:textId="77777777" w:rsidR="000931D0" w:rsidRPr="0078698C" w:rsidRDefault="000931D0" w:rsidP="001D04AF">
            <w:pPr>
              <w:pStyle w:val="GlossEng2ptafter"/>
            </w:pPr>
            <w:r w:rsidRPr="0078698C">
              <w:t>just</w:t>
            </w:r>
          </w:p>
        </w:tc>
        <w:tc>
          <w:tcPr>
            <w:tcW w:w="606" w:type="dxa"/>
            <w:gridSpan w:val="2"/>
            <w:shd w:val="clear" w:color="auto" w:fill="auto"/>
          </w:tcPr>
          <w:p w14:paraId="628EC39D" w14:textId="77777777" w:rsidR="000931D0" w:rsidRPr="0099608C" w:rsidRDefault="000931D0" w:rsidP="001D04AF">
            <w:pPr>
              <w:pStyle w:val="GlossEng2ptafter"/>
              <w:rPr>
                <w:rStyle w:val="ChSmallCaps"/>
              </w:rPr>
            </w:pPr>
            <w:r w:rsidRPr="0099608C">
              <w:rPr>
                <w:rStyle w:val="ChSmallCaps"/>
              </w:rPr>
              <w:t>2pl</w:t>
            </w:r>
          </w:p>
        </w:tc>
        <w:tc>
          <w:tcPr>
            <w:tcW w:w="728" w:type="dxa"/>
            <w:gridSpan w:val="2"/>
            <w:shd w:val="clear" w:color="auto" w:fill="auto"/>
          </w:tcPr>
          <w:p w14:paraId="19F33AE0" w14:textId="77777777" w:rsidR="000931D0" w:rsidRPr="0078698C" w:rsidRDefault="000931D0" w:rsidP="001D04AF">
            <w:pPr>
              <w:pStyle w:val="GlossEng2ptafter"/>
            </w:pPr>
            <w:r w:rsidRPr="0078698C">
              <w:t>stay</w:t>
            </w:r>
          </w:p>
        </w:tc>
        <w:tc>
          <w:tcPr>
            <w:tcW w:w="606" w:type="dxa"/>
            <w:gridSpan w:val="2"/>
            <w:shd w:val="clear" w:color="auto" w:fill="auto"/>
          </w:tcPr>
          <w:p w14:paraId="232658E0" w14:textId="77777777" w:rsidR="000931D0" w:rsidRPr="0099608C" w:rsidRDefault="000931D0" w:rsidP="001D04AF">
            <w:pPr>
              <w:pStyle w:val="GlossEng2ptafter"/>
              <w:rPr>
                <w:rStyle w:val="ChSmallCaps"/>
              </w:rPr>
            </w:pPr>
            <w:r w:rsidRPr="0099608C">
              <w:rPr>
                <w:rStyle w:val="ChSmallCaps"/>
              </w:rPr>
              <w:t>2pl</w:t>
            </w:r>
          </w:p>
        </w:tc>
        <w:tc>
          <w:tcPr>
            <w:tcW w:w="672" w:type="dxa"/>
            <w:gridSpan w:val="2"/>
            <w:shd w:val="clear" w:color="auto" w:fill="auto"/>
          </w:tcPr>
          <w:p w14:paraId="112C5761" w14:textId="77777777" w:rsidR="000931D0" w:rsidRPr="0078698C" w:rsidRDefault="000931D0" w:rsidP="001D04AF">
            <w:pPr>
              <w:pStyle w:val="GlossEng2ptafter"/>
            </w:pPr>
            <w:r>
              <w:t>walk</w:t>
            </w:r>
          </w:p>
        </w:tc>
      </w:tr>
      <w:tr w:rsidR="0068003D" w:rsidRPr="00414A9C" w14:paraId="226E3339" w14:textId="6C97900D" w:rsidTr="0068003D">
        <w:trPr>
          <w:gridAfter w:val="1"/>
          <w:wAfter w:w="475" w:type="dxa"/>
        </w:trPr>
        <w:tc>
          <w:tcPr>
            <w:tcW w:w="705" w:type="dxa"/>
            <w:shd w:val="clear" w:color="auto" w:fill="auto"/>
          </w:tcPr>
          <w:p w14:paraId="2081B356" w14:textId="77777777" w:rsidR="0068003D" w:rsidRPr="00243B92" w:rsidRDefault="0068003D" w:rsidP="00521B1C">
            <w:pPr>
              <w:pStyle w:val="O0Nwnext"/>
            </w:pPr>
          </w:p>
        </w:tc>
        <w:tc>
          <w:tcPr>
            <w:tcW w:w="584" w:type="dxa"/>
            <w:gridSpan w:val="2"/>
            <w:shd w:val="clear" w:color="auto" w:fill="auto"/>
          </w:tcPr>
          <w:p w14:paraId="2AC9A3B7" w14:textId="77777777" w:rsidR="0068003D" w:rsidRPr="0078698C" w:rsidRDefault="0068003D" w:rsidP="00AC23C4">
            <w:pPr>
              <w:pStyle w:val="Text"/>
              <w:ind w:left="720" w:hanging="720"/>
            </w:pPr>
            <w:r>
              <w:t>tida</w:t>
            </w:r>
          </w:p>
        </w:tc>
        <w:tc>
          <w:tcPr>
            <w:tcW w:w="529" w:type="dxa"/>
            <w:gridSpan w:val="2"/>
            <w:shd w:val="clear" w:color="auto" w:fill="auto"/>
          </w:tcPr>
          <w:p w14:paraId="149A632C" w14:textId="77777777" w:rsidR="0068003D" w:rsidRPr="0078698C" w:rsidRDefault="0068003D" w:rsidP="001D04AF">
            <w:pPr>
              <w:pStyle w:val="Text"/>
            </w:pPr>
            <w:r w:rsidRPr="0078698C">
              <w:t>bole</w:t>
            </w:r>
          </w:p>
        </w:tc>
        <w:tc>
          <w:tcPr>
            <w:tcW w:w="779" w:type="dxa"/>
            <w:gridSpan w:val="3"/>
            <w:shd w:val="clear" w:color="auto" w:fill="auto"/>
          </w:tcPr>
          <w:p w14:paraId="01DB519A" w14:textId="77777777" w:rsidR="0068003D" w:rsidRPr="0078698C" w:rsidRDefault="0068003D" w:rsidP="001D04AF">
            <w:pPr>
              <w:pStyle w:val="Text"/>
            </w:pPr>
            <w:r w:rsidRPr="0078698C">
              <w:t>ini</w:t>
            </w:r>
          </w:p>
        </w:tc>
        <w:tc>
          <w:tcPr>
            <w:tcW w:w="777" w:type="dxa"/>
            <w:gridSpan w:val="2"/>
            <w:shd w:val="clear" w:color="auto" w:fill="auto"/>
          </w:tcPr>
          <w:p w14:paraId="55D6206A" w14:textId="77777777" w:rsidR="0068003D" w:rsidRPr="0078698C" w:rsidRDefault="0068003D" w:rsidP="001D04AF">
            <w:pPr>
              <w:pStyle w:val="Text"/>
            </w:pPr>
            <w:r w:rsidRPr="0078698C">
              <w:t>ini</w:t>
            </w:r>
          </w:p>
        </w:tc>
        <w:tc>
          <w:tcPr>
            <w:tcW w:w="284" w:type="dxa"/>
            <w:shd w:val="clear" w:color="auto" w:fill="auto"/>
          </w:tcPr>
          <w:p w14:paraId="12A66771" w14:textId="77777777" w:rsidR="0068003D" w:rsidRPr="0078698C" w:rsidRDefault="0068003D" w:rsidP="001D04AF">
            <w:pPr>
              <w:pStyle w:val="Text"/>
            </w:pPr>
            <w:r>
              <w:t>…</w:t>
            </w:r>
          </w:p>
        </w:tc>
        <w:tc>
          <w:tcPr>
            <w:tcW w:w="629" w:type="dxa"/>
            <w:gridSpan w:val="3"/>
            <w:shd w:val="clear" w:color="auto" w:fill="auto"/>
          </w:tcPr>
          <w:p w14:paraId="14DB17DF" w14:textId="77777777" w:rsidR="0068003D" w:rsidRPr="0078698C" w:rsidRDefault="0068003D" w:rsidP="001D04AF">
            <w:pPr>
              <w:pStyle w:val="Text"/>
            </w:pPr>
            <w:r w:rsidRPr="0078698C">
              <w:t>kamu</w:t>
            </w:r>
          </w:p>
        </w:tc>
        <w:tc>
          <w:tcPr>
            <w:tcW w:w="618" w:type="dxa"/>
            <w:gridSpan w:val="2"/>
            <w:shd w:val="clear" w:color="auto" w:fill="auto"/>
          </w:tcPr>
          <w:p w14:paraId="342F73DE" w14:textId="77777777" w:rsidR="0068003D" w:rsidRPr="0078698C" w:rsidRDefault="0068003D" w:rsidP="001D04AF">
            <w:pPr>
              <w:pStyle w:val="Text"/>
              <w:rPr>
                <w:rStyle w:val="ChBlueBold"/>
              </w:rPr>
            </w:pPr>
            <w:r w:rsidRPr="0078698C">
              <w:rPr>
                <w:rStyle w:val="ChBlueBold"/>
              </w:rPr>
              <w:t>jalan</w:t>
            </w:r>
            <w:r>
              <w:rPr>
                <w:rStyle w:val="ChBlueBold"/>
              </w:rPr>
              <w:t>g</w:t>
            </w:r>
          </w:p>
        </w:tc>
        <w:tc>
          <w:tcPr>
            <w:tcW w:w="777" w:type="dxa"/>
            <w:gridSpan w:val="2"/>
            <w:shd w:val="clear" w:color="auto" w:fill="auto"/>
          </w:tcPr>
          <w:p w14:paraId="1B7CEBC9" w14:textId="77777777" w:rsidR="0068003D" w:rsidRPr="0078698C" w:rsidRDefault="0068003D" w:rsidP="001D04AF">
            <w:pPr>
              <w:pStyle w:val="Text"/>
            </w:pPr>
            <w:r w:rsidRPr="0078698C">
              <w:rPr>
                <w:rStyle w:val="ChBlueBold"/>
              </w:rPr>
              <w:t>ini</w:t>
            </w:r>
          </w:p>
        </w:tc>
        <w:tc>
          <w:tcPr>
            <w:tcW w:w="640" w:type="dxa"/>
            <w:gridSpan w:val="2"/>
          </w:tcPr>
          <w:p w14:paraId="0D7E40FB" w14:textId="546CBDCC" w:rsidR="0068003D" w:rsidRPr="0068003D" w:rsidRDefault="0068003D" w:rsidP="001D04AF">
            <w:pPr>
              <w:pStyle w:val="Text"/>
            </w:pPr>
            <w:r>
              <w:t>untuk</w:t>
            </w:r>
          </w:p>
        </w:tc>
      </w:tr>
      <w:tr w:rsidR="0068003D" w:rsidRPr="00AC23C4" w14:paraId="3B5A6952" w14:textId="3F8F9335" w:rsidTr="0068003D">
        <w:trPr>
          <w:gridAfter w:val="1"/>
          <w:wAfter w:w="475" w:type="dxa"/>
        </w:trPr>
        <w:tc>
          <w:tcPr>
            <w:tcW w:w="705" w:type="dxa"/>
            <w:shd w:val="clear" w:color="auto" w:fill="auto"/>
          </w:tcPr>
          <w:p w14:paraId="78AFC3D5" w14:textId="77777777" w:rsidR="0068003D" w:rsidRPr="00243B92" w:rsidRDefault="0068003D" w:rsidP="001D04AF">
            <w:pPr>
              <w:pStyle w:val="GlossEng2ptafter"/>
            </w:pPr>
          </w:p>
        </w:tc>
        <w:tc>
          <w:tcPr>
            <w:tcW w:w="584" w:type="dxa"/>
            <w:gridSpan w:val="2"/>
            <w:shd w:val="clear" w:color="auto" w:fill="auto"/>
          </w:tcPr>
          <w:p w14:paraId="09F8B014" w14:textId="77777777" w:rsidR="0068003D" w:rsidRPr="0099608C" w:rsidRDefault="0068003D" w:rsidP="001D04AF">
            <w:pPr>
              <w:pStyle w:val="GlossEng2ptafter"/>
              <w:rPr>
                <w:rStyle w:val="ChSmallCaps"/>
              </w:rPr>
            </w:pPr>
            <w:r w:rsidRPr="0099608C">
              <w:rPr>
                <w:rStyle w:val="ChSmallCaps"/>
              </w:rPr>
              <w:t>neg</w:t>
            </w:r>
          </w:p>
        </w:tc>
        <w:tc>
          <w:tcPr>
            <w:tcW w:w="529" w:type="dxa"/>
            <w:gridSpan w:val="2"/>
            <w:shd w:val="clear" w:color="auto" w:fill="auto"/>
          </w:tcPr>
          <w:p w14:paraId="24879FBF" w14:textId="74E3B5AB" w:rsidR="0068003D" w:rsidRPr="0078698C" w:rsidRDefault="0068003D" w:rsidP="001D04AF">
            <w:pPr>
              <w:pStyle w:val="GlossEng2ptafter"/>
            </w:pPr>
            <w:r>
              <w:t>may</w:t>
            </w:r>
          </w:p>
        </w:tc>
        <w:tc>
          <w:tcPr>
            <w:tcW w:w="779" w:type="dxa"/>
            <w:gridSpan w:val="3"/>
            <w:shd w:val="clear" w:color="auto" w:fill="auto"/>
          </w:tcPr>
          <w:p w14:paraId="020829DF" w14:textId="77777777" w:rsidR="0068003D" w:rsidRPr="0099608C" w:rsidRDefault="0068003D" w:rsidP="001D04AF">
            <w:pPr>
              <w:pStyle w:val="GlossEng2ptafter"/>
              <w:rPr>
                <w:rStyle w:val="ChSmallCaps"/>
              </w:rPr>
            </w:pPr>
            <w:r w:rsidRPr="0099608C">
              <w:rPr>
                <w:rStyle w:val="ChSmallCaps"/>
              </w:rPr>
              <w:t>d.prox</w:t>
            </w:r>
          </w:p>
        </w:tc>
        <w:tc>
          <w:tcPr>
            <w:tcW w:w="777" w:type="dxa"/>
            <w:gridSpan w:val="2"/>
            <w:shd w:val="clear" w:color="auto" w:fill="auto"/>
          </w:tcPr>
          <w:p w14:paraId="0E3B0E6E" w14:textId="77777777" w:rsidR="0068003D" w:rsidRPr="0099608C" w:rsidRDefault="0068003D" w:rsidP="001D04AF">
            <w:pPr>
              <w:pStyle w:val="GlossEng2ptafter"/>
              <w:rPr>
                <w:rStyle w:val="ChSmallCaps"/>
              </w:rPr>
            </w:pPr>
            <w:r w:rsidRPr="0099608C">
              <w:rPr>
                <w:rStyle w:val="ChSmallCaps"/>
              </w:rPr>
              <w:t>d.prox</w:t>
            </w:r>
          </w:p>
        </w:tc>
        <w:tc>
          <w:tcPr>
            <w:tcW w:w="284" w:type="dxa"/>
            <w:shd w:val="clear" w:color="auto" w:fill="auto"/>
          </w:tcPr>
          <w:p w14:paraId="0AA55135" w14:textId="77777777" w:rsidR="0068003D" w:rsidRPr="004B5184" w:rsidRDefault="0068003D" w:rsidP="001D04AF">
            <w:pPr>
              <w:pStyle w:val="GlossEng2ptafter"/>
              <w:rPr>
                <w:rStyle w:val="ChSmallCaps"/>
              </w:rPr>
            </w:pPr>
          </w:p>
        </w:tc>
        <w:tc>
          <w:tcPr>
            <w:tcW w:w="629" w:type="dxa"/>
            <w:gridSpan w:val="3"/>
            <w:shd w:val="clear" w:color="auto" w:fill="auto"/>
          </w:tcPr>
          <w:p w14:paraId="03290E10" w14:textId="77777777" w:rsidR="0068003D" w:rsidRPr="0099608C" w:rsidRDefault="0068003D" w:rsidP="001D04AF">
            <w:pPr>
              <w:pStyle w:val="GlossEng2ptafter"/>
              <w:rPr>
                <w:rStyle w:val="ChSmallCaps"/>
              </w:rPr>
            </w:pPr>
            <w:r w:rsidRPr="0099608C">
              <w:rPr>
                <w:rStyle w:val="ChSmallCaps"/>
              </w:rPr>
              <w:t>2pl</w:t>
            </w:r>
          </w:p>
        </w:tc>
        <w:tc>
          <w:tcPr>
            <w:tcW w:w="618" w:type="dxa"/>
            <w:gridSpan w:val="2"/>
            <w:shd w:val="clear" w:color="auto" w:fill="auto"/>
          </w:tcPr>
          <w:p w14:paraId="590D2AF1" w14:textId="77777777" w:rsidR="0068003D" w:rsidRPr="0078698C" w:rsidRDefault="0068003D" w:rsidP="001D04AF">
            <w:pPr>
              <w:pStyle w:val="GlossEng2ptafter"/>
            </w:pPr>
            <w:r w:rsidRPr="0078698C">
              <w:t>walk</w:t>
            </w:r>
          </w:p>
        </w:tc>
        <w:tc>
          <w:tcPr>
            <w:tcW w:w="777" w:type="dxa"/>
            <w:gridSpan w:val="2"/>
            <w:shd w:val="clear" w:color="auto" w:fill="auto"/>
          </w:tcPr>
          <w:p w14:paraId="6935430E" w14:textId="77777777" w:rsidR="0068003D" w:rsidRPr="0099608C" w:rsidRDefault="0068003D" w:rsidP="001D04AF">
            <w:pPr>
              <w:pStyle w:val="GlossEng2ptafter"/>
              <w:rPr>
                <w:rStyle w:val="ChSmallCaps"/>
              </w:rPr>
            </w:pPr>
            <w:r w:rsidRPr="0099608C">
              <w:rPr>
                <w:rStyle w:val="ChSmallCaps"/>
              </w:rPr>
              <w:t>d.prox</w:t>
            </w:r>
          </w:p>
        </w:tc>
        <w:tc>
          <w:tcPr>
            <w:tcW w:w="640" w:type="dxa"/>
            <w:gridSpan w:val="2"/>
          </w:tcPr>
          <w:p w14:paraId="020F30AC" w14:textId="6ABA1938" w:rsidR="0068003D" w:rsidRPr="0068003D" w:rsidRDefault="0068003D" w:rsidP="001D04AF">
            <w:pPr>
              <w:pStyle w:val="GlossEng2ptafter"/>
            </w:pPr>
            <w:r w:rsidRPr="0068003D">
              <w:t>for</w:t>
            </w:r>
          </w:p>
        </w:tc>
      </w:tr>
      <w:tr w:rsidR="0068003D" w:rsidRPr="00414A9C" w14:paraId="0AD210DA" w14:textId="77777777" w:rsidTr="0068003D">
        <w:trPr>
          <w:gridAfter w:val="12"/>
          <w:wAfter w:w="3862" w:type="dxa"/>
        </w:trPr>
        <w:tc>
          <w:tcPr>
            <w:tcW w:w="705" w:type="dxa"/>
            <w:shd w:val="clear" w:color="auto" w:fill="auto"/>
          </w:tcPr>
          <w:p w14:paraId="16874496" w14:textId="77777777" w:rsidR="0068003D" w:rsidRPr="00243B92" w:rsidRDefault="0068003D" w:rsidP="00521B1C">
            <w:pPr>
              <w:pStyle w:val="O0Nwnext"/>
            </w:pPr>
          </w:p>
        </w:tc>
        <w:tc>
          <w:tcPr>
            <w:tcW w:w="573" w:type="dxa"/>
            <w:shd w:val="clear" w:color="auto" w:fill="auto"/>
          </w:tcPr>
          <w:p w14:paraId="78F01A2F" w14:textId="77777777" w:rsidR="0068003D" w:rsidRPr="0078698C" w:rsidRDefault="0068003D" w:rsidP="001D04AF">
            <w:pPr>
              <w:pStyle w:val="Text"/>
            </w:pPr>
            <w:r w:rsidRPr="0078698C">
              <w:t>apa</w:t>
            </w:r>
          </w:p>
        </w:tc>
        <w:tc>
          <w:tcPr>
            <w:tcW w:w="962" w:type="dxa"/>
            <w:gridSpan w:val="5"/>
            <w:shd w:val="clear" w:color="auto" w:fill="auto"/>
          </w:tcPr>
          <w:p w14:paraId="2E2983CC" w14:textId="77777777" w:rsidR="0068003D" w:rsidRPr="00F81FC6" w:rsidRDefault="0068003D" w:rsidP="001D04AF">
            <w:pPr>
              <w:pStyle w:val="Text"/>
            </w:pPr>
            <w:r w:rsidRPr="00F81FC6">
              <w:t>pekerjaan</w:t>
            </w:r>
            <w:r>
              <w:t>g</w:t>
            </w:r>
          </w:p>
        </w:tc>
        <w:tc>
          <w:tcPr>
            <w:tcW w:w="695" w:type="dxa"/>
            <w:gridSpan w:val="2"/>
            <w:shd w:val="clear" w:color="auto" w:fill="auto"/>
          </w:tcPr>
          <w:p w14:paraId="09B1F35E" w14:textId="7E3800CA" w:rsidR="0068003D" w:rsidRPr="00F81FC6" w:rsidRDefault="0068003D" w:rsidP="001D04AF">
            <w:pPr>
              <w:pStyle w:val="Text"/>
            </w:pPr>
            <w:r w:rsidRPr="00F81FC6">
              <w:t>Tuhan</w:t>
            </w:r>
            <w:r w:rsidR="004E7A51">
              <w:t>g</w:t>
            </w:r>
          </w:p>
        </w:tc>
      </w:tr>
      <w:tr w:rsidR="0068003D" w:rsidRPr="00AC23C4" w14:paraId="7C36E868" w14:textId="77777777" w:rsidTr="0068003D">
        <w:trPr>
          <w:gridAfter w:val="12"/>
          <w:wAfter w:w="3862" w:type="dxa"/>
        </w:trPr>
        <w:tc>
          <w:tcPr>
            <w:tcW w:w="705" w:type="dxa"/>
            <w:shd w:val="clear" w:color="auto" w:fill="auto"/>
          </w:tcPr>
          <w:p w14:paraId="37DD3B69" w14:textId="77777777" w:rsidR="0068003D" w:rsidRPr="00243B92" w:rsidRDefault="0068003D" w:rsidP="001D04AF">
            <w:pPr>
              <w:pStyle w:val="GlossEng"/>
            </w:pPr>
          </w:p>
        </w:tc>
        <w:tc>
          <w:tcPr>
            <w:tcW w:w="573" w:type="dxa"/>
            <w:shd w:val="clear" w:color="auto" w:fill="auto"/>
          </w:tcPr>
          <w:p w14:paraId="67097F55" w14:textId="77777777" w:rsidR="0068003D" w:rsidRPr="0078698C" w:rsidRDefault="0068003D" w:rsidP="001D04AF">
            <w:pPr>
              <w:pStyle w:val="GlossEng"/>
            </w:pPr>
            <w:r w:rsidRPr="0078698C">
              <w:t>what</w:t>
            </w:r>
          </w:p>
        </w:tc>
        <w:tc>
          <w:tcPr>
            <w:tcW w:w="962" w:type="dxa"/>
            <w:gridSpan w:val="5"/>
            <w:shd w:val="clear" w:color="auto" w:fill="auto"/>
          </w:tcPr>
          <w:p w14:paraId="7266C76D" w14:textId="77777777" w:rsidR="0068003D" w:rsidRPr="00F81FC6" w:rsidRDefault="0068003D" w:rsidP="001D04AF">
            <w:pPr>
              <w:pStyle w:val="GlossEng"/>
            </w:pPr>
            <w:r w:rsidRPr="00F81FC6">
              <w:t>work</w:t>
            </w:r>
          </w:p>
        </w:tc>
        <w:tc>
          <w:tcPr>
            <w:tcW w:w="695" w:type="dxa"/>
            <w:gridSpan w:val="2"/>
            <w:shd w:val="clear" w:color="auto" w:fill="auto"/>
          </w:tcPr>
          <w:p w14:paraId="6BFDA1D9" w14:textId="77777777" w:rsidR="0068003D" w:rsidRPr="00F81FC6" w:rsidRDefault="0068003D" w:rsidP="001D04AF">
            <w:pPr>
              <w:pStyle w:val="GlossEng"/>
            </w:pPr>
            <w:r w:rsidRPr="00F81FC6">
              <w:t>God</w:t>
            </w:r>
          </w:p>
        </w:tc>
      </w:tr>
    </w:tbl>
    <w:p w14:paraId="617ED13E" w14:textId="15B0FB9C" w:rsidR="000931D0" w:rsidRPr="002B1870" w:rsidRDefault="00B7093A" w:rsidP="000931D0">
      <w:pPr>
        <w:pStyle w:val="FreeTranslEng"/>
      </w:pPr>
      <w:r>
        <w:t>‘</w:t>
      </w:r>
      <w:r w:rsidR="000931D0">
        <w:t xml:space="preserve">you </w:t>
      </w:r>
      <w:r w:rsidR="000931D0" w:rsidRPr="00F10C1C">
        <w:rPr>
          <w:rStyle w:val="ChBlueBold"/>
        </w:rPr>
        <w:t>travel</w:t>
      </w:r>
      <w:r w:rsidR="000931D0">
        <w:t xml:space="preserve">, </w:t>
      </w:r>
      <w:r w:rsidR="00CD3345">
        <w:t>(</w:t>
      </w:r>
      <w:r w:rsidR="000931D0">
        <w:t>just</w:t>
      </w:r>
      <w:r w:rsidR="00CD3345">
        <w:t>)</w:t>
      </w:r>
      <w:r w:rsidR="000931D0">
        <w:t xml:space="preserve"> </w:t>
      </w:r>
      <w:r w:rsidR="000931D0" w:rsidRPr="00F10C1C">
        <w:rPr>
          <w:rStyle w:val="ChBlueBold"/>
        </w:rPr>
        <w:t>travel</w:t>
      </w:r>
      <w:r w:rsidR="000931D0">
        <w:t xml:space="preserve"> well, (when) you stay (at Takar</w:t>
      </w:r>
      <w:r w:rsidR="00F852FD">
        <w:t xml:space="preserve"> and when you</w:t>
      </w:r>
      <w:r w:rsidR="000931D0">
        <w:t xml:space="preserve">) </w:t>
      </w:r>
      <w:r w:rsidR="000931D0" w:rsidRPr="00F10C1C">
        <w:rPr>
          <w:rStyle w:val="ChBlueBold"/>
        </w:rPr>
        <w:t>walk around</w:t>
      </w:r>
      <w:r w:rsidR="000931D0">
        <w:t xml:space="preserve"> (in Takar), (you) shouldn</w:t>
      </w:r>
      <w:r>
        <w:t>’</w:t>
      </w:r>
      <w:r w:rsidR="000931D0">
        <w:t xml:space="preserve">t (do) this (and) this, … you (do) </w:t>
      </w:r>
      <w:r w:rsidR="000931D0" w:rsidRPr="006A3E22">
        <w:rPr>
          <w:rStyle w:val="ChBlueBold"/>
        </w:rPr>
        <w:t>this traveling</w:t>
      </w:r>
      <w:r w:rsidR="000931D0" w:rsidRPr="00733204">
        <w:t xml:space="preserve"> for, </w:t>
      </w:r>
      <w:r w:rsidR="000931D0">
        <w:rPr>
          <w:lang w:eastAsia="en-US"/>
        </w:rPr>
        <w:t>what</w:t>
      </w:r>
      <w:r w:rsidR="00B14862">
        <w:rPr>
          <w:lang w:eastAsia="en-US"/>
        </w:rPr>
        <w:t>-is-it</w:t>
      </w:r>
      <w:r w:rsidR="000931D0">
        <w:rPr>
          <w:lang w:eastAsia="en-US"/>
        </w:rPr>
        <w:t>, God</w:t>
      </w:r>
      <w:r>
        <w:rPr>
          <w:lang w:eastAsia="en-US"/>
        </w:rPr>
        <w:t>’</w:t>
      </w:r>
      <w:r w:rsidR="000931D0">
        <w:rPr>
          <w:lang w:eastAsia="en-US"/>
        </w:rPr>
        <w:t>s work</w:t>
      </w:r>
      <w:r>
        <w:rPr>
          <w:lang w:eastAsia="en-US"/>
        </w:rPr>
        <w:t>’</w:t>
      </w:r>
      <w:r w:rsidR="000931D0">
        <w:rPr>
          <w:lang w:eastAsia="en-US"/>
        </w:rPr>
        <w:t xml:space="preserve"> </w:t>
      </w:r>
      <w:r w:rsidR="000931D0" w:rsidRPr="00682532">
        <w:rPr>
          <w:rStyle w:val="ExampleSource"/>
        </w:rPr>
        <w:t>[081025-008-Cv.0142/</w:t>
      </w:r>
      <w:r w:rsidR="000931D0">
        <w:rPr>
          <w:rStyle w:val="ExampleSource"/>
        </w:rPr>
        <w:t>0</w:t>
      </w:r>
      <w:r w:rsidR="000931D0" w:rsidRPr="00682532">
        <w:rPr>
          <w:rStyle w:val="ExampleSource"/>
        </w:rPr>
        <w:t>144]</w:t>
      </w:r>
    </w:p>
    <w:p w14:paraId="592E3447" w14:textId="6C6E597B" w:rsidR="000931D0" w:rsidRDefault="000931D0" w:rsidP="00516196">
      <w:pPr>
        <w:pStyle w:val="Body0005after"/>
      </w:pPr>
      <w:r>
        <w:t xml:space="preserve">The exchange </w:t>
      </w:r>
      <w:r>
        <w:fldChar w:fldCharType="begin"/>
      </w:r>
      <w:r>
        <w:instrText xml:space="preserve"> REF _Ref338956124 \h </w:instrText>
      </w:r>
      <w:r>
        <w:fldChar w:fldCharType="separate"/>
      </w:r>
      <w:r w:rsidR="00154D81">
        <w:t>(</w:t>
      </w:r>
      <w:r w:rsidR="00154D81">
        <w:rPr>
          <w:noProof/>
        </w:rPr>
        <w:t>39</w:t>
      </w:r>
      <w:r w:rsidR="00154D81">
        <w:t>)</w:t>
      </w:r>
      <w:r>
        <w:fldChar w:fldCharType="end"/>
      </w:r>
      <w:r>
        <w:t xml:space="preserve"> occurred between two sisters just before the youth retreat. In </w:t>
      </w:r>
      <w:r>
        <w:fldChar w:fldCharType="begin"/>
      </w:r>
      <w:r>
        <w:instrText xml:space="preserve"> REF _Ref320523367 \h </w:instrText>
      </w:r>
      <w:r>
        <w:fldChar w:fldCharType="separate"/>
      </w:r>
      <w:r w:rsidR="00154D81">
        <w:t>(</w:t>
      </w:r>
      <w:r w:rsidR="00154D81">
        <w:rPr>
          <w:noProof/>
        </w:rPr>
        <w:t>39</w:t>
      </w:r>
      <w:r>
        <w:fldChar w:fldCharType="end"/>
      </w:r>
      <w:r>
        <w:fldChar w:fldCharType="begin"/>
      </w:r>
      <w:r>
        <w:instrText xml:space="preserve"> REF _Ref320524760 \n \h </w:instrText>
      </w:r>
      <w:r>
        <w:fldChar w:fldCharType="separate"/>
      </w:r>
      <w:r w:rsidR="00154D81">
        <w:rPr>
          <w:cs/>
        </w:rPr>
        <w:t>‎</w:t>
      </w:r>
      <w:r w:rsidR="00154D81">
        <w:t>a</w:t>
      </w:r>
      <w:r>
        <w:fldChar w:fldCharType="end"/>
      </w:r>
      <w:r>
        <w:t xml:space="preserve">) the younger one states that she wants to </w:t>
      </w:r>
      <w:r w:rsidR="00CE19EF" w:rsidRPr="0046578D">
        <w:rPr>
          <w:rStyle w:val="ChItalBold"/>
        </w:rPr>
        <w:t>jalang</w:t>
      </w:r>
      <w:r>
        <w:t xml:space="preserve"> </w:t>
      </w:r>
      <w:r w:rsidR="00B7093A">
        <w:t>‘</w:t>
      </w:r>
      <w:r>
        <w:t>travel</w:t>
      </w:r>
      <w:r w:rsidR="00B7093A">
        <w:t>’</w:t>
      </w:r>
      <w:r>
        <w:t xml:space="preserve"> to the youth retreat without, however, attending the services; instead she plans to stay at the guesthouse. Her older sister responds in </w:t>
      </w:r>
      <w:r>
        <w:fldChar w:fldCharType="begin"/>
      </w:r>
      <w:r>
        <w:instrText xml:space="preserve"> REF _Ref320523367 \h </w:instrText>
      </w:r>
      <w:r>
        <w:fldChar w:fldCharType="separate"/>
      </w:r>
      <w:r w:rsidR="00154D81">
        <w:t>(</w:t>
      </w:r>
      <w:r w:rsidR="00154D81">
        <w:rPr>
          <w:noProof/>
        </w:rPr>
        <w:t>39</w:t>
      </w:r>
      <w:r>
        <w:fldChar w:fldCharType="end"/>
      </w:r>
      <w:r>
        <w:fldChar w:fldCharType="begin"/>
      </w:r>
      <w:r>
        <w:instrText xml:space="preserve"> REF _Ref320524761 \n \h </w:instrText>
      </w:r>
      <w:r>
        <w:fldChar w:fldCharType="separate"/>
      </w:r>
      <w:r w:rsidR="00154D81">
        <w:rPr>
          <w:cs/>
        </w:rPr>
        <w:t>‎</w:t>
      </w:r>
      <w:r w:rsidR="00154D81">
        <w:t>b</w:t>
      </w:r>
      <w:r>
        <w:fldChar w:fldCharType="end"/>
      </w:r>
      <w:r>
        <w:t xml:space="preserve">) that in that case it were better if she stayed home. Being upset about this reaction, the younger one asks her older sister in </w:t>
      </w:r>
      <w:r>
        <w:fldChar w:fldCharType="begin"/>
      </w:r>
      <w:r>
        <w:instrText xml:space="preserve"> REF _Ref320523367 \h </w:instrText>
      </w:r>
      <w:r>
        <w:fldChar w:fldCharType="separate"/>
      </w:r>
      <w:r w:rsidR="00154D81">
        <w:t>(</w:t>
      </w:r>
      <w:r w:rsidR="00154D81">
        <w:rPr>
          <w:noProof/>
        </w:rPr>
        <w:t>39</w:t>
      </w:r>
      <w:r>
        <w:fldChar w:fldCharType="end"/>
      </w:r>
      <w:r>
        <w:fldChar w:fldCharType="begin"/>
      </w:r>
      <w:r>
        <w:instrText xml:space="preserve"> REF _Ref320524762 \n \h </w:instrText>
      </w:r>
      <w:r>
        <w:fldChar w:fldCharType="separate"/>
      </w:r>
      <w:r w:rsidR="00154D81">
        <w:rPr>
          <w:cs/>
        </w:rPr>
        <w:t>‎</w:t>
      </w:r>
      <w:r w:rsidR="00154D81">
        <w:t>c</w:t>
      </w:r>
      <w:r>
        <w:fldChar w:fldCharType="end"/>
      </w:r>
      <w:r>
        <w:t xml:space="preserve">) why she said so. In her reply in </w:t>
      </w:r>
      <w:r>
        <w:fldChar w:fldCharType="begin"/>
      </w:r>
      <w:r>
        <w:instrText xml:space="preserve"> REF _Ref320523367 \h </w:instrText>
      </w:r>
      <w:r>
        <w:fldChar w:fldCharType="separate"/>
      </w:r>
      <w:r w:rsidR="00154D81">
        <w:t>(</w:t>
      </w:r>
      <w:r w:rsidR="00154D81">
        <w:rPr>
          <w:noProof/>
        </w:rPr>
        <w:t>39</w:t>
      </w:r>
      <w:r>
        <w:fldChar w:fldCharType="end"/>
      </w:r>
      <w:r>
        <w:fldChar w:fldCharType="begin"/>
      </w:r>
      <w:r>
        <w:instrText xml:space="preserve"> REF _Ref320524763 \n \h </w:instrText>
      </w:r>
      <w:r>
        <w:fldChar w:fldCharType="separate"/>
      </w:r>
      <w:r w:rsidR="00154D81">
        <w:rPr>
          <w:cs/>
        </w:rPr>
        <w:t>‎</w:t>
      </w:r>
      <w:r w:rsidR="00154D81">
        <w:t>d</w:t>
      </w:r>
      <w:r>
        <w:fldChar w:fldCharType="end"/>
      </w:r>
      <w:r>
        <w:t xml:space="preserve">), the older sister mentions </w:t>
      </w:r>
      <w:r w:rsidR="00CE19EF" w:rsidRPr="004E395D">
        <w:rPr>
          <w:rStyle w:val="ChItalBold"/>
        </w:rPr>
        <w:t>jalang</w:t>
      </w:r>
      <w:r>
        <w:t xml:space="preserve"> </w:t>
      </w:r>
      <w:r w:rsidR="00B7093A">
        <w:t>‘</w:t>
      </w:r>
      <w:r>
        <w:t>walk</w:t>
      </w:r>
      <w:r w:rsidR="00B7093A">
        <w:t>’</w:t>
      </w:r>
      <w:r>
        <w:t xml:space="preserve"> again, this time modifying it with </w:t>
      </w:r>
      <w:r w:rsidRPr="007106DE">
        <w:rPr>
          <w:rStyle w:val="ChItalBold"/>
        </w:rPr>
        <w:t>itu</w:t>
      </w:r>
      <w:r>
        <w:t xml:space="preserve"> </w:t>
      </w:r>
      <w:r w:rsidR="00B7093A">
        <w:t>‘</w:t>
      </w:r>
      <w:r w:rsidRPr="0099608C">
        <w:rPr>
          <w:rStyle w:val="ChSmallCaps"/>
        </w:rPr>
        <w:t>d.dist</w:t>
      </w:r>
      <w:r w:rsidR="00B7093A">
        <w:t>’</w:t>
      </w:r>
      <w:r>
        <w:t>.</w:t>
      </w:r>
    </w:p>
    <w:p w14:paraId="5C987231" w14:textId="330E52BD" w:rsidR="000931D0" w:rsidRDefault="000931D0" w:rsidP="000931D0">
      <w:pPr>
        <w:pStyle w:val="ExampleTitle"/>
      </w:pPr>
      <w:r>
        <w:t xml:space="preserve">Adverbial anaphoric uses of </w:t>
      </w:r>
      <w:r w:rsidRPr="007106DE">
        <w:rPr>
          <w:rStyle w:val="ChItalBold"/>
        </w:rPr>
        <w:t>itu</w:t>
      </w:r>
      <w:r>
        <w:t xml:space="preserve"> </w:t>
      </w:r>
      <w:r w:rsidR="00B7093A">
        <w:t>‘</w:t>
      </w:r>
      <w:r w:rsidRPr="0099608C">
        <w:rPr>
          <w:rStyle w:val="ChSmallCaps"/>
        </w:rPr>
        <w:t>d.dist</w:t>
      </w:r>
      <w:r w:rsidR="00B7093A">
        <w:t>’</w:t>
      </w:r>
    </w:p>
    <w:tbl>
      <w:tblPr>
        <w:tblW w:w="6795" w:type="dxa"/>
        <w:tblCellMar>
          <w:left w:w="42" w:type="dxa"/>
          <w:right w:w="42" w:type="dxa"/>
        </w:tblCellMar>
        <w:tblLook w:val="01E0" w:firstRow="1" w:lastRow="1" w:firstColumn="1" w:lastColumn="1" w:noHBand="0" w:noVBand="0"/>
      </w:tblPr>
      <w:tblGrid>
        <w:gridCol w:w="709"/>
        <w:gridCol w:w="425"/>
        <w:gridCol w:w="1327"/>
        <w:gridCol w:w="397"/>
        <w:gridCol w:w="652"/>
        <w:gridCol w:w="513"/>
        <w:gridCol w:w="1021"/>
        <w:gridCol w:w="740"/>
        <w:gridCol w:w="360"/>
        <w:gridCol w:w="651"/>
      </w:tblGrid>
      <w:tr w:rsidR="00AC23C4" w:rsidRPr="00F63884" w14:paraId="13976329" w14:textId="77777777" w:rsidTr="00AC23C4">
        <w:tc>
          <w:tcPr>
            <w:tcW w:w="709" w:type="dxa"/>
            <w:shd w:val="clear" w:color="auto" w:fill="auto"/>
          </w:tcPr>
          <w:p w14:paraId="5F6198F1" w14:textId="77777777" w:rsidR="000931D0" w:rsidRPr="00243B92" w:rsidRDefault="000931D0" w:rsidP="001D04AF">
            <w:pPr>
              <w:pStyle w:val="O0Nwnext"/>
            </w:pPr>
            <w:bookmarkStart w:id="3374" w:name="_Ref320523367"/>
            <w:bookmarkStart w:id="3375" w:name="_Ref338956124"/>
            <w:r>
              <w:t>(</w:t>
            </w:r>
            <w:fldSimple w:instr=" SEQ ( \* ARABIC \s 1 ">
              <w:r w:rsidR="00154D81">
                <w:rPr>
                  <w:noProof/>
                </w:rPr>
                <w:t>39</w:t>
              </w:r>
            </w:fldSimple>
            <w:bookmarkEnd w:id="3374"/>
            <w:r>
              <w:t>)</w:t>
            </w:r>
            <w:bookmarkEnd w:id="3375"/>
          </w:p>
        </w:tc>
        <w:bookmarkStart w:id="3376" w:name="_Ref320524760"/>
        <w:bookmarkEnd w:id="3376"/>
        <w:tc>
          <w:tcPr>
            <w:tcW w:w="425" w:type="dxa"/>
            <w:shd w:val="clear" w:color="auto" w:fill="auto"/>
          </w:tcPr>
          <w:p w14:paraId="3E3538E8" w14:textId="77777777" w:rsidR="000931D0" w:rsidRPr="00243B92" w:rsidRDefault="000931D0" w:rsidP="001D04AF">
            <w:pPr>
              <w:pStyle w:val="O0Nwnext"/>
            </w:pPr>
            <w:r w:rsidRPr="00482461">
              <w:fldChar w:fldCharType="begin"/>
            </w:r>
            <w:r w:rsidRPr="00482461">
              <w:instrText xml:space="preserve"> LISTNUM  NumberDefault \l 8 \s 1</w:instrText>
            </w:r>
            <w:r w:rsidRPr="00482461">
              <w:fldChar w:fldCharType="end">
                <w:numberingChange w:id="3377" w:author="Angela Kluge" w:date="2014-02-08T11:40:00Z" w:original="a."/>
              </w:fldChar>
            </w:r>
          </w:p>
        </w:tc>
        <w:tc>
          <w:tcPr>
            <w:tcW w:w="1327" w:type="dxa"/>
            <w:shd w:val="clear" w:color="auto" w:fill="auto"/>
          </w:tcPr>
          <w:p w14:paraId="1AD4F094" w14:textId="77777777" w:rsidR="000931D0" w:rsidRPr="00F63884" w:rsidRDefault="000931D0" w:rsidP="001D04AF">
            <w:pPr>
              <w:pStyle w:val="Text"/>
            </w:pPr>
            <w:r>
              <w:t>Young</w:t>
            </w:r>
            <w:r w:rsidR="00721B1B">
              <w:t>er</w:t>
            </w:r>
            <w:r>
              <w:t xml:space="preserve"> sister</w:t>
            </w:r>
            <w:r w:rsidRPr="00F63884">
              <w:t>:</w:t>
            </w:r>
          </w:p>
        </w:tc>
        <w:tc>
          <w:tcPr>
            <w:tcW w:w="397" w:type="dxa"/>
            <w:shd w:val="clear" w:color="auto" w:fill="auto"/>
          </w:tcPr>
          <w:p w14:paraId="761E1E80" w14:textId="77777777" w:rsidR="000931D0" w:rsidRPr="00F63884" w:rsidRDefault="000931D0" w:rsidP="001D04AF">
            <w:pPr>
              <w:pStyle w:val="Text"/>
            </w:pPr>
            <w:r w:rsidRPr="00F63884">
              <w:t>sa</w:t>
            </w:r>
          </w:p>
        </w:tc>
        <w:tc>
          <w:tcPr>
            <w:tcW w:w="652" w:type="dxa"/>
            <w:shd w:val="clear" w:color="auto" w:fill="auto"/>
          </w:tcPr>
          <w:p w14:paraId="7C85124D" w14:textId="77777777" w:rsidR="000931D0" w:rsidRPr="00C765AA" w:rsidRDefault="000931D0" w:rsidP="001D04AF">
            <w:pPr>
              <w:pStyle w:val="Text"/>
              <w:rPr>
                <w:rStyle w:val="ChBlueBold"/>
              </w:rPr>
            </w:pPr>
            <w:r w:rsidRPr="00C765AA">
              <w:rPr>
                <w:rStyle w:val="ChBlueBold"/>
              </w:rPr>
              <w:t>jalan</w:t>
            </w:r>
            <w:r w:rsidR="00CE19EF">
              <w:rPr>
                <w:rStyle w:val="ChBlueBold"/>
              </w:rPr>
              <w:t>g</w:t>
            </w:r>
          </w:p>
        </w:tc>
        <w:tc>
          <w:tcPr>
            <w:tcW w:w="513" w:type="dxa"/>
            <w:shd w:val="clear" w:color="auto" w:fill="auto"/>
          </w:tcPr>
          <w:p w14:paraId="181C1347" w14:textId="77777777" w:rsidR="000931D0" w:rsidRPr="00F63884" w:rsidRDefault="000931D0" w:rsidP="001D04AF">
            <w:pPr>
              <w:pStyle w:val="Text"/>
            </w:pPr>
            <w:r>
              <w:t>t</w:t>
            </w:r>
            <w:r w:rsidRPr="00F63884">
              <w:t>ra</w:t>
            </w:r>
          </w:p>
        </w:tc>
        <w:tc>
          <w:tcPr>
            <w:tcW w:w="1021" w:type="dxa"/>
            <w:shd w:val="clear" w:color="auto" w:fill="auto"/>
          </w:tcPr>
          <w:p w14:paraId="081C55A6" w14:textId="77777777" w:rsidR="000931D0" w:rsidRPr="00F63884" w:rsidRDefault="000931D0" w:rsidP="001D04AF">
            <w:pPr>
              <w:pStyle w:val="Text"/>
            </w:pPr>
            <w:r w:rsidRPr="00F63884">
              <w:t>sembayang</w:t>
            </w:r>
          </w:p>
        </w:tc>
        <w:tc>
          <w:tcPr>
            <w:tcW w:w="740" w:type="dxa"/>
            <w:shd w:val="clear" w:color="auto" w:fill="auto"/>
          </w:tcPr>
          <w:p w14:paraId="420E8664" w14:textId="77777777" w:rsidR="000931D0" w:rsidRPr="00F63884" w:rsidRDefault="000931D0" w:rsidP="001D04AF">
            <w:pPr>
              <w:pStyle w:val="Text"/>
            </w:pPr>
            <w:r w:rsidRPr="00F63884">
              <w:t>tinggal</w:t>
            </w:r>
          </w:p>
        </w:tc>
        <w:tc>
          <w:tcPr>
            <w:tcW w:w="360" w:type="dxa"/>
            <w:shd w:val="clear" w:color="auto" w:fill="auto"/>
          </w:tcPr>
          <w:p w14:paraId="42466FF0" w14:textId="77777777" w:rsidR="000931D0" w:rsidRPr="00F63884" w:rsidRDefault="000931D0" w:rsidP="001D04AF">
            <w:pPr>
              <w:pStyle w:val="Text"/>
            </w:pPr>
            <w:r w:rsidRPr="00F63884">
              <w:t>di</w:t>
            </w:r>
          </w:p>
        </w:tc>
        <w:tc>
          <w:tcPr>
            <w:tcW w:w="651" w:type="dxa"/>
            <w:shd w:val="clear" w:color="auto" w:fill="auto"/>
          </w:tcPr>
          <w:p w14:paraId="23411A37" w14:textId="77777777" w:rsidR="000931D0" w:rsidRPr="00F63884" w:rsidRDefault="000931D0" w:rsidP="001D04AF">
            <w:pPr>
              <w:pStyle w:val="Text"/>
            </w:pPr>
            <w:r w:rsidRPr="00F63884">
              <w:t>ruma</w:t>
            </w:r>
          </w:p>
        </w:tc>
      </w:tr>
      <w:tr w:rsidR="00AC23C4" w:rsidRPr="00F63884" w14:paraId="5AB0B708" w14:textId="77777777" w:rsidTr="00AC23C4">
        <w:tc>
          <w:tcPr>
            <w:tcW w:w="709" w:type="dxa"/>
            <w:shd w:val="clear" w:color="auto" w:fill="auto"/>
          </w:tcPr>
          <w:p w14:paraId="31C3D1B2" w14:textId="77777777" w:rsidR="000931D0" w:rsidRPr="00243B92" w:rsidRDefault="000931D0" w:rsidP="001D04AF">
            <w:pPr>
              <w:pStyle w:val="GlossEng2ptafter"/>
            </w:pPr>
          </w:p>
        </w:tc>
        <w:tc>
          <w:tcPr>
            <w:tcW w:w="425" w:type="dxa"/>
            <w:shd w:val="clear" w:color="auto" w:fill="auto"/>
          </w:tcPr>
          <w:p w14:paraId="40505D2D" w14:textId="77777777" w:rsidR="000931D0" w:rsidRPr="00F63884" w:rsidRDefault="000931D0" w:rsidP="001D04AF">
            <w:pPr>
              <w:pStyle w:val="GlossEng2ptafter"/>
            </w:pPr>
          </w:p>
        </w:tc>
        <w:tc>
          <w:tcPr>
            <w:tcW w:w="1327" w:type="dxa"/>
            <w:shd w:val="clear" w:color="auto" w:fill="auto"/>
          </w:tcPr>
          <w:p w14:paraId="66135412" w14:textId="77777777" w:rsidR="000931D0" w:rsidRPr="00F63884" w:rsidRDefault="000931D0" w:rsidP="001D04AF">
            <w:pPr>
              <w:pStyle w:val="GlossEng2ptafter"/>
            </w:pPr>
          </w:p>
        </w:tc>
        <w:tc>
          <w:tcPr>
            <w:tcW w:w="397" w:type="dxa"/>
            <w:shd w:val="clear" w:color="auto" w:fill="auto"/>
          </w:tcPr>
          <w:p w14:paraId="0E8D36BF" w14:textId="77777777" w:rsidR="000931D0" w:rsidRPr="0099608C" w:rsidRDefault="000931D0" w:rsidP="001D04AF">
            <w:pPr>
              <w:pStyle w:val="GlossEng2ptafter"/>
              <w:rPr>
                <w:rStyle w:val="ChSmallCaps"/>
              </w:rPr>
            </w:pPr>
            <w:r w:rsidRPr="0099608C">
              <w:rPr>
                <w:rStyle w:val="ChSmallCaps"/>
              </w:rPr>
              <w:t>1sg</w:t>
            </w:r>
          </w:p>
        </w:tc>
        <w:tc>
          <w:tcPr>
            <w:tcW w:w="652" w:type="dxa"/>
            <w:shd w:val="clear" w:color="auto" w:fill="auto"/>
          </w:tcPr>
          <w:p w14:paraId="5A79E8B2" w14:textId="77777777" w:rsidR="000931D0" w:rsidRPr="00F63884" w:rsidRDefault="000931D0" w:rsidP="001D04AF">
            <w:pPr>
              <w:pStyle w:val="GlossEng2ptafter"/>
            </w:pPr>
            <w:r w:rsidRPr="00F63884">
              <w:t>walk</w:t>
            </w:r>
          </w:p>
        </w:tc>
        <w:tc>
          <w:tcPr>
            <w:tcW w:w="513" w:type="dxa"/>
            <w:shd w:val="clear" w:color="auto" w:fill="auto"/>
          </w:tcPr>
          <w:p w14:paraId="11E0CE0F" w14:textId="77777777" w:rsidR="000931D0" w:rsidRPr="0099608C" w:rsidRDefault="000931D0" w:rsidP="001D04AF">
            <w:pPr>
              <w:pStyle w:val="GlossEng2ptafter"/>
              <w:rPr>
                <w:rStyle w:val="ChSmallCaps"/>
              </w:rPr>
            </w:pPr>
            <w:r w:rsidRPr="0099608C">
              <w:rPr>
                <w:rStyle w:val="ChSmallCaps"/>
              </w:rPr>
              <w:t>neg</w:t>
            </w:r>
          </w:p>
        </w:tc>
        <w:tc>
          <w:tcPr>
            <w:tcW w:w="1021" w:type="dxa"/>
            <w:shd w:val="clear" w:color="auto" w:fill="auto"/>
          </w:tcPr>
          <w:p w14:paraId="784DBD4F" w14:textId="77777777" w:rsidR="000931D0" w:rsidRPr="00F63884" w:rsidRDefault="000931D0" w:rsidP="001D04AF">
            <w:pPr>
              <w:pStyle w:val="GlossEng2ptafter"/>
            </w:pPr>
            <w:r>
              <w:t>worship</w:t>
            </w:r>
          </w:p>
        </w:tc>
        <w:tc>
          <w:tcPr>
            <w:tcW w:w="740" w:type="dxa"/>
            <w:shd w:val="clear" w:color="auto" w:fill="auto"/>
          </w:tcPr>
          <w:p w14:paraId="596471D0" w14:textId="77777777" w:rsidR="000931D0" w:rsidRPr="00F63884" w:rsidRDefault="000931D0" w:rsidP="001D04AF">
            <w:pPr>
              <w:pStyle w:val="GlossEng2ptafter"/>
            </w:pPr>
            <w:r w:rsidRPr="00F63884">
              <w:t>stay</w:t>
            </w:r>
          </w:p>
        </w:tc>
        <w:tc>
          <w:tcPr>
            <w:tcW w:w="360" w:type="dxa"/>
            <w:shd w:val="clear" w:color="auto" w:fill="auto"/>
          </w:tcPr>
          <w:p w14:paraId="7D6F2AF9" w14:textId="77777777" w:rsidR="000931D0" w:rsidRPr="00F63884" w:rsidRDefault="000931D0" w:rsidP="001D04AF">
            <w:pPr>
              <w:pStyle w:val="GlossEng2ptafter"/>
            </w:pPr>
            <w:r>
              <w:t>at</w:t>
            </w:r>
          </w:p>
        </w:tc>
        <w:tc>
          <w:tcPr>
            <w:tcW w:w="651" w:type="dxa"/>
            <w:shd w:val="clear" w:color="auto" w:fill="auto"/>
          </w:tcPr>
          <w:p w14:paraId="2CD0A0AC" w14:textId="77777777" w:rsidR="000931D0" w:rsidRPr="00F63884" w:rsidRDefault="000931D0" w:rsidP="001D04AF">
            <w:pPr>
              <w:pStyle w:val="GlossEng2ptafter"/>
            </w:pPr>
            <w:r w:rsidRPr="00F63884">
              <w:t>house</w:t>
            </w:r>
          </w:p>
        </w:tc>
      </w:tr>
    </w:tbl>
    <w:p w14:paraId="486A91DC" w14:textId="7B598D52" w:rsidR="000931D0" w:rsidRDefault="000931D0" w:rsidP="000931D0">
      <w:pPr>
        <w:pStyle w:val="FreeTranslIndent-2cmEng"/>
      </w:pPr>
      <w:r>
        <w:t xml:space="preserve">Young sister: </w:t>
      </w:r>
      <w:r w:rsidR="00B7093A">
        <w:t>‘</w:t>
      </w:r>
      <w:r w:rsidRPr="00F63884">
        <w:t>I</w:t>
      </w:r>
      <w:r w:rsidR="00B7093A">
        <w:t>’</w:t>
      </w:r>
      <w:r w:rsidRPr="00F63884">
        <w:t xml:space="preserve">ll </w:t>
      </w:r>
      <w:r w:rsidRPr="00C765AA">
        <w:rPr>
          <w:rStyle w:val="ChBlueBold"/>
        </w:rPr>
        <w:t>go</w:t>
      </w:r>
      <w:r w:rsidRPr="00F63884">
        <w:t xml:space="preserve"> (</w:t>
      </w:r>
      <w:r>
        <w:t>to the youth retreat</w:t>
      </w:r>
      <w:r w:rsidR="00E6616A">
        <w:t>,</w:t>
      </w:r>
      <w:r>
        <w:t xml:space="preserve"> </w:t>
      </w:r>
      <w:r w:rsidRPr="00F63884">
        <w:t>but) I won</w:t>
      </w:r>
      <w:r w:rsidR="00B7093A">
        <w:t>’</w:t>
      </w:r>
      <w:r w:rsidRPr="00F63884">
        <w:t xml:space="preserve">t </w:t>
      </w:r>
      <w:r>
        <w:t>worship</w:t>
      </w:r>
      <w:r w:rsidRPr="00F63884">
        <w:t>, (I</w:t>
      </w:r>
      <w:r w:rsidR="00B7093A">
        <w:t>’</w:t>
      </w:r>
      <w:r>
        <w:t>ll) stay at the house</w:t>
      </w:r>
      <w:r w:rsidR="00B7093A">
        <w:t>’</w:t>
      </w:r>
    </w:p>
    <w:tbl>
      <w:tblPr>
        <w:tblW w:w="6232" w:type="dxa"/>
        <w:tblCellMar>
          <w:left w:w="42" w:type="dxa"/>
          <w:right w:w="42" w:type="dxa"/>
        </w:tblCellMar>
        <w:tblLook w:val="01E0" w:firstRow="1" w:lastRow="1" w:firstColumn="1" w:lastColumn="1" w:noHBand="0" w:noVBand="0"/>
      </w:tblPr>
      <w:tblGrid>
        <w:gridCol w:w="708"/>
        <w:gridCol w:w="425"/>
        <w:gridCol w:w="1145"/>
        <w:gridCol w:w="529"/>
        <w:gridCol w:w="122"/>
        <w:gridCol w:w="451"/>
        <w:gridCol w:w="308"/>
        <w:gridCol w:w="284"/>
        <w:gridCol w:w="148"/>
        <w:gridCol w:w="360"/>
        <w:gridCol w:w="651"/>
        <w:gridCol w:w="740"/>
        <w:gridCol w:w="361"/>
      </w:tblGrid>
      <w:tr w:rsidR="00AC23C4" w:rsidRPr="00F63884" w14:paraId="2093B9E5" w14:textId="77777777" w:rsidTr="00AC23C4">
        <w:tc>
          <w:tcPr>
            <w:tcW w:w="708" w:type="dxa"/>
            <w:shd w:val="clear" w:color="auto" w:fill="auto"/>
          </w:tcPr>
          <w:p w14:paraId="3B6A8A9A" w14:textId="77777777" w:rsidR="000931D0" w:rsidRPr="00243B92" w:rsidRDefault="000931D0" w:rsidP="001D04AF">
            <w:pPr>
              <w:pStyle w:val="O0Nwnext"/>
            </w:pPr>
          </w:p>
        </w:tc>
        <w:bookmarkStart w:id="3378" w:name="_Ref320524761"/>
        <w:bookmarkEnd w:id="3378"/>
        <w:tc>
          <w:tcPr>
            <w:tcW w:w="425" w:type="dxa"/>
            <w:shd w:val="clear" w:color="auto" w:fill="auto"/>
          </w:tcPr>
          <w:p w14:paraId="0153FC15" w14:textId="77777777" w:rsidR="000931D0" w:rsidRPr="00243B92" w:rsidRDefault="000931D0" w:rsidP="001D04AF">
            <w:pPr>
              <w:pStyle w:val="O0Nwnext"/>
            </w:pPr>
            <w:r w:rsidRPr="00482461">
              <w:fldChar w:fldCharType="begin"/>
            </w:r>
            <w:r w:rsidRPr="00482461">
              <w:instrText xml:space="preserve"> LISTNUM  NumberDefault \l 8 </w:instrText>
            </w:r>
            <w:r w:rsidRPr="00482461">
              <w:fldChar w:fldCharType="end">
                <w:numberingChange w:id="3379" w:author="Angela Kluge" w:date="2014-02-08T11:40:00Z" w:original="b."/>
              </w:fldChar>
            </w:r>
          </w:p>
        </w:tc>
        <w:tc>
          <w:tcPr>
            <w:tcW w:w="1145" w:type="dxa"/>
            <w:shd w:val="clear" w:color="auto" w:fill="auto"/>
          </w:tcPr>
          <w:p w14:paraId="0DFA65B5" w14:textId="77777777" w:rsidR="000931D0" w:rsidRPr="00F63884" w:rsidRDefault="000931D0" w:rsidP="001D04AF">
            <w:pPr>
              <w:pStyle w:val="Text"/>
            </w:pPr>
            <w:r>
              <w:t>Older sister</w:t>
            </w:r>
            <w:r w:rsidRPr="00F63884">
              <w:t>:</w:t>
            </w:r>
          </w:p>
        </w:tc>
        <w:tc>
          <w:tcPr>
            <w:tcW w:w="529" w:type="dxa"/>
            <w:shd w:val="clear" w:color="auto" w:fill="auto"/>
          </w:tcPr>
          <w:p w14:paraId="5A1C8D72" w14:textId="77777777" w:rsidR="000931D0" w:rsidRPr="00F63884" w:rsidRDefault="000931D0" w:rsidP="001D04AF">
            <w:pPr>
              <w:pStyle w:val="Text"/>
            </w:pPr>
            <w:r w:rsidRPr="00F63884">
              <w:t>kalo</w:t>
            </w:r>
          </w:p>
        </w:tc>
        <w:tc>
          <w:tcPr>
            <w:tcW w:w="573" w:type="dxa"/>
            <w:gridSpan w:val="2"/>
            <w:shd w:val="clear" w:color="auto" w:fill="auto"/>
          </w:tcPr>
          <w:p w14:paraId="146B38B4" w14:textId="77777777" w:rsidR="000931D0" w:rsidRPr="00F63884" w:rsidRDefault="000931D0" w:rsidP="001D04AF">
            <w:pPr>
              <w:pStyle w:val="Text"/>
            </w:pPr>
            <w:r w:rsidRPr="00F63884">
              <w:t>mo</w:t>
            </w:r>
          </w:p>
        </w:tc>
        <w:tc>
          <w:tcPr>
            <w:tcW w:w="740" w:type="dxa"/>
            <w:gridSpan w:val="3"/>
            <w:shd w:val="clear" w:color="auto" w:fill="auto"/>
          </w:tcPr>
          <w:p w14:paraId="706B0AEF" w14:textId="77777777" w:rsidR="000931D0" w:rsidRPr="00F63884" w:rsidRDefault="000931D0" w:rsidP="001D04AF">
            <w:pPr>
              <w:pStyle w:val="Text"/>
            </w:pPr>
            <w:r w:rsidRPr="00F63884">
              <w:t>tinggal</w:t>
            </w:r>
          </w:p>
        </w:tc>
        <w:tc>
          <w:tcPr>
            <w:tcW w:w="360" w:type="dxa"/>
            <w:shd w:val="clear" w:color="auto" w:fill="auto"/>
          </w:tcPr>
          <w:p w14:paraId="558F5FD8" w14:textId="77777777" w:rsidR="000931D0" w:rsidRPr="00F63884" w:rsidRDefault="000931D0" w:rsidP="001D04AF">
            <w:pPr>
              <w:pStyle w:val="Text"/>
            </w:pPr>
            <w:r w:rsidRPr="00F63884">
              <w:t>di</w:t>
            </w:r>
          </w:p>
        </w:tc>
        <w:tc>
          <w:tcPr>
            <w:tcW w:w="651" w:type="dxa"/>
            <w:shd w:val="clear" w:color="auto" w:fill="auto"/>
          </w:tcPr>
          <w:p w14:paraId="785CC665" w14:textId="77777777" w:rsidR="000931D0" w:rsidRPr="00F63884" w:rsidRDefault="000931D0" w:rsidP="001D04AF">
            <w:pPr>
              <w:pStyle w:val="Text"/>
            </w:pPr>
            <w:r w:rsidRPr="00F63884">
              <w:t>ruma</w:t>
            </w:r>
          </w:p>
        </w:tc>
        <w:tc>
          <w:tcPr>
            <w:tcW w:w="740" w:type="dxa"/>
            <w:shd w:val="clear" w:color="auto" w:fill="auto"/>
          </w:tcPr>
          <w:p w14:paraId="1A34043C" w14:textId="77777777" w:rsidR="000931D0" w:rsidRPr="00F63884" w:rsidRDefault="000931D0" w:rsidP="001D04AF">
            <w:pPr>
              <w:pStyle w:val="Text"/>
            </w:pPr>
            <w:r w:rsidRPr="00F63884">
              <w:t>tinggal</w:t>
            </w:r>
          </w:p>
        </w:tc>
        <w:tc>
          <w:tcPr>
            <w:tcW w:w="361" w:type="dxa"/>
            <w:shd w:val="clear" w:color="auto" w:fill="auto"/>
          </w:tcPr>
          <w:p w14:paraId="589328DE" w14:textId="77777777" w:rsidR="000931D0" w:rsidRPr="00F63884" w:rsidRDefault="000931D0" w:rsidP="001D04AF">
            <w:pPr>
              <w:pStyle w:val="Text"/>
            </w:pPr>
            <w:r w:rsidRPr="00F63884">
              <w:t>di</w:t>
            </w:r>
          </w:p>
        </w:tc>
      </w:tr>
      <w:tr w:rsidR="00AC23C4" w:rsidRPr="00F63884" w14:paraId="7825AFCA" w14:textId="77777777" w:rsidTr="00AC23C4">
        <w:tc>
          <w:tcPr>
            <w:tcW w:w="708" w:type="dxa"/>
            <w:shd w:val="clear" w:color="auto" w:fill="auto"/>
          </w:tcPr>
          <w:p w14:paraId="5E4F5996" w14:textId="77777777" w:rsidR="000931D0" w:rsidRPr="00243B92" w:rsidRDefault="000931D0" w:rsidP="001D04AF">
            <w:pPr>
              <w:pStyle w:val="GlossEng2ptafter"/>
            </w:pPr>
          </w:p>
        </w:tc>
        <w:tc>
          <w:tcPr>
            <w:tcW w:w="425" w:type="dxa"/>
            <w:shd w:val="clear" w:color="auto" w:fill="auto"/>
          </w:tcPr>
          <w:p w14:paraId="252CAFB4" w14:textId="77777777" w:rsidR="000931D0" w:rsidRPr="00F63884" w:rsidRDefault="000931D0" w:rsidP="001D04AF">
            <w:pPr>
              <w:pStyle w:val="GlossEng2ptafter"/>
            </w:pPr>
          </w:p>
        </w:tc>
        <w:tc>
          <w:tcPr>
            <w:tcW w:w="1145" w:type="dxa"/>
            <w:shd w:val="clear" w:color="auto" w:fill="auto"/>
          </w:tcPr>
          <w:p w14:paraId="3E5D488F" w14:textId="77777777" w:rsidR="000931D0" w:rsidRPr="00F63884" w:rsidRDefault="000931D0" w:rsidP="001D04AF">
            <w:pPr>
              <w:pStyle w:val="GlossEng2ptafter"/>
            </w:pPr>
          </w:p>
        </w:tc>
        <w:tc>
          <w:tcPr>
            <w:tcW w:w="529" w:type="dxa"/>
            <w:shd w:val="clear" w:color="auto" w:fill="auto"/>
          </w:tcPr>
          <w:p w14:paraId="1BB56A52" w14:textId="77777777" w:rsidR="000931D0" w:rsidRPr="00F63884" w:rsidRDefault="000931D0" w:rsidP="001D04AF">
            <w:pPr>
              <w:pStyle w:val="GlossEng2ptafter"/>
            </w:pPr>
            <w:r w:rsidRPr="00F63884">
              <w:t>if</w:t>
            </w:r>
          </w:p>
        </w:tc>
        <w:tc>
          <w:tcPr>
            <w:tcW w:w="573" w:type="dxa"/>
            <w:gridSpan w:val="2"/>
            <w:shd w:val="clear" w:color="auto" w:fill="auto"/>
          </w:tcPr>
          <w:p w14:paraId="19BC9380" w14:textId="77777777" w:rsidR="000931D0" w:rsidRPr="00230842" w:rsidRDefault="000931D0" w:rsidP="001D04AF">
            <w:pPr>
              <w:pStyle w:val="GlossEng"/>
            </w:pPr>
            <w:r w:rsidRPr="00230842">
              <w:t>want</w:t>
            </w:r>
          </w:p>
        </w:tc>
        <w:tc>
          <w:tcPr>
            <w:tcW w:w="740" w:type="dxa"/>
            <w:gridSpan w:val="3"/>
            <w:shd w:val="clear" w:color="auto" w:fill="auto"/>
          </w:tcPr>
          <w:p w14:paraId="72734274" w14:textId="77777777" w:rsidR="000931D0" w:rsidRPr="00F63884" w:rsidRDefault="000931D0" w:rsidP="001D04AF">
            <w:pPr>
              <w:pStyle w:val="GlossEng2ptafter"/>
            </w:pPr>
            <w:r w:rsidRPr="00F63884">
              <w:t>stay</w:t>
            </w:r>
          </w:p>
        </w:tc>
        <w:tc>
          <w:tcPr>
            <w:tcW w:w="360" w:type="dxa"/>
            <w:shd w:val="clear" w:color="auto" w:fill="auto"/>
          </w:tcPr>
          <w:p w14:paraId="4AC95BBE" w14:textId="77777777" w:rsidR="000931D0" w:rsidRPr="00F63884" w:rsidRDefault="000931D0" w:rsidP="001D04AF">
            <w:pPr>
              <w:pStyle w:val="GlossEng2ptafter"/>
            </w:pPr>
            <w:r>
              <w:t>at</w:t>
            </w:r>
          </w:p>
        </w:tc>
        <w:tc>
          <w:tcPr>
            <w:tcW w:w="651" w:type="dxa"/>
            <w:shd w:val="clear" w:color="auto" w:fill="auto"/>
          </w:tcPr>
          <w:p w14:paraId="29D16EC0" w14:textId="77777777" w:rsidR="000931D0" w:rsidRPr="00F63884" w:rsidRDefault="000931D0" w:rsidP="001D04AF">
            <w:pPr>
              <w:pStyle w:val="GlossEng2ptafter"/>
            </w:pPr>
            <w:r w:rsidRPr="00F63884">
              <w:t>house</w:t>
            </w:r>
          </w:p>
        </w:tc>
        <w:tc>
          <w:tcPr>
            <w:tcW w:w="740" w:type="dxa"/>
            <w:shd w:val="clear" w:color="auto" w:fill="auto"/>
          </w:tcPr>
          <w:p w14:paraId="629296B6" w14:textId="77777777" w:rsidR="000931D0" w:rsidRPr="00F63884" w:rsidRDefault="000931D0" w:rsidP="001D04AF">
            <w:pPr>
              <w:pStyle w:val="GlossEng2ptafter"/>
            </w:pPr>
            <w:r w:rsidRPr="00F63884">
              <w:t>stay</w:t>
            </w:r>
          </w:p>
        </w:tc>
        <w:tc>
          <w:tcPr>
            <w:tcW w:w="361" w:type="dxa"/>
            <w:shd w:val="clear" w:color="auto" w:fill="auto"/>
          </w:tcPr>
          <w:p w14:paraId="2CACB197" w14:textId="77777777" w:rsidR="000931D0" w:rsidRPr="00F63884" w:rsidRDefault="000931D0" w:rsidP="001D04AF">
            <w:pPr>
              <w:pStyle w:val="GlossEng2ptafter"/>
            </w:pPr>
            <w:r>
              <w:t>at</w:t>
            </w:r>
          </w:p>
        </w:tc>
      </w:tr>
      <w:tr w:rsidR="00AC23C4" w:rsidRPr="00F63884" w14:paraId="78874571" w14:textId="77777777" w:rsidTr="00AC23C4">
        <w:trPr>
          <w:gridAfter w:val="5"/>
          <w:wAfter w:w="2260" w:type="dxa"/>
        </w:trPr>
        <w:tc>
          <w:tcPr>
            <w:tcW w:w="708" w:type="dxa"/>
            <w:shd w:val="clear" w:color="auto" w:fill="auto"/>
          </w:tcPr>
          <w:p w14:paraId="58D5D297" w14:textId="77777777" w:rsidR="000931D0" w:rsidRPr="00243B92" w:rsidRDefault="000931D0" w:rsidP="001D04AF">
            <w:pPr>
              <w:pStyle w:val="O0Nwnext"/>
            </w:pPr>
          </w:p>
        </w:tc>
        <w:tc>
          <w:tcPr>
            <w:tcW w:w="425" w:type="dxa"/>
            <w:shd w:val="clear" w:color="auto" w:fill="auto"/>
          </w:tcPr>
          <w:p w14:paraId="1DFCCE96" w14:textId="77777777" w:rsidR="000931D0" w:rsidRDefault="000931D0" w:rsidP="001D04AF">
            <w:pPr>
              <w:pStyle w:val="O0Nwnext"/>
            </w:pPr>
          </w:p>
        </w:tc>
        <w:tc>
          <w:tcPr>
            <w:tcW w:w="1145" w:type="dxa"/>
            <w:shd w:val="clear" w:color="auto" w:fill="auto"/>
          </w:tcPr>
          <w:p w14:paraId="068E2145" w14:textId="77777777" w:rsidR="000931D0" w:rsidRPr="00F63884" w:rsidRDefault="000931D0" w:rsidP="001D04AF">
            <w:pPr>
              <w:pStyle w:val="Text"/>
            </w:pPr>
          </w:p>
        </w:tc>
        <w:tc>
          <w:tcPr>
            <w:tcW w:w="651" w:type="dxa"/>
            <w:gridSpan w:val="2"/>
            <w:shd w:val="clear" w:color="auto" w:fill="auto"/>
          </w:tcPr>
          <w:p w14:paraId="159F0034" w14:textId="77777777" w:rsidR="000931D0" w:rsidRPr="00F63884" w:rsidRDefault="000931D0" w:rsidP="001D04AF">
            <w:pPr>
              <w:pStyle w:val="Text"/>
            </w:pPr>
            <w:r w:rsidRPr="00F63884">
              <w:t>ruma</w:t>
            </w:r>
          </w:p>
        </w:tc>
        <w:tc>
          <w:tcPr>
            <w:tcW w:w="759" w:type="dxa"/>
            <w:gridSpan w:val="2"/>
            <w:shd w:val="clear" w:color="auto" w:fill="auto"/>
          </w:tcPr>
          <w:p w14:paraId="0FD77DD8" w14:textId="77777777" w:rsidR="000931D0" w:rsidRPr="00F63884" w:rsidRDefault="000931D0" w:rsidP="001D04AF">
            <w:pPr>
              <w:pStyle w:val="Text"/>
            </w:pPr>
            <w:r>
              <w:t>sini</w:t>
            </w:r>
          </w:p>
        </w:tc>
        <w:tc>
          <w:tcPr>
            <w:tcW w:w="284" w:type="dxa"/>
            <w:shd w:val="clear" w:color="auto" w:fill="auto"/>
          </w:tcPr>
          <w:p w14:paraId="59038EB9" w14:textId="77777777" w:rsidR="000931D0" w:rsidRPr="00F63884" w:rsidRDefault="000931D0" w:rsidP="001D04AF">
            <w:pPr>
              <w:pStyle w:val="Text"/>
            </w:pPr>
            <w:r>
              <w:t>…</w:t>
            </w:r>
          </w:p>
        </w:tc>
      </w:tr>
      <w:tr w:rsidR="00AC23C4" w:rsidRPr="00F63884" w14:paraId="53F03B64" w14:textId="77777777" w:rsidTr="00AC23C4">
        <w:trPr>
          <w:gridAfter w:val="5"/>
          <w:wAfter w:w="2260" w:type="dxa"/>
        </w:trPr>
        <w:tc>
          <w:tcPr>
            <w:tcW w:w="708" w:type="dxa"/>
            <w:shd w:val="clear" w:color="auto" w:fill="auto"/>
          </w:tcPr>
          <w:p w14:paraId="787FF203" w14:textId="77777777" w:rsidR="000931D0" w:rsidRPr="00243B92" w:rsidRDefault="000931D0" w:rsidP="001D04AF">
            <w:pPr>
              <w:pStyle w:val="GlossEng2ptafter"/>
            </w:pPr>
          </w:p>
        </w:tc>
        <w:tc>
          <w:tcPr>
            <w:tcW w:w="425" w:type="dxa"/>
            <w:shd w:val="clear" w:color="auto" w:fill="auto"/>
          </w:tcPr>
          <w:p w14:paraId="5F7467EE" w14:textId="77777777" w:rsidR="000931D0" w:rsidRPr="00F63884" w:rsidRDefault="000931D0" w:rsidP="001D04AF">
            <w:pPr>
              <w:pStyle w:val="GlossEng2ptafter"/>
            </w:pPr>
          </w:p>
        </w:tc>
        <w:tc>
          <w:tcPr>
            <w:tcW w:w="1145" w:type="dxa"/>
            <w:shd w:val="clear" w:color="auto" w:fill="auto"/>
          </w:tcPr>
          <w:p w14:paraId="0FC405A2" w14:textId="77777777" w:rsidR="000931D0" w:rsidRPr="00F63884" w:rsidRDefault="000931D0" w:rsidP="001D04AF">
            <w:pPr>
              <w:pStyle w:val="GlossEng2ptafter"/>
            </w:pPr>
          </w:p>
        </w:tc>
        <w:tc>
          <w:tcPr>
            <w:tcW w:w="651" w:type="dxa"/>
            <w:gridSpan w:val="2"/>
            <w:shd w:val="clear" w:color="auto" w:fill="auto"/>
          </w:tcPr>
          <w:p w14:paraId="6E18C81A" w14:textId="77777777" w:rsidR="000931D0" w:rsidRPr="00F63884" w:rsidRDefault="000931D0" w:rsidP="001D04AF">
            <w:pPr>
              <w:pStyle w:val="GlossEng2ptafter"/>
            </w:pPr>
            <w:r w:rsidRPr="00F63884">
              <w:t>house</w:t>
            </w:r>
          </w:p>
        </w:tc>
        <w:tc>
          <w:tcPr>
            <w:tcW w:w="759" w:type="dxa"/>
            <w:gridSpan w:val="2"/>
            <w:shd w:val="clear" w:color="auto" w:fill="auto"/>
          </w:tcPr>
          <w:p w14:paraId="47C18CC0" w14:textId="77777777" w:rsidR="000931D0" w:rsidRPr="0099608C" w:rsidRDefault="000931D0" w:rsidP="001D04AF">
            <w:pPr>
              <w:pStyle w:val="GlossEng2ptafter"/>
              <w:rPr>
                <w:rStyle w:val="ChSmallCaps"/>
              </w:rPr>
            </w:pPr>
            <w:r w:rsidRPr="0099608C">
              <w:rPr>
                <w:rStyle w:val="ChSmallCaps"/>
              </w:rPr>
              <w:t>l.prox</w:t>
            </w:r>
          </w:p>
        </w:tc>
        <w:tc>
          <w:tcPr>
            <w:tcW w:w="284" w:type="dxa"/>
            <w:shd w:val="clear" w:color="auto" w:fill="auto"/>
          </w:tcPr>
          <w:p w14:paraId="67416C9A" w14:textId="77777777" w:rsidR="000931D0" w:rsidRPr="00F63884" w:rsidRDefault="000931D0" w:rsidP="001D04AF">
            <w:pPr>
              <w:pStyle w:val="GlossEng2ptafter"/>
            </w:pPr>
          </w:p>
        </w:tc>
      </w:tr>
    </w:tbl>
    <w:p w14:paraId="4223574D" w14:textId="5DFEA0F1" w:rsidR="000931D0" w:rsidRDefault="000931D0" w:rsidP="000931D0">
      <w:pPr>
        <w:pStyle w:val="FreeTranslIndent-2cmEng"/>
      </w:pPr>
      <w:r>
        <w:t xml:space="preserve">Older sister: </w:t>
      </w:r>
      <w:r w:rsidR="00B7093A">
        <w:t>‘</w:t>
      </w:r>
      <w:r w:rsidRPr="00F63884">
        <w:t xml:space="preserve">if (you) want to stay at the house, stay </w:t>
      </w:r>
      <w:r>
        <w:t>home …</w:t>
      </w:r>
      <w:r w:rsidR="00B7093A">
        <w:t>’</w:t>
      </w:r>
    </w:p>
    <w:tbl>
      <w:tblPr>
        <w:tblW w:w="3294" w:type="dxa"/>
        <w:tblCellMar>
          <w:left w:w="42" w:type="dxa"/>
          <w:right w:w="42" w:type="dxa"/>
        </w:tblCellMar>
        <w:tblLook w:val="01E0" w:firstRow="1" w:lastRow="1" w:firstColumn="1" w:lastColumn="1" w:noHBand="0" w:noVBand="0"/>
      </w:tblPr>
      <w:tblGrid>
        <w:gridCol w:w="706"/>
        <w:gridCol w:w="425"/>
        <w:gridCol w:w="1412"/>
        <w:gridCol w:w="751"/>
      </w:tblGrid>
      <w:tr w:rsidR="000931D0" w:rsidRPr="00F63884" w14:paraId="5DB990E9" w14:textId="77777777" w:rsidTr="00AC23C4">
        <w:tc>
          <w:tcPr>
            <w:tcW w:w="706" w:type="dxa"/>
            <w:shd w:val="clear" w:color="auto" w:fill="auto"/>
          </w:tcPr>
          <w:p w14:paraId="60D8F4FF" w14:textId="77777777" w:rsidR="000931D0" w:rsidRPr="00243B92" w:rsidRDefault="000931D0" w:rsidP="003572AE">
            <w:pPr>
              <w:pStyle w:val="O0Nwnext"/>
            </w:pPr>
          </w:p>
        </w:tc>
        <w:bookmarkStart w:id="3380" w:name="_Ref320524762"/>
        <w:bookmarkEnd w:id="3380"/>
        <w:tc>
          <w:tcPr>
            <w:tcW w:w="425" w:type="dxa"/>
            <w:shd w:val="clear" w:color="auto" w:fill="auto"/>
          </w:tcPr>
          <w:p w14:paraId="7E3BB42C" w14:textId="77777777" w:rsidR="000931D0" w:rsidRPr="00243B92" w:rsidRDefault="000931D0" w:rsidP="001D04AF">
            <w:pPr>
              <w:pStyle w:val="O0Nwnext"/>
            </w:pPr>
            <w:r w:rsidRPr="00482461">
              <w:fldChar w:fldCharType="begin"/>
            </w:r>
            <w:r w:rsidRPr="00482461">
              <w:instrText xml:space="preserve"> LISTNUM  NumberDefault \l 8 </w:instrText>
            </w:r>
            <w:r w:rsidRPr="00482461">
              <w:fldChar w:fldCharType="end">
                <w:numberingChange w:id="3381" w:author="Angela Kluge" w:date="2014-11-11T13:29:00Z" w:original="c."/>
              </w:fldChar>
            </w:r>
          </w:p>
        </w:tc>
        <w:tc>
          <w:tcPr>
            <w:tcW w:w="1412" w:type="dxa"/>
            <w:shd w:val="clear" w:color="auto" w:fill="auto"/>
          </w:tcPr>
          <w:p w14:paraId="537BFE82" w14:textId="77777777" w:rsidR="000931D0" w:rsidRPr="00F63884" w:rsidRDefault="00721B1B" w:rsidP="001D04AF">
            <w:pPr>
              <w:pStyle w:val="Text"/>
            </w:pPr>
            <w:r>
              <w:t xml:space="preserve">Younger </w:t>
            </w:r>
            <w:r w:rsidR="000931D0">
              <w:t>sister</w:t>
            </w:r>
            <w:r w:rsidR="000931D0" w:rsidRPr="00F63884">
              <w:t>:</w:t>
            </w:r>
          </w:p>
        </w:tc>
        <w:tc>
          <w:tcPr>
            <w:tcW w:w="751" w:type="dxa"/>
            <w:shd w:val="clear" w:color="auto" w:fill="auto"/>
          </w:tcPr>
          <w:p w14:paraId="56DFAB40" w14:textId="77777777" w:rsidR="000931D0" w:rsidRPr="00F63884" w:rsidRDefault="003572AE" w:rsidP="001D04AF">
            <w:pPr>
              <w:pStyle w:val="Text"/>
            </w:pPr>
            <w:r>
              <w:t>knapa</w:t>
            </w:r>
            <w:r w:rsidR="00CD3345">
              <w:t>?</w:t>
            </w:r>
          </w:p>
        </w:tc>
      </w:tr>
      <w:tr w:rsidR="000931D0" w:rsidRPr="00F63884" w14:paraId="4AFE1E45" w14:textId="77777777" w:rsidTr="00AC23C4">
        <w:tc>
          <w:tcPr>
            <w:tcW w:w="706" w:type="dxa"/>
            <w:shd w:val="clear" w:color="auto" w:fill="auto"/>
          </w:tcPr>
          <w:p w14:paraId="32F9329B" w14:textId="77777777" w:rsidR="000931D0" w:rsidRPr="00243B92" w:rsidRDefault="000931D0" w:rsidP="001D04AF">
            <w:pPr>
              <w:pStyle w:val="GlossEng2ptafter"/>
            </w:pPr>
          </w:p>
        </w:tc>
        <w:tc>
          <w:tcPr>
            <w:tcW w:w="425" w:type="dxa"/>
            <w:shd w:val="clear" w:color="auto" w:fill="auto"/>
          </w:tcPr>
          <w:p w14:paraId="1D1736BB" w14:textId="77777777" w:rsidR="000931D0" w:rsidRPr="00F63884" w:rsidRDefault="000931D0" w:rsidP="001D04AF">
            <w:pPr>
              <w:pStyle w:val="GlossEng2ptafter"/>
            </w:pPr>
          </w:p>
        </w:tc>
        <w:tc>
          <w:tcPr>
            <w:tcW w:w="1412" w:type="dxa"/>
            <w:shd w:val="clear" w:color="auto" w:fill="auto"/>
          </w:tcPr>
          <w:p w14:paraId="1E9B7648" w14:textId="77777777" w:rsidR="000931D0" w:rsidRPr="00F63884" w:rsidRDefault="000931D0" w:rsidP="001D04AF">
            <w:pPr>
              <w:pStyle w:val="GlossEng2ptafter"/>
            </w:pPr>
          </w:p>
        </w:tc>
        <w:tc>
          <w:tcPr>
            <w:tcW w:w="751" w:type="dxa"/>
            <w:shd w:val="clear" w:color="auto" w:fill="auto"/>
          </w:tcPr>
          <w:p w14:paraId="4D157389" w14:textId="77777777" w:rsidR="000931D0" w:rsidRPr="00F63884" w:rsidRDefault="00CD3345" w:rsidP="001D04AF">
            <w:pPr>
              <w:pStyle w:val="GlossEng2ptafter"/>
            </w:pPr>
            <w:r>
              <w:t>w</w:t>
            </w:r>
            <w:r w:rsidR="000931D0" w:rsidRPr="00F63884">
              <w:t>hy</w:t>
            </w:r>
          </w:p>
        </w:tc>
      </w:tr>
    </w:tbl>
    <w:p w14:paraId="11DC0C32" w14:textId="276ADCB4" w:rsidR="000931D0" w:rsidRDefault="000931D0" w:rsidP="000931D0">
      <w:pPr>
        <w:pStyle w:val="FreeTranslIndent-2cmEng"/>
      </w:pPr>
      <w:r>
        <w:t xml:space="preserve">Young sister: </w:t>
      </w:r>
      <w:r w:rsidR="00B7093A">
        <w:t>‘</w:t>
      </w:r>
      <w:r w:rsidRPr="00F63884">
        <w:t>why?</w:t>
      </w:r>
      <w:r w:rsidR="00B7093A">
        <w:t>’</w:t>
      </w:r>
    </w:p>
    <w:tbl>
      <w:tblPr>
        <w:tblW w:w="6670" w:type="dxa"/>
        <w:tblCellMar>
          <w:left w:w="42" w:type="dxa"/>
          <w:right w:w="42" w:type="dxa"/>
        </w:tblCellMar>
        <w:tblLook w:val="01E0" w:firstRow="1" w:lastRow="1" w:firstColumn="1" w:lastColumn="1" w:noHBand="0" w:noVBand="0"/>
      </w:tblPr>
      <w:tblGrid>
        <w:gridCol w:w="706"/>
        <w:gridCol w:w="425"/>
        <w:gridCol w:w="1145"/>
        <w:gridCol w:w="718"/>
        <w:gridCol w:w="718"/>
        <w:gridCol w:w="706"/>
        <w:gridCol w:w="573"/>
        <w:gridCol w:w="595"/>
        <w:gridCol w:w="1084"/>
      </w:tblGrid>
      <w:tr w:rsidR="00AC23C4" w:rsidRPr="00F63884" w14:paraId="25B8301E" w14:textId="77777777" w:rsidTr="00AC23C4">
        <w:tc>
          <w:tcPr>
            <w:tcW w:w="706" w:type="dxa"/>
            <w:shd w:val="clear" w:color="auto" w:fill="auto"/>
          </w:tcPr>
          <w:p w14:paraId="41CC8672" w14:textId="77777777" w:rsidR="000931D0" w:rsidRPr="00243B92" w:rsidRDefault="000931D0" w:rsidP="001D04AF">
            <w:pPr>
              <w:pStyle w:val="O0Nwnext"/>
            </w:pPr>
          </w:p>
        </w:tc>
        <w:bookmarkStart w:id="3382" w:name="_Ref320524763"/>
        <w:bookmarkEnd w:id="3382"/>
        <w:tc>
          <w:tcPr>
            <w:tcW w:w="425" w:type="dxa"/>
            <w:shd w:val="clear" w:color="auto" w:fill="auto"/>
          </w:tcPr>
          <w:p w14:paraId="5E4EAAAA" w14:textId="77777777" w:rsidR="000931D0" w:rsidRPr="00243B92" w:rsidRDefault="000931D0" w:rsidP="001D04AF">
            <w:pPr>
              <w:pStyle w:val="O0Nwnext"/>
            </w:pPr>
            <w:r w:rsidRPr="00482461">
              <w:fldChar w:fldCharType="begin"/>
            </w:r>
            <w:r w:rsidRPr="00482461">
              <w:instrText xml:space="preserve"> LISTNUM  NumberDefault \l 8 </w:instrText>
            </w:r>
            <w:r w:rsidRPr="00482461">
              <w:fldChar w:fldCharType="end">
                <w:numberingChange w:id="3383" w:author="Angela Kluge" w:date="2014-02-08T11:40:00Z" w:original="d."/>
              </w:fldChar>
            </w:r>
          </w:p>
        </w:tc>
        <w:tc>
          <w:tcPr>
            <w:tcW w:w="1145" w:type="dxa"/>
            <w:shd w:val="clear" w:color="auto" w:fill="auto"/>
          </w:tcPr>
          <w:p w14:paraId="0AF62124" w14:textId="77777777" w:rsidR="000931D0" w:rsidRPr="00F63884" w:rsidRDefault="000931D0" w:rsidP="001D04AF">
            <w:pPr>
              <w:pStyle w:val="Text"/>
            </w:pPr>
            <w:r>
              <w:t>Older sister</w:t>
            </w:r>
            <w:r w:rsidRPr="00F63884">
              <w:t>:</w:t>
            </w:r>
          </w:p>
        </w:tc>
        <w:tc>
          <w:tcPr>
            <w:tcW w:w="718" w:type="dxa"/>
            <w:shd w:val="clear" w:color="auto" w:fill="auto"/>
          </w:tcPr>
          <w:p w14:paraId="1F620C57" w14:textId="77777777" w:rsidR="000931D0" w:rsidRPr="00F63884" w:rsidRDefault="000931D0" w:rsidP="001D04AF">
            <w:pPr>
              <w:pStyle w:val="Text"/>
            </w:pPr>
            <w:r w:rsidRPr="00F63884">
              <w:t>oran</w:t>
            </w:r>
            <w:r>
              <w:t>g</w:t>
            </w:r>
          </w:p>
        </w:tc>
        <w:tc>
          <w:tcPr>
            <w:tcW w:w="718" w:type="dxa"/>
            <w:shd w:val="clear" w:color="auto" w:fill="auto"/>
          </w:tcPr>
          <w:p w14:paraId="0F802A2B" w14:textId="77777777" w:rsidR="000931D0" w:rsidRPr="00C765AA" w:rsidRDefault="000931D0" w:rsidP="001D04AF">
            <w:pPr>
              <w:pStyle w:val="Text"/>
              <w:rPr>
                <w:rStyle w:val="ChBlueBold"/>
              </w:rPr>
            </w:pPr>
            <w:r w:rsidRPr="00C765AA">
              <w:rPr>
                <w:rStyle w:val="ChBlueBold"/>
              </w:rPr>
              <w:t>jal</w:t>
            </w:r>
            <w:r>
              <w:rPr>
                <w:rStyle w:val="ChBlueBold"/>
              </w:rPr>
              <w:t>an</w:t>
            </w:r>
            <w:r w:rsidR="00CE19EF">
              <w:rPr>
                <w:rStyle w:val="ChBlueBold"/>
              </w:rPr>
              <w:t>g</w:t>
            </w:r>
          </w:p>
        </w:tc>
        <w:tc>
          <w:tcPr>
            <w:tcW w:w="706" w:type="dxa"/>
            <w:shd w:val="clear" w:color="auto" w:fill="auto"/>
          </w:tcPr>
          <w:p w14:paraId="42DE6ED1" w14:textId="77777777" w:rsidR="000931D0" w:rsidRPr="00C765AA" w:rsidRDefault="000931D0" w:rsidP="001D04AF">
            <w:pPr>
              <w:pStyle w:val="Text"/>
              <w:rPr>
                <w:rStyle w:val="ChBlueBold"/>
              </w:rPr>
            </w:pPr>
            <w:r w:rsidRPr="00C765AA">
              <w:rPr>
                <w:rStyle w:val="ChBlueBold"/>
              </w:rPr>
              <w:t>itu</w:t>
            </w:r>
          </w:p>
        </w:tc>
        <w:tc>
          <w:tcPr>
            <w:tcW w:w="573" w:type="dxa"/>
            <w:shd w:val="clear" w:color="auto" w:fill="auto"/>
          </w:tcPr>
          <w:p w14:paraId="6A4E0E6E" w14:textId="77777777" w:rsidR="000931D0" w:rsidRPr="00F63884" w:rsidRDefault="000931D0" w:rsidP="001D04AF">
            <w:pPr>
              <w:pStyle w:val="Text"/>
            </w:pPr>
            <w:r w:rsidRPr="00F63884">
              <w:t>mo</w:t>
            </w:r>
          </w:p>
        </w:tc>
        <w:tc>
          <w:tcPr>
            <w:tcW w:w="595" w:type="dxa"/>
            <w:shd w:val="clear" w:color="auto" w:fill="auto"/>
          </w:tcPr>
          <w:p w14:paraId="4F8C8F3E" w14:textId="77777777" w:rsidR="000931D0" w:rsidRPr="00F63884" w:rsidRDefault="000931D0" w:rsidP="001D04AF">
            <w:pPr>
              <w:pStyle w:val="Text"/>
            </w:pPr>
            <w:r w:rsidRPr="00F63884">
              <w:t>pergi</w:t>
            </w:r>
          </w:p>
        </w:tc>
        <w:tc>
          <w:tcPr>
            <w:tcW w:w="1084" w:type="dxa"/>
            <w:shd w:val="clear" w:color="auto" w:fill="auto"/>
          </w:tcPr>
          <w:p w14:paraId="5E600BF9" w14:textId="77777777" w:rsidR="000931D0" w:rsidRPr="00F63884" w:rsidRDefault="000931D0" w:rsidP="001D04AF">
            <w:pPr>
              <w:pStyle w:val="Text"/>
            </w:pPr>
            <w:r w:rsidRPr="00F63884">
              <w:t>sembayang</w:t>
            </w:r>
          </w:p>
        </w:tc>
      </w:tr>
      <w:tr w:rsidR="00AC23C4" w:rsidRPr="00F63884" w14:paraId="6CC00291" w14:textId="77777777" w:rsidTr="00AC23C4">
        <w:tc>
          <w:tcPr>
            <w:tcW w:w="706" w:type="dxa"/>
            <w:shd w:val="clear" w:color="auto" w:fill="auto"/>
          </w:tcPr>
          <w:p w14:paraId="261AAE84" w14:textId="77777777" w:rsidR="000931D0" w:rsidRPr="00243B92" w:rsidRDefault="000931D0" w:rsidP="001D04AF">
            <w:pPr>
              <w:pStyle w:val="GlossEng"/>
            </w:pPr>
          </w:p>
        </w:tc>
        <w:tc>
          <w:tcPr>
            <w:tcW w:w="425" w:type="dxa"/>
            <w:shd w:val="clear" w:color="auto" w:fill="auto"/>
          </w:tcPr>
          <w:p w14:paraId="68A5B998" w14:textId="77777777" w:rsidR="000931D0" w:rsidRPr="00F63884" w:rsidRDefault="000931D0" w:rsidP="001D04AF">
            <w:pPr>
              <w:pStyle w:val="GlossEng"/>
            </w:pPr>
          </w:p>
        </w:tc>
        <w:tc>
          <w:tcPr>
            <w:tcW w:w="1145" w:type="dxa"/>
            <w:shd w:val="clear" w:color="auto" w:fill="auto"/>
          </w:tcPr>
          <w:p w14:paraId="38CDEC89" w14:textId="77777777" w:rsidR="000931D0" w:rsidRPr="00F63884" w:rsidRDefault="000931D0" w:rsidP="001D04AF">
            <w:pPr>
              <w:pStyle w:val="GlossEng"/>
            </w:pPr>
          </w:p>
        </w:tc>
        <w:tc>
          <w:tcPr>
            <w:tcW w:w="718" w:type="dxa"/>
            <w:shd w:val="clear" w:color="auto" w:fill="auto"/>
          </w:tcPr>
          <w:p w14:paraId="4EF82853" w14:textId="77777777" w:rsidR="000931D0" w:rsidRPr="00F63884" w:rsidRDefault="000931D0" w:rsidP="001D04AF">
            <w:pPr>
              <w:pStyle w:val="GlossEng"/>
            </w:pPr>
            <w:r w:rsidRPr="00F63884">
              <w:t>person</w:t>
            </w:r>
          </w:p>
        </w:tc>
        <w:tc>
          <w:tcPr>
            <w:tcW w:w="718" w:type="dxa"/>
            <w:shd w:val="clear" w:color="auto" w:fill="auto"/>
          </w:tcPr>
          <w:p w14:paraId="212FC8DA" w14:textId="77777777" w:rsidR="000931D0" w:rsidRPr="00F63884" w:rsidRDefault="000931D0" w:rsidP="001D04AF">
            <w:pPr>
              <w:pStyle w:val="GlossEng"/>
            </w:pPr>
            <w:r w:rsidRPr="00F63884">
              <w:t>walk</w:t>
            </w:r>
          </w:p>
        </w:tc>
        <w:tc>
          <w:tcPr>
            <w:tcW w:w="706" w:type="dxa"/>
            <w:shd w:val="clear" w:color="auto" w:fill="auto"/>
          </w:tcPr>
          <w:p w14:paraId="41391EB9" w14:textId="77777777" w:rsidR="000931D0" w:rsidRPr="0099608C" w:rsidRDefault="000931D0" w:rsidP="001D04AF">
            <w:pPr>
              <w:pStyle w:val="GlossEng"/>
              <w:rPr>
                <w:rStyle w:val="ChSmallCaps"/>
              </w:rPr>
            </w:pPr>
            <w:r w:rsidRPr="0099608C">
              <w:rPr>
                <w:rStyle w:val="ChSmallCaps"/>
              </w:rPr>
              <w:t>d.dist</w:t>
            </w:r>
          </w:p>
        </w:tc>
        <w:tc>
          <w:tcPr>
            <w:tcW w:w="573" w:type="dxa"/>
            <w:shd w:val="clear" w:color="auto" w:fill="auto"/>
          </w:tcPr>
          <w:p w14:paraId="475C7CA4" w14:textId="77777777" w:rsidR="000931D0" w:rsidRPr="00230842" w:rsidRDefault="000931D0" w:rsidP="001D04AF">
            <w:pPr>
              <w:pStyle w:val="GlossEng"/>
            </w:pPr>
            <w:r w:rsidRPr="00230842">
              <w:t>want</w:t>
            </w:r>
          </w:p>
        </w:tc>
        <w:tc>
          <w:tcPr>
            <w:tcW w:w="595" w:type="dxa"/>
            <w:shd w:val="clear" w:color="auto" w:fill="auto"/>
          </w:tcPr>
          <w:p w14:paraId="42268CD3" w14:textId="77777777" w:rsidR="000931D0" w:rsidRPr="00F63884" w:rsidRDefault="000931D0" w:rsidP="001D04AF">
            <w:pPr>
              <w:pStyle w:val="GlossEng"/>
            </w:pPr>
            <w:r w:rsidRPr="00F63884">
              <w:t>go</w:t>
            </w:r>
          </w:p>
        </w:tc>
        <w:tc>
          <w:tcPr>
            <w:tcW w:w="1084" w:type="dxa"/>
            <w:shd w:val="clear" w:color="auto" w:fill="auto"/>
          </w:tcPr>
          <w:p w14:paraId="5BF54E0C" w14:textId="77777777" w:rsidR="000931D0" w:rsidRPr="00F63884" w:rsidRDefault="000931D0" w:rsidP="001D04AF">
            <w:pPr>
              <w:pStyle w:val="GlossEng"/>
            </w:pPr>
            <w:r w:rsidRPr="00F63884">
              <w:t>worship</w:t>
            </w:r>
          </w:p>
        </w:tc>
      </w:tr>
    </w:tbl>
    <w:p w14:paraId="1D2F5735" w14:textId="69451F11" w:rsidR="000931D0" w:rsidRPr="002B1870" w:rsidRDefault="000931D0" w:rsidP="000931D0">
      <w:pPr>
        <w:pStyle w:val="FreeTranslIndent-2cmEng"/>
      </w:pPr>
      <w:r>
        <w:t xml:space="preserve">Older sister: </w:t>
      </w:r>
      <w:r w:rsidR="00B7093A">
        <w:t>‘</w:t>
      </w:r>
      <w:r w:rsidRPr="00F63884">
        <w:t xml:space="preserve">people </w:t>
      </w:r>
      <w:r>
        <w:t>(</w:t>
      </w:r>
      <w:r w:rsidRPr="00F63884">
        <w:t>doing</w:t>
      </w:r>
      <w:r>
        <w:t>)</w:t>
      </w:r>
      <w:r w:rsidRPr="00F63884">
        <w:t xml:space="preserve"> </w:t>
      </w:r>
      <w:r w:rsidRPr="00C765AA">
        <w:rPr>
          <w:rStyle w:val="ChBlueBold"/>
        </w:rPr>
        <w:t>th</w:t>
      </w:r>
      <w:r>
        <w:rPr>
          <w:rStyle w:val="ChBlueBold"/>
        </w:rPr>
        <w:t>at</w:t>
      </w:r>
      <w:r w:rsidRPr="00C765AA">
        <w:rPr>
          <w:rStyle w:val="ChBlueBold"/>
        </w:rPr>
        <w:t xml:space="preserve"> traveling</w:t>
      </w:r>
      <w:r w:rsidRPr="00F63884">
        <w:t xml:space="preserve"> want to go worship</w:t>
      </w:r>
      <w:r w:rsidR="00B7093A">
        <w:t>’</w:t>
      </w:r>
      <w:r>
        <w:t xml:space="preserve"> </w:t>
      </w:r>
      <w:r>
        <w:rPr>
          <w:rStyle w:val="ExampleSource"/>
        </w:rPr>
        <w:t>[081006-016-Cv.0012-</w:t>
      </w:r>
      <w:r w:rsidRPr="00C765AA">
        <w:rPr>
          <w:rStyle w:val="ExampleSource"/>
        </w:rPr>
        <w:t>0015]</w:t>
      </w:r>
    </w:p>
    <w:p w14:paraId="3C3160B3" w14:textId="77777777" w:rsidR="000931D0" w:rsidRPr="002B1870" w:rsidRDefault="000931D0" w:rsidP="000931D0">
      <w:pPr>
        <w:pStyle w:val="Body0015after"/>
      </w:pPr>
      <w:r>
        <w:t xml:space="preserve">Alternatively, however, one might argue that in </w:t>
      </w:r>
      <w:r>
        <w:fldChar w:fldCharType="begin"/>
      </w:r>
      <w:r>
        <w:instrText xml:space="preserve"> REF _Ref338956123 \h </w:instrText>
      </w:r>
      <w:r>
        <w:fldChar w:fldCharType="separate"/>
      </w:r>
      <w:r w:rsidR="00154D81">
        <w:t>(</w:t>
      </w:r>
      <w:r w:rsidR="00154D81">
        <w:rPr>
          <w:noProof/>
        </w:rPr>
        <w:t>38</w:t>
      </w:r>
      <w:r w:rsidR="00154D81">
        <w:t>)</w:t>
      </w:r>
      <w:r>
        <w:fldChar w:fldCharType="end"/>
      </w:r>
      <w:r>
        <w:t xml:space="preserve"> and </w:t>
      </w:r>
      <w:r>
        <w:fldChar w:fldCharType="begin"/>
      </w:r>
      <w:r>
        <w:instrText xml:space="preserve"> REF _Ref338956124 \h </w:instrText>
      </w:r>
      <w:r>
        <w:fldChar w:fldCharType="separate"/>
      </w:r>
      <w:r w:rsidR="00154D81">
        <w:t>(</w:t>
      </w:r>
      <w:r w:rsidR="00154D81">
        <w:rPr>
          <w:noProof/>
        </w:rPr>
        <w:t>39</w:t>
      </w:r>
      <w:r w:rsidR="00154D81">
        <w:t>)</w:t>
      </w:r>
      <w:r>
        <w:fldChar w:fldCharType="end"/>
      </w:r>
      <w:r>
        <w:t xml:space="preserve"> the demonstratives do not function as participant tracking devices</w:t>
      </w:r>
      <w:r w:rsidR="00EC0618">
        <w:t>,</w:t>
      </w:r>
      <w:r>
        <w:t xml:space="preserve"> but rather signal emotional involvement.</w:t>
      </w:r>
    </w:p>
    <w:p w14:paraId="4D5781B4" w14:textId="77777777" w:rsidR="000931D0" w:rsidRDefault="000931D0" w:rsidP="007F3789">
      <w:pPr>
        <w:pStyle w:val="Heading5"/>
        <w:rPr>
          <w:rFonts w:eastAsia="Arial Unicode MS"/>
        </w:rPr>
      </w:pPr>
      <w:bookmarkStart w:id="3384" w:name="_Ref320520233"/>
      <w:bookmarkStart w:id="3385" w:name="_Toc322502306"/>
      <w:bookmarkStart w:id="3386" w:name="_Toc322502339"/>
      <w:bookmarkStart w:id="3387" w:name="_Toc336335861"/>
      <w:r>
        <w:t xml:space="preserve">Discourse deictic </w:t>
      </w:r>
      <w:r>
        <w:rPr>
          <w:rFonts w:eastAsia="Arial Unicode MS"/>
        </w:rPr>
        <w:t>uses</w:t>
      </w:r>
      <w:bookmarkEnd w:id="3384"/>
      <w:bookmarkEnd w:id="3385"/>
      <w:bookmarkEnd w:id="3386"/>
      <w:bookmarkEnd w:id="3387"/>
    </w:p>
    <w:p w14:paraId="3117A597" w14:textId="271013E2" w:rsidR="000931D0" w:rsidRDefault="008058BF" w:rsidP="008058BF">
      <w:pPr>
        <w:pStyle w:val="Body0000after"/>
      </w:pPr>
      <w:r>
        <w:t xml:space="preserve">The discourse deictic uses of the Papuan Malay demonstratives are demonstrated in </w:t>
      </w:r>
      <w:r>
        <w:fldChar w:fldCharType="begin"/>
      </w:r>
      <w:r>
        <w:instrText xml:space="preserve"> REF _Ref338956125 \h </w:instrText>
      </w:r>
      <w:r>
        <w:fldChar w:fldCharType="separate"/>
      </w:r>
      <w:r w:rsidR="00154D81">
        <w:t>(</w:t>
      </w:r>
      <w:r w:rsidR="00154D81">
        <w:rPr>
          <w:noProof/>
        </w:rPr>
        <w:t>40</w:t>
      </w:r>
      <w:r w:rsidR="00154D81">
        <w:t>)</w:t>
      </w:r>
      <w:r>
        <w:fldChar w:fldCharType="end"/>
      </w:r>
      <w:r>
        <w:rPr>
          <w:rFonts w:eastAsia="Arial Unicode MS"/>
        </w:rPr>
        <w:t xml:space="preserve"> to </w:t>
      </w:r>
      <w:r>
        <w:fldChar w:fldCharType="begin"/>
      </w:r>
      <w:r>
        <w:instrText xml:space="preserve"> REF _Ref338956129 \h </w:instrText>
      </w:r>
      <w:r>
        <w:fldChar w:fldCharType="separate"/>
      </w:r>
      <w:r w:rsidR="00154D81">
        <w:t>(</w:t>
      </w:r>
      <w:r w:rsidR="00154D81">
        <w:rPr>
          <w:noProof/>
        </w:rPr>
        <w:t>44</w:t>
      </w:r>
      <w:r w:rsidR="00154D81">
        <w:t>)</w:t>
      </w:r>
      <w:r>
        <w:fldChar w:fldCharType="end"/>
      </w:r>
      <w:r>
        <w:t xml:space="preserve">. In this use, they are </w:t>
      </w:r>
      <w:r w:rsidR="000931D0">
        <w:t xml:space="preserve">coreferential with a preceding or following proposition. As </w:t>
      </w:r>
      <w:r>
        <w:t xml:space="preserve">shown </w:t>
      </w:r>
      <w:r w:rsidR="000931D0">
        <w:t xml:space="preserve">in </w:t>
      </w:r>
      <w:r w:rsidR="000931D0">
        <w:fldChar w:fldCharType="begin"/>
      </w:r>
      <w:r w:rsidR="000931D0">
        <w:instrText xml:space="preserve"> REF _Ref338956125 \h </w:instrText>
      </w:r>
      <w:r w:rsidR="000931D0">
        <w:fldChar w:fldCharType="separate"/>
      </w:r>
      <w:r w:rsidR="00154D81">
        <w:t>(</w:t>
      </w:r>
      <w:r w:rsidR="00154D81">
        <w:rPr>
          <w:noProof/>
        </w:rPr>
        <w:t>40</w:t>
      </w:r>
      <w:r w:rsidR="00154D81">
        <w:t>)</w:t>
      </w:r>
      <w:r w:rsidR="000931D0">
        <w:fldChar w:fldCharType="end"/>
      </w:r>
      <w:r w:rsidR="000931D0">
        <w:rPr>
          <w:rFonts w:eastAsia="Arial Unicode MS"/>
        </w:rPr>
        <w:t xml:space="preserve"> to </w:t>
      </w:r>
      <w:r w:rsidR="000931D0">
        <w:fldChar w:fldCharType="begin"/>
      </w:r>
      <w:r w:rsidR="000931D0">
        <w:instrText xml:space="preserve"> REF _Ref338956129 \h </w:instrText>
      </w:r>
      <w:r w:rsidR="000931D0">
        <w:fldChar w:fldCharType="separate"/>
      </w:r>
      <w:r w:rsidR="00154D81">
        <w:t>(</w:t>
      </w:r>
      <w:r w:rsidR="00154D81">
        <w:rPr>
          <w:noProof/>
        </w:rPr>
        <w:t>44</w:t>
      </w:r>
      <w:r w:rsidR="00154D81">
        <w:t>)</w:t>
      </w:r>
      <w:r w:rsidR="000931D0">
        <w:fldChar w:fldCharType="end"/>
      </w:r>
      <w:r w:rsidR="000931D0">
        <w:t xml:space="preserve">, </w:t>
      </w:r>
      <w:r>
        <w:t xml:space="preserve">though, </w:t>
      </w:r>
      <w:r w:rsidR="000931D0">
        <w:t xml:space="preserve">only the </w:t>
      </w:r>
      <w:r w:rsidR="000931D0" w:rsidRPr="00F72F9C">
        <w:t xml:space="preserve">pronominally </w:t>
      </w:r>
      <w:r w:rsidR="000931D0">
        <w:t xml:space="preserve">used demonstratives have </w:t>
      </w:r>
      <w:r w:rsidR="000931D0" w:rsidRPr="00F72F9C">
        <w:t>discourse deictic uses.</w:t>
      </w:r>
    </w:p>
    <w:p w14:paraId="73386B78" w14:textId="2AAF635D" w:rsidR="000931D0" w:rsidRDefault="000931D0" w:rsidP="00516196">
      <w:pPr>
        <w:pStyle w:val="Body0505after"/>
      </w:pPr>
      <w:r>
        <w:t xml:space="preserve">Proximal </w:t>
      </w:r>
      <w:r w:rsidRPr="007106DE">
        <w:rPr>
          <w:rStyle w:val="ChItalBold"/>
        </w:rPr>
        <w:t>ini</w:t>
      </w:r>
      <w:r>
        <w:t xml:space="preserve"> </w:t>
      </w:r>
      <w:r w:rsidR="00B7093A">
        <w:t>‘</w:t>
      </w:r>
      <w:r w:rsidRPr="0099608C">
        <w:rPr>
          <w:rStyle w:val="ChSmallCaps"/>
        </w:rPr>
        <w:t>d.prox</w:t>
      </w:r>
      <w:r w:rsidR="00B7093A">
        <w:t>’</w:t>
      </w:r>
      <w:r>
        <w:t xml:space="preserve"> may refer to a preceding statement as in </w:t>
      </w:r>
      <w:r>
        <w:fldChar w:fldCharType="begin"/>
      </w:r>
      <w:r>
        <w:instrText xml:space="preserve"> REF _Ref338956125 \h </w:instrText>
      </w:r>
      <w:r>
        <w:fldChar w:fldCharType="separate"/>
      </w:r>
      <w:r w:rsidR="00154D81">
        <w:t>(</w:t>
      </w:r>
      <w:r w:rsidR="00154D81">
        <w:rPr>
          <w:noProof/>
        </w:rPr>
        <w:t>40</w:t>
      </w:r>
      <w:r w:rsidR="00154D81">
        <w:t>)</w:t>
      </w:r>
      <w:r>
        <w:fldChar w:fldCharType="end"/>
      </w:r>
      <w:r>
        <w:t xml:space="preserve"> or to a following statement as in </w:t>
      </w:r>
      <w:r>
        <w:fldChar w:fldCharType="begin"/>
      </w:r>
      <w:r>
        <w:instrText xml:space="preserve"> REF _Ref338956126 \h </w:instrText>
      </w:r>
      <w:r>
        <w:fldChar w:fldCharType="separate"/>
      </w:r>
      <w:r w:rsidR="00154D81">
        <w:t>(</w:t>
      </w:r>
      <w:r w:rsidR="00154D81">
        <w:rPr>
          <w:noProof/>
        </w:rPr>
        <w:t>41</w:t>
      </w:r>
      <w:r w:rsidR="00154D81">
        <w:t>)</w:t>
      </w:r>
      <w:r>
        <w:fldChar w:fldCharType="end"/>
      </w:r>
      <w:r>
        <w:t>. The example in</w:t>
      </w:r>
      <w:r w:rsidR="00EC0618">
        <w:t xml:space="preserve"> </w:t>
      </w:r>
      <w:r>
        <w:fldChar w:fldCharType="begin"/>
      </w:r>
      <w:r>
        <w:instrText xml:space="preserve"> REF _Ref338956125 \h </w:instrText>
      </w:r>
      <w:r>
        <w:fldChar w:fldCharType="separate"/>
      </w:r>
      <w:r w:rsidR="00154D81">
        <w:t>(</w:t>
      </w:r>
      <w:r w:rsidR="00154D81">
        <w:rPr>
          <w:noProof/>
        </w:rPr>
        <w:t>40</w:t>
      </w:r>
      <w:r w:rsidR="00154D81">
        <w:t>)</w:t>
      </w:r>
      <w:r>
        <w:fldChar w:fldCharType="end"/>
      </w:r>
      <w:r>
        <w:t xml:space="preserve"> is part of a conversation about difficult children. Maintaining that children should be disciplined, the speaker makes a number of suggestions how to do so. Employing short </w:t>
      </w:r>
      <w:r w:rsidRPr="007106DE">
        <w:rPr>
          <w:rStyle w:val="ChItalBold"/>
        </w:rPr>
        <w:t>ini</w:t>
      </w:r>
      <w:r>
        <w:t xml:space="preserve"> </w:t>
      </w:r>
      <w:r w:rsidR="00B7093A">
        <w:t>‘</w:t>
      </w:r>
      <w:r w:rsidRPr="0099608C">
        <w:rPr>
          <w:rStyle w:val="ChSmallCaps"/>
        </w:rPr>
        <w:t>d.prox</w:t>
      </w:r>
      <w:r w:rsidR="00B7093A">
        <w:t>’</w:t>
      </w:r>
      <w:r>
        <w:t xml:space="preserve">, the speaker summarizes her previous statements. Thereby she creates a link to her closing statement that her interlocutor should decide for herself what to make of these suggestions. In </w:t>
      </w:r>
      <w:r>
        <w:fldChar w:fldCharType="begin"/>
      </w:r>
      <w:r>
        <w:instrText xml:space="preserve"> REF _Ref338956126 \h </w:instrText>
      </w:r>
      <w:r>
        <w:fldChar w:fldCharType="separate"/>
      </w:r>
      <w:r w:rsidR="00154D81">
        <w:t>(</w:t>
      </w:r>
      <w:r w:rsidR="00154D81">
        <w:rPr>
          <w:noProof/>
        </w:rPr>
        <w:t>41</w:t>
      </w:r>
      <w:r w:rsidR="00154D81">
        <w:t>)</w:t>
      </w:r>
      <w:r>
        <w:fldChar w:fldCharType="end"/>
      </w:r>
      <w:r>
        <w:t xml:space="preserve">, </w:t>
      </w:r>
      <w:r w:rsidRPr="007106DE">
        <w:rPr>
          <w:rStyle w:val="ChItalBold"/>
        </w:rPr>
        <w:t>ini</w:t>
      </w:r>
      <w:r>
        <w:t xml:space="preserve"> </w:t>
      </w:r>
      <w:r w:rsidR="00B7093A">
        <w:t>‘</w:t>
      </w:r>
      <w:r w:rsidRPr="0099608C">
        <w:rPr>
          <w:rStyle w:val="ChSmallCaps"/>
        </w:rPr>
        <w:t>d.prox</w:t>
      </w:r>
      <w:r w:rsidR="00B7093A">
        <w:t>’</w:t>
      </w:r>
      <w:r>
        <w:t xml:space="preserve"> creates a link to the following direct quote.</w:t>
      </w:r>
    </w:p>
    <w:p w14:paraId="567FBDB9" w14:textId="731F39E5" w:rsidR="000931D0" w:rsidRDefault="000931D0" w:rsidP="000931D0">
      <w:pPr>
        <w:pStyle w:val="ExampleTitle"/>
      </w:pPr>
      <w:r>
        <w:t xml:space="preserve">Discourse deictic uses of </w:t>
      </w:r>
      <w:r w:rsidRPr="007106DE">
        <w:rPr>
          <w:rStyle w:val="ChItalBold"/>
        </w:rPr>
        <w:t>ini</w:t>
      </w:r>
      <w:r>
        <w:t xml:space="preserve"> </w:t>
      </w:r>
      <w:r w:rsidR="00B7093A">
        <w:t>‘</w:t>
      </w:r>
      <w:r w:rsidRPr="0099608C">
        <w:rPr>
          <w:rStyle w:val="ChSmallCaps"/>
        </w:rPr>
        <w:t>d.prox</w:t>
      </w:r>
      <w:r w:rsidR="00B7093A">
        <w:t>’</w:t>
      </w:r>
    </w:p>
    <w:tbl>
      <w:tblPr>
        <w:tblW w:w="5324" w:type="dxa"/>
        <w:tblCellMar>
          <w:left w:w="42" w:type="dxa"/>
          <w:right w:w="42" w:type="dxa"/>
        </w:tblCellMar>
        <w:tblLook w:val="01E0" w:firstRow="1" w:lastRow="1" w:firstColumn="1" w:lastColumn="1" w:noHBand="0" w:noVBand="0"/>
      </w:tblPr>
      <w:tblGrid>
        <w:gridCol w:w="709"/>
        <w:gridCol w:w="284"/>
        <w:gridCol w:w="777"/>
        <w:gridCol w:w="873"/>
        <w:gridCol w:w="495"/>
        <w:gridCol w:w="484"/>
        <w:gridCol w:w="562"/>
        <w:gridCol w:w="856"/>
        <w:gridCol w:w="284"/>
      </w:tblGrid>
      <w:tr w:rsidR="00AC23C4" w:rsidRPr="00414A9C" w14:paraId="05AE0981" w14:textId="77777777" w:rsidTr="00AC23C4">
        <w:tc>
          <w:tcPr>
            <w:tcW w:w="709" w:type="dxa"/>
            <w:shd w:val="clear" w:color="auto" w:fill="auto"/>
          </w:tcPr>
          <w:p w14:paraId="7D9E4808" w14:textId="77777777" w:rsidR="000931D0" w:rsidRPr="00243B92" w:rsidRDefault="000931D0" w:rsidP="001D04AF">
            <w:pPr>
              <w:pStyle w:val="O0Nwnext"/>
            </w:pPr>
            <w:bookmarkStart w:id="3388" w:name="_Ref315712041"/>
            <w:bookmarkStart w:id="3389" w:name="_Ref338956125"/>
            <w:r>
              <w:t>(</w:t>
            </w:r>
            <w:fldSimple w:instr=" SEQ ( \* ARABIC \s 1 ">
              <w:r w:rsidR="00154D81">
                <w:rPr>
                  <w:noProof/>
                </w:rPr>
                <w:t>40</w:t>
              </w:r>
            </w:fldSimple>
            <w:bookmarkEnd w:id="3388"/>
            <w:r>
              <w:t>)</w:t>
            </w:r>
            <w:bookmarkEnd w:id="3389"/>
          </w:p>
        </w:tc>
        <w:tc>
          <w:tcPr>
            <w:tcW w:w="284" w:type="dxa"/>
            <w:shd w:val="clear" w:color="auto" w:fill="auto"/>
          </w:tcPr>
          <w:p w14:paraId="3C3E5557" w14:textId="77777777" w:rsidR="000931D0" w:rsidRPr="00A26012" w:rsidRDefault="000931D0" w:rsidP="001D04AF">
            <w:pPr>
              <w:pStyle w:val="Text"/>
            </w:pPr>
            <w:r>
              <w:t>…</w:t>
            </w:r>
          </w:p>
        </w:tc>
        <w:tc>
          <w:tcPr>
            <w:tcW w:w="777" w:type="dxa"/>
            <w:shd w:val="clear" w:color="auto" w:fill="auto"/>
          </w:tcPr>
          <w:p w14:paraId="3E5CBCF4" w14:textId="77777777" w:rsidR="000931D0" w:rsidRPr="00A52AB0" w:rsidRDefault="000931D0" w:rsidP="001D04AF">
            <w:pPr>
              <w:pStyle w:val="Text"/>
              <w:rPr>
                <w:rStyle w:val="ChBlueBold"/>
              </w:rPr>
            </w:pPr>
            <w:r w:rsidRPr="00A52AB0">
              <w:rPr>
                <w:rStyle w:val="ChBlueBold"/>
              </w:rPr>
              <w:t>ni</w:t>
            </w:r>
          </w:p>
        </w:tc>
        <w:tc>
          <w:tcPr>
            <w:tcW w:w="873" w:type="dxa"/>
            <w:shd w:val="clear" w:color="auto" w:fill="auto"/>
          </w:tcPr>
          <w:p w14:paraId="06C9A806" w14:textId="77777777" w:rsidR="000931D0" w:rsidRPr="00A26012" w:rsidRDefault="000931D0" w:rsidP="001D04AF">
            <w:pPr>
              <w:pStyle w:val="Text"/>
            </w:pPr>
            <w:r w:rsidRPr="00A26012">
              <w:t>usul</w:t>
            </w:r>
          </w:p>
        </w:tc>
        <w:tc>
          <w:tcPr>
            <w:tcW w:w="495" w:type="dxa"/>
            <w:shd w:val="clear" w:color="auto" w:fill="auto"/>
          </w:tcPr>
          <w:p w14:paraId="013F9752" w14:textId="77777777" w:rsidR="000931D0" w:rsidRPr="00A26012" w:rsidRDefault="000931D0" w:rsidP="001D04AF">
            <w:pPr>
              <w:pStyle w:val="Text"/>
            </w:pPr>
            <w:r w:rsidRPr="00A26012">
              <w:t>saja</w:t>
            </w:r>
          </w:p>
        </w:tc>
        <w:tc>
          <w:tcPr>
            <w:tcW w:w="484" w:type="dxa"/>
            <w:shd w:val="clear" w:color="auto" w:fill="auto"/>
          </w:tcPr>
          <w:p w14:paraId="7F9CCD8C" w14:textId="77777777" w:rsidR="000931D0" w:rsidRPr="00A26012" w:rsidRDefault="000931D0" w:rsidP="001D04AF">
            <w:pPr>
              <w:pStyle w:val="Text"/>
            </w:pPr>
            <w:r w:rsidRPr="00A26012">
              <w:t>jadi</w:t>
            </w:r>
          </w:p>
        </w:tc>
        <w:tc>
          <w:tcPr>
            <w:tcW w:w="562" w:type="dxa"/>
            <w:shd w:val="clear" w:color="auto" w:fill="auto"/>
          </w:tcPr>
          <w:p w14:paraId="3D866CDF" w14:textId="77777777" w:rsidR="000931D0" w:rsidRPr="00A26012" w:rsidRDefault="000931D0" w:rsidP="001D04AF">
            <w:pPr>
              <w:pStyle w:val="Text"/>
            </w:pPr>
            <w:r w:rsidRPr="00A26012">
              <w:t>kaka</w:t>
            </w:r>
          </w:p>
        </w:tc>
        <w:tc>
          <w:tcPr>
            <w:tcW w:w="856" w:type="dxa"/>
            <w:shd w:val="clear" w:color="auto" w:fill="auto"/>
          </w:tcPr>
          <w:p w14:paraId="690B7383" w14:textId="77777777" w:rsidR="000931D0" w:rsidRPr="00A26012" w:rsidRDefault="000931D0" w:rsidP="001D04AF">
            <w:pPr>
              <w:pStyle w:val="Text"/>
            </w:pPr>
            <w:r>
              <w:t>sendiri</w:t>
            </w:r>
          </w:p>
        </w:tc>
        <w:tc>
          <w:tcPr>
            <w:tcW w:w="284" w:type="dxa"/>
            <w:shd w:val="clear" w:color="auto" w:fill="auto"/>
          </w:tcPr>
          <w:p w14:paraId="775B53E2" w14:textId="77777777" w:rsidR="000931D0" w:rsidRPr="00A26012" w:rsidRDefault="000931D0" w:rsidP="001D04AF">
            <w:pPr>
              <w:pStyle w:val="Text"/>
            </w:pPr>
            <w:r>
              <w:t>…</w:t>
            </w:r>
          </w:p>
        </w:tc>
      </w:tr>
      <w:tr w:rsidR="00AC23C4" w:rsidRPr="00AC23C4" w14:paraId="0EDA9E49" w14:textId="77777777" w:rsidTr="00AC23C4">
        <w:tc>
          <w:tcPr>
            <w:tcW w:w="709" w:type="dxa"/>
            <w:shd w:val="clear" w:color="auto" w:fill="auto"/>
          </w:tcPr>
          <w:p w14:paraId="00AF4BD8" w14:textId="77777777" w:rsidR="000931D0" w:rsidRPr="00243B92" w:rsidRDefault="000931D0" w:rsidP="001D04AF">
            <w:pPr>
              <w:pStyle w:val="GlossEng"/>
            </w:pPr>
          </w:p>
        </w:tc>
        <w:tc>
          <w:tcPr>
            <w:tcW w:w="284" w:type="dxa"/>
            <w:shd w:val="clear" w:color="auto" w:fill="auto"/>
          </w:tcPr>
          <w:p w14:paraId="5FFD56DD" w14:textId="77777777" w:rsidR="000931D0" w:rsidRPr="00A26012" w:rsidRDefault="000931D0" w:rsidP="001D04AF">
            <w:pPr>
              <w:pStyle w:val="GlossEng"/>
            </w:pPr>
          </w:p>
        </w:tc>
        <w:tc>
          <w:tcPr>
            <w:tcW w:w="777" w:type="dxa"/>
            <w:shd w:val="clear" w:color="auto" w:fill="auto"/>
          </w:tcPr>
          <w:p w14:paraId="14FA3B60" w14:textId="77777777" w:rsidR="000931D0" w:rsidRPr="0099608C" w:rsidRDefault="000931D0" w:rsidP="001D04AF">
            <w:pPr>
              <w:pStyle w:val="GlossEng"/>
              <w:rPr>
                <w:rStyle w:val="ChSmallCaps"/>
              </w:rPr>
            </w:pPr>
            <w:r w:rsidRPr="0099608C">
              <w:rPr>
                <w:rStyle w:val="ChSmallCaps"/>
              </w:rPr>
              <w:t>d.prox</w:t>
            </w:r>
          </w:p>
        </w:tc>
        <w:tc>
          <w:tcPr>
            <w:tcW w:w="873" w:type="dxa"/>
            <w:shd w:val="clear" w:color="auto" w:fill="auto"/>
          </w:tcPr>
          <w:p w14:paraId="5EC47DB5" w14:textId="77777777" w:rsidR="000931D0" w:rsidRPr="00A26012" w:rsidRDefault="000931D0" w:rsidP="001D04AF">
            <w:pPr>
              <w:pStyle w:val="GlossEng"/>
            </w:pPr>
            <w:r w:rsidRPr="00A26012">
              <w:t>proposal</w:t>
            </w:r>
          </w:p>
        </w:tc>
        <w:tc>
          <w:tcPr>
            <w:tcW w:w="495" w:type="dxa"/>
            <w:shd w:val="clear" w:color="auto" w:fill="auto"/>
          </w:tcPr>
          <w:p w14:paraId="33176C8F" w14:textId="77777777" w:rsidR="000931D0" w:rsidRPr="00A26012" w:rsidRDefault="000931D0" w:rsidP="001D04AF">
            <w:pPr>
              <w:pStyle w:val="GlossEng"/>
            </w:pPr>
            <w:r w:rsidRPr="00A26012">
              <w:t>just</w:t>
            </w:r>
          </w:p>
        </w:tc>
        <w:tc>
          <w:tcPr>
            <w:tcW w:w="484" w:type="dxa"/>
            <w:shd w:val="clear" w:color="auto" w:fill="auto"/>
          </w:tcPr>
          <w:p w14:paraId="24AC81B1" w14:textId="77777777" w:rsidR="000931D0" w:rsidRPr="00A26012" w:rsidRDefault="000931D0" w:rsidP="001D04AF">
            <w:pPr>
              <w:pStyle w:val="GlossEng"/>
            </w:pPr>
            <w:r w:rsidRPr="00A26012">
              <w:t>so</w:t>
            </w:r>
          </w:p>
        </w:tc>
        <w:tc>
          <w:tcPr>
            <w:tcW w:w="562" w:type="dxa"/>
            <w:shd w:val="clear" w:color="auto" w:fill="auto"/>
          </w:tcPr>
          <w:p w14:paraId="08F831AE" w14:textId="77777777" w:rsidR="000931D0" w:rsidRPr="00A26012" w:rsidRDefault="000931D0" w:rsidP="001D04AF">
            <w:pPr>
              <w:pStyle w:val="GlossEng"/>
            </w:pPr>
            <w:r>
              <w:t>oSb</w:t>
            </w:r>
          </w:p>
        </w:tc>
        <w:tc>
          <w:tcPr>
            <w:tcW w:w="856" w:type="dxa"/>
            <w:shd w:val="clear" w:color="auto" w:fill="auto"/>
          </w:tcPr>
          <w:p w14:paraId="3496938A" w14:textId="77777777" w:rsidR="000931D0" w:rsidRPr="00A26012" w:rsidRDefault="000931D0" w:rsidP="001D04AF">
            <w:pPr>
              <w:pStyle w:val="GlossEng"/>
            </w:pPr>
            <w:r>
              <w:t>be.</w:t>
            </w:r>
            <w:r w:rsidRPr="00A26012">
              <w:t>alone</w:t>
            </w:r>
          </w:p>
        </w:tc>
        <w:tc>
          <w:tcPr>
            <w:tcW w:w="284" w:type="dxa"/>
            <w:shd w:val="clear" w:color="auto" w:fill="auto"/>
          </w:tcPr>
          <w:p w14:paraId="0FA6D8DF" w14:textId="77777777" w:rsidR="000931D0" w:rsidRPr="00A26012" w:rsidRDefault="000931D0" w:rsidP="001D04AF">
            <w:pPr>
              <w:pStyle w:val="GlossEng"/>
            </w:pPr>
          </w:p>
        </w:tc>
      </w:tr>
    </w:tbl>
    <w:p w14:paraId="73F6FDA1" w14:textId="1C135BE5" w:rsidR="000931D0" w:rsidRDefault="00B7093A" w:rsidP="000931D0">
      <w:pPr>
        <w:pStyle w:val="FreeTranslEng"/>
      </w:pPr>
      <w:r>
        <w:t>‘</w:t>
      </w:r>
      <w:r w:rsidR="000931D0" w:rsidRPr="005A667B">
        <w:rPr>
          <w:rStyle w:val="ChBlueBold"/>
        </w:rPr>
        <w:t>this</w:t>
      </w:r>
      <w:r w:rsidR="00AA38C9">
        <w:t xml:space="preserve"> is just a proposal, so you</w:t>
      </w:r>
      <w:r w:rsidR="000931D0">
        <w:t xml:space="preserve"> </w:t>
      </w:r>
      <w:r w:rsidR="00AA38C9">
        <w:t>(</w:t>
      </w:r>
      <w:r>
        <w:t>‘</w:t>
      </w:r>
      <w:r w:rsidR="000931D0">
        <w:t>older sister</w:t>
      </w:r>
      <w:r>
        <w:t>’</w:t>
      </w:r>
      <w:r w:rsidR="00AA38C9">
        <w:t>)</w:t>
      </w:r>
      <w:r w:rsidR="000931D0">
        <w:t xml:space="preserve"> (have to decide for) yourself …</w:t>
      </w:r>
      <w:r>
        <w:t>’</w:t>
      </w:r>
      <w:r w:rsidR="000931D0">
        <w:t xml:space="preserve"> </w:t>
      </w:r>
      <w:r w:rsidR="000931D0" w:rsidRPr="00DB4C42">
        <w:rPr>
          <w:rStyle w:val="ExampleSource"/>
        </w:rPr>
        <w:t>[080917-010-CvEx.0116]</w:t>
      </w:r>
    </w:p>
    <w:tbl>
      <w:tblPr>
        <w:tblW w:w="6593" w:type="dxa"/>
        <w:tblCellMar>
          <w:left w:w="42" w:type="dxa"/>
          <w:right w:w="42" w:type="dxa"/>
        </w:tblCellMar>
        <w:tblLook w:val="01E0" w:firstRow="1" w:lastRow="1" w:firstColumn="1" w:lastColumn="1" w:noHBand="0" w:noVBand="0"/>
      </w:tblPr>
      <w:tblGrid>
        <w:gridCol w:w="709"/>
        <w:gridCol w:w="547"/>
        <w:gridCol w:w="389"/>
        <w:gridCol w:w="680"/>
        <w:gridCol w:w="773"/>
        <w:gridCol w:w="602"/>
        <w:gridCol w:w="485"/>
        <w:gridCol w:w="852"/>
        <w:gridCol w:w="569"/>
        <w:gridCol w:w="703"/>
        <w:gridCol w:w="284"/>
      </w:tblGrid>
      <w:tr w:rsidR="00AC23C4" w:rsidRPr="004B7057" w14:paraId="35A3D728" w14:textId="77777777" w:rsidTr="00AC23C4">
        <w:tc>
          <w:tcPr>
            <w:tcW w:w="709" w:type="dxa"/>
            <w:shd w:val="clear" w:color="auto" w:fill="auto"/>
          </w:tcPr>
          <w:p w14:paraId="656D02A5" w14:textId="77777777" w:rsidR="000931D0" w:rsidRPr="00243B92" w:rsidRDefault="000931D0" w:rsidP="001D04AF">
            <w:pPr>
              <w:pStyle w:val="O0Nwnext"/>
            </w:pPr>
            <w:bookmarkStart w:id="3390" w:name="_Ref320522311"/>
            <w:bookmarkStart w:id="3391" w:name="_Ref338956126"/>
            <w:r>
              <w:t>(</w:t>
            </w:r>
            <w:fldSimple w:instr=" SEQ ( \* ARABIC \s 1 ">
              <w:r w:rsidR="00154D81">
                <w:rPr>
                  <w:noProof/>
                </w:rPr>
                <w:t>41</w:t>
              </w:r>
            </w:fldSimple>
            <w:bookmarkEnd w:id="3390"/>
            <w:r>
              <w:t>)</w:t>
            </w:r>
            <w:bookmarkEnd w:id="3391"/>
          </w:p>
        </w:tc>
        <w:tc>
          <w:tcPr>
            <w:tcW w:w="547" w:type="dxa"/>
            <w:shd w:val="clear" w:color="auto" w:fill="auto"/>
          </w:tcPr>
          <w:p w14:paraId="220B6935" w14:textId="77777777" w:rsidR="000931D0" w:rsidRPr="005C59BE" w:rsidRDefault="000931D0" w:rsidP="001D04AF">
            <w:pPr>
              <w:pStyle w:val="Text"/>
            </w:pPr>
            <w:r w:rsidRPr="005C59BE">
              <w:t>pace</w:t>
            </w:r>
          </w:p>
        </w:tc>
        <w:tc>
          <w:tcPr>
            <w:tcW w:w="389" w:type="dxa"/>
            <w:shd w:val="clear" w:color="auto" w:fill="auto"/>
          </w:tcPr>
          <w:p w14:paraId="2ACFD3FF" w14:textId="77777777" w:rsidR="000931D0" w:rsidRPr="005C59BE" w:rsidRDefault="000931D0" w:rsidP="001D04AF">
            <w:pPr>
              <w:pStyle w:val="Text"/>
            </w:pPr>
            <w:r>
              <w:t>d</w:t>
            </w:r>
            <w:r w:rsidRPr="005C59BE">
              <w:t>e</w:t>
            </w:r>
          </w:p>
        </w:tc>
        <w:tc>
          <w:tcPr>
            <w:tcW w:w="680" w:type="dxa"/>
            <w:shd w:val="clear" w:color="auto" w:fill="auto"/>
          </w:tcPr>
          <w:p w14:paraId="0204AAE4" w14:textId="77777777" w:rsidR="000931D0" w:rsidRPr="00FE0BBE" w:rsidRDefault="000931D0" w:rsidP="001D04AF">
            <w:pPr>
              <w:pStyle w:val="Text"/>
            </w:pPr>
            <w:r w:rsidRPr="00FE0BBE">
              <w:t>bilang</w:t>
            </w:r>
          </w:p>
        </w:tc>
        <w:tc>
          <w:tcPr>
            <w:tcW w:w="773" w:type="dxa"/>
            <w:shd w:val="clear" w:color="auto" w:fill="auto"/>
          </w:tcPr>
          <w:p w14:paraId="081CAAB9" w14:textId="77777777" w:rsidR="000931D0" w:rsidRPr="0018302A" w:rsidRDefault="000931D0" w:rsidP="001D04AF">
            <w:pPr>
              <w:pStyle w:val="Text"/>
            </w:pPr>
            <w:r w:rsidRPr="0018302A">
              <w:rPr>
                <w:rStyle w:val="ChBlueBold"/>
              </w:rPr>
              <w:t>ini</w:t>
            </w:r>
            <w:r w:rsidR="0018302A" w:rsidRPr="0018302A">
              <w:t>,</w:t>
            </w:r>
          </w:p>
        </w:tc>
        <w:tc>
          <w:tcPr>
            <w:tcW w:w="602" w:type="dxa"/>
            <w:shd w:val="clear" w:color="auto" w:fill="auto"/>
          </w:tcPr>
          <w:p w14:paraId="4ECE3009" w14:textId="77777777" w:rsidR="000931D0" w:rsidRPr="00EF3567" w:rsidRDefault="000931D0" w:rsidP="001D04AF">
            <w:pPr>
              <w:pStyle w:val="Text"/>
            </w:pPr>
            <w:r w:rsidRPr="00EF3567">
              <w:t>mace</w:t>
            </w:r>
          </w:p>
        </w:tc>
        <w:tc>
          <w:tcPr>
            <w:tcW w:w="485" w:type="dxa"/>
            <w:shd w:val="clear" w:color="auto" w:fill="auto"/>
          </w:tcPr>
          <w:p w14:paraId="571595E9" w14:textId="77777777" w:rsidR="000931D0" w:rsidRPr="00EF3567" w:rsidRDefault="000931D0" w:rsidP="001D04AF">
            <w:pPr>
              <w:pStyle w:val="Text"/>
            </w:pPr>
            <w:r w:rsidRPr="00EF3567">
              <w:t>ko</w:t>
            </w:r>
          </w:p>
        </w:tc>
        <w:tc>
          <w:tcPr>
            <w:tcW w:w="852" w:type="dxa"/>
            <w:shd w:val="clear" w:color="auto" w:fill="auto"/>
          </w:tcPr>
          <w:p w14:paraId="7224F597" w14:textId="77777777" w:rsidR="000931D0" w:rsidRPr="00EF3567" w:rsidRDefault="000931D0" w:rsidP="001D04AF">
            <w:pPr>
              <w:pStyle w:val="Text"/>
            </w:pPr>
            <w:r w:rsidRPr="00EF3567">
              <w:t>sendiri</w:t>
            </w:r>
          </w:p>
        </w:tc>
        <w:tc>
          <w:tcPr>
            <w:tcW w:w="569" w:type="dxa"/>
            <w:shd w:val="clear" w:color="auto" w:fill="auto"/>
          </w:tcPr>
          <w:p w14:paraId="0EEE9BEB" w14:textId="77777777" w:rsidR="000931D0" w:rsidRPr="00EF3567" w:rsidRDefault="000931D0" w:rsidP="001D04AF">
            <w:pPr>
              <w:pStyle w:val="Text"/>
            </w:pPr>
            <w:r w:rsidRPr="00EF3567">
              <w:t>yang</w:t>
            </w:r>
          </w:p>
        </w:tc>
        <w:tc>
          <w:tcPr>
            <w:tcW w:w="703" w:type="dxa"/>
            <w:shd w:val="clear" w:color="auto" w:fill="auto"/>
          </w:tcPr>
          <w:p w14:paraId="72E035CC" w14:textId="77777777" w:rsidR="000931D0" w:rsidRPr="00EF3567" w:rsidRDefault="000931D0" w:rsidP="001D04AF">
            <w:pPr>
              <w:pStyle w:val="Text"/>
            </w:pPr>
            <w:r w:rsidRPr="00EF3567">
              <w:t>ikut</w:t>
            </w:r>
          </w:p>
        </w:tc>
        <w:tc>
          <w:tcPr>
            <w:tcW w:w="284" w:type="dxa"/>
            <w:shd w:val="clear" w:color="auto" w:fill="auto"/>
          </w:tcPr>
          <w:p w14:paraId="1E7CD27D" w14:textId="77777777" w:rsidR="000931D0" w:rsidRPr="00EF3567" w:rsidRDefault="000931D0" w:rsidP="001D04AF">
            <w:pPr>
              <w:pStyle w:val="Text"/>
            </w:pPr>
            <w:r w:rsidRPr="00EF3567">
              <w:t>…</w:t>
            </w:r>
          </w:p>
        </w:tc>
      </w:tr>
      <w:tr w:rsidR="00AC23C4" w:rsidRPr="00AC23C4" w14:paraId="66777FAE" w14:textId="77777777" w:rsidTr="00AC23C4">
        <w:tc>
          <w:tcPr>
            <w:tcW w:w="709" w:type="dxa"/>
            <w:shd w:val="clear" w:color="auto" w:fill="auto"/>
          </w:tcPr>
          <w:p w14:paraId="6981F9E3" w14:textId="77777777" w:rsidR="000931D0" w:rsidRPr="00243B92" w:rsidRDefault="000931D0" w:rsidP="001D04AF">
            <w:pPr>
              <w:pStyle w:val="GlossEng"/>
            </w:pPr>
          </w:p>
        </w:tc>
        <w:tc>
          <w:tcPr>
            <w:tcW w:w="547" w:type="dxa"/>
            <w:shd w:val="clear" w:color="auto" w:fill="auto"/>
          </w:tcPr>
          <w:p w14:paraId="3A5C69EF" w14:textId="77777777" w:rsidR="000931D0" w:rsidRPr="005C59BE" w:rsidRDefault="000931D0" w:rsidP="001D04AF">
            <w:pPr>
              <w:pStyle w:val="GlossEng"/>
            </w:pPr>
            <w:r>
              <w:t>man</w:t>
            </w:r>
          </w:p>
        </w:tc>
        <w:tc>
          <w:tcPr>
            <w:tcW w:w="389" w:type="dxa"/>
            <w:shd w:val="clear" w:color="auto" w:fill="auto"/>
          </w:tcPr>
          <w:p w14:paraId="0658C1F5" w14:textId="77777777" w:rsidR="000931D0" w:rsidRPr="0099608C" w:rsidRDefault="000931D0" w:rsidP="001D04AF">
            <w:pPr>
              <w:pStyle w:val="GlossEng"/>
              <w:rPr>
                <w:rStyle w:val="ChSmallCaps"/>
              </w:rPr>
            </w:pPr>
            <w:r w:rsidRPr="0099608C">
              <w:rPr>
                <w:rStyle w:val="ChSmallCaps"/>
              </w:rPr>
              <w:t>3sg</w:t>
            </w:r>
          </w:p>
        </w:tc>
        <w:tc>
          <w:tcPr>
            <w:tcW w:w="680" w:type="dxa"/>
            <w:shd w:val="clear" w:color="auto" w:fill="auto"/>
          </w:tcPr>
          <w:p w14:paraId="16157619" w14:textId="77777777" w:rsidR="000931D0" w:rsidRPr="005C59BE" w:rsidRDefault="000931D0" w:rsidP="001D04AF">
            <w:pPr>
              <w:pStyle w:val="GlossEng"/>
            </w:pPr>
            <w:r w:rsidRPr="005C59BE">
              <w:t>say</w:t>
            </w:r>
          </w:p>
        </w:tc>
        <w:tc>
          <w:tcPr>
            <w:tcW w:w="773" w:type="dxa"/>
            <w:shd w:val="clear" w:color="auto" w:fill="auto"/>
          </w:tcPr>
          <w:p w14:paraId="5060695C" w14:textId="77777777" w:rsidR="000931D0" w:rsidRPr="0099608C" w:rsidRDefault="000931D0" w:rsidP="001D04AF">
            <w:pPr>
              <w:pStyle w:val="GlossEng"/>
              <w:rPr>
                <w:rStyle w:val="ChSmallCaps"/>
              </w:rPr>
            </w:pPr>
            <w:r w:rsidRPr="0099608C">
              <w:rPr>
                <w:rStyle w:val="ChSmallCaps"/>
              </w:rPr>
              <w:t>d.prox</w:t>
            </w:r>
          </w:p>
        </w:tc>
        <w:tc>
          <w:tcPr>
            <w:tcW w:w="602" w:type="dxa"/>
            <w:shd w:val="clear" w:color="auto" w:fill="auto"/>
          </w:tcPr>
          <w:p w14:paraId="1DB6C4D1" w14:textId="77777777" w:rsidR="000931D0" w:rsidRPr="005C59BE" w:rsidRDefault="000931D0" w:rsidP="001D04AF">
            <w:pPr>
              <w:pStyle w:val="GlossEng"/>
            </w:pPr>
            <w:r w:rsidRPr="005C59BE">
              <w:t>wife</w:t>
            </w:r>
          </w:p>
        </w:tc>
        <w:tc>
          <w:tcPr>
            <w:tcW w:w="485" w:type="dxa"/>
            <w:shd w:val="clear" w:color="auto" w:fill="auto"/>
          </w:tcPr>
          <w:p w14:paraId="07A949F7" w14:textId="77777777" w:rsidR="000931D0" w:rsidRPr="0099608C" w:rsidRDefault="000931D0" w:rsidP="001D04AF">
            <w:pPr>
              <w:pStyle w:val="GlossEng"/>
              <w:rPr>
                <w:rStyle w:val="ChSmallCaps"/>
              </w:rPr>
            </w:pPr>
            <w:r w:rsidRPr="0099608C">
              <w:rPr>
                <w:rStyle w:val="ChSmallCaps"/>
              </w:rPr>
              <w:t>2sg</w:t>
            </w:r>
          </w:p>
        </w:tc>
        <w:tc>
          <w:tcPr>
            <w:tcW w:w="852" w:type="dxa"/>
            <w:shd w:val="clear" w:color="auto" w:fill="auto"/>
          </w:tcPr>
          <w:p w14:paraId="04873983" w14:textId="77777777" w:rsidR="000931D0" w:rsidRPr="005C59BE" w:rsidRDefault="000931D0" w:rsidP="001D04AF">
            <w:pPr>
              <w:pStyle w:val="GlossEng"/>
            </w:pPr>
            <w:r>
              <w:t>be.</w:t>
            </w:r>
            <w:r w:rsidRPr="005C59BE">
              <w:t>alone</w:t>
            </w:r>
          </w:p>
        </w:tc>
        <w:tc>
          <w:tcPr>
            <w:tcW w:w="569" w:type="dxa"/>
            <w:shd w:val="clear" w:color="auto" w:fill="auto"/>
          </w:tcPr>
          <w:p w14:paraId="52B61395" w14:textId="77777777" w:rsidR="000931D0" w:rsidRPr="0099608C" w:rsidRDefault="000931D0" w:rsidP="001D04AF">
            <w:pPr>
              <w:pStyle w:val="GlossEng"/>
              <w:rPr>
                <w:rStyle w:val="ChSmallCaps"/>
              </w:rPr>
            </w:pPr>
            <w:r w:rsidRPr="0099608C">
              <w:rPr>
                <w:rStyle w:val="ChSmallCaps"/>
              </w:rPr>
              <w:t>rel</w:t>
            </w:r>
          </w:p>
        </w:tc>
        <w:tc>
          <w:tcPr>
            <w:tcW w:w="703" w:type="dxa"/>
            <w:shd w:val="clear" w:color="auto" w:fill="auto"/>
          </w:tcPr>
          <w:p w14:paraId="2E1A0F6D" w14:textId="77777777" w:rsidR="000931D0" w:rsidRPr="005C59BE" w:rsidRDefault="000931D0" w:rsidP="001D04AF">
            <w:pPr>
              <w:pStyle w:val="GlossEng"/>
            </w:pPr>
            <w:r w:rsidRPr="005C59BE">
              <w:t>follow</w:t>
            </w:r>
          </w:p>
        </w:tc>
        <w:tc>
          <w:tcPr>
            <w:tcW w:w="284" w:type="dxa"/>
            <w:shd w:val="clear" w:color="auto" w:fill="auto"/>
          </w:tcPr>
          <w:p w14:paraId="38CE8956" w14:textId="77777777" w:rsidR="000931D0" w:rsidRPr="005C59BE" w:rsidRDefault="000931D0" w:rsidP="001D04AF">
            <w:pPr>
              <w:pStyle w:val="GlossEng"/>
            </w:pPr>
          </w:p>
        </w:tc>
      </w:tr>
    </w:tbl>
    <w:p w14:paraId="116A3571" w14:textId="0D7C34AE" w:rsidR="000931D0" w:rsidRPr="002B1870" w:rsidRDefault="00B7093A" w:rsidP="000931D0">
      <w:pPr>
        <w:pStyle w:val="FreeTranslEng"/>
      </w:pPr>
      <w:r>
        <w:t>‘</w:t>
      </w:r>
      <w:r w:rsidR="000931D0">
        <w:t>(my) husba</w:t>
      </w:r>
      <w:r w:rsidR="000931D0" w:rsidRPr="00FE0BBE">
        <w:t xml:space="preserve">nd said </w:t>
      </w:r>
      <w:r w:rsidR="000931D0" w:rsidRPr="0097153B">
        <w:rPr>
          <w:rStyle w:val="ChBlueBold"/>
        </w:rPr>
        <w:t>this</w:t>
      </w:r>
      <w:r w:rsidR="000931D0" w:rsidRPr="00DF37E6">
        <w:t xml:space="preserve">, </w:t>
      </w:r>
      <w:r>
        <w:t>‘</w:t>
      </w:r>
      <w:r w:rsidR="000931D0" w:rsidRPr="00DF37E6">
        <w:t xml:space="preserve">you wife yourself </w:t>
      </w:r>
      <w:r w:rsidR="00696C3A">
        <w:t>(should) go (with them)</w:t>
      </w:r>
      <w:r w:rsidR="000931D0" w:rsidRPr="00DF37E6">
        <w:t xml:space="preserve"> …</w:t>
      </w:r>
      <w:r>
        <w:t>’’</w:t>
      </w:r>
      <w:r w:rsidR="000931D0">
        <w:t xml:space="preserve"> </w:t>
      </w:r>
      <w:r w:rsidR="0018302A">
        <w:t xml:space="preserve">(Lit. </w:t>
      </w:r>
      <w:r>
        <w:t>‘</w:t>
      </w:r>
      <w:r w:rsidR="0018302A">
        <w:t>(it</w:t>
      </w:r>
      <w:r>
        <w:t>’</w:t>
      </w:r>
      <w:r w:rsidR="0018302A">
        <w:t xml:space="preserve">s) you </w:t>
      </w:r>
      <w:r w:rsidR="004C1E14">
        <w:t xml:space="preserve">wife </w:t>
      </w:r>
      <w:r w:rsidR="0018302A">
        <w:t>yourself who …</w:t>
      </w:r>
      <w:r>
        <w:t>’</w:t>
      </w:r>
      <w:r w:rsidR="0018302A">
        <w:t xml:space="preserve">) </w:t>
      </w:r>
      <w:r w:rsidR="000931D0" w:rsidRPr="00547CD1">
        <w:rPr>
          <w:rStyle w:val="ExampleSource"/>
        </w:rPr>
        <w:t>[081025-009a-Cv.0032]</w:t>
      </w:r>
    </w:p>
    <w:p w14:paraId="3290F3DD" w14:textId="17D81DFA" w:rsidR="000931D0" w:rsidRDefault="000931D0" w:rsidP="0058558A">
      <w:pPr>
        <w:pStyle w:val="Body0005after"/>
      </w:pPr>
      <w:r>
        <w:t xml:space="preserve">Distal </w:t>
      </w:r>
      <w:r w:rsidRPr="00852C54">
        <w:rPr>
          <w:rStyle w:val="ChItalBold"/>
        </w:rPr>
        <w:t>itu</w:t>
      </w:r>
      <w:r>
        <w:t xml:space="preserve"> </w:t>
      </w:r>
      <w:r w:rsidR="00B7093A">
        <w:t>‘</w:t>
      </w:r>
      <w:r w:rsidRPr="0099608C">
        <w:rPr>
          <w:rStyle w:val="ChSmallCaps"/>
        </w:rPr>
        <w:t>d.dist</w:t>
      </w:r>
      <w:r w:rsidR="00B7093A">
        <w:t>’</w:t>
      </w:r>
      <w:r>
        <w:t xml:space="preserve"> is used only to create a link to a preceding statement</w:t>
      </w:r>
      <w:r w:rsidR="00EC0618">
        <w:t>,</w:t>
      </w:r>
      <w:r>
        <w:t xml:space="preserve"> as in </w:t>
      </w:r>
      <w:r>
        <w:fldChar w:fldCharType="begin"/>
      </w:r>
      <w:r>
        <w:instrText xml:space="preserve"> REF _Ref338956127 \h </w:instrText>
      </w:r>
      <w:r>
        <w:fldChar w:fldCharType="separate"/>
      </w:r>
      <w:r w:rsidR="00154D81">
        <w:t>(</w:t>
      </w:r>
      <w:r w:rsidR="00154D81">
        <w:rPr>
          <w:noProof/>
        </w:rPr>
        <w:t>42</w:t>
      </w:r>
      <w:r w:rsidR="00154D81">
        <w:t>)</w:t>
      </w:r>
      <w:r>
        <w:fldChar w:fldCharType="end"/>
      </w:r>
      <w:r>
        <w:t xml:space="preserve">. This example is part of joke about an uneducated person who notes that </w:t>
      </w:r>
      <w:r w:rsidRPr="00C37714">
        <w:rPr>
          <w:rStyle w:val="ChItalBold"/>
        </w:rPr>
        <w:t>di kalender dua blas</w:t>
      </w:r>
      <w:r>
        <w:t xml:space="preserve"> </w:t>
      </w:r>
      <w:r w:rsidR="00B7093A">
        <w:t>‘</w:t>
      </w:r>
      <w:r>
        <w:t>in the calendar are twelve (moons)</w:t>
      </w:r>
      <w:r w:rsidR="00B7093A">
        <w:t>’</w:t>
      </w:r>
      <w:r>
        <w:t xml:space="preserve"> while </w:t>
      </w:r>
      <w:r w:rsidRPr="00C37714">
        <w:rPr>
          <w:rStyle w:val="ChItalBold"/>
        </w:rPr>
        <w:t xml:space="preserve">di langit ini </w:t>
      </w:r>
      <w:r w:rsidR="00AA38C9" w:rsidRPr="00C37714">
        <w:rPr>
          <w:rStyle w:val="ChItalBold"/>
        </w:rPr>
        <w:t xml:space="preserve">cuma </w:t>
      </w:r>
      <w:r w:rsidRPr="00C37714">
        <w:rPr>
          <w:rStyle w:val="ChItalBold"/>
        </w:rPr>
        <w:t>satu</w:t>
      </w:r>
      <w:r>
        <w:t xml:space="preserve"> </w:t>
      </w:r>
      <w:r w:rsidR="00B7093A">
        <w:t>‘</w:t>
      </w:r>
      <w:r>
        <w:t>in this sky is only one</w:t>
      </w:r>
      <w:r w:rsidR="00B7093A">
        <w:t>’</w:t>
      </w:r>
      <w:r>
        <w:t xml:space="preserve">. Distal </w:t>
      </w:r>
      <w:r w:rsidRPr="00852C54">
        <w:rPr>
          <w:rStyle w:val="ChItalBold"/>
        </w:rPr>
        <w:t>itu</w:t>
      </w:r>
      <w:r>
        <w:t xml:space="preserve"> </w:t>
      </w:r>
      <w:r w:rsidR="00B7093A">
        <w:t>‘</w:t>
      </w:r>
      <w:r w:rsidRPr="0099608C">
        <w:rPr>
          <w:rStyle w:val="ChSmallCaps"/>
        </w:rPr>
        <w:t>d.dist</w:t>
      </w:r>
      <w:r w:rsidR="00B7093A">
        <w:t>’</w:t>
      </w:r>
      <w:r>
        <w:t xml:space="preserve"> summarizes these remarks, creating an overt link to the speaker</w:t>
      </w:r>
      <w:r w:rsidR="00B7093A">
        <w:t>’</w:t>
      </w:r>
      <w:r>
        <w:t xml:space="preserve">s conclusion that this state of affairs is </w:t>
      </w:r>
      <w:r w:rsidRPr="00F16E68">
        <w:rPr>
          <w:rStyle w:val="ChItalBold"/>
        </w:rPr>
        <w:t>tipu skali</w:t>
      </w:r>
      <w:r>
        <w:t xml:space="preserve"> </w:t>
      </w:r>
      <w:r w:rsidR="00B7093A">
        <w:t>‘</w:t>
      </w:r>
      <w:r>
        <w:t>very deceptive</w:t>
      </w:r>
      <w:r w:rsidR="00B7093A">
        <w:t>’</w:t>
      </w:r>
      <w:r>
        <w:t>.</w:t>
      </w:r>
    </w:p>
    <w:p w14:paraId="7DE82785" w14:textId="12E2ED15" w:rsidR="000931D0" w:rsidRDefault="000931D0" w:rsidP="000931D0">
      <w:pPr>
        <w:pStyle w:val="ExampleTitle"/>
      </w:pPr>
      <w:r>
        <w:t xml:space="preserve">Discourse deictic uses of </w:t>
      </w:r>
      <w:r w:rsidRPr="00852C54">
        <w:rPr>
          <w:rStyle w:val="ChItalBold"/>
        </w:rPr>
        <w:t>itu</w:t>
      </w:r>
      <w:r>
        <w:t xml:space="preserve"> </w:t>
      </w:r>
      <w:r w:rsidR="00B7093A">
        <w:t>‘</w:t>
      </w:r>
      <w:r w:rsidRPr="0099608C">
        <w:rPr>
          <w:rStyle w:val="ChSmallCaps"/>
        </w:rPr>
        <w:t>d.dist</w:t>
      </w:r>
      <w:r w:rsidR="00B7093A">
        <w:t>’</w:t>
      </w:r>
    </w:p>
    <w:tbl>
      <w:tblPr>
        <w:tblW w:w="6182" w:type="dxa"/>
        <w:tblCellMar>
          <w:left w:w="42" w:type="dxa"/>
          <w:right w:w="42" w:type="dxa"/>
        </w:tblCellMar>
        <w:tblLook w:val="01E0" w:firstRow="1" w:lastRow="1" w:firstColumn="1" w:lastColumn="1" w:noHBand="0" w:noVBand="0"/>
      </w:tblPr>
      <w:tblGrid>
        <w:gridCol w:w="709"/>
        <w:gridCol w:w="775"/>
        <w:gridCol w:w="509"/>
        <w:gridCol w:w="104"/>
        <w:gridCol w:w="252"/>
        <w:gridCol w:w="250"/>
        <w:gridCol w:w="334"/>
        <w:gridCol w:w="334"/>
        <w:gridCol w:w="367"/>
        <w:gridCol w:w="114"/>
        <w:gridCol w:w="491"/>
        <w:gridCol w:w="99"/>
        <w:gridCol w:w="460"/>
        <w:gridCol w:w="391"/>
        <w:gridCol w:w="354"/>
        <w:gridCol w:w="639"/>
      </w:tblGrid>
      <w:tr w:rsidR="00AC23C4" w:rsidRPr="004B7057" w14:paraId="2F50FFC5" w14:textId="77777777" w:rsidTr="00AC23C4">
        <w:tc>
          <w:tcPr>
            <w:tcW w:w="709" w:type="dxa"/>
            <w:shd w:val="clear" w:color="auto" w:fill="auto"/>
          </w:tcPr>
          <w:p w14:paraId="4E410909" w14:textId="77777777" w:rsidR="000931D0" w:rsidRPr="00243B92" w:rsidRDefault="000931D0" w:rsidP="001D04AF">
            <w:pPr>
              <w:pStyle w:val="O0Nwnext"/>
            </w:pPr>
            <w:bookmarkStart w:id="3392" w:name="_Ref315712043"/>
            <w:bookmarkStart w:id="3393" w:name="_Ref338956127"/>
            <w:r>
              <w:t>(</w:t>
            </w:r>
            <w:fldSimple w:instr=" SEQ ( \* ARABIC \s 1 ">
              <w:r w:rsidR="00154D81">
                <w:rPr>
                  <w:noProof/>
                </w:rPr>
                <w:t>42</w:t>
              </w:r>
            </w:fldSimple>
            <w:bookmarkEnd w:id="3392"/>
            <w:r>
              <w:t>)</w:t>
            </w:r>
            <w:bookmarkEnd w:id="3393"/>
          </w:p>
        </w:tc>
        <w:tc>
          <w:tcPr>
            <w:tcW w:w="1284" w:type="dxa"/>
            <w:gridSpan w:val="2"/>
            <w:shd w:val="clear" w:color="auto" w:fill="auto"/>
          </w:tcPr>
          <w:p w14:paraId="30047184" w14:textId="77777777" w:rsidR="000931D0" w:rsidRPr="00732066" w:rsidRDefault="000931D0" w:rsidP="001D04AF">
            <w:pPr>
              <w:pStyle w:val="Text"/>
            </w:pPr>
            <w:r w:rsidRPr="00732066">
              <w:t>masa</w:t>
            </w:r>
          </w:p>
        </w:tc>
        <w:tc>
          <w:tcPr>
            <w:tcW w:w="356" w:type="dxa"/>
            <w:gridSpan w:val="2"/>
            <w:shd w:val="clear" w:color="auto" w:fill="auto"/>
          </w:tcPr>
          <w:p w14:paraId="3583A73A" w14:textId="77777777" w:rsidR="000931D0" w:rsidRPr="00732066" w:rsidRDefault="000931D0" w:rsidP="001D04AF">
            <w:pPr>
              <w:pStyle w:val="Text"/>
            </w:pPr>
            <w:r w:rsidRPr="00732066">
              <w:t>di</w:t>
            </w:r>
          </w:p>
        </w:tc>
        <w:tc>
          <w:tcPr>
            <w:tcW w:w="918" w:type="dxa"/>
            <w:gridSpan w:val="3"/>
            <w:shd w:val="clear" w:color="auto" w:fill="auto"/>
          </w:tcPr>
          <w:p w14:paraId="16B3207C" w14:textId="77777777" w:rsidR="000931D0" w:rsidRPr="00732066" w:rsidRDefault="000931D0" w:rsidP="001D04AF">
            <w:pPr>
              <w:pStyle w:val="Text"/>
            </w:pPr>
            <w:r w:rsidRPr="00732066">
              <w:t>kalender</w:t>
            </w:r>
          </w:p>
        </w:tc>
        <w:tc>
          <w:tcPr>
            <w:tcW w:w="481" w:type="dxa"/>
            <w:gridSpan w:val="2"/>
            <w:shd w:val="clear" w:color="auto" w:fill="auto"/>
          </w:tcPr>
          <w:p w14:paraId="70F1E24D" w14:textId="77777777" w:rsidR="000931D0" w:rsidRPr="00732066" w:rsidRDefault="000931D0" w:rsidP="001D04AF">
            <w:pPr>
              <w:pStyle w:val="Text"/>
            </w:pPr>
            <w:r w:rsidRPr="00732066">
              <w:t>dua</w:t>
            </w:r>
          </w:p>
        </w:tc>
        <w:tc>
          <w:tcPr>
            <w:tcW w:w="590" w:type="dxa"/>
            <w:gridSpan w:val="2"/>
            <w:shd w:val="clear" w:color="auto" w:fill="auto"/>
          </w:tcPr>
          <w:p w14:paraId="0A839917" w14:textId="77777777" w:rsidR="000931D0" w:rsidRPr="00732066" w:rsidRDefault="000931D0" w:rsidP="001D04AF">
            <w:pPr>
              <w:pStyle w:val="Text"/>
            </w:pPr>
            <w:r w:rsidRPr="00732066">
              <w:t>blas</w:t>
            </w:r>
            <w:r w:rsidR="00CF5534">
              <w:t>,</w:t>
            </w:r>
          </w:p>
        </w:tc>
        <w:tc>
          <w:tcPr>
            <w:tcW w:w="851" w:type="dxa"/>
            <w:gridSpan w:val="2"/>
            <w:shd w:val="clear" w:color="auto" w:fill="auto"/>
          </w:tcPr>
          <w:p w14:paraId="7594B73B" w14:textId="77777777" w:rsidR="000931D0" w:rsidRPr="00732066" w:rsidRDefault="000931D0" w:rsidP="001D04AF">
            <w:pPr>
              <w:pStyle w:val="Text"/>
            </w:pPr>
            <w:r>
              <w:t>baru</w:t>
            </w:r>
          </w:p>
        </w:tc>
        <w:tc>
          <w:tcPr>
            <w:tcW w:w="354" w:type="dxa"/>
            <w:shd w:val="clear" w:color="auto" w:fill="auto"/>
          </w:tcPr>
          <w:p w14:paraId="65465542" w14:textId="77777777" w:rsidR="000931D0" w:rsidRPr="00732066" w:rsidRDefault="000931D0" w:rsidP="001D04AF">
            <w:pPr>
              <w:pStyle w:val="Text"/>
            </w:pPr>
            <w:r w:rsidRPr="00732066">
              <w:t>di</w:t>
            </w:r>
          </w:p>
        </w:tc>
        <w:tc>
          <w:tcPr>
            <w:tcW w:w="639" w:type="dxa"/>
            <w:shd w:val="clear" w:color="auto" w:fill="auto"/>
          </w:tcPr>
          <w:p w14:paraId="5641A482" w14:textId="77777777" w:rsidR="000931D0" w:rsidRPr="00732066" w:rsidRDefault="000931D0" w:rsidP="001D04AF">
            <w:pPr>
              <w:pStyle w:val="Text"/>
            </w:pPr>
            <w:r w:rsidRPr="00732066">
              <w:t>langit</w:t>
            </w:r>
          </w:p>
        </w:tc>
      </w:tr>
      <w:tr w:rsidR="00AC23C4" w:rsidRPr="00732066" w14:paraId="3A721B42" w14:textId="77777777" w:rsidTr="00AC23C4">
        <w:tc>
          <w:tcPr>
            <w:tcW w:w="709" w:type="dxa"/>
            <w:shd w:val="clear" w:color="auto" w:fill="auto"/>
          </w:tcPr>
          <w:p w14:paraId="5170FBA9" w14:textId="77777777" w:rsidR="000931D0" w:rsidRPr="00243B92" w:rsidRDefault="000931D0" w:rsidP="001D04AF">
            <w:pPr>
              <w:pStyle w:val="GlossEng2ptafter"/>
            </w:pPr>
          </w:p>
        </w:tc>
        <w:tc>
          <w:tcPr>
            <w:tcW w:w="1284" w:type="dxa"/>
            <w:gridSpan w:val="2"/>
            <w:shd w:val="clear" w:color="auto" w:fill="auto"/>
          </w:tcPr>
          <w:p w14:paraId="76736D17" w14:textId="77777777" w:rsidR="000931D0" w:rsidRPr="00732066" w:rsidRDefault="000931D0" w:rsidP="001D04AF">
            <w:pPr>
              <w:pStyle w:val="GlossEng2ptafter"/>
            </w:pPr>
            <w:r>
              <w:t>be.</w:t>
            </w:r>
            <w:r w:rsidRPr="00732066">
              <w:t>impossible</w:t>
            </w:r>
          </w:p>
        </w:tc>
        <w:tc>
          <w:tcPr>
            <w:tcW w:w="356" w:type="dxa"/>
            <w:gridSpan w:val="2"/>
            <w:shd w:val="clear" w:color="auto" w:fill="auto"/>
          </w:tcPr>
          <w:p w14:paraId="452CFE5F" w14:textId="77777777" w:rsidR="000931D0" w:rsidRPr="00732066" w:rsidRDefault="000931D0" w:rsidP="001D04AF">
            <w:pPr>
              <w:pStyle w:val="GlossEng2ptafter"/>
            </w:pPr>
            <w:r>
              <w:t>at</w:t>
            </w:r>
          </w:p>
        </w:tc>
        <w:tc>
          <w:tcPr>
            <w:tcW w:w="918" w:type="dxa"/>
            <w:gridSpan w:val="3"/>
            <w:shd w:val="clear" w:color="auto" w:fill="auto"/>
          </w:tcPr>
          <w:p w14:paraId="6A275575" w14:textId="77777777" w:rsidR="000931D0" w:rsidRPr="00732066" w:rsidRDefault="000931D0" w:rsidP="001D04AF">
            <w:pPr>
              <w:pStyle w:val="GlossEng2ptafter"/>
            </w:pPr>
            <w:r w:rsidRPr="00732066">
              <w:t>calendar</w:t>
            </w:r>
          </w:p>
        </w:tc>
        <w:tc>
          <w:tcPr>
            <w:tcW w:w="481" w:type="dxa"/>
            <w:gridSpan w:val="2"/>
            <w:shd w:val="clear" w:color="auto" w:fill="auto"/>
          </w:tcPr>
          <w:p w14:paraId="02064645" w14:textId="77777777" w:rsidR="000931D0" w:rsidRPr="00732066" w:rsidRDefault="000931D0" w:rsidP="001D04AF">
            <w:pPr>
              <w:pStyle w:val="GlossEng2ptafter"/>
            </w:pPr>
            <w:r w:rsidRPr="00732066">
              <w:t>two</w:t>
            </w:r>
          </w:p>
        </w:tc>
        <w:tc>
          <w:tcPr>
            <w:tcW w:w="590" w:type="dxa"/>
            <w:gridSpan w:val="2"/>
            <w:shd w:val="clear" w:color="auto" w:fill="auto"/>
          </w:tcPr>
          <w:p w14:paraId="45C27399" w14:textId="77777777" w:rsidR="000931D0" w:rsidRPr="00732066" w:rsidRDefault="000931D0" w:rsidP="001D04AF">
            <w:pPr>
              <w:pStyle w:val="GlossEng2ptafter"/>
            </w:pPr>
            <w:r w:rsidRPr="00732066">
              <w:t>teens</w:t>
            </w:r>
          </w:p>
        </w:tc>
        <w:tc>
          <w:tcPr>
            <w:tcW w:w="851" w:type="dxa"/>
            <w:gridSpan w:val="2"/>
            <w:shd w:val="clear" w:color="auto" w:fill="auto"/>
          </w:tcPr>
          <w:p w14:paraId="4FD986B5" w14:textId="77777777" w:rsidR="000931D0" w:rsidRPr="00732066" w:rsidRDefault="00171D59" w:rsidP="001D04AF">
            <w:pPr>
              <w:pStyle w:val="GlossEng2ptafter"/>
            </w:pPr>
            <w:r>
              <w:t>and.then</w:t>
            </w:r>
          </w:p>
        </w:tc>
        <w:tc>
          <w:tcPr>
            <w:tcW w:w="354" w:type="dxa"/>
            <w:shd w:val="clear" w:color="auto" w:fill="auto"/>
          </w:tcPr>
          <w:p w14:paraId="67119B3A" w14:textId="77777777" w:rsidR="000931D0" w:rsidRPr="00732066" w:rsidRDefault="000931D0" w:rsidP="001D04AF">
            <w:pPr>
              <w:pStyle w:val="GlossEng2ptafter"/>
            </w:pPr>
            <w:r>
              <w:t>at</w:t>
            </w:r>
          </w:p>
        </w:tc>
        <w:tc>
          <w:tcPr>
            <w:tcW w:w="639" w:type="dxa"/>
            <w:shd w:val="clear" w:color="auto" w:fill="auto"/>
          </w:tcPr>
          <w:p w14:paraId="297CF93B" w14:textId="77777777" w:rsidR="000931D0" w:rsidRPr="00732066" w:rsidRDefault="000931D0" w:rsidP="001D04AF">
            <w:pPr>
              <w:pStyle w:val="GlossEng2ptafter"/>
            </w:pPr>
            <w:r w:rsidRPr="00732066">
              <w:t>sky</w:t>
            </w:r>
          </w:p>
        </w:tc>
      </w:tr>
      <w:tr w:rsidR="00AC23C4" w:rsidRPr="00732066" w14:paraId="5A2C7B2C" w14:textId="77777777" w:rsidTr="00AC23C4">
        <w:trPr>
          <w:gridAfter w:val="3"/>
          <w:wAfter w:w="1384" w:type="dxa"/>
        </w:trPr>
        <w:tc>
          <w:tcPr>
            <w:tcW w:w="709" w:type="dxa"/>
            <w:shd w:val="clear" w:color="auto" w:fill="auto"/>
          </w:tcPr>
          <w:p w14:paraId="468C901D" w14:textId="77777777" w:rsidR="000931D0" w:rsidRPr="00243B92" w:rsidRDefault="000931D0" w:rsidP="001D04AF">
            <w:pPr>
              <w:pStyle w:val="O0Nwnext"/>
            </w:pPr>
          </w:p>
        </w:tc>
        <w:tc>
          <w:tcPr>
            <w:tcW w:w="775" w:type="dxa"/>
            <w:shd w:val="clear" w:color="auto" w:fill="auto"/>
          </w:tcPr>
          <w:p w14:paraId="198179E9" w14:textId="77777777" w:rsidR="000931D0" w:rsidRPr="00732066" w:rsidRDefault="000931D0" w:rsidP="001D04AF">
            <w:pPr>
              <w:pStyle w:val="Text"/>
            </w:pPr>
            <w:r w:rsidRPr="00732066">
              <w:t>ini</w:t>
            </w:r>
          </w:p>
        </w:tc>
        <w:tc>
          <w:tcPr>
            <w:tcW w:w="613" w:type="dxa"/>
            <w:gridSpan w:val="2"/>
            <w:shd w:val="clear" w:color="auto" w:fill="auto"/>
          </w:tcPr>
          <w:p w14:paraId="172E9D2A" w14:textId="77777777" w:rsidR="000931D0" w:rsidRPr="00732066" w:rsidRDefault="000931D0" w:rsidP="001D04AF">
            <w:pPr>
              <w:pStyle w:val="Text"/>
            </w:pPr>
            <w:r w:rsidRPr="00732066">
              <w:t>cuma</w:t>
            </w:r>
          </w:p>
        </w:tc>
        <w:tc>
          <w:tcPr>
            <w:tcW w:w="502" w:type="dxa"/>
            <w:gridSpan w:val="2"/>
            <w:shd w:val="clear" w:color="auto" w:fill="auto"/>
          </w:tcPr>
          <w:p w14:paraId="72500C9A" w14:textId="77777777" w:rsidR="000931D0" w:rsidRPr="00732066" w:rsidRDefault="000931D0" w:rsidP="001D04AF">
            <w:pPr>
              <w:pStyle w:val="Text"/>
            </w:pPr>
            <w:r>
              <w:t>satu</w:t>
            </w:r>
          </w:p>
        </w:tc>
        <w:tc>
          <w:tcPr>
            <w:tcW w:w="334" w:type="dxa"/>
            <w:shd w:val="clear" w:color="auto" w:fill="auto"/>
          </w:tcPr>
          <w:p w14:paraId="04006091" w14:textId="77777777" w:rsidR="000931D0" w:rsidRPr="00732066" w:rsidRDefault="000931D0" w:rsidP="001D04AF">
            <w:pPr>
              <w:pStyle w:val="Text"/>
            </w:pPr>
            <w:r>
              <w:t>…</w:t>
            </w:r>
            <w:r w:rsidR="00CF5534">
              <w:t>,</w:t>
            </w:r>
          </w:p>
        </w:tc>
        <w:tc>
          <w:tcPr>
            <w:tcW w:w="701" w:type="dxa"/>
            <w:gridSpan w:val="2"/>
            <w:shd w:val="clear" w:color="auto" w:fill="auto"/>
          </w:tcPr>
          <w:p w14:paraId="1D854E74" w14:textId="77777777" w:rsidR="000931D0" w:rsidRPr="00732066" w:rsidRDefault="000931D0" w:rsidP="001D04AF">
            <w:pPr>
              <w:pStyle w:val="Text"/>
              <w:rPr>
                <w:rStyle w:val="ChBlueBold"/>
              </w:rPr>
            </w:pPr>
            <w:r w:rsidRPr="00732066">
              <w:rPr>
                <w:rStyle w:val="ChBlueBold"/>
              </w:rPr>
              <w:t>itu</w:t>
            </w:r>
          </w:p>
        </w:tc>
        <w:tc>
          <w:tcPr>
            <w:tcW w:w="605" w:type="dxa"/>
            <w:gridSpan w:val="2"/>
            <w:shd w:val="clear" w:color="auto" w:fill="auto"/>
          </w:tcPr>
          <w:p w14:paraId="1E1F7F53" w14:textId="77777777" w:rsidR="000931D0" w:rsidRPr="00732066" w:rsidRDefault="000931D0" w:rsidP="001D04AF">
            <w:pPr>
              <w:pStyle w:val="Text"/>
            </w:pPr>
            <w:r w:rsidRPr="00732066">
              <w:t>tipu</w:t>
            </w:r>
          </w:p>
        </w:tc>
        <w:tc>
          <w:tcPr>
            <w:tcW w:w="559" w:type="dxa"/>
            <w:gridSpan w:val="2"/>
            <w:shd w:val="clear" w:color="auto" w:fill="auto"/>
          </w:tcPr>
          <w:p w14:paraId="39645C0F" w14:textId="77777777" w:rsidR="000931D0" w:rsidRPr="00732066" w:rsidRDefault="000931D0" w:rsidP="001D04AF">
            <w:pPr>
              <w:pStyle w:val="Text"/>
            </w:pPr>
            <w:r w:rsidRPr="00732066">
              <w:t>skali</w:t>
            </w:r>
          </w:p>
        </w:tc>
      </w:tr>
      <w:tr w:rsidR="00AC23C4" w:rsidRPr="00732066" w14:paraId="6B32948B" w14:textId="77777777" w:rsidTr="00AC23C4">
        <w:trPr>
          <w:gridAfter w:val="3"/>
          <w:wAfter w:w="1384" w:type="dxa"/>
        </w:trPr>
        <w:tc>
          <w:tcPr>
            <w:tcW w:w="709" w:type="dxa"/>
            <w:shd w:val="clear" w:color="auto" w:fill="auto"/>
          </w:tcPr>
          <w:p w14:paraId="777E2B03" w14:textId="77777777" w:rsidR="000931D0" w:rsidRPr="00243B92" w:rsidRDefault="000931D0" w:rsidP="001D04AF">
            <w:pPr>
              <w:pStyle w:val="GlossEng"/>
            </w:pPr>
          </w:p>
        </w:tc>
        <w:tc>
          <w:tcPr>
            <w:tcW w:w="775" w:type="dxa"/>
            <w:shd w:val="clear" w:color="auto" w:fill="auto"/>
          </w:tcPr>
          <w:p w14:paraId="3E44FEBC" w14:textId="77777777" w:rsidR="000931D0" w:rsidRPr="0099608C" w:rsidRDefault="000931D0" w:rsidP="001D04AF">
            <w:pPr>
              <w:pStyle w:val="GlossEng"/>
              <w:rPr>
                <w:rStyle w:val="ChSmallCaps"/>
              </w:rPr>
            </w:pPr>
            <w:r w:rsidRPr="0099608C">
              <w:rPr>
                <w:rStyle w:val="ChSmallCaps"/>
              </w:rPr>
              <w:t>d.prox</w:t>
            </w:r>
          </w:p>
        </w:tc>
        <w:tc>
          <w:tcPr>
            <w:tcW w:w="613" w:type="dxa"/>
            <w:gridSpan w:val="2"/>
            <w:shd w:val="clear" w:color="auto" w:fill="auto"/>
          </w:tcPr>
          <w:p w14:paraId="77ED5AD2" w14:textId="77777777" w:rsidR="000931D0" w:rsidRPr="00732066" w:rsidRDefault="000931D0" w:rsidP="001D04AF">
            <w:pPr>
              <w:pStyle w:val="GlossEng"/>
            </w:pPr>
            <w:r w:rsidRPr="00732066">
              <w:t>just</w:t>
            </w:r>
          </w:p>
        </w:tc>
        <w:tc>
          <w:tcPr>
            <w:tcW w:w="502" w:type="dxa"/>
            <w:gridSpan w:val="2"/>
            <w:shd w:val="clear" w:color="auto" w:fill="auto"/>
          </w:tcPr>
          <w:p w14:paraId="67C21309" w14:textId="77777777" w:rsidR="000931D0" w:rsidRPr="00732066" w:rsidRDefault="000931D0" w:rsidP="001D04AF">
            <w:pPr>
              <w:pStyle w:val="GlossEng"/>
            </w:pPr>
            <w:r w:rsidRPr="00732066">
              <w:t>one</w:t>
            </w:r>
          </w:p>
        </w:tc>
        <w:tc>
          <w:tcPr>
            <w:tcW w:w="334" w:type="dxa"/>
            <w:shd w:val="clear" w:color="auto" w:fill="auto"/>
          </w:tcPr>
          <w:p w14:paraId="1B613E14" w14:textId="77777777" w:rsidR="000931D0" w:rsidRPr="00732066" w:rsidRDefault="000931D0" w:rsidP="001D04AF">
            <w:pPr>
              <w:pStyle w:val="GlossEng"/>
            </w:pPr>
          </w:p>
        </w:tc>
        <w:tc>
          <w:tcPr>
            <w:tcW w:w="701" w:type="dxa"/>
            <w:gridSpan w:val="2"/>
            <w:shd w:val="clear" w:color="auto" w:fill="auto"/>
          </w:tcPr>
          <w:p w14:paraId="7C9737C4" w14:textId="77777777" w:rsidR="000931D0" w:rsidRPr="0099608C" w:rsidRDefault="000931D0" w:rsidP="001D04AF">
            <w:pPr>
              <w:pStyle w:val="GlossEng"/>
              <w:rPr>
                <w:rStyle w:val="ChSmallCaps"/>
              </w:rPr>
            </w:pPr>
            <w:r w:rsidRPr="0099608C">
              <w:rPr>
                <w:rStyle w:val="ChSmallCaps"/>
              </w:rPr>
              <w:t>d.dist</w:t>
            </w:r>
          </w:p>
        </w:tc>
        <w:tc>
          <w:tcPr>
            <w:tcW w:w="605" w:type="dxa"/>
            <w:gridSpan w:val="2"/>
            <w:shd w:val="clear" w:color="auto" w:fill="auto"/>
          </w:tcPr>
          <w:p w14:paraId="50434460" w14:textId="77777777" w:rsidR="000931D0" w:rsidRPr="00732066" w:rsidRDefault="000931D0" w:rsidP="001D04AF">
            <w:pPr>
              <w:pStyle w:val="GlossEng"/>
            </w:pPr>
            <w:r w:rsidRPr="00732066">
              <w:t>cheat</w:t>
            </w:r>
          </w:p>
        </w:tc>
        <w:tc>
          <w:tcPr>
            <w:tcW w:w="559" w:type="dxa"/>
            <w:gridSpan w:val="2"/>
            <w:shd w:val="clear" w:color="auto" w:fill="auto"/>
          </w:tcPr>
          <w:p w14:paraId="3FA2FF8D" w14:textId="77777777" w:rsidR="000931D0" w:rsidRPr="00732066" w:rsidRDefault="000931D0" w:rsidP="001D04AF">
            <w:pPr>
              <w:pStyle w:val="GlossEng"/>
            </w:pPr>
            <w:r w:rsidRPr="00732066">
              <w:t>very</w:t>
            </w:r>
          </w:p>
        </w:tc>
      </w:tr>
    </w:tbl>
    <w:p w14:paraId="0E798DE9" w14:textId="5B7773A7" w:rsidR="000931D0" w:rsidRPr="00732066" w:rsidRDefault="000931D0" w:rsidP="000931D0">
      <w:pPr>
        <w:pStyle w:val="FreeTranslEng"/>
      </w:pPr>
      <w:r>
        <w:t xml:space="preserve">[Joke:] </w:t>
      </w:r>
      <w:r w:rsidR="00B7093A">
        <w:t>‘</w:t>
      </w:r>
      <w:r>
        <w:t>(i</w:t>
      </w:r>
      <w:r w:rsidRPr="00732066">
        <w:t>t</w:t>
      </w:r>
      <w:r w:rsidR="00B7093A">
        <w:t>’</w:t>
      </w:r>
      <w:r w:rsidRPr="00732066">
        <w:t>s) impossible, in a calendar are twelve</w:t>
      </w:r>
      <w:r>
        <w:t xml:space="preserve"> (moons)</w:t>
      </w:r>
      <w:r w:rsidRPr="00732066">
        <w:t xml:space="preserve">, but in the sky here </w:t>
      </w:r>
      <w:r>
        <w:t>is only one</w:t>
      </w:r>
      <w:r w:rsidRPr="00732066">
        <w:t xml:space="preserve"> </w:t>
      </w:r>
      <w:r>
        <w:t xml:space="preserve">(moon) … </w:t>
      </w:r>
      <w:r w:rsidRPr="007D2D92">
        <w:rPr>
          <w:rStyle w:val="ChBlueBold"/>
        </w:rPr>
        <w:t>that</w:t>
      </w:r>
      <w:r w:rsidR="00B7093A">
        <w:rPr>
          <w:rStyle w:val="ChBlueBold"/>
        </w:rPr>
        <w:t>’</w:t>
      </w:r>
      <w:r w:rsidRPr="007D2D92">
        <w:rPr>
          <w:rStyle w:val="ChBlueBold"/>
        </w:rPr>
        <w:t>s</w:t>
      </w:r>
      <w:r>
        <w:t xml:space="preserve"> very deceptive</w:t>
      </w:r>
      <w:r w:rsidR="00B7093A">
        <w:t>’’</w:t>
      </w:r>
      <w:r>
        <w:t xml:space="preserve"> </w:t>
      </w:r>
      <w:r w:rsidRPr="00732066">
        <w:rPr>
          <w:rStyle w:val="ExampleSource"/>
        </w:rPr>
        <w:t>[081109-007-JR.0003]</w:t>
      </w:r>
    </w:p>
    <w:p w14:paraId="6845EF65" w14:textId="6531F54D" w:rsidR="000931D0" w:rsidRDefault="000931D0" w:rsidP="001C29E4">
      <w:pPr>
        <w:pStyle w:val="Body0000after"/>
      </w:pPr>
      <w:r>
        <w:t xml:space="preserve">The discourse deictic uses of </w:t>
      </w:r>
      <w:r w:rsidRPr="00852C54">
        <w:rPr>
          <w:rStyle w:val="ChItalBold"/>
        </w:rPr>
        <w:t>itu</w:t>
      </w:r>
      <w:r>
        <w:t xml:space="preserve"> </w:t>
      </w:r>
      <w:r w:rsidR="00B7093A">
        <w:t>‘</w:t>
      </w:r>
      <w:r w:rsidRPr="0099608C">
        <w:rPr>
          <w:rStyle w:val="ChSmallCaps"/>
        </w:rPr>
        <w:t>d.dist</w:t>
      </w:r>
      <w:r w:rsidR="00B7093A">
        <w:t>’</w:t>
      </w:r>
      <w:r>
        <w:t xml:space="preserve"> are very commonly extended to that of a </w:t>
      </w:r>
      <w:r w:rsidR="00B7093A">
        <w:rPr>
          <w:szCs w:val="20"/>
          <w:lang w:eastAsia="en-US"/>
        </w:rPr>
        <w:t>“</w:t>
      </w:r>
      <w:r>
        <w:rPr>
          <w:szCs w:val="20"/>
          <w:lang w:eastAsia="en-US"/>
        </w:rPr>
        <w:t>sentence connective</w:t>
      </w:r>
      <w:r w:rsidR="00B7093A">
        <w:rPr>
          <w:szCs w:val="20"/>
          <w:lang w:eastAsia="en-US"/>
        </w:rPr>
        <w:t>”</w:t>
      </w:r>
      <w:r>
        <w:rPr>
          <w:szCs w:val="20"/>
          <w:lang w:eastAsia="en-US"/>
        </w:rPr>
        <w:t xml:space="preserve"> that signals </w:t>
      </w:r>
      <w:r w:rsidR="00B7093A">
        <w:rPr>
          <w:szCs w:val="20"/>
          <w:lang w:eastAsia="en-US"/>
        </w:rPr>
        <w:t>“</w:t>
      </w:r>
      <w:r>
        <w:rPr>
          <w:szCs w:val="20"/>
          <w:lang w:eastAsia="en-US"/>
        </w:rPr>
        <w:t>a causal link between two propositions</w:t>
      </w:r>
      <w:r w:rsidR="00B7093A">
        <w:rPr>
          <w:szCs w:val="20"/>
          <w:lang w:eastAsia="en-US"/>
        </w:rPr>
        <w:t>”</w:t>
      </w:r>
      <w:r>
        <w:rPr>
          <w:szCs w:val="20"/>
          <w:lang w:eastAsia="en-US"/>
        </w:rPr>
        <w:t xml:space="preserve"> </w:t>
      </w:r>
      <w:r w:rsidR="00BA6215">
        <w:rPr>
          <w:rStyle w:val="Citation"/>
        </w:rPr>
        <w:fldChar w:fldCharType="begin"/>
      </w:r>
      <w:r w:rsidR="0092451D">
        <w:rPr>
          <w:rStyle w:val="Citation"/>
        </w:rPr>
        <w:instrText>ADDIN CITAVI.PLACEHOLDER 4ad6e428-138a-4f65-8e0f-db0ea29071d4 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aWVzc2VsIDE5OTk6IDEyNSk8L1RleHQ+DQogICAgPC9UZXh0VW5pdD4NCiAgPC9UZXh0VW5pdHM+DQo8L1BsYWNlaG9sZGVyPg==</w:instrText>
      </w:r>
      <w:r w:rsidR="00BA6215">
        <w:rPr>
          <w:rStyle w:val="Citation"/>
        </w:rPr>
        <w:fldChar w:fldCharType="separate"/>
      </w:r>
      <w:bookmarkStart w:id="3394" w:name="_CTVP0014ad6e428138a4f658e0fdb0ea29071d4"/>
      <w:r w:rsidR="0092006B">
        <w:rPr>
          <w:rStyle w:val="Citation"/>
        </w:rPr>
        <w:t>(Diessel 1999: 125)</w:t>
      </w:r>
      <w:bookmarkEnd w:id="3394"/>
      <w:r w:rsidR="00BA6215">
        <w:rPr>
          <w:rStyle w:val="Citation"/>
        </w:rPr>
        <w:fldChar w:fldCharType="end"/>
      </w:r>
      <w:r w:rsidRPr="00521F1F">
        <w:t>,</w:t>
      </w:r>
      <w:r>
        <w:t xml:space="preserve"> as illustrated in </w:t>
      </w:r>
      <w:r>
        <w:fldChar w:fldCharType="begin"/>
      </w:r>
      <w:r>
        <w:instrText xml:space="preserve"> REF _Ref338956128 \h </w:instrText>
      </w:r>
      <w:r>
        <w:fldChar w:fldCharType="separate"/>
      </w:r>
      <w:r w:rsidR="00154D81">
        <w:t>(</w:t>
      </w:r>
      <w:r w:rsidR="00154D81">
        <w:rPr>
          <w:noProof/>
        </w:rPr>
        <w:t>43</w:t>
      </w:r>
      <w:r w:rsidR="00154D81">
        <w:t>)</w:t>
      </w:r>
      <w:r>
        <w:fldChar w:fldCharType="end"/>
      </w:r>
      <w:r>
        <w:t xml:space="preserve"> and </w:t>
      </w:r>
      <w:r>
        <w:fldChar w:fldCharType="begin"/>
      </w:r>
      <w:r>
        <w:instrText xml:space="preserve"> REF _Ref338956129 \h </w:instrText>
      </w:r>
      <w:r>
        <w:fldChar w:fldCharType="separate"/>
      </w:r>
      <w:r w:rsidR="00154D81">
        <w:t>(</w:t>
      </w:r>
      <w:r w:rsidR="00154D81">
        <w:rPr>
          <w:noProof/>
        </w:rPr>
        <w:t>44</w:t>
      </w:r>
      <w:r w:rsidR="00154D81">
        <w:t>)</w:t>
      </w:r>
      <w:r>
        <w:fldChar w:fldCharType="end"/>
      </w:r>
      <w:r>
        <w:t>. Standing alone</w:t>
      </w:r>
      <w:r w:rsidR="00EC0618">
        <w:t>,</w:t>
      </w:r>
      <w:r>
        <w:t xml:space="preserve"> </w:t>
      </w:r>
      <w:r w:rsidRPr="00852C54">
        <w:rPr>
          <w:rStyle w:val="ChItalBold"/>
        </w:rPr>
        <w:t>itu</w:t>
      </w:r>
      <w:r>
        <w:t xml:space="preserve"> </w:t>
      </w:r>
      <w:r w:rsidR="00B7093A">
        <w:t>‘</w:t>
      </w:r>
      <w:r w:rsidRPr="0099608C">
        <w:rPr>
          <w:rStyle w:val="ChSmallCaps"/>
        </w:rPr>
        <w:t>d.dist</w:t>
      </w:r>
      <w:r w:rsidR="00B7093A">
        <w:t>’</w:t>
      </w:r>
      <w:r>
        <w:t xml:space="preserve"> introduces a reason relation as in </w:t>
      </w:r>
      <w:r>
        <w:fldChar w:fldCharType="begin"/>
      </w:r>
      <w:r>
        <w:instrText xml:space="preserve"> REF _Ref338956128 \h </w:instrText>
      </w:r>
      <w:r>
        <w:fldChar w:fldCharType="separate"/>
      </w:r>
      <w:r w:rsidR="00154D81">
        <w:t>(</w:t>
      </w:r>
      <w:r w:rsidR="00154D81">
        <w:rPr>
          <w:noProof/>
        </w:rPr>
        <w:t>43</w:t>
      </w:r>
      <w:r w:rsidR="00154D81">
        <w:t>)</w:t>
      </w:r>
      <w:r>
        <w:fldChar w:fldCharType="end"/>
      </w:r>
      <w:r>
        <w:t xml:space="preserve">. When co-occurring with the relativizer </w:t>
      </w:r>
      <w:r w:rsidRPr="006F14C0">
        <w:rPr>
          <w:rStyle w:val="ChItalBold"/>
        </w:rPr>
        <w:t>yang</w:t>
      </w:r>
      <w:r w:rsidRPr="00266399">
        <w:t xml:space="preserve"> </w:t>
      </w:r>
      <w:r w:rsidR="00B7093A">
        <w:t>‘</w:t>
      </w:r>
      <w:r w:rsidRPr="0099608C">
        <w:rPr>
          <w:rStyle w:val="ChSmallCaps"/>
        </w:rPr>
        <w:t>rel</w:t>
      </w:r>
      <w:r w:rsidR="00B7093A">
        <w:t>’</w:t>
      </w:r>
      <w:r>
        <w:t xml:space="preserve">, </w:t>
      </w:r>
      <w:r w:rsidRPr="00852C54">
        <w:rPr>
          <w:rStyle w:val="ChItalBold"/>
        </w:rPr>
        <w:t>itu</w:t>
      </w:r>
      <w:r>
        <w:t xml:space="preserve"> </w:t>
      </w:r>
      <w:r w:rsidR="00B7093A">
        <w:t>‘</w:t>
      </w:r>
      <w:r w:rsidRPr="0099608C">
        <w:rPr>
          <w:rStyle w:val="ChSmallCaps"/>
        </w:rPr>
        <w:t>d.dist</w:t>
      </w:r>
      <w:r w:rsidR="00B7093A">
        <w:t>’</w:t>
      </w:r>
      <w:r>
        <w:t xml:space="preserve"> marks a result relation as in </w:t>
      </w:r>
      <w:r>
        <w:fldChar w:fldCharType="begin"/>
      </w:r>
      <w:r>
        <w:instrText xml:space="preserve"> REF _Ref338956129 \h </w:instrText>
      </w:r>
      <w:r>
        <w:fldChar w:fldCharType="separate"/>
      </w:r>
      <w:r w:rsidR="00154D81">
        <w:t>(</w:t>
      </w:r>
      <w:r w:rsidR="00154D81">
        <w:rPr>
          <w:noProof/>
        </w:rPr>
        <w:t>44</w:t>
      </w:r>
      <w:r w:rsidR="00154D81">
        <w:t>)</w:t>
      </w:r>
      <w:r>
        <w:fldChar w:fldCharType="end"/>
      </w:r>
      <w:r>
        <w:t>.</w:t>
      </w:r>
    </w:p>
    <w:p w14:paraId="5DFDE808" w14:textId="3316C06F" w:rsidR="000931D0" w:rsidRDefault="000931D0" w:rsidP="001C29E4">
      <w:pPr>
        <w:pStyle w:val="Body0505after"/>
      </w:pPr>
      <w:r>
        <w:t xml:space="preserve">In </w:t>
      </w:r>
      <w:r>
        <w:fldChar w:fldCharType="begin"/>
      </w:r>
      <w:r>
        <w:instrText xml:space="preserve"> REF _Ref338956128 \h </w:instrText>
      </w:r>
      <w:r>
        <w:fldChar w:fldCharType="separate"/>
      </w:r>
      <w:r w:rsidR="00154D81">
        <w:t>(</w:t>
      </w:r>
      <w:r w:rsidR="00154D81">
        <w:rPr>
          <w:noProof/>
        </w:rPr>
        <w:t>43</w:t>
      </w:r>
      <w:r w:rsidR="00154D81">
        <w:t>)</w:t>
      </w:r>
      <w:r>
        <w:fldChar w:fldCharType="end"/>
      </w:r>
      <w:r>
        <w:t xml:space="preserve">, the speaker recounts a conversation with a local doctor after a motorbike accident. In using </w:t>
      </w:r>
      <w:r w:rsidRPr="00852C54">
        <w:rPr>
          <w:rStyle w:val="ChItalBold"/>
        </w:rPr>
        <w:t>itu</w:t>
      </w:r>
      <w:r>
        <w:t xml:space="preserve"> </w:t>
      </w:r>
      <w:r w:rsidR="00B7093A">
        <w:t>‘</w:t>
      </w:r>
      <w:r w:rsidRPr="0099608C">
        <w:rPr>
          <w:rStyle w:val="ChSmallCaps"/>
        </w:rPr>
        <w:t>d.dist</w:t>
      </w:r>
      <w:r w:rsidR="00B7093A">
        <w:t>’</w:t>
      </w:r>
      <w:r>
        <w:t xml:space="preserve"> the doctor summarizes the speaker</w:t>
      </w:r>
      <w:r w:rsidR="00B7093A">
        <w:t>’</w:t>
      </w:r>
      <w:r>
        <w:t xml:space="preserve">s comments concerning her health and creates an overt link to his explanation why she is in pain. In this context </w:t>
      </w:r>
      <w:r w:rsidRPr="00852C54">
        <w:rPr>
          <w:rStyle w:val="ChItalBold"/>
        </w:rPr>
        <w:t>itu</w:t>
      </w:r>
      <w:r>
        <w:t xml:space="preserve"> </w:t>
      </w:r>
      <w:r w:rsidR="00B7093A">
        <w:t>‘</w:t>
      </w:r>
      <w:r w:rsidRPr="0099608C">
        <w:rPr>
          <w:rStyle w:val="ChSmallCaps"/>
        </w:rPr>
        <w:t>d.dist</w:t>
      </w:r>
      <w:r w:rsidR="00B7093A">
        <w:t>’</w:t>
      </w:r>
      <w:r>
        <w:t xml:space="preserve"> functions as a causal link that marks a reason relation.</w:t>
      </w:r>
    </w:p>
    <w:p w14:paraId="70BB5BC9" w14:textId="28A83202" w:rsidR="000931D0" w:rsidRDefault="000931D0" w:rsidP="000931D0">
      <w:pPr>
        <w:pStyle w:val="ExampleTitle"/>
      </w:pPr>
      <w:r>
        <w:t xml:space="preserve">Discourse deictic uses of </w:t>
      </w:r>
      <w:r w:rsidRPr="00852C54">
        <w:rPr>
          <w:rStyle w:val="ChItalBold"/>
        </w:rPr>
        <w:t>itu</w:t>
      </w:r>
      <w:r>
        <w:t xml:space="preserve"> </w:t>
      </w:r>
      <w:r w:rsidR="00B7093A">
        <w:t>‘</w:t>
      </w:r>
      <w:r w:rsidRPr="0099608C">
        <w:rPr>
          <w:rStyle w:val="ChSmallCaps"/>
        </w:rPr>
        <w:t>d.dist</w:t>
      </w:r>
      <w:r w:rsidR="00B7093A">
        <w:t>’</w:t>
      </w:r>
      <w:r>
        <w:t>: Marker of a reason relation</w:t>
      </w:r>
    </w:p>
    <w:tbl>
      <w:tblPr>
        <w:tblW w:w="6795" w:type="dxa"/>
        <w:tblCellMar>
          <w:left w:w="42" w:type="dxa"/>
          <w:right w:w="42" w:type="dxa"/>
        </w:tblCellMar>
        <w:tblLook w:val="01E0" w:firstRow="1" w:lastRow="1" w:firstColumn="1" w:lastColumn="1" w:noHBand="0" w:noVBand="0"/>
      </w:tblPr>
      <w:tblGrid>
        <w:gridCol w:w="709"/>
        <w:gridCol w:w="454"/>
        <w:gridCol w:w="297"/>
        <w:gridCol w:w="372"/>
        <w:gridCol w:w="334"/>
        <w:gridCol w:w="350"/>
        <w:gridCol w:w="312"/>
        <w:gridCol w:w="489"/>
        <w:gridCol w:w="72"/>
        <w:gridCol w:w="412"/>
        <w:gridCol w:w="161"/>
        <w:gridCol w:w="629"/>
        <w:gridCol w:w="684"/>
        <w:gridCol w:w="32"/>
        <w:gridCol w:w="597"/>
        <w:gridCol w:w="451"/>
        <w:gridCol w:w="440"/>
      </w:tblGrid>
      <w:tr w:rsidR="00AC23C4" w:rsidRPr="004B7057" w14:paraId="3DD12C44" w14:textId="77777777" w:rsidTr="00AC23C4">
        <w:tc>
          <w:tcPr>
            <w:tcW w:w="709" w:type="dxa"/>
            <w:shd w:val="clear" w:color="auto" w:fill="auto"/>
          </w:tcPr>
          <w:p w14:paraId="5EBD28E6" w14:textId="77777777" w:rsidR="000931D0" w:rsidRPr="00243B92" w:rsidRDefault="000931D0" w:rsidP="001D04AF">
            <w:pPr>
              <w:pStyle w:val="O0Nwnext"/>
            </w:pPr>
            <w:bookmarkStart w:id="3395" w:name="_Ref309731382"/>
            <w:bookmarkStart w:id="3396" w:name="_Ref338956128"/>
            <w:r>
              <w:t>(</w:t>
            </w:r>
            <w:fldSimple w:instr=" SEQ ( \* ARABIC \s 1 ">
              <w:r w:rsidR="00154D81">
                <w:rPr>
                  <w:noProof/>
                </w:rPr>
                <w:t>43</w:t>
              </w:r>
            </w:fldSimple>
            <w:bookmarkEnd w:id="3395"/>
            <w:r>
              <w:t>)</w:t>
            </w:r>
            <w:bookmarkEnd w:id="3396"/>
          </w:p>
        </w:tc>
        <w:tc>
          <w:tcPr>
            <w:tcW w:w="454" w:type="dxa"/>
            <w:shd w:val="clear" w:color="auto" w:fill="auto"/>
          </w:tcPr>
          <w:p w14:paraId="19D6FB90" w14:textId="77777777" w:rsidR="000931D0" w:rsidRPr="000F51A8" w:rsidRDefault="000931D0" w:rsidP="001D04AF">
            <w:pPr>
              <w:pStyle w:val="Text"/>
            </w:pPr>
            <w:r w:rsidRPr="000F51A8">
              <w:t>sa</w:t>
            </w:r>
          </w:p>
        </w:tc>
        <w:tc>
          <w:tcPr>
            <w:tcW w:w="669" w:type="dxa"/>
            <w:gridSpan w:val="2"/>
            <w:shd w:val="clear" w:color="auto" w:fill="auto"/>
          </w:tcPr>
          <w:p w14:paraId="677D8E63" w14:textId="77777777" w:rsidR="000931D0" w:rsidRPr="000F51A8" w:rsidRDefault="000931D0" w:rsidP="001D04AF">
            <w:pPr>
              <w:pStyle w:val="Text"/>
            </w:pPr>
            <w:r w:rsidRPr="000F51A8">
              <w:t>bila</w:t>
            </w:r>
            <w:r>
              <w:t>ng</w:t>
            </w:r>
            <w:r w:rsidR="007C3570">
              <w:t>,</w:t>
            </w:r>
          </w:p>
        </w:tc>
        <w:tc>
          <w:tcPr>
            <w:tcW w:w="684" w:type="dxa"/>
            <w:gridSpan w:val="2"/>
            <w:shd w:val="clear" w:color="auto" w:fill="auto"/>
          </w:tcPr>
          <w:p w14:paraId="56CC6C51" w14:textId="77777777" w:rsidR="000931D0" w:rsidRPr="000F51A8" w:rsidRDefault="000931D0" w:rsidP="001D04AF">
            <w:pPr>
              <w:pStyle w:val="Text"/>
            </w:pPr>
            <w:r w:rsidRPr="000F51A8">
              <w:t>tulang</w:t>
            </w:r>
          </w:p>
        </w:tc>
        <w:tc>
          <w:tcPr>
            <w:tcW w:w="873" w:type="dxa"/>
            <w:gridSpan w:val="3"/>
            <w:shd w:val="clear" w:color="auto" w:fill="auto"/>
          </w:tcPr>
          <w:p w14:paraId="7B643F08" w14:textId="77777777" w:rsidR="000931D0" w:rsidRPr="000F51A8" w:rsidRDefault="007C3570" w:rsidP="001D04AF">
            <w:pPr>
              <w:pStyle w:val="Text"/>
            </w:pPr>
            <w:r>
              <w:t>ba</w:t>
            </w:r>
            <w:r w:rsidR="00E0066F">
              <w:t>hu</w:t>
            </w:r>
          </w:p>
        </w:tc>
        <w:tc>
          <w:tcPr>
            <w:tcW w:w="573" w:type="dxa"/>
            <w:gridSpan w:val="2"/>
            <w:shd w:val="clear" w:color="auto" w:fill="auto"/>
          </w:tcPr>
          <w:p w14:paraId="4FD30D6B" w14:textId="77777777" w:rsidR="000931D0" w:rsidRPr="000F51A8" w:rsidRDefault="000931D0" w:rsidP="001D04AF">
            <w:pPr>
              <w:pStyle w:val="Text"/>
            </w:pPr>
            <w:r w:rsidRPr="000F51A8">
              <w:t>yang</w:t>
            </w:r>
          </w:p>
        </w:tc>
        <w:tc>
          <w:tcPr>
            <w:tcW w:w="629" w:type="dxa"/>
            <w:shd w:val="clear" w:color="auto" w:fill="auto"/>
          </w:tcPr>
          <w:p w14:paraId="6EB690EB" w14:textId="77777777" w:rsidR="000931D0" w:rsidRPr="000F51A8" w:rsidRDefault="000931D0" w:rsidP="001D04AF">
            <w:pPr>
              <w:pStyle w:val="Text"/>
            </w:pPr>
            <w:r w:rsidRPr="000F51A8">
              <w:t>pata</w:t>
            </w:r>
            <w:r w:rsidR="007C3570">
              <w:t>,</w:t>
            </w:r>
          </w:p>
        </w:tc>
        <w:tc>
          <w:tcPr>
            <w:tcW w:w="684" w:type="dxa"/>
            <w:shd w:val="clear" w:color="auto" w:fill="auto"/>
          </w:tcPr>
          <w:p w14:paraId="6CE27969" w14:textId="77777777" w:rsidR="000931D0" w:rsidRPr="000F51A8" w:rsidRDefault="000931D0" w:rsidP="001D04AF">
            <w:pPr>
              <w:pStyle w:val="Text"/>
            </w:pPr>
            <w:r w:rsidRPr="000F51A8">
              <w:t>tulang</w:t>
            </w:r>
          </w:p>
        </w:tc>
        <w:tc>
          <w:tcPr>
            <w:tcW w:w="629" w:type="dxa"/>
            <w:gridSpan w:val="2"/>
            <w:shd w:val="clear" w:color="auto" w:fill="auto"/>
          </w:tcPr>
          <w:p w14:paraId="47589CAB" w14:textId="77777777" w:rsidR="000931D0" w:rsidRPr="000F51A8" w:rsidRDefault="000931D0" w:rsidP="001D04AF">
            <w:pPr>
              <w:pStyle w:val="Text"/>
            </w:pPr>
            <w:r w:rsidRPr="000F51A8">
              <w:t>rusuk</w:t>
            </w:r>
            <w:r w:rsidR="007C3570">
              <w:t>,</w:t>
            </w:r>
          </w:p>
        </w:tc>
        <w:tc>
          <w:tcPr>
            <w:tcW w:w="451" w:type="dxa"/>
            <w:shd w:val="clear" w:color="auto" w:fill="auto"/>
          </w:tcPr>
          <w:p w14:paraId="2D7F18C6" w14:textId="77777777" w:rsidR="000931D0" w:rsidRPr="000F51A8" w:rsidRDefault="00BE4136" w:rsidP="001D04AF">
            <w:pPr>
              <w:pStyle w:val="Text"/>
            </w:pPr>
            <w:r>
              <w:t>o</w:t>
            </w:r>
            <w:r w:rsidR="007C3570">
              <w:t>,</w:t>
            </w:r>
          </w:p>
        </w:tc>
        <w:tc>
          <w:tcPr>
            <w:tcW w:w="440" w:type="dxa"/>
            <w:shd w:val="clear" w:color="auto" w:fill="auto"/>
          </w:tcPr>
          <w:p w14:paraId="7FE636CC" w14:textId="77777777" w:rsidR="000931D0" w:rsidRPr="000F51A8" w:rsidRDefault="000931D0" w:rsidP="001D04AF">
            <w:pPr>
              <w:pStyle w:val="Text"/>
            </w:pPr>
            <w:r w:rsidRPr="000F51A8">
              <w:t>a</w:t>
            </w:r>
            <w:r w:rsidR="007C3570">
              <w:t>,</w:t>
            </w:r>
          </w:p>
        </w:tc>
      </w:tr>
      <w:tr w:rsidR="00AC23C4" w:rsidRPr="00AC23C4" w14:paraId="32602329" w14:textId="77777777" w:rsidTr="00AC23C4">
        <w:tc>
          <w:tcPr>
            <w:tcW w:w="709" w:type="dxa"/>
            <w:shd w:val="clear" w:color="auto" w:fill="auto"/>
          </w:tcPr>
          <w:p w14:paraId="1C9C05CC" w14:textId="77777777" w:rsidR="000931D0" w:rsidRPr="00243B92" w:rsidRDefault="000931D0" w:rsidP="001D04AF">
            <w:pPr>
              <w:pStyle w:val="GlossEng2ptafter"/>
            </w:pPr>
          </w:p>
        </w:tc>
        <w:tc>
          <w:tcPr>
            <w:tcW w:w="454" w:type="dxa"/>
            <w:shd w:val="clear" w:color="auto" w:fill="auto"/>
          </w:tcPr>
          <w:p w14:paraId="28971577" w14:textId="77777777" w:rsidR="000931D0" w:rsidRPr="0099608C" w:rsidRDefault="000931D0" w:rsidP="001D04AF">
            <w:pPr>
              <w:pStyle w:val="GlossEng2ptafter"/>
              <w:rPr>
                <w:rStyle w:val="ChSmallCaps"/>
              </w:rPr>
            </w:pPr>
            <w:r w:rsidRPr="0099608C">
              <w:rPr>
                <w:rStyle w:val="ChSmallCaps"/>
              </w:rPr>
              <w:t>1sg</w:t>
            </w:r>
          </w:p>
        </w:tc>
        <w:tc>
          <w:tcPr>
            <w:tcW w:w="669" w:type="dxa"/>
            <w:gridSpan w:val="2"/>
            <w:shd w:val="clear" w:color="auto" w:fill="auto"/>
          </w:tcPr>
          <w:p w14:paraId="471F2C1B" w14:textId="77777777" w:rsidR="000931D0" w:rsidRPr="000F51A8" w:rsidRDefault="000931D0" w:rsidP="001D04AF">
            <w:pPr>
              <w:pStyle w:val="GlossEng2ptafter"/>
            </w:pPr>
            <w:r w:rsidRPr="000F51A8">
              <w:t>say</w:t>
            </w:r>
          </w:p>
        </w:tc>
        <w:tc>
          <w:tcPr>
            <w:tcW w:w="684" w:type="dxa"/>
            <w:gridSpan w:val="2"/>
            <w:shd w:val="clear" w:color="auto" w:fill="auto"/>
          </w:tcPr>
          <w:p w14:paraId="11EBD24A" w14:textId="77777777" w:rsidR="000931D0" w:rsidRPr="000F51A8" w:rsidRDefault="000931D0" w:rsidP="001D04AF">
            <w:pPr>
              <w:pStyle w:val="GlossEng2ptafter"/>
            </w:pPr>
            <w:r w:rsidRPr="000F51A8">
              <w:t>bone</w:t>
            </w:r>
          </w:p>
        </w:tc>
        <w:tc>
          <w:tcPr>
            <w:tcW w:w="873" w:type="dxa"/>
            <w:gridSpan w:val="3"/>
            <w:shd w:val="clear" w:color="auto" w:fill="auto"/>
          </w:tcPr>
          <w:p w14:paraId="1EEF297E" w14:textId="77777777" w:rsidR="000931D0" w:rsidRPr="000F51A8" w:rsidRDefault="000931D0" w:rsidP="001D04AF">
            <w:pPr>
              <w:pStyle w:val="GlossEng2ptafter"/>
            </w:pPr>
            <w:r w:rsidRPr="000F51A8">
              <w:t>shoulder</w:t>
            </w:r>
          </w:p>
        </w:tc>
        <w:tc>
          <w:tcPr>
            <w:tcW w:w="573" w:type="dxa"/>
            <w:gridSpan w:val="2"/>
            <w:shd w:val="clear" w:color="auto" w:fill="auto"/>
          </w:tcPr>
          <w:p w14:paraId="58177A9F" w14:textId="77777777" w:rsidR="000931D0" w:rsidRPr="0099608C" w:rsidRDefault="000931D0" w:rsidP="001D04AF">
            <w:pPr>
              <w:pStyle w:val="GlossEng2ptafter"/>
              <w:rPr>
                <w:rStyle w:val="ChSmallCaps"/>
              </w:rPr>
            </w:pPr>
            <w:r w:rsidRPr="0099608C">
              <w:rPr>
                <w:rStyle w:val="ChSmallCaps"/>
              </w:rPr>
              <w:t>rel</w:t>
            </w:r>
          </w:p>
        </w:tc>
        <w:tc>
          <w:tcPr>
            <w:tcW w:w="629" w:type="dxa"/>
            <w:shd w:val="clear" w:color="auto" w:fill="auto"/>
          </w:tcPr>
          <w:p w14:paraId="17C81A47" w14:textId="77777777" w:rsidR="000931D0" w:rsidRPr="000F51A8" w:rsidRDefault="000931D0" w:rsidP="001D04AF">
            <w:pPr>
              <w:pStyle w:val="GlossEng2ptafter"/>
            </w:pPr>
            <w:r>
              <w:t>break</w:t>
            </w:r>
          </w:p>
        </w:tc>
        <w:tc>
          <w:tcPr>
            <w:tcW w:w="684" w:type="dxa"/>
            <w:shd w:val="clear" w:color="auto" w:fill="auto"/>
          </w:tcPr>
          <w:p w14:paraId="72A4DA93" w14:textId="77777777" w:rsidR="000931D0" w:rsidRPr="000F51A8" w:rsidRDefault="000931D0" w:rsidP="001D04AF">
            <w:pPr>
              <w:pStyle w:val="GlossEng2ptafter"/>
            </w:pPr>
            <w:r w:rsidRPr="000F51A8">
              <w:t>bone</w:t>
            </w:r>
          </w:p>
        </w:tc>
        <w:tc>
          <w:tcPr>
            <w:tcW w:w="629" w:type="dxa"/>
            <w:gridSpan w:val="2"/>
            <w:shd w:val="clear" w:color="auto" w:fill="auto"/>
          </w:tcPr>
          <w:p w14:paraId="39622FDD" w14:textId="77777777" w:rsidR="000931D0" w:rsidRPr="000F51A8" w:rsidRDefault="000931D0" w:rsidP="001D04AF">
            <w:pPr>
              <w:pStyle w:val="GlossEng2ptafter"/>
            </w:pPr>
            <w:r>
              <w:t>rib</w:t>
            </w:r>
          </w:p>
        </w:tc>
        <w:tc>
          <w:tcPr>
            <w:tcW w:w="451" w:type="dxa"/>
            <w:shd w:val="clear" w:color="auto" w:fill="auto"/>
          </w:tcPr>
          <w:p w14:paraId="06D311DF" w14:textId="77777777" w:rsidR="000931D0" w:rsidRPr="000F51A8" w:rsidRDefault="000931D0" w:rsidP="001D04AF">
            <w:pPr>
              <w:pStyle w:val="GlossEng2ptafter"/>
            </w:pPr>
            <w:r w:rsidRPr="000F51A8">
              <w:t>oh!</w:t>
            </w:r>
          </w:p>
        </w:tc>
        <w:tc>
          <w:tcPr>
            <w:tcW w:w="440" w:type="dxa"/>
            <w:shd w:val="clear" w:color="auto" w:fill="auto"/>
          </w:tcPr>
          <w:p w14:paraId="6A6150A8" w14:textId="77777777" w:rsidR="000931D0" w:rsidRPr="000F51A8" w:rsidRDefault="000931D0" w:rsidP="001D04AF">
            <w:pPr>
              <w:pStyle w:val="GlossEng2ptafter"/>
            </w:pPr>
            <w:r w:rsidRPr="000F51A8">
              <w:t>ah!</w:t>
            </w:r>
          </w:p>
        </w:tc>
      </w:tr>
      <w:tr w:rsidR="000931D0" w:rsidRPr="004B7057" w14:paraId="3FCF8584" w14:textId="77777777" w:rsidTr="001D04AF">
        <w:trPr>
          <w:gridAfter w:val="3"/>
          <w:wAfter w:w="1488" w:type="dxa"/>
        </w:trPr>
        <w:tc>
          <w:tcPr>
            <w:tcW w:w="709" w:type="dxa"/>
          </w:tcPr>
          <w:p w14:paraId="2D31A57A" w14:textId="77777777" w:rsidR="000931D0" w:rsidRPr="00243B92" w:rsidRDefault="000931D0" w:rsidP="001D04AF">
            <w:pPr>
              <w:pStyle w:val="O0Nwnext"/>
            </w:pPr>
          </w:p>
        </w:tc>
        <w:tc>
          <w:tcPr>
            <w:tcW w:w="751" w:type="dxa"/>
            <w:gridSpan w:val="2"/>
          </w:tcPr>
          <w:p w14:paraId="64A5FB08" w14:textId="77777777" w:rsidR="000931D0" w:rsidRPr="006363F7" w:rsidRDefault="000931D0" w:rsidP="001D04AF">
            <w:pPr>
              <w:pStyle w:val="Text"/>
            </w:pPr>
            <w:r w:rsidRPr="006363F7">
              <w:t>mama</w:t>
            </w:r>
          </w:p>
        </w:tc>
        <w:tc>
          <w:tcPr>
            <w:tcW w:w="706" w:type="dxa"/>
            <w:gridSpan w:val="2"/>
          </w:tcPr>
          <w:p w14:paraId="4E9C4735" w14:textId="77777777" w:rsidR="000931D0" w:rsidRPr="004776E7" w:rsidRDefault="000931D0" w:rsidP="001D04AF">
            <w:pPr>
              <w:pStyle w:val="Text"/>
              <w:rPr>
                <w:rStyle w:val="ChBlueBold"/>
              </w:rPr>
            </w:pPr>
            <w:r w:rsidRPr="004776E7">
              <w:rPr>
                <w:rStyle w:val="ChBlueBold"/>
              </w:rPr>
              <w:t>itu</w:t>
            </w:r>
          </w:p>
        </w:tc>
        <w:tc>
          <w:tcPr>
            <w:tcW w:w="662" w:type="dxa"/>
            <w:gridSpan w:val="2"/>
          </w:tcPr>
          <w:p w14:paraId="5C64AC45" w14:textId="77777777" w:rsidR="000931D0" w:rsidRPr="006363F7" w:rsidRDefault="000931D0" w:rsidP="001D04AF">
            <w:pPr>
              <w:pStyle w:val="Text"/>
            </w:pPr>
            <w:r w:rsidRPr="006363F7">
              <w:t>hanya</w:t>
            </w:r>
          </w:p>
        </w:tc>
        <w:tc>
          <w:tcPr>
            <w:tcW w:w="489" w:type="dxa"/>
          </w:tcPr>
          <w:p w14:paraId="1D31C21D" w14:textId="77777777" w:rsidR="000931D0" w:rsidRPr="006363F7" w:rsidRDefault="000931D0" w:rsidP="001D04AF">
            <w:pPr>
              <w:pStyle w:val="Text"/>
            </w:pPr>
            <w:r w:rsidRPr="006363F7">
              <w:t>ko</w:t>
            </w:r>
          </w:p>
        </w:tc>
        <w:tc>
          <w:tcPr>
            <w:tcW w:w="484" w:type="dxa"/>
            <w:gridSpan w:val="2"/>
          </w:tcPr>
          <w:p w14:paraId="18F08D5B" w14:textId="77777777" w:rsidR="000931D0" w:rsidRPr="006363F7" w:rsidRDefault="000931D0" w:rsidP="001D04AF">
            <w:pPr>
              <w:pStyle w:val="Text"/>
            </w:pPr>
            <w:r w:rsidRPr="006363F7">
              <w:t>jatu</w:t>
            </w:r>
          </w:p>
        </w:tc>
        <w:tc>
          <w:tcPr>
            <w:tcW w:w="1506" w:type="dxa"/>
            <w:gridSpan w:val="4"/>
          </w:tcPr>
          <w:p w14:paraId="5F6BA616" w14:textId="77777777" w:rsidR="000931D0" w:rsidRPr="006363F7" w:rsidRDefault="000931D0" w:rsidP="001D04AF">
            <w:pPr>
              <w:pStyle w:val="Text"/>
            </w:pPr>
            <w:r w:rsidRPr="006363F7">
              <w:t>kaget</w:t>
            </w:r>
          </w:p>
        </w:tc>
      </w:tr>
      <w:tr w:rsidR="000931D0" w:rsidRPr="008018A0" w14:paraId="1EEF2DAC" w14:textId="77777777" w:rsidTr="001D04AF">
        <w:trPr>
          <w:gridAfter w:val="3"/>
          <w:wAfter w:w="1488" w:type="dxa"/>
        </w:trPr>
        <w:tc>
          <w:tcPr>
            <w:tcW w:w="709" w:type="dxa"/>
          </w:tcPr>
          <w:p w14:paraId="1741E588" w14:textId="77777777" w:rsidR="000931D0" w:rsidRPr="00243B92" w:rsidRDefault="000931D0" w:rsidP="001D04AF">
            <w:pPr>
              <w:pStyle w:val="GlossEng"/>
            </w:pPr>
          </w:p>
        </w:tc>
        <w:tc>
          <w:tcPr>
            <w:tcW w:w="751" w:type="dxa"/>
            <w:gridSpan w:val="2"/>
          </w:tcPr>
          <w:p w14:paraId="560F5E4F" w14:textId="77777777" w:rsidR="000931D0" w:rsidRPr="006363F7" w:rsidRDefault="000931D0" w:rsidP="001D04AF">
            <w:pPr>
              <w:pStyle w:val="GlossEng"/>
            </w:pPr>
            <w:r w:rsidRPr="006363F7">
              <w:t>mother</w:t>
            </w:r>
          </w:p>
        </w:tc>
        <w:tc>
          <w:tcPr>
            <w:tcW w:w="706" w:type="dxa"/>
            <w:gridSpan w:val="2"/>
          </w:tcPr>
          <w:p w14:paraId="26A1D69D" w14:textId="77777777" w:rsidR="000931D0" w:rsidRPr="0099608C" w:rsidRDefault="000931D0" w:rsidP="001D04AF">
            <w:pPr>
              <w:pStyle w:val="GlossEng"/>
              <w:rPr>
                <w:rStyle w:val="ChSmallCaps"/>
              </w:rPr>
            </w:pPr>
            <w:r w:rsidRPr="0099608C">
              <w:rPr>
                <w:rStyle w:val="ChSmallCaps"/>
              </w:rPr>
              <w:t>d.dist</w:t>
            </w:r>
          </w:p>
        </w:tc>
        <w:tc>
          <w:tcPr>
            <w:tcW w:w="662" w:type="dxa"/>
            <w:gridSpan w:val="2"/>
          </w:tcPr>
          <w:p w14:paraId="29B31DAD" w14:textId="77777777" w:rsidR="000931D0" w:rsidRPr="006363F7" w:rsidRDefault="000931D0" w:rsidP="001D04AF">
            <w:pPr>
              <w:pStyle w:val="GlossEng"/>
            </w:pPr>
            <w:r w:rsidRPr="006363F7">
              <w:t>only</w:t>
            </w:r>
          </w:p>
        </w:tc>
        <w:tc>
          <w:tcPr>
            <w:tcW w:w="489" w:type="dxa"/>
          </w:tcPr>
          <w:p w14:paraId="57864B1D" w14:textId="77777777" w:rsidR="000931D0" w:rsidRPr="0099608C" w:rsidRDefault="000931D0" w:rsidP="001D04AF">
            <w:pPr>
              <w:pStyle w:val="GlossEng"/>
              <w:rPr>
                <w:rStyle w:val="ChSmallCaps"/>
              </w:rPr>
            </w:pPr>
            <w:r w:rsidRPr="0099608C">
              <w:rPr>
                <w:rStyle w:val="ChSmallCaps"/>
              </w:rPr>
              <w:t>2sg</w:t>
            </w:r>
          </w:p>
        </w:tc>
        <w:tc>
          <w:tcPr>
            <w:tcW w:w="484" w:type="dxa"/>
            <w:gridSpan w:val="2"/>
          </w:tcPr>
          <w:p w14:paraId="55FC8C7F" w14:textId="77777777" w:rsidR="000931D0" w:rsidRPr="006363F7" w:rsidRDefault="000931D0" w:rsidP="001D04AF">
            <w:pPr>
              <w:pStyle w:val="GlossEng"/>
            </w:pPr>
            <w:r w:rsidRPr="006363F7">
              <w:t>fall</w:t>
            </w:r>
          </w:p>
        </w:tc>
        <w:tc>
          <w:tcPr>
            <w:tcW w:w="1506" w:type="dxa"/>
            <w:gridSpan w:val="4"/>
          </w:tcPr>
          <w:p w14:paraId="54A6D2BB" w14:textId="77777777" w:rsidR="000931D0" w:rsidRPr="006363F7" w:rsidRDefault="000931D0" w:rsidP="001D04AF">
            <w:pPr>
              <w:pStyle w:val="GlossEng"/>
            </w:pPr>
            <w:r w:rsidRPr="00CC45C2">
              <w:t>feel.startled(.by)</w:t>
            </w:r>
          </w:p>
        </w:tc>
      </w:tr>
    </w:tbl>
    <w:p w14:paraId="58B7DBE0" w14:textId="0F615DA8" w:rsidR="000931D0" w:rsidRPr="002B1870" w:rsidRDefault="00B7093A" w:rsidP="000931D0">
      <w:pPr>
        <w:pStyle w:val="FreeTranslEng"/>
      </w:pPr>
      <w:r>
        <w:t>‘</w:t>
      </w:r>
      <w:r w:rsidR="000931D0">
        <w:t xml:space="preserve">I said, </w:t>
      </w:r>
      <w:r>
        <w:t>‘</w:t>
      </w:r>
      <w:r w:rsidR="000931D0">
        <w:t>(it</w:t>
      </w:r>
      <w:r>
        <w:t>’</w:t>
      </w:r>
      <w:r w:rsidR="000931D0">
        <w:t>s my) shoulder bone that is broken, (my) ribs</w:t>
      </w:r>
      <w:r>
        <w:t>’</w:t>
      </w:r>
      <w:r w:rsidR="00E6616A">
        <w:t>,</w:t>
      </w:r>
      <w:r w:rsidR="000931D0">
        <w:t xml:space="preserve"> (the doctor said,) </w:t>
      </w:r>
      <w:r>
        <w:t>‘</w:t>
      </w:r>
      <w:r w:rsidR="000931D0">
        <w:t xml:space="preserve">oh! ah, Mother </w:t>
      </w:r>
      <w:r w:rsidR="000931D0" w:rsidRPr="0062551F">
        <w:rPr>
          <w:rStyle w:val="ChBlueBold"/>
        </w:rPr>
        <w:t>that is</w:t>
      </w:r>
      <w:r w:rsidR="000931D0">
        <w:t xml:space="preserve"> just </w:t>
      </w:r>
      <w:r w:rsidR="000931D0" w:rsidRPr="0062551F">
        <w:rPr>
          <w:rStyle w:val="ChBlueBold"/>
        </w:rPr>
        <w:t>because</w:t>
      </w:r>
      <w:r w:rsidR="000931D0">
        <w:t xml:space="preserve"> you</w:t>
      </w:r>
      <w:r>
        <w:t>’</w:t>
      </w:r>
      <w:r w:rsidR="000931D0">
        <w:t>re in shock</w:t>
      </w:r>
      <w:r>
        <w:t>’’</w:t>
      </w:r>
      <w:r w:rsidR="000931D0">
        <w:t xml:space="preserve"> </w:t>
      </w:r>
      <w:r w:rsidR="000931D0" w:rsidRPr="00E50B28">
        <w:rPr>
          <w:rStyle w:val="ExampleSource"/>
        </w:rPr>
        <w:t>[081015-005-NP.0048]</w:t>
      </w:r>
    </w:p>
    <w:p w14:paraId="207B09A7" w14:textId="14535B9D" w:rsidR="000931D0" w:rsidRDefault="000931D0" w:rsidP="001C29E4">
      <w:pPr>
        <w:pStyle w:val="Body0005after"/>
      </w:pPr>
      <w:r>
        <w:t xml:space="preserve">The utterance in </w:t>
      </w:r>
      <w:r>
        <w:fldChar w:fldCharType="begin"/>
      </w:r>
      <w:r>
        <w:instrText xml:space="preserve"> REF _Ref338956129 \h </w:instrText>
      </w:r>
      <w:r>
        <w:fldChar w:fldCharType="separate"/>
      </w:r>
      <w:r w:rsidR="00154D81">
        <w:t>(</w:t>
      </w:r>
      <w:r w:rsidR="00154D81">
        <w:rPr>
          <w:noProof/>
        </w:rPr>
        <w:t>44</w:t>
      </w:r>
      <w:r w:rsidR="00154D81">
        <w:t>)</w:t>
      </w:r>
      <w:r>
        <w:fldChar w:fldCharType="end"/>
      </w:r>
      <w:r>
        <w:t xml:space="preserve"> is part of a conversation about the speaker</w:t>
      </w:r>
      <w:r w:rsidR="00B7093A">
        <w:t>’</w:t>
      </w:r>
      <w:r>
        <w:t xml:space="preserve">s husband who had fallen sick after a straining journey. Recounting some details about the journey, the speaker relates that her husband had returned home hungry. At the beginning of the next clause </w:t>
      </w:r>
      <w:r w:rsidRPr="00852C54">
        <w:rPr>
          <w:rStyle w:val="ChItalBold"/>
        </w:rPr>
        <w:t>itu</w:t>
      </w:r>
      <w:r>
        <w:t xml:space="preserve"> </w:t>
      </w:r>
      <w:r w:rsidR="00B7093A">
        <w:t>‘</w:t>
      </w:r>
      <w:r w:rsidRPr="0099608C">
        <w:rPr>
          <w:rStyle w:val="ChSmallCaps"/>
        </w:rPr>
        <w:t>d.dist</w:t>
      </w:r>
      <w:r w:rsidR="00B7093A">
        <w:t>’</w:t>
      </w:r>
      <w:r>
        <w:t xml:space="preserve"> summarizes this account and, combined with the relativizer </w:t>
      </w:r>
      <w:r w:rsidRPr="006F14C0">
        <w:rPr>
          <w:rStyle w:val="ChItalBold"/>
        </w:rPr>
        <w:t>yang</w:t>
      </w:r>
      <w:r w:rsidRPr="00266399">
        <w:t xml:space="preserve"> </w:t>
      </w:r>
      <w:r w:rsidR="00B7093A">
        <w:t>‘</w:t>
      </w:r>
      <w:r w:rsidRPr="0099608C">
        <w:rPr>
          <w:rStyle w:val="ChSmallCaps"/>
        </w:rPr>
        <w:t>rel</w:t>
      </w:r>
      <w:r w:rsidR="00B7093A">
        <w:t>’</w:t>
      </w:r>
      <w:r>
        <w:t xml:space="preserve">, signals a </w:t>
      </w:r>
      <w:r w:rsidR="000A1CDF">
        <w:t>result</w:t>
      </w:r>
      <w:r>
        <w:t xml:space="preserve"> relation: </w:t>
      </w:r>
      <w:r w:rsidRPr="00C91720">
        <w:rPr>
          <w:rStyle w:val="ChItalBold"/>
        </w:rPr>
        <w:t>itu yang de sakit</w:t>
      </w:r>
      <w:r>
        <w:t xml:space="preserve"> </w:t>
      </w:r>
      <w:r w:rsidR="00B7093A">
        <w:t>‘</w:t>
      </w:r>
      <w:r>
        <w:t>that</w:t>
      </w:r>
      <w:r w:rsidR="00B7093A">
        <w:t>’</w:t>
      </w:r>
      <w:r>
        <w:t>s why he</w:t>
      </w:r>
      <w:r w:rsidR="00B7093A">
        <w:t>’</w:t>
      </w:r>
      <w:r>
        <w:t>s sick</w:t>
      </w:r>
      <w:r w:rsidR="00B7093A">
        <w:t>’</w:t>
      </w:r>
      <w:r>
        <w:t>.</w:t>
      </w:r>
    </w:p>
    <w:p w14:paraId="2B2E0703" w14:textId="00B6DAA6" w:rsidR="000931D0" w:rsidRDefault="000931D0" w:rsidP="000931D0">
      <w:pPr>
        <w:pStyle w:val="ExampleTitle"/>
      </w:pPr>
      <w:r>
        <w:t xml:space="preserve">Discourse deictic uses of </w:t>
      </w:r>
      <w:r w:rsidRPr="00852C54">
        <w:rPr>
          <w:rStyle w:val="ChItalBold"/>
        </w:rPr>
        <w:t>itu</w:t>
      </w:r>
      <w:r>
        <w:t xml:space="preserve"> </w:t>
      </w:r>
      <w:r w:rsidR="00B7093A">
        <w:t>‘</w:t>
      </w:r>
      <w:r w:rsidRPr="0099608C">
        <w:rPr>
          <w:rStyle w:val="ChSmallCaps"/>
        </w:rPr>
        <w:t>d.dist</w:t>
      </w:r>
      <w:r w:rsidR="00B7093A">
        <w:t>’</w:t>
      </w:r>
      <w:r>
        <w:t>: Marker of a result relation</w:t>
      </w:r>
    </w:p>
    <w:tbl>
      <w:tblPr>
        <w:tblW w:w="6724" w:type="dxa"/>
        <w:tblCellMar>
          <w:left w:w="42" w:type="dxa"/>
          <w:right w:w="42" w:type="dxa"/>
        </w:tblCellMar>
        <w:tblLook w:val="01E0" w:firstRow="1" w:lastRow="1" w:firstColumn="1" w:lastColumn="1" w:noHBand="0" w:noVBand="0"/>
      </w:tblPr>
      <w:tblGrid>
        <w:gridCol w:w="709"/>
        <w:gridCol w:w="547"/>
        <w:gridCol w:w="389"/>
        <w:gridCol w:w="576"/>
        <w:gridCol w:w="718"/>
        <w:gridCol w:w="284"/>
        <w:gridCol w:w="985"/>
        <w:gridCol w:w="701"/>
        <w:gridCol w:w="591"/>
        <w:gridCol w:w="484"/>
        <w:gridCol w:w="740"/>
      </w:tblGrid>
      <w:tr w:rsidR="00AC23C4" w:rsidRPr="004B7057" w14:paraId="30140039" w14:textId="77777777" w:rsidTr="00AC23C4">
        <w:tc>
          <w:tcPr>
            <w:tcW w:w="709" w:type="dxa"/>
            <w:shd w:val="clear" w:color="auto" w:fill="auto"/>
          </w:tcPr>
          <w:p w14:paraId="1FCFD289" w14:textId="77777777" w:rsidR="000931D0" w:rsidRPr="00243B92" w:rsidRDefault="000931D0" w:rsidP="001D04AF">
            <w:pPr>
              <w:pStyle w:val="O0Nwnext"/>
            </w:pPr>
            <w:bookmarkStart w:id="3397" w:name="_Ref320522315"/>
            <w:bookmarkStart w:id="3398" w:name="_Ref338956129"/>
            <w:r>
              <w:t>(</w:t>
            </w:r>
            <w:fldSimple w:instr=" SEQ ( \* ARABIC \s 1 ">
              <w:r w:rsidR="00154D81">
                <w:rPr>
                  <w:noProof/>
                </w:rPr>
                <w:t>44</w:t>
              </w:r>
            </w:fldSimple>
            <w:bookmarkEnd w:id="3397"/>
            <w:r>
              <w:t>)</w:t>
            </w:r>
            <w:bookmarkEnd w:id="3398"/>
          </w:p>
        </w:tc>
        <w:tc>
          <w:tcPr>
            <w:tcW w:w="547" w:type="dxa"/>
            <w:shd w:val="clear" w:color="auto" w:fill="auto"/>
          </w:tcPr>
          <w:p w14:paraId="02CCA073" w14:textId="77777777" w:rsidR="000931D0" w:rsidRPr="000F51A8" w:rsidRDefault="000931D0" w:rsidP="001D04AF">
            <w:pPr>
              <w:pStyle w:val="Text"/>
            </w:pPr>
            <w:r w:rsidRPr="000F51A8">
              <w:t>pace</w:t>
            </w:r>
          </w:p>
        </w:tc>
        <w:tc>
          <w:tcPr>
            <w:tcW w:w="389" w:type="dxa"/>
            <w:shd w:val="clear" w:color="auto" w:fill="auto"/>
          </w:tcPr>
          <w:p w14:paraId="7F34049C" w14:textId="77777777" w:rsidR="000931D0" w:rsidRPr="000F51A8" w:rsidRDefault="000931D0" w:rsidP="001D04AF">
            <w:pPr>
              <w:pStyle w:val="Text"/>
            </w:pPr>
            <w:r w:rsidRPr="000F51A8">
              <w:t>de</w:t>
            </w:r>
          </w:p>
        </w:tc>
        <w:tc>
          <w:tcPr>
            <w:tcW w:w="576" w:type="dxa"/>
            <w:shd w:val="clear" w:color="auto" w:fill="auto"/>
          </w:tcPr>
          <w:p w14:paraId="09A1D4A8" w14:textId="77777777" w:rsidR="000931D0" w:rsidRPr="000F51A8" w:rsidRDefault="000931D0" w:rsidP="001D04AF">
            <w:pPr>
              <w:pStyle w:val="Text"/>
            </w:pPr>
            <w:r w:rsidRPr="000F51A8">
              <w:t>tida</w:t>
            </w:r>
          </w:p>
        </w:tc>
        <w:tc>
          <w:tcPr>
            <w:tcW w:w="718" w:type="dxa"/>
            <w:shd w:val="clear" w:color="auto" w:fill="auto"/>
          </w:tcPr>
          <w:p w14:paraId="2067DE84" w14:textId="77777777" w:rsidR="000931D0" w:rsidRPr="000F51A8" w:rsidRDefault="000931D0" w:rsidP="001D04AF">
            <w:pPr>
              <w:pStyle w:val="Text"/>
            </w:pPr>
            <w:r w:rsidRPr="000F51A8">
              <w:t>makan</w:t>
            </w:r>
            <w:r w:rsidR="00ED2C93">
              <w:t>g</w:t>
            </w:r>
          </w:p>
        </w:tc>
        <w:tc>
          <w:tcPr>
            <w:tcW w:w="284" w:type="dxa"/>
            <w:shd w:val="clear" w:color="auto" w:fill="auto"/>
          </w:tcPr>
          <w:p w14:paraId="4BD02B3E" w14:textId="77777777" w:rsidR="000931D0" w:rsidRPr="000F51A8" w:rsidRDefault="000931D0" w:rsidP="001D04AF">
            <w:pPr>
              <w:pStyle w:val="Text"/>
            </w:pPr>
            <w:r>
              <w:t>…</w:t>
            </w:r>
          </w:p>
        </w:tc>
        <w:tc>
          <w:tcPr>
            <w:tcW w:w="985" w:type="dxa"/>
            <w:shd w:val="clear" w:color="auto" w:fill="auto"/>
          </w:tcPr>
          <w:p w14:paraId="0C17D9B2" w14:textId="77777777" w:rsidR="000931D0" w:rsidRPr="00235379" w:rsidRDefault="000931D0" w:rsidP="001D04AF">
            <w:pPr>
              <w:pStyle w:val="Text"/>
            </w:pPr>
            <w:r w:rsidRPr="00235379">
              <w:t>lapa</w:t>
            </w:r>
            <w:r>
              <w:t>r</w:t>
            </w:r>
            <w:r w:rsidR="00AA38C9">
              <w:t>,</w:t>
            </w:r>
          </w:p>
        </w:tc>
        <w:tc>
          <w:tcPr>
            <w:tcW w:w="701" w:type="dxa"/>
            <w:shd w:val="clear" w:color="auto" w:fill="auto"/>
          </w:tcPr>
          <w:p w14:paraId="0A0731EC" w14:textId="77777777" w:rsidR="000931D0" w:rsidRPr="00ED39DC" w:rsidRDefault="000931D0" w:rsidP="001D04AF">
            <w:pPr>
              <w:pStyle w:val="Text"/>
              <w:rPr>
                <w:rStyle w:val="ChBlueBold"/>
              </w:rPr>
            </w:pPr>
            <w:r w:rsidRPr="00ED39DC">
              <w:rPr>
                <w:rStyle w:val="ChBlueBold"/>
              </w:rPr>
              <w:t>itu</w:t>
            </w:r>
          </w:p>
        </w:tc>
        <w:tc>
          <w:tcPr>
            <w:tcW w:w="591" w:type="dxa"/>
            <w:shd w:val="clear" w:color="auto" w:fill="auto"/>
          </w:tcPr>
          <w:p w14:paraId="5112DD4F" w14:textId="77777777" w:rsidR="000931D0" w:rsidRPr="00ED39DC" w:rsidRDefault="000931D0" w:rsidP="001D04AF">
            <w:pPr>
              <w:pStyle w:val="Text"/>
              <w:rPr>
                <w:rStyle w:val="ChBlueBold"/>
              </w:rPr>
            </w:pPr>
            <w:r w:rsidRPr="00ED39DC">
              <w:rPr>
                <w:rStyle w:val="ChBlueBold"/>
              </w:rPr>
              <w:t>yan</w:t>
            </w:r>
            <w:r>
              <w:rPr>
                <w:rStyle w:val="ChBlueBold"/>
              </w:rPr>
              <w:t>g</w:t>
            </w:r>
          </w:p>
        </w:tc>
        <w:tc>
          <w:tcPr>
            <w:tcW w:w="484" w:type="dxa"/>
            <w:shd w:val="clear" w:color="auto" w:fill="auto"/>
          </w:tcPr>
          <w:p w14:paraId="5BC110D7" w14:textId="77777777" w:rsidR="000931D0" w:rsidRPr="00235379" w:rsidRDefault="000931D0" w:rsidP="001D04AF">
            <w:pPr>
              <w:pStyle w:val="Text"/>
            </w:pPr>
            <w:r w:rsidRPr="00235379">
              <w:t>de</w:t>
            </w:r>
          </w:p>
        </w:tc>
        <w:tc>
          <w:tcPr>
            <w:tcW w:w="740" w:type="dxa"/>
            <w:shd w:val="clear" w:color="auto" w:fill="auto"/>
          </w:tcPr>
          <w:p w14:paraId="18AFEC96" w14:textId="77777777" w:rsidR="000931D0" w:rsidRPr="00235379" w:rsidRDefault="000931D0" w:rsidP="001D04AF">
            <w:pPr>
              <w:pStyle w:val="Text"/>
            </w:pPr>
            <w:r w:rsidRPr="00235379">
              <w:t>sakit</w:t>
            </w:r>
          </w:p>
        </w:tc>
      </w:tr>
      <w:tr w:rsidR="00AC23C4" w:rsidRPr="00AC23C4" w14:paraId="7703523F" w14:textId="77777777" w:rsidTr="00AC23C4">
        <w:tc>
          <w:tcPr>
            <w:tcW w:w="709" w:type="dxa"/>
            <w:shd w:val="clear" w:color="auto" w:fill="auto"/>
          </w:tcPr>
          <w:p w14:paraId="0A595A5C" w14:textId="77777777" w:rsidR="000931D0" w:rsidRPr="00243B92" w:rsidRDefault="000931D0" w:rsidP="001D04AF">
            <w:pPr>
              <w:pStyle w:val="GlossEng"/>
            </w:pPr>
          </w:p>
        </w:tc>
        <w:tc>
          <w:tcPr>
            <w:tcW w:w="547" w:type="dxa"/>
            <w:shd w:val="clear" w:color="auto" w:fill="auto"/>
          </w:tcPr>
          <w:p w14:paraId="20EC321F" w14:textId="77777777" w:rsidR="000931D0" w:rsidRPr="000F51A8" w:rsidRDefault="000931D0" w:rsidP="001D04AF">
            <w:pPr>
              <w:pStyle w:val="GlossEng"/>
            </w:pPr>
            <w:r>
              <w:t>man</w:t>
            </w:r>
          </w:p>
        </w:tc>
        <w:tc>
          <w:tcPr>
            <w:tcW w:w="389" w:type="dxa"/>
            <w:shd w:val="clear" w:color="auto" w:fill="auto"/>
          </w:tcPr>
          <w:p w14:paraId="204B99AB" w14:textId="77777777" w:rsidR="000931D0" w:rsidRPr="0099608C" w:rsidRDefault="000931D0" w:rsidP="001D04AF">
            <w:pPr>
              <w:pStyle w:val="GlossEng"/>
              <w:rPr>
                <w:rStyle w:val="ChSmallCaps"/>
              </w:rPr>
            </w:pPr>
            <w:r w:rsidRPr="0099608C">
              <w:rPr>
                <w:rStyle w:val="ChSmallCaps"/>
              </w:rPr>
              <w:t>3sg</w:t>
            </w:r>
          </w:p>
        </w:tc>
        <w:tc>
          <w:tcPr>
            <w:tcW w:w="576" w:type="dxa"/>
            <w:shd w:val="clear" w:color="auto" w:fill="auto"/>
          </w:tcPr>
          <w:p w14:paraId="0F52F6C3" w14:textId="77777777" w:rsidR="000931D0" w:rsidRPr="0099608C" w:rsidRDefault="000931D0" w:rsidP="001D04AF">
            <w:pPr>
              <w:pStyle w:val="GlossEng"/>
              <w:rPr>
                <w:rStyle w:val="ChSmallCaps"/>
              </w:rPr>
            </w:pPr>
            <w:r w:rsidRPr="0099608C">
              <w:rPr>
                <w:rStyle w:val="ChSmallCaps"/>
              </w:rPr>
              <w:t>neg</w:t>
            </w:r>
          </w:p>
        </w:tc>
        <w:tc>
          <w:tcPr>
            <w:tcW w:w="718" w:type="dxa"/>
            <w:shd w:val="clear" w:color="auto" w:fill="auto"/>
          </w:tcPr>
          <w:p w14:paraId="7CD14ECF" w14:textId="77777777" w:rsidR="000931D0" w:rsidRPr="000F51A8" w:rsidRDefault="000931D0" w:rsidP="001D04AF">
            <w:pPr>
              <w:pStyle w:val="GlossEng"/>
            </w:pPr>
            <w:r w:rsidRPr="000F51A8">
              <w:t>eat</w:t>
            </w:r>
          </w:p>
        </w:tc>
        <w:tc>
          <w:tcPr>
            <w:tcW w:w="284" w:type="dxa"/>
            <w:shd w:val="clear" w:color="auto" w:fill="auto"/>
          </w:tcPr>
          <w:p w14:paraId="04C94F58" w14:textId="77777777" w:rsidR="000931D0" w:rsidRPr="000F51A8" w:rsidRDefault="000931D0" w:rsidP="001D04AF">
            <w:pPr>
              <w:pStyle w:val="GlossEng"/>
            </w:pPr>
          </w:p>
        </w:tc>
        <w:tc>
          <w:tcPr>
            <w:tcW w:w="985" w:type="dxa"/>
            <w:shd w:val="clear" w:color="auto" w:fill="auto"/>
          </w:tcPr>
          <w:p w14:paraId="39F58510" w14:textId="77777777" w:rsidR="000931D0" w:rsidRPr="00235379" w:rsidRDefault="00521B1C" w:rsidP="001D04AF">
            <w:pPr>
              <w:pStyle w:val="GlossEng"/>
            </w:pPr>
            <w:r>
              <w:t>be.</w:t>
            </w:r>
            <w:r w:rsidR="000931D0" w:rsidRPr="00235379">
              <w:t>hungry</w:t>
            </w:r>
          </w:p>
        </w:tc>
        <w:tc>
          <w:tcPr>
            <w:tcW w:w="701" w:type="dxa"/>
            <w:shd w:val="clear" w:color="auto" w:fill="auto"/>
          </w:tcPr>
          <w:p w14:paraId="1AFE8318" w14:textId="77777777" w:rsidR="000931D0" w:rsidRPr="0099608C" w:rsidRDefault="000931D0" w:rsidP="001D04AF">
            <w:pPr>
              <w:pStyle w:val="GlossEng"/>
              <w:rPr>
                <w:rStyle w:val="ChSmallCaps"/>
              </w:rPr>
            </w:pPr>
            <w:r w:rsidRPr="0099608C">
              <w:rPr>
                <w:rStyle w:val="ChSmallCaps"/>
              </w:rPr>
              <w:t>d.dist</w:t>
            </w:r>
          </w:p>
        </w:tc>
        <w:tc>
          <w:tcPr>
            <w:tcW w:w="591" w:type="dxa"/>
            <w:shd w:val="clear" w:color="auto" w:fill="auto"/>
          </w:tcPr>
          <w:p w14:paraId="30F7DFC0" w14:textId="77777777" w:rsidR="000931D0" w:rsidRPr="0099608C" w:rsidRDefault="000931D0" w:rsidP="001D04AF">
            <w:pPr>
              <w:pStyle w:val="GlossEng"/>
              <w:rPr>
                <w:rStyle w:val="ChSmallCaps"/>
              </w:rPr>
            </w:pPr>
            <w:r w:rsidRPr="0099608C">
              <w:rPr>
                <w:rStyle w:val="ChSmallCaps"/>
              </w:rPr>
              <w:t>rel</w:t>
            </w:r>
          </w:p>
        </w:tc>
        <w:tc>
          <w:tcPr>
            <w:tcW w:w="484" w:type="dxa"/>
            <w:shd w:val="clear" w:color="auto" w:fill="auto"/>
          </w:tcPr>
          <w:p w14:paraId="304F8CC9" w14:textId="77777777" w:rsidR="000931D0" w:rsidRPr="0099608C" w:rsidRDefault="000931D0" w:rsidP="001D04AF">
            <w:pPr>
              <w:pStyle w:val="GlossEng"/>
              <w:rPr>
                <w:rStyle w:val="ChSmallCaps"/>
              </w:rPr>
            </w:pPr>
            <w:r w:rsidRPr="0099608C">
              <w:rPr>
                <w:rStyle w:val="ChSmallCaps"/>
              </w:rPr>
              <w:t>3sg</w:t>
            </w:r>
          </w:p>
        </w:tc>
        <w:tc>
          <w:tcPr>
            <w:tcW w:w="740" w:type="dxa"/>
            <w:shd w:val="clear" w:color="auto" w:fill="auto"/>
          </w:tcPr>
          <w:p w14:paraId="76D8D228" w14:textId="77777777" w:rsidR="000931D0" w:rsidRPr="00235379" w:rsidRDefault="000931D0" w:rsidP="001D04AF">
            <w:pPr>
              <w:pStyle w:val="GlossEng"/>
            </w:pPr>
            <w:r>
              <w:t>be.</w:t>
            </w:r>
            <w:r w:rsidRPr="00235379">
              <w:t>sick</w:t>
            </w:r>
          </w:p>
        </w:tc>
      </w:tr>
    </w:tbl>
    <w:p w14:paraId="557735B1" w14:textId="05E48213" w:rsidR="000931D0" w:rsidRPr="002B1870" w:rsidRDefault="00B7093A" w:rsidP="000467D9">
      <w:pPr>
        <w:pStyle w:val="FreeTranslEng15pt"/>
      </w:pPr>
      <w:r>
        <w:t>‘</w:t>
      </w:r>
      <w:r w:rsidR="000931D0">
        <w:t>he (my) husband hadn</w:t>
      </w:r>
      <w:r>
        <w:t>’</w:t>
      </w:r>
      <w:r w:rsidR="000931D0">
        <w:t xml:space="preserve">t </w:t>
      </w:r>
      <w:r w:rsidR="000931D0" w:rsidRPr="00A82EC5">
        <w:t>eaten</w:t>
      </w:r>
      <w:r w:rsidR="000931D0">
        <w:t xml:space="preserve"> … (he was) hungry, </w:t>
      </w:r>
      <w:r w:rsidR="000931D0" w:rsidRPr="005B1E76">
        <w:rPr>
          <w:rStyle w:val="ChBlueBold"/>
        </w:rPr>
        <w:t>that</w:t>
      </w:r>
      <w:r>
        <w:rPr>
          <w:rStyle w:val="ChBlueBold"/>
        </w:rPr>
        <w:t>’</w:t>
      </w:r>
      <w:r w:rsidR="000931D0" w:rsidRPr="005B1E76">
        <w:rPr>
          <w:rStyle w:val="ChBlueBold"/>
        </w:rPr>
        <w:t>s why</w:t>
      </w:r>
      <w:r w:rsidR="000931D0">
        <w:t xml:space="preserve"> he</w:t>
      </w:r>
      <w:r>
        <w:t>’</w:t>
      </w:r>
      <w:r w:rsidR="000931D0">
        <w:t>s sick</w:t>
      </w:r>
      <w:r>
        <w:t>’</w:t>
      </w:r>
      <w:r w:rsidR="000931D0">
        <w:t xml:space="preserve"> </w:t>
      </w:r>
      <w:r w:rsidR="000931D0" w:rsidRPr="00D74546">
        <w:rPr>
          <w:rStyle w:val="ExampleSource"/>
        </w:rPr>
        <w:t>[080921-004b-Cv</w:t>
      </w:r>
      <w:r w:rsidR="00AF798A">
        <w:rPr>
          <w:rStyle w:val="ExampleSource"/>
        </w:rPr>
        <w:t>NP</w:t>
      </w:r>
      <w:r w:rsidR="000931D0" w:rsidRPr="00D74546">
        <w:rPr>
          <w:rStyle w:val="ExampleSource"/>
        </w:rPr>
        <w:t>.0003/0007]</w:t>
      </w:r>
    </w:p>
    <w:p w14:paraId="5953BC6A" w14:textId="1566EBEA" w:rsidR="000931D0" w:rsidRDefault="000931D0" w:rsidP="00357B93">
      <w:pPr>
        <w:pStyle w:val="Heading4"/>
      </w:pPr>
      <w:bookmarkStart w:id="3399" w:name="_Ref320548826"/>
      <w:bookmarkStart w:id="3400" w:name="_Toc322502307"/>
      <w:bookmarkStart w:id="3401" w:name="_Toc322502340"/>
      <w:bookmarkStart w:id="3402" w:name="_Toc334196339"/>
      <w:bookmarkStart w:id="3403" w:name="_Toc336325575"/>
      <w:bookmarkStart w:id="3404" w:name="_Toc336335862"/>
      <w:bookmarkStart w:id="3405" w:name="_Ref350604711"/>
      <w:r>
        <w:t>Placeholder uses</w:t>
      </w:r>
      <w:bookmarkEnd w:id="3399"/>
      <w:bookmarkEnd w:id="3400"/>
      <w:bookmarkEnd w:id="3401"/>
      <w:bookmarkEnd w:id="3402"/>
      <w:bookmarkEnd w:id="3403"/>
      <w:bookmarkEnd w:id="3404"/>
      <w:r w:rsidRPr="005D3F85">
        <w:t xml:space="preserve"> </w:t>
      </w:r>
      <w:r>
        <w:t>of demonstratives</w:t>
      </w:r>
      <w:bookmarkEnd w:id="3405"/>
    </w:p>
    <w:p w14:paraId="61CFFFBB" w14:textId="6F58EEF4" w:rsidR="00357B93" w:rsidRDefault="008058BF" w:rsidP="00357B93">
      <w:pPr>
        <w:pStyle w:val="Body0000after"/>
      </w:pPr>
      <w:r>
        <w:t xml:space="preserve">Demonstratives are also rather commonly employed pronominally as “placeholders” in the context of “word-formulation trouble”, as </w:t>
      </w:r>
      <w:r>
        <w:fldChar w:fldCharType="begin"/>
      </w:r>
      <w:r w:rsidR="003A5B20">
        <w:instrText>ADDIN CITAVI.PLACEHOLDER 74ac7cdc-ff7e-4712-a320-20e94ecfefef 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lhc2hpIGFuZCBZb29uPC9UZXh0Pg0KICAgIDwvVGV4dFVuaXQ+DQogIDwvVGV4dFVuaXRzPg0KPC9QbGFjZWhvbGRlcj4=</w:instrText>
      </w:r>
      <w:r>
        <w:fldChar w:fldCharType="separate"/>
      </w:r>
      <w:bookmarkStart w:id="3406" w:name="_CTVP00174ac7cdcff7e4712a32020e94ecfefef"/>
      <w:r w:rsidR="0092006B">
        <w:t>Hayashi and Yoon</w:t>
      </w:r>
      <w:bookmarkEnd w:id="3406"/>
      <w:r>
        <w:fldChar w:fldCharType="end"/>
      </w:r>
      <w:r>
        <w:t xml:space="preserve"> </w:t>
      </w:r>
      <w:r>
        <w:fldChar w:fldCharType="begin"/>
      </w:r>
      <w:r w:rsidR="003A5B20">
        <w:instrText>ADDIN CITAVI.PLACEHOLDER af0bff67-1e7d-4302-b05c-f48da7b850b8 PFBsYWNlaG9sZGVyPg0KICA8QWRkSW5WZXJzaW9uPjUuMi4wLjg8L0FkZEluVmVyc2lvbj4NCiAgPElkPmFmMGJmZjY3LTFlN2QtNDMwMi1iMDVjLWY0OGRhN2I4NTBiODwvSWQ+DQogIDxBc3NvY2lhdGVXaXRoUGxhY2Vob2xkZXJJZD43NGFjN2NkYy1mZjdlLTQ3MTItYTMyMC0yMGU5NGVjZmVmZWY8L0Fzc29jaWF0ZVdpdGhQbGFjZWhvbGRlcklkPg0KICA8RW50cmllcz4NCiAgICA8RW50cnk+DQogICAgICA8SWQ+Y2JjY2JkNzctYTM3NC00OTQzLWFkNGYtMDMxMzIxZjllYmNmPC9JZD4NCiAgICAgIDxSZWZlcmVuY2VJZD4zZGEwNjk1Ny0zM2Y3LTRlZGItOTQwMC0wNDAzYjU4Mjk0N2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ik8L1RleHQ+DQogICAgPC9UZXh0VW5pdD4NCiAgPC9UZXh0VW5pdHM+DQo8L1BsYWNlaG9sZGVyPg==</w:instrText>
      </w:r>
      <w:r>
        <w:fldChar w:fldCharType="separate"/>
      </w:r>
      <w:bookmarkStart w:id="3407" w:name="_CTVP001af0bff671e7d4302b05cf48da7b850b8"/>
      <w:r w:rsidR="0092006B">
        <w:t>(2006)</w:t>
      </w:r>
      <w:bookmarkEnd w:id="3407"/>
      <w:r>
        <w:fldChar w:fldCharType="end"/>
      </w:r>
      <w:r>
        <w:t xml:space="preserve"> show in their cross-linguistic study. In this function, they serve </w:t>
      </w:r>
      <w:r w:rsidR="00B7093A">
        <w:rPr>
          <w:szCs w:val="20"/>
        </w:rPr>
        <w:t>“</w:t>
      </w:r>
      <w:r w:rsidR="000931D0" w:rsidRPr="002C031D">
        <w:rPr>
          <w:szCs w:val="20"/>
        </w:rPr>
        <w:t>as temporary substitutes for specific lexical items that have eluded the speaker</w:t>
      </w:r>
      <w:r w:rsidR="00B7093A">
        <w:rPr>
          <w:szCs w:val="20"/>
        </w:rPr>
        <w:t>”</w:t>
      </w:r>
      <w:r w:rsidR="000931D0" w:rsidRPr="002C031D">
        <w:rPr>
          <w:szCs w:val="20"/>
        </w:rPr>
        <w:t xml:space="preserve"> </w:t>
      </w:r>
      <w:r w:rsidR="00BA6215">
        <w:rPr>
          <w:rStyle w:val="Citation"/>
        </w:rPr>
        <w:fldChar w:fldCharType="begin"/>
      </w:r>
      <w:r w:rsidR="003A5B20">
        <w:rPr>
          <w:rStyle w:val="Citation"/>
        </w:rPr>
        <w:instrText>ADDIN CITAVI.PLACEHOLDER 9a54626a-534f-4bc0-87c5-5144f79de68b 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jogNDk5KTwvVGV4dD4NCiAgICA8L1RleHRVbml0Pg0KICA8L1RleHRVbml0cz4NCjwvUGxhY2Vob2xkZXI+</w:instrText>
      </w:r>
      <w:r w:rsidR="00BA6215">
        <w:rPr>
          <w:rStyle w:val="Citation"/>
        </w:rPr>
        <w:fldChar w:fldCharType="separate"/>
      </w:r>
      <w:bookmarkStart w:id="3408" w:name="_CTVP0019a54626a534f4bc087c55144f79de68b"/>
      <w:r w:rsidR="0092006B">
        <w:rPr>
          <w:rStyle w:val="Citation"/>
        </w:rPr>
        <w:t>(2006: 499)</w:t>
      </w:r>
      <w:bookmarkEnd w:id="3408"/>
      <w:r w:rsidR="00BA6215">
        <w:rPr>
          <w:rStyle w:val="Citation"/>
        </w:rPr>
        <w:fldChar w:fldCharType="end"/>
      </w:r>
      <w:r w:rsidR="000931D0" w:rsidRPr="002C031D">
        <w:rPr>
          <w:szCs w:val="20"/>
        </w:rPr>
        <w:t>.</w:t>
      </w:r>
      <w:r w:rsidR="00357B93">
        <w:rPr>
          <w:szCs w:val="20"/>
        </w:rPr>
        <w:t xml:space="preserve"> Besides, demonstratives are also used as </w:t>
      </w:r>
      <w:r w:rsidR="00357B93">
        <w:t xml:space="preserve">“interjective hesitators” that signal “the speaker’s hesitation in utterance production” </w:t>
      </w:r>
      <w:r w:rsidR="00357B93">
        <w:rPr>
          <w:rStyle w:val="Citation"/>
        </w:rPr>
        <w:fldChar w:fldCharType="begin"/>
      </w:r>
      <w:r w:rsidR="003A5B20">
        <w:rPr>
          <w:rStyle w:val="Citation"/>
        </w:rPr>
        <w:instrText>ADDIN CITAVI.PLACEHOLDER b5b8c7a0-aae6-49c2-96c4-240f03a939bf 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6IDUxMuKAkzUxMyk8L1RleHQ+DQogICAgPC9UZXh0VW5pdD4NCiAgPC9UZXh0VW5pdHM+DQo8L1BsYWNlaG9sZGVyPg==</w:instrText>
      </w:r>
      <w:r w:rsidR="00357B93">
        <w:rPr>
          <w:rStyle w:val="Citation"/>
        </w:rPr>
        <w:fldChar w:fldCharType="separate"/>
      </w:r>
      <w:bookmarkStart w:id="3409" w:name="_CTVP001b5b8c7a0aae649c296c4240f03a939bf"/>
      <w:r w:rsidR="0092006B">
        <w:rPr>
          <w:rStyle w:val="Citation"/>
        </w:rPr>
        <w:t>(2006: 512–513)</w:t>
      </w:r>
      <w:bookmarkEnd w:id="3409"/>
      <w:r w:rsidR="00357B93">
        <w:rPr>
          <w:rStyle w:val="Citation"/>
        </w:rPr>
        <w:fldChar w:fldCharType="end"/>
      </w:r>
      <w:r w:rsidR="00357B93">
        <w:t xml:space="preserve">. (See also </w:t>
      </w:r>
      <w:r w:rsidR="00357B93">
        <w:rPr>
          <w:rStyle w:val="Citation"/>
        </w:rPr>
        <w:fldChar w:fldCharType="begin"/>
      </w:r>
      <w:r w:rsidR="00357B93">
        <w:rPr>
          <w:rStyle w:val="Citation"/>
        </w:rPr>
        <w:instrText>ADDIN CITAVI.PLACEHOLDER 8a50c3cb-1550-440d-8c99-f24bfff1885d PFBsYWNlaG9sZGVyPg0KICA8QWRkSW5WZXJzaW9uPjUuMi4wLjg8L0FkZEluVmVyc2lvbj4NCiAgPElkPjhhNTBjM2NiLTE1NTAtNDQwZC04Yzk5LWYyNGJmZmYxODg1ZDwvSWQ+DQogIDxFbnRyaWVzPg0KICAgIDxFbnRyeT4NCiAgICAgIDxJZD41ZjdmMTRmYS1lZWVjLTQ0ZTktODM3YS02ZmVlZTE5ZTJiYjc8L0lkPg0KICAgICAgPE5vUGFyPnRydWU8L05vUGFy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MWMxZmUyMmUtNzgxZi00Y2FkLTkwMjYtNDRhNjA3MzkwZjkx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2xleSBhbmQgTGV2aW5zb2huIDIwMDE6IDM2PC9UZXh0Pg0KICAgIDwvVGV4dFVuaXQ+DQogIDwvVGV4dFVuaXRzPg0KPC9QbGFjZWhvbGRlcj4=</w:instrText>
      </w:r>
      <w:r w:rsidR="00357B93">
        <w:rPr>
          <w:rStyle w:val="Citation"/>
        </w:rPr>
        <w:fldChar w:fldCharType="separate"/>
      </w:r>
      <w:bookmarkStart w:id="3410" w:name="_CTVP0018a50c3cb1550440d8c99f24bfff1885d"/>
      <w:r w:rsidR="0092006B">
        <w:rPr>
          <w:rStyle w:val="Citation"/>
        </w:rPr>
        <w:t>Dooley and Levinsohn 2001: 36</w:t>
      </w:r>
      <w:bookmarkEnd w:id="3410"/>
      <w:r w:rsidR="00357B93">
        <w:rPr>
          <w:rStyle w:val="Citation"/>
        </w:rPr>
        <w:fldChar w:fldCharType="end"/>
      </w:r>
      <w:r w:rsidR="00357B93">
        <w:rPr>
          <w:rStyle w:val="Citation"/>
        </w:rPr>
        <w:t>.</w:t>
      </w:r>
      <w:r w:rsidR="00357B93" w:rsidRPr="005248FD">
        <w:t>)</w:t>
      </w:r>
    </w:p>
    <w:p w14:paraId="4BAD8561" w14:textId="7905BCF6" w:rsidR="00667EE2" w:rsidRDefault="00667EE2" w:rsidP="00667EE2">
      <w:pPr>
        <w:pStyle w:val="Body0500after"/>
      </w:pPr>
      <w:r>
        <w:t xml:space="preserve">The placeholder and hesitator uses </w:t>
      </w:r>
      <w:r w:rsidR="00357B93">
        <w:t>also apply to the Papuan Malay demonstratives</w:t>
      </w:r>
      <w:r>
        <w:t xml:space="preserve">, as shown in </w:t>
      </w:r>
      <w:r w:rsidR="00357B93">
        <w:fldChar w:fldCharType="begin"/>
      </w:r>
      <w:r w:rsidR="00357B93">
        <w:instrText xml:space="preserve"> REF _Ref338956130 \h </w:instrText>
      </w:r>
      <w:r w:rsidR="00357B93">
        <w:fldChar w:fldCharType="separate"/>
      </w:r>
      <w:r w:rsidR="00154D81">
        <w:t>(</w:t>
      </w:r>
      <w:r w:rsidR="00154D81">
        <w:rPr>
          <w:noProof/>
        </w:rPr>
        <w:t>45</w:t>
      </w:r>
      <w:r w:rsidR="00154D81">
        <w:t>)</w:t>
      </w:r>
      <w:r w:rsidR="00357B93">
        <w:fldChar w:fldCharType="end"/>
      </w:r>
      <w:r w:rsidR="00357B93">
        <w:t xml:space="preserve"> to </w:t>
      </w:r>
      <w:r w:rsidR="00357B93">
        <w:fldChar w:fldCharType="begin"/>
      </w:r>
      <w:r w:rsidR="00357B93">
        <w:instrText xml:space="preserve"> REF _Ref338956132 \h </w:instrText>
      </w:r>
      <w:r w:rsidR="00357B93">
        <w:fldChar w:fldCharType="separate"/>
      </w:r>
      <w:r w:rsidR="00154D81">
        <w:t>(</w:t>
      </w:r>
      <w:r w:rsidR="00154D81">
        <w:rPr>
          <w:noProof/>
        </w:rPr>
        <w:t>47</w:t>
      </w:r>
      <w:r w:rsidR="00154D81">
        <w:t>)</w:t>
      </w:r>
      <w:r w:rsidR="00357B93">
        <w:fldChar w:fldCharType="end"/>
      </w:r>
      <w:r>
        <w:t xml:space="preserve"> and in </w:t>
      </w:r>
      <w:r>
        <w:fldChar w:fldCharType="begin"/>
      </w:r>
      <w:r>
        <w:instrText xml:space="preserve"> REF _Ref338956133 \h </w:instrText>
      </w:r>
      <w:r>
        <w:fldChar w:fldCharType="separate"/>
      </w:r>
      <w:r w:rsidR="00154D81">
        <w:t>(</w:t>
      </w:r>
      <w:r w:rsidR="00154D81">
        <w:rPr>
          <w:noProof/>
        </w:rPr>
        <w:t>48</w:t>
      </w:r>
      <w:r w:rsidR="00154D81">
        <w:t>)</w:t>
      </w:r>
      <w:r>
        <w:fldChar w:fldCharType="end"/>
      </w:r>
      <w:r>
        <w:t xml:space="preserve">, respectively. In this function, however, the long </w:t>
      </w:r>
      <w:r>
        <w:rPr>
          <w:szCs w:val="20"/>
        </w:rPr>
        <w:t>demonstrative forms are attested, while the short forms are unattested.</w:t>
      </w:r>
    </w:p>
    <w:p w14:paraId="70703657" w14:textId="789B0D6F" w:rsidR="000931D0" w:rsidRDefault="00357B93" w:rsidP="00357B93">
      <w:pPr>
        <w:pStyle w:val="Body0505after"/>
      </w:pPr>
      <w:r>
        <w:rPr>
          <w:szCs w:val="20"/>
        </w:rPr>
        <w:t xml:space="preserve">As placeholders, the demonstratives </w:t>
      </w:r>
      <w:r w:rsidR="000931D0" w:rsidRPr="002C031D">
        <w:rPr>
          <w:szCs w:val="20"/>
        </w:rPr>
        <w:t xml:space="preserve">can substitute </w:t>
      </w:r>
      <w:r w:rsidR="000931D0">
        <w:rPr>
          <w:szCs w:val="20"/>
        </w:rPr>
        <w:t xml:space="preserve">for </w:t>
      </w:r>
      <w:r w:rsidR="000931D0" w:rsidRPr="002C031D">
        <w:rPr>
          <w:szCs w:val="20"/>
        </w:rPr>
        <w:t>any lexical item</w:t>
      </w:r>
      <w:r w:rsidR="00EC0618">
        <w:rPr>
          <w:szCs w:val="20"/>
        </w:rPr>
        <w:t>,</w:t>
      </w:r>
      <w:r w:rsidR="000931D0" w:rsidRPr="002C031D">
        <w:rPr>
          <w:szCs w:val="20"/>
        </w:rPr>
        <w:t xml:space="preserve"> such as </w:t>
      </w:r>
      <w:r w:rsidR="000931D0">
        <w:t xml:space="preserve">nouns as in </w:t>
      </w:r>
      <w:r w:rsidR="000931D0">
        <w:fldChar w:fldCharType="begin"/>
      </w:r>
      <w:r w:rsidR="000931D0">
        <w:instrText xml:space="preserve"> REF _Ref338956130 \h </w:instrText>
      </w:r>
      <w:r w:rsidR="000931D0">
        <w:fldChar w:fldCharType="separate"/>
      </w:r>
      <w:r w:rsidR="00154D81">
        <w:t>(</w:t>
      </w:r>
      <w:r w:rsidR="00154D81">
        <w:rPr>
          <w:noProof/>
        </w:rPr>
        <w:t>45</w:t>
      </w:r>
      <w:r w:rsidR="00154D81">
        <w:t>)</w:t>
      </w:r>
      <w:r w:rsidR="000931D0">
        <w:fldChar w:fldCharType="end"/>
      </w:r>
      <w:r w:rsidR="000931D0">
        <w:t xml:space="preserve">, </w:t>
      </w:r>
      <w:r w:rsidR="00914A75">
        <w:t xml:space="preserve">personal </w:t>
      </w:r>
      <w:r w:rsidR="00914A75" w:rsidRPr="00913A62">
        <w:t>pronoun</w:t>
      </w:r>
      <w:r w:rsidR="000931D0">
        <w:t xml:space="preserve">s as in </w:t>
      </w:r>
      <w:r w:rsidR="000931D0">
        <w:fldChar w:fldCharType="begin"/>
      </w:r>
      <w:r w:rsidR="000931D0">
        <w:instrText xml:space="preserve"> REF _Ref338956131 \h </w:instrText>
      </w:r>
      <w:r w:rsidR="000931D0">
        <w:fldChar w:fldCharType="separate"/>
      </w:r>
      <w:r w:rsidR="00154D81">
        <w:t>(</w:t>
      </w:r>
      <w:r w:rsidR="00154D81">
        <w:rPr>
          <w:noProof/>
        </w:rPr>
        <w:t>46</w:t>
      </w:r>
      <w:r w:rsidR="00154D81">
        <w:t>)</w:t>
      </w:r>
      <w:r w:rsidR="000931D0">
        <w:fldChar w:fldCharType="end"/>
      </w:r>
      <w:r w:rsidR="000931D0">
        <w:t xml:space="preserve">, or verbs as in </w:t>
      </w:r>
      <w:r w:rsidR="000931D0">
        <w:fldChar w:fldCharType="begin"/>
      </w:r>
      <w:r w:rsidR="000931D0">
        <w:instrText xml:space="preserve"> REF _Ref338956132 \h </w:instrText>
      </w:r>
      <w:r w:rsidR="000931D0">
        <w:fldChar w:fldCharType="separate"/>
      </w:r>
      <w:r w:rsidR="00154D81">
        <w:t>(</w:t>
      </w:r>
      <w:r w:rsidR="00154D81">
        <w:rPr>
          <w:noProof/>
        </w:rPr>
        <w:t>47</w:t>
      </w:r>
      <w:r w:rsidR="00154D81">
        <w:t>)</w:t>
      </w:r>
      <w:r w:rsidR="000931D0">
        <w:fldChar w:fldCharType="end"/>
      </w:r>
      <w:r w:rsidR="000931D0">
        <w:t xml:space="preserve">. </w:t>
      </w:r>
      <w:r w:rsidR="00914A75">
        <w:t xml:space="preserve">More </w:t>
      </w:r>
      <w:r w:rsidR="000931D0">
        <w:t>investigation is needed</w:t>
      </w:r>
      <w:r w:rsidR="00914A75">
        <w:t>, though,</w:t>
      </w:r>
      <w:r w:rsidR="000931D0">
        <w:t xml:space="preserve"> to account for the alternation of </w:t>
      </w:r>
      <w:r w:rsidR="000931D0" w:rsidRPr="007106DE">
        <w:rPr>
          <w:rStyle w:val="ChItalBold"/>
        </w:rPr>
        <w:t>ini</w:t>
      </w:r>
      <w:r w:rsidR="000931D0">
        <w:t xml:space="preserve"> </w:t>
      </w:r>
      <w:r w:rsidR="00B7093A">
        <w:t>‘</w:t>
      </w:r>
      <w:r w:rsidR="000931D0" w:rsidRPr="0099608C">
        <w:rPr>
          <w:rStyle w:val="ChSmallCaps"/>
        </w:rPr>
        <w:t>d.prox</w:t>
      </w:r>
      <w:r w:rsidR="00B7093A">
        <w:t>’</w:t>
      </w:r>
      <w:r w:rsidR="000931D0">
        <w:t xml:space="preserve"> and </w:t>
      </w:r>
      <w:r w:rsidR="000931D0" w:rsidRPr="007106DE">
        <w:rPr>
          <w:rStyle w:val="ChItalBold"/>
        </w:rPr>
        <w:t>itu</w:t>
      </w:r>
      <w:r w:rsidR="000931D0">
        <w:t xml:space="preserve"> </w:t>
      </w:r>
      <w:r w:rsidR="00B7093A">
        <w:t>‘</w:t>
      </w:r>
      <w:r w:rsidR="000931D0" w:rsidRPr="0099608C">
        <w:rPr>
          <w:rStyle w:val="ChSmallCaps"/>
        </w:rPr>
        <w:t>d.dist</w:t>
      </w:r>
      <w:r w:rsidR="00B7093A">
        <w:t>’</w:t>
      </w:r>
      <w:r w:rsidR="000931D0">
        <w:t xml:space="preserve"> in this context. In most cases, as in </w:t>
      </w:r>
      <w:r w:rsidR="000931D0">
        <w:fldChar w:fldCharType="begin"/>
      </w:r>
      <w:r w:rsidR="000931D0">
        <w:instrText xml:space="preserve"> REF _Ref338956131 \h </w:instrText>
      </w:r>
      <w:r w:rsidR="000931D0">
        <w:fldChar w:fldCharType="separate"/>
      </w:r>
      <w:r w:rsidR="00154D81">
        <w:t>(</w:t>
      </w:r>
      <w:r w:rsidR="00154D81">
        <w:rPr>
          <w:noProof/>
        </w:rPr>
        <w:t>46</w:t>
      </w:r>
      <w:r w:rsidR="00154D81">
        <w:t>)</w:t>
      </w:r>
      <w:r w:rsidR="000931D0">
        <w:fldChar w:fldCharType="end"/>
      </w:r>
      <w:r w:rsidR="000931D0">
        <w:t xml:space="preserve"> and </w:t>
      </w:r>
      <w:r w:rsidR="000931D0">
        <w:fldChar w:fldCharType="begin"/>
      </w:r>
      <w:r w:rsidR="000931D0">
        <w:instrText xml:space="preserve"> REF _Ref338956132 \h </w:instrText>
      </w:r>
      <w:r w:rsidR="000931D0">
        <w:fldChar w:fldCharType="separate"/>
      </w:r>
      <w:r w:rsidR="00154D81">
        <w:t>(</w:t>
      </w:r>
      <w:r w:rsidR="00154D81">
        <w:rPr>
          <w:noProof/>
        </w:rPr>
        <w:t>47</w:t>
      </w:r>
      <w:r w:rsidR="00154D81">
        <w:t>)</w:t>
      </w:r>
      <w:r w:rsidR="000931D0">
        <w:fldChar w:fldCharType="end"/>
      </w:r>
      <w:r w:rsidR="000931D0">
        <w:t>, the demonstrative is set off from the subsequently produced target word by a comma intonation</w:t>
      </w:r>
      <w:r w:rsidR="005A3EC7">
        <w:t xml:space="preserve"> (</w:t>
      </w:r>
      <w:r w:rsidR="00B7093A">
        <w:t>“</w:t>
      </w:r>
      <w:r w:rsidR="005A3EC7">
        <w:t>|</w:t>
      </w:r>
      <w:r w:rsidR="00B7093A">
        <w:t>”</w:t>
      </w:r>
      <w:r w:rsidR="005A3EC7">
        <w:t>)</w:t>
      </w:r>
      <w:r w:rsidR="000931D0">
        <w:t xml:space="preserve">. </w:t>
      </w:r>
      <w:r w:rsidR="00D9381F">
        <w:t>Often</w:t>
      </w:r>
      <w:r w:rsidR="000931D0">
        <w:t xml:space="preserve">, however, there is no audible pause between the placeholder and the target word as in </w:t>
      </w:r>
      <w:r w:rsidR="000931D0">
        <w:fldChar w:fldCharType="begin"/>
      </w:r>
      <w:r w:rsidR="000931D0">
        <w:instrText xml:space="preserve"> REF _Ref338956130 \h </w:instrText>
      </w:r>
      <w:r w:rsidR="000931D0">
        <w:fldChar w:fldCharType="separate"/>
      </w:r>
      <w:r w:rsidR="00154D81">
        <w:t>(</w:t>
      </w:r>
      <w:r w:rsidR="00154D81">
        <w:rPr>
          <w:noProof/>
        </w:rPr>
        <w:t>45</w:t>
      </w:r>
      <w:r w:rsidR="00154D81">
        <w:t>)</w:t>
      </w:r>
      <w:r w:rsidR="000931D0">
        <w:fldChar w:fldCharType="end"/>
      </w:r>
      <w:r w:rsidR="000931D0">
        <w:t>.</w:t>
      </w:r>
    </w:p>
    <w:p w14:paraId="1BE18B30" w14:textId="77777777" w:rsidR="000931D0" w:rsidRDefault="000931D0" w:rsidP="000931D0">
      <w:pPr>
        <w:pStyle w:val="ExampleTitle"/>
      </w:pPr>
      <w:r>
        <w:t>Placeholder for a proper noun</w:t>
      </w:r>
    </w:p>
    <w:tbl>
      <w:tblPr>
        <w:tblW w:w="3734" w:type="dxa"/>
        <w:tblCellMar>
          <w:left w:w="42" w:type="dxa"/>
          <w:right w:w="42" w:type="dxa"/>
        </w:tblCellMar>
        <w:tblLook w:val="01E0" w:firstRow="1" w:lastRow="1" w:firstColumn="1" w:lastColumn="1" w:noHBand="0" w:noVBand="0"/>
      </w:tblPr>
      <w:tblGrid>
        <w:gridCol w:w="709"/>
        <w:gridCol w:w="284"/>
        <w:gridCol w:w="540"/>
        <w:gridCol w:w="995"/>
        <w:gridCol w:w="777"/>
        <w:gridCol w:w="429"/>
      </w:tblGrid>
      <w:tr w:rsidR="00AC23C4" w:rsidRPr="004B7057" w14:paraId="4E6C89EB" w14:textId="77777777" w:rsidTr="00AC23C4">
        <w:tc>
          <w:tcPr>
            <w:tcW w:w="709" w:type="dxa"/>
            <w:shd w:val="clear" w:color="auto" w:fill="auto"/>
          </w:tcPr>
          <w:p w14:paraId="36A57359" w14:textId="77777777" w:rsidR="000931D0" w:rsidRPr="00243B92" w:rsidRDefault="000931D0" w:rsidP="001D04AF">
            <w:pPr>
              <w:pStyle w:val="O0Nwnext"/>
            </w:pPr>
            <w:bookmarkStart w:id="3411" w:name="_Ref315710582"/>
            <w:bookmarkStart w:id="3412" w:name="_Ref338956130"/>
            <w:r>
              <w:t>(</w:t>
            </w:r>
            <w:fldSimple w:instr=" SEQ ( \* ARABIC \s 1 ">
              <w:r w:rsidR="00154D81">
                <w:rPr>
                  <w:noProof/>
                </w:rPr>
                <w:t>45</w:t>
              </w:r>
            </w:fldSimple>
            <w:bookmarkEnd w:id="3411"/>
            <w:r>
              <w:t>)</w:t>
            </w:r>
            <w:bookmarkEnd w:id="3412"/>
          </w:p>
        </w:tc>
        <w:tc>
          <w:tcPr>
            <w:tcW w:w="284" w:type="dxa"/>
            <w:shd w:val="clear" w:color="auto" w:fill="auto"/>
          </w:tcPr>
          <w:p w14:paraId="0446FF0B" w14:textId="77777777" w:rsidR="000931D0" w:rsidRPr="00AF2928" w:rsidRDefault="000931D0" w:rsidP="001D04AF">
            <w:pPr>
              <w:pStyle w:val="Text"/>
            </w:pPr>
            <w:r>
              <w:t>…</w:t>
            </w:r>
          </w:p>
        </w:tc>
        <w:tc>
          <w:tcPr>
            <w:tcW w:w="540" w:type="dxa"/>
            <w:shd w:val="clear" w:color="auto" w:fill="auto"/>
          </w:tcPr>
          <w:p w14:paraId="32B2F714" w14:textId="77777777" w:rsidR="000931D0" w:rsidRPr="00AF2928" w:rsidRDefault="000931D0" w:rsidP="001D04AF">
            <w:pPr>
              <w:pStyle w:val="Text"/>
            </w:pPr>
            <w:r w:rsidRPr="00AF2928">
              <w:t>saya</w:t>
            </w:r>
          </w:p>
        </w:tc>
        <w:tc>
          <w:tcPr>
            <w:tcW w:w="995" w:type="dxa"/>
            <w:shd w:val="clear" w:color="auto" w:fill="auto"/>
          </w:tcPr>
          <w:p w14:paraId="16BD88F1" w14:textId="77777777" w:rsidR="000931D0" w:rsidRPr="00AF2928" w:rsidRDefault="000931D0" w:rsidP="001D04AF">
            <w:pPr>
              <w:pStyle w:val="Text"/>
            </w:pPr>
            <w:r w:rsidRPr="00AF2928">
              <w:t>ingat</w:t>
            </w:r>
          </w:p>
        </w:tc>
        <w:tc>
          <w:tcPr>
            <w:tcW w:w="777" w:type="dxa"/>
            <w:shd w:val="clear" w:color="auto" w:fill="auto"/>
          </w:tcPr>
          <w:p w14:paraId="003B54C1" w14:textId="77777777" w:rsidR="000931D0" w:rsidRPr="00AF2928" w:rsidRDefault="000931D0" w:rsidP="001D04AF">
            <w:pPr>
              <w:pStyle w:val="Text"/>
            </w:pPr>
            <w:r w:rsidRPr="00AF2928">
              <w:rPr>
                <w:rStyle w:val="ChBlueBold"/>
              </w:rPr>
              <w:t>ini</w:t>
            </w:r>
          </w:p>
        </w:tc>
        <w:tc>
          <w:tcPr>
            <w:tcW w:w="429" w:type="dxa"/>
            <w:shd w:val="clear" w:color="auto" w:fill="auto"/>
          </w:tcPr>
          <w:p w14:paraId="7F2F235C" w14:textId="77777777" w:rsidR="000931D0" w:rsidRPr="00AF2928" w:rsidRDefault="009A477A" w:rsidP="001D04AF">
            <w:pPr>
              <w:pStyle w:val="Text"/>
            </w:pPr>
            <w:r>
              <w:rPr>
                <w:rStyle w:val="ChBlueBold"/>
              </w:rPr>
              <w:t>Ise</w:t>
            </w:r>
          </w:p>
        </w:tc>
      </w:tr>
      <w:tr w:rsidR="00AC23C4" w:rsidRPr="00AC23C4" w14:paraId="5AC4BACE" w14:textId="77777777" w:rsidTr="00AC23C4">
        <w:tc>
          <w:tcPr>
            <w:tcW w:w="709" w:type="dxa"/>
            <w:shd w:val="clear" w:color="auto" w:fill="auto"/>
          </w:tcPr>
          <w:p w14:paraId="34F3CA39" w14:textId="77777777" w:rsidR="000931D0" w:rsidRPr="00243B92" w:rsidRDefault="000931D0" w:rsidP="001D04AF">
            <w:pPr>
              <w:pStyle w:val="GlossEng"/>
            </w:pPr>
          </w:p>
        </w:tc>
        <w:tc>
          <w:tcPr>
            <w:tcW w:w="284" w:type="dxa"/>
            <w:shd w:val="clear" w:color="auto" w:fill="auto"/>
          </w:tcPr>
          <w:p w14:paraId="07A1BBFC" w14:textId="77777777" w:rsidR="000931D0" w:rsidRPr="00AF2928" w:rsidRDefault="000931D0" w:rsidP="001D04AF">
            <w:pPr>
              <w:pStyle w:val="GlossEng"/>
            </w:pPr>
          </w:p>
        </w:tc>
        <w:tc>
          <w:tcPr>
            <w:tcW w:w="540" w:type="dxa"/>
            <w:shd w:val="clear" w:color="auto" w:fill="auto"/>
          </w:tcPr>
          <w:p w14:paraId="62B56CC4" w14:textId="77777777" w:rsidR="000931D0" w:rsidRPr="0099608C" w:rsidRDefault="000931D0" w:rsidP="001D04AF">
            <w:pPr>
              <w:pStyle w:val="GlossEng"/>
              <w:rPr>
                <w:rStyle w:val="ChSmallCaps"/>
              </w:rPr>
            </w:pPr>
            <w:r w:rsidRPr="0099608C">
              <w:rPr>
                <w:rStyle w:val="ChSmallCaps"/>
              </w:rPr>
              <w:t>1sg</w:t>
            </w:r>
          </w:p>
        </w:tc>
        <w:tc>
          <w:tcPr>
            <w:tcW w:w="995" w:type="dxa"/>
            <w:shd w:val="clear" w:color="auto" w:fill="auto"/>
          </w:tcPr>
          <w:p w14:paraId="651A7A36" w14:textId="77777777" w:rsidR="000931D0" w:rsidRPr="00AF2928" w:rsidRDefault="000931D0" w:rsidP="001D04AF">
            <w:pPr>
              <w:pStyle w:val="GlossEng"/>
            </w:pPr>
            <w:r w:rsidRPr="00AF2928">
              <w:t>remember</w:t>
            </w:r>
          </w:p>
        </w:tc>
        <w:tc>
          <w:tcPr>
            <w:tcW w:w="777" w:type="dxa"/>
            <w:shd w:val="clear" w:color="auto" w:fill="auto"/>
          </w:tcPr>
          <w:p w14:paraId="43CF4FBF" w14:textId="77777777" w:rsidR="000931D0" w:rsidRPr="0099608C" w:rsidRDefault="000931D0" w:rsidP="001D04AF">
            <w:pPr>
              <w:pStyle w:val="GlossEng"/>
              <w:rPr>
                <w:rStyle w:val="ChSmallCaps"/>
              </w:rPr>
            </w:pPr>
            <w:r w:rsidRPr="0099608C">
              <w:rPr>
                <w:rStyle w:val="ChSmallCaps"/>
              </w:rPr>
              <w:t>d.prox</w:t>
            </w:r>
          </w:p>
        </w:tc>
        <w:tc>
          <w:tcPr>
            <w:tcW w:w="429" w:type="dxa"/>
            <w:shd w:val="clear" w:color="auto" w:fill="auto"/>
          </w:tcPr>
          <w:p w14:paraId="03331BF8" w14:textId="77777777" w:rsidR="000931D0" w:rsidRPr="00AF2928" w:rsidRDefault="009A477A" w:rsidP="001D04AF">
            <w:pPr>
              <w:pStyle w:val="GlossEng"/>
            </w:pPr>
            <w:r>
              <w:t>Ise</w:t>
            </w:r>
          </w:p>
        </w:tc>
      </w:tr>
    </w:tbl>
    <w:p w14:paraId="483F5624" w14:textId="6AC1F942" w:rsidR="000931D0" w:rsidRDefault="00B7093A" w:rsidP="000931D0">
      <w:pPr>
        <w:pStyle w:val="FreeTranslEng"/>
      </w:pPr>
      <w:r>
        <w:t>‘</w:t>
      </w:r>
      <w:r w:rsidR="000931D0">
        <w:t xml:space="preserve">(at that particular time) I remembered, </w:t>
      </w:r>
      <w:r w:rsidR="000931D0">
        <w:rPr>
          <w:rStyle w:val="ChBlueBold"/>
        </w:rPr>
        <w:t>what</w:t>
      </w:r>
      <w:r>
        <w:rPr>
          <w:rStyle w:val="ChBlueBold"/>
        </w:rPr>
        <w:t>’</w:t>
      </w:r>
      <w:r w:rsidR="000931D0">
        <w:rPr>
          <w:rStyle w:val="ChBlueBold"/>
        </w:rPr>
        <w:t xml:space="preserve">s-her-name, </w:t>
      </w:r>
      <w:r w:rsidR="009A477A">
        <w:rPr>
          <w:rStyle w:val="ChBlueBold"/>
        </w:rPr>
        <w:t>Ise</w:t>
      </w:r>
      <w:r>
        <w:t>’</w:t>
      </w:r>
      <w:r w:rsidR="000931D0">
        <w:t xml:space="preserve"> </w:t>
      </w:r>
      <w:r w:rsidR="000931D0" w:rsidRPr="00673A7A">
        <w:rPr>
          <w:rStyle w:val="ExampleSource"/>
        </w:rPr>
        <w:t>[080917-008-NP.0102]</w:t>
      </w:r>
    </w:p>
    <w:p w14:paraId="40D883BC" w14:textId="77777777" w:rsidR="000931D0" w:rsidRDefault="000931D0" w:rsidP="000931D0">
      <w:pPr>
        <w:pStyle w:val="ExampleTitle"/>
      </w:pPr>
      <w:r>
        <w:t xml:space="preserve">Placeholder for a </w:t>
      </w:r>
      <w:r w:rsidR="00917C77">
        <w:t xml:space="preserve">personal </w:t>
      </w:r>
      <w:r w:rsidR="00917C77" w:rsidRPr="00913A62">
        <w:t>pronoun</w:t>
      </w:r>
    </w:p>
    <w:tbl>
      <w:tblPr>
        <w:tblW w:w="5758" w:type="dxa"/>
        <w:tblCellMar>
          <w:left w:w="42" w:type="dxa"/>
          <w:right w:w="42" w:type="dxa"/>
        </w:tblCellMar>
        <w:tblLook w:val="01E0" w:firstRow="1" w:lastRow="1" w:firstColumn="1" w:lastColumn="1" w:noHBand="0" w:noVBand="0"/>
      </w:tblPr>
      <w:tblGrid>
        <w:gridCol w:w="709"/>
        <w:gridCol w:w="573"/>
        <w:gridCol w:w="777"/>
        <w:gridCol w:w="170"/>
        <w:gridCol w:w="729"/>
        <w:gridCol w:w="870"/>
        <w:gridCol w:w="951"/>
        <w:gridCol w:w="695"/>
        <w:gridCol w:w="284"/>
      </w:tblGrid>
      <w:tr w:rsidR="00AC23C4" w:rsidRPr="004B7057" w14:paraId="0BCA3BDC" w14:textId="77777777" w:rsidTr="00AC23C4">
        <w:tc>
          <w:tcPr>
            <w:tcW w:w="709" w:type="dxa"/>
            <w:shd w:val="clear" w:color="auto" w:fill="auto"/>
          </w:tcPr>
          <w:p w14:paraId="4D42A946" w14:textId="77777777" w:rsidR="00D9381F" w:rsidRPr="00243B92" w:rsidRDefault="00D9381F" w:rsidP="001D04AF">
            <w:pPr>
              <w:pStyle w:val="O0Nwnext"/>
            </w:pPr>
            <w:bookmarkStart w:id="3413" w:name="_Ref320264218"/>
            <w:bookmarkStart w:id="3414" w:name="_Ref338956131"/>
            <w:r>
              <w:t>(</w:t>
            </w:r>
            <w:fldSimple w:instr=" SEQ ( \* ARABIC \s 1 ">
              <w:r w:rsidR="00154D81">
                <w:rPr>
                  <w:noProof/>
                </w:rPr>
                <w:t>46</w:t>
              </w:r>
            </w:fldSimple>
            <w:bookmarkEnd w:id="3413"/>
            <w:r>
              <w:t>)</w:t>
            </w:r>
            <w:bookmarkEnd w:id="3414"/>
          </w:p>
        </w:tc>
        <w:tc>
          <w:tcPr>
            <w:tcW w:w="573" w:type="dxa"/>
            <w:shd w:val="clear" w:color="auto" w:fill="auto"/>
          </w:tcPr>
          <w:p w14:paraId="1164C470" w14:textId="77777777" w:rsidR="00D9381F" w:rsidRPr="00147BDB" w:rsidRDefault="00D9381F" w:rsidP="001D04AF">
            <w:pPr>
              <w:pStyle w:val="Text"/>
            </w:pPr>
            <w:r>
              <w:t>wa</w:t>
            </w:r>
            <w:r w:rsidR="00E6616A">
              <w:t>,</w:t>
            </w:r>
          </w:p>
        </w:tc>
        <w:tc>
          <w:tcPr>
            <w:tcW w:w="777" w:type="dxa"/>
            <w:shd w:val="clear" w:color="auto" w:fill="auto"/>
          </w:tcPr>
          <w:p w14:paraId="61D0C6A4" w14:textId="77777777" w:rsidR="00D9381F" w:rsidRPr="002A3E46" w:rsidRDefault="00D9381F" w:rsidP="001D04AF">
            <w:pPr>
              <w:pStyle w:val="Text"/>
            </w:pPr>
            <w:r w:rsidRPr="002A3E46">
              <w:rPr>
                <w:rStyle w:val="ChBlueBold"/>
              </w:rPr>
              <w:t>ini</w:t>
            </w:r>
          </w:p>
        </w:tc>
        <w:tc>
          <w:tcPr>
            <w:tcW w:w="170" w:type="dxa"/>
            <w:shd w:val="clear" w:color="auto" w:fill="auto"/>
          </w:tcPr>
          <w:p w14:paraId="21616622" w14:textId="77777777" w:rsidR="00D9381F" w:rsidRPr="00D9381F" w:rsidRDefault="00D9381F" w:rsidP="001D04AF">
            <w:pPr>
              <w:pStyle w:val="Text"/>
            </w:pPr>
            <w:r w:rsidRPr="00D9381F">
              <w:t>|</w:t>
            </w:r>
          </w:p>
        </w:tc>
        <w:tc>
          <w:tcPr>
            <w:tcW w:w="729" w:type="dxa"/>
            <w:shd w:val="clear" w:color="auto" w:fill="auto"/>
          </w:tcPr>
          <w:p w14:paraId="3097F70D" w14:textId="77777777" w:rsidR="00D9381F" w:rsidRPr="008443B5" w:rsidRDefault="00D9381F" w:rsidP="001D04AF">
            <w:pPr>
              <w:pStyle w:val="Text"/>
              <w:rPr>
                <w:rStyle w:val="ChBlueBold"/>
              </w:rPr>
            </w:pPr>
            <w:r w:rsidRPr="008443B5">
              <w:rPr>
                <w:rStyle w:val="ChBlueBold"/>
              </w:rPr>
              <w:t>kitong</w:t>
            </w:r>
          </w:p>
        </w:tc>
        <w:tc>
          <w:tcPr>
            <w:tcW w:w="870" w:type="dxa"/>
            <w:shd w:val="clear" w:color="auto" w:fill="auto"/>
          </w:tcPr>
          <w:p w14:paraId="50ED7940" w14:textId="77777777" w:rsidR="00D9381F" w:rsidRPr="00BB7CE4" w:rsidRDefault="00D9381F" w:rsidP="001D04AF">
            <w:pPr>
              <w:pStyle w:val="Text"/>
            </w:pPr>
            <w:r w:rsidRPr="00BB7CE4">
              <w:t>lari</w:t>
            </w:r>
            <w:r>
              <w:t>~</w:t>
            </w:r>
            <w:r w:rsidRPr="00BB7CE4">
              <w:t>lari</w:t>
            </w:r>
          </w:p>
        </w:tc>
        <w:tc>
          <w:tcPr>
            <w:tcW w:w="951" w:type="dxa"/>
            <w:shd w:val="clear" w:color="auto" w:fill="auto"/>
          </w:tcPr>
          <w:p w14:paraId="415169B0" w14:textId="77777777" w:rsidR="00D9381F" w:rsidRPr="008443B5" w:rsidRDefault="00CE19EF" w:rsidP="001D04AF">
            <w:pPr>
              <w:pStyle w:val="Text"/>
            </w:pPr>
            <w:r w:rsidRPr="008443B5">
              <w:t>kemaring</w:t>
            </w:r>
          </w:p>
        </w:tc>
        <w:tc>
          <w:tcPr>
            <w:tcW w:w="695" w:type="dxa"/>
            <w:shd w:val="clear" w:color="auto" w:fill="auto"/>
          </w:tcPr>
          <w:p w14:paraId="6B504BD1" w14:textId="77777777" w:rsidR="00D9381F" w:rsidRPr="00BB7CE4" w:rsidRDefault="00D9381F" w:rsidP="001D04AF">
            <w:pPr>
              <w:pStyle w:val="Text"/>
            </w:pPr>
            <w:r w:rsidRPr="00BB7CE4">
              <w:t>sampe</w:t>
            </w:r>
          </w:p>
        </w:tc>
        <w:tc>
          <w:tcPr>
            <w:tcW w:w="284" w:type="dxa"/>
            <w:shd w:val="clear" w:color="auto" w:fill="auto"/>
          </w:tcPr>
          <w:p w14:paraId="02798AB0" w14:textId="77777777" w:rsidR="00D9381F" w:rsidRPr="00BB7CE4" w:rsidRDefault="00D9381F" w:rsidP="001D04AF">
            <w:pPr>
              <w:pStyle w:val="Text"/>
            </w:pPr>
            <w:r>
              <w:t>…</w:t>
            </w:r>
          </w:p>
        </w:tc>
      </w:tr>
      <w:tr w:rsidR="00AC23C4" w:rsidRPr="00AC23C4" w14:paraId="73ACCE33" w14:textId="77777777" w:rsidTr="00AC23C4">
        <w:tc>
          <w:tcPr>
            <w:tcW w:w="709" w:type="dxa"/>
            <w:shd w:val="clear" w:color="auto" w:fill="auto"/>
          </w:tcPr>
          <w:p w14:paraId="68672A0F" w14:textId="77777777" w:rsidR="00D9381F" w:rsidRPr="00243B92" w:rsidRDefault="00D9381F" w:rsidP="001D04AF">
            <w:pPr>
              <w:pStyle w:val="GlossEng"/>
            </w:pPr>
          </w:p>
        </w:tc>
        <w:tc>
          <w:tcPr>
            <w:tcW w:w="573" w:type="dxa"/>
            <w:shd w:val="clear" w:color="auto" w:fill="auto"/>
          </w:tcPr>
          <w:p w14:paraId="58C568B1" w14:textId="77777777" w:rsidR="00D9381F" w:rsidRPr="00147BDB" w:rsidRDefault="00D9381F" w:rsidP="001D04AF">
            <w:pPr>
              <w:pStyle w:val="GlossEng"/>
            </w:pPr>
            <w:r w:rsidRPr="00147BDB">
              <w:t>wow</w:t>
            </w:r>
          </w:p>
        </w:tc>
        <w:tc>
          <w:tcPr>
            <w:tcW w:w="777" w:type="dxa"/>
            <w:shd w:val="clear" w:color="auto" w:fill="auto"/>
          </w:tcPr>
          <w:p w14:paraId="284E2465" w14:textId="77777777" w:rsidR="00D9381F" w:rsidRPr="0099608C" w:rsidRDefault="00D9381F" w:rsidP="001D04AF">
            <w:pPr>
              <w:pStyle w:val="GlossEng"/>
              <w:rPr>
                <w:rStyle w:val="ChSmallCaps"/>
              </w:rPr>
            </w:pPr>
            <w:r w:rsidRPr="0099608C">
              <w:rPr>
                <w:rStyle w:val="ChSmallCaps"/>
              </w:rPr>
              <w:t>d.prox</w:t>
            </w:r>
          </w:p>
        </w:tc>
        <w:tc>
          <w:tcPr>
            <w:tcW w:w="170" w:type="dxa"/>
            <w:shd w:val="clear" w:color="auto" w:fill="auto"/>
          </w:tcPr>
          <w:p w14:paraId="58D70537" w14:textId="77777777" w:rsidR="00D9381F" w:rsidRPr="00D6484C" w:rsidRDefault="00D9381F" w:rsidP="001D04AF">
            <w:pPr>
              <w:pStyle w:val="GlossEng"/>
              <w:rPr>
                <w:rStyle w:val="ChSmallCaps"/>
              </w:rPr>
            </w:pPr>
          </w:p>
        </w:tc>
        <w:tc>
          <w:tcPr>
            <w:tcW w:w="729" w:type="dxa"/>
            <w:shd w:val="clear" w:color="auto" w:fill="auto"/>
          </w:tcPr>
          <w:p w14:paraId="4BEFF69B" w14:textId="77777777" w:rsidR="00D9381F" w:rsidRPr="0099608C" w:rsidRDefault="00D9381F" w:rsidP="001D04AF">
            <w:pPr>
              <w:pStyle w:val="GlossEng"/>
              <w:rPr>
                <w:rStyle w:val="ChSmallCaps"/>
              </w:rPr>
            </w:pPr>
            <w:r w:rsidRPr="0099608C">
              <w:rPr>
                <w:rStyle w:val="ChSmallCaps"/>
              </w:rPr>
              <w:t>1pl</w:t>
            </w:r>
          </w:p>
        </w:tc>
        <w:tc>
          <w:tcPr>
            <w:tcW w:w="870" w:type="dxa"/>
            <w:shd w:val="clear" w:color="auto" w:fill="auto"/>
          </w:tcPr>
          <w:p w14:paraId="4FD47A2A" w14:textId="77777777" w:rsidR="00D9381F" w:rsidRPr="00BB7CE4" w:rsidRDefault="00D9381F" w:rsidP="001D04AF">
            <w:pPr>
              <w:pStyle w:val="GlossEng"/>
            </w:pPr>
            <w:r w:rsidRPr="0099608C">
              <w:rPr>
                <w:rStyle w:val="ChSmallCaps"/>
              </w:rPr>
              <w:t>rdp</w:t>
            </w:r>
            <w:r>
              <w:t>~</w:t>
            </w:r>
            <w:r w:rsidRPr="00BB7CE4">
              <w:t>run</w:t>
            </w:r>
          </w:p>
        </w:tc>
        <w:tc>
          <w:tcPr>
            <w:tcW w:w="951" w:type="dxa"/>
            <w:shd w:val="clear" w:color="auto" w:fill="auto"/>
          </w:tcPr>
          <w:p w14:paraId="255F7FA4" w14:textId="77777777" w:rsidR="00D9381F" w:rsidRPr="00BB7CE4" w:rsidRDefault="00D9381F" w:rsidP="001D04AF">
            <w:pPr>
              <w:pStyle w:val="GlossEng"/>
            </w:pPr>
            <w:r w:rsidRPr="00BB7CE4">
              <w:t>yesterday</w:t>
            </w:r>
          </w:p>
        </w:tc>
        <w:tc>
          <w:tcPr>
            <w:tcW w:w="695" w:type="dxa"/>
            <w:shd w:val="clear" w:color="auto" w:fill="auto"/>
          </w:tcPr>
          <w:p w14:paraId="5BB07D02" w14:textId="77777777" w:rsidR="00D9381F" w:rsidRPr="00BB7CE4" w:rsidRDefault="00D9381F" w:rsidP="001D04AF">
            <w:pPr>
              <w:pStyle w:val="GlossEng"/>
            </w:pPr>
            <w:r>
              <w:t>reach</w:t>
            </w:r>
          </w:p>
        </w:tc>
        <w:tc>
          <w:tcPr>
            <w:tcW w:w="284" w:type="dxa"/>
            <w:shd w:val="clear" w:color="auto" w:fill="auto"/>
          </w:tcPr>
          <w:p w14:paraId="1CB8AC0A" w14:textId="77777777" w:rsidR="00D9381F" w:rsidRPr="00BB7CE4" w:rsidRDefault="00D9381F" w:rsidP="001D04AF">
            <w:pPr>
              <w:pStyle w:val="GlossEng"/>
            </w:pPr>
          </w:p>
        </w:tc>
      </w:tr>
    </w:tbl>
    <w:p w14:paraId="476F812C" w14:textId="7408FEFD" w:rsidR="000931D0" w:rsidRDefault="00B7093A" w:rsidP="000931D0">
      <w:pPr>
        <w:pStyle w:val="FreeTranslEng"/>
      </w:pPr>
      <w:r>
        <w:t>‘</w:t>
      </w:r>
      <w:r w:rsidR="000931D0">
        <w:t xml:space="preserve">wow, </w:t>
      </w:r>
      <w:r w:rsidR="000931D0">
        <w:rPr>
          <w:rStyle w:val="ChBlueBold"/>
        </w:rPr>
        <w:t>what</w:t>
      </w:r>
      <w:r>
        <w:rPr>
          <w:rStyle w:val="ChBlueBold"/>
        </w:rPr>
        <w:t>’</w:t>
      </w:r>
      <w:r w:rsidR="000931D0">
        <w:rPr>
          <w:rStyle w:val="ChBlueBold"/>
        </w:rPr>
        <w:t>s-their-name</w:t>
      </w:r>
      <w:r w:rsidR="000931D0" w:rsidRPr="00F57024">
        <w:t xml:space="preserve">, </w:t>
      </w:r>
      <w:r w:rsidR="000931D0" w:rsidRPr="002A3E46">
        <w:rPr>
          <w:rStyle w:val="ChBlueBold"/>
        </w:rPr>
        <w:t>we</w:t>
      </w:r>
      <w:r w:rsidR="000931D0">
        <w:t xml:space="preserve"> drove yesterday all the way to …</w:t>
      </w:r>
      <w:r>
        <w:t>’</w:t>
      </w:r>
      <w:r w:rsidR="000931D0">
        <w:t xml:space="preserve"> </w:t>
      </w:r>
      <w:r w:rsidR="000931D0" w:rsidRPr="00D6484C">
        <w:rPr>
          <w:rStyle w:val="ExampleSource"/>
        </w:rPr>
        <w:t>[081006-033-Cv.0007]</w:t>
      </w:r>
    </w:p>
    <w:p w14:paraId="1BBB5E90" w14:textId="77777777" w:rsidR="000931D0" w:rsidRDefault="000931D0" w:rsidP="000931D0">
      <w:pPr>
        <w:pStyle w:val="ExampleTitle"/>
      </w:pPr>
      <w:r>
        <w:t>Placeholder for a verb</w:t>
      </w:r>
    </w:p>
    <w:tbl>
      <w:tblPr>
        <w:tblW w:w="6063" w:type="dxa"/>
        <w:tblCellMar>
          <w:left w:w="42" w:type="dxa"/>
          <w:right w:w="42" w:type="dxa"/>
        </w:tblCellMar>
        <w:tblLook w:val="01E0" w:firstRow="1" w:lastRow="1" w:firstColumn="1" w:lastColumn="1" w:noHBand="0" w:noVBand="0"/>
      </w:tblPr>
      <w:tblGrid>
        <w:gridCol w:w="709"/>
        <w:gridCol w:w="806"/>
        <w:gridCol w:w="489"/>
        <w:gridCol w:w="706"/>
        <w:gridCol w:w="360"/>
        <w:gridCol w:w="907"/>
        <w:gridCol w:w="1179"/>
        <w:gridCol w:w="907"/>
      </w:tblGrid>
      <w:tr w:rsidR="00AC23C4" w:rsidRPr="004B7057" w14:paraId="511495B1" w14:textId="77777777" w:rsidTr="00245645">
        <w:tc>
          <w:tcPr>
            <w:tcW w:w="709" w:type="dxa"/>
            <w:shd w:val="clear" w:color="auto" w:fill="auto"/>
          </w:tcPr>
          <w:p w14:paraId="7E276B2A" w14:textId="77777777" w:rsidR="00D9381F" w:rsidRPr="00243B92" w:rsidRDefault="00D9381F" w:rsidP="001D04AF">
            <w:pPr>
              <w:pStyle w:val="O0Nwnext"/>
            </w:pPr>
            <w:bookmarkStart w:id="3415" w:name="_Ref320264219"/>
            <w:bookmarkStart w:id="3416" w:name="_Ref338956132"/>
            <w:r>
              <w:t>(</w:t>
            </w:r>
            <w:fldSimple w:instr=" SEQ ( \* ARABIC \s 1 ">
              <w:r w:rsidR="00154D81">
                <w:rPr>
                  <w:noProof/>
                </w:rPr>
                <w:t>47</w:t>
              </w:r>
            </w:fldSimple>
            <w:bookmarkEnd w:id="3415"/>
            <w:r>
              <w:t>)</w:t>
            </w:r>
            <w:bookmarkEnd w:id="3416"/>
          </w:p>
        </w:tc>
        <w:tc>
          <w:tcPr>
            <w:tcW w:w="806" w:type="dxa"/>
            <w:shd w:val="clear" w:color="auto" w:fill="auto"/>
          </w:tcPr>
          <w:p w14:paraId="49471495" w14:textId="77777777" w:rsidR="00D9381F" w:rsidRPr="00AF2928" w:rsidRDefault="00D9381F" w:rsidP="001D04AF">
            <w:pPr>
              <w:pStyle w:val="Text"/>
            </w:pPr>
            <w:r w:rsidRPr="00AF2928">
              <w:t>skaran</w:t>
            </w:r>
            <w:r>
              <w:t>g</w:t>
            </w:r>
          </w:p>
        </w:tc>
        <w:tc>
          <w:tcPr>
            <w:tcW w:w="489" w:type="dxa"/>
            <w:shd w:val="clear" w:color="auto" w:fill="auto"/>
          </w:tcPr>
          <w:p w14:paraId="46ED6861" w14:textId="77777777" w:rsidR="00D9381F" w:rsidRPr="00AF2928" w:rsidRDefault="00D9381F" w:rsidP="001D04AF">
            <w:pPr>
              <w:pStyle w:val="Text"/>
            </w:pPr>
            <w:r w:rsidRPr="00AF2928">
              <w:t>sa</w:t>
            </w:r>
          </w:p>
        </w:tc>
        <w:tc>
          <w:tcPr>
            <w:tcW w:w="706" w:type="dxa"/>
            <w:shd w:val="clear" w:color="auto" w:fill="auto"/>
          </w:tcPr>
          <w:p w14:paraId="1CCA1952" w14:textId="77777777" w:rsidR="00D9381F" w:rsidRPr="00CA6E3A" w:rsidRDefault="00D9381F" w:rsidP="001D04AF">
            <w:pPr>
              <w:pStyle w:val="Text"/>
            </w:pPr>
            <w:r w:rsidRPr="00CA6E3A">
              <w:rPr>
                <w:rStyle w:val="ChBlueBold"/>
              </w:rPr>
              <w:t>itu</w:t>
            </w:r>
          </w:p>
        </w:tc>
        <w:tc>
          <w:tcPr>
            <w:tcW w:w="360" w:type="dxa"/>
            <w:shd w:val="clear" w:color="auto" w:fill="auto"/>
          </w:tcPr>
          <w:p w14:paraId="103A2E97" w14:textId="77777777" w:rsidR="00D9381F" w:rsidRPr="00D9381F" w:rsidRDefault="00D9381F" w:rsidP="005F0343">
            <w:pPr>
              <w:pStyle w:val="Text"/>
            </w:pPr>
            <w:r w:rsidRPr="00D9381F">
              <w:t>|</w:t>
            </w:r>
          </w:p>
        </w:tc>
        <w:tc>
          <w:tcPr>
            <w:tcW w:w="907" w:type="dxa"/>
            <w:shd w:val="clear" w:color="auto" w:fill="auto"/>
          </w:tcPr>
          <w:p w14:paraId="231A1B7E" w14:textId="77777777" w:rsidR="00D9381F" w:rsidRPr="00AF2928" w:rsidRDefault="00D9381F" w:rsidP="001D04AF">
            <w:pPr>
              <w:pStyle w:val="Text"/>
            </w:pPr>
            <w:r w:rsidRPr="00AF2928">
              <w:rPr>
                <w:rStyle w:val="ChBlueBold"/>
              </w:rPr>
              <w:t>simpan</w:t>
            </w:r>
            <w:r w:rsidR="00CE19EF">
              <w:rPr>
                <w:rStyle w:val="ChBlueBold"/>
              </w:rPr>
              <w:t>g</w:t>
            </w:r>
          </w:p>
        </w:tc>
        <w:tc>
          <w:tcPr>
            <w:tcW w:w="1179" w:type="dxa"/>
            <w:shd w:val="clear" w:color="auto" w:fill="auto"/>
          </w:tcPr>
          <w:p w14:paraId="3B9D72F0" w14:textId="77777777" w:rsidR="00D9381F" w:rsidRPr="00AF2928" w:rsidRDefault="00D9381F" w:rsidP="001D04AF">
            <w:pPr>
              <w:pStyle w:val="Text"/>
            </w:pPr>
            <w:r w:rsidRPr="00AF2928">
              <w:t>sratus</w:t>
            </w:r>
          </w:p>
        </w:tc>
        <w:tc>
          <w:tcPr>
            <w:tcW w:w="907" w:type="dxa"/>
            <w:shd w:val="clear" w:color="auto" w:fill="auto"/>
          </w:tcPr>
          <w:p w14:paraId="224F2393" w14:textId="77777777" w:rsidR="00D9381F" w:rsidRPr="00AF2928" w:rsidRDefault="00D9381F" w:rsidP="001D04AF">
            <w:pPr>
              <w:pStyle w:val="Text"/>
            </w:pPr>
            <w:r w:rsidRPr="00AF2928">
              <w:t>ribu</w:t>
            </w:r>
          </w:p>
        </w:tc>
      </w:tr>
      <w:tr w:rsidR="00AC23C4" w:rsidRPr="00AC23C4" w14:paraId="4A2E0A06" w14:textId="77777777" w:rsidTr="00245645">
        <w:tc>
          <w:tcPr>
            <w:tcW w:w="709" w:type="dxa"/>
            <w:shd w:val="clear" w:color="auto" w:fill="auto"/>
          </w:tcPr>
          <w:p w14:paraId="1DBF9898" w14:textId="77777777" w:rsidR="00D9381F" w:rsidRPr="00243B92" w:rsidRDefault="00D9381F" w:rsidP="001D04AF">
            <w:pPr>
              <w:pStyle w:val="GlossEng"/>
            </w:pPr>
          </w:p>
        </w:tc>
        <w:tc>
          <w:tcPr>
            <w:tcW w:w="806" w:type="dxa"/>
            <w:shd w:val="clear" w:color="auto" w:fill="auto"/>
          </w:tcPr>
          <w:p w14:paraId="5A4DCB45" w14:textId="298D99C7" w:rsidR="00D9381F" w:rsidRPr="00AF2928" w:rsidRDefault="00245645" w:rsidP="001D04AF">
            <w:pPr>
              <w:pStyle w:val="GlossEng"/>
            </w:pPr>
            <w:r>
              <w:t>now</w:t>
            </w:r>
          </w:p>
        </w:tc>
        <w:tc>
          <w:tcPr>
            <w:tcW w:w="489" w:type="dxa"/>
            <w:shd w:val="clear" w:color="auto" w:fill="auto"/>
          </w:tcPr>
          <w:p w14:paraId="757BFDEA" w14:textId="77777777" w:rsidR="00D9381F" w:rsidRPr="0099608C" w:rsidRDefault="00D9381F" w:rsidP="001D04AF">
            <w:pPr>
              <w:pStyle w:val="GlossEng"/>
              <w:rPr>
                <w:rStyle w:val="ChSmallCaps"/>
              </w:rPr>
            </w:pPr>
            <w:r w:rsidRPr="0099608C">
              <w:rPr>
                <w:rStyle w:val="ChSmallCaps"/>
              </w:rPr>
              <w:t>1sg</w:t>
            </w:r>
          </w:p>
        </w:tc>
        <w:tc>
          <w:tcPr>
            <w:tcW w:w="706" w:type="dxa"/>
            <w:shd w:val="clear" w:color="auto" w:fill="auto"/>
          </w:tcPr>
          <w:p w14:paraId="30C8F0C5" w14:textId="77777777" w:rsidR="00D9381F" w:rsidRPr="0099608C" w:rsidRDefault="00D9381F" w:rsidP="001D04AF">
            <w:pPr>
              <w:pStyle w:val="GlossEng"/>
              <w:rPr>
                <w:rStyle w:val="ChSmallCaps"/>
              </w:rPr>
            </w:pPr>
            <w:r w:rsidRPr="0099608C">
              <w:rPr>
                <w:rStyle w:val="ChSmallCaps"/>
              </w:rPr>
              <w:t>d.dist</w:t>
            </w:r>
          </w:p>
        </w:tc>
        <w:tc>
          <w:tcPr>
            <w:tcW w:w="360" w:type="dxa"/>
            <w:shd w:val="clear" w:color="auto" w:fill="auto"/>
          </w:tcPr>
          <w:p w14:paraId="27C98BA9" w14:textId="77777777" w:rsidR="00D9381F" w:rsidRPr="00D6484C" w:rsidRDefault="00D9381F" w:rsidP="005F0343">
            <w:pPr>
              <w:pStyle w:val="GlossEng"/>
              <w:rPr>
                <w:rStyle w:val="ChSmallCaps"/>
              </w:rPr>
            </w:pPr>
          </w:p>
        </w:tc>
        <w:tc>
          <w:tcPr>
            <w:tcW w:w="907" w:type="dxa"/>
            <w:shd w:val="clear" w:color="auto" w:fill="auto"/>
          </w:tcPr>
          <w:p w14:paraId="79FFA0EB" w14:textId="77777777" w:rsidR="00D9381F" w:rsidRPr="00AF2928" w:rsidRDefault="00D9381F" w:rsidP="001D04AF">
            <w:pPr>
              <w:pStyle w:val="GlossEng"/>
            </w:pPr>
            <w:r w:rsidRPr="00AF2928">
              <w:t>store</w:t>
            </w:r>
          </w:p>
        </w:tc>
        <w:tc>
          <w:tcPr>
            <w:tcW w:w="1179" w:type="dxa"/>
            <w:shd w:val="clear" w:color="auto" w:fill="auto"/>
          </w:tcPr>
          <w:p w14:paraId="5ECD3EFF" w14:textId="77777777" w:rsidR="00D9381F" w:rsidRPr="00AF2928" w:rsidRDefault="00D9381F" w:rsidP="001D04AF">
            <w:pPr>
              <w:pStyle w:val="GlossEng"/>
            </w:pPr>
            <w:r w:rsidRPr="00AF2928">
              <w:t>one</w:t>
            </w:r>
            <w:r>
              <w:t>.</w:t>
            </w:r>
            <w:r w:rsidRPr="00AF2928">
              <w:t>hundred</w:t>
            </w:r>
          </w:p>
        </w:tc>
        <w:tc>
          <w:tcPr>
            <w:tcW w:w="907" w:type="dxa"/>
            <w:shd w:val="clear" w:color="auto" w:fill="auto"/>
          </w:tcPr>
          <w:p w14:paraId="02F69E92" w14:textId="77777777" w:rsidR="00D9381F" w:rsidRPr="00AF2928" w:rsidRDefault="00D9381F" w:rsidP="001D04AF">
            <w:pPr>
              <w:pStyle w:val="GlossEng"/>
            </w:pPr>
            <w:r w:rsidRPr="00AF2928">
              <w:t>thousand</w:t>
            </w:r>
          </w:p>
        </w:tc>
      </w:tr>
    </w:tbl>
    <w:p w14:paraId="634370DB" w14:textId="1AAA7AAF" w:rsidR="000931D0" w:rsidRPr="002B1870" w:rsidRDefault="00B7093A" w:rsidP="000931D0">
      <w:pPr>
        <w:pStyle w:val="FreeTranslEng"/>
      </w:pPr>
      <w:r>
        <w:t>‘</w:t>
      </w:r>
      <w:r w:rsidR="000931D0">
        <w:t>now I (already)</w:t>
      </w:r>
      <w:r w:rsidR="00390E1F">
        <w:t>,</w:t>
      </w:r>
      <w:r w:rsidR="000931D0">
        <w:t xml:space="preserve"> </w:t>
      </w:r>
      <w:r w:rsidR="000931D0">
        <w:rPr>
          <w:rStyle w:val="ChBlueBold"/>
        </w:rPr>
        <w:t>what</w:t>
      </w:r>
      <w:r>
        <w:rPr>
          <w:rStyle w:val="ChBlueBold"/>
        </w:rPr>
        <w:t>’</w:t>
      </w:r>
      <w:r w:rsidR="000931D0">
        <w:rPr>
          <w:rStyle w:val="ChBlueBold"/>
        </w:rPr>
        <w:t>s-its-name</w:t>
      </w:r>
      <w:r w:rsidR="000931D0" w:rsidRPr="00E46631">
        <w:t xml:space="preserve">, </w:t>
      </w:r>
      <w:r w:rsidR="000931D0" w:rsidRPr="00274576">
        <w:rPr>
          <w:rStyle w:val="ChBlueBold"/>
        </w:rPr>
        <w:t>set aside</w:t>
      </w:r>
      <w:r w:rsidR="000931D0">
        <w:t xml:space="preserve"> one hundred thousand (rupiah)</w:t>
      </w:r>
      <w:r>
        <w:t>’</w:t>
      </w:r>
      <w:r w:rsidR="000931D0">
        <w:t xml:space="preserve"> </w:t>
      </w:r>
      <w:r w:rsidR="000931D0" w:rsidRPr="003602D4">
        <w:rPr>
          <w:rStyle w:val="ExampleSource"/>
        </w:rPr>
        <w:t>[081110-002-Cv.0039]</w:t>
      </w:r>
    </w:p>
    <w:p w14:paraId="6C2F2AEA" w14:textId="07BC7BB6" w:rsidR="00667EE2" w:rsidRDefault="000931D0" w:rsidP="00667EE2">
      <w:pPr>
        <w:pStyle w:val="Body0005after"/>
      </w:pPr>
      <w:r>
        <w:t xml:space="preserve">While in </w:t>
      </w:r>
      <w:r>
        <w:fldChar w:fldCharType="begin"/>
      </w:r>
      <w:r>
        <w:instrText xml:space="preserve"> REF _Ref338956130 \h </w:instrText>
      </w:r>
      <w:r>
        <w:fldChar w:fldCharType="separate"/>
      </w:r>
      <w:r w:rsidR="00154D81">
        <w:t>(</w:t>
      </w:r>
      <w:r w:rsidR="00154D81">
        <w:rPr>
          <w:noProof/>
        </w:rPr>
        <w:t>45</w:t>
      </w:r>
      <w:r w:rsidR="00154D81">
        <w:t>)</w:t>
      </w:r>
      <w:r>
        <w:fldChar w:fldCharType="end"/>
      </w:r>
      <w:r>
        <w:t xml:space="preserve"> to </w:t>
      </w:r>
      <w:r>
        <w:fldChar w:fldCharType="begin"/>
      </w:r>
      <w:r>
        <w:instrText xml:space="preserve"> REF _Ref338956132 \h </w:instrText>
      </w:r>
      <w:r>
        <w:fldChar w:fldCharType="separate"/>
      </w:r>
      <w:r w:rsidR="00154D81">
        <w:t>(</w:t>
      </w:r>
      <w:r w:rsidR="00154D81">
        <w:rPr>
          <w:noProof/>
        </w:rPr>
        <w:t>47</w:t>
      </w:r>
      <w:r w:rsidR="00154D81">
        <w:t>)</w:t>
      </w:r>
      <w:r>
        <w:fldChar w:fldCharType="end"/>
      </w:r>
      <w:r>
        <w:t xml:space="preserve">, the demonstratives are used referentially to substitute for a lexical item, this </w:t>
      </w:r>
      <w:r w:rsidR="00357B93">
        <w:t xml:space="preserve">is not </w:t>
      </w:r>
      <w:r>
        <w:t xml:space="preserve">the case in </w:t>
      </w:r>
      <w:r>
        <w:fldChar w:fldCharType="begin"/>
      </w:r>
      <w:r>
        <w:instrText xml:space="preserve"> REF _Ref338956133 \h </w:instrText>
      </w:r>
      <w:r>
        <w:fldChar w:fldCharType="separate"/>
      </w:r>
      <w:r w:rsidR="00154D81">
        <w:t>(</w:t>
      </w:r>
      <w:r w:rsidR="00154D81">
        <w:rPr>
          <w:noProof/>
        </w:rPr>
        <w:t>48</w:t>
      </w:r>
      <w:r w:rsidR="00154D81">
        <w:t>)</w:t>
      </w:r>
      <w:r>
        <w:fldChar w:fldCharType="end"/>
      </w:r>
      <w:r>
        <w:t xml:space="preserve">. In this example, </w:t>
      </w:r>
      <w:r w:rsidRPr="00852C54">
        <w:rPr>
          <w:rStyle w:val="ChItalBold"/>
        </w:rPr>
        <w:t>itu</w:t>
      </w:r>
      <w:r>
        <w:t xml:space="preserve"> </w:t>
      </w:r>
      <w:r w:rsidR="00B7093A">
        <w:t>‘</w:t>
      </w:r>
      <w:r w:rsidRPr="0099608C">
        <w:rPr>
          <w:rStyle w:val="ChSmallCaps"/>
        </w:rPr>
        <w:t>d.dist</w:t>
      </w:r>
      <w:r w:rsidR="00B7093A">
        <w:t>’</w:t>
      </w:r>
      <w:r>
        <w:t xml:space="preserve"> </w:t>
      </w:r>
      <w:r w:rsidR="00357B93">
        <w:t xml:space="preserve">is </w:t>
      </w:r>
      <w:r>
        <w:t xml:space="preserve">used as a non-referential interjective hesitator. This is evidenced by the fact that </w:t>
      </w:r>
      <w:r w:rsidRPr="00852C54">
        <w:rPr>
          <w:rStyle w:val="ChItalBold"/>
        </w:rPr>
        <w:t>itu</w:t>
      </w:r>
      <w:r>
        <w:t xml:space="preserve"> </w:t>
      </w:r>
      <w:r w:rsidR="00B7093A">
        <w:t>‘</w:t>
      </w:r>
      <w:r w:rsidRPr="0099608C">
        <w:rPr>
          <w:rStyle w:val="ChSmallCaps"/>
        </w:rPr>
        <w:t>d.dist</w:t>
      </w:r>
      <w:r w:rsidR="00B7093A">
        <w:t>’</w:t>
      </w:r>
      <w:r>
        <w:t xml:space="preserve"> does not agree with adnominally used </w:t>
      </w:r>
      <w:r w:rsidRPr="0038599B">
        <w:rPr>
          <w:rStyle w:val="ChItalBold"/>
        </w:rPr>
        <w:t>ini</w:t>
      </w:r>
      <w:r>
        <w:t xml:space="preserve"> </w:t>
      </w:r>
      <w:r w:rsidR="00B7093A">
        <w:t>‘</w:t>
      </w:r>
      <w:r w:rsidRPr="0099608C">
        <w:rPr>
          <w:rStyle w:val="ChSmallCaps"/>
        </w:rPr>
        <w:t>d.prox</w:t>
      </w:r>
      <w:r w:rsidR="00B7093A">
        <w:t>’</w:t>
      </w:r>
      <w:r w:rsidR="00EC0618">
        <w:t>,</w:t>
      </w:r>
      <w:r>
        <w:t xml:space="preserve"> which modifies the head nominal </w:t>
      </w:r>
      <w:r w:rsidRPr="000638E3">
        <w:rPr>
          <w:rStyle w:val="ChItalBold"/>
        </w:rPr>
        <w:t>pace</w:t>
      </w:r>
      <w:r>
        <w:t xml:space="preserve"> </w:t>
      </w:r>
      <w:r w:rsidR="00B7093A">
        <w:t>‘</w:t>
      </w:r>
      <w:r>
        <w:t>man</w:t>
      </w:r>
      <w:r w:rsidR="00B7093A">
        <w:t>’</w:t>
      </w:r>
      <w:r>
        <w:t xml:space="preserve">. </w:t>
      </w:r>
      <w:r w:rsidR="00667EE2">
        <w:t xml:space="preserve">Overall, however, the hesitator uses of the demonstratives are rare; most commonly, Papuan Malay speakers use the hesitator </w:t>
      </w:r>
      <w:r w:rsidR="00667EE2" w:rsidRPr="00811C93">
        <w:rPr>
          <w:rStyle w:val="ChItalBold"/>
        </w:rPr>
        <w:t>e</w:t>
      </w:r>
      <w:r w:rsidR="00667EE2">
        <w:rPr>
          <w:rStyle w:val="ChItalBold"/>
        </w:rPr>
        <w:t>(m)</w:t>
      </w:r>
      <w:r w:rsidR="00667EE2">
        <w:t xml:space="preserve"> ‘uh’</w:t>
      </w:r>
      <w:r w:rsidR="00667EE2" w:rsidRPr="00667EE2">
        <w:t xml:space="preserve"> (</w:t>
      </w:r>
      <w:r w:rsidR="00667EE2">
        <w:t>see §</w:t>
      </w:r>
      <w:r w:rsidR="00667EE2">
        <w:fldChar w:fldCharType="begin"/>
      </w:r>
      <w:r w:rsidR="00667EE2">
        <w:instrText xml:space="preserve"> REF _Ref439514015 \w \h </w:instrText>
      </w:r>
      <w:r w:rsidR="00667EE2">
        <w:fldChar w:fldCharType="separate"/>
      </w:r>
      <w:r w:rsidR="00154D81">
        <w:rPr>
          <w:cs/>
        </w:rPr>
        <w:t>‎</w:t>
      </w:r>
      <w:r w:rsidR="00154D81">
        <w:t>5.13.2</w:t>
      </w:r>
      <w:r w:rsidR="00667EE2">
        <w:fldChar w:fldCharType="end"/>
      </w:r>
      <w:r w:rsidR="00667EE2">
        <w:t>).</w:t>
      </w:r>
    </w:p>
    <w:p w14:paraId="0DBD9274" w14:textId="77777777" w:rsidR="000931D0" w:rsidRDefault="000931D0" w:rsidP="000931D0">
      <w:pPr>
        <w:pStyle w:val="ExampleTitle"/>
      </w:pPr>
      <w:r>
        <w:t>Interjective hesitator</w:t>
      </w:r>
    </w:p>
    <w:tbl>
      <w:tblPr>
        <w:tblW w:w="6091" w:type="dxa"/>
        <w:tblCellMar>
          <w:left w:w="42" w:type="dxa"/>
          <w:right w:w="42" w:type="dxa"/>
        </w:tblCellMar>
        <w:tblLook w:val="01E0" w:firstRow="1" w:lastRow="1" w:firstColumn="1" w:lastColumn="1" w:noHBand="0" w:noVBand="0"/>
      </w:tblPr>
      <w:tblGrid>
        <w:gridCol w:w="709"/>
        <w:gridCol w:w="451"/>
        <w:gridCol w:w="706"/>
        <w:gridCol w:w="706"/>
        <w:gridCol w:w="573"/>
        <w:gridCol w:w="777"/>
        <w:gridCol w:w="489"/>
        <w:gridCol w:w="756"/>
        <w:gridCol w:w="640"/>
        <w:gridCol w:w="284"/>
      </w:tblGrid>
      <w:tr w:rsidR="00AC23C4" w:rsidRPr="004B7057" w14:paraId="26442D55" w14:textId="77777777" w:rsidTr="0006391A">
        <w:tc>
          <w:tcPr>
            <w:tcW w:w="709" w:type="dxa"/>
            <w:shd w:val="clear" w:color="auto" w:fill="auto"/>
          </w:tcPr>
          <w:p w14:paraId="3CA81248" w14:textId="77777777" w:rsidR="000931D0" w:rsidRPr="00243B92" w:rsidRDefault="000931D0" w:rsidP="001D04AF">
            <w:pPr>
              <w:pStyle w:val="O0Nwnext"/>
            </w:pPr>
            <w:bookmarkStart w:id="3417" w:name="_Ref320264220"/>
            <w:bookmarkStart w:id="3418" w:name="_Ref338956133"/>
            <w:r>
              <w:t>(</w:t>
            </w:r>
            <w:fldSimple w:instr=" SEQ ( \* ARABIC \s 1 ">
              <w:r w:rsidR="00154D81">
                <w:rPr>
                  <w:noProof/>
                </w:rPr>
                <w:t>48</w:t>
              </w:r>
            </w:fldSimple>
            <w:bookmarkEnd w:id="3417"/>
            <w:r>
              <w:t>)</w:t>
            </w:r>
            <w:bookmarkEnd w:id="3418"/>
          </w:p>
        </w:tc>
        <w:tc>
          <w:tcPr>
            <w:tcW w:w="451" w:type="dxa"/>
            <w:shd w:val="clear" w:color="auto" w:fill="auto"/>
          </w:tcPr>
          <w:p w14:paraId="16D21918" w14:textId="77777777" w:rsidR="000931D0" w:rsidRPr="00AF2928" w:rsidRDefault="000931D0" w:rsidP="001D04AF">
            <w:pPr>
              <w:pStyle w:val="Text"/>
            </w:pPr>
            <w:r w:rsidRPr="00AF2928">
              <w:t>yo</w:t>
            </w:r>
          </w:p>
        </w:tc>
        <w:tc>
          <w:tcPr>
            <w:tcW w:w="706" w:type="dxa"/>
            <w:shd w:val="clear" w:color="auto" w:fill="auto"/>
          </w:tcPr>
          <w:p w14:paraId="15196565" w14:textId="77777777" w:rsidR="000931D0" w:rsidRPr="00FB49C2" w:rsidRDefault="000931D0" w:rsidP="001D04AF">
            <w:pPr>
              <w:pStyle w:val="Text"/>
            </w:pPr>
            <w:r w:rsidRPr="00FB49C2">
              <w:rPr>
                <w:rStyle w:val="ChBlueBold"/>
              </w:rPr>
              <w:t>itu</w:t>
            </w:r>
          </w:p>
        </w:tc>
        <w:tc>
          <w:tcPr>
            <w:tcW w:w="706" w:type="dxa"/>
            <w:shd w:val="clear" w:color="auto" w:fill="auto"/>
          </w:tcPr>
          <w:p w14:paraId="0A538599" w14:textId="77777777" w:rsidR="000931D0" w:rsidRPr="00FB49C2" w:rsidRDefault="000931D0" w:rsidP="001D04AF">
            <w:pPr>
              <w:pStyle w:val="Text"/>
            </w:pPr>
            <w:r w:rsidRPr="00FB49C2">
              <w:rPr>
                <w:rStyle w:val="ChBlueBold"/>
              </w:rPr>
              <w:t>itu</w:t>
            </w:r>
          </w:p>
        </w:tc>
        <w:tc>
          <w:tcPr>
            <w:tcW w:w="573" w:type="dxa"/>
            <w:shd w:val="clear" w:color="auto" w:fill="auto"/>
          </w:tcPr>
          <w:p w14:paraId="4138F102" w14:textId="77777777" w:rsidR="000931D0" w:rsidRPr="00AF2928" w:rsidRDefault="000931D0" w:rsidP="001D04AF">
            <w:pPr>
              <w:pStyle w:val="Text"/>
              <w:rPr>
                <w:rStyle w:val="ChBlueBold"/>
              </w:rPr>
            </w:pPr>
            <w:r w:rsidRPr="00AF2928">
              <w:rPr>
                <w:rStyle w:val="ChBlueBold"/>
              </w:rPr>
              <w:t>pace</w:t>
            </w:r>
          </w:p>
        </w:tc>
        <w:tc>
          <w:tcPr>
            <w:tcW w:w="777" w:type="dxa"/>
            <w:shd w:val="clear" w:color="auto" w:fill="auto"/>
          </w:tcPr>
          <w:p w14:paraId="4082BCEF" w14:textId="77777777" w:rsidR="000931D0" w:rsidRPr="00AF2928" w:rsidRDefault="000931D0" w:rsidP="001D04AF">
            <w:pPr>
              <w:pStyle w:val="Text"/>
            </w:pPr>
            <w:r w:rsidRPr="00AF2928">
              <w:rPr>
                <w:rStyle w:val="ChBlueBold"/>
              </w:rPr>
              <w:t>ini</w:t>
            </w:r>
          </w:p>
        </w:tc>
        <w:tc>
          <w:tcPr>
            <w:tcW w:w="489" w:type="dxa"/>
            <w:shd w:val="clear" w:color="auto" w:fill="auto"/>
          </w:tcPr>
          <w:p w14:paraId="7296E32E" w14:textId="77777777" w:rsidR="000931D0" w:rsidRPr="00AF2928" w:rsidRDefault="000931D0" w:rsidP="001D04AF">
            <w:pPr>
              <w:pStyle w:val="Text"/>
            </w:pPr>
            <w:r>
              <w:t>de</w:t>
            </w:r>
          </w:p>
        </w:tc>
        <w:tc>
          <w:tcPr>
            <w:tcW w:w="756" w:type="dxa"/>
            <w:shd w:val="clear" w:color="auto" w:fill="auto"/>
          </w:tcPr>
          <w:p w14:paraId="21964B0E" w14:textId="77777777" w:rsidR="000931D0" w:rsidRPr="00AF2928" w:rsidRDefault="000931D0" w:rsidP="001D04AF">
            <w:pPr>
              <w:pStyle w:val="Text"/>
            </w:pPr>
            <w:r>
              <w:t>baru</w:t>
            </w:r>
          </w:p>
        </w:tc>
        <w:tc>
          <w:tcPr>
            <w:tcW w:w="640" w:type="dxa"/>
            <w:shd w:val="clear" w:color="auto" w:fill="auto"/>
          </w:tcPr>
          <w:p w14:paraId="1DCA2EEE" w14:textId="77777777" w:rsidR="000931D0" w:rsidRPr="00AF2928" w:rsidRDefault="000931D0" w:rsidP="001D04AF">
            <w:pPr>
              <w:pStyle w:val="Text"/>
            </w:pPr>
            <w:r>
              <w:t>ambil</w:t>
            </w:r>
          </w:p>
        </w:tc>
        <w:tc>
          <w:tcPr>
            <w:tcW w:w="284" w:type="dxa"/>
            <w:shd w:val="clear" w:color="auto" w:fill="auto"/>
          </w:tcPr>
          <w:p w14:paraId="707727F1" w14:textId="77777777" w:rsidR="000931D0" w:rsidRPr="00AF2928" w:rsidRDefault="000931D0" w:rsidP="001D04AF">
            <w:pPr>
              <w:pStyle w:val="Text"/>
            </w:pPr>
            <w:r>
              <w:t>…</w:t>
            </w:r>
          </w:p>
        </w:tc>
      </w:tr>
      <w:tr w:rsidR="00DA1A83" w:rsidRPr="00AC23C4" w14:paraId="7B397409" w14:textId="77777777" w:rsidTr="0006391A">
        <w:tc>
          <w:tcPr>
            <w:tcW w:w="709" w:type="dxa"/>
            <w:shd w:val="clear" w:color="auto" w:fill="auto"/>
          </w:tcPr>
          <w:p w14:paraId="208BD532" w14:textId="77777777" w:rsidR="00DA1A83" w:rsidRPr="00243B92" w:rsidRDefault="00DA1A83" w:rsidP="00DA1A83">
            <w:pPr>
              <w:pStyle w:val="GlossEng"/>
            </w:pPr>
          </w:p>
        </w:tc>
        <w:tc>
          <w:tcPr>
            <w:tcW w:w="451" w:type="dxa"/>
            <w:shd w:val="clear" w:color="auto" w:fill="auto"/>
          </w:tcPr>
          <w:p w14:paraId="2F7EA54C" w14:textId="77777777" w:rsidR="00DA1A83" w:rsidRPr="00AF2928" w:rsidRDefault="00DA1A83" w:rsidP="00DA1A83">
            <w:pPr>
              <w:pStyle w:val="GlossEng"/>
            </w:pPr>
            <w:r w:rsidRPr="00AF2928">
              <w:t>oh!</w:t>
            </w:r>
          </w:p>
        </w:tc>
        <w:tc>
          <w:tcPr>
            <w:tcW w:w="706" w:type="dxa"/>
            <w:shd w:val="clear" w:color="auto" w:fill="auto"/>
          </w:tcPr>
          <w:p w14:paraId="28982F0D" w14:textId="77777777" w:rsidR="00DA1A83" w:rsidRPr="0099608C" w:rsidRDefault="00DA1A83" w:rsidP="00DA1A83">
            <w:pPr>
              <w:pStyle w:val="GlossEng"/>
              <w:rPr>
                <w:rStyle w:val="ChSmallCaps"/>
              </w:rPr>
            </w:pPr>
            <w:r w:rsidRPr="0099608C">
              <w:rPr>
                <w:rStyle w:val="ChSmallCaps"/>
              </w:rPr>
              <w:t>d.dist</w:t>
            </w:r>
          </w:p>
        </w:tc>
        <w:tc>
          <w:tcPr>
            <w:tcW w:w="706" w:type="dxa"/>
            <w:shd w:val="clear" w:color="auto" w:fill="auto"/>
          </w:tcPr>
          <w:p w14:paraId="7151C269" w14:textId="77777777" w:rsidR="00DA1A83" w:rsidRPr="0099608C" w:rsidRDefault="00DA1A83" w:rsidP="00DA1A83">
            <w:pPr>
              <w:pStyle w:val="GlossEng"/>
              <w:rPr>
                <w:rStyle w:val="ChSmallCaps"/>
              </w:rPr>
            </w:pPr>
            <w:r w:rsidRPr="0099608C">
              <w:rPr>
                <w:rStyle w:val="ChSmallCaps"/>
              </w:rPr>
              <w:t>d.dist</w:t>
            </w:r>
          </w:p>
        </w:tc>
        <w:tc>
          <w:tcPr>
            <w:tcW w:w="573" w:type="dxa"/>
            <w:shd w:val="clear" w:color="auto" w:fill="auto"/>
          </w:tcPr>
          <w:p w14:paraId="689C3B4A" w14:textId="77777777" w:rsidR="00DA1A83" w:rsidRPr="00AF2928" w:rsidRDefault="00DA1A83" w:rsidP="00DA1A83">
            <w:pPr>
              <w:pStyle w:val="GlossEng"/>
            </w:pPr>
            <w:r w:rsidRPr="00AF2928">
              <w:t>man</w:t>
            </w:r>
          </w:p>
        </w:tc>
        <w:tc>
          <w:tcPr>
            <w:tcW w:w="777" w:type="dxa"/>
            <w:shd w:val="clear" w:color="auto" w:fill="auto"/>
          </w:tcPr>
          <w:p w14:paraId="4C9B7D8B" w14:textId="77777777" w:rsidR="00DA1A83" w:rsidRPr="0099608C" w:rsidRDefault="00DA1A83" w:rsidP="00DA1A83">
            <w:pPr>
              <w:pStyle w:val="GlossEng"/>
              <w:rPr>
                <w:rStyle w:val="ChSmallCaps"/>
              </w:rPr>
            </w:pPr>
            <w:r w:rsidRPr="0099608C">
              <w:rPr>
                <w:rStyle w:val="ChSmallCaps"/>
              </w:rPr>
              <w:t>d.prox</w:t>
            </w:r>
          </w:p>
        </w:tc>
        <w:tc>
          <w:tcPr>
            <w:tcW w:w="489" w:type="dxa"/>
            <w:shd w:val="clear" w:color="auto" w:fill="auto"/>
          </w:tcPr>
          <w:p w14:paraId="042C1A69" w14:textId="77777777" w:rsidR="00DA1A83" w:rsidRPr="0099608C" w:rsidRDefault="00DA1A83" w:rsidP="00DA1A83">
            <w:pPr>
              <w:pStyle w:val="GlossEng"/>
              <w:rPr>
                <w:rStyle w:val="ChSmallCaps"/>
              </w:rPr>
            </w:pPr>
            <w:r w:rsidRPr="0099608C">
              <w:rPr>
                <w:rStyle w:val="ChSmallCaps"/>
              </w:rPr>
              <w:t>3sg</w:t>
            </w:r>
          </w:p>
        </w:tc>
        <w:tc>
          <w:tcPr>
            <w:tcW w:w="756" w:type="dxa"/>
            <w:shd w:val="clear" w:color="auto" w:fill="auto"/>
          </w:tcPr>
          <w:p w14:paraId="2AFDEA9D" w14:textId="7EE95392" w:rsidR="00DA1A83" w:rsidRPr="00AF2928" w:rsidRDefault="00245645" w:rsidP="00DA1A83">
            <w:pPr>
              <w:pStyle w:val="GlossEng"/>
            </w:pPr>
            <w:r>
              <w:t>recently</w:t>
            </w:r>
          </w:p>
        </w:tc>
        <w:tc>
          <w:tcPr>
            <w:tcW w:w="640" w:type="dxa"/>
            <w:shd w:val="clear" w:color="auto" w:fill="auto"/>
          </w:tcPr>
          <w:p w14:paraId="6A1E52EA" w14:textId="77777777" w:rsidR="00DA1A83" w:rsidRPr="00AF2928" w:rsidRDefault="00DA1A83" w:rsidP="00DA1A83">
            <w:pPr>
              <w:pStyle w:val="GlossEng"/>
            </w:pPr>
            <w:r>
              <w:t>fetch</w:t>
            </w:r>
          </w:p>
        </w:tc>
        <w:tc>
          <w:tcPr>
            <w:tcW w:w="284" w:type="dxa"/>
            <w:shd w:val="clear" w:color="auto" w:fill="auto"/>
          </w:tcPr>
          <w:p w14:paraId="285FB898" w14:textId="77777777" w:rsidR="00DA1A83" w:rsidRPr="00AF2928" w:rsidRDefault="00DA1A83" w:rsidP="00DA1A83">
            <w:pPr>
              <w:pStyle w:val="GlossEng"/>
            </w:pPr>
          </w:p>
        </w:tc>
      </w:tr>
    </w:tbl>
    <w:p w14:paraId="66256EC9" w14:textId="2963F40D" w:rsidR="000931D0" w:rsidRDefault="00B7093A" w:rsidP="00667EE2">
      <w:pPr>
        <w:pStyle w:val="FreeTranslEng"/>
        <w:rPr>
          <w:rStyle w:val="ExampleSource"/>
        </w:rPr>
      </w:pPr>
      <w:r>
        <w:t>‘</w:t>
      </w:r>
      <w:r w:rsidR="000931D0">
        <w:t xml:space="preserve">oh, </w:t>
      </w:r>
      <w:r w:rsidR="000931D0" w:rsidRPr="00FB49C2">
        <w:rPr>
          <w:rStyle w:val="ChBlueBold"/>
        </w:rPr>
        <w:t>umh</w:t>
      </w:r>
      <w:r w:rsidR="000931D0" w:rsidRPr="0059679A">
        <w:t xml:space="preserve">, </w:t>
      </w:r>
      <w:r w:rsidR="000931D0" w:rsidRPr="00FB49C2">
        <w:rPr>
          <w:rStyle w:val="ChBlueBold"/>
        </w:rPr>
        <w:t>umh</w:t>
      </w:r>
      <w:r w:rsidR="000931D0" w:rsidRPr="0059679A">
        <w:t xml:space="preserve">, </w:t>
      </w:r>
      <w:r w:rsidR="000931D0" w:rsidRPr="00FB49C2">
        <w:rPr>
          <w:rStyle w:val="ChBlueBold"/>
        </w:rPr>
        <w:t>this man</w:t>
      </w:r>
      <w:r w:rsidR="000931D0" w:rsidRPr="001C5CD8">
        <w:t xml:space="preserve">, he </w:t>
      </w:r>
      <w:r w:rsidR="00814B5A">
        <w:t>recently</w:t>
      </w:r>
      <w:r w:rsidR="000931D0" w:rsidRPr="001C5CD8">
        <w:t xml:space="preserve"> took …</w:t>
      </w:r>
      <w:r>
        <w:t>’</w:t>
      </w:r>
      <w:r w:rsidR="000931D0">
        <w:t xml:space="preserve"> </w:t>
      </w:r>
      <w:r w:rsidR="000931D0" w:rsidRPr="00AB7A97">
        <w:rPr>
          <w:rStyle w:val="ExampleSource"/>
        </w:rPr>
        <w:t>[081011-009-Cv.0007]</w:t>
      </w:r>
    </w:p>
    <w:p w14:paraId="07EB9EEC" w14:textId="26F59495" w:rsidR="00667EE2" w:rsidRDefault="00667EE2" w:rsidP="00667EE2">
      <w:pPr>
        <w:pStyle w:val="Body0015after"/>
      </w:pPr>
      <w:r>
        <w:t>Further investigation is required, to explore whether and in which ways Papuan Malay makes a distinction between the placeholder and non-referential hesitator uses of its</w:t>
      </w:r>
      <w:r w:rsidRPr="00D55572">
        <w:t xml:space="preserve"> </w:t>
      </w:r>
      <w:r>
        <w:t xml:space="preserve">demonstratives and whether it may in fact be using the right-displacement attested in </w:t>
      </w:r>
      <w:r>
        <w:fldChar w:fldCharType="begin"/>
      </w:r>
      <w:r>
        <w:instrText xml:space="preserve"> REF _Ref338956133 \h </w:instrText>
      </w:r>
      <w:r>
        <w:fldChar w:fldCharType="separate"/>
      </w:r>
      <w:r w:rsidR="00154D81">
        <w:t>(</w:t>
      </w:r>
      <w:r w:rsidR="00154D81">
        <w:rPr>
          <w:noProof/>
        </w:rPr>
        <w:t>48</w:t>
      </w:r>
      <w:r w:rsidR="00154D81">
        <w:t>)</w:t>
      </w:r>
      <w:r>
        <w:fldChar w:fldCharType="end"/>
      </w:r>
      <w:r>
        <w:t xml:space="preserve"> as a deliberate construction for emphasis in some contexts.</w:t>
      </w:r>
    </w:p>
    <w:p w14:paraId="4517F60D" w14:textId="77777777" w:rsidR="000931D0" w:rsidRDefault="000931D0" w:rsidP="000931D0">
      <w:pPr>
        <w:pStyle w:val="Heading2"/>
      </w:pPr>
      <w:bookmarkStart w:id="3419" w:name="_Ref322435478"/>
      <w:bookmarkStart w:id="3420" w:name="_Toc322502308"/>
      <w:bookmarkStart w:id="3421" w:name="_Toc322502341"/>
      <w:bookmarkStart w:id="3422" w:name="_Toc334196195"/>
      <w:bookmarkStart w:id="3423" w:name="_Toc334196340"/>
      <w:bookmarkStart w:id="3424" w:name="_Toc336325576"/>
      <w:bookmarkStart w:id="3425" w:name="_Toc336335863"/>
      <w:bookmarkStart w:id="3426" w:name="_Toc342590137"/>
      <w:bookmarkStart w:id="3427" w:name="_Toc353454819"/>
      <w:bookmarkStart w:id="3428" w:name="_Toc440455651"/>
      <w:r>
        <w:t>Locatives</w:t>
      </w:r>
      <w:bookmarkEnd w:id="3419"/>
      <w:bookmarkEnd w:id="3420"/>
      <w:bookmarkEnd w:id="3421"/>
      <w:bookmarkEnd w:id="3422"/>
      <w:bookmarkEnd w:id="3423"/>
      <w:bookmarkEnd w:id="3424"/>
      <w:bookmarkEnd w:id="3425"/>
      <w:bookmarkEnd w:id="3426"/>
      <w:bookmarkEnd w:id="3427"/>
      <w:bookmarkEnd w:id="3428"/>
    </w:p>
    <w:p w14:paraId="4347332E" w14:textId="77777777" w:rsidR="000931D0" w:rsidRDefault="000931D0" w:rsidP="000931D0">
      <w:pPr>
        <w:pStyle w:val="Body0015after"/>
      </w:pPr>
      <w:r>
        <w:t>In the following sections, the syntactic properties and forms of the Papuan Malay locatives are reviewed and discussed (§</w:t>
      </w:r>
      <w:r>
        <w:fldChar w:fldCharType="begin"/>
      </w:r>
      <w:r>
        <w:instrText xml:space="preserve"> REF _Ref322436096 \w \h </w:instrText>
      </w:r>
      <w:r>
        <w:fldChar w:fldCharType="separate"/>
      </w:r>
      <w:r w:rsidR="00154D81">
        <w:rPr>
          <w:cs/>
        </w:rPr>
        <w:t>‎</w:t>
      </w:r>
      <w:r w:rsidR="00154D81">
        <w:t>7.2.1</w:t>
      </w:r>
      <w:r>
        <w:fldChar w:fldCharType="end"/>
      </w:r>
      <w:r>
        <w:t>), followed by an in-depth discussion of their different functions and domains of use (§</w:t>
      </w:r>
      <w:r>
        <w:fldChar w:fldCharType="begin"/>
      </w:r>
      <w:r>
        <w:instrText xml:space="preserve"> REF _Ref322436092 \w \h </w:instrText>
      </w:r>
      <w:r>
        <w:fldChar w:fldCharType="separate"/>
      </w:r>
      <w:r w:rsidR="00154D81">
        <w:rPr>
          <w:cs/>
        </w:rPr>
        <w:t>‎</w:t>
      </w:r>
      <w:r w:rsidR="00154D81">
        <w:t>7.2.2</w:t>
      </w:r>
      <w:r>
        <w:fldChar w:fldCharType="end"/>
      </w:r>
      <w:r>
        <w:t>).</w:t>
      </w:r>
    </w:p>
    <w:p w14:paraId="1D83391D" w14:textId="77777777" w:rsidR="000931D0" w:rsidRDefault="000931D0" w:rsidP="000931D0">
      <w:pPr>
        <w:pStyle w:val="Heading3"/>
      </w:pPr>
      <w:bookmarkStart w:id="3429" w:name="_Ref322436096"/>
      <w:bookmarkStart w:id="3430" w:name="_Toc322502309"/>
      <w:bookmarkStart w:id="3431" w:name="_Toc322502342"/>
      <w:bookmarkStart w:id="3432" w:name="_Toc334196196"/>
      <w:bookmarkStart w:id="3433" w:name="_Toc334196341"/>
      <w:bookmarkStart w:id="3434" w:name="_Toc336325577"/>
      <w:bookmarkStart w:id="3435" w:name="_Toc336335864"/>
      <w:bookmarkStart w:id="3436" w:name="_Toc342590138"/>
      <w:bookmarkStart w:id="3437" w:name="_Toc440455652"/>
      <w:r>
        <w:t>Syntax and forms</w:t>
      </w:r>
      <w:bookmarkEnd w:id="3429"/>
      <w:bookmarkEnd w:id="3430"/>
      <w:bookmarkEnd w:id="3431"/>
      <w:bookmarkEnd w:id="3432"/>
      <w:bookmarkEnd w:id="3433"/>
      <w:bookmarkEnd w:id="3434"/>
      <w:bookmarkEnd w:id="3435"/>
      <w:bookmarkEnd w:id="3436"/>
      <w:r>
        <w:t xml:space="preserve"> of locatives</w:t>
      </w:r>
      <w:bookmarkEnd w:id="3437"/>
    </w:p>
    <w:p w14:paraId="4E32D95D" w14:textId="5F2AEDE1" w:rsidR="000931D0" w:rsidRDefault="000931D0" w:rsidP="000931D0">
      <w:pPr>
        <w:pStyle w:val="Body0015after"/>
      </w:pPr>
      <w:r>
        <w:t>The distributional properties of the locatives are briefly reviewed in §</w:t>
      </w:r>
      <w:r>
        <w:fldChar w:fldCharType="begin"/>
      </w:r>
      <w:r>
        <w:instrText xml:space="preserve"> REF _Ref322427936 \w \h </w:instrText>
      </w:r>
      <w:r>
        <w:fldChar w:fldCharType="separate"/>
      </w:r>
      <w:r w:rsidR="00154D81">
        <w:rPr>
          <w:cs/>
        </w:rPr>
        <w:t>‎</w:t>
      </w:r>
      <w:r w:rsidR="00154D81">
        <w:t>7.2.1.1</w:t>
      </w:r>
      <w:r>
        <w:fldChar w:fldCharType="end"/>
      </w:r>
      <w:r>
        <w:t>. This review is followed in §</w:t>
      </w:r>
      <w:r>
        <w:fldChar w:fldCharType="begin"/>
      </w:r>
      <w:r>
        <w:instrText xml:space="preserve"> REF _Ref322427937 \w \h </w:instrText>
      </w:r>
      <w:r>
        <w:fldChar w:fldCharType="separate"/>
      </w:r>
      <w:r w:rsidR="00154D81">
        <w:rPr>
          <w:cs/>
        </w:rPr>
        <w:t>‎</w:t>
      </w:r>
      <w:r w:rsidR="00154D81">
        <w:t>7.2.1.2</w:t>
      </w:r>
      <w:r>
        <w:fldChar w:fldCharType="end"/>
      </w:r>
      <w:r>
        <w:t xml:space="preserve"> by a discussion of the distribution and frequencies of </w:t>
      </w:r>
      <w:r w:rsidR="00FF3783">
        <w:t xml:space="preserve">the </w:t>
      </w:r>
      <w:r>
        <w:t xml:space="preserve">pronominally versus </w:t>
      </w:r>
      <w:r w:rsidR="00FF3783">
        <w:t xml:space="preserve">the </w:t>
      </w:r>
      <w:r>
        <w:t>adnominally used locatives.</w:t>
      </w:r>
    </w:p>
    <w:p w14:paraId="0FC997BC" w14:textId="77777777" w:rsidR="000931D0" w:rsidRDefault="000931D0" w:rsidP="000931D0">
      <w:pPr>
        <w:pStyle w:val="Heading4"/>
      </w:pPr>
      <w:bookmarkStart w:id="3438" w:name="_Ref322427936"/>
      <w:bookmarkStart w:id="3439" w:name="_Toc322502310"/>
      <w:bookmarkStart w:id="3440" w:name="_Toc322502343"/>
      <w:bookmarkStart w:id="3441" w:name="_Toc334196342"/>
      <w:bookmarkStart w:id="3442" w:name="_Toc336325578"/>
      <w:bookmarkStart w:id="3443" w:name="_Toc336335865"/>
      <w:r>
        <w:t>Distributional properties</w:t>
      </w:r>
      <w:bookmarkEnd w:id="3438"/>
      <w:bookmarkEnd w:id="3439"/>
      <w:bookmarkEnd w:id="3440"/>
      <w:bookmarkEnd w:id="3441"/>
      <w:bookmarkEnd w:id="3442"/>
      <w:bookmarkEnd w:id="3443"/>
      <w:r w:rsidRPr="006D536C">
        <w:t xml:space="preserve"> </w:t>
      </w:r>
      <w:r>
        <w:t>of locatives</w:t>
      </w:r>
    </w:p>
    <w:p w14:paraId="43CEBDB2" w14:textId="77777777" w:rsidR="000931D0" w:rsidRDefault="000931D0" w:rsidP="001C29E4">
      <w:pPr>
        <w:pStyle w:val="Body0005after"/>
      </w:pPr>
      <w:r>
        <w:t>The Papuan Malay locatives have the following distributional properties (for more details see §</w:t>
      </w:r>
      <w:r w:rsidR="005B11FE">
        <w:rPr>
          <w:lang w:eastAsia="en-US"/>
        </w:rPr>
        <w:fldChar w:fldCharType="begin"/>
      </w:r>
      <w:r w:rsidR="005B11FE">
        <w:rPr>
          <w:lang w:eastAsia="en-US"/>
        </w:rPr>
        <w:instrText xml:space="preserve"> REF _Ref350501176 \w \h </w:instrText>
      </w:r>
      <w:r w:rsidR="005B11FE">
        <w:rPr>
          <w:lang w:eastAsia="en-US"/>
        </w:rPr>
      </w:r>
      <w:r w:rsidR="005B11FE">
        <w:rPr>
          <w:lang w:eastAsia="en-US"/>
        </w:rPr>
        <w:fldChar w:fldCharType="separate"/>
      </w:r>
      <w:r w:rsidR="00154D81">
        <w:rPr>
          <w:cs/>
          <w:lang w:eastAsia="en-US"/>
        </w:rPr>
        <w:t>‎</w:t>
      </w:r>
      <w:r w:rsidR="00154D81">
        <w:rPr>
          <w:lang w:eastAsia="en-US"/>
        </w:rPr>
        <w:t>5.7</w:t>
      </w:r>
      <w:r w:rsidR="005B11FE">
        <w:rPr>
          <w:lang w:eastAsia="en-US"/>
        </w:rPr>
        <w:fldChar w:fldCharType="end"/>
      </w:r>
      <w:r>
        <w:t>):</w:t>
      </w:r>
    </w:p>
    <w:p w14:paraId="6D502A8E" w14:textId="77777777" w:rsidR="000931D0" w:rsidRDefault="000931D0" w:rsidP="000931D0">
      <w:pPr>
        <w:pStyle w:val="I0Indented"/>
        <w:numPr>
          <w:ilvl w:val="0"/>
          <w:numId w:val="5"/>
        </w:numPr>
      </w:pPr>
      <w:r>
        <w:t>Substitution for noun phrases that occur in prepositional phrases (pronominal uses)</w:t>
      </w:r>
      <w:r w:rsidR="005343D1">
        <w:t xml:space="preserve"> (§</w:t>
      </w:r>
      <w:r w:rsidR="005B11FE">
        <w:fldChar w:fldCharType="begin"/>
      </w:r>
      <w:r w:rsidR="005B11FE">
        <w:instrText xml:space="preserve"> REF _Ref350501723 \w \h </w:instrText>
      </w:r>
      <w:r w:rsidR="005B11FE">
        <w:fldChar w:fldCharType="separate"/>
      </w:r>
      <w:r w:rsidR="00154D81">
        <w:rPr>
          <w:cs/>
        </w:rPr>
        <w:t>‎</w:t>
      </w:r>
      <w:r w:rsidR="00154D81">
        <w:t>5.7.1</w:t>
      </w:r>
      <w:r w:rsidR="005B11FE">
        <w:fldChar w:fldCharType="end"/>
      </w:r>
      <w:r w:rsidR="005343D1">
        <w:t>)</w:t>
      </w:r>
    </w:p>
    <w:p w14:paraId="44288C62" w14:textId="23FA4212" w:rsidR="000257E7" w:rsidRDefault="000257E7" w:rsidP="000931D0">
      <w:pPr>
        <w:pStyle w:val="I0Indented"/>
        <w:numPr>
          <w:ilvl w:val="0"/>
          <w:numId w:val="5"/>
        </w:numPr>
      </w:pPr>
      <w:r>
        <w:t>Modification with demonstratives or relative clauses (pronominal uses) (§</w:t>
      </w:r>
      <w:r>
        <w:fldChar w:fldCharType="begin"/>
      </w:r>
      <w:r>
        <w:instrText xml:space="preserve"> REF _Ref350501723 \w \h </w:instrText>
      </w:r>
      <w:r>
        <w:fldChar w:fldCharType="separate"/>
      </w:r>
      <w:r w:rsidR="00154D81">
        <w:rPr>
          <w:cs/>
        </w:rPr>
        <w:t>‎</w:t>
      </w:r>
      <w:r w:rsidR="00154D81">
        <w:t>5.7.1</w:t>
      </w:r>
      <w:r>
        <w:fldChar w:fldCharType="end"/>
      </w:r>
      <w:r>
        <w:t>)</w:t>
      </w:r>
    </w:p>
    <w:p w14:paraId="64F3C960" w14:textId="77777777" w:rsidR="005B11FE" w:rsidRDefault="005B11FE" w:rsidP="000931D0">
      <w:pPr>
        <w:pStyle w:val="I2I"/>
        <w:numPr>
          <w:ilvl w:val="0"/>
          <w:numId w:val="5"/>
        </w:numPr>
      </w:pPr>
      <w:r>
        <w:t>Co-occurrence with noun phrases(adnominal uses)</w:t>
      </w:r>
      <w:r w:rsidR="005C6FAF">
        <w:t xml:space="preserve">: </w:t>
      </w:r>
      <w:r w:rsidR="005C6FAF" w:rsidRPr="0099608C">
        <w:rPr>
          <w:rStyle w:val="ChSmallCaps"/>
        </w:rPr>
        <w:t>n</w:t>
      </w:r>
      <w:r w:rsidR="005C6FAF" w:rsidRPr="00424429">
        <w:t>/</w:t>
      </w:r>
      <w:r w:rsidR="005C6FAF" w:rsidRPr="0099608C">
        <w:rPr>
          <w:rStyle w:val="ChSmallCaps"/>
        </w:rPr>
        <w:t>np</w:t>
      </w:r>
      <w:r w:rsidR="005C6FAF" w:rsidRPr="00D32413">
        <w:t xml:space="preserve"> </w:t>
      </w:r>
      <w:r w:rsidR="005C6FAF">
        <w:rPr>
          <w:rStyle w:val="ChSmallCaps"/>
        </w:rPr>
        <w:t>loc</w:t>
      </w:r>
      <w:r>
        <w:t xml:space="preserve"> (§</w:t>
      </w:r>
      <w:r>
        <w:fldChar w:fldCharType="begin"/>
      </w:r>
      <w:r>
        <w:instrText xml:space="preserve"> REF _Ref350501726 \w \h </w:instrText>
      </w:r>
      <w:r>
        <w:fldChar w:fldCharType="separate"/>
      </w:r>
      <w:r w:rsidR="00154D81">
        <w:rPr>
          <w:cs/>
        </w:rPr>
        <w:t>‎</w:t>
      </w:r>
      <w:r w:rsidR="00154D81">
        <w:t>5.7.2</w:t>
      </w:r>
      <w:r>
        <w:fldChar w:fldCharType="end"/>
      </w:r>
      <w:r>
        <w:t>)</w:t>
      </w:r>
    </w:p>
    <w:p w14:paraId="778143BC" w14:textId="0CF4C15C" w:rsidR="000931D0" w:rsidRDefault="000931D0" w:rsidP="000931D0">
      <w:pPr>
        <w:pStyle w:val="Heading4"/>
      </w:pPr>
      <w:bookmarkStart w:id="3444" w:name="_Ref320894465"/>
      <w:bookmarkStart w:id="3445" w:name="_Ref322427937"/>
      <w:bookmarkStart w:id="3446" w:name="_Toc322502311"/>
      <w:bookmarkStart w:id="3447" w:name="_Toc322502344"/>
      <w:bookmarkStart w:id="3448" w:name="_Toc334196343"/>
      <w:bookmarkStart w:id="3449" w:name="_Toc336325579"/>
      <w:bookmarkStart w:id="3450" w:name="_Toc336335866"/>
      <w:r>
        <w:t>Distribution of the pronominal</w:t>
      </w:r>
      <w:r w:rsidR="00FF3783">
        <w:t>ly</w:t>
      </w:r>
      <w:r>
        <w:t xml:space="preserve"> versus the adnominally use</w:t>
      </w:r>
      <w:bookmarkEnd w:id="3444"/>
      <w:r>
        <w:t>d locatives</w:t>
      </w:r>
      <w:bookmarkEnd w:id="3445"/>
      <w:bookmarkEnd w:id="3446"/>
      <w:bookmarkEnd w:id="3447"/>
      <w:bookmarkEnd w:id="3448"/>
      <w:bookmarkEnd w:id="3449"/>
      <w:bookmarkEnd w:id="3450"/>
    </w:p>
    <w:p w14:paraId="351077A9" w14:textId="24AA9A20" w:rsidR="000931D0" w:rsidRDefault="000931D0" w:rsidP="00BE4A5F">
      <w:pPr>
        <w:pStyle w:val="Body0000after"/>
      </w:pPr>
      <w:r>
        <w:t xml:space="preserve">This section describes the distribution and frequencies of the pronominally versus </w:t>
      </w:r>
      <w:r w:rsidR="00FF3783">
        <w:t xml:space="preserve">the </w:t>
      </w:r>
      <w:r>
        <w:t>adnominally used locatives (their semantic distinctions are discussed in §</w:t>
      </w:r>
      <w:r w:rsidR="00BE4A5F">
        <w:fldChar w:fldCharType="begin"/>
      </w:r>
      <w:r w:rsidR="00BE4A5F">
        <w:instrText xml:space="preserve"> REF _Ref438308386 \w \h </w:instrText>
      </w:r>
      <w:r w:rsidR="00BE4A5F">
        <w:fldChar w:fldCharType="separate"/>
      </w:r>
      <w:r w:rsidR="00154D81">
        <w:rPr>
          <w:cs/>
        </w:rPr>
        <w:t>‎</w:t>
      </w:r>
      <w:r w:rsidR="00154D81">
        <w:t>7.2.2</w:t>
      </w:r>
      <w:r w:rsidR="00BE4A5F">
        <w:fldChar w:fldCharType="end"/>
      </w:r>
      <w:r>
        <w:t>).</w:t>
      </w:r>
    </w:p>
    <w:p w14:paraId="53CB6BAE" w14:textId="33B10ECC" w:rsidR="000931D0" w:rsidRDefault="000931D0" w:rsidP="00BC772C">
      <w:pPr>
        <w:pStyle w:val="Body0505after"/>
      </w:pPr>
      <w:r>
        <w:t>The corpus includes a total of 1,36</w:t>
      </w:r>
      <w:r w:rsidR="00BC772C">
        <w:t>6</w:t>
      </w:r>
      <w:r>
        <w:t xml:space="preserve"> locative tokens: 494 </w:t>
      </w:r>
      <w:r w:rsidRPr="001C41AD">
        <w:rPr>
          <w:rStyle w:val="ChItalBold"/>
        </w:rPr>
        <w:t>sini</w:t>
      </w:r>
      <w:r>
        <w:t xml:space="preserve"> </w:t>
      </w:r>
      <w:r w:rsidR="00B7093A">
        <w:t>‘</w:t>
      </w:r>
      <w:r w:rsidRPr="0099608C">
        <w:rPr>
          <w:rStyle w:val="ChSmallCaps"/>
        </w:rPr>
        <w:t>l.prox</w:t>
      </w:r>
      <w:r w:rsidR="00B7093A">
        <w:t>’</w:t>
      </w:r>
      <w:r>
        <w:t xml:space="preserve"> (36%), 41</w:t>
      </w:r>
      <w:r w:rsidR="00BC772C">
        <w:t>1</w:t>
      </w:r>
      <w:r>
        <w:t xml:space="preserve"> </w:t>
      </w:r>
      <w:r w:rsidRPr="001C41AD">
        <w:rPr>
          <w:rStyle w:val="ChItalBold"/>
        </w:rPr>
        <w:t>situ</w:t>
      </w:r>
      <w:r>
        <w:t xml:space="preserve"> </w:t>
      </w:r>
      <w:r w:rsidR="00B7093A">
        <w:t>‘</w:t>
      </w:r>
      <w:r w:rsidRPr="0099608C">
        <w:rPr>
          <w:rStyle w:val="ChSmallCaps"/>
        </w:rPr>
        <w:t>l.med</w:t>
      </w:r>
      <w:r w:rsidR="00B7093A">
        <w:t>’</w:t>
      </w:r>
      <w:r>
        <w:t xml:space="preserve"> (30%), and 461 </w:t>
      </w:r>
      <w:r w:rsidRPr="001C41AD">
        <w:rPr>
          <w:rStyle w:val="ChItalBold"/>
        </w:rPr>
        <w:t>sana</w:t>
      </w:r>
      <w:r>
        <w:t xml:space="preserve"> </w:t>
      </w:r>
      <w:r w:rsidR="00B7093A">
        <w:t>‘</w:t>
      </w:r>
      <w:r w:rsidRPr="0099608C">
        <w:rPr>
          <w:rStyle w:val="ChSmallCaps"/>
        </w:rPr>
        <w:t>l.dist</w:t>
      </w:r>
      <w:r w:rsidR="00B7093A">
        <w:t>’</w:t>
      </w:r>
      <w:r>
        <w:t xml:space="preserve"> (34%)</w:t>
      </w:r>
      <w:r w:rsidRPr="00434617">
        <w:t xml:space="preserve"> </w:t>
      </w:r>
      <w:r>
        <w:t>tokens. Most commonly the locatives are employed pronominally (</w:t>
      </w:r>
      <w:r w:rsidR="005F0E6B">
        <w:t>1,106/1,366 tokens – 91%</w:t>
      </w:r>
      <w:r>
        <w:t>)</w:t>
      </w:r>
      <w:r w:rsidR="00EC0618">
        <w:t>,</w:t>
      </w:r>
      <w:r>
        <w:t xml:space="preserve"> while their </w:t>
      </w:r>
      <w:r>
        <w:rPr>
          <w:lang w:eastAsia="en-US"/>
        </w:rPr>
        <w:t>adnominal</w:t>
      </w:r>
      <w:r>
        <w:t xml:space="preserve"> uses are considerably less common </w:t>
      </w:r>
      <w:r w:rsidR="005F0E6B">
        <w:t>(260/1,366 tokens – 19%)</w:t>
      </w:r>
      <w:r w:rsidR="00EC0618">
        <w:t>,</w:t>
      </w:r>
      <w:r w:rsidRPr="00341C6E">
        <w:t xml:space="preserve"> </w:t>
      </w:r>
      <w:r>
        <w:t xml:space="preserve">as shown in </w:t>
      </w:r>
      <w:r>
        <w:fldChar w:fldCharType="begin"/>
      </w:r>
      <w:r>
        <w:instrText xml:space="preserve"> REF _Ref317082098 \h </w:instrText>
      </w:r>
      <w:r>
        <w:fldChar w:fldCharType="separate"/>
      </w:r>
      <w:r w:rsidR="00154D81" w:rsidRPr="007A0BC8">
        <w:t xml:space="preserve">Table </w:t>
      </w:r>
      <w:r w:rsidR="00154D81">
        <w:rPr>
          <w:noProof/>
          <w:cs/>
        </w:rPr>
        <w:t>‎</w:t>
      </w:r>
      <w:r w:rsidR="00154D81">
        <w:rPr>
          <w:noProof/>
        </w:rPr>
        <w:t>7</w:t>
      </w:r>
      <w:r w:rsidR="00154D81">
        <w:t>.</w:t>
      </w:r>
      <w:r w:rsidR="00154D81">
        <w:rPr>
          <w:noProof/>
        </w:rPr>
        <w:t>7</w:t>
      </w:r>
      <w:r>
        <w:fldChar w:fldCharType="end"/>
      </w:r>
      <w:r>
        <w:t>.</w:t>
      </w:r>
    </w:p>
    <w:p w14:paraId="3DEED185" w14:textId="77777777" w:rsidR="000931D0" w:rsidRPr="007A0BC8" w:rsidRDefault="000931D0" w:rsidP="000931D0">
      <w:pPr>
        <w:pStyle w:val="Caption"/>
      </w:pPr>
      <w:bookmarkStart w:id="3451" w:name="_Ref317082098"/>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7</w:t>
        </w:r>
      </w:fldSimple>
      <w:bookmarkEnd w:id="3451"/>
      <w:r w:rsidRPr="007A0BC8">
        <w:t>:</w:t>
      </w:r>
      <w:r w:rsidRPr="007A0BC8">
        <w:tab/>
      </w:r>
      <w:r>
        <w:t>Locatives according to their syntactic functions</w:t>
      </w:r>
    </w:p>
    <w:tbl>
      <w:tblPr>
        <w:tblW w:w="6465" w:type="dxa"/>
        <w:tblInd w:w="170" w:type="dxa"/>
        <w:tblBorders>
          <w:bottom w:val="single" w:sz="4" w:space="0" w:color="auto"/>
        </w:tblBorders>
        <w:tblLayout w:type="fixed"/>
        <w:tblLook w:val="0000" w:firstRow="0" w:lastRow="0" w:firstColumn="0" w:lastColumn="0" w:noHBand="0" w:noVBand="0"/>
      </w:tblPr>
      <w:tblGrid>
        <w:gridCol w:w="1701"/>
        <w:gridCol w:w="794"/>
        <w:gridCol w:w="794"/>
        <w:gridCol w:w="794"/>
        <w:gridCol w:w="794"/>
        <w:gridCol w:w="794"/>
        <w:gridCol w:w="794"/>
      </w:tblGrid>
      <w:tr w:rsidR="000931D0" w:rsidRPr="007B25C4" w14:paraId="34477D36" w14:textId="77777777" w:rsidTr="00415344">
        <w:tc>
          <w:tcPr>
            <w:tcW w:w="1701" w:type="dxa"/>
            <w:tcBorders>
              <w:top w:val="single" w:sz="4" w:space="0" w:color="auto"/>
              <w:bottom w:val="single" w:sz="4" w:space="0" w:color="auto"/>
            </w:tcBorders>
            <w:noWrap/>
            <w:vAlign w:val="bottom"/>
          </w:tcPr>
          <w:p w14:paraId="0DE8B6F5" w14:textId="77777777" w:rsidR="000931D0" w:rsidRPr="00F77113" w:rsidRDefault="000931D0" w:rsidP="001D04AF">
            <w:pPr>
              <w:pStyle w:val="TableHd"/>
            </w:pPr>
          </w:p>
        </w:tc>
        <w:tc>
          <w:tcPr>
            <w:tcW w:w="1588" w:type="dxa"/>
            <w:gridSpan w:val="2"/>
            <w:tcBorders>
              <w:top w:val="single" w:sz="4" w:space="0" w:color="auto"/>
              <w:bottom w:val="single" w:sz="4" w:space="0" w:color="auto"/>
            </w:tcBorders>
            <w:noWrap/>
            <w:vAlign w:val="bottom"/>
          </w:tcPr>
          <w:p w14:paraId="33BF8E1A" w14:textId="06156EB6" w:rsidR="000931D0" w:rsidRPr="007B25C4" w:rsidRDefault="000931D0" w:rsidP="001D04AF">
            <w:pPr>
              <w:pStyle w:val="TableHd"/>
            </w:pPr>
            <w:r w:rsidRPr="00AB754D">
              <w:rPr>
                <w:rStyle w:val="ChItalBold"/>
              </w:rPr>
              <w:t>sini</w:t>
            </w:r>
            <w:r>
              <w:t xml:space="preserve"> </w:t>
            </w:r>
            <w:r w:rsidR="00B7093A">
              <w:t>‘</w:t>
            </w:r>
            <w:r w:rsidRPr="0099608C">
              <w:rPr>
                <w:rStyle w:val="ChSmallCaps"/>
              </w:rPr>
              <w:t>l.prox</w:t>
            </w:r>
            <w:r w:rsidR="00B7093A">
              <w:t>’</w:t>
            </w:r>
          </w:p>
        </w:tc>
        <w:tc>
          <w:tcPr>
            <w:tcW w:w="1588" w:type="dxa"/>
            <w:gridSpan w:val="2"/>
            <w:tcBorders>
              <w:top w:val="single" w:sz="4" w:space="0" w:color="auto"/>
              <w:bottom w:val="single" w:sz="4" w:space="0" w:color="auto"/>
            </w:tcBorders>
            <w:noWrap/>
            <w:vAlign w:val="bottom"/>
          </w:tcPr>
          <w:p w14:paraId="56BB3EA8" w14:textId="26642F82" w:rsidR="000931D0" w:rsidRPr="007B25C4" w:rsidRDefault="000931D0" w:rsidP="001D04AF">
            <w:pPr>
              <w:pStyle w:val="TableHd"/>
            </w:pPr>
            <w:r w:rsidRPr="00AB754D">
              <w:rPr>
                <w:rStyle w:val="ChItalBold"/>
              </w:rPr>
              <w:t>situ</w:t>
            </w:r>
            <w:r>
              <w:t xml:space="preserve"> </w:t>
            </w:r>
            <w:r w:rsidR="00B7093A">
              <w:t>‘</w:t>
            </w:r>
            <w:r w:rsidRPr="0099608C">
              <w:rPr>
                <w:rStyle w:val="ChSmallCaps"/>
              </w:rPr>
              <w:t>l.med</w:t>
            </w:r>
            <w:r w:rsidR="00B7093A">
              <w:t>’</w:t>
            </w:r>
          </w:p>
        </w:tc>
        <w:tc>
          <w:tcPr>
            <w:tcW w:w="1588" w:type="dxa"/>
            <w:gridSpan w:val="2"/>
            <w:tcBorders>
              <w:top w:val="single" w:sz="4" w:space="0" w:color="auto"/>
              <w:bottom w:val="single" w:sz="4" w:space="0" w:color="auto"/>
            </w:tcBorders>
            <w:noWrap/>
            <w:vAlign w:val="bottom"/>
          </w:tcPr>
          <w:p w14:paraId="685F8A3F" w14:textId="692AE682" w:rsidR="000931D0" w:rsidRPr="007B25C4" w:rsidRDefault="000931D0" w:rsidP="001D04AF">
            <w:pPr>
              <w:pStyle w:val="TableHd"/>
            </w:pPr>
            <w:r w:rsidRPr="00AB754D">
              <w:rPr>
                <w:rStyle w:val="ChItalBold"/>
              </w:rPr>
              <w:t>sana</w:t>
            </w:r>
            <w:r>
              <w:t xml:space="preserve"> </w:t>
            </w:r>
            <w:r w:rsidR="00B7093A">
              <w:t>‘</w:t>
            </w:r>
            <w:r w:rsidRPr="0099608C">
              <w:rPr>
                <w:rStyle w:val="ChSmallCaps"/>
              </w:rPr>
              <w:t>l.dist</w:t>
            </w:r>
          </w:p>
        </w:tc>
      </w:tr>
      <w:tr w:rsidR="000931D0" w:rsidRPr="007B25C4" w14:paraId="553290EC" w14:textId="77777777" w:rsidTr="00415344">
        <w:tc>
          <w:tcPr>
            <w:tcW w:w="1701" w:type="dxa"/>
            <w:tcBorders>
              <w:top w:val="single" w:sz="4" w:space="0" w:color="auto"/>
            </w:tcBorders>
            <w:noWrap/>
            <w:vAlign w:val="bottom"/>
          </w:tcPr>
          <w:p w14:paraId="359B50CB" w14:textId="77777777" w:rsidR="000931D0" w:rsidRPr="007B25C4" w:rsidRDefault="000931D0" w:rsidP="001D04AF">
            <w:pPr>
              <w:pStyle w:val="TableCell2-0"/>
              <w:rPr>
                <w:lang w:eastAsia="en-US"/>
              </w:rPr>
            </w:pPr>
            <w:r w:rsidRPr="007B25C4">
              <w:rPr>
                <w:lang w:eastAsia="en-US"/>
              </w:rPr>
              <w:t>Pronominal</w:t>
            </w:r>
            <w:r>
              <w:rPr>
                <w:lang w:eastAsia="en-US"/>
              </w:rPr>
              <w:t xml:space="preserve"> uses</w:t>
            </w:r>
          </w:p>
        </w:tc>
        <w:tc>
          <w:tcPr>
            <w:tcW w:w="794" w:type="dxa"/>
            <w:tcBorders>
              <w:top w:val="single" w:sz="4" w:space="0" w:color="auto"/>
            </w:tcBorders>
            <w:noWrap/>
            <w:vAlign w:val="bottom"/>
          </w:tcPr>
          <w:p w14:paraId="22773CDC" w14:textId="77777777" w:rsidR="000931D0" w:rsidRPr="007B25C4" w:rsidRDefault="000931D0" w:rsidP="001D04AF">
            <w:pPr>
              <w:pStyle w:val="TableCell2-0"/>
              <w:ind w:right="57"/>
              <w:jc w:val="right"/>
              <w:rPr>
                <w:lang w:eastAsia="en-US"/>
              </w:rPr>
            </w:pPr>
            <w:r w:rsidRPr="007B25C4">
              <w:rPr>
                <w:lang w:eastAsia="en-US"/>
              </w:rPr>
              <w:t>416</w:t>
            </w:r>
          </w:p>
        </w:tc>
        <w:tc>
          <w:tcPr>
            <w:tcW w:w="794" w:type="dxa"/>
            <w:tcBorders>
              <w:top w:val="single" w:sz="4" w:space="0" w:color="auto"/>
            </w:tcBorders>
            <w:noWrap/>
            <w:vAlign w:val="bottom"/>
          </w:tcPr>
          <w:p w14:paraId="536697D7" w14:textId="77777777" w:rsidR="000931D0" w:rsidRPr="007B25C4" w:rsidRDefault="000931D0" w:rsidP="001D04AF">
            <w:pPr>
              <w:pStyle w:val="TableCell2-0"/>
              <w:ind w:right="57"/>
              <w:jc w:val="right"/>
              <w:rPr>
                <w:lang w:eastAsia="en-US"/>
              </w:rPr>
            </w:pPr>
            <w:r>
              <w:rPr>
                <w:lang w:eastAsia="en-US"/>
              </w:rPr>
              <w:t>84</w:t>
            </w:r>
            <w:r w:rsidRPr="007B25C4">
              <w:rPr>
                <w:lang w:eastAsia="en-US"/>
              </w:rPr>
              <w:t>%</w:t>
            </w:r>
          </w:p>
        </w:tc>
        <w:tc>
          <w:tcPr>
            <w:tcW w:w="794" w:type="dxa"/>
            <w:tcBorders>
              <w:top w:val="single" w:sz="4" w:space="0" w:color="auto"/>
            </w:tcBorders>
            <w:noWrap/>
            <w:vAlign w:val="bottom"/>
          </w:tcPr>
          <w:p w14:paraId="21DBFDBB" w14:textId="77777777" w:rsidR="000931D0" w:rsidRPr="007B25C4" w:rsidRDefault="000931D0" w:rsidP="001D04AF">
            <w:pPr>
              <w:pStyle w:val="TableCell2-0"/>
              <w:ind w:right="57"/>
              <w:jc w:val="right"/>
              <w:rPr>
                <w:lang w:eastAsia="en-US"/>
              </w:rPr>
            </w:pPr>
            <w:r>
              <w:rPr>
                <w:lang w:eastAsia="en-US"/>
              </w:rPr>
              <w:t>345</w:t>
            </w:r>
          </w:p>
        </w:tc>
        <w:tc>
          <w:tcPr>
            <w:tcW w:w="794" w:type="dxa"/>
            <w:tcBorders>
              <w:top w:val="single" w:sz="4" w:space="0" w:color="auto"/>
            </w:tcBorders>
            <w:noWrap/>
            <w:vAlign w:val="bottom"/>
          </w:tcPr>
          <w:p w14:paraId="0FA1B49F" w14:textId="77777777" w:rsidR="000931D0" w:rsidRPr="007B25C4" w:rsidRDefault="000931D0" w:rsidP="001D04AF">
            <w:pPr>
              <w:pStyle w:val="TableCell2-0"/>
              <w:ind w:right="57"/>
              <w:jc w:val="right"/>
              <w:rPr>
                <w:lang w:eastAsia="en-US"/>
              </w:rPr>
            </w:pPr>
            <w:r>
              <w:rPr>
                <w:lang w:eastAsia="en-US"/>
              </w:rPr>
              <w:t>84</w:t>
            </w:r>
            <w:r w:rsidRPr="007B25C4">
              <w:rPr>
                <w:lang w:eastAsia="en-US"/>
              </w:rPr>
              <w:t>%</w:t>
            </w:r>
          </w:p>
        </w:tc>
        <w:tc>
          <w:tcPr>
            <w:tcW w:w="794" w:type="dxa"/>
            <w:tcBorders>
              <w:top w:val="single" w:sz="4" w:space="0" w:color="auto"/>
            </w:tcBorders>
            <w:noWrap/>
            <w:vAlign w:val="bottom"/>
          </w:tcPr>
          <w:p w14:paraId="499AE864" w14:textId="77777777" w:rsidR="000931D0" w:rsidRPr="007B25C4" w:rsidRDefault="000931D0" w:rsidP="001D04AF">
            <w:pPr>
              <w:pStyle w:val="TableCell2-0"/>
              <w:ind w:right="57"/>
              <w:jc w:val="right"/>
              <w:rPr>
                <w:lang w:eastAsia="en-US"/>
              </w:rPr>
            </w:pPr>
            <w:r>
              <w:rPr>
                <w:lang w:eastAsia="en-US"/>
              </w:rPr>
              <w:t>345</w:t>
            </w:r>
          </w:p>
        </w:tc>
        <w:tc>
          <w:tcPr>
            <w:tcW w:w="794" w:type="dxa"/>
            <w:tcBorders>
              <w:top w:val="single" w:sz="4" w:space="0" w:color="auto"/>
            </w:tcBorders>
            <w:noWrap/>
            <w:vAlign w:val="bottom"/>
          </w:tcPr>
          <w:p w14:paraId="56D219BF" w14:textId="77777777" w:rsidR="000931D0" w:rsidRPr="007B25C4" w:rsidRDefault="000931D0" w:rsidP="001D04AF">
            <w:pPr>
              <w:pStyle w:val="TableCell2-0"/>
              <w:ind w:right="57"/>
              <w:jc w:val="right"/>
              <w:rPr>
                <w:lang w:eastAsia="en-US"/>
              </w:rPr>
            </w:pPr>
            <w:r>
              <w:rPr>
                <w:lang w:eastAsia="en-US"/>
              </w:rPr>
              <w:t>75</w:t>
            </w:r>
            <w:r w:rsidRPr="007B25C4">
              <w:rPr>
                <w:lang w:eastAsia="en-US"/>
              </w:rPr>
              <w:t>%</w:t>
            </w:r>
          </w:p>
        </w:tc>
      </w:tr>
      <w:tr w:rsidR="000931D0" w:rsidRPr="007B25C4" w14:paraId="10145792" w14:textId="77777777" w:rsidTr="00415344">
        <w:tc>
          <w:tcPr>
            <w:tcW w:w="1701" w:type="dxa"/>
            <w:tcBorders>
              <w:bottom w:val="single" w:sz="4" w:space="0" w:color="auto"/>
            </w:tcBorders>
            <w:noWrap/>
            <w:vAlign w:val="bottom"/>
          </w:tcPr>
          <w:p w14:paraId="0FEE9417" w14:textId="77777777" w:rsidR="000931D0" w:rsidRPr="007B25C4" w:rsidRDefault="000931D0" w:rsidP="001D04AF">
            <w:pPr>
              <w:pStyle w:val="TableCell0-2"/>
              <w:rPr>
                <w:lang w:eastAsia="en-US"/>
              </w:rPr>
            </w:pPr>
            <w:r>
              <w:rPr>
                <w:lang w:eastAsia="en-US"/>
              </w:rPr>
              <w:t>Adnominal uses</w:t>
            </w:r>
          </w:p>
        </w:tc>
        <w:tc>
          <w:tcPr>
            <w:tcW w:w="794" w:type="dxa"/>
            <w:tcBorders>
              <w:bottom w:val="single" w:sz="4" w:space="0" w:color="auto"/>
            </w:tcBorders>
            <w:noWrap/>
            <w:vAlign w:val="bottom"/>
          </w:tcPr>
          <w:p w14:paraId="4EB3EE7A" w14:textId="77777777" w:rsidR="000931D0" w:rsidRPr="007B25C4" w:rsidRDefault="000931D0" w:rsidP="001D04AF">
            <w:pPr>
              <w:pStyle w:val="TableCell0-2"/>
              <w:ind w:right="57"/>
              <w:jc w:val="right"/>
              <w:rPr>
                <w:lang w:eastAsia="en-US"/>
              </w:rPr>
            </w:pPr>
            <w:r w:rsidRPr="007B25C4">
              <w:rPr>
                <w:lang w:eastAsia="en-US"/>
              </w:rPr>
              <w:t>78</w:t>
            </w:r>
          </w:p>
        </w:tc>
        <w:tc>
          <w:tcPr>
            <w:tcW w:w="794" w:type="dxa"/>
            <w:tcBorders>
              <w:bottom w:val="single" w:sz="4" w:space="0" w:color="auto"/>
            </w:tcBorders>
            <w:noWrap/>
            <w:vAlign w:val="bottom"/>
          </w:tcPr>
          <w:p w14:paraId="67D09A08" w14:textId="77777777" w:rsidR="000931D0" w:rsidRPr="007B25C4" w:rsidRDefault="000931D0" w:rsidP="001D04AF">
            <w:pPr>
              <w:pStyle w:val="TableCell0-2"/>
              <w:ind w:right="57"/>
              <w:jc w:val="right"/>
              <w:rPr>
                <w:lang w:eastAsia="en-US"/>
              </w:rPr>
            </w:pPr>
            <w:r>
              <w:rPr>
                <w:lang w:eastAsia="en-US"/>
              </w:rPr>
              <w:t>16</w:t>
            </w:r>
            <w:r w:rsidRPr="007B25C4">
              <w:rPr>
                <w:lang w:eastAsia="en-US"/>
              </w:rPr>
              <w:t>%</w:t>
            </w:r>
          </w:p>
        </w:tc>
        <w:tc>
          <w:tcPr>
            <w:tcW w:w="794" w:type="dxa"/>
            <w:tcBorders>
              <w:bottom w:val="single" w:sz="4" w:space="0" w:color="auto"/>
            </w:tcBorders>
            <w:noWrap/>
            <w:vAlign w:val="bottom"/>
          </w:tcPr>
          <w:p w14:paraId="48B20B55" w14:textId="1071B42D" w:rsidR="000931D0" w:rsidRPr="007B25C4" w:rsidRDefault="005F0E6B" w:rsidP="001D04AF">
            <w:pPr>
              <w:pStyle w:val="TableCell0-2"/>
              <w:ind w:right="57"/>
              <w:jc w:val="right"/>
              <w:rPr>
                <w:lang w:eastAsia="en-US"/>
              </w:rPr>
            </w:pPr>
            <w:r>
              <w:rPr>
                <w:lang w:eastAsia="en-US"/>
              </w:rPr>
              <w:t>66</w:t>
            </w:r>
          </w:p>
        </w:tc>
        <w:tc>
          <w:tcPr>
            <w:tcW w:w="794" w:type="dxa"/>
            <w:tcBorders>
              <w:bottom w:val="single" w:sz="4" w:space="0" w:color="auto"/>
            </w:tcBorders>
            <w:noWrap/>
            <w:vAlign w:val="bottom"/>
          </w:tcPr>
          <w:p w14:paraId="7169A154" w14:textId="77777777" w:rsidR="000931D0" w:rsidRPr="007B25C4" w:rsidRDefault="000931D0" w:rsidP="001D04AF">
            <w:pPr>
              <w:pStyle w:val="TableCell0-2"/>
              <w:ind w:right="57"/>
              <w:jc w:val="right"/>
              <w:rPr>
                <w:lang w:eastAsia="en-US"/>
              </w:rPr>
            </w:pPr>
            <w:r>
              <w:rPr>
                <w:lang w:eastAsia="en-US"/>
              </w:rPr>
              <w:t>16</w:t>
            </w:r>
            <w:r w:rsidRPr="007B25C4">
              <w:rPr>
                <w:lang w:eastAsia="en-US"/>
              </w:rPr>
              <w:t>%</w:t>
            </w:r>
          </w:p>
        </w:tc>
        <w:tc>
          <w:tcPr>
            <w:tcW w:w="794" w:type="dxa"/>
            <w:tcBorders>
              <w:bottom w:val="single" w:sz="4" w:space="0" w:color="auto"/>
            </w:tcBorders>
            <w:noWrap/>
            <w:vAlign w:val="bottom"/>
          </w:tcPr>
          <w:p w14:paraId="7C5F1177" w14:textId="77777777" w:rsidR="000931D0" w:rsidRPr="007B25C4" w:rsidRDefault="000931D0" w:rsidP="001D04AF">
            <w:pPr>
              <w:pStyle w:val="TableCell0-2"/>
              <w:ind w:right="57"/>
              <w:jc w:val="right"/>
              <w:rPr>
                <w:lang w:eastAsia="en-US"/>
              </w:rPr>
            </w:pPr>
            <w:r>
              <w:rPr>
                <w:lang w:eastAsia="en-US"/>
              </w:rPr>
              <w:t>116</w:t>
            </w:r>
          </w:p>
        </w:tc>
        <w:tc>
          <w:tcPr>
            <w:tcW w:w="794" w:type="dxa"/>
            <w:tcBorders>
              <w:bottom w:val="single" w:sz="4" w:space="0" w:color="auto"/>
            </w:tcBorders>
            <w:noWrap/>
            <w:vAlign w:val="bottom"/>
          </w:tcPr>
          <w:p w14:paraId="662E0F78" w14:textId="77777777" w:rsidR="000931D0" w:rsidRPr="007B25C4" w:rsidRDefault="000931D0" w:rsidP="001D04AF">
            <w:pPr>
              <w:pStyle w:val="TableCell0-2"/>
              <w:ind w:right="57"/>
              <w:jc w:val="right"/>
              <w:rPr>
                <w:lang w:eastAsia="en-US"/>
              </w:rPr>
            </w:pPr>
            <w:r>
              <w:rPr>
                <w:lang w:eastAsia="en-US"/>
              </w:rPr>
              <w:t>25</w:t>
            </w:r>
            <w:r w:rsidRPr="007B25C4">
              <w:rPr>
                <w:lang w:eastAsia="en-US"/>
              </w:rPr>
              <w:t>%</w:t>
            </w:r>
          </w:p>
        </w:tc>
      </w:tr>
      <w:tr w:rsidR="000931D0" w:rsidRPr="007B25C4" w14:paraId="3149D993" w14:textId="77777777" w:rsidTr="00415344">
        <w:tc>
          <w:tcPr>
            <w:tcW w:w="1701" w:type="dxa"/>
            <w:tcBorders>
              <w:top w:val="single" w:sz="4" w:space="0" w:color="auto"/>
              <w:bottom w:val="single" w:sz="4" w:space="0" w:color="auto"/>
            </w:tcBorders>
            <w:noWrap/>
            <w:vAlign w:val="bottom"/>
          </w:tcPr>
          <w:p w14:paraId="777041DF" w14:textId="77777777" w:rsidR="000931D0" w:rsidRPr="007B25C4" w:rsidRDefault="000931D0" w:rsidP="001D04AF">
            <w:pPr>
              <w:pStyle w:val="TableCell2-2"/>
              <w:rPr>
                <w:lang w:eastAsia="en-US"/>
              </w:rPr>
            </w:pPr>
            <w:r w:rsidRPr="007B25C4">
              <w:rPr>
                <w:lang w:eastAsia="en-US"/>
              </w:rPr>
              <w:t>Total</w:t>
            </w:r>
          </w:p>
        </w:tc>
        <w:tc>
          <w:tcPr>
            <w:tcW w:w="794" w:type="dxa"/>
            <w:tcBorders>
              <w:top w:val="single" w:sz="4" w:space="0" w:color="auto"/>
              <w:bottom w:val="single" w:sz="4" w:space="0" w:color="auto"/>
            </w:tcBorders>
            <w:noWrap/>
            <w:vAlign w:val="bottom"/>
          </w:tcPr>
          <w:p w14:paraId="289BECF1" w14:textId="77777777" w:rsidR="000931D0" w:rsidRPr="007B25C4" w:rsidRDefault="000931D0" w:rsidP="001D04AF">
            <w:pPr>
              <w:pStyle w:val="TableCell2-2"/>
              <w:ind w:right="57"/>
              <w:jc w:val="right"/>
              <w:rPr>
                <w:lang w:eastAsia="en-US"/>
              </w:rPr>
            </w:pPr>
            <w:r w:rsidRPr="007B25C4">
              <w:rPr>
                <w:lang w:eastAsia="en-US"/>
              </w:rPr>
              <w:t>494</w:t>
            </w:r>
          </w:p>
        </w:tc>
        <w:tc>
          <w:tcPr>
            <w:tcW w:w="794" w:type="dxa"/>
            <w:tcBorders>
              <w:top w:val="single" w:sz="4" w:space="0" w:color="auto"/>
              <w:bottom w:val="single" w:sz="4" w:space="0" w:color="auto"/>
            </w:tcBorders>
            <w:noWrap/>
            <w:vAlign w:val="bottom"/>
          </w:tcPr>
          <w:p w14:paraId="00DDA6CE" w14:textId="77777777" w:rsidR="000931D0" w:rsidRPr="007B25C4" w:rsidRDefault="00A87B76" w:rsidP="001D04AF">
            <w:pPr>
              <w:pStyle w:val="TableCell2-2"/>
              <w:ind w:right="57"/>
              <w:jc w:val="right"/>
              <w:rPr>
                <w:lang w:eastAsia="en-US"/>
              </w:rPr>
            </w:pPr>
            <w:r>
              <w:rPr>
                <w:lang w:eastAsia="en-US"/>
              </w:rPr>
              <w:t>100%</w:t>
            </w:r>
          </w:p>
        </w:tc>
        <w:tc>
          <w:tcPr>
            <w:tcW w:w="794" w:type="dxa"/>
            <w:tcBorders>
              <w:top w:val="single" w:sz="4" w:space="0" w:color="auto"/>
              <w:bottom w:val="single" w:sz="4" w:space="0" w:color="auto"/>
            </w:tcBorders>
            <w:noWrap/>
            <w:vAlign w:val="bottom"/>
          </w:tcPr>
          <w:p w14:paraId="5254EABA" w14:textId="65ECF1F9" w:rsidR="000931D0" w:rsidRPr="007B25C4" w:rsidRDefault="005F0E6B" w:rsidP="001D04AF">
            <w:pPr>
              <w:pStyle w:val="TableCell2-2"/>
              <w:ind w:right="57"/>
              <w:jc w:val="right"/>
              <w:rPr>
                <w:lang w:eastAsia="en-US"/>
              </w:rPr>
            </w:pPr>
            <w:r>
              <w:rPr>
                <w:lang w:eastAsia="en-US"/>
              </w:rPr>
              <w:t>411</w:t>
            </w:r>
          </w:p>
        </w:tc>
        <w:tc>
          <w:tcPr>
            <w:tcW w:w="794" w:type="dxa"/>
            <w:tcBorders>
              <w:top w:val="single" w:sz="4" w:space="0" w:color="auto"/>
              <w:bottom w:val="single" w:sz="4" w:space="0" w:color="auto"/>
            </w:tcBorders>
            <w:noWrap/>
            <w:vAlign w:val="bottom"/>
          </w:tcPr>
          <w:p w14:paraId="1EBDBCC3" w14:textId="77777777" w:rsidR="000931D0" w:rsidRPr="007B25C4" w:rsidRDefault="00A87B76" w:rsidP="001D04AF">
            <w:pPr>
              <w:pStyle w:val="TableCell2-2"/>
              <w:ind w:right="57"/>
              <w:jc w:val="right"/>
              <w:rPr>
                <w:lang w:eastAsia="en-US"/>
              </w:rPr>
            </w:pPr>
            <w:r>
              <w:rPr>
                <w:lang w:eastAsia="en-US"/>
              </w:rPr>
              <w:t>100%</w:t>
            </w:r>
          </w:p>
        </w:tc>
        <w:tc>
          <w:tcPr>
            <w:tcW w:w="794" w:type="dxa"/>
            <w:tcBorders>
              <w:top w:val="single" w:sz="4" w:space="0" w:color="auto"/>
              <w:bottom w:val="single" w:sz="4" w:space="0" w:color="auto"/>
            </w:tcBorders>
            <w:noWrap/>
            <w:vAlign w:val="bottom"/>
          </w:tcPr>
          <w:p w14:paraId="6FFF45F3" w14:textId="77777777" w:rsidR="000931D0" w:rsidRPr="007B25C4" w:rsidRDefault="000931D0" w:rsidP="001D04AF">
            <w:pPr>
              <w:pStyle w:val="TableCell2-2"/>
              <w:ind w:right="57"/>
              <w:jc w:val="right"/>
              <w:rPr>
                <w:lang w:eastAsia="en-US"/>
              </w:rPr>
            </w:pPr>
            <w:r w:rsidRPr="007B25C4">
              <w:rPr>
                <w:lang w:eastAsia="en-US"/>
              </w:rPr>
              <w:t>461</w:t>
            </w:r>
          </w:p>
        </w:tc>
        <w:tc>
          <w:tcPr>
            <w:tcW w:w="794" w:type="dxa"/>
            <w:tcBorders>
              <w:top w:val="single" w:sz="4" w:space="0" w:color="auto"/>
              <w:bottom w:val="single" w:sz="4" w:space="0" w:color="auto"/>
            </w:tcBorders>
            <w:noWrap/>
            <w:vAlign w:val="bottom"/>
          </w:tcPr>
          <w:p w14:paraId="2F2B7590" w14:textId="77777777" w:rsidR="000931D0" w:rsidRPr="007B25C4" w:rsidRDefault="00A87B76" w:rsidP="001D04AF">
            <w:pPr>
              <w:pStyle w:val="TableCell2-2"/>
              <w:ind w:right="57"/>
              <w:jc w:val="right"/>
              <w:rPr>
                <w:lang w:eastAsia="en-US"/>
              </w:rPr>
            </w:pPr>
            <w:r>
              <w:rPr>
                <w:lang w:eastAsia="en-US"/>
              </w:rPr>
              <w:t>100%</w:t>
            </w:r>
          </w:p>
        </w:tc>
      </w:tr>
    </w:tbl>
    <w:p w14:paraId="792CA215" w14:textId="5DB32D1E" w:rsidR="000931D0" w:rsidRDefault="000931D0" w:rsidP="005F0E6B">
      <w:pPr>
        <w:pStyle w:val="Body0005after05before"/>
      </w:pPr>
      <w:r>
        <w:t xml:space="preserve">The distribution of the </w:t>
      </w:r>
      <w:r w:rsidRPr="00674BB1">
        <w:t>pronominally used locatives</w:t>
      </w:r>
      <w:r>
        <w:t xml:space="preserve"> is presented in </w:t>
      </w:r>
      <w:r>
        <w:fldChar w:fldCharType="begin"/>
      </w:r>
      <w:r>
        <w:instrText xml:space="preserve"> REF _Ref320640149 \h </w:instrText>
      </w:r>
      <w:r>
        <w:fldChar w:fldCharType="separate"/>
      </w:r>
      <w:r w:rsidR="00154D81" w:rsidRPr="007A0BC8">
        <w:t xml:space="preserve">Table </w:t>
      </w:r>
      <w:r w:rsidR="00154D81">
        <w:rPr>
          <w:noProof/>
          <w:cs/>
        </w:rPr>
        <w:t>‎</w:t>
      </w:r>
      <w:r w:rsidR="00154D81">
        <w:rPr>
          <w:noProof/>
        </w:rPr>
        <w:t>7</w:t>
      </w:r>
      <w:r w:rsidR="00154D81">
        <w:t>.</w:t>
      </w:r>
      <w:r w:rsidR="00154D81">
        <w:rPr>
          <w:noProof/>
        </w:rPr>
        <w:t>8</w:t>
      </w:r>
      <w:r>
        <w:fldChar w:fldCharType="end"/>
      </w:r>
      <w:r>
        <w:t>. In their pronominal uses, as mentioned</w:t>
      </w:r>
      <w:r w:rsidR="00FF3783">
        <w:t xml:space="preserve"> in §</w:t>
      </w:r>
      <w:r w:rsidR="00FF3783">
        <w:fldChar w:fldCharType="begin"/>
      </w:r>
      <w:r w:rsidR="00FF3783">
        <w:instrText xml:space="preserve"> REF _Ref350501723 \w \h </w:instrText>
      </w:r>
      <w:r w:rsidR="00FF3783">
        <w:fldChar w:fldCharType="separate"/>
      </w:r>
      <w:r w:rsidR="00154D81">
        <w:rPr>
          <w:cs/>
        </w:rPr>
        <w:t>‎</w:t>
      </w:r>
      <w:r w:rsidR="00154D81">
        <w:t>5.7.1</w:t>
      </w:r>
      <w:r w:rsidR="00FF3783">
        <w:fldChar w:fldCharType="end"/>
      </w:r>
      <w:r>
        <w:t xml:space="preserve">, the locatives </w:t>
      </w:r>
      <w:r w:rsidRPr="00674BB1">
        <w:t xml:space="preserve">always </w:t>
      </w:r>
      <w:r>
        <w:t>occur in prepositional phrases. Most often they are introduced with an overt preposition: 384</w:t>
      </w:r>
      <w:r w:rsidR="00017FB3">
        <w:t>/416</w:t>
      </w:r>
      <w:r>
        <w:t xml:space="preserve"> </w:t>
      </w:r>
      <w:r w:rsidRPr="001C41AD">
        <w:rPr>
          <w:rStyle w:val="ChItalBold"/>
        </w:rPr>
        <w:t>sini</w:t>
      </w:r>
      <w:r>
        <w:t xml:space="preserve"> </w:t>
      </w:r>
      <w:r w:rsidR="00B7093A">
        <w:t>‘</w:t>
      </w:r>
      <w:r w:rsidRPr="0099608C">
        <w:rPr>
          <w:rStyle w:val="ChSmallCaps"/>
        </w:rPr>
        <w:t>l.prox</w:t>
      </w:r>
      <w:r w:rsidR="00B7093A">
        <w:t>’</w:t>
      </w:r>
      <w:r>
        <w:t xml:space="preserve"> (92%), 302</w:t>
      </w:r>
      <w:r w:rsidR="00017FB3">
        <w:t>/345</w:t>
      </w:r>
      <w:r>
        <w:t xml:space="preserve"> </w:t>
      </w:r>
      <w:r w:rsidRPr="001C41AD">
        <w:rPr>
          <w:rStyle w:val="ChItalBold"/>
        </w:rPr>
        <w:t>situ</w:t>
      </w:r>
      <w:r>
        <w:t xml:space="preserve"> </w:t>
      </w:r>
      <w:r w:rsidR="00B7093A">
        <w:t>‘</w:t>
      </w:r>
      <w:r w:rsidRPr="0099608C">
        <w:rPr>
          <w:rStyle w:val="ChSmallCaps"/>
        </w:rPr>
        <w:t>l.med</w:t>
      </w:r>
      <w:r w:rsidR="00B7093A">
        <w:t>’</w:t>
      </w:r>
      <w:r>
        <w:t xml:space="preserve"> (87%), and 311</w:t>
      </w:r>
      <w:r w:rsidR="00017FB3">
        <w:t>/345</w:t>
      </w:r>
      <w:r>
        <w:t xml:space="preserve"> </w:t>
      </w:r>
      <w:r w:rsidRPr="001C41AD">
        <w:rPr>
          <w:rStyle w:val="ChItalBold"/>
        </w:rPr>
        <w:t>sana</w:t>
      </w:r>
      <w:r>
        <w:t xml:space="preserve"> </w:t>
      </w:r>
      <w:r w:rsidR="00B7093A">
        <w:t>‘</w:t>
      </w:r>
      <w:r w:rsidRPr="0099608C">
        <w:rPr>
          <w:rStyle w:val="ChSmallCaps"/>
        </w:rPr>
        <w:t>l.dist</w:t>
      </w:r>
      <w:r w:rsidR="00B7093A">
        <w:t>’</w:t>
      </w:r>
      <w:r>
        <w:t xml:space="preserve"> (90%) tokens. When the </w:t>
      </w:r>
      <w:r w:rsidRPr="00534F9D">
        <w:rPr>
          <w:lang w:eastAsia="en-US"/>
        </w:rPr>
        <w:t xml:space="preserve">context </w:t>
      </w:r>
      <w:r w:rsidR="00EC0618" w:rsidRPr="00203E2B">
        <w:rPr>
          <w:lang w:eastAsia="en-US"/>
        </w:rPr>
        <w:t xml:space="preserve">allows </w:t>
      </w:r>
      <w:r w:rsidR="00EC0618">
        <w:rPr>
          <w:lang w:eastAsia="en-US"/>
        </w:rPr>
        <w:t>the</w:t>
      </w:r>
      <w:r w:rsidR="00EC0618" w:rsidRPr="00203E2B">
        <w:rPr>
          <w:lang w:eastAsia="en-US"/>
        </w:rPr>
        <w:t xml:space="preserve"> disambiguat</w:t>
      </w:r>
      <w:r w:rsidR="00EC0618">
        <w:rPr>
          <w:lang w:eastAsia="en-US"/>
        </w:rPr>
        <w:t>ion of</w:t>
      </w:r>
      <w:r w:rsidR="00EC0618" w:rsidRPr="00203E2B">
        <w:rPr>
          <w:lang w:eastAsia="en-US"/>
        </w:rPr>
        <w:t xml:space="preserve"> the </w:t>
      </w:r>
      <w:r w:rsidRPr="00534F9D">
        <w:rPr>
          <w:lang w:eastAsia="en-US"/>
        </w:rPr>
        <w:t>semantic role</w:t>
      </w:r>
      <w:r>
        <w:rPr>
          <w:lang w:eastAsia="en-US"/>
        </w:rPr>
        <w:t xml:space="preserve"> or </w:t>
      </w:r>
      <w:r w:rsidRPr="00534F9D">
        <w:rPr>
          <w:lang w:eastAsia="en-US"/>
        </w:rPr>
        <w:t xml:space="preserve">relationship of the </w:t>
      </w:r>
      <w:r>
        <w:rPr>
          <w:lang w:eastAsia="en-US"/>
        </w:rPr>
        <w:t xml:space="preserve">locative, </w:t>
      </w:r>
      <w:r>
        <w:t xml:space="preserve">however, </w:t>
      </w:r>
      <w:r>
        <w:rPr>
          <w:lang w:eastAsia="en-US"/>
        </w:rPr>
        <w:t>the preposition can also be deleted</w:t>
      </w:r>
      <w:r>
        <w:t xml:space="preserve"> </w:t>
      </w:r>
      <w:r>
        <w:rPr>
          <w:lang w:eastAsia="en-US"/>
        </w:rPr>
        <w:t>(</w:t>
      </w:r>
      <w:r w:rsidR="002F6947">
        <w:t>the elision of prepositions is discussed in</w:t>
      </w:r>
      <w:r>
        <w:rPr>
          <w:lang w:eastAsia="en-US"/>
        </w:rPr>
        <w:t xml:space="preserve"> </w:t>
      </w:r>
      <w:r>
        <w:t>§</w:t>
      </w:r>
      <w:r>
        <w:fldChar w:fldCharType="begin"/>
      </w:r>
      <w:r>
        <w:instrText xml:space="preserve"> REF _Ref354835855 \w \h </w:instrText>
      </w:r>
      <w:r>
        <w:fldChar w:fldCharType="separate"/>
      </w:r>
      <w:r w:rsidR="00154D81">
        <w:rPr>
          <w:cs/>
        </w:rPr>
        <w:t>‎</w:t>
      </w:r>
      <w:r w:rsidR="00154D81">
        <w:t>10.1.5</w:t>
      </w:r>
      <w:r>
        <w:fldChar w:fldCharType="end"/>
      </w:r>
      <w:r>
        <w:t>): 32</w:t>
      </w:r>
      <w:r w:rsidR="00017FB3">
        <w:t>/416</w:t>
      </w:r>
      <w:r>
        <w:t xml:space="preserve"> </w:t>
      </w:r>
      <w:r w:rsidRPr="001C41AD">
        <w:rPr>
          <w:rStyle w:val="ChItalBold"/>
        </w:rPr>
        <w:t>sini</w:t>
      </w:r>
      <w:r>
        <w:t xml:space="preserve"> </w:t>
      </w:r>
      <w:r w:rsidR="00B7093A">
        <w:t>‘</w:t>
      </w:r>
      <w:r w:rsidRPr="0099608C">
        <w:rPr>
          <w:rStyle w:val="ChSmallCaps"/>
        </w:rPr>
        <w:t>l.prox</w:t>
      </w:r>
      <w:r w:rsidR="00B7093A">
        <w:t>’</w:t>
      </w:r>
      <w:r>
        <w:t xml:space="preserve"> (8%), 45</w:t>
      </w:r>
      <w:r w:rsidR="00017FB3">
        <w:t>/345</w:t>
      </w:r>
      <w:r>
        <w:t xml:space="preserve"> </w:t>
      </w:r>
      <w:r w:rsidRPr="001C41AD">
        <w:rPr>
          <w:rStyle w:val="ChItalBold"/>
        </w:rPr>
        <w:t>situ</w:t>
      </w:r>
      <w:r>
        <w:t xml:space="preserve"> </w:t>
      </w:r>
      <w:r w:rsidR="00B7093A">
        <w:t>‘</w:t>
      </w:r>
      <w:r w:rsidRPr="0099608C">
        <w:rPr>
          <w:rStyle w:val="ChSmallCaps"/>
        </w:rPr>
        <w:t>l.med</w:t>
      </w:r>
      <w:r w:rsidR="00B7093A">
        <w:t>’</w:t>
      </w:r>
      <w:r>
        <w:t xml:space="preserve"> (13%), and 34</w:t>
      </w:r>
      <w:r w:rsidR="00017FB3">
        <w:t>/345</w:t>
      </w:r>
      <w:r>
        <w:t xml:space="preserve"> </w:t>
      </w:r>
      <w:r w:rsidRPr="001C41AD">
        <w:rPr>
          <w:rStyle w:val="ChItalBold"/>
        </w:rPr>
        <w:t>sana</w:t>
      </w:r>
      <w:r>
        <w:t xml:space="preserve"> </w:t>
      </w:r>
      <w:r w:rsidR="00B7093A">
        <w:t>‘</w:t>
      </w:r>
      <w:r w:rsidRPr="0099608C">
        <w:rPr>
          <w:rStyle w:val="ChSmallCaps"/>
        </w:rPr>
        <w:t>l.dist</w:t>
      </w:r>
      <w:r w:rsidR="00B7093A">
        <w:t>’</w:t>
      </w:r>
      <w:r>
        <w:t xml:space="preserve"> (10%) tokens. Overall, however, pronominally used locatives with zero-preposition are rather rare (</w:t>
      </w:r>
      <w:r w:rsidR="005F0E6B">
        <w:t xml:space="preserve">109/1,106 tokens – 10%), as shown in </w:t>
      </w:r>
      <w:r w:rsidR="005F0E6B">
        <w:fldChar w:fldCharType="begin"/>
      </w:r>
      <w:r w:rsidR="005F0E6B">
        <w:instrText xml:space="preserve"> REF _Ref320640149 \h </w:instrText>
      </w:r>
      <w:r w:rsidR="005F0E6B">
        <w:fldChar w:fldCharType="separate"/>
      </w:r>
      <w:r w:rsidR="00154D81" w:rsidRPr="007A0BC8">
        <w:t xml:space="preserve">Table </w:t>
      </w:r>
      <w:r w:rsidR="00154D81">
        <w:rPr>
          <w:noProof/>
          <w:cs/>
        </w:rPr>
        <w:t>‎</w:t>
      </w:r>
      <w:r w:rsidR="00154D81">
        <w:rPr>
          <w:noProof/>
        </w:rPr>
        <w:t>7</w:t>
      </w:r>
      <w:r w:rsidR="00154D81">
        <w:t>.</w:t>
      </w:r>
      <w:r w:rsidR="00154D81">
        <w:rPr>
          <w:noProof/>
        </w:rPr>
        <w:t>8</w:t>
      </w:r>
      <w:r w:rsidR="005F0E6B">
        <w:fldChar w:fldCharType="end"/>
      </w:r>
      <w:r w:rsidR="005F0E6B">
        <w:t>.</w:t>
      </w:r>
    </w:p>
    <w:p w14:paraId="4052FCFC" w14:textId="77777777" w:rsidR="000931D0" w:rsidRDefault="000931D0" w:rsidP="000931D0">
      <w:pPr>
        <w:pStyle w:val="Caption"/>
      </w:pPr>
      <w:bookmarkStart w:id="3452" w:name="_Ref320640149"/>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8</w:t>
        </w:r>
      </w:fldSimple>
      <w:bookmarkEnd w:id="3452"/>
      <w:r w:rsidRPr="007A0BC8">
        <w:t>:</w:t>
      </w:r>
      <w:r w:rsidRPr="007A0BC8">
        <w:tab/>
      </w:r>
      <w:r>
        <w:t>Pronominally used locatives in prepositional phrases (PP) with or without preposition (</w:t>
      </w:r>
      <w:r w:rsidRPr="0099608C">
        <w:rPr>
          <w:rStyle w:val="ChSmallCaps"/>
        </w:rPr>
        <w:t>prep</w:t>
      </w:r>
      <w:r>
        <w:t>)</w:t>
      </w:r>
    </w:p>
    <w:tbl>
      <w:tblPr>
        <w:tblW w:w="6465" w:type="dxa"/>
        <w:tblInd w:w="170" w:type="dxa"/>
        <w:tblBorders>
          <w:bottom w:val="single" w:sz="4" w:space="0" w:color="auto"/>
        </w:tblBorders>
        <w:tblLayout w:type="fixed"/>
        <w:tblLook w:val="0000" w:firstRow="0" w:lastRow="0" w:firstColumn="0" w:lastColumn="0" w:noHBand="0" w:noVBand="0"/>
      </w:tblPr>
      <w:tblGrid>
        <w:gridCol w:w="1701"/>
        <w:gridCol w:w="794"/>
        <w:gridCol w:w="794"/>
        <w:gridCol w:w="794"/>
        <w:gridCol w:w="794"/>
        <w:gridCol w:w="794"/>
        <w:gridCol w:w="794"/>
      </w:tblGrid>
      <w:tr w:rsidR="000931D0" w14:paraId="1D4C221F" w14:textId="77777777" w:rsidTr="00415344">
        <w:tc>
          <w:tcPr>
            <w:tcW w:w="1701" w:type="dxa"/>
            <w:tcBorders>
              <w:top w:val="single" w:sz="4" w:space="0" w:color="auto"/>
              <w:bottom w:val="single" w:sz="4" w:space="0" w:color="auto"/>
            </w:tcBorders>
            <w:noWrap/>
            <w:vAlign w:val="bottom"/>
          </w:tcPr>
          <w:p w14:paraId="4AC0250A" w14:textId="77777777" w:rsidR="000931D0" w:rsidRPr="005740C6" w:rsidRDefault="000931D0" w:rsidP="001D04AF">
            <w:pPr>
              <w:pStyle w:val="TableHd"/>
            </w:pPr>
          </w:p>
        </w:tc>
        <w:tc>
          <w:tcPr>
            <w:tcW w:w="1588" w:type="dxa"/>
            <w:gridSpan w:val="2"/>
            <w:tcBorders>
              <w:top w:val="single" w:sz="4" w:space="0" w:color="auto"/>
              <w:bottom w:val="single" w:sz="4" w:space="0" w:color="auto"/>
            </w:tcBorders>
            <w:noWrap/>
            <w:vAlign w:val="bottom"/>
          </w:tcPr>
          <w:p w14:paraId="4859D423" w14:textId="672E6208" w:rsidR="000931D0" w:rsidRPr="007B25C4" w:rsidRDefault="000931D0" w:rsidP="001D04AF">
            <w:pPr>
              <w:pStyle w:val="TableHd"/>
            </w:pPr>
            <w:r w:rsidRPr="00AB754D">
              <w:rPr>
                <w:rStyle w:val="ChItalBold"/>
              </w:rPr>
              <w:t>sini</w:t>
            </w:r>
            <w:r>
              <w:t xml:space="preserve"> </w:t>
            </w:r>
            <w:r w:rsidR="00B7093A">
              <w:t>‘</w:t>
            </w:r>
            <w:r w:rsidRPr="0099608C">
              <w:rPr>
                <w:rStyle w:val="ChSmallCaps"/>
              </w:rPr>
              <w:t>l.prox</w:t>
            </w:r>
            <w:r w:rsidR="00B7093A">
              <w:t>’</w:t>
            </w:r>
          </w:p>
        </w:tc>
        <w:tc>
          <w:tcPr>
            <w:tcW w:w="1588" w:type="dxa"/>
            <w:gridSpan w:val="2"/>
            <w:tcBorders>
              <w:top w:val="single" w:sz="4" w:space="0" w:color="auto"/>
              <w:bottom w:val="single" w:sz="4" w:space="0" w:color="auto"/>
            </w:tcBorders>
            <w:noWrap/>
            <w:vAlign w:val="bottom"/>
          </w:tcPr>
          <w:p w14:paraId="392C24F2" w14:textId="4CA8E9CA" w:rsidR="000931D0" w:rsidRPr="007B25C4" w:rsidRDefault="000931D0" w:rsidP="001D04AF">
            <w:pPr>
              <w:pStyle w:val="TableHd"/>
            </w:pPr>
            <w:r w:rsidRPr="00AB754D">
              <w:rPr>
                <w:rStyle w:val="ChItalBold"/>
              </w:rPr>
              <w:t>situ</w:t>
            </w:r>
            <w:r>
              <w:t xml:space="preserve"> </w:t>
            </w:r>
            <w:r w:rsidR="00B7093A">
              <w:t>‘</w:t>
            </w:r>
            <w:r w:rsidRPr="0099608C">
              <w:rPr>
                <w:rStyle w:val="ChSmallCaps"/>
              </w:rPr>
              <w:t>l.med</w:t>
            </w:r>
            <w:r w:rsidR="00B7093A">
              <w:t>’</w:t>
            </w:r>
          </w:p>
        </w:tc>
        <w:tc>
          <w:tcPr>
            <w:tcW w:w="1588" w:type="dxa"/>
            <w:gridSpan w:val="2"/>
            <w:tcBorders>
              <w:top w:val="single" w:sz="4" w:space="0" w:color="auto"/>
              <w:bottom w:val="single" w:sz="4" w:space="0" w:color="auto"/>
            </w:tcBorders>
            <w:noWrap/>
            <w:vAlign w:val="bottom"/>
          </w:tcPr>
          <w:p w14:paraId="6D9236C5" w14:textId="1F282BE9" w:rsidR="000931D0" w:rsidRPr="007B25C4" w:rsidRDefault="000931D0" w:rsidP="001D04AF">
            <w:pPr>
              <w:pStyle w:val="TableHd"/>
            </w:pPr>
            <w:r w:rsidRPr="00AB754D">
              <w:rPr>
                <w:rStyle w:val="ChItalBold"/>
              </w:rPr>
              <w:t>sana</w:t>
            </w:r>
            <w:r>
              <w:t xml:space="preserve"> </w:t>
            </w:r>
            <w:r w:rsidR="00B7093A">
              <w:t>‘</w:t>
            </w:r>
            <w:r w:rsidRPr="0099608C">
              <w:rPr>
                <w:rStyle w:val="ChSmallCaps"/>
              </w:rPr>
              <w:t>l.dist</w:t>
            </w:r>
          </w:p>
        </w:tc>
      </w:tr>
      <w:tr w:rsidR="000931D0" w14:paraId="04F2D296" w14:textId="77777777" w:rsidTr="00415344">
        <w:tc>
          <w:tcPr>
            <w:tcW w:w="1701" w:type="dxa"/>
            <w:tcBorders>
              <w:top w:val="single" w:sz="4" w:space="0" w:color="auto"/>
            </w:tcBorders>
            <w:noWrap/>
            <w:vAlign w:val="bottom"/>
          </w:tcPr>
          <w:p w14:paraId="0CC5D129" w14:textId="77777777" w:rsidR="000931D0" w:rsidRPr="005740C6" w:rsidRDefault="000931D0" w:rsidP="001D04AF">
            <w:pPr>
              <w:pStyle w:val="TableCell2-0"/>
              <w:rPr>
                <w:lang w:eastAsia="en-US"/>
              </w:rPr>
            </w:pPr>
            <w:r>
              <w:rPr>
                <w:lang w:eastAsia="en-US"/>
              </w:rPr>
              <w:t xml:space="preserve">PP with </w:t>
            </w:r>
            <w:r w:rsidRPr="0099608C">
              <w:rPr>
                <w:rStyle w:val="ChSmallCaps"/>
              </w:rPr>
              <w:t>prep</w:t>
            </w:r>
          </w:p>
        </w:tc>
        <w:tc>
          <w:tcPr>
            <w:tcW w:w="794" w:type="dxa"/>
            <w:tcBorders>
              <w:top w:val="single" w:sz="4" w:space="0" w:color="auto"/>
            </w:tcBorders>
            <w:noWrap/>
            <w:vAlign w:val="bottom"/>
          </w:tcPr>
          <w:p w14:paraId="1BF5D9D4" w14:textId="77777777" w:rsidR="000931D0" w:rsidRPr="005740C6" w:rsidRDefault="000931D0" w:rsidP="001D04AF">
            <w:pPr>
              <w:pStyle w:val="TableCell2-0"/>
              <w:ind w:right="57"/>
              <w:jc w:val="right"/>
              <w:rPr>
                <w:lang w:eastAsia="en-US"/>
              </w:rPr>
            </w:pPr>
            <w:r w:rsidRPr="005740C6">
              <w:rPr>
                <w:lang w:eastAsia="en-US"/>
              </w:rPr>
              <w:t>384</w:t>
            </w:r>
          </w:p>
        </w:tc>
        <w:tc>
          <w:tcPr>
            <w:tcW w:w="794" w:type="dxa"/>
            <w:tcBorders>
              <w:top w:val="single" w:sz="4" w:space="0" w:color="auto"/>
            </w:tcBorders>
            <w:noWrap/>
            <w:vAlign w:val="bottom"/>
          </w:tcPr>
          <w:p w14:paraId="41B25BE1" w14:textId="77777777" w:rsidR="000931D0" w:rsidRPr="005740C6" w:rsidRDefault="000931D0" w:rsidP="001D04AF">
            <w:pPr>
              <w:pStyle w:val="TableCell2-0"/>
              <w:ind w:right="57"/>
              <w:jc w:val="right"/>
              <w:rPr>
                <w:lang w:eastAsia="en-US"/>
              </w:rPr>
            </w:pPr>
            <w:r>
              <w:rPr>
                <w:lang w:eastAsia="en-US"/>
              </w:rPr>
              <w:t>92%</w:t>
            </w:r>
          </w:p>
        </w:tc>
        <w:tc>
          <w:tcPr>
            <w:tcW w:w="794" w:type="dxa"/>
            <w:tcBorders>
              <w:top w:val="single" w:sz="4" w:space="0" w:color="auto"/>
            </w:tcBorders>
            <w:noWrap/>
            <w:vAlign w:val="bottom"/>
          </w:tcPr>
          <w:p w14:paraId="727B939D" w14:textId="77777777" w:rsidR="000931D0" w:rsidRPr="005740C6" w:rsidRDefault="000931D0" w:rsidP="001D04AF">
            <w:pPr>
              <w:pStyle w:val="TableCell2-0"/>
              <w:ind w:right="57"/>
              <w:jc w:val="right"/>
              <w:rPr>
                <w:lang w:eastAsia="en-US"/>
              </w:rPr>
            </w:pPr>
            <w:r w:rsidRPr="005740C6">
              <w:rPr>
                <w:lang w:eastAsia="en-US"/>
              </w:rPr>
              <w:t>302</w:t>
            </w:r>
          </w:p>
        </w:tc>
        <w:tc>
          <w:tcPr>
            <w:tcW w:w="794" w:type="dxa"/>
            <w:tcBorders>
              <w:top w:val="single" w:sz="4" w:space="0" w:color="auto"/>
            </w:tcBorders>
            <w:noWrap/>
            <w:vAlign w:val="bottom"/>
          </w:tcPr>
          <w:p w14:paraId="09DAD5D1" w14:textId="77777777" w:rsidR="000931D0" w:rsidRPr="005740C6" w:rsidRDefault="000931D0" w:rsidP="001D04AF">
            <w:pPr>
              <w:pStyle w:val="TableCell2-0"/>
              <w:ind w:right="57"/>
              <w:jc w:val="right"/>
              <w:rPr>
                <w:lang w:eastAsia="en-US"/>
              </w:rPr>
            </w:pPr>
            <w:r>
              <w:rPr>
                <w:lang w:eastAsia="en-US"/>
              </w:rPr>
              <w:t>88%</w:t>
            </w:r>
          </w:p>
        </w:tc>
        <w:tc>
          <w:tcPr>
            <w:tcW w:w="794" w:type="dxa"/>
            <w:tcBorders>
              <w:top w:val="single" w:sz="4" w:space="0" w:color="auto"/>
            </w:tcBorders>
            <w:noWrap/>
            <w:vAlign w:val="bottom"/>
          </w:tcPr>
          <w:p w14:paraId="2B495612" w14:textId="77777777" w:rsidR="000931D0" w:rsidRPr="005740C6" w:rsidRDefault="000931D0" w:rsidP="001D04AF">
            <w:pPr>
              <w:pStyle w:val="TableCell2-0"/>
              <w:ind w:right="57"/>
              <w:jc w:val="right"/>
              <w:rPr>
                <w:lang w:eastAsia="en-US"/>
              </w:rPr>
            </w:pPr>
            <w:r w:rsidRPr="005740C6">
              <w:rPr>
                <w:lang w:eastAsia="en-US"/>
              </w:rPr>
              <w:t>311</w:t>
            </w:r>
          </w:p>
        </w:tc>
        <w:tc>
          <w:tcPr>
            <w:tcW w:w="794" w:type="dxa"/>
            <w:tcBorders>
              <w:top w:val="single" w:sz="4" w:space="0" w:color="auto"/>
            </w:tcBorders>
            <w:noWrap/>
            <w:vAlign w:val="bottom"/>
          </w:tcPr>
          <w:p w14:paraId="3777AB49" w14:textId="77777777" w:rsidR="000931D0" w:rsidRPr="005740C6" w:rsidRDefault="000931D0" w:rsidP="001D04AF">
            <w:pPr>
              <w:pStyle w:val="TableCell2-0"/>
              <w:ind w:right="57"/>
              <w:jc w:val="right"/>
              <w:rPr>
                <w:lang w:eastAsia="en-US"/>
              </w:rPr>
            </w:pPr>
            <w:r>
              <w:rPr>
                <w:lang w:eastAsia="en-US"/>
              </w:rPr>
              <w:t>90%</w:t>
            </w:r>
          </w:p>
        </w:tc>
      </w:tr>
      <w:tr w:rsidR="000931D0" w14:paraId="184ED278" w14:textId="77777777" w:rsidTr="00415344">
        <w:tc>
          <w:tcPr>
            <w:tcW w:w="1701" w:type="dxa"/>
            <w:tcBorders>
              <w:bottom w:val="single" w:sz="4" w:space="0" w:color="auto"/>
            </w:tcBorders>
            <w:noWrap/>
            <w:vAlign w:val="bottom"/>
          </w:tcPr>
          <w:p w14:paraId="72856768" w14:textId="77777777" w:rsidR="000931D0" w:rsidRPr="005740C6" w:rsidRDefault="000931D0" w:rsidP="001D04AF">
            <w:pPr>
              <w:pStyle w:val="TableCell0-2"/>
              <w:rPr>
                <w:lang w:eastAsia="en-US"/>
              </w:rPr>
            </w:pPr>
            <w:r>
              <w:rPr>
                <w:lang w:eastAsia="en-US"/>
              </w:rPr>
              <w:t xml:space="preserve">PP with zero </w:t>
            </w:r>
            <w:r w:rsidRPr="0099608C">
              <w:rPr>
                <w:rStyle w:val="ChSmallCaps"/>
              </w:rPr>
              <w:t>prep</w:t>
            </w:r>
          </w:p>
        </w:tc>
        <w:tc>
          <w:tcPr>
            <w:tcW w:w="794" w:type="dxa"/>
            <w:tcBorders>
              <w:bottom w:val="single" w:sz="4" w:space="0" w:color="auto"/>
            </w:tcBorders>
            <w:noWrap/>
            <w:vAlign w:val="bottom"/>
          </w:tcPr>
          <w:p w14:paraId="02DCF35A" w14:textId="77777777" w:rsidR="000931D0" w:rsidRPr="005740C6" w:rsidRDefault="000931D0" w:rsidP="001D04AF">
            <w:pPr>
              <w:pStyle w:val="TableCell0-2"/>
              <w:ind w:right="57"/>
              <w:jc w:val="right"/>
              <w:rPr>
                <w:lang w:eastAsia="en-US"/>
              </w:rPr>
            </w:pPr>
            <w:r w:rsidRPr="005740C6">
              <w:rPr>
                <w:lang w:eastAsia="en-US"/>
              </w:rPr>
              <w:t>32</w:t>
            </w:r>
          </w:p>
        </w:tc>
        <w:tc>
          <w:tcPr>
            <w:tcW w:w="794" w:type="dxa"/>
            <w:tcBorders>
              <w:bottom w:val="single" w:sz="4" w:space="0" w:color="auto"/>
            </w:tcBorders>
            <w:noWrap/>
            <w:vAlign w:val="bottom"/>
          </w:tcPr>
          <w:p w14:paraId="71706CD4" w14:textId="77777777" w:rsidR="000931D0" w:rsidRPr="005740C6" w:rsidRDefault="000931D0" w:rsidP="001D04AF">
            <w:pPr>
              <w:pStyle w:val="TableCell0-2"/>
              <w:ind w:right="57"/>
              <w:jc w:val="right"/>
              <w:rPr>
                <w:lang w:eastAsia="en-US"/>
              </w:rPr>
            </w:pPr>
            <w:r>
              <w:rPr>
                <w:lang w:eastAsia="en-US"/>
              </w:rPr>
              <w:t>8%</w:t>
            </w:r>
          </w:p>
        </w:tc>
        <w:tc>
          <w:tcPr>
            <w:tcW w:w="794" w:type="dxa"/>
            <w:tcBorders>
              <w:bottom w:val="single" w:sz="4" w:space="0" w:color="auto"/>
            </w:tcBorders>
            <w:noWrap/>
            <w:vAlign w:val="bottom"/>
          </w:tcPr>
          <w:p w14:paraId="010BF682" w14:textId="77777777" w:rsidR="000931D0" w:rsidRPr="005740C6" w:rsidRDefault="000931D0" w:rsidP="001D04AF">
            <w:pPr>
              <w:pStyle w:val="TableCell0-2"/>
              <w:ind w:right="57"/>
              <w:jc w:val="right"/>
              <w:rPr>
                <w:lang w:eastAsia="en-US"/>
              </w:rPr>
            </w:pPr>
            <w:r>
              <w:rPr>
                <w:lang w:eastAsia="en-US"/>
              </w:rPr>
              <w:t>43</w:t>
            </w:r>
          </w:p>
        </w:tc>
        <w:tc>
          <w:tcPr>
            <w:tcW w:w="794" w:type="dxa"/>
            <w:tcBorders>
              <w:bottom w:val="single" w:sz="4" w:space="0" w:color="auto"/>
            </w:tcBorders>
            <w:noWrap/>
            <w:vAlign w:val="bottom"/>
          </w:tcPr>
          <w:p w14:paraId="42FC9C96" w14:textId="77777777" w:rsidR="000931D0" w:rsidRPr="005740C6" w:rsidRDefault="000931D0" w:rsidP="001D04AF">
            <w:pPr>
              <w:pStyle w:val="TableCell0-2"/>
              <w:ind w:right="57"/>
              <w:jc w:val="right"/>
              <w:rPr>
                <w:lang w:eastAsia="en-US"/>
              </w:rPr>
            </w:pPr>
            <w:r>
              <w:rPr>
                <w:lang w:eastAsia="en-US"/>
              </w:rPr>
              <w:t>12%</w:t>
            </w:r>
          </w:p>
        </w:tc>
        <w:tc>
          <w:tcPr>
            <w:tcW w:w="794" w:type="dxa"/>
            <w:tcBorders>
              <w:bottom w:val="single" w:sz="4" w:space="0" w:color="auto"/>
            </w:tcBorders>
            <w:noWrap/>
            <w:vAlign w:val="bottom"/>
          </w:tcPr>
          <w:p w14:paraId="70100BA5" w14:textId="77777777" w:rsidR="000931D0" w:rsidRPr="005740C6" w:rsidRDefault="000931D0" w:rsidP="001D04AF">
            <w:pPr>
              <w:pStyle w:val="TableCell0-2"/>
              <w:ind w:right="57"/>
              <w:jc w:val="right"/>
              <w:rPr>
                <w:lang w:eastAsia="en-US"/>
              </w:rPr>
            </w:pPr>
            <w:r w:rsidRPr="005740C6">
              <w:rPr>
                <w:lang w:eastAsia="en-US"/>
              </w:rPr>
              <w:t>34</w:t>
            </w:r>
          </w:p>
        </w:tc>
        <w:tc>
          <w:tcPr>
            <w:tcW w:w="794" w:type="dxa"/>
            <w:tcBorders>
              <w:bottom w:val="single" w:sz="4" w:space="0" w:color="auto"/>
            </w:tcBorders>
            <w:noWrap/>
            <w:vAlign w:val="bottom"/>
          </w:tcPr>
          <w:p w14:paraId="329BA67D" w14:textId="77777777" w:rsidR="000931D0" w:rsidRPr="005740C6" w:rsidRDefault="000931D0" w:rsidP="001D04AF">
            <w:pPr>
              <w:pStyle w:val="TableCell0-2"/>
              <w:ind w:right="57"/>
              <w:jc w:val="right"/>
              <w:rPr>
                <w:lang w:eastAsia="en-US"/>
              </w:rPr>
            </w:pPr>
            <w:r>
              <w:rPr>
                <w:lang w:eastAsia="en-US"/>
              </w:rPr>
              <w:t>10%</w:t>
            </w:r>
          </w:p>
        </w:tc>
      </w:tr>
      <w:tr w:rsidR="000931D0" w14:paraId="13E970BF" w14:textId="77777777" w:rsidTr="00415344">
        <w:tc>
          <w:tcPr>
            <w:tcW w:w="1701" w:type="dxa"/>
            <w:tcBorders>
              <w:top w:val="single" w:sz="4" w:space="0" w:color="auto"/>
              <w:bottom w:val="single" w:sz="4" w:space="0" w:color="auto"/>
            </w:tcBorders>
            <w:noWrap/>
            <w:vAlign w:val="bottom"/>
          </w:tcPr>
          <w:p w14:paraId="22ECFCE5" w14:textId="77777777" w:rsidR="000931D0" w:rsidRPr="005740C6" w:rsidRDefault="000931D0" w:rsidP="001D04AF">
            <w:pPr>
              <w:pStyle w:val="TableCell2-2"/>
              <w:rPr>
                <w:lang w:eastAsia="en-US"/>
              </w:rPr>
            </w:pPr>
            <w:r>
              <w:rPr>
                <w:lang w:eastAsia="en-US"/>
              </w:rPr>
              <w:t>Total</w:t>
            </w:r>
          </w:p>
        </w:tc>
        <w:tc>
          <w:tcPr>
            <w:tcW w:w="794" w:type="dxa"/>
            <w:tcBorders>
              <w:top w:val="single" w:sz="4" w:space="0" w:color="auto"/>
              <w:bottom w:val="single" w:sz="4" w:space="0" w:color="auto"/>
            </w:tcBorders>
            <w:noWrap/>
            <w:vAlign w:val="bottom"/>
          </w:tcPr>
          <w:p w14:paraId="78AE929D" w14:textId="77777777" w:rsidR="000931D0" w:rsidRPr="005740C6" w:rsidRDefault="000931D0" w:rsidP="001D04AF">
            <w:pPr>
              <w:pStyle w:val="TableCell2-2"/>
              <w:ind w:right="57"/>
              <w:jc w:val="right"/>
              <w:rPr>
                <w:lang w:eastAsia="en-US"/>
              </w:rPr>
            </w:pPr>
            <w:r w:rsidRPr="005740C6">
              <w:rPr>
                <w:lang w:eastAsia="en-US"/>
              </w:rPr>
              <w:t>416</w:t>
            </w:r>
          </w:p>
        </w:tc>
        <w:tc>
          <w:tcPr>
            <w:tcW w:w="794" w:type="dxa"/>
            <w:tcBorders>
              <w:top w:val="single" w:sz="4" w:space="0" w:color="auto"/>
              <w:bottom w:val="single" w:sz="4" w:space="0" w:color="auto"/>
            </w:tcBorders>
            <w:noWrap/>
            <w:vAlign w:val="bottom"/>
          </w:tcPr>
          <w:p w14:paraId="5C3B7E6E" w14:textId="77777777" w:rsidR="000931D0" w:rsidRPr="005740C6" w:rsidRDefault="00A87B76" w:rsidP="001D04AF">
            <w:pPr>
              <w:pStyle w:val="TableCell2-2"/>
              <w:ind w:right="57"/>
              <w:jc w:val="right"/>
              <w:rPr>
                <w:lang w:eastAsia="en-US"/>
              </w:rPr>
            </w:pPr>
            <w:r>
              <w:rPr>
                <w:lang w:eastAsia="en-US"/>
              </w:rPr>
              <w:t>100%</w:t>
            </w:r>
          </w:p>
        </w:tc>
        <w:tc>
          <w:tcPr>
            <w:tcW w:w="794" w:type="dxa"/>
            <w:tcBorders>
              <w:top w:val="single" w:sz="4" w:space="0" w:color="auto"/>
              <w:bottom w:val="single" w:sz="4" w:space="0" w:color="auto"/>
            </w:tcBorders>
            <w:noWrap/>
            <w:vAlign w:val="bottom"/>
          </w:tcPr>
          <w:p w14:paraId="716E234A" w14:textId="77777777" w:rsidR="000931D0" w:rsidRPr="005740C6" w:rsidRDefault="000931D0" w:rsidP="001D04AF">
            <w:pPr>
              <w:pStyle w:val="TableCell2-2"/>
              <w:ind w:right="57"/>
              <w:jc w:val="right"/>
              <w:rPr>
                <w:lang w:eastAsia="en-US"/>
              </w:rPr>
            </w:pPr>
            <w:r w:rsidRPr="005740C6">
              <w:rPr>
                <w:lang w:eastAsia="en-US"/>
              </w:rPr>
              <w:t>3</w:t>
            </w:r>
            <w:r>
              <w:rPr>
                <w:lang w:eastAsia="en-US"/>
              </w:rPr>
              <w:t>45</w:t>
            </w:r>
          </w:p>
        </w:tc>
        <w:tc>
          <w:tcPr>
            <w:tcW w:w="794" w:type="dxa"/>
            <w:tcBorders>
              <w:top w:val="single" w:sz="4" w:space="0" w:color="auto"/>
              <w:bottom w:val="single" w:sz="4" w:space="0" w:color="auto"/>
            </w:tcBorders>
            <w:noWrap/>
            <w:vAlign w:val="bottom"/>
          </w:tcPr>
          <w:p w14:paraId="294CCC37" w14:textId="77777777" w:rsidR="000931D0" w:rsidRPr="005740C6" w:rsidRDefault="00A87B76" w:rsidP="001D04AF">
            <w:pPr>
              <w:pStyle w:val="TableCell2-2"/>
              <w:ind w:right="57"/>
              <w:jc w:val="right"/>
              <w:rPr>
                <w:lang w:eastAsia="en-US"/>
              </w:rPr>
            </w:pPr>
            <w:r>
              <w:rPr>
                <w:lang w:eastAsia="en-US"/>
              </w:rPr>
              <w:t>100%</w:t>
            </w:r>
          </w:p>
        </w:tc>
        <w:tc>
          <w:tcPr>
            <w:tcW w:w="794" w:type="dxa"/>
            <w:tcBorders>
              <w:top w:val="single" w:sz="4" w:space="0" w:color="auto"/>
              <w:bottom w:val="single" w:sz="4" w:space="0" w:color="auto"/>
            </w:tcBorders>
            <w:noWrap/>
            <w:vAlign w:val="bottom"/>
          </w:tcPr>
          <w:p w14:paraId="0243170D" w14:textId="77777777" w:rsidR="000931D0" w:rsidRPr="005740C6" w:rsidRDefault="000931D0" w:rsidP="001D04AF">
            <w:pPr>
              <w:pStyle w:val="TableCell2-2"/>
              <w:ind w:right="57"/>
              <w:jc w:val="right"/>
              <w:rPr>
                <w:lang w:eastAsia="en-US"/>
              </w:rPr>
            </w:pPr>
            <w:r w:rsidRPr="005740C6">
              <w:rPr>
                <w:lang w:eastAsia="en-US"/>
              </w:rPr>
              <w:t>345</w:t>
            </w:r>
          </w:p>
        </w:tc>
        <w:tc>
          <w:tcPr>
            <w:tcW w:w="794" w:type="dxa"/>
            <w:tcBorders>
              <w:top w:val="single" w:sz="4" w:space="0" w:color="auto"/>
              <w:bottom w:val="single" w:sz="4" w:space="0" w:color="auto"/>
            </w:tcBorders>
            <w:noWrap/>
            <w:vAlign w:val="bottom"/>
          </w:tcPr>
          <w:p w14:paraId="62D8029F" w14:textId="77777777" w:rsidR="000931D0" w:rsidRPr="005740C6" w:rsidRDefault="00A87B76" w:rsidP="001D04AF">
            <w:pPr>
              <w:pStyle w:val="TableCell2-2"/>
              <w:ind w:right="57"/>
              <w:jc w:val="right"/>
              <w:rPr>
                <w:lang w:eastAsia="en-US"/>
              </w:rPr>
            </w:pPr>
            <w:r>
              <w:rPr>
                <w:lang w:eastAsia="en-US"/>
              </w:rPr>
              <w:t>100%</w:t>
            </w:r>
          </w:p>
        </w:tc>
      </w:tr>
    </w:tbl>
    <w:p w14:paraId="0BAE5619" w14:textId="1277F124" w:rsidR="005F0E6B" w:rsidRDefault="000931D0" w:rsidP="00D145E8">
      <w:pPr>
        <w:pStyle w:val="Body0005after05before"/>
      </w:pPr>
      <w:r>
        <w:t xml:space="preserve">The distribution of the adnominally </w:t>
      </w:r>
      <w:r w:rsidRPr="00674BB1">
        <w:t>used locatives</w:t>
      </w:r>
      <w:r>
        <w:t xml:space="preserve"> is presented in </w:t>
      </w:r>
      <w:r>
        <w:fldChar w:fldCharType="begin"/>
      </w:r>
      <w:r>
        <w:instrText xml:space="preserve"> REF _Ref317070623 \h </w:instrText>
      </w:r>
      <w:r>
        <w:fldChar w:fldCharType="separate"/>
      </w:r>
      <w:r w:rsidR="00154D81" w:rsidRPr="007A0BC8">
        <w:t xml:space="preserve">Table </w:t>
      </w:r>
      <w:r w:rsidR="00154D81">
        <w:rPr>
          <w:noProof/>
          <w:cs/>
        </w:rPr>
        <w:t>‎</w:t>
      </w:r>
      <w:r w:rsidR="00154D81">
        <w:rPr>
          <w:noProof/>
        </w:rPr>
        <w:t>7</w:t>
      </w:r>
      <w:r w:rsidR="00154D81">
        <w:t>.</w:t>
      </w:r>
      <w:r w:rsidR="00154D81">
        <w:rPr>
          <w:noProof/>
        </w:rPr>
        <w:t>9</w:t>
      </w:r>
      <w:r>
        <w:fldChar w:fldCharType="end"/>
      </w:r>
      <w:r>
        <w:t xml:space="preserve">. In their adnominal uses, </w:t>
      </w:r>
      <w:r w:rsidR="00FF3783">
        <w:t>as mentioned in §</w:t>
      </w:r>
      <w:r w:rsidR="00FF3783">
        <w:fldChar w:fldCharType="begin"/>
      </w:r>
      <w:r w:rsidR="00FF3783">
        <w:instrText xml:space="preserve"> REF _Ref350501726 \w \h </w:instrText>
      </w:r>
      <w:r w:rsidR="00FF3783">
        <w:fldChar w:fldCharType="separate"/>
      </w:r>
      <w:r w:rsidR="00154D81">
        <w:rPr>
          <w:cs/>
        </w:rPr>
        <w:t>‎</w:t>
      </w:r>
      <w:r w:rsidR="00154D81">
        <w:t>5.7.2</w:t>
      </w:r>
      <w:r w:rsidR="00FF3783">
        <w:fldChar w:fldCharType="end"/>
      </w:r>
      <w:r w:rsidR="00FF3783">
        <w:t xml:space="preserve">, </w:t>
      </w:r>
      <w:r>
        <w:t>the locatives most commonly co-occur with noun phrases that occur in prepositional phrases</w:t>
      </w:r>
      <w:r w:rsidRPr="001D3339">
        <w:t xml:space="preserve"> </w:t>
      </w:r>
      <w:r w:rsidR="00BC772C">
        <w:t xml:space="preserve">(225/260 tokens – </w:t>
      </w:r>
      <w:r w:rsidR="00017FB3">
        <w:t>87</w:t>
      </w:r>
      <w:r>
        <w:t>%). Like the pronominally used locatives, the vast majority of adnominally used locatives occur in prepositional phrases with an overt preposition: 46</w:t>
      </w:r>
      <w:r w:rsidR="00017FB3">
        <w:t>/78</w:t>
      </w:r>
      <w:r>
        <w:t xml:space="preserve"> </w:t>
      </w:r>
      <w:r w:rsidRPr="001C41AD">
        <w:rPr>
          <w:rStyle w:val="ChItalBold"/>
        </w:rPr>
        <w:t>sini</w:t>
      </w:r>
      <w:r>
        <w:t xml:space="preserve"> </w:t>
      </w:r>
      <w:r w:rsidR="00B7093A">
        <w:t>‘</w:t>
      </w:r>
      <w:r w:rsidRPr="0099608C">
        <w:rPr>
          <w:rStyle w:val="ChSmallCaps"/>
        </w:rPr>
        <w:t>l.prox</w:t>
      </w:r>
      <w:r w:rsidR="00B7093A">
        <w:t>’</w:t>
      </w:r>
      <w:r>
        <w:t xml:space="preserve"> (59%), 55</w:t>
      </w:r>
      <w:r w:rsidR="00017FB3">
        <w:t>/66</w:t>
      </w:r>
      <w:r>
        <w:t xml:space="preserve"> </w:t>
      </w:r>
      <w:r w:rsidRPr="001C41AD">
        <w:rPr>
          <w:rStyle w:val="ChItalBold"/>
        </w:rPr>
        <w:t>situ</w:t>
      </w:r>
      <w:r>
        <w:t xml:space="preserve"> </w:t>
      </w:r>
      <w:r w:rsidR="00B7093A">
        <w:t>‘</w:t>
      </w:r>
      <w:r w:rsidRPr="0099608C">
        <w:rPr>
          <w:rStyle w:val="ChSmallCaps"/>
        </w:rPr>
        <w:t>l.med</w:t>
      </w:r>
      <w:r w:rsidR="00B7093A">
        <w:t>’</w:t>
      </w:r>
      <w:r>
        <w:t xml:space="preserve"> (84%), and 86</w:t>
      </w:r>
      <w:r w:rsidR="00017FB3">
        <w:t>/116</w:t>
      </w:r>
      <w:r>
        <w:t xml:space="preserve"> </w:t>
      </w:r>
      <w:r w:rsidRPr="001C41AD">
        <w:rPr>
          <w:rStyle w:val="ChItalBold"/>
        </w:rPr>
        <w:t>sana</w:t>
      </w:r>
      <w:r>
        <w:t xml:space="preserve"> </w:t>
      </w:r>
      <w:r w:rsidR="00B7093A">
        <w:t>‘</w:t>
      </w:r>
      <w:r w:rsidRPr="0099608C">
        <w:rPr>
          <w:rStyle w:val="ChSmallCaps"/>
        </w:rPr>
        <w:t>l.dist</w:t>
      </w:r>
      <w:r w:rsidR="00B7093A">
        <w:t>’</w:t>
      </w:r>
      <w:r>
        <w:t xml:space="preserve"> (74%)</w:t>
      </w:r>
      <w:r w:rsidRPr="000042DE">
        <w:t xml:space="preserve"> </w:t>
      </w:r>
      <w:r>
        <w:t>tokens. Far fewer locative tokens occur in prepositional phrases with zero preposition: 16</w:t>
      </w:r>
      <w:r w:rsidR="00017FB3">
        <w:t>/78</w:t>
      </w:r>
      <w:r>
        <w:t xml:space="preserve"> </w:t>
      </w:r>
      <w:r w:rsidRPr="001C41AD">
        <w:rPr>
          <w:rStyle w:val="ChItalBold"/>
        </w:rPr>
        <w:t>sini</w:t>
      </w:r>
      <w:r>
        <w:t xml:space="preserve"> </w:t>
      </w:r>
      <w:r w:rsidR="00B7093A">
        <w:t>‘</w:t>
      </w:r>
      <w:r w:rsidRPr="0099608C">
        <w:rPr>
          <w:rStyle w:val="ChSmallCaps"/>
        </w:rPr>
        <w:t>l.prox</w:t>
      </w:r>
      <w:r w:rsidR="00B7093A">
        <w:t>’</w:t>
      </w:r>
      <w:r>
        <w:t xml:space="preserve"> (21%), 6</w:t>
      </w:r>
      <w:r w:rsidR="00017FB3">
        <w:t>/66</w:t>
      </w:r>
      <w:r>
        <w:t xml:space="preserve"> </w:t>
      </w:r>
      <w:r w:rsidRPr="001C41AD">
        <w:rPr>
          <w:rStyle w:val="ChItalBold"/>
        </w:rPr>
        <w:t>situ</w:t>
      </w:r>
      <w:r>
        <w:t xml:space="preserve"> </w:t>
      </w:r>
      <w:r w:rsidR="00B7093A">
        <w:t>‘</w:t>
      </w:r>
      <w:r w:rsidRPr="0099608C">
        <w:rPr>
          <w:rStyle w:val="ChSmallCaps"/>
        </w:rPr>
        <w:t>l.med</w:t>
      </w:r>
      <w:r w:rsidR="00B7093A">
        <w:t>’</w:t>
      </w:r>
      <w:r>
        <w:t xml:space="preserve"> (9%), and 16</w:t>
      </w:r>
      <w:r w:rsidR="00017FB3">
        <w:t>/116</w:t>
      </w:r>
      <w:r>
        <w:t xml:space="preserve"> </w:t>
      </w:r>
      <w:r w:rsidRPr="001C41AD">
        <w:rPr>
          <w:rStyle w:val="ChItalBold"/>
        </w:rPr>
        <w:t>sana</w:t>
      </w:r>
      <w:r>
        <w:t xml:space="preserve"> </w:t>
      </w:r>
      <w:r w:rsidR="00B7093A">
        <w:t>‘</w:t>
      </w:r>
      <w:r w:rsidRPr="0099608C">
        <w:rPr>
          <w:rStyle w:val="ChSmallCaps"/>
        </w:rPr>
        <w:t>l.dist</w:t>
      </w:r>
      <w:r w:rsidR="00B7093A">
        <w:t>’</w:t>
      </w:r>
      <w:r>
        <w:t xml:space="preserve"> (14%)</w:t>
      </w:r>
      <w:r w:rsidRPr="000042DE">
        <w:t xml:space="preserve"> </w:t>
      </w:r>
      <w:r>
        <w:t xml:space="preserve">tokens. The number of locative tokens occurring in </w:t>
      </w:r>
      <w:r>
        <w:rPr>
          <w:lang w:eastAsia="en-US"/>
        </w:rPr>
        <w:t xml:space="preserve">unembedded </w:t>
      </w:r>
      <w:r>
        <w:t>noun phrases is equally low or still lower: 16</w:t>
      </w:r>
      <w:r w:rsidR="00017FB3">
        <w:t>/78</w:t>
      </w:r>
      <w:r>
        <w:t xml:space="preserve"> </w:t>
      </w:r>
      <w:r w:rsidRPr="001C41AD">
        <w:rPr>
          <w:rStyle w:val="ChItalBold"/>
        </w:rPr>
        <w:t>sini</w:t>
      </w:r>
      <w:r>
        <w:t xml:space="preserve"> </w:t>
      </w:r>
      <w:r w:rsidR="00B7093A">
        <w:t>‘</w:t>
      </w:r>
      <w:r w:rsidRPr="0099608C">
        <w:rPr>
          <w:rStyle w:val="ChSmallCaps"/>
        </w:rPr>
        <w:t>l.prox</w:t>
      </w:r>
      <w:r w:rsidR="00B7093A">
        <w:t>’</w:t>
      </w:r>
      <w:r>
        <w:t xml:space="preserve"> (21%), 5</w:t>
      </w:r>
      <w:r w:rsidR="00017FB3">
        <w:t>/66</w:t>
      </w:r>
      <w:r>
        <w:t xml:space="preserve"> </w:t>
      </w:r>
      <w:r w:rsidRPr="001C41AD">
        <w:rPr>
          <w:rStyle w:val="ChItalBold"/>
        </w:rPr>
        <w:t>situ</w:t>
      </w:r>
      <w:r>
        <w:t xml:space="preserve"> </w:t>
      </w:r>
      <w:r w:rsidR="00B7093A">
        <w:t>‘</w:t>
      </w:r>
      <w:r w:rsidRPr="0099608C">
        <w:rPr>
          <w:rStyle w:val="ChSmallCaps"/>
        </w:rPr>
        <w:t>l.med</w:t>
      </w:r>
      <w:r w:rsidR="00B7093A">
        <w:t>’</w:t>
      </w:r>
      <w:r>
        <w:t xml:space="preserve"> (7%), and 14</w:t>
      </w:r>
      <w:r w:rsidR="00017FB3">
        <w:t>/116</w:t>
      </w:r>
      <w:r>
        <w:t xml:space="preserve"> </w:t>
      </w:r>
      <w:r w:rsidRPr="001C41AD">
        <w:rPr>
          <w:rStyle w:val="ChItalBold"/>
        </w:rPr>
        <w:t>sana</w:t>
      </w:r>
      <w:r>
        <w:t xml:space="preserve"> </w:t>
      </w:r>
      <w:r w:rsidR="00B7093A">
        <w:t>‘</w:t>
      </w:r>
      <w:r w:rsidRPr="0099608C">
        <w:rPr>
          <w:rStyle w:val="ChSmallCaps"/>
        </w:rPr>
        <w:t>l.dist</w:t>
      </w:r>
      <w:r w:rsidR="00B7093A">
        <w:t>’</w:t>
      </w:r>
      <w:r>
        <w:t xml:space="preserve"> (12%) tokens.</w:t>
      </w:r>
    </w:p>
    <w:p w14:paraId="287A85BF" w14:textId="77777777" w:rsidR="000931D0" w:rsidRPr="007A0BC8" w:rsidRDefault="000931D0" w:rsidP="000931D0">
      <w:pPr>
        <w:pStyle w:val="Caption"/>
      </w:pPr>
      <w:bookmarkStart w:id="3453" w:name="_Ref317070623"/>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9</w:t>
        </w:r>
      </w:fldSimple>
      <w:bookmarkEnd w:id="3453"/>
      <w:r w:rsidRPr="007A0BC8">
        <w:t>:</w:t>
      </w:r>
      <w:r w:rsidRPr="007A0BC8">
        <w:tab/>
      </w:r>
      <w:r>
        <w:rPr>
          <w:lang w:eastAsia="en-US"/>
        </w:rPr>
        <w:t>Adnominal</w:t>
      </w:r>
      <w:r>
        <w:t xml:space="preserve">ly used locatives in prepositional phrases and </w:t>
      </w:r>
      <w:r>
        <w:rPr>
          <w:lang w:eastAsia="en-US"/>
        </w:rPr>
        <w:t>unembedded</w:t>
      </w:r>
      <w:r>
        <w:t xml:space="preserve"> noun phrases</w:t>
      </w:r>
    </w:p>
    <w:tbl>
      <w:tblPr>
        <w:tblW w:w="6465" w:type="dxa"/>
        <w:tblInd w:w="170" w:type="dxa"/>
        <w:tblBorders>
          <w:bottom w:val="single" w:sz="4" w:space="0" w:color="auto"/>
        </w:tblBorders>
        <w:tblLayout w:type="fixed"/>
        <w:tblLook w:val="0000" w:firstRow="0" w:lastRow="0" w:firstColumn="0" w:lastColumn="0" w:noHBand="0" w:noVBand="0"/>
      </w:tblPr>
      <w:tblGrid>
        <w:gridCol w:w="1701"/>
        <w:gridCol w:w="794"/>
        <w:gridCol w:w="794"/>
        <w:gridCol w:w="794"/>
        <w:gridCol w:w="794"/>
        <w:gridCol w:w="794"/>
        <w:gridCol w:w="794"/>
      </w:tblGrid>
      <w:tr w:rsidR="000931D0" w14:paraId="43378D98" w14:textId="77777777" w:rsidTr="00415344">
        <w:tc>
          <w:tcPr>
            <w:tcW w:w="1701" w:type="dxa"/>
            <w:tcBorders>
              <w:top w:val="single" w:sz="4" w:space="0" w:color="auto"/>
              <w:bottom w:val="single" w:sz="4" w:space="0" w:color="auto"/>
            </w:tcBorders>
            <w:noWrap/>
            <w:vAlign w:val="bottom"/>
          </w:tcPr>
          <w:p w14:paraId="7F69C6ED" w14:textId="77777777" w:rsidR="000931D0" w:rsidRPr="005740C6" w:rsidRDefault="000931D0" w:rsidP="001D04AF">
            <w:pPr>
              <w:pStyle w:val="TableHd"/>
            </w:pPr>
          </w:p>
        </w:tc>
        <w:tc>
          <w:tcPr>
            <w:tcW w:w="1588" w:type="dxa"/>
            <w:gridSpan w:val="2"/>
            <w:tcBorders>
              <w:top w:val="single" w:sz="4" w:space="0" w:color="auto"/>
              <w:bottom w:val="single" w:sz="4" w:space="0" w:color="auto"/>
            </w:tcBorders>
            <w:noWrap/>
            <w:vAlign w:val="bottom"/>
          </w:tcPr>
          <w:p w14:paraId="18016A6F" w14:textId="24D650C7" w:rsidR="000931D0" w:rsidRPr="007B25C4" w:rsidRDefault="000931D0" w:rsidP="001D04AF">
            <w:pPr>
              <w:pStyle w:val="TableHd"/>
            </w:pPr>
            <w:r w:rsidRPr="00AB754D">
              <w:rPr>
                <w:rStyle w:val="ChItalBold"/>
              </w:rPr>
              <w:t>sini</w:t>
            </w:r>
            <w:r>
              <w:t xml:space="preserve"> </w:t>
            </w:r>
            <w:r w:rsidR="00B7093A">
              <w:t>‘</w:t>
            </w:r>
            <w:r w:rsidRPr="0099608C">
              <w:rPr>
                <w:rStyle w:val="ChSmallCaps"/>
              </w:rPr>
              <w:t>l.prox</w:t>
            </w:r>
            <w:r w:rsidR="00B7093A">
              <w:t>’</w:t>
            </w:r>
          </w:p>
        </w:tc>
        <w:tc>
          <w:tcPr>
            <w:tcW w:w="1588" w:type="dxa"/>
            <w:gridSpan w:val="2"/>
            <w:tcBorders>
              <w:top w:val="single" w:sz="4" w:space="0" w:color="auto"/>
              <w:bottom w:val="single" w:sz="4" w:space="0" w:color="auto"/>
            </w:tcBorders>
            <w:noWrap/>
            <w:vAlign w:val="bottom"/>
          </w:tcPr>
          <w:p w14:paraId="095CF361" w14:textId="74088117" w:rsidR="000931D0" w:rsidRPr="007B25C4" w:rsidRDefault="000931D0" w:rsidP="001D04AF">
            <w:pPr>
              <w:pStyle w:val="TableHd"/>
            </w:pPr>
            <w:r w:rsidRPr="00AB754D">
              <w:rPr>
                <w:rStyle w:val="ChItalBold"/>
              </w:rPr>
              <w:t>situ</w:t>
            </w:r>
            <w:r>
              <w:t xml:space="preserve"> </w:t>
            </w:r>
            <w:r w:rsidR="00B7093A">
              <w:t>‘</w:t>
            </w:r>
            <w:r w:rsidRPr="0099608C">
              <w:rPr>
                <w:rStyle w:val="ChSmallCaps"/>
              </w:rPr>
              <w:t>l.med</w:t>
            </w:r>
            <w:r w:rsidR="00B7093A">
              <w:t>’</w:t>
            </w:r>
          </w:p>
        </w:tc>
        <w:tc>
          <w:tcPr>
            <w:tcW w:w="1588" w:type="dxa"/>
            <w:gridSpan w:val="2"/>
            <w:tcBorders>
              <w:top w:val="single" w:sz="4" w:space="0" w:color="auto"/>
              <w:bottom w:val="single" w:sz="4" w:space="0" w:color="auto"/>
            </w:tcBorders>
            <w:noWrap/>
            <w:vAlign w:val="bottom"/>
          </w:tcPr>
          <w:p w14:paraId="4DF1758D" w14:textId="011A5C53" w:rsidR="000931D0" w:rsidRPr="007B25C4" w:rsidRDefault="000931D0" w:rsidP="001D04AF">
            <w:pPr>
              <w:pStyle w:val="TableHd"/>
            </w:pPr>
            <w:r w:rsidRPr="00AB754D">
              <w:rPr>
                <w:rStyle w:val="ChItalBold"/>
              </w:rPr>
              <w:t>sana</w:t>
            </w:r>
            <w:r>
              <w:t xml:space="preserve"> </w:t>
            </w:r>
            <w:r w:rsidR="00B7093A">
              <w:t>‘</w:t>
            </w:r>
            <w:r w:rsidRPr="0099608C">
              <w:rPr>
                <w:rStyle w:val="ChSmallCaps"/>
              </w:rPr>
              <w:t>l.dist</w:t>
            </w:r>
          </w:p>
        </w:tc>
      </w:tr>
      <w:tr w:rsidR="000931D0" w14:paraId="5B17572D" w14:textId="77777777" w:rsidTr="00415344">
        <w:tc>
          <w:tcPr>
            <w:tcW w:w="1701" w:type="dxa"/>
            <w:tcBorders>
              <w:top w:val="single" w:sz="4" w:space="0" w:color="auto"/>
            </w:tcBorders>
            <w:noWrap/>
            <w:vAlign w:val="bottom"/>
          </w:tcPr>
          <w:p w14:paraId="453FE539" w14:textId="77777777" w:rsidR="000931D0" w:rsidRPr="005740C6" w:rsidRDefault="000931D0" w:rsidP="001D04AF">
            <w:pPr>
              <w:pStyle w:val="TableCell2-0"/>
              <w:rPr>
                <w:lang w:eastAsia="en-US"/>
              </w:rPr>
            </w:pPr>
            <w:r>
              <w:rPr>
                <w:lang w:eastAsia="en-US"/>
              </w:rPr>
              <w:t xml:space="preserve">PP with </w:t>
            </w:r>
            <w:r w:rsidRPr="0099608C">
              <w:rPr>
                <w:rStyle w:val="ChSmallCaps"/>
              </w:rPr>
              <w:t>prep</w:t>
            </w:r>
          </w:p>
        </w:tc>
        <w:tc>
          <w:tcPr>
            <w:tcW w:w="794" w:type="dxa"/>
            <w:tcBorders>
              <w:top w:val="single" w:sz="4" w:space="0" w:color="auto"/>
            </w:tcBorders>
            <w:noWrap/>
            <w:vAlign w:val="bottom"/>
          </w:tcPr>
          <w:p w14:paraId="3F498FDA" w14:textId="77777777" w:rsidR="000931D0" w:rsidRPr="00463B30" w:rsidRDefault="000931D0" w:rsidP="001D04AF">
            <w:pPr>
              <w:pStyle w:val="TableCell2-0"/>
              <w:ind w:right="57"/>
              <w:jc w:val="right"/>
              <w:rPr>
                <w:lang w:eastAsia="en-US"/>
              </w:rPr>
            </w:pPr>
            <w:r w:rsidRPr="00463B30">
              <w:rPr>
                <w:lang w:eastAsia="en-US"/>
              </w:rPr>
              <w:t>46</w:t>
            </w:r>
          </w:p>
        </w:tc>
        <w:tc>
          <w:tcPr>
            <w:tcW w:w="794" w:type="dxa"/>
            <w:tcBorders>
              <w:top w:val="single" w:sz="4" w:space="0" w:color="auto"/>
            </w:tcBorders>
            <w:noWrap/>
            <w:vAlign w:val="bottom"/>
          </w:tcPr>
          <w:p w14:paraId="0420775D" w14:textId="77777777" w:rsidR="000931D0" w:rsidRPr="00463B30" w:rsidRDefault="000931D0" w:rsidP="001D04AF">
            <w:pPr>
              <w:pStyle w:val="TableCell2-0"/>
              <w:ind w:right="57"/>
              <w:jc w:val="right"/>
              <w:rPr>
                <w:lang w:eastAsia="en-US"/>
              </w:rPr>
            </w:pPr>
            <w:r>
              <w:rPr>
                <w:lang w:eastAsia="en-US"/>
              </w:rPr>
              <w:t>59</w:t>
            </w:r>
            <w:r w:rsidRPr="00463B30">
              <w:rPr>
                <w:lang w:eastAsia="en-US"/>
              </w:rPr>
              <w:t>%</w:t>
            </w:r>
          </w:p>
        </w:tc>
        <w:tc>
          <w:tcPr>
            <w:tcW w:w="794" w:type="dxa"/>
            <w:tcBorders>
              <w:top w:val="single" w:sz="4" w:space="0" w:color="auto"/>
            </w:tcBorders>
            <w:noWrap/>
            <w:vAlign w:val="bottom"/>
          </w:tcPr>
          <w:p w14:paraId="6C8FE41A" w14:textId="77777777" w:rsidR="000931D0" w:rsidRPr="00463B30" w:rsidRDefault="000931D0" w:rsidP="001D04AF">
            <w:pPr>
              <w:pStyle w:val="TableCell2-0"/>
              <w:ind w:right="57"/>
              <w:jc w:val="right"/>
              <w:rPr>
                <w:lang w:eastAsia="en-US"/>
              </w:rPr>
            </w:pPr>
            <w:r>
              <w:rPr>
                <w:lang w:eastAsia="en-US"/>
              </w:rPr>
              <w:t>55</w:t>
            </w:r>
          </w:p>
        </w:tc>
        <w:tc>
          <w:tcPr>
            <w:tcW w:w="794" w:type="dxa"/>
            <w:tcBorders>
              <w:top w:val="single" w:sz="4" w:space="0" w:color="auto"/>
            </w:tcBorders>
            <w:noWrap/>
            <w:vAlign w:val="bottom"/>
          </w:tcPr>
          <w:p w14:paraId="672EB7EC" w14:textId="77777777" w:rsidR="000931D0" w:rsidRPr="00463B30" w:rsidRDefault="000931D0" w:rsidP="001D04AF">
            <w:pPr>
              <w:pStyle w:val="TableCell2-0"/>
              <w:ind w:right="57"/>
              <w:jc w:val="right"/>
              <w:rPr>
                <w:lang w:eastAsia="en-US"/>
              </w:rPr>
            </w:pPr>
            <w:r>
              <w:rPr>
                <w:lang w:eastAsia="en-US"/>
              </w:rPr>
              <w:t>84</w:t>
            </w:r>
            <w:r w:rsidRPr="00463B30">
              <w:rPr>
                <w:lang w:eastAsia="en-US"/>
              </w:rPr>
              <w:t>%</w:t>
            </w:r>
          </w:p>
        </w:tc>
        <w:tc>
          <w:tcPr>
            <w:tcW w:w="794" w:type="dxa"/>
            <w:tcBorders>
              <w:top w:val="single" w:sz="4" w:space="0" w:color="auto"/>
            </w:tcBorders>
            <w:noWrap/>
            <w:vAlign w:val="bottom"/>
          </w:tcPr>
          <w:p w14:paraId="0652C9F4" w14:textId="77777777" w:rsidR="000931D0" w:rsidRPr="00463B30" w:rsidRDefault="000931D0" w:rsidP="001D04AF">
            <w:pPr>
              <w:pStyle w:val="TableCell2-0"/>
              <w:ind w:right="57"/>
              <w:jc w:val="right"/>
              <w:rPr>
                <w:lang w:eastAsia="en-US"/>
              </w:rPr>
            </w:pPr>
            <w:r>
              <w:rPr>
                <w:lang w:eastAsia="en-US"/>
              </w:rPr>
              <w:t>86</w:t>
            </w:r>
          </w:p>
        </w:tc>
        <w:tc>
          <w:tcPr>
            <w:tcW w:w="794" w:type="dxa"/>
            <w:tcBorders>
              <w:top w:val="single" w:sz="4" w:space="0" w:color="auto"/>
            </w:tcBorders>
            <w:noWrap/>
            <w:vAlign w:val="bottom"/>
          </w:tcPr>
          <w:p w14:paraId="311A5ABA" w14:textId="77777777" w:rsidR="000931D0" w:rsidRPr="00463B30" w:rsidRDefault="000931D0" w:rsidP="001D04AF">
            <w:pPr>
              <w:pStyle w:val="TableCell2-0"/>
              <w:ind w:right="57"/>
              <w:jc w:val="right"/>
              <w:rPr>
                <w:lang w:eastAsia="en-US"/>
              </w:rPr>
            </w:pPr>
            <w:r>
              <w:rPr>
                <w:lang w:eastAsia="en-US"/>
              </w:rPr>
              <w:t>74</w:t>
            </w:r>
            <w:r w:rsidRPr="00463B30">
              <w:rPr>
                <w:lang w:eastAsia="en-US"/>
              </w:rPr>
              <w:t>%</w:t>
            </w:r>
          </w:p>
        </w:tc>
      </w:tr>
      <w:tr w:rsidR="000931D0" w14:paraId="56EC8C0B" w14:textId="77777777" w:rsidTr="00415344">
        <w:tc>
          <w:tcPr>
            <w:tcW w:w="1701" w:type="dxa"/>
            <w:noWrap/>
            <w:vAlign w:val="bottom"/>
          </w:tcPr>
          <w:p w14:paraId="29784FBC" w14:textId="77777777" w:rsidR="000931D0" w:rsidRPr="005740C6" w:rsidRDefault="000931D0" w:rsidP="001D04AF">
            <w:pPr>
              <w:pStyle w:val="O0Nwnext"/>
              <w:keepLines w:val="0"/>
              <w:rPr>
                <w:lang w:eastAsia="en-US"/>
              </w:rPr>
            </w:pPr>
            <w:r>
              <w:rPr>
                <w:lang w:eastAsia="en-US"/>
              </w:rPr>
              <w:t xml:space="preserve">PP with zero </w:t>
            </w:r>
            <w:r w:rsidRPr="0099608C">
              <w:rPr>
                <w:rStyle w:val="ChSmallCaps"/>
              </w:rPr>
              <w:t>prep</w:t>
            </w:r>
          </w:p>
        </w:tc>
        <w:tc>
          <w:tcPr>
            <w:tcW w:w="794" w:type="dxa"/>
            <w:noWrap/>
            <w:vAlign w:val="bottom"/>
          </w:tcPr>
          <w:p w14:paraId="0797B8D7" w14:textId="77777777" w:rsidR="000931D0" w:rsidRPr="00463B30" w:rsidRDefault="000931D0" w:rsidP="001D04AF">
            <w:pPr>
              <w:pStyle w:val="O0Nwnext"/>
              <w:keepLines w:val="0"/>
              <w:ind w:right="57"/>
              <w:jc w:val="right"/>
              <w:rPr>
                <w:lang w:eastAsia="en-US"/>
              </w:rPr>
            </w:pPr>
            <w:r>
              <w:rPr>
                <w:lang w:eastAsia="en-US"/>
              </w:rPr>
              <w:t>16</w:t>
            </w:r>
          </w:p>
        </w:tc>
        <w:tc>
          <w:tcPr>
            <w:tcW w:w="794" w:type="dxa"/>
            <w:noWrap/>
            <w:vAlign w:val="bottom"/>
          </w:tcPr>
          <w:p w14:paraId="629AC5E7" w14:textId="77777777" w:rsidR="000931D0" w:rsidRPr="00463B30" w:rsidRDefault="000931D0" w:rsidP="001D04AF">
            <w:pPr>
              <w:pStyle w:val="O0Nwnext"/>
              <w:keepLines w:val="0"/>
              <w:ind w:right="57"/>
              <w:jc w:val="right"/>
              <w:rPr>
                <w:lang w:eastAsia="en-US"/>
              </w:rPr>
            </w:pPr>
            <w:r>
              <w:rPr>
                <w:lang w:eastAsia="en-US"/>
              </w:rPr>
              <w:t>21</w:t>
            </w:r>
            <w:r w:rsidRPr="00463B30">
              <w:rPr>
                <w:lang w:eastAsia="en-US"/>
              </w:rPr>
              <w:t>%</w:t>
            </w:r>
          </w:p>
        </w:tc>
        <w:tc>
          <w:tcPr>
            <w:tcW w:w="794" w:type="dxa"/>
            <w:noWrap/>
            <w:vAlign w:val="bottom"/>
          </w:tcPr>
          <w:p w14:paraId="66A718CA" w14:textId="77777777" w:rsidR="000931D0" w:rsidRPr="00463B30" w:rsidRDefault="000931D0" w:rsidP="001D04AF">
            <w:pPr>
              <w:pStyle w:val="O0Nwnext"/>
              <w:keepLines w:val="0"/>
              <w:ind w:right="57"/>
              <w:jc w:val="right"/>
              <w:rPr>
                <w:lang w:eastAsia="en-US"/>
              </w:rPr>
            </w:pPr>
            <w:r>
              <w:rPr>
                <w:lang w:eastAsia="en-US"/>
              </w:rPr>
              <w:t>6</w:t>
            </w:r>
          </w:p>
        </w:tc>
        <w:tc>
          <w:tcPr>
            <w:tcW w:w="794" w:type="dxa"/>
            <w:noWrap/>
            <w:vAlign w:val="bottom"/>
          </w:tcPr>
          <w:p w14:paraId="336EF079" w14:textId="77777777" w:rsidR="000931D0" w:rsidRPr="00463B30" w:rsidRDefault="000931D0" w:rsidP="001D04AF">
            <w:pPr>
              <w:pStyle w:val="O0Nwnext"/>
              <w:keepLines w:val="0"/>
              <w:ind w:right="57"/>
              <w:jc w:val="right"/>
              <w:rPr>
                <w:lang w:eastAsia="en-US"/>
              </w:rPr>
            </w:pPr>
            <w:r>
              <w:rPr>
                <w:lang w:eastAsia="en-US"/>
              </w:rPr>
              <w:t>9</w:t>
            </w:r>
            <w:r w:rsidRPr="00463B30">
              <w:rPr>
                <w:lang w:eastAsia="en-US"/>
              </w:rPr>
              <w:t>%</w:t>
            </w:r>
          </w:p>
        </w:tc>
        <w:tc>
          <w:tcPr>
            <w:tcW w:w="794" w:type="dxa"/>
            <w:noWrap/>
            <w:vAlign w:val="bottom"/>
          </w:tcPr>
          <w:p w14:paraId="420C2BCC" w14:textId="77777777" w:rsidR="000931D0" w:rsidRPr="00463B30" w:rsidRDefault="000931D0" w:rsidP="001D04AF">
            <w:pPr>
              <w:pStyle w:val="O0Nwnext"/>
              <w:keepLines w:val="0"/>
              <w:ind w:right="57"/>
              <w:jc w:val="right"/>
              <w:rPr>
                <w:lang w:eastAsia="en-US"/>
              </w:rPr>
            </w:pPr>
            <w:r>
              <w:rPr>
                <w:lang w:eastAsia="en-US"/>
              </w:rPr>
              <w:t>16</w:t>
            </w:r>
          </w:p>
        </w:tc>
        <w:tc>
          <w:tcPr>
            <w:tcW w:w="794" w:type="dxa"/>
            <w:noWrap/>
            <w:vAlign w:val="bottom"/>
          </w:tcPr>
          <w:p w14:paraId="67F902C7" w14:textId="77777777" w:rsidR="000931D0" w:rsidRPr="00463B30" w:rsidRDefault="000931D0" w:rsidP="001D04AF">
            <w:pPr>
              <w:pStyle w:val="O0Nwnext"/>
              <w:keepLines w:val="0"/>
              <w:ind w:right="57"/>
              <w:jc w:val="right"/>
              <w:rPr>
                <w:lang w:eastAsia="en-US"/>
              </w:rPr>
            </w:pPr>
            <w:r>
              <w:rPr>
                <w:lang w:eastAsia="en-US"/>
              </w:rPr>
              <w:t>14</w:t>
            </w:r>
            <w:r w:rsidRPr="00463B30">
              <w:rPr>
                <w:lang w:eastAsia="en-US"/>
              </w:rPr>
              <w:t>%</w:t>
            </w:r>
          </w:p>
        </w:tc>
      </w:tr>
      <w:tr w:rsidR="000931D0" w14:paraId="6395943F" w14:textId="77777777" w:rsidTr="00415344">
        <w:tc>
          <w:tcPr>
            <w:tcW w:w="1701" w:type="dxa"/>
            <w:tcBorders>
              <w:bottom w:val="single" w:sz="4" w:space="0" w:color="auto"/>
            </w:tcBorders>
            <w:noWrap/>
            <w:vAlign w:val="bottom"/>
          </w:tcPr>
          <w:p w14:paraId="4BC57696" w14:textId="77777777" w:rsidR="000931D0" w:rsidRPr="005740C6" w:rsidRDefault="002C1B4D" w:rsidP="001D04AF">
            <w:pPr>
              <w:pStyle w:val="TableCell0-2"/>
              <w:rPr>
                <w:lang w:eastAsia="en-US"/>
              </w:rPr>
            </w:pPr>
            <w:r>
              <w:rPr>
                <w:lang w:eastAsia="en-US"/>
              </w:rPr>
              <w:t xml:space="preserve">Unembedded </w:t>
            </w:r>
            <w:r w:rsidR="000931D0">
              <w:rPr>
                <w:lang w:eastAsia="en-US"/>
              </w:rPr>
              <w:t>NP</w:t>
            </w:r>
          </w:p>
        </w:tc>
        <w:tc>
          <w:tcPr>
            <w:tcW w:w="794" w:type="dxa"/>
            <w:tcBorders>
              <w:bottom w:val="single" w:sz="4" w:space="0" w:color="auto"/>
            </w:tcBorders>
            <w:noWrap/>
            <w:vAlign w:val="bottom"/>
          </w:tcPr>
          <w:p w14:paraId="7163243E" w14:textId="77777777" w:rsidR="000931D0" w:rsidRPr="00463B30" w:rsidRDefault="000931D0" w:rsidP="001D04AF">
            <w:pPr>
              <w:pStyle w:val="TableCell0-2"/>
              <w:ind w:right="57"/>
              <w:jc w:val="right"/>
              <w:rPr>
                <w:lang w:eastAsia="en-US"/>
              </w:rPr>
            </w:pPr>
            <w:r>
              <w:rPr>
                <w:lang w:eastAsia="en-US"/>
              </w:rPr>
              <w:t>16</w:t>
            </w:r>
          </w:p>
        </w:tc>
        <w:tc>
          <w:tcPr>
            <w:tcW w:w="794" w:type="dxa"/>
            <w:tcBorders>
              <w:bottom w:val="single" w:sz="4" w:space="0" w:color="auto"/>
            </w:tcBorders>
            <w:noWrap/>
            <w:vAlign w:val="bottom"/>
          </w:tcPr>
          <w:p w14:paraId="037250DE" w14:textId="77777777" w:rsidR="000931D0" w:rsidRPr="00463B30" w:rsidRDefault="000931D0" w:rsidP="001D04AF">
            <w:pPr>
              <w:pStyle w:val="TableCell0-2"/>
              <w:ind w:right="57"/>
              <w:jc w:val="right"/>
              <w:rPr>
                <w:lang w:eastAsia="en-US"/>
              </w:rPr>
            </w:pPr>
            <w:r>
              <w:rPr>
                <w:lang w:eastAsia="en-US"/>
              </w:rPr>
              <w:t>21</w:t>
            </w:r>
            <w:r w:rsidRPr="00463B30">
              <w:rPr>
                <w:lang w:eastAsia="en-US"/>
              </w:rPr>
              <w:t>%</w:t>
            </w:r>
          </w:p>
        </w:tc>
        <w:tc>
          <w:tcPr>
            <w:tcW w:w="794" w:type="dxa"/>
            <w:tcBorders>
              <w:bottom w:val="single" w:sz="4" w:space="0" w:color="auto"/>
            </w:tcBorders>
            <w:noWrap/>
            <w:vAlign w:val="bottom"/>
          </w:tcPr>
          <w:p w14:paraId="53950F51" w14:textId="77777777" w:rsidR="000931D0" w:rsidRPr="00463B30" w:rsidRDefault="000931D0" w:rsidP="001D04AF">
            <w:pPr>
              <w:pStyle w:val="TableCell0-2"/>
              <w:ind w:right="57"/>
              <w:jc w:val="right"/>
              <w:rPr>
                <w:lang w:eastAsia="en-US"/>
              </w:rPr>
            </w:pPr>
            <w:r>
              <w:rPr>
                <w:lang w:eastAsia="en-US"/>
              </w:rPr>
              <w:t>5</w:t>
            </w:r>
          </w:p>
        </w:tc>
        <w:tc>
          <w:tcPr>
            <w:tcW w:w="794" w:type="dxa"/>
            <w:tcBorders>
              <w:bottom w:val="single" w:sz="4" w:space="0" w:color="auto"/>
            </w:tcBorders>
            <w:noWrap/>
            <w:vAlign w:val="bottom"/>
          </w:tcPr>
          <w:p w14:paraId="187978E2" w14:textId="77777777" w:rsidR="000931D0" w:rsidRPr="00463B30" w:rsidRDefault="000931D0" w:rsidP="001D04AF">
            <w:pPr>
              <w:pStyle w:val="TableCell0-2"/>
              <w:ind w:right="57"/>
              <w:jc w:val="right"/>
              <w:rPr>
                <w:lang w:eastAsia="en-US"/>
              </w:rPr>
            </w:pPr>
            <w:r>
              <w:rPr>
                <w:lang w:eastAsia="en-US"/>
              </w:rPr>
              <w:t>7</w:t>
            </w:r>
            <w:r w:rsidRPr="00463B30">
              <w:rPr>
                <w:lang w:eastAsia="en-US"/>
              </w:rPr>
              <w:t>%</w:t>
            </w:r>
          </w:p>
        </w:tc>
        <w:tc>
          <w:tcPr>
            <w:tcW w:w="794" w:type="dxa"/>
            <w:tcBorders>
              <w:bottom w:val="single" w:sz="4" w:space="0" w:color="auto"/>
            </w:tcBorders>
            <w:noWrap/>
            <w:vAlign w:val="bottom"/>
          </w:tcPr>
          <w:p w14:paraId="071F4382" w14:textId="77777777" w:rsidR="000931D0" w:rsidRPr="00463B30" w:rsidRDefault="000931D0" w:rsidP="001D04AF">
            <w:pPr>
              <w:pStyle w:val="TableCell0-2"/>
              <w:ind w:right="57"/>
              <w:jc w:val="right"/>
              <w:rPr>
                <w:lang w:eastAsia="en-US"/>
              </w:rPr>
            </w:pPr>
            <w:r w:rsidRPr="00463B30">
              <w:rPr>
                <w:lang w:eastAsia="en-US"/>
              </w:rPr>
              <w:t>14</w:t>
            </w:r>
          </w:p>
        </w:tc>
        <w:tc>
          <w:tcPr>
            <w:tcW w:w="794" w:type="dxa"/>
            <w:tcBorders>
              <w:bottom w:val="single" w:sz="4" w:space="0" w:color="auto"/>
            </w:tcBorders>
            <w:noWrap/>
            <w:vAlign w:val="bottom"/>
          </w:tcPr>
          <w:p w14:paraId="556D77B1" w14:textId="77777777" w:rsidR="000931D0" w:rsidRPr="00463B30" w:rsidRDefault="000931D0" w:rsidP="001D04AF">
            <w:pPr>
              <w:pStyle w:val="TableCell0-2"/>
              <w:ind w:right="57"/>
              <w:jc w:val="right"/>
              <w:rPr>
                <w:lang w:eastAsia="en-US"/>
              </w:rPr>
            </w:pPr>
            <w:r>
              <w:rPr>
                <w:lang w:eastAsia="en-US"/>
              </w:rPr>
              <w:t>12</w:t>
            </w:r>
            <w:r w:rsidRPr="00463B30">
              <w:rPr>
                <w:lang w:eastAsia="en-US"/>
              </w:rPr>
              <w:t>%</w:t>
            </w:r>
          </w:p>
        </w:tc>
      </w:tr>
      <w:tr w:rsidR="000931D0" w14:paraId="1C952351" w14:textId="77777777" w:rsidTr="00415344">
        <w:tc>
          <w:tcPr>
            <w:tcW w:w="1701" w:type="dxa"/>
            <w:tcBorders>
              <w:top w:val="single" w:sz="4" w:space="0" w:color="auto"/>
              <w:bottom w:val="single" w:sz="4" w:space="0" w:color="auto"/>
            </w:tcBorders>
            <w:noWrap/>
            <w:vAlign w:val="bottom"/>
          </w:tcPr>
          <w:p w14:paraId="7C6511A5" w14:textId="77777777" w:rsidR="000931D0" w:rsidRPr="005740C6" w:rsidRDefault="000931D0" w:rsidP="001D04AF">
            <w:pPr>
              <w:pStyle w:val="TableCell2-2"/>
              <w:rPr>
                <w:lang w:eastAsia="en-US"/>
              </w:rPr>
            </w:pPr>
            <w:r>
              <w:rPr>
                <w:lang w:eastAsia="en-US"/>
              </w:rPr>
              <w:t>Total</w:t>
            </w:r>
          </w:p>
        </w:tc>
        <w:tc>
          <w:tcPr>
            <w:tcW w:w="794" w:type="dxa"/>
            <w:tcBorders>
              <w:top w:val="single" w:sz="4" w:space="0" w:color="auto"/>
              <w:bottom w:val="single" w:sz="4" w:space="0" w:color="auto"/>
            </w:tcBorders>
            <w:noWrap/>
            <w:vAlign w:val="bottom"/>
          </w:tcPr>
          <w:p w14:paraId="4C62E233" w14:textId="77777777" w:rsidR="000931D0" w:rsidRPr="005740C6" w:rsidRDefault="000931D0" w:rsidP="001D04AF">
            <w:pPr>
              <w:pStyle w:val="TableCell2-2"/>
              <w:ind w:right="57"/>
              <w:jc w:val="right"/>
              <w:rPr>
                <w:lang w:eastAsia="en-US"/>
              </w:rPr>
            </w:pPr>
            <w:r>
              <w:rPr>
                <w:lang w:eastAsia="en-US"/>
              </w:rPr>
              <w:t>78</w:t>
            </w:r>
          </w:p>
        </w:tc>
        <w:tc>
          <w:tcPr>
            <w:tcW w:w="794" w:type="dxa"/>
            <w:tcBorders>
              <w:top w:val="single" w:sz="4" w:space="0" w:color="auto"/>
              <w:bottom w:val="single" w:sz="4" w:space="0" w:color="auto"/>
            </w:tcBorders>
            <w:noWrap/>
            <w:vAlign w:val="bottom"/>
          </w:tcPr>
          <w:p w14:paraId="088C90BA" w14:textId="77777777" w:rsidR="000931D0" w:rsidRPr="005740C6" w:rsidRDefault="00A87B76" w:rsidP="001D04AF">
            <w:pPr>
              <w:pStyle w:val="TableCell2-2"/>
              <w:ind w:right="57"/>
              <w:jc w:val="right"/>
              <w:rPr>
                <w:lang w:eastAsia="en-US"/>
              </w:rPr>
            </w:pPr>
            <w:r>
              <w:rPr>
                <w:lang w:eastAsia="en-US"/>
              </w:rPr>
              <w:t>100%</w:t>
            </w:r>
          </w:p>
        </w:tc>
        <w:tc>
          <w:tcPr>
            <w:tcW w:w="794" w:type="dxa"/>
            <w:tcBorders>
              <w:top w:val="single" w:sz="4" w:space="0" w:color="auto"/>
              <w:bottom w:val="single" w:sz="4" w:space="0" w:color="auto"/>
            </w:tcBorders>
            <w:noWrap/>
            <w:vAlign w:val="bottom"/>
          </w:tcPr>
          <w:p w14:paraId="1398ED04" w14:textId="0A822FD8" w:rsidR="000931D0" w:rsidRPr="005740C6" w:rsidRDefault="005F0E6B" w:rsidP="001D04AF">
            <w:pPr>
              <w:pStyle w:val="TableCell2-2"/>
              <w:ind w:right="57"/>
              <w:jc w:val="right"/>
              <w:rPr>
                <w:lang w:eastAsia="en-US"/>
              </w:rPr>
            </w:pPr>
            <w:r>
              <w:rPr>
                <w:lang w:eastAsia="en-US"/>
              </w:rPr>
              <w:t>66</w:t>
            </w:r>
          </w:p>
        </w:tc>
        <w:tc>
          <w:tcPr>
            <w:tcW w:w="794" w:type="dxa"/>
            <w:tcBorders>
              <w:top w:val="single" w:sz="4" w:space="0" w:color="auto"/>
              <w:bottom w:val="single" w:sz="4" w:space="0" w:color="auto"/>
            </w:tcBorders>
            <w:noWrap/>
            <w:vAlign w:val="bottom"/>
          </w:tcPr>
          <w:p w14:paraId="6CC963D4" w14:textId="77777777" w:rsidR="000931D0" w:rsidRPr="005740C6" w:rsidRDefault="00A87B76" w:rsidP="001D04AF">
            <w:pPr>
              <w:pStyle w:val="TableCell2-2"/>
              <w:ind w:right="57"/>
              <w:jc w:val="right"/>
              <w:rPr>
                <w:lang w:eastAsia="en-US"/>
              </w:rPr>
            </w:pPr>
            <w:r>
              <w:rPr>
                <w:lang w:eastAsia="en-US"/>
              </w:rPr>
              <w:t>100%</w:t>
            </w:r>
          </w:p>
        </w:tc>
        <w:tc>
          <w:tcPr>
            <w:tcW w:w="794" w:type="dxa"/>
            <w:tcBorders>
              <w:top w:val="single" w:sz="4" w:space="0" w:color="auto"/>
              <w:bottom w:val="single" w:sz="4" w:space="0" w:color="auto"/>
            </w:tcBorders>
            <w:noWrap/>
            <w:vAlign w:val="bottom"/>
          </w:tcPr>
          <w:p w14:paraId="0507B0C2" w14:textId="77777777" w:rsidR="000931D0" w:rsidRPr="005740C6" w:rsidRDefault="000931D0" w:rsidP="001D04AF">
            <w:pPr>
              <w:pStyle w:val="TableCell2-2"/>
              <w:ind w:right="57"/>
              <w:jc w:val="right"/>
              <w:rPr>
                <w:lang w:eastAsia="en-US"/>
              </w:rPr>
            </w:pPr>
            <w:r>
              <w:rPr>
                <w:lang w:eastAsia="en-US"/>
              </w:rPr>
              <w:t>116</w:t>
            </w:r>
          </w:p>
        </w:tc>
        <w:tc>
          <w:tcPr>
            <w:tcW w:w="794" w:type="dxa"/>
            <w:tcBorders>
              <w:top w:val="single" w:sz="4" w:space="0" w:color="auto"/>
              <w:bottom w:val="single" w:sz="4" w:space="0" w:color="auto"/>
            </w:tcBorders>
            <w:noWrap/>
            <w:vAlign w:val="bottom"/>
          </w:tcPr>
          <w:p w14:paraId="1314B5F5" w14:textId="77777777" w:rsidR="000931D0" w:rsidRPr="005740C6" w:rsidRDefault="00A87B76" w:rsidP="001D04AF">
            <w:pPr>
              <w:pStyle w:val="TableCell2-2"/>
              <w:ind w:right="57"/>
              <w:jc w:val="right"/>
              <w:rPr>
                <w:lang w:eastAsia="en-US"/>
              </w:rPr>
            </w:pPr>
            <w:r>
              <w:rPr>
                <w:lang w:eastAsia="en-US"/>
              </w:rPr>
              <w:t>100%</w:t>
            </w:r>
          </w:p>
        </w:tc>
      </w:tr>
    </w:tbl>
    <w:p w14:paraId="20788D74" w14:textId="77777777" w:rsidR="000931D0" w:rsidRPr="004878AC" w:rsidRDefault="000931D0" w:rsidP="000467D9">
      <w:pPr>
        <w:pStyle w:val="Body0010after"/>
      </w:pPr>
    </w:p>
    <w:p w14:paraId="4BD7695E" w14:textId="77777777" w:rsidR="000931D0" w:rsidRDefault="000931D0" w:rsidP="000931D0">
      <w:pPr>
        <w:pStyle w:val="Heading3"/>
      </w:pPr>
      <w:bookmarkStart w:id="3454" w:name="_Ref322436092"/>
      <w:bookmarkStart w:id="3455" w:name="_Toc322502312"/>
      <w:bookmarkStart w:id="3456" w:name="_Toc322502345"/>
      <w:bookmarkStart w:id="3457" w:name="_Toc334196197"/>
      <w:bookmarkStart w:id="3458" w:name="_Toc334196344"/>
      <w:bookmarkStart w:id="3459" w:name="_Toc336325580"/>
      <w:bookmarkStart w:id="3460" w:name="_Toc336335867"/>
      <w:bookmarkStart w:id="3461" w:name="_Toc342590139"/>
      <w:bookmarkStart w:id="3462" w:name="_Ref438308386"/>
      <w:bookmarkStart w:id="3463" w:name="_Toc440455653"/>
      <w:r>
        <w:t>Functions</w:t>
      </w:r>
      <w:bookmarkEnd w:id="3454"/>
      <w:bookmarkEnd w:id="3455"/>
      <w:bookmarkEnd w:id="3456"/>
      <w:bookmarkEnd w:id="3457"/>
      <w:bookmarkEnd w:id="3458"/>
      <w:bookmarkEnd w:id="3459"/>
      <w:bookmarkEnd w:id="3460"/>
      <w:bookmarkEnd w:id="3461"/>
      <w:r w:rsidRPr="006D536C">
        <w:t xml:space="preserve"> </w:t>
      </w:r>
      <w:r>
        <w:t>of locatives</w:t>
      </w:r>
      <w:bookmarkEnd w:id="3462"/>
      <w:bookmarkEnd w:id="3463"/>
    </w:p>
    <w:p w14:paraId="21F206E7" w14:textId="672D50EE" w:rsidR="000931D0" w:rsidRDefault="000931D0" w:rsidP="000931D0">
      <w:pPr>
        <w:pStyle w:val="Body0015after"/>
      </w:pPr>
      <w:r>
        <w:t>The locatives have a number of different functions and uses which are discussed in more detail in the following sections: spatial uses in §</w:t>
      </w:r>
      <w:r>
        <w:fldChar w:fldCharType="begin"/>
      </w:r>
      <w:r>
        <w:instrText xml:space="preserve"> REF _Ref322418216 \w \h </w:instrText>
      </w:r>
      <w:r>
        <w:fldChar w:fldCharType="separate"/>
      </w:r>
      <w:r w:rsidR="00154D81">
        <w:rPr>
          <w:cs/>
        </w:rPr>
        <w:t>‎</w:t>
      </w:r>
      <w:r w:rsidR="00154D81">
        <w:t>7.2.2.1</w:t>
      </w:r>
      <w:r>
        <w:fldChar w:fldCharType="end"/>
      </w:r>
      <w:r>
        <w:t>, figurative locational uses in §</w:t>
      </w:r>
      <w:r>
        <w:fldChar w:fldCharType="begin"/>
      </w:r>
      <w:r>
        <w:instrText xml:space="preserve"> REF _Ref320548328 \w \h </w:instrText>
      </w:r>
      <w:r>
        <w:fldChar w:fldCharType="separate"/>
      </w:r>
      <w:r w:rsidR="00154D81">
        <w:rPr>
          <w:cs/>
        </w:rPr>
        <w:t>‎</w:t>
      </w:r>
      <w:r w:rsidR="00154D81">
        <w:t>7.2.2.2</w:t>
      </w:r>
      <w:r>
        <w:fldChar w:fldCharType="end"/>
      </w:r>
      <w:r>
        <w:t>, temporal uses in §</w:t>
      </w:r>
      <w:r>
        <w:fldChar w:fldCharType="begin"/>
      </w:r>
      <w:r>
        <w:instrText xml:space="preserve"> REF _Ref322418223 \w \h </w:instrText>
      </w:r>
      <w:r>
        <w:fldChar w:fldCharType="separate"/>
      </w:r>
      <w:r w:rsidR="00154D81">
        <w:rPr>
          <w:cs/>
        </w:rPr>
        <w:t>‎</w:t>
      </w:r>
      <w:r w:rsidR="00154D81">
        <w:t>7.2.2.3</w:t>
      </w:r>
      <w:r>
        <w:fldChar w:fldCharType="end"/>
      </w:r>
      <w:r>
        <w:t>,</w:t>
      </w:r>
      <w:r w:rsidRPr="00180F96">
        <w:t xml:space="preserve"> </w:t>
      </w:r>
      <w:r>
        <w:t>psychological uses in §</w:t>
      </w:r>
      <w:r>
        <w:fldChar w:fldCharType="begin"/>
      </w:r>
      <w:r>
        <w:instrText xml:space="preserve"> REF _Ref320352963 \w \h </w:instrText>
      </w:r>
      <w:r>
        <w:fldChar w:fldCharType="separate"/>
      </w:r>
      <w:r w:rsidR="00154D81">
        <w:rPr>
          <w:cs/>
        </w:rPr>
        <w:t>‎</w:t>
      </w:r>
      <w:r w:rsidR="00154D81">
        <w:t>7.2.2.4</w:t>
      </w:r>
      <w:r>
        <w:fldChar w:fldCharType="end"/>
      </w:r>
      <w:r>
        <w:t>,</w:t>
      </w:r>
      <w:r w:rsidRPr="00180F96">
        <w:t xml:space="preserve"> </w:t>
      </w:r>
      <w:r>
        <w:t xml:space="preserve">and textual uses in </w:t>
      </w:r>
      <w:r w:rsidR="00BE4A5F">
        <w:t>§</w:t>
      </w:r>
      <w:r>
        <w:fldChar w:fldCharType="begin"/>
      </w:r>
      <w:r>
        <w:instrText xml:space="preserve"> REF _Ref322418229 \w \h </w:instrText>
      </w:r>
      <w:r>
        <w:fldChar w:fldCharType="separate"/>
      </w:r>
      <w:r w:rsidR="00154D81">
        <w:rPr>
          <w:cs/>
        </w:rPr>
        <w:t>‎</w:t>
      </w:r>
      <w:r w:rsidR="00154D81">
        <w:t>7.2.2.5</w:t>
      </w:r>
      <w:r>
        <w:fldChar w:fldCharType="end"/>
      </w:r>
      <w:r>
        <w:t>.</w:t>
      </w:r>
    </w:p>
    <w:p w14:paraId="5CFF97E5" w14:textId="77777777" w:rsidR="000931D0" w:rsidRDefault="000931D0" w:rsidP="000931D0">
      <w:pPr>
        <w:pStyle w:val="Heading4"/>
      </w:pPr>
      <w:bookmarkStart w:id="3464" w:name="_Ref322418216"/>
      <w:bookmarkStart w:id="3465" w:name="_Toc322502313"/>
      <w:bookmarkStart w:id="3466" w:name="_Toc322502346"/>
      <w:bookmarkStart w:id="3467" w:name="_Toc334196345"/>
      <w:bookmarkStart w:id="3468" w:name="_Toc336325581"/>
      <w:bookmarkStart w:id="3469" w:name="_Toc336335868"/>
      <w:bookmarkStart w:id="3470" w:name="_Ref350585364"/>
      <w:r>
        <w:t>Spatial uses</w:t>
      </w:r>
      <w:bookmarkEnd w:id="3464"/>
      <w:bookmarkEnd w:id="3465"/>
      <w:bookmarkEnd w:id="3466"/>
      <w:bookmarkEnd w:id="3467"/>
      <w:bookmarkEnd w:id="3468"/>
      <w:bookmarkEnd w:id="3469"/>
      <w:r w:rsidRPr="006D536C">
        <w:t xml:space="preserve"> </w:t>
      </w:r>
      <w:r>
        <w:t>of locatives</w:t>
      </w:r>
      <w:bookmarkEnd w:id="3470"/>
    </w:p>
    <w:p w14:paraId="54730D13" w14:textId="26590230" w:rsidR="000931D0" w:rsidRDefault="000931D0" w:rsidP="000931D0">
      <w:pPr>
        <w:pStyle w:val="Body0015after"/>
      </w:pPr>
      <w:r>
        <w:t xml:space="preserve">In their spatial uses, the Papuan Malay locatives designate the location of an entity relative to that of the speaker and focus </w:t>
      </w:r>
      <w:r w:rsidRPr="00375ED1">
        <w:t>the hearer</w:t>
      </w:r>
      <w:r w:rsidR="00B7093A">
        <w:t>’</w:t>
      </w:r>
      <w:r w:rsidRPr="00375ED1">
        <w:t xml:space="preserve">s attention to the specific location of </w:t>
      </w:r>
      <w:r>
        <w:t>these entities. In the following, two issues are explored in more detail: the semantic distinctions between the three locatives, and the semantic distinctions between the pronominally and adnominally used locatives.</w:t>
      </w:r>
    </w:p>
    <w:p w14:paraId="5CC9666C" w14:textId="77777777" w:rsidR="000931D0" w:rsidRDefault="000931D0" w:rsidP="007F3789">
      <w:pPr>
        <w:pStyle w:val="Heading5"/>
      </w:pPr>
      <w:bookmarkStart w:id="3471" w:name="_Ref320881807"/>
      <w:bookmarkStart w:id="3472" w:name="_Toc322502314"/>
      <w:bookmarkStart w:id="3473" w:name="_Toc322502347"/>
      <w:bookmarkStart w:id="3474" w:name="_Toc336335869"/>
      <w:r>
        <w:t>Semantic distinctions between the three locatives</w:t>
      </w:r>
      <w:bookmarkEnd w:id="3471"/>
      <w:bookmarkEnd w:id="3472"/>
      <w:bookmarkEnd w:id="3473"/>
      <w:bookmarkEnd w:id="3474"/>
    </w:p>
    <w:p w14:paraId="356B12E1" w14:textId="2C4CF447" w:rsidR="000931D0" w:rsidRDefault="000931D0" w:rsidP="001C29E4">
      <w:pPr>
        <w:pStyle w:val="Body0000after"/>
      </w:pPr>
      <w:r>
        <w:t xml:space="preserve">Generally speaking, proximal </w:t>
      </w:r>
      <w:r w:rsidRPr="007A6C9F">
        <w:rPr>
          <w:rStyle w:val="ChItalBold"/>
        </w:rPr>
        <w:t>sini</w:t>
      </w:r>
      <w:r w:rsidRPr="00F832CD">
        <w:t xml:space="preserve"> </w:t>
      </w:r>
      <w:r w:rsidR="00B7093A">
        <w:t>‘</w:t>
      </w:r>
      <w:r w:rsidRPr="0099608C">
        <w:rPr>
          <w:rStyle w:val="ChSmallCaps"/>
        </w:rPr>
        <w:t>l.prox</w:t>
      </w:r>
      <w:r w:rsidR="00B7093A">
        <w:t>’</w:t>
      </w:r>
      <w:r w:rsidRPr="00F832CD">
        <w:t xml:space="preserve"> signals proximity</w:t>
      </w:r>
      <w:r>
        <w:t xml:space="preserve"> to a deictic center</w:t>
      </w:r>
      <w:r w:rsidR="00EC0618">
        <w:t>,</w:t>
      </w:r>
      <w:r>
        <w:t xml:space="preserve"> while distal </w:t>
      </w:r>
      <w:r w:rsidRPr="007A6C9F">
        <w:rPr>
          <w:rStyle w:val="ChItalBold"/>
        </w:rPr>
        <w:t>sana</w:t>
      </w:r>
      <w:r w:rsidRPr="00F832CD">
        <w:t xml:space="preserve"> </w:t>
      </w:r>
      <w:r w:rsidR="00B7093A">
        <w:t>‘</w:t>
      </w:r>
      <w:r w:rsidRPr="0099608C">
        <w:rPr>
          <w:rStyle w:val="ChSmallCaps"/>
        </w:rPr>
        <w:t>l.dist</w:t>
      </w:r>
      <w:r w:rsidR="00B7093A">
        <w:t>’</w:t>
      </w:r>
      <w:r w:rsidRPr="00F832CD">
        <w:t xml:space="preserve"> expresses</w:t>
      </w:r>
      <w:r>
        <w:t xml:space="preserve"> distance from this center. Medial </w:t>
      </w:r>
      <w:r w:rsidRPr="007A6C9F">
        <w:rPr>
          <w:rStyle w:val="ChItalBold"/>
        </w:rPr>
        <w:t>situ</w:t>
      </w:r>
      <w:r w:rsidRPr="00F832CD">
        <w:t xml:space="preserve"> </w:t>
      </w:r>
      <w:r w:rsidR="00B7093A">
        <w:t>‘</w:t>
      </w:r>
      <w:r w:rsidRPr="0099608C">
        <w:rPr>
          <w:rStyle w:val="ChSmallCaps"/>
        </w:rPr>
        <w:t>l.med</w:t>
      </w:r>
      <w:r w:rsidR="00B7093A">
        <w:t>’</w:t>
      </w:r>
      <w:r w:rsidRPr="00AA29AA">
        <w:t xml:space="preserve"> indicates mid distanc</w:t>
      </w:r>
      <w:r>
        <w:t xml:space="preserve">e; that is, the </w:t>
      </w:r>
      <w:r w:rsidRPr="00AA29AA">
        <w:t xml:space="preserve">referent is more remote from the speaker than the referent of </w:t>
      </w:r>
      <w:r w:rsidRPr="00AA29AA">
        <w:rPr>
          <w:rStyle w:val="ChItalBold"/>
        </w:rPr>
        <w:t>sini</w:t>
      </w:r>
      <w:r w:rsidRPr="00AA29AA">
        <w:t xml:space="preserve"> </w:t>
      </w:r>
      <w:r w:rsidR="00B7093A">
        <w:t>‘</w:t>
      </w:r>
      <w:r w:rsidRPr="0099608C">
        <w:rPr>
          <w:rStyle w:val="ChSmallCaps"/>
        </w:rPr>
        <w:t>l.prox</w:t>
      </w:r>
      <w:r w:rsidR="00B7093A">
        <w:t>’</w:t>
      </w:r>
      <w:r w:rsidRPr="00AA29AA">
        <w:t xml:space="preserve"> but not as far as the referent of </w:t>
      </w:r>
      <w:r w:rsidRPr="00AA29AA">
        <w:rPr>
          <w:rStyle w:val="ChItalBold"/>
        </w:rPr>
        <w:t>sana</w:t>
      </w:r>
      <w:r w:rsidRPr="00AA29AA">
        <w:t xml:space="preserve"> </w:t>
      </w:r>
      <w:r w:rsidR="00B7093A">
        <w:t>‘</w:t>
      </w:r>
      <w:r w:rsidRPr="0099608C">
        <w:rPr>
          <w:rStyle w:val="ChSmallCaps"/>
        </w:rPr>
        <w:t>l.dist</w:t>
      </w:r>
      <w:r w:rsidR="00B7093A">
        <w:t>’</w:t>
      </w:r>
      <w:r w:rsidRPr="00AA29AA">
        <w:t>.</w:t>
      </w:r>
      <w:r>
        <w:t xml:space="preserve"> The actual distances signaled with the locatives are relative, however, and depend on the speakers</w:t>
      </w:r>
      <w:r w:rsidR="00B7093A">
        <w:t>’</w:t>
      </w:r>
      <w:r>
        <w:t xml:space="preserve"> perceptions. The data also show</w:t>
      </w:r>
      <w:r w:rsidR="00EC0618">
        <w:t>s</w:t>
      </w:r>
      <w:r>
        <w:t xml:space="preserve"> that the locatives </w:t>
      </w:r>
      <w:r w:rsidR="00EC0618">
        <w:t xml:space="preserve">are </w:t>
      </w:r>
      <w:r>
        <w:t xml:space="preserve">very commonly used </w:t>
      </w:r>
      <w:r w:rsidRPr="00F832CD">
        <w:t>independently of the parameter of visibility</w:t>
      </w:r>
      <w:r>
        <w:t xml:space="preserve">. Although </w:t>
      </w:r>
      <w:r w:rsidRPr="007A6C9F">
        <w:rPr>
          <w:rStyle w:val="ChItalBold"/>
        </w:rPr>
        <w:t>sini</w:t>
      </w:r>
      <w:r w:rsidRPr="00F832CD">
        <w:t xml:space="preserve"> </w:t>
      </w:r>
      <w:r w:rsidR="00B7093A">
        <w:t>‘</w:t>
      </w:r>
      <w:r w:rsidRPr="0099608C">
        <w:rPr>
          <w:rStyle w:val="ChSmallCaps"/>
        </w:rPr>
        <w:t>l.prox</w:t>
      </w:r>
      <w:r w:rsidR="00B7093A">
        <w:t>’</w:t>
      </w:r>
      <w:r w:rsidRPr="00F832CD">
        <w:t xml:space="preserve"> </w:t>
      </w:r>
      <w:r>
        <w:t xml:space="preserve">most commonly denotes visible locations, it can also refer to invisible ones; likewise, </w:t>
      </w:r>
      <w:r w:rsidRPr="00F832CD">
        <w:t xml:space="preserve">the </w:t>
      </w:r>
      <w:r>
        <w:t xml:space="preserve">non-proximal </w:t>
      </w:r>
      <w:r w:rsidRPr="00F832CD">
        <w:t xml:space="preserve">locatives </w:t>
      </w:r>
      <w:r>
        <w:t xml:space="preserve">can refer to </w:t>
      </w:r>
      <w:r w:rsidRPr="00F832CD">
        <w:t xml:space="preserve">visible or invisible </w:t>
      </w:r>
      <w:r>
        <w:t>locations.</w:t>
      </w:r>
    </w:p>
    <w:p w14:paraId="67C00CD0" w14:textId="71ACDBEA" w:rsidR="000931D0" w:rsidRDefault="000931D0" w:rsidP="000931D0">
      <w:pPr>
        <w:pStyle w:val="Body0500after"/>
      </w:pPr>
      <w:r>
        <w:t xml:space="preserve">The spatial uses of </w:t>
      </w:r>
      <w:r w:rsidRPr="007A6C9F">
        <w:rPr>
          <w:rStyle w:val="ChItalBold"/>
        </w:rPr>
        <w:t>sini</w:t>
      </w:r>
      <w:r w:rsidRPr="00F832CD">
        <w:t xml:space="preserve"> </w:t>
      </w:r>
      <w:r w:rsidR="00B7093A">
        <w:t>‘</w:t>
      </w:r>
      <w:r w:rsidRPr="0099608C">
        <w:rPr>
          <w:rStyle w:val="ChSmallCaps"/>
        </w:rPr>
        <w:t>l.prox</w:t>
      </w:r>
      <w:r w:rsidR="00B7093A">
        <w:t>’</w:t>
      </w:r>
      <w:r>
        <w:t xml:space="preserve"> are illustrated in </w:t>
      </w:r>
      <w:r>
        <w:fldChar w:fldCharType="begin"/>
      </w:r>
      <w:r>
        <w:instrText xml:space="preserve"> REF _Ref338956134 \h </w:instrText>
      </w:r>
      <w:r>
        <w:fldChar w:fldCharType="separate"/>
      </w:r>
      <w:r w:rsidR="00154D81">
        <w:t>(</w:t>
      </w:r>
      <w:r w:rsidR="00154D81">
        <w:rPr>
          <w:noProof/>
        </w:rPr>
        <w:t>49</w:t>
      </w:r>
      <w:r w:rsidR="00154D81">
        <w:t>)</w:t>
      </w:r>
      <w:r>
        <w:fldChar w:fldCharType="end"/>
      </w:r>
      <w:r>
        <w:t xml:space="preserve"> and </w:t>
      </w:r>
      <w:r>
        <w:fldChar w:fldCharType="begin"/>
      </w:r>
      <w:r>
        <w:instrText xml:space="preserve"> REF _Ref338956135 \h </w:instrText>
      </w:r>
      <w:r>
        <w:fldChar w:fldCharType="separate"/>
      </w:r>
      <w:r w:rsidR="00154D81">
        <w:t>(</w:t>
      </w:r>
      <w:r w:rsidR="00154D81">
        <w:rPr>
          <w:noProof/>
        </w:rPr>
        <w:t>50</w:t>
      </w:r>
      <w:r w:rsidR="00154D81">
        <w:t>)</w:t>
      </w:r>
      <w:r>
        <w:fldChar w:fldCharType="end"/>
      </w:r>
      <w:r>
        <w:t xml:space="preserve">. The semantic distinctions between </w:t>
      </w:r>
      <w:r w:rsidRPr="007A6C9F">
        <w:rPr>
          <w:rStyle w:val="ChItalBold"/>
        </w:rPr>
        <w:t>sini</w:t>
      </w:r>
      <w:r w:rsidRPr="00F832CD">
        <w:t xml:space="preserve"> </w:t>
      </w:r>
      <w:r w:rsidR="00B7093A">
        <w:t>‘</w:t>
      </w:r>
      <w:r w:rsidRPr="0099608C">
        <w:rPr>
          <w:rStyle w:val="ChSmallCaps"/>
        </w:rPr>
        <w:t>l.prox</w:t>
      </w:r>
      <w:r w:rsidR="00B7093A">
        <w:t>’</w:t>
      </w:r>
      <w:r w:rsidRPr="00F832CD">
        <w:t xml:space="preserve"> and </w:t>
      </w:r>
      <w:r w:rsidRPr="007A6C9F">
        <w:rPr>
          <w:rStyle w:val="ChItalBold"/>
        </w:rPr>
        <w:t>sana</w:t>
      </w:r>
      <w:r w:rsidRPr="00F832CD">
        <w:t xml:space="preserve"> </w:t>
      </w:r>
      <w:r w:rsidR="00B7093A">
        <w:t>‘</w:t>
      </w:r>
      <w:r w:rsidRPr="0099608C">
        <w:rPr>
          <w:rStyle w:val="ChSmallCaps"/>
        </w:rPr>
        <w:t>l.dist</w:t>
      </w:r>
      <w:r w:rsidR="00B7093A">
        <w:t>’</w:t>
      </w:r>
      <w:r>
        <w:t xml:space="preserve"> are shown in </w:t>
      </w:r>
      <w:r>
        <w:fldChar w:fldCharType="begin"/>
      </w:r>
      <w:r>
        <w:instrText xml:space="preserve"> REF _Ref338956136 \h </w:instrText>
      </w:r>
      <w:r>
        <w:fldChar w:fldCharType="separate"/>
      </w:r>
      <w:r w:rsidR="00154D81">
        <w:t>(</w:t>
      </w:r>
      <w:r w:rsidR="00154D81">
        <w:rPr>
          <w:noProof/>
        </w:rPr>
        <w:t>51</w:t>
      </w:r>
      <w:r w:rsidR="00154D81">
        <w:t>)</w:t>
      </w:r>
      <w:r>
        <w:fldChar w:fldCharType="end"/>
      </w:r>
      <w:r>
        <w:t xml:space="preserve">. The spatial uses of </w:t>
      </w:r>
      <w:r w:rsidRPr="007A6C9F">
        <w:rPr>
          <w:rStyle w:val="ChItalBold"/>
        </w:rPr>
        <w:t>situ</w:t>
      </w:r>
      <w:r w:rsidRPr="00F832CD">
        <w:t xml:space="preserve"> </w:t>
      </w:r>
      <w:r w:rsidR="00B7093A">
        <w:t>‘</w:t>
      </w:r>
      <w:r w:rsidRPr="0099608C">
        <w:rPr>
          <w:rStyle w:val="ChSmallCaps"/>
        </w:rPr>
        <w:t>l.med</w:t>
      </w:r>
      <w:r w:rsidR="00B7093A">
        <w:t>’</w:t>
      </w:r>
      <w:r>
        <w:t xml:space="preserve"> and its semantic distinctions from </w:t>
      </w:r>
      <w:r w:rsidRPr="007A6C9F">
        <w:rPr>
          <w:rStyle w:val="ChItalBold"/>
        </w:rPr>
        <w:t>sini</w:t>
      </w:r>
      <w:r w:rsidRPr="00F832CD">
        <w:t xml:space="preserve"> </w:t>
      </w:r>
      <w:r w:rsidR="00B7093A">
        <w:t>‘</w:t>
      </w:r>
      <w:r w:rsidRPr="0099608C">
        <w:rPr>
          <w:rStyle w:val="ChSmallCaps"/>
        </w:rPr>
        <w:t>l.prox</w:t>
      </w:r>
      <w:r w:rsidR="00B7093A">
        <w:t>’</w:t>
      </w:r>
      <w:r w:rsidRPr="00F832CD">
        <w:t xml:space="preserve"> and </w:t>
      </w:r>
      <w:r w:rsidRPr="00DE399A">
        <w:rPr>
          <w:rStyle w:val="ChItalBold"/>
        </w:rPr>
        <w:t>sana</w:t>
      </w:r>
      <w:r w:rsidRPr="00D751F0">
        <w:t xml:space="preserve"> </w:t>
      </w:r>
      <w:r w:rsidR="00B7093A">
        <w:t>‘</w:t>
      </w:r>
      <w:r w:rsidRPr="0099608C">
        <w:rPr>
          <w:rStyle w:val="ChSmallCaps"/>
        </w:rPr>
        <w:t>l.dist</w:t>
      </w:r>
      <w:r w:rsidR="00B7093A">
        <w:t>’</w:t>
      </w:r>
      <w:r>
        <w:t xml:space="preserve"> are illustrated in </w:t>
      </w:r>
      <w:r>
        <w:fldChar w:fldCharType="begin"/>
      </w:r>
      <w:r>
        <w:instrText xml:space="preserve"> REF _Ref338956137 \h </w:instrText>
      </w:r>
      <w:r>
        <w:fldChar w:fldCharType="separate"/>
      </w:r>
      <w:r w:rsidR="00154D81">
        <w:t>(</w:t>
      </w:r>
      <w:r w:rsidR="00154D81">
        <w:rPr>
          <w:noProof/>
        </w:rPr>
        <w:t>52</w:t>
      </w:r>
      <w:r w:rsidR="00154D81">
        <w:t>)</w:t>
      </w:r>
      <w:r>
        <w:fldChar w:fldCharType="end"/>
      </w:r>
      <w:r>
        <w:t xml:space="preserve"> and </w:t>
      </w:r>
      <w:r>
        <w:fldChar w:fldCharType="begin"/>
      </w:r>
      <w:r>
        <w:instrText xml:space="preserve"> REF _Ref338956139 \h </w:instrText>
      </w:r>
      <w:r>
        <w:fldChar w:fldCharType="separate"/>
      </w:r>
      <w:r w:rsidR="00154D81">
        <w:t>(</w:t>
      </w:r>
      <w:r w:rsidR="00154D81">
        <w:rPr>
          <w:noProof/>
        </w:rPr>
        <w:t>53</w:t>
      </w:r>
      <w:r w:rsidR="00154D81">
        <w:t>)</w:t>
      </w:r>
      <w:r>
        <w:fldChar w:fldCharType="end"/>
      </w:r>
      <w:r>
        <w:t>.</w:t>
      </w:r>
    </w:p>
    <w:p w14:paraId="4DB887EA" w14:textId="141A8F51" w:rsidR="000931D0" w:rsidRDefault="000931D0" w:rsidP="001C29E4">
      <w:pPr>
        <w:pStyle w:val="Body0505after"/>
      </w:pPr>
      <w:r>
        <w:t xml:space="preserve">The examples in </w:t>
      </w:r>
      <w:r>
        <w:fldChar w:fldCharType="begin"/>
      </w:r>
      <w:r>
        <w:instrText xml:space="preserve"> REF _Ref338956134 \h </w:instrText>
      </w:r>
      <w:r>
        <w:fldChar w:fldCharType="separate"/>
      </w:r>
      <w:r w:rsidR="00154D81">
        <w:t>(</w:t>
      </w:r>
      <w:r w:rsidR="00154D81">
        <w:rPr>
          <w:noProof/>
        </w:rPr>
        <w:t>49</w:t>
      </w:r>
      <w:r w:rsidR="00154D81">
        <w:t>)</w:t>
      </w:r>
      <w:r>
        <w:fldChar w:fldCharType="end"/>
      </w:r>
      <w:r>
        <w:t xml:space="preserve"> and </w:t>
      </w:r>
      <w:r>
        <w:fldChar w:fldCharType="begin"/>
      </w:r>
      <w:r>
        <w:instrText xml:space="preserve"> REF _Ref338956135 \h </w:instrText>
      </w:r>
      <w:r>
        <w:fldChar w:fldCharType="separate"/>
      </w:r>
      <w:r w:rsidR="00154D81">
        <w:t>(</w:t>
      </w:r>
      <w:r w:rsidR="00154D81">
        <w:rPr>
          <w:noProof/>
        </w:rPr>
        <w:t>50</w:t>
      </w:r>
      <w:r w:rsidR="00154D81">
        <w:t>)</w:t>
      </w:r>
      <w:r>
        <w:fldChar w:fldCharType="end"/>
      </w:r>
      <w:r>
        <w:t xml:space="preserve"> illustrate the spatial uses of </w:t>
      </w:r>
      <w:r w:rsidRPr="007A6C9F">
        <w:rPr>
          <w:rStyle w:val="ChItalBold"/>
        </w:rPr>
        <w:t>sini</w:t>
      </w:r>
      <w:r w:rsidRPr="00F832CD">
        <w:t xml:space="preserve"> </w:t>
      </w:r>
      <w:r w:rsidR="00B7093A">
        <w:t>‘</w:t>
      </w:r>
      <w:r w:rsidRPr="0099608C">
        <w:rPr>
          <w:rStyle w:val="ChSmallCaps"/>
        </w:rPr>
        <w:t>l.prox</w:t>
      </w:r>
      <w:r w:rsidR="00B7093A">
        <w:t>’</w:t>
      </w:r>
      <w:r>
        <w:t xml:space="preserve">. In both cases, adnominally used </w:t>
      </w:r>
      <w:r w:rsidRPr="007A6C9F">
        <w:rPr>
          <w:rStyle w:val="ChItalBold"/>
        </w:rPr>
        <w:t>sini</w:t>
      </w:r>
      <w:r w:rsidRPr="00F832CD">
        <w:t xml:space="preserve"> </w:t>
      </w:r>
      <w:r w:rsidR="00B7093A">
        <w:t>‘</w:t>
      </w:r>
      <w:r w:rsidRPr="0099608C">
        <w:rPr>
          <w:rStyle w:val="ChSmallCaps"/>
        </w:rPr>
        <w:t>l.prox</w:t>
      </w:r>
      <w:r w:rsidR="00B7093A">
        <w:t>’</w:t>
      </w:r>
      <w:r>
        <w:t xml:space="preserve"> indicates the location of an entity close to the speaker: </w:t>
      </w:r>
      <w:r w:rsidRPr="001939CC">
        <w:rPr>
          <w:rStyle w:val="ChItalBold"/>
        </w:rPr>
        <w:t>ember sini</w:t>
      </w:r>
      <w:r>
        <w:t xml:space="preserve"> </w:t>
      </w:r>
      <w:r w:rsidR="00B7093A">
        <w:t>‘</w:t>
      </w:r>
      <w:r>
        <w:t>the bucket here</w:t>
      </w:r>
      <w:r w:rsidR="00B7093A">
        <w:t>’</w:t>
      </w:r>
      <w:r>
        <w:t xml:space="preserve"> in </w:t>
      </w:r>
      <w:r>
        <w:fldChar w:fldCharType="begin"/>
      </w:r>
      <w:r>
        <w:instrText xml:space="preserve"> REF _Ref338956134 \h </w:instrText>
      </w:r>
      <w:r>
        <w:fldChar w:fldCharType="separate"/>
      </w:r>
      <w:r w:rsidR="00154D81">
        <w:t>(</w:t>
      </w:r>
      <w:r w:rsidR="00154D81">
        <w:rPr>
          <w:noProof/>
        </w:rPr>
        <w:t>49</w:t>
      </w:r>
      <w:r w:rsidR="00154D81">
        <w:t>)</w:t>
      </w:r>
      <w:r>
        <w:fldChar w:fldCharType="end"/>
      </w:r>
      <w:r>
        <w:t xml:space="preserve"> and </w:t>
      </w:r>
      <w:r w:rsidRPr="001939CC">
        <w:rPr>
          <w:rStyle w:val="ChItalBold"/>
        </w:rPr>
        <w:t>Sawar sini</w:t>
      </w:r>
      <w:r>
        <w:t xml:space="preserve"> </w:t>
      </w:r>
      <w:r w:rsidR="00B7093A">
        <w:t>‘</w:t>
      </w:r>
      <w:r>
        <w:t>Sawar here</w:t>
      </w:r>
      <w:r w:rsidR="00B7093A">
        <w:t>’</w:t>
      </w:r>
      <w:r>
        <w:t xml:space="preserve"> in </w:t>
      </w:r>
      <w:r>
        <w:fldChar w:fldCharType="begin"/>
      </w:r>
      <w:r>
        <w:instrText xml:space="preserve"> REF _Ref338956135 \h </w:instrText>
      </w:r>
      <w:r>
        <w:fldChar w:fldCharType="separate"/>
      </w:r>
      <w:r w:rsidR="00154D81">
        <w:t>(</w:t>
      </w:r>
      <w:r w:rsidR="00154D81">
        <w:rPr>
          <w:noProof/>
        </w:rPr>
        <w:t>50</w:t>
      </w:r>
      <w:r w:rsidR="00154D81">
        <w:t>)</w:t>
      </w:r>
      <w:r>
        <w:fldChar w:fldCharType="end"/>
      </w:r>
      <w:r>
        <w:t xml:space="preserve">. The actual distances signaled with </w:t>
      </w:r>
      <w:r w:rsidRPr="007A6C9F">
        <w:rPr>
          <w:rStyle w:val="ChItalBold"/>
        </w:rPr>
        <w:t>sini</w:t>
      </w:r>
      <w:r w:rsidRPr="00F832CD">
        <w:t xml:space="preserve"> </w:t>
      </w:r>
      <w:r w:rsidR="00B7093A">
        <w:t>‘</w:t>
      </w:r>
      <w:r w:rsidRPr="0099608C">
        <w:rPr>
          <w:rStyle w:val="ChSmallCaps"/>
        </w:rPr>
        <w:t>l.prox</w:t>
      </w:r>
      <w:r w:rsidR="00B7093A">
        <w:t>’</w:t>
      </w:r>
      <w:r>
        <w:t xml:space="preserve"> differ, however, depending on the speakers</w:t>
      </w:r>
      <w:r w:rsidR="00B7093A">
        <w:t>’</w:t>
      </w:r>
      <w:r>
        <w:t xml:space="preserve"> perceptions. In </w:t>
      </w:r>
      <w:r>
        <w:fldChar w:fldCharType="begin"/>
      </w:r>
      <w:r>
        <w:instrText xml:space="preserve"> REF _Ref338956134 \h </w:instrText>
      </w:r>
      <w:r>
        <w:fldChar w:fldCharType="separate"/>
      </w:r>
      <w:r w:rsidR="00154D81">
        <w:t>(</w:t>
      </w:r>
      <w:r w:rsidR="00154D81">
        <w:rPr>
          <w:noProof/>
        </w:rPr>
        <w:t>49</w:t>
      </w:r>
      <w:r w:rsidR="00154D81">
        <w:t>)</w:t>
      </w:r>
      <w:r>
        <w:fldChar w:fldCharType="end"/>
      </w:r>
      <w:r>
        <w:t xml:space="preserve">, </w:t>
      </w:r>
      <w:r w:rsidRPr="001939CC">
        <w:rPr>
          <w:rStyle w:val="ChItalBold"/>
        </w:rPr>
        <w:t>ember sini</w:t>
      </w:r>
      <w:r>
        <w:t xml:space="preserve"> </w:t>
      </w:r>
      <w:r w:rsidR="00B7093A">
        <w:t>‘</w:t>
      </w:r>
      <w:r>
        <w:t>the bucket here</w:t>
      </w:r>
      <w:r w:rsidR="00B7093A">
        <w:t>’</w:t>
      </w:r>
      <w:r>
        <w:t xml:space="preserve"> is standing right next to the speaker. By contrast</w:t>
      </w:r>
      <w:r w:rsidRPr="00605B79">
        <w:t xml:space="preserve"> </w:t>
      </w:r>
      <w:r>
        <w:t xml:space="preserve">in </w:t>
      </w:r>
      <w:r>
        <w:fldChar w:fldCharType="begin"/>
      </w:r>
      <w:r>
        <w:instrText xml:space="preserve"> REF _Ref338956135 \h </w:instrText>
      </w:r>
      <w:r>
        <w:fldChar w:fldCharType="separate"/>
      </w:r>
      <w:r w:rsidR="00154D81">
        <w:t>(</w:t>
      </w:r>
      <w:r w:rsidR="00154D81">
        <w:rPr>
          <w:noProof/>
        </w:rPr>
        <w:t>50</w:t>
      </w:r>
      <w:r w:rsidR="00154D81">
        <w:t>)</w:t>
      </w:r>
      <w:r>
        <w:fldChar w:fldCharType="end"/>
      </w:r>
      <w:r>
        <w:t xml:space="preserve">, </w:t>
      </w:r>
      <w:r w:rsidRPr="001939CC">
        <w:rPr>
          <w:rStyle w:val="ChItalBold"/>
        </w:rPr>
        <w:t>Sawar sini</w:t>
      </w:r>
      <w:r>
        <w:t xml:space="preserve"> </w:t>
      </w:r>
      <w:r w:rsidR="00B7093A">
        <w:t>‘</w:t>
      </w:r>
      <w:r>
        <w:t>Sawar here</w:t>
      </w:r>
      <w:r w:rsidR="00B7093A">
        <w:t>’</w:t>
      </w:r>
      <w:r>
        <w:t xml:space="preserve"> denotes a location that is situated about ten kilometers away from the speaker</w:t>
      </w:r>
      <w:r w:rsidR="00B7093A">
        <w:t>’</w:t>
      </w:r>
      <w:r>
        <w:t xml:space="preserve">s location. The speaker, however, perceives </w:t>
      </w:r>
      <w:r w:rsidRPr="00C502B7">
        <w:rPr>
          <w:rStyle w:val="ChItalBold"/>
        </w:rPr>
        <w:t>Sawar</w:t>
      </w:r>
      <w:r>
        <w:t xml:space="preserve"> as being close to his own location given that </w:t>
      </w:r>
      <w:r w:rsidRPr="00C502B7">
        <w:rPr>
          <w:rStyle w:val="ChItalBold"/>
        </w:rPr>
        <w:t>Apawer</w:t>
      </w:r>
      <w:r w:rsidRPr="00892463">
        <w:t xml:space="preserve"> </w:t>
      </w:r>
      <w:r>
        <w:t xml:space="preserve">is situated still further away. The examples in </w:t>
      </w:r>
      <w:r>
        <w:fldChar w:fldCharType="begin"/>
      </w:r>
      <w:r>
        <w:instrText xml:space="preserve"> REF _Ref338956134 \h </w:instrText>
      </w:r>
      <w:r>
        <w:fldChar w:fldCharType="separate"/>
      </w:r>
      <w:r w:rsidR="00154D81">
        <w:t>(</w:t>
      </w:r>
      <w:r w:rsidR="00154D81">
        <w:rPr>
          <w:noProof/>
        </w:rPr>
        <w:t>49</w:t>
      </w:r>
      <w:r w:rsidR="00154D81">
        <w:t>)</w:t>
      </w:r>
      <w:r>
        <w:fldChar w:fldCharType="end"/>
      </w:r>
      <w:r>
        <w:t xml:space="preserve"> and </w:t>
      </w:r>
      <w:r>
        <w:fldChar w:fldCharType="begin"/>
      </w:r>
      <w:r>
        <w:instrText xml:space="preserve"> REF _Ref338956135 \h </w:instrText>
      </w:r>
      <w:r>
        <w:fldChar w:fldCharType="separate"/>
      </w:r>
      <w:r w:rsidR="00154D81">
        <w:t>(</w:t>
      </w:r>
      <w:r w:rsidR="00154D81">
        <w:rPr>
          <w:noProof/>
        </w:rPr>
        <w:t>50</w:t>
      </w:r>
      <w:r w:rsidR="00154D81">
        <w:t>)</w:t>
      </w:r>
      <w:r>
        <w:fldChar w:fldCharType="end"/>
      </w:r>
      <w:r>
        <w:t xml:space="preserve"> also illustrate</w:t>
      </w:r>
      <w:r w:rsidRPr="00F832CD">
        <w:t xml:space="preserve"> that </w:t>
      </w:r>
      <w:r w:rsidRPr="007A6C9F">
        <w:rPr>
          <w:rStyle w:val="ChItalBold"/>
        </w:rPr>
        <w:t>sini</w:t>
      </w:r>
      <w:r w:rsidRPr="00F832CD">
        <w:t xml:space="preserve"> </w:t>
      </w:r>
      <w:r w:rsidR="00B7093A">
        <w:t>‘</w:t>
      </w:r>
      <w:r w:rsidRPr="0099608C">
        <w:rPr>
          <w:rStyle w:val="ChSmallCaps"/>
        </w:rPr>
        <w:t>l.prox</w:t>
      </w:r>
      <w:r w:rsidR="00B7093A">
        <w:t>’</w:t>
      </w:r>
      <w:r>
        <w:t xml:space="preserve"> is </w:t>
      </w:r>
      <w:r w:rsidRPr="00F832CD">
        <w:t>used independently</w:t>
      </w:r>
      <w:r>
        <w:t xml:space="preserve"> of the parameter of visibility: the locative is used for a visible location in </w:t>
      </w:r>
      <w:r>
        <w:fldChar w:fldCharType="begin"/>
      </w:r>
      <w:r>
        <w:instrText xml:space="preserve"> REF _Ref338956134 \h </w:instrText>
      </w:r>
      <w:r>
        <w:fldChar w:fldCharType="separate"/>
      </w:r>
      <w:r w:rsidR="00154D81">
        <w:t>(</w:t>
      </w:r>
      <w:r w:rsidR="00154D81">
        <w:rPr>
          <w:noProof/>
        </w:rPr>
        <w:t>49</w:t>
      </w:r>
      <w:r w:rsidR="00154D81">
        <w:t>)</w:t>
      </w:r>
      <w:r>
        <w:fldChar w:fldCharType="end"/>
      </w:r>
      <w:r>
        <w:t xml:space="preserve"> and for an invisible one</w:t>
      </w:r>
      <w:r w:rsidRPr="00B9121C">
        <w:t xml:space="preserve"> </w:t>
      </w:r>
      <w:r>
        <w:t xml:space="preserve">in </w:t>
      </w:r>
      <w:r>
        <w:fldChar w:fldCharType="begin"/>
      </w:r>
      <w:r>
        <w:instrText xml:space="preserve"> REF _Ref338956135 \h </w:instrText>
      </w:r>
      <w:r>
        <w:fldChar w:fldCharType="separate"/>
      </w:r>
      <w:r w:rsidR="00154D81">
        <w:t>(</w:t>
      </w:r>
      <w:r w:rsidR="00154D81">
        <w:rPr>
          <w:noProof/>
        </w:rPr>
        <w:t>50</w:t>
      </w:r>
      <w:r w:rsidR="00154D81">
        <w:t>)</w:t>
      </w:r>
      <w:r>
        <w:fldChar w:fldCharType="end"/>
      </w:r>
      <w:r>
        <w:t>.</w:t>
      </w:r>
    </w:p>
    <w:p w14:paraId="3B42FB9E" w14:textId="7D6EF8A1" w:rsidR="000931D0" w:rsidRDefault="000931D0" w:rsidP="000931D0">
      <w:pPr>
        <w:pStyle w:val="ExampleTitle"/>
      </w:pPr>
      <w:r>
        <w:rPr>
          <w:lang w:eastAsia="en-US"/>
        </w:rPr>
        <w:t xml:space="preserve">Spatial uses of </w:t>
      </w:r>
      <w:r w:rsidRPr="007A6C9F">
        <w:rPr>
          <w:rStyle w:val="ChItalBold"/>
        </w:rPr>
        <w:t>sini</w:t>
      </w:r>
      <w:r w:rsidRPr="00F832CD">
        <w:t xml:space="preserve"> </w:t>
      </w:r>
      <w:r w:rsidR="00B7093A">
        <w:t>‘</w:t>
      </w:r>
      <w:r w:rsidRPr="0099608C">
        <w:rPr>
          <w:rStyle w:val="ChSmallCaps"/>
        </w:rPr>
        <w:t>l.prox</w:t>
      </w:r>
      <w:r w:rsidR="00B7093A">
        <w:t>’</w:t>
      </w:r>
    </w:p>
    <w:tbl>
      <w:tblPr>
        <w:tblW w:w="0" w:type="auto"/>
        <w:tblCellMar>
          <w:left w:w="42" w:type="dxa"/>
          <w:right w:w="42" w:type="dxa"/>
        </w:tblCellMar>
        <w:tblLook w:val="01E0" w:firstRow="1" w:lastRow="1" w:firstColumn="1" w:lastColumn="1" w:noHBand="0" w:noVBand="0"/>
      </w:tblPr>
      <w:tblGrid>
        <w:gridCol w:w="709"/>
        <w:gridCol w:w="489"/>
        <w:gridCol w:w="773"/>
        <w:gridCol w:w="495"/>
        <w:gridCol w:w="360"/>
        <w:gridCol w:w="729"/>
        <w:gridCol w:w="759"/>
      </w:tblGrid>
      <w:tr w:rsidR="00AC23C4" w:rsidRPr="004B7057" w14:paraId="343F0239" w14:textId="77777777" w:rsidTr="00AC23C4">
        <w:tc>
          <w:tcPr>
            <w:tcW w:w="709" w:type="dxa"/>
            <w:shd w:val="clear" w:color="auto" w:fill="auto"/>
          </w:tcPr>
          <w:p w14:paraId="13BBAD8C" w14:textId="77777777" w:rsidR="000931D0" w:rsidRPr="00DF7DDB" w:rsidRDefault="000931D0" w:rsidP="001D04AF">
            <w:pPr>
              <w:pStyle w:val="O0Nwnext"/>
            </w:pPr>
            <w:bookmarkStart w:id="3475" w:name="_Ref320543480"/>
            <w:bookmarkStart w:id="3476" w:name="_Ref338956134"/>
            <w:r>
              <w:t>(</w:t>
            </w:r>
            <w:fldSimple w:instr=" SEQ ( \* ARABIC \s 1 ">
              <w:r w:rsidR="00154D81">
                <w:rPr>
                  <w:noProof/>
                </w:rPr>
                <w:t>49</w:t>
              </w:r>
            </w:fldSimple>
            <w:bookmarkEnd w:id="3475"/>
            <w:r>
              <w:t>)</w:t>
            </w:r>
            <w:bookmarkEnd w:id="3476"/>
          </w:p>
        </w:tc>
        <w:tc>
          <w:tcPr>
            <w:tcW w:w="489" w:type="dxa"/>
            <w:shd w:val="clear" w:color="auto" w:fill="auto"/>
          </w:tcPr>
          <w:p w14:paraId="21FDA2D6" w14:textId="77777777" w:rsidR="000931D0" w:rsidRPr="008E0BCE" w:rsidRDefault="000931D0" w:rsidP="001D04AF">
            <w:pPr>
              <w:pStyle w:val="Text"/>
            </w:pPr>
            <w:r w:rsidRPr="008E0BCE">
              <w:t>sa</w:t>
            </w:r>
          </w:p>
        </w:tc>
        <w:tc>
          <w:tcPr>
            <w:tcW w:w="773" w:type="dxa"/>
            <w:shd w:val="clear" w:color="auto" w:fill="auto"/>
          </w:tcPr>
          <w:p w14:paraId="1A5CB074" w14:textId="77777777" w:rsidR="000931D0" w:rsidRPr="008E0BCE" w:rsidRDefault="000931D0" w:rsidP="001D04AF">
            <w:pPr>
              <w:pStyle w:val="Text"/>
            </w:pPr>
            <w:r w:rsidRPr="008E0BCE">
              <w:t>su</w:t>
            </w:r>
          </w:p>
        </w:tc>
        <w:tc>
          <w:tcPr>
            <w:tcW w:w="495" w:type="dxa"/>
            <w:shd w:val="clear" w:color="auto" w:fill="auto"/>
          </w:tcPr>
          <w:p w14:paraId="70EA1B45" w14:textId="77777777" w:rsidR="000931D0" w:rsidRPr="008E0BCE" w:rsidRDefault="000931D0" w:rsidP="001D04AF">
            <w:pPr>
              <w:pStyle w:val="Text"/>
            </w:pPr>
            <w:r>
              <w:t>taru</w:t>
            </w:r>
          </w:p>
        </w:tc>
        <w:tc>
          <w:tcPr>
            <w:tcW w:w="360" w:type="dxa"/>
            <w:shd w:val="clear" w:color="auto" w:fill="auto"/>
          </w:tcPr>
          <w:p w14:paraId="60250AB2" w14:textId="77777777" w:rsidR="000931D0" w:rsidRPr="00B72975" w:rsidRDefault="000931D0" w:rsidP="001D04AF">
            <w:pPr>
              <w:pStyle w:val="Text"/>
            </w:pPr>
            <w:r w:rsidRPr="00B72975">
              <w:t>di</w:t>
            </w:r>
          </w:p>
        </w:tc>
        <w:tc>
          <w:tcPr>
            <w:tcW w:w="729" w:type="dxa"/>
            <w:shd w:val="clear" w:color="auto" w:fill="auto"/>
          </w:tcPr>
          <w:p w14:paraId="08182669" w14:textId="77777777" w:rsidR="000931D0" w:rsidRPr="00174075" w:rsidRDefault="000931D0" w:rsidP="001D04AF">
            <w:pPr>
              <w:pStyle w:val="Text"/>
              <w:rPr>
                <w:rStyle w:val="ChBlueBold"/>
              </w:rPr>
            </w:pPr>
            <w:r w:rsidRPr="00174075">
              <w:rPr>
                <w:rStyle w:val="ChBlueBold"/>
              </w:rPr>
              <w:t>ember</w:t>
            </w:r>
          </w:p>
        </w:tc>
        <w:tc>
          <w:tcPr>
            <w:tcW w:w="759" w:type="dxa"/>
            <w:shd w:val="clear" w:color="auto" w:fill="auto"/>
          </w:tcPr>
          <w:p w14:paraId="21863229" w14:textId="77777777" w:rsidR="000931D0" w:rsidRPr="00174075" w:rsidRDefault="000931D0" w:rsidP="001D04AF">
            <w:pPr>
              <w:pStyle w:val="Text"/>
              <w:rPr>
                <w:rStyle w:val="ChBlueBold"/>
              </w:rPr>
            </w:pPr>
            <w:r w:rsidRPr="00174075">
              <w:rPr>
                <w:rStyle w:val="ChBlueBold"/>
              </w:rPr>
              <w:t>sini</w:t>
            </w:r>
          </w:p>
        </w:tc>
      </w:tr>
      <w:tr w:rsidR="00AC23C4" w:rsidRPr="00AC23C4" w14:paraId="543DEBED" w14:textId="77777777" w:rsidTr="00AC23C4">
        <w:tc>
          <w:tcPr>
            <w:tcW w:w="709" w:type="dxa"/>
            <w:shd w:val="clear" w:color="auto" w:fill="auto"/>
          </w:tcPr>
          <w:p w14:paraId="70450871" w14:textId="77777777" w:rsidR="000931D0" w:rsidRPr="00611968" w:rsidRDefault="000931D0" w:rsidP="001D04AF">
            <w:pPr>
              <w:pStyle w:val="GlossEng"/>
            </w:pPr>
          </w:p>
        </w:tc>
        <w:tc>
          <w:tcPr>
            <w:tcW w:w="489" w:type="dxa"/>
            <w:shd w:val="clear" w:color="auto" w:fill="auto"/>
          </w:tcPr>
          <w:p w14:paraId="2361B8AF" w14:textId="77777777" w:rsidR="000931D0" w:rsidRPr="0099608C" w:rsidRDefault="000931D0" w:rsidP="001D04AF">
            <w:pPr>
              <w:pStyle w:val="GlossEng"/>
              <w:rPr>
                <w:rStyle w:val="ChSmallCaps"/>
              </w:rPr>
            </w:pPr>
            <w:r w:rsidRPr="0099608C">
              <w:rPr>
                <w:rStyle w:val="ChSmallCaps"/>
              </w:rPr>
              <w:t>1sg</w:t>
            </w:r>
          </w:p>
        </w:tc>
        <w:tc>
          <w:tcPr>
            <w:tcW w:w="773" w:type="dxa"/>
            <w:shd w:val="clear" w:color="auto" w:fill="auto"/>
          </w:tcPr>
          <w:p w14:paraId="76F6DF1F" w14:textId="77777777" w:rsidR="000931D0" w:rsidRPr="008E0BCE" w:rsidRDefault="000931D0" w:rsidP="001D04AF">
            <w:pPr>
              <w:pStyle w:val="GlossEng"/>
            </w:pPr>
            <w:r w:rsidRPr="008E0BCE">
              <w:t>already</w:t>
            </w:r>
          </w:p>
        </w:tc>
        <w:tc>
          <w:tcPr>
            <w:tcW w:w="495" w:type="dxa"/>
            <w:shd w:val="clear" w:color="auto" w:fill="auto"/>
          </w:tcPr>
          <w:p w14:paraId="77DAA863" w14:textId="77777777" w:rsidR="000931D0" w:rsidRPr="008E0BCE" w:rsidRDefault="000931D0" w:rsidP="001D04AF">
            <w:pPr>
              <w:pStyle w:val="GlossEng"/>
            </w:pPr>
            <w:r w:rsidRPr="008E0BCE">
              <w:t>put</w:t>
            </w:r>
          </w:p>
        </w:tc>
        <w:tc>
          <w:tcPr>
            <w:tcW w:w="360" w:type="dxa"/>
            <w:shd w:val="clear" w:color="auto" w:fill="auto"/>
          </w:tcPr>
          <w:p w14:paraId="1A7ACF2F" w14:textId="77777777" w:rsidR="000931D0" w:rsidRPr="008E0BCE" w:rsidRDefault="000931D0" w:rsidP="001D04AF">
            <w:pPr>
              <w:pStyle w:val="GlossEng"/>
            </w:pPr>
            <w:r w:rsidRPr="008E0BCE">
              <w:t>at</w:t>
            </w:r>
          </w:p>
        </w:tc>
        <w:tc>
          <w:tcPr>
            <w:tcW w:w="729" w:type="dxa"/>
            <w:shd w:val="clear" w:color="auto" w:fill="auto"/>
          </w:tcPr>
          <w:p w14:paraId="746B033B" w14:textId="77777777" w:rsidR="000931D0" w:rsidRPr="008E0BCE" w:rsidRDefault="000931D0" w:rsidP="001D04AF">
            <w:pPr>
              <w:pStyle w:val="GlossEng"/>
            </w:pPr>
            <w:r w:rsidRPr="008E0BCE">
              <w:t>bucket</w:t>
            </w:r>
          </w:p>
        </w:tc>
        <w:tc>
          <w:tcPr>
            <w:tcW w:w="759" w:type="dxa"/>
            <w:shd w:val="clear" w:color="auto" w:fill="auto"/>
          </w:tcPr>
          <w:p w14:paraId="4867E160" w14:textId="77777777" w:rsidR="000931D0" w:rsidRPr="0099608C" w:rsidRDefault="000931D0" w:rsidP="001D04AF">
            <w:pPr>
              <w:pStyle w:val="GlossEng"/>
              <w:rPr>
                <w:rStyle w:val="ChSmallCaps"/>
              </w:rPr>
            </w:pPr>
            <w:r w:rsidRPr="0099608C">
              <w:rPr>
                <w:rStyle w:val="ChSmallCaps"/>
              </w:rPr>
              <w:t>l.prox</w:t>
            </w:r>
          </w:p>
        </w:tc>
      </w:tr>
    </w:tbl>
    <w:p w14:paraId="6690CAF2" w14:textId="178AF5E7" w:rsidR="000931D0" w:rsidRPr="002B1870" w:rsidRDefault="00B7093A" w:rsidP="000931D0">
      <w:pPr>
        <w:pStyle w:val="FreeTranslEng"/>
        <w:ind w:right="-1"/>
      </w:pPr>
      <w:r>
        <w:t>‘</w:t>
      </w:r>
      <w:r w:rsidR="000931D0" w:rsidRPr="008E0BCE">
        <w:t xml:space="preserve">I </w:t>
      </w:r>
      <w:r w:rsidR="000931D0">
        <w:t xml:space="preserve">already </w:t>
      </w:r>
      <w:r w:rsidR="000931D0" w:rsidRPr="008E0BCE">
        <w:t>put (</w:t>
      </w:r>
      <w:r w:rsidR="000931D0">
        <w:t xml:space="preserve">the fish) in </w:t>
      </w:r>
      <w:r w:rsidR="000931D0" w:rsidRPr="00174075">
        <w:rPr>
          <w:rStyle w:val="ChBlueBold"/>
        </w:rPr>
        <w:t>the bucket here</w:t>
      </w:r>
      <w:r>
        <w:t>’</w:t>
      </w:r>
      <w:r w:rsidR="000931D0">
        <w:t xml:space="preserve"> </w:t>
      </w:r>
      <w:r w:rsidR="00A87C2F">
        <w:rPr>
          <w:rStyle w:val="ExampleSource"/>
        </w:rPr>
        <w:t>[080917-006-CvHt</w:t>
      </w:r>
      <w:r w:rsidR="000931D0" w:rsidRPr="00174075">
        <w:rPr>
          <w:rStyle w:val="ExampleSource"/>
        </w:rPr>
        <w:t>.0003]</w:t>
      </w:r>
    </w:p>
    <w:tbl>
      <w:tblPr>
        <w:tblW w:w="6794" w:type="dxa"/>
        <w:tblCellMar>
          <w:left w:w="40" w:type="dxa"/>
          <w:right w:w="40" w:type="dxa"/>
        </w:tblCellMar>
        <w:tblLook w:val="01E0" w:firstRow="1" w:lastRow="1" w:firstColumn="1" w:lastColumn="1" w:noHBand="0" w:noVBand="0"/>
      </w:tblPr>
      <w:tblGrid>
        <w:gridCol w:w="709"/>
        <w:gridCol w:w="385"/>
        <w:gridCol w:w="634"/>
        <w:gridCol w:w="821"/>
        <w:gridCol w:w="565"/>
        <w:gridCol w:w="809"/>
        <w:gridCol w:w="357"/>
        <w:gridCol w:w="687"/>
        <w:gridCol w:w="355"/>
        <w:gridCol w:w="721"/>
        <w:gridCol w:w="751"/>
      </w:tblGrid>
      <w:tr w:rsidR="00AC23C4" w:rsidRPr="004B7057" w14:paraId="6F516F60" w14:textId="77777777" w:rsidTr="00AC23C4">
        <w:tc>
          <w:tcPr>
            <w:tcW w:w="709" w:type="dxa"/>
            <w:shd w:val="clear" w:color="auto" w:fill="auto"/>
          </w:tcPr>
          <w:p w14:paraId="5BC69CAD" w14:textId="77777777" w:rsidR="000931D0" w:rsidRPr="00DF7DDB" w:rsidRDefault="000931D0" w:rsidP="001D04AF">
            <w:pPr>
              <w:pStyle w:val="O0Nwnext"/>
            </w:pPr>
            <w:bookmarkStart w:id="3477" w:name="_Ref320543481"/>
            <w:bookmarkStart w:id="3478" w:name="_Ref338956135"/>
            <w:r>
              <w:t>(</w:t>
            </w:r>
            <w:fldSimple w:instr=" SEQ ( \* ARABIC \s 1 ">
              <w:r w:rsidR="00154D81">
                <w:rPr>
                  <w:noProof/>
                </w:rPr>
                <w:t>50</w:t>
              </w:r>
            </w:fldSimple>
            <w:bookmarkEnd w:id="3477"/>
            <w:r>
              <w:t>)</w:t>
            </w:r>
            <w:bookmarkEnd w:id="3478"/>
          </w:p>
        </w:tc>
        <w:tc>
          <w:tcPr>
            <w:tcW w:w="385" w:type="dxa"/>
            <w:shd w:val="clear" w:color="auto" w:fill="auto"/>
          </w:tcPr>
          <w:p w14:paraId="6D756EDD" w14:textId="77777777" w:rsidR="000931D0" w:rsidRPr="002E73A5" w:rsidRDefault="000931D0" w:rsidP="001D04AF">
            <w:pPr>
              <w:pStyle w:val="Text"/>
            </w:pPr>
            <w:r w:rsidRPr="002E73A5">
              <w:t>de</w:t>
            </w:r>
          </w:p>
        </w:tc>
        <w:tc>
          <w:tcPr>
            <w:tcW w:w="634" w:type="dxa"/>
            <w:shd w:val="clear" w:color="auto" w:fill="auto"/>
          </w:tcPr>
          <w:p w14:paraId="4D2B0234" w14:textId="77777777" w:rsidR="000931D0" w:rsidRPr="002E73A5" w:rsidRDefault="0011133D" w:rsidP="001D04AF">
            <w:pPr>
              <w:pStyle w:val="Text"/>
            </w:pPr>
            <w:r>
              <w:t>mulay</w:t>
            </w:r>
          </w:p>
        </w:tc>
        <w:tc>
          <w:tcPr>
            <w:tcW w:w="821" w:type="dxa"/>
            <w:shd w:val="clear" w:color="auto" w:fill="auto"/>
          </w:tcPr>
          <w:p w14:paraId="060070B7" w14:textId="77777777" w:rsidR="000931D0" w:rsidRPr="002E73A5" w:rsidRDefault="00CE19EF" w:rsidP="001D04AF">
            <w:pPr>
              <w:pStyle w:val="Text"/>
            </w:pPr>
            <w:r w:rsidRPr="002E73A5">
              <w:t>turung</w:t>
            </w:r>
          </w:p>
        </w:tc>
        <w:tc>
          <w:tcPr>
            <w:tcW w:w="565" w:type="dxa"/>
            <w:shd w:val="clear" w:color="auto" w:fill="auto"/>
          </w:tcPr>
          <w:p w14:paraId="59F0DE91" w14:textId="77777777" w:rsidR="000931D0" w:rsidRPr="002E73A5" w:rsidRDefault="000931D0" w:rsidP="001D04AF">
            <w:pPr>
              <w:pStyle w:val="Text"/>
            </w:pPr>
            <w:r w:rsidRPr="002E73A5">
              <w:t>dari</w:t>
            </w:r>
          </w:p>
        </w:tc>
        <w:tc>
          <w:tcPr>
            <w:tcW w:w="809" w:type="dxa"/>
            <w:shd w:val="clear" w:color="auto" w:fill="auto"/>
          </w:tcPr>
          <w:p w14:paraId="08974276" w14:textId="77777777" w:rsidR="000931D0" w:rsidRPr="002E73A5" w:rsidRDefault="000931D0" w:rsidP="001D04AF">
            <w:pPr>
              <w:pStyle w:val="Text"/>
            </w:pPr>
            <w:r w:rsidRPr="002E73A5">
              <w:t>Apawer</w:t>
            </w:r>
          </w:p>
        </w:tc>
        <w:tc>
          <w:tcPr>
            <w:tcW w:w="357" w:type="dxa"/>
            <w:shd w:val="clear" w:color="auto" w:fill="auto"/>
          </w:tcPr>
          <w:p w14:paraId="2DDD5DEB" w14:textId="77777777" w:rsidR="000931D0" w:rsidRPr="002E73A5" w:rsidRDefault="00407477" w:rsidP="001D04AF">
            <w:pPr>
              <w:pStyle w:val="Text"/>
            </w:pPr>
            <w:r>
              <w:t>…</w:t>
            </w:r>
          </w:p>
        </w:tc>
        <w:tc>
          <w:tcPr>
            <w:tcW w:w="687" w:type="dxa"/>
            <w:shd w:val="clear" w:color="auto" w:fill="auto"/>
          </w:tcPr>
          <w:p w14:paraId="2068CAED" w14:textId="77777777" w:rsidR="000931D0" w:rsidRPr="002E73A5" w:rsidRDefault="000931D0" w:rsidP="001D04AF">
            <w:pPr>
              <w:pStyle w:val="Text"/>
            </w:pPr>
            <w:r w:rsidRPr="002E73A5">
              <w:t>sam</w:t>
            </w:r>
            <w:r>
              <w:t>pe</w:t>
            </w:r>
          </w:p>
        </w:tc>
        <w:tc>
          <w:tcPr>
            <w:tcW w:w="355" w:type="dxa"/>
            <w:shd w:val="clear" w:color="auto" w:fill="auto"/>
          </w:tcPr>
          <w:p w14:paraId="6F3DB5AB" w14:textId="77777777" w:rsidR="000931D0" w:rsidRPr="002E73A5" w:rsidRDefault="000931D0" w:rsidP="001D04AF">
            <w:pPr>
              <w:pStyle w:val="Text"/>
            </w:pPr>
            <w:r w:rsidRPr="002E73A5">
              <w:t>di</w:t>
            </w:r>
          </w:p>
        </w:tc>
        <w:tc>
          <w:tcPr>
            <w:tcW w:w="721" w:type="dxa"/>
            <w:shd w:val="clear" w:color="auto" w:fill="auto"/>
          </w:tcPr>
          <w:p w14:paraId="2D6F5D94" w14:textId="77777777" w:rsidR="000931D0" w:rsidRPr="00E802FA" w:rsidRDefault="000931D0" w:rsidP="001D04AF">
            <w:pPr>
              <w:pStyle w:val="Text"/>
              <w:rPr>
                <w:rStyle w:val="ChBlueBold"/>
              </w:rPr>
            </w:pPr>
            <w:r w:rsidRPr="00E802FA">
              <w:rPr>
                <w:rStyle w:val="ChBlueBold"/>
              </w:rPr>
              <w:t>Sawar</w:t>
            </w:r>
          </w:p>
        </w:tc>
        <w:tc>
          <w:tcPr>
            <w:tcW w:w="751" w:type="dxa"/>
            <w:shd w:val="clear" w:color="auto" w:fill="auto"/>
          </w:tcPr>
          <w:p w14:paraId="2465C55E" w14:textId="77777777" w:rsidR="000931D0" w:rsidRPr="00E802FA" w:rsidRDefault="000931D0" w:rsidP="001D04AF">
            <w:pPr>
              <w:pStyle w:val="Text"/>
              <w:rPr>
                <w:rStyle w:val="ChBlueBold"/>
              </w:rPr>
            </w:pPr>
            <w:r w:rsidRPr="00E802FA">
              <w:rPr>
                <w:rStyle w:val="ChBlueBold"/>
              </w:rPr>
              <w:t>sini</w:t>
            </w:r>
          </w:p>
        </w:tc>
      </w:tr>
      <w:tr w:rsidR="00AC23C4" w:rsidRPr="002E73A5" w14:paraId="132ACC5B" w14:textId="77777777" w:rsidTr="00AC23C4">
        <w:tc>
          <w:tcPr>
            <w:tcW w:w="709" w:type="dxa"/>
            <w:shd w:val="clear" w:color="auto" w:fill="auto"/>
          </w:tcPr>
          <w:p w14:paraId="222AB9FA" w14:textId="77777777" w:rsidR="000931D0" w:rsidRPr="003A1532" w:rsidRDefault="000931D0" w:rsidP="001D04AF">
            <w:pPr>
              <w:pStyle w:val="GlossEng"/>
            </w:pPr>
          </w:p>
        </w:tc>
        <w:tc>
          <w:tcPr>
            <w:tcW w:w="385" w:type="dxa"/>
            <w:shd w:val="clear" w:color="auto" w:fill="auto"/>
          </w:tcPr>
          <w:p w14:paraId="5C2D6849" w14:textId="77777777" w:rsidR="000931D0" w:rsidRPr="0099608C" w:rsidRDefault="000931D0" w:rsidP="001D04AF">
            <w:pPr>
              <w:pStyle w:val="GlossEng"/>
              <w:rPr>
                <w:rStyle w:val="ChSmallCaps"/>
              </w:rPr>
            </w:pPr>
            <w:r w:rsidRPr="0099608C">
              <w:rPr>
                <w:rStyle w:val="ChSmallCaps"/>
              </w:rPr>
              <w:t>3sg</w:t>
            </w:r>
          </w:p>
        </w:tc>
        <w:tc>
          <w:tcPr>
            <w:tcW w:w="634" w:type="dxa"/>
            <w:shd w:val="clear" w:color="auto" w:fill="auto"/>
          </w:tcPr>
          <w:p w14:paraId="5506A8C3" w14:textId="77777777" w:rsidR="000931D0" w:rsidRPr="002E73A5" w:rsidRDefault="000931D0" w:rsidP="001D04AF">
            <w:pPr>
              <w:pStyle w:val="GlossEng"/>
            </w:pPr>
            <w:r w:rsidRPr="002E73A5">
              <w:t>start</w:t>
            </w:r>
          </w:p>
        </w:tc>
        <w:tc>
          <w:tcPr>
            <w:tcW w:w="821" w:type="dxa"/>
            <w:shd w:val="clear" w:color="auto" w:fill="auto"/>
          </w:tcPr>
          <w:p w14:paraId="7B851E6C" w14:textId="77777777" w:rsidR="000931D0" w:rsidRPr="002E73A5" w:rsidRDefault="000931D0" w:rsidP="001D04AF">
            <w:pPr>
              <w:pStyle w:val="GlossEng"/>
            </w:pPr>
            <w:r w:rsidRPr="002E73A5">
              <w:t>descend</w:t>
            </w:r>
          </w:p>
        </w:tc>
        <w:tc>
          <w:tcPr>
            <w:tcW w:w="565" w:type="dxa"/>
            <w:shd w:val="clear" w:color="auto" w:fill="auto"/>
          </w:tcPr>
          <w:p w14:paraId="3CED106B" w14:textId="77777777" w:rsidR="000931D0" w:rsidRPr="002E73A5" w:rsidRDefault="000931D0" w:rsidP="001D04AF">
            <w:pPr>
              <w:pStyle w:val="GlossEng"/>
            </w:pPr>
            <w:r w:rsidRPr="002E73A5">
              <w:t>from</w:t>
            </w:r>
          </w:p>
        </w:tc>
        <w:tc>
          <w:tcPr>
            <w:tcW w:w="809" w:type="dxa"/>
            <w:shd w:val="clear" w:color="auto" w:fill="auto"/>
          </w:tcPr>
          <w:p w14:paraId="6D9BA406" w14:textId="77777777" w:rsidR="000931D0" w:rsidRPr="002E73A5" w:rsidRDefault="000931D0" w:rsidP="001D04AF">
            <w:pPr>
              <w:pStyle w:val="GlossEng"/>
            </w:pPr>
            <w:r w:rsidRPr="002E73A5">
              <w:t>Apawer</w:t>
            </w:r>
          </w:p>
        </w:tc>
        <w:tc>
          <w:tcPr>
            <w:tcW w:w="357" w:type="dxa"/>
            <w:shd w:val="clear" w:color="auto" w:fill="auto"/>
          </w:tcPr>
          <w:p w14:paraId="06F05B24" w14:textId="77777777" w:rsidR="000931D0" w:rsidRPr="003A1532" w:rsidRDefault="000931D0" w:rsidP="001D04AF">
            <w:pPr>
              <w:pStyle w:val="GlossEng"/>
              <w:rPr>
                <w:rStyle w:val="ChSmallCaps"/>
              </w:rPr>
            </w:pPr>
          </w:p>
        </w:tc>
        <w:tc>
          <w:tcPr>
            <w:tcW w:w="687" w:type="dxa"/>
            <w:shd w:val="clear" w:color="auto" w:fill="auto"/>
          </w:tcPr>
          <w:p w14:paraId="4DE5295A" w14:textId="77777777" w:rsidR="000931D0" w:rsidRPr="002E73A5" w:rsidRDefault="000931D0" w:rsidP="001D04AF">
            <w:pPr>
              <w:pStyle w:val="GlossEng"/>
            </w:pPr>
            <w:r>
              <w:t>reach</w:t>
            </w:r>
          </w:p>
        </w:tc>
        <w:tc>
          <w:tcPr>
            <w:tcW w:w="355" w:type="dxa"/>
            <w:shd w:val="clear" w:color="auto" w:fill="auto"/>
          </w:tcPr>
          <w:p w14:paraId="6B704127" w14:textId="77777777" w:rsidR="000931D0" w:rsidRPr="002E73A5" w:rsidRDefault="000931D0" w:rsidP="001D04AF">
            <w:pPr>
              <w:pStyle w:val="GlossEng"/>
            </w:pPr>
            <w:r w:rsidRPr="002E73A5">
              <w:t>at</w:t>
            </w:r>
          </w:p>
        </w:tc>
        <w:tc>
          <w:tcPr>
            <w:tcW w:w="721" w:type="dxa"/>
            <w:shd w:val="clear" w:color="auto" w:fill="auto"/>
          </w:tcPr>
          <w:p w14:paraId="4C805EBE" w14:textId="77777777" w:rsidR="000931D0" w:rsidRPr="002E73A5" w:rsidRDefault="000931D0" w:rsidP="001D04AF">
            <w:pPr>
              <w:pStyle w:val="GlossEng"/>
            </w:pPr>
            <w:r w:rsidRPr="002E73A5">
              <w:t>Sawar</w:t>
            </w:r>
          </w:p>
        </w:tc>
        <w:tc>
          <w:tcPr>
            <w:tcW w:w="751" w:type="dxa"/>
            <w:shd w:val="clear" w:color="auto" w:fill="auto"/>
          </w:tcPr>
          <w:p w14:paraId="73BF7650" w14:textId="77777777" w:rsidR="000931D0" w:rsidRPr="0099608C" w:rsidRDefault="000931D0" w:rsidP="001D04AF">
            <w:pPr>
              <w:pStyle w:val="GlossEng"/>
              <w:rPr>
                <w:rStyle w:val="ChSmallCaps"/>
              </w:rPr>
            </w:pPr>
            <w:r w:rsidRPr="0099608C">
              <w:rPr>
                <w:rStyle w:val="ChSmallCaps"/>
              </w:rPr>
              <w:t>l.prox</w:t>
            </w:r>
          </w:p>
        </w:tc>
      </w:tr>
    </w:tbl>
    <w:p w14:paraId="6BEE8B1C" w14:textId="30E36C21" w:rsidR="000931D0" w:rsidRPr="002E73A5" w:rsidRDefault="00B7093A" w:rsidP="00EC0618">
      <w:pPr>
        <w:pStyle w:val="FreeTranslEng"/>
      </w:pPr>
      <w:r>
        <w:t>‘</w:t>
      </w:r>
      <w:r w:rsidR="000931D0">
        <w:t xml:space="preserve">he (the ancestor) started coming down from Apawer … (and) reached </w:t>
      </w:r>
      <w:r w:rsidR="000931D0" w:rsidRPr="003A1532">
        <w:rPr>
          <w:rStyle w:val="ChBlueBold"/>
        </w:rPr>
        <w:t>Sawar here</w:t>
      </w:r>
      <w:r>
        <w:t>’</w:t>
      </w:r>
      <w:r w:rsidR="000931D0">
        <w:t xml:space="preserve"> </w:t>
      </w:r>
      <w:r w:rsidR="000931D0" w:rsidRPr="002E34CD">
        <w:rPr>
          <w:rStyle w:val="ExampleSource"/>
        </w:rPr>
        <w:t>[080922-010a-</w:t>
      </w:r>
      <w:r w:rsidR="00F00E41">
        <w:rPr>
          <w:rStyle w:val="ExampleSource"/>
        </w:rPr>
        <w:t>Cv</w:t>
      </w:r>
      <w:r w:rsidR="000931D0" w:rsidRPr="002E34CD">
        <w:rPr>
          <w:rStyle w:val="ExampleSource"/>
        </w:rPr>
        <w:t>NF.0149]</w:t>
      </w:r>
    </w:p>
    <w:p w14:paraId="395B9906" w14:textId="08AED082" w:rsidR="000931D0" w:rsidRDefault="000931D0" w:rsidP="001C29E4">
      <w:pPr>
        <w:pStyle w:val="Body0005after"/>
      </w:pPr>
      <w:r>
        <w:t xml:space="preserve">The example in </w:t>
      </w:r>
      <w:r>
        <w:fldChar w:fldCharType="begin"/>
      </w:r>
      <w:r>
        <w:instrText xml:space="preserve"> REF _Ref338956136 \h </w:instrText>
      </w:r>
      <w:r>
        <w:fldChar w:fldCharType="separate"/>
      </w:r>
      <w:r w:rsidR="00154D81">
        <w:t>(</w:t>
      </w:r>
      <w:r w:rsidR="00154D81">
        <w:rPr>
          <w:noProof/>
        </w:rPr>
        <w:t>51</w:t>
      </w:r>
      <w:r w:rsidR="00154D81">
        <w:t>)</w:t>
      </w:r>
      <w:r>
        <w:fldChar w:fldCharType="end"/>
      </w:r>
      <w:r>
        <w:t xml:space="preserve"> illustrates the semantic distinctions between </w:t>
      </w:r>
      <w:r w:rsidRPr="007A6C9F">
        <w:rPr>
          <w:rStyle w:val="ChItalBold"/>
        </w:rPr>
        <w:t>sini</w:t>
      </w:r>
      <w:r w:rsidRPr="00F832CD">
        <w:t xml:space="preserve"> </w:t>
      </w:r>
      <w:r w:rsidR="00B7093A">
        <w:t>‘</w:t>
      </w:r>
      <w:r w:rsidRPr="0099608C">
        <w:rPr>
          <w:rStyle w:val="ChSmallCaps"/>
        </w:rPr>
        <w:t>l.prox</w:t>
      </w:r>
      <w:r w:rsidR="00B7093A">
        <w:t>’</w:t>
      </w:r>
      <w:r w:rsidRPr="00F832CD">
        <w:t xml:space="preserve"> and </w:t>
      </w:r>
      <w:r w:rsidRPr="007A6C9F">
        <w:rPr>
          <w:rStyle w:val="ChItalBold"/>
        </w:rPr>
        <w:t>sana</w:t>
      </w:r>
      <w:r w:rsidRPr="00F832CD">
        <w:t xml:space="preserve"> </w:t>
      </w:r>
      <w:r w:rsidR="00B7093A">
        <w:t>‘</w:t>
      </w:r>
      <w:r w:rsidRPr="0099608C">
        <w:rPr>
          <w:rStyle w:val="ChSmallCaps"/>
        </w:rPr>
        <w:t>l.dist</w:t>
      </w:r>
      <w:r w:rsidR="00B7093A">
        <w:t>’</w:t>
      </w:r>
      <w:r w:rsidRPr="00F832CD">
        <w:t xml:space="preserve">. The </w:t>
      </w:r>
      <w:r>
        <w:t>utterance occurred during a conversation outside</w:t>
      </w:r>
      <w:r w:rsidR="00EC0618">
        <w:t xml:space="preserve"> at night</w:t>
      </w:r>
      <w:r>
        <w:t>. Noting that their neighbors are also sitting outside, the speaker employs the distal locative to refer to the neighbors</w:t>
      </w:r>
      <w:r w:rsidR="00B7093A">
        <w:t>’</w:t>
      </w:r>
      <w:r>
        <w:t xml:space="preserve"> location </w:t>
      </w:r>
      <w:r w:rsidRPr="00EB00AB">
        <w:rPr>
          <w:rStyle w:val="ChItalBold"/>
        </w:rPr>
        <w:t>sana</w:t>
      </w:r>
      <w:r>
        <w:t xml:space="preserve"> </w:t>
      </w:r>
      <w:r w:rsidR="00B7093A">
        <w:t>‘</w:t>
      </w:r>
      <w:r w:rsidRPr="00CB7C3A">
        <w:t>over there</w:t>
      </w:r>
      <w:r w:rsidR="00B7093A">
        <w:t>’</w:t>
      </w:r>
      <w:r>
        <w:t xml:space="preserve"> and the proximal locative to refer to their own location </w:t>
      </w:r>
      <w:r w:rsidRPr="00EB00AB">
        <w:rPr>
          <w:rStyle w:val="ChItalBold"/>
        </w:rPr>
        <w:t>sini</w:t>
      </w:r>
      <w:r>
        <w:t xml:space="preserve"> </w:t>
      </w:r>
      <w:r w:rsidR="00B7093A">
        <w:t>‘</w:t>
      </w:r>
      <w:r w:rsidRPr="00CB7C3A">
        <w:t>here</w:t>
      </w:r>
      <w:r w:rsidR="00B7093A">
        <w:t>’</w:t>
      </w:r>
      <w:r>
        <w:t>.</w:t>
      </w:r>
    </w:p>
    <w:p w14:paraId="0A0A4BBB" w14:textId="01637D8E" w:rsidR="000931D0" w:rsidRDefault="000931D0" w:rsidP="000931D0">
      <w:pPr>
        <w:pStyle w:val="ExampleTitle"/>
      </w:pPr>
      <w:r>
        <w:rPr>
          <w:lang w:eastAsia="en-US"/>
        </w:rPr>
        <w:t xml:space="preserve">Spatial uses of </w:t>
      </w:r>
      <w:r w:rsidRPr="007A6C9F">
        <w:rPr>
          <w:rStyle w:val="ChItalBold"/>
        </w:rPr>
        <w:t>sini</w:t>
      </w:r>
      <w:r w:rsidRPr="00F832CD">
        <w:t xml:space="preserve"> </w:t>
      </w:r>
      <w:r w:rsidR="00B7093A">
        <w:t>‘</w:t>
      </w:r>
      <w:r w:rsidRPr="0099608C">
        <w:rPr>
          <w:rStyle w:val="ChSmallCaps"/>
        </w:rPr>
        <w:t>l.prox</w:t>
      </w:r>
      <w:r w:rsidR="00B7093A">
        <w:t>’</w:t>
      </w:r>
      <w:r w:rsidRPr="00F832CD">
        <w:t xml:space="preserve"> and </w:t>
      </w:r>
      <w:r w:rsidRPr="007A6C9F">
        <w:rPr>
          <w:rStyle w:val="ChItalBold"/>
        </w:rPr>
        <w:t>sana</w:t>
      </w:r>
      <w:r w:rsidRPr="00F832CD">
        <w:t xml:space="preserve"> </w:t>
      </w:r>
      <w:r w:rsidR="00B7093A">
        <w:t>‘</w:t>
      </w:r>
      <w:r w:rsidRPr="0099608C">
        <w:rPr>
          <w:rStyle w:val="ChSmallCaps"/>
        </w:rPr>
        <w:t>l.dist</w:t>
      </w:r>
      <w:r w:rsidR="00B7093A">
        <w:t>’</w:t>
      </w:r>
    </w:p>
    <w:tbl>
      <w:tblPr>
        <w:tblW w:w="6426" w:type="dxa"/>
        <w:tblCellMar>
          <w:left w:w="42" w:type="dxa"/>
          <w:right w:w="42" w:type="dxa"/>
        </w:tblCellMar>
        <w:tblLook w:val="01E0" w:firstRow="1" w:lastRow="1" w:firstColumn="1" w:lastColumn="1" w:noHBand="0" w:noVBand="0"/>
      </w:tblPr>
      <w:tblGrid>
        <w:gridCol w:w="709"/>
        <w:gridCol w:w="584"/>
        <w:gridCol w:w="529"/>
        <w:gridCol w:w="684"/>
        <w:gridCol w:w="360"/>
        <w:gridCol w:w="688"/>
        <w:gridCol w:w="540"/>
        <w:gridCol w:w="529"/>
        <w:gridCol w:w="684"/>
        <w:gridCol w:w="360"/>
        <w:gridCol w:w="759"/>
      </w:tblGrid>
      <w:tr w:rsidR="00AC23C4" w:rsidRPr="004B7057" w14:paraId="0864975D" w14:textId="77777777" w:rsidTr="00AC23C4">
        <w:tc>
          <w:tcPr>
            <w:tcW w:w="709" w:type="dxa"/>
            <w:shd w:val="clear" w:color="auto" w:fill="auto"/>
          </w:tcPr>
          <w:p w14:paraId="48080286" w14:textId="77777777" w:rsidR="000931D0" w:rsidRPr="00DF7DDB" w:rsidRDefault="000931D0" w:rsidP="001D04AF">
            <w:pPr>
              <w:pStyle w:val="O0Nwnext"/>
            </w:pPr>
            <w:bookmarkStart w:id="3479" w:name="_Ref317517530"/>
            <w:bookmarkStart w:id="3480" w:name="_Ref338956136"/>
            <w:r>
              <w:t>(</w:t>
            </w:r>
            <w:fldSimple w:instr=" SEQ ( \* ARABIC \s 1 ">
              <w:r w:rsidR="00154D81">
                <w:rPr>
                  <w:noProof/>
                </w:rPr>
                <w:t>51</w:t>
              </w:r>
            </w:fldSimple>
            <w:bookmarkEnd w:id="3479"/>
            <w:r>
              <w:t>)</w:t>
            </w:r>
            <w:bookmarkEnd w:id="3480"/>
          </w:p>
        </w:tc>
        <w:tc>
          <w:tcPr>
            <w:tcW w:w="584" w:type="dxa"/>
            <w:shd w:val="clear" w:color="auto" w:fill="auto"/>
          </w:tcPr>
          <w:p w14:paraId="7655B45B" w14:textId="77777777" w:rsidR="000931D0" w:rsidRPr="00AF03AC" w:rsidRDefault="000931D0" w:rsidP="001D04AF">
            <w:pPr>
              <w:pStyle w:val="Text"/>
            </w:pPr>
            <w:r w:rsidRPr="00AF03AC">
              <w:t>don</w:t>
            </w:r>
            <w:r>
              <w:t>g</w:t>
            </w:r>
          </w:p>
        </w:tc>
        <w:tc>
          <w:tcPr>
            <w:tcW w:w="529" w:type="dxa"/>
            <w:shd w:val="clear" w:color="auto" w:fill="auto"/>
          </w:tcPr>
          <w:p w14:paraId="50F4F38E" w14:textId="77777777" w:rsidR="000931D0" w:rsidRPr="00AF03AC" w:rsidRDefault="000931D0" w:rsidP="001D04AF">
            <w:pPr>
              <w:pStyle w:val="Text"/>
            </w:pPr>
            <w:r w:rsidRPr="00AF03AC">
              <w:t>juga</w:t>
            </w:r>
          </w:p>
        </w:tc>
        <w:tc>
          <w:tcPr>
            <w:tcW w:w="684" w:type="dxa"/>
            <w:shd w:val="clear" w:color="auto" w:fill="auto"/>
          </w:tcPr>
          <w:p w14:paraId="60306906" w14:textId="77777777" w:rsidR="000931D0" w:rsidRPr="00AF03AC" w:rsidRDefault="000931D0" w:rsidP="001D04AF">
            <w:pPr>
              <w:pStyle w:val="Text"/>
            </w:pPr>
            <w:r w:rsidRPr="00AF03AC">
              <w:t>duduk</w:t>
            </w:r>
          </w:p>
        </w:tc>
        <w:tc>
          <w:tcPr>
            <w:tcW w:w="360" w:type="dxa"/>
            <w:shd w:val="clear" w:color="auto" w:fill="auto"/>
          </w:tcPr>
          <w:p w14:paraId="3C39EE3C" w14:textId="77777777" w:rsidR="000931D0" w:rsidRPr="00AF03AC" w:rsidRDefault="000931D0" w:rsidP="001D04AF">
            <w:pPr>
              <w:pStyle w:val="Text"/>
            </w:pPr>
            <w:r w:rsidRPr="00AF03AC">
              <w:t>di</w:t>
            </w:r>
          </w:p>
        </w:tc>
        <w:tc>
          <w:tcPr>
            <w:tcW w:w="688" w:type="dxa"/>
            <w:shd w:val="clear" w:color="auto" w:fill="auto"/>
          </w:tcPr>
          <w:p w14:paraId="15755296" w14:textId="77777777" w:rsidR="000931D0" w:rsidRPr="00071E5C" w:rsidRDefault="000931D0" w:rsidP="001D04AF">
            <w:pPr>
              <w:pStyle w:val="Text"/>
              <w:rPr>
                <w:rStyle w:val="ChBlueBold"/>
              </w:rPr>
            </w:pPr>
            <w:r w:rsidRPr="00071E5C">
              <w:rPr>
                <w:rStyle w:val="ChBlueBold"/>
              </w:rPr>
              <w:t>sana</w:t>
            </w:r>
          </w:p>
        </w:tc>
        <w:tc>
          <w:tcPr>
            <w:tcW w:w="540" w:type="dxa"/>
            <w:shd w:val="clear" w:color="auto" w:fill="auto"/>
          </w:tcPr>
          <w:p w14:paraId="50EDEF5A" w14:textId="77777777" w:rsidR="000931D0" w:rsidRPr="00AF03AC" w:rsidRDefault="000931D0" w:rsidP="001D04AF">
            <w:pPr>
              <w:pStyle w:val="Text"/>
            </w:pPr>
            <w:r w:rsidRPr="00AF03AC">
              <w:t>ton</w:t>
            </w:r>
            <w:r>
              <w:t>g</w:t>
            </w:r>
          </w:p>
        </w:tc>
        <w:tc>
          <w:tcPr>
            <w:tcW w:w="529" w:type="dxa"/>
            <w:shd w:val="clear" w:color="auto" w:fill="auto"/>
          </w:tcPr>
          <w:p w14:paraId="530425A3" w14:textId="77777777" w:rsidR="000931D0" w:rsidRPr="00AF03AC" w:rsidRDefault="000931D0" w:rsidP="001D04AF">
            <w:pPr>
              <w:pStyle w:val="Text"/>
            </w:pPr>
            <w:r w:rsidRPr="00AF03AC">
              <w:t>juga</w:t>
            </w:r>
          </w:p>
        </w:tc>
        <w:tc>
          <w:tcPr>
            <w:tcW w:w="684" w:type="dxa"/>
            <w:shd w:val="clear" w:color="auto" w:fill="auto"/>
          </w:tcPr>
          <w:p w14:paraId="6124C52A" w14:textId="77777777" w:rsidR="000931D0" w:rsidRPr="00AF03AC" w:rsidRDefault="000931D0" w:rsidP="001D04AF">
            <w:pPr>
              <w:pStyle w:val="Text"/>
            </w:pPr>
            <w:r w:rsidRPr="00AF03AC">
              <w:t>duduk</w:t>
            </w:r>
          </w:p>
        </w:tc>
        <w:tc>
          <w:tcPr>
            <w:tcW w:w="360" w:type="dxa"/>
            <w:shd w:val="clear" w:color="auto" w:fill="auto"/>
          </w:tcPr>
          <w:p w14:paraId="5AACCC20" w14:textId="77777777" w:rsidR="000931D0" w:rsidRPr="00AF03AC" w:rsidRDefault="000931D0" w:rsidP="001D04AF">
            <w:pPr>
              <w:pStyle w:val="Text"/>
            </w:pPr>
            <w:r w:rsidRPr="00AF03AC">
              <w:t>di</w:t>
            </w:r>
          </w:p>
        </w:tc>
        <w:tc>
          <w:tcPr>
            <w:tcW w:w="759" w:type="dxa"/>
            <w:shd w:val="clear" w:color="auto" w:fill="auto"/>
          </w:tcPr>
          <w:p w14:paraId="321FC8BC" w14:textId="77777777" w:rsidR="000931D0" w:rsidRPr="00071E5C" w:rsidRDefault="000931D0" w:rsidP="001D04AF">
            <w:pPr>
              <w:pStyle w:val="Text"/>
              <w:rPr>
                <w:rStyle w:val="ChBlueBold"/>
              </w:rPr>
            </w:pPr>
            <w:r w:rsidRPr="00071E5C">
              <w:rPr>
                <w:rStyle w:val="ChBlueBold"/>
              </w:rPr>
              <w:t>sini</w:t>
            </w:r>
          </w:p>
        </w:tc>
      </w:tr>
      <w:tr w:rsidR="00AC23C4" w:rsidRPr="00AC23C4" w14:paraId="313A3522" w14:textId="77777777" w:rsidTr="00AC23C4">
        <w:tc>
          <w:tcPr>
            <w:tcW w:w="709" w:type="dxa"/>
            <w:shd w:val="clear" w:color="auto" w:fill="auto"/>
          </w:tcPr>
          <w:p w14:paraId="160F6DB4" w14:textId="77777777" w:rsidR="000931D0" w:rsidRPr="00DF7DDB" w:rsidRDefault="000931D0" w:rsidP="001D04AF">
            <w:pPr>
              <w:pStyle w:val="GlossEng"/>
            </w:pPr>
          </w:p>
        </w:tc>
        <w:tc>
          <w:tcPr>
            <w:tcW w:w="584" w:type="dxa"/>
            <w:shd w:val="clear" w:color="auto" w:fill="auto"/>
          </w:tcPr>
          <w:p w14:paraId="68F05E97" w14:textId="77777777" w:rsidR="000931D0" w:rsidRPr="0099608C" w:rsidRDefault="000931D0" w:rsidP="001D04AF">
            <w:pPr>
              <w:pStyle w:val="GlossEng"/>
              <w:rPr>
                <w:rStyle w:val="ChSmallCaps"/>
              </w:rPr>
            </w:pPr>
            <w:r w:rsidRPr="0099608C">
              <w:rPr>
                <w:rStyle w:val="ChSmallCaps"/>
              </w:rPr>
              <w:t>3pl</w:t>
            </w:r>
          </w:p>
        </w:tc>
        <w:tc>
          <w:tcPr>
            <w:tcW w:w="529" w:type="dxa"/>
            <w:shd w:val="clear" w:color="auto" w:fill="auto"/>
          </w:tcPr>
          <w:p w14:paraId="6869BCA4" w14:textId="77777777" w:rsidR="000931D0" w:rsidRPr="00AF03AC" w:rsidRDefault="000931D0" w:rsidP="001D04AF">
            <w:pPr>
              <w:pStyle w:val="GlossEng"/>
            </w:pPr>
            <w:r w:rsidRPr="00AF03AC">
              <w:t>also</w:t>
            </w:r>
          </w:p>
        </w:tc>
        <w:tc>
          <w:tcPr>
            <w:tcW w:w="684" w:type="dxa"/>
            <w:shd w:val="clear" w:color="auto" w:fill="auto"/>
          </w:tcPr>
          <w:p w14:paraId="3B76CE19" w14:textId="77777777" w:rsidR="000931D0" w:rsidRPr="00AF03AC" w:rsidRDefault="000931D0" w:rsidP="001D04AF">
            <w:pPr>
              <w:pStyle w:val="GlossEng"/>
            </w:pPr>
            <w:r w:rsidRPr="00AF03AC">
              <w:t>sit</w:t>
            </w:r>
          </w:p>
        </w:tc>
        <w:tc>
          <w:tcPr>
            <w:tcW w:w="360" w:type="dxa"/>
            <w:shd w:val="clear" w:color="auto" w:fill="auto"/>
          </w:tcPr>
          <w:p w14:paraId="57CD6BD9" w14:textId="77777777" w:rsidR="000931D0" w:rsidRPr="00AF03AC" w:rsidRDefault="000931D0" w:rsidP="001D04AF">
            <w:pPr>
              <w:pStyle w:val="GlossEng"/>
            </w:pPr>
            <w:r w:rsidRPr="00AF03AC">
              <w:t>at</w:t>
            </w:r>
          </w:p>
        </w:tc>
        <w:tc>
          <w:tcPr>
            <w:tcW w:w="688" w:type="dxa"/>
            <w:shd w:val="clear" w:color="auto" w:fill="auto"/>
          </w:tcPr>
          <w:p w14:paraId="7EAF4AB4" w14:textId="77777777" w:rsidR="000931D0" w:rsidRPr="0099608C" w:rsidRDefault="000931D0" w:rsidP="001D04AF">
            <w:pPr>
              <w:pStyle w:val="GlossEng"/>
              <w:rPr>
                <w:rStyle w:val="ChSmallCaps"/>
              </w:rPr>
            </w:pPr>
            <w:r w:rsidRPr="0099608C">
              <w:rPr>
                <w:rStyle w:val="ChSmallCaps"/>
              </w:rPr>
              <w:t>l.dist</w:t>
            </w:r>
          </w:p>
        </w:tc>
        <w:tc>
          <w:tcPr>
            <w:tcW w:w="540" w:type="dxa"/>
            <w:shd w:val="clear" w:color="auto" w:fill="auto"/>
          </w:tcPr>
          <w:p w14:paraId="25D1EAA8" w14:textId="77777777" w:rsidR="000931D0" w:rsidRPr="0099608C" w:rsidRDefault="000931D0" w:rsidP="001D04AF">
            <w:pPr>
              <w:pStyle w:val="GlossEng"/>
              <w:rPr>
                <w:rStyle w:val="ChSmallCaps"/>
              </w:rPr>
            </w:pPr>
            <w:r w:rsidRPr="0099608C">
              <w:rPr>
                <w:rStyle w:val="ChSmallCaps"/>
              </w:rPr>
              <w:t>1pl</w:t>
            </w:r>
          </w:p>
        </w:tc>
        <w:tc>
          <w:tcPr>
            <w:tcW w:w="529" w:type="dxa"/>
            <w:shd w:val="clear" w:color="auto" w:fill="auto"/>
          </w:tcPr>
          <w:p w14:paraId="0123EDE6" w14:textId="77777777" w:rsidR="000931D0" w:rsidRPr="00AF03AC" w:rsidRDefault="000931D0" w:rsidP="001D04AF">
            <w:pPr>
              <w:pStyle w:val="GlossEng"/>
            </w:pPr>
            <w:r w:rsidRPr="00AF03AC">
              <w:t>also</w:t>
            </w:r>
          </w:p>
        </w:tc>
        <w:tc>
          <w:tcPr>
            <w:tcW w:w="684" w:type="dxa"/>
            <w:shd w:val="clear" w:color="auto" w:fill="auto"/>
          </w:tcPr>
          <w:p w14:paraId="5A6A533D" w14:textId="77777777" w:rsidR="000931D0" w:rsidRPr="00AF03AC" w:rsidRDefault="000931D0" w:rsidP="001D04AF">
            <w:pPr>
              <w:pStyle w:val="GlossEng"/>
            </w:pPr>
            <w:r w:rsidRPr="00AF03AC">
              <w:t>sit</w:t>
            </w:r>
          </w:p>
        </w:tc>
        <w:tc>
          <w:tcPr>
            <w:tcW w:w="360" w:type="dxa"/>
            <w:shd w:val="clear" w:color="auto" w:fill="auto"/>
          </w:tcPr>
          <w:p w14:paraId="3C083E54" w14:textId="77777777" w:rsidR="000931D0" w:rsidRPr="00AF03AC" w:rsidRDefault="000931D0" w:rsidP="001D04AF">
            <w:pPr>
              <w:pStyle w:val="GlossEng"/>
            </w:pPr>
            <w:r w:rsidRPr="00AF03AC">
              <w:t>at</w:t>
            </w:r>
          </w:p>
        </w:tc>
        <w:tc>
          <w:tcPr>
            <w:tcW w:w="759" w:type="dxa"/>
            <w:shd w:val="clear" w:color="auto" w:fill="auto"/>
          </w:tcPr>
          <w:p w14:paraId="234BE26D" w14:textId="77777777" w:rsidR="000931D0" w:rsidRPr="0099608C" w:rsidRDefault="000931D0" w:rsidP="001D04AF">
            <w:pPr>
              <w:pStyle w:val="GlossEng"/>
              <w:rPr>
                <w:rStyle w:val="ChSmallCaps"/>
              </w:rPr>
            </w:pPr>
            <w:r w:rsidRPr="0099608C">
              <w:rPr>
                <w:rStyle w:val="ChSmallCaps"/>
              </w:rPr>
              <w:t>l.prox</w:t>
            </w:r>
          </w:p>
        </w:tc>
      </w:tr>
    </w:tbl>
    <w:p w14:paraId="21152269" w14:textId="5249B334" w:rsidR="000931D0" w:rsidRDefault="00B7093A" w:rsidP="00EC0618">
      <w:pPr>
        <w:pStyle w:val="FreeTranslEng"/>
      </w:pPr>
      <w:r>
        <w:t>‘</w:t>
      </w:r>
      <w:r w:rsidR="000931D0">
        <w:t xml:space="preserve">they also sit (outside) </w:t>
      </w:r>
      <w:r w:rsidR="000931D0" w:rsidRPr="00071E5C">
        <w:rPr>
          <w:rStyle w:val="ChBlueBold"/>
        </w:rPr>
        <w:t>over there</w:t>
      </w:r>
      <w:r w:rsidR="000931D0">
        <w:t xml:space="preserve">, we also sit (outside) </w:t>
      </w:r>
      <w:r w:rsidR="000931D0" w:rsidRPr="00071E5C">
        <w:rPr>
          <w:rStyle w:val="ChBlueBold"/>
        </w:rPr>
        <w:t>here</w:t>
      </w:r>
      <w:r>
        <w:t>’</w:t>
      </w:r>
      <w:r w:rsidR="000931D0">
        <w:t xml:space="preserve"> </w:t>
      </w:r>
      <w:r w:rsidR="000931D0">
        <w:rPr>
          <w:rStyle w:val="ExampleSource"/>
        </w:rPr>
        <w:t>[081025-009b-Cv.0075</w:t>
      </w:r>
      <w:r w:rsidR="000931D0" w:rsidRPr="007F0E73">
        <w:rPr>
          <w:rStyle w:val="ExampleSource"/>
        </w:rPr>
        <w:t>]</w:t>
      </w:r>
    </w:p>
    <w:p w14:paraId="42D5CD71" w14:textId="77CE523D" w:rsidR="000931D0" w:rsidRDefault="000931D0" w:rsidP="001C29E4">
      <w:pPr>
        <w:pStyle w:val="Body0000after"/>
      </w:pPr>
      <w:r>
        <w:t xml:space="preserve">The examples in </w:t>
      </w:r>
      <w:r>
        <w:fldChar w:fldCharType="begin"/>
      </w:r>
      <w:r>
        <w:instrText xml:space="preserve"> REF _Ref338956137 \h </w:instrText>
      </w:r>
      <w:r>
        <w:fldChar w:fldCharType="separate"/>
      </w:r>
      <w:r w:rsidR="00154D81">
        <w:t>(</w:t>
      </w:r>
      <w:r w:rsidR="00154D81">
        <w:rPr>
          <w:noProof/>
        </w:rPr>
        <w:t>52</w:t>
      </w:r>
      <w:r w:rsidR="00154D81">
        <w:t>)</w:t>
      </w:r>
      <w:r>
        <w:fldChar w:fldCharType="end"/>
      </w:r>
      <w:r>
        <w:t xml:space="preserve"> and </w:t>
      </w:r>
      <w:r>
        <w:fldChar w:fldCharType="begin"/>
      </w:r>
      <w:r>
        <w:instrText xml:space="preserve"> REF _Ref338956139 \h </w:instrText>
      </w:r>
      <w:r>
        <w:fldChar w:fldCharType="separate"/>
      </w:r>
      <w:r w:rsidR="00154D81">
        <w:t>(</w:t>
      </w:r>
      <w:r w:rsidR="00154D81">
        <w:rPr>
          <w:noProof/>
        </w:rPr>
        <w:t>53</w:t>
      </w:r>
      <w:r w:rsidR="00154D81">
        <w:t>)</w:t>
      </w:r>
      <w:r>
        <w:fldChar w:fldCharType="end"/>
      </w:r>
      <w:r>
        <w:t xml:space="preserve"> show the spatial uses of </w:t>
      </w:r>
      <w:r w:rsidRPr="007A6C9F">
        <w:rPr>
          <w:rStyle w:val="ChItalBold"/>
        </w:rPr>
        <w:t>situ</w:t>
      </w:r>
      <w:r w:rsidRPr="00F832CD">
        <w:t xml:space="preserve"> </w:t>
      </w:r>
      <w:r w:rsidR="00B7093A">
        <w:t>‘</w:t>
      </w:r>
      <w:r w:rsidRPr="0099608C">
        <w:rPr>
          <w:rStyle w:val="ChSmallCaps"/>
        </w:rPr>
        <w:t>l.med</w:t>
      </w:r>
      <w:r w:rsidR="00B7093A">
        <w:t>’</w:t>
      </w:r>
      <w:r w:rsidRPr="00F832CD">
        <w:t xml:space="preserve"> and its semantic distinctions from </w:t>
      </w:r>
      <w:r w:rsidRPr="007A6C9F">
        <w:rPr>
          <w:rStyle w:val="ChItalBold"/>
        </w:rPr>
        <w:t>sini</w:t>
      </w:r>
      <w:r w:rsidRPr="00F832CD">
        <w:t xml:space="preserve"> </w:t>
      </w:r>
      <w:r w:rsidR="00B7093A">
        <w:t>‘</w:t>
      </w:r>
      <w:r w:rsidRPr="0099608C">
        <w:rPr>
          <w:rStyle w:val="ChSmallCaps"/>
        </w:rPr>
        <w:t>l.prox</w:t>
      </w:r>
      <w:r w:rsidR="00B7093A">
        <w:t>’</w:t>
      </w:r>
      <w:r w:rsidRPr="00F832CD">
        <w:t xml:space="preserve"> and </w:t>
      </w:r>
      <w:r w:rsidRPr="00DE399A">
        <w:rPr>
          <w:rStyle w:val="ChItalBold"/>
        </w:rPr>
        <w:t>sana</w:t>
      </w:r>
      <w:r w:rsidRPr="00D751F0">
        <w:t xml:space="preserve"> </w:t>
      </w:r>
      <w:r w:rsidR="00B7093A">
        <w:t>‘</w:t>
      </w:r>
      <w:r w:rsidRPr="0099608C">
        <w:rPr>
          <w:rStyle w:val="ChSmallCaps"/>
        </w:rPr>
        <w:t>l.dist</w:t>
      </w:r>
      <w:r w:rsidR="00B7093A">
        <w:t>’</w:t>
      </w:r>
      <w:r>
        <w:t>.</w:t>
      </w:r>
    </w:p>
    <w:p w14:paraId="1F3743D7" w14:textId="0D0D9DC3" w:rsidR="000931D0" w:rsidRDefault="000931D0" w:rsidP="001C29E4">
      <w:pPr>
        <w:pStyle w:val="Body0505after"/>
      </w:pPr>
      <w:r>
        <w:t xml:space="preserve">The exchange in </w:t>
      </w:r>
      <w:r>
        <w:fldChar w:fldCharType="begin"/>
      </w:r>
      <w:r>
        <w:instrText xml:space="preserve"> REF _Ref338956137 \h </w:instrText>
      </w:r>
      <w:r>
        <w:fldChar w:fldCharType="separate"/>
      </w:r>
      <w:r w:rsidR="00154D81">
        <w:t>(</w:t>
      </w:r>
      <w:r w:rsidR="00154D81">
        <w:rPr>
          <w:noProof/>
        </w:rPr>
        <w:t>52</w:t>
      </w:r>
      <w:r w:rsidR="00154D81">
        <w:t>)</w:t>
      </w:r>
      <w:r>
        <w:fldChar w:fldCharType="end"/>
      </w:r>
      <w:r w:rsidRPr="006E18F4">
        <w:t xml:space="preserve"> </w:t>
      </w:r>
      <w:r>
        <w:t xml:space="preserve">took place at night in front of the house while a meeting took place inside in the living room where the teenagers usually sleep. The young people were waiting for the guests to leave so that they could go to sleep. Employing </w:t>
      </w:r>
      <w:r w:rsidRPr="007A6C9F">
        <w:rPr>
          <w:rStyle w:val="ChItalBold"/>
        </w:rPr>
        <w:t>situ</w:t>
      </w:r>
      <w:r w:rsidRPr="00F832CD">
        <w:t xml:space="preserve"> </w:t>
      </w:r>
      <w:r w:rsidR="00B7093A">
        <w:t>‘</w:t>
      </w:r>
      <w:r w:rsidRPr="0099608C">
        <w:rPr>
          <w:rStyle w:val="ChSmallCaps"/>
        </w:rPr>
        <w:t>l.med</w:t>
      </w:r>
      <w:r w:rsidR="00B7093A">
        <w:t>’</w:t>
      </w:r>
      <w:r w:rsidRPr="00F832CD">
        <w:t xml:space="preserve">, </w:t>
      </w:r>
      <w:r>
        <w:t xml:space="preserve">the first teenager wonders what the adults are doing </w:t>
      </w:r>
      <w:r w:rsidRPr="0029032A">
        <w:rPr>
          <w:rStyle w:val="ChItalBold"/>
        </w:rPr>
        <w:t>situ</w:t>
      </w:r>
      <w:r>
        <w:t xml:space="preserve"> </w:t>
      </w:r>
      <w:r w:rsidR="00B7093A">
        <w:t>‘</w:t>
      </w:r>
      <w:r>
        <w:t>there</w:t>
      </w:r>
      <w:r w:rsidR="00B7093A">
        <w:t>’</w:t>
      </w:r>
      <w:r>
        <w:t xml:space="preserve"> in the living room. Finally, the second teenager suggests </w:t>
      </w:r>
      <w:r w:rsidR="00612DC8">
        <w:t>they do not wait</w:t>
      </w:r>
      <w:r w:rsidR="00612DC8" w:rsidRPr="00203E2B">
        <w:t xml:space="preserve"> </w:t>
      </w:r>
      <w:r>
        <w:t xml:space="preserve">any longer: using </w:t>
      </w:r>
      <w:r w:rsidRPr="007A6C9F">
        <w:rPr>
          <w:rStyle w:val="ChItalBold"/>
        </w:rPr>
        <w:t>sini</w:t>
      </w:r>
      <w:r w:rsidRPr="00F832CD">
        <w:t xml:space="preserve"> </w:t>
      </w:r>
      <w:r w:rsidR="00B7093A">
        <w:t>‘</w:t>
      </w:r>
      <w:r w:rsidRPr="0099608C">
        <w:rPr>
          <w:rStyle w:val="ChSmallCaps"/>
        </w:rPr>
        <w:t>l.prox</w:t>
      </w:r>
      <w:r w:rsidR="00B7093A">
        <w:t>’</w:t>
      </w:r>
      <w:r w:rsidRPr="00F832CD">
        <w:t xml:space="preserve"> she </w:t>
      </w:r>
      <w:r>
        <w:t xml:space="preserve">proposes </w:t>
      </w:r>
      <w:r w:rsidRPr="00F832CD">
        <w:t xml:space="preserve">that they </w:t>
      </w:r>
      <w:r>
        <w:t xml:space="preserve">sleep </w:t>
      </w:r>
      <w:r w:rsidRPr="00EC597B">
        <w:rPr>
          <w:rStyle w:val="ChItalBold"/>
        </w:rPr>
        <w:t>luar sini</w:t>
      </w:r>
      <w:r>
        <w:t xml:space="preserve"> </w:t>
      </w:r>
      <w:r w:rsidR="00B7093A">
        <w:t>‘</w:t>
      </w:r>
      <w:r>
        <w:t>outside here</w:t>
      </w:r>
      <w:r w:rsidR="00B7093A">
        <w:t>’</w:t>
      </w:r>
      <w:r>
        <w:t xml:space="preserve">. The utterance in </w:t>
      </w:r>
      <w:r>
        <w:fldChar w:fldCharType="begin"/>
      </w:r>
      <w:r>
        <w:instrText xml:space="preserve"> REF _Ref338956139 \h </w:instrText>
      </w:r>
      <w:r>
        <w:fldChar w:fldCharType="separate"/>
      </w:r>
      <w:r w:rsidR="00154D81">
        <w:t>(</w:t>
      </w:r>
      <w:r w:rsidR="00154D81">
        <w:rPr>
          <w:noProof/>
        </w:rPr>
        <w:t>53</w:t>
      </w:r>
      <w:r w:rsidR="00154D81">
        <w:t>)</w:t>
      </w:r>
      <w:r>
        <w:fldChar w:fldCharType="end"/>
      </w:r>
      <w:r>
        <w:t xml:space="preserve"> occurred during a conversation about a street-building project. The speaker informs his interlocutor that the construction work has already reached the village of </w:t>
      </w:r>
      <w:r w:rsidRPr="006215D0">
        <w:rPr>
          <w:rStyle w:val="ChItalBold"/>
        </w:rPr>
        <w:t>Warmer</w:t>
      </w:r>
      <w:r>
        <w:t>, located to the east of the interlocutors</w:t>
      </w:r>
      <w:r w:rsidR="00B7093A">
        <w:t>’</w:t>
      </w:r>
      <w:r>
        <w:t xml:space="preserve"> location. Employing </w:t>
      </w:r>
      <w:r w:rsidRPr="007A6C9F">
        <w:rPr>
          <w:rStyle w:val="ChItalBold"/>
        </w:rPr>
        <w:t>situ</w:t>
      </w:r>
      <w:r w:rsidRPr="00F832CD">
        <w:t xml:space="preserve"> </w:t>
      </w:r>
      <w:r w:rsidR="00B7093A">
        <w:t>‘</w:t>
      </w:r>
      <w:r w:rsidRPr="0099608C">
        <w:rPr>
          <w:rStyle w:val="ChSmallCaps"/>
        </w:rPr>
        <w:t>l.med</w:t>
      </w:r>
      <w:r w:rsidR="00B7093A">
        <w:t>’</w:t>
      </w:r>
      <w:r w:rsidRPr="00F832CD">
        <w:t xml:space="preserve"> and </w:t>
      </w:r>
      <w:r w:rsidRPr="00DE399A">
        <w:rPr>
          <w:rStyle w:val="ChItalBold"/>
        </w:rPr>
        <w:t>sana</w:t>
      </w:r>
      <w:r w:rsidRPr="00D751F0">
        <w:t xml:space="preserve"> </w:t>
      </w:r>
      <w:r w:rsidR="00B7093A">
        <w:t>‘</w:t>
      </w:r>
      <w:r w:rsidRPr="0099608C">
        <w:rPr>
          <w:rStyle w:val="ChSmallCaps"/>
        </w:rPr>
        <w:t>l.dist</w:t>
      </w:r>
      <w:r w:rsidR="00B7093A">
        <w:t>’</w:t>
      </w:r>
      <w:r w:rsidRPr="00F832CD">
        <w:t xml:space="preserve">, the speaker maintains that the construction work would continue </w:t>
      </w:r>
      <w:r w:rsidRPr="00F22C32">
        <w:rPr>
          <w:rStyle w:val="ChItalBold"/>
        </w:rPr>
        <w:t>dari situ</w:t>
      </w:r>
      <w:r w:rsidRPr="00F832CD">
        <w:t xml:space="preserve"> </w:t>
      </w:r>
      <w:r w:rsidR="00B7093A">
        <w:t>‘</w:t>
      </w:r>
      <w:r w:rsidRPr="00F832CD">
        <w:t>from there (Warmer)</w:t>
      </w:r>
      <w:r w:rsidR="00B7093A">
        <w:t>’</w:t>
      </w:r>
      <w:r w:rsidRPr="00F832CD">
        <w:t xml:space="preserve"> further eastwards </w:t>
      </w:r>
      <w:r w:rsidRPr="00F22C32">
        <w:rPr>
          <w:rStyle w:val="ChItalBold"/>
        </w:rPr>
        <w:t>ke sana</w:t>
      </w:r>
      <w:r w:rsidRPr="00F832CD">
        <w:t xml:space="preserve"> </w:t>
      </w:r>
      <w:r w:rsidR="00B7093A">
        <w:t>‘</w:t>
      </w:r>
      <w:r w:rsidRPr="00F832CD">
        <w:t>to over there</w:t>
      </w:r>
      <w:r w:rsidR="00B7093A">
        <w:t>’</w:t>
      </w:r>
      <w:r w:rsidRPr="00F832CD">
        <w:t>.</w:t>
      </w:r>
    </w:p>
    <w:p w14:paraId="26325624" w14:textId="30729A50" w:rsidR="000931D0" w:rsidRPr="00F832CD" w:rsidRDefault="000931D0" w:rsidP="000931D0">
      <w:pPr>
        <w:pStyle w:val="ExampleTitle"/>
      </w:pPr>
      <w:r>
        <w:rPr>
          <w:lang w:eastAsia="en-US"/>
        </w:rPr>
        <w:t xml:space="preserve">Spatial uses of </w:t>
      </w:r>
      <w:r w:rsidRPr="007A6C9F">
        <w:rPr>
          <w:rStyle w:val="ChItalBold"/>
        </w:rPr>
        <w:t>situ</w:t>
      </w:r>
      <w:r w:rsidRPr="00F832CD">
        <w:t xml:space="preserve"> </w:t>
      </w:r>
      <w:r w:rsidR="00B7093A">
        <w:t>‘</w:t>
      </w:r>
      <w:r w:rsidRPr="0099608C">
        <w:rPr>
          <w:rStyle w:val="ChSmallCaps"/>
        </w:rPr>
        <w:t>l.med</w:t>
      </w:r>
      <w:r w:rsidR="00B7093A">
        <w:t>’</w:t>
      </w:r>
    </w:p>
    <w:tbl>
      <w:tblPr>
        <w:tblW w:w="0" w:type="auto"/>
        <w:tblCellMar>
          <w:left w:w="42" w:type="dxa"/>
          <w:right w:w="42" w:type="dxa"/>
        </w:tblCellMar>
        <w:tblLook w:val="01E0" w:firstRow="1" w:lastRow="1" w:firstColumn="1" w:lastColumn="1" w:noHBand="0" w:noVBand="0"/>
      </w:tblPr>
      <w:tblGrid>
        <w:gridCol w:w="709"/>
        <w:gridCol w:w="425"/>
        <w:gridCol w:w="1151"/>
        <w:gridCol w:w="584"/>
        <w:gridCol w:w="584"/>
        <w:gridCol w:w="696"/>
        <w:gridCol w:w="573"/>
        <w:gridCol w:w="688"/>
        <w:gridCol w:w="284"/>
      </w:tblGrid>
      <w:tr w:rsidR="00AC23C4" w:rsidRPr="004B7057" w14:paraId="5231ADD7" w14:textId="77777777" w:rsidTr="00AC23C4">
        <w:tc>
          <w:tcPr>
            <w:tcW w:w="709" w:type="dxa"/>
            <w:shd w:val="clear" w:color="auto" w:fill="auto"/>
          </w:tcPr>
          <w:p w14:paraId="741F5E0B" w14:textId="77777777" w:rsidR="000931D0" w:rsidRPr="00DF7DDB" w:rsidRDefault="000931D0" w:rsidP="001D04AF">
            <w:pPr>
              <w:pStyle w:val="O0Nwnext"/>
            </w:pPr>
            <w:bookmarkStart w:id="3481" w:name="_Ref317520546"/>
            <w:bookmarkStart w:id="3482" w:name="_Ref338956137"/>
            <w:r>
              <w:t>(</w:t>
            </w:r>
            <w:fldSimple w:instr=" SEQ ( \* ARABIC \s 1 ">
              <w:r w:rsidR="00154D81">
                <w:rPr>
                  <w:noProof/>
                </w:rPr>
                <w:t>52</w:t>
              </w:r>
            </w:fldSimple>
            <w:bookmarkEnd w:id="3481"/>
            <w:r>
              <w:t>)</w:t>
            </w:r>
            <w:bookmarkEnd w:id="3482"/>
          </w:p>
        </w:tc>
        <w:tc>
          <w:tcPr>
            <w:tcW w:w="425" w:type="dxa"/>
            <w:shd w:val="clear" w:color="auto" w:fill="auto"/>
          </w:tcPr>
          <w:p w14:paraId="7267CA53" w14:textId="77777777" w:rsidR="000931D0" w:rsidRPr="00243B92" w:rsidRDefault="000931D0" w:rsidP="001D04AF">
            <w:pPr>
              <w:pStyle w:val="O0Nwnext"/>
            </w:pPr>
            <w:r w:rsidRPr="00482461">
              <w:fldChar w:fldCharType="begin"/>
            </w:r>
            <w:r w:rsidRPr="00482461">
              <w:instrText xml:space="preserve"> LISTNUM  NumberDefault \l 8 \s 1</w:instrText>
            </w:r>
            <w:r w:rsidRPr="00482461">
              <w:fldChar w:fldCharType="end">
                <w:numberingChange w:id="3483" w:author="Angela Kluge" w:date="2014-02-08T11:40:00Z" w:original="a."/>
              </w:fldChar>
            </w:r>
          </w:p>
        </w:tc>
        <w:tc>
          <w:tcPr>
            <w:tcW w:w="1151" w:type="dxa"/>
            <w:shd w:val="clear" w:color="auto" w:fill="auto"/>
          </w:tcPr>
          <w:p w14:paraId="12C9B596" w14:textId="77777777" w:rsidR="000931D0" w:rsidRPr="007D429E" w:rsidRDefault="000931D0" w:rsidP="001D04AF">
            <w:pPr>
              <w:pStyle w:val="Text"/>
            </w:pPr>
            <w:r>
              <w:t>Teenager-</w:t>
            </w:r>
            <w:r w:rsidRPr="007D429E">
              <w:t>1:</w:t>
            </w:r>
          </w:p>
        </w:tc>
        <w:tc>
          <w:tcPr>
            <w:tcW w:w="584" w:type="dxa"/>
            <w:shd w:val="clear" w:color="auto" w:fill="auto"/>
          </w:tcPr>
          <w:p w14:paraId="5F47F077" w14:textId="77777777" w:rsidR="000931D0" w:rsidRPr="007D429E" w:rsidRDefault="000931D0" w:rsidP="001D04AF">
            <w:pPr>
              <w:pStyle w:val="Text"/>
            </w:pPr>
            <w:r>
              <w:t>dong</w:t>
            </w:r>
          </w:p>
        </w:tc>
        <w:tc>
          <w:tcPr>
            <w:tcW w:w="584" w:type="dxa"/>
            <w:shd w:val="clear" w:color="auto" w:fill="auto"/>
          </w:tcPr>
          <w:p w14:paraId="65E0EF2D" w14:textId="77777777" w:rsidR="000931D0" w:rsidRPr="007D429E" w:rsidRDefault="000931D0" w:rsidP="001D04AF">
            <w:pPr>
              <w:pStyle w:val="Text"/>
            </w:pPr>
            <w:r>
              <w:t>dong</w:t>
            </w:r>
          </w:p>
        </w:tc>
        <w:tc>
          <w:tcPr>
            <w:tcW w:w="696" w:type="dxa"/>
            <w:shd w:val="clear" w:color="auto" w:fill="auto"/>
          </w:tcPr>
          <w:p w14:paraId="01448B69" w14:textId="77777777" w:rsidR="000931D0" w:rsidRPr="007D429E" w:rsidRDefault="000931D0" w:rsidP="001D04AF">
            <w:pPr>
              <w:pStyle w:val="Text"/>
            </w:pPr>
            <w:r w:rsidRPr="007D429E">
              <w:t>biki</w:t>
            </w:r>
            <w:r>
              <w:t>n</w:t>
            </w:r>
            <w:r w:rsidR="006745DB">
              <w:t>g</w:t>
            </w:r>
          </w:p>
        </w:tc>
        <w:tc>
          <w:tcPr>
            <w:tcW w:w="573" w:type="dxa"/>
            <w:shd w:val="clear" w:color="auto" w:fill="auto"/>
          </w:tcPr>
          <w:p w14:paraId="3DA4EA80" w14:textId="77777777" w:rsidR="000931D0" w:rsidRPr="007D429E" w:rsidRDefault="000931D0" w:rsidP="001D04AF">
            <w:pPr>
              <w:pStyle w:val="Text"/>
            </w:pPr>
            <w:r w:rsidRPr="007D429E">
              <w:t>apa</w:t>
            </w:r>
          </w:p>
        </w:tc>
        <w:tc>
          <w:tcPr>
            <w:tcW w:w="688" w:type="dxa"/>
            <w:shd w:val="clear" w:color="auto" w:fill="auto"/>
          </w:tcPr>
          <w:p w14:paraId="7AC5028B" w14:textId="77777777" w:rsidR="000931D0" w:rsidRPr="007D429E" w:rsidRDefault="000931D0" w:rsidP="001D04AF">
            <w:pPr>
              <w:pStyle w:val="Text"/>
            </w:pPr>
            <w:r w:rsidRPr="00206F26">
              <w:rPr>
                <w:rStyle w:val="ChBlueBold"/>
              </w:rPr>
              <w:t>situ</w:t>
            </w:r>
          </w:p>
        </w:tc>
        <w:tc>
          <w:tcPr>
            <w:tcW w:w="284" w:type="dxa"/>
            <w:shd w:val="clear" w:color="auto" w:fill="auto"/>
          </w:tcPr>
          <w:p w14:paraId="72FF9630" w14:textId="77777777" w:rsidR="000931D0" w:rsidRPr="00A93ACD" w:rsidRDefault="000931D0" w:rsidP="001D04AF">
            <w:pPr>
              <w:pStyle w:val="Text"/>
            </w:pPr>
            <w:r>
              <w:t>…</w:t>
            </w:r>
          </w:p>
        </w:tc>
      </w:tr>
      <w:tr w:rsidR="00AC23C4" w:rsidRPr="00AC23C4" w14:paraId="34401575" w14:textId="77777777" w:rsidTr="00AC23C4">
        <w:tc>
          <w:tcPr>
            <w:tcW w:w="709" w:type="dxa"/>
            <w:shd w:val="clear" w:color="auto" w:fill="auto"/>
          </w:tcPr>
          <w:p w14:paraId="56E6FB6D" w14:textId="77777777" w:rsidR="000931D0" w:rsidRPr="00DF7DDB" w:rsidRDefault="000931D0" w:rsidP="001D04AF">
            <w:pPr>
              <w:pStyle w:val="GlossEng"/>
            </w:pPr>
          </w:p>
        </w:tc>
        <w:tc>
          <w:tcPr>
            <w:tcW w:w="425" w:type="dxa"/>
            <w:shd w:val="clear" w:color="auto" w:fill="auto"/>
          </w:tcPr>
          <w:p w14:paraId="76487B22" w14:textId="77777777" w:rsidR="000931D0" w:rsidRPr="007D429E" w:rsidRDefault="000931D0" w:rsidP="001D04AF">
            <w:pPr>
              <w:pStyle w:val="GlossEng"/>
            </w:pPr>
          </w:p>
        </w:tc>
        <w:tc>
          <w:tcPr>
            <w:tcW w:w="1151" w:type="dxa"/>
            <w:shd w:val="clear" w:color="auto" w:fill="auto"/>
          </w:tcPr>
          <w:p w14:paraId="55A8AED4" w14:textId="77777777" w:rsidR="000931D0" w:rsidRPr="007D429E" w:rsidRDefault="000931D0" w:rsidP="001D04AF">
            <w:pPr>
              <w:pStyle w:val="GlossEng"/>
            </w:pPr>
          </w:p>
        </w:tc>
        <w:tc>
          <w:tcPr>
            <w:tcW w:w="584" w:type="dxa"/>
            <w:shd w:val="clear" w:color="auto" w:fill="auto"/>
          </w:tcPr>
          <w:p w14:paraId="4347CF03" w14:textId="77777777" w:rsidR="000931D0" w:rsidRPr="0099608C" w:rsidRDefault="000931D0" w:rsidP="001D04AF">
            <w:pPr>
              <w:pStyle w:val="GlossEng"/>
              <w:rPr>
                <w:rStyle w:val="ChSmallCaps"/>
              </w:rPr>
            </w:pPr>
            <w:r w:rsidRPr="0099608C">
              <w:rPr>
                <w:rStyle w:val="ChSmallCaps"/>
              </w:rPr>
              <w:t>3pl</w:t>
            </w:r>
          </w:p>
        </w:tc>
        <w:tc>
          <w:tcPr>
            <w:tcW w:w="584" w:type="dxa"/>
            <w:shd w:val="clear" w:color="auto" w:fill="auto"/>
          </w:tcPr>
          <w:p w14:paraId="34DD7152" w14:textId="77777777" w:rsidR="000931D0" w:rsidRPr="0099608C" w:rsidRDefault="000931D0" w:rsidP="001D04AF">
            <w:pPr>
              <w:pStyle w:val="GlossEng"/>
              <w:rPr>
                <w:rStyle w:val="ChSmallCaps"/>
              </w:rPr>
            </w:pPr>
            <w:r w:rsidRPr="0099608C">
              <w:rPr>
                <w:rStyle w:val="ChSmallCaps"/>
              </w:rPr>
              <w:t>3pl</w:t>
            </w:r>
          </w:p>
        </w:tc>
        <w:tc>
          <w:tcPr>
            <w:tcW w:w="696" w:type="dxa"/>
            <w:shd w:val="clear" w:color="auto" w:fill="auto"/>
          </w:tcPr>
          <w:p w14:paraId="2E51185A" w14:textId="77777777" w:rsidR="000931D0" w:rsidRPr="007D429E" w:rsidRDefault="000931D0" w:rsidP="001D04AF">
            <w:pPr>
              <w:pStyle w:val="GlossEng"/>
            </w:pPr>
            <w:r w:rsidRPr="007D429E">
              <w:t>make</w:t>
            </w:r>
          </w:p>
        </w:tc>
        <w:tc>
          <w:tcPr>
            <w:tcW w:w="573" w:type="dxa"/>
            <w:shd w:val="clear" w:color="auto" w:fill="auto"/>
          </w:tcPr>
          <w:p w14:paraId="78200C0F" w14:textId="77777777" w:rsidR="000931D0" w:rsidRPr="007D429E" w:rsidRDefault="000931D0" w:rsidP="001D04AF">
            <w:pPr>
              <w:pStyle w:val="GlossEng"/>
            </w:pPr>
            <w:r w:rsidRPr="007D429E">
              <w:t>what</w:t>
            </w:r>
          </w:p>
        </w:tc>
        <w:tc>
          <w:tcPr>
            <w:tcW w:w="688" w:type="dxa"/>
            <w:shd w:val="clear" w:color="auto" w:fill="auto"/>
          </w:tcPr>
          <w:p w14:paraId="007B93B7" w14:textId="77777777" w:rsidR="000931D0" w:rsidRPr="0099608C" w:rsidRDefault="000931D0" w:rsidP="001D04AF">
            <w:pPr>
              <w:pStyle w:val="GlossEng"/>
              <w:rPr>
                <w:rStyle w:val="ChSmallCaps"/>
              </w:rPr>
            </w:pPr>
            <w:r w:rsidRPr="0099608C">
              <w:rPr>
                <w:rStyle w:val="ChSmallCaps"/>
              </w:rPr>
              <w:t>l.med</w:t>
            </w:r>
          </w:p>
        </w:tc>
        <w:tc>
          <w:tcPr>
            <w:tcW w:w="284" w:type="dxa"/>
            <w:shd w:val="clear" w:color="auto" w:fill="auto"/>
          </w:tcPr>
          <w:p w14:paraId="1FDE7520" w14:textId="77777777" w:rsidR="000931D0" w:rsidRPr="00206F26" w:rsidRDefault="000931D0" w:rsidP="001D04AF">
            <w:pPr>
              <w:pStyle w:val="GlossEng"/>
              <w:rPr>
                <w:rStyle w:val="ChSmallCaps"/>
              </w:rPr>
            </w:pPr>
          </w:p>
        </w:tc>
      </w:tr>
    </w:tbl>
    <w:p w14:paraId="1983FDC3" w14:textId="30D51996" w:rsidR="000931D0" w:rsidRDefault="000931D0" w:rsidP="000931D0">
      <w:pPr>
        <w:pStyle w:val="FreeTranslIndent-2cmEng"/>
      </w:pPr>
      <w:r>
        <w:t xml:space="preserve">Teenager-1: </w:t>
      </w:r>
      <w:r w:rsidR="00B7093A">
        <w:t>‘</w:t>
      </w:r>
      <w:r>
        <w:t xml:space="preserve">what are they they doing </w:t>
      </w:r>
      <w:r w:rsidRPr="00053FAF">
        <w:rPr>
          <w:rStyle w:val="ChBlueBold"/>
        </w:rPr>
        <w:t>there</w:t>
      </w:r>
      <w:r>
        <w:t>? …</w:t>
      </w:r>
      <w:r w:rsidR="00B7093A">
        <w:t>’</w:t>
      </w:r>
    </w:p>
    <w:tbl>
      <w:tblPr>
        <w:tblW w:w="0" w:type="auto"/>
        <w:tblCellMar>
          <w:left w:w="42" w:type="dxa"/>
          <w:right w:w="42" w:type="dxa"/>
        </w:tblCellMar>
        <w:tblLook w:val="01E0" w:firstRow="1" w:lastRow="1" w:firstColumn="1" w:lastColumn="1" w:noHBand="0" w:noVBand="0"/>
      </w:tblPr>
      <w:tblGrid>
        <w:gridCol w:w="709"/>
        <w:gridCol w:w="425"/>
        <w:gridCol w:w="1151"/>
        <w:gridCol w:w="451"/>
        <w:gridCol w:w="696"/>
        <w:gridCol w:w="595"/>
        <w:gridCol w:w="762"/>
        <w:gridCol w:w="759"/>
      </w:tblGrid>
      <w:tr w:rsidR="00AC23C4" w:rsidRPr="004B7057" w14:paraId="15E6985E" w14:textId="77777777" w:rsidTr="00AC23C4">
        <w:tc>
          <w:tcPr>
            <w:tcW w:w="709" w:type="dxa"/>
            <w:shd w:val="clear" w:color="auto" w:fill="auto"/>
          </w:tcPr>
          <w:p w14:paraId="77AAF246" w14:textId="77777777" w:rsidR="000931D0" w:rsidRPr="00DF7DDB" w:rsidRDefault="000931D0" w:rsidP="001D04AF">
            <w:pPr>
              <w:pStyle w:val="O0Nwnext"/>
            </w:pPr>
          </w:p>
        </w:tc>
        <w:tc>
          <w:tcPr>
            <w:tcW w:w="425" w:type="dxa"/>
            <w:shd w:val="clear" w:color="auto" w:fill="auto"/>
          </w:tcPr>
          <w:p w14:paraId="741D541C" w14:textId="77777777" w:rsidR="000931D0" w:rsidRPr="00243B92" w:rsidRDefault="000931D0" w:rsidP="001D04AF">
            <w:pPr>
              <w:pStyle w:val="O0Nwnext"/>
            </w:pPr>
            <w:r w:rsidRPr="00482461">
              <w:fldChar w:fldCharType="begin"/>
            </w:r>
            <w:r w:rsidRPr="00482461">
              <w:instrText xml:space="preserve"> LISTNUM  NumberDefault \l 8 </w:instrText>
            </w:r>
            <w:r w:rsidRPr="00482461">
              <w:fldChar w:fldCharType="end">
                <w:numberingChange w:id="3484" w:author="Angela Kluge" w:date="2014-02-08T11:40:00Z" w:original="b."/>
              </w:fldChar>
            </w:r>
          </w:p>
        </w:tc>
        <w:tc>
          <w:tcPr>
            <w:tcW w:w="1151" w:type="dxa"/>
            <w:shd w:val="clear" w:color="auto" w:fill="auto"/>
          </w:tcPr>
          <w:p w14:paraId="2430B554" w14:textId="77777777" w:rsidR="000931D0" w:rsidRPr="007D429E" w:rsidRDefault="000931D0" w:rsidP="001D04AF">
            <w:pPr>
              <w:pStyle w:val="Text"/>
            </w:pPr>
            <w:r>
              <w:t>Teenager-2</w:t>
            </w:r>
            <w:r w:rsidRPr="007D429E">
              <w:t>:</w:t>
            </w:r>
          </w:p>
        </w:tc>
        <w:tc>
          <w:tcPr>
            <w:tcW w:w="451" w:type="dxa"/>
            <w:shd w:val="clear" w:color="auto" w:fill="auto"/>
          </w:tcPr>
          <w:p w14:paraId="7BA9146E" w14:textId="77777777" w:rsidR="000931D0" w:rsidRPr="007D429E" w:rsidRDefault="000931D0" w:rsidP="001D04AF">
            <w:pPr>
              <w:pStyle w:val="Text"/>
            </w:pPr>
            <w:r w:rsidRPr="007D429E">
              <w:t>yo</w:t>
            </w:r>
            <w:r w:rsidR="00E6616A">
              <w:t>,</w:t>
            </w:r>
          </w:p>
        </w:tc>
        <w:tc>
          <w:tcPr>
            <w:tcW w:w="696" w:type="dxa"/>
            <w:shd w:val="clear" w:color="auto" w:fill="auto"/>
          </w:tcPr>
          <w:p w14:paraId="2081B3A7" w14:textId="77777777" w:rsidR="000931D0" w:rsidRPr="007D429E" w:rsidRDefault="000931D0" w:rsidP="001D04AF">
            <w:pPr>
              <w:pStyle w:val="Text"/>
            </w:pPr>
            <w:r w:rsidRPr="007D429E">
              <w:t>kiton</w:t>
            </w:r>
            <w:r>
              <w:t>g</w:t>
            </w:r>
          </w:p>
        </w:tc>
        <w:tc>
          <w:tcPr>
            <w:tcW w:w="595" w:type="dxa"/>
            <w:shd w:val="clear" w:color="auto" w:fill="auto"/>
          </w:tcPr>
          <w:p w14:paraId="2AD5D287" w14:textId="77777777" w:rsidR="000931D0" w:rsidRPr="007D429E" w:rsidRDefault="000931D0" w:rsidP="001D04AF">
            <w:pPr>
              <w:pStyle w:val="Text"/>
            </w:pPr>
            <w:r>
              <w:t>tido</w:t>
            </w:r>
            <w:r w:rsidRPr="007D429E">
              <w:t>r</w:t>
            </w:r>
          </w:p>
        </w:tc>
        <w:tc>
          <w:tcPr>
            <w:tcW w:w="762" w:type="dxa"/>
            <w:shd w:val="clear" w:color="auto" w:fill="auto"/>
          </w:tcPr>
          <w:p w14:paraId="67FA5C1C" w14:textId="77777777" w:rsidR="000931D0" w:rsidRPr="00206F26" w:rsidRDefault="000931D0" w:rsidP="001D04AF">
            <w:pPr>
              <w:pStyle w:val="Text"/>
              <w:rPr>
                <w:rStyle w:val="ChBlueBold"/>
              </w:rPr>
            </w:pPr>
            <w:r w:rsidRPr="00206F26">
              <w:rPr>
                <w:rStyle w:val="ChBlueBold"/>
              </w:rPr>
              <w:t>luar</w:t>
            </w:r>
          </w:p>
        </w:tc>
        <w:tc>
          <w:tcPr>
            <w:tcW w:w="759" w:type="dxa"/>
            <w:shd w:val="clear" w:color="auto" w:fill="auto"/>
          </w:tcPr>
          <w:p w14:paraId="0AAC7A90" w14:textId="77777777" w:rsidR="000931D0" w:rsidRPr="00206F26" w:rsidRDefault="000931D0" w:rsidP="001D04AF">
            <w:pPr>
              <w:pStyle w:val="Text"/>
              <w:rPr>
                <w:rStyle w:val="ChBlueBold"/>
              </w:rPr>
            </w:pPr>
            <w:r w:rsidRPr="00206F26">
              <w:rPr>
                <w:rStyle w:val="ChBlueBold"/>
              </w:rPr>
              <w:t>sini</w:t>
            </w:r>
          </w:p>
        </w:tc>
      </w:tr>
      <w:tr w:rsidR="00AC23C4" w:rsidRPr="00AC23C4" w14:paraId="6B720334" w14:textId="77777777" w:rsidTr="00AC23C4">
        <w:tc>
          <w:tcPr>
            <w:tcW w:w="709" w:type="dxa"/>
            <w:shd w:val="clear" w:color="auto" w:fill="auto"/>
          </w:tcPr>
          <w:p w14:paraId="4A700E83" w14:textId="77777777" w:rsidR="000931D0" w:rsidRPr="00DF7DDB" w:rsidRDefault="000931D0" w:rsidP="001D04AF">
            <w:pPr>
              <w:pStyle w:val="GlossEng"/>
            </w:pPr>
          </w:p>
        </w:tc>
        <w:tc>
          <w:tcPr>
            <w:tcW w:w="425" w:type="dxa"/>
            <w:shd w:val="clear" w:color="auto" w:fill="auto"/>
          </w:tcPr>
          <w:p w14:paraId="47E9928D" w14:textId="77777777" w:rsidR="000931D0" w:rsidRPr="007D429E" w:rsidRDefault="000931D0" w:rsidP="001D04AF">
            <w:pPr>
              <w:pStyle w:val="GlossEng"/>
            </w:pPr>
          </w:p>
        </w:tc>
        <w:tc>
          <w:tcPr>
            <w:tcW w:w="1151" w:type="dxa"/>
            <w:shd w:val="clear" w:color="auto" w:fill="auto"/>
          </w:tcPr>
          <w:p w14:paraId="66A818B1" w14:textId="77777777" w:rsidR="000931D0" w:rsidRPr="007D429E" w:rsidRDefault="000931D0" w:rsidP="001D04AF">
            <w:pPr>
              <w:pStyle w:val="GlossEng"/>
            </w:pPr>
          </w:p>
        </w:tc>
        <w:tc>
          <w:tcPr>
            <w:tcW w:w="451" w:type="dxa"/>
            <w:shd w:val="clear" w:color="auto" w:fill="auto"/>
          </w:tcPr>
          <w:p w14:paraId="59C8269A" w14:textId="77777777" w:rsidR="000931D0" w:rsidRPr="007D429E" w:rsidRDefault="000931D0" w:rsidP="001D04AF">
            <w:pPr>
              <w:pStyle w:val="GlossEng"/>
            </w:pPr>
            <w:r w:rsidRPr="007D429E">
              <w:t>yes</w:t>
            </w:r>
          </w:p>
        </w:tc>
        <w:tc>
          <w:tcPr>
            <w:tcW w:w="696" w:type="dxa"/>
            <w:shd w:val="clear" w:color="auto" w:fill="auto"/>
          </w:tcPr>
          <w:p w14:paraId="6E7DB5CA" w14:textId="77777777" w:rsidR="000931D0" w:rsidRPr="007D429E" w:rsidRDefault="000931D0" w:rsidP="001D04AF">
            <w:pPr>
              <w:pStyle w:val="GlossEng"/>
            </w:pPr>
            <w:r w:rsidRPr="007D429E">
              <w:t>1</w:t>
            </w:r>
            <w:r w:rsidRPr="0099608C">
              <w:rPr>
                <w:rStyle w:val="ChSmallCaps"/>
              </w:rPr>
              <w:t>pl</w:t>
            </w:r>
          </w:p>
        </w:tc>
        <w:tc>
          <w:tcPr>
            <w:tcW w:w="595" w:type="dxa"/>
            <w:shd w:val="clear" w:color="auto" w:fill="auto"/>
          </w:tcPr>
          <w:p w14:paraId="67B3EA09" w14:textId="77777777" w:rsidR="000931D0" w:rsidRPr="007D429E" w:rsidRDefault="000931D0" w:rsidP="001D04AF">
            <w:pPr>
              <w:pStyle w:val="GlossEng"/>
            </w:pPr>
            <w:r w:rsidRPr="007D429E">
              <w:t>sleep</w:t>
            </w:r>
          </w:p>
        </w:tc>
        <w:tc>
          <w:tcPr>
            <w:tcW w:w="762" w:type="dxa"/>
            <w:shd w:val="clear" w:color="auto" w:fill="auto"/>
          </w:tcPr>
          <w:p w14:paraId="7C264B95" w14:textId="77777777" w:rsidR="000931D0" w:rsidRPr="007D429E" w:rsidRDefault="000931D0" w:rsidP="001D04AF">
            <w:pPr>
              <w:pStyle w:val="GlossEng"/>
            </w:pPr>
            <w:r w:rsidRPr="007D429E">
              <w:t>outside</w:t>
            </w:r>
          </w:p>
        </w:tc>
        <w:tc>
          <w:tcPr>
            <w:tcW w:w="759" w:type="dxa"/>
            <w:shd w:val="clear" w:color="auto" w:fill="auto"/>
          </w:tcPr>
          <w:p w14:paraId="642E9E0B" w14:textId="77777777" w:rsidR="000931D0" w:rsidRPr="0099608C" w:rsidRDefault="000931D0" w:rsidP="001D04AF">
            <w:pPr>
              <w:pStyle w:val="GlossEng"/>
              <w:rPr>
                <w:rStyle w:val="ChSmallCaps"/>
              </w:rPr>
            </w:pPr>
            <w:r w:rsidRPr="0099608C">
              <w:rPr>
                <w:rStyle w:val="ChSmallCaps"/>
              </w:rPr>
              <w:t>l.prox</w:t>
            </w:r>
          </w:p>
        </w:tc>
      </w:tr>
    </w:tbl>
    <w:p w14:paraId="0FF1E1B9" w14:textId="2E2B99F8" w:rsidR="000931D0" w:rsidRDefault="000931D0" w:rsidP="000931D0">
      <w:pPr>
        <w:pStyle w:val="FreeTranslIndent-2cmEng"/>
      </w:pPr>
      <w:r>
        <w:t xml:space="preserve">Teenager-2: </w:t>
      </w:r>
      <w:r w:rsidR="00B7093A">
        <w:t>‘</w:t>
      </w:r>
      <w:r>
        <w:t xml:space="preserve">yes, we sleep </w:t>
      </w:r>
      <w:r w:rsidRPr="00053FAF">
        <w:rPr>
          <w:rStyle w:val="ChBlueBold"/>
        </w:rPr>
        <w:t>outside here</w:t>
      </w:r>
      <w:r w:rsidR="00B7093A">
        <w:t>’</w:t>
      </w:r>
      <w:r>
        <w:t xml:space="preserve"> </w:t>
      </w:r>
      <w:r w:rsidRPr="0071570A">
        <w:rPr>
          <w:rStyle w:val="ExampleSource"/>
        </w:rPr>
        <w:t>[080921-009-Cv.0001/0013]</w:t>
      </w:r>
    </w:p>
    <w:tbl>
      <w:tblPr>
        <w:tblW w:w="6516" w:type="dxa"/>
        <w:tblCellMar>
          <w:left w:w="42" w:type="dxa"/>
          <w:right w:w="42" w:type="dxa"/>
        </w:tblCellMar>
        <w:tblLook w:val="01E0" w:firstRow="1" w:lastRow="1" w:firstColumn="1" w:lastColumn="1" w:noHBand="0" w:noVBand="0"/>
      </w:tblPr>
      <w:tblGrid>
        <w:gridCol w:w="707"/>
        <w:gridCol w:w="373"/>
        <w:gridCol w:w="77"/>
        <w:gridCol w:w="611"/>
        <w:gridCol w:w="29"/>
        <w:gridCol w:w="422"/>
        <w:gridCol w:w="362"/>
        <w:gridCol w:w="344"/>
        <w:gridCol w:w="489"/>
        <w:gridCol w:w="185"/>
        <w:gridCol w:w="99"/>
        <w:gridCol w:w="741"/>
        <w:gridCol w:w="284"/>
        <w:gridCol w:w="529"/>
        <w:gridCol w:w="573"/>
        <w:gridCol w:w="691"/>
      </w:tblGrid>
      <w:tr w:rsidR="00AC23C4" w:rsidRPr="00712A96" w14:paraId="3781F1A6" w14:textId="77777777" w:rsidTr="00AC23C4">
        <w:tc>
          <w:tcPr>
            <w:tcW w:w="707" w:type="dxa"/>
            <w:shd w:val="clear" w:color="auto" w:fill="auto"/>
          </w:tcPr>
          <w:p w14:paraId="4D6D2530" w14:textId="77777777" w:rsidR="000931D0" w:rsidRPr="00DF7DDB" w:rsidRDefault="000931D0" w:rsidP="001D04AF">
            <w:pPr>
              <w:pStyle w:val="O0Nwnext"/>
            </w:pPr>
            <w:bookmarkStart w:id="3485" w:name="_Ref319046856"/>
            <w:bookmarkStart w:id="3486" w:name="_Ref338956139"/>
            <w:r>
              <w:t>(</w:t>
            </w:r>
            <w:fldSimple w:instr=" SEQ ( \* ARABIC \s 1 ">
              <w:r w:rsidR="00154D81">
                <w:rPr>
                  <w:noProof/>
                </w:rPr>
                <w:t>53</w:t>
              </w:r>
            </w:fldSimple>
            <w:bookmarkEnd w:id="3485"/>
            <w:r>
              <w:t>)</w:t>
            </w:r>
            <w:bookmarkEnd w:id="3486"/>
          </w:p>
        </w:tc>
        <w:tc>
          <w:tcPr>
            <w:tcW w:w="450" w:type="dxa"/>
            <w:gridSpan w:val="2"/>
            <w:shd w:val="clear" w:color="auto" w:fill="auto"/>
          </w:tcPr>
          <w:p w14:paraId="6F387801" w14:textId="77777777" w:rsidR="000931D0" w:rsidRPr="00B66D3A" w:rsidRDefault="000931D0" w:rsidP="001D04AF">
            <w:pPr>
              <w:pStyle w:val="Text"/>
            </w:pPr>
            <w:r>
              <w:t>yo</w:t>
            </w:r>
            <w:r w:rsidR="00571A2A">
              <w:t>,</w:t>
            </w:r>
          </w:p>
        </w:tc>
        <w:tc>
          <w:tcPr>
            <w:tcW w:w="640" w:type="dxa"/>
            <w:gridSpan w:val="2"/>
            <w:shd w:val="clear" w:color="auto" w:fill="auto"/>
          </w:tcPr>
          <w:p w14:paraId="6460A8D6" w14:textId="77777777" w:rsidR="000931D0" w:rsidRPr="00B66D3A" w:rsidRDefault="000931D0" w:rsidP="001D04AF">
            <w:pPr>
              <w:pStyle w:val="Text"/>
            </w:pPr>
            <w:r>
              <w:t>mu</w:t>
            </w:r>
            <w:r w:rsidRPr="00B66D3A">
              <w:t>la</w:t>
            </w:r>
            <w:r w:rsidR="0011133D">
              <w:t>y</w:t>
            </w:r>
          </w:p>
        </w:tc>
        <w:tc>
          <w:tcPr>
            <w:tcW w:w="784" w:type="dxa"/>
            <w:gridSpan w:val="2"/>
            <w:shd w:val="clear" w:color="auto" w:fill="auto"/>
          </w:tcPr>
          <w:p w14:paraId="6B39F7ED" w14:textId="77777777" w:rsidR="000931D0" w:rsidRPr="00B66D3A" w:rsidRDefault="000931D0" w:rsidP="001D04AF">
            <w:pPr>
              <w:pStyle w:val="Text"/>
            </w:pPr>
            <w:r w:rsidRPr="00B66D3A">
              <w:t>menuju</w:t>
            </w:r>
          </w:p>
        </w:tc>
        <w:tc>
          <w:tcPr>
            <w:tcW w:w="1018" w:type="dxa"/>
            <w:gridSpan w:val="3"/>
            <w:shd w:val="clear" w:color="auto" w:fill="auto"/>
          </w:tcPr>
          <w:p w14:paraId="29E9254D" w14:textId="77777777" w:rsidR="000931D0" w:rsidRPr="00B66D3A" w:rsidRDefault="000931D0" w:rsidP="001D04AF">
            <w:pPr>
              <w:pStyle w:val="Text"/>
            </w:pPr>
            <w:r w:rsidRPr="00B66D3A">
              <w:t>jembatan</w:t>
            </w:r>
            <w:r w:rsidR="00CE19EF">
              <w:t>g</w:t>
            </w:r>
          </w:p>
        </w:tc>
        <w:tc>
          <w:tcPr>
            <w:tcW w:w="840" w:type="dxa"/>
            <w:gridSpan w:val="2"/>
            <w:shd w:val="clear" w:color="auto" w:fill="auto"/>
          </w:tcPr>
          <w:p w14:paraId="7048CB85" w14:textId="77777777" w:rsidR="000931D0" w:rsidRPr="00B66D3A" w:rsidRDefault="000931D0" w:rsidP="001D04AF">
            <w:pPr>
              <w:pStyle w:val="Text"/>
            </w:pPr>
            <w:r w:rsidRPr="00B66D3A">
              <w:t>Warmer</w:t>
            </w:r>
          </w:p>
        </w:tc>
        <w:tc>
          <w:tcPr>
            <w:tcW w:w="284" w:type="dxa"/>
            <w:shd w:val="clear" w:color="auto" w:fill="auto"/>
          </w:tcPr>
          <w:p w14:paraId="33B49146" w14:textId="77777777" w:rsidR="000931D0" w:rsidRPr="00B66D3A" w:rsidRDefault="000931D0" w:rsidP="001D04AF">
            <w:pPr>
              <w:pStyle w:val="Text"/>
            </w:pPr>
            <w:r>
              <w:t>…</w:t>
            </w:r>
          </w:p>
        </w:tc>
        <w:tc>
          <w:tcPr>
            <w:tcW w:w="529" w:type="dxa"/>
            <w:shd w:val="clear" w:color="auto" w:fill="auto"/>
          </w:tcPr>
          <w:p w14:paraId="3135E9E5" w14:textId="77777777" w:rsidR="000931D0" w:rsidRPr="00B66D3A" w:rsidRDefault="000931D0" w:rsidP="001D04AF">
            <w:pPr>
              <w:pStyle w:val="Text"/>
            </w:pPr>
            <w:r w:rsidRPr="00B66D3A">
              <w:t>kalo</w:t>
            </w:r>
          </w:p>
        </w:tc>
        <w:tc>
          <w:tcPr>
            <w:tcW w:w="573" w:type="dxa"/>
            <w:shd w:val="clear" w:color="auto" w:fill="auto"/>
          </w:tcPr>
          <w:p w14:paraId="7C5ACA42" w14:textId="77777777" w:rsidR="000931D0" w:rsidRPr="00B66D3A" w:rsidRDefault="000931D0" w:rsidP="001D04AF">
            <w:pPr>
              <w:pStyle w:val="Text"/>
            </w:pPr>
            <w:r w:rsidRPr="00B66D3A">
              <w:t>dari</w:t>
            </w:r>
          </w:p>
        </w:tc>
        <w:tc>
          <w:tcPr>
            <w:tcW w:w="691" w:type="dxa"/>
            <w:shd w:val="clear" w:color="auto" w:fill="auto"/>
          </w:tcPr>
          <w:p w14:paraId="420E3E89" w14:textId="77777777" w:rsidR="000931D0" w:rsidRPr="00AD229A" w:rsidRDefault="000931D0" w:rsidP="001D04AF">
            <w:pPr>
              <w:pStyle w:val="Text"/>
              <w:rPr>
                <w:rStyle w:val="ChBlueBold"/>
              </w:rPr>
            </w:pPr>
            <w:r w:rsidRPr="00AD229A">
              <w:rPr>
                <w:rStyle w:val="ChBlueBold"/>
              </w:rPr>
              <w:t>situ</w:t>
            </w:r>
          </w:p>
        </w:tc>
      </w:tr>
      <w:tr w:rsidR="00AC23C4" w:rsidRPr="00AC23C4" w14:paraId="596A3169" w14:textId="77777777" w:rsidTr="00AC23C4">
        <w:tc>
          <w:tcPr>
            <w:tcW w:w="707" w:type="dxa"/>
            <w:shd w:val="clear" w:color="auto" w:fill="auto"/>
          </w:tcPr>
          <w:p w14:paraId="0F204C04" w14:textId="77777777" w:rsidR="000931D0" w:rsidRPr="00DF7DDB" w:rsidRDefault="000931D0" w:rsidP="001D04AF">
            <w:pPr>
              <w:pStyle w:val="GlossEng2ptafter"/>
            </w:pPr>
          </w:p>
        </w:tc>
        <w:tc>
          <w:tcPr>
            <w:tcW w:w="450" w:type="dxa"/>
            <w:gridSpan w:val="2"/>
            <w:shd w:val="clear" w:color="auto" w:fill="auto"/>
          </w:tcPr>
          <w:p w14:paraId="6510FFB5" w14:textId="77777777" w:rsidR="000931D0" w:rsidRPr="00B66D3A" w:rsidRDefault="000931D0" w:rsidP="001D04AF">
            <w:pPr>
              <w:pStyle w:val="GlossEng2ptafter"/>
            </w:pPr>
            <w:r w:rsidRPr="00B66D3A">
              <w:t>yes</w:t>
            </w:r>
          </w:p>
        </w:tc>
        <w:tc>
          <w:tcPr>
            <w:tcW w:w="640" w:type="dxa"/>
            <w:gridSpan w:val="2"/>
            <w:shd w:val="clear" w:color="auto" w:fill="auto"/>
          </w:tcPr>
          <w:p w14:paraId="582E9CD1" w14:textId="77777777" w:rsidR="000931D0" w:rsidRPr="00B66D3A" w:rsidRDefault="000931D0" w:rsidP="001D04AF">
            <w:pPr>
              <w:pStyle w:val="GlossEng2ptafter"/>
            </w:pPr>
            <w:r w:rsidRPr="00B66D3A">
              <w:t>start</w:t>
            </w:r>
          </w:p>
        </w:tc>
        <w:tc>
          <w:tcPr>
            <w:tcW w:w="784" w:type="dxa"/>
            <w:gridSpan w:val="2"/>
            <w:shd w:val="clear" w:color="auto" w:fill="auto"/>
          </w:tcPr>
          <w:p w14:paraId="0F42E482" w14:textId="77777777" w:rsidR="000931D0" w:rsidRPr="0079503A" w:rsidRDefault="000931D0" w:rsidP="001D04AF">
            <w:pPr>
              <w:pStyle w:val="GlossEng2ptafter"/>
            </w:pPr>
            <w:r w:rsidRPr="0079503A">
              <w:t>aim.at</w:t>
            </w:r>
          </w:p>
        </w:tc>
        <w:tc>
          <w:tcPr>
            <w:tcW w:w="1018" w:type="dxa"/>
            <w:gridSpan w:val="3"/>
            <w:shd w:val="clear" w:color="auto" w:fill="auto"/>
          </w:tcPr>
          <w:p w14:paraId="1444F5E4" w14:textId="77777777" w:rsidR="000931D0" w:rsidRPr="00B66D3A" w:rsidRDefault="000931D0" w:rsidP="001D04AF">
            <w:pPr>
              <w:pStyle w:val="GlossEng2ptafter"/>
            </w:pPr>
            <w:r w:rsidRPr="00B66D3A">
              <w:t>bridge</w:t>
            </w:r>
          </w:p>
        </w:tc>
        <w:tc>
          <w:tcPr>
            <w:tcW w:w="840" w:type="dxa"/>
            <w:gridSpan w:val="2"/>
            <w:shd w:val="clear" w:color="auto" w:fill="auto"/>
          </w:tcPr>
          <w:p w14:paraId="3499FB2E" w14:textId="77777777" w:rsidR="000931D0" w:rsidRPr="00B66D3A" w:rsidRDefault="000931D0" w:rsidP="001D04AF">
            <w:pPr>
              <w:pStyle w:val="GlossEng2ptafter"/>
            </w:pPr>
            <w:r w:rsidRPr="00B66D3A">
              <w:t>Warmer</w:t>
            </w:r>
          </w:p>
        </w:tc>
        <w:tc>
          <w:tcPr>
            <w:tcW w:w="284" w:type="dxa"/>
            <w:shd w:val="clear" w:color="auto" w:fill="auto"/>
          </w:tcPr>
          <w:p w14:paraId="1245D4E7" w14:textId="77777777" w:rsidR="000931D0" w:rsidRPr="00B66D3A" w:rsidRDefault="000931D0" w:rsidP="001D04AF">
            <w:pPr>
              <w:pStyle w:val="GlossEng2ptafter"/>
            </w:pPr>
          </w:p>
        </w:tc>
        <w:tc>
          <w:tcPr>
            <w:tcW w:w="529" w:type="dxa"/>
            <w:shd w:val="clear" w:color="auto" w:fill="auto"/>
          </w:tcPr>
          <w:p w14:paraId="1C055672" w14:textId="77777777" w:rsidR="000931D0" w:rsidRPr="00B66D3A" w:rsidRDefault="000931D0" w:rsidP="001D04AF">
            <w:pPr>
              <w:pStyle w:val="GlossEng2ptafter"/>
            </w:pPr>
            <w:r>
              <w:t>if</w:t>
            </w:r>
          </w:p>
        </w:tc>
        <w:tc>
          <w:tcPr>
            <w:tcW w:w="573" w:type="dxa"/>
            <w:shd w:val="clear" w:color="auto" w:fill="auto"/>
          </w:tcPr>
          <w:p w14:paraId="13D2138E" w14:textId="77777777" w:rsidR="000931D0" w:rsidRPr="00B66D3A" w:rsidRDefault="000931D0" w:rsidP="001D04AF">
            <w:pPr>
              <w:pStyle w:val="GlossEng2ptafter"/>
            </w:pPr>
            <w:r w:rsidRPr="00B66D3A">
              <w:t>from</w:t>
            </w:r>
          </w:p>
        </w:tc>
        <w:tc>
          <w:tcPr>
            <w:tcW w:w="691" w:type="dxa"/>
            <w:shd w:val="clear" w:color="auto" w:fill="auto"/>
          </w:tcPr>
          <w:p w14:paraId="7D44F4A4" w14:textId="77777777" w:rsidR="000931D0" w:rsidRPr="0099608C" w:rsidRDefault="000931D0" w:rsidP="001D04AF">
            <w:pPr>
              <w:pStyle w:val="GlossEng2ptafter"/>
              <w:rPr>
                <w:rStyle w:val="ChSmallCaps"/>
              </w:rPr>
            </w:pPr>
            <w:r w:rsidRPr="0099608C">
              <w:rPr>
                <w:rStyle w:val="ChSmallCaps"/>
              </w:rPr>
              <w:t>l.med</w:t>
            </w:r>
          </w:p>
        </w:tc>
      </w:tr>
      <w:tr w:rsidR="00AC23C4" w:rsidRPr="004B7057" w14:paraId="64B7A63C" w14:textId="77777777" w:rsidTr="00AC23C4">
        <w:trPr>
          <w:gridAfter w:val="5"/>
          <w:wAfter w:w="2818" w:type="dxa"/>
        </w:trPr>
        <w:tc>
          <w:tcPr>
            <w:tcW w:w="707" w:type="dxa"/>
            <w:shd w:val="clear" w:color="auto" w:fill="auto"/>
          </w:tcPr>
          <w:p w14:paraId="59F67078" w14:textId="77777777" w:rsidR="000931D0" w:rsidRPr="00DF7DDB" w:rsidRDefault="000931D0" w:rsidP="003C6FAC">
            <w:pPr>
              <w:pStyle w:val="O0Nwnext"/>
            </w:pPr>
          </w:p>
        </w:tc>
        <w:tc>
          <w:tcPr>
            <w:tcW w:w="373" w:type="dxa"/>
            <w:shd w:val="clear" w:color="auto" w:fill="auto"/>
          </w:tcPr>
          <w:p w14:paraId="5E4597F0" w14:textId="77777777" w:rsidR="000931D0" w:rsidRPr="00B66D3A" w:rsidRDefault="000931D0" w:rsidP="001D04AF">
            <w:pPr>
              <w:pStyle w:val="Text"/>
            </w:pPr>
            <w:r w:rsidRPr="00B66D3A">
              <w:t>ke</w:t>
            </w:r>
          </w:p>
        </w:tc>
        <w:tc>
          <w:tcPr>
            <w:tcW w:w="688" w:type="dxa"/>
            <w:gridSpan w:val="2"/>
            <w:shd w:val="clear" w:color="auto" w:fill="auto"/>
          </w:tcPr>
          <w:p w14:paraId="2EE2C50E" w14:textId="77777777" w:rsidR="000931D0" w:rsidRPr="00E6616A" w:rsidRDefault="000931D0" w:rsidP="001D04AF">
            <w:pPr>
              <w:pStyle w:val="Text"/>
            </w:pPr>
            <w:r w:rsidRPr="00E6616A">
              <w:rPr>
                <w:rStyle w:val="ChBlueBold"/>
              </w:rPr>
              <w:t>sana</w:t>
            </w:r>
            <w:r w:rsidR="00E6616A" w:rsidRPr="00E6616A">
              <w:t>,</w:t>
            </w:r>
          </w:p>
        </w:tc>
        <w:tc>
          <w:tcPr>
            <w:tcW w:w="451" w:type="dxa"/>
            <w:gridSpan w:val="2"/>
            <w:shd w:val="clear" w:color="auto" w:fill="auto"/>
          </w:tcPr>
          <w:p w14:paraId="4CAE6F05" w14:textId="77777777" w:rsidR="000931D0" w:rsidRPr="00B66D3A" w:rsidRDefault="003C6FAC" w:rsidP="001D04AF">
            <w:pPr>
              <w:pStyle w:val="Text"/>
            </w:pPr>
            <w:r>
              <w:t>o</w:t>
            </w:r>
          </w:p>
        </w:tc>
        <w:tc>
          <w:tcPr>
            <w:tcW w:w="706" w:type="dxa"/>
            <w:gridSpan w:val="2"/>
            <w:shd w:val="clear" w:color="auto" w:fill="auto"/>
          </w:tcPr>
          <w:p w14:paraId="5AE5F0DA" w14:textId="77777777" w:rsidR="000931D0" w:rsidRPr="00B66D3A" w:rsidRDefault="000931D0" w:rsidP="001D04AF">
            <w:pPr>
              <w:pStyle w:val="Text"/>
            </w:pPr>
            <w:r w:rsidRPr="00B66D3A">
              <w:t>itu</w:t>
            </w:r>
          </w:p>
        </w:tc>
        <w:tc>
          <w:tcPr>
            <w:tcW w:w="489" w:type="dxa"/>
            <w:shd w:val="clear" w:color="auto" w:fill="auto"/>
          </w:tcPr>
          <w:p w14:paraId="4255B376" w14:textId="77777777" w:rsidR="000931D0" w:rsidRPr="00B66D3A" w:rsidRDefault="000931D0" w:rsidP="001D04AF">
            <w:pPr>
              <w:pStyle w:val="Text"/>
            </w:pPr>
            <w:r>
              <w:t>dia</w:t>
            </w:r>
          </w:p>
        </w:tc>
        <w:tc>
          <w:tcPr>
            <w:tcW w:w="284" w:type="dxa"/>
            <w:gridSpan w:val="2"/>
            <w:shd w:val="clear" w:color="auto" w:fill="auto"/>
          </w:tcPr>
          <w:p w14:paraId="6CD28EA8" w14:textId="77777777" w:rsidR="000931D0" w:rsidRPr="00B66D3A" w:rsidRDefault="000931D0" w:rsidP="001D04AF">
            <w:pPr>
              <w:pStyle w:val="Text"/>
            </w:pPr>
            <w:r>
              <w:t>…</w:t>
            </w:r>
          </w:p>
        </w:tc>
      </w:tr>
      <w:tr w:rsidR="00AC23C4" w:rsidRPr="00AC23C4" w14:paraId="32904F37" w14:textId="77777777" w:rsidTr="00AC23C4">
        <w:trPr>
          <w:gridAfter w:val="5"/>
          <w:wAfter w:w="2818" w:type="dxa"/>
        </w:trPr>
        <w:tc>
          <w:tcPr>
            <w:tcW w:w="707" w:type="dxa"/>
            <w:shd w:val="clear" w:color="auto" w:fill="auto"/>
          </w:tcPr>
          <w:p w14:paraId="74713884" w14:textId="77777777" w:rsidR="000931D0" w:rsidRPr="00DF7DDB" w:rsidRDefault="000931D0" w:rsidP="001D04AF">
            <w:pPr>
              <w:pStyle w:val="GlossEng"/>
            </w:pPr>
          </w:p>
        </w:tc>
        <w:tc>
          <w:tcPr>
            <w:tcW w:w="373" w:type="dxa"/>
            <w:shd w:val="clear" w:color="auto" w:fill="auto"/>
          </w:tcPr>
          <w:p w14:paraId="36920F4C" w14:textId="77777777" w:rsidR="000931D0" w:rsidRPr="00B66D3A" w:rsidRDefault="000931D0" w:rsidP="001D04AF">
            <w:pPr>
              <w:pStyle w:val="GlossEng"/>
            </w:pPr>
            <w:r w:rsidRPr="00B66D3A">
              <w:t>to</w:t>
            </w:r>
          </w:p>
        </w:tc>
        <w:tc>
          <w:tcPr>
            <w:tcW w:w="688" w:type="dxa"/>
            <w:gridSpan w:val="2"/>
            <w:shd w:val="clear" w:color="auto" w:fill="auto"/>
          </w:tcPr>
          <w:p w14:paraId="1C61AD74" w14:textId="77777777" w:rsidR="000931D0" w:rsidRPr="0099608C" w:rsidRDefault="000931D0" w:rsidP="001D04AF">
            <w:pPr>
              <w:pStyle w:val="GlossEng"/>
              <w:rPr>
                <w:rStyle w:val="ChSmallCaps"/>
              </w:rPr>
            </w:pPr>
            <w:r w:rsidRPr="0099608C">
              <w:rPr>
                <w:rStyle w:val="ChSmallCaps"/>
              </w:rPr>
              <w:t>l.dist</w:t>
            </w:r>
          </w:p>
        </w:tc>
        <w:tc>
          <w:tcPr>
            <w:tcW w:w="451" w:type="dxa"/>
            <w:gridSpan w:val="2"/>
            <w:shd w:val="clear" w:color="auto" w:fill="auto"/>
          </w:tcPr>
          <w:p w14:paraId="6A48029F" w14:textId="77777777" w:rsidR="000931D0" w:rsidRPr="00B66D3A" w:rsidRDefault="000931D0" w:rsidP="001D04AF">
            <w:pPr>
              <w:pStyle w:val="GlossEng"/>
            </w:pPr>
            <w:r w:rsidRPr="00B66D3A">
              <w:t>oh!</w:t>
            </w:r>
          </w:p>
        </w:tc>
        <w:tc>
          <w:tcPr>
            <w:tcW w:w="706" w:type="dxa"/>
            <w:gridSpan w:val="2"/>
            <w:shd w:val="clear" w:color="auto" w:fill="auto"/>
          </w:tcPr>
          <w:p w14:paraId="6799728A" w14:textId="77777777" w:rsidR="000931D0" w:rsidRPr="0099608C" w:rsidRDefault="000931D0" w:rsidP="001D04AF">
            <w:pPr>
              <w:pStyle w:val="GlossEng"/>
              <w:rPr>
                <w:rStyle w:val="ChSmallCaps"/>
              </w:rPr>
            </w:pPr>
            <w:r w:rsidRPr="0099608C">
              <w:rPr>
                <w:rStyle w:val="ChSmallCaps"/>
              </w:rPr>
              <w:t>d.dist</w:t>
            </w:r>
          </w:p>
        </w:tc>
        <w:tc>
          <w:tcPr>
            <w:tcW w:w="489" w:type="dxa"/>
            <w:shd w:val="clear" w:color="auto" w:fill="auto"/>
          </w:tcPr>
          <w:p w14:paraId="04CBFDBD" w14:textId="77777777" w:rsidR="000931D0" w:rsidRPr="0099608C" w:rsidRDefault="000931D0" w:rsidP="001D04AF">
            <w:pPr>
              <w:pStyle w:val="GlossEng"/>
              <w:rPr>
                <w:rStyle w:val="ChSmallCaps"/>
              </w:rPr>
            </w:pPr>
            <w:r w:rsidRPr="0099608C">
              <w:rPr>
                <w:rStyle w:val="ChSmallCaps"/>
              </w:rPr>
              <w:t>3sg</w:t>
            </w:r>
          </w:p>
        </w:tc>
        <w:tc>
          <w:tcPr>
            <w:tcW w:w="284" w:type="dxa"/>
            <w:gridSpan w:val="2"/>
            <w:shd w:val="clear" w:color="auto" w:fill="auto"/>
          </w:tcPr>
          <w:p w14:paraId="20D1FAD4" w14:textId="77777777" w:rsidR="000931D0" w:rsidRPr="00722903" w:rsidRDefault="000931D0" w:rsidP="001D04AF">
            <w:pPr>
              <w:pStyle w:val="GlossEng"/>
              <w:rPr>
                <w:rStyle w:val="ChSmallCaps"/>
              </w:rPr>
            </w:pPr>
          </w:p>
        </w:tc>
      </w:tr>
    </w:tbl>
    <w:p w14:paraId="653BAD4C" w14:textId="6013750F" w:rsidR="000931D0" w:rsidRDefault="00B7093A" w:rsidP="000931D0">
      <w:pPr>
        <w:pStyle w:val="FreeTranslEng"/>
      </w:pPr>
      <w:r>
        <w:t>‘</w:t>
      </w:r>
      <w:r w:rsidR="000931D0">
        <w:t>yes, (they) started working toward the Warmer</w:t>
      </w:r>
      <w:r w:rsidR="000931D0" w:rsidRPr="00911C48">
        <w:t xml:space="preserve"> </w:t>
      </w:r>
      <w:r w:rsidR="000931D0">
        <w:t>bridge … when (they</w:t>
      </w:r>
      <w:r>
        <w:t>’</w:t>
      </w:r>
      <w:r w:rsidR="000931D0">
        <w:t xml:space="preserve">ll work the stretch of the street) from </w:t>
      </w:r>
      <w:r w:rsidR="000931D0" w:rsidRPr="007614FF">
        <w:rPr>
          <w:rStyle w:val="ChBlueBold"/>
        </w:rPr>
        <w:t>there</w:t>
      </w:r>
      <w:r w:rsidR="000931D0">
        <w:t xml:space="preserve"> to </w:t>
      </w:r>
      <w:r w:rsidR="000931D0" w:rsidRPr="007614FF">
        <w:rPr>
          <w:rStyle w:val="ChBlueBold"/>
        </w:rPr>
        <w:t>over there</w:t>
      </w:r>
      <w:r w:rsidR="000931D0">
        <w:t>, oh</w:t>
      </w:r>
      <w:r w:rsidR="000931D0" w:rsidRPr="00C31BF7">
        <w:t>, what</w:t>
      </w:r>
      <w:r>
        <w:t>’</w:t>
      </w:r>
      <w:r w:rsidR="000931D0" w:rsidRPr="00C31BF7">
        <w:t>s-its-name</w:t>
      </w:r>
      <w:r w:rsidR="000931D0">
        <w:t>, it …</w:t>
      </w:r>
      <w:r>
        <w:t>’</w:t>
      </w:r>
      <w:r w:rsidR="000931D0">
        <w:t xml:space="preserve"> </w:t>
      </w:r>
      <w:r w:rsidR="000931D0" w:rsidRPr="0071570A">
        <w:rPr>
          <w:rStyle w:val="ExampleSource"/>
        </w:rPr>
        <w:t>[081006-033-Cv.0013/0015/0017]</w:t>
      </w:r>
    </w:p>
    <w:p w14:paraId="3D741EEA" w14:textId="1813A5ED" w:rsidR="000931D0" w:rsidRDefault="000931D0" w:rsidP="005441D5">
      <w:pPr>
        <w:pStyle w:val="Body0015after"/>
      </w:pPr>
      <w:r>
        <w:t xml:space="preserve">The examples in </w:t>
      </w:r>
      <w:r>
        <w:fldChar w:fldCharType="begin"/>
      </w:r>
      <w:r>
        <w:instrText xml:space="preserve"> REF _Ref338956136 \h </w:instrText>
      </w:r>
      <w:r>
        <w:fldChar w:fldCharType="separate"/>
      </w:r>
      <w:r w:rsidR="00154D81">
        <w:t>(</w:t>
      </w:r>
      <w:r w:rsidR="00154D81">
        <w:rPr>
          <w:noProof/>
        </w:rPr>
        <w:t>51</w:t>
      </w:r>
      <w:r w:rsidR="00154D81">
        <w:t>)</w:t>
      </w:r>
      <w:r>
        <w:fldChar w:fldCharType="end"/>
      </w:r>
      <w:r>
        <w:t xml:space="preserve"> and </w:t>
      </w:r>
      <w:r>
        <w:fldChar w:fldCharType="begin"/>
      </w:r>
      <w:r>
        <w:instrText xml:space="preserve"> REF _Ref338956139 \h </w:instrText>
      </w:r>
      <w:r>
        <w:fldChar w:fldCharType="separate"/>
      </w:r>
      <w:r w:rsidR="00154D81">
        <w:t>(</w:t>
      </w:r>
      <w:r w:rsidR="00154D81">
        <w:rPr>
          <w:noProof/>
        </w:rPr>
        <w:t>53</w:t>
      </w:r>
      <w:r w:rsidR="00154D81">
        <w:t>)</w:t>
      </w:r>
      <w:r>
        <w:fldChar w:fldCharType="end"/>
      </w:r>
      <w:r w:rsidRPr="00F832CD">
        <w:t xml:space="preserve"> </w:t>
      </w:r>
      <w:r w:rsidR="005441D5">
        <w:t xml:space="preserve">again </w:t>
      </w:r>
      <w:r w:rsidRPr="00F832CD">
        <w:t xml:space="preserve">show that </w:t>
      </w:r>
      <w:r>
        <w:t xml:space="preserve">distances signaled with the non-proximal locatives are </w:t>
      </w:r>
      <w:r w:rsidRPr="00F832CD">
        <w:t xml:space="preserve">relative. In </w:t>
      </w:r>
      <w:r>
        <w:fldChar w:fldCharType="begin"/>
      </w:r>
      <w:r>
        <w:instrText xml:space="preserve"> REF _Ref338956136 \h </w:instrText>
      </w:r>
      <w:r>
        <w:fldChar w:fldCharType="separate"/>
      </w:r>
      <w:r w:rsidR="00154D81">
        <w:t>(</w:t>
      </w:r>
      <w:r w:rsidR="00154D81">
        <w:rPr>
          <w:noProof/>
        </w:rPr>
        <w:t>51</w:t>
      </w:r>
      <w:r w:rsidR="00154D81">
        <w:t>)</w:t>
      </w:r>
      <w:r>
        <w:fldChar w:fldCharType="end"/>
      </w:r>
      <w:r>
        <w:t xml:space="preserve"> </w:t>
      </w:r>
      <w:r w:rsidRPr="007A6C9F">
        <w:rPr>
          <w:rStyle w:val="ChItalBold"/>
        </w:rPr>
        <w:t>sana</w:t>
      </w:r>
      <w:r w:rsidRPr="00F832CD">
        <w:t xml:space="preserve"> </w:t>
      </w:r>
      <w:r w:rsidR="00B7093A">
        <w:t>‘</w:t>
      </w:r>
      <w:r w:rsidRPr="0099608C">
        <w:rPr>
          <w:rStyle w:val="ChSmallCaps"/>
        </w:rPr>
        <w:t>l.dist</w:t>
      </w:r>
      <w:r w:rsidR="00B7093A">
        <w:t>’</w:t>
      </w:r>
      <w:r w:rsidRPr="00F832CD">
        <w:t xml:space="preserve"> </w:t>
      </w:r>
      <w:r>
        <w:t xml:space="preserve">refers to </w:t>
      </w:r>
      <w:r w:rsidRPr="00F832CD">
        <w:t>the neighbor</w:t>
      </w:r>
      <w:r w:rsidR="00B7093A">
        <w:t>’</w:t>
      </w:r>
      <w:r w:rsidRPr="00F832CD">
        <w:t>s house</w:t>
      </w:r>
      <w:r>
        <w:t>,</w:t>
      </w:r>
      <w:r w:rsidRPr="00F832CD">
        <w:t xml:space="preserve"> situated about fifty meters away from where the speakers </w:t>
      </w:r>
      <w:r>
        <w:t>are</w:t>
      </w:r>
      <w:r w:rsidRPr="00F832CD">
        <w:t xml:space="preserve"> sitting. By contrast, </w:t>
      </w:r>
      <w:r w:rsidRPr="007A6C9F">
        <w:rPr>
          <w:rStyle w:val="ChItalBold"/>
        </w:rPr>
        <w:t>situ</w:t>
      </w:r>
      <w:r w:rsidRPr="00F832CD">
        <w:t xml:space="preserve"> </w:t>
      </w:r>
      <w:r w:rsidR="00B7093A">
        <w:t>‘</w:t>
      </w:r>
      <w:r w:rsidRPr="0099608C">
        <w:rPr>
          <w:rStyle w:val="ChSmallCaps"/>
        </w:rPr>
        <w:t>l.med</w:t>
      </w:r>
      <w:r w:rsidR="00B7093A">
        <w:t>’</w:t>
      </w:r>
      <w:r w:rsidRPr="00F832CD">
        <w:t xml:space="preserve"> in </w:t>
      </w:r>
      <w:r>
        <w:fldChar w:fldCharType="begin"/>
      </w:r>
      <w:r>
        <w:instrText xml:space="preserve"> REF _Ref338956139 \h </w:instrText>
      </w:r>
      <w:r>
        <w:fldChar w:fldCharType="separate"/>
      </w:r>
      <w:r w:rsidR="00154D81">
        <w:t>(</w:t>
      </w:r>
      <w:r w:rsidR="00154D81">
        <w:rPr>
          <w:noProof/>
        </w:rPr>
        <w:t>53</w:t>
      </w:r>
      <w:r w:rsidR="00154D81">
        <w:t>)</w:t>
      </w:r>
      <w:r>
        <w:fldChar w:fldCharType="end"/>
      </w:r>
      <w:r>
        <w:t xml:space="preserve"> </w:t>
      </w:r>
      <w:r w:rsidR="00571A2A">
        <w:t>denotes</w:t>
      </w:r>
      <w:r>
        <w:t xml:space="preserve"> the village of Warmer which is located several kilometers away from the speaker</w:t>
      </w:r>
      <w:r w:rsidR="00B7093A">
        <w:t>’</w:t>
      </w:r>
      <w:r>
        <w:t xml:space="preserve">s location, while </w:t>
      </w:r>
      <w:r w:rsidRPr="007A6C9F">
        <w:rPr>
          <w:rStyle w:val="ChItalBold"/>
        </w:rPr>
        <w:t>sana</w:t>
      </w:r>
      <w:r w:rsidRPr="00F832CD">
        <w:t xml:space="preserve"> </w:t>
      </w:r>
      <w:r w:rsidR="00B7093A">
        <w:t>‘</w:t>
      </w:r>
      <w:r w:rsidRPr="0099608C">
        <w:rPr>
          <w:rStyle w:val="ChSmallCaps"/>
        </w:rPr>
        <w:t>l.dist</w:t>
      </w:r>
      <w:r w:rsidR="00B7093A">
        <w:t>’</w:t>
      </w:r>
      <w:r>
        <w:t xml:space="preserve"> refers</w:t>
      </w:r>
      <w:r w:rsidRPr="00F832CD">
        <w:t xml:space="preserve"> to the area beyond Warmer. </w:t>
      </w:r>
      <w:r w:rsidR="005441D5">
        <w:t xml:space="preserve">Besides, </w:t>
      </w:r>
      <w:r w:rsidR="005441D5" w:rsidRPr="00F832CD">
        <w:t xml:space="preserve">these </w:t>
      </w:r>
      <w:r w:rsidRPr="00F832CD">
        <w:t xml:space="preserve">examples </w:t>
      </w:r>
      <w:r>
        <w:t>show</w:t>
      </w:r>
      <w:r w:rsidRPr="00F832CD">
        <w:t xml:space="preserve"> that the </w:t>
      </w:r>
      <w:r>
        <w:t xml:space="preserve">non-proximal </w:t>
      </w:r>
      <w:r w:rsidRPr="00F832CD">
        <w:t xml:space="preserve">locatives are </w:t>
      </w:r>
      <w:r w:rsidR="005441D5">
        <w:t xml:space="preserve">also </w:t>
      </w:r>
      <w:r w:rsidRPr="00F832CD">
        <w:t xml:space="preserve">used independently of the parameter of visibility. </w:t>
      </w:r>
      <w:r>
        <w:t xml:space="preserve">Distal </w:t>
      </w:r>
      <w:r w:rsidRPr="007A6C9F">
        <w:rPr>
          <w:rStyle w:val="ChItalBold"/>
        </w:rPr>
        <w:t>sana</w:t>
      </w:r>
      <w:r w:rsidRPr="00F832CD">
        <w:t xml:space="preserve"> </w:t>
      </w:r>
      <w:r w:rsidR="00B7093A">
        <w:t>‘</w:t>
      </w:r>
      <w:r w:rsidRPr="0099608C">
        <w:rPr>
          <w:rStyle w:val="ChSmallCaps"/>
        </w:rPr>
        <w:t>l.dist</w:t>
      </w:r>
      <w:r w:rsidR="00B7093A">
        <w:t>’</w:t>
      </w:r>
      <w:r w:rsidRPr="00F832CD">
        <w:t xml:space="preserve"> is used for </w:t>
      </w:r>
      <w:r>
        <w:t xml:space="preserve">a visible location </w:t>
      </w:r>
      <w:r w:rsidRPr="00F832CD">
        <w:t xml:space="preserve">in </w:t>
      </w:r>
      <w:r>
        <w:fldChar w:fldCharType="begin"/>
      </w:r>
      <w:r>
        <w:instrText xml:space="preserve"> REF _Ref338956136 \h </w:instrText>
      </w:r>
      <w:r>
        <w:fldChar w:fldCharType="separate"/>
      </w:r>
      <w:r w:rsidR="00154D81">
        <w:t>(</w:t>
      </w:r>
      <w:r w:rsidR="00154D81">
        <w:rPr>
          <w:noProof/>
        </w:rPr>
        <w:t>51</w:t>
      </w:r>
      <w:r w:rsidR="00154D81">
        <w:t>)</w:t>
      </w:r>
      <w:r>
        <w:fldChar w:fldCharType="end"/>
      </w:r>
      <w:r>
        <w:t xml:space="preserve"> and an invisible one in </w:t>
      </w:r>
      <w:r>
        <w:fldChar w:fldCharType="begin"/>
      </w:r>
      <w:r>
        <w:instrText xml:space="preserve"> REF _Ref338956139 \h </w:instrText>
      </w:r>
      <w:r>
        <w:fldChar w:fldCharType="separate"/>
      </w:r>
      <w:r w:rsidR="00154D81">
        <w:t>(</w:t>
      </w:r>
      <w:r w:rsidR="00154D81">
        <w:rPr>
          <w:noProof/>
        </w:rPr>
        <w:t>53</w:t>
      </w:r>
      <w:r w:rsidR="00154D81">
        <w:t>)</w:t>
      </w:r>
      <w:r>
        <w:fldChar w:fldCharType="end"/>
      </w:r>
      <w:r>
        <w:t xml:space="preserve">. Medial </w:t>
      </w:r>
      <w:r w:rsidRPr="007A6C9F">
        <w:rPr>
          <w:rStyle w:val="ChItalBold"/>
        </w:rPr>
        <w:t>situ</w:t>
      </w:r>
      <w:r w:rsidRPr="00F832CD">
        <w:t xml:space="preserve"> </w:t>
      </w:r>
      <w:r w:rsidR="00B7093A">
        <w:t>‘</w:t>
      </w:r>
      <w:r w:rsidRPr="0099608C">
        <w:rPr>
          <w:rStyle w:val="ChSmallCaps"/>
        </w:rPr>
        <w:t>l.med</w:t>
      </w:r>
      <w:r w:rsidR="00B7093A">
        <w:t>’</w:t>
      </w:r>
      <w:r w:rsidRPr="00F832CD">
        <w:t xml:space="preserve"> refers to a visible location </w:t>
      </w:r>
      <w:r>
        <w:t xml:space="preserve">in </w:t>
      </w:r>
      <w:r>
        <w:fldChar w:fldCharType="begin"/>
      </w:r>
      <w:r>
        <w:instrText xml:space="preserve"> REF _Ref338956137 \h </w:instrText>
      </w:r>
      <w:r>
        <w:fldChar w:fldCharType="separate"/>
      </w:r>
      <w:r w:rsidR="00154D81">
        <w:t>(</w:t>
      </w:r>
      <w:r w:rsidR="00154D81">
        <w:rPr>
          <w:noProof/>
        </w:rPr>
        <w:t>52</w:t>
      </w:r>
      <w:r w:rsidR="00154D81">
        <w:t>)</w:t>
      </w:r>
      <w:r>
        <w:fldChar w:fldCharType="end"/>
      </w:r>
      <w:r>
        <w:t xml:space="preserve"> </w:t>
      </w:r>
      <w:r w:rsidRPr="00F832CD">
        <w:t xml:space="preserve">and </w:t>
      </w:r>
      <w:r>
        <w:t>an invisible one</w:t>
      </w:r>
      <w:r w:rsidRPr="0053088E">
        <w:t xml:space="preserve"> </w:t>
      </w:r>
      <w:r w:rsidRPr="00F832CD">
        <w:t xml:space="preserve">in </w:t>
      </w:r>
      <w:r>
        <w:fldChar w:fldCharType="begin"/>
      </w:r>
      <w:r>
        <w:instrText xml:space="preserve"> REF _Ref338956139 \h </w:instrText>
      </w:r>
      <w:r>
        <w:fldChar w:fldCharType="separate"/>
      </w:r>
      <w:r w:rsidR="00154D81">
        <w:t>(</w:t>
      </w:r>
      <w:r w:rsidR="00154D81">
        <w:rPr>
          <w:noProof/>
        </w:rPr>
        <w:t>53</w:t>
      </w:r>
      <w:r w:rsidR="00154D81">
        <w:t>)</w:t>
      </w:r>
      <w:r>
        <w:fldChar w:fldCharType="end"/>
      </w:r>
      <w:r>
        <w:t>.</w:t>
      </w:r>
    </w:p>
    <w:p w14:paraId="2AD2DCD6" w14:textId="77777777" w:rsidR="000931D0" w:rsidRDefault="000931D0" w:rsidP="007F3789">
      <w:pPr>
        <w:pStyle w:val="Heading5"/>
      </w:pPr>
      <w:bookmarkStart w:id="3487" w:name="_Ref320881809"/>
      <w:bookmarkStart w:id="3488" w:name="_Toc322502315"/>
      <w:bookmarkStart w:id="3489" w:name="_Toc322502348"/>
      <w:bookmarkStart w:id="3490" w:name="_Toc336335870"/>
      <w:r>
        <w:t>Semantic distinctions between the pronominally and adnominally used locatives</w:t>
      </w:r>
      <w:bookmarkEnd w:id="3487"/>
      <w:bookmarkEnd w:id="3488"/>
      <w:bookmarkEnd w:id="3489"/>
      <w:bookmarkEnd w:id="3490"/>
    </w:p>
    <w:p w14:paraId="766ED1CF" w14:textId="77777777" w:rsidR="000931D0" w:rsidRDefault="000931D0" w:rsidP="001C29E4">
      <w:pPr>
        <w:pStyle w:val="Body0000after"/>
      </w:pPr>
      <w:r>
        <w:t>In designating the location of a referent relative to that of the speaker, Papuan Malay makes a distinction between the pronominally and the adnominally used locatives.</w:t>
      </w:r>
    </w:p>
    <w:p w14:paraId="1473EAC3" w14:textId="3D7F0684" w:rsidR="000931D0" w:rsidRDefault="000931D0" w:rsidP="000931D0">
      <w:pPr>
        <w:pStyle w:val="Body0500after"/>
      </w:pPr>
      <w:r>
        <w:t>Pronominally used locatives</w:t>
      </w:r>
      <w:r w:rsidRPr="00025F9D">
        <w:t xml:space="preserve"> </w:t>
      </w:r>
      <w:r>
        <w:t>provide additional information about the location of an entity or referent without restricting its referential scope. Adnominally used locatives, by contrast, have a restrictive function,</w:t>
      </w:r>
      <w:r w:rsidRPr="004743F2">
        <w:t xml:space="preserve"> </w:t>
      </w:r>
      <w:r>
        <w:t>thereby assisting the hearer in the identification of the referent. That is, by directing the hearer</w:t>
      </w:r>
      <w:r w:rsidR="00B7093A">
        <w:t>’</w:t>
      </w:r>
      <w:r>
        <w:t>s attention to the referent</w:t>
      </w:r>
      <w:r w:rsidR="00B7093A">
        <w:t>’</w:t>
      </w:r>
      <w:r>
        <w:t xml:space="preserve">s location, adnominal locatives indicate that the referent is precisely the one situated in the location designated by the locative. This distinction is illustrated with the (near) contrastive examples in </w:t>
      </w:r>
      <w:r>
        <w:fldChar w:fldCharType="begin"/>
      </w:r>
      <w:r>
        <w:instrText xml:space="preserve"> REF _Ref338956140 \h </w:instrText>
      </w:r>
      <w:r>
        <w:fldChar w:fldCharType="separate"/>
      </w:r>
      <w:r w:rsidR="00154D81" w:rsidRPr="00856563">
        <w:t>(</w:t>
      </w:r>
      <w:r w:rsidR="00154D81">
        <w:rPr>
          <w:noProof/>
        </w:rPr>
        <w:t>54</w:t>
      </w:r>
      <w:r w:rsidR="00154D81" w:rsidRPr="00856563">
        <w:t>)</w:t>
      </w:r>
      <w:r>
        <w:fldChar w:fldCharType="end"/>
      </w:r>
      <w:r>
        <w:t xml:space="preserve"> and </w:t>
      </w:r>
      <w:r>
        <w:fldChar w:fldCharType="begin"/>
      </w:r>
      <w:r>
        <w:instrText xml:space="preserve"> REF _Ref338956141 \h </w:instrText>
      </w:r>
      <w:r>
        <w:fldChar w:fldCharType="separate"/>
      </w:r>
      <w:r w:rsidR="00154D81" w:rsidRPr="00856563">
        <w:t>(</w:t>
      </w:r>
      <w:r w:rsidR="00154D81">
        <w:rPr>
          <w:noProof/>
        </w:rPr>
        <w:t>55</w:t>
      </w:r>
      <w:r w:rsidR="00154D81" w:rsidRPr="00856563">
        <w:t>)</w:t>
      </w:r>
      <w:r>
        <w:fldChar w:fldCharType="end"/>
      </w:r>
      <w:r>
        <w:t>.</w:t>
      </w:r>
    </w:p>
    <w:p w14:paraId="3E01F85B" w14:textId="32EDB565" w:rsidR="000931D0" w:rsidRDefault="000931D0" w:rsidP="001C29E4">
      <w:pPr>
        <w:pStyle w:val="Body0505after"/>
      </w:pPr>
      <w:r>
        <w:t xml:space="preserve">The prepositional phrases with pronominally used </w:t>
      </w:r>
      <w:r w:rsidRPr="00703ADE">
        <w:rPr>
          <w:rStyle w:val="ChItalBold"/>
        </w:rPr>
        <w:t>sini</w:t>
      </w:r>
      <w:r>
        <w:t xml:space="preserve"> </w:t>
      </w:r>
      <w:r w:rsidR="00B7093A">
        <w:t>‘</w:t>
      </w:r>
      <w:r w:rsidRPr="0099608C">
        <w:rPr>
          <w:rStyle w:val="ChSmallCaps"/>
        </w:rPr>
        <w:t>l.prox</w:t>
      </w:r>
      <w:r w:rsidR="00B7093A">
        <w:t>’</w:t>
      </w:r>
      <w:r>
        <w:t xml:space="preserve"> in </w:t>
      </w:r>
      <w:r>
        <w:fldChar w:fldCharType="begin"/>
      </w:r>
      <w:r>
        <w:instrText xml:space="preserve"> REF _Ref319582711 \h </w:instrText>
      </w:r>
      <w:r>
        <w:fldChar w:fldCharType="separate"/>
      </w:r>
      <w:r w:rsidR="00154D81" w:rsidRPr="00856563">
        <w:t>(</w:t>
      </w:r>
      <w:r w:rsidR="00154D81">
        <w:rPr>
          <w:noProof/>
        </w:rPr>
        <w:t>54</w:t>
      </w:r>
      <w:r>
        <w:fldChar w:fldCharType="end"/>
      </w:r>
      <w:r>
        <w:fldChar w:fldCharType="begin"/>
      </w:r>
      <w:r>
        <w:instrText xml:space="preserve"> REF _Ref319582727 \n \h </w:instrText>
      </w:r>
      <w:r>
        <w:fldChar w:fldCharType="separate"/>
      </w:r>
      <w:r w:rsidR="00154D81">
        <w:rPr>
          <w:cs/>
        </w:rPr>
        <w:t>‎</w:t>
      </w:r>
      <w:r w:rsidR="00154D81">
        <w:t>a</w:t>
      </w:r>
      <w:r>
        <w:fldChar w:fldCharType="end"/>
      </w:r>
      <w:r>
        <w:t xml:space="preserve">) and </w:t>
      </w:r>
      <w:r>
        <w:fldChar w:fldCharType="begin"/>
      </w:r>
      <w:r>
        <w:instrText xml:space="preserve"> REF _Ref320882456 \h </w:instrText>
      </w:r>
      <w:r>
        <w:fldChar w:fldCharType="separate"/>
      </w:r>
      <w:r w:rsidR="00154D81" w:rsidRPr="00856563">
        <w:t>(</w:t>
      </w:r>
      <w:r w:rsidR="00154D81">
        <w:rPr>
          <w:noProof/>
        </w:rPr>
        <w:t>55</w:t>
      </w:r>
      <w:r>
        <w:fldChar w:fldCharType="end"/>
      </w:r>
      <w:r>
        <w:fldChar w:fldCharType="begin"/>
      </w:r>
      <w:r>
        <w:instrText xml:space="preserve"> REF _Ref320882549 \n \h </w:instrText>
      </w:r>
      <w:r>
        <w:fldChar w:fldCharType="separate"/>
      </w:r>
      <w:r w:rsidR="00154D81">
        <w:rPr>
          <w:cs/>
        </w:rPr>
        <w:t>‎</w:t>
      </w:r>
      <w:r w:rsidR="00154D81">
        <w:t>a</w:t>
      </w:r>
      <w:r>
        <w:fldChar w:fldCharType="end"/>
      </w:r>
      <w:r>
        <w:t xml:space="preserve">) provide additional information about the location of the referents, information that is non-essential for their identification: </w:t>
      </w:r>
      <w:r w:rsidRPr="00084E27">
        <w:rPr>
          <w:rStyle w:val="ChItalBold"/>
        </w:rPr>
        <w:t>orang di sini</w:t>
      </w:r>
      <w:r>
        <w:t xml:space="preserve"> </w:t>
      </w:r>
      <w:r w:rsidR="00B7093A">
        <w:t>‘</w:t>
      </w:r>
      <w:r>
        <w:t>the people here</w:t>
      </w:r>
      <w:r w:rsidR="00B7093A">
        <w:t>’</w:t>
      </w:r>
      <w:r>
        <w:t xml:space="preserve"> in </w:t>
      </w:r>
      <w:r>
        <w:fldChar w:fldCharType="begin"/>
      </w:r>
      <w:r>
        <w:instrText xml:space="preserve"> REF _Ref319582711 \h </w:instrText>
      </w:r>
      <w:r>
        <w:fldChar w:fldCharType="separate"/>
      </w:r>
      <w:r w:rsidR="00154D81" w:rsidRPr="00856563">
        <w:t>(</w:t>
      </w:r>
      <w:r w:rsidR="00154D81">
        <w:rPr>
          <w:noProof/>
        </w:rPr>
        <w:t>54</w:t>
      </w:r>
      <w:r>
        <w:fldChar w:fldCharType="end"/>
      </w:r>
      <w:r>
        <w:fldChar w:fldCharType="begin"/>
      </w:r>
      <w:r>
        <w:instrText xml:space="preserve"> REF _Ref319582727 \n \h </w:instrText>
      </w:r>
      <w:r>
        <w:fldChar w:fldCharType="separate"/>
      </w:r>
      <w:r w:rsidR="00154D81">
        <w:rPr>
          <w:cs/>
        </w:rPr>
        <w:t>‎</w:t>
      </w:r>
      <w:r w:rsidR="00154D81">
        <w:t>a</w:t>
      </w:r>
      <w:r>
        <w:fldChar w:fldCharType="end"/>
      </w:r>
      <w:r>
        <w:t xml:space="preserve">) and </w:t>
      </w:r>
      <w:r w:rsidRPr="00084E27">
        <w:rPr>
          <w:rStyle w:val="ChItalBold"/>
        </w:rPr>
        <w:t>dorang di sini</w:t>
      </w:r>
      <w:r>
        <w:t xml:space="preserve"> </w:t>
      </w:r>
      <w:r w:rsidR="00B7093A">
        <w:t>‘</w:t>
      </w:r>
      <w:r>
        <w:t>them here</w:t>
      </w:r>
      <w:r w:rsidR="00B7093A">
        <w:t>’</w:t>
      </w:r>
      <w:r>
        <w:t xml:space="preserve"> in </w:t>
      </w:r>
      <w:r>
        <w:fldChar w:fldCharType="begin"/>
      </w:r>
      <w:r>
        <w:instrText xml:space="preserve"> REF _Ref320882456 \h </w:instrText>
      </w:r>
      <w:r>
        <w:fldChar w:fldCharType="separate"/>
      </w:r>
      <w:r w:rsidR="00154D81" w:rsidRPr="00856563">
        <w:t>(</w:t>
      </w:r>
      <w:r w:rsidR="00154D81">
        <w:rPr>
          <w:noProof/>
        </w:rPr>
        <w:t>55</w:t>
      </w:r>
      <w:r>
        <w:fldChar w:fldCharType="end"/>
      </w:r>
      <w:r>
        <w:fldChar w:fldCharType="begin"/>
      </w:r>
      <w:r>
        <w:instrText xml:space="preserve"> REF _Ref320882549 \n \h </w:instrText>
      </w:r>
      <w:r>
        <w:fldChar w:fldCharType="separate"/>
      </w:r>
      <w:r w:rsidR="00154D81">
        <w:rPr>
          <w:cs/>
        </w:rPr>
        <w:t>‎</w:t>
      </w:r>
      <w:r w:rsidR="00154D81">
        <w:t>a</w:t>
      </w:r>
      <w:r>
        <w:fldChar w:fldCharType="end"/>
      </w:r>
      <w:r>
        <w:t>). By contrast</w:t>
      </w:r>
      <w:r w:rsidR="00612DC8">
        <w:t>,</w:t>
      </w:r>
      <w:r>
        <w:t xml:space="preserve"> in </w:t>
      </w:r>
      <w:r>
        <w:fldChar w:fldCharType="begin"/>
      </w:r>
      <w:r>
        <w:instrText xml:space="preserve"> REF _Ref319582711 \h </w:instrText>
      </w:r>
      <w:r>
        <w:fldChar w:fldCharType="separate"/>
      </w:r>
      <w:r w:rsidR="00154D81" w:rsidRPr="00856563">
        <w:t>(</w:t>
      </w:r>
      <w:r w:rsidR="00154D81">
        <w:rPr>
          <w:noProof/>
        </w:rPr>
        <w:t>54</w:t>
      </w:r>
      <w:r>
        <w:fldChar w:fldCharType="end"/>
      </w:r>
      <w:r>
        <w:fldChar w:fldCharType="begin"/>
      </w:r>
      <w:r>
        <w:instrText xml:space="preserve"> REF _Ref319582729 \n \h </w:instrText>
      </w:r>
      <w:r>
        <w:fldChar w:fldCharType="separate"/>
      </w:r>
      <w:r w:rsidR="00154D81">
        <w:rPr>
          <w:cs/>
        </w:rPr>
        <w:t>‎</w:t>
      </w:r>
      <w:r w:rsidR="00154D81">
        <w:t>b</w:t>
      </w:r>
      <w:r>
        <w:fldChar w:fldCharType="end"/>
      </w:r>
      <w:r>
        <w:t xml:space="preserve">) and </w:t>
      </w:r>
      <w:r>
        <w:fldChar w:fldCharType="begin"/>
      </w:r>
      <w:r>
        <w:instrText xml:space="preserve"> REF _Ref320882456 \h </w:instrText>
      </w:r>
      <w:r>
        <w:fldChar w:fldCharType="separate"/>
      </w:r>
      <w:r w:rsidR="00154D81" w:rsidRPr="00856563">
        <w:t>(</w:t>
      </w:r>
      <w:r w:rsidR="00154D81">
        <w:rPr>
          <w:noProof/>
        </w:rPr>
        <w:t>55</w:t>
      </w:r>
      <w:r>
        <w:fldChar w:fldCharType="end"/>
      </w:r>
      <w:r>
        <w:fldChar w:fldCharType="begin"/>
      </w:r>
      <w:r>
        <w:instrText xml:space="preserve"> REF _Ref319582731 \n \h </w:instrText>
      </w:r>
      <w:r>
        <w:fldChar w:fldCharType="separate"/>
      </w:r>
      <w:r w:rsidR="00154D81">
        <w:rPr>
          <w:cs/>
        </w:rPr>
        <w:t>‎</w:t>
      </w:r>
      <w:r w:rsidR="00154D81">
        <w:t>b</w:t>
      </w:r>
      <w:r>
        <w:fldChar w:fldCharType="end"/>
      </w:r>
      <w:r>
        <w:t xml:space="preserve">) the respective head nominals </w:t>
      </w:r>
      <w:r w:rsidRPr="00703ADE">
        <w:rPr>
          <w:rStyle w:val="ChItalBold"/>
        </w:rPr>
        <w:t>orang</w:t>
      </w:r>
      <w:r>
        <w:t xml:space="preserve"> </w:t>
      </w:r>
      <w:r w:rsidR="00B7093A">
        <w:t>‘</w:t>
      </w:r>
      <w:r>
        <w:t>person</w:t>
      </w:r>
      <w:r w:rsidR="00B7093A">
        <w:t>’</w:t>
      </w:r>
      <w:r>
        <w:t xml:space="preserve"> and </w:t>
      </w:r>
      <w:r w:rsidRPr="00703ADE">
        <w:rPr>
          <w:rStyle w:val="ChItalBold"/>
        </w:rPr>
        <w:t>dorang</w:t>
      </w:r>
      <w:r>
        <w:t xml:space="preserve"> </w:t>
      </w:r>
      <w:r w:rsidR="00B7093A">
        <w:t>‘</w:t>
      </w:r>
      <w:r w:rsidRPr="0099608C">
        <w:rPr>
          <w:rStyle w:val="ChSmallCaps"/>
        </w:rPr>
        <w:t>3pl</w:t>
      </w:r>
      <w:r w:rsidR="00B7093A">
        <w:t>’</w:t>
      </w:r>
      <w:r>
        <w:t xml:space="preserve"> are modified with </w:t>
      </w:r>
      <w:r w:rsidRPr="00703ADE">
        <w:rPr>
          <w:rStyle w:val="ChItalBold"/>
        </w:rPr>
        <w:t>sini</w:t>
      </w:r>
      <w:r>
        <w:t xml:space="preserve"> </w:t>
      </w:r>
      <w:r w:rsidR="00B7093A">
        <w:t>‘</w:t>
      </w:r>
      <w:r w:rsidRPr="0099608C">
        <w:rPr>
          <w:rStyle w:val="ChSmallCaps"/>
        </w:rPr>
        <w:t>l.prox</w:t>
      </w:r>
      <w:r w:rsidR="00B7093A">
        <w:t>’</w:t>
      </w:r>
      <w:r>
        <w:t xml:space="preserve">. In both cases, the locative indicates that the referents of </w:t>
      </w:r>
      <w:r w:rsidRPr="00703ADE">
        <w:rPr>
          <w:rStyle w:val="ChItalBold"/>
        </w:rPr>
        <w:t>orang</w:t>
      </w:r>
      <w:r>
        <w:t xml:space="preserve"> </w:t>
      </w:r>
      <w:r w:rsidR="00B7093A">
        <w:t>‘</w:t>
      </w:r>
      <w:r>
        <w:t>person</w:t>
      </w:r>
      <w:r w:rsidR="00B7093A">
        <w:t>’</w:t>
      </w:r>
      <w:r>
        <w:t xml:space="preserve"> and </w:t>
      </w:r>
      <w:r w:rsidRPr="00703ADE">
        <w:rPr>
          <w:rStyle w:val="ChItalBold"/>
        </w:rPr>
        <w:t>dorang</w:t>
      </w:r>
      <w:r>
        <w:t xml:space="preserve"> </w:t>
      </w:r>
      <w:r w:rsidR="00B7093A">
        <w:t>‘</w:t>
      </w:r>
      <w:r w:rsidRPr="0099608C">
        <w:rPr>
          <w:rStyle w:val="ChSmallCaps"/>
        </w:rPr>
        <w:t>3pl</w:t>
      </w:r>
      <w:r w:rsidR="00B7093A">
        <w:t>’</w:t>
      </w:r>
      <w:r>
        <w:t xml:space="preserve"> are precisely the ones located </w:t>
      </w:r>
      <w:r w:rsidRPr="00703ADE">
        <w:rPr>
          <w:rStyle w:val="ChItalBold"/>
        </w:rPr>
        <w:t>sini</w:t>
      </w:r>
      <w:r>
        <w:t xml:space="preserve"> </w:t>
      </w:r>
      <w:r w:rsidR="00B7093A">
        <w:t>‘</w:t>
      </w:r>
      <w:r>
        <w:t>here</w:t>
      </w:r>
      <w:r w:rsidR="00B7093A">
        <w:t>’</w:t>
      </w:r>
      <w:r>
        <w:t xml:space="preserve"> as opposed to other locations: </w:t>
      </w:r>
      <w:r w:rsidRPr="008F7CF8">
        <w:rPr>
          <w:rStyle w:val="ChItalBold"/>
        </w:rPr>
        <w:t>orang sini</w:t>
      </w:r>
      <w:r>
        <w:t xml:space="preserve"> </w:t>
      </w:r>
      <w:r w:rsidR="00B7093A">
        <w:t>‘</w:t>
      </w:r>
      <w:r>
        <w:t>the people that are here</w:t>
      </w:r>
      <w:r w:rsidR="00B7093A">
        <w:t>’</w:t>
      </w:r>
      <w:r>
        <w:t xml:space="preserve"> in </w:t>
      </w:r>
      <w:r>
        <w:fldChar w:fldCharType="begin"/>
      </w:r>
      <w:r>
        <w:instrText xml:space="preserve"> REF _Ref319582711 \h </w:instrText>
      </w:r>
      <w:r>
        <w:fldChar w:fldCharType="separate"/>
      </w:r>
      <w:r w:rsidR="00154D81" w:rsidRPr="00856563">
        <w:t>(</w:t>
      </w:r>
      <w:r w:rsidR="00154D81">
        <w:rPr>
          <w:noProof/>
        </w:rPr>
        <w:t>54</w:t>
      </w:r>
      <w:r>
        <w:fldChar w:fldCharType="end"/>
      </w:r>
      <w:r>
        <w:fldChar w:fldCharType="begin"/>
      </w:r>
      <w:r>
        <w:instrText xml:space="preserve"> REF _Ref319582729 \n \h </w:instrText>
      </w:r>
      <w:r>
        <w:fldChar w:fldCharType="separate"/>
      </w:r>
      <w:r w:rsidR="00154D81">
        <w:rPr>
          <w:cs/>
        </w:rPr>
        <w:t>‎</w:t>
      </w:r>
      <w:r w:rsidR="00154D81">
        <w:t>b</w:t>
      </w:r>
      <w:r>
        <w:fldChar w:fldCharType="end"/>
      </w:r>
      <w:r>
        <w:t xml:space="preserve">) and </w:t>
      </w:r>
      <w:r w:rsidRPr="008F7CF8">
        <w:rPr>
          <w:rStyle w:val="ChItalBold"/>
        </w:rPr>
        <w:t>dorang sini</w:t>
      </w:r>
      <w:r>
        <w:t xml:space="preserve"> </w:t>
      </w:r>
      <w:r w:rsidR="00B7093A">
        <w:t>‘</w:t>
      </w:r>
      <w:r>
        <w:t>they that are here</w:t>
      </w:r>
      <w:r w:rsidR="00B7093A">
        <w:t>’</w:t>
      </w:r>
      <w:r>
        <w:t xml:space="preserve"> in </w:t>
      </w:r>
      <w:r>
        <w:fldChar w:fldCharType="begin"/>
      </w:r>
      <w:r>
        <w:instrText xml:space="preserve"> REF _Ref320882456 \h </w:instrText>
      </w:r>
      <w:r>
        <w:fldChar w:fldCharType="separate"/>
      </w:r>
      <w:r w:rsidR="00154D81" w:rsidRPr="00856563">
        <w:t>(</w:t>
      </w:r>
      <w:r w:rsidR="00154D81">
        <w:rPr>
          <w:noProof/>
        </w:rPr>
        <w:t>55</w:t>
      </w:r>
      <w:r>
        <w:fldChar w:fldCharType="end"/>
      </w:r>
      <w:r>
        <w:fldChar w:fldCharType="begin"/>
      </w:r>
      <w:r>
        <w:instrText xml:space="preserve"> REF _Ref319582731 \n \h </w:instrText>
      </w:r>
      <w:r>
        <w:fldChar w:fldCharType="separate"/>
      </w:r>
      <w:r w:rsidR="00154D81">
        <w:rPr>
          <w:cs/>
        </w:rPr>
        <w:t>‎</w:t>
      </w:r>
      <w:r w:rsidR="00154D81">
        <w:t>b</w:t>
      </w:r>
      <w:r>
        <w:fldChar w:fldCharType="end"/>
      </w:r>
      <w:r>
        <w:t>).</w:t>
      </w:r>
    </w:p>
    <w:p w14:paraId="6CA199C4" w14:textId="77777777" w:rsidR="000931D0" w:rsidRDefault="000931D0" w:rsidP="000931D0">
      <w:pPr>
        <w:pStyle w:val="ExampleTitle"/>
      </w:pPr>
      <w:r>
        <w:t>Adnominally versus pronominally used locatives</w:t>
      </w:r>
    </w:p>
    <w:tbl>
      <w:tblPr>
        <w:tblW w:w="0" w:type="auto"/>
        <w:tblCellMar>
          <w:left w:w="42" w:type="dxa"/>
          <w:right w:w="42" w:type="dxa"/>
        </w:tblCellMar>
        <w:tblLook w:val="01E0" w:firstRow="1" w:lastRow="1" w:firstColumn="1" w:lastColumn="1" w:noHBand="0" w:noVBand="0"/>
      </w:tblPr>
      <w:tblGrid>
        <w:gridCol w:w="709"/>
        <w:gridCol w:w="425"/>
        <w:gridCol w:w="718"/>
        <w:gridCol w:w="360"/>
        <w:gridCol w:w="759"/>
        <w:gridCol w:w="684"/>
        <w:gridCol w:w="1839"/>
      </w:tblGrid>
      <w:tr w:rsidR="00AC23C4" w:rsidRPr="004B7057" w14:paraId="182EA940" w14:textId="77777777" w:rsidTr="00AC23C4">
        <w:tc>
          <w:tcPr>
            <w:tcW w:w="709" w:type="dxa"/>
            <w:shd w:val="clear" w:color="auto" w:fill="auto"/>
          </w:tcPr>
          <w:p w14:paraId="0E94E4D3" w14:textId="77777777" w:rsidR="000931D0" w:rsidRPr="00E66FCA" w:rsidRDefault="000931D0" w:rsidP="001D04AF">
            <w:pPr>
              <w:pStyle w:val="O0Nwnext"/>
            </w:pPr>
            <w:bookmarkStart w:id="3491" w:name="_Ref319582711"/>
            <w:bookmarkStart w:id="3492" w:name="_Ref338956140"/>
            <w:r w:rsidRPr="00856563">
              <w:t>(</w:t>
            </w:r>
            <w:fldSimple w:instr=" SEQ ( \* ARABIC \s 1 ">
              <w:r w:rsidR="00154D81">
                <w:rPr>
                  <w:noProof/>
                </w:rPr>
                <w:t>54</w:t>
              </w:r>
            </w:fldSimple>
            <w:bookmarkEnd w:id="3491"/>
            <w:r w:rsidRPr="00856563">
              <w:t>)</w:t>
            </w:r>
            <w:bookmarkEnd w:id="3492"/>
          </w:p>
        </w:tc>
        <w:bookmarkStart w:id="3493" w:name="_Ref319582727"/>
        <w:bookmarkEnd w:id="3493"/>
        <w:tc>
          <w:tcPr>
            <w:tcW w:w="425" w:type="dxa"/>
            <w:shd w:val="clear" w:color="auto" w:fill="auto"/>
          </w:tcPr>
          <w:p w14:paraId="011B266F" w14:textId="77777777" w:rsidR="000931D0" w:rsidRPr="00C6431E" w:rsidRDefault="000931D0" w:rsidP="001D04AF">
            <w:pPr>
              <w:pStyle w:val="O0Nwnext"/>
            </w:pPr>
            <w:r>
              <w:fldChar w:fldCharType="begin"/>
            </w:r>
            <w:r>
              <w:instrText xml:space="preserve"> LISTNUM  NumberDefault \l 8 \s 1 </w:instrText>
            </w:r>
            <w:r>
              <w:fldChar w:fldCharType="end">
                <w:numberingChange w:id="3494" w:author="Angela Kluge" w:date="2014-02-08T11:40:00Z" w:original="a."/>
              </w:fldChar>
            </w:r>
          </w:p>
        </w:tc>
        <w:tc>
          <w:tcPr>
            <w:tcW w:w="718" w:type="dxa"/>
            <w:shd w:val="clear" w:color="auto" w:fill="auto"/>
          </w:tcPr>
          <w:p w14:paraId="099E1125" w14:textId="77777777" w:rsidR="000931D0" w:rsidRPr="0003191B" w:rsidRDefault="000931D0" w:rsidP="001D04AF">
            <w:pPr>
              <w:pStyle w:val="Text"/>
              <w:rPr>
                <w:rStyle w:val="ChBlueBold"/>
              </w:rPr>
            </w:pPr>
            <w:r w:rsidRPr="0003191B">
              <w:rPr>
                <w:rStyle w:val="ChBlueBold"/>
              </w:rPr>
              <w:t>oran</w:t>
            </w:r>
            <w:r>
              <w:rPr>
                <w:rStyle w:val="ChBlueBold"/>
              </w:rPr>
              <w:t>g</w:t>
            </w:r>
          </w:p>
        </w:tc>
        <w:tc>
          <w:tcPr>
            <w:tcW w:w="360" w:type="dxa"/>
            <w:shd w:val="clear" w:color="auto" w:fill="auto"/>
          </w:tcPr>
          <w:p w14:paraId="1004815A" w14:textId="77777777" w:rsidR="000931D0" w:rsidRPr="0003191B" w:rsidRDefault="000931D0" w:rsidP="001D04AF">
            <w:pPr>
              <w:pStyle w:val="Text"/>
              <w:rPr>
                <w:rStyle w:val="ChBlueBold"/>
              </w:rPr>
            </w:pPr>
            <w:r w:rsidRPr="0003191B">
              <w:rPr>
                <w:rStyle w:val="ChBlueBold"/>
              </w:rPr>
              <w:t>di</w:t>
            </w:r>
          </w:p>
        </w:tc>
        <w:tc>
          <w:tcPr>
            <w:tcW w:w="759" w:type="dxa"/>
            <w:shd w:val="clear" w:color="auto" w:fill="auto"/>
          </w:tcPr>
          <w:p w14:paraId="17E30E8F" w14:textId="77777777" w:rsidR="000931D0" w:rsidRPr="0003191B" w:rsidRDefault="000931D0" w:rsidP="001D04AF">
            <w:pPr>
              <w:pStyle w:val="Text"/>
            </w:pPr>
            <w:r w:rsidRPr="0003191B">
              <w:rPr>
                <w:rStyle w:val="ChBlueBold"/>
              </w:rPr>
              <w:t>sini</w:t>
            </w:r>
          </w:p>
        </w:tc>
        <w:tc>
          <w:tcPr>
            <w:tcW w:w="684" w:type="dxa"/>
            <w:shd w:val="clear" w:color="auto" w:fill="auto"/>
          </w:tcPr>
          <w:p w14:paraId="7CB25043" w14:textId="77777777" w:rsidR="000931D0" w:rsidRPr="0003191B" w:rsidRDefault="000931D0" w:rsidP="001D04AF">
            <w:pPr>
              <w:pStyle w:val="Text"/>
            </w:pPr>
            <w:r>
              <w:t>bilang</w:t>
            </w:r>
          </w:p>
        </w:tc>
        <w:tc>
          <w:tcPr>
            <w:tcW w:w="1839" w:type="dxa"/>
            <w:shd w:val="clear" w:color="auto" w:fill="auto"/>
          </w:tcPr>
          <w:p w14:paraId="5FBE0765" w14:textId="77777777" w:rsidR="000931D0" w:rsidRPr="0003191B" w:rsidRDefault="000931D0" w:rsidP="001D04AF">
            <w:pPr>
              <w:pStyle w:val="Text"/>
            </w:pPr>
            <w:r w:rsidRPr="0003191B">
              <w:t>pake</w:t>
            </w:r>
            <w:r w:rsidR="0028300E">
              <w:t>~</w:t>
            </w:r>
            <w:r w:rsidRPr="0003191B">
              <w:t>pake</w:t>
            </w:r>
          </w:p>
        </w:tc>
      </w:tr>
      <w:tr w:rsidR="00AC23C4" w:rsidRPr="00AC23C4" w14:paraId="4F3CB221" w14:textId="77777777" w:rsidTr="00AC23C4">
        <w:tc>
          <w:tcPr>
            <w:tcW w:w="709" w:type="dxa"/>
            <w:shd w:val="clear" w:color="auto" w:fill="auto"/>
          </w:tcPr>
          <w:p w14:paraId="511FC3E1" w14:textId="77777777" w:rsidR="000931D0" w:rsidRPr="00E66FCA" w:rsidRDefault="000931D0" w:rsidP="001D04AF">
            <w:pPr>
              <w:pStyle w:val="GlossEng"/>
            </w:pPr>
          </w:p>
        </w:tc>
        <w:tc>
          <w:tcPr>
            <w:tcW w:w="425" w:type="dxa"/>
            <w:shd w:val="clear" w:color="auto" w:fill="auto"/>
          </w:tcPr>
          <w:p w14:paraId="4AAA8174" w14:textId="77777777" w:rsidR="000931D0" w:rsidRPr="00FE5114" w:rsidRDefault="000931D0" w:rsidP="001D04AF">
            <w:pPr>
              <w:pStyle w:val="GlossEng"/>
            </w:pPr>
          </w:p>
        </w:tc>
        <w:tc>
          <w:tcPr>
            <w:tcW w:w="718" w:type="dxa"/>
            <w:shd w:val="clear" w:color="auto" w:fill="auto"/>
          </w:tcPr>
          <w:p w14:paraId="0A351C81" w14:textId="77777777" w:rsidR="000931D0" w:rsidRPr="0003191B" w:rsidRDefault="000931D0" w:rsidP="001D04AF">
            <w:pPr>
              <w:pStyle w:val="GlossEng"/>
            </w:pPr>
            <w:r w:rsidRPr="0003191B">
              <w:t>person</w:t>
            </w:r>
          </w:p>
        </w:tc>
        <w:tc>
          <w:tcPr>
            <w:tcW w:w="360" w:type="dxa"/>
            <w:shd w:val="clear" w:color="auto" w:fill="auto"/>
          </w:tcPr>
          <w:p w14:paraId="329340C7" w14:textId="77777777" w:rsidR="000931D0" w:rsidRPr="0003191B" w:rsidRDefault="000931D0" w:rsidP="001D04AF">
            <w:pPr>
              <w:pStyle w:val="GlossEng"/>
            </w:pPr>
            <w:r w:rsidRPr="0003191B">
              <w:t>at</w:t>
            </w:r>
          </w:p>
        </w:tc>
        <w:tc>
          <w:tcPr>
            <w:tcW w:w="759" w:type="dxa"/>
            <w:shd w:val="clear" w:color="auto" w:fill="auto"/>
          </w:tcPr>
          <w:p w14:paraId="5628E9CF" w14:textId="77777777" w:rsidR="000931D0" w:rsidRPr="0099608C" w:rsidRDefault="000931D0" w:rsidP="001D04AF">
            <w:pPr>
              <w:pStyle w:val="GlossEng"/>
              <w:rPr>
                <w:rStyle w:val="ChSmallCaps"/>
              </w:rPr>
            </w:pPr>
            <w:r w:rsidRPr="0099608C">
              <w:rPr>
                <w:rStyle w:val="ChSmallCaps"/>
              </w:rPr>
              <w:t>l.prox</w:t>
            </w:r>
          </w:p>
        </w:tc>
        <w:tc>
          <w:tcPr>
            <w:tcW w:w="684" w:type="dxa"/>
            <w:shd w:val="clear" w:color="auto" w:fill="auto"/>
          </w:tcPr>
          <w:p w14:paraId="7A9E8A07" w14:textId="77777777" w:rsidR="000931D0" w:rsidRPr="0003191B" w:rsidRDefault="000931D0" w:rsidP="001D04AF">
            <w:pPr>
              <w:pStyle w:val="GlossEng"/>
            </w:pPr>
            <w:r w:rsidRPr="0003191B">
              <w:t>say</w:t>
            </w:r>
          </w:p>
        </w:tc>
        <w:tc>
          <w:tcPr>
            <w:tcW w:w="1839" w:type="dxa"/>
            <w:shd w:val="clear" w:color="auto" w:fill="auto"/>
          </w:tcPr>
          <w:p w14:paraId="2F223AF6" w14:textId="77777777" w:rsidR="000931D0" w:rsidRPr="0003191B" w:rsidRDefault="000931D0" w:rsidP="001D04AF">
            <w:pPr>
              <w:pStyle w:val="GlossEng"/>
            </w:pPr>
            <w:r w:rsidRPr="0003191B">
              <w:t>practice.black.magic</w:t>
            </w:r>
          </w:p>
        </w:tc>
      </w:tr>
    </w:tbl>
    <w:p w14:paraId="668A6FC2" w14:textId="50DEA775" w:rsidR="000931D0" w:rsidRDefault="00B7093A" w:rsidP="000931D0">
      <w:pPr>
        <w:pStyle w:val="FreeTranslIndent-2cmEng"/>
      </w:pPr>
      <w:r>
        <w:t>‘</w:t>
      </w:r>
      <w:r w:rsidR="000931D0" w:rsidRPr="00FE5114">
        <w:rPr>
          <w:rStyle w:val="ChBlueBold"/>
        </w:rPr>
        <w:t>the people here</w:t>
      </w:r>
      <w:r w:rsidR="000931D0">
        <w:t xml:space="preserve"> say </w:t>
      </w:r>
      <w:r>
        <w:t>‘</w:t>
      </w:r>
      <w:r w:rsidR="000931D0">
        <w:t>black magic</w:t>
      </w:r>
      <w:r>
        <w:t>’’</w:t>
      </w:r>
      <w:r w:rsidR="000931D0">
        <w:t xml:space="preserve"> </w:t>
      </w:r>
      <w:r w:rsidR="000931D0" w:rsidRPr="00FE5114">
        <w:rPr>
          <w:rStyle w:val="ExampleSource"/>
        </w:rPr>
        <w:t>[081006-022-CvEx.0028]</w:t>
      </w:r>
    </w:p>
    <w:tbl>
      <w:tblPr>
        <w:tblW w:w="0" w:type="auto"/>
        <w:tblCellMar>
          <w:left w:w="42" w:type="dxa"/>
          <w:right w:w="42" w:type="dxa"/>
        </w:tblCellMar>
        <w:tblLook w:val="01E0" w:firstRow="1" w:lastRow="1" w:firstColumn="1" w:lastColumn="1" w:noHBand="0" w:noVBand="0"/>
      </w:tblPr>
      <w:tblGrid>
        <w:gridCol w:w="709"/>
        <w:gridCol w:w="425"/>
        <w:gridCol w:w="484"/>
        <w:gridCol w:w="718"/>
        <w:gridCol w:w="759"/>
        <w:gridCol w:w="734"/>
        <w:gridCol w:w="951"/>
        <w:gridCol w:w="712"/>
      </w:tblGrid>
      <w:tr w:rsidR="00AC23C4" w:rsidRPr="004B7057" w14:paraId="31D2C4C7" w14:textId="77777777" w:rsidTr="00AC23C4">
        <w:tc>
          <w:tcPr>
            <w:tcW w:w="709" w:type="dxa"/>
            <w:shd w:val="clear" w:color="auto" w:fill="auto"/>
          </w:tcPr>
          <w:p w14:paraId="67EE4229" w14:textId="77777777" w:rsidR="000931D0" w:rsidRPr="00E66FCA" w:rsidRDefault="000931D0" w:rsidP="001D04AF">
            <w:pPr>
              <w:pStyle w:val="O0Nwnext"/>
            </w:pPr>
          </w:p>
        </w:tc>
        <w:bookmarkStart w:id="3495" w:name="_Ref319582729"/>
        <w:bookmarkEnd w:id="3495"/>
        <w:tc>
          <w:tcPr>
            <w:tcW w:w="425" w:type="dxa"/>
            <w:shd w:val="clear" w:color="auto" w:fill="auto"/>
          </w:tcPr>
          <w:p w14:paraId="3A6D132F" w14:textId="77777777" w:rsidR="000931D0" w:rsidRPr="00C6431E" w:rsidRDefault="000931D0" w:rsidP="001D04AF">
            <w:pPr>
              <w:pStyle w:val="O0Nwnext"/>
            </w:pPr>
            <w:r>
              <w:fldChar w:fldCharType="begin"/>
            </w:r>
            <w:r>
              <w:instrText xml:space="preserve"> LISTNUM  NumberDefault \l 8 </w:instrText>
            </w:r>
            <w:r>
              <w:fldChar w:fldCharType="end">
                <w:numberingChange w:id="3496" w:author="Angela Kluge" w:date="2014-11-11T13:29:00Z" w:original="b."/>
              </w:fldChar>
            </w:r>
          </w:p>
        </w:tc>
        <w:tc>
          <w:tcPr>
            <w:tcW w:w="484" w:type="dxa"/>
            <w:shd w:val="clear" w:color="auto" w:fill="auto"/>
          </w:tcPr>
          <w:p w14:paraId="0585C852" w14:textId="77777777" w:rsidR="000931D0" w:rsidRPr="0003191B" w:rsidRDefault="000931D0" w:rsidP="001D04AF">
            <w:pPr>
              <w:pStyle w:val="Text"/>
            </w:pPr>
            <w:r w:rsidRPr="0003191B">
              <w:t>jadi</w:t>
            </w:r>
          </w:p>
        </w:tc>
        <w:tc>
          <w:tcPr>
            <w:tcW w:w="718" w:type="dxa"/>
            <w:shd w:val="clear" w:color="auto" w:fill="auto"/>
          </w:tcPr>
          <w:p w14:paraId="7862A7E2" w14:textId="77777777" w:rsidR="000931D0" w:rsidRPr="0003191B" w:rsidRDefault="000931D0" w:rsidP="001D04AF">
            <w:pPr>
              <w:pStyle w:val="Text"/>
              <w:rPr>
                <w:rStyle w:val="ChBlueBold"/>
              </w:rPr>
            </w:pPr>
            <w:r w:rsidRPr="0003191B">
              <w:rPr>
                <w:rStyle w:val="ChBlueBold"/>
              </w:rPr>
              <w:t>oran</w:t>
            </w:r>
            <w:r>
              <w:rPr>
                <w:rStyle w:val="ChBlueBold"/>
              </w:rPr>
              <w:t>g</w:t>
            </w:r>
          </w:p>
        </w:tc>
        <w:tc>
          <w:tcPr>
            <w:tcW w:w="759" w:type="dxa"/>
            <w:shd w:val="clear" w:color="auto" w:fill="auto"/>
          </w:tcPr>
          <w:p w14:paraId="7BCF8ED8" w14:textId="77777777" w:rsidR="000931D0" w:rsidRPr="0003191B" w:rsidRDefault="000931D0" w:rsidP="001D04AF">
            <w:pPr>
              <w:pStyle w:val="Text"/>
            </w:pPr>
            <w:r w:rsidRPr="0003191B">
              <w:rPr>
                <w:rStyle w:val="ChBlueBold"/>
              </w:rPr>
              <w:t>sini</w:t>
            </w:r>
          </w:p>
        </w:tc>
        <w:tc>
          <w:tcPr>
            <w:tcW w:w="734" w:type="dxa"/>
            <w:shd w:val="clear" w:color="auto" w:fill="auto"/>
          </w:tcPr>
          <w:p w14:paraId="64A7FD83" w14:textId="77777777" w:rsidR="000931D0" w:rsidRPr="0003191B" w:rsidRDefault="000931D0" w:rsidP="001D04AF">
            <w:pPr>
              <w:pStyle w:val="Text"/>
            </w:pPr>
            <w:r w:rsidRPr="0003191B">
              <w:t>bilang</w:t>
            </w:r>
            <w:r w:rsidR="00B5425F">
              <w:t>,</w:t>
            </w:r>
          </w:p>
        </w:tc>
        <w:tc>
          <w:tcPr>
            <w:tcW w:w="951" w:type="dxa"/>
            <w:shd w:val="clear" w:color="auto" w:fill="auto"/>
          </w:tcPr>
          <w:p w14:paraId="1BB56CF9" w14:textId="77777777" w:rsidR="000931D0" w:rsidRPr="0003191B" w:rsidRDefault="00CE19EF" w:rsidP="001D04AF">
            <w:pPr>
              <w:pStyle w:val="Text"/>
            </w:pPr>
            <w:r w:rsidRPr="0003191B">
              <w:t>kemaring</w:t>
            </w:r>
          </w:p>
        </w:tc>
        <w:tc>
          <w:tcPr>
            <w:tcW w:w="712" w:type="dxa"/>
            <w:shd w:val="clear" w:color="auto" w:fill="auto"/>
          </w:tcPr>
          <w:p w14:paraId="1A2252E4" w14:textId="77777777" w:rsidR="000931D0" w:rsidRPr="0003191B" w:rsidRDefault="000931D0" w:rsidP="001D04AF">
            <w:pPr>
              <w:pStyle w:val="Text"/>
            </w:pPr>
            <w:r w:rsidRPr="0003191B">
              <w:t>dulu</w:t>
            </w:r>
          </w:p>
        </w:tc>
      </w:tr>
      <w:tr w:rsidR="00AC23C4" w:rsidRPr="00AC23C4" w14:paraId="1F1B2313" w14:textId="77777777" w:rsidTr="00AC23C4">
        <w:tc>
          <w:tcPr>
            <w:tcW w:w="709" w:type="dxa"/>
            <w:shd w:val="clear" w:color="auto" w:fill="auto"/>
          </w:tcPr>
          <w:p w14:paraId="7DD3D8DC" w14:textId="77777777" w:rsidR="000931D0" w:rsidRPr="00E66FCA" w:rsidRDefault="000931D0" w:rsidP="001D04AF">
            <w:pPr>
              <w:pStyle w:val="GlossEng"/>
            </w:pPr>
          </w:p>
        </w:tc>
        <w:tc>
          <w:tcPr>
            <w:tcW w:w="425" w:type="dxa"/>
            <w:shd w:val="clear" w:color="auto" w:fill="auto"/>
          </w:tcPr>
          <w:p w14:paraId="43337691" w14:textId="77777777" w:rsidR="000931D0" w:rsidRPr="00FE5114" w:rsidRDefault="000931D0" w:rsidP="001D04AF">
            <w:pPr>
              <w:pStyle w:val="GlossEng"/>
            </w:pPr>
          </w:p>
        </w:tc>
        <w:tc>
          <w:tcPr>
            <w:tcW w:w="484" w:type="dxa"/>
            <w:shd w:val="clear" w:color="auto" w:fill="auto"/>
          </w:tcPr>
          <w:p w14:paraId="28588240" w14:textId="77777777" w:rsidR="000931D0" w:rsidRPr="0003191B" w:rsidRDefault="000931D0" w:rsidP="001D04AF">
            <w:pPr>
              <w:pStyle w:val="GlossEng"/>
            </w:pPr>
            <w:r w:rsidRPr="0003191B">
              <w:t>so</w:t>
            </w:r>
          </w:p>
        </w:tc>
        <w:tc>
          <w:tcPr>
            <w:tcW w:w="718" w:type="dxa"/>
            <w:shd w:val="clear" w:color="auto" w:fill="auto"/>
          </w:tcPr>
          <w:p w14:paraId="6689A877" w14:textId="77777777" w:rsidR="000931D0" w:rsidRPr="0003191B" w:rsidRDefault="000931D0" w:rsidP="001D04AF">
            <w:pPr>
              <w:pStyle w:val="GlossEng"/>
            </w:pPr>
            <w:r w:rsidRPr="0003191B">
              <w:t>person</w:t>
            </w:r>
          </w:p>
        </w:tc>
        <w:tc>
          <w:tcPr>
            <w:tcW w:w="759" w:type="dxa"/>
            <w:shd w:val="clear" w:color="auto" w:fill="auto"/>
          </w:tcPr>
          <w:p w14:paraId="4A10C78E" w14:textId="77777777" w:rsidR="000931D0" w:rsidRPr="0099608C" w:rsidRDefault="000931D0" w:rsidP="001D04AF">
            <w:pPr>
              <w:pStyle w:val="GlossEng"/>
              <w:rPr>
                <w:rStyle w:val="ChSmallCaps"/>
              </w:rPr>
            </w:pPr>
            <w:r w:rsidRPr="0099608C">
              <w:rPr>
                <w:rStyle w:val="ChSmallCaps"/>
              </w:rPr>
              <w:t>l.prox</w:t>
            </w:r>
          </w:p>
        </w:tc>
        <w:tc>
          <w:tcPr>
            <w:tcW w:w="734" w:type="dxa"/>
            <w:shd w:val="clear" w:color="auto" w:fill="auto"/>
          </w:tcPr>
          <w:p w14:paraId="00C462C3" w14:textId="77777777" w:rsidR="000931D0" w:rsidRPr="0003191B" w:rsidRDefault="000931D0" w:rsidP="001D04AF">
            <w:pPr>
              <w:pStyle w:val="GlossEng"/>
            </w:pPr>
            <w:r w:rsidRPr="0003191B">
              <w:t>say</w:t>
            </w:r>
          </w:p>
        </w:tc>
        <w:tc>
          <w:tcPr>
            <w:tcW w:w="951" w:type="dxa"/>
            <w:shd w:val="clear" w:color="auto" w:fill="auto"/>
          </w:tcPr>
          <w:p w14:paraId="090D93F5" w14:textId="77777777" w:rsidR="000931D0" w:rsidRPr="0003191B" w:rsidRDefault="000931D0" w:rsidP="001D04AF">
            <w:pPr>
              <w:pStyle w:val="GlossEng"/>
            </w:pPr>
            <w:r w:rsidRPr="0003191B">
              <w:t>yesterday</w:t>
            </w:r>
          </w:p>
        </w:tc>
        <w:tc>
          <w:tcPr>
            <w:tcW w:w="712" w:type="dxa"/>
            <w:shd w:val="clear" w:color="auto" w:fill="auto"/>
          </w:tcPr>
          <w:p w14:paraId="68F1CB8F" w14:textId="77777777" w:rsidR="000931D0" w:rsidRPr="0003191B" w:rsidRDefault="00CB76F2" w:rsidP="001D04AF">
            <w:pPr>
              <w:pStyle w:val="GlossEng"/>
            </w:pPr>
            <w:r>
              <w:t>be.</w:t>
            </w:r>
            <w:r w:rsidR="000931D0" w:rsidRPr="0003191B">
              <w:t>prior</w:t>
            </w:r>
          </w:p>
        </w:tc>
      </w:tr>
    </w:tbl>
    <w:p w14:paraId="6F1D6445" w14:textId="769E966D" w:rsidR="000931D0" w:rsidRPr="002B1870" w:rsidRDefault="00B7093A" w:rsidP="000931D0">
      <w:pPr>
        <w:pStyle w:val="FreeTranslIndent-2cmEng"/>
      </w:pPr>
      <w:r>
        <w:t>‘</w:t>
      </w:r>
      <w:r w:rsidR="000931D0">
        <w:t xml:space="preserve">so </w:t>
      </w:r>
      <w:r w:rsidR="000931D0" w:rsidRPr="00FE5114">
        <w:rPr>
          <w:rStyle w:val="ChBlueBold"/>
        </w:rPr>
        <w:t>the people (that are) here</w:t>
      </w:r>
      <w:r w:rsidR="000931D0">
        <w:t xml:space="preserve"> say </w:t>
      </w:r>
      <w:r>
        <w:t>‘</w:t>
      </w:r>
      <w:r w:rsidR="000931D0">
        <w:t>the day before yesterday</w:t>
      </w:r>
      <w:r>
        <w:t>’’</w:t>
      </w:r>
      <w:r w:rsidR="000931D0">
        <w:t xml:space="preserve"> </w:t>
      </w:r>
      <w:r w:rsidR="000931D0" w:rsidRPr="00FE5114">
        <w:rPr>
          <w:rStyle w:val="ExampleSource"/>
        </w:rPr>
        <w:t>[081006-019-Cv.0015]</w:t>
      </w:r>
    </w:p>
    <w:tbl>
      <w:tblPr>
        <w:tblW w:w="6726" w:type="dxa"/>
        <w:tblCellMar>
          <w:left w:w="42" w:type="dxa"/>
          <w:right w:w="42" w:type="dxa"/>
        </w:tblCellMar>
        <w:tblLook w:val="01E0" w:firstRow="1" w:lastRow="1" w:firstColumn="1" w:lastColumn="1" w:noHBand="0" w:noVBand="0"/>
      </w:tblPr>
      <w:tblGrid>
        <w:gridCol w:w="709"/>
        <w:gridCol w:w="425"/>
        <w:gridCol w:w="564"/>
        <w:gridCol w:w="624"/>
        <w:gridCol w:w="297"/>
        <w:gridCol w:w="566"/>
        <w:gridCol w:w="389"/>
        <w:gridCol w:w="510"/>
        <w:gridCol w:w="851"/>
        <w:gridCol w:w="696"/>
        <w:gridCol w:w="350"/>
        <w:gridCol w:w="745"/>
      </w:tblGrid>
      <w:tr w:rsidR="00AC23C4" w:rsidRPr="004B7057" w14:paraId="4F3961FE" w14:textId="77777777" w:rsidTr="00AC23C4">
        <w:tc>
          <w:tcPr>
            <w:tcW w:w="709" w:type="dxa"/>
            <w:shd w:val="clear" w:color="auto" w:fill="auto"/>
          </w:tcPr>
          <w:p w14:paraId="559C9923" w14:textId="77777777" w:rsidR="000931D0" w:rsidRPr="00E66FCA" w:rsidRDefault="000931D0" w:rsidP="001D04AF">
            <w:pPr>
              <w:pStyle w:val="O0Nwnext"/>
            </w:pPr>
            <w:bookmarkStart w:id="3497" w:name="_Ref320882456"/>
            <w:bookmarkStart w:id="3498" w:name="_Ref338956141"/>
            <w:r w:rsidRPr="00856563">
              <w:t>(</w:t>
            </w:r>
            <w:fldSimple w:instr=" SEQ ( \* ARABIC \s 1 ">
              <w:r w:rsidR="00154D81">
                <w:rPr>
                  <w:noProof/>
                </w:rPr>
                <w:t>55</w:t>
              </w:r>
            </w:fldSimple>
            <w:bookmarkEnd w:id="3497"/>
            <w:r w:rsidRPr="00856563">
              <w:t>)</w:t>
            </w:r>
            <w:bookmarkEnd w:id="3498"/>
          </w:p>
        </w:tc>
        <w:bookmarkStart w:id="3499" w:name="_Ref320882549"/>
        <w:bookmarkEnd w:id="3499"/>
        <w:tc>
          <w:tcPr>
            <w:tcW w:w="425" w:type="dxa"/>
            <w:shd w:val="clear" w:color="auto" w:fill="auto"/>
          </w:tcPr>
          <w:p w14:paraId="73ABA71B" w14:textId="77777777" w:rsidR="000931D0" w:rsidRPr="00C6431E" w:rsidRDefault="000931D0" w:rsidP="001D04AF">
            <w:pPr>
              <w:pStyle w:val="O0Nwnext"/>
            </w:pPr>
            <w:r>
              <w:fldChar w:fldCharType="begin"/>
            </w:r>
            <w:r>
              <w:instrText xml:space="preserve"> LISTNUM  NumberDefault \l 8 \s 1 </w:instrText>
            </w:r>
            <w:r>
              <w:fldChar w:fldCharType="end">
                <w:numberingChange w:id="3500" w:author="Angela Kluge" w:date="2014-02-08T11:40:00Z" w:original="a."/>
              </w:fldChar>
            </w:r>
          </w:p>
        </w:tc>
        <w:tc>
          <w:tcPr>
            <w:tcW w:w="564" w:type="dxa"/>
            <w:shd w:val="clear" w:color="auto" w:fill="auto"/>
          </w:tcPr>
          <w:p w14:paraId="1B36BD62" w14:textId="77777777" w:rsidR="000931D0" w:rsidRPr="0003191B" w:rsidRDefault="00147902" w:rsidP="001D04AF">
            <w:pPr>
              <w:pStyle w:val="Text"/>
            </w:pPr>
            <w:r>
              <w:t>Lodia</w:t>
            </w:r>
          </w:p>
        </w:tc>
        <w:tc>
          <w:tcPr>
            <w:tcW w:w="624" w:type="dxa"/>
            <w:shd w:val="clear" w:color="auto" w:fill="auto"/>
          </w:tcPr>
          <w:p w14:paraId="1E0C14C5" w14:textId="77777777" w:rsidR="000931D0" w:rsidRPr="0003191B" w:rsidRDefault="000931D0" w:rsidP="001D04AF">
            <w:pPr>
              <w:pStyle w:val="Text"/>
            </w:pPr>
            <w:r w:rsidRPr="0003191B">
              <w:t>datang</w:t>
            </w:r>
          </w:p>
        </w:tc>
        <w:tc>
          <w:tcPr>
            <w:tcW w:w="297" w:type="dxa"/>
            <w:shd w:val="clear" w:color="auto" w:fill="auto"/>
          </w:tcPr>
          <w:p w14:paraId="50859DEF" w14:textId="77777777" w:rsidR="000931D0" w:rsidRPr="0003191B" w:rsidRDefault="000931D0" w:rsidP="001D04AF">
            <w:pPr>
              <w:pStyle w:val="Text"/>
            </w:pPr>
            <w:r>
              <w:t>ke</w:t>
            </w:r>
          </w:p>
        </w:tc>
        <w:tc>
          <w:tcPr>
            <w:tcW w:w="566" w:type="dxa"/>
            <w:shd w:val="clear" w:color="auto" w:fill="auto"/>
          </w:tcPr>
          <w:p w14:paraId="3108C7E5" w14:textId="77777777" w:rsidR="000931D0" w:rsidRPr="0003191B" w:rsidRDefault="000931D0" w:rsidP="001D04AF">
            <w:pPr>
              <w:pStyle w:val="Text"/>
            </w:pPr>
            <w:r w:rsidRPr="0003191B">
              <w:t>mari</w:t>
            </w:r>
            <w:r w:rsidR="0071415B">
              <w:t>,</w:t>
            </w:r>
          </w:p>
        </w:tc>
        <w:tc>
          <w:tcPr>
            <w:tcW w:w="389" w:type="dxa"/>
            <w:shd w:val="clear" w:color="auto" w:fill="auto"/>
          </w:tcPr>
          <w:p w14:paraId="38E96F83" w14:textId="77777777" w:rsidR="000931D0" w:rsidRPr="0003191B" w:rsidRDefault="000931D0" w:rsidP="001D04AF">
            <w:pPr>
              <w:pStyle w:val="Text"/>
            </w:pPr>
            <w:r>
              <w:t>de</w:t>
            </w:r>
          </w:p>
        </w:tc>
        <w:tc>
          <w:tcPr>
            <w:tcW w:w="510" w:type="dxa"/>
            <w:shd w:val="clear" w:color="auto" w:fill="auto"/>
          </w:tcPr>
          <w:p w14:paraId="6E67CDD4" w14:textId="77777777" w:rsidR="000931D0" w:rsidRPr="0003191B" w:rsidRDefault="000931D0" w:rsidP="001D04AF">
            <w:pPr>
              <w:pStyle w:val="Text"/>
            </w:pPr>
            <w:r>
              <w:t>kas</w:t>
            </w:r>
          </w:p>
        </w:tc>
        <w:tc>
          <w:tcPr>
            <w:tcW w:w="851" w:type="dxa"/>
            <w:shd w:val="clear" w:color="auto" w:fill="auto"/>
          </w:tcPr>
          <w:p w14:paraId="1F5024AB" w14:textId="77777777" w:rsidR="000931D0" w:rsidRPr="0003191B" w:rsidRDefault="000931D0" w:rsidP="001D04AF">
            <w:pPr>
              <w:pStyle w:val="Text"/>
            </w:pPr>
            <w:r w:rsidRPr="0003191B">
              <w:t>bodo</w:t>
            </w:r>
          </w:p>
        </w:tc>
        <w:tc>
          <w:tcPr>
            <w:tcW w:w="696" w:type="dxa"/>
            <w:shd w:val="clear" w:color="auto" w:fill="auto"/>
          </w:tcPr>
          <w:p w14:paraId="609B8844" w14:textId="77777777" w:rsidR="000931D0" w:rsidRPr="0003191B" w:rsidRDefault="000931D0" w:rsidP="001D04AF">
            <w:pPr>
              <w:pStyle w:val="Text"/>
              <w:rPr>
                <w:rStyle w:val="ChBlueBold"/>
              </w:rPr>
            </w:pPr>
            <w:r w:rsidRPr="0003191B">
              <w:rPr>
                <w:rStyle w:val="ChBlueBold"/>
              </w:rPr>
              <w:t>doran</w:t>
            </w:r>
            <w:r>
              <w:rPr>
                <w:rStyle w:val="ChBlueBold"/>
              </w:rPr>
              <w:t>g</w:t>
            </w:r>
          </w:p>
        </w:tc>
        <w:tc>
          <w:tcPr>
            <w:tcW w:w="350" w:type="dxa"/>
            <w:shd w:val="clear" w:color="auto" w:fill="auto"/>
          </w:tcPr>
          <w:p w14:paraId="49C771DE" w14:textId="77777777" w:rsidR="000931D0" w:rsidRPr="0003191B" w:rsidRDefault="000931D0" w:rsidP="001D04AF">
            <w:pPr>
              <w:pStyle w:val="Text"/>
              <w:rPr>
                <w:rStyle w:val="ChBlueBold"/>
              </w:rPr>
            </w:pPr>
            <w:r w:rsidRPr="0003191B">
              <w:rPr>
                <w:rStyle w:val="ChBlueBold"/>
              </w:rPr>
              <w:t>di</w:t>
            </w:r>
          </w:p>
        </w:tc>
        <w:tc>
          <w:tcPr>
            <w:tcW w:w="745" w:type="dxa"/>
            <w:shd w:val="clear" w:color="auto" w:fill="auto"/>
          </w:tcPr>
          <w:p w14:paraId="03683156" w14:textId="77777777" w:rsidR="000931D0" w:rsidRPr="0003191B" w:rsidRDefault="000931D0" w:rsidP="001D04AF">
            <w:pPr>
              <w:pStyle w:val="Text"/>
            </w:pPr>
            <w:r w:rsidRPr="0003191B">
              <w:rPr>
                <w:rStyle w:val="ChBlueBold"/>
              </w:rPr>
              <w:t>sini</w:t>
            </w:r>
          </w:p>
        </w:tc>
      </w:tr>
      <w:tr w:rsidR="00AC23C4" w:rsidRPr="00AC23C4" w14:paraId="01C3B5A3" w14:textId="77777777" w:rsidTr="00AC23C4">
        <w:tc>
          <w:tcPr>
            <w:tcW w:w="709" w:type="dxa"/>
            <w:shd w:val="clear" w:color="auto" w:fill="auto"/>
          </w:tcPr>
          <w:p w14:paraId="67713E7D" w14:textId="77777777" w:rsidR="000931D0" w:rsidRPr="00E66FCA" w:rsidRDefault="000931D0" w:rsidP="001D04AF">
            <w:pPr>
              <w:pStyle w:val="O0Nwnext"/>
            </w:pPr>
          </w:p>
        </w:tc>
        <w:tc>
          <w:tcPr>
            <w:tcW w:w="425" w:type="dxa"/>
            <w:shd w:val="clear" w:color="auto" w:fill="auto"/>
          </w:tcPr>
          <w:p w14:paraId="7E772CDB" w14:textId="77777777" w:rsidR="000931D0" w:rsidRPr="008A54CC" w:rsidRDefault="000931D0" w:rsidP="001D04AF">
            <w:pPr>
              <w:pStyle w:val="GlossEng"/>
            </w:pPr>
          </w:p>
        </w:tc>
        <w:tc>
          <w:tcPr>
            <w:tcW w:w="564" w:type="dxa"/>
            <w:shd w:val="clear" w:color="auto" w:fill="auto"/>
          </w:tcPr>
          <w:p w14:paraId="3D00B988" w14:textId="77777777" w:rsidR="000931D0" w:rsidRPr="0003191B" w:rsidRDefault="00147902" w:rsidP="001D04AF">
            <w:pPr>
              <w:pStyle w:val="GlossEng"/>
            </w:pPr>
            <w:r>
              <w:t>Lodia</w:t>
            </w:r>
          </w:p>
        </w:tc>
        <w:tc>
          <w:tcPr>
            <w:tcW w:w="624" w:type="dxa"/>
            <w:shd w:val="clear" w:color="auto" w:fill="auto"/>
          </w:tcPr>
          <w:p w14:paraId="5FDA6681" w14:textId="77777777" w:rsidR="000931D0" w:rsidRPr="0003191B" w:rsidRDefault="000931D0" w:rsidP="001D04AF">
            <w:pPr>
              <w:pStyle w:val="GlossEng"/>
            </w:pPr>
            <w:r w:rsidRPr="0003191B">
              <w:t>come</w:t>
            </w:r>
          </w:p>
        </w:tc>
        <w:tc>
          <w:tcPr>
            <w:tcW w:w="297" w:type="dxa"/>
            <w:shd w:val="clear" w:color="auto" w:fill="auto"/>
          </w:tcPr>
          <w:p w14:paraId="589B435F" w14:textId="77777777" w:rsidR="000931D0" w:rsidRPr="0003191B" w:rsidRDefault="000931D0" w:rsidP="001D04AF">
            <w:pPr>
              <w:pStyle w:val="GlossEng"/>
            </w:pPr>
            <w:r>
              <w:t>to</w:t>
            </w:r>
          </w:p>
        </w:tc>
        <w:tc>
          <w:tcPr>
            <w:tcW w:w="566" w:type="dxa"/>
            <w:shd w:val="clear" w:color="auto" w:fill="auto"/>
          </w:tcPr>
          <w:p w14:paraId="57746B8D" w14:textId="77777777" w:rsidR="000931D0" w:rsidRPr="000F54FC" w:rsidRDefault="000931D0" w:rsidP="001D04AF">
            <w:pPr>
              <w:pStyle w:val="GlossEng"/>
              <w:rPr>
                <w:rStyle w:val="ChSmallCaps"/>
              </w:rPr>
            </w:pPr>
            <w:r w:rsidRPr="000F743B">
              <w:t>hither</w:t>
            </w:r>
          </w:p>
        </w:tc>
        <w:tc>
          <w:tcPr>
            <w:tcW w:w="389" w:type="dxa"/>
            <w:shd w:val="clear" w:color="auto" w:fill="auto"/>
          </w:tcPr>
          <w:p w14:paraId="284EEA79" w14:textId="77777777" w:rsidR="000931D0" w:rsidRPr="0099608C" w:rsidRDefault="000931D0" w:rsidP="001D04AF">
            <w:pPr>
              <w:pStyle w:val="GlossEng"/>
              <w:rPr>
                <w:rStyle w:val="ChSmallCaps"/>
              </w:rPr>
            </w:pPr>
            <w:r w:rsidRPr="0099608C">
              <w:rPr>
                <w:rStyle w:val="ChSmallCaps"/>
              </w:rPr>
              <w:t>3sg</w:t>
            </w:r>
          </w:p>
        </w:tc>
        <w:tc>
          <w:tcPr>
            <w:tcW w:w="510" w:type="dxa"/>
            <w:shd w:val="clear" w:color="auto" w:fill="auto"/>
          </w:tcPr>
          <w:p w14:paraId="7685ED29" w14:textId="77777777" w:rsidR="000931D0" w:rsidRPr="00AB0DCF" w:rsidRDefault="00AB0DCF" w:rsidP="001D04AF">
            <w:pPr>
              <w:pStyle w:val="GlossEng"/>
            </w:pPr>
            <w:r w:rsidRPr="00AB0DCF">
              <w:t>give</w:t>
            </w:r>
          </w:p>
        </w:tc>
        <w:tc>
          <w:tcPr>
            <w:tcW w:w="851" w:type="dxa"/>
            <w:shd w:val="clear" w:color="auto" w:fill="auto"/>
          </w:tcPr>
          <w:p w14:paraId="0AE8297F" w14:textId="77777777" w:rsidR="000931D0" w:rsidRPr="0003191B" w:rsidRDefault="000931D0" w:rsidP="001D04AF">
            <w:pPr>
              <w:pStyle w:val="GlossEng"/>
            </w:pPr>
            <w:r>
              <w:t>be.</w:t>
            </w:r>
            <w:r w:rsidRPr="0003191B">
              <w:t>stupid</w:t>
            </w:r>
          </w:p>
        </w:tc>
        <w:tc>
          <w:tcPr>
            <w:tcW w:w="696" w:type="dxa"/>
            <w:shd w:val="clear" w:color="auto" w:fill="auto"/>
          </w:tcPr>
          <w:p w14:paraId="078C9A52" w14:textId="77777777" w:rsidR="000931D0" w:rsidRPr="0099608C" w:rsidRDefault="000931D0" w:rsidP="001D04AF">
            <w:pPr>
              <w:pStyle w:val="GlossEng"/>
              <w:rPr>
                <w:rStyle w:val="ChSmallCaps"/>
              </w:rPr>
            </w:pPr>
            <w:r w:rsidRPr="0099608C">
              <w:rPr>
                <w:rStyle w:val="ChSmallCaps"/>
              </w:rPr>
              <w:t>3pl</w:t>
            </w:r>
          </w:p>
        </w:tc>
        <w:tc>
          <w:tcPr>
            <w:tcW w:w="350" w:type="dxa"/>
            <w:shd w:val="clear" w:color="auto" w:fill="auto"/>
          </w:tcPr>
          <w:p w14:paraId="38090392" w14:textId="77777777" w:rsidR="000931D0" w:rsidRPr="0003191B" w:rsidRDefault="000931D0" w:rsidP="001D04AF">
            <w:pPr>
              <w:pStyle w:val="GlossEng"/>
            </w:pPr>
            <w:r w:rsidRPr="0003191B">
              <w:t>at</w:t>
            </w:r>
          </w:p>
        </w:tc>
        <w:tc>
          <w:tcPr>
            <w:tcW w:w="745" w:type="dxa"/>
            <w:shd w:val="clear" w:color="auto" w:fill="auto"/>
          </w:tcPr>
          <w:p w14:paraId="4CDAD254" w14:textId="77777777" w:rsidR="000931D0" w:rsidRPr="0099608C" w:rsidRDefault="000931D0" w:rsidP="001D04AF">
            <w:pPr>
              <w:pStyle w:val="GlossEng"/>
              <w:rPr>
                <w:rStyle w:val="ChSmallCaps"/>
              </w:rPr>
            </w:pPr>
            <w:r w:rsidRPr="0099608C">
              <w:rPr>
                <w:rStyle w:val="ChSmallCaps"/>
              </w:rPr>
              <w:t>l.prox</w:t>
            </w:r>
          </w:p>
        </w:tc>
      </w:tr>
    </w:tbl>
    <w:p w14:paraId="4C1BEEE1" w14:textId="5E6312CF" w:rsidR="000931D0" w:rsidRDefault="00B7093A" w:rsidP="000931D0">
      <w:pPr>
        <w:pStyle w:val="FreeTranslIndent-2cmEng"/>
      </w:pPr>
      <w:r>
        <w:t>‘</w:t>
      </w:r>
      <w:r w:rsidR="000931D0">
        <w:t xml:space="preserve">(when) </w:t>
      </w:r>
      <w:r w:rsidR="00147902">
        <w:t>Lodia</w:t>
      </w:r>
      <w:r w:rsidR="000931D0">
        <w:t xml:space="preserve"> came here, she told </w:t>
      </w:r>
      <w:r w:rsidR="000931D0" w:rsidRPr="008A54CC">
        <w:rPr>
          <w:rStyle w:val="ChBlueBold"/>
        </w:rPr>
        <w:t>them here</w:t>
      </w:r>
      <w:r w:rsidR="000931D0">
        <w:t xml:space="preserve"> how stupid they were</w:t>
      </w:r>
      <w:r>
        <w:t>’</w:t>
      </w:r>
      <w:r w:rsidR="000931D0">
        <w:t xml:space="preserve"> (Lit. </w:t>
      </w:r>
      <w:r>
        <w:t>‘</w:t>
      </w:r>
      <w:r w:rsidR="000931D0">
        <w:t xml:space="preserve">made </w:t>
      </w:r>
      <w:r w:rsidR="000931D0" w:rsidRPr="008A54CC">
        <w:rPr>
          <w:rStyle w:val="ChBlueBold"/>
        </w:rPr>
        <w:t>them here</w:t>
      </w:r>
      <w:r w:rsidR="000931D0">
        <w:t xml:space="preserve"> stupid</w:t>
      </w:r>
      <w:r>
        <w:t>’</w:t>
      </w:r>
      <w:r w:rsidR="000931D0">
        <w:t xml:space="preserve">) </w:t>
      </w:r>
      <w:r w:rsidR="000931D0" w:rsidRPr="00DA5A6F">
        <w:rPr>
          <w:rStyle w:val="ExampleSource"/>
        </w:rPr>
        <w:t>[081115-001a-Cv.0136]</w:t>
      </w:r>
    </w:p>
    <w:tbl>
      <w:tblPr>
        <w:tblW w:w="6602" w:type="dxa"/>
        <w:tblCellMar>
          <w:left w:w="42" w:type="dxa"/>
          <w:right w:w="42" w:type="dxa"/>
        </w:tblCellMar>
        <w:tblLook w:val="01E0" w:firstRow="1" w:lastRow="1" w:firstColumn="1" w:lastColumn="1" w:noHBand="0" w:noVBand="0"/>
      </w:tblPr>
      <w:tblGrid>
        <w:gridCol w:w="709"/>
        <w:gridCol w:w="425"/>
        <w:gridCol w:w="851"/>
        <w:gridCol w:w="397"/>
        <w:gridCol w:w="340"/>
        <w:gridCol w:w="796"/>
        <w:gridCol w:w="759"/>
        <w:gridCol w:w="680"/>
        <w:gridCol w:w="624"/>
        <w:gridCol w:w="1021"/>
      </w:tblGrid>
      <w:tr w:rsidR="00AC23C4" w:rsidRPr="004B7057" w14:paraId="678FA572" w14:textId="77777777" w:rsidTr="00AC23C4">
        <w:tc>
          <w:tcPr>
            <w:tcW w:w="709" w:type="dxa"/>
            <w:shd w:val="clear" w:color="auto" w:fill="auto"/>
          </w:tcPr>
          <w:p w14:paraId="66A7FE36" w14:textId="77777777" w:rsidR="000931D0" w:rsidRPr="00E66FCA" w:rsidRDefault="000931D0" w:rsidP="001D04AF">
            <w:pPr>
              <w:pStyle w:val="O0Nwnext"/>
            </w:pPr>
          </w:p>
        </w:tc>
        <w:bookmarkStart w:id="3501" w:name="_Ref319582731"/>
        <w:bookmarkEnd w:id="3501"/>
        <w:tc>
          <w:tcPr>
            <w:tcW w:w="425" w:type="dxa"/>
            <w:shd w:val="clear" w:color="auto" w:fill="auto"/>
          </w:tcPr>
          <w:p w14:paraId="55D0519B" w14:textId="77777777" w:rsidR="000931D0" w:rsidRPr="00C6431E" w:rsidRDefault="000931D0" w:rsidP="001D04AF">
            <w:pPr>
              <w:pStyle w:val="O0Nwnext"/>
            </w:pPr>
            <w:r>
              <w:fldChar w:fldCharType="begin"/>
            </w:r>
            <w:r>
              <w:instrText xml:space="preserve"> LISTNUM  NumberDefault \l 8 </w:instrText>
            </w:r>
            <w:r>
              <w:fldChar w:fldCharType="end">
                <w:numberingChange w:id="3502" w:author="Angela Kluge" w:date="2014-02-08T11:40:00Z" w:original="b."/>
              </w:fldChar>
            </w:r>
          </w:p>
        </w:tc>
        <w:tc>
          <w:tcPr>
            <w:tcW w:w="851" w:type="dxa"/>
            <w:shd w:val="clear" w:color="auto" w:fill="auto"/>
          </w:tcPr>
          <w:p w14:paraId="33D7880B" w14:textId="77777777" w:rsidR="000931D0" w:rsidRPr="00ED40DE" w:rsidRDefault="000931D0" w:rsidP="001D04AF">
            <w:pPr>
              <w:pStyle w:val="Text"/>
            </w:pPr>
            <w:r w:rsidRPr="00ED40DE">
              <w:t>baru</w:t>
            </w:r>
          </w:p>
        </w:tc>
        <w:tc>
          <w:tcPr>
            <w:tcW w:w="397" w:type="dxa"/>
            <w:shd w:val="clear" w:color="auto" w:fill="auto"/>
          </w:tcPr>
          <w:p w14:paraId="6E8AD493" w14:textId="77777777" w:rsidR="000931D0" w:rsidRPr="00ED40DE" w:rsidRDefault="000931D0" w:rsidP="001D04AF">
            <w:pPr>
              <w:pStyle w:val="Text"/>
            </w:pPr>
            <w:r w:rsidRPr="00ED40DE">
              <w:t>sa</w:t>
            </w:r>
          </w:p>
        </w:tc>
        <w:tc>
          <w:tcPr>
            <w:tcW w:w="340" w:type="dxa"/>
            <w:shd w:val="clear" w:color="auto" w:fill="auto"/>
          </w:tcPr>
          <w:p w14:paraId="5F0A0FA6" w14:textId="77777777" w:rsidR="000931D0" w:rsidRPr="00ED40DE" w:rsidRDefault="000931D0" w:rsidP="001D04AF">
            <w:pPr>
              <w:pStyle w:val="Text"/>
            </w:pPr>
            <w:r w:rsidRPr="00ED40DE">
              <w:t>liat</w:t>
            </w:r>
          </w:p>
        </w:tc>
        <w:tc>
          <w:tcPr>
            <w:tcW w:w="796" w:type="dxa"/>
            <w:shd w:val="clear" w:color="auto" w:fill="auto"/>
          </w:tcPr>
          <w:p w14:paraId="20074413" w14:textId="77777777" w:rsidR="000931D0" w:rsidRPr="00D61021" w:rsidRDefault="000931D0" w:rsidP="001D04AF">
            <w:pPr>
              <w:pStyle w:val="Text"/>
              <w:rPr>
                <w:rStyle w:val="ChBlueBold"/>
              </w:rPr>
            </w:pPr>
            <w:r w:rsidRPr="00D61021">
              <w:rPr>
                <w:rStyle w:val="ChBlueBold"/>
              </w:rPr>
              <w:t>dorang</w:t>
            </w:r>
          </w:p>
        </w:tc>
        <w:tc>
          <w:tcPr>
            <w:tcW w:w="759" w:type="dxa"/>
            <w:shd w:val="clear" w:color="auto" w:fill="auto"/>
          </w:tcPr>
          <w:p w14:paraId="51CB4E8A" w14:textId="77777777" w:rsidR="000931D0" w:rsidRPr="00D61021" w:rsidRDefault="000931D0" w:rsidP="001D04AF">
            <w:pPr>
              <w:pStyle w:val="Text"/>
              <w:rPr>
                <w:rStyle w:val="ChBlueBold"/>
              </w:rPr>
            </w:pPr>
            <w:r w:rsidRPr="00D61021">
              <w:rPr>
                <w:rStyle w:val="ChBlueBold"/>
              </w:rPr>
              <w:t>sini</w:t>
            </w:r>
          </w:p>
        </w:tc>
        <w:tc>
          <w:tcPr>
            <w:tcW w:w="680" w:type="dxa"/>
            <w:shd w:val="clear" w:color="auto" w:fill="auto"/>
          </w:tcPr>
          <w:p w14:paraId="7F90E277" w14:textId="77777777" w:rsidR="000931D0" w:rsidRPr="00ED40DE" w:rsidRDefault="000931D0" w:rsidP="001D04AF">
            <w:pPr>
              <w:pStyle w:val="Text"/>
            </w:pPr>
            <w:r w:rsidRPr="00ED40DE">
              <w:t>su</w:t>
            </w:r>
          </w:p>
        </w:tc>
        <w:tc>
          <w:tcPr>
            <w:tcW w:w="624" w:type="dxa"/>
            <w:shd w:val="clear" w:color="auto" w:fill="auto"/>
          </w:tcPr>
          <w:p w14:paraId="744CE35E" w14:textId="77777777" w:rsidR="000931D0" w:rsidRPr="00ED40DE" w:rsidRDefault="000931D0" w:rsidP="001D04AF">
            <w:pPr>
              <w:pStyle w:val="Text"/>
            </w:pPr>
            <w:r w:rsidRPr="00ED40DE">
              <w:t>terlalu</w:t>
            </w:r>
          </w:p>
        </w:tc>
        <w:tc>
          <w:tcPr>
            <w:tcW w:w="1021" w:type="dxa"/>
            <w:shd w:val="clear" w:color="auto" w:fill="auto"/>
          </w:tcPr>
          <w:p w14:paraId="44BB7BF8" w14:textId="77777777" w:rsidR="000931D0" w:rsidRPr="00ED40DE" w:rsidRDefault="000931D0" w:rsidP="001D04AF">
            <w:pPr>
              <w:pStyle w:val="Text"/>
            </w:pPr>
            <w:r w:rsidRPr="00ED40DE">
              <w:t>enak</w:t>
            </w:r>
          </w:p>
        </w:tc>
      </w:tr>
      <w:tr w:rsidR="00AC23C4" w:rsidRPr="00AC23C4" w14:paraId="79D11016" w14:textId="77777777" w:rsidTr="00AC23C4">
        <w:tc>
          <w:tcPr>
            <w:tcW w:w="709" w:type="dxa"/>
            <w:shd w:val="clear" w:color="auto" w:fill="auto"/>
          </w:tcPr>
          <w:p w14:paraId="0CCAE3C7" w14:textId="77777777" w:rsidR="000931D0" w:rsidRPr="00E66FCA" w:rsidRDefault="000931D0" w:rsidP="001D04AF">
            <w:pPr>
              <w:pStyle w:val="GlossEng"/>
            </w:pPr>
          </w:p>
        </w:tc>
        <w:tc>
          <w:tcPr>
            <w:tcW w:w="425" w:type="dxa"/>
            <w:shd w:val="clear" w:color="auto" w:fill="auto"/>
          </w:tcPr>
          <w:p w14:paraId="5E910935" w14:textId="77777777" w:rsidR="000931D0" w:rsidRPr="00DF7DDB" w:rsidRDefault="000931D0" w:rsidP="001D04AF">
            <w:pPr>
              <w:pStyle w:val="GlossEng"/>
            </w:pPr>
          </w:p>
        </w:tc>
        <w:tc>
          <w:tcPr>
            <w:tcW w:w="851" w:type="dxa"/>
            <w:shd w:val="clear" w:color="auto" w:fill="auto"/>
          </w:tcPr>
          <w:p w14:paraId="7D1B0DC4" w14:textId="77777777" w:rsidR="000931D0" w:rsidRPr="00ED40DE" w:rsidRDefault="00171D59" w:rsidP="001D04AF">
            <w:pPr>
              <w:pStyle w:val="GlossEng"/>
            </w:pPr>
            <w:r>
              <w:t>and.then</w:t>
            </w:r>
          </w:p>
        </w:tc>
        <w:tc>
          <w:tcPr>
            <w:tcW w:w="397" w:type="dxa"/>
            <w:shd w:val="clear" w:color="auto" w:fill="auto"/>
          </w:tcPr>
          <w:p w14:paraId="11EC1E67" w14:textId="77777777" w:rsidR="000931D0" w:rsidRPr="0099608C" w:rsidRDefault="000931D0" w:rsidP="001D04AF">
            <w:pPr>
              <w:pStyle w:val="GlossEng"/>
              <w:rPr>
                <w:rStyle w:val="ChSmallCaps"/>
              </w:rPr>
            </w:pPr>
            <w:r w:rsidRPr="0099608C">
              <w:rPr>
                <w:rStyle w:val="ChSmallCaps"/>
              </w:rPr>
              <w:t>1sg</w:t>
            </w:r>
          </w:p>
        </w:tc>
        <w:tc>
          <w:tcPr>
            <w:tcW w:w="340" w:type="dxa"/>
            <w:shd w:val="clear" w:color="auto" w:fill="auto"/>
          </w:tcPr>
          <w:p w14:paraId="2A57152F" w14:textId="77777777" w:rsidR="000931D0" w:rsidRPr="00ED40DE" w:rsidRDefault="000931D0" w:rsidP="001D04AF">
            <w:pPr>
              <w:pStyle w:val="GlossEng"/>
            </w:pPr>
            <w:r w:rsidRPr="00ED40DE">
              <w:t>see</w:t>
            </w:r>
          </w:p>
        </w:tc>
        <w:tc>
          <w:tcPr>
            <w:tcW w:w="796" w:type="dxa"/>
            <w:shd w:val="clear" w:color="auto" w:fill="auto"/>
          </w:tcPr>
          <w:p w14:paraId="69D475A7" w14:textId="77777777" w:rsidR="000931D0" w:rsidRPr="0099608C" w:rsidRDefault="000931D0" w:rsidP="001D04AF">
            <w:pPr>
              <w:pStyle w:val="GlossEng"/>
              <w:rPr>
                <w:rStyle w:val="ChSmallCaps"/>
              </w:rPr>
            </w:pPr>
            <w:r w:rsidRPr="0099608C">
              <w:rPr>
                <w:rStyle w:val="ChSmallCaps"/>
              </w:rPr>
              <w:t>3pl</w:t>
            </w:r>
          </w:p>
        </w:tc>
        <w:tc>
          <w:tcPr>
            <w:tcW w:w="759" w:type="dxa"/>
            <w:shd w:val="clear" w:color="auto" w:fill="auto"/>
          </w:tcPr>
          <w:p w14:paraId="16B26FBF" w14:textId="77777777" w:rsidR="000931D0" w:rsidRPr="0099608C" w:rsidRDefault="000931D0" w:rsidP="001D04AF">
            <w:pPr>
              <w:pStyle w:val="GlossEng"/>
              <w:rPr>
                <w:rStyle w:val="ChSmallCaps"/>
              </w:rPr>
            </w:pPr>
            <w:r w:rsidRPr="0099608C">
              <w:rPr>
                <w:rStyle w:val="ChSmallCaps"/>
              </w:rPr>
              <w:t>l.prox</w:t>
            </w:r>
          </w:p>
        </w:tc>
        <w:tc>
          <w:tcPr>
            <w:tcW w:w="680" w:type="dxa"/>
            <w:shd w:val="clear" w:color="auto" w:fill="auto"/>
          </w:tcPr>
          <w:p w14:paraId="5675B153" w14:textId="77777777" w:rsidR="000931D0" w:rsidRPr="00ED40DE" w:rsidRDefault="000931D0" w:rsidP="001D04AF">
            <w:pPr>
              <w:pStyle w:val="GlossEng"/>
            </w:pPr>
            <w:r w:rsidRPr="00ED40DE">
              <w:t>already</w:t>
            </w:r>
          </w:p>
        </w:tc>
        <w:tc>
          <w:tcPr>
            <w:tcW w:w="624" w:type="dxa"/>
            <w:shd w:val="clear" w:color="auto" w:fill="auto"/>
          </w:tcPr>
          <w:p w14:paraId="7C20AD2B" w14:textId="77777777" w:rsidR="000931D0" w:rsidRPr="00825CD7" w:rsidRDefault="000931D0" w:rsidP="001D04AF">
            <w:pPr>
              <w:pStyle w:val="GlossEng"/>
            </w:pPr>
            <w:r w:rsidRPr="00825CD7">
              <w:t>too</w:t>
            </w:r>
          </w:p>
        </w:tc>
        <w:tc>
          <w:tcPr>
            <w:tcW w:w="1021" w:type="dxa"/>
            <w:shd w:val="clear" w:color="auto" w:fill="auto"/>
          </w:tcPr>
          <w:p w14:paraId="0CA039AB" w14:textId="77777777" w:rsidR="000931D0" w:rsidRPr="00ED40DE" w:rsidRDefault="000931D0" w:rsidP="001D04AF">
            <w:pPr>
              <w:pStyle w:val="GlossEng"/>
            </w:pPr>
            <w:r>
              <w:t>be.</w:t>
            </w:r>
            <w:r w:rsidRPr="00ED40DE">
              <w:t>pleasant</w:t>
            </w:r>
          </w:p>
        </w:tc>
      </w:tr>
    </w:tbl>
    <w:p w14:paraId="64631A52" w14:textId="67E1158D" w:rsidR="000931D0" w:rsidRPr="002B1870" w:rsidRDefault="000931D0" w:rsidP="000931D0">
      <w:pPr>
        <w:pStyle w:val="FreeTranslIndent-2cmEng20pt"/>
      </w:pPr>
      <w:r>
        <w:t xml:space="preserve">[Comment about ill-behaved teenagers:] </w:t>
      </w:r>
      <w:r w:rsidR="00B7093A">
        <w:t>‘</w:t>
      </w:r>
      <w:r w:rsidR="00940E74">
        <w:t>and then</w:t>
      </w:r>
      <w:r>
        <w:t xml:space="preserve"> </w:t>
      </w:r>
      <w:r w:rsidRPr="00534271">
        <w:t xml:space="preserve">I see </w:t>
      </w:r>
      <w:r>
        <w:rPr>
          <w:rStyle w:val="ChBlueBold"/>
        </w:rPr>
        <w:t>(that</w:t>
      </w:r>
      <w:r w:rsidR="00940E74">
        <w:rPr>
          <w:rStyle w:val="ChBlueBold"/>
        </w:rPr>
        <w:t>)</w:t>
      </w:r>
      <w:r>
        <w:rPr>
          <w:rStyle w:val="ChBlueBold"/>
        </w:rPr>
        <w:t xml:space="preserve"> </w:t>
      </w:r>
      <w:r w:rsidR="00940E74" w:rsidRPr="00D61021">
        <w:rPr>
          <w:rStyle w:val="ChBlueBold"/>
        </w:rPr>
        <w:t xml:space="preserve">they </w:t>
      </w:r>
      <w:r w:rsidR="00940E74">
        <w:rPr>
          <w:rStyle w:val="ChBlueBold"/>
        </w:rPr>
        <w:t>(</w:t>
      </w:r>
      <w:r w:rsidR="00F959E0">
        <w:rPr>
          <w:rStyle w:val="ChBlueBold"/>
        </w:rPr>
        <w:t xml:space="preserve">that </w:t>
      </w:r>
      <w:r>
        <w:rPr>
          <w:rStyle w:val="ChBlueBold"/>
        </w:rPr>
        <w:t xml:space="preserve">are) </w:t>
      </w:r>
      <w:r w:rsidRPr="00D61021">
        <w:rPr>
          <w:rStyle w:val="ChBlueBold"/>
        </w:rPr>
        <w:t>here</w:t>
      </w:r>
      <w:r w:rsidRPr="00534271">
        <w:t xml:space="preserve"> already (have) too pleasant (lives)</w:t>
      </w:r>
      <w:r w:rsidR="00B7093A">
        <w:t>’</w:t>
      </w:r>
      <w:r>
        <w:t xml:space="preserve"> </w:t>
      </w:r>
      <w:r w:rsidRPr="00E31A14">
        <w:rPr>
          <w:rStyle w:val="ExampleSource"/>
        </w:rPr>
        <w:t>[081115-001a-Cv.0311]</w:t>
      </w:r>
    </w:p>
    <w:p w14:paraId="48F59F38" w14:textId="77777777" w:rsidR="000931D0" w:rsidRDefault="000931D0" w:rsidP="000931D0">
      <w:pPr>
        <w:pStyle w:val="Heading4"/>
      </w:pPr>
      <w:bookmarkStart w:id="3503" w:name="_Ref320548328"/>
      <w:bookmarkStart w:id="3504" w:name="_Toc322502316"/>
      <w:bookmarkStart w:id="3505" w:name="_Toc322502349"/>
      <w:bookmarkStart w:id="3506" w:name="_Toc334196346"/>
      <w:bookmarkStart w:id="3507" w:name="_Toc336325582"/>
      <w:bookmarkStart w:id="3508" w:name="_Toc336335871"/>
      <w:r>
        <w:t>Figurative locational uses</w:t>
      </w:r>
      <w:bookmarkEnd w:id="3503"/>
      <w:bookmarkEnd w:id="3504"/>
      <w:bookmarkEnd w:id="3505"/>
      <w:bookmarkEnd w:id="3506"/>
      <w:bookmarkEnd w:id="3507"/>
      <w:bookmarkEnd w:id="3508"/>
      <w:r w:rsidRPr="006D536C">
        <w:t xml:space="preserve"> </w:t>
      </w:r>
      <w:r>
        <w:t>of locatives</w:t>
      </w:r>
    </w:p>
    <w:p w14:paraId="11EA029C" w14:textId="416E7E55" w:rsidR="000931D0" w:rsidRDefault="000931D0" w:rsidP="001C29E4">
      <w:pPr>
        <w:pStyle w:val="Body0005after"/>
      </w:pPr>
      <w:r>
        <w:t xml:space="preserve">The spatial uses of the locatives can be expanded to figurative locational uses in narratives. Employing a locative preceded by </w:t>
      </w:r>
      <w:r w:rsidRPr="007542C2">
        <w:rPr>
          <w:rStyle w:val="ChItalBold"/>
        </w:rPr>
        <w:t>sampe</w:t>
      </w:r>
      <w:r>
        <w:rPr>
          <w:rStyle w:val="ChItalBold"/>
        </w:rPr>
        <w:t xml:space="preserve"> di</w:t>
      </w:r>
      <w:r>
        <w:t xml:space="preserve"> </w:t>
      </w:r>
      <w:r w:rsidR="00B7093A">
        <w:t>‘</w:t>
      </w:r>
      <w:r>
        <w:t>reach at</w:t>
      </w:r>
      <w:r w:rsidR="00B7093A">
        <w:t>’</w:t>
      </w:r>
      <w:r>
        <w:t xml:space="preserve">, the narrators bring their stories to a figurative locational endpoint. Such uses are attested for </w:t>
      </w:r>
      <w:r w:rsidRPr="001550A0">
        <w:rPr>
          <w:rStyle w:val="ChItalBold"/>
        </w:rPr>
        <w:t>sini</w:t>
      </w:r>
      <w:r>
        <w:t xml:space="preserve"> </w:t>
      </w:r>
      <w:r w:rsidR="00B7093A">
        <w:t>‘</w:t>
      </w:r>
      <w:r w:rsidRPr="0099608C">
        <w:rPr>
          <w:rStyle w:val="ChSmallCaps"/>
        </w:rPr>
        <w:t>l.prox</w:t>
      </w:r>
      <w:r w:rsidR="00B7093A">
        <w:t>’</w:t>
      </w:r>
      <w:r>
        <w:t xml:space="preserve"> as in </w:t>
      </w:r>
      <w:r>
        <w:fldChar w:fldCharType="begin"/>
      </w:r>
      <w:r>
        <w:instrText xml:space="preserve"> REF _Ref338956142 \h </w:instrText>
      </w:r>
      <w:r>
        <w:fldChar w:fldCharType="separate"/>
      </w:r>
      <w:r w:rsidR="00154D81" w:rsidRPr="00856563">
        <w:t>(</w:t>
      </w:r>
      <w:r w:rsidR="00154D81">
        <w:rPr>
          <w:noProof/>
        </w:rPr>
        <w:t>56</w:t>
      </w:r>
      <w:r w:rsidR="00154D81" w:rsidRPr="00856563">
        <w:t>)</w:t>
      </w:r>
      <w:r>
        <w:fldChar w:fldCharType="end"/>
      </w:r>
      <w:r>
        <w:t xml:space="preserve"> and </w:t>
      </w:r>
      <w:r w:rsidRPr="00DC29FD">
        <w:rPr>
          <w:rStyle w:val="ChItalBold"/>
        </w:rPr>
        <w:t>situ</w:t>
      </w:r>
      <w:r>
        <w:t xml:space="preserve"> </w:t>
      </w:r>
      <w:r w:rsidR="00B7093A">
        <w:t>‘</w:t>
      </w:r>
      <w:r w:rsidRPr="0099608C">
        <w:rPr>
          <w:rStyle w:val="ChSmallCaps"/>
        </w:rPr>
        <w:t>l.med</w:t>
      </w:r>
      <w:r w:rsidR="00B7093A">
        <w:t>’</w:t>
      </w:r>
      <w:r>
        <w:t xml:space="preserve"> as in </w:t>
      </w:r>
      <w:r>
        <w:fldChar w:fldCharType="begin"/>
      </w:r>
      <w:r>
        <w:instrText xml:space="preserve"> REF _Ref338956143 \h </w:instrText>
      </w:r>
      <w:r>
        <w:fldChar w:fldCharType="separate"/>
      </w:r>
      <w:r w:rsidR="00154D81" w:rsidRPr="00856563">
        <w:t>(</w:t>
      </w:r>
      <w:r w:rsidR="00154D81">
        <w:rPr>
          <w:noProof/>
        </w:rPr>
        <w:t>57</w:t>
      </w:r>
      <w:r w:rsidR="00154D81" w:rsidRPr="00856563">
        <w:t>)</w:t>
      </w:r>
      <w:r>
        <w:fldChar w:fldCharType="end"/>
      </w:r>
      <w:r>
        <w:t xml:space="preserve">, but not for </w:t>
      </w:r>
      <w:r w:rsidRPr="00C746CD">
        <w:rPr>
          <w:rStyle w:val="ChItalBold"/>
        </w:rPr>
        <w:t>sana</w:t>
      </w:r>
      <w:r>
        <w:t xml:space="preserve"> </w:t>
      </w:r>
      <w:r w:rsidR="00B7093A">
        <w:t>‘</w:t>
      </w:r>
      <w:r w:rsidRPr="0099608C">
        <w:rPr>
          <w:rStyle w:val="ChSmallCaps"/>
        </w:rPr>
        <w:t>l.dist</w:t>
      </w:r>
      <w:r w:rsidR="00B7093A">
        <w:t>’</w:t>
      </w:r>
      <w:r>
        <w:t>.</w:t>
      </w:r>
    </w:p>
    <w:tbl>
      <w:tblPr>
        <w:tblW w:w="6009" w:type="dxa"/>
        <w:tblCellMar>
          <w:left w:w="42" w:type="dxa"/>
          <w:right w:w="42" w:type="dxa"/>
        </w:tblCellMar>
        <w:tblLook w:val="01E0" w:firstRow="1" w:lastRow="1" w:firstColumn="1" w:lastColumn="1" w:noHBand="0" w:noVBand="0"/>
      </w:tblPr>
      <w:tblGrid>
        <w:gridCol w:w="709"/>
        <w:gridCol w:w="284"/>
        <w:gridCol w:w="489"/>
        <w:gridCol w:w="773"/>
        <w:gridCol w:w="945"/>
        <w:gridCol w:w="995"/>
        <w:gridCol w:w="695"/>
        <w:gridCol w:w="360"/>
        <w:gridCol w:w="759"/>
      </w:tblGrid>
      <w:tr w:rsidR="00AC23C4" w:rsidRPr="004B7057" w14:paraId="1B41850C" w14:textId="77777777" w:rsidTr="00AC23C4">
        <w:tc>
          <w:tcPr>
            <w:tcW w:w="709" w:type="dxa"/>
            <w:shd w:val="clear" w:color="auto" w:fill="auto"/>
          </w:tcPr>
          <w:p w14:paraId="5972D74A" w14:textId="77777777" w:rsidR="00E6616A" w:rsidRPr="00DF7DDB" w:rsidRDefault="00E6616A" w:rsidP="001D04AF">
            <w:pPr>
              <w:pStyle w:val="O0Nwnext"/>
            </w:pPr>
            <w:bookmarkStart w:id="3509" w:name="_Ref317581216"/>
            <w:bookmarkStart w:id="3510" w:name="_Ref338956142"/>
            <w:r w:rsidRPr="00856563">
              <w:t>(</w:t>
            </w:r>
            <w:fldSimple w:instr=" SEQ ( \* ARABIC \s 1 ">
              <w:r w:rsidR="00154D81">
                <w:rPr>
                  <w:noProof/>
                </w:rPr>
                <w:t>56</w:t>
              </w:r>
            </w:fldSimple>
            <w:bookmarkEnd w:id="3509"/>
            <w:r w:rsidRPr="00856563">
              <w:t>)</w:t>
            </w:r>
            <w:bookmarkEnd w:id="3510"/>
          </w:p>
        </w:tc>
        <w:tc>
          <w:tcPr>
            <w:tcW w:w="284" w:type="dxa"/>
            <w:shd w:val="clear" w:color="auto" w:fill="auto"/>
          </w:tcPr>
          <w:p w14:paraId="25BA09B3" w14:textId="77777777" w:rsidR="00E6616A" w:rsidRPr="008E775F" w:rsidRDefault="00E6616A" w:rsidP="0088045C">
            <w:pPr>
              <w:pStyle w:val="Text"/>
            </w:pPr>
            <w:r>
              <w:t>…</w:t>
            </w:r>
          </w:p>
        </w:tc>
        <w:tc>
          <w:tcPr>
            <w:tcW w:w="489" w:type="dxa"/>
            <w:shd w:val="clear" w:color="auto" w:fill="auto"/>
          </w:tcPr>
          <w:p w14:paraId="6D12ED5E" w14:textId="77777777" w:rsidR="00E6616A" w:rsidRPr="008E775F" w:rsidRDefault="00E6616A" w:rsidP="001D04AF">
            <w:pPr>
              <w:pStyle w:val="Text"/>
            </w:pPr>
            <w:r w:rsidRPr="008E775F">
              <w:t>sa</w:t>
            </w:r>
          </w:p>
        </w:tc>
        <w:tc>
          <w:tcPr>
            <w:tcW w:w="773" w:type="dxa"/>
            <w:shd w:val="clear" w:color="auto" w:fill="auto"/>
          </w:tcPr>
          <w:p w14:paraId="0A292B15" w14:textId="77777777" w:rsidR="00E6616A" w:rsidRPr="008E775F" w:rsidRDefault="00E6616A" w:rsidP="001D04AF">
            <w:pPr>
              <w:pStyle w:val="Text"/>
            </w:pPr>
            <w:r w:rsidRPr="008E775F">
              <w:t>su</w:t>
            </w:r>
          </w:p>
        </w:tc>
        <w:tc>
          <w:tcPr>
            <w:tcW w:w="945" w:type="dxa"/>
            <w:shd w:val="clear" w:color="auto" w:fill="auto"/>
          </w:tcPr>
          <w:p w14:paraId="686688E3" w14:textId="77777777" w:rsidR="00E6616A" w:rsidRPr="008E775F" w:rsidRDefault="00E6616A" w:rsidP="001D04AF">
            <w:pPr>
              <w:pStyle w:val="Text"/>
            </w:pPr>
            <w:r w:rsidRPr="008E775F">
              <w:t>sembu</w:t>
            </w:r>
            <w:r>
              <w:t>,</w:t>
            </w:r>
          </w:p>
        </w:tc>
        <w:tc>
          <w:tcPr>
            <w:tcW w:w="995" w:type="dxa"/>
            <w:shd w:val="clear" w:color="auto" w:fill="auto"/>
          </w:tcPr>
          <w:p w14:paraId="409E5883" w14:textId="77777777" w:rsidR="00E6616A" w:rsidRPr="008E775F" w:rsidRDefault="00E6616A" w:rsidP="001D04AF">
            <w:pPr>
              <w:pStyle w:val="Text"/>
            </w:pPr>
            <w:r w:rsidRPr="008E775F">
              <w:t>trima-kasi</w:t>
            </w:r>
          </w:p>
        </w:tc>
        <w:tc>
          <w:tcPr>
            <w:tcW w:w="695" w:type="dxa"/>
            <w:shd w:val="clear" w:color="auto" w:fill="auto"/>
          </w:tcPr>
          <w:p w14:paraId="15B67096" w14:textId="77777777" w:rsidR="00E6616A" w:rsidRPr="00E048AA" w:rsidRDefault="00E6616A" w:rsidP="001D04AF">
            <w:pPr>
              <w:pStyle w:val="Text"/>
            </w:pPr>
            <w:r w:rsidRPr="00E048AA">
              <w:t>sampe</w:t>
            </w:r>
          </w:p>
        </w:tc>
        <w:tc>
          <w:tcPr>
            <w:tcW w:w="360" w:type="dxa"/>
            <w:shd w:val="clear" w:color="auto" w:fill="auto"/>
          </w:tcPr>
          <w:p w14:paraId="1309D98D" w14:textId="77777777" w:rsidR="00E6616A" w:rsidRPr="00E048AA" w:rsidRDefault="00E6616A" w:rsidP="001D04AF">
            <w:pPr>
              <w:pStyle w:val="Text"/>
            </w:pPr>
            <w:r w:rsidRPr="00E048AA">
              <w:t>di</w:t>
            </w:r>
          </w:p>
        </w:tc>
        <w:tc>
          <w:tcPr>
            <w:tcW w:w="759" w:type="dxa"/>
            <w:shd w:val="clear" w:color="auto" w:fill="auto"/>
          </w:tcPr>
          <w:p w14:paraId="7BEBAC64" w14:textId="77777777" w:rsidR="00E6616A" w:rsidRPr="006718A2" w:rsidRDefault="00E6616A" w:rsidP="001D04AF">
            <w:pPr>
              <w:pStyle w:val="Text"/>
              <w:rPr>
                <w:rStyle w:val="ChBlueBold"/>
              </w:rPr>
            </w:pPr>
            <w:r w:rsidRPr="006718A2">
              <w:rPr>
                <w:rStyle w:val="ChBlueBold"/>
              </w:rPr>
              <w:t>sini</w:t>
            </w:r>
          </w:p>
        </w:tc>
      </w:tr>
      <w:tr w:rsidR="00AC23C4" w:rsidRPr="00AC23C4" w14:paraId="52DD7B98" w14:textId="77777777" w:rsidTr="00AC23C4">
        <w:tc>
          <w:tcPr>
            <w:tcW w:w="709" w:type="dxa"/>
            <w:shd w:val="clear" w:color="auto" w:fill="auto"/>
          </w:tcPr>
          <w:p w14:paraId="3B99D5A2" w14:textId="77777777" w:rsidR="00E6616A" w:rsidRPr="00DF7DDB" w:rsidRDefault="00E6616A" w:rsidP="001D04AF">
            <w:pPr>
              <w:pStyle w:val="GlossEng"/>
            </w:pPr>
          </w:p>
        </w:tc>
        <w:tc>
          <w:tcPr>
            <w:tcW w:w="284" w:type="dxa"/>
            <w:shd w:val="clear" w:color="auto" w:fill="auto"/>
          </w:tcPr>
          <w:p w14:paraId="17A56B24" w14:textId="77777777" w:rsidR="00E6616A" w:rsidRPr="0099608C" w:rsidRDefault="00E6616A" w:rsidP="0088045C">
            <w:pPr>
              <w:pStyle w:val="GlossEng"/>
              <w:rPr>
                <w:rStyle w:val="ChSmallCaps"/>
              </w:rPr>
            </w:pPr>
          </w:p>
        </w:tc>
        <w:tc>
          <w:tcPr>
            <w:tcW w:w="489" w:type="dxa"/>
            <w:shd w:val="clear" w:color="auto" w:fill="auto"/>
          </w:tcPr>
          <w:p w14:paraId="400BFBE6" w14:textId="77777777" w:rsidR="00E6616A" w:rsidRPr="0099608C" w:rsidRDefault="00E6616A" w:rsidP="001D04AF">
            <w:pPr>
              <w:pStyle w:val="GlossEng"/>
              <w:rPr>
                <w:rStyle w:val="ChSmallCaps"/>
              </w:rPr>
            </w:pPr>
            <w:r w:rsidRPr="0099608C">
              <w:rPr>
                <w:rStyle w:val="ChSmallCaps"/>
              </w:rPr>
              <w:t>1sg</w:t>
            </w:r>
          </w:p>
        </w:tc>
        <w:tc>
          <w:tcPr>
            <w:tcW w:w="773" w:type="dxa"/>
            <w:shd w:val="clear" w:color="auto" w:fill="auto"/>
          </w:tcPr>
          <w:p w14:paraId="26CB8CC2" w14:textId="77777777" w:rsidR="00E6616A" w:rsidRPr="008E775F" w:rsidRDefault="00E6616A" w:rsidP="001D04AF">
            <w:pPr>
              <w:pStyle w:val="GlossEng"/>
            </w:pPr>
            <w:r w:rsidRPr="008E775F">
              <w:t>already</w:t>
            </w:r>
          </w:p>
        </w:tc>
        <w:tc>
          <w:tcPr>
            <w:tcW w:w="945" w:type="dxa"/>
            <w:shd w:val="clear" w:color="auto" w:fill="auto"/>
          </w:tcPr>
          <w:p w14:paraId="69E3BF06" w14:textId="77777777" w:rsidR="00E6616A" w:rsidRPr="008E775F" w:rsidRDefault="00E6616A" w:rsidP="001D04AF">
            <w:pPr>
              <w:pStyle w:val="GlossEng"/>
            </w:pPr>
            <w:r>
              <w:t>be.</w:t>
            </w:r>
            <w:r w:rsidRPr="008E775F">
              <w:t>healed</w:t>
            </w:r>
          </w:p>
        </w:tc>
        <w:tc>
          <w:tcPr>
            <w:tcW w:w="995" w:type="dxa"/>
            <w:shd w:val="clear" w:color="auto" w:fill="auto"/>
          </w:tcPr>
          <w:p w14:paraId="61242D22" w14:textId="77777777" w:rsidR="00E6616A" w:rsidRPr="008E775F" w:rsidRDefault="00E6616A" w:rsidP="001D04AF">
            <w:pPr>
              <w:pStyle w:val="GlossEng"/>
            </w:pPr>
            <w:r w:rsidRPr="008E775F">
              <w:t>thank.you</w:t>
            </w:r>
          </w:p>
        </w:tc>
        <w:tc>
          <w:tcPr>
            <w:tcW w:w="695" w:type="dxa"/>
            <w:shd w:val="clear" w:color="auto" w:fill="auto"/>
          </w:tcPr>
          <w:p w14:paraId="43E45708" w14:textId="77777777" w:rsidR="00E6616A" w:rsidRPr="008E775F" w:rsidRDefault="00E6616A" w:rsidP="001D04AF">
            <w:pPr>
              <w:pStyle w:val="GlossEng"/>
            </w:pPr>
            <w:r w:rsidRPr="008E775F">
              <w:t>reach</w:t>
            </w:r>
          </w:p>
        </w:tc>
        <w:tc>
          <w:tcPr>
            <w:tcW w:w="360" w:type="dxa"/>
            <w:shd w:val="clear" w:color="auto" w:fill="auto"/>
          </w:tcPr>
          <w:p w14:paraId="29EB940A" w14:textId="77777777" w:rsidR="00E6616A" w:rsidRPr="008E775F" w:rsidRDefault="00E6616A" w:rsidP="001D04AF">
            <w:pPr>
              <w:pStyle w:val="GlossEng"/>
            </w:pPr>
            <w:r w:rsidRPr="008E775F">
              <w:t>at</w:t>
            </w:r>
          </w:p>
        </w:tc>
        <w:tc>
          <w:tcPr>
            <w:tcW w:w="759" w:type="dxa"/>
            <w:shd w:val="clear" w:color="auto" w:fill="auto"/>
          </w:tcPr>
          <w:p w14:paraId="4D9B1E12" w14:textId="77777777" w:rsidR="00E6616A" w:rsidRPr="0099608C" w:rsidRDefault="00E6616A" w:rsidP="001D04AF">
            <w:pPr>
              <w:pStyle w:val="GlossEng"/>
              <w:rPr>
                <w:rStyle w:val="ChSmallCaps"/>
              </w:rPr>
            </w:pPr>
            <w:r w:rsidRPr="0099608C">
              <w:rPr>
                <w:rStyle w:val="ChSmallCaps"/>
              </w:rPr>
              <w:t>l.prox</w:t>
            </w:r>
          </w:p>
        </w:tc>
      </w:tr>
    </w:tbl>
    <w:p w14:paraId="15DB5502" w14:textId="0F25260A" w:rsidR="000931D0" w:rsidRDefault="00B7093A" w:rsidP="000931D0">
      <w:pPr>
        <w:pStyle w:val="FreeTranslEng"/>
      </w:pPr>
      <w:r>
        <w:t>‘</w:t>
      </w:r>
      <w:r w:rsidR="000931D0">
        <w:t xml:space="preserve">[after this accident] I already recovered, thank you! </w:t>
      </w:r>
      <w:r w:rsidR="000931D0" w:rsidRPr="00791CE2">
        <w:rPr>
          <w:rStyle w:val="ChBlueBold"/>
        </w:rPr>
        <w:t>this is all</w:t>
      </w:r>
      <w:r>
        <w:t>’</w:t>
      </w:r>
      <w:r w:rsidR="000931D0">
        <w:t xml:space="preserve"> (Lit. </w:t>
      </w:r>
      <w:r>
        <w:t>‘</w:t>
      </w:r>
      <w:r w:rsidR="000931D0">
        <w:t xml:space="preserve">reach </w:t>
      </w:r>
      <w:r w:rsidR="000931D0" w:rsidRPr="006718A2">
        <w:rPr>
          <w:rStyle w:val="ChBlueBold"/>
        </w:rPr>
        <w:t>here</w:t>
      </w:r>
      <w:r>
        <w:t>’</w:t>
      </w:r>
      <w:r w:rsidR="000931D0">
        <w:t xml:space="preserve">) </w:t>
      </w:r>
      <w:r w:rsidR="000931D0" w:rsidRPr="00692FE4">
        <w:rPr>
          <w:rStyle w:val="ExampleSource"/>
        </w:rPr>
        <w:t>[081015-005-NP.0051]</w:t>
      </w:r>
    </w:p>
    <w:tbl>
      <w:tblPr>
        <w:tblW w:w="5073" w:type="dxa"/>
        <w:tblCellMar>
          <w:left w:w="42" w:type="dxa"/>
          <w:right w:w="42" w:type="dxa"/>
        </w:tblCellMar>
        <w:tblLook w:val="01E0" w:firstRow="1" w:lastRow="1" w:firstColumn="1" w:lastColumn="1" w:noHBand="0" w:noVBand="0"/>
      </w:tblPr>
      <w:tblGrid>
        <w:gridCol w:w="709"/>
        <w:gridCol w:w="489"/>
        <w:gridCol w:w="596"/>
        <w:gridCol w:w="996"/>
        <w:gridCol w:w="695"/>
        <w:gridCol w:w="360"/>
        <w:gridCol w:w="688"/>
        <w:gridCol w:w="540"/>
      </w:tblGrid>
      <w:tr w:rsidR="00AC23C4" w:rsidRPr="004B7057" w14:paraId="234D0B61" w14:textId="77777777" w:rsidTr="00B63238">
        <w:tc>
          <w:tcPr>
            <w:tcW w:w="709" w:type="dxa"/>
            <w:shd w:val="clear" w:color="auto" w:fill="auto"/>
          </w:tcPr>
          <w:p w14:paraId="1A58D897" w14:textId="77777777" w:rsidR="000931D0" w:rsidRPr="00DF7DDB" w:rsidRDefault="000931D0" w:rsidP="001D04AF">
            <w:pPr>
              <w:pStyle w:val="O0Nwnext"/>
            </w:pPr>
            <w:bookmarkStart w:id="3511" w:name="_Ref319046859"/>
            <w:bookmarkStart w:id="3512" w:name="_Ref338956143"/>
            <w:r w:rsidRPr="00856563">
              <w:t>(</w:t>
            </w:r>
            <w:fldSimple w:instr=" SEQ ( \* ARABIC \s 1 ">
              <w:r w:rsidR="00154D81">
                <w:rPr>
                  <w:noProof/>
                </w:rPr>
                <w:t>57</w:t>
              </w:r>
            </w:fldSimple>
            <w:bookmarkEnd w:id="3511"/>
            <w:r w:rsidRPr="00856563">
              <w:t>)</w:t>
            </w:r>
            <w:bookmarkEnd w:id="3512"/>
          </w:p>
        </w:tc>
        <w:tc>
          <w:tcPr>
            <w:tcW w:w="489" w:type="dxa"/>
            <w:shd w:val="clear" w:color="auto" w:fill="auto"/>
          </w:tcPr>
          <w:p w14:paraId="5D79C86F" w14:textId="77777777" w:rsidR="000931D0" w:rsidRPr="008E775F" w:rsidRDefault="000931D0" w:rsidP="001D04AF">
            <w:pPr>
              <w:pStyle w:val="Text"/>
            </w:pPr>
            <w:r w:rsidRPr="008E775F">
              <w:t>sa</w:t>
            </w:r>
          </w:p>
        </w:tc>
        <w:tc>
          <w:tcPr>
            <w:tcW w:w="596" w:type="dxa"/>
            <w:shd w:val="clear" w:color="auto" w:fill="auto"/>
          </w:tcPr>
          <w:p w14:paraId="240B3147" w14:textId="77777777" w:rsidR="000931D0" w:rsidRPr="008E775F" w:rsidRDefault="000931D0" w:rsidP="001D04AF">
            <w:pPr>
              <w:pStyle w:val="Text"/>
            </w:pPr>
            <w:r>
              <w:t>pikir</w:t>
            </w:r>
          </w:p>
        </w:tc>
        <w:tc>
          <w:tcPr>
            <w:tcW w:w="996" w:type="dxa"/>
            <w:shd w:val="clear" w:color="auto" w:fill="auto"/>
          </w:tcPr>
          <w:p w14:paraId="5C6E3A4C" w14:textId="77777777" w:rsidR="000931D0" w:rsidRPr="008E775F" w:rsidRDefault="000931D0" w:rsidP="001D04AF">
            <w:pPr>
              <w:pStyle w:val="Text"/>
            </w:pPr>
            <w:r w:rsidRPr="008E775F">
              <w:t>mungkin</w:t>
            </w:r>
            <w:r w:rsidR="00CE19EF">
              <w:t>g</w:t>
            </w:r>
          </w:p>
        </w:tc>
        <w:tc>
          <w:tcPr>
            <w:tcW w:w="695" w:type="dxa"/>
            <w:shd w:val="clear" w:color="auto" w:fill="auto"/>
          </w:tcPr>
          <w:p w14:paraId="0BBF56B8" w14:textId="77777777" w:rsidR="000931D0" w:rsidRPr="008E775F" w:rsidRDefault="000931D0" w:rsidP="001D04AF">
            <w:pPr>
              <w:pStyle w:val="Text"/>
            </w:pPr>
            <w:r w:rsidRPr="008E775F">
              <w:t>sampe</w:t>
            </w:r>
          </w:p>
        </w:tc>
        <w:tc>
          <w:tcPr>
            <w:tcW w:w="360" w:type="dxa"/>
            <w:shd w:val="clear" w:color="auto" w:fill="auto"/>
          </w:tcPr>
          <w:p w14:paraId="466E93E8" w14:textId="77777777" w:rsidR="000931D0" w:rsidRPr="00E048AA" w:rsidRDefault="000931D0" w:rsidP="001D04AF">
            <w:pPr>
              <w:pStyle w:val="Text"/>
            </w:pPr>
            <w:r w:rsidRPr="00E048AA">
              <w:t>di</w:t>
            </w:r>
          </w:p>
        </w:tc>
        <w:tc>
          <w:tcPr>
            <w:tcW w:w="688" w:type="dxa"/>
            <w:shd w:val="clear" w:color="auto" w:fill="auto"/>
          </w:tcPr>
          <w:p w14:paraId="1B2CF490" w14:textId="77777777" w:rsidR="000931D0" w:rsidRPr="007B3A55" w:rsidRDefault="000931D0" w:rsidP="001D04AF">
            <w:pPr>
              <w:pStyle w:val="Text"/>
              <w:rPr>
                <w:rStyle w:val="ChBlueBold"/>
              </w:rPr>
            </w:pPr>
            <w:r w:rsidRPr="007B3A55">
              <w:rPr>
                <w:rStyle w:val="ChBlueBold"/>
              </w:rPr>
              <w:t>situ</w:t>
            </w:r>
          </w:p>
        </w:tc>
        <w:tc>
          <w:tcPr>
            <w:tcW w:w="540" w:type="dxa"/>
            <w:shd w:val="clear" w:color="auto" w:fill="auto"/>
          </w:tcPr>
          <w:p w14:paraId="26AF0484" w14:textId="77777777" w:rsidR="000931D0" w:rsidRPr="008E775F" w:rsidRDefault="000931D0" w:rsidP="001D04AF">
            <w:pPr>
              <w:pStyle w:val="Text"/>
            </w:pPr>
            <w:r>
              <w:t>dulu</w:t>
            </w:r>
          </w:p>
        </w:tc>
      </w:tr>
      <w:tr w:rsidR="00AC23C4" w:rsidRPr="00AC23C4" w14:paraId="325391B8" w14:textId="77777777" w:rsidTr="00B63238">
        <w:tc>
          <w:tcPr>
            <w:tcW w:w="709" w:type="dxa"/>
            <w:shd w:val="clear" w:color="auto" w:fill="auto"/>
          </w:tcPr>
          <w:p w14:paraId="5DBA5065" w14:textId="77777777" w:rsidR="000931D0" w:rsidRPr="00DF7DDB" w:rsidRDefault="000931D0" w:rsidP="001D04AF">
            <w:pPr>
              <w:pStyle w:val="GlossEng"/>
            </w:pPr>
          </w:p>
        </w:tc>
        <w:tc>
          <w:tcPr>
            <w:tcW w:w="489" w:type="dxa"/>
            <w:shd w:val="clear" w:color="auto" w:fill="auto"/>
          </w:tcPr>
          <w:p w14:paraId="4FAB0975" w14:textId="77777777" w:rsidR="000931D0" w:rsidRPr="0099608C" w:rsidRDefault="000931D0" w:rsidP="001D04AF">
            <w:pPr>
              <w:pStyle w:val="GlossEng"/>
              <w:rPr>
                <w:rStyle w:val="ChSmallCaps"/>
              </w:rPr>
            </w:pPr>
            <w:r w:rsidRPr="0099608C">
              <w:rPr>
                <w:rStyle w:val="ChSmallCaps"/>
              </w:rPr>
              <w:t>1sg</w:t>
            </w:r>
          </w:p>
        </w:tc>
        <w:tc>
          <w:tcPr>
            <w:tcW w:w="596" w:type="dxa"/>
            <w:shd w:val="clear" w:color="auto" w:fill="auto"/>
          </w:tcPr>
          <w:p w14:paraId="6F96B461" w14:textId="77777777" w:rsidR="000931D0" w:rsidRPr="008E775F" w:rsidRDefault="000931D0" w:rsidP="001D04AF">
            <w:pPr>
              <w:pStyle w:val="GlossEng"/>
            </w:pPr>
            <w:r w:rsidRPr="008E775F">
              <w:t>think</w:t>
            </w:r>
          </w:p>
        </w:tc>
        <w:tc>
          <w:tcPr>
            <w:tcW w:w="996" w:type="dxa"/>
            <w:shd w:val="clear" w:color="auto" w:fill="auto"/>
          </w:tcPr>
          <w:p w14:paraId="0392D624" w14:textId="77777777" w:rsidR="000931D0" w:rsidRPr="008E775F" w:rsidRDefault="000931D0" w:rsidP="001D04AF">
            <w:pPr>
              <w:pStyle w:val="GlossEng"/>
            </w:pPr>
            <w:r w:rsidRPr="008E775F">
              <w:t>maybe</w:t>
            </w:r>
          </w:p>
        </w:tc>
        <w:tc>
          <w:tcPr>
            <w:tcW w:w="695" w:type="dxa"/>
            <w:shd w:val="clear" w:color="auto" w:fill="auto"/>
          </w:tcPr>
          <w:p w14:paraId="332DE1F2" w14:textId="1CEACA21" w:rsidR="000931D0" w:rsidRPr="008E775F" w:rsidRDefault="006C2C0C" w:rsidP="001D04AF">
            <w:pPr>
              <w:pStyle w:val="GlossEng"/>
            </w:pPr>
            <w:r>
              <w:t>reach</w:t>
            </w:r>
          </w:p>
        </w:tc>
        <w:tc>
          <w:tcPr>
            <w:tcW w:w="360" w:type="dxa"/>
            <w:shd w:val="clear" w:color="auto" w:fill="auto"/>
          </w:tcPr>
          <w:p w14:paraId="0241C39B" w14:textId="77777777" w:rsidR="000931D0" w:rsidRPr="008E775F" w:rsidRDefault="000931D0" w:rsidP="001D04AF">
            <w:pPr>
              <w:pStyle w:val="GlossEng"/>
            </w:pPr>
            <w:r w:rsidRPr="008E775F">
              <w:t>at</w:t>
            </w:r>
          </w:p>
        </w:tc>
        <w:tc>
          <w:tcPr>
            <w:tcW w:w="688" w:type="dxa"/>
            <w:shd w:val="clear" w:color="auto" w:fill="auto"/>
          </w:tcPr>
          <w:p w14:paraId="2FF9B7C0" w14:textId="77777777" w:rsidR="000931D0" w:rsidRPr="0099608C" w:rsidRDefault="000931D0" w:rsidP="001D04AF">
            <w:pPr>
              <w:pStyle w:val="GlossEng"/>
              <w:rPr>
                <w:rStyle w:val="ChSmallCaps"/>
              </w:rPr>
            </w:pPr>
            <w:r w:rsidRPr="0099608C">
              <w:rPr>
                <w:rStyle w:val="ChSmallCaps"/>
              </w:rPr>
              <w:t>l.med</w:t>
            </w:r>
          </w:p>
        </w:tc>
        <w:tc>
          <w:tcPr>
            <w:tcW w:w="540" w:type="dxa"/>
            <w:shd w:val="clear" w:color="auto" w:fill="auto"/>
          </w:tcPr>
          <w:p w14:paraId="1A0AFB33" w14:textId="01602C9C" w:rsidR="000931D0" w:rsidRPr="008E775F" w:rsidRDefault="00B63238" w:rsidP="001D04AF">
            <w:pPr>
              <w:pStyle w:val="GlossEng"/>
            </w:pPr>
            <w:r>
              <w:t>first</w:t>
            </w:r>
          </w:p>
        </w:tc>
      </w:tr>
    </w:tbl>
    <w:p w14:paraId="4B0A108B" w14:textId="0D64A4E0" w:rsidR="000931D0" w:rsidRDefault="00B7093A" w:rsidP="006C2C0C">
      <w:pPr>
        <w:pStyle w:val="FreeTranslEng15pt"/>
      </w:pPr>
      <w:r>
        <w:t>‘</w:t>
      </w:r>
      <w:r w:rsidR="000931D0">
        <w:t xml:space="preserve">I think maybe </w:t>
      </w:r>
      <w:r w:rsidR="000931D0" w:rsidRPr="007B3A55">
        <w:rPr>
          <w:rStyle w:val="ChBlueBold"/>
        </w:rPr>
        <w:t>that</w:t>
      </w:r>
      <w:r>
        <w:rPr>
          <w:rStyle w:val="ChBlueBold"/>
        </w:rPr>
        <w:t>’</w:t>
      </w:r>
      <w:r w:rsidR="000931D0" w:rsidRPr="007B3A55">
        <w:rPr>
          <w:rStyle w:val="ChBlueBold"/>
        </w:rPr>
        <w:t>s all</w:t>
      </w:r>
      <w:r w:rsidR="000931D0">
        <w:t xml:space="preserve"> for now</w:t>
      </w:r>
      <w:r>
        <w:t>’</w:t>
      </w:r>
      <w:r w:rsidR="000931D0">
        <w:t xml:space="preserve"> (Lit. </w:t>
      </w:r>
      <w:r>
        <w:t>‘</w:t>
      </w:r>
      <w:r w:rsidR="006C2C0C">
        <w:t>reach</w:t>
      </w:r>
      <w:r w:rsidR="000931D0">
        <w:t xml:space="preserve"> </w:t>
      </w:r>
      <w:r w:rsidR="000931D0" w:rsidRPr="007B3A55">
        <w:rPr>
          <w:rStyle w:val="ChBlueBold"/>
        </w:rPr>
        <w:t>there</w:t>
      </w:r>
      <w:r>
        <w:t>’</w:t>
      </w:r>
      <w:r w:rsidR="000931D0">
        <w:t xml:space="preserve">) </w:t>
      </w:r>
      <w:r w:rsidR="000931D0" w:rsidRPr="00692FE4">
        <w:rPr>
          <w:rStyle w:val="ExampleSource"/>
        </w:rPr>
        <w:t>[080919-004-NP.0083]</w:t>
      </w:r>
    </w:p>
    <w:p w14:paraId="5C297006" w14:textId="77777777" w:rsidR="000931D0" w:rsidRDefault="000931D0" w:rsidP="000931D0">
      <w:pPr>
        <w:pStyle w:val="Heading4"/>
      </w:pPr>
      <w:bookmarkStart w:id="3513" w:name="_Ref322418223"/>
      <w:bookmarkStart w:id="3514" w:name="_Toc322502317"/>
      <w:bookmarkStart w:id="3515" w:name="_Toc322502350"/>
      <w:bookmarkStart w:id="3516" w:name="_Toc334196347"/>
      <w:bookmarkStart w:id="3517" w:name="_Toc336325583"/>
      <w:bookmarkStart w:id="3518" w:name="_Toc336335872"/>
      <w:r>
        <w:t>Temporal uses</w:t>
      </w:r>
      <w:bookmarkEnd w:id="3513"/>
      <w:bookmarkEnd w:id="3514"/>
      <w:bookmarkEnd w:id="3515"/>
      <w:bookmarkEnd w:id="3516"/>
      <w:bookmarkEnd w:id="3517"/>
      <w:bookmarkEnd w:id="3518"/>
      <w:r w:rsidRPr="006D536C">
        <w:t xml:space="preserve"> </w:t>
      </w:r>
      <w:r>
        <w:t>of locatives</w:t>
      </w:r>
    </w:p>
    <w:p w14:paraId="3CBB739E" w14:textId="124A14A0" w:rsidR="000931D0" w:rsidRDefault="000931D0" w:rsidP="001C29E4">
      <w:pPr>
        <w:pStyle w:val="Body0010after"/>
      </w:pPr>
      <w:r>
        <w:t xml:space="preserve">The locative </w:t>
      </w:r>
      <w:r w:rsidRPr="00A53AF9">
        <w:rPr>
          <w:rStyle w:val="ChItalBold"/>
        </w:rPr>
        <w:t>situ</w:t>
      </w:r>
      <w:r>
        <w:t xml:space="preserve"> </w:t>
      </w:r>
      <w:r w:rsidR="00B7093A">
        <w:t>‘</w:t>
      </w:r>
      <w:r w:rsidRPr="0099608C">
        <w:rPr>
          <w:rStyle w:val="ChSmallCaps"/>
        </w:rPr>
        <w:t>l.med</w:t>
      </w:r>
      <w:r w:rsidR="00B7093A">
        <w:t>’</w:t>
      </w:r>
      <w:r>
        <w:t xml:space="preserve"> also has temporal uses. Preceded by the preposition </w:t>
      </w:r>
      <w:r w:rsidRPr="001A39EC">
        <w:rPr>
          <w:rStyle w:val="ChItalBold"/>
        </w:rPr>
        <w:t>dari</w:t>
      </w:r>
      <w:r>
        <w:t xml:space="preserve"> </w:t>
      </w:r>
      <w:r w:rsidR="00B7093A">
        <w:t>‘</w:t>
      </w:r>
      <w:r>
        <w:t>from</w:t>
      </w:r>
      <w:r w:rsidR="00B7093A">
        <w:t>’</w:t>
      </w:r>
      <w:r>
        <w:t xml:space="preserve">, </w:t>
      </w:r>
      <w:r w:rsidRPr="00DC29FD">
        <w:rPr>
          <w:rStyle w:val="ChItalBold"/>
        </w:rPr>
        <w:t>situ</w:t>
      </w:r>
      <w:r>
        <w:t xml:space="preserve"> </w:t>
      </w:r>
      <w:r w:rsidR="00B7093A">
        <w:t>‘</w:t>
      </w:r>
      <w:r w:rsidRPr="0099608C">
        <w:rPr>
          <w:rStyle w:val="ChSmallCaps"/>
        </w:rPr>
        <w:t>l.med</w:t>
      </w:r>
      <w:r w:rsidR="00B7093A">
        <w:t>’</w:t>
      </w:r>
      <w:r>
        <w:t xml:space="preserve"> signal</w:t>
      </w:r>
      <w:r w:rsidR="00612DC8">
        <w:t>s</w:t>
      </w:r>
      <w:r>
        <w:t xml:space="preserve"> the temporal setting of the event talked about with respect to some temporal reference point in the past, as illustrated in </w:t>
      </w:r>
      <w:r>
        <w:fldChar w:fldCharType="begin"/>
      </w:r>
      <w:r>
        <w:instrText xml:space="preserve"> REF _Ref338956144 \h </w:instrText>
      </w:r>
      <w:r>
        <w:fldChar w:fldCharType="separate"/>
      </w:r>
      <w:r w:rsidR="00154D81">
        <w:t>(</w:t>
      </w:r>
      <w:r w:rsidR="00154D81">
        <w:rPr>
          <w:noProof/>
        </w:rPr>
        <w:t>58</w:t>
      </w:r>
      <w:r w:rsidR="00154D81">
        <w:t>)</w:t>
      </w:r>
      <w:r>
        <w:fldChar w:fldCharType="end"/>
      </w:r>
      <w:r>
        <w:t>. Overall, however, this domain of use is not very common, with the corpus containing only two such occurrences.</w:t>
      </w:r>
      <w:r w:rsidR="009205FF">
        <w:t xml:space="preserve"> The proximal and distal locatives are not attested to have temporal uses.</w:t>
      </w:r>
    </w:p>
    <w:tbl>
      <w:tblPr>
        <w:tblW w:w="6232" w:type="dxa"/>
        <w:tblCellMar>
          <w:left w:w="42" w:type="dxa"/>
          <w:right w:w="42" w:type="dxa"/>
        </w:tblCellMar>
        <w:tblLook w:val="01E0" w:firstRow="1" w:lastRow="1" w:firstColumn="1" w:lastColumn="1" w:noHBand="0" w:noVBand="0"/>
      </w:tblPr>
      <w:tblGrid>
        <w:gridCol w:w="709"/>
        <w:gridCol w:w="550"/>
        <w:gridCol w:w="312"/>
        <w:gridCol w:w="353"/>
        <w:gridCol w:w="265"/>
        <w:gridCol w:w="200"/>
        <w:gridCol w:w="649"/>
        <w:gridCol w:w="727"/>
        <w:gridCol w:w="489"/>
        <w:gridCol w:w="549"/>
        <w:gridCol w:w="1429"/>
      </w:tblGrid>
      <w:tr w:rsidR="00AC23C4" w:rsidRPr="00712A96" w14:paraId="6B81591A" w14:textId="77777777" w:rsidTr="00AC23C4">
        <w:tc>
          <w:tcPr>
            <w:tcW w:w="709" w:type="dxa"/>
            <w:shd w:val="clear" w:color="auto" w:fill="auto"/>
          </w:tcPr>
          <w:p w14:paraId="7E4F3B47" w14:textId="77B03C4B" w:rsidR="000931D0" w:rsidRPr="00DF7DDB" w:rsidRDefault="000931D0" w:rsidP="001D04AF">
            <w:pPr>
              <w:pStyle w:val="O0Nwnext"/>
            </w:pPr>
            <w:bookmarkStart w:id="3519" w:name="_Ref319046866"/>
            <w:bookmarkStart w:id="3520" w:name="_Ref338956144"/>
            <w:r>
              <w:t>(</w:t>
            </w:r>
            <w:fldSimple w:instr=" SEQ ( \* ARABIC \s 1 ">
              <w:r w:rsidR="00154D81">
                <w:rPr>
                  <w:noProof/>
                </w:rPr>
                <w:t>58</w:t>
              </w:r>
            </w:fldSimple>
            <w:bookmarkEnd w:id="3519"/>
            <w:r>
              <w:t>)</w:t>
            </w:r>
            <w:bookmarkEnd w:id="3520"/>
          </w:p>
        </w:tc>
        <w:tc>
          <w:tcPr>
            <w:tcW w:w="550" w:type="dxa"/>
            <w:shd w:val="clear" w:color="auto" w:fill="auto"/>
          </w:tcPr>
          <w:p w14:paraId="40A20C8D" w14:textId="77777777" w:rsidR="000931D0" w:rsidRPr="00F3402D" w:rsidRDefault="000931D0" w:rsidP="001D04AF">
            <w:pPr>
              <w:pStyle w:val="Text"/>
              <w:rPr>
                <w:rStyle w:val="ChBlueBold"/>
              </w:rPr>
            </w:pPr>
            <w:r w:rsidRPr="00F3402D">
              <w:rPr>
                <w:rStyle w:val="ChBlueBold"/>
              </w:rPr>
              <w:t>dari</w:t>
            </w:r>
          </w:p>
        </w:tc>
        <w:tc>
          <w:tcPr>
            <w:tcW w:w="665" w:type="dxa"/>
            <w:gridSpan w:val="2"/>
            <w:shd w:val="clear" w:color="auto" w:fill="auto"/>
          </w:tcPr>
          <w:p w14:paraId="23C85D82" w14:textId="77777777" w:rsidR="000931D0" w:rsidRPr="00F3402D" w:rsidRDefault="000931D0" w:rsidP="001D04AF">
            <w:pPr>
              <w:pStyle w:val="Text"/>
              <w:rPr>
                <w:rStyle w:val="ChBlueBold"/>
              </w:rPr>
            </w:pPr>
            <w:r w:rsidRPr="00F3402D">
              <w:rPr>
                <w:rStyle w:val="ChBlueBold"/>
              </w:rPr>
              <w:t>situ</w:t>
            </w:r>
          </w:p>
        </w:tc>
        <w:tc>
          <w:tcPr>
            <w:tcW w:w="465" w:type="dxa"/>
            <w:gridSpan w:val="2"/>
            <w:shd w:val="clear" w:color="auto" w:fill="auto"/>
          </w:tcPr>
          <w:p w14:paraId="58B8075C" w14:textId="77777777" w:rsidR="000931D0" w:rsidRPr="00FA7267" w:rsidRDefault="000931D0" w:rsidP="001D04AF">
            <w:pPr>
              <w:pStyle w:val="Text"/>
            </w:pPr>
            <w:r w:rsidRPr="00FA7267">
              <w:t>sa</w:t>
            </w:r>
          </w:p>
        </w:tc>
        <w:tc>
          <w:tcPr>
            <w:tcW w:w="649" w:type="dxa"/>
            <w:shd w:val="clear" w:color="auto" w:fill="auto"/>
          </w:tcPr>
          <w:p w14:paraId="26FF4B09" w14:textId="77777777" w:rsidR="000931D0" w:rsidRPr="00FA7267" w:rsidRDefault="000931D0" w:rsidP="001D04AF">
            <w:pPr>
              <w:pStyle w:val="Text"/>
            </w:pPr>
            <w:r w:rsidRPr="00FA7267">
              <w:t>punya</w:t>
            </w:r>
          </w:p>
        </w:tc>
        <w:tc>
          <w:tcPr>
            <w:tcW w:w="727" w:type="dxa"/>
            <w:shd w:val="clear" w:color="auto" w:fill="auto"/>
          </w:tcPr>
          <w:p w14:paraId="2AEE605A" w14:textId="77777777" w:rsidR="000931D0" w:rsidRPr="00FA7267" w:rsidRDefault="000931D0" w:rsidP="001D04AF">
            <w:pPr>
              <w:pStyle w:val="Text"/>
            </w:pPr>
            <w:r w:rsidRPr="00FA7267">
              <w:t>mama</w:t>
            </w:r>
          </w:p>
        </w:tc>
        <w:tc>
          <w:tcPr>
            <w:tcW w:w="489" w:type="dxa"/>
            <w:shd w:val="clear" w:color="auto" w:fill="auto"/>
          </w:tcPr>
          <w:p w14:paraId="15F32C7F" w14:textId="77777777" w:rsidR="000931D0" w:rsidRPr="00FA7267" w:rsidRDefault="000931D0" w:rsidP="001D04AF">
            <w:pPr>
              <w:pStyle w:val="Text"/>
            </w:pPr>
            <w:r w:rsidRPr="00FA7267">
              <w:t>tida</w:t>
            </w:r>
          </w:p>
        </w:tc>
        <w:tc>
          <w:tcPr>
            <w:tcW w:w="549" w:type="dxa"/>
            <w:shd w:val="clear" w:color="auto" w:fill="auto"/>
          </w:tcPr>
          <w:p w14:paraId="2CFEC8C6" w14:textId="77777777" w:rsidR="000931D0" w:rsidRPr="00FA7267" w:rsidRDefault="00B81DA5" w:rsidP="001D04AF">
            <w:pPr>
              <w:pStyle w:val="Text"/>
            </w:pPr>
            <w:r>
              <w:t>maw</w:t>
            </w:r>
          </w:p>
        </w:tc>
        <w:tc>
          <w:tcPr>
            <w:tcW w:w="1429" w:type="dxa"/>
            <w:shd w:val="clear" w:color="auto" w:fill="auto"/>
          </w:tcPr>
          <w:p w14:paraId="45691617" w14:textId="77777777" w:rsidR="000931D0" w:rsidRPr="00FA7267" w:rsidRDefault="00CE19EF" w:rsidP="001D04AF">
            <w:pPr>
              <w:pStyle w:val="Text"/>
            </w:pPr>
            <w:r w:rsidRPr="00FA7267">
              <w:t>jualang</w:t>
            </w:r>
          </w:p>
        </w:tc>
      </w:tr>
      <w:tr w:rsidR="00AC23C4" w:rsidRPr="00AC23C4" w14:paraId="4626909B" w14:textId="77777777" w:rsidTr="00AC23C4">
        <w:tc>
          <w:tcPr>
            <w:tcW w:w="709" w:type="dxa"/>
            <w:shd w:val="clear" w:color="auto" w:fill="auto"/>
          </w:tcPr>
          <w:p w14:paraId="5C443819" w14:textId="77777777" w:rsidR="000931D0" w:rsidRPr="00DF7DDB" w:rsidRDefault="000931D0" w:rsidP="001D04AF">
            <w:pPr>
              <w:pStyle w:val="GlossEng2ptafter"/>
            </w:pPr>
          </w:p>
        </w:tc>
        <w:tc>
          <w:tcPr>
            <w:tcW w:w="550" w:type="dxa"/>
            <w:shd w:val="clear" w:color="auto" w:fill="auto"/>
          </w:tcPr>
          <w:p w14:paraId="40290873" w14:textId="77777777" w:rsidR="000931D0" w:rsidRPr="00FA7267" w:rsidRDefault="000931D0" w:rsidP="001D04AF">
            <w:pPr>
              <w:pStyle w:val="GlossEng2ptafter"/>
            </w:pPr>
            <w:r w:rsidRPr="00FA7267">
              <w:t>from</w:t>
            </w:r>
          </w:p>
        </w:tc>
        <w:tc>
          <w:tcPr>
            <w:tcW w:w="665" w:type="dxa"/>
            <w:gridSpan w:val="2"/>
            <w:shd w:val="clear" w:color="auto" w:fill="auto"/>
          </w:tcPr>
          <w:p w14:paraId="0135F6CD" w14:textId="77777777" w:rsidR="000931D0" w:rsidRPr="0099608C" w:rsidRDefault="000931D0" w:rsidP="001D04AF">
            <w:pPr>
              <w:pStyle w:val="GlossEng2ptafter"/>
              <w:rPr>
                <w:rStyle w:val="ChSmallCaps"/>
              </w:rPr>
            </w:pPr>
            <w:r w:rsidRPr="0099608C">
              <w:rPr>
                <w:rStyle w:val="ChSmallCaps"/>
              </w:rPr>
              <w:t>l.med</w:t>
            </w:r>
          </w:p>
        </w:tc>
        <w:tc>
          <w:tcPr>
            <w:tcW w:w="465" w:type="dxa"/>
            <w:gridSpan w:val="2"/>
            <w:shd w:val="clear" w:color="auto" w:fill="auto"/>
          </w:tcPr>
          <w:p w14:paraId="0E49D3D8" w14:textId="77777777" w:rsidR="000931D0" w:rsidRPr="0099608C" w:rsidRDefault="000931D0" w:rsidP="001D04AF">
            <w:pPr>
              <w:pStyle w:val="GlossEng2ptafter"/>
              <w:rPr>
                <w:rStyle w:val="ChSmallCaps"/>
              </w:rPr>
            </w:pPr>
            <w:r w:rsidRPr="0099608C">
              <w:rPr>
                <w:rStyle w:val="ChSmallCaps"/>
              </w:rPr>
              <w:t>1sg</w:t>
            </w:r>
          </w:p>
        </w:tc>
        <w:tc>
          <w:tcPr>
            <w:tcW w:w="649" w:type="dxa"/>
            <w:shd w:val="clear" w:color="auto" w:fill="auto"/>
          </w:tcPr>
          <w:p w14:paraId="4150AFE1" w14:textId="77777777" w:rsidR="000931D0" w:rsidRPr="0099608C" w:rsidRDefault="000931D0" w:rsidP="001D04AF">
            <w:pPr>
              <w:pStyle w:val="GlossEng2ptafter"/>
              <w:rPr>
                <w:rStyle w:val="ChSmallCaps"/>
              </w:rPr>
            </w:pPr>
            <w:r w:rsidRPr="0099608C">
              <w:rPr>
                <w:rStyle w:val="ChSmallCaps"/>
              </w:rPr>
              <w:t>poss</w:t>
            </w:r>
          </w:p>
        </w:tc>
        <w:tc>
          <w:tcPr>
            <w:tcW w:w="727" w:type="dxa"/>
            <w:shd w:val="clear" w:color="auto" w:fill="auto"/>
          </w:tcPr>
          <w:p w14:paraId="4F7828BC" w14:textId="77777777" w:rsidR="000931D0" w:rsidRPr="00FA7267" w:rsidRDefault="000931D0" w:rsidP="001D04AF">
            <w:pPr>
              <w:pStyle w:val="GlossEng2ptafter"/>
            </w:pPr>
            <w:r w:rsidRPr="00FA7267">
              <w:t>mother</w:t>
            </w:r>
          </w:p>
        </w:tc>
        <w:tc>
          <w:tcPr>
            <w:tcW w:w="489" w:type="dxa"/>
            <w:shd w:val="clear" w:color="auto" w:fill="auto"/>
          </w:tcPr>
          <w:p w14:paraId="4FBF9C4C" w14:textId="77777777" w:rsidR="000931D0" w:rsidRPr="0099608C" w:rsidRDefault="000931D0" w:rsidP="001D04AF">
            <w:pPr>
              <w:pStyle w:val="GlossEng2ptafter"/>
              <w:rPr>
                <w:rStyle w:val="ChSmallCaps"/>
              </w:rPr>
            </w:pPr>
            <w:r w:rsidRPr="0099608C">
              <w:rPr>
                <w:rStyle w:val="ChSmallCaps"/>
              </w:rPr>
              <w:t>neg</w:t>
            </w:r>
          </w:p>
        </w:tc>
        <w:tc>
          <w:tcPr>
            <w:tcW w:w="549" w:type="dxa"/>
            <w:shd w:val="clear" w:color="auto" w:fill="auto"/>
          </w:tcPr>
          <w:p w14:paraId="04DBEDF3" w14:textId="77777777" w:rsidR="000931D0" w:rsidRPr="00230842" w:rsidRDefault="000931D0" w:rsidP="001D04AF">
            <w:pPr>
              <w:pStyle w:val="GlossEng2ptafter"/>
            </w:pPr>
            <w:r w:rsidRPr="00230842">
              <w:t>want</w:t>
            </w:r>
          </w:p>
        </w:tc>
        <w:tc>
          <w:tcPr>
            <w:tcW w:w="1429" w:type="dxa"/>
            <w:shd w:val="clear" w:color="auto" w:fill="auto"/>
          </w:tcPr>
          <w:p w14:paraId="04442AB2" w14:textId="77777777" w:rsidR="000931D0" w:rsidRPr="00FA7267" w:rsidRDefault="000931D0" w:rsidP="001D04AF">
            <w:pPr>
              <w:pStyle w:val="GlossEng2ptafter"/>
            </w:pPr>
            <w:r>
              <w:t>merchandise</w:t>
            </w:r>
            <w:r w:rsidR="00EA4D70">
              <w:t>/sell</w:t>
            </w:r>
          </w:p>
        </w:tc>
      </w:tr>
      <w:tr w:rsidR="000931D0" w:rsidRPr="004B7057" w14:paraId="18964DBF" w14:textId="77777777" w:rsidTr="00AC23C4">
        <w:trPr>
          <w:gridAfter w:val="6"/>
          <w:wAfter w:w="4043" w:type="dxa"/>
        </w:trPr>
        <w:tc>
          <w:tcPr>
            <w:tcW w:w="709" w:type="dxa"/>
            <w:shd w:val="clear" w:color="auto" w:fill="auto"/>
          </w:tcPr>
          <w:p w14:paraId="50866F03" w14:textId="77777777" w:rsidR="000931D0" w:rsidRPr="00DF7DDB" w:rsidRDefault="000931D0" w:rsidP="001D04AF">
            <w:pPr>
              <w:pStyle w:val="O0Nwnext"/>
            </w:pPr>
          </w:p>
        </w:tc>
        <w:tc>
          <w:tcPr>
            <w:tcW w:w="862" w:type="dxa"/>
            <w:gridSpan w:val="2"/>
            <w:shd w:val="clear" w:color="auto" w:fill="auto"/>
          </w:tcPr>
          <w:p w14:paraId="505DA4B9" w14:textId="77777777" w:rsidR="000931D0" w:rsidRPr="00FA7267" w:rsidRDefault="000931D0" w:rsidP="001D04AF">
            <w:pPr>
              <w:pStyle w:val="Text"/>
            </w:pPr>
            <w:r w:rsidRPr="00FA7267">
              <w:t>pagi</w:t>
            </w:r>
          </w:p>
        </w:tc>
        <w:tc>
          <w:tcPr>
            <w:tcW w:w="618" w:type="dxa"/>
            <w:gridSpan w:val="2"/>
            <w:shd w:val="clear" w:color="auto" w:fill="auto"/>
          </w:tcPr>
          <w:p w14:paraId="338536DB" w14:textId="77777777" w:rsidR="000931D0" w:rsidRPr="00FA7267" w:rsidRDefault="000931D0" w:rsidP="001D04AF">
            <w:pPr>
              <w:pStyle w:val="Text"/>
            </w:pPr>
            <w:r>
              <w:t>lagi</w:t>
            </w:r>
          </w:p>
        </w:tc>
      </w:tr>
      <w:tr w:rsidR="000931D0" w:rsidRPr="00AC23C4" w14:paraId="1ABF1060" w14:textId="77777777" w:rsidTr="00AC23C4">
        <w:trPr>
          <w:gridAfter w:val="6"/>
          <w:wAfter w:w="4043" w:type="dxa"/>
        </w:trPr>
        <w:tc>
          <w:tcPr>
            <w:tcW w:w="709" w:type="dxa"/>
            <w:shd w:val="clear" w:color="auto" w:fill="auto"/>
          </w:tcPr>
          <w:p w14:paraId="59315839" w14:textId="77777777" w:rsidR="000931D0" w:rsidRPr="00DF7DDB" w:rsidRDefault="000931D0" w:rsidP="001D04AF">
            <w:pPr>
              <w:pStyle w:val="GlossEng"/>
            </w:pPr>
          </w:p>
        </w:tc>
        <w:tc>
          <w:tcPr>
            <w:tcW w:w="862" w:type="dxa"/>
            <w:gridSpan w:val="2"/>
            <w:shd w:val="clear" w:color="auto" w:fill="auto"/>
          </w:tcPr>
          <w:p w14:paraId="5512799E" w14:textId="77777777" w:rsidR="000931D0" w:rsidRPr="00FA7267" w:rsidRDefault="000931D0" w:rsidP="001D04AF">
            <w:pPr>
              <w:pStyle w:val="GlossEng"/>
            </w:pPr>
            <w:r w:rsidRPr="00FA7267">
              <w:t>morning</w:t>
            </w:r>
          </w:p>
        </w:tc>
        <w:tc>
          <w:tcPr>
            <w:tcW w:w="618" w:type="dxa"/>
            <w:gridSpan w:val="2"/>
            <w:shd w:val="clear" w:color="auto" w:fill="auto"/>
          </w:tcPr>
          <w:p w14:paraId="40D0865A" w14:textId="77777777" w:rsidR="000931D0" w:rsidRPr="00FA7267" w:rsidRDefault="000931D0" w:rsidP="001D04AF">
            <w:pPr>
              <w:pStyle w:val="GlossEng"/>
            </w:pPr>
            <w:r w:rsidRPr="00FA7267">
              <w:t>again</w:t>
            </w:r>
          </w:p>
        </w:tc>
      </w:tr>
    </w:tbl>
    <w:p w14:paraId="2EE3F902" w14:textId="217FA432" w:rsidR="000931D0" w:rsidRDefault="00B7093A" w:rsidP="00AF7CAD">
      <w:pPr>
        <w:pStyle w:val="FreeTranslEng15pt"/>
      </w:pPr>
      <w:r>
        <w:t>‘</w:t>
      </w:r>
      <w:r w:rsidR="000931D0" w:rsidRPr="00F3402D">
        <w:rPr>
          <w:rStyle w:val="ChBlueBold"/>
        </w:rPr>
        <w:t>from that moment on</w:t>
      </w:r>
      <w:r w:rsidR="000931D0">
        <w:t xml:space="preserve"> my mother didn</w:t>
      </w:r>
      <w:r>
        <w:t>’</w:t>
      </w:r>
      <w:r w:rsidR="000931D0">
        <w:t>t want to do any more vending in the morning</w:t>
      </w:r>
      <w:r>
        <w:t>’</w:t>
      </w:r>
      <w:r w:rsidR="000931D0">
        <w:t xml:space="preserve"> (Lit. </w:t>
      </w:r>
      <w:r>
        <w:t>‘</w:t>
      </w:r>
      <w:r w:rsidR="000931D0" w:rsidRPr="00D10D73">
        <w:rPr>
          <w:rStyle w:val="ChBlueBold"/>
        </w:rPr>
        <w:t xml:space="preserve">from </w:t>
      </w:r>
      <w:r w:rsidR="000931D0">
        <w:rPr>
          <w:rStyle w:val="ChBlueBold"/>
        </w:rPr>
        <w:t>t</w:t>
      </w:r>
      <w:r w:rsidR="000931D0" w:rsidRPr="00D10D73">
        <w:rPr>
          <w:rStyle w:val="ChBlueBold"/>
        </w:rPr>
        <w:t>here</w:t>
      </w:r>
      <w:r>
        <w:t>’</w:t>
      </w:r>
      <w:r w:rsidR="000931D0">
        <w:t>)</w:t>
      </w:r>
      <w:r w:rsidR="000931D0" w:rsidRPr="0063170B">
        <w:t xml:space="preserve"> </w:t>
      </w:r>
      <w:r w:rsidR="000931D0" w:rsidRPr="003F22EA">
        <w:rPr>
          <w:rStyle w:val="ExampleSource"/>
        </w:rPr>
        <w:t>[081014-014-NP.0006]</w:t>
      </w:r>
    </w:p>
    <w:p w14:paraId="7AD49C29" w14:textId="77777777" w:rsidR="000931D0" w:rsidRDefault="000931D0" w:rsidP="000931D0">
      <w:pPr>
        <w:pStyle w:val="Heading4"/>
        <w:rPr>
          <w:lang w:eastAsia="en-US"/>
        </w:rPr>
      </w:pPr>
      <w:bookmarkStart w:id="3521" w:name="_Ref320352963"/>
      <w:bookmarkStart w:id="3522" w:name="_Toc322502318"/>
      <w:bookmarkStart w:id="3523" w:name="_Toc322502351"/>
      <w:bookmarkStart w:id="3524" w:name="_Toc334196348"/>
      <w:bookmarkStart w:id="3525" w:name="_Toc336325584"/>
      <w:bookmarkStart w:id="3526" w:name="_Toc336335873"/>
      <w:bookmarkStart w:id="3527" w:name="_Ref320548335"/>
      <w:r>
        <w:rPr>
          <w:lang w:eastAsia="en-US"/>
        </w:rPr>
        <w:t>Psychological uses</w:t>
      </w:r>
      <w:bookmarkEnd w:id="3521"/>
      <w:bookmarkEnd w:id="3522"/>
      <w:bookmarkEnd w:id="3523"/>
      <w:bookmarkEnd w:id="3524"/>
      <w:bookmarkEnd w:id="3525"/>
      <w:bookmarkEnd w:id="3526"/>
      <w:r w:rsidRPr="006D536C">
        <w:t xml:space="preserve"> </w:t>
      </w:r>
      <w:r>
        <w:t>of locatives</w:t>
      </w:r>
    </w:p>
    <w:p w14:paraId="15FF0E00" w14:textId="22F1B322" w:rsidR="000931D0" w:rsidRDefault="0094202B" w:rsidP="0094202B">
      <w:pPr>
        <w:pStyle w:val="Body0000after"/>
      </w:pPr>
      <w:r>
        <w:t>The locatives also have limited psychological uses to signal the speakers</w:t>
      </w:r>
      <w:r w:rsidR="00B7093A">
        <w:t>’</w:t>
      </w:r>
      <w:r>
        <w:t xml:space="preserve"> emotional involvement and attitudes. </w:t>
      </w:r>
      <w:r w:rsidR="000931D0">
        <w:t xml:space="preserve">The corpus contains a fair number of utterances in which the speakers switch from </w:t>
      </w:r>
      <w:r w:rsidR="000931D0" w:rsidRPr="005F2B96">
        <w:rPr>
          <w:rStyle w:val="ChItalBold"/>
        </w:rPr>
        <w:t>sana</w:t>
      </w:r>
      <w:r w:rsidR="000931D0">
        <w:t xml:space="preserve"> </w:t>
      </w:r>
      <w:r w:rsidR="00B7093A">
        <w:t>‘</w:t>
      </w:r>
      <w:r w:rsidR="000931D0" w:rsidRPr="0099608C">
        <w:rPr>
          <w:rStyle w:val="ChSmallCaps"/>
        </w:rPr>
        <w:t>l.dist</w:t>
      </w:r>
      <w:r w:rsidR="00B7093A">
        <w:t>’</w:t>
      </w:r>
      <w:r w:rsidR="000931D0">
        <w:t xml:space="preserve"> to </w:t>
      </w:r>
      <w:r w:rsidR="000931D0" w:rsidRPr="00E605A3">
        <w:rPr>
          <w:rStyle w:val="ChItalBold"/>
        </w:rPr>
        <w:t>situ</w:t>
      </w:r>
      <w:r w:rsidR="000931D0">
        <w:t xml:space="preserve"> </w:t>
      </w:r>
      <w:r w:rsidR="00B7093A">
        <w:t>‘</w:t>
      </w:r>
      <w:r w:rsidR="000931D0" w:rsidRPr="0099608C">
        <w:rPr>
          <w:rStyle w:val="ChSmallCaps"/>
        </w:rPr>
        <w:t>l.med</w:t>
      </w:r>
      <w:r w:rsidR="00B7093A">
        <w:t>’</w:t>
      </w:r>
      <w:r w:rsidR="000931D0">
        <w:t xml:space="preserve"> to refer to the same location. With this switch the speakers indicate that the location has become vivid to their minds and psychologically closer than </w:t>
      </w:r>
      <w:r w:rsidR="000931D0" w:rsidRPr="005F2B96">
        <w:rPr>
          <w:rStyle w:val="ChItalBold"/>
        </w:rPr>
        <w:t>sana</w:t>
      </w:r>
      <w:r w:rsidR="000931D0">
        <w:t xml:space="preserve"> </w:t>
      </w:r>
      <w:r w:rsidR="00B7093A">
        <w:t>‘</w:t>
      </w:r>
      <w:r w:rsidR="000931D0" w:rsidRPr="0099608C">
        <w:rPr>
          <w:rStyle w:val="ChSmallCaps"/>
        </w:rPr>
        <w:t>l.dist</w:t>
      </w:r>
      <w:r w:rsidR="00B7093A">
        <w:t>’</w:t>
      </w:r>
      <w:r w:rsidR="000931D0">
        <w:t xml:space="preserve"> would signal</w:t>
      </w:r>
      <w:r>
        <w:t>,</w:t>
      </w:r>
      <w:r w:rsidRPr="0094202B">
        <w:t xml:space="preserve"> </w:t>
      </w:r>
      <w:r>
        <w:t xml:space="preserve">as illustrated in </w:t>
      </w:r>
      <w:r>
        <w:fldChar w:fldCharType="begin"/>
      </w:r>
      <w:r>
        <w:instrText xml:space="preserve"> REF _Ref338956145 \h </w:instrText>
      </w:r>
      <w:r>
        <w:fldChar w:fldCharType="separate"/>
      </w:r>
      <w:r w:rsidR="00154D81" w:rsidRPr="00856563">
        <w:t>(</w:t>
      </w:r>
      <w:r w:rsidR="00154D81">
        <w:rPr>
          <w:noProof/>
        </w:rPr>
        <w:t>59</w:t>
      </w:r>
      <w:r w:rsidR="00154D81" w:rsidRPr="00856563">
        <w:t>)</w:t>
      </w:r>
      <w:r>
        <w:fldChar w:fldCharType="end"/>
      </w:r>
      <w:r>
        <w:t xml:space="preserve"> and </w:t>
      </w:r>
      <w:r>
        <w:fldChar w:fldCharType="begin"/>
      </w:r>
      <w:r>
        <w:instrText xml:space="preserve"> REF _Ref338956146 \h </w:instrText>
      </w:r>
      <w:r>
        <w:fldChar w:fldCharType="separate"/>
      </w:r>
      <w:r w:rsidR="00154D81" w:rsidRPr="00856563">
        <w:t>(</w:t>
      </w:r>
      <w:r w:rsidR="00154D81">
        <w:rPr>
          <w:noProof/>
        </w:rPr>
        <w:t>60</w:t>
      </w:r>
      <w:r w:rsidR="00154D81" w:rsidRPr="00856563">
        <w:t>)</w:t>
      </w:r>
      <w:r>
        <w:fldChar w:fldCharType="end"/>
      </w:r>
      <w:r w:rsidR="000931D0">
        <w:t>.</w:t>
      </w:r>
    </w:p>
    <w:p w14:paraId="74C8CECB" w14:textId="6E3FBDE9" w:rsidR="000931D0" w:rsidRDefault="000931D0" w:rsidP="001C29E4">
      <w:pPr>
        <w:pStyle w:val="Body0505after"/>
      </w:pPr>
      <w:r>
        <w:t xml:space="preserve">In </w:t>
      </w:r>
      <w:r>
        <w:fldChar w:fldCharType="begin"/>
      </w:r>
      <w:r>
        <w:instrText xml:space="preserve"> REF _Ref338956145 \h </w:instrText>
      </w:r>
      <w:r>
        <w:fldChar w:fldCharType="separate"/>
      </w:r>
      <w:r w:rsidR="00154D81" w:rsidRPr="00856563">
        <w:t>(</w:t>
      </w:r>
      <w:r w:rsidR="00154D81">
        <w:rPr>
          <w:noProof/>
        </w:rPr>
        <w:t>59</w:t>
      </w:r>
      <w:r w:rsidR="00154D81" w:rsidRPr="00856563">
        <w:t>)</w:t>
      </w:r>
      <w:r>
        <w:fldChar w:fldCharType="end"/>
      </w:r>
      <w:r>
        <w:t xml:space="preserve"> a father relates that he will bring his two oldest children to the provincial capital Jayapura for further schooling once the younger one has finished high school. Anaphorically used </w:t>
      </w:r>
      <w:r w:rsidRPr="005F2B96">
        <w:rPr>
          <w:rStyle w:val="ChItalBold"/>
        </w:rPr>
        <w:t>sana</w:t>
      </w:r>
      <w:r>
        <w:t xml:space="preserve"> </w:t>
      </w:r>
      <w:r w:rsidR="00B7093A">
        <w:t>‘</w:t>
      </w:r>
      <w:r w:rsidRPr="0099608C">
        <w:rPr>
          <w:rStyle w:val="ChSmallCaps"/>
        </w:rPr>
        <w:t>l.dist</w:t>
      </w:r>
      <w:r w:rsidR="00B7093A">
        <w:t>’</w:t>
      </w:r>
      <w:r>
        <w:t xml:space="preserve"> signals that Jayapura is at considerable distance from the speaker</w:t>
      </w:r>
      <w:r w:rsidR="00B7093A">
        <w:t>’</w:t>
      </w:r>
      <w:r>
        <w:t xml:space="preserve">s current location (ca. 300 km). The subsequent use of </w:t>
      </w:r>
      <w:r w:rsidRPr="00E605A3">
        <w:rPr>
          <w:rStyle w:val="ChItalBold"/>
        </w:rPr>
        <w:t>situ</w:t>
      </w:r>
      <w:r>
        <w:t xml:space="preserve"> </w:t>
      </w:r>
      <w:r w:rsidR="00B7093A">
        <w:t>‘</w:t>
      </w:r>
      <w:r w:rsidRPr="0099608C">
        <w:rPr>
          <w:rStyle w:val="ChSmallCaps"/>
        </w:rPr>
        <w:t>l.med</w:t>
      </w:r>
      <w:r w:rsidR="00B7093A">
        <w:t>’</w:t>
      </w:r>
      <w:r>
        <w:t xml:space="preserve"> indicates that with his two children going to live there</w:t>
      </w:r>
      <w:r w:rsidR="00612DC8">
        <w:t>,</w:t>
      </w:r>
      <w:r>
        <w:t xml:space="preserve"> distant Jayapura has become psychologically much closer.</w:t>
      </w:r>
    </w:p>
    <w:p w14:paraId="56B235CF" w14:textId="77777777" w:rsidR="00250CFF" w:rsidRDefault="00FE0139" w:rsidP="00250CFF">
      <w:pPr>
        <w:pStyle w:val="ExampleTitle"/>
      </w:pPr>
      <w:r>
        <w:t>Psychological uses: Example #1</w:t>
      </w:r>
    </w:p>
    <w:tbl>
      <w:tblPr>
        <w:tblW w:w="5939" w:type="dxa"/>
        <w:tblCellMar>
          <w:left w:w="42" w:type="dxa"/>
          <w:right w:w="42" w:type="dxa"/>
        </w:tblCellMar>
        <w:tblLook w:val="01E0" w:firstRow="1" w:lastRow="1" w:firstColumn="1" w:lastColumn="1" w:noHBand="0" w:noVBand="0"/>
      </w:tblPr>
      <w:tblGrid>
        <w:gridCol w:w="709"/>
        <w:gridCol w:w="373"/>
        <w:gridCol w:w="156"/>
        <w:gridCol w:w="418"/>
        <w:gridCol w:w="114"/>
        <w:gridCol w:w="663"/>
        <w:gridCol w:w="77"/>
        <w:gridCol w:w="360"/>
        <w:gridCol w:w="281"/>
        <w:gridCol w:w="407"/>
        <w:gridCol w:w="133"/>
        <w:gridCol w:w="573"/>
        <w:gridCol w:w="607"/>
        <w:gridCol w:w="584"/>
        <w:gridCol w:w="484"/>
      </w:tblGrid>
      <w:tr w:rsidR="00AC23C4" w:rsidRPr="00712A96" w14:paraId="765DDAFC" w14:textId="77777777" w:rsidTr="00AC23C4">
        <w:tc>
          <w:tcPr>
            <w:tcW w:w="709" w:type="dxa"/>
            <w:shd w:val="clear" w:color="auto" w:fill="auto"/>
          </w:tcPr>
          <w:p w14:paraId="0DC72DFA" w14:textId="77777777" w:rsidR="00E02E72" w:rsidRPr="00DF7DDB" w:rsidRDefault="00E02E72" w:rsidP="001D04AF">
            <w:pPr>
              <w:pStyle w:val="O0Nwnext"/>
            </w:pPr>
            <w:bookmarkStart w:id="3528" w:name="_Ref318301189"/>
            <w:bookmarkStart w:id="3529" w:name="_Ref338956145"/>
            <w:r w:rsidRPr="00856563">
              <w:t>(</w:t>
            </w:r>
            <w:fldSimple w:instr=" SEQ ( \* ARABIC \s 1 ">
              <w:r w:rsidR="00154D81">
                <w:rPr>
                  <w:noProof/>
                </w:rPr>
                <w:t>59</w:t>
              </w:r>
            </w:fldSimple>
            <w:bookmarkEnd w:id="3528"/>
            <w:r w:rsidRPr="00856563">
              <w:t>)</w:t>
            </w:r>
            <w:bookmarkEnd w:id="3529"/>
          </w:p>
        </w:tc>
        <w:tc>
          <w:tcPr>
            <w:tcW w:w="529" w:type="dxa"/>
            <w:gridSpan w:val="2"/>
            <w:shd w:val="clear" w:color="auto" w:fill="auto"/>
          </w:tcPr>
          <w:p w14:paraId="2D3B9940" w14:textId="77777777" w:rsidR="00E02E72" w:rsidRPr="00270D0D" w:rsidRDefault="00E02E72" w:rsidP="001D04AF">
            <w:pPr>
              <w:pStyle w:val="Text"/>
            </w:pPr>
            <w:r w:rsidRPr="00270D0D">
              <w:t>kalo</w:t>
            </w:r>
          </w:p>
        </w:tc>
        <w:tc>
          <w:tcPr>
            <w:tcW w:w="418" w:type="dxa"/>
            <w:shd w:val="clear" w:color="auto" w:fill="auto"/>
          </w:tcPr>
          <w:p w14:paraId="62730663" w14:textId="77777777" w:rsidR="00E02E72" w:rsidRPr="00270D0D" w:rsidRDefault="009A477A" w:rsidP="001D04AF">
            <w:pPr>
              <w:pStyle w:val="Text"/>
            </w:pPr>
            <w:r>
              <w:t>Ise</w:t>
            </w:r>
          </w:p>
        </w:tc>
        <w:tc>
          <w:tcPr>
            <w:tcW w:w="777" w:type="dxa"/>
            <w:gridSpan w:val="2"/>
            <w:shd w:val="clear" w:color="auto" w:fill="auto"/>
          </w:tcPr>
          <w:p w14:paraId="71C8F182" w14:textId="77777777" w:rsidR="00E02E72" w:rsidRPr="00270D0D" w:rsidRDefault="00E02E72" w:rsidP="001D04AF">
            <w:pPr>
              <w:pStyle w:val="Text"/>
            </w:pPr>
            <w:r w:rsidRPr="00270D0D">
              <w:t>ni</w:t>
            </w:r>
          </w:p>
        </w:tc>
        <w:tc>
          <w:tcPr>
            <w:tcW w:w="718" w:type="dxa"/>
            <w:gridSpan w:val="3"/>
            <w:shd w:val="clear" w:color="auto" w:fill="auto"/>
          </w:tcPr>
          <w:p w14:paraId="44E5F77F" w14:textId="77777777" w:rsidR="00E02E72" w:rsidRPr="00270D0D" w:rsidRDefault="0011133D" w:rsidP="001D04AF">
            <w:pPr>
              <w:pStyle w:val="Text"/>
            </w:pPr>
            <w:r>
              <w:t>selesay</w:t>
            </w:r>
          </w:p>
        </w:tc>
        <w:tc>
          <w:tcPr>
            <w:tcW w:w="540" w:type="dxa"/>
            <w:gridSpan w:val="2"/>
            <w:shd w:val="clear" w:color="auto" w:fill="auto"/>
          </w:tcPr>
          <w:p w14:paraId="455492EF" w14:textId="77777777" w:rsidR="00E02E72" w:rsidRPr="00270D0D" w:rsidRDefault="00E02E72" w:rsidP="001D04AF">
            <w:pPr>
              <w:pStyle w:val="Text"/>
            </w:pPr>
            <w:r w:rsidRPr="00270D0D">
              <w:t>saya</w:t>
            </w:r>
          </w:p>
        </w:tc>
        <w:tc>
          <w:tcPr>
            <w:tcW w:w="573" w:type="dxa"/>
            <w:shd w:val="clear" w:color="auto" w:fill="auto"/>
          </w:tcPr>
          <w:p w14:paraId="5895C5D2" w14:textId="77777777" w:rsidR="00E02E72" w:rsidRPr="00270D0D" w:rsidRDefault="00E02E72" w:rsidP="001D04AF">
            <w:pPr>
              <w:pStyle w:val="Text"/>
            </w:pPr>
            <w:r w:rsidRPr="00270D0D">
              <w:t>mo</w:t>
            </w:r>
          </w:p>
        </w:tc>
        <w:tc>
          <w:tcPr>
            <w:tcW w:w="607" w:type="dxa"/>
            <w:shd w:val="clear" w:color="auto" w:fill="auto"/>
          </w:tcPr>
          <w:p w14:paraId="04D2F1D1" w14:textId="77777777" w:rsidR="00E02E72" w:rsidRPr="00270D0D" w:rsidRDefault="00E02E72" w:rsidP="001D04AF">
            <w:pPr>
              <w:pStyle w:val="Text"/>
            </w:pPr>
            <w:r w:rsidRPr="00270D0D">
              <w:t>bawa</w:t>
            </w:r>
          </w:p>
        </w:tc>
        <w:tc>
          <w:tcPr>
            <w:tcW w:w="584" w:type="dxa"/>
            <w:shd w:val="clear" w:color="auto" w:fill="auto"/>
          </w:tcPr>
          <w:p w14:paraId="2B93A150" w14:textId="77777777" w:rsidR="00E02E72" w:rsidRPr="00270D0D" w:rsidRDefault="00E02E72" w:rsidP="001D04AF">
            <w:pPr>
              <w:pStyle w:val="Text"/>
            </w:pPr>
            <w:r w:rsidRPr="00270D0D">
              <w:t>don</w:t>
            </w:r>
            <w:r>
              <w:t>g</w:t>
            </w:r>
          </w:p>
        </w:tc>
        <w:tc>
          <w:tcPr>
            <w:tcW w:w="484" w:type="dxa"/>
            <w:shd w:val="clear" w:color="auto" w:fill="auto"/>
          </w:tcPr>
          <w:p w14:paraId="59A0515A" w14:textId="77777777" w:rsidR="00E02E72" w:rsidRPr="00270D0D" w:rsidRDefault="00E02E72" w:rsidP="001D04AF">
            <w:pPr>
              <w:pStyle w:val="Text"/>
            </w:pPr>
            <w:r w:rsidRPr="00270D0D">
              <w:t>dua</w:t>
            </w:r>
          </w:p>
        </w:tc>
      </w:tr>
      <w:tr w:rsidR="00AC23C4" w:rsidRPr="00AC23C4" w14:paraId="6E5729EE" w14:textId="77777777" w:rsidTr="00AC23C4">
        <w:tc>
          <w:tcPr>
            <w:tcW w:w="709" w:type="dxa"/>
            <w:shd w:val="clear" w:color="auto" w:fill="auto"/>
          </w:tcPr>
          <w:p w14:paraId="09A6E7F7" w14:textId="77777777" w:rsidR="00E02E72" w:rsidRPr="00DF7DDB" w:rsidRDefault="00E02E72" w:rsidP="001D04AF">
            <w:pPr>
              <w:pStyle w:val="GlossEng2ptafter"/>
            </w:pPr>
          </w:p>
        </w:tc>
        <w:tc>
          <w:tcPr>
            <w:tcW w:w="529" w:type="dxa"/>
            <w:gridSpan w:val="2"/>
            <w:shd w:val="clear" w:color="auto" w:fill="auto"/>
          </w:tcPr>
          <w:p w14:paraId="631DB04A" w14:textId="77777777" w:rsidR="00E02E72" w:rsidRPr="00270D0D" w:rsidRDefault="00E02E72" w:rsidP="001D04AF">
            <w:pPr>
              <w:pStyle w:val="GlossEng2ptafter"/>
            </w:pPr>
            <w:r w:rsidRPr="00270D0D">
              <w:t>if</w:t>
            </w:r>
          </w:p>
        </w:tc>
        <w:tc>
          <w:tcPr>
            <w:tcW w:w="418" w:type="dxa"/>
            <w:shd w:val="clear" w:color="auto" w:fill="auto"/>
          </w:tcPr>
          <w:p w14:paraId="0501049E" w14:textId="77777777" w:rsidR="00E02E72" w:rsidRPr="00270D0D" w:rsidRDefault="009A477A" w:rsidP="001D04AF">
            <w:pPr>
              <w:pStyle w:val="GlossEng2ptafter"/>
            </w:pPr>
            <w:r>
              <w:t>Ise</w:t>
            </w:r>
          </w:p>
        </w:tc>
        <w:tc>
          <w:tcPr>
            <w:tcW w:w="777" w:type="dxa"/>
            <w:gridSpan w:val="2"/>
            <w:shd w:val="clear" w:color="auto" w:fill="auto"/>
          </w:tcPr>
          <w:p w14:paraId="131ACCEF" w14:textId="77777777" w:rsidR="00E02E72" w:rsidRPr="0099608C" w:rsidRDefault="00E02E72" w:rsidP="001D04AF">
            <w:pPr>
              <w:pStyle w:val="GlossEng2ptafter"/>
              <w:rPr>
                <w:rStyle w:val="ChSmallCaps"/>
              </w:rPr>
            </w:pPr>
            <w:r w:rsidRPr="0099608C">
              <w:rPr>
                <w:rStyle w:val="ChSmallCaps"/>
              </w:rPr>
              <w:t>d.prox</w:t>
            </w:r>
          </w:p>
        </w:tc>
        <w:tc>
          <w:tcPr>
            <w:tcW w:w="718" w:type="dxa"/>
            <w:gridSpan w:val="3"/>
            <w:shd w:val="clear" w:color="auto" w:fill="auto"/>
          </w:tcPr>
          <w:p w14:paraId="0634B4C2" w14:textId="77777777" w:rsidR="00E02E72" w:rsidRPr="00270D0D" w:rsidRDefault="00E02E72" w:rsidP="001D04AF">
            <w:pPr>
              <w:pStyle w:val="GlossEng2ptafter"/>
            </w:pPr>
            <w:r w:rsidRPr="00270D0D">
              <w:t>finish</w:t>
            </w:r>
          </w:p>
        </w:tc>
        <w:tc>
          <w:tcPr>
            <w:tcW w:w="540" w:type="dxa"/>
            <w:gridSpan w:val="2"/>
            <w:shd w:val="clear" w:color="auto" w:fill="auto"/>
          </w:tcPr>
          <w:p w14:paraId="2F073857" w14:textId="77777777" w:rsidR="00E02E72" w:rsidRPr="0099608C" w:rsidRDefault="00E02E72" w:rsidP="001D04AF">
            <w:pPr>
              <w:pStyle w:val="GlossEng2ptafter"/>
              <w:rPr>
                <w:rStyle w:val="ChSmallCaps"/>
              </w:rPr>
            </w:pPr>
            <w:r w:rsidRPr="0099608C">
              <w:rPr>
                <w:rStyle w:val="ChSmallCaps"/>
              </w:rPr>
              <w:t>1sg</w:t>
            </w:r>
          </w:p>
        </w:tc>
        <w:tc>
          <w:tcPr>
            <w:tcW w:w="573" w:type="dxa"/>
            <w:shd w:val="clear" w:color="auto" w:fill="auto"/>
          </w:tcPr>
          <w:p w14:paraId="43092E7B" w14:textId="77777777" w:rsidR="00E02E72" w:rsidRPr="00230842" w:rsidRDefault="00E02E72" w:rsidP="001D04AF">
            <w:pPr>
              <w:pStyle w:val="GlossEng2ptafter"/>
            </w:pPr>
            <w:r w:rsidRPr="00230842">
              <w:t>want</w:t>
            </w:r>
          </w:p>
        </w:tc>
        <w:tc>
          <w:tcPr>
            <w:tcW w:w="607" w:type="dxa"/>
            <w:shd w:val="clear" w:color="auto" w:fill="auto"/>
          </w:tcPr>
          <w:p w14:paraId="52490C75" w14:textId="77777777" w:rsidR="00E02E72" w:rsidRPr="00270D0D" w:rsidRDefault="00E02E72" w:rsidP="001D04AF">
            <w:pPr>
              <w:pStyle w:val="GlossEng2ptafter"/>
            </w:pPr>
            <w:r w:rsidRPr="00270D0D">
              <w:t>bring</w:t>
            </w:r>
          </w:p>
        </w:tc>
        <w:tc>
          <w:tcPr>
            <w:tcW w:w="584" w:type="dxa"/>
            <w:shd w:val="clear" w:color="auto" w:fill="auto"/>
          </w:tcPr>
          <w:p w14:paraId="576FD44C" w14:textId="77777777" w:rsidR="00E02E72" w:rsidRPr="0099608C" w:rsidRDefault="00E02E72" w:rsidP="001D04AF">
            <w:pPr>
              <w:pStyle w:val="GlossEng2ptafter"/>
              <w:rPr>
                <w:rStyle w:val="ChSmallCaps"/>
              </w:rPr>
            </w:pPr>
            <w:r w:rsidRPr="0099608C">
              <w:rPr>
                <w:rStyle w:val="ChSmallCaps"/>
              </w:rPr>
              <w:t>3pl</w:t>
            </w:r>
          </w:p>
        </w:tc>
        <w:tc>
          <w:tcPr>
            <w:tcW w:w="484" w:type="dxa"/>
            <w:shd w:val="clear" w:color="auto" w:fill="auto"/>
          </w:tcPr>
          <w:p w14:paraId="783041BF" w14:textId="77777777" w:rsidR="00E02E72" w:rsidRPr="00270D0D" w:rsidRDefault="00E02E72" w:rsidP="001D04AF">
            <w:pPr>
              <w:pStyle w:val="GlossEng2ptafter"/>
            </w:pPr>
            <w:r w:rsidRPr="00270D0D">
              <w:t>two</w:t>
            </w:r>
          </w:p>
        </w:tc>
      </w:tr>
      <w:tr w:rsidR="00AC23C4" w:rsidRPr="004B7057" w14:paraId="099B5029" w14:textId="77777777" w:rsidTr="00AC23C4">
        <w:trPr>
          <w:gridAfter w:val="5"/>
          <w:wAfter w:w="2381" w:type="dxa"/>
        </w:trPr>
        <w:tc>
          <w:tcPr>
            <w:tcW w:w="709" w:type="dxa"/>
            <w:shd w:val="clear" w:color="auto" w:fill="auto"/>
          </w:tcPr>
          <w:p w14:paraId="20F07EE2" w14:textId="77777777" w:rsidR="000931D0" w:rsidRPr="00DF7DDB" w:rsidRDefault="000931D0" w:rsidP="001D04AF">
            <w:pPr>
              <w:pStyle w:val="O0Nwnext"/>
            </w:pPr>
          </w:p>
        </w:tc>
        <w:tc>
          <w:tcPr>
            <w:tcW w:w="373" w:type="dxa"/>
            <w:shd w:val="clear" w:color="auto" w:fill="auto"/>
          </w:tcPr>
          <w:p w14:paraId="45405B79" w14:textId="77777777" w:rsidR="000931D0" w:rsidRPr="00270D0D" w:rsidRDefault="000931D0" w:rsidP="001D04AF">
            <w:pPr>
              <w:pStyle w:val="Text"/>
            </w:pPr>
            <w:r w:rsidRPr="00270D0D">
              <w:t>ke</w:t>
            </w:r>
          </w:p>
        </w:tc>
        <w:tc>
          <w:tcPr>
            <w:tcW w:w="688" w:type="dxa"/>
            <w:gridSpan w:val="3"/>
            <w:shd w:val="clear" w:color="auto" w:fill="auto"/>
          </w:tcPr>
          <w:p w14:paraId="510213B6" w14:textId="77777777" w:rsidR="000931D0" w:rsidRPr="003F2F1D" w:rsidRDefault="000931D0" w:rsidP="001D04AF">
            <w:pPr>
              <w:pStyle w:val="Text"/>
              <w:rPr>
                <w:rStyle w:val="ChBlueBold"/>
              </w:rPr>
            </w:pPr>
            <w:r w:rsidRPr="003F2F1D">
              <w:rPr>
                <w:rStyle w:val="ChBlueBold"/>
              </w:rPr>
              <w:t>sana</w:t>
            </w:r>
          </w:p>
        </w:tc>
        <w:tc>
          <w:tcPr>
            <w:tcW w:w="740" w:type="dxa"/>
            <w:gridSpan w:val="2"/>
            <w:shd w:val="clear" w:color="auto" w:fill="auto"/>
          </w:tcPr>
          <w:p w14:paraId="57BB1664" w14:textId="77777777" w:rsidR="000931D0" w:rsidRPr="00270D0D" w:rsidRDefault="000931D0" w:rsidP="001D04AF">
            <w:pPr>
              <w:pStyle w:val="Text"/>
            </w:pPr>
            <w:r w:rsidRPr="00270D0D">
              <w:t>tinggal</w:t>
            </w:r>
          </w:p>
        </w:tc>
        <w:tc>
          <w:tcPr>
            <w:tcW w:w="360" w:type="dxa"/>
            <w:shd w:val="clear" w:color="auto" w:fill="auto"/>
          </w:tcPr>
          <w:p w14:paraId="3F56DC09" w14:textId="77777777" w:rsidR="000931D0" w:rsidRPr="00270D0D" w:rsidRDefault="000931D0" w:rsidP="001D04AF">
            <w:pPr>
              <w:pStyle w:val="Text"/>
            </w:pPr>
            <w:r w:rsidRPr="00270D0D">
              <w:t>di</w:t>
            </w:r>
          </w:p>
        </w:tc>
        <w:tc>
          <w:tcPr>
            <w:tcW w:w="688" w:type="dxa"/>
            <w:gridSpan w:val="2"/>
            <w:shd w:val="clear" w:color="auto" w:fill="auto"/>
          </w:tcPr>
          <w:p w14:paraId="024419B8" w14:textId="77777777" w:rsidR="000931D0" w:rsidRPr="003F2F1D" w:rsidRDefault="000931D0" w:rsidP="001D04AF">
            <w:pPr>
              <w:pStyle w:val="Text"/>
              <w:rPr>
                <w:rStyle w:val="ChBlueBold"/>
              </w:rPr>
            </w:pPr>
            <w:r w:rsidRPr="003F2F1D">
              <w:rPr>
                <w:rStyle w:val="ChBlueBold"/>
              </w:rPr>
              <w:t>situ</w:t>
            </w:r>
          </w:p>
        </w:tc>
      </w:tr>
      <w:tr w:rsidR="00AC23C4" w:rsidRPr="00AC23C4" w14:paraId="3A26E263" w14:textId="77777777" w:rsidTr="00AC23C4">
        <w:trPr>
          <w:gridAfter w:val="5"/>
          <w:wAfter w:w="2381" w:type="dxa"/>
        </w:trPr>
        <w:tc>
          <w:tcPr>
            <w:tcW w:w="709" w:type="dxa"/>
            <w:shd w:val="clear" w:color="auto" w:fill="auto"/>
          </w:tcPr>
          <w:p w14:paraId="265EDDBC" w14:textId="77777777" w:rsidR="000931D0" w:rsidRPr="00DF7DDB" w:rsidRDefault="000931D0" w:rsidP="001D04AF">
            <w:pPr>
              <w:pStyle w:val="GlossEng"/>
            </w:pPr>
          </w:p>
        </w:tc>
        <w:tc>
          <w:tcPr>
            <w:tcW w:w="373" w:type="dxa"/>
            <w:shd w:val="clear" w:color="auto" w:fill="auto"/>
          </w:tcPr>
          <w:p w14:paraId="206D3F8B" w14:textId="77777777" w:rsidR="000931D0" w:rsidRPr="00270D0D" w:rsidRDefault="000931D0" w:rsidP="001D04AF">
            <w:pPr>
              <w:pStyle w:val="GlossEng"/>
            </w:pPr>
            <w:r w:rsidRPr="00270D0D">
              <w:t>to</w:t>
            </w:r>
          </w:p>
        </w:tc>
        <w:tc>
          <w:tcPr>
            <w:tcW w:w="688" w:type="dxa"/>
            <w:gridSpan w:val="3"/>
            <w:shd w:val="clear" w:color="auto" w:fill="auto"/>
          </w:tcPr>
          <w:p w14:paraId="1A2B8251" w14:textId="77777777" w:rsidR="000931D0" w:rsidRPr="0099608C" w:rsidRDefault="000931D0" w:rsidP="001D04AF">
            <w:pPr>
              <w:pStyle w:val="GlossEng"/>
              <w:rPr>
                <w:rStyle w:val="ChSmallCaps"/>
              </w:rPr>
            </w:pPr>
            <w:r w:rsidRPr="0099608C">
              <w:rPr>
                <w:rStyle w:val="ChSmallCaps"/>
              </w:rPr>
              <w:t>l.dist</w:t>
            </w:r>
          </w:p>
        </w:tc>
        <w:tc>
          <w:tcPr>
            <w:tcW w:w="740" w:type="dxa"/>
            <w:gridSpan w:val="2"/>
            <w:shd w:val="clear" w:color="auto" w:fill="auto"/>
          </w:tcPr>
          <w:p w14:paraId="12330BD9" w14:textId="77777777" w:rsidR="000931D0" w:rsidRPr="00270D0D" w:rsidRDefault="000931D0" w:rsidP="001D04AF">
            <w:pPr>
              <w:pStyle w:val="GlossEng"/>
            </w:pPr>
            <w:r w:rsidRPr="00270D0D">
              <w:t>stay</w:t>
            </w:r>
          </w:p>
        </w:tc>
        <w:tc>
          <w:tcPr>
            <w:tcW w:w="360" w:type="dxa"/>
            <w:shd w:val="clear" w:color="auto" w:fill="auto"/>
          </w:tcPr>
          <w:p w14:paraId="4B5A3852" w14:textId="77777777" w:rsidR="000931D0" w:rsidRPr="00270D0D" w:rsidRDefault="000931D0" w:rsidP="001D04AF">
            <w:pPr>
              <w:pStyle w:val="GlossEng"/>
            </w:pPr>
            <w:r w:rsidRPr="00270D0D">
              <w:t>at</w:t>
            </w:r>
          </w:p>
        </w:tc>
        <w:tc>
          <w:tcPr>
            <w:tcW w:w="688" w:type="dxa"/>
            <w:gridSpan w:val="2"/>
            <w:shd w:val="clear" w:color="auto" w:fill="auto"/>
          </w:tcPr>
          <w:p w14:paraId="5F2F71A0" w14:textId="77777777" w:rsidR="000931D0" w:rsidRPr="0099608C" w:rsidRDefault="000931D0" w:rsidP="001D04AF">
            <w:pPr>
              <w:pStyle w:val="GlossEng"/>
              <w:rPr>
                <w:rStyle w:val="ChSmallCaps"/>
              </w:rPr>
            </w:pPr>
            <w:r w:rsidRPr="0099608C">
              <w:rPr>
                <w:rStyle w:val="ChSmallCaps"/>
              </w:rPr>
              <w:t>l.med</w:t>
            </w:r>
          </w:p>
        </w:tc>
      </w:tr>
    </w:tbl>
    <w:p w14:paraId="00C7D2F3" w14:textId="14475B78" w:rsidR="000931D0" w:rsidRPr="00E6616A" w:rsidRDefault="00B7093A" w:rsidP="000931D0">
      <w:pPr>
        <w:pStyle w:val="FreeTranslEng"/>
      </w:pPr>
      <w:r>
        <w:t>‘</w:t>
      </w:r>
      <w:r w:rsidR="000931D0">
        <w:t xml:space="preserve">when </w:t>
      </w:r>
      <w:r w:rsidR="009A477A">
        <w:t>Ise</w:t>
      </w:r>
      <w:r w:rsidR="000931D0">
        <w:t xml:space="preserve"> here has finished (her schooling) I want </w:t>
      </w:r>
      <w:r w:rsidR="00E6616A">
        <w:t>to bring the</w:t>
      </w:r>
      <w:r w:rsidR="000931D0">
        <w:t xml:space="preserve"> two </w:t>
      </w:r>
      <w:r w:rsidR="00E6616A">
        <w:t xml:space="preserve">of them </w:t>
      </w:r>
      <w:r w:rsidR="000931D0">
        <w:t xml:space="preserve">to (Jayapura) </w:t>
      </w:r>
      <w:r w:rsidR="000931D0" w:rsidRPr="00E70A22">
        <w:rPr>
          <w:rStyle w:val="ChBlueBold"/>
        </w:rPr>
        <w:t>over there</w:t>
      </w:r>
      <w:r w:rsidR="000931D0">
        <w:t xml:space="preserve"> to live </w:t>
      </w:r>
      <w:r w:rsidR="000931D0" w:rsidRPr="00E70A22">
        <w:rPr>
          <w:rStyle w:val="ChBlueBold"/>
        </w:rPr>
        <w:t>there</w:t>
      </w:r>
      <w:r>
        <w:t>’</w:t>
      </w:r>
      <w:r w:rsidR="000931D0">
        <w:t xml:space="preserve"> </w:t>
      </w:r>
      <w:r w:rsidR="000931D0" w:rsidRPr="00130C6F">
        <w:rPr>
          <w:rStyle w:val="ExampleSource"/>
        </w:rPr>
        <w:t>[081025-003-Cv.0135]</w:t>
      </w:r>
    </w:p>
    <w:p w14:paraId="0CF465BC" w14:textId="76959AD0" w:rsidR="000931D0" w:rsidRDefault="000931D0" w:rsidP="001C29E4">
      <w:pPr>
        <w:pStyle w:val="Body0005after"/>
      </w:pPr>
      <w:r>
        <w:t xml:space="preserve">Likewise in </w:t>
      </w:r>
      <w:r>
        <w:fldChar w:fldCharType="begin"/>
      </w:r>
      <w:r>
        <w:instrText xml:space="preserve"> REF _Ref338956146 \h </w:instrText>
      </w:r>
      <w:r>
        <w:fldChar w:fldCharType="separate"/>
      </w:r>
      <w:r w:rsidR="00154D81" w:rsidRPr="00856563">
        <w:t>(</w:t>
      </w:r>
      <w:r w:rsidR="00154D81">
        <w:rPr>
          <w:noProof/>
        </w:rPr>
        <w:t>60</w:t>
      </w:r>
      <w:r w:rsidR="00154D81" w:rsidRPr="00856563">
        <w:t>)</w:t>
      </w:r>
      <w:r>
        <w:fldChar w:fldCharType="end"/>
      </w:r>
      <w:r>
        <w:t xml:space="preserve"> the speaker switches from </w:t>
      </w:r>
      <w:r w:rsidRPr="005F2B96">
        <w:rPr>
          <w:rStyle w:val="ChItalBold"/>
        </w:rPr>
        <w:t>sana</w:t>
      </w:r>
      <w:r>
        <w:t xml:space="preserve"> </w:t>
      </w:r>
      <w:r w:rsidR="00B7093A">
        <w:t>‘</w:t>
      </w:r>
      <w:r w:rsidRPr="0099608C">
        <w:rPr>
          <w:rStyle w:val="ChSmallCaps"/>
        </w:rPr>
        <w:t>l.dist</w:t>
      </w:r>
      <w:r w:rsidR="00B7093A">
        <w:t>’</w:t>
      </w:r>
      <w:r>
        <w:t xml:space="preserve"> to </w:t>
      </w:r>
      <w:r w:rsidRPr="00E605A3">
        <w:rPr>
          <w:rStyle w:val="ChItalBold"/>
        </w:rPr>
        <w:t>situ</w:t>
      </w:r>
      <w:r>
        <w:t xml:space="preserve"> </w:t>
      </w:r>
      <w:r w:rsidR="00B7093A">
        <w:t>‘</w:t>
      </w:r>
      <w:r w:rsidRPr="0099608C">
        <w:rPr>
          <w:rStyle w:val="ChSmallCaps"/>
        </w:rPr>
        <w:t>l.med</w:t>
      </w:r>
      <w:r w:rsidR="00B7093A">
        <w:t>’</w:t>
      </w:r>
      <w:r w:rsidR="00371579">
        <w:t xml:space="preserve"> to refer to the Mamb</w:t>
      </w:r>
      <w:r>
        <w:t xml:space="preserve">ramo area </w:t>
      </w:r>
      <w:r w:rsidRPr="00AC6644">
        <w:rPr>
          <w:rStyle w:val="ChItalBold"/>
        </w:rPr>
        <w:t>sana</w:t>
      </w:r>
      <w:r>
        <w:t xml:space="preserve"> </w:t>
      </w:r>
      <w:r w:rsidR="00B7093A">
        <w:t>‘</w:t>
      </w:r>
      <w:r>
        <w:t>over there</w:t>
      </w:r>
      <w:r w:rsidR="00B7093A">
        <w:t>’</w:t>
      </w:r>
      <w:r>
        <w:t>, situated about 100 km to the west. The switch occurs at the moment when the speaker considers hi</w:t>
      </w:r>
      <w:r w:rsidR="00371579">
        <w:t>s own involvement with the Mamb</w:t>
      </w:r>
      <w:r>
        <w:t xml:space="preserve">ramo area, namely that he has never been </w:t>
      </w:r>
      <w:r w:rsidRPr="00AC6644">
        <w:rPr>
          <w:rStyle w:val="ChItalBold"/>
        </w:rPr>
        <w:t>situ</w:t>
      </w:r>
      <w:r>
        <w:t xml:space="preserve"> </w:t>
      </w:r>
      <w:r w:rsidR="00B7093A">
        <w:t>‘</w:t>
      </w:r>
      <w:r>
        <w:t>there</w:t>
      </w:r>
      <w:r w:rsidR="00B7093A">
        <w:t>’</w:t>
      </w:r>
      <w:r>
        <w:t>. Again, this switch indicates that the location talked about has become more vivid and psychologically closer to the speaker</w:t>
      </w:r>
      <w:r w:rsidR="00B7093A">
        <w:t>’</w:t>
      </w:r>
      <w:r>
        <w:t>s mind.</w:t>
      </w:r>
    </w:p>
    <w:p w14:paraId="16EF8C48" w14:textId="77777777" w:rsidR="00FE0139" w:rsidRDefault="00FE0139" w:rsidP="00FE0139">
      <w:pPr>
        <w:pStyle w:val="ExampleTitle"/>
      </w:pPr>
      <w:r>
        <w:t>Psychological uses: Example #2</w:t>
      </w:r>
    </w:p>
    <w:tbl>
      <w:tblPr>
        <w:tblW w:w="6258" w:type="dxa"/>
        <w:tblCellMar>
          <w:left w:w="42" w:type="dxa"/>
          <w:right w:w="42" w:type="dxa"/>
        </w:tblCellMar>
        <w:tblLook w:val="01E0" w:firstRow="1" w:lastRow="1" w:firstColumn="1" w:lastColumn="1" w:noHBand="0" w:noVBand="0"/>
      </w:tblPr>
      <w:tblGrid>
        <w:gridCol w:w="709"/>
        <w:gridCol w:w="562"/>
        <w:gridCol w:w="172"/>
        <w:gridCol w:w="412"/>
        <w:gridCol w:w="217"/>
        <w:gridCol w:w="143"/>
        <w:gridCol w:w="346"/>
        <w:gridCol w:w="342"/>
        <w:gridCol w:w="729"/>
        <w:gridCol w:w="58"/>
        <w:gridCol w:w="373"/>
        <w:gridCol w:w="331"/>
        <w:gridCol w:w="357"/>
        <w:gridCol w:w="205"/>
        <w:gridCol w:w="284"/>
        <w:gridCol w:w="489"/>
        <w:gridCol w:w="529"/>
      </w:tblGrid>
      <w:tr w:rsidR="00AC23C4" w:rsidRPr="00712A96" w14:paraId="36F235D9" w14:textId="77777777" w:rsidTr="00AC23C4">
        <w:tc>
          <w:tcPr>
            <w:tcW w:w="709" w:type="dxa"/>
            <w:shd w:val="clear" w:color="auto" w:fill="auto"/>
          </w:tcPr>
          <w:p w14:paraId="7EE560DC" w14:textId="77777777" w:rsidR="000931D0" w:rsidRPr="00DF7DDB" w:rsidRDefault="000931D0" w:rsidP="001D04AF">
            <w:pPr>
              <w:pStyle w:val="O0Nwnext"/>
            </w:pPr>
            <w:bookmarkStart w:id="3530" w:name="_Ref319046869"/>
            <w:bookmarkStart w:id="3531" w:name="_Ref338956146"/>
            <w:r w:rsidRPr="00856563">
              <w:t>(</w:t>
            </w:r>
            <w:fldSimple w:instr=" SEQ ( \* ARABIC \s 1 ">
              <w:r w:rsidR="00154D81">
                <w:rPr>
                  <w:noProof/>
                </w:rPr>
                <w:t>60</w:t>
              </w:r>
            </w:fldSimple>
            <w:bookmarkEnd w:id="3530"/>
            <w:r w:rsidRPr="00856563">
              <w:t>)</w:t>
            </w:r>
            <w:bookmarkEnd w:id="3531"/>
          </w:p>
        </w:tc>
        <w:tc>
          <w:tcPr>
            <w:tcW w:w="562" w:type="dxa"/>
            <w:shd w:val="clear" w:color="auto" w:fill="auto"/>
          </w:tcPr>
          <w:p w14:paraId="40C1D10B" w14:textId="77777777" w:rsidR="000931D0" w:rsidRPr="00270D0D" w:rsidRDefault="000931D0" w:rsidP="001D04AF">
            <w:pPr>
              <w:pStyle w:val="Text"/>
            </w:pPr>
            <w:r w:rsidRPr="00270D0D">
              <w:t>kaka</w:t>
            </w:r>
          </w:p>
        </w:tc>
        <w:tc>
          <w:tcPr>
            <w:tcW w:w="584" w:type="dxa"/>
            <w:gridSpan w:val="2"/>
            <w:shd w:val="clear" w:color="auto" w:fill="auto"/>
          </w:tcPr>
          <w:p w14:paraId="667D71A1" w14:textId="77777777" w:rsidR="000931D0" w:rsidRPr="00270D0D" w:rsidRDefault="000931D0" w:rsidP="001D04AF">
            <w:pPr>
              <w:pStyle w:val="Text"/>
            </w:pPr>
            <w:r w:rsidRPr="00270D0D">
              <w:t>dong</w:t>
            </w:r>
          </w:p>
        </w:tc>
        <w:tc>
          <w:tcPr>
            <w:tcW w:w="360" w:type="dxa"/>
            <w:gridSpan w:val="2"/>
            <w:shd w:val="clear" w:color="auto" w:fill="auto"/>
          </w:tcPr>
          <w:p w14:paraId="757D1722" w14:textId="77777777" w:rsidR="000931D0" w:rsidRPr="00270D0D" w:rsidRDefault="000931D0" w:rsidP="001D04AF">
            <w:pPr>
              <w:pStyle w:val="Text"/>
            </w:pPr>
            <w:r w:rsidRPr="00270D0D">
              <w:t>di</w:t>
            </w:r>
          </w:p>
        </w:tc>
        <w:tc>
          <w:tcPr>
            <w:tcW w:w="688" w:type="dxa"/>
            <w:gridSpan w:val="2"/>
            <w:shd w:val="clear" w:color="auto" w:fill="auto"/>
          </w:tcPr>
          <w:p w14:paraId="5AED77E6" w14:textId="77777777" w:rsidR="000931D0" w:rsidRPr="000F6F98" w:rsidRDefault="000931D0" w:rsidP="001D04AF">
            <w:pPr>
              <w:pStyle w:val="Text"/>
              <w:rPr>
                <w:rStyle w:val="ChBlueBold"/>
              </w:rPr>
            </w:pPr>
            <w:r w:rsidRPr="000F6F98">
              <w:rPr>
                <w:rStyle w:val="ChBlueBold"/>
              </w:rPr>
              <w:t>sana</w:t>
            </w:r>
          </w:p>
        </w:tc>
        <w:tc>
          <w:tcPr>
            <w:tcW w:w="729" w:type="dxa"/>
            <w:shd w:val="clear" w:color="auto" w:fill="auto"/>
          </w:tcPr>
          <w:p w14:paraId="631D98D4" w14:textId="77777777" w:rsidR="000931D0" w:rsidRPr="00270D0D" w:rsidRDefault="000931D0" w:rsidP="001D04AF">
            <w:pPr>
              <w:pStyle w:val="Text"/>
            </w:pPr>
            <w:r w:rsidRPr="00270D0D">
              <w:t>sodara</w:t>
            </w:r>
          </w:p>
        </w:tc>
        <w:tc>
          <w:tcPr>
            <w:tcW w:w="762" w:type="dxa"/>
            <w:gridSpan w:val="3"/>
            <w:shd w:val="clear" w:color="auto" w:fill="auto"/>
          </w:tcPr>
          <w:p w14:paraId="017CFAE6" w14:textId="77777777" w:rsidR="000931D0" w:rsidRPr="00270D0D" w:rsidRDefault="000931D0" w:rsidP="001D04AF">
            <w:pPr>
              <w:pStyle w:val="Text"/>
            </w:pPr>
            <w:r w:rsidRPr="00270D0D">
              <w:t>banya</w:t>
            </w:r>
            <w:r>
              <w:t>k</w:t>
            </w:r>
          </w:p>
        </w:tc>
        <w:tc>
          <w:tcPr>
            <w:tcW w:w="562" w:type="dxa"/>
            <w:gridSpan w:val="2"/>
            <w:shd w:val="clear" w:color="auto" w:fill="auto"/>
          </w:tcPr>
          <w:p w14:paraId="32B20307" w14:textId="77777777" w:rsidR="000931D0" w:rsidRPr="00270D0D" w:rsidRDefault="000931D0" w:rsidP="001D04AF">
            <w:pPr>
              <w:pStyle w:val="Text"/>
            </w:pPr>
            <w:r w:rsidRPr="00270D0D">
              <w:t>skali</w:t>
            </w:r>
          </w:p>
        </w:tc>
        <w:tc>
          <w:tcPr>
            <w:tcW w:w="284" w:type="dxa"/>
            <w:shd w:val="clear" w:color="auto" w:fill="auto"/>
          </w:tcPr>
          <w:p w14:paraId="722AE33B" w14:textId="77777777" w:rsidR="000931D0" w:rsidRPr="00270D0D" w:rsidRDefault="000931D0" w:rsidP="001D04AF">
            <w:pPr>
              <w:pStyle w:val="Text"/>
            </w:pPr>
            <w:r>
              <w:t>…</w:t>
            </w:r>
          </w:p>
        </w:tc>
        <w:tc>
          <w:tcPr>
            <w:tcW w:w="489" w:type="dxa"/>
            <w:shd w:val="clear" w:color="auto" w:fill="auto"/>
          </w:tcPr>
          <w:p w14:paraId="725C42E8" w14:textId="77777777" w:rsidR="000931D0" w:rsidRPr="00270D0D" w:rsidRDefault="000931D0" w:rsidP="001D04AF">
            <w:pPr>
              <w:pStyle w:val="Text"/>
            </w:pPr>
            <w:r w:rsidRPr="00270D0D">
              <w:t>sa</w:t>
            </w:r>
          </w:p>
        </w:tc>
        <w:tc>
          <w:tcPr>
            <w:tcW w:w="529" w:type="dxa"/>
            <w:shd w:val="clear" w:color="auto" w:fill="auto"/>
          </w:tcPr>
          <w:p w14:paraId="587FB93D" w14:textId="77777777" w:rsidR="000931D0" w:rsidRPr="00270D0D" w:rsidRDefault="000931D0" w:rsidP="001D04AF">
            <w:pPr>
              <w:pStyle w:val="Text"/>
            </w:pPr>
            <w:r w:rsidRPr="00270D0D">
              <w:t>juga</w:t>
            </w:r>
          </w:p>
        </w:tc>
      </w:tr>
      <w:tr w:rsidR="00AC23C4" w:rsidRPr="00AC23C4" w14:paraId="2675F00C" w14:textId="77777777" w:rsidTr="00AC23C4">
        <w:tc>
          <w:tcPr>
            <w:tcW w:w="709" w:type="dxa"/>
            <w:shd w:val="clear" w:color="auto" w:fill="auto"/>
          </w:tcPr>
          <w:p w14:paraId="050893C3" w14:textId="77777777" w:rsidR="000931D0" w:rsidRPr="00DF7DDB" w:rsidRDefault="000931D0" w:rsidP="001D04AF">
            <w:pPr>
              <w:pStyle w:val="GlossEng2ptafter"/>
            </w:pPr>
          </w:p>
        </w:tc>
        <w:tc>
          <w:tcPr>
            <w:tcW w:w="562" w:type="dxa"/>
            <w:shd w:val="clear" w:color="auto" w:fill="auto"/>
          </w:tcPr>
          <w:p w14:paraId="35194FB8" w14:textId="77777777" w:rsidR="000931D0" w:rsidRPr="00270D0D" w:rsidRDefault="000931D0" w:rsidP="001D04AF">
            <w:pPr>
              <w:pStyle w:val="GlossEng2ptafter"/>
            </w:pPr>
            <w:r>
              <w:t>oSb</w:t>
            </w:r>
          </w:p>
        </w:tc>
        <w:tc>
          <w:tcPr>
            <w:tcW w:w="584" w:type="dxa"/>
            <w:gridSpan w:val="2"/>
            <w:shd w:val="clear" w:color="auto" w:fill="auto"/>
          </w:tcPr>
          <w:p w14:paraId="2714224F" w14:textId="77777777" w:rsidR="000931D0" w:rsidRPr="0099608C" w:rsidRDefault="000931D0" w:rsidP="001D04AF">
            <w:pPr>
              <w:pStyle w:val="GlossEng2ptafter"/>
              <w:rPr>
                <w:rStyle w:val="ChSmallCaps"/>
              </w:rPr>
            </w:pPr>
            <w:r w:rsidRPr="0099608C">
              <w:rPr>
                <w:rStyle w:val="ChSmallCaps"/>
              </w:rPr>
              <w:t>3pl</w:t>
            </w:r>
          </w:p>
        </w:tc>
        <w:tc>
          <w:tcPr>
            <w:tcW w:w="360" w:type="dxa"/>
            <w:gridSpan w:val="2"/>
            <w:shd w:val="clear" w:color="auto" w:fill="auto"/>
          </w:tcPr>
          <w:p w14:paraId="4A74E9B8" w14:textId="77777777" w:rsidR="000931D0" w:rsidRPr="00270D0D" w:rsidRDefault="000931D0" w:rsidP="001D04AF">
            <w:pPr>
              <w:pStyle w:val="GlossEng2ptafter"/>
            </w:pPr>
            <w:r w:rsidRPr="00270D0D">
              <w:t>at</w:t>
            </w:r>
          </w:p>
        </w:tc>
        <w:tc>
          <w:tcPr>
            <w:tcW w:w="688" w:type="dxa"/>
            <w:gridSpan w:val="2"/>
            <w:shd w:val="clear" w:color="auto" w:fill="auto"/>
          </w:tcPr>
          <w:p w14:paraId="02371A74" w14:textId="77777777" w:rsidR="000931D0" w:rsidRPr="0099608C" w:rsidRDefault="000931D0" w:rsidP="001D04AF">
            <w:pPr>
              <w:pStyle w:val="GlossEng2ptafter"/>
              <w:rPr>
                <w:rStyle w:val="ChSmallCaps"/>
              </w:rPr>
            </w:pPr>
            <w:r w:rsidRPr="0099608C">
              <w:rPr>
                <w:rStyle w:val="ChSmallCaps"/>
              </w:rPr>
              <w:t>l.dist</w:t>
            </w:r>
          </w:p>
        </w:tc>
        <w:tc>
          <w:tcPr>
            <w:tcW w:w="729" w:type="dxa"/>
            <w:shd w:val="clear" w:color="auto" w:fill="auto"/>
          </w:tcPr>
          <w:p w14:paraId="16FE891E" w14:textId="77777777" w:rsidR="000931D0" w:rsidRPr="00270D0D" w:rsidRDefault="000931D0" w:rsidP="001D04AF">
            <w:pPr>
              <w:pStyle w:val="GlossEng2ptafter"/>
            </w:pPr>
            <w:r w:rsidRPr="00270D0D">
              <w:t>sibling</w:t>
            </w:r>
          </w:p>
        </w:tc>
        <w:tc>
          <w:tcPr>
            <w:tcW w:w="762" w:type="dxa"/>
            <w:gridSpan w:val="3"/>
            <w:shd w:val="clear" w:color="auto" w:fill="auto"/>
          </w:tcPr>
          <w:p w14:paraId="3DDF077D" w14:textId="77777777" w:rsidR="000931D0" w:rsidRPr="00270D0D" w:rsidRDefault="000931D0" w:rsidP="001D04AF">
            <w:pPr>
              <w:pStyle w:val="GlossEng2ptafter"/>
            </w:pPr>
            <w:r w:rsidRPr="00270D0D">
              <w:t>many</w:t>
            </w:r>
          </w:p>
        </w:tc>
        <w:tc>
          <w:tcPr>
            <w:tcW w:w="562" w:type="dxa"/>
            <w:gridSpan w:val="2"/>
            <w:shd w:val="clear" w:color="auto" w:fill="auto"/>
          </w:tcPr>
          <w:p w14:paraId="302F0ABF" w14:textId="77777777" w:rsidR="000931D0" w:rsidRPr="00270D0D" w:rsidRDefault="000931D0" w:rsidP="001D04AF">
            <w:pPr>
              <w:pStyle w:val="GlossEng2ptafter"/>
            </w:pPr>
            <w:r w:rsidRPr="00270D0D">
              <w:t>very</w:t>
            </w:r>
          </w:p>
        </w:tc>
        <w:tc>
          <w:tcPr>
            <w:tcW w:w="284" w:type="dxa"/>
            <w:shd w:val="clear" w:color="auto" w:fill="auto"/>
          </w:tcPr>
          <w:p w14:paraId="17BC0E0B" w14:textId="77777777" w:rsidR="000931D0" w:rsidRPr="00270D0D" w:rsidRDefault="000931D0" w:rsidP="001D04AF">
            <w:pPr>
              <w:pStyle w:val="GlossEng2ptafter"/>
            </w:pPr>
          </w:p>
        </w:tc>
        <w:tc>
          <w:tcPr>
            <w:tcW w:w="489" w:type="dxa"/>
            <w:shd w:val="clear" w:color="auto" w:fill="auto"/>
          </w:tcPr>
          <w:p w14:paraId="24736881" w14:textId="77777777" w:rsidR="000931D0" w:rsidRPr="0099608C" w:rsidRDefault="000931D0" w:rsidP="001D04AF">
            <w:pPr>
              <w:pStyle w:val="GlossEng2ptafter"/>
              <w:rPr>
                <w:rStyle w:val="ChSmallCaps"/>
              </w:rPr>
            </w:pPr>
            <w:r w:rsidRPr="0099608C">
              <w:rPr>
                <w:rStyle w:val="ChSmallCaps"/>
              </w:rPr>
              <w:t>1sg</w:t>
            </w:r>
          </w:p>
        </w:tc>
        <w:tc>
          <w:tcPr>
            <w:tcW w:w="529" w:type="dxa"/>
            <w:shd w:val="clear" w:color="auto" w:fill="auto"/>
          </w:tcPr>
          <w:p w14:paraId="7A7CF2A7" w14:textId="77777777" w:rsidR="000931D0" w:rsidRPr="00270D0D" w:rsidRDefault="000931D0" w:rsidP="001D04AF">
            <w:pPr>
              <w:pStyle w:val="GlossEng2ptafter"/>
            </w:pPr>
            <w:r w:rsidRPr="00270D0D">
              <w:t>also</w:t>
            </w:r>
          </w:p>
        </w:tc>
      </w:tr>
      <w:tr w:rsidR="00AC23C4" w:rsidRPr="004B7057" w14:paraId="5A9D6043" w14:textId="77777777" w:rsidTr="00AC23C4">
        <w:trPr>
          <w:gridAfter w:val="4"/>
          <w:wAfter w:w="1507" w:type="dxa"/>
        </w:trPr>
        <w:tc>
          <w:tcPr>
            <w:tcW w:w="709" w:type="dxa"/>
            <w:shd w:val="clear" w:color="auto" w:fill="auto"/>
          </w:tcPr>
          <w:p w14:paraId="1586CE1C" w14:textId="77777777" w:rsidR="000931D0" w:rsidRPr="00DF7DDB" w:rsidRDefault="000931D0" w:rsidP="001D04AF">
            <w:pPr>
              <w:pStyle w:val="O0Nwnext"/>
            </w:pPr>
          </w:p>
        </w:tc>
        <w:tc>
          <w:tcPr>
            <w:tcW w:w="734" w:type="dxa"/>
            <w:gridSpan w:val="2"/>
            <w:shd w:val="clear" w:color="auto" w:fill="auto"/>
          </w:tcPr>
          <w:p w14:paraId="6F9DC22A" w14:textId="77777777" w:rsidR="000931D0" w:rsidRPr="00270D0D" w:rsidRDefault="000931D0" w:rsidP="001D04AF">
            <w:pPr>
              <w:pStyle w:val="Text"/>
            </w:pPr>
            <w:r>
              <w:t>b</w:t>
            </w:r>
            <w:r w:rsidRPr="00270D0D">
              <w:t>lum</w:t>
            </w:r>
          </w:p>
        </w:tc>
        <w:tc>
          <w:tcPr>
            <w:tcW w:w="629" w:type="dxa"/>
            <w:gridSpan w:val="2"/>
            <w:shd w:val="clear" w:color="auto" w:fill="auto"/>
          </w:tcPr>
          <w:p w14:paraId="122EB5BA" w14:textId="77777777" w:rsidR="000931D0" w:rsidRPr="00270D0D" w:rsidRDefault="000931D0" w:rsidP="001D04AF">
            <w:pPr>
              <w:pStyle w:val="Text"/>
            </w:pPr>
            <w:r w:rsidRPr="00270D0D">
              <w:t>perna</w:t>
            </w:r>
          </w:p>
        </w:tc>
        <w:tc>
          <w:tcPr>
            <w:tcW w:w="489" w:type="dxa"/>
            <w:gridSpan w:val="2"/>
            <w:shd w:val="clear" w:color="auto" w:fill="auto"/>
          </w:tcPr>
          <w:p w14:paraId="24FE6CC6" w14:textId="77777777" w:rsidR="000931D0" w:rsidRPr="00270D0D" w:rsidRDefault="000931D0" w:rsidP="001D04AF">
            <w:pPr>
              <w:pStyle w:val="Text"/>
            </w:pPr>
            <w:r w:rsidRPr="00270D0D">
              <w:t>sa</w:t>
            </w:r>
          </w:p>
        </w:tc>
        <w:tc>
          <w:tcPr>
            <w:tcW w:w="1129" w:type="dxa"/>
            <w:gridSpan w:val="3"/>
            <w:shd w:val="clear" w:color="auto" w:fill="auto"/>
          </w:tcPr>
          <w:p w14:paraId="4F9FB75A" w14:textId="77777777" w:rsidR="000931D0" w:rsidRPr="00270D0D" w:rsidRDefault="000931D0" w:rsidP="001D04AF">
            <w:pPr>
              <w:pStyle w:val="Text"/>
            </w:pPr>
            <w:r w:rsidRPr="00270D0D">
              <w:t>kunjungan</w:t>
            </w:r>
            <w:r w:rsidR="00CE19EF">
              <w:t>g</w:t>
            </w:r>
          </w:p>
        </w:tc>
        <w:tc>
          <w:tcPr>
            <w:tcW w:w="373" w:type="dxa"/>
            <w:shd w:val="clear" w:color="auto" w:fill="auto"/>
          </w:tcPr>
          <w:p w14:paraId="3D49E637" w14:textId="77777777" w:rsidR="000931D0" w:rsidRPr="00270D0D" w:rsidRDefault="000931D0" w:rsidP="001D04AF">
            <w:pPr>
              <w:pStyle w:val="Text"/>
            </w:pPr>
            <w:r w:rsidRPr="00270D0D">
              <w:t>ke</w:t>
            </w:r>
          </w:p>
        </w:tc>
        <w:tc>
          <w:tcPr>
            <w:tcW w:w="688" w:type="dxa"/>
            <w:gridSpan w:val="2"/>
            <w:shd w:val="clear" w:color="auto" w:fill="auto"/>
          </w:tcPr>
          <w:p w14:paraId="5711A2BF" w14:textId="77777777" w:rsidR="000931D0" w:rsidRPr="000F6F98" w:rsidRDefault="000931D0" w:rsidP="001D04AF">
            <w:pPr>
              <w:pStyle w:val="Text"/>
              <w:rPr>
                <w:rStyle w:val="ChBlueBold"/>
              </w:rPr>
            </w:pPr>
            <w:r w:rsidRPr="000F6F98">
              <w:rPr>
                <w:rStyle w:val="ChBlueBold"/>
              </w:rPr>
              <w:t>situ</w:t>
            </w:r>
          </w:p>
        </w:tc>
      </w:tr>
      <w:tr w:rsidR="00AC23C4" w:rsidRPr="00AC23C4" w14:paraId="2D833CE0" w14:textId="77777777" w:rsidTr="00AC23C4">
        <w:trPr>
          <w:gridAfter w:val="4"/>
          <w:wAfter w:w="1507" w:type="dxa"/>
        </w:trPr>
        <w:tc>
          <w:tcPr>
            <w:tcW w:w="709" w:type="dxa"/>
            <w:shd w:val="clear" w:color="auto" w:fill="auto"/>
          </w:tcPr>
          <w:p w14:paraId="6282D33D" w14:textId="77777777" w:rsidR="000931D0" w:rsidRPr="00DF7DDB" w:rsidRDefault="000931D0" w:rsidP="001D04AF">
            <w:pPr>
              <w:pStyle w:val="GlossEng"/>
            </w:pPr>
          </w:p>
        </w:tc>
        <w:tc>
          <w:tcPr>
            <w:tcW w:w="734" w:type="dxa"/>
            <w:gridSpan w:val="2"/>
            <w:shd w:val="clear" w:color="auto" w:fill="auto"/>
          </w:tcPr>
          <w:p w14:paraId="4FEEB063" w14:textId="77777777" w:rsidR="000931D0" w:rsidRPr="00270D0D" w:rsidRDefault="000931D0" w:rsidP="001D04AF">
            <w:pPr>
              <w:pStyle w:val="GlossEng"/>
            </w:pPr>
            <w:r w:rsidRPr="00270D0D">
              <w:t>not.yet</w:t>
            </w:r>
          </w:p>
        </w:tc>
        <w:tc>
          <w:tcPr>
            <w:tcW w:w="629" w:type="dxa"/>
            <w:gridSpan w:val="2"/>
            <w:shd w:val="clear" w:color="auto" w:fill="auto"/>
          </w:tcPr>
          <w:p w14:paraId="12F1AF04" w14:textId="77777777" w:rsidR="000931D0" w:rsidRPr="00270D0D" w:rsidRDefault="000931D0" w:rsidP="001D04AF">
            <w:pPr>
              <w:pStyle w:val="GlossEng"/>
            </w:pPr>
            <w:r w:rsidRPr="00270D0D">
              <w:t>once</w:t>
            </w:r>
          </w:p>
        </w:tc>
        <w:tc>
          <w:tcPr>
            <w:tcW w:w="489" w:type="dxa"/>
            <w:gridSpan w:val="2"/>
            <w:shd w:val="clear" w:color="auto" w:fill="auto"/>
          </w:tcPr>
          <w:p w14:paraId="5CD3F941" w14:textId="77777777" w:rsidR="000931D0" w:rsidRPr="0099608C" w:rsidRDefault="000931D0" w:rsidP="001D04AF">
            <w:pPr>
              <w:pStyle w:val="GlossEng"/>
              <w:rPr>
                <w:rStyle w:val="ChSmallCaps"/>
              </w:rPr>
            </w:pPr>
            <w:r w:rsidRPr="0099608C">
              <w:rPr>
                <w:rStyle w:val="ChSmallCaps"/>
              </w:rPr>
              <w:t>1sg</w:t>
            </w:r>
          </w:p>
        </w:tc>
        <w:tc>
          <w:tcPr>
            <w:tcW w:w="1129" w:type="dxa"/>
            <w:gridSpan w:val="3"/>
            <w:shd w:val="clear" w:color="auto" w:fill="auto"/>
          </w:tcPr>
          <w:p w14:paraId="4B0E136C" w14:textId="77777777" w:rsidR="000931D0" w:rsidRPr="00270D0D" w:rsidRDefault="000931D0" w:rsidP="001D04AF">
            <w:pPr>
              <w:pStyle w:val="GlossEng"/>
            </w:pPr>
            <w:r w:rsidRPr="00270D0D">
              <w:t>visit</w:t>
            </w:r>
          </w:p>
        </w:tc>
        <w:tc>
          <w:tcPr>
            <w:tcW w:w="373" w:type="dxa"/>
            <w:shd w:val="clear" w:color="auto" w:fill="auto"/>
          </w:tcPr>
          <w:p w14:paraId="760BE3C8" w14:textId="77777777" w:rsidR="000931D0" w:rsidRPr="00270D0D" w:rsidRDefault="000931D0" w:rsidP="001D04AF">
            <w:pPr>
              <w:pStyle w:val="GlossEng"/>
            </w:pPr>
            <w:r w:rsidRPr="00270D0D">
              <w:t>to</w:t>
            </w:r>
          </w:p>
        </w:tc>
        <w:tc>
          <w:tcPr>
            <w:tcW w:w="688" w:type="dxa"/>
            <w:gridSpan w:val="2"/>
            <w:shd w:val="clear" w:color="auto" w:fill="auto"/>
          </w:tcPr>
          <w:p w14:paraId="412E6FC9" w14:textId="77777777" w:rsidR="000931D0" w:rsidRPr="0099608C" w:rsidRDefault="000931D0" w:rsidP="001D04AF">
            <w:pPr>
              <w:pStyle w:val="GlossEng"/>
              <w:rPr>
                <w:rStyle w:val="ChSmallCaps"/>
              </w:rPr>
            </w:pPr>
            <w:r w:rsidRPr="0099608C">
              <w:rPr>
                <w:rStyle w:val="ChSmallCaps"/>
              </w:rPr>
              <w:t>l.med</w:t>
            </w:r>
          </w:p>
        </w:tc>
      </w:tr>
    </w:tbl>
    <w:p w14:paraId="1EC32276" w14:textId="60980AF2" w:rsidR="000931D0" w:rsidRPr="002B1870" w:rsidRDefault="00B7093A" w:rsidP="00AF7CAD">
      <w:pPr>
        <w:pStyle w:val="FreeTranslEng15pt"/>
      </w:pPr>
      <w:r>
        <w:t>‘</w:t>
      </w:r>
      <w:r w:rsidR="000931D0">
        <w:t xml:space="preserve">the older relatives </w:t>
      </w:r>
      <w:r w:rsidR="000931D0" w:rsidRPr="00E60BE5">
        <w:rPr>
          <w:rStyle w:val="ChBlueBold"/>
        </w:rPr>
        <w:t>over there</w:t>
      </w:r>
      <w:r w:rsidR="000931D0">
        <w:t>, (the) relatives are very many i</w:t>
      </w:r>
      <w:r w:rsidR="00371579">
        <w:t>n (the Mamb</w:t>
      </w:r>
      <w:r w:rsidR="000931D0">
        <w:t>ramo</w:t>
      </w:r>
      <w:r w:rsidR="000931D0" w:rsidRPr="000575B8">
        <w:t xml:space="preserve"> area)</w:t>
      </w:r>
      <w:r w:rsidR="000931D0">
        <w:t xml:space="preserve">, … me too, I have never been </w:t>
      </w:r>
      <w:r w:rsidR="000931D0" w:rsidRPr="00A90B50">
        <w:rPr>
          <w:rStyle w:val="ChBlueBold"/>
        </w:rPr>
        <w:t>there</w:t>
      </w:r>
      <w:r>
        <w:t>’</w:t>
      </w:r>
      <w:r w:rsidR="000931D0">
        <w:t xml:space="preserve"> </w:t>
      </w:r>
      <w:r w:rsidR="000931D0" w:rsidRPr="00E60BE5">
        <w:rPr>
          <w:rStyle w:val="ExampleSource"/>
        </w:rPr>
        <w:t>[080922-010a-</w:t>
      </w:r>
      <w:r w:rsidR="00F00E41">
        <w:rPr>
          <w:rStyle w:val="ExampleSource"/>
        </w:rPr>
        <w:t>Cv</w:t>
      </w:r>
      <w:r w:rsidR="000931D0" w:rsidRPr="00E60BE5">
        <w:rPr>
          <w:rStyle w:val="ExampleSource"/>
        </w:rPr>
        <w:t>NF.0158]</w:t>
      </w:r>
    </w:p>
    <w:p w14:paraId="3F0DCE7A" w14:textId="77777777" w:rsidR="000931D0" w:rsidRDefault="000931D0" w:rsidP="000931D0">
      <w:pPr>
        <w:pStyle w:val="Heading4"/>
        <w:rPr>
          <w:rFonts w:eastAsia="Arial Unicode MS"/>
        </w:rPr>
      </w:pPr>
      <w:bookmarkStart w:id="3532" w:name="_Ref322418229"/>
      <w:bookmarkStart w:id="3533" w:name="_Toc322502320"/>
      <w:bookmarkStart w:id="3534" w:name="_Toc322502353"/>
      <w:bookmarkStart w:id="3535" w:name="_Toc334196350"/>
      <w:bookmarkStart w:id="3536" w:name="_Toc336325586"/>
      <w:bookmarkStart w:id="3537" w:name="_Toc336335875"/>
      <w:r>
        <w:rPr>
          <w:rFonts w:eastAsia="Arial Unicode MS"/>
        </w:rPr>
        <w:t>Textual anaphoric uses</w:t>
      </w:r>
      <w:bookmarkEnd w:id="3532"/>
      <w:bookmarkEnd w:id="3533"/>
      <w:bookmarkEnd w:id="3534"/>
      <w:bookmarkEnd w:id="3535"/>
      <w:bookmarkEnd w:id="3536"/>
      <w:bookmarkEnd w:id="3537"/>
      <w:r w:rsidRPr="006D536C">
        <w:t xml:space="preserve"> </w:t>
      </w:r>
      <w:r>
        <w:t>of locatives</w:t>
      </w:r>
    </w:p>
    <w:p w14:paraId="0FB6EE59" w14:textId="41A749F6" w:rsidR="000931D0" w:rsidRDefault="000931D0" w:rsidP="005441D5">
      <w:pPr>
        <w:pStyle w:val="Body0010after"/>
      </w:pPr>
      <w:r>
        <w:t xml:space="preserve">In their textual uses, locatives </w:t>
      </w:r>
      <w:r>
        <w:rPr>
          <w:rFonts w:eastAsia="Arial Unicode MS"/>
        </w:rPr>
        <w:t>are used anaphorically</w:t>
      </w:r>
      <w:r w:rsidR="005441D5">
        <w:rPr>
          <w:rFonts w:eastAsia="Arial Unicode MS"/>
        </w:rPr>
        <w:t xml:space="preserve">; that is, </w:t>
      </w:r>
      <w:r>
        <w:t xml:space="preserve">they are </w:t>
      </w:r>
      <w:r>
        <w:rPr>
          <w:lang w:eastAsia="en-US"/>
        </w:rPr>
        <w:t xml:space="preserve">co-referential </w:t>
      </w:r>
      <w:r>
        <w:t xml:space="preserve">with a discourse antecedent that denotes a location. In </w:t>
      </w:r>
      <w:r>
        <w:fldChar w:fldCharType="begin"/>
      </w:r>
      <w:r>
        <w:instrText xml:space="preserve"> REF _Ref338956154 \h </w:instrText>
      </w:r>
      <w:r>
        <w:fldChar w:fldCharType="separate"/>
      </w:r>
      <w:r w:rsidR="00154D81" w:rsidRPr="00856563">
        <w:t>(</w:t>
      </w:r>
      <w:r w:rsidR="00154D81">
        <w:rPr>
          <w:noProof/>
        </w:rPr>
        <w:t>61</w:t>
      </w:r>
      <w:r w:rsidR="00154D81" w:rsidRPr="00856563">
        <w:t>)</w:t>
      </w:r>
      <w:r>
        <w:fldChar w:fldCharType="end"/>
      </w:r>
      <w:r>
        <w:t xml:space="preserve"> </w:t>
      </w:r>
      <w:r w:rsidRPr="00CC4280">
        <w:rPr>
          <w:rStyle w:val="ChItalBold"/>
        </w:rPr>
        <w:t>sini</w:t>
      </w:r>
      <w:r>
        <w:t xml:space="preserve"> </w:t>
      </w:r>
      <w:r w:rsidR="00B7093A">
        <w:t>‘</w:t>
      </w:r>
      <w:r w:rsidRPr="0099608C">
        <w:rPr>
          <w:rStyle w:val="ChSmallCaps"/>
        </w:rPr>
        <w:t>l.prox</w:t>
      </w:r>
      <w:r w:rsidR="00B7093A">
        <w:t>’</w:t>
      </w:r>
      <w:r>
        <w:t xml:space="preserve"> corefers with the place where the speaker was standing, namely where there were </w:t>
      </w:r>
      <w:r w:rsidRPr="00DA06E3">
        <w:rPr>
          <w:rStyle w:val="ChItalBold"/>
        </w:rPr>
        <w:t>daun</w:t>
      </w:r>
      <w:r w:rsidR="00CA6471">
        <w:rPr>
          <w:rStyle w:val="ChItalBold"/>
        </w:rPr>
        <w:t>g</w:t>
      </w:r>
      <w:r w:rsidRPr="00DA06E3">
        <w:rPr>
          <w:rStyle w:val="ChItalBold"/>
        </w:rPr>
        <w:t xml:space="preserve"> klapa … itu</w:t>
      </w:r>
      <w:r>
        <w:t xml:space="preserve"> </w:t>
      </w:r>
      <w:r w:rsidR="00B7093A">
        <w:t>‘</w:t>
      </w:r>
      <w:r>
        <w:t>those coconut leaves</w:t>
      </w:r>
      <w:r w:rsidR="00B7093A">
        <w:t>’</w:t>
      </w:r>
      <w:r>
        <w:t xml:space="preserve">. Medial </w:t>
      </w:r>
      <w:r w:rsidRPr="00C34FB5">
        <w:rPr>
          <w:rStyle w:val="ChItalBold"/>
        </w:rPr>
        <w:t>situ</w:t>
      </w:r>
      <w:r>
        <w:t xml:space="preserve"> </w:t>
      </w:r>
      <w:r w:rsidR="00B7093A">
        <w:t>‘</w:t>
      </w:r>
      <w:r w:rsidRPr="0099608C">
        <w:rPr>
          <w:rStyle w:val="ChSmallCaps"/>
        </w:rPr>
        <w:t>l.med</w:t>
      </w:r>
      <w:r w:rsidR="00B7093A">
        <w:t>’</w:t>
      </w:r>
      <w:r>
        <w:t xml:space="preserve"> in </w:t>
      </w:r>
      <w:r>
        <w:fldChar w:fldCharType="begin"/>
      </w:r>
      <w:r>
        <w:instrText xml:space="preserve"> REF _Ref338956158 \h </w:instrText>
      </w:r>
      <w:r>
        <w:fldChar w:fldCharType="separate"/>
      </w:r>
      <w:r w:rsidR="00154D81" w:rsidRPr="00856563">
        <w:t>(</w:t>
      </w:r>
      <w:r w:rsidR="00154D81">
        <w:rPr>
          <w:noProof/>
        </w:rPr>
        <w:t>62</w:t>
      </w:r>
      <w:r w:rsidR="00154D81" w:rsidRPr="00856563">
        <w:t>)</w:t>
      </w:r>
      <w:r>
        <w:fldChar w:fldCharType="end"/>
      </w:r>
      <w:r>
        <w:t xml:space="preserve"> corefers with </w:t>
      </w:r>
      <w:r w:rsidRPr="00F14459">
        <w:rPr>
          <w:rStyle w:val="ChItalBold"/>
        </w:rPr>
        <w:t>laut</w:t>
      </w:r>
      <w:r>
        <w:t xml:space="preserve"> </w:t>
      </w:r>
      <w:r w:rsidR="00B7093A">
        <w:t>‘</w:t>
      </w:r>
      <w:r w:rsidR="00C00CD9">
        <w:t>sea</w:t>
      </w:r>
      <w:r w:rsidR="00B7093A">
        <w:t>’</w:t>
      </w:r>
      <w:r>
        <w:t xml:space="preserve">, and </w:t>
      </w:r>
      <w:r w:rsidRPr="00A568BD">
        <w:rPr>
          <w:rStyle w:val="ChItalBold"/>
        </w:rPr>
        <w:t>sana</w:t>
      </w:r>
      <w:r>
        <w:t xml:space="preserve"> </w:t>
      </w:r>
      <w:r w:rsidR="00B7093A">
        <w:t>‘</w:t>
      </w:r>
      <w:r w:rsidRPr="0099608C">
        <w:rPr>
          <w:rStyle w:val="ChSmallCaps"/>
        </w:rPr>
        <w:t>l.dist</w:t>
      </w:r>
      <w:r w:rsidR="00B7093A">
        <w:t>’</w:t>
      </w:r>
      <w:r>
        <w:t xml:space="preserve"> in </w:t>
      </w:r>
      <w:r>
        <w:fldChar w:fldCharType="begin"/>
      </w:r>
      <w:r>
        <w:instrText xml:space="preserve"> REF _Ref338956159 \h </w:instrText>
      </w:r>
      <w:r>
        <w:fldChar w:fldCharType="separate"/>
      </w:r>
      <w:r w:rsidR="00154D81" w:rsidRPr="00856563">
        <w:t>(</w:t>
      </w:r>
      <w:r w:rsidR="00154D81">
        <w:rPr>
          <w:noProof/>
        </w:rPr>
        <w:t>63</w:t>
      </w:r>
      <w:r w:rsidR="00154D81" w:rsidRPr="00856563">
        <w:t>)</w:t>
      </w:r>
      <w:r>
        <w:fldChar w:fldCharType="end"/>
      </w:r>
      <w:r>
        <w:t xml:space="preserve"> with </w:t>
      </w:r>
      <w:r w:rsidRPr="00F14459">
        <w:rPr>
          <w:rStyle w:val="ChItalBold"/>
        </w:rPr>
        <w:t xml:space="preserve">sa pu </w:t>
      </w:r>
      <w:r w:rsidR="00CE19EF" w:rsidRPr="00F14459">
        <w:rPr>
          <w:rStyle w:val="ChItalBold"/>
        </w:rPr>
        <w:t>temang</w:t>
      </w:r>
      <w:r>
        <w:t xml:space="preserve"> </w:t>
      </w:r>
      <w:r w:rsidR="00B7093A">
        <w:t>‘</w:t>
      </w:r>
      <w:r>
        <w:t>my friend</w:t>
      </w:r>
      <w:r w:rsidR="00B7093A">
        <w:t>’</w:t>
      </w:r>
      <w:r>
        <w:t xml:space="preserve">. The three examples also show that in their anaphoric uses the locatives </w:t>
      </w:r>
      <w:r w:rsidRPr="00F72F9C">
        <w:rPr>
          <w:rFonts w:eastAsia="Arial Unicode MS"/>
        </w:rPr>
        <w:t xml:space="preserve">may be </w:t>
      </w:r>
      <w:r>
        <w:rPr>
          <w:rFonts w:eastAsia="Arial Unicode MS"/>
        </w:rPr>
        <w:t xml:space="preserve">employed </w:t>
      </w:r>
      <w:r w:rsidRPr="00F72F9C">
        <w:t xml:space="preserve">pronominally as in </w:t>
      </w:r>
      <w:r>
        <w:fldChar w:fldCharType="begin"/>
      </w:r>
      <w:r>
        <w:instrText xml:space="preserve"> REF _Ref338956154 \h </w:instrText>
      </w:r>
      <w:r>
        <w:fldChar w:fldCharType="separate"/>
      </w:r>
      <w:r w:rsidR="00154D81" w:rsidRPr="00856563">
        <w:t>(</w:t>
      </w:r>
      <w:r w:rsidR="00154D81">
        <w:rPr>
          <w:noProof/>
        </w:rPr>
        <w:t>61</w:t>
      </w:r>
      <w:r w:rsidR="00154D81" w:rsidRPr="00856563">
        <w:t>)</w:t>
      </w:r>
      <w:r>
        <w:fldChar w:fldCharType="end"/>
      </w:r>
      <w:r>
        <w:t xml:space="preserve"> and </w:t>
      </w:r>
      <w:r>
        <w:fldChar w:fldCharType="begin"/>
      </w:r>
      <w:r>
        <w:instrText xml:space="preserve"> REF _Ref338956158 \h </w:instrText>
      </w:r>
      <w:r>
        <w:fldChar w:fldCharType="separate"/>
      </w:r>
      <w:r w:rsidR="00154D81" w:rsidRPr="00856563">
        <w:t>(</w:t>
      </w:r>
      <w:r w:rsidR="00154D81">
        <w:rPr>
          <w:noProof/>
        </w:rPr>
        <w:t>62</w:t>
      </w:r>
      <w:r w:rsidR="00154D81" w:rsidRPr="00856563">
        <w:t>)</w:t>
      </w:r>
      <w:r>
        <w:fldChar w:fldCharType="end"/>
      </w:r>
      <w:r>
        <w:t xml:space="preserve">, or adnominally as in </w:t>
      </w:r>
      <w:r>
        <w:fldChar w:fldCharType="begin"/>
      </w:r>
      <w:r>
        <w:instrText xml:space="preserve"> REF _Ref338956159 \h </w:instrText>
      </w:r>
      <w:r>
        <w:fldChar w:fldCharType="separate"/>
      </w:r>
      <w:r w:rsidR="00154D81" w:rsidRPr="00856563">
        <w:t>(</w:t>
      </w:r>
      <w:r w:rsidR="00154D81">
        <w:rPr>
          <w:noProof/>
        </w:rPr>
        <w:t>63</w:t>
      </w:r>
      <w:r w:rsidR="00154D81" w:rsidRPr="00856563">
        <w:t>)</w:t>
      </w:r>
      <w:r>
        <w:fldChar w:fldCharType="end"/>
      </w:r>
      <w:r>
        <w:t>.</w:t>
      </w:r>
    </w:p>
    <w:tbl>
      <w:tblPr>
        <w:tblW w:w="6778" w:type="dxa"/>
        <w:tblCellMar>
          <w:left w:w="42" w:type="dxa"/>
          <w:right w:w="42" w:type="dxa"/>
        </w:tblCellMar>
        <w:tblLook w:val="01E0" w:firstRow="1" w:lastRow="1" w:firstColumn="1" w:lastColumn="1" w:noHBand="0" w:noVBand="0"/>
      </w:tblPr>
      <w:tblGrid>
        <w:gridCol w:w="707"/>
        <w:gridCol w:w="737"/>
        <w:gridCol w:w="101"/>
        <w:gridCol w:w="578"/>
        <w:gridCol w:w="46"/>
        <w:gridCol w:w="238"/>
        <w:gridCol w:w="454"/>
        <w:gridCol w:w="42"/>
        <w:gridCol w:w="621"/>
        <w:gridCol w:w="21"/>
        <w:gridCol w:w="284"/>
        <w:gridCol w:w="319"/>
        <w:gridCol w:w="254"/>
        <w:gridCol w:w="550"/>
        <w:gridCol w:w="209"/>
        <w:gridCol w:w="373"/>
        <w:gridCol w:w="116"/>
        <w:gridCol w:w="432"/>
        <w:gridCol w:w="208"/>
        <w:gridCol w:w="340"/>
        <w:gridCol w:w="148"/>
      </w:tblGrid>
      <w:tr w:rsidR="00AC23C4" w:rsidRPr="004B7057" w14:paraId="362097BF" w14:textId="77777777" w:rsidTr="00AC23C4">
        <w:trPr>
          <w:gridAfter w:val="1"/>
          <w:wAfter w:w="148" w:type="dxa"/>
        </w:trPr>
        <w:tc>
          <w:tcPr>
            <w:tcW w:w="709" w:type="dxa"/>
            <w:shd w:val="clear" w:color="auto" w:fill="auto"/>
          </w:tcPr>
          <w:p w14:paraId="77E27F81" w14:textId="77777777" w:rsidR="000931D0" w:rsidRPr="00DF7DDB" w:rsidRDefault="000931D0" w:rsidP="001D04AF">
            <w:pPr>
              <w:pStyle w:val="O0Nwnext"/>
            </w:pPr>
            <w:bookmarkStart w:id="3538" w:name="_Ref317583857"/>
            <w:bookmarkStart w:id="3539" w:name="_Ref318099466"/>
            <w:bookmarkStart w:id="3540" w:name="_Ref338956154"/>
            <w:r w:rsidRPr="00856563">
              <w:t>(</w:t>
            </w:r>
            <w:fldSimple w:instr=" SEQ ( \* ARABIC \s 1 ">
              <w:r w:rsidR="00154D81">
                <w:rPr>
                  <w:noProof/>
                </w:rPr>
                <w:t>61</w:t>
              </w:r>
            </w:fldSimple>
            <w:bookmarkEnd w:id="3538"/>
            <w:bookmarkEnd w:id="3539"/>
            <w:r w:rsidRPr="00856563">
              <w:t>)</w:t>
            </w:r>
            <w:bookmarkEnd w:id="3540"/>
          </w:p>
        </w:tc>
        <w:tc>
          <w:tcPr>
            <w:tcW w:w="839" w:type="dxa"/>
            <w:gridSpan w:val="2"/>
            <w:shd w:val="clear" w:color="auto" w:fill="auto"/>
          </w:tcPr>
          <w:p w14:paraId="47427A63" w14:textId="77777777" w:rsidR="000931D0" w:rsidRPr="00E13886" w:rsidRDefault="000931D0" w:rsidP="001D04AF">
            <w:pPr>
              <w:pStyle w:val="Text"/>
            </w:pPr>
            <w:r w:rsidRPr="00E13886">
              <w:t>baru</w:t>
            </w:r>
          </w:p>
        </w:tc>
        <w:tc>
          <w:tcPr>
            <w:tcW w:w="624" w:type="dxa"/>
            <w:gridSpan w:val="2"/>
            <w:shd w:val="clear" w:color="auto" w:fill="auto"/>
          </w:tcPr>
          <w:p w14:paraId="5C5E11FD" w14:textId="77777777" w:rsidR="000931D0" w:rsidRPr="00E13886" w:rsidRDefault="000931D0" w:rsidP="001D04AF">
            <w:pPr>
              <w:pStyle w:val="Text"/>
            </w:pPr>
            <w:r w:rsidRPr="00E13886">
              <w:t>daun</w:t>
            </w:r>
            <w:r w:rsidR="00CA6471">
              <w:t>g</w:t>
            </w:r>
          </w:p>
        </w:tc>
        <w:tc>
          <w:tcPr>
            <w:tcW w:w="734" w:type="dxa"/>
            <w:gridSpan w:val="3"/>
            <w:shd w:val="clear" w:color="auto" w:fill="auto"/>
          </w:tcPr>
          <w:p w14:paraId="1FE4F193" w14:textId="77777777" w:rsidR="000931D0" w:rsidRPr="00E13886" w:rsidRDefault="000931D0" w:rsidP="001D04AF">
            <w:pPr>
              <w:pStyle w:val="Text"/>
            </w:pPr>
            <w:r w:rsidRPr="00E13886">
              <w:t>klapa</w:t>
            </w:r>
          </w:p>
        </w:tc>
        <w:tc>
          <w:tcPr>
            <w:tcW w:w="621" w:type="dxa"/>
            <w:shd w:val="clear" w:color="auto" w:fill="auto"/>
          </w:tcPr>
          <w:p w14:paraId="2D146600" w14:textId="77777777" w:rsidR="000931D0" w:rsidRPr="00E13886" w:rsidRDefault="000931D0" w:rsidP="001D04AF">
            <w:pPr>
              <w:pStyle w:val="Text"/>
            </w:pPr>
            <w:r w:rsidRPr="00E13886">
              <w:t>itu</w:t>
            </w:r>
          </w:p>
        </w:tc>
        <w:tc>
          <w:tcPr>
            <w:tcW w:w="624" w:type="dxa"/>
            <w:gridSpan w:val="3"/>
            <w:shd w:val="clear" w:color="auto" w:fill="auto"/>
          </w:tcPr>
          <w:p w14:paraId="0299E06D" w14:textId="77777777" w:rsidR="000931D0" w:rsidRPr="00683294" w:rsidRDefault="000931D0" w:rsidP="001D04AF">
            <w:pPr>
              <w:pStyle w:val="Text"/>
              <w:rPr>
                <w:rStyle w:val="ChBlueBold"/>
              </w:rPr>
            </w:pPr>
            <w:r w:rsidRPr="00683294">
              <w:rPr>
                <w:rStyle w:val="ChBlueBold"/>
              </w:rPr>
              <w:t>daun</w:t>
            </w:r>
            <w:r w:rsidR="00CA6471">
              <w:rPr>
                <w:rStyle w:val="ChBlueBold"/>
              </w:rPr>
              <w:t>g</w:t>
            </w:r>
          </w:p>
        </w:tc>
        <w:tc>
          <w:tcPr>
            <w:tcW w:w="804" w:type="dxa"/>
            <w:gridSpan w:val="2"/>
            <w:shd w:val="clear" w:color="auto" w:fill="auto"/>
          </w:tcPr>
          <w:p w14:paraId="64436194" w14:textId="77777777" w:rsidR="000931D0" w:rsidRPr="00683294" w:rsidRDefault="000931D0" w:rsidP="001D04AF">
            <w:pPr>
              <w:pStyle w:val="Text"/>
              <w:rPr>
                <w:rStyle w:val="ChBlueBold"/>
              </w:rPr>
            </w:pPr>
            <w:r w:rsidRPr="00683294">
              <w:rPr>
                <w:rStyle w:val="ChBlueBold"/>
              </w:rPr>
              <w:t>klapa</w:t>
            </w:r>
          </w:p>
        </w:tc>
        <w:tc>
          <w:tcPr>
            <w:tcW w:w="582" w:type="dxa"/>
            <w:gridSpan w:val="2"/>
            <w:shd w:val="clear" w:color="auto" w:fill="auto"/>
          </w:tcPr>
          <w:p w14:paraId="08035C83" w14:textId="77777777" w:rsidR="000931D0" w:rsidRPr="00683294" w:rsidRDefault="000931D0" w:rsidP="001D04AF">
            <w:pPr>
              <w:pStyle w:val="Text"/>
              <w:rPr>
                <w:rStyle w:val="ChBlueBold"/>
              </w:rPr>
            </w:pPr>
            <w:r w:rsidRPr="00683294">
              <w:rPr>
                <w:rStyle w:val="ChBlueBold"/>
              </w:rPr>
              <w:t>yang</w:t>
            </w:r>
          </w:p>
        </w:tc>
        <w:tc>
          <w:tcPr>
            <w:tcW w:w="548" w:type="dxa"/>
            <w:gridSpan w:val="2"/>
            <w:shd w:val="clear" w:color="auto" w:fill="auto"/>
          </w:tcPr>
          <w:p w14:paraId="0400CDBC" w14:textId="77777777" w:rsidR="000931D0" w:rsidRPr="00683294" w:rsidRDefault="000931D0" w:rsidP="001D04AF">
            <w:pPr>
              <w:pStyle w:val="Text"/>
              <w:rPr>
                <w:rStyle w:val="ChBlueBold"/>
              </w:rPr>
            </w:pPr>
            <w:r w:rsidRPr="00683294">
              <w:rPr>
                <w:rStyle w:val="ChBlueBold"/>
              </w:rPr>
              <w:t>saya</w:t>
            </w:r>
          </w:p>
        </w:tc>
        <w:tc>
          <w:tcPr>
            <w:tcW w:w="548" w:type="dxa"/>
            <w:gridSpan w:val="2"/>
            <w:shd w:val="clear" w:color="auto" w:fill="auto"/>
          </w:tcPr>
          <w:p w14:paraId="2DE144FE" w14:textId="77777777" w:rsidR="000931D0" w:rsidRPr="00683294" w:rsidRDefault="000931D0" w:rsidP="001D04AF">
            <w:pPr>
              <w:pStyle w:val="Text"/>
              <w:rPr>
                <w:rStyle w:val="ChBlueBold"/>
              </w:rPr>
            </w:pPr>
            <w:r w:rsidRPr="00683294">
              <w:rPr>
                <w:rStyle w:val="ChBlueBold"/>
              </w:rPr>
              <w:t>ada</w:t>
            </w:r>
          </w:p>
        </w:tc>
      </w:tr>
      <w:tr w:rsidR="00AC23C4" w:rsidRPr="00AC23C4" w14:paraId="52CE4508" w14:textId="77777777" w:rsidTr="00AC23C4">
        <w:trPr>
          <w:gridAfter w:val="1"/>
          <w:wAfter w:w="148" w:type="dxa"/>
        </w:trPr>
        <w:tc>
          <w:tcPr>
            <w:tcW w:w="709" w:type="dxa"/>
            <w:shd w:val="clear" w:color="auto" w:fill="auto"/>
          </w:tcPr>
          <w:p w14:paraId="1B6A3B34" w14:textId="77777777" w:rsidR="000931D0" w:rsidRPr="00AF4224" w:rsidRDefault="000931D0" w:rsidP="001D04AF">
            <w:pPr>
              <w:pStyle w:val="GlossEng2ptafter"/>
            </w:pPr>
          </w:p>
        </w:tc>
        <w:tc>
          <w:tcPr>
            <w:tcW w:w="839" w:type="dxa"/>
            <w:gridSpan w:val="2"/>
            <w:shd w:val="clear" w:color="auto" w:fill="auto"/>
          </w:tcPr>
          <w:p w14:paraId="556DF1F0" w14:textId="77777777" w:rsidR="000931D0" w:rsidRPr="00ED40DE" w:rsidRDefault="00171D59" w:rsidP="001D04AF">
            <w:pPr>
              <w:pStyle w:val="GlossEng2ptafter"/>
            </w:pPr>
            <w:r>
              <w:t>and.then</w:t>
            </w:r>
          </w:p>
        </w:tc>
        <w:tc>
          <w:tcPr>
            <w:tcW w:w="624" w:type="dxa"/>
            <w:gridSpan w:val="2"/>
            <w:shd w:val="clear" w:color="auto" w:fill="auto"/>
          </w:tcPr>
          <w:p w14:paraId="75E758EE" w14:textId="77777777" w:rsidR="000931D0" w:rsidRPr="00E13886" w:rsidRDefault="000931D0" w:rsidP="001D04AF">
            <w:pPr>
              <w:pStyle w:val="GlossEng2ptafter"/>
            </w:pPr>
            <w:r w:rsidRPr="00E13886">
              <w:t>leaf</w:t>
            </w:r>
          </w:p>
        </w:tc>
        <w:tc>
          <w:tcPr>
            <w:tcW w:w="734" w:type="dxa"/>
            <w:gridSpan w:val="3"/>
            <w:shd w:val="clear" w:color="auto" w:fill="auto"/>
          </w:tcPr>
          <w:p w14:paraId="474B8D02" w14:textId="77777777" w:rsidR="000931D0" w:rsidRPr="00E13886" w:rsidRDefault="000931D0" w:rsidP="001D04AF">
            <w:pPr>
              <w:pStyle w:val="GlossEng2ptafter"/>
            </w:pPr>
            <w:r w:rsidRPr="00E13886">
              <w:t>coconut</w:t>
            </w:r>
          </w:p>
        </w:tc>
        <w:tc>
          <w:tcPr>
            <w:tcW w:w="621" w:type="dxa"/>
            <w:shd w:val="clear" w:color="auto" w:fill="auto"/>
          </w:tcPr>
          <w:p w14:paraId="386D6AF5" w14:textId="77777777" w:rsidR="000931D0" w:rsidRPr="0099608C" w:rsidRDefault="000931D0" w:rsidP="001D04AF">
            <w:pPr>
              <w:pStyle w:val="GlossEng2ptafter"/>
              <w:rPr>
                <w:rStyle w:val="ChSmallCaps"/>
              </w:rPr>
            </w:pPr>
            <w:r w:rsidRPr="0099608C">
              <w:rPr>
                <w:rStyle w:val="ChSmallCaps"/>
              </w:rPr>
              <w:t>d.dist</w:t>
            </w:r>
          </w:p>
        </w:tc>
        <w:tc>
          <w:tcPr>
            <w:tcW w:w="624" w:type="dxa"/>
            <w:gridSpan w:val="3"/>
            <w:shd w:val="clear" w:color="auto" w:fill="auto"/>
          </w:tcPr>
          <w:p w14:paraId="58ACFBB0" w14:textId="77777777" w:rsidR="000931D0" w:rsidRPr="00E13886" w:rsidRDefault="000931D0" w:rsidP="001D04AF">
            <w:pPr>
              <w:pStyle w:val="GlossEng2ptafter"/>
            </w:pPr>
            <w:r w:rsidRPr="00E13886">
              <w:t>leaf</w:t>
            </w:r>
          </w:p>
        </w:tc>
        <w:tc>
          <w:tcPr>
            <w:tcW w:w="804" w:type="dxa"/>
            <w:gridSpan w:val="2"/>
            <w:shd w:val="clear" w:color="auto" w:fill="auto"/>
          </w:tcPr>
          <w:p w14:paraId="7F408219" w14:textId="77777777" w:rsidR="000931D0" w:rsidRPr="00E13886" w:rsidRDefault="000931D0" w:rsidP="001D04AF">
            <w:pPr>
              <w:pStyle w:val="GlossEng2ptafter"/>
            </w:pPr>
            <w:r w:rsidRPr="00E13886">
              <w:t>coconut</w:t>
            </w:r>
          </w:p>
        </w:tc>
        <w:tc>
          <w:tcPr>
            <w:tcW w:w="582" w:type="dxa"/>
            <w:gridSpan w:val="2"/>
            <w:shd w:val="clear" w:color="auto" w:fill="auto"/>
          </w:tcPr>
          <w:p w14:paraId="68CC0040" w14:textId="77777777" w:rsidR="000931D0" w:rsidRPr="0099608C" w:rsidRDefault="000931D0" w:rsidP="001D04AF">
            <w:pPr>
              <w:pStyle w:val="GlossEng2ptafter"/>
              <w:rPr>
                <w:rStyle w:val="ChSmallCaps"/>
              </w:rPr>
            </w:pPr>
            <w:r w:rsidRPr="0099608C">
              <w:rPr>
                <w:rStyle w:val="ChSmallCaps"/>
              </w:rPr>
              <w:t>rel</w:t>
            </w:r>
          </w:p>
        </w:tc>
        <w:tc>
          <w:tcPr>
            <w:tcW w:w="548" w:type="dxa"/>
            <w:gridSpan w:val="2"/>
            <w:shd w:val="clear" w:color="auto" w:fill="auto"/>
          </w:tcPr>
          <w:p w14:paraId="75328B29" w14:textId="77777777" w:rsidR="000931D0" w:rsidRPr="0099608C" w:rsidRDefault="000931D0" w:rsidP="001D04AF">
            <w:pPr>
              <w:pStyle w:val="GlossEng2ptafter"/>
              <w:rPr>
                <w:rStyle w:val="ChSmallCaps"/>
              </w:rPr>
            </w:pPr>
            <w:r w:rsidRPr="0099608C">
              <w:rPr>
                <w:rStyle w:val="ChSmallCaps"/>
              </w:rPr>
              <w:t>1sg</w:t>
            </w:r>
          </w:p>
        </w:tc>
        <w:tc>
          <w:tcPr>
            <w:tcW w:w="548" w:type="dxa"/>
            <w:gridSpan w:val="2"/>
            <w:shd w:val="clear" w:color="auto" w:fill="auto"/>
          </w:tcPr>
          <w:p w14:paraId="2F11A406" w14:textId="77777777" w:rsidR="000931D0" w:rsidRPr="00E13886" w:rsidRDefault="000931D0" w:rsidP="001D04AF">
            <w:pPr>
              <w:pStyle w:val="GlossEng2ptafter"/>
            </w:pPr>
            <w:r w:rsidRPr="00E13886">
              <w:t>exist</w:t>
            </w:r>
          </w:p>
        </w:tc>
      </w:tr>
      <w:tr w:rsidR="00AC23C4" w:rsidRPr="00712A96" w14:paraId="0480FC4E" w14:textId="77777777" w:rsidTr="00AC23C4">
        <w:tc>
          <w:tcPr>
            <w:tcW w:w="706" w:type="dxa"/>
            <w:shd w:val="clear" w:color="auto" w:fill="auto"/>
          </w:tcPr>
          <w:p w14:paraId="4E3B2F5A" w14:textId="77777777" w:rsidR="000931D0" w:rsidRPr="00AF4224" w:rsidRDefault="000931D0" w:rsidP="00604FAE">
            <w:pPr>
              <w:pStyle w:val="O0Nwnext"/>
            </w:pPr>
          </w:p>
        </w:tc>
        <w:tc>
          <w:tcPr>
            <w:tcW w:w="737" w:type="dxa"/>
            <w:shd w:val="clear" w:color="auto" w:fill="auto"/>
          </w:tcPr>
          <w:p w14:paraId="4F947BAB" w14:textId="77777777" w:rsidR="000931D0" w:rsidRPr="00683294" w:rsidRDefault="000931D0" w:rsidP="001D04AF">
            <w:pPr>
              <w:pStyle w:val="Text"/>
              <w:rPr>
                <w:rStyle w:val="ChBlueBold"/>
              </w:rPr>
            </w:pPr>
            <w:r w:rsidRPr="00683294">
              <w:rPr>
                <w:rStyle w:val="ChBlueBold"/>
              </w:rPr>
              <w:t>berdiri</w:t>
            </w:r>
          </w:p>
        </w:tc>
        <w:tc>
          <w:tcPr>
            <w:tcW w:w="680" w:type="dxa"/>
            <w:gridSpan w:val="2"/>
            <w:shd w:val="clear" w:color="auto" w:fill="auto"/>
          </w:tcPr>
          <w:p w14:paraId="0E591F26" w14:textId="77777777" w:rsidR="000931D0" w:rsidRPr="00683294" w:rsidRDefault="000931D0" w:rsidP="001D04AF">
            <w:pPr>
              <w:pStyle w:val="Text"/>
              <w:rPr>
                <w:rStyle w:val="ChBlueBold"/>
              </w:rPr>
            </w:pPr>
            <w:r w:rsidRPr="00683294">
              <w:rPr>
                <w:rStyle w:val="ChBlueBold"/>
              </w:rPr>
              <w:t>itu</w:t>
            </w:r>
          </w:p>
        </w:tc>
        <w:tc>
          <w:tcPr>
            <w:tcW w:w="284" w:type="dxa"/>
            <w:gridSpan w:val="2"/>
            <w:shd w:val="clear" w:color="auto" w:fill="auto"/>
          </w:tcPr>
          <w:p w14:paraId="0C0CA7FC" w14:textId="77777777" w:rsidR="000931D0" w:rsidRPr="00E13886" w:rsidRDefault="000931D0" w:rsidP="001D04AF">
            <w:pPr>
              <w:pStyle w:val="Text"/>
            </w:pPr>
            <w:r>
              <w:t>…</w:t>
            </w:r>
          </w:p>
        </w:tc>
        <w:tc>
          <w:tcPr>
            <w:tcW w:w="454" w:type="dxa"/>
            <w:shd w:val="clear" w:color="auto" w:fill="auto"/>
          </w:tcPr>
          <w:p w14:paraId="5C952458" w14:textId="77777777" w:rsidR="000931D0" w:rsidRPr="00E13886" w:rsidRDefault="000931D0" w:rsidP="001D04AF">
            <w:pPr>
              <w:pStyle w:val="Text"/>
            </w:pPr>
            <w:r w:rsidRPr="00E13886">
              <w:t>sa</w:t>
            </w:r>
          </w:p>
        </w:tc>
        <w:tc>
          <w:tcPr>
            <w:tcW w:w="684" w:type="dxa"/>
            <w:gridSpan w:val="3"/>
            <w:shd w:val="clear" w:color="auto" w:fill="auto"/>
          </w:tcPr>
          <w:p w14:paraId="60A02DD7" w14:textId="77777777" w:rsidR="000931D0" w:rsidRPr="00E13886" w:rsidRDefault="000931D0" w:rsidP="001D04AF">
            <w:pPr>
              <w:pStyle w:val="Text"/>
            </w:pPr>
            <w:r w:rsidRPr="00E13886">
              <w:t>bilang</w:t>
            </w:r>
          </w:p>
        </w:tc>
        <w:tc>
          <w:tcPr>
            <w:tcW w:w="284" w:type="dxa"/>
            <w:shd w:val="clear" w:color="auto" w:fill="auto"/>
          </w:tcPr>
          <w:p w14:paraId="7C0B8431" w14:textId="77777777" w:rsidR="000931D0" w:rsidRPr="00E13886" w:rsidRDefault="000931D0" w:rsidP="001D04AF">
            <w:pPr>
              <w:pStyle w:val="Text"/>
            </w:pPr>
            <w:r>
              <w:t>…</w:t>
            </w:r>
          </w:p>
        </w:tc>
        <w:tc>
          <w:tcPr>
            <w:tcW w:w="573" w:type="dxa"/>
            <w:gridSpan w:val="2"/>
            <w:shd w:val="clear" w:color="auto" w:fill="auto"/>
          </w:tcPr>
          <w:p w14:paraId="60DB4C00" w14:textId="77777777" w:rsidR="000931D0" w:rsidRPr="00E13886" w:rsidRDefault="000931D0" w:rsidP="001D04AF">
            <w:pPr>
              <w:pStyle w:val="Text"/>
            </w:pPr>
            <w:r w:rsidRPr="00E13886">
              <w:t>dari</w:t>
            </w:r>
          </w:p>
        </w:tc>
        <w:tc>
          <w:tcPr>
            <w:tcW w:w="759" w:type="dxa"/>
            <w:gridSpan w:val="2"/>
            <w:shd w:val="clear" w:color="auto" w:fill="auto"/>
          </w:tcPr>
          <w:p w14:paraId="57FF941C" w14:textId="77777777" w:rsidR="000931D0" w:rsidRPr="00683294" w:rsidRDefault="000931D0" w:rsidP="001D04AF">
            <w:pPr>
              <w:pStyle w:val="Text"/>
              <w:rPr>
                <w:rStyle w:val="ChBlueBold"/>
              </w:rPr>
            </w:pPr>
            <w:r w:rsidRPr="00683294">
              <w:rPr>
                <w:rStyle w:val="ChBlueBold"/>
              </w:rPr>
              <w:t>sini</w:t>
            </w:r>
          </w:p>
        </w:tc>
        <w:tc>
          <w:tcPr>
            <w:tcW w:w="489" w:type="dxa"/>
            <w:gridSpan w:val="2"/>
            <w:shd w:val="clear" w:color="auto" w:fill="auto"/>
          </w:tcPr>
          <w:p w14:paraId="02E1D689" w14:textId="77777777" w:rsidR="000931D0" w:rsidRPr="00E13886" w:rsidRDefault="000931D0" w:rsidP="001D04AF">
            <w:pPr>
              <w:pStyle w:val="Text"/>
            </w:pPr>
            <w:r w:rsidRPr="00E13886">
              <w:t>sa</w:t>
            </w:r>
          </w:p>
        </w:tc>
        <w:tc>
          <w:tcPr>
            <w:tcW w:w="640" w:type="dxa"/>
            <w:gridSpan w:val="2"/>
            <w:shd w:val="clear" w:color="auto" w:fill="auto"/>
          </w:tcPr>
          <w:p w14:paraId="2CEFE983" w14:textId="77777777" w:rsidR="000931D0" w:rsidRPr="00E13886" w:rsidRDefault="000931D0" w:rsidP="001D04AF">
            <w:pPr>
              <w:pStyle w:val="Text"/>
            </w:pPr>
            <w:r w:rsidRPr="00E13886">
              <w:t>kutuk</w:t>
            </w:r>
          </w:p>
        </w:tc>
        <w:tc>
          <w:tcPr>
            <w:tcW w:w="488" w:type="dxa"/>
            <w:gridSpan w:val="2"/>
            <w:shd w:val="clear" w:color="auto" w:fill="auto"/>
          </w:tcPr>
          <w:p w14:paraId="0ADE12B9" w14:textId="77777777" w:rsidR="000931D0" w:rsidRPr="00E13886" w:rsidRDefault="000931D0" w:rsidP="001D04AF">
            <w:pPr>
              <w:pStyle w:val="Text"/>
            </w:pPr>
            <w:r w:rsidRPr="00E13886">
              <w:t>dia</w:t>
            </w:r>
          </w:p>
        </w:tc>
      </w:tr>
      <w:tr w:rsidR="00AC23C4" w:rsidRPr="00AC23C4" w14:paraId="46015B1E" w14:textId="77777777" w:rsidTr="00AC23C4">
        <w:tc>
          <w:tcPr>
            <w:tcW w:w="706" w:type="dxa"/>
            <w:shd w:val="clear" w:color="auto" w:fill="auto"/>
          </w:tcPr>
          <w:p w14:paraId="635BFF8B" w14:textId="77777777" w:rsidR="000931D0" w:rsidRPr="00AF4224" w:rsidRDefault="000931D0" w:rsidP="001D04AF">
            <w:pPr>
              <w:pStyle w:val="GlossEng"/>
            </w:pPr>
          </w:p>
        </w:tc>
        <w:tc>
          <w:tcPr>
            <w:tcW w:w="737" w:type="dxa"/>
            <w:shd w:val="clear" w:color="auto" w:fill="auto"/>
          </w:tcPr>
          <w:p w14:paraId="5B677513" w14:textId="77777777" w:rsidR="000931D0" w:rsidRPr="00E13886" w:rsidRDefault="000931D0" w:rsidP="001D04AF">
            <w:pPr>
              <w:pStyle w:val="GlossEng"/>
            </w:pPr>
            <w:r w:rsidRPr="00E13886">
              <w:t>stand</w:t>
            </w:r>
          </w:p>
        </w:tc>
        <w:tc>
          <w:tcPr>
            <w:tcW w:w="680" w:type="dxa"/>
            <w:gridSpan w:val="2"/>
            <w:shd w:val="clear" w:color="auto" w:fill="auto"/>
          </w:tcPr>
          <w:p w14:paraId="2B03443A" w14:textId="77777777" w:rsidR="000931D0" w:rsidRPr="0099608C" w:rsidRDefault="000931D0" w:rsidP="001D04AF">
            <w:pPr>
              <w:pStyle w:val="GlossEng"/>
              <w:rPr>
                <w:rStyle w:val="ChSmallCaps"/>
              </w:rPr>
            </w:pPr>
            <w:r w:rsidRPr="0099608C">
              <w:rPr>
                <w:rStyle w:val="ChSmallCaps"/>
              </w:rPr>
              <w:t>d.dist</w:t>
            </w:r>
          </w:p>
        </w:tc>
        <w:tc>
          <w:tcPr>
            <w:tcW w:w="284" w:type="dxa"/>
            <w:gridSpan w:val="2"/>
            <w:shd w:val="clear" w:color="auto" w:fill="auto"/>
          </w:tcPr>
          <w:p w14:paraId="375D353F" w14:textId="77777777" w:rsidR="000931D0" w:rsidRPr="00E13886" w:rsidRDefault="000931D0" w:rsidP="001D04AF">
            <w:pPr>
              <w:pStyle w:val="GlossEng"/>
            </w:pPr>
          </w:p>
        </w:tc>
        <w:tc>
          <w:tcPr>
            <w:tcW w:w="454" w:type="dxa"/>
            <w:shd w:val="clear" w:color="auto" w:fill="auto"/>
          </w:tcPr>
          <w:p w14:paraId="0DD07301" w14:textId="77777777" w:rsidR="000931D0" w:rsidRPr="0099608C" w:rsidRDefault="000931D0" w:rsidP="001D04AF">
            <w:pPr>
              <w:pStyle w:val="GlossEng"/>
              <w:rPr>
                <w:rStyle w:val="ChSmallCaps"/>
              </w:rPr>
            </w:pPr>
            <w:r w:rsidRPr="0099608C">
              <w:rPr>
                <w:rStyle w:val="ChSmallCaps"/>
              </w:rPr>
              <w:t>1sg</w:t>
            </w:r>
          </w:p>
        </w:tc>
        <w:tc>
          <w:tcPr>
            <w:tcW w:w="684" w:type="dxa"/>
            <w:gridSpan w:val="3"/>
            <w:shd w:val="clear" w:color="auto" w:fill="auto"/>
          </w:tcPr>
          <w:p w14:paraId="10D89AEC" w14:textId="77777777" w:rsidR="000931D0" w:rsidRPr="00E13886" w:rsidRDefault="000931D0" w:rsidP="001D04AF">
            <w:pPr>
              <w:pStyle w:val="GlossEng"/>
            </w:pPr>
            <w:r w:rsidRPr="00E13886">
              <w:t>say</w:t>
            </w:r>
          </w:p>
        </w:tc>
        <w:tc>
          <w:tcPr>
            <w:tcW w:w="284" w:type="dxa"/>
            <w:shd w:val="clear" w:color="auto" w:fill="auto"/>
          </w:tcPr>
          <w:p w14:paraId="60BC13FE" w14:textId="77777777" w:rsidR="000931D0" w:rsidRPr="00E13886" w:rsidRDefault="000931D0" w:rsidP="001D04AF">
            <w:pPr>
              <w:pStyle w:val="GlossEng"/>
            </w:pPr>
          </w:p>
        </w:tc>
        <w:tc>
          <w:tcPr>
            <w:tcW w:w="573" w:type="dxa"/>
            <w:gridSpan w:val="2"/>
            <w:shd w:val="clear" w:color="auto" w:fill="auto"/>
          </w:tcPr>
          <w:p w14:paraId="2A57E352" w14:textId="77777777" w:rsidR="000931D0" w:rsidRPr="00E13886" w:rsidRDefault="000931D0" w:rsidP="001D04AF">
            <w:pPr>
              <w:pStyle w:val="GlossEng"/>
            </w:pPr>
            <w:r w:rsidRPr="00E13886">
              <w:t>from</w:t>
            </w:r>
          </w:p>
        </w:tc>
        <w:tc>
          <w:tcPr>
            <w:tcW w:w="759" w:type="dxa"/>
            <w:gridSpan w:val="2"/>
            <w:shd w:val="clear" w:color="auto" w:fill="auto"/>
          </w:tcPr>
          <w:p w14:paraId="08B897C9" w14:textId="77777777" w:rsidR="000931D0" w:rsidRPr="0099608C" w:rsidRDefault="000931D0" w:rsidP="001D04AF">
            <w:pPr>
              <w:pStyle w:val="GlossEng"/>
              <w:rPr>
                <w:rStyle w:val="ChSmallCaps"/>
              </w:rPr>
            </w:pPr>
            <w:r w:rsidRPr="0099608C">
              <w:rPr>
                <w:rStyle w:val="ChSmallCaps"/>
              </w:rPr>
              <w:t>l.prox</w:t>
            </w:r>
          </w:p>
        </w:tc>
        <w:tc>
          <w:tcPr>
            <w:tcW w:w="489" w:type="dxa"/>
            <w:gridSpan w:val="2"/>
            <w:shd w:val="clear" w:color="auto" w:fill="auto"/>
          </w:tcPr>
          <w:p w14:paraId="2CA3A913" w14:textId="77777777" w:rsidR="000931D0" w:rsidRPr="0099608C" w:rsidRDefault="000931D0" w:rsidP="001D04AF">
            <w:pPr>
              <w:pStyle w:val="GlossEng"/>
              <w:rPr>
                <w:rStyle w:val="ChSmallCaps"/>
              </w:rPr>
            </w:pPr>
            <w:r w:rsidRPr="0099608C">
              <w:rPr>
                <w:rStyle w:val="ChSmallCaps"/>
              </w:rPr>
              <w:t>1sg</w:t>
            </w:r>
          </w:p>
        </w:tc>
        <w:tc>
          <w:tcPr>
            <w:tcW w:w="640" w:type="dxa"/>
            <w:gridSpan w:val="2"/>
            <w:shd w:val="clear" w:color="auto" w:fill="auto"/>
          </w:tcPr>
          <w:p w14:paraId="1D9A1A71" w14:textId="77777777" w:rsidR="000931D0" w:rsidRPr="00E13886" w:rsidRDefault="000931D0" w:rsidP="001D04AF">
            <w:pPr>
              <w:pStyle w:val="GlossEng"/>
            </w:pPr>
            <w:r w:rsidRPr="00E13886">
              <w:t>curse</w:t>
            </w:r>
          </w:p>
        </w:tc>
        <w:tc>
          <w:tcPr>
            <w:tcW w:w="488" w:type="dxa"/>
            <w:gridSpan w:val="2"/>
            <w:shd w:val="clear" w:color="auto" w:fill="auto"/>
          </w:tcPr>
          <w:p w14:paraId="3BF5210A" w14:textId="77777777" w:rsidR="000931D0" w:rsidRPr="0099608C" w:rsidRDefault="000931D0" w:rsidP="001D04AF">
            <w:pPr>
              <w:pStyle w:val="GlossEng"/>
              <w:rPr>
                <w:rStyle w:val="ChSmallCaps"/>
              </w:rPr>
            </w:pPr>
            <w:r w:rsidRPr="0099608C">
              <w:rPr>
                <w:rStyle w:val="ChSmallCaps"/>
              </w:rPr>
              <w:t>3sg</w:t>
            </w:r>
          </w:p>
        </w:tc>
      </w:tr>
    </w:tbl>
    <w:p w14:paraId="3D11699C" w14:textId="5BADF783" w:rsidR="000931D0" w:rsidRPr="00E13886" w:rsidRDefault="00B7093A" w:rsidP="000931D0">
      <w:pPr>
        <w:pStyle w:val="FreeTranslEng"/>
      </w:pPr>
      <w:r>
        <w:t>‘</w:t>
      </w:r>
      <w:r w:rsidR="00D51DED">
        <w:t>and then</w:t>
      </w:r>
      <w:r w:rsidR="000931D0" w:rsidRPr="00E13886">
        <w:t xml:space="preserve"> </w:t>
      </w:r>
      <w:r w:rsidR="000931D0">
        <w:t xml:space="preserve">those </w:t>
      </w:r>
      <w:r w:rsidR="000931D0" w:rsidRPr="00E13886">
        <w:t>coconut leaves</w:t>
      </w:r>
      <w:r w:rsidR="000931D0">
        <w:t xml:space="preserve">, </w:t>
      </w:r>
      <w:r w:rsidR="000931D0" w:rsidRPr="00BB4768">
        <w:rPr>
          <w:rStyle w:val="ChBlueBold"/>
        </w:rPr>
        <w:t>those coconut leaves where I was standing</w:t>
      </w:r>
      <w:r w:rsidR="000931D0">
        <w:t xml:space="preserve"> …</w:t>
      </w:r>
      <w:r w:rsidR="000931D0" w:rsidRPr="00E13886">
        <w:t xml:space="preserve"> </w:t>
      </w:r>
      <w:r w:rsidR="000931D0">
        <w:t xml:space="preserve">I said, </w:t>
      </w:r>
      <w:r>
        <w:t>‘</w:t>
      </w:r>
      <w:r w:rsidR="000931D0">
        <w:t xml:space="preserve">… </w:t>
      </w:r>
      <w:r w:rsidR="000931D0" w:rsidRPr="00E13886">
        <w:t xml:space="preserve">from </w:t>
      </w:r>
      <w:r w:rsidR="000931D0" w:rsidRPr="00BB4768">
        <w:rPr>
          <w:rStyle w:val="ChBlueBold"/>
        </w:rPr>
        <w:t>here</w:t>
      </w:r>
      <w:r w:rsidR="000931D0" w:rsidRPr="00E13886">
        <w:t xml:space="preserve"> I curse him</w:t>
      </w:r>
      <w:r w:rsidR="000931D0">
        <w:t xml:space="preserve"> (the evil spirit)</w:t>
      </w:r>
      <w:r>
        <w:t>’’</w:t>
      </w:r>
      <w:r w:rsidR="000931D0">
        <w:t xml:space="preserve"> </w:t>
      </w:r>
      <w:r w:rsidR="000931D0" w:rsidRPr="00CF096C">
        <w:rPr>
          <w:rStyle w:val="ExampleSource"/>
        </w:rPr>
        <w:t>[080917-008-NP.0101/0103]</w:t>
      </w:r>
    </w:p>
    <w:tbl>
      <w:tblPr>
        <w:tblW w:w="6172" w:type="dxa"/>
        <w:tblCellMar>
          <w:left w:w="42" w:type="dxa"/>
          <w:right w:w="42" w:type="dxa"/>
        </w:tblCellMar>
        <w:tblLook w:val="01E0" w:firstRow="1" w:lastRow="1" w:firstColumn="1" w:lastColumn="1" w:noHBand="0" w:noVBand="0"/>
      </w:tblPr>
      <w:tblGrid>
        <w:gridCol w:w="708"/>
        <w:gridCol w:w="484"/>
        <w:gridCol w:w="56"/>
        <w:gridCol w:w="529"/>
        <w:gridCol w:w="10"/>
        <w:gridCol w:w="474"/>
        <w:gridCol w:w="266"/>
        <w:gridCol w:w="118"/>
        <w:gridCol w:w="242"/>
        <w:gridCol w:w="442"/>
        <w:gridCol w:w="246"/>
        <w:gridCol w:w="114"/>
        <w:gridCol w:w="651"/>
        <w:gridCol w:w="773"/>
        <w:gridCol w:w="529"/>
        <w:gridCol w:w="530"/>
      </w:tblGrid>
      <w:tr w:rsidR="00AC23C4" w:rsidRPr="00AB2763" w14:paraId="2E654D55" w14:textId="77777777" w:rsidTr="00AC23C4">
        <w:tc>
          <w:tcPr>
            <w:tcW w:w="708" w:type="dxa"/>
            <w:shd w:val="clear" w:color="auto" w:fill="auto"/>
          </w:tcPr>
          <w:p w14:paraId="600D6C19" w14:textId="77777777" w:rsidR="00BB7C1E" w:rsidRPr="00DF7DDB" w:rsidRDefault="00BB7C1E" w:rsidP="00BB7C1E">
            <w:pPr>
              <w:pStyle w:val="O0Nwnext"/>
            </w:pPr>
            <w:bookmarkStart w:id="3541" w:name="_Ref319046878"/>
            <w:bookmarkStart w:id="3542" w:name="_Ref338956158"/>
            <w:r w:rsidRPr="00856563">
              <w:t>(</w:t>
            </w:r>
            <w:fldSimple w:instr=" SEQ ( \* ARABIC \s 1 ">
              <w:r w:rsidR="00154D81">
                <w:rPr>
                  <w:noProof/>
                </w:rPr>
                <w:t>62</w:t>
              </w:r>
            </w:fldSimple>
            <w:bookmarkEnd w:id="3541"/>
            <w:r w:rsidRPr="00856563">
              <w:t>)</w:t>
            </w:r>
            <w:bookmarkEnd w:id="3542"/>
          </w:p>
        </w:tc>
        <w:tc>
          <w:tcPr>
            <w:tcW w:w="540" w:type="dxa"/>
            <w:gridSpan w:val="2"/>
            <w:shd w:val="clear" w:color="auto" w:fill="auto"/>
          </w:tcPr>
          <w:p w14:paraId="7DF8E088" w14:textId="77777777" w:rsidR="00BB7C1E" w:rsidRPr="00AB2763" w:rsidRDefault="00BB7C1E" w:rsidP="00BB7C1E">
            <w:pPr>
              <w:pStyle w:val="Text"/>
            </w:pPr>
            <w:r w:rsidRPr="00AB2763">
              <w:t>ey</w:t>
            </w:r>
            <w:r>
              <w:t>,</w:t>
            </w:r>
          </w:p>
        </w:tc>
        <w:tc>
          <w:tcPr>
            <w:tcW w:w="529" w:type="dxa"/>
            <w:shd w:val="clear" w:color="auto" w:fill="auto"/>
          </w:tcPr>
          <w:p w14:paraId="4FCABF5C" w14:textId="77777777" w:rsidR="00BB7C1E" w:rsidRPr="00AB2763" w:rsidRDefault="00BB7C1E" w:rsidP="00BB7C1E">
            <w:pPr>
              <w:pStyle w:val="Text"/>
            </w:pPr>
            <w:r w:rsidRPr="00AB2763">
              <w:t>kam</w:t>
            </w:r>
          </w:p>
        </w:tc>
        <w:tc>
          <w:tcPr>
            <w:tcW w:w="484" w:type="dxa"/>
            <w:gridSpan w:val="2"/>
            <w:shd w:val="clear" w:color="auto" w:fill="auto"/>
          </w:tcPr>
          <w:p w14:paraId="301C134D" w14:textId="77777777" w:rsidR="00BB7C1E" w:rsidRPr="00AB2763" w:rsidRDefault="00BB7C1E" w:rsidP="00BB7C1E">
            <w:pPr>
              <w:pStyle w:val="Text"/>
            </w:pPr>
            <w:r w:rsidRPr="00AB2763">
              <w:t>dua</w:t>
            </w:r>
          </w:p>
        </w:tc>
        <w:tc>
          <w:tcPr>
            <w:tcW w:w="384" w:type="dxa"/>
            <w:gridSpan w:val="2"/>
            <w:shd w:val="clear" w:color="auto" w:fill="auto"/>
          </w:tcPr>
          <w:p w14:paraId="401D3382" w14:textId="77777777" w:rsidR="00BB7C1E" w:rsidRPr="00AB2763" w:rsidRDefault="00BB7C1E" w:rsidP="00BB7C1E">
            <w:pPr>
              <w:pStyle w:val="Text"/>
            </w:pPr>
            <w:r w:rsidRPr="00AB2763">
              <w:t>pi</w:t>
            </w:r>
          </w:p>
        </w:tc>
        <w:tc>
          <w:tcPr>
            <w:tcW w:w="684" w:type="dxa"/>
            <w:gridSpan w:val="2"/>
            <w:shd w:val="clear" w:color="auto" w:fill="auto"/>
          </w:tcPr>
          <w:p w14:paraId="3B4DE775" w14:textId="77777777" w:rsidR="00BB7C1E" w:rsidRPr="00AB2763" w:rsidRDefault="00BB7C1E" w:rsidP="00BB7C1E">
            <w:pPr>
              <w:pStyle w:val="Text"/>
            </w:pPr>
            <w:r w:rsidRPr="00AB2763">
              <w:t>mandi</w:t>
            </w:r>
          </w:p>
        </w:tc>
        <w:tc>
          <w:tcPr>
            <w:tcW w:w="360" w:type="dxa"/>
            <w:gridSpan w:val="2"/>
            <w:shd w:val="clear" w:color="auto" w:fill="auto"/>
          </w:tcPr>
          <w:p w14:paraId="36B53631" w14:textId="77777777" w:rsidR="00BB7C1E" w:rsidRPr="00AB2763" w:rsidRDefault="00BB7C1E" w:rsidP="00BB7C1E">
            <w:pPr>
              <w:pStyle w:val="Text"/>
            </w:pPr>
            <w:r w:rsidRPr="00AB2763">
              <w:t>di</w:t>
            </w:r>
          </w:p>
        </w:tc>
        <w:tc>
          <w:tcPr>
            <w:tcW w:w="651" w:type="dxa"/>
            <w:shd w:val="clear" w:color="auto" w:fill="auto"/>
          </w:tcPr>
          <w:p w14:paraId="60ECC29A" w14:textId="77777777" w:rsidR="00BB7C1E" w:rsidRPr="00C476D0" w:rsidRDefault="00BB7C1E" w:rsidP="00BB7C1E">
            <w:pPr>
              <w:pStyle w:val="Text"/>
              <w:rPr>
                <w:rStyle w:val="ChBlueBold"/>
              </w:rPr>
            </w:pPr>
            <w:r w:rsidRPr="00C476D0">
              <w:rPr>
                <w:rStyle w:val="ChBlueBold"/>
              </w:rPr>
              <w:t>laut</w:t>
            </w:r>
          </w:p>
        </w:tc>
        <w:tc>
          <w:tcPr>
            <w:tcW w:w="773" w:type="dxa"/>
            <w:shd w:val="clear" w:color="auto" w:fill="auto"/>
          </w:tcPr>
          <w:p w14:paraId="75F26EC0" w14:textId="77777777" w:rsidR="00BB7C1E" w:rsidRPr="00AB2763" w:rsidRDefault="00BB7C1E" w:rsidP="00BB7C1E">
            <w:pPr>
              <w:pStyle w:val="Text"/>
            </w:pPr>
            <w:r w:rsidRPr="00AB2763">
              <w:t>suda</w:t>
            </w:r>
            <w:r>
              <w:t>!,</w:t>
            </w:r>
          </w:p>
        </w:tc>
        <w:tc>
          <w:tcPr>
            <w:tcW w:w="529" w:type="dxa"/>
            <w:shd w:val="clear" w:color="auto" w:fill="auto"/>
          </w:tcPr>
          <w:p w14:paraId="708FAFA9" w14:textId="77777777" w:rsidR="00BB7C1E" w:rsidRPr="00AB2763" w:rsidRDefault="00BB7C1E" w:rsidP="00BB7C1E">
            <w:pPr>
              <w:pStyle w:val="Text"/>
            </w:pPr>
            <w:r w:rsidRPr="00AB2763">
              <w:t>trus</w:t>
            </w:r>
          </w:p>
        </w:tc>
        <w:tc>
          <w:tcPr>
            <w:tcW w:w="530" w:type="dxa"/>
            <w:shd w:val="clear" w:color="auto" w:fill="auto"/>
          </w:tcPr>
          <w:p w14:paraId="5352E699" w14:textId="77777777" w:rsidR="00BB7C1E" w:rsidRPr="00AB2763" w:rsidRDefault="00BB7C1E" w:rsidP="00BB7C1E">
            <w:pPr>
              <w:pStyle w:val="Text"/>
            </w:pPr>
            <w:r w:rsidRPr="00AB2763">
              <w:t>kam</w:t>
            </w:r>
          </w:p>
        </w:tc>
      </w:tr>
      <w:tr w:rsidR="00AC23C4" w:rsidRPr="00AB2763" w14:paraId="156D0DBD" w14:textId="77777777" w:rsidTr="00AC23C4">
        <w:tc>
          <w:tcPr>
            <w:tcW w:w="708" w:type="dxa"/>
            <w:shd w:val="clear" w:color="auto" w:fill="auto"/>
          </w:tcPr>
          <w:p w14:paraId="7F546FDF" w14:textId="77777777" w:rsidR="00BB7C1E" w:rsidRPr="00DF7DDB" w:rsidRDefault="00BB7C1E" w:rsidP="00BB7C1E">
            <w:pPr>
              <w:pStyle w:val="GlossEng2ptafter"/>
            </w:pPr>
          </w:p>
        </w:tc>
        <w:tc>
          <w:tcPr>
            <w:tcW w:w="540" w:type="dxa"/>
            <w:gridSpan w:val="2"/>
            <w:shd w:val="clear" w:color="auto" w:fill="auto"/>
          </w:tcPr>
          <w:p w14:paraId="6554AE7A" w14:textId="77777777" w:rsidR="00BB7C1E" w:rsidRPr="00AB2763" w:rsidRDefault="00BB7C1E" w:rsidP="00BB7C1E">
            <w:pPr>
              <w:pStyle w:val="GlossEng2ptafter"/>
            </w:pPr>
            <w:r w:rsidRPr="00AB2763">
              <w:t>hey!</w:t>
            </w:r>
          </w:p>
        </w:tc>
        <w:tc>
          <w:tcPr>
            <w:tcW w:w="529" w:type="dxa"/>
            <w:shd w:val="clear" w:color="auto" w:fill="auto"/>
          </w:tcPr>
          <w:p w14:paraId="7CB670E2" w14:textId="77777777" w:rsidR="00BB7C1E" w:rsidRPr="0099608C" w:rsidRDefault="00BB7C1E" w:rsidP="00BB7C1E">
            <w:pPr>
              <w:pStyle w:val="GlossEng2ptafter"/>
              <w:rPr>
                <w:rStyle w:val="ChSmallCaps"/>
              </w:rPr>
            </w:pPr>
            <w:r w:rsidRPr="0099608C">
              <w:rPr>
                <w:rStyle w:val="ChSmallCaps"/>
              </w:rPr>
              <w:t>2pl</w:t>
            </w:r>
          </w:p>
        </w:tc>
        <w:tc>
          <w:tcPr>
            <w:tcW w:w="484" w:type="dxa"/>
            <w:gridSpan w:val="2"/>
            <w:shd w:val="clear" w:color="auto" w:fill="auto"/>
          </w:tcPr>
          <w:p w14:paraId="7E1583E3" w14:textId="77777777" w:rsidR="00BB7C1E" w:rsidRPr="00AB2763" w:rsidRDefault="00BB7C1E" w:rsidP="00BB7C1E">
            <w:pPr>
              <w:pStyle w:val="GlossEng2ptafter"/>
            </w:pPr>
            <w:r w:rsidRPr="00AB2763">
              <w:t>two</w:t>
            </w:r>
          </w:p>
        </w:tc>
        <w:tc>
          <w:tcPr>
            <w:tcW w:w="384" w:type="dxa"/>
            <w:gridSpan w:val="2"/>
            <w:shd w:val="clear" w:color="auto" w:fill="auto"/>
          </w:tcPr>
          <w:p w14:paraId="1A7189FD" w14:textId="77777777" w:rsidR="00BB7C1E" w:rsidRPr="00AB2763" w:rsidRDefault="00BB7C1E" w:rsidP="00BB7C1E">
            <w:pPr>
              <w:pStyle w:val="GlossEng2ptafter"/>
            </w:pPr>
            <w:r w:rsidRPr="00AB2763">
              <w:t>go</w:t>
            </w:r>
          </w:p>
        </w:tc>
        <w:tc>
          <w:tcPr>
            <w:tcW w:w="684" w:type="dxa"/>
            <w:gridSpan w:val="2"/>
            <w:shd w:val="clear" w:color="auto" w:fill="auto"/>
          </w:tcPr>
          <w:p w14:paraId="10C75F64" w14:textId="77777777" w:rsidR="00BB7C1E" w:rsidRPr="00AB2763" w:rsidRDefault="00BB7C1E" w:rsidP="00BB7C1E">
            <w:pPr>
              <w:pStyle w:val="GlossEng2ptafter"/>
            </w:pPr>
            <w:r w:rsidRPr="00AB2763">
              <w:t>bathe</w:t>
            </w:r>
          </w:p>
        </w:tc>
        <w:tc>
          <w:tcPr>
            <w:tcW w:w="360" w:type="dxa"/>
            <w:gridSpan w:val="2"/>
            <w:shd w:val="clear" w:color="auto" w:fill="auto"/>
          </w:tcPr>
          <w:p w14:paraId="4BA346CF" w14:textId="77777777" w:rsidR="00BB7C1E" w:rsidRPr="00AB2763" w:rsidRDefault="00BB7C1E" w:rsidP="00BB7C1E">
            <w:pPr>
              <w:pStyle w:val="GlossEng2ptafter"/>
            </w:pPr>
            <w:r w:rsidRPr="00AB2763">
              <w:t>at</w:t>
            </w:r>
          </w:p>
        </w:tc>
        <w:tc>
          <w:tcPr>
            <w:tcW w:w="651" w:type="dxa"/>
            <w:shd w:val="clear" w:color="auto" w:fill="auto"/>
          </w:tcPr>
          <w:p w14:paraId="51E057FA" w14:textId="77777777" w:rsidR="00BB7C1E" w:rsidRPr="00AB2763" w:rsidRDefault="00BB7C1E" w:rsidP="00BB7C1E">
            <w:pPr>
              <w:pStyle w:val="GlossEng2ptafter"/>
            </w:pPr>
            <w:r>
              <w:t>sea</w:t>
            </w:r>
          </w:p>
        </w:tc>
        <w:tc>
          <w:tcPr>
            <w:tcW w:w="773" w:type="dxa"/>
            <w:shd w:val="clear" w:color="auto" w:fill="auto"/>
          </w:tcPr>
          <w:p w14:paraId="269BF76D" w14:textId="77777777" w:rsidR="00BB7C1E" w:rsidRPr="00C476D0" w:rsidRDefault="00BB7C1E" w:rsidP="00BB7C1E">
            <w:pPr>
              <w:pStyle w:val="GlossEng2ptafter"/>
            </w:pPr>
            <w:r>
              <w:t>already</w:t>
            </w:r>
          </w:p>
        </w:tc>
        <w:tc>
          <w:tcPr>
            <w:tcW w:w="529" w:type="dxa"/>
            <w:shd w:val="clear" w:color="auto" w:fill="auto"/>
          </w:tcPr>
          <w:p w14:paraId="486FCFC3" w14:textId="77777777" w:rsidR="00BB7C1E" w:rsidRPr="00AB2763" w:rsidRDefault="00BB7C1E" w:rsidP="00BB7C1E">
            <w:pPr>
              <w:pStyle w:val="GlossEng2ptafter"/>
            </w:pPr>
            <w:r>
              <w:t>next</w:t>
            </w:r>
          </w:p>
        </w:tc>
        <w:tc>
          <w:tcPr>
            <w:tcW w:w="530" w:type="dxa"/>
            <w:shd w:val="clear" w:color="auto" w:fill="auto"/>
          </w:tcPr>
          <w:p w14:paraId="04824A67" w14:textId="77777777" w:rsidR="00BB7C1E" w:rsidRPr="0099608C" w:rsidRDefault="00BB7C1E" w:rsidP="00BB7C1E">
            <w:pPr>
              <w:pStyle w:val="GlossEng2ptafter"/>
              <w:rPr>
                <w:rStyle w:val="ChSmallCaps"/>
              </w:rPr>
            </w:pPr>
            <w:r w:rsidRPr="0099608C">
              <w:rPr>
                <w:rStyle w:val="ChSmallCaps"/>
              </w:rPr>
              <w:t>2pl</w:t>
            </w:r>
          </w:p>
        </w:tc>
      </w:tr>
      <w:tr w:rsidR="00AC23C4" w:rsidRPr="00AB2763" w14:paraId="791DF41D" w14:textId="77777777" w:rsidTr="00AC23C4">
        <w:trPr>
          <w:gridAfter w:val="5"/>
          <w:wAfter w:w="2597" w:type="dxa"/>
        </w:trPr>
        <w:tc>
          <w:tcPr>
            <w:tcW w:w="708" w:type="dxa"/>
            <w:shd w:val="clear" w:color="auto" w:fill="auto"/>
          </w:tcPr>
          <w:p w14:paraId="13B4C79B" w14:textId="77777777" w:rsidR="00BB7C1E" w:rsidRPr="00DF7DDB" w:rsidRDefault="00BB7C1E" w:rsidP="00BB7C1E">
            <w:pPr>
              <w:pStyle w:val="O0Nwnext"/>
            </w:pPr>
          </w:p>
        </w:tc>
        <w:tc>
          <w:tcPr>
            <w:tcW w:w="484" w:type="dxa"/>
            <w:shd w:val="clear" w:color="auto" w:fill="auto"/>
          </w:tcPr>
          <w:p w14:paraId="195A44C7" w14:textId="77777777" w:rsidR="00BB7C1E" w:rsidRPr="00AB2763" w:rsidRDefault="00BB7C1E" w:rsidP="00BB7C1E">
            <w:pPr>
              <w:pStyle w:val="Text"/>
            </w:pPr>
            <w:r w:rsidRPr="00AB2763">
              <w:t>dua</w:t>
            </w:r>
          </w:p>
        </w:tc>
        <w:tc>
          <w:tcPr>
            <w:tcW w:w="595" w:type="dxa"/>
            <w:gridSpan w:val="3"/>
            <w:shd w:val="clear" w:color="auto" w:fill="auto"/>
          </w:tcPr>
          <w:p w14:paraId="370D3400" w14:textId="77777777" w:rsidR="00BB7C1E" w:rsidRPr="00AB2763" w:rsidRDefault="00BB7C1E" w:rsidP="00BB7C1E">
            <w:pPr>
              <w:pStyle w:val="Text"/>
            </w:pPr>
            <w:r w:rsidRPr="00AB2763">
              <w:t>cuci</w:t>
            </w:r>
          </w:p>
        </w:tc>
        <w:tc>
          <w:tcPr>
            <w:tcW w:w="740" w:type="dxa"/>
            <w:gridSpan w:val="2"/>
            <w:shd w:val="clear" w:color="auto" w:fill="auto"/>
          </w:tcPr>
          <w:p w14:paraId="1090B633" w14:textId="77777777" w:rsidR="00BB7C1E" w:rsidRPr="00AB2763" w:rsidRDefault="00BB7C1E" w:rsidP="00BB7C1E">
            <w:pPr>
              <w:pStyle w:val="Text"/>
            </w:pPr>
            <w:r w:rsidRPr="00AB2763">
              <w:t>celana</w:t>
            </w:r>
          </w:p>
        </w:tc>
        <w:tc>
          <w:tcPr>
            <w:tcW w:w="360" w:type="dxa"/>
            <w:gridSpan w:val="2"/>
            <w:shd w:val="clear" w:color="auto" w:fill="auto"/>
          </w:tcPr>
          <w:p w14:paraId="1AAA7FF9" w14:textId="77777777" w:rsidR="00BB7C1E" w:rsidRPr="00C476D0" w:rsidRDefault="00BB7C1E" w:rsidP="00BB7C1E">
            <w:pPr>
              <w:pStyle w:val="Text"/>
            </w:pPr>
            <w:r w:rsidRPr="00C476D0">
              <w:t>di</w:t>
            </w:r>
          </w:p>
        </w:tc>
        <w:tc>
          <w:tcPr>
            <w:tcW w:w="688" w:type="dxa"/>
            <w:gridSpan w:val="2"/>
            <w:shd w:val="clear" w:color="auto" w:fill="auto"/>
          </w:tcPr>
          <w:p w14:paraId="19FC24D6" w14:textId="77777777" w:rsidR="00BB7C1E" w:rsidRPr="00135FA1" w:rsidRDefault="00BB7C1E" w:rsidP="00BB7C1E">
            <w:pPr>
              <w:pStyle w:val="Text"/>
              <w:rPr>
                <w:rStyle w:val="ChBlueBold"/>
              </w:rPr>
            </w:pPr>
            <w:r w:rsidRPr="00135FA1">
              <w:rPr>
                <w:rStyle w:val="ChBlueBold"/>
              </w:rPr>
              <w:t>situ</w:t>
            </w:r>
          </w:p>
        </w:tc>
      </w:tr>
      <w:tr w:rsidR="00AC23C4" w:rsidRPr="00AB2763" w14:paraId="1ECD094D" w14:textId="77777777" w:rsidTr="00AC23C4">
        <w:trPr>
          <w:gridAfter w:val="5"/>
          <w:wAfter w:w="2597" w:type="dxa"/>
        </w:trPr>
        <w:tc>
          <w:tcPr>
            <w:tcW w:w="708" w:type="dxa"/>
            <w:shd w:val="clear" w:color="auto" w:fill="auto"/>
          </w:tcPr>
          <w:p w14:paraId="0D2AFC97" w14:textId="77777777" w:rsidR="00BB7C1E" w:rsidRPr="00DF7DDB" w:rsidRDefault="00BB7C1E" w:rsidP="00BB7C1E">
            <w:pPr>
              <w:pStyle w:val="GlossEng"/>
            </w:pPr>
          </w:p>
        </w:tc>
        <w:tc>
          <w:tcPr>
            <w:tcW w:w="484" w:type="dxa"/>
            <w:shd w:val="clear" w:color="auto" w:fill="auto"/>
          </w:tcPr>
          <w:p w14:paraId="4528F0AA" w14:textId="77777777" w:rsidR="00BB7C1E" w:rsidRPr="00AB2763" w:rsidRDefault="00BB7C1E" w:rsidP="00BB7C1E">
            <w:pPr>
              <w:pStyle w:val="GlossEng"/>
            </w:pPr>
            <w:r w:rsidRPr="00AB2763">
              <w:t>two</w:t>
            </w:r>
          </w:p>
        </w:tc>
        <w:tc>
          <w:tcPr>
            <w:tcW w:w="595" w:type="dxa"/>
            <w:gridSpan w:val="3"/>
            <w:shd w:val="clear" w:color="auto" w:fill="auto"/>
          </w:tcPr>
          <w:p w14:paraId="4EA5925B" w14:textId="77777777" w:rsidR="00BB7C1E" w:rsidRPr="00AB2763" w:rsidRDefault="00BB7C1E" w:rsidP="00BB7C1E">
            <w:pPr>
              <w:pStyle w:val="GlossEng"/>
            </w:pPr>
            <w:r w:rsidRPr="00AB2763">
              <w:t>wash</w:t>
            </w:r>
          </w:p>
        </w:tc>
        <w:tc>
          <w:tcPr>
            <w:tcW w:w="740" w:type="dxa"/>
            <w:gridSpan w:val="2"/>
            <w:shd w:val="clear" w:color="auto" w:fill="auto"/>
          </w:tcPr>
          <w:p w14:paraId="40EC9CC7" w14:textId="77777777" w:rsidR="00BB7C1E" w:rsidRPr="00AB2763" w:rsidRDefault="00BB7C1E" w:rsidP="00BB7C1E">
            <w:pPr>
              <w:pStyle w:val="GlossEng"/>
            </w:pPr>
            <w:r w:rsidRPr="00AB2763">
              <w:t>trouser</w:t>
            </w:r>
          </w:p>
        </w:tc>
        <w:tc>
          <w:tcPr>
            <w:tcW w:w="360" w:type="dxa"/>
            <w:gridSpan w:val="2"/>
            <w:shd w:val="clear" w:color="auto" w:fill="auto"/>
          </w:tcPr>
          <w:p w14:paraId="50475176" w14:textId="77777777" w:rsidR="00BB7C1E" w:rsidRPr="00AB2763" w:rsidRDefault="00BB7C1E" w:rsidP="00BB7C1E">
            <w:pPr>
              <w:pStyle w:val="GlossEng"/>
            </w:pPr>
            <w:r w:rsidRPr="00AB2763">
              <w:t>at</w:t>
            </w:r>
          </w:p>
        </w:tc>
        <w:tc>
          <w:tcPr>
            <w:tcW w:w="688" w:type="dxa"/>
            <w:gridSpan w:val="2"/>
            <w:shd w:val="clear" w:color="auto" w:fill="auto"/>
          </w:tcPr>
          <w:p w14:paraId="5B0D0D88" w14:textId="77777777" w:rsidR="00BB7C1E" w:rsidRPr="0099608C" w:rsidRDefault="00BB7C1E" w:rsidP="00BB7C1E">
            <w:pPr>
              <w:pStyle w:val="GlossEng"/>
              <w:rPr>
                <w:rStyle w:val="ChSmallCaps"/>
              </w:rPr>
            </w:pPr>
            <w:r w:rsidRPr="0099608C">
              <w:rPr>
                <w:rStyle w:val="ChSmallCaps"/>
              </w:rPr>
              <w:t>l.med</w:t>
            </w:r>
          </w:p>
        </w:tc>
      </w:tr>
    </w:tbl>
    <w:p w14:paraId="3AEAA238" w14:textId="3C40A1E8" w:rsidR="00BB7C1E" w:rsidRPr="000957E6" w:rsidRDefault="00BB7C1E" w:rsidP="00BB7C1E">
      <w:pPr>
        <w:pStyle w:val="FreeTranslEng"/>
      </w:pPr>
      <w:r>
        <w:t xml:space="preserve">[A mother addressing her young sons:] </w:t>
      </w:r>
      <w:r w:rsidR="00B7093A">
        <w:t>‘</w:t>
      </w:r>
      <w:r>
        <w:t>hey</w:t>
      </w:r>
      <w:r w:rsidRPr="00A73FB1">
        <w:t>, you two go</w:t>
      </w:r>
      <w:r>
        <w:t xml:space="preserve"> bathe in the </w:t>
      </w:r>
      <w:r w:rsidRPr="00573227">
        <w:rPr>
          <w:rStyle w:val="ChBlueBold"/>
        </w:rPr>
        <w:t>sea</w:t>
      </w:r>
      <w:r>
        <w:t xml:space="preserve"> already!, then </w:t>
      </w:r>
      <w:r w:rsidRPr="00AB2763">
        <w:t xml:space="preserve">you two wash (your) trousers </w:t>
      </w:r>
      <w:r w:rsidRPr="00C476D0">
        <w:rPr>
          <w:rStyle w:val="ChBlueBold"/>
        </w:rPr>
        <w:t>there</w:t>
      </w:r>
      <w:r w:rsidRPr="00BB7C1E">
        <w:t>!</w:t>
      </w:r>
      <w:r w:rsidR="00B7093A">
        <w:t>’</w:t>
      </w:r>
      <w:r>
        <w:t xml:space="preserve"> </w:t>
      </w:r>
      <w:r>
        <w:rPr>
          <w:rStyle w:val="ExampleSource"/>
        </w:rPr>
        <w:t>[080917-006-CvHt</w:t>
      </w:r>
      <w:r w:rsidRPr="00C476D0">
        <w:rPr>
          <w:rStyle w:val="ExampleSource"/>
        </w:rPr>
        <w:t>.0007]</w:t>
      </w:r>
    </w:p>
    <w:tbl>
      <w:tblPr>
        <w:tblW w:w="6800" w:type="dxa"/>
        <w:tblCellMar>
          <w:left w:w="42" w:type="dxa"/>
          <w:right w:w="42" w:type="dxa"/>
        </w:tblCellMar>
        <w:tblLook w:val="01E0" w:firstRow="1" w:lastRow="1" w:firstColumn="1" w:lastColumn="1" w:noHBand="0" w:noVBand="0"/>
      </w:tblPr>
      <w:tblGrid>
        <w:gridCol w:w="709"/>
        <w:gridCol w:w="284"/>
        <w:gridCol w:w="256"/>
        <w:gridCol w:w="450"/>
        <w:gridCol w:w="60"/>
        <w:gridCol w:w="489"/>
        <w:gridCol w:w="24"/>
        <w:gridCol w:w="543"/>
        <w:gridCol w:w="152"/>
        <w:gridCol w:w="489"/>
        <w:gridCol w:w="96"/>
        <w:gridCol w:w="277"/>
        <w:gridCol w:w="485"/>
        <w:gridCol w:w="333"/>
        <w:gridCol w:w="540"/>
        <w:gridCol w:w="148"/>
        <w:gridCol w:w="492"/>
        <w:gridCol w:w="973"/>
      </w:tblGrid>
      <w:tr w:rsidR="00AC23C4" w:rsidRPr="00AB2763" w14:paraId="17DB753D" w14:textId="77777777" w:rsidTr="00AC23C4">
        <w:tc>
          <w:tcPr>
            <w:tcW w:w="709" w:type="dxa"/>
            <w:shd w:val="clear" w:color="auto" w:fill="auto"/>
          </w:tcPr>
          <w:p w14:paraId="565E109D" w14:textId="77777777" w:rsidR="000931D0" w:rsidRPr="00DF7DDB" w:rsidRDefault="000931D0" w:rsidP="001D04AF">
            <w:pPr>
              <w:pStyle w:val="O0Nwnext"/>
            </w:pPr>
            <w:bookmarkStart w:id="3543" w:name="_Ref319046879"/>
            <w:bookmarkStart w:id="3544" w:name="_Ref338956159"/>
            <w:r w:rsidRPr="00856563">
              <w:t>(</w:t>
            </w:r>
            <w:fldSimple w:instr=" SEQ ( \* ARABIC \s 1 ">
              <w:r w:rsidR="00154D81">
                <w:rPr>
                  <w:noProof/>
                </w:rPr>
                <w:t>63</w:t>
              </w:r>
            </w:fldSimple>
            <w:bookmarkEnd w:id="3543"/>
            <w:r w:rsidRPr="00856563">
              <w:t>)</w:t>
            </w:r>
            <w:bookmarkEnd w:id="3544"/>
          </w:p>
        </w:tc>
        <w:tc>
          <w:tcPr>
            <w:tcW w:w="540" w:type="dxa"/>
            <w:gridSpan w:val="2"/>
            <w:shd w:val="clear" w:color="auto" w:fill="auto"/>
          </w:tcPr>
          <w:p w14:paraId="71B041CE" w14:textId="77777777" w:rsidR="000931D0" w:rsidRPr="00AB2763" w:rsidRDefault="000931D0" w:rsidP="001D04AF">
            <w:pPr>
              <w:pStyle w:val="Text"/>
            </w:pPr>
            <w:r w:rsidRPr="00AB2763">
              <w:t>ton</w:t>
            </w:r>
            <w:r>
              <w:t>g</w:t>
            </w:r>
          </w:p>
        </w:tc>
        <w:tc>
          <w:tcPr>
            <w:tcW w:w="510" w:type="dxa"/>
            <w:gridSpan w:val="2"/>
            <w:shd w:val="clear" w:color="auto" w:fill="auto"/>
          </w:tcPr>
          <w:p w14:paraId="11D975D3" w14:textId="77777777" w:rsidR="000931D0" w:rsidRPr="00AB2763" w:rsidRDefault="000931D0" w:rsidP="001D04AF">
            <w:pPr>
              <w:pStyle w:val="Text"/>
            </w:pPr>
            <w:r w:rsidRPr="00AB2763">
              <w:t>dari</w:t>
            </w:r>
          </w:p>
        </w:tc>
        <w:tc>
          <w:tcPr>
            <w:tcW w:w="489" w:type="dxa"/>
            <w:shd w:val="clear" w:color="auto" w:fill="auto"/>
          </w:tcPr>
          <w:p w14:paraId="5E89C80A" w14:textId="77777777" w:rsidR="000931D0" w:rsidRPr="004161BD" w:rsidRDefault="000931D0" w:rsidP="001D04AF">
            <w:pPr>
              <w:pStyle w:val="Text"/>
              <w:rPr>
                <w:rStyle w:val="ChBlueBold"/>
              </w:rPr>
            </w:pPr>
            <w:r w:rsidRPr="004161BD">
              <w:rPr>
                <w:rStyle w:val="ChBlueBold"/>
              </w:rPr>
              <w:t>sa</w:t>
            </w:r>
          </w:p>
        </w:tc>
        <w:tc>
          <w:tcPr>
            <w:tcW w:w="567" w:type="dxa"/>
            <w:gridSpan w:val="2"/>
            <w:shd w:val="clear" w:color="auto" w:fill="auto"/>
          </w:tcPr>
          <w:p w14:paraId="66CBFDCC" w14:textId="77777777" w:rsidR="000931D0" w:rsidRPr="004161BD" w:rsidRDefault="000931D0" w:rsidP="001D04AF">
            <w:pPr>
              <w:pStyle w:val="Text"/>
              <w:rPr>
                <w:rStyle w:val="ChBlueBold"/>
              </w:rPr>
            </w:pPr>
            <w:r w:rsidRPr="004161BD">
              <w:rPr>
                <w:rStyle w:val="ChBlueBold"/>
              </w:rPr>
              <w:t>pu</w:t>
            </w:r>
          </w:p>
        </w:tc>
        <w:tc>
          <w:tcPr>
            <w:tcW w:w="737" w:type="dxa"/>
            <w:gridSpan w:val="3"/>
            <w:shd w:val="clear" w:color="auto" w:fill="auto"/>
          </w:tcPr>
          <w:p w14:paraId="3AD476F7" w14:textId="77777777" w:rsidR="000931D0" w:rsidRPr="004161BD" w:rsidRDefault="000931D0" w:rsidP="001D04AF">
            <w:pPr>
              <w:pStyle w:val="Text"/>
              <w:rPr>
                <w:rStyle w:val="ChBlueBold"/>
              </w:rPr>
            </w:pPr>
            <w:r w:rsidRPr="004161BD">
              <w:rPr>
                <w:rStyle w:val="ChBlueBold"/>
              </w:rPr>
              <w:t>teman</w:t>
            </w:r>
            <w:r w:rsidR="00CE19EF">
              <w:rPr>
                <w:rStyle w:val="ChBlueBold"/>
              </w:rPr>
              <w:t>g</w:t>
            </w:r>
          </w:p>
        </w:tc>
        <w:tc>
          <w:tcPr>
            <w:tcW w:w="762" w:type="dxa"/>
            <w:gridSpan w:val="2"/>
            <w:shd w:val="clear" w:color="auto" w:fill="auto"/>
          </w:tcPr>
          <w:p w14:paraId="03E4C53D" w14:textId="77777777" w:rsidR="000931D0" w:rsidRPr="00AB2763" w:rsidRDefault="000931D0" w:rsidP="001D04AF">
            <w:pPr>
              <w:pStyle w:val="Text"/>
            </w:pPr>
            <w:r w:rsidRPr="00AB2763">
              <w:t>pinjam</w:t>
            </w:r>
          </w:p>
        </w:tc>
        <w:tc>
          <w:tcPr>
            <w:tcW w:w="873" w:type="dxa"/>
            <w:gridSpan w:val="2"/>
            <w:shd w:val="clear" w:color="auto" w:fill="auto"/>
          </w:tcPr>
          <w:p w14:paraId="7A6F7106" w14:textId="77777777" w:rsidR="000931D0" w:rsidRPr="00AB2763" w:rsidRDefault="000931D0" w:rsidP="001D04AF">
            <w:pPr>
              <w:pStyle w:val="Text"/>
            </w:pPr>
            <w:r w:rsidRPr="00AB2763">
              <w:t>trening</w:t>
            </w:r>
          </w:p>
        </w:tc>
        <w:tc>
          <w:tcPr>
            <w:tcW w:w="640" w:type="dxa"/>
            <w:gridSpan w:val="2"/>
            <w:shd w:val="clear" w:color="auto" w:fill="auto"/>
          </w:tcPr>
          <w:p w14:paraId="204FF868" w14:textId="77777777" w:rsidR="000931D0" w:rsidRPr="00AB2763" w:rsidRDefault="000931D0" w:rsidP="001D04AF">
            <w:pPr>
              <w:pStyle w:val="Text"/>
            </w:pPr>
            <w:r w:rsidRPr="00AB2763">
              <w:t>untuk</w:t>
            </w:r>
          </w:p>
        </w:tc>
        <w:tc>
          <w:tcPr>
            <w:tcW w:w="973" w:type="dxa"/>
            <w:shd w:val="clear" w:color="auto" w:fill="auto"/>
          </w:tcPr>
          <w:p w14:paraId="36F95FC2" w14:textId="77777777" w:rsidR="000931D0" w:rsidRPr="00AB2763" w:rsidRDefault="000931D0" w:rsidP="001D04AF">
            <w:pPr>
              <w:pStyle w:val="Text"/>
            </w:pPr>
            <w:r w:rsidRPr="00AB2763">
              <w:t>besok</w:t>
            </w:r>
          </w:p>
        </w:tc>
      </w:tr>
      <w:tr w:rsidR="00AC23C4" w:rsidRPr="00AB2763" w14:paraId="5931B51F" w14:textId="77777777" w:rsidTr="00AC23C4">
        <w:tc>
          <w:tcPr>
            <w:tcW w:w="709" w:type="dxa"/>
            <w:shd w:val="clear" w:color="auto" w:fill="auto"/>
          </w:tcPr>
          <w:p w14:paraId="592D5DE1" w14:textId="77777777" w:rsidR="000931D0" w:rsidRPr="00DF7DDB" w:rsidRDefault="000931D0" w:rsidP="001D04AF">
            <w:pPr>
              <w:pStyle w:val="GlossEng2ptafter"/>
            </w:pPr>
          </w:p>
        </w:tc>
        <w:tc>
          <w:tcPr>
            <w:tcW w:w="540" w:type="dxa"/>
            <w:gridSpan w:val="2"/>
            <w:shd w:val="clear" w:color="auto" w:fill="auto"/>
          </w:tcPr>
          <w:p w14:paraId="3C776DD6" w14:textId="77777777" w:rsidR="000931D0" w:rsidRPr="0099608C" w:rsidRDefault="000931D0" w:rsidP="001D04AF">
            <w:pPr>
              <w:pStyle w:val="GlossEng2ptafter"/>
              <w:rPr>
                <w:rStyle w:val="ChSmallCaps"/>
              </w:rPr>
            </w:pPr>
            <w:r w:rsidRPr="0099608C">
              <w:rPr>
                <w:rStyle w:val="ChSmallCaps"/>
              </w:rPr>
              <w:t>1pl</w:t>
            </w:r>
          </w:p>
        </w:tc>
        <w:tc>
          <w:tcPr>
            <w:tcW w:w="510" w:type="dxa"/>
            <w:gridSpan w:val="2"/>
            <w:shd w:val="clear" w:color="auto" w:fill="auto"/>
          </w:tcPr>
          <w:p w14:paraId="4CBD7033" w14:textId="77777777" w:rsidR="000931D0" w:rsidRPr="00AB2763" w:rsidRDefault="000931D0" w:rsidP="001D04AF">
            <w:pPr>
              <w:pStyle w:val="GlossEng2ptafter"/>
            </w:pPr>
            <w:r w:rsidRPr="00AB2763">
              <w:t>from</w:t>
            </w:r>
          </w:p>
        </w:tc>
        <w:tc>
          <w:tcPr>
            <w:tcW w:w="489" w:type="dxa"/>
            <w:shd w:val="clear" w:color="auto" w:fill="auto"/>
          </w:tcPr>
          <w:p w14:paraId="1A863CFB" w14:textId="77777777" w:rsidR="000931D0" w:rsidRPr="0099608C" w:rsidRDefault="000931D0" w:rsidP="001D04AF">
            <w:pPr>
              <w:pStyle w:val="GlossEng2ptafter"/>
              <w:rPr>
                <w:rStyle w:val="ChSmallCaps"/>
              </w:rPr>
            </w:pPr>
            <w:r w:rsidRPr="0099608C">
              <w:rPr>
                <w:rStyle w:val="ChSmallCaps"/>
              </w:rPr>
              <w:t>1sg</w:t>
            </w:r>
          </w:p>
        </w:tc>
        <w:tc>
          <w:tcPr>
            <w:tcW w:w="567" w:type="dxa"/>
            <w:gridSpan w:val="2"/>
            <w:shd w:val="clear" w:color="auto" w:fill="auto"/>
          </w:tcPr>
          <w:p w14:paraId="2ADE249A" w14:textId="77777777" w:rsidR="000931D0" w:rsidRPr="0099608C" w:rsidRDefault="000931D0" w:rsidP="001D04AF">
            <w:pPr>
              <w:pStyle w:val="GlossEng2ptafter"/>
              <w:rPr>
                <w:rStyle w:val="ChSmallCaps"/>
              </w:rPr>
            </w:pPr>
            <w:r w:rsidRPr="0099608C">
              <w:rPr>
                <w:rStyle w:val="ChSmallCaps"/>
              </w:rPr>
              <w:t>poss</w:t>
            </w:r>
          </w:p>
        </w:tc>
        <w:tc>
          <w:tcPr>
            <w:tcW w:w="737" w:type="dxa"/>
            <w:gridSpan w:val="3"/>
            <w:shd w:val="clear" w:color="auto" w:fill="auto"/>
          </w:tcPr>
          <w:p w14:paraId="272F035C" w14:textId="77777777" w:rsidR="000931D0" w:rsidRPr="00AB2763" w:rsidRDefault="000931D0" w:rsidP="001D04AF">
            <w:pPr>
              <w:pStyle w:val="GlossEng2ptafter"/>
            </w:pPr>
            <w:r w:rsidRPr="00AB2763">
              <w:t>friend</w:t>
            </w:r>
          </w:p>
        </w:tc>
        <w:tc>
          <w:tcPr>
            <w:tcW w:w="762" w:type="dxa"/>
            <w:gridSpan w:val="2"/>
            <w:shd w:val="clear" w:color="auto" w:fill="auto"/>
          </w:tcPr>
          <w:p w14:paraId="51A0AAFA" w14:textId="77777777" w:rsidR="000931D0" w:rsidRPr="00AB2763" w:rsidRDefault="000931D0" w:rsidP="001D04AF">
            <w:pPr>
              <w:pStyle w:val="GlossEng2ptafter"/>
            </w:pPr>
            <w:r w:rsidRPr="00AB2763">
              <w:t>borrow</w:t>
            </w:r>
          </w:p>
        </w:tc>
        <w:tc>
          <w:tcPr>
            <w:tcW w:w="873" w:type="dxa"/>
            <w:gridSpan w:val="2"/>
            <w:shd w:val="clear" w:color="auto" w:fill="auto"/>
          </w:tcPr>
          <w:p w14:paraId="1BCC0866" w14:textId="77777777" w:rsidR="000931D0" w:rsidRPr="00AB2763" w:rsidRDefault="000931D0" w:rsidP="001D04AF">
            <w:pPr>
              <w:pStyle w:val="GlossEng2ptafter"/>
            </w:pPr>
            <w:r w:rsidRPr="00AB2763">
              <w:t>tracksuit</w:t>
            </w:r>
          </w:p>
        </w:tc>
        <w:tc>
          <w:tcPr>
            <w:tcW w:w="640" w:type="dxa"/>
            <w:gridSpan w:val="2"/>
            <w:shd w:val="clear" w:color="auto" w:fill="auto"/>
          </w:tcPr>
          <w:p w14:paraId="7D6AE0C8" w14:textId="77777777" w:rsidR="000931D0" w:rsidRPr="00AB2763" w:rsidRDefault="000931D0" w:rsidP="001D04AF">
            <w:pPr>
              <w:pStyle w:val="GlossEng2ptafter"/>
            </w:pPr>
            <w:r w:rsidRPr="00AB2763">
              <w:t>for</w:t>
            </w:r>
          </w:p>
        </w:tc>
        <w:tc>
          <w:tcPr>
            <w:tcW w:w="973" w:type="dxa"/>
            <w:shd w:val="clear" w:color="auto" w:fill="auto"/>
          </w:tcPr>
          <w:p w14:paraId="083E4D8C" w14:textId="77777777" w:rsidR="000931D0" w:rsidRPr="00AB2763" w:rsidRDefault="000931D0" w:rsidP="001D04AF">
            <w:pPr>
              <w:pStyle w:val="GlossEng2ptafter"/>
            </w:pPr>
            <w:r w:rsidRPr="00AB2763">
              <w:t>tomorrow</w:t>
            </w:r>
          </w:p>
        </w:tc>
      </w:tr>
      <w:tr w:rsidR="00AC23C4" w:rsidRPr="00AB2763" w14:paraId="544084AC" w14:textId="77777777" w:rsidTr="00AC23C4">
        <w:trPr>
          <w:gridAfter w:val="2"/>
          <w:wAfter w:w="1465" w:type="dxa"/>
        </w:trPr>
        <w:tc>
          <w:tcPr>
            <w:tcW w:w="709" w:type="dxa"/>
            <w:shd w:val="clear" w:color="auto" w:fill="auto"/>
          </w:tcPr>
          <w:p w14:paraId="62FE481E" w14:textId="77777777" w:rsidR="000931D0" w:rsidRPr="00DF7DDB" w:rsidRDefault="000931D0" w:rsidP="001D04AF">
            <w:pPr>
              <w:pStyle w:val="O0Nwnext"/>
            </w:pPr>
          </w:p>
        </w:tc>
        <w:tc>
          <w:tcPr>
            <w:tcW w:w="284" w:type="dxa"/>
            <w:shd w:val="clear" w:color="auto" w:fill="auto"/>
          </w:tcPr>
          <w:p w14:paraId="50218947" w14:textId="77777777" w:rsidR="000931D0" w:rsidRPr="00AB2763" w:rsidRDefault="000931D0" w:rsidP="001D04AF">
            <w:pPr>
              <w:pStyle w:val="Text"/>
            </w:pPr>
            <w:r>
              <w:t>…</w:t>
            </w:r>
          </w:p>
        </w:tc>
        <w:tc>
          <w:tcPr>
            <w:tcW w:w="706" w:type="dxa"/>
            <w:gridSpan w:val="2"/>
            <w:shd w:val="clear" w:color="auto" w:fill="auto"/>
          </w:tcPr>
          <w:p w14:paraId="319C5597" w14:textId="77777777" w:rsidR="000931D0" w:rsidRPr="00AB2763" w:rsidRDefault="000931D0" w:rsidP="001D04AF">
            <w:pPr>
              <w:pStyle w:val="Text"/>
            </w:pPr>
            <w:r w:rsidRPr="00AB2763">
              <w:t>tu</w:t>
            </w:r>
          </w:p>
        </w:tc>
        <w:tc>
          <w:tcPr>
            <w:tcW w:w="573" w:type="dxa"/>
            <w:gridSpan w:val="3"/>
            <w:shd w:val="clear" w:color="auto" w:fill="auto"/>
          </w:tcPr>
          <w:p w14:paraId="558C51CE" w14:textId="77777777" w:rsidR="000931D0" w:rsidRPr="00AB2763" w:rsidRDefault="000931D0" w:rsidP="001D04AF">
            <w:pPr>
              <w:pStyle w:val="Text"/>
            </w:pPr>
            <w:r w:rsidRPr="00AB2763">
              <w:t>yan</w:t>
            </w:r>
            <w:r>
              <w:t>g</w:t>
            </w:r>
          </w:p>
        </w:tc>
        <w:tc>
          <w:tcPr>
            <w:tcW w:w="695" w:type="dxa"/>
            <w:gridSpan w:val="2"/>
            <w:shd w:val="clear" w:color="auto" w:fill="auto"/>
          </w:tcPr>
          <w:p w14:paraId="032B1E69" w14:textId="77777777" w:rsidR="000931D0" w:rsidRPr="00AB2763" w:rsidRDefault="000931D0" w:rsidP="001D04AF">
            <w:pPr>
              <w:pStyle w:val="Text"/>
            </w:pPr>
            <w:r w:rsidRPr="00AB2763">
              <w:t>tadi</w:t>
            </w:r>
          </w:p>
        </w:tc>
        <w:tc>
          <w:tcPr>
            <w:tcW w:w="489" w:type="dxa"/>
            <w:shd w:val="clear" w:color="auto" w:fill="auto"/>
          </w:tcPr>
          <w:p w14:paraId="283A5C11" w14:textId="77777777" w:rsidR="000931D0" w:rsidRPr="00AB2763" w:rsidRDefault="000931D0" w:rsidP="001D04AF">
            <w:pPr>
              <w:pStyle w:val="Text"/>
            </w:pPr>
            <w:r w:rsidRPr="00AB2763">
              <w:t>sa</w:t>
            </w:r>
          </w:p>
        </w:tc>
        <w:tc>
          <w:tcPr>
            <w:tcW w:w="373" w:type="dxa"/>
            <w:gridSpan w:val="2"/>
            <w:shd w:val="clear" w:color="auto" w:fill="auto"/>
          </w:tcPr>
          <w:p w14:paraId="61EABB50" w14:textId="77777777" w:rsidR="000931D0" w:rsidRPr="00AB2763" w:rsidRDefault="000931D0" w:rsidP="001D04AF">
            <w:pPr>
              <w:pStyle w:val="Text"/>
            </w:pPr>
            <w:r w:rsidRPr="00AB2763">
              <w:t>ke</w:t>
            </w:r>
          </w:p>
        </w:tc>
        <w:tc>
          <w:tcPr>
            <w:tcW w:w="818" w:type="dxa"/>
            <w:gridSpan w:val="2"/>
            <w:shd w:val="clear" w:color="auto" w:fill="auto"/>
          </w:tcPr>
          <w:p w14:paraId="0520D351" w14:textId="77777777" w:rsidR="000931D0" w:rsidRPr="004161BD" w:rsidRDefault="000931D0" w:rsidP="001D04AF">
            <w:pPr>
              <w:pStyle w:val="Text"/>
              <w:rPr>
                <w:rStyle w:val="ChBlueBold"/>
              </w:rPr>
            </w:pPr>
            <w:r w:rsidRPr="004161BD">
              <w:rPr>
                <w:rStyle w:val="ChBlueBold"/>
              </w:rPr>
              <w:t>teman</w:t>
            </w:r>
            <w:r w:rsidR="00CE19EF">
              <w:rPr>
                <w:rStyle w:val="ChBlueBold"/>
              </w:rPr>
              <w:t>g</w:t>
            </w:r>
          </w:p>
        </w:tc>
        <w:tc>
          <w:tcPr>
            <w:tcW w:w="688" w:type="dxa"/>
            <w:gridSpan w:val="2"/>
            <w:shd w:val="clear" w:color="auto" w:fill="auto"/>
          </w:tcPr>
          <w:p w14:paraId="57578970" w14:textId="77777777" w:rsidR="000931D0" w:rsidRPr="004161BD" w:rsidRDefault="000931D0" w:rsidP="001D04AF">
            <w:pPr>
              <w:pStyle w:val="Text"/>
              <w:rPr>
                <w:rStyle w:val="ChBlueBold"/>
              </w:rPr>
            </w:pPr>
            <w:r w:rsidRPr="004161BD">
              <w:rPr>
                <w:rStyle w:val="ChBlueBold"/>
              </w:rPr>
              <w:t>sana</w:t>
            </w:r>
          </w:p>
        </w:tc>
      </w:tr>
      <w:tr w:rsidR="00AC23C4" w:rsidRPr="00AB2763" w14:paraId="5AFC28A8" w14:textId="77777777" w:rsidTr="00AC23C4">
        <w:trPr>
          <w:gridAfter w:val="2"/>
          <w:wAfter w:w="1465" w:type="dxa"/>
        </w:trPr>
        <w:tc>
          <w:tcPr>
            <w:tcW w:w="709" w:type="dxa"/>
            <w:shd w:val="clear" w:color="auto" w:fill="auto"/>
          </w:tcPr>
          <w:p w14:paraId="4A2EA568" w14:textId="77777777" w:rsidR="000931D0" w:rsidRPr="00DF7DDB" w:rsidRDefault="000931D0" w:rsidP="001D04AF">
            <w:pPr>
              <w:pStyle w:val="GlossEng"/>
            </w:pPr>
          </w:p>
        </w:tc>
        <w:tc>
          <w:tcPr>
            <w:tcW w:w="284" w:type="dxa"/>
            <w:shd w:val="clear" w:color="auto" w:fill="auto"/>
          </w:tcPr>
          <w:p w14:paraId="7A8C6856" w14:textId="77777777" w:rsidR="000931D0" w:rsidRPr="004161BD" w:rsidRDefault="000931D0" w:rsidP="001D04AF">
            <w:pPr>
              <w:pStyle w:val="GlossEng"/>
              <w:rPr>
                <w:rStyle w:val="ChSmallCaps"/>
              </w:rPr>
            </w:pPr>
          </w:p>
        </w:tc>
        <w:tc>
          <w:tcPr>
            <w:tcW w:w="706" w:type="dxa"/>
            <w:gridSpan w:val="2"/>
            <w:shd w:val="clear" w:color="auto" w:fill="auto"/>
          </w:tcPr>
          <w:p w14:paraId="778B981C" w14:textId="77777777" w:rsidR="000931D0" w:rsidRPr="0099608C" w:rsidRDefault="000931D0" w:rsidP="001D04AF">
            <w:pPr>
              <w:pStyle w:val="GlossEng"/>
              <w:rPr>
                <w:rStyle w:val="ChSmallCaps"/>
              </w:rPr>
            </w:pPr>
            <w:r w:rsidRPr="0099608C">
              <w:rPr>
                <w:rStyle w:val="ChSmallCaps"/>
              </w:rPr>
              <w:t>d.dist</w:t>
            </w:r>
          </w:p>
        </w:tc>
        <w:tc>
          <w:tcPr>
            <w:tcW w:w="573" w:type="dxa"/>
            <w:gridSpan w:val="3"/>
            <w:shd w:val="clear" w:color="auto" w:fill="auto"/>
          </w:tcPr>
          <w:p w14:paraId="41576787" w14:textId="77777777" w:rsidR="000931D0" w:rsidRPr="0099608C" w:rsidRDefault="000931D0" w:rsidP="001D04AF">
            <w:pPr>
              <w:pStyle w:val="GlossEng"/>
              <w:rPr>
                <w:rStyle w:val="ChSmallCaps"/>
              </w:rPr>
            </w:pPr>
            <w:r w:rsidRPr="0099608C">
              <w:rPr>
                <w:rStyle w:val="ChSmallCaps"/>
              </w:rPr>
              <w:t>rel</w:t>
            </w:r>
          </w:p>
        </w:tc>
        <w:tc>
          <w:tcPr>
            <w:tcW w:w="695" w:type="dxa"/>
            <w:gridSpan w:val="2"/>
            <w:shd w:val="clear" w:color="auto" w:fill="auto"/>
          </w:tcPr>
          <w:p w14:paraId="512B7B89" w14:textId="77777777" w:rsidR="000931D0" w:rsidRPr="00AB2763" w:rsidRDefault="00005E0E" w:rsidP="001D04AF">
            <w:pPr>
              <w:pStyle w:val="GlossEng"/>
            </w:pPr>
            <w:r>
              <w:t>earlier</w:t>
            </w:r>
          </w:p>
        </w:tc>
        <w:tc>
          <w:tcPr>
            <w:tcW w:w="489" w:type="dxa"/>
            <w:shd w:val="clear" w:color="auto" w:fill="auto"/>
          </w:tcPr>
          <w:p w14:paraId="0C2F1A47" w14:textId="77777777" w:rsidR="000931D0" w:rsidRPr="0099608C" w:rsidRDefault="000931D0" w:rsidP="001D04AF">
            <w:pPr>
              <w:pStyle w:val="GlossEng"/>
              <w:rPr>
                <w:rStyle w:val="ChSmallCaps"/>
              </w:rPr>
            </w:pPr>
            <w:r w:rsidRPr="0099608C">
              <w:rPr>
                <w:rStyle w:val="ChSmallCaps"/>
              </w:rPr>
              <w:t>1sg</w:t>
            </w:r>
          </w:p>
        </w:tc>
        <w:tc>
          <w:tcPr>
            <w:tcW w:w="373" w:type="dxa"/>
            <w:gridSpan w:val="2"/>
            <w:shd w:val="clear" w:color="auto" w:fill="auto"/>
          </w:tcPr>
          <w:p w14:paraId="060FD1AA" w14:textId="77777777" w:rsidR="000931D0" w:rsidRPr="00AB2763" w:rsidRDefault="000931D0" w:rsidP="001D04AF">
            <w:pPr>
              <w:pStyle w:val="GlossEng"/>
            </w:pPr>
            <w:r w:rsidRPr="00AB2763">
              <w:t>to</w:t>
            </w:r>
          </w:p>
        </w:tc>
        <w:tc>
          <w:tcPr>
            <w:tcW w:w="818" w:type="dxa"/>
            <w:gridSpan w:val="2"/>
            <w:shd w:val="clear" w:color="auto" w:fill="auto"/>
          </w:tcPr>
          <w:p w14:paraId="27EB1F41" w14:textId="77777777" w:rsidR="000931D0" w:rsidRPr="00AB2763" w:rsidRDefault="000931D0" w:rsidP="001D04AF">
            <w:pPr>
              <w:pStyle w:val="GlossEng"/>
            </w:pPr>
            <w:r w:rsidRPr="00AB2763">
              <w:t>friend</w:t>
            </w:r>
          </w:p>
        </w:tc>
        <w:tc>
          <w:tcPr>
            <w:tcW w:w="688" w:type="dxa"/>
            <w:gridSpan w:val="2"/>
            <w:shd w:val="clear" w:color="auto" w:fill="auto"/>
          </w:tcPr>
          <w:p w14:paraId="021AD8CF" w14:textId="77777777" w:rsidR="000931D0" w:rsidRPr="0099608C" w:rsidRDefault="000931D0" w:rsidP="001D04AF">
            <w:pPr>
              <w:pStyle w:val="GlossEng"/>
              <w:rPr>
                <w:rStyle w:val="ChSmallCaps"/>
              </w:rPr>
            </w:pPr>
            <w:r w:rsidRPr="0099608C">
              <w:rPr>
                <w:rStyle w:val="ChSmallCaps"/>
              </w:rPr>
              <w:t>l.dist</w:t>
            </w:r>
          </w:p>
        </w:tc>
      </w:tr>
    </w:tbl>
    <w:p w14:paraId="16B09C5D" w14:textId="7AB343BA" w:rsidR="000931D0" w:rsidRPr="002B1870" w:rsidRDefault="00B7093A" w:rsidP="005441D5">
      <w:pPr>
        <w:pStyle w:val="FreeTranslEng15pt"/>
      </w:pPr>
      <w:r>
        <w:t>‘</w:t>
      </w:r>
      <w:r w:rsidR="000931D0" w:rsidRPr="00AB2763">
        <w:t xml:space="preserve">we (are back) from </w:t>
      </w:r>
      <w:r w:rsidR="000931D0" w:rsidRPr="00B84902">
        <w:rPr>
          <w:rStyle w:val="ChBlueBold"/>
        </w:rPr>
        <w:t>my friend</w:t>
      </w:r>
      <w:r w:rsidR="000931D0" w:rsidRPr="00AB2763">
        <w:t xml:space="preserve"> (from whom we) borrowed a tracksuit for tomorrow</w:t>
      </w:r>
      <w:r w:rsidR="000931D0">
        <w:t xml:space="preserve"> … that</w:t>
      </w:r>
      <w:r>
        <w:t>’</w:t>
      </w:r>
      <w:r w:rsidR="000931D0">
        <w:t xml:space="preserve">s why </w:t>
      </w:r>
      <w:r w:rsidR="000931D0">
        <w:rPr>
          <w:szCs w:val="19"/>
        </w:rPr>
        <w:t>a short while ago</w:t>
      </w:r>
      <w:r w:rsidR="000931D0">
        <w:t xml:space="preserve"> I (went) to (my) </w:t>
      </w:r>
      <w:r w:rsidR="000931D0" w:rsidRPr="00B84902">
        <w:rPr>
          <w:rStyle w:val="ChBlueBold"/>
        </w:rPr>
        <w:t xml:space="preserve">friend </w:t>
      </w:r>
      <w:r w:rsidR="0071415B">
        <w:rPr>
          <w:rStyle w:val="ChBlueBold"/>
        </w:rPr>
        <w:t>(</w:t>
      </w:r>
      <w:r w:rsidR="005441D5">
        <w:rPr>
          <w:rStyle w:val="ChBlueBold"/>
        </w:rPr>
        <w:t>who</w:t>
      </w:r>
      <w:r w:rsidR="0071415B">
        <w:rPr>
          <w:rStyle w:val="ChBlueBold"/>
        </w:rPr>
        <w:t xml:space="preserve"> is) </w:t>
      </w:r>
      <w:r w:rsidR="000931D0" w:rsidRPr="00B84902">
        <w:rPr>
          <w:rStyle w:val="ChBlueBold"/>
        </w:rPr>
        <w:t>over there</w:t>
      </w:r>
      <w:r>
        <w:t>’</w:t>
      </w:r>
      <w:r w:rsidR="000931D0">
        <w:t xml:space="preserve"> </w:t>
      </w:r>
      <w:r w:rsidR="000931D0" w:rsidRPr="004161BD">
        <w:rPr>
          <w:rStyle w:val="ExampleSource"/>
        </w:rPr>
        <w:t>[081011-020-Cv.0052/0056]</w:t>
      </w:r>
    </w:p>
    <w:p w14:paraId="106B5269" w14:textId="77777777" w:rsidR="000931D0" w:rsidRPr="00A00D87" w:rsidRDefault="000931D0" w:rsidP="000931D0">
      <w:pPr>
        <w:pStyle w:val="Heading2"/>
      </w:pPr>
      <w:bookmarkStart w:id="3545" w:name="_Ref322435482"/>
      <w:bookmarkStart w:id="3546" w:name="_Toc322502321"/>
      <w:bookmarkStart w:id="3547" w:name="_Toc322502354"/>
      <w:bookmarkStart w:id="3548" w:name="_Toc334196198"/>
      <w:bookmarkStart w:id="3549" w:name="_Toc334196351"/>
      <w:bookmarkStart w:id="3550" w:name="_Toc336325587"/>
      <w:bookmarkStart w:id="3551" w:name="_Toc336335876"/>
      <w:bookmarkStart w:id="3552" w:name="_Toc342590140"/>
      <w:bookmarkStart w:id="3553" w:name="_Toc353454820"/>
      <w:bookmarkStart w:id="3554" w:name="_Toc440455654"/>
      <w:r w:rsidRPr="00A00D87">
        <w:t>Combining demonstratives and locatives</w:t>
      </w:r>
      <w:bookmarkEnd w:id="3545"/>
      <w:bookmarkEnd w:id="3546"/>
      <w:bookmarkEnd w:id="3547"/>
      <w:bookmarkEnd w:id="3548"/>
      <w:bookmarkEnd w:id="3549"/>
      <w:bookmarkEnd w:id="3550"/>
      <w:bookmarkEnd w:id="3551"/>
      <w:bookmarkEnd w:id="3552"/>
      <w:bookmarkEnd w:id="3553"/>
      <w:bookmarkEnd w:id="3554"/>
    </w:p>
    <w:p w14:paraId="00454996" w14:textId="3A90D382" w:rsidR="000931D0" w:rsidRDefault="000931D0" w:rsidP="005441D5">
      <w:pPr>
        <w:pStyle w:val="Body0000after"/>
      </w:pPr>
      <w:r>
        <w:t>Demonstratives and locatives can be combined with an adnominally used demonstrative modifying a pronominally used locative</w:t>
      </w:r>
      <w:r w:rsidR="005441D5">
        <w:t xml:space="preserve"> as in </w:t>
      </w:r>
      <w:r w:rsidR="005441D5">
        <w:fldChar w:fldCharType="begin"/>
      </w:r>
      <w:r w:rsidR="005441D5">
        <w:instrText xml:space="preserve"> REF _Ref338956160 \h </w:instrText>
      </w:r>
      <w:r w:rsidR="005441D5">
        <w:fldChar w:fldCharType="separate"/>
      </w:r>
      <w:r w:rsidR="00154D81">
        <w:t>(</w:t>
      </w:r>
      <w:r w:rsidR="00154D81">
        <w:rPr>
          <w:noProof/>
        </w:rPr>
        <w:t>64</w:t>
      </w:r>
      <w:r w:rsidR="00154D81">
        <w:t>)</w:t>
      </w:r>
      <w:r w:rsidR="005441D5">
        <w:fldChar w:fldCharType="end"/>
      </w:r>
      <w:r w:rsidR="005441D5">
        <w:t xml:space="preserve"> and </w:t>
      </w:r>
      <w:r w:rsidR="005441D5">
        <w:fldChar w:fldCharType="begin"/>
      </w:r>
      <w:r w:rsidR="005441D5">
        <w:instrText xml:space="preserve"> REF _Ref338956161 \h </w:instrText>
      </w:r>
      <w:r w:rsidR="005441D5">
        <w:fldChar w:fldCharType="separate"/>
      </w:r>
      <w:r w:rsidR="00154D81">
        <w:t>(</w:t>
      </w:r>
      <w:r w:rsidR="00154D81">
        <w:rPr>
          <w:noProof/>
        </w:rPr>
        <w:t>65</w:t>
      </w:r>
      <w:r w:rsidR="00154D81">
        <w:t>)</w:t>
      </w:r>
      <w:r w:rsidR="005441D5">
        <w:fldChar w:fldCharType="end"/>
      </w:r>
      <w:r w:rsidR="005441D5">
        <w:t xml:space="preserve">, or an adnominally used locative as in </w:t>
      </w:r>
      <w:r w:rsidR="005441D5">
        <w:fldChar w:fldCharType="begin"/>
      </w:r>
      <w:r w:rsidR="005441D5">
        <w:instrText xml:space="preserve"> REF _Ref338956162 \h </w:instrText>
      </w:r>
      <w:r w:rsidR="005441D5">
        <w:fldChar w:fldCharType="separate"/>
      </w:r>
      <w:r w:rsidR="00154D81">
        <w:t>(</w:t>
      </w:r>
      <w:r w:rsidR="00154D81">
        <w:rPr>
          <w:noProof/>
        </w:rPr>
        <w:t>66</w:t>
      </w:r>
      <w:r w:rsidR="00154D81">
        <w:t>)</w:t>
      </w:r>
      <w:r w:rsidR="005441D5">
        <w:fldChar w:fldCharType="end"/>
      </w:r>
      <w:r>
        <w:t>. In these constructions, the demonstrative serves to intensify the locative, resulting in an emphatic reading that conveys vividness.</w:t>
      </w:r>
    </w:p>
    <w:bookmarkEnd w:id="3527"/>
    <w:p w14:paraId="7D249EE2" w14:textId="67999D4F" w:rsidR="000931D0" w:rsidRDefault="000931D0" w:rsidP="001C29E4">
      <w:pPr>
        <w:pStyle w:val="Body0510after"/>
      </w:pPr>
      <w:r>
        <w:t xml:space="preserve">Short distal </w:t>
      </w:r>
      <w:r w:rsidRPr="00FA6464">
        <w:rPr>
          <w:rStyle w:val="ChItalBold"/>
        </w:rPr>
        <w:t>itu</w:t>
      </w:r>
      <w:r>
        <w:t xml:space="preserve"> </w:t>
      </w:r>
      <w:r w:rsidR="00B7093A">
        <w:t>‘</w:t>
      </w:r>
      <w:r w:rsidRPr="0099608C">
        <w:rPr>
          <w:rStyle w:val="ChSmallCaps"/>
        </w:rPr>
        <w:t>d.dist</w:t>
      </w:r>
      <w:r w:rsidR="00B7093A">
        <w:t>’</w:t>
      </w:r>
      <w:r>
        <w:t xml:space="preserve"> modifies proximal </w:t>
      </w:r>
      <w:r w:rsidRPr="000C39A3">
        <w:rPr>
          <w:rStyle w:val="ChItalBold"/>
        </w:rPr>
        <w:t>sini</w:t>
      </w:r>
      <w:r>
        <w:t xml:space="preserve"> </w:t>
      </w:r>
      <w:r w:rsidR="00B7093A">
        <w:t>‘</w:t>
      </w:r>
      <w:r w:rsidRPr="0099608C">
        <w:rPr>
          <w:rStyle w:val="ChSmallCaps"/>
        </w:rPr>
        <w:t>l.prox</w:t>
      </w:r>
      <w:r w:rsidR="00B7093A">
        <w:t>’</w:t>
      </w:r>
      <w:r>
        <w:t xml:space="preserve"> in </w:t>
      </w:r>
      <w:r>
        <w:fldChar w:fldCharType="begin"/>
      </w:r>
      <w:r>
        <w:instrText xml:space="preserve"> REF _Ref338956160 \h </w:instrText>
      </w:r>
      <w:r>
        <w:fldChar w:fldCharType="separate"/>
      </w:r>
      <w:r w:rsidR="00154D81">
        <w:t>(</w:t>
      </w:r>
      <w:r w:rsidR="00154D81">
        <w:rPr>
          <w:noProof/>
        </w:rPr>
        <w:t>64</w:t>
      </w:r>
      <w:r w:rsidR="00154D81">
        <w:t>)</w:t>
      </w:r>
      <w:r>
        <w:fldChar w:fldCharType="end"/>
      </w:r>
      <w:r>
        <w:t xml:space="preserve"> and medial </w:t>
      </w:r>
      <w:r w:rsidRPr="000C39A3">
        <w:rPr>
          <w:rStyle w:val="ChItalBold"/>
        </w:rPr>
        <w:t>situ</w:t>
      </w:r>
      <w:r>
        <w:t xml:space="preserve"> </w:t>
      </w:r>
      <w:r w:rsidR="00B7093A">
        <w:t>‘</w:t>
      </w:r>
      <w:r w:rsidRPr="0099608C">
        <w:rPr>
          <w:rStyle w:val="ChSmallCaps"/>
        </w:rPr>
        <w:t>l.med</w:t>
      </w:r>
      <w:r w:rsidR="00B7093A">
        <w:t>’</w:t>
      </w:r>
      <w:r>
        <w:t xml:space="preserve"> in </w:t>
      </w:r>
      <w:r>
        <w:fldChar w:fldCharType="begin"/>
      </w:r>
      <w:r>
        <w:instrText xml:space="preserve"> REF _Ref338956161 \h </w:instrText>
      </w:r>
      <w:r>
        <w:fldChar w:fldCharType="separate"/>
      </w:r>
      <w:r w:rsidR="00154D81">
        <w:t>(</w:t>
      </w:r>
      <w:r w:rsidR="00154D81">
        <w:rPr>
          <w:noProof/>
        </w:rPr>
        <w:t>65</w:t>
      </w:r>
      <w:r w:rsidR="00154D81">
        <w:t>)</w:t>
      </w:r>
      <w:r>
        <w:fldChar w:fldCharType="end"/>
      </w:r>
      <w:r>
        <w:t xml:space="preserve">. In </w:t>
      </w:r>
      <w:r>
        <w:fldChar w:fldCharType="begin"/>
      </w:r>
      <w:r>
        <w:instrText xml:space="preserve"> REF _Ref338956162 \h </w:instrText>
      </w:r>
      <w:r>
        <w:fldChar w:fldCharType="separate"/>
      </w:r>
      <w:r w:rsidR="00154D81">
        <w:t>(</w:t>
      </w:r>
      <w:r w:rsidR="00154D81">
        <w:rPr>
          <w:noProof/>
        </w:rPr>
        <w:t>66</w:t>
      </w:r>
      <w:r w:rsidR="00154D81">
        <w:t>)</w:t>
      </w:r>
      <w:r>
        <w:fldChar w:fldCharType="end"/>
      </w:r>
      <w:r>
        <w:t xml:space="preserve"> long distal </w:t>
      </w:r>
      <w:r w:rsidRPr="00FA6464">
        <w:rPr>
          <w:rStyle w:val="ChItalBold"/>
        </w:rPr>
        <w:t>itu</w:t>
      </w:r>
      <w:r>
        <w:t xml:space="preserve"> </w:t>
      </w:r>
      <w:r w:rsidR="00B7093A">
        <w:t>‘</w:t>
      </w:r>
      <w:r w:rsidRPr="0099608C">
        <w:rPr>
          <w:rStyle w:val="ChSmallCaps"/>
        </w:rPr>
        <w:t>d.dist</w:t>
      </w:r>
      <w:r w:rsidR="00B7093A">
        <w:t>’</w:t>
      </w:r>
      <w:r>
        <w:t xml:space="preserve"> modifies distal </w:t>
      </w:r>
      <w:r w:rsidRPr="00D65C12">
        <w:rPr>
          <w:rStyle w:val="ChItalBold"/>
        </w:rPr>
        <w:t>sana</w:t>
      </w:r>
      <w:r>
        <w:t xml:space="preserve"> </w:t>
      </w:r>
      <w:r w:rsidR="00B7093A">
        <w:t>‘</w:t>
      </w:r>
      <w:r w:rsidRPr="0099608C">
        <w:rPr>
          <w:rStyle w:val="ChSmallCaps"/>
        </w:rPr>
        <w:t>l.dist</w:t>
      </w:r>
      <w:r w:rsidR="00B7093A">
        <w:t>’</w:t>
      </w:r>
      <w:r>
        <w:t>.</w:t>
      </w:r>
    </w:p>
    <w:tbl>
      <w:tblPr>
        <w:tblW w:w="6562" w:type="dxa"/>
        <w:tblCellMar>
          <w:left w:w="42" w:type="dxa"/>
          <w:right w:w="42" w:type="dxa"/>
        </w:tblCellMar>
        <w:tblLook w:val="01E0" w:firstRow="1" w:lastRow="1" w:firstColumn="1" w:lastColumn="1" w:noHBand="0" w:noVBand="0"/>
      </w:tblPr>
      <w:tblGrid>
        <w:gridCol w:w="707"/>
        <w:gridCol w:w="562"/>
        <w:gridCol w:w="78"/>
        <w:gridCol w:w="510"/>
        <w:gridCol w:w="130"/>
        <w:gridCol w:w="623"/>
        <w:gridCol w:w="616"/>
        <w:gridCol w:w="512"/>
        <w:gridCol w:w="81"/>
        <w:gridCol w:w="426"/>
        <w:gridCol w:w="214"/>
        <w:gridCol w:w="275"/>
        <w:gridCol w:w="9"/>
        <w:gridCol w:w="356"/>
        <w:gridCol w:w="475"/>
        <w:gridCol w:w="284"/>
        <w:gridCol w:w="704"/>
      </w:tblGrid>
      <w:tr w:rsidR="00AC23C4" w:rsidRPr="004B7057" w14:paraId="00FF0335" w14:textId="77777777" w:rsidTr="00AC23C4">
        <w:tc>
          <w:tcPr>
            <w:tcW w:w="709" w:type="dxa"/>
            <w:shd w:val="clear" w:color="auto" w:fill="auto"/>
          </w:tcPr>
          <w:p w14:paraId="00F0486E" w14:textId="77777777" w:rsidR="000931D0" w:rsidRPr="00243B92" w:rsidRDefault="000931D0" w:rsidP="001D04AF">
            <w:pPr>
              <w:pStyle w:val="O0Nwnext"/>
            </w:pPr>
            <w:bookmarkStart w:id="3555" w:name="_Ref320726454"/>
            <w:bookmarkStart w:id="3556" w:name="_Ref338956160"/>
            <w:r>
              <w:t>(</w:t>
            </w:r>
            <w:fldSimple w:instr=" SEQ ( \* ARABIC \s 1 ">
              <w:r w:rsidR="00154D81">
                <w:rPr>
                  <w:noProof/>
                </w:rPr>
                <w:t>64</w:t>
              </w:r>
            </w:fldSimple>
            <w:bookmarkEnd w:id="3555"/>
            <w:r>
              <w:t>)</w:t>
            </w:r>
            <w:bookmarkEnd w:id="3556"/>
          </w:p>
        </w:tc>
        <w:tc>
          <w:tcPr>
            <w:tcW w:w="640" w:type="dxa"/>
            <w:gridSpan w:val="2"/>
            <w:shd w:val="clear" w:color="auto" w:fill="auto"/>
          </w:tcPr>
          <w:p w14:paraId="1D175D49" w14:textId="77777777" w:rsidR="000931D0" w:rsidRPr="005541F9" w:rsidRDefault="000931D0" w:rsidP="001D04AF">
            <w:pPr>
              <w:pStyle w:val="Text"/>
            </w:pPr>
            <w:r w:rsidRPr="005541F9">
              <w:t>doran</w:t>
            </w:r>
            <w:r>
              <w:t>g</w:t>
            </w:r>
          </w:p>
        </w:tc>
        <w:tc>
          <w:tcPr>
            <w:tcW w:w="510" w:type="dxa"/>
            <w:shd w:val="clear" w:color="auto" w:fill="auto"/>
          </w:tcPr>
          <w:p w14:paraId="24626B46" w14:textId="77777777" w:rsidR="000931D0" w:rsidRPr="005541F9" w:rsidRDefault="00E35FA3" w:rsidP="001D04AF">
            <w:pPr>
              <w:pStyle w:val="Text"/>
            </w:pPr>
            <w:r>
              <w:t>tida</w:t>
            </w:r>
          </w:p>
        </w:tc>
        <w:tc>
          <w:tcPr>
            <w:tcW w:w="753" w:type="dxa"/>
            <w:gridSpan w:val="2"/>
            <w:shd w:val="clear" w:color="auto" w:fill="auto"/>
          </w:tcPr>
          <w:p w14:paraId="6EBA32C8" w14:textId="77777777" w:rsidR="000931D0" w:rsidRPr="005541F9" w:rsidRDefault="000931D0" w:rsidP="001D04AF">
            <w:pPr>
              <w:pStyle w:val="Text"/>
            </w:pPr>
            <w:r w:rsidRPr="005541F9">
              <w:t>bisa</w:t>
            </w:r>
          </w:p>
        </w:tc>
        <w:tc>
          <w:tcPr>
            <w:tcW w:w="616" w:type="dxa"/>
            <w:shd w:val="clear" w:color="auto" w:fill="auto"/>
          </w:tcPr>
          <w:p w14:paraId="783B1CC0" w14:textId="77777777" w:rsidR="000931D0" w:rsidRPr="005541F9" w:rsidRDefault="000931D0" w:rsidP="001D04AF">
            <w:pPr>
              <w:pStyle w:val="Text"/>
            </w:pPr>
            <w:r w:rsidRPr="005541F9">
              <w:t>dekat</w:t>
            </w:r>
          </w:p>
        </w:tc>
        <w:tc>
          <w:tcPr>
            <w:tcW w:w="593" w:type="dxa"/>
            <w:gridSpan w:val="2"/>
            <w:shd w:val="clear" w:color="auto" w:fill="auto"/>
          </w:tcPr>
          <w:p w14:paraId="0ECADE2D" w14:textId="77777777" w:rsidR="000931D0" w:rsidRPr="005541F9" w:rsidRDefault="000931D0" w:rsidP="001D04AF">
            <w:pPr>
              <w:pStyle w:val="Text"/>
            </w:pPr>
            <w:r w:rsidRPr="005541F9">
              <w:t>sama</w:t>
            </w:r>
          </w:p>
        </w:tc>
        <w:tc>
          <w:tcPr>
            <w:tcW w:w="640" w:type="dxa"/>
            <w:gridSpan w:val="2"/>
            <w:shd w:val="clear" w:color="auto" w:fill="auto"/>
          </w:tcPr>
          <w:p w14:paraId="17BA1188" w14:textId="77777777" w:rsidR="000931D0" w:rsidRPr="005541F9" w:rsidRDefault="000931D0" w:rsidP="001D04AF">
            <w:pPr>
              <w:pStyle w:val="Text"/>
            </w:pPr>
            <w:r w:rsidRPr="005541F9">
              <w:t>doran</w:t>
            </w:r>
            <w:r>
              <w:t>g</w:t>
            </w:r>
          </w:p>
        </w:tc>
        <w:tc>
          <w:tcPr>
            <w:tcW w:w="284" w:type="dxa"/>
            <w:gridSpan w:val="2"/>
            <w:shd w:val="clear" w:color="auto" w:fill="auto"/>
          </w:tcPr>
          <w:p w14:paraId="583F5630" w14:textId="77777777" w:rsidR="000931D0" w:rsidRPr="005541F9" w:rsidRDefault="000931D0" w:rsidP="001D04AF">
            <w:pPr>
              <w:pStyle w:val="Text"/>
            </w:pPr>
            <w:r>
              <w:t>…</w:t>
            </w:r>
          </w:p>
        </w:tc>
        <w:tc>
          <w:tcPr>
            <w:tcW w:w="356" w:type="dxa"/>
            <w:shd w:val="clear" w:color="auto" w:fill="auto"/>
          </w:tcPr>
          <w:p w14:paraId="10DA49BB" w14:textId="77777777" w:rsidR="000931D0" w:rsidRPr="00DE302E" w:rsidRDefault="000931D0" w:rsidP="001D04AF">
            <w:pPr>
              <w:pStyle w:val="Text"/>
            </w:pPr>
            <w:r w:rsidRPr="00DE302E">
              <w:t>di</w:t>
            </w:r>
          </w:p>
        </w:tc>
        <w:tc>
          <w:tcPr>
            <w:tcW w:w="757" w:type="dxa"/>
            <w:gridSpan w:val="2"/>
            <w:shd w:val="clear" w:color="auto" w:fill="auto"/>
          </w:tcPr>
          <w:p w14:paraId="214B39B1" w14:textId="77777777" w:rsidR="000931D0" w:rsidRPr="00DE302E" w:rsidRDefault="000931D0" w:rsidP="001D04AF">
            <w:pPr>
              <w:pStyle w:val="Text"/>
              <w:rPr>
                <w:rStyle w:val="ChBlueBold"/>
              </w:rPr>
            </w:pPr>
            <w:r w:rsidRPr="00DE302E">
              <w:rPr>
                <w:rStyle w:val="ChBlueBold"/>
              </w:rPr>
              <w:t>sini</w:t>
            </w:r>
          </w:p>
        </w:tc>
        <w:tc>
          <w:tcPr>
            <w:tcW w:w="704" w:type="dxa"/>
            <w:shd w:val="clear" w:color="auto" w:fill="auto"/>
          </w:tcPr>
          <w:p w14:paraId="5DF0FBF6" w14:textId="77777777" w:rsidR="000931D0" w:rsidRPr="00DE302E" w:rsidRDefault="000931D0" w:rsidP="001D04AF">
            <w:pPr>
              <w:pStyle w:val="Text"/>
              <w:rPr>
                <w:rStyle w:val="ChBlueBold"/>
              </w:rPr>
            </w:pPr>
            <w:r w:rsidRPr="00DE302E">
              <w:rPr>
                <w:rStyle w:val="ChBlueBold"/>
              </w:rPr>
              <w:t>tu</w:t>
            </w:r>
          </w:p>
        </w:tc>
      </w:tr>
      <w:tr w:rsidR="00AC23C4" w:rsidRPr="00AC23C4" w14:paraId="14983272" w14:textId="77777777" w:rsidTr="00AC23C4">
        <w:tc>
          <w:tcPr>
            <w:tcW w:w="709" w:type="dxa"/>
            <w:shd w:val="clear" w:color="auto" w:fill="auto"/>
          </w:tcPr>
          <w:p w14:paraId="522ABEE0" w14:textId="77777777" w:rsidR="000931D0" w:rsidRPr="00275D91" w:rsidRDefault="000931D0" w:rsidP="001D04AF">
            <w:pPr>
              <w:pStyle w:val="GlossEng2ptafter"/>
            </w:pPr>
          </w:p>
        </w:tc>
        <w:tc>
          <w:tcPr>
            <w:tcW w:w="640" w:type="dxa"/>
            <w:gridSpan w:val="2"/>
            <w:shd w:val="clear" w:color="auto" w:fill="auto"/>
          </w:tcPr>
          <w:p w14:paraId="4CE9812D" w14:textId="77777777" w:rsidR="000931D0" w:rsidRPr="0099608C" w:rsidRDefault="000931D0" w:rsidP="001D04AF">
            <w:pPr>
              <w:pStyle w:val="GlossEng2ptafter"/>
              <w:rPr>
                <w:rStyle w:val="ChSmallCaps"/>
              </w:rPr>
            </w:pPr>
            <w:r w:rsidRPr="0099608C">
              <w:rPr>
                <w:rStyle w:val="ChSmallCaps"/>
              </w:rPr>
              <w:t>3pl</w:t>
            </w:r>
          </w:p>
        </w:tc>
        <w:tc>
          <w:tcPr>
            <w:tcW w:w="510" w:type="dxa"/>
            <w:shd w:val="clear" w:color="auto" w:fill="auto"/>
          </w:tcPr>
          <w:p w14:paraId="350D6C92" w14:textId="77777777" w:rsidR="000931D0" w:rsidRPr="0099608C" w:rsidRDefault="000931D0" w:rsidP="001D04AF">
            <w:pPr>
              <w:pStyle w:val="GlossEng2ptafter"/>
              <w:rPr>
                <w:rStyle w:val="ChSmallCaps"/>
              </w:rPr>
            </w:pPr>
            <w:r w:rsidRPr="0099608C">
              <w:rPr>
                <w:rStyle w:val="ChSmallCaps"/>
              </w:rPr>
              <w:t>neg</w:t>
            </w:r>
          </w:p>
        </w:tc>
        <w:tc>
          <w:tcPr>
            <w:tcW w:w="753" w:type="dxa"/>
            <w:gridSpan w:val="2"/>
            <w:shd w:val="clear" w:color="auto" w:fill="auto"/>
          </w:tcPr>
          <w:p w14:paraId="5F0AF2FB" w14:textId="77777777" w:rsidR="000931D0" w:rsidRPr="005541F9" w:rsidRDefault="000931D0" w:rsidP="001D04AF">
            <w:pPr>
              <w:pStyle w:val="GlossEng2ptafter"/>
            </w:pPr>
            <w:r w:rsidRPr="005541F9">
              <w:t>be.able</w:t>
            </w:r>
          </w:p>
        </w:tc>
        <w:tc>
          <w:tcPr>
            <w:tcW w:w="616" w:type="dxa"/>
            <w:shd w:val="clear" w:color="auto" w:fill="auto"/>
          </w:tcPr>
          <w:p w14:paraId="42186E23" w14:textId="77777777" w:rsidR="000931D0" w:rsidRPr="005541F9" w:rsidRDefault="000931D0" w:rsidP="001D04AF">
            <w:pPr>
              <w:pStyle w:val="GlossEng2ptafter"/>
            </w:pPr>
            <w:r>
              <w:t>near</w:t>
            </w:r>
          </w:p>
        </w:tc>
        <w:tc>
          <w:tcPr>
            <w:tcW w:w="593" w:type="dxa"/>
            <w:gridSpan w:val="2"/>
            <w:shd w:val="clear" w:color="auto" w:fill="auto"/>
          </w:tcPr>
          <w:p w14:paraId="3E45FE38" w14:textId="77777777" w:rsidR="000931D0" w:rsidRPr="005541F9" w:rsidRDefault="000931D0" w:rsidP="001D04AF">
            <w:pPr>
              <w:pStyle w:val="GlossEng2ptafter"/>
            </w:pPr>
            <w:r w:rsidRPr="005541F9">
              <w:t>with</w:t>
            </w:r>
          </w:p>
        </w:tc>
        <w:tc>
          <w:tcPr>
            <w:tcW w:w="640" w:type="dxa"/>
            <w:gridSpan w:val="2"/>
            <w:shd w:val="clear" w:color="auto" w:fill="auto"/>
          </w:tcPr>
          <w:p w14:paraId="1E368B74" w14:textId="77777777" w:rsidR="000931D0" w:rsidRPr="0099608C" w:rsidRDefault="000931D0" w:rsidP="001D04AF">
            <w:pPr>
              <w:pStyle w:val="GlossEng2ptafter"/>
              <w:rPr>
                <w:rStyle w:val="ChSmallCaps"/>
              </w:rPr>
            </w:pPr>
            <w:r w:rsidRPr="0099608C">
              <w:rPr>
                <w:rStyle w:val="ChSmallCaps"/>
              </w:rPr>
              <w:t>3pl</w:t>
            </w:r>
          </w:p>
        </w:tc>
        <w:tc>
          <w:tcPr>
            <w:tcW w:w="284" w:type="dxa"/>
            <w:gridSpan w:val="2"/>
            <w:shd w:val="clear" w:color="auto" w:fill="auto"/>
          </w:tcPr>
          <w:p w14:paraId="2D90A434" w14:textId="77777777" w:rsidR="000931D0" w:rsidRPr="005541F9" w:rsidRDefault="000931D0" w:rsidP="001D04AF">
            <w:pPr>
              <w:pStyle w:val="GlossEng2ptafter"/>
            </w:pPr>
          </w:p>
        </w:tc>
        <w:tc>
          <w:tcPr>
            <w:tcW w:w="356" w:type="dxa"/>
            <w:shd w:val="clear" w:color="auto" w:fill="auto"/>
          </w:tcPr>
          <w:p w14:paraId="20F8282C" w14:textId="77777777" w:rsidR="000931D0" w:rsidRPr="005541F9" w:rsidRDefault="000931D0" w:rsidP="001D04AF">
            <w:pPr>
              <w:pStyle w:val="GlossEng2ptafter"/>
            </w:pPr>
            <w:r w:rsidRPr="005541F9">
              <w:t>at</w:t>
            </w:r>
          </w:p>
        </w:tc>
        <w:tc>
          <w:tcPr>
            <w:tcW w:w="757" w:type="dxa"/>
            <w:gridSpan w:val="2"/>
            <w:shd w:val="clear" w:color="auto" w:fill="auto"/>
          </w:tcPr>
          <w:p w14:paraId="6B29EC2F" w14:textId="77777777" w:rsidR="000931D0" w:rsidRPr="0099608C" w:rsidRDefault="000931D0" w:rsidP="001D04AF">
            <w:pPr>
              <w:pStyle w:val="GlossEng2ptafter"/>
              <w:rPr>
                <w:rStyle w:val="ChSmallCaps"/>
              </w:rPr>
            </w:pPr>
            <w:r w:rsidRPr="0099608C">
              <w:rPr>
                <w:rStyle w:val="ChSmallCaps"/>
              </w:rPr>
              <w:t>l.prox</w:t>
            </w:r>
          </w:p>
        </w:tc>
        <w:tc>
          <w:tcPr>
            <w:tcW w:w="704" w:type="dxa"/>
            <w:shd w:val="clear" w:color="auto" w:fill="auto"/>
          </w:tcPr>
          <w:p w14:paraId="4256BCDD" w14:textId="77777777" w:rsidR="000931D0" w:rsidRPr="0099608C" w:rsidRDefault="000931D0" w:rsidP="001D04AF">
            <w:pPr>
              <w:pStyle w:val="GlossEng2ptafter"/>
              <w:rPr>
                <w:rStyle w:val="ChSmallCaps"/>
              </w:rPr>
            </w:pPr>
            <w:r w:rsidRPr="0099608C">
              <w:rPr>
                <w:rStyle w:val="ChSmallCaps"/>
              </w:rPr>
              <w:t>d.dist</w:t>
            </w:r>
          </w:p>
        </w:tc>
      </w:tr>
      <w:tr w:rsidR="00AC23C4" w:rsidRPr="004B7057" w14:paraId="29F081FF" w14:textId="77777777" w:rsidTr="00AC23C4">
        <w:trPr>
          <w:gridAfter w:val="1"/>
          <w:wAfter w:w="704" w:type="dxa"/>
        </w:trPr>
        <w:tc>
          <w:tcPr>
            <w:tcW w:w="709" w:type="dxa"/>
            <w:shd w:val="clear" w:color="auto" w:fill="auto"/>
          </w:tcPr>
          <w:p w14:paraId="2DD3EFD2" w14:textId="77777777" w:rsidR="00E6616A" w:rsidRPr="00275D91" w:rsidRDefault="00E6616A" w:rsidP="001D04AF">
            <w:pPr>
              <w:pStyle w:val="O0Nwnext"/>
            </w:pPr>
          </w:p>
        </w:tc>
        <w:tc>
          <w:tcPr>
            <w:tcW w:w="562" w:type="dxa"/>
            <w:shd w:val="clear" w:color="auto" w:fill="auto"/>
          </w:tcPr>
          <w:p w14:paraId="36A40BCE" w14:textId="77777777" w:rsidR="00E6616A" w:rsidRPr="005541F9" w:rsidRDefault="00E6616A" w:rsidP="001D04AF">
            <w:pPr>
              <w:pStyle w:val="Text"/>
            </w:pPr>
            <w:r w:rsidRPr="005541F9">
              <w:t>ada</w:t>
            </w:r>
          </w:p>
        </w:tc>
        <w:tc>
          <w:tcPr>
            <w:tcW w:w="718" w:type="dxa"/>
            <w:gridSpan w:val="3"/>
            <w:shd w:val="clear" w:color="auto" w:fill="auto"/>
          </w:tcPr>
          <w:p w14:paraId="4E65A05F" w14:textId="77777777" w:rsidR="00E6616A" w:rsidRPr="005541F9" w:rsidRDefault="00E6616A" w:rsidP="001D04AF">
            <w:pPr>
              <w:pStyle w:val="Text"/>
            </w:pPr>
            <w:r w:rsidRPr="005541F9">
              <w:t>orang</w:t>
            </w:r>
          </w:p>
        </w:tc>
        <w:tc>
          <w:tcPr>
            <w:tcW w:w="1751" w:type="dxa"/>
            <w:gridSpan w:val="3"/>
            <w:shd w:val="clear" w:color="auto" w:fill="auto"/>
          </w:tcPr>
          <w:p w14:paraId="2BC641BE" w14:textId="77777777" w:rsidR="00E6616A" w:rsidRPr="005541F9" w:rsidRDefault="00E6616A" w:rsidP="001D04AF">
            <w:pPr>
              <w:pStyle w:val="Text"/>
            </w:pPr>
            <w:r>
              <w:t>sw</w:t>
            </w:r>
            <w:r w:rsidRPr="005541F9">
              <w:t>anggi</w:t>
            </w:r>
          </w:p>
        </w:tc>
        <w:tc>
          <w:tcPr>
            <w:tcW w:w="507" w:type="dxa"/>
            <w:gridSpan w:val="2"/>
            <w:shd w:val="clear" w:color="auto" w:fill="auto"/>
          </w:tcPr>
          <w:p w14:paraId="6FD4D8B5" w14:textId="77777777" w:rsidR="00E6616A" w:rsidRPr="005541F9" w:rsidRDefault="00E6616A" w:rsidP="001D04AF">
            <w:pPr>
              <w:pStyle w:val="Text"/>
            </w:pPr>
            <w:r w:rsidRPr="00275D91">
              <w:t>s</w:t>
            </w:r>
            <w:r w:rsidRPr="005541F9">
              <w:t>atu</w:t>
            </w:r>
          </w:p>
        </w:tc>
        <w:tc>
          <w:tcPr>
            <w:tcW w:w="489" w:type="dxa"/>
            <w:gridSpan w:val="2"/>
            <w:shd w:val="clear" w:color="auto" w:fill="auto"/>
          </w:tcPr>
          <w:p w14:paraId="538A8AEB" w14:textId="77777777" w:rsidR="00E6616A" w:rsidRPr="005541F9" w:rsidRDefault="00E6616A" w:rsidP="001D04AF">
            <w:pPr>
              <w:pStyle w:val="Text"/>
            </w:pPr>
            <w:r w:rsidRPr="005541F9">
              <w:t>de</w:t>
            </w:r>
          </w:p>
        </w:tc>
        <w:tc>
          <w:tcPr>
            <w:tcW w:w="840" w:type="dxa"/>
            <w:gridSpan w:val="3"/>
            <w:shd w:val="clear" w:color="auto" w:fill="auto"/>
          </w:tcPr>
          <w:p w14:paraId="05003A42" w14:textId="77777777" w:rsidR="00E6616A" w:rsidRPr="005541F9" w:rsidRDefault="00E6616A" w:rsidP="001D04AF">
            <w:pPr>
              <w:pStyle w:val="Text"/>
            </w:pPr>
            <w:r w:rsidRPr="005541F9">
              <w:t>bertobat</w:t>
            </w:r>
          </w:p>
        </w:tc>
        <w:tc>
          <w:tcPr>
            <w:tcW w:w="284" w:type="dxa"/>
            <w:shd w:val="clear" w:color="auto" w:fill="auto"/>
          </w:tcPr>
          <w:p w14:paraId="74C7A421" w14:textId="77777777" w:rsidR="00E6616A" w:rsidRPr="005541F9" w:rsidRDefault="00E6616A" w:rsidP="0088045C">
            <w:pPr>
              <w:pStyle w:val="Text"/>
            </w:pPr>
            <w:r>
              <w:t>…</w:t>
            </w:r>
          </w:p>
        </w:tc>
      </w:tr>
      <w:tr w:rsidR="00AC23C4" w:rsidRPr="00AC23C4" w14:paraId="0A601DC8" w14:textId="77777777" w:rsidTr="00AC23C4">
        <w:trPr>
          <w:gridAfter w:val="1"/>
          <w:wAfter w:w="704" w:type="dxa"/>
        </w:trPr>
        <w:tc>
          <w:tcPr>
            <w:tcW w:w="709" w:type="dxa"/>
            <w:shd w:val="clear" w:color="auto" w:fill="auto"/>
          </w:tcPr>
          <w:p w14:paraId="0AB7DECB" w14:textId="77777777" w:rsidR="00E6616A" w:rsidRPr="00275D91" w:rsidRDefault="00E6616A" w:rsidP="001D04AF">
            <w:pPr>
              <w:pStyle w:val="GlossEng"/>
            </w:pPr>
          </w:p>
        </w:tc>
        <w:tc>
          <w:tcPr>
            <w:tcW w:w="562" w:type="dxa"/>
            <w:shd w:val="clear" w:color="auto" w:fill="auto"/>
          </w:tcPr>
          <w:p w14:paraId="4AEACC57" w14:textId="77777777" w:rsidR="00E6616A" w:rsidRPr="005541F9" w:rsidRDefault="00E6616A" w:rsidP="001D04AF">
            <w:pPr>
              <w:pStyle w:val="GlossEng"/>
            </w:pPr>
            <w:r w:rsidRPr="005541F9">
              <w:t>exist</w:t>
            </w:r>
          </w:p>
        </w:tc>
        <w:tc>
          <w:tcPr>
            <w:tcW w:w="718" w:type="dxa"/>
            <w:gridSpan w:val="3"/>
            <w:shd w:val="clear" w:color="auto" w:fill="auto"/>
          </w:tcPr>
          <w:p w14:paraId="2CAE0118" w14:textId="77777777" w:rsidR="00E6616A" w:rsidRPr="005541F9" w:rsidRDefault="00E6616A" w:rsidP="001D04AF">
            <w:pPr>
              <w:pStyle w:val="GlossEng"/>
            </w:pPr>
            <w:r w:rsidRPr="005541F9">
              <w:t>person</w:t>
            </w:r>
          </w:p>
        </w:tc>
        <w:tc>
          <w:tcPr>
            <w:tcW w:w="1751" w:type="dxa"/>
            <w:gridSpan w:val="3"/>
            <w:shd w:val="clear" w:color="auto" w:fill="auto"/>
          </w:tcPr>
          <w:p w14:paraId="2A6CC73E" w14:textId="77777777" w:rsidR="00E6616A" w:rsidRPr="005541F9" w:rsidRDefault="00E6616A" w:rsidP="001D04AF">
            <w:pPr>
              <w:pStyle w:val="GlossEng"/>
            </w:pPr>
            <w:r w:rsidRPr="005541F9">
              <w:t>nocturnal.evil.</w:t>
            </w:r>
            <w:r>
              <w:t>spirit</w:t>
            </w:r>
          </w:p>
        </w:tc>
        <w:tc>
          <w:tcPr>
            <w:tcW w:w="507" w:type="dxa"/>
            <w:gridSpan w:val="2"/>
            <w:shd w:val="clear" w:color="auto" w:fill="auto"/>
          </w:tcPr>
          <w:p w14:paraId="2A2460FA" w14:textId="77777777" w:rsidR="00E6616A" w:rsidRPr="005541F9" w:rsidRDefault="00E6616A" w:rsidP="001D04AF">
            <w:pPr>
              <w:pStyle w:val="GlossEng"/>
            </w:pPr>
            <w:r w:rsidRPr="005541F9">
              <w:t>one</w:t>
            </w:r>
          </w:p>
        </w:tc>
        <w:tc>
          <w:tcPr>
            <w:tcW w:w="489" w:type="dxa"/>
            <w:gridSpan w:val="2"/>
            <w:shd w:val="clear" w:color="auto" w:fill="auto"/>
          </w:tcPr>
          <w:p w14:paraId="50A92D49" w14:textId="77777777" w:rsidR="00E6616A" w:rsidRPr="0099608C" w:rsidRDefault="00E6616A" w:rsidP="001D04AF">
            <w:pPr>
              <w:pStyle w:val="GlossEng"/>
              <w:rPr>
                <w:rStyle w:val="ChSmallCaps"/>
              </w:rPr>
            </w:pPr>
            <w:r w:rsidRPr="0099608C">
              <w:rPr>
                <w:rStyle w:val="ChSmallCaps"/>
              </w:rPr>
              <w:t>3sg</w:t>
            </w:r>
          </w:p>
        </w:tc>
        <w:tc>
          <w:tcPr>
            <w:tcW w:w="840" w:type="dxa"/>
            <w:gridSpan w:val="3"/>
            <w:shd w:val="clear" w:color="auto" w:fill="auto"/>
          </w:tcPr>
          <w:p w14:paraId="053B3AE4" w14:textId="77777777" w:rsidR="00E6616A" w:rsidRPr="005541F9" w:rsidRDefault="00E6616A" w:rsidP="001D04AF">
            <w:pPr>
              <w:pStyle w:val="GlossEng"/>
            </w:pPr>
            <w:r w:rsidRPr="005541F9">
              <w:t>repent</w:t>
            </w:r>
          </w:p>
        </w:tc>
        <w:tc>
          <w:tcPr>
            <w:tcW w:w="284" w:type="dxa"/>
            <w:shd w:val="clear" w:color="auto" w:fill="auto"/>
          </w:tcPr>
          <w:p w14:paraId="4C4EE97C" w14:textId="77777777" w:rsidR="00E6616A" w:rsidRPr="005541F9" w:rsidRDefault="00E6616A" w:rsidP="0088045C">
            <w:pPr>
              <w:pStyle w:val="GlossEng2ptafter"/>
            </w:pPr>
          </w:p>
        </w:tc>
      </w:tr>
    </w:tbl>
    <w:p w14:paraId="24632C11" w14:textId="739AA3BC" w:rsidR="000931D0" w:rsidRPr="005541F9" w:rsidRDefault="00B7093A" w:rsidP="000931D0">
      <w:pPr>
        <w:pStyle w:val="FreeTranslEng"/>
      </w:pPr>
      <w:r>
        <w:t>‘</w:t>
      </w:r>
      <w:r w:rsidR="000931D0" w:rsidRPr="005541F9">
        <w:t xml:space="preserve">they </w:t>
      </w:r>
      <w:r w:rsidR="000931D0">
        <w:t xml:space="preserve">(the evil spirits) </w:t>
      </w:r>
      <w:r w:rsidR="000931D0" w:rsidRPr="005541F9">
        <w:t>can</w:t>
      </w:r>
      <w:r>
        <w:t>’</w:t>
      </w:r>
      <w:r w:rsidR="000931D0" w:rsidRPr="005541F9">
        <w:t>t be close to them</w:t>
      </w:r>
      <w:r w:rsidR="000931D0" w:rsidRPr="00275D91">
        <w:t xml:space="preserve"> </w:t>
      </w:r>
      <w:r w:rsidR="000931D0">
        <w:t>(God</w:t>
      </w:r>
      <w:r>
        <w:t>’</w:t>
      </w:r>
      <w:r w:rsidR="000931D0">
        <w:t xml:space="preserve">s children)… </w:t>
      </w:r>
      <w:r w:rsidR="000931D0" w:rsidRPr="0097241B">
        <w:rPr>
          <w:rStyle w:val="ChBlueBold"/>
        </w:rPr>
        <w:t>here</w:t>
      </w:r>
      <w:r w:rsidR="0097241B" w:rsidRPr="0097241B">
        <w:rPr>
          <w:rStyle w:val="ChBlueBold"/>
        </w:rPr>
        <w:t xml:space="preserve"> (</w:t>
      </w:r>
      <w:r w:rsidR="0097241B" w:rsidRPr="0097241B">
        <w:rPr>
          <w:rStyle w:val="ChBlueBold-SmallCaps"/>
        </w:rPr>
        <w:t>emph</w:t>
      </w:r>
      <w:r w:rsidR="0097241B" w:rsidRPr="0097241B">
        <w:rPr>
          <w:rStyle w:val="ChBlueBold"/>
        </w:rPr>
        <w:t>)</w:t>
      </w:r>
      <w:r w:rsidR="000931D0">
        <w:t xml:space="preserve"> </w:t>
      </w:r>
      <w:r w:rsidR="000931D0" w:rsidRPr="005541F9">
        <w:t xml:space="preserve">is one evil sorcerer, he has </w:t>
      </w:r>
      <w:r w:rsidR="000931D0">
        <w:t>become a Christian</w:t>
      </w:r>
      <w:r>
        <w:t>’</w:t>
      </w:r>
      <w:r w:rsidR="000931D0">
        <w:t xml:space="preserve"> </w:t>
      </w:r>
      <w:r w:rsidR="000931D0" w:rsidRPr="001E268A">
        <w:rPr>
          <w:rStyle w:val="ExampleSource"/>
        </w:rPr>
        <w:t>[081006-022-CvEx.0146/0150]</w:t>
      </w:r>
    </w:p>
    <w:tbl>
      <w:tblPr>
        <w:tblW w:w="6149" w:type="dxa"/>
        <w:tblCellMar>
          <w:left w:w="42" w:type="dxa"/>
          <w:right w:w="42" w:type="dxa"/>
        </w:tblCellMar>
        <w:tblLook w:val="01E0" w:firstRow="1" w:lastRow="1" w:firstColumn="1" w:lastColumn="1" w:noHBand="0" w:noVBand="0"/>
      </w:tblPr>
      <w:tblGrid>
        <w:gridCol w:w="709"/>
        <w:gridCol w:w="513"/>
        <w:gridCol w:w="138"/>
        <w:gridCol w:w="618"/>
        <w:gridCol w:w="88"/>
        <w:gridCol w:w="541"/>
        <w:gridCol w:w="21"/>
        <w:gridCol w:w="719"/>
        <w:gridCol w:w="227"/>
        <w:gridCol w:w="133"/>
        <w:gridCol w:w="629"/>
        <w:gridCol w:w="59"/>
        <w:gridCol w:w="360"/>
        <w:gridCol w:w="688"/>
        <w:gridCol w:w="706"/>
      </w:tblGrid>
      <w:tr w:rsidR="00AC23C4" w:rsidRPr="004B7057" w14:paraId="5A6B294E" w14:textId="77777777" w:rsidTr="00AC23C4">
        <w:tc>
          <w:tcPr>
            <w:tcW w:w="709" w:type="dxa"/>
            <w:shd w:val="clear" w:color="auto" w:fill="auto"/>
          </w:tcPr>
          <w:p w14:paraId="0B9E5AAD" w14:textId="77777777" w:rsidR="000931D0" w:rsidRPr="00243B92" w:rsidRDefault="000931D0" w:rsidP="001D04AF">
            <w:pPr>
              <w:pStyle w:val="O0Nwnext"/>
            </w:pPr>
            <w:bookmarkStart w:id="3557" w:name="_Ref320726455"/>
            <w:bookmarkStart w:id="3558" w:name="_Ref338956161"/>
            <w:r>
              <w:t>(</w:t>
            </w:r>
            <w:fldSimple w:instr=" SEQ ( \* ARABIC \s 1 ">
              <w:r w:rsidR="00154D81">
                <w:rPr>
                  <w:noProof/>
                </w:rPr>
                <w:t>65</w:t>
              </w:r>
            </w:fldSimple>
            <w:bookmarkEnd w:id="3557"/>
            <w:r>
              <w:t>)</w:t>
            </w:r>
            <w:bookmarkEnd w:id="3558"/>
          </w:p>
        </w:tc>
        <w:tc>
          <w:tcPr>
            <w:tcW w:w="513" w:type="dxa"/>
            <w:shd w:val="clear" w:color="auto" w:fill="auto"/>
          </w:tcPr>
          <w:p w14:paraId="550951CC" w14:textId="77777777" w:rsidR="000931D0" w:rsidRPr="009514A6" w:rsidRDefault="000931D0" w:rsidP="001D04AF">
            <w:pPr>
              <w:pStyle w:val="Text"/>
            </w:pPr>
            <w:r w:rsidRPr="009514A6">
              <w:t>tida</w:t>
            </w:r>
          </w:p>
        </w:tc>
        <w:tc>
          <w:tcPr>
            <w:tcW w:w="756" w:type="dxa"/>
            <w:gridSpan w:val="2"/>
            <w:shd w:val="clear" w:color="auto" w:fill="auto"/>
          </w:tcPr>
          <w:p w14:paraId="6193ECBA" w14:textId="77777777" w:rsidR="000931D0" w:rsidRPr="009514A6" w:rsidRDefault="000931D0" w:rsidP="001D04AF">
            <w:pPr>
              <w:pStyle w:val="Text"/>
            </w:pPr>
            <w:r w:rsidRPr="009514A6">
              <w:t>bisa</w:t>
            </w:r>
          </w:p>
        </w:tc>
        <w:tc>
          <w:tcPr>
            <w:tcW w:w="629" w:type="dxa"/>
            <w:gridSpan w:val="2"/>
            <w:shd w:val="clear" w:color="auto" w:fill="auto"/>
          </w:tcPr>
          <w:p w14:paraId="02ED91D0" w14:textId="77777777" w:rsidR="000931D0" w:rsidRPr="009514A6" w:rsidRDefault="000931D0" w:rsidP="001D04AF">
            <w:pPr>
              <w:pStyle w:val="Text"/>
            </w:pPr>
            <w:r w:rsidRPr="009514A6">
              <w:t>kamu</w:t>
            </w:r>
          </w:p>
        </w:tc>
        <w:tc>
          <w:tcPr>
            <w:tcW w:w="740" w:type="dxa"/>
            <w:gridSpan w:val="2"/>
            <w:shd w:val="clear" w:color="auto" w:fill="auto"/>
          </w:tcPr>
          <w:p w14:paraId="6EFF7DCD" w14:textId="77777777" w:rsidR="000931D0" w:rsidRPr="009514A6" w:rsidRDefault="000931D0" w:rsidP="001D04AF">
            <w:pPr>
              <w:pStyle w:val="Text"/>
            </w:pPr>
            <w:r w:rsidRPr="009514A6">
              <w:t>tinggal</w:t>
            </w:r>
          </w:p>
        </w:tc>
        <w:tc>
          <w:tcPr>
            <w:tcW w:w="360" w:type="dxa"/>
            <w:gridSpan w:val="2"/>
            <w:shd w:val="clear" w:color="auto" w:fill="auto"/>
          </w:tcPr>
          <w:p w14:paraId="5A8A05E1" w14:textId="77777777" w:rsidR="000931D0" w:rsidRPr="009514A6" w:rsidRDefault="000931D0" w:rsidP="001D04AF">
            <w:pPr>
              <w:pStyle w:val="Text"/>
            </w:pPr>
            <w:r w:rsidRPr="009514A6">
              <w:t>di</w:t>
            </w:r>
          </w:p>
        </w:tc>
        <w:tc>
          <w:tcPr>
            <w:tcW w:w="688" w:type="dxa"/>
            <w:gridSpan w:val="2"/>
            <w:shd w:val="clear" w:color="auto" w:fill="auto"/>
          </w:tcPr>
          <w:p w14:paraId="7C106293" w14:textId="77777777" w:rsidR="000931D0" w:rsidRPr="009514A6" w:rsidRDefault="000931D0" w:rsidP="001D04AF">
            <w:pPr>
              <w:pStyle w:val="Text"/>
            </w:pPr>
            <w:r w:rsidRPr="009514A6">
              <w:t>situ</w:t>
            </w:r>
            <w:r w:rsidR="00E6616A">
              <w:t>,</w:t>
            </w:r>
          </w:p>
        </w:tc>
        <w:tc>
          <w:tcPr>
            <w:tcW w:w="360" w:type="dxa"/>
            <w:shd w:val="clear" w:color="auto" w:fill="auto"/>
          </w:tcPr>
          <w:p w14:paraId="1BA29971" w14:textId="77777777" w:rsidR="000931D0" w:rsidRPr="009514A6" w:rsidRDefault="000931D0" w:rsidP="001D04AF">
            <w:pPr>
              <w:pStyle w:val="Text"/>
            </w:pPr>
            <w:r w:rsidRPr="009514A6">
              <w:t>di</w:t>
            </w:r>
          </w:p>
        </w:tc>
        <w:tc>
          <w:tcPr>
            <w:tcW w:w="688" w:type="dxa"/>
            <w:shd w:val="clear" w:color="auto" w:fill="auto"/>
          </w:tcPr>
          <w:p w14:paraId="47E5373A" w14:textId="77777777" w:rsidR="000931D0" w:rsidRPr="00FB5891" w:rsidRDefault="000931D0" w:rsidP="001D04AF">
            <w:pPr>
              <w:pStyle w:val="Text"/>
              <w:rPr>
                <w:rStyle w:val="ChBlueBold"/>
              </w:rPr>
            </w:pPr>
            <w:r w:rsidRPr="00FB5891">
              <w:rPr>
                <w:rStyle w:val="ChBlueBold"/>
              </w:rPr>
              <w:t>situ</w:t>
            </w:r>
          </w:p>
        </w:tc>
        <w:tc>
          <w:tcPr>
            <w:tcW w:w="706" w:type="dxa"/>
            <w:shd w:val="clear" w:color="auto" w:fill="auto"/>
          </w:tcPr>
          <w:p w14:paraId="3F84883C" w14:textId="77777777" w:rsidR="000931D0" w:rsidRPr="00FB5891" w:rsidRDefault="000931D0" w:rsidP="001D04AF">
            <w:pPr>
              <w:pStyle w:val="Text"/>
              <w:rPr>
                <w:rStyle w:val="ChBlueBold"/>
              </w:rPr>
            </w:pPr>
            <w:r w:rsidRPr="00FB5891">
              <w:rPr>
                <w:rStyle w:val="ChBlueBold"/>
              </w:rPr>
              <w:t>tu</w:t>
            </w:r>
          </w:p>
        </w:tc>
      </w:tr>
      <w:tr w:rsidR="00AC23C4" w:rsidRPr="00AC23C4" w14:paraId="6A24C65C" w14:textId="77777777" w:rsidTr="00AC23C4">
        <w:tc>
          <w:tcPr>
            <w:tcW w:w="709" w:type="dxa"/>
            <w:shd w:val="clear" w:color="auto" w:fill="auto"/>
          </w:tcPr>
          <w:p w14:paraId="5C1C886D" w14:textId="77777777" w:rsidR="000931D0" w:rsidRPr="000A639E" w:rsidRDefault="000931D0" w:rsidP="001D04AF">
            <w:pPr>
              <w:pStyle w:val="GlossEng2ptafter"/>
            </w:pPr>
          </w:p>
        </w:tc>
        <w:tc>
          <w:tcPr>
            <w:tcW w:w="513" w:type="dxa"/>
            <w:shd w:val="clear" w:color="auto" w:fill="auto"/>
          </w:tcPr>
          <w:p w14:paraId="4DAA9770" w14:textId="77777777" w:rsidR="000931D0" w:rsidRPr="0099608C" w:rsidRDefault="000931D0" w:rsidP="001D04AF">
            <w:pPr>
              <w:pStyle w:val="GlossEng2ptafter"/>
              <w:rPr>
                <w:rStyle w:val="ChSmallCaps"/>
              </w:rPr>
            </w:pPr>
            <w:r w:rsidRPr="0099608C">
              <w:rPr>
                <w:rStyle w:val="ChSmallCaps"/>
              </w:rPr>
              <w:t>neg</w:t>
            </w:r>
          </w:p>
        </w:tc>
        <w:tc>
          <w:tcPr>
            <w:tcW w:w="756" w:type="dxa"/>
            <w:gridSpan w:val="2"/>
            <w:shd w:val="clear" w:color="auto" w:fill="auto"/>
          </w:tcPr>
          <w:p w14:paraId="2480755D" w14:textId="77777777" w:rsidR="000931D0" w:rsidRPr="009514A6" w:rsidRDefault="000931D0" w:rsidP="001D04AF">
            <w:pPr>
              <w:pStyle w:val="GlossEng2ptafter"/>
            </w:pPr>
            <w:r w:rsidRPr="009514A6">
              <w:t>be.able</w:t>
            </w:r>
          </w:p>
        </w:tc>
        <w:tc>
          <w:tcPr>
            <w:tcW w:w="629" w:type="dxa"/>
            <w:gridSpan w:val="2"/>
            <w:shd w:val="clear" w:color="auto" w:fill="auto"/>
          </w:tcPr>
          <w:p w14:paraId="6F2323CF" w14:textId="77777777" w:rsidR="000931D0" w:rsidRPr="0099608C" w:rsidRDefault="000931D0" w:rsidP="001D04AF">
            <w:pPr>
              <w:pStyle w:val="GlossEng2ptafter"/>
              <w:rPr>
                <w:rStyle w:val="ChSmallCaps"/>
              </w:rPr>
            </w:pPr>
            <w:r w:rsidRPr="0099608C">
              <w:rPr>
                <w:rStyle w:val="ChSmallCaps"/>
              </w:rPr>
              <w:t>2pl</w:t>
            </w:r>
          </w:p>
        </w:tc>
        <w:tc>
          <w:tcPr>
            <w:tcW w:w="740" w:type="dxa"/>
            <w:gridSpan w:val="2"/>
            <w:shd w:val="clear" w:color="auto" w:fill="auto"/>
          </w:tcPr>
          <w:p w14:paraId="3221B0CA" w14:textId="77777777" w:rsidR="000931D0" w:rsidRPr="009514A6" w:rsidRDefault="000931D0" w:rsidP="001D04AF">
            <w:pPr>
              <w:pStyle w:val="GlossEng2ptafter"/>
            </w:pPr>
            <w:r w:rsidRPr="009514A6">
              <w:t>stay</w:t>
            </w:r>
          </w:p>
        </w:tc>
        <w:tc>
          <w:tcPr>
            <w:tcW w:w="360" w:type="dxa"/>
            <w:gridSpan w:val="2"/>
            <w:shd w:val="clear" w:color="auto" w:fill="auto"/>
          </w:tcPr>
          <w:p w14:paraId="51880122" w14:textId="77777777" w:rsidR="000931D0" w:rsidRPr="009514A6" w:rsidRDefault="000931D0" w:rsidP="001D04AF">
            <w:pPr>
              <w:pStyle w:val="GlossEng2ptafter"/>
            </w:pPr>
            <w:r w:rsidRPr="009514A6">
              <w:t>at</w:t>
            </w:r>
          </w:p>
        </w:tc>
        <w:tc>
          <w:tcPr>
            <w:tcW w:w="688" w:type="dxa"/>
            <w:gridSpan w:val="2"/>
            <w:shd w:val="clear" w:color="auto" w:fill="auto"/>
          </w:tcPr>
          <w:p w14:paraId="69A067B1" w14:textId="77777777" w:rsidR="000931D0" w:rsidRPr="0099608C" w:rsidRDefault="000931D0" w:rsidP="001D04AF">
            <w:pPr>
              <w:pStyle w:val="GlossEng2ptafter"/>
              <w:rPr>
                <w:rStyle w:val="ChSmallCaps"/>
              </w:rPr>
            </w:pPr>
            <w:r w:rsidRPr="0099608C">
              <w:rPr>
                <w:rStyle w:val="ChSmallCaps"/>
              </w:rPr>
              <w:t>l.med</w:t>
            </w:r>
          </w:p>
        </w:tc>
        <w:tc>
          <w:tcPr>
            <w:tcW w:w="360" w:type="dxa"/>
            <w:shd w:val="clear" w:color="auto" w:fill="auto"/>
          </w:tcPr>
          <w:p w14:paraId="49B6D22F" w14:textId="77777777" w:rsidR="000931D0" w:rsidRPr="009514A6" w:rsidRDefault="000931D0" w:rsidP="001D04AF">
            <w:pPr>
              <w:pStyle w:val="GlossEng2ptafter"/>
            </w:pPr>
            <w:r w:rsidRPr="009514A6">
              <w:t>at</w:t>
            </w:r>
          </w:p>
        </w:tc>
        <w:tc>
          <w:tcPr>
            <w:tcW w:w="688" w:type="dxa"/>
            <w:shd w:val="clear" w:color="auto" w:fill="auto"/>
          </w:tcPr>
          <w:p w14:paraId="05AA2999" w14:textId="77777777" w:rsidR="000931D0" w:rsidRPr="0099608C" w:rsidRDefault="000931D0" w:rsidP="001D04AF">
            <w:pPr>
              <w:pStyle w:val="GlossEng2ptafter"/>
              <w:rPr>
                <w:rStyle w:val="ChSmallCaps"/>
              </w:rPr>
            </w:pPr>
            <w:r w:rsidRPr="0099608C">
              <w:rPr>
                <w:rStyle w:val="ChSmallCaps"/>
              </w:rPr>
              <w:t>l.med</w:t>
            </w:r>
          </w:p>
        </w:tc>
        <w:tc>
          <w:tcPr>
            <w:tcW w:w="706" w:type="dxa"/>
            <w:shd w:val="clear" w:color="auto" w:fill="auto"/>
          </w:tcPr>
          <w:p w14:paraId="6C0A81DC" w14:textId="77777777" w:rsidR="000931D0" w:rsidRPr="0099608C" w:rsidRDefault="000931D0" w:rsidP="001D04AF">
            <w:pPr>
              <w:pStyle w:val="GlossEng2ptafter"/>
              <w:rPr>
                <w:rStyle w:val="ChSmallCaps"/>
              </w:rPr>
            </w:pPr>
            <w:r w:rsidRPr="0099608C">
              <w:rPr>
                <w:rStyle w:val="ChSmallCaps"/>
              </w:rPr>
              <w:t>d.dist</w:t>
            </w:r>
          </w:p>
        </w:tc>
      </w:tr>
      <w:tr w:rsidR="00AC23C4" w:rsidRPr="004B7057" w14:paraId="4FD3F77D" w14:textId="77777777" w:rsidTr="00AC23C4">
        <w:trPr>
          <w:gridAfter w:val="4"/>
          <w:wAfter w:w="1813" w:type="dxa"/>
        </w:trPr>
        <w:tc>
          <w:tcPr>
            <w:tcW w:w="709" w:type="dxa"/>
            <w:shd w:val="clear" w:color="auto" w:fill="auto"/>
          </w:tcPr>
          <w:p w14:paraId="1FDAB7ED" w14:textId="77777777" w:rsidR="000931D0" w:rsidRPr="000A639E" w:rsidRDefault="000931D0" w:rsidP="001D04AF">
            <w:pPr>
              <w:pStyle w:val="O0Nwnext"/>
            </w:pPr>
          </w:p>
        </w:tc>
        <w:tc>
          <w:tcPr>
            <w:tcW w:w="651" w:type="dxa"/>
            <w:gridSpan w:val="2"/>
            <w:shd w:val="clear" w:color="auto" w:fill="auto"/>
          </w:tcPr>
          <w:p w14:paraId="24CEC648" w14:textId="77777777" w:rsidR="000931D0" w:rsidRPr="009514A6" w:rsidRDefault="000931D0" w:rsidP="001D04AF">
            <w:pPr>
              <w:pStyle w:val="Text"/>
            </w:pPr>
            <w:r w:rsidRPr="009514A6">
              <w:t>ruma</w:t>
            </w:r>
          </w:p>
        </w:tc>
        <w:tc>
          <w:tcPr>
            <w:tcW w:w="706" w:type="dxa"/>
            <w:gridSpan w:val="2"/>
            <w:shd w:val="clear" w:color="auto" w:fill="auto"/>
          </w:tcPr>
          <w:p w14:paraId="2B998110" w14:textId="77777777" w:rsidR="000931D0" w:rsidRPr="009514A6" w:rsidRDefault="000931D0" w:rsidP="001D04AF">
            <w:pPr>
              <w:pStyle w:val="Text"/>
            </w:pPr>
            <w:r w:rsidRPr="009514A6">
              <w:t>tu</w:t>
            </w:r>
          </w:p>
        </w:tc>
        <w:tc>
          <w:tcPr>
            <w:tcW w:w="562" w:type="dxa"/>
            <w:gridSpan w:val="2"/>
            <w:shd w:val="clear" w:color="auto" w:fill="auto"/>
          </w:tcPr>
          <w:p w14:paraId="3AF91289" w14:textId="77777777" w:rsidR="000931D0" w:rsidRPr="009514A6" w:rsidRDefault="000931D0" w:rsidP="001D04AF">
            <w:pPr>
              <w:pStyle w:val="Text"/>
            </w:pPr>
            <w:r w:rsidRPr="009514A6">
              <w:t>ada</w:t>
            </w:r>
          </w:p>
        </w:tc>
        <w:tc>
          <w:tcPr>
            <w:tcW w:w="946" w:type="dxa"/>
            <w:gridSpan w:val="2"/>
            <w:shd w:val="clear" w:color="auto" w:fill="auto"/>
          </w:tcPr>
          <w:p w14:paraId="0048F5CE" w14:textId="54AB94B0" w:rsidR="000931D0" w:rsidRPr="009514A6" w:rsidRDefault="000931D0" w:rsidP="001D04AF">
            <w:pPr>
              <w:pStyle w:val="Text"/>
            </w:pPr>
            <w:r w:rsidRPr="009514A6">
              <w:t>setan</w:t>
            </w:r>
            <w:r w:rsidR="001C753E">
              <w:t>g</w:t>
            </w:r>
          </w:p>
        </w:tc>
        <w:tc>
          <w:tcPr>
            <w:tcW w:w="762" w:type="dxa"/>
            <w:gridSpan w:val="2"/>
            <w:shd w:val="clear" w:color="auto" w:fill="auto"/>
          </w:tcPr>
          <w:p w14:paraId="0A0A7FC2" w14:textId="77777777" w:rsidR="000931D0" w:rsidRPr="009514A6" w:rsidRDefault="000931D0" w:rsidP="001D04AF">
            <w:pPr>
              <w:pStyle w:val="Text"/>
            </w:pPr>
            <w:r w:rsidRPr="009514A6">
              <w:t>banyak</w:t>
            </w:r>
          </w:p>
        </w:tc>
      </w:tr>
      <w:tr w:rsidR="00AC23C4" w:rsidRPr="00AC23C4" w14:paraId="52503E38" w14:textId="77777777" w:rsidTr="00AC23C4">
        <w:trPr>
          <w:gridAfter w:val="4"/>
          <w:wAfter w:w="1813" w:type="dxa"/>
        </w:trPr>
        <w:tc>
          <w:tcPr>
            <w:tcW w:w="709" w:type="dxa"/>
            <w:shd w:val="clear" w:color="auto" w:fill="auto"/>
          </w:tcPr>
          <w:p w14:paraId="11CA5F9A" w14:textId="77777777" w:rsidR="000931D0" w:rsidRPr="000A639E" w:rsidRDefault="000931D0" w:rsidP="001D04AF">
            <w:pPr>
              <w:pStyle w:val="GlossEng"/>
            </w:pPr>
          </w:p>
        </w:tc>
        <w:tc>
          <w:tcPr>
            <w:tcW w:w="651" w:type="dxa"/>
            <w:gridSpan w:val="2"/>
            <w:shd w:val="clear" w:color="auto" w:fill="auto"/>
          </w:tcPr>
          <w:p w14:paraId="1BC26267" w14:textId="77777777" w:rsidR="000931D0" w:rsidRPr="009514A6" w:rsidRDefault="000931D0" w:rsidP="001D04AF">
            <w:pPr>
              <w:pStyle w:val="GlossEng"/>
            </w:pPr>
            <w:r w:rsidRPr="009514A6">
              <w:t>house</w:t>
            </w:r>
          </w:p>
        </w:tc>
        <w:tc>
          <w:tcPr>
            <w:tcW w:w="706" w:type="dxa"/>
            <w:gridSpan w:val="2"/>
            <w:shd w:val="clear" w:color="auto" w:fill="auto"/>
          </w:tcPr>
          <w:p w14:paraId="0B45B987" w14:textId="77777777" w:rsidR="000931D0" w:rsidRPr="0099608C" w:rsidRDefault="000931D0" w:rsidP="001D04AF">
            <w:pPr>
              <w:pStyle w:val="GlossEng"/>
              <w:rPr>
                <w:rStyle w:val="ChSmallCaps"/>
              </w:rPr>
            </w:pPr>
            <w:r w:rsidRPr="0099608C">
              <w:rPr>
                <w:rStyle w:val="ChSmallCaps"/>
              </w:rPr>
              <w:t>d.dist</w:t>
            </w:r>
          </w:p>
        </w:tc>
        <w:tc>
          <w:tcPr>
            <w:tcW w:w="562" w:type="dxa"/>
            <w:gridSpan w:val="2"/>
            <w:shd w:val="clear" w:color="auto" w:fill="auto"/>
          </w:tcPr>
          <w:p w14:paraId="0CEB14B0" w14:textId="77777777" w:rsidR="000931D0" w:rsidRPr="009514A6" w:rsidRDefault="000931D0" w:rsidP="001D04AF">
            <w:pPr>
              <w:pStyle w:val="GlossEng"/>
            </w:pPr>
            <w:r w:rsidRPr="009514A6">
              <w:t>exist</w:t>
            </w:r>
          </w:p>
        </w:tc>
        <w:tc>
          <w:tcPr>
            <w:tcW w:w="946" w:type="dxa"/>
            <w:gridSpan w:val="2"/>
            <w:shd w:val="clear" w:color="auto" w:fill="auto"/>
          </w:tcPr>
          <w:p w14:paraId="31855099" w14:textId="77777777" w:rsidR="000931D0" w:rsidRPr="009514A6" w:rsidRDefault="000931D0" w:rsidP="001D04AF">
            <w:pPr>
              <w:pStyle w:val="GlossEng"/>
            </w:pPr>
            <w:r w:rsidRPr="009514A6">
              <w:t>evil.spirit</w:t>
            </w:r>
          </w:p>
        </w:tc>
        <w:tc>
          <w:tcPr>
            <w:tcW w:w="762" w:type="dxa"/>
            <w:gridSpan w:val="2"/>
            <w:shd w:val="clear" w:color="auto" w:fill="auto"/>
          </w:tcPr>
          <w:p w14:paraId="6271BAF2" w14:textId="77777777" w:rsidR="000931D0" w:rsidRPr="009514A6" w:rsidRDefault="000931D0" w:rsidP="001D04AF">
            <w:pPr>
              <w:pStyle w:val="GlossEng"/>
            </w:pPr>
            <w:r w:rsidRPr="009514A6">
              <w:t>many</w:t>
            </w:r>
          </w:p>
        </w:tc>
      </w:tr>
    </w:tbl>
    <w:p w14:paraId="6B6FC3A8" w14:textId="710D105A" w:rsidR="000931D0" w:rsidRPr="009514A6" w:rsidRDefault="00B7093A" w:rsidP="000931D0">
      <w:pPr>
        <w:pStyle w:val="FreeTranslEng"/>
      </w:pPr>
      <w:r>
        <w:t>‘</w:t>
      </w:r>
      <w:r w:rsidR="000931D0" w:rsidRPr="009514A6">
        <w:t>you can</w:t>
      </w:r>
      <w:r>
        <w:t>’</w:t>
      </w:r>
      <w:r w:rsidR="000931D0" w:rsidRPr="009514A6">
        <w:t xml:space="preserve">t live there, </w:t>
      </w:r>
      <w:r w:rsidR="000931D0" w:rsidRPr="003B523F">
        <w:rPr>
          <w:rStyle w:val="ChBlueBold"/>
        </w:rPr>
        <w:t>there</w:t>
      </w:r>
      <w:r w:rsidR="0097241B" w:rsidRPr="0097241B">
        <w:rPr>
          <w:rStyle w:val="ChBlueBold"/>
        </w:rPr>
        <w:t xml:space="preserve"> (</w:t>
      </w:r>
      <w:r w:rsidR="0097241B" w:rsidRPr="0097241B">
        <w:rPr>
          <w:rStyle w:val="ChBlueBold-SmallCaps"/>
        </w:rPr>
        <w:t>emph</w:t>
      </w:r>
      <w:r w:rsidR="0097241B" w:rsidRPr="0097241B">
        <w:rPr>
          <w:rStyle w:val="ChBlueBold"/>
        </w:rPr>
        <w:t>)</w:t>
      </w:r>
      <w:r w:rsidR="000931D0" w:rsidRPr="009514A6">
        <w:t>, (in) that house are many</w:t>
      </w:r>
      <w:r w:rsidR="000931D0">
        <w:t xml:space="preserve"> evil spirits</w:t>
      </w:r>
      <w:r>
        <w:t>’</w:t>
      </w:r>
      <w:r w:rsidR="000931D0">
        <w:t xml:space="preserve"> </w:t>
      </w:r>
      <w:r w:rsidR="000931D0" w:rsidRPr="000A639E">
        <w:rPr>
          <w:rStyle w:val="ExampleSource"/>
        </w:rPr>
        <w:t>[081006-022-CvEx.0164]</w:t>
      </w:r>
    </w:p>
    <w:tbl>
      <w:tblPr>
        <w:tblW w:w="4131" w:type="dxa"/>
        <w:tblCellMar>
          <w:left w:w="42" w:type="dxa"/>
          <w:right w:w="42" w:type="dxa"/>
        </w:tblCellMar>
        <w:tblLook w:val="01E0" w:firstRow="1" w:lastRow="1" w:firstColumn="1" w:lastColumn="1" w:noHBand="0" w:noVBand="0"/>
      </w:tblPr>
      <w:tblGrid>
        <w:gridCol w:w="709"/>
        <w:gridCol w:w="688"/>
        <w:gridCol w:w="418"/>
        <w:gridCol w:w="562"/>
        <w:gridCol w:w="360"/>
        <w:gridCol w:w="688"/>
        <w:gridCol w:w="706"/>
      </w:tblGrid>
      <w:tr w:rsidR="003D3C04" w:rsidRPr="004B7057" w14:paraId="15BA562E" w14:textId="77777777" w:rsidTr="003D3C04">
        <w:tc>
          <w:tcPr>
            <w:tcW w:w="709" w:type="dxa"/>
            <w:shd w:val="clear" w:color="auto" w:fill="auto"/>
          </w:tcPr>
          <w:p w14:paraId="39B1F1A7" w14:textId="77777777" w:rsidR="003D3C04" w:rsidRPr="00243B92" w:rsidRDefault="003D3C04" w:rsidP="001D04AF">
            <w:pPr>
              <w:pStyle w:val="O0Nwnext"/>
            </w:pPr>
            <w:bookmarkStart w:id="3559" w:name="_Ref322442303"/>
            <w:bookmarkStart w:id="3560" w:name="_Ref338956162"/>
            <w:r>
              <w:t>(</w:t>
            </w:r>
            <w:fldSimple w:instr=" SEQ ( \* ARABIC \s 1 ">
              <w:r w:rsidR="00154D81">
                <w:rPr>
                  <w:noProof/>
                </w:rPr>
                <w:t>66</w:t>
              </w:r>
            </w:fldSimple>
            <w:bookmarkEnd w:id="3559"/>
            <w:r>
              <w:t>)</w:t>
            </w:r>
            <w:bookmarkEnd w:id="3560"/>
          </w:p>
        </w:tc>
        <w:tc>
          <w:tcPr>
            <w:tcW w:w="688" w:type="dxa"/>
            <w:shd w:val="clear" w:color="auto" w:fill="auto"/>
          </w:tcPr>
          <w:p w14:paraId="104A76F9" w14:textId="1B331714" w:rsidR="003D3C04" w:rsidRPr="0057775A" w:rsidRDefault="003D3C04" w:rsidP="001D04AF">
            <w:pPr>
              <w:pStyle w:val="Text"/>
            </w:pPr>
            <w:r>
              <w:t>sana,</w:t>
            </w:r>
          </w:p>
        </w:tc>
        <w:tc>
          <w:tcPr>
            <w:tcW w:w="418" w:type="dxa"/>
            <w:shd w:val="clear" w:color="auto" w:fill="auto"/>
          </w:tcPr>
          <w:p w14:paraId="13C2E888" w14:textId="4A31AD56" w:rsidR="003D3C04" w:rsidRPr="0057775A" w:rsidRDefault="003D3C04" w:rsidP="001D04AF">
            <w:pPr>
              <w:pStyle w:val="Text"/>
            </w:pPr>
            <w:r>
              <w:t>te</w:t>
            </w:r>
          </w:p>
        </w:tc>
        <w:tc>
          <w:tcPr>
            <w:tcW w:w="562" w:type="dxa"/>
            <w:shd w:val="clear" w:color="auto" w:fill="auto"/>
          </w:tcPr>
          <w:p w14:paraId="375F541E" w14:textId="6A45E515" w:rsidR="003D3C04" w:rsidRPr="0057775A" w:rsidRDefault="003D3C04" w:rsidP="001D04AF">
            <w:pPr>
              <w:pStyle w:val="Text"/>
            </w:pPr>
            <w:r>
              <w:t>ada</w:t>
            </w:r>
          </w:p>
        </w:tc>
        <w:tc>
          <w:tcPr>
            <w:tcW w:w="360" w:type="dxa"/>
            <w:shd w:val="clear" w:color="auto" w:fill="auto"/>
          </w:tcPr>
          <w:p w14:paraId="5F2ACAE7" w14:textId="6B7295E7" w:rsidR="003D3C04" w:rsidRPr="0057775A" w:rsidRDefault="003D3C04" w:rsidP="001D04AF">
            <w:pPr>
              <w:pStyle w:val="Text"/>
            </w:pPr>
            <w:r>
              <w:t>di</w:t>
            </w:r>
          </w:p>
        </w:tc>
        <w:tc>
          <w:tcPr>
            <w:tcW w:w="688" w:type="dxa"/>
            <w:shd w:val="clear" w:color="auto" w:fill="auto"/>
          </w:tcPr>
          <w:p w14:paraId="0FFFF44B" w14:textId="77777777" w:rsidR="003D3C04" w:rsidRPr="00B3429E" w:rsidRDefault="003D3C04" w:rsidP="001D04AF">
            <w:pPr>
              <w:pStyle w:val="Text"/>
              <w:rPr>
                <w:rStyle w:val="ChBlueBold"/>
              </w:rPr>
            </w:pPr>
            <w:r w:rsidRPr="00B3429E">
              <w:rPr>
                <w:rStyle w:val="ChBlueBold"/>
              </w:rPr>
              <w:t>sana</w:t>
            </w:r>
          </w:p>
        </w:tc>
        <w:tc>
          <w:tcPr>
            <w:tcW w:w="706" w:type="dxa"/>
            <w:shd w:val="clear" w:color="auto" w:fill="auto"/>
          </w:tcPr>
          <w:p w14:paraId="694BA308" w14:textId="77777777" w:rsidR="003D3C04" w:rsidRPr="00B3429E" w:rsidRDefault="003D3C04" w:rsidP="001D04AF">
            <w:pPr>
              <w:pStyle w:val="Text"/>
              <w:rPr>
                <w:rStyle w:val="ChBlueBold"/>
              </w:rPr>
            </w:pPr>
            <w:r w:rsidRPr="00B3429E">
              <w:rPr>
                <w:rStyle w:val="ChBlueBold"/>
              </w:rPr>
              <w:t>itu</w:t>
            </w:r>
          </w:p>
        </w:tc>
      </w:tr>
      <w:tr w:rsidR="003D3C04" w:rsidRPr="0057775A" w14:paraId="0216E8B1" w14:textId="77777777" w:rsidTr="003D3C04">
        <w:tc>
          <w:tcPr>
            <w:tcW w:w="709" w:type="dxa"/>
            <w:shd w:val="clear" w:color="auto" w:fill="auto"/>
          </w:tcPr>
          <w:p w14:paraId="2888E83F" w14:textId="77777777" w:rsidR="003D3C04" w:rsidRPr="00CE50ED" w:rsidRDefault="003D3C04" w:rsidP="003D3C04">
            <w:pPr>
              <w:pStyle w:val="GlossEng"/>
            </w:pPr>
          </w:p>
        </w:tc>
        <w:tc>
          <w:tcPr>
            <w:tcW w:w="688" w:type="dxa"/>
            <w:shd w:val="clear" w:color="auto" w:fill="auto"/>
          </w:tcPr>
          <w:p w14:paraId="3D7FD836" w14:textId="12817153" w:rsidR="003D3C04" w:rsidRPr="0057775A" w:rsidRDefault="003D3C04" w:rsidP="003D3C04">
            <w:pPr>
              <w:pStyle w:val="GlossEng"/>
            </w:pPr>
            <w:r w:rsidRPr="0099608C">
              <w:rPr>
                <w:rStyle w:val="ChSmallCaps"/>
              </w:rPr>
              <w:t>l.dist</w:t>
            </w:r>
          </w:p>
        </w:tc>
        <w:tc>
          <w:tcPr>
            <w:tcW w:w="418" w:type="dxa"/>
            <w:shd w:val="clear" w:color="auto" w:fill="auto"/>
          </w:tcPr>
          <w:p w14:paraId="6C966B67" w14:textId="778E44B7" w:rsidR="003D3C04" w:rsidRPr="0057775A" w:rsidRDefault="003D3C04" w:rsidP="003D3C04">
            <w:pPr>
              <w:pStyle w:val="GlossEng"/>
            </w:pPr>
            <w:r>
              <w:t>tea</w:t>
            </w:r>
          </w:p>
        </w:tc>
        <w:tc>
          <w:tcPr>
            <w:tcW w:w="562" w:type="dxa"/>
            <w:shd w:val="clear" w:color="auto" w:fill="auto"/>
          </w:tcPr>
          <w:p w14:paraId="61A33BD0" w14:textId="11B49352" w:rsidR="003D3C04" w:rsidRPr="0057775A" w:rsidRDefault="003D3C04" w:rsidP="003D3C04">
            <w:pPr>
              <w:pStyle w:val="GlossEng"/>
            </w:pPr>
            <w:r w:rsidRPr="0057775A">
              <w:t>exist</w:t>
            </w:r>
          </w:p>
        </w:tc>
        <w:tc>
          <w:tcPr>
            <w:tcW w:w="360" w:type="dxa"/>
            <w:shd w:val="clear" w:color="auto" w:fill="auto"/>
          </w:tcPr>
          <w:p w14:paraId="4E3A7BE5" w14:textId="282CAE92" w:rsidR="003D3C04" w:rsidRPr="0057775A" w:rsidRDefault="003D3C04" w:rsidP="003D3C04">
            <w:pPr>
              <w:pStyle w:val="GlossEng"/>
            </w:pPr>
            <w:r>
              <w:t>at</w:t>
            </w:r>
          </w:p>
        </w:tc>
        <w:tc>
          <w:tcPr>
            <w:tcW w:w="688" w:type="dxa"/>
            <w:shd w:val="clear" w:color="auto" w:fill="auto"/>
          </w:tcPr>
          <w:p w14:paraId="590459CF" w14:textId="77777777" w:rsidR="003D3C04" w:rsidRPr="0099608C" w:rsidRDefault="003D3C04" w:rsidP="003D3C04">
            <w:pPr>
              <w:pStyle w:val="GlossEng"/>
              <w:rPr>
                <w:rStyle w:val="ChSmallCaps"/>
              </w:rPr>
            </w:pPr>
            <w:r w:rsidRPr="0099608C">
              <w:rPr>
                <w:rStyle w:val="ChSmallCaps"/>
              </w:rPr>
              <w:t>l.dist</w:t>
            </w:r>
          </w:p>
        </w:tc>
        <w:tc>
          <w:tcPr>
            <w:tcW w:w="706" w:type="dxa"/>
            <w:shd w:val="clear" w:color="auto" w:fill="auto"/>
          </w:tcPr>
          <w:p w14:paraId="16F64DE4" w14:textId="77777777" w:rsidR="003D3C04" w:rsidRPr="0099608C" w:rsidRDefault="003D3C04" w:rsidP="003D3C04">
            <w:pPr>
              <w:pStyle w:val="GlossEng"/>
              <w:rPr>
                <w:rStyle w:val="ChSmallCaps"/>
              </w:rPr>
            </w:pPr>
            <w:r w:rsidRPr="0099608C">
              <w:rPr>
                <w:rStyle w:val="ChSmallCaps"/>
              </w:rPr>
              <w:t>d.dist</w:t>
            </w:r>
          </w:p>
        </w:tc>
      </w:tr>
    </w:tbl>
    <w:p w14:paraId="43E97F01" w14:textId="5023FFDC" w:rsidR="000931D0" w:rsidRPr="009E2A1C" w:rsidRDefault="00B7093A" w:rsidP="003D3C04">
      <w:pPr>
        <w:pStyle w:val="FreeTranslEng"/>
      </w:pPr>
      <w:r>
        <w:t>‘</w:t>
      </w:r>
      <w:r w:rsidR="003D3C04">
        <w:t xml:space="preserve">there, the tea (is) </w:t>
      </w:r>
      <w:r w:rsidR="000931D0" w:rsidRPr="00B3429E">
        <w:rPr>
          <w:rStyle w:val="ChBlueBold"/>
        </w:rPr>
        <w:t>over there</w:t>
      </w:r>
      <w:r w:rsidR="0097241B" w:rsidRPr="0097241B">
        <w:rPr>
          <w:rStyle w:val="ChBlueBold"/>
        </w:rPr>
        <w:t xml:space="preserve"> (</w:t>
      </w:r>
      <w:r w:rsidR="0097241B" w:rsidRPr="0097241B">
        <w:rPr>
          <w:rStyle w:val="ChBlueBold-SmallCaps"/>
        </w:rPr>
        <w:t>emph</w:t>
      </w:r>
      <w:r w:rsidR="0097241B" w:rsidRPr="0097241B">
        <w:rPr>
          <w:rStyle w:val="ChBlueBold"/>
        </w:rPr>
        <w:t>)</w:t>
      </w:r>
      <w:r>
        <w:t>’</w:t>
      </w:r>
      <w:r w:rsidR="000931D0">
        <w:t xml:space="preserve"> </w:t>
      </w:r>
      <w:r w:rsidR="000931D0" w:rsidRPr="00CE50ED">
        <w:rPr>
          <w:rStyle w:val="ExampleSource"/>
        </w:rPr>
        <w:t>[</w:t>
      </w:r>
      <w:r w:rsidR="003D3C04" w:rsidRPr="003D3C04">
        <w:rPr>
          <w:rStyle w:val="ExampleSource"/>
        </w:rPr>
        <w:t>081014-011-CvEx.0010</w:t>
      </w:r>
      <w:r w:rsidR="000931D0" w:rsidRPr="00CE50ED">
        <w:rPr>
          <w:rStyle w:val="ExampleSource"/>
        </w:rPr>
        <w:t>]</w:t>
      </w:r>
    </w:p>
    <w:p w14:paraId="6FBA25C0" w14:textId="33280B19" w:rsidR="00075609" w:rsidRDefault="00075609" w:rsidP="00AF7CAD">
      <w:pPr>
        <w:pStyle w:val="Body0015after"/>
      </w:pPr>
      <w:r w:rsidRPr="00A25EA6">
        <w:t xml:space="preserve">In all attested combinations, it is the distal demonstrative that modifies a locative. Modification of a locative with proximal </w:t>
      </w:r>
      <w:r w:rsidRPr="00A25EA6">
        <w:rPr>
          <w:rStyle w:val="ChItalBold"/>
        </w:rPr>
        <w:t>ini</w:t>
      </w:r>
      <w:r w:rsidRPr="00A25EA6">
        <w:t xml:space="preserve"> </w:t>
      </w:r>
      <w:r w:rsidR="00B7093A">
        <w:t>‘</w:t>
      </w:r>
      <w:r w:rsidRPr="0099608C">
        <w:rPr>
          <w:rStyle w:val="ChSmallCaps"/>
        </w:rPr>
        <w:t>d.prox</w:t>
      </w:r>
      <w:r w:rsidR="00B7093A">
        <w:t>’</w:t>
      </w:r>
      <w:r w:rsidRPr="00A25EA6">
        <w:t xml:space="preserve"> is also possible although unattested, as discussed in </w:t>
      </w:r>
      <w:r>
        <w:t>§</w:t>
      </w:r>
      <w:r w:rsidR="00400EF8">
        <w:fldChar w:fldCharType="begin"/>
      </w:r>
      <w:r w:rsidR="00400EF8">
        <w:instrText xml:space="preserve"> REF _Ref350501723 \w \h </w:instrText>
      </w:r>
      <w:r w:rsidR="00400EF8">
        <w:fldChar w:fldCharType="separate"/>
      </w:r>
      <w:r w:rsidR="00154D81">
        <w:rPr>
          <w:cs/>
        </w:rPr>
        <w:t>‎</w:t>
      </w:r>
      <w:r w:rsidR="00154D81">
        <w:t>5.7.1</w:t>
      </w:r>
      <w:r w:rsidR="00400EF8">
        <w:fldChar w:fldCharType="end"/>
      </w:r>
      <w:r>
        <w:t>).</w:t>
      </w:r>
    </w:p>
    <w:p w14:paraId="5347262B" w14:textId="77777777" w:rsidR="000931D0" w:rsidRDefault="000931D0" w:rsidP="000931D0">
      <w:pPr>
        <w:pStyle w:val="Heading2"/>
      </w:pPr>
      <w:bookmarkStart w:id="3561" w:name="_Ref322435484"/>
      <w:bookmarkStart w:id="3562" w:name="_Toc322502322"/>
      <w:bookmarkStart w:id="3563" w:name="_Toc322502355"/>
      <w:bookmarkStart w:id="3564" w:name="_Toc334196199"/>
      <w:bookmarkStart w:id="3565" w:name="_Toc334196352"/>
      <w:bookmarkStart w:id="3566" w:name="_Toc336325588"/>
      <w:bookmarkStart w:id="3567" w:name="_Toc336335877"/>
      <w:bookmarkStart w:id="3568" w:name="_Toc342590141"/>
      <w:bookmarkStart w:id="3569" w:name="_Toc353454821"/>
      <w:bookmarkStart w:id="3570" w:name="_Toc440455655"/>
      <w:r>
        <w:t>Summary</w:t>
      </w:r>
      <w:bookmarkEnd w:id="3561"/>
      <w:bookmarkEnd w:id="3562"/>
      <w:bookmarkEnd w:id="3563"/>
      <w:bookmarkEnd w:id="3564"/>
      <w:bookmarkEnd w:id="3565"/>
      <w:bookmarkEnd w:id="3566"/>
      <w:bookmarkEnd w:id="3567"/>
      <w:bookmarkEnd w:id="3568"/>
      <w:bookmarkEnd w:id="3569"/>
      <w:bookmarkEnd w:id="3570"/>
    </w:p>
    <w:p w14:paraId="6B901D5B" w14:textId="77777777" w:rsidR="000931D0" w:rsidRDefault="000931D0" w:rsidP="0066209E">
      <w:pPr>
        <w:pStyle w:val="Body0000after"/>
      </w:pPr>
      <w:r>
        <w:t xml:space="preserve">The Papuan Malay </w:t>
      </w:r>
      <w:r w:rsidRPr="00AB0E12">
        <w:t>demonstratives and locatives are deictic expressions</w:t>
      </w:r>
      <w:r>
        <w:t xml:space="preserve">. They </w:t>
      </w:r>
      <w:r w:rsidRPr="00AB0E12">
        <w:t>provide orientation to the hearer in the outside world and in the speech situation</w:t>
      </w:r>
      <w:r>
        <w:t xml:space="preserve">, in spatial as well as in non-spatial domains. Both deictic systems are distance </w:t>
      </w:r>
      <w:r w:rsidRPr="00AB0E12">
        <w:t>oriented</w:t>
      </w:r>
      <w:r w:rsidR="00A52959">
        <w:t>,</w:t>
      </w:r>
      <w:r>
        <w:t xml:space="preserve"> in that they signal the relative distance of an entity vis-à-vis a deictic center.</w:t>
      </w:r>
      <w:r w:rsidR="0066209E">
        <w:t xml:space="preserve"> </w:t>
      </w:r>
      <w:r>
        <w:t>At the same time, the two systems differ in a number of respects. They are distinct both in terms of their syntactic characteristics and forms and in terms of their functions.</w:t>
      </w:r>
    </w:p>
    <w:p w14:paraId="12C30ED1" w14:textId="77777777" w:rsidR="000931D0" w:rsidRDefault="000931D0" w:rsidP="001C29E4">
      <w:pPr>
        <w:pStyle w:val="Body0505after"/>
      </w:pPr>
      <w:r>
        <w:t xml:space="preserve">The differences between the demonstratives and the locatives with respect to their syntactic characteristics and forms are summarized in </w:t>
      </w:r>
      <w:r>
        <w:fldChar w:fldCharType="begin"/>
      </w:r>
      <w:r>
        <w:instrText xml:space="preserve"> REF _Ref322446153 \h </w:instrText>
      </w:r>
      <w:r>
        <w:fldChar w:fldCharType="separate"/>
      </w:r>
      <w:r w:rsidR="00154D81" w:rsidRPr="007A0BC8">
        <w:t xml:space="preserve">Table </w:t>
      </w:r>
      <w:r w:rsidR="00154D81">
        <w:rPr>
          <w:noProof/>
          <w:cs/>
        </w:rPr>
        <w:t>‎</w:t>
      </w:r>
      <w:r w:rsidR="00154D81">
        <w:rPr>
          <w:noProof/>
        </w:rPr>
        <w:t>7</w:t>
      </w:r>
      <w:r w:rsidR="00154D81">
        <w:t>.</w:t>
      </w:r>
      <w:r w:rsidR="00154D81">
        <w:rPr>
          <w:noProof/>
        </w:rPr>
        <w:t>10</w:t>
      </w:r>
      <w:r>
        <w:fldChar w:fldCharType="end"/>
      </w:r>
      <w:r>
        <w:t>.</w:t>
      </w:r>
    </w:p>
    <w:p w14:paraId="601C2AFC" w14:textId="77777777" w:rsidR="000931D0" w:rsidRDefault="000931D0" w:rsidP="000931D0">
      <w:pPr>
        <w:pStyle w:val="Caption"/>
      </w:pPr>
      <w:bookmarkStart w:id="3571" w:name="_Ref322446153"/>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10</w:t>
        </w:r>
      </w:fldSimple>
      <w:bookmarkEnd w:id="3571"/>
      <w:r w:rsidRPr="007A0BC8">
        <w:t>:</w:t>
      </w:r>
      <w:r w:rsidRPr="007A0BC8">
        <w:tab/>
      </w:r>
      <w:r>
        <w:t>Syntax and forms of the demonstratives (</w:t>
      </w:r>
      <w:r w:rsidRPr="0099608C">
        <w:rPr>
          <w:rStyle w:val="ChSmallCaps"/>
        </w:rPr>
        <w:t>dem</w:t>
      </w:r>
      <w:r>
        <w:t>) and locatives (</w:t>
      </w:r>
      <w:r w:rsidRPr="0099608C">
        <w:rPr>
          <w:rStyle w:val="ChSmallCaps"/>
        </w:rPr>
        <w:t>loc</w:t>
      </w:r>
      <w:r>
        <w:t>)</w:t>
      </w:r>
    </w:p>
    <w:tbl>
      <w:tblPr>
        <w:tblW w:w="6720" w:type="dxa"/>
        <w:tblInd w:w="170" w:type="dxa"/>
        <w:tblBorders>
          <w:top w:val="single" w:sz="4" w:space="0" w:color="auto"/>
          <w:bottom w:val="single" w:sz="4" w:space="0" w:color="auto"/>
          <w:insideH w:val="single" w:sz="4" w:space="0" w:color="auto"/>
        </w:tblBorders>
        <w:tblLook w:val="01E0" w:firstRow="1" w:lastRow="1" w:firstColumn="1" w:lastColumn="1" w:noHBand="0" w:noVBand="0"/>
      </w:tblPr>
      <w:tblGrid>
        <w:gridCol w:w="1673"/>
        <w:gridCol w:w="2495"/>
        <w:gridCol w:w="2552"/>
      </w:tblGrid>
      <w:tr w:rsidR="00AC23C4" w14:paraId="115C1B8B" w14:textId="77777777" w:rsidTr="00415344">
        <w:trPr>
          <w:tblHeader/>
        </w:trPr>
        <w:tc>
          <w:tcPr>
            <w:tcW w:w="1673" w:type="dxa"/>
            <w:shd w:val="clear" w:color="auto" w:fill="auto"/>
          </w:tcPr>
          <w:p w14:paraId="33A9F531" w14:textId="77777777" w:rsidR="000931D0" w:rsidRPr="00E25EE2" w:rsidRDefault="000931D0" w:rsidP="001D04AF">
            <w:pPr>
              <w:pStyle w:val="TableHd"/>
            </w:pPr>
            <w:r>
              <w:t>Syntax and forms</w:t>
            </w:r>
          </w:p>
        </w:tc>
        <w:tc>
          <w:tcPr>
            <w:tcW w:w="2495" w:type="dxa"/>
            <w:shd w:val="clear" w:color="auto" w:fill="auto"/>
          </w:tcPr>
          <w:p w14:paraId="1A302501" w14:textId="77777777" w:rsidR="000931D0" w:rsidRPr="0099608C" w:rsidRDefault="000931D0" w:rsidP="001D04AF">
            <w:pPr>
              <w:pStyle w:val="TableHd"/>
              <w:rPr>
                <w:rStyle w:val="ChSmallCaps"/>
              </w:rPr>
            </w:pPr>
            <w:r w:rsidRPr="0099608C">
              <w:rPr>
                <w:rStyle w:val="ChSmallCaps"/>
              </w:rPr>
              <w:t>dem</w:t>
            </w:r>
          </w:p>
        </w:tc>
        <w:tc>
          <w:tcPr>
            <w:tcW w:w="2552" w:type="dxa"/>
            <w:shd w:val="clear" w:color="auto" w:fill="auto"/>
          </w:tcPr>
          <w:p w14:paraId="440866CA" w14:textId="77777777" w:rsidR="000931D0" w:rsidRPr="0099608C" w:rsidRDefault="000931D0" w:rsidP="001D04AF">
            <w:pPr>
              <w:pStyle w:val="TableHd"/>
              <w:rPr>
                <w:rStyle w:val="ChSmallCaps"/>
              </w:rPr>
            </w:pPr>
            <w:r w:rsidRPr="0099608C">
              <w:rPr>
                <w:rStyle w:val="ChSmallCaps"/>
              </w:rPr>
              <w:t>loc</w:t>
            </w:r>
          </w:p>
        </w:tc>
      </w:tr>
      <w:tr w:rsidR="00AC23C4" w14:paraId="618CC14F" w14:textId="77777777" w:rsidTr="00415344">
        <w:tc>
          <w:tcPr>
            <w:tcW w:w="1673" w:type="dxa"/>
            <w:shd w:val="clear" w:color="auto" w:fill="auto"/>
          </w:tcPr>
          <w:p w14:paraId="159953E7" w14:textId="77777777" w:rsidR="000931D0" w:rsidRPr="00BC6241" w:rsidRDefault="000931D0" w:rsidP="001D04AF">
            <w:pPr>
              <w:pStyle w:val="TableCell2-2Break"/>
            </w:pPr>
            <w:r>
              <w:t>Deictic forms</w:t>
            </w:r>
          </w:p>
        </w:tc>
        <w:tc>
          <w:tcPr>
            <w:tcW w:w="2495" w:type="dxa"/>
            <w:shd w:val="clear" w:color="auto" w:fill="auto"/>
          </w:tcPr>
          <w:p w14:paraId="3634856F" w14:textId="77777777" w:rsidR="000931D0" w:rsidRDefault="000931D0" w:rsidP="001D04AF">
            <w:pPr>
              <w:pStyle w:val="TableCell2-2"/>
            </w:pPr>
            <w:r>
              <w:t>Two term system:</w:t>
            </w:r>
          </w:p>
          <w:p w14:paraId="17EFB5DD" w14:textId="29586422" w:rsidR="000931D0" w:rsidRDefault="000931D0" w:rsidP="00AC23C4">
            <w:pPr>
              <w:pStyle w:val="O0Nwnext"/>
              <w:numPr>
                <w:ilvl w:val="0"/>
                <w:numId w:val="6"/>
              </w:numPr>
            </w:pPr>
            <w:r>
              <w:t xml:space="preserve">proximal </w:t>
            </w:r>
            <w:r w:rsidRPr="00400245">
              <w:rPr>
                <w:rStyle w:val="ChItalBold"/>
              </w:rPr>
              <w:t>ini</w:t>
            </w:r>
            <w:r>
              <w:t xml:space="preserve"> </w:t>
            </w:r>
            <w:r w:rsidR="00B7093A">
              <w:t>‘</w:t>
            </w:r>
            <w:r w:rsidRPr="0099608C">
              <w:rPr>
                <w:rStyle w:val="ChSmallCaps"/>
              </w:rPr>
              <w:t>d.prox</w:t>
            </w:r>
            <w:r w:rsidR="00B7093A">
              <w:t>’</w:t>
            </w:r>
          </w:p>
          <w:p w14:paraId="62209E26" w14:textId="621307D4" w:rsidR="000931D0" w:rsidRDefault="000931D0" w:rsidP="00AC23C4">
            <w:pPr>
              <w:pStyle w:val="TableCell0-2Break"/>
              <w:numPr>
                <w:ilvl w:val="1"/>
                <w:numId w:val="6"/>
              </w:numPr>
              <w:tabs>
                <w:tab w:val="num" w:pos="283"/>
              </w:tabs>
              <w:ind w:left="284" w:hanging="284"/>
            </w:pPr>
            <w:r>
              <w:t xml:space="preserve">distal </w:t>
            </w:r>
            <w:r w:rsidRPr="00400245">
              <w:rPr>
                <w:rStyle w:val="ChItalBold"/>
              </w:rPr>
              <w:t>itu</w:t>
            </w:r>
            <w:r>
              <w:t xml:space="preserve"> </w:t>
            </w:r>
            <w:r w:rsidR="00B7093A">
              <w:t>‘</w:t>
            </w:r>
            <w:r w:rsidRPr="0099608C">
              <w:rPr>
                <w:rStyle w:val="ChSmallCaps"/>
              </w:rPr>
              <w:t>d.dist</w:t>
            </w:r>
            <w:r w:rsidR="00B7093A">
              <w:t>’</w:t>
            </w:r>
          </w:p>
        </w:tc>
        <w:tc>
          <w:tcPr>
            <w:tcW w:w="2552" w:type="dxa"/>
            <w:shd w:val="clear" w:color="auto" w:fill="auto"/>
          </w:tcPr>
          <w:p w14:paraId="186000DB" w14:textId="77777777" w:rsidR="000931D0" w:rsidRDefault="000931D0" w:rsidP="001D04AF">
            <w:pPr>
              <w:pStyle w:val="TableCell2-2"/>
            </w:pPr>
            <w:r>
              <w:t>Three-term system:</w:t>
            </w:r>
          </w:p>
          <w:p w14:paraId="360D9E5C" w14:textId="657C0218" w:rsidR="000931D0" w:rsidRDefault="000931D0" w:rsidP="00AC23C4">
            <w:pPr>
              <w:pStyle w:val="O0Nwnext"/>
              <w:numPr>
                <w:ilvl w:val="0"/>
                <w:numId w:val="7"/>
              </w:numPr>
            </w:pPr>
            <w:r>
              <w:t xml:space="preserve">proximal </w:t>
            </w:r>
            <w:r w:rsidRPr="00400245">
              <w:rPr>
                <w:rStyle w:val="ChItalBold"/>
              </w:rPr>
              <w:t>sini</w:t>
            </w:r>
            <w:r>
              <w:t xml:space="preserve"> </w:t>
            </w:r>
            <w:r w:rsidR="00B7093A">
              <w:t>‘</w:t>
            </w:r>
            <w:r w:rsidRPr="0099608C">
              <w:rPr>
                <w:rStyle w:val="ChSmallCaps"/>
              </w:rPr>
              <w:t>l.prox</w:t>
            </w:r>
            <w:r w:rsidR="00B7093A">
              <w:t>’</w:t>
            </w:r>
          </w:p>
          <w:p w14:paraId="4381103B" w14:textId="67A5D338" w:rsidR="000931D0" w:rsidRDefault="000931D0" w:rsidP="00AC23C4">
            <w:pPr>
              <w:pStyle w:val="O0Nwnext"/>
              <w:numPr>
                <w:ilvl w:val="0"/>
                <w:numId w:val="7"/>
              </w:numPr>
            </w:pPr>
            <w:r>
              <w:t xml:space="preserve">medial </w:t>
            </w:r>
            <w:r w:rsidRPr="00400245">
              <w:rPr>
                <w:rStyle w:val="ChItalBold"/>
              </w:rPr>
              <w:t>situ</w:t>
            </w:r>
            <w:r>
              <w:t xml:space="preserve"> </w:t>
            </w:r>
            <w:r w:rsidR="00B7093A">
              <w:t>‘</w:t>
            </w:r>
            <w:r w:rsidRPr="0099608C">
              <w:rPr>
                <w:rStyle w:val="ChSmallCaps"/>
              </w:rPr>
              <w:t>l.med</w:t>
            </w:r>
            <w:r w:rsidR="00B7093A">
              <w:t>’</w:t>
            </w:r>
          </w:p>
          <w:p w14:paraId="495874FC" w14:textId="50E606C1" w:rsidR="000931D0" w:rsidRDefault="000931D0" w:rsidP="00AC23C4">
            <w:pPr>
              <w:pStyle w:val="TableCell0-2Break"/>
              <w:numPr>
                <w:ilvl w:val="1"/>
                <w:numId w:val="7"/>
              </w:numPr>
              <w:tabs>
                <w:tab w:val="num" w:pos="283"/>
              </w:tabs>
              <w:ind w:left="284" w:hanging="284"/>
            </w:pPr>
            <w:r>
              <w:t xml:space="preserve">distal </w:t>
            </w:r>
            <w:r w:rsidRPr="00400245">
              <w:rPr>
                <w:rStyle w:val="ChItalBold"/>
              </w:rPr>
              <w:t>sana</w:t>
            </w:r>
            <w:r>
              <w:t xml:space="preserve"> </w:t>
            </w:r>
            <w:r w:rsidR="00B7093A">
              <w:t>‘</w:t>
            </w:r>
            <w:r w:rsidRPr="0099608C">
              <w:rPr>
                <w:rStyle w:val="ChSmallCaps"/>
              </w:rPr>
              <w:t>l.dist</w:t>
            </w:r>
            <w:r w:rsidR="00B7093A">
              <w:t>’</w:t>
            </w:r>
          </w:p>
        </w:tc>
      </w:tr>
      <w:tr w:rsidR="00AC23C4" w14:paraId="0B99EA9B" w14:textId="77777777" w:rsidTr="00415344">
        <w:tc>
          <w:tcPr>
            <w:tcW w:w="1673" w:type="dxa"/>
            <w:shd w:val="clear" w:color="auto" w:fill="auto"/>
          </w:tcPr>
          <w:p w14:paraId="6FE0E4C3" w14:textId="77777777" w:rsidR="000931D0" w:rsidRDefault="000931D0" w:rsidP="001D04AF">
            <w:pPr>
              <w:pStyle w:val="TableCell2-2Break"/>
            </w:pPr>
            <w:r>
              <w:t>Distributional properties</w:t>
            </w:r>
          </w:p>
        </w:tc>
        <w:tc>
          <w:tcPr>
            <w:tcW w:w="2495" w:type="dxa"/>
            <w:shd w:val="clear" w:color="auto" w:fill="auto"/>
          </w:tcPr>
          <w:p w14:paraId="21B510B7" w14:textId="77777777" w:rsidR="000931D0" w:rsidRDefault="000931D0" w:rsidP="00AC23C4">
            <w:pPr>
              <w:pStyle w:val="TableCell2-0"/>
              <w:numPr>
                <w:ilvl w:val="0"/>
                <w:numId w:val="8"/>
              </w:numPr>
            </w:pPr>
            <w:r>
              <w:t>adnominal uses</w:t>
            </w:r>
          </w:p>
          <w:p w14:paraId="3A4F0A55" w14:textId="77777777" w:rsidR="000931D0" w:rsidRDefault="000931D0" w:rsidP="00AC23C4">
            <w:pPr>
              <w:pStyle w:val="O0Nwnext"/>
              <w:numPr>
                <w:ilvl w:val="0"/>
                <w:numId w:val="8"/>
              </w:numPr>
            </w:pPr>
            <w:r>
              <w:t>pronominal uses</w:t>
            </w:r>
          </w:p>
          <w:p w14:paraId="054C2E28" w14:textId="77777777" w:rsidR="000931D0" w:rsidRDefault="000931D0" w:rsidP="00AC23C4">
            <w:pPr>
              <w:pStyle w:val="TableCell0-2Break"/>
              <w:numPr>
                <w:ilvl w:val="1"/>
                <w:numId w:val="8"/>
              </w:numPr>
              <w:tabs>
                <w:tab w:val="num" w:pos="283"/>
              </w:tabs>
              <w:ind w:left="284" w:hanging="284"/>
            </w:pPr>
            <w:r>
              <w:t>adverbial uses</w:t>
            </w:r>
          </w:p>
        </w:tc>
        <w:tc>
          <w:tcPr>
            <w:tcW w:w="2552" w:type="dxa"/>
            <w:shd w:val="clear" w:color="auto" w:fill="auto"/>
          </w:tcPr>
          <w:p w14:paraId="56936EC0" w14:textId="77777777" w:rsidR="000931D0" w:rsidRPr="008A7812" w:rsidRDefault="000931D0" w:rsidP="00AC23C4">
            <w:pPr>
              <w:pStyle w:val="TableCell2-0"/>
              <w:numPr>
                <w:ilvl w:val="0"/>
                <w:numId w:val="9"/>
              </w:numPr>
            </w:pPr>
            <w:r w:rsidRPr="008A7812">
              <w:t>adnominal uses</w:t>
            </w:r>
          </w:p>
          <w:p w14:paraId="710C9AC2" w14:textId="77777777" w:rsidR="000931D0" w:rsidRPr="008A7812" w:rsidRDefault="000931D0" w:rsidP="00AC23C4">
            <w:pPr>
              <w:pStyle w:val="TableCell0-2Break"/>
              <w:numPr>
                <w:ilvl w:val="1"/>
                <w:numId w:val="9"/>
              </w:numPr>
              <w:tabs>
                <w:tab w:val="num" w:pos="283"/>
              </w:tabs>
              <w:ind w:left="284" w:hanging="284"/>
            </w:pPr>
            <w:r w:rsidRPr="008A7812">
              <w:t>pronominal uses</w:t>
            </w:r>
          </w:p>
        </w:tc>
      </w:tr>
      <w:tr w:rsidR="00AC23C4" w14:paraId="0041EA66" w14:textId="77777777" w:rsidTr="00415344">
        <w:tc>
          <w:tcPr>
            <w:tcW w:w="1673" w:type="dxa"/>
            <w:shd w:val="clear" w:color="auto" w:fill="auto"/>
          </w:tcPr>
          <w:p w14:paraId="2ACA05F7" w14:textId="77777777" w:rsidR="000931D0" w:rsidRDefault="000931D0" w:rsidP="001D04AF">
            <w:pPr>
              <w:pStyle w:val="TableCell2-2Break"/>
            </w:pPr>
            <w:r>
              <w:t>Pronominal uses</w:t>
            </w:r>
          </w:p>
        </w:tc>
        <w:tc>
          <w:tcPr>
            <w:tcW w:w="2495" w:type="dxa"/>
            <w:shd w:val="clear" w:color="auto" w:fill="auto"/>
          </w:tcPr>
          <w:p w14:paraId="23539D6A" w14:textId="77777777" w:rsidR="000931D0" w:rsidRDefault="000931D0" w:rsidP="00AC23C4">
            <w:pPr>
              <w:pStyle w:val="TableCell2-0"/>
              <w:numPr>
                <w:ilvl w:val="0"/>
                <w:numId w:val="10"/>
              </w:numPr>
            </w:pPr>
            <w:r>
              <w:t xml:space="preserve">in </w:t>
            </w:r>
            <w:r>
              <w:rPr>
                <w:lang w:eastAsia="en-US"/>
              </w:rPr>
              <w:t>unembedded</w:t>
            </w:r>
            <w:r>
              <w:t xml:space="preserve"> NPs</w:t>
            </w:r>
          </w:p>
          <w:p w14:paraId="59CAA653" w14:textId="77777777" w:rsidR="000931D0" w:rsidRDefault="000931D0" w:rsidP="00AC23C4">
            <w:pPr>
              <w:pStyle w:val="TableCell2-0"/>
              <w:numPr>
                <w:ilvl w:val="0"/>
                <w:numId w:val="10"/>
              </w:numPr>
            </w:pPr>
            <w:r>
              <w:t>in PPs</w:t>
            </w:r>
          </w:p>
          <w:p w14:paraId="4E5BAE8B" w14:textId="77777777" w:rsidR="000931D0" w:rsidRPr="0059277A" w:rsidRDefault="000931D0" w:rsidP="00AC23C4">
            <w:pPr>
              <w:pStyle w:val="TableCell0-2Break"/>
              <w:numPr>
                <w:ilvl w:val="1"/>
                <w:numId w:val="10"/>
              </w:numPr>
              <w:tabs>
                <w:tab w:val="num" w:pos="283"/>
              </w:tabs>
              <w:ind w:left="284" w:hanging="284"/>
            </w:pPr>
            <w:r>
              <w:t>in adnominal possessive constructions</w:t>
            </w:r>
          </w:p>
        </w:tc>
        <w:tc>
          <w:tcPr>
            <w:tcW w:w="2552" w:type="dxa"/>
            <w:shd w:val="clear" w:color="auto" w:fill="auto"/>
          </w:tcPr>
          <w:p w14:paraId="2E43F605" w14:textId="77777777" w:rsidR="000931D0" w:rsidRDefault="000931D0" w:rsidP="00AC23C4">
            <w:pPr>
              <w:pStyle w:val="TableCell2-2Break"/>
              <w:numPr>
                <w:ilvl w:val="0"/>
                <w:numId w:val="11"/>
              </w:numPr>
            </w:pPr>
            <w:r>
              <w:t>in PPs</w:t>
            </w:r>
          </w:p>
        </w:tc>
      </w:tr>
      <w:tr w:rsidR="0071415B" w14:paraId="56C715B6" w14:textId="77777777" w:rsidTr="00415344">
        <w:tc>
          <w:tcPr>
            <w:tcW w:w="1673" w:type="dxa"/>
            <w:shd w:val="clear" w:color="auto" w:fill="auto"/>
          </w:tcPr>
          <w:p w14:paraId="7BC9F097" w14:textId="77777777" w:rsidR="0071415B" w:rsidRDefault="0071415B" w:rsidP="001D04AF">
            <w:pPr>
              <w:pStyle w:val="TableCell2-2Break"/>
            </w:pPr>
            <w:r>
              <w:t>Adnominal uses</w:t>
            </w:r>
          </w:p>
        </w:tc>
        <w:tc>
          <w:tcPr>
            <w:tcW w:w="2495" w:type="dxa"/>
            <w:shd w:val="clear" w:color="auto" w:fill="auto"/>
          </w:tcPr>
          <w:p w14:paraId="0D1FD123" w14:textId="77777777" w:rsidR="0071415B" w:rsidRPr="00D538D9" w:rsidRDefault="0071415B" w:rsidP="00AC23C4">
            <w:pPr>
              <w:pStyle w:val="TableCell2-2Break"/>
              <w:numPr>
                <w:ilvl w:val="0"/>
                <w:numId w:val="12"/>
              </w:numPr>
            </w:pPr>
            <w:r w:rsidRPr="00D538D9">
              <w:t>can be stacked</w:t>
            </w:r>
          </w:p>
        </w:tc>
        <w:tc>
          <w:tcPr>
            <w:tcW w:w="2552" w:type="dxa"/>
            <w:shd w:val="clear" w:color="auto" w:fill="auto"/>
          </w:tcPr>
          <w:p w14:paraId="18A6EC61" w14:textId="0AE08A69" w:rsidR="0071415B" w:rsidRPr="00D538D9" w:rsidRDefault="00940653" w:rsidP="00AC23C4">
            <w:pPr>
              <w:pStyle w:val="TableCell2-2Break"/>
              <w:numPr>
                <w:ilvl w:val="0"/>
                <w:numId w:val="12"/>
              </w:numPr>
            </w:pPr>
            <w:r>
              <w:t>unattested</w:t>
            </w:r>
          </w:p>
        </w:tc>
      </w:tr>
    </w:tbl>
    <w:p w14:paraId="2E98C41B" w14:textId="77777777" w:rsidR="000931D0" w:rsidRDefault="000931D0" w:rsidP="001C29E4">
      <w:pPr>
        <w:pStyle w:val="Body0005after05before"/>
      </w:pPr>
      <w:r>
        <w:t xml:space="preserve">The main distinctions between the demonstratives and the locatives in terms of their various functions are summarized in </w:t>
      </w:r>
      <w:r>
        <w:fldChar w:fldCharType="begin"/>
      </w:r>
      <w:r>
        <w:instrText xml:space="preserve"> REF _Ref322446307 \h </w:instrText>
      </w:r>
      <w:r>
        <w:fldChar w:fldCharType="separate"/>
      </w:r>
      <w:r w:rsidR="00154D81" w:rsidRPr="007A0BC8">
        <w:t xml:space="preserve">Table </w:t>
      </w:r>
      <w:r w:rsidR="00154D81">
        <w:rPr>
          <w:noProof/>
          <w:cs/>
        </w:rPr>
        <w:t>‎</w:t>
      </w:r>
      <w:r w:rsidR="00154D81">
        <w:rPr>
          <w:noProof/>
        </w:rPr>
        <w:t>7</w:t>
      </w:r>
      <w:r w:rsidR="00154D81">
        <w:t>.</w:t>
      </w:r>
      <w:r w:rsidR="00154D81">
        <w:rPr>
          <w:noProof/>
        </w:rPr>
        <w:t>11</w:t>
      </w:r>
      <w:r>
        <w:fldChar w:fldCharType="end"/>
      </w:r>
      <w:r>
        <w:t>.</w:t>
      </w:r>
    </w:p>
    <w:p w14:paraId="35A8033F" w14:textId="77777777" w:rsidR="000931D0" w:rsidRDefault="000931D0" w:rsidP="000931D0">
      <w:pPr>
        <w:pStyle w:val="Caption"/>
      </w:pPr>
      <w:bookmarkStart w:id="3572" w:name="_Ref322446307"/>
      <w:r w:rsidRPr="007A0BC8">
        <w:t xml:space="preserve">Table </w:t>
      </w:r>
      <w:fldSimple w:instr=" STYLEREF 1 \s ">
        <w:r w:rsidR="00154D81">
          <w:rPr>
            <w:noProof/>
            <w:cs/>
          </w:rPr>
          <w:t>‎</w:t>
        </w:r>
        <w:r w:rsidR="00154D81">
          <w:rPr>
            <w:noProof/>
          </w:rPr>
          <w:t>7</w:t>
        </w:r>
      </w:fldSimple>
      <w:r w:rsidR="00F207A1">
        <w:t>.</w:t>
      </w:r>
      <w:fldSimple w:instr=" SEQ Table \* ARABIC \s 1 ">
        <w:r w:rsidR="00154D81">
          <w:rPr>
            <w:noProof/>
          </w:rPr>
          <w:t>11</w:t>
        </w:r>
      </w:fldSimple>
      <w:bookmarkEnd w:id="3572"/>
      <w:r w:rsidRPr="007A0BC8">
        <w:t>:</w:t>
      </w:r>
      <w:r w:rsidRPr="007A0BC8">
        <w:tab/>
      </w:r>
      <w:r>
        <w:t>Functions of the demonstratives (</w:t>
      </w:r>
      <w:r w:rsidRPr="0099608C">
        <w:rPr>
          <w:rStyle w:val="ChSmallCaps"/>
        </w:rPr>
        <w:t>dem</w:t>
      </w:r>
      <w:r>
        <w:t>) and locatives (</w:t>
      </w:r>
      <w:r w:rsidRPr="0099608C">
        <w:rPr>
          <w:rStyle w:val="ChSmallCaps"/>
        </w:rPr>
        <w:t>loc</w:t>
      </w:r>
      <w:r w:rsidR="00CE19EF">
        <w:t>)</w:t>
      </w:r>
    </w:p>
    <w:tbl>
      <w:tblPr>
        <w:tblW w:w="6720" w:type="dxa"/>
        <w:tblInd w:w="1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673"/>
        <w:gridCol w:w="2495"/>
        <w:gridCol w:w="2552"/>
      </w:tblGrid>
      <w:tr w:rsidR="00AC23C4" w14:paraId="6AC77DE4" w14:textId="77777777" w:rsidTr="00AC23C4">
        <w:trPr>
          <w:tblHeader/>
        </w:trPr>
        <w:tc>
          <w:tcPr>
            <w:tcW w:w="1673" w:type="dxa"/>
            <w:tcBorders>
              <w:top w:val="single" w:sz="4" w:space="0" w:color="auto"/>
              <w:bottom w:val="single" w:sz="4" w:space="0" w:color="auto"/>
              <w:right w:val="single" w:sz="4" w:space="0" w:color="auto"/>
            </w:tcBorders>
            <w:shd w:val="clear" w:color="auto" w:fill="auto"/>
          </w:tcPr>
          <w:p w14:paraId="09914DA6" w14:textId="77777777" w:rsidR="000931D0" w:rsidRPr="00E25EE2" w:rsidRDefault="000931D0" w:rsidP="001D04AF">
            <w:pPr>
              <w:pStyle w:val="TableHd"/>
            </w:pPr>
            <w:r w:rsidRPr="00E25EE2">
              <w:t>Domains of use</w:t>
            </w:r>
          </w:p>
        </w:tc>
        <w:tc>
          <w:tcPr>
            <w:tcW w:w="2495" w:type="dxa"/>
            <w:tcBorders>
              <w:top w:val="single" w:sz="4" w:space="0" w:color="auto"/>
              <w:left w:val="single" w:sz="4" w:space="0" w:color="auto"/>
              <w:bottom w:val="single" w:sz="4" w:space="0" w:color="auto"/>
              <w:right w:val="single" w:sz="4" w:space="0" w:color="auto"/>
            </w:tcBorders>
            <w:shd w:val="clear" w:color="auto" w:fill="auto"/>
          </w:tcPr>
          <w:p w14:paraId="265C90E7" w14:textId="77777777" w:rsidR="000931D0" w:rsidRPr="0099608C" w:rsidRDefault="000931D0" w:rsidP="001D04AF">
            <w:pPr>
              <w:pStyle w:val="TableHd"/>
              <w:rPr>
                <w:rStyle w:val="ChSmallCaps"/>
              </w:rPr>
            </w:pPr>
            <w:r w:rsidRPr="0099608C">
              <w:rPr>
                <w:rStyle w:val="ChSmallCaps"/>
              </w:rPr>
              <w:t>dem</w:t>
            </w:r>
          </w:p>
        </w:tc>
        <w:tc>
          <w:tcPr>
            <w:tcW w:w="2552" w:type="dxa"/>
            <w:tcBorders>
              <w:top w:val="single" w:sz="4" w:space="0" w:color="auto"/>
              <w:left w:val="single" w:sz="4" w:space="0" w:color="auto"/>
              <w:bottom w:val="single" w:sz="4" w:space="0" w:color="auto"/>
            </w:tcBorders>
            <w:shd w:val="clear" w:color="auto" w:fill="auto"/>
          </w:tcPr>
          <w:p w14:paraId="482FBF37" w14:textId="77777777" w:rsidR="000931D0" w:rsidRPr="0099608C" w:rsidRDefault="000931D0" w:rsidP="001D04AF">
            <w:pPr>
              <w:pStyle w:val="TableHd"/>
              <w:rPr>
                <w:rStyle w:val="ChSmallCaps"/>
              </w:rPr>
            </w:pPr>
            <w:r w:rsidRPr="0099608C">
              <w:rPr>
                <w:rStyle w:val="ChSmallCaps"/>
              </w:rPr>
              <w:t>loc</w:t>
            </w:r>
          </w:p>
        </w:tc>
      </w:tr>
      <w:tr w:rsidR="00AC23C4" w14:paraId="00E3112B" w14:textId="77777777" w:rsidTr="00AC23C4">
        <w:tc>
          <w:tcPr>
            <w:tcW w:w="1673" w:type="dxa"/>
            <w:tcBorders>
              <w:top w:val="single" w:sz="4" w:space="0" w:color="auto"/>
              <w:bottom w:val="single" w:sz="4" w:space="0" w:color="auto"/>
              <w:right w:val="single" w:sz="4" w:space="0" w:color="auto"/>
            </w:tcBorders>
            <w:shd w:val="clear" w:color="auto" w:fill="auto"/>
          </w:tcPr>
          <w:p w14:paraId="023576AA" w14:textId="77777777" w:rsidR="000931D0" w:rsidRPr="00BC6241" w:rsidRDefault="000931D0" w:rsidP="001D04AF">
            <w:pPr>
              <w:pStyle w:val="TableCell2-2Break"/>
            </w:pPr>
            <w:r>
              <w:t>Spatial</w:t>
            </w:r>
          </w:p>
        </w:tc>
        <w:tc>
          <w:tcPr>
            <w:tcW w:w="2495" w:type="dxa"/>
            <w:tcBorders>
              <w:top w:val="single" w:sz="4" w:space="0" w:color="auto"/>
              <w:left w:val="single" w:sz="4" w:space="0" w:color="auto"/>
              <w:bottom w:val="single" w:sz="4" w:space="0" w:color="auto"/>
              <w:right w:val="single" w:sz="4" w:space="0" w:color="auto"/>
            </w:tcBorders>
            <w:shd w:val="clear" w:color="auto" w:fill="auto"/>
          </w:tcPr>
          <w:p w14:paraId="5815FB59" w14:textId="7D9649F5" w:rsidR="000931D0" w:rsidRDefault="000931D0" w:rsidP="001D04AF">
            <w:pPr>
              <w:pStyle w:val="TableCell2-2Break"/>
            </w:pPr>
            <w:r w:rsidRPr="00266C5E">
              <w:t>provide</w:t>
            </w:r>
            <w:r>
              <w:t xml:space="preserve"> spatial orientation</w:t>
            </w:r>
            <w:r w:rsidRPr="00375ED1">
              <w:t xml:space="preserve"> </w:t>
            </w:r>
            <w:r>
              <w:t xml:space="preserve">by </w:t>
            </w:r>
            <w:r w:rsidRPr="00303C89">
              <w:t>drawing</w:t>
            </w:r>
            <w:r w:rsidRPr="00375ED1">
              <w:t xml:space="preserve"> the hearer</w:t>
            </w:r>
            <w:r w:rsidR="00B7093A">
              <w:t>’</w:t>
            </w:r>
            <w:r w:rsidRPr="00375ED1">
              <w:t>s at</w:t>
            </w:r>
            <w:r w:rsidRPr="00AC23C4">
              <w:rPr>
                <w:szCs w:val="19"/>
              </w:rPr>
              <w:softHyphen/>
            </w:r>
            <w:r w:rsidRPr="00375ED1">
              <w:t>tention to specific entities</w:t>
            </w:r>
            <w:r>
              <w:t xml:space="preserve"> </w:t>
            </w:r>
            <w:r w:rsidRPr="00375ED1">
              <w:t>in the discourse or surround</w:t>
            </w:r>
            <w:r w:rsidRPr="00AC23C4">
              <w:rPr>
                <w:szCs w:val="19"/>
              </w:rPr>
              <w:softHyphen/>
            </w:r>
            <w:r w:rsidRPr="00375ED1">
              <w:t>ing situation</w:t>
            </w:r>
          </w:p>
        </w:tc>
        <w:tc>
          <w:tcPr>
            <w:tcW w:w="2552" w:type="dxa"/>
            <w:tcBorders>
              <w:top w:val="single" w:sz="4" w:space="0" w:color="auto"/>
              <w:left w:val="single" w:sz="4" w:space="0" w:color="auto"/>
              <w:bottom w:val="single" w:sz="4" w:space="0" w:color="auto"/>
            </w:tcBorders>
            <w:shd w:val="clear" w:color="auto" w:fill="auto"/>
          </w:tcPr>
          <w:p w14:paraId="5E5869E3" w14:textId="60780E5A" w:rsidR="000931D0" w:rsidRDefault="000931D0" w:rsidP="001D04AF">
            <w:pPr>
              <w:pStyle w:val="TableCell2-2Break"/>
            </w:pPr>
            <w:r w:rsidRPr="00266C5E">
              <w:t>provide</w:t>
            </w:r>
            <w:r>
              <w:t xml:space="preserve"> spatial orientation</w:t>
            </w:r>
            <w:r w:rsidRPr="00375ED1">
              <w:t xml:space="preserve"> </w:t>
            </w:r>
            <w:r>
              <w:t xml:space="preserve">by designating the location of an entity and focusing </w:t>
            </w:r>
            <w:r w:rsidRPr="00375ED1">
              <w:t>the hearer</w:t>
            </w:r>
            <w:r w:rsidR="00B7093A">
              <w:t>’</w:t>
            </w:r>
            <w:r w:rsidRPr="00375ED1">
              <w:t xml:space="preserve">s attention to </w:t>
            </w:r>
            <w:r>
              <w:t xml:space="preserve">its </w:t>
            </w:r>
            <w:r w:rsidRPr="00375ED1">
              <w:t>specific location</w:t>
            </w:r>
          </w:p>
        </w:tc>
      </w:tr>
      <w:tr w:rsidR="00AC23C4" w14:paraId="5CB342D4" w14:textId="77777777" w:rsidTr="00AC23C4">
        <w:tc>
          <w:tcPr>
            <w:tcW w:w="1673" w:type="dxa"/>
            <w:tcBorders>
              <w:top w:val="single" w:sz="4" w:space="0" w:color="auto"/>
              <w:bottom w:val="single" w:sz="4" w:space="0" w:color="auto"/>
              <w:right w:val="single" w:sz="4" w:space="0" w:color="auto"/>
            </w:tcBorders>
            <w:shd w:val="clear" w:color="auto" w:fill="auto"/>
          </w:tcPr>
          <w:p w14:paraId="22166116" w14:textId="77777777" w:rsidR="000931D0" w:rsidRDefault="000931D0" w:rsidP="001D04AF">
            <w:pPr>
              <w:pStyle w:val="TableCell2-2Break"/>
            </w:pPr>
            <w:r>
              <w:t>Figurative locational</w:t>
            </w:r>
          </w:p>
        </w:tc>
        <w:tc>
          <w:tcPr>
            <w:tcW w:w="2495" w:type="dxa"/>
            <w:tcBorders>
              <w:top w:val="single" w:sz="4" w:space="0" w:color="auto"/>
              <w:left w:val="single" w:sz="4" w:space="0" w:color="auto"/>
              <w:bottom w:val="single" w:sz="4" w:space="0" w:color="auto"/>
              <w:right w:val="single" w:sz="4" w:space="0" w:color="auto"/>
            </w:tcBorders>
            <w:shd w:val="clear" w:color="auto" w:fill="auto"/>
          </w:tcPr>
          <w:p w14:paraId="4F9740E4" w14:textId="77777777" w:rsidR="000931D0" w:rsidRDefault="000931D0" w:rsidP="001D04AF">
            <w:pPr>
              <w:pStyle w:val="TableCell2-2CenterBreak"/>
            </w:pPr>
            <w:r>
              <w:t>---</w:t>
            </w:r>
          </w:p>
        </w:tc>
        <w:tc>
          <w:tcPr>
            <w:tcW w:w="2552" w:type="dxa"/>
            <w:tcBorders>
              <w:top w:val="single" w:sz="4" w:space="0" w:color="auto"/>
              <w:left w:val="single" w:sz="4" w:space="0" w:color="auto"/>
              <w:bottom w:val="single" w:sz="4" w:space="0" w:color="auto"/>
            </w:tcBorders>
            <w:shd w:val="clear" w:color="auto" w:fill="auto"/>
          </w:tcPr>
          <w:p w14:paraId="78A13D22" w14:textId="77777777" w:rsidR="000931D0" w:rsidRDefault="000931D0" w:rsidP="001D04AF">
            <w:pPr>
              <w:pStyle w:val="TableCell2-2Break"/>
            </w:pPr>
            <w:r w:rsidRPr="00052366">
              <w:t>signal a</w:t>
            </w:r>
            <w:r>
              <w:t xml:space="preserve"> figurative </w:t>
            </w:r>
            <w:r w:rsidRPr="00692A15">
              <w:t>locational</w:t>
            </w:r>
            <w:r>
              <w:t xml:space="preserve"> endpoint</w:t>
            </w:r>
          </w:p>
        </w:tc>
      </w:tr>
      <w:tr w:rsidR="00AC23C4" w14:paraId="277B42FA" w14:textId="77777777" w:rsidTr="00AC23C4">
        <w:tc>
          <w:tcPr>
            <w:tcW w:w="1673" w:type="dxa"/>
            <w:tcBorders>
              <w:top w:val="single" w:sz="4" w:space="0" w:color="auto"/>
              <w:bottom w:val="single" w:sz="4" w:space="0" w:color="auto"/>
              <w:right w:val="single" w:sz="4" w:space="0" w:color="auto"/>
            </w:tcBorders>
            <w:shd w:val="clear" w:color="auto" w:fill="auto"/>
          </w:tcPr>
          <w:p w14:paraId="6417940F" w14:textId="77777777" w:rsidR="000931D0" w:rsidRDefault="000931D0" w:rsidP="001D04AF">
            <w:pPr>
              <w:pStyle w:val="TableCell2-2Break"/>
            </w:pPr>
            <w:r>
              <w:t>Temporal</w:t>
            </w:r>
          </w:p>
        </w:tc>
        <w:tc>
          <w:tcPr>
            <w:tcW w:w="2495" w:type="dxa"/>
            <w:tcBorders>
              <w:top w:val="single" w:sz="4" w:space="0" w:color="auto"/>
              <w:left w:val="single" w:sz="4" w:space="0" w:color="auto"/>
              <w:bottom w:val="single" w:sz="4" w:space="0" w:color="auto"/>
              <w:right w:val="single" w:sz="4" w:space="0" w:color="auto"/>
            </w:tcBorders>
            <w:shd w:val="clear" w:color="auto" w:fill="auto"/>
          </w:tcPr>
          <w:p w14:paraId="7797E381" w14:textId="77777777" w:rsidR="000931D0" w:rsidRPr="0059277A" w:rsidRDefault="000931D0" w:rsidP="001D04AF">
            <w:pPr>
              <w:pStyle w:val="TableCell2-2Break"/>
            </w:pPr>
            <w:r>
              <w:t>indicate the temporal setting of an event/situation</w:t>
            </w:r>
          </w:p>
        </w:tc>
        <w:tc>
          <w:tcPr>
            <w:tcW w:w="2552" w:type="dxa"/>
            <w:tcBorders>
              <w:top w:val="single" w:sz="4" w:space="0" w:color="auto"/>
              <w:left w:val="single" w:sz="4" w:space="0" w:color="auto"/>
              <w:bottom w:val="single" w:sz="4" w:space="0" w:color="auto"/>
            </w:tcBorders>
            <w:shd w:val="clear" w:color="auto" w:fill="auto"/>
          </w:tcPr>
          <w:p w14:paraId="18FFC6D3" w14:textId="77777777" w:rsidR="000931D0" w:rsidRDefault="000931D0" w:rsidP="001D04AF">
            <w:pPr>
              <w:pStyle w:val="TableCell2-2Break"/>
            </w:pPr>
            <w:r>
              <w:t>indicate the temporal setting of an event/situation (medial locative only)</w:t>
            </w:r>
          </w:p>
        </w:tc>
      </w:tr>
      <w:tr w:rsidR="00AC23C4" w14:paraId="1DAA4A31" w14:textId="77777777" w:rsidTr="00AC23C4">
        <w:tc>
          <w:tcPr>
            <w:tcW w:w="1673" w:type="dxa"/>
            <w:tcBorders>
              <w:top w:val="single" w:sz="4" w:space="0" w:color="auto"/>
              <w:bottom w:val="single" w:sz="4" w:space="0" w:color="auto"/>
              <w:right w:val="single" w:sz="4" w:space="0" w:color="auto"/>
            </w:tcBorders>
            <w:shd w:val="clear" w:color="auto" w:fill="auto"/>
          </w:tcPr>
          <w:p w14:paraId="3EC53EBF" w14:textId="77777777" w:rsidR="000931D0" w:rsidRDefault="000931D0" w:rsidP="001D04AF">
            <w:pPr>
              <w:pStyle w:val="TableCell2-2Break"/>
            </w:pPr>
            <w:r>
              <w:t>Psychological</w:t>
            </w:r>
          </w:p>
        </w:tc>
        <w:tc>
          <w:tcPr>
            <w:tcW w:w="2495" w:type="dxa"/>
            <w:tcBorders>
              <w:top w:val="single" w:sz="4" w:space="0" w:color="auto"/>
              <w:left w:val="single" w:sz="4" w:space="0" w:color="auto"/>
              <w:bottom w:val="single" w:sz="4" w:space="0" w:color="auto"/>
              <w:right w:val="single" w:sz="4" w:space="0" w:color="auto"/>
            </w:tcBorders>
            <w:shd w:val="clear" w:color="auto" w:fill="auto"/>
          </w:tcPr>
          <w:p w14:paraId="3004FBA1" w14:textId="2F96AF5D" w:rsidR="000931D0" w:rsidRDefault="000931D0" w:rsidP="001D04AF">
            <w:pPr>
              <w:pStyle w:val="TableCell2-2"/>
            </w:pPr>
            <w:r>
              <w:t>indicate the speaker</w:t>
            </w:r>
            <w:r w:rsidR="00B7093A">
              <w:t>’</w:t>
            </w:r>
            <w:r>
              <w:t xml:space="preserve">s </w:t>
            </w:r>
            <w:r w:rsidRPr="00AC23C4">
              <w:rPr>
                <w:rFonts w:eastAsia="Arial Unicode MS"/>
              </w:rPr>
              <w:t>emo</w:t>
            </w:r>
            <w:r w:rsidRPr="00AC23C4">
              <w:rPr>
                <w:szCs w:val="19"/>
              </w:rPr>
              <w:softHyphen/>
            </w:r>
            <w:r w:rsidRPr="00AC23C4">
              <w:rPr>
                <w:rFonts w:eastAsia="Arial Unicode MS"/>
              </w:rPr>
              <w:t>tional involvement</w:t>
            </w:r>
            <w:r>
              <w:t xml:space="preserve"> with an event/situation</w:t>
            </w:r>
          </w:p>
          <w:p w14:paraId="4A362BF3" w14:textId="77777777" w:rsidR="000931D0" w:rsidRPr="00AC23C4" w:rsidRDefault="000931D0" w:rsidP="001D04AF">
            <w:pPr>
              <w:pStyle w:val="TableCell0-2"/>
              <w:rPr>
                <w:rFonts w:eastAsia="Arial Unicode MS"/>
              </w:rPr>
            </w:pPr>
            <w:r>
              <w:t xml:space="preserve">signal </w:t>
            </w:r>
            <w:r w:rsidRPr="00AC23C4">
              <w:rPr>
                <w:rFonts w:eastAsia="Arial Unicode MS"/>
              </w:rPr>
              <w:t>vividness</w:t>
            </w:r>
          </w:p>
          <w:p w14:paraId="1B40E8AA" w14:textId="77777777" w:rsidR="000931D0" w:rsidRDefault="000931D0" w:rsidP="001D04AF">
            <w:pPr>
              <w:pStyle w:val="TableCell0-2Break"/>
            </w:pPr>
            <w:r w:rsidRPr="00AC23C4">
              <w:rPr>
                <w:rFonts w:eastAsia="Arial Unicode MS"/>
              </w:rPr>
              <w:t>indicate contrast</w:t>
            </w:r>
          </w:p>
        </w:tc>
        <w:tc>
          <w:tcPr>
            <w:tcW w:w="2552" w:type="dxa"/>
            <w:tcBorders>
              <w:top w:val="single" w:sz="4" w:space="0" w:color="auto"/>
              <w:left w:val="single" w:sz="4" w:space="0" w:color="auto"/>
              <w:bottom w:val="single" w:sz="4" w:space="0" w:color="auto"/>
            </w:tcBorders>
            <w:shd w:val="clear" w:color="auto" w:fill="auto"/>
          </w:tcPr>
          <w:p w14:paraId="242A7E01" w14:textId="1AE1FBAE" w:rsidR="000931D0" w:rsidRDefault="000931D0" w:rsidP="001D04AF">
            <w:pPr>
              <w:pStyle w:val="TableCell2-2"/>
            </w:pPr>
            <w:r>
              <w:t>indicate the speakers</w:t>
            </w:r>
            <w:r w:rsidR="00B7093A">
              <w:t>’</w:t>
            </w:r>
            <w:r>
              <w:t xml:space="preserve"> </w:t>
            </w:r>
            <w:r w:rsidRPr="00AC23C4">
              <w:rPr>
                <w:rFonts w:eastAsia="Arial Unicode MS"/>
              </w:rPr>
              <w:t>emo</w:t>
            </w:r>
            <w:r w:rsidRPr="00AC23C4">
              <w:rPr>
                <w:szCs w:val="19"/>
              </w:rPr>
              <w:softHyphen/>
            </w:r>
            <w:r w:rsidRPr="00AC23C4">
              <w:rPr>
                <w:rFonts w:eastAsia="Arial Unicode MS"/>
              </w:rPr>
              <w:t>tional involvement</w:t>
            </w:r>
            <w:r>
              <w:t xml:space="preserve"> with an event/situation</w:t>
            </w:r>
          </w:p>
          <w:p w14:paraId="0D30A157" w14:textId="77777777" w:rsidR="000931D0" w:rsidRPr="00AC23C4" w:rsidRDefault="000931D0" w:rsidP="001D04AF">
            <w:pPr>
              <w:pStyle w:val="TableCell0-2Break"/>
              <w:rPr>
                <w:rFonts w:eastAsia="Arial Unicode MS"/>
              </w:rPr>
            </w:pPr>
            <w:r>
              <w:t xml:space="preserve">signal </w:t>
            </w:r>
            <w:r w:rsidRPr="00AC23C4">
              <w:rPr>
                <w:rFonts w:eastAsia="Arial Unicode MS"/>
              </w:rPr>
              <w:t>vividness</w:t>
            </w:r>
          </w:p>
        </w:tc>
      </w:tr>
      <w:tr w:rsidR="00AC23C4" w14:paraId="2BE10D2E" w14:textId="77777777" w:rsidTr="00AC23C4">
        <w:tc>
          <w:tcPr>
            <w:tcW w:w="1673" w:type="dxa"/>
            <w:tcBorders>
              <w:top w:val="single" w:sz="4" w:space="0" w:color="auto"/>
              <w:bottom w:val="single" w:sz="4" w:space="0" w:color="auto"/>
              <w:right w:val="single" w:sz="4" w:space="0" w:color="auto"/>
            </w:tcBorders>
            <w:shd w:val="clear" w:color="auto" w:fill="auto"/>
          </w:tcPr>
          <w:p w14:paraId="28ED0D7F" w14:textId="77777777" w:rsidR="000931D0" w:rsidRDefault="000931D0" w:rsidP="001D04AF">
            <w:pPr>
              <w:pStyle w:val="TableCell2-2Break"/>
            </w:pPr>
            <w:r>
              <w:t>Identificational</w:t>
            </w:r>
          </w:p>
        </w:tc>
        <w:tc>
          <w:tcPr>
            <w:tcW w:w="2495" w:type="dxa"/>
            <w:tcBorders>
              <w:top w:val="single" w:sz="4" w:space="0" w:color="auto"/>
              <w:left w:val="single" w:sz="4" w:space="0" w:color="auto"/>
              <w:bottom w:val="single" w:sz="4" w:space="0" w:color="auto"/>
              <w:right w:val="single" w:sz="4" w:space="0" w:color="auto"/>
            </w:tcBorders>
            <w:shd w:val="clear" w:color="auto" w:fill="auto"/>
          </w:tcPr>
          <w:p w14:paraId="292B96DB" w14:textId="77777777" w:rsidR="000931D0" w:rsidRDefault="000931D0" w:rsidP="001D04AF">
            <w:pPr>
              <w:pStyle w:val="TableCell2-2Break"/>
            </w:pPr>
            <w:r>
              <w:t>aid in the identification of referents (long forms)</w:t>
            </w:r>
          </w:p>
        </w:tc>
        <w:tc>
          <w:tcPr>
            <w:tcW w:w="2552" w:type="dxa"/>
            <w:tcBorders>
              <w:top w:val="single" w:sz="4" w:space="0" w:color="auto"/>
              <w:left w:val="single" w:sz="4" w:space="0" w:color="auto"/>
              <w:bottom w:val="single" w:sz="4" w:space="0" w:color="auto"/>
            </w:tcBorders>
            <w:shd w:val="clear" w:color="auto" w:fill="auto"/>
          </w:tcPr>
          <w:p w14:paraId="0847219C" w14:textId="77777777" w:rsidR="000931D0" w:rsidRDefault="000931D0" w:rsidP="001D04AF">
            <w:pPr>
              <w:pStyle w:val="TableCell2-2CenterBreak"/>
            </w:pPr>
            <w:r>
              <w:t>---</w:t>
            </w:r>
          </w:p>
        </w:tc>
      </w:tr>
      <w:tr w:rsidR="00AC23C4" w14:paraId="696D022A" w14:textId="77777777" w:rsidTr="00AC23C4">
        <w:tc>
          <w:tcPr>
            <w:tcW w:w="1673" w:type="dxa"/>
            <w:tcBorders>
              <w:top w:val="single" w:sz="4" w:space="0" w:color="auto"/>
              <w:bottom w:val="single" w:sz="4" w:space="0" w:color="auto"/>
              <w:right w:val="single" w:sz="4" w:space="0" w:color="auto"/>
            </w:tcBorders>
            <w:shd w:val="clear" w:color="auto" w:fill="auto"/>
          </w:tcPr>
          <w:p w14:paraId="73C35754" w14:textId="77777777" w:rsidR="000931D0" w:rsidRDefault="000931D0" w:rsidP="00AC23C4">
            <w:pPr>
              <w:pStyle w:val="TableCell2-2Break"/>
              <w:ind w:left="284" w:hanging="284"/>
            </w:pPr>
            <w:r>
              <w:t>Textual anaphoric</w:t>
            </w:r>
          </w:p>
        </w:tc>
        <w:tc>
          <w:tcPr>
            <w:tcW w:w="2495" w:type="dxa"/>
            <w:tcBorders>
              <w:top w:val="single" w:sz="4" w:space="0" w:color="auto"/>
              <w:left w:val="single" w:sz="4" w:space="0" w:color="auto"/>
              <w:bottom w:val="single" w:sz="4" w:space="0" w:color="auto"/>
              <w:right w:val="single" w:sz="4" w:space="0" w:color="auto"/>
            </w:tcBorders>
            <w:shd w:val="clear" w:color="auto" w:fill="auto"/>
          </w:tcPr>
          <w:p w14:paraId="27FA2582" w14:textId="77777777" w:rsidR="000931D0" w:rsidRDefault="000931D0" w:rsidP="001D04AF">
            <w:pPr>
              <w:pStyle w:val="TableCell2-2Break"/>
            </w:pPr>
            <w:r>
              <w:t>keep track of discourse participants</w:t>
            </w:r>
          </w:p>
        </w:tc>
        <w:tc>
          <w:tcPr>
            <w:tcW w:w="2552" w:type="dxa"/>
            <w:tcBorders>
              <w:top w:val="single" w:sz="4" w:space="0" w:color="auto"/>
              <w:left w:val="single" w:sz="4" w:space="0" w:color="auto"/>
              <w:bottom w:val="single" w:sz="4" w:space="0" w:color="auto"/>
            </w:tcBorders>
            <w:shd w:val="clear" w:color="auto" w:fill="auto"/>
          </w:tcPr>
          <w:p w14:paraId="427DA699" w14:textId="77777777" w:rsidR="000931D0" w:rsidRDefault="000931D0" w:rsidP="001D04AF">
            <w:pPr>
              <w:pStyle w:val="TableCell2-2Break"/>
            </w:pPr>
            <w:r>
              <w:t>keep track of the location of an entity</w:t>
            </w:r>
          </w:p>
        </w:tc>
      </w:tr>
      <w:tr w:rsidR="00AC23C4" w14:paraId="72090A09" w14:textId="77777777" w:rsidTr="00AC23C4">
        <w:tc>
          <w:tcPr>
            <w:tcW w:w="1673" w:type="dxa"/>
            <w:tcBorders>
              <w:top w:val="single" w:sz="4" w:space="0" w:color="auto"/>
              <w:bottom w:val="single" w:sz="4" w:space="0" w:color="auto"/>
              <w:right w:val="single" w:sz="4" w:space="0" w:color="auto"/>
            </w:tcBorders>
            <w:shd w:val="clear" w:color="auto" w:fill="auto"/>
          </w:tcPr>
          <w:p w14:paraId="15F8E325" w14:textId="77777777" w:rsidR="000931D0" w:rsidRDefault="000931D0" w:rsidP="001D04AF">
            <w:pPr>
              <w:pStyle w:val="TableCell2-2Break"/>
            </w:pPr>
            <w:r>
              <w:t>Textual discourse deictic</w:t>
            </w:r>
          </w:p>
        </w:tc>
        <w:tc>
          <w:tcPr>
            <w:tcW w:w="2495" w:type="dxa"/>
            <w:tcBorders>
              <w:top w:val="single" w:sz="4" w:space="0" w:color="auto"/>
              <w:left w:val="single" w:sz="4" w:space="0" w:color="auto"/>
              <w:bottom w:val="single" w:sz="4" w:space="0" w:color="auto"/>
              <w:right w:val="single" w:sz="4" w:space="0" w:color="auto"/>
            </w:tcBorders>
            <w:shd w:val="clear" w:color="auto" w:fill="auto"/>
          </w:tcPr>
          <w:p w14:paraId="082ECCC6" w14:textId="77777777" w:rsidR="000931D0" w:rsidRDefault="000931D0" w:rsidP="001D04AF">
            <w:pPr>
              <w:pStyle w:val="TableCell2-2Break"/>
            </w:pPr>
            <w:r>
              <w:t>establish an overt link be</w:t>
            </w:r>
            <w:r w:rsidRPr="00AC23C4">
              <w:rPr>
                <w:szCs w:val="19"/>
              </w:rPr>
              <w:softHyphen/>
            </w:r>
            <w:r>
              <w:t>tween two propositions</w:t>
            </w:r>
          </w:p>
        </w:tc>
        <w:tc>
          <w:tcPr>
            <w:tcW w:w="2552" w:type="dxa"/>
            <w:tcBorders>
              <w:top w:val="single" w:sz="4" w:space="0" w:color="auto"/>
              <w:left w:val="single" w:sz="4" w:space="0" w:color="auto"/>
              <w:bottom w:val="single" w:sz="4" w:space="0" w:color="auto"/>
            </w:tcBorders>
            <w:shd w:val="clear" w:color="auto" w:fill="auto"/>
          </w:tcPr>
          <w:p w14:paraId="0672829A" w14:textId="77777777" w:rsidR="000931D0" w:rsidRDefault="000931D0" w:rsidP="001D04AF">
            <w:pPr>
              <w:pStyle w:val="TableCell2-2CenterBreak"/>
            </w:pPr>
            <w:r>
              <w:t>---</w:t>
            </w:r>
          </w:p>
        </w:tc>
      </w:tr>
      <w:tr w:rsidR="00AC23C4" w14:paraId="45481532" w14:textId="77777777" w:rsidTr="00AC23C4">
        <w:tc>
          <w:tcPr>
            <w:tcW w:w="1673" w:type="dxa"/>
            <w:tcBorders>
              <w:top w:val="single" w:sz="4" w:space="0" w:color="auto"/>
              <w:bottom w:val="single" w:sz="4" w:space="0" w:color="auto"/>
              <w:right w:val="single" w:sz="4" w:space="0" w:color="auto"/>
            </w:tcBorders>
            <w:shd w:val="clear" w:color="auto" w:fill="auto"/>
          </w:tcPr>
          <w:p w14:paraId="5FD2EF08" w14:textId="77777777" w:rsidR="000931D0" w:rsidRDefault="000931D0" w:rsidP="001D04AF">
            <w:pPr>
              <w:pStyle w:val="TableCell2-2Break"/>
            </w:pPr>
            <w:r>
              <w:t>Placeholder</w:t>
            </w:r>
          </w:p>
        </w:tc>
        <w:tc>
          <w:tcPr>
            <w:tcW w:w="2495" w:type="dxa"/>
            <w:tcBorders>
              <w:top w:val="single" w:sz="4" w:space="0" w:color="auto"/>
              <w:left w:val="single" w:sz="4" w:space="0" w:color="auto"/>
              <w:bottom w:val="single" w:sz="4" w:space="0" w:color="auto"/>
              <w:right w:val="single" w:sz="4" w:space="0" w:color="auto"/>
            </w:tcBorders>
            <w:shd w:val="clear" w:color="auto" w:fill="auto"/>
          </w:tcPr>
          <w:p w14:paraId="3A28F82C" w14:textId="77777777" w:rsidR="000931D0" w:rsidRDefault="000931D0" w:rsidP="001D04AF">
            <w:pPr>
              <w:pStyle w:val="TableCell2-2Break"/>
            </w:pPr>
            <w:r w:rsidRPr="00AC23C4">
              <w:rPr>
                <w:szCs w:val="20"/>
              </w:rPr>
              <w:t>substitute for specific lexi</w:t>
            </w:r>
            <w:r w:rsidRPr="00AC23C4">
              <w:rPr>
                <w:szCs w:val="19"/>
              </w:rPr>
              <w:softHyphen/>
            </w:r>
            <w:r w:rsidRPr="00AC23C4">
              <w:rPr>
                <w:szCs w:val="20"/>
              </w:rPr>
              <w:t xml:space="preserve">cal items </w:t>
            </w:r>
            <w:r w:rsidR="00D20037" w:rsidRPr="00AC23C4">
              <w:rPr>
                <w:szCs w:val="20"/>
              </w:rPr>
              <w:t xml:space="preserve">in </w:t>
            </w:r>
            <w:r w:rsidRPr="00AC23C4">
              <w:rPr>
                <w:szCs w:val="20"/>
              </w:rPr>
              <w:t xml:space="preserve">the context of </w:t>
            </w:r>
            <w:r>
              <w:t>word-formulation trouble (long forms)</w:t>
            </w:r>
          </w:p>
        </w:tc>
        <w:tc>
          <w:tcPr>
            <w:tcW w:w="2552" w:type="dxa"/>
            <w:tcBorders>
              <w:top w:val="single" w:sz="4" w:space="0" w:color="auto"/>
              <w:left w:val="single" w:sz="4" w:space="0" w:color="auto"/>
              <w:bottom w:val="single" w:sz="4" w:space="0" w:color="auto"/>
            </w:tcBorders>
            <w:shd w:val="clear" w:color="auto" w:fill="auto"/>
          </w:tcPr>
          <w:p w14:paraId="50C589E6" w14:textId="77777777" w:rsidR="000931D0" w:rsidRDefault="000931D0" w:rsidP="001D04AF">
            <w:pPr>
              <w:pStyle w:val="TableCell2-2CenterBreak"/>
            </w:pPr>
            <w:r>
              <w:t>---</w:t>
            </w:r>
          </w:p>
        </w:tc>
      </w:tr>
    </w:tbl>
    <w:p w14:paraId="7961F46E" w14:textId="77777777" w:rsidR="000931D0" w:rsidRDefault="000931D0" w:rsidP="007973AE">
      <w:pPr>
        <w:pStyle w:val="Body0000after05before"/>
      </w:pPr>
      <w:r>
        <w:t>In summary, with respect to their syntactic properties, the demonstratives have a wider range of uses (adnominal, pronominal, and adverbial uses) than the locatives. Likewise</w:t>
      </w:r>
      <w:r w:rsidR="00A52959">
        <w:t>,</w:t>
      </w:r>
      <w:r>
        <w:t xml:space="preserve"> in terms of their functions, the demonstratives have a wider range of uses than the locatives. </w:t>
      </w:r>
      <w:r w:rsidR="00612DC8" w:rsidRPr="00203E2B">
        <w:t>The locative system, by contrast, allows finer semantic distinctions</w:t>
      </w:r>
      <w:r w:rsidR="00612DC8">
        <w:t xml:space="preserve"> to be made</w:t>
      </w:r>
      <w:r w:rsidR="00612DC8" w:rsidRPr="00203E2B">
        <w:t xml:space="preserve"> than the demonstrative system</w:t>
      </w:r>
      <w:r w:rsidR="00612DC8">
        <w:t>,</w:t>
      </w:r>
      <w:r w:rsidR="00612DC8" w:rsidRPr="00203E2B">
        <w:t xml:space="preserve"> given that the former expresses a three-way deictic contrast</w:t>
      </w:r>
      <w:r w:rsidR="00612DC8">
        <w:t>,</w:t>
      </w:r>
      <w:r w:rsidR="00612DC8" w:rsidRPr="00203E2B">
        <w:t xml:space="preserve"> whereas the latter expresses a two-way deictic contrast.</w:t>
      </w:r>
    </w:p>
    <w:p w14:paraId="3DEB14ED" w14:textId="77777777" w:rsidR="000931D0" w:rsidRDefault="000931D0" w:rsidP="000931D0">
      <w:pPr>
        <w:sectPr w:rsidR="000931D0" w:rsidSect="00D707BC">
          <w:type w:val="oddPage"/>
          <w:pgSz w:w="11907" w:h="16840" w:code="9"/>
          <w:pgMar w:top="3289" w:right="2552" w:bottom="2722" w:left="2552" w:header="2722" w:footer="1134" w:gutter="0"/>
          <w:cols w:space="720"/>
          <w:titlePg/>
        </w:sectPr>
      </w:pPr>
    </w:p>
    <w:p w14:paraId="7E8E9066" w14:textId="77777777" w:rsidR="00D50E4F" w:rsidRDefault="009B5DE4" w:rsidP="00D50E4F">
      <w:pPr>
        <w:pStyle w:val="Heading1"/>
      </w:pPr>
      <w:bookmarkStart w:id="3573" w:name="_Ref361998469"/>
      <w:bookmarkStart w:id="3574" w:name="_Toc440455464"/>
      <w:bookmarkStart w:id="3575" w:name="_Toc440455656"/>
      <w:r w:rsidRPr="00856563">
        <w:t xml:space="preserve">Noun </w:t>
      </w:r>
      <w:r w:rsidR="00D50E4F" w:rsidRPr="00856563">
        <w:t>phrases</w:t>
      </w:r>
      <w:bookmarkEnd w:id="2803"/>
      <w:bookmarkEnd w:id="2804"/>
      <w:bookmarkEnd w:id="2805"/>
      <w:bookmarkEnd w:id="3573"/>
      <w:bookmarkEnd w:id="3574"/>
      <w:bookmarkEnd w:id="3575"/>
    </w:p>
    <w:p w14:paraId="3E46A41F" w14:textId="77777777" w:rsidR="006E25BB" w:rsidRPr="00856563" w:rsidRDefault="006E25BB" w:rsidP="006E25BB">
      <w:pPr>
        <w:pStyle w:val="Heading2"/>
      </w:pPr>
      <w:bookmarkStart w:id="3576" w:name="_Toc342590079"/>
      <w:bookmarkStart w:id="3577" w:name="_Toc353454799"/>
      <w:bookmarkStart w:id="3578" w:name="_Toc358726173"/>
      <w:bookmarkStart w:id="3579" w:name="_Ref439954707"/>
      <w:bookmarkStart w:id="3580" w:name="_Toc440455657"/>
      <w:r w:rsidRPr="00856563">
        <w:t>Introduction</w:t>
      </w:r>
      <w:bookmarkEnd w:id="3576"/>
      <w:bookmarkEnd w:id="3577"/>
      <w:bookmarkEnd w:id="3578"/>
      <w:bookmarkEnd w:id="3579"/>
      <w:bookmarkEnd w:id="3580"/>
    </w:p>
    <w:p w14:paraId="371317E6" w14:textId="621E4590" w:rsidR="006E25BB" w:rsidRPr="000F5B32" w:rsidRDefault="006E25BB" w:rsidP="0066209E">
      <w:pPr>
        <w:pStyle w:val="Body0000after"/>
      </w:pPr>
      <w:r w:rsidRPr="000F5B32">
        <w:t>This chapter describes the Papuan Malay noun phrase with its different types of structures. Also included is a description of noun phrase apposition</w:t>
      </w:r>
      <w:r w:rsidR="000F5B32">
        <w:t xml:space="preserve">; </w:t>
      </w:r>
      <w:r w:rsidRPr="000F5B32">
        <w:t>noun phrase coordination</w:t>
      </w:r>
      <w:r w:rsidR="000F5B32">
        <w:t xml:space="preserve"> is </w:t>
      </w:r>
      <w:r w:rsidR="0025216D">
        <w:t xml:space="preserve">not </w:t>
      </w:r>
      <w:r w:rsidR="000F5B32">
        <w:t xml:space="preserve">discussed </w:t>
      </w:r>
      <w:r w:rsidR="0025216D">
        <w:t xml:space="preserve">here but </w:t>
      </w:r>
      <w:r w:rsidR="000F5B32">
        <w:t xml:space="preserve">in Chapter </w:t>
      </w:r>
      <w:r w:rsidR="00400EF8">
        <w:fldChar w:fldCharType="begin"/>
      </w:r>
      <w:r w:rsidR="00400EF8">
        <w:instrText xml:space="preserve"> REF _Ref374460078 \w \h </w:instrText>
      </w:r>
      <w:r w:rsidR="00400EF8">
        <w:fldChar w:fldCharType="separate"/>
      </w:r>
      <w:r w:rsidR="00154D81">
        <w:rPr>
          <w:cs/>
        </w:rPr>
        <w:t>‎</w:t>
      </w:r>
      <w:r w:rsidR="00154D81">
        <w:t>14</w:t>
      </w:r>
      <w:r w:rsidR="00400EF8">
        <w:fldChar w:fldCharType="end"/>
      </w:r>
      <w:r w:rsidR="007E540E">
        <w:t>.</w:t>
      </w:r>
    </w:p>
    <w:p w14:paraId="728895D6" w14:textId="77777777" w:rsidR="006E25BB" w:rsidRDefault="006E25BB" w:rsidP="0066209E">
      <w:pPr>
        <w:pStyle w:val="Body0505after"/>
      </w:pPr>
      <w:r w:rsidRPr="007A2171">
        <w:t xml:space="preserve">An overview of the possible constituents of </w:t>
      </w:r>
      <w:r>
        <w:t xml:space="preserve">the Papuan Malay </w:t>
      </w:r>
      <w:r w:rsidRPr="007A2171">
        <w:t xml:space="preserve">noun phrase is </w:t>
      </w:r>
      <w:r>
        <w:t xml:space="preserve">given </w:t>
      </w:r>
      <w:r w:rsidRPr="007A2171">
        <w:t xml:space="preserve">in </w:t>
      </w:r>
      <w:r w:rsidRPr="007A2171">
        <w:fldChar w:fldCharType="begin"/>
      </w:r>
      <w:r w:rsidRPr="007A2171">
        <w:instrText xml:space="preserve"> REF _Ref294348610 \h  \* MERGEFORMAT </w:instrText>
      </w:r>
      <w:r w:rsidRPr="007A2171">
        <w:fldChar w:fldCharType="separate"/>
      </w:r>
      <w:r w:rsidR="00154D81" w:rsidRPr="00856563">
        <w:t xml:space="preserve">Table </w:t>
      </w:r>
      <w:r w:rsidR="00154D81">
        <w:rPr>
          <w:noProof/>
          <w:cs/>
        </w:rPr>
        <w:t>‎</w:t>
      </w:r>
      <w:r w:rsidR="00154D81">
        <w:rPr>
          <w:noProof/>
        </w:rPr>
        <w:t>8.1</w:t>
      </w:r>
      <w:r w:rsidRPr="007A2171">
        <w:fldChar w:fldCharType="end"/>
      </w:r>
      <w:r>
        <w:t xml:space="preserve"> (</w:t>
      </w:r>
      <w:r w:rsidRPr="007A2171">
        <w:t xml:space="preserve">the parenthesis in the table header </w:t>
      </w:r>
      <w:r>
        <w:t xml:space="preserve">signal that the </w:t>
      </w:r>
      <w:r w:rsidRPr="007A2171">
        <w:t xml:space="preserve">modifiers </w:t>
      </w:r>
      <w:r>
        <w:t xml:space="preserve">are </w:t>
      </w:r>
      <w:r w:rsidRPr="007A2171">
        <w:t>optional</w:t>
      </w:r>
      <w:r>
        <w:t>).</w:t>
      </w:r>
      <w:r w:rsidRPr="007A2171">
        <w:t xml:space="preserve"> </w:t>
      </w:r>
      <w:r>
        <w:t xml:space="preserve">Modifying elements listed in </w:t>
      </w:r>
      <w:r w:rsidRPr="007A2171">
        <w:t>the same column represent choices</w:t>
      </w:r>
      <w:r>
        <w:t xml:space="preserve">; constituents </w:t>
      </w:r>
      <w:r w:rsidRPr="007A2171">
        <w:t>in the same row do not necessarily co-occur.</w:t>
      </w:r>
    </w:p>
    <w:p w14:paraId="7CE93749" w14:textId="77777777" w:rsidR="006E25BB" w:rsidRDefault="006E25BB" w:rsidP="006E25BB">
      <w:pPr>
        <w:pStyle w:val="Caption"/>
      </w:pPr>
      <w:bookmarkStart w:id="3581" w:name="_Ref294348610"/>
      <w:r w:rsidRPr="00856563">
        <w:t xml:space="preserve">Table </w:t>
      </w:r>
      <w:fldSimple w:instr=" STYLEREF 1 \s ">
        <w:r w:rsidR="00154D81">
          <w:rPr>
            <w:noProof/>
            <w:cs/>
          </w:rPr>
          <w:t>‎</w:t>
        </w:r>
        <w:r w:rsidR="00154D81">
          <w:rPr>
            <w:noProof/>
          </w:rPr>
          <w:t>8</w:t>
        </w:r>
      </w:fldSimple>
      <w:r w:rsidR="00F207A1">
        <w:t>.</w:t>
      </w:r>
      <w:fldSimple w:instr=" SEQ Table \* ARABIC \s 1 ">
        <w:r w:rsidR="00154D81">
          <w:rPr>
            <w:noProof/>
          </w:rPr>
          <w:t>1</w:t>
        </w:r>
      </w:fldSimple>
      <w:bookmarkEnd w:id="3581"/>
      <w:r w:rsidRPr="00856563">
        <w:t>:</w:t>
      </w:r>
      <w:r w:rsidRPr="00856563">
        <w:tab/>
        <w:t xml:space="preserve">Possible constituents of </w:t>
      </w:r>
      <w:r>
        <w:t xml:space="preserve">the Papuan Malay </w:t>
      </w:r>
      <w:r w:rsidRPr="00856563">
        <w:t>noun phrase</w:t>
      </w:r>
    </w:p>
    <w:tbl>
      <w:tblPr>
        <w:tblW w:w="6634" w:type="dxa"/>
        <w:tblInd w:w="170" w:type="dxa"/>
        <w:tblBorders>
          <w:top w:val="single" w:sz="4" w:space="0" w:color="auto"/>
          <w:bottom w:val="single" w:sz="4" w:space="0" w:color="auto"/>
        </w:tblBorders>
        <w:tblLayout w:type="fixed"/>
        <w:tblLook w:val="01E0" w:firstRow="1" w:lastRow="1" w:firstColumn="1" w:lastColumn="1" w:noHBand="0" w:noVBand="0"/>
      </w:tblPr>
      <w:tblGrid>
        <w:gridCol w:w="1191"/>
        <w:gridCol w:w="1134"/>
        <w:gridCol w:w="1077"/>
        <w:gridCol w:w="1077"/>
        <w:gridCol w:w="1077"/>
        <w:gridCol w:w="1078"/>
      </w:tblGrid>
      <w:tr w:rsidR="00AC23C4" w:rsidRPr="00856563" w14:paraId="6779C9C3" w14:textId="77777777" w:rsidTr="00415344">
        <w:trPr>
          <w:tblHeader/>
        </w:trPr>
        <w:tc>
          <w:tcPr>
            <w:tcW w:w="1191" w:type="dxa"/>
            <w:tcBorders>
              <w:bottom w:val="nil"/>
              <w:right w:val="single" w:sz="4" w:space="0" w:color="auto"/>
            </w:tcBorders>
            <w:shd w:val="clear" w:color="auto" w:fill="auto"/>
          </w:tcPr>
          <w:p w14:paraId="19FAF82A" w14:textId="77777777" w:rsidR="006E25BB" w:rsidRPr="00856563" w:rsidRDefault="006E25BB" w:rsidP="00B51DB6">
            <w:pPr>
              <w:pStyle w:val="TableHd"/>
            </w:pPr>
            <w:r w:rsidRPr="005201AD">
              <w:t>(</w:t>
            </w:r>
            <w:r w:rsidRPr="0099608C">
              <w:rPr>
                <w:rStyle w:val="ChSmallCaps"/>
              </w:rPr>
              <w:t>mod</w:t>
            </w:r>
            <w:r w:rsidRPr="005201AD">
              <w:t>)</w:t>
            </w:r>
          </w:p>
        </w:tc>
        <w:tc>
          <w:tcPr>
            <w:tcW w:w="1134" w:type="dxa"/>
            <w:tcBorders>
              <w:top w:val="single" w:sz="4" w:space="0" w:color="auto"/>
              <w:left w:val="single" w:sz="4" w:space="0" w:color="auto"/>
              <w:bottom w:val="nil"/>
              <w:right w:val="single" w:sz="4" w:space="0" w:color="auto"/>
            </w:tcBorders>
            <w:shd w:val="clear" w:color="auto" w:fill="auto"/>
          </w:tcPr>
          <w:p w14:paraId="4C0F147C" w14:textId="77777777" w:rsidR="006E25BB" w:rsidRPr="0099608C" w:rsidRDefault="006E25BB" w:rsidP="00B51DB6">
            <w:pPr>
              <w:pStyle w:val="TableHd"/>
              <w:rPr>
                <w:rStyle w:val="ChSmallCaps"/>
              </w:rPr>
            </w:pPr>
            <w:r w:rsidRPr="0099608C">
              <w:rPr>
                <w:rStyle w:val="ChSmallCaps"/>
              </w:rPr>
              <w:t>head</w:t>
            </w:r>
          </w:p>
        </w:tc>
        <w:tc>
          <w:tcPr>
            <w:tcW w:w="4309" w:type="dxa"/>
            <w:gridSpan w:val="4"/>
            <w:tcBorders>
              <w:left w:val="single" w:sz="4" w:space="0" w:color="auto"/>
              <w:bottom w:val="nil"/>
            </w:tcBorders>
            <w:shd w:val="clear" w:color="auto" w:fill="auto"/>
          </w:tcPr>
          <w:p w14:paraId="7991BFD8" w14:textId="77777777" w:rsidR="006E25BB" w:rsidRPr="005201AD" w:rsidRDefault="006E25BB" w:rsidP="001F70E9">
            <w:pPr>
              <w:pStyle w:val="TableHd"/>
              <w:rPr>
                <w:rStyle w:val="ChSmallCaps"/>
              </w:rPr>
            </w:pPr>
            <w:r w:rsidRPr="005201AD">
              <w:t>(</w:t>
            </w:r>
            <w:r w:rsidRPr="0099608C">
              <w:rPr>
                <w:rStyle w:val="ChSmallCaps"/>
              </w:rPr>
              <w:t>mod</w:t>
            </w:r>
            <w:r w:rsidRPr="005201AD">
              <w:t>)</w:t>
            </w:r>
          </w:p>
        </w:tc>
      </w:tr>
      <w:tr w:rsidR="00AC23C4" w:rsidRPr="00856563" w14:paraId="7162D883" w14:textId="77777777" w:rsidTr="00415344">
        <w:trPr>
          <w:tblHeader/>
        </w:trPr>
        <w:tc>
          <w:tcPr>
            <w:tcW w:w="1191" w:type="dxa"/>
            <w:tcBorders>
              <w:top w:val="nil"/>
              <w:bottom w:val="single" w:sz="4" w:space="0" w:color="auto"/>
              <w:right w:val="single" w:sz="4" w:space="0" w:color="auto"/>
            </w:tcBorders>
            <w:shd w:val="clear" w:color="auto" w:fill="auto"/>
          </w:tcPr>
          <w:p w14:paraId="463E2744" w14:textId="77777777" w:rsidR="006E25BB" w:rsidRPr="00856563" w:rsidRDefault="006E25BB" w:rsidP="00B51DB6">
            <w:pPr>
              <w:pStyle w:val="TableCell0-3Center"/>
            </w:pPr>
          </w:p>
        </w:tc>
        <w:tc>
          <w:tcPr>
            <w:tcW w:w="1134" w:type="dxa"/>
            <w:tcBorders>
              <w:top w:val="nil"/>
              <w:left w:val="single" w:sz="4" w:space="0" w:color="auto"/>
              <w:bottom w:val="single" w:sz="4" w:space="0" w:color="auto"/>
              <w:right w:val="single" w:sz="4" w:space="0" w:color="auto"/>
            </w:tcBorders>
            <w:shd w:val="clear" w:color="auto" w:fill="auto"/>
          </w:tcPr>
          <w:p w14:paraId="597524FB" w14:textId="77777777" w:rsidR="006E25BB" w:rsidRPr="00856563" w:rsidRDefault="006E25BB" w:rsidP="00B51DB6">
            <w:pPr>
              <w:pStyle w:val="TableCell0-3Center"/>
            </w:pPr>
          </w:p>
        </w:tc>
        <w:tc>
          <w:tcPr>
            <w:tcW w:w="1077" w:type="dxa"/>
            <w:tcBorders>
              <w:top w:val="nil"/>
              <w:left w:val="single" w:sz="4" w:space="0" w:color="auto"/>
              <w:bottom w:val="single" w:sz="4" w:space="0" w:color="auto"/>
            </w:tcBorders>
            <w:shd w:val="clear" w:color="auto" w:fill="auto"/>
          </w:tcPr>
          <w:p w14:paraId="7E18A3BF" w14:textId="77777777" w:rsidR="006E25BB" w:rsidRPr="00856563" w:rsidRDefault="006E25BB" w:rsidP="00B51DB6">
            <w:pPr>
              <w:pStyle w:val="TableCell0-3Center"/>
            </w:pPr>
            <w:r w:rsidRPr="00856563">
              <w:t>Post-1</w:t>
            </w:r>
          </w:p>
        </w:tc>
        <w:tc>
          <w:tcPr>
            <w:tcW w:w="1077" w:type="dxa"/>
            <w:tcBorders>
              <w:top w:val="nil"/>
              <w:bottom w:val="single" w:sz="4" w:space="0" w:color="auto"/>
            </w:tcBorders>
            <w:shd w:val="clear" w:color="auto" w:fill="auto"/>
          </w:tcPr>
          <w:p w14:paraId="124ECC2D" w14:textId="77777777" w:rsidR="006E25BB" w:rsidRPr="007B7DCE" w:rsidRDefault="006E25BB" w:rsidP="00B51DB6">
            <w:pPr>
              <w:pStyle w:val="TableCell0-3Center"/>
            </w:pPr>
            <w:r w:rsidRPr="00856563">
              <w:t>Post-2</w:t>
            </w:r>
          </w:p>
        </w:tc>
        <w:tc>
          <w:tcPr>
            <w:tcW w:w="1077" w:type="dxa"/>
            <w:tcBorders>
              <w:top w:val="nil"/>
              <w:bottom w:val="single" w:sz="4" w:space="0" w:color="auto"/>
            </w:tcBorders>
            <w:shd w:val="clear" w:color="auto" w:fill="auto"/>
          </w:tcPr>
          <w:p w14:paraId="73FBA280" w14:textId="77777777" w:rsidR="006E25BB" w:rsidRPr="00856563" w:rsidRDefault="006E25BB" w:rsidP="00B51DB6">
            <w:pPr>
              <w:pStyle w:val="TableCell0-3Center"/>
            </w:pPr>
            <w:r w:rsidRPr="00856563">
              <w:t>Post-3</w:t>
            </w:r>
          </w:p>
        </w:tc>
        <w:tc>
          <w:tcPr>
            <w:tcW w:w="1078" w:type="dxa"/>
            <w:tcBorders>
              <w:top w:val="nil"/>
              <w:bottom w:val="single" w:sz="4" w:space="0" w:color="auto"/>
            </w:tcBorders>
            <w:shd w:val="clear" w:color="auto" w:fill="auto"/>
          </w:tcPr>
          <w:p w14:paraId="179605A2" w14:textId="77777777" w:rsidR="006E25BB" w:rsidRPr="00856563" w:rsidRDefault="006E25BB" w:rsidP="00B51DB6">
            <w:pPr>
              <w:pStyle w:val="TableCell0-3Center"/>
            </w:pPr>
            <w:r w:rsidRPr="00856563">
              <w:t>Post-4</w:t>
            </w:r>
          </w:p>
        </w:tc>
      </w:tr>
      <w:tr w:rsidR="00AC23C4" w:rsidRPr="00A95474" w14:paraId="774A5725" w14:textId="77777777" w:rsidTr="00415344">
        <w:tc>
          <w:tcPr>
            <w:tcW w:w="1191" w:type="dxa"/>
            <w:tcBorders>
              <w:top w:val="single" w:sz="4" w:space="0" w:color="auto"/>
              <w:right w:val="single" w:sz="4" w:space="0" w:color="auto"/>
            </w:tcBorders>
            <w:shd w:val="clear" w:color="auto" w:fill="auto"/>
          </w:tcPr>
          <w:p w14:paraId="7819106C" w14:textId="77777777" w:rsidR="00991D99" w:rsidRPr="0099608C" w:rsidRDefault="00991D99" w:rsidP="00AC23C4">
            <w:pPr>
              <w:pStyle w:val="O0Nwnext"/>
              <w:ind w:left="113"/>
              <w:rPr>
                <w:rStyle w:val="ChSmallCaps"/>
              </w:rPr>
            </w:pPr>
            <w:r w:rsidRPr="0099608C">
              <w:rPr>
                <w:rStyle w:val="ChSmallCaps"/>
              </w:rPr>
              <w:t>num</w:t>
            </w:r>
          </w:p>
        </w:tc>
        <w:tc>
          <w:tcPr>
            <w:tcW w:w="1134" w:type="dxa"/>
            <w:tcBorders>
              <w:top w:val="single" w:sz="4" w:space="0" w:color="auto"/>
              <w:left w:val="single" w:sz="4" w:space="0" w:color="auto"/>
              <w:right w:val="single" w:sz="4" w:space="0" w:color="auto"/>
            </w:tcBorders>
            <w:shd w:val="clear" w:color="auto" w:fill="auto"/>
          </w:tcPr>
          <w:p w14:paraId="749802BB" w14:textId="77777777" w:rsidR="00991D99" w:rsidRPr="0099608C" w:rsidRDefault="00991D99" w:rsidP="00AC23C4">
            <w:pPr>
              <w:pStyle w:val="TableCell2-0"/>
              <w:ind w:left="113"/>
              <w:rPr>
                <w:rStyle w:val="ChSmallCaps"/>
              </w:rPr>
            </w:pPr>
            <w:r w:rsidRPr="008B738D">
              <w:rPr>
                <w:rStyle w:val="ChSmallCaps"/>
              </w:rPr>
              <w:t>n</w:t>
            </w:r>
          </w:p>
        </w:tc>
        <w:tc>
          <w:tcPr>
            <w:tcW w:w="1077" w:type="dxa"/>
            <w:tcBorders>
              <w:top w:val="single" w:sz="4" w:space="0" w:color="auto"/>
              <w:left w:val="single" w:sz="4" w:space="0" w:color="auto"/>
            </w:tcBorders>
            <w:shd w:val="clear" w:color="auto" w:fill="auto"/>
          </w:tcPr>
          <w:p w14:paraId="06ADB7BF" w14:textId="77777777" w:rsidR="00991D99" w:rsidRPr="0099608C" w:rsidRDefault="00991D99" w:rsidP="00AC23C4">
            <w:pPr>
              <w:pStyle w:val="TableCell2-0"/>
              <w:ind w:left="113"/>
              <w:rPr>
                <w:rStyle w:val="ChSmallCaps"/>
              </w:rPr>
            </w:pPr>
            <w:r w:rsidRPr="0099608C">
              <w:rPr>
                <w:rStyle w:val="ChSmallCaps"/>
              </w:rPr>
              <w:t>v</w:t>
            </w:r>
          </w:p>
        </w:tc>
        <w:tc>
          <w:tcPr>
            <w:tcW w:w="1077" w:type="dxa"/>
            <w:tcBorders>
              <w:top w:val="single" w:sz="4" w:space="0" w:color="auto"/>
            </w:tcBorders>
            <w:shd w:val="clear" w:color="auto" w:fill="auto"/>
          </w:tcPr>
          <w:p w14:paraId="516EDEF2" w14:textId="77777777" w:rsidR="00991D99" w:rsidRPr="0099608C" w:rsidRDefault="00991D99" w:rsidP="00AC23C4">
            <w:pPr>
              <w:pStyle w:val="TableCell2-0"/>
              <w:ind w:left="113"/>
              <w:rPr>
                <w:rStyle w:val="ChSmallCaps"/>
              </w:rPr>
            </w:pPr>
            <w:r w:rsidRPr="0099608C">
              <w:rPr>
                <w:rStyle w:val="ChSmallCaps"/>
              </w:rPr>
              <w:t>pro</w:t>
            </w:r>
          </w:p>
        </w:tc>
        <w:tc>
          <w:tcPr>
            <w:tcW w:w="1077" w:type="dxa"/>
            <w:tcBorders>
              <w:top w:val="single" w:sz="4" w:space="0" w:color="auto"/>
            </w:tcBorders>
            <w:shd w:val="clear" w:color="auto" w:fill="auto"/>
          </w:tcPr>
          <w:p w14:paraId="256BCB79" w14:textId="77777777" w:rsidR="00991D99" w:rsidRPr="0099608C" w:rsidRDefault="00991D99" w:rsidP="00AC23C4">
            <w:pPr>
              <w:pStyle w:val="TableCell2-0"/>
              <w:ind w:left="113"/>
              <w:rPr>
                <w:rStyle w:val="ChSmallCaps"/>
              </w:rPr>
            </w:pPr>
            <w:r w:rsidRPr="0099608C">
              <w:rPr>
                <w:rStyle w:val="ChSmallCaps"/>
              </w:rPr>
              <w:t>dem</w:t>
            </w:r>
          </w:p>
        </w:tc>
        <w:tc>
          <w:tcPr>
            <w:tcW w:w="1078" w:type="dxa"/>
            <w:tcBorders>
              <w:top w:val="single" w:sz="4" w:space="0" w:color="auto"/>
            </w:tcBorders>
            <w:shd w:val="clear" w:color="auto" w:fill="auto"/>
          </w:tcPr>
          <w:p w14:paraId="3369A777" w14:textId="77777777" w:rsidR="00991D99" w:rsidRPr="0099608C" w:rsidRDefault="00991D99" w:rsidP="00AC23C4">
            <w:pPr>
              <w:pStyle w:val="TableCell2-0"/>
              <w:ind w:left="113"/>
              <w:rPr>
                <w:rStyle w:val="ChSmallCaps"/>
              </w:rPr>
            </w:pPr>
            <w:r w:rsidRPr="0099608C">
              <w:rPr>
                <w:rStyle w:val="ChSmallCaps"/>
              </w:rPr>
              <w:t>dem</w:t>
            </w:r>
          </w:p>
        </w:tc>
      </w:tr>
      <w:tr w:rsidR="00AC23C4" w:rsidRPr="00A95474" w14:paraId="5F78E128" w14:textId="77777777" w:rsidTr="00415344">
        <w:tc>
          <w:tcPr>
            <w:tcW w:w="1191" w:type="dxa"/>
            <w:tcBorders>
              <w:right w:val="single" w:sz="4" w:space="0" w:color="auto"/>
            </w:tcBorders>
            <w:shd w:val="clear" w:color="auto" w:fill="auto"/>
          </w:tcPr>
          <w:p w14:paraId="79FE1B40" w14:textId="77777777" w:rsidR="00991D99" w:rsidRPr="0099608C" w:rsidRDefault="00991D99" w:rsidP="00AC23C4">
            <w:pPr>
              <w:pStyle w:val="O0Nwnext"/>
              <w:ind w:left="113"/>
              <w:rPr>
                <w:rStyle w:val="ChSmallCaps"/>
              </w:rPr>
            </w:pPr>
            <w:r w:rsidRPr="0099608C">
              <w:rPr>
                <w:rStyle w:val="ChSmallCaps"/>
              </w:rPr>
              <w:t>qt</w:t>
            </w:r>
          </w:p>
        </w:tc>
        <w:tc>
          <w:tcPr>
            <w:tcW w:w="1134" w:type="dxa"/>
            <w:tcBorders>
              <w:left w:val="single" w:sz="4" w:space="0" w:color="auto"/>
              <w:right w:val="single" w:sz="4" w:space="0" w:color="auto"/>
            </w:tcBorders>
            <w:shd w:val="clear" w:color="auto" w:fill="auto"/>
          </w:tcPr>
          <w:p w14:paraId="24686D59" w14:textId="77777777" w:rsidR="00991D99" w:rsidRPr="0075201D" w:rsidRDefault="00991D99" w:rsidP="00AC23C4">
            <w:pPr>
              <w:pStyle w:val="O0Nwnext"/>
              <w:ind w:left="113"/>
              <w:rPr>
                <w:rStyle w:val="ChSmallCaps"/>
              </w:rPr>
            </w:pPr>
          </w:p>
        </w:tc>
        <w:tc>
          <w:tcPr>
            <w:tcW w:w="1077" w:type="dxa"/>
            <w:tcBorders>
              <w:left w:val="single" w:sz="4" w:space="0" w:color="auto"/>
            </w:tcBorders>
            <w:shd w:val="clear" w:color="auto" w:fill="auto"/>
          </w:tcPr>
          <w:p w14:paraId="5537B5FD" w14:textId="77777777" w:rsidR="00991D99" w:rsidRPr="0099608C" w:rsidRDefault="00991D99" w:rsidP="00AC23C4">
            <w:pPr>
              <w:pStyle w:val="O0Nwnext"/>
              <w:ind w:left="113"/>
              <w:rPr>
                <w:rStyle w:val="ChSmallCaps"/>
              </w:rPr>
            </w:pPr>
            <w:r w:rsidRPr="0099608C">
              <w:rPr>
                <w:rStyle w:val="ChSmallCaps"/>
              </w:rPr>
              <w:t>n</w:t>
            </w:r>
          </w:p>
        </w:tc>
        <w:tc>
          <w:tcPr>
            <w:tcW w:w="1077" w:type="dxa"/>
            <w:shd w:val="clear" w:color="auto" w:fill="auto"/>
          </w:tcPr>
          <w:p w14:paraId="554D8FC3" w14:textId="77777777" w:rsidR="00991D99" w:rsidRPr="0075201D" w:rsidRDefault="00991D99" w:rsidP="00AC23C4">
            <w:pPr>
              <w:pStyle w:val="O0Nwnext"/>
              <w:ind w:left="113"/>
              <w:rPr>
                <w:rStyle w:val="ChSmallCaps"/>
              </w:rPr>
            </w:pPr>
          </w:p>
        </w:tc>
        <w:tc>
          <w:tcPr>
            <w:tcW w:w="1077" w:type="dxa"/>
            <w:shd w:val="clear" w:color="auto" w:fill="auto"/>
          </w:tcPr>
          <w:p w14:paraId="1B91186A" w14:textId="77777777" w:rsidR="00991D99" w:rsidRPr="0099608C" w:rsidRDefault="00991D99" w:rsidP="00AC23C4">
            <w:pPr>
              <w:pStyle w:val="O0Nwnext"/>
              <w:ind w:left="113"/>
              <w:rPr>
                <w:rStyle w:val="ChSmallCaps"/>
              </w:rPr>
            </w:pPr>
            <w:r w:rsidRPr="0099608C">
              <w:rPr>
                <w:rStyle w:val="ChSmallCaps"/>
              </w:rPr>
              <w:t>loc</w:t>
            </w:r>
          </w:p>
        </w:tc>
        <w:tc>
          <w:tcPr>
            <w:tcW w:w="1078" w:type="dxa"/>
            <w:shd w:val="clear" w:color="auto" w:fill="auto"/>
          </w:tcPr>
          <w:p w14:paraId="2862558E" w14:textId="77777777" w:rsidR="00991D99" w:rsidRPr="0075201D" w:rsidRDefault="00991D99" w:rsidP="00AC23C4">
            <w:pPr>
              <w:pStyle w:val="O0Nwnext"/>
              <w:ind w:left="113"/>
              <w:rPr>
                <w:rStyle w:val="ChSmallCaps"/>
              </w:rPr>
            </w:pPr>
          </w:p>
        </w:tc>
      </w:tr>
      <w:tr w:rsidR="00AC23C4" w:rsidRPr="00A95474" w14:paraId="02F2D93C" w14:textId="77777777" w:rsidTr="00415344">
        <w:tc>
          <w:tcPr>
            <w:tcW w:w="1191" w:type="dxa"/>
            <w:tcBorders>
              <w:right w:val="single" w:sz="4" w:space="0" w:color="auto"/>
            </w:tcBorders>
            <w:shd w:val="clear" w:color="auto" w:fill="auto"/>
          </w:tcPr>
          <w:p w14:paraId="3B629AB1" w14:textId="77777777" w:rsidR="00991D99" w:rsidRPr="0099608C" w:rsidRDefault="00991D99" w:rsidP="00AC23C4">
            <w:pPr>
              <w:pStyle w:val="O0Nwnext"/>
              <w:ind w:left="113"/>
              <w:rPr>
                <w:rStyle w:val="ChSmallCaps"/>
              </w:rPr>
            </w:pPr>
            <w:r w:rsidRPr="0099608C">
              <w:rPr>
                <w:rStyle w:val="ChSmallCaps"/>
              </w:rPr>
              <w:t>possr-np</w:t>
            </w:r>
          </w:p>
        </w:tc>
        <w:tc>
          <w:tcPr>
            <w:tcW w:w="1134" w:type="dxa"/>
            <w:tcBorders>
              <w:left w:val="single" w:sz="4" w:space="0" w:color="auto"/>
              <w:right w:val="single" w:sz="4" w:space="0" w:color="auto"/>
            </w:tcBorders>
            <w:shd w:val="clear" w:color="auto" w:fill="auto"/>
          </w:tcPr>
          <w:p w14:paraId="50D54600" w14:textId="77777777" w:rsidR="00991D99" w:rsidRPr="0075201D" w:rsidRDefault="00991D99" w:rsidP="00AC23C4">
            <w:pPr>
              <w:pStyle w:val="O0Nwnext"/>
              <w:ind w:left="113"/>
              <w:rPr>
                <w:rStyle w:val="ChSmallCaps"/>
              </w:rPr>
            </w:pPr>
          </w:p>
        </w:tc>
        <w:tc>
          <w:tcPr>
            <w:tcW w:w="1077" w:type="dxa"/>
            <w:tcBorders>
              <w:left w:val="single" w:sz="4" w:space="0" w:color="auto"/>
            </w:tcBorders>
            <w:shd w:val="clear" w:color="auto" w:fill="auto"/>
          </w:tcPr>
          <w:p w14:paraId="20EB55B4" w14:textId="77777777" w:rsidR="00991D99" w:rsidRPr="0099608C" w:rsidRDefault="00991D99" w:rsidP="00AC23C4">
            <w:pPr>
              <w:pStyle w:val="O0Nwnext"/>
              <w:ind w:left="113"/>
              <w:rPr>
                <w:rStyle w:val="ChSmallCaps"/>
              </w:rPr>
            </w:pPr>
            <w:r w:rsidRPr="0099608C">
              <w:rPr>
                <w:rStyle w:val="ChSmallCaps"/>
              </w:rPr>
              <w:t>pp</w:t>
            </w:r>
          </w:p>
        </w:tc>
        <w:tc>
          <w:tcPr>
            <w:tcW w:w="1077" w:type="dxa"/>
            <w:shd w:val="clear" w:color="auto" w:fill="auto"/>
          </w:tcPr>
          <w:p w14:paraId="7F439CD9" w14:textId="77777777" w:rsidR="00991D99" w:rsidRPr="0075201D" w:rsidRDefault="00991D99" w:rsidP="00AC23C4">
            <w:pPr>
              <w:pStyle w:val="O0Nwnext"/>
              <w:ind w:left="113"/>
              <w:rPr>
                <w:rStyle w:val="ChSmallCaps"/>
              </w:rPr>
            </w:pPr>
          </w:p>
        </w:tc>
        <w:tc>
          <w:tcPr>
            <w:tcW w:w="1077" w:type="dxa"/>
            <w:shd w:val="clear" w:color="auto" w:fill="auto"/>
          </w:tcPr>
          <w:p w14:paraId="5FE53574" w14:textId="77777777" w:rsidR="00991D99" w:rsidRPr="0099608C" w:rsidRDefault="00991D99" w:rsidP="00AC23C4">
            <w:pPr>
              <w:pStyle w:val="O0Nwnext"/>
              <w:ind w:left="113"/>
              <w:rPr>
                <w:rStyle w:val="ChSmallCaps"/>
              </w:rPr>
            </w:pPr>
            <w:r w:rsidRPr="0099608C">
              <w:rPr>
                <w:rStyle w:val="ChSmallCaps"/>
              </w:rPr>
              <w:t>int</w:t>
            </w:r>
          </w:p>
        </w:tc>
        <w:tc>
          <w:tcPr>
            <w:tcW w:w="1078" w:type="dxa"/>
            <w:shd w:val="clear" w:color="auto" w:fill="auto"/>
          </w:tcPr>
          <w:p w14:paraId="77409075" w14:textId="77777777" w:rsidR="00991D99" w:rsidRPr="0075201D" w:rsidRDefault="00991D99" w:rsidP="00AC23C4">
            <w:pPr>
              <w:pStyle w:val="O0Nwnext"/>
              <w:ind w:left="113"/>
              <w:rPr>
                <w:rStyle w:val="ChSmallCaps"/>
              </w:rPr>
            </w:pPr>
          </w:p>
        </w:tc>
      </w:tr>
      <w:tr w:rsidR="00AC23C4" w:rsidRPr="00A95474" w14:paraId="56B55061" w14:textId="77777777" w:rsidTr="00415344">
        <w:tc>
          <w:tcPr>
            <w:tcW w:w="1191" w:type="dxa"/>
            <w:tcBorders>
              <w:right w:val="single" w:sz="4" w:space="0" w:color="auto"/>
            </w:tcBorders>
            <w:shd w:val="clear" w:color="auto" w:fill="auto"/>
          </w:tcPr>
          <w:p w14:paraId="398488AC" w14:textId="77777777" w:rsidR="00991D99" w:rsidRPr="00AC23C4" w:rsidRDefault="00991D99" w:rsidP="00AC23C4">
            <w:pPr>
              <w:pStyle w:val="O0Nwnext"/>
              <w:ind w:left="113"/>
              <w:rPr>
                <w:rStyle w:val="ChSmallCaps"/>
                <w:highlight w:val="cyan"/>
              </w:rPr>
            </w:pPr>
          </w:p>
        </w:tc>
        <w:tc>
          <w:tcPr>
            <w:tcW w:w="1134" w:type="dxa"/>
            <w:tcBorders>
              <w:left w:val="single" w:sz="4" w:space="0" w:color="auto"/>
              <w:right w:val="single" w:sz="4" w:space="0" w:color="auto"/>
            </w:tcBorders>
            <w:shd w:val="clear" w:color="auto" w:fill="auto"/>
          </w:tcPr>
          <w:p w14:paraId="2C7BF8F8" w14:textId="77777777" w:rsidR="00991D99" w:rsidRPr="0075201D" w:rsidRDefault="00991D99" w:rsidP="00AC23C4">
            <w:pPr>
              <w:pStyle w:val="O0Nwnext"/>
              <w:ind w:left="113"/>
              <w:rPr>
                <w:rStyle w:val="ChSmallCaps"/>
              </w:rPr>
            </w:pPr>
          </w:p>
        </w:tc>
        <w:tc>
          <w:tcPr>
            <w:tcW w:w="1077" w:type="dxa"/>
            <w:tcBorders>
              <w:left w:val="single" w:sz="4" w:space="0" w:color="auto"/>
            </w:tcBorders>
            <w:shd w:val="clear" w:color="auto" w:fill="auto"/>
          </w:tcPr>
          <w:p w14:paraId="2B0AFB57" w14:textId="77777777" w:rsidR="00991D99" w:rsidRPr="0099608C" w:rsidRDefault="00991D99" w:rsidP="00AC23C4">
            <w:pPr>
              <w:pStyle w:val="O0Nwnext"/>
              <w:ind w:left="113"/>
              <w:rPr>
                <w:rStyle w:val="ChSmallCaps"/>
              </w:rPr>
            </w:pPr>
            <w:r w:rsidRPr="0099608C">
              <w:rPr>
                <w:rStyle w:val="ChSmallCaps"/>
              </w:rPr>
              <w:t>rc</w:t>
            </w:r>
          </w:p>
        </w:tc>
        <w:tc>
          <w:tcPr>
            <w:tcW w:w="1077" w:type="dxa"/>
            <w:shd w:val="clear" w:color="auto" w:fill="auto"/>
          </w:tcPr>
          <w:p w14:paraId="5F5909C0" w14:textId="77777777" w:rsidR="00991D99" w:rsidRPr="0075201D" w:rsidRDefault="00991D99" w:rsidP="00AC23C4">
            <w:pPr>
              <w:pStyle w:val="O0Nwnext"/>
              <w:ind w:left="113"/>
              <w:rPr>
                <w:rStyle w:val="ChSmallCaps"/>
              </w:rPr>
            </w:pPr>
          </w:p>
        </w:tc>
        <w:tc>
          <w:tcPr>
            <w:tcW w:w="1077" w:type="dxa"/>
            <w:shd w:val="clear" w:color="auto" w:fill="auto"/>
          </w:tcPr>
          <w:p w14:paraId="75D80016" w14:textId="77777777" w:rsidR="00991D99" w:rsidRPr="0099608C" w:rsidRDefault="00991D99" w:rsidP="00AC23C4">
            <w:pPr>
              <w:pStyle w:val="O0Nwnext"/>
              <w:ind w:left="113"/>
              <w:rPr>
                <w:rStyle w:val="ChSmallCaps"/>
              </w:rPr>
            </w:pPr>
            <w:r w:rsidRPr="0099608C">
              <w:rPr>
                <w:rStyle w:val="ChSmallCaps"/>
              </w:rPr>
              <w:t>num</w:t>
            </w:r>
          </w:p>
        </w:tc>
        <w:tc>
          <w:tcPr>
            <w:tcW w:w="1078" w:type="dxa"/>
            <w:shd w:val="clear" w:color="auto" w:fill="auto"/>
          </w:tcPr>
          <w:p w14:paraId="7A883710" w14:textId="77777777" w:rsidR="00991D99" w:rsidRPr="0075201D" w:rsidRDefault="00991D99" w:rsidP="00AC23C4">
            <w:pPr>
              <w:pStyle w:val="O0Nwnext"/>
              <w:ind w:left="113"/>
              <w:rPr>
                <w:rStyle w:val="ChSmallCaps"/>
              </w:rPr>
            </w:pPr>
          </w:p>
        </w:tc>
      </w:tr>
      <w:tr w:rsidR="00AC23C4" w:rsidRPr="00EF1766" w14:paraId="55CAFDBD" w14:textId="77777777" w:rsidTr="00415344">
        <w:tc>
          <w:tcPr>
            <w:tcW w:w="1191" w:type="dxa"/>
            <w:tcBorders>
              <w:right w:val="single" w:sz="4" w:space="0" w:color="auto"/>
            </w:tcBorders>
            <w:shd w:val="clear" w:color="auto" w:fill="auto"/>
          </w:tcPr>
          <w:p w14:paraId="04D984EA" w14:textId="77777777" w:rsidR="00991D99" w:rsidRPr="007577A0" w:rsidRDefault="00991D99" w:rsidP="00AC23C4">
            <w:pPr>
              <w:pStyle w:val="TableCell0-2Break"/>
              <w:ind w:left="113"/>
              <w:rPr>
                <w:rStyle w:val="ChSmallCaps"/>
              </w:rPr>
            </w:pPr>
          </w:p>
        </w:tc>
        <w:tc>
          <w:tcPr>
            <w:tcW w:w="1134" w:type="dxa"/>
            <w:tcBorders>
              <w:left w:val="single" w:sz="4" w:space="0" w:color="auto"/>
              <w:right w:val="single" w:sz="4" w:space="0" w:color="auto"/>
            </w:tcBorders>
            <w:shd w:val="clear" w:color="auto" w:fill="auto"/>
          </w:tcPr>
          <w:p w14:paraId="27CCB929" w14:textId="77777777" w:rsidR="00991D99" w:rsidRPr="0075201D" w:rsidRDefault="00991D99" w:rsidP="00AC23C4">
            <w:pPr>
              <w:pStyle w:val="TableCell0-2Break"/>
              <w:ind w:left="113"/>
              <w:rPr>
                <w:rStyle w:val="ChSmallCaps"/>
              </w:rPr>
            </w:pPr>
          </w:p>
        </w:tc>
        <w:tc>
          <w:tcPr>
            <w:tcW w:w="1077" w:type="dxa"/>
            <w:tcBorders>
              <w:left w:val="single" w:sz="4" w:space="0" w:color="auto"/>
            </w:tcBorders>
            <w:shd w:val="clear" w:color="auto" w:fill="auto"/>
          </w:tcPr>
          <w:p w14:paraId="73E81D8D" w14:textId="77777777" w:rsidR="00991D99" w:rsidRPr="0075201D" w:rsidRDefault="00991D99" w:rsidP="00AC23C4">
            <w:pPr>
              <w:pStyle w:val="TableCell0-2Break"/>
              <w:ind w:left="113"/>
              <w:rPr>
                <w:rStyle w:val="ChSmallCaps"/>
              </w:rPr>
            </w:pPr>
          </w:p>
        </w:tc>
        <w:tc>
          <w:tcPr>
            <w:tcW w:w="1077" w:type="dxa"/>
            <w:shd w:val="clear" w:color="auto" w:fill="auto"/>
          </w:tcPr>
          <w:p w14:paraId="2AC2AB40" w14:textId="77777777" w:rsidR="00991D99" w:rsidRPr="0075201D" w:rsidRDefault="00991D99" w:rsidP="00AC23C4">
            <w:pPr>
              <w:pStyle w:val="TableCell0-2Break"/>
              <w:ind w:left="113"/>
              <w:rPr>
                <w:rStyle w:val="ChSmallCaps"/>
              </w:rPr>
            </w:pPr>
          </w:p>
        </w:tc>
        <w:tc>
          <w:tcPr>
            <w:tcW w:w="1077" w:type="dxa"/>
            <w:shd w:val="clear" w:color="auto" w:fill="auto"/>
          </w:tcPr>
          <w:p w14:paraId="09308800" w14:textId="77777777" w:rsidR="00991D99" w:rsidRPr="0099608C" w:rsidRDefault="00991D99" w:rsidP="00AC23C4">
            <w:pPr>
              <w:pStyle w:val="TableCell0-2Break"/>
              <w:ind w:left="113"/>
              <w:rPr>
                <w:rStyle w:val="ChSmallCaps"/>
              </w:rPr>
            </w:pPr>
            <w:r w:rsidRPr="0099608C">
              <w:rPr>
                <w:rStyle w:val="ChSmallCaps"/>
              </w:rPr>
              <w:t>qt</w:t>
            </w:r>
          </w:p>
        </w:tc>
        <w:tc>
          <w:tcPr>
            <w:tcW w:w="1078" w:type="dxa"/>
            <w:shd w:val="clear" w:color="auto" w:fill="auto"/>
          </w:tcPr>
          <w:p w14:paraId="25DE21FF" w14:textId="77777777" w:rsidR="00991D99" w:rsidRPr="0075201D" w:rsidRDefault="00991D99" w:rsidP="00AC23C4">
            <w:pPr>
              <w:pStyle w:val="TableCell0-2Break"/>
              <w:ind w:left="113"/>
              <w:rPr>
                <w:rStyle w:val="ChSmallCaps"/>
              </w:rPr>
            </w:pPr>
          </w:p>
        </w:tc>
      </w:tr>
      <w:tr w:rsidR="00AC23C4" w:rsidRPr="008D1425" w14:paraId="40E51490" w14:textId="77777777" w:rsidTr="00415344">
        <w:tc>
          <w:tcPr>
            <w:tcW w:w="1191" w:type="dxa"/>
            <w:tcBorders>
              <w:right w:val="single" w:sz="4" w:space="0" w:color="auto"/>
            </w:tcBorders>
            <w:shd w:val="clear" w:color="auto" w:fill="auto"/>
          </w:tcPr>
          <w:p w14:paraId="67752E26" w14:textId="77777777" w:rsidR="00991D99" w:rsidRPr="008D1425" w:rsidRDefault="00991D99" w:rsidP="00AC23C4">
            <w:pPr>
              <w:pStyle w:val="TableCell2-0"/>
              <w:ind w:left="113"/>
              <w:rPr>
                <w:rStyle w:val="ChSmallCaps"/>
              </w:rPr>
            </w:pPr>
          </w:p>
        </w:tc>
        <w:tc>
          <w:tcPr>
            <w:tcW w:w="1134" w:type="dxa"/>
            <w:tcBorders>
              <w:left w:val="single" w:sz="4" w:space="0" w:color="auto"/>
              <w:right w:val="single" w:sz="4" w:space="0" w:color="auto"/>
            </w:tcBorders>
            <w:shd w:val="clear" w:color="auto" w:fill="auto"/>
          </w:tcPr>
          <w:p w14:paraId="157856A0" w14:textId="77777777" w:rsidR="00991D99" w:rsidRPr="0099608C" w:rsidRDefault="00991D99" w:rsidP="00AC23C4">
            <w:pPr>
              <w:pStyle w:val="TableCell2-0"/>
              <w:ind w:left="113"/>
              <w:rPr>
                <w:rStyle w:val="ChSmallCaps"/>
              </w:rPr>
            </w:pPr>
            <w:r w:rsidRPr="0099608C">
              <w:rPr>
                <w:rStyle w:val="ChSmallCaps"/>
              </w:rPr>
              <w:t>pro</w:t>
            </w:r>
          </w:p>
        </w:tc>
        <w:tc>
          <w:tcPr>
            <w:tcW w:w="1077" w:type="dxa"/>
            <w:tcBorders>
              <w:left w:val="single" w:sz="4" w:space="0" w:color="auto"/>
            </w:tcBorders>
            <w:shd w:val="clear" w:color="auto" w:fill="auto"/>
          </w:tcPr>
          <w:p w14:paraId="44A00467" w14:textId="77777777" w:rsidR="00991D99" w:rsidRPr="0099608C" w:rsidRDefault="00991D99" w:rsidP="00AC23C4">
            <w:pPr>
              <w:pStyle w:val="TableCell2-0"/>
              <w:ind w:left="113"/>
              <w:rPr>
                <w:rStyle w:val="ChSmallCaps"/>
              </w:rPr>
            </w:pPr>
            <w:r w:rsidRPr="0099608C">
              <w:rPr>
                <w:rStyle w:val="ChSmallCaps"/>
              </w:rPr>
              <w:t>pp</w:t>
            </w:r>
          </w:p>
        </w:tc>
        <w:tc>
          <w:tcPr>
            <w:tcW w:w="1077" w:type="dxa"/>
            <w:shd w:val="clear" w:color="auto" w:fill="auto"/>
          </w:tcPr>
          <w:p w14:paraId="49D5B9CF" w14:textId="77777777" w:rsidR="00991D99" w:rsidRPr="008D1425" w:rsidRDefault="00991D99" w:rsidP="00AC23C4">
            <w:pPr>
              <w:pStyle w:val="TableCell2-0"/>
              <w:ind w:left="113"/>
              <w:rPr>
                <w:rStyle w:val="ChSmallCaps"/>
              </w:rPr>
            </w:pPr>
          </w:p>
        </w:tc>
        <w:tc>
          <w:tcPr>
            <w:tcW w:w="1077" w:type="dxa"/>
            <w:shd w:val="clear" w:color="auto" w:fill="auto"/>
          </w:tcPr>
          <w:p w14:paraId="27462499" w14:textId="77777777" w:rsidR="00991D99" w:rsidRPr="0099608C" w:rsidRDefault="00991D99" w:rsidP="00AC23C4">
            <w:pPr>
              <w:pStyle w:val="TableCell2-0"/>
              <w:ind w:left="113"/>
              <w:rPr>
                <w:rStyle w:val="ChSmallCaps"/>
              </w:rPr>
            </w:pPr>
            <w:r w:rsidRPr="0099608C">
              <w:rPr>
                <w:rStyle w:val="ChSmallCaps"/>
              </w:rPr>
              <w:t>loc</w:t>
            </w:r>
          </w:p>
        </w:tc>
        <w:tc>
          <w:tcPr>
            <w:tcW w:w="1078" w:type="dxa"/>
            <w:shd w:val="clear" w:color="auto" w:fill="auto"/>
          </w:tcPr>
          <w:p w14:paraId="48F6D8B9" w14:textId="77777777" w:rsidR="00991D99" w:rsidRPr="0099608C" w:rsidRDefault="00991D99" w:rsidP="00AC23C4">
            <w:pPr>
              <w:pStyle w:val="TableCell2-0"/>
              <w:ind w:left="113"/>
              <w:rPr>
                <w:rStyle w:val="ChSmallCaps"/>
              </w:rPr>
            </w:pPr>
            <w:r w:rsidRPr="0099608C">
              <w:rPr>
                <w:rStyle w:val="ChSmallCaps"/>
              </w:rPr>
              <w:t>dem</w:t>
            </w:r>
          </w:p>
        </w:tc>
      </w:tr>
      <w:tr w:rsidR="00AC23C4" w:rsidRPr="00A95474" w14:paraId="09E992A1" w14:textId="77777777" w:rsidTr="00415344">
        <w:tc>
          <w:tcPr>
            <w:tcW w:w="1191" w:type="dxa"/>
            <w:tcBorders>
              <w:right w:val="single" w:sz="4" w:space="0" w:color="auto"/>
            </w:tcBorders>
            <w:shd w:val="clear" w:color="auto" w:fill="auto"/>
          </w:tcPr>
          <w:p w14:paraId="2F52AC9C" w14:textId="77777777" w:rsidR="00991D99" w:rsidRPr="00A95474" w:rsidRDefault="00991D99" w:rsidP="00AC23C4">
            <w:pPr>
              <w:pStyle w:val="O0Nwnext"/>
              <w:ind w:left="113"/>
              <w:rPr>
                <w:rStyle w:val="ChSmallCaps"/>
              </w:rPr>
            </w:pPr>
          </w:p>
        </w:tc>
        <w:tc>
          <w:tcPr>
            <w:tcW w:w="1134" w:type="dxa"/>
            <w:tcBorders>
              <w:left w:val="single" w:sz="4" w:space="0" w:color="auto"/>
              <w:right w:val="single" w:sz="4" w:space="0" w:color="auto"/>
            </w:tcBorders>
            <w:shd w:val="clear" w:color="auto" w:fill="auto"/>
          </w:tcPr>
          <w:p w14:paraId="11B49D6A" w14:textId="77777777" w:rsidR="00991D99" w:rsidRPr="0075201D" w:rsidRDefault="00991D99" w:rsidP="00AC23C4">
            <w:pPr>
              <w:pStyle w:val="O0Nwnext"/>
              <w:ind w:left="113"/>
              <w:rPr>
                <w:rStyle w:val="ChSmallCaps"/>
              </w:rPr>
            </w:pPr>
          </w:p>
        </w:tc>
        <w:tc>
          <w:tcPr>
            <w:tcW w:w="1077" w:type="dxa"/>
            <w:tcBorders>
              <w:left w:val="single" w:sz="4" w:space="0" w:color="auto"/>
            </w:tcBorders>
            <w:shd w:val="clear" w:color="auto" w:fill="auto"/>
          </w:tcPr>
          <w:p w14:paraId="59079C96" w14:textId="77777777" w:rsidR="00991D99" w:rsidRPr="0099608C" w:rsidRDefault="00991D99" w:rsidP="00AC23C4">
            <w:pPr>
              <w:pStyle w:val="O0Nwnext"/>
              <w:ind w:left="113"/>
              <w:rPr>
                <w:rStyle w:val="ChSmallCaps"/>
              </w:rPr>
            </w:pPr>
            <w:r w:rsidRPr="0099608C">
              <w:rPr>
                <w:rStyle w:val="ChSmallCaps"/>
              </w:rPr>
              <w:t>rc</w:t>
            </w:r>
          </w:p>
        </w:tc>
        <w:tc>
          <w:tcPr>
            <w:tcW w:w="1077" w:type="dxa"/>
            <w:shd w:val="clear" w:color="auto" w:fill="auto"/>
          </w:tcPr>
          <w:p w14:paraId="140EFF5C" w14:textId="77777777" w:rsidR="00991D99" w:rsidRPr="0075201D" w:rsidRDefault="00991D99" w:rsidP="00AC23C4">
            <w:pPr>
              <w:pStyle w:val="O0Nwnext"/>
              <w:ind w:left="113"/>
              <w:rPr>
                <w:rStyle w:val="ChSmallCaps"/>
              </w:rPr>
            </w:pPr>
          </w:p>
        </w:tc>
        <w:tc>
          <w:tcPr>
            <w:tcW w:w="1077" w:type="dxa"/>
            <w:shd w:val="clear" w:color="auto" w:fill="auto"/>
          </w:tcPr>
          <w:p w14:paraId="1E67303C" w14:textId="77777777" w:rsidR="00991D99" w:rsidRPr="0099608C" w:rsidRDefault="00991D99" w:rsidP="00AC23C4">
            <w:pPr>
              <w:pStyle w:val="O0Nwnext"/>
              <w:ind w:left="113"/>
              <w:rPr>
                <w:rStyle w:val="ChSmallCaps"/>
              </w:rPr>
            </w:pPr>
            <w:r w:rsidRPr="0099608C">
              <w:rPr>
                <w:rStyle w:val="ChSmallCaps"/>
              </w:rPr>
              <w:t>num</w:t>
            </w:r>
          </w:p>
        </w:tc>
        <w:tc>
          <w:tcPr>
            <w:tcW w:w="1078" w:type="dxa"/>
            <w:shd w:val="clear" w:color="auto" w:fill="auto"/>
          </w:tcPr>
          <w:p w14:paraId="77B23008" w14:textId="77777777" w:rsidR="00991D99" w:rsidRPr="0075201D" w:rsidRDefault="00991D99" w:rsidP="00AC23C4">
            <w:pPr>
              <w:pStyle w:val="O0Nwnext"/>
              <w:ind w:left="113"/>
              <w:rPr>
                <w:rStyle w:val="ChSmallCaps"/>
              </w:rPr>
            </w:pPr>
          </w:p>
        </w:tc>
      </w:tr>
      <w:tr w:rsidR="00AC23C4" w:rsidRPr="00EF1766" w14:paraId="470C57C6" w14:textId="77777777" w:rsidTr="00415344">
        <w:tc>
          <w:tcPr>
            <w:tcW w:w="1191" w:type="dxa"/>
            <w:tcBorders>
              <w:right w:val="single" w:sz="4" w:space="0" w:color="auto"/>
            </w:tcBorders>
            <w:shd w:val="clear" w:color="auto" w:fill="auto"/>
          </w:tcPr>
          <w:p w14:paraId="60AAD75E" w14:textId="77777777" w:rsidR="00991D99" w:rsidRPr="007577A0" w:rsidRDefault="00991D99" w:rsidP="00AC23C4">
            <w:pPr>
              <w:pStyle w:val="TableCell0-2Break"/>
              <w:ind w:left="113"/>
              <w:rPr>
                <w:rStyle w:val="ChSmallCaps"/>
              </w:rPr>
            </w:pPr>
          </w:p>
        </w:tc>
        <w:tc>
          <w:tcPr>
            <w:tcW w:w="1134" w:type="dxa"/>
            <w:tcBorders>
              <w:left w:val="single" w:sz="4" w:space="0" w:color="auto"/>
              <w:right w:val="single" w:sz="4" w:space="0" w:color="auto"/>
            </w:tcBorders>
            <w:shd w:val="clear" w:color="auto" w:fill="auto"/>
          </w:tcPr>
          <w:p w14:paraId="151529C9" w14:textId="77777777" w:rsidR="00991D99" w:rsidRPr="0075201D" w:rsidRDefault="00991D99" w:rsidP="00AC23C4">
            <w:pPr>
              <w:pStyle w:val="TableCell0-2Break"/>
              <w:ind w:left="113"/>
              <w:rPr>
                <w:rStyle w:val="ChSmallCaps"/>
              </w:rPr>
            </w:pPr>
          </w:p>
        </w:tc>
        <w:tc>
          <w:tcPr>
            <w:tcW w:w="1077" w:type="dxa"/>
            <w:tcBorders>
              <w:left w:val="single" w:sz="4" w:space="0" w:color="auto"/>
            </w:tcBorders>
            <w:shd w:val="clear" w:color="auto" w:fill="auto"/>
          </w:tcPr>
          <w:p w14:paraId="67F0C86D" w14:textId="77777777" w:rsidR="00991D99" w:rsidRPr="0075201D" w:rsidRDefault="00991D99" w:rsidP="00AC23C4">
            <w:pPr>
              <w:pStyle w:val="TableCell0-2Break"/>
              <w:ind w:left="113"/>
              <w:rPr>
                <w:rStyle w:val="ChSmallCaps"/>
              </w:rPr>
            </w:pPr>
          </w:p>
        </w:tc>
        <w:tc>
          <w:tcPr>
            <w:tcW w:w="1077" w:type="dxa"/>
            <w:shd w:val="clear" w:color="auto" w:fill="auto"/>
          </w:tcPr>
          <w:p w14:paraId="1B45F795" w14:textId="77777777" w:rsidR="00991D99" w:rsidRPr="0075201D" w:rsidRDefault="00991D99" w:rsidP="00AC23C4">
            <w:pPr>
              <w:pStyle w:val="TableCell0-2Break"/>
              <w:ind w:left="113"/>
              <w:rPr>
                <w:rStyle w:val="ChSmallCaps"/>
              </w:rPr>
            </w:pPr>
          </w:p>
        </w:tc>
        <w:tc>
          <w:tcPr>
            <w:tcW w:w="1077" w:type="dxa"/>
            <w:shd w:val="clear" w:color="auto" w:fill="auto"/>
          </w:tcPr>
          <w:p w14:paraId="6637DDE0" w14:textId="77777777" w:rsidR="00991D99" w:rsidRPr="0099608C" w:rsidRDefault="00991D99" w:rsidP="00AC23C4">
            <w:pPr>
              <w:pStyle w:val="TableCell0-2Break"/>
              <w:ind w:left="113"/>
              <w:rPr>
                <w:rStyle w:val="ChSmallCaps"/>
              </w:rPr>
            </w:pPr>
            <w:r w:rsidRPr="0099608C">
              <w:rPr>
                <w:rStyle w:val="ChSmallCaps"/>
              </w:rPr>
              <w:t>qt</w:t>
            </w:r>
          </w:p>
        </w:tc>
        <w:tc>
          <w:tcPr>
            <w:tcW w:w="1078" w:type="dxa"/>
            <w:shd w:val="clear" w:color="auto" w:fill="auto"/>
          </w:tcPr>
          <w:p w14:paraId="0847D6E9" w14:textId="77777777" w:rsidR="00991D99" w:rsidRPr="0075201D" w:rsidRDefault="00991D99" w:rsidP="00AC23C4">
            <w:pPr>
              <w:pStyle w:val="TableCell0-2Break"/>
              <w:ind w:left="113"/>
              <w:rPr>
                <w:rStyle w:val="ChSmallCaps"/>
              </w:rPr>
            </w:pPr>
          </w:p>
        </w:tc>
      </w:tr>
      <w:tr w:rsidR="00AC23C4" w:rsidRPr="00A95474" w14:paraId="03541F6A" w14:textId="77777777" w:rsidTr="00415344">
        <w:tc>
          <w:tcPr>
            <w:tcW w:w="1191" w:type="dxa"/>
            <w:tcBorders>
              <w:right w:val="single" w:sz="4" w:space="0" w:color="auto"/>
            </w:tcBorders>
            <w:shd w:val="clear" w:color="auto" w:fill="auto"/>
          </w:tcPr>
          <w:p w14:paraId="3F902A6F" w14:textId="77777777" w:rsidR="00991D99" w:rsidRPr="0099608C" w:rsidRDefault="00991D99" w:rsidP="00B51DB6">
            <w:pPr>
              <w:pStyle w:val="TableCell2-2Break"/>
              <w:rPr>
                <w:rStyle w:val="ChSmallCaps"/>
              </w:rPr>
            </w:pPr>
            <w:r w:rsidRPr="0099608C">
              <w:rPr>
                <w:rStyle w:val="ChSmallCaps"/>
              </w:rPr>
              <w:t>possr-np</w:t>
            </w:r>
          </w:p>
        </w:tc>
        <w:tc>
          <w:tcPr>
            <w:tcW w:w="1134" w:type="dxa"/>
            <w:tcBorders>
              <w:left w:val="single" w:sz="4" w:space="0" w:color="auto"/>
              <w:right w:val="single" w:sz="4" w:space="0" w:color="auto"/>
            </w:tcBorders>
            <w:shd w:val="clear" w:color="auto" w:fill="auto"/>
          </w:tcPr>
          <w:p w14:paraId="18B8C68F" w14:textId="77777777" w:rsidR="00991D99" w:rsidRPr="0099608C" w:rsidRDefault="00991D99" w:rsidP="00AC23C4">
            <w:pPr>
              <w:pStyle w:val="TableCell2-2Break"/>
              <w:ind w:left="113"/>
              <w:rPr>
                <w:rStyle w:val="ChSmallCaps"/>
              </w:rPr>
            </w:pPr>
            <w:r w:rsidRPr="0099608C">
              <w:rPr>
                <w:rStyle w:val="ChSmallCaps"/>
              </w:rPr>
              <w:t>dem</w:t>
            </w:r>
          </w:p>
        </w:tc>
        <w:tc>
          <w:tcPr>
            <w:tcW w:w="1077" w:type="dxa"/>
            <w:tcBorders>
              <w:left w:val="single" w:sz="4" w:space="0" w:color="auto"/>
            </w:tcBorders>
            <w:shd w:val="clear" w:color="auto" w:fill="auto"/>
          </w:tcPr>
          <w:p w14:paraId="03A61473" w14:textId="77777777" w:rsidR="00991D99" w:rsidRPr="0099608C" w:rsidRDefault="00991D99" w:rsidP="00AC23C4">
            <w:pPr>
              <w:pStyle w:val="TableCell2-2Break"/>
              <w:ind w:left="113"/>
              <w:rPr>
                <w:rStyle w:val="ChSmallCaps"/>
              </w:rPr>
            </w:pPr>
            <w:r w:rsidRPr="0099608C">
              <w:rPr>
                <w:rStyle w:val="ChSmallCaps"/>
              </w:rPr>
              <w:t>rc</w:t>
            </w:r>
          </w:p>
        </w:tc>
        <w:tc>
          <w:tcPr>
            <w:tcW w:w="1077" w:type="dxa"/>
            <w:shd w:val="clear" w:color="auto" w:fill="auto"/>
          </w:tcPr>
          <w:p w14:paraId="156B319C" w14:textId="77777777" w:rsidR="00991D99" w:rsidRPr="0075201D" w:rsidRDefault="00991D99" w:rsidP="00AC23C4">
            <w:pPr>
              <w:pStyle w:val="TableCell2-2Break"/>
              <w:ind w:left="113"/>
              <w:rPr>
                <w:rStyle w:val="ChSmallCaps"/>
              </w:rPr>
            </w:pPr>
          </w:p>
        </w:tc>
        <w:tc>
          <w:tcPr>
            <w:tcW w:w="1077" w:type="dxa"/>
            <w:shd w:val="clear" w:color="auto" w:fill="auto"/>
          </w:tcPr>
          <w:p w14:paraId="4C5AD921" w14:textId="77777777" w:rsidR="00991D99" w:rsidRPr="0075201D" w:rsidRDefault="00991D99" w:rsidP="00AC23C4">
            <w:pPr>
              <w:pStyle w:val="TableCell2-2Break"/>
              <w:ind w:left="113"/>
              <w:rPr>
                <w:rStyle w:val="ChSmallCaps"/>
              </w:rPr>
            </w:pPr>
          </w:p>
        </w:tc>
        <w:tc>
          <w:tcPr>
            <w:tcW w:w="1078" w:type="dxa"/>
            <w:shd w:val="clear" w:color="auto" w:fill="auto"/>
          </w:tcPr>
          <w:p w14:paraId="5448AE50" w14:textId="77777777" w:rsidR="00991D99" w:rsidRPr="0099608C" w:rsidRDefault="00991D99" w:rsidP="00AC23C4">
            <w:pPr>
              <w:pStyle w:val="TableCell2-2Break"/>
              <w:ind w:left="113"/>
              <w:rPr>
                <w:rStyle w:val="ChSmallCaps"/>
              </w:rPr>
            </w:pPr>
            <w:r w:rsidRPr="0099608C">
              <w:rPr>
                <w:rStyle w:val="ChSmallCaps"/>
              </w:rPr>
              <w:t>dem</w:t>
            </w:r>
          </w:p>
        </w:tc>
      </w:tr>
      <w:tr w:rsidR="00AC23C4" w:rsidRPr="007F72FB" w14:paraId="6152A3A4" w14:textId="77777777" w:rsidTr="00415344">
        <w:tc>
          <w:tcPr>
            <w:tcW w:w="1191" w:type="dxa"/>
            <w:tcBorders>
              <w:right w:val="single" w:sz="4" w:space="0" w:color="auto"/>
            </w:tcBorders>
            <w:shd w:val="clear" w:color="auto" w:fill="auto"/>
          </w:tcPr>
          <w:p w14:paraId="4D45CBA5" w14:textId="77777777" w:rsidR="00991D99" w:rsidRPr="007F72FB" w:rsidRDefault="00991D99" w:rsidP="00B51DB6">
            <w:pPr>
              <w:pStyle w:val="TableCell2-2Break"/>
              <w:rPr>
                <w:rStyle w:val="ChSmallCaps"/>
              </w:rPr>
            </w:pPr>
          </w:p>
        </w:tc>
        <w:tc>
          <w:tcPr>
            <w:tcW w:w="1134" w:type="dxa"/>
            <w:tcBorders>
              <w:left w:val="single" w:sz="4" w:space="0" w:color="auto"/>
              <w:right w:val="single" w:sz="4" w:space="0" w:color="auto"/>
            </w:tcBorders>
            <w:shd w:val="clear" w:color="auto" w:fill="auto"/>
          </w:tcPr>
          <w:p w14:paraId="09A2643F" w14:textId="77777777" w:rsidR="00991D99" w:rsidRPr="0099608C" w:rsidRDefault="00991D99" w:rsidP="00AC23C4">
            <w:pPr>
              <w:pStyle w:val="TableCell2-2Break"/>
              <w:ind w:left="113"/>
              <w:rPr>
                <w:rStyle w:val="ChSmallCaps"/>
              </w:rPr>
            </w:pPr>
            <w:r w:rsidRPr="0099608C">
              <w:rPr>
                <w:rStyle w:val="ChSmallCaps"/>
              </w:rPr>
              <w:t>loc</w:t>
            </w:r>
          </w:p>
        </w:tc>
        <w:tc>
          <w:tcPr>
            <w:tcW w:w="1077" w:type="dxa"/>
            <w:tcBorders>
              <w:left w:val="single" w:sz="4" w:space="0" w:color="auto"/>
            </w:tcBorders>
            <w:shd w:val="clear" w:color="auto" w:fill="auto"/>
          </w:tcPr>
          <w:p w14:paraId="35EC6D33" w14:textId="77777777" w:rsidR="00991D99" w:rsidRPr="0099608C" w:rsidRDefault="00991D99" w:rsidP="00AC23C4">
            <w:pPr>
              <w:pStyle w:val="TableCell2-2Break"/>
              <w:ind w:left="113"/>
              <w:rPr>
                <w:rStyle w:val="ChSmallCaps"/>
              </w:rPr>
            </w:pPr>
            <w:r w:rsidRPr="0099608C">
              <w:rPr>
                <w:rStyle w:val="ChSmallCaps"/>
              </w:rPr>
              <w:t>rc</w:t>
            </w:r>
          </w:p>
        </w:tc>
        <w:tc>
          <w:tcPr>
            <w:tcW w:w="1077" w:type="dxa"/>
            <w:shd w:val="clear" w:color="auto" w:fill="auto"/>
          </w:tcPr>
          <w:p w14:paraId="4A260CBA" w14:textId="77777777" w:rsidR="00991D99" w:rsidRPr="0075201D" w:rsidRDefault="00991D99" w:rsidP="00AC23C4">
            <w:pPr>
              <w:pStyle w:val="TableCell2-2Break"/>
              <w:ind w:left="113"/>
              <w:rPr>
                <w:rStyle w:val="ChSmallCaps"/>
              </w:rPr>
            </w:pPr>
          </w:p>
        </w:tc>
        <w:tc>
          <w:tcPr>
            <w:tcW w:w="1077" w:type="dxa"/>
            <w:shd w:val="clear" w:color="auto" w:fill="auto"/>
          </w:tcPr>
          <w:p w14:paraId="30C31530" w14:textId="77777777" w:rsidR="00991D99" w:rsidRPr="0075201D" w:rsidRDefault="00991D99" w:rsidP="00AC23C4">
            <w:pPr>
              <w:pStyle w:val="TableCell2-2Break"/>
              <w:ind w:left="113"/>
              <w:rPr>
                <w:rStyle w:val="ChSmallCaps"/>
              </w:rPr>
            </w:pPr>
          </w:p>
        </w:tc>
        <w:tc>
          <w:tcPr>
            <w:tcW w:w="1078" w:type="dxa"/>
            <w:shd w:val="clear" w:color="auto" w:fill="auto"/>
          </w:tcPr>
          <w:p w14:paraId="47108F34" w14:textId="77777777" w:rsidR="00991D99" w:rsidRPr="0099608C" w:rsidRDefault="00991D99" w:rsidP="00AC23C4">
            <w:pPr>
              <w:pStyle w:val="TableCell2-2Break"/>
              <w:ind w:left="113"/>
              <w:rPr>
                <w:rStyle w:val="ChSmallCaps"/>
              </w:rPr>
            </w:pPr>
            <w:r w:rsidRPr="0099608C">
              <w:rPr>
                <w:rStyle w:val="ChSmallCaps"/>
              </w:rPr>
              <w:t>dem</w:t>
            </w:r>
          </w:p>
        </w:tc>
      </w:tr>
      <w:tr w:rsidR="00AC23C4" w:rsidRPr="00A95474" w14:paraId="41C5BB85" w14:textId="77777777" w:rsidTr="00415344">
        <w:tc>
          <w:tcPr>
            <w:tcW w:w="1191" w:type="dxa"/>
            <w:tcBorders>
              <w:right w:val="single" w:sz="4" w:space="0" w:color="auto"/>
            </w:tcBorders>
            <w:shd w:val="clear" w:color="auto" w:fill="auto"/>
          </w:tcPr>
          <w:p w14:paraId="3A5CBE0B" w14:textId="77777777" w:rsidR="00991D99" w:rsidRPr="0099608C" w:rsidRDefault="00991D99" w:rsidP="00C21E33">
            <w:pPr>
              <w:pStyle w:val="TableCell2-2Break"/>
              <w:rPr>
                <w:rStyle w:val="ChSmallCaps"/>
              </w:rPr>
            </w:pPr>
            <w:r w:rsidRPr="0099608C">
              <w:rPr>
                <w:rStyle w:val="ChSmallCaps"/>
              </w:rPr>
              <w:t>possr-np</w:t>
            </w:r>
          </w:p>
        </w:tc>
        <w:tc>
          <w:tcPr>
            <w:tcW w:w="1134" w:type="dxa"/>
            <w:tcBorders>
              <w:left w:val="single" w:sz="4" w:space="0" w:color="auto"/>
              <w:bottom w:val="single" w:sz="4" w:space="0" w:color="auto"/>
              <w:right w:val="single" w:sz="4" w:space="0" w:color="auto"/>
            </w:tcBorders>
            <w:shd w:val="clear" w:color="auto" w:fill="auto"/>
          </w:tcPr>
          <w:p w14:paraId="12F38251" w14:textId="77777777" w:rsidR="00991D99" w:rsidRPr="0099608C" w:rsidRDefault="00991D99" w:rsidP="00AC23C4">
            <w:pPr>
              <w:pStyle w:val="TableCell2-2Break"/>
              <w:ind w:left="113"/>
              <w:rPr>
                <w:rStyle w:val="ChSmallCaps"/>
              </w:rPr>
            </w:pPr>
            <w:r w:rsidRPr="0099608C">
              <w:rPr>
                <w:rStyle w:val="ChSmallCaps"/>
              </w:rPr>
              <w:t>int</w:t>
            </w:r>
          </w:p>
        </w:tc>
        <w:tc>
          <w:tcPr>
            <w:tcW w:w="1077" w:type="dxa"/>
            <w:tcBorders>
              <w:left w:val="single" w:sz="4" w:space="0" w:color="auto"/>
            </w:tcBorders>
            <w:shd w:val="clear" w:color="auto" w:fill="auto"/>
          </w:tcPr>
          <w:p w14:paraId="22DB1A7F" w14:textId="77777777" w:rsidR="00991D99" w:rsidRPr="0099608C" w:rsidRDefault="00991D99" w:rsidP="00AC23C4">
            <w:pPr>
              <w:pStyle w:val="TableCell2-2Break"/>
              <w:ind w:left="113"/>
              <w:rPr>
                <w:rStyle w:val="ChSmallCaps"/>
              </w:rPr>
            </w:pPr>
            <w:r w:rsidRPr="0099608C">
              <w:rPr>
                <w:rStyle w:val="ChSmallCaps"/>
              </w:rPr>
              <w:t>rc</w:t>
            </w:r>
          </w:p>
        </w:tc>
        <w:tc>
          <w:tcPr>
            <w:tcW w:w="1077" w:type="dxa"/>
            <w:shd w:val="clear" w:color="auto" w:fill="auto"/>
          </w:tcPr>
          <w:p w14:paraId="4A942F09" w14:textId="77777777" w:rsidR="00991D99" w:rsidRPr="0075201D" w:rsidRDefault="00991D99" w:rsidP="00AC23C4">
            <w:pPr>
              <w:pStyle w:val="TableCell2-2Break"/>
              <w:ind w:left="113"/>
              <w:rPr>
                <w:rStyle w:val="ChSmallCaps"/>
              </w:rPr>
            </w:pPr>
          </w:p>
        </w:tc>
        <w:tc>
          <w:tcPr>
            <w:tcW w:w="1077" w:type="dxa"/>
            <w:shd w:val="clear" w:color="auto" w:fill="auto"/>
          </w:tcPr>
          <w:p w14:paraId="31DD4F40" w14:textId="77777777" w:rsidR="00991D99" w:rsidRPr="0075201D" w:rsidRDefault="00991D99" w:rsidP="00AC23C4">
            <w:pPr>
              <w:pStyle w:val="TableCell2-2Break"/>
              <w:ind w:left="113"/>
              <w:rPr>
                <w:rStyle w:val="ChSmallCaps"/>
              </w:rPr>
            </w:pPr>
          </w:p>
        </w:tc>
        <w:tc>
          <w:tcPr>
            <w:tcW w:w="1078" w:type="dxa"/>
            <w:shd w:val="clear" w:color="auto" w:fill="auto"/>
          </w:tcPr>
          <w:p w14:paraId="12362212" w14:textId="77777777" w:rsidR="00991D99" w:rsidRPr="0099608C" w:rsidRDefault="00991D99" w:rsidP="00AC23C4">
            <w:pPr>
              <w:pStyle w:val="TableCell2-2Break"/>
              <w:ind w:left="113"/>
              <w:rPr>
                <w:rStyle w:val="ChSmallCaps"/>
              </w:rPr>
            </w:pPr>
            <w:r w:rsidRPr="0099608C">
              <w:rPr>
                <w:rStyle w:val="ChSmallCaps"/>
              </w:rPr>
              <w:t>dem</w:t>
            </w:r>
          </w:p>
        </w:tc>
      </w:tr>
    </w:tbl>
    <w:p w14:paraId="74F133F2" w14:textId="6CD3737B" w:rsidR="0095515A" w:rsidRDefault="0095515A" w:rsidP="0066209E">
      <w:pPr>
        <w:pStyle w:val="Body0005after05before"/>
      </w:pPr>
      <w:r>
        <w:t xml:space="preserve">In the following, examples are presented for the different types of constituents that can function as the head of a noun phrase. </w:t>
      </w:r>
      <w:r w:rsidR="00375376">
        <w:t xml:space="preserve">In giving examples, </w:t>
      </w:r>
      <w:r w:rsidR="00375376" w:rsidRPr="00856563">
        <w:t xml:space="preserve">brackets </w:t>
      </w:r>
      <w:r w:rsidR="00375376">
        <w:t xml:space="preserve">are used to </w:t>
      </w:r>
      <w:r w:rsidR="00375376" w:rsidRPr="00856563">
        <w:t>indicate the constituent st</w:t>
      </w:r>
      <w:r w:rsidR="00375376">
        <w:t>ructure within the noun phrase, where deemed necessary.</w:t>
      </w:r>
      <w:r w:rsidR="000F2FF6" w:rsidRPr="000F2FF6">
        <w:t xml:space="preserve"> </w:t>
      </w:r>
      <w:r w:rsidR="000F2FF6">
        <w:t xml:space="preserve">In </w:t>
      </w:r>
      <w:r w:rsidR="000F2FF6">
        <w:fldChar w:fldCharType="begin"/>
      </w:r>
      <w:r w:rsidR="000F2FF6">
        <w:instrText xml:space="preserve"> REF _Ref361842519 \h </w:instrText>
      </w:r>
      <w:r w:rsidR="000F2FF6">
        <w:fldChar w:fldCharType="separate"/>
      </w:r>
      <w:r w:rsidR="00154D81" w:rsidRPr="00856563">
        <w:t>(</w:t>
      </w:r>
      <w:r w:rsidR="00154D81">
        <w:rPr>
          <w:noProof/>
        </w:rPr>
        <w:t>1</w:t>
      </w:r>
      <w:r w:rsidR="00154D81" w:rsidRPr="00856563">
        <w:t>)</w:t>
      </w:r>
      <w:r w:rsidR="000F2FF6">
        <w:fldChar w:fldCharType="end"/>
      </w:r>
      <w:r w:rsidR="000F2FF6">
        <w:t xml:space="preserve"> the head is a noun, in </w:t>
      </w:r>
      <w:r w:rsidR="000F2FF6">
        <w:fldChar w:fldCharType="begin"/>
      </w:r>
      <w:r w:rsidR="000F2FF6">
        <w:instrText xml:space="preserve"> REF _Ref361842520 \h </w:instrText>
      </w:r>
      <w:r w:rsidR="000F2FF6">
        <w:fldChar w:fldCharType="separate"/>
      </w:r>
      <w:r w:rsidR="00154D81" w:rsidRPr="00856563">
        <w:t>(</w:t>
      </w:r>
      <w:r w:rsidR="00154D81">
        <w:rPr>
          <w:noProof/>
        </w:rPr>
        <w:t>2</w:t>
      </w:r>
      <w:r w:rsidR="00154D81" w:rsidRPr="00856563">
        <w:t>)</w:t>
      </w:r>
      <w:r w:rsidR="000F2FF6">
        <w:fldChar w:fldCharType="end"/>
      </w:r>
      <w:r w:rsidR="000F2FF6">
        <w:t xml:space="preserve"> it is a personal </w:t>
      </w:r>
      <w:r w:rsidR="000F2FF6" w:rsidRPr="00913A62">
        <w:t>pronoun</w:t>
      </w:r>
      <w:r w:rsidR="000F2FF6">
        <w:t xml:space="preserve">, in </w:t>
      </w:r>
      <w:r w:rsidR="000F2FF6">
        <w:fldChar w:fldCharType="begin"/>
      </w:r>
      <w:r w:rsidR="000F2FF6">
        <w:instrText xml:space="preserve"> REF _Ref361842521 \h </w:instrText>
      </w:r>
      <w:r w:rsidR="000F2FF6">
        <w:fldChar w:fldCharType="separate"/>
      </w:r>
      <w:r w:rsidR="00154D81" w:rsidRPr="00856563">
        <w:t>(</w:t>
      </w:r>
      <w:r w:rsidR="00154D81">
        <w:rPr>
          <w:noProof/>
        </w:rPr>
        <w:t>3</w:t>
      </w:r>
      <w:r w:rsidR="00154D81" w:rsidRPr="00856563">
        <w:t>)</w:t>
      </w:r>
      <w:r w:rsidR="000F2FF6">
        <w:fldChar w:fldCharType="end"/>
      </w:r>
      <w:r w:rsidR="000F2FF6">
        <w:t xml:space="preserve"> a demonstrative, in </w:t>
      </w:r>
      <w:r w:rsidR="000F2FF6">
        <w:fldChar w:fldCharType="begin"/>
      </w:r>
      <w:r w:rsidR="000F2FF6">
        <w:instrText xml:space="preserve"> REF _Ref361842522 \h </w:instrText>
      </w:r>
      <w:r w:rsidR="000F2FF6">
        <w:fldChar w:fldCharType="separate"/>
      </w:r>
      <w:r w:rsidR="00154D81" w:rsidRPr="00856563">
        <w:t>(</w:t>
      </w:r>
      <w:r w:rsidR="00154D81">
        <w:rPr>
          <w:noProof/>
        </w:rPr>
        <w:t>4</w:t>
      </w:r>
      <w:r w:rsidR="00154D81" w:rsidRPr="00856563">
        <w:t>)</w:t>
      </w:r>
      <w:r w:rsidR="000F2FF6">
        <w:fldChar w:fldCharType="end"/>
      </w:r>
      <w:r w:rsidR="000F2FF6">
        <w:t xml:space="preserve"> a locative, and in </w:t>
      </w:r>
      <w:r w:rsidR="000F2FF6">
        <w:fldChar w:fldCharType="begin"/>
      </w:r>
      <w:r w:rsidR="000F2FF6">
        <w:instrText xml:space="preserve"> REF _Ref361842523 \h </w:instrText>
      </w:r>
      <w:r w:rsidR="000F2FF6">
        <w:fldChar w:fldCharType="separate"/>
      </w:r>
      <w:r w:rsidR="00154D81" w:rsidRPr="00856563">
        <w:t>(</w:t>
      </w:r>
      <w:r w:rsidR="00154D81">
        <w:rPr>
          <w:noProof/>
        </w:rPr>
        <w:t>5</w:t>
      </w:r>
      <w:r w:rsidR="00154D81" w:rsidRPr="00856563">
        <w:t>)</w:t>
      </w:r>
      <w:r w:rsidR="000F2FF6">
        <w:fldChar w:fldCharType="end"/>
      </w:r>
      <w:r w:rsidR="000F2FF6">
        <w:t xml:space="preserve"> an interrogative. </w:t>
      </w:r>
      <w:r w:rsidR="000F2FF6" w:rsidRPr="00856563">
        <w:t xml:space="preserve">Head nouns allow the widest range of modifiers, </w:t>
      </w:r>
      <w:r w:rsidR="000F2FF6">
        <w:t xml:space="preserve">while personal </w:t>
      </w:r>
      <w:r w:rsidR="000F2FF6" w:rsidRPr="00913A62">
        <w:t>pronoun</w:t>
      </w:r>
      <w:r w:rsidR="000F2FF6" w:rsidRPr="00856563">
        <w:t>s</w:t>
      </w:r>
      <w:r w:rsidR="000F2FF6">
        <w:t>, demonstrative, locatives, and</w:t>
      </w:r>
      <w:r w:rsidR="000F2FF6" w:rsidRPr="00856563">
        <w:t xml:space="preserve"> </w:t>
      </w:r>
      <w:r w:rsidR="000F2FF6">
        <w:t xml:space="preserve">interrogatives </w:t>
      </w:r>
      <w:r w:rsidR="000F2FF6" w:rsidRPr="00856563">
        <w:t xml:space="preserve">allow </w:t>
      </w:r>
      <w:r w:rsidR="000F2FF6">
        <w:t xml:space="preserve">only </w:t>
      </w:r>
      <w:r w:rsidR="000F2FF6" w:rsidRPr="00856563">
        <w:t xml:space="preserve">a subset of </w:t>
      </w:r>
      <w:r w:rsidR="000F2FF6">
        <w:t>modifiers, as shown throughout this chapter</w:t>
      </w:r>
      <w:r w:rsidR="000F2FF6" w:rsidRPr="00856563">
        <w:t>.</w:t>
      </w:r>
    </w:p>
    <w:p w14:paraId="77567292" w14:textId="77777777" w:rsidR="006E25BB" w:rsidRPr="00C04C5B" w:rsidRDefault="006E25BB" w:rsidP="006E25BB">
      <w:pPr>
        <w:pStyle w:val="ExampleTitle"/>
      </w:pPr>
      <w:r w:rsidRPr="00C04C5B">
        <w:t xml:space="preserve">Types of </w:t>
      </w:r>
      <w:r>
        <w:t xml:space="preserve">constituents functioning as </w:t>
      </w:r>
      <w:r w:rsidRPr="00C04C5B">
        <w:t>heads in noun phrases</w:t>
      </w:r>
    </w:p>
    <w:tbl>
      <w:tblPr>
        <w:tblW w:w="4247" w:type="dxa"/>
        <w:tblCellMar>
          <w:left w:w="42" w:type="dxa"/>
          <w:right w:w="42" w:type="dxa"/>
        </w:tblCellMar>
        <w:tblLook w:val="01E0" w:firstRow="1" w:lastRow="1" w:firstColumn="1" w:lastColumn="1" w:noHBand="0" w:noVBand="0"/>
      </w:tblPr>
      <w:tblGrid>
        <w:gridCol w:w="709"/>
        <w:gridCol w:w="696"/>
        <w:gridCol w:w="695"/>
        <w:gridCol w:w="584"/>
        <w:gridCol w:w="857"/>
        <w:gridCol w:w="706"/>
      </w:tblGrid>
      <w:tr w:rsidR="00AC23C4" w:rsidRPr="004B7057" w14:paraId="75578A1A" w14:textId="77777777" w:rsidTr="00AC23C4">
        <w:tc>
          <w:tcPr>
            <w:tcW w:w="709" w:type="dxa"/>
            <w:shd w:val="clear" w:color="auto" w:fill="auto"/>
          </w:tcPr>
          <w:p w14:paraId="4A764F83" w14:textId="77777777" w:rsidR="006E25BB" w:rsidRPr="00953F60" w:rsidRDefault="006E25BB" w:rsidP="00B51DB6">
            <w:pPr>
              <w:pStyle w:val="O0Nwnext"/>
            </w:pPr>
            <w:bookmarkStart w:id="3582" w:name="_Ref361842519"/>
            <w:r w:rsidRPr="00856563">
              <w:t>(</w:t>
            </w:r>
            <w:fldSimple w:instr=" SEQ ( \* ARABIC \s 1 ">
              <w:r w:rsidR="00154D81">
                <w:rPr>
                  <w:noProof/>
                </w:rPr>
                <w:t>1</w:t>
              </w:r>
            </w:fldSimple>
            <w:r w:rsidRPr="00856563">
              <w:t>)</w:t>
            </w:r>
            <w:bookmarkEnd w:id="3582"/>
          </w:p>
        </w:tc>
        <w:tc>
          <w:tcPr>
            <w:tcW w:w="696" w:type="dxa"/>
            <w:shd w:val="clear" w:color="auto" w:fill="auto"/>
          </w:tcPr>
          <w:p w14:paraId="37D533D3" w14:textId="77777777" w:rsidR="006E25BB" w:rsidRPr="004C3CF9" w:rsidRDefault="006E25BB" w:rsidP="00B51DB6">
            <w:pPr>
              <w:pStyle w:val="Text"/>
            </w:pPr>
            <w:r w:rsidRPr="004C3CF9">
              <w:t>kiton</w:t>
            </w:r>
            <w:r>
              <w:t>g</w:t>
            </w:r>
          </w:p>
        </w:tc>
        <w:tc>
          <w:tcPr>
            <w:tcW w:w="695" w:type="dxa"/>
            <w:shd w:val="clear" w:color="auto" w:fill="auto"/>
          </w:tcPr>
          <w:p w14:paraId="0931FA53" w14:textId="77777777" w:rsidR="006E25BB" w:rsidRPr="004C3CF9" w:rsidRDefault="006E25BB" w:rsidP="00B51DB6">
            <w:pPr>
              <w:pStyle w:val="Text"/>
            </w:pPr>
            <w:r w:rsidRPr="004C3CF9">
              <w:t>cari</w:t>
            </w:r>
          </w:p>
        </w:tc>
        <w:tc>
          <w:tcPr>
            <w:tcW w:w="584" w:type="dxa"/>
            <w:shd w:val="clear" w:color="auto" w:fill="auto"/>
          </w:tcPr>
          <w:p w14:paraId="5D5CFF5E" w14:textId="77777777" w:rsidR="006E25BB" w:rsidRPr="009F7AB9" w:rsidRDefault="003242CA" w:rsidP="00B51DB6">
            <w:pPr>
              <w:pStyle w:val="Text"/>
              <w:rPr>
                <w:rStyle w:val="ChBlueBold"/>
              </w:rPr>
            </w:pPr>
            <w:r>
              <w:rPr>
                <w:rStyle w:val="ChBlueBold"/>
              </w:rPr>
              <w:t>ana</w:t>
            </w:r>
          </w:p>
        </w:tc>
        <w:tc>
          <w:tcPr>
            <w:tcW w:w="857" w:type="dxa"/>
            <w:shd w:val="clear" w:color="auto" w:fill="auto"/>
          </w:tcPr>
          <w:p w14:paraId="53BDA259" w14:textId="77777777" w:rsidR="006E25BB" w:rsidRPr="009F7AB9" w:rsidRDefault="006E25BB" w:rsidP="00B51DB6">
            <w:pPr>
              <w:pStyle w:val="Text"/>
            </w:pPr>
            <w:r w:rsidRPr="009F7AB9">
              <w:t>kecil</w:t>
            </w:r>
          </w:p>
        </w:tc>
        <w:tc>
          <w:tcPr>
            <w:tcW w:w="706" w:type="dxa"/>
            <w:shd w:val="clear" w:color="auto" w:fill="auto"/>
          </w:tcPr>
          <w:p w14:paraId="2D0A0B12" w14:textId="77777777" w:rsidR="006E25BB" w:rsidRPr="009F7AB9" w:rsidRDefault="006E25BB" w:rsidP="00B51DB6">
            <w:pPr>
              <w:pStyle w:val="Text"/>
            </w:pPr>
            <w:r w:rsidRPr="009F7AB9">
              <w:t>itu</w:t>
            </w:r>
          </w:p>
        </w:tc>
      </w:tr>
      <w:tr w:rsidR="00AC23C4" w:rsidRPr="00AC23C4" w14:paraId="03FD5295" w14:textId="77777777" w:rsidTr="00AC23C4">
        <w:tc>
          <w:tcPr>
            <w:tcW w:w="709" w:type="dxa"/>
            <w:shd w:val="clear" w:color="auto" w:fill="auto"/>
          </w:tcPr>
          <w:p w14:paraId="3A59FC1C" w14:textId="77777777" w:rsidR="006E25BB" w:rsidRPr="004C3CF9" w:rsidRDefault="006E25BB" w:rsidP="00B51DB6">
            <w:pPr>
              <w:pStyle w:val="GlossEng"/>
            </w:pPr>
          </w:p>
        </w:tc>
        <w:tc>
          <w:tcPr>
            <w:tcW w:w="696" w:type="dxa"/>
            <w:shd w:val="clear" w:color="auto" w:fill="auto"/>
          </w:tcPr>
          <w:p w14:paraId="292990F8" w14:textId="77777777" w:rsidR="006E25BB" w:rsidRPr="0099608C" w:rsidRDefault="006E25BB" w:rsidP="00B51DB6">
            <w:pPr>
              <w:pStyle w:val="GlossEng"/>
              <w:rPr>
                <w:rStyle w:val="ChSmallCaps"/>
              </w:rPr>
            </w:pPr>
            <w:r w:rsidRPr="0099608C">
              <w:rPr>
                <w:rStyle w:val="ChSmallCaps"/>
              </w:rPr>
              <w:t>1pl</w:t>
            </w:r>
          </w:p>
        </w:tc>
        <w:tc>
          <w:tcPr>
            <w:tcW w:w="695" w:type="dxa"/>
            <w:shd w:val="clear" w:color="auto" w:fill="auto"/>
          </w:tcPr>
          <w:p w14:paraId="3AAB48EB" w14:textId="77777777" w:rsidR="006E25BB" w:rsidRPr="004C3CF9" w:rsidRDefault="006E25BB" w:rsidP="00B51DB6">
            <w:pPr>
              <w:pStyle w:val="GlossEng"/>
            </w:pPr>
            <w:r w:rsidRPr="004C3CF9">
              <w:t>search</w:t>
            </w:r>
          </w:p>
        </w:tc>
        <w:tc>
          <w:tcPr>
            <w:tcW w:w="584" w:type="dxa"/>
            <w:shd w:val="clear" w:color="auto" w:fill="auto"/>
          </w:tcPr>
          <w:p w14:paraId="58193C81" w14:textId="77777777" w:rsidR="006E25BB" w:rsidRPr="004C3CF9" w:rsidRDefault="006E25BB" w:rsidP="00B51DB6">
            <w:pPr>
              <w:pStyle w:val="GlossEng"/>
            </w:pPr>
            <w:r w:rsidRPr="004C3CF9">
              <w:t>child</w:t>
            </w:r>
          </w:p>
        </w:tc>
        <w:tc>
          <w:tcPr>
            <w:tcW w:w="857" w:type="dxa"/>
            <w:shd w:val="clear" w:color="auto" w:fill="auto"/>
          </w:tcPr>
          <w:p w14:paraId="5B331899" w14:textId="77777777" w:rsidR="006E25BB" w:rsidRPr="004C3CF9" w:rsidRDefault="006E25BB" w:rsidP="00B51DB6">
            <w:pPr>
              <w:pStyle w:val="GlossEng"/>
            </w:pPr>
            <w:r>
              <w:t>be.</w:t>
            </w:r>
            <w:r w:rsidRPr="004C3CF9">
              <w:t>small</w:t>
            </w:r>
          </w:p>
        </w:tc>
        <w:tc>
          <w:tcPr>
            <w:tcW w:w="706" w:type="dxa"/>
            <w:shd w:val="clear" w:color="auto" w:fill="auto"/>
          </w:tcPr>
          <w:p w14:paraId="52438976" w14:textId="77777777" w:rsidR="006E25BB" w:rsidRPr="0099608C" w:rsidRDefault="006E25BB" w:rsidP="00B51DB6">
            <w:pPr>
              <w:pStyle w:val="GlossEng"/>
              <w:rPr>
                <w:rStyle w:val="ChSmallCaps"/>
              </w:rPr>
            </w:pPr>
            <w:r w:rsidRPr="0099608C">
              <w:rPr>
                <w:rStyle w:val="ChSmallCaps"/>
              </w:rPr>
              <w:t>d.dist</w:t>
            </w:r>
          </w:p>
        </w:tc>
      </w:tr>
    </w:tbl>
    <w:p w14:paraId="2855C205" w14:textId="14387CCA" w:rsidR="006E25BB" w:rsidRDefault="00B7093A" w:rsidP="006E25BB">
      <w:pPr>
        <w:pStyle w:val="FreeTranslEng"/>
      </w:pPr>
      <w:r>
        <w:t>‘</w:t>
      </w:r>
      <w:r w:rsidR="006E25BB">
        <w:t xml:space="preserve">we were looking for that small </w:t>
      </w:r>
      <w:r w:rsidR="006E25BB" w:rsidRPr="009F7AB9">
        <w:rPr>
          <w:rStyle w:val="ChBlueBold"/>
        </w:rPr>
        <w:t>kid</w:t>
      </w:r>
      <w:r>
        <w:t>’</w:t>
      </w:r>
      <w:r w:rsidR="006E25BB">
        <w:t xml:space="preserve"> </w:t>
      </w:r>
      <w:r w:rsidR="006E25BB" w:rsidRPr="00764634">
        <w:rPr>
          <w:rStyle w:val="ExampleSource"/>
        </w:rPr>
        <w:t>[080921-004a-Cv</w:t>
      </w:r>
      <w:r w:rsidR="00AF798A">
        <w:rPr>
          <w:rStyle w:val="ExampleSource"/>
        </w:rPr>
        <w:t>NP</w:t>
      </w:r>
      <w:r w:rsidR="006E25BB" w:rsidRPr="00764634">
        <w:rPr>
          <w:rStyle w:val="ExampleSource"/>
        </w:rPr>
        <w:t>.0070]</w:t>
      </w:r>
    </w:p>
    <w:tbl>
      <w:tblPr>
        <w:tblW w:w="3213" w:type="dxa"/>
        <w:tblCellMar>
          <w:left w:w="42" w:type="dxa"/>
          <w:right w:w="42" w:type="dxa"/>
        </w:tblCellMar>
        <w:tblLook w:val="01E0" w:firstRow="1" w:lastRow="1" w:firstColumn="1" w:lastColumn="1" w:noHBand="0" w:noVBand="0"/>
      </w:tblPr>
      <w:tblGrid>
        <w:gridCol w:w="709"/>
        <w:gridCol w:w="607"/>
        <w:gridCol w:w="484"/>
        <w:gridCol w:w="706"/>
        <w:gridCol w:w="707"/>
      </w:tblGrid>
      <w:tr w:rsidR="00AC23C4" w:rsidRPr="004B7057" w14:paraId="4279A075" w14:textId="77777777" w:rsidTr="00AC23C4">
        <w:tc>
          <w:tcPr>
            <w:tcW w:w="709" w:type="dxa"/>
            <w:shd w:val="clear" w:color="auto" w:fill="auto"/>
          </w:tcPr>
          <w:p w14:paraId="7D0113E0" w14:textId="77777777" w:rsidR="006E25BB" w:rsidRPr="00953F60" w:rsidRDefault="006E25BB" w:rsidP="00B51DB6">
            <w:pPr>
              <w:pStyle w:val="O0Nwnext"/>
            </w:pPr>
            <w:bookmarkStart w:id="3583" w:name="_Ref361842520"/>
            <w:r w:rsidRPr="00856563">
              <w:t>(</w:t>
            </w:r>
            <w:fldSimple w:instr=" SEQ ( \* ARABIC \s 1 ">
              <w:r w:rsidR="00154D81">
                <w:rPr>
                  <w:noProof/>
                </w:rPr>
                <w:t>2</w:t>
              </w:r>
            </w:fldSimple>
            <w:r w:rsidRPr="00856563">
              <w:t>)</w:t>
            </w:r>
            <w:bookmarkEnd w:id="3583"/>
          </w:p>
        </w:tc>
        <w:tc>
          <w:tcPr>
            <w:tcW w:w="607" w:type="dxa"/>
            <w:shd w:val="clear" w:color="auto" w:fill="auto"/>
          </w:tcPr>
          <w:p w14:paraId="2D648551" w14:textId="77777777" w:rsidR="006E25BB" w:rsidRPr="000F270E" w:rsidRDefault="006E25BB" w:rsidP="00B51DB6">
            <w:pPr>
              <w:pStyle w:val="Text"/>
              <w:rPr>
                <w:rStyle w:val="ChBlueBold"/>
              </w:rPr>
            </w:pPr>
            <w:r w:rsidRPr="000F270E">
              <w:rPr>
                <w:rStyle w:val="ChBlueBold"/>
              </w:rPr>
              <w:t>dong</w:t>
            </w:r>
          </w:p>
        </w:tc>
        <w:tc>
          <w:tcPr>
            <w:tcW w:w="484" w:type="dxa"/>
            <w:shd w:val="clear" w:color="auto" w:fill="auto"/>
          </w:tcPr>
          <w:p w14:paraId="045B4188" w14:textId="77777777" w:rsidR="006E25BB" w:rsidRPr="00BD142D" w:rsidRDefault="006E25BB" w:rsidP="00B51DB6">
            <w:pPr>
              <w:pStyle w:val="Text"/>
            </w:pPr>
            <w:r w:rsidRPr="00BD142D">
              <w:t>dua</w:t>
            </w:r>
          </w:p>
        </w:tc>
        <w:tc>
          <w:tcPr>
            <w:tcW w:w="706" w:type="dxa"/>
            <w:shd w:val="clear" w:color="auto" w:fill="auto"/>
          </w:tcPr>
          <w:p w14:paraId="3BEDAE5C" w14:textId="77777777" w:rsidR="006E25BB" w:rsidRPr="00BD142D" w:rsidRDefault="006E25BB" w:rsidP="00B51DB6">
            <w:pPr>
              <w:pStyle w:val="Text"/>
            </w:pPr>
            <w:r w:rsidRPr="00BD142D">
              <w:t>tu</w:t>
            </w:r>
          </w:p>
        </w:tc>
        <w:tc>
          <w:tcPr>
            <w:tcW w:w="707" w:type="dxa"/>
            <w:shd w:val="clear" w:color="auto" w:fill="auto"/>
          </w:tcPr>
          <w:p w14:paraId="2846E2DA" w14:textId="77777777" w:rsidR="006E25BB" w:rsidRPr="00BD142D" w:rsidRDefault="006E25BB" w:rsidP="00B51DB6">
            <w:pPr>
              <w:pStyle w:val="Text"/>
            </w:pPr>
            <w:r w:rsidRPr="00BD142D">
              <w:t>ik</w:t>
            </w:r>
            <w:r>
              <w:t>ut</w:t>
            </w:r>
          </w:p>
        </w:tc>
      </w:tr>
      <w:tr w:rsidR="00AC23C4" w:rsidRPr="00AC23C4" w14:paraId="6922230F" w14:textId="77777777" w:rsidTr="00AC23C4">
        <w:tc>
          <w:tcPr>
            <w:tcW w:w="709" w:type="dxa"/>
            <w:shd w:val="clear" w:color="auto" w:fill="auto"/>
          </w:tcPr>
          <w:p w14:paraId="4F0D8B7C" w14:textId="77777777" w:rsidR="006E25BB" w:rsidRPr="00BD142D" w:rsidRDefault="006E25BB" w:rsidP="00B51DB6">
            <w:pPr>
              <w:pStyle w:val="GlossEng"/>
            </w:pPr>
          </w:p>
        </w:tc>
        <w:tc>
          <w:tcPr>
            <w:tcW w:w="607" w:type="dxa"/>
            <w:shd w:val="clear" w:color="auto" w:fill="auto"/>
          </w:tcPr>
          <w:p w14:paraId="55ACEBDD" w14:textId="77777777" w:rsidR="006E25BB" w:rsidRPr="0099608C" w:rsidRDefault="006E25BB" w:rsidP="00B51DB6">
            <w:pPr>
              <w:pStyle w:val="GlossEng"/>
              <w:rPr>
                <w:rStyle w:val="ChSmallCaps"/>
              </w:rPr>
            </w:pPr>
            <w:r w:rsidRPr="0099608C">
              <w:rPr>
                <w:rStyle w:val="ChSmallCaps"/>
              </w:rPr>
              <w:t>3pl</w:t>
            </w:r>
          </w:p>
        </w:tc>
        <w:tc>
          <w:tcPr>
            <w:tcW w:w="484" w:type="dxa"/>
            <w:shd w:val="clear" w:color="auto" w:fill="auto"/>
          </w:tcPr>
          <w:p w14:paraId="65E152A0" w14:textId="77777777" w:rsidR="006E25BB" w:rsidRPr="00BD142D" w:rsidRDefault="006E25BB" w:rsidP="00B51DB6">
            <w:pPr>
              <w:pStyle w:val="GlossEng"/>
            </w:pPr>
            <w:r w:rsidRPr="00BD142D">
              <w:t>two</w:t>
            </w:r>
          </w:p>
        </w:tc>
        <w:tc>
          <w:tcPr>
            <w:tcW w:w="706" w:type="dxa"/>
            <w:shd w:val="clear" w:color="auto" w:fill="auto"/>
          </w:tcPr>
          <w:p w14:paraId="102BC00F" w14:textId="77777777" w:rsidR="006E25BB" w:rsidRPr="0099608C" w:rsidRDefault="006E25BB" w:rsidP="00B51DB6">
            <w:pPr>
              <w:pStyle w:val="GlossEng"/>
              <w:rPr>
                <w:rStyle w:val="ChSmallCaps"/>
              </w:rPr>
            </w:pPr>
            <w:r w:rsidRPr="0099608C">
              <w:rPr>
                <w:rStyle w:val="ChSmallCaps"/>
              </w:rPr>
              <w:t>d.dist</w:t>
            </w:r>
          </w:p>
        </w:tc>
        <w:tc>
          <w:tcPr>
            <w:tcW w:w="707" w:type="dxa"/>
            <w:shd w:val="clear" w:color="auto" w:fill="auto"/>
          </w:tcPr>
          <w:p w14:paraId="7973C38E" w14:textId="77777777" w:rsidR="006E25BB" w:rsidRPr="00BD142D" w:rsidRDefault="006E25BB" w:rsidP="00B51DB6">
            <w:pPr>
              <w:pStyle w:val="GlossEng"/>
            </w:pPr>
            <w:r w:rsidRPr="00BD142D">
              <w:t>follow</w:t>
            </w:r>
          </w:p>
        </w:tc>
      </w:tr>
    </w:tbl>
    <w:p w14:paraId="5DA7D5AE" w14:textId="10BBDEEE" w:rsidR="006E25BB" w:rsidRDefault="006E25BB" w:rsidP="000F2FF6">
      <w:pPr>
        <w:pStyle w:val="FreeTranslEng"/>
      </w:pPr>
      <w:r>
        <w:t xml:space="preserve">[About an upcoming event:] </w:t>
      </w:r>
      <w:r w:rsidR="00B7093A">
        <w:t>‘</w:t>
      </w:r>
      <w:r>
        <w:t xml:space="preserve">both of </w:t>
      </w:r>
      <w:r w:rsidRPr="000F270E">
        <w:rPr>
          <w:rStyle w:val="ChBlueBold"/>
        </w:rPr>
        <w:t>them</w:t>
      </w:r>
      <w:r w:rsidR="000F2FF6">
        <w:rPr>
          <w:rStyle w:val="ChBlueBold"/>
        </w:rPr>
        <w:t xml:space="preserve"> </w:t>
      </w:r>
      <w:r w:rsidR="000F2FF6" w:rsidRPr="009B44F2">
        <w:rPr>
          <w:rStyle w:val="ChBlueBold"/>
        </w:rPr>
        <w:t>(</w:t>
      </w:r>
      <w:r w:rsidR="000F2FF6" w:rsidRPr="009B44F2">
        <w:rPr>
          <w:rStyle w:val="ChBlueBold-SmallCaps"/>
        </w:rPr>
        <w:t>emph</w:t>
      </w:r>
      <w:r w:rsidR="000F2FF6" w:rsidRPr="009B44F2">
        <w:rPr>
          <w:rStyle w:val="ChBlueBold"/>
        </w:rPr>
        <w:t>)</w:t>
      </w:r>
      <w:r>
        <w:t xml:space="preserve"> are going to participate</w:t>
      </w:r>
      <w:r w:rsidR="00B7093A">
        <w:t>’</w:t>
      </w:r>
      <w:r>
        <w:t xml:space="preserve"> </w:t>
      </w:r>
      <w:r w:rsidRPr="000F270E">
        <w:rPr>
          <w:rStyle w:val="ExampleSource"/>
        </w:rPr>
        <w:t>[081115-001a-Cv.0115]</w:t>
      </w:r>
    </w:p>
    <w:tbl>
      <w:tblPr>
        <w:tblW w:w="6517" w:type="dxa"/>
        <w:tblCellMar>
          <w:left w:w="42" w:type="dxa"/>
          <w:right w:w="42" w:type="dxa"/>
        </w:tblCellMar>
        <w:tblLook w:val="01E0" w:firstRow="1" w:lastRow="1" w:firstColumn="1" w:lastColumn="1" w:noHBand="0" w:noVBand="0"/>
      </w:tblPr>
      <w:tblGrid>
        <w:gridCol w:w="709"/>
        <w:gridCol w:w="706"/>
        <w:gridCol w:w="706"/>
        <w:gridCol w:w="751"/>
        <w:gridCol w:w="573"/>
        <w:gridCol w:w="573"/>
        <w:gridCol w:w="696"/>
        <w:gridCol w:w="573"/>
        <w:gridCol w:w="373"/>
        <w:gridCol w:w="573"/>
        <w:gridCol w:w="284"/>
      </w:tblGrid>
      <w:tr w:rsidR="00AC23C4" w:rsidRPr="004B7057" w14:paraId="6E8209FB" w14:textId="77777777" w:rsidTr="00AC23C4">
        <w:tc>
          <w:tcPr>
            <w:tcW w:w="709" w:type="dxa"/>
            <w:shd w:val="clear" w:color="auto" w:fill="auto"/>
          </w:tcPr>
          <w:p w14:paraId="0ABD6F3F" w14:textId="77777777" w:rsidR="006E25BB" w:rsidRPr="00953F60" w:rsidRDefault="006E25BB" w:rsidP="00B51DB6">
            <w:pPr>
              <w:pStyle w:val="O0Nwnext"/>
            </w:pPr>
            <w:bookmarkStart w:id="3584" w:name="_Ref361842521"/>
            <w:r w:rsidRPr="00856563">
              <w:t>(</w:t>
            </w:r>
            <w:fldSimple w:instr=" SEQ ( \* ARABIC \s 1 ">
              <w:r w:rsidR="00154D81">
                <w:rPr>
                  <w:noProof/>
                </w:rPr>
                <w:t>3</w:t>
              </w:r>
            </w:fldSimple>
            <w:r w:rsidRPr="00856563">
              <w:t>)</w:t>
            </w:r>
            <w:bookmarkEnd w:id="3584"/>
          </w:p>
        </w:tc>
        <w:tc>
          <w:tcPr>
            <w:tcW w:w="706" w:type="dxa"/>
            <w:shd w:val="clear" w:color="auto" w:fill="auto"/>
          </w:tcPr>
          <w:p w14:paraId="2061811B" w14:textId="77777777" w:rsidR="006E25BB" w:rsidRPr="002E4944" w:rsidRDefault="006E25BB" w:rsidP="00B51DB6">
            <w:pPr>
              <w:pStyle w:val="Text"/>
              <w:rPr>
                <w:rStyle w:val="ChBlueBold"/>
              </w:rPr>
            </w:pPr>
            <w:r w:rsidRPr="002E4944">
              <w:rPr>
                <w:rStyle w:val="ChBlueBold"/>
              </w:rPr>
              <w:t>itu</w:t>
            </w:r>
          </w:p>
        </w:tc>
        <w:tc>
          <w:tcPr>
            <w:tcW w:w="706" w:type="dxa"/>
            <w:shd w:val="clear" w:color="auto" w:fill="auto"/>
          </w:tcPr>
          <w:p w14:paraId="57A2ABA5" w14:textId="77777777" w:rsidR="006E25BB" w:rsidRPr="008A272D" w:rsidRDefault="006E25BB" w:rsidP="00B51DB6">
            <w:pPr>
              <w:pStyle w:val="Text"/>
            </w:pPr>
            <w:r w:rsidRPr="008A272D">
              <w:t>tu</w:t>
            </w:r>
          </w:p>
        </w:tc>
        <w:tc>
          <w:tcPr>
            <w:tcW w:w="751" w:type="dxa"/>
            <w:shd w:val="clear" w:color="auto" w:fill="auto"/>
          </w:tcPr>
          <w:p w14:paraId="169FB3AF" w14:textId="77777777" w:rsidR="006E25BB" w:rsidRPr="008A272D" w:rsidRDefault="006E25BB" w:rsidP="00B51DB6">
            <w:pPr>
              <w:pStyle w:val="Text"/>
            </w:pPr>
            <w:r w:rsidRPr="008A272D">
              <w:t>rahasia</w:t>
            </w:r>
          </w:p>
        </w:tc>
        <w:tc>
          <w:tcPr>
            <w:tcW w:w="573" w:type="dxa"/>
            <w:shd w:val="clear" w:color="auto" w:fill="auto"/>
          </w:tcPr>
          <w:p w14:paraId="07BCF2C8" w14:textId="77777777" w:rsidR="006E25BB" w:rsidRPr="008A272D" w:rsidRDefault="006E25BB" w:rsidP="00B51DB6">
            <w:pPr>
              <w:pStyle w:val="Text"/>
            </w:pPr>
            <w:r w:rsidRPr="008A272D">
              <w:t>mo</w:t>
            </w:r>
          </w:p>
        </w:tc>
        <w:tc>
          <w:tcPr>
            <w:tcW w:w="573" w:type="dxa"/>
            <w:shd w:val="clear" w:color="auto" w:fill="auto"/>
          </w:tcPr>
          <w:p w14:paraId="76BA8A97" w14:textId="77777777" w:rsidR="006E25BB" w:rsidRPr="008A272D" w:rsidRDefault="006E25BB" w:rsidP="00B51DB6">
            <w:pPr>
              <w:pStyle w:val="Text"/>
            </w:pPr>
            <w:r w:rsidRPr="008A272D">
              <w:t>mo</w:t>
            </w:r>
          </w:p>
        </w:tc>
        <w:tc>
          <w:tcPr>
            <w:tcW w:w="696" w:type="dxa"/>
            <w:shd w:val="clear" w:color="auto" w:fill="auto"/>
          </w:tcPr>
          <w:p w14:paraId="6D63BBF0" w14:textId="77777777" w:rsidR="006E25BB" w:rsidRPr="008A272D" w:rsidRDefault="006E25BB" w:rsidP="00B51DB6">
            <w:pPr>
              <w:pStyle w:val="Text"/>
            </w:pPr>
            <w:r w:rsidRPr="008A272D">
              <w:t>bikin</w:t>
            </w:r>
            <w:r w:rsidR="006745DB">
              <w:t>g</w:t>
            </w:r>
          </w:p>
        </w:tc>
        <w:tc>
          <w:tcPr>
            <w:tcW w:w="573" w:type="dxa"/>
            <w:shd w:val="clear" w:color="auto" w:fill="auto"/>
          </w:tcPr>
          <w:p w14:paraId="262DD469" w14:textId="77777777" w:rsidR="006E25BB" w:rsidRPr="008A272D" w:rsidRDefault="006E25BB" w:rsidP="00B51DB6">
            <w:pPr>
              <w:pStyle w:val="Text"/>
            </w:pPr>
            <w:r w:rsidRPr="008A272D">
              <w:t>apa</w:t>
            </w:r>
          </w:p>
        </w:tc>
        <w:tc>
          <w:tcPr>
            <w:tcW w:w="373" w:type="dxa"/>
            <w:shd w:val="clear" w:color="auto" w:fill="auto"/>
          </w:tcPr>
          <w:p w14:paraId="473A7B1D" w14:textId="126408BC" w:rsidR="006E25BB" w:rsidRPr="008A272D" w:rsidRDefault="006E25BB" w:rsidP="00B51DB6">
            <w:pPr>
              <w:pStyle w:val="Text"/>
            </w:pPr>
            <w:r w:rsidRPr="008A272D">
              <w:t>ka</w:t>
            </w:r>
            <w:r w:rsidR="000F2FF6">
              <w:t>,</w:t>
            </w:r>
          </w:p>
        </w:tc>
        <w:tc>
          <w:tcPr>
            <w:tcW w:w="573" w:type="dxa"/>
            <w:shd w:val="clear" w:color="auto" w:fill="auto"/>
          </w:tcPr>
          <w:p w14:paraId="2991DF81" w14:textId="77777777" w:rsidR="006E25BB" w:rsidRPr="008A272D" w:rsidRDefault="006E25BB" w:rsidP="00B51DB6">
            <w:pPr>
              <w:pStyle w:val="Text"/>
            </w:pPr>
            <w:r w:rsidRPr="008A272D">
              <w:t>mo</w:t>
            </w:r>
          </w:p>
        </w:tc>
        <w:tc>
          <w:tcPr>
            <w:tcW w:w="284" w:type="dxa"/>
            <w:shd w:val="clear" w:color="auto" w:fill="auto"/>
          </w:tcPr>
          <w:p w14:paraId="5C3814C7" w14:textId="77777777" w:rsidR="006E25BB" w:rsidRPr="008A272D" w:rsidRDefault="006E25BB" w:rsidP="00B51DB6">
            <w:pPr>
              <w:pStyle w:val="Text"/>
            </w:pPr>
            <w:r>
              <w:t>…</w:t>
            </w:r>
          </w:p>
        </w:tc>
      </w:tr>
      <w:tr w:rsidR="00AC23C4" w:rsidRPr="00AC23C4" w14:paraId="3A3D5517" w14:textId="77777777" w:rsidTr="00AC23C4">
        <w:tc>
          <w:tcPr>
            <w:tcW w:w="709" w:type="dxa"/>
            <w:shd w:val="clear" w:color="auto" w:fill="auto"/>
          </w:tcPr>
          <w:p w14:paraId="0DC5CD69" w14:textId="77777777" w:rsidR="006E25BB" w:rsidRPr="002E4944" w:rsidRDefault="006E25BB" w:rsidP="00B51DB6">
            <w:pPr>
              <w:pStyle w:val="GlossEng"/>
            </w:pPr>
          </w:p>
        </w:tc>
        <w:tc>
          <w:tcPr>
            <w:tcW w:w="706" w:type="dxa"/>
            <w:shd w:val="clear" w:color="auto" w:fill="auto"/>
          </w:tcPr>
          <w:p w14:paraId="7865E5EB" w14:textId="77777777" w:rsidR="006E25BB" w:rsidRPr="0099608C" w:rsidRDefault="006E25BB" w:rsidP="00B51DB6">
            <w:pPr>
              <w:pStyle w:val="GlossEng"/>
              <w:rPr>
                <w:rStyle w:val="ChSmallCaps"/>
              </w:rPr>
            </w:pPr>
            <w:r w:rsidRPr="0099608C">
              <w:rPr>
                <w:rStyle w:val="ChSmallCaps"/>
              </w:rPr>
              <w:t>d.dist</w:t>
            </w:r>
          </w:p>
        </w:tc>
        <w:tc>
          <w:tcPr>
            <w:tcW w:w="706" w:type="dxa"/>
            <w:shd w:val="clear" w:color="auto" w:fill="auto"/>
          </w:tcPr>
          <w:p w14:paraId="78327216" w14:textId="77777777" w:rsidR="006E25BB" w:rsidRPr="0099608C" w:rsidRDefault="006E25BB" w:rsidP="00B51DB6">
            <w:pPr>
              <w:pStyle w:val="GlossEng"/>
              <w:rPr>
                <w:rStyle w:val="ChSmallCaps"/>
              </w:rPr>
            </w:pPr>
            <w:r w:rsidRPr="0099608C">
              <w:rPr>
                <w:rStyle w:val="ChSmallCaps"/>
              </w:rPr>
              <w:t>d.dist</w:t>
            </w:r>
          </w:p>
        </w:tc>
        <w:tc>
          <w:tcPr>
            <w:tcW w:w="751" w:type="dxa"/>
            <w:shd w:val="clear" w:color="auto" w:fill="auto"/>
          </w:tcPr>
          <w:p w14:paraId="424FB0CD" w14:textId="77777777" w:rsidR="006E25BB" w:rsidRPr="008A272D" w:rsidRDefault="006E25BB" w:rsidP="00B51DB6">
            <w:pPr>
              <w:pStyle w:val="GlossEng"/>
            </w:pPr>
            <w:r w:rsidRPr="008A272D">
              <w:t>secret</w:t>
            </w:r>
          </w:p>
        </w:tc>
        <w:tc>
          <w:tcPr>
            <w:tcW w:w="573" w:type="dxa"/>
            <w:shd w:val="clear" w:color="auto" w:fill="auto"/>
          </w:tcPr>
          <w:p w14:paraId="063E773A" w14:textId="77777777" w:rsidR="006E25BB" w:rsidRPr="008A272D" w:rsidRDefault="006E25BB" w:rsidP="00B51DB6">
            <w:pPr>
              <w:pStyle w:val="GlossEng"/>
            </w:pPr>
            <w:r w:rsidRPr="008A272D">
              <w:t>want</w:t>
            </w:r>
          </w:p>
        </w:tc>
        <w:tc>
          <w:tcPr>
            <w:tcW w:w="573" w:type="dxa"/>
            <w:shd w:val="clear" w:color="auto" w:fill="auto"/>
          </w:tcPr>
          <w:p w14:paraId="25709BE0" w14:textId="77777777" w:rsidR="006E25BB" w:rsidRPr="008A272D" w:rsidRDefault="006E25BB" w:rsidP="00B51DB6">
            <w:pPr>
              <w:pStyle w:val="GlossEng"/>
            </w:pPr>
            <w:r w:rsidRPr="008A272D">
              <w:t>want</w:t>
            </w:r>
          </w:p>
        </w:tc>
        <w:tc>
          <w:tcPr>
            <w:tcW w:w="696" w:type="dxa"/>
            <w:shd w:val="clear" w:color="auto" w:fill="auto"/>
          </w:tcPr>
          <w:p w14:paraId="6C18B5DE" w14:textId="77777777" w:rsidR="006E25BB" w:rsidRPr="008A272D" w:rsidRDefault="006E25BB" w:rsidP="00B51DB6">
            <w:pPr>
              <w:pStyle w:val="GlossEng"/>
            </w:pPr>
            <w:r w:rsidRPr="008A272D">
              <w:t>make</w:t>
            </w:r>
          </w:p>
        </w:tc>
        <w:tc>
          <w:tcPr>
            <w:tcW w:w="573" w:type="dxa"/>
            <w:shd w:val="clear" w:color="auto" w:fill="auto"/>
          </w:tcPr>
          <w:p w14:paraId="0B05E928" w14:textId="77777777" w:rsidR="006E25BB" w:rsidRPr="008A272D" w:rsidRDefault="006E25BB" w:rsidP="00B51DB6">
            <w:pPr>
              <w:pStyle w:val="GlossEng"/>
            </w:pPr>
            <w:r w:rsidRPr="008A272D">
              <w:t>what</w:t>
            </w:r>
          </w:p>
        </w:tc>
        <w:tc>
          <w:tcPr>
            <w:tcW w:w="373" w:type="dxa"/>
            <w:shd w:val="clear" w:color="auto" w:fill="auto"/>
          </w:tcPr>
          <w:p w14:paraId="7CCE5F65" w14:textId="77777777" w:rsidR="006E25BB" w:rsidRPr="008A272D" w:rsidRDefault="006E25BB" w:rsidP="00B51DB6">
            <w:pPr>
              <w:pStyle w:val="GlossEng"/>
            </w:pPr>
            <w:r w:rsidRPr="008A272D">
              <w:t>or</w:t>
            </w:r>
          </w:p>
        </w:tc>
        <w:tc>
          <w:tcPr>
            <w:tcW w:w="573" w:type="dxa"/>
            <w:shd w:val="clear" w:color="auto" w:fill="auto"/>
          </w:tcPr>
          <w:p w14:paraId="142EAAEB" w14:textId="77777777" w:rsidR="006E25BB" w:rsidRPr="008A272D" w:rsidRDefault="006E25BB" w:rsidP="00B51DB6">
            <w:pPr>
              <w:pStyle w:val="GlossEng"/>
            </w:pPr>
            <w:r w:rsidRPr="008A272D">
              <w:t>want</w:t>
            </w:r>
          </w:p>
        </w:tc>
        <w:tc>
          <w:tcPr>
            <w:tcW w:w="284" w:type="dxa"/>
            <w:shd w:val="clear" w:color="auto" w:fill="auto"/>
          </w:tcPr>
          <w:p w14:paraId="5D5FAB59" w14:textId="77777777" w:rsidR="006E25BB" w:rsidRPr="008A272D" w:rsidRDefault="006E25BB" w:rsidP="00B51DB6">
            <w:pPr>
              <w:pStyle w:val="GlossEng"/>
            </w:pPr>
          </w:p>
        </w:tc>
      </w:tr>
    </w:tbl>
    <w:p w14:paraId="5DF63270" w14:textId="7D1626AF" w:rsidR="006E25BB" w:rsidRDefault="006E25BB" w:rsidP="006E25BB">
      <w:pPr>
        <w:pStyle w:val="FreeTranslEng"/>
      </w:pPr>
      <w:r>
        <w:t xml:space="preserve">[About raising children:] </w:t>
      </w:r>
      <w:r w:rsidR="00B7093A">
        <w:t>‘</w:t>
      </w:r>
      <w:r w:rsidRPr="002E4944">
        <w:rPr>
          <w:rStyle w:val="ChBlueBold"/>
        </w:rPr>
        <w:t>that</w:t>
      </w:r>
      <w:r w:rsidR="009A598A" w:rsidRPr="009A598A">
        <w:t xml:space="preserve"> </w:t>
      </w:r>
      <w:r>
        <w:t>(</w:t>
      </w:r>
      <w:r w:rsidRPr="0099608C">
        <w:rPr>
          <w:rStyle w:val="ChSmallCaps"/>
        </w:rPr>
        <w:t>emph</w:t>
      </w:r>
      <w:r>
        <w:t>) is the secret (when we) want want to do something or want to …</w:t>
      </w:r>
      <w:r w:rsidR="00B7093A">
        <w:t>’</w:t>
      </w:r>
      <w:r>
        <w:t xml:space="preserve"> </w:t>
      </w:r>
      <w:r w:rsidRPr="002E4944">
        <w:rPr>
          <w:rStyle w:val="ExampleSource"/>
        </w:rPr>
        <w:t>[080917-010-CvEx.0160]</w:t>
      </w:r>
    </w:p>
    <w:tbl>
      <w:tblPr>
        <w:tblW w:w="0" w:type="auto"/>
        <w:tblCellMar>
          <w:left w:w="42" w:type="dxa"/>
          <w:right w:w="42" w:type="dxa"/>
        </w:tblCellMar>
        <w:tblLook w:val="01E0" w:firstRow="1" w:lastRow="1" w:firstColumn="1" w:lastColumn="1" w:noHBand="0" w:noVBand="0"/>
      </w:tblPr>
      <w:tblGrid>
        <w:gridCol w:w="709"/>
        <w:gridCol w:w="384"/>
        <w:gridCol w:w="489"/>
        <w:gridCol w:w="740"/>
        <w:gridCol w:w="360"/>
        <w:gridCol w:w="688"/>
        <w:gridCol w:w="706"/>
      </w:tblGrid>
      <w:tr w:rsidR="00AC23C4" w:rsidRPr="004B7057" w14:paraId="2D1486EC" w14:textId="77777777" w:rsidTr="00AC23C4">
        <w:tc>
          <w:tcPr>
            <w:tcW w:w="709" w:type="dxa"/>
            <w:shd w:val="clear" w:color="auto" w:fill="auto"/>
          </w:tcPr>
          <w:p w14:paraId="48F9DFC8" w14:textId="77777777" w:rsidR="006E25BB" w:rsidRPr="00953F60" w:rsidRDefault="006E25BB" w:rsidP="00B51DB6">
            <w:pPr>
              <w:pStyle w:val="O0Nwnext"/>
            </w:pPr>
            <w:bookmarkStart w:id="3585" w:name="_Ref361842522"/>
            <w:r w:rsidRPr="00856563">
              <w:t>(</w:t>
            </w:r>
            <w:fldSimple w:instr=" SEQ ( \* ARABIC \s 1 ">
              <w:r w:rsidR="00154D81">
                <w:rPr>
                  <w:noProof/>
                </w:rPr>
                <w:t>4</w:t>
              </w:r>
            </w:fldSimple>
            <w:r w:rsidRPr="00856563">
              <w:t>)</w:t>
            </w:r>
            <w:bookmarkEnd w:id="3585"/>
          </w:p>
        </w:tc>
        <w:tc>
          <w:tcPr>
            <w:tcW w:w="384" w:type="dxa"/>
            <w:shd w:val="clear" w:color="auto" w:fill="auto"/>
          </w:tcPr>
          <w:p w14:paraId="350AE77B" w14:textId="77777777" w:rsidR="006E25BB" w:rsidRPr="0044216F" w:rsidRDefault="006E25BB" w:rsidP="00B51DB6">
            <w:pPr>
              <w:pStyle w:val="Text"/>
            </w:pPr>
            <w:r>
              <w:t>e</w:t>
            </w:r>
            <w:r w:rsidR="00F94FDF">
              <w:t>,</w:t>
            </w:r>
          </w:p>
        </w:tc>
        <w:tc>
          <w:tcPr>
            <w:tcW w:w="489" w:type="dxa"/>
            <w:shd w:val="clear" w:color="auto" w:fill="auto"/>
          </w:tcPr>
          <w:p w14:paraId="7E5F1BC4" w14:textId="77777777" w:rsidR="006E25BB" w:rsidRPr="0044216F" w:rsidRDefault="006E25BB" w:rsidP="00B51DB6">
            <w:pPr>
              <w:pStyle w:val="Text"/>
            </w:pPr>
            <w:r w:rsidRPr="0044216F">
              <w:t>sa</w:t>
            </w:r>
          </w:p>
        </w:tc>
        <w:tc>
          <w:tcPr>
            <w:tcW w:w="740" w:type="dxa"/>
            <w:shd w:val="clear" w:color="auto" w:fill="auto"/>
          </w:tcPr>
          <w:p w14:paraId="21B9365A" w14:textId="77777777" w:rsidR="006E25BB" w:rsidRPr="0044216F" w:rsidRDefault="006E25BB" w:rsidP="00B51DB6">
            <w:pPr>
              <w:pStyle w:val="Text"/>
            </w:pPr>
            <w:r w:rsidRPr="0044216F">
              <w:t>tinggal</w:t>
            </w:r>
          </w:p>
        </w:tc>
        <w:tc>
          <w:tcPr>
            <w:tcW w:w="360" w:type="dxa"/>
            <w:shd w:val="clear" w:color="auto" w:fill="auto"/>
          </w:tcPr>
          <w:p w14:paraId="5966CFD1" w14:textId="77777777" w:rsidR="006E25BB" w:rsidRPr="0044216F" w:rsidRDefault="006E25BB" w:rsidP="00B51DB6">
            <w:pPr>
              <w:pStyle w:val="Text"/>
            </w:pPr>
            <w:r w:rsidRPr="0044216F">
              <w:t>di</w:t>
            </w:r>
          </w:p>
        </w:tc>
        <w:tc>
          <w:tcPr>
            <w:tcW w:w="688" w:type="dxa"/>
            <w:shd w:val="clear" w:color="auto" w:fill="auto"/>
          </w:tcPr>
          <w:p w14:paraId="583F7CCF" w14:textId="77777777" w:rsidR="006E25BB" w:rsidRPr="00CF168A" w:rsidRDefault="006E25BB" w:rsidP="00B51DB6">
            <w:pPr>
              <w:pStyle w:val="Text"/>
              <w:rPr>
                <w:rStyle w:val="ChBlueBold"/>
              </w:rPr>
            </w:pPr>
            <w:r w:rsidRPr="00CF168A">
              <w:rPr>
                <w:rStyle w:val="ChBlueBold"/>
              </w:rPr>
              <w:t>situ</w:t>
            </w:r>
          </w:p>
        </w:tc>
        <w:tc>
          <w:tcPr>
            <w:tcW w:w="706" w:type="dxa"/>
            <w:shd w:val="clear" w:color="auto" w:fill="auto"/>
          </w:tcPr>
          <w:p w14:paraId="16A40305" w14:textId="77777777" w:rsidR="006E25BB" w:rsidRPr="0044216F" w:rsidRDefault="006E25BB" w:rsidP="00B51DB6">
            <w:pPr>
              <w:pStyle w:val="Text"/>
            </w:pPr>
            <w:r w:rsidRPr="0044216F">
              <w:t>tu</w:t>
            </w:r>
          </w:p>
        </w:tc>
      </w:tr>
      <w:tr w:rsidR="00AC23C4" w:rsidRPr="00AC23C4" w14:paraId="6BACEA73" w14:textId="77777777" w:rsidTr="00AC23C4">
        <w:tc>
          <w:tcPr>
            <w:tcW w:w="709" w:type="dxa"/>
            <w:shd w:val="clear" w:color="auto" w:fill="auto"/>
          </w:tcPr>
          <w:p w14:paraId="0788D6BE" w14:textId="77777777" w:rsidR="006E25BB" w:rsidRPr="0044216F" w:rsidRDefault="006E25BB" w:rsidP="00B51DB6">
            <w:pPr>
              <w:pStyle w:val="GlossEng"/>
            </w:pPr>
          </w:p>
        </w:tc>
        <w:tc>
          <w:tcPr>
            <w:tcW w:w="384" w:type="dxa"/>
            <w:shd w:val="clear" w:color="auto" w:fill="auto"/>
          </w:tcPr>
          <w:p w14:paraId="27A2E3AF" w14:textId="77777777" w:rsidR="006E25BB" w:rsidRPr="0044216F" w:rsidRDefault="006E25BB" w:rsidP="00B51DB6">
            <w:pPr>
              <w:pStyle w:val="GlossEng"/>
            </w:pPr>
            <w:r w:rsidRPr="0044216F">
              <w:t>uh</w:t>
            </w:r>
          </w:p>
        </w:tc>
        <w:tc>
          <w:tcPr>
            <w:tcW w:w="489" w:type="dxa"/>
            <w:shd w:val="clear" w:color="auto" w:fill="auto"/>
          </w:tcPr>
          <w:p w14:paraId="2F056DF1" w14:textId="77777777" w:rsidR="006E25BB" w:rsidRPr="0099608C" w:rsidRDefault="006E25BB" w:rsidP="00B51DB6">
            <w:pPr>
              <w:pStyle w:val="GlossEng"/>
              <w:rPr>
                <w:rStyle w:val="ChSmallCaps"/>
              </w:rPr>
            </w:pPr>
            <w:r w:rsidRPr="0099608C">
              <w:rPr>
                <w:rStyle w:val="ChSmallCaps"/>
              </w:rPr>
              <w:t>1sg</w:t>
            </w:r>
          </w:p>
        </w:tc>
        <w:tc>
          <w:tcPr>
            <w:tcW w:w="740" w:type="dxa"/>
            <w:shd w:val="clear" w:color="auto" w:fill="auto"/>
          </w:tcPr>
          <w:p w14:paraId="7E578752" w14:textId="77777777" w:rsidR="006E25BB" w:rsidRPr="0044216F" w:rsidRDefault="006E25BB" w:rsidP="00B51DB6">
            <w:pPr>
              <w:pStyle w:val="GlossEng"/>
            </w:pPr>
            <w:r w:rsidRPr="0044216F">
              <w:t>stay</w:t>
            </w:r>
          </w:p>
        </w:tc>
        <w:tc>
          <w:tcPr>
            <w:tcW w:w="360" w:type="dxa"/>
            <w:shd w:val="clear" w:color="auto" w:fill="auto"/>
          </w:tcPr>
          <w:p w14:paraId="7EEF4DA5" w14:textId="77777777" w:rsidR="006E25BB" w:rsidRPr="0044216F" w:rsidRDefault="006E25BB" w:rsidP="00B51DB6">
            <w:pPr>
              <w:pStyle w:val="GlossEng"/>
            </w:pPr>
            <w:r w:rsidRPr="0044216F">
              <w:t>at</w:t>
            </w:r>
          </w:p>
        </w:tc>
        <w:tc>
          <w:tcPr>
            <w:tcW w:w="688" w:type="dxa"/>
            <w:shd w:val="clear" w:color="auto" w:fill="auto"/>
          </w:tcPr>
          <w:p w14:paraId="3D82B2B2" w14:textId="77777777" w:rsidR="006E25BB" w:rsidRPr="0099608C" w:rsidRDefault="006E25BB" w:rsidP="00B51DB6">
            <w:pPr>
              <w:pStyle w:val="GlossEng"/>
              <w:rPr>
                <w:rStyle w:val="ChSmallCaps"/>
              </w:rPr>
            </w:pPr>
            <w:r w:rsidRPr="0099608C">
              <w:rPr>
                <w:rStyle w:val="ChSmallCaps"/>
              </w:rPr>
              <w:t>l.med</w:t>
            </w:r>
          </w:p>
        </w:tc>
        <w:tc>
          <w:tcPr>
            <w:tcW w:w="706" w:type="dxa"/>
            <w:shd w:val="clear" w:color="auto" w:fill="auto"/>
          </w:tcPr>
          <w:p w14:paraId="5A0E24F6" w14:textId="77777777" w:rsidR="006E25BB" w:rsidRPr="0099608C" w:rsidRDefault="006E25BB" w:rsidP="00B51DB6">
            <w:pPr>
              <w:pStyle w:val="GlossEng"/>
              <w:rPr>
                <w:rStyle w:val="ChSmallCaps"/>
              </w:rPr>
            </w:pPr>
            <w:r w:rsidRPr="0099608C">
              <w:rPr>
                <w:rStyle w:val="ChSmallCaps"/>
              </w:rPr>
              <w:t>d.dist</w:t>
            </w:r>
          </w:p>
        </w:tc>
      </w:tr>
    </w:tbl>
    <w:p w14:paraId="63AB2BFF" w14:textId="27BD851E" w:rsidR="006E25BB" w:rsidRDefault="00B7093A" w:rsidP="006E25BB">
      <w:pPr>
        <w:pStyle w:val="FreeTranslEng"/>
      </w:pPr>
      <w:r>
        <w:t>‘</w:t>
      </w:r>
      <w:r w:rsidR="006E25BB">
        <w:t xml:space="preserve">uh, I lived </w:t>
      </w:r>
      <w:r w:rsidR="006E25BB" w:rsidRPr="009B44F2">
        <w:rPr>
          <w:rStyle w:val="ChBlueBold"/>
        </w:rPr>
        <w:t>there</w:t>
      </w:r>
      <w:r w:rsidR="009A598A" w:rsidRPr="009B44F2">
        <w:rPr>
          <w:rStyle w:val="ChBlueBold"/>
        </w:rPr>
        <w:t xml:space="preserve"> </w:t>
      </w:r>
      <w:r w:rsidR="006E25BB" w:rsidRPr="009B44F2">
        <w:rPr>
          <w:rStyle w:val="ChBlueBold"/>
        </w:rPr>
        <w:t>(</w:t>
      </w:r>
      <w:r w:rsidR="006E25BB" w:rsidRPr="009B44F2">
        <w:rPr>
          <w:rStyle w:val="ChBlueBold-SmallCaps"/>
        </w:rPr>
        <w:t>emph</w:t>
      </w:r>
      <w:r w:rsidR="006E25BB" w:rsidRPr="009B44F2">
        <w:rPr>
          <w:rStyle w:val="ChBlueBold"/>
        </w:rPr>
        <w:t>)</w:t>
      </w:r>
      <w:r>
        <w:t>’</w:t>
      </w:r>
      <w:r w:rsidR="006E25BB">
        <w:t xml:space="preserve"> </w:t>
      </w:r>
      <w:r w:rsidR="006E25BB" w:rsidRPr="00CF168A">
        <w:rPr>
          <w:rStyle w:val="ExampleSource"/>
        </w:rPr>
        <w:t>[080922-002-Cv.0112]</w:t>
      </w:r>
    </w:p>
    <w:tbl>
      <w:tblPr>
        <w:tblW w:w="6225" w:type="dxa"/>
        <w:tblCellMar>
          <w:left w:w="42" w:type="dxa"/>
          <w:right w:w="42" w:type="dxa"/>
        </w:tblCellMar>
        <w:tblLook w:val="01E0" w:firstRow="1" w:lastRow="1" w:firstColumn="1" w:lastColumn="1" w:noHBand="0" w:noVBand="0"/>
      </w:tblPr>
      <w:tblGrid>
        <w:gridCol w:w="709"/>
        <w:gridCol w:w="584"/>
        <w:gridCol w:w="1270"/>
        <w:gridCol w:w="777"/>
        <w:gridCol w:w="489"/>
        <w:gridCol w:w="573"/>
        <w:gridCol w:w="373"/>
        <w:gridCol w:w="673"/>
        <w:gridCol w:w="777"/>
      </w:tblGrid>
      <w:tr w:rsidR="00AC23C4" w:rsidRPr="004B7057" w14:paraId="6E162A27" w14:textId="77777777" w:rsidTr="00AC23C4">
        <w:tc>
          <w:tcPr>
            <w:tcW w:w="709" w:type="dxa"/>
            <w:shd w:val="clear" w:color="auto" w:fill="auto"/>
          </w:tcPr>
          <w:p w14:paraId="38C3B6F8" w14:textId="77777777" w:rsidR="00D12E3B" w:rsidRPr="00953F60" w:rsidRDefault="00D12E3B" w:rsidP="00236816">
            <w:pPr>
              <w:pStyle w:val="O0Nwnext"/>
            </w:pPr>
            <w:bookmarkStart w:id="3586" w:name="_Ref361842523"/>
            <w:r w:rsidRPr="00856563">
              <w:t>(</w:t>
            </w:r>
            <w:fldSimple w:instr=" SEQ ( \* ARABIC \s 1 ">
              <w:r w:rsidR="00154D81">
                <w:rPr>
                  <w:noProof/>
                </w:rPr>
                <w:t>5</w:t>
              </w:r>
            </w:fldSimple>
            <w:r w:rsidRPr="00856563">
              <w:t>)</w:t>
            </w:r>
            <w:bookmarkEnd w:id="3586"/>
          </w:p>
        </w:tc>
        <w:tc>
          <w:tcPr>
            <w:tcW w:w="584" w:type="dxa"/>
            <w:shd w:val="clear" w:color="auto" w:fill="auto"/>
          </w:tcPr>
          <w:p w14:paraId="474F200F" w14:textId="77777777" w:rsidR="00D12E3B" w:rsidRPr="00D60139" w:rsidRDefault="003242CA" w:rsidP="00236816">
            <w:pPr>
              <w:pStyle w:val="Text"/>
            </w:pPr>
            <w:r>
              <w:t>ana</w:t>
            </w:r>
          </w:p>
        </w:tc>
        <w:tc>
          <w:tcPr>
            <w:tcW w:w="1270" w:type="dxa"/>
            <w:shd w:val="clear" w:color="auto" w:fill="auto"/>
          </w:tcPr>
          <w:p w14:paraId="418DC2BB" w14:textId="77777777" w:rsidR="00D12E3B" w:rsidRPr="00D60139" w:rsidRDefault="005B49B4" w:rsidP="00236816">
            <w:pPr>
              <w:pStyle w:val="Text"/>
            </w:pPr>
            <w:r>
              <w:t>laki~</w:t>
            </w:r>
            <w:r w:rsidR="00D12E3B" w:rsidRPr="00D60139">
              <w:t>laki</w:t>
            </w:r>
          </w:p>
        </w:tc>
        <w:tc>
          <w:tcPr>
            <w:tcW w:w="777" w:type="dxa"/>
            <w:shd w:val="clear" w:color="auto" w:fill="auto"/>
          </w:tcPr>
          <w:p w14:paraId="76744D42" w14:textId="77777777" w:rsidR="00D12E3B" w:rsidRPr="00D60139" w:rsidRDefault="00D12E3B" w:rsidP="00236816">
            <w:pPr>
              <w:pStyle w:val="Text"/>
            </w:pPr>
            <w:r w:rsidRPr="00D60139">
              <w:t>ini</w:t>
            </w:r>
          </w:p>
        </w:tc>
        <w:tc>
          <w:tcPr>
            <w:tcW w:w="489" w:type="dxa"/>
            <w:shd w:val="clear" w:color="auto" w:fill="auto"/>
          </w:tcPr>
          <w:p w14:paraId="66C4C832" w14:textId="77777777" w:rsidR="00D12E3B" w:rsidRPr="00D60139" w:rsidRDefault="00D12E3B" w:rsidP="00236816">
            <w:pPr>
              <w:pStyle w:val="Text"/>
            </w:pPr>
            <w:r w:rsidRPr="00D60139">
              <w:t>de</w:t>
            </w:r>
          </w:p>
        </w:tc>
        <w:tc>
          <w:tcPr>
            <w:tcW w:w="573" w:type="dxa"/>
            <w:shd w:val="clear" w:color="auto" w:fill="auto"/>
          </w:tcPr>
          <w:p w14:paraId="264123AC" w14:textId="77777777" w:rsidR="00D12E3B" w:rsidRPr="00D60139" w:rsidRDefault="00D12E3B" w:rsidP="00236816">
            <w:pPr>
              <w:pStyle w:val="Text"/>
            </w:pPr>
            <w:r w:rsidRPr="00D60139">
              <w:t>mo</w:t>
            </w:r>
          </w:p>
        </w:tc>
        <w:tc>
          <w:tcPr>
            <w:tcW w:w="373" w:type="dxa"/>
            <w:shd w:val="clear" w:color="auto" w:fill="auto"/>
          </w:tcPr>
          <w:p w14:paraId="2C023A7A" w14:textId="77777777" w:rsidR="00D12E3B" w:rsidRPr="00D60139" w:rsidRDefault="00D12E3B" w:rsidP="00236816">
            <w:pPr>
              <w:pStyle w:val="Text"/>
            </w:pPr>
            <w:r w:rsidRPr="00D60139">
              <w:t>ke</w:t>
            </w:r>
          </w:p>
        </w:tc>
        <w:tc>
          <w:tcPr>
            <w:tcW w:w="673" w:type="dxa"/>
            <w:shd w:val="clear" w:color="auto" w:fill="auto"/>
          </w:tcPr>
          <w:p w14:paraId="6C8A2E9D" w14:textId="77777777" w:rsidR="00D12E3B" w:rsidRPr="00D07CD4" w:rsidRDefault="00D12E3B" w:rsidP="00236816">
            <w:pPr>
              <w:pStyle w:val="Text"/>
              <w:rPr>
                <w:rStyle w:val="ChBlueBold"/>
              </w:rPr>
            </w:pPr>
            <w:r w:rsidRPr="00D07CD4">
              <w:rPr>
                <w:rStyle w:val="ChBlueBold"/>
              </w:rPr>
              <w:t>mana</w:t>
            </w:r>
          </w:p>
        </w:tc>
        <w:tc>
          <w:tcPr>
            <w:tcW w:w="777" w:type="dxa"/>
            <w:shd w:val="clear" w:color="auto" w:fill="auto"/>
          </w:tcPr>
          <w:p w14:paraId="0C2B2424" w14:textId="77777777" w:rsidR="00D12E3B" w:rsidRPr="00D60139" w:rsidRDefault="00D12E3B" w:rsidP="00236816">
            <w:pPr>
              <w:pStyle w:val="Text"/>
            </w:pPr>
            <w:r w:rsidRPr="00D60139">
              <w:t>ni</w:t>
            </w:r>
          </w:p>
        </w:tc>
      </w:tr>
      <w:tr w:rsidR="00AC23C4" w:rsidRPr="00AC23C4" w14:paraId="50A7E66C" w14:textId="77777777" w:rsidTr="00AC23C4">
        <w:tc>
          <w:tcPr>
            <w:tcW w:w="709" w:type="dxa"/>
            <w:shd w:val="clear" w:color="auto" w:fill="auto"/>
          </w:tcPr>
          <w:p w14:paraId="635C1965" w14:textId="77777777" w:rsidR="00D12E3B" w:rsidRPr="005570FB" w:rsidRDefault="00D12E3B" w:rsidP="00236816">
            <w:pPr>
              <w:pStyle w:val="GlossEng"/>
            </w:pPr>
          </w:p>
        </w:tc>
        <w:tc>
          <w:tcPr>
            <w:tcW w:w="584" w:type="dxa"/>
            <w:shd w:val="clear" w:color="auto" w:fill="auto"/>
          </w:tcPr>
          <w:p w14:paraId="5F472203" w14:textId="77777777" w:rsidR="00D12E3B" w:rsidRPr="00D60139" w:rsidRDefault="00D12E3B" w:rsidP="00236816">
            <w:pPr>
              <w:pStyle w:val="GlossEng"/>
            </w:pPr>
            <w:r w:rsidRPr="00D60139">
              <w:t>child</w:t>
            </w:r>
          </w:p>
        </w:tc>
        <w:tc>
          <w:tcPr>
            <w:tcW w:w="1270" w:type="dxa"/>
            <w:shd w:val="clear" w:color="auto" w:fill="auto"/>
          </w:tcPr>
          <w:p w14:paraId="46F0C3A0" w14:textId="77777777" w:rsidR="00D12E3B" w:rsidRPr="00D60139" w:rsidRDefault="00A97F09" w:rsidP="00236816">
            <w:pPr>
              <w:pStyle w:val="GlossEng"/>
            </w:pPr>
            <w:r w:rsidRPr="0099608C">
              <w:rPr>
                <w:rStyle w:val="ChSmallCaps"/>
              </w:rPr>
              <w:t>rdp</w:t>
            </w:r>
            <w:r>
              <w:t>~husband</w:t>
            </w:r>
          </w:p>
        </w:tc>
        <w:tc>
          <w:tcPr>
            <w:tcW w:w="777" w:type="dxa"/>
            <w:shd w:val="clear" w:color="auto" w:fill="auto"/>
          </w:tcPr>
          <w:p w14:paraId="1D8DB89A" w14:textId="77777777" w:rsidR="00D12E3B" w:rsidRPr="0099608C" w:rsidRDefault="00D12E3B" w:rsidP="00236816">
            <w:pPr>
              <w:pStyle w:val="GlossEng"/>
              <w:rPr>
                <w:rStyle w:val="ChSmallCaps"/>
              </w:rPr>
            </w:pPr>
            <w:r w:rsidRPr="0099608C">
              <w:rPr>
                <w:rStyle w:val="ChSmallCaps"/>
              </w:rPr>
              <w:t>d.prox</w:t>
            </w:r>
          </w:p>
        </w:tc>
        <w:tc>
          <w:tcPr>
            <w:tcW w:w="489" w:type="dxa"/>
            <w:shd w:val="clear" w:color="auto" w:fill="auto"/>
          </w:tcPr>
          <w:p w14:paraId="60EFBFDD" w14:textId="77777777" w:rsidR="00D12E3B" w:rsidRPr="0099608C" w:rsidRDefault="00D12E3B" w:rsidP="00236816">
            <w:pPr>
              <w:pStyle w:val="GlossEng"/>
              <w:rPr>
                <w:rStyle w:val="ChSmallCaps"/>
              </w:rPr>
            </w:pPr>
            <w:r w:rsidRPr="0099608C">
              <w:rPr>
                <w:rStyle w:val="ChSmallCaps"/>
              </w:rPr>
              <w:t>3sg</w:t>
            </w:r>
          </w:p>
        </w:tc>
        <w:tc>
          <w:tcPr>
            <w:tcW w:w="573" w:type="dxa"/>
            <w:shd w:val="clear" w:color="auto" w:fill="auto"/>
          </w:tcPr>
          <w:p w14:paraId="68A06BE8" w14:textId="77777777" w:rsidR="00D12E3B" w:rsidRPr="00D60139" w:rsidRDefault="00D12E3B" w:rsidP="00236816">
            <w:pPr>
              <w:pStyle w:val="GlossEng"/>
            </w:pPr>
            <w:r w:rsidRPr="00D60139">
              <w:t>want</w:t>
            </w:r>
          </w:p>
        </w:tc>
        <w:tc>
          <w:tcPr>
            <w:tcW w:w="373" w:type="dxa"/>
            <w:shd w:val="clear" w:color="auto" w:fill="auto"/>
          </w:tcPr>
          <w:p w14:paraId="6D588F53" w14:textId="77777777" w:rsidR="00D12E3B" w:rsidRPr="00D60139" w:rsidRDefault="00D12E3B" w:rsidP="00236816">
            <w:pPr>
              <w:pStyle w:val="GlossEng"/>
            </w:pPr>
            <w:r w:rsidRPr="00D60139">
              <w:t>to</w:t>
            </w:r>
          </w:p>
        </w:tc>
        <w:tc>
          <w:tcPr>
            <w:tcW w:w="673" w:type="dxa"/>
            <w:shd w:val="clear" w:color="auto" w:fill="auto"/>
          </w:tcPr>
          <w:p w14:paraId="797F6081" w14:textId="77777777" w:rsidR="00D12E3B" w:rsidRPr="00D60139" w:rsidRDefault="00D12E3B" w:rsidP="00236816">
            <w:pPr>
              <w:pStyle w:val="GlossEng"/>
            </w:pPr>
            <w:r w:rsidRPr="00D60139">
              <w:t>where</w:t>
            </w:r>
          </w:p>
        </w:tc>
        <w:tc>
          <w:tcPr>
            <w:tcW w:w="777" w:type="dxa"/>
            <w:shd w:val="clear" w:color="auto" w:fill="auto"/>
          </w:tcPr>
          <w:p w14:paraId="26A630B9" w14:textId="77777777" w:rsidR="00D12E3B" w:rsidRPr="0099608C" w:rsidRDefault="00D12E3B" w:rsidP="00236816">
            <w:pPr>
              <w:pStyle w:val="GlossEng"/>
              <w:rPr>
                <w:rStyle w:val="ChSmallCaps"/>
              </w:rPr>
            </w:pPr>
            <w:r w:rsidRPr="0099608C">
              <w:rPr>
                <w:rStyle w:val="ChSmallCaps"/>
              </w:rPr>
              <w:t>d.prox</w:t>
            </w:r>
          </w:p>
        </w:tc>
      </w:tr>
    </w:tbl>
    <w:p w14:paraId="543FA66F" w14:textId="027439E1" w:rsidR="00D12E3B" w:rsidRPr="009E2A1C" w:rsidRDefault="00B7093A" w:rsidP="00D12E3B">
      <w:pPr>
        <w:pStyle w:val="FreeTranslEng"/>
      </w:pPr>
      <w:r>
        <w:t>‘</w:t>
      </w:r>
      <w:r w:rsidR="008A7885">
        <w:t xml:space="preserve">this boy, </w:t>
      </w:r>
      <w:r w:rsidR="008A7885" w:rsidRPr="00390DC9">
        <w:rPr>
          <w:rStyle w:val="ChBlueBold"/>
        </w:rPr>
        <w:t>where</w:t>
      </w:r>
      <w:r w:rsidR="008A7885" w:rsidRPr="008A7885">
        <w:t xml:space="preserve"> (</w:t>
      </w:r>
      <w:r w:rsidR="008A7885" w:rsidRPr="008A7885">
        <w:rPr>
          <w:rStyle w:val="ChSmallCaps"/>
        </w:rPr>
        <w:t>emph</w:t>
      </w:r>
      <w:r w:rsidR="008A7885" w:rsidRPr="008A7885">
        <w:t>)</w:t>
      </w:r>
      <w:r w:rsidR="008A7885">
        <w:t xml:space="preserve"> does he want to (go)?</w:t>
      </w:r>
      <w:r>
        <w:t>’</w:t>
      </w:r>
      <w:r w:rsidR="00D12E3B">
        <w:t xml:space="preserve"> </w:t>
      </w:r>
      <w:r w:rsidR="00D12E3B" w:rsidRPr="00D07CD4">
        <w:rPr>
          <w:rStyle w:val="ExampleSource"/>
        </w:rPr>
        <w:t>[080922-004-Cv.0017]</w:t>
      </w:r>
    </w:p>
    <w:p w14:paraId="28E0CB10" w14:textId="3DF2637F" w:rsidR="006E25BB" w:rsidRDefault="006E25BB" w:rsidP="001A3D38">
      <w:pPr>
        <w:pStyle w:val="Body0000after"/>
      </w:pPr>
      <w:r w:rsidRPr="00856563">
        <w:rPr>
          <w:rFonts w:eastAsia="Times New Roman"/>
          <w:lang w:eastAsia="en-US"/>
        </w:rPr>
        <w:t xml:space="preserve">The minimal noun phrase consists of a </w:t>
      </w:r>
      <w:r>
        <w:rPr>
          <w:rFonts w:eastAsia="Times New Roman"/>
          <w:lang w:eastAsia="en-US"/>
        </w:rPr>
        <w:t xml:space="preserve">bare head nominal. </w:t>
      </w:r>
      <w:r w:rsidRPr="00856563">
        <w:t>Modifiers are optional and occur in pre-</w:t>
      </w:r>
      <w:r>
        <w:t xml:space="preserve"> </w:t>
      </w:r>
      <w:r w:rsidRPr="00856563">
        <w:t xml:space="preserve">and/or post-head position. </w:t>
      </w:r>
      <w:r>
        <w:t>Attested in the corpus is</w:t>
      </w:r>
      <w:r w:rsidRPr="00856563">
        <w:t xml:space="preserve"> the co-occurrence of up to three post-head </w:t>
      </w:r>
      <w:r>
        <w:t>constituents</w:t>
      </w:r>
      <w:r w:rsidRPr="00856563">
        <w:t xml:space="preserve">. </w:t>
      </w:r>
      <w:r>
        <w:t xml:space="preserve">Modifiers listed in the same pre- or post-head slots in </w:t>
      </w:r>
      <w:r w:rsidRPr="00856563">
        <w:fldChar w:fldCharType="begin"/>
      </w:r>
      <w:r w:rsidRPr="00856563">
        <w:instrText xml:space="preserve"> REF _Ref294348610 \h </w:instrText>
      </w:r>
      <w:r w:rsidRPr="00856563">
        <w:fldChar w:fldCharType="separate"/>
      </w:r>
      <w:r w:rsidR="00154D81" w:rsidRPr="00856563">
        <w:t xml:space="preserve">Table </w:t>
      </w:r>
      <w:r w:rsidR="00154D81">
        <w:rPr>
          <w:noProof/>
          <w:cs/>
        </w:rPr>
        <w:t>‎</w:t>
      </w:r>
      <w:r w:rsidR="00154D81">
        <w:rPr>
          <w:noProof/>
        </w:rPr>
        <w:t>8</w:t>
      </w:r>
      <w:r w:rsidR="00154D81">
        <w:t>.</w:t>
      </w:r>
      <w:r w:rsidR="00154D81">
        <w:rPr>
          <w:noProof/>
        </w:rPr>
        <w:t>1</w:t>
      </w:r>
      <w:r w:rsidRPr="00856563">
        <w:fldChar w:fldCharType="end"/>
      </w:r>
      <w:r w:rsidR="00651FA0">
        <w:t xml:space="preserve"> </w:t>
      </w:r>
      <w:r w:rsidR="008D5AE2">
        <w:t xml:space="preserve">are </w:t>
      </w:r>
      <w:r w:rsidR="007C6557">
        <w:t>unattested</w:t>
      </w:r>
      <w:r w:rsidR="00651FA0">
        <w:t>.</w:t>
      </w:r>
      <w:r w:rsidR="000807FE" w:rsidRPr="00856563">
        <w:rPr>
          <w:rStyle w:val="FootnoteReference"/>
        </w:rPr>
        <w:footnoteReference w:id="201"/>
      </w:r>
      <w:r>
        <w:t xml:space="preserve"> </w:t>
      </w:r>
      <w:r w:rsidR="00651FA0">
        <w:t xml:space="preserve">There is one </w:t>
      </w:r>
      <w:r>
        <w:t>exception</w:t>
      </w:r>
      <w:r w:rsidR="00651FA0">
        <w:t>, however,</w:t>
      </w:r>
      <w:r>
        <w:t xml:space="preserve"> </w:t>
      </w:r>
      <w:r w:rsidR="00651FA0">
        <w:t xml:space="preserve">namely </w:t>
      </w:r>
      <w:r w:rsidR="00F37B50">
        <w:t xml:space="preserve">the quantifier </w:t>
      </w:r>
      <w:r w:rsidR="00F37B50" w:rsidRPr="00F37B50">
        <w:rPr>
          <w:rStyle w:val="ChItalBold"/>
        </w:rPr>
        <w:t>brapa</w:t>
      </w:r>
      <w:r w:rsidR="00F37B50">
        <w:t xml:space="preserve"> </w:t>
      </w:r>
      <w:r w:rsidR="00B7093A">
        <w:t>‘</w:t>
      </w:r>
      <w:r w:rsidR="00F37B50">
        <w:t>several</w:t>
      </w:r>
      <w:r w:rsidR="00B7093A">
        <w:t>’</w:t>
      </w:r>
      <w:r w:rsidR="00F37B50">
        <w:t xml:space="preserve">, </w:t>
      </w:r>
      <w:r w:rsidR="001A3D38">
        <w:t xml:space="preserve">as shown in in </w:t>
      </w:r>
      <w:r w:rsidR="001A3D38">
        <w:fldChar w:fldCharType="begin"/>
      </w:r>
      <w:r w:rsidR="001A3D38">
        <w:instrText xml:space="preserve"> REF _Ref361906278 \h </w:instrText>
      </w:r>
      <w:r w:rsidR="001A3D38">
        <w:fldChar w:fldCharType="separate"/>
      </w:r>
      <w:r w:rsidR="00154D81" w:rsidRPr="00856563">
        <w:t>(</w:t>
      </w:r>
      <w:r w:rsidR="00154D81">
        <w:rPr>
          <w:noProof/>
        </w:rPr>
        <w:t>9</w:t>
      </w:r>
      <w:r w:rsidR="00154D81" w:rsidRPr="00856563">
        <w:t>)</w:t>
      </w:r>
      <w:r w:rsidR="001A3D38">
        <w:fldChar w:fldCharType="end"/>
      </w:r>
      <w:r>
        <w:t>.</w:t>
      </w:r>
    </w:p>
    <w:p w14:paraId="52DAFD60" w14:textId="0D616088" w:rsidR="006E25BB" w:rsidRDefault="006E25BB" w:rsidP="001A3D38">
      <w:pPr>
        <w:pStyle w:val="Body0505after"/>
      </w:pPr>
      <w:r>
        <w:t xml:space="preserve">Pre-head </w:t>
      </w:r>
      <w:r w:rsidRPr="00856563">
        <w:t xml:space="preserve">modifiers </w:t>
      </w:r>
      <w:r>
        <w:t xml:space="preserve">can </w:t>
      </w:r>
      <w:r w:rsidRPr="00856563">
        <w:t xml:space="preserve">be </w:t>
      </w:r>
      <w:r>
        <w:t xml:space="preserve">numerals such as </w:t>
      </w:r>
      <w:r w:rsidRPr="00211578">
        <w:rPr>
          <w:rStyle w:val="ChItalBold"/>
        </w:rPr>
        <w:t>empat</w:t>
      </w:r>
      <w:r>
        <w:t xml:space="preserve"> </w:t>
      </w:r>
      <w:r w:rsidR="00B7093A">
        <w:t>‘</w:t>
      </w:r>
      <w:r>
        <w:t>four</w:t>
      </w:r>
      <w:r w:rsidR="00B7093A">
        <w:t>’</w:t>
      </w:r>
      <w:r>
        <w:t xml:space="preserve"> in </w:t>
      </w:r>
      <w:r>
        <w:fldChar w:fldCharType="begin"/>
      </w:r>
      <w:r>
        <w:instrText xml:space="preserve"> REF _Ref340513719 \h </w:instrText>
      </w:r>
      <w:r>
        <w:fldChar w:fldCharType="separate"/>
      </w:r>
      <w:r w:rsidR="00154D81" w:rsidRPr="00856563">
        <w:t>(</w:t>
      </w:r>
      <w:r w:rsidR="00154D81">
        <w:rPr>
          <w:noProof/>
        </w:rPr>
        <w:t>6</w:t>
      </w:r>
      <w:r w:rsidR="00154D81" w:rsidRPr="00856563">
        <w:t>)</w:t>
      </w:r>
      <w:r>
        <w:fldChar w:fldCharType="end"/>
      </w:r>
      <w:r>
        <w:t xml:space="preserve">, quantifiers such as </w:t>
      </w:r>
      <w:r w:rsidRPr="009D6446">
        <w:rPr>
          <w:rStyle w:val="ChItalBold"/>
        </w:rPr>
        <w:t>smua</w:t>
      </w:r>
      <w:r>
        <w:t xml:space="preserve"> </w:t>
      </w:r>
      <w:r w:rsidR="00B7093A">
        <w:t>‘</w:t>
      </w:r>
      <w:r>
        <w:t>all</w:t>
      </w:r>
      <w:r w:rsidR="00B7093A">
        <w:t>’</w:t>
      </w:r>
      <w:r>
        <w:t xml:space="preserve"> in </w:t>
      </w:r>
      <w:r>
        <w:fldChar w:fldCharType="begin"/>
      </w:r>
      <w:r>
        <w:instrText xml:space="preserve"> REF _Ref340513721 \h </w:instrText>
      </w:r>
      <w:r>
        <w:fldChar w:fldCharType="separate"/>
      </w:r>
      <w:r w:rsidR="00154D81" w:rsidRPr="00856563">
        <w:t>(</w:t>
      </w:r>
      <w:r w:rsidR="00154D81">
        <w:rPr>
          <w:noProof/>
        </w:rPr>
        <w:t>7</w:t>
      </w:r>
      <w:r w:rsidR="00154D81" w:rsidRPr="00856563">
        <w:t>)</w:t>
      </w:r>
      <w:r>
        <w:fldChar w:fldCharType="end"/>
      </w:r>
      <w:r>
        <w:t xml:space="preserve">, or possessor noun phrases in adnominal possessive constructions such </w:t>
      </w:r>
      <w:r w:rsidR="00375376">
        <w:rPr>
          <w:rStyle w:val="ChItalBold"/>
        </w:rPr>
        <w:t>orang~orang besar</w:t>
      </w:r>
      <w:r>
        <w:t xml:space="preserve"> </w:t>
      </w:r>
      <w:r w:rsidR="00B7093A">
        <w:t>‘</w:t>
      </w:r>
      <w:r w:rsidR="00375376">
        <w:t>big people</w:t>
      </w:r>
      <w:r w:rsidR="00B7093A">
        <w:t>’</w:t>
      </w:r>
      <w:r>
        <w:t xml:space="preserve"> in </w:t>
      </w:r>
      <w:r>
        <w:fldChar w:fldCharType="begin"/>
      </w:r>
      <w:r>
        <w:instrText xml:space="preserve"> REF _Ref361905570 \h </w:instrText>
      </w:r>
      <w:r>
        <w:fldChar w:fldCharType="separate"/>
      </w:r>
      <w:r w:rsidR="00154D81" w:rsidRPr="00856563">
        <w:t>(</w:t>
      </w:r>
      <w:r w:rsidR="00154D81">
        <w:rPr>
          <w:noProof/>
        </w:rPr>
        <w:t>8</w:t>
      </w:r>
      <w:r w:rsidR="00154D81" w:rsidRPr="00856563">
        <w:t>)</w:t>
      </w:r>
      <w:r>
        <w:fldChar w:fldCharType="end"/>
      </w:r>
      <w:r>
        <w:t xml:space="preserve">. </w:t>
      </w:r>
      <w:r w:rsidR="001A3D38">
        <w:t>The co-occurrence of pre</w:t>
      </w:r>
      <w:r>
        <w:t xml:space="preserve">-head modifiers </w:t>
      </w:r>
      <w:r w:rsidR="001A3D38">
        <w:t xml:space="preserve">is </w:t>
      </w:r>
      <w:r w:rsidR="007C6557">
        <w:t>unattested</w:t>
      </w:r>
      <w:r>
        <w:t xml:space="preserve">, with one exception. The </w:t>
      </w:r>
      <w:r w:rsidR="007D3A2F">
        <w:t xml:space="preserve">mid-range quantifier </w:t>
      </w:r>
      <w:r w:rsidRPr="00A14F74">
        <w:rPr>
          <w:rStyle w:val="ChItalBold"/>
        </w:rPr>
        <w:t>brapa</w:t>
      </w:r>
      <w:r>
        <w:t xml:space="preserve"> </w:t>
      </w:r>
      <w:r w:rsidR="00B7093A">
        <w:t>‘</w:t>
      </w:r>
      <w:r w:rsidR="00F37B50">
        <w:t>several</w:t>
      </w:r>
      <w:r w:rsidR="00B7093A">
        <w:t>’</w:t>
      </w:r>
      <w:r>
        <w:t xml:space="preserve"> co-occur</w:t>
      </w:r>
      <w:r w:rsidR="008D5AE2">
        <w:t>s</w:t>
      </w:r>
      <w:r>
        <w:t xml:space="preserve"> with certain numerals, such as </w:t>
      </w:r>
      <w:r w:rsidRPr="009D10AB">
        <w:rPr>
          <w:rStyle w:val="ChItalBold"/>
        </w:rPr>
        <w:t>ratus</w:t>
      </w:r>
      <w:r>
        <w:t xml:space="preserve"> </w:t>
      </w:r>
      <w:r w:rsidR="00B7093A">
        <w:t>‘</w:t>
      </w:r>
      <w:r>
        <w:t>hundred</w:t>
      </w:r>
      <w:r w:rsidR="00B7093A">
        <w:t>’</w:t>
      </w:r>
      <w:r>
        <w:t xml:space="preserve">, or </w:t>
      </w:r>
      <w:r w:rsidRPr="009D10AB">
        <w:rPr>
          <w:rStyle w:val="ChItalBold"/>
        </w:rPr>
        <w:t>ribu</w:t>
      </w:r>
      <w:r>
        <w:t xml:space="preserve"> </w:t>
      </w:r>
      <w:r w:rsidR="00B7093A">
        <w:t>‘</w:t>
      </w:r>
      <w:r>
        <w:t>thousand</w:t>
      </w:r>
      <w:r w:rsidR="00B7093A">
        <w:t>’</w:t>
      </w:r>
      <w:r>
        <w:t xml:space="preserve">, as in </w:t>
      </w:r>
      <w:r w:rsidRPr="005A7607">
        <w:rPr>
          <w:rStyle w:val="ChItalBold"/>
        </w:rPr>
        <w:t>brapa ratus orang</w:t>
      </w:r>
      <w:r>
        <w:t xml:space="preserve"> </w:t>
      </w:r>
      <w:r w:rsidR="00B7093A">
        <w:t>‘</w:t>
      </w:r>
      <w:r>
        <w:t>several hundred people</w:t>
      </w:r>
      <w:r w:rsidR="00B7093A">
        <w:t>’</w:t>
      </w:r>
      <w:r>
        <w:t xml:space="preserve"> in </w:t>
      </w:r>
      <w:r>
        <w:fldChar w:fldCharType="begin"/>
      </w:r>
      <w:r>
        <w:instrText xml:space="preserve"> REF _Ref361906278 \h </w:instrText>
      </w:r>
      <w:r>
        <w:fldChar w:fldCharType="separate"/>
      </w:r>
      <w:r w:rsidR="00154D81" w:rsidRPr="00856563">
        <w:t>(</w:t>
      </w:r>
      <w:r w:rsidR="00154D81">
        <w:rPr>
          <w:noProof/>
        </w:rPr>
        <w:t>9</w:t>
      </w:r>
      <w:r w:rsidR="00154D81" w:rsidRPr="00856563">
        <w:t>)</w:t>
      </w:r>
      <w:r>
        <w:fldChar w:fldCharType="end"/>
      </w:r>
      <w:r>
        <w:t>.</w:t>
      </w:r>
      <w:r w:rsidR="00F37B50">
        <w:t xml:space="preserve"> </w:t>
      </w:r>
    </w:p>
    <w:p w14:paraId="3637408A" w14:textId="77777777" w:rsidR="006E25BB" w:rsidRDefault="006E25BB" w:rsidP="006E25BB">
      <w:pPr>
        <w:pStyle w:val="ExampleTitle"/>
      </w:pPr>
      <w:r w:rsidRPr="0099608C">
        <w:rPr>
          <w:rStyle w:val="ChSmallCaps"/>
        </w:rPr>
        <w:t>mod</w:t>
      </w:r>
      <w:r w:rsidR="00DF5D68">
        <w:t xml:space="preserve"> – </w:t>
      </w:r>
      <w:r w:rsidRPr="0099608C">
        <w:rPr>
          <w:rStyle w:val="ChSmallCaps"/>
        </w:rPr>
        <w:t>head</w:t>
      </w:r>
    </w:p>
    <w:tbl>
      <w:tblPr>
        <w:tblW w:w="3019" w:type="dxa"/>
        <w:tblCellMar>
          <w:left w:w="40" w:type="dxa"/>
          <w:right w:w="40" w:type="dxa"/>
        </w:tblCellMar>
        <w:tblLook w:val="01E0" w:firstRow="1" w:lastRow="1" w:firstColumn="1" w:lastColumn="1" w:noHBand="0" w:noVBand="0"/>
      </w:tblPr>
      <w:tblGrid>
        <w:gridCol w:w="709"/>
        <w:gridCol w:w="480"/>
        <w:gridCol w:w="536"/>
        <w:gridCol w:w="714"/>
        <w:gridCol w:w="580"/>
      </w:tblGrid>
      <w:tr w:rsidR="00AC23C4" w:rsidRPr="004B7057" w14:paraId="702C0C90" w14:textId="77777777" w:rsidTr="00AC23C4">
        <w:tc>
          <w:tcPr>
            <w:tcW w:w="709" w:type="dxa"/>
            <w:shd w:val="clear" w:color="auto" w:fill="auto"/>
          </w:tcPr>
          <w:p w14:paraId="00B3C0DC" w14:textId="77777777" w:rsidR="006E25BB" w:rsidRPr="009F2611" w:rsidRDefault="006E25BB" w:rsidP="00B51DB6">
            <w:pPr>
              <w:pStyle w:val="O0Nwnext"/>
            </w:pPr>
            <w:bookmarkStart w:id="3587" w:name="_Ref314130088"/>
            <w:bookmarkStart w:id="3588" w:name="_Ref340513719"/>
            <w:r w:rsidRPr="00856563">
              <w:t>(</w:t>
            </w:r>
            <w:fldSimple w:instr=" SEQ ( \* ARABIC \s 1 ">
              <w:r w:rsidR="00154D81">
                <w:rPr>
                  <w:noProof/>
                </w:rPr>
                <w:t>6</w:t>
              </w:r>
            </w:fldSimple>
            <w:bookmarkEnd w:id="3587"/>
            <w:r w:rsidRPr="00856563">
              <w:t>)</w:t>
            </w:r>
            <w:bookmarkEnd w:id="3588"/>
          </w:p>
        </w:tc>
        <w:tc>
          <w:tcPr>
            <w:tcW w:w="480" w:type="dxa"/>
            <w:shd w:val="clear" w:color="auto" w:fill="auto"/>
          </w:tcPr>
          <w:p w14:paraId="0AFA596B" w14:textId="77777777" w:rsidR="006E25BB" w:rsidRPr="00856563" w:rsidRDefault="006E25BB" w:rsidP="00B51DB6">
            <w:pPr>
              <w:pStyle w:val="Text"/>
            </w:pPr>
            <w:r w:rsidRPr="00856563">
              <w:t>ja</w:t>
            </w:r>
            <w:r>
              <w:t>di</w:t>
            </w:r>
          </w:p>
        </w:tc>
        <w:tc>
          <w:tcPr>
            <w:tcW w:w="536" w:type="dxa"/>
            <w:shd w:val="clear" w:color="auto" w:fill="auto"/>
          </w:tcPr>
          <w:p w14:paraId="414518C4" w14:textId="77777777" w:rsidR="006E25BB" w:rsidRPr="00856563" w:rsidRDefault="006E25BB" w:rsidP="00B51DB6">
            <w:pPr>
              <w:pStyle w:val="Text"/>
            </w:pPr>
            <w:r w:rsidRPr="00856563">
              <w:t>saya</w:t>
            </w:r>
          </w:p>
        </w:tc>
        <w:tc>
          <w:tcPr>
            <w:tcW w:w="714" w:type="dxa"/>
            <w:shd w:val="clear" w:color="auto" w:fill="auto"/>
          </w:tcPr>
          <w:p w14:paraId="12D3F3B5" w14:textId="77777777" w:rsidR="006E25BB" w:rsidRPr="00856563" w:rsidRDefault="006E25BB" w:rsidP="00B51DB6">
            <w:pPr>
              <w:pStyle w:val="Text"/>
              <w:rPr>
                <w:rStyle w:val="ChBlueBold"/>
              </w:rPr>
            </w:pPr>
            <w:r w:rsidRPr="00856563">
              <w:rPr>
                <w:rStyle w:val="ChBlueBold"/>
              </w:rPr>
              <w:t>empat</w:t>
            </w:r>
          </w:p>
        </w:tc>
        <w:tc>
          <w:tcPr>
            <w:tcW w:w="580" w:type="dxa"/>
            <w:shd w:val="clear" w:color="auto" w:fill="auto"/>
          </w:tcPr>
          <w:p w14:paraId="6839101D" w14:textId="77777777" w:rsidR="006E25BB" w:rsidRPr="00856563" w:rsidRDefault="003242CA" w:rsidP="00B51DB6">
            <w:pPr>
              <w:pStyle w:val="Text"/>
              <w:rPr>
                <w:rStyle w:val="ChBlueBold"/>
              </w:rPr>
            </w:pPr>
            <w:r>
              <w:rPr>
                <w:rStyle w:val="ChBlueBold"/>
              </w:rPr>
              <w:t>ana</w:t>
            </w:r>
          </w:p>
        </w:tc>
      </w:tr>
      <w:tr w:rsidR="00AC23C4" w:rsidRPr="00AC23C4" w14:paraId="0E35075E" w14:textId="77777777" w:rsidTr="00AC23C4">
        <w:tc>
          <w:tcPr>
            <w:tcW w:w="709" w:type="dxa"/>
            <w:shd w:val="clear" w:color="auto" w:fill="auto"/>
          </w:tcPr>
          <w:p w14:paraId="64EADCF5" w14:textId="77777777" w:rsidR="006E25BB" w:rsidRPr="009F2611" w:rsidRDefault="006E25BB" w:rsidP="00B51DB6">
            <w:pPr>
              <w:pStyle w:val="GlossEng"/>
            </w:pPr>
          </w:p>
        </w:tc>
        <w:tc>
          <w:tcPr>
            <w:tcW w:w="480" w:type="dxa"/>
            <w:shd w:val="clear" w:color="auto" w:fill="auto"/>
          </w:tcPr>
          <w:p w14:paraId="212B8B88" w14:textId="77777777" w:rsidR="006E25BB" w:rsidRPr="00856563" w:rsidRDefault="006E25BB" w:rsidP="00B51DB6">
            <w:pPr>
              <w:pStyle w:val="GlossEng"/>
            </w:pPr>
            <w:r w:rsidRPr="00856563">
              <w:t>so</w:t>
            </w:r>
          </w:p>
        </w:tc>
        <w:tc>
          <w:tcPr>
            <w:tcW w:w="536" w:type="dxa"/>
            <w:shd w:val="clear" w:color="auto" w:fill="auto"/>
          </w:tcPr>
          <w:p w14:paraId="1E94A2CC" w14:textId="77777777" w:rsidR="006E25BB" w:rsidRPr="0099608C" w:rsidRDefault="006E25BB" w:rsidP="00B51DB6">
            <w:pPr>
              <w:pStyle w:val="GlossEng"/>
              <w:rPr>
                <w:rStyle w:val="ChSmallCaps"/>
              </w:rPr>
            </w:pPr>
            <w:r w:rsidRPr="0099608C">
              <w:rPr>
                <w:rStyle w:val="ChSmallCaps"/>
              </w:rPr>
              <w:t>1sg</w:t>
            </w:r>
          </w:p>
        </w:tc>
        <w:tc>
          <w:tcPr>
            <w:tcW w:w="714" w:type="dxa"/>
            <w:shd w:val="clear" w:color="auto" w:fill="auto"/>
          </w:tcPr>
          <w:p w14:paraId="47361D0A" w14:textId="77777777" w:rsidR="006E25BB" w:rsidRPr="00856563" w:rsidRDefault="006E25BB" w:rsidP="00B51DB6">
            <w:pPr>
              <w:pStyle w:val="GlossEng"/>
            </w:pPr>
            <w:r w:rsidRPr="00856563">
              <w:t>four</w:t>
            </w:r>
          </w:p>
        </w:tc>
        <w:tc>
          <w:tcPr>
            <w:tcW w:w="580" w:type="dxa"/>
            <w:shd w:val="clear" w:color="auto" w:fill="auto"/>
          </w:tcPr>
          <w:p w14:paraId="0204D391" w14:textId="77777777" w:rsidR="006E25BB" w:rsidRPr="00856563" w:rsidRDefault="006E25BB" w:rsidP="00B51DB6">
            <w:pPr>
              <w:pStyle w:val="GlossEng"/>
            </w:pPr>
            <w:r w:rsidRPr="00856563">
              <w:t>child</w:t>
            </w:r>
          </w:p>
        </w:tc>
      </w:tr>
    </w:tbl>
    <w:p w14:paraId="236862A4" w14:textId="68A735A3" w:rsidR="006E25BB" w:rsidRPr="009E2A1C" w:rsidRDefault="006E25BB" w:rsidP="006E25BB">
      <w:pPr>
        <w:pStyle w:val="FreeTranslEng"/>
      </w:pPr>
      <w:r w:rsidRPr="0099608C">
        <w:rPr>
          <w:rStyle w:val="ChSmallCaps"/>
        </w:rPr>
        <w:t>num</w:t>
      </w:r>
      <w:r w:rsidR="00DF5D68" w:rsidRPr="008F5023">
        <w:t xml:space="preserve"> </w:t>
      </w:r>
      <w:r w:rsidR="00DF5D68" w:rsidRPr="00D932D3">
        <w:t>–</w:t>
      </w:r>
      <w:r w:rsidR="00DF5D68" w:rsidRPr="008F5023">
        <w:t xml:space="preserve"> </w:t>
      </w:r>
      <w:r w:rsidRPr="0099608C">
        <w:rPr>
          <w:rStyle w:val="ChSmallCaps"/>
        </w:rPr>
        <w:t>head</w:t>
      </w:r>
      <w:r>
        <w:t xml:space="preserve">: </w:t>
      </w:r>
      <w:r w:rsidR="00B7093A">
        <w:t>‘</w:t>
      </w:r>
      <w:r w:rsidRPr="00856563">
        <w:t xml:space="preserve">so, I (have) </w:t>
      </w:r>
      <w:r w:rsidRPr="00856563">
        <w:rPr>
          <w:rStyle w:val="ChBlueBold"/>
        </w:rPr>
        <w:t>four children</w:t>
      </w:r>
      <w:r w:rsidR="00B7093A">
        <w:t>’</w:t>
      </w:r>
      <w:r w:rsidRPr="00856563">
        <w:t xml:space="preserve"> </w:t>
      </w:r>
      <w:r w:rsidRPr="00856563">
        <w:rPr>
          <w:rStyle w:val="ExampleSource"/>
        </w:rPr>
        <w:t>[081006-024-CvEx.0002]</w:t>
      </w:r>
    </w:p>
    <w:tbl>
      <w:tblPr>
        <w:tblW w:w="3430" w:type="dxa"/>
        <w:tblCellMar>
          <w:left w:w="40" w:type="dxa"/>
          <w:right w:w="40" w:type="dxa"/>
        </w:tblCellMar>
        <w:tblLook w:val="01E0" w:firstRow="1" w:lastRow="1" w:firstColumn="1" w:lastColumn="1" w:noHBand="0" w:noVBand="0"/>
      </w:tblPr>
      <w:tblGrid>
        <w:gridCol w:w="709"/>
        <w:gridCol w:w="636"/>
        <w:gridCol w:w="625"/>
        <w:gridCol w:w="752"/>
        <w:gridCol w:w="708"/>
      </w:tblGrid>
      <w:tr w:rsidR="00AC23C4" w:rsidRPr="004B7057" w14:paraId="09457F00" w14:textId="77777777" w:rsidTr="00AC23C4">
        <w:tc>
          <w:tcPr>
            <w:tcW w:w="709" w:type="dxa"/>
            <w:shd w:val="clear" w:color="auto" w:fill="auto"/>
          </w:tcPr>
          <w:p w14:paraId="769CEE9D" w14:textId="77777777" w:rsidR="006E25BB" w:rsidRPr="009F2611" w:rsidRDefault="006E25BB" w:rsidP="00B51DB6">
            <w:pPr>
              <w:pStyle w:val="O0Nwnext"/>
            </w:pPr>
            <w:bookmarkStart w:id="3589" w:name="_Ref340513721"/>
            <w:r w:rsidRPr="00856563">
              <w:t>(</w:t>
            </w:r>
            <w:fldSimple w:instr=" SEQ ( \* ARABIC \s 1 ">
              <w:r w:rsidR="00154D81">
                <w:rPr>
                  <w:noProof/>
                </w:rPr>
                <w:t>7</w:t>
              </w:r>
            </w:fldSimple>
            <w:r w:rsidRPr="00856563">
              <w:t>)</w:t>
            </w:r>
            <w:bookmarkEnd w:id="3589"/>
          </w:p>
        </w:tc>
        <w:tc>
          <w:tcPr>
            <w:tcW w:w="636" w:type="dxa"/>
            <w:shd w:val="clear" w:color="auto" w:fill="auto"/>
          </w:tcPr>
          <w:p w14:paraId="7D7AF059" w14:textId="77777777" w:rsidR="006E25BB" w:rsidRPr="00856563" w:rsidRDefault="006E25BB" w:rsidP="00B51DB6">
            <w:pPr>
              <w:pStyle w:val="Text"/>
              <w:rPr>
                <w:rStyle w:val="ChBlueBold"/>
              </w:rPr>
            </w:pPr>
            <w:r>
              <w:rPr>
                <w:rStyle w:val="ChBlueBold"/>
              </w:rPr>
              <w:t>s</w:t>
            </w:r>
            <w:r w:rsidRPr="00856563">
              <w:rPr>
                <w:rStyle w:val="ChBlueBold"/>
              </w:rPr>
              <w:t>mua</w:t>
            </w:r>
          </w:p>
        </w:tc>
        <w:tc>
          <w:tcPr>
            <w:tcW w:w="625" w:type="dxa"/>
            <w:shd w:val="clear" w:color="auto" w:fill="auto"/>
          </w:tcPr>
          <w:p w14:paraId="70637526" w14:textId="77777777" w:rsidR="006E25BB" w:rsidRPr="00856563" w:rsidRDefault="006E25BB" w:rsidP="00B51DB6">
            <w:pPr>
              <w:pStyle w:val="Text"/>
              <w:rPr>
                <w:rStyle w:val="ChBlueBold"/>
              </w:rPr>
            </w:pPr>
            <w:r w:rsidRPr="00856563">
              <w:rPr>
                <w:rStyle w:val="ChBlueBold"/>
              </w:rPr>
              <w:t>buku</w:t>
            </w:r>
          </w:p>
        </w:tc>
        <w:tc>
          <w:tcPr>
            <w:tcW w:w="752" w:type="dxa"/>
            <w:shd w:val="clear" w:color="auto" w:fill="auto"/>
          </w:tcPr>
          <w:p w14:paraId="32922585" w14:textId="77777777" w:rsidR="006E25BB" w:rsidRPr="00856563" w:rsidRDefault="006E25BB" w:rsidP="00B51DB6">
            <w:pPr>
              <w:pStyle w:val="Text"/>
            </w:pPr>
            <w:r w:rsidRPr="00856563">
              <w:t>bisa</w:t>
            </w:r>
          </w:p>
        </w:tc>
        <w:tc>
          <w:tcPr>
            <w:tcW w:w="708" w:type="dxa"/>
            <w:shd w:val="clear" w:color="auto" w:fill="auto"/>
          </w:tcPr>
          <w:p w14:paraId="2BB63CC1" w14:textId="77777777" w:rsidR="006E25BB" w:rsidRPr="00856563" w:rsidRDefault="006E25BB" w:rsidP="00B51DB6">
            <w:pPr>
              <w:pStyle w:val="Text"/>
            </w:pPr>
            <w:r w:rsidRPr="00856563">
              <w:t>basa</w:t>
            </w:r>
          </w:p>
        </w:tc>
      </w:tr>
      <w:tr w:rsidR="00AC23C4" w:rsidRPr="00856563" w14:paraId="3A76A1FF" w14:textId="77777777" w:rsidTr="00AC23C4">
        <w:tc>
          <w:tcPr>
            <w:tcW w:w="709" w:type="dxa"/>
            <w:shd w:val="clear" w:color="auto" w:fill="auto"/>
          </w:tcPr>
          <w:p w14:paraId="4A25D008" w14:textId="77777777" w:rsidR="006E25BB" w:rsidRPr="009F2611" w:rsidRDefault="006E25BB" w:rsidP="00B51DB6">
            <w:pPr>
              <w:pStyle w:val="GlossEng"/>
            </w:pPr>
          </w:p>
        </w:tc>
        <w:tc>
          <w:tcPr>
            <w:tcW w:w="636" w:type="dxa"/>
            <w:shd w:val="clear" w:color="auto" w:fill="auto"/>
          </w:tcPr>
          <w:p w14:paraId="27AAA31E" w14:textId="77777777" w:rsidR="006E25BB" w:rsidRPr="00856563" w:rsidRDefault="006E25BB" w:rsidP="00B51DB6">
            <w:pPr>
              <w:pStyle w:val="GlossEng"/>
            </w:pPr>
            <w:r w:rsidRPr="00856563">
              <w:t>all</w:t>
            </w:r>
          </w:p>
        </w:tc>
        <w:tc>
          <w:tcPr>
            <w:tcW w:w="625" w:type="dxa"/>
            <w:shd w:val="clear" w:color="auto" w:fill="auto"/>
          </w:tcPr>
          <w:p w14:paraId="58407211" w14:textId="77777777" w:rsidR="006E25BB" w:rsidRPr="00856563" w:rsidRDefault="006E25BB" w:rsidP="00B51DB6">
            <w:pPr>
              <w:pStyle w:val="GlossEng"/>
            </w:pPr>
            <w:r w:rsidRPr="00856563">
              <w:t>book</w:t>
            </w:r>
          </w:p>
        </w:tc>
        <w:tc>
          <w:tcPr>
            <w:tcW w:w="752" w:type="dxa"/>
            <w:shd w:val="clear" w:color="auto" w:fill="auto"/>
          </w:tcPr>
          <w:p w14:paraId="3B64CA8C" w14:textId="77777777" w:rsidR="006E25BB" w:rsidRPr="00856563" w:rsidRDefault="006E25BB" w:rsidP="00B51DB6">
            <w:pPr>
              <w:pStyle w:val="GlossEng"/>
            </w:pPr>
            <w:r w:rsidRPr="00856563">
              <w:t>be.able</w:t>
            </w:r>
          </w:p>
        </w:tc>
        <w:tc>
          <w:tcPr>
            <w:tcW w:w="708" w:type="dxa"/>
            <w:shd w:val="clear" w:color="auto" w:fill="auto"/>
          </w:tcPr>
          <w:p w14:paraId="24BB2491" w14:textId="77777777" w:rsidR="006E25BB" w:rsidRPr="00856563" w:rsidRDefault="006E25BB" w:rsidP="00B51DB6">
            <w:pPr>
              <w:pStyle w:val="GlossEng"/>
            </w:pPr>
            <w:r>
              <w:t>be.</w:t>
            </w:r>
            <w:r w:rsidRPr="00856563">
              <w:t>wet</w:t>
            </w:r>
          </w:p>
        </w:tc>
      </w:tr>
    </w:tbl>
    <w:p w14:paraId="74318CE0" w14:textId="0720F1B4" w:rsidR="006E25BB" w:rsidRPr="00072AF1" w:rsidRDefault="006E25BB" w:rsidP="006E25BB">
      <w:pPr>
        <w:pStyle w:val="FreeTranslEng"/>
      </w:pPr>
      <w:r w:rsidRPr="0099608C">
        <w:rPr>
          <w:rStyle w:val="ChSmallCaps"/>
        </w:rPr>
        <w:t>qt</w:t>
      </w:r>
      <w:r w:rsidR="00DF5D68" w:rsidRPr="008F5023">
        <w:t xml:space="preserve"> </w:t>
      </w:r>
      <w:r w:rsidR="00DF5D68" w:rsidRPr="00D932D3">
        <w:t>–</w:t>
      </w:r>
      <w:r w:rsidR="00DF5D68" w:rsidRPr="008F5023">
        <w:t xml:space="preserve"> </w:t>
      </w:r>
      <w:r w:rsidRPr="0099608C">
        <w:rPr>
          <w:rStyle w:val="ChSmallCaps"/>
        </w:rPr>
        <w:t>head</w:t>
      </w:r>
      <w:r>
        <w:t xml:space="preserve">: </w:t>
      </w:r>
      <w:r w:rsidR="00B7093A">
        <w:t>‘</w:t>
      </w:r>
      <w:r w:rsidRPr="00856563">
        <w:rPr>
          <w:rStyle w:val="ChBlueBold"/>
        </w:rPr>
        <w:t>all books</w:t>
      </w:r>
      <w:r w:rsidRPr="00856563">
        <w:t xml:space="preserve"> could get wet</w:t>
      </w:r>
      <w:r w:rsidR="00B7093A">
        <w:t>’</w:t>
      </w:r>
      <w:r w:rsidRPr="00856563">
        <w:t xml:space="preserve"> </w:t>
      </w:r>
      <w:r w:rsidRPr="00A749C0">
        <w:rPr>
          <w:rStyle w:val="ExampleSource"/>
        </w:rPr>
        <w:t>[080917-008-NP.0189]</w:t>
      </w:r>
    </w:p>
    <w:tbl>
      <w:tblPr>
        <w:tblW w:w="5347" w:type="dxa"/>
        <w:tblCellMar>
          <w:left w:w="42" w:type="dxa"/>
          <w:right w:w="42" w:type="dxa"/>
        </w:tblCellMar>
        <w:tblLook w:val="01E0" w:firstRow="1" w:lastRow="1" w:firstColumn="1" w:lastColumn="1" w:noHBand="0" w:noVBand="0"/>
      </w:tblPr>
      <w:tblGrid>
        <w:gridCol w:w="709"/>
        <w:gridCol w:w="384"/>
        <w:gridCol w:w="714"/>
        <w:gridCol w:w="1314"/>
        <w:gridCol w:w="654"/>
        <w:gridCol w:w="579"/>
        <w:gridCol w:w="609"/>
        <w:gridCol w:w="384"/>
      </w:tblGrid>
      <w:tr w:rsidR="00375376" w:rsidRPr="00856563" w14:paraId="77001ADB" w14:textId="77777777" w:rsidTr="00375376">
        <w:tc>
          <w:tcPr>
            <w:tcW w:w="709" w:type="dxa"/>
            <w:shd w:val="clear" w:color="auto" w:fill="auto"/>
          </w:tcPr>
          <w:p w14:paraId="2E93C173" w14:textId="47FAD143" w:rsidR="00375376" w:rsidRPr="00E92AD6" w:rsidRDefault="00375376" w:rsidP="009609C3">
            <w:pPr>
              <w:pStyle w:val="O0Nwnext"/>
            </w:pPr>
            <w:bookmarkStart w:id="3590" w:name="_Ref361905570"/>
            <w:r w:rsidRPr="00856563">
              <w:t>(</w:t>
            </w:r>
            <w:fldSimple w:instr=" SEQ ( \* ARABIC \s 1 ">
              <w:r w:rsidR="00154D81">
                <w:rPr>
                  <w:noProof/>
                </w:rPr>
                <w:t>8</w:t>
              </w:r>
            </w:fldSimple>
            <w:r w:rsidRPr="00856563">
              <w:t>)</w:t>
            </w:r>
            <w:bookmarkEnd w:id="3590"/>
          </w:p>
        </w:tc>
        <w:tc>
          <w:tcPr>
            <w:tcW w:w="384" w:type="dxa"/>
            <w:shd w:val="clear" w:color="auto" w:fill="auto"/>
          </w:tcPr>
          <w:p w14:paraId="75712FD7" w14:textId="77777777" w:rsidR="00375376" w:rsidRPr="00856563" w:rsidRDefault="00375376" w:rsidP="009609C3">
            <w:pPr>
              <w:pStyle w:val="Text"/>
            </w:pPr>
            <w:r w:rsidRPr="00856563">
              <w:t>…</w:t>
            </w:r>
          </w:p>
        </w:tc>
        <w:tc>
          <w:tcPr>
            <w:tcW w:w="714" w:type="dxa"/>
            <w:shd w:val="clear" w:color="auto" w:fill="auto"/>
          </w:tcPr>
          <w:p w14:paraId="12454DDC" w14:textId="3F2918F9" w:rsidR="00375376" w:rsidRPr="00856563" w:rsidRDefault="00375376" w:rsidP="009609C3">
            <w:pPr>
              <w:pStyle w:val="Text"/>
            </w:pPr>
            <w:r w:rsidRPr="00856563">
              <w:t>bukan</w:t>
            </w:r>
            <w:r w:rsidR="00ED097D">
              <w:t>g</w:t>
            </w:r>
          </w:p>
        </w:tc>
        <w:tc>
          <w:tcPr>
            <w:tcW w:w="1314" w:type="dxa"/>
            <w:shd w:val="clear" w:color="auto" w:fill="auto"/>
          </w:tcPr>
          <w:p w14:paraId="07C8A30D" w14:textId="77777777" w:rsidR="00375376" w:rsidRPr="00856563" w:rsidRDefault="00375376" w:rsidP="009609C3">
            <w:pPr>
              <w:pStyle w:val="Text"/>
              <w:rPr>
                <w:rStyle w:val="ChBlueBold"/>
              </w:rPr>
            </w:pPr>
            <w:r w:rsidRPr="00856563">
              <w:rPr>
                <w:rStyle w:val="ChBlueBold"/>
              </w:rPr>
              <w:t>oran</w:t>
            </w:r>
            <w:r>
              <w:rPr>
                <w:rStyle w:val="ChBlueBold"/>
              </w:rPr>
              <w:t>g~</w:t>
            </w:r>
            <w:r w:rsidRPr="00856563">
              <w:rPr>
                <w:rStyle w:val="ChBlueBold"/>
              </w:rPr>
              <w:t>oran</w:t>
            </w:r>
            <w:r>
              <w:rPr>
                <w:rStyle w:val="ChBlueBold"/>
              </w:rPr>
              <w:t>g</w:t>
            </w:r>
          </w:p>
        </w:tc>
        <w:tc>
          <w:tcPr>
            <w:tcW w:w="654" w:type="dxa"/>
            <w:shd w:val="clear" w:color="auto" w:fill="auto"/>
          </w:tcPr>
          <w:p w14:paraId="3723F10E" w14:textId="77777777" w:rsidR="00375376" w:rsidRPr="00856563" w:rsidRDefault="00375376" w:rsidP="009609C3">
            <w:pPr>
              <w:pStyle w:val="Text"/>
              <w:rPr>
                <w:rStyle w:val="ChBlueBold"/>
              </w:rPr>
            </w:pPr>
            <w:r w:rsidRPr="00856563">
              <w:rPr>
                <w:rStyle w:val="ChBlueBold"/>
              </w:rPr>
              <w:t>besar</w:t>
            </w:r>
          </w:p>
        </w:tc>
        <w:tc>
          <w:tcPr>
            <w:tcW w:w="579" w:type="dxa"/>
            <w:shd w:val="clear" w:color="auto" w:fill="auto"/>
          </w:tcPr>
          <w:p w14:paraId="78E37CED" w14:textId="77777777" w:rsidR="00375376" w:rsidRPr="00856563" w:rsidRDefault="00375376" w:rsidP="009609C3">
            <w:pPr>
              <w:pStyle w:val="Text"/>
              <w:rPr>
                <w:rStyle w:val="ChBlueBold"/>
              </w:rPr>
            </w:pPr>
            <w:r w:rsidRPr="00856563">
              <w:rPr>
                <w:rStyle w:val="ChBlueBold"/>
              </w:rPr>
              <w:t>pu</w:t>
            </w:r>
          </w:p>
        </w:tc>
        <w:tc>
          <w:tcPr>
            <w:tcW w:w="609" w:type="dxa"/>
            <w:shd w:val="clear" w:color="auto" w:fill="auto"/>
          </w:tcPr>
          <w:p w14:paraId="4A3C7DF1" w14:textId="7A5AE43F" w:rsidR="00375376" w:rsidRPr="00856563" w:rsidRDefault="000F5AAC" w:rsidP="009609C3">
            <w:pPr>
              <w:pStyle w:val="Text"/>
              <w:rPr>
                <w:rStyle w:val="ChBlueBold"/>
              </w:rPr>
            </w:pPr>
            <w:r>
              <w:rPr>
                <w:rStyle w:val="ChBlueBold"/>
              </w:rPr>
              <w:t>ana</w:t>
            </w:r>
          </w:p>
        </w:tc>
        <w:tc>
          <w:tcPr>
            <w:tcW w:w="384" w:type="dxa"/>
            <w:shd w:val="clear" w:color="auto" w:fill="auto"/>
          </w:tcPr>
          <w:p w14:paraId="0DB86B7C" w14:textId="77777777" w:rsidR="00375376" w:rsidRPr="00856563" w:rsidRDefault="00375376" w:rsidP="009609C3">
            <w:pPr>
              <w:pStyle w:val="Text"/>
            </w:pPr>
            <w:r w:rsidRPr="00856563">
              <w:t>…</w:t>
            </w:r>
          </w:p>
        </w:tc>
      </w:tr>
      <w:tr w:rsidR="00375376" w:rsidRPr="00856563" w14:paraId="3381C48E" w14:textId="77777777" w:rsidTr="00375376">
        <w:tc>
          <w:tcPr>
            <w:tcW w:w="709" w:type="dxa"/>
            <w:shd w:val="clear" w:color="auto" w:fill="auto"/>
          </w:tcPr>
          <w:p w14:paraId="5A134735" w14:textId="77777777" w:rsidR="00375376" w:rsidRPr="00E92AD6" w:rsidRDefault="00375376" w:rsidP="009609C3">
            <w:pPr>
              <w:pStyle w:val="GlossEng"/>
            </w:pPr>
          </w:p>
        </w:tc>
        <w:tc>
          <w:tcPr>
            <w:tcW w:w="384" w:type="dxa"/>
            <w:shd w:val="clear" w:color="auto" w:fill="auto"/>
          </w:tcPr>
          <w:p w14:paraId="309F9BA4" w14:textId="77777777" w:rsidR="00375376" w:rsidRPr="00856563" w:rsidRDefault="00375376" w:rsidP="009609C3">
            <w:pPr>
              <w:pStyle w:val="GlossEng"/>
            </w:pPr>
          </w:p>
        </w:tc>
        <w:tc>
          <w:tcPr>
            <w:tcW w:w="714" w:type="dxa"/>
            <w:shd w:val="clear" w:color="auto" w:fill="auto"/>
          </w:tcPr>
          <w:p w14:paraId="76229ED1" w14:textId="77777777" w:rsidR="00375376" w:rsidRPr="00856563" w:rsidRDefault="00375376" w:rsidP="009609C3">
            <w:pPr>
              <w:pStyle w:val="GlossEng"/>
              <w:rPr>
                <w:rStyle w:val="ChSmallCaps"/>
              </w:rPr>
            </w:pPr>
            <w:r w:rsidRPr="00856563">
              <w:rPr>
                <w:rStyle w:val="ChSmallCaps"/>
              </w:rPr>
              <w:t>neg</w:t>
            </w:r>
          </w:p>
        </w:tc>
        <w:tc>
          <w:tcPr>
            <w:tcW w:w="1314" w:type="dxa"/>
            <w:shd w:val="clear" w:color="auto" w:fill="auto"/>
          </w:tcPr>
          <w:p w14:paraId="2933B9A1" w14:textId="77777777" w:rsidR="00375376" w:rsidRPr="00856563" w:rsidRDefault="00375376" w:rsidP="009609C3">
            <w:pPr>
              <w:pStyle w:val="GlossEng"/>
            </w:pPr>
            <w:r w:rsidRPr="00856563">
              <w:rPr>
                <w:rStyle w:val="ChSmallCaps"/>
              </w:rPr>
              <w:t>[rdp</w:t>
            </w:r>
            <w:r>
              <w:t>~</w:t>
            </w:r>
            <w:r w:rsidRPr="00856563">
              <w:t>person</w:t>
            </w:r>
          </w:p>
        </w:tc>
        <w:tc>
          <w:tcPr>
            <w:tcW w:w="654" w:type="dxa"/>
            <w:shd w:val="clear" w:color="auto" w:fill="auto"/>
          </w:tcPr>
          <w:p w14:paraId="40651926" w14:textId="77777777" w:rsidR="00375376" w:rsidRPr="00856563" w:rsidRDefault="00375376" w:rsidP="009609C3">
            <w:pPr>
              <w:pStyle w:val="GlossEng"/>
            </w:pPr>
            <w:r w:rsidRPr="00856563">
              <w:t>big]</w:t>
            </w:r>
          </w:p>
        </w:tc>
        <w:tc>
          <w:tcPr>
            <w:tcW w:w="579" w:type="dxa"/>
            <w:shd w:val="clear" w:color="auto" w:fill="auto"/>
          </w:tcPr>
          <w:p w14:paraId="0182A179" w14:textId="77777777" w:rsidR="00375376" w:rsidRPr="00856563" w:rsidRDefault="00375376" w:rsidP="009609C3">
            <w:pPr>
              <w:pStyle w:val="GlossEng"/>
              <w:rPr>
                <w:rStyle w:val="ChSmallCaps"/>
              </w:rPr>
            </w:pPr>
            <w:r w:rsidRPr="00856563">
              <w:rPr>
                <w:rStyle w:val="ChSmallCaps"/>
              </w:rPr>
              <w:t>poss</w:t>
            </w:r>
          </w:p>
        </w:tc>
        <w:tc>
          <w:tcPr>
            <w:tcW w:w="609" w:type="dxa"/>
            <w:shd w:val="clear" w:color="auto" w:fill="auto"/>
          </w:tcPr>
          <w:p w14:paraId="0B794A32" w14:textId="77777777" w:rsidR="00375376" w:rsidRPr="00856563" w:rsidRDefault="00375376" w:rsidP="009609C3">
            <w:pPr>
              <w:pStyle w:val="GlossEng"/>
            </w:pPr>
            <w:r w:rsidRPr="00856563">
              <w:t>child</w:t>
            </w:r>
          </w:p>
        </w:tc>
        <w:tc>
          <w:tcPr>
            <w:tcW w:w="384" w:type="dxa"/>
            <w:shd w:val="clear" w:color="auto" w:fill="auto"/>
          </w:tcPr>
          <w:p w14:paraId="47200C39" w14:textId="77777777" w:rsidR="00375376" w:rsidRPr="00856563" w:rsidRDefault="00375376" w:rsidP="009609C3">
            <w:pPr>
              <w:pStyle w:val="GlossEng"/>
            </w:pPr>
          </w:p>
        </w:tc>
      </w:tr>
    </w:tbl>
    <w:p w14:paraId="145E55A7" w14:textId="38021856" w:rsidR="00375376" w:rsidRPr="00856563" w:rsidRDefault="00B7093A" w:rsidP="00375376">
      <w:pPr>
        <w:pStyle w:val="FreeTranslEng"/>
      </w:pPr>
      <w:r>
        <w:t>‘</w:t>
      </w:r>
      <w:r w:rsidR="00375376" w:rsidRPr="00856563">
        <w:t>(</w:t>
      </w:r>
      <w:r w:rsidR="00375376">
        <w:t>she</w:t>
      </w:r>
      <w:r>
        <w:t>’</w:t>
      </w:r>
      <w:r w:rsidR="00375376">
        <w:t xml:space="preserve">s </w:t>
      </w:r>
      <w:r w:rsidR="00375376" w:rsidRPr="00856563">
        <w:t xml:space="preserve">a child of farmers) not the </w:t>
      </w:r>
      <w:r w:rsidR="00375376" w:rsidRPr="00856563">
        <w:rPr>
          <w:rStyle w:val="ChBlueBold"/>
        </w:rPr>
        <w:t>child of big people</w:t>
      </w:r>
      <w:r w:rsidR="00375376" w:rsidRPr="00856563">
        <w:t xml:space="preserve"> …</w:t>
      </w:r>
      <w:r>
        <w:t>’</w:t>
      </w:r>
      <w:r w:rsidR="00375376" w:rsidRPr="00856563">
        <w:t xml:space="preserve"> </w:t>
      </w:r>
      <w:r w:rsidR="00375376" w:rsidRPr="00856563">
        <w:rPr>
          <w:rStyle w:val="ExampleSource"/>
        </w:rPr>
        <w:t>[081110-005-Pr.0094]</w:t>
      </w:r>
    </w:p>
    <w:tbl>
      <w:tblPr>
        <w:tblW w:w="5299" w:type="dxa"/>
        <w:tblInd w:w="42" w:type="dxa"/>
        <w:tblCellMar>
          <w:left w:w="42" w:type="dxa"/>
          <w:right w:w="42" w:type="dxa"/>
        </w:tblCellMar>
        <w:tblLook w:val="01E0" w:firstRow="1" w:lastRow="1" w:firstColumn="1" w:lastColumn="1" w:noHBand="0" w:noVBand="0"/>
      </w:tblPr>
      <w:tblGrid>
        <w:gridCol w:w="709"/>
        <w:gridCol w:w="284"/>
        <w:gridCol w:w="729"/>
        <w:gridCol w:w="706"/>
        <w:gridCol w:w="562"/>
        <w:gridCol w:w="751"/>
        <w:gridCol w:w="840"/>
        <w:gridCol w:w="718"/>
      </w:tblGrid>
      <w:tr w:rsidR="00AC23C4" w:rsidRPr="004B7057" w14:paraId="4333E4C2" w14:textId="77777777" w:rsidTr="00375376">
        <w:tc>
          <w:tcPr>
            <w:tcW w:w="709" w:type="dxa"/>
            <w:shd w:val="clear" w:color="auto" w:fill="auto"/>
          </w:tcPr>
          <w:p w14:paraId="73570F85" w14:textId="77777777" w:rsidR="006E25BB" w:rsidRPr="009F2611" w:rsidRDefault="006E25BB" w:rsidP="00B51DB6">
            <w:pPr>
              <w:pStyle w:val="O0Nwnext"/>
            </w:pPr>
            <w:bookmarkStart w:id="3591" w:name="_Ref361906278"/>
            <w:r w:rsidRPr="00856563">
              <w:t>(</w:t>
            </w:r>
            <w:fldSimple w:instr=" SEQ ( \* ARABIC \s 1 ">
              <w:r w:rsidR="00154D81">
                <w:rPr>
                  <w:noProof/>
                </w:rPr>
                <w:t>9</w:t>
              </w:r>
            </w:fldSimple>
            <w:r w:rsidRPr="00856563">
              <w:t>)</w:t>
            </w:r>
            <w:bookmarkEnd w:id="3591"/>
          </w:p>
        </w:tc>
        <w:tc>
          <w:tcPr>
            <w:tcW w:w="284" w:type="dxa"/>
            <w:shd w:val="clear" w:color="auto" w:fill="auto"/>
          </w:tcPr>
          <w:p w14:paraId="6DFB4FC2" w14:textId="77777777" w:rsidR="006E25BB" w:rsidRPr="00F014C6" w:rsidRDefault="006E25BB" w:rsidP="00B51DB6">
            <w:pPr>
              <w:pStyle w:val="Text"/>
            </w:pPr>
            <w:r>
              <w:t>…</w:t>
            </w:r>
          </w:p>
        </w:tc>
        <w:tc>
          <w:tcPr>
            <w:tcW w:w="729" w:type="dxa"/>
            <w:shd w:val="clear" w:color="auto" w:fill="auto"/>
          </w:tcPr>
          <w:p w14:paraId="5D2FBBC9" w14:textId="77777777" w:rsidR="006E25BB" w:rsidRPr="00F014C6" w:rsidRDefault="006E25BB" w:rsidP="00B51DB6">
            <w:pPr>
              <w:pStyle w:val="Text"/>
            </w:pPr>
            <w:r w:rsidRPr="00F014C6">
              <w:t>tentara</w:t>
            </w:r>
          </w:p>
        </w:tc>
        <w:tc>
          <w:tcPr>
            <w:tcW w:w="706" w:type="dxa"/>
            <w:shd w:val="clear" w:color="auto" w:fill="auto"/>
          </w:tcPr>
          <w:p w14:paraId="0B440708" w14:textId="77777777" w:rsidR="006E25BB" w:rsidRPr="00F014C6" w:rsidRDefault="006E25BB" w:rsidP="00B51DB6">
            <w:pPr>
              <w:pStyle w:val="Text"/>
            </w:pPr>
            <w:r w:rsidRPr="00F014C6">
              <w:t>itu</w:t>
            </w:r>
          </w:p>
        </w:tc>
        <w:tc>
          <w:tcPr>
            <w:tcW w:w="562" w:type="dxa"/>
            <w:shd w:val="clear" w:color="auto" w:fill="auto"/>
          </w:tcPr>
          <w:p w14:paraId="4BCE7ECB" w14:textId="77777777" w:rsidR="006E25BB" w:rsidRPr="00F014C6" w:rsidRDefault="006E25BB" w:rsidP="00B51DB6">
            <w:pPr>
              <w:pStyle w:val="Text"/>
            </w:pPr>
            <w:r>
              <w:t>ada</w:t>
            </w:r>
          </w:p>
        </w:tc>
        <w:tc>
          <w:tcPr>
            <w:tcW w:w="751" w:type="dxa"/>
            <w:shd w:val="clear" w:color="auto" w:fill="auto"/>
          </w:tcPr>
          <w:p w14:paraId="4BE31720" w14:textId="77777777" w:rsidR="006E25BB" w:rsidRPr="00690984" w:rsidRDefault="006E25BB" w:rsidP="00B51DB6">
            <w:pPr>
              <w:pStyle w:val="Text"/>
              <w:rPr>
                <w:rStyle w:val="ChBlueBold"/>
              </w:rPr>
            </w:pPr>
            <w:r w:rsidRPr="00690984">
              <w:rPr>
                <w:rStyle w:val="ChBlueBold"/>
              </w:rPr>
              <w:t>brapa</w:t>
            </w:r>
          </w:p>
        </w:tc>
        <w:tc>
          <w:tcPr>
            <w:tcW w:w="840" w:type="dxa"/>
            <w:shd w:val="clear" w:color="auto" w:fill="auto"/>
          </w:tcPr>
          <w:p w14:paraId="61FAF73F" w14:textId="77777777" w:rsidR="006E25BB" w:rsidRPr="00690984" w:rsidRDefault="006E25BB" w:rsidP="00B51DB6">
            <w:pPr>
              <w:pStyle w:val="Text"/>
              <w:rPr>
                <w:rStyle w:val="ChBlueBold"/>
              </w:rPr>
            </w:pPr>
            <w:r w:rsidRPr="00690984">
              <w:rPr>
                <w:rStyle w:val="ChBlueBold"/>
              </w:rPr>
              <w:t>ratus</w:t>
            </w:r>
          </w:p>
        </w:tc>
        <w:tc>
          <w:tcPr>
            <w:tcW w:w="718" w:type="dxa"/>
            <w:shd w:val="clear" w:color="auto" w:fill="auto"/>
          </w:tcPr>
          <w:p w14:paraId="73EC16CE" w14:textId="77777777" w:rsidR="006E25BB" w:rsidRPr="00690984" w:rsidRDefault="006E25BB" w:rsidP="00B51DB6">
            <w:pPr>
              <w:pStyle w:val="Text"/>
              <w:rPr>
                <w:rStyle w:val="ChBlueBold"/>
              </w:rPr>
            </w:pPr>
            <w:r w:rsidRPr="00690984">
              <w:rPr>
                <w:rStyle w:val="ChBlueBold"/>
              </w:rPr>
              <w:t>orang</w:t>
            </w:r>
          </w:p>
        </w:tc>
      </w:tr>
      <w:tr w:rsidR="00AC23C4" w:rsidRPr="00AC23C4" w14:paraId="5D4A715F" w14:textId="77777777" w:rsidTr="00375376">
        <w:tc>
          <w:tcPr>
            <w:tcW w:w="709" w:type="dxa"/>
            <w:shd w:val="clear" w:color="auto" w:fill="auto"/>
          </w:tcPr>
          <w:p w14:paraId="38DBAD22" w14:textId="77777777" w:rsidR="006E25BB" w:rsidRPr="00690984" w:rsidRDefault="006E25BB" w:rsidP="00B51DB6">
            <w:pPr>
              <w:pStyle w:val="GlossEng"/>
            </w:pPr>
          </w:p>
        </w:tc>
        <w:tc>
          <w:tcPr>
            <w:tcW w:w="284" w:type="dxa"/>
            <w:shd w:val="clear" w:color="auto" w:fill="auto"/>
          </w:tcPr>
          <w:p w14:paraId="5E8DD634" w14:textId="77777777" w:rsidR="006E25BB" w:rsidRPr="00F014C6" w:rsidRDefault="006E25BB" w:rsidP="00B51DB6">
            <w:pPr>
              <w:pStyle w:val="GlossEng"/>
            </w:pPr>
          </w:p>
        </w:tc>
        <w:tc>
          <w:tcPr>
            <w:tcW w:w="729" w:type="dxa"/>
            <w:shd w:val="clear" w:color="auto" w:fill="auto"/>
          </w:tcPr>
          <w:p w14:paraId="025F7577" w14:textId="77777777" w:rsidR="006E25BB" w:rsidRPr="00F014C6" w:rsidRDefault="006E25BB" w:rsidP="00B51DB6">
            <w:pPr>
              <w:pStyle w:val="GlossEng"/>
            </w:pPr>
            <w:r w:rsidRPr="00F014C6">
              <w:t>soldier</w:t>
            </w:r>
          </w:p>
        </w:tc>
        <w:tc>
          <w:tcPr>
            <w:tcW w:w="706" w:type="dxa"/>
            <w:shd w:val="clear" w:color="auto" w:fill="auto"/>
          </w:tcPr>
          <w:p w14:paraId="232A1147" w14:textId="77777777" w:rsidR="006E25BB" w:rsidRPr="0099608C" w:rsidRDefault="006E25BB" w:rsidP="00B51DB6">
            <w:pPr>
              <w:pStyle w:val="GlossEng"/>
              <w:rPr>
                <w:rStyle w:val="ChSmallCaps"/>
              </w:rPr>
            </w:pPr>
            <w:r w:rsidRPr="0099608C">
              <w:rPr>
                <w:rStyle w:val="ChSmallCaps"/>
              </w:rPr>
              <w:t>d.dist</w:t>
            </w:r>
          </w:p>
        </w:tc>
        <w:tc>
          <w:tcPr>
            <w:tcW w:w="562" w:type="dxa"/>
            <w:shd w:val="clear" w:color="auto" w:fill="auto"/>
          </w:tcPr>
          <w:p w14:paraId="1FE5895E" w14:textId="77777777" w:rsidR="006E25BB" w:rsidRPr="00F014C6" w:rsidRDefault="006E25BB" w:rsidP="00B51DB6">
            <w:pPr>
              <w:pStyle w:val="GlossEng"/>
            </w:pPr>
            <w:r w:rsidRPr="00F014C6">
              <w:t>exist</w:t>
            </w:r>
          </w:p>
        </w:tc>
        <w:tc>
          <w:tcPr>
            <w:tcW w:w="751" w:type="dxa"/>
            <w:shd w:val="clear" w:color="auto" w:fill="auto"/>
          </w:tcPr>
          <w:p w14:paraId="43D3AAF2" w14:textId="77777777" w:rsidR="006E25BB" w:rsidRPr="00F014C6" w:rsidRDefault="007D3A2F" w:rsidP="00B51DB6">
            <w:pPr>
              <w:pStyle w:val="GlossEng"/>
            </w:pPr>
            <w:r>
              <w:t>several</w:t>
            </w:r>
          </w:p>
        </w:tc>
        <w:tc>
          <w:tcPr>
            <w:tcW w:w="840" w:type="dxa"/>
            <w:shd w:val="clear" w:color="auto" w:fill="auto"/>
          </w:tcPr>
          <w:p w14:paraId="2A51F0EA" w14:textId="77777777" w:rsidR="006E25BB" w:rsidRPr="00F014C6" w:rsidRDefault="006E25BB" w:rsidP="00B51DB6">
            <w:pPr>
              <w:pStyle w:val="GlossEng"/>
            </w:pPr>
            <w:r w:rsidRPr="00F014C6">
              <w:t>hundred</w:t>
            </w:r>
          </w:p>
        </w:tc>
        <w:tc>
          <w:tcPr>
            <w:tcW w:w="718" w:type="dxa"/>
            <w:shd w:val="clear" w:color="auto" w:fill="auto"/>
          </w:tcPr>
          <w:p w14:paraId="2494032C" w14:textId="77777777" w:rsidR="006E25BB" w:rsidRPr="00F014C6" w:rsidRDefault="006E25BB" w:rsidP="00B51DB6">
            <w:pPr>
              <w:pStyle w:val="GlossEng"/>
            </w:pPr>
            <w:r w:rsidRPr="00F014C6">
              <w:t>person</w:t>
            </w:r>
          </w:p>
        </w:tc>
      </w:tr>
    </w:tbl>
    <w:p w14:paraId="0BEC20CF" w14:textId="27CD0A23" w:rsidR="006E25BB" w:rsidRDefault="003152E6" w:rsidP="006E25BB">
      <w:pPr>
        <w:pStyle w:val="FreeTranslEng"/>
      </w:pPr>
      <w:r>
        <w:rPr>
          <w:rStyle w:val="ChSmallCaps"/>
        </w:rPr>
        <w:t>qt</w:t>
      </w:r>
      <w:r w:rsidR="001F70E9" w:rsidRPr="008F5023">
        <w:t xml:space="preserve"> </w:t>
      </w:r>
      <w:r w:rsidR="001F70E9" w:rsidRPr="00D932D3">
        <w:t>–</w:t>
      </w:r>
      <w:r w:rsidR="001F70E9" w:rsidRPr="008F5023">
        <w:t xml:space="preserve"> </w:t>
      </w:r>
      <w:r w:rsidR="001F70E9" w:rsidRPr="001F70E9">
        <w:rPr>
          <w:rStyle w:val="ChSmallCaps"/>
        </w:rPr>
        <w:t>num</w:t>
      </w:r>
      <w:r w:rsidR="001F70E9">
        <w:t xml:space="preserve"> – </w:t>
      </w:r>
      <w:r w:rsidR="001F70E9" w:rsidRPr="0099608C">
        <w:rPr>
          <w:rStyle w:val="ChSmallCaps"/>
        </w:rPr>
        <w:t>head</w:t>
      </w:r>
      <w:r w:rsidR="001F70E9">
        <w:t xml:space="preserve">: </w:t>
      </w:r>
      <w:r w:rsidR="00B7093A">
        <w:t>‘</w:t>
      </w:r>
      <w:r w:rsidR="006E25BB">
        <w:t xml:space="preserve">[one time, I brought the military (into the forest),] those soldiers were </w:t>
      </w:r>
      <w:r w:rsidR="006E25BB" w:rsidRPr="00690984">
        <w:rPr>
          <w:rStyle w:val="ChBlueBold"/>
        </w:rPr>
        <w:t>several hundred people</w:t>
      </w:r>
      <w:r w:rsidR="00B7093A">
        <w:t>’</w:t>
      </w:r>
      <w:r w:rsidR="006E25BB">
        <w:t xml:space="preserve"> </w:t>
      </w:r>
      <w:r w:rsidR="006E25BB" w:rsidRPr="00690984">
        <w:rPr>
          <w:rStyle w:val="ExampleSource"/>
        </w:rPr>
        <w:t>[081029-005-Cv.0131]</w:t>
      </w:r>
    </w:p>
    <w:p w14:paraId="7CB349C3" w14:textId="77777777" w:rsidR="006E25BB" w:rsidRDefault="006E25BB" w:rsidP="0066209E">
      <w:pPr>
        <w:pStyle w:val="Body0000after"/>
      </w:pPr>
      <w:r>
        <w:t>The post-head modifier slots attract a wider range of constituents:</w:t>
      </w:r>
      <w:r w:rsidRPr="00856563">
        <w:t xml:space="preserve"> </w:t>
      </w:r>
      <w:r>
        <w:t xml:space="preserve">verbs, </w:t>
      </w:r>
      <w:r w:rsidRPr="00856563">
        <w:t>nouns, prepositional phrases</w:t>
      </w:r>
      <w:r>
        <w:t>, and relative clauses</w:t>
      </w:r>
      <w:r w:rsidRPr="00856563">
        <w:t xml:space="preserve"> </w:t>
      </w:r>
      <w:r>
        <w:t xml:space="preserve">occur in slot </w:t>
      </w:r>
      <w:r w:rsidRPr="00856563">
        <w:t xml:space="preserve">Post-1, </w:t>
      </w:r>
      <w:r w:rsidR="00524C94">
        <w:t xml:space="preserve">personal </w:t>
      </w:r>
      <w:r w:rsidRPr="00856563">
        <w:t xml:space="preserve">pronouns in slot Post-2, </w:t>
      </w:r>
      <w:r w:rsidR="00AE79F0">
        <w:t xml:space="preserve">and </w:t>
      </w:r>
      <w:r w:rsidRPr="00856563">
        <w:t>demonstrative</w:t>
      </w:r>
      <w:r>
        <w:t>s</w:t>
      </w:r>
      <w:r w:rsidRPr="00856563">
        <w:t>, locative</w:t>
      </w:r>
      <w:r>
        <w:t>s,</w:t>
      </w:r>
      <w:r w:rsidRPr="00856563">
        <w:t xml:space="preserve"> </w:t>
      </w:r>
      <w:r w:rsidR="003F38CE" w:rsidRPr="00856563">
        <w:t>interrogative</w:t>
      </w:r>
      <w:r w:rsidR="003F38CE">
        <w:t>s</w:t>
      </w:r>
      <w:r w:rsidR="003F38CE" w:rsidRPr="00856563">
        <w:t xml:space="preserve">, </w:t>
      </w:r>
      <w:r w:rsidRPr="00856563">
        <w:t>numerals, and quantifiers in slot Post-3</w:t>
      </w:r>
      <w:r>
        <w:t xml:space="preserve">. In addition, the demonstratives also occur in slot </w:t>
      </w:r>
      <w:r w:rsidRPr="00856563">
        <w:t xml:space="preserve">Post-4. The modifiers </w:t>
      </w:r>
      <w:r>
        <w:t xml:space="preserve">occurring </w:t>
      </w:r>
      <w:r w:rsidRPr="00856563">
        <w:t xml:space="preserve">in slot Post-1 have attributive function, while </w:t>
      </w:r>
      <w:r>
        <w:t xml:space="preserve">those in </w:t>
      </w:r>
      <w:r w:rsidRPr="00856563">
        <w:t>slot Post-2</w:t>
      </w:r>
      <w:r>
        <w:t xml:space="preserve"> to Post-4</w:t>
      </w:r>
      <w:r w:rsidRPr="00856563">
        <w:t xml:space="preserve"> have determining function.</w:t>
      </w:r>
    </w:p>
    <w:p w14:paraId="0521B042" w14:textId="6C3572C5" w:rsidR="006E25BB" w:rsidRDefault="008D5AE2" w:rsidP="001A3D38">
      <w:pPr>
        <w:pStyle w:val="Body0505after"/>
      </w:pPr>
      <w:r>
        <w:t>Co-</w:t>
      </w:r>
      <w:r w:rsidR="00ED097D">
        <w:t>occurrences</w:t>
      </w:r>
      <w:r>
        <w:t xml:space="preserve"> of modifiers listed in the same slot are </w:t>
      </w:r>
      <w:r w:rsidR="007C6557">
        <w:t>unattested</w:t>
      </w:r>
      <w:r>
        <w:t xml:space="preserve">, </w:t>
      </w:r>
      <w:r w:rsidR="00533365">
        <w:t xml:space="preserve">whereas </w:t>
      </w:r>
      <w:r w:rsidR="006E25BB">
        <w:t xml:space="preserve">those </w:t>
      </w:r>
      <w:r w:rsidR="006E25BB" w:rsidRPr="00856563">
        <w:t xml:space="preserve">listed in different slots </w:t>
      </w:r>
      <w:r>
        <w:t>are attested to co-occur</w:t>
      </w:r>
      <w:r w:rsidR="006E25BB">
        <w:t xml:space="preserve">, </w:t>
      </w:r>
      <w:r w:rsidR="006E25BB" w:rsidRPr="00856563">
        <w:t xml:space="preserve">as </w:t>
      </w:r>
      <w:r w:rsidR="00CF32F0">
        <w:t xml:space="preserve">demonstrated </w:t>
      </w:r>
      <w:r w:rsidR="006E25BB" w:rsidRPr="00856563">
        <w:t xml:space="preserve">in </w:t>
      </w:r>
      <w:r w:rsidR="001A3D38">
        <w:fldChar w:fldCharType="begin"/>
      </w:r>
      <w:r w:rsidR="001A3D38">
        <w:instrText xml:space="preserve"> REF _Ref340513723 \h </w:instrText>
      </w:r>
      <w:r w:rsidR="001A3D38">
        <w:fldChar w:fldCharType="separate"/>
      </w:r>
      <w:r w:rsidR="00154D81" w:rsidRPr="00856563">
        <w:t>(</w:t>
      </w:r>
      <w:r w:rsidR="00154D81">
        <w:rPr>
          <w:noProof/>
        </w:rPr>
        <w:t>10</w:t>
      </w:r>
      <w:r w:rsidR="00154D81" w:rsidRPr="00856563">
        <w:t>)</w:t>
      </w:r>
      <w:r w:rsidR="001A3D38">
        <w:fldChar w:fldCharType="end"/>
      </w:r>
      <w:r w:rsidR="006E25BB">
        <w:t xml:space="preserve"> to </w:t>
      </w:r>
      <w:r w:rsidR="006E25BB">
        <w:fldChar w:fldCharType="begin"/>
      </w:r>
      <w:r w:rsidR="006E25BB">
        <w:instrText xml:space="preserve"> REF _Ref340513728 \h </w:instrText>
      </w:r>
      <w:r w:rsidR="006E25BB">
        <w:fldChar w:fldCharType="separate"/>
      </w:r>
      <w:r w:rsidR="00154D81" w:rsidRPr="00856563">
        <w:t>(</w:t>
      </w:r>
      <w:r w:rsidR="00154D81">
        <w:rPr>
          <w:noProof/>
        </w:rPr>
        <w:t>16</w:t>
      </w:r>
      <w:r w:rsidR="00154D81" w:rsidRPr="00856563">
        <w:t>)</w:t>
      </w:r>
      <w:r w:rsidR="006E25BB">
        <w:fldChar w:fldCharType="end"/>
      </w:r>
      <w:r w:rsidR="006E25BB" w:rsidRPr="00856563">
        <w:t xml:space="preserve">. In </w:t>
      </w:r>
      <w:r w:rsidR="00F94FDF">
        <w:rPr>
          <w:rStyle w:val="ChItalBold"/>
        </w:rPr>
        <w:t>tangang</w:t>
      </w:r>
      <w:r w:rsidR="006E25BB" w:rsidRPr="00856563">
        <w:rPr>
          <w:rStyle w:val="ChItalBold"/>
        </w:rPr>
        <w:t xml:space="preserve"> pendek satu tu</w:t>
      </w:r>
      <w:r w:rsidR="006E25BB" w:rsidRPr="00856563">
        <w:t xml:space="preserve"> </w:t>
      </w:r>
      <w:r w:rsidR="00B7093A">
        <w:t>‘</w:t>
      </w:r>
      <w:r w:rsidR="006E25BB" w:rsidRPr="00856563">
        <w:t>that one short-handed (one)</w:t>
      </w:r>
      <w:r w:rsidR="00B7093A">
        <w:t>’</w:t>
      </w:r>
      <w:r w:rsidR="006E25BB" w:rsidRPr="00856563">
        <w:t xml:space="preserve"> in </w:t>
      </w:r>
      <w:r w:rsidR="006E25BB">
        <w:fldChar w:fldCharType="begin"/>
      </w:r>
      <w:r w:rsidR="006E25BB">
        <w:instrText xml:space="preserve"> REF _Ref340513723 \h </w:instrText>
      </w:r>
      <w:r w:rsidR="006E25BB">
        <w:fldChar w:fldCharType="separate"/>
      </w:r>
      <w:r w:rsidR="00154D81" w:rsidRPr="00856563">
        <w:t>(</w:t>
      </w:r>
      <w:r w:rsidR="00154D81">
        <w:rPr>
          <w:noProof/>
        </w:rPr>
        <w:t>10</w:t>
      </w:r>
      <w:r w:rsidR="00154D81" w:rsidRPr="00856563">
        <w:t>)</w:t>
      </w:r>
      <w:r w:rsidR="006E25BB">
        <w:fldChar w:fldCharType="end"/>
      </w:r>
      <w:r w:rsidR="006E25BB" w:rsidRPr="00856563">
        <w:t>, an adnominal</w:t>
      </w:r>
      <w:r w:rsidR="006E25BB">
        <w:t>ly used</w:t>
      </w:r>
      <w:r w:rsidR="006E25BB" w:rsidRPr="00856563">
        <w:t xml:space="preserve"> </w:t>
      </w:r>
      <w:r w:rsidR="00CF32F0">
        <w:t xml:space="preserve">stative </w:t>
      </w:r>
      <w:r w:rsidR="006E25BB" w:rsidRPr="00856563">
        <w:t xml:space="preserve">verb co-occurs with </w:t>
      </w:r>
      <w:r w:rsidR="006E25BB">
        <w:t xml:space="preserve">a </w:t>
      </w:r>
      <w:r w:rsidR="006E25BB" w:rsidRPr="00856563">
        <w:t xml:space="preserve">numeral and a demonstrative. In </w:t>
      </w:r>
      <w:r w:rsidR="006E25BB" w:rsidRPr="00856563">
        <w:rPr>
          <w:rStyle w:val="ChItalBold"/>
        </w:rPr>
        <w:t>babi puti ko</w:t>
      </w:r>
      <w:r w:rsidR="006E25BB" w:rsidRPr="00856563">
        <w:t xml:space="preserve"> </w:t>
      </w:r>
      <w:r w:rsidR="00B7093A">
        <w:t>‘</w:t>
      </w:r>
      <w:r w:rsidR="006E25BB" w:rsidRPr="00856563">
        <w:t>you white pig</w:t>
      </w:r>
      <w:r w:rsidR="00B7093A">
        <w:t>’</w:t>
      </w:r>
      <w:r w:rsidR="006E25BB" w:rsidRPr="00856563">
        <w:t xml:space="preserve"> in </w:t>
      </w:r>
      <w:r w:rsidR="006E25BB">
        <w:fldChar w:fldCharType="begin"/>
      </w:r>
      <w:r w:rsidR="006E25BB">
        <w:instrText xml:space="preserve"> REF _Ref340513724 \h </w:instrText>
      </w:r>
      <w:r w:rsidR="006E25BB">
        <w:fldChar w:fldCharType="separate"/>
      </w:r>
      <w:r w:rsidR="00154D81" w:rsidRPr="00856563">
        <w:t>(</w:t>
      </w:r>
      <w:r w:rsidR="00154D81">
        <w:rPr>
          <w:noProof/>
        </w:rPr>
        <w:t>11</w:t>
      </w:r>
      <w:r w:rsidR="00154D81" w:rsidRPr="00856563">
        <w:t>)</w:t>
      </w:r>
      <w:r w:rsidR="006E25BB">
        <w:fldChar w:fldCharType="end"/>
      </w:r>
      <w:r w:rsidR="006E25BB" w:rsidRPr="00856563">
        <w:t>, an adnominal</w:t>
      </w:r>
      <w:r w:rsidR="006E25BB">
        <w:t>ly used</w:t>
      </w:r>
      <w:r w:rsidR="006E25BB" w:rsidRPr="00856563">
        <w:t xml:space="preserve"> verb co-occurs with a </w:t>
      </w:r>
      <w:r w:rsidR="00524C94">
        <w:t xml:space="preserve">personal </w:t>
      </w:r>
      <w:r w:rsidR="00524C94" w:rsidRPr="00856563">
        <w:t>pronoun</w:t>
      </w:r>
      <w:r w:rsidR="006E25BB" w:rsidRPr="00856563">
        <w:t xml:space="preserve">. </w:t>
      </w:r>
      <w:r w:rsidR="000B131C" w:rsidRPr="00856563">
        <w:t xml:space="preserve">In </w:t>
      </w:r>
      <w:r w:rsidR="000B131C" w:rsidRPr="00856563">
        <w:rPr>
          <w:rStyle w:val="ChItalBold"/>
        </w:rPr>
        <w:t>pisang Sorong sana tu</w:t>
      </w:r>
      <w:r w:rsidR="000B131C" w:rsidRPr="00856563">
        <w:t xml:space="preserve"> </w:t>
      </w:r>
      <w:r w:rsidR="00B7093A">
        <w:t>‘</w:t>
      </w:r>
      <w:r w:rsidR="000B131C" w:rsidRPr="00856563">
        <w:t xml:space="preserve">those bananas </w:t>
      </w:r>
      <w:r w:rsidR="000B131C">
        <w:t xml:space="preserve">(from) Sorong </w:t>
      </w:r>
      <w:r w:rsidR="000B131C" w:rsidRPr="00856563">
        <w:t>over there</w:t>
      </w:r>
      <w:r w:rsidR="00B7093A">
        <w:t>’</w:t>
      </w:r>
      <w:r w:rsidR="000B131C" w:rsidRPr="00856563">
        <w:t xml:space="preserve"> in </w:t>
      </w:r>
      <w:r w:rsidR="000B131C">
        <w:fldChar w:fldCharType="begin"/>
      </w:r>
      <w:r w:rsidR="000B131C">
        <w:instrText xml:space="preserve"> REF _Ref340513722 \h </w:instrText>
      </w:r>
      <w:r w:rsidR="000B131C">
        <w:fldChar w:fldCharType="separate"/>
      </w:r>
      <w:r w:rsidR="00154D81" w:rsidRPr="00856563">
        <w:t>(</w:t>
      </w:r>
      <w:r w:rsidR="00154D81">
        <w:rPr>
          <w:noProof/>
        </w:rPr>
        <w:t>12</w:t>
      </w:r>
      <w:r w:rsidR="00154D81" w:rsidRPr="00856563">
        <w:t>)</w:t>
      </w:r>
      <w:r w:rsidR="000B131C">
        <w:fldChar w:fldCharType="end"/>
      </w:r>
      <w:r w:rsidR="000B131C" w:rsidRPr="00856563">
        <w:t xml:space="preserve">, </w:t>
      </w:r>
      <w:r w:rsidR="000B131C">
        <w:t xml:space="preserve">an adnominally used noun </w:t>
      </w:r>
      <w:r w:rsidR="000B131C" w:rsidRPr="00856563">
        <w:t xml:space="preserve">co-occurs with a locative and a demonstrative. </w:t>
      </w:r>
      <w:r w:rsidR="006E25BB" w:rsidRPr="00856563">
        <w:t xml:space="preserve">In </w:t>
      </w:r>
      <w:r w:rsidR="006E25BB" w:rsidRPr="00856563">
        <w:rPr>
          <w:rStyle w:val="ChItalBold"/>
        </w:rPr>
        <w:t>pace dorang dua ini</w:t>
      </w:r>
      <w:r w:rsidR="006E25BB" w:rsidRPr="00856563">
        <w:t xml:space="preserve"> </w:t>
      </w:r>
      <w:r w:rsidR="00B7093A">
        <w:t>‘</w:t>
      </w:r>
      <w:r w:rsidR="007C3F30">
        <w:t>the</w:t>
      </w:r>
      <w:r w:rsidR="006E25BB" w:rsidRPr="00856563">
        <w:t xml:space="preserve"> two men here</w:t>
      </w:r>
      <w:r w:rsidR="00B7093A">
        <w:t>’</w:t>
      </w:r>
      <w:r w:rsidR="006E25BB" w:rsidRPr="00856563">
        <w:t xml:space="preserve"> in </w:t>
      </w:r>
      <w:r w:rsidR="006E25BB">
        <w:fldChar w:fldCharType="begin"/>
      </w:r>
      <w:r w:rsidR="006E25BB">
        <w:instrText xml:space="preserve"> REF _Ref340513725 \h </w:instrText>
      </w:r>
      <w:r w:rsidR="006E25BB">
        <w:fldChar w:fldCharType="separate"/>
      </w:r>
      <w:r w:rsidR="00154D81" w:rsidRPr="00856563">
        <w:t>(</w:t>
      </w:r>
      <w:r w:rsidR="00154D81">
        <w:rPr>
          <w:noProof/>
        </w:rPr>
        <w:t>13</w:t>
      </w:r>
      <w:r w:rsidR="00154D81" w:rsidRPr="00856563">
        <w:t>)</w:t>
      </w:r>
      <w:r w:rsidR="006E25BB">
        <w:fldChar w:fldCharType="end"/>
      </w:r>
      <w:r w:rsidR="006E25BB" w:rsidRPr="00856563">
        <w:t>, an adnominal</w:t>
      </w:r>
      <w:r w:rsidR="006E25BB">
        <w:t>ly used</w:t>
      </w:r>
      <w:r w:rsidR="006E25BB" w:rsidRPr="00856563">
        <w:t xml:space="preserve"> </w:t>
      </w:r>
      <w:r w:rsidR="00524C94">
        <w:t xml:space="preserve">personal </w:t>
      </w:r>
      <w:r w:rsidR="00524C94" w:rsidRPr="00856563">
        <w:t>pronoun</w:t>
      </w:r>
      <w:r w:rsidR="006E25BB" w:rsidRPr="00856563">
        <w:t xml:space="preserve"> co-occurs with a numeral and a demonstrative.</w:t>
      </w:r>
      <w:r w:rsidR="006E25BB">
        <w:t xml:space="preserve"> </w:t>
      </w:r>
      <w:r w:rsidR="006E25BB" w:rsidRPr="00856563">
        <w:t xml:space="preserve">In </w:t>
      </w:r>
      <w:r w:rsidR="006E25BB">
        <w:rPr>
          <w:rStyle w:val="ChItalBold"/>
        </w:rPr>
        <w:t>kaka dari Mamb</w:t>
      </w:r>
      <w:r w:rsidR="006E25BB" w:rsidRPr="00856563">
        <w:rPr>
          <w:rStyle w:val="ChItalBold"/>
        </w:rPr>
        <w:t>ramo satu</w:t>
      </w:r>
      <w:r w:rsidR="006E25BB" w:rsidRPr="00856563">
        <w:t xml:space="preserve"> </w:t>
      </w:r>
      <w:r w:rsidR="00B7093A">
        <w:t>‘</w:t>
      </w:r>
      <w:r w:rsidR="006E25BB" w:rsidRPr="00856563">
        <w:t xml:space="preserve">a </w:t>
      </w:r>
      <w:r w:rsidR="006E25BB">
        <w:t>certain older brother from (the) Mamb</w:t>
      </w:r>
      <w:r w:rsidR="006E25BB" w:rsidRPr="00856563">
        <w:t>ramo</w:t>
      </w:r>
      <w:r w:rsidR="006E25BB">
        <w:t xml:space="preserve"> (area)</w:t>
      </w:r>
      <w:r w:rsidR="00B7093A">
        <w:t>’</w:t>
      </w:r>
      <w:r w:rsidR="006E25BB" w:rsidRPr="00856563">
        <w:t xml:space="preserve"> </w:t>
      </w:r>
      <w:r w:rsidR="006E25BB">
        <w:t xml:space="preserve">in </w:t>
      </w:r>
      <w:r w:rsidR="006E25BB">
        <w:fldChar w:fldCharType="begin"/>
      </w:r>
      <w:r w:rsidR="006E25BB">
        <w:instrText xml:space="preserve"> REF _Ref340513726 \h </w:instrText>
      </w:r>
      <w:r w:rsidR="006E25BB">
        <w:fldChar w:fldCharType="separate"/>
      </w:r>
      <w:r w:rsidR="00154D81" w:rsidRPr="00856563">
        <w:t>(</w:t>
      </w:r>
      <w:r w:rsidR="00154D81">
        <w:rPr>
          <w:noProof/>
        </w:rPr>
        <w:t>14</w:t>
      </w:r>
      <w:r w:rsidR="00154D81" w:rsidRPr="00856563">
        <w:t>)</w:t>
      </w:r>
      <w:r w:rsidR="006E25BB">
        <w:fldChar w:fldCharType="end"/>
      </w:r>
      <w:r w:rsidR="006E25BB">
        <w:t xml:space="preserve">, </w:t>
      </w:r>
      <w:r w:rsidR="006E25BB" w:rsidRPr="00856563">
        <w:t>an</w:t>
      </w:r>
      <w:r w:rsidR="006E25BB">
        <w:t xml:space="preserve"> adnominally used prepositional phrase</w:t>
      </w:r>
      <w:r w:rsidR="006E25BB" w:rsidRPr="00856563">
        <w:t xml:space="preserve"> co-</w:t>
      </w:r>
      <w:r w:rsidR="006E25BB">
        <w:t xml:space="preserve">occurs with a numeral. In </w:t>
      </w:r>
      <w:r w:rsidR="006E25BB" w:rsidRPr="00856563">
        <w:rPr>
          <w:rStyle w:val="ChItalBold"/>
        </w:rPr>
        <w:t>don</w:t>
      </w:r>
      <w:r w:rsidR="006E25BB">
        <w:rPr>
          <w:rStyle w:val="ChItalBold"/>
        </w:rPr>
        <w:t>g</w:t>
      </w:r>
      <w:r w:rsidR="006E25BB" w:rsidRPr="00856563">
        <w:rPr>
          <w:rStyle w:val="ChItalBold"/>
        </w:rPr>
        <w:t xml:space="preserve"> di Papua tu</w:t>
      </w:r>
      <w:r w:rsidR="006E25BB" w:rsidRPr="00856563">
        <w:t xml:space="preserve"> </w:t>
      </w:r>
      <w:r w:rsidR="00B7093A">
        <w:t>‘</w:t>
      </w:r>
      <w:r w:rsidR="006E25BB" w:rsidRPr="00856563">
        <w:t>they in Papua there</w:t>
      </w:r>
      <w:r w:rsidR="00B7093A">
        <w:t>’</w:t>
      </w:r>
      <w:r w:rsidR="006E25BB">
        <w:t xml:space="preserve"> in </w:t>
      </w:r>
      <w:r w:rsidR="006E25BB">
        <w:fldChar w:fldCharType="begin"/>
      </w:r>
      <w:r w:rsidR="006E25BB">
        <w:instrText xml:space="preserve"> REF _Ref340513727 \h </w:instrText>
      </w:r>
      <w:r w:rsidR="006E25BB">
        <w:fldChar w:fldCharType="separate"/>
      </w:r>
      <w:r w:rsidR="00154D81" w:rsidRPr="00856563">
        <w:t>(</w:t>
      </w:r>
      <w:r w:rsidR="00154D81">
        <w:rPr>
          <w:noProof/>
        </w:rPr>
        <w:t>15</w:t>
      </w:r>
      <w:r w:rsidR="00154D81" w:rsidRPr="00856563">
        <w:t>)</w:t>
      </w:r>
      <w:r w:rsidR="006E25BB">
        <w:fldChar w:fldCharType="end"/>
      </w:r>
      <w:r w:rsidR="006E25BB">
        <w:t>,</w:t>
      </w:r>
      <w:r w:rsidR="006E25BB" w:rsidRPr="00856563">
        <w:t xml:space="preserve"> an adnominal</w:t>
      </w:r>
      <w:r w:rsidR="006E25BB">
        <w:t>ly used</w:t>
      </w:r>
      <w:r w:rsidR="006E25BB" w:rsidRPr="00856563">
        <w:t xml:space="preserve"> prepositional phrase co-occurs with a demonstrative. Finally,</w:t>
      </w:r>
      <w:r w:rsidR="006E25BB">
        <w:t xml:space="preserve"> in</w:t>
      </w:r>
      <w:r w:rsidR="006E25BB" w:rsidRPr="00856563">
        <w:t xml:space="preserve"> </w:t>
      </w:r>
      <w:r w:rsidR="006E25BB" w:rsidRPr="00856563">
        <w:rPr>
          <w:rStyle w:val="ChItalBold"/>
        </w:rPr>
        <w:t>kata itu tu</w:t>
      </w:r>
      <w:r w:rsidR="006E25BB" w:rsidRPr="00856563">
        <w:t xml:space="preserve"> </w:t>
      </w:r>
      <w:r w:rsidR="00B7093A">
        <w:t>‘</w:t>
      </w:r>
      <w:r w:rsidR="006E25BB" w:rsidRPr="00856563">
        <w:t>those very words</w:t>
      </w:r>
      <w:r w:rsidR="00B7093A">
        <w:t>’</w:t>
      </w:r>
      <w:r w:rsidR="006E25BB" w:rsidRPr="00856563">
        <w:t xml:space="preserve"> in </w:t>
      </w:r>
      <w:r w:rsidR="006E25BB">
        <w:fldChar w:fldCharType="begin"/>
      </w:r>
      <w:r w:rsidR="006E25BB">
        <w:instrText xml:space="preserve"> REF _Ref340513728 \h </w:instrText>
      </w:r>
      <w:r w:rsidR="006E25BB">
        <w:fldChar w:fldCharType="separate"/>
      </w:r>
      <w:r w:rsidR="00154D81" w:rsidRPr="00856563">
        <w:t>(</w:t>
      </w:r>
      <w:r w:rsidR="00154D81">
        <w:rPr>
          <w:noProof/>
        </w:rPr>
        <w:t>16</w:t>
      </w:r>
      <w:r w:rsidR="00154D81" w:rsidRPr="00856563">
        <w:t>)</w:t>
      </w:r>
      <w:r w:rsidR="006E25BB">
        <w:fldChar w:fldCharType="end"/>
      </w:r>
      <w:r w:rsidR="006E25BB" w:rsidRPr="00856563">
        <w:t xml:space="preserve"> </w:t>
      </w:r>
      <w:r w:rsidR="006E25BB">
        <w:t>two adnominally used demonstrative</w:t>
      </w:r>
      <w:r w:rsidR="00F72833">
        <w:t>s</w:t>
      </w:r>
      <w:r w:rsidR="006E25BB">
        <w:t xml:space="preserve"> co-occur.</w:t>
      </w:r>
    </w:p>
    <w:p w14:paraId="78739589" w14:textId="77777777" w:rsidR="006E25BB" w:rsidRDefault="006E25BB" w:rsidP="006E25BB">
      <w:pPr>
        <w:pStyle w:val="ExampleTitle"/>
      </w:pPr>
      <w:r w:rsidRPr="0099608C">
        <w:rPr>
          <w:rStyle w:val="ChSmallCaps"/>
        </w:rPr>
        <w:t>head</w:t>
      </w:r>
      <w:r w:rsidR="00DF5D68">
        <w:t xml:space="preserve"> – </w:t>
      </w:r>
      <w:r w:rsidRPr="0099608C">
        <w:rPr>
          <w:rStyle w:val="ChSmallCaps"/>
        </w:rPr>
        <w:t>mod</w:t>
      </w:r>
    </w:p>
    <w:tbl>
      <w:tblPr>
        <w:tblW w:w="4737" w:type="dxa"/>
        <w:tblCellMar>
          <w:left w:w="40" w:type="dxa"/>
          <w:right w:w="40" w:type="dxa"/>
        </w:tblCellMar>
        <w:tblLook w:val="01E0" w:firstRow="1" w:lastRow="1" w:firstColumn="1" w:lastColumn="1" w:noHBand="0" w:noVBand="0"/>
      </w:tblPr>
      <w:tblGrid>
        <w:gridCol w:w="709"/>
        <w:gridCol w:w="869"/>
        <w:gridCol w:w="819"/>
        <w:gridCol w:w="536"/>
        <w:gridCol w:w="702"/>
        <w:gridCol w:w="1102"/>
      </w:tblGrid>
      <w:tr w:rsidR="00AC23C4" w:rsidRPr="004B7057" w14:paraId="1EF795DD" w14:textId="77777777" w:rsidTr="00AC23C4">
        <w:tc>
          <w:tcPr>
            <w:tcW w:w="709" w:type="dxa"/>
            <w:shd w:val="clear" w:color="auto" w:fill="auto"/>
          </w:tcPr>
          <w:p w14:paraId="053CA681" w14:textId="77777777" w:rsidR="006E25BB" w:rsidRPr="009F2611" w:rsidRDefault="006E25BB" w:rsidP="00B51DB6">
            <w:pPr>
              <w:pStyle w:val="O0Nwnext"/>
            </w:pPr>
            <w:bookmarkStart w:id="3592" w:name="_Ref340513723"/>
            <w:r w:rsidRPr="00856563">
              <w:t>(</w:t>
            </w:r>
            <w:fldSimple w:instr=" SEQ ( \* ARABIC \s 1 ">
              <w:r w:rsidR="00154D81">
                <w:rPr>
                  <w:noProof/>
                </w:rPr>
                <w:t>10</w:t>
              </w:r>
            </w:fldSimple>
            <w:r w:rsidRPr="00856563">
              <w:t>)</w:t>
            </w:r>
            <w:bookmarkEnd w:id="3592"/>
          </w:p>
        </w:tc>
        <w:tc>
          <w:tcPr>
            <w:tcW w:w="869" w:type="dxa"/>
            <w:shd w:val="clear" w:color="auto" w:fill="auto"/>
          </w:tcPr>
          <w:p w14:paraId="02CC4E8D" w14:textId="77777777" w:rsidR="006E25BB" w:rsidRPr="00856563" w:rsidRDefault="006E25BB" w:rsidP="00B51DB6">
            <w:pPr>
              <w:pStyle w:val="Text"/>
              <w:rPr>
                <w:rStyle w:val="ChBlueBold"/>
              </w:rPr>
            </w:pPr>
            <w:r>
              <w:rPr>
                <w:rStyle w:val="ChBlueBold"/>
              </w:rPr>
              <w:t>tangan</w:t>
            </w:r>
            <w:r w:rsidR="00F94FDF">
              <w:rPr>
                <w:rStyle w:val="ChBlueBold"/>
              </w:rPr>
              <w:t>g</w:t>
            </w:r>
          </w:p>
        </w:tc>
        <w:tc>
          <w:tcPr>
            <w:tcW w:w="819" w:type="dxa"/>
            <w:shd w:val="clear" w:color="auto" w:fill="auto"/>
          </w:tcPr>
          <w:p w14:paraId="72EE26B9" w14:textId="77777777" w:rsidR="006E25BB" w:rsidRPr="00856563" w:rsidRDefault="006E25BB" w:rsidP="00B51DB6">
            <w:pPr>
              <w:pStyle w:val="Text"/>
              <w:rPr>
                <w:rStyle w:val="ChBlueBold"/>
              </w:rPr>
            </w:pPr>
            <w:r w:rsidRPr="00856563">
              <w:rPr>
                <w:rStyle w:val="ChBlueBold"/>
              </w:rPr>
              <w:t>pendek</w:t>
            </w:r>
          </w:p>
        </w:tc>
        <w:tc>
          <w:tcPr>
            <w:tcW w:w="536" w:type="dxa"/>
            <w:shd w:val="clear" w:color="auto" w:fill="auto"/>
          </w:tcPr>
          <w:p w14:paraId="35508D8F" w14:textId="77777777" w:rsidR="006E25BB" w:rsidRPr="00856563" w:rsidRDefault="006E25BB" w:rsidP="00B51DB6">
            <w:pPr>
              <w:pStyle w:val="Text"/>
              <w:rPr>
                <w:rStyle w:val="ChBlueBold"/>
              </w:rPr>
            </w:pPr>
            <w:r w:rsidRPr="00856563">
              <w:rPr>
                <w:rStyle w:val="ChBlueBold"/>
              </w:rPr>
              <w:t>satu</w:t>
            </w:r>
          </w:p>
        </w:tc>
        <w:tc>
          <w:tcPr>
            <w:tcW w:w="702" w:type="dxa"/>
            <w:shd w:val="clear" w:color="auto" w:fill="auto"/>
          </w:tcPr>
          <w:p w14:paraId="6E536536" w14:textId="77777777" w:rsidR="006E25BB" w:rsidRPr="00856563" w:rsidRDefault="006E25BB" w:rsidP="00B51DB6">
            <w:pPr>
              <w:pStyle w:val="Text"/>
              <w:rPr>
                <w:rStyle w:val="ChBlueBold"/>
              </w:rPr>
            </w:pPr>
            <w:r w:rsidRPr="00856563">
              <w:rPr>
                <w:rStyle w:val="ChBlueBold"/>
              </w:rPr>
              <w:t>tu</w:t>
            </w:r>
          </w:p>
        </w:tc>
        <w:tc>
          <w:tcPr>
            <w:tcW w:w="1102" w:type="dxa"/>
            <w:shd w:val="clear" w:color="auto" w:fill="auto"/>
          </w:tcPr>
          <w:p w14:paraId="105EC6A6" w14:textId="77777777" w:rsidR="006E25BB" w:rsidRPr="00856563" w:rsidRDefault="006E25BB" w:rsidP="00B51DB6">
            <w:pPr>
              <w:pStyle w:val="Text"/>
            </w:pPr>
            <w:r>
              <w:t>((laughter))</w:t>
            </w:r>
          </w:p>
        </w:tc>
      </w:tr>
      <w:tr w:rsidR="00AC23C4" w:rsidRPr="00AC23C4" w14:paraId="45B39234" w14:textId="77777777" w:rsidTr="00AC23C4">
        <w:tc>
          <w:tcPr>
            <w:tcW w:w="709" w:type="dxa"/>
            <w:shd w:val="clear" w:color="auto" w:fill="auto"/>
          </w:tcPr>
          <w:p w14:paraId="1B3D04AC" w14:textId="77777777" w:rsidR="006E25BB" w:rsidRPr="009F2611" w:rsidRDefault="006E25BB" w:rsidP="00B51DB6">
            <w:pPr>
              <w:pStyle w:val="GlossEng"/>
            </w:pPr>
          </w:p>
        </w:tc>
        <w:tc>
          <w:tcPr>
            <w:tcW w:w="869" w:type="dxa"/>
            <w:shd w:val="clear" w:color="auto" w:fill="auto"/>
          </w:tcPr>
          <w:p w14:paraId="0EE8F59B" w14:textId="77777777" w:rsidR="006E25BB" w:rsidRPr="00856563" w:rsidRDefault="006E25BB" w:rsidP="00B51DB6">
            <w:pPr>
              <w:pStyle w:val="GlossEng"/>
            </w:pPr>
            <w:r w:rsidRPr="00856563">
              <w:t>hand</w:t>
            </w:r>
          </w:p>
        </w:tc>
        <w:tc>
          <w:tcPr>
            <w:tcW w:w="819" w:type="dxa"/>
            <w:shd w:val="clear" w:color="auto" w:fill="auto"/>
          </w:tcPr>
          <w:p w14:paraId="1A22FADA" w14:textId="77777777" w:rsidR="006E25BB" w:rsidRPr="00856563" w:rsidRDefault="006E25BB" w:rsidP="00B51DB6">
            <w:pPr>
              <w:pStyle w:val="GlossEng"/>
            </w:pPr>
            <w:r>
              <w:t>be.</w:t>
            </w:r>
            <w:r w:rsidRPr="00856563">
              <w:t>short</w:t>
            </w:r>
          </w:p>
        </w:tc>
        <w:tc>
          <w:tcPr>
            <w:tcW w:w="536" w:type="dxa"/>
            <w:shd w:val="clear" w:color="auto" w:fill="auto"/>
          </w:tcPr>
          <w:p w14:paraId="4AFE31DF" w14:textId="77777777" w:rsidR="006E25BB" w:rsidRPr="00856563" w:rsidRDefault="006E25BB" w:rsidP="00B51DB6">
            <w:pPr>
              <w:pStyle w:val="GlossEng"/>
            </w:pPr>
            <w:r w:rsidRPr="00856563">
              <w:t>one</w:t>
            </w:r>
          </w:p>
        </w:tc>
        <w:tc>
          <w:tcPr>
            <w:tcW w:w="702" w:type="dxa"/>
            <w:shd w:val="clear" w:color="auto" w:fill="auto"/>
          </w:tcPr>
          <w:p w14:paraId="14CC0617" w14:textId="77777777" w:rsidR="006E25BB" w:rsidRPr="0099608C" w:rsidRDefault="006E25BB" w:rsidP="00B51DB6">
            <w:pPr>
              <w:pStyle w:val="GlossEng"/>
              <w:rPr>
                <w:rStyle w:val="ChSmallCaps"/>
              </w:rPr>
            </w:pPr>
            <w:r w:rsidRPr="0099608C">
              <w:rPr>
                <w:rStyle w:val="ChSmallCaps"/>
              </w:rPr>
              <w:t>d.dist</w:t>
            </w:r>
          </w:p>
        </w:tc>
        <w:tc>
          <w:tcPr>
            <w:tcW w:w="1102" w:type="dxa"/>
            <w:shd w:val="clear" w:color="auto" w:fill="auto"/>
          </w:tcPr>
          <w:p w14:paraId="72125E2B" w14:textId="77777777" w:rsidR="006E25BB" w:rsidRPr="00856563" w:rsidRDefault="006E25BB" w:rsidP="00B51DB6">
            <w:pPr>
              <w:pStyle w:val="GlossEng"/>
            </w:pPr>
          </w:p>
        </w:tc>
      </w:tr>
    </w:tbl>
    <w:p w14:paraId="14FCB507" w14:textId="54133153" w:rsidR="006E25BB" w:rsidRPr="00856563" w:rsidRDefault="006E25BB" w:rsidP="006E25BB">
      <w:pPr>
        <w:pStyle w:val="FreeTranslEng"/>
      </w:pPr>
      <w:r w:rsidRPr="0099608C">
        <w:rPr>
          <w:rStyle w:val="ChSmallCaps"/>
        </w:rPr>
        <w:t>head</w:t>
      </w:r>
      <w:r w:rsidR="00DF5D68" w:rsidRPr="008F5023">
        <w:t xml:space="preserve"> </w:t>
      </w:r>
      <w:r w:rsidR="00DF5D68" w:rsidRPr="00D932D3">
        <w:t>–</w:t>
      </w:r>
      <w:r w:rsidR="00DF5D68" w:rsidRPr="008F5023">
        <w:t xml:space="preserve"> </w:t>
      </w:r>
      <w:r w:rsidRPr="0099608C">
        <w:rPr>
          <w:rStyle w:val="ChSmallCaps"/>
        </w:rPr>
        <w:t>v</w:t>
      </w:r>
      <w:r w:rsidR="00DF5D68" w:rsidRPr="008F5023">
        <w:t xml:space="preserve"> </w:t>
      </w:r>
      <w:r w:rsidR="00DF5D68" w:rsidRPr="00D932D3">
        <w:t>–</w:t>
      </w:r>
      <w:r w:rsidR="00DF5D68" w:rsidRPr="008F5023">
        <w:t xml:space="preserve"> </w:t>
      </w:r>
      <w:r w:rsidRPr="0099608C">
        <w:rPr>
          <w:rStyle w:val="ChSmallCaps"/>
        </w:rPr>
        <w:t>num</w:t>
      </w:r>
      <w:r w:rsidR="00DF5D68" w:rsidRPr="008F5023">
        <w:t xml:space="preserve"> </w:t>
      </w:r>
      <w:r w:rsidR="00DF5D68" w:rsidRPr="00D932D3">
        <w:t>–</w:t>
      </w:r>
      <w:r w:rsidR="00DF5D68" w:rsidRPr="008F5023">
        <w:t xml:space="preserve"> </w:t>
      </w:r>
      <w:r w:rsidRPr="0099608C">
        <w:rPr>
          <w:rStyle w:val="ChSmallCaps"/>
        </w:rPr>
        <w:t>dem</w:t>
      </w:r>
      <w:r>
        <w:t xml:space="preserve">: [About an acquaintance:] </w:t>
      </w:r>
      <w:r w:rsidR="00B7093A">
        <w:t>‘</w:t>
      </w:r>
      <w:r w:rsidRPr="00856563">
        <w:rPr>
          <w:rStyle w:val="ChBlueBold"/>
        </w:rPr>
        <w:t>that one short</w:t>
      </w:r>
      <w:r w:rsidR="00ED097D">
        <w:rPr>
          <w:rStyle w:val="ChBlueBold"/>
        </w:rPr>
        <w:t>-armed</w:t>
      </w:r>
      <w:r w:rsidRPr="00856563">
        <w:rPr>
          <w:rStyle w:val="ChBlueBold"/>
        </w:rPr>
        <w:t xml:space="preserve"> (one)</w:t>
      </w:r>
      <w:r>
        <w:t xml:space="preserve"> ((laughter))</w:t>
      </w:r>
      <w:r w:rsidR="00B7093A">
        <w:t>’</w:t>
      </w:r>
      <w:r w:rsidRPr="00856563">
        <w:t xml:space="preserve"> </w:t>
      </w:r>
      <w:r w:rsidRPr="00856563">
        <w:rPr>
          <w:rStyle w:val="ExampleSource"/>
        </w:rPr>
        <w:t>[081006-016-Cv.0036]</w:t>
      </w:r>
    </w:p>
    <w:tbl>
      <w:tblPr>
        <w:tblW w:w="4501" w:type="dxa"/>
        <w:tblCellMar>
          <w:left w:w="40" w:type="dxa"/>
          <w:right w:w="40" w:type="dxa"/>
        </w:tblCellMar>
        <w:tblLook w:val="01E0" w:firstRow="1" w:lastRow="1" w:firstColumn="1" w:lastColumn="1" w:noHBand="0" w:noVBand="0"/>
      </w:tblPr>
      <w:tblGrid>
        <w:gridCol w:w="709"/>
        <w:gridCol w:w="558"/>
        <w:gridCol w:w="864"/>
        <w:gridCol w:w="485"/>
        <w:gridCol w:w="569"/>
        <w:gridCol w:w="491"/>
        <w:gridCol w:w="825"/>
      </w:tblGrid>
      <w:tr w:rsidR="00AC23C4" w:rsidRPr="004B7057" w14:paraId="36E0D70C" w14:textId="77777777" w:rsidTr="00AC23C4">
        <w:tc>
          <w:tcPr>
            <w:tcW w:w="709" w:type="dxa"/>
            <w:shd w:val="clear" w:color="auto" w:fill="auto"/>
          </w:tcPr>
          <w:p w14:paraId="3DB982BE" w14:textId="77777777" w:rsidR="006E25BB" w:rsidRPr="009F2611" w:rsidRDefault="006E25BB" w:rsidP="00B51DB6">
            <w:pPr>
              <w:pStyle w:val="O0Nwnext"/>
            </w:pPr>
            <w:bookmarkStart w:id="3593" w:name="_Ref340513724"/>
            <w:r w:rsidRPr="00856563">
              <w:t>(</w:t>
            </w:r>
            <w:fldSimple w:instr=" SEQ ( \* ARABIC \s 1 ">
              <w:r w:rsidR="00154D81">
                <w:rPr>
                  <w:noProof/>
                </w:rPr>
                <w:t>11</w:t>
              </w:r>
            </w:fldSimple>
            <w:r w:rsidRPr="00856563">
              <w:t>)</w:t>
            </w:r>
            <w:bookmarkEnd w:id="3593"/>
          </w:p>
        </w:tc>
        <w:tc>
          <w:tcPr>
            <w:tcW w:w="558" w:type="dxa"/>
            <w:shd w:val="clear" w:color="auto" w:fill="auto"/>
          </w:tcPr>
          <w:p w14:paraId="10D98B84" w14:textId="77777777" w:rsidR="006E25BB" w:rsidRPr="00856563" w:rsidRDefault="006E25BB" w:rsidP="00B51DB6">
            <w:pPr>
              <w:pStyle w:val="Text"/>
              <w:rPr>
                <w:rStyle w:val="ChBlueBold"/>
              </w:rPr>
            </w:pPr>
            <w:r w:rsidRPr="00856563">
              <w:rPr>
                <w:rStyle w:val="ChBlueBold"/>
              </w:rPr>
              <w:t>babi</w:t>
            </w:r>
          </w:p>
        </w:tc>
        <w:tc>
          <w:tcPr>
            <w:tcW w:w="864" w:type="dxa"/>
            <w:shd w:val="clear" w:color="auto" w:fill="auto"/>
          </w:tcPr>
          <w:p w14:paraId="04CA0E4A" w14:textId="77777777" w:rsidR="006E25BB" w:rsidRPr="00856563" w:rsidRDefault="006E25BB" w:rsidP="00B51DB6">
            <w:pPr>
              <w:pStyle w:val="Text"/>
              <w:rPr>
                <w:rStyle w:val="ChBlueBold"/>
              </w:rPr>
            </w:pPr>
            <w:r w:rsidRPr="00856563">
              <w:rPr>
                <w:rStyle w:val="ChBlueBold"/>
              </w:rPr>
              <w:t>puti</w:t>
            </w:r>
          </w:p>
        </w:tc>
        <w:tc>
          <w:tcPr>
            <w:tcW w:w="485" w:type="dxa"/>
            <w:shd w:val="clear" w:color="auto" w:fill="auto"/>
          </w:tcPr>
          <w:p w14:paraId="5692DD5C" w14:textId="77777777" w:rsidR="006E25BB" w:rsidRPr="00856563" w:rsidRDefault="006E25BB" w:rsidP="00B51DB6">
            <w:pPr>
              <w:pStyle w:val="Text"/>
              <w:rPr>
                <w:rStyle w:val="ChBlueBold"/>
              </w:rPr>
            </w:pPr>
            <w:r w:rsidRPr="00856563">
              <w:rPr>
                <w:rStyle w:val="ChBlueBold"/>
              </w:rPr>
              <w:t>ko</w:t>
            </w:r>
          </w:p>
        </w:tc>
        <w:tc>
          <w:tcPr>
            <w:tcW w:w="569" w:type="dxa"/>
            <w:shd w:val="clear" w:color="auto" w:fill="auto"/>
          </w:tcPr>
          <w:p w14:paraId="5B430044" w14:textId="77777777" w:rsidR="006E25BB" w:rsidRPr="00856563" w:rsidRDefault="006E25BB" w:rsidP="00B51DB6">
            <w:pPr>
              <w:pStyle w:val="Text"/>
            </w:pPr>
            <w:r w:rsidRPr="00856563">
              <w:t>dari</w:t>
            </w:r>
          </w:p>
        </w:tc>
        <w:tc>
          <w:tcPr>
            <w:tcW w:w="491" w:type="dxa"/>
            <w:shd w:val="clear" w:color="auto" w:fill="auto"/>
          </w:tcPr>
          <w:p w14:paraId="346E157C" w14:textId="77777777" w:rsidR="006E25BB" w:rsidRPr="00856563" w:rsidRDefault="006E25BB" w:rsidP="00B51DB6">
            <w:pPr>
              <w:pStyle w:val="Text"/>
            </w:pPr>
            <w:r w:rsidRPr="00856563">
              <w:t>atas</w:t>
            </w:r>
          </w:p>
        </w:tc>
        <w:tc>
          <w:tcPr>
            <w:tcW w:w="825" w:type="dxa"/>
            <w:shd w:val="clear" w:color="auto" w:fill="auto"/>
          </w:tcPr>
          <w:p w14:paraId="7E3AF548" w14:textId="77777777" w:rsidR="006E25BB" w:rsidRPr="00856563" w:rsidRDefault="00F94FDF" w:rsidP="00B51DB6">
            <w:pPr>
              <w:pStyle w:val="Text"/>
            </w:pPr>
            <w:r w:rsidRPr="00856563">
              <w:t>turung</w:t>
            </w:r>
          </w:p>
        </w:tc>
      </w:tr>
      <w:tr w:rsidR="00AC23C4" w:rsidRPr="00AC23C4" w14:paraId="17ADBE7D" w14:textId="77777777" w:rsidTr="00AC23C4">
        <w:tc>
          <w:tcPr>
            <w:tcW w:w="709" w:type="dxa"/>
            <w:shd w:val="clear" w:color="auto" w:fill="auto"/>
          </w:tcPr>
          <w:p w14:paraId="6AA6C5FE" w14:textId="77777777" w:rsidR="006E25BB" w:rsidRPr="009F2611" w:rsidRDefault="006E25BB" w:rsidP="00B51DB6">
            <w:pPr>
              <w:pStyle w:val="GlossEng"/>
            </w:pPr>
          </w:p>
        </w:tc>
        <w:tc>
          <w:tcPr>
            <w:tcW w:w="558" w:type="dxa"/>
            <w:shd w:val="clear" w:color="auto" w:fill="auto"/>
          </w:tcPr>
          <w:p w14:paraId="1B068AED" w14:textId="77777777" w:rsidR="006E25BB" w:rsidRPr="00856563" w:rsidRDefault="006E25BB" w:rsidP="00B51DB6">
            <w:pPr>
              <w:pStyle w:val="GlossEng"/>
            </w:pPr>
            <w:r w:rsidRPr="00856563">
              <w:t>pig</w:t>
            </w:r>
          </w:p>
        </w:tc>
        <w:tc>
          <w:tcPr>
            <w:tcW w:w="864" w:type="dxa"/>
            <w:shd w:val="clear" w:color="auto" w:fill="auto"/>
          </w:tcPr>
          <w:p w14:paraId="650C5DEB" w14:textId="77777777" w:rsidR="006E25BB" w:rsidRPr="00856563" w:rsidRDefault="006E25BB" w:rsidP="00B51DB6">
            <w:pPr>
              <w:pStyle w:val="GlossEng"/>
            </w:pPr>
            <w:r>
              <w:t>be.</w:t>
            </w:r>
            <w:r w:rsidRPr="00856563">
              <w:t>white</w:t>
            </w:r>
          </w:p>
        </w:tc>
        <w:tc>
          <w:tcPr>
            <w:tcW w:w="485" w:type="dxa"/>
            <w:shd w:val="clear" w:color="auto" w:fill="auto"/>
          </w:tcPr>
          <w:p w14:paraId="267BE693" w14:textId="77777777" w:rsidR="006E25BB" w:rsidRPr="0099608C" w:rsidRDefault="004928FD" w:rsidP="00B51DB6">
            <w:pPr>
              <w:pStyle w:val="GlossEng"/>
              <w:rPr>
                <w:rStyle w:val="ChSmallCaps"/>
              </w:rPr>
            </w:pPr>
            <w:r w:rsidRPr="0099608C">
              <w:rPr>
                <w:rStyle w:val="ChSmallCaps"/>
              </w:rPr>
              <w:t>2</w:t>
            </w:r>
            <w:r w:rsidR="006E25BB" w:rsidRPr="0099608C">
              <w:rPr>
                <w:rStyle w:val="ChSmallCaps"/>
              </w:rPr>
              <w:t>sg</w:t>
            </w:r>
          </w:p>
        </w:tc>
        <w:tc>
          <w:tcPr>
            <w:tcW w:w="569" w:type="dxa"/>
            <w:shd w:val="clear" w:color="auto" w:fill="auto"/>
          </w:tcPr>
          <w:p w14:paraId="7A4965F2" w14:textId="77777777" w:rsidR="006E25BB" w:rsidRPr="00856563" w:rsidRDefault="006E25BB" w:rsidP="00B51DB6">
            <w:pPr>
              <w:pStyle w:val="GlossEng"/>
            </w:pPr>
            <w:r>
              <w:t>from</w:t>
            </w:r>
          </w:p>
        </w:tc>
        <w:tc>
          <w:tcPr>
            <w:tcW w:w="491" w:type="dxa"/>
            <w:shd w:val="clear" w:color="auto" w:fill="auto"/>
          </w:tcPr>
          <w:p w14:paraId="6CD8FF3B" w14:textId="77777777" w:rsidR="006E25BB" w:rsidRPr="00856563" w:rsidRDefault="006E25BB" w:rsidP="00B51DB6">
            <w:pPr>
              <w:pStyle w:val="GlossEng"/>
            </w:pPr>
            <w:r w:rsidRPr="00856563">
              <w:t>top</w:t>
            </w:r>
          </w:p>
        </w:tc>
        <w:tc>
          <w:tcPr>
            <w:tcW w:w="825" w:type="dxa"/>
            <w:shd w:val="clear" w:color="auto" w:fill="auto"/>
          </w:tcPr>
          <w:p w14:paraId="5BC46043" w14:textId="77777777" w:rsidR="006E25BB" w:rsidRPr="00856563" w:rsidRDefault="006E25BB" w:rsidP="00B51DB6">
            <w:pPr>
              <w:pStyle w:val="GlossEng"/>
            </w:pPr>
            <w:r w:rsidRPr="00856563">
              <w:t>descend</w:t>
            </w:r>
          </w:p>
        </w:tc>
      </w:tr>
    </w:tbl>
    <w:p w14:paraId="7F717435" w14:textId="23F261E3" w:rsidR="006E25BB" w:rsidRPr="00072AF1" w:rsidRDefault="006E25BB" w:rsidP="006E25BB">
      <w:pPr>
        <w:pStyle w:val="FreeTranslEng"/>
      </w:pPr>
      <w:r w:rsidRPr="0099608C">
        <w:rPr>
          <w:rStyle w:val="ChSmallCaps"/>
        </w:rPr>
        <w:t>head</w:t>
      </w:r>
      <w:r w:rsidR="00DF5D68" w:rsidRPr="008F5023">
        <w:t xml:space="preserve"> </w:t>
      </w:r>
      <w:r w:rsidR="00DF5D68" w:rsidRPr="00D932D3">
        <w:t>–</w:t>
      </w:r>
      <w:r w:rsidR="00DF5D68" w:rsidRPr="008F5023">
        <w:t xml:space="preserve"> </w:t>
      </w:r>
      <w:r w:rsidRPr="0099608C">
        <w:rPr>
          <w:rStyle w:val="ChSmallCaps"/>
        </w:rPr>
        <w:t>v</w:t>
      </w:r>
      <w:r w:rsidR="00DF5D68" w:rsidRPr="008F5023">
        <w:t xml:space="preserve"> </w:t>
      </w:r>
      <w:r w:rsidR="00DF5D68" w:rsidRPr="00D932D3">
        <w:t>–</w:t>
      </w:r>
      <w:r w:rsidR="00DF5D68" w:rsidRPr="008F5023">
        <w:t xml:space="preserve"> </w:t>
      </w:r>
      <w:r w:rsidRPr="0099608C">
        <w:rPr>
          <w:rStyle w:val="ChSmallCaps"/>
        </w:rPr>
        <w:t>pro</w:t>
      </w:r>
      <w:r>
        <w:t xml:space="preserve">: [About an acquaintance:] </w:t>
      </w:r>
      <w:r w:rsidR="00B7093A">
        <w:t>‘</w:t>
      </w:r>
      <w:r w:rsidRPr="00856563">
        <w:rPr>
          <w:rStyle w:val="ChBlueBold"/>
        </w:rPr>
        <w:t>you white pig</w:t>
      </w:r>
      <w:r w:rsidRPr="00856563">
        <w:t xml:space="preserve"> came down from up (there)</w:t>
      </w:r>
      <w:r w:rsidR="00B7093A">
        <w:t>’</w:t>
      </w:r>
      <w:r w:rsidRPr="00856563">
        <w:t xml:space="preserve"> </w:t>
      </w:r>
      <w:r w:rsidR="00B04170">
        <w:rPr>
          <w:rStyle w:val="ExampleSource"/>
        </w:rPr>
        <w:t>[081025-006-Cv.0260</w:t>
      </w:r>
      <w:r w:rsidRPr="00856563">
        <w:rPr>
          <w:rStyle w:val="ExampleSource"/>
        </w:rPr>
        <w:t>]</w:t>
      </w:r>
    </w:p>
    <w:tbl>
      <w:tblPr>
        <w:tblW w:w="6160" w:type="dxa"/>
        <w:tblCellMar>
          <w:left w:w="40" w:type="dxa"/>
          <w:right w:w="40" w:type="dxa"/>
        </w:tblCellMar>
        <w:tblLook w:val="01E0" w:firstRow="1" w:lastRow="1" w:firstColumn="1" w:lastColumn="1" w:noHBand="0" w:noVBand="0"/>
      </w:tblPr>
      <w:tblGrid>
        <w:gridCol w:w="709"/>
        <w:gridCol w:w="747"/>
        <w:gridCol w:w="792"/>
        <w:gridCol w:w="684"/>
        <w:gridCol w:w="773"/>
        <w:gridCol w:w="447"/>
        <w:gridCol w:w="1133"/>
        <w:gridCol w:w="875"/>
      </w:tblGrid>
      <w:tr w:rsidR="00AC23C4" w:rsidRPr="004B7057" w14:paraId="0941AC2A" w14:textId="77777777" w:rsidTr="00AC23C4">
        <w:tc>
          <w:tcPr>
            <w:tcW w:w="709" w:type="dxa"/>
            <w:shd w:val="clear" w:color="auto" w:fill="auto"/>
          </w:tcPr>
          <w:p w14:paraId="3E841B4D" w14:textId="77777777" w:rsidR="000B131C" w:rsidRPr="00FD5F8A" w:rsidRDefault="000B131C" w:rsidP="000B131C">
            <w:pPr>
              <w:pStyle w:val="O0Nwnext"/>
            </w:pPr>
            <w:bookmarkStart w:id="3594" w:name="_Ref314130091"/>
            <w:bookmarkStart w:id="3595" w:name="_Ref340513722"/>
            <w:r w:rsidRPr="00856563">
              <w:t>(</w:t>
            </w:r>
            <w:fldSimple w:instr=" SEQ ( \* ARABIC \s 1 ">
              <w:r w:rsidR="00154D81">
                <w:rPr>
                  <w:noProof/>
                </w:rPr>
                <w:t>12</w:t>
              </w:r>
            </w:fldSimple>
            <w:bookmarkEnd w:id="3594"/>
            <w:r w:rsidRPr="00856563">
              <w:t>)</w:t>
            </w:r>
            <w:bookmarkEnd w:id="3595"/>
          </w:p>
        </w:tc>
        <w:tc>
          <w:tcPr>
            <w:tcW w:w="747" w:type="dxa"/>
            <w:shd w:val="clear" w:color="auto" w:fill="auto"/>
          </w:tcPr>
          <w:p w14:paraId="6D183129" w14:textId="77777777" w:rsidR="000B131C" w:rsidRPr="003C7A73" w:rsidRDefault="000B131C" w:rsidP="000B131C">
            <w:pPr>
              <w:pStyle w:val="Text"/>
              <w:rPr>
                <w:rStyle w:val="ChBlueBold"/>
              </w:rPr>
            </w:pPr>
            <w:r w:rsidRPr="003C7A73">
              <w:rPr>
                <w:rStyle w:val="ChBlueBold"/>
              </w:rPr>
              <w:t>pisang</w:t>
            </w:r>
          </w:p>
        </w:tc>
        <w:tc>
          <w:tcPr>
            <w:tcW w:w="792" w:type="dxa"/>
            <w:shd w:val="clear" w:color="auto" w:fill="auto"/>
          </w:tcPr>
          <w:p w14:paraId="5422EA14" w14:textId="77777777" w:rsidR="000B131C" w:rsidRPr="00856563" w:rsidRDefault="000B131C" w:rsidP="000B131C">
            <w:pPr>
              <w:pStyle w:val="Text"/>
              <w:rPr>
                <w:rStyle w:val="ChBlueBold"/>
              </w:rPr>
            </w:pPr>
            <w:r w:rsidRPr="00856563">
              <w:rPr>
                <w:rStyle w:val="ChBlueBold"/>
              </w:rPr>
              <w:t>Sorong</w:t>
            </w:r>
          </w:p>
        </w:tc>
        <w:tc>
          <w:tcPr>
            <w:tcW w:w="684" w:type="dxa"/>
            <w:shd w:val="clear" w:color="auto" w:fill="auto"/>
          </w:tcPr>
          <w:p w14:paraId="5A7AE897" w14:textId="77777777" w:rsidR="000B131C" w:rsidRPr="00856563" w:rsidRDefault="000B131C" w:rsidP="000B131C">
            <w:pPr>
              <w:pStyle w:val="Text"/>
              <w:rPr>
                <w:rStyle w:val="ChBlueBold"/>
              </w:rPr>
            </w:pPr>
            <w:r w:rsidRPr="00856563">
              <w:rPr>
                <w:rStyle w:val="ChBlueBold"/>
              </w:rPr>
              <w:t>sana</w:t>
            </w:r>
          </w:p>
        </w:tc>
        <w:tc>
          <w:tcPr>
            <w:tcW w:w="773" w:type="dxa"/>
            <w:shd w:val="clear" w:color="auto" w:fill="auto"/>
          </w:tcPr>
          <w:p w14:paraId="3839D534" w14:textId="77777777" w:rsidR="000B131C" w:rsidRPr="00166453" w:rsidRDefault="000B131C" w:rsidP="000B131C">
            <w:pPr>
              <w:pStyle w:val="Text"/>
            </w:pPr>
            <w:r w:rsidRPr="00166453">
              <w:rPr>
                <w:rStyle w:val="ChBlueBold"/>
              </w:rPr>
              <w:t>tu</w:t>
            </w:r>
            <w:r w:rsidRPr="00166453">
              <w:t>,</w:t>
            </w:r>
          </w:p>
        </w:tc>
        <w:tc>
          <w:tcPr>
            <w:tcW w:w="447" w:type="dxa"/>
            <w:shd w:val="clear" w:color="auto" w:fill="auto"/>
          </w:tcPr>
          <w:p w14:paraId="1DB4F865" w14:textId="77777777" w:rsidR="000B131C" w:rsidRPr="00856563" w:rsidRDefault="000B131C" w:rsidP="000B131C">
            <w:pPr>
              <w:pStyle w:val="Text"/>
            </w:pPr>
            <w:r>
              <w:t>iii,</w:t>
            </w:r>
          </w:p>
        </w:tc>
        <w:tc>
          <w:tcPr>
            <w:tcW w:w="1133" w:type="dxa"/>
            <w:shd w:val="clear" w:color="auto" w:fill="auto"/>
          </w:tcPr>
          <w:p w14:paraId="42A9FFA0" w14:textId="77777777" w:rsidR="000B131C" w:rsidRPr="00856563" w:rsidRDefault="000B131C" w:rsidP="000B131C">
            <w:pPr>
              <w:pStyle w:val="Text"/>
            </w:pPr>
            <w:r w:rsidRPr="00856563">
              <w:t>besar</w:t>
            </w:r>
            <w:r>
              <w:t>~</w:t>
            </w:r>
            <w:r w:rsidRPr="00856563">
              <w:t>besar</w:t>
            </w:r>
          </w:p>
        </w:tc>
        <w:tc>
          <w:tcPr>
            <w:tcW w:w="875" w:type="dxa"/>
            <w:shd w:val="clear" w:color="auto" w:fill="auto"/>
          </w:tcPr>
          <w:p w14:paraId="0EC07B2A" w14:textId="77777777" w:rsidR="000B131C" w:rsidRPr="00856563" w:rsidRDefault="000B131C" w:rsidP="000B131C">
            <w:pPr>
              <w:pStyle w:val="Text"/>
            </w:pPr>
            <w:r w:rsidRPr="00856563">
              <w:t>manis</w:t>
            </w:r>
          </w:p>
        </w:tc>
      </w:tr>
      <w:tr w:rsidR="00AC23C4" w:rsidRPr="00AC23C4" w14:paraId="6164037D" w14:textId="77777777" w:rsidTr="00AC23C4">
        <w:tc>
          <w:tcPr>
            <w:tcW w:w="709" w:type="dxa"/>
            <w:shd w:val="clear" w:color="auto" w:fill="auto"/>
          </w:tcPr>
          <w:p w14:paraId="377679AF" w14:textId="77777777" w:rsidR="000B131C" w:rsidRPr="00FD5F8A" w:rsidRDefault="000B131C" w:rsidP="000B131C">
            <w:pPr>
              <w:pStyle w:val="GlossEng"/>
            </w:pPr>
          </w:p>
        </w:tc>
        <w:tc>
          <w:tcPr>
            <w:tcW w:w="747" w:type="dxa"/>
            <w:shd w:val="clear" w:color="auto" w:fill="auto"/>
          </w:tcPr>
          <w:p w14:paraId="572711C7" w14:textId="77777777" w:rsidR="000B131C" w:rsidRPr="00856563" w:rsidRDefault="000B131C" w:rsidP="000B131C">
            <w:pPr>
              <w:pStyle w:val="GlossEng"/>
            </w:pPr>
            <w:r w:rsidRPr="00856563">
              <w:t>banana</w:t>
            </w:r>
          </w:p>
        </w:tc>
        <w:tc>
          <w:tcPr>
            <w:tcW w:w="792" w:type="dxa"/>
            <w:shd w:val="clear" w:color="auto" w:fill="auto"/>
          </w:tcPr>
          <w:p w14:paraId="10E1EC04" w14:textId="77777777" w:rsidR="000B131C" w:rsidRPr="00856563" w:rsidRDefault="000B131C" w:rsidP="000B131C">
            <w:pPr>
              <w:pStyle w:val="GlossEng"/>
            </w:pPr>
            <w:r w:rsidRPr="00856563">
              <w:t>Sorong</w:t>
            </w:r>
          </w:p>
        </w:tc>
        <w:tc>
          <w:tcPr>
            <w:tcW w:w="684" w:type="dxa"/>
            <w:shd w:val="clear" w:color="auto" w:fill="auto"/>
          </w:tcPr>
          <w:p w14:paraId="46281E6F" w14:textId="77777777" w:rsidR="000B131C" w:rsidRPr="0099608C" w:rsidRDefault="000B131C" w:rsidP="000B131C">
            <w:pPr>
              <w:pStyle w:val="GlossEng"/>
              <w:rPr>
                <w:rStyle w:val="ChSmallCaps"/>
              </w:rPr>
            </w:pPr>
            <w:r w:rsidRPr="0099608C">
              <w:rPr>
                <w:rStyle w:val="ChSmallCaps"/>
              </w:rPr>
              <w:t>l.dist</w:t>
            </w:r>
          </w:p>
        </w:tc>
        <w:tc>
          <w:tcPr>
            <w:tcW w:w="773" w:type="dxa"/>
            <w:shd w:val="clear" w:color="auto" w:fill="auto"/>
          </w:tcPr>
          <w:p w14:paraId="0C245F05" w14:textId="77777777" w:rsidR="000B131C" w:rsidRPr="0099608C" w:rsidRDefault="000B131C" w:rsidP="000B131C">
            <w:pPr>
              <w:pStyle w:val="GlossEng"/>
              <w:rPr>
                <w:rStyle w:val="ChSmallCaps"/>
              </w:rPr>
            </w:pPr>
            <w:r w:rsidRPr="0099608C">
              <w:rPr>
                <w:rStyle w:val="ChSmallCaps"/>
              </w:rPr>
              <w:t>d.prox</w:t>
            </w:r>
          </w:p>
        </w:tc>
        <w:tc>
          <w:tcPr>
            <w:tcW w:w="447" w:type="dxa"/>
            <w:shd w:val="clear" w:color="auto" w:fill="auto"/>
          </w:tcPr>
          <w:p w14:paraId="6A5DFC5C" w14:textId="77777777" w:rsidR="000B131C" w:rsidRPr="00856563" w:rsidRDefault="000B131C" w:rsidP="000B131C">
            <w:pPr>
              <w:pStyle w:val="GlossEng"/>
            </w:pPr>
            <w:r w:rsidRPr="00856563">
              <w:t>oh!</w:t>
            </w:r>
          </w:p>
        </w:tc>
        <w:tc>
          <w:tcPr>
            <w:tcW w:w="1133" w:type="dxa"/>
            <w:shd w:val="clear" w:color="auto" w:fill="auto"/>
          </w:tcPr>
          <w:p w14:paraId="32A74272" w14:textId="77777777" w:rsidR="000B131C" w:rsidRPr="00856563" w:rsidRDefault="000B131C" w:rsidP="000B131C">
            <w:pPr>
              <w:pStyle w:val="GlossEng"/>
            </w:pPr>
            <w:r w:rsidRPr="0099608C">
              <w:rPr>
                <w:rStyle w:val="ChSmallCaps"/>
              </w:rPr>
              <w:t>rdp</w:t>
            </w:r>
            <w:r>
              <w:t>~be.</w:t>
            </w:r>
            <w:r w:rsidRPr="00856563">
              <w:t>big</w:t>
            </w:r>
          </w:p>
        </w:tc>
        <w:tc>
          <w:tcPr>
            <w:tcW w:w="875" w:type="dxa"/>
            <w:shd w:val="clear" w:color="auto" w:fill="auto"/>
          </w:tcPr>
          <w:p w14:paraId="55ACCDE7" w14:textId="77777777" w:rsidR="000B131C" w:rsidRPr="00856563" w:rsidRDefault="00AB0052" w:rsidP="000B131C">
            <w:pPr>
              <w:pStyle w:val="GlossEng"/>
            </w:pPr>
            <w:r>
              <w:t>be.</w:t>
            </w:r>
            <w:r w:rsidR="000B131C" w:rsidRPr="00856563">
              <w:t>sweet</w:t>
            </w:r>
          </w:p>
        </w:tc>
      </w:tr>
    </w:tbl>
    <w:p w14:paraId="54E6B3D1" w14:textId="50878D31" w:rsidR="000B131C" w:rsidRPr="00072AF1" w:rsidRDefault="000B131C" w:rsidP="000B131C">
      <w:pPr>
        <w:pStyle w:val="FreeTranslEng"/>
      </w:pPr>
      <w:r w:rsidRPr="0099608C">
        <w:rPr>
          <w:rStyle w:val="ChSmallCaps"/>
        </w:rPr>
        <w:t>head</w:t>
      </w:r>
      <w:r w:rsidRPr="008F5023">
        <w:t xml:space="preserve"> </w:t>
      </w:r>
      <w:r w:rsidRPr="00D932D3">
        <w:t>–</w:t>
      </w:r>
      <w:r w:rsidRPr="008F5023">
        <w:t xml:space="preserve"> </w:t>
      </w:r>
      <w:r w:rsidRPr="0099608C">
        <w:rPr>
          <w:rStyle w:val="ChSmallCaps"/>
        </w:rPr>
        <w:t>n</w:t>
      </w:r>
      <w:r w:rsidRPr="008F5023">
        <w:t xml:space="preserve"> </w:t>
      </w:r>
      <w:r w:rsidRPr="00D932D3">
        <w:t>–</w:t>
      </w:r>
      <w:r w:rsidRPr="008F5023">
        <w:t xml:space="preserve"> </w:t>
      </w:r>
      <w:r w:rsidRPr="0099608C">
        <w:rPr>
          <w:rStyle w:val="ChSmallCaps"/>
        </w:rPr>
        <w:t>loc</w:t>
      </w:r>
      <w:r w:rsidRPr="008F5023">
        <w:t xml:space="preserve"> </w:t>
      </w:r>
      <w:r w:rsidRPr="00D932D3">
        <w:t>–</w:t>
      </w:r>
      <w:r w:rsidRPr="008F5023">
        <w:t xml:space="preserve"> </w:t>
      </w:r>
      <w:r w:rsidRPr="0099608C">
        <w:rPr>
          <w:rStyle w:val="ChSmallCaps"/>
        </w:rPr>
        <w:t>dem</w:t>
      </w:r>
      <w:r>
        <w:t xml:space="preserve">: </w:t>
      </w:r>
      <w:r w:rsidR="00B7093A">
        <w:t>‘</w:t>
      </w:r>
      <w:r w:rsidRPr="00856563">
        <w:rPr>
          <w:rStyle w:val="ChBlueBold"/>
        </w:rPr>
        <w:t>those bananas (from) Sorong over there</w:t>
      </w:r>
      <w:r w:rsidRPr="00856563">
        <w:t>, o</w:t>
      </w:r>
      <w:r>
        <w:t>oo</w:t>
      </w:r>
      <w:r w:rsidRPr="00856563">
        <w:t xml:space="preserve">h, </w:t>
      </w:r>
      <w:r w:rsidRPr="00844418">
        <w:t>(they) are all big (and) sweet</w:t>
      </w:r>
      <w:r w:rsidR="00B7093A">
        <w:t>’</w:t>
      </w:r>
      <w:r w:rsidRPr="00856563">
        <w:t xml:space="preserve"> </w:t>
      </w:r>
      <w:r w:rsidRPr="00856563">
        <w:rPr>
          <w:rStyle w:val="ExampleSource"/>
        </w:rPr>
        <w:t>[081011-003-Cv.0017]</w:t>
      </w:r>
    </w:p>
    <w:tbl>
      <w:tblPr>
        <w:tblW w:w="4206" w:type="dxa"/>
        <w:tblCellMar>
          <w:left w:w="40" w:type="dxa"/>
          <w:right w:w="40" w:type="dxa"/>
        </w:tblCellMar>
        <w:tblLook w:val="01E0" w:firstRow="1" w:lastRow="1" w:firstColumn="1" w:lastColumn="1" w:noHBand="0" w:noVBand="0"/>
      </w:tblPr>
      <w:tblGrid>
        <w:gridCol w:w="709"/>
        <w:gridCol w:w="569"/>
        <w:gridCol w:w="792"/>
        <w:gridCol w:w="503"/>
        <w:gridCol w:w="773"/>
        <w:gridCol w:w="369"/>
        <w:gridCol w:w="491"/>
      </w:tblGrid>
      <w:tr w:rsidR="00AC23C4" w:rsidRPr="004B7057" w14:paraId="3359C255" w14:textId="77777777" w:rsidTr="00AC23C4">
        <w:tc>
          <w:tcPr>
            <w:tcW w:w="709" w:type="dxa"/>
            <w:shd w:val="clear" w:color="auto" w:fill="auto"/>
          </w:tcPr>
          <w:p w14:paraId="318D37DC" w14:textId="77777777" w:rsidR="006E25BB" w:rsidRPr="009F2611" w:rsidRDefault="006E25BB" w:rsidP="00B51DB6">
            <w:pPr>
              <w:pStyle w:val="O0Nwnext"/>
            </w:pPr>
            <w:bookmarkStart w:id="3596" w:name="_Ref340513725"/>
            <w:r w:rsidRPr="00856563">
              <w:t>(</w:t>
            </w:r>
            <w:fldSimple w:instr=" SEQ ( \* ARABIC \s 1 ">
              <w:r w:rsidR="00154D81">
                <w:rPr>
                  <w:noProof/>
                </w:rPr>
                <w:t>13</w:t>
              </w:r>
            </w:fldSimple>
            <w:r w:rsidRPr="00856563">
              <w:t>)</w:t>
            </w:r>
            <w:bookmarkEnd w:id="3596"/>
          </w:p>
        </w:tc>
        <w:tc>
          <w:tcPr>
            <w:tcW w:w="569" w:type="dxa"/>
            <w:shd w:val="clear" w:color="auto" w:fill="auto"/>
          </w:tcPr>
          <w:p w14:paraId="11A4D215" w14:textId="77777777" w:rsidR="006E25BB" w:rsidRPr="00856563" w:rsidRDefault="006E25BB" w:rsidP="00B51DB6">
            <w:pPr>
              <w:pStyle w:val="Text"/>
              <w:rPr>
                <w:rStyle w:val="ChBlueBold"/>
              </w:rPr>
            </w:pPr>
            <w:r w:rsidRPr="00856563">
              <w:rPr>
                <w:rStyle w:val="ChBlueBold"/>
              </w:rPr>
              <w:t>pace</w:t>
            </w:r>
          </w:p>
        </w:tc>
        <w:tc>
          <w:tcPr>
            <w:tcW w:w="792" w:type="dxa"/>
            <w:shd w:val="clear" w:color="auto" w:fill="auto"/>
          </w:tcPr>
          <w:p w14:paraId="7B1C3D54" w14:textId="77777777" w:rsidR="006E25BB" w:rsidRPr="00856563" w:rsidRDefault="006E25BB" w:rsidP="00B51DB6">
            <w:pPr>
              <w:pStyle w:val="Text"/>
              <w:rPr>
                <w:rStyle w:val="ChBlueBold"/>
              </w:rPr>
            </w:pPr>
            <w:r w:rsidRPr="00856563">
              <w:rPr>
                <w:rStyle w:val="ChBlueBold"/>
              </w:rPr>
              <w:t>doran</w:t>
            </w:r>
            <w:r>
              <w:rPr>
                <w:rStyle w:val="ChBlueBold"/>
              </w:rPr>
              <w:t>g</w:t>
            </w:r>
          </w:p>
        </w:tc>
        <w:tc>
          <w:tcPr>
            <w:tcW w:w="503" w:type="dxa"/>
            <w:shd w:val="clear" w:color="auto" w:fill="auto"/>
          </w:tcPr>
          <w:p w14:paraId="0569A738" w14:textId="77777777" w:rsidR="006E25BB" w:rsidRPr="00856563" w:rsidRDefault="006E25BB" w:rsidP="00B51DB6">
            <w:pPr>
              <w:pStyle w:val="Text"/>
              <w:rPr>
                <w:rStyle w:val="ChBlueBold"/>
              </w:rPr>
            </w:pPr>
            <w:r w:rsidRPr="00856563">
              <w:rPr>
                <w:rStyle w:val="ChBlueBold"/>
              </w:rPr>
              <w:t>dua</w:t>
            </w:r>
          </w:p>
        </w:tc>
        <w:tc>
          <w:tcPr>
            <w:tcW w:w="773" w:type="dxa"/>
            <w:shd w:val="clear" w:color="auto" w:fill="auto"/>
          </w:tcPr>
          <w:p w14:paraId="4140D1CE" w14:textId="77777777" w:rsidR="006E25BB" w:rsidRPr="00856563" w:rsidRDefault="006E25BB" w:rsidP="00B51DB6">
            <w:pPr>
              <w:pStyle w:val="Text"/>
              <w:rPr>
                <w:rStyle w:val="ChBlueBold"/>
              </w:rPr>
            </w:pPr>
            <w:r w:rsidRPr="00856563">
              <w:rPr>
                <w:rStyle w:val="ChBlueBold"/>
              </w:rPr>
              <w:t>ini</w:t>
            </w:r>
          </w:p>
        </w:tc>
        <w:tc>
          <w:tcPr>
            <w:tcW w:w="369" w:type="dxa"/>
            <w:shd w:val="clear" w:color="auto" w:fill="auto"/>
          </w:tcPr>
          <w:p w14:paraId="6EBDAA18" w14:textId="77777777" w:rsidR="006E25BB" w:rsidRPr="00856563" w:rsidRDefault="006E25BB" w:rsidP="00B51DB6">
            <w:pPr>
              <w:pStyle w:val="Text"/>
            </w:pPr>
            <w:r w:rsidRPr="00856563">
              <w:t>ke</w:t>
            </w:r>
          </w:p>
        </w:tc>
        <w:tc>
          <w:tcPr>
            <w:tcW w:w="491" w:type="dxa"/>
            <w:shd w:val="clear" w:color="auto" w:fill="auto"/>
          </w:tcPr>
          <w:p w14:paraId="7D3347E3" w14:textId="77777777" w:rsidR="006E25BB" w:rsidRPr="00856563" w:rsidRDefault="006E25BB" w:rsidP="00B51DB6">
            <w:pPr>
              <w:pStyle w:val="Text"/>
            </w:pPr>
            <w:r w:rsidRPr="00856563">
              <w:t>atas</w:t>
            </w:r>
          </w:p>
        </w:tc>
      </w:tr>
      <w:tr w:rsidR="00AC23C4" w:rsidRPr="00AC23C4" w14:paraId="42A98BE1" w14:textId="77777777" w:rsidTr="00AC23C4">
        <w:tc>
          <w:tcPr>
            <w:tcW w:w="709" w:type="dxa"/>
            <w:shd w:val="clear" w:color="auto" w:fill="auto"/>
          </w:tcPr>
          <w:p w14:paraId="1580FBE4" w14:textId="77777777" w:rsidR="006E25BB" w:rsidRPr="009F2611" w:rsidRDefault="006E25BB" w:rsidP="00B51DB6">
            <w:pPr>
              <w:pStyle w:val="GlossEng"/>
            </w:pPr>
          </w:p>
        </w:tc>
        <w:tc>
          <w:tcPr>
            <w:tcW w:w="569" w:type="dxa"/>
            <w:shd w:val="clear" w:color="auto" w:fill="auto"/>
          </w:tcPr>
          <w:p w14:paraId="104C1879" w14:textId="77777777" w:rsidR="006E25BB" w:rsidRPr="00856563" w:rsidRDefault="006E25BB" w:rsidP="00B51DB6">
            <w:pPr>
              <w:pStyle w:val="GlossEng"/>
            </w:pPr>
            <w:r w:rsidRPr="00856563">
              <w:t>man</w:t>
            </w:r>
          </w:p>
        </w:tc>
        <w:tc>
          <w:tcPr>
            <w:tcW w:w="792" w:type="dxa"/>
            <w:shd w:val="clear" w:color="auto" w:fill="auto"/>
          </w:tcPr>
          <w:p w14:paraId="525387BD" w14:textId="77777777" w:rsidR="006E25BB" w:rsidRPr="0099608C" w:rsidRDefault="006E25BB" w:rsidP="00B51DB6">
            <w:pPr>
              <w:pStyle w:val="GlossEng"/>
              <w:rPr>
                <w:rStyle w:val="ChSmallCaps"/>
              </w:rPr>
            </w:pPr>
            <w:r w:rsidRPr="0099608C">
              <w:rPr>
                <w:rStyle w:val="ChSmallCaps"/>
              </w:rPr>
              <w:t>3pl</w:t>
            </w:r>
          </w:p>
        </w:tc>
        <w:tc>
          <w:tcPr>
            <w:tcW w:w="503" w:type="dxa"/>
            <w:shd w:val="clear" w:color="auto" w:fill="auto"/>
          </w:tcPr>
          <w:p w14:paraId="698B36D3" w14:textId="77777777" w:rsidR="006E25BB" w:rsidRPr="00856563" w:rsidRDefault="006E25BB" w:rsidP="00B51DB6">
            <w:pPr>
              <w:pStyle w:val="GlossEng"/>
            </w:pPr>
            <w:r w:rsidRPr="00856563">
              <w:t>two</w:t>
            </w:r>
          </w:p>
        </w:tc>
        <w:tc>
          <w:tcPr>
            <w:tcW w:w="773" w:type="dxa"/>
            <w:shd w:val="clear" w:color="auto" w:fill="auto"/>
          </w:tcPr>
          <w:p w14:paraId="1CC31C57" w14:textId="77777777" w:rsidR="006E25BB" w:rsidRPr="0099608C" w:rsidRDefault="006E25BB" w:rsidP="00B51DB6">
            <w:pPr>
              <w:pStyle w:val="GlossEng"/>
              <w:rPr>
                <w:rStyle w:val="ChSmallCaps"/>
              </w:rPr>
            </w:pPr>
            <w:r w:rsidRPr="0099608C">
              <w:rPr>
                <w:rStyle w:val="ChSmallCaps"/>
              </w:rPr>
              <w:t>d.prox</w:t>
            </w:r>
          </w:p>
        </w:tc>
        <w:tc>
          <w:tcPr>
            <w:tcW w:w="369" w:type="dxa"/>
            <w:shd w:val="clear" w:color="auto" w:fill="auto"/>
          </w:tcPr>
          <w:p w14:paraId="0422E75D" w14:textId="77777777" w:rsidR="006E25BB" w:rsidRPr="00856563" w:rsidRDefault="006E25BB" w:rsidP="00B51DB6">
            <w:pPr>
              <w:pStyle w:val="GlossEng"/>
            </w:pPr>
            <w:r>
              <w:t>to</w:t>
            </w:r>
          </w:p>
        </w:tc>
        <w:tc>
          <w:tcPr>
            <w:tcW w:w="491" w:type="dxa"/>
            <w:shd w:val="clear" w:color="auto" w:fill="auto"/>
          </w:tcPr>
          <w:p w14:paraId="4A127F46" w14:textId="77777777" w:rsidR="006E25BB" w:rsidRPr="00856563" w:rsidRDefault="006E25BB" w:rsidP="00B51DB6">
            <w:pPr>
              <w:pStyle w:val="GlossEng"/>
            </w:pPr>
            <w:r w:rsidRPr="00856563">
              <w:t>top</w:t>
            </w:r>
          </w:p>
        </w:tc>
      </w:tr>
    </w:tbl>
    <w:p w14:paraId="7D67FC58" w14:textId="1A320F2F" w:rsidR="006E25BB" w:rsidRPr="002F5FFD" w:rsidRDefault="006E25BB" w:rsidP="006E25BB">
      <w:pPr>
        <w:pStyle w:val="FreeTranslEng"/>
      </w:pPr>
      <w:r w:rsidRPr="0099608C">
        <w:rPr>
          <w:rStyle w:val="ChSmallCaps"/>
        </w:rPr>
        <w:t>head</w:t>
      </w:r>
      <w:r w:rsidR="00DF5D68" w:rsidRPr="008F5023">
        <w:t xml:space="preserve"> </w:t>
      </w:r>
      <w:r w:rsidR="00DF5D68" w:rsidRPr="00D932D3">
        <w:t>–</w:t>
      </w:r>
      <w:r w:rsidR="00DF5D68" w:rsidRPr="008F5023">
        <w:t xml:space="preserve"> </w:t>
      </w:r>
      <w:r w:rsidRPr="0099608C">
        <w:rPr>
          <w:rStyle w:val="ChSmallCaps"/>
        </w:rPr>
        <w:t>pro</w:t>
      </w:r>
      <w:r w:rsidR="00DF5D68" w:rsidRPr="008F5023">
        <w:t xml:space="preserve"> </w:t>
      </w:r>
      <w:r w:rsidR="00DF5D68" w:rsidRPr="00D932D3">
        <w:t>–</w:t>
      </w:r>
      <w:r w:rsidR="00DF5D68" w:rsidRPr="008F5023">
        <w:t xml:space="preserve"> </w:t>
      </w:r>
      <w:r w:rsidRPr="0099608C">
        <w:rPr>
          <w:rStyle w:val="ChSmallCaps"/>
        </w:rPr>
        <w:t>num</w:t>
      </w:r>
      <w:r w:rsidR="00DF5D68" w:rsidRPr="008F5023">
        <w:t xml:space="preserve"> </w:t>
      </w:r>
      <w:r w:rsidR="00DF5D68" w:rsidRPr="00D932D3">
        <w:t>–</w:t>
      </w:r>
      <w:r w:rsidR="00DF5D68" w:rsidRPr="008F5023">
        <w:t xml:space="preserve"> </w:t>
      </w:r>
      <w:r w:rsidRPr="0099608C">
        <w:rPr>
          <w:rStyle w:val="ChSmallCaps"/>
        </w:rPr>
        <w:t>dem</w:t>
      </w:r>
      <w:r>
        <w:t xml:space="preserve">: </w:t>
      </w:r>
      <w:r w:rsidR="00B7093A">
        <w:t>‘</w:t>
      </w:r>
      <w:r>
        <w:rPr>
          <w:rStyle w:val="ChBlueBold"/>
        </w:rPr>
        <w:t>both of the</w:t>
      </w:r>
      <w:r w:rsidRPr="00856563">
        <w:rPr>
          <w:rStyle w:val="ChBlueBold"/>
        </w:rPr>
        <w:t xml:space="preserve"> two men here</w:t>
      </w:r>
      <w:r w:rsidRPr="00856563">
        <w:t xml:space="preserve"> (went) up (there)</w:t>
      </w:r>
      <w:r w:rsidR="00B7093A">
        <w:t>’</w:t>
      </w:r>
      <w:r w:rsidRPr="00856563">
        <w:t xml:space="preserve"> </w:t>
      </w:r>
      <w:r w:rsidRPr="00856563">
        <w:rPr>
          <w:rStyle w:val="ExampleSource"/>
        </w:rPr>
        <w:t>[081006-034-CvEx.0010]</w:t>
      </w:r>
    </w:p>
    <w:tbl>
      <w:tblPr>
        <w:tblW w:w="4902" w:type="dxa"/>
        <w:tblCellMar>
          <w:left w:w="40" w:type="dxa"/>
          <w:right w:w="40" w:type="dxa"/>
        </w:tblCellMar>
        <w:tblLook w:val="01E0" w:firstRow="1" w:lastRow="1" w:firstColumn="1" w:lastColumn="1" w:noHBand="0" w:noVBand="0"/>
      </w:tblPr>
      <w:tblGrid>
        <w:gridCol w:w="709"/>
        <w:gridCol w:w="525"/>
        <w:gridCol w:w="669"/>
        <w:gridCol w:w="603"/>
        <w:gridCol w:w="569"/>
        <w:gridCol w:w="1291"/>
        <w:gridCol w:w="536"/>
      </w:tblGrid>
      <w:tr w:rsidR="00AC23C4" w:rsidRPr="004B7057" w14:paraId="17F3B417" w14:textId="77777777" w:rsidTr="00AC23C4">
        <w:tc>
          <w:tcPr>
            <w:tcW w:w="709" w:type="dxa"/>
            <w:shd w:val="clear" w:color="auto" w:fill="auto"/>
          </w:tcPr>
          <w:p w14:paraId="1948B25C" w14:textId="2A6D52A9" w:rsidR="006E25BB" w:rsidRPr="009F2611" w:rsidRDefault="006E25BB" w:rsidP="00CA514F">
            <w:pPr>
              <w:pStyle w:val="O0Nwnext"/>
            </w:pPr>
            <w:bookmarkStart w:id="3597" w:name="_Ref340513726"/>
            <w:bookmarkStart w:id="3598" w:name="_Ref436406958"/>
            <w:bookmarkStart w:id="3599" w:name="_Ref439577710"/>
            <w:bookmarkStart w:id="3600" w:name="_Ref439577754"/>
            <w:r w:rsidRPr="00856563">
              <w:t>(</w:t>
            </w:r>
            <w:fldSimple w:instr=" SEQ ( \* ARABIC \s 1 ">
              <w:r w:rsidR="00154D81">
                <w:rPr>
                  <w:noProof/>
                </w:rPr>
                <w:t>14</w:t>
              </w:r>
            </w:fldSimple>
            <w:r w:rsidRPr="00856563">
              <w:t>)</w:t>
            </w:r>
            <w:bookmarkEnd w:id="3597"/>
            <w:bookmarkEnd w:id="3598"/>
            <w:bookmarkEnd w:id="3599"/>
            <w:bookmarkEnd w:id="3600"/>
          </w:p>
        </w:tc>
        <w:tc>
          <w:tcPr>
            <w:tcW w:w="525" w:type="dxa"/>
            <w:shd w:val="clear" w:color="auto" w:fill="auto"/>
          </w:tcPr>
          <w:p w14:paraId="14EF269A" w14:textId="77777777" w:rsidR="006E25BB" w:rsidRPr="00856563" w:rsidRDefault="006E25BB" w:rsidP="00B51DB6">
            <w:pPr>
              <w:pStyle w:val="Text"/>
            </w:pPr>
            <w:r w:rsidRPr="00856563">
              <w:t>trus</w:t>
            </w:r>
          </w:p>
        </w:tc>
        <w:tc>
          <w:tcPr>
            <w:tcW w:w="669" w:type="dxa"/>
            <w:shd w:val="clear" w:color="auto" w:fill="auto"/>
          </w:tcPr>
          <w:p w14:paraId="35A897BF" w14:textId="77777777" w:rsidR="006E25BB" w:rsidRPr="00856563" w:rsidRDefault="006E25BB" w:rsidP="00B51DB6">
            <w:pPr>
              <w:pStyle w:val="Text"/>
            </w:pPr>
            <w:r w:rsidRPr="00856563">
              <w:t>tamba</w:t>
            </w:r>
          </w:p>
        </w:tc>
        <w:tc>
          <w:tcPr>
            <w:tcW w:w="603" w:type="dxa"/>
            <w:shd w:val="clear" w:color="auto" w:fill="auto"/>
          </w:tcPr>
          <w:p w14:paraId="1FD23DE6" w14:textId="77777777" w:rsidR="006E25BB" w:rsidRPr="00856563" w:rsidRDefault="006E25BB" w:rsidP="00B51DB6">
            <w:pPr>
              <w:pStyle w:val="Text"/>
              <w:rPr>
                <w:rStyle w:val="ChBlueBold"/>
              </w:rPr>
            </w:pPr>
            <w:r w:rsidRPr="00856563">
              <w:rPr>
                <w:rStyle w:val="ChBlueBold"/>
              </w:rPr>
              <w:t>kaka</w:t>
            </w:r>
          </w:p>
        </w:tc>
        <w:tc>
          <w:tcPr>
            <w:tcW w:w="569" w:type="dxa"/>
            <w:shd w:val="clear" w:color="auto" w:fill="auto"/>
          </w:tcPr>
          <w:p w14:paraId="5F9D6D48" w14:textId="77777777" w:rsidR="006E25BB" w:rsidRPr="00856563" w:rsidRDefault="006E25BB" w:rsidP="00B51DB6">
            <w:pPr>
              <w:pStyle w:val="Text"/>
              <w:rPr>
                <w:rStyle w:val="ChBlueBold"/>
              </w:rPr>
            </w:pPr>
            <w:r w:rsidRPr="00856563">
              <w:rPr>
                <w:rStyle w:val="ChBlueBold"/>
              </w:rPr>
              <w:t>dari</w:t>
            </w:r>
          </w:p>
        </w:tc>
        <w:tc>
          <w:tcPr>
            <w:tcW w:w="1291" w:type="dxa"/>
            <w:shd w:val="clear" w:color="auto" w:fill="auto"/>
          </w:tcPr>
          <w:p w14:paraId="35763CFF" w14:textId="77777777" w:rsidR="006E25BB" w:rsidRPr="00856563" w:rsidRDefault="006E25BB" w:rsidP="00B51DB6">
            <w:pPr>
              <w:pStyle w:val="Text"/>
              <w:rPr>
                <w:rStyle w:val="ChBlueBold"/>
              </w:rPr>
            </w:pPr>
            <w:r>
              <w:rPr>
                <w:rStyle w:val="ChBlueBold"/>
              </w:rPr>
              <w:t>Mamb</w:t>
            </w:r>
            <w:r w:rsidRPr="00856563">
              <w:rPr>
                <w:rStyle w:val="ChBlueBold"/>
              </w:rPr>
              <w:t>ramo</w:t>
            </w:r>
          </w:p>
        </w:tc>
        <w:tc>
          <w:tcPr>
            <w:tcW w:w="536" w:type="dxa"/>
            <w:shd w:val="clear" w:color="auto" w:fill="auto"/>
          </w:tcPr>
          <w:p w14:paraId="140ED450" w14:textId="77777777" w:rsidR="006E25BB" w:rsidRPr="00856563" w:rsidRDefault="006E25BB" w:rsidP="00B51DB6">
            <w:pPr>
              <w:pStyle w:val="Text"/>
              <w:rPr>
                <w:rStyle w:val="ChBlueBold"/>
              </w:rPr>
            </w:pPr>
            <w:r w:rsidRPr="00856563">
              <w:rPr>
                <w:rStyle w:val="ChBlueBold"/>
              </w:rPr>
              <w:t>satu</w:t>
            </w:r>
          </w:p>
        </w:tc>
      </w:tr>
      <w:tr w:rsidR="00AC23C4" w:rsidRPr="00AC23C4" w14:paraId="4ED69F55" w14:textId="77777777" w:rsidTr="00AC23C4">
        <w:tc>
          <w:tcPr>
            <w:tcW w:w="709" w:type="dxa"/>
            <w:shd w:val="clear" w:color="auto" w:fill="auto"/>
          </w:tcPr>
          <w:p w14:paraId="7B50A494" w14:textId="77777777" w:rsidR="006E25BB" w:rsidRPr="009F2611" w:rsidRDefault="006E25BB" w:rsidP="00B51DB6">
            <w:pPr>
              <w:pStyle w:val="GlossEng"/>
            </w:pPr>
          </w:p>
        </w:tc>
        <w:tc>
          <w:tcPr>
            <w:tcW w:w="525" w:type="dxa"/>
            <w:shd w:val="clear" w:color="auto" w:fill="auto"/>
          </w:tcPr>
          <w:p w14:paraId="5FC6B3E1" w14:textId="77777777" w:rsidR="006E25BB" w:rsidRPr="005A50C4" w:rsidRDefault="006E25BB" w:rsidP="00B51DB6">
            <w:pPr>
              <w:pStyle w:val="GlossEng"/>
            </w:pPr>
            <w:r>
              <w:t>next</w:t>
            </w:r>
          </w:p>
        </w:tc>
        <w:tc>
          <w:tcPr>
            <w:tcW w:w="669" w:type="dxa"/>
            <w:shd w:val="clear" w:color="auto" w:fill="auto"/>
          </w:tcPr>
          <w:p w14:paraId="64EFB127" w14:textId="77777777" w:rsidR="006E25BB" w:rsidRPr="00856563" w:rsidRDefault="006E25BB" w:rsidP="00B51DB6">
            <w:pPr>
              <w:pStyle w:val="GlossEng"/>
            </w:pPr>
            <w:r w:rsidRPr="00856563">
              <w:t>add</w:t>
            </w:r>
          </w:p>
        </w:tc>
        <w:tc>
          <w:tcPr>
            <w:tcW w:w="603" w:type="dxa"/>
            <w:shd w:val="clear" w:color="auto" w:fill="auto"/>
          </w:tcPr>
          <w:p w14:paraId="5A6C0D04" w14:textId="77777777" w:rsidR="006E25BB" w:rsidRPr="00856563" w:rsidRDefault="006E25BB" w:rsidP="00B51DB6">
            <w:pPr>
              <w:pStyle w:val="GlossEng"/>
            </w:pPr>
            <w:r>
              <w:t>oSb</w:t>
            </w:r>
          </w:p>
        </w:tc>
        <w:tc>
          <w:tcPr>
            <w:tcW w:w="569" w:type="dxa"/>
            <w:shd w:val="clear" w:color="auto" w:fill="auto"/>
          </w:tcPr>
          <w:p w14:paraId="7E3C4936" w14:textId="77777777" w:rsidR="006E25BB" w:rsidRPr="00856563" w:rsidRDefault="006E25BB" w:rsidP="00B51DB6">
            <w:pPr>
              <w:pStyle w:val="GlossEng"/>
            </w:pPr>
            <w:r>
              <w:t>from</w:t>
            </w:r>
          </w:p>
        </w:tc>
        <w:tc>
          <w:tcPr>
            <w:tcW w:w="1291" w:type="dxa"/>
            <w:shd w:val="clear" w:color="auto" w:fill="auto"/>
          </w:tcPr>
          <w:p w14:paraId="69D198FF" w14:textId="77777777" w:rsidR="006E25BB" w:rsidRPr="00856563" w:rsidRDefault="006E25BB" w:rsidP="00B51DB6">
            <w:pPr>
              <w:pStyle w:val="GlossEng"/>
            </w:pPr>
            <w:r>
              <w:t>Mamb</w:t>
            </w:r>
            <w:r w:rsidRPr="00856563">
              <w:t>ramo</w:t>
            </w:r>
          </w:p>
        </w:tc>
        <w:tc>
          <w:tcPr>
            <w:tcW w:w="536" w:type="dxa"/>
            <w:shd w:val="clear" w:color="auto" w:fill="auto"/>
          </w:tcPr>
          <w:p w14:paraId="28E75C8F" w14:textId="77777777" w:rsidR="006E25BB" w:rsidRPr="00856563" w:rsidRDefault="006E25BB" w:rsidP="00B51DB6">
            <w:pPr>
              <w:pStyle w:val="GlossEng"/>
            </w:pPr>
            <w:r w:rsidRPr="00856563">
              <w:t>one</w:t>
            </w:r>
          </w:p>
        </w:tc>
      </w:tr>
    </w:tbl>
    <w:p w14:paraId="1AAB615D" w14:textId="50C606BC" w:rsidR="006E25BB" w:rsidRPr="009E2A1C" w:rsidRDefault="006E25BB" w:rsidP="00CA514F">
      <w:pPr>
        <w:pStyle w:val="FreeTranslEng"/>
      </w:pPr>
      <w:r w:rsidRPr="0099608C">
        <w:rPr>
          <w:rStyle w:val="ChSmallCaps"/>
        </w:rPr>
        <w:t>head</w:t>
      </w:r>
      <w:r w:rsidR="00DF5D68" w:rsidRPr="008F5023">
        <w:t xml:space="preserve"> </w:t>
      </w:r>
      <w:r w:rsidR="00DF5D68" w:rsidRPr="00D932D3">
        <w:t>–</w:t>
      </w:r>
      <w:r w:rsidR="00DF5D68" w:rsidRPr="008F5023">
        <w:t xml:space="preserve"> </w:t>
      </w:r>
      <w:r w:rsidRPr="0099608C">
        <w:rPr>
          <w:rStyle w:val="ChSmallCaps"/>
        </w:rPr>
        <w:t>pp</w:t>
      </w:r>
      <w:r w:rsidR="00DF5D68" w:rsidRPr="008F5023">
        <w:t xml:space="preserve"> </w:t>
      </w:r>
      <w:r w:rsidR="00DF5D68" w:rsidRPr="00D932D3">
        <w:t>–</w:t>
      </w:r>
      <w:r w:rsidR="00DF5D68" w:rsidRPr="008F5023">
        <w:t xml:space="preserve"> </w:t>
      </w:r>
      <w:r w:rsidRPr="0099608C">
        <w:rPr>
          <w:rStyle w:val="ChSmallCaps"/>
        </w:rPr>
        <w:t>num</w:t>
      </w:r>
      <w:r>
        <w:t>: [</w:t>
      </w:r>
      <w:r w:rsidRPr="00856563">
        <w:t xml:space="preserve">About forming a </w:t>
      </w:r>
      <w:r>
        <w:t xml:space="preserve">sports </w:t>
      </w:r>
      <w:r w:rsidRPr="00856563">
        <w:t>team</w:t>
      </w:r>
      <w:r>
        <w:t xml:space="preserve">:] </w:t>
      </w:r>
      <w:r w:rsidR="00B7093A">
        <w:t>‘</w:t>
      </w:r>
      <w:r>
        <w:t xml:space="preserve">then </w:t>
      </w:r>
      <w:r w:rsidRPr="00856563">
        <w:t xml:space="preserve">add </w:t>
      </w:r>
      <w:r w:rsidRPr="00856563">
        <w:rPr>
          <w:rStyle w:val="ChBlueBold"/>
        </w:rPr>
        <w:t xml:space="preserve">a </w:t>
      </w:r>
      <w:r>
        <w:rPr>
          <w:rStyle w:val="ChBlueBold"/>
        </w:rPr>
        <w:t>certain older brother from (the) Mamb</w:t>
      </w:r>
      <w:r w:rsidRPr="00856563">
        <w:rPr>
          <w:rStyle w:val="ChBlueBold"/>
        </w:rPr>
        <w:t>ramo</w:t>
      </w:r>
      <w:r>
        <w:rPr>
          <w:rStyle w:val="ChBlueBold"/>
        </w:rPr>
        <w:t xml:space="preserve"> (area)</w:t>
      </w:r>
      <w:r w:rsidR="00B7093A">
        <w:t>’</w:t>
      </w:r>
      <w:r w:rsidRPr="00856563">
        <w:t xml:space="preserve"> </w:t>
      </w:r>
      <w:r w:rsidRPr="00856563">
        <w:rPr>
          <w:rStyle w:val="ExampleSource"/>
        </w:rPr>
        <w:t>[081023-001-Cv.0002]</w:t>
      </w:r>
    </w:p>
    <w:tbl>
      <w:tblPr>
        <w:tblW w:w="5768" w:type="dxa"/>
        <w:tblCellMar>
          <w:left w:w="40" w:type="dxa"/>
          <w:right w:w="40" w:type="dxa"/>
        </w:tblCellMar>
        <w:tblLook w:val="01E0" w:firstRow="1" w:lastRow="1" w:firstColumn="1" w:lastColumn="1" w:noHBand="0" w:noVBand="0"/>
      </w:tblPr>
      <w:tblGrid>
        <w:gridCol w:w="709"/>
        <w:gridCol w:w="603"/>
        <w:gridCol w:w="360"/>
        <w:gridCol w:w="725"/>
        <w:gridCol w:w="702"/>
        <w:gridCol w:w="580"/>
        <w:gridCol w:w="814"/>
        <w:gridCol w:w="1275"/>
      </w:tblGrid>
      <w:tr w:rsidR="00AC23C4" w:rsidRPr="004B7057" w14:paraId="45D045E7" w14:textId="77777777" w:rsidTr="00AC23C4">
        <w:tc>
          <w:tcPr>
            <w:tcW w:w="709" w:type="dxa"/>
            <w:shd w:val="clear" w:color="auto" w:fill="auto"/>
          </w:tcPr>
          <w:p w14:paraId="3BC2EC53" w14:textId="77777777" w:rsidR="006E25BB" w:rsidRPr="00331A13" w:rsidRDefault="006E25BB" w:rsidP="00B51DB6">
            <w:pPr>
              <w:pStyle w:val="O0Nwnext"/>
            </w:pPr>
            <w:bookmarkStart w:id="3601" w:name="_Ref340513727"/>
            <w:r w:rsidRPr="00856563">
              <w:t>(</w:t>
            </w:r>
            <w:fldSimple w:instr=" SEQ ( \* ARABIC \s 1 ">
              <w:r w:rsidR="00154D81">
                <w:rPr>
                  <w:noProof/>
                </w:rPr>
                <w:t>15</w:t>
              </w:r>
            </w:fldSimple>
            <w:r w:rsidRPr="00856563">
              <w:t>)</w:t>
            </w:r>
            <w:bookmarkEnd w:id="3601"/>
          </w:p>
        </w:tc>
        <w:tc>
          <w:tcPr>
            <w:tcW w:w="603" w:type="dxa"/>
            <w:shd w:val="clear" w:color="auto" w:fill="auto"/>
          </w:tcPr>
          <w:p w14:paraId="3FF10731" w14:textId="77777777" w:rsidR="006E25BB" w:rsidRPr="00331A13" w:rsidRDefault="006E25BB" w:rsidP="00B51DB6">
            <w:pPr>
              <w:pStyle w:val="Text"/>
              <w:rPr>
                <w:rStyle w:val="ChBlueBold"/>
              </w:rPr>
            </w:pPr>
            <w:r w:rsidRPr="00331A13">
              <w:rPr>
                <w:rStyle w:val="ChBlueBold"/>
              </w:rPr>
              <w:t>don</w:t>
            </w:r>
            <w:r>
              <w:rPr>
                <w:rStyle w:val="ChBlueBold"/>
              </w:rPr>
              <w:t>g</w:t>
            </w:r>
          </w:p>
        </w:tc>
        <w:tc>
          <w:tcPr>
            <w:tcW w:w="360" w:type="dxa"/>
            <w:shd w:val="clear" w:color="auto" w:fill="auto"/>
          </w:tcPr>
          <w:p w14:paraId="1CADB0E1" w14:textId="77777777" w:rsidR="006E25BB" w:rsidRPr="00856563" w:rsidRDefault="006E25BB" w:rsidP="00B51DB6">
            <w:pPr>
              <w:pStyle w:val="Text"/>
              <w:rPr>
                <w:rStyle w:val="ChBlueBold"/>
              </w:rPr>
            </w:pPr>
            <w:r w:rsidRPr="00856563">
              <w:rPr>
                <w:rStyle w:val="ChBlueBold"/>
              </w:rPr>
              <w:t>di</w:t>
            </w:r>
          </w:p>
        </w:tc>
        <w:tc>
          <w:tcPr>
            <w:tcW w:w="725" w:type="dxa"/>
            <w:shd w:val="clear" w:color="auto" w:fill="auto"/>
          </w:tcPr>
          <w:p w14:paraId="4E67658E" w14:textId="77777777" w:rsidR="006E25BB" w:rsidRPr="00856563" w:rsidRDefault="006E25BB" w:rsidP="00B51DB6">
            <w:pPr>
              <w:pStyle w:val="Text"/>
              <w:rPr>
                <w:rStyle w:val="ChBlueBold"/>
              </w:rPr>
            </w:pPr>
            <w:r w:rsidRPr="00856563">
              <w:rPr>
                <w:rStyle w:val="ChBlueBold"/>
              </w:rPr>
              <w:t>Papua</w:t>
            </w:r>
          </w:p>
        </w:tc>
        <w:tc>
          <w:tcPr>
            <w:tcW w:w="702" w:type="dxa"/>
            <w:shd w:val="clear" w:color="auto" w:fill="auto"/>
          </w:tcPr>
          <w:p w14:paraId="6FAFCCCE" w14:textId="77777777" w:rsidR="006E25BB" w:rsidRPr="00856563" w:rsidRDefault="006E25BB" w:rsidP="00B51DB6">
            <w:pPr>
              <w:pStyle w:val="Text"/>
              <w:rPr>
                <w:rStyle w:val="ChBlueBold"/>
              </w:rPr>
            </w:pPr>
            <w:r w:rsidRPr="00856563">
              <w:rPr>
                <w:rStyle w:val="ChBlueBold"/>
              </w:rPr>
              <w:t>tu</w:t>
            </w:r>
          </w:p>
        </w:tc>
        <w:tc>
          <w:tcPr>
            <w:tcW w:w="580" w:type="dxa"/>
            <w:shd w:val="clear" w:color="auto" w:fill="auto"/>
          </w:tcPr>
          <w:p w14:paraId="4650DAF8" w14:textId="77777777" w:rsidR="006E25BB" w:rsidRPr="00856563" w:rsidRDefault="006E25BB" w:rsidP="00B51DB6">
            <w:pPr>
              <w:pStyle w:val="Text"/>
            </w:pPr>
            <w:r w:rsidRPr="00856563">
              <w:t>dong</w:t>
            </w:r>
          </w:p>
        </w:tc>
        <w:tc>
          <w:tcPr>
            <w:tcW w:w="814" w:type="dxa"/>
            <w:shd w:val="clear" w:color="auto" w:fill="auto"/>
          </w:tcPr>
          <w:p w14:paraId="26ED37BC" w14:textId="77777777" w:rsidR="006E25BB" w:rsidRPr="00856563" w:rsidRDefault="006E25BB" w:rsidP="00B51DB6">
            <w:pPr>
              <w:pStyle w:val="Text"/>
            </w:pPr>
            <w:r w:rsidRPr="00856563">
              <w:t>makan</w:t>
            </w:r>
            <w:r w:rsidR="00F94FDF">
              <w:t>g</w:t>
            </w:r>
          </w:p>
        </w:tc>
        <w:tc>
          <w:tcPr>
            <w:tcW w:w="1275" w:type="dxa"/>
            <w:shd w:val="clear" w:color="auto" w:fill="auto"/>
          </w:tcPr>
          <w:p w14:paraId="757FE064" w14:textId="77777777" w:rsidR="006E25BB" w:rsidRPr="00856563" w:rsidRDefault="006E25BB" w:rsidP="00B51DB6">
            <w:pPr>
              <w:pStyle w:val="Text"/>
            </w:pPr>
            <w:r w:rsidRPr="00856563">
              <w:t>papeda</w:t>
            </w:r>
          </w:p>
        </w:tc>
      </w:tr>
      <w:tr w:rsidR="00AC23C4" w:rsidRPr="00AC23C4" w14:paraId="6EB5F14E" w14:textId="77777777" w:rsidTr="00AC23C4">
        <w:tc>
          <w:tcPr>
            <w:tcW w:w="709" w:type="dxa"/>
            <w:shd w:val="clear" w:color="auto" w:fill="auto"/>
          </w:tcPr>
          <w:p w14:paraId="62168635" w14:textId="77777777" w:rsidR="006E25BB" w:rsidRPr="00331A13" w:rsidRDefault="006E25BB" w:rsidP="00B51DB6">
            <w:pPr>
              <w:pStyle w:val="GlossEng"/>
            </w:pPr>
          </w:p>
        </w:tc>
        <w:tc>
          <w:tcPr>
            <w:tcW w:w="603" w:type="dxa"/>
            <w:shd w:val="clear" w:color="auto" w:fill="auto"/>
          </w:tcPr>
          <w:p w14:paraId="1527908C" w14:textId="77777777" w:rsidR="006E25BB" w:rsidRPr="0099608C" w:rsidRDefault="006E25BB" w:rsidP="00B51DB6">
            <w:pPr>
              <w:pStyle w:val="GlossEng"/>
              <w:rPr>
                <w:rStyle w:val="ChSmallCaps"/>
              </w:rPr>
            </w:pPr>
            <w:r w:rsidRPr="0099608C">
              <w:rPr>
                <w:rStyle w:val="ChSmallCaps"/>
              </w:rPr>
              <w:t>3pl</w:t>
            </w:r>
          </w:p>
        </w:tc>
        <w:tc>
          <w:tcPr>
            <w:tcW w:w="360" w:type="dxa"/>
            <w:shd w:val="clear" w:color="auto" w:fill="auto"/>
          </w:tcPr>
          <w:p w14:paraId="29E116EA" w14:textId="77777777" w:rsidR="006E25BB" w:rsidRPr="00856563" w:rsidRDefault="006E25BB" w:rsidP="00B51DB6">
            <w:pPr>
              <w:pStyle w:val="GlossEng"/>
            </w:pPr>
            <w:r>
              <w:t>at</w:t>
            </w:r>
          </w:p>
        </w:tc>
        <w:tc>
          <w:tcPr>
            <w:tcW w:w="725" w:type="dxa"/>
            <w:shd w:val="clear" w:color="auto" w:fill="auto"/>
          </w:tcPr>
          <w:p w14:paraId="3B38D07F" w14:textId="77777777" w:rsidR="006E25BB" w:rsidRPr="00856563" w:rsidRDefault="006E25BB" w:rsidP="00B51DB6">
            <w:pPr>
              <w:pStyle w:val="GlossEng"/>
            </w:pPr>
            <w:r w:rsidRPr="00856563">
              <w:t>Papua</w:t>
            </w:r>
          </w:p>
        </w:tc>
        <w:tc>
          <w:tcPr>
            <w:tcW w:w="702" w:type="dxa"/>
            <w:shd w:val="clear" w:color="auto" w:fill="auto"/>
          </w:tcPr>
          <w:p w14:paraId="0DA3688A" w14:textId="77777777" w:rsidR="006E25BB" w:rsidRPr="0099608C" w:rsidRDefault="006E25BB" w:rsidP="00B51DB6">
            <w:pPr>
              <w:pStyle w:val="GlossEng"/>
              <w:rPr>
                <w:rStyle w:val="ChSmallCaps"/>
              </w:rPr>
            </w:pPr>
            <w:r w:rsidRPr="0099608C">
              <w:rPr>
                <w:rStyle w:val="ChSmallCaps"/>
              </w:rPr>
              <w:t>d.dist</w:t>
            </w:r>
          </w:p>
        </w:tc>
        <w:tc>
          <w:tcPr>
            <w:tcW w:w="580" w:type="dxa"/>
            <w:shd w:val="clear" w:color="auto" w:fill="auto"/>
          </w:tcPr>
          <w:p w14:paraId="50EE25C9" w14:textId="77777777" w:rsidR="006E25BB" w:rsidRPr="0099608C" w:rsidRDefault="006E25BB" w:rsidP="00B51DB6">
            <w:pPr>
              <w:pStyle w:val="GlossEng"/>
              <w:rPr>
                <w:rStyle w:val="ChSmallCaps"/>
              </w:rPr>
            </w:pPr>
            <w:r w:rsidRPr="0099608C">
              <w:rPr>
                <w:rStyle w:val="ChSmallCaps"/>
              </w:rPr>
              <w:t>3pl</w:t>
            </w:r>
          </w:p>
        </w:tc>
        <w:tc>
          <w:tcPr>
            <w:tcW w:w="814" w:type="dxa"/>
            <w:shd w:val="clear" w:color="auto" w:fill="auto"/>
          </w:tcPr>
          <w:p w14:paraId="5B2C7DF0" w14:textId="77777777" w:rsidR="006E25BB" w:rsidRPr="00856563" w:rsidRDefault="006E25BB" w:rsidP="00B51DB6">
            <w:pPr>
              <w:pStyle w:val="GlossEng"/>
            </w:pPr>
            <w:r w:rsidRPr="00856563">
              <w:t>eat</w:t>
            </w:r>
          </w:p>
        </w:tc>
        <w:tc>
          <w:tcPr>
            <w:tcW w:w="1275" w:type="dxa"/>
            <w:shd w:val="clear" w:color="auto" w:fill="auto"/>
          </w:tcPr>
          <w:p w14:paraId="54E84BEF" w14:textId="77777777" w:rsidR="006E25BB" w:rsidRPr="00856563" w:rsidRDefault="006E25BB" w:rsidP="00B51DB6">
            <w:pPr>
              <w:pStyle w:val="GlossEng"/>
            </w:pPr>
            <w:r w:rsidRPr="00856563">
              <w:t>sagu.porridge</w:t>
            </w:r>
          </w:p>
        </w:tc>
      </w:tr>
    </w:tbl>
    <w:p w14:paraId="54F7233D" w14:textId="5D7DD8FB" w:rsidR="006E25BB" w:rsidRPr="00856563" w:rsidRDefault="006E25BB" w:rsidP="006E25BB">
      <w:pPr>
        <w:pStyle w:val="FreeTranslEng"/>
      </w:pPr>
      <w:r w:rsidRPr="0099608C">
        <w:rPr>
          <w:rStyle w:val="ChSmallCaps"/>
        </w:rPr>
        <w:t>head</w:t>
      </w:r>
      <w:r w:rsidR="00DF5D68" w:rsidRPr="008F5023">
        <w:t xml:space="preserve"> </w:t>
      </w:r>
      <w:r w:rsidR="00DF5D68" w:rsidRPr="00D932D3">
        <w:t>–</w:t>
      </w:r>
      <w:r w:rsidR="00DF5D68" w:rsidRPr="008F5023">
        <w:t xml:space="preserve"> </w:t>
      </w:r>
      <w:r w:rsidRPr="0099608C">
        <w:rPr>
          <w:rStyle w:val="ChSmallCaps"/>
        </w:rPr>
        <w:t>pp</w:t>
      </w:r>
      <w:r w:rsidR="00DF5D68" w:rsidRPr="008F5023">
        <w:t xml:space="preserve"> </w:t>
      </w:r>
      <w:r w:rsidR="00DF5D68" w:rsidRPr="00D932D3">
        <w:t>–</w:t>
      </w:r>
      <w:r w:rsidR="00DF5D68" w:rsidRPr="008F5023">
        <w:t xml:space="preserve"> </w:t>
      </w:r>
      <w:r w:rsidRPr="0099608C">
        <w:rPr>
          <w:rStyle w:val="ChSmallCaps"/>
        </w:rPr>
        <w:t>dem</w:t>
      </w:r>
      <w:r>
        <w:t xml:space="preserve">: </w:t>
      </w:r>
      <w:r w:rsidR="00B7093A">
        <w:t>‘</w:t>
      </w:r>
      <w:r w:rsidRPr="00856563">
        <w:rPr>
          <w:rStyle w:val="ChBlueBold"/>
        </w:rPr>
        <w:t>the</w:t>
      </w:r>
      <w:r>
        <w:rPr>
          <w:rStyle w:val="ChBlueBold"/>
        </w:rPr>
        <w:t>y</w:t>
      </w:r>
      <w:r w:rsidRPr="00856563">
        <w:rPr>
          <w:rStyle w:val="ChBlueBold"/>
        </w:rPr>
        <w:t xml:space="preserve"> in Papua there</w:t>
      </w:r>
      <w:r>
        <w:t xml:space="preserve">, </w:t>
      </w:r>
      <w:r w:rsidRPr="00856563">
        <w:t>they eat sagu porridge</w:t>
      </w:r>
      <w:r w:rsidR="00B7093A">
        <w:t>’</w:t>
      </w:r>
      <w:r w:rsidRPr="00856563">
        <w:t xml:space="preserve"> </w:t>
      </w:r>
      <w:r w:rsidRPr="00856563">
        <w:rPr>
          <w:rStyle w:val="ExampleSource"/>
        </w:rPr>
        <w:t>[081109-009-JR.0001]</w:t>
      </w:r>
    </w:p>
    <w:tbl>
      <w:tblPr>
        <w:tblW w:w="5780" w:type="dxa"/>
        <w:tblCellMar>
          <w:left w:w="40" w:type="dxa"/>
          <w:right w:w="40" w:type="dxa"/>
        </w:tblCellMar>
        <w:tblLook w:val="01E0" w:firstRow="1" w:lastRow="1" w:firstColumn="1" w:lastColumn="1" w:noHBand="0" w:noVBand="0"/>
      </w:tblPr>
      <w:tblGrid>
        <w:gridCol w:w="709"/>
        <w:gridCol w:w="591"/>
        <w:gridCol w:w="702"/>
        <w:gridCol w:w="702"/>
        <w:gridCol w:w="569"/>
        <w:gridCol w:w="614"/>
        <w:gridCol w:w="485"/>
        <w:gridCol w:w="1408"/>
      </w:tblGrid>
      <w:tr w:rsidR="00AC23C4" w:rsidRPr="004B7057" w14:paraId="1BDDF8D7" w14:textId="77777777" w:rsidTr="00AC23C4">
        <w:tc>
          <w:tcPr>
            <w:tcW w:w="709" w:type="dxa"/>
            <w:shd w:val="clear" w:color="auto" w:fill="auto"/>
          </w:tcPr>
          <w:p w14:paraId="280FB633" w14:textId="77777777" w:rsidR="006E25BB" w:rsidRPr="009F2611" w:rsidRDefault="006E25BB" w:rsidP="00B51DB6">
            <w:pPr>
              <w:pStyle w:val="O0Nwnext"/>
            </w:pPr>
            <w:bookmarkStart w:id="3602" w:name="_Ref340513728"/>
            <w:r w:rsidRPr="00856563">
              <w:t>(</w:t>
            </w:r>
            <w:fldSimple w:instr=" SEQ ( \* ARABIC \s 1 ">
              <w:r w:rsidR="00154D81">
                <w:rPr>
                  <w:noProof/>
                </w:rPr>
                <w:t>16</w:t>
              </w:r>
            </w:fldSimple>
            <w:r w:rsidRPr="00856563">
              <w:t>)</w:t>
            </w:r>
            <w:bookmarkEnd w:id="3602"/>
          </w:p>
        </w:tc>
        <w:tc>
          <w:tcPr>
            <w:tcW w:w="591" w:type="dxa"/>
            <w:shd w:val="clear" w:color="auto" w:fill="auto"/>
          </w:tcPr>
          <w:p w14:paraId="7DCD9099" w14:textId="77777777" w:rsidR="006E25BB" w:rsidRPr="00856563" w:rsidRDefault="006E25BB" w:rsidP="00B51DB6">
            <w:pPr>
              <w:pStyle w:val="Text"/>
              <w:rPr>
                <w:rStyle w:val="ChBlueBold"/>
              </w:rPr>
            </w:pPr>
            <w:r w:rsidRPr="00856563">
              <w:rPr>
                <w:rStyle w:val="ChBlueBold"/>
              </w:rPr>
              <w:t>kata</w:t>
            </w:r>
          </w:p>
        </w:tc>
        <w:tc>
          <w:tcPr>
            <w:tcW w:w="702" w:type="dxa"/>
            <w:shd w:val="clear" w:color="auto" w:fill="auto"/>
          </w:tcPr>
          <w:p w14:paraId="52314820" w14:textId="77777777" w:rsidR="006E25BB" w:rsidRPr="00856563" w:rsidRDefault="006E25BB" w:rsidP="00B51DB6">
            <w:pPr>
              <w:pStyle w:val="Text"/>
              <w:rPr>
                <w:rStyle w:val="ChBlueBold"/>
              </w:rPr>
            </w:pPr>
            <w:r w:rsidRPr="00856563">
              <w:rPr>
                <w:rStyle w:val="ChBlueBold"/>
              </w:rPr>
              <w:t>itu</w:t>
            </w:r>
          </w:p>
        </w:tc>
        <w:tc>
          <w:tcPr>
            <w:tcW w:w="702" w:type="dxa"/>
            <w:shd w:val="clear" w:color="auto" w:fill="auto"/>
          </w:tcPr>
          <w:p w14:paraId="47A8C7EB" w14:textId="77777777" w:rsidR="006E25BB" w:rsidRPr="00856563" w:rsidRDefault="006E25BB" w:rsidP="00B51DB6">
            <w:pPr>
              <w:pStyle w:val="Text"/>
              <w:rPr>
                <w:rStyle w:val="ChBlueBold"/>
              </w:rPr>
            </w:pPr>
            <w:r w:rsidRPr="00856563">
              <w:rPr>
                <w:rStyle w:val="ChBlueBold"/>
              </w:rPr>
              <w:t>tu</w:t>
            </w:r>
          </w:p>
        </w:tc>
        <w:tc>
          <w:tcPr>
            <w:tcW w:w="569" w:type="dxa"/>
            <w:shd w:val="clear" w:color="auto" w:fill="auto"/>
          </w:tcPr>
          <w:p w14:paraId="310A6979" w14:textId="77777777" w:rsidR="006E25BB" w:rsidRPr="00856563" w:rsidRDefault="006E25BB" w:rsidP="00B51DB6">
            <w:pPr>
              <w:pStyle w:val="Text"/>
            </w:pPr>
            <w:r>
              <w:t>yang</w:t>
            </w:r>
          </w:p>
        </w:tc>
        <w:tc>
          <w:tcPr>
            <w:tcW w:w="614" w:type="dxa"/>
            <w:shd w:val="clear" w:color="auto" w:fill="auto"/>
          </w:tcPr>
          <w:p w14:paraId="777D1E65" w14:textId="77777777" w:rsidR="006E25BB" w:rsidRPr="00856563" w:rsidRDefault="006E25BB" w:rsidP="00B51DB6">
            <w:pPr>
              <w:pStyle w:val="Text"/>
            </w:pPr>
            <w:r w:rsidRPr="00856563">
              <w:t>bikin</w:t>
            </w:r>
            <w:r w:rsidR="006745DB">
              <w:t>g</w:t>
            </w:r>
          </w:p>
        </w:tc>
        <w:tc>
          <w:tcPr>
            <w:tcW w:w="485" w:type="dxa"/>
            <w:shd w:val="clear" w:color="auto" w:fill="auto"/>
          </w:tcPr>
          <w:p w14:paraId="160407EC" w14:textId="77777777" w:rsidR="006E25BB" w:rsidRPr="00856563" w:rsidRDefault="006E25BB" w:rsidP="00B51DB6">
            <w:pPr>
              <w:pStyle w:val="Text"/>
            </w:pPr>
            <w:r w:rsidRPr="00856563">
              <w:t>sa</w:t>
            </w:r>
          </w:p>
        </w:tc>
        <w:tc>
          <w:tcPr>
            <w:tcW w:w="1408" w:type="dxa"/>
            <w:shd w:val="clear" w:color="auto" w:fill="auto"/>
          </w:tcPr>
          <w:p w14:paraId="33B0ACB2" w14:textId="77777777" w:rsidR="006E25BB" w:rsidRPr="00856563" w:rsidRDefault="00F94FDF" w:rsidP="00B51DB6">
            <w:pPr>
              <w:pStyle w:val="Text"/>
            </w:pPr>
            <w:r w:rsidRPr="00856563">
              <w:t>berta</w:t>
            </w:r>
            <w:r>
              <w:t>h</w:t>
            </w:r>
            <w:r w:rsidRPr="00856563">
              <w:t>ang</w:t>
            </w:r>
          </w:p>
        </w:tc>
      </w:tr>
      <w:tr w:rsidR="00AC23C4" w:rsidRPr="00AC23C4" w14:paraId="06F15F3F" w14:textId="77777777" w:rsidTr="00AC23C4">
        <w:tc>
          <w:tcPr>
            <w:tcW w:w="709" w:type="dxa"/>
            <w:shd w:val="clear" w:color="auto" w:fill="auto"/>
          </w:tcPr>
          <w:p w14:paraId="2DA01138" w14:textId="77777777" w:rsidR="006E25BB" w:rsidRPr="009F2611" w:rsidRDefault="006E25BB" w:rsidP="00B51DB6">
            <w:pPr>
              <w:pStyle w:val="GlossEng"/>
            </w:pPr>
          </w:p>
        </w:tc>
        <w:tc>
          <w:tcPr>
            <w:tcW w:w="591" w:type="dxa"/>
            <w:shd w:val="clear" w:color="auto" w:fill="auto"/>
          </w:tcPr>
          <w:p w14:paraId="70C16543" w14:textId="77777777" w:rsidR="006E25BB" w:rsidRPr="00856563" w:rsidRDefault="006E25BB" w:rsidP="00B51DB6">
            <w:pPr>
              <w:pStyle w:val="GlossEng"/>
            </w:pPr>
            <w:r w:rsidRPr="00856563">
              <w:t>word</w:t>
            </w:r>
          </w:p>
        </w:tc>
        <w:tc>
          <w:tcPr>
            <w:tcW w:w="702" w:type="dxa"/>
            <w:shd w:val="clear" w:color="auto" w:fill="auto"/>
          </w:tcPr>
          <w:p w14:paraId="4656A5F6" w14:textId="77777777" w:rsidR="006E25BB" w:rsidRPr="0099608C" w:rsidRDefault="006E25BB" w:rsidP="00B51DB6">
            <w:pPr>
              <w:pStyle w:val="GlossEng"/>
              <w:rPr>
                <w:rStyle w:val="ChSmallCaps"/>
              </w:rPr>
            </w:pPr>
            <w:r w:rsidRPr="0099608C">
              <w:rPr>
                <w:rStyle w:val="ChSmallCaps"/>
              </w:rPr>
              <w:t>d.dist</w:t>
            </w:r>
          </w:p>
        </w:tc>
        <w:tc>
          <w:tcPr>
            <w:tcW w:w="702" w:type="dxa"/>
            <w:shd w:val="clear" w:color="auto" w:fill="auto"/>
          </w:tcPr>
          <w:p w14:paraId="0529BA7E" w14:textId="77777777" w:rsidR="006E25BB" w:rsidRPr="0099608C" w:rsidRDefault="006E25BB" w:rsidP="00B51DB6">
            <w:pPr>
              <w:pStyle w:val="GlossEng"/>
              <w:rPr>
                <w:rStyle w:val="ChSmallCaps"/>
              </w:rPr>
            </w:pPr>
            <w:r w:rsidRPr="0099608C">
              <w:rPr>
                <w:rStyle w:val="ChSmallCaps"/>
              </w:rPr>
              <w:t>d.dist</w:t>
            </w:r>
          </w:p>
        </w:tc>
        <w:tc>
          <w:tcPr>
            <w:tcW w:w="569" w:type="dxa"/>
            <w:shd w:val="clear" w:color="auto" w:fill="auto"/>
          </w:tcPr>
          <w:p w14:paraId="2CE42B5F" w14:textId="77777777" w:rsidR="006E25BB" w:rsidRPr="0099608C" w:rsidRDefault="006E25BB" w:rsidP="00B51DB6">
            <w:pPr>
              <w:pStyle w:val="GlossEng"/>
              <w:rPr>
                <w:rStyle w:val="ChSmallCaps"/>
              </w:rPr>
            </w:pPr>
            <w:r w:rsidRPr="0099608C">
              <w:rPr>
                <w:rStyle w:val="ChSmallCaps"/>
              </w:rPr>
              <w:t>rel</w:t>
            </w:r>
          </w:p>
        </w:tc>
        <w:tc>
          <w:tcPr>
            <w:tcW w:w="614" w:type="dxa"/>
            <w:shd w:val="clear" w:color="auto" w:fill="auto"/>
          </w:tcPr>
          <w:p w14:paraId="4860ACCF" w14:textId="77777777" w:rsidR="006E25BB" w:rsidRPr="00856563" w:rsidRDefault="006E25BB" w:rsidP="00B51DB6">
            <w:pPr>
              <w:pStyle w:val="GlossEng"/>
            </w:pPr>
            <w:r w:rsidRPr="00856563">
              <w:t>make</w:t>
            </w:r>
          </w:p>
        </w:tc>
        <w:tc>
          <w:tcPr>
            <w:tcW w:w="485" w:type="dxa"/>
            <w:shd w:val="clear" w:color="auto" w:fill="auto"/>
          </w:tcPr>
          <w:p w14:paraId="3FD25E1C" w14:textId="77777777" w:rsidR="006E25BB" w:rsidRPr="0099608C" w:rsidRDefault="006E25BB" w:rsidP="00B51DB6">
            <w:pPr>
              <w:pStyle w:val="GlossEng"/>
              <w:rPr>
                <w:rStyle w:val="ChSmallCaps"/>
              </w:rPr>
            </w:pPr>
            <w:r w:rsidRPr="0099608C">
              <w:rPr>
                <w:rStyle w:val="ChSmallCaps"/>
              </w:rPr>
              <w:t>1sg</w:t>
            </w:r>
          </w:p>
        </w:tc>
        <w:tc>
          <w:tcPr>
            <w:tcW w:w="1408" w:type="dxa"/>
            <w:shd w:val="clear" w:color="auto" w:fill="auto"/>
          </w:tcPr>
          <w:p w14:paraId="04713B02" w14:textId="77777777" w:rsidR="006E25BB" w:rsidRPr="00856563" w:rsidRDefault="006E25BB" w:rsidP="00B51DB6">
            <w:pPr>
              <w:pStyle w:val="GlossEng"/>
            </w:pPr>
            <w:r>
              <w:t>hold.(out/back)</w:t>
            </w:r>
          </w:p>
        </w:tc>
      </w:tr>
    </w:tbl>
    <w:p w14:paraId="74DFAB1B" w14:textId="5FFBE217" w:rsidR="006E25BB" w:rsidRPr="002F5FFD" w:rsidRDefault="006E25BB" w:rsidP="006E25BB">
      <w:pPr>
        <w:pStyle w:val="FreeTranslEng"/>
      </w:pPr>
      <w:r w:rsidRPr="0099608C">
        <w:rPr>
          <w:rStyle w:val="ChSmallCaps"/>
        </w:rPr>
        <w:t>head</w:t>
      </w:r>
      <w:r w:rsidR="00DF5D68" w:rsidRPr="008F5023">
        <w:t xml:space="preserve"> </w:t>
      </w:r>
      <w:r w:rsidR="00DF5D68" w:rsidRPr="00D932D3">
        <w:t>–</w:t>
      </w:r>
      <w:r w:rsidR="00DF5D68" w:rsidRPr="008F5023">
        <w:t xml:space="preserve"> </w:t>
      </w:r>
      <w:r w:rsidRPr="0099608C">
        <w:rPr>
          <w:rStyle w:val="ChSmallCaps"/>
        </w:rPr>
        <w:t>dem</w:t>
      </w:r>
      <w:r w:rsidR="00DF5D68" w:rsidRPr="008F5023">
        <w:t xml:space="preserve"> </w:t>
      </w:r>
      <w:r w:rsidR="00DF5D68" w:rsidRPr="00D932D3">
        <w:t>–</w:t>
      </w:r>
      <w:r w:rsidR="00DF5D68" w:rsidRPr="008F5023">
        <w:t xml:space="preserve"> </w:t>
      </w:r>
      <w:r w:rsidRPr="0099608C">
        <w:rPr>
          <w:rStyle w:val="ChSmallCaps"/>
        </w:rPr>
        <w:t>dem</w:t>
      </w:r>
      <w:r>
        <w:t xml:space="preserve"> </w:t>
      </w:r>
      <w:r w:rsidR="00B7093A">
        <w:t>‘</w:t>
      </w:r>
      <w:r w:rsidRPr="00856563">
        <w:t xml:space="preserve">(it was) </w:t>
      </w:r>
      <w:r w:rsidRPr="002D3533">
        <w:rPr>
          <w:rStyle w:val="ChBlueBold"/>
        </w:rPr>
        <w:t>those very words</w:t>
      </w:r>
      <w:r w:rsidRPr="00856563">
        <w:t xml:space="preserve"> that made me hold out</w:t>
      </w:r>
      <w:r w:rsidR="00B7093A">
        <w:t>’</w:t>
      </w:r>
      <w:r w:rsidRPr="00856563">
        <w:t xml:space="preserve"> </w:t>
      </w:r>
      <w:r w:rsidRPr="00856563">
        <w:rPr>
          <w:rStyle w:val="ExampleSource"/>
        </w:rPr>
        <w:t>[081115-001a-Cv.0235]</w:t>
      </w:r>
    </w:p>
    <w:p w14:paraId="43B425FE" w14:textId="3B6B130D" w:rsidR="006E25BB" w:rsidRPr="00856563" w:rsidRDefault="006E25BB" w:rsidP="0066209E">
      <w:pPr>
        <w:pStyle w:val="Body0005after"/>
      </w:pPr>
      <w:r w:rsidRPr="00856563">
        <w:t xml:space="preserve">This brief overview </w:t>
      </w:r>
      <w:r>
        <w:t xml:space="preserve">shows </w:t>
      </w:r>
      <w:r w:rsidRPr="00856563">
        <w:t xml:space="preserve">that Papuan Malay </w:t>
      </w:r>
      <w:r>
        <w:t xml:space="preserve">employs </w:t>
      </w:r>
      <w:r w:rsidRPr="00856563">
        <w:t xml:space="preserve">two </w:t>
      </w:r>
      <w:r>
        <w:t xml:space="preserve">distinct </w:t>
      </w:r>
      <w:r w:rsidRPr="00856563">
        <w:t xml:space="preserve">types of noun phrase structures: (1) </w:t>
      </w:r>
      <w:r>
        <w:t xml:space="preserve">a </w:t>
      </w:r>
      <w:r w:rsidRPr="00856563">
        <w:t>head</w:t>
      </w:r>
      <w:r w:rsidR="00DF5D68">
        <w:t xml:space="preserve"> – </w:t>
      </w:r>
      <w:r w:rsidRPr="00856563">
        <w:t xml:space="preserve">modifier or </w:t>
      </w:r>
      <w:r w:rsidR="00B7093A">
        <w:t>‘</w:t>
      </w:r>
      <w:r w:rsidRPr="0099608C">
        <w:rPr>
          <w:rStyle w:val="ChSmallCaps"/>
        </w:rPr>
        <w:t>n-mod</w:t>
      </w:r>
      <w:r w:rsidR="00B7093A">
        <w:t>’</w:t>
      </w:r>
      <w:r>
        <w:t xml:space="preserve"> </w:t>
      </w:r>
      <w:r w:rsidRPr="00856563">
        <w:t xml:space="preserve">structure, and (2) </w:t>
      </w:r>
      <w:r>
        <w:t xml:space="preserve">a </w:t>
      </w:r>
      <w:r w:rsidRPr="00856563">
        <w:t>modifier</w:t>
      </w:r>
      <w:r w:rsidR="00DF5D68">
        <w:t xml:space="preserve"> – </w:t>
      </w:r>
      <w:r w:rsidRPr="00856563">
        <w:t xml:space="preserve">head or </w:t>
      </w:r>
      <w:r w:rsidR="00B7093A">
        <w:t>‘</w:t>
      </w:r>
      <w:r w:rsidRPr="0099608C">
        <w:rPr>
          <w:rStyle w:val="ChSmallCaps"/>
        </w:rPr>
        <w:t>mod-n</w:t>
      </w:r>
      <w:r w:rsidR="00B7093A">
        <w:t>’</w:t>
      </w:r>
      <w:r>
        <w:t xml:space="preserve"> </w:t>
      </w:r>
      <w:r w:rsidRPr="00856563">
        <w:t xml:space="preserve">structure. The particular structure of </w:t>
      </w:r>
      <w:r>
        <w:t xml:space="preserve">a </w:t>
      </w:r>
      <w:r w:rsidRPr="00856563">
        <w:t xml:space="preserve">noun phrase depends on the syntactic properties of </w:t>
      </w:r>
      <w:r>
        <w:t xml:space="preserve">its </w:t>
      </w:r>
      <w:r w:rsidRPr="00856563">
        <w:t>adnominal constituents:</w:t>
      </w:r>
    </w:p>
    <w:p w14:paraId="71224C6D" w14:textId="77777777" w:rsidR="006E25BB" w:rsidRDefault="006E25BB" w:rsidP="002A1DBD">
      <w:pPr>
        <w:pStyle w:val="I0Indented"/>
        <w:numPr>
          <w:ilvl w:val="0"/>
          <w:numId w:val="42"/>
        </w:numPr>
      </w:pPr>
      <w:r w:rsidRPr="0099608C">
        <w:rPr>
          <w:rStyle w:val="ChSmallCaps"/>
        </w:rPr>
        <w:t>n-mod</w:t>
      </w:r>
      <w:r w:rsidRPr="00856563">
        <w:t xml:space="preserve"> structure with </w:t>
      </w:r>
      <w:r>
        <w:t xml:space="preserve">adnominally used verbs, </w:t>
      </w:r>
      <w:r w:rsidRPr="00856563">
        <w:t xml:space="preserve">nouns, </w:t>
      </w:r>
      <w:r w:rsidR="00CF32F0">
        <w:t xml:space="preserve">personal </w:t>
      </w:r>
      <w:r w:rsidRPr="00856563">
        <w:t>pronouns</w:t>
      </w:r>
      <w:r>
        <w:t xml:space="preserve">, </w:t>
      </w:r>
      <w:r w:rsidRPr="00856563">
        <w:t>demonstrative</w:t>
      </w:r>
      <w:r>
        <w:t xml:space="preserve">s, locatives, </w:t>
      </w:r>
      <w:r w:rsidR="009D7428" w:rsidRPr="00856563">
        <w:t>interrogative</w:t>
      </w:r>
      <w:r w:rsidR="009D7428">
        <w:t xml:space="preserve">s, </w:t>
      </w:r>
      <w:r>
        <w:t>prepositional phrases</w:t>
      </w:r>
      <w:r w:rsidR="00AE79F0">
        <w:t>, and relative clauses</w:t>
      </w:r>
      <w:r>
        <w:t>.</w:t>
      </w:r>
    </w:p>
    <w:p w14:paraId="4BDAD28E" w14:textId="77777777" w:rsidR="006E25BB" w:rsidRPr="00856563" w:rsidRDefault="006E25BB" w:rsidP="002A1DBD">
      <w:pPr>
        <w:pStyle w:val="I0Indented"/>
        <w:numPr>
          <w:ilvl w:val="0"/>
          <w:numId w:val="42"/>
        </w:numPr>
      </w:pPr>
      <w:r w:rsidRPr="0099608C">
        <w:rPr>
          <w:rStyle w:val="ChSmallCaps"/>
        </w:rPr>
        <w:t>n-mod</w:t>
      </w:r>
      <w:r w:rsidRPr="00856563">
        <w:t xml:space="preserve"> or </w:t>
      </w:r>
      <w:r w:rsidRPr="0099608C">
        <w:rPr>
          <w:rStyle w:val="ChSmallCaps"/>
        </w:rPr>
        <w:t>mod-n</w:t>
      </w:r>
      <w:r w:rsidRPr="00856563">
        <w:t xml:space="preserve"> st</w:t>
      </w:r>
      <w:r>
        <w:t>ructure with adnominally used numerals</w:t>
      </w:r>
      <w:r w:rsidRPr="00856563">
        <w:t xml:space="preserve"> and quantifiers (the constituent order depends on the </w:t>
      </w:r>
      <w:r>
        <w:t xml:space="preserve">semantics </w:t>
      </w:r>
      <w:r w:rsidRPr="00856563">
        <w:t>of the phrasal structure)</w:t>
      </w:r>
      <w:r>
        <w:t>.</w:t>
      </w:r>
    </w:p>
    <w:p w14:paraId="24CC6D3A" w14:textId="77777777" w:rsidR="006E25BB" w:rsidRPr="00856563" w:rsidRDefault="006E25BB" w:rsidP="002A1DBD">
      <w:pPr>
        <w:pStyle w:val="I05I"/>
        <w:numPr>
          <w:ilvl w:val="0"/>
          <w:numId w:val="43"/>
        </w:numPr>
      </w:pPr>
      <w:r w:rsidRPr="0099608C">
        <w:rPr>
          <w:rStyle w:val="ChSmallCaps"/>
        </w:rPr>
        <w:t>mod-n</w:t>
      </w:r>
      <w:r w:rsidRPr="00856563">
        <w:t xml:space="preserve"> st</w:t>
      </w:r>
      <w:r>
        <w:t>ructure in adnominal possessive constructions.</w:t>
      </w:r>
    </w:p>
    <w:p w14:paraId="5187032A" w14:textId="6A2C3BF8" w:rsidR="006E25BB" w:rsidRDefault="006E25BB" w:rsidP="00AF7CAD">
      <w:pPr>
        <w:pStyle w:val="Body0015after"/>
      </w:pPr>
      <w:r w:rsidRPr="00856563">
        <w:t xml:space="preserve">Noun phrases with </w:t>
      </w:r>
      <w:r>
        <w:t xml:space="preserve">an </w:t>
      </w:r>
      <w:r w:rsidRPr="0099608C">
        <w:rPr>
          <w:rStyle w:val="ChSmallCaps"/>
        </w:rPr>
        <w:t>n-mod</w:t>
      </w:r>
      <w:r w:rsidRPr="00856563">
        <w:t xml:space="preserve"> structure are </w:t>
      </w:r>
      <w:r>
        <w:t xml:space="preserve">examined </w:t>
      </w:r>
      <w:r w:rsidRPr="00856563">
        <w:t xml:space="preserve">in </w:t>
      </w:r>
      <w:r>
        <w:t>§</w:t>
      </w:r>
      <w:r w:rsidRPr="00856563">
        <w:fldChar w:fldCharType="begin"/>
      </w:r>
      <w:r w:rsidRPr="00856563">
        <w:instrText xml:space="preserve"> REF _Ref290140347 \w \h </w:instrText>
      </w:r>
      <w:r w:rsidRPr="00856563">
        <w:fldChar w:fldCharType="separate"/>
      </w:r>
      <w:r w:rsidR="00154D81">
        <w:rPr>
          <w:cs/>
        </w:rPr>
        <w:t>‎</w:t>
      </w:r>
      <w:r w:rsidR="00154D81">
        <w:t>8.2</w:t>
      </w:r>
      <w:r w:rsidRPr="00856563">
        <w:fldChar w:fldCharType="end"/>
      </w:r>
      <w:r w:rsidRPr="00856563">
        <w:t xml:space="preserve"> and </w:t>
      </w:r>
      <w:r>
        <w:t xml:space="preserve">those </w:t>
      </w:r>
      <w:r w:rsidRPr="00856563">
        <w:t xml:space="preserve">with </w:t>
      </w:r>
      <w:r>
        <w:t xml:space="preserve">an </w:t>
      </w:r>
      <w:r w:rsidRPr="0099608C">
        <w:rPr>
          <w:rStyle w:val="ChSmallCaps"/>
        </w:rPr>
        <w:t>n-mod</w:t>
      </w:r>
      <w:r w:rsidRPr="00856563">
        <w:t xml:space="preserve"> or </w:t>
      </w:r>
      <w:r w:rsidRPr="0099608C">
        <w:rPr>
          <w:rStyle w:val="ChSmallCaps"/>
        </w:rPr>
        <w:t>mod-n</w:t>
      </w:r>
      <w:r w:rsidRPr="00856563">
        <w:t xml:space="preserve"> structure in </w:t>
      </w:r>
      <w:r>
        <w:t>§</w:t>
      </w:r>
      <w:r w:rsidRPr="00856563">
        <w:fldChar w:fldCharType="begin"/>
      </w:r>
      <w:r w:rsidRPr="00856563">
        <w:instrText xml:space="preserve"> REF _Ref294348207 \w \h </w:instrText>
      </w:r>
      <w:r w:rsidRPr="00856563">
        <w:fldChar w:fldCharType="separate"/>
      </w:r>
      <w:r w:rsidR="00154D81">
        <w:rPr>
          <w:cs/>
        </w:rPr>
        <w:t>‎</w:t>
      </w:r>
      <w:r w:rsidR="00154D81">
        <w:t>8.3</w:t>
      </w:r>
      <w:r w:rsidRPr="00856563">
        <w:fldChar w:fldCharType="end"/>
      </w:r>
      <w:r w:rsidRPr="00856563">
        <w:t xml:space="preserve">. </w:t>
      </w:r>
      <w:r>
        <w:t xml:space="preserve">Adnominal possessive constructions with a </w:t>
      </w:r>
      <w:r w:rsidRPr="0099608C">
        <w:rPr>
          <w:rStyle w:val="ChSmallCaps"/>
        </w:rPr>
        <w:t>mod-n</w:t>
      </w:r>
      <w:r>
        <w:t xml:space="preserve"> structure are briefly mentioned in §</w:t>
      </w:r>
      <w:r>
        <w:fldChar w:fldCharType="begin"/>
      </w:r>
      <w:r>
        <w:instrText xml:space="preserve"> REF _Ref343337600 \w \h </w:instrText>
      </w:r>
      <w:r>
        <w:fldChar w:fldCharType="separate"/>
      </w:r>
      <w:r w:rsidR="00154D81">
        <w:rPr>
          <w:cs/>
        </w:rPr>
        <w:t>‎</w:t>
      </w:r>
      <w:r w:rsidR="00154D81">
        <w:t>8.4</w:t>
      </w:r>
      <w:r>
        <w:fldChar w:fldCharType="end"/>
      </w:r>
      <w:r>
        <w:t>, an</w:t>
      </w:r>
      <w:r w:rsidR="00AF3B0D">
        <w:t xml:space="preserve">d fully discussed in Chapter </w:t>
      </w:r>
      <w:r w:rsidR="00F02F7F">
        <w:fldChar w:fldCharType="begin"/>
      </w:r>
      <w:r w:rsidR="00F02F7F">
        <w:instrText xml:space="preserve"> REF _Ref358725848 \w \h </w:instrText>
      </w:r>
      <w:r w:rsidR="00F02F7F">
        <w:fldChar w:fldCharType="separate"/>
      </w:r>
      <w:r w:rsidR="00154D81">
        <w:rPr>
          <w:cs/>
        </w:rPr>
        <w:t>‎</w:t>
      </w:r>
      <w:r w:rsidR="00154D81">
        <w:t>9</w:t>
      </w:r>
      <w:r w:rsidR="00F02F7F">
        <w:fldChar w:fldCharType="end"/>
      </w:r>
      <w:r>
        <w:t xml:space="preserve">. </w:t>
      </w:r>
      <w:r w:rsidR="00E65847">
        <w:t xml:space="preserve">In addition, apposition </w:t>
      </w:r>
      <w:r w:rsidR="00AF3B0D">
        <w:t xml:space="preserve">is discussed </w:t>
      </w:r>
      <w:r>
        <w:t>in §</w:t>
      </w:r>
      <w:r>
        <w:fldChar w:fldCharType="begin"/>
      </w:r>
      <w:r>
        <w:instrText xml:space="preserve"> REF _Ref361845032 \w \h </w:instrText>
      </w:r>
      <w:r>
        <w:fldChar w:fldCharType="separate"/>
      </w:r>
      <w:r w:rsidR="00154D81">
        <w:rPr>
          <w:cs/>
        </w:rPr>
        <w:t>‎</w:t>
      </w:r>
      <w:r w:rsidR="00154D81">
        <w:t>8.5</w:t>
      </w:r>
      <w:r>
        <w:fldChar w:fldCharType="end"/>
      </w:r>
      <w:r w:rsidRPr="00856563">
        <w:t xml:space="preserve">. The </w:t>
      </w:r>
      <w:r>
        <w:t xml:space="preserve">main points of </w:t>
      </w:r>
      <w:r w:rsidRPr="00856563">
        <w:t xml:space="preserve">this chapter are summarized in </w:t>
      </w:r>
      <w:r>
        <w:t>§</w:t>
      </w:r>
      <w:r w:rsidRPr="00856563">
        <w:fldChar w:fldCharType="begin"/>
      </w:r>
      <w:r w:rsidRPr="00856563">
        <w:instrText xml:space="preserve"> REF _Ref288639721 \w \h </w:instrText>
      </w:r>
      <w:r w:rsidRPr="00856563">
        <w:fldChar w:fldCharType="separate"/>
      </w:r>
      <w:r w:rsidR="00154D81">
        <w:rPr>
          <w:cs/>
        </w:rPr>
        <w:t>‎</w:t>
      </w:r>
      <w:r w:rsidR="00154D81">
        <w:t>8.6</w:t>
      </w:r>
      <w:r w:rsidRPr="00856563">
        <w:fldChar w:fldCharType="end"/>
      </w:r>
      <w:r w:rsidRPr="00856563">
        <w:t>.</w:t>
      </w:r>
    </w:p>
    <w:p w14:paraId="43914BD5" w14:textId="77777777" w:rsidR="006E25BB" w:rsidRPr="00856563" w:rsidRDefault="006E25BB" w:rsidP="006E25BB">
      <w:pPr>
        <w:pStyle w:val="Heading2"/>
      </w:pPr>
      <w:bookmarkStart w:id="3603" w:name="_Ref290140347"/>
      <w:bookmarkStart w:id="3604" w:name="_Toc342590080"/>
      <w:bookmarkStart w:id="3605" w:name="_Toc353454800"/>
      <w:bookmarkStart w:id="3606" w:name="_Toc358726174"/>
      <w:bookmarkStart w:id="3607" w:name="_Toc440455658"/>
      <w:r w:rsidRPr="0099608C">
        <w:rPr>
          <w:rStyle w:val="ChSmallCaps"/>
        </w:rPr>
        <w:t>n-mod</w:t>
      </w:r>
      <w:r w:rsidRPr="00856563">
        <w:t xml:space="preserve"> structure</w:t>
      </w:r>
      <w:bookmarkEnd w:id="3603"/>
      <w:bookmarkEnd w:id="3604"/>
      <w:bookmarkEnd w:id="3605"/>
      <w:bookmarkEnd w:id="3606"/>
      <w:bookmarkEnd w:id="3607"/>
    </w:p>
    <w:p w14:paraId="38170199" w14:textId="77777777" w:rsidR="006E25BB" w:rsidRDefault="006E25BB" w:rsidP="006E25BB">
      <w:pPr>
        <w:pStyle w:val="Body0015after"/>
      </w:pPr>
      <w:r w:rsidRPr="00856563">
        <w:t xml:space="preserve">In noun phrases with </w:t>
      </w:r>
      <w:r>
        <w:t xml:space="preserve">an </w:t>
      </w:r>
      <w:r w:rsidRPr="0099608C">
        <w:rPr>
          <w:rStyle w:val="ChSmallCaps"/>
        </w:rPr>
        <w:t>n-mod</w:t>
      </w:r>
      <w:r w:rsidRPr="00856563">
        <w:t xml:space="preserve"> structure, </w:t>
      </w:r>
      <w:r w:rsidRPr="00856563">
        <w:rPr>
          <w:lang w:eastAsia="en-US"/>
        </w:rPr>
        <w:t xml:space="preserve">the </w:t>
      </w:r>
      <w:r w:rsidRPr="00856563">
        <w:t xml:space="preserve">head occurs in initial position </w:t>
      </w:r>
      <w:r>
        <w:t xml:space="preserve">followed by </w:t>
      </w:r>
      <w:r w:rsidRPr="00856563">
        <w:t>the modifying</w:t>
      </w:r>
      <w:r>
        <w:t xml:space="preserve"> elements</w:t>
      </w:r>
      <w:r w:rsidRPr="00856563">
        <w:t xml:space="preserve">. </w:t>
      </w:r>
      <w:r>
        <w:t>The following modifiers are discussed</w:t>
      </w:r>
      <w:r w:rsidRPr="00856563">
        <w:t xml:space="preserve">: </w:t>
      </w:r>
      <w:r>
        <w:t>verbs (§</w:t>
      </w:r>
      <w:r w:rsidRPr="00856563">
        <w:fldChar w:fldCharType="begin"/>
      </w:r>
      <w:r w:rsidRPr="00856563">
        <w:instrText xml:space="preserve"> REF _Ref288639680 \w \h </w:instrText>
      </w:r>
      <w:r w:rsidRPr="00856563">
        <w:fldChar w:fldCharType="separate"/>
      </w:r>
      <w:r w:rsidR="00154D81">
        <w:rPr>
          <w:cs/>
        </w:rPr>
        <w:t>‎</w:t>
      </w:r>
      <w:r w:rsidR="00154D81">
        <w:t>8.2.1</w:t>
      </w:r>
      <w:r w:rsidRPr="00856563">
        <w:fldChar w:fldCharType="end"/>
      </w:r>
      <w:r>
        <w:t>)</w:t>
      </w:r>
      <w:r w:rsidRPr="00856563">
        <w:t xml:space="preserve">, nouns </w:t>
      </w:r>
      <w:r>
        <w:t>(§</w:t>
      </w:r>
      <w:r w:rsidRPr="00856563">
        <w:fldChar w:fldCharType="begin"/>
      </w:r>
      <w:r w:rsidRPr="00856563">
        <w:instrText xml:space="preserve"> REF _Ref293498535 \w \h </w:instrText>
      </w:r>
      <w:r w:rsidRPr="00856563">
        <w:fldChar w:fldCharType="separate"/>
      </w:r>
      <w:r w:rsidR="00154D81">
        <w:rPr>
          <w:cs/>
        </w:rPr>
        <w:t>‎</w:t>
      </w:r>
      <w:r w:rsidR="00154D81">
        <w:t>8.2.2</w:t>
      </w:r>
      <w:r w:rsidRPr="00856563">
        <w:fldChar w:fldCharType="end"/>
      </w:r>
      <w:r>
        <w:t>)</w:t>
      </w:r>
      <w:r w:rsidRPr="00856563">
        <w:t xml:space="preserve">, </w:t>
      </w:r>
      <w:r w:rsidR="00CF32F0">
        <w:t xml:space="preserve">personal </w:t>
      </w:r>
      <w:r w:rsidR="00CF32F0" w:rsidRPr="00856563">
        <w:t>pronoun</w:t>
      </w:r>
      <w:r w:rsidRPr="00856563">
        <w:t xml:space="preserve">s </w:t>
      </w:r>
      <w:r>
        <w:t>(§</w:t>
      </w:r>
      <w:r w:rsidRPr="00856563">
        <w:fldChar w:fldCharType="begin"/>
      </w:r>
      <w:r w:rsidRPr="00856563">
        <w:instrText xml:space="preserve"> REF _Ref309724486 \w \h </w:instrText>
      </w:r>
      <w:r w:rsidRPr="00856563">
        <w:fldChar w:fldCharType="separate"/>
      </w:r>
      <w:r w:rsidR="00154D81">
        <w:rPr>
          <w:cs/>
        </w:rPr>
        <w:t>‎</w:t>
      </w:r>
      <w:r w:rsidR="00154D81">
        <w:t>8.2.3</w:t>
      </w:r>
      <w:r w:rsidRPr="00856563">
        <w:fldChar w:fldCharType="end"/>
      </w:r>
      <w:r>
        <w:t>)</w:t>
      </w:r>
      <w:r w:rsidRPr="00856563">
        <w:t>, demonstrative</w:t>
      </w:r>
      <w:r>
        <w:t>s</w:t>
      </w:r>
      <w:r w:rsidRPr="00856563">
        <w:t xml:space="preserve"> </w:t>
      </w:r>
      <w:r>
        <w:t>(§</w:t>
      </w:r>
      <w:r w:rsidRPr="00856563">
        <w:fldChar w:fldCharType="begin"/>
      </w:r>
      <w:r w:rsidRPr="00856563">
        <w:instrText xml:space="preserve"> REF _Ref293500756 \w \h </w:instrText>
      </w:r>
      <w:r w:rsidRPr="00856563">
        <w:fldChar w:fldCharType="separate"/>
      </w:r>
      <w:r w:rsidR="00154D81">
        <w:rPr>
          <w:cs/>
        </w:rPr>
        <w:t>‎</w:t>
      </w:r>
      <w:r w:rsidR="00154D81">
        <w:t>8.2.4</w:t>
      </w:r>
      <w:r w:rsidRPr="00856563">
        <w:fldChar w:fldCharType="end"/>
      </w:r>
      <w:r>
        <w:t>)</w:t>
      </w:r>
      <w:r w:rsidRPr="00856563">
        <w:t>, locative</w:t>
      </w:r>
      <w:r>
        <w:t>s</w:t>
      </w:r>
      <w:r w:rsidRPr="00856563">
        <w:t xml:space="preserve"> </w:t>
      </w:r>
      <w:r>
        <w:t>(§</w:t>
      </w:r>
      <w:r w:rsidRPr="00856563">
        <w:fldChar w:fldCharType="begin"/>
      </w:r>
      <w:r w:rsidRPr="00856563">
        <w:instrText xml:space="preserve"> REF _Ref288639682 \w \h </w:instrText>
      </w:r>
      <w:r w:rsidRPr="00856563">
        <w:fldChar w:fldCharType="separate"/>
      </w:r>
      <w:r w:rsidR="00154D81">
        <w:rPr>
          <w:cs/>
        </w:rPr>
        <w:t>‎</w:t>
      </w:r>
      <w:r w:rsidR="00154D81">
        <w:t>8.2.5</w:t>
      </w:r>
      <w:r w:rsidRPr="00856563">
        <w:fldChar w:fldCharType="end"/>
      </w:r>
      <w:r>
        <w:t>)</w:t>
      </w:r>
      <w:r w:rsidRPr="00856563">
        <w:t xml:space="preserve">, </w:t>
      </w:r>
      <w:r w:rsidR="00D12E3B" w:rsidRPr="00856563">
        <w:t>interrogative</w:t>
      </w:r>
      <w:r w:rsidR="00D12E3B">
        <w:t>s</w:t>
      </w:r>
      <w:r w:rsidR="00D12E3B" w:rsidRPr="00856563">
        <w:t xml:space="preserve"> </w:t>
      </w:r>
      <w:r w:rsidR="00D12E3B">
        <w:t>(§</w:t>
      </w:r>
      <w:r w:rsidR="00D12E3B" w:rsidRPr="00856563">
        <w:fldChar w:fldCharType="begin"/>
      </w:r>
      <w:r w:rsidR="00D12E3B" w:rsidRPr="00856563">
        <w:instrText xml:space="preserve"> REF _Ref288639683 \w \h </w:instrText>
      </w:r>
      <w:r w:rsidR="00D12E3B" w:rsidRPr="00856563">
        <w:fldChar w:fldCharType="separate"/>
      </w:r>
      <w:r w:rsidR="00154D81">
        <w:rPr>
          <w:cs/>
        </w:rPr>
        <w:t>‎</w:t>
      </w:r>
      <w:r w:rsidR="00154D81">
        <w:t>8.2.6</w:t>
      </w:r>
      <w:r w:rsidR="00D12E3B" w:rsidRPr="00856563">
        <w:fldChar w:fldCharType="end"/>
      </w:r>
      <w:r w:rsidR="00D12E3B">
        <w:t xml:space="preserve">), </w:t>
      </w:r>
      <w:r w:rsidRPr="00856563">
        <w:t xml:space="preserve">prepositional phrases </w:t>
      </w:r>
      <w:r>
        <w:t>(§</w:t>
      </w:r>
      <w:r w:rsidRPr="00856563">
        <w:fldChar w:fldCharType="begin"/>
      </w:r>
      <w:r w:rsidRPr="00856563">
        <w:instrText xml:space="preserve"> REF _Ref294015134 \w \h </w:instrText>
      </w:r>
      <w:r w:rsidRPr="00856563">
        <w:fldChar w:fldCharType="separate"/>
      </w:r>
      <w:r w:rsidR="00154D81">
        <w:rPr>
          <w:cs/>
        </w:rPr>
        <w:t>‎</w:t>
      </w:r>
      <w:r w:rsidR="00154D81">
        <w:t>8.2.7</w:t>
      </w:r>
      <w:r w:rsidRPr="00856563">
        <w:fldChar w:fldCharType="end"/>
      </w:r>
      <w:r>
        <w:t>), and relative clauses (§</w:t>
      </w:r>
      <w:r>
        <w:fldChar w:fldCharType="begin"/>
      </w:r>
      <w:r>
        <w:instrText xml:space="preserve"> REF _Ref362506247 \w \h </w:instrText>
      </w:r>
      <w:r>
        <w:fldChar w:fldCharType="separate"/>
      </w:r>
      <w:r w:rsidR="00154D81">
        <w:rPr>
          <w:cs/>
        </w:rPr>
        <w:t>‎</w:t>
      </w:r>
      <w:r w:rsidR="00154D81">
        <w:t>8.2.8</w:t>
      </w:r>
      <w:r>
        <w:fldChar w:fldCharType="end"/>
      </w:r>
      <w:r>
        <w:t>)</w:t>
      </w:r>
      <w:r w:rsidRPr="00856563">
        <w:t>.</w:t>
      </w:r>
    </w:p>
    <w:p w14:paraId="65A50E8A" w14:textId="77777777" w:rsidR="006E25BB" w:rsidRDefault="006E25BB" w:rsidP="006E25BB">
      <w:pPr>
        <w:pStyle w:val="Heading3"/>
      </w:pPr>
      <w:bookmarkStart w:id="3608" w:name="_Toc342590081"/>
      <w:bookmarkStart w:id="3609" w:name="_Toc358726175"/>
      <w:bookmarkStart w:id="3610" w:name="_Ref374450665"/>
      <w:bookmarkStart w:id="3611" w:name="_Toc440455659"/>
      <w:bookmarkStart w:id="3612" w:name="_Ref290119874"/>
      <w:bookmarkStart w:id="3613" w:name="_Ref287862637"/>
      <w:bookmarkStart w:id="3614" w:name="_Ref288639680"/>
      <w:r>
        <w:t>Verbs</w:t>
      </w:r>
      <w:r w:rsidRPr="00856563">
        <w:t xml:space="preserve"> [</w:t>
      </w:r>
      <w:r w:rsidRPr="0099608C">
        <w:rPr>
          <w:rStyle w:val="ChSmallCaps"/>
        </w:rPr>
        <w:t>n</w:t>
      </w:r>
      <w:r w:rsidRPr="008F5023">
        <w:t xml:space="preserve"> </w:t>
      </w:r>
      <w:r w:rsidRPr="0099608C">
        <w:rPr>
          <w:rStyle w:val="ChSmallCaps"/>
        </w:rPr>
        <w:t>v</w:t>
      </w:r>
      <w:r w:rsidRPr="00856563">
        <w:t>]</w:t>
      </w:r>
      <w:bookmarkEnd w:id="3608"/>
      <w:bookmarkEnd w:id="3609"/>
      <w:bookmarkEnd w:id="3610"/>
      <w:bookmarkEnd w:id="3611"/>
    </w:p>
    <w:p w14:paraId="082BBAAC" w14:textId="6626009A" w:rsidR="006E25BB" w:rsidRDefault="006E25BB" w:rsidP="0066209E">
      <w:pPr>
        <w:pStyle w:val="Body0000after"/>
      </w:pPr>
      <w:r w:rsidRPr="00856563">
        <w:t>Adnominal</w:t>
      </w:r>
      <w:r>
        <w:t>ly used</w:t>
      </w:r>
      <w:r w:rsidRPr="00856563">
        <w:t xml:space="preserve"> </w:t>
      </w:r>
      <w:r>
        <w:t>verbs always follow</w:t>
      </w:r>
      <w:r w:rsidRPr="00856563">
        <w:t xml:space="preserve"> their head nominal</w:t>
      </w:r>
      <w:r>
        <w:t>s</w:t>
      </w:r>
      <w:r w:rsidRPr="00856563">
        <w:t xml:space="preserve"> such that </w:t>
      </w:r>
      <w:r w:rsidR="00B7093A">
        <w:t>‘</w:t>
      </w:r>
      <w:r w:rsidRPr="0099608C">
        <w:rPr>
          <w:rStyle w:val="ChSmallCaps"/>
        </w:rPr>
        <w:t>n</w:t>
      </w:r>
      <w:r w:rsidRPr="008F5023">
        <w:t xml:space="preserve"> </w:t>
      </w:r>
      <w:r w:rsidRPr="0099608C">
        <w:rPr>
          <w:rStyle w:val="ChSmallCaps"/>
        </w:rPr>
        <w:t>v</w:t>
      </w:r>
      <w:r w:rsidR="00B7093A">
        <w:t>’</w:t>
      </w:r>
      <w:r w:rsidRPr="005F521E">
        <w:t>,</w:t>
      </w:r>
      <w:r w:rsidRPr="00856563">
        <w:t xml:space="preserve"> as </w:t>
      </w:r>
      <w:r>
        <w:t xml:space="preserve">shown </w:t>
      </w:r>
      <w:r w:rsidRPr="00856563">
        <w:t xml:space="preserve">in </w:t>
      </w:r>
      <w:r>
        <w:fldChar w:fldCharType="begin"/>
      </w:r>
      <w:r>
        <w:instrText xml:space="preserve"> REF _Ref340774340 \h </w:instrText>
      </w:r>
      <w:r>
        <w:fldChar w:fldCharType="separate"/>
      </w:r>
      <w:r w:rsidR="00154D81" w:rsidRPr="00856563">
        <w:t>(</w:t>
      </w:r>
      <w:r w:rsidR="00154D81">
        <w:rPr>
          <w:noProof/>
        </w:rPr>
        <w:t>17</w:t>
      </w:r>
      <w:r w:rsidR="00154D81" w:rsidRPr="00856563">
        <w:t>)</w:t>
      </w:r>
      <w:r>
        <w:fldChar w:fldCharType="end"/>
      </w:r>
      <w:r>
        <w:t xml:space="preserve"> to </w:t>
      </w:r>
      <w:r>
        <w:fldChar w:fldCharType="begin"/>
      </w:r>
      <w:r>
        <w:instrText xml:space="preserve"> REF _Ref340774351 \h </w:instrText>
      </w:r>
      <w:r>
        <w:fldChar w:fldCharType="separate"/>
      </w:r>
      <w:r w:rsidR="00154D81" w:rsidRPr="00856563">
        <w:t>(</w:t>
      </w:r>
      <w:r w:rsidR="00154D81">
        <w:rPr>
          <w:noProof/>
        </w:rPr>
        <w:t>26</w:t>
      </w:r>
      <w:r w:rsidR="00154D81" w:rsidRPr="00856563">
        <w:t>)</w:t>
      </w:r>
      <w:r>
        <w:fldChar w:fldCharType="end"/>
      </w:r>
      <w:r w:rsidRPr="00856563">
        <w:t xml:space="preserve">. </w:t>
      </w:r>
      <w:r>
        <w:t xml:space="preserve">Most often, the </w:t>
      </w:r>
      <w:r w:rsidRPr="00856563">
        <w:t xml:space="preserve">adnominal modifier </w:t>
      </w:r>
      <w:r>
        <w:t>is a stative verb</w:t>
      </w:r>
      <w:r w:rsidR="004928FD">
        <w:t xml:space="preserve">, as in </w:t>
      </w:r>
      <w:r w:rsidR="004928FD">
        <w:fldChar w:fldCharType="begin"/>
      </w:r>
      <w:r w:rsidR="004928FD">
        <w:instrText xml:space="preserve"> REF _Ref340774340 \h </w:instrText>
      </w:r>
      <w:r w:rsidR="004928FD">
        <w:fldChar w:fldCharType="separate"/>
      </w:r>
      <w:r w:rsidR="00154D81" w:rsidRPr="00856563">
        <w:t>(</w:t>
      </w:r>
      <w:r w:rsidR="00154D81">
        <w:rPr>
          <w:noProof/>
        </w:rPr>
        <w:t>17</w:t>
      </w:r>
      <w:r w:rsidR="00154D81" w:rsidRPr="00856563">
        <w:t>)</w:t>
      </w:r>
      <w:r w:rsidR="004928FD">
        <w:fldChar w:fldCharType="end"/>
      </w:r>
      <w:r w:rsidR="004928FD">
        <w:t xml:space="preserve"> to </w:t>
      </w:r>
      <w:r w:rsidR="004928FD">
        <w:fldChar w:fldCharType="begin"/>
      </w:r>
      <w:r w:rsidR="004928FD">
        <w:instrText xml:space="preserve"> REF _Ref340774346 \h </w:instrText>
      </w:r>
      <w:r w:rsidR="004928FD">
        <w:fldChar w:fldCharType="separate"/>
      </w:r>
      <w:r w:rsidR="00154D81" w:rsidRPr="00856563">
        <w:t>(</w:t>
      </w:r>
      <w:r w:rsidR="00154D81">
        <w:rPr>
          <w:noProof/>
        </w:rPr>
        <w:t>20</w:t>
      </w:r>
      <w:r w:rsidR="00154D81" w:rsidRPr="00856563">
        <w:t>)</w:t>
      </w:r>
      <w:r w:rsidR="004928FD">
        <w:fldChar w:fldCharType="end"/>
      </w:r>
      <w:r>
        <w:t>, although noun phrases with adnominally used dynamic verbs also occur</w:t>
      </w:r>
      <w:r w:rsidR="004928FD">
        <w:t xml:space="preserve">, as in </w:t>
      </w:r>
      <w:r w:rsidR="004928FD">
        <w:fldChar w:fldCharType="begin"/>
      </w:r>
      <w:r w:rsidR="004928FD">
        <w:instrText xml:space="preserve"> REF _Ref340862464 \h </w:instrText>
      </w:r>
      <w:r w:rsidR="004928FD">
        <w:fldChar w:fldCharType="separate"/>
      </w:r>
      <w:r w:rsidR="00154D81" w:rsidRPr="00856563">
        <w:t>(</w:t>
      </w:r>
      <w:r w:rsidR="00154D81">
        <w:rPr>
          <w:noProof/>
        </w:rPr>
        <w:t>21</w:t>
      </w:r>
      <w:r w:rsidR="00154D81" w:rsidRPr="00856563">
        <w:t>)</w:t>
      </w:r>
      <w:r w:rsidR="004928FD">
        <w:fldChar w:fldCharType="end"/>
      </w:r>
      <w:r w:rsidR="004928FD">
        <w:t xml:space="preserve"> to </w:t>
      </w:r>
      <w:r w:rsidR="004928FD">
        <w:fldChar w:fldCharType="begin"/>
      </w:r>
      <w:r w:rsidR="004928FD">
        <w:instrText xml:space="preserve"> REF _Ref340862467 \h </w:instrText>
      </w:r>
      <w:r w:rsidR="004928FD">
        <w:fldChar w:fldCharType="separate"/>
      </w:r>
      <w:r w:rsidR="00154D81" w:rsidRPr="00856563">
        <w:t>(</w:t>
      </w:r>
      <w:r w:rsidR="00154D81">
        <w:rPr>
          <w:noProof/>
        </w:rPr>
        <w:t>24</w:t>
      </w:r>
      <w:r w:rsidR="00154D81" w:rsidRPr="00856563">
        <w:t>)</w:t>
      </w:r>
      <w:r w:rsidR="004928FD">
        <w:fldChar w:fldCharType="end"/>
      </w:r>
      <w:r>
        <w:t xml:space="preserve">. (The </w:t>
      </w:r>
      <w:r>
        <w:rPr>
          <w:lang w:eastAsia="en-US"/>
        </w:rPr>
        <w:t xml:space="preserve">distributional preferences of attributively used stative and dynamic verbs are discussed in </w:t>
      </w:r>
      <w:r>
        <w:t>§</w:t>
      </w:r>
      <w:r w:rsidR="003B2771">
        <w:fldChar w:fldCharType="begin"/>
      </w:r>
      <w:r w:rsidR="003B2771">
        <w:instrText xml:space="preserve"> REF _Ref350353875 \w \h </w:instrText>
      </w:r>
      <w:r w:rsidR="003B2771">
        <w:fldChar w:fldCharType="separate"/>
      </w:r>
      <w:r w:rsidR="00154D81">
        <w:rPr>
          <w:cs/>
        </w:rPr>
        <w:t>‎</w:t>
      </w:r>
      <w:r w:rsidR="00154D81">
        <w:t>5.3.2</w:t>
      </w:r>
      <w:r w:rsidR="003B2771">
        <w:fldChar w:fldCharType="end"/>
      </w:r>
      <w:r>
        <w:t>.</w:t>
      </w:r>
      <w:r>
        <w:rPr>
          <w:lang w:eastAsia="en-US"/>
        </w:rPr>
        <w:t>)</w:t>
      </w:r>
    </w:p>
    <w:p w14:paraId="10A5199A" w14:textId="262413D3" w:rsidR="006E25BB" w:rsidRDefault="006E25BB" w:rsidP="0066209E">
      <w:pPr>
        <w:pStyle w:val="Body0505after"/>
      </w:pPr>
      <w:r>
        <w:t xml:space="preserve">In noun phrases with adnominally used stative verbs, as in </w:t>
      </w:r>
      <w:r>
        <w:fldChar w:fldCharType="begin"/>
      </w:r>
      <w:r>
        <w:instrText xml:space="preserve"> REF _Ref340774340 \h </w:instrText>
      </w:r>
      <w:r>
        <w:fldChar w:fldCharType="separate"/>
      </w:r>
      <w:r w:rsidR="00154D81" w:rsidRPr="00856563">
        <w:t>(</w:t>
      </w:r>
      <w:r w:rsidR="00154D81">
        <w:rPr>
          <w:noProof/>
        </w:rPr>
        <w:t>17</w:t>
      </w:r>
      <w:r w:rsidR="00154D81" w:rsidRPr="00856563">
        <w:t>)</w:t>
      </w:r>
      <w:r>
        <w:fldChar w:fldCharType="end"/>
      </w:r>
      <w:r>
        <w:t xml:space="preserve"> to </w:t>
      </w:r>
      <w:r>
        <w:fldChar w:fldCharType="begin"/>
      </w:r>
      <w:r>
        <w:instrText xml:space="preserve"> REF _Ref340774346 \h </w:instrText>
      </w:r>
      <w:r>
        <w:fldChar w:fldCharType="separate"/>
      </w:r>
      <w:r w:rsidR="00154D81" w:rsidRPr="00856563">
        <w:t>(</w:t>
      </w:r>
      <w:r w:rsidR="00154D81">
        <w:rPr>
          <w:noProof/>
        </w:rPr>
        <w:t>20</w:t>
      </w:r>
      <w:r w:rsidR="00154D81" w:rsidRPr="00856563">
        <w:t>)</w:t>
      </w:r>
      <w:r>
        <w:fldChar w:fldCharType="end"/>
      </w:r>
      <w:r>
        <w:t xml:space="preserve">, the head nominal is typically a bare </w:t>
      </w:r>
      <w:r w:rsidRPr="00856563">
        <w:t xml:space="preserve">noun as in </w:t>
      </w:r>
      <w:r>
        <w:fldChar w:fldCharType="begin"/>
      </w:r>
      <w:r>
        <w:instrText xml:space="preserve"> REF _Ref340774340 \h </w:instrText>
      </w:r>
      <w:r>
        <w:fldChar w:fldCharType="separate"/>
      </w:r>
      <w:r w:rsidR="00154D81" w:rsidRPr="00856563">
        <w:t>(</w:t>
      </w:r>
      <w:r w:rsidR="00154D81">
        <w:rPr>
          <w:noProof/>
        </w:rPr>
        <w:t>17</w:t>
      </w:r>
      <w:r w:rsidR="00154D81" w:rsidRPr="00856563">
        <w:t>)</w:t>
      </w:r>
      <w:r>
        <w:fldChar w:fldCharType="end"/>
      </w:r>
      <w:r w:rsidRPr="00856563">
        <w:t xml:space="preserve">, </w:t>
      </w:r>
      <w:r>
        <w:t xml:space="preserve">or a </w:t>
      </w:r>
      <w:r w:rsidRPr="00856563">
        <w:t xml:space="preserve">reduplicated </w:t>
      </w:r>
      <w:r w:rsidRPr="009B57EF">
        <w:t xml:space="preserve">noun as in </w:t>
      </w:r>
      <w:r w:rsidRPr="009B57EF">
        <w:fldChar w:fldCharType="begin"/>
      </w:r>
      <w:r w:rsidRPr="009B57EF">
        <w:instrText xml:space="preserve"> REF _Ref340774343 \h </w:instrText>
      </w:r>
      <w:r>
        <w:instrText xml:space="preserve"> \* MERGEFORMAT </w:instrText>
      </w:r>
      <w:r w:rsidRPr="009B57EF">
        <w:fldChar w:fldCharType="separate"/>
      </w:r>
      <w:r w:rsidR="00154D81" w:rsidRPr="00856563">
        <w:t>(</w:t>
      </w:r>
      <w:r w:rsidR="00154D81">
        <w:t>18</w:t>
      </w:r>
      <w:r w:rsidR="00154D81" w:rsidRPr="00856563">
        <w:t>)</w:t>
      </w:r>
      <w:r w:rsidRPr="009B57EF">
        <w:fldChar w:fldCharType="end"/>
      </w:r>
      <w:r w:rsidRPr="009B57EF">
        <w:t>.</w:t>
      </w:r>
      <w:r>
        <w:t xml:space="preserve"> The adnominal modifier is usually a bare stative verb, such as </w:t>
      </w:r>
      <w:r w:rsidRPr="00714506">
        <w:rPr>
          <w:rStyle w:val="ChItalBold"/>
        </w:rPr>
        <w:t>besar</w:t>
      </w:r>
      <w:r>
        <w:t xml:space="preserve"> </w:t>
      </w:r>
      <w:r w:rsidR="00B7093A">
        <w:t>‘</w:t>
      </w:r>
      <w:r>
        <w:t>be big</w:t>
      </w:r>
      <w:r w:rsidR="00B7093A">
        <w:t>’</w:t>
      </w:r>
      <w:r>
        <w:t xml:space="preserve"> in </w:t>
      </w:r>
      <w:r>
        <w:fldChar w:fldCharType="begin"/>
      </w:r>
      <w:r>
        <w:instrText xml:space="preserve"> REF _Ref340774340 \h </w:instrText>
      </w:r>
      <w:r>
        <w:fldChar w:fldCharType="separate"/>
      </w:r>
      <w:r w:rsidR="00154D81" w:rsidRPr="00856563">
        <w:t>(</w:t>
      </w:r>
      <w:r w:rsidR="00154D81">
        <w:rPr>
          <w:noProof/>
        </w:rPr>
        <w:t>17</w:t>
      </w:r>
      <w:r w:rsidR="00154D81" w:rsidRPr="00856563">
        <w:t>)</w:t>
      </w:r>
      <w:r>
        <w:fldChar w:fldCharType="end"/>
      </w:r>
      <w:r>
        <w:t xml:space="preserve"> or </w:t>
      </w:r>
      <w:r w:rsidRPr="001D6254">
        <w:rPr>
          <w:rStyle w:val="ChItalBold"/>
        </w:rPr>
        <w:t>panjang</w:t>
      </w:r>
      <w:r>
        <w:t xml:space="preserve"> </w:t>
      </w:r>
      <w:r w:rsidR="00B7093A">
        <w:t>‘</w:t>
      </w:r>
      <w:r>
        <w:t>be long</w:t>
      </w:r>
      <w:r w:rsidR="00B7093A">
        <w:t>’</w:t>
      </w:r>
      <w:r>
        <w:t xml:space="preserve"> in </w:t>
      </w:r>
      <w:r w:rsidRPr="009B57EF">
        <w:fldChar w:fldCharType="begin"/>
      </w:r>
      <w:r w:rsidRPr="009B57EF">
        <w:instrText xml:space="preserve"> REF _Ref340774343 \h </w:instrText>
      </w:r>
      <w:r>
        <w:instrText xml:space="preserve"> \* MERGEFORMAT </w:instrText>
      </w:r>
      <w:r w:rsidRPr="009B57EF">
        <w:fldChar w:fldCharType="separate"/>
      </w:r>
      <w:r w:rsidR="00154D81" w:rsidRPr="00856563">
        <w:t>(</w:t>
      </w:r>
      <w:r w:rsidR="00154D81">
        <w:t>18</w:t>
      </w:r>
      <w:r w:rsidR="00154D81" w:rsidRPr="00856563">
        <w:t>)</w:t>
      </w:r>
      <w:r w:rsidRPr="009B57EF">
        <w:fldChar w:fldCharType="end"/>
      </w:r>
      <w:r>
        <w:t xml:space="preserve">. However, the </w:t>
      </w:r>
      <w:r w:rsidRPr="009B57EF">
        <w:t>mo</w:t>
      </w:r>
      <w:r w:rsidRPr="00411D1B">
        <w:t>difier can</w:t>
      </w:r>
      <w:r>
        <w:t xml:space="preserve"> also be a </w:t>
      </w:r>
      <w:r w:rsidRPr="00856563">
        <w:t xml:space="preserve">multi-word phrase </w:t>
      </w:r>
      <w:r>
        <w:t xml:space="preserve">with an overt coordinator as in </w:t>
      </w:r>
      <w:r w:rsidRPr="001053B7">
        <w:rPr>
          <w:rStyle w:val="ChItalBold"/>
        </w:rPr>
        <w:t>puti dengan</w:t>
      </w:r>
      <w:r w:rsidR="00693669">
        <w:rPr>
          <w:rStyle w:val="ChItalBold"/>
        </w:rPr>
        <w:t>g</w:t>
      </w:r>
      <w:r w:rsidRPr="001053B7">
        <w:rPr>
          <w:rStyle w:val="ChItalBold"/>
        </w:rPr>
        <w:t xml:space="preserve"> hitam</w:t>
      </w:r>
      <w:r>
        <w:t xml:space="preserve"> </w:t>
      </w:r>
      <w:r w:rsidR="00B7093A">
        <w:t>‘</w:t>
      </w:r>
      <w:r>
        <w:t>white and black</w:t>
      </w:r>
      <w:r w:rsidR="00B7093A">
        <w:t>’</w:t>
      </w:r>
      <w:r>
        <w:t xml:space="preserve"> in </w:t>
      </w:r>
      <w:r w:rsidRPr="001053B7">
        <w:fldChar w:fldCharType="begin"/>
      </w:r>
      <w:r w:rsidRPr="001053B7">
        <w:instrText xml:space="preserve"> REF _Ref340774345 \h </w:instrText>
      </w:r>
      <w:r w:rsidRPr="001053B7">
        <w:fldChar w:fldCharType="separate"/>
      </w:r>
      <w:r w:rsidR="00154D81" w:rsidRPr="00856563">
        <w:t>(</w:t>
      </w:r>
      <w:r w:rsidR="00154D81">
        <w:rPr>
          <w:noProof/>
        </w:rPr>
        <w:t>19</w:t>
      </w:r>
      <w:r w:rsidR="00154D81" w:rsidRPr="00856563">
        <w:t>)</w:t>
      </w:r>
      <w:r w:rsidRPr="001053B7">
        <w:fldChar w:fldCharType="end"/>
      </w:r>
      <w:r w:rsidRPr="001053B7">
        <w:t xml:space="preserve">, or </w:t>
      </w:r>
      <w:r>
        <w:t xml:space="preserve">with </w:t>
      </w:r>
      <w:r w:rsidRPr="001053B7">
        <w:t xml:space="preserve">juxtaposed constituents as in </w:t>
      </w:r>
      <w:r w:rsidR="00397E9C">
        <w:t xml:space="preserve">the elicited </w:t>
      </w:r>
      <w:r w:rsidR="00616997">
        <w:t xml:space="preserve">near </w:t>
      </w:r>
      <w:r w:rsidR="00397E9C">
        <w:t xml:space="preserve">contrastive example in </w:t>
      </w:r>
      <w:r>
        <w:fldChar w:fldCharType="begin"/>
      </w:r>
      <w:r>
        <w:instrText xml:space="preserve"> REF _Ref340774346 \h </w:instrText>
      </w:r>
      <w:r>
        <w:fldChar w:fldCharType="separate"/>
      </w:r>
      <w:r w:rsidR="00154D81" w:rsidRPr="00856563">
        <w:t>(</w:t>
      </w:r>
      <w:r w:rsidR="00154D81">
        <w:rPr>
          <w:noProof/>
        </w:rPr>
        <w:t>20</w:t>
      </w:r>
      <w:r w:rsidR="00154D81" w:rsidRPr="00856563">
        <w:t>)</w:t>
      </w:r>
      <w:r>
        <w:fldChar w:fldCharType="end"/>
      </w:r>
      <w:r>
        <w:t>.</w:t>
      </w:r>
      <w:r w:rsidRPr="00856563">
        <w:t xml:space="preserve"> Overall, </w:t>
      </w:r>
      <w:r>
        <w:t>though</w:t>
      </w:r>
      <w:r w:rsidRPr="00856563">
        <w:t xml:space="preserve">, multi-word </w:t>
      </w:r>
      <w:r>
        <w:t xml:space="preserve">modifier </w:t>
      </w:r>
      <w:r w:rsidRPr="00856563">
        <w:t xml:space="preserve">phrases are rare and </w:t>
      </w:r>
      <w:r>
        <w:t>limited to phrases with two adnominally used verbs</w:t>
      </w:r>
      <w:r w:rsidRPr="00856563">
        <w:t>.</w:t>
      </w:r>
    </w:p>
    <w:p w14:paraId="28D3D681" w14:textId="77777777" w:rsidR="006E25BB" w:rsidRPr="00856563" w:rsidRDefault="006E25BB" w:rsidP="006E25BB">
      <w:pPr>
        <w:pStyle w:val="ExampleTitle"/>
      </w:pPr>
      <w:r>
        <w:t>Noun phrases with adnominal stative verbs</w:t>
      </w:r>
    </w:p>
    <w:tbl>
      <w:tblPr>
        <w:tblW w:w="5564" w:type="dxa"/>
        <w:tblCellMar>
          <w:left w:w="40" w:type="dxa"/>
          <w:right w:w="40" w:type="dxa"/>
        </w:tblCellMar>
        <w:tblLook w:val="01E0" w:firstRow="1" w:lastRow="1" w:firstColumn="1" w:lastColumn="1" w:noHBand="0" w:noVBand="0"/>
      </w:tblPr>
      <w:tblGrid>
        <w:gridCol w:w="709"/>
        <w:gridCol w:w="485"/>
        <w:gridCol w:w="769"/>
        <w:gridCol w:w="436"/>
        <w:gridCol w:w="558"/>
        <w:gridCol w:w="814"/>
        <w:gridCol w:w="675"/>
        <w:gridCol w:w="360"/>
        <w:gridCol w:w="758"/>
      </w:tblGrid>
      <w:tr w:rsidR="00AC23C4" w:rsidRPr="004F6F26" w14:paraId="310ABFA6" w14:textId="77777777" w:rsidTr="00AC23C4">
        <w:tc>
          <w:tcPr>
            <w:tcW w:w="709" w:type="dxa"/>
            <w:shd w:val="clear" w:color="auto" w:fill="auto"/>
          </w:tcPr>
          <w:p w14:paraId="61D8D71F" w14:textId="77777777" w:rsidR="006E25BB" w:rsidRPr="009D3276" w:rsidRDefault="006E25BB" w:rsidP="00B51DB6">
            <w:pPr>
              <w:pStyle w:val="O0Nwnext"/>
            </w:pPr>
            <w:bookmarkStart w:id="3615" w:name="_Ref282154711"/>
            <w:bookmarkStart w:id="3616" w:name="_Ref340774340"/>
            <w:r w:rsidRPr="00856563">
              <w:t>(</w:t>
            </w:r>
            <w:fldSimple w:instr=" SEQ ( \* ARABIC \s 1 ">
              <w:r w:rsidR="00154D81">
                <w:rPr>
                  <w:noProof/>
                </w:rPr>
                <w:t>17</w:t>
              </w:r>
            </w:fldSimple>
            <w:bookmarkEnd w:id="3615"/>
            <w:r w:rsidRPr="00856563">
              <w:t>)</w:t>
            </w:r>
            <w:bookmarkEnd w:id="3616"/>
          </w:p>
        </w:tc>
        <w:tc>
          <w:tcPr>
            <w:tcW w:w="485" w:type="dxa"/>
            <w:shd w:val="clear" w:color="auto" w:fill="auto"/>
          </w:tcPr>
          <w:p w14:paraId="56C1AC4F" w14:textId="77777777" w:rsidR="006E25BB" w:rsidRPr="00856563" w:rsidRDefault="006E25BB" w:rsidP="00B51DB6">
            <w:pPr>
              <w:pStyle w:val="Text"/>
            </w:pPr>
            <w:r w:rsidRPr="00856563">
              <w:t>sa</w:t>
            </w:r>
          </w:p>
        </w:tc>
        <w:tc>
          <w:tcPr>
            <w:tcW w:w="769" w:type="dxa"/>
            <w:shd w:val="clear" w:color="auto" w:fill="auto"/>
          </w:tcPr>
          <w:p w14:paraId="5EFC29B0" w14:textId="77777777" w:rsidR="006E25BB" w:rsidRPr="00856563" w:rsidRDefault="006E25BB" w:rsidP="00B51DB6">
            <w:pPr>
              <w:pStyle w:val="Text"/>
            </w:pPr>
            <w:r w:rsidRPr="00856563">
              <w:t>su</w:t>
            </w:r>
          </w:p>
        </w:tc>
        <w:tc>
          <w:tcPr>
            <w:tcW w:w="436" w:type="dxa"/>
            <w:shd w:val="clear" w:color="auto" w:fill="auto"/>
          </w:tcPr>
          <w:p w14:paraId="0AD840B9" w14:textId="77777777" w:rsidR="006E25BB" w:rsidRPr="00856563" w:rsidRDefault="006E25BB" w:rsidP="00B51DB6">
            <w:pPr>
              <w:pStyle w:val="Text"/>
            </w:pPr>
            <w:r w:rsidRPr="00856563">
              <w:t>liat</w:t>
            </w:r>
          </w:p>
        </w:tc>
        <w:tc>
          <w:tcPr>
            <w:tcW w:w="558" w:type="dxa"/>
            <w:shd w:val="clear" w:color="auto" w:fill="auto"/>
          </w:tcPr>
          <w:p w14:paraId="2537AF62" w14:textId="77777777" w:rsidR="006E25BB" w:rsidRPr="00856563" w:rsidRDefault="006E25BB" w:rsidP="00B51DB6">
            <w:pPr>
              <w:pStyle w:val="Text"/>
            </w:pPr>
            <w:r w:rsidRPr="00856563">
              <w:t>ada</w:t>
            </w:r>
          </w:p>
        </w:tc>
        <w:tc>
          <w:tcPr>
            <w:tcW w:w="814" w:type="dxa"/>
            <w:shd w:val="clear" w:color="auto" w:fill="auto"/>
          </w:tcPr>
          <w:p w14:paraId="64500297" w14:textId="77777777" w:rsidR="006E25BB" w:rsidRPr="00856563" w:rsidRDefault="006E25BB" w:rsidP="00B51DB6">
            <w:pPr>
              <w:pStyle w:val="Text"/>
              <w:rPr>
                <w:rStyle w:val="ChBlueBold"/>
              </w:rPr>
            </w:pPr>
            <w:r w:rsidRPr="00856563">
              <w:rPr>
                <w:rStyle w:val="ChBlueBold"/>
              </w:rPr>
              <w:t>po</w:t>
            </w:r>
            <w:r>
              <w:rPr>
                <w:rStyle w:val="ChBlueBold"/>
              </w:rPr>
              <w:t>h</w:t>
            </w:r>
            <w:r w:rsidRPr="00856563">
              <w:rPr>
                <w:rStyle w:val="ChBlueBold"/>
              </w:rPr>
              <w:t>on</w:t>
            </w:r>
            <w:r w:rsidR="00F94FDF">
              <w:rPr>
                <w:rStyle w:val="ChBlueBold"/>
              </w:rPr>
              <w:t>g</w:t>
            </w:r>
          </w:p>
        </w:tc>
        <w:tc>
          <w:tcPr>
            <w:tcW w:w="675" w:type="dxa"/>
            <w:shd w:val="clear" w:color="auto" w:fill="auto"/>
          </w:tcPr>
          <w:p w14:paraId="6C803956" w14:textId="77777777" w:rsidR="006E25BB" w:rsidRPr="00856563" w:rsidRDefault="006E25BB" w:rsidP="00B51DB6">
            <w:pPr>
              <w:pStyle w:val="Text"/>
              <w:rPr>
                <w:rStyle w:val="ChBlueBold"/>
              </w:rPr>
            </w:pPr>
            <w:r w:rsidRPr="00856563">
              <w:rPr>
                <w:rStyle w:val="ChBlueBold"/>
              </w:rPr>
              <w:t>besar</w:t>
            </w:r>
          </w:p>
        </w:tc>
        <w:tc>
          <w:tcPr>
            <w:tcW w:w="360" w:type="dxa"/>
            <w:shd w:val="clear" w:color="auto" w:fill="auto"/>
          </w:tcPr>
          <w:p w14:paraId="0E249A52" w14:textId="77777777" w:rsidR="006E25BB" w:rsidRPr="00856563" w:rsidRDefault="006E25BB" w:rsidP="00B51DB6">
            <w:pPr>
              <w:pStyle w:val="Text"/>
            </w:pPr>
            <w:r w:rsidRPr="00856563">
              <w:t>di</w:t>
            </w:r>
          </w:p>
        </w:tc>
        <w:tc>
          <w:tcPr>
            <w:tcW w:w="758" w:type="dxa"/>
            <w:shd w:val="clear" w:color="auto" w:fill="auto"/>
          </w:tcPr>
          <w:p w14:paraId="2D40FBDB" w14:textId="77777777" w:rsidR="006E25BB" w:rsidRPr="00856563" w:rsidRDefault="006E25BB" w:rsidP="00B51DB6">
            <w:pPr>
              <w:pStyle w:val="Text"/>
            </w:pPr>
            <w:r w:rsidRPr="00856563">
              <w:t>depan</w:t>
            </w:r>
            <w:r w:rsidR="00F94FDF">
              <w:t>g</w:t>
            </w:r>
          </w:p>
        </w:tc>
      </w:tr>
      <w:tr w:rsidR="00AC23C4" w:rsidRPr="00AC23C4" w14:paraId="4E6310AA" w14:textId="77777777" w:rsidTr="00AC23C4">
        <w:tc>
          <w:tcPr>
            <w:tcW w:w="709" w:type="dxa"/>
            <w:shd w:val="clear" w:color="auto" w:fill="auto"/>
          </w:tcPr>
          <w:p w14:paraId="04671AE6" w14:textId="77777777" w:rsidR="006E25BB" w:rsidRPr="009D3276" w:rsidRDefault="006E25BB" w:rsidP="00B51DB6">
            <w:pPr>
              <w:pStyle w:val="GlossEng"/>
            </w:pPr>
          </w:p>
        </w:tc>
        <w:tc>
          <w:tcPr>
            <w:tcW w:w="485" w:type="dxa"/>
            <w:shd w:val="clear" w:color="auto" w:fill="auto"/>
          </w:tcPr>
          <w:p w14:paraId="027FA9FF" w14:textId="77777777" w:rsidR="006E25BB" w:rsidRPr="0099608C" w:rsidRDefault="006E25BB" w:rsidP="00B51DB6">
            <w:pPr>
              <w:pStyle w:val="GlossEng"/>
              <w:rPr>
                <w:rStyle w:val="ChSmallCaps"/>
              </w:rPr>
            </w:pPr>
            <w:r w:rsidRPr="0099608C">
              <w:rPr>
                <w:rStyle w:val="ChSmallCaps"/>
              </w:rPr>
              <w:t>1sg</w:t>
            </w:r>
          </w:p>
        </w:tc>
        <w:tc>
          <w:tcPr>
            <w:tcW w:w="769" w:type="dxa"/>
            <w:shd w:val="clear" w:color="auto" w:fill="auto"/>
          </w:tcPr>
          <w:p w14:paraId="76A95734" w14:textId="77777777" w:rsidR="006E25BB" w:rsidRPr="00856563" w:rsidRDefault="006E25BB" w:rsidP="00B51DB6">
            <w:pPr>
              <w:pStyle w:val="GlossEng"/>
            </w:pPr>
            <w:r w:rsidRPr="00856563">
              <w:t>already</w:t>
            </w:r>
          </w:p>
        </w:tc>
        <w:tc>
          <w:tcPr>
            <w:tcW w:w="436" w:type="dxa"/>
            <w:shd w:val="clear" w:color="auto" w:fill="auto"/>
          </w:tcPr>
          <w:p w14:paraId="59834F3E" w14:textId="77777777" w:rsidR="006E25BB" w:rsidRPr="00856563" w:rsidRDefault="006E25BB" w:rsidP="00B51DB6">
            <w:pPr>
              <w:pStyle w:val="GlossEng"/>
            </w:pPr>
            <w:r w:rsidRPr="00856563">
              <w:t>see</w:t>
            </w:r>
          </w:p>
        </w:tc>
        <w:tc>
          <w:tcPr>
            <w:tcW w:w="558" w:type="dxa"/>
            <w:shd w:val="clear" w:color="auto" w:fill="auto"/>
          </w:tcPr>
          <w:p w14:paraId="1D83D6EA" w14:textId="77777777" w:rsidR="006E25BB" w:rsidRPr="00856563" w:rsidRDefault="006E25BB" w:rsidP="00B51DB6">
            <w:pPr>
              <w:pStyle w:val="GlossEng"/>
            </w:pPr>
            <w:r w:rsidRPr="00856563">
              <w:t>exist</w:t>
            </w:r>
          </w:p>
        </w:tc>
        <w:tc>
          <w:tcPr>
            <w:tcW w:w="814" w:type="dxa"/>
            <w:shd w:val="clear" w:color="auto" w:fill="auto"/>
          </w:tcPr>
          <w:p w14:paraId="65D89D3B" w14:textId="77777777" w:rsidR="006E25BB" w:rsidRPr="00856563" w:rsidRDefault="006E25BB" w:rsidP="00B51DB6">
            <w:pPr>
              <w:pStyle w:val="GlossEng"/>
            </w:pPr>
            <w:r w:rsidRPr="00856563">
              <w:t>tree</w:t>
            </w:r>
          </w:p>
        </w:tc>
        <w:tc>
          <w:tcPr>
            <w:tcW w:w="675" w:type="dxa"/>
            <w:shd w:val="clear" w:color="auto" w:fill="auto"/>
          </w:tcPr>
          <w:p w14:paraId="4214D28D" w14:textId="77777777" w:rsidR="006E25BB" w:rsidRPr="00856563" w:rsidRDefault="006E25BB" w:rsidP="00B51DB6">
            <w:pPr>
              <w:pStyle w:val="GlossEng"/>
            </w:pPr>
            <w:r>
              <w:t>be.</w:t>
            </w:r>
            <w:r w:rsidRPr="00856563">
              <w:t>big</w:t>
            </w:r>
          </w:p>
        </w:tc>
        <w:tc>
          <w:tcPr>
            <w:tcW w:w="360" w:type="dxa"/>
            <w:shd w:val="clear" w:color="auto" w:fill="auto"/>
          </w:tcPr>
          <w:p w14:paraId="33DE3733" w14:textId="77777777" w:rsidR="006E25BB" w:rsidRPr="00856563" w:rsidRDefault="006E25BB" w:rsidP="00B51DB6">
            <w:pPr>
              <w:pStyle w:val="GlossEng"/>
            </w:pPr>
            <w:r w:rsidRPr="00856563">
              <w:t>at</w:t>
            </w:r>
          </w:p>
        </w:tc>
        <w:tc>
          <w:tcPr>
            <w:tcW w:w="758" w:type="dxa"/>
            <w:shd w:val="clear" w:color="auto" w:fill="auto"/>
          </w:tcPr>
          <w:p w14:paraId="6EF88068" w14:textId="77777777" w:rsidR="006E25BB" w:rsidRPr="00856563" w:rsidRDefault="006E25BB" w:rsidP="00B51DB6">
            <w:pPr>
              <w:pStyle w:val="GlossEng"/>
            </w:pPr>
            <w:r w:rsidRPr="00856563">
              <w:t>front</w:t>
            </w:r>
          </w:p>
        </w:tc>
      </w:tr>
    </w:tbl>
    <w:p w14:paraId="49831F67" w14:textId="5A368A92" w:rsidR="006E25BB" w:rsidRPr="00856563" w:rsidRDefault="00B7093A" w:rsidP="006E25BB">
      <w:pPr>
        <w:pStyle w:val="FreeTranslEng"/>
      </w:pPr>
      <w:r>
        <w:t>‘</w:t>
      </w:r>
      <w:r w:rsidR="006E25BB" w:rsidRPr="00856563">
        <w:t xml:space="preserve">I already saw there was a </w:t>
      </w:r>
      <w:r w:rsidR="006E25BB" w:rsidRPr="00856563">
        <w:rPr>
          <w:rStyle w:val="ChBlueBold"/>
        </w:rPr>
        <w:t>big tree</w:t>
      </w:r>
      <w:r w:rsidR="006E25BB" w:rsidRPr="00856563">
        <w:t xml:space="preserve"> in front</w:t>
      </w:r>
      <w:r>
        <w:t>’</w:t>
      </w:r>
      <w:r w:rsidR="006E25BB" w:rsidRPr="00856563">
        <w:t xml:space="preserve"> </w:t>
      </w:r>
      <w:r w:rsidR="006E25BB" w:rsidRPr="00856563">
        <w:rPr>
          <w:rStyle w:val="ExampleSource"/>
        </w:rPr>
        <w:t>[081025-008-Cv.0019]</w:t>
      </w:r>
    </w:p>
    <w:tbl>
      <w:tblPr>
        <w:tblW w:w="4689" w:type="dxa"/>
        <w:tblCellMar>
          <w:left w:w="40" w:type="dxa"/>
          <w:right w:w="40" w:type="dxa"/>
        </w:tblCellMar>
        <w:tblLook w:val="01E0" w:firstRow="1" w:lastRow="1" w:firstColumn="1" w:lastColumn="1" w:noHBand="0" w:noVBand="0"/>
      </w:tblPr>
      <w:tblGrid>
        <w:gridCol w:w="709"/>
        <w:gridCol w:w="1180"/>
        <w:gridCol w:w="1317"/>
        <w:gridCol w:w="881"/>
        <w:gridCol w:w="602"/>
      </w:tblGrid>
      <w:tr w:rsidR="00AC23C4" w:rsidRPr="004B7057" w14:paraId="6480C989" w14:textId="77777777" w:rsidTr="00AC23C4">
        <w:tc>
          <w:tcPr>
            <w:tcW w:w="709" w:type="dxa"/>
            <w:shd w:val="clear" w:color="auto" w:fill="auto"/>
          </w:tcPr>
          <w:p w14:paraId="46587D7F" w14:textId="77777777" w:rsidR="006E25BB" w:rsidRPr="009D3276" w:rsidRDefault="006E25BB" w:rsidP="00B51DB6">
            <w:pPr>
              <w:pStyle w:val="O0Nwnext"/>
            </w:pPr>
            <w:bookmarkStart w:id="3617" w:name="_Ref340774343"/>
            <w:r w:rsidRPr="00856563">
              <w:t>(</w:t>
            </w:r>
            <w:fldSimple w:instr=" SEQ ( \* ARABIC \s 1 ">
              <w:r w:rsidR="00154D81">
                <w:rPr>
                  <w:noProof/>
                </w:rPr>
                <w:t>18</w:t>
              </w:r>
            </w:fldSimple>
            <w:r w:rsidRPr="00856563">
              <w:t>)</w:t>
            </w:r>
            <w:bookmarkEnd w:id="3617"/>
          </w:p>
        </w:tc>
        <w:tc>
          <w:tcPr>
            <w:tcW w:w="1180" w:type="dxa"/>
            <w:shd w:val="clear" w:color="auto" w:fill="auto"/>
          </w:tcPr>
          <w:p w14:paraId="4BD34B20" w14:textId="77777777" w:rsidR="006E25BB" w:rsidRPr="00856563" w:rsidRDefault="006E25BB" w:rsidP="00B51DB6">
            <w:pPr>
              <w:pStyle w:val="Text"/>
            </w:pPr>
            <w:r w:rsidRPr="00856563">
              <w:t>langsung</w:t>
            </w:r>
          </w:p>
        </w:tc>
        <w:tc>
          <w:tcPr>
            <w:tcW w:w="1317" w:type="dxa"/>
            <w:shd w:val="clear" w:color="auto" w:fill="auto"/>
          </w:tcPr>
          <w:p w14:paraId="03F5EA3D" w14:textId="77777777" w:rsidR="006E25BB" w:rsidRPr="00856563" w:rsidRDefault="006E25BB" w:rsidP="00B51DB6">
            <w:pPr>
              <w:pStyle w:val="Text"/>
              <w:rPr>
                <w:rStyle w:val="ChBlueBold"/>
              </w:rPr>
            </w:pPr>
            <w:r>
              <w:rPr>
                <w:rStyle w:val="ChBlueBold"/>
              </w:rPr>
              <w:t>kuku~</w:t>
            </w:r>
            <w:r w:rsidRPr="00856563">
              <w:rPr>
                <w:rStyle w:val="ChBlueBold"/>
              </w:rPr>
              <w:t>kuku</w:t>
            </w:r>
          </w:p>
        </w:tc>
        <w:tc>
          <w:tcPr>
            <w:tcW w:w="881" w:type="dxa"/>
            <w:shd w:val="clear" w:color="auto" w:fill="auto"/>
          </w:tcPr>
          <w:p w14:paraId="0C27D0F3" w14:textId="77777777" w:rsidR="006E25BB" w:rsidRPr="00856563" w:rsidRDefault="006E25BB" w:rsidP="00B51DB6">
            <w:pPr>
              <w:pStyle w:val="Text"/>
              <w:rPr>
                <w:rStyle w:val="ChBlueBold"/>
              </w:rPr>
            </w:pPr>
            <w:r w:rsidRPr="00856563">
              <w:rPr>
                <w:rStyle w:val="ChBlueBold"/>
              </w:rPr>
              <w:t>panjang</w:t>
            </w:r>
          </w:p>
        </w:tc>
        <w:tc>
          <w:tcPr>
            <w:tcW w:w="602" w:type="dxa"/>
            <w:shd w:val="clear" w:color="auto" w:fill="auto"/>
          </w:tcPr>
          <w:p w14:paraId="6E87A2E3" w14:textId="77777777" w:rsidR="006E25BB" w:rsidRPr="00856563" w:rsidRDefault="006E25BB" w:rsidP="00B51DB6">
            <w:pPr>
              <w:pStyle w:val="Text"/>
            </w:pPr>
            <w:r>
              <w:t>k</w:t>
            </w:r>
            <w:r w:rsidRPr="00856563">
              <w:t>luar</w:t>
            </w:r>
          </w:p>
        </w:tc>
      </w:tr>
      <w:tr w:rsidR="00AC23C4" w:rsidRPr="00AC23C4" w14:paraId="57B54E5E" w14:textId="77777777" w:rsidTr="00AC23C4">
        <w:tc>
          <w:tcPr>
            <w:tcW w:w="709" w:type="dxa"/>
            <w:shd w:val="clear" w:color="auto" w:fill="auto"/>
          </w:tcPr>
          <w:p w14:paraId="3BC07C57" w14:textId="77777777" w:rsidR="006E25BB" w:rsidRPr="009D3276" w:rsidRDefault="006E25BB" w:rsidP="00B51DB6">
            <w:pPr>
              <w:pStyle w:val="GlossEng"/>
            </w:pPr>
          </w:p>
        </w:tc>
        <w:tc>
          <w:tcPr>
            <w:tcW w:w="1180" w:type="dxa"/>
            <w:shd w:val="clear" w:color="auto" w:fill="auto"/>
          </w:tcPr>
          <w:p w14:paraId="626EDAD6" w14:textId="77777777" w:rsidR="006E25BB" w:rsidRPr="00856563" w:rsidRDefault="006E25BB" w:rsidP="00B51DB6">
            <w:pPr>
              <w:pStyle w:val="GlossEng"/>
            </w:pPr>
            <w:r w:rsidRPr="00856563">
              <w:t>immediately</w:t>
            </w:r>
          </w:p>
        </w:tc>
        <w:tc>
          <w:tcPr>
            <w:tcW w:w="1317" w:type="dxa"/>
            <w:shd w:val="clear" w:color="auto" w:fill="auto"/>
          </w:tcPr>
          <w:p w14:paraId="51CE3DA6" w14:textId="77777777" w:rsidR="006E25BB" w:rsidRPr="00856563" w:rsidRDefault="006E25BB" w:rsidP="00B51DB6">
            <w:pPr>
              <w:pStyle w:val="GlossEng"/>
            </w:pPr>
            <w:r w:rsidRPr="0099608C">
              <w:rPr>
                <w:rStyle w:val="ChSmallCaps"/>
              </w:rPr>
              <w:t>rdp</w:t>
            </w:r>
            <w:r>
              <w:t>~</w:t>
            </w:r>
            <w:r w:rsidRPr="00856563">
              <w:t>digit.nail</w:t>
            </w:r>
          </w:p>
        </w:tc>
        <w:tc>
          <w:tcPr>
            <w:tcW w:w="881" w:type="dxa"/>
            <w:shd w:val="clear" w:color="auto" w:fill="auto"/>
          </w:tcPr>
          <w:p w14:paraId="701FF772" w14:textId="77777777" w:rsidR="006E25BB" w:rsidRPr="00856563" w:rsidRDefault="006E25BB" w:rsidP="00B51DB6">
            <w:pPr>
              <w:pStyle w:val="GlossEng"/>
            </w:pPr>
            <w:r>
              <w:t>be.</w:t>
            </w:r>
            <w:r w:rsidRPr="00856563">
              <w:t>long</w:t>
            </w:r>
          </w:p>
        </w:tc>
        <w:tc>
          <w:tcPr>
            <w:tcW w:w="602" w:type="dxa"/>
            <w:shd w:val="clear" w:color="auto" w:fill="auto"/>
          </w:tcPr>
          <w:p w14:paraId="1564D112" w14:textId="5CF63BF1" w:rsidR="006E25BB" w:rsidRPr="00856563" w:rsidRDefault="00924DAB" w:rsidP="00B51DB6">
            <w:pPr>
              <w:pStyle w:val="GlossEng"/>
            </w:pPr>
            <w:r>
              <w:t>go.out</w:t>
            </w:r>
          </w:p>
        </w:tc>
      </w:tr>
    </w:tbl>
    <w:p w14:paraId="618C5A24" w14:textId="1FF41E94" w:rsidR="006E25BB" w:rsidRPr="009E2A1C" w:rsidRDefault="00B7093A" w:rsidP="006E25BB">
      <w:pPr>
        <w:pStyle w:val="FreeTranslEng"/>
      </w:pPr>
      <w:r>
        <w:t>‘</w:t>
      </w:r>
      <w:r w:rsidR="006E25BB" w:rsidRPr="00856563">
        <w:t xml:space="preserve">immediately </w:t>
      </w:r>
      <w:r w:rsidR="006E25BB">
        <w:t xml:space="preserve">(his) </w:t>
      </w:r>
      <w:r w:rsidR="006E25BB" w:rsidRPr="00856563">
        <w:rPr>
          <w:rStyle w:val="ChBlueBold"/>
        </w:rPr>
        <w:t>long claws</w:t>
      </w:r>
      <w:r w:rsidR="006E25BB" w:rsidRPr="00856563">
        <w:t xml:space="preserve"> came out</w:t>
      </w:r>
      <w:r>
        <w:t>’</w:t>
      </w:r>
      <w:r w:rsidR="006E25BB" w:rsidRPr="00856563">
        <w:t xml:space="preserve"> </w:t>
      </w:r>
      <w:r w:rsidR="006E25BB" w:rsidRPr="00856563">
        <w:rPr>
          <w:rStyle w:val="ExampleSource"/>
        </w:rPr>
        <w:t>[081115-001a-Cv.0077]</w:t>
      </w:r>
    </w:p>
    <w:tbl>
      <w:tblPr>
        <w:tblW w:w="5776" w:type="dxa"/>
        <w:tblCellMar>
          <w:left w:w="40" w:type="dxa"/>
          <w:right w:w="40" w:type="dxa"/>
        </w:tblCellMar>
        <w:tblLook w:val="01E0" w:firstRow="1" w:lastRow="1" w:firstColumn="1" w:lastColumn="1" w:noHBand="0" w:noVBand="0"/>
      </w:tblPr>
      <w:tblGrid>
        <w:gridCol w:w="709"/>
        <w:gridCol w:w="488"/>
        <w:gridCol w:w="270"/>
        <w:gridCol w:w="320"/>
        <w:gridCol w:w="540"/>
        <w:gridCol w:w="104"/>
        <w:gridCol w:w="645"/>
        <w:gridCol w:w="150"/>
        <w:gridCol w:w="333"/>
        <w:gridCol w:w="515"/>
        <w:gridCol w:w="45"/>
        <w:gridCol w:w="1098"/>
        <w:gridCol w:w="559"/>
      </w:tblGrid>
      <w:tr w:rsidR="00AC23C4" w:rsidRPr="004B7057" w14:paraId="0E0E1727" w14:textId="77777777" w:rsidTr="00D16BFD">
        <w:tc>
          <w:tcPr>
            <w:tcW w:w="709" w:type="dxa"/>
            <w:shd w:val="clear" w:color="auto" w:fill="auto"/>
          </w:tcPr>
          <w:p w14:paraId="606B09CB" w14:textId="77777777" w:rsidR="006E25BB" w:rsidRPr="009D3276" w:rsidRDefault="006E25BB" w:rsidP="00B51DB6">
            <w:pPr>
              <w:pStyle w:val="O0Nwnext"/>
            </w:pPr>
            <w:bookmarkStart w:id="3618" w:name="_Ref289947763"/>
            <w:bookmarkStart w:id="3619" w:name="_Ref340774345"/>
            <w:r w:rsidRPr="00856563">
              <w:t>(</w:t>
            </w:r>
            <w:fldSimple w:instr=" SEQ ( \* ARABIC \s 1 ">
              <w:r w:rsidR="00154D81">
                <w:rPr>
                  <w:noProof/>
                </w:rPr>
                <w:t>19</w:t>
              </w:r>
            </w:fldSimple>
            <w:bookmarkEnd w:id="3618"/>
            <w:r w:rsidRPr="00856563">
              <w:t>)</w:t>
            </w:r>
            <w:bookmarkEnd w:id="3619"/>
          </w:p>
        </w:tc>
        <w:tc>
          <w:tcPr>
            <w:tcW w:w="488" w:type="dxa"/>
            <w:shd w:val="clear" w:color="auto" w:fill="auto"/>
          </w:tcPr>
          <w:p w14:paraId="05638E1C" w14:textId="77777777" w:rsidR="006E25BB" w:rsidRPr="00856563" w:rsidRDefault="006E25BB" w:rsidP="00B51DB6">
            <w:pPr>
              <w:pStyle w:val="Text"/>
            </w:pPr>
            <w:r w:rsidRPr="00856563">
              <w:t>sa</w:t>
            </w:r>
          </w:p>
        </w:tc>
        <w:tc>
          <w:tcPr>
            <w:tcW w:w="590" w:type="dxa"/>
            <w:gridSpan w:val="2"/>
            <w:shd w:val="clear" w:color="auto" w:fill="auto"/>
          </w:tcPr>
          <w:p w14:paraId="574F8816" w14:textId="77777777" w:rsidR="006E25BB" w:rsidRPr="00856563" w:rsidRDefault="006E25BB" w:rsidP="00B51DB6">
            <w:pPr>
              <w:pStyle w:val="Text"/>
            </w:pPr>
            <w:r w:rsidRPr="00856563">
              <w:t>pu</w:t>
            </w:r>
          </w:p>
        </w:tc>
        <w:tc>
          <w:tcPr>
            <w:tcW w:w="644" w:type="dxa"/>
            <w:gridSpan w:val="2"/>
            <w:shd w:val="clear" w:color="auto" w:fill="auto"/>
          </w:tcPr>
          <w:p w14:paraId="21248B83" w14:textId="77777777" w:rsidR="006E25BB" w:rsidRPr="00856563" w:rsidRDefault="006E25BB" w:rsidP="00B51DB6">
            <w:pPr>
              <w:pStyle w:val="Text"/>
            </w:pPr>
            <w:r w:rsidRPr="00856563">
              <w:t>bapa</w:t>
            </w:r>
          </w:p>
        </w:tc>
        <w:tc>
          <w:tcPr>
            <w:tcW w:w="645" w:type="dxa"/>
            <w:shd w:val="clear" w:color="auto" w:fill="auto"/>
          </w:tcPr>
          <w:p w14:paraId="1208DA10" w14:textId="77777777" w:rsidR="006E25BB" w:rsidRPr="00856563" w:rsidRDefault="006E25BB" w:rsidP="00B51DB6">
            <w:pPr>
              <w:pStyle w:val="Text"/>
            </w:pPr>
            <w:r w:rsidRPr="00856563">
              <w:t>kubur</w:t>
            </w:r>
          </w:p>
        </w:tc>
        <w:tc>
          <w:tcPr>
            <w:tcW w:w="483" w:type="dxa"/>
            <w:gridSpan w:val="2"/>
            <w:shd w:val="clear" w:color="auto" w:fill="auto"/>
          </w:tcPr>
          <w:p w14:paraId="78A25780" w14:textId="77777777" w:rsidR="006E25BB" w:rsidRPr="00856563" w:rsidRDefault="006E25BB" w:rsidP="00B51DB6">
            <w:pPr>
              <w:pStyle w:val="Text"/>
            </w:pPr>
            <w:r w:rsidRPr="00856563">
              <w:t>sa</w:t>
            </w:r>
          </w:p>
        </w:tc>
        <w:tc>
          <w:tcPr>
            <w:tcW w:w="560" w:type="dxa"/>
            <w:gridSpan w:val="2"/>
            <w:shd w:val="clear" w:color="auto" w:fill="auto"/>
          </w:tcPr>
          <w:p w14:paraId="0703B27A" w14:textId="77777777" w:rsidR="006E25BB" w:rsidRPr="00856563" w:rsidRDefault="006E25BB" w:rsidP="00B51DB6">
            <w:pPr>
              <w:pStyle w:val="Text"/>
            </w:pPr>
            <w:r w:rsidRPr="00856563">
              <w:t>pu</w:t>
            </w:r>
          </w:p>
        </w:tc>
        <w:tc>
          <w:tcPr>
            <w:tcW w:w="1098" w:type="dxa"/>
            <w:shd w:val="clear" w:color="auto" w:fill="auto"/>
          </w:tcPr>
          <w:p w14:paraId="33E2B83B" w14:textId="77777777" w:rsidR="006E25BB" w:rsidRPr="00856563" w:rsidRDefault="006E25BB" w:rsidP="00B51DB6">
            <w:pPr>
              <w:pStyle w:val="Text"/>
            </w:pPr>
            <w:r w:rsidRPr="00856563">
              <w:t>tete</w:t>
            </w:r>
          </w:p>
        </w:tc>
        <w:tc>
          <w:tcPr>
            <w:tcW w:w="559" w:type="dxa"/>
            <w:shd w:val="clear" w:color="auto" w:fill="auto"/>
          </w:tcPr>
          <w:p w14:paraId="1BC274F8" w14:textId="77777777" w:rsidR="006E25BB" w:rsidRPr="00856563" w:rsidRDefault="006E25BB" w:rsidP="00B51DB6">
            <w:pPr>
              <w:pStyle w:val="Text"/>
            </w:pPr>
            <w:r w:rsidRPr="00856563">
              <w:t>pu</w:t>
            </w:r>
          </w:p>
        </w:tc>
      </w:tr>
      <w:tr w:rsidR="00AC23C4" w:rsidRPr="00856563" w14:paraId="5256875C" w14:textId="77777777" w:rsidTr="00D16BFD">
        <w:tc>
          <w:tcPr>
            <w:tcW w:w="709" w:type="dxa"/>
            <w:shd w:val="clear" w:color="auto" w:fill="auto"/>
          </w:tcPr>
          <w:p w14:paraId="4D9AEA77" w14:textId="77777777" w:rsidR="006E25BB" w:rsidRPr="009D3276" w:rsidRDefault="006E25BB" w:rsidP="00B51DB6">
            <w:pPr>
              <w:pStyle w:val="GlossEng2ptafter"/>
            </w:pPr>
          </w:p>
        </w:tc>
        <w:tc>
          <w:tcPr>
            <w:tcW w:w="488" w:type="dxa"/>
            <w:shd w:val="clear" w:color="auto" w:fill="auto"/>
          </w:tcPr>
          <w:p w14:paraId="4B21B304" w14:textId="77777777" w:rsidR="006E25BB" w:rsidRPr="0099608C" w:rsidRDefault="006E25BB" w:rsidP="00B51DB6">
            <w:pPr>
              <w:pStyle w:val="GlossEng2ptafter"/>
              <w:rPr>
                <w:rStyle w:val="ChSmallCaps"/>
              </w:rPr>
            </w:pPr>
            <w:r w:rsidRPr="0099608C">
              <w:rPr>
                <w:rStyle w:val="ChSmallCaps"/>
              </w:rPr>
              <w:t>1sg</w:t>
            </w:r>
          </w:p>
        </w:tc>
        <w:tc>
          <w:tcPr>
            <w:tcW w:w="590" w:type="dxa"/>
            <w:gridSpan w:val="2"/>
            <w:shd w:val="clear" w:color="auto" w:fill="auto"/>
          </w:tcPr>
          <w:p w14:paraId="66DD8DD9" w14:textId="77777777" w:rsidR="006E25BB" w:rsidRPr="0099608C" w:rsidRDefault="006E25BB" w:rsidP="00B51DB6">
            <w:pPr>
              <w:pStyle w:val="GlossEng2ptafter"/>
              <w:rPr>
                <w:rStyle w:val="ChSmallCaps"/>
              </w:rPr>
            </w:pPr>
            <w:r w:rsidRPr="0099608C">
              <w:rPr>
                <w:rStyle w:val="ChSmallCaps"/>
              </w:rPr>
              <w:t>poss</w:t>
            </w:r>
          </w:p>
        </w:tc>
        <w:tc>
          <w:tcPr>
            <w:tcW w:w="644" w:type="dxa"/>
            <w:gridSpan w:val="2"/>
            <w:shd w:val="clear" w:color="auto" w:fill="auto"/>
          </w:tcPr>
          <w:p w14:paraId="5C979F2A" w14:textId="77777777" w:rsidR="006E25BB" w:rsidRPr="00856563" w:rsidRDefault="006E25BB" w:rsidP="00B51DB6">
            <w:pPr>
              <w:pStyle w:val="GlossEng2ptafter"/>
            </w:pPr>
            <w:r w:rsidRPr="00856563">
              <w:t>father</w:t>
            </w:r>
          </w:p>
        </w:tc>
        <w:tc>
          <w:tcPr>
            <w:tcW w:w="645" w:type="dxa"/>
            <w:shd w:val="clear" w:color="auto" w:fill="auto"/>
          </w:tcPr>
          <w:p w14:paraId="3FC1E639" w14:textId="77777777" w:rsidR="006E25BB" w:rsidRPr="00856563" w:rsidRDefault="006E25BB" w:rsidP="00B51DB6">
            <w:pPr>
              <w:pStyle w:val="GlossEng2ptafter"/>
            </w:pPr>
            <w:r w:rsidRPr="00856563">
              <w:t>bury</w:t>
            </w:r>
          </w:p>
        </w:tc>
        <w:tc>
          <w:tcPr>
            <w:tcW w:w="483" w:type="dxa"/>
            <w:gridSpan w:val="2"/>
            <w:shd w:val="clear" w:color="auto" w:fill="auto"/>
          </w:tcPr>
          <w:p w14:paraId="0CA9FBFE" w14:textId="77777777" w:rsidR="006E25BB" w:rsidRPr="0099608C" w:rsidRDefault="006E25BB" w:rsidP="00B51DB6">
            <w:pPr>
              <w:pStyle w:val="GlossEng2ptafter"/>
              <w:rPr>
                <w:rStyle w:val="ChSmallCaps"/>
              </w:rPr>
            </w:pPr>
            <w:r w:rsidRPr="0099608C">
              <w:rPr>
                <w:rStyle w:val="ChSmallCaps"/>
              </w:rPr>
              <w:t>1sg</w:t>
            </w:r>
          </w:p>
        </w:tc>
        <w:tc>
          <w:tcPr>
            <w:tcW w:w="560" w:type="dxa"/>
            <w:gridSpan w:val="2"/>
            <w:shd w:val="clear" w:color="auto" w:fill="auto"/>
          </w:tcPr>
          <w:p w14:paraId="7034E63C" w14:textId="77777777" w:rsidR="006E25BB" w:rsidRPr="0099608C" w:rsidRDefault="006E25BB" w:rsidP="00B51DB6">
            <w:pPr>
              <w:pStyle w:val="GlossEng2ptafter"/>
              <w:rPr>
                <w:rStyle w:val="ChSmallCaps"/>
              </w:rPr>
            </w:pPr>
            <w:r w:rsidRPr="0099608C">
              <w:rPr>
                <w:rStyle w:val="ChSmallCaps"/>
              </w:rPr>
              <w:t>poss</w:t>
            </w:r>
          </w:p>
        </w:tc>
        <w:tc>
          <w:tcPr>
            <w:tcW w:w="1098" w:type="dxa"/>
            <w:shd w:val="clear" w:color="auto" w:fill="auto"/>
          </w:tcPr>
          <w:p w14:paraId="38717705" w14:textId="77777777" w:rsidR="006E25BB" w:rsidRPr="00856563" w:rsidRDefault="006E25BB" w:rsidP="00B51DB6">
            <w:pPr>
              <w:pStyle w:val="GlossEng2ptafter"/>
            </w:pPr>
            <w:r w:rsidRPr="00856563">
              <w:t>grandfather</w:t>
            </w:r>
          </w:p>
        </w:tc>
        <w:tc>
          <w:tcPr>
            <w:tcW w:w="559" w:type="dxa"/>
            <w:shd w:val="clear" w:color="auto" w:fill="auto"/>
          </w:tcPr>
          <w:p w14:paraId="73EFD1F5" w14:textId="77777777" w:rsidR="006E25BB" w:rsidRPr="0099608C" w:rsidRDefault="006E25BB" w:rsidP="00B51DB6">
            <w:pPr>
              <w:pStyle w:val="GlossEng2ptafter"/>
              <w:rPr>
                <w:rStyle w:val="ChSmallCaps"/>
              </w:rPr>
            </w:pPr>
            <w:r w:rsidRPr="0099608C">
              <w:rPr>
                <w:rStyle w:val="ChSmallCaps"/>
              </w:rPr>
              <w:t>poss</w:t>
            </w:r>
          </w:p>
        </w:tc>
      </w:tr>
      <w:tr w:rsidR="00AC23C4" w:rsidRPr="00856563" w14:paraId="1DD4ABC5" w14:textId="77777777" w:rsidTr="00D16BFD">
        <w:trPr>
          <w:gridAfter w:val="3"/>
          <w:wAfter w:w="1702" w:type="dxa"/>
        </w:trPr>
        <w:tc>
          <w:tcPr>
            <w:tcW w:w="709" w:type="dxa"/>
            <w:shd w:val="clear" w:color="auto" w:fill="auto"/>
          </w:tcPr>
          <w:p w14:paraId="5C93A8DD" w14:textId="77777777" w:rsidR="006E25BB" w:rsidRPr="009D3276" w:rsidRDefault="006E25BB" w:rsidP="00B51DB6">
            <w:pPr>
              <w:pStyle w:val="O0Nwnext"/>
            </w:pPr>
          </w:p>
        </w:tc>
        <w:tc>
          <w:tcPr>
            <w:tcW w:w="758" w:type="dxa"/>
            <w:gridSpan w:val="2"/>
            <w:shd w:val="clear" w:color="auto" w:fill="auto"/>
          </w:tcPr>
          <w:p w14:paraId="27C21B53" w14:textId="01E7B5E4" w:rsidR="006E25BB" w:rsidRPr="00BC47DE" w:rsidRDefault="006E25BB" w:rsidP="00B51DB6">
            <w:pPr>
              <w:pStyle w:val="Text"/>
            </w:pPr>
            <w:r w:rsidRPr="00BC47DE">
              <w:t>[</w:t>
            </w:r>
            <w:r w:rsidR="00D16BFD">
              <w:t>[</w:t>
            </w:r>
            <w:r w:rsidRPr="00BC47DE">
              <w:rPr>
                <w:rStyle w:val="ChBlueBold"/>
              </w:rPr>
              <w:t>kain</w:t>
            </w:r>
            <w:r w:rsidR="00F94FDF">
              <w:rPr>
                <w:rStyle w:val="ChBlueBold"/>
              </w:rPr>
              <w:t>g</w:t>
            </w:r>
            <w:r w:rsidR="00D16BFD" w:rsidRPr="00D16BFD">
              <w:t>]</w:t>
            </w:r>
          </w:p>
        </w:tc>
        <w:tc>
          <w:tcPr>
            <w:tcW w:w="860" w:type="dxa"/>
            <w:gridSpan w:val="2"/>
            <w:shd w:val="clear" w:color="auto" w:fill="auto"/>
          </w:tcPr>
          <w:p w14:paraId="5C9F0E5A" w14:textId="77777777" w:rsidR="006E25BB" w:rsidRPr="00BC47DE" w:rsidRDefault="006E25BB" w:rsidP="00B51DB6">
            <w:pPr>
              <w:pStyle w:val="Text"/>
            </w:pPr>
            <w:r w:rsidRPr="00BC47DE">
              <w:t>[</w:t>
            </w:r>
            <w:r w:rsidRPr="00BC47DE">
              <w:rPr>
                <w:rStyle w:val="ChBlueBold"/>
              </w:rPr>
              <w:t>puti</w:t>
            </w:r>
          </w:p>
        </w:tc>
        <w:tc>
          <w:tcPr>
            <w:tcW w:w="899" w:type="dxa"/>
            <w:gridSpan w:val="3"/>
            <w:shd w:val="clear" w:color="auto" w:fill="auto"/>
          </w:tcPr>
          <w:p w14:paraId="5CF66C4F" w14:textId="77777777" w:rsidR="006E25BB" w:rsidRPr="00856563" w:rsidRDefault="006E25BB" w:rsidP="00B51DB6">
            <w:pPr>
              <w:pStyle w:val="Text"/>
              <w:rPr>
                <w:rStyle w:val="ChBlueBold"/>
              </w:rPr>
            </w:pPr>
            <w:r w:rsidRPr="00856563">
              <w:rPr>
                <w:rStyle w:val="ChBlueBold"/>
              </w:rPr>
              <w:t>dengan</w:t>
            </w:r>
            <w:r w:rsidR="00693669">
              <w:rPr>
                <w:rStyle w:val="ChBlueBold"/>
              </w:rPr>
              <w:t>g</w:t>
            </w:r>
          </w:p>
        </w:tc>
        <w:tc>
          <w:tcPr>
            <w:tcW w:w="848" w:type="dxa"/>
            <w:gridSpan w:val="2"/>
            <w:shd w:val="clear" w:color="auto" w:fill="auto"/>
          </w:tcPr>
          <w:p w14:paraId="74A5F5D4" w14:textId="77777777" w:rsidR="006E25BB" w:rsidRPr="00BC47DE" w:rsidRDefault="006E25BB" w:rsidP="00B51DB6">
            <w:pPr>
              <w:pStyle w:val="Text"/>
            </w:pPr>
            <w:r w:rsidRPr="00BC47DE">
              <w:rPr>
                <w:rStyle w:val="ChBlueBold"/>
              </w:rPr>
              <w:t>hitam</w:t>
            </w:r>
            <w:r w:rsidRPr="00BC47DE">
              <w:t>]]</w:t>
            </w:r>
          </w:p>
        </w:tc>
      </w:tr>
      <w:tr w:rsidR="00AC23C4" w:rsidRPr="00856563" w14:paraId="29634F4F" w14:textId="77777777" w:rsidTr="00D16BFD">
        <w:trPr>
          <w:gridAfter w:val="3"/>
          <w:wAfter w:w="1702" w:type="dxa"/>
        </w:trPr>
        <w:tc>
          <w:tcPr>
            <w:tcW w:w="709" w:type="dxa"/>
            <w:shd w:val="clear" w:color="auto" w:fill="auto"/>
          </w:tcPr>
          <w:p w14:paraId="02CE71D2" w14:textId="77777777" w:rsidR="006E25BB" w:rsidRPr="009D3276" w:rsidRDefault="006E25BB" w:rsidP="00B51DB6">
            <w:pPr>
              <w:pStyle w:val="GlossEng"/>
            </w:pPr>
          </w:p>
        </w:tc>
        <w:tc>
          <w:tcPr>
            <w:tcW w:w="758" w:type="dxa"/>
            <w:gridSpan w:val="2"/>
            <w:shd w:val="clear" w:color="auto" w:fill="auto"/>
          </w:tcPr>
          <w:p w14:paraId="44F1432E" w14:textId="77777777" w:rsidR="006E25BB" w:rsidRPr="00856563" w:rsidRDefault="006E25BB" w:rsidP="00B51DB6">
            <w:pPr>
              <w:pStyle w:val="GlossEng"/>
            </w:pPr>
            <w:r w:rsidRPr="00856563">
              <w:t>cloth</w:t>
            </w:r>
          </w:p>
        </w:tc>
        <w:tc>
          <w:tcPr>
            <w:tcW w:w="860" w:type="dxa"/>
            <w:gridSpan w:val="2"/>
            <w:shd w:val="clear" w:color="auto" w:fill="auto"/>
          </w:tcPr>
          <w:p w14:paraId="76AB16E6" w14:textId="77777777" w:rsidR="006E25BB" w:rsidRPr="00856563" w:rsidRDefault="006E25BB" w:rsidP="00B51DB6">
            <w:pPr>
              <w:pStyle w:val="GlossEng"/>
            </w:pPr>
            <w:r>
              <w:t>be.</w:t>
            </w:r>
            <w:r w:rsidRPr="00856563">
              <w:t>white</w:t>
            </w:r>
          </w:p>
        </w:tc>
        <w:tc>
          <w:tcPr>
            <w:tcW w:w="899" w:type="dxa"/>
            <w:gridSpan w:val="3"/>
            <w:shd w:val="clear" w:color="auto" w:fill="auto"/>
          </w:tcPr>
          <w:p w14:paraId="1C9A6892" w14:textId="77777777" w:rsidR="006E25BB" w:rsidRPr="00856563" w:rsidRDefault="006E25BB" w:rsidP="00B51DB6">
            <w:pPr>
              <w:pStyle w:val="GlossEng"/>
            </w:pPr>
            <w:r w:rsidRPr="00856563">
              <w:t>with</w:t>
            </w:r>
          </w:p>
        </w:tc>
        <w:tc>
          <w:tcPr>
            <w:tcW w:w="848" w:type="dxa"/>
            <w:gridSpan w:val="2"/>
            <w:shd w:val="clear" w:color="auto" w:fill="auto"/>
          </w:tcPr>
          <w:p w14:paraId="6AAA7BFB" w14:textId="77777777" w:rsidR="006E25BB" w:rsidRPr="00856563" w:rsidRDefault="006E25BB" w:rsidP="00B51DB6">
            <w:pPr>
              <w:pStyle w:val="GlossEng"/>
            </w:pPr>
            <w:r>
              <w:t>be.black</w:t>
            </w:r>
          </w:p>
        </w:tc>
      </w:tr>
    </w:tbl>
    <w:p w14:paraId="61E65E97" w14:textId="761E825F" w:rsidR="006E25BB" w:rsidRPr="000957E6" w:rsidRDefault="00B7093A" w:rsidP="006E25BB">
      <w:pPr>
        <w:pStyle w:val="FreeTranslEng"/>
      </w:pPr>
      <w:r>
        <w:t>‘</w:t>
      </w:r>
      <w:r w:rsidR="006E25BB" w:rsidRPr="00856563">
        <w:t>my father buried my grandfather</w:t>
      </w:r>
      <w:r>
        <w:t>’</w:t>
      </w:r>
      <w:r w:rsidR="006E25BB" w:rsidRPr="00856563">
        <w:t xml:space="preserve">s </w:t>
      </w:r>
      <w:r w:rsidR="006E25BB" w:rsidRPr="00480F65">
        <w:rPr>
          <w:rStyle w:val="ChBlueBold"/>
        </w:rPr>
        <w:t>white and black cloth</w:t>
      </w:r>
      <w:r>
        <w:t>’</w:t>
      </w:r>
      <w:r w:rsidR="006E25BB" w:rsidRPr="00856563">
        <w:t xml:space="preserve"> </w:t>
      </w:r>
      <w:r w:rsidR="006E25BB" w:rsidRPr="00856563">
        <w:rPr>
          <w:rStyle w:val="ExampleSource"/>
        </w:rPr>
        <w:t>[081014-014-NP.0047]</w:t>
      </w:r>
    </w:p>
    <w:tbl>
      <w:tblPr>
        <w:tblW w:w="5776" w:type="dxa"/>
        <w:tblCellMar>
          <w:left w:w="40" w:type="dxa"/>
          <w:right w:w="40" w:type="dxa"/>
        </w:tblCellMar>
        <w:tblLook w:val="01E0" w:firstRow="1" w:lastRow="1" w:firstColumn="1" w:lastColumn="1" w:noHBand="0" w:noVBand="0"/>
      </w:tblPr>
      <w:tblGrid>
        <w:gridCol w:w="709"/>
        <w:gridCol w:w="489"/>
        <w:gridCol w:w="270"/>
        <w:gridCol w:w="320"/>
        <w:gridCol w:w="528"/>
        <w:gridCol w:w="116"/>
        <w:gridCol w:w="645"/>
        <w:gridCol w:w="100"/>
        <w:gridCol w:w="381"/>
        <w:gridCol w:w="559"/>
        <w:gridCol w:w="1098"/>
        <w:gridCol w:w="561"/>
      </w:tblGrid>
      <w:tr w:rsidR="00AC23C4" w:rsidRPr="004B7057" w14:paraId="595409FA" w14:textId="77777777" w:rsidTr="00D16BFD">
        <w:tc>
          <w:tcPr>
            <w:tcW w:w="709" w:type="dxa"/>
            <w:shd w:val="clear" w:color="auto" w:fill="auto"/>
          </w:tcPr>
          <w:p w14:paraId="5DC7BF57" w14:textId="77777777" w:rsidR="00397E9C" w:rsidRPr="009D3276" w:rsidRDefault="00397E9C" w:rsidP="00D75733">
            <w:pPr>
              <w:pStyle w:val="O0Nwnext"/>
            </w:pPr>
            <w:bookmarkStart w:id="3620" w:name="_Ref340774346"/>
            <w:r w:rsidRPr="00856563">
              <w:t>(</w:t>
            </w:r>
            <w:fldSimple w:instr=" SEQ ( \* ARABIC \s 1 ">
              <w:r w:rsidR="00154D81">
                <w:rPr>
                  <w:noProof/>
                </w:rPr>
                <w:t>20</w:t>
              </w:r>
            </w:fldSimple>
            <w:r w:rsidRPr="00856563">
              <w:t>)</w:t>
            </w:r>
            <w:bookmarkEnd w:id="3620"/>
          </w:p>
        </w:tc>
        <w:tc>
          <w:tcPr>
            <w:tcW w:w="489" w:type="dxa"/>
            <w:shd w:val="clear" w:color="auto" w:fill="auto"/>
          </w:tcPr>
          <w:p w14:paraId="53044971" w14:textId="77777777" w:rsidR="00397E9C" w:rsidRPr="00856563" w:rsidRDefault="00397E9C" w:rsidP="00D75733">
            <w:pPr>
              <w:pStyle w:val="Text"/>
            </w:pPr>
            <w:r w:rsidRPr="00856563">
              <w:t>sa</w:t>
            </w:r>
          </w:p>
        </w:tc>
        <w:tc>
          <w:tcPr>
            <w:tcW w:w="590" w:type="dxa"/>
            <w:gridSpan w:val="2"/>
            <w:shd w:val="clear" w:color="auto" w:fill="auto"/>
          </w:tcPr>
          <w:p w14:paraId="66824FE9" w14:textId="77777777" w:rsidR="00397E9C" w:rsidRPr="00856563" w:rsidRDefault="00397E9C" w:rsidP="00D75733">
            <w:pPr>
              <w:pStyle w:val="Text"/>
            </w:pPr>
            <w:r w:rsidRPr="00856563">
              <w:t>pu</w:t>
            </w:r>
          </w:p>
        </w:tc>
        <w:tc>
          <w:tcPr>
            <w:tcW w:w="644" w:type="dxa"/>
            <w:gridSpan w:val="2"/>
            <w:shd w:val="clear" w:color="auto" w:fill="auto"/>
          </w:tcPr>
          <w:p w14:paraId="30409202" w14:textId="77777777" w:rsidR="00397E9C" w:rsidRPr="00856563" w:rsidRDefault="00397E9C" w:rsidP="00D75733">
            <w:pPr>
              <w:pStyle w:val="Text"/>
            </w:pPr>
            <w:r w:rsidRPr="00856563">
              <w:t>bapa</w:t>
            </w:r>
          </w:p>
        </w:tc>
        <w:tc>
          <w:tcPr>
            <w:tcW w:w="645" w:type="dxa"/>
            <w:shd w:val="clear" w:color="auto" w:fill="auto"/>
          </w:tcPr>
          <w:p w14:paraId="382E33F0" w14:textId="77777777" w:rsidR="00397E9C" w:rsidRPr="00856563" w:rsidRDefault="00397E9C" w:rsidP="00D75733">
            <w:pPr>
              <w:pStyle w:val="Text"/>
            </w:pPr>
            <w:r w:rsidRPr="00856563">
              <w:t>kubur</w:t>
            </w:r>
          </w:p>
        </w:tc>
        <w:tc>
          <w:tcPr>
            <w:tcW w:w="481" w:type="dxa"/>
            <w:gridSpan w:val="2"/>
            <w:shd w:val="clear" w:color="auto" w:fill="auto"/>
          </w:tcPr>
          <w:p w14:paraId="5F8B5687" w14:textId="77777777" w:rsidR="00397E9C" w:rsidRPr="00856563" w:rsidRDefault="00397E9C" w:rsidP="00D75733">
            <w:pPr>
              <w:pStyle w:val="Text"/>
            </w:pPr>
            <w:r w:rsidRPr="00856563">
              <w:t>sa</w:t>
            </w:r>
          </w:p>
        </w:tc>
        <w:tc>
          <w:tcPr>
            <w:tcW w:w="559" w:type="dxa"/>
            <w:shd w:val="clear" w:color="auto" w:fill="auto"/>
          </w:tcPr>
          <w:p w14:paraId="7F8358CC" w14:textId="77777777" w:rsidR="00397E9C" w:rsidRPr="00856563" w:rsidRDefault="00397E9C" w:rsidP="00D75733">
            <w:pPr>
              <w:pStyle w:val="Text"/>
            </w:pPr>
            <w:r w:rsidRPr="00856563">
              <w:t>pu</w:t>
            </w:r>
          </w:p>
        </w:tc>
        <w:tc>
          <w:tcPr>
            <w:tcW w:w="1098" w:type="dxa"/>
            <w:shd w:val="clear" w:color="auto" w:fill="auto"/>
          </w:tcPr>
          <w:p w14:paraId="6CF28F8E" w14:textId="77777777" w:rsidR="00397E9C" w:rsidRPr="00856563" w:rsidRDefault="00397E9C" w:rsidP="00D75733">
            <w:pPr>
              <w:pStyle w:val="Text"/>
            </w:pPr>
            <w:r w:rsidRPr="00856563">
              <w:t>tete</w:t>
            </w:r>
          </w:p>
        </w:tc>
        <w:tc>
          <w:tcPr>
            <w:tcW w:w="561" w:type="dxa"/>
            <w:shd w:val="clear" w:color="auto" w:fill="auto"/>
          </w:tcPr>
          <w:p w14:paraId="307A27C2" w14:textId="77777777" w:rsidR="00397E9C" w:rsidRPr="00856563" w:rsidRDefault="00397E9C" w:rsidP="00D75733">
            <w:pPr>
              <w:pStyle w:val="Text"/>
            </w:pPr>
            <w:r w:rsidRPr="00856563">
              <w:t>pu</w:t>
            </w:r>
          </w:p>
        </w:tc>
      </w:tr>
      <w:tr w:rsidR="00AC23C4" w:rsidRPr="00856563" w14:paraId="1EB0D530" w14:textId="77777777" w:rsidTr="00D16BFD">
        <w:tc>
          <w:tcPr>
            <w:tcW w:w="709" w:type="dxa"/>
            <w:shd w:val="clear" w:color="auto" w:fill="auto"/>
          </w:tcPr>
          <w:p w14:paraId="080FA71F" w14:textId="77777777" w:rsidR="00397E9C" w:rsidRPr="009D3276" w:rsidRDefault="00397E9C" w:rsidP="00D75733">
            <w:pPr>
              <w:pStyle w:val="GlossEng2ptafter"/>
            </w:pPr>
          </w:p>
        </w:tc>
        <w:tc>
          <w:tcPr>
            <w:tcW w:w="489" w:type="dxa"/>
            <w:shd w:val="clear" w:color="auto" w:fill="auto"/>
          </w:tcPr>
          <w:p w14:paraId="5B8B07EF" w14:textId="77777777" w:rsidR="00397E9C" w:rsidRPr="0099608C" w:rsidRDefault="00397E9C" w:rsidP="00D75733">
            <w:pPr>
              <w:pStyle w:val="GlossEng2ptafter"/>
              <w:rPr>
                <w:rStyle w:val="ChSmallCaps"/>
              </w:rPr>
            </w:pPr>
            <w:r w:rsidRPr="0099608C">
              <w:rPr>
                <w:rStyle w:val="ChSmallCaps"/>
              </w:rPr>
              <w:t>1sg</w:t>
            </w:r>
          </w:p>
        </w:tc>
        <w:tc>
          <w:tcPr>
            <w:tcW w:w="590" w:type="dxa"/>
            <w:gridSpan w:val="2"/>
            <w:shd w:val="clear" w:color="auto" w:fill="auto"/>
          </w:tcPr>
          <w:p w14:paraId="7FBC3416" w14:textId="77777777" w:rsidR="00397E9C" w:rsidRPr="0099608C" w:rsidRDefault="00397E9C" w:rsidP="00D75733">
            <w:pPr>
              <w:pStyle w:val="GlossEng2ptafter"/>
              <w:rPr>
                <w:rStyle w:val="ChSmallCaps"/>
              </w:rPr>
            </w:pPr>
            <w:r w:rsidRPr="0099608C">
              <w:rPr>
                <w:rStyle w:val="ChSmallCaps"/>
              </w:rPr>
              <w:t>poss</w:t>
            </w:r>
          </w:p>
        </w:tc>
        <w:tc>
          <w:tcPr>
            <w:tcW w:w="644" w:type="dxa"/>
            <w:gridSpan w:val="2"/>
            <w:shd w:val="clear" w:color="auto" w:fill="auto"/>
          </w:tcPr>
          <w:p w14:paraId="72272F25" w14:textId="77777777" w:rsidR="00397E9C" w:rsidRPr="00856563" w:rsidRDefault="00397E9C" w:rsidP="00D75733">
            <w:pPr>
              <w:pStyle w:val="GlossEng2ptafter"/>
            </w:pPr>
            <w:r w:rsidRPr="00856563">
              <w:t>father</w:t>
            </w:r>
          </w:p>
        </w:tc>
        <w:tc>
          <w:tcPr>
            <w:tcW w:w="645" w:type="dxa"/>
            <w:shd w:val="clear" w:color="auto" w:fill="auto"/>
          </w:tcPr>
          <w:p w14:paraId="644881B8" w14:textId="77777777" w:rsidR="00397E9C" w:rsidRPr="00856563" w:rsidRDefault="00397E9C" w:rsidP="00D75733">
            <w:pPr>
              <w:pStyle w:val="GlossEng2ptafter"/>
            </w:pPr>
            <w:r w:rsidRPr="00856563">
              <w:t>bury</w:t>
            </w:r>
          </w:p>
        </w:tc>
        <w:tc>
          <w:tcPr>
            <w:tcW w:w="481" w:type="dxa"/>
            <w:gridSpan w:val="2"/>
            <w:shd w:val="clear" w:color="auto" w:fill="auto"/>
          </w:tcPr>
          <w:p w14:paraId="4CA5639C" w14:textId="77777777" w:rsidR="00397E9C" w:rsidRPr="0099608C" w:rsidRDefault="00397E9C" w:rsidP="00D75733">
            <w:pPr>
              <w:pStyle w:val="GlossEng2ptafter"/>
              <w:rPr>
                <w:rStyle w:val="ChSmallCaps"/>
              </w:rPr>
            </w:pPr>
            <w:r w:rsidRPr="0099608C">
              <w:rPr>
                <w:rStyle w:val="ChSmallCaps"/>
              </w:rPr>
              <w:t>1sg</w:t>
            </w:r>
          </w:p>
        </w:tc>
        <w:tc>
          <w:tcPr>
            <w:tcW w:w="559" w:type="dxa"/>
            <w:shd w:val="clear" w:color="auto" w:fill="auto"/>
          </w:tcPr>
          <w:p w14:paraId="7FEB237F" w14:textId="77777777" w:rsidR="00397E9C" w:rsidRPr="0099608C" w:rsidRDefault="00397E9C" w:rsidP="00D75733">
            <w:pPr>
              <w:pStyle w:val="GlossEng2ptafter"/>
              <w:rPr>
                <w:rStyle w:val="ChSmallCaps"/>
              </w:rPr>
            </w:pPr>
            <w:r w:rsidRPr="0099608C">
              <w:rPr>
                <w:rStyle w:val="ChSmallCaps"/>
              </w:rPr>
              <w:t>poss</w:t>
            </w:r>
          </w:p>
        </w:tc>
        <w:tc>
          <w:tcPr>
            <w:tcW w:w="1098" w:type="dxa"/>
            <w:shd w:val="clear" w:color="auto" w:fill="auto"/>
          </w:tcPr>
          <w:p w14:paraId="7ABDB871" w14:textId="77777777" w:rsidR="00397E9C" w:rsidRPr="00856563" w:rsidRDefault="00397E9C" w:rsidP="00D75733">
            <w:pPr>
              <w:pStyle w:val="GlossEng2ptafter"/>
            </w:pPr>
            <w:r w:rsidRPr="00856563">
              <w:t>grandfather</w:t>
            </w:r>
          </w:p>
        </w:tc>
        <w:tc>
          <w:tcPr>
            <w:tcW w:w="561" w:type="dxa"/>
            <w:shd w:val="clear" w:color="auto" w:fill="auto"/>
          </w:tcPr>
          <w:p w14:paraId="5B59CA40" w14:textId="77777777" w:rsidR="00397E9C" w:rsidRPr="0099608C" w:rsidRDefault="00397E9C" w:rsidP="00D75733">
            <w:pPr>
              <w:pStyle w:val="GlossEng2ptafter"/>
              <w:rPr>
                <w:rStyle w:val="ChSmallCaps"/>
              </w:rPr>
            </w:pPr>
            <w:r w:rsidRPr="0099608C">
              <w:rPr>
                <w:rStyle w:val="ChSmallCaps"/>
              </w:rPr>
              <w:t>poss</w:t>
            </w:r>
          </w:p>
        </w:tc>
      </w:tr>
      <w:tr w:rsidR="00397E9C" w:rsidRPr="00856563" w14:paraId="5FA042C3" w14:textId="77777777" w:rsidTr="00D16BFD">
        <w:trPr>
          <w:gridAfter w:val="4"/>
          <w:wAfter w:w="2599" w:type="dxa"/>
        </w:trPr>
        <w:tc>
          <w:tcPr>
            <w:tcW w:w="709" w:type="dxa"/>
            <w:shd w:val="clear" w:color="auto" w:fill="auto"/>
          </w:tcPr>
          <w:p w14:paraId="00EF6769" w14:textId="77777777" w:rsidR="00397E9C" w:rsidRPr="009D3276" w:rsidRDefault="00397E9C" w:rsidP="00EE126B">
            <w:pPr>
              <w:pStyle w:val="O0Nwnext"/>
            </w:pPr>
          </w:p>
        </w:tc>
        <w:tc>
          <w:tcPr>
            <w:tcW w:w="759" w:type="dxa"/>
            <w:gridSpan w:val="2"/>
            <w:shd w:val="clear" w:color="auto" w:fill="auto"/>
          </w:tcPr>
          <w:p w14:paraId="7B5ED9DE" w14:textId="08C9DA39" w:rsidR="00397E9C" w:rsidRPr="00BC47DE" w:rsidRDefault="00397E9C" w:rsidP="00D75733">
            <w:pPr>
              <w:pStyle w:val="Text"/>
            </w:pPr>
            <w:r w:rsidRPr="00BC47DE">
              <w:t>[</w:t>
            </w:r>
            <w:r w:rsidR="00D16BFD">
              <w:t>[</w:t>
            </w:r>
            <w:r w:rsidRPr="00BC47DE">
              <w:rPr>
                <w:rStyle w:val="ChBlueBold"/>
              </w:rPr>
              <w:t>kain</w:t>
            </w:r>
            <w:r w:rsidR="00F94FDF">
              <w:rPr>
                <w:rStyle w:val="ChBlueBold"/>
              </w:rPr>
              <w:t>g</w:t>
            </w:r>
            <w:r w:rsidR="00D16BFD" w:rsidRPr="00D16BFD">
              <w:t>]</w:t>
            </w:r>
          </w:p>
        </w:tc>
        <w:tc>
          <w:tcPr>
            <w:tcW w:w="848" w:type="dxa"/>
            <w:gridSpan w:val="2"/>
            <w:shd w:val="clear" w:color="auto" w:fill="auto"/>
          </w:tcPr>
          <w:p w14:paraId="00D918BB" w14:textId="77777777" w:rsidR="00397E9C" w:rsidRPr="00BC47DE" w:rsidRDefault="00397E9C" w:rsidP="00D75733">
            <w:pPr>
              <w:pStyle w:val="Text"/>
            </w:pPr>
            <w:r w:rsidRPr="00BC47DE">
              <w:t>[</w:t>
            </w:r>
            <w:r w:rsidR="00EE126B" w:rsidRPr="00EE126B">
              <w:rPr>
                <w:rStyle w:val="ChBlueBold"/>
              </w:rPr>
              <w:t>hitam</w:t>
            </w:r>
          </w:p>
        </w:tc>
        <w:tc>
          <w:tcPr>
            <w:tcW w:w="861" w:type="dxa"/>
            <w:gridSpan w:val="3"/>
            <w:shd w:val="clear" w:color="auto" w:fill="auto"/>
          </w:tcPr>
          <w:p w14:paraId="23967F59" w14:textId="77777777" w:rsidR="00397E9C" w:rsidRPr="00BC47DE" w:rsidRDefault="00EE126B" w:rsidP="00D75733">
            <w:pPr>
              <w:pStyle w:val="Text"/>
            </w:pPr>
            <w:r>
              <w:rPr>
                <w:rStyle w:val="ChBlueBold"/>
              </w:rPr>
              <w:t>puti</w:t>
            </w:r>
            <w:r w:rsidR="00397E9C" w:rsidRPr="00BC47DE">
              <w:t>]]</w:t>
            </w:r>
          </w:p>
        </w:tc>
      </w:tr>
      <w:tr w:rsidR="00397E9C" w:rsidRPr="00856563" w14:paraId="21615379" w14:textId="77777777" w:rsidTr="00D16BFD">
        <w:trPr>
          <w:gridAfter w:val="4"/>
          <w:wAfter w:w="2599" w:type="dxa"/>
        </w:trPr>
        <w:tc>
          <w:tcPr>
            <w:tcW w:w="709" w:type="dxa"/>
            <w:shd w:val="clear" w:color="auto" w:fill="auto"/>
          </w:tcPr>
          <w:p w14:paraId="222E187B" w14:textId="77777777" w:rsidR="00397E9C" w:rsidRPr="009D3276" w:rsidRDefault="00397E9C" w:rsidP="00D75733">
            <w:pPr>
              <w:pStyle w:val="GlossEng"/>
            </w:pPr>
          </w:p>
        </w:tc>
        <w:tc>
          <w:tcPr>
            <w:tcW w:w="759" w:type="dxa"/>
            <w:gridSpan w:val="2"/>
            <w:shd w:val="clear" w:color="auto" w:fill="auto"/>
          </w:tcPr>
          <w:p w14:paraId="5D6DFC8D" w14:textId="77777777" w:rsidR="00397E9C" w:rsidRPr="00856563" w:rsidRDefault="00397E9C" w:rsidP="00D75733">
            <w:pPr>
              <w:pStyle w:val="GlossEng"/>
            </w:pPr>
            <w:r w:rsidRPr="00856563">
              <w:t>cloth</w:t>
            </w:r>
          </w:p>
        </w:tc>
        <w:tc>
          <w:tcPr>
            <w:tcW w:w="848" w:type="dxa"/>
            <w:gridSpan w:val="2"/>
            <w:shd w:val="clear" w:color="auto" w:fill="auto"/>
          </w:tcPr>
          <w:p w14:paraId="5F7E8D34" w14:textId="77777777" w:rsidR="00397E9C" w:rsidRPr="00856563" w:rsidRDefault="00397E9C" w:rsidP="00D75733">
            <w:pPr>
              <w:pStyle w:val="GlossEng"/>
            </w:pPr>
            <w:r>
              <w:t>be.</w:t>
            </w:r>
            <w:r w:rsidR="00EE126B">
              <w:t>black</w:t>
            </w:r>
          </w:p>
        </w:tc>
        <w:tc>
          <w:tcPr>
            <w:tcW w:w="861" w:type="dxa"/>
            <w:gridSpan w:val="3"/>
            <w:shd w:val="clear" w:color="auto" w:fill="auto"/>
          </w:tcPr>
          <w:p w14:paraId="14FBF7E2" w14:textId="77777777" w:rsidR="00397E9C" w:rsidRPr="00856563" w:rsidRDefault="00397E9C" w:rsidP="00D75733">
            <w:pPr>
              <w:pStyle w:val="GlossEng"/>
            </w:pPr>
            <w:r>
              <w:t>be.</w:t>
            </w:r>
            <w:r w:rsidR="00EE126B">
              <w:t>white</w:t>
            </w:r>
          </w:p>
        </w:tc>
      </w:tr>
    </w:tbl>
    <w:p w14:paraId="2DCC0F8A" w14:textId="4328806C" w:rsidR="00397E9C" w:rsidRPr="00856563" w:rsidRDefault="00B7093A" w:rsidP="000462AD">
      <w:pPr>
        <w:pStyle w:val="FreeTranslEng"/>
      </w:pPr>
      <w:r>
        <w:t>‘</w:t>
      </w:r>
      <w:r w:rsidR="00397E9C" w:rsidRPr="000462AD">
        <w:t>my</w:t>
      </w:r>
      <w:r w:rsidR="00397E9C" w:rsidRPr="00856563">
        <w:t xml:space="preserve"> father buried my grandfather</w:t>
      </w:r>
      <w:r>
        <w:t>’</w:t>
      </w:r>
      <w:r w:rsidR="00397E9C" w:rsidRPr="00856563">
        <w:t xml:space="preserve">s </w:t>
      </w:r>
      <w:r w:rsidR="00397E9C" w:rsidRPr="00480F65">
        <w:rPr>
          <w:rStyle w:val="ChBlueBold"/>
        </w:rPr>
        <w:t xml:space="preserve">white </w:t>
      </w:r>
      <w:r w:rsidR="00397E9C">
        <w:rPr>
          <w:rStyle w:val="ChBlueBold"/>
        </w:rPr>
        <w:t>(</w:t>
      </w:r>
      <w:r w:rsidR="00397E9C" w:rsidRPr="00480F65">
        <w:rPr>
          <w:rStyle w:val="ChBlueBold"/>
        </w:rPr>
        <w:t>and</w:t>
      </w:r>
      <w:r w:rsidR="00397E9C">
        <w:rPr>
          <w:rStyle w:val="ChBlueBold"/>
        </w:rPr>
        <w:t>)</w:t>
      </w:r>
      <w:r w:rsidR="00397E9C" w:rsidRPr="00480F65">
        <w:rPr>
          <w:rStyle w:val="ChBlueBold"/>
        </w:rPr>
        <w:t xml:space="preserve"> black cloth</w:t>
      </w:r>
      <w:r>
        <w:t>’</w:t>
      </w:r>
      <w:r w:rsidR="00397E9C" w:rsidRPr="00856563">
        <w:t xml:space="preserve"> </w:t>
      </w:r>
      <w:r w:rsidR="00397E9C" w:rsidRPr="00856563">
        <w:rPr>
          <w:rStyle w:val="ExampleSource"/>
        </w:rPr>
        <w:t>[</w:t>
      </w:r>
      <w:r w:rsidR="00372E71">
        <w:rPr>
          <w:rStyle w:val="ExampleSource"/>
        </w:rPr>
        <w:t xml:space="preserve">Elicited </w:t>
      </w:r>
      <w:r w:rsidR="00372E71" w:rsidRPr="00372E71">
        <w:rPr>
          <w:rStyle w:val="ExampleSource"/>
        </w:rPr>
        <w:t>BR130221.036</w:t>
      </w:r>
      <w:r w:rsidR="00397E9C" w:rsidRPr="00856563">
        <w:rPr>
          <w:rStyle w:val="ExampleSource"/>
        </w:rPr>
        <w:t>]</w:t>
      </w:r>
      <w:r w:rsidR="00372E71" w:rsidRPr="000462AD">
        <w:rPr>
          <w:rStyle w:val="FootnoteReference"/>
          <w:szCs w:val="20"/>
        </w:rPr>
        <w:footnoteReference w:id="202"/>
      </w:r>
    </w:p>
    <w:p w14:paraId="087CFF06" w14:textId="48C77FA7" w:rsidR="006E25BB" w:rsidRDefault="006E25BB" w:rsidP="0066209E">
      <w:pPr>
        <w:pStyle w:val="Body0005after"/>
      </w:pPr>
      <w:r>
        <w:t xml:space="preserve">Adnominally used dynamic verbs </w:t>
      </w:r>
      <w:r w:rsidR="00402817">
        <w:t xml:space="preserve">denote </w:t>
      </w:r>
      <w:r>
        <w:t>activities,</w:t>
      </w:r>
      <w:r w:rsidRPr="00856563">
        <w:t xml:space="preserve"> associated with the head </w:t>
      </w:r>
      <w:r>
        <w:t xml:space="preserve">nominal, as in </w:t>
      </w:r>
      <w:r>
        <w:fldChar w:fldCharType="begin"/>
      </w:r>
      <w:r>
        <w:instrText xml:space="preserve"> REF _Ref340862464 \h </w:instrText>
      </w:r>
      <w:r>
        <w:fldChar w:fldCharType="separate"/>
      </w:r>
      <w:r w:rsidR="00154D81" w:rsidRPr="00856563">
        <w:t>(</w:t>
      </w:r>
      <w:r w:rsidR="00154D81">
        <w:rPr>
          <w:noProof/>
        </w:rPr>
        <w:t>21</w:t>
      </w:r>
      <w:r w:rsidR="00154D81" w:rsidRPr="00856563">
        <w:t>)</w:t>
      </w:r>
      <w:r>
        <w:fldChar w:fldCharType="end"/>
      </w:r>
      <w:r>
        <w:t xml:space="preserve"> to </w:t>
      </w:r>
      <w:r>
        <w:fldChar w:fldCharType="begin"/>
      </w:r>
      <w:r>
        <w:instrText xml:space="preserve"> REF _Ref340862467 \h </w:instrText>
      </w:r>
      <w:r>
        <w:fldChar w:fldCharType="separate"/>
      </w:r>
      <w:r w:rsidR="00154D81" w:rsidRPr="00856563">
        <w:t>(</w:t>
      </w:r>
      <w:r w:rsidR="00154D81">
        <w:rPr>
          <w:noProof/>
        </w:rPr>
        <w:t>24</w:t>
      </w:r>
      <w:r w:rsidR="00154D81" w:rsidRPr="00856563">
        <w:t>)</w:t>
      </w:r>
      <w:r>
        <w:fldChar w:fldCharType="end"/>
      </w:r>
      <w:r>
        <w:t xml:space="preserve">. The </w:t>
      </w:r>
      <w:r w:rsidRPr="00856563">
        <w:t xml:space="preserve">head nominal can denote an agent who carries out the activity encoded </w:t>
      </w:r>
      <w:r>
        <w:t>by</w:t>
      </w:r>
      <w:r w:rsidRPr="00856563">
        <w:t xml:space="preserve"> the </w:t>
      </w:r>
      <w:r>
        <w:t>verb</w:t>
      </w:r>
      <w:r w:rsidR="00C72642">
        <w:t>,</w:t>
      </w:r>
      <w:r>
        <w:t xml:space="preserve"> </w:t>
      </w:r>
      <w:r w:rsidR="00C72642">
        <w:t xml:space="preserve">as with monovalent </w:t>
      </w:r>
      <w:r w:rsidR="00F94FDF" w:rsidRPr="00C72642">
        <w:rPr>
          <w:rStyle w:val="ChItalBold"/>
        </w:rPr>
        <w:t>jalang</w:t>
      </w:r>
      <w:r w:rsidR="00C72642">
        <w:t xml:space="preserve"> </w:t>
      </w:r>
      <w:r w:rsidR="00B7093A">
        <w:t>‘</w:t>
      </w:r>
      <w:r w:rsidR="00C72642">
        <w:t>walk</w:t>
      </w:r>
      <w:r w:rsidR="00B7093A">
        <w:t>’</w:t>
      </w:r>
      <w:r w:rsidR="00C72642">
        <w:t xml:space="preserve"> </w:t>
      </w:r>
      <w:r w:rsidRPr="00856563">
        <w:t xml:space="preserve">in </w:t>
      </w:r>
      <w:r>
        <w:fldChar w:fldCharType="begin"/>
      </w:r>
      <w:r>
        <w:instrText xml:space="preserve"> REF _Ref340862464 \h </w:instrText>
      </w:r>
      <w:r>
        <w:fldChar w:fldCharType="separate"/>
      </w:r>
      <w:r w:rsidR="00154D81" w:rsidRPr="00856563">
        <w:t>(</w:t>
      </w:r>
      <w:r w:rsidR="00154D81">
        <w:rPr>
          <w:noProof/>
        </w:rPr>
        <w:t>21</w:t>
      </w:r>
      <w:r w:rsidR="00154D81" w:rsidRPr="00856563">
        <w:t>)</w:t>
      </w:r>
      <w:r>
        <w:fldChar w:fldCharType="end"/>
      </w:r>
      <w:r>
        <w:t>,</w:t>
      </w:r>
      <w:r w:rsidRPr="00856563">
        <w:t xml:space="preserve"> or a patient who undergoes this activity</w:t>
      </w:r>
      <w:r w:rsidR="00C72642">
        <w:t>,</w:t>
      </w:r>
      <w:r w:rsidRPr="00856563">
        <w:t xml:space="preserve"> as </w:t>
      </w:r>
      <w:r w:rsidR="00C72642">
        <w:t xml:space="preserve">with bivalent </w:t>
      </w:r>
      <w:r w:rsidR="00C72642" w:rsidRPr="00C72642">
        <w:rPr>
          <w:rStyle w:val="ChItalBold"/>
        </w:rPr>
        <w:t>bakar</w:t>
      </w:r>
      <w:r w:rsidR="00C72642">
        <w:t xml:space="preserve"> </w:t>
      </w:r>
      <w:r w:rsidR="00B7093A">
        <w:t>‘</w:t>
      </w:r>
      <w:r w:rsidR="00C72642">
        <w:t>burn</w:t>
      </w:r>
      <w:r w:rsidR="00B7093A">
        <w:t>’</w:t>
      </w:r>
      <w:r w:rsidR="00C72642">
        <w:t xml:space="preserve"> </w:t>
      </w:r>
      <w:r w:rsidRPr="00856563">
        <w:t xml:space="preserve">in </w:t>
      </w:r>
      <w:r>
        <w:fldChar w:fldCharType="begin"/>
      </w:r>
      <w:r>
        <w:instrText xml:space="preserve"> REF _Ref340862465 \h </w:instrText>
      </w:r>
      <w:r>
        <w:fldChar w:fldCharType="separate"/>
      </w:r>
      <w:r w:rsidR="00154D81" w:rsidRPr="00856563">
        <w:t>(</w:t>
      </w:r>
      <w:r w:rsidR="00154D81">
        <w:rPr>
          <w:noProof/>
        </w:rPr>
        <w:t>22</w:t>
      </w:r>
      <w:r w:rsidR="00154D81" w:rsidRPr="00856563">
        <w:t>)</w:t>
      </w:r>
      <w:r>
        <w:fldChar w:fldCharType="end"/>
      </w:r>
      <w:r w:rsidRPr="00856563">
        <w:t xml:space="preserve">. The head can </w:t>
      </w:r>
      <w:r>
        <w:t xml:space="preserve">also express </w:t>
      </w:r>
      <w:r w:rsidRPr="00856563">
        <w:t xml:space="preserve">a spatial or temporal location where the activity </w:t>
      </w:r>
      <w:r>
        <w:t xml:space="preserve">occurs </w:t>
      </w:r>
      <w:r w:rsidRPr="00856563">
        <w:t xml:space="preserve">as </w:t>
      </w:r>
      <w:r w:rsidR="00C72642">
        <w:t xml:space="preserve">with monovalent </w:t>
      </w:r>
      <w:r w:rsidR="00C72642" w:rsidRPr="00402817">
        <w:rPr>
          <w:rStyle w:val="ChItalBold"/>
        </w:rPr>
        <w:t>mandi</w:t>
      </w:r>
      <w:r w:rsidR="00C72642">
        <w:t xml:space="preserve"> </w:t>
      </w:r>
      <w:r w:rsidR="00B7093A">
        <w:t>‘</w:t>
      </w:r>
      <w:r w:rsidR="00C72642">
        <w:t>bathe</w:t>
      </w:r>
      <w:r w:rsidR="00B7093A">
        <w:t>’</w:t>
      </w:r>
      <w:r w:rsidR="00C72642">
        <w:t xml:space="preserve"> </w:t>
      </w:r>
      <w:r w:rsidRPr="00856563">
        <w:t xml:space="preserve">in </w:t>
      </w:r>
      <w:r>
        <w:fldChar w:fldCharType="begin"/>
      </w:r>
      <w:r>
        <w:instrText xml:space="preserve"> REF _Ref340862466 \h </w:instrText>
      </w:r>
      <w:r>
        <w:fldChar w:fldCharType="separate"/>
      </w:r>
      <w:r w:rsidR="00154D81" w:rsidRPr="00856563">
        <w:t>(</w:t>
      </w:r>
      <w:r w:rsidR="00154D81">
        <w:rPr>
          <w:noProof/>
        </w:rPr>
        <w:t>23</w:t>
      </w:r>
      <w:r w:rsidR="00154D81" w:rsidRPr="00856563">
        <w:t>)</w:t>
      </w:r>
      <w:r>
        <w:fldChar w:fldCharType="end"/>
      </w:r>
      <w:r>
        <w:t xml:space="preserve"> and </w:t>
      </w:r>
      <w:r w:rsidR="00F94FDF" w:rsidRPr="00C72642">
        <w:rPr>
          <w:rStyle w:val="ChItalBold"/>
        </w:rPr>
        <w:t>bangung</w:t>
      </w:r>
      <w:r w:rsidR="00C72642">
        <w:t xml:space="preserve"> </w:t>
      </w:r>
      <w:r w:rsidR="00B7093A">
        <w:t>‘</w:t>
      </w:r>
      <w:r w:rsidR="00C72642">
        <w:t>get up</w:t>
      </w:r>
      <w:r w:rsidR="00B7093A">
        <w:t>’</w:t>
      </w:r>
      <w:r w:rsidR="00C72642">
        <w:t xml:space="preserve"> in </w:t>
      </w:r>
      <w:r>
        <w:fldChar w:fldCharType="begin"/>
      </w:r>
      <w:r>
        <w:instrText xml:space="preserve"> REF _Ref340862467 \h </w:instrText>
      </w:r>
      <w:r>
        <w:fldChar w:fldCharType="separate"/>
      </w:r>
      <w:r w:rsidR="00154D81" w:rsidRPr="00856563">
        <w:t>(</w:t>
      </w:r>
      <w:r w:rsidR="00154D81">
        <w:rPr>
          <w:noProof/>
        </w:rPr>
        <w:t>24</w:t>
      </w:r>
      <w:r w:rsidR="00154D81" w:rsidRPr="00856563">
        <w:t>)</w:t>
      </w:r>
      <w:r>
        <w:fldChar w:fldCharType="end"/>
      </w:r>
      <w:r w:rsidRPr="00856563">
        <w:t>, respectively.</w:t>
      </w:r>
    </w:p>
    <w:p w14:paraId="3E502D25" w14:textId="77777777" w:rsidR="006E25BB" w:rsidRPr="00856563" w:rsidRDefault="006E25BB" w:rsidP="006E25BB">
      <w:pPr>
        <w:pStyle w:val="ExampleTitle"/>
      </w:pPr>
      <w:r>
        <w:t>Noun phrases with adnominal dynamic verbs</w:t>
      </w:r>
    </w:p>
    <w:tbl>
      <w:tblPr>
        <w:tblW w:w="0" w:type="auto"/>
        <w:tblCellMar>
          <w:left w:w="40" w:type="dxa"/>
          <w:right w:w="40" w:type="dxa"/>
        </w:tblCellMar>
        <w:tblLook w:val="01E0" w:firstRow="1" w:lastRow="1" w:firstColumn="1" w:lastColumn="1" w:noHBand="0" w:noVBand="0"/>
      </w:tblPr>
      <w:tblGrid>
        <w:gridCol w:w="709"/>
        <w:gridCol w:w="580"/>
        <w:gridCol w:w="702"/>
        <w:gridCol w:w="969"/>
        <w:gridCol w:w="714"/>
      </w:tblGrid>
      <w:tr w:rsidR="00AC23C4" w:rsidRPr="004B7057" w14:paraId="507214AE" w14:textId="77777777" w:rsidTr="00AC23C4">
        <w:tc>
          <w:tcPr>
            <w:tcW w:w="709" w:type="dxa"/>
            <w:shd w:val="clear" w:color="auto" w:fill="auto"/>
          </w:tcPr>
          <w:p w14:paraId="24E0C57A" w14:textId="77777777" w:rsidR="006E25BB" w:rsidRPr="009F708D" w:rsidRDefault="006E25BB" w:rsidP="00B51DB6">
            <w:pPr>
              <w:pStyle w:val="O0Nwnext"/>
            </w:pPr>
            <w:bookmarkStart w:id="3621" w:name="_Ref289879365"/>
            <w:bookmarkStart w:id="3622" w:name="_Ref340862464"/>
            <w:r w:rsidRPr="00856563">
              <w:t>(</w:t>
            </w:r>
            <w:fldSimple w:instr=" SEQ ( \* ARABIC \s 1 ">
              <w:r w:rsidR="00154D81">
                <w:rPr>
                  <w:noProof/>
                </w:rPr>
                <w:t>21</w:t>
              </w:r>
            </w:fldSimple>
            <w:bookmarkEnd w:id="3621"/>
            <w:r w:rsidRPr="00856563">
              <w:t>)</w:t>
            </w:r>
            <w:bookmarkEnd w:id="3622"/>
          </w:p>
        </w:tc>
        <w:tc>
          <w:tcPr>
            <w:tcW w:w="580" w:type="dxa"/>
            <w:shd w:val="clear" w:color="auto" w:fill="auto"/>
          </w:tcPr>
          <w:p w14:paraId="5E049569" w14:textId="77777777" w:rsidR="006E25BB" w:rsidRPr="00856563" w:rsidRDefault="003242CA" w:rsidP="00B51DB6">
            <w:pPr>
              <w:pStyle w:val="Text"/>
            </w:pPr>
            <w:r>
              <w:t>ana</w:t>
            </w:r>
          </w:p>
        </w:tc>
        <w:tc>
          <w:tcPr>
            <w:tcW w:w="702" w:type="dxa"/>
            <w:shd w:val="clear" w:color="auto" w:fill="auto"/>
          </w:tcPr>
          <w:p w14:paraId="70E4D0E8" w14:textId="77777777" w:rsidR="006E25BB" w:rsidRPr="00856563" w:rsidRDefault="006E25BB" w:rsidP="00B51DB6">
            <w:pPr>
              <w:pStyle w:val="Text"/>
            </w:pPr>
            <w:r w:rsidRPr="00856563">
              <w:t>itu</w:t>
            </w:r>
          </w:p>
        </w:tc>
        <w:tc>
          <w:tcPr>
            <w:tcW w:w="969" w:type="dxa"/>
            <w:shd w:val="clear" w:color="auto" w:fill="auto"/>
          </w:tcPr>
          <w:p w14:paraId="152F467A" w14:textId="77777777" w:rsidR="006E25BB" w:rsidRPr="00856563" w:rsidRDefault="00F94FDF" w:rsidP="00B51DB6">
            <w:pPr>
              <w:pStyle w:val="Text"/>
              <w:rPr>
                <w:rStyle w:val="ChBlueBold"/>
              </w:rPr>
            </w:pPr>
            <w:r>
              <w:rPr>
                <w:rStyle w:val="ChBlueBold"/>
              </w:rPr>
              <w:t>tukang</w:t>
            </w:r>
          </w:p>
        </w:tc>
        <w:tc>
          <w:tcPr>
            <w:tcW w:w="714" w:type="dxa"/>
            <w:shd w:val="clear" w:color="auto" w:fill="auto"/>
          </w:tcPr>
          <w:p w14:paraId="51AF62E7" w14:textId="77777777" w:rsidR="006E25BB" w:rsidRPr="00856563" w:rsidRDefault="006E25BB" w:rsidP="00B51DB6">
            <w:pPr>
              <w:pStyle w:val="Text"/>
              <w:rPr>
                <w:rStyle w:val="ChBlueBold"/>
              </w:rPr>
            </w:pPr>
            <w:r w:rsidRPr="00856563">
              <w:rPr>
                <w:rStyle w:val="ChBlueBold"/>
              </w:rPr>
              <w:t>jalan</w:t>
            </w:r>
            <w:r w:rsidR="00F94FDF">
              <w:rPr>
                <w:rStyle w:val="ChBlueBold"/>
              </w:rPr>
              <w:t>g</w:t>
            </w:r>
          </w:p>
        </w:tc>
      </w:tr>
      <w:tr w:rsidR="00AC23C4" w:rsidRPr="00AC23C4" w14:paraId="4757AA4A" w14:textId="77777777" w:rsidTr="00AC23C4">
        <w:tc>
          <w:tcPr>
            <w:tcW w:w="709" w:type="dxa"/>
            <w:shd w:val="clear" w:color="auto" w:fill="auto"/>
          </w:tcPr>
          <w:p w14:paraId="43902C1B" w14:textId="77777777" w:rsidR="006E25BB" w:rsidRPr="009F708D" w:rsidRDefault="006E25BB" w:rsidP="00B51DB6">
            <w:pPr>
              <w:pStyle w:val="GlossEng"/>
            </w:pPr>
          </w:p>
        </w:tc>
        <w:tc>
          <w:tcPr>
            <w:tcW w:w="580" w:type="dxa"/>
            <w:shd w:val="clear" w:color="auto" w:fill="auto"/>
          </w:tcPr>
          <w:p w14:paraId="0CF8D9EF" w14:textId="77777777" w:rsidR="006E25BB" w:rsidRPr="00856563" w:rsidRDefault="006E25BB" w:rsidP="00B51DB6">
            <w:pPr>
              <w:pStyle w:val="GlossEng"/>
            </w:pPr>
            <w:r w:rsidRPr="00856563">
              <w:t>child</w:t>
            </w:r>
          </w:p>
        </w:tc>
        <w:tc>
          <w:tcPr>
            <w:tcW w:w="702" w:type="dxa"/>
            <w:shd w:val="clear" w:color="auto" w:fill="auto"/>
          </w:tcPr>
          <w:p w14:paraId="41CD5C4C" w14:textId="77777777" w:rsidR="006E25BB" w:rsidRPr="0099608C" w:rsidRDefault="006E25BB" w:rsidP="00B51DB6">
            <w:pPr>
              <w:pStyle w:val="GlossEng"/>
              <w:rPr>
                <w:rStyle w:val="ChSmallCaps"/>
              </w:rPr>
            </w:pPr>
            <w:r w:rsidRPr="0099608C">
              <w:rPr>
                <w:rStyle w:val="ChSmallCaps"/>
              </w:rPr>
              <w:t>d.dist</w:t>
            </w:r>
          </w:p>
        </w:tc>
        <w:tc>
          <w:tcPr>
            <w:tcW w:w="969" w:type="dxa"/>
            <w:shd w:val="clear" w:color="auto" w:fill="auto"/>
          </w:tcPr>
          <w:p w14:paraId="7E5AAB78" w14:textId="77777777" w:rsidR="006E25BB" w:rsidRPr="00856563" w:rsidRDefault="006E25BB" w:rsidP="00B51DB6">
            <w:pPr>
              <w:pStyle w:val="GlossEng"/>
            </w:pPr>
            <w:r w:rsidRPr="00856563">
              <w:t>craftsman</w:t>
            </w:r>
          </w:p>
        </w:tc>
        <w:tc>
          <w:tcPr>
            <w:tcW w:w="714" w:type="dxa"/>
            <w:shd w:val="clear" w:color="auto" w:fill="auto"/>
          </w:tcPr>
          <w:p w14:paraId="77710EF4" w14:textId="77777777" w:rsidR="006E25BB" w:rsidRPr="00856563" w:rsidRDefault="006E25BB" w:rsidP="00B51DB6">
            <w:pPr>
              <w:pStyle w:val="GlossEng"/>
            </w:pPr>
            <w:r w:rsidRPr="00856563">
              <w:t>walk</w:t>
            </w:r>
          </w:p>
        </w:tc>
      </w:tr>
    </w:tbl>
    <w:p w14:paraId="092CB845" w14:textId="2BA5F111" w:rsidR="006E25BB" w:rsidRPr="000957E6" w:rsidRDefault="00B7093A" w:rsidP="006E25BB">
      <w:pPr>
        <w:pStyle w:val="FreeTranslEng"/>
      </w:pPr>
      <w:r>
        <w:t>‘</w:t>
      </w:r>
      <w:r w:rsidR="00CE2B0F">
        <w:t xml:space="preserve">that </w:t>
      </w:r>
      <w:r w:rsidR="003464C7">
        <w:t>kid</w:t>
      </w:r>
      <w:r w:rsidR="00CE2B0F">
        <w:t xml:space="preserve"> </w:t>
      </w:r>
      <w:r w:rsidR="00CE2B0F" w:rsidRPr="00CE2B0F">
        <w:rPr>
          <w:rStyle w:val="ChBlueBold"/>
        </w:rPr>
        <w:t>doesn</w:t>
      </w:r>
      <w:r>
        <w:rPr>
          <w:rStyle w:val="ChBlueBold"/>
        </w:rPr>
        <w:t>’</w:t>
      </w:r>
      <w:r w:rsidR="00CE2B0F" w:rsidRPr="00CE2B0F">
        <w:rPr>
          <w:rStyle w:val="ChBlueBold"/>
        </w:rPr>
        <w:t>t like staying at home</w:t>
      </w:r>
      <w:r>
        <w:t>’</w:t>
      </w:r>
      <w:r w:rsidR="006E25BB" w:rsidRPr="00856563">
        <w:t xml:space="preserve"> (Lit. </w:t>
      </w:r>
      <w:r>
        <w:t>‘</w:t>
      </w:r>
      <w:r w:rsidR="006E25BB" w:rsidRPr="00856563">
        <w:rPr>
          <w:rStyle w:val="ChBlueBold"/>
        </w:rPr>
        <w:t xml:space="preserve">specialist </w:t>
      </w:r>
      <w:r w:rsidR="006E25BB">
        <w:rPr>
          <w:rStyle w:val="ChBlueBold"/>
        </w:rPr>
        <w:t>(</w:t>
      </w:r>
      <w:r w:rsidR="006E25BB" w:rsidRPr="00856563">
        <w:rPr>
          <w:rStyle w:val="ChBlueBold"/>
        </w:rPr>
        <w:t>in</w:t>
      </w:r>
      <w:r w:rsidR="006E25BB">
        <w:rPr>
          <w:rStyle w:val="ChBlueBold"/>
        </w:rPr>
        <w:t>)</w:t>
      </w:r>
      <w:r w:rsidR="006E25BB" w:rsidRPr="00856563">
        <w:rPr>
          <w:rStyle w:val="ChBlueBold"/>
        </w:rPr>
        <w:t xml:space="preserve"> </w:t>
      </w:r>
      <w:r w:rsidR="00CE2B0F">
        <w:rPr>
          <w:rStyle w:val="ChBlueBold"/>
        </w:rPr>
        <w:t>walk</w:t>
      </w:r>
      <w:r w:rsidR="006E25BB">
        <w:rPr>
          <w:rStyle w:val="ChBlueBold"/>
        </w:rPr>
        <w:t>(</w:t>
      </w:r>
      <w:r w:rsidR="006E25BB" w:rsidRPr="00856563">
        <w:rPr>
          <w:rStyle w:val="ChBlueBold"/>
        </w:rPr>
        <w:t>ing</w:t>
      </w:r>
      <w:r w:rsidR="006E25BB">
        <w:rPr>
          <w:rStyle w:val="ChBlueBold"/>
        </w:rPr>
        <w:t>)</w:t>
      </w:r>
      <w:r>
        <w:t>’</w:t>
      </w:r>
      <w:r w:rsidR="006E25BB" w:rsidRPr="00856563">
        <w:t xml:space="preserve">) </w:t>
      </w:r>
      <w:r w:rsidR="006E25BB" w:rsidRPr="00856563">
        <w:rPr>
          <w:rStyle w:val="ExampleSource"/>
        </w:rPr>
        <w:t>[080927-001-Cv.0007]</w:t>
      </w:r>
    </w:p>
    <w:tbl>
      <w:tblPr>
        <w:tblW w:w="5876" w:type="dxa"/>
        <w:tblCellMar>
          <w:left w:w="40" w:type="dxa"/>
          <w:right w:w="40" w:type="dxa"/>
        </w:tblCellMar>
        <w:tblLook w:val="01E0" w:firstRow="1" w:lastRow="1" w:firstColumn="1" w:lastColumn="1" w:noHBand="0" w:noVBand="0"/>
      </w:tblPr>
      <w:tblGrid>
        <w:gridCol w:w="709"/>
        <w:gridCol w:w="380"/>
        <w:gridCol w:w="636"/>
        <w:gridCol w:w="625"/>
        <w:gridCol w:w="692"/>
        <w:gridCol w:w="625"/>
        <w:gridCol w:w="692"/>
        <w:gridCol w:w="525"/>
        <w:gridCol w:w="992"/>
      </w:tblGrid>
      <w:tr w:rsidR="00AC23C4" w:rsidRPr="004B7057" w14:paraId="3F4DEE2C" w14:textId="77777777" w:rsidTr="00AC23C4">
        <w:tc>
          <w:tcPr>
            <w:tcW w:w="709" w:type="dxa"/>
            <w:shd w:val="clear" w:color="auto" w:fill="auto"/>
          </w:tcPr>
          <w:p w14:paraId="13A5EB50" w14:textId="77777777" w:rsidR="006E25BB" w:rsidRPr="009F708D" w:rsidRDefault="006E25BB" w:rsidP="00B51DB6">
            <w:pPr>
              <w:pStyle w:val="O0Nwnext"/>
            </w:pPr>
            <w:bookmarkStart w:id="3623" w:name="_Ref340862465"/>
            <w:r w:rsidRPr="00856563">
              <w:t>(</w:t>
            </w:r>
            <w:fldSimple w:instr=" SEQ ( \* ARABIC \s 1 ">
              <w:r w:rsidR="00154D81">
                <w:rPr>
                  <w:noProof/>
                </w:rPr>
                <w:t>22</w:t>
              </w:r>
            </w:fldSimple>
            <w:r w:rsidRPr="00856563">
              <w:t>)</w:t>
            </w:r>
            <w:bookmarkEnd w:id="3623"/>
          </w:p>
        </w:tc>
        <w:tc>
          <w:tcPr>
            <w:tcW w:w="380" w:type="dxa"/>
            <w:shd w:val="clear" w:color="auto" w:fill="auto"/>
          </w:tcPr>
          <w:p w14:paraId="5F411109" w14:textId="77777777" w:rsidR="006E25BB" w:rsidRPr="00856563" w:rsidRDefault="006E25BB" w:rsidP="00B51DB6">
            <w:pPr>
              <w:pStyle w:val="Text"/>
            </w:pPr>
            <w:r w:rsidRPr="00856563">
              <w:t>pi</w:t>
            </w:r>
          </w:p>
        </w:tc>
        <w:tc>
          <w:tcPr>
            <w:tcW w:w="636" w:type="dxa"/>
            <w:shd w:val="clear" w:color="auto" w:fill="auto"/>
          </w:tcPr>
          <w:p w14:paraId="5E377037" w14:textId="77777777" w:rsidR="006E25BB" w:rsidRPr="00856563" w:rsidRDefault="006E25BB" w:rsidP="00B51DB6">
            <w:pPr>
              <w:pStyle w:val="Text"/>
            </w:pPr>
            <w:r>
              <w:t>ambi</w:t>
            </w:r>
            <w:r w:rsidRPr="00856563">
              <w:t>l</w:t>
            </w:r>
          </w:p>
        </w:tc>
        <w:tc>
          <w:tcPr>
            <w:tcW w:w="625" w:type="dxa"/>
            <w:shd w:val="clear" w:color="auto" w:fill="auto"/>
          </w:tcPr>
          <w:p w14:paraId="0FD8E80B" w14:textId="77777777" w:rsidR="006E25BB" w:rsidRPr="00856563" w:rsidRDefault="006E25BB" w:rsidP="00B51DB6">
            <w:pPr>
              <w:pStyle w:val="Text"/>
              <w:rPr>
                <w:rStyle w:val="ChBlueBold"/>
              </w:rPr>
            </w:pPr>
            <w:r w:rsidRPr="00856563">
              <w:rPr>
                <w:rStyle w:val="ChBlueBold"/>
              </w:rPr>
              <w:t>kayu</w:t>
            </w:r>
          </w:p>
        </w:tc>
        <w:tc>
          <w:tcPr>
            <w:tcW w:w="692" w:type="dxa"/>
            <w:shd w:val="clear" w:color="auto" w:fill="auto"/>
          </w:tcPr>
          <w:p w14:paraId="0F4A9D5B" w14:textId="77777777" w:rsidR="006E25BB" w:rsidRPr="00166453" w:rsidRDefault="006E25BB" w:rsidP="00B51DB6">
            <w:pPr>
              <w:pStyle w:val="Text"/>
            </w:pPr>
            <w:r w:rsidRPr="00166453">
              <w:rPr>
                <w:rStyle w:val="ChBlueBold"/>
              </w:rPr>
              <w:t>bakar</w:t>
            </w:r>
            <w:r w:rsidR="00166453" w:rsidRPr="00166453">
              <w:t>,</w:t>
            </w:r>
          </w:p>
        </w:tc>
        <w:tc>
          <w:tcPr>
            <w:tcW w:w="625" w:type="dxa"/>
            <w:shd w:val="clear" w:color="auto" w:fill="auto"/>
          </w:tcPr>
          <w:p w14:paraId="3C8357BE" w14:textId="77777777" w:rsidR="006E25BB" w:rsidRPr="00856563" w:rsidRDefault="006E25BB" w:rsidP="00B51DB6">
            <w:pPr>
              <w:pStyle w:val="Text"/>
              <w:rPr>
                <w:rStyle w:val="ChBlueBold"/>
              </w:rPr>
            </w:pPr>
            <w:r w:rsidRPr="00856563">
              <w:rPr>
                <w:rStyle w:val="ChBlueBold"/>
              </w:rPr>
              <w:t>kayu</w:t>
            </w:r>
          </w:p>
        </w:tc>
        <w:tc>
          <w:tcPr>
            <w:tcW w:w="692" w:type="dxa"/>
            <w:shd w:val="clear" w:color="auto" w:fill="auto"/>
          </w:tcPr>
          <w:p w14:paraId="15C9E9E5" w14:textId="77777777" w:rsidR="006E25BB" w:rsidRPr="00856563" w:rsidRDefault="006E25BB" w:rsidP="00B51DB6">
            <w:pPr>
              <w:pStyle w:val="Text"/>
              <w:rPr>
                <w:rStyle w:val="ChBlueBold"/>
              </w:rPr>
            </w:pPr>
            <w:r w:rsidRPr="00856563">
              <w:rPr>
                <w:rStyle w:val="ChBlueBold"/>
              </w:rPr>
              <w:t>bakar</w:t>
            </w:r>
          </w:p>
        </w:tc>
        <w:tc>
          <w:tcPr>
            <w:tcW w:w="525" w:type="dxa"/>
            <w:shd w:val="clear" w:color="auto" w:fill="auto"/>
          </w:tcPr>
          <w:p w14:paraId="7E1EAFCF" w14:textId="77777777" w:rsidR="006E25BB" w:rsidRPr="00856563" w:rsidRDefault="006E25BB" w:rsidP="00B51DB6">
            <w:pPr>
              <w:pStyle w:val="Text"/>
            </w:pPr>
            <w:r w:rsidRPr="00856563">
              <w:t>buat</w:t>
            </w:r>
          </w:p>
        </w:tc>
        <w:tc>
          <w:tcPr>
            <w:tcW w:w="992" w:type="dxa"/>
            <w:shd w:val="clear" w:color="auto" w:fill="auto"/>
          </w:tcPr>
          <w:p w14:paraId="7A4B8C2F" w14:textId="77777777" w:rsidR="006E25BB" w:rsidRPr="00856563" w:rsidRDefault="006E25BB" w:rsidP="00B51DB6">
            <w:pPr>
              <w:pStyle w:val="Text"/>
            </w:pPr>
            <w:r w:rsidRPr="00856563">
              <w:t>Natal</w:t>
            </w:r>
          </w:p>
        </w:tc>
      </w:tr>
      <w:tr w:rsidR="00AC23C4" w:rsidRPr="00AC23C4" w14:paraId="0D045CBC" w14:textId="77777777" w:rsidTr="00AC23C4">
        <w:tc>
          <w:tcPr>
            <w:tcW w:w="709" w:type="dxa"/>
            <w:shd w:val="clear" w:color="auto" w:fill="auto"/>
          </w:tcPr>
          <w:p w14:paraId="2BB6D4A5" w14:textId="77777777" w:rsidR="006E25BB" w:rsidRPr="009F708D" w:rsidRDefault="006E25BB" w:rsidP="00B51DB6">
            <w:pPr>
              <w:pStyle w:val="GlossEng"/>
            </w:pPr>
          </w:p>
        </w:tc>
        <w:tc>
          <w:tcPr>
            <w:tcW w:w="380" w:type="dxa"/>
            <w:shd w:val="clear" w:color="auto" w:fill="auto"/>
          </w:tcPr>
          <w:p w14:paraId="20087C6F" w14:textId="77777777" w:rsidR="006E25BB" w:rsidRPr="00856563" w:rsidRDefault="006E25BB" w:rsidP="00B51DB6">
            <w:pPr>
              <w:pStyle w:val="GlossEng"/>
            </w:pPr>
            <w:r w:rsidRPr="00856563">
              <w:t>go</w:t>
            </w:r>
          </w:p>
        </w:tc>
        <w:tc>
          <w:tcPr>
            <w:tcW w:w="636" w:type="dxa"/>
            <w:shd w:val="clear" w:color="auto" w:fill="auto"/>
          </w:tcPr>
          <w:p w14:paraId="009A7489" w14:textId="77777777" w:rsidR="006E25BB" w:rsidRPr="00856563" w:rsidRDefault="006E25BB" w:rsidP="00B51DB6">
            <w:pPr>
              <w:pStyle w:val="GlossEng"/>
            </w:pPr>
            <w:r>
              <w:t>fetch</w:t>
            </w:r>
          </w:p>
        </w:tc>
        <w:tc>
          <w:tcPr>
            <w:tcW w:w="625" w:type="dxa"/>
            <w:shd w:val="clear" w:color="auto" w:fill="auto"/>
          </w:tcPr>
          <w:p w14:paraId="407566D0" w14:textId="77777777" w:rsidR="006E25BB" w:rsidRPr="00856563" w:rsidRDefault="006E25BB" w:rsidP="00B51DB6">
            <w:pPr>
              <w:pStyle w:val="GlossEng"/>
            </w:pPr>
            <w:r w:rsidRPr="00856563">
              <w:t>wood</w:t>
            </w:r>
          </w:p>
        </w:tc>
        <w:tc>
          <w:tcPr>
            <w:tcW w:w="692" w:type="dxa"/>
            <w:shd w:val="clear" w:color="auto" w:fill="auto"/>
          </w:tcPr>
          <w:p w14:paraId="72F6187F" w14:textId="77777777" w:rsidR="006E25BB" w:rsidRPr="00856563" w:rsidRDefault="006E25BB" w:rsidP="00B51DB6">
            <w:pPr>
              <w:pStyle w:val="GlossEng"/>
            </w:pPr>
            <w:r w:rsidRPr="00856563">
              <w:t>burn</w:t>
            </w:r>
          </w:p>
        </w:tc>
        <w:tc>
          <w:tcPr>
            <w:tcW w:w="625" w:type="dxa"/>
            <w:shd w:val="clear" w:color="auto" w:fill="auto"/>
          </w:tcPr>
          <w:p w14:paraId="6616AAC2" w14:textId="77777777" w:rsidR="006E25BB" w:rsidRPr="00856563" w:rsidRDefault="006E25BB" w:rsidP="00B51DB6">
            <w:pPr>
              <w:pStyle w:val="GlossEng"/>
            </w:pPr>
            <w:r w:rsidRPr="00856563">
              <w:t>wood</w:t>
            </w:r>
          </w:p>
        </w:tc>
        <w:tc>
          <w:tcPr>
            <w:tcW w:w="692" w:type="dxa"/>
            <w:shd w:val="clear" w:color="auto" w:fill="auto"/>
          </w:tcPr>
          <w:p w14:paraId="0EA1C09A" w14:textId="77777777" w:rsidR="006E25BB" w:rsidRPr="00856563" w:rsidRDefault="006E25BB" w:rsidP="00B51DB6">
            <w:pPr>
              <w:pStyle w:val="GlossEng"/>
            </w:pPr>
            <w:r w:rsidRPr="00856563">
              <w:t>burn</w:t>
            </w:r>
          </w:p>
        </w:tc>
        <w:tc>
          <w:tcPr>
            <w:tcW w:w="525" w:type="dxa"/>
            <w:shd w:val="clear" w:color="auto" w:fill="auto"/>
          </w:tcPr>
          <w:p w14:paraId="6E668B8A" w14:textId="77777777" w:rsidR="006E25BB" w:rsidRPr="00856563" w:rsidRDefault="006E25BB" w:rsidP="00B51DB6">
            <w:pPr>
              <w:pStyle w:val="GlossEng"/>
            </w:pPr>
            <w:r w:rsidRPr="00856563">
              <w:t>for</w:t>
            </w:r>
          </w:p>
        </w:tc>
        <w:tc>
          <w:tcPr>
            <w:tcW w:w="992" w:type="dxa"/>
            <w:shd w:val="clear" w:color="auto" w:fill="auto"/>
          </w:tcPr>
          <w:p w14:paraId="6F0424CA" w14:textId="77777777" w:rsidR="006E25BB" w:rsidRPr="00856563" w:rsidRDefault="006E25BB" w:rsidP="00B51DB6">
            <w:pPr>
              <w:pStyle w:val="GlossEng"/>
            </w:pPr>
            <w:r w:rsidRPr="00856563">
              <w:t>Christmas</w:t>
            </w:r>
          </w:p>
        </w:tc>
      </w:tr>
    </w:tbl>
    <w:p w14:paraId="7B665BCE" w14:textId="0EFD3B3E" w:rsidR="006E25BB" w:rsidRPr="00856563" w:rsidRDefault="00B7093A" w:rsidP="006E25BB">
      <w:pPr>
        <w:pStyle w:val="FreeTranslEng"/>
      </w:pPr>
      <w:r>
        <w:t>‘</w:t>
      </w:r>
      <w:r w:rsidR="006E25BB" w:rsidRPr="00856563">
        <w:t xml:space="preserve">(we) went to get </w:t>
      </w:r>
      <w:r w:rsidR="006E25BB" w:rsidRPr="00856563">
        <w:rPr>
          <w:rStyle w:val="ChBlueBold"/>
        </w:rPr>
        <w:t>firewood</w:t>
      </w:r>
      <w:r w:rsidR="006E25BB" w:rsidRPr="00856563">
        <w:t xml:space="preserve">, </w:t>
      </w:r>
      <w:r w:rsidR="006E25BB" w:rsidRPr="00856563">
        <w:rPr>
          <w:rStyle w:val="ChBlueBold"/>
        </w:rPr>
        <w:t>firewood</w:t>
      </w:r>
      <w:r w:rsidR="006E25BB" w:rsidRPr="00856563">
        <w:t xml:space="preserve"> for Christmas</w:t>
      </w:r>
      <w:r>
        <w:t>’</w:t>
      </w:r>
      <w:r w:rsidR="006E25BB" w:rsidRPr="00856563">
        <w:t xml:space="preserve"> (Lit. </w:t>
      </w:r>
      <w:r>
        <w:t>‘</w:t>
      </w:r>
      <w:r w:rsidR="006E25BB" w:rsidRPr="00856563">
        <w:rPr>
          <w:rStyle w:val="ChBlueBold"/>
        </w:rPr>
        <w:t>wood to burn</w:t>
      </w:r>
      <w:r>
        <w:t>’</w:t>
      </w:r>
      <w:r w:rsidR="006E25BB" w:rsidRPr="00856563">
        <w:t xml:space="preserve">) </w:t>
      </w:r>
      <w:r w:rsidR="006E25BB" w:rsidRPr="00856563">
        <w:rPr>
          <w:rStyle w:val="ExampleSource"/>
        </w:rPr>
        <w:t>[081006-017-Cv.0014]</w:t>
      </w:r>
    </w:p>
    <w:tbl>
      <w:tblPr>
        <w:tblW w:w="0" w:type="auto"/>
        <w:tblCellMar>
          <w:left w:w="40" w:type="dxa"/>
          <w:right w:w="40" w:type="dxa"/>
        </w:tblCellMar>
        <w:tblLook w:val="01E0" w:firstRow="1" w:lastRow="1" w:firstColumn="1" w:lastColumn="1" w:noHBand="0" w:noVBand="0"/>
      </w:tblPr>
      <w:tblGrid>
        <w:gridCol w:w="709"/>
        <w:gridCol w:w="509"/>
        <w:gridCol w:w="558"/>
        <w:gridCol w:w="747"/>
        <w:gridCol w:w="725"/>
      </w:tblGrid>
      <w:tr w:rsidR="00AC23C4" w:rsidRPr="004B7057" w14:paraId="5F97EFA2" w14:textId="77777777" w:rsidTr="00AC23C4">
        <w:tc>
          <w:tcPr>
            <w:tcW w:w="709" w:type="dxa"/>
            <w:shd w:val="clear" w:color="auto" w:fill="auto"/>
          </w:tcPr>
          <w:p w14:paraId="20DCE0EE" w14:textId="77777777" w:rsidR="006E25BB" w:rsidRPr="009F708D" w:rsidRDefault="006E25BB" w:rsidP="00B51DB6">
            <w:pPr>
              <w:pStyle w:val="O0Nwnext"/>
            </w:pPr>
            <w:bookmarkStart w:id="3624" w:name="_Ref340862466"/>
            <w:r w:rsidRPr="00856563">
              <w:t>(</w:t>
            </w:r>
            <w:fldSimple w:instr=" SEQ ( \* ARABIC \s 1 ">
              <w:r w:rsidR="00154D81">
                <w:rPr>
                  <w:noProof/>
                </w:rPr>
                <w:t>23</w:t>
              </w:r>
            </w:fldSimple>
            <w:r w:rsidRPr="00856563">
              <w:t>)</w:t>
            </w:r>
            <w:bookmarkEnd w:id="3624"/>
          </w:p>
        </w:tc>
        <w:tc>
          <w:tcPr>
            <w:tcW w:w="509" w:type="dxa"/>
            <w:shd w:val="clear" w:color="auto" w:fill="auto"/>
          </w:tcPr>
          <w:p w14:paraId="54ADBDF0" w14:textId="77777777" w:rsidR="006E25BB" w:rsidRPr="00856563" w:rsidRDefault="006E25BB" w:rsidP="00B51DB6">
            <w:pPr>
              <w:pStyle w:val="Text"/>
            </w:pPr>
            <w:r>
              <w:t>tra</w:t>
            </w:r>
          </w:p>
        </w:tc>
        <w:tc>
          <w:tcPr>
            <w:tcW w:w="558" w:type="dxa"/>
            <w:shd w:val="clear" w:color="auto" w:fill="auto"/>
          </w:tcPr>
          <w:p w14:paraId="285C71DC" w14:textId="77777777" w:rsidR="006E25BB" w:rsidRPr="00856563" w:rsidRDefault="006E25BB" w:rsidP="00B51DB6">
            <w:pPr>
              <w:pStyle w:val="Text"/>
            </w:pPr>
            <w:r w:rsidRPr="00856563">
              <w:t>ada</w:t>
            </w:r>
          </w:p>
        </w:tc>
        <w:tc>
          <w:tcPr>
            <w:tcW w:w="747" w:type="dxa"/>
            <w:shd w:val="clear" w:color="auto" w:fill="auto"/>
          </w:tcPr>
          <w:p w14:paraId="7D88DE4F" w14:textId="77777777" w:rsidR="006E25BB" w:rsidRPr="00856563" w:rsidRDefault="006E25BB" w:rsidP="00B51DB6">
            <w:pPr>
              <w:pStyle w:val="Text"/>
              <w:rPr>
                <w:rStyle w:val="ChBlueBold"/>
              </w:rPr>
            </w:pPr>
            <w:r w:rsidRPr="00856563">
              <w:rPr>
                <w:rStyle w:val="ChBlueBold"/>
              </w:rPr>
              <w:t>kamar</w:t>
            </w:r>
          </w:p>
        </w:tc>
        <w:tc>
          <w:tcPr>
            <w:tcW w:w="725" w:type="dxa"/>
            <w:shd w:val="clear" w:color="auto" w:fill="auto"/>
          </w:tcPr>
          <w:p w14:paraId="06C5714B" w14:textId="77777777" w:rsidR="006E25BB" w:rsidRPr="00856563" w:rsidRDefault="006E25BB" w:rsidP="00B51DB6">
            <w:pPr>
              <w:pStyle w:val="Text"/>
              <w:rPr>
                <w:rStyle w:val="ChBlueBold"/>
              </w:rPr>
            </w:pPr>
            <w:r w:rsidRPr="00856563">
              <w:rPr>
                <w:rStyle w:val="ChBlueBold"/>
              </w:rPr>
              <w:t>mandi</w:t>
            </w:r>
          </w:p>
        </w:tc>
      </w:tr>
      <w:tr w:rsidR="00AC23C4" w:rsidRPr="00AC23C4" w14:paraId="59B10246" w14:textId="77777777" w:rsidTr="00AC23C4">
        <w:tc>
          <w:tcPr>
            <w:tcW w:w="709" w:type="dxa"/>
            <w:shd w:val="clear" w:color="auto" w:fill="auto"/>
          </w:tcPr>
          <w:p w14:paraId="62D10C31" w14:textId="77777777" w:rsidR="006E25BB" w:rsidRPr="009F708D" w:rsidRDefault="006E25BB" w:rsidP="00B51DB6">
            <w:pPr>
              <w:pStyle w:val="GlossEng"/>
            </w:pPr>
          </w:p>
        </w:tc>
        <w:tc>
          <w:tcPr>
            <w:tcW w:w="509" w:type="dxa"/>
            <w:shd w:val="clear" w:color="auto" w:fill="auto"/>
          </w:tcPr>
          <w:p w14:paraId="08CD94B0" w14:textId="77777777" w:rsidR="006E25BB" w:rsidRPr="0099608C" w:rsidRDefault="006E25BB" w:rsidP="00B51DB6">
            <w:pPr>
              <w:pStyle w:val="GlossEng"/>
              <w:rPr>
                <w:rStyle w:val="ChSmallCaps"/>
              </w:rPr>
            </w:pPr>
            <w:r w:rsidRPr="0099608C">
              <w:rPr>
                <w:rStyle w:val="ChSmallCaps"/>
              </w:rPr>
              <w:t>neg</w:t>
            </w:r>
          </w:p>
        </w:tc>
        <w:tc>
          <w:tcPr>
            <w:tcW w:w="558" w:type="dxa"/>
            <w:shd w:val="clear" w:color="auto" w:fill="auto"/>
          </w:tcPr>
          <w:p w14:paraId="51CDD218" w14:textId="77777777" w:rsidR="006E25BB" w:rsidRPr="00856563" w:rsidRDefault="006E25BB" w:rsidP="00B51DB6">
            <w:pPr>
              <w:pStyle w:val="GlossEng"/>
            </w:pPr>
            <w:r w:rsidRPr="00856563">
              <w:t>exist</w:t>
            </w:r>
          </w:p>
        </w:tc>
        <w:tc>
          <w:tcPr>
            <w:tcW w:w="747" w:type="dxa"/>
            <w:shd w:val="clear" w:color="auto" w:fill="auto"/>
          </w:tcPr>
          <w:p w14:paraId="6001B85C" w14:textId="77777777" w:rsidR="006E25BB" w:rsidRPr="00856563" w:rsidRDefault="006E25BB" w:rsidP="00B51DB6">
            <w:pPr>
              <w:pStyle w:val="GlossEng"/>
            </w:pPr>
            <w:r w:rsidRPr="00856563">
              <w:t>room</w:t>
            </w:r>
          </w:p>
        </w:tc>
        <w:tc>
          <w:tcPr>
            <w:tcW w:w="725" w:type="dxa"/>
            <w:shd w:val="clear" w:color="auto" w:fill="auto"/>
          </w:tcPr>
          <w:p w14:paraId="3D0A92DD" w14:textId="77777777" w:rsidR="006E25BB" w:rsidRPr="00856563" w:rsidRDefault="006E25BB" w:rsidP="00B51DB6">
            <w:pPr>
              <w:pStyle w:val="GlossEng"/>
            </w:pPr>
            <w:r w:rsidRPr="00856563">
              <w:t>bathe</w:t>
            </w:r>
          </w:p>
        </w:tc>
      </w:tr>
    </w:tbl>
    <w:p w14:paraId="76B11709" w14:textId="6E12AE63" w:rsidR="006E25BB" w:rsidRPr="00856563" w:rsidRDefault="00B7093A" w:rsidP="006E25BB">
      <w:pPr>
        <w:pStyle w:val="FreeTranslEng"/>
      </w:pPr>
      <w:r>
        <w:t>‘</w:t>
      </w:r>
      <w:r w:rsidR="006E25BB" w:rsidRPr="00856563">
        <w:t>there weren</w:t>
      </w:r>
      <w:r>
        <w:t>’</w:t>
      </w:r>
      <w:r w:rsidR="006E25BB" w:rsidRPr="00856563">
        <w:t xml:space="preserve">t (any) </w:t>
      </w:r>
      <w:r w:rsidR="006E25BB" w:rsidRPr="00856563">
        <w:rPr>
          <w:rStyle w:val="ChBlueBold"/>
        </w:rPr>
        <w:t>bathrooms</w:t>
      </w:r>
      <w:r>
        <w:t>’</w:t>
      </w:r>
      <w:r w:rsidR="006E25BB" w:rsidRPr="00856563">
        <w:t xml:space="preserve"> </w:t>
      </w:r>
      <w:r w:rsidR="006E25BB">
        <w:t xml:space="preserve">(Lit. </w:t>
      </w:r>
      <w:r>
        <w:t>‘</w:t>
      </w:r>
      <w:r w:rsidR="006E25BB" w:rsidRPr="00937919">
        <w:rPr>
          <w:rStyle w:val="ChBlueBold"/>
        </w:rPr>
        <w:t xml:space="preserve">room </w:t>
      </w:r>
      <w:r w:rsidR="006E25BB">
        <w:rPr>
          <w:rStyle w:val="ChBlueBold"/>
        </w:rPr>
        <w:t xml:space="preserve">(where) </w:t>
      </w:r>
      <w:r w:rsidR="006E25BB" w:rsidRPr="00937919">
        <w:rPr>
          <w:rStyle w:val="ChBlueBold"/>
        </w:rPr>
        <w:t>to bathe</w:t>
      </w:r>
      <w:r>
        <w:t>’</w:t>
      </w:r>
      <w:r w:rsidR="006E25BB">
        <w:t xml:space="preserve">) </w:t>
      </w:r>
      <w:r w:rsidR="006E25BB" w:rsidRPr="00856563">
        <w:rPr>
          <w:rStyle w:val="ExampleSource"/>
        </w:rPr>
        <w:t>[081025-009a-Cv.0059]</w:t>
      </w:r>
    </w:p>
    <w:tbl>
      <w:tblPr>
        <w:tblW w:w="5633" w:type="dxa"/>
        <w:tblCellMar>
          <w:left w:w="40" w:type="dxa"/>
          <w:right w:w="40" w:type="dxa"/>
        </w:tblCellMar>
        <w:tblLook w:val="01E0" w:firstRow="1" w:lastRow="1" w:firstColumn="1" w:lastColumn="1" w:noHBand="0" w:noVBand="0"/>
      </w:tblPr>
      <w:tblGrid>
        <w:gridCol w:w="709"/>
        <w:gridCol w:w="485"/>
        <w:gridCol w:w="563"/>
        <w:gridCol w:w="966"/>
        <w:gridCol w:w="925"/>
        <w:gridCol w:w="769"/>
        <w:gridCol w:w="547"/>
        <w:gridCol w:w="669"/>
      </w:tblGrid>
      <w:tr w:rsidR="00AC23C4" w:rsidRPr="004B7057" w14:paraId="3DA67561" w14:textId="77777777" w:rsidTr="00AC23C4">
        <w:tc>
          <w:tcPr>
            <w:tcW w:w="709" w:type="dxa"/>
            <w:shd w:val="clear" w:color="auto" w:fill="auto"/>
          </w:tcPr>
          <w:p w14:paraId="02CDABC9" w14:textId="77777777" w:rsidR="006E25BB" w:rsidRPr="009F708D" w:rsidRDefault="006E25BB" w:rsidP="00B51DB6">
            <w:pPr>
              <w:pStyle w:val="O0Nwnext"/>
            </w:pPr>
            <w:bookmarkStart w:id="3625" w:name="_Ref340862467"/>
            <w:r w:rsidRPr="00856563">
              <w:t>(</w:t>
            </w:r>
            <w:fldSimple w:instr=" SEQ ( \* ARABIC \s 1 ">
              <w:r w:rsidR="00154D81">
                <w:rPr>
                  <w:noProof/>
                </w:rPr>
                <w:t>24</w:t>
              </w:r>
            </w:fldSimple>
            <w:r w:rsidRPr="00856563">
              <w:t>)</w:t>
            </w:r>
            <w:bookmarkEnd w:id="3625"/>
          </w:p>
        </w:tc>
        <w:tc>
          <w:tcPr>
            <w:tcW w:w="485" w:type="dxa"/>
            <w:shd w:val="clear" w:color="auto" w:fill="auto"/>
          </w:tcPr>
          <w:p w14:paraId="2743E6B5" w14:textId="77777777" w:rsidR="006E25BB" w:rsidRPr="00856563" w:rsidRDefault="006E25BB" w:rsidP="00B51DB6">
            <w:pPr>
              <w:pStyle w:val="Text"/>
            </w:pPr>
            <w:r w:rsidRPr="00856563">
              <w:t>sa</w:t>
            </w:r>
          </w:p>
        </w:tc>
        <w:tc>
          <w:tcPr>
            <w:tcW w:w="563" w:type="dxa"/>
            <w:shd w:val="clear" w:color="auto" w:fill="auto"/>
          </w:tcPr>
          <w:p w14:paraId="72F6796E" w14:textId="77777777" w:rsidR="006E25BB" w:rsidRPr="00856563" w:rsidRDefault="006E25BB" w:rsidP="00B51DB6">
            <w:pPr>
              <w:pStyle w:val="Text"/>
            </w:pPr>
            <w:r w:rsidRPr="00856563">
              <w:t>pu</w:t>
            </w:r>
          </w:p>
        </w:tc>
        <w:tc>
          <w:tcPr>
            <w:tcW w:w="966" w:type="dxa"/>
            <w:shd w:val="clear" w:color="auto" w:fill="auto"/>
          </w:tcPr>
          <w:p w14:paraId="749D7355" w14:textId="77777777" w:rsidR="006E25BB" w:rsidRPr="00856563" w:rsidRDefault="006E25BB" w:rsidP="00B51DB6">
            <w:pPr>
              <w:pStyle w:val="Text"/>
              <w:rPr>
                <w:rStyle w:val="ChBlueBold"/>
              </w:rPr>
            </w:pPr>
            <w:r>
              <w:rPr>
                <w:rStyle w:val="ChBlueBold"/>
              </w:rPr>
              <w:t>jam~</w:t>
            </w:r>
            <w:r w:rsidRPr="00856563">
              <w:rPr>
                <w:rStyle w:val="ChBlueBold"/>
              </w:rPr>
              <w:t>jam</w:t>
            </w:r>
          </w:p>
        </w:tc>
        <w:tc>
          <w:tcPr>
            <w:tcW w:w="925" w:type="dxa"/>
            <w:shd w:val="clear" w:color="auto" w:fill="auto"/>
          </w:tcPr>
          <w:p w14:paraId="575E862E" w14:textId="77777777" w:rsidR="006E25BB" w:rsidRPr="00856563" w:rsidRDefault="006E25BB" w:rsidP="00B51DB6">
            <w:pPr>
              <w:pStyle w:val="Text"/>
              <w:rPr>
                <w:rStyle w:val="ChBlueBold"/>
              </w:rPr>
            </w:pPr>
            <w:r w:rsidRPr="00856563">
              <w:rPr>
                <w:rStyle w:val="ChBlueBold"/>
              </w:rPr>
              <w:t>bangun</w:t>
            </w:r>
            <w:r w:rsidR="003555BA">
              <w:rPr>
                <w:rStyle w:val="ChBlueBold"/>
              </w:rPr>
              <w:t>g</w:t>
            </w:r>
          </w:p>
        </w:tc>
        <w:tc>
          <w:tcPr>
            <w:tcW w:w="769" w:type="dxa"/>
            <w:shd w:val="clear" w:color="auto" w:fill="auto"/>
          </w:tcPr>
          <w:p w14:paraId="604E67C1" w14:textId="77777777" w:rsidR="006E25BB" w:rsidRPr="00856563" w:rsidRDefault="006E25BB" w:rsidP="00B51DB6">
            <w:pPr>
              <w:pStyle w:val="Text"/>
            </w:pPr>
            <w:r w:rsidRPr="00856563">
              <w:t>bukan</w:t>
            </w:r>
            <w:r w:rsidR="003555BA">
              <w:t>g</w:t>
            </w:r>
          </w:p>
        </w:tc>
        <w:tc>
          <w:tcPr>
            <w:tcW w:w="547" w:type="dxa"/>
            <w:shd w:val="clear" w:color="auto" w:fill="auto"/>
          </w:tcPr>
          <w:p w14:paraId="3AEF372C" w14:textId="77777777" w:rsidR="006E25BB" w:rsidRPr="00856563" w:rsidRDefault="006E25BB" w:rsidP="00B51DB6">
            <w:pPr>
              <w:pStyle w:val="Text"/>
            </w:pPr>
            <w:r w:rsidRPr="00856563">
              <w:t>jam</w:t>
            </w:r>
          </w:p>
        </w:tc>
        <w:tc>
          <w:tcPr>
            <w:tcW w:w="669" w:type="dxa"/>
            <w:shd w:val="clear" w:color="auto" w:fill="auto"/>
          </w:tcPr>
          <w:p w14:paraId="06246795" w14:textId="77777777" w:rsidR="006E25BB" w:rsidRPr="00856563" w:rsidRDefault="006E25BB" w:rsidP="00B51DB6">
            <w:pPr>
              <w:pStyle w:val="Text"/>
            </w:pPr>
            <w:r w:rsidRPr="00856563">
              <w:t>empat</w:t>
            </w:r>
          </w:p>
        </w:tc>
      </w:tr>
      <w:tr w:rsidR="00AC23C4" w:rsidRPr="00AC23C4" w14:paraId="2F1DDFF3" w14:textId="77777777" w:rsidTr="00AC23C4">
        <w:tc>
          <w:tcPr>
            <w:tcW w:w="709" w:type="dxa"/>
            <w:shd w:val="clear" w:color="auto" w:fill="auto"/>
          </w:tcPr>
          <w:p w14:paraId="35F1D132" w14:textId="77777777" w:rsidR="006E25BB" w:rsidRPr="009F708D" w:rsidRDefault="006E25BB" w:rsidP="00B51DB6">
            <w:pPr>
              <w:pStyle w:val="GlossEng"/>
            </w:pPr>
          </w:p>
        </w:tc>
        <w:tc>
          <w:tcPr>
            <w:tcW w:w="485" w:type="dxa"/>
            <w:shd w:val="clear" w:color="auto" w:fill="auto"/>
          </w:tcPr>
          <w:p w14:paraId="18F34588" w14:textId="77777777" w:rsidR="006E25BB" w:rsidRPr="0099608C" w:rsidRDefault="006E25BB" w:rsidP="00B51DB6">
            <w:pPr>
              <w:pStyle w:val="GlossEng"/>
              <w:rPr>
                <w:rStyle w:val="ChSmallCaps"/>
              </w:rPr>
            </w:pPr>
            <w:r w:rsidRPr="0099608C">
              <w:rPr>
                <w:rStyle w:val="ChSmallCaps"/>
              </w:rPr>
              <w:t>1sg</w:t>
            </w:r>
          </w:p>
        </w:tc>
        <w:tc>
          <w:tcPr>
            <w:tcW w:w="563" w:type="dxa"/>
            <w:shd w:val="clear" w:color="auto" w:fill="auto"/>
          </w:tcPr>
          <w:p w14:paraId="47BF2821" w14:textId="77777777" w:rsidR="006E25BB" w:rsidRPr="0099608C" w:rsidRDefault="006E25BB" w:rsidP="00B51DB6">
            <w:pPr>
              <w:pStyle w:val="GlossEng"/>
              <w:rPr>
                <w:rStyle w:val="ChSmallCaps"/>
              </w:rPr>
            </w:pPr>
            <w:r w:rsidRPr="0099608C">
              <w:rPr>
                <w:rStyle w:val="ChSmallCaps"/>
              </w:rPr>
              <w:t>poss</w:t>
            </w:r>
          </w:p>
        </w:tc>
        <w:tc>
          <w:tcPr>
            <w:tcW w:w="966" w:type="dxa"/>
            <w:shd w:val="clear" w:color="auto" w:fill="auto"/>
          </w:tcPr>
          <w:p w14:paraId="0B735CE6" w14:textId="77777777" w:rsidR="006E25BB" w:rsidRPr="00856563" w:rsidRDefault="006E25BB" w:rsidP="00B51DB6">
            <w:pPr>
              <w:pStyle w:val="GlossEng"/>
            </w:pPr>
            <w:r w:rsidRPr="0099608C">
              <w:rPr>
                <w:rStyle w:val="ChSmallCaps"/>
              </w:rPr>
              <w:t>rdp</w:t>
            </w:r>
            <w:r>
              <w:t>~hour</w:t>
            </w:r>
          </w:p>
        </w:tc>
        <w:tc>
          <w:tcPr>
            <w:tcW w:w="925" w:type="dxa"/>
            <w:shd w:val="clear" w:color="auto" w:fill="auto"/>
          </w:tcPr>
          <w:p w14:paraId="63BF8E0A" w14:textId="77777777" w:rsidR="006E25BB" w:rsidRPr="00856563" w:rsidRDefault="006E25BB" w:rsidP="00B51DB6">
            <w:pPr>
              <w:pStyle w:val="GlossEng"/>
            </w:pPr>
            <w:r w:rsidRPr="00856563">
              <w:t>get.up</w:t>
            </w:r>
          </w:p>
        </w:tc>
        <w:tc>
          <w:tcPr>
            <w:tcW w:w="769" w:type="dxa"/>
            <w:shd w:val="clear" w:color="auto" w:fill="auto"/>
          </w:tcPr>
          <w:p w14:paraId="46B8EF19" w14:textId="77777777" w:rsidR="006E25BB" w:rsidRPr="0099608C" w:rsidRDefault="006E25BB" w:rsidP="00B51DB6">
            <w:pPr>
              <w:pStyle w:val="GlossEng"/>
              <w:rPr>
                <w:rStyle w:val="ChSmallCaps"/>
              </w:rPr>
            </w:pPr>
            <w:r w:rsidRPr="0099608C">
              <w:rPr>
                <w:rStyle w:val="ChSmallCaps"/>
              </w:rPr>
              <w:t>neg</w:t>
            </w:r>
          </w:p>
        </w:tc>
        <w:tc>
          <w:tcPr>
            <w:tcW w:w="547" w:type="dxa"/>
            <w:shd w:val="clear" w:color="auto" w:fill="auto"/>
          </w:tcPr>
          <w:p w14:paraId="3FB96747" w14:textId="77777777" w:rsidR="006E25BB" w:rsidRPr="00856563" w:rsidRDefault="006E25BB" w:rsidP="00B51DB6">
            <w:pPr>
              <w:pStyle w:val="GlossEng"/>
            </w:pPr>
            <w:r w:rsidRPr="00856563">
              <w:t>hour</w:t>
            </w:r>
          </w:p>
        </w:tc>
        <w:tc>
          <w:tcPr>
            <w:tcW w:w="669" w:type="dxa"/>
            <w:shd w:val="clear" w:color="auto" w:fill="auto"/>
          </w:tcPr>
          <w:p w14:paraId="46BBD66D" w14:textId="77777777" w:rsidR="006E25BB" w:rsidRPr="00856563" w:rsidRDefault="006E25BB" w:rsidP="00B51DB6">
            <w:pPr>
              <w:pStyle w:val="GlossEng"/>
            </w:pPr>
            <w:r w:rsidRPr="00856563">
              <w:t>four</w:t>
            </w:r>
          </w:p>
        </w:tc>
      </w:tr>
    </w:tbl>
    <w:p w14:paraId="28254AA4" w14:textId="45167FC9" w:rsidR="006E25BB" w:rsidRPr="009E2A1C" w:rsidRDefault="00B7093A" w:rsidP="006E25BB">
      <w:pPr>
        <w:pStyle w:val="FreeTranslEng"/>
      </w:pPr>
      <w:r>
        <w:t>‘</w:t>
      </w:r>
      <w:r w:rsidR="006E25BB" w:rsidRPr="00856563">
        <w:t xml:space="preserve">my </w:t>
      </w:r>
      <w:r w:rsidR="006E25BB" w:rsidRPr="00856563">
        <w:rPr>
          <w:rStyle w:val="ChBlueBold"/>
        </w:rPr>
        <w:t>time to get up</w:t>
      </w:r>
      <w:r w:rsidR="006E25BB" w:rsidRPr="00856563">
        <w:t xml:space="preserve"> is not four o</w:t>
      </w:r>
      <w:r>
        <w:t>’</w:t>
      </w:r>
      <w:r w:rsidR="006E25BB" w:rsidRPr="00856563">
        <w:t>clock</w:t>
      </w:r>
      <w:r>
        <w:t>’</w:t>
      </w:r>
      <w:r w:rsidR="006E25BB" w:rsidRPr="00856563">
        <w:t xml:space="preserve"> (Lit </w:t>
      </w:r>
      <w:r>
        <w:t>‘</w:t>
      </w:r>
      <w:r w:rsidR="006E25BB" w:rsidRPr="00856563">
        <w:rPr>
          <w:rStyle w:val="ChBlueBold"/>
        </w:rPr>
        <w:t xml:space="preserve">hours </w:t>
      </w:r>
      <w:r w:rsidR="006E25BB">
        <w:rPr>
          <w:rStyle w:val="ChBlueBold"/>
        </w:rPr>
        <w:t xml:space="preserve">(when) </w:t>
      </w:r>
      <w:r w:rsidR="006E25BB" w:rsidRPr="00856563">
        <w:rPr>
          <w:rStyle w:val="ChBlueBold"/>
        </w:rPr>
        <w:t>to wake-up</w:t>
      </w:r>
      <w:r>
        <w:t>’</w:t>
      </w:r>
      <w:r w:rsidR="006E25BB" w:rsidRPr="00856563">
        <w:t xml:space="preserve">) </w:t>
      </w:r>
      <w:r w:rsidR="006E25BB" w:rsidRPr="00856563">
        <w:rPr>
          <w:rStyle w:val="ExampleSource"/>
        </w:rPr>
        <w:t>[081025-006-Cv.0061]</w:t>
      </w:r>
    </w:p>
    <w:p w14:paraId="39AD357E" w14:textId="58F2F4DC" w:rsidR="006E25BB" w:rsidRDefault="006E25BB" w:rsidP="0066209E">
      <w:pPr>
        <w:pStyle w:val="Body0005after"/>
      </w:pPr>
      <w:r>
        <w:t xml:space="preserve">Noun phrases with adnominally used verbs </w:t>
      </w:r>
      <w:r w:rsidRPr="00856563">
        <w:t xml:space="preserve">can </w:t>
      </w:r>
      <w:r>
        <w:t xml:space="preserve">further </w:t>
      </w:r>
      <w:r w:rsidRPr="00856563">
        <w:t xml:space="preserve">be modified </w:t>
      </w:r>
      <w:r>
        <w:t xml:space="preserve">with </w:t>
      </w:r>
      <w:r w:rsidRPr="00856563">
        <w:t xml:space="preserve">numerals. </w:t>
      </w:r>
      <w:r>
        <w:t xml:space="preserve">In the corpus, the adnominally used numeral is always </w:t>
      </w:r>
      <w:r w:rsidRPr="00856563">
        <w:t xml:space="preserve">the numeral </w:t>
      </w:r>
      <w:r w:rsidRPr="00856563">
        <w:rPr>
          <w:rStyle w:val="ChItalBold"/>
        </w:rPr>
        <w:t>satu</w:t>
      </w:r>
      <w:r w:rsidRPr="00856563">
        <w:t xml:space="preserve"> </w:t>
      </w:r>
      <w:r w:rsidR="00B7093A">
        <w:t>‘</w:t>
      </w:r>
      <w:r w:rsidRPr="00856563">
        <w:t>one</w:t>
      </w:r>
      <w:r w:rsidR="00B7093A">
        <w:t>’</w:t>
      </w:r>
      <w:r>
        <w:t xml:space="preserve">, </w:t>
      </w:r>
      <w:r w:rsidRPr="00856563">
        <w:t xml:space="preserve">as in </w:t>
      </w:r>
      <w:r>
        <w:fldChar w:fldCharType="begin"/>
      </w:r>
      <w:r>
        <w:instrText xml:space="preserve"> REF _Ref340774350 \h </w:instrText>
      </w:r>
      <w:r>
        <w:fldChar w:fldCharType="separate"/>
      </w:r>
      <w:r w:rsidR="00154D81" w:rsidRPr="00856563">
        <w:t>(</w:t>
      </w:r>
      <w:r w:rsidR="00154D81">
        <w:rPr>
          <w:noProof/>
        </w:rPr>
        <w:t>25</w:t>
      </w:r>
      <w:r w:rsidR="00154D81" w:rsidRPr="00856563">
        <w:t>)</w:t>
      </w:r>
      <w:r>
        <w:fldChar w:fldCharType="end"/>
      </w:r>
      <w:r>
        <w:t xml:space="preserve"> and </w:t>
      </w:r>
      <w:r>
        <w:fldChar w:fldCharType="begin"/>
      </w:r>
      <w:r>
        <w:instrText xml:space="preserve"> REF _Ref340774351 \h </w:instrText>
      </w:r>
      <w:r>
        <w:fldChar w:fldCharType="separate"/>
      </w:r>
      <w:r w:rsidR="00154D81" w:rsidRPr="00856563">
        <w:t>(</w:t>
      </w:r>
      <w:r w:rsidR="00154D81">
        <w:rPr>
          <w:noProof/>
        </w:rPr>
        <w:t>26</w:t>
      </w:r>
      <w:r w:rsidR="00154D81" w:rsidRPr="00856563">
        <w:t>)</w:t>
      </w:r>
      <w:r>
        <w:fldChar w:fldCharType="end"/>
      </w:r>
      <w:r w:rsidR="00645E9E">
        <w:t xml:space="preserve"> (the non-enumerating function of </w:t>
      </w:r>
      <w:r w:rsidR="00645E9E" w:rsidRPr="00645E9E">
        <w:rPr>
          <w:rStyle w:val="ChItalBold"/>
        </w:rPr>
        <w:t>satu</w:t>
      </w:r>
      <w:r w:rsidR="00645E9E">
        <w:t xml:space="preserve"> </w:t>
      </w:r>
      <w:r w:rsidR="00B7093A">
        <w:t>‘</w:t>
      </w:r>
      <w:r w:rsidR="00645E9E">
        <w:t>one</w:t>
      </w:r>
      <w:r w:rsidR="00B7093A">
        <w:t>’</w:t>
      </w:r>
      <w:r w:rsidR="00645E9E">
        <w:t xml:space="preserve"> as a marker of </w:t>
      </w:r>
      <w:r w:rsidR="00B7093A">
        <w:t>‘</w:t>
      </w:r>
      <w:r w:rsidR="00645E9E" w:rsidRPr="007A0BC8">
        <w:t>specific indefiniteness</w:t>
      </w:r>
      <w:r w:rsidR="00B7093A">
        <w:t>’</w:t>
      </w:r>
      <w:r w:rsidR="00645E9E">
        <w:t xml:space="preserve">, as in </w:t>
      </w:r>
      <w:r w:rsidR="00645E9E">
        <w:fldChar w:fldCharType="begin"/>
      </w:r>
      <w:r w:rsidR="00645E9E">
        <w:instrText xml:space="preserve"> REF _Ref340774351 \h </w:instrText>
      </w:r>
      <w:r w:rsidR="00645E9E">
        <w:fldChar w:fldCharType="separate"/>
      </w:r>
      <w:r w:rsidR="00154D81" w:rsidRPr="00856563">
        <w:t>(</w:t>
      </w:r>
      <w:r w:rsidR="00154D81">
        <w:rPr>
          <w:noProof/>
        </w:rPr>
        <w:t>26</w:t>
      </w:r>
      <w:r w:rsidR="00154D81" w:rsidRPr="00856563">
        <w:t>)</w:t>
      </w:r>
      <w:r w:rsidR="00645E9E">
        <w:fldChar w:fldCharType="end"/>
      </w:r>
      <w:r w:rsidR="00645E9E">
        <w:t>, is discussed in §</w:t>
      </w:r>
      <w:r w:rsidR="00645E9E">
        <w:fldChar w:fldCharType="begin"/>
      </w:r>
      <w:r w:rsidR="00645E9E">
        <w:instrText xml:space="preserve"> REF _Ref350501509 \w \h </w:instrText>
      </w:r>
      <w:r w:rsidR="00645E9E">
        <w:fldChar w:fldCharType="separate"/>
      </w:r>
      <w:r w:rsidR="00154D81">
        <w:rPr>
          <w:cs/>
        </w:rPr>
        <w:t>‎</w:t>
      </w:r>
      <w:r w:rsidR="00154D81">
        <w:t>5.9.4</w:t>
      </w:r>
      <w:r w:rsidR="00645E9E">
        <w:fldChar w:fldCharType="end"/>
      </w:r>
      <w:r w:rsidR="00645E9E">
        <w:t>)</w:t>
      </w:r>
      <w:r>
        <w:t>.</w:t>
      </w:r>
    </w:p>
    <w:p w14:paraId="44E9FA4A" w14:textId="77777777" w:rsidR="006E25BB" w:rsidRPr="00856563" w:rsidRDefault="006E25BB" w:rsidP="006E25BB">
      <w:pPr>
        <w:pStyle w:val="ExampleTitle"/>
      </w:pPr>
      <w:r>
        <w:t>Noun phrases with adnominal verbs and numerals</w:t>
      </w:r>
    </w:p>
    <w:tbl>
      <w:tblPr>
        <w:tblW w:w="5054" w:type="dxa"/>
        <w:tblCellMar>
          <w:left w:w="40" w:type="dxa"/>
          <w:right w:w="40" w:type="dxa"/>
        </w:tblCellMar>
        <w:tblLook w:val="01E0" w:firstRow="1" w:lastRow="1" w:firstColumn="1" w:lastColumn="1" w:noHBand="0" w:noVBand="0"/>
      </w:tblPr>
      <w:tblGrid>
        <w:gridCol w:w="709"/>
        <w:gridCol w:w="1069"/>
        <w:gridCol w:w="869"/>
        <w:gridCol w:w="603"/>
        <w:gridCol w:w="702"/>
        <w:gridCol w:w="1102"/>
      </w:tblGrid>
      <w:tr w:rsidR="00AC23C4" w:rsidRPr="004B7057" w14:paraId="12B068AC" w14:textId="77777777" w:rsidTr="00AC23C4">
        <w:tc>
          <w:tcPr>
            <w:tcW w:w="709" w:type="dxa"/>
            <w:shd w:val="clear" w:color="auto" w:fill="auto"/>
          </w:tcPr>
          <w:p w14:paraId="5F33C8B7" w14:textId="77777777" w:rsidR="006E25BB" w:rsidRPr="009D3276" w:rsidRDefault="006E25BB" w:rsidP="00B51DB6">
            <w:pPr>
              <w:pStyle w:val="O0Nwnext"/>
            </w:pPr>
            <w:bookmarkStart w:id="3626" w:name="_Ref282154716"/>
            <w:bookmarkStart w:id="3627" w:name="_Ref340774350"/>
            <w:r w:rsidRPr="00856563">
              <w:t>(</w:t>
            </w:r>
            <w:fldSimple w:instr=" SEQ ( \* ARABIC \s 1 ">
              <w:r w:rsidR="00154D81">
                <w:rPr>
                  <w:noProof/>
                </w:rPr>
                <w:t>25</w:t>
              </w:r>
            </w:fldSimple>
            <w:bookmarkEnd w:id="3626"/>
            <w:r w:rsidRPr="00856563">
              <w:t>)</w:t>
            </w:r>
            <w:bookmarkEnd w:id="3627"/>
          </w:p>
        </w:tc>
        <w:tc>
          <w:tcPr>
            <w:tcW w:w="1069" w:type="dxa"/>
            <w:shd w:val="clear" w:color="auto" w:fill="auto"/>
          </w:tcPr>
          <w:p w14:paraId="60A7FA88" w14:textId="77777777" w:rsidR="006E25BB" w:rsidRPr="009740CE" w:rsidRDefault="006E25BB" w:rsidP="00B51DB6">
            <w:pPr>
              <w:pStyle w:val="Text"/>
            </w:pPr>
            <w:r w:rsidRPr="00856563">
              <w:t>[[[</w:t>
            </w:r>
            <w:r w:rsidRPr="009740CE">
              <w:rPr>
                <w:rStyle w:val="ChBlueBold"/>
              </w:rPr>
              <w:t>tangan</w:t>
            </w:r>
            <w:r w:rsidR="003555BA">
              <w:rPr>
                <w:rStyle w:val="ChBlueBold"/>
              </w:rPr>
              <w:t>g</w:t>
            </w:r>
          </w:p>
        </w:tc>
        <w:tc>
          <w:tcPr>
            <w:tcW w:w="869" w:type="dxa"/>
            <w:shd w:val="clear" w:color="auto" w:fill="auto"/>
          </w:tcPr>
          <w:p w14:paraId="27431C62" w14:textId="77777777" w:rsidR="006E25BB" w:rsidRPr="009740CE" w:rsidRDefault="006E25BB" w:rsidP="00B51DB6">
            <w:pPr>
              <w:pStyle w:val="Text"/>
            </w:pPr>
            <w:r w:rsidRPr="009740CE">
              <w:rPr>
                <w:rStyle w:val="ChBlueBold"/>
              </w:rPr>
              <w:t>pendek</w:t>
            </w:r>
            <w:r>
              <w:t>]</w:t>
            </w:r>
          </w:p>
        </w:tc>
        <w:tc>
          <w:tcPr>
            <w:tcW w:w="603" w:type="dxa"/>
            <w:shd w:val="clear" w:color="auto" w:fill="auto"/>
          </w:tcPr>
          <w:p w14:paraId="54A4A16F" w14:textId="77777777" w:rsidR="006E25BB" w:rsidRPr="009740CE" w:rsidRDefault="006E25BB" w:rsidP="00B51DB6">
            <w:pPr>
              <w:pStyle w:val="Text"/>
            </w:pPr>
            <w:r w:rsidRPr="009740CE">
              <w:rPr>
                <w:rStyle w:val="ChBlueBold"/>
              </w:rPr>
              <w:t>satu</w:t>
            </w:r>
            <w:r>
              <w:t>]</w:t>
            </w:r>
          </w:p>
        </w:tc>
        <w:tc>
          <w:tcPr>
            <w:tcW w:w="702" w:type="dxa"/>
            <w:shd w:val="clear" w:color="auto" w:fill="auto"/>
          </w:tcPr>
          <w:p w14:paraId="4AD20441" w14:textId="77777777" w:rsidR="006E25BB" w:rsidRPr="009740CE" w:rsidRDefault="006E25BB" w:rsidP="00B51DB6">
            <w:pPr>
              <w:pStyle w:val="Text"/>
            </w:pPr>
            <w:r w:rsidRPr="009740CE">
              <w:rPr>
                <w:rStyle w:val="ChBlueBold"/>
              </w:rPr>
              <w:t>tu</w:t>
            </w:r>
            <w:r>
              <w:t>]</w:t>
            </w:r>
          </w:p>
        </w:tc>
        <w:tc>
          <w:tcPr>
            <w:tcW w:w="1102" w:type="dxa"/>
            <w:shd w:val="clear" w:color="auto" w:fill="auto"/>
          </w:tcPr>
          <w:p w14:paraId="75F9FEC9" w14:textId="77777777" w:rsidR="006E25BB" w:rsidRPr="00856563" w:rsidRDefault="006E25BB" w:rsidP="00B51DB6">
            <w:pPr>
              <w:pStyle w:val="Text"/>
            </w:pPr>
            <w:r>
              <w:t>((laughter))</w:t>
            </w:r>
          </w:p>
        </w:tc>
      </w:tr>
      <w:tr w:rsidR="00AC23C4" w:rsidRPr="00AC23C4" w14:paraId="070AE4B4" w14:textId="77777777" w:rsidTr="00AC23C4">
        <w:tc>
          <w:tcPr>
            <w:tcW w:w="709" w:type="dxa"/>
            <w:shd w:val="clear" w:color="auto" w:fill="auto"/>
          </w:tcPr>
          <w:p w14:paraId="14AC4782" w14:textId="77777777" w:rsidR="006E25BB" w:rsidRPr="009D3276" w:rsidRDefault="006E25BB" w:rsidP="00B51DB6">
            <w:pPr>
              <w:pStyle w:val="GlossEng"/>
            </w:pPr>
          </w:p>
        </w:tc>
        <w:tc>
          <w:tcPr>
            <w:tcW w:w="1069" w:type="dxa"/>
            <w:shd w:val="clear" w:color="auto" w:fill="auto"/>
          </w:tcPr>
          <w:p w14:paraId="30400278" w14:textId="77777777" w:rsidR="006E25BB" w:rsidRPr="00856563" w:rsidRDefault="006E25BB" w:rsidP="00B51DB6">
            <w:pPr>
              <w:pStyle w:val="GlossEng"/>
            </w:pPr>
            <w:r w:rsidRPr="00856563">
              <w:t>hand</w:t>
            </w:r>
          </w:p>
        </w:tc>
        <w:tc>
          <w:tcPr>
            <w:tcW w:w="869" w:type="dxa"/>
            <w:shd w:val="clear" w:color="auto" w:fill="auto"/>
          </w:tcPr>
          <w:p w14:paraId="22AB90EF" w14:textId="77777777" w:rsidR="006E25BB" w:rsidRPr="00856563" w:rsidRDefault="006E25BB" w:rsidP="00B51DB6">
            <w:pPr>
              <w:pStyle w:val="GlossEng"/>
            </w:pPr>
            <w:r>
              <w:t>be.short</w:t>
            </w:r>
          </w:p>
        </w:tc>
        <w:tc>
          <w:tcPr>
            <w:tcW w:w="603" w:type="dxa"/>
            <w:shd w:val="clear" w:color="auto" w:fill="auto"/>
          </w:tcPr>
          <w:p w14:paraId="2AE3E469" w14:textId="77777777" w:rsidR="006E25BB" w:rsidRPr="00856563" w:rsidRDefault="006E25BB" w:rsidP="00B51DB6">
            <w:pPr>
              <w:pStyle w:val="GlossEng"/>
            </w:pPr>
            <w:r>
              <w:t>one</w:t>
            </w:r>
          </w:p>
        </w:tc>
        <w:tc>
          <w:tcPr>
            <w:tcW w:w="702" w:type="dxa"/>
            <w:shd w:val="clear" w:color="auto" w:fill="auto"/>
          </w:tcPr>
          <w:p w14:paraId="03BE63D8" w14:textId="77777777" w:rsidR="006E25BB" w:rsidRPr="0099608C" w:rsidRDefault="006E25BB" w:rsidP="00B51DB6">
            <w:pPr>
              <w:pStyle w:val="GlossEng"/>
              <w:rPr>
                <w:rStyle w:val="ChSmallCaps"/>
              </w:rPr>
            </w:pPr>
            <w:r w:rsidRPr="0099608C">
              <w:rPr>
                <w:rStyle w:val="ChSmallCaps"/>
              </w:rPr>
              <w:t>d.dist</w:t>
            </w:r>
          </w:p>
        </w:tc>
        <w:tc>
          <w:tcPr>
            <w:tcW w:w="1102" w:type="dxa"/>
            <w:shd w:val="clear" w:color="auto" w:fill="auto"/>
          </w:tcPr>
          <w:p w14:paraId="3A0904D3" w14:textId="77777777" w:rsidR="006E25BB" w:rsidRPr="00856563" w:rsidRDefault="006E25BB" w:rsidP="00B51DB6">
            <w:pPr>
              <w:pStyle w:val="GlossEng"/>
            </w:pPr>
          </w:p>
        </w:tc>
      </w:tr>
    </w:tbl>
    <w:p w14:paraId="47F47CE5" w14:textId="7F5FBDEF" w:rsidR="006E25BB" w:rsidRPr="00856563" w:rsidRDefault="006E25BB" w:rsidP="006E25BB">
      <w:pPr>
        <w:pStyle w:val="FreeTranslEng"/>
      </w:pPr>
      <w:r>
        <w:t xml:space="preserve">[About an </w:t>
      </w:r>
      <w:r w:rsidRPr="00856563">
        <w:t>acquaintance</w:t>
      </w:r>
      <w:r>
        <w:t xml:space="preserve">:] </w:t>
      </w:r>
      <w:r w:rsidR="00B7093A">
        <w:t>‘</w:t>
      </w:r>
      <w:r w:rsidRPr="00856563">
        <w:rPr>
          <w:rStyle w:val="ChBlueBold"/>
        </w:rPr>
        <w:t>that one short-handed (one)</w:t>
      </w:r>
      <w:r w:rsidRPr="00856563">
        <w:t xml:space="preserve"> </w:t>
      </w:r>
      <w:r>
        <w:t>((laughter))</w:t>
      </w:r>
      <w:r w:rsidR="00B7093A">
        <w:t>’</w:t>
      </w:r>
      <w:r w:rsidRPr="00856563">
        <w:t xml:space="preserve"> </w:t>
      </w:r>
      <w:r w:rsidRPr="00856563">
        <w:rPr>
          <w:rStyle w:val="ExampleSource"/>
        </w:rPr>
        <w:t>[081006-016-Cv.0036]</w:t>
      </w:r>
    </w:p>
    <w:tbl>
      <w:tblPr>
        <w:tblW w:w="5762" w:type="dxa"/>
        <w:tblCellMar>
          <w:left w:w="40" w:type="dxa"/>
          <w:right w:w="40" w:type="dxa"/>
        </w:tblCellMar>
        <w:tblLook w:val="01E0" w:firstRow="1" w:lastRow="1" w:firstColumn="1" w:lastColumn="1" w:noHBand="0" w:noVBand="0"/>
      </w:tblPr>
      <w:tblGrid>
        <w:gridCol w:w="709"/>
        <w:gridCol w:w="1125"/>
        <w:gridCol w:w="675"/>
        <w:gridCol w:w="603"/>
        <w:gridCol w:w="569"/>
        <w:gridCol w:w="625"/>
        <w:gridCol w:w="614"/>
        <w:gridCol w:w="558"/>
        <w:gridCol w:w="284"/>
      </w:tblGrid>
      <w:tr w:rsidR="00AC23C4" w:rsidRPr="004B7057" w14:paraId="28BAB0F0" w14:textId="77777777" w:rsidTr="00AC23C4">
        <w:tc>
          <w:tcPr>
            <w:tcW w:w="709" w:type="dxa"/>
            <w:shd w:val="clear" w:color="auto" w:fill="auto"/>
          </w:tcPr>
          <w:p w14:paraId="09683D2E" w14:textId="77777777" w:rsidR="006E25BB" w:rsidRPr="009D3276" w:rsidRDefault="006E25BB" w:rsidP="00B51DB6">
            <w:pPr>
              <w:pStyle w:val="O0Nwnext"/>
            </w:pPr>
            <w:bookmarkStart w:id="3628" w:name="_Ref340774351"/>
            <w:r w:rsidRPr="00856563">
              <w:t>(</w:t>
            </w:r>
            <w:fldSimple w:instr=" SEQ ( \* ARABIC \s 1 ">
              <w:r w:rsidR="00154D81">
                <w:rPr>
                  <w:noProof/>
                </w:rPr>
                <w:t>26</w:t>
              </w:r>
            </w:fldSimple>
            <w:r w:rsidRPr="00856563">
              <w:t>)</w:t>
            </w:r>
            <w:bookmarkEnd w:id="3628"/>
          </w:p>
        </w:tc>
        <w:tc>
          <w:tcPr>
            <w:tcW w:w="1125" w:type="dxa"/>
            <w:shd w:val="clear" w:color="auto" w:fill="auto"/>
          </w:tcPr>
          <w:p w14:paraId="7EFFB4F8" w14:textId="77777777" w:rsidR="006E25BB" w:rsidRPr="009740CE" w:rsidRDefault="006E25BB" w:rsidP="00B51DB6">
            <w:pPr>
              <w:pStyle w:val="Text"/>
            </w:pPr>
            <w:r w:rsidRPr="00856563">
              <w:t>[[</w:t>
            </w:r>
            <w:r w:rsidRPr="009740CE">
              <w:rPr>
                <w:rStyle w:val="ChBlueBold"/>
              </w:rPr>
              <w:t>kampung</w:t>
            </w:r>
          </w:p>
        </w:tc>
        <w:tc>
          <w:tcPr>
            <w:tcW w:w="675" w:type="dxa"/>
            <w:shd w:val="clear" w:color="auto" w:fill="auto"/>
          </w:tcPr>
          <w:p w14:paraId="32CE9531" w14:textId="77777777" w:rsidR="006E25BB" w:rsidRPr="009740CE" w:rsidRDefault="006E25BB" w:rsidP="00B51DB6">
            <w:pPr>
              <w:pStyle w:val="Text"/>
            </w:pPr>
            <w:r w:rsidRPr="009740CE">
              <w:rPr>
                <w:rStyle w:val="ChBlueBold"/>
              </w:rPr>
              <w:t>tua</w:t>
            </w:r>
            <w:r>
              <w:t>]</w:t>
            </w:r>
          </w:p>
        </w:tc>
        <w:tc>
          <w:tcPr>
            <w:tcW w:w="603" w:type="dxa"/>
            <w:shd w:val="clear" w:color="auto" w:fill="auto"/>
          </w:tcPr>
          <w:p w14:paraId="3A3E3F75" w14:textId="77777777" w:rsidR="006E25BB" w:rsidRPr="009740CE" w:rsidRDefault="006E25BB" w:rsidP="00B51DB6">
            <w:pPr>
              <w:pStyle w:val="Text"/>
            </w:pPr>
            <w:r w:rsidRPr="009740CE">
              <w:rPr>
                <w:rStyle w:val="ChBlueBold"/>
              </w:rPr>
              <w:t>satu</w:t>
            </w:r>
            <w:r>
              <w:t>]</w:t>
            </w:r>
          </w:p>
        </w:tc>
        <w:tc>
          <w:tcPr>
            <w:tcW w:w="569" w:type="dxa"/>
            <w:shd w:val="clear" w:color="auto" w:fill="auto"/>
          </w:tcPr>
          <w:p w14:paraId="0115505D" w14:textId="77777777" w:rsidR="006E25BB" w:rsidRPr="00856563" w:rsidRDefault="006E25BB" w:rsidP="00B51DB6">
            <w:pPr>
              <w:pStyle w:val="Text"/>
            </w:pPr>
            <w:r w:rsidRPr="00856563">
              <w:t>yang</w:t>
            </w:r>
          </w:p>
        </w:tc>
        <w:tc>
          <w:tcPr>
            <w:tcW w:w="625" w:type="dxa"/>
            <w:shd w:val="clear" w:color="auto" w:fill="auto"/>
          </w:tcPr>
          <w:p w14:paraId="29B89FA2" w14:textId="77777777" w:rsidR="006E25BB" w:rsidRPr="00856563" w:rsidRDefault="006E25BB" w:rsidP="00B51DB6">
            <w:pPr>
              <w:pStyle w:val="Text"/>
            </w:pPr>
            <w:r w:rsidRPr="00856563">
              <w:t>perna</w:t>
            </w:r>
          </w:p>
        </w:tc>
        <w:tc>
          <w:tcPr>
            <w:tcW w:w="614" w:type="dxa"/>
            <w:shd w:val="clear" w:color="auto" w:fill="auto"/>
          </w:tcPr>
          <w:p w14:paraId="2AD0C4E6" w14:textId="77777777" w:rsidR="006E25BB" w:rsidRPr="00856563" w:rsidRDefault="006E25BB" w:rsidP="00B51DB6">
            <w:pPr>
              <w:pStyle w:val="Text"/>
            </w:pPr>
            <w:r w:rsidRPr="00856563">
              <w:t>om</w:t>
            </w:r>
          </w:p>
        </w:tc>
        <w:tc>
          <w:tcPr>
            <w:tcW w:w="558" w:type="dxa"/>
            <w:shd w:val="clear" w:color="auto" w:fill="auto"/>
          </w:tcPr>
          <w:p w14:paraId="261E6FA1" w14:textId="77777777" w:rsidR="006E25BB" w:rsidRPr="00856563" w:rsidRDefault="00491DED" w:rsidP="00B51DB6">
            <w:pPr>
              <w:pStyle w:val="Text"/>
            </w:pPr>
            <w:r>
              <w:rPr>
                <w:lang w:eastAsia="en-US"/>
              </w:rPr>
              <w:t>Wili</w:t>
            </w:r>
          </w:p>
        </w:tc>
        <w:tc>
          <w:tcPr>
            <w:tcW w:w="284" w:type="dxa"/>
            <w:shd w:val="clear" w:color="auto" w:fill="auto"/>
          </w:tcPr>
          <w:p w14:paraId="78AD3AEE" w14:textId="77777777" w:rsidR="006E25BB" w:rsidRPr="00856563" w:rsidRDefault="006E25BB" w:rsidP="00B51DB6">
            <w:pPr>
              <w:pStyle w:val="Text"/>
            </w:pPr>
            <w:r w:rsidRPr="00856563">
              <w:t>…</w:t>
            </w:r>
          </w:p>
        </w:tc>
      </w:tr>
      <w:tr w:rsidR="00AC23C4" w:rsidRPr="00AC23C4" w14:paraId="5C2B938E" w14:textId="77777777" w:rsidTr="00AC23C4">
        <w:tc>
          <w:tcPr>
            <w:tcW w:w="709" w:type="dxa"/>
            <w:shd w:val="clear" w:color="auto" w:fill="auto"/>
          </w:tcPr>
          <w:p w14:paraId="1D22BBC9" w14:textId="77777777" w:rsidR="006E25BB" w:rsidRPr="009D3276" w:rsidRDefault="006E25BB" w:rsidP="00B51DB6">
            <w:pPr>
              <w:pStyle w:val="GlossEng"/>
            </w:pPr>
          </w:p>
        </w:tc>
        <w:tc>
          <w:tcPr>
            <w:tcW w:w="1125" w:type="dxa"/>
            <w:shd w:val="clear" w:color="auto" w:fill="auto"/>
          </w:tcPr>
          <w:p w14:paraId="588AC444" w14:textId="77777777" w:rsidR="006E25BB" w:rsidRPr="00856563" w:rsidRDefault="006E25BB" w:rsidP="00B51DB6">
            <w:pPr>
              <w:pStyle w:val="GlossEng"/>
            </w:pPr>
            <w:r w:rsidRPr="00856563">
              <w:t>village</w:t>
            </w:r>
          </w:p>
        </w:tc>
        <w:tc>
          <w:tcPr>
            <w:tcW w:w="675" w:type="dxa"/>
            <w:shd w:val="clear" w:color="auto" w:fill="auto"/>
          </w:tcPr>
          <w:p w14:paraId="5E985206" w14:textId="77777777" w:rsidR="006E25BB" w:rsidRPr="00856563" w:rsidRDefault="006E25BB" w:rsidP="00B51DB6">
            <w:pPr>
              <w:pStyle w:val="GlossEng"/>
            </w:pPr>
            <w:r>
              <w:t>be.old</w:t>
            </w:r>
          </w:p>
        </w:tc>
        <w:tc>
          <w:tcPr>
            <w:tcW w:w="603" w:type="dxa"/>
            <w:shd w:val="clear" w:color="auto" w:fill="auto"/>
          </w:tcPr>
          <w:p w14:paraId="148F8A8C" w14:textId="77777777" w:rsidR="006E25BB" w:rsidRPr="00856563" w:rsidRDefault="006E25BB" w:rsidP="00B51DB6">
            <w:pPr>
              <w:pStyle w:val="GlossEng"/>
            </w:pPr>
            <w:r>
              <w:t>one</w:t>
            </w:r>
          </w:p>
        </w:tc>
        <w:tc>
          <w:tcPr>
            <w:tcW w:w="569" w:type="dxa"/>
            <w:shd w:val="clear" w:color="auto" w:fill="auto"/>
          </w:tcPr>
          <w:p w14:paraId="61C2D295" w14:textId="77777777" w:rsidR="006E25BB" w:rsidRPr="0099608C" w:rsidRDefault="006E25BB" w:rsidP="00B51DB6">
            <w:pPr>
              <w:pStyle w:val="GlossEng"/>
              <w:rPr>
                <w:rStyle w:val="ChSmallCaps"/>
              </w:rPr>
            </w:pPr>
            <w:r w:rsidRPr="0099608C">
              <w:rPr>
                <w:rStyle w:val="ChSmallCaps"/>
              </w:rPr>
              <w:t>rel</w:t>
            </w:r>
          </w:p>
        </w:tc>
        <w:tc>
          <w:tcPr>
            <w:tcW w:w="625" w:type="dxa"/>
            <w:shd w:val="clear" w:color="auto" w:fill="auto"/>
          </w:tcPr>
          <w:p w14:paraId="0A15810A" w14:textId="77777777" w:rsidR="006E25BB" w:rsidRPr="00856563" w:rsidRDefault="006E25BB" w:rsidP="00B51DB6">
            <w:pPr>
              <w:pStyle w:val="GlossEng"/>
            </w:pPr>
            <w:r w:rsidRPr="00856563">
              <w:t>once</w:t>
            </w:r>
          </w:p>
        </w:tc>
        <w:tc>
          <w:tcPr>
            <w:tcW w:w="614" w:type="dxa"/>
            <w:shd w:val="clear" w:color="auto" w:fill="auto"/>
          </w:tcPr>
          <w:p w14:paraId="7604071D" w14:textId="77777777" w:rsidR="006E25BB" w:rsidRPr="00856563" w:rsidRDefault="006E25BB" w:rsidP="00B51DB6">
            <w:pPr>
              <w:pStyle w:val="GlossEng"/>
            </w:pPr>
            <w:r w:rsidRPr="00856563">
              <w:t>uncle</w:t>
            </w:r>
          </w:p>
        </w:tc>
        <w:tc>
          <w:tcPr>
            <w:tcW w:w="558" w:type="dxa"/>
            <w:shd w:val="clear" w:color="auto" w:fill="auto"/>
          </w:tcPr>
          <w:p w14:paraId="1391E35E" w14:textId="77777777" w:rsidR="006E25BB" w:rsidRPr="00856563" w:rsidRDefault="00491DED" w:rsidP="00B51DB6">
            <w:pPr>
              <w:pStyle w:val="GlossEng"/>
            </w:pPr>
            <w:r>
              <w:rPr>
                <w:lang w:eastAsia="en-US"/>
              </w:rPr>
              <w:t>Wili</w:t>
            </w:r>
          </w:p>
        </w:tc>
        <w:tc>
          <w:tcPr>
            <w:tcW w:w="284" w:type="dxa"/>
            <w:shd w:val="clear" w:color="auto" w:fill="auto"/>
          </w:tcPr>
          <w:p w14:paraId="5ECC3C20" w14:textId="77777777" w:rsidR="006E25BB" w:rsidRPr="00856563" w:rsidRDefault="006E25BB" w:rsidP="00B51DB6">
            <w:pPr>
              <w:pStyle w:val="GlossEng"/>
            </w:pPr>
          </w:p>
        </w:tc>
      </w:tr>
    </w:tbl>
    <w:p w14:paraId="0EC89910" w14:textId="1AB965E6" w:rsidR="006E25BB" w:rsidRPr="009E2A1C" w:rsidRDefault="00B7093A" w:rsidP="00AF7CAD">
      <w:pPr>
        <w:pStyle w:val="FreeTranslEng15pt"/>
      </w:pPr>
      <w:r>
        <w:t>‘</w:t>
      </w:r>
      <w:r w:rsidR="006E25BB" w:rsidRPr="00856563">
        <w:rPr>
          <w:rStyle w:val="ChBlueBold"/>
        </w:rPr>
        <w:t>a certain old village</w:t>
      </w:r>
      <w:r w:rsidR="006E25BB" w:rsidRPr="00856563">
        <w:t xml:space="preserve"> where uncle </w:t>
      </w:r>
      <w:r w:rsidR="00491DED">
        <w:rPr>
          <w:lang w:eastAsia="en-US"/>
        </w:rPr>
        <w:t>Wili</w:t>
      </w:r>
      <w:r w:rsidR="006E25BB" w:rsidRPr="00856563">
        <w:t xml:space="preserve"> once …</w:t>
      </w:r>
      <w:r>
        <w:t>’</w:t>
      </w:r>
      <w:r w:rsidR="006E25BB" w:rsidRPr="00856563">
        <w:t xml:space="preserve"> </w:t>
      </w:r>
      <w:r w:rsidR="006E25BB" w:rsidRPr="00856563">
        <w:rPr>
          <w:rStyle w:val="ExampleSource"/>
        </w:rPr>
        <w:t>[080922-010a-</w:t>
      </w:r>
      <w:r w:rsidR="00F00E41">
        <w:rPr>
          <w:rStyle w:val="ExampleSource"/>
        </w:rPr>
        <w:t>Cv</w:t>
      </w:r>
      <w:r w:rsidR="006E25BB" w:rsidRPr="00856563">
        <w:rPr>
          <w:rStyle w:val="ExampleSource"/>
        </w:rPr>
        <w:t>NF.0290]</w:t>
      </w:r>
    </w:p>
    <w:p w14:paraId="40A4B28F" w14:textId="77777777" w:rsidR="006E25BB" w:rsidRPr="00856563" w:rsidRDefault="006E25BB" w:rsidP="006E25BB">
      <w:pPr>
        <w:pStyle w:val="Heading3"/>
      </w:pPr>
      <w:bookmarkStart w:id="3629" w:name="_Toc342590082"/>
      <w:bookmarkStart w:id="3630" w:name="_Ref351643861"/>
      <w:bookmarkStart w:id="3631" w:name="_Toc358726176"/>
      <w:bookmarkStart w:id="3632" w:name="_Ref374434079"/>
      <w:bookmarkStart w:id="3633" w:name="_Ref374448591"/>
      <w:bookmarkStart w:id="3634" w:name="_Ref374450559"/>
      <w:bookmarkStart w:id="3635" w:name="_Ref374450598"/>
      <w:bookmarkStart w:id="3636" w:name="_Ref387857912"/>
      <w:bookmarkStart w:id="3637" w:name="_Toc440455660"/>
      <w:bookmarkStart w:id="3638" w:name="_Ref293498535"/>
      <w:r w:rsidRPr="00856563">
        <w:t>Nouns [</w:t>
      </w:r>
      <w:r w:rsidRPr="0099608C">
        <w:rPr>
          <w:rStyle w:val="ChSmallCaps"/>
        </w:rPr>
        <w:t>n</w:t>
      </w:r>
      <w:r w:rsidRPr="008F5023">
        <w:t xml:space="preserve"> </w:t>
      </w:r>
      <w:r w:rsidRPr="0099608C">
        <w:rPr>
          <w:rStyle w:val="ChSmallCaps"/>
        </w:rPr>
        <w:t>n</w:t>
      </w:r>
      <w:r w:rsidRPr="00856563">
        <w:t>]</w:t>
      </w:r>
      <w:bookmarkEnd w:id="3629"/>
      <w:bookmarkEnd w:id="3630"/>
      <w:bookmarkEnd w:id="3631"/>
      <w:bookmarkEnd w:id="3632"/>
      <w:bookmarkEnd w:id="3633"/>
      <w:bookmarkEnd w:id="3634"/>
      <w:bookmarkEnd w:id="3635"/>
      <w:bookmarkEnd w:id="3636"/>
      <w:bookmarkEnd w:id="3637"/>
    </w:p>
    <w:p w14:paraId="0962F730" w14:textId="0779C56B" w:rsidR="006E25BB" w:rsidRPr="004D2400" w:rsidRDefault="006E25BB" w:rsidP="0066209E">
      <w:pPr>
        <w:pStyle w:val="Body0000after"/>
      </w:pPr>
      <w:bookmarkStart w:id="3639" w:name="_Ref287975915"/>
      <w:r>
        <w:t xml:space="preserve">In </w:t>
      </w:r>
      <w:r w:rsidRPr="00856563">
        <w:t>noun phrases with adnominal</w:t>
      </w:r>
      <w:r>
        <w:t>ly used</w:t>
      </w:r>
      <w:r w:rsidRPr="00856563">
        <w:t xml:space="preserve"> noun</w:t>
      </w:r>
      <w:r>
        <w:t>s</w:t>
      </w:r>
      <w:r w:rsidRPr="00856563">
        <w:t>,</w:t>
      </w:r>
      <w:r>
        <w:t xml:space="preserve"> a post-head noun </w:t>
      </w:r>
      <w:r w:rsidRPr="0099608C">
        <w:rPr>
          <w:rStyle w:val="ChSmallCaps"/>
        </w:rPr>
        <w:t>n2</w:t>
      </w:r>
      <w:r w:rsidRPr="008F5023">
        <w:t xml:space="preserve"> </w:t>
      </w:r>
      <w:r w:rsidRPr="00856563">
        <w:t xml:space="preserve">modifies </w:t>
      </w:r>
      <w:r>
        <w:t xml:space="preserve">the head nominal </w:t>
      </w:r>
      <w:r w:rsidRPr="0099608C">
        <w:rPr>
          <w:rStyle w:val="ChSmallCaps"/>
        </w:rPr>
        <w:t>n1</w:t>
      </w:r>
      <w:r w:rsidRPr="001A5134">
        <w:t xml:space="preserve">, </w:t>
      </w:r>
      <w:r>
        <w:t xml:space="preserve">such that </w:t>
      </w:r>
      <w:r w:rsidR="00B7093A">
        <w:t>‘</w:t>
      </w:r>
      <w:r w:rsidRPr="0099608C">
        <w:rPr>
          <w:rStyle w:val="ChSmallCaps"/>
        </w:rPr>
        <w:t>n1n2</w:t>
      </w:r>
      <w:r w:rsidR="00B7093A">
        <w:t>’</w:t>
      </w:r>
      <w:r>
        <w:t xml:space="preserve">. </w:t>
      </w:r>
      <w:r w:rsidR="00C40B8B">
        <w:t xml:space="preserve">Such constructions are </w:t>
      </w:r>
      <w:r w:rsidR="00C40B8B" w:rsidRPr="00856563">
        <w:t xml:space="preserve">characterized </w:t>
      </w:r>
      <w:r w:rsidRPr="00856563">
        <w:t xml:space="preserve">by the semantic subordination of the </w:t>
      </w:r>
      <w:r w:rsidRPr="0099608C">
        <w:rPr>
          <w:rStyle w:val="ChSmallCaps"/>
        </w:rPr>
        <w:t>n2</w:t>
      </w:r>
      <w:r w:rsidRPr="00856563">
        <w:t xml:space="preserve"> modifier under the head nominal </w:t>
      </w:r>
      <w:r w:rsidRPr="0099608C">
        <w:rPr>
          <w:rStyle w:val="ChSmallCaps"/>
        </w:rPr>
        <w:t>n1</w:t>
      </w:r>
      <w:r>
        <w:t>.</w:t>
      </w:r>
    </w:p>
    <w:p w14:paraId="34B19ABF" w14:textId="3AF1066A" w:rsidR="006E25BB" w:rsidRDefault="006E25BB" w:rsidP="006E25BB">
      <w:pPr>
        <w:pStyle w:val="Body0500after"/>
      </w:pPr>
      <w:r>
        <w:t xml:space="preserve">In Papuan Malay, the distinction between a noun phrase with an adnominally used noun, </w:t>
      </w:r>
      <w:r w:rsidRPr="00856563">
        <w:t xml:space="preserve">hereafter </w:t>
      </w:r>
      <w:r w:rsidRPr="0099608C">
        <w:rPr>
          <w:rStyle w:val="ChSmallCaps"/>
        </w:rPr>
        <w:t>n1n2-np</w:t>
      </w:r>
      <w:r w:rsidRPr="00856563">
        <w:t>,</w:t>
      </w:r>
      <w:r>
        <w:t xml:space="preserve"> and a compound </w:t>
      </w:r>
      <w:r w:rsidRPr="00856563">
        <w:t>with juxtaposed nominal constituents</w:t>
      </w:r>
      <w:r>
        <w:t xml:space="preserve"> is not clear-cut, however. </w:t>
      </w:r>
      <w:r w:rsidR="0035758A">
        <w:t xml:space="preserve">Word combinations or collocations range from two word expressions with compositional transparent semantics such as </w:t>
      </w:r>
      <w:r w:rsidR="0035758A" w:rsidRPr="00CB21CB">
        <w:rPr>
          <w:rStyle w:val="ChItalBold"/>
        </w:rPr>
        <w:t>air sagu</w:t>
      </w:r>
      <w:r w:rsidR="0035758A">
        <w:t xml:space="preserve"> </w:t>
      </w:r>
      <w:r w:rsidR="00B7093A">
        <w:t>‘</w:t>
      </w:r>
      <w:r w:rsidR="0035758A">
        <w:t>liquid of the sago palm tree</w:t>
      </w:r>
      <w:r w:rsidR="00B7093A">
        <w:t>’</w:t>
      </w:r>
      <w:r w:rsidR="0035758A">
        <w:t xml:space="preserve">, to less compositional two-word expressions, such as </w:t>
      </w:r>
      <w:r w:rsidR="0035758A">
        <w:rPr>
          <w:rStyle w:val="ChItalBold"/>
        </w:rPr>
        <w:t>kampung-tana</w:t>
      </w:r>
      <w:r w:rsidR="0035758A">
        <w:t xml:space="preserve"> </w:t>
      </w:r>
      <w:r w:rsidR="00B7093A">
        <w:t>‘</w:t>
      </w:r>
      <w:r w:rsidR="0035758A">
        <w:t>home village</w:t>
      </w:r>
      <w:r w:rsidR="00B7093A">
        <w:rPr>
          <w:lang w:eastAsia="en-US"/>
        </w:rPr>
        <w:t>’</w:t>
      </w:r>
      <w:r w:rsidR="00E37DEC">
        <w:rPr>
          <w:lang w:eastAsia="en-US"/>
        </w:rPr>
        <w:t xml:space="preserve"> </w:t>
      </w:r>
      <w:r w:rsidR="00E37DEC">
        <w:t>(literally</w:t>
      </w:r>
      <w:r w:rsidR="0035758A">
        <w:t xml:space="preserve"> </w:t>
      </w:r>
      <w:r w:rsidR="00B7093A">
        <w:t>‘</w:t>
      </w:r>
      <w:r w:rsidR="0035758A">
        <w:t>village-ground</w:t>
      </w:r>
      <w:r w:rsidR="00B7093A">
        <w:t>’</w:t>
      </w:r>
      <w:r w:rsidR="00E37DEC">
        <w:t>)</w:t>
      </w:r>
      <w:r>
        <w:t xml:space="preserve">. </w:t>
      </w:r>
      <w:r w:rsidRPr="00856563">
        <w:t xml:space="preserve">This section focuses on </w:t>
      </w:r>
      <w:r w:rsidRPr="0099608C">
        <w:rPr>
          <w:rStyle w:val="ChSmallCaps"/>
        </w:rPr>
        <w:t>n1n2-np</w:t>
      </w:r>
      <w:r w:rsidRPr="00856563">
        <w:t>s</w:t>
      </w:r>
      <w:r>
        <w:t xml:space="preserve">; the </w:t>
      </w:r>
      <w:r>
        <w:rPr>
          <w:szCs w:val="19"/>
        </w:rPr>
        <w:t xml:space="preserve">demarcation of such phrasal expression from compounds, and compounding in general, </w:t>
      </w:r>
      <w:r w:rsidR="008A7261">
        <w:t xml:space="preserve">are </w:t>
      </w:r>
      <w:r>
        <w:t>discussed in §</w:t>
      </w:r>
      <w:r w:rsidR="003B2771">
        <w:fldChar w:fldCharType="begin"/>
      </w:r>
      <w:r w:rsidR="003B2771">
        <w:instrText xml:space="preserve"> REF _Ref374460181 \w \h </w:instrText>
      </w:r>
      <w:r w:rsidR="003B2771">
        <w:fldChar w:fldCharType="separate"/>
      </w:r>
      <w:r w:rsidR="00154D81">
        <w:rPr>
          <w:cs/>
        </w:rPr>
        <w:t>‎</w:t>
      </w:r>
      <w:r w:rsidR="00154D81">
        <w:t>3.2.1</w:t>
      </w:r>
      <w:r w:rsidR="003B2771">
        <w:fldChar w:fldCharType="end"/>
      </w:r>
      <w:r>
        <w:t>.</w:t>
      </w:r>
    </w:p>
    <w:p w14:paraId="1C8A4E9B" w14:textId="4269EB17" w:rsidR="006E25BB" w:rsidRPr="00D629B8" w:rsidRDefault="006E25BB" w:rsidP="001A3D38">
      <w:pPr>
        <w:pStyle w:val="Body0500after"/>
      </w:pPr>
      <w:bookmarkStart w:id="3640" w:name="_Ref282154724"/>
      <w:bookmarkEnd w:id="3639"/>
      <w:r w:rsidRPr="00D629B8">
        <w:rPr>
          <w:rStyle w:val="ChSmallCaps"/>
        </w:rPr>
        <w:t>n1n2-np</w:t>
      </w:r>
      <w:r w:rsidRPr="00D629B8">
        <w:t xml:space="preserve">s denote important features for subclassification of the superordinate head nominal. Typically, the head of an </w:t>
      </w:r>
      <w:r w:rsidRPr="00D629B8">
        <w:rPr>
          <w:rStyle w:val="ChSmallCaps"/>
        </w:rPr>
        <w:t>n1n2-np</w:t>
      </w:r>
      <w:r w:rsidRPr="00D629B8">
        <w:t xml:space="preserve"> is a noun</w:t>
      </w:r>
      <w:r w:rsidR="00C90412" w:rsidRPr="00D629B8">
        <w:t>,</w:t>
      </w:r>
      <w:r w:rsidRPr="00D629B8">
        <w:t xml:space="preserve"> as </w:t>
      </w:r>
      <w:r w:rsidR="00C90412" w:rsidRPr="00D629B8">
        <w:t xml:space="preserve">shown </w:t>
      </w:r>
      <w:r w:rsidRPr="00D629B8">
        <w:t xml:space="preserve">in </w:t>
      </w:r>
      <w:r w:rsidRPr="00D629B8">
        <w:fldChar w:fldCharType="begin"/>
      </w:r>
      <w:r w:rsidRPr="00D629B8">
        <w:instrText xml:space="preserve"> REF _Ref340774352 \h </w:instrText>
      </w:r>
      <w:r w:rsidR="00D629B8">
        <w:instrText xml:space="preserve"> \* MERGEFORMAT </w:instrText>
      </w:r>
      <w:r w:rsidRPr="00D629B8">
        <w:fldChar w:fldCharType="separate"/>
      </w:r>
      <w:r w:rsidR="00154D81" w:rsidRPr="00D629B8">
        <w:t>(</w:t>
      </w:r>
      <w:r w:rsidR="00154D81">
        <w:rPr>
          <w:noProof/>
        </w:rPr>
        <w:t>27</w:t>
      </w:r>
      <w:r w:rsidR="00154D81" w:rsidRPr="00D629B8">
        <w:t>)</w:t>
      </w:r>
      <w:r w:rsidRPr="00D629B8">
        <w:fldChar w:fldCharType="end"/>
      </w:r>
      <w:r w:rsidRPr="00D629B8">
        <w:t xml:space="preserve"> to </w:t>
      </w:r>
      <w:r w:rsidRPr="00D629B8">
        <w:fldChar w:fldCharType="begin"/>
      </w:r>
      <w:r w:rsidRPr="00D629B8">
        <w:instrText xml:space="preserve"> REF _Ref340774373 \h </w:instrText>
      </w:r>
      <w:r w:rsidR="00D629B8">
        <w:instrText xml:space="preserve"> \* MERGEFORMAT </w:instrText>
      </w:r>
      <w:r w:rsidRPr="00D629B8">
        <w:fldChar w:fldCharType="separate"/>
      </w:r>
      <w:r w:rsidR="00154D81" w:rsidRPr="00D629B8">
        <w:t>(</w:t>
      </w:r>
      <w:r w:rsidR="00154D81">
        <w:rPr>
          <w:noProof/>
        </w:rPr>
        <w:t>40</w:t>
      </w:r>
      <w:r w:rsidR="00154D81" w:rsidRPr="00D629B8">
        <w:t>)</w:t>
      </w:r>
      <w:r w:rsidRPr="00D629B8">
        <w:fldChar w:fldCharType="end"/>
      </w:r>
      <w:r w:rsidRPr="00D629B8">
        <w:t xml:space="preserve">. Less often, the head is a deverbal constituent as in </w:t>
      </w:r>
      <w:r w:rsidRPr="00D629B8">
        <w:fldChar w:fldCharType="begin"/>
      </w:r>
      <w:r w:rsidRPr="00D629B8">
        <w:instrText xml:space="preserve"> REF _Ref340774374 \h </w:instrText>
      </w:r>
      <w:r w:rsidR="00D629B8">
        <w:instrText xml:space="preserve"> \* MERGEFORMAT </w:instrText>
      </w:r>
      <w:r w:rsidRPr="00D629B8">
        <w:fldChar w:fldCharType="separate"/>
      </w:r>
      <w:r w:rsidR="00154D81" w:rsidRPr="00856563">
        <w:t>(</w:t>
      </w:r>
      <w:r w:rsidR="00154D81">
        <w:rPr>
          <w:noProof/>
        </w:rPr>
        <w:t>41</w:t>
      </w:r>
      <w:r w:rsidR="00154D81" w:rsidRPr="00856563">
        <w:t>)</w:t>
      </w:r>
      <w:r w:rsidRPr="00D629B8">
        <w:fldChar w:fldCharType="end"/>
      </w:r>
      <w:r w:rsidRPr="00D629B8">
        <w:t xml:space="preserve"> and </w:t>
      </w:r>
      <w:r w:rsidRPr="00D629B8">
        <w:fldChar w:fldCharType="begin"/>
      </w:r>
      <w:r w:rsidRPr="00D629B8">
        <w:instrText xml:space="preserve"> REF _Ref340774378 \h </w:instrText>
      </w:r>
      <w:r w:rsidR="00D629B8">
        <w:instrText xml:space="preserve"> \* MERGEFORMAT </w:instrText>
      </w:r>
      <w:r w:rsidRPr="00D629B8">
        <w:fldChar w:fldCharType="separate"/>
      </w:r>
      <w:r w:rsidR="00154D81" w:rsidRPr="00856563">
        <w:t>(</w:t>
      </w:r>
      <w:r w:rsidR="00154D81">
        <w:rPr>
          <w:noProof/>
        </w:rPr>
        <w:t>42</w:t>
      </w:r>
      <w:r w:rsidR="00154D81" w:rsidRPr="00856563">
        <w:t>)</w:t>
      </w:r>
      <w:r w:rsidRPr="00D629B8">
        <w:fldChar w:fldCharType="end"/>
      </w:r>
      <w:r w:rsidRPr="00D629B8">
        <w:t xml:space="preserve">. Semantically, </w:t>
      </w:r>
      <w:r w:rsidRPr="00D629B8">
        <w:rPr>
          <w:rStyle w:val="ChSmallCaps"/>
        </w:rPr>
        <w:t>n1n2-np</w:t>
      </w:r>
      <w:r w:rsidRPr="00D629B8">
        <w:t xml:space="preserve">s denote a wide range of associative relations between the </w:t>
      </w:r>
      <w:r w:rsidRPr="00D629B8">
        <w:rPr>
          <w:rStyle w:val="ChSmallCaps"/>
        </w:rPr>
        <w:t>n1</w:t>
      </w:r>
      <w:r w:rsidRPr="00D629B8">
        <w:t xml:space="preserve"> and the </w:t>
      </w:r>
      <w:r w:rsidRPr="00D629B8">
        <w:rPr>
          <w:rStyle w:val="ChSmallCaps"/>
        </w:rPr>
        <w:t>n2</w:t>
      </w:r>
      <w:r w:rsidRPr="00D629B8">
        <w:t xml:space="preserve">, as shown in </w:t>
      </w:r>
      <w:r w:rsidRPr="00D629B8">
        <w:fldChar w:fldCharType="begin"/>
      </w:r>
      <w:r w:rsidRPr="00D629B8">
        <w:instrText xml:space="preserve"> REF _Ref289766948 \h </w:instrText>
      </w:r>
      <w:r w:rsidR="00D629B8">
        <w:instrText xml:space="preserve"> \* MERGEFORMAT </w:instrText>
      </w:r>
      <w:r w:rsidRPr="00D629B8">
        <w:fldChar w:fldCharType="separate"/>
      </w:r>
      <w:r w:rsidR="00154D81" w:rsidRPr="00D629B8">
        <w:t>(</w:t>
      </w:r>
      <w:r w:rsidR="00154D81">
        <w:rPr>
          <w:noProof/>
        </w:rPr>
        <w:t>27</w:t>
      </w:r>
      <w:r w:rsidRPr="00D629B8">
        <w:fldChar w:fldCharType="end"/>
      </w:r>
      <w:r w:rsidRPr="00D629B8">
        <w:t xml:space="preserve">) to </w:t>
      </w:r>
      <w:r w:rsidRPr="00D629B8">
        <w:fldChar w:fldCharType="begin"/>
      </w:r>
      <w:r w:rsidRPr="00D629B8">
        <w:instrText xml:space="preserve"> REF _Ref289940286 \h </w:instrText>
      </w:r>
      <w:r w:rsidR="00D629B8">
        <w:instrText xml:space="preserve"> \* MERGEFORMAT </w:instrText>
      </w:r>
      <w:r w:rsidRPr="00D629B8">
        <w:fldChar w:fldCharType="separate"/>
      </w:r>
      <w:r w:rsidR="00154D81" w:rsidRPr="00856563">
        <w:t>(</w:t>
      </w:r>
      <w:r w:rsidR="00154D81">
        <w:rPr>
          <w:noProof/>
        </w:rPr>
        <w:t>42</w:t>
      </w:r>
      <w:r w:rsidRPr="00D629B8">
        <w:fldChar w:fldCharType="end"/>
      </w:r>
      <w:r w:rsidRPr="00D629B8">
        <w:t xml:space="preserve">): part-whole, property-of, </w:t>
      </w:r>
      <w:r w:rsidR="001A3D38">
        <w:t>affiliated</w:t>
      </w:r>
      <w:r w:rsidRPr="00D629B8">
        <w:t xml:space="preserve">-with, name-of, subtype-of, composed-of, and purpose-for relations, as well as locational, temporal, and event relations. </w:t>
      </w:r>
      <w:r w:rsidRPr="00D629B8">
        <w:rPr>
          <w:rStyle w:val="ChSmallCaps"/>
        </w:rPr>
        <w:t>n1n2-np</w:t>
      </w:r>
      <w:r w:rsidRPr="00D629B8">
        <w:t>s encode inalienable and alienable concepts.</w:t>
      </w:r>
    </w:p>
    <w:p w14:paraId="00F65326" w14:textId="68F4BB77" w:rsidR="006E25BB" w:rsidRPr="00D629B8" w:rsidRDefault="006E25BB" w:rsidP="0051664B">
      <w:pPr>
        <w:pStyle w:val="Body0505after"/>
      </w:pPr>
      <w:r w:rsidRPr="00D629B8">
        <w:t xml:space="preserve">Inalienable </w:t>
      </w:r>
      <w:r w:rsidR="00B7093A">
        <w:t>‘</w:t>
      </w:r>
      <w:r w:rsidRPr="00D629B8">
        <w:t>part-whole</w:t>
      </w:r>
      <w:r w:rsidR="00B7093A">
        <w:t>’</w:t>
      </w:r>
      <w:r w:rsidRPr="00D629B8">
        <w:t xml:space="preserve"> relations of body parts and plants are </w:t>
      </w:r>
      <w:r w:rsidR="00E7289B" w:rsidRPr="00D629B8">
        <w:t xml:space="preserve">given </w:t>
      </w:r>
      <w:r w:rsidRPr="00D629B8">
        <w:t xml:space="preserve">in </w:t>
      </w:r>
      <w:r w:rsidRPr="00D629B8">
        <w:fldChar w:fldCharType="begin"/>
      </w:r>
      <w:r w:rsidRPr="00D629B8">
        <w:instrText xml:space="preserve"> REF _Ref340774352 \h </w:instrText>
      </w:r>
      <w:r w:rsidR="00D629B8">
        <w:instrText xml:space="preserve"> \* MERGEFORMAT </w:instrText>
      </w:r>
      <w:r w:rsidRPr="00D629B8">
        <w:fldChar w:fldCharType="separate"/>
      </w:r>
      <w:r w:rsidR="00154D81" w:rsidRPr="00D629B8">
        <w:t>(</w:t>
      </w:r>
      <w:r w:rsidR="00154D81">
        <w:rPr>
          <w:noProof/>
        </w:rPr>
        <w:t>27</w:t>
      </w:r>
      <w:r w:rsidR="00154D81" w:rsidRPr="00D629B8">
        <w:t>)</w:t>
      </w:r>
      <w:r w:rsidRPr="00D629B8">
        <w:fldChar w:fldCharType="end"/>
      </w:r>
      <w:r w:rsidRPr="00D629B8">
        <w:t xml:space="preserve"> and </w:t>
      </w:r>
      <w:r w:rsidRPr="00D629B8">
        <w:fldChar w:fldCharType="begin"/>
      </w:r>
      <w:r w:rsidRPr="00D629B8">
        <w:instrText xml:space="preserve"> REF _Ref340774353 \h </w:instrText>
      </w:r>
      <w:r w:rsidR="00D629B8">
        <w:instrText xml:space="preserve"> \* MERGEFORMAT </w:instrText>
      </w:r>
      <w:r w:rsidRPr="00D629B8">
        <w:fldChar w:fldCharType="separate"/>
      </w:r>
      <w:r w:rsidR="00154D81" w:rsidRPr="00D629B8">
        <w:t>(</w:t>
      </w:r>
      <w:r w:rsidR="00154D81">
        <w:rPr>
          <w:noProof/>
        </w:rPr>
        <w:t>28</w:t>
      </w:r>
      <w:r w:rsidR="00154D81" w:rsidRPr="00D629B8">
        <w:t>)</w:t>
      </w:r>
      <w:r w:rsidRPr="00D629B8">
        <w:fldChar w:fldCharType="end"/>
      </w:r>
      <w:r w:rsidRPr="00D629B8">
        <w:t xml:space="preserve">, respectively, while </w:t>
      </w:r>
      <w:r w:rsidRPr="00D629B8">
        <w:fldChar w:fldCharType="begin"/>
      </w:r>
      <w:r w:rsidRPr="00D629B8">
        <w:instrText xml:space="preserve"> REF _Ref340774354 \h </w:instrText>
      </w:r>
      <w:r w:rsidR="00D629B8">
        <w:instrText xml:space="preserve"> \* MERGEFORMAT </w:instrText>
      </w:r>
      <w:r w:rsidRPr="00D629B8">
        <w:fldChar w:fldCharType="separate"/>
      </w:r>
      <w:r w:rsidR="00154D81" w:rsidRPr="00D629B8">
        <w:t>(</w:t>
      </w:r>
      <w:r w:rsidR="00154D81">
        <w:rPr>
          <w:noProof/>
        </w:rPr>
        <w:t>29</w:t>
      </w:r>
      <w:r w:rsidR="00154D81" w:rsidRPr="00D629B8">
        <w:t>)</w:t>
      </w:r>
      <w:r w:rsidRPr="00D629B8">
        <w:fldChar w:fldCharType="end"/>
      </w:r>
      <w:r w:rsidRPr="00D629B8">
        <w:t xml:space="preserve"> illustrates an alienable </w:t>
      </w:r>
      <w:r w:rsidR="00B7093A">
        <w:t>‘</w:t>
      </w:r>
      <w:r w:rsidR="009609C3">
        <w:t>part</w:t>
      </w:r>
      <w:r w:rsidRPr="00D629B8">
        <w:t>-</w:t>
      </w:r>
      <w:r w:rsidR="0051664B">
        <w:t>whole</w:t>
      </w:r>
      <w:r w:rsidR="00B7093A">
        <w:t>’</w:t>
      </w:r>
      <w:r w:rsidRPr="00D629B8">
        <w:t xml:space="preserve"> relation. (More types of </w:t>
      </w:r>
      <w:r w:rsidR="00B7093A">
        <w:t>‘</w:t>
      </w:r>
      <w:r w:rsidR="0051664B">
        <w:t>part-whole</w:t>
      </w:r>
      <w:r w:rsidR="00B7093A">
        <w:t>’</w:t>
      </w:r>
      <w:r w:rsidRPr="00D629B8">
        <w:t xml:space="preserve"> relations are </w:t>
      </w:r>
      <w:r w:rsidR="00E7289B" w:rsidRPr="00D629B8">
        <w:t xml:space="preserve">found </w:t>
      </w:r>
      <w:r w:rsidRPr="00D629B8">
        <w:t xml:space="preserve">in </w:t>
      </w:r>
      <w:r w:rsidRPr="00D629B8">
        <w:fldChar w:fldCharType="begin"/>
      </w:r>
      <w:r w:rsidRPr="00D629B8">
        <w:instrText xml:space="preserve"> REF _Ref360720115 \h </w:instrText>
      </w:r>
      <w:r w:rsidR="00D629B8">
        <w:instrText xml:space="preserve"> \* MERGEFORMAT </w:instrText>
      </w:r>
      <w:r w:rsidRPr="00D629B8">
        <w:fldChar w:fldCharType="separate"/>
      </w:r>
      <w:r w:rsidR="00154D81" w:rsidRPr="00856563">
        <w:t xml:space="preserve">Table </w:t>
      </w:r>
      <w:r w:rsidR="00154D81">
        <w:rPr>
          <w:noProof/>
          <w:cs/>
        </w:rPr>
        <w:t>‎</w:t>
      </w:r>
      <w:r w:rsidR="00154D81">
        <w:rPr>
          <w:noProof/>
        </w:rPr>
        <w:t>8.2</w:t>
      </w:r>
      <w:r w:rsidRPr="00D629B8">
        <w:fldChar w:fldCharType="end"/>
      </w:r>
      <w:r w:rsidRPr="00D629B8">
        <w:t>.)</w:t>
      </w:r>
    </w:p>
    <w:bookmarkEnd w:id="3640"/>
    <w:p w14:paraId="04E08D2F" w14:textId="7E475D2B" w:rsidR="006E25BB" w:rsidRPr="00D629B8" w:rsidRDefault="00B7093A" w:rsidP="0051664B">
      <w:pPr>
        <w:pStyle w:val="ExampleTitle"/>
      </w:pPr>
      <w:r>
        <w:t>‘</w:t>
      </w:r>
      <w:r w:rsidR="006E25BB" w:rsidRPr="00D629B8">
        <w:t>Part-whole</w:t>
      </w:r>
      <w:r>
        <w:t>’</w:t>
      </w:r>
      <w:r w:rsidR="006E25BB" w:rsidRPr="00D629B8">
        <w:t xml:space="preserve"> relations</w:t>
      </w:r>
    </w:p>
    <w:tbl>
      <w:tblPr>
        <w:tblW w:w="4662" w:type="dxa"/>
        <w:tblCellMar>
          <w:left w:w="40" w:type="dxa"/>
          <w:right w:w="40" w:type="dxa"/>
        </w:tblCellMar>
        <w:tblLook w:val="01E0" w:firstRow="1" w:lastRow="1" w:firstColumn="1" w:lastColumn="1" w:noHBand="0" w:noVBand="0"/>
      </w:tblPr>
      <w:tblGrid>
        <w:gridCol w:w="709"/>
        <w:gridCol w:w="485"/>
        <w:gridCol w:w="680"/>
        <w:gridCol w:w="725"/>
        <w:gridCol w:w="869"/>
        <w:gridCol w:w="569"/>
        <w:gridCol w:w="625"/>
      </w:tblGrid>
      <w:tr w:rsidR="00AC23C4" w:rsidRPr="00D629B8" w14:paraId="62E26409" w14:textId="77777777" w:rsidTr="00AC23C4">
        <w:tc>
          <w:tcPr>
            <w:tcW w:w="709" w:type="dxa"/>
            <w:shd w:val="clear" w:color="auto" w:fill="auto"/>
          </w:tcPr>
          <w:p w14:paraId="3594F647" w14:textId="77777777" w:rsidR="006E25BB" w:rsidRPr="00D629B8" w:rsidRDefault="006E25BB" w:rsidP="00B51DB6">
            <w:pPr>
              <w:pStyle w:val="O0Nwnext"/>
            </w:pPr>
            <w:bookmarkStart w:id="3641" w:name="_Ref289766948"/>
            <w:bookmarkStart w:id="3642" w:name="_Ref340774352"/>
            <w:r w:rsidRPr="00D629B8">
              <w:t>(</w:t>
            </w:r>
            <w:fldSimple w:instr=" SEQ ( \* ARABIC \s 1 ">
              <w:r w:rsidR="00154D81">
                <w:rPr>
                  <w:noProof/>
                </w:rPr>
                <w:t>27</w:t>
              </w:r>
            </w:fldSimple>
            <w:bookmarkEnd w:id="3641"/>
            <w:r w:rsidRPr="00D629B8">
              <w:t>)</w:t>
            </w:r>
            <w:bookmarkEnd w:id="3642"/>
          </w:p>
        </w:tc>
        <w:tc>
          <w:tcPr>
            <w:tcW w:w="485" w:type="dxa"/>
            <w:shd w:val="clear" w:color="auto" w:fill="auto"/>
          </w:tcPr>
          <w:p w14:paraId="2EB8DB97" w14:textId="77777777" w:rsidR="006E25BB" w:rsidRPr="00D629B8" w:rsidRDefault="006E25BB" w:rsidP="00B51DB6">
            <w:pPr>
              <w:pStyle w:val="Text"/>
            </w:pPr>
            <w:r w:rsidRPr="00D629B8">
              <w:t>sa</w:t>
            </w:r>
          </w:p>
        </w:tc>
        <w:tc>
          <w:tcPr>
            <w:tcW w:w="680" w:type="dxa"/>
            <w:shd w:val="clear" w:color="auto" w:fill="auto"/>
          </w:tcPr>
          <w:p w14:paraId="04CD09A0" w14:textId="77777777" w:rsidR="006E25BB" w:rsidRPr="00D629B8" w:rsidRDefault="006E25BB" w:rsidP="00B51DB6">
            <w:pPr>
              <w:pStyle w:val="Text"/>
            </w:pPr>
            <w:r w:rsidRPr="00D629B8">
              <w:t>bilang</w:t>
            </w:r>
            <w:r w:rsidR="00166453" w:rsidRPr="00D629B8">
              <w:t>,</w:t>
            </w:r>
          </w:p>
        </w:tc>
        <w:tc>
          <w:tcPr>
            <w:tcW w:w="725" w:type="dxa"/>
            <w:shd w:val="clear" w:color="auto" w:fill="auto"/>
          </w:tcPr>
          <w:p w14:paraId="48F6E377" w14:textId="77777777" w:rsidR="006E25BB" w:rsidRPr="00D629B8" w:rsidRDefault="006E25BB" w:rsidP="00B51DB6">
            <w:pPr>
              <w:pStyle w:val="Text"/>
              <w:rPr>
                <w:rStyle w:val="ChBlueBold"/>
              </w:rPr>
            </w:pPr>
            <w:r w:rsidRPr="00D629B8">
              <w:rPr>
                <w:rStyle w:val="ChBlueBold"/>
              </w:rPr>
              <w:t>tulang</w:t>
            </w:r>
          </w:p>
        </w:tc>
        <w:tc>
          <w:tcPr>
            <w:tcW w:w="869" w:type="dxa"/>
            <w:shd w:val="clear" w:color="auto" w:fill="auto"/>
          </w:tcPr>
          <w:p w14:paraId="428129BE" w14:textId="77777777" w:rsidR="006E25BB" w:rsidRPr="00D629B8" w:rsidRDefault="006E25BB" w:rsidP="00B51DB6">
            <w:pPr>
              <w:pStyle w:val="Text"/>
              <w:rPr>
                <w:rStyle w:val="ChBlueBold"/>
              </w:rPr>
            </w:pPr>
            <w:r w:rsidRPr="00D629B8">
              <w:rPr>
                <w:rStyle w:val="ChBlueBold"/>
              </w:rPr>
              <w:t>bahu</w:t>
            </w:r>
          </w:p>
        </w:tc>
        <w:tc>
          <w:tcPr>
            <w:tcW w:w="569" w:type="dxa"/>
            <w:shd w:val="clear" w:color="auto" w:fill="auto"/>
          </w:tcPr>
          <w:p w14:paraId="702B2BDF" w14:textId="77777777" w:rsidR="006E25BB" w:rsidRPr="00D629B8" w:rsidRDefault="006E25BB" w:rsidP="00B51DB6">
            <w:pPr>
              <w:pStyle w:val="Text"/>
            </w:pPr>
            <w:r w:rsidRPr="00D629B8">
              <w:t>yang</w:t>
            </w:r>
          </w:p>
        </w:tc>
        <w:tc>
          <w:tcPr>
            <w:tcW w:w="625" w:type="dxa"/>
            <w:shd w:val="clear" w:color="auto" w:fill="auto"/>
          </w:tcPr>
          <w:p w14:paraId="433EFFA6" w14:textId="77777777" w:rsidR="006E25BB" w:rsidRPr="00D629B8" w:rsidRDefault="006E25BB" w:rsidP="00B51DB6">
            <w:pPr>
              <w:pStyle w:val="Text"/>
            </w:pPr>
            <w:r w:rsidRPr="00D629B8">
              <w:t>pata</w:t>
            </w:r>
          </w:p>
        </w:tc>
      </w:tr>
      <w:tr w:rsidR="00AC23C4" w:rsidRPr="00D629B8" w14:paraId="17CAF9E1" w14:textId="77777777" w:rsidTr="00AC23C4">
        <w:tc>
          <w:tcPr>
            <w:tcW w:w="709" w:type="dxa"/>
            <w:shd w:val="clear" w:color="auto" w:fill="auto"/>
          </w:tcPr>
          <w:p w14:paraId="22249A38" w14:textId="77777777" w:rsidR="006E25BB" w:rsidRPr="00D629B8" w:rsidRDefault="006E25BB" w:rsidP="00B51DB6">
            <w:pPr>
              <w:pStyle w:val="GlossEng"/>
            </w:pPr>
          </w:p>
        </w:tc>
        <w:tc>
          <w:tcPr>
            <w:tcW w:w="485" w:type="dxa"/>
            <w:shd w:val="clear" w:color="auto" w:fill="auto"/>
          </w:tcPr>
          <w:p w14:paraId="713D0DDD" w14:textId="77777777" w:rsidR="006E25BB" w:rsidRPr="00D629B8" w:rsidRDefault="006E25BB" w:rsidP="00B51DB6">
            <w:pPr>
              <w:pStyle w:val="GlossEng"/>
              <w:rPr>
                <w:rStyle w:val="ChSmallCaps"/>
              </w:rPr>
            </w:pPr>
            <w:r w:rsidRPr="00D629B8">
              <w:rPr>
                <w:rStyle w:val="ChSmallCaps"/>
              </w:rPr>
              <w:t>1sg</w:t>
            </w:r>
          </w:p>
        </w:tc>
        <w:tc>
          <w:tcPr>
            <w:tcW w:w="680" w:type="dxa"/>
            <w:shd w:val="clear" w:color="auto" w:fill="auto"/>
          </w:tcPr>
          <w:p w14:paraId="4E49C7FA" w14:textId="77777777" w:rsidR="006E25BB" w:rsidRPr="00D629B8" w:rsidRDefault="006E25BB" w:rsidP="00B51DB6">
            <w:pPr>
              <w:pStyle w:val="GlossEng"/>
            </w:pPr>
            <w:r w:rsidRPr="00D629B8">
              <w:t>say</w:t>
            </w:r>
          </w:p>
        </w:tc>
        <w:tc>
          <w:tcPr>
            <w:tcW w:w="725" w:type="dxa"/>
            <w:shd w:val="clear" w:color="auto" w:fill="auto"/>
          </w:tcPr>
          <w:p w14:paraId="7F89A2D9" w14:textId="77777777" w:rsidR="006E25BB" w:rsidRPr="00D629B8" w:rsidRDefault="006E25BB" w:rsidP="00B51DB6">
            <w:pPr>
              <w:pStyle w:val="GlossEng"/>
            </w:pPr>
            <w:r w:rsidRPr="00D629B8">
              <w:t>bone</w:t>
            </w:r>
          </w:p>
        </w:tc>
        <w:tc>
          <w:tcPr>
            <w:tcW w:w="869" w:type="dxa"/>
            <w:shd w:val="clear" w:color="auto" w:fill="auto"/>
          </w:tcPr>
          <w:p w14:paraId="5E3967A6" w14:textId="77777777" w:rsidR="006E25BB" w:rsidRPr="00D629B8" w:rsidRDefault="006E25BB" w:rsidP="00B51DB6">
            <w:pPr>
              <w:pStyle w:val="GlossEng"/>
            </w:pPr>
            <w:r w:rsidRPr="00D629B8">
              <w:t>shoulder</w:t>
            </w:r>
          </w:p>
        </w:tc>
        <w:tc>
          <w:tcPr>
            <w:tcW w:w="569" w:type="dxa"/>
            <w:shd w:val="clear" w:color="auto" w:fill="auto"/>
          </w:tcPr>
          <w:p w14:paraId="5B4A3F38" w14:textId="77777777" w:rsidR="006E25BB" w:rsidRPr="00D629B8" w:rsidRDefault="006E25BB" w:rsidP="00B51DB6">
            <w:pPr>
              <w:pStyle w:val="GlossEng"/>
              <w:rPr>
                <w:rStyle w:val="ChSmallCaps"/>
              </w:rPr>
            </w:pPr>
            <w:r w:rsidRPr="00D629B8">
              <w:rPr>
                <w:rStyle w:val="ChSmallCaps"/>
              </w:rPr>
              <w:t>rel</w:t>
            </w:r>
          </w:p>
        </w:tc>
        <w:tc>
          <w:tcPr>
            <w:tcW w:w="625" w:type="dxa"/>
            <w:shd w:val="clear" w:color="auto" w:fill="auto"/>
          </w:tcPr>
          <w:p w14:paraId="4A68211C" w14:textId="77777777" w:rsidR="006E25BB" w:rsidRPr="00D629B8" w:rsidRDefault="00521190" w:rsidP="00B51DB6">
            <w:pPr>
              <w:pStyle w:val="GlossEng"/>
            </w:pPr>
            <w:r w:rsidRPr="00D629B8">
              <w:t>break</w:t>
            </w:r>
          </w:p>
        </w:tc>
      </w:tr>
    </w:tbl>
    <w:p w14:paraId="60E0E3E2" w14:textId="0B3611FF" w:rsidR="006E25BB" w:rsidRPr="00072AF1" w:rsidRDefault="00B7093A" w:rsidP="006E25BB">
      <w:pPr>
        <w:pStyle w:val="FreeTranslEng"/>
      </w:pPr>
      <w:r>
        <w:t>‘</w:t>
      </w:r>
      <w:r w:rsidR="006E25BB" w:rsidRPr="00D629B8">
        <w:t xml:space="preserve">I said, </w:t>
      </w:r>
      <w:r>
        <w:t>‘</w:t>
      </w:r>
      <w:r w:rsidR="006E25BB" w:rsidRPr="00D629B8">
        <w:t>(it</w:t>
      </w:r>
      <w:r>
        <w:t>’</w:t>
      </w:r>
      <w:r w:rsidR="006E25BB" w:rsidRPr="00D629B8">
        <w:t xml:space="preserve">s my) </w:t>
      </w:r>
      <w:r w:rsidR="006E25BB" w:rsidRPr="00D629B8">
        <w:rPr>
          <w:rStyle w:val="ChBlueBold"/>
        </w:rPr>
        <w:t>shoulder bone</w:t>
      </w:r>
      <w:r w:rsidR="006E25BB" w:rsidRPr="00D629B8">
        <w:t xml:space="preserve"> that is broken</w:t>
      </w:r>
      <w:r>
        <w:t>’’</w:t>
      </w:r>
      <w:r w:rsidR="006E25BB" w:rsidRPr="00D629B8">
        <w:t xml:space="preserve"> </w:t>
      </w:r>
      <w:r w:rsidR="006E25BB" w:rsidRPr="00D629B8">
        <w:rPr>
          <w:rStyle w:val="ExampleSource"/>
        </w:rPr>
        <w:t>[081015-005-NP.0048]</w:t>
      </w:r>
    </w:p>
    <w:tbl>
      <w:tblPr>
        <w:tblW w:w="4717" w:type="dxa"/>
        <w:tblCellMar>
          <w:left w:w="40" w:type="dxa"/>
          <w:right w:w="40" w:type="dxa"/>
        </w:tblCellMar>
        <w:tblLook w:val="01E0" w:firstRow="1" w:lastRow="1" w:firstColumn="1" w:lastColumn="1" w:noHBand="0" w:noVBand="0"/>
      </w:tblPr>
      <w:tblGrid>
        <w:gridCol w:w="709"/>
        <w:gridCol w:w="697"/>
        <w:gridCol w:w="485"/>
        <w:gridCol w:w="563"/>
        <w:gridCol w:w="714"/>
        <w:gridCol w:w="847"/>
        <w:gridCol w:w="702"/>
      </w:tblGrid>
      <w:tr w:rsidR="00AC23C4" w:rsidRPr="00D629B8" w14:paraId="5E8D2B1B" w14:textId="77777777" w:rsidTr="00AC23C4">
        <w:tc>
          <w:tcPr>
            <w:tcW w:w="709" w:type="dxa"/>
            <w:shd w:val="clear" w:color="auto" w:fill="auto"/>
          </w:tcPr>
          <w:p w14:paraId="2E934951" w14:textId="77777777" w:rsidR="006E25BB" w:rsidRPr="00D629B8" w:rsidRDefault="006E25BB" w:rsidP="00B51DB6">
            <w:pPr>
              <w:pStyle w:val="O0Nwnext"/>
            </w:pPr>
            <w:bookmarkStart w:id="3643" w:name="_Ref340774353"/>
            <w:r w:rsidRPr="00D629B8">
              <w:t>(</w:t>
            </w:r>
            <w:fldSimple w:instr=" SEQ ( \* ARABIC \s 1 ">
              <w:r w:rsidR="00154D81">
                <w:rPr>
                  <w:noProof/>
                </w:rPr>
                <w:t>28</w:t>
              </w:r>
            </w:fldSimple>
            <w:r w:rsidRPr="00D629B8">
              <w:t>)</w:t>
            </w:r>
            <w:bookmarkEnd w:id="3643"/>
          </w:p>
        </w:tc>
        <w:tc>
          <w:tcPr>
            <w:tcW w:w="697" w:type="dxa"/>
            <w:shd w:val="clear" w:color="auto" w:fill="auto"/>
          </w:tcPr>
          <w:p w14:paraId="637077B3" w14:textId="77777777" w:rsidR="006E25BB" w:rsidRPr="00D629B8" w:rsidRDefault="006E25BB" w:rsidP="00B51DB6">
            <w:pPr>
              <w:pStyle w:val="Text"/>
            </w:pPr>
            <w:r w:rsidRPr="00D629B8">
              <w:t>adu</w:t>
            </w:r>
          </w:p>
        </w:tc>
        <w:tc>
          <w:tcPr>
            <w:tcW w:w="485" w:type="dxa"/>
            <w:shd w:val="clear" w:color="auto" w:fill="auto"/>
          </w:tcPr>
          <w:p w14:paraId="6CACEE9C" w14:textId="77777777" w:rsidR="006E25BB" w:rsidRPr="00D629B8" w:rsidRDefault="006E25BB" w:rsidP="00B51DB6">
            <w:pPr>
              <w:pStyle w:val="Text"/>
            </w:pPr>
            <w:r w:rsidRPr="00D629B8">
              <w:t>sa</w:t>
            </w:r>
          </w:p>
        </w:tc>
        <w:tc>
          <w:tcPr>
            <w:tcW w:w="563" w:type="dxa"/>
            <w:shd w:val="clear" w:color="auto" w:fill="auto"/>
          </w:tcPr>
          <w:p w14:paraId="414AB5AE" w14:textId="77777777" w:rsidR="006E25BB" w:rsidRPr="00D629B8" w:rsidRDefault="006E25BB" w:rsidP="00B51DB6">
            <w:pPr>
              <w:pStyle w:val="Text"/>
            </w:pPr>
            <w:r w:rsidRPr="00D629B8">
              <w:t>pu</w:t>
            </w:r>
          </w:p>
        </w:tc>
        <w:tc>
          <w:tcPr>
            <w:tcW w:w="714" w:type="dxa"/>
            <w:shd w:val="clear" w:color="auto" w:fill="auto"/>
          </w:tcPr>
          <w:p w14:paraId="6A28BA56" w14:textId="77777777" w:rsidR="006E25BB" w:rsidRPr="00D629B8" w:rsidRDefault="006E25BB" w:rsidP="00B51DB6">
            <w:pPr>
              <w:pStyle w:val="Text"/>
              <w:rPr>
                <w:rStyle w:val="ChBlueBold"/>
              </w:rPr>
            </w:pPr>
            <w:r w:rsidRPr="00D629B8">
              <w:rPr>
                <w:rStyle w:val="ChBlueBold"/>
              </w:rPr>
              <w:t>daun</w:t>
            </w:r>
            <w:r w:rsidR="00CA6471" w:rsidRPr="00D629B8">
              <w:rPr>
                <w:rStyle w:val="ChBlueBold"/>
              </w:rPr>
              <w:t>g</w:t>
            </w:r>
          </w:p>
        </w:tc>
        <w:tc>
          <w:tcPr>
            <w:tcW w:w="847" w:type="dxa"/>
            <w:shd w:val="clear" w:color="auto" w:fill="auto"/>
          </w:tcPr>
          <w:p w14:paraId="37816530" w14:textId="77777777" w:rsidR="006E25BB" w:rsidRPr="00D629B8" w:rsidRDefault="006E25BB" w:rsidP="00B51DB6">
            <w:pPr>
              <w:pStyle w:val="Text"/>
              <w:rPr>
                <w:rStyle w:val="ChBlueBold"/>
              </w:rPr>
            </w:pPr>
            <w:r w:rsidRPr="00D629B8">
              <w:rPr>
                <w:rStyle w:val="ChBlueBold"/>
              </w:rPr>
              <w:t>bawan</w:t>
            </w:r>
            <w:r w:rsidR="003555BA" w:rsidRPr="00D629B8">
              <w:rPr>
                <w:rStyle w:val="ChBlueBold"/>
              </w:rPr>
              <w:t>g</w:t>
            </w:r>
          </w:p>
        </w:tc>
        <w:tc>
          <w:tcPr>
            <w:tcW w:w="702" w:type="dxa"/>
            <w:shd w:val="clear" w:color="auto" w:fill="auto"/>
          </w:tcPr>
          <w:p w14:paraId="7A13A425" w14:textId="77777777" w:rsidR="006E25BB" w:rsidRPr="00D629B8" w:rsidRDefault="006E25BB" w:rsidP="00B51DB6">
            <w:pPr>
              <w:pStyle w:val="Text"/>
            </w:pPr>
            <w:r w:rsidRPr="00D629B8">
              <w:t>itu</w:t>
            </w:r>
          </w:p>
        </w:tc>
      </w:tr>
      <w:tr w:rsidR="00AC23C4" w:rsidRPr="00D629B8" w14:paraId="7B9D6130" w14:textId="77777777" w:rsidTr="00AC23C4">
        <w:tc>
          <w:tcPr>
            <w:tcW w:w="709" w:type="dxa"/>
            <w:shd w:val="clear" w:color="auto" w:fill="auto"/>
          </w:tcPr>
          <w:p w14:paraId="68BB9AD3" w14:textId="77777777" w:rsidR="006E25BB" w:rsidRPr="00D629B8" w:rsidRDefault="006E25BB" w:rsidP="00B51DB6">
            <w:pPr>
              <w:pStyle w:val="GlossEng"/>
            </w:pPr>
          </w:p>
        </w:tc>
        <w:tc>
          <w:tcPr>
            <w:tcW w:w="697" w:type="dxa"/>
            <w:shd w:val="clear" w:color="auto" w:fill="auto"/>
          </w:tcPr>
          <w:p w14:paraId="002F7FB3" w14:textId="77777777" w:rsidR="006E25BB" w:rsidRPr="00D629B8" w:rsidRDefault="006E25BB" w:rsidP="00B51DB6">
            <w:pPr>
              <w:pStyle w:val="GlossEng"/>
            </w:pPr>
            <w:r w:rsidRPr="00D629B8">
              <w:t>oh.no!</w:t>
            </w:r>
          </w:p>
        </w:tc>
        <w:tc>
          <w:tcPr>
            <w:tcW w:w="485" w:type="dxa"/>
            <w:shd w:val="clear" w:color="auto" w:fill="auto"/>
          </w:tcPr>
          <w:p w14:paraId="3942B0D9" w14:textId="77777777" w:rsidR="006E25BB" w:rsidRPr="00D629B8" w:rsidRDefault="006E25BB" w:rsidP="00B51DB6">
            <w:pPr>
              <w:pStyle w:val="GlossEng"/>
              <w:rPr>
                <w:rStyle w:val="ChSmallCaps"/>
              </w:rPr>
            </w:pPr>
            <w:r w:rsidRPr="00D629B8">
              <w:rPr>
                <w:rStyle w:val="ChSmallCaps"/>
              </w:rPr>
              <w:t>1sg</w:t>
            </w:r>
          </w:p>
        </w:tc>
        <w:tc>
          <w:tcPr>
            <w:tcW w:w="563" w:type="dxa"/>
            <w:shd w:val="clear" w:color="auto" w:fill="auto"/>
          </w:tcPr>
          <w:p w14:paraId="4E873EDD" w14:textId="77777777" w:rsidR="006E25BB" w:rsidRPr="00D629B8" w:rsidRDefault="006E25BB" w:rsidP="00B51DB6">
            <w:pPr>
              <w:pStyle w:val="GlossEng"/>
              <w:rPr>
                <w:rStyle w:val="ChSmallCaps"/>
              </w:rPr>
            </w:pPr>
            <w:r w:rsidRPr="00D629B8">
              <w:rPr>
                <w:rStyle w:val="ChSmallCaps"/>
              </w:rPr>
              <w:t>poss</w:t>
            </w:r>
          </w:p>
        </w:tc>
        <w:tc>
          <w:tcPr>
            <w:tcW w:w="714" w:type="dxa"/>
            <w:shd w:val="clear" w:color="auto" w:fill="auto"/>
          </w:tcPr>
          <w:p w14:paraId="358377D5" w14:textId="77777777" w:rsidR="006E25BB" w:rsidRPr="00D629B8" w:rsidRDefault="006E25BB" w:rsidP="00B51DB6">
            <w:pPr>
              <w:pStyle w:val="GlossEng"/>
            </w:pPr>
            <w:r w:rsidRPr="00D629B8">
              <w:t>leaf</w:t>
            </w:r>
          </w:p>
        </w:tc>
        <w:tc>
          <w:tcPr>
            <w:tcW w:w="847" w:type="dxa"/>
            <w:shd w:val="clear" w:color="auto" w:fill="auto"/>
          </w:tcPr>
          <w:p w14:paraId="0F98EE2A" w14:textId="77777777" w:rsidR="006E25BB" w:rsidRPr="00D629B8" w:rsidRDefault="006E25BB" w:rsidP="00B51DB6">
            <w:pPr>
              <w:pStyle w:val="GlossEng"/>
            </w:pPr>
            <w:r w:rsidRPr="00D629B8">
              <w:t>onion</w:t>
            </w:r>
          </w:p>
        </w:tc>
        <w:tc>
          <w:tcPr>
            <w:tcW w:w="702" w:type="dxa"/>
            <w:shd w:val="clear" w:color="auto" w:fill="auto"/>
          </w:tcPr>
          <w:p w14:paraId="78F5752E" w14:textId="77777777" w:rsidR="006E25BB" w:rsidRPr="00D629B8" w:rsidRDefault="006E25BB" w:rsidP="00B51DB6">
            <w:pPr>
              <w:pStyle w:val="GlossEng"/>
              <w:rPr>
                <w:rStyle w:val="ChSmallCaps"/>
              </w:rPr>
            </w:pPr>
            <w:r w:rsidRPr="00D629B8">
              <w:rPr>
                <w:rStyle w:val="ChSmallCaps"/>
              </w:rPr>
              <w:t>d.dist</w:t>
            </w:r>
          </w:p>
        </w:tc>
      </w:tr>
    </w:tbl>
    <w:p w14:paraId="5FA67BD3" w14:textId="149EE01C" w:rsidR="006E25BB" w:rsidRPr="00072AF1" w:rsidRDefault="006E25BB" w:rsidP="006E25BB">
      <w:pPr>
        <w:pStyle w:val="FreeTranslEng"/>
      </w:pPr>
      <w:r w:rsidRPr="00D629B8">
        <w:t>[After s</w:t>
      </w:r>
      <w:r w:rsidR="00386A82" w:rsidRPr="00D629B8">
        <w:t xml:space="preserve">omeone </w:t>
      </w:r>
      <w:r w:rsidRPr="00D629B8">
        <w:t xml:space="preserve">had plucked some onion leaves:] </w:t>
      </w:r>
      <w:r w:rsidR="00B7093A">
        <w:t>‘</w:t>
      </w:r>
      <w:r w:rsidRPr="00D629B8">
        <w:t xml:space="preserve">oh no, my </w:t>
      </w:r>
      <w:r w:rsidRPr="00D629B8">
        <w:rPr>
          <w:rStyle w:val="ChBlueBold"/>
        </w:rPr>
        <w:t>onion leaves</w:t>
      </w:r>
      <w:r w:rsidRPr="00D629B8">
        <w:t xml:space="preserve"> there!</w:t>
      </w:r>
      <w:r w:rsidR="00B7093A">
        <w:t>’</w:t>
      </w:r>
      <w:r w:rsidRPr="00D629B8">
        <w:t xml:space="preserve"> </w:t>
      </w:r>
      <w:r w:rsidRPr="00D629B8">
        <w:rPr>
          <w:rStyle w:val="ExampleSource"/>
        </w:rPr>
        <w:t>[081006-024-CvEx.0043]</w:t>
      </w:r>
    </w:p>
    <w:tbl>
      <w:tblPr>
        <w:tblStyle w:val="TableGrid"/>
        <w:tblW w:w="586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42" w:type="dxa"/>
          <w:right w:w="42" w:type="dxa"/>
        </w:tblCellMar>
        <w:tblLook w:val="04A0" w:firstRow="1" w:lastRow="0" w:firstColumn="1" w:lastColumn="0" w:noHBand="0" w:noVBand="1"/>
      </w:tblPr>
      <w:tblGrid>
        <w:gridCol w:w="709"/>
        <w:gridCol w:w="384"/>
        <w:gridCol w:w="640"/>
        <w:gridCol w:w="384"/>
        <w:gridCol w:w="862"/>
        <w:gridCol w:w="884"/>
        <w:gridCol w:w="718"/>
        <w:gridCol w:w="529"/>
        <w:gridCol w:w="756"/>
      </w:tblGrid>
      <w:tr w:rsidR="009609C3" w:rsidRPr="00A02BF1" w14:paraId="0996FEDA" w14:textId="77777777" w:rsidTr="00640703">
        <w:tc>
          <w:tcPr>
            <w:tcW w:w="709" w:type="dxa"/>
            <w:shd w:val="clear" w:color="auto" w:fill="auto"/>
          </w:tcPr>
          <w:p w14:paraId="662B5575" w14:textId="5E37721A" w:rsidR="009609C3" w:rsidRPr="00A02BF1" w:rsidRDefault="009609C3" w:rsidP="009609C3">
            <w:pPr>
              <w:pStyle w:val="O0Nwnext"/>
            </w:pPr>
            <w:bookmarkStart w:id="3644" w:name="_Ref340774354"/>
            <w:r w:rsidRPr="00D629B8">
              <w:t>(</w:t>
            </w:r>
            <w:fldSimple w:instr=" SEQ ( \* ARABIC \s 1 ">
              <w:r w:rsidR="00154D81">
                <w:rPr>
                  <w:noProof/>
                </w:rPr>
                <w:t>29</w:t>
              </w:r>
            </w:fldSimple>
            <w:r w:rsidRPr="00D629B8">
              <w:t>)</w:t>
            </w:r>
            <w:bookmarkEnd w:id="3644"/>
          </w:p>
        </w:tc>
        <w:tc>
          <w:tcPr>
            <w:tcW w:w="384" w:type="dxa"/>
            <w:shd w:val="clear" w:color="auto" w:fill="auto"/>
          </w:tcPr>
          <w:p w14:paraId="277A5D45" w14:textId="77777777" w:rsidR="009609C3" w:rsidRPr="00A02BF1" w:rsidRDefault="009609C3" w:rsidP="009609C3">
            <w:pPr>
              <w:pStyle w:val="Text"/>
            </w:pPr>
            <w:r>
              <w:t>…</w:t>
            </w:r>
          </w:p>
        </w:tc>
        <w:tc>
          <w:tcPr>
            <w:tcW w:w="640" w:type="dxa"/>
            <w:shd w:val="clear" w:color="auto" w:fill="auto"/>
          </w:tcPr>
          <w:p w14:paraId="1C58EBE5" w14:textId="77777777" w:rsidR="009609C3" w:rsidRPr="00A02BF1" w:rsidRDefault="009609C3" w:rsidP="009609C3">
            <w:pPr>
              <w:pStyle w:val="Text"/>
            </w:pPr>
            <w:r w:rsidRPr="00A02BF1">
              <w:t>pukul</w:t>
            </w:r>
          </w:p>
        </w:tc>
        <w:tc>
          <w:tcPr>
            <w:tcW w:w="384" w:type="dxa"/>
            <w:shd w:val="clear" w:color="auto" w:fill="auto"/>
          </w:tcPr>
          <w:p w14:paraId="1A5E8324" w14:textId="57258E2C" w:rsidR="009609C3" w:rsidRPr="00A02BF1" w:rsidRDefault="009609C3" w:rsidP="009609C3">
            <w:pPr>
              <w:pStyle w:val="Text"/>
            </w:pPr>
            <w:r>
              <w:t>…</w:t>
            </w:r>
          </w:p>
        </w:tc>
        <w:tc>
          <w:tcPr>
            <w:tcW w:w="862" w:type="dxa"/>
            <w:shd w:val="clear" w:color="auto" w:fill="auto"/>
          </w:tcPr>
          <w:p w14:paraId="543ED148" w14:textId="7C26610E" w:rsidR="009609C3" w:rsidRPr="00A02BF1" w:rsidRDefault="009609C3" w:rsidP="009609C3">
            <w:pPr>
              <w:pStyle w:val="Text"/>
            </w:pPr>
            <w:r>
              <w:t>dengang</w:t>
            </w:r>
          </w:p>
        </w:tc>
        <w:tc>
          <w:tcPr>
            <w:tcW w:w="884" w:type="dxa"/>
            <w:shd w:val="clear" w:color="auto" w:fill="auto"/>
          </w:tcPr>
          <w:p w14:paraId="08EF9306" w14:textId="67665E01" w:rsidR="009609C3" w:rsidRPr="009609C3" w:rsidRDefault="009609C3" w:rsidP="009609C3">
            <w:pPr>
              <w:pStyle w:val="Text"/>
              <w:rPr>
                <w:rStyle w:val="ChBlueBold"/>
              </w:rPr>
            </w:pPr>
            <w:r w:rsidRPr="009609C3">
              <w:rPr>
                <w:rStyle w:val="ChBlueBold"/>
              </w:rPr>
              <w:t>blakang</w:t>
            </w:r>
          </w:p>
        </w:tc>
        <w:tc>
          <w:tcPr>
            <w:tcW w:w="718" w:type="dxa"/>
            <w:shd w:val="clear" w:color="auto" w:fill="auto"/>
          </w:tcPr>
          <w:p w14:paraId="69E7F4D1" w14:textId="77777777" w:rsidR="009609C3" w:rsidRPr="009609C3" w:rsidRDefault="009609C3" w:rsidP="009609C3">
            <w:pPr>
              <w:pStyle w:val="Text"/>
              <w:rPr>
                <w:rStyle w:val="ChBlueBold"/>
              </w:rPr>
            </w:pPr>
            <w:r w:rsidRPr="009609C3">
              <w:rPr>
                <w:rStyle w:val="ChBlueBold"/>
              </w:rPr>
              <w:t>kapak</w:t>
            </w:r>
          </w:p>
        </w:tc>
        <w:tc>
          <w:tcPr>
            <w:tcW w:w="529" w:type="dxa"/>
            <w:shd w:val="clear" w:color="auto" w:fill="auto"/>
          </w:tcPr>
          <w:p w14:paraId="02A7D324" w14:textId="77777777" w:rsidR="009609C3" w:rsidRPr="00A02BF1" w:rsidRDefault="009609C3" w:rsidP="009609C3">
            <w:pPr>
              <w:pStyle w:val="Text"/>
            </w:pPr>
            <w:r w:rsidRPr="00A02BF1">
              <w:t>juga</w:t>
            </w:r>
          </w:p>
        </w:tc>
        <w:tc>
          <w:tcPr>
            <w:tcW w:w="756" w:type="dxa"/>
            <w:shd w:val="clear" w:color="auto" w:fill="auto"/>
          </w:tcPr>
          <w:p w14:paraId="7B5BBE0D" w14:textId="77777777" w:rsidR="009609C3" w:rsidRPr="00A02BF1" w:rsidRDefault="009609C3" w:rsidP="009609C3">
            <w:pPr>
              <w:pStyle w:val="Text"/>
            </w:pPr>
            <w:r w:rsidRPr="00A02BF1">
              <w:t>bisa</w:t>
            </w:r>
          </w:p>
        </w:tc>
      </w:tr>
      <w:tr w:rsidR="009609C3" w:rsidRPr="00A02BF1" w14:paraId="123C7F1A" w14:textId="77777777" w:rsidTr="00640703">
        <w:tc>
          <w:tcPr>
            <w:tcW w:w="709" w:type="dxa"/>
            <w:shd w:val="clear" w:color="auto" w:fill="auto"/>
          </w:tcPr>
          <w:p w14:paraId="00BB9AA3" w14:textId="77777777" w:rsidR="009609C3" w:rsidRPr="00A02BF1" w:rsidRDefault="009609C3" w:rsidP="009609C3">
            <w:pPr>
              <w:pStyle w:val="GlossEng"/>
            </w:pPr>
          </w:p>
        </w:tc>
        <w:tc>
          <w:tcPr>
            <w:tcW w:w="384" w:type="dxa"/>
            <w:shd w:val="clear" w:color="auto" w:fill="auto"/>
          </w:tcPr>
          <w:p w14:paraId="3827FD7D" w14:textId="77777777" w:rsidR="009609C3" w:rsidRPr="00A02BF1" w:rsidRDefault="009609C3" w:rsidP="009609C3">
            <w:pPr>
              <w:pStyle w:val="GlossEng"/>
            </w:pPr>
          </w:p>
        </w:tc>
        <w:tc>
          <w:tcPr>
            <w:tcW w:w="640" w:type="dxa"/>
            <w:shd w:val="clear" w:color="auto" w:fill="auto"/>
          </w:tcPr>
          <w:p w14:paraId="71346692" w14:textId="77777777" w:rsidR="009609C3" w:rsidRPr="00A02BF1" w:rsidRDefault="009609C3" w:rsidP="009609C3">
            <w:pPr>
              <w:pStyle w:val="GlossEng"/>
            </w:pPr>
            <w:r w:rsidRPr="00A02BF1">
              <w:t>hit</w:t>
            </w:r>
          </w:p>
        </w:tc>
        <w:tc>
          <w:tcPr>
            <w:tcW w:w="384" w:type="dxa"/>
            <w:shd w:val="clear" w:color="auto" w:fill="auto"/>
          </w:tcPr>
          <w:p w14:paraId="024FE342" w14:textId="351BB8AD" w:rsidR="009609C3" w:rsidRPr="00A02BF1" w:rsidRDefault="009609C3" w:rsidP="009609C3">
            <w:pPr>
              <w:pStyle w:val="GlossEng"/>
            </w:pPr>
          </w:p>
        </w:tc>
        <w:tc>
          <w:tcPr>
            <w:tcW w:w="862" w:type="dxa"/>
            <w:shd w:val="clear" w:color="auto" w:fill="auto"/>
          </w:tcPr>
          <w:p w14:paraId="65D0BFC6" w14:textId="77777777" w:rsidR="009609C3" w:rsidRPr="00A02BF1" w:rsidRDefault="009609C3" w:rsidP="009609C3">
            <w:pPr>
              <w:pStyle w:val="GlossEng"/>
            </w:pPr>
            <w:r w:rsidRPr="00A02BF1">
              <w:t>with</w:t>
            </w:r>
          </w:p>
        </w:tc>
        <w:tc>
          <w:tcPr>
            <w:tcW w:w="884" w:type="dxa"/>
            <w:shd w:val="clear" w:color="auto" w:fill="auto"/>
          </w:tcPr>
          <w:p w14:paraId="1459FC2E" w14:textId="77777777" w:rsidR="009609C3" w:rsidRPr="00A02BF1" w:rsidRDefault="009609C3" w:rsidP="009609C3">
            <w:pPr>
              <w:pStyle w:val="GlossEng"/>
            </w:pPr>
            <w:r w:rsidRPr="00A02BF1">
              <w:t>backside</w:t>
            </w:r>
          </w:p>
        </w:tc>
        <w:tc>
          <w:tcPr>
            <w:tcW w:w="718" w:type="dxa"/>
            <w:shd w:val="clear" w:color="auto" w:fill="auto"/>
          </w:tcPr>
          <w:p w14:paraId="5B2C1DBE" w14:textId="77777777" w:rsidR="009609C3" w:rsidRPr="00A02BF1" w:rsidRDefault="009609C3" w:rsidP="009609C3">
            <w:pPr>
              <w:pStyle w:val="GlossEng"/>
            </w:pPr>
            <w:r w:rsidRPr="00A02BF1">
              <w:t>axe</w:t>
            </w:r>
          </w:p>
        </w:tc>
        <w:tc>
          <w:tcPr>
            <w:tcW w:w="529" w:type="dxa"/>
            <w:shd w:val="clear" w:color="auto" w:fill="auto"/>
          </w:tcPr>
          <w:p w14:paraId="467DE23B" w14:textId="77777777" w:rsidR="009609C3" w:rsidRPr="00A02BF1" w:rsidRDefault="009609C3" w:rsidP="009609C3">
            <w:pPr>
              <w:pStyle w:val="GlossEng"/>
            </w:pPr>
            <w:r w:rsidRPr="00A02BF1">
              <w:t>also</w:t>
            </w:r>
          </w:p>
        </w:tc>
        <w:tc>
          <w:tcPr>
            <w:tcW w:w="756" w:type="dxa"/>
            <w:shd w:val="clear" w:color="auto" w:fill="auto"/>
          </w:tcPr>
          <w:p w14:paraId="665CD3F6" w14:textId="1E958DC8" w:rsidR="009609C3" w:rsidRPr="00A02BF1" w:rsidRDefault="009609C3" w:rsidP="00640703">
            <w:pPr>
              <w:pStyle w:val="GlossEng"/>
            </w:pPr>
            <w:r>
              <w:t>be.</w:t>
            </w:r>
            <w:r w:rsidRPr="00A02BF1">
              <w:t>able</w:t>
            </w:r>
          </w:p>
        </w:tc>
      </w:tr>
    </w:tbl>
    <w:p w14:paraId="35E4D027" w14:textId="514C5738" w:rsidR="009609C3" w:rsidRDefault="009609C3" w:rsidP="009609C3">
      <w:pPr>
        <w:pStyle w:val="FreeTranslEng"/>
      </w:pPr>
      <w:r>
        <w:t xml:space="preserve">[About killing dogs] </w:t>
      </w:r>
      <w:r w:rsidR="00B7093A">
        <w:t>‘</w:t>
      </w:r>
      <w:r>
        <w:t>[(it</w:t>
      </w:r>
      <w:r w:rsidR="00B7093A">
        <w:t>’</w:t>
      </w:r>
      <w:r>
        <w:t xml:space="preserve">s) also possible to bow shoot him,] to beat (him to death) … with the </w:t>
      </w:r>
      <w:r w:rsidRPr="009609C3">
        <w:rPr>
          <w:rStyle w:val="ChBlueBold"/>
        </w:rPr>
        <w:t>back</w:t>
      </w:r>
      <w:r>
        <w:rPr>
          <w:rStyle w:val="ChBlueBold"/>
        </w:rPr>
        <w:t>side</w:t>
      </w:r>
      <w:r w:rsidRPr="009609C3">
        <w:rPr>
          <w:rStyle w:val="ChBlueBold"/>
        </w:rPr>
        <w:t xml:space="preserve"> of an axe</w:t>
      </w:r>
      <w:r>
        <w:t xml:space="preserve"> is also possible</w:t>
      </w:r>
      <w:r w:rsidR="00B7093A">
        <w:t>’</w:t>
      </w:r>
      <w:r>
        <w:t xml:space="preserve"> </w:t>
      </w:r>
      <w:r w:rsidRPr="00A02BF1">
        <w:rPr>
          <w:rStyle w:val="ExampleSource"/>
        </w:rPr>
        <w:t>[081106-001-CvPr.0002]</w:t>
      </w:r>
    </w:p>
    <w:p w14:paraId="667704FB" w14:textId="3AF2C02F" w:rsidR="006E25BB" w:rsidRPr="00D629B8" w:rsidRDefault="006E25BB" w:rsidP="001A3D38">
      <w:pPr>
        <w:pStyle w:val="Body0005after"/>
      </w:pPr>
      <w:r w:rsidRPr="00D629B8">
        <w:rPr>
          <w:rStyle w:val="ChSmallCaps"/>
        </w:rPr>
        <w:t>n1n2-np</w:t>
      </w:r>
      <w:r w:rsidRPr="00D629B8">
        <w:t xml:space="preserve">s expressing </w:t>
      </w:r>
      <w:r w:rsidR="00B7093A">
        <w:t>‘</w:t>
      </w:r>
      <w:r w:rsidRPr="00D629B8">
        <w:t>property-of</w:t>
      </w:r>
      <w:r w:rsidR="00B7093A">
        <w:t>’</w:t>
      </w:r>
      <w:r w:rsidRPr="00D629B8">
        <w:t xml:space="preserve"> and </w:t>
      </w:r>
      <w:r w:rsidR="00B7093A">
        <w:t>‘</w:t>
      </w:r>
      <w:r w:rsidR="001A3D38">
        <w:t>affiliated</w:t>
      </w:r>
      <w:r w:rsidR="001A3D38" w:rsidRPr="00D629B8">
        <w:t>-</w:t>
      </w:r>
      <w:r w:rsidRPr="00D629B8">
        <w:t>with</w:t>
      </w:r>
      <w:r w:rsidR="00B7093A">
        <w:t>’</w:t>
      </w:r>
      <w:r w:rsidRPr="00D629B8">
        <w:t xml:space="preserve"> relations are given in </w:t>
      </w:r>
      <w:r w:rsidRPr="00D629B8">
        <w:fldChar w:fldCharType="begin"/>
      </w:r>
      <w:r w:rsidRPr="00D629B8">
        <w:instrText xml:space="preserve"> REF _Ref340774355 \h </w:instrText>
      </w:r>
      <w:r w:rsidR="00D629B8">
        <w:instrText xml:space="preserve"> \* MERGEFORMAT </w:instrText>
      </w:r>
      <w:r w:rsidRPr="00D629B8">
        <w:fldChar w:fldCharType="separate"/>
      </w:r>
      <w:r w:rsidR="00154D81" w:rsidRPr="00D629B8">
        <w:t>(</w:t>
      </w:r>
      <w:r w:rsidR="00154D81">
        <w:rPr>
          <w:noProof/>
        </w:rPr>
        <w:t>30</w:t>
      </w:r>
      <w:r w:rsidR="00154D81" w:rsidRPr="00D629B8">
        <w:t>)</w:t>
      </w:r>
      <w:r w:rsidRPr="00D629B8">
        <w:fldChar w:fldCharType="end"/>
      </w:r>
      <w:r w:rsidRPr="00D629B8">
        <w:t xml:space="preserve"> and </w:t>
      </w:r>
      <w:r w:rsidRPr="00D629B8">
        <w:fldChar w:fldCharType="begin"/>
      </w:r>
      <w:r w:rsidRPr="00D629B8">
        <w:instrText xml:space="preserve"> REF _Ref340774356 \h </w:instrText>
      </w:r>
      <w:r w:rsidR="00D629B8">
        <w:instrText xml:space="preserve"> \* MERGEFORMAT </w:instrText>
      </w:r>
      <w:r w:rsidRPr="00D629B8">
        <w:fldChar w:fldCharType="separate"/>
      </w:r>
      <w:r w:rsidR="00154D81" w:rsidRPr="00D629B8">
        <w:t>(</w:t>
      </w:r>
      <w:r w:rsidR="00154D81">
        <w:rPr>
          <w:noProof/>
        </w:rPr>
        <w:t>31</w:t>
      </w:r>
      <w:r w:rsidR="00154D81" w:rsidRPr="00D629B8">
        <w:t>)</w:t>
      </w:r>
      <w:r w:rsidRPr="00D629B8">
        <w:fldChar w:fldCharType="end"/>
      </w:r>
      <w:r w:rsidRPr="00D629B8">
        <w:t>, respectively.</w:t>
      </w:r>
    </w:p>
    <w:p w14:paraId="7F06F882" w14:textId="2704A663" w:rsidR="006E25BB" w:rsidRPr="00D629B8" w:rsidRDefault="00B7093A" w:rsidP="001A3D38">
      <w:pPr>
        <w:pStyle w:val="ExampleTitle"/>
      </w:pPr>
      <w:r>
        <w:t>‘</w:t>
      </w:r>
      <w:r w:rsidR="006E25BB" w:rsidRPr="00D629B8">
        <w:t>Property-of</w:t>
      </w:r>
      <w:r>
        <w:t>”</w:t>
      </w:r>
      <w:r w:rsidR="006E25BB" w:rsidRPr="00D629B8">
        <w:t xml:space="preserve"> and </w:t>
      </w:r>
      <w:r>
        <w:t>‘</w:t>
      </w:r>
      <w:r w:rsidR="001A3D38">
        <w:t>affiliated</w:t>
      </w:r>
      <w:r w:rsidR="001A3D38" w:rsidRPr="00D629B8">
        <w:t>-</w:t>
      </w:r>
      <w:r w:rsidR="006E25BB" w:rsidRPr="00D629B8">
        <w:t>with</w:t>
      </w:r>
      <w:r>
        <w:t>’</w:t>
      </w:r>
      <w:r w:rsidR="006E25BB" w:rsidRPr="00D629B8">
        <w:t xml:space="preserve"> relations</w:t>
      </w:r>
    </w:p>
    <w:tbl>
      <w:tblPr>
        <w:tblW w:w="5556" w:type="dxa"/>
        <w:tblCellMar>
          <w:left w:w="40" w:type="dxa"/>
          <w:right w:w="40" w:type="dxa"/>
        </w:tblCellMar>
        <w:tblLook w:val="01E0" w:firstRow="1" w:lastRow="1" w:firstColumn="1" w:lastColumn="1" w:noHBand="0" w:noVBand="0"/>
      </w:tblPr>
      <w:tblGrid>
        <w:gridCol w:w="709"/>
        <w:gridCol w:w="569"/>
        <w:gridCol w:w="684"/>
        <w:gridCol w:w="825"/>
        <w:gridCol w:w="636"/>
        <w:gridCol w:w="1408"/>
        <w:gridCol w:w="725"/>
      </w:tblGrid>
      <w:tr w:rsidR="00AC23C4" w:rsidRPr="00D629B8" w14:paraId="2E42B71E" w14:textId="77777777" w:rsidTr="00AC23C4">
        <w:tc>
          <w:tcPr>
            <w:tcW w:w="709" w:type="dxa"/>
            <w:shd w:val="clear" w:color="auto" w:fill="auto"/>
          </w:tcPr>
          <w:p w14:paraId="49787F93" w14:textId="77777777" w:rsidR="006E25BB" w:rsidRPr="00D629B8" w:rsidRDefault="006E25BB" w:rsidP="00B51DB6">
            <w:pPr>
              <w:pStyle w:val="O0Nwnext"/>
            </w:pPr>
            <w:bookmarkStart w:id="3645" w:name="_Ref289844041"/>
            <w:bookmarkStart w:id="3646" w:name="_Ref340774355"/>
            <w:r w:rsidRPr="00D629B8">
              <w:t>(</w:t>
            </w:r>
            <w:fldSimple w:instr=" SEQ ( \* ARABIC \s 1 ">
              <w:r w:rsidR="00154D81">
                <w:rPr>
                  <w:noProof/>
                </w:rPr>
                <w:t>30</w:t>
              </w:r>
            </w:fldSimple>
            <w:bookmarkEnd w:id="3645"/>
            <w:r w:rsidRPr="00D629B8">
              <w:t>)</w:t>
            </w:r>
            <w:bookmarkEnd w:id="3646"/>
          </w:p>
        </w:tc>
        <w:tc>
          <w:tcPr>
            <w:tcW w:w="569" w:type="dxa"/>
            <w:shd w:val="clear" w:color="auto" w:fill="auto"/>
          </w:tcPr>
          <w:p w14:paraId="2EC2F70E" w14:textId="77777777" w:rsidR="006E25BB" w:rsidRPr="00D629B8" w:rsidRDefault="006E25BB" w:rsidP="00B51DB6">
            <w:pPr>
              <w:pStyle w:val="Text"/>
            </w:pPr>
            <w:r w:rsidRPr="00D629B8">
              <w:t>dari</w:t>
            </w:r>
          </w:p>
        </w:tc>
        <w:tc>
          <w:tcPr>
            <w:tcW w:w="684" w:type="dxa"/>
            <w:shd w:val="clear" w:color="auto" w:fill="auto"/>
          </w:tcPr>
          <w:p w14:paraId="088CA6F6" w14:textId="77777777" w:rsidR="006E25BB" w:rsidRPr="00D629B8" w:rsidRDefault="006E25BB" w:rsidP="00B51DB6">
            <w:pPr>
              <w:pStyle w:val="Text"/>
            </w:pPr>
            <w:r w:rsidRPr="00D629B8">
              <w:t>situ</w:t>
            </w:r>
          </w:p>
        </w:tc>
        <w:tc>
          <w:tcPr>
            <w:tcW w:w="825" w:type="dxa"/>
            <w:shd w:val="clear" w:color="auto" w:fill="auto"/>
          </w:tcPr>
          <w:p w14:paraId="16EDDACD" w14:textId="77777777" w:rsidR="006E25BB" w:rsidRPr="00D629B8" w:rsidRDefault="006E25BB" w:rsidP="00B51DB6">
            <w:pPr>
              <w:pStyle w:val="Text"/>
            </w:pPr>
            <w:r w:rsidRPr="00D629B8">
              <w:t>kembali</w:t>
            </w:r>
          </w:p>
        </w:tc>
        <w:tc>
          <w:tcPr>
            <w:tcW w:w="636" w:type="dxa"/>
            <w:shd w:val="clear" w:color="auto" w:fill="auto"/>
          </w:tcPr>
          <w:p w14:paraId="3DEF9D20" w14:textId="77777777" w:rsidR="006E25BB" w:rsidRPr="00D629B8" w:rsidRDefault="006E25BB" w:rsidP="00B51DB6">
            <w:pPr>
              <w:pStyle w:val="Text"/>
            </w:pPr>
            <w:r w:rsidRPr="00D629B8">
              <w:t>ambil</w:t>
            </w:r>
          </w:p>
        </w:tc>
        <w:tc>
          <w:tcPr>
            <w:tcW w:w="1408" w:type="dxa"/>
            <w:shd w:val="clear" w:color="auto" w:fill="auto"/>
          </w:tcPr>
          <w:p w14:paraId="2C6BA660" w14:textId="77777777" w:rsidR="006E25BB" w:rsidRPr="00D629B8" w:rsidRDefault="006E25BB" w:rsidP="00B51DB6">
            <w:pPr>
              <w:pStyle w:val="Text"/>
              <w:rPr>
                <w:rStyle w:val="ChBlueBold"/>
              </w:rPr>
            </w:pPr>
            <w:r w:rsidRPr="00D629B8">
              <w:rPr>
                <w:rStyle w:val="ChBlueBold"/>
              </w:rPr>
              <w:t>seng</w:t>
            </w:r>
          </w:p>
        </w:tc>
        <w:tc>
          <w:tcPr>
            <w:tcW w:w="725" w:type="dxa"/>
            <w:shd w:val="clear" w:color="auto" w:fill="auto"/>
          </w:tcPr>
          <w:p w14:paraId="38DA6ADF" w14:textId="77777777" w:rsidR="006E25BB" w:rsidRPr="00D629B8" w:rsidRDefault="006E25BB" w:rsidP="00B51DB6">
            <w:pPr>
              <w:pStyle w:val="Text"/>
              <w:rPr>
                <w:rStyle w:val="ChBlueBold"/>
              </w:rPr>
            </w:pPr>
            <w:r w:rsidRPr="00D629B8">
              <w:rPr>
                <w:rStyle w:val="ChBlueBold"/>
              </w:rPr>
              <w:t>greja</w:t>
            </w:r>
          </w:p>
        </w:tc>
      </w:tr>
      <w:tr w:rsidR="00AC23C4" w:rsidRPr="00D629B8" w14:paraId="696741FB" w14:textId="77777777" w:rsidTr="00AC23C4">
        <w:tc>
          <w:tcPr>
            <w:tcW w:w="709" w:type="dxa"/>
            <w:shd w:val="clear" w:color="auto" w:fill="auto"/>
          </w:tcPr>
          <w:p w14:paraId="5077C606" w14:textId="77777777" w:rsidR="006E25BB" w:rsidRPr="00D629B8" w:rsidRDefault="006E25BB" w:rsidP="00B51DB6">
            <w:pPr>
              <w:pStyle w:val="GlossEng"/>
            </w:pPr>
          </w:p>
        </w:tc>
        <w:tc>
          <w:tcPr>
            <w:tcW w:w="569" w:type="dxa"/>
            <w:shd w:val="clear" w:color="auto" w:fill="auto"/>
          </w:tcPr>
          <w:p w14:paraId="1DF4C300" w14:textId="77777777" w:rsidR="006E25BB" w:rsidRPr="00D629B8" w:rsidRDefault="006E25BB" w:rsidP="00B51DB6">
            <w:pPr>
              <w:pStyle w:val="GlossEng"/>
            </w:pPr>
            <w:r w:rsidRPr="00D629B8">
              <w:t>from</w:t>
            </w:r>
          </w:p>
        </w:tc>
        <w:tc>
          <w:tcPr>
            <w:tcW w:w="684" w:type="dxa"/>
            <w:shd w:val="clear" w:color="auto" w:fill="auto"/>
          </w:tcPr>
          <w:p w14:paraId="51E9A347" w14:textId="77777777" w:rsidR="006E25BB" w:rsidRPr="00D629B8" w:rsidRDefault="006E25BB" w:rsidP="00B51DB6">
            <w:pPr>
              <w:pStyle w:val="GlossEng"/>
              <w:rPr>
                <w:rStyle w:val="ChSmallCaps"/>
              </w:rPr>
            </w:pPr>
            <w:r w:rsidRPr="00D629B8">
              <w:rPr>
                <w:rStyle w:val="ChSmallCaps"/>
              </w:rPr>
              <w:t>l.med</w:t>
            </w:r>
          </w:p>
        </w:tc>
        <w:tc>
          <w:tcPr>
            <w:tcW w:w="825" w:type="dxa"/>
            <w:shd w:val="clear" w:color="auto" w:fill="auto"/>
          </w:tcPr>
          <w:p w14:paraId="0B29B130" w14:textId="77777777" w:rsidR="006E25BB" w:rsidRPr="00D629B8" w:rsidRDefault="006E25BB" w:rsidP="00B51DB6">
            <w:pPr>
              <w:pStyle w:val="GlossEng"/>
            </w:pPr>
            <w:r w:rsidRPr="00D629B8">
              <w:t>return</w:t>
            </w:r>
          </w:p>
        </w:tc>
        <w:tc>
          <w:tcPr>
            <w:tcW w:w="636" w:type="dxa"/>
            <w:shd w:val="clear" w:color="auto" w:fill="auto"/>
          </w:tcPr>
          <w:p w14:paraId="597F4279" w14:textId="77777777" w:rsidR="006E25BB" w:rsidRPr="00D629B8" w:rsidRDefault="006E25BB" w:rsidP="00B51DB6">
            <w:pPr>
              <w:pStyle w:val="GlossEng"/>
            </w:pPr>
            <w:r w:rsidRPr="00D629B8">
              <w:t>fetch</w:t>
            </w:r>
          </w:p>
        </w:tc>
        <w:tc>
          <w:tcPr>
            <w:tcW w:w="1408" w:type="dxa"/>
            <w:shd w:val="clear" w:color="auto" w:fill="auto"/>
          </w:tcPr>
          <w:p w14:paraId="0225F31A" w14:textId="77777777" w:rsidR="006E25BB" w:rsidRPr="00D629B8" w:rsidRDefault="006E25BB" w:rsidP="00B51DB6">
            <w:pPr>
              <w:pStyle w:val="GlossEng"/>
            </w:pPr>
            <w:r w:rsidRPr="00D629B8">
              <w:t>corrugated.iron</w:t>
            </w:r>
          </w:p>
        </w:tc>
        <w:tc>
          <w:tcPr>
            <w:tcW w:w="725" w:type="dxa"/>
            <w:shd w:val="clear" w:color="auto" w:fill="auto"/>
          </w:tcPr>
          <w:p w14:paraId="04EBE971" w14:textId="77777777" w:rsidR="006E25BB" w:rsidRPr="00D629B8" w:rsidRDefault="006E25BB" w:rsidP="00B51DB6">
            <w:pPr>
              <w:pStyle w:val="GlossEng"/>
            </w:pPr>
            <w:r w:rsidRPr="00D629B8">
              <w:t>church</w:t>
            </w:r>
          </w:p>
        </w:tc>
      </w:tr>
    </w:tbl>
    <w:p w14:paraId="395B3847" w14:textId="747EB107" w:rsidR="006E25BB" w:rsidRPr="00D629B8" w:rsidRDefault="00B7093A" w:rsidP="006E25BB">
      <w:pPr>
        <w:pStyle w:val="FreeTranslEng"/>
      </w:pPr>
      <w:r>
        <w:t>‘</w:t>
      </w:r>
      <w:r w:rsidR="006E25BB" w:rsidRPr="00D629B8">
        <w:t xml:space="preserve">from there (I) returned (and) took </w:t>
      </w:r>
      <w:r w:rsidR="006E25BB" w:rsidRPr="00D629B8">
        <w:rPr>
          <w:rStyle w:val="ChBlueBold"/>
        </w:rPr>
        <w:t xml:space="preserve">the corrugated iron </w:t>
      </w:r>
      <w:r w:rsidR="00720019" w:rsidRPr="00D629B8">
        <w:rPr>
          <w:rStyle w:val="ChBlueBold"/>
        </w:rPr>
        <w:t>(</w:t>
      </w:r>
      <w:r w:rsidR="006E25BB" w:rsidRPr="00D629B8">
        <w:rPr>
          <w:rStyle w:val="ChBlueBold"/>
        </w:rPr>
        <w:t>sheets</w:t>
      </w:r>
      <w:r w:rsidR="00720019" w:rsidRPr="00D629B8">
        <w:rPr>
          <w:rStyle w:val="ChBlueBold"/>
        </w:rPr>
        <w:t>)</w:t>
      </w:r>
      <w:r w:rsidR="006E25BB" w:rsidRPr="00D629B8">
        <w:rPr>
          <w:rStyle w:val="ChBlueBold"/>
        </w:rPr>
        <w:t xml:space="preserve"> of the church</w:t>
      </w:r>
      <w:r>
        <w:t>’</w:t>
      </w:r>
      <w:r w:rsidR="006E25BB" w:rsidRPr="00D629B8">
        <w:t xml:space="preserve"> </w:t>
      </w:r>
      <w:r w:rsidR="006E25BB" w:rsidRPr="00D629B8">
        <w:rPr>
          <w:rStyle w:val="ExampleSource"/>
        </w:rPr>
        <w:t>[080927-004-CvNP.0005]</w:t>
      </w:r>
    </w:p>
    <w:tbl>
      <w:tblPr>
        <w:tblW w:w="6544" w:type="dxa"/>
        <w:tblCellMar>
          <w:left w:w="42" w:type="dxa"/>
          <w:right w:w="42" w:type="dxa"/>
        </w:tblCellMar>
        <w:tblLook w:val="01E0" w:firstRow="1" w:lastRow="1" w:firstColumn="1" w:lastColumn="1" w:noHBand="0" w:noVBand="0"/>
      </w:tblPr>
      <w:tblGrid>
        <w:gridCol w:w="709"/>
        <w:gridCol w:w="284"/>
        <w:gridCol w:w="489"/>
        <w:gridCol w:w="773"/>
        <w:gridCol w:w="629"/>
        <w:gridCol w:w="651"/>
        <w:gridCol w:w="706"/>
        <w:gridCol w:w="651"/>
        <w:gridCol w:w="946"/>
        <w:gridCol w:w="706"/>
      </w:tblGrid>
      <w:tr w:rsidR="00AC23C4" w:rsidRPr="00D629B8" w14:paraId="594328C5" w14:textId="77777777" w:rsidTr="00AC23C4">
        <w:tc>
          <w:tcPr>
            <w:tcW w:w="709" w:type="dxa"/>
            <w:shd w:val="clear" w:color="auto" w:fill="auto"/>
          </w:tcPr>
          <w:p w14:paraId="7B8AE13E" w14:textId="77777777" w:rsidR="00B94414" w:rsidRPr="00D629B8" w:rsidRDefault="00B94414" w:rsidP="0021675A">
            <w:pPr>
              <w:pStyle w:val="O0Nwnext"/>
            </w:pPr>
            <w:bookmarkStart w:id="3647" w:name="_Ref340774356"/>
            <w:r w:rsidRPr="00D629B8">
              <w:t>(</w:t>
            </w:r>
            <w:fldSimple w:instr=" SEQ ( \* ARABIC \s 1 ">
              <w:r w:rsidR="00154D81">
                <w:rPr>
                  <w:noProof/>
                </w:rPr>
                <w:t>31</w:t>
              </w:r>
            </w:fldSimple>
            <w:r w:rsidRPr="00D629B8">
              <w:t>)</w:t>
            </w:r>
            <w:bookmarkEnd w:id="3647"/>
          </w:p>
        </w:tc>
        <w:tc>
          <w:tcPr>
            <w:tcW w:w="284" w:type="dxa"/>
            <w:shd w:val="clear" w:color="auto" w:fill="auto"/>
          </w:tcPr>
          <w:p w14:paraId="19F0057B" w14:textId="77777777" w:rsidR="00B94414" w:rsidRPr="00D629B8" w:rsidRDefault="00B94414" w:rsidP="0021675A">
            <w:pPr>
              <w:pStyle w:val="Text"/>
            </w:pPr>
            <w:r w:rsidRPr="00D629B8">
              <w:t>…</w:t>
            </w:r>
          </w:p>
        </w:tc>
        <w:tc>
          <w:tcPr>
            <w:tcW w:w="489" w:type="dxa"/>
            <w:shd w:val="clear" w:color="auto" w:fill="auto"/>
          </w:tcPr>
          <w:p w14:paraId="280F0033" w14:textId="77777777" w:rsidR="00B94414" w:rsidRPr="00D629B8" w:rsidRDefault="00B94414" w:rsidP="0021675A">
            <w:pPr>
              <w:pStyle w:val="Text"/>
            </w:pPr>
            <w:r w:rsidRPr="00D629B8">
              <w:t>sa</w:t>
            </w:r>
          </w:p>
        </w:tc>
        <w:tc>
          <w:tcPr>
            <w:tcW w:w="773" w:type="dxa"/>
            <w:shd w:val="clear" w:color="auto" w:fill="auto"/>
          </w:tcPr>
          <w:p w14:paraId="62876710" w14:textId="77777777" w:rsidR="00B94414" w:rsidRPr="00D629B8" w:rsidRDefault="00B94414" w:rsidP="0021675A">
            <w:pPr>
              <w:pStyle w:val="Text"/>
            </w:pPr>
            <w:r w:rsidRPr="00D629B8">
              <w:t>su</w:t>
            </w:r>
          </w:p>
        </w:tc>
        <w:tc>
          <w:tcPr>
            <w:tcW w:w="629" w:type="dxa"/>
            <w:shd w:val="clear" w:color="auto" w:fill="auto"/>
          </w:tcPr>
          <w:p w14:paraId="7F89B609" w14:textId="77777777" w:rsidR="00B94414" w:rsidRPr="00D629B8" w:rsidRDefault="00B94414" w:rsidP="0021675A">
            <w:pPr>
              <w:pStyle w:val="Text"/>
            </w:pPr>
            <w:r w:rsidRPr="00D629B8">
              <w:t>bakar</w:t>
            </w:r>
          </w:p>
        </w:tc>
        <w:tc>
          <w:tcPr>
            <w:tcW w:w="651" w:type="dxa"/>
            <w:shd w:val="clear" w:color="auto" w:fill="auto"/>
          </w:tcPr>
          <w:p w14:paraId="611986AE" w14:textId="77777777" w:rsidR="00B94414" w:rsidRPr="00D629B8" w:rsidRDefault="00B94414" w:rsidP="0021675A">
            <w:pPr>
              <w:pStyle w:val="Text"/>
            </w:pPr>
            <w:r w:rsidRPr="00D629B8">
              <w:t>ruma</w:t>
            </w:r>
          </w:p>
        </w:tc>
        <w:tc>
          <w:tcPr>
            <w:tcW w:w="706" w:type="dxa"/>
            <w:shd w:val="clear" w:color="auto" w:fill="auto"/>
          </w:tcPr>
          <w:p w14:paraId="2B50B487" w14:textId="77777777" w:rsidR="00B94414" w:rsidRPr="00D629B8" w:rsidRDefault="00B94414" w:rsidP="0021675A">
            <w:pPr>
              <w:pStyle w:val="Text"/>
            </w:pPr>
            <w:r w:rsidRPr="00D629B8">
              <w:t>itu,</w:t>
            </w:r>
          </w:p>
        </w:tc>
        <w:tc>
          <w:tcPr>
            <w:tcW w:w="651" w:type="dxa"/>
            <w:shd w:val="clear" w:color="auto" w:fill="auto"/>
          </w:tcPr>
          <w:p w14:paraId="522A676C" w14:textId="77777777" w:rsidR="00B94414" w:rsidRPr="00D629B8" w:rsidRDefault="00B94414" w:rsidP="0021675A">
            <w:pPr>
              <w:pStyle w:val="Text"/>
              <w:rPr>
                <w:rStyle w:val="ChBlueBold"/>
              </w:rPr>
            </w:pPr>
            <w:r w:rsidRPr="00D629B8">
              <w:rPr>
                <w:rStyle w:val="ChBlueBold"/>
              </w:rPr>
              <w:t>ruma</w:t>
            </w:r>
          </w:p>
        </w:tc>
        <w:tc>
          <w:tcPr>
            <w:tcW w:w="946" w:type="dxa"/>
            <w:shd w:val="clear" w:color="auto" w:fill="auto"/>
          </w:tcPr>
          <w:p w14:paraId="3FCE85E8" w14:textId="557405DE" w:rsidR="00B94414" w:rsidRPr="00D629B8" w:rsidRDefault="00B94414" w:rsidP="0021675A">
            <w:pPr>
              <w:pStyle w:val="Text"/>
              <w:rPr>
                <w:rStyle w:val="ChBlueBold"/>
              </w:rPr>
            </w:pPr>
            <w:r w:rsidRPr="00D629B8">
              <w:rPr>
                <w:rStyle w:val="ChBlueBold"/>
              </w:rPr>
              <w:t>setan</w:t>
            </w:r>
            <w:r w:rsidR="001C753E">
              <w:rPr>
                <w:rStyle w:val="ChBlueBold"/>
              </w:rPr>
              <w:t>g</w:t>
            </w:r>
          </w:p>
        </w:tc>
        <w:tc>
          <w:tcPr>
            <w:tcW w:w="706" w:type="dxa"/>
            <w:shd w:val="clear" w:color="auto" w:fill="auto"/>
          </w:tcPr>
          <w:p w14:paraId="70F3EFCB" w14:textId="77777777" w:rsidR="00B94414" w:rsidRPr="00D629B8" w:rsidRDefault="00B94414" w:rsidP="0021675A">
            <w:pPr>
              <w:pStyle w:val="Text"/>
            </w:pPr>
            <w:r w:rsidRPr="00D629B8">
              <w:t>itu</w:t>
            </w:r>
          </w:p>
        </w:tc>
      </w:tr>
      <w:tr w:rsidR="00AC23C4" w:rsidRPr="00D629B8" w14:paraId="0F97AC52" w14:textId="77777777" w:rsidTr="00AC23C4">
        <w:tc>
          <w:tcPr>
            <w:tcW w:w="709" w:type="dxa"/>
            <w:shd w:val="clear" w:color="auto" w:fill="auto"/>
          </w:tcPr>
          <w:p w14:paraId="007FE84F" w14:textId="77777777" w:rsidR="00B94414" w:rsidRPr="00D629B8" w:rsidRDefault="00B94414" w:rsidP="0021675A">
            <w:pPr>
              <w:pStyle w:val="GlossEng"/>
            </w:pPr>
          </w:p>
        </w:tc>
        <w:tc>
          <w:tcPr>
            <w:tcW w:w="284" w:type="dxa"/>
            <w:shd w:val="clear" w:color="auto" w:fill="auto"/>
          </w:tcPr>
          <w:p w14:paraId="45FFD0E7" w14:textId="77777777" w:rsidR="00B94414" w:rsidRPr="00D629B8" w:rsidRDefault="00B94414" w:rsidP="0021675A">
            <w:pPr>
              <w:pStyle w:val="GlossEng"/>
            </w:pPr>
          </w:p>
        </w:tc>
        <w:tc>
          <w:tcPr>
            <w:tcW w:w="489" w:type="dxa"/>
            <w:shd w:val="clear" w:color="auto" w:fill="auto"/>
          </w:tcPr>
          <w:p w14:paraId="01FDFC39" w14:textId="77777777" w:rsidR="00B94414" w:rsidRPr="00D629B8" w:rsidRDefault="00B94414" w:rsidP="0021675A">
            <w:pPr>
              <w:pStyle w:val="GlossEng"/>
              <w:rPr>
                <w:rStyle w:val="ChSmallCaps"/>
              </w:rPr>
            </w:pPr>
            <w:r w:rsidRPr="00D629B8">
              <w:rPr>
                <w:rStyle w:val="ChSmallCaps"/>
              </w:rPr>
              <w:t>1sg</w:t>
            </w:r>
          </w:p>
        </w:tc>
        <w:tc>
          <w:tcPr>
            <w:tcW w:w="773" w:type="dxa"/>
            <w:shd w:val="clear" w:color="auto" w:fill="auto"/>
          </w:tcPr>
          <w:p w14:paraId="07C1CE88" w14:textId="77777777" w:rsidR="00B94414" w:rsidRPr="00D629B8" w:rsidRDefault="00B94414" w:rsidP="0021675A">
            <w:pPr>
              <w:pStyle w:val="GlossEng"/>
            </w:pPr>
            <w:r w:rsidRPr="00D629B8">
              <w:t>already</w:t>
            </w:r>
          </w:p>
        </w:tc>
        <w:tc>
          <w:tcPr>
            <w:tcW w:w="629" w:type="dxa"/>
            <w:shd w:val="clear" w:color="auto" w:fill="auto"/>
          </w:tcPr>
          <w:p w14:paraId="311CF740" w14:textId="77777777" w:rsidR="00B94414" w:rsidRPr="00D629B8" w:rsidRDefault="00B94414" w:rsidP="0021675A">
            <w:pPr>
              <w:pStyle w:val="GlossEng"/>
            </w:pPr>
            <w:r w:rsidRPr="00D629B8">
              <w:t>burn</w:t>
            </w:r>
          </w:p>
        </w:tc>
        <w:tc>
          <w:tcPr>
            <w:tcW w:w="651" w:type="dxa"/>
            <w:shd w:val="clear" w:color="auto" w:fill="auto"/>
          </w:tcPr>
          <w:p w14:paraId="3F46136E" w14:textId="77777777" w:rsidR="00B94414" w:rsidRPr="00D629B8" w:rsidRDefault="00B94414" w:rsidP="0021675A">
            <w:pPr>
              <w:pStyle w:val="GlossEng"/>
            </w:pPr>
            <w:r w:rsidRPr="00D629B8">
              <w:t>house</w:t>
            </w:r>
          </w:p>
        </w:tc>
        <w:tc>
          <w:tcPr>
            <w:tcW w:w="706" w:type="dxa"/>
            <w:shd w:val="clear" w:color="auto" w:fill="auto"/>
          </w:tcPr>
          <w:p w14:paraId="7E642E99" w14:textId="77777777" w:rsidR="00B94414" w:rsidRPr="00D629B8" w:rsidRDefault="00B94414" w:rsidP="0021675A">
            <w:pPr>
              <w:pStyle w:val="GlossEng"/>
              <w:rPr>
                <w:rStyle w:val="ChSmallCaps"/>
              </w:rPr>
            </w:pPr>
            <w:r w:rsidRPr="00D629B8">
              <w:rPr>
                <w:rStyle w:val="ChSmallCaps"/>
              </w:rPr>
              <w:t>d.dist</w:t>
            </w:r>
          </w:p>
        </w:tc>
        <w:tc>
          <w:tcPr>
            <w:tcW w:w="651" w:type="dxa"/>
            <w:shd w:val="clear" w:color="auto" w:fill="auto"/>
          </w:tcPr>
          <w:p w14:paraId="645C9E9D" w14:textId="77777777" w:rsidR="00B94414" w:rsidRPr="00D629B8" w:rsidRDefault="00B94414" w:rsidP="0021675A">
            <w:pPr>
              <w:pStyle w:val="GlossEng"/>
            </w:pPr>
            <w:r w:rsidRPr="00D629B8">
              <w:t>house</w:t>
            </w:r>
          </w:p>
        </w:tc>
        <w:tc>
          <w:tcPr>
            <w:tcW w:w="946" w:type="dxa"/>
            <w:shd w:val="clear" w:color="auto" w:fill="auto"/>
          </w:tcPr>
          <w:p w14:paraId="503DD0C4" w14:textId="77777777" w:rsidR="00B94414" w:rsidRPr="00D629B8" w:rsidRDefault="00B94414" w:rsidP="0021675A">
            <w:pPr>
              <w:pStyle w:val="GlossEng"/>
            </w:pPr>
            <w:r w:rsidRPr="00D629B8">
              <w:t>evil.spirit</w:t>
            </w:r>
          </w:p>
        </w:tc>
        <w:tc>
          <w:tcPr>
            <w:tcW w:w="706" w:type="dxa"/>
            <w:shd w:val="clear" w:color="auto" w:fill="auto"/>
          </w:tcPr>
          <w:p w14:paraId="6E7EBFF9" w14:textId="77777777" w:rsidR="00B94414" w:rsidRPr="00D629B8" w:rsidRDefault="00B94414" w:rsidP="0021675A">
            <w:pPr>
              <w:pStyle w:val="GlossEng"/>
              <w:rPr>
                <w:rStyle w:val="ChSmallCaps"/>
              </w:rPr>
            </w:pPr>
            <w:r w:rsidRPr="00D629B8">
              <w:rPr>
                <w:rStyle w:val="ChSmallCaps"/>
              </w:rPr>
              <w:t>d.dist</w:t>
            </w:r>
          </w:p>
        </w:tc>
      </w:tr>
    </w:tbl>
    <w:p w14:paraId="48BA78D1" w14:textId="37595E5B" w:rsidR="00B94414" w:rsidRPr="00D629B8" w:rsidRDefault="00B7093A" w:rsidP="00B94414">
      <w:pPr>
        <w:pStyle w:val="FreeTranslEng"/>
      </w:pPr>
      <w:r>
        <w:t>‘</w:t>
      </w:r>
      <w:r w:rsidR="00B94414" w:rsidRPr="00D629B8">
        <w:t xml:space="preserve">[(if) I, umh, for example, were in Aruswar or </w:t>
      </w:r>
      <w:r w:rsidR="002F324C" w:rsidRPr="00D629B8">
        <w:t>Niwerawar</w:t>
      </w:r>
      <w:r w:rsidR="00B94414" w:rsidRPr="00D629B8">
        <w:t>,] I would already have burnt that house, th</w:t>
      </w:r>
      <w:r w:rsidR="005F7EF6" w:rsidRPr="00D629B8">
        <w:t>at</w:t>
      </w:r>
      <w:r w:rsidR="00B94414" w:rsidRPr="00D629B8">
        <w:t xml:space="preserve"> </w:t>
      </w:r>
      <w:r w:rsidR="00B94414" w:rsidRPr="00D629B8">
        <w:rPr>
          <w:rStyle w:val="ChBlueBold"/>
        </w:rPr>
        <w:t>evil spirit</w:t>
      </w:r>
      <w:r>
        <w:rPr>
          <w:rStyle w:val="ChBlueBold"/>
        </w:rPr>
        <w:t>’</w:t>
      </w:r>
      <w:r w:rsidR="00B94414" w:rsidRPr="00D629B8">
        <w:rPr>
          <w:rStyle w:val="ChBlueBold"/>
        </w:rPr>
        <w:t>s house</w:t>
      </w:r>
      <w:r>
        <w:t>’</w:t>
      </w:r>
      <w:r w:rsidR="00B94414" w:rsidRPr="00D629B8">
        <w:t xml:space="preserve"> </w:t>
      </w:r>
      <w:r w:rsidR="00B94414" w:rsidRPr="00D629B8">
        <w:rPr>
          <w:rStyle w:val="ExampleSource"/>
        </w:rPr>
        <w:t>[081025-009a-Cv.0198]</w:t>
      </w:r>
    </w:p>
    <w:p w14:paraId="34B9B827" w14:textId="4CE3D901" w:rsidR="006E25BB" w:rsidRPr="00D629B8" w:rsidRDefault="00B7093A" w:rsidP="0066209E">
      <w:pPr>
        <w:pStyle w:val="Body0005after"/>
      </w:pPr>
      <w:r>
        <w:t>‘</w:t>
      </w:r>
      <w:r w:rsidR="006E25BB" w:rsidRPr="00D629B8">
        <w:t>Name-of</w:t>
      </w:r>
      <w:r>
        <w:t>’</w:t>
      </w:r>
      <w:r w:rsidR="006E25BB" w:rsidRPr="00D629B8">
        <w:t xml:space="preserve"> relations are presented in </w:t>
      </w:r>
      <w:r w:rsidR="006E25BB" w:rsidRPr="00D629B8">
        <w:fldChar w:fldCharType="begin"/>
      </w:r>
      <w:r w:rsidR="006E25BB" w:rsidRPr="00D629B8">
        <w:instrText xml:space="preserve"> REF _Ref340774359 \h </w:instrText>
      </w:r>
      <w:r w:rsidR="00D629B8">
        <w:instrText xml:space="preserve"> \* MERGEFORMAT </w:instrText>
      </w:r>
      <w:r w:rsidR="006E25BB" w:rsidRPr="00D629B8">
        <w:fldChar w:fldCharType="separate"/>
      </w:r>
      <w:r w:rsidR="00154D81" w:rsidRPr="00D629B8">
        <w:t>(</w:t>
      </w:r>
      <w:r w:rsidR="00154D81">
        <w:rPr>
          <w:noProof/>
        </w:rPr>
        <w:t>32</w:t>
      </w:r>
      <w:r w:rsidR="00154D81" w:rsidRPr="00D629B8">
        <w:t>)</w:t>
      </w:r>
      <w:r w:rsidR="006E25BB" w:rsidRPr="00D629B8">
        <w:fldChar w:fldCharType="end"/>
      </w:r>
      <w:r w:rsidR="006E25BB" w:rsidRPr="00D629B8">
        <w:t xml:space="preserve"> and </w:t>
      </w:r>
      <w:r w:rsidR="006E25BB" w:rsidRPr="00D629B8">
        <w:fldChar w:fldCharType="begin"/>
      </w:r>
      <w:r w:rsidR="006E25BB" w:rsidRPr="00D629B8">
        <w:instrText xml:space="preserve"> REF _Ref340774360 \h </w:instrText>
      </w:r>
      <w:r w:rsidR="00D629B8">
        <w:instrText xml:space="preserve"> \* MERGEFORMAT </w:instrText>
      </w:r>
      <w:r w:rsidR="006E25BB" w:rsidRPr="00D629B8">
        <w:fldChar w:fldCharType="separate"/>
      </w:r>
      <w:r w:rsidR="00154D81" w:rsidRPr="00D629B8">
        <w:t>(</w:t>
      </w:r>
      <w:r w:rsidR="00154D81">
        <w:rPr>
          <w:noProof/>
        </w:rPr>
        <w:t>33</w:t>
      </w:r>
      <w:r w:rsidR="00154D81" w:rsidRPr="00D629B8">
        <w:t>)</w:t>
      </w:r>
      <w:r w:rsidR="006E25BB" w:rsidRPr="00D629B8">
        <w:fldChar w:fldCharType="end"/>
      </w:r>
      <w:r w:rsidR="006E25BB" w:rsidRPr="00D629B8">
        <w:t xml:space="preserve">. (Other types of </w:t>
      </w:r>
      <w:r>
        <w:t>‘</w:t>
      </w:r>
      <w:r w:rsidR="006E25BB" w:rsidRPr="00D629B8">
        <w:t>name-of</w:t>
      </w:r>
      <w:r>
        <w:t>’</w:t>
      </w:r>
      <w:r w:rsidR="006E25BB" w:rsidRPr="00D629B8">
        <w:t xml:space="preserve"> relations are found in </w:t>
      </w:r>
      <w:r w:rsidR="006E25BB" w:rsidRPr="00D629B8">
        <w:fldChar w:fldCharType="begin"/>
      </w:r>
      <w:r w:rsidR="006E25BB" w:rsidRPr="00D629B8">
        <w:instrText xml:space="preserve"> REF _Ref360720115 \h </w:instrText>
      </w:r>
      <w:r w:rsidR="00D629B8">
        <w:instrText xml:space="preserve"> \* MERGEFORMAT </w:instrText>
      </w:r>
      <w:r w:rsidR="006E25BB" w:rsidRPr="00D629B8">
        <w:fldChar w:fldCharType="separate"/>
      </w:r>
      <w:r w:rsidR="00154D81" w:rsidRPr="00856563">
        <w:t xml:space="preserve">Table </w:t>
      </w:r>
      <w:r w:rsidR="00154D81">
        <w:rPr>
          <w:noProof/>
          <w:cs/>
        </w:rPr>
        <w:t>‎</w:t>
      </w:r>
      <w:r w:rsidR="00154D81">
        <w:rPr>
          <w:noProof/>
        </w:rPr>
        <w:t>8.2</w:t>
      </w:r>
      <w:r w:rsidR="006E25BB" w:rsidRPr="00D629B8">
        <w:fldChar w:fldCharType="end"/>
      </w:r>
      <w:r w:rsidR="006E25BB" w:rsidRPr="00D629B8">
        <w:t>.)</w:t>
      </w:r>
    </w:p>
    <w:p w14:paraId="53DA7BEB" w14:textId="7FE1AA17" w:rsidR="006E25BB" w:rsidRPr="00D629B8" w:rsidRDefault="00B7093A" w:rsidP="006E25BB">
      <w:pPr>
        <w:pStyle w:val="ExampleTitle"/>
      </w:pPr>
      <w:r>
        <w:t>‘</w:t>
      </w:r>
      <w:r w:rsidR="006E25BB" w:rsidRPr="00D629B8">
        <w:t>Name-of</w:t>
      </w:r>
      <w:r>
        <w:t>’</w:t>
      </w:r>
      <w:r w:rsidR="006E25BB" w:rsidRPr="00D629B8">
        <w:t xml:space="preserve"> relations</w:t>
      </w:r>
    </w:p>
    <w:tbl>
      <w:tblPr>
        <w:tblW w:w="4552" w:type="dxa"/>
        <w:tblCellMar>
          <w:left w:w="40" w:type="dxa"/>
          <w:right w:w="40" w:type="dxa"/>
        </w:tblCellMar>
        <w:tblLook w:val="01E0" w:firstRow="1" w:lastRow="1" w:firstColumn="1" w:lastColumn="1" w:noHBand="0" w:noVBand="0"/>
      </w:tblPr>
      <w:tblGrid>
        <w:gridCol w:w="709"/>
        <w:gridCol w:w="447"/>
        <w:gridCol w:w="647"/>
        <w:gridCol w:w="536"/>
        <w:gridCol w:w="1014"/>
        <w:gridCol w:w="485"/>
        <w:gridCol w:w="714"/>
      </w:tblGrid>
      <w:tr w:rsidR="00AC23C4" w:rsidRPr="00D629B8" w14:paraId="2BCCC099" w14:textId="77777777" w:rsidTr="00AC23C4">
        <w:tc>
          <w:tcPr>
            <w:tcW w:w="709" w:type="dxa"/>
            <w:shd w:val="clear" w:color="auto" w:fill="auto"/>
          </w:tcPr>
          <w:p w14:paraId="7FD0D8B5" w14:textId="77777777" w:rsidR="006E25BB" w:rsidRPr="00D629B8" w:rsidRDefault="006E25BB" w:rsidP="00B51DB6">
            <w:pPr>
              <w:pStyle w:val="O0Nwnext"/>
            </w:pPr>
            <w:bookmarkStart w:id="3648" w:name="_Ref289844044"/>
            <w:bookmarkStart w:id="3649" w:name="_Ref340774359"/>
            <w:r w:rsidRPr="00D629B8">
              <w:t>(</w:t>
            </w:r>
            <w:fldSimple w:instr=" SEQ ( \* ARABIC \s 1 ">
              <w:r w:rsidR="00154D81">
                <w:rPr>
                  <w:noProof/>
                </w:rPr>
                <w:t>32</w:t>
              </w:r>
            </w:fldSimple>
            <w:bookmarkEnd w:id="3648"/>
            <w:r w:rsidRPr="00D629B8">
              <w:t>)</w:t>
            </w:r>
            <w:bookmarkEnd w:id="3649"/>
          </w:p>
        </w:tc>
        <w:tc>
          <w:tcPr>
            <w:tcW w:w="447" w:type="dxa"/>
            <w:shd w:val="clear" w:color="auto" w:fill="auto"/>
          </w:tcPr>
          <w:p w14:paraId="0A169F01" w14:textId="77777777" w:rsidR="006E25BB" w:rsidRPr="00D629B8" w:rsidRDefault="006E25BB" w:rsidP="00B51DB6">
            <w:pPr>
              <w:pStyle w:val="Text"/>
            </w:pPr>
            <w:r w:rsidRPr="00D629B8">
              <w:t>yo</w:t>
            </w:r>
          </w:p>
        </w:tc>
        <w:tc>
          <w:tcPr>
            <w:tcW w:w="647" w:type="dxa"/>
            <w:shd w:val="clear" w:color="auto" w:fill="auto"/>
          </w:tcPr>
          <w:p w14:paraId="20DE9799" w14:textId="77777777" w:rsidR="006E25BB" w:rsidRPr="00D629B8" w:rsidRDefault="006E25BB" w:rsidP="00B51DB6">
            <w:pPr>
              <w:pStyle w:val="Text"/>
            </w:pPr>
            <w:r w:rsidRPr="00D629B8">
              <w:t>bapa</w:t>
            </w:r>
            <w:r w:rsidR="00166453" w:rsidRPr="00D629B8">
              <w:t>,</w:t>
            </w:r>
          </w:p>
        </w:tc>
        <w:tc>
          <w:tcPr>
            <w:tcW w:w="536" w:type="dxa"/>
            <w:shd w:val="clear" w:color="auto" w:fill="auto"/>
          </w:tcPr>
          <w:p w14:paraId="166A7ED5" w14:textId="77777777" w:rsidR="006E25BB" w:rsidRPr="00D629B8" w:rsidRDefault="006E25BB" w:rsidP="00B51DB6">
            <w:pPr>
              <w:pStyle w:val="Text"/>
              <w:rPr>
                <w:rStyle w:val="ChBlueBold"/>
              </w:rPr>
            </w:pPr>
            <w:r w:rsidRPr="00D629B8">
              <w:rPr>
                <w:rStyle w:val="ChBlueBold"/>
              </w:rPr>
              <w:t>hari</w:t>
            </w:r>
          </w:p>
        </w:tc>
        <w:tc>
          <w:tcPr>
            <w:tcW w:w="1014" w:type="dxa"/>
            <w:shd w:val="clear" w:color="auto" w:fill="auto"/>
          </w:tcPr>
          <w:p w14:paraId="0E907857" w14:textId="77777777" w:rsidR="006E25BB" w:rsidRPr="00D629B8" w:rsidRDefault="00D85495" w:rsidP="00B51DB6">
            <w:pPr>
              <w:pStyle w:val="Text"/>
              <w:rPr>
                <w:rStyle w:val="ChBlueBold"/>
              </w:rPr>
            </w:pPr>
            <w:r w:rsidRPr="00D629B8">
              <w:rPr>
                <w:rStyle w:val="ChBlueBold"/>
              </w:rPr>
              <w:t>m</w:t>
            </w:r>
            <w:r w:rsidR="006E25BB" w:rsidRPr="00D629B8">
              <w:rPr>
                <w:rStyle w:val="ChBlueBold"/>
              </w:rPr>
              <w:t>inggu</w:t>
            </w:r>
          </w:p>
        </w:tc>
        <w:tc>
          <w:tcPr>
            <w:tcW w:w="485" w:type="dxa"/>
            <w:shd w:val="clear" w:color="auto" w:fill="auto"/>
          </w:tcPr>
          <w:p w14:paraId="5765559B" w14:textId="77777777" w:rsidR="006E25BB" w:rsidRPr="00D629B8" w:rsidRDefault="006E25BB" w:rsidP="00B51DB6">
            <w:pPr>
              <w:pStyle w:val="Text"/>
            </w:pPr>
            <w:r w:rsidRPr="00D629B8">
              <w:t>sa</w:t>
            </w:r>
          </w:p>
        </w:tc>
        <w:tc>
          <w:tcPr>
            <w:tcW w:w="714" w:type="dxa"/>
            <w:shd w:val="clear" w:color="auto" w:fill="auto"/>
          </w:tcPr>
          <w:p w14:paraId="6591F765" w14:textId="77777777" w:rsidR="006E25BB" w:rsidRPr="00D629B8" w:rsidRDefault="006E25BB" w:rsidP="00B51DB6">
            <w:pPr>
              <w:pStyle w:val="Text"/>
            </w:pPr>
            <w:r w:rsidRPr="00D629B8">
              <w:t>datang</w:t>
            </w:r>
          </w:p>
        </w:tc>
      </w:tr>
      <w:tr w:rsidR="00AC23C4" w:rsidRPr="00D629B8" w14:paraId="7ED58E7D" w14:textId="77777777" w:rsidTr="00AC23C4">
        <w:tc>
          <w:tcPr>
            <w:tcW w:w="709" w:type="dxa"/>
            <w:shd w:val="clear" w:color="auto" w:fill="auto"/>
          </w:tcPr>
          <w:p w14:paraId="69057E6D" w14:textId="77777777" w:rsidR="006E25BB" w:rsidRPr="00D629B8" w:rsidRDefault="006E25BB" w:rsidP="00B51DB6">
            <w:pPr>
              <w:pStyle w:val="GlossEng"/>
            </w:pPr>
          </w:p>
        </w:tc>
        <w:tc>
          <w:tcPr>
            <w:tcW w:w="447" w:type="dxa"/>
            <w:shd w:val="clear" w:color="auto" w:fill="auto"/>
          </w:tcPr>
          <w:p w14:paraId="12D01B6E" w14:textId="77777777" w:rsidR="006E25BB" w:rsidRPr="00D629B8" w:rsidRDefault="006E25BB" w:rsidP="00B51DB6">
            <w:pPr>
              <w:pStyle w:val="GlossEng"/>
            </w:pPr>
            <w:r w:rsidRPr="00D629B8">
              <w:t>yes</w:t>
            </w:r>
          </w:p>
        </w:tc>
        <w:tc>
          <w:tcPr>
            <w:tcW w:w="647" w:type="dxa"/>
            <w:shd w:val="clear" w:color="auto" w:fill="auto"/>
          </w:tcPr>
          <w:p w14:paraId="54B8F9CA" w14:textId="77777777" w:rsidR="006E25BB" w:rsidRPr="00D629B8" w:rsidRDefault="006E25BB" w:rsidP="00B51DB6">
            <w:pPr>
              <w:pStyle w:val="GlossEng"/>
            </w:pPr>
            <w:r w:rsidRPr="00D629B8">
              <w:t>father</w:t>
            </w:r>
          </w:p>
        </w:tc>
        <w:tc>
          <w:tcPr>
            <w:tcW w:w="536" w:type="dxa"/>
            <w:shd w:val="clear" w:color="auto" w:fill="auto"/>
          </w:tcPr>
          <w:p w14:paraId="5753A860" w14:textId="77777777" w:rsidR="006E25BB" w:rsidRPr="00D629B8" w:rsidRDefault="006E25BB" w:rsidP="00B51DB6">
            <w:pPr>
              <w:pStyle w:val="GlossEng"/>
            </w:pPr>
            <w:r w:rsidRPr="00D629B8">
              <w:t>day</w:t>
            </w:r>
          </w:p>
        </w:tc>
        <w:tc>
          <w:tcPr>
            <w:tcW w:w="1014" w:type="dxa"/>
            <w:shd w:val="clear" w:color="auto" w:fill="auto"/>
          </w:tcPr>
          <w:p w14:paraId="3F6F5D97" w14:textId="77777777" w:rsidR="006E25BB" w:rsidRPr="00D629B8" w:rsidRDefault="006E25BB" w:rsidP="00B51DB6">
            <w:pPr>
              <w:pStyle w:val="GlossEng"/>
            </w:pPr>
            <w:r w:rsidRPr="00D629B8">
              <w:t>Sunday</w:t>
            </w:r>
          </w:p>
        </w:tc>
        <w:tc>
          <w:tcPr>
            <w:tcW w:w="485" w:type="dxa"/>
            <w:shd w:val="clear" w:color="auto" w:fill="auto"/>
          </w:tcPr>
          <w:p w14:paraId="2E664738" w14:textId="77777777" w:rsidR="006E25BB" w:rsidRPr="00D629B8" w:rsidRDefault="006E25BB" w:rsidP="00B51DB6">
            <w:pPr>
              <w:pStyle w:val="GlossEng"/>
              <w:rPr>
                <w:rStyle w:val="ChSmallCaps"/>
              </w:rPr>
            </w:pPr>
            <w:r w:rsidRPr="00D629B8">
              <w:rPr>
                <w:rStyle w:val="ChSmallCaps"/>
              </w:rPr>
              <w:t>1sg</w:t>
            </w:r>
          </w:p>
        </w:tc>
        <w:tc>
          <w:tcPr>
            <w:tcW w:w="714" w:type="dxa"/>
            <w:shd w:val="clear" w:color="auto" w:fill="auto"/>
          </w:tcPr>
          <w:p w14:paraId="24C6EF42" w14:textId="77777777" w:rsidR="006E25BB" w:rsidRPr="00D629B8" w:rsidRDefault="006E25BB" w:rsidP="00B51DB6">
            <w:pPr>
              <w:pStyle w:val="GlossEng"/>
            </w:pPr>
            <w:r w:rsidRPr="00D629B8">
              <w:t>come</w:t>
            </w:r>
          </w:p>
        </w:tc>
      </w:tr>
    </w:tbl>
    <w:p w14:paraId="61C8579B" w14:textId="5953AA73" w:rsidR="006E25BB" w:rsidRPr="00D629B8" w:rsidRDefault="00B7093A" w:rsidP="006E25BB">
      <w:pPr>
        <w:pStyle w:val="FreeTranslEng"/>
      </w:pPr>
      <w:r>
        <w:t>‘</w:t>
      </w:r>
      <w:r w:rsidR="00166453" w:rsidRPr="00D629B8">
        <w:t>yes</w:t>
      </w:r>
      <w:r w:rsidR="006E25BB" w:rsidRPr="00D629B8">
        <w:t xml:space="preserve"> father, on </w:t>
      </w:r>
      <w:r w:rsidR="006E25BB" w:rsidRPr="00D629B8">
        <w:rPr>
          <w:rStyle w:val="ChBlueBold"/>
        </w:rPr>
        <w:t>Sunday</w:t>
      </w:r>
      <w:r w:rsidR="006E25BB" w:rsidRPr="00D629B8">
        <w:t xml:space="preserve"> I</w:t>
      </w:r>
      <w:r>
        <w:t>’</w:t>
      </w:r>
      <w:r w:rsidR="006E25BB" w:rsidRPr="00D629B8">
        <w:t>ll come</w:t>
      </w:r>
      <w:r>
        <w:t>’</w:t>
      </w:r>
      <w:r w:rsidR="006E25BB" w:rsidRPr="00D629B8">
        <w:t xml:space="preserve"> (Lit. </w:t>
      </w:r>
      <w:r>
        <w:t>‘</w:t>
      </w:r>
      <w:r w:rsidR="006E25BB" w:rsidRPr="00D629B8">
        <w:rPr>
          <w:rStyle w:val="ChBlueBold"/>
        </w:rPr>
        <w:t>Sunday day</w:t>
      </w:r>
      <w:r>
        <w:t>’</w:t>
      </w:r>
      <w:r w:rsidR="006E25BB" w:rsidRPr="00D629B8">
        <w:t xml:space="preserve">) </w:t>
      </w:r>
      <w:r w:rsidR="006E25BB" w:rsidRPr="00D629B8">
        <w:rPr>
          <w:rStyle w:val="ExampleSource"/>
        </w:rPr>
        <w:t>[080922-001a-CvPh.0344]</w:t>
      </w:r>
    </w:p>
    <w:tbl>
      <w:tblPr>
        <w:tblW w:w="6014" w:type="dxa"/>
        <w:tblCellMar>
          <w:left w:w="40" w:type="dxa"/>
          <w:right w:w="40" w:type="dxa"/>
        </w:tblCellMar>
        <w:tblLook w:val="01E0" w:firstRow="1" w:lastRow="1" w:firstColumn="1" w:lastColumn="1" w:noHBand="0" w:noVBand="0"/>
      </w:tblPr>
      <w:tblGrid>
        <w:gridCol w:w="709"/>
        <w:gridCol w:w="658"/>
        <w:gridCol w:w="485"/>
        <w:gridCol w:w="780"/>
        <w:gridCol w:w="825"/>
        <w:gridCol w:w="360"/>
        <w:gridCol w:w="636"/>
        <w:gridCol w:w="814"/>
        <w:gridCol w:w="747"/>
      </w:tblGrid>
      <w:tr w:rsidR="00AC23C4" w:rsidRPr="00D629B8" w14:paraId="2FC5788E" w14:textId="77777777" w:rsidTr="00AC23C4">
        <w:tc>
          <w:tcPr>
            <w:tcW w:w="709" w:type="dxa"/>
            <w:shd w:val="clear" w:color="auto" w:fill="auto"/>
          </w:tcPr>
          <w:p w14:paraId="5DD5BB6F" w14:textId="77777777" w:rsidR="006E25BB" w:rsidRPr="00D629B8" w:rsidRDefault="006E25BB" w:rsidP="00B51DB6">
            <w:pPr>
              <w:pStyle w:val="O0Nwnext"/>
            </w:pPr>
            <w:bookmarkStart w:id="3650" w:name="_Ref340774360"/>
            <w:r w:rsidRPr="00D629B8">
              <w:t>(</w:t>
            </w:r>
            <w:fldSimple w:instr=" SEQ ( \* ARABIC \s 1 ">
              <w:r w:rsidR="00154D81">
                <w:rPr>
                  <w:noProof/>
                </w:rPr>
                <w:t>33</w:t>
              </w:r>
            </w:fldSimple>
            <w:r w:rsidRPr="00D629B8">
              <w:t>)</w:t>
            </w:r>
            <w:bookmarkEnd w:id="3650"/>
          </w:p>
        </w:tc>
        <w:tc>
          <w:tcPr>
            <w:tcW w:w="658" w:type="dxa"/>
            <w:shd w:val="clear" w:color="auto" w:fill="auto"/>
          </w:tcPr>
          <w:p w14:paraId="6B848144" w14:textId="77777777" w:rsidR="006E25BB" w:rsidRPr="00D629B8" w:rsidRDefault="006E25BB" w:rsidP="00B51DB6">
            <w:pPr>
              <w:pStyle w:val="Text"/>
            </w:pPr>
            <w:r w:rsidRPr="00D629B8">
              <w:t>knapa</w:t>
            </w:r>
          </w:p>
        </w:tc>
        <w:tc>
          <w:tcPr>
            <w:tcW w:w="485" w:type="dxa"/>
            <w:shd w:val="clear" w:color="auto" w:fill="auto"/>
          </w:tcPr>
          <w:p w14:paraId="555FF5C7" w14:textId="77777777" w:rsidR="006E25BB" w:rsidRPr="00D629B8" w:rsidRDefault="006E25BB" w:rsidP="00B51DB6">
            <w:pPr>
              <w:pStyle w:val="Text"/>
            </w:pPr>
            <w:r w:rsidRPr="00D629B8">
              <w:t>ko</w:t>
            </w:r>
          </w:p>
        </w:tc>
        <w:tc>
          <w:tcPr>
            <w:tcW w:w="780" w:type="dxa"/>
            <w:shd w:val="clear" w:color="auto" w:fill="auto"/>
          </w:tcPr>
          <w:p w14:paraId="5D64B8AB" w14:textId="77777777" w:rsidR="006E25BB" w:rsidRPr="00D629B8" w:rsidRDefault="006E25BB" w:rsidP="00B51DB6">
            <w:pPr>
              <w:pStyle w:val="Text"/>
            </w:pPr>
            <w:r w:rsidRPr="00D629B8">
              <w:t>gambar</w:t>
            </w:r>
          </w:p>
        </w:tc>
        <w:tc>
          <w:tcPr>
            <w:tcW w:w="825" w:type="dxa"/>
            <w:shd w:val="clear" w:color="auto" w:fill="auto"/>
          </w:tcPr>
          <w:p w14:paraId="7C0D6F1B" w14:textId="77777777" w:rsidR="006E25BB" w:rsidRPr="00D629B8" w:rsidRDefault="006E25BB" w:rsidP="00B51DB6">
            <w:pPr>
              <w:pStyle w:val="Text"/>
            </w:pPr>
            <w:r w:rsidRPr="00D629B8">
              <w:t>monyet</w:t>
            </w:r>
          </w:p>
        </w:tc>
        <w:tc>
          <w:tcPr>
            <w:tcW w:w="360" w:type="dxa"/>
            <w:shd w:val="clear" w:color="auto" w:fill="auto"/>
          </w:tcPr>
          <w:p w14:paraId="2A6C49BC" w14:textId="77777777" w:rsidR="006E25BB" w:rsidRPr="00D629B8" w:rsidRDefault="006E25BB" w:rsidP="00B51DB6">
            <w:pPr>
              <w:pStyle w:val="Text"/>
            </w:pPr>
            <w:r w:rsidRPr="00D629B8">
              <w:t>di</w:t>
            </w:r>
          </w:p>
        </w:tc>
        <w:tc>
          <w:tcPr>
            <w:tcW w:w="636" w:type="dxa"/>
            <w:shd w:val="clear" w:color="auto" w:fill="auto"/>
          </w:tcPr>
          <w:p w14:paraId="17556C91" w14:textId="77777777" w:rsidR="006E25BB" w:rsidRPr="00D629B8" w:rsidRDefault="006E25BB" w:rsidP="00B51DB6">
            <w:pPr>
              <w:pStyle w:val="Text"/>
            </w:pPr>
            <w:r w:rsidRPr="00D629B8">
              <w:t>bawa</w:t>
            </w:r>
          </w:p>
        </w:tc>
        <w:tc>
          <w:tcPr>
            <w:tcW w:w="814" w:type="dxa"/>
            <w:shd w:val="clear" w:color="auto" w:fill="auto"/>
          </w:tcPr>
          <w:p w14:paraId="4332C427" w14:textId="77777777" w:rsidR="006E25BB" w:rsidRPr="00D629B8" w:rsidRDefault="006E25BB" w:rsidP="00B51DB6">
            <w:pPr>
              <w:pStyle w:val="Text"/>
              <w:rPr>
                <w:rStyle w:val="ChBlueBold"/>
              </w:rPr>
            </w:pPr>
            <w:r w:rsidRPr="00D629B8">
              <w:rPr>
                <w:rStyle w:val="ChBlueBold"/>
              </w:rPr>
              <w:t>pohon</w:t>
            </w:r>
            <w:r w:rsidR="004212FA" w:rsidRPr="00D629B8">
              <w:rPr>
                <w:rStyle w:val="ChBlueBold"/>
              </w:rPr>
              <w:t>g</w:t>
            </w:r>
          </w:p>
        </w:tc>
        <w:tc>
          <w:tcPr>
            <w:tcW w:w="747" w:type="dxa"/>
            <w:shd w:val="clear" w:color="auto" w:fill="auto"/>
          </w:tcPr>
          <w:p w14:paraId="0D9BDEF8" w14:textId="77777777" w:rsidR="006E25BB" w:rsidRPr="00D629B8" w:rsidRDefault="006E25BB" w:rsidP="00B51DB6">
            <w:pPr>
              <w:pStyle w:val="Text"/>
              <w:rPr>
                <w:rStyle w:val="ChBlueBold"/>
              </w:rPr>
            </w:pPr>
            <w:r w:rsidRPr="00D629B8">
              <w:rPr>
                <w:rStyle w:val="ChBlueBold"/>
              </w:rPr>
              <w:t>pisang</w:t>
            </w:r>
          </w:p>
        </w:tc>
      </w:tr>
      <w:tr w:rsidR="00AC23C4" w:rsidRPr="00D629B8" w14:paraId="6ABDBBD0" w14:textId="77777777" w:rsidTr="00AC23C4">
        <w:tc>
          <w:tcPr>
            <w:tcW w:w="709" w:type="dxa"/>
            <w:shd w:val="clear" w:color="auto" w:fill="auto"/>
          </w:tcPr>
          <w:p w14:paraId="45AEBCB9" w14:textId="77777777" w:rsidR="006E25BB" w:rsidRPr="00D629B8" w:rsidRDefault="006E25BB" w:rsidP="00B51DB6">
            <w:pPr>
              <w:pStyle w:val="GlossEng"/>
            </w:pPr>
          </w:p>
        </w:tc>
        <w:tc>
          <w:tcPr>
            <w:tcW w:w="658" w:type="dxa"/>
            <w:shd w:val="clear" w:color="auto" w:fill="auto"/>
          </w:tcPr>
          <w:p w14:paraId="5B8AD694" w14:textId="77777777" w:rsidR="006E25BB" w:rsidRPr="00D629B8" w:rsidRDefault="006E25BB" w:rsidP="00B51DB6">
            <w:pPr>
              <w:pStyle w:val="GlossEng"/>
            </w:pPr>
            <w:r w:rsidRPr="00D629B8">
              <w:t>why</w:t>
            </w:r>
          </w:p>
        </w:tc>
        <w:tc>
          <w:tcPr>
            <w:tcW w:w="485" w:type="dxa"/>
            <w:shd w:val="clear" w:color="auto" w:fill="auto"/>
          </w:tcPr>
          <w:p w14:paraId="7856CFA4" w14:textId="77777777" w:rsidR="006E25BB" w:rsidRPr="00D629B8" w:rsidRDefault="006E25BB" w:rsidP="00B51DB6">
            <w:pPr>
              <w:pStyle w:val="GlossEng"/>
              <w:rPr>
                <w:rStyle w:val="ChSmallCaps"/>
              </w:rPr>
            </w:pPr>
            <w:r w:rsidRPr="00D629B8">
              <w:rPr>
                <w:rStyle w:val="ChSmallCaps"/>
              </w:rPr>
              <w:t>2sg</w:t>
            </w:r>
          </w:p>
        </w:tc>
        <w:tc>
          <w:tcPr>
            <w:tcW w:w="780" w:type="dxa"/>
            <w:shd w:val="clear" w:color="auto" w:fill="auto"/>
          </w:tcPr>
          <w:p w14:paraId="3568CBA7" w14:textId="77777777" w:rsidR="006E25BB" w:rsidRPr="00D629B8" w:rsidRDefault="006E25BB" w:rsidP="00B51DB6">
            <w:pPr>
              <w:pStyle w:val="GlossEng"/>
            </w:pPr>
            <w:r w:rsidRPr="00D629B8">
              <w:t>draw</w:t>
            </w:r>
          </w:p>
        </w:tc>
        <w:tc>
          <w:tcPr>
            <w:tcW w:w="825" w:type="dxa"/>
            <w:shd w:val="clear" w:color="auto" w:fill="auto"/>
          </w:tcPr>
          <w:p w14:paraId="10598FED" w14:textId="77777777" w:rsidR="006E25BB" w:rsidRPr="00D629B8" w:rsidRDefault="006E25BB" w:rsidP="00B51DB6">
            <w:pPr>
              <w:pStyle w:val="GlossEng"/>
            </w:pPr>
            <w:r w:rsidRPr="00D629B8">
              <w:t>monkey</w:t>
            </w:r>
          </w:p>
        </w:tc>
        <w:tc>
          <w:tcPr>
            <w:tcW w:w="360" w:type="dxa"/>
            <w:shd w:val="clear" w:color="auto" w:fill="auto"/>
          </w:tcPr>
          <w:p w14:paraId="56F32ACC" w14:textId="77777777" w:rsidR="006E25BB" w:rsidRPr="00D629B8" w:rsidRDefault="006E25BB" w:rsidP="00B51DB6">
            <w:pPr>
              <w:pStyle w:val="GlossEng"/>
            </w:pPr>
            <w:r w:rsidRPr="00D629B8">
              <w:t>at</w:t>
            </w:r>
          </w:p>
        </w:tc>
        <w:tc>
          <w:tcPr>
            <w:tcW w:w="636" w:type="dxa"/>
            <w:shd w:val="clear" w:color="auto" w:fill="auto"/>
          </w:tcPr>
          <w:p w14:paraId="49BDBAB0" w14:textId="77777777" w:rsidR="006E25BB" w:rsidRPr="00D629B8" w:rsidRDefault="006E25BB" w:rsidP="00B51DB6">
            <w:pPr>
              <w:pStyle w:val="GlossEng"/>
            </w:pPr>
            <w:r w:rsidRPr="00D629B8">
              <w:t>under</w:t>
            </w:r>
          </w:p>
        </w:tc>
        <w:tc>
          <w:tcPr>
            <w:tcW w:w="814" w:type="dxa"/>
            <w:shd w:val="clear" w:color="auto" w:fill="auto"/>
          </w:tcPr>
          <w:p w14:paraId="0EAFBEF8" w14:textId="77777777" w:rsidR="006E25BB" w:rsidRPr="00D629B8" w:rsidRDefault="006E25BB" w:rsidP="00B51DB6">
            <w:pPr>
              <w:pStyle w:val="GlossEng"/>
            </w:pPr>
            <w:r w:rsidRPr="00D629B8">
              <w:t>tree</w:t>
            </w:r>
          </w:p>
        </w:tc>
        <w:tc>
          <w:tcPr>
            <w:tcW w:w="747" w:type="dxa"/>
            <w:shd w:val="clear" w:color="auto" w:fill="auto"/>
          </w:tcPr>
          <w:p w14:paraId="073DD915" w14:textId="77777777" w:rsidR="006E25BB" w:rsidRPr="00D629B8" w:rsidRDefault="006E25BB" w:rsidP="00B51DB6">
            <w:pPr>
              <w:pStyle w:val="GlossEng"/>
            </w:pPr>
            <w:r w:rsidRPr="00D629B8">
              <w:t>banana</w:t>
            </w:r>
          </w:p>
        </w:tc>
      </w:tr>
    </w:tbl>
    <w:p w14:paraId="0BDB1BD1" w14:textId="53E1AE7A" w:rsidR="006E25BB" w:rsidRPr="00D629B8" w:rsidRDefault="00B7093A" w:rsidP="006E25BB">
      <w:pPr>
        <w:pStyle w:val="FreeTranslEng"/>
      </w:pPr>
      <w:r>
        <w:t>‘</w:t>
      </w:r>
      <w:r w:rsidR="006E25BB" w:rsidRPr="00D629B8">
        <w:t xml:space="preserve">why did you draw the monkey under </w:t>
      </w:r>
      <w:r w:rsidR="006E25BB" w:rsidRPr="00D629B8">
        <w:rPr>
          <w:rStyle w:val="ChBlueBold"/>
        </w:rPr>
        <w:t>the banana tree</w:t>
      </w:r>
      <w:r w:rsidR="006E25BB" w:rsidRPr="00D629B8">
        <w:t>?</w:t>
      </w:r>
      <w:r>
        <w:t>’</w:t>
      </w:r>
      <w:r w:rsidR="006E25BB" w:rsidRPr="00D629B8">
        <w:t xml:space="preserve"> </w:t>
      </w:r>
      <w:r w:rsidR="006E25BB" w:rsidRPr="00D629B8">
        <w:rPr>
          <w:rStyle w:val="ExampleSource"/>
        </w:rPr>
        <w:t>[081109-002-JR.0004]</w:t>
      </w:r>
    </w:p>
    <w:p w14:paraId="6FC6E110" w14:textId="4D4B6482" w:rsidR="006E25BB" w:rsidRDefault="00B7093A" w:rsidP="00514CB4">
      <w:pPr>
        <w:pStyle w:val="Body0005after"/>
      </w:pPr>
      <w:r>
        <w:t>‘</w:t>
      </w:r>
      <w:r w:rsidR="006E25BB" w:rsidRPr="00D629B8">
        <w:t>Subtype-of</w:t>
      </w:r>
      <w:r>
        <w:t>’</w:t>
      </w:r>
      <w:r w:rsidR="006E25BB" w:rsidRPr="00D629B8">
        <w:t xml:space="preserve"> relations are presented in </w:t>
      </w:r>
      <w:r w:rsidR="006E25BB" w:rsidRPr="00D629B8">
        <w:fldChar w:fldCharType="begin"/>
      </w:r>
      <w:r w:rsidR="006E25BB" w:rsidRPr="00D629B8">
        <w:instrText xml:space="preserve"> REF _Ref340774361 \h </w:instrText>
      </w:r>
      <w:r w:rsidR="00D629B8">
        <w:instrText xml:space="preserve"> \* MERGEFORMAT </w:instrText>
      </w:r>
      <w:r w:rsidR="006E25BB" w:rsidRPr="00D629B8">
        <w:fldChar w:fldCharType="separate"/>
      </w:r>
      <w:r w:rsidR="00154D81" w:rsidRPr="00D629B8">
        <w:t>(</w:t>
      </w:r>
      <w:r w:rsidR="00154D81">
        <w:rPr>
          <w:noProof/>
        </w:rPr>
        <w:t>34</w:t>
      </w:r>
      <w:r w:rsidR="00154D81" w:rsidRPr="00D629B8">
        <w:t>)</w:t>
      </w:r>
      <w:r w:rsidR="006E25BB" w:rsidRPr="00D629B8">
        <w:fldChar w:fldCharType="end"/>
      </w:r>
      <w:r w:rsidR="006E25BB" w:rsidRPr="00D629B8">
        <w:t xml:space="preserve"> to </w:t>
      </w:r>
      <w:r w:rsidR="00514CB4">
        <w:fldChar w:fldCharType="begin"/>
      </w:r>
      <w:r w:rsidR="00514CB4">
        <w:instrText xml:space="preserve"> REF _Ref439580439 \h </w:instrText>
      </w:r>
      <w:r w:rsidR="00514CB4">
        <w:fldChar w:fldCharType="separate"/>
      </w:r>
      <w:r w:rsidR="00154D81" w:rsidRPr="00D629B8">
        <w:t>(</w:t>
      </w:r>
      <w:r w:rsidR="00154D81">
        <w:rPr>
          <w:noProof/>
        </w:rPr>
        <w:t>35</w:t>
      </w:r>
      <w:r w:rsidR="00154D81" w:rsidRPr="00D629B8">
        <w:t>)</w:t>
      </w:r>
      <w:r w:rsidR="00514CB4">
        <w:fldChar w:fldCharType="end"/>
      </w:r>
      <w:r w:rsidR="00514CB4">
        <w:t>.</w:t>
      </w:r>
    </w:p>
    <w:p w14:paraId="3BB50F3C" w14:textId="605BB68D" w:rsidR="006E25BB" w:rsidRPr="00D629B8" w:rsidRDefault="00B7093A" w:rsidP="006E25BB">
      <w:pPr>
        <w:pStyle w:val="ExampleTitle"/>
      </w:pPr>
      <w:r>
        <w:t>‘</w:t>
      </w:r>
      <w:r w:rsidR="006E25BB" w:rsidRPr="00D629B8">
        <w:t>Subtype-of</w:t>
      </w:r>
      <w:r>
        <w:t>’</w:t>
      </w:r>
      <w:r w:rsidR="006E25BB" w:rsidRPr="00D629B8">
        <w:t xml:space="preserve"> relations</w:t>
      </w:r>
    </w:p>
    <w:tbl>
      <w:tblPr>
        <w:tblW w:w="0" w:type="auto"/>
        <w:tblCellMar>
          <w:left w:w="40" w:type="dxa"/>
          <w:right w:w="40" w:type="dxa"/>
        </w:tblCellMar>
        <w:tblLook w:val="01E0" w:firstRow="1" w:lastRow="1" w:firstColumn="1" w:lastColumn="1" w:noHBand="0" w:noVBand="0"/>
      </w:tblPr>
      <w:tblGrid>
        <w:gridCol w:w="709"/>
        <w:gridCol w:w="284"/>
        <w:gridCol w:w="902"/>
        <w:gridCol w:w="558"/>
        <w:gridCol w:w="902"/>
        <w:gridCol w:w="747"/>
        <w:gridCol w:w="819"/>
      </w:tblGrid>
      <w:tr w:rsidR="00AC23C4" w:rsidRPr="00D629B8" w14:paraId="2AC8B39B" w14:textId="77777777" w:rsidTr="00AC23C4">
        <w:tc>
          <w:tcPr>
            <w:tcW w:w="709" w:type="dxa"/>
            <w:shd w:val="clear" w:color="auto" w:fill="auto"/>
          </w:tcPr>
          <w:p w14:paraId="2C164458" w14:textId="77777777" w:rsidR="006E25BB" w:rsidRPr="00D629B8" w:rsidRDefault="006E25BB" w:rsidP="00B51DB6">
            <w:pPr>
              <w:pStyle w:val="O0Nwnext"/>
            </w:pPr>
            <w:bookmarkStart w:id="3651" w:name="_Ref282157456"/>
            <w:bookmarkStart w:id="3652" w:name="_Ref340774361"/>
            <w:r w:rsidRPr="00D629B8">
              <w:t>(</w:t>
            </w:r>
            <w:fldSimple w:instr=" SEQ ( \* ARABIC \s 1 ">
              <w:r w:rsidR="00154D81">
                <w:rPr>
                  <w:noProof/>
                </w:rPr>
                <w:t>34</w:t>
              </w:r>
            </w:fldSimple>
            <w:bookmarkEnd w:id="3651"/>
            <w:r w:rsidRPr="00D629B8">
              <w:t>)</w:t>
            </w:r>
            <w:bookmarkEnd w:id="3652"/>
          </w:p>
        </w:tc>
        <w:tc>
          <w:tcPr>
            <w:tcW w:w="284" w:type="dxa"/>
            <w:shd w:val="clear" w:color="auto" w:fill="auto"/>
          </w:tcPr>
          <w:p w14:paraId="6D48ABBF" w14:textId="77777777" w:rsidR="006E25BB" w:rsidRPr="00D629B8" w:rsidRDefault="006E25BB" w:rsidP="00B51DB6">
            <w:pPr>
              <w:pStyle w:val="Text"/>
            </w:pPr>
            <w:r w:rsidRPr="00D629B8">
              <w:t>…</w:t>
            </w:r>
          </w:p>
        </w:tc>
        <w:tc>
          <w:tcPr>
            <w:tcW w:w="902" w:type="dxa"/>
            <w:shd w:val="clear" w:color="auto" w:fill="auto"/>
          </w:tcPr>
          <w:p w14:paraId="17F1BF0B" w14:textId="77777777" w:rsidR="006E25BB" w:rsidRPr="00D629B8" w:rsidRDefault="006E25BB" w:rsidP="00B51DB6">
            <w:pPr>
              <w:pStyle w:val="Text"/>
            </w:pPr>
            <w:r w:rsidRPr="00D629B8">
              <w:t>maka</w:t>
            </w:r>
          </w:p>
        </w:tc>
        <w:tc>
          <w:tcPr>
            <w:tcW w:w="558" w:type="dxa"/>
            <w:shd w:val="clear" w:color="auto" w:fill="auto"/>
          </w:tcPr>
          <w:p w14:paraId="303AB7D4" w14:textId="77777777" w:rsidR="006E25BB" w:rsidRPr="00D629B8" w:rsidRDefault="006E25BB" w:rsidP="00B51DB6">
            <w:pPr>
              <w:pStyle w:val="Text"/>
            </w:pPr>
            <w:r w:rsidRPr="00D629B8">
              <w:t>pake</w:t>
            </w:r>
          </w:p>
        </w:tc>
        <w:tc>
          <w:tcPr>
            <w:tcW w:w="902" w:type="dxa"/>
            <w:shd w:val="clear" w:color="auto" w:fill="auto"/>
          </w:tcPr>
          <w:p w14:paraId="57AB07A5" w14:textId="3077115C" w:rsidR="006E25BB" w:rsidRPr="00D629B8" w:rsidRDefault="006E25BB" w:rsidP="00B51DB6">
            <w:pPr>
              <w:pStyle w:val="Text"/>
            </w:pPr>
            <w:r w:rsidRPr="00D629B8">
              <w:t>[</w:t>
            </w:r>
            <w:r w:rsidR="001A3D38">
              <w:t>[</w:t>
            </w:r>
            <w:r w:rsidRPr="00D629B8">
              <w:rPr>
                <w:rStyle w:val="ChBlueBold"/>
              </w:rPr>
              <w:t>bahasa</w:t>
            </w:r>
            <w:r w:rsidR="00D16BFD">
              <w:t>]</w:t>
            </w:r>
          </w:p>
        </w:tc>
        <w:tc>
          <w:tcPr>
            <w:tcW w:w="747" w:type="dxa"/>
            <w:shd w:val="clear" w:color="auto" w:fill="auto"/>
          </w:tcPr>
          <w:p w14:paraId="575137A8" w14:textId="62E1C4CC" w:rsidR="006E25BB" w:rsidRPr="00D629B8" w:rsidRDefault="006E25BB" w:rsidP="00B51DB6">
            <w:pPr>
              <w:pStyle w:val="Text"/>
            </w:pPr>
            <w:r w:rsidRPr="00D629B8">
              <w:rPr>
                <w:rStyle w:val="ChBlueBold"/>
              </w:rPr>
              <w:t>orang</w:t>
            </w:r>
          </w:p>
        </w:tc>
        <w:tc>
          <w:tcPr>
            <w:tcW w:w="819" w:type="dxa"/>
            <w:shd w:val="clear" w:color="auto" w:fill="auto"/>
          </w:tcPr>
          <w:p w14:paraId="61D10564" w14:textId="0A479FCD" w:rsidR="006E25BB" w:rsidRPr="00D629B8" w:rsidRDefault="006E25BB" w:rsidP="00B51DB6">
            <w:pPr>
              <w:pStyle w:val="Text"/>
            </w:pPr>
            <w:r w:rsidRPr="00D629B8">
              <w:rPr>
                <w:rStyle w:val="ChBlueBold"/>
              </w:rPr>
              <w:t>bisu</w:t>
            </w:r>
            <w:r w:rsidRPr="00D629B8">
              <w:t>]</w:t>
            </w:r>
          </w:p>
        </w:tc>
      </w:tr>
      <w:tr w:rsidR="00AC23C4" w:rsidRPr="00D629B8" w14:paraId="0ADE73D1" w14:textId="77777777" w:rsidTr="00AC23C4">
        <w:tc>
          <w:tcPr>
            <w:tcW w:w="709" w:type="dxa"/>
            <w:shd w:val="clear" w:color="auto" w:fill="auto"/>
          </w:tcPr>
          <w:p w14:paraId="709F18D2" w14:textId="77777777" w:rsidR="006E25BB" w:rsidRPr="00D629B8" w:rsidRDefault="006E25BB" w:rsidP="00B51DB6">
            <w:pPr>
              <w:pStyle w:val="GlossEng"/>
            </w:pPr>
          </w:p>
        </w:tc>
        <w:tc>
          <w:tcPr>
            <w:tcW w:w="284" w:type="dxa"/>
            <w:shd w:val="clear" w:color="auto" w:fill="auto"/>
          </w:tcPr>
          <w:p w14:paraId="2288367D" w14:textId="77777777" w:rsidR="006E25BB" w:rsidRPr="00D629B8" w:rsidRDefault="006E25BB" w:rsidP="00B51DB6">
            <w:pPr>
              <w:pStyle w:val="GlossEng"/>
            </w:pPr>
          </w:p>
        </w:tc>
        <w:tc>
          <w:tcPr>
            <w:tcW w:w="902" w:type="dxa"/>
            <w:shd w:val="clear" w:color="auto" w:fill="auto"/>
          </w:tcPr>
          <w:p w14:paraId="5E9F192C" w14:textId="77777777" w:rsidR="006E25BB" w:rsidRPr="00D629B8" w:rsidRDefault="006E25BB" w:rsidP="00B51DB6">
            <w:pPr>
              <w:pStyle w:val="GlossEng"/>
            </w:pPr>
            <w:r w:rsidRPr="00D629B8">
              <w:t>ther</w:t>
            </w:r>
            <w:r w:rsidR="00AC1B5B" w:rsidRPr="00D629B8">
              <w:t>efore</w:t>
            </w:r>
          </w:p>
        </w:tc>
        <w:tc>
          <w:tcPr>
            <w:tcW w:w="558" w:type="dxa"/>
            <w:shd w:val="clear" w:color="auto" w:fill="auto"/>
          </w:tcPr>
          <w:p w14:paraId="18959CEE" w14:textId="77777777" w:rsidR="006E25BB" w:rsidRPr="00D629B8" w:rsidRDefault="006E25BB" w:rsidP="00B51DB6">
            <w:pPr>
              <w:pStyle w:val="GlossEng"/>
            </w:pPr>
            <w:r w:rsidRPr="00D629B8">
              <w:t>use</w:t>
            </w:r>
          </w:p>
        </w:tc>
        <w:tc>
          <w:tcPr>
            <w:tcW w:w="902" w:type="dxa"/>
            <w:shd w:val="clear" w:color="auto" w:fill="auto"/>
          </w:tcPr>
          <w:p w14:paraId="3EB2182C" w14:textId="77777777" w:rsidR="006E25BB" w:rsidRPr="00D629B8" w:rsidRDefault="006E25BB" w:rsidP="00B51DB6">
            <w:pPr>
              <w:pStyle w:val="GlossEng"/>
            </w:pPr>
            <w:r w:rsidRPr="00D629B8">
              <w:t>language</w:t>
            </w:r>
          </w:p>
        </w:tc>
        <w:tc>
          <w:tcPr>
            <w:tcW w:w="747" w:type="dxa"/>
            <w:shd w:val="clear" w:color="auto" w:fill="auto"/>
          </w:tcPr>
          <w:p w14:paraId="51563549" w14:textId="77777777" w:rsidR="006E25BB" w:rsidRPr="00D629B8" w:rsidRDefault="006E25BB" w:rsidP="00B51DB6">
            <w:pPr>
              <w:pStyle w:val="GlossEng"/>
            </w:pPr>
            <w:r w:rsidRPr="00D629B8">
              <w:t>person</w:t>
            </w:r>
          </w:p>
        </w:tc>
        <w:tc>
          <w:tcPr>
            <w:tcW w:w="819" w:type="dxa"/>
            <w:shd w:val="clear" w:color="auto" w:fill="auto"/>
          </w:tcPr>
          <w:p w14:paraId="73472189" w14:textId="77777777" w:rsidR="006E25BB" w:rsidRPr="00D629B8" w:rsidRDefault="006E25BB" w:rsidP="00B51DB6">
            <w:pPr>
              <w:pStyle w:val="GlossEng"/>
            </w:pPr>
            <w:r w:rsidRPr="00D629B8">
              <w:t>be.mute</w:t>
            </w:r>
          </w:p>
        </w:tc>
      </w:tr>
    </w:tbl>
    <w:p w14:paraId="130DD3E6" w14:textId="6D2B2AB0" w:rsidR="006E25BB" w:rsidRPr="00D629B8" w:rsidRDefault="00B7093A" w:rsidP="006E25BB">
      <w:pPr>
        <w:pStyle w:val="FreeTranslEng"/>
      </w:pPr>
      <w:r>
        <w:t>‘</w:t>
      </w:r>
      <w:r w:rsidR="006E25BB" w:rsidRPr="00D629B8">
        <w:t>[she couldn</w:t>
      </w:r>
      <w:r>
        <w:t>’</w:t>
      </w:r>
      <w:r w:rsidR="006E25BB" w:rsidRPr="00D629B8">
        <w:t xml:space="preserve">t speak the Indonesian language,] therefore (she) used </w:t>
      </w:r>
      <w:r w:rsidR="006E25BB" w:rsidRPr="00D629B8">
        <w:rPr>
          <w:rStyle w:val="ChBlueBold"/>
        </w:rPr>
        <w:t>sign language</w:t>
      </w:r>
      <w:r>
        <w:t>’</w:t>
      </w:r>
      <w:r w:rsidR="006E25BB" w:rsidRPr="00D629B8">
        <w:t xml:space="preserve"> (Lit. </w:t>
      </w:r>
      <w:r>
        <w:t>‘</w:t>
      </w:r>
      <w:r w:rsidR="006E25BB" w:rsidRPr="00D629B8">
        <w:rPr>
          <w:rStyle w:val="ChBlueBold"/>
        </w:rPr>
        <w:t>language of mute people</w:t>
      </w:r>
      <w:r>
        <w:t>’</w:t>
      </w:r>
      <w:r w:rsidR="006E25BB" w:rsidRPr="00D629B8">
        <w:t xml:space="preserve">) </w:t>
      </w:r>
      <w:r w:rsidR="006E25BB" w:rsidRPr="00D629B8">
        <w:rPr>
          <w:rStyle w:val="ExampleSource"/>
        </w:rPr>
        <w:t>[081006-023-CvEx.0073]</w:t>
      </w:r>
    </w:p>
    <w:tbl>
      <w:tblPr>
        <w:tblW w:w="5575" w:type="dxa"/>
        <w:tblCellMar>
          <w:left w:w="40" w:type="dxa"/>
          <w:right w:w="40" w:type="dxa"/>
        </w:tblCellMar>
        <w:tblLook w:val="01E0" w:firstRow="1" w:lastRow="1" w:firstColumn="1" w:lastColumn="1" w:noHBand="0" w:noVBand="0"/>
      </w:tblPr>
      <w:tblGrid>
        <w:gridCol w:w="709"/>
        <w:gridCol w:w="284"/>
        <w:gridCol w:w="736"/>
        <w:gridCol w:w="658"/>
        <w:gridCol w:w="558"/>
        <w:gridCol w:w="925"/>
        <w:gridCol w:w="1136"/>
        <w:gridCol w:w="569"/>
      </w:tblGrid>
      <w:tr w:rsidR="00AC23C4" w:rsidRPr="00D629B8" w14:paraId="35E859BB" w14:textId="77777777" w:rsidTr="00AC23C4">
        <w:tc>
          <w:tcPr>
            <w:tcW w:w="709" w:type="dxa"/>
            <w:shd w:val="clear" w:color="auto" w:fill="auto"/>
          </w:tcPr>
          <w:p w14:paraId="1486D029" w14:textId="48804D95" w:rsidR="006E25BB" w:rsidRPr="00D629B8" w:rsidRDefault="006E25BB" w:rsidP="00B51DB6">
            <w:pPr>
              <w:pStyle w:val="O0Nwnext"/>
            </w:pPr>
            <w:bookmarkStart w:id="3653" w:name="_Ref340774362"/>
            <w:bookmarkStart w:id="3654" w:name="_Ref439580439"/>
            <w:r w:rsidRPr="00D629B8">
              <w:t>(</w:t>
            </w:r>
            <w:fldSimple w:instr=" SEQ ( \* ARABIC \s 1 ">
              <w:r w:rsidR="00154D81">
                <w:rPr>
                  <w:noProof/>
                </w:rPr>
                <w:t>35</w:t>
              </w:r>
            </w:fldSimple>
            <w:r w:rsidRPr="00D629B8">
              <w:t>)</w:t>
            </w:r>
            <w:bookmarkEnd w:id="3653"/>
            <w:bookmarkEnd w:id="3654"/>
          </w:p>
        </w:tc>
        <w:tc>
          <w:tcPr>
            <w:tcW w:w="284" w:type="dxa"/>
            <w:shd w:val="clear" w:color="auto" w:fill="auto"/>
          </w:tcPr>
          <w:p w14:paraId="12EC71D0" w14:textId="77777777" w:rsidR="006E25BB" w:rsidRPr="00D629B8" w:rsidRDefault="006E25BB" w:rsidP="00B51DB6">
            <w:pPr>
              <w:pStyle w:val="Text"/>
            </w:pPr>
            <w:r w:rsidRPr="00D629B8">
              <w:t>…</w:t>
            </w:r>
          </w:p>
        </w:tc>
        <w:tc>
          <w:tcPr>
            <w:tcW w:w="736" w:type="dxa"/>
            <w:shd w:val="clear" w:color="auto" w:fill="auto"/>
          </w:tcPr>
          <w:p w14:paraId="13D705E4" w14:textId="77777777" w:rsidR="006E25BB" w:rsidRPr="00D629B8" w:rsidRDefault="006E25BB" w:rsidP="00B51DB6">
            <w:pPr>
              <w:pStyle w:val="Text"/>
            </w:pPr>
            <w:r w:rsidRPr="00D629B8">
              <w:t>supaya</w:t>
            </w:r>
          </w:p>
        </w:tc>
        <w:tc>
          <w:tcPr>
            <w:tcW w:w="658" w:type="dxa"/>
            <w:shd w:val="clear" w:color="auto" w:fill="auto"/>
          </w:tcPr>
          <w:p w14:paraId="3B09C0B0" w14:textId="77777777" w:rsidR="006E25BB" w:rsidRPr="00D629B8" w:rsidRDefault="006E25BB" w:rsidP="00B51DB6">
            <w:pPr>
              <w:pStyle w:val="Text"/>
            </w:pPr>
            <w:r w:rsidRPr="00D629B8">
              <w:t>Sarmi</w:t>
            </w:r>
          </w:p>
        </w:tc>
        <w:tc>
          <w:tcPr>
            <w:tcW w:w="558" w:type="dxa"/>
            <w:shd w:val="clear" w:color="auto" w:fill="auto"/>
          </w:tcPr>
          <w:p w14:paraId="0031F702" w14:textId="77777777" w:rsidR="006E25BB" w:rsidRPr="00D629B8" w:rsidRDefault="006E25BB" w:rsidP="00B51DB6">
            <w:pPr>
              <w:pStyle w:val="Text"/>
            </w:pPr>
            <w:r w:rsidRPr="00D629B8">
              <w:t>ada</w:t>
            </w:r>
          </w:p>
        </w:tc>
        <w:tc>
          <w:tcPr>
            <w:tcW w:w="925" w:type="dxa"/>
            <w:shd w:val="clear" w:color="auto" w:fill="auto"/>
          </w:tcPr>
          <w:p w14:paraId="17DDBDC1" w14:textId="77777777" w:rsidR="006E25BB" w:rsidRPr="00D629B8" w:rsidRDefault="006E25BB" w:rsidP="00B51DB6">
            <w:pPr>
              <w:pStyle w:val="Text"/>
            </w:pPr>
            <w:r w:rsidRPr="00D629B8">
              <w:t>[[</w:t>
            </w:r>
            <w:r w:rsidRPr="00D629B8">
              <w:rPr>
                <w:rStyle w:val="ChBlueBold"/>
              </w:rPr>
              <w:t>petinju</w:t>
            </w:r>
          </w:p>
        </w:tc>
        <w:tc>
          <w:tcPr>
            <w:tcW w:w="1136" w:type="dxa"/>
            <w:shd w:val="clear" w:color="auto" w:fill="auto"/>
          </w:tcPr>
          <w:p w14:paraId="30C5472B" w14:textId="77777777" w:rsidR="006E25BB" w:rsidRPr="00D629B8" w:rsidRDefault="006E25BB" w:rsidP="00B51DB6">
            <w:pPr>
              <w:pStyle w:val="Text"/>
            </w:pPr>
            <w:r w:rsidRPr="00D629B8">
              <w:rPr>
                <w:rStyle w:val="ChBlueBold"/>
              </w:rPr>
              <w:t>prempuan</w:t>
            </w:r>
            <w:r w:rsidR="00D3555B" w:rsidRPr="00D629B8">
              <w:rPr>
                <w:rStyle w:val="ChBlueBold"/>
              </w:rPr>
              <w:t>g</w:t>
            </w:r>
            <w:r w:rsidRPr="00D629B8">
              <w:t>]</w:t>
            </w:r>
          </w:p>
        </w:tc>
        <w:tc>
          <w:tcPr>
            <w:tcW w:w="569" w:type="dxa"/>
            <w:shd w:val="clear" w:color="auto" w:fill="auto"/>
          </w:tcPr>
          <w:p w14:paraId="1B480B5B" w14:textId="77777777" w:rsidR="006E25BB" w:rsidRPr="00D629B8" w:rsidRDefault="006E25BB" w:rsidP="00B51DB6">
            <w:pPr>
              <w:pStyle w:val="Text"/>
            </w:pPr>
            <w:r w:rsidRPr="00D629B8">
              <w:t>satu]</w:t>
            </w:r>
          </w:p>
        </w:tc>
      </w:tr>
      <w:tr w:rsidR="00AC23C4" w:rsidRPr="00D629B8" w14:paraId="20112B32" w14:textId="77777777" w:rsidTr="00AC23C4">
        <w:tc>
          <w:tcPr>
            <w:tcW w:w="709" w:type="dxa"/>
            <w:shd w:val="clear" w:color="auto" w:fill="auto"/>
          </w:tcPr>
          <w:p w14:paraId="2DC73333" w14:textId="77777777" w:rsidR="006E25BB" w:rsidRPr="00D629B8" w:rsidRDefault="006E25BB" w:rsidP="00B51DB6">
            <w:pPr>
              <w:pStyle w:val="GlossEng"/>
            </w:pPr>
          </w:p>
        </w:tc>
        <w:tc>
          <w:tcPr>
            <w:tcW w:w="284" w:type="dxa"/>
            <w:shd w:val="clear" w:color="auto" w:fill="auto"/>
          </w:tcPr>
          <w:p w14:paraId="4E040451" w14:textId="77777777" w:rsidR="006E25BB" w:rsidRPr="00D629B8" w:rsidRDefault="006E25BB" w:rsidP="00B51DB6">
            <w:pPr>
              <w:pStyle w:val="GlossEng"/>
            </w:pPr>
          </w:p>
        </w:tc>
        <w:tc>
          <w:tcPr>
            <w:tcW w:w="736" w:type="dxa"/>
            <w:shd w:val="clear" w:color="auto" w:fill="auto"/>
          </w:tcPr>
          <w:p w14:paraId="0B267AA2" w14:textId="77777777" w:rsidR="006E25BB" w:rsidRPr="00D629B8" w:rsidRDefault="006E25BB" w:rsidP="00B51DB6">
            <w:pPr>
              <w:pStyle w:val="GlossEng"/>
            </w:pPr>
            <w:r w:rsidRPr="00D629B8">
              <w:t>so.that</w:t>
            </w:r>
          </w:p>
        </w:tc>
        <w:tc>
          <w:tcPr>
            <w:tcW w:w="658" w:type="dxa"/>
            <w:shd w:val="clear" w:color="auto" w:fill="auto"/>
          </w:tcPr>
          <w:p w14:paraId="5E3B5F35" w14:textId="77777777" w:rsidR="006E25BB" w:rsidRPr="00D629B8" w:rsidRDefault="006E25BB" w:rsidP="00B51DB6">
            <w:pPr>
              <w:pStyle w:val="GlossEng"/>
            </w:pPr>
            <w:r w:rsidRPr="00D629B8">
              <w:t>Sarmi</w:t>
            </w:r>
          </w:p>
        </w:tc>
        <w:tc>
          <w:tcPr>
            <w:tcW w:w="558" w:type="dxa"/>
            <w:shd w:val="clear" w:color="auto" w:fill="auto"/>
          </w:tcPr>
          <w:p w14:paraId="26C06399" w14:textId="77777777" w:rsidR="006E25BB" w:rsidRPr="00D629B8" w:rsidRDefault="006E25BB" w:rsidP="00B51DB6">
            <w:pPr>
              <w:pStyle w:val="GlossEng"/>
            </w:pPr>
            <w:r w:rsidRPr="00D629B8">
              <w:t>exist</w:t>
            </w:r>
          </w:p>
        </w:tc>
        <w:tc>
          <w:tcPr>
            <w:tcW w:w="925" w:type="dxa"/>
            <w:shd w:val="clear" w:color="auto" w:fill="auto"/>
          </w:tcPr>
          <w:p w14:paraId="3DB9BB46" w14:textId="77777777" w:rsidR="006E25BB" w:rsidRPr="00D629B8" w:rsidRDefault="006E25BB" w:rsidP="00B51DB6">
            <w:pPr>
              <w:pStyle w:val="GlossEng"/>
            </w:pPr>
            <w:r w:rsidRPr="00D629B8">
              <w:t>boxer</w:t>
            </w:r>
          </w:p>
        </w:tc>
        <w:tc>
          <w:tcPr>
            <w:tcW w:w="1136" w:type="dxa"/>
            <w:shd w:val="clear" w:color="auto" w:fill="auto"/>
          </w:tcPr>
          <w:p w14:paraId="19524C57" w14:textId="77777777" w:rsidR="006E25BB" w:rsidRPr="00D629B8" w:rsidRDefault="006E25BB" w:rsidP="00B51DB6">
            <w:pPr>
              <w:pStyle w:val="GlossEng"/>
            </w:pPr>
            <w:r w:rsidRPr="00D629B8">
              <w:t>woman</w:t>
            </w:r>
          </w:p>
        </w:tc>
        <w:tc>
          <w:tcPr>
            <w:tcW w:w="569" w:type="dxa"/>
            <w:shd w:val="clear" w:color="auto" w:fill="auto"/>
          </w:tcPr>
          <w:p w14:paraId="05476C44" w14:textId="77777777" w:rsidR="006E25BB" w:rsidRPr="00D629B8" w:rsidRDefault="006E25BB" w:rsidP="00B51DB6">
            <w:pPr>
              <w:pStyle w:val="GlossEng"/>
            </w:pPr>
            <w:r w:rsidRPr="00D629B8">
              <w:t>one</w:t>
            </w:r>
          </w:p>
        </w:tc>
      </w:tr>
    </w:tbl>
    <w:p w14:paraId="4DB2E35F" w14:textId="3DF6D66F" w:rsidR="006E25BB" w:rsidRDefault="00B7093A" w:rsidP="006E25BB">
      <w:pPr>
        <w:pStyle w:val="FreeTranslEng"/>
        <w:rPr>
          <w:rStyle w:val="ExampleSource"/>
        </w:rPr>
      </w:pPr>
      <w:r>
        <w:t>‘</w:t>
      </w:r>
      <w:r w:rsidR="006E25BB" w:rsidRPr="00D629B8">
        <w:t xml:space="preserve">… so that Sarmi has a certain </w:t>
      </w:r>
      <w:r w:rsidR="006E25BB" w:rsidRPr="00D629B8">
        <w:rPr>
          <w:rStyle w:val="ChBlueBold"/>
        </w:rPr>
        <w:t>woman boxer</w:t>
      </w:r>
      <w:r>
        <w:t>’</w:t>
      </w:r>
      <w:r w:rsidR="006E25BB" w:rsidRPr="00D629B8">
        <w:t xml:space="preserve"> </w:t>
      </w:r>
      <w:r w:rsidR="006E25BB" w:rsidRPr="00D629B8">
        <w:rPr>
          <w:rStyle w:val="ExampleSource"/>
        </w:rPr>
        <w:t>[081023-003-Cv.0005]</w:t>
      </w:r>
    </w:p>
    <w:p w14:paraId="71189A00" w14:textId="654ECADA" w:rsidR="006E25BB" w:rsidRPr="00D629B8" w:rsidRDefault="006E25BB" w:rsidP="0066209E">
      <w:pPr>
        <w:pStyle w:val="Body0005after"/>
      </w:pPr>
      <w:r w:rsidRPr="00D629B8">
        <w:rPr>
          <w:rStyle w:val="ChSmallCaps"/>
        </w:rPr>
        <w:t>n1n2-np</w:t>
      </w:r>
      <w:r w:rsidRPr="00D629B8">
        <w:t xml:space="preserve">s expressing </w:t>
      </w:r>
      <w:r w:rsidR="00B7093A">
        <w:t>‘</w:t>
      </w:r>
      <w:r w:rsidRPr="00D629B8">
        <w:t>composed-of</w:t>
      </w:r>
      <w:r w:rsidR="00B7093A">
        <w:t>’</w:t>
      </w:r>
      <w:r w:rsidRPr="00D629B8">
        <w:t xml:space="preserve"> and </w:t>
      </w:r>
      <w:r w:rsidR="00B7093A">
        <w:t>‘</w:t>
      </w:r>
      <w:r w:rsidRPr="00D629B8">
        <w:t>purpose-for</w:t>
      </w:r>
      <w:r w:rsidR="00B7093A">
        <w:t>’</w:t>
      </w:r>
      <w:r w:rsidRPr="00D629B8">
        <w:t xml:space="preserve"> relations are illustrated in </w:t>
      </w:r>
      <w:r w:rsidRPr="00D629B8">
        <w:fldChar w:fldCharType="begin"/>
      </w:r>
      <w:r w:rsidRPr="00D629B8">
        <w:instrText xml:space="preserve"> REF _Ref340774364 \h </w:instrText>
      </w:r>
      <w:r w:rsidR="00D629B8">
        <w:instrText xml:space="preserve"> \* MERGEFORMAT </w:instrText>
      </w:r>
      <w:r w:rsidRPr="00D629B8">
        <w:fldChar w:fldCharType="separate"/>
      </w:r>
      <w:r w:rsidR="00154D81" w:rsidRPr="00D629B8">
        <w:t>(</w:t>
      </w:r>
      <w:r w:rsidR="00154D81">
        <w:rPr>
          <w:noProof/>
        </w:rPr>
        <w:t>36</w:t>
      </w:r>
      <w:r w:rsidR="00154D81" w:rsidRPr="00D629B8">
        <w:t>)</w:t>
      </w:r>
      <w:r w:rsidRPr="00D629B8">
        <w:fldChar w:fldCharType="end"/>
      </w:r>
      <w:r w:rsidRPr="00D629B8">
        <w:t xml:space="preserve"> and </w:t>
      </w:r>
      <w:r w:rsidRPr="00D629B8">
        <w:fldChar w:fldCharType="begin"/>
      </w:r>
      <w:r w:rsidRPr="00D629B8">
        <w:instrText xml:space="preserve"> REF _Ref340774366 \h </w:instrText>
      </w:r>
      <w:r w:rsidR="00D629B8">
        <w:instrText xml:space="preserve"> \* MERGEFORMAT </w:instrText>
      </w:r>
      <w:r w:rsidRPr="00D629B8">
        <w:fldChar w:fldCharType="separate"/>
      </w:r>
      <w:r w:rsidR="00154D81" w:rsidRPr="00D629B8">
        <w:t>(</w:t>
      </w:r>
      <w:r w:rsidR="00154D81">
        <w:rPr>
          <w:noProof/>
        </w:rPr>
        <w:t>37</w:t>
      </w:r>
      <w:r w:rsidR="00154D81" w:rsidRPr="00D629B8">
        <w:t>)</w:t>
      </w:r>
      <w:r w:rsidRPr="00D629B8">
        <w:fldChar w:fldCharType="end"/>
      </w:r>
      <w:r w:rsidRPr="00D629B8">
        <w:t>, respectively.</w:t>
      </w:r>
    </w:p>
    <w:p w14:paraId="57D8E504" w14:textId="6294272C" w:rsidR="006E25BB" w:rsidRPr="00D629B8" w:rsidRDefault="00B7093A" w:rsidP="006E25BB">
      <w:pPr>
        <w:pStyle w:val="ExampleTitle"/>
      </w:pPr>
      <w:r>
        <w:t>‘</w:t>
      </w:r>
      <w:r w:rsidR="006E25BB" w:rsidRPr="00D629B8">
        <w:t>Composed-of</w:t>
      </w:r>
      <w:r>
        <w:t>’</w:t>
      </w:r>
      <w:r w:rsidR="006E25BB" w:rsidRPr="00D629B8">
        <w:t xml:space="preserve"> and </w:t>
      </w:r>
      <w:r>
        <w:t>‘</w:t>
      </w:r>
      <w:r w:rsidR="006E25BB" w:rsidRPr="00D629B8">
        <w:t>purpose-for</w:t>
      </w:r>
      <w:r>
        <w:t>’</w:t>
      </w:r>
      <w:r w:rsidR="006E25BB" w:rsidRPr="00D629B8">
        <w:t xml:space="preserve"> relations</w:t>
      </w:r>
    </w:p>
    <w:tbl>
      <w:tblPr>
        <w:tblW w:w="0" w:type="auto"/>
        <w:tblCellMar>
          <w:left w:w="40" w:type="dxa"/>
          <w:right w:w="40" w:type="dxa"/>
        </w:tblCellMar>
        <w:tblLook w:val="01E0" w:firstRow="1" w:lastRow="1" w:firstColumn="1" w:lastColumn="1" w:noHBand="0" w:noVBand="0"/>
      </w:tblPr>
      <w:tblGrid>
        <w:gridCol w:w="709"/>
        <w:gridCol w:w="603"/>
        <w:gridCol w:w="669"/>
        <w:gridCol w:w="558"/>
        <w:gridCol w:w="658"/>
        <w:gridCol w:w="625"/>
      </w:tblGrid>
      <w:tr w:rsidR="00AC23C4" w:rsidRPr="00D629B8" w14:paraId="4FC7F55C" w14:textId="77777777" w:rsidTr="00AC23C4">
        <w:tc>
          <w:tcPr>
            <w:tcW w:w="709" w:type="dxa"/>
            <w:shd w:val="clear" w:color="auto" w:fill="auto"/>
          </w:tcPr>
          <w:p w14:paraId="36D69D66" w14:textId="77777777" w:rsidR="006E25BB" w:rsidRPr="00D629B8" w:rsidRDefault="006E25BB" w:rsidP="00B51DB6">
            <w:pPr>
              <w:pStyle w:val="O0Nwnext"/>
            </w:pPr>
            <w:bookmarkStart w:id="3655" w:name="_Ref289844046"/>
            <w:bookmarkStart w:id="3656" w:name="_Ref340774364"/>
            <w:r w:rsidRPr="00D629B8">
              <w:t>(</w:t>
            </w:r>
            <w:fldSimple w:instr=" SEQ ( \* ARABIC \s 1 ">
              <w:r w:rsidR="00154D81">
                <w:rPr>
                  <w:noProof/>
                </w:rPr>
                <w:t>36</w:t>
              </w:r>
            </w:fldSimple>
            <w:bookmarkEnd w:id="3655"/>
            <w:r w:rsidRPr="00D629B8">
              <w:t>)</w:t>
            </w:r>
            <w:bookmarkEnd w:id="3656"/>
          </w:p>
        </w:tc>
        <w:tc>
          <w:tcPr>
            <w:tcW w:w="603" w:type="dxa"/>
            <w:shd w:val="clear" w:color="auto" w:fill="auto"/>
          </w:tcPr>
          <w:p w14:paraId="62612ED0" w14:textId="77777777" w:rsidR="006E25BB" w:rsidRPr="00D629B8" w:rsidRDefault="006E25BB" w:rsidP="00B51DB6">
            <w:pPr>
              <w:pStyle w:val="Text"/>
            </w:pPr>
            <w:r w:rsidRPr="00D629B8">
              <w:t>smua</w:t>
            </w:r>
          </w:p>
        </w:tc>
        <w:tc>
          <w:tcPr>
            <w:tcW w:w="669" w:type="dxa"/>
            <w:shd w:val="clear" w:color="auto" w:fill="auto"/>
          </w:tcPr>
          <w:p w14:paraId="454DDCD2" w14:textId="77777777" w:rsidR="006E25BB" w:rsidRPr="00D629B8" w:rsidRDefault="006E25BB" w:rsidP="00B51DB6">
            <w:pPr>
              <w:pStyle w:val="Text"/>
            </w:pPr>
            <w:r w:rsidRPr="00D629B8">
              <w:t>jalan</w:t>
            </w:r>
            <w:r w:rsidR="004212FA" w:rsidRPr="00D629B8">
              <w:t>g</w:t>
            </w:r>
          </w:p>
        </w:tc>
        <w:tc>
          <w:tcPr>
            <w:tcW w:w="558" w:type="dxa"/>
            <w:shd w:val="clear" w:color="auto" w:fill="auto"/>
          </w:tcPr>
          <w:p w14:paraId="571D3669" w14:textId="77777777" w:rsidR="006E25BB" w:rsidRPr="00D629B8" w:rsidRDefault="006E25BB" w:rsidP="00B51DB6">
            <w:pPr>
              <w:pStyle w:val="Text"/>
            </w:pPr>
            <w:r w:rsidRPr="00D629B8">
              <w:t>kaya</w:t>
            </w:r>
          </w:p>
        </w:tc>
        <w:tc>
          <w:tcPr>
            <w:tcW w:w="658" w:type="dxa"/>
            <w:shd w:val="clear" w:color="auto" w:fill="auto"/>
          </w:tcPr>
          <w:p w14:paraId="16BD36FC" w14:textId="77777777" w:rsidR="006E25BB" w:rsidRPr="00D629B8" w:rsidRDefault="006E25BB" w:rsidP="00B51DB6">
            <w:pPr>
              <w:pStyle w:val="Text"/>
              <w:rPr>
                <w:rStyle w:val="ChBlueBold"/>
              </w:rPr>
            </w:pPr>
            <w:r w:rsidRPr="00D629B8">
              <w:rPr>
                <w:rStyle w:val="ChBlueBold"/>
              </w:rPr>
              <w:t>kapal</w:t>
            </w:r>
          </w:p>
        </w:tc>
        <w:tc>
          <w:tcPr>
            <w:tcW w:w="625" w:type="dxa"/>
            <w:shd w:val="clear" w:color="auto" w:fill="auto"/>
          </w:tcPr>
          <w:p w14:paraId="73F3170B" w14:textId="77777777" w:rsidR="006E25BB" w:rsidRPr="00D629B8" w:rsidRDefault="006E25BB" w:rsidP="00B51DB6">
            <w:pPr>
              <w:pStyle w:val="Text"/>
              <w:rPr>
                <w:rStyle w:val="ChBlueBold"/>
              </w:rPr>
            </w:pPr>
            <w:r w:rsidRPr="00D629B8">
              <w:rPr>
                <w:rStyle w:val="ChBlueBold"/>
              </w:rPr>
              <w:t>kayu</w:t>
            </w:r>
          </w:p>
        </w:tc>
      </w:tr>
      <w:tr w:rsidR="00AC23C4" w:rsidRPr="00D629B8" w14:paraId="7B31C3FC" w14:textId="77777777" w:rsidTr="00AC23C4">
        <w:tc>
          <w:tcPr>
            <w:tcW w:w="709" w:type="dxa"/>
            <w:shd w:val="clear" w:color="auto" w:fill="auto"/>
          </w:tcPr>
          <w:p w14:paraId="451CA7B5" w14:textId="77777777" w:rsidR="006E25BB" w:rsidRPr="00D629B8" w:rsidRDefault="006E25BB" w:rsidP="00B51DB6">
            <w:pPr>
              <w:pStyle w:val="GlossEng"/>
            </w:pPr>
          </w:p>
        </w:tc>
        <w:tc>
          <w:tcPr>
            <w:tcW w:w="603" w:type="dxa"/>
            <w:shd w:val="clear" w:color="auto" w:fill="auto"/>
          </w:tcPr>
          <w:p w14:paraId="775AAA0F" w14:textId="77777777" w:rsidR="006E25BB" w:rsidRPr="00D629B8" w:rsidRDefault="006E25BB" w:rsidP="00B51DB6">
            <w:pPr>
              <w:pStyle w:val="GlossEng"/>
            </w:pPr>
            <w:r w:rsidRPr="00D629B8">
              <w:t>all</w:t>
            </w:r>
          </w:p>
        </w:tc>
        <w:tc>
          <w:tcPr>
            <w:tcW w:w="669" w:type="dxa"/>
            <w:shd w:val="clear" w:color="auto" w:fill="auto"/>
          </w:tcPr>
          <w:p w14:paraId="6C3B0373" w14:textId="77777777" w:rsidR="006E25BB" w:rsidRPr="00D629B8" w:rsidRDefault="006E25BB" w:rsidP="00B51DB6">
            <w:pPr>
              <w:pStyle w:val="GlossEng"/>
            </w:pPr>
            <w:r w:rsidRPr="00D629B8">
              <w:t>walk</w:t>
            </w:r>
          </w:p>
        </w:tc>
        <w:tc>
          <w:tcPr>
            <w:tcW w:w="558" w:type="dxa"/>
            <w:shd w:val="clear" w:color="auto" w:fill="auto"/>
          </w:tcPr>
          <w:p w14:paraId="2F003250" w14:textId="77777777" w:rsidR="006E25BB" w:rsidRPr="00D629B8" w:rsidRDefault="006E25BB" w:rsidP="00B51DB6">
            <w:pPr>
              <w:pStyle w:val="GlossEng"/>
            </w:pPr>
            <w:r w:rsidRPr="00D629B8">
              <w:t>like</w:t>
            </w:r>
          </w:p>
        </w:tc>
        <w:tc>
          <w:tcPr>
            <w:tcW w:w="658" w:type="dxa"/>
            <w:shd w:val="clear" w:color="auto" w:fill="auto"/>
          </w:tcPr>
          <w:p w14:paraId="3596F151" w14:textId="77777777" w:rsidR="006E25BB" w:rsidRPr="00D629B8" w:rsidRDefault="006E25BB" w:rsidP="00B51DB6">
            <w:pPr>
              <w:pStyle w:val="GlossEng"/>
            </w:pPr>
            <w:r w:rsidRPr="00D629B8">
              <w:t>ship</w:t>
            </w:r>
          </w:p>
        </w:tc>
        <w:tc>
          <w:tcPr>
            <w:tcW w:w="625" w:type="dxa"/>
            <w:shd w:val="clear" w:color="auto" w:fill="auto"/>
          </w:tcPr>
          <w:p w14:paraId="7AB48A7D" w14:textId="77777777" w:rsidR="006E25BB" w:rsidRPr="00D629B8" w:rsidRDefault="006E25BB" w:rsidP="00B51DB6">
            <w:pPr>
              <w:pStyle w:val="GlossEng"/>
            </w:pPr>
            <w:r w:rsidRPr="00D629B8">
              <w:t>wood</w:t>
            </w:r>
          </w:p>
        </w:tc>
      </w:tr>
    </w:tbl>
    <w:p w14:paraId="3F388E03" w14:textId="3024331D" w:rsidR="006E25BB" w:rsidRPr="00D629B8" w:rsidRDefault="00B7093A" w:rsidP="006E25BB">
      <w:pPr>
        <w:pStyle w:val="FreeTranslEng"/>
      </w:pPr>
      <w:r>
        <w:t>‘</w:t>
      </w:r>
      <w:r w:rsidR="006E25BB" w:rsidRPr="00D629B8">
        <w:t xml:space="preserve">(they) all were strolling around like </w:t>
      </w:r>
      <w:r w:rsidR="006E25BB" w:rsidRPr="00D629B8">
        <w:rPr>
          <w:rStyle w:val="ChBlueBold"/>
        </w:rPr>
        <w:t>wooden boats</w:t>
      </w:r>
      <w:r>
        <w:t>’</w:t>
      </w:r>
      <w:r w:rsidR="006E25BB" w:rsidRPr="00D629B8">
        <w:t xml:space="preserve"> </w:t>
      </w:r>
      <w:r w:rsidR="006E25BB" w:rsidRPr="00D629B8">
        <w:rPr>
          <w:rStyle w:val="ExampleSource"/>
        </w:rPr>
        <w:t>[081025-009a-Cv.0188]</w:t>
      </w:r>
    </w:p>
    <w:tbl>
      <w:tblPr>
        <w:tblW w:w="0" w:type="auto"/>
        <w:tblCellMar>
          <w:left w:w="40" w:type="dxa"/>
          <w:right w:w="40" w:type="dxa"/>
        </w:tblCellMar>
        <w:tblLook w:val="01E0" w:firstRow="1" w:lastRow="1" w:firstColumn="1" w:lastColumn="1" w:noHBand="0" w:noVBand="0"/>
      </w:tblPr>
      <w:tblGrid>
        <w:gridCol w:w="709"/>
        <w:gridCol w:w="447"/>
        <w:gridCol w:w="958"/>
        <w:gridCol w:w="1266"/>
        <w:gridCol w:w="536"/>
        <w:gridCol w:w="569"/>
        <w:gridCol w:w="480"/>
      </w:tblGrid>
      <w:tr w:rsidR="00AC23C4" w:rsidRPr="00D629B8" w14:paraId="1D552A78" w14:textId="77777777" w:rsidTr="00AC23C4">
        <w:tc>
          <w:tcPr>
            <w:tcW w:w="709" w:type="dxa"/>
            <w:shd w:val="clear" w:color="auto" w:fill="auto"/>
          </w:tcPr>
          <w:p w14:paraId="77ACDF7B" w14:textId="77777777" w:rsidR="006E25BB" w:rsidRPr="00D629B8" w:rsidRDefault="006E25BB" w:rsidP="00B51DB6">
            <w:pPr>
              <w:pStyle w:val="O0Nwnext"/>
            </w:pPr>
            <w:bookmarkStart w:id="3657" w:name="_Ref340774366"/>
            <w:r w:rsidRPr="00D629B8">
              <w:t>(</w:t>
            </w:r>
            <w:fldSimple w:instr=" SEQ ( \* ARABIC \s 1 ">
              <w:r w:rsidR="00154D81">
                <w:rPr>
                  <w:noProof/>
                </w:rPr>
                <w:t>37</w:t>
              </w:r>
            </w:fldSimple>
            <w:r w:rsidRPr="00D629B8">
              <w:t>)</w:t>
            </w:r>
            <w:bookmarkEnd w:id="3657"/>
          </w:p>
        </w:tc>
        <w:tc>
          <w:tcPr>
            <w:tcW w:w="447" w:type="dxa"/>
            <w:shd w:val="clear" w:color="auto" w:fill="auto"/>
          </w:tcPr>
          <w:p w14:paraId="3E065C15" w14:textId="77777777" w:rsidR="006E25BB" w:rsidRPr="00D629B8" w:rsidRDefault="006E25BB" w:rsidP="00B51DB6">
            <w:pPr>
              <w:pStyle w:val="Text"/>
            </w:pPr>
            <w:r w:rsidRPr="00D629B8">
              <w:t>yo</w:t>
            </w:r>
            <w:r w:rsidR="00166453" w:rsidRPr="00D629B8">
              <w:t>,</w:t>
            </w:r>
          </w:p>
        </w:tc>
        <w:tc>
          <w:tcPr>
            <w:tcW w:w="958" w:type="dxa"/>
            <w:shd w:val="clear" w:color="auto" w:fill="auto"/>
          </w:tcPr>
          <w:p w14:paraId="150768C6" w14:textId="77777777" w:rsidR="006E25BB" w:rsidRPr="00D629B8" w:rsidRDefault="006E25BB" w:rsidP="00B51DB6">
            <w:pPr>
              <w:pStyle w:val="Text"/>
              <w:rPr>
                <w:rStyle w:val="ChBlueBold"/>
              </w:rPr>
            </w:pPr>
            <w:r w:rsidRPr="00D629B8">
              <w:rPr>
                <w:rStyle w:val="ChBlueBold"/>
              </w:rPr>
              <w:t>net</w:t>
            </w:r>
          </w:p>
        </w:tc>
        <w:tc>
          <w:tcPr>
            <w:tcW w:w="1266" w:type="dxa"/>
            <w:shd w:val="clear" w:color="auto" w:fill="auto"/>
          </w:tcPr>
          <w:p w14:paraId="584B30EC" w14:textId="77777777" w:rsidR="006E25BB" w:rsidRPr="00D629B8" w:rsidRDefault="005B49B4" w:rsidP="00B51DB6">
            <w:pPr>
              <w:pStyle w:val="Text"/>
            </w:pPr>
            <w:r w:rsidRPr="00D629B8">
              <w:rPr>
                <w:rStyle w:val="ChBlueBold"/>
              </w:rPr>
              <w:t>laki~</w:t>
            </w:r>
            <w:r w:rsidR="006E25BB" w:rsidRPr="00D629B8">
              <w:rPr>
                <w:rStyle w:val="ChBlueBold"/>
              </w:rPr>
              <w:t>laki</w:t>
            </w:r>
          </w:p>
        </w:tc>
        <w:tc>
          <w:tcPr>
            <w:tcW w:w="536" w:type="dxa"/>
            <w:shd w:val="clear" w:color="auto" w:fill="auto"/>
          </w:tcPr>
          <w:p w14:paraId="57A0A207" w14:textId="77777777" w:rsidR="006E25BB" w:rsidRPr="00D629B8" w:rsidRDefault="006E25BB" w:rsidP="00B51DB6">
            <w:pPr>
              <w:pStyle w:val="Text"/>
            </w:pPr>
            <w:r w:rsidRPr="00D629B8">
              <w:t>tong</w:t>
            </w:r>
          </w:p>
        </w:tc>
        <w:tc>
          <w:tcPr>
            <w:tcW w:w="569" w:type="dxa"/>
            <w:shd w:val="clear" w:color="auto" w:fill="auto"/>
          </w:tcPr>
          <w:p w14:paraId="4874CDA5" w14:textId="77777777" w:rsidR="006E25BB" w:rsidRPr="00D629B8" w:rsidRDefault="006E25BB" w:rsidP="00B51DB6">
            <w:pPr>
              <w:pStyle w:val="Text"/>
            </w:pPr>
            <w:r w:rsidRPr="00D629B8">
              <w:t>yang</w:t>
            </w:r>
          </w:p>
        </w:tc>
        <w:tc>
          <w:tcPr>
            <w:tcW w:w="480" w:type="dxa"/>
            <w:shd w:val="clear" w:color="auto" w:fill="auto"/>
          </w:tcPr>
          <w:p w14:paraId="44020A62" w14:textId="77777777" w:rsidR="006E25BB" w:rsidRPr="00D629B8" w:rsidRDefault="006E25BB" w:rsidP="00B51DB6">
            <w:pPr>
              <w:pStyle w:val="Text"/>
            </w:pPr>
            <w:r w:rsidRPr="00D629B8">
              <w:t>bli</w:t>
            </w:r>
          </w:p>
        </w:tc>
      </w:tr>
      <w:tr w:rsidR="00AC23C4" w:rsidRPr="00D629B8" w14:paraId="49D3C31E" w14:textId="77777777" w:rsidTr="00AC23C4">
        <w:tc>
          <w:tcPr>
            <w:tcW w:w="709" w:type="dxa"/>
            <w:shd w:val="clear" w:color="auto" w:fill="auto"/>
          </w:tcPr>
          <w:p w14:paraId="674B0167" w14:textId="77777777" w:rsidR="006E25BB" w:rsidRPr="00D629B8" w:rsidRDefault="006E25BB" w:rsidP="00B51DB6">
            <w:pPr>
              <w:pStyle w:val="GlossEng"/>
            </w:pPr>
          </w:p>
        </w:tc>
        <w:tc>
          <w:tcPr>
            <w:tcW w:w="447" w:type="dxa"/>
            <w:shd w:val="clear" w:color="auto" w:fill="auto"/>
          </w:tcPr>
          <w:p w14:paraId="4381B505" w14:textId="77777777" w:rsidR="006E25BB" w:rsidRPr="00D629B8" w:rsidRDefault="006E25BB" w:rsidP="00B51DB6">
            <w:pPr>
              <w:pStyle w:val="GlossEng"/>
            </w:pPr>
            <w:r w:rsidRPr="00D629B8">
              <w:t>yes</w:t>
            </w:r>
          </w:p>
        </w:tc>
        <w:tc>
          <w:tcPr>
            <w:tcW w:w="958" w:type="dxa"/>
            <w:shd w:val="clear" w:color="auto" w:fill="auto"/>
          </w:tcPr>
          <w:p w14:paraId="620A4A2B" w14:textId="77777777" w:rsidR="006E25BB" w:rsidRPr="00D629B8" w:rsidRDefault="006E25BB" w:rsidP="00B51DB6">
            <w:pPr>
              <w:pStyle w:val="GlossEng"/>
            </w:pPr>
            <w:r w:rsidRPr="00D629B8">
              <w:t>(sport</w:t>
            </w:r>
            <w:r w:rsidR="000358C2" w:rsidRPr="00D629B8">
              <w:t>.</w:t>
            </w:r>
            <w:r w:rsidRPr="00D629B8">
              <w:t>)net</w:t>
            </w:r>
          </w:p>
        </w:tc>
        <w:tc>
          <w:tcPr>
            <w:tcW w:w="1266" w:type="dxa"/>
            <w:shd w:val="clear" w:color="auto" w:fill="auto"/>
          </w:tcPr>
          <w:p w14:paraId="3FCC4D28" w14:textId="77777777" w:rsidR="006E25BB" w:rsidRPr="00D629B8" w:rsidRDefault="00A97F09" w:rsidP="00B51DB6">
            <w:pPr>
              <w:pStyle w:val="GlossEng"/>
            </w:pPr>
            <w:r w:rsidRPr="00D629B8">
              <w:rPr>
                <w:rStyle w:val="ChSmallCaps"/>
              </w:rPr>
              <w:t>rdp</w:t>
            </w:r>
            <w:r w:rsidRPr="00D629B8">
              <w:t>~husband</w:t>
            </w:r>
          </w:p>
        </w:tc>
        <w:tc>
          <w:tcPr>
            <w:tcW w:w="536" w:type="dxa"/>
            <w:shd w:val="clear" w:color="auto" w:fill="auto"/>
          </w:tcPr>
          <w:p w14:paraId="1BB8C2D6" w14:textId="77777777" w:rsidR="006E25BB" w:rsidRPr="00D629B8" w:rsidRDefault="006E25BB" w:rsidP="00B51DB6">
            <w:pPr>
              <w:pStyle w:val="GlossEng"/>
              <w:rPr>
                <w:rStyle w:val="ChSmallCaps"/>
              </w:rPr>
            </w:pPr>
            <w:r w:rsidRPr="00D629B8">
              <w:rPr>
                <w:rStyle w:val="ChSmallCaps"/>
              </w:rPr>
              <w:t>1pl</w:t>
            </w:r>
          </w:p>
        </w:tc>
        <w:tc>
          <w:tcPr>
            <w:tcW w:w="569" w:type="dxa"/>
            <w:shd w:val="clear" w:color="auto" w:fill="auto"/>
          </w:tcPr>
          <w:p w14:paraId="1A175447" w14:textId="77777777" w:rsidR="006E25BB" w:rsidRPr="00D629B8" w:rsidRDefault="006E25BB" w:rsidP="00B51DB6">
            <w:pPr>
              <w:pStyle w:val="GlossEng"/>
              <w:rPr>
                <w:rStyle w:val="ChSmallCaps"/>
              </w:rPr>
            </w:pPr>
            <w:r w:rsidRPr="00D629B8">
              <w:rPr>
                <w:rStyle w:val="ChSmallCaps"/>
              </w:rPr>
              <w:t>rel</w:t>
            </w:r>
          </w:p>
        </w:tc>
        <w:tc>
          <w:tcPr>
            <w:tcW w:w="480" w:type="dxa"/>
            <w:shd w:val="clear" w:color="auto" w:fill="auto"/>
          </w:tcPr>
          <w:p w14:paraId="0C08D4AE" w14:textId="77777777" w:rsidR="006E25BB" w:rsidRPr="00D629B8" w:rsidRDefault="006E25BB" w:rsidP="00B51DB6">
            <w:pPr>
              <w:pStyle w:val="GlossEng"/>
            </w:pPr>
            <w:r w:rsidRPr="00D629B8">
              <w:t>buy</w:t>
            </w:r>
          </w:p>
        </w:tc>
      </w:tr>
    </w:tbl>
    <w:p w14:paraId="5BF140AB" w14:textId="751100D0" w:rsidR="006E25BB" w:rsidRPr="00D629B8" w:rsidRDefault="00B7093A" w:rsidP="006E25BB">
      <w:pPr>
        <w:pStyle w:val="FreeTranslEng"/>
      </w:pPr>
      <w:r>
        <w:t>‘</w:t>
      </w:r>
      <w:r w:rsidR="006E25BB" w:rsidRPr="00D629B8">
        <w:t xml:space="preserve">yes, </w:t>
      </w:r>
      <w:r w:rsidR="00C22325" w:rsidRPr="00D629B8">
        <w:t>the</w:t>
      </w:r>
      <w:r w:rsidR="0065711B" w:rsidRPr="00D629B8">
        <w:t xml:space="preserve"> </w:t>
      </w:r>
      <w:r w:rsidR="006E25BB" w:rsidRPr="00D629B8">
        <w:t xml:space="preserve">(volley-ball) </w:t>
      </w:r>
      <w:r w:rsidR="006E25BB" w:rsidRPr="00D629B8">
        <w:rPr>
          <w:rStyle w:val="ChBlueBold"/>
        </w:rPr>
        <w:t>net for men</w:t>
      </w:r>
      <w:r w:rsidR="006E25BB" w:rsidRPr="00D629B8">
        <w:t>, (it was) us who (bought it)</w:t>
      </w:r>
      <w:r>
        <w:t>’</w:t>
      </w:r>
      <w:r w:rsidR="006E25BB" w:rsidRPr="00D629B8">
        <w:t xml:space="preserve"> </w:t>
      </w:r>
      <w:r w:rsidR="006E25BB" w:rsidRPr="00D629B8">
        <w:rPr>
          <w:rStyle w:val="ExampleSource"/>
        </w:rPr>
        <w:t>[081023-001-Cv.0012]</w:t>
      </w:r>
    </w:p>
    <w:p w14:paraId="514ADA1B" w14:textId="2818F175" w:rsidR="006E25BB" w:rsidRDefault="006E25BB" w:rsidP="00B1583A">
      <w:pPr>
        <w:pStyle w:val="Body0005after"/>
      </w:pPr>
      <w:r w:rsidRPr="00D629B8">
        <w:t xml:space="preserve">Locational and temporal relations between the </w:t>
      </w:r>
      <w:r w:rsidRPr="00D629B8">
        <w:rPr>
          <w:rStyle w:val="ChSmallCaps"/>
        </w:rPr>
        <w:t>n1</w:t>
      </w:r>
      <w:r w:rsidRPr="00D629B8">
        <w:t xml:space="preserve"> and </w:t>
      </w:r>
      <w:r w:rsidRPr="00D629B8">
        <w:rPr>
          <w:rStyle w:val="ChSmallCaps"/>
        </w:rPr>
        <w:t>n2</w:t>
      </w:r>
      <w:r w:rsidRPr="00D629B8">
        <w:t xml:space="preserve"> are illustrated in </w:t>
      </w:r>
      <w:r w:rsidRPr="00D629B8">
        <w:fldChar w:fldCharType="begin"/>
      </w:r>
      <w:r w:rsidRPr="00D629B8">
        <w:instrText xml:space="preserve"> REF _Ref340774370 \h </w:instrText>
      </w:r>
      <w:r w:rsidR="00D629B8">
        <w:instrText xml:space="preserve"> \* MERGEFORMAT </w:instrText>
      </w:r>
      <w:r w:rsidRPr="00D629B8">
        <w:fldChar w:fldCharType="separate"/>
      </w:r>
      <w:r w:rsidR="00154D81" w:rsidRPr="00D629B8">
        <w:t>(</w:t>
      </w:r>
      <w:r w:rsidR="00154D81">
        <w:rPr>
          <w:noProof/>
        </w:rPr>
        <w:t>38</w:t>
      </w:r>
      <w:r w:rsidR="00154D81" w:rsidRPr="00D629B8">
        <w:t>)</w:t>
      </w:r>
      <w:r w:rsidRPr="00D629B8">
        <w:fldChar w:fldCharType="end"/>
      </w:r>
      <w:r w:rsidRPr="00D629B8">
        <w:t xml:space="preserve"> to </w:t>
      </w:r>
      <w:r w:rsidRPr="00D629B8">
        <w:fldChar w:fldCharType="begin"/>
      </w:r>
      <w:r w:rsidRPr="00D629B8">
        <w:instrText xml:space="preserve"> REF _Ref340774373 \h </w:instrText>
      </w:r>
      <w:r w:rsidR="00D629B8">
        <w:instrText xml:space="preserve"> \* MERGEFORMAT </w:instrText>
      </w:r>
      <w:r w:rsidRPr="00D629B8">
        <w:fldChar w:fldCharType="separate"/>
      </w:r>
      <w:r w:rsidR="00154D81" w:rsidRPr="00D629B8">
        <w:t>(</w:t>
      </w:r>
      <w:r w:rsidR="00154D81">
        <w:rPr>
          <w:noProof/>
        </w:rPr>
        <w:t>40</w:t>
      </w:r>
      <w:r w:rsidR="00154D81" w:rsidRPr="00D629B8">
        <w:t>)</w:t>
      </w:r>
      <w:r w:rsidRPr="00D629B8">
        <w:fldChar w:fldCharType="end"/>
      </w:r>
      <w:r w:rsidRPr="00D629B8">
        <w:t xml:space="preserve">. The </w:t>
      </w:r>
      <w:r w:rsidRPr="00D629B8">
        <w:rPr>
          <w:rStyle w:val="ChSmallCaps"/>
        </w:rPr>
        <w:t>n2</w:t>
      </w:r>
      <w:r w:rsidRPr="00D629B8">
        <w:t xml:space="preserve"> denotes a locational relation in </w:t>
      </w:r>
      <w:r w:rsidRPr="00D629B8">
        <w:fldChar w:fldCharType="begin"/>
      </w:r>
      <w:r w:rsidRPr="00D629B8">
        <w:instrText xml:space="preserve"> REF _Ref340774370 \h </w:instrText>
      </w:r>
      <w:r w:rsidR="00D629B8">
        <w:instrText xml:space="preserve"> \* MERGEFORMAT </w:instrText>
      </w:r>
      <w:r w:rsidRPr="00D629B8">
        <w:fldChar w:fldCharType="separate"/>
      </w:r>
      <w:r w:rsidR="00154D81" w:rsidRPr="00D629B8">
        <w:t>(</w:t>
      </w:r>
      <w:r w:rsidR="00154D81">
        <w:rPr>
          <w:noProof/>
        </w:rPr>
        <w:t>38</w:t>
      </w:r>
      <w:r w:rsidR="00154D81" w:rsidRPr="00D629B8">
        <w:t>)</w:t>
      </w:r>
      <w:r w:rsidRPr="00D629B8">
        <w:fldChar w:fldCharType="end"/>
      </w:r>
      <w:r w:rsidRPr="00D629B8">
        <w:t xml:space="preserve">, and a temporal relation in </w:t>
      </w:r>
      <w:r w:rsidRPr="00D629B8">
        <w:fldChar w:fldCharType="begin"/>
      </w:r>
      <w:r w:rsidRPr="00D629B8">
        <w:instrText xml:space="preserve"> REF _Ref340774371 \h </w:instrText>
      </w:r>
      <w:r w:rsidR="00D629B8">
        <w:instrText xml:space="preserve"> \* MERGEFORMAT </w:instrText>
      </w:r>
      <w:r w:rsidRPr="00D629B8">
        <w:fldChar w:fldCharType="separate"/>
      </w:r>
      <w:r w:rsidR="00154D81" w:rsidRPr="00D629B8">
        <w:t>(</w:t>
      </w:r>
      <w:r w:rsidR="00154D81">
        <w:rPr>
          <w:noProof/>
        </w:rPr>
        <w:t>39</w:t>
      </w:r>
      <w:r w:rsidR="00154D81" w:rsidRPr="00D629B8">
        <w:t>)</w:t>
      </w:r>
      <w:r w:rsidRPr="00D629B8">
        <w:fldChar w:fldCharType="end"/>
      </w:r>
      <w:r w:rsidRPr="00D629B8">
        <w:t xml:space="preserve">. In </w:t>
      </w:r>
      <w:r w:rsidRPr="00D629B8">
        <w:fldChar w:fldCharType="begin"/>
      </w:r>
      <w:r w:rsidRPr="00D629B8">
        <w:instrText xml:space="preserve"> REF _Ref340774373 \h </w:instrText>
      </w:r>
      <w:r w:rsidR="00D629B8">
        <w:instrText xml:space="preserve"> \* MERGEFORMAT </w:instrText>
      </w:r>
      <w:r w:rsidRPr="00D629B8">
        <w:fldChar w:fldCharType="separate"/>
      </w:r>
      <w:r w:rsidR="00154D81" w:rsidRPr="00D629B8">
        <w:t>(</w:t>
      </w:r>
      <w:r w:rsidR="00154D81">
        <w:rPr>
          <w:noProof/>
        </w:rPr>
        <w:t>40</w:t>
      </w:r>
      <w:r w:rsidR="00154D81" w:rsidRPr="00D629B8">
        <w:t>)</w:t>
      </w:r>
      <w:r w:rsidRPr="00D629B8">
        <w:fldChar w:fldCharType="end"/>
      </w:r>
      <w:r w:rsidRPr="00D629B8">
        <w:t xml:space="preserve"> the first two nominals express a locational relation between the head </w:t>
      </w:r>
      <w:r w:rsidRPr="00D629B8">
        <w:rPr>
          <w:rStyle w:val="ChItalBold"/>
        </w:rPr>
        <w:t>ampas</w:t>
      </w:r>
      <w:r w:rsidRPr="00D629B8">
        <w:t xml:space="preserve"> </w:t>
      </w:r>
      <w:r w:rsidR="00B7093A">
        <w:t>‘</w:t>
      </w:r>
      <w:r w:rsidRPr="00D629B8">
        <w:t>waste</w:t>
      </w:r>
      <w:r w:rsidR="00B7093A">
        <w:t>’</w:t>
      </w:r>
      <w:r w:rsidRPr="00D629B8">
        <w:t xml:space="preserve"> and its modifier noun, the source </w:t>
      </w:r>
      <w:r w:rsidRPr="00D629B8">
        <w:rPr>
          <w:rStyle w:val="ChItalBold"/>
        </w:rPr>
        <w:t>pinang</w:t>
      </w:r>
      <w:r w:rsidRPr="00D629B8">
        <w:t xml:space="preserve"> </w:t>
      </w:r>
      <w:r w:rsidR="00B7093A">
        <w:t>‘</w:t>
      </w:r>
      <w:r w:rsidR="004212FA" w:rsidRPr="00D629B8">
        <w:t>betel nut</w:t>
      </w:r>
      <w:r w:rsidR="00B7093A">
        <w:t>’</w:t>
      </w:r>
      <w:r w:rsidRPr="00D629B8">
        <w:t>. This</w:t>
      </w:r>
      <w:r w:rsidR="00B1583A">
        <w:t xml:space="preserve"> </w:t>
      </w:r>
      <w:r w:rsidRPr="00D629B8">
        <w:rPr>
          <w:rStyle w:val="ChSmallCaps"/>
        </w:rPr>
        <w:t>n1n2</w:t>
      </w:r>
      <w:r w:rsidRPr="00D629B8">
        <w:t xml:space="preserve"> construction is modified with the third nominal </w:t>
      </w:r>
      <w:r w:rsidRPr="00D629B8">
        <w:rPr>
          <w:rStyle w:val="ChItalBold"/>
        </w:rPr>
        <w:t>malam</w:t>
      </w:r>
      <w:r w:rsidRPr="00D629B8">
        <w:t xml:space="preserve"> </w:t>
      </w:r>
      <w:r w:rsidR="00B7093A">
        <w:t>‘</w:t>
      </w:r>
      <w:r w:rsidRPr="00D629B8">
        <w:t>night</w:t>
      </w:r>
      <w:r w:rsidR="00B7093A">
        <w:t>’</w:t>
      </w:r>
      <w:r w:rsidRPr="00D629B8">
        <w:t xml:space="preserve"> which denotes a temporal relation</w:t>
      </w:r>
      <w:r w:rsidR="00B1583A">
        <w:t xml:space="preserve"> </w:t>
      </w:r>
      <w:r w:rsidR="00B1583A" w:rsidRPr="00D629B8">
        <w:t>(</w:t>
      </w:r>
      <w:r w:rsidR="00B1583A" w:rsidRPr="00D629B8">
        <w:rPr>
          <w:rStyle w:val="ChSmallCaps"/>
        </w:rPr>
        <w:t>n1n2-np</w:t>
      </w:r>
      <w:r w:rsidR="00B1583A" w:rsidRPr="00D629B8">
        <w:t>s with more than three nominal constituen</w:t>
      </w:r>
      <w:r w:rsidR="00237A02">
        <w:t>ts are unattested in the corpus</w:t>
      </w:r>
      <w:r w:rsidR="00B1583A" w:rsidRPr="00D629B8">
        <w:t>)</w:t>
      </w:r>
      <w:r w:rsidR="00237A02">
        <w:t>.</w:t>
      </w:r>
      <w:r w:rsidR="00B1583A" w:rsidRPr="00D629B8">
        <w:t xml:space="preserve"> </w:t>
      </w:r>
      <w:r w:rsidRPr="00D629B8">
        <w:t xml:space="preserve">(Other types of locational relations are found in </w:t>
      </w:r>
      <w:r w:rsidRPr="00D629B8">
        <w:fldChar w:fldCharType="begin"/>
      </w:r>
      <w:r w:rsidRPr="00D629B8">
        <w:instrText xml:space="preserve"> REF _Ref360720115 \h </w:instrText>
      </w:r>
      <w:r w:rsidR="00D629B8">
        <w:instrText xml:space="preserve"> \* MERGEFORMAT </w:instrText>
      </w:r>
      <w:r w:rsidRPr="00D629B8">
        <w:fldChar w:fldCharType="separate"/>
      </w:r>
      <w:r w:rsidR="00154D81" w:rsidRPr="00856563">
        <w:t xml:space="preserve">Table </w:t>
      </w:r>
      <w:r w:rsidR="00154D81">
        <w:rPr>
          <w:noProof/>
          <w:cs/>
        </w:rPr>
        <w:t>‎</w:t>
      </w:r>
      <w:r w:rsidR="00154D81">
        <w:rPr>
          <w:noProof/>
        </w:rPr>
        <w:t>8.2</w:t>
      </w:r>
      <w:r w:rsidRPr="00D629B8">
        <w:fldChar w:fldCharType="end"/>
      </w:r>
      <w:r w:rsidRPr="00D629B8">
        <w:t>.)</w:t>
      </w:r>
    </w:p>
    <w:p w14:paraId="3F9E0C8F" w14:textId="77777777" w:rsidR="006E25BB" w:rsidRPr="00D629B8" w:rsidRDefault="006E25BB" w:rsidP="006E25BB">
      <w:pPr>
        <w:pStyle w:val="ExampleTitle"/>
      </w:pPr>
      <w:r w:rsidRPr="00D629B8">
        <w:t>Locational and temporal relations</w:t>
      </w:r>
    </w:p>
    <w:tbl>
      <w:tblPr>
        <w:tblW w:w="0" w:type="auto"/>
        <w:tblCellMar>
          <w:left w:w="40" w:type="dxa"/>
          <w:right w:w="40" w:type="dxa"/>
        </w:tblCellMar>
        <w:tblLook w:val="01E0" w:firstRow="1" w:lastRow="1" w:firstColumn="1" w:lastColumn="1" w:noHBand="0" w:noVBand="0"/>
      </w:tblPr>
      <w:tblGrid>
        <w:gridCol w:w="709"/>
        <w:gridCol w:w="714"/>
        <w:gridCol w:w="669"/>
        <w:gridCol w:w="680"/>
        <w:gridCol w:w="614"/>
        <w:gridCol w:w="625"/>
      </w:tblGrid>
      <w:tr w:rsidR="00AC23C4" w:rsidRPr="00D629B8" w14:paraId="4D6AC94B" w14:textId="77777777" w:rsidTr="00AC23C4">
        <w:tc>
          <w:tcPr>
            <w:tcW w:w="709" w:type="dxa"/>
            <w:shd w:val="clear" w:color="auto" w:fill="auto"/>
          </w:tcPr>
          <w:p w14:paraId="2D54A01E" w14:textId="77777777" w:rsidR="006E25BB" w:rsidRPr="00D629B8" w:rsidRDefault="006E25BB" w:rsidP="00B51DB6">
            <w:pPr>
              <w:pStyle w:val="O0Nwnext"/>
            </w:pPr>
            <w:bookmarkStart w:id="3658" w:name="_Ref289844047"/>
            <w:bookmarkStart w:id="3659" w:name="_Ref340774370"/>
            <w:r w:rsidRPr="00D629B8">
              <w:t>(</w:t>
            </w:r>
            <w:fldSimple w:instr=" SEQ ( \* ARABIC \s 1 ">
              <w:r w:rsidR="00154D81">
                <w:rPr>
                  <w:noProof/>
                </w:rPr>
                <w:t>38</w:t>
              </w:r>
            </w:fldSimple>
            <w:bookmarkEnd w:id="3658"/>
            <w:r w:rsidRPr="00D629B8">
              <w:t>)</w:t>
            </w:r>
            <w:bookmarkEnd w:id="3659"/>
          </w:p>
        </w:tc>
        <w:tc>
          <w:tcPr>
            <w:tcW w:w="714" w:type="dxa"/>
            <w:shd w:val="clear" w:color="auto" w:fill="auto"/>
          </w:tcPr>
          <w:p w14:paraId="228F7465" w14:textId="77777777" w:rsidR="006E25BB" w:rsidRPr="00D629B8" w:rsidRDefault="006E25BB" w:rsidP="00B51DB6">
            <w:pPr>
              <w:pStyle w:val="Text"/>
            </w:pPr>
            <w:r w:rsidRPr="00D629B8">
              <w:t>orang</w:t>
            </w:r>
          </w:p>
        </w:tc>
        <w:tc>
          <w:tcPr>
            <w:tcW w:w="669" w:type="dxa"/>
            <w:shd w:val="clear" w:color="auto" w:fill="auto"/>
          </w:tcPr>
          <w:p w14:paraId="747103D4" w14:textId="77777777" w:rsidR="006E25BB" w:rsidRPr="00D629B8" w:rsidRDefault="006E25BB" w:rsidP="00B51DB6">
            <w:pPr>
              <w:pStyle w:val="Text"/>
            </w:pPr>
            <w:r w:rsidRPr="00D629B8">
              <w:t>Papua</w:t>
            </w:r>
          </w:p>
        </w:tc>
        <w:tc>
          <w:tcPr>
            <w:tcW w:w="680" w:type="dxa"/>
            <w:shd w:val="clear" w:color="auto" w:fill="auto"/>
          </w:tcPr>
          <w:p w14:paraId="2EACE49C" w14:textId="77777777" w:rsidR="006E25BB" w:rsidRPr="00D629B8" w:rsidRDefault="006E25BB" w:rsidP="00B51DB6">
            <w:pPr>
              <w:pStyle w:val="Text"/>
            </w:pPr>
            <w:r w:rsidRPr="00D629B8">
              <w:t>bilang</w:t>
            </w:r>
          </w:p>
        </w:tc>
        <w:tc>
          <w:tcPr>
            <w:tcW w:w="614" w:type="dxa"/>
            <w:shd w:val="clear" w:color="auto" w:fill="auto"/>
          </w:tcPr>
          <w:p w14:paraId="39CB139B" w14:textId="5283EDD5" w:rsidR="006E25BB" w:rsidRPr="00D629B8" w:rsidRDefault="006E25BB" w:rsidP="00B51DB6">
            <w:pPr>
              <w:pStyle w:val="Text"/>
              <w:rPr>
                <w:rStyle w:val="ChBlueBold"/>
              </w:rPr>
            </w:pPr>
            <w:r w:rsidRPr="00D629B8">
              <w:rPr>
                <w:rStyle w:val="ChBlueBold"/>
              </w:rPr>
              <w:t>jin</w:t>
            </w:r>
            <w:r w:rsidR="004E0CE0">
              <w:rPr>
                <w:rStyle w:val="ChBlueBold"/>
              </w:rPr>
              <w:t>g</w:t>
            </w:r>
          </w:p>
        </w:tc>
        <w:tc>
          <w:tcPr>
            <w:tcW w:w="625" w:type="dxa"/>
            <w:shd w:val="clear" w:color="auto" w:fill="auto"/>
          </w:tcPr>
          <w:p w14:paraId="3EBC0078" w14:textId="77777777" w:rsidR="006E25BB" w:rsidRPr="00D629B8" w:rsidRDefault="006E25BB" w:rsidP="00B51DB6">
            <w:pPr>
              <w:pStyle w:val="Text"/>
              <w:rPr>
                <w:rStyle w:val="ChBlueBold"/>
              </w:rPr>
            </w:pPr>
            <w:r w:rsidRPr="00D629B8">
              <w:rPr>
                <w:rStyle w:val="ChBlueBold"/>
              </w:rPr>
              <w:t>kayu</w:t>
            </w:r>
          </w:p>
        </w:tc>
      </w:tr>
      <w:tr w:rsidR="00AC23C4" w:rsidRPr="00D629B8" w14:paraId="2A25830C" w14:textId="77777777" w:rsidTr="00AC23C4">
        <w:tc>
          <w:tcPr>
            <w:tcW w:w="709" w:type="dxa"/>
            <w:shd w:val="clear" w:color="auto" w:fill="auto"/>
          </w:tcPr>
          <w:p w14:paraId="14B929F3" w14:textId="77777777" w:rsidR="006E25BB" w:rsidRPr="00D629B8" w:rsidRDefault="006E25BB" w:rsidP="00B51DB6">
            <w:pPr>
              <w:pStyle w:val="GlossEng"/>
            </w:pPr>
          </w:p>
        </w:tc>
        <w:tc>
          <w:tcPr>
            <w:tcW w:w="714" w:type="dxa"/>
            <w:shd w:val="clear" w:color="auto" w:fill="auto"/>
          </w:tcPr>
          <w:p w14:paraId="1E8B11BE" w14:textId="77777777" w:rsidR="006E25BB" w:rsidRPr="00D629B8" w:rsidRDefault="006E25BB" w:rsidP="00B51DB6">
            <w:pPr>
              <w:pStyle w:val="GlossEng"/>
            </w:pPr>
            <w:r w:rsidRPr="00D629B8">
              <w:t>person</w:t>
            </w:r>
          </w:p>
        </w:tc>
        <w:tc>
          <w:tcPr>
            <w:tcW w:w="669" w:type="dxa"/>
            <w:shd w:val="clear" w:color="auto" w:fill="auto"/>
          </w:tcPr>
          <w:p w14:paraId="58345DEB" w14:textId="77777777" w:rsidR="006E25BB" w:rsidRPr="00D629B8" w:rsidRDefault="006E25BB" w:rsidP="00B51DB6">
            <w:pPr>
              <w:pStyle w:val="GlossEng"/>
            </w:pPr>
            <w:r w:rsidRPr="00D629B8">
              <w:t>Papua</w:t>
            </w:r>
          </w:p>
        </w:tc>
        <w:tc>
          <w:tcPr>
            <w:tcW w:w="680" w:type="dxa"/>
            <w:shd w:val="clear" w:color="auto" w:fill="auto"/>
          </w:tcPr>
          <w:p w14:paraId="6C03ED8A" w14:textId="77777777" w:rsidR="006E25BB" w:rsidRPr="00D629B8" w:rsidRDefault="006E25BB" w:rsidP="00B51DB6">
            <w:pPr>
              <w:pStyle w:val="GlossEng"/>
            </w:pPr>
            <w:r w:rsidRPr="00D629B8">
              <w:t>say</w:t>
            </w:r>
          </w:p>
        </w:tc>
        <w:tc>
          <w:tcPr>
            <w:tcW w:w="614" w:type="dxa"/>
            <w:shd w:val="clear" w:color="auto" w:fill="auto"/>
          </w:tcPr>
          <w:p w14:paraId="6DBCB9EC" w14:textId="77777777" w:rsidR="006E25BB" w:rsidRPr="00D629B8" w:rsidRDefault="006E25BB" w:rsidP="00B51DB6">
            <w:pPr>
              <w:pStyle w:val="GlossEng"/>
            </w:pPr>
            <w:r w:rsidRPr="00D629B8">
              <w:t>genie</w:t>
            </w:r>
          </w:p>
        </w:tc>
        <w:tc>
          <w:tcPr>
            <w:tcW w:w="625" w:type="dxa"/>
            <w:shd w:val="clear" w:color="auto" w:fill="auto"/>
          </w:tcPr>
          <w:p w14:paraId="7C35770F" w14:textId="77777777" w:rsidR="006E25BB" w:rsidRPr="00D629B8" w:rsidRDefault="006E25BB" w:rsidP="00B51DB6">
            <w:pPr>
              <w:pStyle w:val="GlossEng"/>
            </w:pPr>
            <w:r w:rsidRPr="00D629B8">
              <w:t>wood</w:t>
            </w:r>
          </w:p>
        </w:tc>
      </w:tr>
    </w:tbl>
    <w:p w14:paraId="7C211BED" w14:textId="45315EF4" w:rsidR="006E25BB" w:rsidRPr="00D629B8" w:rsidRDefault="00B7093A" w:rsidP="006E25BB">
      <w:pPr>
        <w:pStyle w:val="FreeTranslEng"/>
      </w:pPr>
      <w:r>
        <w:t>‘</w:t>
      </w:r>
      <w:r w:rsidR="006E25BB" w:rsidRPr="00D629B8">
        <w:t xml:space="preserve">Papuans call (them) </w:t>
      </w:r>
      <w:r w:rsidR="006E25BB" w:rsidRPr="00D629B8">
        <w:rPr>
          <w:rStyle w:val="ChBlueBold"/>
        </w:rPr>
        <w:t>tree genies</w:t>
      </w:r>
      <w:r>
        <w:t>’</w:t>
      </w:r>
      <w:r w:rsidR="006E25BB" w:rsidRPr="00D629B8">
        <w:t xml:space="preserve"> </w:t>
      </w:r>
      <w:r w:rsidR="006E25BB" w:rsidRPr="00D629B8">
        <w:rPr>
          <w:rStyle w:val="ExampleSource"/>
        </w:rPr>
        <w:t>[081006-022-CvEx.0054]</w:t>
      </w:r>
    </w:p>
    <w:tbl>
      <w:tblPr>
        <w:tblW w:w="0" w:type="auto"/>
        <w:tblCellMar>
          <w:left w:w="40" w:type="dxa"/>
          <w:right w:w="40" w:type="dxa"/>
        </w:tblCellMar>
        <w:tblLook w:val="01E0" w:firstRow="1" w:lastRow="1" w:firstColumn="1" w:lastColumn="1" w:noHBand="0" w:noVBand="0"/>
      </w:tblPr>
      <w:tblGrid>
        <w:gridCol w:w="709"/>
        <w:gridCol w:w="647"/>
        <w:gridCol w:w="580"/>
        <w:gridCol w:w="858"/>
      </w:tblGrid>
      <w:tr w:rsidR="006E25BB" w:rsidRPr="00D629B8" w14:paraId="31F9A72B" w14:textId="77777777" w:rsidTr="00AC23C4">
        <w:tc>
          <w:tcPr>
            <w:tcW w:w="709" w:type="dxa"/>
            <w:shd w:val="clear" w:color="auto" w:fill="auto"/>
          </w:tcPr>
          <w:p w14:paraId="1D39589F" w14:textId="77777777" w:rsidR="006E25BB" w:rsidRPr="00D629B8" w:rsidRDefault="006E25BB" w:rsidP="00B51DB6">
            <w:pPr>
              <w:pStyle w:val="O0Nwnext"/>
            </w:pPr>
            <w:bookmarkStart w:id="3660" w:name="_Ref340774371"/>
            <w:r w:rsidRPr="00D629B8">
              <w:t>(</w:t>
            </w:r>
            <w:fldSimple w:instr=" SEQ ( \* ARABIC \s 1 ">
              <w:r w:rsidR="00154D81">
                <w:rPr>
                  <w:noProof/>
                </w:rPr>
                <w:t>39</w:t>
              </w:r>
            </w:fldSimple>
            <w:r w:rsidRPr="00D629B8">
              <w:t>)</w:t>
            </w:r>
            <w:bookmarkEnd w:id="3660"/>
          </w:p>
        </w:tc>
        <w:tc>
          <w:tcPr>
            <w:tcW w:w="647" w:type="dxa"/>
            <w:shd w:val="clear" w:color="auto" w:fill="auto"/>
          </w:tcPr>
          <w:p w14:paraId="3C09999D" w14:textId="77777777" w:rsidR="006E25BB" w:rsidRPr="00D629B8" w:rsidRDefault="006E25BB" w:rsidP="00B51DB6">
            <w:pPr>
              <w:pStyle w:val="Text"/>
            </w:pPr>
            <w:r w:rsidRPr="00D629B8">
              <w:t>[[</w:t>
            </w:r>
            <w:r w:rsidRPr="00D629B8">
              <w:rPr>
                <w:rStyle w:val="ChBlueBold"/>
              </w:rPr>
              <w:t>jam</w:t>
            </w:r>
          </w:p>
        </w:tc>
        <w:tc>
          <w:tcPr>
            <w:tcW w:w="580" w:type="dxa"/>
            <w:shd w:val="clear" w:color="auto" w:fill="auto"/>
          </w:tcPr>
          <w:p w14:paraId="5756EB4F" w14:textId="77777777" w:rsidR="006E25BB" w:rsidRPr="00D629B8" w:rsidRDefault="006E25BB" w:rsidP="00B51DB6">
            <w:pPr>
              <w:pStyle w:val="Text"/>
            </w:pPr>
            <w:r w:rsidRPr="00D629B8">
              <w:rPr>
                <w:rStyle w:val="ChBlueBold"/>
              </w:rPr>
              <w:t>tiga</w:t>
            </w:r>
            <w:r w:rsidRPr="00D629B8">
              <w:t>]</w:t>
            </w:r>
          </w:p>
        </w:tc>
        <w:tc>
          <w:tcPr>
            <w:tcW w:w="858" w:type="dxa"/>
            <w:shd w:val="clear" w:color="auto" w:fill="auto"/>
          </w:tcPr>
          <w:p w14:paraId="3C8E1648" w14:textId="77777777" w:rsidR="006E25BB" w:rsidRPr="00D629B8" w:rsidRDefault="006E25BB" w:rsidP="00B51DB6">
            <w:pPr>
              <w:pStyle w:val="Text"/>
            </w:pPr>
            <w:r w:rsidRPr="00D629B8">
              <w:rPr>
                <w:rStyle w:val="ChBlueBold"/>
              </w:rPr>
              <w:t>pagi</w:t>
            </w:r>
            <w:r w:rsidRPr="00D629B8">
              <w:t>]</w:t>
            </w:r>
            <w:r w:rsidR="00166453" w:rsidRPr="00D629B8">
              <w:t>?</w:t>
            </w:r>
          </w:p>
        </w:tc>
      </w:tr>
      <w:tr w:rsidR="006E25BB" w:rsidRPr="00D629B8" w14:paraId="52531A7E" w14:textId="77777777" w:rsidTr="00AC23C4">
        <w:tc>
          <w:tcPr>
            <w:tcW w:w="709" w:type="dxa"/>
            <w:shd w:val="clear" w:color="auto" w:fill="auto"/>
          </w:tcPr>
          <w:p w14:paraId="518EDC62" w14:textId="77777777" w:rsidR="006E25BB" w:rsidRPr="00D629B8" w:rsidRDefault="006E25BB" w:rsidP="00B51DB6">
            <w:pPr>
              <w:pStyle w:val="GlossEng"/>
            </w:pPr>
          </w:p>
        </w:tc>
        <w:tc>
          <w:tcPr>
            <w:tcW w:w="647" w:type="dxa"/>
            <w:shd w:val="clear" w:color="auto" w:fill="auto"/>
          </w:tcPr>
          <w:p w14:paraId="70A98B8B" w14:textId="77777777" w:rsidR="006E25BB" w:rsidRPr="00D629B8" w:rsidRDefault="006E25BB" w:rsidP="00B51DB6">
            <w:pPr>
              <w:pStyle w:val="GlossEng"/>
            </w:pPr>
            <w:r w:rsidRPr="00D629B8">
              <w:t>hour</w:t>
            </w:r>
          </w:p>
        </w:tc>
        <w:tc>
          <w:tcPr>
            <w:tcW w:w="580" w:type="dxa"/>
            <w:shd w:val="clear" w:color="auto" w:fill="auto"/>
          </w:tcPr>
          <w:p w14:paraId="335B3B93" w14:textId="77777777" w:rsidR="006E25BB" w:rsidRPr="00D629B8" w:rsidRDefault="006E25BB" w:rsidP="00B51DB6">
            <w:pPr>
              <w:pStyle w:val="GlossEng"/>
            </w:pPr>
            <w:r w:rsidRPr="00D629B8">
              <w:t>three</w:t>
            </w:r>
          </w:p>
        </w:tc>
        <w:tc>
          <w:tcPr>
            <w:tcW w:w="858" w:type="dxa"/>
            <w:shd w:val="clear" w:color="auto" w:fill="auto"/>
          </w:tcPr>
          <w:p w14:paraId="4E09356B" w14:textId="77777777" w:rsidR="006E25BB" w:rsidRPr="00D629B8" w:rsidRDefault="006E25BB" w:rsidP="00B51DB6">
            <w:pPr>
              <w:pStyle w:val="GlossEng"/>
            </w:pPr>
            <w:r w:rsidRPr="00D629B8">
              <w:t>morning</w:t>
            </w:r>
          </w:p>
        </w:tc>
      </w:tr>
    </w:tbl>
    <w:p w14:paraId="592C3EB2" w14:textId="4F84D38E" w:rsidR="006E25BB" w:rsidRPr="00D629B8" w:rsidRDefault="00B7093A" w:rsidP="006E25BB">
      <w:pPr>
        <w:pStyle w:val="FreeTranslEng"/>
      </w:pPr>
      <w:r>
        <w:t>‘</w:t>
      </w:r>
      <w:r w:rsidR="006E25BB" w:rsidRPr="00D629B8">
        <w:t xml:space="preserve">(was it) </w:t>
      </w:r>
      <w:r w:rsidR="006E25BB" w:rsidRPr="00D629B8">
        <w:rPr>
          <w:rStyle w:val="ChBlueBold"/>
        </w:rPr>
        <w:t>three o</w:t>
      </w:r>
      <w:r>
        <w:rPr>
          <w:rStyle w:val="ChBlueBold"/>
        </w:rPr>
        <w:t>’</w:t>
      </w:r>
      <w:r w:rsidR="006E25BB" w:rsidRPr="00D629B8">
        <w:rPr>
          <w:rStyle w:val="ChBlueBold"/>
        </w:rPr>
        <w:t>clock in the morning</w:t>
      </w:r>
      <w:r w:rsidR="006E25BB" w:rsidRPr="00D629B8">
        <w:t>?</w:t>
      </w:r>
      <w:r>
        <w:t>’</w:t>
      </w:r>
      <w:r w:rsidR="006E25BB" w:rsidRPr="00D629B8">
        <w:t xml:space="preserve"> </w:t>
      </w:r>
      <w:r w:rsidR="006E25BB" w:rsidRPr="00D629B8">
        <w:rPr>
          <w:rStyle w:val="ExampleSource"/>
        </w:rPr>
        <w:t>[080918-001-CvNP.0042]</w:t>
      </w:r>
    </w:p>
    <w:tbl>
      <w:tblPr>
        <w:tblW w:w="5034" w:type="dxa"/>
        <w:tblCellMar>
          <w:left w:w="40" w:type="dxa"/>
          <w:right w:w="40" w:type="dxa"/>
        </w:tblCellMar>
        <w:tblLook w:val="01E0" w:firstRow="1" w:lastRow="1" w:firstColumn="1" w:lastColumn="1" w:noHBand="0" w:noVBand="0"/>
      </w:tblPr>
      <w:tblGrid>
        <w:gridCol w:w="709"/>
        <w:gridCol w:w="936"/>
        <w:gridCol w:w="875"/>
        <w:gridCol w:w="836"/>
        <w:gridCol w:w="702"/>
        <w:gridCol w:w="485"/>
        <w:gridCol w:w="491"/>
      </w:tblGrid>
      <w:tr w:rsidR="00AC23C4" w:rsidRPr="00D629B8" w14:paraId="5DEDE645" w14:textId="77777777" w:rsidTr="00AC23C4">
        <w:tc>
          <w:tcPr>
            <w:tcW w:w="709" w:type="dxa"/>
            <w:shd w:val="clear" w:color="auto" w:fill="auto"/>
          </w:tcPr>
          <w:p w14:paraId="116E1439" w14:textId="77777777" w:rsidR="006E25BB" w:rsidRPr="00D629B8" w:rsidRDefault="006E25BB" w:rsidP="00B51DB6">
            <w:pPr>
              <w:pStyle w:val="O0Nwnext"/>
            </w:pPr>
            <w:bookmarkStart w:id="3661" w:name="_Ref340774373"/>
            <w:bookmarkStart w:id="3662" w:name="_Ref282157454"/>
            <w:r w:rsidRPr="00D629B8">
              <w:t>(</w:t>
            </w:r>
            <w:fldSimple w:instr=" SEQ ( \* ARABIC \s 1 ">
              <w:r w:rsidR="00154D81">
                <w:rPr>
                  <w:noProof/>
                </w:rPr>
                <w:t>40</w:t>
              </w:r>
            </w:fldSimple>
            <w:r w:rsidRPr="00D629B8">
              <w:t>)</w:t>
            </w:r>
            <w:bookmarkEnd w:id="3661"/>
          </w:p>
        </w:tc>
        <w:tc>
          <w:tcPr>
            <w:tcW w:w="936" w:type="dxa"/>
            <w:shd w:val="clear" w:color="auto" w:fill="auto"/>
          </w:tcPr>
          <w:p w14:paraId="470A9537" w14:textId="77777777" w:rsidR="006E25BB" w:rsidRPr="00D629B8" w:rsidRDefault="006E25BB" w:rsidP="00B51DB6">
            <w:pPr>
              <w:pStyle w:val="Text"/>
            </w:pPr>
            <w:r w:rsidRPr="00D629B8">
              <w:t>[[[</w:t>
            </w:r>
            <w:r w:rsidRPr="00D629B8">
              <w:rPr>
                <w:rStyle w:val="ChBlueBold"/>
              </w:rPr>
              <w:t>ampas</w:t>
            </w:r>
          </w:p>
        </w:tc>
        <w:tc>
          <w:tcPr>
            <w:tcW w:w="875" w:type="dxa"/>
            <w:shd w:val="clear" w:color="auto" w:fill="auto"/>
          </w:tcPr>
          <w:p w14:paraId="7C0B35E5" w14:textId="77777777" w:rsidR="006E25BB" w:rsidRPr="00D629B8" w:rsidRDefault="006E25BB" w:rsidP="00B51DB6">
            <w:pPr>
              <w:pStyle w:val="Text"/>
            </w:pPr>
            <w:r w:rsidRPr="00D629B8">
              <w:rPr>
                <w:rStyle w:val="ChBlueBold"/>
              </w:rPr>
              <w:t>pinang</w:t>
            </w:r>
            <w:r w:rsidRPr="00D629B8">
              <w:t>]</w:t>
            </w:r>
          </w:p>
        </w:tc>
        <w:tc>
          <w:tcPr>
            <w:tcW w:w="836" w:type="dxa"/>
            <w:shd w:val="clear" w:color="auto" w:fill="auto"/>
          </w:tcPr>
          <w:p w14:paraId="551F8701" w14:textId="77777777" w:rsidR="006E25BB" w:rsidRPr="00D629B8" w:rsidRDefault="006E25BB" w:rsidP="00B51DB6">
            <w:pPr>
              <w:pStyle w:val="Text"/>
            </w:pPr>
            <w:r w:rsidRPr="00D629B8">
              <w:rPr>
                <w:rStyle w:val="ChBlueBold"/>
              </w:rPr>
              <w:t>malam</w:t>
            </w:r>
            <w:r w:rsidRPr="00D629B8">
              <w:t>]</w:t>
            </w:r>
          </w:p>
        </w:tc>
        <w:tc>
          <w:tcPr>
            <w:tcW w:w="702" w:type="dxa"/>
            <w:shd w:val="clear" w:color="auto" w:fill="auto"/>
          </w:tcPr>
          <w:p w14:paraId="358B1219" w14:textId="77777777" w:rsidR="006E25BB" w:rsidRPr="00D629B8" w:rsidRDefault="006E25BB" w:rsidP="00B51DB6">
            <w:pPr>
              <w:pStyle w:val="Text"/>
            </w:pPr>
            <w:r w:rsidRPr="00D629B8">
              <w:t>tu]</w:t>
            </w:r>
          </w:p>
        </w:tc>
        <w:tc>
          <w:tcPr>
            <w:tcW w:w="485" w:type="dxa"/>
            <w:shd w:val="clear" w:color="auto" w:fill="auto"/>
          </w:tcPr>
          <w:p w14:paraId="33420FAA" w14:textId="77777777" w:rsidR="006E25BB" w:rsidRPr="00D629B8" w:rsidRDefault="006E25BB" w:rsidP="00B51DB6">
            <w:pPr>
              <w:pStyle w:val="Text"/>
            </w:pPr>
            <w:r w:rsidRPr="00D629B8">
              <w:t>sa</w:t>
            </w:r>
          </w:p>
        </w:tc>
        <w:tc>
          <w:tcPr>
            <w:tcW w:w="491" w:type="dxa"/>
            <w:shd w:val="clear" w:color="auto" w:fill="auto"/>
          </w:tcPr>
          <w:p w14:paraId="085FCAA6" w14:textId="77777777" w:rsidR="006E25BB" w:rsidRPr="00D629B8" w:rsidRDefault="006E25BB" w:rsidP="00B51DB6">
            <w:pPr>
              <w:pStyle w:val="Text"/>
            </w:pPr>
            <w:r w:rsidRPr="00D629B8">
              <w:t>taru</w:t>
            </w:r>
          </w:p>
        </w:tc>
      </w:tr>
      <w:tr w:rsidR="00AC23C4" w:rsidRPr="00D629B8" w14:paraId="3F7D470E" w14:textId="77777777" w:rsidTr="00AC23C4">
        <w:tc>
          <w:tcPr>
            <w:tcW w:w="709" w:type="dxa"/>
            <w:shd w:val="clear" w:color="auto" w:fill="auto"/>
          </w:tcPr>
          <w:p w14:paraId="0AA7C61A" w14:textId="77777777" w:rsidR="006E25BB" w:rsidRPr="00D629B8" w:rsidRDefault="006E25BB" w:rsidP="00B51DB6">
            <w:pPr>
              <w:pStyle w:val="GlossEng"/>
            </w:pPr>
          </w:p>
        </w:tc>
        <w:tc>
          <w:tcPr>
            <w:tcW w:w="936" w:type="dxa"/>
            <w:shd w:val="clear" w:color="auto" w:fill="auto"/>
          </w:tcPr>
          <w:p w14:paraId="61678F89" w14:textId="77777777" w:rsidR="006E25BB" w:rsidRPr="00D629B8" w:rsidRDefault="006E25BB" w:rsidP="00B51DB6">
            <w:pPr>
              <w:pStyle w:val="GlossEng"/>
            </w:pPr>
            <w:r w:rsidRPr="00D629B8">
              <w:t>waste</w:t>
            </w:r>
          </w:p>
        </w:tc>
        <w:tc>
          <w:tcPr>
            <w:tcW w:w="875" w:type="dxa"/>
            <w:shd w:val="clear" w:color="auto" w:fill="auto"/>
          </w:tcPr>
          <w:p w14:paraId="5CFA6E88" w14:textId="77777777" w:rsidR="006E25BB" w:rsidRPr="00D629B8" w:rsidRDefault="006E25BB" w:rsidP="00B51DB6">
            <w:pPr>
              <w:pStyle w:val="GlossEng"/>
            </w:pPr>
            <w:r w:rsidRPr="00D629B8">
              <w:t>betel.nut</w:t>
            </w:r>
          </w:p>
        </w:tc>
        <w:tc>
          <w:tcPr>
            <w:tcW w:w="836" w:type="dxa"/>
            <w:shd w:val="clear" w:color="auto" w:fill="auto"/>
          </w:tcPr>
          <w:p w14:paraId="0E6F499A" w14:textId="77777777" w:rsidR="006E25BB" w:rsidRPr="00D629B8" w:rsidRDefault="006E25BB" w:rsidP="00B51DB6">
            <w:pPr>
              <w:pStyle w:val="GlossEng"/>
            </w:pPr>
            <w:r w:rsidRPr="00D629B8">
              <w:t>night</w:t>
            </w:r>
          </w:p>
        </w:tc>
        <w:tc>
          <w:tcPr>
            <w:tcW w:w="702" w:type="dxa"/>
            <w:shd w:val="clear" w:color="auto" w:fill="auto"/>
          </w:tcPr>
          <w:p w14:paraId="5E674587" w14:textId="77777777" w:rsidR="006E25BB" w:rsidRPr="00D629B8" w:rsidRDefault="006E25BB" w:rsidP="00B51DB6">
            <w:pPr>
              <w:pStyle w:val="GlossEng"/>
              <w:rPr>
                <w:rStyle w:val="ChSmallCaps"/>
              </w:rPr>
            </w:pPr>
            <w:r w:rsidRPr="00D629B8">
              <w:rPr>
                <w:rStyle w:val="ChSmallCaps"/>
              </w:rPr>
              <w:t>d.dist</w:t>
            </w:r>
          </w:p>
        </w:tc>
        <w:tc>
          <w:tcPr>
            <w:tcW w:w="485" w:type="dxa"/>
            <w:shd w:val="clear" w:color="auto" w:fill="auto"/>
          </w:tcPr>
          <w:p w14:paraId="3AE328CE" w14:textId="77777777" w:rsidR="006E25BB" w:rsidRPr="00D629B8" w:rsidRDefault="006E25BB" w:rsidP="00B51DB6">
            <w:pPr>
              <w:pStyle w:val="GlossEng"/>
              <w:rPr>
                <w:rStyle w:val="ChSmallCaps"/>
              </w:rPr>
            </w:pPr>
            <w:r w:rsidRPr="00D629B8">
              <w:rPr>
                <w:rStyle w:val="ChSmallCaps"/>
              </w:rPr>
              <w:t>1sg</w:t>
            </w:r>
          </w:p>
        </w:tc>
        <w:tc>
          <w:tcPr>
            <w:tcW w:w="491" w:type="dxa"/>
            <w:shd w:val="clear" w:color="auto" w:fill="auto"/>
          </w:tcPr>
          <w:p w14:paraId="37A13BBB" w14:textId="77777777" w:rsidR="006E25BB" w:rsidRPr="00D629B8" w:rsidRDefault="006E25BB" w:rsidP="00B51DB6">
            <w:pPr>
              <w:pStyle w:val="GlossEng"/>
            </w:pPr>
            <w:r w:rsidRPr="00D629B8">
              <w:t>put</w:t>
            </w:r>
          </w:p>
        </w:tc>
      </w:tr>
    </w:tbl>
    <w:p w14:paraId="441BC0EC" w14:textId="4A36B783" w:rsidR="006E25BB" w:rsidRPr="00D629B8" w:rsidRDefault="00B7093A" w:rsidP="006E25BB">
      <w:pPr>
        <w:pStyle w:val="FreeTranslEng"/>
      </w:pPr>
      <w:r>
        <w:t>‘</w:t>
      </w:r>
      <w:r w:rsidR="006E25BB" w:rsidRPr="00D629B8">
        <w:t xml:space="preserve">that </w:t>
      </w:r>
      <w:r w:rsidR="006E25BB" w:rsidRPr="00D629B8">
        <w:rPr>
          <w:rStyle w:val="ChBlueBold"/>
        </w:rPr>
        <w:t>evening</w:t>
      </w:r>
      <w:r>
        <w:rPr>
          <w:rStyle w:val="ChBlueBold"/>
        </w:rPr>
        <w:t>’</w:t>
      </w:r>
      <w:r w:rsidR="006E25BB" w:rsidRPr="00D629B8">
        <w:rPr>
          <w:rStyle w:val="ChBlueBold"/>
        </w:rPr>
        <w:t>s betel nut waste</w:t>
      </w:r>
      <w:r w:rsidR="006E25BB" w:rsidRPr="00D629B8">
        <w:t>, I put (it aside)</w:t>
      </w:r>
      <w:r>
        <w:t>’</w:t>
      </w:r>
      <w:r w:rsidR="006E25BB" w:rsidRPr="00D629B8">
        <w:t xml:space="preserve"> </w:t>
      </w:r>
      <w:r w:rsidR="00B04170" w:rsidRPr="00D629B8">
        <w:rPr>
          <w:rStyle w:val="ExampleSource"/>
        </w:rPr>
        <w:t>[081025-006-Cv.0294</w:t>
      </w:r>
      <w:r w:rsidR="006E25BB" w:rsidRPr="00D629B8">
        <w:rPr>
          <w:rStyle w:val="ExampleSource"/>
        </w:rPr>
        <w:t>]</w:t>
      </w:r>
    </w:p>
    <w:p w14:paraId="77C4F998" w14:textId="555A867F" w:rsidR="006E25BB" w:rsidRPr="00856563" w:rsidRDefault="006E25BB" w:rsidP="0066209E">
      <w:pPr>
        <w:pStyle w:val="Body0005after"/>
      </w:pPr>
      <w:r w:rsidRPr="00D629B8">
        <w:t xml:space="preserve">An </w:t>
      </w:r>
      <w:r w:rsidRPr="00D629B8">
        <w:rPr>
          <w:rStyle w:val="ChSmallCaps"/>
        </w:rPr>
        <w:t>n1n2-np</w:t>
      </w:r>
      <w:r w:rsidRPr="00D629B8">
        <w:t xml:space="preserve"> can also be formed with a deverbal nominal head as in </w:t>
      </w:r>
      <w:r w:rsidRPr="00D629B8">
        <w:fldChar w:fldCharType="begin"/>
      </w:r>
      <w:r w:rsidRPr="00D629B8">
        <w:instrText xml:space="preserve"> REF _Ref340774374 \h </w:instrText>
      </w:r>
      <w:r w:rsidR="00D629B8">
        <w:instrText xml:space="preserve"> \* MERGEFORMAT </w:instrText>
      </w:r>
      <w:r w:rsidRPr="00D629B8">
        <w:fldChar w:fldCharType="separate"/>
      </w:r>
      <w:r w:rsidR="00154D81" w:rsidRPr="00856563">
        <w:t>(</w:t>
      </w:r>
      <w:r w:rsidR="00154D81">
        <w:rPr>
          <w:noProof/>
        </w:rPr>
        <w:t>41</w:t>
      </w:r>
      <w:r w:rsidR="00154D81" w:rsidRPr="00856563">
        <w:t>)</w:t>
      </w:r>
      <w:r w:rsidRPr="00D629B8">
        <w:fldChar w:fldCharType="end"/>
      </w:r>
      <w:r w:rsidRPr="00D629B8">
        <w:t xml:space="preserve"> and </w:t>
      </w:r>
      <w:r w:rsidRPr="00D629B8">
        <w:fldChar w:fldCharType="begin"/>
      </w:r>
      <w:r w:rsidRPr="00D629B8">
        <w:instrText xml:space="preserve"> REF _Ref340774378 \h </w:instrText>
      </w:r>
      <w:r w:rsidR="00D629B8">
        <w:instrText xml:space="preserve"> \* MERGEFORMAT </w:instrText>
      </w:r>
      <w:r w:rsidRPr="00D629B8">
        <w:fldChar w:fldCharType="separate"/>
      </w:r>
      <w:r w:rsidR="00154D81" w:rsidRPr="00856563">
        <w:t>(</w:t>
      </w:r>
      <w:r w:rsidR="00154D81">
        <w:rPr>
          <w:noProof/>
        </w:rPr>
        <w:t>42</w:t>
      </w:r>
      <w:r w:rsidR="00154D81" w:rsidRPr="00856563">
        <w:t>)</w:t>
      </w:r>
      <w:r w:rsidRPr="00D629B8">
        <w:fldChar w:fldCharType="end"/>
      </w:r>
      <w:r w:rsidRPr="00D629B8">
        <w:t xml:space="preserve">. Semantically, the </w:t>
      </w:r>
      <w:r w:rsidRPr="00D629B8">
        <w:rPr>
          <w:rStyle w:val="ChSmallCaps"/>
        </w:rPr>
        <w:t>n1n2-np</w:t>
      </w:r>
      <w:r w:rsidRPr="00D629B8">
        <w:t xml:space="preserve"> in </w:t>
      </w:r>
      <w:r w:rsidRPr="00D629B8">
        <w:fldChar w:fldCharType="begin"/>
      </w:r>
      <w:r w:rsidRPr="00D629B8">
        <w:instrText xml:space="preserve"> REF _Ref340774374 \h </w:instrText>
      </w:r>
      <w:r w:rsidR="00D629B8">
        <w:instrText xml:space="preserve"> \* MERGEFORMAT </w:instrText>
      </w:r>
      <w:r w:rsidRPr="00D629B8">
        <w:fldChar w:fldCharType="separate"/>
      </w:r>
      <w:r w:rsidR="00154D81" w:rsidRPr="00856563">
        <w:t>(</w:t>
      </w:r>
      <w:r w:rsidR="00154D81">
        <w:rPr>
          <w:noProof/>
        </w:rPr>
        <w:t>41</w:t>
      </w:r>
      <w:r w:rsidR="00154D81" w:rsidRPr="00856563">
        <w:t>)</w:t>
      </w:r>
      <w:r w:rsidRPr="00D629B8">
        <w:fldChar w:fldCharType="end"/>
      </w:r>
      <w:r w:rsidRPr="00D629B8">
        <w:t xml:space="preserve"> expresses an event relation in which adnominal</w:t>
      </w:r>
      <w:r>
        <w:t xml:space="preserve"> </w:t>
      </w:r>
      <w:r w:rsidRPr="00DE59C3">
        <w:rPr>
          <w:rStyle w:val="ChItalBold"/>
        </w:rPr>
        <w:t>tugu</w:t>
      </w:r>
      <w:r>
        <w:t xml:space="preserve"> </w:t>
      </w:r>
      <w:r w:rsidR="00B7093A">
        <w:t>‘</w:t>
      </w:r>
      <w:r>
        <w:t>monument</w:t>
      </w:r>
      <w:r w:rsidR="00B7093A">
        <w:t>’</w:t>
      </w:r>
      <w:r>
        <w:t xml:space="preserve"> is </w:t>
      </w:r>
      <w:r w:rsidRPr="00856563">
        <w:t xml:space="preserve">affected by the event </w:t>
      </w:r>
      <w:r>
        <w:t xml:space="preserve">expressed by </w:t>
      </w:r>
      <w:r w:rsidRPr="00856563">
        <w:t xml:space="preserve">the deverbal </w:t>
      </w:r>
      <w:r>
        <w:t xml:space="preserve">head </w:t>
      </w:r>
      <w:r w:rsidRPr="0099608C">
        <w:rPr>
          <w:rStyle w:val="ChSmallCaps"/>
        </w:rPr>
        <w:t>n1</w:t>
      </w:r>
      <w:r>
        <w:t xml:space="preserve">. </w:t>
      </w:r>
      <w:r w:rsidRPr="00856563">
        <w:t xml:space="preserve">The </w:t>
      </w:r>
      <w:r w:rsidRPr="0099608C">
        <w:rPr>
          <w:rStyle w:val="ChSmallCaps"/>
        </w:rPr>
        <w:t>n1n2-np</w:t>
      </w:r>
      <w:r w:rsidRPr="00856563">
        <w:t xml:space="preserve"> in </w:t>
      </w:r>
      <w:r>
        <w:fldChar w:fldCharType="begin"/>
      </w:r>
      <w:r>
        <w:instrText xml:space="preserve"> REF _Ref340774378 \h </w:instrText>
      </w:r>
      <w:r>
        <w:fldChar w:fldCharType="separate"/>
      </w:r>
      <w:r w:rsidR="00154D81" w:rsidRPr="00856563">
        <w:t>(</w:t>
      </w:r>
      <w:r w:rsidR="00154D81">
        <w:rPr>
          <w:noProof/>
        </w:rPr>
        <w:t>42</w:t>
      </w:r>
      <w:r w:rsidR="00154D81" w:rsidRPr="00856563">
        <w:t>)</w:t>
      </w:r>
      <w:r>
        <w:fldChar w:fldCharType="end"/>
      </w:r>
      <w:r w:rsidRPr="00856563">
        <w:t xml:space="preserve"> </w:t>
      </w:r>
      <w:r>
        <w:t xml:space="preserve">denotes </w:t>
      </w:r>
      <w:r w:rsidRPr="00856563">
        <w:t xml:space="preserve">a locational relation with the </w:t>
      </w:r>
      <w:r>
        <w:t xml:space="preserve">deverbal </w:t>
      </w:r>
      <w:r w:rsidRPr="00856563">
        <w:t xml:space="preserve">head </w:t>
      </w:r>
      <w:r w:rsidRPr="0099608C">
        <w:rPr>
          <w:rStyle w:val="ChSmallCaps"/>
        </w:rPr>
        <w:t>n1</w:t>
      </w:r>
      <w:r w:rsidRPr="00856563">
        <w:t xml:space="preserve"> originating from the nominal spatial source </w:t>
      </w:r>
      <w:r w:rsidRPr="0099608C">
        <w:rPr>
          <w:rStyle w:val="ChSmallCaps"/>
        </w:rPr>
        <w:t>n2</w:t>
      </w:r>
      <w:r w:rsidRPr="00856563">
        <w:t>.</w:t>
      </w:r>
    </w:p>
    <w:bookmarkEnd w:id="3662"/>
    <w:p w14:paraId="5AA83095" w14:textId="77777777" w:rsidR="006E25BB" w:rsidRPr="00856563" w:rsidRDefault="006E25BB" w:rsidP="006E25BB">
      <w:pPr>
        <w:pStyle w:val="ExampleTitle"/>
      </w:pPr>
      <w:r w:rsidRPr="00856563">
        <w:t xml:space="preserve">Subordinate </w:t>
      </w:r>
      <w:r w:rsidRPr="0099608C">
        <w:rPr>
          <w:rStyle w:val="ChSmallCaps"/>
        </w:rPr>
        <w:t>n1n2-np</w:t>
      </w:r>
      <w:r w:rsidRPr="00856563">
        <w:t>s with de</w:t>
      </w:r>
      <w:r>
        <w:t xml:space="preserve">verbal </w:t>
      </w:r>
      <w:r w:rsidRPr="00856563">
        <w:t>constituent</w:t>
      </w:r>
    </w:p>
    <w:tbl>
      <w:tblPr>
        <w:tblW w:w="3919" w:type="dxa"/>
        <w:tblCellMar>
          <w:left w:w="40" w:type="dxa"/>
          <w:right w:w="40" w:type="dxa"/>
        </w:tblCellMar>
        <w:tblLook w:val="01E0" w:firstRow="1" w:lastRow="1" w:firstColumn="1" w:lastColumn="1" w:noHBand="0" w:noVBand="0"/>
      </w:tblPr>
      <w:tblGrid>
        <w:gridCol w:w="709"/>
        <w:gridCol w:w="558"/>
        <w:gridCol w:w="914"/>
        <w:gridCol w:w="1036"/>
        <w:gridCol w:w="702"/>
      </w:tblGrid>
      <w:tr w:rsidR="00AC23C4" w:rsidRPr="00F81C93" w14:paraId="6521A290" w14:textId="77777777" w:rsidTr="00AC23C4">
        <w:tc>
          <w:tcPr>
            <w:tcW w:w="709" w:type="dxa"/>
            <w:shd w:val="clear" w:color="auto" w:fill="auto"/>
          </w:tcPr>
          <w:p w14:paraId="015CA16B" w14:textId="77777777" w:rsidR="006E25BB" w:rsidRPr="0097537F" w:rsidRDefault="006E25BB" w:rsidP="00B51DB6">
            <w:pPr>
              <w:pStyle w:val="O0Nwnext"/>
            </w:pPr>
            <w:bookmarkStart w:id="3663" w:name="_Ref289876973"/>
            <w:bookmarkStart w:id="3664" w:name="_Ref340774374"/>
            <w:r w:rsidRPr="00856563">
              <w:t>(</w:t>
            </w:r>
            <w:fldSimple w:instr=" SEQ ( \* ARABIC \s 1 ">
              <w:r w:rsidR="00154D81">
                <w:rPr>
                  <w:noProof/>
                </w:rPr>
                <w:t>41</w:t>
              </w:r>
            </w:fldSimple>
            <w:bookmarkEnd w:id="3663"/>
            <w:r w:rsidRPr="00856563">
              <w:t>)</w:t>
            </w:r>
            <w:bookmarkEnd w:id="3664"/>
          </w:p>
        </w:tc>
        <w:tc>
          <w:tcPr>
            <w:tcW w:w="558" w:type="dxa"/>
            <w:shd w:val="clear" w:color="auto" w:fill="auto"/>
          </w:tcPr>
          <w:p w14:paraId="59A93ED1" w14:textId="77777777" w:rsidR="006E25BB" w:rsidRPr="00856563" w:rsidRDefault="006E25BB" w:rsidP="00B51DB6">
            <w:pPr>
              <w:pStyle w:val="Text"/>
            </w:pPr>
            <w:r w:rsidRPr="00856563">
              <w:t>ada</w:t>
            </w:r>
          </w:p>
        </w:tc>
        <w:tc>
          <w:tcPr>
            <w:tcW w:w="914" w:type="dxa"/>
            <w:shd w:val="clear" w:color="auto" w:fill="auto"/>
          </w:tcPr>
          <w:p w14:paraId="4CDBB390" w14:textId="77777777" w:rsidR="006E25BB" w:rsidRPr="00F81C93" w:rsidRDefault="006E25BB" w:rsidP="00B51DB6">
            <w:pPr>
              <w:pStyle w:val="Text"/>
            </w:pPr>
            <w:r>
              <w:t>[[</w:t>
            </w:r>
            <w:r w:rsidRPr="00F81C93">
              <w:rPr>
                <w:rStyle w:val="ChBlueBold"/>
              </w:rPr>
              <w:t>pasang</w:t>
            </w:r>
          </w:p>
        </w:tc>
        <w:tc>
          <w:tcPr>
            <w:tcW w:w="1036" w:type="dxa"/>
            <w:shd w:val="clear" w:color="auto" w:fill="auto"/>
          </w:tcPr>
          <w:p w14:paraId="2384863D" w14:textId="77777777" w:rsidR="006E25BB" w:rsidRPr="00F81C93" w:rsidRDefault="006E25BB" w:rsidP="00B51DB6">
            <w:pPr>
              <w:pStyle w:val="Text"/>
            </w:pPr>
            <w:r w:rsidRPr="00F81C93">
              <w:rPr>
                <w:rStyle w:val="ChBlueBold"/>
              </w:rPr>
              <w:t>tugu</w:t>
            </w:r>
            <w:r>
              <w:t>]</w:t>
            </w:r>
          </w:p>
        </w:tc>
        <w:tc>
          <w:tcPr>
            <w:tcW w:w="702" w:type="dxa"/>
            <w:shd w:val="clear" w:color="auto" w:fill="auto"/>
          </w:tcPr>
          <w:p w14:paraId="2E1E8D5B" w14:textId="77777777" w:rsidR="006E25BB" w:rsidRPr="00F81C93" w:rsidRDefault="006E25BB" w:rsidP="00B51DB6">
            <w:pPr>
              <w:pStyle w:val="Text"/>
            </w:pPr>
            <w:r w:rsidRPr="00F81C93">
              <w:rPr>
                <w:rStyle w:val="ChBlueBold"/>
              </w:rPr>
              <w:t>itu</w:t>
            </w:r>
            <w:r>
              <w:t>]</w:t>
            </w:r>
          </w:p>
        </w:tc>
      </w:tr>
      <w:tr w:rsidR="00AC23C4" w:rsidRPr="00AC23C4" w14:paraId="2D7D03DC" w14:textId="77777777" w:rsidTr="00AC23C4">
        <w:tc>
          <w:tcPr>
            <w:tcW w:w="709" w:type="dxa"/>
            <w:shd w:val="clear" w:color="auto" w:fill="auto"/>
          </w:tcPr>
          <w:p w14:paraId="56666B97" w14:textId="77777777" w:rsidR="006E25BB" w:rsidRPr="0097537F" w:rsidRDefault="006E25BB" w:rsidP="00B51DB6">
            <w:pPr>
              <w:pStyle w:val="GlossEng"/>
            </w:pPr>
          </w:p>
        </w:tc>
        <w:tc>
          <w:tcPr>
            <w:tcW w:w="558" w:type="dxa"/>
            <w:shd w:val="clear" w:color="auto" w:fill="auto"/>
          </w:tcPr>
          <w:p w14:paraId="323A74AB" w14:textId="77777777" w:rsidR="006E25BB" w:rsidRPr="00856563" w:rsidRDefault="006E25BB" w:rsidP="00B51DB6">
            <w:pPr>
              <w:pStyle w:val="GlossEng"/>
            </w:pPr>
            <w:r w:rsidRPr="00856563">
              <w:t>exist</w:t>
            </w:r>
          </w:p>
        </w:tc>
        <w:tc>
          <w:tcPr>
            <w:tcW w:w="914" w:type="dxa"/>
            <w:shd w:val="clear" w:color="auto" w:fill="auto"/>
          </w:tcPr>
          <w:p w14:paraId="079AA4C8" w14:textId="77777777" w:rsidR="006E25BB" w:rsidRPr="00856563" w:rsidRDefault="006E25BB" w:rsidP="00B51DB6">
            <w:pPr>
              <w:pStyle w:val="GlossEng"/>
            </w:pPr>
            <w:r w:rsidRPr="00856563">
              <w:t>install</w:t>
            </w:r>
          </w:p>
        </w:tc>
        <w:tc>
          <w:tcPr>
            <w:tcW w:w="1036" w:type="dxa"/>
            <w:shd w:val="clear" w:color="auto" w:fill="auto"/>
          </w:tcPr>
          <w:p w14:paraId="52B04C45" w14:textId="77777777" w:rsidR="006E25BB" w:rsidRPr="00856563" w:rsidRDefault="006E25BB" w:rsidP="00B51DB6">
            <w:pPr>
              <w:pStyle w:val="GlossEng"/>
            </w:pPr>
            <w:r>
              <w:t>monument</w:t>
            </w:r>
          </w:p>
        </w:tc>
        <w:tc>
          <w:tcPr>
            <w:tcW w:w="702" w:type="dxa"/>
            <w:shd w:val="clear" w:color="auto" w:fill="auto"/>
          </w:tcPr>
          <w:p w14:paraId="506AD512" w14:textId="77777777" w:rsidR="006E25BB" w:rsidRPr="0099608C" w:rsidRDefault="006E25BB" w:rsidP="00B51DB6">
            <w:pPr>
              <w:pStyle w:val="GlossEng"/>
              <w:rPr>
                <w:rStyle w:val="ChSmallCaps"/>
              </w:rPr>
            </w:pPr>
            <w:r w:rsidRPr="0099608C">
              <w:rPr>
                <w:rStyle w:val="ChSmallCaps"/>
              </w:rPr>
              <w:t>d.dist</w:t>
            </w:r>
          </w:p>
        </w:tc>
      </w:tr>
    </w:tbl>
    <w:p w14:paraId="3009CD1D" w14:textId="2E763BF2" w:rsidR="006E25BB" w:rsidRPr="009E2A1C" w:rsidRDefault="006E25BB" w:rsidP="006E25BB">
      <w:pPr>
        <w:pStyle w:val="FreeTranslEng"/>
      </w:pPr>
      <w:r>
        <w:t xml:space="preserve">[Giving directions:] </w:t>
      </w:r>
      <w:r w:rsidR="00B7093A">
        <w:t>‘</w:t>
      </w:r>
      <w:r w:rsidRPr="00856563">
        <w:t xml:space="preserve">there is </w:t>
      </w:r>
      <w:r w:rsidRPr="00856563">
        <w:rPr>
          <w:rStyle w:val="ChBlueBold"/>
        </w:rPr>
        <w:t>that statue installation</w:t>
      </w:r>
      <w:r w:rsidR="00B7093A">
        <w:t>’</w:t>
      </w:r>
      <w:r w:rsidRPr="00856563">
        <w:t xml:space="preserve"> </w:t>
      </w:r>
      <w:r w:rsidRPr="00A76B05">
        <w:rPr>
          <w:rStyle w:val="ExampleSource"/>
        </w:rPr>
        <w:t>[080917-008-NP.0017</w:t>
      </w:r>
      <w:r w:rsidRPr="00856563">
        <w:rPr>
          <w:rStyle w:val="ExampleSource"/>
        </w:rPr>
        <w:t>]</w:t>
      </w:r>
    </w:p>
    <w:tbl>
      <w:tblPr>
        <w:tblW w:w="5297" w:type="dxa"/>
        <w:tblCellMar>
          <w:left w:w="40" w:type="dxa"/>
          <w:right w:w="40" w:type="dxa"/>
        </w:tblCellMar>
        <w:tblLook w:val="01E0" w:firstRow="1" w:lastRow="1" w:firstColumn="1" w:lastColumn="1" w:noHBand="0" w:noVBand="0"/>
      </w:tblPr>
      <w:tblGrid>
        <w:gridCol w:w="709"/>
        <w:gridCol w:w="525"/>
        <w:gridCol w:w="714"/>
        <w:gridCol w:w="625"/>
        <w:gridCol w:w="647"/>
        <w:gridCol w:w="360"/>
        <w:gridCol w:w="681"/>
        <w:gridCol w:w="1036"/>
      </w:tblGrid>
      <w:tr w:rsidR="00AC23C4" w:rsidRPr="004B7057" w14:paraId="13E0AEA3" w14:textId="77777777" w:rsidTr="00AC23C4">
        <w:tc>
          <w:tcPr>
            <w:tcW w:w="709" w:type="dxa"/>
            <w:shd w:val="clear" w:color="auto" w:fill="auto"/>
          </w:tcPr>
          <w:p w14:paraId="030EA23D" w14:textId="77777777" w:rsidR="006E25BB" w:rsidRPr="0097537F" w:rsidRDefault="006E25BB" w:rsidP="00B51DB6">
            <w:pPr>
              <w:pStyle w:val="O0Nwnext"/>
            </w:pPr>
            <w:bookmarkStart w:id="3665" w:name="_Ref289940286"/>
            <w:bookmarkStart w:id="3666" w:name="_Ref340774378"/>
            <w:r w:rsidRPr="00856563">
              <w:t>(</w:t>
            </w:r>
            <w:fldSimple w:instr=" SEQ ( \* ARABIC \s 1 ">
              <w:r w:rsidR="00154D81">
                <w:rPr>
                  <w:noProof/>
                </w:rPr>
                <w:t>42</w:t>
              </w:r>
            </w:fldSimple>
            <w:bookmarkEnd w:id="3665"/>
            <w:r w:rsidRPr="00856563">
              <w:t>)</w:t>
            </w:r>
            <w:bookmarkEnd w:id="3666"/>
          </w:p>
        </w:tc>
        <w:tc>
          <w:tcPr>
            <w:tcW w:w="525" w:type="dxa"/>
            <w:shd w:val="clear" w:color="auto" w:fill="auto"/>
          </w:tcPr>
          <w:p w14:paraId="6372A353" w14:textId="77777777" w:rsidR="006E25BB" w:rsidRPr="00856563" w:rsidRDefault="006E25BB" w:rsidP="00B51DB6">
            <w:pPr>
              <w:pStyle w:val="Text"/>
            </w:pPr>
            <w:r>
              <w:t>kalo</w:t>
            </w:r>
          </w:p>
        </w:tc>
        <w:tc>
          <w:tcPr>
            <w:tcW w:w="714" w:type="dxa"/>
            <w:shd w:val="clear" w:color="auto" w:fill="auto"/>
          </w:tcPr>
          <w:p w14:paraId="3FF08497" w14:textId="77777777" w:rsidR="006E25BB" w:rsidRPr="00856563" w:rsidRDefault="006E25BB" w:rsidP="00B51DB6">
            <w:pPr>
              <w:pStyle w:val="Text"/>
            </w:pPr>
            <w:r>
              <w:t>angkat</w:t>
            </w:r>
          </w:p>
        </w:tc>
        <w:tc>
          <w:tcPr>
            <w:tcW w:w="625" w:type="dxa"/>
            <w:shd w:val="clear" w:color="auto" w:fill="auto"/>
          </w:tcPr>
          <w:p w14:paraId="091B72BF" w14:textId="77777777" w:rsidR="006E25BB" w:rsidRPr="00856563" w:rsidRDefault="006E25BB" w:rsidP="00B51DB6">
            <w:pPr>
              <w:pStyle w:val="Text"/>
            </w:pPr>
            <w:r>
              <w:t>air</w:t>
            </w:r>
          </w:p>
        </w:tc>
        <w:tc>
          <w:tcPr>
            <w:tcW w:w="647" w:type="dxa"/>
            <w:shd w:val="clear" w:color="auto" w:fill="auto"/>
          </w:tcPr>
          <w:p w14:paraId="7D0DAD59" w14:textId="77777777" w:rsidR="006E25BB" w:rsidRPr="00856563" w:rsidRDefault="006E25BB" w:rsidP="00B51DB6">
            <w:pPr>
              <w:pStyle w:val="Text"/>
            </w:pPr>
            <w:r w:rsidRPr="00856563">
              <w:t>jemur</w:t>
            </w:r>
          </w:p>
        </w:tc>
        <w:tc>
          <w:tcPr>
            <w:tcW w:w="360" w:type="dxa"/>
            <w:shd w:val="clear" w:color="auto" w:fill="auto"/>
          </w:tcPr>
          <w:p w14:paraId="10C036BB" w14:textId="77777777" w:rsidR="006E25BB" w:rsidRPr="00856563" w:rsidRDefault="006E25BB" w:rsidP="00B51DB6">
            <w:pPr>
              <w:pStyle w:val="Text"/>
            </w:pPr>
            <w:r w:rsidRPr="00856563">
              <w:t>di</w:t>
            </w:r>
          </w:p>
        </w:tc>
        <w:tc>
          <w:tcPr>
            <w:tcW w:w="681" w:type="dxa"/>
            <w:shd w:val="clear" w:color="auto" w:fill="auto"/>
          </w:tcPr>
          <w:p w14:paraId="3900601A" w14:textId="77777777" w:rsidR="006E25BB" w:rsidRPr="00856563" w:rsidRDefault="006E25BB" w:rsidP="00B51DB6">
            <w:pPr>
              <w:pStyle w:val="Text"/>
              <w:rPr>
                <w:rStyle w:val="ChBlueBold"/>
              </w:rPr>
            </w:pPr>
            <w:r w:rsidRPr="00856563">
              <w:rPr>
                <w:rStyle w:val="ChBlueBold"/>
              </w:rPr>
              <w:t>panas</w:t>
            </w:r>
          </w:p>
        </w:tc>
        <w:tc>
          <w:tcPr>
            <w:tcW w:w="1036" w:type="dxa"/>
            <w:shd w:val="clear" w:color="auto" w:fill="auto"/>
          </w:tcPr>
          <w:p w14:paraId="5E7399D0" w14:textId="77777777" w:rsidR="006E25BB" w:rsidRPr="00856563" w:rsidRDefault="006E25BB" w:rsidP="00B51DB6">
            <w:pPr>
              <w:pStyle w:val="Text"/>
              <w:rPr>
                <w:rStyle w:val="ChBlueBold"/>
              </w:rPr>
            </w:pPr>
            <w:r w:rsidRPr="00856563">
              <w:rPr>
                <w:rStyle w:val="ChBlueBold"/>
              </w:rPr>
              <w:t>mata-hari</w:t>
            </w:r>
          </w:p>
        </w:tc>
      </w:tr>
      <w:tr w:rsidR="00AC23C4" w:rsidRPr="00AC23C4" w14:paraId="6EF58954" w14:textId="77777777" w:rsidTr="00AC23C4">
        <w:tc>
          <w:tcPr>
            <w:tcW w:w="709" w:type="dxa"/>
            <w:shd w:val="clear" w:color="auto" w:fill="auto"/>
          </w:tcPr>
          <w:p w14:paraId="2D98502C" w14:textId="77777777" w:rsidR="006E25BB" w:rsidRPr="0097537F" w:rsidRDefault="006E25BB" w:rsidP="00B51DB6">
            <w:pPr>
              <w:pStyle w:val="GlossEng"/>
            </w:pPr>
          </w:p>
        </w:tc>
        <w:tc>
          <w:tcPr>
            <w:tcW w:w="525" w:type="dxa"/>
            <w:shd w:val="clear" w:color="auto" w:fill="auto"/>
          </w:tcPr>
          <w:p w14:paraId="47488139" w14:textId="77777777" w:rsidR="006E25BB" w:rsidRPr="00856563" w:rsidRDefault="006E25BB" w:rsidP="00B51DB6">
            <w:pPr>
              <w:pStyle w:val="GlossEng"/>
            </w:pPr>
            <w:r>
              <w:t>if</w:t>
            </w:r>
          </w:p>
        </w:tc>
        <w:tc>
          <w:tcPr>
            <w:tcW w:w="714" w:type="dxa"/>
            <w:shd w:val="clear" w:color="auto" w:fill="auto"/>
          </w:tcPr>
          <w:p w14:paraId="43924E5C" w14:textId="77777777" w:rsidR="006E25BB" w:rsidRPr="00856563" w:rsidRDefault="006E25BB" w:rsidP="00B51DB6">
            <w:pPr>
              <w:pStyle w:val="GlossEng"/>
            </w:pPr>
            <w:r>
              <w:t>lift</w:t>
            </w:r>
          </w:p>
        </w:tc>
        <w:tc>
          <w:tcPr>
            <w:tcW w:w="625" w:type="dxa"/>
            <w:shd w:val="clear" w:color="auto" w:fill="auto"/>
          </w:tcPr>
          <w:p w14:paraId="5ED4F36A" w14:textId="77777777" w:rsidR="006E25BB" w:rsidRPr="00856563" w:rsidRDefault="006E25BB" w:rsidP="00B51DB6">
            <w:pPr>
              <w:pStyle w:val="GlossEng"/>
            </w:pPr>
            <w:r>
              <w:t>water</w:t>
            </w:r>
          </w:p>
        </w:tc>
        <w:tc>
          <w:tcPr>
            <w:tcW w:w="647" w:type="dxa"/>
            <w:shd w:val="clear" w:color="auto" w:fill="auto"/>
          </w:tcPr>
          <w:p w14:paraId="2A8B1B1A" w14:textId="77777777" w:rsidR="006E25BB" w:rsidRPr="00856563" w:rsidRDefault="006E25BB" w:rsidP="00B51DB6">
            <w:pPr>
              <w:pStyle w:val="GlossEng"/>
            </w:pPr>
            <w:r w:rsidRPr="00856563">
              <w:t>dry</w:t>
            </w:r>
          </w:p>
        </w:tc>
        <w:tc>
          <w:tcPr>
            <w:tcW w:w="360" w:type="dxa"/>
            <w:shd w:val="clear" w:color="auto" w:fill="auto"/>
          </w:tcPr>
          <w:p w14:paraId="359B7602" w14:textId="77777777" w:rsidR="006E25BB" w:rsidRPr="00856563" w:rsidRDefault="006E25BB" w:rsidP="00B51DB6">
            <w:pPr>
              <w:pStyle w:val="GlossEng"/>
            </w:pPr>
            <w:r>
              <w:t>at</w:t>
            </w:r>
          </w:p>
        </w:tc>
        <w:tc>
          <w:tcPr>
            <w:tcW w:w="681" w:type="dxa"/>
            <w:shd w:val="clear" w:color="auto" w:fill="auto"/>
          </w:tcPr>
          <w:p w14:paraId="280B0218" w14:textId="77777777" w:rsidR="006E25BB" w:rsidRPr="00856563" w:rsidRDefault="006E25BB" w:rsidP="00B51DB6">
            <w:pPr>
              <w:pStyle w:val="GlossEng"/>
            </w:pPr>
            <w:r>
              <w:t>be.</w:t>
            </w:r>
            <w:r w:rsidRPr="00856563">
              <w:t>hot</w:t>
            </w:r>
          </w:p>
        </w:tc>
        <w:tc>
          <w:tcPr>
            <w:tcW w:w="1036" w:type="dxa"/>
            <w:shd w:val="clear" w:color="auto" w:fill="auto"/>
          </w:tcPr>
          <w:p w14:paraId="495C249D" w14:textId="77777777" w:rsidR="006E25BB" w:rsidRPr="00856563" w:rsidRDefault="006E25BB" w:rsidP="00B51DB6">
            <w:pPr>
              <w:pStyle w:val="GlossEng"/>
            </w:pPr>
            <w:r w:rsidRPr="00856563">
              <w:t>sun</w:t>
            </w:r>
          </w:p>
        </w:tc>
      </w:tr>
    </w:tbl>
    <w:p w14:paraId="5CA243BD" w14:textId="2D36E3BD" w:rsidR="006E25BB" w:rsidRPr="00856563" w:rsidRDefault="00B7093A" w:rsidP="006E25BB">
      <w:pPr>
        <w:pStyle w:val="FreeTranslEng"/>
      </w:pPr>
      <w:r>
        <w:t>‘</w:t>
      </w:r>
      <w:r w:rsidR="006E25BB">
        <w:t xml:space="preserve">when (you) fetch water, </w:t>
      </w:r>
      <w:r w:rsidR="006E25BB" w:rsidRPr="00856563">
        <w:t>warm (</w:t>
      </w:r>
      <w:r w:rsidR="006E25BB">
        <w:t>it</w:t>
      </w:r>
      <w:r w:rsidR="006E25BB" w:rsidRPr="00856563">
        <w:t xml:space="preserve">) up in </w:t>
      </w:r>
      <w:r w:rsidR="006E25BB" w:rsidRPr="000F245E">
        <w:rPr>
          <w:rStyle w:val="ChBlueBold"/>
        </w:rPr>
        <w:t>the heat of the sun</w:t>
      </w:r>
      <w:r>
        <w:t>’</w:t>
      </w:r>
      <w:r w:rsidR="006E25BB" w:rsidRPr="00856563">
        <w:t xml:space="preserve"> </w:t>
      </w:r>
      <w:r w:rsidR="006E25BB" w:rsidRPr="00856563">
        <w:rPr>
          <w:rStyle w:val="ExampleSource"/>
        </w:rPr>
        <w:t>[081006-013-Cv.0005]</w:t>
      </w:r>
    </w:p>
    <w:p w14:paraId="580D9CF9" w14:textId="77777777" w:rsidR="006E25BB" w:rsidRPr="00856563" w:rsidRDefault="006E25BB" w:rsidP="0066209E">
      <w:pPr>
        <w:pStyle w:val="Body0005after"/>
      </w:pPr>
      <w:r>
        <w:fldChar w:fldCharType="begin"/>
      </w:r>
      <w:r>
        <w:instrText xml:space="preserve"> REF _Ref360720115 \h </w:instrText>
      </w:r>
      <w:r>
        <w:fldChar w:fldCharType="separate"/>
      </w:r>
      <w:r w:rsidR="00154D81" w:rsidRPr="00856563">
        <w:t xml:space="preserve">Table </w:t>
      </w:r>
      <w:r w:rsidR="00154D81">
        <w:rPr>
          <w:noProof/>
          <w:cs/>
        </w:rPr>
        <w:t>‎</w:t>
      </w:r>
      <w:r w:rsidR="00154D81">
        <w:rPr>
          <w:noProof/>
        </w:rPr>
        <w:t>8</w:t>
      </w:r>
      <w:r w:rsidR="00154D81">
        <w:t>.</w:t>
      </w:r>
      <w:r w:rsidR="00154D81">
        <w:rPr>
          <w:noProof/>
        </w:rPr>
        <w:t>2</w:t>
      </w:r>
      <w:r>
        <w:fldChar w:fldCharType="end"/>
      </w:r>
      <w:r w:rsidRPr="00856563">
        <w:t xml:space="preserve"> </w:t>
      </w:r>
      <w:r>
        <w:t xml:space="preserve">gives </w:t>
      </w:r>
      <w:r w:rsidRPr="00856563">
        <w:t xml:space="preserve">an overview of the different associative meaning relations </w:t>
      </w:r>
      <w:r>
        <w:t xml:space="preserve">expressed with </w:t>
      </w:r>
      <w:r w:rsidRPr="0099608C">
        <w:rPr>
          <w:rStyle w:val="ChSmallCaps"/>
        </w:rPr>
        <w:t>n1n2-np</w:t>
      </w:r>
      <w:r w:rsidRPr="00856563">
        <w:t>s.</w:t>
      </w:r>
    </w:p>
    <w:p w14:paraId="1D4BEB34" w14:textId="77777777" w:rsidR="006E25BB" w:rsidRDefault="006E25BB" w:rsidP="006E25BB">
      <w:pPr>
        <w:pStyle w:val="Caption"/>
      </w:pPr>
      <w:bookmarkStart w:id="3667" w:name="_Ref360720115"/>
      <w:r w:rsidRPr="00856563">
        <w:t xml:space="preserve">Table </w:t>
      </w:r>
      <w:fldSimple w:instr=" STYLEREF 1 \s ">
        <w:r w:rsidR="00154D81">
          <w:rPr>
            <w:noProof/>
            <w:cs/>
          </w:rPr>
          <w:t>‎</w:t>
        </w:r>
        <w:r w:rsidR="00154D81">
          <w:rPr>
            <w:noProof/>
          </w:rPr>
          <w:t>8</w:t>
        </w:r>
      </w:fldSimple>
      <w:r w:rsidR="00F207A1">
        <w:t>.</w:t>
      </w:r>
      <w:fldSimple w:instr=" SEQ Table \* ARABIC \s 1 ">
        <w:r w:rsidR="00154D81">
          <w:rPr>
            <w:noProof/>
          </w:rPr>
          <w:t>2</w:t>
        </w:r>
      </w:fldSimple>
      <w:bookmarkEnd w:id="3667"/>
      <w:r w:rsidRPr="00856563">
        <w:t>:</w:t>
      </w:r>
      <w:r w:rsidRPr="00856563">
        <w:tab/>
        <w:t xml:space="preserve">Associative meaning relations encoded </w:t>
      </w:r>
      <w:r>
        <w:t>by</w:t>
      </w:r>
      <w:r w:rsidRPr="00856563">
        <w:t xml:space="preserve"> </w:t>
      </w:r>
      <w:r w:rsidRPr="0099608C">
        <w:rPr>
          <w:rStyle w:val="ChSmallCaps"/>
        </w:rPr>
        <w:t>n1n2-np</w:t>
      </w:r>
      <w:r w:rsidRPr="00856563">
        <w:t>s</w:t>
      </w:r>
    </w:p>
    <w:tbl>
      <w:tblPr>
        <w:tblW w:w="0" w:type="auto"/>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454"/>
        <w:gridCol w:w="1871"/>
        <w:gridCol w:w="1814"/>
        <w:gridCol w:w="57"/>
        <w:gridCol w:w="2495"/>
      </w:tblGrid>
      <w:tr w:rsidR="006E25BB" w:rsidRPr="00856563" w14:paraId="090C146A" w14:textId="77777777" w:rsidTr="006D1040">
        <w:trPr>
          <w:tblHeader/>
        </w:trPr>
        <w:tc>
          <w:tcPr>
            <w:tcW w:w="454" w:type="dxa"/>
            <w:tcBorders>
              <w:top w:val="single" w:sz="4" w:space="0" w:color="auto"/>
              <w:left w:val="nil"/>
              <w:bottom w:val="single" w:sz="4" w:space="0" w:color="auto"/>
            </w:tcBorders>
            <w:shd w:val="clear" w:color="auto" w:fill="auto"/>
          </w:tcPr>
          <w:p w14:paraId="048AEF34" w14:textId="77777777" w:rsidR="006E25BB" w:rsidRPr="00856563" w:rsidRDefault="006E25BB" w:rsidP="00B51DB6">
            <w:pPr>
              <w:pStyle w:val="TableHd"/>
            </w:pPr>
          </w:p>
        </w:tc>
        <w:tc>
          <w:tcPr>
            <w:tcW w:w="1871" w:type="dxa"/>
            <w:tcBorders>
              <w:top w:val="single" w:sz="4" w:space="0" w:color="auto"/>
              <w:bottom w:val="single" w:sz="4" w:space="0" w:color="auto"/>
            </w:tcBorders>
            <w:shd w:val="clear" w:color="auto" w:fill="auto"/>
          </w:tcPr>
          <w:p w14:paraId="6107520A" w14:textId="77777777" w:rsidR="006E25BB" w:rsidRPr="00856563" w:rsidRDefault="006E25BB" w:rsidP="00B51DB6">
            <w:pPr>
              <w:pStyle w:val="TableHd"/>
            </w:pPr>
            <w:r w:rsidRPr="00856563">
              <w:t xml:space="preserve">Papuan Malay </w:t>
            </w:r>
            <w:r w:rsidRPr="0099608C">
              <w:rPr>
                <w:rStyle w:val="ChSmallCaps"/>
              </w:rPr>
              <w:t>n1n2</w:t>
            </w:r>
          </w:p>
        </w:tc>
        <w:tc>
          <w:tcPr>
            <w:tcW w:w="1871" w:type="dxa"/>
            <w:gridSpan w:val="2"/>
            <w:tcBorders>
              <w:top w:val="single" w:sz="4" w:space="0" w:color="auto"/>
              <w:bottom w:val="single" w:sz="4" w:space="0" w:color="auto"/>
            </w:tcBorders>
            <w:shd w:val="clear" w:color="auto" w:fill="auto"/>
          </w:tcPr>
          <w:p w14:paraId="70E333A7" w14:textId="77777777" w:rsidR="006E25BB" w:rsidRPr="00856563" w:rsidRDefault="006E25BB" w:rsidP="00B51DB6">
            <w:pPr>
              <w:pStyle w:val="TableHd"/>
            </w:pPr>
            <w:r>
              <w:t>Glosses</w:t>
            </w:r>
          </w:p>
        </w:tc>
        <w:tc>
          <w:tcPr>
            <w:tcW w:w="2495" w:type="dxa"/>
            <w:tcBorders>
              <w:top w:val="single" w:sz="4" w:space="0" w:color="auto"/>
              <w:bottom w:val="single" w:sz="4" w:space="0" w:color="auto"/>
              <w:right w:val="nil"/>
            </w:tcBorders>
            <w:shd w:val="clear" w:color="auto" w:fill="auto"/>
          </w:tcPr>
          <w:p w14:paraId="57418EB2" w14:textId="77777777" w:rsidR="006E25BB" w:rsidRPr="00856563" w:rsidRDefault="006E25BB" w:rsidP="00B51DB6">
            <w:pPr>
              <w:pStyle w:val="TableHd"/>
            </w:pPr>
            <w:r w:rsidRPr="00856563">
              <w:t>Free translation</w:t>
            </w:r>
          </w:p>
        </w:tc>
      </w:tr>
      <w:tr w:rsidR="006E25BB" w:rsidRPr="00856563" w14:paraId="24EC7EF8" w14:textId="77777777" w:rsidTr="006D1040">
        <w:tc>
          <w:tcPr>
            <w:tcW w:w="6691" w:type="dxa"/>
            <w:gridSpan w:val="5"/>
            <w:tcBorders>
              <w:top w:val="single" w:sz="4" w:space="0" w:color="auto"/>
              <w:left w:val="nil"/>
              <w:right w:val="nil"/>
            </w:tcBorders>
            <w:shd w:val="clear" w:color="auto" w:fill="auto"/>
          </w:tcPr>
          <w:p w14:paraId="2F77E081" w14:textId="017EE033" w:rsidR="006E25BB" w:rsidRPr="00856563" w:rsidRDefault="006E25BB" w:rsidP="002A1DBD">
            <w:pPr>
              <w:pStyle w:val="TableHdLeft"/>
              <w:numPr>
                <w:ilvl w:val="0"/>
                <w:numId w:val="41"/>
              </w:numPr>
              <w:tabs>
                <w:tab w:val="clear" w:pos="720"/>
                <w:tab w:val="left" w:pos="425"/>
              </w:tabs>
              <w:spacing w:before="100" w:after="100"/>
              <w:ind w:left="425" w:hanging="425"/>
            </w:pPr>
            <w:r w:rsidRPr="00856563">
              <w:t>Part-whole relation</w:t>
            </w:r>
            <w:r w:rsidR="00DF5D68">
              <w:t xml:space="preserve"> – </w:t>
            </w:r>
            <w:r w:rsidRPr="0099608C">
              <w:rPr>
                <w:rStyle w:val="ChSmallCaps"/>
              </w:rPr>
              <w:t>n1</w:t>
            </w:r>
            <w:r w:rsidRPr="00856563">
              <w:t xml:space="preserve"> is a part of </w:t>
            </w:r>
            <w:r w:rsidRPr="0099608C">
              <w:rPr>
                <w:rStyle w:val="ChSmallCaps"/>
              </w:rPr>
              <w:t>n2</w:t>
            </w:r>
            <w:r w:rsidRPr="00856563">
              <w:t>: (a) human body part, (b) nonhuman body part, (c) plant part</w:t>
            </w:r>
            <w:r w:rsidR="009609C3">
              <w:t>, (d</w:t>
            </w:r>
            <w:r w:rsidR="009609C3" w:rsidRPr="00856563">
              <w:t>) spatial l</w:t>
            </w:r>
            <w:r w:rsidR="009609C3">
              <w:t>ocation of a concrete object, (e</w:t>
            </w:r>
            <w:r w:rsidR="009609C3" w:rsidRPr="00856563">
              <w:t xml:space="preserve">) </w:t>
            </w:r>
            <w:r w:rsidR="009609C3">
              <w:t xml:space="preserve">temporal </w:t>
            </w:r>
            <w:r w:rsidR="009609C3" w:rsidRPr="00856563">
              <w:t>location of an a</w:t>
            </w:r>
            <w:r w:rsidR="009609C3">
              <w:t>bstract object, (f</w:t>
            </w:r>
            <w:r w:rsidR="009609C3" w:rsidRPr="00856563">
              <w:t xml:space="preserve">) time </w:t>
            </w:r>
            <w:r w:rsidR="009609C3">
              <w:t>segment within a time period, (g</w:t>
            </w:r>
            <w:r w:rsidR="009609C3" w:rsidRPr="00856563">
              <w:t>) member of an institution</w:t>
            </w:r>
          </w:p>
        </w:tc>
      </w:tr>
      <w:tr w:rsidR="006E25BB" w:rsidRPr="00856563" w14:paraId="13A31F09" w14:textId="77777777" w:rsidTr="006D1040">
        <w:tc>
          <w:tcPr>
            <w:tcW w:w="454" w:type="dxa"/>
            <w:tcBorders>
              <w:left w:val="nil"/>
            </w:tcBorders>
            <w:shd w:val="clear" w:color="auto" w:fill="auto"/>
          </w:tcPr>
          <w:p w14:paraId="1FCFBC39" w14:textId="77777777" w:rsidR="006E25BB" w:rsidRPr="00856563" w:rsidRDefault="006E25BB" w:rsidP="00B51DB6">
            <w:pPr>
              <w:pStyle w:val="TableCell0-2"/>
            </w:pPr>
            <w:r w:rsidRPr="00856563">
              <w:t>(a)</w:t>
            </w:r>
          </w:p>
        </w:tc>
        <w:tc>
          <w:tcPr>
            <w:tcW w:w="1871" w:type="dxa"/>
            <w:shd w:val="clear" w:color="auto" w:fill="auto"/>
          </w:tcPr>
          <w:p w14:paraId="7F749F29" w14:textId="77777777" w:rsidR="006E25BB" w:rsidRPr="00856563" w:rsidRDefault="006E25BB" w:rsidP="00B51DB6">
            <w:pPr>
              <w:pStyle w:val="TableCell0-2"/>
              <w:rPr>
                <w:rStyle w:val="ChItalBold"/>
              </w:rPr>
            </w:pPr>
            <w:r w:rsidRPr="00856563">
              <w:rPr>
                <w:rStyle w:val="ChItalBold"/>
              </w:rPr>
              <w:t>urat kaki</w:t>
            </w:r>
          </w:p>
        </w:tc>
        <w:tc>
          <w:tcPr>
            <w:tcW w:w="1814" w:type="dxa"/>
            <w:shd w:val="clear" w:color="auto" w:fill="auto"/>
          </w:tcPr>
          <w:p w14:paraId="380ADA89" w14:textId="77777777" w:rsidR="006E25BB" w:rsidRPr="00856563" w:rsidRDefault="006E25BB" w:rsidP="00B51DB6">
            <w:pPr>
              <w:pStyle w:val="TableCell0-2"/>
            </w:pPr>
            <w:r w:rsidRPr="00856563">
              <w:t>tendon foot</w:t>
            </w:r>
          </w:p>
        </w:tc>
        <w:tc>
          <w:tcPr>
            <w:tcW w:w="2552" w:type="dxa"/>
            <w:gridSpan w:val="2"/>
            <w:tcBorders>
              <w:right w:val="nil"/>
            </w:tcBorders>
            <w:shd w:val="clear" w:color="auto" w:fill="auto"/>
          </w:tcPr>
          <w:p w14:paraId="136E9051" w14:textId="463BE84F" w:rsidR="006E25BB" w:rsidRPr="00856563" w:rsidRDefault="00B7093A" w:rsidP="00B51DB6">
            <w:pPr>
              <w:pStyle w:val="TableCell0-2"/>
            </w:pPr>
            <w:r>
              <w:t>‘</w:t>
            </w:r>
            <w:r w:rsidR="006E25BB" w:rsidRPr="00856563">
              <w:t>foot tendon</w:t>
            </w:r>
            <w:r>
              <w:t>’</w:t>
            </w:r>
          </w:p>
        </w:tc>
      </w:tr>
      <w:tr w:rsidR="006E25BB" w:rsidRPr="00856563" w14:paraId="420942B0" w14:textId="77777777" w:rsidTr="006D1040">
        <w:tc>
          <w:tcPr>
            <w:tcW w:w="454" w:type="dxa"/>
            <w:tcBorders>
              <w:left w:val="nil"/>
              <w:bottom w:val="nil"/>
            </w:tcBorders>
            <w:shd w:val="clear" w:color="auto" w:fill="auto"/>
          </w:tcPr>
          <w:p w14:paraId="73EA6B2B" w14:textId="77777777" w:rsidR="006E25BB" w:rsidRPr="00856563" w:rsidRDefault="006E25BB" w:rsidP="00B51DB6">
            <w:pPr>
              <w:pStyle w:val="TableCell0-2"/>
            </w:pPr>
            <w:r w:rsidRPr="00856563">
              <w:t>(b)</w:t>
            </w:r>
          </w:p>
        </w:tc>
        <w:tc>
          <w:tcPr>
            <w:tcW w:w="1871" w:type="dxa"/>
            <w:tcBorders>
              <w:bottom w:val="nil"/>
            </w:tcBorders>
            <w:shd w:val="clear" w:color="auto" w:fill="auto"/>
          </w:tcPr>
          <w:p w14:paraId="031E34BB" w14:textId="77777777" w:rsidR="006E25BB" w:rsidRPr="00856563" w:rsidRDefault="006E25BB" w:rsidP="00B51DB6">
            <w:pPr>
              <w:pStyle w:val="TableCell0-2"/>
              <w:rPr>
                <w:rStyle w:val="ChItalBold"/>
              </w:rPr>
            </w:pPr>
            <w:r w:rsidRPr="00856563">
              <w:rPr>
                <w:rStyle w:val="ChItalBold"/>
              </w:rPr>
              <w:t xml:space="preserve">duri </w:t>
            </w:r>
            <w:r w:rsidR="004212FA" w:rsidRPr="00856563">
              <w:rPr>
                <w:rStyle w:val="ChItalBold"/>
              </w:rPr>
              <w:t>ikang</w:t>
            </w:r>
          </w:p>
        </w:tc>
        <w:tc>
          <w:tcPr>
            <w:tcW w:w="1814" w:type="dxa"/>
            <w:tcBorders>
              <w:bottom w:val="nil"/>
            </w:tcBorders>
            <w:shd w:val="clear" w:color="auto" w:fill="auto"/>
          </w:tcPr>
          <w:p w14:paraId="38D990D2" w14:textId="77777777" w:rsidR="006E25BB" w:rsidRPr="009609C3" w:rsidRDefault="006E25BB" w:rsidP="009609C3">
            <w:pPr>
              <w:pStyle w:val="TableCell0-2"/>
            </w:pPr>
            <w:r w:rsidRPr="00856563">
              <w:t>thorn fish</w:t>
            </w:r>
          </w:p>
        </w:tc>
        <w:tc>
          <w:tcPr>
            <w:tcW w:w="2552" w:type="dxa"/>
            <w:gridSpan w:val="2"/>
            <w:tcBorders>
              <w:bottom w:val="nil"/>
              <w:right w:val="nil"/>
            </w:tcBorders>
            <w:shd w:val="clear" w:color="auto" w:fill="auto"/>
          </w:tcPr>
          <w:p w14:paraId="0D95AC8D" w14:textId="3041CF20" w:rsidR="006E25BB" w:rsidRPr="00856563" w:rsidRDefault="00B7093A" w:rsidP="00B51DB6">
            <w:pPr>
              <w:pStyle w:val="TableCell0-2"/>
            </w:pPr>
            <w:r>
              <w:t>‘</w:t>
            </w:r>
            <w:r w:rsidR="006E25BB" w:rsidRPr="00856563">
              <w:t>fish bone</w:t>
            </w:r>
            <w:r>
              <w:t>’</w:t>
            </w:r>
          </w:p>
        </w:tc>
      </w:tr>
      <w:tr w:rsidR="006E25BB" w:rsidRPr="00856563" w14:paraId="1DC31300" w14:textId="77777777" w:rsidTr="006D1040">
        <w:tc>
          <w:tcPr>
            <w:tcW w:w="454" w:type="dxa"/>
            <w:tcBorders>
              <w:top w:val="nil"/>
              <w:left w:val="nil"/>
              <w:bottom w:val="nil"/>
            </w:tcBorders>
            <w:shd w:val="clear" w:color="auto" w:fill="auto"/>
          </w:tcPr>
          <w:p w14:paraId="78502CE1" w14:textId="77777777" w:rsidR="006E25BB" w:rsidRPr="00856563" w:rsidRDefault="006E25BB" w:rsidP="009609C3">
            <w:pPr>
              <w:pStyle w:val="TableCell0-2"/>
            </w:pPr>
            <w:r w:rsidRPr="00856563">
              <w:t>(c)</w:t>
            </w:r>
          </w:p>
        </w:tc>
        <w:tc>
          <w:tcPr>
            <w:tcW w:w="1871" w:type="dxa"/>
            <w:tcBorders>
              <w:top w:val="nil"/>
              <w:bottom w:val="nil"/>
            </w:tcBorders>
            <w:shd w:val="clear" w:color="auto" w:fill="auto"/>
          </w:tcPr>
          <w:p w14:paraId="36D6B6DD" w14:textId="77777777" w:rsidR="006E25BB" w:rsidRPr="00856563" w:rsidRDefault="006E25BB" w:rsidP="009609C3">
            <w:pPr>
              <w:pStyle w:val="TableCell0-2"/>
              <w:rPr>
                <w:rStyle w:val="ChItalBold"/>
              </w:rPr>
            </w:pPr>
            <w:r w:rsidRPr="00856563">
              <w:rPr>
                <w:rStyle w:val="ChItalBold"/>
              </w:rPr>
              <w:t>pelepa sagu</w:t>
            </w:r>
          </w:p>
        </w:tc>
        <w:tc>
          <w:tcPr>
            <w:tcW w:w="1814" w:type="dxa"/>
            <w:tcBorders>
              <w:top w:val="nil"/>
              <w:bottom w:val="nil"/>
            </w:tcBorders>
            <w:shd w:val="clear" w:color="auto" w:fill="auto"/>
          </w:tcPr>
          <w:p w14:paraId="66321154" w14:textId="77777777" w:rsidR="006E25BB" w:rsidRPr="00856563" w:rsidRDefault="006E25BB" w:rsidP="009609C3">
            <w:pPr>
              <w:pStyle w:val="TableCell0-2"/>
            </w:pPr>
            <w:r w:rsidRPr="00856563">
              <w:t>stem sago</w:t>
            </w:r>
          </w:p>
        </w:tc>
        <w:tc>
          <w:tcPr>
            <w:tcW w:w="2552" w:type="dxa"/>
            <w:gridSpan w:val="2"/>
            <w:tcBorders>
              <w:top w:val="nil"/>
              <w:bottom w:val="nil"/>
              <w:right w:val="nil"/>
            </w:tcBorders>
            <w:shd w:val="clear" w:color="auto" w:fill="auto"/>
          </w:tcPr>
          <w:p w14:paraId="29CFA393" w14:textId="064D8165" w:rsidR="006E25BB" w:rsidRPr="00856563" w:rsidRDefault="00B7093A" w:rsidP="009609C3">
            <w:pPr>
              <w:pStyle w:val="TableCell0-2"/>
            </w:pPr>
            <w:r>
              <w:t>‘</w:t>
            </w:r>
            <w:r w:rsidR="006E25BB" w:rsidRPr="00856563">
              <w:t>sago stem</w:t>
            </w:r>
            <w:r>
              <w:t>’</w:t>
            </w:r>
          </w:p>
        </w:tc>
      </w:tr>
      <w:tr w:rsidR="006E25BB" w:rsidRPr="00FD3321" w14:paraId="062303E1" w14:textId="77777777" w:rsidTr="006D1040">
        <w:tc>
          <w:tcPr>
            <w:tcW w:w="454" w:type="dxa"/>
            <w:tcBorders>
              <w:top w:val="nil"/>
              <w:left w:val="nil"/>
              <w:bottom w:val="nil"/>
            </w:tcBorders>
            <w:shd w:val="clear" w:color="auto" w:fill="auto"/>
          </w:tcPr>
          <w:p w14:paraId="5229369E" w14:textId="77FED4D8" w:rsidR="006E25BB" w:rsidRPr="00FD3321" w:rsidRDefault="009609C3" w:rsidP="00B51DB6">
            <w:pPr>
              <w:pStyle w:val="TableCell0-2"/>
            </w:pPr>
            <w:r>
              <w:t>(d</w:t>
            </w:r>
            <w:r w:rsidR="006E25BB" w:rsidRPr="00FD3321">
              <w:t>)</w:t>
            </w:r>
          </w:p>
        </w:tc>
        <w:tc>
          <w:tcPr>
            <w:tcW w:w="1871" w:type="dxa"/>
            <w:tcBorders>
              <w:top w:val="nil"/>
              <w:bottom w:val="nil"/>
            </w:tcBorders>
            <w:shd w:val="clear" w:color="auto" w:fill="auto"/>
          </w:tcPr>
          <w:p w14:paraId="1221277D" w14:textId="77777777" w:rsidR="006E25BB" w:rsidRPr="00FD3321" w:rsidRDefault="006E25BB" w:rsidP="00B51DB6">
            <w:pPr>
              <w:pStyle w:val="TableCell0-2"/>
              <w:rPr>
                <w:rStyle w:val="ChItalBold"/>
              </w:rPr>
            </w:pPr>
            <w:r w:rsidRPr="00FD3321">
              <w:rPr>
                <w:rStyle w:val="ChItalBold"/>
              </w:rPr>
              <w:t>blakang kapak</w:t>
            </w:r>
          </w:p>
        </w:tc>
        <w:tc>
          <w:tcPr>
            <w:tcW w:w="1814" w:type="dxa"/>
            <w:tcBorders>
              <w:top w:val="nil"/>
              <w:bottom w:val="nil"/>
            </w:tcBorders>
            <w:shd w:val="clear" w:color="auto" w:fill="auto"/>
          </w:tcPr>
          <w:p w14:paraId="1CF4A2F4" w14:textId="77777777" w:rsidR="006E25BB" w:rsidRPr="00FD3321" w:rsidRDefault="006E25BB" w:rsidP="00B51DB6">
            <w:pPr>
              <w:pStyle w:val="TableCell0-2"/>
            </w:pPr>
            <w:r w:rsidRPr="00FD3321">
              <w:t>backside axe</w:t>
            </w:r>
          </w:p>
        </w:tc>
        <w:tc>
          <w:tcPr>
            <w:tcW w:w="2552" w:type="dxa"/>
            <w:gridSpan w:val="2"/>
            <w:tcBorders>
              <w:top w:val="nil"/>
              <w:bottom w:val="nil"/>
              <w:right w:val="nil"/>
            </w:tcBorders>
            <w:shd w:val="clear" w:color="auto" w:fill="auto"/>
          </w:tcPr>
          <w:p w14:paraId="701C3B7C" w14:textId="2B25E475" w:rsidR="006E25BB" w:rsidRPr="00FD3321" w:rsidRDefault="00B7093A" w:rsidP="00B51DB6">
            <w:pPr>
              <w:pStyle w:val="TableCell0-2"/>
            </w:pPr>
            <w:r>
              <w:t>‘</w:t>
            </w:r>
            <w:r w:rsidR="006E25BB" w:rsidRPr="00FD3321">
              <w:t>backside of an axe</w:t>
            </w:r>
            <w:r>
              <w:t>’</w:t>
            </w:r>
          </w:p>
        </w:tc>
      </w:tr>
      <w:tr w:rsidR="006E25BB" w:rsidRPr="00856563" w14:paraId="09A84477" w14:textId="77777777" w:rsidTr="006D1040">
        <w:tc>
          <w:tcPr>
            <w:tcW w:w="454" w:type="dxa"/>
            <w:tcBorders>
              <w:top w:val="nil"/>
              <w:left w:val="nil"/>
            </w:tcBorders>
            <w:shd w:val="clear" w:color="auto" w:fill="auto"/>
          </w:tcPr>
          <w:p w14:paraId="08587DB9" w14:textId="3BC6B6E3" w:rsidR="006E25BB" w:rsidRPr="00856563" w:rsidRDefault="009609C3" w:rsidP="00B51DB6">
            <w:pPr>
              <w:pStyle w:val="TableCell0-2"/>
            </w:pPr>
            <w:r>
              <w:t>(e</w:t>
            </w:r>
            <w:r w:rsidR="006E25BB" w:rsidRPr="00856563">
              <w:t>)</w:t>
            </w:r>
          </w:p>
        </w:tc>
        <w:tc>
          <w:tcPr>
            <w:tcW w:w="1871" w:type="dxa"/>
            <w:tcBorders>
              <w:top w:val="nil"/>
            </w:tcBorders>
            <w:shd w:val="clear" w:color="auto" w:fill="auto"/>
          </w:tcPr>
          <w:p w14:paraId="45DBD169" w14:textId="77777777" w:rsidR="006E25BB" w:rsidRPr="00856563" w:rsidRDefault="006E25BB" w:rsidP="00B51DB6">
            <w:pPr>
              <w:pStyle w:val="TableCell0-2"/>
              <w:rPr>
                <w:rStyle w:val="ChItalBold"/>
              </w:rPr>
            </w:pPr>
            <w:r w:rsidRPr="00856563">
              <w:rPr>
                <w:rStyle w:val="ChItalBold"/>
              </w:rPr>
              <w:t>tenga sembayang</w:t>
            </w:r>
          </w:p>
        </w:tc>
        <w:tc>
          <w:tcPr>
            <w:tcW w:w="1814" w:type="dxa"/>
            <w:tcBorders>
              <w:top w:val="nil"/>
            </w:tcBorders>
            <w:shd w:val="clear" w:color="auto" w:fill="auto"/>
          </w:tcPr>
          <w:p w14:paraId="1CFD939F" w14:textId="77777777" w:rsidR="006E25BB" w:rsidRPr="00856563" w:rsidRDefault="006E25BB" w:rsidP="00B51DB6">
            <w:pPr>
              <w:pStyle w:val="TableCell0-2"/>
            </w:pPr>
            <w:r w:rsidRPr="00856563">
              <w:t>middle worship</w:t>
            </w:r>
          </w:p>
        </w:tc>
        <w:tc>
          <w:tcPr>
            <w:tcW w:w="2552" w:type="dxa"/>
            <w:gridSpan w:val="2"/>
            <w:tcBorders>
              <w:top w:val="nil"/>
              <w:right w:val="nil"/>
            </w:tcBorders>
            <w:shd w:val="clear" w:color="auto" w:fill="auto"/>
          </w:tcPr>
          <w:p w14:paraId="4714F282" w14:textId="2A41DABB" w:rsidR="006E25BB" w:rsidRPr="00856563" w:rsidRDefault="00B7093A" w:rsidP="00B51DB6">
            <w:pPr>
              <w:pStyle w:val="TableCell0-2"/>
            </w:pPr>
            <w:r>
              <w:t>‘</w:t>
            </w:r>
            <w:r w:rsidR="006E25BB" w:rsidRPr="00856563">
              <w:t>middle of the worship</w:t>
            </w:r>
            <w:r>
              <w:t>’</w:t>
            </w:r>
          </w:p>
        </w:tc>
      </w:tr>
      <w:tr w:rsidR="006E25BB" w:rsidRPr="00856563" w14:paraId="67BFA501" w14:textId="77777777" w:rsidTr="006D1040">
        <w:tc>
          <w:tcPr>
            <w:tcW w:w="454" w:type="dxa"/>
            <w:tcBorders>
              <w:left w:val="nil"/>
            </w:tcBorders>
            <w:shd w:val="clear" w:color="auto" w:fill="auto"/>
          </w:tcPr>
          <w:p w14:paraId="1757378A" w14:textId="5DACAB8D" w:rsidR="006E25BB" w:rsidRPr="00856563" w:rsidRDefault="009609C3" w:rsidP="00B51DB6">
            <w:pPr>
              <w:pStyle w:val="TableCell0-2"/>
            </w:pPr>
            <w:r>
              <w:t>(f</w:t>
            </w:r>
            <w:r w:rsidR="006E25BB" w:rsidRPr="00856563">
              <w:t>)</w:t>
            </w:r>
          </w:p>
        </w:tc>
        <w:tc>
          <w:tcPr>
            <w:tcW w:w="1871" w:type="dxa"/>
            <w:shd w:val="clear" w:color="auto" w:fill="auto"/>
          </w:tcPr>
          <w:p w14:paraId="07FA665A" w14:textId="77777777" w:rsidR="006E25BB" w:rsidRPr="00856563" w:rsidRDefault="006E25BB" w:rsidP="00B51DB6">
            <w:pPr>
              <w:pStyle w:val="TableCell0-2"/>
              <w:rPr>
                <w:rStyle w:val="ChItalBold"/>
              </w:rPr>
            </w:pPr>
            <w:r w:rsidRPr="00856563">
              <w:rPr>
                <w:rStyle w:val="ChItalBold"/>
              </w:rPr>
              <w:t>malam hari</w:t>
            </w:r>
          </w:p>
        </w:tc>
        <w:tc>
          <w:tcPr>
            <w:tcW w:w="1814" w:type="dxa"/>
            <w:shd w:val="clear" w:color="auto" w:fill="auto"/>
          </w:tcPr>
          <w:p w14:paraId="2C354D88" w14:textId="77777777" w:rsidR="006E25BB" w:rsidRPr="00856563" w:rsidRDefault="006E25BB" w:rsidP="00B51DB6">
            <w:pPr>
              <w:pStyle w:val="TableCell0-2"/>
            </w:pPr>
            <w:r w:rsidRPr="00856563">
              <w:t>night day</w:t>
            </w:r>
          </w:p>
        </w:tc>
        <w:tc>
          <w:tcPr>
            <w:tcW w:w="2552" w:type="dxa"/>
            <w:gridSpan w:val="2"/>
            <w:tcBorders>
              <w:right w:val="nil"/>
            </w:tcBorders>
            <w:shd w:val="clear" w:color="auto" w:fill="auto"/>
          </w:tcPr>
          <w:p w14:paraId="13EC3526" w14:textId="3EEA8499" w:rsidR="006E25BB" w:rsidRPr="00856563" w:rsidRDefault="00B7093A" w:rsidP="00B51DB6">
            <w:pPr>
              <w:pStyle w:val="TableCell0-2"/>
            </w:pPr>
            <w:r>
              <w:t>‘</w:t>
            </w:r>
            <w:r w:rsidR="006E25BB" w:rsidRPr="00856563">
              <w:t>evening (of the day)</w:t>
            </w:r>
            <w:r>
              <w:t>’</w:t>
            </w:r>
          </w:p>
        </w:tc>
      </w:tr>
      <w:tr w:rsidR="006E25BB" w:rsidRPr="00856563" w14:paraId="260E3420" w14:textId="77777777" w:rsidTr="006D1040">
        <w:tc>
          <w:tcPr>
            <w:tcW w:w="454" w:type="dxa"/>
            <w:tcBorders>
              <w:left w:val="nil"/>
              <w:bottom w:val="single" w:sz="4" w:space="0" w:color="auto"/>
            </w:tcBorders>
            <w:shd w:val="clear" w:color="auto" w:fill="auto"/>
          </w:tcPr>
          <w:p w14:paraId="3E2A0C07" w14:textId="1D2D0CFB" w:rsidR="006E25BB" w:rsidRPr="00856563" w:rsidRDefault="009609C3" w:rsidP="00B51DB6">
            <w:pPr>
              <w:pStyle w:val="TableCell0-2Break"/>
            </w:pPr>
            <w:r>
              <w:t>(g</w:t>
            </w:r>
            <w:r w:rsidR="006E25BB" w:rsidRPr="00856563">
              <w:t>)</w:t>
            </w:r>
          </w:p>
        </w:tc>
        <w:tc>
          <w:tcPr>
            <w:tcW w:w="1871" w:type="dxa"/>
            <w:tcBorders>
              <w:bottom w:val="single" w:sz="4" w:space="0" w:color="auto"/>
            </w:tcBorders>
            <w:shd w:val="clear" w:color="auto" w:fill="auto"/>
          </w:tcPr>
          <w:p w14:paraId="6E1C3B43" w14:textId="77777777" w:rsidR="006E25BB" w:rsidRPr="00856563" w:rsidRDefault="006E25BB" w:rsidP="00B51DB6">
            <w:pPr>
              <w:pStyle w:val="TableCell0-2Break"/>
              <w:rPr>
                <w:rStyle w:val="ChItalBold"/>
              </w:rPr>
            </w:pPr>
            <w:r w:rsidRPr="00856563">
              <w:rPr>
                <w:rStyle w:val="ChItalBold"/>
              </w:rPr>
              <w:t>petugas polisi</w:t>
            </w:r>
          </w:p>
        </w:tc>
        <w:tc>
          <w:tcPr>
            <w:tcW w:w="1814" w:type="dxa"/>
            <w:tcBorders>
              <w:bottom w:val="single" w:sz="4" w:space="0" w:color="auto"/>
            </w:tcBorders>
            <w:shd w:val="clear" w:color="auto" w:fill="auto"/>
          </w:tcPr>
          <w:p w14:paraId="4C1A678F" w14:textId="77777777" w:rsidR="006E25BB" w:rsidRPr="00856563" w:rsidRDefault="006E25BB" w:rsidP="00B51DB6">
            <w:pPr>
              <w:pStyle w:val="TableCell0-2Break"/>
            </w:pPr>
            <w:r w:rsidRPr="00856563">
              <w:t>official police</w:t>
            </w:r>
          </w:p>
        </w:tc>
        <w:tc>
          <w:tcPr>
            <w:tcW w:w="2552" w:type="dxa"/>
            <w:gridSpan w:val="2"/>
            <w:tcBorders>
              <w:bottom w:val="single" w:sz="4" w:space="0" w:color="auto"/>
              <w:right w:val="nil"/>
            </w:tcBorders>
            <w:shd w:val="clear" w:color="auto" w:fill="auto"/>
          </w:tcPr>
          <w:p w14:paraId="2C03BA48" w14:textId="1B1E0E77" w:rsidR="006E25BB" w:rsidRPr="00856563" w:rsidRDefault="00B7093A" w:rsidP="00B51DB6">
            <w:pPr>
              <w:pStyle w:val="TableCell0-2Break"/>
            </w:pPr>
            <w:r>
              <w:t>‘</w:t>
            </w:r>
            <w:r w:rsidR="006E25BB" w:rsidRPr="00856563">
              <w:t>police official</w:t>
            </w:r>
            <w:r>
              <w:t>’</w:t>
            </w:r>
          </w:p>
        </w:tc>
      </w:tr>
      <w:tr w:rsidR="006E25BB" w:rsidRPr="00856563" w14:paraId="343ADDD3" w14:textId="77777777" w:rsidTr="006D1040">
        <w:tc>
          <w:tcPr>
            <w:tcW w:w="6691" w:type="dxa"/>
            <w:gridSpan w:val="5"/>
            <w:tcBorders>
              <w:top w:val="single" w:sz="4" w:space="0" w:color="auto"/>
              <w:left w:val="nil"/>
              <w:right w:val="nil"/>
            </w:tcBorders>
            <w:shd w:val="clear" w:color="auto" w:fill="auto"/>
          </w:tcPr>
          <w:p w14:paraId="09F26C8C" w14:textId="77777777" w:rsidR="006E25BB" w:rsidRPr="00856563" w:rsidRDefault="006E25BB" w:rsidP="002A1DBD">
            <w:pPr>
              <w:pStyle w:val="TableHdLeft"/>
              <w:numPr>
                <w:ilvl w:val="0"/>
                <w:numId w:val="41"/>
              </w:numPr>
              <w:tabs>
                <w:tab w:val="clear" w:pos="720"/>
                <w:tab w:val="left" w:pos="425"/>
              </w:tabs>
              <w:spacing w:before="100" w:after="100"/>
              <w:ind w:left="425" w:hanging="425"/>
            </w:pPr>
            <w:r w:rsidRPr="00856563">
              <w:t>Property relation</w:t>
            </w:r>
            <w:r w:rsidR="00DF5D68">
              <w:t xml:space="preserve"> – </w:t>
            </w:r>
            <w:r w:rsidRPr="0099608C">
              <w:rPr>
                <w:rStyle w:val="ChSmallCaps"/>
              </w:rPr>
              <w:t>n1</w:t>
            </w:r>
            <w:r w:rsidRPr="00856563">
              <w:t xml:space="preserve"> is a property of </w:t>
            </w:r>
            <w:r w:rsidRPr="0099608C">
              <w:rPr>
                <w:rStyle w:val="ChSmallCaps"/>
              </w:rPr>
              <w:t>n2</w:t>
            </w:r>
          </w:p>
        </w:tc>
      </w:tr>
      <w:tr w:rsidR="006E25BB" w:rsidRPr="00856563" w14:paraId="5DBF491E" w14:textId="77777777" w:rsidTr="006D1040">
        <w:tc>
          <w:tcPr>
            <w:tcW w:w="454" w:type="dxa"/>
            <w:tcBorders>
              <w:left w:val="nil"/>
            </w:tcBorders>
            <w:shd w:val="clear" w:color="auto" w:fill="auto"/>
          </w:tcPr>
          <w:p w14:paraId="515CAC83" w14:textId="77777777" w:rsidR="006E25BB" w:rsidRPr="00856563" w:rsidRDefault="006E25BB" w:rsidP="00B51DB6">
            <w:pPr>
              <w:pStyle w:val="TableCell0-2"/>
            </w:pPr>
          </w:p>
        </w:tc>
        <w:tc>
          <w:tcPr>
            <w:tcW w:w="1871" w:type="dxa"/>
            <w:shd w:val="clear" w:color="auto" w:fill="auto"/>
          </w:tcPr>
          <w:p w14:paraId="6B52F4A7" w14:textId="77777777" w:rsidR="006E25BB" w:rsidRPr="00856563" w:rsidRDefault="006E25BB" w:rsidP="00B51DB6">
            <w:pPr>
              <w:pStyle w:val="TableCell0-2"/>
              <w:rPr>
                <w:rStyle w:val="ChItalBold"/>
              </w:rPr>
            </w:pPr>
            <w:r w:rsidRPr="00856563">
              <w:rPr>
                <w:rStyle w:val="ChItalBold"/>
              </w:rPr>
              <w:t>ruma orang</w:t>
            </w:r>
          </w:p>
        </w:tc>
        <w:tc>
          <w:tcPr>
            <w:tcW w:w="1814" w:type="dxa"/>
            <w:shd w:val="clear" w:color="auto" w:fill="auto"/>
          </w:tcPr>
          <w:p w14:paraId="6880AD6A" w14:textId="77777777" w:rsidR="006E25BB" w:rsidRPr="00856563" w:rsidRDefault="006E25BB" w:rsidP="00B51DB6">
            <w:pPr>
              <w:pStyle w:val="TableCell0-2"/>
            </w:pPr>
            <w:r w:rsidRPr="00856563">
              <w:t>house person</w:t>
            </w:r>
          </w:p>
        </w:tc>
        <w:tc>
          <w:tcPr>
            <w:tcW w:w="2552" w:type="dxa"/>
            <w:gridSpan w:val="2"/>
            <w:tcBorders>
              <w:right w:val="nil"/>
            </w:tcBorders>
            <w:shd w:val="clear" w:color="auto" w:fill="auto"/>
          </w:tcPr>
          <w:p w14:paraId="2B89BA5D" w14:textId="7275B8FD" w:rsidR="006E25BB" w:rsidRPr="00856563" w:rsidRDefault="00B7093A" w:rsidP="00B51DB6">
            <w:pPr>
              <w:pStyle w:val="TableCell0-2"/>
            </w:pPr>
            <w:r>
              <w:t>‘</w:t>
            </w:r>
            <w:r w:rsidR="006E25BB" w:rsidRPr="00856563">
              <w:t>(other) people</w:t>
            </w:r>
            <w:r>
              <w:t>’</w:t>
            </w:r>
            <w:r w:rsidR="006E25BB" w:rsidRPr="00856563">
              <w:t>s house</w:t>
            </w:r>
            <w:r>
              <w:t>’</w:t>
            </w:r>
          </w:p>
        </w:tc>
      </w:tr>
      <w:tr w:rsidR="006E25BB" w:rsidRPr="00856563" w14:paraId="3AE2BA3E" w14:textId="77777777" w:rsidTr="006D1040">
        <w:tc>
          <w:tcPr>
            <w:tcW w:w="454" w:type="dxa"/>
            <w:tcBorders>
              <w:left w:val="nil"/>
              <w:bottom w:val="single" w:sz="4" w:space="0" w:color="auto"/>
            </w:tcBorders>
            <w:shd w:val="clear" w:color="auto" w:fill="auto"/>
          </w:tcPr>
          <w:p w14:paraId="0E64DABE" w14:textId="77777777" w:rsidR="006E25BB" w:rsidRPr="00856563" w:rsidRDefault="006E25BB" w:rsidP="00B51DB6">
            <w:pPr>
              <w:pStyle w:val="TableCell0-2Break"/>
            </w:pPr>
          </w:p>
        </w:tc>
        <w:tc>
          <w:tcPr>
            <w:tcW w:w="1871" w:type="dxa"/>
            <w:tcBorders>
              <w:bottom w:val="single" w:sz="4" w:space="0" w:color="auto"/>
            </w:tcBorders>
            <w:shd w:val="clear" w:color="auto" w:fill="auto"/>
          </w:tcPr>
          <w:p w14:paraId="4E287281" w14:textId="77777777" w:rsidR="006E25BB" w:rsidRPr="00856563" w:rsidRDefault="006E25BB" w:rsidP="00B51DB6">
            <w:pPr>
              <w:pStyle w:val="TableCell0-2Break"/>
              <w:rPr>
                <w:rStyle w:val="ChItalBold"/>
              </w:rPr>
            </w:pPr>
            <w:r w:rsidRPr="00856563">
              <w:rPr>
                <w:rStyle w:val="ChItalBold"/>
              </w:rPr>
              <w:t xml:space="preserve">cara </w:t>
            </w:r>
            <w:r>
              <w:rPr>
                <w:rStyle w:val="ChItalBold"/>
              </w:rPr>
              <w:t>orang</w:t>
            </w:r>
            <w:r w:rsidRPr="00856563">
              <w:rPr>
                <w:rStyle w:val="ChItalBold"/>
              </w:rPr>
              <w:t xml:space="preserve"> Papua</w:t>
            </w:r>
          </w:p>
        </w:tc>
        <w:tc>
          <w:tcPr>
            <w:tcW w:w="1814" w:type="dxa"/>
            <w:tcBorders>
              <w:bottom w:val="single" w:sz="4" w:space="0" w:color="auto"/>
            </w:tcBorders>
            <w:shd w:val="clear" w:color="auto" w:fill="auto"/>
          </w:tcPr>
          <w:p w14:paraId="00BDA3A5" w14:textId="77777777" w:rsidR="006E25BB" w:rsidRPr="00856563" w:rsidRDefault="006E25BB" w:rsidP="00B51DB6">
            <w:pPr>
              <w:pStyle w:val="TableCell0-2Break"/>
            </w:pPr>
            <w:r w:rsidRPr="00856563">
              <w:t>way person Papua</w:t>
            </w:r>
          </w:p>
        </w:tc>
        <w:tc>
          <w:tcPr>
            <w:tcW w:w="2552" w:type="dxa"/>
            <w:gridSpan w:val="2"/>
            <w:tcBorders>
              <w:bottom w:val="single" w:sz="4" w:space="0" w:color="auto"/>
              <w:right w:val="nil"/>
            </w:tcBorders>
            <w:shd w:val="clear" w:color="auto" w:fill="auto"/>
          </w:tcPr>
          <w:p w14:paraId="063BB02F" w14:textId="1F83FFB1" w:rsidR="006E25BB" w:rsidRPr="00856563" w:rsidRDefault="00B7093A" w:rsidP="00B51DB6">
            <w:pPr>
              <w:pStyle w:val="TableCell0-2Break"/>
            </w:pPr>
            <w:r>
              <w:t>‘</w:t>
            </w:r>
            <w:r w:rsidR="006E25BB" w:rsidRPr="00856563">
              <w:t>Papuan traditions</w:t>
            </w:r>
            <w:r>
              <w:t>’</w:t>
            </w:r>
          </w:p>
        </w:tc>
      </w:tr>
      <w:tr w:rsidR="006E25BB" w:rsidRPr="00856563" w14:paraId="1D8247B5" w14:textId="77777777" w:rsidTr="006D1040">
        <w:tc>
          <w:tcPr>
            <w:tcW w:w="6691" w:type="dxa"/>
            <w:gridSpan w:val="5"/>
            <w:tcBorders>
              <w:top w:val="single" w:sz="4" w:space="0" w:color="auto"/>
              <w:left w:val="nil"/>
              <w:right w:val="nil"/>
            </w:tcBorders>
            <w:shd w:val="clear" w:color="auto" w:fill="auto"/>
          </w:tcPr>
          <w:p w14:paraId="270FA038" w14:textId="3E340451" w:rsidR="006E25BB" w:rsidRPr="00856563" w:rsidRDefault="00B7093A" w:rsidP="002A1DBD">
            <w:pPr>
              <w:pStyle w:val="TableHdLeft"/>
              <w:numPr>
                <w:ilvl w:val="0"/>
                <w:numId w:val="41"/>
              </w:numPr>
              <w:tabs>
                <w:tab w:val="clear" w:pos="720"/>
                <w:tab w:val="left" w:pos="425"/>
              </w:tabs>
              <w:spacing w:before="100" w:after="100"/>
              <w:ind w:left="425" w:hanging="425"/>
            </w:pPr>
            <w:r>
              <w:t>‘</w:t>
            </w:r>
            <w:r w:rsidR="006E25BB" w:rsidRPr="00856563">
              <w:t>Affiliated-with</w:t>
            </w:r>
            <w:r>
              <w:t>’</w:t>
            </w:r>
            <w:r w:rsidR="006E25BB" w:rsidRPr="00856563">
              <w:t xml:space="preserve"> relation: </w:t>
            </w:r>
            <w:r w:rsidR="006E25BB" w:rsidRPr="0099608C">
              <w:rPr>
                <w:rStyle w:val="ChSmallCaps"/>
              </w:rPr>
              <w:t>n1</w:t>
            </w:r>
            <w:r w:rsidR="006E25BB" w:rsidRPr="00856563">
              <w:t xml:space="preserve"> is affiliated with </w:t>
            </w:r>
            <w:r w:rsidR="006E25BB" w:rsidRPr="0099608C">
              <w:rPr>
                <w:rStyle w:val="ChSmallCaps"/>
              </w:rPr>
              <w:t>n2</w:t>
            </w:r>
          </w:p>
        </w:tc>
      </w:tr>
      <w:tr w:rsidR="006E25BB" w:rsidRPr="00856563" w14:paraId="07534297" w14:textId="77777777" w:rsidTr="006D1040">
        <w:tc>
          <w:tcPr>
            <w:tcW w:w="454" w:type="dxa"/>
            <w:tcBorders>
              <w:left w:val="nil"/>
            </w:tcBorders>
            <w:shd w:val="clear" w:color="auto" w:fill="auto"/>
          </w:tcPr>
          <w:p w14:paraId="2A05A98C" w14:textId="77777777" w:rsidR="006E25BB" w:rsidRPr="00856563" w:rsidRDefault="006E25BB" w:rsidP="00B51DB6">
            <w:pPr>
              <w:pStyle w:val="TableCell0-2"/>
            </w:pPr>
          </w:p>
        </w:tc>
        <w:tc>
          <w:tcPr>
            <w:tcW w:w="1871" w:type="dxa"/>
            <w:shd w:val="clear" w:color="auto" w:fill="auto"/>
          </w:tcPr>
          <w:p w14:paraId="36461B94" w14:textId="5F11FEFF" w:rsidR="006E25BB" w:rsidRPr="00856563" w:rsidRDefault="00FB07F2" w:rsidP="00B51DB6">
            <w:pPr>
              <w:pStyle w:val="TableCell0-2"/>
              <w:rPr>
                <w:rStyle w:val="ChItalBold"/>
              </w:rPr>
            </w:pPr>
            <w:r w:rsidRPr="00856563">
              <w:rPr>
                <w:rStyle w:val="ChItalBold"/>
              </w:rPr>
              <w:t>ruma setan</w:t>
            </w:r>
            <w:r w:rsidR="001C753E">
              <w:rPr>
                <w:rStyle w:val="ChItalBold"/>
              </w:rPr>
              <w:t>g</w:t>
            </w:r>
          </w:p>
        </w:tc>
        <w:tc>
          <w:tcPr>
            <w:tcW w:w="1814" w:type="dxa"/>
            <w:shd w:val="clear" w:color="auto" w:fill="auto"/>
          </w:tcPr>
          <w:p w14:paraId="3A9CCDB0" w14:textId="77777777" w:rsidR="006E25BB" w:rsidRPr="00856563" w:rsidRDefault="00FB07F2" w:rsidP="00B51DB6">
            <w:pPr>
              <w:pStyle w:val="TableCell0-2"/>
            </w:pPr>
            <w:r w:rsidRPr="00856563">
              <w:t>house evil.spirit</w:t>
            </w:r>
          </w:p>
        </w:tc>
        <w:tc>
          <w:tcPr>
            <w:tcW w:w="2552" w:type="dxa"/>
            <w:gridSpan w:val="2"/>
            <w:tcBorders>
              <w:right w:val="nil"/>
            </w:tcBorders>
            <w:shd w:val="clear" w:color="auto" w:fill="auto"/>
          </w:tcPr>
          <w:p w14:paraId="2C8BB95F" w14:textId="1FBFA338" w:rsidR="006E25BB" w:rsidRPr="00856563" w:rsidRDefault="00B7093A" w:rsidP="00B51DB6">
            <w:pPr>
              <w:pStyle w:val="TableCell0-2"/>
            </w:pPr>
            <w:r>
              <w:t>‘</w:t>
            </w:r>
            <w:r w:rsidR="00FB07F2" w:rsidRPr="00856563">
              <w:t>house of an evil spirit</w:t>
            </w:r>
            <w:r>
              <w:t>’</w:t>
            </w:r>
          </w:p>
        </w:tc>
      </w:tr>
      <w:tr w:rsidR="006E25BB" w:rsidRPr="00856563" w14:paraId="4B3E3B45" w14:textId="77777777" w:rsidTr="006D1040">
        <w:tc>
          <w:tcPr>
            <w:tcW w:w="454" w:type="dxa"/>
            <w:tcBorders>
              <w:left w:val="nil"/>
              <w:bottom w:val="single" w:sz="4" w:space="0" w:color="auto"/>
            </w:tcBorders>
            <w:shd w:val="clear" w:color="auto" w:fill="auto"/>
          </w:tcPr>
          <w:p w14:paraId="202E3C80" w14:textId="77777777" w:rsidR="006E25BB" w:rsidRPr="00856563" w:rsidRDefault="006E25BB" w:rsidP="00B51DB6">
            <w:pPr>
              <w:pStyle w:val="TableCell0-2Break"/>
            </w:pPr>
          </w:p>
        </w:tc>
        <w:tc>
          <w:tcPr>
            <w:tcW w:w="1871" w:type="dxa"/>
            <w:tcBorders>
              <w:bottom w:val="single" w:sz="4" w:space="0" w:color="auto"/>
            </w:tcBorders>
            <w:shd w:val="clear" w:color="auto" w:fill="auto"/>
          </w:tcPr>
          <w:p w14:paraId="28D3C355" w14:textId="77777777" w:rsidR="006E25BB" w:rsidRPr="00856563" w:rsidRDefault="00FB07F2" w:rsidP="00B51DB6">
            <w:pPr>
              <w:pStyle w:val="TableCell0-2Break"/>
              <w:rPr>
                <w:rStyle w:val="ChItalBold"/>
              </w:rPr>
            </w:pPr>
            <w:r w:rsidRPr="00856563">
              <w:rPr>
                <w:rStyle w:val="ChItalBold"/>
              </w:rPr>
              <w:t>an</w:t>
            </w:r>
            <w:r w:rsidR="003242CA">
              <w:rPr>
                <w:rStyle w:val="ChItalBold"/>
              </w:rPr>
              <w:t>a</w:t>
            </w:r>
            <w:r>
              <w:rPr>
                <w:rStyle w:val="ChItalBold"/>
              </w:rPr>
              <w:t>~</w:t>
            </w:r>
            <w:r w:rsidRPr="00856563">
              <w:rPr>
                <w:rStyle w:val="ChItalBold"/>
              </w:rPr>
              <w:t xml:space="preserve">ana </w:t>
            </w:r>
            <w:r>
              <w:rPr>
                <w:rStyle w:val="ChItalBold"/>
              </w:rPr>
              <w:t>iblis</w:t>
            </w:r>
          </w:p>
        </w:tc>
        <w:tc>
          <w:tcPr>
            <w:tcW w:w="1814" w:type="dxa"/>
            <w:tcBorders>
              <w:bottom w:val="single" w:sz="4" w:space="0" w:color="auto"/>
            </w:tcBorders>
            <w:shd w:val="clear" w:color="auto" w:fill="auto"/>
          </w:tcPr>
          <w:p w14:paraId="5EF95CA2" w14:textId="77777777" w:rsidR="006E25BB" w:rsidRPr="00856563" w:rsidRDefault="00FB07F2" w:rsidP="00B51DB6">
            <w:pPr>
              <w:pStyle w:val="TableCell0-2Break"/>
            </w:pPr>
            <w:r w:rsidRPr="0099608C">
              <w:rPr>
                <w:rStyle w:val="ChSmallCaps"/>
              </w:rPr>
              <w:t>rdp</w:t>
            </w:r>
            <w:r>
              <w:t>~child devil</w:t>
            </w:r>
          </w:p>
        </w:tc>
        <w:tc>
          <w:tcPr>
            <w:tcW w:w="2552" w:type="dxa"/>
            <w:gridSpan w:val="2"/>
            <w:tcBorders>
              <w:bottom w:val="single" w:sz="4" w:space="0" w:color="auto"/>
              <w:right w:val="nil"/>
            </w:tcBorders>
            <w:shd w:val="clear" w:color="auto" w:fill="auto"/>
          </w:tcPr>
          <w:p w14:paraId="1F639B01" w14:textId="49806DC9" w:rsidR="006E25BB" w:rsidRPr="00856563" w:rsidRDefault="00B7093A" w:rsidP="00B51DB6">
            <w:pPr>
              <w:pStyle w:val="TableCell0-2Break"/>
            </w:pPr>
            <w:r>
              <w:t>‘</w:t>
            </w:r>
            <w:r w:rsidR="00FB07F2">
              <w:t>children of the devil</w:t>
            </w:r>
            <w:r>
              <w:t>’</w:t>
            </w:r>
          </w:p>
        </w:tc>
      </w:tr>
      <w:tr w:rsidR="006E25BB" w:rsidRPr="00856563" w14:paraId="70DC19C8" w14:textId="77777777" w:rsidTr="006D1040">
        <w:tc>
          <w:tcPr>
            <w:tcW w:w="6691" w:type="dxa"/>
            <w:gridSpan w:val="5"/>
            <w:tcBorders>
              <w:top w:val="single" w:sz="4" w:space="0" w:color="auto"/>
              <w:left w:val="nil"/>
              <w:right w:val="nil"/>
            </w:tcBorders>
            <w:shd w:val="clear" w:color="auto" w:fill="auto"/>
          </w:tcPr>
          <w:p w14:paraId="2D74B1F7" w14:textId="77777777" w:rsidR="006E25BB" w:rsidRPr="00856563" w:rsidRDefault="006E25BB" w:rsidP="002A1DBD">
            <w:pPr>
              <w:pStyle w:val="TableHdLeft"/>
              <w:numPr>
                <w:ilvl w:val="0"/>
                <w:numId w:val="41"/>
              </w:numPr>
              <w:tabs>
                <w:tab w:val="clear" w:pos="720"/>
                <w:tab w:val="left" w:pos="425"/>
              </w:tabs>
              <w:spacing w:before="100" w:after="100"/>
              <w:ind w:left="425" w:hanging="425"/>
            </w:pPr>
            <w:r w:rsidRPr="00856563">
              <w:t>Name-of relation</w:t>
            </w:r>
            <w:r w:rsidR="00DF5D68">
              <w:t xml:space="preserve"> – </w:t>
            </w:r>
            <w:r w:rsidRPr="0099608C">
              <w:rPr>
                <w:rStyle w:val="ChSmallCaps"/>
              </w:rPr>
              <w:t>n2</w:t>
            </w:r>
            <w:r w:rsidRPr="00856563">
              <w:t xml:space="preserve"> designates the name of </w:t>
            </w:r>
            <w:r w:rsidRPr="0099608C">
              <w:rPr>
                <w:rStyle w:val="ChSmallCaps"/>
              </w:rPr>
              <w:t>n1</w:t>
            </w:r>
            <w:r w:rsidRPr="00856563">
              <w:t>: (a) animal, (b) plant, (c) personal name, (d) clan/ethnic group, (e) disease, (f) building/institution, (g) language, (h) religion, (i) spatial location, (j) temporal location</w:t>
            </w:r>
          </w:p>
        </w:tc>
      </w:tr>
      <w:tr w:rsidR="006E25BB" w:rsidRPr="00856563" w14:paraId="36CCAB88" w14:textId="77777777" w:rsidTr="006D1040">
        <w:tc>
          <w:tcPr>
            <w:tcW w:w="454" w:type="dxa"/>
            <w:tcBorders>
              <w:left w:val="nil"/>
            </w:tcBorders>
            <w:shd w:val="clear" w:color="auto" w:fill="auto"/>
          </w:tcPr>
          <w:p w14:paraId="46D611AE" w14:textId="77777777" w:rsidR="006E25BB" w:rsidRPr="00856563" w:rsidRDefault="006E25BB" w:rsidP="00B51DB6">
            <w:pPr>
              <w:pStyle w:val="TableCell0-2"/>
            </w:pPr>
            <w:r w:rsidRPr="00856563">
              <w:t>(a)</w:t>
            </w:r>
          </w:p>
        </w:tc>
        <w:tc>
          <w:tcPr>
            <w:tcW w:w="1871" w:type="dxa"/>
            <w:shd w:val="clear" w:color="auto" w:fill="auto"/>
          </w:tcPr>
          <w:p w14:paraId="1D711C26" w14:textId="77777777" w:rsidR="006E25BB" w:rsidRPr="00856563" w:rsidRDefault="004212FA" w:rsidP="00B51DB6">
            <w:pPr>
              <w:pStyle w:val="TableCell0-2"/>
            </w:pPr>
            <w:r>
              <w:rPr>
                <w:rStyle w:val="ChItalBold"/>
              </w:rPr>
              <w:t>ikang</w:t>
            </w:r>
            <w:r w:rsidR="006E25BB" w:rsidRPr="00856563">
              <w:rPr>
                <w:rStyle w:val="ChItalBold"/>
              </w:rPr>
              <w:t xml:space="preserve"> gurango</w:t>
            </w:r>
          </w:p>
        </w:tc>
        <w:tc>
          <w:tcPr>
            <w:tcW w:w="1814" w:type="dxa"/>
            <w:shd w:val="clear" w:color="auto" w:fill="auto"/>
          </w:tcPr>
          <w:p w14:paraId="1751B2C7" w14:textId="77777777" w:rsidR="006E25BB" w:rsidRPr="00856563" w:rsidRDefault="006E25BB" w:rsidP="00B51DB6">
            <w:pPr>
              <w:pStyle w:val="TableCell0-2"/>
            </w:pPr>
            <w:r w:rsidRPr="00856563">
              <w:t>fish shark</w:t>
            </w:r>
          </w:p>
        </w:tc>
        <w:tc>
          <w:tcPr>
            <w:tcW w:w="2552" w:type="dxa"/>
            <w:gridSpan w:val="2"/>
            <w:tcBorders>
              <w:right w:val="nil"/>
            </w:tcBorders>
            <w:shd w:val="clear" w:color="auto" w:fill="auto"/>
          </w:tcPr>
          <w:p w14:paraId="34442F05" w14:textId="18EE8380" w:rsidR="006E25BB" w:rsidRPr="00856563" w:rsidRDefault="00B7093A" w:rsidP="00B51DB6">
            <w:pPr>
              <w:pStyle w:val="TableCell0-2"/>
            </w:pPr>
            <w:r>
              <w:t>‘</w:t>
            </w:r>
            <w:r w:rsidR="006E25BB" w:rsidRPr="00856563">
              <w:t>shark fish</w:t>
            </w:r>
            <w:r>
              <w:t>’</w:t>
            </w:r>
          </w:p>
        </w:tc>
      </w:tr>
      <w:tr w:rsidR="006E25BB" w:rsidRPr="00856563" w14:paraId="2BD540F1" w14:textId="77777777" w:rsidTr="006D1040">
        <w:tc>
          <w:tcPr>
            <w:tcW w:w="454" w:type="dxa"/>
            <w:tcBorders>
              <w:left w:val="nil"/>
            </w:tcBorders>
            <w:shd w:val="clear" w:color="auto" w:fill="auto"/>
          </w:tcPr>
          <w:p w14:paraId="64DD5CA4" w14:textId="77777777" w:rsidR="006E25BB" w:rsidRPr="00856563" w:rsidRDefault="006E25BB" w:rsidP="00B51DB6">
            <w:pPr>
              <w:pStyle w:val="TableCell0-2"/>
            </w:pPr>
            <w:r w:rsidRPr="00856563">
              <w:t>(b)</w:t>
            </w:r>
          </w:p>
        </w:tc>
        <w:tc>
          <w:tcPr>
            <w:tcW w:w="1871" w:type="dxa"/>
            <w:shd w:val="clear" w:color="auto" w:fill="auto"/>
          </w:tcPr>
          <w:p w14:paraId="1B37F06C" w14:textId="77777777" w:rsidR="006E25BB" w:rsidRPr="00856563" w:rsidRDefault="006E25BB" w:rsidP="00B51DB6">
            <w:pPr>
              <w:pStyle w:val="TableCell0-2"/>
            </w:pPr>
            <w:r w:rsidRPr="00856563">
              <w:rPr>
                <w:rStyle w:val="ChItalBold"/>
              </w:rPr>
              <w:t>sayur bayam</w:t>
            </w:r>
          </w:p>
        </w:tc>
        <w:tc>
          <w:tcPr>
            <w:tcW w:w="1814" w:type="dxa"/>
            <w:shd w:val="clear" w:color="auto" w:fill="auto"/>
          </w:tcPr>
          <w:p w14:paraId="4C0F27D7" w14:textId="77777777" w:rsidR="006E25BB" w:rsidRPr="00856563" w:rsidRDefault="006E25BB" w:rsidP="00B51DB6">
            <w:pPr>
              <w:pStyle w:val="TableCell0-2"/>
            </w:pPr>
            <w:r w:rsidRPr="00856563">
              <w:t>vegetable amaranth</w:t>
            </w:r>
          </w:p>
        </w:tc>
        <w:tc>
          <w:tcPr>
            <w:tcW w:w="2552" w:type="dxa"/>
            <w:gridSpan w:val="2"/>
            <w:tcBorders>
              <w:right w:val="nil"/>
            </w:tcBorders>
            <w:shd w:val="clear" w:color="auto" w:fill="auto"/>
          </w:tcPr>
          <w:p w14:paraId="7C783D51" w14:textId="1867AAEB" w:rsidR="006E25BB" w:rsidRPr="00856563" w:rsidRDefault="00B7093A" w:rsidP="00B51DB6">
            <w:pPr>
              <w:pStyle w:val="TableCell0-2"/>
            </w:pPr>
            <w:r>
              <w:t>‘</w:t>
            </w:r>
            <w:r w:rsidR="006E25BB" w:rsidRPr="00856563">
              <w:t>amaranth vegetable</w:t>
            </w:r>
            <w:r>
              <w:t>’</w:t>
            </w:r>
          </w:p>
        </w:tc>
      </w:tr>
      <w:tr w:rsidR="006E25BB" w:rsidRPr="00856563" w14:paraId="74D83404" w14:textId="77777777" w:rsidTr="006D1040">
        <w:tc>
          <w:tcPr>
            <w:tcW w:w="454" w:type="dxa"/>
            <w:tcBorders>
              <w:left w:val="nil"/>
            </w:tcBorders>
            <w:shd w:val="clear" w:color="auto" w:fill="auto"/>
          </w:tcPr>
          <w:p w14:paraId="2F292269" w14:textId="77777777" w:rsidR="006E25BB" w:rsidRPr="00856563" w:rsidRDefault="006E25BB" w:rsidP="00B51DB6">
            <w:pPr>
              <w:pStyle w:val="TableCell0-2"/>
            </w:pPr>
            <w:r w:rsidRPr="00856563">
              <w:t>(c)</w:t>
            </w:r>
          </w:p>
        </w:tc>
        <w:tc>
          <w:tcPr>
            <w:tcW w:w="1871" w:type="dxa"/>
            <w:shd w:val="clear" w:color="auto" w:fill="auto"/>
          </w:tcPr>
          <w:p w14:paraId="5819ED36" w14:textId="77777777" w:rsidR="006E25BB" w:rsidRPr="00856563" w:rsidRDefault="006E25BB" w:rsidP="00B51DB6">
            <w:pPr>
              <w:pStyle w:val="TableCell0-2"/>
            </w:pPr>
            <w:r w:rsidRPr="00856563">
              <w:rPr>
                <w:rStyle w:val="ChItalBold"/>
              </w:rPr>
              <w:t xml:space="preserve">nama </w:t>
            </w:r>
            <w:r w:rsidR="00A03B18" w:rsidRPr="00A03B18">
              <w:rPr>
                <w:rStyle w:val="ChItalBold"/>
              </w:rPr>
              <w:t>Nofela</w:t>
            </w:r>
          </w:p>
        </w:tc>
        <w:tc>
          <w:tcPr>
            <w:tcW w:w="1814" w:type="dxa"/>
            <w:shd w:val="clear" w:color="auto" w:fill="auto"/>
          </w:tcPr>
          <w:p w14:paraId="75AE0D00" w14:textId="77777777" w:rsidR="006E25BB" w:rsidRPr="00856563" w:rsidRDefault="006E25BB" w:rsidP="00B51DB6">
            <w:pPr>
              <w:pStyle w:val="TableCell0-2"/>
            </w:pPr>
            <w:r w:rsidRPr="00856563">
              <w:t xml:space="preserve">name </w:t>
            </w:r>
            <w:r w:rsidR="00A03B18">
              <w:t>Nofela</w:t>
            </w:r>
          </w:p>
        </w:tc>
        <w:tc>
          <w:tcPr>
            <w:tcW w:w="2552" w:type="dxa"/>
            <w:gridSpan w:val="2"/>
            <w:tcBorders>
              <w:right w:val="nil"/>
            </w:tcBorders>
            <w:shd w:val="clear" w:color="auto" w:fill="auto"/>
          </w:tcPr>
          <w:p w14:paraId="3135B7C8" w14:textId="2345AF54" w:rsidR="006E25BB" w:rsidRPr="00856563" w:rsidRDefault="00B7093A" w:rsidP="00B51DB6">
            <w:pPr>
              <w:pStyle w:val="TableCell0-2"/>
            </w:pPr>
            <w:r>
              <w:t>‘</w:t>
            </w:r>
            <w:r w:rsidR="006E25BB" w:rsidRPr="00856563">
              <w:t xml:space="preserve">(of the) name </w:t>
            </w:r>
            <w:r w:rsidR="00A03B18">
              <w:t>Nofela</w:t>
            </w:r>
          </w:p>
        </w:tc>
      </w:tr>
      <w:tr w:rsidR="006E25BB" w:rsidRPr="00856563" w14:paraId="2C9EBBCC" w14:textId="77777777" w:rsidTr="006D1040">
        <w:tc>
          <w:tcPr>
            <w:tcW w:w="454" w:type="dxa"/>
            <w:tcBorders>
              <w:left w:val="nil"/>
            </w:tcBorders>
            <w:shd w:val="clear" w:color="auto" w:fill="auto"/>
          </w:tcPr>
          <w:p w14:paraId="25507EC8" w14:textId="77777777" w:rsidR="006E25BB" w:rsidRPr="00856563" w:rsidRDefault="006E25BB" w:rsidP="00B51DB6">
            <w:pPr>
              <w:pStyle w:val="TableCell0-2"/>
            </w:pPr>
            <w:r w:rsidRPr="00856563">
              <w:t>(d)</w:t>
            </w:r>
          </w:p>
        </w:tc>
        <w:tc>
          <w:tcPr>
            <w:tcW w:w="1871" w:type="dxa"/>
            <w:shd w:val="clear" w:color="auto" w:fill="auto"/>
          </w:tcPr>
          <w:p w14:paraId="1C1C85EA" w14:textId="77777777" w:rsidR="006E25BB" w:rsidRPr="00856563" w:rsidRDefault="006E25BB" w:rsidP="00B51DB6">
            <w:pPr>
              <w:pStyle w:val="TableCell0-2"/>
            </w:pPr>
            <w:r w:rsidRPr="00856563">
              <w:rPr>
                <w:rStyle w:val="ChItalBold"/>
              </w:rPr>
              <w:t>marga Sope</w:t>
            </w:r>
          </w:p>
        </w:tc>
        <w:tc>
          <w:tcPr>
            <w:tcW w:w="1814" w:type="dxa"/>
            <w:shd w:val="clear" w:color="auto" w:fill="auto"/>
          </w:tcPr>
          <w:p w14:paraId="0D4A31E3" w14:textId="77777777" w:rsidR="006E25BB" w:rsidRPr="00856563" w:rsidRDefault="006E25BB" w:rsidP="00B51DB6">
            <w:pPr>
              <w:pStyle w:val="TableCell0-2"/>
            </w:pPr>
            <w:r w:rsidRPr="00856563">
              <w:t>clan Sope</w:t>
            </w:r>
          </w:p>
        </w:tc>
        <w:tc>
          <w:tcPr>
            <w:tcW w:w="2552" w:type="dxa"/>
            <w:gridSpan w:val="2"/>
            <w:tcBorders>
              <w:right w:val="nil"/>
            </w:tcBorders>
            <w:shd w:val="clear" w:color="auto" w:fill="auto"/>
          </w:tcPr>
          <w:p w14:paraId="726876B4" w14:textId="4C946C87" w:rsidR="006E25BB" w:rsidRPr="00856563" w:rsidRDefault="00B7093A" w:rsidP="00B51DB6">
            <w:pPr>
              <w:pStyle w:val="TableCell0-2"/>
            </w:pPr>
            <w:r>
              <w:t>‘</w:t>
            </w:r>
            <w:r w:rsidR="006E25BB" w:rsidRPr="00856563">
              <w:t>Sope clan</w:t>
            </w:r>
            <w:r>
              <w:t>’</w:t>
            </w:r>
          </w:p>
        </w:tc>
      </w:tr>
      <w:tr w:rsidR="006E25BB" w:rsidRPr="00856563" w14:paraId="07DA3670" w14:textId="77777777" w:rsidTr="006D1040">
        <w:tc>
          <w:tcPr>
            <w:tcW w:w="454" w:type="dxa"/>
            <w:tcBorders>
              <w:left w:val="nil"/>
            </w:tcBorders>
            <w:shd w:val="clear" w:color="auto" w:fill="auto"/>
          </w:tcPr>
          <w:p w14:paraId="609743DE" w14:textId="77777777" w:rsidR="006E25BB" w:rsidRPr="00856563" w:rsidRDefault="006E25BB" w:rsidP="00B51DB6">
            <w:pPr>
              <w:pStyle w:val="TableCell0-2"/>
            </w:pPr>
            <w:r w:rsidRPr="00856563">
              <w:t>(e)</w:t>
            </w:r>
          </w:p>
        </w:tc>
        <w:tc>
          <w:tcPr>
            <w:tcW w:w="1871" w:type="dxa"/>
            <w:shd w:val="clear" w:color="auto" w:fill="auto"/>
          </w:tcPr>
          <w:p w14:paraId="261395C9" w14:textId="77777777" w:rsidR="006E25BB" w:rsidRPr="00856563" w:rsidRDefault="006E25BB" w:rsidP="00B51DB6">
            <w:pPr>
              <w:pStyle w:val="TableCell0-2"/>
            </w:pPr>
            <w:r w:rsidRPr="00856563">
              <w:rPr>
                <w:rStyle w:val="ChItalBold"/>
              </w:rPr>
              <w:t>penyakit malaria</w:t>
            </w:r>
          </w:p>
        </w:tc>
        <w:tc>
          <w:tcPr>
            <w:tcW w:w="1814" w:type="dxa"/>
            <w:shd w:val="clear" w:color="auto" w:fill="auto"/>
          </w:tcPr>
          <w:p w14:paraId="5865F657" w14:textId="77777777" w:rsidR="006E25BB" w:rsidRPr="00856563" w:rsidRDefault="006E25BB" w:rsidP="00B51DB6">
            <w:pPr>
              <w:pStyle w:val="TableCell0-2"/>
            </w:pPr>
            <w:r w:rsidRPr="00856563">
              <w:t>disease malaria</w:t>
            </w:r>
          </w:p>
        </w:tc>
        <w:tc>
          <w:tcPr>
            <w:tcW w:w="2552" w:type="dxa"/>
            <w:gridSpan w:val="2"/>
            <w:tcBorders>
              <w:right w:val="nil"/>
            </w:tcBorders>
            <w:shd w:val="clear" w:color="auto" w:fill="auto"/>
          </w:tcPr>
          <w:p w14:paraId="5AA85BE5" w14:textId="6C178B2F" w:rsidR="006E25BB" w:rsidRPr="00856563" w:rsidRDefault="00B7093A" w:rsidP="00B51DB6">
            <w:pPr>
              <w:pStyle w:val="TableCell0-2"/>
            </w:pPr>
            <w:r>
              <w:t>‘</w:t>
            </w:r>
            <w:r w:rsidR="006E25BB" w:rsidRPr="00856563">
              <w:t>malaria disease</w:t>
            </w:r>
            <w:r>
              <w:t>’</w:t>
            </w:r>
          </w:p>
        </w:tc>
      </w:tr>
      <w:tr w:rsidR="006E25BB" w:rsidRPr="00856563" w14:paraId="4B4502E7" w14:textId="77777777" w:rsidTr="006D1040">
        <w:tc>
          <w:tcPr>
            <w:tcW w:w="454" w:type="dxa"/>
            <w:tcBorders>
              <w:left w:val="nil"/>
            </w:tcBorders>
            <w:shd w:val="clear" w:color="auto" w:fill="auto"/>
          </w:tcPr>
          <w:p w14:paraId="59671CC9" w14:textId="77777777" w:rsidR="006E25BB" w:rsidRPr="00856563" w:rsidRDefault="006E25BB" w:rsidP="00B51DB6">
            <w:pPr>
              <w:pStyle w:val="TableCell0-2"/>
            </w:pPr>
            <w:r w:rsidRPr="00856563">
              <w:t>(f)</w:t>
            </w:r>
          </w:p>
        </w:tc>
        <w:tc>
          <w:tcPr>
            <w:tcW w:w="1871" w:type="dxa"/>
            <w:shd w:val="clear" w:color="auto" w:fill="auto"/>
          </w:tcPr>
          <w:p w14:paraId="63C82A67" w14:textId="77777777" w:rsidR="006E25BB" w:rsidRPr="00856563" w:rsidRDefault="006E25BB" w:rsidP="00B51DB6">
            <w:pPr>
              <w:pStyle w:val="TableCell0-2"/>
            </w:pPr>
            <w:r w:rsidRPr="00856563">
              <w:rPr>
                <w:rStyle w:val="ChItalBold"/>
              </w:rPr>
              <w:t>greja Kema-Injil</w:t>
            </w:r>
          </w:p>
        </w:tc>
        <w:tc>
          <w:tcPr>
            <w:tcW w:w="1814" w:type="dxa"/>
            <w:shd w:val="clear" w:color="auto" w:fill="auto"/>
          </w:tcPr>
          <w:p w14:paraId="110F9407" w14:textId="77777777" w:rsidR="006E25BB" w:rsidRPr="00856563" w:rsidRDefault="006E25BB" w:rsidP="00B51DB6">
            <w:pPr>
              <w:pStyle w:val="TableCell0-2"/>
            </w:pPr>
            <w:r w:rsidRPr="00856563">
              <w:t>church Kema-Injil</w:t>
            </w:r>
          </w:p>
        </w:tc>
        <w:tc>
          <w:tcPr>
            <w:tcW w:w="2552" w:type="dxa"/>
            <w:gridSpan w:val="2"/>
            <w:tcBorders>
              <w:right w:val="nil"/>
            </w:tcBorders>
            <w:shd w:val="clear" w:color="auto" w:fill="auto"/>
          </w:tcPr>
          <w:p w14:paraId="1DAE8585" w14:textId="0127F7AA" w:rsidR="006E25BB" w:rsidRPr="00856563" w:rsidRDefault="00B7093A" w:rsidP="00B51DB6">
            <w:pPr>
              <w:pStyle w:val="TableCell0-2"/>
            </w:pPr>
            <w:r>
              <w:t>‘</w:t>
            </w:r>
            <w:r w:rsidR="006E25BB" w:rsidRPr="00856563">
              <w:t>Kema-Injil church</w:t>
            </w:r>
            <w:r>
              <w:t>’</w:t>
            </w:r>
          </w:p>
        </w:tc>
      </w:tr>
      <w:tr w:rsidR="006E25BB" w:rsidRPr="00856563" w14:paraId="0D59FFD4" w14:textId="77777777" w:rsidTr="006D1040">
        <w:tc>
          <w:tcPr>
            <w:tcW w:w="454" w:type="dxa"/>
            <w:tcBorders>
              <w:left w:val="nil"/>
            </w:tcBorders>
            <w:shd w:val="clear" w:color="auto" w:fill="auto"/>
          </w:tcPr>
          <w:p w14:paraId="318D2B9D" w14:textId="77777777" w:rsidR="006E25BB" w:rsidRPr="00856563" w:rsidRDefault="006E25BB" w:rsidP="00B51DB6">
            <w:pPr>
              <w:pStyle w:val="TableCell0-2"/>
            </w:pPr>
            <w:r w:rsidRPr="00856563">
              <w:t>(g)</w:t>
            </w:r>
          </w:p>
        </w:tc>
        <w:tc>
          <w:tcPr>
            <w:tcW w:w="1871" w:type="dxa"/>
            <w:shd w:val="clear" w:color="auto" w:fill="auto"/>
          </w:tcPr>
          <w:p w14:paraId="0FCEFBC2" w14:textId="77777777" w:rsidR="006E25BB" w:rsidRPr="00856563" w:rsidRDefault="006E25BB" w:rsidP="00B51DB6">
            <w:pPr>
              <w:pStyle w:val="TableCell0-2"/>
            </w:pPr>
            <w:r w:rsidRPr="00856563">
              <w:rPr>
                <w:rStyle w:val="ChItalBold"/>
              </w:rPr>
              <w:t>bahasa Inggris</w:t>
            </w:r>
          </w:p>
        </w:tc>
        <w:tc>
          <w:tcPr>
            <w:tcW w:w="1814" w:type="dxa"/>
            <w:shd w:val="clear" w:color="auto" w:fill="auto"/>
          </w:tcPr>
          <w:p w14:paraId="129CED2A" w14:textId="77777777" w:rsidR="006E25BB" w:rsidRPr="00856563" w:rsidRDefault="006E25BB" w:rsidP="00B51DB6">
            <w:pPr>
              <w:pStyle w:val="TableCell0-2"/>
            </w:pPr>
            <w:r w:rsidRPr="00856563">
              <w:t>language England</w:t>
            </w:r>
          </w:p>
        </w:tc>
        <w:tc>
          <w:tcPr>
            <w:tcW w:w="2552" w:type="dxa"/>
            <w:gridSpan w:val="2"/>
            <w:tcBorders>
              <w:right w:val="nil"/>
            </w:tcBorders>
            <w:shd w:val="clear" w:color="auto" w:fill="auto"/>
          </w:tcPr>
          <w:p w14:paraId="294313C4" w14:textId="6987842C" w:rsidR="006E25BB" w:rsidRPr="00856563" w:rsidRDefault="00B7093A" w:rsidP="00B51DB6">
            <w:pPr>
              <w:pStyle w:val="TableCell0-2"/>
            </w:pPr>
            <w:r>
              <w:t>‘</w:t>
            </w:r>
            <w:r w:rsidR="006E25BB" w:rsidRPr="00856563">
              <w:t>English language</w:t>
            </w:r>
            <w:r>
              <w:t>’</w:t>
            </w:r>
          </w:p>
        </w:tc>
      </w:tr>
      <w:tr w:rsidR="006E25BB" w:rsidRPr="00856563" w14:paraId="6009516B" w14:textId="77777777" w:rsidTr="006D1040">
        <w:tc>
          <w:tcPr>
            <w:tcW w:w="454" w:type="dxa"/>
            <w:tcBorders>
              <w:left w:val="nil"/>
            </w:tcBorders>
            <w:shd w:val="clear" w:color="auto" w:fill="auto"/>
          </w:tcPr>
          <w:p w14:paraId="50B80F47" w14:textId="77777777" w:rsidR="006E25BB" w:rsidRPr="00856563" w:rsidRDefault="006E25BB" w:rsidP="00B51DB6">
            <w:pPr>
              <w:pStyle w:val="TableCell0-2"/>
            </w:pPr>
            <w:r w:rsidRPr="00856563">
              <w:t>(h)</w:t>
            </w:r>
          </w:p>
        </w:tc>
        <w:tc>
          <w:tcPr>
            <w:tcW w:w="1871" w:type="dxa"/>
            <w:shd w:val="clear" w:color="auto" w:fill="auto"/>
          </w:tcPr>
          <w:p w14:paraId="402EF787" w14:textId="77777777" w:rsidR="006E25BB" w:rsidRPr="00856563" w:rsidRDefault="006E25BB" w:rsidP="00B51DB6">
            <w:pPr>
              <w:pStyle w:val="TableCell0-2"/>
            </w:pPr>
            <w:r w:rsidRPr="00856563">
              <w:rPr>
                <w:rStyle w:val="ChItalBold"/>
              </w:rPr>
              <w:t>agama Kristen</w:t>
            </w:r>
          </w:p>
        </w:tc>
        <w:tc>
          <w:tcPr>
            <w:tcW w:w="1814" w:type="dxa"/>
            <w:shd w:val="clear" w:color="auto" w:fill="auto"/>
          </w:tcPr>
          <w:p w14:paraId="64DABCA0" w14:textId="77777777" w:rsidR="006E25BB" w:rsidRPr="00856563" w:rsidRDefault="006E25BB" w:rsidP="00B51DB6">
            <w:pPr>
              <w:pStyle w:val="TableCell0-2"/>
            </w:pPr>
            <w:r w:rsidRPr="00856563">
              <w:t>religion Christian</w:t>
            </w:r>
          </w:p>
        </w:tc>
        <w:tc>
          <w:tcPr>
            <w:tcW w:w="2552" w:type="dxa"/>
            <w:gridSpan w:val="2"/>
            <w:tcBorders>
              <w:right w:val="nil"/>
            </w:tcBorders>
            <w:shd w:val="clear" w:color="auto" w:fill="auto"/>
          </w:tcPr>
          <w:p w14:paraId="36832403" w14:textId="3986BC85" w:rsidR="006E25BB" w:rsidRPr="00856563" w:rsidRDefault="00B7093A" w:rsidP="00B51DB6">
            <w:pPr>
              <w:pStyle w:val="TableCell0-2"/>
            </w:pPr>
            <w:r>
              <w:t>‘</w:t>
            </w:r>
            <w:r w:rsidR="006E25BB" w:rsidRPr="00856563">
              <w:t>Christian religion</w:t>
            </w:r>
            <w:r>
              <w:t>’</w:t>
            </w:r>
          </w:p>
        </w:tc>
      </w:tr>
      <w:tr w:rsidR="006E25BB" w:rsidRPr="00856563" w14:paraId="6E503FA7" w14:textId="77777777" w:rsidTr="006D1040">
        <w:tc>
          <w:tcPr>
            <w:tcW w:w="454" w:type="dxa"/>
            <w:tcBorders>
              <w:left w:val="nil"/>
            </w:tcBorders>
            <w:shd w:val="clear" w:color="auto" w:fill="auto"/>
          </w:tcPr>
          <w:p w14:paraId="608556E7" w14:textId="77777777" w:rsidR="006E25BB" w:rsidRPr="00856563" w:rsidRDefault="006E25BB" w:rsidP="00B51DB6">
            <w:pPr>
              <w:pStyle w:val="TableCell0-2"/>
            </w:pPr>
            <w:r w:rsidRPr="00856563">
              <w:t>(i)</w:t>
            </w:r>
          </w:p>
        </w:tc>
        <w:tc>
          <w:tcPr>
            <w:tcW w:w="1871" w:type="dxa"/>
            <w:shd w:val="clear" w:color="auto" w:fill="auto"/>
          </w:tcPr>
          <w:p w14:paraId="7663BE5F" w14:textId="77777777" w:rsidR="006E25BB" w:rsidRPr="00856563" w:rsidRDefault="006E25BB" w:rsidP="00B51DB6">
            <w:pPr>
              <w:pStyle w:val="TableCell0-2"/>
            </w:pPr>
            <w:r w:rsidRPr="00856563">
              <w:rPr>
                <w:rStyle w:val="ChItalBold"/>
              </w:rPr>
              <w:t>kota Sarmi</w:t>
            </w:r>
          </w:p>
        </w:tc>
        <w:tc>
          <w:tcPr>
            <w:tcW w:w="1814" w:type="dxa"/>
            <w:shd w:val="clear" w:color="auto" w:fill="auto"/>
          </w:tcPr>
          <w:p w14:paraId="6B8B3646" w14:textId="77777777" w:rsidR="006E25BB" w:rsidRPr="00856563" w:rsidRDefault="006E25BB" w:rsidP="00B51DB6">
            <w:pPr>
              <w:pStyle w:val="TableCell0-2"/>
            </w:pPr>
            <w:r w:rsidRPr="00856563">
              <w:t>city Sarmi</w:t>
            </w:r>
          </w:p>
        </w:tc>
        <w:tc>
          <w:tcPr>
            <w:tcW w:w="2552" w:type="dxa"/>
            <w:gridSpan w:val="2"/>
            <w:tcBorders>
              <w:right w:val="nil"/>
            </w:tcBorders>
            <w:shd w:val="clear" w:color="auto" w:fill="auto"/>
          </w:tcPr>
          <w:p w14:paraId="56AE0DB2" w14:textId="35FC9792" w:rsidR="006E25BB" w:rsidRPr="00856563" w:rsidRDefault="00B7093A" w:rsidP="00B51DB6">
            <w:pPr>
              <w:pStyle w:val="TableCell0-2"/>
            </w:pPr>
            <w:r>
              <w:t>‘</w:t>
            </w:r>
            <w:r w:rsidR="006E25BB" w:rsidRPr="00856563">
              <w:t>Sarmi city</w:t>
            </w:r>
            <w:r>
              <w:t>’</w:t>
            </w:r>
          </w:p>
        </w:tc>
      </w:tr>
      <w:tr w:rsidR="006E25BB" w:rsidRPr="00856563" w14:paraId="67C9C0FC" w14:textId="77777777" w:rsidTr="006D1040">
        <w:tc>
          <w:tcPr>
            <w:tcW w:w="454" w:type="dxa"/>
            <w:tcBorders>
              <w:left w:val="nil"/>
              <w:bottom w:val="single" w:sz="4" w:space="0" w:color="auto"/>
            </w:tcBorders>
            <w:shd w:val="clear" w:color="auto" w:fill="auto"/>
          </w:tcPr>
          <w:p w14:paraId="17A6C947" w14:textId="77777777" w:rsidR="006E25BB" w:rsidRPr="00856563" w:rsidRDefault="006E25BB" w:rsidP="00B51DB6">
            <w:pPr>
              <w:pStyle w:val="TableCell0-2Break"/>
            </w:pPr>
            <w:r w:rsidRPr="00856563">
              <w:t>(j)</w:t>
            </w:r>
          </w:p>
        </w:tc>
        <w:tc>
          <w:tcPr>
            <w:tcW w:w="1871" w:type="dxa"/>
            <w:tcBorders>
              <w:bottom w:val="single" w:sz="4" w:space="0" w:color="auto"/>
            </w:tcBorders>
            <w:shd w:val="clear" w:color="auto" w:fill="auto"/>
          </w:tcPr>
          <w:p w14:paraId="748479F0" w14:textId="77777777" w:rsidR="006E25BB" w:rsidRPr="00856563" w:rsidRDefault="006E25BB" w:rsidP="00B51DB6">
            <w:pPr>
              <w:pStyle w:val="TableCell0-2Break"/>
            </w:pPr>
            <w:r w:rsidRPr="00856563">
              <w:rPr>
                <w:rStyle w:val="ChItalBold"/>
              </w:rPr>
              <w:t xml:space="preserve">hari </w:t>
            </w:r>
            <w:r w:rsidR="00895D52">
              <w:rPr>
                <w:rStyle w:val="ChItalBold"/>
              </w:rPr>
              <w:t>k</w:t>
            </w:r>
            <w:r w:rsidRPr="00856563">
              <w:rPr>
                <w:rStyle w:val="ChItalBold"/>
              </w:rPr>
              <w:t>amis</w:t>
            </w:r>
          </w:p>
        </w:tc>
        <w:tc>
          <w:tcPr>
            <w:tcW w:w="1814" w:type="dxa"/>
            <w:tcBorders>
              <w:bottom w:val="single" w:sz="4" w:space="0" w:color="auto"/>
            </w:tcBorders>
            <w:shd w:val="clear" w:color="auto" w:fill="auto"/>
          </w:tcPr>
          <w:p w14:paraId="1946E187" w14:textId="77777777" w:rsidR="006E25BB" w:rsidRPr="00856563" w:rsidRDefault="006E25BB" w:rsidP="00B51DB6">
            <w:pPr>
              <w:pStyle w:val="TableCell0-2Break"/>
            </w:pPr>
            <w:r w:rsidRPr="00856563">
              <w:t>day Thursday</w:t>
            </w:r>
          </w:p>
        </w:tc>
        <w:tc>
          <w:tcPr>
            <w:tcW w:w="2552" w:type="dxa"/>
            <w:gridSpan w:val="2"/>
            <w:tcBorders>
              <w:bottom w:val="single" w:sz="4" w:space="0" w:color="auto"/>
              <w:right w:val="nil"/>
            </w:tcBorders>
            <w:shd w:val="clear" w:color="auto" w:fill="auto"/>
          </w:tcPr>
          <w:p w14:paraId="4F46BCE7" w14:textId="09C257D6" w:rsidR="006E25BB" w:rsidRPr="00856563" w:rsidRDefault="00B7093A" w:rsidP="00B51DB6">
            <w:pPr>
              <w:pStyle w:val="TableCell0-2Break"/>
            </w:pPr>
            <w:r>
              <w:t>‘</w:t>
            </w:r>
            <w:r w:rsidR="006E25BB" w:rsidRPr="00856563">
              <w:t>Thursday</w:t>
            </w:r>
            <w:r>
              <w:t>’</w:t>
            </w:r>
          </w:p>
        </w:tc>
      </w:tr>
      <w:tr w:rsidR="006E25BB" w:rsidRPr="00856563" w14:paraId="30562C3E" w14:textId="77777777" w:rsidTr="006D1040">
        <w:tc>
          <w:tcPr>
            <w:tcW w:w="6691" w:type="dxa"/>
            <w:gridSpan w:val="5"/>
            <w:tcBorders>
              <w:top w:val="single" w:sz="4" w:space="0" w:color="auto"/>
              <w:left w:val="nil"/>
              <w:right w:val="nil"/>
            </w:tcBorders>
            <w:shd w:val="clear" w:color="auto" w:fill="auto"/>
          </w:tcPr>
          <w:p w14:paraId="41FD5FEF" w14:textId="0276A377" w:rsidR="006E25BB" w:rsidRPr="00856563" w:rsidRDefault="00B7093A" w:rsidP="002A1DBD">
            <w:pPr>
              <w:pStyle w:val="TableHdLeft"/>
              <w:numPr>
                <w:ilvl w:val="0"/>
                <w:numId w:val="41"/>
              </w:numPr>
              <w:tabs>
                <w:tab w:val="clear" w:pos="720"/>
                <w:tab w:val="left" w:pos="425"/>
              </w:tabs>
              <w:spacing w:before="100" w:after="100"/>
              <w:ind w:left="425" w:hanging="425"/>
            </w:pPr>
            <w:r>
              <w:t>‘</w:t>
            </w:r>
            <w:r w:rsidR="006E25BB" w:rsidRPr="00856563">
              <w:t>Subtype-of</w:t>
            </w:r>
            <w:r>
              <w:t>’</w:t>
            </w:r>
            <w:r w:rsidR="006E25BB" w:rsidRPr="00856563">
              <w:t xml:space="preserve"> relation</w:t>
            </w:r>
            <w:r w:rsidR="00DF5D68">
              <w:t xml:space="preserve"> – </w:t>
            </w:r>
            <w:r w:rsidR="006E25BB" w:rsidRPr="0099608C">
              <w:rPr>
                <w:rStyle w:val="ChSmallCaps"/>
              </w:rPr>
              <w:t>n2</w:t>
            </w:r>
            <w:r w:rsidR="006E25BB" w:rsidRPr="00856563">
              <w:t xml:space="preserve"> designates a specific type of </w:t>
            </w:r>
            <w:r w:rsidR="006E25BB" w:rsidRPr="0099608C">
              <w:rPr>
                <w:rStyle w:val="ChSmallCaps"/>
              </w:rPr>
              <w:t>n1</w:t>
            </w:r>
          </w:p>
        </w:tc>
      </w:tr>
      <w:tr w:rsidR="006E25BB" w:rsidRPr="00856563" w14:paraId="172EF019" w14:textId="77777777" w:rsidTr="006D1040">
        <w:tc>
          <w:tcPr>
            <w:tcW w:w="454" w:type="dxa"/>
            <w:tcBorders>
              <w:left w:val="nil"/>
            </w:tcBorders>
            <w:shd w:val="clear" w:color="auto" w:fill="auto"/>
          </w:tcPr>
          <w:p w14:paraId="74EC06E2" w14:textId="77777777" w:rsidR="006E25BB" w:rsidRPr="00856563" w:rsidRDefault="006E25BB" w:rsidP="00B51DB6">
            <w:pPr>
              <w:pStyle w:val="TableCell0-2"/>
            </w:pPr>
          </w:p>
        </w:tc>
        <w:tc>
          <w:tcPr>
            <w:tcW w:w="1871" w:type="dxa"/>
            <w:shd w:val="clear" w:color="auto" w:fill="auto"/>
          </w:tcPr>
          <w:p w14:paraId="1DD10D6E" w14:textId="77777777" w:rsidR="006E25BB" w:rsidRPr="00856563" w:rsidRDefault="003242CA" w:rsidP="00B51DB6">
            <w:pPr>
              <w:pStyle w:val="TableCell0-2"/>
              <w:rPr>
                <w:rStyle w:val="ChItalBold"/>
              </w:rPr>
            </w:pPr>
            <w:r>
              <w:rPr>
                <w:rStyle w:val="ChItalBold"/>
              </w:rPr>
              <w:t>ana</w:t>
            </w:r>
            <w:r w:rsidR="006E25BB" w:rsidRPr="00856563">
              <w:rPr>
                <w:rStyle w:val="ChItalBold"/>
              </w:rPr>
              <w:t xml:space="preserve"> murit</w:t>
            </w:r>
          </w:p>
        </w:tc>
        <w:tc>
          <w:tcPr>
            <w:tcW w:w="1814" w:type="dxa"/>
            <w:shd w:val="clear" w:color="auto" w:fill="auto"/>
          </w:tcPr>
          <w:p w14:paraId="77FCFC37" w14:textId="77777777" w:rsidR="006E25BB" w:rsidRPr="00856563" w:rsidRDefault="006E25BB" w:rsidP="00B51DB6">
            <w:pPr>
              <w:pStyle w:val="TableCell0-2"/>
            </w:pPr>
            <w:r w:rsidRPr="00856563">
              <w:t>child school</w:t>
            </w:r>
          </w:p>
        </w:tc>
        <w:tc>
          <w:tcPr>
            <w:tcW w:w="2552" w:type="dxa"/>
            <w:gridSpan w:val="2"/>
            <w:tcBorders>
              <w:right w:val="nil"/>
            </w:tcBorders>
            <w:shd w:val="clear" w:color="auto" w:fill="auto"/>
          </w:tcPr>
          <w:p w14:paraId="3F64C038" w14:textId="641560E2" w:rsidR="006E25BB" w:rsidRPr="00856563" w:rsidRDefault="00B7093A" w:rsidP="00B51DB6">
            <w:pPr>
              <w:pStyle w:val="TableCell0-2"/>
            </w:pPr>
            <w:r>
              <w:t>‘</w:t>
            </w:r>
            <w:r w:rsidR="006E25BB" w:rsidRPr="00856563">
              <w:t>school kid</w:t>
            </w:r>
            <w:r>
              <w:t>’</w:t>
            </w:r>
          </w:p>
        </w:tc>
      </w:tr>
      <w:tr w:rsidR="006E25BB" w:rsidRPr="00856563" w14:paraId="4CA711FF" w14:textId="77777777" w:rsidTr="006D1040">
        <w:tc>
          <w:tcPr>
            <w:tcW w:w="454" w:type="dxa"/>
            <w:tcBorders>
              <w:left w:val="nil"/>
              <w:bottom w:val="single" w:sz="4" w:space="0" w:color="auto"/>
            </w:tcBorders>
            <w:shd w:val="clear" w:color="auto" w:fill="auto"/>
          </w:tcPr>
          <w:p w14:paraId="7EBDBB0E" w14:textId="77777777" w:rsidR="006E25BB" w:rsidRPr="00856563" w:rsidRDefault="006E25BB" w:rsidP="00B51DB6">
            <w:pPr>
              <w:pStyle w:val="TableCell0-2Break"/>
            </w:pPr>
          </w:p>
        </w:tc>
        <w:tc>
          <w:tcPr>
            <w:tcW w:w="1871" w:type="dxa"/>
            <w:tcBorders>
              <w:bottom w:val="single" w:sz="4" w:space="0" w:color="auto"/>
            </w:tcBorders>
            <w:shd w:val="clear" w:color="auto" w:fill="auto"/>
          </w:tcPr>
          <w:p w14:paraId="4FBE0F55" w14:textId="77777777" w:rsidR="006E25BB" w:rsidRPr="00856563" w:rsidRDefault="004212FA" w:rsidP="00B51DB6">
            <w:pPr>
              <w:pStyle w:val="TableCell0-2Break"/>
              <w:rPr>
                <w:rStyle w:val="ChItalBold"/>
              </w:rPr>
            </w:pPr>
            <w:r w:rsidRPr="00856563">
              <w:rPr>
                <w:rStyle w:val="ChItalBold"/>
              </w:rPr>
              <w:t>kaing</w:t>
            </w:r>
            <w:r w:rsidR="006E25BB" w:rsidRPr="00856563">
              <w:rPr>
                <w:rStyle w:val="ChItalBold"/>
              </w:rPr>
              <w:t xml:space="preserve"> sprey</w:t>
            </w:r>
          </w:p>
        </w:tc>
        <w:tc>
          <w:tcPr>
            <w:tcW w:w="1814" w:type="dxa"/>
            <w:tcBorders>
              <w:bottom w:val="single" w:sz="4" w:space="0" w:color="auto"/>
            </w:tcBorders>
            <w:shd w:val="clear" w:color="auto" w:fill="auto"/>
          </w:tcPr>
          <w:p w14:paraId="495F0479" w14:textId="77777777" w:rsidR="006E25BB" w:rsidRPr="00856563" w:rsidRDefault="006E25BB" w:rsidP="00B51DB6">
            <w:pPr>
              <w:pStyle w:val="TableCell0-2Break"/>
            </w:pPr>
            <w:r w:rsidRPr="00856563">
              <w:t>cloth bed</w:t>
            </w:r>
            <w:r w:rsidR="004212FA">
              <w:t xml:space="preserve"> </w:t>
            </w:r>
            <w:r w:rsidRPr="00856563">
              <w:t>sheet</w:t>
            </w:r>
          </w:p>
        </w:tc>
        <w:tc>
          <w:tcPr>
            <w:tcW w:w="2552" w:type="dxa"/>
            <w:gridSpan w:val="2"/>
            <w:tcBorders>
              <w:bottom w:val="single" w:sz="4" w:space="0" w:color="auto"/>
              <w:right w:val="nil"/>
            </w:tcBorders>
            <w:shd w:val="clear" w:color="auto" w:fill="auto"/>
          </w:tcPr>
          <w:p w14:paraId="5D3B7291" w14:textId="47A1DEA7" w:rsidR="006E25BB" w:rsidRPr="00856563" w:rsidRDefault="00B7093A" w:rsidP="00B51DB6">
            <w:pPr>
              <w:pStyle w:val="TableCell0-2Break"/>
            </w:pPr>
            <w:r>
              <w:t>‘</w:t>
            </w:r>
            <w:r w:rsidR="006E25BB" w:rsidRPr="00856563">
              <w:t>bed</w:t>
            </w:r>
            <w:r w:rsidR="004212FA">
              <w:t xml:space="preserve"> </w:t>
            </w:r>
            <w:r w:rsidR="006E25BB" w:rsidRPr="00856563">
              <w:t>sheets</w:t>
            </w:r>
            <w:r>
              <w:t>’</w:t>
            </w:r>
          </w:p>
        </w:tc>
      </w:tr>
      <w:tr w:rsidR="006E25BB" w:rsidRPr="00856563" w14:paraId="46D96216" w14:textId="77777777" w:rsidTr="006D1040">
        <w:tc>
          <w:tcPr>
            <w:tcW w:w="6691" w:type="dxa"/>
            <w:gridSpan w:val="5"/>
            <w:tcBorders>
              <w:top w:val="single" w:sz="4" w:space="0" w:color="auto"/>
              <w:left w:val="nil"/>
              <w:right w:val="nil"/>
            </w:tcBorders>
            <w:shd w:val="clear" w:color="auto" w:fill="auto"/>
          </w:tcPr>
          <w:p w14:paraId="406A3E00" w14:textId="2747C6FB" w:rsidR="006E25BB" w:rsidRPr="00856563" w:rsidRDefault="00B7093A" w:rsidP="002A1DBD">
            <w:pPr>
              <w:pStyle w:val="TableHdLeft"/>
              <w:numPr>
                <w:ilvl w:val="0"/>
                <w:numId w:val="41"/>
              </w:numPr>
              <w:tabs>
                <w:tab w:val="clear" w:pos="720"/>
                <w:tab w:val="left" w:pos="425"/>
              </w:tabs>
              <w:spacing w:before="100" w:after="100"/>
              <w:ind w:left="425" w:hanging="425"/>
            </w:pPr>
            <w:r>
              <w:t>‘</w:t>
            </w:r>
            <w:r w:rsidR="006E25BB" w:rsidRPr="00856563">
              <w:t>Composed-of</w:t>
            </w:r>
            <w:r>
              <w:t>’</w:t>
            </w:r>
            <w:r w:rsidR="006E25BB" w:rsidRPr="00856563">
              <w:t xml:space="preserve"> relation</w:t>
            </w:r>
            <w:r w:rsidR="00DF5D68">
              <w:t xml:space="preserve"> – </w:t>
            </w:r>
            <w:r w:rsidR="006E25BB" w:rsidRPr="0099608C">
              <w:rPr>
                <w:rStyle w:val="ChSmallCaps"/>
              </w:rPr>
              <w:t>n1</w:t>
            </w:r>
            <w:r w:rsidR="006E25BB" w:rsidRPr="00856563">
              <w:t xml:space="preserve"> is composed of </w:t>
            </w:r>
            <w:r w:rsidR="00720019">
              <w:t>/</w:t>
            </w:r>
            <w:r w:rsidR="006E25BB" w:rsidRPr="00856563">
              <w:t xml:space="preserve"> made from </w:t>
            </w:r>
            <w:r w:rsidR="006E25BB" w:rsidRPr="0099608C">
              <w:rPr>
                <w:rStyle w:val="ChSmallCaps"/>
              </w:rPr>
              <w:t>n2</w:t>
            </w:r>
          </w:p>
        </w:tc>
      </w:tr>
      <w:tr w:rsidR="006E25BB" w:rsidRPr="00856563" w14:paraId="4E196A3E" w14:textId="77777777" w:rsidTr="006D1040">
        <w:tc>
          <w:tcPr>
            <w:tcW w:w="454" w:type="dxa"/>
            <w:tcBorders>
              <w:left w:val="nil"/>
            </w:tcBorders>
            <w:shd w:val="clear" w:color="auto" w:fill="auto"/>
          </w:tcPr>
          <w:p w14:paraId="1C94C8E6" w14:textId="77777777" w:rsidR="006E25BB" w:rsidRPr="00856563" w:rsidRDefault="006E25BB" w:rsidP="00B51DB6">
            <w:pPr>
              <w:pStyle w:val="TableCell0-2"/>
            </w:pPr>
          </w:p>
        </w:tc>
        <w:tc>
          <w:tcPr>
            <w:tcW w:w="1871" w:type="dxa"/>
            <w:shd w:val="clear" w:color="auto" w:fill="auto"/>
          </w:tcPr>
          <w:p w14:paraId="12EBF068" w14:textId="77777777" w:rsidR="006E25BB" w:rsidRPr="00856563" w:rsidRDefault="006E25BB" w:rsidP="00B51DB6">
            <w:pPr>
              <w:pStyle w:val="TableCell0-2"/>
              <w:rPr>
                <w:rStyle w:val="ChItalBold"/>
              </w:rPr>
            </w:pPr>
            <w:r w:rsidRPr="00856563">
              <w:rPr>
                <w:rStyle w:val="ChItalBold"/>
              </w:rPr>
              <w:t>ruma batu</w:t>
            </w:r>
          </w:p>
        </w:tc>
        <w:tc>
          <w:tcPr>
            <w:tcW w:w="1814" w:type="dxa"/>
            <w:shd w:val="clear" w:color="auto" w:fill="auto"/>
          </w:tcPr>
          <w:p w14:paraId="007278E3" w14:textId="77777777" w:rsidR="006E25BB" w:rsidRPr="00856563" w:rsidRDefault="006E25BB" w:rsidP="00B51DB6">
            <w:pPr>
              <w:pStyle w:val="TableCell0-2"/>
            </w:pPr>
            <w:r w:rsidRPr="00856563">
              <w:t>house stone</w:t>
            </w:r>
          </w:p>
        </w:tc>
        <w:tc>
          <w:tcPr>
            <w:tcW w:w="2552" w:type="dxa"/>
            <w:gridSpan w:val="2"/>
            <w:tcBorders>
              <w:right w:val="nil"/>
            </w:tcBorders>
            <w:shd w:val="clear" w:color="auto" w:fill="auto"/>
          </w:tcPr>
          <w:p w14:paraId="42944B4C" w14:textId="60265549" w:rsidR="006E25BB" w:rsidRPr="00856563" w:rsidRDefault="00B7093A" w:rsidP="00B51DB6">
            <w:pPr>
              <w:pStyle w:val="TableCell0-2"/>
            </w:pPr>
            <w:r>
              <w:t>‘</w:t>
            </w:r>
            <w:r w:rsidR="006E25BB" w:rsidRPr="00856563">
              <w:t>stone house</w:t>
            </w:r>
            <w:r>
              <w:t>’</w:t>
            </w:r>
          </w:p>
        </w:tc>
      </w:tr>
      <w:tr w:rsidR="006E25BB" w:rsidRPr="00856563" w14:paraId="6891D4A9" w14:textId="77777777" w:rsidTr="006D1040">
        <w:tc>
          <w:tcPr>
            <w:tcW w:w="454" w:type="dxa"/>
            <w:tcBorders>
              <w:left w:val="nil"/>
              <w:bottom w:val="single" w:sz="4" w:space="0" w:color="auto"/>
            </w:tcBorders>
            <w:shd w:val="clear" w:color="auto" w:fill="auto"/>
          </w:tcPr>
          <w:p w14:paraId="400DA457" w14:textId="77777777" w:rsidR="006E25BB" w:rsidRPr="00856563" w:rsidRDefault="006E25BB" w:rsidP="00B51DB6">
            <w:pPr>
              <w:pStyle w:val="TableCell0-2Break"/>
            </w:pPr>
          </w:p>
        </w:tc>
        <w:tc>
          <w:tcPr>
            <w:tcW w:w="1871" w:type="dxa"/>
            <w:tcBorders>
              <w:bottom w:val="single" w:sz="4" w:space="0" w:color="auto"/>
            </w:tcBorders>
            <w:shd w:val="clear" w:color="auto" w:fill="auto"/>
          </w:tcPr>
          <w:p w14:paraId="666672F2" w14:textId="77777777" w:rsidR="006E25BB" w:rsidRPr="00856563" w:rsidRDefault="006E25BB" w:rsidP="00B51DB6">
            <w:pPr>
              <w:pStyle w:val="TableCell0-2Break"/>
              <w:rPr>
                <w:rStyle w:val="ChItalBold"/>
              </w:rPr>
            </w:pPr>
            <w:r>
              <w:rPr>
                <w:rStyle w:val="ChItalBold"/>
              </w:rPr>
              <w:t>kantong</w:t>
            </w:r>
            <w:r w:rsidRPr="00856563">
              <w:rPr>
                <w:rStyle w:val="ChItalBold"/>
              </w:rPr>
              <w:t xml:space="preserve"> plastik</w:t>
            </w:r>
          </w:p>
        </w:tc>
        <w:tc>
          <w:tcPr>
            <w:tcW w:w="1814" w:type="dxa"/>
            <w:tcBorders>
              <w:bottom w:val="single" w:sz="4" w:space="0" w:color="auto"/>
            </w:tcBorders>
            <w:shd w:val="clear" w:color="auto" w:fill="auto"/>
          </w:tcPr>
          <w:p w14:paraId="0354A9D9" w14:textId="77777777" w:rsidR="006E25BB" w:rsidRPr="00856563" w:rsidRDefault="006E25BB" w:rsidP="00B51DB6">
            <w:pPr>
              <w:pStyle w:val="TableCell0-2Break"/>
            </w:pPr>
            <w:r w:rsidRPr="00856563">
              <w:t>bag plastic</w:t>
            </w:r>
          </w:p>
        </w:tc>
        <w:tc>
          <w:tcPr>
            <w:tcW w:w="2552" w:type="dxa"/>
            <w:gridSpan w:val="2"/>
            <w:tcBorders>
              <w:bottom w:val="single" w:sz="4" w:space="0" w:color="auto"/>
              <w:right w:val="nil"/>
            </w:tcBorders>
            <w:shd w:val="clear" w:color="auto" w:fill="auto"/>
          </w:tcPr>
          <w:p w14:paraId="6204ADF1" w14:textId="47849DD1" w:rsidR="006E25BB" w:rsidRPr="00856563" w:rsidRDefault="00B7093A" w:rsidP="00B51DB6">
            <w:pPr>
              <w:pStyle w:val="TableCell0-2Break"/>
            </w:pPr>
            <w:r>
              <w:t>‘</w:t>
            </w:r>
            <w:r w:rsidR="006E25BB" w:rsidRPr="00856563">
              <w:t>plastic bag</w:t>
            </w:r>
            <w:r>
              <w:t>’</w:t>
            </w:r>
          </w:p>
        </w:tc>
      </w:tr>
      <w:tr w:rsidR="006E25BB" w:rsidRPr="00856563" w14:paraId="16E70B75" w14:textId="77777777" w:rsidTr="006D1040">
        <w:tc>
          <w:tcPr>
            <w:tcW w:w="6691" w:type="dxa"/>
            <w:gridSpan w:val="5"/>
            <w:tcBorders>
              <w:top w:val="single" w:sz="4" w:space="0" w:color="auto"/>
              <w:left w:val="nil"/>
              <w:right w:val="nil"/>
            </w:tcBorders>
            <w:shd w:val="clear" w:color="auto" w:fill="auto"/>
          </w:tcPr>
          <w:p w14:paraId="3D984DA2" w14:textId="7F2A830A" w:rsidR="006E25BB" w:rsidRPr="00856563" w:rsidRDefault="00B7093A" w:rsidP="002A1DBD">
            <w:pPr>
              <w:pStyle w:val="TableHdLeft"/>
              <w:numPr>
                <w:ilvl w:val="0"/>
                <w:numId w:val="41"/>
              </w:numPr>
              <w:tabs>
                <w:tab w:val="clear" w:pos="720"/>
                <w:tab w:val="left" w:pos="425"/>
              </w:tabs>
              <w:spacing w:before="100" w:after="100"/>
              <w:ind w:left="425" w:hanging="425"/>
            </w:pPr>
            <w:r>
              <w:t>‘</w:t>
            </w:r>
            <w:r w:rsidR="006E25BB" w:rsidRPr="00856563">
              <w:t>Purpose-for</w:t>
            </w:r>
            <w:r>
              <w:t>’</w:t>
            </w:r>
            <w:r w:rsidR="006E25BB" w:rsidRPr="00856563">
              <w:t xml:space="preserve"> relation: </w:t>
            </w:r>
            <w:r w:rsidR="006E25BB" w:rsidRPr="0099608C">
              <w:rPr>
                <w:rStyle w:val="ChSmallCaps"/>
              </w:rPr>
              <w:t>n1</w:t>
            </w:r>
            <w:r w:rsidR="006E25BB" w:rsidRPr="00856563">
              <w:t xml:space="preserve"> is intended for / at the disposal of </w:t>
            </w:r>
            <w:r w:rsidR="006E25BB" w:rsidRPr="0099608C">
              <w:rPr>
                <w:rStyle w:val="ChSmallCaps"/>
              </w:rPr>
              <w:t>n2</w:t>
            </w:r>
          </w:p>
        </w:tc>
      </w:tr>
      <w:tr w:rsidR="006E25BB" w:rsidRPr="00856563" w14:paraId="739511A4" w14:textId="77777777" w:rsidTr="006D1040">
        <w:tc>
          <w:tcPr>
            <w:tcW w:w="454" w:type="dxa"/>
            <w:tcBorders>
              <w:left w:val="nil"/>
            </w:tcBorders>
            <w:shd w:val="clear" w:color="auto" w:fill="auto"/>
          </w:tcPr>
          <w:p w14:paraId="38AF458C" w14:textId="77777777" w:rsidR="006E25BB" w:rsidRPr="00856563" w:rsidRDefault="006E25BB" w:rsidP="00B51DB6">
            <w:pPr>
              <w:pStyle w:val="TableCell0-2"/>
            </w:pPr>
          </w:p>
        </w:tc>
        <w:tc>
          <w:tcPr>
            <w:tcW w:w="1871" w:type="dxa"/>
            <w:shd w:val="clear" w:color="auto" w:fill="auto"/>
          </w:tcPr>
          <w:p w14:paraId="370BCE9F" w14:textId="77777777" w:rsidR="006E25BB" w:rsidRPr="00856563" w:rsidRDefault="005B49B4" w:rsidP="00B51DB6">
            <w:pPr>
              <w:pStyle w:val="TableCell0-2"/>
              <w:rPr>
                <w:rStyle w:val="ChItalBold"/>
              </w:rPr>
            </w:pPr>
            <w:r>
              <w:rPr>
                <w:rStyle w:val="ChItalBold"/>
              </w:rPr>
              <w:t>net laki~</w:t>
            </w:r>
            <w:r w:rsidR="006E25BB" w:rsidRPr="00856563">
              <w:rPr>
                <w:rStyle w:val="ChItalBold"/>
              </w:rPr>
              <w:t>laki</w:t>
            </w:r>
          </w:p>
        </w:tc>
        <w:tc>
          <w:tcPr>
            <w:tcW w:w="1814" w:type="dxa"/>
            <w:shd w:val="clear" w:color="auto" w:fill="auto"/>
          </w:tcPr>
          <w:p w14:paraId="5B027D88" w14:textId="4CE0D2DB" w:rsidR="006E25BB" w:rsidRPr="00856563" w:rsidRDefault="006E25BB" w:rsidP="00071548">
            <w:pPr>
              <w:pStyle w:val="TableCell0-2"/>
            </w:pPr>
            <w:r w:rsidRPr="00856563">
              <w:t xml:space="preserve">net </w:t>
            </w:r>
            <w:r w:rsidR="00071548" w:rsidRPr="00071548">
              <w:rPr>
                <w:rStyle w:val="ChSmallCaps"/>
              </w:rPr>
              <w:t>rdp</w:t>
            </w:r>
            <w:r w:rsidR="00071548">
              <w:t>~husband</w:t>
            </w:r>
          </w:p>
        </w:tc>
        <w:tc>
          <w:tcPr>
            <w:tcW w:w="2552" w:type="dxa"/>
            <w:gridSpan w:val="2"/>
            <w:tcBorders>
              <w:right w:val="nil"/>
            </w:tcBorders>
            <w:shd w:val="clear" w:color="auto" w:fill="auto"/>
          </w:tcPr>
          <w:p w14:paraId="0996A719" w14:textId="03A70091" w:rsidR="006E25BB" w:rsidRPr="00856563" w:rsidRDefault="00B7093A" w:rsidP="00B51DB6">
            <w:pPr>
              <w:pStyle w:val="TableCell0-2"/>
            </w:pPr>
            <w:r>
              <w:t>‘</w:t>
            </w:r>
            <w:r w:rsidR="006E25BB">
              <w:t xml:space="preserve">(volleyball) </w:t>
            </w:r>
            <w:r w:rsidR="006E25BB" w:rsidRPr="00856563">
              <w:t>net for men</w:t>
            </w:r>
            <w:r>
              <w:t>’</w:t>
            </w:r>
          </w:p>
        </w:tc>
      </w:tr>
      <w:tr w:rsidR="006E25BB" w:rsidRPr="00856563" w14:paraId="52181878" w14:textId="77777777" w:rsidTr="006D1040">
        <w:tc>
          <w:tcPr>
            <w:tcW w:w="454" w:type="dxa"/>
            <w:tcBorders>
              <w:left w:val="nil"/>
              <w:bottom w:val="single" w:sz="4" w:space="0" w:color="auto"/>
            </w:tcBorders>
            <w:shd w:val="clear" w:color="auto" w:fill="auto"/>
          </w:tcPr>
          <w:p w14:paraId="38D2BD2F" w14:textId="77777777" w:rsidR="006E25BB" w:rsidRPr="00856563" w:rsidRDefault="006E25BB" w:rsidP="00B51DB6">
            <w:pPr>
              <w:pStyle w:val="TableCell0-2Break"/>
            </w:pPr>
          </w:p>
        </w:tc>
        <w:tc>
          <w:tcPr>
            <w:tcW w:w="1871" w:type="dxa"/>
            <w:tcBorders>
              <w:bottom w:val="single" w:sz="4" w:space="0" w:color="auto"/>
            </w:tcBorders>
            <w:shd w:val="clear" w:color="auto" w:fill="auto"/>
          </w:tcPr>
          <w:p w14:paraId="07B0909D" w14:textId="77777777" w:rsidR="006E25BB" w:rsidRPr="00856563" w:rsidRDefault="006E25BB" w:rsidP="00B51DB6">
            <w:pPr>
              <w:pStyle w:val="TableCell0-2Break"/>
              <w:rPr>
                <w:rStyle w:val="ChItalBold"/>
              </w:rPr>
            </w:pPr>
            <w:r w:rsidRPr="00856563">
              <w:rPr>
                <w:rStyle w:val="ChItalBold"/>
              </w:rPr>
              <w:t>sikat gigi</w:t>
            </w:r>
          </w:p>
        </w:tc>
        <w:tc>
          <w:tcPr>
            <w:tcW w:w="1814" w:type="dxa"/>
            <w:tcBorders>
              <w:bottom w:val="single" w:sz="4" w:space="0" w:color="auto"/>
            </w:tcBorders>
            <w:shd w:val="clear" w:color="auto" w:fill="auto"/>
          </w:tcPr>
          <w:p w14:paraId="1BA89707" w14:textId="77777777" w:rsidR="006E25BB" w:rsidRPr="00856563" w:rsidRDefault="006E25BB" w:rsidP="00B51DB6">
            <w:pPr>
              <w:pStyle w:val="TableCell0-2Break"/>
            </w:pPr>
            <w:r w:rsidRPr="00856563">
              <w:t>brush tooth</w:t>
            </w:r>
          </w:p>
        </w:tc>
        <w:tc>
          <w:tcPr>
            <w:tcW w:w="2552" w:type="dxa"/>
            <w:gridSpan w:val="2"/>
            <w:tcBorders>
              <w:bottom w:val="single" w:sz="4" w:space="0" w:color="auto"/>
              <w:right w:val="nil"/>
            </w:tcBorders>
            <w:shd w:val="clear" w:color="auto" w:fill="auto"/>
          </w:tcPr>
          <w:p w14:paraId="2DB69FAA" w14:textId="407CC550" w:rsidR="006E25BB" w:rsidRPr="00856563" w:rsidRDefault="00B7093A" w:rsidP="00B51DB6">
            <w:pPr>
              <w:pStyle w:val="TableCell0-2Break"/>
            </w:pPr>
            <w:r>
              <w:t>‘</w:t>
            </w:r>
            <w:r w:rsidR="006E25BB" w:rsidRPr="00856563">
              <w:t>toothbrush</w:t>
            </w:r>
            <w:r>
              <w:t>’</w:t>
            </w:r>
          </w:p>
        </w:tc>
      </w:tr>
      <w:tr w:rsidR="006E25BB" w:rsidRPr="00856563" w14:paraId="31749745" w14:textId="77777777" w:rsidTr="006D1040">
        <w:tc>
          <w:tcPr>
            <w:tcW w:w="6691" w:type="dxa"/>
            <w:gridSpan w:val="5"/>
            <w:tcBorders>
              <w:top w:val="single" w:sz="4" w:space="0" w:color="auto"/>
              <w:left w:val="nil"/>
              <w:right w:val="nil"/>
            </w:tcBorders>
            <w:shd w:val="clear" w:color="auto" w:fill="auto"/>
          </w:tcPr>
          <w:p w14:paraId="016F9A06" w14:textId="217FEE49" w:rsidR="006E25BB" w:rsidRPr="00856563" w:rsidRDefault="006E25BB" w:rsidP="00223B10">
            <w:pPr>
              <w:pStyle w:val="TableHdLeft"/>
              <w:numPr>
                <w:ilvl w:val="0"/>
                <w:numId w:val="41"/>
              </w:numPr>
              <w:tabs>
                <w:tab w:val="clear" w:pos="720"/>
                <w:tab w:val="left" w:pos="425"/>
              </w:tabs>
              <w:spacing w:before="100" w:after="100"/>
              <w:ind w:left="425" w:hanging="425"/>
            </w:pPr>
            <w:r w:rsidRPr="00856563">
              <w:t>Locational relation</w:t>
            </w:r>
            <w:r>
              <w:t>:</w:t>
            </w:r>
            <w:r w:rsidRPr="00856563">
              <w:t xml:space="preserve"> </w:t>
            </w:r>
            <w:r>
              <w:t xml:space="preserve">(a) </w:t>
            </w:r>
            <w:r w:rsidRPr="0099608C">
              <w:rPr>
                <w:rStyle w:val="ChSmallCaps"/>
              </w:rPr>
              <w:t>n1</w:t>
            </w:r>
            <w:r w:rsidRPr="00856563">
              <w:t xml:space="preserve"> contains </w:t>
            </w:r>
            <w:r w:rsidRPr="0099608C">
              <w:rPr>
                <w:rStyle w:val="ChSmallCaps"/>
              </w:rPr>
              <w:t>n2</w:t>
            </w:r>
            <w:r w:rsidRPr="00856563">
              <w:t xml:space="preserve">; </w:t>
            </w:r>
            <w:r>
              <w:t xml:space="preserve">(b) </w:t>
            </w:r>
            <w:r w:rsidRPr="0099608C">
              <w:rPr>
                <w:rStyle w:val="ChSmallCaps"/>
              </w:rPr>
              <w:t>n1</w:t>
            </w:r>
            <w:r w:rsidRPr="00856563">
              <w:t xml:space="preserve"> is located at/in/on </w:t>
            </w:r>
            <w:r w:rsidRPr="0099608C">
              <w:rPr>
                <w:rStyle w:val="ChSmallCaps"/>
              </w:rPr>
              <w:t>n2</w:t>
            </w:r>
            <w:r w:rsidRPr="00856563">
              <w:t xml:space="preserve">; </w:t>
            </w:r>
            <w:r>
              <w:t xml:space="preserve">(c) </w:t>
            </w:r>
            <w:r w:rsidRPr="0099608C">
              <w:rPr>
                <w:rStyle w:val="ChSmallCaps"/>
              </w:rPr>
              <w:t>n1</w:t>
            </w:r>
            <w:r w:rsidRPr="00856563">
              <w:t xml:space="preserve"> originates from spatial </w:t>
            </w:r>
            <w:r w:rsidR="00223B10">
              <w:t>source</w:t>
            </w:r>
            <w:r w:rsidRPr="008F5023">
              <w:t xml:space="preserve"> </w:t>
            </w:r>
            <w:r w:rsidRPr="0099608C">
              <w:rPr>
                <w:rStyle w:val="ChSmallCaps"/>
              </w:rPr>
              <w:t>n2</w:t>
            </w:r>
            <w:r>
              <w:t xml:space="preserve">; (d) </w:t>
            </w:r>
            <w:r w:rsidRPr="0099608C">
              <w:rPr>
                <w:rStyle w:val="ChSmallCaps"/>
              </w:rPr>
              <w:t>n1</w:t>
            </w:r>
            <w:r w:rsidRPr="00856563">
              <w:t xml:space="preserve"> originates from nonspatial source </w:t>
            </w:r>
            <w:r w:rsidRPr="0099608C">
              <w:rPr>
                <w:rStyle w:val="ChSmallCaps"/>
              </w:rPr>
              <w:t>n2</w:t>
            </w:r>
          </w:p>
        </w:tc>
      </w:tr>
      <w:tr w:rsidR="006E25BB" w:rsidRPr="00856563" w14:paraId="2A0FC3F5" w14:textId="77777777" w:rsidTr="006D1040">
        <w:tc>
          <w:tcPr>
            <w:tcW w:w="454" w:type="dxa"/>
            <w:tcBorders>
              <w:left w:val="nil"/>
            </w:tcBorders>
            <w:shd w:val="clear" w:color="auto" w:fill="auto"/>
          </w:tcPr>
          <w:p w14:paraId="60DC09A8" w14:textId="77777777" w:rsidR="006E25BB" w:rsidRPr="00856563" w:rsidRDefault="006E25BB" w:rsidP="00B51DB6">
            <w:pPr>
              <w:pStyle w:val="TableCell0-2"/>
            </w:pPr>
            <w:r>
              <w:t>(a)</w:t>
            </w:r>
          </w:p>
        </w:tc>
        <w:tc>
          <w:tcPr>
            <w:tcW w:w="1871" w:type="dxa"/>
            <w:shd w:val="clear" w:color="auto" w:fill="auto"/>
          </w:tcPr>
          <w:p w14:paraId="746B6455" w14:textId="77777777" w:rsidR="006E25BB" w:rsidRPr="00856563" w:rsidRDefault="006E25BB" w:rsidP="00B51DB6">
            <w:pPr>
              <w:pStyle w:val="TableCell0-2"/>
              <w:rPr>
                <w:rStyle w:val="ChItalBold"/>
              </w:rPr>
            </w:pPr>
            <w:r w:rsidRPr="00856563">
              <w:rPr>
                <w:rStyle w:val="ChItalBold"/>
              </w:rPr>
              <w:t>lampu gas</w:t>
            </w:r>
          </w:p>
        </w:tc>
        <w:tc>
          <w:tcPr>
            <w:tcW w:w="1814" w:type="dxa"/>
            <w:shd w:val="clear" w:color="auto" w:fill="auto"/>
          </w:tcPr>
          <w:p w14:paraId="56F5016C" w14:textId="77777777" w:rsidR="006E25BB" w:rsidRPr="00856563" w:rsidRDefault="006E25BB" w:rsidP="00B51DB6">
            <w:pPr>
              <w:pStyle w:val="TableCell0-2"/>
            </w:pPr>
            <w:r w:rsidRPr="00856563">
              <w:t>lamp gas</w:t>
            </w:r>
          </w:p>
        </w:tc>
        <w:tc>
          <w:tcPr>
            <w:tcW w:w="2552" w:type="dxa"/>
            <w:gridSpan w:val="2"/>
            <w:tcBorders>
              <w:right w:val="nil"/>
            </w:tcBorders>
            <w:shd w:val="clear" w:color="auto" w:fill="auto"/>
          </w:tcPr>
          <w:p w14:paraId="10445F7C" w14:textId="0F96B975" w:rsidR="006E25BB" w:rsidRPr="00856563" w:rsidRDefault="00B7093A" w:rsidP="00B51DB6">
            <w:pPr>
              <w:pStyle w:val="TableCell0-2"/>
            </w:pPr>
            <w:r>
              <w:t>‘</w:t>
            </w:r>
            <w:r w:rsidR="006E25BB" w:rsidRPr="00856563">
              <w:t>gas lamp</w:t>
            </w:r>
            <w:r>
              <w:t>’</w:t>
            </w:r>
          </w:p>
        </w:tc>
      </w:tr>
      <w:tr w:rsidR="006E25BB" w:rsidRPr="00856563" w14:paraId="32304261" w14:textId="77777777" w:rsidTr="006D1040">
        <w:tc>
          <w:tcPr>
            <w:tcW w:w="454" w:type="dxa"/>
            <w:tcBorders>
              <w:left w:val="nil"/>
            </w:tcBorders>
            <w:shd w:val="clear" w:color="auto" w:fill="auto"/>
          </w:tcPr>
          <w:p w14:paraId="39DD526A" w14:textId="77777777" w:rsidR="006E25BB" w:rsidRPr="00856563" w:rsidRDefault="006E25BB" w:rsidP="00B51DB6">
            <w:pPr>
              <w:pStyle w:val="TableCell0-2"/>
            </w:pPr>
            <w:r>
              <w:t>(b)</w:t>
            </w:r>
          </w:p>
        </w:tc>
        <w:tc>
          <w:tcPr>
            <w:tcW w:w="1871" w:type="dxa"/>
            <w:shd w:val="clear" w:color="auto" w:fill="auto"/>
          </w:tcPr>
          <w:p w14:paraId="7AAF8020" w14:textId="229AB6B7" w:rsidR="006E25BB" w:rsidRPr="00856563" w:rsidRDefault="006E25BB" w:rsidP="00B51DB6">
            <w:pPr>
              <w:pStyle w:val="TableCell0-2"/>
              <w:rPr>
                <w:rStyle w:val="ChItalBold"/>
              </w:rPr>
            </w:pPr>
            <w:r w:rsidRPr="00856563">
              <w:rPr>
                <w:rStyle w:val="ChItalBold"/>
              </w:rPr>
              <w:t>jin</w:t>
            </w:r>
            <w:r w:rsidR="004E0CE0">
              <w:rPr>
                <w:rStyle w:val="ChItalBold"/>
              </w:rPr>
              <w:t>g</w:t>
            </w:r>
            <w:r w:rsidR="00840B51">
              <w:rPr>
                <w:rStyle w:val="ChItalBold"/>
              </w:rPr>
              <w:t>~</w:t>
            </w:r>
            <w:r w:rsidRPr="00856563">
              <w:rPr>
                <w:rStyle w:val="ChItalBold"/>
              </w:rPr>
              <w:t>jin</w:t>
            </w:r>
            <w:r w:rsidR="004E0CE0">
              <w:rPr>
                <w:rStyle w:val="ChItalBold"/>
              </w:rPr>
              <w:t>g</w:t>
            </w:r>
            <w:r w:rsidRPr="00856563">
              <w:rPr>
                <w:rStyle w:val="ChItalBold"/>
              </w:rPr>
              <w:t xml:space="preserve"> kayu</w:t>
            </w:r>
          </w:p>
        </w:tc>
        <w:tc>
          <w:tcPr>
            <w:tcW w:w="1814" w:type="dxa"/>
            <w:shd w:val="clear" w:color="auto" w:fill="auto"/>
          </w:tcPr>
          <w:p w14:paraId="39D340BD" w14:textId="77777777" w:rsidR="006E25BB" w:rsidRPr="00856563" w:rsidRDefault="006E25BB" w:rsidP="00B51DB6">
            <w:pPr>
              <w:pStyle w:val="TableCell0-2"/>
            </w:pPr>
            <w:r w:rsidRPr="00856563">
              <w:t>genies wood</w:t>
            </w:r>
          </w:p>
        </w:tc>
        <w:tc>
          <w:tcPr>
            <w:tcW w:w="2552" w:type="dxa"/>
            <w:gridSpan w:val="2"/>
            <w:tcBorders>
              <w:right w:val="nil"/>
            </w:tcBorders>
            <w:shd w:val="clear" w:color="auto" w:fill="auto"/>
          </w:tcPr>
          <w:p w14:paraId="786768E6" w14:textId="5550DB32" w:rsidR="006E25BB" w:rsidRPr="00856563" w:rsidRDefault="00B7093A" w:rsidP="00B51DB6">
            <w:pPr>
              <w:pStyle w:val="TableCell0-2"/>
            </w:pPr>
            <w:r>
              <w:t>‘</w:t>
            </w:r>
            <w:r w:rsidR="006E25BB" w:rsidRPr="00856563">
              <w:t>tree genies</w:t>
            </w:r>
            <w:r>
              <w:t>’</w:t>
            </w:r>
          </w:p>
        </w:tc>
      </w:tr>
      <w:tr w:rsidR="006E25BB" w:rsidRPr="00856563" w14:paraId="4FAA145B" w14:textId="77777777" w:rsidTr="006D1040">
        <w:tc>
          <w:tcPr>
            <w:tcW w:w="454" w:type="dxa"/>
            <w:tcBorders>
              <w:left w:val="nil"/>
            </w:tcBorders>
            <w:shd w:val="clear" w:color="auto" w:fill="auto"/>
          </w:tcPr>
          <w:p w14:paraId="006F62C7" w14:textId="77777777" w:rsidR="006E25BB" w:rsidRPr="00856563" w:rsidRDefault="006E25BB" w:rsidP="00B51DB6">
            <w:pPr>
              <w:pStyle w:val="TableCell0-2"/>
            </w:pPr>
            <w:r>
              <w:t>(c)</w:t>
            </w:r>
          </w:p>
        </w:tc>
        <w:tc>
          <w:tcPr>
            <w:tcW w:w="1871" w:type="dxa"/>
            <w:shd w:val="clear" w:color="auto" w:fill="auto"/>
          </w:tcPr>
          <w:p w14:paraId="4C2D101C" w14:textId="77777777" w:rsidR="006E25BB" w:rsidRPr="00856563" w:rsidRDefault="006E25BB" w:rsidP="00B51DB6">
            <w:pPr>
              <w:pStyle w:val="TableCell0-2"/>
              <w:rPr>
                <w:rStyle w:val="ChItalBold"/>
              </w:rPr>
            </w:pPr>
            <w:r w:rsidRPr="00856563">
              <w:rPr>
                <w:rStyle w:val="ChItalBold"/>
              </w:rPr>
              <w:t>pisang Sorong</w:t>
            </w:r>
          </w:p>
        </w:tc>
        <w:tc>
          <w:tcPr>
            <w:tcW w:w="1814" w:type="dxa"/>
            <w:shd w:val="clear" w:color="auto" w:fill="auto"/>
          </w:tcPr>
          <w:p w14:paraId="77CFD544" w14:textId="77777777" w:rsidR="006E25BB" w:rsidRPr="00856563" w:rsidRDefault="006E25BB" w:rsidP="00B51DB6">
            <w:pPr>
              <w:pStyle w:val="TableCell0-2"/>
            </w:pPr>
            <w:r w:rsidRPr="00856563">
              <w:t>banana Sorong</w:t>
            </w:r>
          </w:p>
        </w:tc>
        <w:tc>
          <w:tcPr>
            <w:tcW w:w="2552" w:type="dxa"/>
            <w:gridSpan w:val="2"/>
            <w:tcBorders>
              <w:right w:val="nil"/>
            </w:tcBorders>
            <w:shd w:val="clear" w:color="auto" w:fill="auto"/>
          </w:tcPr>
          <w:p w14:paraId="7B3587DD" w14:textId="0FE62971" w:rsidR="006E25BB" w:rsidRPr="00856563" w:rsidRDefault="00B7093A" w:rsidP="00B51DB6">
            <w:pPr>
              <w:pStyle w:val="TableCell0-2"/>
            </w:pPr>
            <w:r>
              <w:t>‘</w:t>
            </w:r>
            <w:r w:rsidR="006E25BB" w:rsidRPr="00856563">
              <w:t>banana</w:t>
            </w:r>
            <w:r w:rsidR="006E25BB">
              <w:t>s</w:t>
            </w:r>
            <w:r w:rsidR="006E25BB" w:rsidRPr="00856563">
              <w:t xml:space="preserve"> from Sorong</w:t>
            </w:r>
            <w:r>
              <w:t>’</w:t>
            </w:r>
          </w:p>
        </w:tc>
      </w:tr>
      <w:tr w:rsidR="006E25BB" w:rsidRPr="00856563" w14:paraId="4A502D5A" w14:textId="77777777" w:rsidTr="006D1040">
        <w:tc>
          <w:tcPr>
            <w:tcW w:w="454" w:type="dxa"/>
            <w:tcBorders>
              <w:left w:val="nil"/>
              <w:bottom w:val="single" w:sz="4" w:space="0" w:color="auto"/>
            </w:tcBorders>
            <w:shd w:val="clear" w:color="auto" w:fill="auto"/>
          </w:tcPr>
          <w:p w14:paraId="4ADBD6A0" w14:textId="77777777" w:rsidR="006E25BB" w:rsidRPr="00856563" w:rsidRDefault="006E25BB" w:rsidP="00B51DB6">
            <w:pPr>
              <w:pStyle w:val="TableCell0-2Break"/>
            </w:pPr>
            <w:r>
              <w:t>(d)</w:t>
            </w:r>
          </w:p>
        </w:tc>
        <w:tc>
          <w:tcPr>
            <w:tcW w:w="1871" w:type="dxa"/>
            <w:tcBorders>
              <w:bottom w:val="single" w:sz="4" w:space="0" w:color="auto"/>
            </w:tcBorders>
            <w:shd w:val="clear" w:color="auto" w:fill="auto"/>
          </w:tcPr>
          <w:p w14:paraId="6EC5A3B8" w14:textId="77777777" w:rsidR="006E25BB" w:rsidRPr="00856563" w:rsidRDefault="006E25BB" w:rsidP="00B51DB6">
            <w:pPr>
              <w:pStyle w:val="TableCell0-2Break"/>
              <w:rPr>
                <w:rStyle w:val="ChItalBold"/>
              </w:rPr>
            </w:pPr>
            <w:r w:rsidRPr="00856563">
              <w:rPr>
                <w:rStyle w:val="ChItalBold"/>
              </w:rPr>
              <w:t>mop orang Sarmi</w:t>
            </w:r>
          </w:p>
        </w:tc>
        <w:tc>
          <w:tcPr>
            <w:tcW w:w="1814" w:type="dxa"/>
            <w:tcBorders>
              <w:bottom w:val="single" w:sz="4" w:space="0" w:color="auto"/>
            </w:tcBorders>
            <w:shd w:val="clear" w:color="auto" w:fill="auto"/>
          </w:tcPr>
          <w:p w14:paraId="2F26C3C1" w14:textId="77777777" w:rsidR="006E25BB" w:rsidRPr="00856563" w:rsidRDefault="006E25BB" w:rsidP="00B51DB6">
            <w:pPr>
              <w:pStyle w:val="TableCell0-2Break"/>
            </w:pPr>
            <w:r w:rsidRPr="00856563">
              <w:t>joke people Sarmi</w:t>
            </w:r>
          </w:p>
        </w:tc>
        <w:tc>
          <w:tcPr>
            <w:tcW w:w="2552" w:type="dxa"/>
            <w:gridSpan w:val="2"/>
            <w:tcBorders>
              <w:bottom w:val="single" w:sz="4" w:space="0" w:color="auto"/>
              <w:right w:val="nil"/>
            </w:tcBorders>
            <w:shd w:val="clear" w:color="auto" w:fill="auto"/>
          </w:tcPr>
          <w:p w14:paraId="7D308AF7" w14:textId="77EA877C" w:rsidR="006E25BB" w:rsidRPr="00856563" w:rsidRDefault="00B7093A" w:rsidP="00B51DB6">
            <w:pPr>
              <w:pStyle w:val="TableCell0-2Break"/>
            </w:pPr>
            <w:r>
              <w:t>‘</w:t>
            </w:r>
            <w:r w:rsidR="006E25BB" w:rsidRPr="00856563">
              <w:t>joke by the Sarmi people</w:t>
            </w:r>
            <w:r>
              <w:t>’</w:t>
            </w:r>
          </w:p>
        </w:tc>
      </w:tr>
      <w:tr w:rsidR="006E25BB" w:rsidRPr="00856563" w14:paraId="78557B71" w14:textId="77777777" w:rsidTr="006D1040">
        <w:tc>
          <w:tcPr>
            <w:tcW w:w="6691" w:type="dxa"/>
            <w:gridSpan w:val="5"/>
            <w:tcBorders>
              <w:top w:val="single" w:sz="4" w:space="0" w:color="auto"/>
              <w:left w:val="nil"/>
              <w:right w:val="nil"/>
            </w:tcBorders>
            <w:shd w:val="clear" w:color="auto" w:fill="auto"/>
          </w:tcPr>
          <w:p w14:paraId="00E8A6D9" w14:textId="77777777" w:rsidR="006E25BB" w:rsidRPr="00856563" w:rsidRDefault="006E25BB" w:rsidP="002A1DBD">
            <w:pPr>
              <w:pStyle w:val="TableHdLeft"/>
              <w:numPr>
                <w:ilvl w:val="0"/>
                <w:numId w:val="41"/>
              </w:numPr>
              <w:tabs>
                <w:tab w:val="clear" w:pos="720"/>
                <w:tab w:val="left" w:pos="425"/>
              </w:tabs>
              <w:spacing w:before="100" w:after="100"/>
              <w:ind w:left="425" w:hanging="425"/>
            </w:pPr>
            <w:bookmarkStart w:id="3668" w:name="_Ref294175188"/>
            <w:r w:rsidRPr="00856563">
              <w:t>Temporal relation</w:t>
            </w:r>
            <w:r w:rsidR="00DF5D68">
              <w:t xml:space="preserve"> – </w:t>
            </w:r>
            <w:r w:rsidRPr="0099608C">
              <w:rPr>
                <w:rStyle w:val="ChSmallCaps"/>
              </w:rPr>
              <w:t>n2</w:t>
            </w:r>
            <w:r w:rsidRPr="00856563">
              <w:t xml:space="preserve"> gives temporal specifications for </w:t>
            </w:r>
            <w:r w:rsidRPr="0099608C">
              <w:rPr>
                <w:rStyle w:val="ChSmallCaps"/>
              </w:rPr>
              <w:t>n1</w:t>
            </w:r>
            <w:bookmarkEnd w:id="3668"/>
          </w:p>
        </w:tc>
      </w:tr>
      <w:tr w:rsidR="006E25BB" w:rsidRPr="00856563" w14:paraId="6C98726E" w14:textId="77777777" w:rsidTr="006D1040">
        <w:tc>
          <w:tcPr>
            <w:tcW w:w="454" w:type="dxa"/>
            <w:tcBorders>
              <w:left w:val="nil"/>
            </w:tcBorders>
            <w:shd w:val="clear" w:color="auto" w:fill="auto"/>
          </w:tcPr>
          <w:p w14:paraId="026D8921" w14:textId="77777777" w:rsidR="006E25BB" w:rsidRPr="00856563" w:rsidRDefault="006E25BB" w:rsidP="00B51DB6">
            <w:pPr>
              <w:pStyle w:val="TableCell0-2"/>
            </w:pPr>
          </w:p>
        </w:tc>
        <w:tc>
          <w:tcPr>
            <w:tcW w:w="1871" w:type="dxa"/>
            <w:shd w:val="clear" w:color="auto" w:fill="auto"/>
          </w:tcPr>
          <w:p w14:paraId="3F32655F" w14:textId="77777777" w:rsidR="006E25BB" w:rsidRPr="00856563" w:rsidRDefault="006E25BB" w:rsidP="00B51DB6">
            <w:pPr>
              <w:pStyle w:val="TableCell0-2"/>
              <w:rPr>
                <w:rStyle w:val="ChItalBold"/>
              </w:rPr>
            </w:pPr>
            <w:r w:rsidRPr="00856563">
              <w:rPr>
                <w:rStyle w:val="ChItalBold"/>
              </w:rPr>
              <w:t xml:space="preserve">jam </w:t>
            </w:r>
            <w:r>
              <w:rPr>
                <w:rStyle w:val="ChItalBold"/>
              </w:rPr>
              <w:t xml:space="preserve">dua </w:t>
            </w:r>
            <w:r w:rsidRPr="00856563">
              <w:rPr>
                <w:rStyle w:val="ChItalBold"/>
              </w:rPr>
              <w:t>pagi</w:t>
            </w:r>
          </w:p>
        </w:tc>
        <w:tc>
          <w:tcPr>
            <w:tcW w:w="1814" w:type="dxa"/>
            <w:shd w:val="clear" w:color="auto" w:fill="auto"/>
          </w:tcPr>
          <w:p w14:paraId="0B67B1B4" w14:textId="77777777" w:rsidR="006E25BB" w:rsidRPr="00856563" w:rsidRDefault="006E25BB" w:rsidP="00B51DB6">
            <w:pPr>
              <w:pStyle w:val="TableCell0-2"/>
            </w:pPr>
            <w:r w:rsidRPr="00856563">
              <w:t xml:space="preserve">hour </w:t>
            </w:r>
            <w:r>
              <w:t xml:space="preserve">two </w:t>
            </w:r>
            <w:r w:rsidRPr="00856563">
              <w:t>morning</w:t>
            </w:r>
          </w:p>
        </w:tc>
        <w:tc>
          <w:tcPr>
            <w:tcW w:w="2552" w:type="dxa"/>
            <w:gridSpan w:val="2"/>
            <w:tcBorders>
              <w:right w:val="nil"/>
            </w:tcBorders>
            <w:shd w:val="clear" w:color="auto" w:fill="auto"/>
          </w:tcPr>
          <w:p w14:paraId="2418F5BF" w14:textId="5B99DE8F" w:rsidR="006E25BB" w:rsidRPr="00856563" w:rsidRDefault="00B7093A" w:rsidP="00B51DB6">
            <w:pPr>
              <w:pStyle w:val="TableCell0-2"/>
            </w:pPr>
            <w:r>
              <w:t>‘</w:t>
            </w:r>
            <w:r w:rsidR="006E25BB">
              <w:t xml:space="preserve">two </w:t>
            </w:r>
            <w:r w:rsidR="006E25BB" w:rsidRPr="00856563">
              <w:t>o</w:t>
            </w:r>
            <w:r>
              <w:t>’</w:t>
            </w:r>
            <w:r w:rsidR="006E25BB" w:rsidRPr="00856563">
              <w:t>clock in the morning</w:t>
            </w:r>
            <w:r>
              <w:t>’</w:t>
            </w:r>
          </w:p>
        </w:tc>
      </w:tr>
      <w:tr w:rsidR="006E25BB" w:rsidRPr="00856563" w14:paraId="4AC126D6" w14:textId="77777777" w:rsidTr="006D1040">
        <w:tc>
          <w:tcPr>
            <w:tcW w:w="454" w:type="dxa"/>
            <w:tcBorders>
              <w:left w:val="nil"/>
              <w:bottom w:val="single" w:sz="4" w:space="0" w:color="auto"/>
            </w:tcBorders>
            <w:shd w:val="clear" w:color="auto" w:fill="auto"/>
          </w:tcPr>
          <w:p w14:paraId="2F6AE232" w14:textId="77777777" w:rsidR="006E25BB" w:rsidRPr="00856563" w:rsidRDefault="006E25BB" w:rsidP="00B51DB6">
            <w:pPr>
              <w:pStyle w:val="TableCell0-2Break"/>
            </w:pPr>
          </w:p>
        </w:tc>
        <w:tc>
          <w:tcPr>
            <w:tcW w:w="1871" w:type="dxa"/>
            <w:tcBorders>
              <w:bottom w:val="single" w:sz="4" w:space="0" w:color="auto"/>
            </w:tcBorders>
            <w:shd w:val="clear" w:color="auto" w:fill="auto"/>
          </w:tcPr>
          <w:p w14:paraId="327451EF" w14:textId="42E32A91" w:rsidR="006E25BB" w:rsidRPr="00856563" w:rsidRDefault="006E25BB" w:rsidP="001C753E">
            <w:pPr>
              <w:pStyle w:val="TableCell0-2Break"/>
              <w:rPr>
                <w:rStyle w:val="ChItalBold"/>
              </w:rPr>
            </w:pPr>
            <w:r w:rsidRPr="00856563">
              <w:rPr>
                <w:rStyle w:val="ChItalBold"/>
              </w:rPr>
              <w:t xml:space="preserve">hari </w:t>
            </w:r>
            <w:r w:rsidR="001C753E">
              <w:rPr>
                <w:rStyle w:val="ChItalBold"/>
              </w:rPr>
              <w:t>s</w:t>
            </w:r>
            <w:r w:rsidRPr="00856563">
              <w:rPr>
                <w:rStyle w:val="ChItalBold"/>
              </w:rPr>
              <w:t>enin</w:t>
            </w:r>
            <w:r w:rsidR="001C753E">
              <w:rPr>
                <w:rStyle w:val="ChItalBold"/>
              </w:rPr>
              <w:t>g</w:t>
            </w:r>
            <w:r w:rsidRPr="00856563">
              <w:rPr>
                <w:rStyle w:val="ChItalBold"/>
              </w:rPr>
              <w:t xml:space="preserve"> </w:t>
            </w:r>
            <w:r w:rsidR="004212FA" w:rsidRPr="00856563">
              <w:rPr>
                <w:rStyle w:val="ChItalBold"/>
              </w:rPr>
              <w:t>depang</w:t>
            </w:r>
          </w:p>
        </w:tc>
        <w:tc>
          <w:tcPr>
            <w:tcW w:w="1814" w:type="dxa"/>
            <w:tcBorders>
              <w:bottom w:val="single" w:sz="4" w:space="0" w:color="auto"/>
            </w:tcBorders>
            <w:shd w:val="clear" w:color="auto" w:fill="auto"/>
          </w:tcPr>
          <w:p w14:paraId="33781963" w14:textId="77777777" w:rsidR="006E25BB" w:rsidRPr="00856563" w:rsidRDefault="006E25BB" w:rsidP="00B51DB6">
            <w:pPr>
              <w:pStyle w:val="TableCell0-2Break"/>
            </w:pPr>
            <w:r w:rsidRPr="00856563">
              <w:t>day Monday front</w:t>
            </w:r>
          </w:p>
        </w:tc>
        <w:tc>
          <w:tcPr>
            <w:tcW w:w="2552" w:type="dxa"/>
            <w:gridSpan w:val="2"/>
            <w:tcBorders>
              <w:bottom w:val="single" w:sz="4" w:space="0" w:color="auto"/>
              <w:right w:val="nil"/>
            </w:tcBorders>
            <w:shd w:val="clear" w:color="auto" w:fill="auto"/>
          </w:tcPr>
          <w:p w14:paraId="2172C375" w14:textId="65B1C26D" w:rsidR="006E25BB" w:rsidRPr="00856563" w:rsidRDefault="00B7093A" w:rsidP="00B51DB6">
            <w:pPr>
              <w:pStyle w:val="TableCell0-2Break"/>
            </w:pPr>
            <w:r>
              <w:t>‘</w:t>
            </w:r>
            <w:r w:rsidR="006E25BB" w:rsidRPr="00856563">
              <w:t>next Monday</w:t>
            </w:r>
            <w:r>
              <w:t>’</w:t>
            </w:r>
          </w:p>
        </w:tc>
      </w:tr>
      <w:tr w:rsidR="006E25BB" w:rsidRPr="00856563" w14:paraId="49985FF9" w14:textId="77777777" w:rsidTr="006D1040">
        <w:tc>
          <w:tcPr>
            <w:tcW w:w="6691" w:type="dxa"/>
            <w:gridSpan w:val="5"/>
            <w:tcBorders>
              <w:top w:val="single" w:sz="4" w:space="0" w:color="auto"/>
              <w:left w:val="nil"/>
              <w:right w:val="nil"/>
            </w:tcBorders>
            <w:shd w:val="clear" w:color="auto" w:fill="auto"/>
          </w:tcPr>
          <w:p w14:paraId="6EFBB695" w14:textId="77777777" w:rsidR="006E25BB" w:rsidRPr="00856563" w:rsidRDefault="006E25BB" w:rsidP="002A1DBD">
            <w:pPr>
              <w:pStyle w:val="TableHdLeft"/>
              <w:numPr>
                <w:ilvl w:val="0"/>
                <w:numId w:val="41"/>
              </w:numPr>
              <w:tabs>
                <w:tab w:val="clear" w:pos="720"/>
                <w:tab w:val="left" w:pos="425"/>
              </w:tabs>
              <w:spacing w:before="100" w:after="100"/>
              <w:ind w:left="425" w:hanging="425"/>
            </w:pPr>
            <w:r w:rsidRPr="00856563">
              <w:t xml:space="preserve">Event relation: </w:t>
            </w:r>
            <w:r w:rsidRPr="0099608C">
              <w:rPr>
                <w:rStyle w:val="ChSmallCaps"/>
              </w:rPr>
              <w:t>n2</w:t>
            </w:r>
            <w:r w:rsidRPr="00856563">
              <w:t xml:space="preserve"> is affected by event </w:t>
            </w:r>
            <w:r w:rsidRPr="0099608C">
              <w:rPr>
                <w:rStyle w:val="ChSmallCaps"/>
              </w:rPr>
              <w:t>n1</w:t>
            </w:r>
          </w:p>
        </w:tc>
      </w:tr>
      <w:tr w:rsidR="006E25BB" w:rsidRPr="00856563" w14:paraId="5E2AB423" w14:textId="77777777" w:rsidTr="006D1040">
        <w:tc>
          <w:tcPr>
            <w:tcW w:w="454" w:type="dxa"/>
            <w:tcBorders>
              <w:left w:val="nil"/>
              <w:bottom w:val="single" w:sz="4" w:space="0" w:color="auto"/>
            </w:tcBorders>
            <w:shd w:val="clear" w:color="auto" w:fill="auto"/>
          </w:tcPr>
          <w:p w14:paraId="75A6B862" w14:textId="77777777" w:rsidR="006E25BB" w:rsidRPr="00856563" w:rsidRDefault="006E25BB" w:rsidP="00B51DB6">
            <w:pPr>
              <w:pStyle w:val="TableCell0-2Break"/>
            </w:pPr>
          </w:p>
        </w:tc>
        <w:tc>
          <w:tcPr>
            <w:tcW w:w="1871" w:type="dxa"/>
            <w:tcBorders>
              <w:bottom w:val="single" w:sz="4" w:space="0" w:color="auto"/>
            </w:tcBorders>
            <w:shd w:val="clear" w:color="auto" w:fill="auto"/>
          </w:tcPr>
          <w:p w14:paraId="17FC7B25" w14:textId="77777777" w:rsidR="006E25BB" w:rsidRPr="00856563" w:rsidRDefault="006E25BB" w:rsidP="00B51DB6">
            <w:pPr>
              <w:pStyle w:val="TableCell0-2Break"/>
              <w:rPr>
                <w:rStyle w:val="ChItalBold"/>
              </w:rPr>
            </w:pPr>
            <w:r>
              <w:rPr>
                <w:rStyle w:val="ChItalBold"/>
              </w:rPr>
              <w:t>pasang tugu</w:t>
            </w:r>
          </w:p>
        </w:tc>
        <w:tc>
          <w:tcPr>
            <w:tcW w:w="1814" w:type="dxa"/>
            <w:tcBorders>
              <w:bottom w:val="single" w:sz="4" w:space="0" w:color="auto"/>
            </w:tcBorders>
            <w:shd w:val="clear" w:color="auto" w:fill="auto"/>
          </w:tcPr>
          <w:p w14:paraId="4C0CF183" w14:textId="77777777" w:rsidR="006E25BB" w:rsidRPr="00856563" w:rsidRDefault="006E25BB" w:rsidP="00B51DB6">
            <w:pPr>
              <w:pStyle w:val="TableCell0-2Break"/>
            </w:pPr>
            <w:r>
              <w:t>install monument</w:t>
            </w:r>
          </w:p>
        </w:tc>
        <w:tc>
          <w:tcPr>
            <w:tcW w:w="2552" w:type="dxa"/>
            <w:gridSpan w:val="2"/>
            <w:tcBorders>
              <w:bottom w:val="single" w:sz="4" w:space="0" w:color="auto"/>
              <w:right w:val="nil"/>
            </w:tcBorders>
            <w:shd w:val="clear" w:color="auto" w:fill="auto"/>
          </w:tcPr>
          <w:p w14:paraId="279A1BD6" w14:textId="250C3010" w:rsidR="006E25BB" w:rsidRPr="00856563" w:rsidRDefault="00B7093A" w:rsidP="00B51DB6">
            <w:pPr>
              <w:pStyle w:val="TableCell0-2Break"/>
            </w:pPr>
            <w:r>
              <w:t>‘</w:t>
            </w:r>
            <w:r w:rsidR="006E25BB" w:rsidRPr="00F81C93">
              <w:t>statue installation</w:t>
            </w:r>
            <w:r>
              <w:t>’</w:t>
            </w:r>
          </w:p>
        </w:tc>
      </w:tr>
    </w:tbl>
    <w:p w14:paraId="274D82ED" w14:textId="77777777" w:rsidR="006E25BB" w:rsidRDefault="006E25BB" w:rsidP="00863CC2">
      <w:pPr>
        <w:pStyle w:val="Body0010after"/>
      </w:pPr>
    </w:p>
    <w:p w14:paraId="63A47A43" w14:textId="77777777" w:rsidR="006E25BB" w:rsidRPr="00856563" w:rsidRDefault="006E25BB" w:rsidP="006E25BB">
      <w:pPr>
        <w:pStyle w:val="Heading3"/>
      </w:pPr>
      <w:bookmarkStart w:id="3669" w:name="_Ref309724486"/>
      <w:bookmarkStart w:id="3670" w:name="_Toc342590083"/>
      <w:bookmarkStart w:id="3671" w:name="_Toc358726177"/>
      <w:bookmarkStart w:id="3672" w:name="_Ref361668509"/>
      <w:bookmarkStart w:id="3673" w:name="_Toc440455661"/>
      <w:bookmarkEnd w:id="3612"/>
      <w:bookmarkEnd w:id="3638"/>
      <w:r w:rsidRPr="00856563">
        <w:t>P</w:t>
      </w:r>
      <w:r w:rsidR="00CF32F0">
        <w:t>ersonal pro</w:t>
      </w:r>
      <w:r w:rsidRPr="00856563">
        <w:t>nouns</w:t>
      </w:r>
      <w:bookmarkEnd w:id="3669"/>
      <w:bookmarkEnd w:id="3670"/>
      <w:bookmarkEnd w:id="3671"/>
      <w:r>
        <w:t xml:space="preserve"> [</w:t>
      </w:r>
      <w:r w:rsidRPr="0099608C">
        <w:rPr>
          <w:rStyle w:val="ChSmallCaps"/>
        </w:rPr>
        <w:t>n</w:t>
      </w:r>
      <w:r w:rsidRPr="00FA5950">
        <w:t xml:space="preserve"> </w:t>
      </w:r>
      <w:r w:rsidRPr="0099608C">
        <w:rPr>
          <w:rStyle w:val="ChSmallCaps"/>
        </w:rPr>
        <w:t>pro</w:t>
      </w:r>
      <w:r>
        <w:t>]</w:t>
      </w:r>
      <w:bookmarkEnd w:id="3672"/>
      <w:bookmarkEnd w:id="3673"/>
    </w:p>
    <w:p w14:paraId="37F35713" w14:textId="416F5465" w:rsidR="006E25BB" w:rsidRDefault="006E25BB" w:rsidP="00083F1F">
      <w:pPr>
        <w:pStyle w:val="Body0000after"/>
        <w:rPr>
          <w:rFonts w:eastAsia="Times New Roman"/>
          <w:szCs w:val="20"/>
          <w:lang w:eastAsia="en-US"/>
        </w:rPr>
      </w:pPr>
      <w:r w:rsidRPr="00856563">
        <w:t xml:space="preserve">Papuan Malay noun phrases are </w:t>
      </w:r>
      <w:r>
        <w:t>often</w:t>
      </w:r>
      <w:r w:rsidRPr="00856563">
        <w:t xml:space="preserve"> modified with </w:t>
      </w:r>
      <w:r w:rsidR="007E744F">
        <w:t xml:space="preserve">personal </w:t>
      </w:r>
      <w:r w:rsidR="007E744F" w:rsidRPr="00856563">
        <w:t>pronoun</w:t>
      </w:r>
      <w:r w:rsidRPr="00856563">
        <w:t xml:space="preserve">s in post-head position, such that </w:t>
      </w:r>
      <w:r w:rsidR="00B7093A">
        <w:t>‘</w:t>
      </w:r>
      <w:r w:rsidRPr="0099608C">
        <w:rPr>
          <w:rStyle w:val="ChSmallCaps"/>
        </w:rPr>
        <w:t>n</w:t>
      </w:r>
      <w:r w:rsidRPr="00FA5950">
        <w:t xml:space="preserve"> </w:t>
      </w:r>
      <w:r w:rsidRPr="0099608C">
        <w:rPr>
          <w:rStyle w:val="ChSmallCaps"/>
        </w:rPr>
        <w:t>pro</w:t>
      </w:r>
      <w:r w:rsidR="00B7093A">
        <w:t>’</w:t>
      </w:r>
      <w:r w:rsidR="005838AA">
        <w:t xml:space="preserve">, as illustrated in </w:t>
      </w:r>
      <w:r w:rsidR="005838AA">
        <w:rPr>
          <w:rFonts w:eastAsia="Times New Roman"/>
          <w:szCs w:val="20"/>
          <w:lang w:eastAsia="en-US"/>
        </w:rPr>
        <w:fldChar w:fldCharType="begin"/>
      </w:r>
      <w:r w:rsidR="005838AA">
        <w:rPr>
          <w:rFonts w:eastAsia="Times New Roman"/>
          <w:szCs w:val="20"/>
          <w:lang w:eastAsia="en-US"/>
        </w:rPr>
        <w:instrText xml:space="preserve"> REF _Ref365365430 \h </w:instrText>
      </w:r>
      <w:r w:rsidR="005838AA">
        <w:rPr>
          <w:rFonts w:eastAsia="Times New Roman"/>
          <w:szCs w:val="20"/>
          <w:lang w:eastAsia="en-US"/>
        </w:rPr>
      </w:r>
      <w:r w:rsidR="005838AA">
        <w:rPr>
          <w:rFonts w:eastAsia="Times New Roman"/>
          <w:szCs w:val="20"/>
          <w:lang w:eastAsia="en-US"/>
        </w:rPr>
        <w:fldChar w:fldCharType="separate"/>
      </w:r>
      <w:r w:rsidR="00154D81" w:rsidRPr="00856563">
        <w:t>(</w:t>
      </w:r>
      <w:r w:rsidR="00154D81">
        <w:rPr>
          <w:noProof/>
        </w:rPr>
        <w:t>43</w:t>
      </w:r>
      <w:r w:rsidR="00154D81" w:rsidRPr="00856563">
        <w:t>)</w:t>
      </w:r>
      <w:r w:rsidR="005838AA">
        <w:rPr>
          <w:rFonts w:eastAsia="Times New Roman"/>
          <w:szCs w:val="20"/>
          <w:lang w:eastAsia="en-US"/>
        </w:rPr>
        <w:fldChar w:fldCharType="end"/>
      </w:r>
      <w:r w:rsidR="005838AA">
        <w:rPr>
          <w:rFonts w:eastAsia="Times New Roman"/>
          <w:szCs w:val="20"/>
          <w:lang w:eastAsia="en-US"/>
        </w:rPr>
        <w:t xml:space="preserve"> to </w:t>
      </w:r>
      <w:r w:rsidR="005838AA">
        <w:fldChar w:fldCharType="begin"/>
      </w:r>
      <w:r w:rsidR="005838AA">
        <w:instrText xml:space="preserve"> REF _Ref340775171 \h </w:instrText>
      </w:r>
      <w:r w:rsidR="005838AA">
        <w:fldChar w:fldCharType="separate"/>
      </w:r>
      <w:r w:rsidR="00154D81" w:rsidRPr="00856563">
        <w:t>(</w:t>
      </w:r>
      <w:r w:rsidR="00154D81">
        <w:rPr>
          <w:noProof/>
        </w:rPr>
        <w:t>45</w:t>
      </w:r>
      <w:r w:rsidR="00154D81" w:rsidRPr="00856563">
        <w:t>)</w:t>
      </w:r>
      <w:r w:rsidR="005838AA">
        <w:fldChar w:fldCharType="end"/>
      </w:r>
      <w:r w:rsidR="00223B10">
        <w:t xml:space="preserve">. </w:t>
      </w:r>
      <w:r w:rsidR="00223B10">
        <w:rPr>
          <w:rFonts w:eastAsia="Times New Roman"/>
          <w:szCs w:val="20"/>
          <w:lang w:eastAsia="en-US"/>
        </w:rPr>
        <w:t>Signaling the definiteness, person, and number of their referents,</w:t>
      </w:r>
      <w:r w:rsidR="00223B10" w:rsidRPr="006C65BE">
        <w:t xml:space="preserve"> </w:t>
      </w:r>
      <w:r w:rsidR="00223B10">
        <w:t xml:space="preserve">the adnominally used personal </w:t>
      </w:r>
      <w:r w:rsidR="00223B10" w:rsidRPr="00856563">
        <w:t>pronoun</w:t>
      </w:r>
      <w:r w:rsidR="00223B10">
        <w:t>s</w:t>
      </w:r>
      <w:r w:rsidR="00223B10" w:rsidRPr="006C65BE">
        <w:t xml:space="preserve"> allow the unambiguous identific</w:t>
      </w:r>
      <w:r w:rsidR="00223B10">
        <w:t>ation of their referents</w:t>
      </w:r>
      <w:r>
        <w:t xml:space="preserve">. </w:t>
      </w:r>
      <w:r w:rsidR="00DC5284">
        <w:rPr>
          <w:rFonts w:eastAsia="Times New Roman"/>
          <w:szCs w:val="20"/>
          <w:lang w:eastAsia="en-US"/>
        </w:rPr>
        <w:t xml:space="preserve">They are </w:t>
      </w:r>
      <w:r w:rsidR="00DC5284">
        <w:t xml:space="preserve">available for all person-number values, except for </w:t>
      </w:r>
      <w:r w:rsidR="00DC5284">
        <w:rPr>
          <w:rFonts w:eastAsia="Times New Roman"/>
          <w:szCs w:val="20"/>
          <w:lang w:eastAsia="en-US"/>
        </w:rPr>
        <w:t xml:space="preserve">first person singular </w:t>
      </w:r>
      <w:r w:rsidR="00DC5284" w:rsidRPr="000D4653">
        <w:rPr>
          <w:rStyle w:val="ChItalBold"/>
        </w:rPr>
        <w:t>saya</w:t>
      </w:r>
      <w:r w:rsidR="00DC5284">
        <w:rPr>
          <w:rFonts w:eastAsia="Times New Roman"/>
          <w:szCs w:val="20"/>
          <w:lang w:eastAsia="en-US"/>
        </w:rPr>
        <w:t>/</w:t>
      </w:r>
      <w:r w:rsidR="00DC5284" w:rsidRPr="000D4653">
        <w:rPr>
          <w:rStyle w:val="ChItalBold"/>
        </w:rPr>
        <w:t>sa</w:t>
      </w:r>
      <w:r w:rsidR="00DC5284">
        <w:rPr>
          <w:rFonts w:eastAsia="Times New Roman"/>
          <w:szCs w:val="20"/>
          <w:lang w:eastAsia="en-US"/>
        </w:rPr>
        <w:t xml:space="preserve"> </w:t>
      </w:r>
      <w:r w:rsidR="00B7093A">
        <w:rPr>
          <w:rFonts w:eastAsia="Times New Roman"/>
          <w:szCs w:val="20"/>
          <w:lang w:eastAsia="en-US"/>
        </w:rPr>
        <w:t>‘</w:t>
      </w:r>
      <w:r w:rsidR="00DC5284" w:rsidRPr="0099608C">
        <w:rPr>
          <w:rStyle w:val="ChSmallCaps"/>
        </w:rPr>
        <w:t>1sg</w:t>
      </w:r>
      <w:r w:rsidR="00B7093A">
        <w:rPr>
          <w:rFonts w:eastAsia="Times New Roman"/>
          <w:szCs w:val="20"/>
          <w:lang w:eastAsia="en-US"/>
        </w:rPr>
        <w:t>’</w:t>
      </w:r>
      <w:r w:rsidR="00DC5284">
        <w:rPr>
          <w:rFonts w:eastAsia="Times New Roman"/>
          <w:szCs w:val="20"/>
          <w:lang w:eastAsia="en-US"/>
        </w:rPr>
        <w:t xml:space="preserve"> which is unattested</w:t>
      </w:r>
      <w:r w:rsidR="00223B10">
        <w:rPr>
          <w:rFonts w:eastAsia="Times New Roman"/>
          <w:szCs w:val="20"/>
          <w:lang w:eastAsia="en-US"/>
        </w:rPr>
        <w:t xml:space="preserve">; </w:t>
      </w:r>
      <w:r w:rsidR="00223B10">
        <w:t xml:space="preserve">the long and short </w:t>
      </w:r>
      <w:r w:rsidR="00223B10" w:rsidRPr="00856563">
        <w:t>pronoun</w:t>
      </w:r>
      <w:r w:rsidR="00223B10">
        <w:t xml:space="preserve"> forms are used interchangeably</w:t>
      </w:r>
      <w:r w:rsidR="00DC5284">
        <w:rPr>
          <w:rFonts w:eastAsia="Times New Roman"/>
          <w:szCs w:val="20"/>
          <w:lang w:eastAsia="en-US"/>
        </w:rPr>
        <w:t>.</w:t>
      </w:r>
      <w:r>
        <w:t xml:space="preserve"> </w:t>
      </w:r>
      <w:r w:rsidRPr="00867B22">
        <w:t>(</w:t>
      </w:r>
      <w:r w:rsidR="00D158E6">
        <w:t xml:space="preserve">Personal </w:t>
      </w:r>
      <w:r w:rsidR="00D158E6" w:rsidRPr="00856563">
        <w:t>pronoun</w:t>
      </w:r>
      <w:r w:rsidR="00D158E6">
        <w:t>s</w:t>
      </w:r>
      <w:r w:rsidR="00D158E6">
        <w:rPr>
          <w:rFonts w:eastAsia="Times New Roman"/>
          <w:szCs w:val="20"/>
          <w:lang w:eastAsia="en-US"/>
        </w:rPr>
        <w:t xml:space="preserve"> </w:t>
      </w:r>
      <w:r>
        <w:rPr>
          <w:rFonts w:eastAsia="Times New Roman"/>
          <w:szCs w:val="20"/>
          <w:lang w:eastAsia="en-US"/>
        </w:rPr>
        <w:t xml:space="preserve">and their adnominal uses </w:t>
      </w:r>
      <w:r w:rsidR="00D158E6">
        <w:rPr>
          <w:rFonts w:eastAsia="Times New Roman"/>
          <w:szCs w:val="20"/>
          <w:lang w:eastAsia="en-US"/>
        </w:rPr>
        <w:t xml:space="preserve">are discussed in detail </w:t>
      </w:r>
      <w:r>
        <w:rPr>
          <w:rFonts w:eastAsia="Times New Roman"/>
          <w:szCs w:val="20"/>
          <w:lang w:eastAsia="en-US"/>
        </w:rPr>
        <w:t xml:space="preserve">in Chapter </w:t>
      </w:r>
      <w:r w:rsidR="003B2771">
        <w:rPr>
          <w:rFonts w:eastAsia="Times New Roman"/>
          <w:szCs w:val="20"/>
          <w:lang w:eastAsia="en-US"/>
        </w:rPr>
        <w:fldChar w:fldCharType="begin"/>
      </w:r>
      <w:r w:rsidR="003B2771">
        <w:rPr>
          <w:rFonts w:eastAsia="Times New Roman"/>
          <w:szCs w:val="20"/>
          <w:lang w:eastAsia="en-US"/>
        </w:rPr>
        <w:instrText xml:space="preserve"> REF _Ref354490894 \w \h </w:instrText>
      </w:r>
      <w:r w:rsidR="003B2771">
        <w:rPr>
          <w:rFonts w:eastAsia="Times New Roman"/>
          <w:szCs w:val="20"/>
          <w:lang w:eastAsia="en-US"/>
        </w:rPr>
      </w:r>
      <w:r w:rsidR="003B2771">
        <w:rPr>
          <w:rFonts w:eastAsia="Times New Roman"/>
          <w:szCs w:val="20"/>
          <w:lang w:eastAsia="en-US"/>
        </w:rPr>
        <w:fldChar w:fldCharType="separate"/>
      </w:r>
      <w:r w:rsidR="00154D81">
        <w:rPr>
          <w:rFonts w:eastAsia="Times New Roman"/>
          <w:szCs w:val="20"/>
          <w:cs/>
          <w:lang w:eastAsia="en-US"/>
        </w:rPr>
        <w:t>‎</w:t>
      </w:r>
      <w:r w:rsidR="00154D81">
        <w:rPr>
          <w:rFonts w:eastAsia="Times New Roman"/>
          <w:szCs w:val="20"/>
          <w:lang w:eastAsia="en-US"/>
        </w:rPr>
        <w:t>6</w:t>
      </w:r>
      <w:r w:rsidR="003B2771">
        <w:rPr>
          <w:rFonts w:eastAsia="Times New Roman"/>
          <w:szCs w:val="20"/>
          <w:lang w:eastAsia="en-US"/>
        </w:rPr>
        <w:fldChar w:fldCharType="end"/>
      </w:r>
      <w:r w:rsidR="006B0EBA">
        <w:t>; see also §</w:t>
      </w:r>
      <w:r w:rsidR="00083F1F">
        <w:fldChar w:fldCharType="begin"/>
      </w:r>
      <w:r w:rsidR="00083F1F">
        <w:instrText xml:space="preserve"> REF _Ref350501171 \w \h </w:instrText>
      </w:r>
      <w:r w:rsidR="00083F1F">
        <w:fldChar w:fldCharType="separate"/>
      </w:r>
      <w:r w:rsidR="00154D81">
        <w:rPr>
          <w:cs/>
        </w:rPr>
        <w:t>‎</w:t>
      </w:r>
      <w:r w:rsidR="00154D81">
        <w:t>5.5</w:t>
      </w:r>
      <w:r w:rsidR="00083F1F">
        <w:fldChar w:fldCharType="end"/>
      </w:r>
      <w:r w:rsidR="00083F1F">
        <w:t>.</w:t>
      </w:r>
      <w:r>
        <w:rPr>
          <w:rFonts w:eastAsia="Times New Roman"/>
          <w:szCs w:val="20"/>
          <w:lang w:eastAsia="en-US"/>
        </w:rPr>
        <w:t>)</w:t>
      </w:r>
    </w:p>
    <w:p w14:paraId="3FDBA2FE" w14:textId="643AF62F" w:rsidR="006E25BB" w:rsidRDefault="006E25BB" w:rsidP="001320C7">
      <w:pPr>
        <w:pStyle w:val="Body0505after"/>
      </w:pPr>
      <w:r>
        <w:t xml:space="preserve">Adnominal singular </w:t>
      </w:r>
      <w:r w:rsidR="00A44F37">
        <w:t xml:space="preserve">personal </w:t>
      </w:r>
      <w:r>
        <w:t>pronouns indicate the singularity</w:t>
      </w:r>
      <w:r w:rsidRPr="009A5F13">
        <w:t xml:space="preserve"> of their</w:t>
      </w:r>
      <w:r>
        <w:t xml:space="preserve"> referents, as shown with </w:t>
      </w:r>
      <w:r w:rsidRPr="00F14FCA">
        <w:rPr>
          <w:rStyle w:val="ChItalBold"/>
        </w:rPr>
        <w:t>ko</w:t>
      </w:r>
      <w:r>
        <w:t xml:space="preserve"> </w:t>
      </w:r>
      <w:r w:rsidR="00B7093A">
        <w:t>‘</w:t>
      </w:r>
      <w:r w:rsidRPr="0099608C">
        <w:rPr>
          <w:rStyle w:val="ChSmallCaps"/>
        </w:rPr>
        <w:t>2sg</w:t>
      </w:r>
      <w:r w:rsidR="00B7093A">
        <w:t>’</w:t>
      </w:r>
      <w:r>
        <w:t xml:space="preserve"> and </w:t>
      </w:r>
      <w:r w:rsidRPr="00F14FCA">
        <w:rPr>
          <w:rStyle w:val="ChItalBold"/>
        </w:rPr>
        <w:t>dia</w:t>
      </w:r>
      <w:r>
        <w:t xml:space="preserve"> </w:t>
      </w:r>
      <w:r w:rsidR="00B7093A">
        <w:t>‘</w:t>
      </w:r>
      <w:r w:rsidRPr="0099608C">
        <w:rPr>
          <w:rStyle w:val="ChSmallCaps"/>
        </w:rPr>
        <w:t>3sg</w:t>
      </w:r>
      <w:r w:rsidR="00B7093A">
        <w:t>’</w:t>
      </w:r>
      <w:r>
        <w:t xml:space="preserve"> in </w:t>
      </w:r>
      <w:r w:rsidR="00D27157">
        <w:rPr>
          <w:rFonts w:eastAsia="Times New Roman"/>
          <w:szCs w:val="20"/>
          <w:lang w:eastAsia="en-US"/>
        </w:rPr>
        <w:fldChar w:fldCharType="begin"/>
      </w:r>
      <w:r w:rsidR="00D27157">
        <w:rPr>
          <w:rFonts w:eastAsia="Times New Roman"/>
          <w:szCs w:val="20"/>
          <w:lang w:eastAsia="en-US"/>
        </w:rPr>
        <w:instrText xml:space="preserve"> REF _Ref365365430 \h </w:instrText>
      </w:r>
      <w:r w:rsidR="00D27157">
        <w:rPr>
          <w:rFonts w:eastAsia="Times New Roman"/>
          <w:szCs w:val="20"/>
          <w:lang w:eastAsia="en-US"/>
        </w:rPr>
      </w:r>
      <w:r w:rsidR="00D27157">
        <w:rPr>
          <w:rFonts w:eastAsia="Times New Roman"/>
          <w:szCs w:val="20"/>
          <w:lang w:eastAsia="en-US"/>
        </w:rPr>
        <w:fldChar w:fldCharType="separate"/>
      </w:r>
      <w:r w:rsidR="00154D81" w:rsidRPr="00856563">
        <w:t>(</w:t>
      </w:r>
      <w:r w:rsidR="00154D81">
        <w:rPr>
          <w:noProof/>
        </w:rPr>
        <w:t>43</w:t>
      </w:r>
      <w:r w:rsidR="00154D81" w:rsidRPr="00856563">
        <w:t>)</w:t>
      </w:r>
      <w:r w:rsidR="00D27157">
        <w:rPr>
          <w:rFonts w:eastAsia="Times New Roman"/>
          <w:szCs w:val="20"/>
          <w:lang w:eastAsia="en-US"/>
        </w:rPr>
        <w:fldChar w:fldCharType="end"/>
      </w:r>
      <w:r>
        <w:t>. In addition, they have pertinent discourse functions, discussed in detail in §</w:t>
      </w:r>
      <w:r w:rsidR="003B2771">
        <w:fldChar w:fldCharType="begin"/>
      </w:r>
      <w:r w:rsidR="003B2771">
        <w:instrText xml:space="preserve"> REF _Ref353216789 \w \h </w:instrText>
      </w:r>
      <w:r w:rsidR="003B2771">
        <w:fldChar w:fldCharType="separate"/>
      </w:r>
      <w:r w:rsidR="00154D81">
        <w:rPr>
          <w:cs/>
        </w:rPr>
        <w:t>‎</w:t>
      </w:r>
      <w:r w:rsidR="00154D81">
        <w:t>6.2.1</w:t>
      </w:r>
      <w:r w:rsidR="003B2771">
        <w:fldChar w:fldCharType="end"/>
      </w:r>
      <w:r>
        <w:rPr>
          <w:szCs w:val="20"/>
        </w:rPr>
        <w:t xml:space="preserve">. </w:t>
      </w:r>
      <w:r>
        <w:t xml:space="preserve">Noun phrases with adnominally used plural </w:t>
      </w:r>
      <w:r w:rsidR="00E51420">
        <w:t xml:space="preserve">personal </w:t>
      </w:r>
      <w:r>
        <w:t xml:space="preserve">pronouns have two readings. With an indefinite referent, such as </w:t>
      </w:r>
      <w:r w:rsidR="005B49B4">
        <w:rPr>
          <w:rStyle w:val="ChItalBold"/>
        </w:rPr>
        <w:t>laki~</w:t>
      </w:r>
      <w:r>
        <w:rPr>
          <w:rStyle w:val="ChItalBold"/>
        </w:rPr>
        <w:t>laki</w:t>
      </w:r>
      <w:r>
        <w:t xml:space="preserve"> </w:t>
      </w:r>
      <w:r w:rsidR="00B7093A">
        <w:t>‘</w:t>
      </w:r>
      <w:r>
        <w:t>man</w:t>
      </w:r>
      <w:r w:rsidR="00B7093A">
        <w:t>’</w:t>
      </w:r>
      <w:r>
        <w:t xml:space="preserve"> in </w:t>
      </w:r>
      <w:r>
        <w:fldChar w:fldCharType="begin"/>
      </w:r>
      <w:r>
        <w:instrText xml:space="preserve"> REF _Ref340775188 \h </w:instrText>
      </w:r>
      <w:r>
        <w:fldChar w:fldCharType="separate"/>
      </w:r>
      <w:r w:rsidR="00154D81" w:rsidRPr="00856563">
        <w:t>(</w:t>
      </w:r>
      <w:r w:rsidR="00154D81">
        <w:rPr>
          <w:noProof/>
        </w:rPr>
        <w:t>44</w:t>
      </w:r>
      <w:r w:rsidR="00154D81" w:rsidRPr="00856563">
        <w:t>)</w:t>
      </w:r>
      <w:r>
        <w:fldChar w:fldCharType="end"/>
      </w:r>
      <w:r>
        <w:t xml:space="preserve">, the noun phrase receives an additive plural reading. With a definite referent such as </w:t>
      </w:r>
      <w:r w:rsidR="00C453E7" w:rsidRPr="00C453E7">
        <w:rPr>
          <w:rStyle w:val="ChItalBold"/>
        </w:rPr>
        <w:t>Roni</w:t>
      </w:r>
      <w:r>
        <w:t xml:space="preserve"> in </w:t>
      </w:r>
      <w:r>
        <w:fldChar w:fldCharType="begin"/>
      </w:r>
      <w:r>
        <w:instrText xml:space="preserve"> REF _Ref340775171 \h </w:instrText>
      </w:r>
      <w:r>
        <w:fldChar w:fldCharType="separate"/>
      </w:r>
      <w:r w:rsidR="00154D81" w:rsidRPr="00856563">
        <w:t>(</w:t>
      </w:r>
      <w:r w:rsidR="00154D81">
        <w:rPr>
          <w:noProof/>
        </w:rPr>
        <w:t>45</w:t>
      </w:r>
      <w:r w:rsidR="00154D81" w:rsidRPr="00856563">
        <w:t>)</w:t>
      </w:r>
      <w:r>
        <w:fldChar w:fldCharType="end"/>
      </w:r>
      <w:r>
        <w:t>, the noun phrase receives an associative inclusory plural reading. Both readings are discussed in detail in §</w:t>
      </w:r>
      <w:r w:rsidR="003B2771">
        <w:fldChar w:fldCharType="begin"/>
      </w:r>
      <w:r w:rsidR="003B2771">
        <w:instrText xml:space="preserve"> REF _Ref353216791 \w \h </w:instrText>
      </w:r>
      <w:r w:rsidR="003B2771">
        <w:fldChar w:fldCharType="separate"/>
      </w:r>
      <w:r w:rsidR="00154D81">
        <w:rPr>
          <w:cs/>
        </w:rPr>
        <w:t>‎</w:t>
      </w:r>
      <w:r w:rsidR="00154D81">
        <w:t>6.2.2</w:t>
      </w:r>
      <w:r w:rsidR="003B2771">
        <w:fldChar w:fldCharType="end"/>
      </w:r>
      <w:r>
        <w:t>.</w:t>
      </w:r>
    </w:p>
    <w:p w14:paraId="6808C383" w14:textId="77777777" w:rsidR="006E25BB" w:rsidRPr="00856563" w:rsidRDefault="006E25BB" w:rsidP="006E25BB">
      <w:pPr>
        <w:pStyle w:val="ExampleTitle"/>
      </w:pPr>
      <w:r>
        <w:t xml:space="preserve">Noun phrases with adnominal </w:t>
      </w:r>
      <w:r w:rsidR="003832D3">
        <w:t xml:space="preserve">personal </w:t>
      </w:r>
      <w:r w:rsidR="003832D3" w:rsidRPr="00856563">
        <w:t>pronoun</w:t>
      </w:r>
      <w:r>
        <w:t>s</w:t>
      </w:r>
    </w:p>
    <w:tbl>
      <w:tblPr>
        <w:tblW w:w="5552" w:type="dxa"/>
        <w:tblCellMar>
          <w:left w:w="40" w:type="dxa"/>
          <w:right w:w="40" w:type="dxa"/>
        </w:tblCellMar>
        <w:tblLook w:val="01E0" w:firstRow="1" w:lastRow="1" w:firstColumn="1" w:lastColumn="1" w:noHBand="0" w:noVBand="0"/>
      </w:tblPr>
      <w:tblGrid>
        <w:gridCol w:w="709"/>
        <w:gridCol w:w="569"/>
        <w:gridCol w:w="485"/>
        <w:gridCol w:w="844"/>
        <w:gridCol w:w="1133"/>
        <w:gridCol w:w="625"/>
        <w:gridCol w:w="485"/>
        <w:gridCol w:w="702"/>
      </w:tblGrid>
      <w:tr w:rsidR="00AC23C4" w:rsidRPr="004B7057" w14:paraId="0B6A637C" w14:textId="77777777" w:rsidTr="00AC23C4">
        <w:tc>
          <w:tcPr>
            <w:tcW w:w="709" w:type="dxa"/>
            <w:shd w:val="clear" w:color="auto" w:fill="auto"/>
          </w:tcPr>
          <w:p w14:paraId="33415F3E" w14:textId="77777777" w:rsidR="006E25BB" w:rsidRPr="00D025F5" w:rsidRDefault="006E25BB" w:rsidP="00B51DB6">
            <w:pPr>
              <w:pStyle w:val="O0Nwnext"/>
            </w:pPr>
            <w:bookmarkStart w:id="3674" w:name="_Ref365365430"/>
            <w:r w:rsidRPr="00856563">
              <w:t>(</w:t>
            </w:r>
            <w:fldSimple w:instr=" SEQ ( \* ARABIC \s 1 ">
              <w:r w:rsidR="00154D81">
                <w:rPr>
                  <w:noProof/>
                </w:rPr>
                <w:t>43</w:t>
              </w:r>
            </w:fldSimple>
            <w:r w:rsidRPr="00856563">
              <w:t>)</w:t>
            </w:r>
            <w:bookmarkEnd w:id="3674"/>
          </w:p>
        </w:tc>
        <w:tc>
          <w:tcPr>
            <w:tcW w:w="569" w:type="dxa"/>
            <w:shd w:val="clear" w:color="auto" w:fill="auto"/>
          </w:tcPr>
          <w:p w14:paraId="6DEFA184" w14:textId="77777777" w:rsidR="006E25BB" w:rsidRPr="00491DED" w:rsidRDefault="00491DED" w:rsidP="00B51DB6">
            <w:pPr>
              <w:pStyle w:val="Text"/>
              <w:rPr>
                <w:rStyle w:val="ChBlueBold"/>
              </w:rPr>
            </w:pPr>
            <w:r w:rsidRPr="00491DED">
              <w:rPr>
                <w:rStyle w:val="ChBlueBold"/>
              </w:rPr>
              <w:t>Wili</w:t>
            </w:r>
          </w:p>
        </w:tc>
        <w:tc>
          <w:tcPr>
            <w:tcW w:w="485" w:type="dxa"/>
            <w:shd w:val="clear" w:color="auto" w:fill="auto"/>
          </w:tcPr>
          <w:p w14:paraId="1D14368C" w14:textId="77777777" w:rsidR="006E25BB" w:rsidRPr="00856563" w:rsidRDefault="006E25BB" w:rsidP="00B51DB6">
            <w:pPr>
              <w:pStyle w:val="Text"/>
              <w:rPr>
                <w:rStyle w:val="ChBlueBold"/>
              </w:rPr>
            </w:pPr>
            <w:r w:rsidRPr="00856563">
              <w:rPr>
                <w:rStyle w:val="ChBlueBold"/>
              </w:rPr>
              <w:t>ko</w:t>
            </w:r>
          </w:p>
        </w:tc>
        <w:tc>
          <w:tcPr>
            <w:tcW w:w="844" w:type="dxa"/>
            <w:shd w:val="clear" w:color="auto" w:fill="auto"/>
          </w:tcPr>
          <w:p w14:paraId="2B7D5A6C" w14:textId="77777777" w:rsidR="006E25BB" w:rsidRPr="00856563" w:rsidRDefault="004212FA" w:rsidP="00B51DB6">
            <w:pPr>
              <w:pStyle w:val="Text"/>
            </w:pPr>
            <w:r w:rsidRPr="00856563">
              <w:t>jang</w:t>
            </w:r>
            <w:r>
              <w:t>ang</w:t>
            </w:r>
          </w:p>
        </w:tc>
        <w:tc>
          <w:tcPr>
            <w:tcW w:w="1133" w:type="dxa"/>
            <w:shd w:val="clear" w:color="auto" w:fill="auto"/>
          </w:tcPr>
          <w:p w14:paraId="0302B89B" w14:textId="77777777" w:rsidR="006E25BB" w:rsidRPr="00856563" w:rsidRDefault="006E25BB" w:rsidP="00B51DB6">
            <w:pPr>
              <w:pStyle w:val="Text"/>
            </w:pPr>
            <w:r>
              <w:t>gara~</w:t>
            </w:r>
            <w:r w:rsidRPr="00856563">
              <w:t>gara</w:t>
            </w:r>
          </w:p>
        </w:tc>
        <w:tc>
          <w:tcPr>
            <w:tcW w:w="625" w:type="dxa"/>
            <w:shd w:val="clear" w:color="auto" w:fill="auto"/>
          </w:tcPr>
          <w:p w14:paraId="1A70BDD8" w14:textId="77777777" w:rsidR="006E25BB" w:rsidRPr="00856563" w:rsidRDefault="006E25BB" w:rsidP="00B51DB6">
            <w:pPr>
              <w:pStyle w:val="Text"/>
              <w:rPr>
                <w:rStyle w:val="ChBlueBold"/>
              </w:rPr>
            </w:pPr>
            <w:r w:rsidRPr="00856563">
              <w:rPr>
                <w:rStyle w:val="ChBlueBold"/>
              </w:rPr>
              <w:t>tanta</w:t>
            </w:r>
          </w:p>
        </w:tc>
        <w:tc>
          <w:tcPr>
            <w:tcW w:w="485" w:type="dxa"/>
            <w:shd w:val="clear" w:color="auto" w:fill="auto"/>
          </w:tcPr>
          <w:p w14:paraId="722FCF66" w14:textId="77777777" w:rsidR="006E25BB" w:rsidRPr="00856563" w:rsidRDefault="006E25BB" w:rsidP="00B51DB6">
            <w:pPr>
              <w:pStyle w:val="Text"/>
              <w:rPr>
                <w:rStyle w:val="ChBlueBold"/>
              </w:rPr>
            </w:pPr>
            <w:r w:rsidRPr="00856563">
              <w:rPr>
                <w:rStyle w:val="ChBlueBold"/>
              </w:rPr>
              <w:t>dia</w:t>
            </w:r>
          </w:p>
        </w:tc>
        <w:tc>
          <w:tcPr>
            <w:tcW w:w="702" w:type="dxa"/>
            <w:shd w:val="clear" w:color="auto" w:fill="auto"/>
          </w:tcPr>
          <w:p w14:paraId="2F347B49" w14:textId="77777777" w:rsidR="006E25BB" w:rsidRPr="00856563" w:rsidRDefault="006E25BB" w:rsidP="00B51DB6">
            <w:pPr>
              <w:pStyle w:val="Text"/>
              <w:rPr>
                <w:rStyle w:val="ChBlueBold"/>
              </w:rPr>
            </w:pPr>
            <w:r w:rsidRPr="00856563">
              <w:rPr>
                <w:rStyle w:val="ChBlueBold"/>
              </w:rPr>
              <w:t>itu</w:t>
            </w:r>
          </w:p>
        </w:tc>
      </w:tr>
      <w:tr w:rsidR="00AC23C4" w:rsidRPr="00AC23C4" w14:paraId="4A68FBDA" w14:textId="77777777" w:rsidTr="00AC23C4">
        <w:tc>
          <w:tcPr>
            <w:tcW w:w="709" w:type="dxa"/>
            <w:shd w:val="clear" w:color="auto" w:fill="auto"/>
          </w:tcPr>
          <w:p w14:paraId="0B7735DC" w14:textId="77777777" w:rsidR="006E25BB" w:rsidRPr="00D025F5" w:rsidRDefault="006E25BB" w:rsidP="00B51DB6">
            <w:pPr>
              <w:pStyle w:val="GlossEng"/>
            </w:pPr>
          </w:p>
        </w:tc>
        <w:tc>
          <w:tcPr>
            <w:tcW w:w="569" w:type="dxa"/>
            <w:shd w:val="clear" w:color="auto" w:fill="auto"/>
          </w:tcPr>
          <w:p w14:paraId="7759FA08" w14:textId="77777777" w:rsidR="006E25BB" w:rsidRPr="00856563" w:rsidRDefault="00491DED" w:rsidP="00B51DB6">
            <w:pPr>
              <w:pStyle w:val="GlossEng"/>
            </w:pPr>
            <w:r>
              <w:rPr>
                <w:lang w:eastAsia="en-US"/>
              </w:rPr>
              <w:t>Wili</w:t>
            </w:r>
          </w:p>
        </w:tc>
        <w:tc>
          <w:tcPr>
            <w:tcW w:w="485" w:type="dxa"/>
            <w:shd w:val="clear" w:color="auto" w:fill="auto"/>
          </w:tcPr>
          <w:p w14:paraId="51D9FF30" w14:textId="77777777" w:rsidR="006E25BB" w:rsidRPr="0099608C" w:rsidRDefault="006E25BB" w:rsidP="00B51DB6">
            <w:pPr>
              <w:pStyle w:val="GlossEng"/>
              <w:rPr>
                <w:rStyle w:val="ChSmallCaps"/>
              </w:rPr>
            </w:pPr>
            <w:r w:rsidRPr="0099608C">
              <w:rPr>
                <w:rStyle w:val="ChSmallCaps"/>
              </w:rPr>
              <w:t>2sg</w:t>
            </w:r>
          </w:p>
        </w:tc>
        <w:tc>
          <w:tcPr>
            <w:tcW w:w="844" w:type="dxa"/>
            <w:shd w:val="clear" w:color="auto" w:fill="auto"/>
          </w:tcPr>
          <w:p w14:paraId="331FBF10" w14:textId="77777777" w:rsidR="006E25BB" w:rsidRPr="0099608C" w:rsidRDefault="00ED3D65" w:rsidP="00B51DB6">
            <w:pPr>
              <w:pStyle w:val="GlossEng"/>
              <w:rPr>
                <w:rStyle w:val="ChSmallCaps"/>
              </w:rPr>
            </w:pPr>
            <w:r w:rsidRPr="0099608C">
              <w:rPr>
                <w:rStyle w:val="ChSmallCaps"/>
              </w:rPr>
              <w:t>neg</w:t>
            </w:r>
            <w:r>
              <w:rPr>
                <w:rStyle w:val="ChSmallCaps"/>
              </w:rPr>
              <w:t>.imp</w:t>
            </w:r>
          </w:p>
        </w:tc>
        <w:tc>
          <w:tcPr>
            <w:tcW w:w="1133" w:type="dxa"/>
            <w:shd w:val="clear" w:color="auto" w:fill="auto"/>
          </w:tcPr>
          <w:p w14:paraId="63F18E7E" w14:textId="77777777" w:rsidR="006E25BB" w:rsidRPr="00856563" w:rsidRDefault="006E25BB" w:rsidP="00B51DB6">
            <w:pPr>
              <w:pStyle w:val="GlossEng"/>
            </w:pPr>
            <w:r w:rsidRPr="0099608C">
              <w:rPr>
                <w:rStyle w:val="ChSmallCaps"/>
              </w:rPr>
              <w:t>rdp</w:t>
            </w:r>
            <w:r>
              <w:t>~</w:t>
            </w:r>
            <w:r w:rsidRPr="00856563">
              <w:t>irritate</w:t>
            </w:r>
          </w:p>
        </w:tc>
        <w:tc>
          <w:tcPr>
            <w:tcW w:w="625" w:type="dxa"/>
            <w:shd w:val="clear" w:color="auto" w:fill="auto"/>
          </w:tcPr>
          <w:p w14:paraId="44F47521" w14:textId="77777777" w:rsidR="006E25BB" w:rsidRPr="00856563" w:rsidRDefault="006E25BB" w:rsidP="00B51DB6">
            <w:pPr>
              <w:pStyle w:val="GlossEng"/>
            </w:pPr>
            <w:r w:rsidRPr="00856563">
              <w:t>aunt</w:t>
            </w:r>
          </w:p>
        </w:tc>
        <w:tc>
          <w:tcPr>
            <w:tcW w:w="485" w:type="dxa"/>
            <w:shd w:val="clear" w:color="auto" w:fill="auto"/>
          </w:tcPr>
          <w:p w14:paraId="713E4867" w14:textId="77777777" w:rsidR="006E25BB" w:rsidRPr="0099608C" w:rsidRDefault="006E25BB" w:rsidP="00B51DB6">
            <w:pPr>
              <w:pStyle w:val="GlossEng"/>
              <w:rPr>
                <w:rStyle w:val="ChSmallCaps"/>
              </w:rPr>
            </w:pPr>
            <w:r w:rsidRPr="0099608C">
              <w:rPr>
                <w:rStyle w:val="ChSmallCaps"/>
              </w:rPr>
              <w:t>3sg</w:t>
            </w:r>
          </w:p>
        </w:tc>
        <w:tc>
          <w:tcPr>
            <w:tcW w:w="702" w:type="dxa"/>
            <w:shd w:val="clear" w:color="auto" w:fill="auto"/>
          </w:tcPr>
          <w:p w14:paraId="7D6C9A50" w14:textId="77777777" w:rsidR="006E25BB" w:rsidRPr="0099608C" w:rsidRDefault="006E25BB" w:rsidP="00B51DB6">
            <w:pPr>
              <w:pStyle w:val="GlossEng"/>
              <w:rPr>
                <w:rStyle w:val="ChSmallCaps"/>
              </w:rPr>
            </w:pPr>
            <w:r w:rsidRPr="0099608C">
              <w:rPr>
                <w:rStyle w:val="ChSmallCaps"/>
              </w:rPr>
              <w:t>d.dist</w:t>
            </w:r>
          </w:p>
        </w:tc>
      </w:tr>
    </w:tbl>
    <w:p w14:paraId="3892BFB9" w14:textId="384E0529" w:rsidR="006E25BB" w:rsidRPr="009E2A1C" w:rsidRDefault="00B7093A" w:rsidP="006E25BB">
      <w:pPr>
        <w:pStyle w:val="FreeTranslEng"/>
      </w:pPr>
      <w:r>
        <w:t>‘</w:t>
      </w:r>
      <w:r w:rsidR="006E25BB" w:rsidRPr="00856563">
        <w:rPr>
          <w:rStyle w:val="ChBlueBold"/>
        </w:rPr>
        <w:t xml:space="preserve">you </w:t>
      </w:r>
      <w:r w:rsidR="00491DED">
        <w:rPr>
          <w:rStyle w:val="ChBlueBold"/>
        </w:rPr>
        <w:t>Wili</w:t>
      </w:r>
      <w:r w:rsidR="006E25BB" w:rsidRPr="00856563">
        <w:t xml:space="preserve"> don</w:t>
      </w:r>
      <w:r>
        <w:t>’</w:t>
      </w:r>
      <w:r w:rsidR="006E25BB" w:rsidRPr="00856563">
        <w:t xml:space="preserve">t irritate </w:t>
      </w:r>
      <w:r w:rsidR="006E25BB" w:rsidRPr="00856563">
        <w:rPr>
          <w:rStyle w:val="ChBlueBold"/>
        </w:rPr>
        <w:t>that aunt</w:t>
      </w:r>
      <w:r>
        <w:t>’</w:t>
      </w:r>
      <w:r w:rsidR="006E25BB" w:rsidRPr="00856563">
        <w:t xml:space="preserve"> </w:t>
      </w:r>
      <w:r w:rsidR="006E25BB" w:rsidRPr="00856563">
        <w:rPr>
          <w:rStyle w:val="ExampleSource"/>
        </w:rPr>
        <w:t>[081023-001-Cv.0038]</w:t>
      </w:r>
    </w:p>
    <w:tbl>
      <w:tblPr>
        <w:tblW w:w="6816" w:type="dxa"/>
        <w:tblCellMar>
          <w:left w:w="40" w:type="dxa"/>
          <w:right w:w="40" w:type="dxa"/>
        </w:tblCellMar>
        <w:tblLook w:val="01E0" w:firstRow="1" w:lastRow="1" w:firstColumn="1" w:lastColumn="1" w:noHBand="0" w:noVBand="0"/>
      </w:tblPr>
      <w:tblGrid>
        <w:gridCol w:w="709"/>
        <w:gridCol w:w="480"/>
        <w:gridCol w:w="1266"/>
        <w:gridCol w:w="725"/>
        <w:gridCol w:w="764"/>
        <w:gridCol w:w="625"/>
        <w:gridCol w:w="614"/>
        <w:gridCol w:w="758"/>
        <w:gridCol w:w="591"/>
        <w:gridCol w:w="284"/>
      </w:tblGrid>
      <w:tr w:rsidR="00AC23C4" w:rsidRPr="004B7057" w14:paraId="586E66F2" w14:textId="77777777" w:rsidTr="00AC23C4">
        <w:tc>
          <w:tcPr>
            <w:tcW w:w="709" w:type="dxa"/>
            <w:shd w:val="clear" w:color="auto" w:fill="auto"/>
          </w:tcPr>
          <w:p w14:paraId="70D1FAC4" w14:textId="77777777" w:rsidR="006E25BB" w:rsidRPr="00932E99" w:rsidRDefault="006E25BB" w:rsidP="00B51DB6">
            <w:pPr>
              <w:pStyle w:val="O0Nwnext"/>
            </w:pPr>
            <w:bookmarkStart w:id="3675" w:name="_Ref313464057"/>
            <w:bookmarkStart w:id="3676" w:name="_Ref340775188"/>
            <w:r w:rsidRPr="00856563">
              <w:t>(</w:t>
            </w:r>
            <w:fldSimple w:instr=" SEQ ( \* ARABIC \s 1 ">
              <w:r w:rsidR="00154D81">
                <w:rPr>
                  <w:noProof/>
                </w:rPr>
                <w:t>44</w:t>
              </w:r>
            </w:fldSimple>
            <w:bookmarkEnd w:id="3675"/>
            <w:r w:rsidRPr="00856563">
              <w:t>)</w:t>
            </w:r>
            <w:bookmarkEnd w:id="3676"/>
          </w:p>
        </w:tc>
        <w:tc>
          <w:tcPr>
            <w:tcW w:w="480" w:type="dxa"/>
            <w:shd w:val="clear" w:color="auto" w:fill="auto"/>
          </w:tcPr>
          <w:p w14:paraId="428E13E2" w14:textId="77777777" w:rsidR="006E25BB" w:rsidRPr="00856563" w:rsidRDefault="006E25BB" w:rsidP="00B51DB6">
            <w:pPr>
              <w:pStyle w:val="Text"/>
            </w:pPr>
            <w:r w:rsidRPr="00856563">
              <w:t>jadi</w:t>
            </w:r>
          </w:p>
        </w:tc>
        <w:tc>
          <w:tcPr>
            <w:tcW w:w="1266" w:type="dxa"/>
            <w:shd w:val="clear" w:color="auto" w:fill="auto"/>
          </w:tcPr>
          <w:p w14:paraId="5F9DA77B" w14:textId="77777777" w:rsidR="006E25BB" w:rsidRPr="00856563" w:rsidRDefault="006E25BB" w:rsidP="00B51DB6">
            <w:pPr>
              <w:pStyle w:val="Text"/>
              <w:rPr>
                <w:rStyle w:val="ChBlueBold"/>
              </w:rPr>
            </w:pPr>
            <w:r w:rsidRPr="00856563">
              <w:rPr>
                <w:rStyle w:val="ChBlueBold"/>
              </w:rPr>
              <w:t>lak</w:t>
            </w:r>
            <w:r>
              <w:rPr>
                <w:rStyle w:val="ChBlueBold"/>
              </w:rPr>
              <w:t>i</w:t>
            </w:r>
            <w:r w:rsidR="005B49B4">
              <w:rPr>
                <w:rStyle w:val="ChBlueBold"/>
              </w:rPr>
              <w:t>~</w:t>
            </w:r>
            <w:r w:rsidRPr="00856563">
              <w:rPr>
                <w:rStyle w:val="ChBlueBold"/>
              </w:rPr>
              <w:t>laki</w:t>
            </w:r>
          </w:p>
        </w:tc>
        <w:tc>
          <w:tcPr>
            <w:tcW w:w="725" w:type="dxa"/>
            <w:shd w:val="clear" w:color="auto" w:fill="auto"/>
          </w:tcPr>
          <w:p w14:paraId="3E2F067B" w14:textId="77777777" w:rsidR="006E25BB" w:rsidRPr="00856563" w:rsidRDefault="006E25BB" w:rsidP="00B51DB6">
            <w:pPr>
              <w:pStyle w:val="Text"/>
              <w:rPr>
                <w:rStyle w:val="ChBlueBold"/>
              </w:rPr>
            </w:pPr>
            <w:r w:rsidRPr="00856563">
              <w:rPr>
                <w:rStyle w:val="ChBlueBold"/>
              </w:rPr>
              <w:t>kitong</w:t>
            </w:r>
          </w:p>
        </w:tc>
        <w:tc>
          <w:tcPr>
            <w:tcW w:w="764" w:type="dxa"/>
            <w:shd w:val="clear" w:color="auto" w:fill="auto"/>
          </w:tcPr>
          <w:p w14:paraId="2D186CA2" w14:textId="77777777" w:rsidR="006E25BB" w:rsidRPr="00856563" w:rsidRDefault="006E25BB" w:rsidP="00B51DB6">
            <w:pPr>
              <w:pStyle w:val="Text"/>
            </w:pPr>
            <w:r w:rsidRPr="00856563">
              <w:t>harus</w:t>
            </w:r>
          </w:p>
        </w:tc>
        <w:tc>
          <w:tcPr>
            <w:tcW w:w="625" w:type="dxa"/>
            <w:shd w:val="clear" w:color="auto" w:fill="auto"/>
          </w:tcPr>
          <w:p w14:paraId="1D0C556D" w14:textId="77777777" w:rsidR="006E25BB" w:rsidRPr="00856563" w:rsidRDefault="006E25BB" w:rsidP="00B51DB6">
            <w:pPr>
              <w:pStyle w:val="Text"/>
            </w:pPr>
            <w:r w:rsidRPr="00856563">
              <w:t>bayar</w:t>
            </w:r>
          </w:p>
        </w:tc>
        <w:tc>
          <w:tcPr>
            <w:tcW w:w="614" w:type="dxa"/>
            <w:shd w:val="clear" w:color="auto" w:fill="auto"/>
          </w:tcPr>
          <w:p w14:paraId="7D35F084" w14:textId="77777777" w:rsidR="006E25BB" w:rsidRPr="00856563" w:rsidRDefault="006E25BB" w:rsidP="00B51DB6">
            <w:pPr>
              <w:pStyle w:val="Text"/>
            </w:pPr>
            <w:r>
              <w:t>s</w:t>
            </w:r>
            <w:r w:rsidRPr="00856563">
              <w:t>pulu</w:t>
            </w:r>
          </w:p>
        </w:tc>
        <w:tc>
          <w:tcPr>
            <w:tcW w:w="758" w:type="dxa"/>
            <w:shd w:val="clear" w:color="auto" w:fill="auto"/>
          </w:tcPr>
          <w:p w14:paraId="1958E174" w14:textId="77777777" w:rsidR="006E25BB" w:rsidRPr="00856563" w:rsidRDefault="006E25BB" w:rsidP="00B51DB6">
            <w:pPr>
              <w:pStyle w:val="Text"/>
            </w:pPr>
            <w:r w:rsidRPr="00856563">
              <w:t>juta</w:t>
            </w:r>
          </w:p>
        </w:tc>
        <w:tc>
          <w:tcPr>
            <w:tcW w:w="591" w:type="dxa"/>
            <w:shd w:val="clear" w:color="auto" w:fill="auto"/>
          </w:tcPr>
          <w:p w14:paraId="01CDEF65" w14:textId="77777777" w:rsidR="006E25BB" w:rsidRPr="00856563" w:rsidRDefault="006E25BB" w:rsidP="00B51DB6">
            <w:pPr>
              <w:pStyle w:val="Text"/>
            </w:pPr>
            <w:r w:rsidRPr="00856563">
              <w:t>sama</w:t>
            </w:r>
          </w:p>
        </w:tc>
        <w:tc>
          <w:tcPr>
            <w:tcW w:w="284" w:type="dxa"/>
            <w:shd w:val="clear" w:color="auto" w:fill="auto"/>
          </w:tcPr>
          <w:p w14:paraId="54659769" w14:textId="77777777" w:rsidR="006E25BB" w:rsidRPr="00856563" w:rsidRDefault="006E25BB" w:rsidP="00B51DB6">
            <w:pPr>
              <w:pStyle w:val="Text"/>
            </w:pPr>
            <w:r>
              <w:t>…</w:t>
            </w:r>
          </w:p>
        </w:tc>
      </w:tr>
      <w:tr w:rsidR="00AC23C4" w:rsidRPr="00AC23C4" w14:paraId="3F94AB75" w14:textId="77777777" w:rsidTr="00AC23C4">
        <w:tc>
          <w:tcPr>
            <w:tcW w:w="709" w:type="dxa"/>
            <w:shd w:val="clear" w:color="auto" w:fill="auto"/>
          </w:tcPr>
          <w:p w14:paraId="1E702D8E" w14:textId="77777777" w:rsidR="006E25BB" w:rsidRPr="00932E99" w:rsidRDefault="006E25BB" w:rsidP="00B51DB6">
            <w:pPr>
              <w:pStyle w:val="GlossEng"/>
            </w:pPr>
          </w:p>
        </w:tc>
        <w:tc>
          <w:tcPr>
            <w:tcW w:w="480" w:type="dxa"/>
            <w:shd w:val="clear" w:color="auto" w:fill="auto"/>
          </w:tcPr>
          <w:p w14:paraId="509059AE" w14:textId="77777777" w:rsidR="006E25BB" w:rsidRPr="00856563" w:rsidRDefault="006E25BB" w:rsidP="00B51DB6">
            <w:pPr>
              <w:pStyle w:val="GlossEng"/>
            </w:pPr>
            <w:r w:rsidRPr="00856563">
              <w:t>so</w:t>
            </w:r>
          </w:p>
        </w:tc>
        <w:tc>
          <w:tcPr>
            <w:tcW w:w="1266" w:type="dxa"/>
            <w:shd w:val="clear" w:color="auto" w:fill="auto"/>
          </w:tcPr>
          <w:p w14:paraId="4CCD51C9" w14:textId="77777777" w:rsidR="006E25BB" w:rsidRPr="00856563" w:rsidRDefault="00A97F09" w:rsidP="00B51DB6">
            <w:pPr>
              <w:pStyle w:val="GlossEng"/>
            </w:pPr>
            <w:r w:rsidRPr="0099608C">
              <w:rPr>
                <w:rStyle w:val="ChSmallCaps"/>
              </w:rPr>
              <w:t>rdp</w:t>
            </w:r>
            <w:r>
              <w:t>~husband</w:t>
            </w:r>
          </w:p>
        </w:tc>
        <w:tc>
          <w:tcPr>
            <w:tcW w:w="725" w:type="dxa"/>
            <w:shd w:val="clear" w:color="auto" w:fill="auto"/>
          </w:tcPr>
          <w:p w14:paraId="7BC7633C" w14:textId="77777777" w:rsidR="006E25BB" w:rsidRPr="0099608C" w:rsidRDefault="006E25BB" w:rsidP="00B51DB6">
            <w:pPr>
              <w:pStyle w:val="GlossEng"/>
              <w:rPr>
                <w:rStyle w:val="ChSmallCaps"/>
              </w:rPr>
            </w:pPr>
            <w:r w:rsidRPr="0099608C">
              <w:rPr>
                <w:rStyle w:val="ChSmallCaps"/>
              </w:rPr>
              <w:t>1pl</w:t>
            </w:r>
          </w:p>
        </w:tc>
        <w:tc>
          <w:tcPr>
            <w:tcW w:w="764" w:type="dxa"/>
            <w:shd w:val="clear" w:color="auto" w:fill="auto"/>
          </w:tcPr>
          <w:p w14:paraId="2B36DF1F" w14:textId="77777777" w:rsidR="006E25BB" w:rsidRPr="00856563" w:rsidRDefault="006E25BB" w:rsidP="00B51DB6">
            <w:pPr>
              <w:pStyle w:val="GlossEng"/>
            </w:pPr>
            <w:r w:rsidRPr="00856563">
              <w:t>have.to</w:t>
            </w:r>
          </w:p>
        </w:tc>
        <w:tc>
          <w:tcPr>
            <w:tcW w:w="625" w:type="dxa"/>
            <w:shd w:val="clear" w:color="auto" w:fill="auto"/>
          </w:tcPr>
          <w:p w14:paraId="731A7882" w14:textId="77777777" w:rsidR="006E25BB" w:rsidRPr="00856563" w:rsidRDefault="006E25BB" w:rsidP="00B51DB6">
            <w:pPr>
              <w:pStyle w:val="GlossEng"/>
            </w:pPr>
            <w:r w:rsidRPr="00856563">
              <w:t>pay</w:t>
            </w:r>
          </w:p>
        </w:tc>
        <w:tc>
          <w:tcPr>
            <w:tcW w:w="614" w:type="dxa"/>
            <w:shd w:val="clear" w:color="auto" w:fill="auto"/>
          </w:tcPr>
          <w:p w14:paraId="598E01AB" w14:textId="77777777" w:rsidR="006E25BB" w:rsidRPr="00856563" w:rsidRDefault="006E25BB" w:rsidP="00B51DB6">
            <w:pPr>
              <w:pStyle w:val="GlossEng"/>
            </w:pPr>
            <w:r>
              <w:t>ten</w:t>
            </w:r>
          </w:p>
        </w:tc>
        <w:tc>
          <w:tcPr>
            <w:tcW w:w="758" w:type="dxa"/>
            <w:shd w:val="clear" w:color="auto" w:fill="auto"/>
          </w:tcPr>
          <w:p w14:paraId="37E2F36F" w14:textId="77777777" w:rsidR="006E25BB" w:rsidRPr="00856563" w:rsidRDefault="006E25BB" w:rsidP="00B51DB6">
            <w:pPr>
              <w:pStyle w:val="GlossEng"/>
            </w:pPr>
            <w:r w:rsidRPr="00856563">
              <w:t>million</w:t>
            </w:r>
          </w:p>
        </w:tc>
        <w:tc>
          <w:tcPr>
            <w:tcW w:w="591" w:type="dxa"/>
            <w:shd w:val="clear" w:color="auto" w:fill="auto"/>
          </w:tcPr>
          <w:p w14:paraId="18A1BBE6" w14:textId="77777777" w:rsidR="006E25BB" w:rsidRPr="00856563" w:rsidRDefault="006E25BB" w:rsidP="00B51DB6">
            <w:pPr>
              <w:pStyle w:val="GlossEng"/>
            </w:pPr>
            <w:r w:rsidRPr="00856563">
              <w:t>with</w:t>
            </w:r>
          </w:p>
        </w:tc>
        <w:tc>
          <w:tcPr>
            <w:tcW w:w="284" w:type="dxa"/>
            <w:shd w:val="clear" w:color="auto" w:fill="auto"/>
          </w:tcPr>
          <w:p w14:paraId="0FB2207A" w14:textId="77777777" w:rsidR="006E25BB" w:rsidRPr="00856563" w:rsidRDefault="006E25BB" w:rsidP="00B51DB6">
            <w:pPr>
              <w:pStyle w:val="GlossEng"/>
            </w:pPr>
          </w:p>
        </w:tc>
      </w:tr>
    </w:tbl>
    <w:p w14:paraId="458277C1" w14:textId="30C10696" w:rsidR="006E25BB" w:rsidRPr="002F5FFD" w:rsidRDefault="00B7093A" w:rsidP="006E25BB">
      <w:pPr>
        <w:pStyle w:val="FreeTranslEng"/>
      </w:pPr>
      <w:r>
        <w:t>‘</w:t>
      </w:r>
      <w:r w:rsidR="006E25BB" w:rsidRPr="00856563">
        <w:rPr>
          <w:lang w:eastAsia="en-US"/>
        </w:rPr>
        <w:t xml:space="preserve">so </w:t>
      </w:r>
      <w:r w:rsidR="006E25BB" w:rsidRPr="00856563">
        <w:rPr>
          <w:rStyle w:val="ChBlueBold"/>
        </w:rPr>
        <w:t>we men</w:t>
      </w:r>
      <w:r w:rsidR="006E25BB" w:rsidRPr="00856563">
        <w:rPr>
          <w:lang w:eastAsia="en-US"/>
        </w:rPr>
        <w:t xml:space="preserve"> have to pay ten million to </w:t>
      </w:r>
      <w:r w:rsidR="006E25BB">
        <w:rPr>
          <w:lang w:eastAsia="en-US"/>
        </w:rPr>
        <w:t>…</w:t>
      </w:r>
      <w:r>
        <w:t>’</w:t>
      </w:r>
      <w:r w:rsidR="006E25BB" w:rsidRPr="00856563">
        <w:t xml:space="preserve"> </w:t>
      </w:r>
      <w:r w:rsidR="006E25BB" w:rsidRPr="00856563">
        <w:rPr>
          <w:rStyle w:val="ExampleSource"/>
        </w:rPr>
        <w:t>[081110-005-</w:t>
      </w:r>
      <w:r w:rsidR="00AA5D7C">
        <w:rPr>
          <w:rStyle w:val="ExampleSource"/>
        </w:rPr>
        <w:t>Cv</w:t>
      </w:r>
      <w:r w:rsidR="006E25BB" w:rsidRPr="00856563">
        <w:rPr>
          <w:rStyle w:val="ExampleSource"/>
        </w:rPr>
        <w:t>Pr.0107]</w:t>
      </w:r>
    </w:p>
    <w:tbl>
      <w:tblPr>
        <w:tblW w:w="5801" w:type="dxa"/>
        <w:tblCellMar>
          <w:left w:w="42" w:type="dxa"/>
          <w:right w:w="42" w:type="dxa"/>
        </w:tblCellMar>
        <w:tblLook w:val="01E0" w:firstRow="1" w:lastRow="1" w:firstColumn="1" w:lastColumn="1" w:noHBand="0" w:noVBand="0"/>
      </w:tblPr>
      <w:tblGrid>
        <w:gridCol w:w="709"/>
        <w:gridCol w:w="862"/>
        <w:gridCol w:w="607"/>
        <w:gridCol w:w="529"/>
        <w:gridCol w:w="740"/>
        <w:gridCol w:w="706"/>
        <w:gridCol w:w="529"/>
        <w:gridCol w:w="360"/>
        <w:gridCol w:w="759"/>
      </w:tblGrid>
      <w:tr w:rsidR="00AC23C4" w:rsidRPr="004B7057" w14:paraId="5A845F25" w14:textId="77777777" w:rsidTr="00AC23C4">
        <w:tc>
          <w:tcPr>
            <w:tcW w:w="709" w:type="dxa"/>
            <w:shd w:val="clear" w:color="auto" w:fill="auto"/>
          </w:tcPr>
          <w:p w14:paraId="3938EF32" w14:textId="77777777" w:rsidR="006E25BB" w:rsidRPr="00D025F5" w:rsidRDefault="006E25BB" w:rsidP="00B51DB6">
            <w:pPr>
              <w:pStyle w:val="O0Nwnext"/>
            </w:pPr>
            <w:bookmarkStart w:id="3677" w:name="_Ref313464049"/>
            <w:bookmarkStart w:id="3678" w:name="_Ref340775171"/>
            <w:r w:rsidRPr="00856563">
              <w:t>(</w:t>
            </w:r>
            <w:fldSimple w:instr=" SEQ ( \* ARABIC \s 1 ">
              <w:r w:rsidR="00154D81">
                <w:rPr>
                  <w:noProof/>
                </w:rPr>
                <w:t>45</w:t>
              </w:r>
            </w:fldSimple>
            <w:bookmarkEnd w:id="3677"/>
            <w:r w:rsidRPr="00856563">
              <w:t>)</w:t>
            </w:r>
            <w:bookmarkEnd w:id="3678"/>
          </w:p>
        </w:tc>
        <w:tc>
          <w:tcPr>
            <w:tcW w:w="862" w:type="dxa"/>
            <w:shd w:val="clear" w:color="auto" w:fill="auto"/>
          </w:tcPr>
          <w:p w14:paraId="583D20F6" w14:textId="77777777" w:rsidR="006E25BB" w:rsidRPr="00C453E7" w:rsidRDefault="00C453E7" w:rsidP="00B51DB6">
            <w:pPr>
              <w:pStyle w:val="Text"/>
              <w:rPr>
                <w:rStyle w:val="ChBlueBold"/>
              </w:rPr>
            </w:pPr>
            <w:r w:rsidRPr="00C453E7">
              <w:rPr>
                <w:rStyle w:val="ChBlueBold"/>
              </w:rPr>
              <w:t>Roni</w:t>
            </w:r>
          </w:p>
        </w:tc>
        <w:tc>
          <w:tcPr>
            <w:tcW w:w="607" w:type="dxa"/>
            <w:shd w:val="clear" w:color="auto" w:fill="auto"/>
          </w:tcPr>
          <w:p w14:paraId="3C26685E" w14:textId="77777777" w:rsidR="006E25BB" w:rsidRPr="00A52ADB" w:rsidRDefault="006E25BB" w:rsidP="00B51DB6">
            <w:pPr>
              <w:pStyle w:val="Text"/>
              <w:rPr>
                <w:rStyle w:val="ChBlueBold"/>
              </w:rPr>
            </w:pPr>
            <w:r w:rsidRPr="00A52ADB">
              <w:rPr>
                <w:rStyle w:val="ChBlueBold"/>
              </w:rPr>
              <w:t>dong</w:t>
            </w:r>
          </w:p>
        </w:tc>
        <w:tc>
          <w:tcPr>
            <w:tcW w:w="529" w:type="dxa"/>
            <w:shd w:val="clear" w:color="auto" w:fill="auto"/>
          </w:tcPr>
          <w:p w14:paraId="287EA050" w14:textId="77777777" w:rsidR="006E25BB" w:rsidRPr="001F04C8" w:rsidRDefault="006E25BB" w:rsidP="00B51DB6">
            <w:pPr>
              <w:pStyle w:val="Text"/>
            </w:pPr>
            <w:r w:rsidRPr="001F04C8">
              <w:t>kas</w:t>
            </w:r>
          </w:p>
        </w:tc>
        <w:tc>
          <w:tcPr>
            <w:tcW w:w="740" w:type="dxa"/>
            <w:shd w:val="clear" w:color="auto" w:fill="auto"/>
          </w:tcPr>
          <w:p w14:paraId="1CD8DF74" w14:textId="77777777" w:rsidR="006E25BB" w:rsidRPr="001F04C8" w:rsidRDefault="006E25BB" w:rsidP="00B51DB6">
            <w:pPr>
              <w:pStyle w:val="Text"/>
            </w:pPr>
            <w:r w:rsidRPr="001F04C8">
              <w:t>tinggal</w:t>
            </w:r>
          </w:p>
        </w:tc>
        <w:tc>
          <w:tcPr>
            <w:tcW w:w="706" w:type="dxa"/>
            <w:shd w:val="clear" w:color="auto" w:fill="auto"/>
          </w:tcPr>
          <w:p w14:paraId="47011612" w14:textId="77777777" w:rsidR="006E25BB" w:rsidRPr="001F04C8" w:rsidRDefault="006E25BB" w:rsidP="00B51DB6">
            <w:pPr>
              <w:pStyle w:val="Text"/>
            </w:pPr>
            <w:r w:rsidRPr="001F04C8">
              <w:t>itu</w:t>
            </w:r>
          </w:p>
        </w:tc>
        <w:tc>
          <w:tcPr>
            <w:tcW w:w="529" w:type="dxa"/>
            <w:shd w:val="clear" w:color="auto" w:fill="auto"/>
          </w:tcPr>
          <w:p w14:paraId="0FB87B78" w14:textId="77777777" w:rsidR="006E25BB" w:rsidRPr="001F04C8" w:rsidRDefault="006E25BB" w:rsidP="00B51DB6">
            <w:pPr>
              <w:pStyle w:val="Text"/>
            </w:pPr>
            <w:r w:rsidRPr="001F04C8">
              <w:t>babi</w:t>
            </w:r>
          </w:p>
        </w:tc>
        <w:tc>
          <w:tcPr>
            <w:tcW w:w="360" w:type="dxa"/>
            <w:shd w:val="clear" w:color="auto" w:fill="auto"/>
          </w:tcPr>
          <w:p w14:paraId="336576A6" w14:textId="77777777" w:rsidR="006E25BB" w:rsidRPr="001F04C8" w:rsidRDefault="006E25BB" w:rsidP="00B51DB6">
            <w:pPr>
              <w:pStyle w:val="Text"/>
            </w:pPr>
            <w:r w:rsidRPr="001F04C8">
              <w:t>di</w:t>
            </w:r>
          </w:p>
        </w:tc>
        <w:tc>
          <w:tcPr>
            <w:tcW w:w="759" w:type="dxa"/>
            <w:shd w:val="clear" w:color="auto" w:fill="auto"/>
          </w:tcPr>
          <w:p w14:paraId="56857FCA" w14:textId="77777777" w:rsidR="006E25BB" w:rsidRPr="001F04C8" w:rsidRDefault="006E25BB" w:rsidP="00B51DB6">
            <w:pPr>
              <w:pStyle w:val="Text"/>
            </w:pPr>
            <w:r>
              <w:t>sini</w:t>
            </w:r>
          </w:p>
        </w:tc>
      </w:tr>
      <w:tr w:rsidR="00AC23C4" w:rsidRPr="00A52ADB" w14:paraId="374F2ACB" w14:textId="77777777" w:rsidTr="00AC23C4">
        <w:tc>
          <w:tcPr>
            <w:tcW w:w="709" w:type="dxa"/>
            <w:shd w:val="clear" w:color="auto" w:fill="auto"/>
          </w:tcPr>
          <w:p w14:paraId="2342E476" w14:textId="77777777" w:rsidR="006E25BB" w:rsidRPr="001F04C8" w:rsidRDefault="006E25BB" w:rsidP="00B51DB6">
            <w:pPr>
              <w:pStyle w:val="GlossEng"/>
            </w:pPr>
          </w:p>
        </w:tc>
        <w:tc>
          <w:tcPr>
            <w:tcW w:w="862" w:type="dxa"/>
            <w:shd w:val="clear" w:color="auto" w:fill="auto"/>
          </w:tcPr>
          <w:p w14:paraId="58434A6C" w14:textId="77777777" w:rsidR="006E25BB" w:rsidRPr="001F04C8" w:rsidRDefault="00C453E7" w:rsidP="00B51DB6">
            <w:pPr>
              <w:pStyle w:val="GlossEng"/>
            </w:pPr>
            <w:r>
              <w:t>Roni</w:t>
            </w:r>
          </w:p>
        </w:tc>
        <w:tc>
          <w:tcPr>
            <w:tcW w:w="607" w:type="dxa"/>
            <w:shd w:val="clear" w:color="auto" w:fill="auto"/>
          </w:tcPr>
          <w:p w14:paraId="288AFCFC" w14:textId="77777777" w:rsidR="006E25BB" w:rsidRPr="0099608C" w:rsidRDefault="006E25BB" w:rsidP="00B51DB6">
            <w:pPr>
              <w:pStyle w:val="GlossEng"/>
              <w:rPr>
                <w:rStyle w:val="ChSmallCaps"/>
              </w:rPr>
            </w:pPr>
            <w:r w:rsidRPr="0099608C">
              <w:rPr>
                <w:rStyle w:val="ChSmallCaps"/>
              </w:rPr>
              <w:t>3pl</w:t>
            </w:r>
          </w:p>
        </w:tc>
        <w:tc>
          <w:tcPr>
            <w:tcW w:w="529" w:type="dxa"/>
            <w:shd w:val="clear" w:color="auto" w:fill="auto"/>
          </w:tcPr>
          <w:p w14:paraId="77180AAA" w14:textId="77777777" w:rsidR="006E25BB" w:rsidRPr="00AB0DCF" w:rsidRDefault="00AB0DCF" w:rsidP="00B51DB6">
            <w:pPr>
              <w:pStyle w:val="GlossEng"/>
            </w:pPr>
            <w:r w:rsidRPr="00AB0DCF">
              <w:t>give</w:t>
            </w:r>
          </w:p>
        </w:tc>
        <w:tc>
          <w:tcPr>
            <w:tcW w:w="740" w:type="dxa"/>
            <w:shd w:val="clear" w:color="auto" w:fill="auto"/>
          </w:tcPr>
          <w:p w14:paraId="705E01A8" w14:textId="77777777" w:rsidR="006E25BB" w:rsidRPr="001F04C8" w:rsidRDefault="006E25BB" w:rsidP="00B51DB6">
            <w:pPr>
              <w:pStyle w:val="GlossEng"/>
            </w:pPr>
            <w:r w:rsidRPr="001F04C8">
              <w:t>stay</w:t>
            </w:r>
          </w:p>
        </w:tc>
        <w:tc>
          <w:tcPr>
            <w:tcW w:w="706" w:type="dxa"/>
            <w:shd w:val="clear" w:color="auto" w:fill="auto"/>
          </w:tcPr>
          <w:p w14:paraId="61728B6E" w14:textId="77777777" w:rsidR="006E25BB" w:rsidRPr="0099608C" w:rsidRDefault="006E25BB" w:rsidP="00B51DB6">
            <w:pPr>
              <w:pStyle w:val="GlossEng"/>
              <w:rPr>
                <w:rStyle w:val="ChSmallCaps"/>
              </w:rPr>
            </w:pPr>
            <w:r w:rsidRPr="0099608C">
              <w:rPr>
                <w:rStyle w:val="ChSmallCaps"/>
              </w:rPr>
              <w:t>d.dist</w:t>
            </w:r>
          </w:p>
        </w:tc>
        <w:tc>
          <w:tcPr>
            <w:tcW w:w="529" w:type="dxa"/>
            <w:shd w:val="clear" w:color="auto" w:fill="auto"/>
          </w:tcPr>
          <w:p w14:paraId="025BEF7B" w14:textId="77777777" w:rsidR="006E25BB" w:rsidRPr="001F04C8" w:rsidRDefault="006E25BB" w:rsidP="00B51DB6">
            <w:pPr>
              <w:pStyle w:val="GlossEng"/>
            </w:pPr>
            <w:r w:rsidRPr="001F04C8">
              <w:t>pig</w:t>
            </w:r>
          </w:p>
        </w:tc>
        <w:tc>
          <w:tcPr>
            <w:tcW w:w="360" w:type="dxa"/>
            <w:shd w:val="clear" w:color="auto" w:fill="auto"/>
          </w:tcPr>
          <w:p w14:paraId="1BFEE01B" w14:textId="77777777" w:rsidR="006E25BB" w:rsidRPr="001F04C8" w:rsidRDefault="006E25BB" w:rsidP="00B51DB6">
            <w:pPr>
              <w:pStyle w:val="GlossEng"/>
            </w:pPr>
            <w:r w:rsidRPr="001F04C8">
              <w:t>at</w:t>
            </w:r>
          </w:p>
        </w:tc>
        <w:tc>
          <w:tcPr>
            <w:tcW w:w="759" w:type="dxa"/>
            <w:shd w:val="clear" w:color="auto" w:fill="auto"/>
          </w:tcPr>
          <w:p w14:paraId="1BE83BE9" w14:textId="77777777" w:rsidR="006E25BB" w:rsidRPr="0099608C" w:rsidRDefault="006E25BB" w:rsidP="00B51DB6">
            <w:pPr>
              <w:pStyle w:val="GlossEng"/>
              <w:rPr>
                <w:rStyle w:val="ChSmallCaps"/>
              </w:rPr>
            </w:pPr>
            <w:r w:rsidRPr="0099608C">
              <w:rPr>
                <w:rStyle w:val="ChSmallCaps"/>
              </w:rPr>
              <w:t>l.prox</w:t>
            </w:r>
          </w:p>
        </w:tc>
      </w:tr>
    </w:tbl>
    <w:p w14:paraId="73297CB8" w14:textId="753CB9F7" w:rsidR="006E25BB" w:rsidRDefault="00B7093A" w:rsidP="00AF7CAD">
      <w:pPr>
        <w:pStyle w:val="FreeTranslEng15pt"/>
      </w:pPr>
      <w:r>
        <w:t>‘</w:t>
      </w:r>
      <w:r w:rsidR="00C453E7" w:rsidRPr="00C453E7">
        <w:rPr>
          <w:rStyle w:val="ChBlueBold"/>
        </w:rPr>
        <w:t>Roni</w:t>
      </w:r>
      <w:r w:rsidR="006E25BB" w:rsidRPr="00C453E7">
        <w:rPr>
          <w:rStyle w:val="ChBlueBold"/>
        </w:rPr>
        <w:t xml:space="preserve"> and the</w:t>
      </w:r>
      <w:r w:rsidR="006E25BB" w:rsidRPr="00A52ADB">
        <w:rPr>
          <w:rStyle w:val="ChBlueBold"/>
        </w:rPr>
        <w:t xml:space="preserve"> others</w:t>
      </w:r>
      <w:r w:rsidR="00C676EA">
        <w:rPr>
          <w:rStyle w:val="ChBlueBold"/>
        </w:rPr>
        <w:t xml:space="preserve"> including Roni</w:t>
      </w:r>
      <w:r w:rsidR="006E25BB">
        <w:t xml:space="preserve"> left, what</w:t>
      </w:r>
      <w:r>
        <w:t>’</w:t>
      </w:r>
      <w:r w:rsidR="006E25BB">
        <w:t>s-its-name, the pig here</w:t>
      </w:r>
      <w:r>
        <w:t>’</w:t>
      </w:r>
      <w:r w:rsidR="006E25BB">
        <w:t xml:space="preserve"> </w:t>
      </w:r>
      <w:r w:rsidR="006E25BB" w:rsidRPr="005665B4">
        <w:rPr>
          <w:rStyle w:val="ExampleSource"/>
        </w:rPr>
        <w:t>[080917-008-NP.0135]</w:t>
      </w:r>
    </w:p>
    <w:p w14:paraId="19A289EB" w14:textId="77777777" w:rsidR="006E25BB" w:rsidRPr="00856563" w:rsidRDefault="006E25BB" w:rsidP="006E25BB">
      <w:pPr>
        <w:pStyle w:val="Heading3"/>
      </w:pPr>
      <w:bookmarkStart w:id="3679" w:name="_Ref293500756"/>
      <w:bookmarkStart w:id="3680" w:name="_Toc342590084"/>
      <w:bookmarkStart w:id="3681" w:name="_Toc358726178"/>
      <w:bookmarkStart w:id="3682" w:name="_Toc440455662"/>
      <w:r w:rsidRPr="00856563">
        <w:t>Demonstrative</w:t>
      </w:r>
      <w:bookmarkEnd w:id="3679"/>
      <w:r>
        <w:t>s</w:t>
      </w:r>
      <w:bookmarkEnd w:id="3680"/>
      <w:bookmarkEnd w:id="3681"/>
      <w:r>
        <w:t xml:space="preserve"> [</w:t>
      </w:r>
      <w:r w:rsidRPr="0099608C">
        <w:rPr>
          <w:rStyle w:val="ChSmallCaps"/>
        </w:rPr>
        <w:t>n</w:t>
      </w:r>
      <w:r w:rsidRPr="00FA5950">
        <w:t xml:space="preserve"> </w:t>
      </w:r>
      <w:r w:rsidRPr="0099608C">
        <w:rPr>
          <w:rStyle w:val="ChSmallCaps"/>
        </w:rPr>
        <w:t>dem</w:t>
      </w:r>
      <w:r>
        <w:t>]</w:t>
      </w:r>
      <w:bookmarkEnd w:id="3682"/>
    </w:p>
    <w:p w14:paraId="0B91C594" w14:textId="5D5AE29B" w:rsidR="006E25BB" w:rsidRDefault="006E25BB" w:rsidP="005838AA">
      <w:pPr>
        <w:pStyle w:val="Body0000after"/>
      </w:pPr>
      <w:r>
        <w:t xml:space="preserve">Within the noun phrase, adnominally used demonstratives are placed at the </w:t>
      </w:r>
      <w:r w:rsidRPr="00856563">
        <w:t>right periphery</w:t>
      </w:r>
      <w:r w:rsidR="00F72833">
        <w:t>,</w:t>
      </w:r>
      <w:r w:rsidRPr="00856563">
        <w:t xml:space="preserve"> </w:t>
      </w:r>
      <w:r>
        <w:t xml:space="preserve">where they have scope over the entire noun phrase, </w:t>
      </w:r>
      <w:r w:rsidRPr="00856563">
        <w:t xml:space="preserve">such that </w:t>
      </w:r>
      <w:r w:rsidR="00B7093A">
        <w:t>‘</w:t>
      </w:r>
      <w:r w:rsidRPr="0099608C">
        <w:rPr>
          <w:rStyle w:val="ChSmallCaps"/>
        </w:rPr>
        <w:t>n</w:t>
      </w:r>
      <w:r w:rsidRPr="00FA5950">
        <w:t xml:space="preserve"> </w:t>
      </w:r>
      <w:r w:rsidRPr="0099608C">
        <w:rPr>
          <w:rStyle w:val="ChSmallCaps"/>
        </w:rPr>
        <w:t>dem</w:t>
      </w:r>
      <w:r w:rsidR="00B7093A">
        <w:t>’</w:t>
      </w:r>
      <w:r>
        <w:t xml:space="preserve">: proximal </w:t>
      </w:r>
      <w:r w:rsidRPr="00856563">
        <w:rPr>
          <w:rStyle w:val="ChItalBold"/>
        </w:rPr>
        <w:t>ini</w:t>
      </w:r>
      <w:r w:rsidRPr="00856563">
        <w:t xml:space="preserve"> </w:t>
      </w:r>
      <w:r w:rsidR="00B7093A">
        <w:t>‘</w:t>
      </w:r>
      <w:r w:rsidRPr="0099608C">
        <w:rPr>
          <w:rStyle w:val="ChSmallCaps"/>
        </w:rPr>
        <w:t>d.prox</w:t>
      </w:r>
      <w:r w:rsidR="00B7093A">
        <w:t>’</w:t>
      </w:r>
      <w:r w:rsidRPr="00856563">
        <w:t xml:space="preserve"> or </w:t>
      </w:r>
      <w:r>
        <w:t xml:space="preserve">distal </w:t>
      </w:r>
      <w:r w:rsidRPr="00856563">
        <w:rPr>
          <w:rStyle w:val="ChItalBold"/>
        </w:rPr>
        <w:t>itu</w:t>
      </w:r>
      <w:r w:rsidRPr="00856563">
        <w:t xml:space="preserve"> </w:t>
      </w:r>
      <w:r w:rsidR="00B7093A">
        <w:t>‘</w:t>
      </w:r>
      <w:r w:rsidRPr="0099608C">
        <w:rPr>
          <w:rStyle w:val="ChSmallCaps"/>
        </w:rPr>
        <w:t>d.dist</w:t>
      </w:r>
      <w:r w:rsidR="00B7093A">
        <w:t>’</w:t>
      </w:r>
      <w:r>
        <w:t>,</w:t>
      </w:r>
      <w:r w:rsidRPr="00856563">
        <w:t xml:space="preserve"> or their respective reduced forms </w:t>
      </w:r>
      <w:r w:rsidRPr="00856563">
        <w:rPr>
          <w:rStyle w:val="ChItalBold"/>
        </w:rPr>
        <w:t>ni</w:t>
      </w:r>
      <w:r w:rsidRPr="00856563">
        <w:t xml:space="preserve"> </w:t>
      </w:r>
      <w:r w:rsidR="00B7093A">
        <w:t>‘</w:t>
      </w:r>
      <w:r w:rsidRPr="0099608C">
        <w:rPr>
          <w:rStyle w:val="ChSmallCaps"/>
        </w:rPr>
        <w:t>d.prox</w:t>
      </w:r>
      <w:r w:rsidR="00B7093A">
        <w:t>’</w:t>
      </w:r>
      <w:r w:rsidRPr="00856563">
        <w:t xml:space="preserve"> and </w:t>
      </w:r>
      <w:r w:rsidRPr="00856563">
        <w:rPr>
          <w:rStyle w:val="ChItalBold"/>
        </w:rPr>
        <w:t>tu</w:t>
      </w:r>
      <w:r w:rsidRPr="00856563">
        <w:t xml:space="preserve"> </w:t>
      </w:r>
      <w:r w:rsidR="00B7093A">
        <w:t>‘</w:t>
      </w:r>
      <w:r w:rsidRPr="0099608C">
        <w:rPr>
          <w:rStyle w:val="ChSmallCaps"/>
        </w:rPr>
        <w:t>d.dist</w:t>
      </w:r>
      <w:r w:rsidR="00B7093A">
        <w:t>’</w:t>
      </w:r>
      <w:r>
        <w:t xml:space="preserve">. Like adnominally used </w:t>
      </w:r>
      <w:r w:rsidR="003832D3">
        <w:t xml:space="preserve">personal </w:t>
      </w:r>
      <w:r w:rsidR="003832D3" w:rsidRPr="00856563">
        <w:t>pronoun</w:t>
      </w:r>
      <w:r>
        <w:t>s (§</w:t>
      </w:r>
      <w:r>
        <w:fldChar w:fldCharType="begin"/>
      </w:r>
      <w:r>
        <w:instrText xml:space="preserve"> REF _Ref361668509 \w \h </w:instrText>
      </w:r>
      <w:r>
        <w:fldChar w:fldCharType="separate"/>
      </w:r>
      <w:r w:rsidR="00154D81">
        <w:rPr>
          <w:cs/>
        </w:rPr>
        <w:t>‎</w:t>
      </w:r>
      <w:r w:rsidR="00154D81">
        <w:t>8.2.3</w:t>
      </w:r>
      <w:r>
        <w:fldChar w:fldCharType="end"/>
      </w:r>
      <w:r>
        <w:t xml:space="preserve">), the adnominal demonstratives function as determiners. Unlike the </w:t>
      </w:r>
      <w:r w:rsidR="003832D3">
        <w:t xml:space="preserve">personal </w:t>
      </w:r>
      <w:r>
        <w:t>pronouns, however, they signal specificity rather than definiteness.</w:t>
      </w:r>
      <w:r w:rsidR="00F6010A">
        <w:rPr>
          <w:rStyle w:val="FootnoteReference"/>
        </w:rPr>
        <w:footnoteReference w:id="203"/>
      </w:r>
    </w:p>
    <w:p w14:paraId="725583FF" w14:textId="62E9C658" w:rsidR="006E25BB" w:rsidRDefault="006E25BB" w:rsidP="00083F1F">
      <w:pPr>
        <w:pStyle w:val="Body0510after"/>
      </w:pPr>
      <w:r w:rsidRPr="00856563">
        <w:t xml:space="preserve">The head nominal </w:t>
      </w:r>
      <w:r>
        <w:t xml:space="preserve">can </w:t>
      </w:r>
      <w:r w:rsidRPr="00856563">
        <w:t>be a noun</w:t>
      </w:r>
      <w:r>
        <w:t xml:space="preserve"> such as </w:t>
      </w:r>
      <w:r w:rsidR="003242CA">
        <w:rPr>
          <w:rStyle w:val="ChItalBold"/>
        </w:rPr>
        <w:t>ana</w:t>
      </w:r>
      <w:r>
        <w:t xml:space="preserve"> </w:t>
      </w:r>
      <w:r w:rsidR="00B7093A">
        <w:t>‘</w:t>
      </w:r>
      <w:r>
        <w:t>child</w:t>
      </w:r>
      <w:r w:rsidR="00B7093A">
        <w:t>’</w:t>
      </w:r>
      <w:r>
        <w:t xml:space="preserve"> in </w:t>
      </w:r>
      <w:r>
        <w:fldChar w:fldCharType="begin"/>
      </w:r>
      <w:r>
        <w:instrText xml:space="preserve"> REF _Ref340861548 \h </w:instrText>
      </w:r>
      <w:r>
        <w:fldChar w:fldCharType="separate"/>
      </w:r>
      <w:r w:rsidR="00154D81" w:rsidRPr="00856563">
        <w:t>(</w:t>
      </w:r>
      <w:r w:rsidR="00154D81">
        <w:rPr>
          <w:noProof/>
        </w:rPr>
        <w:t>46</w:t>
      </w:r>
      <w:r w:rsidR="00154D81" w:rsidRPr="00856563">
        <w:t>)</w:t>
      </w:r>
      <w:r>
        <w:fldChar w:fldCharType="end"/>
      </w:r>
      <w:r>
        <w:t>,</w:t>
      </w:r>
      <w:r w:rsidRPr="00856563">
        <w:t xml:space="preserve"> a </w:t>
      </w:r>
      <w:r w:rsidR="00655EB7">
        <w:t>personal pronoun</w:t>
      </w:r>
      <w:r>
        <w:t xml:space="preserve"> such as </w:t>
      </w:r>
      <w:r w:rsidRPr="00211D95">
        <w:rPr>
          <w:rStyle w:val="ChItalBold"/>
        </w:rPr>
        <w:t>dia</w:t>
      </w:r>
      <w:r>
        <w:t xml:space="preserve"> </w:t>
      </w:r>
      <w:r w:rsidR="00B7093A">
        <w:t>‘</w:t>
      </w:r>
      <w:r w:rsidRPr="0099608C">
        <w:rPr>
          <w:rStyle w:val="ChSmallCaps"/>
        </w:rPr>
        <w:t>3sg</w:t>
      </w:r>
      <w:r w:rsidR="00B7093A">
        <w:t>’</w:t>
      </w:r>
      <w:r>
        <w:t xml:space="preserve"> in </w:t>
      </w:r>
      <w:r>
        <w:fldChar w:fldCharType="begin"/>
      </w:r>
      <w:r>
        <w:instrText xml:space="preserve"> REF _Ref340861548 \h </w:instrText>
      </w:r>
      <w:r>
        <w:fldChar w:fldCharType="separate"/>
      </w:r>
      <w:r w:rsidR="00154D81" w:rsidRPr="00856563">
        <w:t>(</w:t>
      </w:r>
      <w:r w:rsidR="00154D81">
        <w:rPr>
          <w:noProof/>
        </w:rPr>
        <w:t>46</w:t>
      </w:r>
      <w:r w:rsidR="00154D81" w:rsidRPr="00856563">
        <w:t>)</w:t>
      </w:r>
      <w:r>
        <w:fldChar w:fldCharType="end"/>
      </w:r>
      <w:r>
        <w:t xml:space="preserve">, a locative such as </w:t>
      </w:r>
      <w:r w:rsidRPr="007225BA">
        <w:rPr>
          <w:rStyle w:val="ChItalBold"/>
        </w:rPr>
        <w:t>sana</w:t>
      </w:r>
      <w:r>
        <w:t xml:space="preserve"> </w:t>
      </w:r>
      <w:r w:rsidR="00B7093A">
        <w:t>‘</w:t>
      </w:r>
      <w:r w:rsidRPr="0099608C">
        <w:rPr>
          <w:rStyle w:val="ChSmallCaps"/>
        </w:rPr>
        <w:t>l.dist</w:t>
      </w:r>
      <w:r w:rsidR="00B7093A">
        <w:t>’</w:t>
      </w:r>
      <w:r>
        <w:t xml:space="preserve"> in </w:t>
      </w:r>
      <w:r>
        <w:fldChar w:fldCharType="begin"/>
      </w:r>
      <w:r>
        <w:instrText xml:space="preserve"> REF _Ref361850124 \h </w:instrText>
      </w:r>
      <w:r>
        <w:fldChar w:fldCharType="separate"/>
      </w:r>
      <w:r w:rsidR="00154D81" w:rsidRPr="00856563">
        <w:t>(</w:t>
      </w:r>
      <w:r w:rsidR="00154D81">
        <w:rPr>
          <w:noProof/>
        </w:rPr>
        <w:t>47</w:t>
      </w:r>
      <w:r w:rsidR="00154D81" w:rsidRPr="00856563">
        <w:t>)</w:t>
      </w:r>
      <w:r>
        <w:fldChar w:fldCharType="end"/>
      </w:r>
      <w:r>
        <w:t xml:space="preserve">, or another demonstrative such as </w:t>
      </w:r>
      <w:r>
        <w:rPr>
          <w:rStyle w:val="ChItalBold"/>
        </w:rPr>
        <w:t>i</w:t>
      </w:r>
      <w:r w:rsidRPr="000033A7">
        <w:rPr>
          <w:rStyle w:val="ChItalBold"/>
        </w:rPr>
        <w:t>tu</w:t>
      </w:r>
      <w:r>
        <w:t xml:space="preserve"> </w:t>
      </w:r>
      <w:r w:rsidR="00B7093A">
        <w:t>‘</w:t>
      </w:r>
      <w:r w:rsidRPr="0099608C">
        <w:rPr>
          <w:rStyle w:val="ChSmallCaps"/>
        </w:rPr>
        <w:t>d.dist</w:t>
      </w:r>
      <w:r w:rsidR="00B7093A">
        <w:t>’</w:t>
      </w:r>
      <w:r>
        <w:t xml:space="preserve"> in </w:t>
      </w:r>
      <w:r w:rsidR="00E227C4">
        <w:fldChar w:fldCharType="begin"/>
      </w:r>
      <w:r w:rsidR="00E227C4">
        <w:instrText xml:space="preserve"> REF _Ref365365566 \h </w:instrText>
      </w:r>
      <w:r w:rsidR="00E227C4">
        <w:fldChar w:fldCharType="separate"/>
      </w:r>
      <w:r w:rsidR="00154D81" w:rsidRPr="00856563">
        <w:t>(</w:t>
      </w:r>
      <w:r w:rsidR="00154D81">
        <w:rPr>
          <w:noProof/>
        </w:rPr>
        <w:t>48</w:t>
      </w:r>
      <w:r w:rsidR="00154D81" w:rsidRPr="00856563">
        <w:t>)</w:t>
      </w:r>
      <w:r w:rsidR="00E227C4">
        <w:fldChar w:fldCharType="end"/>
      </w:r>
      <w:r>
        <w:t>. (Demonstratives and their adnominal uses are discussed in detail in §</w:t>
      </w:r>
      <w:r w:rsidR="003B2771">
        <w:fldChar w:fldCharType="begin"/>
      </w:r>
      <w:r w:rsidR="003B2771">
        <w:instrText xml:space="preserve"> REF _Ref322435473 \w \h </w:instrText>
      </w:r>
      <w:r w:rsidR="003B2771">
        <w:fldChar w:fldCharType="separate"/>
      </w:r>
      <w:r w:rsidR="00154D81">
        <w:rPr>
          <w:cs/>
        </w:rPr>
        <w:t>‎</w:t>
      </w:r>
      <w:r w:rsidR="00154D81">
        <w:t>7.1</w:t>
      </w:r>
      <w:r w:rsidR="003B2771">
        <w:fldChar w:fldCharType="end"/>
      </w:r>
      <w:r w:rsidR="006B0EBA">
        <w:t>; see also §</w:t>
      </w:r>
      <w:r w:rsidR="00083F1F">
        <w:fldChar w:fldCharType="begin"/>
      </w:r>
      <w:r w:rsidR="00083F1F">
        <w:instrText xml:space="preserve"> REF _Ref350501736 \w \h </w:instrText>
      </w:r>
      <w:r w:rsidR="00083F1F">
        <w:fldChar w:fldCharType="separate"/>
      </w:r>
      <w:r w:rsidR="00154D81">
        <w:rPr>
          <w:cs/>
        </w:rPr>
        <w:t>‎</w:t>
      </w:r>
      <w:r w:rsidR="00154D81">
        <w:t>5.6</w:t>
      </w:r>
      <w:r w:rsidR="00083F1F">
        <w:fldChar w:fldCharType="end"/>
      </w:r>
      <w:r w:rsidR="00083F1F">
        <w:t>.</w:t>
      </w:r>
      <w:r>
        <w:t>)</w:t>
      </w:r>
    </w:p>
    <w:tbl>
      <w:tblPr>
        <w:tblW w:w="5107" w:type="dxa"/>
        <w:tblCellMar>
          <w:left w:w="42" w:type="dxa"/>
          <w:right w:w="42" w:type="dxa"/>
        </w:tblCellMar>
        <w:tblLook w:val="01E0" w:firstRow="1" w:lastRow="1" w:firstColumn="1" w:lastColumn="1" w:noHBand="0" w:noVBand="0"/>
      </w:tblPr>
      <w:tblGrid>
        <w:gridCol w:w="709"/>
        <w:gridCol w:w="584"/>
        <w:gridCol w:w="706"/>
        <w:gridCol w:w="489"/>
        <w:gridCol w:w="684"/>
        <w:gridCol w:w="740"/>
        <w:gridCol w:w="489"/>
        <w:gridCol w:w="706"/>
      </w:tblGrid>
      <w:tr w:rsidR="00AC23C4" w:rsidRPr="004B7057" w14:paraId="27059DC9" w14:textId="77777777" w:rsidTr="00AC23C4">
        <w:tc>
          <w:tcPr>
            <w:tcW w:w="709" w:type="dxa"/>
            <w:shd w:val="clear" w:color="auto" w:fill="auto"/>
          </w:tcPr>
          <w:p w14:paraId="55B5C78B" w14:textId="77777777" w:rsidR="006E25BB" w:rsidRPr="009F708D" w:rsidRDefault="006E25BB" w:rsidP="00B51DB6">
            <w:pPr>
              <w:pStyle w:val="O0Nwnext"/>
            </w:pPr>
            <w:bookmarkStart w:id="3683" w:name="_Ref340861548"/>
            <w:r w:rsidRPr="00856563">
              <w:t>(</w:t>
            </w:r>
            <w:fldSimple w:instr=" SEQ ( \* ARABIC \s 1 ">
              <w:r w:rsidR="00154D81">
                <w:rPr>
                  <w:noProof/>
                </w:rPr>
                <w:t>46</w:t>
              </w:r>
            </w:fldSimple>
            <w:r w:rsidRPr="00856563">
              <w:t>)</w:t>
            </w:r>
            <w:bookmarkEnd w:id="3683"/>
          </w:p>
        </w:tc>
        <w:tc>
          <w:tcPr>
            <w:tcW w:w="584" w:type="dxa"/>
            <w:shd w:val="clear" w:color="auto" w:fill="auto"/>
          </w:tcPr>
          <w:p w14:paraId="39B50DB7" w14:textId="77777777" w:rsidR="006E25BB" w:rsidRPr="002B2D06" w:rsidRDefault="003242CA" w:rsidP="00B51DB6">
            <w:pPr>
              <w:pStyle w:val="Text"/>
              <w:rPr>
                <w:rStyle w:val="ChBlueBold"/>
              </w:rPr>
            </w:pPr>
            <w:r>
              <w:rPr>
                <w:rStyle w:val="ChBlueBold"/>
              </w:rPr>
              <w:t>ana</w:t>
            </w:r>
          </w:p>
        </w:tc>
        <w:tc>
          <w:tcPr>
            <w:tcW w:w="706" w:type="dxa"/>
            <w:shd w:val="clear" w:color="auto" w:fill="auto"/>
          </w:tcPr>
          <w:p w14:paraId="71DC06BC" w14:textId="77777777" w:rsidR="006E25BB" w:rsidRPr="002B2D06" w:rsidRDefault="006E25BB" w:rsidP="00B51DB6">
            <w:pPr>
              <w:pStyle w:val="Text"/>
              <w:rPr>
                <w:rStyle w:val="ChBlueBold"/>
              </w:rPr>
            </w:pPr>
            <w:r w:rsidRPr="002B2D06">
              <w:rPr>
                <w:rStyle w:val="ChBlueBold"/>
              </w:rPr>
              <w:t>itu</w:t>
            </w:r>
          </w:p>
        </w:tc>
        <w:tc>
          <w:tcPr>
            <w:tcW w:w="489" w:type="dxa"/>
            <w:shd w:val="clear" w:color="auto" w:fill="auto"/>
          </w:tcPr>
          <w:p w14:paraId="20FB51A9" w14:textId="77777777" w:rsidR="006E25BB" w:rsidRPr="00D715F6" w:rsidRDefault="006E25BB" w:rsidP="00B51DB6">
            <w:pPr>
              <w:pStyle w:val="Text"/>
            </w:pPr>
            <w:r w:rsidRPr="00D715F6">
              <w:t>sa</w:t>
            </w:r>
          </w:p>
        </w:tc>
        <w:tc>
          <w:tcPr>
            <w:tcW w:w="684" w:type="dxa"/>
            <w:shd w:val="clear" w:color="auto" w:fill="auto"/>
          </w:tcPr>
          <w:p w14:paraId="64788181" w14:textId="77777777" w:rsidR="006E25BB" w:rsidRPr="00D715F6" w:rsidRDefault="006E25BB" w:rsidP="00B51DB6">
            <w:pPr>
              <w:pStyle w:val="Text"/>
            </w:pPr>
            <w:r w:rsidRPr="00D715F6">
              <w:t>paling</w:t>
            </w:r>
          </w:p>
        </w:tc>
        <w:tc>
          <w:tcPr>
            <w:tcW w:w="740" w:type="dxa"/>
            <w:shd w:val="clear" w:color="auto" w:fill="auto"/>
          </w:tcPr>
          <w:p w14:paraId="7E0D2C25" w14:textId="77777777" w:rsidR="006E25BB" w:rsidRPr="00D715F6" w:rsidRDefault="006E25BB" w:rsidP="00B51DB6">
            <w:pPr>
              <w:pStyle w:val="Text"/>
            </w:pPr>
            <w:r w:rsidRPr="00D715F6">
              <w:t>sayang</w:t>
            </w:r>
          </w:p>
        </w:tc>
        <w:tc>
          <w:tcPr>
            <w:tcW w:w="489" w:type="dxa"/>
            <w:shd w:val="clear" w:color="auto" w:fill="auto"/>
          </w:tcPr>
          <w:p w14:paraId="5A637210" w14:textId="77777777" w:rsidR="006E25BB" w:rsidRPr="00211D95" w:rsidRDefault="006E25BB" w:rsidP="00B51DB6">
            <w:pPr>
              <w:pStyle w:val="Text"/>
              <w:rPr>
                <w:rStyle w:val="ChBlueBold"/>
              </w:rPr>
            </w:pPr>
            <w:r w:rsidRPr="00211D95">
              <w:rPr>
                <w:rStyle w:val="ChBlueBold"/>
              </w:rPr>
              <w:t>dia</w:t>
            </w:r>
          </w:p>
        </w:tc>
        <w:tc>
          <w:tcPr>
            <w:tcW w:w="706" w:type="dxa"/>
            <w:shd w:val="clear" w:color="auto" w:fill="auto"/>
          </w:tcPr>
          <w:p w14:paraId="341BBBEF" w14:textId="77777777" w:rsidR="006E25BB" w:rsidRPr="00211D95" w:rsidRDefault="006E25BB" w:rsidP="00B51DB6">
            <w:pPr>
              <w:pStyle w:val="Text"/>
              <w:rPr>
                <w:rStyle w:val="ChBlueBold"/>
              </w:rPr>
            </w:pPr>
            <w:r w:rsidRPr="00211D95">
              <w:rPr>
                <w:rStyle w:val="ChBlueBold"/>
              </w:rPr>
              <w:t>tu</w:t>
            </w:r>
          </w:p>
        </w:tc>
      </w:tr>
      <w:tr w:rsidR="00AC23C4" w:rsidRPr="00AC23C4" w14:paraId="771E3AFA" w14:textId="77777777" w:rsidTr="00AC23C4">
        <w:tc>
          <w:tcPr>
            <w:tcW w:w="709" w:type="dxa"/>
            <w:shd w:val="clear" w:color="auto" w:fill="auto"/>
          </w:tcPr>
          <w:p w14:paraId="1D82F952" w14:textId="77777777" w:rsidR="006E25BB" w:rsidRPr="00D715F6" w:rsidRDefault="006E25BB" w:rsidP="00B51DB6">
            <w:pPr>
              <w:pStyle w:val="GlossEng"/>
            </w:pPr>
          </w:p>
        </w:tc>
        <w:tc>
          <w:tcPr>
            <w:tcW w:w="584" w:type="dxa"/>
            <w:shd w:val="clear" w:color="auto" w:fill="auto"/>
          </w:tcPr>
          <w:p w14:paraId="44A37556" w14:textId="77777777" w:rsidR="006E25BB" w:rsidRPr="00D715F6" w:rsidRDefault="006E25BB" w:rsidP="00B51DB6">
            <w:pPr>
              <w:pStyle w:val="GlossEng"/>
            </w:pPr>
            <w:r w:rsidRPr="00D715F6">
              <w:t>child</w:t>
            </w:r>
          </w:p>
        </w:tc>
        <w:tc>
          <w:tcPr>
            <w:tcW w:w="706" w:type="dxa"/>
            <w:shd w:val="clear" w:color="auto" w:fill="auto"/>
          </w:tcPr>
          <w:p w14:paraId="4DD94712" w14:textId="77777777" w:rsidR="006E25BB" w:rsidRPr="0099608C" w:rsidRDefault="006E25BB" w:rsidP="00B51DB6">
            <w:pPr>
              <w:pStyle w:val="GlossEng"/>
              <w:rPr>
                <w:rStyle w:val="ChSmallCaps"/>
              </w:rPr>
            </w:pPr>
            <w:r w:rsidRPr="0099608C">
              <w:rPr>
                <w:rStyle w:val="ChSmallCaps"/>
              </w:rPr>
              <w:t>d.dist</w:t>
            </w:r>
          </w:p>
        </w:tc>
        <w:tc>
          <w:tcPr>
            <w:tcW w:w="489" w:type="dxa"/>
            <w:shd w:val="clear" w:color="auto" w:fill="auto"/>
          </w:tcPr>
          <w:p w14:paraId="23886DC9" w14:textId="77777777" w:rsidR="006E25BB" w:rsidRPr="0099608C" w:rsidRDefault="006E25BB" w:rsidP="00B51DB6">
            <w:pPr>
              <w:pStyle w:val="GlossEng"/>
              <w:rPr>
                <w:rStyle w:val="ChSmallCaps"/>
              </w:rPr>
            </w:pPr>
            <w:r w:rsidRPr="0099608C">
              <w:rPr>
                <w:rStyle w:val="ChSmallCaps"/>
              </w:rPr>
              <w:t>1sg</w:t>
            </w:r>
          </w:p>
        </w:tc>
        <w:tc>
          <w:tcPr>
            <w:tcW w:w="684" w:type="dxa"/>
            <w:shd w:val="clear" w:color="auto" w:fill="auto"/>
          </w:tcPr>
          <w:p w14:paraId="43E86F3E" w14:textId="77777777" w:rsidR="006E25BB" w:rsidRPr="00D715F6" w:rsidRDefault="006E25BB" w:rsidP="00B51DB6">
            <w:pPr>
              <w:pStyle w:val="GlossEng"/>
            </w:pPr>
            <w:r w:rsidRPr="00D715F6">
              <w:t>most</w:t>
            </w:r>
          </w:p>
        </w:tc>
        <w:tc>
          <w:tcPr>
            <w:tcW w:w="740" w:type="dxa"/>
            <w:shd w:val="clear" w:color="auto" w:fill="auto"/>
          </w:tcPr>
          <w:p w14:paraId="47007258" w14:textId="77777777" w:rsidR="006E25BB" w:rsidRPr="00D715F6" w:rsidRDefault="006E25BB" w:rsidP="00B51DB6">
            <w:pPr>
              <w:pStyle w:val="GlossEng"/>
            </w:pPr>
            <w:r w:rsidRPr="00D715F6">
              <w:t>love</w:t>
            </w:r>
          </w:p>
        </w:tc>
        <w:tc>
          <w:tcPr>
            <w:tcW w:w="489" w:type="dxa"/>
            <w:shd w:val="clear" w:color="auto" w:fill="auto"/>
          </w:tcPr>
          <w:p w14:paraId="772F651E" w14:textId="77777777" w:rsidR="006E25BB" w:rsidRPr="0099608C" w:rsidRDefault="006E25BB" w:rsidP="00B51DB6">
            <w:pPr>
              <w:pStyle w:val="GlossEng"/>
              <w:rPr>
                <w:rStyle w:val="ChSmallCaps"/>
              </w:rPr>
            </w:pPr>
            <w:r w:rsidRPr="0099608C">
              <w:rPr>
                <w:rStyle w:val="ChSmallCaps"/>
              </w:rPr>
              <w:t>3sg</w:t>
            </w:r>
          </w:p>
        </w:tc>
        <w:tc>
          <w:tcPr>
            <w:tcW w:w="706" w:type="dxa"/>
            <w:shd w:val="clear" w:color="auto" w:fill="auto"/>
          </w:tcPr>
          <w:p w14:paraId="70473737" w14:textId="77777777" w:rsidR="006E25BB" w:rsidRPr="0099608C" w:rsidRDefault="006E25BB" w:rsidP="00B51DB6">
            <w:pPr>
              <w:pStyle w:val="GlossEng"/>
              <w:rPr>
                <w:rStyle w:val="ChSmallCaps"/>
              </w:rPr>
            </w:pPr>
            <w:r w:rsidRPr="0099608C">
              <w:rPr>
                <w:rStyle w:val="ChSmallCaps"/>
              </w:rPr>
              <w:t>d.dist</w:t>
            </w:r>
          </w:p>
        </w:tc>
      </w:tr>
    </w:tbl>
    <w:p w14:paraId="5DC98EB7" w14:textId="59E788E4" w:rsidR="006E25BB" w:rsidRPr="009E2A1C" w:rsidRDefault="00B7093A" w:rsidP="006E25BB">
      <w:pPr>
        <w:pStyle w:val="FreeTranslEng"/>
      </w:pPr>
      <w:r>
        <w:t>‘</w:t>
      </w:r>
      <w:r w:rsidR="006E25BB" w:rsidRPr="002B2D06">
        <w:rPr>
          <w:rStyle w:val="ChBlueBold"/>
        </w:rPr>
        <w:t>that child</w:t>
      </w:r>
      <w:r w:rsidR="006E25BB">
        <w:t xml:space="preserve">, I love </w:t>
      </w:r>
      <w:r w:rsidR="006E25BB" w:rsidRPr="00211D95">
        <w:rPr>
          <w:rStyle w:val="ChBlueBold"/>
        </w:rPr>
        <w:t>her</w:t>
      </w:r>
      <w:r w:rsidR="0097241B" w:rsidRPr="0097241B">
        <w:rPr>
          <w:rStyle w:val="ChBlueBold"/>
        </w:rPr>
        <w:t xml:space="preserve"> (</w:t>
      </w:r>
      <w:r w:rsidR="0097241B" w:rsidRPr="0097241B">
        <w:rPr>
          <w:rStyle w:val="ChBlueBold-SmallCaps"/>
        </w:rPr>
        <w:t>emph</w:t>
      </w:r>
      <w:r w:rsidR="0097241B" w:rsidRPr="0097241B">
        <w:rPr>
          <w:rStyle w:val="ChBlueBold"/>
        </w:rPr>
        <w:t>)</w:t>
      </w:r>
      <w:r w:rsidR="006E25BB">
        <w:t xml:space="preserve"> most</w:t>
      </w:r>
      <w:r>
        <w:t>’</w:t>
      </w:r>
      <w:r w:rsidR="006E25BB">
        <w:t xml:space="preserve"> </w:t>
      </w:r>
      <w:r w:rsidR="006E25BB" w:rsidRPr="002660A6">
        <w:rPr>
          <w:rStyle w:val="ExampleSource"/>
        </w:rPr>
        <w:t>[081011-023-Cv.0097]</w:t>
      </w:r>
    </w:p>
    <w:tbl>
      <w:tblPr>
        <w:tblW w:w="4131" w:type="dxa"/>
        <w:tblCellMar>
          <w:left w:w="42" w:type="dxa"/>
          <w:right w:w="42" w:type="dxa"/>
        </w:tblCellMar>
        <w:tblLook w:val="01E0" w:firstRow="1" w:lastRow="1" w:firstColumn="1" w:lastColumn="1" w:noHBand="0" w:noVBand="0"/>
      </w:tblPr>
      <w:tblGrid>
        <w:gridCol w:w="709"/>
        <w:gridCol w:w="688"/>
        <w:gridCol w:w="418"/>
        <w:gridCol w:w="562"/>
        <w:gridCol w:w="360"/>
        <w:gridCol w:w="688"/>
        <w:gridCol w:w="706"/>
      </w:tblGrid>
      <w:tr w:rsidR="00AC23C4" w:rsidRPr="004B7057" w14:paraId="476750A5" w14:textId="77777777" w:rsidTr="00AC23C4">
        <w:tc>
          <w:tcPr>
            <w:tcW w:w="709" w:type="dxa"/>
            <w:shd w:val="clear" w:color="auto" w:fill="auto"/>
          </w:tcPr>
          <w:p w14:paraId="1874F31A" w14:textId="77777777" w:rsidR="006E25BB" w:rsidRPr="009F708D" w:rsidRDefault="006E25BB" w:rsidP="00B51DB6">
            <w:pPr>
              <w:pStyle w:val="O0Nwnext"/>
            </w:pPr>
            <w:bookmarkStart w:id="3684" w:name="_Ref361850124"/>
            <w:r w:rsidRPr="00856563">
              <w:t>(</w:t>
            </w:r>
            <w:fldSimple w:instr=" SEQ ( \* ARABIC \s 1 ">
              <w:r w:rsidR="00154D81">
                <w:rPr>
                  <w:noProof/>
                </w:rPr>
                <w:t>47</w:t>
              </w:r>
            </w:fldSimple>
            <w:r w:rsidRPr="00856563">
              <w:t>)</w:t>
            </w:r>
            <w:bookmarkEnd w:id="3684"/>
          </w:p>
        </w:tc>
        <w:tc>
          <w:tcPr>
            <w:tcW w:w="688" w:type="dxa"/>
            <w:shd w:val="clear" w:color="auto" w:fill="auto"/>
          </w:tcPr>
          <w:p w14:paraId="599EE025" w14:textId="77777777" w:rsidR="006E25BB" w:rsidRPr="0046585A" w:rsidRDefault="006E25BB" w:rsidP="00B51DB6">
            <w:pPr>
              <w:pStyle w:val="Text"/>
            </w:pPr>
            <w:r w:rsidRPr="0046585A">
              <w:t>sana</w:t>
            </w:r>
            <w:r w:rsidR="0088045C">
              <w:t>,</w:t>
            </w:r>
          </w:p>
        </w:tc>
        <w:tc>
          <w:tcPr>
            <w:tcW w:w="418" w:type="dxa"/>
            <w:shd w:val="clear" w:color="auto" w:fill="auto"/>
          </w:tcPr>
          <w:p w14:paraId="3F09D205" w14:textId="77777777" w:rsidR="006E25BB" w:rsidRPr="0046585A" w:rsidRDefault="006E25BB" w:rsidP="00B51DB6">
            <w:pPr>
              <w:pStyle w:val="Text"/>
            </w:pPr>
            <w:r w:rsidRPr="0046585A">
              <w:t>te</w:t>
            </w:r>
          </w:p>
        </w:tc>
        <w:tc>
          <w:tcPr>
            <w:tcW w:w="562" w:type="dxa"/>
            <w:shd w:val="clear" w:color="auto" w:fill="auto"/>
          </w:tcPr>
          <w:p w14:paraId="76CAD6D7" w14:textId="77777777" w:rsidR="006E25BB" w:rsidRPr="0046585A" w:rsidRDefault="006E25BB" w:rsidP="00B51DB6">
            <w:pPr>
              <w:pStyle w:val="Text"/>
            </w:pPr>
            <w:r w:rsidRPr="0046585A">
              <w:t>ada</w:t>
            </w:r>
          </w:p>
        </w:tc>
        <w:tc>
          <w:tcPr>
            <w:tcW w:w="360" w:type="dxa"/>
            <w:shd w:val="clear" w:color="auto" w:fill="auto"/>
          </w:tcPr>
          <w:p w14:paraId="5EA0EBD1" w14:textId="77777777" w:rsidR="006E25BB" w:rsidRPr="0046585A" w:rsidRDefault="006E25BB" w:rsidP="00B51DB6">
            <w:pPr>
              <w:pStyle w:val="Text"/>
            </w:pPr>
            <w:r w:rsidRPr="0046585A">
              <w:t>di</w:t>
            </w:r>
          </w:p>
        </w:tc>
        <w:tc>
          <w:tcPr>
            <w:tcW w:w="688" w:type="dxa"/>
            <w:shd w:val="clear" w:color="auto" w:fill="auto"/>
          </w:tcPr>
          <w:p w14:paraId="5E83988D" w14:textId="77777777" w:rsidR="006E25BB" w:rsidRPr="00F41DC4" w:rsidRDefault="006E25BB" w:rsidP="00B51DB6">
            <w:pPr>
              <w:pStyle w:val="Text"/>
              <w:rPr>
                <w:rStyle w:val="ChBlueBold"/>
              </w:rPr>
            </w:pPr>
            <w:r w:rsidRPr="00F41DC4">
              <w:rPr>
                <w:rStyle w:val="ChBlueBold"/>
              </w:rPr>
              <w:t>sana</w:t>
            </w:r>
          </w:p>
        </w:tc>
        <w:tc>
          <w:tcPr>
            <w:tcW w:w="706" w:type="dxa"/>
            <w:shd w:val="clear" w:color="auto" w:fill="auto"/>
          </w:tcPr>
          <w:p w14:paraId="79803B13" w14:textId="77777777" w:rsidR="006E25BB" w:rsidRPr="00F41DC4" w:rsidRDefault="006E25BB" w:rsidP="00B51DB6">
            <w:pPr>
              <w:pStyle w:val="Text"/>
              <w:rPr>
                <w:rStyle w:val="ChBlueBold"/>
              </w:rPr>
            </w:pPr>
            <w:r w:rsidRPr="00F41DC4">
              <w:rPr>
                <w:rStyle w:val="ChBlueBold"/>
              </w:rPr>
              <w:t>itu</w:t>
            </w:r>
          </w:p>
        </w:tc>
      </w:tr>
      <w:tr w:rsidR="00AC23C4" w:rsidRPr="00AC23C4" w14:paraId="75A6E747" w14:textId="77777777" w:rsidTr="00AC23C4">
        <w:tc>
          <w:tcPr>
            <w:tcW w:w="709" w:type="dxa"/>
            <w:shd w:val="clear" w:color="auto" w:fill="auto"/>
          </w:tcPr>
          <w:p w14:paraId="618DB6CF" w14:textId="77777777" w:rsidR="006E25BB" w:rsidRPr="0046585A" w:rsidRDefault="006E25BB" w:rsidP="00B51DB6">
            <w:pPr>
              <w:pStyle w:val="GlossEng"/>
            </w:pPr>
          </w:p>
        </w:tc>
        <w:tc>
          <w:tcPr>
            <w:tcW w:w="688" w:type="dxa"/>
            <w:shd w:val="clear" w:color="auto" w:fill="auto"/>
          </w:tcPr>
          <w:p w14:paraId="14AB207B" w14:textId="77777777" w:rsidR="006E25BB" w:rsidRPr="0099608C" w:rsidRDefault="006E25BB" w:rsidP="00B51DB6">
            <w:pPr>
              <w:pStyle w:val="GlossEng"/>
              <w:rPr>
                <w:rStyle w:val="ChSmallCaps"/>
              </w:rPr>
            </w:pPr>
            <w:r w:rsidRPr="0099608C">
              <w:rPr>
                <w:rStyle w:val="ChSmallCaps"/>
              </w:rPr>
              <w:t>l.dist</w:t>
            </w:r>
          </w:p>
        </w:tc>
        <w:tc>
          <w:tcPr>
            <w:tcW w:w="418" w:type="dxa"/>
            <w:shd w:val="clear" w:color="auto" w:fill="auto"/>
          </w:tcPr>
          <w:p w14:paraId="0409DD23" w14:textId="77777777" w:rsidR="006E25BB" w:rsidRPr="0046585A" w:rsidRDefault="006E25BB" w:rsidP="00B51DB6">
            <w:pPr>
              <w:pStyle w:val="GlossEng"/>
            </w:pPr>
            <w:r w:rsidRPr="0046585A">
              <w:t>tea</w:t>
            </w:r>
          </w:p>
        </w:tc>
        <w:tc>
          <w:tcPr>
            <w:tcW w:w="562" w:type="dxa"/>
            <w:shd w:val="clear" w:color="auto" w:fill="auto"/>
          </w:tcPr>
          <w:p w14:paraId="09754203" w14:textId="77777777" w:rsidR="006E25BB" w:rsidRPr="0046585A" w:rsidRDefault="006E25BB" w:rsidP="00B51DB6">
            <w:pPr>
              <w:pStyle w:val="GlossEng"/>
            </w:pPr>
            <w:r w:rsidRPr="0046585A">
              <w:t>exist</w:t>
            </w:r>
          </w:p>
        </w:tc>
        <w:tc>
          <w:tcPr>
            <w:tcW w:w="360" w:type="dxa"/>
            <w:shd w:val="clear" w:color="auto" w:fill="auto"/>
          </w:tcPr>
          <w:p w14:paraId="72722CB4" w14:textId="77777777" w:rsidR="006E25BB" w:rsidRPr="0046585A" w:rsidRDefault="006E25BB" w:rsidP="00B51DB6">
            <w:pPr>
              <w:pStyle w:val="GlossEng"/>
            </w:pPr>
            <w:r w:rsidRPr="0046585A">
              <w:t>at</w:t>
            </w:r>
          </w:p>
        </w:tc>
        <w:tc>
          <w:tcPr>
            <w:tcW w:w="688" w:type="dxa"/>
            <w:shd w:val="clear" w:color="auto" w:fill="auto"/>
          </w:tcPr>
          <w:p w14:paraId="2129D766" w14:textId="77777777" w:rsidR="006E25BB" w:rsidRPr="0099608C" w:rsidRDefault="006E25BB" w:rsidP="00B51DB6">
            <w:pPr>
              <w:pStyle w:val="GlossEng"/>
              <w:rPr>
                <w:rStyle w:val="ChSmallCaps"/>
              </w:rPr>
            </w:pPr>
            <w:r w:rsidRPr="0099608C">
              <w:rPr>
                <w:rStyle w:val="ChSmallCaps"/>
              </w:rPr>
              <w:t>l.dist</w:t>
            </w:r>
          </w:p>
        </w:tc>
        <w:tc>
          <w:tcPr>
            <w:tcW w:w="706" w:type="dxa"/>
            <w:shd w:val="clear" w:color="auto" w:fill="auto"/>
          </w:tcPr>
          <w:p w14:paraId="5D392E02" w14:textId="77777777" w:rsidR="006E25BB" w:rsidRPr="0099608C" w:rsidRDefault="006E25BB" w:rsidP="00B51DB6">
            <w:pPr>
              <w:pStyle w:val="GlossEng"/>
              <w:rPr>
                <w:rStyle w:val="ChSmallCaps"/>
              </w:rPr>
            </w:pPr>
            <w:r w:rsidRPr="0099608C">
              <w:rPr>
                <w:rStyle w:val="ChSmallCaps"/>
              </w:rPr>
              <w:t>d.dist</w:t>
            </w:r>
          </w:p>
        </w:tc>
      </w:tr>
    </w:tbl>
    <w:p w14:paraId="1F0385DB" w14:textId="0E51E38D" w:rsidR="006E25BB" w:rsidRDefault="00B7093A" w:rsidP="006E25BB">
      <w:pPr>
        <w:pStyle w:val="FreeTranslEng"/>
      </w:pPr>
      <w:r>
        <w:t>‘</w:t>
      </w:r>
      <w:r w:rsidR="006E25BB">
        <w:t xml:space="preserve">there, the tea is </w:t>
      </w:r>
      <w:r w:rsidR="006E25BB" w:rsidRPr="00F41DC4">
        <w:rPr>
          <w:rStyle w:val="ChBlueBold"/>
        </w:rPr>
        <w:t>over there</w:t>
      </w:r>
      <w:r w:rsidR="0097241B" w:rsidRPr="0097241B">
        <w:rPr>
          <w:rStyle w:val="ChBlueBold"/>
        </w:rPr>
        <w:t xml:space="preserve"> (</w:t>
      </w:r>
      <w:r w:rsidR="0097241B" w:rsidRPr="0097241B">
        <w:rPr>
          <w:rStyle w:val="ChBlueBold-SmallCaps"/>
        </w:rPr>
        <w:t>emph</w:t>
      </w:r>
      <w:r w:rsidR="0097241B" w:rsidRPr="0097241B">
        <w:rPr>
          <w:rStyle w:val="ChBlueBold"/>
        </w:rPr>
        <w:t>)</w:t>
      </w:r>
      <w:r>
        <w:t>’</w:t>
      </w:r>
      <w:r w:rsidR="006E25BB">
        <w:t xml:space="preserve"> </w:t>
      </w:r>
      <w:r w:rsidR="006E25BB" w:rsidRPr="00F41DC4">
        <w:rPr>
          <w:rStyle w:val="ExampleSource"/>
        </w:rPr>
        <w:t>[081014-011-CvEx.0010]</w:t>
      </w:r>
    </w:p>
    <w:tbl>
      <w:tblPr>
        <w:tblW w:w="6772" w:type="dxa"/>
        <w:tblCellMar>
          <w:left w:w="42" w:type="dxa"/>
          <w:right w:w="42" w:type="dxa"/>
        </w:tblCellMar>
        <w:tblLook w:val="01E0" w:firstRow="1" w:lastRow="1" w:firstColumn="1" w:lastColumn="1" w:noHBand="0" w:noVBand="0"/>
      </w:tblPr>
      <w:tblGrid>
        <w:gridCol w:w="709"/>
        <w:gridCol w:w="284"/>
        <w:gridCol w:w="698"/>
        <w:gridCol w:w="698"/>
        <w:gridCol w:w="987"/>
        <w:gridCol w:w="510"/>
        <w:gridCol w:w="507"/>
        <w:gridCol w:w="1151"/>
        <w:gridCol w:w="614"/>
        <w:gridCol w:w="614"/>
      </w:tblGrid>
      <w:tr w:rsidR="00AC23C4" w:rsidRPr="00712A96" w14:paraId="308786B6" w14:textId="77777777" w:rsidTr="00AC23C4">
        <w:tc>
          <w:tcPr>
            <w:tcW w:w="709" w:type="dxa"/>
            <w:shd w:val="clear" w:color="auto" w:fill="auto"/>
          </w:tcPr>
          <w:p w14:paraId="6532EE29" w14:textId="77777777" w:rsidR="006E25BB" w:rsidRPr="00243B92" w:rsidRDefault="006E25BB" w:rsidP="00B51DB6">
            <w:pPr>
              <w:pStyle w:val="O0Nwnext"/>
            </w:pPr>
            <w:bookmarkStart w:id="3685" w:name="_Ref365365566"/>
            <w:r w:rsidRPr="00856563">
              <w:t>(</w:t>
            </w:r>
            <w:fldSimple w:instr=" SEQ ( \* ARABIC \s 1 ">
              <w:r w:rsidR="00154D81">
                <w:rPr>
                  <w:noProof/>
                </w:rPr>
                <w:t>48</w:t>
              </w:r>
            </w:fldSimple>
            <w:r w:rsidRPr="00856563">
              <w:t>)</w:t>
            </w:r>
            <w:bookmarkEnd w:id="3685"/>
          </w:p>
        </w:tc>
        <w:tc>
          <w:tcPr>
            <w:tcW w:w="284" w:type="dxa"/>
            <w:shd w:val="clear" w:color="auto" w:fill="auto"/>
          </w:tcPr>
          <w:p w14:paraId="6DE77F4C" w14:textId="77777777" w:rsidR="006E25BB" w:rsidRPr="00580244" w:rsidRDefault="006E25BB" w:rsidP="00B51DB6">
            <w:pPr>
              <w:pStyle w:val="Text"/>
            </w:pPr>
            <w:r>
              <w:t>…</w:t>
            </w:r>
          </w:p>
        </w:tc>
        <w:tc>
          <w:tcPr>
            <w:tcW w:w="698" w:type="dxa"/>
            <w:shd w:val="clear" w:color="auto" w:fill="auto"/>
          </w:tcPr>
          <w:p w14:paraId="650B6FBB" w14:textId="77777777" w:rsidR="006E25BB" w:rsidRPr="002D742A" w:rsidRDefault="006E25BB" w:rsidP="00B51DB6">
            <w:pPr>
              <w:pStyle w:val="Text"/>
              <w:rPr>
                <w:rStyle w:val="ChBlueBold"/>
              </w:rPr>
            </w:pPr>
            <w:r w:rsidRPr="002D742A">
              <w:rPr>
                <w:rStyle w:val="ChBlueBold"/>
              </w:rPr>
              <w:t>itu</w:t>
            </w:r>
          </w:p>
        </w:tc>
        <w:tc>
          <w:tcPr>
            <w:tcW w:w="698" w:type="dxa"/>
            <w:shd w:val="clear" w:color="auto" w:fill="auto"/>
          </w:tcPr>
          <w:p w14:paraId="02CA5325" w14:textId="77777777" w:rsidR="006E25BB" w:rsidRPr="002D742A" w:rsidRDefault="006E25BB" w:rsidP="00B51DB6">
            <w:pPr>
              <w:pStyle w:val="Text"/>
              <w:rPr>
                <w:rStyle w:val="ChBlueBold"/>
              </w:rPr>
            </w:pPr>
            <w:r w:rsidRPr="002D742A">
              <w:rPr>
                <w:rStyle w:val="ChBlueBold"/>
              </w:rPr>
              <w:t>tu</w:t>
            </w:r>
          </w:p>
        </w:tc>
        <w:tc>
          <w:tcPr>
            <w:tcW w:w="987" w:type="dxa"/>
            <w:shd w:val="clear" w:color="auto" w:fill="auto"/>
          </w:tcPr>
          <w:p w14:paraId="26E46FBC" w14:textId="77777777" w:rsidR="006E25BB" w:rsidRPr="00580244" w:rsidRDefault="006E25BB" w:rsidP="00B51DB6">
            <w:pPr>
              <w:pStyle w:val="Text"/>
            </w:pPr>
            <w:r w:rsidRPr="00580244">
              <w:t>kata</w:t>
            </w:r>
            <w:r>
              <w:t>~</w:t>
            </w:r>
            <w:r w:rsidRPr="00580244">
              <w:t>kata</w:t>
            </w:r>
          </w:p>
        </w:tc>
        <w:tc>
          <w:tcPr>
            <w:tcW w:w="510" w:type="dxa"/>
            <w:shd w:val="clear" w:color="auto" w:fill="auto"/>
          </w:tcPr>
          <w:p w14:paraId="249F491B" w14:textId="77777777" w:rsidR="006E25BB" w:rsidRPr="00580244" w:rsidRDefault="006E25BB" w:rsidP="00B51DB6">
            <w:pPr>
              <w:pStyle w:val="Text"/>
            </w:pPr>
            <w:r w:rsidRPr="00580244">
              <w:t>dasar</w:t>
            </w:r>
          </w:p>
        </w:tc>
        <w:tc>
          <w:tcPr>
            <w:tcW w:w="507" w:type="dxa"/>
            <w:shd w:val="clear" w:color="auto" w:fill="auto"/>
          </w:tcPr>
          <w:p w14:paraId="0DC45812" w14:textId="77777777" w:rsidR="006E25BB" w:rsidRPr="00580244" w:rsidRDefault="006E25BB" w:rsidP="00B51DB6">
            <w:pPr>
              <w:pStyle w:val="Text"/>
            </w:pPr>
            <w:r w:rsidRPr="00580244">
              <w:t>yang</w:t>
            </w:r>
          </w:p>
        </w:tc>
        <w:tc>
          <w:tcPr>
            <w:tcW w:w="1151" w:type="dxa"/>
            <w:shd w:val="clear" w:color="auto" w:fill="auto"/>
          </w:tcPr>
          <w:p w14:paraId="4073540D" w14:textId="77777777" w:rsidR="006E25BB" w:rsidRPr="00580244" w:rsidRDefault="006E25BB" w:rsidP="00B51DB6">
            <w:pPr>
              <w:pStyle w:val="Text"/>
            </w:pPr>
            <w:r w:rsidRPr="00580244">
              <w:t>harusnya</w:t>
            </w:r>
          </w:p>
        </w:tc>
        <w:tc>
          <w:tcPr>
            <w:tcW w:w="614" w:type="dxa"/>
            <w:shd w:val="clear" w:color="auto" w:fill="auto"/>
          </w:tcPr>
          <w:p w14:paraId="236C4254" w14:textId="77777777" w:rsidR="006E25BB" w:rsidRPr="00580244" w:rsidRDefault="006E25BB" w:rsidP="00B51DB6">
            <w:pPr>
              <w:pStyle w:val="Text"/>
            </w:pPr>
            <w:r w:rsidRPr="00580244">
              <w:t>kamu</w:t>
            </w:r>
          </w:p>
        </w:tc>
        <w:tc>
          <w:tcPr>
            <w:tcW w:w="614" w:type="dxa"/>
            <w:shd w:val="clear" w:color="auto" w:fill="auto"/>
          </w:tcPr>
          <w:p w14:paraId="0B394E8F" w14:textId="77777777" w:rsidR="006E25BB" w:rsidRPr="00580244" w:rsidRDefault="006E25BB" w:rsidP="00B51DB6">
            <w:pPr>
              <w:pStyle w:val="Text"/>
            </w:pPr>
            <w:r>
              <w:t>taw</w:t>
            </w:r>
          </w:p>
        </w:tc>
      </w:tr>
      <w:tr w:rsidR="00AC23C4" w:rsidRPr="00580244" w14:paraId="11CF29D5" w14:textId="77777777" w:rsidTr="00AC23C4">
        <w:tc>
          <w:tcPr>
            <w:tcW w:w="709" w:type="dxa"/>
            <w:shd w:val="clear" w:color="auto" w:fill="auto"/>
          </w:tcPr>
          <w:p w14:paraId="5A47C7E3" w14:textId="77777777" w:rsidR="006E25BB" w:rsidRPr="00243B92" w:rsidRDefault="006E25BB" w:rsidP="0088045C">
            <w:pPr>
              <w:pStyle w:val="GlossEng"/>
            </w:pPr>
          </w:p>
        </w:tc>
        <w:tc>
          <w:tcPr>
            <w:tcW w:w="284" w:type="dxa"/>
            <w:shd w:val="clear" w:color="auto" w:fill="auto"/>
          </w:tcPr>
          <w:p w14:paraId="0ECC2C28" w14:textId="77777777" w:rsidR="006E25BB" w:rsidRPr="008E005E" w:rsidRDefault="006E25BB" w:rsidP="0088045C">
            <w:pPr>
              <w:pStyle w:val="GlossEng"/>
              <w:rPr>
                <w:rStyle w:val="ChSmallCaps"/>
              </w:rPr>
            </w:pPr>
          </w:p>
        </w:tc>
        <w:tc>
          <w:tcPr>
            <w:tcW w:w="698" w:type="dxa"/>
            <w:shd w:val="clear" w:color="auto" w:fill="auto"/>
          </w:tcPr>
          <w:p w14:paraId="49C6A218" w14:textId="77777777" w:rsidR="006E25BB" w:rsidRPr="0099608C" w:rsidRDefault="006E25BB" w:rsidP="0088045C">
            <w:pPr>
              <w:pStyle w:val="GlossEng"/>
              <w:rPr>
                <w:rStyle w:val="ChSmallCaps"/>
              </w:rPr>
            </w:pPr>
            <w:r w:rsidRPr="0099608C">
              <w:rPr>
                <w:rStyle w:val="ChSmallCaps"/>
              </w:rPr>
              <w:t>d.dist</w:t>
            </w:r>
          </w:p>
        </w:tc>
        <w:tc>
          <w:tcPr>
            <w:tcW w:w="698" w:type="dxa"/>
            <w:shd w:val="clear" w:color="auto" w:fill="auto"/>
          </w:tcPr>
          <w:p w14:paraId="644548F6" w14:textId="77777777" w:rsidR="006E25BB" w:rsidRPr="0099608C" w:rsidRDefault="006E25BB" w:rsidP="0088045C">
            <w:pPr>
              <w:pStyle w:val="GlossEng"/>
              <w:rPr>
                <w:rStyle w:val="ChSmallCaps"/>
              </w:rPr>
            </w:pPr>
            <w:r w:rsidRPr="0099608C">
              <w:rPr>
                <w:rStyle w:val="ChSmallCaps"/>
              </w:rPr>
              <w:t>d.dist</w:t>
            </w:r>
          </w:p>
        </w:tc>
        <w:tc>
          <w:tcPr>
            <w:tcW w:w="987" w:type="dxa"/>
            <w:shd w:val="clear" w:color="auto" w:fill="auto"/>
          </w:tcPr>
          <w:p w14:paraId="510CE1D4" w14:textId="77777777" w:rsidR="006E25BB" w:rsidRPr="00580244" w:rsidRDefault="006E25BB" w:rsidP="0088045C">
            <w:pPr>
              <w:pStyle w:val="GlossEng"/>
            </w:pPr>
            <w:r w:rsidRPr="0099608C">
              <w:rPr>
                <w:rStyle w:val="ChSmallCaps"/>
              </w:rPr>
              <w:t>rdp</w:t>
            </w:r>
            <w:r>
              <w:t>~</w:t>
            </w:r>
            <w:r w:rsidRPr="00580244">
              <w:t>word</w:t>
            </w:r>
          </w:p>
        </w:tc>
        <w:tc>
          <w:tcPr>
            <w:tcW w:w="510" w:type="dxa"/>
            <w:shd w:val="clear" w:color="auto" w:fill="auto"/>
          </w:tcPr>
          <w:p w14:paraId="76406165" w14:textId="77777777" w:rsidR="006E25BB" w:rsidRPr="00580244" w:rsidRDefault="006E25BB" w:rsidP="0088045C">
            <w:pPr>
              <w:pStyle w:val="GlossEng"/>
            </w:pPr>
            <w:r w:rsidRPr="00580244">
              <w:t>base</w:t>
            </w:r>
          </w:p>
        </w:tc>
        <w:tc>
          <w:tcPr>
            <w:tcW w:w="507" w:type="dxa"/>
            <w:shd w:val="clear" w:color="auto" w:fill="auto"/>
          </w:tcPr>
          <w:p w14:paraId="1EE568AA" w14:textId="77777777" w:rsidR="006E25BB" w:rsidRPr="0099608C" w:rsidRDefault="006E25BB" w:rsidP="0088045C">
            <w:pPr>
              <w:pStyle w:val="GlossEng"/>
              <w:rPr>
                <w:rStyle w:val="ChSmallCaps"/>
              </w:rPr>
            </w:pPr>
            <w:r w:rsidRPr="0099608C">
              <w:rPr>
                <w:rStyle w:val="ChSmallCaps"/>
              </w:rPr>
              <w:t>rel</w:t>
            </w:r>
          </w:p>
        </w:tc>
        <w:tc>
          <w:tcPr>
            <w:tcW w:w="1151" w:type="dxa"/>
            <w:shd w:val="clear" w:color="auto" w:fill="auto"/>
          </w:tcPr>
          <w:p w14:paraId="61ECF6BB" w14:textId="77777777" w:rsidR="006E25BB" w:rsidRPr="00BA601A" w:rsidRDefault="006E25BB" w:rsidP="0088045C">
            <w:pPr>
              <w:pStyle w:val="GlossEng"/>
            </w:pPr>
            <w:r w:rsidRPr="00BA601A">
              <w:t>appropriately</w:t>
            </w:r>
          </w:p>
        </w:tc>
        <w:tc>
          <w:tcPr>
            <w:tcW w:w="614" w:type="dxa"/>
            <w:shd w:val="clear" w:color="auto" w:fill="auto"/>
          </w:tcPr>
          <w:p w14:paraId="5AC24DE2" w14:textId="77777777" w:rsidR="006E25BB" w:rsidRPr="0099608C" w:rsidRDefault="006E25BB" w:rsidP="0088045C">
            <w:pPr>
              <w:pStyle w:val="GlossEng"/>
              <w:rPr>
                <w:rStyle w:val="ChSmallCaps"/>
              </w:rPr>
            </w:pPr>
            <w:r w:rsidRPr="0099608C">
              <w:rPr>
                <w:rStyle w:val="ChSmallCaps"/>
              </w:rPr>
              <w:t>2pl</w:t>
            </w:r>
          </w:p>
        </w:tc>
        <w:tc>
          <w:tcPr>
            <w:tcW w:w="614" w:type="dxa"/>
            <w:shd w:val="clear" w:color="auto" w:fill="auto"/>
          </w:tcPr>
          <w:p w14:paraId="6B32AACB" w14:textId="77777777" w:rsidR="006E25BB" w:rsidRPr="00580244" w:rsidRDefault="006E25BB" w:rsidP="0088045C">
            <w:pPr>
              <w:pStyle w:val="GlossEng"/>
            </w:pPr>
            <w:r w:rsidRPr="00580244">
              <w:t>know</w:t>
            </w:r>
          </w:p>
        </w:tc>
      </w:tr>
    </w:tbl>
    <w:p w14:paraId="53847C10" w14:textId="7D823FBD" w:rsidR="006E25BB" w:rsidRPr="00072AF1" w:rsidRDefault="006E25BB" w:rsidP="00AF7CAD">
      <w:pPr>
        <w:pStyle w:val="FreeTranslEng15pt"/>
      </w:pPr>
      <w:r>
        <w:t xml:space="preserve">[Addressing a school student:] </w:t>
      </w:r>
      <w:r w:rsidR="00B7093A">
        <w:t>‘</w:t>
      </w:r>
      <w:r>
        <w:t xml:space="preserve">[do you know the </w:t>
      </w:r>
      <w:r w:rsidR="00B46E21">
        <w:t xml:space="preserve">(English) word </w:t>
      </w:r>
      <w:r w:rsidR="00B7093A">
        <w:t>‘</w:t>
      </w:r>
      <w:r>
        <w:t>please</w:t>
      </w:r>
      <w:r w:rsidR="00B7093A">
        <w:t>’</w:t>
      </w:r>
      <w:r>
        <w:t xml:space="preserve"> or not?</w:t>
      </w:r>
      <w:r w:rsidR="00B46E21">
        <w:t>,</w:t>
      </w:r>
      <w:r>
        <w:t xml:space="preserve">] </w:t>
      </w:r>
      <w:r w:rsidRPr="002D742A">
        <w:rPr>
          <w:rStyle w:val="ChBlueBold"/>
        </w:rPr>
        <w:t>that very</w:t>
      </w:r>
      <w:r>
        <w:t xml:space="preserve"> (word belongs to</w:t>
      </w:r>
      <w:r w:rsidRPr="00A0038A">
        <w:t xml:space="preserve">) </w:t>
      </w:r>
      <w:r>
        <w:t xml:space="preserve">the </w:t>
      </w:r>
      <w:r w:rsidRPr="00A0038A">
        <w:t>basic words that you should know</w:t>
      </w:r>
      <w:r w:rsidR="00B7093A">
        <w:t>’</w:t>
      </w:r>
      <w:r>
        <w:t xml:space="preserve"> </w:t>
      </w:r>
      <w:r w:rsidRPr="00421C54">
        <w:rPr>
          <w:rStyle w:val="ExampleSource"/>
        </w:rPr>
        <w:t>[081115-001a-Cv.0145]</w:t>
      </w:r>
    </w:p>
    <w:p w14:paraId="1C9847AF" w14:textId="77777777" w:rsidR="006E25BB" w:rsidRDefault="006E25BB" w:rsidP="006E25BB">
      <w:pPr>
        <w:pStyle w:val="Heading3"/>
      </w:pPr>
      <w:bookmarkStart w:id="3686" w:name="_Ref288639682"/>
      <w:bookmarkStart w:id="3687" w:name="_Toc342590085"/>
      <w:bookmarkStart w:id="3688" w:name="_Toc358726179"/>
      <w:bookmarkStart w:id="3689" w:name="_Toc440455663"/>
      <w:r w:rsidRPr="00856563">
        <w:t>Locative</w:t>
      </w:r>
      <w:bookmarkEnd w:id="3686"/>
      <w:r>
        <w:t>s</w:t>
      </w:r>
      <w:bookmarkEnd w:id="3687"/>
      <w:bookmarkEnd w:id="3688"/>
      <w:r>
        <w:t xml:space="preserve"> [</w:t>
      </w:r>
      <w:r w:rsidRPr="0099608C">
        <w:rPr>
          <w:rStyle w:val="ChSmallCaps"/>
        </w:rPr>
        <w:t>n</w:t>
      </w:r>
      <w:r w:rsidRPr="00FA5950">
        <w:t xml:space="preserve"> </w:t>
      </w:r>
      <w:r w:rsidRPr="0099608C">
        <w:rPr>
          <w:rStyle w:val="ChSmallCaps"/>
        </w:rPr>
        <w:t>loc</w:t>
      </w:r>
      <w:r>
        <w:t>]</w:t>
      </w:r>
      <w:bookmarkEnd w:id="3689"/>
    </w:p>
    <w:p w14:paraId="1902BE32" w14:textId="7453020F" w:rsidR="006E25BB" w:rsidRDefault="006E25BB" w:rsidP="006B0EBA">
      <w:pPr>
        <w:pStyle w:val="Body0010after"/>
      </w:pPr>
      <w:r>
        <w:t xml:space="preserve">Adnominally used locatives occur in post-head position, such that </w:t>
      </w:r>
      <w:r w:rsidR="00B7093A">
        <w:t>‘</w:t>
      </w:r>
      <w:r w:rsidRPr="0099608C">
        <w:rPr>
          <w:rStyle w:val="ChSmallCaps"/>
        </w:rPr>
        <w:t>n</w:t>
      </w:r>
      <w:r w:rsidRPr="00FA5950">
        <w:t xml:space="preserve"> </w:t>
      </w:r>
      <w:r w:rsidRPr="0099608C">
        <w:rPr>
          <w:rStyle w:val="ChSmallCaps"/>
        </w:rPr>
        <w:t>loc</w:t>
      </w:r>
      <w:r w:rsidR="00B7093A">
        <w:t>’</w:t>
      </w:r>
      <w:r>
        <w:t xml:space="preserve">. This is illustrated with proximal </w:t>
      </w:r>
      <w:r w:rsidRPr="00856563">
        <w:rPr>
          <w:rStyle w:val="ChItalBold"/>
        </w:rPr>
        <w:t>sini</w:t>
      </w:r>
      <w:r w:rsidRPr="00856563">
        <w:t xml:space="preserve"> </w:t>
      </w:r>
      <w:r w:rsidR="00B7093A">
        <w:t>‘</w:t>
      </w:r>
      <w:r w:rsidRPr="0099608C">
        <w:rPr>
          <w:rStyle w:val="ChSmallCaps"/>
        </w:rPr>
        <w:t>l.prox</w:t>
      </w:r>
      <w:r w:rsidR="00B7093A">
        <w:t>’</w:t>
      </w:r>
      <w:r>
        <w:t xml:space="preserve"> in </w:t>
      </w:r>
      <w:r>
        <w:fldChar w:fldCharType="begin"/>
      </w:r>
      <w:r>
        <w:instrText xml:space="preserve"> REF _Ref340861568 \h </w:instrText>
      </w:r>
      <w:r>
        <w:fldChar w:fldCharType="separate"/>
      </w:r>
      <w:r w:rsidR="00154D81" w:rsidRPr="00856563">
        <w:t>(</w:t>
      </w:r>
      <w:r w:rsidR="00154D81">
        <w:rPr>
          <w:noProof/>
        </w:rPr>
        <w:t>49</w:t>
      </w:r>
      <w:r w:rsidR="00154D81" w:rsidRPr="00856563">
        <w:t>)</w:t>
      </w:r>
      <w:r>
        <w:fldChar w:fldCharType="end"/>
      </w:r>
      <w:r w:rsidRPr="00856563">
        <w:t xml:space="preserve">, </w:t>
      </w:r>
      <w:r>
        <w:t xml:space="preserve">and distal </w:t>
      </w:r>
      <w:r w:rsidRPr="00856563">
        <w:rPr>
          <w:rStyle w:val="ChItalBold"/>
        </w:rPr>
        <w:t>sana</w:t>
      </w:r>
      <w:r w:rsidRPr="00856563">
        <w:t xml:space="preserve"> </w:t>
      </w:r>
      <w:r w:rsidR="00B7093A">
        <w:t>‘</w:t>
      </w:r>
      <w:r w:rsidRPr="0099608C">
        <w:rPr>
          <w:rStyle w:val="ChSmallCaps"/>
        </w:rPr>
        <w:t>l.dist</w:t>
      </w:r>
      <w:r w:rsidR="00B7093A">
        <w:t>’</w:t>
      </w:r>
      <w:r>
        <w:t xml:space="preserve"> as in </w:t>
      </w:r>
      <w:r w:rsidR="00E227C4">
        <w:fldChar w:fldCharType="begin"/>
      </w:r>
      <w:r w:rsidR="00E227C4">
        <w:instrText xml:space="preserve"> REF _Ref365365568 \h </w:instrText>
      </w:r>
      <w:r w:rsidR="00E227C4">
        <w:fldChar w:fldCharType="separate"/>
      </w:r>
      <w:r w:rsidR="00154D81" w:rsidRPr="00856563">
        <w:t>(</w:t>
      </w:r>
      <w:r w:rsidR="00154D81">
        <w:rPr>
          <w:noProof/>
        </w:rPr>
        <w:t>50</w:t>
      </w:r>
      <w:r w:rsidR="00154D81" w:rsidRPr="00856563">
        <w:t>)</w:t>
      </w:r>
      <w:r w:rsidR="00E227C4">
        <w:fldChar w:fldCharType="end"/>
      </w:r>
      <w:r w:rsidRPr="00856563">
        <w:t xml:space="preserve">. The head nominal may be a noun </w:t>
      </w:r>
      <w:r>
        <w:t xml:space="preserve">such as </w:t>
      </w:r>
      <w:r w:rsidR="003242CA">
        <w:rPr>
          <w:rStyle w:val="ChItalBold"/>
        </w:rPr>
        <w:t>ana</w:t>
      </w:r>
      <w:r>
        <w:t xml:space="preserve"> </w:t>
      </w:r>
      <w:r w:rsidR="00B7093A">
        <w:t>‘</w:t>
      </w:r>
      <w:r>
        <w:t>child</w:t>
      </w:r>
      <w:r w:rsidR="00B7093A">
        <w:t>’</w:t>
      </w:r>
      <w:r>
        <w:t xml:space="preserve"> in </w:t>
      </w:r>
      <w:r>
        <w:fldChar w:fldCharType="begin"/>
      </w:r>
      <w:r>
        <w:instrText xml:space="preserve"> REF _Ref340861568 \h </w:instrText>
      </w:r>
      <w:r>
        <w:fldChar w:fldCharType="separate"/>
      </w:r>
      <w:r w:rsidR="00154D81" w:rsidRPr="00856563">
        <w:t>(</w:t>
      </w:r>
      <w:r w:rsidR="00154D81">
        <w:rPr>
          <w:noProof/>
        </w:rPr>
        <w:t>49</w:t>
      </w:r>
      <w:r w:rsidR="00154D81" w:rsidRPr="00856563">
        <w:t>)</w:t>
      </w:r>
      <w:r>
        <w:fldChar w:fldCharType="end"/>
      </w:r>
      <w:r>
        <w:t xml:space="preserve">, or a </w:t>
      </w:r>
      <w:r w:rsidR="00655EB7">
        <w:t>personal pronoun</w:t>
      </w:r>
      <w:r>
        <w:t xml:space="preserve"> such as </w:t>
      </w:r>
      <w:r w:rsidRPr="00D85508">
        <w:rPr>
          <w:rStyle w:val="ChItalBold"/>
        </w:rPr>
        <w:t>dong</w:t>
      </w:r>
      <w:r>
        <w:t xml:space="preserve"> </w:t>
      </w:r>
      <w:r w:rsidR="00B7093A">
        <w:t>‘</w:t>
      </w:r>
      <w:r w:rsidRPr="0099608C">
        <w:rPr>
          <w:rStyle w:val="ChSmallCaps"/>
        </w:rPr>
        <w:t>3pl</w:t>
      </w:r>
      <w:r w:rsidR="00B7093A">
        <w:t>’</w:t>
      </w:r>
      <w:r>
        <w:t xml:space="preserve"> in </w:t>
      </w:r>
      <w:r w:rsidR="00E227C4">
        <w:fldChar w:fldCharType="begin"/>
      </w:r>
      <w:r w:rsidR="00E227C4">
        <w:instrText xml:space="preserve"> REF _Ref365365568 \h </w:instrText>
      </w:r>
      <w:r w:rsidR="00E227C4">
        <w:fldChar w:fldCharType="separate"/>
      </w:r>
      <w:r w:rsidR="00154D81" w:rsidRPr="00856563">
        <w:t>(</w:t>
      </w:r>
      <w:r w:rsidR="00154D81">
        <w:rPr>
          <w:noProof/>
        </w:rPr>
        <w:t>50</w:t>
      </w:r>
      <w:r w:rsidR="00154D81" w:rsidRPr="00856563">
        <w:t>)</w:t>
      </w:r>
      <w:r w:rsidR="00E227C4">
        <w:fldChar w:fldCharType="end"/>
      </w:r>
      <w:r>
        <w:t>. (A detailed discussion on locatives and their adnominal uses is found in §</w:t>
      </w:r>
      <w:r w:rsidR="003B2771">
        <w:fldChar w:fldCharType="begin"/>
      </w:r>
      <w:r w:rsidR="003B2771">
        <w:instrText xml:space="preserve"> REF _Ref322435478 \w \h </w:instrText>
      </w:r>
      <w:r w:rsidR="003B2771">
        <w:fldChar w:fldCharType="separate"/>
      </w:r>
      <w:r w:rsidR="00154D81">
        <w:rPr>
          <w:cs/>
        </w:rPr>
        <w:t>‎</w:t>
      </w:r>
      <w:r w:rsidR="00154D81">
        <w:t>7.2</w:t>
      </w:r>
      <w:r w:rsidR="003B2771">
        <w:fldChar w:fldCharType="end"/>
      </w:r>
      <w:r w:rsidR="006B0EBA">
        <w:t>; see also §</w:t>
      </w:r>
      <w:r w:rsidR="006B0EBA">
        <w:fldChar w:fldCharType="begin"/>
      </w:r>
      <w:r w:rsidR="006B0EBA">
        <w:instrText xml:space="preserve"> REF _Ref350501176 \w \h </w:instrText>
      </w:r>
      <w:r w:rsidR="006B0EBA">
        <w:fldChar w:fldCharType="separate"/>
      </w:r>
      <w:r w:rsidR="00154D81">
        <w:rPr>
          <w:cs/>
        </w:rPr>
        <w:t>‎</w:t>
      </w:r>
      <w:r w:rsidR="00154D81">
        <w:t>5.7</w:t>
      </w:r>
      <w:r w:rsidR="006B0EBA">
        <w:fldChar w:fldCharType="end"/>
      </w:r>
      <w:r>
        <w:t>.)</w:t>
      </w:r>
    </w:p>
    <w:tbl>
      <w:tblPr>
        <w:tblW w:w="5424" w:type="dxa"/>
        <w:tblCellMar>
          <w:left w:w="40" w:type="dxa"/>
          <w:right w:w="40" w:type="dxa"/>
        </w:tblCellMar>
        <w:tblLook w:val="01E0" w:firstRow="1" w:lastRow="1" w:firstColumn="1" w:lastColumn="1" w:noHBand="0" w:noVBand="0"/>
      </w:tblPr>
      <w:tblGrid>
        <w:gridCol w:w="709"/>
        <w:gridCol w:w="625"/>
        <w:gridCol w:w="1000"/>
        <w:gridCol w:w="755"/>
        <w:gridCol w:w="702"/>
        <w:gridCol w:w="1075"/>
        <w:gridCol w:w="558"/>
      </w:tblGrid>
      <w:tr w:rsidR="00AC23C4" w:rsidRPr="004B7057" w14:paraId="54C49051" w14:textId="77777777" w:rsidTr="00AC23C4">
        <w:tc>
          <w:tcPr>
            <w:tcW w:w="709" w:type="dxa"/>
            <w:shd w:val="clear" w:color="auto" w:fill="auto"/>
          </w:tcPr>
          <w:p w14:paraId="194751CB" w14:textId="77777777" w:rsidR="006E25BB" w:rsidRPr="009F708D" w:rsidRDefault="006E25BB" w:rsidP="00B51DB6">
            <w:pPr>
              <w:pStyle w:val="O0Nwnext"/>
            </w:pPr>
            <w:bookmarkStart w:id="3690" w:name="_Ref279560323"/>
            <w:bookmarkStart w:id="3691" w:name="_Ref340861568"/>
            <w:r w:rsidRPr="00856563">
              <w:t>(</w:t>
            </w:r>
            <w:fldSimple w:instr=" SEQ ( \* ARABIC \s 1 ">
              <w:r w:rsidR="00154D81">
                <w:rPr>
                  <w:noProof/>
                </w:rPr>
                <w:t>49</w:t>
              </w:r>
            </w:fldSimple>
            <w:bookmarkEnd w:id="3690"/>
            <w:r w:rsidRPr="00856563">
              <w:t>)</w:t>
            </w:r>
            <w:bookmarkEnd w:id="3691"/>
          </w:p>
        </w:tc>
        <w:tc>
          <w:tcPr>
            <w:tcW w:w="625" w:type="dxa"/>
            <w:shd w:val="clear" w:color="auto" w:fill="auto"/>
          </w:tcPr>
          <w:p w14:paraId="6019931D" w14:textId="77777777" w:rsidR="006E25BB" w:rsidRPr="00FB11C4" w:rsidRDefault="006E25BB" w:rsidP="00B51DB6">
            <w:pPr>
              <w:pStyle w:val="Text"/>
            </w:pPr>
            <w:r w:rsidRPr="00FB11C4">
              <w:t>kamu</w:t>
            </w:r>
          </w:p>
        </w:tc>
        <w:tc>
          <w:tcPr>
            <w:tcW w:w="1000" w:type="dxa"/>
            <w:shd w:val="clear" w:color="auto" w:fill="auto"/>
          </w:tcPr>
          <w:p w14:paraId="502DAC7B" w14:textId="77777777" w:rsidR="006E25BB" w:rsidRPr="00856563" w:rsidRDefault="006E25BB" w:rsidP="00B51DB6">
            <w:pPr>
              <w:pStyle w:val="Text"/>
              <w:rPr>
                <w:rStyle w:val="ChBlueBold"/>
              </w:rPr>
            </w:pPr>
            <w:r w:rsidRPr="00856563">
              <w:rPr>
                <w:rStyle w:val="ChBlueBold"/>
              </w:rPr>
              <w:t>an</w:t>
            </w:r>
            <w:r w:rsidR="003242CA">
              <w:rPr>
                <w:rStyle w:val="ChBlueBold"/>
              </w:rPr>
              <w:t>a</w:t>
            </w:r>
            <w:r>
              <w:rPr>
                <w:rStyle w:val="ChBlueBold"/>
              </w:rPr>
              <w:t>~</w:t>
            </w:r>
            <w:r w:rsidRPr="00856563">
              <w:rPr>
                <w:rStyle w:val="ChBlueBold"/>
              </w:rPr>
              <w:t>ana</w:t>
            </w:r>
          </w:p>
        </w:tc>
        <w:tc>
          <w:tcPr>
            <w:tcW w:w="755" w:type="dxa"/>
            <w:shd w:val="clear" w:color="auto" w:fill="auto"/>
          </w:tcPr>
          <w:p w14:paraId="033EC893" w14:textId="77777777" w:rsidR="006E25BB" w:rsidRPr="00856563" w:rsidRDefault="006E25BB" w:rsidP="00B51DB6">
            <w:pPr>
              <w:pStyle w:val="Text"/>
              <w:rPr>
                <w:rStyle w:val="ChBlueBold"/>
              </w:rPr>
            </w:pPr>
            <w:r w:rsidRPr="00856563">
              <w:rPr>
                <w:rStyle w:val="ChBlueBold"/>
              </w:rPr>
              <w:t>sini</w:t>
            </w:r>
          </w:p>
        </w:tc>
        <w:tc>
          <w:tcPr>
            <w:tcW w:w="702" w:type="dxa"/>
            <w:shd w:val="clear" w:color="auto" w:fill="auto"/>
          </w:tcPr>
          <w:p w14:paraId="1AA1535F" w14:textId="77777777" w:rsidR="006E25BB" w:rsidRPr="00856563" w:rsidRDefault="006E25BB" w:rsidP="00B51DB6">
            <w:pPr>
              <w:pStyle w:val="Text"/>
              <w:rPr>
                <w:rStyle w:val="ChBlueBold"/>
              </w:rPr>
            </w:pPr>
            <w:r w:rsidRPr="00856563">
              <w:rPr>
                <w:rStyle w:val="ChBlueBold"/>
              </w:rPr>
              <w:t>tu</w:t>
            </w:r>
          </w:p>
        </w:tc>
        <w:tc>
          <w:tcPr>
            <w:tcW w:w="1075" w:type="dxa"/>
            <w:shd w:val="clear" w:color="auto" w:fill="auto"/>
          </w:tcPr>
          <w:p w14:paraId="3A081E2F" w14:textId="77777777" w:rsidR="006E25BB" w:rsidRPr="00856563" w:rsidRDefault="006E25BB" w:rsidP="00B51DB6">
            <w:pPr>
              <w:pStyle w:val="Text"/>
            </w:pPr>
            <w:r w:rsidRPr="00856563">
              <w:t>enak</w:t>
            </w:r>
          </w:p>
        </w:tc>
        <w:tc>
          <w:tcPr>
            <w:tcW w:w="558" w:type="dxa"/>
            <w:shd w:val="clear" w:color="auto" w:fill="auto"/>
          </w:tcPr>
          <w:p w14:paraId="647AC42B" w14:textId="77777777" w:rsidR="006E25BB" w:rsidRPr="00856563" w:rsidRDefault="006E25BB" w:rsidP="00B51DB6">
            <w:pPr>
              <w:pStyle w:val="Text"/>
            </w:pPr>
            <w:r w:rsidRPr="00856563">
              <w:t>skali</w:t>
            </w:r>
          </w:p>
        </w:tc>
      </w:tr>
      <w:tr w:rsidR="00AC23C4" w:rsidRPr="00AC23C4" w14:paraId="7B1CE009" w14:textId="77777777" w:rsidTr="00AC23C4">
        <w:tc>
          <w:tcPr>
            <w:tcW w:w="709" w:type="dxa"/>
            <w:shd w:val="clear" w:color="auto" w:fill="auto"/>
          </w:tcPr>
          <w:p w14:paraId="13E16672" w14:textId="77777777" w:rsidR="006E25BB" w:rsidRPr="00953F60" w:rsidRDefault="006E25BB" w:rsidP="00B51DB6">
            <w:pPr>
              <w:pStyle w:val="GlossEng"/>
            </w:pPr>
          </w:p>
        </w:tc>
        <w:tc>
          <w:tcPr>
            <w:tcW w:w="625" w:type="dxa"/>
            <w:shd w:val="clear" w:color="auto" w:fill="auto"/>
          </w:tcPr>
          <w:p w14:paraId="4923CFEC" w14:textId="77777777" w:rsidR="006E25BB" w:rsidRPr="0099608C" w:rsidRDefault="006E25BB" w:rsidP="00B51DB6">
            <w:pPr>
              <w:pStyle w:val="GlossEng"/>
              <w:rPr>
                <w:rStyle w:val="ChSmallCaps"/>
              </w:rPr>
            </w:pPr>
            <w:r w:rsidRPr="0099608C">
              <w:rPr>
                <w:rStyle w:val="ChSmallCaps"/>
              </w:rPr>
              <w:t>2pl</w:t>
            </w:r>
          </w:p>
        </w:tc>
        <w:tc>
          <w:tcPr>
            <w:tcW w:w="1000" w:type="dxa"/>
            <w:shd w:val="clear" w:color="auto" w:fill="auto"/>
          </w:tcPr>
          <w:p w14:paraId="7DEC6686" w14:textId="77777777" w:rsidR="006E25BB" w:rsidRPr="00856563" w:rsidRDefault="006E25BB" w:rsidP="00B51DB6">
            <w:pPr>
              <w:pStyle w:val="GlossEng"/>
            </w:pPr>
            <w:r w:rsidRPr="0099608C">
              <w:rPr>
                <w:rStyle w:val="ChSmallCaps"/>
              </w:rPr>
              <w:t>rdp</w:t>
            </w:r>
            <w:r>
              <w:t>~</w:t>
            </w:r>
            <w:r w:rsidRPr="00856563">
              <w:t>child</w:t>
            </w:r>
          </w:p>
        </w:tc>
        <w:tc>
          <w:tcPr>
            <w:tcW w:w="755" w:type="dxa"/>
            <w:shd w:val="clear" w:color="auto" w:fill="auto"/>
          </w:tcPr>
          <w:p w14:paraId="7126220E" w14:textId="77777777" w:rsidR="006E25BB" w:rsidRPr="0099608C" w:rsidRDefault="006E25BB" w:rsidP="00B51DB6">
            <w:pPr>
              <w:pStyle w:val="GlossEng"/>
              <w:rPr>
                <w:rStyle w:val="ChSmallCaps"/>
              </w:rPr>
            </w:pPr>
            <w:r w:rsidRPr="0099608C">
              <w:rPr>
                <w:rStyle w:val="ChSmallCaps"/>
              </w:rPr>
              <w:t>l.prox</w:t>
            </w:r>
          </w:p>
        </w:tc>
        <w:tc>
          <w:tcPr>
            <w:tcW w:w="702" w:type="dxa"/>
            <w:shd w:val="clear" w:color="auto" w:fill="auto"/>
          </w:tcPr>
          <w:p w14:paraId="5EF56B32" w14:textId="77777777" w:rsidR="006E25BB" w:rsidRPr="0099608C" w:rsidRDefault="006E25BB" w:rsidP="00B51DB6">
            <w:pPr>
              <w:pStyle w:val="GlossEng"/>
              <w:rPr>
                <w:rStyle w:val="ChSmallCaps"/>
              </w:rPr>
            </w:pPr>
            <w:r w:rsidRPr="0099608C">
              <w:rPr>
                <w:rStyle w:val="ChSmallCaps"/>
              </w:rPr>
              <w:t>d.dist</w:t>
            </w:r>
          </w:p>
        </w:tc>
        <w:tc>
          <w:tcPr>
            <w:tcW w:w="1075" w:type="dxa"/>
            <w:shd w:val="clear" w:color="auto" w:fill="auto"/>
          </w:tcPr>
          <w:p w14:paraId="081E3D9A" w14:textId="77777777" w:rsidR="006E25BB" w:rsidRPr="00856563" w:rsidRDefault="006E25BB" w:rsidP="00B51DB6">
            <w:pPr>
              <w:pStyle w:val="GlossEng"/>
            </w:pPr>
            <w:r>
              <w:t>be.</w:t>
            </w:r>
            <w:r w:rsidRPr="00856563">
              <w:t>pleasant</w:t>
            </w:r>
          </w:p>
        </w:tc>
        <w:tc>
          <w:tcPr>
            <w:tcW w:w="558" w:type="dxa"/>
            <w:shd w:val="clear" w:color="auto" w:fill="auto"/>
          </w:tcPr>
          <w:p w14:paraId="0B2DE7A8" w14:textId="77777777" w:rsidR="006E25BB" w:rsidRPr="00856563" w:rsidRDefault="006E25BB" w:rsidP="00B51DB6">
            <w:pPr>
              <w:pStyle w:val="GlossEng"/>
            </w:pPr>
            <w:r w:rsidRPr="00856563">
              <w:t>very</w:t>
            </w:r>
          </w:p>
        </w:tc>
      </w:tr>
    </w:tbl>
    <w:p w14:paraId="1DCBA877" w14:textId="35C715D7" w:rsidR="006E25BB" w:rsidRPr="00856563" w:rsidRDefault="00B7093A" w:rsidP="006E25BB">
      <w:pPr>
        <w:pStyle w:val="FreeTranslEng"/>
      </w:pPr>
      <w:r>
        <w:t>‘</w:t>
      </w:r>
      <w:r w:rsidR="006E25BB" w:rsidRPr="00FB11C4">
        <w:t xml:space="preserve">you, </w:t>
      </w:r>
      <w:r w:rsidR="006E25BB" w:rsidRPr="00856563">
        <w:rPr>
          <w:rStyle w:val="ChBlueBold"/>
        </w:rPr>
        <w:t>the young people here</w:t>
      </w:r>
      <w:r w:rsidR="0097241B" w:rsidRPr="0097241B">
        <w:rPr>
          <w:rStyle w:val="ChBlueBold"/>
        </w:rPr>
        <w:t xml:space="preserve"> (</w:t>
      </w:r>
      <w:r w:rsidR="0097241B" w:rsidRPr="0097241B">
        <w:rPr>
          <w:rStyle w:val="ChBlueBold-SmallCaps"/>
        </w:rPr>
        <w:t>emph</w:t>
      </w:r>
      <w:r w:rsidR="0097241B" w:rsidRPr="0097241B">
        <w:rPr>
          <w:rStyle w:val="ChBlueBold"/>
        </w:rPr>
        <w:t>)</w:t>
      </w:r>
      <w:r w:rsidR="006E25BB" w:rsidRPr="00856563">
        <w:t>, (live) very pleasant (lives)</w:t>
      </w:r>
      <w:r>
        <w:t>’</w:t>
      </w:r>
      <w:r w:rsidR="006E25BB" w:rsidRPr="00856563">
        <w:t xml:space="preserve"> </w:t>
      </w:r>
      <w:r w:rsidR="006E25BB" w:rsidRPr="00856563">
        <w:rPr>
          <w:rStyle w:val="ExampleSource"/>
        </w:rPr>
        <w:t>[081115-001b-Cv.0060]</w:t>
      </w:r>
    </w:p>
    <w:tbl>
      <w:tblPr>
        <w:tblW w:w="0" w:type="auto"/>
        <w:tblCellMar>
          <w:left w:w="40" w:type="dxa"/>
          <w:right w:w="40" w:type="dxa"/>
        </w:tblCellMar>
        <w:tblLook w:val="01E0" w:firstRow="1" w:lastRow="1" w:firstColumn="1" w:lastColumn="1" w:noHBand="0" w:noVBand="0"/>
      </w:tblPr>
      <w:tblGrid>
        <w:gridCol w:w="709"/>
        <w:gridCol w:w="603"/>
        <w:gridCol w:w="684"/>
        <w:gridCol w:w="691"/>
        <w:gridCol w:w="725"/>
      </w:tblGrid>
      <w:tr w:rsidR="00AC23C4" w:rsidRPr="004B7057" w14:paraId="3FE11200" w14:textId="77777777" w:rsidTr="00AC23C4">
        <w:tc>
          <w:tcPr>
            <w:tcW w:w="709" w:type="dxa"/>
            <w:shd w:val="clear" w:color="auto" w:fill="auto"/>
          </w:tcPr>
          <w:p w14:paraId="290AA5FD" w14:textId="77777777" w:rsidR="006E25BB" w:rsidRPr="009F708D" w:rsidRDefault="006E25BB" w:rsidP="00B51DB6">
            <w:pPr>
              <w:pStyle w:val="O0Nwnext"/>
            </w:pPr>
            <w:bookmarkStart w:id="3692" w:name="_Ref365365568"/>
            <w:r w:rsidRPr="00856563">
              <w:t>(</w:t>
            </w:r>
            <w:fldSimple w:instr=" SEQ ( \* ARABIC \s 1 ">
              <w:r w:rsidR="00154D81">
                <w:rPr>
                  <w:noProof/>
                </w:rPr>
                <w:t>50</w:t>
              </w:r>
            </w:fldSimple>
            <w:r w:rsidRPr="00856563">
              <w:t>)</w:t>
            </w:r>
            <w:bookmarkEnd w:id="3692"/>
          </w:p>
        </w:tc>
        <w:tc>
          <w:tcPr>
            <w:tcW w:w="603" w:type="dxa"/>
            <w:shd w:val="clear" w:color="auto" w:fill="auto"/>
          </w:tcPr>
          <w:p w14:paraId="188E9CB3" w14:textId="77777777" w:rsidR="006E25BB" w:rsidRPr="00856563" w:rsidRDefault="006E25BB" w:rsidP="00B51DB6">
            <w:pPr>
              <w:pStyle w:val="Text"/>
              <w:rPr>
                <w:rStyle w:val="ChBlueBold"/>
              </w:rPr>
            </w:pPr>
            <w:r w:rsidRPr="00856563">
              <w:rPr>
                <w:rStyle w:val="ChBlueBold"/>
              </w:rPr>
              <w:t>don</w:t>
            </w:r>
            <w:r>
              <w:rPr>
                <w:rStyle w:val="ChBlueBold"/>
              </w:rPr>
              <w:t>g</w:t>
            </w:r>
          </w:p>
        </w:tc>
        <w:tc>
          <w:tcPr>
            <w:tcW w:w="684" w:type="dxa"/>
            <w:shd w:val="clear" w:color="auto" w:fill="auto"/>
          </w:tcPr>
          <w:p w14:paraId="321E44F0" w14:textId="77777777" w:rsidR="006E25BB" w:rsidRPr="00856563" w:rsidRDefault="006E25BB" w:rsidP="00B51DB6">
            <w:pPr>
              <w:pStyle w:val="Text"/>
              <w:rPr>
                <w:rStyle w:val="ChBlueBold"/>
              </w:rPr>
            </w:pPr>
            <w:r w:rsidRPr="00856563">
              <w:rPr>
                <w:rStyle w:val="ChBlueBold"/>
              </w:rPr>
              <w:t>sana</w:t>
            </w:r>
          </w:p>
        </w:tc>
        <w:tc>
          <w:tcPr>
            <w:tcW w:w="691" w:type="dxa"/>
            <w:shd w:val="clear" w:color="auto" w:fill="auto"/>
          </w:tcPr>
          <w:p w14:paraId="4E4770B8" w14:textId="77777777" w:rsidR="006E25BB" w:rsidRPr="00856563" w:rsidRDefault="006E25BB" w:rsidP="00B51DB6">
            <w:pPr>
              <w:pStyle w:val="Text"/>
            </w:pPr>
            <w:r w:rsidRPr="00856563">
              <w:t>cari</w:t>
            </w:r>
          </w:p>
        </w:tc>
        <w:tc>
          <w:tcPr>
            <w:tcW w:w="725" w:type="dxa"/>
            <w:shd w:val="clear" w:color="auto" w:fill="auto"/>
          </w:tcPr>
          <w:p w14:paraId="25BC3244" w14:textId="77777777" w:rsidR="006E25BB" w:rsidRPr="00856563" w:rsidRDefault="006E25BB" w:rsidP="00B51DB6">
            <w:pPr>
              <w:pStyle w:val="Text"/>
            </w:pPr>
            <w:r w:rsidRPr="00856563">
              <w:t>angin</w:t>
            </w:r>
            <w:r w:rsidR="004212FA">
              <w:t>g</w:t>
            </w:r>
          </w:p>
        </w:tc>
      </w:tr>
      <w:tr w:rsidR="00AC23C4" w:rsidRPr="00AC23C4" w14:paraId="4F5B129D" w14:textId="77777777" w:rsidTr="00AC23C4">
        <w:tc>
          <w:tcPr>
            <w:tcW w:w="709" w:type="dxa"/>
            <w:shd w:val="clear" w:color="auto" w:fill="auto"/>
          </w:tcPr>
          <w:p w14:paraId="387C65CA" w14:textId="77777777" w:rsidR="006E25BB" w:rsidRPr="009F708D" w:rsidRDefault="006E25BB" w:rsidP="00B51DB6">
            <w:pPr>
              <w:pStyle w:val="GlossEng"/>
            </w:pPr>
          </w:p>
        </w:tc>
        <w:tc>
          <w:tcPr>
            <w:tcW w:w="603" w:type="dxa"/>
            <w:shd w:val="clear" w:color="auto" w:fill="auto"/>
          </w:tcPr>
          <w:p w14:paraId="1759BD6B" w14:textId="77777777" w:rsidR="006E25BB" w:rsidRPr="0099608C" w:rsidRDefault="006E25BB" w:rsidP="00B51DB6">
            <w:pPr>
              <w:pStyle w:val="GlossEng"/>
              <w:rPr>
                <w:rStyle w:val="ChSmallCaps"/>
              </w:rPr>
            </w:pPr>
            <w:r w:rsidRPr="0099608C">
              <w:rPr>
                <w:rStyle w:val="ChSmallCaps"/>
              </w:rPr>
              <w:t>3pl</w:t>
            </w:r>
          </w:p>
        </w:tc>
        <w:tc>
          <w:tcPr>
            <w:tcW w:w="684" w:type="dxa"/>
            <w:shd w:val="clear" w:color="auto" w:fill="auto"/>
          </w:tcPr>
          <w:p w14:paraId="68C46CD6" w14:textId="77777777" w:rsidR="006E25BB" w:rsidRPr="0099608C" w:rsidRDefault="006E25BB" w:rsidP="00B51DB6">
            <w:pPr>
              <w:pStyle w:val="GlossEng"/>
              <w:rPr>
                <w:rStyle w:val="ChSmallCaps"/>
              </w:rPr>
            </w:pPr>
            <w:r w:rsidRPr="0099608C">
              <w:rPr>
                <w:rStyle w:val="ChSmallCaps"/>
              </w:rPr>
              <w:t>l.dist</w:t>
            </w:r>
          </w:p>
        </w:tc>
        <w:tc>
          <w:tcPr>
            <w:tcW w:w="691" w:type="dxa"/>
            <w:shd w:val="clear" w:color="auto" w:fill="auto"/>
          </w:tcPr>
          <w:p w14:paraId="52904C12" w14:textId="77777777" w:rsidR="006E25BB" w:rsidRPr="00856563" w:rsidRDefault="006E25BB" w:rsidP="00B51DB6">
            <w:pPr>
              <w:pStyle w:val="GlossEng"/>
            </w:pPr>
            <w:r>
              <w:t>search</w:t>
            </w:r>
          </w:p>
        </w:tc>
        <w:tc>
          <w:tcPr>
            <w:tcW w:w="725" w:type="dxa"/>
            <w:shd w:val="clear" w:color="auto" w:fill="auto"/>
          </w:tcPr>
          <w:p w14:paraId="04C331D3" w14:textId="77777777" w:rsidR="006E25BB" w:rsidRPr="00856563" w:rsidRDefault="006E25BB" w:rsidP="00B51DB6">
            <w:pPr>
              <w:pStyle w:val="GlossEng"/>
            </w:pPr>
            <w:r w:rsidRPr="00856563">
              <w:t>wind</w:t>
            </w:r>
          </w:p>
        </w:tc>
      </w:tr>
    </w:tbl>
    <w:p w14:paraId="73E5FC41" w14:textId="103655AF" w:rsidR="006E25BB" w:rsidRPr="009E2A1C" w:rsidRDefault="00B7093A" w:rsidP="00325AF5">
      <w:pPr>
        <w:pStyle w:val="FreeTranslEng15pt"/>
      </w:pPr>
      <w:r>
        <w:t>‘</w:t>
      </w:r>
      <w:r w:rsidR="006E25BB" w:rsidRPr="00856563">
        <w:rPr>
          <w:rStyle w:val="ChBlueBold"/>
        </w:rPr>
        <w:t>they over there</w:t>
      </w:r>
      <w:r w:rsidR="006E25BB" w:rsidRPr="00856563">
        <w:t xml:space="preserve"> are </w:t>
      </w:r>
      <w:r w:rsidR="006E25BB" w:rsidRPr="00325AF5">
        <w:t>looking</w:t>
      </w:r>
      <w:r w:rsidR="006E25BB" w:rsidRPr="00856563">
        <w:t xml:space="preserve"> for a breeze</w:t>
      </w:r>
      <w:r>
        <w:t>’</w:t>
      </w:r>
      <w:r w:rsidR="006E25BB" w:rsidRPr="00856563">
        <w:t xml:space="preserve"> </w:t>
      </w:r>
      <w:r w:rsidR="006E25BB" w:rsidRPr="00856563">
        <w:rPr>
          <w:rStyle w:val="ExampleSource"/>
        </w:rPr>
        <w:t>[081025-009b-Cv.0076]</w:t>
      </w:r>
    </w:p>
    <w:p w14:paraId="590B470B" w14:textId="77777777" w:rsidR="00D12E3B" w:rsidRPr="00856563" w:rsidRDefault="00D12E3B" w:rsidP="00D12E3B">
      <w:pPr>
        <w:pStyle w:val="Heading3"/>
      </w:pPr>
      <w:bookmarkStart w:id="3693" w:name="_Ref288639683"/>
      <w:bookmarkStart w:id="3694" w:name="_Toc342590086"/>
      <w:bookmarkStart w:id="3695" w:name="_Toc358726180"/>
      <w:bookmarkStart w:id="3696" w:name="_Toc440455664"/>
      <w:r w:rsidRPr="00856563">
        <w:t>Interrogative</w:t>
      </w:r>
      <w:bookmarkEnd w:id="3693"/>
      <w:r>
        <w:t>s</w:t>
      </w:r>
      <w:bookmarkEnd w:id="3694"/>
      <w:bookmarkEnd w:id="3695"/>
      <w:r>
        <w:t xml:space="preserve"> [</w:t>
      </w:r>
      <w:r w:rsidRPr="0099608C">
        <w:rPr>
          <w:rStyle w:val="ChSmallCaps"/>
        </w:rPr>
        <w:t>n</w:t>
      </w:r>
      <w:r w:rsidRPr="00FA5950">
        <w:t xml:space="preserve"> </w:t>
      </w:r>
      <w:r w:rsidRPr="0099608C">
        <w:rPr>
          <w:rStyle w:val="ChSmallCaps"/>
        </w:rPr>
        <w:t>int</w:t>
      </w:r>
      <w:r>
        <w:t>]</w:t>
      </w:r>
      <w:bookmarkEnd w:id="3696"/>
    </w:p>
    <w:p w14:paraId="20B14D89" w14:textId="2559F2E9" w:rsidR="00D12E3B" w:rsidRDefault="000D7DBF" w:rsidP="001320C7">
      <w:pPr>
        <w:pStyle w:val="Body0000after"/>
      </w:pPr>
      <w:r>
        <w:t xml:space="preserve">In their adnominal uses, the </w:t>
      </w:r>
      <w:r w:rsidR="00D12E3B">
        <w:t xml:space="preserve">interrogatives occur in post-head position, </w:t>
      </w:r>
      <w:r w:rsidR="00D12E3B" w:rsidRPr="00856563">
        <w:t xml:space="preserve">such that </w:t>
      </w:r>
      <w:r w:rsidR="00B7093A">
        <w:t>‘</w:t>
      </w:r>
      <w:r w:rsidR="00D12E3B" w:rsidRPr="0099608C">
        <w:rPr>
          <w:rStyle w:val="ChSmallCaps"/>
        </w:rPr>
        <w:t>n</w:t>
      </w:r>
      <w:r w:rsidR="00D12E3B" w:rsidRPr="00FA5950">
        <w:t xml:space="preserve"> </w:t>
      </w:r>
      <w:r w:rsidR="00D12E3B" w:rsidRPr="0099608C">
        <w:rPr>
          <w:rStyle w:val="ChSmallCaps"/>
        </w:rPr>
        <w:t>int</w:t>
      </w:r>
      <w:r w:rsidR="00B7093A">
        <w:t>’</w:t>
      </w:r>
      <w:r w:rsidR="00D12E3B" w:rsidRPr="00856563">
        <w:t xml:space="preserve">. </w:t>
      </w:r>
      <w:r w:rsidR="00D12E3B" w:rsidRPr="00856563">
        <w:rPr>
          <w:lang w:eastAsia="en-US"/>
        </w:rPr>
        <w:t xml:space="preserve">Syntactically, </w:t>
      </w:r>
      <w:r w:rsidR="00D12E3B">
        <w:t xml:space="preserve">the interrogatives remain </w:t>
      </w:r>
      <w:r w:rsidR="00D12E3B" w:rsidRPr="00FC7C04">
        <w:t>in-situ</w:t>
      </w:r>
      <w:r w:rsidR="00D12E3B">
        <w:rPr>
          <w:lang w:eastAsia="en-US"/>
        </w:rPr>
        <w:t xml:space="preserve">; that is, </w:t>
      </w:r>
      <w:r w:rsidR="00D12E3B" w:rsidRPr="00856563">
        <w:rPr>
          <w:lang w:eastAsia="en-US"/>
        </w:rPr>
        <w:t>noun phrases with adnominal</w:t>
      </w:r>
      <w:r w:rsidR="00D12E3B">
        <w:t>ly used</w:t>
      </w:r>
      <w:r w:rsidR="00D12E3B" w:rsidRPr="00856563">
        <w:rPr>
          <w:lang w:eastAsia="en-US"/>
        </w:rPr>
        <w:t xml:space="preserve"> interrogative</w:t>
      </w:r>
      <w:r w:rsidR="00D12E3B">
        <w:rPr>
          <w:lang w:eastAsia="en-US"/>
        </w:rPr>
        <w:t>s</w:t>
      </w:r>
      <w:r w:rsidR="00D12E3B" w:rsidRPr="00856563">
        <w:rPr>
          <w:lang w:eastAsia="en-US"/>
        </w:rPr>
        <w:t xml:space="preserve"> correspond to their non-interrogative expressions</w:t>
      </w:r>
      <w:r w:rsidR="00D12E3B">
        <w:t xml:space="preserve">. This is illustrated with </w:t>
      </w:r>
      <w:r w:rsidR="00D12E3B" w:rsidRPr="00856563">
        <w:rPr>
          <w:rStyle w:val="ChItalBold"/>
        </w:rPr>
        <w:t>siapa</w:t>
      </w:r>
      <w:r w:rsidR="00D12E3B" w:rsidRPr="00856563">
        <w:t xml:space="preserve"> </w:t>
      </w:r>
      <w:r w:rsidR="00B7093A">
        <w:t>‘</w:t>
      </w:r>
      <w:r w:rsidR="00D12E3B" w:rsidRPr="00856563">
        <w:t>who</w:t>
      </w:r>
      <w:r w:rsidR="00B7093A">
        <w:t>’</w:t>
      </w:r>
      <w:r w:rsidR="00D12E3B">
        <w:t xml:space="preserve"> in </w:t>
      </w:r>
      <w:r w:rsidR="00D12E3B">
        <w:rPr>
          <w:lang w:eastAsia="en-US"/>
        </w:rPr>
        <w:fldChar w:fldCharType="begin"/>
      </w:r>
      <w:r w:rsidR="00D12E3B">
        <w:rPr>
          <w:lang w:eastAsia="en-US"/>
        </w:rPr>
        <w:instrText xml:space="preserve"> REF _Ref340862229 \h </w:instrText>
      </w:r>
      <w:r w:rsidR="00D12E3B">
        <w:rPr>
          <w:lang w:eastAsia="en-US"/>
        </w:rPr>
      </w:r>
      <w:r w:rsidR="00D12E3B">
        <w:rPr>
          <w:lang w:eastAsia="en-US"/>
        </w:rPr>
        <w:fldChar w:fldCharType="separate"/>
      </w:r>
      <w:r w:rsidR="00154D81" w:rsidRPr="00856563">
        <w:t>(</w:t>
      </w:r>
      <w:r w:rsidR="00154D81">
        <w:rPr>
          <w:noProof/>
        </w:rPr>
        <w:t>51</w:t>
      </w:r>
      <w:r w:rsidR="00154D81" w:rsidRPr="00856563">
        <w:t>)</w:t>
      </w:r>
      <w:r w:rsidR="00D12E3B">
        <w:rPr>
          <w:lang w:eastAsia="en-US"/>
        </w:rPr>
        <w:fldChar w:fldCharType="end"/>
      </w:r>
      <w:r w:rsidR="00D12E3B" w:rsidRPr="00856563">
        <w:t xml:space="preserve">, </w:t>
      </w:r>
      <w:r w:rsidR="00E43745" w:rsidRPr="00E43745">
        <w:rPr>
          <w:rStyle w:val="ChItalBold"/>
        </w:rPr>
        <w:t>apa</w:t>
      </w:r>
      <w:r w:rsidR="00E43745">
        <w:t xml:space="preserve"> </w:t>
      </w:r>
      <w:r w:rsidR="00B7093A">
        <w:t>‘</w:t>
      </w:r>
      <w:r w:rsidR="00E43745">
        <w:t>what</w:t>
      </w:r>
      <w:r w:rsidR="00B7093A">
        <w:t>’</w:t>
      </w:r>
      <w:r w:rsidR="00E43745">
        <w:t xml:space="preserve"> in </w:t>
      </w:r>
      <w:r w:rsidR="00E43745">
        <w:fldChar w:fldCharType="begin"/>
      </w:r>
      <w:r w:rsidR="00E43745">
        <w:instrText xml:space="preserve"> REF _Ref340862234 \h </w:instrText>
      </w:r>
      <w:r w:rsidR="00E43745">
        <w:fldChar w:fldCharType="separate"/>
      </w:r>
      <w:r w:rsidR="00154D81" w:rsidRPr="00856563">
        <w:t>(</w:t>
      </w:r>
      <w:r w:rsidR="00154D81">
        <w:rPr>
          <w:noProof/>
        </w:rPr>
        <w:t>52</w:t>
      </w:r>
      <w:r w:rsidR="00154D81" w:rsidRPr="00856563">
        <w:t>)</w:t>
      </w:r>
      <w:r w:rsidR="00E43745">
        <w:fldChar w:fldCharType="end"/>
      </w:r>
      <w:r w:rsidR="00E43745">
        <w:t xml:space="preserve">, </w:t>
      </w:r>
      <w:r w:rsidR="00D12E3B">
        <w:t xml:space="preserve">and </w:t>
      </w:r>
      <w:r w:rsidR="00D12E3B">
        <w:rPr>
          <w:rStyle w:val="ChItalBold"/>
        </w:rPr>
        <w:t>mana</w:t>
      </w:r>
      <w:r w:rsidR="00D12E3B" w:rsidRPr="00856563">
        <w:rPr>
          <w:lang w:eastAsia="en-US"/>
        </w:rPr>
        <w:t xml:space="preserve"> </w:t>
      </w:r>
      <w:r w:rsidR="00B7093A">
        <w:rPr>
          <w:lang w:eastAsia="en-US"/>
        </w:rPr>
        <w:t>‘</w:t>
      </w:r>
      <w:r w:rsidR="00D12E3B">
        <w:rPr>
          <w:lang w:eastAsia="en-US"/>
        </w:rPr>
        <w:t>where, which</w:t>
      </w:r>
      <w:r w:rsidR="00B7093A">
        <w:t>’</w:t>
      </w:r>
      <w:r w:rsidR="00D12E3B" w:rsidRPr="00C175D3">
        <w:t xml:space="preserve"> in </w:t>
      </w:r>
      <w:r w:rsidR="00D12E3B">
        <w:fldChar w:fldCharType="begin"/>
      </w:r>
      <w:r w:rsidR="00D12E3B">
        <w:instrText xml:space="preserve"> REF _Ref340862232 \h </w:instrText>
      </w:r>
      <w:r w:rsidR="00D12E3B">
        <w:fldChar w:fldCharType="separate"/>
      </w:r>
      <w:r w:rsidR="00154D81" w:rsidRPr="00856563">
        <w:t>(</w:t>
      </w:r>
      <w:r w:rsidR="00154D81">
        <w:rPr>
          <w:noProof/>
        </w:rPr>
        <w:t>53</w:t>
      </w:r>
      <w:r w:rsidR="00154D81" w:rsidRPr="00856563">
        <w:t>)</w:t>
      </w:r>
      <w:r w:rsidR="00D12E3B">
        <w:fldChar w:fldCharType="end"/>
      </w:r>
      <w:r w:rsidR="00D12E3B">
        <w:t>.</w:t>
      </w:r>
    </w:p>
    <w:p w14:paraId="4CF840C2" w14:textId="68A71DE4" w:rsidR="00D12E3B" w:rsidRDefault="00D12E3B" w:rsidP="005838AA">
      <w:pPr>
        <w:pStyle w:val="Body0510after"/>
      </w:pPr>
      <w:r>
        <w:t xml:space="preserve">The interrogatives always occur in noun phrases with </w:t>
      </w:r>
      <w:r w:rsidR="000D7DBF">
        <w:t xml:space="preserve">a </w:t>
      </w:r>
      <w:r>
        <w:t xml:space="preserve">nominal head such as the common noun </w:t>
      </w:r>
      <w:r w:rsidRPr="00F32DA5">
        <w:rPr>
          <w:rStyle w:val="ChItalBold"/>
        </w:rPr>
        <w:t>kaka</w:t>
      </w:r>
      <w:r>
        <w:t xml:space="preserve"> </w:t>
      </w:r>
      <w:r w:rsidR="00B7093A">
        <w:t>‘</w:t>
      </w:r>
      <w:r>
        <w:t>older sibling</w:t>
      </w:r>
      <w:r w:rsidR="00B7093A">
        <w:t>’</w:t>
      </w:r>
      <w:r>
        <w:t xml:space="preserve"> in </w:t>
      </w:r>
      <w:r>
        <w:rPr>
          <w:lang w:eastAsia="en-US"/>
        </w:rPr>
        <w:fldChar w:fldCharType="begin"/>
      </w:r>
      <w:r>
        <w:rPr>
          <w:lang w:eastAsia="en-US"/>
        </w:rPr>
        <w:instrText xml:space="preserve"> REF _Ref340862229 \h </w:instrText>
      </w:r>
      <w:r>
        <w:rPr>
          <w:lang w:eastAsia="en-US"/>
        </w:rPr>
      </w:r>
      <w:r>
        <w:rPr>
          <w:lang w:eastAsia="en-US"/>
        </w:rPr>
        <w:fldChar w:fldCharType="separate"/>
      </w:r>
      <w:r w:rsidR="00154D81" w:rsidRPr="00856563">
        <w:t>(</w:t>
      </w:r>
      <w:r w:rsidR="00154D81">
        <w:rPr>
          <w:noProof/>
        </w:rPr>
        <w:t>51</w:t>
      </w:r>
      <w:r w:rsidR="00154D81" w:rsidRPr="00856563">
        <w:t>)</w:t>
      </w:r>
      <w:r>
        <w:rPr>
          <w:lang w:eastAsia="en-US"/>
        </w:rPr>
        <w:fldChar w:fldCharType="end"/>
      </w:r>
      <w:r>
        <w:rPr>
          <w:lang w:eastAsia="en-US"/>
        </w:rPr>
        <w:t xml:space="preserve">. Modification of </w:t>
      </w:r>
      <w:r w:rsidR="00655EB7">
        <w:t>personal pronoun</w:t>
      </w:r>
      <w:r>
        <w:rPr>
          <w:lang w:eastAsia="en-US"/>
        </w:rPr>
        <w:t xml:space="preserve">s or other constituents </w:t>
      </w:r>
      <w:r w:rsidR="005838AA">
        <w:rPr>
          <w:lang w:eastAsia="en-US"/>
        </w:rPr>
        <w:t>is</w:t>
      </w:r>
      <w:r w:rsidR="008D5AE2">
        <w:rPr>
          <w:lang w:eastAsia="en-US"/>
        </w:rPr>
        <w:t xml:space="preserve"> unattested</w:t>
      </w:r>
      <w:r>
        <w:rPr>
          <w:lang w:eastAsia="en-US"/>
        </w:rPr>
        <w:t xml:space="preserve">. </w:t>
      </w:r>
      <w:r>
        <w:t>(More details on the interrogatives and their adnominal uses are found in §</w:t>
      </w:r>
      <w:r w:rsidR="008F79BD">
        <w:fldChar w:fldCharType="begin"/>
      </w:r>
      <w:r w:rsidR="008F79BD">
        <w:instrText xml:space="preserve"> REF _Ref358367283 \w \h </w:instrText>
      </w:r>
      <w:r w:rsidR="008F79BD">
        <w:fldChar w:fldCharType="separate"/>
      </w:r>
      <w:r w:rsidR="00154D81">
        <w:rPr>
          <w:cs/>
        </w:rPr>
        <w:t>‎</w:t>
      </w:r>
      <w:r w:rsidR="00154D81">
        <w:t>5.8</w:t>
      </w:r>
      <w:r w:rsidR="008F79BD">
        <w:fldChar w:fldCharType="end"/>
      </w:r>
      <w:r>
        <w:t>.)</w:t>
      </w:r>
    </w:p>
    <w:tbl>
      <w:tblPr>
        <w:tblW w:w="5426" w:type="dxa"/>
        <w:tblCellMar>
          <w:left w:w="42" w:type="dxa"/>
          <w:right w:w="42" w:type="dxa"/>
        </w:tblCellMar>
        <w:tblLook w:val="01E0" w:firstRow="1" w:lastRow="1" w:firstColumn="1" w:lastColumn="1" w:noHBand="0" w:noVBand="0"/>
      </w:tblPr>
      <w:tblGrid>
        <w:gridCol w:w="709"/>
        <w:gridCol w:w="806"/>
        <w:gridCol w:w="489"/>
        <w:gridCol w:w="668"/>
        <w:gridCol w:w="751"/>
        <w:gridCol w:w="696"/>
        <w:gridCol w:w="573"/>
        <w:gridCol w:w="734"/>
      </w:tblGrid>
      <w:tr w:rsidR="00AC23C4" w:rsidRPr="005D0663" w14:paraId="7BAF82C6" w14:textId="77777777" w:rsidTr="00245645">
        <w:tc>
          <w:tcPr>
            <w:tcW w:w="709" w:type="dxa"/>
            <w:shd w:val="clear" w:color="auto" w:fill="auto"/>
          </w:tcPr>
          <w:p w14:paraId="6AD930F5" w14:textId="77777777" w:rsidR="009B5DE4" w:rsidRPr="009F708D" w:rsidRDefault="009B5DE4" w:rsidP="009B5DE4">
            <w:pPr>
              <w:pStyle w:val="O0Nwnext"/>
            </w:pPr>
            <w:bookmarkStart w:id="3697" w:name="_Ref280444016"/>
            <w:bookmarkStart w:id="3698" w:name="_Ref340862229"/>
            <w:r w:rsidRPr="00856563">
              <w:t>(</w:t>
            </w:r>
            <w:fldSimple w:instr=" SEQ ( \* ARABIC \s 1 ">
              <w:r w:rsidR="00154D81">
                <w:rPr>
                  <w:noProof/>
                </w:rPr>
                <w:t>51</w:t>
              </w:r>
            </w:fldSimple>
            <w:bookmarkEnd w:id="3697"/>
            <w:r w:rsidRPr="00856563">
              <w:t>)</w:t>
            </w:r>
            <w:bookmarkEnd w:id="3698"/>
          </w:p>
        </w:tc>
        <w:tc>
          <w:tcPr>
            <w:tcW w:w="806" w:type="dxa"/>
            <w:shd w:val="clear" w:color="auto" w:fill="auto"/>
          </w:tcPr>
          <w:p w14:paraId="29382915" w14:textId="77777777" w:rsidR="009B5DE4" w:rsidRPr="008E5341" w:rsidRDefault="009B5DE4" w:rsidP="009B5DE4">
            <w:pPr>
              <w:pStyle w:val="Text"/>
            </w:pPr>
            <w:r>
              <w:t>skarang</w:t>
            </w:r>
          </w:p>
        </w:tc>
        <w:tc>
          <w:tcPr>
            <w:tcW w:w="489" w:type="dxa"/>
            <w:shd w:val="clear" w:color="auto" w:fill="auto"/>
          </w:tcPr>
          <w:p w14:paraId="6A8CCAB1" w14:textId="77777777" w:rsidR="009B5DE4" w:rsidRPr="008E5341" w:rsidRDefault="009B5DE4" w:rsidP="009B5DE4">
            <w:pPr>
              <w:pStyle w:val="Text"/>
            </w:pPr>
            <w:r>
              <w:t>s</w:t>
            </w:r>
            <w:r w:rsidRPr="008E5341">
              <w:t>a</w:t>
            </w:r>
          </w:p>
        </w:tc>
        <w:tc>
          <w:tcPr>
            <w:tcW w:w="668" w:type="dxa"/>
            <w:shd w:val="clear" w:color="auto" w:fill="auto"/>
          </w:tcPr>
          <w:p w14:paraId="3648CDC1" w14:textId="77777777" w:rsidR="009B5DE4" w:rsidRPr="008E5341" w:rsidRDefault="009B5DE4" w:rsidP="009B5DE4">
            <w:pPr>
              <w:pStyle w:val="Text"/>
            </w:pPr>
            <w:r w:rsidRPr="008E5341">
              <w:t>tanya,</w:t>
            </w:r>
          </w:p>
        </w:tc>
        <w:tc>
          <w:tcPr>
            <w:tcW w:w="751" w:type="dxa"/>
            <w:shd w:val="clear" w:color="auto" w:fill="auto"/>
          </w:tcPr>
          <w:p w14:paraId="220A3CB5" w14:textId="77777777" w:rsidR="009B5DE4" w:rsidRPr="009D7203" w:rsidRDefault="009B5DE4" w:rsidP="009B5DE4">
            <w:pPr>
              <w:pStyle w:val="Text"/>
            </w:pPr>
            <w:r>
              <w:t>[</w:t>
            </w:r>
            <w:r w:rsidRPr="009D7203">
              <w:rPr>
                <w:rStyle w:val="ChBlueBold"/>
              </w:rPr>
              <w:t>orang</w:t>
            </w:r>
          </w:p>
        </w:tc>
        <w:tc>
          <w:tcPr>
            <w:tcW w:w="696" w:type="dxa"/>
            <w:shd w:val="clear" w:color="auto" w:fill="auto"/>
          </w:tcPr>
          <w:p w14:paraId="7DC7AC30" w14:textId="77777777" w:rsidR="009B5DE4" w:rsidRPr="009D7203" w:rsidRDefault="009B5DE4" w:rsidP="009B5DE4">
            <w:pPr>
              <w:pStyle w:val="Text"/>
            </w:pPr>
            <w:r w:rsidRPr="009D7203">
              <w:rPr>
                <w:rStyle w:val="ChBlueBold"/>
              </w:rPr>
              <w:t>siapa</w:t>
            </w:r>
            <w:r>
              <w:t>]</w:t>
            </w:r>
          </w:p>
        </w:tc>
        <w:tc>
          <w:tcPr>
            <w:tcW w:w="573" w:type="dxa"/>
            <w:shd w:val="clear" w:color="auto" w:fill="auto"/>
          </w:tcPr>
          <w:p w14:paraId="7025B5BB" w14:textId="77777777" w:rsidR="009B5DE4" w:rsidRPr="008E5341" w:rsidRDefault="009B5DE4" w:rsidP="009B5DE4">
            <w:pPr>
              <w:pStyle w:val="Text"/>
            </w:pPr>
            <w:r w:rsidRPr="008E5341">
              <w:t>yang</w:t>
            </w:r>
          </w:p>
        </w:tc>
        <w:tc>
          <w:tcPr>
            <w:tcW w:w="734" w:type="dxa"/>
            <w:shd w:val="clear" w:color="auto" w:fill="auto"/>
          </w:tcPr>
          <w:p w14:paraId="71B9B05B" w14:textId="77777777" w:rsidR="009B5DE4" w:rsidRPr="008E5341" w:rsidRDefault="009B5DE4" w:rsidP="009B5DE4">
            <w:pPr>
              <w:pStyle w:val="Text"/>
            </w:pPr>
            <w:r w:rsidRPr="008E5341">
              <w:t>benar</w:t>
            </w:r>
            <w:r>
              <w:t>?</w:t>
            </w:r>
          </w:p>
        </w:tc>
      </w:tr>
      <w:tr w:rsidR="00AC23C4" w:rsidRPr="00AC23C4" w14:paraId="26BF6456" w14:textId="77777777" w:rsidTr="00245645">
        <w:tc>
          <w:tcPr>
            <w:tcW w:w="709" w:type="dxa"/>
            <w:shd w:val="clear" w:color="auto" w:fill="auto"/>
          </w:tcPr>
          <w:p w14:paraId="1738DF8B" w14:textId="77777777" w:rsidR="009B5DE4" w:rsidRPr="008E5341" w:rsidRDefault="009B5DE4" w:rsidP="009B5DE4">
            <w:pPr>
              <w:pStyle w:val="GlossEng"/>
            </w:pPr>
          </w:p>
        </w:tc>
        <w:tc>
          <w:tcPr>
            <w:tcW w:w="806" w:type="dxa"/>
            <w:shd w:val="clear" w:color="auto" w:fill="auto"/>
          </w:tcPr>
          <w:p w14:paraId="7BE4837A" w14:textId="1E0C003F" w:rsidR="009B5DE4" w:rsidRPr="00DB722E" w:rsidRDefault="00245645" w:rsidP="009B5DE4">
            <w:pPr>
              <w:pStyle w:val="GlossEng"/>
            </w:pPr>
            <w:r>
              <w:t>now</w:t>
            </w:r>
          </w:p>
        </w:tc>
        <w:tc>
          <w:tcPr>
            <w:tcW w:w="489" w:type="dxa"/>
            <w:shd w:val="clear" w:color="auto" w:fill="auto"/>
          </w:tcPr>
          <w:p w14:paraId="0894D111" w14:textId="77777777" w:rsidR="009B5DE4" w:rsidRPr="0099608C" w:rsidRDefault="009B5DE4" w:rsidP="009B5DE4">
            <w:pPr>
              <w:pStyle w:val="GlossEng"/>
              <w:rPr>
                <w:rStyle w:val="ChSmallCaps"/>
              </w:rPr>
            </w:pPr>
            <w:r w:rsidRPr="0099608C">
              <w:rPr>
                <w:rStyle w:val="ChSmallCaps"/>
              </w:rPr>
              <w:t>1sg</w:t>
            </w:r>
          </w:p>
        </w:tc>
        <w:tc>
          <w:tcPr>
            <w:tcW w:w="668" w:type="dxa"/>
            <w:shd w:val="clear" w:color="auto" w:fill="auto"/>
          </w:tcPr>
          <w:p w14:paraId="50252276" w14:textId="77777777" w:rsidR="009B5DE4" w:rsidRPr="008E5341" w:rsidRDefault="009B5DE4" w:rsidP="009B5DE4">
            <w:pPr>
              <w:pStyle w:val="GlossEng"/>
            </w:pPr>
            <w:r w:rsidRPr="008E5341">
              <w:t>ask</w:t>
            </w:r>
          </w:p>
        </w:tc>
        <w:tc>
          <w:tcPr>
            <w:tcW w:w="751" w:type="dxa"/>
            <w:shd w:val="clear" w:color="auto" w:fill="auto"/>
          </w:tcPr>
          <w:p w14:paraId="3BA7E5EE" w14:textId="77777777" w:rsidR="009B5DE4" w:rsidRPr="008E5341" w:rsidRDefault="009B5DE4" w:rsidP="009B5DE4">
            <w:pPr>
              <w:pStyle w:val="GlossEng"/>
            </w:pPr>
            <w:r w:rsidRPr="008E5341">
              <w:t>person</w:t>
            </w:r>
          </w:p>
        </w:tc>
        <w:tc>
          <w:tcPr>
            <w:tcW w:w="696" w:type="dxa"/>
            <w:shd w:val="clear" w:color="auto" w:fill="auto"/>
          </w:tcPr>
          <w:p w14:paraId="332CA5DE" w14:textId="77777777" w:rsidR="009B5DE4" w:rsidRPr="008E5341" w:rsidRDefault="009B5DE4" w:rsidP="009B5DE4">
            <w:pPr>
              <w:pStyle w:val="GlossEng"/>
            </w:pPr>
            <w:r w:rsidRPr="008E5341">
              <w:t>who</w:t>
            </w:r>
          </w:p>
        </w:tc>
        <w:tc>
          <w:tcPr>
            <w:tcW w:w="573" w:type="dxa"/>
            <w:shd w:val="clear" w:color="auto" w:fill="auto"/>
          </w:tcPr>
          <w:p w14:paraId="52E3F749" w14:textId="77777777" w:rsidR="009B5DE4" w:rsidRPr="0099608C" w:rsidRDefault="009B5DE4" w:rsidP="009B5DE4">
            <w:pPr>
              <w:pStyle w:val="GlossEng"/>
              <w:rPr>
                <w:rStyle w:val="ChSmallCaps"/>
              </w:rPr>
            </w:pPr>
            <w:r w:rsidRPr="0099608C">
              <w:rPr>
                <w:rStyle w:val="ChSmallCaps"/>
              </w:rPr>
              <w:t>rel</w:t>
            </w:r>
          </w:p>
        </w:tc>
        <w:tc>
          <w:tcPr>
            <w:tcW w:w="734" w:type="dxa"/>
            <w:shd w:val="clear" w:color="auto" w:fill="auto"/>
          </w:tcPr>
          <w:p w14:paraId="0E9289DC" w14:textId="77777777" w:rsidR="009B5DE4" w:rsidRPr="008E5341" w:rsidRDefault="009B5DE4" w:rsidP="009B5DE4">
            <w:pPr>
              <w:pStyle w:val="GlossEng"/>
            </w:pPr>
            <w:r>
              <w:t>be.</w:t>
            </w:r>
            <w:r w:rsidRPr="008E5341">
              <w:t>true</w:t>
            </w:r>
          </w:p>
        </w:tc>
      </w:tr>
    </w:tbl>
    <w:p w14:paraId="1778FF8D" w14:textId="09426685" w:rsidR="009B5DE4" w:rsidRDefault="00B7093A" w:rsidP="009B5DE4">
      <w:pPr>
        <w:pStyle w:val="FreeTranslEng"/>
      </w:pPr>
      <w:r>
        <w:t>‘</w:t>
      </w:r>
      <w:r w:rsidR="009B5DE4">
        <w:t xml:space="preserve">now I asked, </w:t>
      </w:r>
      <w:r>
        <w:t>‘</w:t>
      </w:r>
      <w:r w:rsidR="009B5DE4" w:rsidRPr="009D7203">
        <w:rPr>
          <w:rStyle w:val="ChBlueBold"/>
        </w:rPr>
        <w:t>which person</w:t>
      </w:r>
      <w:r w:rsidR="009B5DE4">
        <w:t xml:space="preserve"> (is the one) who is right?</w:t>
      </w:r>
      <w:r>
        <w:t>’</w:t>
      </w:r>
      <w:r w:rsidR="009B5DE4">
        <w:t xml:space="preserve"> </w:t>
      </w:r>
      <w:r w:rsidR="009B5DE4" w:rsidRPr="008E5341">
        <w:rPr>
          <w:rStyle w:val="ExampleSource"/>
        </w:rPr>
        <w:t>[080917-010-CvEx.0197]</w:t>
      </w:r>
    </w:p>
    <w:tbl>
      <w:tblPr>
        <w:tblW w:w="4558" w:type="dxa"/>
        <w:tblCellMar>
          <w:left w:w="40" w:type="dxa"/>
          <w:right w:w="40" w:type="dxa"/>
        </w:tblCellMar>
        <w:tblLook w:val="01E0" w:firstRow="1" w:lastRow="1" w:firstColumn="1" w:lastColumn="1" w:noHBand="0" w:noVBand="0"/>
      </w:tblPr>
      <w:tblGrid>
        <w:gridCol w:w="709"/>
        <w:gridCol w:w="603"/>
        <w:gridCol w:w="569"/>
        <w:gridCol w:w="569"/>
        <w:gridCol w:w="485"/>
        <w:gridCol w:w="769"/>
        <w:gridCol w:w="485"/>
        <w:gridCol w:w="369"/>
      </w:tblGrid>
      <w:tr w:rsidR="00AC23C4" w:rsidRPr="004B7057" w14:paraId="7B8382BF" w14:textId="77777777" w:rsidTr="00AC23C4">
        <w:tc>
          <w:tcPr>
            <w:tcW w:w="709" w:type="dxa"/>
            <w:shd w:val="clear" w:color="auto" w:fill="auto"/>
          </w:tcPr>
          <w:p w14:paraId="17F08291" w14:textId="77777777" w:rsidR="00AF4CAE" w:rsidRPr="009F708D" w:rsidRDefault="00AF4CAE" w:rsidP="00E43745">
            <w:pPr>
              <w:pStyle w:val="O0Nwnext"/>
            </w:pPr>
            <w:bookmarkStart w:id="3699" w:name="_Ref293906823"/>
            <w:bookmarkStart w:id="3700" w:name="_Ref340862234"/>
            <w:r w:rsidRPr="00856563">
              <w:t>(</w:t>
            </w:r>
            <w:fldSimple w:instr=" SEQ ( \* ARABIC \s 1 ">
              <w:r w:rsidR="00154D81">
                <w:rPr>
                  <w:noProof/>
                </w:rPr>
                <w:t>52</w:t>
              </w:r>
            </w:fldSimple>
            <w:bookmarkEnd w:id="3699"/>
            <w:r w:rsidRPr="00856563">
              <w:t>)</w:t>
            </w:r>
            <w:bookmarkEnd w:id="3700"/>
          </w:p>
        </w:tc>
        <w:tc>
          <w:tcPr>
            <w:tcW w:w="603" w:type="dxa"/>
            <w:shd w:val="clear" w:color="auto" w:fill="auto"/>
          </w:tcPr>
          <w:p w14:paraId="00CDACF3" w14:textId="77777777" w:rsidR="00AF4CAE" w:rsidRPr="00AF4CAE" w:rsidRDefault="00AF4CAE" w:rsidP="00E43745">
            <w:pPr>
              <w:pStyle w:val="Text"/>
              <w:rPr>
                <w:rStyle w:val="ChBlueBold"/>
              </w:rPr>
            </w:pPr>
            <w:r w:rsidRPr="00AF4CAE">
              <w:t>[</w:t>
            </w:r>
            <w:r w:rsidRPr="00AF4CAE">
              <w:rPr>
                <w:rStyle w:val="ChBlueBold"/>
              </w:rPr>
              <w:t>hari</w:t>
            </w:r>
          </w:p>
        </w:tc>
        <w:tc>
          <w:tcPr>
            <w:tcW w:w="569" w:type="dxa"/>
            <w:shd w:val="clear" w:color="auto" w:fill="auto"/>
          </w:tcPr>
          <w:p w14:paraId="6D70A98F" w14:textId="77777777" w:rsidR="00AF4CAE" w:rsidRPr="00AF4CAE" w:rsidRDefault="00AF4CAE" w:rsidP="00E43745">
            <w:pPr>
              <w:pStyle w:val="Text"/>
            </w:pPr>
            <w:r w:rsidRPr="00AF4CAE">
              <w:rPr>
                <w:rStyle w:val="ChBlueBold"/>
              </w:rPr>
              <w:t>apa</w:t>
            </w:r>
            <w:r>
              <w:t>]</w:t>
            </w:r>
          </w:p>
        </w:tc>
        <w:tc>
          <w:tcPr>
            <w:tcW w:w="569" w:type="dxa"/>
            <w:shd w:val="clear" w:color="auto" w:fill="auto"/>
          </w:tcPr>
          <w:p w14:paraId="1625D780" w14:textId="77777777" w:rsidR="00AF4CAE" w:rsidRPr="00E43745" w:rsidRDefault="00AF4CAE" w:rsidP="00E43745">
            <w:pPr>
              <w:pStyle w:val="Text"/>
            </w:pPr>
            <w:r>
              <w:t>yang</w:t>
            </w:r>
          </w:p>
        </w:tc>
        <w:tc>
          <w:tcPr>
            <w:tcW w:w="485" w:type="dxa"/>
            <w:shd w:val="clear" w:color="auto" w:fill="auto"/>
          </w:tcPr>
          <w:p w14:paraId="44C914F4" w14:textId="77777777" w:rsidR="00AF4CAE" w:rsidRPr="00856563" w:rsidRDefault="00AF4CAE" w:rsidP="00E43745">
            <w:pPr>
              <w:pStyle w:val="Text"/>
            </w:pPr>
            <w:r>
              <w:t>sa</w:t>
            </w:r>
          </w:p>
        </w:tc>
        <w:tc>
          <w:tcPr>
            <w:tcW w:w="769" w:type="dxa"/>
            <w:shd w:val="clear" w:color="auto" w:fill="auto"/>
          </w:tcPr>
          <w:p w14:paraId="7135AB1B" w14:textId="77777777" w:rsidR="00AF4CAE" w:rsidRPr="00AF4CAE" w:rsidRDefault="00AF4CAE" w:rsidP="00E43745">
            <w:pPr>
              <w:pStyle w:val="Text"/>
            </w:pPr>
            <w:r>
              <w:t>ketemu</w:t>
            </w:r>
          </w:p>
        </w:tc>
        <w:tc>
          <w:tcPr>
            <w:tcW w:w="485" w:type="dxa"/>
            <w:shd w:val="clear" w:color="auto" w:fill="auto"/>
          </w:tcPr>
          <w:p w14:paraId="32F21C2D" w14:textId="77777777" w:rsidR="00AF4CAE" w:rsidRPr="00AF4CAE" w:rsidRDefault="00AF4CAE" w:rsidP="00E43745">
            <w:pPr>
              <w:pStyle w:val="Text"/>
            </w:pPr>
            <w:r>
              <w:t>dia</w:t>
            </w:r>
          </w:p>
        </w:tc>
        <w:tc>
          <w:tcPr>
            <w:tcW w:w="369" w:type="dxa"/>
            <w:shd w:val="clear" w:color="auto" w:fill="auto"/>
          </w:tcPr>
          <w:p w14:paraId="0D2FBD72" w14:textId="77777777" w:rsidR="00AF4CAE" w:rsidRPr="00AF4CAE" w:rsidRDefault="00AF4CAE" w:rsidP="00E43745">
            <w:pPr>
              <w:pStyle w:val="Text"/>
            </w:pPr>
            <w:r>
              <w:t>e?</w:t>
            </w:r>
          </w:p>
        </w:tc>
      </w:tr>
      <w:tr w:rsidR="00AC23C4" w:rsidRPr="00AC23C4" w14:paraId="670B750C" w14:textId="77777777" w:rsidTr="00AC23C4">
        <w:tc>
          <w:tcPr>
            <w:tcW w:w="709" w:type="dxa"/>
            <w:shd w:val="clear" w:color="auto" w:fill="auto"/>
          </w:tcPr>
          <w:p w14:paraId="7F3BCC66" w14:textId="77777777" w:rsidR="00AF4CAE" w:rsidRPr="009F708D" w:rsidRDefault="00AF4CAE" w:rsidP="00E43745">
            <w:pPr>
              <w:pStyle w:val="GlossEng"/>
            </w:pPr>
          </w:p>
        </w:tc>
        <w:tc>
          <w:tcPr>
            <w:tcW w:w="603" w:type="dxa"/>
            <w:shd w:val="clear" w:color="auto" w:fill="auto"/>
          </w:tcPr>
          <w:p w14:paraId="341D5E5D" w14:textId="77777777" w:rsidR="00AF4CAE" w:rsidRPr="00856563" w:rsidRDefault="00AF4CAE" w:rsidP="00E43745">
            <w:pPr>
              <w:pStyle w:val="GlossEng"/>
            </w:pPr>
            <w:r>
              <w:t>day</w:t>
            </w:r>
          </w:p>
        </w:tc>
        <w:tc>
          <w:tcPr>
            <w:tcW w:w="569" w:type="dxa"/>
            <w:shd w:val="clear" w:color="auto" w:fill="auto"/>
          </w:tcPr>
          <w:p w14:paraId="65B9F29F" w14:textId="77777777" w:rsidR="00AF4CAE" w:rsidRPr="00856563" w:rsidRDefault="00AF4CAE" w:rsidP="00E43745">
            <w:pPr>
              <w:pStyle w:val="GlossEng"/>
            </w:pPr>
            <w:r>
              <w:t>what</w:t>
            </w:r>
          </w:p>
        </w:tc>
        <w:tc>
          <w:tcPr>
            <w:tcW w:w="569" w:type="dxa"/>
            <w:shd w:val="clear" w:color="auto" w:fill="auto"/>
          </w:tcPr>
          <w:p w14:paraId="299D99A0" w14:textId="77777777" w:rsidR="00AF4CAE" w:rsidRPr="00AF4CAE" w:rsidRDefault="00AF4CAE" w:rsidP="00E43745">
            <w:pPr>
              <w:pStyle w:val="GlossEng"/>
              <w:rPr>
                <w:rStyle w:val="ChSmallCaps"/>
              </w:rPr>
            </w:pPr>
            <w:r w:rsidRPr="00AF4CAE">
              <w:rPr>
                <w:rStyle w:val="ChSmallCaps"/>
              </w:rPr>
              <w:t>rel</w:t>
            </w:r>
          </w:p>
        </w:tc>
        <w:tc>
          <w:tcPr>
            <w:tcW w:w="485" w:type="dxa"/>
            <w:shd w:val="clear" w:color="auto" w:fill="auto"/>
          </w:tcPr>
          <w:p w14:paraId="1E1B5D21" w14:textId="77777777" w:rsidR="00AF4CAE" w:rsidRPr="00AF4CAE" w:rsidRDefault="00AF4CAE" w:rsidP="00E43745">
            <w:pPr>
              <w:pStyle w:val="GlossEng"/>
              <w:rPr>
                <w:rStyle w:val="ChSmallCaps"/>
              </w:rPr>
            </w:pPr>
            <w:r w:rsidRPr="00AF4CAE">
              <w:rPr>
                <w:rStyle w:val="ChSmallCaps"/>
              </w:rPr>
              <w:t>1sg</w:t>
            </w:r>
          </w:p>
        </w:tc>
        <w:tc>
          <w:tcPr>
            <w:tcW w:w="769" w:type="dxa"/>
            <w:shd w:val="clear" w:color="auto" w:fill="auto"/>
          </w:tcPr>
          <w:p w14:paraId="1AD071D7" w14:textId="77777777" w:rsidR="00AF4CAE" w:rsidRPr="00AF4CAE" w:rsidRDefault="00AF4CAE" w:rsidP="00E43745">
            <w:pPr>
              <w:pStyle w:val="GlossEng"/>
            </w:pPr>
            <w:r>
              <w:t>meet</w:t>
            </w:r>
          </w:p>
        </w:tc>
        <w:tc>
          <w:tcPr>
            <w:tcW w:w="485" w:type="dxa"/>
            <w:shd w:val="clear" w:color="auto" w:fill="auto"/>
          </w:tcPr>
          <w:p w14:paraId="49ABF715" w14:textId="77777777" w:rsidR="00AF4CAE" w:rsidRPr="00AF4CAE" w:rsidRDefault="00AF4CAE" w:rsidP="00E43745">
            <w:pPr>
              <w:pStyle w:val="GlossEng"/>
              <w:rPr>
                <w:rStyle w:val="ChSmallCaps"/>
              </w:rPr>
            </w:pPr>
            <w:r w:rsidRPr="00AF4CAE">
              <w:rPr>
                <w:rStyle w:val="ChSmallCaps"/>
              </w:rPr>
              <w:t>3sg</w:t>
            </w:r>
          </w:p>
        </w:tc>
        <w:tc>
          <w:tcPr>
            <w:tcW w:w="369" w:type="dxa"/>
            <w:shd w:val="clear" w:color="auto" w:fill="auto"/>
          </w:tcPr>
          <w:p w14:paraId="6532C063" w14:textId="77777777" w:rsidR="00AF4CAE" w:rsidRPr="00AF4CAE" w:rsidRDefault="00AF4CAE" w:rsidP="00E43745">
            <w:pPr>
              <w:pStyle w:val="GlossEng"/>
            </w:pPr>
            <w:r>
              <w:t>eh</w:t>
            </w:r>
          </w:p>
        </w:tc>
      </w:tr>
    </w:tbl>
    <w:p w14:paraId="3D963A75" w14:textId="304B5D2D" w:rsidR="00E43745" w:rsidRPr="009E2A1C" w:rsidRDefault="00B7093A" w:rsidP="005838AA">
      <w:pPr>
        <w:pStyle w:val="FreeTranslEng"/>
      </w:pPr>
      <w:r>
        <w:t>‘</w:t>
      </w:r>
      <w:r w:rsidR="00AF4CAE" w:rsidRPr="00AF4CAE">
        <w:rPr>
          <w:rStyle w:val="ChBlueBold"/>
        </w:rPr>
        <w:t>which day</w:t>
      </w:r>
      <w:r w:rsidR="00AF4CAE">
        <w:t xml:space="preserve"> </w:t>
      </w:r>
      <w:r w:rsidR="005838AA">
        <w:t>(is the one) that I me</w:t>
      </w:r>
      <w:r w:rsidR="00AF4CAE">
        <w:t>t her, eh?</w:t>
      </w:r>
      <w:r>
        <w:t>’</w:t>
      </w:r>
      <w:r w:rsidR="00E43745" w:rsidRPr="00856563">
        <w:t xml:space="preserve"> </w:t>
      </w:r>
      <w:r w:rsidR="00E43745" w:rsidRPr="00856563">
        <w:rPr>
          <w:rStyle w:val="ExampleSource"/>
        </w:rPr>
        <w:t>[</w:t>
      </w:r>
      <w:r w:rsidR="00AF4CAE" w:rsidRPr="00AF4CAE">
        <w:rPr>
          <w:rStyle w:val="ExampleSource"/>
        </w:rPr>
        <w:t>080922-004-Cv.0013</w:t>
      </w:r>
      <w:r w:rsidR="00E43745" w:rsidRPr="00856563">
        <w:rPr>
          <w:rStyle w:val="ExampleSource"/>
        </w:rPr>
        <w:t>]</w:t>
      </w:r>
    </w:p>
    <w:tbl>
      <w:tblPr>
        <w:tblW w:w="5057" w:type="dxa"/>
        <w:tblCellMar>
          <w:left w:w="40" w:type="dxa"/>
          <w:right w:w="40" w:type="dxa"/>
        </w:tblCellMar>
        <w:tblLook w:val="01E0" w:firstRow="1" w:lastRow="1" w:firstColumn="1" w:lastColumn="1" w:noHBand="0" w:noVBand="0"/>
      </w:tblPr>
      <w:tblGrid>
        <w:gridCol w:w="709"/>
        <w:gridCol w:w="458"/>
        <w:gridCol w:w="614"/>
        <w:gridCol w:w="475"/>
        <w:gridCol w:w="360"/>
        <w:gridCol w:w="825"/>
        <w:gridCol w:w="725"/>
        <w:gridCol w:w="891"/>
      </w:tblGrid>
      <w:tr w:rsidR="00AC23C4" w:rsidRPr="004B7057" w14:paraId="0E7BB38F" w14:textId="77777777" w:rsidTr="00245645">
        <w:tc>
          <w:tcPr>
            <w:tcW w:w="709" w:type="dxa"/>
            <w:shd w:val="clear" w:color="auto" w:fill="auto"/>
          </w:tcPr>
          <w:p w14:paraId="474D5FF6" w14:textId="77777777" w:rsidR="002D2124" w:rsidRPr="009F708D" w:rsidRDefault="002D2124" w:rsidP="00236816">
            <w:pPr>
              <w:pStyle w:val="O0Nwnext"/>
            </w:pPr>
            <w:bookmarkStart w:id="3701" w:name="_Ref340862232"/>
            <w:r w:rsidRPr="00856563">
              <w:t>(</w:t>
            </w:r>
            <w:fldSimple w:instr=" SEQ ( \* ARABIC \s 1 ">
              <w:r w:rsidR="00154D81">
                <w:rPr>
                  <w:noProof/>
                </w:rPr>
                <w:t>53</w:t>
              </w:r>
            </w:fldSimple>
            <w:r w:rsidRPr="00856563">
              <w:t>)</w:t>
            </w:r>
            <w:bookmarkEnd w:id="3701"/>
          </w:p>
        </w:tc>
        <w:tc>
          <w:tcPr>
            <w:tcW w:w="458" w:type="dxa"/>
            <w:shd w:val="clear" w:color="auto" w:fill="auto"/>
          </w:tcPr>
          <w:p w14:paraId="7E6748D0" w14:textId="77777777" w:rsidR="002D2124" w:rsidRPr="002D2124" w:rsidRDefault="002D2124" w:rsidP="00236816">
            <w:pPr>
              <w:pStyle w:val="Text"/>
            </w:pPr>
            <w:r>
              <w:t>sa</w:t>
            </w:r>
          </w:p>
        </w:tc>
        <w:tc>
          <w:tcPr>
            <w:tcW w:w="614" w:type="dxa"/>
            <w:shd w:val="clear" w:color="auto" w:fill="auto"/>
          </w:tcPr>
          <w:p w14:paraId="5B615BB5" w14:textId="77777777" w:rsidR="002D2124" w:rsidRDefault="002D2124" w:rsidP="00236816">
            <w:pPr>
              <w:pStyle w:val="Text"/>
            </w:pPr>
            <w:r>
              <w:t>tanya</w:t>
            </w:r>
          </w:p>
        </w:tc>
        <w:tc>
          <w:tcPr>
            <w:tcW w:w="475" w:type="dxa"/>
            <w:shd w:val="clear" w:color="auto" w:fill="auto"/>
          </w:tcPr>
          <w:p w14:paraId="41080A3E" w14:textId="77777777" w:rsidR="002D2124" w:rsidRPr="002D2124" w:rsidRDefault="002D2124" w:rsidP="00236816">
            <w:pPr>
              <w:pStyle w:val="Text"/>
            </w:pPr>
            <w:r>
              <w:t>dia,</w:t>
            </w:r>
          </w:p>
        </w:tc>
        <w:tc>
          <w:tcPr>
            <w:tcW w:w="360" w:type="dxa"/>
            <w:shd w:val="clear" w:color="auto" w:fill="auto"/>
          </w:tcPr>
          <w:p w14:paraId="6C7DBE0B" w14:textId="77777777" w:rsidR="002D2124" w:rsidRPr="002D2124" w:rsidRDefault="002D2124" w:rsidP="00236816">
            <w:pPr>
              <w:pStyle w:val="Text"/>
            </w:pPr>
            <w:r>
              <w:t>di</w:t>
            </w:r>
          </w:p>
        </w:tc>
        <w:tc>
          <w:tcPr>
            <w:tcW w:w="825" w:type="dxa"/>
            <w:shd w:val="clear" w:color="auto" w:fill="auto"/>
          </w:tcPr>
          <w:p w14:paraId="2EF09DD0" w14:textId="77777777" w:rsidR="002D2124" w:rsidRPr="002D2124" w:rsidRDefault="002D2124" w:rsidP="00236816">
            <w:pPr>
              <w:pStyle w:val="Text"/>
            </w:pPr>
            <w:r>
              <w:t>[</w:t>
            </w:r>
            <w:r w:rsidRPr="002D2124">
              <w:rPr>
                <w:rStyle w:val="ChBlueBold"/>
              </w:rPr>
              <w:t>posisi</w:t>
            </w:r>
          </w:p>
        </w:tc>
        <w:tc>
          <w:tcPr>
            <w:tcW w:w="725" w:type="dxa"/>
            <w:shd w:val="clear" w:color="auto" w:fill="auto"/>
          </w:tcPr>
          <w:p w14:paraId="5FE30B1A" w14:textId="77777777" w:rsidR="002D2124" w:rsidRPr="002D2124" w:rsidRDefault="002D2124" w:rsidP="00236816">
            <w:pPr>
              <w:pStyle w:val="Text"/>
            </w:pPr>
            <w:r w:rsidRPr="002D2124">
              <w:rPr>
                <w:rStyle w:val="ChBlueBold"/>
              </w:rPr>
              <w:t>mana</w:t>
            </w:r>
            <w:r>
              <w:t>]</w:t>
            </w:r>
          </w:p>
        </w:tc>
        <w:tc>
          <w:tcPr>
            <w:tcW w:w="891" w:type="dxa"/>
            <w:shd w:val="clear" w:color="auto" w:fill="auto"/>
          </w:tcPr>
          <w:p w14:paraId="242DDCC8" w14:textId="77777777" w:rsidR="002D2124" w:rsidRPr="002D2124" w:rsidRDefault="002D2124" w:rsidP="00236816">
            <w:pPr>
              <w:pStyle w:val="Text"/>
            </w:pPr>
            <w:r>
              <w:t>skarang?</w:t>
            </w:r>
          </w:p>
        </w:tc>
      </w:tr>
      <w:tr w:rsidR="00AC23C4" w:rsidRPr="00AC23C4" w14:paraId="1C002348" w14:textId="77777777" w:rsidTr="00245645">
        <w:tc>
          <w:tcPr>
            <w:tcW w:w="709" w:type="dxa"/>
            <w:shd w:val="clear" w:color="auto" w:fill="auto"/>
          </w:tcPr>
          <w:p w14:paraId="3AA432B1" w14:textId="77777777" w:rsidR="002D2124" w:rsidRPr="009F708D" w:rsidRDefault="002D2124" w:rsidP="00236816">
            <w:pPr>
              <w:pStyle w:val="GlossEng"/>
            </w:pPr>
          </w:p>
        </w:tc>
        <w:tc>
          <w:tcPr>
            <w:tcW w:w="458" w:type="dxa"/>
            <w:shd w:val="clear" w:color="auto" w:fill="auto"/>
          </w:tcPr>
          <w:p w14:paraId="48397D8D" w14:textId="77777777" w:rsidR="002D2124" w:rsidRPr="00856563" w:rsidRDefault="002D2124" w:rsidP="00236816">
            <w:pPr>
              <w:pStyle w:val="GlossEng"/>
            </w:pPr>
            <w:r>
              <w:t>1sg</w:t>
            </w:r>
          </w:p>
        </w:tc>
        <w:tc>
          <w:tcPr>
            <w:tcW w:w="614" w:type="dxa"/>
            <w:shd w:val="clear" w:color="auto" w:fill="auto"/>
          </w:tcPr>
          <w:p w14:paraId="60926E7A" w14:textId="77777777" w:rsidR="002D2124" w:rsidRPr="00856563" w:rsidRDefault="002D2124" w:rsidP="00236816">
            <w:pPr>
              <w:pStyle w:val="GlossEng"/>
            </w:pPr>
            <w:r>
              <w:t>ask</w:t>
            </w:r>
          </w:p>
        </w:tc>
        <w:tc>
          <w:tcPr>
            <w:tcW w:w="475" w:type="dxa"/>
            <w:shd w:val="clear" w:color="auto" w:fill="auto"/>
          </w:tcPr>
          <w:p w14:paraId="6CA51981" w14:textId="77777777" w:rsidR="002D2124" w:rsidRPr="00856563" w:rsidRDefault="002D2124" w:rsidP="00236816">
            <w:pPr>
              <w:pStyle w:val="GlossEng"/>
            </w:pPr>
            <w:r>
              <w:t>3sg</w:t>
            </w:r>
          </w:p>
        </w:tc>
        <w:tc>
          <w:tcPr>
            <w:tcW w:w="360" w:type="dxa"/>
            <w:shd w:val="clear" w:color="auto" w:fill="auto"/>
          </w:tcPr>
          <w:p w14:paraId="14D06C3E" w14:textId="77777777" w:rsidR="002D2124" w:rsidRPr="00856563" w:rsidRDefault="002D2124" w:rsidP="00236816">
            <w:pPr>
              <w:pStyle w:val="GlossEng"/>
            </w:pPr>
            <w:r>
              <w:t>at</w:t>
            </w:r>
          </w:p>
        </w:tc>
        <w:tc>
          <w:tcPr>
            <w:tcW w:w="825" w:type="dxa"/>
            <w:shd w:val="clear" w:color="auto" w:fill="auto"/>
          </w:tcPr>
          <w:p w14:paraId="1AD53C1A" w14:textId="77777777" w:rsidR="002D2124" w:rsidRPr="00856563" w:rsidRDefault="002D2124" w:rsidP="00236816">
            <w:pPr>
              <w:pStyle w:val="GlossEng"/>
            </w:pPr>
            <w:r>
              <w:t>position</w:t>
            </w:r>
          </w:p>
        </w:tc>
        <w:tc>
          <w:tcPr>
            <w:tcW w:w="725" w:type="dxa"/>
            <w:shd w:val="clear" w:color="auto" w:fill="auto"/>
          </w:tcPr>
          <w:p w14:paraId="016F600E" w14:textId="77777777" w:rsidR="002D2124" w:rsidRPr="00856563" w:rsidRDefault="002D2124" w:rsidP="00236816">
            <w:pPr>
              <w:pStyle w:val="GlossEng"/>
            </w:pPr>
            <w:r>
              <w:t>where</w:t>
            </w:r>
          </w:p>
        </w:tc>
        <w:tc>
          <w:tcPr>
            <w:tcW w:w="891" w:type="dxa"/>
            <w:shd w:val="clear" w:color="auto" w:fill="auto"/>
          </w:tcPr>
          <w:p w14:paraId="28C4ABD0" w14:textId="2E8AF9BA" w:rsidR="002D2124" w:rsidRPr="00856563" w:rsidRDefault="00245645" w:rsidP="00236816">
            <w:pPr>
              <w:pStyle w:val="GlossEng"/>
            </w:pPr>
            <w:r>
              <w:t>now</w:t>
            </w:r>
          </w:p>
        </w:tc>
      </w:tr>
    </w:tbl>
    <w:p w14:paraId="4C564288" w14:textId="7A01D2E9" w:rsidR="00D12E3B" w:rsidRPr="009E2A1C" w:rsidRDefault="00B7093A" w:rsidP="005838AA">
      <w:pPr>
        <w:pStyle w:val="FreeTranslEng15pt"/>
      </w:pPr>
      <w:r>
        <w:t>‘</w:t>
      </w:r>
      <w:r w:rsidR="002D2124">
        <w:t xml:space="preserve">I asked him, </w:t>
      </w:r>
      <w:r>
        <w:t>‘</w:t>
      </w:r>
      <w:r w:rsidR="002D2124" w:rsidRPr="002D2124">
        <w:rPr>
          <w:rStyle w:val="ChBlueBold"/>
        </w:rPr>
        <w:t>which position</w:t>
      </w:r>
      <w:r w:rsidR="002D2124">
        <w:t xml:space="preserve"> (</w:t>
      </w:r>
      <w:r w:rsidR="005838AA">
        <w:t xml:space="preserve">is the one that </w:t>
      </w:r>
      <w:r w:rsidR="002D2124">
        <w:t>are you</w:t>
      </w:r>
      <w:r w:rsidR="005838AA">
        <w:t>) at</w:t>
      </w:r>
      <w:r w:rsidR="002D2124">
        <w:t xml:space="preserve"> now?</w:t>
      </w:r>
      <w:r>
        <w:t>’</w:t>
      </w:r>
      <w:r w:rsidR="00D12E3B" w:rsidRPr="00856563">
        <w:t xml:space="preserve"> </w:t>
      </w:r>
      <w:r w:rsidR="00D12E3B" w:rsidRPr="00856563">
        <w:rPr>
          <w:rStyle w:val="ExampleSource"/>
        </w:rPr>
        <w:t>[</w:t>
      </w:r>
      <w:r w:rsidR="00085595" w:rsidRPr="00085595">
        <w:rPr>
          <w:rStyle w:val="ExampleSource"/>
        </w:rPr>
        <w:t>081011-008-Cv.0023</w:t>
      </w:r>
      <w:r w:rsidR="00D12E3B" w:rsidRPr="00856563">
        <w:rPr>
          <w:rStyle w:val="ExampleSource"/>
        </w:rPr>
        <w:t>]</w:t>
      </w:r>
    </w:p>
    <w:p w14:paraId="24433489" w14:textId="77777777" w:rsidR="006E25BB" w:rsidRPr="00856563" w:rsidRDefault="006E25BB" w:rsidP="006E25BB">
      <w:pPr>
        <w:pStyle w:val="Heading3"/>
      </w:pPr>
      <w:bookmarkStart w:id="3702" w:name="_Ref294015134"/>
      <w:bookmarkStart w:id="3703" w:name="_Toc342590088"/>
      <w:bookmarkStart w:id="3704" w:name="_Toc358726182"/>
      <w:bookmarkStart w:id="3705" w:name="_Toc440455665"/>
      <w:bookmarkStart w:id="3706" w:name="_Ref290140352"/>
      <w:bookmarkEnd w:id="3613"/>
      <w:r w:rsidRPr="00856563">
        <w:t>Prepositional phrases [</w:t>
      </w:r>
      <w:r w:rsidRPr="0099608C">
        <w:rPr>
          <w:rStyle w:val="ChSmallCaps"/>
        </w:rPr>
        <w:t>n</w:t>
      </w:r>
      <w:r w:rsidRPr="00FA5950">
        <w:t xml:space="preserve"> </w:t>
      </w:r>
      <w:r w:rsidRPr="0099608C">
        <w:rPr>
          <w:rStyle w:val="ChSmallCaps"/>
        </w:rPr>
        <w:t>pp</w:t>
      </w:r>
      <w:r w:rsidRPr="00856563">
        <w:t>]</w:t>
      </w:r>
      <w:bookmarkEnd w:id="3702"/>
      <w:bookmarkEnd w:id="3703"/>
      <w:bookmarkEnd w:id="3704"/>
      <w:bookmarkEnd w:id="3705"/>
    </w:p>
    <w:p w14:paraId="414334C0" w14:textId="55FCE4DC" w:rsidR="006E25BB" w:rsidRDefault="006E25BB" w:rsidP="001320C7">
      <w:pPr>
        <w:pStyle w:val="Body0005after"/>
      </w:pPr>
      <w:r w:rsidRPr="00856563">
        <w:t>Noun phrases can be modified with prepositional phrases</w:t>
      </w:r>
      <w:r>
        <w:t>,</w:t>
      </w:r>
      <w:r w:rsidRPr="00856563">
        <w:t xml:space="preserve"> such that </w:t>
      </w:r>
      <w:r w:rsidR="00B7093A">
        <w:t>‘</w:t>
      </w:r>
      <w:r w:rsidRPr="0099608C">
        <w:rPr>
          <w:rStyle w:val="ChSmallCaps"/>
        </w:rPr>
        <w:t>n</w:t>
      </w:r>
      <w:r w:rsidRPr="00FA5950">
        <w:t xml:space="preserve"> </w:t>
      </w:r>
      <w:r w:rsidRPr="0099608C">
        <w:rPr>
          <w:rStyle w:val="ChSmallCaps"/>
        </w:rPr>
        <w:t>pp</w:t>
      </w:r>
      <w:r w:rsidR="00B7093A">
        <w:t>’</w:t>
      </w:r>
      <w:r w:rsidRPr="00856563">
        <w:t>.</w:t>
      </w:r>
      <w:r>
        <w:t xml:space="preserve"> </w:t>
      </w:r>
      <w:r w:rsidRPr="00856563">
        <w:t xml:space="preserve">Overall, however, </w:t>
      </w:r>
      <w:r>
        <w:t xml:space="preserve">such </w:t>
      </w:r>
      <w:r w:rsidRPr="00856563">
        <w:t>noun phrases are uncommon</w:t>
      </w:r>
      <w:r>
        <w:t>.</w:t>
      </w:r>
      <w:r w:rsidRPr="00856563">
        <w:t xml:space="preserve"> </w:t>
      </w:r>
      <w:r>
        <w:t xml:space="preserve">In the corpus, four prepositions occur in </w:t>
      </w:r>
      <w:r w:rsidRPr="00856563">
        <w:t>adnominal</w:t>
      </w:r>
      <w:r>
        <w:t>ly used</w:t>
      </w:r>
      <w:r w:rsidRPr="00856563">
        <w:t xml:space="preserve"> </w:t>
      </w:r>
      <w:r w:rsidRPr="002879E9">
        <w:t>prepositional phrases</w:t>
      </w:r>
      <w:r>
        <w:t xml:space="preserve">, namely locative </w:t>
      </w:r>
      <w:r w:rsidRPr="00856563">
        <w:rPr>
          <w:rStyle w:val="ChItalBold"/>
        </w:rPr>
        <w:t>di</w:t>
      </w:r>
      <w:r w:rsidRPr="009725A9">
        <w:t xml:space="preserve"> </w:t>
      </w:r>
      <w:r w:rsidR="00B7093A">
        <w:t>‘</w:t>
      </w:r>
      <w:r w:rsidRPr="00856563">
        <w:t>at, in</w:t>
      </w:r>
      <w:r w:rsidR="00B7093A">
        <w:t>’</w:t>
      </w:r>
      <w:r w:rsidRPr="00856563">
        <w:t xml:space="preserve"> as in </w:t>
      </w:r>
      <w:r>
        <w:fldChar w:fldCharType="begin"/>
      </w:r>
      <w:r>
        <w:instrText xml:space="preserve"> REF _Ref340513727 \h </w:instrText>
      </w:r>
      <w:r>
        <w:fldChar w:fldCharType="separate"/>
      </w:r>
      <w:r w:rsidR="00154D81" w:rsidRPr="00856563">
        <w:t>(</w:t>
      </w:r>
      <w:r w:rsidR="00154D81">
        <w:rPr>
          <w:noProof/>
        </w:rPr>
        <w:t>15</w:t>
      </w:r>
      <w:r w:rsidR="00154D81" w:rsidRPr="00856563">
        <w:t>)</w:t>
      </w:r>
      <w:r>
        <w:fldChar w:fldCharType="end"/>
      </w:r>
      <w:r w:rsidRPr="00856563">
        <w:t xml:space="preserve">, repeated as </w:t>
      </w:r>
      <w:r>
        <w:fldChar w:fldCharType="begin"/>
      </w:r>
      <w:r>
        <w:instrText xml:space="preserve"> REF _Ref340905235 \h </w:instrText>
      </w:r>
      <w:r>
        <w:fldChar w:fldCharType="separate"/>
      </w:r>
      <w:r w:rsidR="00154D81" w:rsidRPr="00856563">
        <w:t>(</w:t>
      </w:r>
      <w:r w:rsidR="00154D81">
        <w:rPr>
          <w:noProof/>
        </w:rPr>
        <w:t>54</w:t>
      </w:r>
      <w:r w:rsidR="00154D81" w:rsidRPr="00856563">
        <w:t>)</w:t>
      </w:r>
      <w:r>
        <w:fldChar w:fldCharType="end"/>
      </w:r>
      <w:r>
        <w:t xml:space="preserve">, elative </w:t>
      </w:r>
      <w:r w:rsidRPr="00856563">
        <w:rPr>
          <w:rStyle w:val="ChItalBold"/>
        </w:rPr>
        <w:t>dari</w:t>
      </w:r>
      <w:r w:rsidRPr="00856563">
        <w:t xml:space="preserve"> </w:t>
      </w:r>
      <w:r w:rsidR="00B7093A">
        <w:t>‘</w:t>
      </w:r>
      <w:r w:rsidRPr="00856563">
        <w:t>from</w:t>
      </w:r>
      <w:r w:rsidR="00B7093A">
        <w:t>’</w:t>
      </w:r>
      <w:r w:rsidRPr="00856563">
        <w:t xml:space="preserve"> </w:t>
      </w:r>
      <w:r>
        <w:t xml:space="preserve">as in </w:t>
      </w:r>
      <w:r>
        <w:fldChar w:fldCharType="begin"/>
      </w:r>
      <w:r>
        <w:instrText xml:space="preserve"> REF _Ref340905236 \h </w:instrText>
      </w:r>
      <w:r>
        <w:fldChar w:fldCharType="separate"/>
      </w:r>
      <w:r w:rsidR="00154D81" w:rsidRPr="00856563">
        <w:t>(</w:t>
      </w:r>
      <w:r w:rsidR="00154D81">
        <w:rPr>
          <w:noProof/>
        </w:rPr>
        <w:t>55</w:t>
      </w:r>
      <w:r w:rsidR="00154D81" w:rsidRPr="00856563">
        <w:t>)</w:t>
      </w:r>
      <w:r>
        <w:fldChar w:fldCharType="end"/>
      </w:r>
      <w:r>
        <w:t xml:space="preserve">, benefactive </w:t>
      </w:r>
      <w:r w:rsidRPr="00856563">
        <w:rPr>
          <w:rStyle w:val="ChItalBold"/>
        </w:rPr>
        <w:t>untuk</w:t>
      </w:r>
      <w:r w:rsidRPr="00856563">
        <w:t xml:space="preserve"> </w:t>
      </w:r>
      <w:r w:rsidR="00B7093A">
        <w:t>‘</w:t>
      </w:r>
      <w:r w:rsidRPr="00856563">
        <w:t>for</w:t>
      </w:r>
      <w:r w:rsidR="00B7093A">
        <w:t>’</w:t>
      </w:r>
      <w:r w:rsidRPr="00856563">
        <w:t xml:space="preserve"> as in </w:t>
      </w:r>
      <w:r>
        <w:fldChar w:fldCharType="begin"/>
      </w:r>
      <w:r>
        <w:instrText xml:space="preserve"> REF _Ref340905237 \h </w:instrText>
      </w:r>
      <w:r>
        <w:fldChar w:fldCharType="separate"/>
      </w:r>
      <w:r w:rsidR="00154D81" w:rsidRPr="00856563">
        <w:t>(</w:t>
      </w:r>
      <w:r w:rsidR="00154D81">
        <w:rPr>
          <w:noProof/>
        </w:rPr>
        <w:t>56</w:t>
      </w:r>
      <w:r w:rsidR="00154D81" w:rsidRPr="00856563">
        <w:t>)</w:t>
      </w:r>
      <w:r>
        <w:fldChar w:fldCharType="end"/>
      </w:r>
      <w:r>
        <w:t xml:space="preserve">, and similative </w:t>
      </w:r>
      <w:r w:rsidRPr="00856563">
        <w:rPr>
          <w:rStyle w:val="ChItalBold"/>
        </w:rPr>
        <w:t>sperti</w:t>
      </w:r>
      <w:r w:rsidRPr="00856563">
        <w:t xml:space="preserve"> </w:t>
      </w:r>
      <w:r w:rsidR="00B7093A">
        <w:t>‘</w:t>
      </w:r>
      <w:r w:rsidRPr="00856563">
        <w:t>like</w:t>
      </w:r>
      <w:r w:rsidR="00B7093A">
        <w:t>’</w:t>
      </w:r>
      <w:r>
        <w:t xml:space="preserve"> as in </w:t>
      </w:r>
      <w:r>
        <w:fldChar w:fldCharType="begin"/>
      </w:r>
      <w:r>
        <w:instrText xml:space="preserve"> REF _Ref340905239 \h </w:instrText>
      </w:r>
      <w:r>
        <w:fldChar w:fldCharType="separate"/>
      </w:r>
      <w:r w:rsidR="00154D81" w:rsidRPr="00856563">
        <w:t>(</w:t>
      </w:r>
      <w:r w:rsidR="00154D81">
        <w:rPr>
          <w:noProof/>
        </w:rPr>
        <w:t>57</w:t>
      </w:r>
      <w:r w:rsidR="00154D81" w:rsidRPr="00856563">
        <w:t>)</w:t>
      </w:r>
      <w:r>
        <w:fldChar w:fldCharType="end"/>
      </w:r>
      <w:r w:rsidRPr="00856563">
        <w:t>.</w:t>
      </w:r>
      <w:r>
        <w:t xml:space="preserve"> (For a detailed discussion on prepositions and prepositional phrases see Chapter </w:t>
      </w:r>
      <w:r w:rsidR="008F79BD">
        <w:fldChar w:fldCharType="begin"/>
      </w:r>
      <w:r w:rsidR="008F79BD">
        <w:instrText xml:space="preserve"> REF _Ref361998646 \w \h </w:instrText>
      </w:r>
      <w:r w:rsidR="008F79BD">
        <w:fldChar w:fldCharType="separate"/>
      </w:r>
      <w:r w:rsidR="00154D81">
        <w:rPr>
          <w:cs/>
        </w:rPr>
        <w:t>‎</w:t>
      </w:r>
      <w:r w:rsidR="00154D81">
        <w:t>10</w:t>
      </w:r>
      <w:r w:rsidR="008F79BD">
        <w:fldChar w:fldCharType="end"/>
      </w:r>
      <w:r w:rsidR="006B0EBA">
        <w:t>; see also §</w:t>
      </w:r>
      <w:r w:rsidR="006B0EBA">
        <w:fldChar w:fldCharType="begin"/>
      </w:r>
      <w:r w:rsidR="006B0EBA">
        <w:instrText xml:space="preserve"> REF _Ref351641493 \w \h </w:instrText>
      </w:r>
      <w:r w:rsidR="006B0EBA">
        <w:fldChar w:fldCharType="separate"/>
      </w:r>
      <w:r w:rsidR="00154D81">
        <w:rPr>
          <w:cs/>
        </w:rPr>
        <w:t>‎</w:t>
      </w:r>
      <w:r w:rsidR="00154D81">
        <w:t>5.11</w:t>
      </w:r>
      <w:r w:rsidR="006B0EBA">
        <w:fldChar w:fldCharType="end"/>
      </w:r>
      <w:r>
        <w:t>.)</w:t>
      </w:r>
    </w:p>
    <w:p w14:paraId="4A4B8071" w14:textId="77777777" w:rsidR="006E25BB" w:rsidRDefault="006E25BB" w:rsidP="006E25BB">
      <w:pPr>
        <w:pStyle w:val="ExampleTitle"/>
      </w:pPr>
      <w:r>
        <w:t xml:space="preserve">Noun phrases with </w:t>
      </w:r>
      <w:r w:rsidRPr="00856563">
        <w:t>adnominal prepositional phrases</w:t>
      </w:r>
    </w:p>
    <w:tbl>
      <w:tblPr>
        <w:tblW w:w="5768" w:type="dxa"/>
        <w:tblCellMar>
          <w:left w:w="40" w:type="dxa"/>
          <w:right w:w="40" w:type="dxa"/>
        </w:tblCellMar>
        <w:tblLook w:val="01E0" w:firstRow="1" w:lastRow="1" w:firstColumn="1" w:lastColumn="1" w:noHBand="0" w:noVBand="0"/>
      </w:tblPr>
      <w:tblGrid>
        <w:gridCol w:w="709"/>
        <w:gridCol w:w="603"/>
        <w:gridCol w:w="360"/>
        <w:gridCol w:w="725"/>
        <w:gridCol w:w="702"/>
        <w:gridCol w:w="580"/>
        <w:gridCol w:w="814"/>
        <w:gridCol w:w="1275"/>
      </w:tblGrid>
      <w:tr w:rsidR="00AC23C4" w:rsidRPr="004B7057" w14:paraId="79EB13EA" w14:textId="77777777" w:rsidTr="00AC23C4">
        <w:tc>
          <w:tcPr>
            <w:tcW w:w="709" w:type="dxa"/>
            <w:shd w:val="clear" w:color="auto" w:fill="auto"/>
          </w:tcPr>
          <w:p w14:paraId="4D8B4EF5" w14:textId="77777777" w:rsidR="006E25BB" w:rsidRPr="009F708D" w:rsidRDefault="006E25BB" w:rsidP="00B51DB6">
            <w:pPr>
              <w:pStyle w:val="O0Nwnext"/>
            </w:pPr>
            <w:bookmarkStart w:id="3707" w:name="_Ref294014908"/>
            <w:bookmarkStart w:id="3708" w:name="_Ref340905235"/>
            <w:r w:rsidRPr="00856563">
              <w:t>(</w:t>
            </w:r>
            <w:fldSimple w:instr=" SEQ ( \* ARABIC \s 1 ">
              <w:r w:rsidR="00154D81">
                <w:rPr>
                  <w:noProof/>
                </w:rPr>
                <w:t>54</w:t>
              </w:r>
            </w:fldSimple>
            <w:bookmarkEnd w:id="3707"/>
            <w:r w:rsidRPr="00856563">
              <w:t>)</w:t>
            </w:r>
            <w:bookmarkEnd w:id="3708"/>
          </w:p>
        </w:tc>
        <w:tc>
          <w:tcPr>
            <w:tcW w:w="603" w:type="dxa"/>
            <w:shd w:val="clear" w:color="auto" w:fill="auto"/>
          </w:tcPr>
          <w:p w14:paraId="7460FA06" w14:textId="77777777" w:rsidR="006E25BB" w:rsidRPr="00856563" w:rsidRDefault="006E25BB" w:rsidP="00B51DB6">
            <w:pPr>
              <w:pStyle w:val="Text"/>
              <w:rPr>
                <w:rStyle w:val="ChBlueBold"/>
              </w:rPr>
            </w:pPr>
            <w:r w:rsidRPr="00856563">
              <w:rPr>
                <w:rStyle w:val="ChBlueBold"/>
              </w:rPr>
              <w:t>don</w:t>
            </w:r>
            <w:r>
              <w:rPr>
                <w:rStyle w:val="ChBlueBold"/>
              </w:rPr>
              <w:t>g</w:t>
            </w:r>
          </w:p>
        </w:tc>
        <w:tc>
          <w:tcPr>
            <w:tcW w:w="360" w:type="dxa"/>
            <w:shd w:val="clear" w:color="auto" w:fill="auto"/>
          </w:tcPr>
          <w:p w14:paraId="47649D08" w14:textId="77777777" w:rsidR="006E25BB" w:rsidRPr="00856563" w:rsidRDefault="006E25BB" w:rsidP="00B51DB6">
            <w:pPr>
              <w:pStyle w:val="Text"/>
              <w:rPr>
                <w:rStyle w:val="ChBlueBold"/>
              </w:rPr>
            </w:pPr>
            <w:r w:rsidRPr="00856563">
              <w:rPr>
                <w:rStyle w:val="ChBlueBold"/>
              </w:rPr>
              <w:t>di</w:t>
            </w:r>
          </w:p>
        </w:tc>
        <w:tc>
          <w:tcPr>
            <w:tcW w:w="725" w:type="dxa"/>
            <w:shd w:val="clear" w:color="auto" w:fill="auto"/>
          </w:tcPr>
          <w:p w14:paraId="79E928A0" w14:textId="77777777" w:rsidR="006E25BB" w:rsidRPr="00856563" w:rsidRDefault="006E25BB" w:rsidP="00B51DB6">
            <w:pPr>
              <w:pStyle w:val="Text"/>
              <w:rPr>
                <w:rStyle w:val="ChBlueBold"/>
              </w:rPr>
            </w:pPr>
            <w:r w:rsidRPr="00856563">
              <w:rPr>
                <w:rStyle w:val="ChBlueBold"/>
              </w:rPr>
              <w:t>Papua</w:t>
            </w:r>
          </w:p>
        </w:tc>
        <w:tc>
          <w:tcPr>
            <w:tcW w:w="702" w:type="dxa"/>
            <w:shd w:val="clear" w:color="auto" w:fill="auto"/>
          </w:tcPr>
          <w:p w14:paraId="00C87179" w14:textId="77777777" w:rsidR="006E25BB" w:rsidRPr="00856563" w:rsidRDefault="006E25BB" w:rsidP="00B51DB6">
            <w:pPr>
              <w:pStyle w:val="Text"/>
              <w:rPr>
                <w:rStyle w:val="ChBlueBold"/>
              </w:rPr>
            </w:pPr>
            <w:r w:rsidRPr="00856563">
              <w:rPr>
                <w:rStyle w:val="ChBlueBold"/>
              </w:rPr>
              <w:t>tu</w:t>
            </w:r>
          </w:p>
        </w:tc>
        <w:tc>
          <w:tcPr>
            <w:tcW w:w="580" w:type="dxa"/>
            <w:shd w:val="clear" w:color="auto" w:fill="auto"/>
          </w:tcPr>
          <w:p w14:paraId="24B5DF70" w14:textId="77777777" w:rsidR="006E25BB" w:rsidRPr="00856563" w:rsidRDefault="006E25BB" w:rsidP="00B51DB6">
            <w:pPr>
              <w:pStyle w:val="Text"/>
            </w:pPr>
            <w:r w:rsidRPr="00856563">
              <w:t>dong</w:t>
            </w:r>
          </w:p>
        </w:tc>
        <w:tc>
          <w:tcPr>
            <w:tcW w:w="814" w:type="dxa"/>
            <w:shd w:val="clear" w:color="auto" w:fill="auto"/>
          </w:tcPr>
          <w:p w14:paraId="7049932B" w14:textId="77777777" w:rsidR="006E25BB" w:rsidRPr="00856563" w:rsidRDefault="006E25BB" w:rsidP="00B51DB6">
            <w:pPr>
              <w:pStyle w:val="Text"/>
            </w:pPr>
            <w:r w:rsidRPr="00856563">
              <w:t>makan</w:t>
            </w:r>
            <w:r w:rsidR="004212FA">
              <w:t>g</w:t>
            </w:r>
          </w:p>
        </w:tc>
        <w:tc>
          <w:tcPr>
            <w:tcW w:w="1275" w:type="dxa"/>
            <w:shd w:val="clear" w:color="auto" w:fill="auto"/>
          </w:tcPr>
          <w:p w14:paraId="519FC8E7" w14:textId="77777777" w:rsidR="006E25BB" w:rsidRPr="00856563" w:rsidRDefault="006E25BB" w:rsidP="00B51DB6">
            <w:pPr>
              <w:pStyle w:val="Text"/>
            </w:pPr>
            <w:r w:rsidRPr="00856563">
              <w:t>papeda</w:t>
            </w:r>
          </w:p>
        </w:tc>
      </w:tr>
      <w:tr w:rsidR="00AC23C4" w:rsidRPr="00AC23C4" w14:paraId="0FF5D34A" w14:textId="77777777" w:rsidTr="00AC23C4">
        <w:tc>
          <w:tcPr>
            <w:tcW w:w="709" w:type="dxa"/>
            <w:shd w:val="clear" w:color="auto" w:fill="auto"/>
          </w:tcPr>
          <w:p w14:paraId="4A67FB95" w14:textId="77777777" w:rsidR="006E25BB" w:rsidRPr="009F708D" w:rsidRDefault="006E25BB" w:rsidP="00B51DB6">
            <w:pPr>
              <w:pStyle w:val="GlossEng"/>
            </w:pPr>
          </w:p>
        </w:tc>
        <w:tc>
          <w:tcPr>
            <w:tcW w:w="603" w:type="dxa"/>
            <w:shd w:val="clear" w:color="auto" w:fill="auto"/>
          </w:tcPr>
          <w:p w14:paraId="122B5B79" w14:textId="77777777" w:rsidR="006E25BB" w:rsidRPr="0099608C" w:rsidRDefault="006E25BB" w:rsidP="00B51DB6">
            <w:pPr>
              <w:pStyle w:val="GlossEng"/>
              <w:rPr>
                <w:rStyle w:val="ChSmallCaps"/>
              </w:rPr>
            </w:pPr>
            <w:r w:rsidRPr="0099608C">
              <w:rPr>
                <w:rStyle w:val="ChSmallCaps"/>
              </w:rPr>
              <w:t>3pl</w:t>
            </w:r>
          </w:p>
        </w:tc>
        <w:tc>
          <w:tcPr>
            <w:tcW w:w="360" w:type="dxa"/>
            <w:shd w:val="clear" w:color="auto" w:fill="auto"/>
          </w:tcPr>
          <w:p w14:paraId="2460EA5B" w14:textId="77777777" w:rsidR="006E25BB" w:rsidRPr="00856563" w:rsidRDefault="006E25BB" w:rsidP="00B51DB6">
            <w:pPr>
              <w:pStyle w:val="GlossEng"/>
            </w:pPr>
            <w:r>
              <w:t>at</w:t>
            </w:r>
          </w:p>
        </w:tc>
        <w:tc>
          <w:tcPr>
            <w:tcW w:w="725" w:type="dxa"/>
            <w:shd w:val="clear" w:color="auto" w:fill="auto"/>
          </w:tcPr>
          <w:p w14:paraId="350B5DC8" w14:textId="77777777" w:rsidR="006E25BB" w:rsidRPr="00856563" w:rsidRDefault="006E25BB" w:rsidP="00B51DB6">
            <w:pPr>
              <w:pStyle w:val="GlossEng"/>
            </w:pPr>
            <w:r w:rsidRPr="00856563">
              <w:t>Papua</w:t>
            </w:r>
          </w:p>
        </w:tc>
        <w:tc>
          <w:tcPr>
            <w:tcW w:w="702" w:type="dxa"/>
            <w:shd w:val="clear" w:color="auto" w:fill="auto"/>
          </w:tcPr>
          <w:p w14:paraId="10198864" w14:textId="77777777" w:rsidR="006E25BB" w:rsidRPr="0099608C" w:rsidRDefault="006E25BB" w:rsidP="00B51DB6">
            <w:pPr>
              <w:pStyle w:val="GlossEng"/>
              <w:rPr>
                <w:rStyle w:val="ChSmallCaps"/>
              </w:rPr>
            </w:pPr>
            <w:r w:rsidRPr="0099608C">
              <w:rPr>
                <w:rStyle w:val="ChSmallCaps"/>
              </w:rPr>
              <w:t>d.dist</w:t>
            </w:r>
          </w:p>
        </w:tc>
        <w:tc>
          <w:tcPr>
            <w:tcW w:w="580" w:type="dxa"/>
            <w:shd w:val="clear" w:color="auto" w:fill="auto"/>
          </w:tcPr>
          <w:p w14:paraId="3E9229C9" w14:textId="77777777" w:rsidR="006E25BB" w:rsidRPr="0099608C" w:rsidRDefault="006E25BB" w:rsidP="00B51DB6">
            <w:pPr>
              <w:pStyle w:val="GlossEng"/>
              <w:rPr>
                <w:rStyle w:val="ChSmallCaps"/>
              </w:rPr>
            </w:pPr>
            <w:r w:rsidRPr="0099608C">
              <w:rPr>
                <w:rStyle w:val="ChSmallCaps"/>
              </w:rPr>
              <w:t>3pl</w:t>
            </w:r>
          </w:p>
        </w:tc>
        <w:tc>
          <w:tcPr>
            <w:tcW w:w="814" w:type="dxa"/>
            <w:shd w:val="clear" w:color="auto" w:fill="auto"/>
          </w:tcPr>
          <w:p w14:paraId="0859EC79" w14:textId="77777777" w:rsidR="006E25BB" w:rsidRPr="00856563" w:rsidRDefault="006E25BB" w:rsidP="00B51DB6">
            <w:pPr>
              <w:pStyle w:val="GlossEng"/>
            </w:pPr>
            <w:r w:rsidRPr="00856563">
              <w:t>eat</w:t>
            </w:r>
          </w:p>
        </w:tc>
        <w:tc>
          <w:tcPr>
            <w:tcW w:w="1275" w:type="dxa"/>
            <w:shd w:val="clear" w:color="auto" w:fill="auto"/>
          </w:tcPr>
          <w:p w14:paraId="7CD1995F" w14:textId="77777777" w:rsidR="006E25BB" w:rsidRPr="00856563" w:rsidRDefault="006E25BB" w:rsidP="00B51DB6">
            <w:pPr>
              <w:pStyle w:val="GlossEng"/>
            </w:pPr>
            <w:r w:rsidRPr="00856563">
              <w:t>sagu.porridge</w:t>
            </w:r>
          </w:p>
        </w:tc>
      </w:tr>
    </w:tbl>
    <w:p w14:paraId="64B7886F" w14:textId="7D490630" w:rsidR="006E25BB" w:rsidRPr="00856563" w:rsidRDefault="00B7093A" w:rsidP="006E25BB">
      <w:pPr>
        <w:pStyle w:val="FreeTranslEng"/>
      </w:pPr>
      <w:r>
        <w:t>‘</w:t>
      </w:r>
      <w:r w:rsidR="006E25BB" w:rsidRPr="00856563">
        <w:rPr>
          <w:rStyle w:val="ChBlueBold"/>
        </w:rPr>
        <w:t>the</w:t>
      </w:r>
      <w:r w:rsidR="006E25BB">
        <w:rPr>
          <w:rStyle w:val="ChBlueBold"/>
        </w:rPr>
        <w:t>y</w:t>
      </w:r>
      <w:r w:rsidR="006E25BB" w:rsidRPr="00856563">
        <w:rPr>
          <w:rStyle w:val="ChBlueBold"/>
        </w:rPr>
        <w:t xml:space="preserve"> in Papua there</w:t>
      </w:r>
      <w:r w:rsidR="006E25BB">
        <w:t xml:space="preserve">, </w:t>
      </w:r>
      <w:r w:rsidR="006E25BB" w:rsidRPr="00856563">
        <w:t>they eat sagu porridge</w:t>
      </w:r>
      <w:r>
        <w:t>’</w:t>
      </w:r>
      <w:r w:rsidR="006E25BB" w:rsidRPr="00856563">
        <w:t xml:space="preserve"> </w:t>
      </w:r>
      <w:r w:rsidR="006E25BB" w:rsidRPr="00856563">
        <w:rPr>
          <w:rStyle w:val="ExampleSource"/>
        </w:rPr>
        <w:t>[081109-009-JR.0001]</w:t>
      </w:r>
    </w:p>
    <w:tbl>
      <w:tblPr>
        <w:tblW w:w="6094" w:type="dxa"/>
        <w:tblCellMar>
          <w:left w:w="40" w:type="dxa"/>
          <w:right w:w="40" w:type="dxa"/>
        </w:tblCellMar>
        <w:tblLook w:val="01E0" w:firstRow="1" w:lastRow="1" w:firstColumn="1" w:lastColumn="1" w:noHBand="0" w:noVBand="0"/>
      </w:tblPr>
      <w:tblGrid>
        <w:gridCol w:w="709"/>
        <w:gridCol w:w="702"/>
        <w:gridCol w:w="1000"/>
        <w:gridCol w:w="569"/>
        <w:gridCol w:w="1003"/>
        <w:gridCol w:w="773"/>
        <w:gridCol w:w="569"/>
        <w:gridCol w:w="769"/>
      </w:tblGrid>
      <w:tr w:rsidR="00AC23C4" w:rsidRPr="004B7057" w14:paraId="467A112E" w14:textId="77777777" w:rsidTr="00AC23C4">
        <w:tc>
          <w:tcPr>
            <w:tcW w:w="709" w:type="dxa"/>
            <w:shd w:val="clear" w:color="auto" w:fill="auto"/>
          </w:tcPr>
          <w:p w14:paraId="6FFA0042" w14:textId="77777777" w:rsidR="006E25BB" w:rsidRPr="009F708D" w:rsidRDefault="006E25BB" w:rsidP="00B51DB6">
            <w:pPr>
              <w:pStyle w:val="O0Nwnext"/>
            </w:pPr>
            <w:bookmarkStart w:id="3709" w:name="_Ref340905236"/>
            <w:r w:rsidRPr="00856563">
              <w:t>(</w:t>
            </w:r>
            <w:fldSimple w:instr=" SEQ ( \* ARABIC \s 1 ">
              <w:r w:rsidR="00154D81">
                <w:rPr>
                  <w:noProof/>
                </w:rPr>
                <w:t>55</w:t>
              </w:r>
            </w:fldSimple>
            <w:r w:rsidRPr="00856563">
              <w:t>)</w:t>
            </w:r>
            <w:bookmarkEnd w:id="3709"/>
          </w:p>
        </w:tc>
        <w:tc>
          <w:tcPr>
            <w:tcW w:w="702" w:type="dxa"/>
            <w:shd w:val="clear" w:color="auto" w:fill="auto"/>
          </w:tcPr>
          <w:p w14:paraId="64E8E06E" w14:textId="77777777" w:rsidR="006E25BB" w:rsidRPr="00856563" w:rsidRDefault="006E25BB" w:rsidP="00B51DB6">
            <w:pPr>
              <w:pStyle w:val="Text"/>
            </w:pPr>
            <w:r w:rsidRPr="00856563">
              <w:t>itu</w:t>
            </w:r>
          </w:p>
        </w:tc>
        <w:tc>
          <w:tcPr>
            <w:tcW w:w="1000" w:type="dxa"/>
            <w:shd w:val="clear" w:color="auto" w:fill="auto"/>
          </w:tcPr>
          <w:p w14:paraId="54F6D0EC" w14:textId="77777777" w:rsidR="006E25BB" w:rsidRPr="00856563" w:rsidRDefault="006E25BB" w:rsidP="00B51DB6">
            <w:pPr>
              <w:pStyle w:val="Text"/>
              <w:rPr>
                <w:rStyle w:val="ChBlueBold"/>
              </w:rPr>
            </w:pPr>
            <w:r>
              <w:rPr>
                <w:rStyle w:val="ChBlueBold"/>
              </w:rPr>
              <w:t>iblis~</w:t>
            </w:r>
            <w:r w:rsidRPr="00856563">
              <w:rPr>
                <w:rStyle w:val="ChBlueBold"/>
              </w:rPr>
              <w:t>iblis</w:t>
            </w:r>
          </w:p>
        </w:tc>
        <w:tc>
          <w:tcPr>
            <w:tcW w:w="569" w:type="dxa"/>
            <w:shd w:val="clear" w:color="auto" w:fill="auto"/>
          </w:tcPr>
          <w:p w14:paraId="1BB9DC55" w14:textId="77777777" w:rsidR="006E25BB" w:rsidRPr="00856563" w:rsidRDefault="006E25BB" w:rsidP="00B51DB6">
            <w:pPr>
              <w:pStyle w:val="Text"/>
              <w:rPr>
                <w:rStyle w:val="ChBlueBold"/>
              </w:rPr>
            </w:pPr>
            <w:r w:rsidRPr="00856563">
              <w:rPr>
                <w:rStyle w:val="ChBlueBold"/>
              </w:rPr>
              <w:t>dari</w:t>
            </w:r>
          </w:p>
        </w:tc>
        <w:tc>
          <w:tcPr>
            <w:tcW w:w="1003" w:type="dxa"/>
            <w:shd w:val="clear" w:color="auto" w:fill="auto"/>
          </w:tcPr>
          <w:p w14:paraId="44466040" w14:textId="77777777" w:rsidR="006E25BB" w:rsidRPr="00856563" w:rsidRDefault="006E25BB" w:rsidP="00B51DB6">
            <w:pPr>
              <w:pStyle w:val="Text"/>
              <w:rPr>
                <w:rStyle w:val="ChBlueBold"/>
              </w:rPr>
            </w:pPr>
            <w:r w:rsidRPr="00856563">
              <w:rPr>
                <w:rStyle w:val="ChBlueBold"/>
              </w:rPr>
              <w:t>ruangan</w:t>
            </w:r>
            <w:r w:rsidR="004212FA">
              <w:rPr>
                <w:rStyle w:val="ChBlueBold"/>
              </w:rPr>
              <w:t>g</w:t>
            </w:r>
          </w:p>
        </w:tc>
        <w:tc>
          <w:tcPr>
            <w:tcW w:w="773" w:type="dxa"/>
            <w:shd w:val="clear" w:color="auto" w:fill="auto"/>
          </w:tcPr>
          <w:p w14:paraId="5AE75A01" w14:textId="77777777" w:rsidR="006E25BB" w:rsidRPr="00856563" w:rsidRDefault="006E25BB" w:rsidP="00B51DB6">
            <w:pPr>
              <w:pStyle w:val="Text"/>
              <w:rPr>
                <w:rStyle w:val="ChBlueBold"/>
              </w:rPr>
            </w:pPr>
            <w:r w:rsidRPr="00856563">
              <w:rPr>
                <w:rStyle w:val="ChBlueBold"/>
              </w:rPr>
              <w:t>ini</w:t>
            </w:r>
          </w:p>
        </w:tc>
        <w:tc>
          <w:tcPr>
            <w:tcW w:w="569" w:type="dxa"/>
            <w:shd w:val="clear" w:color="auto" w:fill="auto"/>
          </w:tcPr>
          <w:p w14:paraId="7874C1A2" w14:textId="77777777" w:rsidR="006E25BB" w:rsidRPr="00856563" w:rsidRDefault="006E25BB" w:rsidP="00B51DB6">
            <w:pPr>
              <w:pStyle w:val="Text"/>
            </w:pPr>
            <w:r w:rsidRPr="00856563">
              <w:t>yang</w:t>
            </w:r>
          </w:p>
        </w:tc>
        <w:tc>
          <w:tcPr>
            <w:tcW w:w="769" w:type="dxa"/>
            <w:shd w:val="clear" w:color="auto" w:fill="auto"/>
          </w:tcPr>
          <w:p w14:paraId="32356BEC" w14:textId="77777777" w:rsidR="006E25BB" w:rsidRPr="00856563" w:rsidRDefault="006E25BB" w:rsidP="00B51DB6">
            <w:pPr>
              <w:pStyle w:val="Text"/>
            </w:pPr>
            <w:r>
              <w:t>ganggu</w:t>
            </w:r>
          </w:p>
        </w:tc>
      </w:tr>
      <w:tr w:rsidR="00AC23C4" w:rsidRPr="00AC23C4" w14:paraId="58AD3244" w14:textId="77777777" w:rsidTr="00AC23C4">
        <w:tc>
          <w:tcPr>
            <w:tcW w:w="709" w:type="dxa"/>
            <w:shd w:val="clear" w:color="auto" w:fill="auto"/>
          </w:tcPr>
          <w:p w14:paraId="53F1E062" w14:textId="77777777" w:rsidR="006E25BB" w:rsidRPr="009F708D" w:rsidRDefault="006E25BB" w:rsidP="00B51DB6">
            <w:pPr>
              <w:pStyle w:val="GlossEng"/>
            </w:pPr>
          </w:p>
        </w:tc>
        <w:tc>
          <w:tcPr>
            <w:tcW w:w="702" w:type="dxa"/>
            <w:shd w:val="clear" w:color="auto" w:fill="auto"/>
          </w:tcPr>
          <w:p w14:paraId="013A052B" w14:textId="77777777" w:rsidR="006E25BB" w:rsidRPr="0099608C" w:rsidRDefault="006E25BB" w:rsidP="00B51DB6">
            <w:pPr>
              <w:pStyle w:val="GlossEng"/>
              <w:rPr>
                <w:rStyle w:val="ChSmallCaps"/>
              </w:rPr>
            </w:pPr>
            <w:r w:rsidRPr="0099608C">
              <w:rPr>
                <w:rStyle w:val="ChSmallCaps"/>
              </w:rPr>
              <w:t>d.dist</w:t>
            </w:r>
          </w:p>
        </w:tc>
        <w:tc>
          <w:tcPr>
            <w:tcW w:w="1000" w:type="dxa"/>
            <w:shd w:val="clear" w:color="auto" w:fill="auto"/>
          </w:tcPr>
          <w:p w14:paraId="29E4F5E0" w14:textId="77777777" w:rsidR="006E25BB" w:rsidRPr="00856563" w:rsidRDefault="006E25BB" w:rsidP="00B51DB6">
            <w:pPr>
              <w:pStyle w:val="GlossEng"/>
            </w:pPr>
            <w:r w:rsidRPr="0099608C">
              <w:rPr>
                <w:rStyle w:val="ChSmallCaps"/>
              </w:rPr>
              <w:t>rdp</w:t>
            </w:r>
            <w:r>
              <w:t>~</w:t>
            </w:r>
            <w:r w:rsidRPr="00856563">
              <w:t>devil</w:t>
            </w:r>
          </w:p>
        </w:tc>
        <w:tc>
          <w:tcPr>
            <w:tcW w:w="569" w:type="dxa"/>
            <w:shd w:val="clear" w:color="auto" w:fill="auto"/>
          </w:tcPr>
          <w:p w14:paraId="4FB94F24" w14:textId="77777777" w:rsidR="006E25BB" w:rsidRPr="00856563" w:rsidRDefault="006E25BB" w:rsidP="00B51DB6">
            <w:pPr>
              <w:pStyle w:val="GlossEng"/>
            </w:pPr>
            <w:r>
              <w:t>from</w:t>
            </w:r>
          </w:p>
        </w:tc>
        <w:tc>
          <w:tcPr>
            <w:tcW w:w="1003" w:type="dxa"/>
            <w:shd w:val="clear" w:color="auto" w:fill="auto"/>
          </w:tcPr>
          <w:p w14:paraId="131E0956" w14:textId="77777777" w:rsidR="006E25BB" w:rsidRPr="00856563" w:rsidRDefault="006E25BB" w:rsidP="00B51DB6">
            <w:pPr>
              <w:pStyle w:val="GlossEng"/>
            </w:pPr>
            <w:r w:rsidRPr="00856563">
              <w:t>room</w:t>
            </w:r>
          </w:p>
        </w:tc>
        <w:tc>
          <w:tcPr>
            <w:tcW w:w="773" w:type="dxa"/>
            <w:shd w:val="clear" w:color="auto" w:fill="auto"/>
          </w:tcPr>
          <w:p w14:paraId="0258DD98" w14:textId="77777777" w:rsidR="006E25BB" w:rsidRPr="0099608C" w:rsidRDefault="006E25BB" w:rsidP="00B51DB6">
            <w:pPr>
              <w:pStyle w:val="GlossEng"/>
              <w:rPr>
                <w:rStyle w:val="ChSmallCaps"/>
              </w:rPr>
            </w:pPr>
            <w:r w:rsidRPr="0099608C">
              <w:rPr>
                <w:rStyle w:val="ChSmallCaps"/>
              </w:rPr>
              <w:t>d.prox</w:t>
            </w:r>
          </w:p>
        </w:tc>
        <w:tc>
          <w:tcPr>
            <w:tcW w:w="569" w:type="dxa"/>
            <w:shd w:val="clear" w:color="auto" w:fill="auto"/>
          </w:tcPr>
          <w:p w14:paraId="2639D049" w14:textId="77777777" w:rsidR="006E25BB" w:rsidRPr="0099608C" w:rsidRDefault="006E25BB" w:rsidP="00B51DB6">
            <w:pPr>
              <w:pStyle w:val="GlossEng"/>
              <w:rPr>
                <w:rStyle w:val="ChSmallCaps"/>
              </w:rPr>
            </w:pPr>
            <w:r w:rsidRPr="0099608C">
              <w:rPr>
                <w:rStyle w:val="ChSmallCaps"/>
              </w:rPr>
              <w:t>rel</w:t>
            </w:r>
          </w:p>
        </w:tc>
        <w:tc>
          <w:tcPr>
            <w:tcW w:w="769" w:type="dxa"/>
            <w:shd w:val="clear" w:color="auto" w:fill="auto"/>
          </w:tcPr>
          <w:p w14:paraId="12F83F9D" w14:textId="77777777" w:rsidR="006E25BB" w:rsidRPr="00631D4C" w:rsidRDefault="006E25BB" w:rsidP="00B51DB6">
            <w:pPr>
              <w:pStyle w:val="GlossEng"/>
            </w:pPr>
            <w:r w:rsidRPr="00631D4C">
              <w:t>disturb</w:t>
            </w:r>
          </w:p>
        </w:tc>
      </w:tr>
    </w:tbl>
    <w:p w14:paraId="076E3871" w14:textId="2F7C9551" w:rsidR="006E25BB" w:rsidRPr="002F5FFD" w:rsidRDefault="00B7093A" w:rsidP="006E25BB">
      <w:pPr>
        <w:pStyle w:val="FreeTranslEng"/>
      </w:pPr>
      <w:r>
        <w:t>‘</w:t>
      </w:r>
      <w:r w:rsidR="006E25BB" w:rsidRPr="00856563">
        <w:t>it</w:t>
      </w:r>
      <w:r>
        <w:t>’</w:t>
      </w:r>
      <w:r w:rsidR="006E25BB" w:rsidRPr="00856563">
        <w:t xml:space="preserve">s </w:t>
      </w:r>
      <w:r w:rsidR="006E25BB" w:rsidRPr="00856563">
        <w:rPr>
          <w:rStyle w:val="ChBlueBold"/>
        </w:rPr>
        <w:t>the devils from this room</w:t>
      </w:r>
      <w:r w:rsidR="006E25BB" w:rsidRPr="00856563">
        <w:t xml:space="preserve"> who are disturbing (you)</w:t>
      </w:r>
      <w:r>
        <w:t>’</w:t>
      </w:r>
      <w:r w:rsidR="006E25BB" w:rsidRPr="00856563">
        <w:t xml:space="preserve"> </w:t>
      </w:r>
      <w:r w:rsidR="006E25BB" w:rsidRPr="00856563">
        <w:rPr>
          <w:rStyle w:val="ExampleSource"/>
        </w:rPr>
        <w:t>[081011-008-Cv</w:t>
      </w:r>
      <w:r w:rsidR="0071426B">
        <w:rPr>
          <w:rStyle w:val="ExampleSource"/>
        </w:rPr>
        <w:t>Ph</w:t>
      </w:r>
      <w:r w:rsidR="006E25BB" w:rsidRPr="00856563">
        <w:rPr>
          <w:rStyle w:val="ExampleSource"/>
        </w:rPr>
        <w:t>.0018]</w:t>
      </w:r>
    </w:p>
    <w:tbl>
      <w:tblPr>
        <w:tblW w:w="5783" w:type="dxa"/>
        <w:tblCellMar>
          <w:left w:w="40" w:type="dxa"/>
          <w:right w:w="40" w:type="dxa"/>
        </w:tblCellMar>
        <w:tblLook w:val="01E0" w:firstRow="1" w:lastRow="1" w:firstColumn="1" w:lastColumn="1" w:noHBand="0" w:noVBand="0"/>
      </w:tblPr>
      <w:tblGrid>
        <w:gridCol w:w="709"/>
        <w:gridCol w:w="360"/>
        <w:gridCol w:w="684"/>
        <w:gridCol w:w="975"/>
        <w:gridCol w:w="558"/>
        <w:gridCol w:w="780"/>
        <w:gridCol w:w="692"/>
        <w:gridCol w:w="1025"/>
      </w:tblGrid>
      <w:tr w:rsidR="00AC23C4" w:rsidRPr="004B7057" w14:paraId="23FF18BC" w14:textId="77777777" w:rsidTr="00AC23C4">
        <w:tc>
          <w:tcPr>
            <w:tcW w:w="709" w:type="dxa"/>
            <w:shd w:val="clear" w:color="auto" w:fill="auto"/>
          </w:tcPr>
          <w:p w14:paraId="2A780372" w14:textId="77777777" w:rsidR="006E25BB" w:rsidRPr="009F708D" w:rsidRDefault="006E25BB" w:rsidP="00B51DB6">
            <w:pPr>
              <w:pStyle w:val="O0Nwnext"/>
            </w:pPr>
            <w:bookmarkStart w:id="3710" w:name="_Ref340905237"/>
            <w:r w:rsidRPr="00856563">
              <w:t>(</w:t>
            </w:r>
            <w:fldSimple w:instr=" SEQ ( \* ARABIC \s 1 ">
              <w:r w:rsidR="00154D81">
                <w:rPr>
                  <w:noProof/>
                </w:rPr>
                <w:t>56</w:t>
              </w:r>
            </w:fldSimple>
            <w:r w:rsidRPr="00856563">
              <w:t>)</w:t>
            </w:r>
            <w:bookmarkEnd w:id="3710"/>
          </w:p>
        </w:tc>
        <w:tc>
          <w:tcPr>
            <w:tcW w:w="360" w:type="dxa"/>
            <w:shd w:val="clear" w:color="auto" w:fill="auto"/>
          </w:tcPr>
          <w:p w14:paraId="5928EF53" w14:textId="77777777" w:rsidR="006E25BB" w:rsidRPr="00856563" w:rsidRDefault="006E25BB" w:rsidP="00B51DB6">
            <w:pPr>
              <w:pStyle w:val="Text"/>
            </w:pPr>
            <w:r w:rsidRPr="00856563">
              <w:t>di</w:t>
            </w:r>
          </w:p>
        </w:tc>
        <w:tc>
          <w:tcPr>
            <w:tcW w:w="684" w:type="dxa"/>
            <w:shd w:val="clear" w:color="auto" w:fill="auto"/>
          </w:tcPr>
          <w:p w14:paraId="127224DD" w14:textId="77777777" w:rsidR="006E25BB" w:rsidRPr="00856563" w:rsidRDefault="006E25BB" w:rsidP="00B51DB6">
            <w:pPr>
              <w:pStyle w:val="Text"/>
            </w:pPr>
            <w:r w:rsidRPr="00856563">
              <w:t>sana</w:t>
            </w:r>
          </w:p>
        </w:tc>
        <w:tc>
          <w:tcPr>
            <w:tcW w:w="975" w:type="dxa"/>
            <w:shd w:val="clear" w:color="auto" w:fill="auto"/>
          </w:tcPr>
          <w:p w14:paraId="3FFCE05E" w14:textId="77777777" w:rsidR="006E25BB" w:rsidRPr="00856563" w:rsidRDefault="00595593" w:rsidP="00B51DB6">
            <w:pPr>
              <w:pStyle w:val="Text"/>
            </w:pPr>
            <w:r w:rsidRPr="00856563">
              <w:t>kang</w:t>
            </w:r>
          </w:p>
        </w:tc>
        <w:tc>
          <w:tcPr>
            <w:tcW w:w="558" w:type="dxa"/>
            <w:shd w:val="clear" w:color="auto" w:fill="auto"/>
          </w:tcPr>
          <w:p w14:paraId="633844D2" w14:textId="77777777" w:rsidR="006E25BB" w:rsidRPr="00856563" w:rsidRDefault="006E25BB" w:rsidP="00B51DB6">
            <w:pPr>
              <w:pStyle w:val="Text"/>
            </w:pPr>
            <w:r w:rsidRPr="00856563">
              <w:t>masi</w:t>
            </w:r>
          </w:p>
        </w:tc>
        <w:tc>
          <w:tcPr>
            <w:tcW w:w="780" w:type="dxa"/>
            <w:shd w:val="clear" w:color="auto" w:fill="auto"/>
          </w:tcPr>
          <w:p w14:paraId="00B521DB" w14:textId="77777777" w:rsidR="006E25BB" w:rsidRPr="00856563" w:rsidRDefault="006E25BB" w:rsidP="00B51DB6">
            <w:pPr>
              <w:pStyle w:val="Text"/>
              <w:rPr>
                <w:rStyle w:val="ChBlueBold"/>
              </w:rPr>
            </w:pPr>
            <w:r w:rsidRPr="00856563">
              <w:rPr>
                <w:rStyle w:val="ChBlueBold"/>
              </w:rPr>
              <w:t>tempat</w:t>
            </w:r>
          </w:p>
        </w:tc>
        <w:tc>
          <w:tcPr>
            <w:tcW w:w="692" w:type="dxa"/>
            <w:shd w:val="clear" w:color="auto" w:fill="auto"/>
          </w:tcPr>
          <w:p w14:paraId="3FE081CF" w14:textId="77777777" w:rsidR="006E25BB" w:rsidRPr="00856563" w:rsidRDefault="006E25BB" w:rsidP="00B51DB6">
            <w:pPr>
              <w:pStyle w:val="Text"/>
              <w:rPr>
                <w:rStyle w:val="ChBlueBold"/>
              </w:rPr>
            </w:pPr>
            <w:r w:rsidRPr="00856563">
              <w:rPr>
                <w:rStyle w:val="ChBlueBold"/>
              </w:rPr>
              <w:t>untuk</w:t>
            </w:r>
          </w:p>
        </w:tc>
        <w:tc>
          <w:tcPr>
            <w:tcW w:w="1025" w:type="dxa"/>
            <w:shd w:val="clear" w:color="auto" w:fill="auto"/>
          </w:tcPr>
          <w:p w14:paraId="22E0C555" w14:textId="77777777" w:rsidR="006E25BB" w:rsidRPr="00856563" w:rsidRDefault="006E25BB" w:rsidP="00B51DB6">
            <w:pPr>
              <w:pStyle w:val="Text"/>
              <w:rPr>
                <w:rStyle w:val="ChBlueBold"/>
              </w:rPr>
            </w:pPr>
            <w:r w:rsidRPr="00856563">
              <w:rPr>
                <w:rStyle w:val="ChBlueBold"/>
              </w:rPr>
              <w:t>kafir</w:t>
            </w:r>
          </w:p>
        </w:tc>
      </w:tr>
      <w:tr w:rsidR="00AC23C4" w:rsidRPr="00AC23C4" w14:paraId="347A3A70" w14:textId="77777777" w:rsidTr="00AC23C4">
        <w:tc>
          <w:tcPr>
            <w:tcW w:w="709" w:type="dxa"/>
            <w:shd w:val="clear" w:color="auto" w:fill="auto"/>
          </w:tcPr>
          <w:p w14:paraId="0C64A962" w14:textId="77777777" w:rsidR="006E25BB" w:rsidRPr="009F708D" w:rsidRDefault="006E25BB" w:rsidP="00B51DB6">
            <w:pPr>
              <w:pStyle w:val="GlossEng"/>
            </w:pPr>
          </w:p>
        </w:tc>
        <w:tc>
          <w:tcPr>
            <w:tcW w:w="360" w:type="dxa"/>
            <w:shd w:val="clear" w:color="auto" w:fill="auto"/>
          </w:tcPr>
          <w:p w14:paraId="0CC2DA37" w14:textId="77777777" w:rsidR="006E25BB" w:rsidRPr="00856563" w:rsidRDefault="006E25BB" w:rsidP="00B51DB6">
            <w:pPr>
              <w:pStyle w:val="GlossEng"/>
            </w:pPr>
            <w:r>
              <w:t>at</w:t>
            </w:r>
          </w:p>
        </w:tc>
        <w:tc>
          <w:tcPr>
            <w:tcW w:w="684" w:type="dxa"/>
            <w:shd w:val="clear" w:color="auto" w:fill="auto"/>
          </w:tcPr>
          <w:p w14:paraId="2A3A19A4" w14:textId="77777777" w:rsidR="006E25BB" w:rsidRPr="0099608C" w:rsidRDefault="006E25BB" w:rsidP="00B51DB6">
            <w:pPr>
              <w:pStyle w:val="GlossEng"/>
              <w:rPr>
                <w:rStyle w:val="ChSmallCaps"/>
              </w:rPr>
            </w:pPr>
            <w:r w:rsidRPr="0099608C">
              <w:rPr>
                <w:rStyle w:val="ChSmallCaps"/>
              </w:rPr>
              <w:t>l.dist</w:t>
            </w:r>
          </w:p>
        </w:tc>
        <w:tc>
          <w:tcPr>
            <w:tcW w:w="975" w:type="dxa"/>
            <w:shd w:val="clear" w:color="auto" w:fill="auto"/>
          </w:tcPr>
          <w:p w14:paraId="11F6821F" w14:textId="77777777" w:rsidR="006E25BB" w:rsidRPr="00856563" w:rsidRDefault="006E25BB" w:rsidP="00B51DB6">
            <w:pPr>
              <w:pStyle w:val="GlossEng"/>
            </w:pPr>
            <w:r w:rsidRPr="00856563">
              <w:t>you.know</w:t>
            </w:r>
          </w:p>
        </w:tc>
        <w:tc>
          <w:tcPr>
            <w:tcW w:w="558" w:type="dxa"/>
            <w:shd w:val="clear" w:color="auto" w:fill="auto"/>
          </w:tcPr>
          <w:p w14:paraId="38EA9510" w14:textId="77777777" w:rsidR="006E25BB" w:rsidRPr="00856563" w:rsidRDefault="006E25BB" w:rsidP="00B51DB6">
            <w:pPr>
              <w:pStyle w:val="GlossEng"/>
            </w:pPr>
            <w:r w:rsidRPr="00856563">
              <w:t>still</w:t>
            </w:r>
          </w:p>
        </w:tc>
        <w:tc>
          <w:tcPr>
            <w:tcW w:w="780" w:type="dxa"/>
            <w:shd w:val="clear" w:color="auto" w:fill="auto"/>
          </w:tcPr>
          <w:p w14:paraId="1A654A53" w14:textId="77777777" w:rsidR="006E25BB" w:rsidRPr="00856563" w:rsidRDefault="006E25BB" w:rsidP="00B51DB6">
            <w:pPr>
              <w:pStyle w:val="GlossEng"/>
            </w:pPr>
            <w:r w:rsidRPr="00856563">
              <w:t>place</w:t>
            </w:r>
          </w:p>
        </w:tc>
        <w:tc>
          <w:tcPr>
            <w:tcW w:w="692" w:type="dxa"/>
            <w:shd w:val="clear" w:color="auto" w:fill="auto"/>
          </w:tcPr>
          <w:p w14:paraId="3AE11EE1" w14:textId="77777777" w:rsidR="006E25BB" w:rsidRPr="00856563" w:rsidRDefault="006E25BB" w:rsidP="00B51DB6">
            <w:pPr>
              <w:pStyle w:val="GlossEng"/>
            </w:pPr>
            <w:r w:rsidRPr="00856563">
              <w:t>for</w:t>
            </w:r>
          </w:p>
        </w:tc>
        <w:tc>
          <w:tcPr>
            <w:tcW w:w="1025" w:type="dxa"/>
            <w:shd w:val="clear" w:color="auto" w:fill="auto"/>
          </w:tcPr>
          <w:p w14:paraId="696A7793" w14:textId="77777777" w:rsidR="006E25BB" w:rsidRPr="00856563" w:rsidRDefault="006E25BB" w:rsidP="00B51DB6">
            <w:pPr>
              <w:pStyle w:val="GlossEng"/>
            </w:pPr>
            <w:r w:rsidRPr="00856563">
              <w:t>unbeliever</w:t>
            </w:r>
          </w:p>
        </w:tc>
      </w:tr>
    </w:tbl>
    <w:p w14:paraId="5020B414" w14:textId="4025C182" w:rsidR="006E25BB" w:rsidRPr="002F5FFD" w:rsidRDefault="00B7093A" w:rsidP="006E25BB">
      <w:pPr>
        <w:pStyle w:val="FreeTranslEng"/>
      </w:pPr>
      <w:r>
        <w:t>‘</w:t>
      </w:r>
      <w:r w:rsidR="006E25BB" w:rsidRPr="00856563">
        <w:t xml:space="preserve">(the area) over there, you know, is still </w:t>
      </w:r>
      <w:r w:rsidR="006E25BB" w:rsidRPr="00856563">
        <w:rPr>
          <w:rStyle w:val="ChBlueBold"/>
        </w:rPr>
        <w:t>a location for unbelievers</w:t>
      </w:r>
      <w:r>
        <w:t>’</w:t>
      </w:r>
      <w:r w:rsidR="006E25BB" w:rsidRPr="00856563">
        <w:t xml:space="preserve"> </w:t>
      </w:r>
      <w:r w:rsidR="006E25BB" w:rsidRPr="00856563">
        <w:rPr>
          <w:rStyle w:val="ExampleSource"/>
        </w:rPr>
        <w:t>[081011-022-Cv.0238]</w:t>
      </w:r>
    </w:p>
    <w:tbl>
      <w:tblPr>
        <w:tblW w:w="6286" w:type="dxa"/>
        <w:tblCellMar>
          <w:left w:w="40" w:type="dxa"/>
          <w:right w:w="40" w:type="dxa"/>
        </w:tblCellMar>
        <w:tblLook w:val="01E0" w:firstRow="1" w:lastRow="1" w:firstColumn="1" w:lastColumn="1" w:noHBand="0" w:noVBand="0"/>
      </w:tblPr>
      <w:tblGrid>
        <w:gridCol w:w="709"/>
        <w:gridCol w:w="1284"/>
        <w:gridCol w:w="669"/>
        <w:gridCol w:w="830"/>
        <w:gridCol w:w="569"/>
        <w:gridCol w:w="509"/>
        <w:gridCol w:w="958"/>
        <w:gridCol w:w="758"/>
      </w:tblGrid>
      <w:tr w:rsidR="00AC23C4" w:rsidRPr="004B7057" w14:paraId="1ECDAF1D" w14:textId="77777777" w:rsidTr="00AC23C4">
        <w:tc>
          <w:tcPr>
            <w:tcW w:w="709" w:type="dxa"/>
            <w:shd w:val="clear" w:color="auto" w:fill="auto"/>
          </w:tcPr>
          <w:p w14:paraId="11A9317E" w14:textId="77777777" w:rsidR="006E25BB" w:rsidRPr="009F708D" w:rsidRDefault="006E25BB" w:rsidP="00B51DB6">
            <w:pPr>
              <w:pStyle w:val="O0Nwnext"/>
            </w:pPr>
            <w:bookmarkStart w:id="3711" w:name="_Ref340905239"/>
            <w:r w:rsidRPr="00856563">
              <w:t>(</w:t>
            </w:r>
            <w:fldSimple w:instr=" SEQ ( \* ARABIC \s 1 ">
              <w:r w:rsidR="00154D81">
                <w:rPr>
                  <w:noProof/>
                </w:rPr>
                <w:t>57</w:t>
              </w:r>
            </w:fldSimple>
            <w:r w:rsidRPr="00856563">
              <w:t>)</w:t>
            </w:r>
            <w:bookmarkEnd w:id="3711"/>
          </w:p>
        </w:tc>
        <w:tc>
          <w:tcPr>
            <w:tcW w:w="1284" w:type="dxa"/>
            <w:shd w:val="clear" w:color="auto" w:fill="auto"/>
          </w:tcPr>
          <w:p w14:paraId="22DC7A87" w14:textId="77777777" w:rsidR="006E25BB" w:rsidRPr="00856563" w:rsidRDefault="006E25BB" w:rsidP="00B51DB6">
            <w:pPr>
              <w:pStyle w:val="Text"/>
              <w:rPr>
                <w:rStyle w:val="ChBlueBold"/>
              </w:rPr>
            </w:pPr>
            <w:r w:rsidRPr="00856563">
              <w:rPr>
                <w:rStyle w:val="ChBlueBold"/>
              </w:rPr>
              <w:t>orang</w:t>
            </w:r>
            <w:r>
              <w:rPr>
                <w:rStyle w:val="ChBlueBold"/>
              </w:rPr>
              <w:t>~</w:t>
            </w:r>
            <w:r w:rsidRPr="00856563">
              <w:rPr>
                <w:rStyle w:val="ChBlueBold"/>
              </w:rPr>
              <w:t>orang</w:t>
            </w:r>
          </w:p>
        </w:tc>
        <w:tc>
          <w:tcPr>
            <w:tcW w:w="669" w:type="dxa"/>
            <w:shd w:val="clear" w:color="auto" w:fill="auto"/>
          </w:tcPr>
          <w:p w14:paraId="7F555904" w14:textId="77777777" w:rsidR="006E25BB" w:rsidRPr="00856563" w:rsidRDefault="006E25BB" w:rsidP="00B51DB6">
            <w:pPr>
              <w:pStyle w:val="Text"/>
              <w:rPr>
                <w:rStyle w:val="ChBlueBold"/>
              </w:rPr>
            </w:pPr>
            <w:r>
              <w:rPr>
                <w:rStyle w:val="ChBlueBold"/>
              </w:rPr>
              <w:t>s</w:t>
            </w:r>
            <w:r w:rsidRPr="00856563">
              <w:rPr>
                <w:rStyle w:val="ChBlueBold"/>
              </w:rPr>
              <w:t>perti</w:t>
            </w:r>
          </w:p>
        </w:tc>
        <w:tc>
          <w:tcPr>
            <w:tcW w:w="830" w:type="dxa"/>
            <w:shd w:val="clear" w:color="auto" w:fill="auto"/>
          </w:tcPr>
          <w:p w14:paraId="0844F5B4" w14:textId="77777777" w:rsidR="006E25BB" w:rsidRPr="00856563" w:rsidRDefault="006E25BB" w:rsidP="00B51DB6">
            <w:pPr>
              <w:pStyle w:val="Text"/>
              <w:rPr>
                <w:rStyle w:val="ChBlueBold"/>
              </w:rPr>
            </w:pPr>
            <w:r w:rsidRPr="00856563">
              <w:rPr>
                <w:rStyle w:val="ChBlueBold"/>
              </w:rPr>
              <w:t>begitu</w:t>
            </w:r>
          </w:p>
        </w:tc>
        <w:tc>
          <w:tcPr>
            <w:tcW w:w="569" w:type="dxa"/>
            <w:shd w:val="clear" w:color="auto" w:fill="auto"/>
          </w:tcPr>
          <w:p w14:paraId="5892A89F" w14:textId="77777777" w:rsidR="006E25BB" w:rsidRPr="00856563" w:rsidRDefault="006E25BB" w:rsidP="00B51DB6">
            <w:pPr>
              <w:pStyle w:val="Text"/>
            </w:pPr>
            <w:r w:rsidRPr="00856563">
              <w:t>yan</w:t>
            </w:r>
            <w:r>
              <w:t>g</w:t>
            </w:r>
          </w:p>
        </w:tc>
        <w:tc>
          <w:tcPr>
            <w:tcW w:w="509" w:type="dxa"/>
            <w:shd w:val="clear" w:color="auto" w:fill="auto"/>
          </w:tcPr>
          <w:p w14:paraId="0D5BB860" w14:textId="77777777" w:rsidR="006E25BB" w:rsidRPr="00856563" w:rsidRDefault="006E25BB" w:rsidP="00B51DB6">
            <w:pPr>
              <w:pStyle w:val="Text"/>
            </w:pPr>
            <w:r w:rsidRPr="00856563">
              <w:t>tida</w:t>
            </w:r>
          </w:p>
        </w:tc>
        <w:tc>
          <w:tcPr>
            <w:tcW w:w="958" w:type="dxa"/>
            <w:shd w:val="clear" w:color="auto" w:fill="auto"/>
          </w:tcPr>
          <w:p w14:paraId="12BD01D6" w14:textId="77777777" w:rsidR="006E25BB" w:rsidRPr="00856563" w:rsidRDefault="006E25BB" w:rsidP="00B51DB6">
            <w:pPr>
              <w:pStyle w:val="Text"/>
            </w:pPr>
            <w:r w:rsidRPr="00856563">
              <w:t>mengenal</w:t>
            </w:r>
          </w:p>
        </w:tc>
        <w:tc>
          <w:tcPr>
            <w:tcW w:w="758" w:type="dxa"/>
            <w:shd w:val="clear" w:color="auto" w:fill="auto"/>
          </w:tcPr>
          <w:p w14:paraId="77FC22BD" w14:textId="77777777" w:rsidR="006E25BB" w:rsidRPr="00856563" w:rsidRDefault="006E25BB" w:rsidP="00B51DB6">
            <w:pPr>
              <w:pStyle w:val="Text"/>
            </w:pPr>
            <w:r w:rsidRPr="00856563">
              <w:t>Kristus</w:t>
            </w:r>
          </w:p>
        </w:tc>
      </w:tr>
      <w:tr w:rsidR="00AC23C4" w:rsidRPr="00AC23C4" w14:paraId="6B8CD0CB" w14:textId="77777777" w:rsidTr="00AC23C4">
        <w:tc>
          <w:tcPr>
            <w:tcW w:w="709" w:type="dxa"/>
            <w:shd w:val="clear" w:color="auto" w:fill="auto"/>
          </w:tcPr>
          <w:p w14:paraId="53C3A827" w14:textId="77777777" w:rsidR="006E25BB" w:rsidRPr="009F708D" w:rsidRDefault="006E25BB" w:rsidP="00B51DB6">
            <w:pPr>
              <w:pStyle w:val="GlossEng"/>
            </w:pPr>
          </w:p>
        </w:tc>
        <w:tc>
          <w:tcPr>
            <w:tcW w:w="1284" w:type="dxa"/>
            <w:shd w:val="clear" w:color="auto" w:fill="auto"/>
          </w:tcPr>
          <w:p w14:paraId="1416B7FD" w14:textId="77777777" w:rsidR="006E25BB" w:rsidRPr="00856563" w:rsidRDefault="006E25BB" w:rsidP="00B51DB6">
            <w:pPr>
              <w:pStyle w:val="GlossEng"/>
            </w:pPr>
            <w:r w:rsidRPr="0099608C">
              <w:rPr>
                <w:rStyle w:val="ChSmallCaps"/>
              </w:rPr>
              <w:t>rdp</w:t>
            </w:r>
            <w:r>
              <w:t>~</w:t>
            </w:r>
            <w:r w:rsidRPr="00856563">
              <w:t>person</w:t>
            </w:r>
          </w:p>
        </w:tc>
        <w:tc>
          <w:tcPr>
            <w:tcW w:w="669" w:type="dxa"/>
            <w:shd w:val="clear" w:color="auto" w:fill="auto"/>
          </w:tcPr>
          <w:p w14:paraId="469D13E4" w14:textId="77777777" w:rsidR="006E25BB" w:rsidRPr="00856563" w:rsidRDefault="006E25BB" w:rsidP="00B51DB6">
            <w:pPr>
              <w:pStyle w:val="GlossEng"/>
            </w:pPr>
            <w:r w:rsidRPr="00856563">
              <w:t>like</w:t>
            </w:r>
          </w:p>
        </w:tc>
        <w:tc>
          <w:tcPr>
            <w:tcW w:w="830" w:type="dxa"/>
            <w:shd w:val="clear" w:color="auto" w:fill="auto"/>
          </w:tcPr>
          <w:p w14:paraId="1310E766" w14:textId="77777777" w:rsidR="006E25BB" w:rsidRPr="00856563" w:rsidRDefault="006E25BB" w:rsidP="00B51DB6">
            <w:pPr>
              <w:pStyle w:val="GlossEng"/>
            </w:pPr>
            <w:r w:rsidRPr="00856563">
              <w:t>like.that</w:t>
            </w:r>
          </w:p>
        </w:tc>
        <w:tc>
          <w:tcPr>
            <w:tcW w:w="569" w:type="dxa"/>
            <w:shd w:val="clear" w:color="auto" w:fill="auto"/>
          </w:tcPr>
          <w:p w14:paraId="0A89F82B" w14:textId="77777777" w:rsidR="006E25BB" w:rsidRPr="0099608C" w:rsidRDefault="006E25BB" w:rsidP="00B51DB6">
            <w:pPr>
              <w:pStyle w:val="GlossEng"/>
              <w:rPr>
                <w:rStyle w:val="ChSmallCaps"/>
              </w:rPr>
            </w:pPr>
            <w:r w:rsidRPr="0099608C">
              <w:rPr>
                <w:rStyle w:val="ChSmallCaps"/>
              </w:rPr>
              <w:t>rel</w:t>
            </w:r>
          </w:p>
        </w:tc>
        <w:tc>
          <w:tcPr>
            <w:tcW w:w="509" w:type="dxa"/>
            <w:shd w:val="clear" w:color="auto" w:fill="auto"/>
          </w:tcPr>
          <w:p w14:paraId="6A02415E" w14:textId="77777777" w:rsidR="006E25BB" w:rsidRPr="0099608C" w:rsidRDefault="006E25BB" w:rsidP="00B51DB6">
            <w:pPr>
              <w:pStyle w:val="GlossEng"/>
              <w:rPr>
                <w:rStyle w:val="ChSmallCaps"/>
              </w:rPr>
            </w:pPr>
            <w:r w:rsidRPr="0099608C">
              <w:rPr>
                <w:rStyle w:val="ChSmallCaps"/>
              </w:rPr>
              <w:t>neg</w:t>
            </w:r>
          </w:p>
        </w:tc>
        <w:tc>
          <w:tcPr>
            <w:tcW w:w="958" w:type="dxa"/>
            <w:shd w:val="clear" w:color="auto" w:fill="auto"/>
          </w:tcPr>
          <w:p w14:paraId="73929261" w14:textId="77777777" w:rsidR="006E25BB" w:rsidRPr="00856563" w:rsidRDefault="006E25BB" w:rsidP="00B51DB6">
            <w:pPr>
              <w:pStyle w:val="GlossEng"/>
            </w:pPr>
            <w:r w:rsidRPr="00856563">
              <w:t>know</w:t>
            </w:r>
          </w:p>
        </w:tc>
        <w:tc>
          <w:tcPr>
            <w:tcW w:w="758" w:type="dxa"/>
            <w:shd w:val="clear" w:color="auto" w:fill="auto"/>
          </w:tcPr>
          <w:p w14:paraId="59068E45" w14:textId="77777777" w:rsidR="006E25BB" w:rsidRPr="00856563" w:rsidRDefault="006E25BB" w:rsidP="00B51DB6">
            <w:pPr>
              <w:pStyle w:val="GlossEng"/>
            </w:pPr>
            <w:r w:rsidRPr="00856563">
              <w:t>Kristus</w:t>
            </w:r>
          </w:p>
        </w:tc>
      </w:tr>
    </w:tbl>
    <w:p w14:paraId="1432F2E3" w14:textId="6BCF0CD5" w:rsidR="006E25BB" w:rsidRPr="009E2A1C" w:rsidRDefault="00B7093A" w:rsidP="00AF7CAD">
      <w:pPr>
        <w:pStyle w:val="FreeTranslEng15pt"/>
      </w:pPr>
      <w:r>
        <w:t>‘</w:t>
      </w:r>
      <w:r w:rsidR="006E25BB">
        <w:t>(it</w:t>
      </w:r>
      <w:r>
        <w:t>’</w:t>
      </w:r>
      <w:r w:rsidR="006E25BB">
        <w:t xml:space="preserve">s) </w:t>
      </w:r>
      <w:r w:rsidR="006E25BB" w:rsidRPr="00856563">
        <w:rPr>
          <w:rStyle w:val="ChBlueBold"/>
        </w:rPr>
        <w:t>people like th</w:t>
      </w:r>
      <w:r w:rsidR="006E25BB">
        <w:rPr>
          <w:rStyle w:val="ChBlueBold"/>
        </w:rPr>
        <w:t>ose</w:t>
      </w:r>
      <w:r w:rsidR="006E25BB" w:rsidRPr="00856563">
        <w:t xml:space="preserve"> who don</w:t>
      </w:r>
      <w:r>
        <w:t>’</w:t>
      </w:r>
      <w:r w:rsidR="006E25BB" w:rsidRPr="00856563">
        <w:t>t know Christ …</w:t>
      </w:r>
      <w:r>
        <w:t>’</w:t>
      </w:r>
      <w:r w:rsidR="006E25BB" w:rsidRPr="00856563">
        <w:t xml:space="preserve"> </w:t>
      </w:r>
      <w:r w:rsidR="006E25BB" w:rsidRPr="00856563">
        <w:rPr>
          <w:rStyle w:val="ExampleSource"/>
        </w:rPr>
        <w:t>[081006-023-CvEx.0034]</w:t>
      </w:r>
    </w:p>
    <w:p w14:paraId="019C9AC0" w14:textId="77777777" w:rsidR="006E25BB" w:rsidRDefault="006E25BB" w:rsidP="006E25BB">
      <w:pPr>
        <w:pStyle w:val="Heading3"/>
      </w:pPr>
      <w:bookmarkStart w:id="3712" w:name="_Ref362506247"/>
      <w:bookmarkStart w:id="3713" w:name="_Toc440455666"/>
      <w:r>
        <w:t>Relative clauses [</w:t>
      </w:r>
      <w:r w:rsidRPr="0099608C">
        <w:rPr>
          <w:rStyle w:val="ChSmallCaps"/>
        </w:rPr>
        <w:t>n</w:t>
      </w:r>
      <w:r w:rsidRPr="00FA5950">
        <w:t xml:space="preserve"> </w:t>
      </w:r>
      <w:r w:rsidRPr="0099608C">
        <w:rPr>
          <w:rStyle w:val="ChSmallCaps"/>
        </w:rPr>
        <w:t>rc</w:t>
      </w:r>
      <w:r>
        <w:t>]</w:t>
      </w:r>
      <w:bookmarkEnd w:id="3712"/>
      <w:bookmarkEnd w:id="3713"/>
    </w:p>
    <w:p w14:paraId="6FE978A3" w14:textId="14156DA8" w:rsidR="006E25BB" w:rsidRDefault="006E25BB" w:rsidP="00863CC2">
      <w:pPr>
        <w:pStyle w:val="Body0010after"/>
      </w:pPr>
      <w:r>
        <w:t xml:space="preserve">Relative clauses are introduced with the relativizer </w:t>
      </w:r>
      <w:r w:rsidRPr="00372CCD">
        <w:rPr>
          <w:rStyle w:val="ChItalBold"/>
        </w:rPr>
        <w:t>yang</w:t>
      </w:r>
      <w:r>
        <w:t xml:space="preserve"> </w:t>
      </w:r>
      <w:r w:rsidR="00B7093A">
        <w:t>‘</w:t>
      </w:r>
      <w:r w:rsidRPr="0099608C">
        <w:rPr>
          <w:rStyle w:val="ChSmallCaps"/>
        </w:rPr>
        <w:t>rel</w:t>
      </w:r>
      <w:r w:rsidR="00B7093A">
        <w:t>’</w:t>
      </w:r>
      <w:r>
        <w:t xml:space="preserve">. They always follow their head nominal, such that </w:t>
      </w:r>
      <w:r w:rsidR="00B7093A">
        <w:t>‘</w:t>
      </w:r>
      <w:r w:rsidRPr="0099608C">
        <w:rPr>
          <w:rStyle w:val="ChSmallCaps"/>
        </w:rPr>
        <w:t>n</w:t>
      </w:r>
      <w:r w:rsidRPr="00FA5950">
        <w:t xml:space="preserve"> </w:t>
      </w:r>
      <w:r w:rsidRPr="0099608C">
        <w:rPr>
          <w:rStyle w:val="ChSmallCaps"/>
        </w:rPr>
        <w:t>rc</w:t>
      </w:r>
      <w:r w:rsidR="00B7093A">
        <w:t>’</w:t>
      </w:r>
      <w:r>
        <w:t xml:space="preserve">. The head nominal can be a noun as in </w:t>
      </w:r>
      <w:r>
        <w:fldChar w:fldCharType="begin"/>
      </w:r>
      <w:r>
        <w:instrText xml:space="preserve"> REF _Ref362507993 \h </w:instrText>
      </w:r>
      <w:r>
        <w:fldChar w:fldCharType="separate"/>
      </w:r>
      <w:r w:rsidR="00154D81" w:rsidRPr="00856563">
        <w:t>(</w:t>
      </w:r>
      <w:r w:rsidR="00154D81">
        <w:rPr>
          <w:noProof/>
        </w:rPr>
        <w:t>58</w:t>
      </w:r>
      <w:r w:rsidR="00154D81" w:rsidRPr="00856563">
        <w:t>)</w:t>
      </w:r>
      <w:r>
        <w:fldChar w:fldCharType="end"/>
      </w:r>
      <w:r>
        <w:t xml:space="preserve">, a </w:t>
      </w:r>
      <w:r w:rsidR="00655EB7">
        <w:t>personal pronoun</w:t>
      </w:r>
      <w:r>
        <w:t xml:space="preserve"> as in </w:t>
      </w:r>
      <w:r>
        <w:fldChar w:fldCharType="begin"/>
      </w:r>
      <w:r>
        <w:instrText xml:space="preserve"> REF _Ref362507994 \h </w:instrText>
      </w:r>
      <w:r>
        <w:fldChar w:fldCharType="separate"/>
      </w:r>
      <w:r w:rsidR="00154D81" w:rsidRPr="00856563">
        <w:t>(</w:t>
      </w:r>
      <w:r w:rsidR="00154D81">
        <w:rPr>
          <w:noProof/>
        </w:rPr>
        <w:t>59</w:t>
      </w:r>
      <w:r w:rsidR="00154D81" w:rsidRPr="00856563">
        <w:t>)</w:t>
      </w:r>
      <w:r>
        <w:fldChar w:fldCharType="end"/>
      </w:r>
      <w:r>
        <w:t xml:space="preserve">, a demonstrative as in </w:t>
      </w:r>
      <w:r>
        <w:fldChar w:fldCharType="begin"/>
      </w:r>
      <w:r>
        <w:instrText xml:space="preserve"> REF _Ref362507996 \h </w:instrText>
      </w:r>
      <w:r>
        <w:fldChar w:fldCharType="separate"/>
      </w:r>
      <w:r w:rsidR="00154D81" w:rsidRPr="00856563">
        <w:t>(</w:t>
      </w:r>
      <w:r w:rsidR="00154D81">
        <w:rPr>
          <w:noProof/>
        </w:rPr>
        <w:t>60</w:t>
      </w:r>
      <w:r w:rsidR="00154D81" w:rsidRPr="00856563">
        <w:t>)</w:t>
      </w:r>
      <w:r>
        <w:fldChar w:fldCharType="end"/>
      </w:r>
      <w:r>
        <w:t xml:space="preserve">, a locative as in </w:t>
      </w:r>
      <w:r>
        <w:fldChar w:fldCharType="begin"/>
      </w:r>
      <w:r>
        <w:instrText xml:space="preserve"> REF _Ref362507997 \h </w:instrText>
      </w:r>
      <w:r>
        <w:fldChar w:fldCharType="separate"/>
      </w:r>
      <w:r w:rsidR="00154D81" w:rsidRPr="00856563">
        <w:t>(</w:t>
      </w:r>
      <w:r w:rsidR="00154D81">
        <w:rPr>
          <w:noProof/>
        </w:rPr>
        <w:t>61</w:t>
      </w:r>
      <w:r w:rsidR="00154D81" w:rsidRPr="00856563">
        <w:t>)</w:t>
      </w:r>
      <w:r>
        <w:fldChar w:fldCharType="end"/>
      </w:r>
      <w:r w:rsidR="006A2A4B">
        <w:t xml:space="preserve">, or an interrogative as in </w:t>
      </w:r>
      <w:r w:rsidR="006A2A4B">
        <w:fldChar w:fldCharType="begin"/>
      </w:r>
      <w:r w:rsidR="006A2A4B">
        <w:instrText xml:space="preserve"> REF _Ref362507995 \h </w:instrText>
      </w:r>
      <w:r w:rsidR="006A2A4B">
        <w:fldChar w:fldCharType="separate"/>
      </w:r>
      <w:r w:rsidR="00154D81" w:rsidRPr="00856563">
        <w:t>(</w:t>
      </w:r>
      <w:r w:rsidR="00154D81">
        <w:rPr>
          <w:noProof/>
        </w:rPr>
        <w:t>62</w:t>
      </w:r>
      <w:r w:rsidR="00154D81" w:rsidRPr="00856563">
        <w:t>)</w:t>
      </w:r>
      <w:r w:rsidR="006A2A4B">
        <w:fldChar w:fldCharType="end"/>
      </w:r>
      <w:r>
        <w:t>. The syntax of relatives clauses is discussed in detail in §</w:t>
      </w:r>
      <w:r w:rsidR="008F79BD">
        <w:fldChar w:fldCharType="begin"/>
      </w:r>
      <w:r w:rsidR="008F79BD">
        <w:instrText xml:space="preserve"> REF _Ref356320827 \w \h </w:instrText>
      </w:r>
      <w:r w:rsidR="008F79BD">
        <w:fldChar w:fldCharType="separate"/>
      </w:r>
      <w:r w:rsidR="00154D81">
        <w:rPr>
          <w:cs/>
        </w:rPr>
        <w:t>‎</w:t>
      </w:r>
      <w:r w:rsidR="00154D81">
        <w:t>14.3.2</w:t>
      </w:r>
      <w:r w:rsidR="008F79BD">
        <w:fldChar w:fldCharType="end"/>
      </w:r>
      <w:r>
        <w:t xml:space="preserve"> (see also the respective sections in Chapter </w:t>
      </w:r>
      <w:r w:rsidR="008F79BD">
        <w:fldChar w:fldCharType="begin"/>
      </w:r>
      <w:r w:rsidR="008F79BD">
        <w:instrText xml:space="preserve"> REF _Ref361997822 \w \h </w:instrText>
      </w:r>
      <w:r w:rsidR="008F79BD">
        <w:fldChar w:fldCharType="separate"/>
      </w:r>
      <w:r w:rsidR="00154D81">
        <w:rPr>
          <w:cs/>
        </w:rPr>
        <w:t>‎</w:t>
      </w:r>
      <w:r w:rsidR="00154D81">
        <w:t>5</w:t>
      </w:r>
      <w:r w:rsidR="008F79BD">
        <w:fldChar w:fldCharType="end"/>
      </w:r>
      <w:r w:rsidR="008F79BD">
        <w:t xml:space="preserve"> on </w:t>
      </w:r>
      <w:r w:rsidR="00B7093A">
        <w:t>‘</w:t>
      </w:r>
      <w:r w:rsidR="008F79BD">
        <w:fldChar w:fldCharType="begin"/>
      </w:r>
      <w:r w:rsidR="008F79BD">
        <w:instrText xml:space="preserve"> REF _Ref361997822 \h </w:instrText>
      </w:r>
      <w:r w:rsidR="008F79BD">
        <w:fldChar w:fldCharType="separate"/>
      </w:r>
      <w:r w:rsidR="00154D81" w:rsidRPr="007A0BC8">
        <w:t>Word classes</w:t>
      </w:r>
      <w:r w:rsidR="008F79BD">
        <w:fldChar w:fldCharType="end"/>
      </w:r>
      <w:r w:rsidR="00B7093A">
        <w:t>‘</w:t>
      </w:r>
      <w:r>
        <w:t xml:space="preserve">, </w:t>
      </w:r>
      <w:r w:rsidR="008D5E44">
        <w:t xml:space="preserve">as well as </w:t>
      </w:r>
      <w:r>
        <w:t xml:space="preserve">Chapter </w:t>
      </w:r>
      <w:r w:rsidR="008F79BD">
        <w:fldChar w:fldCharType="begin"/>
      </w:r>
      <w:r w:rsidR="008F79BD">
        <w:instrText xml:space="preserve"> REF _Ref354490894 \w \h </w:instrText>
      </w:r>
      <w:r w:rsidR="008F79BD">
        <w:fldChar w:fldCharType="separate"/>
      </w:r>
      <w:r w:rsidR="00154D81">
        <w:rPr>
          <w:cs/>
        </w:rPr>
        <w:t>‎</w:t>
      </w:r>
      <w:r w:rsidR="00154D81">
        <w:t>6</w:t>
      </w:r>
      <w:r w:rsidR="008F79BD">
        <w:fldChar w:fldCharType="end"/>
      </w:r>
      <w:r>
        <w:t xml:space="preserve">, and Chapter </w:t>
      </w:r>
      <w:r w:rsidR="008F79BD">
        <w:fldChar w:fldCharType="begin"/>
      </w:r>
      <w:r w:rsidR="008F79BD">
        <w:instrText xml:space="preserve"> REF _Ref374460677 \w \h </w:instrText>
      </w:r>
      <w:r w:rsidR="008F79BD">
        <w:fldChar w:fldCharType="separate"/>
      </w:r>
      <w:r w:rsidR="00154D81">
        <w:rPr>
          <w:cs/>
        </w:rPr>
        <w:t>‎</w:t>
      </w:r>
      <w:r w:rsidR="00154D81">
        <w:t>7</w:t>
      </w:r>
      <w:r w:rsidR="008F79BD">
        <w:fldChar w:fldCharType="end"/>
      </w:r>
      <w:r>
        <w:t>).</w:t>
      </w:r>
    </w:p>
    <w:tbl>
      <w:tblPr>
        <w:tblW w:w="5038" w:type="dxa"/>
        <w:tblCellMar>
          <w:left w:w="42" w:type="dxa"/>
          <w:right w:w="42" w:type="dxa"/>
        </w:tblCellMar>
        <w:tblLook w:val="01E0" w:firstRow="1" w:lastRow="1" w:firstColumn="1" w:lastColumn="1" w:noHBand="0" w:noVBand="0"/>
      </w:tblPr>
      <w:tblGrid>
        <w:gridCol w:w="709"/>
        <w:gridCol w:w="284"/>
        <w:gridCol w:w="484"/>
        <w:gridCol w:w="360"/>
        <w:gridCol w:w="759"/>
        <w:gridCol w:w="1173"/>
        <w:gridCol w:w="596"/>
        <w:gridCol w:w="673"/>
      </w:tblGrid>
      <w:tr w:rsidR="00AC23C4" w:rsidRPr="00245811" w14:paraId="5C028C54" w14:textId="77777777" w:rsidTr="00AC23C4">
        <w:tc>
          <w:tcPr>
            <w:tcW w:w="709" w:type="dxa"/>
            <w:shd w:val="clear" w:color="auto" w:fill="auto"/>
          </w:tcPr>
          <w:p w14:paraId="6AC5EA97" w14:textId="77777777" w:rsidR="006E25BB" w:rsidRPr="009F708D" w:rsidRDefault="006E25BB" w:rsidP="00B51DB6">
            <w:pPr>
              <w:pStyle w:val="O0Nwnext"/>
            </w:pPr>
            <w:bookmarkStart w:id="3714" w:name="_Ref362507993"/>
            <w:r w:rsidRPr="00856563">
              <w:t>(</w:t>
            </w:r>
            <w:fldSimple w:instr=" SEQ ( \* ARABIC \s 1 ">
              <w:r w:rsidR="00154D81">
                <w:rPr>
                  <w:noProof/>
                </w:rPr>
                <w:t>58</w:t>
              </w:r>
            </w:fldSimple>
            <w:r w:rsidRPr="00856563">
              <w:t>)</w:t>
            </w:r>
            <w:bookmarkEnd w:id="3714"/>
          </w:p>
        </w:tc>
        <w:tc>
          <w:tcPr>
            <w:tcW w:w="284" w:type="dxa"/>
            <w:shd w:val="clear" w:color="auto" w:fill="auto"/>
          </w:tcPr>
          <w:p w14:paraId="45C5A575" w14:textId="77777777" w:rsidR="006E25BB" w:rsidRPr="008F5F13" w:rsidRDefault="006E25BB" w:rsidP="00B51DB6">
            <w:pPr>
              <w:pStyle w:val="Text"/>
            </w:pPr>
            <w:r w:rsidRPr="008F5F13">
              <w:t>…</w:t>
            </w:r>
          </w:p>
        </w:tc>
        <w:tc>
          <w:tcPr>
            <w:tcW w:w="484" w:type="dxa"/>
            <w:shd w:val="clear" w:color="auto" w:fill="auto"/>
          </w:tcPr>
          <w:p w14:paraId="4A69440F" w14:textId="77777777" w:rsidR="006E25BB" w:rsidRPr="008F5F13" w:rsidRDefault="006E25BB" w:rsidP="00B51DB6">
            <w:pPr>
              <w:pStyle w:val="Text"/>
            </w:pPr>
            <w:r w:rsidRPr="008F5F13">
              <w:t>tapi</w:t>
            </w:r>
          </w:p>
        </w:tc>
        <w:tc>
          <w:tcPr>
            <w:tcW w:w="360" w:type="dxa"/>
            <w:shd w:val="clear" w:color="auto" w:fill="auto"/>
          </w:tcPr>
          <w:p w14:paraId="4364C306" w14:textId="77777777" w:rsidR="006E25BB" w:rsidRPr="008F5F13" w:rsidRDefault="006E25BB" w:rsidP="00B51DB6">
            <w:pPr>
              <w:pStyle w:val="Text"/>
            </w:pPr>
            <w:r w:rsidRPr="008F5F13">
              <w:t>di</w:t>
            </w:r>
          </w:p>
        </w:tc>
        <w:tc>
          <w:tcPr>
            <w:tcW w:w="759" w:type="dxa"/>
            <w:shd w:val="clear" w:color="auto" w:fill="auto"/>
          </w:tcPr>
          <w:p w14:paraId="0B9A9347" w14:textId="77777777" w:rsidR="006E25BB" w:rsidRPr="00245811" w:rsidRDefault="006E25BB" w:rsidP="00B51DB6">
            <w:pPr>
              <w:pStyle w:val="Text"/>
            </w:pPr>
            <w:r w:rsidRPr="00245811">
              <w:t>sini</w:t>
            </w:r>
          </w:p>
        </w:tc>
        <w:tc>
          <w:tcPr>
            <w:tcW w:w="1173" w:type="dxa"/>
            <w:shd w:val="clear" w:color="auto" w:fill="auto"/>
          </w:tcPr>
          <w:p w14:paraId="4410B2F4" w14:textId="77777777" w:rsidR="006E25BB" w:rsidRPr="00965CBA" w:rsidRDefault="006E25BB" w:rsidP="00B51DB6">
            <w:pPr>
              <w:pStyle w:val="Text"/>
              <w:rPr>
                <w:rStyle w:val="ChBlueBold"/>
              </w:rPr>
            </w:pPr>
            <w:r w:rsidRPr="00965CBA">
              <w:rPr>
                <w:rStyle w:val="ChBlueBold"/>
              </w:rPr>
              <w:t>prempuan</w:t>
            </w:r>
            <w:r w:rsidR="00595593">
              <w:rPr>
                <w:rStyle w:val="ChBlueBold"/>
              </w:rPr>
              <w:t>g</w:t>
            </w:r>
          </w:p>
        </w:tc>
        <w:tc>
          <w:tcPr>
            <w:tcW w:w="596" w:type="dxa"/>
            <w:shd w:val="clear" w:color="auto" w:fill="auto"/>
          </w:tcPr>
          <w:p w14:paraId="4FAE2244" w14:textId="77777777" w:rsidR="006E25BB" w:rsidRPr="00965CBA" w:rsidRDefault="006E25BB" w:rsidP="00B51DB6">
            <w:pPr>
              <w:pStyle w:val="Text"/>
              <w:rPr>
                <w:rStyle w:val="ChBlueBold"/>
              </w:rPr>
            </w:pPr>
            <w:r w:rsidRPr="00965CBA">
              <w:rPr>
                <w:rStyle w:val="ChBlueBold"/>
              </w:rPr>
              <w:t>yang</w:t>
            </w:r>
          </w:p>
        </w:tc>
        <w:tc>
          <w:tcPr>
            <w:tcW w:w="673" w:type="dxa"/>
            <w:shd w:val="clear" w:color="auto" w:fill="auto"/>
          </w:tcPr>
          <w:p w14:paraId="66656C8F" w14:textId="77777777" w:rsidR="006E25BB" w:rsidRPr="00691727" w:rsidRDefault="006E25BB" w:rsidP="00B51DB6">
            <w:pPr>
              <w:pStyle w:val="Text"/>
            </w:pPr>
            <w:r w:rsidRPr="00691727">
              <w:t>tokok</w:t>
            </w:r>
          </w:p>
        </w:tc>
      </w:tr>
      <w:tr w:rsidR="00AC23C4" w:rsidRPr="00245811" w14:paraId="4B1B88CF" w14:textId="77777777" w:rsidTr="00AC23C4">
        <w:tc>
          <w:tcPr>
            <w:tcW w:w="709" w:type="dxa"/>
            <w:shd w:val="clear" w:color="auto" w:fill="auto"/>
          </w:tcPr>
          <w:p w14:paraId="68CE5F4F" w14:textId="77777777" w:rsidR="006E25BB" w:rsidRPr="005E18C8" w:rsidRDefault="006E25BB" w:rsidP="00B51DB6">
            <w:pPr>
              <w:pStyle w:val="GlossEng"/>
            </w:pPr>
          </w:p>
        </w:tc>
        <w:tc>
          <w:tcPr>
            <w:tcW w:w="284" w:type="dxa"/>
            <w:shd w:val="clear" w:color="auto" w:fill="auto"/>
          </w:tcPr>
          <w:p w14:paraId="502B5003" w14:textId="77777777" w:rsidR="006E25BB" w:rsidRPr="00245811" w:rsidRDefault="006E25BB" w:rsidP="00B51DB6">
            <w:pPr>
              <w:pStyle w:val="GlossEng"/>
            </w:pPr>
          </w:p>
        </w:tc>
        <w:tc>
          <w:tcPr>
            <w:tcW w:w="484" w:type="dxa"/>
            <w:shd w:val="clear" w:color="auto" w:fill="auto"/>
          </w:tcPr>
          <w:p w14:paraId="28A955AA" w14:textId="77777777" w:rsidR="006E25BB" w:rsidRPr="00245811" w:rsidRDefault="006E25BB" w:rsidP="00B51DB6">
            <w:pPr>
              <w:pStyle w:val="GlossEng"/>
            </w:pPr>
            <w:r w:rsidRPr="00245811">
              <w:t>but</w:t>
            </w:r>
          </w:p>
        </w:tc>
        <w:tc>
          <w:tcPr>
            <w:tcW w:w="360" w:type="dxa"/>
            <w:shd w:val="clear" w:color="auto" w:fill="auto"/>
          </w:tcPr>
          <w:p w14:paraId="034814AE" w14:textId="77777777" w:rsidR="006E25BB" w:rsidRPr="00245811" w:rsidRDefault="006E25BB" w:rsidP="00B51DB6">
            <w:pPr>
              <w:pStyle w:val="GlossEng"/>
            </w:pPr>
            <w:r w:rsidRPr="00245811">
              <w:t>at</w:t>
            </w:r>
          </w:p>
        </w:tc>
        <w:tc>
          <w:tcPr>
            <w:tcW w:w="759" w:type="dxa"/>
            <w:shd w:val="clear" w:color="auto" w:fill="auto"/>
          </w:tcPr>
          <w:p w14:paraId="7F4E1A58" w14:textId="77777777" w:rsidR="006E25BB" w:rsidRPr="0099608C" w:rsidRDefault="006E25BB" w:rsidP="00B51DB6">
            <w:pPr>
              <w:pStyle w:val="GlossEng"/>
              <w:rPr>
                <w:rStyle w:val="ChSmallCaps"/>
              </w:rPr>
            </w:pPr>
            <w:r w:rsidRPr="0099608C">
              <w:rPr>
                <w:rStyle w:val="ChSmallCaps"/>
              </w:rPr>
              <w:t>l.prox</w:t>
            </w:r>
          </w:p>
        </w:tc>
        <w:tc>
          <w:tcPr>
            <w:tcW w:w="1173" w:type="dxa"/>
            <w:shd w:val="clear" w:color="auto" w:fill="auto"/>
          </w:tcPr>
          <w:p w14:paraId="72559894" w14:textId="77777777" w:rsidR="006E25BB" w:rsidRPr="00245811" w:rsidRDefault="006E25BB" w:rsidP="00B51DB6">
            <w:pPr>
              <w:pStyle w:val="GlossEng"/>
            </w:pPr>
            <w:r w:rsidRPr="00245811">
              <w:t>woman</w:t>
            </w:r>
          </w:p>
        </w:tc>
        <w:tc>
          <w:tcPr>
            <w:tcW w:w="596" w:type="dxa"/>
            <w:shd w:val="clear" w:color="auto" w:fill="auto"/>
          </w:tcPr>
          <w:p w14:paraId="58CB6B36" w14:textId="77777777" w:rsidR="006E25BB" w:rsidRPr="0099608C" w:rsidRDefault="006E25BB" w:rsidP="00B51DB6">
            <w:pPr>
              <w:pStyle w:val="GlossEng"/>
              <w:rPr>
                <w:rStyle w:val="ChSmallCaps"/>
              </w:rPr>
            </w:pPr>
            <w:r w:rsidRPr="0099608C">
              <w:rPr>
                <w:rStyle w:val="ChSmallCaps"/>
              </w:rPr>
              <w:t>rel</w:t>
            </w:r>
          </w:p>
        </w:tc>
        <w:tc>
          <w:tcPr>
            <w:tcW w:w="673" w:type="dxa"/>
            <w:shd w:val="clear" w:color="auto" w:fill="auto"/>
          </w:tcPr>
          <w:p w14:paraId="0EDCE3CB" w14:textId="77777777" w:rsidR="006E25BB" w:rsidRPr="00245811" w:rsidRDefault="006E25BB" w:rsidP="00B51DB6">
            <w:pPr>
              <w:pStyle w:val="GlossEng"/>
            </w:pPr>
            <w:r w:rsidRPr="00245811">
              <w:t>tap</w:t>
            </w:r>
          </w:p>
        </w:tc>
      </w:tr>
    </w:tbl>
    <w:p w14:paraId="7A5C5186" w14:textId="346F6960" w:rsidR="006E25BB" w:rsidRDefault="00B7093A" w:rsidP="006E25BB">
      <w:pPr>
        <w:pStyle w:val="FreeTranslEng"/>
      </w:pPr>
      <w:r>
        <w:t>‘</w:t>
      </w:r>
      <w:r w:rsidR="006E25BB">
        <w:t>[at Pante-Timur all the men pound (sago</w:t>
      </w:r>
      <w:r w:rsidR="006E25BB" w:rsidRPr="00965CBA">
        <w:t>)</w:t>
      </w:r>
      <w:r w:rsidR="006E25BB">
        <w:t>,]</w:t>
      </w:r>
      <w:r w:rsidR="006E25BB" w:rsidRPr="00965CBA">
        <w:t xml:space="preserve"> but here</w:t>
      </w:r>
      <w:r w:rsidR="006E25BB">
        <w:t xml:space="preserve"> (it</w:t>
      </w:r>
      <w:r>
        <w:t>’</w:t>
      </w:r>
      <w:r w:rsidR="006E25BB">
        <w:t xml:space="preserve">s) </w:t>
      </w:r>
      <w:r w:rsidR="006E25BB" w:rsidRPr="00965CBA">
        <w:rPr>
          <w:rStyle w:val="ChBlueBold"/>
        </w:rPr>
        <w:t>the women who</w:t>
      </w:r>
      <w:r w:rsidR="006E25BB" w:rsidRPr="00691727">
        <w:t xml:space="preserve"> pound</w:t>
      </w:r>
      <w:r w:rsidR="006E25BB">
        <w:t xml:space="preserve"> (sago)</w:t>
      </w:r>
      <w:r>
        <w:t>’</w:t>
      </w:r>
      <w:r w:rsidR="006E25BB">
        <w:t xml:space="preserve"> </w:t>
      </w:r>
      <w:r w:rsidR="006E25BB" w:rsidRPr="005E18C8">
        <w:rPr>
          <w:rStyle w:val="ExampleSource"/>
        </w:rPr>
        <w:t>[081014-007-</w:t>
      </w:r>
      <w:r w:rsidR="00E34A02">
        <w:rPr>
          <w:rStyle w:val="ExampleSource"/>
        </w:rPr>
        <w:t>CvEx</w:t>
      </w:r>
      <w:r w:rsidR="006E25BB" w:rsidRPr="005E18C8">
        <w:rPr>
          <w:rStyle w:val="ExampleSource"/>
        </w:rPr>
        <w:t>.0073]</w:t>
      </w:r>
    </w:p>
    <w:tbl>
      <w:tblPr>
        <w:tblW w:w="3547" w:type="dxa"/>
        <w:tblCellMar>
          <w:left w:w="42" w:type="dxa"/>
          <w:right w:w="42" w:type="dxa"/>
        </w:tblCellMar>
        <w:tblLook w:val="01E0" w:firstRow="1" w:lastRow="1" w:firstColumn="1" w:lastColumn="1" w:noHBand="0" w:noVBand="0"/>
      </w:tblPr>
      <w:tblGrid>
        <w:gridCol w:w="709"/>
        <w:gridCol w:w="440"/>
        <w:gridCol w:w="489"/>
        <w:gridCol w:w="596"/>
        <w:gridCol w:w="662"/>
        <w:gridCol w:w="651"/>
      </w:tblGrid>
      <w:tr w:rsidR="00AC23C4" w:rsidRPr="004B7057" w14:paraId="19CD2E47" w14:textId="77777777" w:rsidTr="00AC23C4">
        <w:tc>
          <w:tcPr>
            <w:tcW w:w="709" w:type="dxa"/>
            <w:shd w:val="clear" w:color="auto" w:fill="auto"/>
          </w:tcPr>
          <w:p w14:paraId="42B08A33" w14:textId="77777777" w:rsidR="006E25BB" w:rsidRPr="009F708D" w:rsidRDefault="006E25BB" w:rsidP="00B51DB6">
            <w:pPr>
              <w:pStyle w:val="O0Nwnext"/>
            </w:pPr>
            <w:bookmarkStart w:id="3715" w:name="_Ref362507994"/>
            <w:r w:rsidRPr="00856563">
              <w:t>(</w:t>
            </w:r>
            <w:fldSimple w:instr=" SEQ ( \* ARABIC \s 1 ">
              <w:r w:rsidR="00154D81">
                <w:rPr>
                  <w:noProof/>
                </w:rPr>
                <w:t>59</w:t>
              </w:r>
            </w:fldSimple>
            <w:r w:rsidRPr="00856563">
              <w:t>)</w:t>
            </w:r>
            <w:bookmarkEnd w:id="3715"/>
          </w:p>
        </w:tc>
        <w:tc>
          <w:tcPr>
            <w:tcW w:w="440" w:type="dxa"/>
            <w:shd w:val="clear" w:color="auto" w:fill="auto"/>
          </w:tcPr>
          <w:p w14:paraId="09B29E92" w14:textId="77777777" w:rsidR="006E25BB" w:rsidRPr="00B0459D" w:rsidRDefault="006E25BB" w:rsidP="00B51DB6">
            <w:pPr>
              <w:pStyle w:val="Text"/>
            </w:pPr>
            <w:r>
              <w:t>a</w:t>
            </w:r>
            <w:r w:rsidR="0088045C">
              <w:t>,</w:t>
            </w:r>
          </w:p>
        </w:tc>
        <w:tc>
          <w:tcPr>
            <w:tcW w:w="489" w:type="dxa"/>
            <w:shd w:val="clear" w:color="auto" w:fill="auto"/>
          </w:tcPr>
          <w:p w14:paraId="247A0AED" w14:textId="77777777" w:rsidR="006E25BB" w:rsidRPr="00AA083C" w:rsidRDefault="006E25BB" w:rsidP="00B51DB6">
            <w:pPr>
              <w:pStyle w:val="Text"/>
              <w:rPr>
                <w:rStyle w:val="ChBlueBold"/>
              </w:rPr>
            </w:pPr>
            <w:r w:rsidRPr="00AA083C">
              <w:rPr>
                <w:rStyle w:val="ChBlueBold"/>
              </w:rPr>
              <w:t>ko</w:t>
            </w:r>
          </w:p>
        </w:tc>
        <w:tc>
          <w:tcPr>
            <w:tcW w:w="596" w:type="dxa"/>
            <w:shd w:val="clear" w:color="auto" w:fill="auto"/>
          </w:tcPr>
          <w:p w14:paraId="7901EF4D" w14:textId="77777777" w:rsidR="006E25BB" w:rsidRPr="00AA083C" w:rsidRDefault="006E25BB" w:rsidP="00B51DB6">
            <w:pPr>
              <w:pStyle w:val="Text"/>
              <w:rPr>
                <w:rStyle w:val="ChBlueBold"/>
              </w:rPr>
            </w:pPr>
            <w:r w:rsidRPr="00AA083C">
              <w:rPr>
                <w:rStyle w:val="ChBlueBold"/>
              </w:rPr>
              <w:t>yang</w:t>
            </w:r>
          </w:p>
        </w:tc>
        <w:tc>
          <w:tcPr>
            <w:tcW w:w="662" w:type="dxa"/>
            <w:shd w:val="clear" w:color="auto" w:fill="auto"/>
          </w:tcPr>
          <w:p w14:paraId="5A464892" w14:textId="77777777" w:rsidR="006E25BB" w:rsidRPr="00691727" w:rsidRDefault="006E25BB" w:rsidP="00B51DB6">
            <w:pPr>
              <w:pStyle w:val="Text"/>
            </w:pPr>
            <w:r w:rsidRPr="00691727">
              <w:t>tanya</w:t>
            </w:r>
          </w:p>
        </w:tc>
        <w:tc>
          <w:tcPr>
            <w:tcW w:w="651" w:type="dxa"/>
            <w:shd w:val="clear" w:color="auto" w:fill="auto"/>
          </w:tcPr>
          <w:p w14:paraId="555ADC95" w14:textId="77777777" w:rsidR="006E25BB" w:rsidRPr="00B0459D" w:rsidRDefault="00481118" w:rsidP="00B51DB6">
            <w:pPr>
              <w:pStyle w:val="Text"/>
            </w:pPr>
            <w:r w:rsidRPr="00864E79">
              <w:t>to</w:t>
            </w:r>
            <w:r>
              <w:t>?</w:t>
            </w:r>
          </w:p>
        </w:tc>
      </w:tr>
      <w:tr w:rsidR="00AC23C4" w:rsidRPr="00AC23C4" w14:paraId="6FAB351C" w14:textId="77777777" w:rsidTr="00AC23C4">
        <w:tc>
          <w:tcPr>
            <w:tcW w:w="709" w:type="dxa"/>
            <w:shd w:val="clear" w:color="auto" w:fill="auto"/>
          </w:tcPr>
          <w:p w14:paraId="6F750DB7" w14:textId="77777777" w:rsidR="006E25BB" w:rsidRPr="00B0459D" w:rsidRDefault="006E25BB" w:rsidP="00B51DB6">
            <w:pPr>
              <w:pStyle w:val="GlossEng"/>
            </w:pPr>
          </w:p>
        </w:tc>
        <w:tc>
          <w:tcPr>
            <w:tcW w:w="440" w:type="dxa"/>
            <w:shd w:val="clear" w:color="auto" w:fill="auto"/>
          </w:tcPr>
          <w:p w14:paraId="789C20F6" w14:textId="77777777" w:rsidR="006E25BB" w:rsidRPr="00B0459D" w:rsidRDefault="006E25BB" w:rsidP="00B51DB6">
            <w:pPr>
              <w:pStyle w:val="GlossEng"/>
            </w:pPr>
            <w:r w:rsidRPr="00B0459D">
              <w:t>ah!</w:t>
            </w:r>
          </w:p>
        </w:tc>
        <w:tc>
          <w:tcPr>
            <w:tcW w:w="489" w:type="dxa"/>
            <w:shd w:val="clear" w:color="auto" w:fill="auto"/>
          </w:tcPr>
          <w:p w14:paraId="18A96465" w14:textId="77777777" w:rsidR="006E25BB" w:rsidRPr="0099608C" w:rsidRDefault="006E25BB" w:rsidP="00B51DB6">
            <w:pPr>
              <w:pStyle w:val="GlossEng"/>
              <w:rPr>
                <w:rStyle w:val="ChSmallCaps"/>
              </w:rPr>
            </w:pPr>
            <w:r w:rsidRPr="0099608C">
              <w:rPr>
                <w:rStyle w:val="ChSmallCaps"/>
              </w:rPr>
              <w:t>2sg</w:t>
            </w:r>
          </w:p>
        </w:tc>
        <w:tc>
          <w:tcPr>
            <w:tcW w:w="596" w:type="dxa"/>
            <w:shd w:val="clear" w:color="auto" w:fill="auto"/>
          </w:tcPr>
          <w:p w14:paraId="357D473E" w14:textId="77777777" w:rsidR="006E25BB" w:rsidRPr="0099608C" w:rsidRDefault="006E25BB" w:rsidP="00B51DB6">
            <w:pPr>
              <w:pStyle w:val="GlossEng"/>
              <w:rPr>
                <w:rStyle w:val="ChSmallCaps"/>
              </w:rPr>
            </w:pPr>
            <w:r w:rsidRPr="0099608C">
              <w:rPr>
                <w:rStyle w:val="ChSmallCaps"/>
              </w:rPr>
              <w:t>rel</w:t>
            </w:r>
          </w:p>
        </w:tc>
        <w:tc>
          <w:tcPr>
            <w:tcW w:w="662" w:type="dxa"/>
            <w:shd w:val="clear" w:color="auto" w:fill="auto"/>
          </w:tcPr>
          <w:p w14:paraId="2222D31E" w14:textId="77777777" w:rsidR="006E25BB" w:rsidRPr="00B0459D" w:rsidRDefault="006E25BB" w:rsidP="00B51DB6">
            <w:pPr>
              <w:pStyle w:val="GlossEng"/>
            </w:pPr>
            <w:r w:rsidRPr="00B0459D">
              <w:t>ask</w:t>
            </w:r>
          </w:p>
        </w:tc>
        <w:tc>
          <w:tcPr>
            <w:tcW w:w="651" w:type="dxa"/>
            <w:shd w:val="clear" w:color="auto" w:fill="auto"/>
          </w:tcPr>
          <w:p w14:paraId="2D09E537" w14:textId="77777777" w:rsidR="006E25BB" w:rsidRPr="00B0459D" w:rsidRDefault="006E25BB" w:rsidP="00B51DB6">
            <w:pPr>
              <w:pStyle w:val="GlossEng"/>
            </w:pPr>
            <w:r w:rsidRPr="00B0459D">
              <w:t>right?</w:t>
            </w:r>
          </w:p>
        </w:tc>
      </w:tr>
    </w:tbl>
    <w:p w14:paraId="162173FA" w14:textId="41B5F87D" w:rsidR="006E25BB" w:rsidRDefault="00B7093A" w:rsidP="006E25BB">
      <w:pPr>
        <w:pStyle w:val="FreeTranslEng"/>
      </w:pPr>
      <w:r>
        <w:t>‘</w:t>
      </w:r>
      <w:r w:rsidR="006E25BB">
        <w:t xml:space="preserve">ah, (it was) </w:t>
      </w:r>
      <w:r w:rsidR="006E25BB" w:rsidRPr="00AA083C">
        <w:rPr>
          <w:rStyle w:val="ChBlueBold"/>
        </w:rPr>
        <w:t>you who</w:t>
      </w:r>
      <w:r w:rsidR="006E25BB" w:rsidRPr="00691727">
        <w:t xml:space="preserve"> asked</w:t>
      </w:r>
      <w:r w:rsidR="006E25BB">
        <w:t>, right?</w:t>
      </w:r>
      <w:r>
        <w:t>’</w:t>
      </w:r>
      <w:r w:rsidR="006E25BB">
        <w:t xml:space="preserve"> </w:t>
      </w:r>
      <w:r w:rsidR="006E25BB" w:rsidRPr="00432370">
        <w:rPr>
          <w:rStyle w:val="ExampleSource"/>
        </w:rPr>
        <w:t>[080923-014-CvEx.0010]</w:t>
      </w:r>
    </w:p>
    <w:tbl>
      <w:tblPr>
        <w:tblW w:w="0" w:type="auto"/>
        <w:tblCellMar>
          <w:left w:w="42" w:type="dxa"/>
          <w:right w:w="42" w:type="dxa"/>
        </w:tblCellMar>
        <w:tblLook w:val="01E0" w:firstRow="1" w:lastRow="1" w:firstColumn="1" w:lastColumn="1" w:noHBand="0" w:noVBand="0"/>
      </w:tblPr>
      <w:tblGrid>
        <w:gridCol w:w="709"/>
        <w:gridCol w:w="706"/>
        <w:gridCol w:w="596"/>
        <w:gridCol w:w="718"/>
        <w:gridCol w:w="673"/>
        <w:gridCol w:w="806"/>
        <w:gridCol w:w="573"/>
      </w:tblGrid>
      <w:tr w:rsidR="00AC23C4" w:rsidRPr="004B7057" w14:paraId="4B0AA75D" w14:textId="77777777" w:rsidTr="00245645">
        <w:tc>
          <w:tcPr>
            <w:tcW w:w="709" w:type="dxa"/>
            <w:shd w:val="clear" w:color="auto" w:fill="auto"/>
          </w:tcPr>
          <w:p w14:paraId="1C6AFA97" w14:textId="77777777" w:rsidR="006E25BB" w:rsidRPr="009F708D" w:rsidRDefault="006E25BB" w:rsidP="00B51DB6">
            <w:pPr>
              <w:pStyle w:val="O0Nwnext"/>
            </w:pPr>
            <w:bookmarkStart w:id="3716" w:name="_Ref362507996"/>
            <w:r w:rsidRPr="00856563">
              <w:t>(</w:t>
            </w:r>
            <w:fldSimple w:instr=" SEQ ( \* ARABIC \s 1 ">
              <w:r w:rsidR="00154D81">
                <w:rPr>
                  <w:noProof/>
                </w:rPr>
                <w:t>60</w:t>
              </w:r>
            </w:fldSimple>
            <w:r w:rsidRPr="00856563">
              <w:t>)</w:t>
            </w:r>
            <w:bookmarkEnd w:id="3716"/>
          </w:p>
        </w:tc>
        <w:tc>
          <w:tcPr>
            <w:tcW w:w="706" w:type="dxa"/>
            <w:shd w:val="clear" w:color="auto" w:fill="auto"/>
          </w:tcPr>
          <w:p w14:paraId="4F1C323F" w14:textId="77777777" w:rsidR="006E25BB" w:rsidRPr="00AA083C" w:rsidRDefault="006E25BB" w:rsidP="00B51DB6">
            <w:pPr>
              <w:pStyle w:val="Text"/>
              <w:rPr>
                <w:rStyle w:val="ChBlueBold"/>
              </w:rPr>
            </w:pPr>
            <w:r w:rsidRPr="00AA083C">
              <w:rPr>
                <w:rStyle w:val="ChBlueBold"/>
              </w:rPr>
              <w:t>itu</w:t>
            </w:r>
          </w:p>
        </w:tc>
        <w:tc>
          <w:tcPr>
            <w:tcW w:w="596" w:type="dxa"/>
            <w:shd w:val="clear" w:color="auto" w:fill="auto"/>
          </w:tcPr>
          <w:p w14:paraId="07C067FE" w14:textId="77777777" w:rsidR="006E25BB" w:rsidRPr="00AA083C" w:rsidRDefault="006E25BB" w:rsidP="00B51DB6">
            <w:pPr>
              <w:pStyle w:val="Text"/>
              <w:rPr>
                <w:rStyle w:val="ChBlueBold"/>
              </w:rPr>
            </w:pPr>
            <w:r w:rsidRPr="00AA083C">
              <w:rPr>
                <w:rStyle w:val="ChBlueBold"/>
              </w:rPr>
              <w:t>yang</w:t>
            </w:r>
          </w:p>
        </w:tc>
        <w:tc>
          <w:tcPr>
            <w:tcW w:w="718" w:type="dxa"/>
            <w:shd w:val="clear" w:color="auto" w:fill="auto"/>
          </w:tcPr>
          <w:p w14:paraId="7B622B39" w14:textId="77777777" w:rsidR="006E25BB" w:rsidRPr="00691727" w:rsidRDefault="006E25BB" w:rsidP="00B51DB6">
            <w:pPr>
              <w:pStyle w:val="Text"/>
            </w:pPr>
            <w:r w:rsidRPr="00691727">
              <w:t>orang</w:t>
            </w:r>
          </w:p>
        </w:tc>
        <w:tc>
          <w:tcPr>
            <w:tcW w:w="673" w:type="dxa"/>
            <w:shd w:val="clear" w:color="auto" w:fill="auto"/>
          </w:tcPr>
          <w:p w14:paraId="00213381" w14:textId="77777777" w:rsidR="006E25BB" w:rsidRPr="00691727" w:rsidRDefault="006E25BB" w:rsidP="00B51DB6">
            <w:pPr>
              <w:pStyle w:val="Text"/>
            </w:pPr>
            <w:r w:rsidRPr="00691727">
              <w:t>Papua</w:t>
            </w:r>
          </w:p>
        </w:tc>
        <w:tc>
          <w:tcPr>
            <w:tcW w:w="806" w:type="dxa"/>
            <w:shd w:val="clear" w:color="auto" w:fill="auto"/>
          </w:tcPr>
          <w:p w14:paraId="14C190D7" w14:textId="77777777" w:rsidR="006E25BB" w:rsidRPr="00691727" w:rsidRDefault="006E25BB" w:rsidP="00B51DB6">
            <w:pPr>
              <w:pStyle w:val="Text"/>
            </w:pPr>
            <w:r w:rsidRPr="00691727">
              <w:t>skarang</w:t>
            </w:r>
          </w:p>
        </w:tc>
        <w:tc>
          <w:tcPr>
            <w:tcW w:w="573" w:type="dxa"/>
            <w:shd w:val="clear" w:color="auto" w:fill="auto"/>
          </w:tcPr>
          <w:p w14:paraId="60DE4BB1" w14:textId="77777777" w:rsidR="006E25BB" w:rsidRPr="00691727" w:rsidRDefault="006E25BB" w:rsidP="00B51DB6">
            <w:pPr>
              <w:pStyle w:val="Text"/>
            </w:pPr>
            <w:r w:rsidRPr="00691727">
              <w:t>maw</w:t>
            </w:r>
          </w:p>
        </w:tc>
      </w:tr>
      <w:tr w:rsidR="00AC23C4" w:rsidRPr="00AC23C4" w14:paraId="6A1AA99B" w14:textId="77777777" w:rsidTr="00245645">
        <w:tc>
          <w:tcPr>
            <w:tcW w:w="709" w:type="dxa"/>
            <w:shd w:val="clear" w:color="auto" w:fill="auto"/>
          </w:tcPr>
          <w:p w14:paraId="72C37393" w14:textId="77777777" w:rsidR="006E25BB" w:rsidRPr="00E065DA" w:rsidRDefault="006E25BB" w:rsidP="00B51DB6">
            <w:pPr>
              <w:pStyle w:val="GlossEng"/>
            </w:pPr>
          </w:p>
        </w:tc>
        <w:tc>
          <w:tcPr>
            <w:tcW w:w="706" w:type="dxa"/>
            <w:shd w:val="clear" w:color="auto" w:fill="auto"/>
          </w:tcPr>
          <w:p w14:paraId="4F35B19B" w14:textId="77777777" w:rsidR="006E25BB" w:rsidRPr="0099608C" w:rsidRDefault="006E25BB" w:rsidP="00B51DB6">
            <w:pPr>
              <w:pStyle w:val="GlossEng"/>
              <w:rPr>
                <w:rStyle w:val="ChSmallCaps"/>
              </w:rPr>
            </w:pPr>
            <w:r w:rsidRPr="0099608C">
              <w:rPr>
                <w:rStyle w:val="ChSmallCaps"/>
              </w:rPr>
              <w:t>d.dist</w:t>
            </w:r>
          </w:p>
        </w:tc>
        <w:tc>
          <w:tcPr>
            <w:tcW w:w="596" w:type="dxa"/>
            <w:shd w:val="clear" w:color="auto" w:fill="auto"/>
          </w:tcPr>
          <w:p w14:paraId="59EB7407" w14:textId="77777777" w:rsidR="006E25BB" w:rsidRPr="0099608C" w:rsidRDefault="006E25BB" w:rsidP="00B51DB6">
            <w:pPr>
              <w:pStyle w:val="GlossEng"/>
              <w:rPr>
                <w:rStyle w:val="ChSmallCaps"/>
              </w:rPr>
            </w:pPr>
            <w:r w:rsidRPr="0099608C">
              <w:rPr>
                <w:rStyle w:val="ChSmallCaps"/>
              </w:rPr>
              <w:t>rel</w:t>
            </w:r>
          </w:p>
        </w:tc>
        <w:tc>
          <w:tcPr>
            <w:tcW w:w="718" w:type="dxa"/>
            <w:shd w:val="clear" w:color="auto" w:fill="auto"/>
          </w:tcPr>
          <w:p w14:paraId="38CF1FE3" w14:textId="77777777" w:rsidR="006E25BB" w:rsidRPr="00E065DA" w:rsidRDefault="006E25BB" w:rsidP="00B51DB6">
            <w:pPr>
              <w:pStyle w:val="GlossEng"/>
            </w:pPr>
            <w:r w:rsidRPr="00E065DA">
              <w:t>person</w:t>
            </w:r>
          </w:p>
        </w:tc>
        <w:tc>
          <w:tcPr>
            <w:tcW w:w="673" w:type="dxa"/>
            <w:shd w:val="clear" w:color="auto" w:fill="auto"/>
          </w:tcPr>
          <w:p w14:paraId="7D071E27" w14:textId="77777777" w:rsidR="006E25BB" w:rsidRPr="00E065DA" w:rsidRDefault="006E25BB" w:rsidP="00B51DB6">
            <w:pPr>
              <w:pStyle w:val="GlossEng"/>
            </w:pPr>
            <w:r w:rsidRPr="00E065DA">
              <w:t>Papua</w:t>
            </w:r>
          </w:p>
        </w:tc>
        <w:tc>
          <w:tcPr>
            <w:tcW w:w="806" w:type="dxa"/>
            <w:shd w:val="clear" w:color="auto" w:fill="auto"/>
          </w:tcPr>
          <w:p w14:paraId="151CC471" w14:textId="6DA142B9" w:rsidR="006E25BB" w:rsidRPr="00E065DA" w:rsidRDefault="00245645" w:rsidP="00B51DB6">
            <w:pPr>
              <w:pStyle w:val="GlossEng"/>
            </w:pPr>
            <w:r>
              <w:t>now</w:t>
            </w:r>
          </w:p>
        </w:tc>
        <w:tc>
          <w:tcPr>
            <w:tcW w:w="573" w:type="dxa"/>
            <w:shd w:val="clear" w:color="auto" w:fill="auto"/>
          </w:tcPr>
          <w:p w14:paraId="0BA8E9B6" w14:textId="77777777" w:rsidR="006E25BB" w:rsidRPr="00E065DA" w:rsidRDefault="006E25BB" w:rsidP="00B51DB6">
            <w:pPr>
              <w:pStyle w:val="GlossEng"/>
            </w:pPr>
            <w:r w:rsidRPr="00E065DA">
              <w:t>want</w:t>
            </w:r>
          </w:p>
        </w:tc>
      </w:tr>
    </w:tbl>
    <w:p w14:paraId="1BE98BE2" w14:textId="1174C3ED" w:rsidR="006E25BB" w:rsidRDefault="00B7093A" w:rsidP="00CA514F">
      <w:pPr>
        <w:pStyle w:val="FreeTranslEng"/>
      </w:pPr>
      <w:r>
        <w:t>‘</w:t>
      </w:r>
      <w:r w:rsidR="00CA514F">
        <w:t xml:space="preserve">(it’s) </w:t>
      </w:r>
      <w:r w:rsidR="00CA514F" w:rsidRPr="00CA514F">
        <w:rPr>
          <w:rStyle w:val="ChBlueBold"/>
        </w:rPr>
        <w:t>that what</w:t>
      </w:r>
      <w:r w:rsidR="00CA514F">
        <w:t xml:space="preserve"> </w:t>
      </w:r>
      <w:r w:rsidR="006E25BB" w:rsidRPr="00691727">
        <w:t>Papuans want nowadays</w:t>
      </w:r>
      <w:r>
        <w:t>’</w:t>
      </w:r>
      <w:r w:rsidR="006E25BB">
        <w:t xml:space="preserve"> </w:t>
      </w:r>
      <w:r w:rsidR="006E25BB" w:rsidRPr="00E065DA">
        <w:rPr>
          <w:rStyle w:val="ExampleSource"/>
        </w:rPr>
        <w:t>[081025-004-Cv.0077]</w:t>
      </w:r>
    </w:p>
    <w:tbl>
      <w:tblPr>
        <w:tblW w:w="0" w:type="auto"/>
        <w:tblCellMar>
          <w:left w:w="42" w:type="dxa"/>
          <w:right w:w="42" w:type="dxa"/>
        </w:tblCellMar>
        <w:tblLook w:val="01E0" w:firstRow="1" w:lastRow="1" w:firstColumn="1" w:lastColumn="1" w:noHBand="0" w:noVBand="0"/>
      </w:tblPr>
      <w:tblGrid>
        <w:gridCol w:w="709"/>
        <w:gridCol w:w="360"/>
        <w:gridCol w:w="759"/>
        <w:gridCol w:w="596"/>
        <w:gridCol w:w="513"/>
        <w:gridCol w:w="762"/>
      </w:tblGrid>
      <w:tr w:rsidR="00AC23C4" w:rsidRPr="004B7057" w14:paraId="2D6156B5" w14:textId="77777777" w:rsidTr="00AC23C4">
        <w:tc>
          <w:tcPr>
            <w:tcW w:w="709" w:type="dxa"/>
            <w:shd w:val="clear" w:color="auto" w:fill="auto"/>
          </w:tcPr>
          <w:p w14:paraId="69A81825" w14:textId="77777777" w:rsidR="006E25BB" w:rsidRPr="009F708D" w:rsidRDefault="006E25BB" w:rsidP="00B51DB6">
            <w:pPr>
              <w:pStyle w:val="O0Nwnext"/>
            </w:pPr>
            <w:bookmarkStart w:id="3717" w:name="_Ref362507997"/>
            <w:r w:rsidRPr="00856563">
              <w:t>(</w:t>
            </w:r>
            <w:fldSimple w:instr=" SEQ ( \* ARABIC \s 1 ">
              <w:r w:rsidR="00154D81">
                <w:rPr>
                  <w:noProof/>
                </w:rPr>
                <w:t>61</w:t>
              </w:r>
            </w:fldSimple>
            <w:r w:rsidRPr="00856563">
              <w:t>)</w:t>
            </w:r>
            <w:bookmarkEnd w:id="3717"/>
          </w:p>
        </w:tc>
        <w:tc>
          <w:tcPr>
            <w:tcW w:w="360" w:type="dxa"/>
            <w:shd w:val="clear" w:color="auto" w:fill="auto"/>
          </w:tcPr>
          <w:p w14:paraId="70B3225F" w14:textId="77777777" w:rsidR="006E25BB" w:rsidRPr="00D371F7" w:rsidRDefault="006E25BB" w:rsidP="00B51DB6">
            <w:pPr>
              <w:pStyle w:val="Text"/>
            </w:pPr>
            <w:r w:rsidRPr="00D371F7">
              <w:t>di</w:t>
            </w:r>
          </w:p>
        </w:tc>
        <w:tc>
          <w:tcPr>
            <w:tcW w:w="759" w:type="dxa"/>
            <w:shd w:val="clear" w:color="auto" w:fill="auto"/>
          </w:tcPr>
          <w:p w14:paraId="233A9C09" w14:textId="77777777" w:rsidR="006E25BB" w:rsidRPr="00AC57F6" w:rsidRDefault="006E25BB" w:rsidP="00B51DB6">
            <w:pPr>
              <w:pStyle w:val="Text"/>
              <w:rPr>
                <w:rStyle w:val="ChBlueBold"/>
              </w:rPr>
            </w:pPr>
            <w:r w:rsidRPr="00AC57F6">
              <w:rPr>
                <w:rStyle w:val="ChBlueBold"/>
              </w:rPr>
              <w:t>sini</w:t>
            </w:r>
          </w:p>
        </w:tc>
        <w:tc>
          <w:tcPr>
            <w:tcW w:w="596" w:type="dxa"/>
            <w:shd w:val="clear" w:color="auto" w:fill="auto"/>
          </w:tcPr>
          <w:p w14:paraId="1A80D31F" w14:textId="77777777" w:rsidR="006E25BB" w:rsidRPr="00AC57F6" w:rsidRDefault="006E25BB" w:rsidP="00B51DB6">
            <w:pPr>
              <w:pStyle w:val="Text"/>
              <w:rPr>
                <w:rStyle w:val="ChBlueBold"/>
              </w:rPr>
            </w:pPr>
            <w:r w:rsidRPr="00AC57F6">
              <w:rPr>
                <w:rStyle w:val="ChBlueBold"/>
              </w:rPr>
              <w:t>yang</w:t>
            </w:r>
          </w:p>
        </w:tc>
        <w:tc>
          <w:tcPr>
            <w:tcW w:w="513" w:type="dxa"/>
            <w:shd w:val="clear" w:color="auto" w:fill="auto"/>
          </w:tcPr>
          <w:p w14:paraId="5B301B89" w14:textId="77777777" w:rsidR="006E25BB" w:rsidRPr="00D371F7" w:rsidRDefault="006E25BB" w:rsidP="00B51DB6">
            <w:pPr>
              <w:pStyle w:val="Text"/>
            </w:pPr>
            <w:r>
              <w:t>t</w:t>
            </w:r>
            <w:r w:rsidRPr="00D371F7">
              <w:t>ra</w:t>
            </w:r>
          </w:p>
        </w:tc>
        <w:tc>
          <w:tcPr>
            <w:tcW w:w="762" w:type="dxa"/>
            <w:shd w:val="clear" w:color="auto" w:fill="auto"/>
          </w:tcPr>
          <w:p w14:paraId="5F9D375A" w14:textId="77777777" w:rsidR="006E25BB" w:rsidRPr="00D371F7" w:rsidRDefault="006E25BB" w:rsidP="00B51DB6">
            <w:pPr>
              <w:pStyle w:val="Text"/>
            </w:pPr>
            <w:r w:rsidRPr="00D371F7">
              <w:t>banyak</w:t>
            </w:r>
          </w:p>
        </w:tc>
      </w:tr>
      <w:tr w:rsidR="00AC23C4" w:rsidRPr="00AC23C4" w14:paraId="0BD1A036" w14:textId="77777777" w:rsidTr="00AC23C4">
        <w:tc>
          <w:tcPr>
            <w:tcW w:w="709" w:type="dxa"/>
            <w:shd w:val="clear" w:color="auto" w:fill="auto"/>
          </w:tcPr>
          <w:p w14:paraId="0A481D86" w14:textId="77777777" w:rsidR="006E25BB" w:rsidRPr="00D371F7" w:rsidRDefault="006E25BB" w:rsidP="00B51DB6">
            <w:pPr>
              <w:pStyle w:val="GlossEng"/>
            </w:pPr>
          </w:p>
        </w:tc>
        <w:tc>
          <w:tcPr>
            <w:tcW w:w="360" w:type="dxa"/>
            <w:shd w:val="clear" w:color="auto" w:fill="auto"/>
          </w:tcPr>
          <w:p w14:paraId="0BA140E6" w14:textId="77777777" w:rsidR="006E25BB" w:rsidRPr="00D371F7" w:rsidRDefault="006E25BB" w:rsidP="00B51DB6">
            <w:pPr>
              <w:pStyle w:val="GlossEng"/>
            </w:pPr>
            <w:r w:rsidRPr="00D371F7">
              <w:t>at</w:t>
            </w:r>
          </w:p>
        </w:tc>
        <w:tc>
          <w:tcPr>
            <w:tcW w:w="759" w:type="dxa"/>
            <w:shd w:val="clear" w:color="auto" w:fill="auto"/>
          </w:tcPr>
          <w:p w14:paraId="44437944" w14:textId="77777777" w:rsidR="006E25BB" w:rsidRPr="0099608C" w:rsidRDefault="006E25BB" w:rsidP="00B51DB6">
            <w:pPr>
              <w:pStyle w:val="GlossEng"/>
              <w:rPr>
                <w:rStyle w:val="ChSmallCaps"/>
              </w:rPr>
            </w:pPr>
            <w:r w:rsidRPr="0099608C">
              <w:rPr>
                <w:rStyle w:val="ChSmallCaps"/>
              </w:rPr>
              <w:t>l.prox</w:t>
            </w:r>
          </w:p>
        </w:tc>
        <w:tc>
          <w:tcPr>
            <w:tcW w:w="596" w:type="dxa"/>
            <w:shd w:val="clear" w:color="auto" w:fill="auto"/>
          </w:tcPr>
          <w:p w14:paraId="6B900B01" w14:textId="77777777" w:rsidR="006E25BB" w:rsidRPr="0099608C" w:rsidRDefault="006E25BB" w:rsidP="00B51DB6">
            <w:pPr>
              <w:pStyle w:val="GlossEng"/>
              <w:rPr>
                <w:rStyle w:val="ChSmallCaps"/>
              </w:rPr>
            </w:pPr>
            <w:r w:rsidRPr="0099608C">
              <w:rPr>
                <w:rStyle w:val="ChSmallCaps"/>
              </w:rPr>
              <w:t>rel</w:t>
            </w:r>
          </w:p>
        </w:tc>
        <w:tc>
          <w:tcPr>
            <w:tcW w:w="513" w:type="dxa"/>
            <w:shd w:val="clear" w:color="auto" w:fill="auto"/>
          </w:tcPr>
          <w:p w14:paraId="10031562" w14:textId="77777777" w:rsidR="006E25BB" w:rsidRPr="0099608C" w:rsidRDefault="006E25BB" w:rsidP="00B51DB6">
            <w:pPr>
              <w:pStyle w:val="GlossEng"/>
              <w:rPr>
                <w:rStyle w:val="ChSmallCaps"/>
              </w:rPr>
            </w:pPr>
            <w:r w:rsidRPr="0099608C">
              <w:rPr>
                <w:rStyle w:val="ChSmallCaps"/>
              </w:rPr>
              <w:t>neg</w:t>
            </w:r>
          </w:p>
        </w:tc>
        <w:tc>
          <w:tcPr>
            <w:tcW w:w="762" w:type="dxa"/>
            <w:shd w:val="clear" w:color="auto" w:fill="auto"/>
          </w:tcPr>
          <w:p w14:paraId="6158195B" w14:textId="77777777" w:rsidR="006E25BB" w:rsidRPr="00D371F7" w:rsidRDefault="006E25BB" w:rsidP="00B51DB6">
            <w:pPr>
              <w:pStyle w:val="GlossEng"/>
            </w:pPr>
            <w:r w:rsidRPr="00D371F7">
              <w:t>many</w:t>
            </w:r>
          </w:p>
        </w:tc>
      </w:tr>
    </w:tbl>
    <w:p w14:paraId="03FBFD87" w14:textId="0C308E3B" w:rsidR="006E25BB" w:rsidRPr="009E2A1C" w:rsidRDefault="006E25BB" w:rsidP="009D7428">
      <w:pPr>
        <w:pStyle w:val="FreeTranslEng"/>
      </w:pPr>
      <w:r>
        <w:t xml:space="preserve">[About logistic problems:] </w:t>
      </w:r>
      <w:r w:rsidR="00B7093A">
        <w:t>‘</w:t>
      </w:r>
      <w:r>
        <w:t>(it</w:t>
      </w:r>
      <w:r w:rsidR="00B7093A">
        <w:t>’</w:t>
      </w:r>
      <w:r>
        <w:t xml:space="preserve">s) </w:t>
      </w:r>
      <w:r w:rsidRPr="00AC57F6">
        <w:rPr>
          <w:rStyle w:val="ChBlueBold"/>
        </w:rPr>
        <w:t>here where</w:t>
      </w:r>
      <w:r>
        <w:t xml:space="preserve"> there weren</w:t>
      </w:r>
      <w:r w:rsidR="00B7093A">
        <w:t>’</w:t>
      </w:r>
      <w:r>
        <w:t>t many (passengers)</w:t>
      </w:r>
      <w:r w:rsidR="00B7093A">
        <w:t>’</w:t>
      </w:r>
      <w:r>
        <w:t xml:space="preserve"> </w:t>
      </w:r>
      <w:r w:rsidRPr="00D371F7">
        <w:rPr>
          <w:rStyle w:val="ExampleSource"/>
        </w:rPr>
        <w:t>[081025-008-Cv.0140]</w:t>
      </w:r>
    </w:p>
    <w:tbl>
      <w:tblPr>
        <w:tblW w:w="6136" w:type="dxa"/>
        <w:tblCellMar>
          <w:left w:w="42" w:type="dxa"/>
          <w:right w:w="42" w:type="dxa"/>
        </w:tblCellMar>
        <w:tblLook w:val="01E0" w:firstRow="1" w:lastRow="1" w:firstColumn="1" w:lastColumn="1" w:noHBand="0" w:noVBand="0"/>
      </w:tblPr>
      <w:tblGrid>
        <w:gridCol w:w="709"/>
        <w:gridCol w:w="629"/>
        <w:gridCol w:w="513"/>
        <w:gridCol w:w="629"/>
        <w:gridCol w:w="729"/>
        <w:gridCol w:w="573"/>
        <w:gridCol w:w="596"/>
        <w:gridCol w:w="1029"/>
        <w:gridCol w:w="729"/>
      </w:tblGrid>
      <w:tr w:rsidR="00AC23C4" w:rsidRPr="004B7057" w14:paraId="53CB73DB" w14:textId="77777777" w:rsidTr="00AC23C4">
        <w:tc>
          <w:tcPr>
            <w:tcW w:w="709" w:type="dxa"/>
            <w:shd w:val="clear" w:color="auto" w:fill="auto"/>
          </w:tcPr>
          <w:p w14:paraId="7539E993" w14:textId="77777777" w:rsidR="009D7428" w:rsidRPr="009F708D" w:rsidRDefault="009D7428" w:rsidP="00236816">
            <w:pPr>
              <w:pStyle w:val="O0Nwnext"/>
            </w:pPr>
            <w:bookmarkStart w:id="3718" w:name="_Ref362507995"/>
            <w:r w:rsidRPr="00856563">
              <w:t>(</w:t>
            </w:r>
            <w:fldSimple w:instr=" SEQ ( \* ARABIC \s 1 ">
              <w:r w:rsidR="00154D81">
                <w:rPr>
                  <w:noProof/>
                </w:rPr>
                <w:t>62</w:t>
              </w:r>
            </w:fldSimple>
            <w:r w:rsidRPr="00856563">
              <w:t>)</w:t>
            </w:r>
            <w:bookmarkEnd w:id="3718"/>
          </w:p>
        </w:tc>
        <w:tc>
          <w:tcPr>
            <w:tcW w:w="629" w:type="dxa"/>
            <w:shd w:val="clear" w:color="auto" w:fill="auto"/>
          </w:tcPr>
          <w:p w14:paraId="49C29BD2" w14:textId="77777777" w:rsidR="009D7428" w:rsidRPr="000D421D" w:rsidRDefault="009D7428" w:rsidP="00236816">
            <w:pPr>
              <w:pStyle w:val="Text"/>
            </w:pPr>
            <w:r w:rsidRPr="000D421D">
              <w:t>kamu</w:t>
            </w:r>
          </w:p>
        </w:tc>
        <w:tc>
          <w:tcPr>
            <w:tcW w:w="513" w:type="dxa"/>
            <w:shd w:val="clear" w:color="auto" w:fill="auto"/>
          </w:tcPr>
          <w:p w14:paraId="49E0A506" w14:textId="77777777" w:rsidR="009D7428" w:rsidRPr="000D421D" w:rsidRDefault="009D7428" w:rsidP="00236816">
            <w:pPr>
              <w:pStyle w:val="Text"/>
            </w:pPr>
            <w:r w:rsidRPr="000D421D">
              <w:t>tida</w:t>
            </w:r>
          </w:p>
        </w:tc>
        <w:tc>
          <w:tcPr>
            <w:tcW w:w="629" w:type="dxa"/>
            <w:shd w:val="clear" w:color="auto" w:fill="auto"/>
          </w:tcPr>
          <w:p w14:paraId="4A27B9EF" w14:textId="77777777" w:rsidR="009D7428" w:rsidRPr="000D421D" w:rsidRDefault="009D7428" w:rsidP="00236816">
            <w:pPr>
              <w:pStyle w:val="Text"/>
            </w:pPr>
            <w:r w:rsidRPr="000D421D">
              <w:t>perna</w:t>
            </w:r>
          </w:p>
        </w:tc>
        <w:tc>
          <w:tcPr>
            <w:tcW w:w="729" w:type="dxa"/>
            <w:shd w:val="clear" w:color="auto" w:fill="auto"/>
          </w:tcPr>
          <w:p w14:paraId="7114EF19" w14:textId="77777777" w:rsidR="009D7428" w:rsidRPr="000D421D" w:rsidRDefault="009D7428" w:rsidP="00236816">
            <w:pPr>
              <w:pStyle w:val="Text"/>
            </w:pPr>
            <w:r w:rsidRPr="000D421D">
              <w:t>dengar</w:t>
            </w:r>
          </w:p>
        </w:tc>
        <w:tc>
          <w:tcPr>
            <w:tcW w:w="573" w:type="dxa"/>
            <w:shd w:val="clear" w:color="auto" w:fill="auto"/>
          </w:tcPr>
          <w:p w14:paraId="4B2573CA" w14:textId="77777777" w:rsidR="009D7428" w:rsidRPr="00BB4AA1" w:rsidRDefault="009D7428" w:rsidP="00236816">
            <w:pPr>
              <w:pStyle w:val="Text"/>
              <w:rPr>
                <w:rStyle w:val="ChBlueBold"/>
              </w:rPr>
            </w:pPr>
            <w:r w:rsidRPr="00BB4AA1">
              <w:rPr>
                <w:rStyle w:val="ChBlueBold"/>
              </w:rPr>
              <w:t>apa</w:t>
            </w:r>
          </w:p>
        </w:tc>
        <w:tc>
          <w:tcPr>
            <w:tcW w:w="596" w:type="dxa"/>
            <w:shd w:val="clear" w:color="auto" w:fill="auto"/>
          </w:tcPr>
          <w:p w14:paraId="76D7E0D3" w14:textId="77777777" w:rsidR="009D7428" w:rsidRPr="00AA083C" w:rsidRDefault="009D7428" w:rsidP="00236816">
            <w:pPr>
              <w:pStyle w:val="Text"/>
              <w:rPr>
                <w:rStyle w:val="ChBlueBold"/>
              </w:rPr>
            </w:pPr>
            <w:r w:rsidRPr="00AA083C">
              <w:rPr>
                <w:rStyle w:val="ChBlueBold"/>
              </w:rPr>
              <w:t>yang</w:t>
            </w:r>
          </w:p>
        </w:tc>
        <w:tc>
          <w:tcPr>
            <w:tcW w:w="1029" w:type="dxa"/>
            <w:shd w:val="clear" w:color="auto" w:fill="auto"/>
          </w:tcPr>
          <w:p w14:paraId="52D8F3B1" w14:textId="77777777" w:rsidR="009D7428" w:rsidRPr="00691727" w:rsidRDefault="009D7428" w:rsidP="00236816">
            <w:pPr>
              <w:pStyle w:val="Text"/>
            </w:pPr>
            <w:r w:rsidRPr="00691727">
              <w:t>orang-tua</w:t>
            </w:r>
          </w:p>
        </w:tc>
        <w:tc>
          <w:tcPr>
            <w:tcW w:w="729" w:type="dxa"/>
            <w:shd w:val="clear" w:color="auto" w:fill="auto"/>
          </w:tcPr>
          <w:p w14:paraId="68099CA6" w14:textId="77777777" w:rsidR="009D7428" w:rsidRPr="00691727" w:rsidRDefault="009D7428" w:rsidP="00236816">
            <w:pPr>
              <w:pStyle w:val="Text"/>
            </w:pPr>
            <w:r w:rsidRPr="00691727">
              <w:t>bicara</w:t>
            </w:r>
          </w:p>
        </w:tc>
      </w:tr>
      <w:tr w:rsidR="00AC23C4" w:rsidRPr="00AC23C4" w14:paraId="7252C681" w14:textId="77777777" w:rsidTr="00AC23C4">
        <w:tc>
          <w:tcPr>
            <w:tcW w:w="709" w:type="dxa"/>
            <w:shd w:val="clear" w:color="auto" w:fill="auto"/>
          </w:tcPr>
          <w:p w14:paraId="3F287372" w14:textId="77777777" w:rsidR="009D7428" w:rsidRPr="000D421D" w:rsidRDefault="009D7428" w:rsidP="00236816">
            <w:pPr>
              <w:pStyle w:val="GlossEng"/>
            </w:pPr>
          </w:p>
        </w:tc>
        <w:tc>
          <w:tcPr>
            <w:tcW w:w="629" w:type="dxa"/>
            <w:shd w:val="clear" w:color="auto" w:fill="auto"/>
          </w:tcPr>
          <w:p w14:paraId="0DE1C2EB" w14:textId="77777777" w:rsidR="009D7428" w:rsidRPr="0099608C" w:rsidRDefault="009D7428" w:rsidP="00236816">
            <w:pPr>
              <w:pStyle w:val="GlossEng"/>
              <w:rPr>
                <w:rStyle w:val="ChSmallCaps"/>
              </w:rPr>
            </w:pPr>
            <w:r w:rsidRPr="0099608C">
              <w:rPr>
                <w:rStyle w:val="ChSmallCaps"/>
              </w:rPr>
              <w:t>2pl</w:t>
            </w:r>
          </w:p>
        </w:tc>
        <w:tc>
          <w:tcPr>
            <w:tcW w:w="513" w:type="dxa"/>
            <w:shd w:val="clear" w:color="auto" w:fill="auto"/>
          </w:tcPr>
          <w:p w14:paraId="28FF776E" w14:textId="77777777" w:rsidR="009D7428" w:rsidRPr="0099608C" w:rsidRDefault="009D7428" w:rsidP="00236816">
            <w:pPr>
              <w:pStyle w:val="GlossEng"/>
              <w:rPr>
                <w:rStyle w:val="ChSmallCaps"/>
              </w:rPr>
            </w:pPr>
            <w:r w:rsidRPr="0099608C">
              <w:rPr>
                <w:rStyle w:val="ChSmallCaps"/>
              </w:rPr>
              <w:t>neg</w:t>
            </w:r>
          </w:p>
        </w:tc>
        <w:tc>
          <w:tcPr>
            <w:tcW w:w="629" w:type="dxa"/>
            <w:shd w:val="clear" w:color="auto" w:fill="auto"/>
          </w:tcPr>
          <w:p w14:paraId="6B958A6E" w14:textId="77777777" w:rsidR="009D7428" w:rsidRPr="000D421D" w:rsidRDefault="009D7428" w:rsidP="00236816">
            <w:pPr>
              <w:pStyle w:val="GlossEng"/>
            </w:pPr>
            <w:r w:rsidRPr="000D421D">
              <w:t>ever</w:t>
            </w:r>
          </w:p>
        </w:tc>
        <w:tc>
          <w:tcPr>
            <w:tcW w:w="729" w:type="dxa"/>
            <w:shd w:val="clear" w:color="auto" w:fill="auto"/>
          </w:tcPr>
          <w:p w14:paraId="62EC8523" w14:textId="77777777" w:rsidR="009D7428" w:rsidRPr="000D421D" w:rsidRDefault="009D7428" w:rsidP="00236816">
            <w:pPr>
              <w:pStyle w:val="GlossEng"/>
            </w:pPr>
            <w:r w:rsidRPr="000D421D">
              <w:t>listen</w:t>
            </w:r>
          </w:p>
        </w:tc>
        <w:tc>
          <w:tcPr>
            <w:tcW w:w="573" w:type="dxa"/>
            <w:shd w:val="clear" w:color="auto" w:fill="auto"/>
          </w:tcPr>
          <w:p w14:paraId="26BC6E34" w14:textId="77777777" w:rsidR="009D7428" w:rsidRPr="000D421D" w:rsidRDefault="009D7428" w:rsidP="00236816">
            <w:pPr>
              <w:pStyle w:val="GlossEng"/>
            </w:pPr>
            <w:r w:rsidRPr="000D421D">
              <w:t>what</w:t>
            </w:r>
          </w:p>
        </w:tc>
        <w:tc>
          <w:tcPr>
            <w:tcW w:w="596" w:type="dxa"/>
            <w:shd w:val="clear" w:color="auto" w:fill="auto"/>
          </w:tcPr>
          <w:p w14:paraId="25DC763E" w14:textId="77777777" w:rsidR="009D7428" w:rsidRPr="0099608C" w:rsidRDefault="009D7428" w:rsidP="00236816">
            <w:pPr>
              <w:pStyle w:val="GlossEng"/>
              <w:rPr>
                <w:rStyle w:val="ChSmallCaps"/>
              </w:rPr>
            </w:pPr>
            <w:r w:rsidRPr="0099608C">
              <w:rPr>
                <w:rStyle w:val="ChSmallCaps"/>
              </w:rPr>
              <w:t>rel</w:t>
            </w:r>
          </w:p>
        </w:tc>
        <w:tc>
          <w:tcPr>
            <w:tcW w:w="1029" w:type="dxa"/>
            <w:shd w:val="clear" w:color="auto" w:fill="auto"/>
          </w:tcPr>
          <w:p w14:paraId="15B0E897" w14:textId="77777777" w:rsidR="009D7428" w:rsidRPr="000D421D" w:rsidRDefault="00D55126" w:rsidP="00236816">
            <w:pPr>
              <w:pStyle w:val="GlossEng"/>
            </w:pPr>
            <w:r>
              <w:t>parent</w:t>
            </w:r>
          </w:p>
        </w:tc>
        <w:tc>
          <w:tcPr>
            <w:tcW w:w="729" w:type="dxa"/>
            <w:shd w:val="clear" w:color="auto" w:fill="auto"/>
          </w:tcPr>
          <w:p w14:paraId="3ED7A7F2" w14:textId="77777777" w:rsidR="009D7428" w:rsidRPr="000D421D" w:rsidRDefault="009D7428" w:rsidP="00236816">
            <w:pPr>
              <w:pStyle w:val="GlossEng"/>
            </w:pPr>
            <w:r w:rsidRPr="000D421D">
              <w:t>speak</w:t>
            </w:r>
          </w:p>
        </w:tc>
      </w:tr>
    </w:tbl>
    <w:p w14:paraId="6C9629AA" w14:textId="0D89B2BC" w:rsidR="009D7428" w:rsidRDefault="00B7093A" w:rsidP="00AF7CAD">
      <w:pPr>
        <w:pStyle w:val="FreeTranslEng15pt"/>
      </w:pPr>
      <w:r>
        <w:t>‘</w:t>
      </w:r>
      <w:r w:rsidR="009D7428">
        <w:t xml:space="preserve">because you never listened to </w:t>
      </w:r>
      <w:r w:rsidR="009D7428" w:rsidRPr="00AA083C">
        <w:rPr>
          <w:rStyle w:val="ChBlueBold"/>
        </w:rPr>
        <w:t>what</w:t>
      </w:r>
      <w:r w:rsidR="009D7428" w:rsidRPr="00691727">
        <w:t xml:space="preserve"> the elders said</w:t>
      </w:r>
      <w:r>
        <w:t>’</w:t>
      </w:r>
      <w:r w:rsidR="009D7428">
        <w:t xml:space="preserve"> </w:t>
      </w:r>
      <w:r w:rsidR="009D7428" w:rsidRPr="000D421D">
        <w:rPr>
          <w:rStyle w:val="ExampleSource"/>
        </w:rPr>
        <w:t>[081115-001a-Cv.0338]</w:t>
      </w:r>
    </w:p>
    <w:p w14:paraId="57C940B0" w14:textId="77777777" w:rsidR="006E25BB" w:rsidRPr="00856563" w:rsidRDefault="006E25BB" w:rsidP="006E25BB">
      <w:pPr>
        <w:pStyle w:val="Heading2"/>
      </w:pPr>
      <w:bookmarkStart w:id="3719" w:name="_Ref294348207"/>
      <w:bookmarkStart w:id="3720" w:name="_Toc342590089"/>
      <w:bookmarkStart w:id="3721" w:name="_Toc353454801"/>
      <w:bookmarkStart w:id="3722" w:name="_Toc358726183"/>
      <w:bookmarkStart w:id="3723" w:name="_Toc440455667"/>
      <w:r w:rsidRPr="0099608C">
        <w:rPr>
          <w:rStyle w:val="ChSmallCaps"/>
        </w:rPr>
        <w:t>n-mod</w:t>
      </w:r>
      <w:r w:rsidRPr="00280415">
        <w:t xml:space="preserve"> / </w:t>
      </w:r>
      <w:r w:rsidRPr="0099608C">
        <w:rPr>
          <w:rStyle w:val="ChSmallCaps"/>
        </w:rPr>
        <w:t>mod-n</w:t>
      </w:r>
      <w:r w:rsidRPr="00856563">
        <w:t xml:space="preserve"> structure</w:t>
      </w:r>
      <w:bookmarkEnd w:id="3706"/>
      <w:bookmarkEnd w:id="3719"/>
      <w:bookmarkEnd w:id="3720"/>
      <w:bookmarkEnd w:id="3721"/>
      <w:bookmarkEnd w:id="3722"/>
      <w:bookmarkEnd w:id="3723"/>
    </w:p>
    <w:p w14:paraId="5EC3895C" w14:textId="77777777" w:rsidR="006E25BB" w:rsidRPr="00B320ED" w:rsidRDefault="006E25BB" w:rsidP="006E25BB">
      <w:pPr>
        <w:pStyle w:val="Body0015after"/>
      </w:pPr>
      <w:r w:rsidRPr="00856563">
        <w:t>Noun phrases with adnominal</w:t>
      </w:r>
      <w:r>
        <w:t>ly used</w:t>
      </w:r>
      <w:r w:rsidRPr="00856563">
        <w:t xml:space="preserve"> numerals or quantifiers </w:t>
      </w:r>
      <w:r>
        <w:t xml:space="preserve">can have an </w:t>
      </w:r>
      <w:r w:rsidRPr="0099608C">
        <w:rPr>
          <w:rStyle w:val="ChSmallCaps"/>
        </w:rPr>
        <w:t>n-mod</w:t>
      </w:r>
      <w:r w:rsidRPr="00856563">
        <w:t xml:space="preserve"> or </w:t>
      </w:r>
      <w:r>
        <w:t xml:space="preserve">a </w:t>
      </w:r>
      <w:r w:rsidRPr="0099608C">
        <w:rPr>
          <w:rStyle w:val="ChSmallCaps"/>
        </w:rPr>
        <w:t>mod-n</w:t>
      </w:r>
      <w:r w:rsidRPr="00856563">
        <w:t xml:space="preserve"> structure, depending on the semantic</w:t>
      </w:r>
      <w:r>
        <w:t>s</w:t>
      </w:r>
      <w:r w:rsidRPr="00856563">
        <w:t xml:space="preserve"> of the phrasal structure. </w:t>
      </w:r>
      <w:r>
        <w:t xml:space="preserve">When preposed, adnominal </w:t>
      </w:r>
      <w:r w:rsidRPr="00856563">
        <w:t xml:space="preserve">numerals and quantifiers </w:t>
      </w:r>
      <w:r>
        <w:t xml:space="preserve">signal </w:t>
      </w:r>
      <w:r w:rsidRPr="00856563">
        <w:t>individuality</w:t>
      </w:r>
      <w:r>
        <w:t xml:space="preserve">, while postposed </w:t>
      </w:r>
      <w:r w:rsidRPr="00856563">
        <w:t xml:space="preserve">numerals and quantifiers </w:t>
      </w:r>
      <w:r>
        <w:t xml:space="preserve">express </w:t>
      </w:r>
      <w:r w:rsidRPr="00856563">
        <w:t>exhaustivity</w:t>
      </w:r>
      <w:r>
        <w:t xml:space="preserve"> or positions within series</w:t>
      </w:r>
      <w:r w:rsidRPr="00856563">
        <w:t xml:space="preserve">. Post-head </w:t>
      </w:r>
      <w:r w:rsidRPr="00B320ED">
        <w:t>numerals and quantifiers have scope over their head nominal including its verbal and/or nominal modifiers, while they, in turn, are within the scope of the demonstratives. Adnominally used numerals are discussed in §</w:t>
      </w:r>
      <w:r w:rsidRPr="00B320ED">
        <w:fldChar w:fldCharType="begin"/>
      </w:r>
      <w:r w:rsidRPr="00B320ED">
        <w:instrText xml:space="preserve"> REF _Ref275783875 \w \h </w:instrText>
      </w:r>
      <w:r w:rsidRPr="00B320ED">
        <w:fldChar w:fldCharType="separate"/>
      </w:r>
      <w:r w:rsidR="00154D81">
        <w:rPr>
          <w:cs/>
        </w:rPr>
        <w:t>‎</w:t>
      </w:r>
      <w:r w:rsidR="00154D81">
        <w:t>8.3.1</w:t>
      </w:r>
      <w:r w:rsidRPr="00B320ED">
        <w:fldChar w:fldCharType="end"/>
      </w:r>
      <w:r w:rsidRPr="00B320ED">
        <w:t>, and adnominal quantifiers in §</w:t>
      </w:r>
      <w:r w:rsidRPr="00B320ED">
        <w:fldChar w:fldCharType="begin"/>
      </w:r>
      <w:r w:rsidRPr="00B320ED">
        <w:instrText xml:space="preserve"> REF _Ref275783878 \w \h </w:instrText>
      </w:r>
      <w:r w:rsidRPr="00B320ED">
        <w:fldChar w:fldCharType="separate"/>
      </w:r>
      <w:r w:rsidR="00154D81">
        <w:rPr>
          <w:cs/>
        </w:rPr>
        <w:t>‎</w:t>
      </w:r>
      <w:r w:rsidR="00154D81">
        <w:t>8.3.2</w:t>
      </w:r>
      <w:r w:rsidRPr="00B320ED">
        <w:fldChar w:fldCharType="end"/>
      </w:r>
      <w:r w:rsidRPr="00B320ED">
        <w:t>.</w:t>
      </w:r>
    </w:p>
    <w:p w14:paraId="0E797E12" w14:textId="77777777" w:rsidR="006E25BB" w:rsidRPr="00B320ED" w:rsidRDefault="006E25BB" w:rsidP="006E25BB">
      <w:pPr>
        <w:pStyle w:val="Heading3"/>
      </w:pPr>
      <w:bookmarkStart w:id="3724" w:name="_Ref275783875"/>
      <w:bookmarkStart w:id="3725" w:name="_Toc342590090"/>
      <w:bookmarkStart w:id="3726" w:name="_Ref351643664"/>
      <w:bookmarkStart w:id="3727" w:name="_Toc358726184"/>
      <w:bookmarkStart w:id="3728" w:name="_Ref361674989"/>
      <w:bookmarkStart w:id="3729" w:name="_Ref374450333"/>
      <w:bookmarkStart w:id="3730" w:name="_Ref374454416"/>
      <w:bookmarkStart w:id="3731" w:name="_Toc440455668"/>
      <w:bookmarkEnd w:id="3614"/>
      <w:r w:rsidRPr="00B320ED">
        <w:t>Numerals</w:t>
      </w:r>
      <w:bookmarkEnd w:id="3724"/>
      <w:r w:rsidRPr="00B320ED">
        <w:t xml:space="preserve"> [</w:t>
      </w:r>
      <w:r w:rsidRPr="00B320ED">
        <w:rPr>
          <w:rStyle w:val="ChSmallCaps"/>
        </w:rPr>
        <w:t>n</w:t>
      </w:r>
      <w:r w:rsidRPr="00B320ED">
        <w:t xml:space="preserve"> </w:t>
      </w:r>
      <w:r w:rsidRPr="00B320ED">
        <w:rPr>
          <w:rStyle w:val="ChSmallCaps"/>
        </w:rPr>
        <w:t>n</w:t>
      </w:r>
      <w:r w:rsidRPr="00B320ED">
        <w:t xml:space="preserve">um / </w:t>
      </w:r>
      <w:r w:rsidRPr="00B320ED">
        <w:rPr>
          <w:rStyle w:val="ChSmallCaps"/>
        </w:rPr>
        <w:t>num</w:t>
      </w:r>
      <w:r w:rsidRPr="00B320ED">
        <w:t xml:space="preserve"> </w:t>
      </w:r>
      <w:r w:rsidRPr="00B320ED">
        <w:rPr>
          <w:rStyle w:val="ChSmallCaps"/>
        </w:rPr>
        <w:t>n</w:t>
      </w:r>
      <w:r w:rsidRPr="00B320ED">
        <w:t>]</w:t>
      </w:r>
      <w:bookmarkEnd w:id="3725"/>
      <w:bookmarkEnd w:id="3726"/>
      <w:bookmarkEnd w:id="3727"/>
      <w:bookmarkEnd w:id="3728"/>
      <w:bookmarkEnd w:id="3729"/>
      <w:bookmarkEnd w:id="3730"/>
      <w:bookmarkEnd w:id="3731"/>
    </w:p>
    <w:p w14:paraId="65E61E60" w14:textId="2943B30A" w:rsidR="006E25BB" w:rsidRPr="00B320ED" w:rsidRDefault="006E25BB" w:rsidP="0019452E">
      <w:pPr>
        <w:pStyle w:val="Body0000after"/>
      </w:pPr>
      <w:r w:rsidRPr="00B320ED">
        <w:t xml:space="preserve">Two types of noun phrases with adnominally used numerals can be distinguished: (1) noun phrases with pre-head numerals, such that </w:t>
      </w:r>
      <w:r w:rsidR="00B7093A">
        <w:t>‘</w:t>
      </w:r>
      <w:r w:rsidRPr="00B320ED">
        <w:rPr>
          <w:rStyle w:val="ChSmallCaps"/>
        </w:rPr>
        <w:t>n</w:t>
      </w:r>
      <w:r w:rsidRPr="00B320ED">
        <w:t xml:space="preserve">um </w:t>
      </w:r>
      <w:r w:rsidRPr="00B320ED">
        <w:rPr>
          <w:rStyle w:val="ChSmallCaps"/>
        </w:rPr>
        <w:t>n</w:t>
      </w:r>
      <w:r w:rsidR="00B7093A">
        <w:t>’</w:t>
      </w:r>
      <w:r w:rsidRPr="00B320ED">
        <w:t xml:space="preserve">, are presented in </w:t>
      </w:r>
      <w:r w:rsidRPr="00B320ED">
        <w:fldChar w:fldCharType="begin"/>
      </w:r>
      <w:r w:rsidRPr="00B320ED">
        <w:instrText xml:space="preserve"> REF _Ref340905241 \h </w:instrText>
      </w:r>
      <w:r w:rsidRPr="00B320ED">
        <w:fldChar w:fldCharType="separate"/>
      </w:r>
      <w:r w:rsidR="00154D81" w:rsidRPr="00856563">
        <w:t>(</w:t>
      </w:r>
      <w:r w:rsidR="00154D81">
        <w:rPr>
          <w:noProof/>
        </w:rPr>
        <w:t>63</w:t>
      </w:r>
      <w:r w:rsidR="00154D81" w:rsidRPr="00856563">
        <w:t>)</w:t>
      </w:r>
      <w:r w:rsidRPr="00B320ED">
        <w:fldChar w:fldCharType="end"/>
      </w:r>
      <w:r w:rsidRPr="00B320ED">
        <w:t xml:space="preserve"> to </w:t>
      </w:r>
      <w:r w:rsidRPr="00B320ED">
        <w:fldChar w:fldCharType="begin"/>
      </w:r>
      <w:r w:rsidRPr="00B320ED">
        <w:instrText xml:space="preserve"> REF _Ref340905248 \h </w:instrText>
      </w:r>
      <w:r w:rsidRPr="00B320ED">
        <w:fldChar w:fldCharType="separate"/>
      </w:r>
      <w:r w:rsidR="00154D81" w:rsidRPr="00856563">
        <w:t>(</w:t>
      </w:r>
      <w:r w:rsidR="00154D81">
        <w:rPr>
          <w:noProof/>
        </w:rPr>
        <w:t>66</w:t>
      </w:r>
      <w:r w:rsidR="00154D81" w:rsidRPr="00856563">
        <w:t>)</w:t>
      </w:r>
      <w:r w:rsidRPr="00B320ED">
        <w:fldChar w:fldCharType="end"/>
      </w:r>
      <w:r w:rsidRPr="00B320ED">
        <w:t>, and (2) noun phrases with post-head numerals</w:t>
      </w:r>
      <w:r w:rsidRPr="00B320ED">
        <w:rPr>
          <w:rStyle w:val="Body0000afterChar"/>
        </w:rPr>
        <w:t>,</w:t>
      </w:r>
      <w:r w:rsidRPr="00B320ED">
        <w:t xml:space="preserve"> such that </w:t>
      </w:r>
      <w:r w:rsidR="00B7093A">
        <w:t>‘</w:t>
      </w:r>
      <w:r w:rsidRPr="00B320ED">
        <w:rPr>
          <w:rStyle w:val="ChSmallCaps"/>
        </w:rPr>
        <w:t>n</w:t>
      </w:r>
      <w:r w:rsidRPr="00B320ED">
        <w:t xml:space="preserve"> </w:t>
      </w:r>
      <w:r w:rsidRPr="00B320ED">
        <w:rPr>
          <w:rStyle w:val="ChSmallCaps"/>
        </w:rPr>
        <w:t>n</w:t>
      </w:r>
      <w:r w:rsidRPr="00B320ED">
        <w:t>um</w:t>
      </w:r>
      <w:r w:rsidR="00B7093A">
        <w:t>’</w:t>
      </w:r>
      <w:r w:rsidRPr="00B320ED">
        <w:t xml:space="preserve">, are illustrated in </w:t>
      </w:r>
      <w:r w:rsidRPr="00B320ED">
        <w:fldChar w:fldCharType="begin"/>
      </w:r>
      <w:r w:rsidRPr="00B320ED">
        <w:instrText xml:space="preserve"> REF _Ref340905254 \h </w:instrText>
      </w:r>
      <w:r w:rsidRPr="00B320ED">
        <w:fldChar w:fldCharType="separate"/>
      </w:r>
      <w:r w:rsidR="00154D81" w:rsidRPr="00856563">
        <w:t>(</w:t>
      </w:r>
      <w:r w:rsidR="00154D81">
        <w:rPr>
          <w:noProof/>
        </w:rPr>
        <w:t>67</w:t>
      </w:r>
      <w:r w:rsidR="00154D81" w:rsidRPr="00856563">
        <w:t>)</w:t>
      </w:r>
      <w:r w:rsidRPr="00B320ED">
        <w:fldChar w:fldCharType="end"/>
      </w:r>
      <w:r w:rsidRPr="00B320ED">
        <w:t xml:space="preserve"> to </w:t>
      </w:r>
      <w:r w:rsidRPr="00B320ED">
        <w:fldChar w:fldCharType="begin"/>
      </w:r>
      <w:r w:rsidRPr="00B320ED">
        <w:instrText xml:space="preserve"> REF _Ref340905251 \h </w:instrText>
      </w:r>
      <w:r w:rsidRPr="00B320ED">
        <w:fldChar w:fldCharType="separate"/>
      </w:r>
      <w:r w:rsidR="00154D81" w:rsidRPr="00856563">
        <w:t>(</w:t>
      </w:r>
      <w:r w:rsidR="00154D81">
        <w:rPr>
          <w:noProof/>
        </w:rPr>
        <w:t>70</w:t>
      </w:r>
      <w:r w:rsidR="00154D81" w:rsidRPr="00856563">
        <w:t>)</w:t>
      </w:r>
      <w:r w:rsidRPr="00B320ED">
        <w:fldChar w:fldCharType="end"/>
      </w:r>
      <w:r w:rsidRPr="00B320ED">
        <w:t>. (For a discussion of numerals as a word class see §</w:t>
      </w:r>
      <w:r w:rsidR="004276A4" w:rsidRPr="00B320ED">
        <w:fldChar w:fldCharType="begin"/>
      </w:r>
      <w:r w:rsidR="004276A4" w:rsidRPr="00B320ED">
        <w:instrText xml:space="preserve"> REF _Ref351641490 \w \h </w:instrText>
      </w:r>
      <w:r w:rsidR="004276A4" w:rsidRPr="00B320ED">
        <w:fldChar w:fldCharType="separate"/>
      </w:r>
      <w:r w:rsidR="00154D81">
        <w:rPr>
          <w:cs/>
        </w:rPr>
        <w:t>‎</w:t>
      </w:r>
      <w:r w:rsidR="00154D81">
        <w:t>5.9</w:t>
      </w:r>
      <w:r w:rsidR="004276A4" w:rsidRPr="00B320ED">
        <w:fldChar w:fldCharType="end"/>
      </w:r>
      <w:r w:rsidRPr="00B320ED">
        <w:t>.)</w:t>
      </w:r>
    </w:p>
    <w:p w14:paraId="48283EA9" w14:textId="7B23EA04" w:rsidR="006E25BB" w:rsidRDefault="006E25BB" w:rsidP="001320C7">
      <w:pPr>
        <w:pStyle w:val="Body0505after"/>
      </w:pPr>
      <w:r w:rsidRPr="00856563">
        <w:t xml:space="preserve">Noun phrases with </w:t>
      </w:r>
      <w:r>
        <w:t>preposed</w:t>
      </w:r>
      <w:r w:rsidRPr="00856563">
        <w:t xml:space="preserve"> numerals (</w:t>
      </w:r>
      <w:r w:rsidR="00B7093A">
        <w:t>‘</w:t>
      </w:r>
      <w:r w:rsidRPr="0099608C">
        <w:rPr>
          <w:rStyle w:val="ChSmallCaps"/>
        </w:rPr>
        <w:t>n</w:t>
      </w:r>
      <w:r w:rsidRPr="00E5642D">
        <w:t>um</w:t>
      </w:r>
      <w:r w:rsidRPr="0099608C">
        <w:rPr>
          <w:rStyle w:val="ChSmallCaps"/>
        </w:rPr>
        <w:t>n-np</w:t>
      </w:r>
      <w:r w:rsidR="00B7093A">
        <w:t>’</w:t>
      </w:r>
      <w:r w:rsidRPr="00856563">
        <w:t xml:space="preserve">) </w:t>
      </w:r>
      <w:r>
        <w:t xml:space="preserve">express </w:t>
      </w:r>
      <w:r w:rsidRPr="00856563">
        <w:t xml:space="preserve">a sense of individuality </w:t>
      </w:r>
      <w:r>
        <w:t xml:space="preserve">by signaling </w:t>
      </w:r>
      <w:r w:rsidRPr="00856563">
        <w:t>the composi</w:t>
      </w:r>
      <w:r>
        <w:t xml:space="preserve">te nature of their referents. This is achieved in that </w:t>
      </w:r>
      <w:r w:rsidRPr="0099608C">
        <w:rPr>
          <w:rStyle w:val="ChSmallCaps"/>
        </w:rPr>
        <w:t>n</w:t>
      </w:r>
      <w:r w:rsidRPr="00B66A4A">
        <w:t>um</w:t>
      </w:r>
      <w:r w:rsidRPr="0099608C">
        <w:rPr>
          <w:rStyle w:val="ChSmallCaps"/>
        </w:rPr>
        <w:t>n-np</w:t>
      </w:r>
      <w:r w:rsidRPr="00856563">
        <w:t>s denote absolute number</w:t>
      </w:r>
      <w:r>
        <w:t>s</w:t>
      </w:r>
      <w:r w:rsidRPr="00856563">
        <w:t xml:space="preserve"> of items expressed by their head nominals</w:t>
      </w:r>
      <w:r>
        <w:t xml:space="preserve">, including </w:t>
      </w:r>
      <w:r w:rsidRPr="00856563">
        <w:t xml:space="preserve">quantities as in </w:t>
      </w:r>
      <w:r>
        <w:fldChar w:fldCharType="begin"/>
      </w:r>
      <w:r>
        <w:instrText xml:space="preserve"> REF _Ref340905241 \h </w:instrText>
      </w:r>
      <w:r>
        <w:fldChar w:fldCharType="separate"/>
      </w:r>
      <w:r w:rsidR="00154D81" w:rsidRPr="00856563">
        <w:t>(</w:t>
      </w:r>
      <w:r w:rsidR="00154D81">
        <w:rPr>
          <w:noProof/>
        </w:rPr>
        <w:t>63</w:t>
      </w:r>
      <w:r w:rsidR="00154D81" w:rsidRPr="00856563">
        <w:t>)</w:t>
      </w:r>
      <w:r>
        <w:fldChar w:fldCharType="end"/>
      </w:r>
      <w:r w:rsidRPr="00856563">
        <w:t xml:space="preserve"> or periods of time as in </w:t>
      </w:r>
      <w:r>
        <w:fldChar w:fldCharType="begin"/>
      </w:r>
      <w:r>
        <w:instrText xml:space="preserve"> REF _Ref340905245 \h </w:instrText>
      </w:r>
      <w:r>
        <w:fldChar w:fldCharType="separate"/>
      </w:r>
      <w:r w:rsidR="00154D81" w:rsidRPr="00856563">
        <w:t>(</w:t>
      </w:r>
      <w:r w:rsidR="00154D81">
        <w:rPr>
          <w:noProof/>
        </w:rPr>
        <w:t>64</w:t>
      </w:r>
      <w:r w:rsidR="00154D81" w:rsidRPr="00856563">
        <w:t>)</w:t>
      </w:r>
      <w:r>
        <w:fldChar w:fldCharType="end"/>
      </w:r>
      <w:r w:rsidRPr="00856563">
        <w:t>.</w:t>
      </w:r>
    </w:p>
    <w:p w14:paraId="4AF8C7EA" w14:textId="77777777" w:rsidR="006E25BB" w:rsidRPr="00856563" w:rsidRDefault="006E25BB" w:rsidP="006E25BB">
      <w:pPr>
        <w:pStyle w:val="ExampleTitle"/>
      </w:pPr>
      <w:r w:rsidRPr="0099608C">
        <w:rPr>
          <w:rStyle w:val="ChSmallCaps"/>
        </w:rPr>
        <w:t>n</w:t>
      </w:r>
      <w:r w:rsidRPr="00E41018">
        <w:t>um</w:t>
      </w:r>
      <w:r w:rsidRPr="0099608C">
        <w:rPr>
          <w:rStyle w:val="ChSmallCaps"/>
        </w:rPr>
        <w:t>n-np</w:t>
      </w:r>
      <w:r w:rsidRPr="00856563">
        <w:t xml:space="preserve">s denoting </w:t>
      </w:r>
      <w:r>
        <w:t>definite quantities</w:t>
      </w:r>
      <w:r w:rsidRPr="00856563">
        <w:t xml:space="preserve"> of countable referent</w:t>
      </w:r>
      <w:r>
        <w:t>s: Individuality</w:t>
      </w:r>
    </w:p>
    <w:tbl>
      <w:tblPr>
        <w:tblW w:w="5259" w:type="dxa"/>
        <w:tblCellMar>
          <w:left w:w="40" w:type="dxa"/>
          <w:right w:w="40" w:type="dxa"/>
        </w:tblCellMar>
        <w:tblLook w:val="01E0" w:firstRow="1" w:lastRow="1" w:firstColumn="1" w:lastColumn="1" w:noHBand="0" w:noVBand="0"/>
      </w:tblPr>
      <w:tblGrid>
        <w:gridCol w:w="709"/>
        <w:gridCol w:w="284"/>
        <w:gridCol w:w="614"/>
        <w:gridCol w:w="769"/>
        <w:gridCol w:w="714"/>
        <w:gridCol w:w="714"/>
        <w:gridCol w:w="752"/>
        <w:gridCol w:w="703"/>
      </w:tblGrid>
      <w:tr w:rsidR="00AC23C4" w:rsidRPr="004B7057" w14:paraId="1985EC30" w14:textId="77777777" w:rsidTr="00AC23C4">
        <w:tc>
          <w:tcPr>
            <w:tcW w:w="709" w:type="dxa"/>
            <w:shd w:val="clear" w:color="auto" w:fill="auto"/>
          </w:tcPr>
          <w:p w14:paraId="451A32C6" w14:textId="77777777" w:rsidR="006E25BB" w:rsidRPr="00953F60" w:rsidRDefault="006E25BB" w:rsidP="00B51DB6">
            <w:pPr>
              <w:pStyle w:val="O0Nwnext"/>
            </w:pPr>
            <w:bookmarkStart w:id="3732" w:name="_Ref340905241"/>
            <w:r w:rsidRPr="00856563">
              <w:t>(</w:t>
            </w:r>
            <w:fldSimple w:instr=" SEQ ( \* ARABIC \s 1 ">
              <w:r w:rsidR="00154D81">
                <w:rPr>
                  <w:noProof/>
                </w:rPr>
                <w:t>63</w:t>
              </w:r>
            </w:fldSimple>
            <w:r w:rsidRPr="00856563">
              <w:t>)</w:t>
            </w:r>
            <w:bookmarkEnd w:id="3732"/>
          </w:p>
        </w:tc>
        <w:tc>
          <w:tcPr>
            <w:tcW w:w="284" w:type="dxa"/>
            <w:shd w:val="clear" w:color="auto" w:fill="auto"/>
          </w:tcPr>
          <w:p w14:paraId="191ABCCF" w14:textId="77777777" w:rsidR="006E25BB" w:rsidRPr="00856563" w:rsidRDefault="006E25BB" w:rsidP="00B51DB6">
            <w:pPr>
              <w:pStyle w:val="Text"/>
            </w:pPr>
            <w:r w:rsidRPr="00856563">
              <w:t>…</w:t>
            </w:r>
          </w:p>
        </w:tc>
        <w:tc>
          <w:tcPr>
            <w:tcW w:w="614" w:type="dxa"/>
            <w:shd w:val="clear" w:color="auto" w:fill="auto"/>
          </w:tcPr>
          <w:p w14:paraId="31CA13BD" w14:textId="77777777" w:rsidR="006E25BB" w:rsidRPr="00856563" w:rsidRDefault="006E25BB" w:rsidP="00B51DB6">
            <w:pPr>
              <w:pStyle w:val="Text"/>
            </w:pPr>
            <w:r w:rsidRPr="00856563">
              <w:t>brarti</w:t>
            </w:r>
          </w:p>
        </w:tc>
        <w:tc>
          <w:tcPr>
            <w:tcW w:w="769" w:type="dxa"/>
            <w:shd w:val="clear" w:color="auto" w:fill="auto"/>
          </w:tcPr>
          <w:p w14:paraId="3063F887" w14:textId="77777777" w:rsidR="006E25BB" w:rsidRPr="00B14038" w:rsidRDefault="006E25BB" w:rsidP="00B51DB6">
            <w:pPr>
              <w:pStyle w:val="Text"/>
            </w:pPr>
            <w:r w:rsidRPr="00B14038">
              <w:t>suda</w:t>
            </w:r>
          </w:p>
        </w:tc>
        <w:tc>
          <w:tcPr>
            <w:tcW w:w="714" w:type="dxa"/>
            <w:shd w:val="clear" w:color="auto" w:fill="auto"/>
          </w:tcPr>
          <w:p w14:paraId="064215BC" w14:textId="77777777" w:rsidR="006E25BB" w:rsidRPr="00856563" w:rsidRDefault="006E25BB" w:rsidP="00B51DB6">
            <w:pPr>
              <w:pStyle w:val="Text"/>
              <w:rPr>
                <w:rStyle w:val="ChBlueBold"/>
              </w:rPr>
            </w:pPr>
            <w:r w:rsidRPr="00856563">
              <w:rPr>
                <w:rStyle w:val="ChBlueBold"/>
              </w:rPr>
              <w:t>empat</w:t>
            </w:r>
          </w:p>
        </w:tc>
        <w:tc>
          <w:tcPr>
            <w:tcW w:w="714" w:type="dxa"/>
            <w:shd w:val="clear" w:color="auto" w:fill="auto"/>
          </w:tcPr>
          <w:p w14:paraId="304873BD" w14:textId="77777777" w:rsidR="006E25BB" w:rsidRPr="00856563" w:rsidRDefault="006E25BB" w:rsidP="00B51DB6">
            <w:pPr>
              <w:pStyle w:val="Text"/>
              <w:rPr>
                <w:rStyle w:val="ChBlueBold"/>
              </w:rPr>
            </w:pPr>
            <w:r w:rsidRPr="00856563">
              <w:rPr>
                <w:rStyle w:val="ChBlueBold"/>
              </w:rPr>
              <w:t>orang</w:t>
            </w:r>
          </w:p>
        </w:tc>
        <w:tc>
          <w:tcPr>
            <w:tcW w:w="752" w:type="dxa"/>
            <w:shd w:val="clear" w:color="auto" w:fill="auto"/>
          </w:tcPr>
          <w:p w14:paraId="668CD41A" w14:textId="77777777" w:rsidR="006E25BB" w:rsidRPr="00856563" w:rsidRDefault="006E25BB" w:rsidP="00B51DB6">
            <w:pPr>
              <w:pStyle w:val="Text"/>
            </w:pPr>
            <w:r w:rsidRPr="00856563">
              <w:t>bisa</w:t>
            </w:r>
          </w:p>
        </w:tc>
        <w:tc>
          <w:tcPr>
            <w:tcW w:w="703" w:type="dxa"/>
            <w:shd w:val="clear" w:color="auto" w:fill="auto"/>
          </w:tcPr>
          <w:p w14:paraId="43B1DD5C" w14:textId="77777777" w:rsidR="006E25BB" w:rsidRPr="00856563" w:rsidRDefault="006E25BB" w:rsidP="00B51DB6">
            <w:pPr>
              <w:pStyle w:val="Text"/>
            </w:pPr>
            <w:r w:rsidRPr="00856563">
              <w:t>masuk</w:t>
            </w:r>
          </w:p>
        </w:tc>
      </w:tr>
      <w:tr w:rsidR="00AC23C4" w:rsidRPr="00AC23C4" w14:paraId="490FACEA" w14:textId="77777777" w:rsidTr="00AC23C4">
        <w:tc>
          <w:tcPr>
            <w:tcW w:w="709" w:type="dxa"/>
            <w:shd w:val="clear" w:color="auto" w:fill="auto"/>
          </w:tcPr>
          <w:p w14:paraId="41C2B824" w14:textId="77777777" w:rsidR="006E25BB" w:rsidRPr="00953F60" w:rsidRDefault="006E25BB" w:rsidP="00B51DB6">
            <w:pPr>
              <w:pStyle w:val="GlossEng"/>
            </w:pPr>
          </w:p>
        </w:tc>
        <w:tc>
          <w:tcPr>
            <w:tcW w:w="284" w:type="dxa"/>
            <w:shd w:val="clear" w:color="auto" w:fill="auto"/>
          </w:tcPr>
          <w:p w14:paraId="661F1A96" w14:textId="77777777" w:rsidR="006E25BB" w:rsidRPr="00856563" w:rsidRDefault="006E25BB" w:rsidP="00B51DB6">
            <w:pPr>
              <w:pStyle w:val="GlossEng"/>
            </w:pPr>
          </w:p>
        </w:tc>
        <w:tc>
          <w:tcPr>
            <w:tcW w:w="614" w:type="dxa"/>
            <w:shd w:val="clear" w:color="auto" w:fill="auto"/>
          </w:tcPr>
          <w:p w14:paraId="524BE0B5" w14:textId="77777777" w:rsidR="006E25BB" w:rsidRPr="00856563" w:rsidRDefault="006E25BB" w:rsidP="00B51DB6">
            <w:pPr>
              <w:pStyle w:val="GlossEng"/>
            </w:pPr>
            <w:r>
              <w:t>mean</w:t>
            </w:r>
          </w:p>
        </w:tc>
        <w:tc>
          <w:tcPr>
            <w:tcW w:w="769" w:type="dxa"/>
            <w:shd w:val="clear" w:color="auto" w:fill="auto"/>
          </w:tcPr>
          <w:p w14:paraId="43F84F07" w14:textId="77777777" w:rsidR="006E25BB" w:rsidRPr="00B14038" w:rsidRDefault="006E25BB" w:rsidP="00B51DB6">
            <w:pPr>
              <w:pStyle w:val="GlossEng"/>
            </w:pPr>
            <w:r w:rsidRPr="00B14038">
              <w:t>already</w:t>
            </w:r>
          </w:p>
        </w:tc>
        <w:tc>
          <w:tcPr>
            <w:tcW w:w="714" w:type="dxa"/>
            <w:shd w:val="clear" w:color="auto" w:fill="auto"/>
          </w:tcPr>
          <w:p w14:paraId="27FCA021" w14:textId="77777777" w:rsidR="006E25BB" w:rsidRPr="00856563" w:rsidRDefault="006E25BB" w:rsidP="00B51DB6">
            <w:pPr>
              <w:pStyle w:val="GlossEng"/>
            </w:pPr>
            <w:r w:rsidRPr="00856563">
              <w:t>four</w:t>
            </w:r>
          </w:p>
        </w:tc>
        <w:tc>
          <w:tcPr>
            <w:tcW w:w="714" w:type="dxa"/>
            <w:shd w:val="clear" w:color="auto" w:fill="auto"/>
          </w:tcPr>
          <w:p w14:paraId="2197CAA3" w14:textId="77777777" w:rsidR="006E25BB" w:rsidRPr="00856563" w:rsidRDefault="006E25BB" w:rsidP="00B51DB6">
            <w:pPr>
              <w:pStyle w:val="GlossEng"/>
            </w:pPr>
            <w:r w:rsidRPr="00856563">
              <w:t>person</w:t>
            </w:r>
          </w:p>
        </w:tc>
        <w:tc>
          <w:tcPr>
            <w:tcW w:w="752" w:type="dxa"/>
            <w:shd w:val="clear" w:color="auto" w:fill="auto"/>
          </w:tcPr>
          <w:p w14:paraId="57458EFA" w14:textId="77777777" w:rsidR="006E25BB" w:rsidRPr="00856563" w:rsidRDefault="006E25BB" w:rsidP="00B51DB6">
            <w:pPr>
              <w:pStyle w:val="GlossEng"/>
            </w:pPr>
            <w:r w:rsidRPr="00856563">
              <w:t>be.able</w:t>
            </w:r>
          </w:p>
        </w:tc>
        <w:tc>
          <w:tcPr>
            <w:tcW w:w="703" w:type="dxa"/>
            <w:shd w:val="clear" w:color="auto" w:fill="auto"/>
          </w:tcPr>
          <w:p w14:paraId="228AFCC4" w14:textId="77777777" w:rsidR="006E25BB" w:rsidRPr="00856563" w:rsidRDefault="006E25BB" w:rsidP="00B51DB6">
            <w:pPr>
              <w:pStyle w:val="GlossEng"/>
            </w:pPr>
            <w:r>
              <w:t>enter</w:t>
            </w:r>
          </w:p>
        </w:tc>
      </w:tr>
    </w:tbl>
    <w:p w14:paraId="7969724F" w14:textId="27565477" w:rsidR="006E25BB" w:rsidRPr="00856563" w:rsidRDefault="006E25BB" w:rsidP="006E25BB">
      <w:pPr>
        <w:pStyle w:val="FreeTranslEng"/>
      </w:pPr>
      <w:r>
        <w:t xml:space="preserve">[About local elections:] </w:t>
      </w:r>
      <w:r w:rsidR="00B7093A">
        <w:t>‘</w:t>
      </w:r>
      <w:r w:rsidRPr="00856563">
        <w:t>… that means tha</w:t>
      </w:r>
      <w:r w:rsidRPr="00B14038">
        <w:t xml:space="preserve">t already </w:t>
      </w:r>
      <w:r w:rsidRPr="00856563">
        <w:rPr>
          <w:rStyle w:val="ChBlueBold"/>
        </w:rPr>
        <w:t>four people</w:t>
      </w:r>
      <w:r w:rsidRPr="00856563">
        <w:t xml:space="preserve"> can be included (in the list of nominees)</w:t>
      </w:r>
      <w:r w:rsidR="00B7093A">
        <w:t>’</w:t>
      </w:r>
      <w:r w:rsidRPr="00856563">
        <w:t xml:space="preserve"> </w:t>
      </w:r>
      <w:r w:rsidR="005474FA" w:rsidRPr="00D3533E">
        <w:rPr>
          <w:rStyle w:val="ExampleSource"/>
        </w:rPr>
        <w:t>[</w:t>
      </w:r>
      <w:r w:rsidRPr="00D3533E">
        <w:rPr>
          <w:rStyle w:val="ExampleSource"/>
        </w:rPr>
        <w:t>080919-001-Cv.0149]</w:t>
      </w:r>
    </w:p>
    <w:tbl>
      <w:tblPr>
        <w:tblW w:w="6133" w:type="dxa"/>
        <w:tblCellMar>
          <w:left w:w="42" w:type="dxa"/>
          <w:right w:w="42" w:type="dxa"/>
        </w:tblCellMar>
        <w:tblLook w:val="01E0" w:firstRow="1" w:lastRow="1" w:firstColumn="1" w:lastColumn="1" w:noHBand="0" w:noVBand="0"/>
      </w:tblPr>
      <w:tblGrid>
        <w:gridCol w:w="709"/>
        <w:gridCol w:w="560"/>
        <w:gridCol w:w="163"/>
        <w:gridCol w:w="504"/>
        <w:gridCol w:w="73"/>
        <w:gridCol w:w="298"/>
        <w:gridCol w:w="750"/>
        <w:gridCol w:w="650"/>
        <w:gridCol w:w="49"/>
        <w:gridCol w:w="424"/>
        <w:gridCol w:w="125"/>
        <w:gridCol w:w="381"/>
        <w:gridCol w:w="389"/>
        <w:gridCol w:w="117"/>
        <w:gridCol w:w="435"/>
        <w:gridCol w:w="506"/>
      </w:tblGrid>
      <w:tr w:rsidR="00AC23C4" w:rsidRPr="004B7057" w14:paraId="33C9CF7C" w14:textId="77777777" w:rsidTr="00AC23C4">
        <w:tc>
          <w:tcPr>
            <w:tcW w:w="709" w:type="dxa"/>
            <w:shd w:val="clear" w:color="auto" w:fill="auto"/>
          </w:tcPr>
          <w:p w14:paraId="5D5330B7" w14:textId="77777777" w:rsidR="00595593" w:rsidRPr="00953F60" w:rsidRDefault="00595593" w:rsidP="00B51DB6">
            <w:pPr>
              <w:pStyle w:val="O0Nwnext"/>
            </w:pPr>
            <w:bookmarkStart w:id="3733" w:name="_Ref340905245"/>
            <w:r w:rsidRPr="00856563">
              <w:t>(</w:t>
            </w:r>
            <w:fldSimple w:instr=" SEQ ( \* ARABIC \s 1 ">
              <w:r w:rsidR="00154D81">
                <w:rPr>
                  <w:noProof/>
                </w:rPr>
                <w:t>64</w:t>
              </w:r>
            </w:fldSimple>
            <w:r w:rsidRPr="00856563">
              <w:t>)</w:t>
            </w:r>
            <w:bookmarkEnd w:id="3733"/>
          </w:p>
        </w:tc>
        <w:tc>
          <w:tcPr>
            <w:tcW w:w="723" w:type="dxa"/>
            <w:gridSpan w:val="2"/>
            <w:shd w:val="clear" w:color="auto" w:fill="auto"/>
          </w:tcPr>
          <w:p w14:paraId="5B80CB99" w14:textId="77777777" w:rsidR="00595593" w:rsidRPr="00AB79CD" w:rsidRDefault="00595593" w:rsidP="00B51DB6">
            <w:pPr>
              <w:pStyle w:val="Text"/>
            </w:pPr>
            <w:r w:rsidRPr="00AB79CD">
              <w:t>ini</w:t>
            </w:r>
          </w:p>
        </w:tc>
        <w:tc>
          <w:tcPr>
            <w:tcW w:w="577" w:type="dxa"/>
            <w:gridSpan w:val="2"/>
            <w:shd w:val="clear" w:color="auto" w:fill="auto"/>
          </w:tcPr>
          <w:p w14:paraId="770F94BB" w14:textId="77777777" w:rsidR="00595593" w:rsidRPr="00AB79CD" w:rsidRDefault="00595593" w:rsidP="00B51DB6">
            <w:pPr>
              <w:pStyle w:val="Text"/>
            </w:pPr>
            <w:r w:rsidRPr="00AB79CD">
              <w:t>untuk</w:t>
            </w:r>
          </w:p>
        </w:tc>
        <w:tc>
          <w:tcPr>
            <w:tcW w:w="1698" w:type="dxa"/>
            <w:gridSpan w:val="3"/>
            <w:shd w:val="clear" w:color="auto" w:fill="auto"/>
          </w:tcPr>
          <w:p w14:paraId="2BC9B635" w14:textId="77777777" w:rsidR="00595593" w:rsidRPr="00AB79CD" w:rsidRDefault="00595593" w:rsidP="00B51DB6">
            <w:pPr>
              <w:pStyle w:val="Text"/>
            </w:pPr>
            <w:r w:rsidRPr="00AB79CD">
              <w:t>balita</w:t>
            </w:r>
          </w:p>
        </w:tc>
        <w:tc>
          <w:tcPr>
            <w:tcW w:w="473" w:type="dxa"/>
            <w:gridSpan w:val="2"/>
            <w:shd w:val="clear" w:color="auto" w:fill="auto"/>
          </w:tcPr>
          <w:p w14:paraId="745FD4DC" w14:textId="77777777" w:rsidR="00595593" w:rsidRPr="00AB79CD" w:rsidRDefault="00595593" w:rsidP="00B51DB6">
            <w:pPr>
              <w:pStyle w:val="Text"/>
            </w:pPr>
            <w:r>
              <w:t>dan</w:t>
            </w:r>
            <w:r w:rsidR="0088045C">
              <w:t>g</w:t>
            </w:r>
          </w:p>
        </w:tc>
        <w:tc>
          <w:tcPr>
            <w:tcW w:w="506" w:type="dxa"/>
            <w:gridSpan w:val="2"/>
            <w:shd w:val="clear" w:color="auto" w:fill="auto"/>
          </w:tcPr>
          <w:p w14:paraId="1B75F250" w14:textId="77777777" w:rsidR="00595593" w:rsidRPr="00AB79CD" w:rsidRDefault="00595593" w:rsidP="00B51DB6">
            <w:pPr>
              <w:pStyle w:val="Text"/>
            </w:pPr>
            <w:r w:rsidRPr="00AB79CD">
              <w:t>bayi</w:t>
            </w:r>
          </w:p>
        </w:tc>
        <w:tc>
          <w:tcPr>
            <w:tcW w:w="506" w:type="dxa"/>
            <w:gridSpan w:val="2"/>
            <w:shd w:val="clear" w:color="auto" w:fill="auto"/>
          </w:tcPr>
          <w:p w14:paraId="16DD9A3E" w14:textId="77777777" w:rsidR="00595593" w:rsidRPr="00AB79CD" w:rsidRDefault="00595593" w:rsidP="00B51DB6">
            <w:pPr>
              <w:pStyle w:val="Text"/>
            </w:pPr>
            <w:r w:rsidRPr="00AB79CD">
              <w:t>yang</w:t>
            </w:r>
          </w:p>
        </w:tc>
        <w:tc>
          <w:tcPr>
            <w:tcW w:w="435" w:type="dxa"/>
            <w:shd w:val="clear" w:color="auto" w:fill="auto"/>
          </w:tcPr>
          <w:p w14:paraId="4E72F252" w14:textId="77777777" w:rsidR="00595593" w:rsidRPr="00AB79CD" w:rsidRDefault="00595593" w:rsidP="00B51DB6">
            <w:pPr>
              <w:pStyle w:val="Text"/>
            </w:pPr>
            <w:r w:rsidRPr="00AB79CD">
              <w:t>usia</w:t>
            </w:r>
          </w:p>
        </w:tc>
        <w:tc>
          <w:tcPr>
            <w:tcW w:w="506" w:type="dxa"/>
            <w:shd w:val="clear" w:color="auto" w:fill="auto"/>
          </w:tcPr>
          <w:p w14:paraId="2AC71DAA" w14:textId="77777777" w:rsidR="00595593" w:rsidRPr="00AB79CD" w:rsidRDefault="00595593" w:rsidP="00B51DB6">
            <w:pPr>
              <w:pStyle w:val="Text"/>
            </w:pPr>
            <w:r w:rsidRPr="00AB79CD">
              <w:t>dari</w:t>
            </w:r>
          </w:p>
        </w:tc>
      </w:tr>
      <w:tr w:rsidR="00AC23C4" w:rsidRPr="00AC23C4" w14:paraId="44922884" w14:textId="77777777" w:rsidTr="00AC23C4">
        <w:tc>
          <w:tcPr>
            <w:tcW w:w="709" w:type="dxa"/>
            <w:shd w:val="clear" w:color="auto" w:fill="auto"/>
          </w:tcPr>
          <w:p w14:paraId="6029A1E2" w14:textId="77777777" w:rsidR="00595593" w:rsidRPr="00EE6201" w:rsidRDefault="00595593" w:rsidP="00B51DB6">
            <w:pPr>
              <w:pStyle w:val="GlossEng2ptafter"/>
            </w:pPr>
          </w:p>
        </w:tc>
        <w:tc>
          <w:tcPr>
            <w:tcW w:w="723" w:type="dxa"/>
            <w:gridSpan w:val="2"/>
            <w:shd w:val="clear" w:color="auto" w:fill="auto"/>
          </w:tcPr>
          <w:p w14:paraId="38345323" w14:textId="77777777" w:rsidR="00595593" w:rsidRPr="0099608C" w:rsidRDefault="00595593" w:rsidP="00B51DB6">
            <w:pPr>
              <w:pStyle w:val="GlossEng2ptafter"/>
              <w:rPr>
                <w:rStyle w:val="ChSmallCaps"/>
              </w:rPr>
            </w:pPr>
            <w:r w:rsidRPr="0099608C">
              <w:rPr>
                <w:rStyle w:val="ChSmallCaps"/>
              </w:rPr>
              <w:t>d.prox</w:t>
            </w:r>
          </w:p>
        </w:tc>
        <w:tc>
          <w:tcPr>
            <w:tcW w:w="577" w:type="dxa"/>
            <w:gridSpan w:val="2"/>
            <w:shd w:val="clear" w:color="auto" w:fill="auto"/>
          </w:tcPr>
          <w:p w14:paraId="4A663F1B" w14:textId="77777777" w:rsidR="00595593" w:rsidRPr="00AB79CD" w:rsidRDefault="00595593" w:rsidP="00B51DB6">
            <w:pPr>
              <w:pStyle w:val="GlossEng2ptafter"/>
            </w:pPr>
            <w:r w:rsidRPr="00AB79CD">
              <w:t>for</w:t>
            </w:r>
          </w:p>
        </w:tc>
        <w:tc>
          <w:tcPr>
            <w:tcW w:w="1698" w:type="dxa"/>
            <w:gridSpan w:val="3"/>
            <w:shd w:val="clear" w:color="auto" w:fill="auto"/>
          </w:tcPr>
          <w:p w14:paraId="4F8FBD08" w14:textId="77777777" w:rsidR="00595593" w:rsidRPr="00AB79CD" w:rsidRDefault="00595593" w:rsidP="00B51DB6">
            <w:pPr>
              <w:pStyle w:val="GlossEng2ptafter"/>
            </w:pPr>
            <w:r w:rsidRPr="00AB79CD">
              <w:t>children.under.five</w:t>
            </w:r>
          </w:p>
        </w:tc>
        <w:tc>
          <w:tcPr>
            <w:tcW w:w="473" w:type="dxa"/>
            <w:gridSpan w:val="2"/>
            <w:shd w:val="clear" w:color="auto" w:fill="auto"/>
          </w:tcPr>
          <w:p w14:paraId="5853CE05" w14:textId="77777777" w:rsidR="00595593" w:rsidRPr="00AB79CD" w:rsidRDefault="00595593" w:rsidP="00B51DB6">
            <w:pPr>
              <w:pStyle w:val="GlossEng2ptafter"/>
            </w:pPr>
            <w:r w:rsidRPr="00AB79CD">
              <w:t>and</w:t>
            </w:r>
          </w:p>
        </w:tc>
        <w:tc>
          <w:tcPr>
            <w:tcW w:w="506" w:type="dxa"/>
            <w:gridSpan w:val="2"/>
            <w:shd w:val="clear" w:color="auto" w:fill="auto"/>
          </w:tcPr>
          <w:p w14:paraId="22138829" w14:textId="77777777" w:rsidR="00595593" w:rsidRPr="00AB79CD" w:rsidRDefault="00595593" w:rsidP="00B51DB6">
            <w:pPr>
              <w:pStyle w:val="GlossEng2ptafter"/>
            </w:pPr>
            <w:r w:rsidRPr="00AB79CD">
              <w:t>baby</w:t>
            </w:r>
          </w:p>
        </w:tc>
        <w:tc>
          <w:tcPr>
            <w:tcW w:w="506" w:type="dxa"/>
            <w:gridSpan w:val="2"/>
            <w:shd w:val="clear" w:color="auto" w:fill="auto"/>
          </w:tcPr>
          <w:p w14:paraId="625B4769" w14:textId="77777777" w:rsidR="00595593" w:rsidRPr="0099608C" w:rsidRDefault="00595593" w:rsidP="00B51DB6">
            <w:pPr>
              <w:pStyle w:val="GlossEng2ptafter"/>
              <w:rPr>
                <w:rStyle w:val="ChSmallCaps"/>
              </w:rPr>
            </w:pPr>
            <w:r w:rsidRPr="0099608C">
              <w:rPr>
                <w:rStyle w:val="ChSmallCaps"/>
              </w:rPr>
              <w:t>rel</w:t>
            </w:r>
          </w:p>
        </w:tc>
        <w:tc>
          <w:tcPr>
            <w:tcW w:w="435" w:type="dxa"/>
            <w:shd w:val="clear" w:color="auto" w:fill="auto"/>
          </w:tcPr>
          <w:p w14:paraId="62CF8206" w14:textId="77777777" w:rsidR="00595593" w:rsidRPr="00AB79CD" w:rsidRDefault="00595593" w:rsidP="00B51DB6">
            <w:pPr>
              <w:pStyle w:val="GlossEng2ptafter"/>
            </w:pPr>
            <w:r w:rsidRPr="00AB79CD">
              <w:t>age</w:t>
            </w:r>
          </w:p>
        </w:tc>
        <w:tc>
          <w:tcPr>
            <w:tcW w:w="506" w:type="dxa"/>
            <w:shd w:val="clear" w:color="auto" w:fill="auto"/>
          </w:tcPr>
          <w:p w14:paraId="4DBC1C2F" w14:textId="77777777" w:rsidR="00595593" w:rsidRPr="00AB79CD" w:rsidRDefault="00595593" w:rsidP="00B51DB6">
            <w:pPr>
              <w:pStyle w:val="GlossEng2ptafter"/>
            </w:pPr>
            <w:r w:rsidRPr="00AB79CD">
              <w:t>from</w:t>
            </w:r>
          </w:p>
        </w:tc>
      </w:tr>
      <w:tr w:rsidR="00AC23C4" w:rsidRPr="004B7057" w14:paraId="067E20B1" w14:textId="77777777" w:rsidTr="00AC23C4">
        <w:trPr>
          <w:gridAfter w:val="3"/>
          <w:wAfter w:w="1058" w:type="dxa"/>
        </w:trPr>
        <w:tc>
          <w:tcPr>
            <w:tcW w:w="709" w:type="dxa"/>
            <w:shd w:val="clear" w:color="auto" w:fill="auto"/>
          </w:tcPr>
          <w:p w14:paraId="362929F1" w14:textId="77777777" w:rsidR="00595593" w:rsidRPr="00EE6201" w:rsidRDefault="00595593" w:rsidP="00595593">
            <w:pPr>
              <w:pStyle w:val="O0Nwnext"/>
            </w:pPr>
          </w:p>
        </w:tc>
        <w:tc>
          <w:tcPr>
            <w:tcW w:w="560" w:type="dxa"/>
            <w:shd w:val="clear" w:color="auto" w:fill="auto"/>
          </w:tcPr>
          <w:p w14:paraId="643AE228" w14:textId="77777777" w:rsidR="00595593" w:rsidRPr="009F3106" w:rsidRDefault="00595593" w:rsidP="00B81F2A">
            <w:pPr>
              <w:pStyle w:val="Text"/>
              <w:rPr>
                <w:rStyle w:val="ChBlueBold"/>
              </w:rPr>
            </w:pPr>
            <w:r w:rsidRPr="009F3106">
              <w:rPr>
                <w:rStyle w:val="ChBlueBold"/>
              </w:rPr>
              <w:t>lima</w:t>
            </w:r>
          </w:p>
        </w:tc>
        <w:tc>
          <w:tcPr>
            <w:tcW w:w="667" w:type="dxa"/>
            <w:gridSpan w:val="2"/>
            <w:shd w:val="clear" w:color="auto" w:fill="auto"/>
          </w:tcPr>
          <w:p w14:paraId="4203100B" w14:textId="77777777" w:rsidR="00595593" w:rsidRPr="009F3106" w:rsidRDefault="00595593" w:rsidP="00B81F2A">
            <w:pPr>
              <w:pStyle w:val="Text"/>
              <w:rPr>
                <w:rStyle w:val="ChBlueBold"/>
              </w:rPr>
            </w:pPr>
            <w:r w:rsidRPr="009F3106">
              <w:rPr>
                <w:rStyle w:val="ChBlueBold"/>
              </w:rPr>
              <w:t>taun</w:t>
            </w:r>
            <w:r>
              <w:rPr>
                <w:rStyle w:val="ChBlueBold"/>
              </w:rPr>
              <w:t>g</w:t>
            </w:r>
          </w:p>
        </w:tc>
        <w:tc>
          <w:tcPr>
            <w:tcW w:w="371" w:type="dxa"/>
            <w:gridSpan w:val="2"/>
            <w:shd w:val="clear" w:color="auto" w:fill="auto"/>
          </w:tcPr>
          <w:p w14:paraId="0A8B44F9" w14:textId="77777777" w:rsidR="00595593" w:rsidRPr="00AB79CD" w:rsidRDefault="00595593" w:rsidP="00B51DB6">
            <w:pPr>
              <w:pStyle w:val="Text"/>
            </w:pPr>
            <w:r w:rsidRPr="00AB79CD">
              <w:t>ke</w:t>
            </w:r>
          </w:p>
        </w:tc>
        <w:tc>
          <w:tcPr>
            <w:tcW w:w="750" w:type="dxa"/>
            <w:shd w:val="clear" w:color="auto" w:fill="auto"/>
          </w:tcPr>
          <w:p w14:paraId="1BE1C92B" w14:textId="77777777" w:rsidR="00595593" w:rsidRPr="00AB79CD" w:rsidRDefault="00595593" w:rsidP="00B51DB6">
            <w:pPr>
              <w:pStyle w:val="Text"/>
            </w:pPr>
            <w:r w:rsidRPr="00AB79CD">
              <w:t>bawa</w:t>
            </w:r>
          </w:p>
        </w:tc>
        <w:tc>
          <w:tcPr>
            <w:tcW w:w="699" w:type="dxa"/>
            <w:gridSpan w:val="2"/>
            <w:shd w:val="clear" w:color="auto" w:fill="auto"/>
          </w:tcPr>
          <w:p w14:paraId="3FEF3FC0" w14:textId="77777777" w:rsidR="00595593" w:rsidRPr="00AB79CD" w:rsidRDefault="00595593" w:rsidP="00B51DB6">
            <w:pPr>
              <w:pStyle w:val="Text"/>
            </w:pPr>
            <w:r w:rsidRPr="00AB79CD">
              <w:t>sampe</w:t>
            </w:r>
          </w:p>
        </w:tc>
        <w:tc>
          <w:tcPr>
            <w:tcW w:w="549" w:type="dxa"/>
            <w:gridSpan w:val="2"/>
            <w:shd w:val="clear" w:color="auto" w:fill="auto"/>
          </w:tcPr>
          <w:p w14:paraId="586D8D61" w14:textId="77777777" w:rsidR="00595593" w:rsidRPr="009F3106" w:rsidRDefault="00595593" w:rsidP="00B51DB6">
            <w:pPr>
              <w:pStyle w:val="Text"/>
              <w:rPr>
                <w:rStyle w:val="ChBlueBold"/>
              </w:rPr>
            </w:pPr>
            <w:r w:rsidRPr="009F3106">
              <w:rPr>
                <w:rStyle w:val="ChBlueBold"/>
              </w:rPr>
              <w:t>dua</w:t>
            </w:r>
          </w:p>
        </w:tc>
        <w:tc>
          <w:tcPr>
            <w:tcW w:w="770" w:type="dxa"/>
            <w:gridSpan w:val="2"/>
            <w:shd w:val="clear" w:color="auto" w:fill="auto"/>
          </w:tcPr>
          <w:p w14:paraId="7DD599E7" w14:textId="77777777" w:rsidR="00595593" w:rsidRPr="009F3106" w:rsidRDefault="00595593" w:rsidP="00B51DB6">
            <w:pPr>
              <w:pStyle w:val="Text"/>
              <w:rPr>
                <w:rStyle w:val="ChBlueBold"/>
              </w:rPr>
            </w:pPr>
            <w:r w:rsidRPr="009F3106">
              <w:rPr>
                <w:rStyle w:val="ChBlueBold"/>
              </w:rPr>
              <w:t>bulan</w:t>
            </w:r>
            <w:r w:rsidR="00055018">
              <w:rPr>
                <w:rStyle w:val="ChBlueBold"/>
              </w:rPr>
              <w:t>g</w:t>
            </w:r>
          </w:p>
        </w:tc>
      </w:tr>
      <w:tr w:rsidR="00AC23C4" w:rsidRPr="00AC23C4" w14:paraId="5BD31BA8" w14:textId="77777777" w:rsidTr="00AC23C4">
        <w:trPr>
          <w:gridAfter w:val="3"/>
          <w:wAfter w:w="1058" w:type="dxa"/>
        </w:trPr>
        <w:tc>
          <w:tcPr>
            <w:tcW w:w="709" w:type="dxa"/>
            <w:shd w:val="clear" w:color="auto" w:fill="auto"/>
          </w:tcPr>
          <w:p w14:paraId="2FB8DDD3" w14:textId="77777777" w:rsidR="00595593" w:rsidRPr="00EE6201" w:rsidRDefault="00595593" w:rsidP="00595593">
            <w:pPr>
              <w:pStyle w:val="GlossEng"/>
            </w:pPr>
          </w:p>
        </w:tc>
        <w:tc>
          <w:tcPr>
            <w:tcW w:w="560" w:type="dxa"/>
            <w:shd w:val="clear" w:color="auto" w:fill="auto"/>
          </w:tcPr>
          <w:p w14:paraId="6222B1FB" w14:textId="77777777" w:rsidR="00595593" w:rsidRPr="00AB79CD" w:rsidRDefault="00595593" w:rsidP="00595593">
            <w:pPr>
              <w:pStyle w:val="GlossEng"/>
            </w:pPr>
            <w:r w:rsidRPr="00AB79CD">
              <w:t>five</w:t>
            </w:r>
          </w:p>
        </w:tc>
        <w:tc>
          <w:tcPr>
            <w:tcW w:w="667" w:type="dxa"/>
            <w:gridSpan w:val="2"/>
            <w:shd w:val="clear" w:color="auto" w:fill="auto"/>
          </w:tcPr>
          <w:p w14:paraId="6812CB37" w14:textId="77777777" w:rsidR="00595593" w:rsidRPr="00AB79CD" w:rsidRDefault="00595593" w:rsidP="00595593">
            <w:pPr>
              <w:pStyle w:val="GlossEng"/>
            </w:pPr>
            <w:r w:rsidRPr="00AB79CD">
              <w:t>year</w:t>
            </w:r>
          </w:p>
        </w:tc>
        <w:tc>
          <w:tcPr>
            <w:tcW w:w="371" w:type="dxa"/>
            <w:gridSpan w:val="2"/>
            <w:shd w:val="clear" w:color="auto" w:fill="auto"/>
          </w:tcPr>
          <w:p w14:paraId="340ADF70" w14:textId="77777777" w:rsidR="00595593" w:rsidRPr="00AB79CD" w:rsidRDefault="00595593" w:rsidP="00595593">
            <w:pPr>
              <w:pStyle w:val="GlossEng"/>
            </w:pPr>
            <w:r w:rsidRPr="00AB79CD">
              <w:t>to</w:t>
            </w:r>
          </w:p>
        </w:tc>
        <w:tc>
          <w:tcPr>
            <w:tcW w:w="750" w:type="dxa"/>
            <w:shd w:val="clear" w:color="auto" w:fill="auto"/>
          </w:tcPr>
          <w:p w14:paraId="202A9917" w14:textId="77777777" w:rsidR="00595593" w:rsidRPr="00AB79CD" w:rsidRDefault="00595593" w:rsidP="00595593">
            <w:pPr>
              <w:pStyle w:val="GlossEng"/>
            </w:pPr>
            <w:r w:rsidRPr="00AB79CD">
              <w:t>bottom</w:t>
            </w:r>
          </w:p>
        </w:tc>
        <w:tc>
          <w:tcPr>
            <w:tcW w:w="699" w:type="dxa"/>
            <w:gridSpan w:val="2"/>
            <w:shd w:val="clear" w:color="auto" w:fill="auto"/>
          </w:tcPr>
          <w:p w14:paraId="1D3FD32F" w14:textId="77777777" w:rsidR="00595593" w:rsidRPr="00AB79CD" w:rsidRDefault="00BD6BA3" w:rsidP="00595593">
            <w:pPr>
              <w:pStyle w:val="GlossEng"/>
            </w:pPr>
            <w:r>
              <w:t>until</w:t>
            </w:r>
          </w:p>
        </w:tc>
        <w:tc>
          <w:tcPr>
            <w:tcW w:w="549" w:type="dxa"/>
            <w:gridSpan w:val="2"/>
            <w:shd w:val="clear" w:color="auto" w:fill="auto"/>
          </w:tcPr>
          <w:p w14:paraId="34958505" w14:textId="77777777" w:rsidR="00595593" w:rsidRPr="00AB79CD" w:rsidRDefault="00595593" w:rsidP="00595593">
            <w:pPr>
              <w:pStyle w:val="GlossEng"/>
            </w:pPr>
            <w:r w:rsidRPr="00AB79CD">
              <w:t>two</w:t>
            </w:r>
          </w:p>
        </w:tc>
        <w:tc>
          <w:tcPr>
            <w:tcW w:w="770" w:type="dxa"/>
            <w:gridSpan w:val="2"/>
            <w:shd w:val="clear" w:color="auto" w:fill="auto"/>
          </w:tcPr>
          <w:p w14:paraId="671CED93" w14:textId="77777777" w:rsidR="00595593" w:rsidRPr="00AB79CD" w:rsidRDefault="00595593" w:rsidP="00595593">
            <w:pPr>
              <w:pStyle w:val="GlossEng"/>
            </w:pPr>
            <w:r w:rsidRPr="00AB79CD">
              <w:t>month</w:t>
            </w:r>
          </w:p>
        </w:tc>
      </w:tr>
    </w:tbl>
    <w:p w14:paraId="4CD8F484" w14:textId="0C110FBB" w:rsidR="006E25BB" w:rsidRDefault="00B7093A" w:rsidP="006E25BB">
      <w:pPr>
        <w:pStyle w:val="FreeTranslEng"/>
      </w:pPr>
      <w:r>
        <w:t>‘</w:t>
      </w:r>
      <w:r w:rsidR="006E25BB">
        <w:t xml:space="preserve">this is for children and babies who are </w:t>
      </w:r>
      <w:r w:rsidR="006E25BB" w:rsidRPr="009F3106">
        <w:rPr>
          <w:rStyle w:val="ChBlueBold"/>
        </w:rPr>
        <w:t>five years</w:t>
      </w:r>
      <w:r w:rsidR="006E25BB">
        <w:t xml:space="preserve"> down to </w:t>
      </w:r>
      <w:r w:rsidR="006E25BB" w:rsidRPr="009F3106">
        <w:rPr>
          <w:rStyle w:val="ChBlueBold"/>
        </w:rPr>
        <w:t>two months</w:t>
      </w:r>
      <w:r>
        <w:t>’</w:t>
      </w:r>
      <w:r w:rsidR="006E25BB">
        <w:t xml:space="preserve"> </w:t>
      </w:r>
      <w:r w:rsidR="006E25BB" w:rsidRPr="00A714B7">
        <w:rPr>
          <w:rStyle w:val="ExampleSource"/>
        </w:rPr>
        <w:t>[081010-001-Cv.0197]</w:t>
      </w:r>
    </w:p>
    <w:p w14:paraId="3A2948CA" w14:textId="3EA4D265" w:rsidR="006E25BB" w:rsidRDefault="006E25BB" w:rsidP="001320C7">
      <w:pPr>
        <w:pStyle w:val="Body0005after"/>
        <w:rPr>
          <w:lang w:eastAsia="en-US"/>
        </w:rPr>
      </w:pPr>
      <w:r>
        <w:t xml:space="preserve">If </w:t>
      </w:r>
      <w:r w:rsidRPr="00856563">
        <w:t xml:space="preserve">the exact absolute number of items is </w:t>
      </w:r>
      <w:r>
        <w:t>un</w:t>
      </w:r>
      <w:r w:rsidRPr="00856563">
        <w:t xml:space="preserve">known, two numerals can be juxtaposed to indicate </w:t>
      </w:r>
      <w:r>
        <w:rPr>
          <w:lang w:eastAsia="en-US"/>
        </w:rPr>
        <w:t>approximate quantities,</w:t>
      </w:r>
      <w:r w:rsidRPr="00856563">
        <w:rPr>
          <w:lang w:eastAsia="en-US"/>
        </w:rPr>
        <w:t xml:space="preserve"> as in </w:t>
      </w:r>
      <w:r>
        <w:fldChar w:fldCharType="begin"/>
      </w:r>
      <w:r>
        <w:instrText xml:space="preserve"> REF _Ref340905247 \h </w:instrText>
      </w:r>
      <w:r>
        <w:fldChar w:fldCharType="separate"/>
      </w:r>
      <w:r w:rsidR="00154D81" w:rsidRPr="00856563">
        <w:t>(</w:t>
      </w:r>
      <w:r w:rsidR="00154D81">
        <w:rPr>
          <w:noProof/>
        </w:rPr>
        <w:t>65</w:t>
      </w:r>
      <w:r w:rsidR="00154D81" w:rsidRPr="00856563">
        <w:t>)</w:t>
      </w:r>
      <w:r>
        <w:fldChar w:fldCharType="end"/>
      </w:r>
      <w:r>
        <w:t xml:space="preserve"> and </w:t>
      </w:r>
      <w:r>
        <w:fldChar w:fldCharType="begin"/>
      </w:r>
      <w:r>
        <w:instrText xml:space="preserve"> REF _Ref340905248 \h </w:instrText>
      </w:r>
      <w:r>
        <w:fldChar w:fldCharType="separate"/>
      </w:r>
      <w:r w:rsidR="00154D81" w:rsidRPr="00856563">
        <w:t>(</w:t>
      </w:r>
      <w:r w:rsidR="00154D81">
        <w:rPr>
          <w:noProof/>
        </w:rPr>
        <w:t>66</w:t>
      </w:r>
      <w:r w:rsidR="00154D81" w:rsidRPr="00856563">
        <w:t>)</w:t>
      </w:r>
      <w:r>
        <w:fldChar w:fldCharType="end"/>
      </w:r>
      <w:r w:rsidRPr="00856563">
        <w:rPr>
          <w:lang w:eastAsia="en-US"/>
        </w:rPr>
        <w:t xml:space="preserve">. The approximated quantities are usually rather small such as </w:t>
      </w:r>
      <w:r>
        <w:rPr>
          <w:rStyle w:val="ChItalBold"/>
        </w:rPr>
        <w:t>satu dua</w:t>
      </w:r>
      <w:r w:rsidRPr="00856563">
        <w:rPr>
          <w:lang w:eastAsia="en-US"/>
        </w:rPr>
        <w:t xml:space="preserve"> </w:t>
      </w:r>
      <w:r w:rsidR="00B7093A">
        <w:rPr>
          <w:lang w:eastAsia="en-US"/>
        </w:rPr>
        <w:t>‘</w:t>
      </w:r>
      <w:r>
        <w:rPr>
          <w:lang w:eastAsia="en-US"/>
        </w:rPr>
        <w:t>one or two</w:t>
      </w:r>
      <w:r w:rsidR="00B7093A">
        <w:rPr>
          <w:lang w:eastAsia="en-US"/>
        </w:rPr>
        <w:t>’</w:t>
      </w:r>
      <w:r w:rsidRPr="00856563">
        <w:rPr>
          <w:lang w:eastAsia="en-US"/>
        </w:rPr>
        <w:t xml:space="preserve"> in </w:t>
      </w:r>
      <w:r>
        <w:fldChar w:fldCharType="begin"/>
      </w:r>
      <w:r>
        <w:instrText xml:space="preserve"> REF _Ref340905247 \h </w:instrText>
      </w:r>
      <w:r>
        <w:fldChar w:fldCharType="separate"/>
      </w:r>
      <w:r w:rsidR="00154D81" w:rsidRPr="00856563">
        <w:t>(</w:t>
      </w:r>
      <w:r w:rsidR="00154D81">
        <w:rPr>
          <w:noProof/>
        </w:rPr>
        <w:t>65</w:t>
      </w:r>
      <w:r w:rsidR="00154D81" w:rsidRPr="00856563">
        <w:t>)</w:t>
      </w:r>
      <w:r>
        <w:fldChar w:fldCharType="end"/>
      </w:r>
      <w:r w:rsidRPr="00856563">
        <w:t xml:space="preserve"> </w:t>
      </w:r>
      <w:r w:rsidRPr="00856563">
        <w:rPr>
          <w:lang w:eastAsia="en-US"/>
        </w:rPr>
        <w:t xml:space="preserve">or </w:t>
      </w:r>
      <w:r w:rsidRPr="00856563">
        <w:rPr>
          <w:rStyle w:val="ChItalBold"/>
        </w:rPr>
        <w:t>tiga empat</w:t>
      </w:r>
      <w:r w:rsidRPr="00856563">
        <w:rPr>
          <w:lang w:eastAsia="en-US"/>
        </w:rPr>
        <w:t xml:space="preserve"> </w:t>
      </w:r>
      <w:r w:rsidR="00B7093A">
        <w:rPr>
          <w:lang w:eastAsia="en-US"/>
        </w:rPr>
        <w:t>‘</w:t>
      </w:r>
      <w:r w:rsidRPr="00856563">
        <w:rPr>
          <w:lang w:eastAsia="en-US"/>
        </w:rPr>
        <w:t>three or four</w:t>
      </w:r>
      <w:r w:rsidR="00B7093A">
        <w:rPr>
          <w:lang w:eastAsia="en-US"/>
        </w:rPr>
        <w:t>’</w:t>
      </w:r>
      <w:r w:rsidRPr="00856563">
        <w:rPr>
          <w:lang w:eastAsia="en-US"/>
        </w:rPr>
        <w:t xml:space="preserve"> as in </w:t>
      </w:r>
      <w:r>
        <w:fldChar w:fldCharType="begin"/>
      </w:r>
      <w:r>
        <w:instrText xml:space="preserve"> REF _Ref340905248 \h </w:instrText>
      </w:r>
      <w:r>
        <w:fldChar w:fldCharType="separate"/>
      </w:r>
      <w:r w:rsidR="00154D81" w:rsidRPr="00856563">
        <w:t>(</w:t>
      </w:r>
      <w:r w:rsidR="00154D81">
        <w:rPr>
          <w:noProof/>
        </w:rPr>
        <w:t>66</w:t>
      </w:r>
      <w:r w:rsidR="00154D81" w:rsidRPr="00856563">
        <w:t>)</w:t>
      </w:r>
      <w:r>
        <w:fldChar w:fldCharType="end"/>
      </w:r>
      <w:r w:rsidRPr="00856563">
        <w:rPr>
          <w:lang w:eastAsia="en-US"/>
        </w:rPr>
        <w:t>.</w:t>
      </w:r>
    </w:p>
    <w:p w14:paraId="5CDA493E" w14:textId="77777777" w:rsidR="006E25BB" w:rsidRPr="00856563" w:rsidRDefault="006E25BB" w:rsidP="006E25BB">
      <w:pPr>
        <w:pStyle w:val="ExampleTitle"/>
      </w:pPr>
      <w:r w:rsidRPr="0099608C">
        <w:rPr>
          <w:rStyle w:val="ChSmallCaps"/>
        </w:rPr>
        <w:t>n</w:t>
      </w:r>
      <w:r w:rsidRPr="00E41018">
        <w:t>um</w:t>
      </w:r>
      <w:r w:rsidRPr="0099608C">
        <w:rPr>
          <w:rStyle w:val="ChSmallCaps"/>
        </w:rPr>
        <w:t>n-n</w:t>
      </w:r>
      <w:r w:rsidRPr="00E41018">
        <w:t>um</w:t>
      </w:r>
      <w:r w:rsidRPr="0099608C">
        <w:rPr>
          <w:rStyle w:val="ChSmallCaps"/>
        </w:rPr>
        <w:t>n-np</w:t>
      </w:r>
      <w:r w:rsidRPr="00856563">
        <w:t>s denoting approximate quantities</w:t>
      </w:r>
    </w:p>
    <w:tbl>
      <w:tblPr>
        <w:tblW w:w="5364" w:type="dxa"/>
        <w:tblCellMar>
          <w:left w:w="40" w:type="dxa"/>
          <w:right w:w="40" w:type="dxa"/>
        </w:tblCellMar>
        <w:tblLook w:val="01E0" w:firstRow="1" w:lastRow="1" w:firstColumn="1" w:lastColumn="1" w:noHBand="0" w:noVBand="0"/>
      </w:tblPr>
      <w:tblGrid>
        <w:gridCol w:w="709"/>
        <w:gridCol w:w="844"/>
        <w:gridCol w:w="485"/>
        <w:gridCol w:w="775"/>
        <w:gridCol w:w="485"/>
        <w:gridCol w:w="536"/>
        <w:gridCol w:w="503"/>
        <w:gridCol w:w="536"/>
        <w:gridCol w:w="491"/>
      </w:tblGrid>
      <w:tr w:rsidR="00AC23C4" w:rsidRPr="004B7057" w14:paraId="3D514925" w14:textId="77777777" w:rsidTr="00AC23C4">
        <w:tc>
          <w:tcPr>
            <w:tcW w:w="709" w:type="dxa"/>
            <w:shd w:val="clear" w:color="auto" w:fill="auto"/>
          </w:tcPr>
          <w:p w14:paraId="3D38C3E3" w14:textId="77777777" w:rsidR="006E25BB" w:rsidRPr="00953F60" w:rsidRDefault="006E25BB" w:rsidP="00B51DB6">
            <w:pPr>
              <w:pStyle w:val="O0Nwnext"/>
            </w:pPr>
            <w:bookmarkStart w:id="3734" w:name="_Ref303179194"/>
            <w:bookmarkStart w:id="3735" w:name="_Ref340905247"/>
            <w:r w:rsidRPr="00856563">
              <w:t>(</w:t>
            </w:r>
            <w:fldSimple w:instr=" SEQ ( \* ARABIC \s 1 ">
              <w:r w:rsidR="00154D81">
                <w:rPr>
                  <w:noProof/>
                </w:rPr>
                <w:t>65</w:t>
              </w:r>
            </w:fldSimple>
            <w:bookmarkEnd w:id="3734"/>
            <w:r w:rsidRPr="00856563">
              <w:t>)</w:t>
            </w:r>
            <w:bookmarkEnd w:id="3735"/>
          </w:p>
        </w:tc>
        <w:tc>
          <w:tcPr>
            <w:tcW w:w="844" w:type="dxa"/>
            <w:shd w:val="clear" w:color="auto" w:fill="auto"/>
          </w:tcPr>
          <w:p w14:paraId="45BFB8AD" w14:textId="77777777" w:rsidR="006E25BB" w:rsidRPr="00856563" w:rsidRDefault="006E25BB" w:rsidP="00B51DB6">
            <w:pPr>
              <w:pStyle w:val="Text"/>
            </w:pPr>
            <w:r w:rsidRPr="00856563">
              <w:t>jang</w:t>
            </w:r>
            <w:r>
              <w:t>an</w:t>
            </w:r>
            <w:r w:rsidR="00055018">
              <w:t>g</w:t>
            </w:r>
          </w:p>
        </w:tc>
        <w:tc>
          <w:tcPr>
            <w:tcW w:w="485" w:type="dxa"/>
            <w:shd w:val="clear" w:color="auto" w:fill="auto"/>
          </w:tcPr>
          <w:p w14:paraId="671C9D30" w14:textId="77777777" w:rsidR="006E25BB" w:rsidRPr="00856563" w:rsidRDefault="006E25BB" w:rsidP="00B51DB6">
            <w:pPr>
              <w:pStyle w:val="Text"/>
            </w:pPr>
            <w:r w:rsidRPr="00856563">
              <w:t>ko</w:t>
            </w:r>
          </w:p>
        </w:tc>
        <w:tc>
          <w:tcPr>
            <w:tcW w:w="775" w:type="dxa"/>
            <w:shd w:val="clear" w:color="auto" w:fill="auto"/>
          </w:tcPr>
          <w:p w14:paraId="4FC71A32" w14:textId="77777777" w:rsidR="006E25BB" w:rsidRPr="00856563" w:rsidRDefault="006E25BB" w:rsidP="00B51DB6">
            <w:pPr>
              <w:pStyle w:val="Text"/>
            </w:pPr>
            <w:r w:rsidRPr="00856563">
              <w:t>lama</w:t>
            </w:r>
          </w:p>
        </w:tc>
        <w:tc>
          <w:tcPr>
            <w:tcW w:w="485" w:type="dxa"/>
            <w:shd w:val="clear" w:color="auto" w:fill="auto"/>
          </w:tcPr>
          <w:p w14:paraId="2444CF40" w14:textId="77777777" w:rsidR="006E25BB" w:rsidRPr="00856563" w:rsidRDefault="006E25BB" w:rsidP="00B51DB6">
            <w:pPr>
              <w:pStyle w:val="Text"/>
            </w:pPr>
            <w:r w:rsidRPr="00856563">
              <w:t>ko</w:t>
            </w:r>
          </w:p>
        </w:tc>
        <w:tc>
          <w:tcPr>
            <w:tcW w:w="536" w:type="dxa"/>
            <w:shd w:val="clear" w:color="auto" w:fill="auto"/>
          </w:tcPr>
          <w:p w14:paraId="7ECF90FB" w14:textId="77777777" w:rsidR="006E25BB" w:rsidRPr="00856563" w:rsidRDefault="006E25BB" w:rsidP="00B51DB6">
            <w:pPr>
              <w:pStyle w:val="Text"/>
              <w:rPr>
                <w:rStyle w:val="ChBlueBold"/>
              </w:rPr>
            </w:pPr>
            <w:r w:rsidRPr="00856563">
              <w:rPr>
                <w:rStyle w:val="ChBlueBold"/>
              </w:rPr>
              <w:t>satu</w:t>
            </w:r>
          </w:p>
        </w:tc>
        <w:tc>
          <w:tcPr>
            <w:tcW w:w="503" w:type="dxa"/>
            <w:shd w:val="clear" w:color="auto" w:fill="auto"/>
          </w:tcPr>
          <w:p w14:paraId="7BF9D901" w14:textId="77777777" w:rsidR="006E25BB" w:rsidRPr="00856563" w:rsidRDefault="006E25BB" w:rsidP="00B51DB6">
            <w:pPr>
              <w:pStyle w:val="Text"/>
              <w:rPr>
                <w:rStyle w:val="ChBlueBold"/>
              </w:rPr>
            </w:pPr>
            <w:r w:rsidRPr="00856563">
              <w:rPr>
                <w:rStyle w:val="ChBlueBold"/>
              </w:rPr>
              <w:t>dua</w:t>
            </w:r>
          </w:p>
        </w:tc>
        <w:tc>
          <w:tcPr>
            <w:tcW w:w="536" w:type="dxa"/>
            <w:shd w:val="clear" w:color="auto" w:fill="auto"/>
          </w:tcPr>
          <w:p w14:paraId="3B06E3E4" w14:textId="77777777" w:rsidR="006E25BB" w:rsidRPr="00856563" w:rsidRDefault="006E25BB" w:rsidP="00B51DB6">
            <w:pPr>
              <w:pStyle w:val="Text"/>
              <w:rPr>
                <w:rStyle w:val="ChBlueBold"/>
              </w:rPr>
            </w:pPr>
            <w:r w:rsidRPr="00856563">
              <w:rPr>
                <w:rStyle w:val="ChBlueBold"/>
              </w:rPr>
              <w:t>hari</w:t>
            </w:r>
          </w:p>
        </w:tc>
        <w:tc>
          <w:tcPr>
            <w:tcW w:w="491" w:type="dxa"/>
            <w:shd w:val="clear" w:color="auto" w:fill="auto"/>
          </w:tcPr>
          <w:p w14:paraId="1261644B" w14:textId="77777777" w:rsidR="006E25BB" w:rsidRPr="00856563" w:rsidRDefault="006E25BB" w:rsidP="00B51DB6">
            <w:pPr>
              <w:pStyle w:val="Text"/>
            </w:pPr>
            <w:r w:rsidRPr="00856563">
              <w:t>saja</w:t>
            </w:r>
          </w:p>
        </w:tc>
      </w:tr>
      <w:tr w:rsidR="00AC23C4" w:rsidRPr="00AC23C4" w14:paraId="3CE19927" w14:textId="77777777" w:rsidTr="00AC23C4">
        <w:tc>
          <w:tcPr>
            <w:tcW w:w="709" w:type="dxa"/>
            <w:shd w:val="clear" w:color="auto" w:fill="auto"/>
          </w:tcPr>
          <w:p w14:paraId="726FD73F" w14:textId="77777777" w:rsidR="006E25BB" w:rsidRPr="00953F60" w:rsidRDefault="006E25BB" w:rsidP="00B51DB6">
            <w:pPr>
              <w:pStyle w:val="GlossEng"/>
            </w:pPr>
          </w:p>
        </w:tc>
        <w:tc>
          <w:tcPr>
            <w:tcW w:w="844" w:type="dxa"/>
            <w:shd w:val="clear" w:color="auto" w:fill="auto"/>
          </w:tcPr>
          <w:p w14:paraId="47A17EAD" w14:textId="77777777" w:rsidR="006E25BB" w:rsidRPr="0099608C" w:rsidRDefault="006E25BB" w:rsidP="00B51DB6">
            <w:pPr>
              <w:pStyle w:val="GlossEng"/>
              <w:rPr>
                <w:rStyle w:val="ChSmallCaps"/>
              </w:rPr>
            </w:pPr>
            <w:r w:rsidRPr="0099608C">
              <w:rPr>
                <w:rStyle w:val="ChSmallCaps"/>
              </w:rPr>
              <w:t>neg</w:t>
            </w:r>
            <w:r w:rsidR="00055018">
              <w:rPr>
                <w:rStyle w:val="ChSmallCaps"/>
              </w:rPr>
              <w:t>.imp</w:t>
            </w:r>
          </w:p>
        </w:tc>
        <w:tc>
          <w:tcPr>
            <w:tcW w:w="485" w:type="dxa"/>
            <w:shd w:val="clear" w:color="auto" w:fill="auto"/>
          </w:tcPr>
          <w:p w14:paraId="1985972E" w14:textId="77777777" w:rsidR="006E25BB" w:rsidRPr="0099608C" w:rsidRDefault="006E25BB" w:rsidP="00B51DB6">
            <w:pPr>
              <w:pStyle w:val="GlossEng"/>
              <w:rPr>
                <w:rStyle w:val="ChSmallCaps"/>
              </w:rPr>
            </w:pPr>
            <w:r w:rsidRPr="0099608C">
              <w:rPr>
                <w:rStyle w:val="ChSmallCaps"/>
              </w:rPr>
              <w:t>2sg</w:t>
            </w:r>
          </w:p>
        </w:tc>
        <w:tc>
          <w:tcPr>
            <w:tcW w:w="775" w:type="dxa"/>
            <w:shd w:val="clear" w:color="auto" w:fill="auto"/>
          </w:tcPr>
          <w:p w14:paraId="35057B81" w14:textId="77777777" w:rsidR="006E25BB" w:rsidRPr="00856563" w:rsidRDefault="006E25BB" w:rsidP="00B51DB6">
            <w:pPr>
              <w:pStyle w:val="GlossEng"/>
            </w:pPr>
            <w:r>
              <w:t>be.</w:t>
            </w:r>
            <w:r w:rsidRPr="00856563">
              <w:t>long</w:t>
            </w:r>
          </w:p>
        </w:tc>
        <w:tc>
          <w:tcPr>
            <w:tcW w:w="485" w:type="dxa"/>
            <w:shd w:val="clear" w:color="auto" w:fill="auto"/>
          </w:tcPr>
          <w:p w14:paraId="2E5FDBC1" w14:textId="77777777" w:rsidR="006E25BB" w:rsidRPr="0099608C" w:rsidRDefault="006E25BB" w:rsidP="00B51DB6">
            <w:pPr>
              <w:pStyle w:val="GlossEng"/>
              <w:rPr>
                <w:rStyle w:val="ChSmallCaps"/>
              </w:rPr>
            </w:pPr>
            <w:r w:rsidRPr="0099608C">
              <w:rPr>
                <w:rStyle w:val="ChSmallCaps"/>
              </w:rPr>
              <w:t>2sg</w:t>
            </w:r>
          </w:p>
        </w:tc>
        <w:tc>
          <w:tcPr>
            <w:tcW w:w="536" w:type="dxa"/>
            <w:shd w:val="clear" w:color="auto" w:fill="auto"/>
          </w:tcPr>
          <w:p w14:paraId="2E7E576D" w14:textId="77777777" w:rsidR="006E25BB" w:rsidRPr="00856563" w:rsidRDefault="006E25BB" w:rsidP="00B51DB6">
            <w:pPr>
              <w:pStyle w:val="GlossEng"/>
            </w:pPr>
            <w:r w:rsidRPr="00856563">
              <w:t>one</w:t>
            </w:r>
          </w:p>
        </w:tc>
        <w:tc>
          <w:tcPr>
            <w:tcW w:w="503" w:type="dxa"/>
            <w:shd w:val="clear" w:color="auto" w:fill="auto"/>
          </w:tcPr>
          <w:p w14:paraId="3FECC20C" w14:textId="77777777" w:rsidR="006E25BB" w:rsidRPr="00856563" w:rsidRDefault="006E25BB" w:rsidP="00B51DB6">
            <w:pPr>
              <w:pStyle w:val="GlossEng"/>
            </w:pPr>
            <w:r w:rsidRPr="00856563">
              <w:t>two</w:t>
            </w:r>
          </w:p>
        </w:tc>
        <w:tc>
          <w:tcPr>
            <w:tcW w:w="536" w:type="dxa"/>
            <w:shd w:val="clear" w:color="auto" w:fill="auto"/>
          </w:tcPr>
          <w:p w14:paraId="78DD0AD7" w14:textId="77777777" w:rsidR="006E25BB" w:rsidRPr="00856563" w:rsidRDefault="006E25BB" w:rsidP="00B51DB6">
            <w:pPr>
              <w:pStyle w:val="GlossEng"/>
            </w:pPr>
            <w:r w:rsidRPr="00856563">
              <w:t>day</w:t>
            </w:r>
          </w:p>
        </w:tc>
        <w:tc>
          <w:tcPr>
            <w:tcW w:w="491" w:type="dxa"/>
            <w:shd w:val="clear" w:color="auto" w:fill="auto"/>
          </w:tcPr>
          <w:p w14:paraId="52F5DB0E" w14:textId="77777777" w:rsidR="006E25BB" w:rsidRPr="00856563" w:rsidRDefault="006E25BB" w:rsidP="00B51DB6">
            <w:pPr>
              <w:pStyle w:val="GlossEng"/>
            </w:pPr>
            <w:r w:rsidRPr="00856563">
              <w:t>just</w:t>
            </w:r>
          </w:p>
        </w:tc>
      </w:tr>
    </w:tbl>
    <w:p w14:paraId="35BD4AAE" w14:textId="5F355DA7" w:rsidR="006E25BB" w:rsidRPr="00856563" w:rsidRDefault="00B7093A" w:rsidP="006E25BB">
      <w:pPr>
        <w:pStyle w:val="FreeTranslEng"/>
      </w:pPr>
      <w:r>
        <w:t>‘</w:t>
      </w:r>
      <w:r w:rsidR="006E25BB" w:rsidRPr="00856563">
        <w:t>don</w:t>
      </w:r>
      <w:r>
        <w:t>’</w:t>
      </w:r>
      <w:r w:rsidR="006E25BB" w:rsidRPr="00856563">
        <w:t xml:space="preserve">t (stay) long, just </w:t>
      </w:r>
      <w:r w:rsidR="006E25BB" w:rsidRPr="00856563">
        <w:rPr>
          <w:rStyle w:val="ChBlueBold"/>
        </w:rPr>
        <w:t>one</w:t>
      </w:r>
      <w:r w:rsidR="006E25BB" w:rsidRPr="00DA4C1B">
        <w:t xml:space="preserve"> </w:t>
      </w:r>
      <w:r w:rsidR="006E25BB" w:rsidRPr="002B37AC">
        <w:t xml:space="preserve">or </w:t>
      </w:r>
      <w:r w:rsidR="006E25BB" w:rsidRPr="00856563">
        <w:rPr>
          <w:rStyle w:val="ChBlueBold"/>
        </w:rPr>
        <w:t>two days</w:t>
      </w:r>
      <w:r>
        <w:t>’</w:t>
      </w:r>
      <w:r w:rsidR="006E25BB" w:rsidRPr="00856563">
        <w:t xml:space="preserve"> </w:t>
      </w:r>
      <w:r w:rsidR="006E25BB" w:rsidRPr="00856563">
        <w:rPr>
          <w:rStyle w:val="ExampleSource"/>
        </w:rPr>
        <w:t>[080922-001a-CvPh.0736]</w:t>
      </w:r>
    </w:p>
    <w:tbl>
      <w:tblPr>
        <w:tblW w:w="0" w:type="auto"/>
        <w:tblCellMar>
          <w:left w:w="40" w:type="dxa"/>
          <w:right w:w="40" w:type="dxa"/>
        </w:tblCellMar>
        <w:tblLook w:val="01E0" w:firstRow="1" w:lastRow="1" w:firstColumn="1" w:lastColumn="1" w:noHBand="0" w:noVBand="0"/>
      </w:tblPr>
      <w:tblGrid>
        <w:gridCol w:w="709"/>
        <w:gridCol w:w="580"/>
        <w:gridCol w:w="714"/>
        <w:gridCol w:w="847"/>
        <w:gridCol w:w="764"/>
        <w:gridCol w:w="558"/>
        <w:gridCol w:w="360"/>
        <w:gridCol w:w="684"/>
      </w:tblGrid>
      <w:tr w:rsidR="00AC23C4" w:rsidRPr="004B7057" w14:paraId="5FDF8232" w14:textId="77777777" w:rsidTr="00AC23C4">
        <w:tc>
          <w:tcPr>
            <w:tcW w:w="709" w:type="dxa"/>
            <w:shd w:val="clear" w:color="auto" w:fill="auto"/>
          </w:tcPr>
          <w:p w14:paraId="39E6C310" w14:textId="77777777" w:rsidR="006E25BB" w:rsidRPr="00953F60" w:rsidRDefault="006E25BB" w:rsidP="00B51DB6">
            <w:pPr>
              <w:pStyle w:val="O0Nwnext"/>
            </w:pPr>
            <w:bookmarkStart w:id="3736" w:name="_Ref340905248"/>
            <w:r w:rsidRPr="00856563">
              <w:t>(</w:t>
            </w:r>
            <w:fldSimple w:instr=" SEQ ( \* ARABIC \s 1 ">
              <w:r w:rsidR="00154D81">
                <w:rPr>
                  <w:noProof/>
                </w:rPr>
                <w:t>66</w:t>
              </w:r>
            </w:fldSimple>
            <w:r w:rsidRPr="00856563">
              <w:t>)</w:t>
            </w:r>
            <w:bookmarkEnd w:id="3736"/>
          </w:p>
        </w:tc>
        <w:tc>
          <w:tcPr>
            <w:tcW w:w="580" w:type="dxa"/>
            <w:shd w:val="clear" w:color="auto" w:fill="auto"/>
          </w:tcPr>
          <w:p w14:paraId="64D60C16" w14:textId="77777777" w:rsidR="006E25BB" w:rsidRPr="00856563" w:rsidRDefault="006E25BB" w:rsidP="00B51DB6">
            <w:pPr>
              <w:pStyle w:val="Text"/>
              <w:rPr>
                <w:rStyle w:val="ChBlueBold"/>
              </w:rPr>
            </w:pPr>
            <w:r w:rsidRPr="00856563">
              <w:rPr>
                <w:rStyle w:val="ChBlueBold"/>
              </w:rPr>
              <w:t>tiga</w:t>
            </w:r>
          </w:p>
        </w:tc>
        <w:tc>
          <w:tcPr>
            <w:tcW w:w="714" w:type="dxa"/>
            <w:shd w:val="clear" w:color="auto" w:fill="auto"/>
          </w:tcPr>
          <w:p w14:paraId="029A8894" w14:textId="77777777" w:rsidR="006E25BB" w:rsidRPr="00856563" w:rsidRDefault="006E25BB" w:rsidP="00B51DB6">
            <w:pPr>
              <w:pStyle w:val="Text"/>
              <w:rPr>
                <w:rStyle w:val="ChBlueBold"/>
              </w:rPr>
            </w:pPr>
            <w:r w:rsidRPr="00856563">
              <w:rPr>
                <w:rStyle w:val="ChBlueBold"/>
              </w:rPr>
              <w:t>empat</w:t>
            </w:r>
          </w:p>
        </w:tc>
        <w:tc>
          <w:tcPr>
            <w:tcW w:w="847" w:type="dxa"/>
            <w:shd w:val="clear" w:color="auto" w:fill="auto"/>
          </w:tcPr>
          <w:p w14:paraId="7D764E68" w14:textId="77777777" w:rsidR="006E25BB" w:rsidRPr="00856563" w:rsidRDefault="006E25BB" w:rsidP="00B51DB6">
            <w:pPr>
              <w:pStyle w:val="Text"/>
              <w:rPr>
                <w:rStyle w:val="ChBlueBold"/>
              </w:rPr>
            </w:pPr>
            <w:r>
              <w:rPr>
                <w:rStyle w:val="ChBlueBold"/>
              </w:rPr>
              <w:t>k</w:t>
            </w:r>
            <w:r w:rsidRPr="00856563">
              <w:rPr>
                <w:rStyle w:val="ChBlueBold"/>
              </w:rPr>
              <w:t>luarga</w:t>
            </w:r>
          </w:p>
        </w:tc>
        <w:tc>
          <w:tcPr>
            <w:tcW w:w="764" w:type="dxa"/>
            <w:shd w:val="clear" w:color="auto" w:fill="auto"/>
          </w:tcPr>
          <w:p w14:paraId="3EAAF846" w14:textId="77777777" w:rsidR="006E25BB" w:rsidRPr="00856563" w:rsidRDefault="006E25BB" w:rsidP="00B51DB6">
            <w:pPr>
              <w:pStyle w:val="Text"/>
            </w:pPr>
            <w:r w:rsidRPr="00856563">
              <w:t>harus</w:t>
            </w:r>
          </w:p>
        </w:tc>
        <w:tc>
          <w:tcPr>
            <w:tcW w:w="558" w:type="dxa"/>
            <w:shd w:val="clear" w:color="auto" w:fill="auto"/>
          </w:tcPr>
          <w:p w14:paraId="40037603" w14:textId="77777777" w:rsidR="006E25BB" w:rsidRPr="00856563" w:rsidRDefault="006E25BB" w:rsidP="00B51DB6">
            <w:pPr>
              <w:pStyle w:val="Text"/>
            </w:pPr>
            <w:r w:rsidRPr="00856563">
              <w:t>ada</w:t>
            </w:r>
          </w:p>
        </w:tc>
        <w:tc>
          <w:tcPr>
            <w:tcW w:w="360" w:type="dxa"/>
            <w:shd w:val="clear" w:color="auto" w:fill="auto"/>
          </w:tcPr>
          <w:p w14:paraId="5FD33019" w14:textId="77777777" w:rsidR="006E25BB" w:rsidRPr="00856563" w:rsidRDefault="006E25BB" w:rsidP="00B51DB6">
            <w:pPr>
              <w:pStyle w:val="Text"/>
            </w:pPr>
            <w:r w:rsidRPr="00856563">
              <w:t>di</w:t>
            </w:r>
          </w:p>
        </w:tc>
        <w:tc>
          <w:tcPr>
            <w:tcW w:w="684" w:type="dxa"/>
            <w:shd w:val="clear" w:color="auto" w:fill="auto"/>
          </w:tcPr>
          <w:p w14:paraId="43E91536" w14:textId="77777777" w:rsidR="006E25BB" w:rsidRPr="00856563" w:rsidRDefault="006E25BB" w:rsidP="00B51DB6">
            <w:pPr>
              <w:pStyle w:val="Text"/>
            </w:pPr>
            <w:r w:rsidRPr="00856563">
              <w:t>situ</w:t>
            </w:r>
          </w:p>
        </w:tc>
      </w:tr>
      <w:tr w:rsidR="00AC23C4" w:rsidRPr="00AC23C4" w14:paraId="07B4FCA5" w14:textId="77777777" w:rsidTr="00AC23C4">
        <w:tc>
          <w:tcPr>
            <w:tcW w:w="709" w:type="dxa"/>
            <w:shd w:val="clear" w:color="auto" w:fill="auto"/>
          </w:tcPr>
          <w:p w14:paraId="1C92A03E" w14:textId="77777777" w:rsidR="006E25BB" w:rsidRPr="00953F60" w:rsidRDefault="006E25BB" w:rsidP="00B51DB6">
            <w:pPr>
              <w:pStyle w:val="GlossEng"/>
            </w:pPr>
          </w:p>
        </w:tc>
        <w:tc>
          <w:tcPr>
            <w:tcW w:w="580" w:type="dxa"/>
            <w:shd w:val="clear" w:color="auto" w:fill="auto"/>
          </w:tcPr>
          <w:p w14:paraId="401A2977" w14:textId="77777777" w:rsidR="006E25BB" w:rsidRPr="00856563" w:rsidRDefault="006E25BB" w:rsidP="00B51DB6">
            <w:pPr>
              <w:pStyle w:val="GlossEng"/>
            </w:pPr>
            <w:r w:rsidRPr="00856563">
              <w:t>three</w:t>
            </w:r>
          </w:p>
        </w:tc>
        <w:tc>
          <w:tcPr>
            <w:tcW w:w="714" w:type="dxa"/>
            <w:shd w:val="clear" w:color="auto" w:fill="auto"/>
          </w:tcPr>
          <w:p w14:paraId="46B583E3" w14:textId="77777777" w:rsidR="006E25BB" w:rsidRPr="00856563" w:rsidRDefault="006E25BB" w:rsidP="00B51DB6">
            <w:pPr>
              <w:pStyle w:val="GlossEng"/>
            </w:pPr>
            <w:r w:rsidRPr="00856563">
              <w:t>four</w:t>
            </w:r>
          </w:p>
        </w:tc>
        <w:tc>
          <w:tcPr>
            <w:tcW w:w="847" w:type="dxa"/>
            <w:shd w:val="clear" w:color="auto" w:fill="auto"/>
          </w:tcPr>
          <w:p w14:paraId="3C916425" w14:textId="77777777" w:rsidR="006E25BB" w:rsidRPr="00856563" w:rsidRDefault="006E25BB" w:rsidP="00B51DB6">
            <w:pPr>
              <w:pStyle w:val="GlossEng"/>
            </w:pPr>
            <w:r w:rsidRPr="00856563">
              <w:t>family</w:t>
            </w:r>
          </w:p>
        </w:tc>
        <w:tc>
          <w:tcPr>
            <w:tcW w:w="764" w:type="dxa"/>
            <w:shd w:val="clear" w:color="auto" w:fill="auto"/>
          </w:tcPr>
          <w:p w14:paraId="30BBC0A0" w14:textId="77777777" w:rsidR="006E25BB" w:rsidRPr="00856563" w:rsidRDefault="006E25BB" w:rsidP="00B51DB6">
            <w:pPr>
              <w:pStyle w:val="GlossEng"/>
            </w:pPr>
            <w:r w:rsidRPr="00856563">
              <w:t>have.to</w:t>
            </w:r>
          </w:p>
        </w:tc>
        <w:tc>
          <w:tcPr>
            <w:tcW w:w="558" w:type="dxa"/>
            <w:shd w:val="clear" w:color="auto" w:fill="auto"/>
          </w:tcPr>
          <w:p w14:paraId="2DD98428" w14:textId="77777777" w:rsidR="006E25BB" w:rsidRPr="00856563" w:rsidRDefault="006E25BB" w:rsidP="00B51DB6">
            <w:pPr>
              <w:pStyle w:val="GlossEng"/>
            </w:pPr>
            <w:r w:rsidRPr="00856563">
              <w:t>exist</w:t>
            </w:r>
          </w:p>
        </w:tc>
        <w:tc>
          <w:tcPr>
            <w:tcW w:w="360" w:type="dxa"/>
            <w:shd w:val="clear" w:color="auto" w:fill="auto"/>
          </w:tcPr>
          <w:p w14:paraId="0CAFB7B2" w14:textId="77777777" w:rsidR="006E25BB" w:rsidRPr="00856563" w:rsidRDefault="006E25BB" w:rsidP="00B51DB6">
            <w:pPr>
              <w:pStyle w:val="GlossEng"/>
            </w:pPr>
            <w:r>
              <w:t>at</w:t>
            </w:r>
          </w:p>
        </w:tc>
        <w:tc>
          <w:tcPr>
            <w:tcW w:w="684" w:type="dxa"/>
            <w:shd w:val="clear" w:color="auto" w:fill="auto"/>
          </w:tcPr>
          <w:p w14:paraId="4C26CDE1" w14:textId="77777777" w:rsidR="006E25BB" w:rsidRPr="0099608C" w:rsidRDefault="006E25BB" w:rsidP="00B51DB6">
            <w:pPr>
              <w:pStyle w:val="GlossEng"/>
              <w:rPr>
                <w:rStyle w:val="ChSmallCaps"/>
              </w:rPr>
            </w:pPr>
            <w:r w:rsidRPr="0099608C">
              <w:rPr>
                <w:rStyle w:val="ChSmallCaps"/>
              </w:rPr>
              <w:t>l.med</w:t>
            </w:r>
          </w:p>
        </w:tc>
      </w:tr>
    </w:tbl>
    <w:p w14:paraId="454CF97E" w14:textId="3EFB275C" w:rsidR="006E25BB" w:rsidRPr="00856563" w:rsidRDefault="00B7093A" w:rsidP="006E25BB">
      <w:pPr>
        <w:pStyle w:val="FreeTranslEng"/>
      </w:pPr>
      <w:r>
        <w:t>‘</w:t>
      </w:r>
      <w:r w:rsidR="006E25BB" w:rsidRPr="00856563">
        <w:rPr>
          <w:rStyle w:val="ChBlueBold"/>
        </w:rPr>
        <w:t>three</w:t>
      </w:r>
      <w:r w:rsidR="006E25BB" w:rsidRPr="002B37AC">
        <w:t xml:space="preserve"> or </w:t>
      </w:r>
      <w:r w:rsidR="006E25BB" w:rsidRPr="00856563">
        <w:rPr>
          <w:rStyle w:val="ChBlueBold"/>
        </w:rPr>
        <w:t>four families</w:t>
      </w:r>
      <w:r w:rsidR="006E25BB" w:rsidRPr="00856563">
        <w:t xml:space="preserve"> have to be there</w:t>
      </w:r>
      <w:r>
        <w:t>’</w:t>
      </w:r>
      <w:r w:rsidR="006E25BB" w:rsidRPr="00856563">
        <w:t xml:space="preserve"> </w:t>
      </w:r>
      <w:r w:rsidR="006E25BB" w:rsidRPr="00856563">
        <w:rPr>
          <w:rStyle w:val="ExampleSource"/>
        </w:rPr>
        <w:t>[080923-007-Cv.0018]</w:t>
      </w:r>
    </w:p>
    <w:p w14:paraId="350C2F6A" w14:textId="288AD13C" w:rsidR="006E25BB" w:rsidRPr="00856563" w:rsidRDefault="006E25BB" w:rsidP="001320C7">
      <w:pPr>
        <w:pStyle w:val="Body0000after"/>
      </w:pPr>
      <w:r w:rsidRPr="00856563">
        <w:t>Noun phrases with post-head numerals (</w:t>
      </w:r>
      <w:r w:rsidR="00B7093A">
        <w:t>‘</w:t>
      </w:r>
      <w:r w:rsidRPr="0099608C">
        <w:rPr>
          <w:rStyle w:val="ChSmallCaps"/>
        </w:rPr>
        <w:t>nn</w:t>
      </w:r>
      <w:r w:rsidRPr="00213F1A">
        <w:t>um</w:t>
      </w:r>
      <w:r w:rsidRPr="0099608C">
        <w:rPr>
          <w:rStyle w:val="ChSmallCaps"/>
        </w:rPr>
        <w:t>-np</w:t>
      </w:r>
      <w:r w:rsidR="00B7093A">
        <w:t>’</w:t>
      </w:r>
      <w:r w:rsidRPr="00856563">
        <w:t xml:space="preserve">) </w:t>
      </w:r>
      <w:r>
        <w:t xml:space="preserve">signal </w:t>
      </w:r>
      <w:r w:rsidRPr="00856563">
        <w:t>exha</w:t>
      </w:r>
      <w:r>
        <w:t xml:space="preserve">ustivity of definite referents, as in </w:t>
      </w:r>
      <w:r>
        <w:fldChar w:fldCharType="begin"/>
      </w:r>
      <w:r>
        <w:instrText xml:space="preserve"> REF _Ref340905254 \h </w:instrText>
      </w:r>
      <w:r>
        <w:fldChar w:fldCharType="separate"/>
      </w:r>
      <w:r w:rsidR="00154D81" w:rsidRPr="00856563">
        <w:t>(</w:t>
      </w:r>
      <w:r w:rsidR="00154D81">
        <w:rPr>
          <w:noProof/>
        </w:rPr>
        <w:t>67</w:t>
      </w:r>
      <w:r w:rsidR="00154D81" w:rsidRPr="00856563">
        <w:t>)</w:t>
      </w:r>
      <w:r>
        <w:fldChar w:fldCharType="end"/>
      </w:r>
      <w:r>
        <w:t xml:space="preserve"> and </w:t>
      </w:r>
      <w:r>
        <w:fldChar w:fldCharType="begin"/>
      </w:r>
      <w:r>
        <w:instrText xml:space="preserve"> REF _Ref340905255 \h </w:instrText>
      </w:r>
      <w:r>
        <w:fldChar w:fldCharType="separate"/>
      </w:r>
      <w:r w:rsidR="00154D81" w:rsidRPr="00856563">
        <w:t>(</w:t>
      </w:r>
      <w:r w:rsidR="00154D81">
        <w:rPr>
          <w:noProof/>
        </w:rPr>
        <w:t>68</w:t>
      </w:r>
      <w:r w:rsidR="00154D81" w:rsidRPr="00856563">
        <w:t>)</w:t>
      </w:r>
      <w:r>
        <w:fldChar w:fldCharType="end"/>
      </w:r>
      <w:r>
        <w:t xml:space="preserve">, or mark </w:t>
      </w:r>
      <w:r w:rsidRPr="00856563">
        <w:t>unique positions within series</w:t>
      </w:r>
      <w:r>
        <w:t xml:space="preserve"> </w:t>
      </w:r>
      <w:r w:rsidRPr="00856563">
        <w:t>or sequences</w:t>
      </w:r>
      <w:r w:rsidRPr="0022438D">
        <w:t xml:space="preserve"> </w:t>
      </w:r>
      <w:r>
        <w:t xml:space="preserve">as in </w:t>
      </w:r>
      <w:r>
        <w:fldChar w:fldCharType="begin"/>
      </w:r>
      <w:r>
        <w:instrText xml:space="preserve"> REF _Ref340905249 \h </w:instrText>
      </w:r>
      <w:r>
        <w:fldChar w:fldCharType="separate"/>
      </w:r>
      <w:r w:rsidR="00154D81" w:rsidRPr="00856563">
        <w:t>(</w:t>
      </w:r>
      <w:r w:rsidR="00154D81">
        <w:rPr>
          <w:noProof/>
        </w:rPr>
        <w:t>69</w:t>
      </w:r>
      <w:r w:rsidR="00154D81" w:rsidRPr="00856563">
        <w:t>)</w:t>
      </w:r>
      <w:r>
        <w:fldChar w:fldCharType="end"/>
      </w:r>
      <w:r>
        <w:t xml:space="preserve"> and </w:t>
      </w:r>
      <w:r>
        <w:fldChar w:fldCharType="begin"/>
      </w:r>
      <w:r>
        <w:instrText xml:space="preserve"> REF _Ref340905251 \h </w:instrText>
      </w:r>
      <w:r>
        <w:fldChar w:fldCharType="separate"/>
      </w:r>
      <w:r w:rsidR="00154D81" w:rsidRPr="00856563">
        <w:t>(</w:t>
      </w:r>
      <w:r w:rsidR="00154D81">
        <w:rPr>
          <w:noProof/>
        </w:rPr>
        <w:t>70</w:t>
      </w:r>
      <w:r w:rsidR="00154D81" w:rsidRPr="00856563">
        <w:t>)</w:t>
      </w:r>
      <w:r>
        <w:fldChar w:fldCharType="end"/>
      </w:r>
      <w:r>
        <w:t>.</w:t>
      </w:r>
    </w:p>
    <w:p w14:paraId="2F83CAC7" w14:textId="77777777" w:rsidR="006E25BB" w:rsidRDefault="006E25BB" w:rsidP="001320C7">
      <w:pPr>
        <w:pStyle w:val="Body0505after"/>
      </w:pPr>
      <w:r w:rsidRPr="00856563">
        <w:t xml:space="preserve">With head nominals </w:t>
      </w:r>
      <w:r>
        <w:t>un</w:t>
      </w:r>
      <w:r w:rsidRPr="00856563">
        <w:t xml:space="preserve">differentiated in terms of their ranking, </w:t>
      </w:r>
      <w:r w:rsidRPr="0099608C">
        <w:rPr>
          <w:rStyle w:val="ChSmallCaps"/>
        </w:rPr>
        <w:t>nn</w:t>
      </w:r>
      <w:r w:rsidRPr="00FC3CD5">
        <w:t>um</w:t>
      </w:r>
      <w:r w:rsidRPr="0099608C">
        <w:rPr>
          <w:rStyle w:val="ChSmallCaps"/>
        </w:rPr>
        <w:t>-np</w:t>
      </w:r>
      <w:r w:rsidRPr="00856563">
        <w:t xml:space="preserve">s </w:t>
      </w:r>
      <w:r>
        <w:t xml:space="preserve">indicate </w:t>
      </w:r>
      <w:r w:rsidRPr="00856563">
        <w:t>exhaustivity of definite referents. The head can be a noun</w:t>
      </w:r>
      <w:r w:rsidR="00F72833">
        <w:t>,</w:t>
      </w:r>
      <w:r w:rsidRPr="00856563">
        <w:t xml:space="preserve"> as in </w:t>
      </w:r>
      <w:r w:rsidR="00F72833">
        <w:t>the elicited example</w:t>
      </w:r>
      <w:r w:rsidR="000B1575">
        <w:t xml:space="preserve"> in </w:t>
      </w:r>
      <w:r>
        <w:fldChar w:fldCharType="begin"/>
      </w:r>
      <w:r>
        <w:instrText xml:space="preserve"> REF _Ref340905254 \h </w:instrText>
      </w:r>
      <w:r>
        <w:fldChar w:fldCharType="separate"/>
      </w:r>
      <w:r w:rsidR="00154D81" w:rsidRPr="00856563">
        <w:t>(</w:t>
      </w:r>
      <w:r w:rsidR="00154D81">
        <w:rPr>
          <w:noProof/>
        </w:rPr>
        <w:t>67</w:t>
      </w:r>
      <w:r w:rsidR="00154D81" w:rsidRPr="00856563">
        <w:t>)</w:t>
      </w:r>
      <w:r>
        <w:fldChar w:fldCharType="end"/>
      </w:r>
      <w:r w:rsidRPr="00856563">
        <w:t xml:space="preserve">, </w:t>
      </w:r>
      <w:r>
        <w:t xml:space="preserve">or </w:t>
      </w:r>
      <w:r w:rsidRPr="00856563">
        <w:t xml:space="preserve">a </w:t>
      </w:r>
      <w:r w:rsidR="009E2117">
        <w:t>personal pronoun</w:t>
      </w:r>
      <w:r w:rsidRPr="00856563">
        <w:t xml:space="preserve"> as in </w:t>
      </w:r>
      <w:r>
        <w:fldChar w:fldCharType="begin"/>
      </w:r>
      <w:r>
        <w:instrText xml:space="preserve"> REF _Ref340905255 \h </w:instrText>
      </w:r>
      <w:r>
        <w:fldChar w:fldCharType="separate"/>
      </w:r>
      <w:r w:rsidR="00154D81" w:rsidRPr="00856563">
        <w:t>(</w:t>
      </w:r>
      <w:r w:rsidR="00154D81">
        <w:rPr>
          <w:noProof/>
        </w:rPr>
        <w:t>68</w:t>
      </w:r>
      <w:r w:rsidR="00154D81" w:rsidRPr="00856563">
        <w:t>)</w:t>
      </w:r>
      <w:r>
        <w:fldChar w:fldCharType="end"/>
      </w:r>
      <w:r w:rsidRPr="00856563">
        <w:t>.</w:t>
      </w:r>
      <w:r w:rsidR="00371579">
        <w:rPr>
          <w:rStyle w:val="FootnoteReference"/>
        </w:rPr>
        <w:footnoteReference w:id="204"/>
      </w:r>
    </w:p>
    <w:p w14:paraId="6E0702E4" w14:textId="77777777" w:rsidR="006E25BB" w:rsidRDefault="006E25BB" w:rsidP="006E25BB">
      <w:pPr>
        <w:pStyle w:val="ExampleTitle"/>
      </w:pPr>
      <w:r w:rsidRPr="0099608C">
        <w:rPr>
          <w:rStyle w:val="ChSmallCaps"/>
        </w:rPr>
        <w:t>nn</w:t>
      </w:r>
      <w:r w:rsidRPr="000317FF">
        <w:t>um</w:t>
      </w:r>
      <w:r w:rsidRPr="0099608C">
        <w:rPr>
          <w:rStyle w:val="ChSmallCaps"/>
        </w:rPr>
        <w:t>-np</w:t>
      </w:r>
      <w:r w:rsidRPr="00B64E5D">
        <w:t xml:space="preserve">s </w:t>
      </w:r>
      <w:r w:rsidRPr="00856563">
        <w:t xml:space="preserve">denoting </w:t>
      </w:r>
      <w:r>
        <w:t>definite quantities</w:t>
      </w:r>
      <w:r w:rsidRPr="00856563">
        <w:t xml:space="preserve"> of countable referent</w:t>
      </w:r>
      <w:r>
        <w:t xml:space="preserve">s: </w:t>
      </w:r>
      <w:r w:rsidRPr="00856563">
        <w:t>Exhaustivity</w:t>
      </w:r>
    </w:p>
    <w:tbl>
      <w:tblPr>
        <w:tblW w:w="5975" w:type="dxa"/>
        <w:tblCellMar>
          <w:left w:w="40" w:type="dxa"/>
          <w:right w:w="40" w:type="dxa"/>
        </w:tblCellMar>
        <w:tblLook w:val="01E0" w:firstRow="1" w:lastRow="1" w:firstColumn="1" w:lastColumn="1" w:noHBand="0" w:noVBand="0"/>
      </w:tblPr>
      <w:tblGrid>
        <w:gridCol w:w="709"/>
        <w:gridCol w:w="525"/>
        <w:gridCol w:w="669"/>
        <w:gridCol w:w="803"/>
        <w:gridCol w:w="569"/>
        <w:gridCol w:w="1358"/>
        <w:gridCol w:w="569"/>
        <w:gridCol w:w="773"/>
      </w:tblGrid>
      <w:tr w:rsidR="00AC23C4" w:rsidRPr="00960533" w14:paraId="5C265BB5" w14:textId="77777777" w:rsidTr="00AC23C4">
        <w:tc>
          <w:tcPr>
            <w:tcW w:w="709" w:type="dxa"/>
            <w:shd w:val="clear" w:color="auto" w:fill="auto"/>
          </w:tcPr>
          <w:p w14:paraId="1E06D36D" w14:textId="77777777" w:rsidR="006E25BB" w:rsidRPr="00953F60" w:rsidRDefault="006E25BB" w:rsidP="00B51DB6">
            <w:pPr>
              <w:pStyle w:val="O0Nwnext"/>
            </w:pPr>
            <w:bookmarkStart w:id="3737" w:name="_Ref340905254"/>
            <w:r w:rsidRPr="00856563">
              <w:t>(</w:t>
            </w:r>
            <w:fldSimple w:instr=" SEQ ( \* ARABIC \s 1 ">
              <w:r w:rsidR="00154D81">
                <w:rPr>
                  <w:noProof/>
                </w:rPr>
                <w:t>67</w:t>
              </w:r>
            </w:fldSimple>
            <w:r w:rsidRPr="00856563">
              <w:t>)</w:t>
            </w:r>
            <w:bookmarkEnd w:id="3737"/>
          </w:p>
        </w:tc>
        <w:tc>
          <w:tcPr>
            <w:tcW w:w="525" w:type="dxa"/>
            <w:shd w:val="clear" w:color="auto" w:fill="auto"/>
          </w:tcPr>
          <w:p w14:paraId="06E9B3F9" w14:textId="77777777" w:rsidR="006E25BB" w:rsidRPr="00856563" w:rsidRDefault="006E25BB" w:rsidP="00B51DB6">
            <w:pPr>
              <w:pStyle w:val="Text"/>
            </w:pPr>
            <w:r w:rsidRPr="00856563">
              <w:t>trus</w:t>
            </w:r>
          </w:p>
        </w:tc>
        <w:tc>
          <w:tcPr>
            <w:tcW w:w="669" w:type="dxa"/>
            <w:shd w:val="clear" w:color="auto" w:fill="auto"/>
          </w:tcPr>
          <w:p w14:paraId="4EAA13D9" w14:textId="77777777" w:rsidR="006E25BB" w:rsidRPr="00856563" w:rsidRDefault="006E25BB" w:rsidP="00B51DB6">
            <w:pPr>
              <w:pStyle w:val="Text"/>
            </w:pPr>
            <w:r w:rsidRPr="00856563">
              <w:t>tamba</w:t>
            </w:r>
          </w:p>
        </w:tc>
        <w:tc>
          <w:tcPr>
            <w:tcW w:w="803" w:type="dxa"/>
            <w:shd w:val="clear" w:color="auto" w:fill="auto"/>
          </w:tcPr>
          <w:p w14:paraId="6DC8551B" w14:textId="77777777" w:rsidR="006E25BB" w:rsidRPr="00960533" w:rsidRDefault="006E25BB" w:rsidP="00B51DB6">
            <w:pPr>
              <w:pStyle w:val="Text"/>
            </w:pPr>
            <w:r>
              <w:t>[</w:t>
            </w:r>
            <w:r w:rsidRPr="00960533">
              <w:t>[[</w:t>
            </w:r>
            <w:r w:rsidRPr="00960533">
              <w:rPr>
                <w:rStyle w:val="ChBlueBold"/>
              </w:rPr>
              <w:t>kaka</w:t>
            </w:r>
          </w:p>
        </w:tc>
        <w:tc>
          <w:tcPr>
            <w:tcW w:w="569" w:type="dxa"/>
            <w:shd w:val="clear" w:color="auto" w:fill="auto"/>
          </w:tcPr>
          <w:p w14:paraId="3975CE84" w14:textId="77777777" w:rsidR="006E25BB" w:rsidRPr="00960533" w:rsidRDefault="006E25BB" w:rsidP="00B51DB6">
            <w:pPr>
              <w:pStyle w:val="Text"/>
              <w:rPr>
                <w:rStyle w:val="ChBlueBold"/>
              </w:rPr>
            </w:pPr>
            <w:r w:rsidRPr="00960533">
              <w:rPr>
                <w:rStyle w:val="ChBlueBold"/>
              </w:rPr>
              <w:t>dari</w:t>
            </w:r>
          </w:p>
        </w:tc>
        <w:tc>
          <w:tcPr>
            <w:tcW w:w="1358" w:type="dxa"/>
            <w:shd w:val="clear" w:color="auto" w:fill="auto"/>
          </w:tcPr>
          <w:p w14:paraId="77807265" w14:textId="77777777" w:rsidR="006E25BB" w:rsidRPr="00960533" w:rsidRDefault="00E1363E" w:rsidP="00B51DB6">
            <w:pPr>
              <w:pStyle w:val="Text"/>
            </w:pPr>
            <w:r>
              <w:rPr>
                <w:rStyle w:val="ChBlueBold"/>
              </w:rPr>
              <w:t>Mamb</w:t>
            </w:r>
            <w:r w:rsidR="006E25BB" w:rsidRPr="00960533">
              <w:rPr>
                <w:rStyle w:val="ChBlueBold"/>
              </w:rPr>
              <w:t>ramo</w:t>
            </w:r>
            <w:r w:rsidR="006E25BB">
              <w:t>]</w:t>
            </w:r>
          </w:p>
        </w:tc>
        <w:tc>
          <w:tcPr>
            <w:tcW w:w="569" w:type="dxa"/>
            <w:shd w:val="clear" w:color="auto" w:fill="auto"/>
          </w:tcPr>
          <w:p w14:paraId="15B181BB" w14:textId="77777777" w:rsidR="006E25BB" w:rsidRPr="00960533" w:rsidRDefault="006E25BB" w:rsidP="00B51DB6">
            <w:pPr>
              <w:pStyle w:val="Text"/>
            </w:pPr>
            <w:r>
              <w:rPr>
                <w:rStyle w:val="ChBlueBold"/>
              </w:rPr>
              <w:t>tiga</w:t>
            </w:r>
            <w:r>
              <w:t>]</w:t>
            </w:r>
          </w:p>
        </w:tc>
        <w:tc>
          <w:tcPr>
            <w:tcW w:w="773" w:type="dxa"/>
            <w:shd w:val="clear" w:color="auto" w:fill="auto"/>
          </w:tcPr>
          <w:p w14:paraId="55CAB248" w14:textId="77777777" w:rsidR="006E25BB" w:rsidRPr="00D352E8" w:rsidRDefault="006E25BB" w:rsidP="00B51DB6">
            <w:pPr>
              <w:pStyle w:val="Text"/>
            </w:pPr>
            <w:r w:rsidRPr="00D352E8">
              <w:rPr>
                <w:rStyle w:val="ChBlueBold"/>
              </w:rPr>
              <w:t>ni</w:t>
            </w:r>
            <w:r w:rsidRPr="00D352E8">
              <w:t>]</w:t>
            </w:r>
          </w:p>
        </w:tc>
      </w:tr>
      <w:tr w:rsidR="00AC23C4" w:rsidRPr="00AC23C4" w14:paraId="75DC4017" w14:textId="77777777" w:rsidTr="00AC23C4">
        <w:tc>
          <w:tcPr>
            <w:tcW w:w="709" w:type="dxa"/>
            <w:shd w:val="clear" w:color="auto" w:fill="auto"/>
          </w:tcPr>
          <w:p w14:paraId="469909A4" w14:textId="77777777" w:rsidR="006E25BB" w:rsidRPr="00953F60" w:rsidRDefault="006E25BB" w:rsidP="00B51DB6">
            <w:pPr>
              <w:pStyle w:val="GlossEng"/>
            </w:pPr>
          </w:p>
        </w:tc>
        <w:tc>
          <w:tcPr>
            <w:tcW w:w="525" w:type="dxa"/>
            <w:shd w:val="clear" w:color="auto" w:fill="auto"/>
          </w:tcPr>
          <w:p w14:paraId="7813BF14" w14:textId="77777777" w:rsidR="006E25BB" w:rsidRPr="005A50C4" w:rsidRDefault="006E25BB" w:rsidP="00B51DB6">
            <w:pPr>
              <w:pStyle w:val="GlossEng"/>
            </w:pPr>
            <w:r>
              <w:t>next</w:t>
            </w:r>
          </w:p>
        </w:tc>
        <w:tc>
          <w:tcPr>
            <w:tcW w:w="669" w:type="dxa"/>
            <w:shd w:val="clear" w:color="auto" w:fill="auto"/>
          </w:tcPr>
          <w:p w14:paraId="28964EB0" w14:textId="77777777" w:rsidR="006E25BB" w:rsidRPr="00856563" w:rsidRDefault="006E25BB" w:rsidP="00B51DB6">
            <w:pPr>
              <w:pStyle w:val="GlossEng"/>
            </w:pPr>
            <w:r w:rsidRPr="00856563">
              <w:t>add</w:t>
            </w:r>
          </w:p>
        </w:tc>
        <w:tc>
          <w:tcPr>
            <w:tcW w:w="803" w:type="dxa"/>
            <w:shd w:val="clear" w:color="auto" w:fill="auto"/>
          </w:tcPr>
          <w:p w14:paraId="2955897C" w14:textId="77777777" w:rsidR="006E25BB" w:rsidRPr="00856563" w:rsidRDefault="006E25BB" w:rsidP="00B51DB6">
            <w:pPr>
              <w:pStyle w:val="GlossEng"/>
            </w:pPr>
            <w:r>
              <w:t>oSb</w:t>
            </w:r>
          </w:p>
        </w:tc>
        <w:tc>
          <w:tcPr>
            <w:tcW w:w="569" w:type="dxa"/>
            <w:shd w:val="clear" w:color="auto" w:fill="auto"/>
          </w:tcPr>
          <w:p w14:paraId="518821D4" w14:textId="77777777" w:rsidR="006E25BB" w:rsidRPr="00856563" w:rsidRDefault="006E25BB" w:rsidP="00B51DB6">
            <w:pPr>
              <w:pStyle w:val="GlossEng"/>
            </w:pPr>
            <w:r>
              <w:t>from</w:t>
            </w:r>
          </w:p>
        </w:tc>
        <w:tc>
          <w:tcPr>
            <w:tcW w:w="1358" w:type="dxa"/>
            <w:shd w:val="clear" w:color="auto" w:fill="auto"/>
          </w:tcPr>
          <w:p w14:paraId="6E869C4D" w14:textId="77777777" w:rsidR="006E25BB" w:rsidRPr="00856563" w:rsidRDefault="00371579" w:rsidP="00B51DB6">
            <w:pPr>
              <w:pStyle w:val="GlossEng"/>
            </w:pPr>
            <w:r>
              <w:t>Mamb</w:t>
            </w:r>
            <w:r w:rsidR="006E25BB">
              <w:t>ramo</w:t>
            </w:r>
          </w:p>
        </w:tc>
        <w:tc>
          <w:tcPr>
            <w:tcW w:w="569" w:type="dxa"/>
            <w:shd w:val="clear" w:color="auto" w:fill="auto"/>
          </w:tcPr>
          <w:p w14:paraId="3D273174" w14:textId="77777777" w:rsidR="006E25BB" w:rsidRPr="00856563" w:rsidRDefault="006E25BB" w:rsidP="00B51DB6">
            <w:pPr>
              <w:pStyle w:val="GlossEng"/>
            </w:pPr>
            <w:r w:rsidRPr="00856563">
              <w:t>one</w:t>
            </w:r>
          </w:p>
        </w:tc>
        <w:tc>
          <w:tcPr>
            <w:tcW w:w="773" w:type="dxa"/>
            <w:shd w:val="clear" w:color="auto" w:fill="auto"/>
          </w:tcPr>
          <w:p w14:paraId="23A1162B" w14:textId="77777777" w:rsidR="006E25BB" w:rsidRPr="0099608C" w:rsidRDefault="006E25BB" w:rsidP="00B51DB6">
            <w:pPr>
              <w:pStyle w:val="GlossEng"/>
              <w:rPr>
                <w:rStyle w:val="ChSmallCaps"/>
              </w:rPr>
            </w:pPr>
            <w:r w:rsidRPr="0099608C">
              <w:rPr>
                <w:rStyle w:val="ChSmallCaps"/>
              </w:rPr>
              <w:t>d.prox</w:t>
            </w:r>
          </w:p>
        </w:tc>
      </w:tr>
    </w:tbl>
    <w:p w14:paraId="1D93B5B5" w14:textId="26725051" w:rsidR="006E25BB" w:rsidRPr="00204B08" w:rsidRDefault="006E25BB" w:rsidP="006E25BB">
      <w:pPr>
        <w:pStyle w:val="FreeTranslEng"/>
      </w:pPr>
      <w:r>
        <w:t>[</w:t>
      </w:r>
      <w:r w:rsidRPr="00856563">
        <w:t>About forming a volleyball team</w:t>
      </w:r>
      <w:r>
        <w:t xml:space="preserve">:] </w:t>
      </w:r>
      <w:r w:rsidR="00B7093A">
        <w:t>‘</w:t>
      </w:r>
      <w:r w:rsidRPr="00856563">
        <w:t xml:space="preserve">and </w:t>
      </w:r>
      <w:r>
        <w:t xml:space="preserve">then </w:t>
      </w:r>
      <w:r w:rsidRPr="00856563">
        <w:t xml:space="preserve">add </w:t>
      </w:r>
      <w:r>
        <w:rPr>
          <w:rStyle w:val="ChBlueBold"/>
        </w:rPr>
        <w:t>these three</w:t>
      </w:r>
      <w:r w:rsidRPr="00856563">
        <w:rPr>
          <w:rStyle w:val="ChBlueBold"/>
        </w:rPr>
        <w:t xml:space="preserve"> older brother</w:t>
      </w:r>
      <w:r>
        <w:rPr>
          <w:rStyle w:val="ChBlueBold"/>
        </w:rPr>
        <w:t>s</w:t>
      </w:r>
      <w:r w:rsidR="00371579">
        <w:rPr>
          <w:rStyle w:val="ChBlueBold"/>
        </w:rPr>
        <w:t xml:space="preserve"> from Mamb</w:t>
      </w:r>
      <w:r w:rsidRPr="00856563">
        <w:rPr>
          <w:rStyle w:val="ChBlueBold"/>
        </w:rPr>
        <w:t>ramo</w:t>
      </w:r>
      <w:r w:rsidR="00B7093A">
        <w:t>’</w:t>
      </w:r>
      <w:r w:rsidRPr="00856563">
        <w:t xml:space="preserve"> </w:t>
      </w:r>
      <w:r w:rsidRPr="00856563">
        <w:rPr>
          <w:rStyle w:val="ExampleSource"/>
        </w:rPr>
        <w:t>[</w:t>
      </w:r>
      <w:r w:rsidR="0063170B">
        <w:rPr>
          <w:rStyle w:val="ExampleSource"/>
        </w:rPr>
        <w:t xml:space="preserve">Elicited </w:t>
      </w:r>
      <w:r w:rsidR="00E1363E" w:rsidRPr="00E1363E">
        <w:rPr>
          <w:rStyle w:val="ExampleSource"/>
        </w:rPr>
        <w:t>BR111018.004</w:t>
      </w:r>
      <w:r w:rsidRPr="00856563">
        <w:rPr>
          <w:rStyle w:val="ExampleSource"/>
        </w:rPr>
        <w:t>]</w:t>
      </w:r>
    </w:p>
    <w:tbl>
      <w:tblPr>
        <w:tblW w:w="5874" w:type="dxa"/>
        <w:tblCellMar>
          <w:left w:w="40" w:type="dxa"/>
          <w:right w:w="40" w:type="dxa"/>
        </w:tblCellMar>
        <w:tblLook w:val="01E0" w:firstRow="1" w:lastRow="1" w:firstColumn="1" w:lastColumn="1" w:noHBand="0" w:noVBand="0"/>
      </w:tblPr>
      <w:tblGrid>
        <w:gridCol w:w="709"/>
        <w:gridCol w:w="964"/>
        <w:gridCol w:w="725"/>
        <w:gridCol w:w="714"/>
        <w:gridCol w:w="769"/>
        <w:gridCol w:w="591"/>
        <w:gridCol w:w="360"/>
        <w:gridCol w:w="758"/>
        <w:gridCol w:w="284"/>
      </w:tblGrid>
      <w:tr w:rsidR="00AC23C4" w:rsidRPr="004B7057" w14:paraId="00E5AB3A" w14:textId="77777777" w:rsidTr="00AC23C4">
        <w:tc>
          <w:tcPr>
            <w:tcW w:w="709" w:type="dxa"/>
            <w:shd w:val="clear" w:color="auto" w:fill="auto"/>
          </w:tcPr>
          <w:p w14:paraId="46AEA444" w14:textId="77777777" w:rsidR="006E25BB" w:rsidRPr="00953F60" w:rsidRDefault="006E25BB" w:rsidP="00B51DB6">
            <w:pPr>
              <w:pStyle w:val="O0Nwnext"/>
            </w:pPr>
            <w:bookmarkStart w:id="3738" w:name="_Ref340905255"/>
            <w:r w:rsidRPr="00856563">
              <w:t>(</w:t>
            </w:r>
            <w:fldSimple w:instr=" SEQ ( \* ARABIC \s 1 ">
              <w:r w:rsidR="00154D81">
                <w:rPr>
                  <w:noProof/>
                </w:rPr>
                <w:t>68</w:t>
              </w:r>
            </w:fldSimple>
            <w:r w:rsidRPr="00856563">
              <w:t>)</w:t>
            </w:r>
            <w:bookmarkEnd w:id="3738"/>
          </w:p>
        </w:tc>
        <w:tc>
          <w:tcPr>
            <w:tcW w:w="964" w:type="dxa"/>
            <w:shd w:val="clear" w:color="auto" w:fill="auto"/>
          </w:tcPr>
          <w:p w14:paraId="34E0916E" w14:textId="77777777" w:rsidR="006E25BB" w:rsidRPr="00856563" w:rsidRDefault="006E25BB" w:rsidP="00B51DB6">
            <w:pPr>
              <w:pStyle w:val="Text"/>
            </w:pPr>
            <w:r w:rsidRPr="00856563">
              <w:t>nanti</w:t>
            </w:r>
          </w:p>
        </w:tc>
        <w:tc>
          <w:tcPr>
            <w:tcW w:w="725" w:type="dxa"/>
            <w:shd w:val="clear" w:color="auto" w:fill="auto"/>
          </w:tcPr>
          <w:p w14:paraId="263802CD" w14:textId="77777777" w:rsidR="006E25BB" w:rsidRPr="00856563" w:rsidRDefault="006E25BB" w:rsidP="00B51DB6">
            <w:pPr>
              <w:pStyle w:val="Text"/>
              <w:rPr>
                <w:rStyle w:val="ChBlueBold"/>
              </w:rPr>
            </w:pPr>
            <w:r w:rsidRPr="00856563">
              <w:rPr>
                <w:rStyle w:val="ChBlueBold"/>
              </w:rPr>
              <w:t>kitong</w:t>
            </w:r>
          </w:p>
        </w:tc>
        <w:tc>
          <w:tcPr>
            <w:tcW w:w="714" w:type="dxa"/>
            <w:shd w:val="clear" w:color="auto" w:fill="auto"/>
          </w:tcPr>
          <w:p w14:paraId="4DD04425" w14:textId="77777777" w:rsidR="006E25BB" w:rsidRPr="00856563" w:rsidRDefault="006E25BB" w:rsidP="00B51DB6">
            <w:pPr>
              <w:pStyle w:val="Text"/>
              <w:rPr>
                <w:rStyle w:val="ChBlueBold"/>
              </w:rPr>
            </w:pPr>
            <w:r w:rsidRPr="00856563">
              <w:rPr>
                <w:rStyle w:val="ChBlueBold"/>
              </w:rPr>
              <w:t>empat</w:t>
            </w:r>
          </w:p>
        </w:tc>
        <w:tc>
          <w:tcPr>
            <w:tcW w:w="769" w:type="dxa"/>
            <w:shd w:val="clear" w:color="auto" w:fill="auto"/>
          </w:tcPr>
          <w:p w14:paraId="49D318D5" w14:textId="77777777" w:rsidR="006E25BB" w:rsidRPr="00856563" w:rsidRDefault="006E25BB" w:rsidP="00B51DB6">
            <w:pPr>
              <w:pStyle w:val="Text"/>
            </w:pPr>
            <w:r>
              <w:t>su</w:t>
            </w:r>
          </w:p>
        </w:tc>
        <w:tc>
          <w:tcPr>
            <w:tcW w:w="591" w:type="dxa"/>
            <w:shd w:val="clear" w:color="auto" w:fill="auto"/>
          </w:tcPr>
          <w:p w14:paraId="426C719B" w14:textId="77777777" w:rsidR="006E25BB" w:rsidRPr="00856563" w:rsidRDefault="006E25BB" w:rsidP="00B51DB6">
            <w:pPr>
              <w:pStyle w:val="Text"/>
            </w:pPr>
            <w:r w:rsidRPr="00856563">
              <w:t>tidor</w:t>
            </w:r>
          </w:p>
        </w:tc>
        <w:tc>
          <w:tcPr>
            <w:tcW w:w="360" w:type="dxa"/>
            <w:shd w:val="clear" w:color="auto" w:fill="auto"/>
          </w:tcPr>
          <w:p w14:paraId="554F130F" w14:textId="77777777" w:rsidR="006E25BB" w:rsidRPr="00856563" w:rsidRDefault="006E25BB" w:rsidP="00B51DB6">
            <w:pPr>
              <w:pStyle w:val="Text"/>
            </w:pPr>
            <w:r w:rsidRPr="00856563">
              <w:t>di</w:t>
            </w:r>
          </w:p>
        </w:tc>
        <w:tc>
          <w:tcPr>
            <w:tcW w:w="758" w:type="dxa"/>
            <w:shd w:val="clear" w:color="auto" w:fill="auto"/>
          </w:tcPr>
          <w:p w14:paraId="559B18CA" w14:textId="77777777" w:rsidR="006E25BB" w:rsidRPr="00856563" w:rsidRDefault="006E25BB" w:rsidP="00B51DB6">
            <w:pPr>
              <w:pStyle w:val="Text"/>
            </w:pPr>
            <w:r w:rsidRPr="00856563">
              <w:t>luar</w:t>
            </w:r>
          </w:p>
        </w:tc>
        <w:tc>
          <w:tcPr>
            <w:tcW w:w="284" w:type="dxa"/>
            <w:shd w:val="clear" w:color="auto" w:fill="auto"/>
          </w:tcPr>
          <w:p w14:paraId="3A12DE44" w14:textId="77777777" w:rsidR="006E25BB" w:rsidRPr="00856563" w:rsidRDefault="006E25BB" w:rsidP="00B51DB6">
            <w:pPr>
              <w:pStyle w:val="Text"/>
            </w:pPr>
            <w:r w:rsidRPr="00856563">
              <w:t>…</w:t>
            </w:r>
          </w:p>
        </w:tc>
      </w:tr>
      <w:tr w:rsidR="00AC23C4" w:rsidRPr="00AC23C4" w14:paraId="58776681" w14:textId="77777777" w:rsidTr="00AC23C4">
        <w:tc>
          <w:tcPr>
            <w:tcW w:w="709" w:type="dxa"/>
            <w:shd w:val="clear" w:color="auto" w:fill="auto"/>
          </w:tcPr>
          <w:p w14:paraId="05E67F5B" w14:textId="77777777" w:rsidR="006E25BB" w:rsidRPr="00953F60" w:rsidRDefault="006E25BB" w:rsidP="00B51DB6">
            <w:pPr>
              <w:pStyle w:val="GlossEng"/>
            </w:pPr>
          </w:p>
        </w:tc>
        <w:tc>
          <w:tcPr>
            <w:tcW w:w="964" w:type="dxa"/>
            <w:shd w:val="clear" w:color="auto" w:fill="auto"/>
          </w:tcPr>
          <w:p w14:paraId="76B06AC6" w14:textId="77777777" w:rsidR="006E25BB" w:rsidRPr="00856563" w:rsidRDefault="006E25BB" w:rsidP="00B51DB6">
            <w:pPr>
              <w:pStyle w:val="GlossEng"/>
            </w:pPr>
            <w:r w:rsidRPr="00AC23C4">
              <w:rPr>
                <w:szCs w:val="19"/>
              </w:rPr>
              <w:t>very.soon</w:t>
            </w:r>
          </w:p>
        </w:tc>
        <w:tc>
          <w:tcPr>
            <w:tcW w:w="725" w:type="dxa"/>
            <w:shd w:val="clear" w:color="auto" w:fill="auto"/>
          </w:tcPr>
          <w:p w14:paraId="68FD136A" w14:textId="77777777" w:rsidR="006E25BB" w:rsidRPr="0099608C" w:rsidRDefault="006E25BB" w:rsidP="00B51DB6">
            <w:pPr>
              <w:pStyle w:val="GlossEng"/>
              <w:rPr>
                <w:rStyle w:val="ChSmallCaps"/>
              </w:rPr>
            </w:pPr>
            <w:r w:rsidRPr="0099608C">
              <w:rPr>
                <w:rStyle w:val="ChSmallCaps"/>
              </w:rPr>
              <w:t>1pl</w:t>
            </w:r>
          </w:p>
        </w:tc>
        <w:tc>
          <w:tcPr>
            <w:tcW w:w="714" w:type="dxa"/>
            <w:shd w:val="clear" w:color="auto" w:fill="auto"/>
          </w:tcPr>
          <w:p w14:paraId="4FDEB03C" w14:textId="77777777" w:rsidR="006E25BB" w:rsidRPr="00856563" w:rsidRDefault="006E25BB" w:rsidP="00B51DB6">
            <w:pPr>
              <w:pStyle w:val="GlossEng"/>
            </w:pPr>
            <w:r w:rsidRPr="00856563">
              <w:t>four</w:t>
            </w:r>
          </w:p>
        </w:tc>
        <w:tc>
          <w:tcPr>
            <w:tcW w:w="769" w:type="dxa"/>
            <w:shd w:val="clear" w:color="auto" w:fill="auto"/>
          </w:tcPr>
          <w:p w14:paraId="2D1BC8C3" w14:textId="77777777" w:rsidR="006E25BB" w:rsidRPr="00856563" w:rsidRDefault="006E25BB" w:rsidP="00B51DB6">
            <w:pPr>
              <w:pStyle w:val="GlossEng"/>
            </w:pPr>
            <w:r w:rsidRPr="00856563">
              <w:t>already</w:t>
            </w:r>
          </w:p>
        </w:tc>
        <w:tc>
          <w:tcPr>
            <w:tcW w:w="591" w:type="dxa"/>
            <w:shd w:val="clear" w:color="auto" w:fill="auto"/>
          </w:tcPr>
          <w:p w14:paraId="1DF1A7F3" w14:textId="77777777" w:rsidR="006E25BB" w:rsidRPr="00856563" w:rsidRDefault="006E25BB" w:rsidP="00B51DB6">
            <w:pPr>
              <w:pStyle w:val="GlossEng"/>
            </w:pPr>
            <w:r w:rsidRPr="00856563">
              <w:t>sleep</w:t>
            </w:r>
          </w:p>
        </w:tc>
        <w:tc>
          <w:tcPr>
            <w:tcW w:w="360" w:type="dxa"/>
            <w:shd w:val="clear" w:color="auto" w:fill="auto"/>
          </w:tcPr>
          <w:p w14:paraId="5AC4D737" w14:textId="77777777" w:rsidR="006E25BB" w:rsidRPr="00856563" w:rsidRDefault="006E25BB" w:rsidP="00B51DB6">
            <w:pPr>
              <w:pStyle w:val="GlossEng"/>
            </w:pPr>
            <w:r>
              <w:t>at</w:t>
            </w:r>
          </w:p>
        </w:tc>
        <w:tc>
          <w:tcPr>
            <w:tcW w:w="758" w:type="dxa"/>
            <w:shd w:val="clear" w:color="auto" w:fill="auto"/>
          </w:tcPr>
          <w:p w14:paraId="4C812CD3" w14:textId="77777777" w:rsidR="006E25BB" w:rsidRPr="00856563" w:rsidRDefault="006E25BB" w:rsidP="00B51DB6">
            <w:pPr>
              <w:pStyle w:val="GlossEng"/>
            </w:pPr>
            <w:r w:rsidRPr="00856563">
              <w:t>outside</w:t>
            </w:r>
          </w:p>
        </w:tc>
        <w:tc>
          <w:tcPr>
            <w:tcW w:w="284" w:type="dxa"/>
            <w:shd w:val="clear" w:color="auto" w:fill="auto"/>
          </w:tcPr>
          <w:p w14:paraId="12A17E4F" w14:textId="77777777" w:rsidR="006E25BB" w:rsidRPr="00856563" w:rsidRDefault="006E25BB" w:rsidP="00B51DB6">
            <w:pPr>
              <w:pStyle w:val="GlossEng"/>
            </w:pPr>
          </w:p>
        </w:tc>
      </w:tr>
    </w:tbl>
    <w:p w14:paraId="77A4397A" w14:textId="38F9CF46" w:rsidR="006E25BB" w:rsidRPr="00856563" w:rsidRDefault="00B7093A" w:rsidP="006E25BB">
      <w:pPr>
        <w:pStyle w:val="FreeTranslEng"/>
      </w:pPr>
      <w:r>
        <w:t>‘</w:t>
      </w:r>
      <w:r w:rsidR="006E25BB" w:rsidRPr="00856563">
        <w:t xml:space="preserve">after </w:t>
      </w:r>
      <w:r w:rsidR="006E25BB" w:rsidRPr="00856563">
        <w:rPr>
          <w:rStyle w:val="ChBlueBold"/>
        </w:rPr>
        <w:t>the four of us</w:t>
      </w:r>
      <w:r w:rsidR="006E25BB" w:rsidRPr="00856563">
        <w:t xml:space="preserve"> had already been sleeping outside …</w:t>
      </w:r>
      <w:r>
        <w:t>’</w:t>
      </w:r>
      <w:r w:rsidR="006E25BB" w:rsidRPr="00856563">
        <w:t xml:space="preserve"> </w:t>
      </w:r>
      <w:r w:rsidR="006E25BB" w:rsidRPr="00856563">
        <w:rPr>
          <w:rStyle w:val="ExampleSource"/>
        </w:rPr>
        <w:t>[081025-009a-Cv.0004]</w:t>
      </w:r>
    </w:p>
    <w:p w14:paraId="723DFC9F" w14:textId="392AD1F2" w:rsidR="006E25BB" w:rsidRDefault="00DA52F9" w:rsidP="00DA52F9">
      <w:pPr>
        <w:pStyle w:val="Body0005after"/>
      </w:pPr>
      <w:bookmarkStart w:id="3739" w:name="_Ref275257445"/>
      <w:r w:rsidRPr="00856563">
        <w:t xml:space="preserve">With head nominals differentiated in terms of their ranking within </w:t>
      </w:r>
      <w:r>
        <w:t xml:space="preserve">a </w:t>
      </w:r>
      <w:r w:rsidRPr="00856563">
        <w:t xml:space="preserve">series, </w:t>
      </w:r>
      <w:r w:rsidRPr="0099608C">
        <w:rPr>
          <w:rStyle w:val="ChSmallCaps"/>
        </w:rPr>
        <w:t>nn</w:t>
      </w:r>
      <w:r w:rsidRPr="009163E6">
        <w:t>um</w:t>
      </w:r>
      <w:r w:rsidRPr="0099608C">
        <w:rPr>
          <w:rStyle w:val="ChSmallCaps"/>
        </w:rPr>
        <w:t>-np</w:t>
      </w:r>
      <w:r w:rsidRPr="00856563">
        <w:t xml:space="preserve">s </w:t>
      </w:r>
      <w:r>
        <w:t xml:space="preserve">signal the </w:t>
      </w:r>
      <w:r w:rsidRPr="00856563">
        <w:t>unique position</w:t>
      </w:r>
      <w:r>
        <w:t xml:space="preserve"> of a referent</w:t>
      </w:r>
      <w:r w:rsidRPr="00856563">
        <w:t xml:space="preserve"> </w:t>
      </w:r>
      <w:r w:rsidR="006E25BB" w:rsidRPr="00856563">
        <w:t xml:space="preserve">within </w:t>
      </w:r>
      <w:r>
        <w:t xml:space="preserve">such a </w:t>
      </w:r>
      <w:r w:rsidR="006E25BB" w:rsidRPr="00856563">
        <w:t xml:space="preserve">ranking as in </w:t>
      </w:r>
      <w:r w:rsidR="006E25BB">
        <w:fldChar w:fldCharType="begin"/>
      </w:r>
      <w:r w:rsidR="006E25BB">
        <w:instrText xml:space="preserve"> REF _Ref340905249 \h </w:instrText>
      </w:r>
      <w:r w:rsidR="006E25BB">
        <w:fldChar w:fldCharType="separate"/>
      </w:r>
      <w:r w:rsidR="00154D81" w:rsidRPr="00856563">
        <w:t>(</w:t>
      </w:r>
      <w:r w:rsidR="00154D81">
        <w:rPr>
          <w:noProof/>
        </w:rPr>
        <w:t>69</w:t>
      </w:r>
      <w:r w:rsidR="00154D81" w:rsidRPr="00856563">
        <w:t>)</w:t>
      </w:r>
      <w:r w:rsidR="006E25BB">
        <w:fldChar w:fldCharType="end"/>
      </w:r>
      <w:r w:rsidR="006E25BB">
        <w:t xml:space="preserve">, </w:t>
      </w:r>
      <w:r w:rsidR="006E25BB" w:rsidRPr="00856563">
        <w:t xml:space="preserve">or </w:t>
      </w:r>
      <w:r>
        <w:t xml:space="preserve">they </w:t>
      </w:r>
      <w:r w:rsidR="006E25BB" w:rsidRPr="00856563">
        <w:t>specify unique point</w:t>
      </w:r>
      <w:r w:rsidR="006E25BB">
        <w:t>s</w:t>
      </w:r>
      <w:r w:rsidR="006E25BB" w:rsidRPr="00856563">
        <w:t xml:space="preserve"> in time as in </w:t>
      </w:r>
      <w:r w:rsidR="006E25BB">
        <w:fldChar w:fldCharType="begin"/>
      </w:r>
      <w:r w:rsidR="006E25BB">
        <w:instrText xml:space="preserve"> REF _Ref340905251 \h </w:instrText>
      </w:r>
      <w:r w:rsidR="006E25BB">
        <w:fldChar w:fldCharType="separate"/>
      </w:r>
      <w:r w:rsidR="00154D81" w:rsidRPr="00856563">
        <w:t>(</w:t>
      </w:r>
      <w:r w:rsidR="00154D81">
        <w:rPr>
          <w:noProof/>
        </w:rPr>
        <w:t>70</w:t>
      </w:r>
      <w:r w:rsidR="00154D81" w:rsidRPr="00856563">
        <w:t>)</w:t>
      </w:r>
      <w:r w:rsidR="006E25BB">
        <w:fldChar w:fldCharType="end"/>
      </w:r>
      <w:r w:rsidR="006E25BB" w:rsidRPr="00856563">
        <w:t>.</w:t>
      </w:r>
    </w:p>
    <w:p w14:paraId="4F1150FA" w14:textId="77777777" w:rsidR="006E25BB" w:rsidRPr="00856563" w:rsidRDefault="00691727" w:rsidP="006E25BB">
      <w:pPr>
        <w:pStyle w:val="ExampleTitle"/>
      </w:pPr>
      <w:r w:rsidRPr="0099608C">
        <w:rPr>
          <w:rStyle w:val="ChSmallCaps"/>
        </w:rPr>
        <w:t>nn</w:t>
      </w:r>
      <w:r w:rsidRPr="000317FF">
        <w:t>um</w:t>
      </w:r>
      <w:r w:rsidR="006E25BB" w:rsidRPr="0099608C">
        <w:rPr>
          <w:rStyle w:val="ChSmallCaps"/>
        </w:rPr>
        <w:t>-np</w:t>
      </w:r>
      <w:r w:rsidR="006E25BB" w:rsidRPr="00856563">
        <w:t xml:space="preserve">s denoting </w:t>
      </w:r>
      <w:r w:rsidR="006E25BB">
        <w:t>definite quantities</w:t>
      </w:r>
      <w:r w:rsidR="006E25BB" w:rsidRPr="00856563">
        <w:t xml:space="preserve"> of countable referent</w:t>
      </w:r>
      <w:r w:rsidR="006E25BB">
        <w:t>s:</w:t>
      </w:r>
      <w:r w:rsidR="006E25BB" w:rsidRPr="00856563">
        <w:t xml:space="preserve"> Unique positions or points in time</w:t>
      </w:r>
    </w:p>
    <w:tbl>
      <w:tblPr>
        <w:tblW w:w="6173" w:type="dxa"/>
        <w:tblCellMar>
          <w:left w:w="40" w:type="dxa"/>
          <w:right w:w="40" w:type="dxa"/>
        </w:tblCellMar>
        <w:tblLook w:val="01E0" w:firstRow="1" w:lastRow="1" w:firstColumn="1" w:lastColumn="1" w:noHBand="0" w:noVBand="0"/>
      </w:tblPr>
      <w:tblGrid>
        <w:gridCol w:w="709"/>
        <w:gridCol w:w="692"/>
        <w:gridCol w:w="866"/>
        <w:gridCol w:w="691"/>
        <w:gridCol w:w="360"/>
        <w:gridCol w:w="2219"/>
        <w:gridCol w:w="636"/>
      </w:tblGrid>
      <w:tr w:rsidR="00AC23C4" w:rsidRPr="004B7057" w14:paraId="594BAC1F" w14:textId="77777777" w:rsidTr="00AC23C4">
        <w:tc>
          <w:tcPr>
            <w:tcW w:w="709" w:type="dxa"/>
            <w:shd w:val="clear" w:color="auto" w:fill="auto"/>
          </w:tcPr>
          <w:p w14:paraId="665C7257" w14:textId="77777777" w:rsidR="006E25BB" w:rsidRPr="00953F60" w:rsidRDefault="006E25BB" w:rsidP="00B51DB6">
            <w:pPr>
              <w:pStyle w:val="O0Nwnext"/>
            </w:pPr>
            <w:bookmarkStart w:id="3740" w:name="_Ref275875529"/>
            <w:bookmarkStart w:id="3741" w:name="_Ref340905249"/>
            <w:r w:rsidRPr="00856563">
              <w:t>(</w:t>
            </w:r>
            <w:fldSimple w:instr=" SEQ ( \* ARABIC \s 1 ">
              <w:r w:rsidR="00154D81">
                <w:rPr>
                  <w:noProof/>
                </w:rPr>
                <w:t>69</w:t>
              </w:r>
            </w:fldSimple>
            <w:bookmarkEnd w:id="3740"/>
            <w:r w:rsidRPr="00856563">
              <w:t>)</w:t>
            </w:r>
            <w:bookmarkEnd w:id="3741"/>
          </w:p>
        </w:tc>
        <w:tc>
          <w:tcPr>
            <w:tcW w:w="692" w:type="dxa"/>
            <w:shd w:val="clear" w:color="auto" w:fill="auto"/>
          </w:tcPr>
          <w:p w14:paraId="039B668D" w14:textId="77777777" w:rsidR="006E25BB" w:rsidRPr="00856563" w:rsidRDefault="006E25BB" w:rsidP="00B51DB6">
            <w:pPr>
              <w:pStyle w:val="Text"/>
            </w:pPr>
            <w:r w:rsidRPr="00856563">
              <w:t>kitong</w:t>
            </w:r>
          </w:p>
        </w:tc>
        <w:tc>
          <w:tcPr>
            <w:tcW w:w="866" w:type="dxa"/>
            <w:shd w:val="clear" w:color="auto" w:fill="auto"/>
          </w:tcPr>
          <w:p w14:paraId="7BB9D4C2" w14:textId="77777777" w:rsidR="006E25BB" w:rsidRPr="00856563" w:rsidRDefault="006E25BB" w:rsidP="00B51DB6">
            <w:pPr>
              <w:pStyle w:val="Text"/>
            </w:pPr>
            <w:r>
              <w:t>lari~</w:t>
            </w:r>
            <w:r w:rsidRPr="00856563">
              <w:t>lari</w:t>
            </w:r>
          </w:p>
        </w:tc>
        <w:tc>
          <w:tcPr>
            <w:tcW w:w="691" w:type="dxa"/>
            <w:shd w:val="clear" w:color="auto" w:fill="auto"/>
          </w:tcPr>
          <w:p w14:paraId="232416C2" w14:textId="77777777" w:rsidR="006E25BB" w:rsidRPr="00856563" w:rsidRDefault="006E25BB" w:rsidP="00B51DB6">
            <w:pPr>
              <w:pStyle w:val="Text"/>
            </w:pPr>
            <w:r w:rsidRPr="00856563">
              <w:t>sampe</w:t>
            </w:r>
          </w:p>
        </w:tc>
        <w:tc>
          <w:tcPr>
            <w:tcW w:w="360" w:type="dxa"/>
            <w:shd w:val="clear" w:color="auto" w:fill="auto"/>
          </w:tcPr>
          <w:p w14:paraId="3A89C2C1" w14:textId="77777777" w:rsidR="006E25BB" w:rsidRPr="00856563" w:rsidRDefault="006E25BB" w:rsidP="00B51DB6">
            <w:pPr>
              <w:pStyle w:val="Text"/>
            </w:pPr>
            <w:r w:rsidRPr="00856563">
              <w:t>di</w:t>
            </w:r>
          </w:p>
        </w:tc>
        <w:tc>
          <w:tcPr>
            <w:tcW w:w="2219" w:type="dxa"/>
            <w:shd w:val="clear" w:color="auto" w:fill="auto"/>
          </w:tcPr>
          <w:p w14:paraId="52013B62" w14:textId="77777777" w:rsidR="006E25BB" w:rsidRPr="00856563" w:rsidRDefault="006E25BB" w:rsidP="00B51DB6">
            <w:pPr>
              <w:pStyle w:val="Text"/>
              <w:rPr>
                <w:rStyle w:val="ChBlueBold"/>
              </w:rPr>
            </w:pPr>
            <w:r w:rsidRPr="00856563">
              <w:rPr>
                <w:rStyle w:val="ChBlueBold"/>
              </w:rPr>
              <w:t>SP</w:t>
            </w:r>
          </w:p>
        </w:tc>
        <w:tc>
          <w:tcPr>
            <w:tcW w:w="636" w:type="dxa"/>
            <w:shd w:val="clear" w:color="auto" w:fill="auto"/>
          </w:tcPr>
          <w:p w14:paraId="144FED34" w14:textId="77777777" w:rsidR="006E25BB" w:rsidRPr="00856563" w:rsidRDefault="006E25BB" w:rsidP="00B51DB6">
            <w:pPr>
              <w:pStyle w:val="Text"/>
              <w:rPr>
                <w:rStyle w:val="ChBlueBold"/>
              </w:rPr>
            </w:pPr>
            <w:r w:rsidRPr="00856563">
              <w:rPr>
                <w:rStyle w:val="ChBlueBold"/>
              </w:rPr>
              <w:t>tuju</w:t>
            </w:r>
          </w:p>
        </w:tc>
      </w:tr>
      <w:tr w:rsidR="00AC23C4" w:rsidRPr="00AC23C4" w14:paraId="3C7EEC8A" w14:textId="77777777" w:rsidTr="00AC23C4">
        <w:tc>
          <w:tcPr>
            <w:tcW w:w="709" w:type="dxa"/>
            <w:shd w:val="clear" w:color="auto" w:fill="auto"/>
          </w:tcPr>
          <w:p w14:paraId="4716FEFF" w14:textId="77777777" w:rsidR="006E25BB" w:rsidRPr="00953F60" w:rsidRDefault="006E25BB" w:rsidP="00B51DB6">
            <w:pPr>
              <w:pStyle w:val="GlossEng"/>
            </w:pPr>
          </w:p>
        </w:tc>
        <w:tc>
          <w:tcPr>
            <w:tcW w:w="692" w:type="dxa"/>
            <w:shd w:val="clear" w:color="auto" w:fill="auto"/>
          </w:tcPr>
          <w:p w14:paraId="58415F64" w14:textId="77777777" w:rsidR="006E25BB" w:rsidRPr="0099608C" w:rsidRDefault="006E25BB" w:rsidP="00B51DB6">
            <w:pPr>
              <w:pStyle w:val="GlossEng"/>
              <w:rPr>
                <w:rStyle w:val="ChSmallCaps"/>
              </w:rPr>
            </w:pPr>
            <w:r w:rsidRPr="0099608C">
              <w:rPr>
                <w:rStyle w:val="ChSmallCaps"/>
              </w:rPr>
              <w:t>1pl</w:t>
            </w:r>
          </w:p>
        </w:tc>
        <w:tc>
          <w:tcPr>
            <w:tcW w:w="866" w:type="dxa"/>
            <w:shd w:val="clear" w:color="auto" w:fill="auto"/>
          </w:tcPr>
          <w:p w14:paraId="5EF5689A" w14:textId="77777777" w:rsidR="006E25BB" w:rsidRPr="00856563" w:rsidRDefault="006E25BB" w:rsidP="00B51DB6">
            <w:pPr>
              <w:pStyle w:val="GlossEng"/>
            </w:pPr>
            <w:r w:rsidRPr="0099608C">
              <w:rPr>
                <w:rStyle w:val="ChSmallCaps"/>
              </w:rPr>
              <w:t>rdp</w:t>
            </w:r>
            <w:r>
              <w:t>~</w:t>
            </w:r>
            <w:r w:rsidRPr="00856563">
              <w:t>run</w:t>
            </w:r>
          </w:p>
        </w:tc>
        <w:tc>
          <w:tcPr>
            <w:tcW w:w="691" w:type="dxa"/>
            <w:shd w:val="clear" w:color="auto" w:fill="auto"/>
          </w:tcPr>
          <w:p w14:paraId="07BABDA8" w14:textId="77777777" w:rsidR="006E25BB" w:rsidRPr="00856563" w:rsidRDefault="006E25BB" w:rsidP="00B51DB6">
            <w:pPr>
              <w:pStyle w:val="GlossEng"/>
            </w:pPr>
            <w:r>
              <w:t>reach</w:t>
            </w:r>
          </w:p>
        </w:tc>
        <w:tc>
          <w:tcPr>
            <w:tcW w:w="360" w:type="dxa"/>
            <w:shd w:val="clear" w:color="auto" w:fill="auto"/>
          </w:tcPr>
          <w:p w14:paraId="220A841D" w14:textId="77777777" w:rsidR="006E25BB" w:rsidRPr="00856563" w:rsidRDefault="006E25BB" w:rsidP="00B51DB6">
            <w:pPr>
              <w:pStyle w:val="GlossEng"/>
            </w:pPr>
            <w:r>
              <w:t>at</w:t>
            </w:r>
          </w:p>
        </w:tc>
        <w:tc>
          <w:tcPr>
            <w:tcW w:w="2219" w:type="dxa"/>
            <w:shd w:val="clear" w:color="auto" w:fill="auto"/>
          </w:tcPr>
          <w:p w14:paraId="087B1B37" w14:textId="77777777" w:rsidR="006E25BB" w:rsidRPr="00856563" w:rsidRDefault="006E25BB" w:rsidP="00B51DB6">
            <w:pPr>
              <w:pStyle w:val="GlossEng"/>
            </w:pPr>
            <w:r w:rsidRPr="00856563">
              <w:t>transmigration.settlement</w:t>
            </w:r>
          </w:p>
        </w:tc>
        <w:tc>
          <w:tcPr>
            <w:tcW w:w="636" w:type="dxa"/>
            <w:shd w:val="clear" w:color="auto" w:fill="auto"/>
          </w:tcPr>
          <w:p w14:paraId="75CFB5D0" w14:textId="77777777" w:rsidR="006E25BB" w:rsidRPr="00856563" w:rsidRDefault="006E25BB" w:rsidP="00B51DB6">
            <w:pPr>
              <w:pStyle w:val="GlossEng"/>
            </w:pPr>
            <w:r w:rsidRPr="00856563">
              <w:t>seven</w:t>
            </w:r>
          </w:p>
        </w:tc>
      </w:tr>
    </w:tbl>
    <w:p w14:paraId="6C454D43" w14:textId="3DFC2325" w:rsidR="006E25BB" w:rsidRPr="00856563" w:rsidRDefault="00B7093A" w:rsidP="006E25BB">
      <w:pPr>
        <w:pStyle w:val="FreeTranslEng"/>
      </w:pPr>
      <w:r>
        <w:t>‘</w:t>
      </w:r>
      <w:r w:rsidR="006E25BB" w:rsidRPr="00856563">
        <w:t xml:space="preserve">we drove all the way to </w:t>
      </w:r>
      <w:r w:rsidR="006E25BB" w:rsidRPr="00856563">
        <w:rPr>
          <w:rStyle w:val="ChBlueBold"/>
        </w:rPr>
        <w:t>transmigration settlement number seven</w:t>
      </w:r>
      <w:r>
        <w:t>’</w:t>
      </w:r>
      <w:r w:rsidR="006E25BB" w:rsidRPr="00856563">
        <w:t xml:space="preserve"> (Lit. </w:t>
      </w:r>
      <w:r>
        <w:t>‘</w:t>
      </w:r>
      <w:r w:rsidR="006E25BB" w:rsidRPr="00856563">
        <w:rPr>
          <w:rStyle w:val="ChBlueBold"/>
        </w:rPr>
        <w:t>the seventh transmigration settlement</w:t>
      </w:r>
      <w:r>
        <w:t>’</w:t>
      </w:r>
      <w:r w:rsidR="006E25BB" w:rsidRPr="00856563">
        <w:t xml:space="preserve">) </w:t>
      </w:r>
      <w:r w:rsidR="006E25BB" w:rsidRPr="00082055">
        <w:rPr>
          <w:rStyle w:val="ExampleSource"/>
        </w:rPr>
        <w:t>[081006-033-Cv.0007]</w:t>
      </w:r>
    </w:p>
    <w:tbl>
      <w:tblPr>
        <w:tblW w:w="5354" w:type="dxa"/>
        <w:tblCellMar>
          <w:left w:w="40" w:type="dxa"/>
          <w:right w:w="40" w:type="dxa"/>
        </w:tblCellMar>
        <w:tblLook w:val="01E0" w:firstRow="1" w:lastRow="1" w:firstColumn="1" w:lastColumn="1" w:noHBand="0" w:noVBand="0"/>
      </w:tblPr>
      <w:tblGrid>
        <w:gridCol w:w="709"/>
        <w:gridCol w:w="547"/>
        <w:gridCol w:w="553"/>
        <w:gridCol w:w="536"/>
        <w:gridCol w:w="602"/>
        <w:gridCol w:w="569"/>
        <w:gridCol w:w="755"/>
        <w:gridCol w:w="547"/>
        <w:gridCol w:w="536"/>
      </w:tblGrid>
      <w:tr w:rsidR="00AC23C4" w:rsidRPr="004B7057" w14:paraId="06783FD7" w14:textId="77777777" w:rsidTr="00AC23C4">
        <w:tc>
          <w:tcPr>
            <w:tcW w:w="709" w:type="dxa"/>
            <w:shd w:val="clear" w:color="auto" w:fill="auto"/>
          </w:tcPr>
          <w:p w14:paraId="39B1E918" w14:textId="77777777" w:rsidR="006E25BB" w:rsidRPr="00953F60" w:rsidRDefault="006E25BB" w:rsidP="00B51DB6">
            <w:pPr>
              <w:pStyle w:val="O0Nwnext"/>
            </w:pPr>
            <w:bookmarkStart w:id="3742" w:name="_Ref340905251"/>
            <w:r w:rsidRPr="00856563">
              <w:t>(</w:t>
            </w:r>
            <w:fldSimple w:instr=" SEQ ( \* ARABIC \s 1 ">
              <w:r w:rsidR="00154D81">
                <w:rPr>
                  <w:noProof/>
                </w:rPr>
                <w:t>70</w:t>
              </w:r>
            </w:fldSimple>
            <w:r w:rsidRPr="00856563">
              <w:t>)</w:t>
            </w:r>
            <w:bookmarkEnd w:id="3742"/>
          </w:p>
        </w:tc>
        <w:tc>
          <w:tcPr>
            <w:tcW w:w="547" w:type="dxa"/>
            <w:shd w:val="clear" w:color="auto" w:fill="auto"/>
          </w:tcPr>
          <w:p w14:paraId="79480AF7" w14:textId="77777777" w:rsidR="006E25BB" w:rsidRPr="00856563" w:rsidRDefault="006E25BB" w:rsidP="00B51DB6">
            <w:pPr>
              <w:pStyle w:val="Text"/>
              <w:rPr>
                <w:rStyle w:val="ChBlueBold"/>
              </w:rPr>
            </w:pPr>
            <w:r w:rsidRPr="00856563">
              <w:rPr>
                <w:rStyle w:val="ChBlueBold"/>
              </w:rPr>
              <w:t>jam</w:t>
            </w:r>
          </w:p>
        </w:tc>
        <w:tc>
          <w:tcPr>
            <w:tcW w:w="553" w:type="dxa"/>
            <w:shd w:val="clear" w:color="auto" w:fill="auto"/>
          </w:tcPr>
          <w:p w14:paraId="5BD9B059" w14:textId="77777777" w:rsidR="006E25BB" w:rsidRPr="0088045C" w:rsidRDefault="006E25BB" w:rsidP="00B51DB6">
            <w:pPr>
              <w:pStyle w:val="Text"/>
            </w:pPr>
            <w:r w:rsidRPr="0088045C">
              <w:rPr>
                <w:rStyle w:val="ChBlueBold"/>
              </w:rPr>
              <w:t>dua</w:t>
            </w:r>
            <w:r w:rsidR="0088045C" w:rsidRPr="0088045C">
              <w:t>,</w:t>
            </w:r>
          </w:p>
        </w:tc>
        <w:tc>
          <w:tcPr>
            <w:tcW w:w="536" w:type="dxa"/>
            <w:shd w:val="clear" w:color="auto" w:fill="auto"/>
          </w:tcPr>
          <w:p w14:paraId="494F21AB" w14:textId="77777777" w:rsidR="006E25BB" w:rsidRPr="00856563" w:rsidRDefault="006E25BB" w:rsidP="00B51DB6">
            <w:pPr>
              <w:pStyle w:val="Text"/>
            </w:pPr>
            <w:r w:rsidRPr="00856563">
              <w:t>tong</w:t>
            </w:r>
          </w:p>
        </w:tc>
        <w:tc>
          <w:tcPr>
            <w:tcW w:w="602" w:type="dxa"/>
            <w:shd w:val="clear" w:color="auto" w:fill="auto"/>
          </w:tcPr>
          <w:p w14:paraId="7BCB8711" w14:textId="77777777" w:rsidR="006E25BB" w:rsidRPr="00856563" w:rsidRDefault="006E25BB" w:rsidP="00B51DB6">
            <w:pPr>
              <w:pStyle w:val="Text"/>
            </w:pPr>
            <w:r w:rsidRPr="00856563">
              <w:t>kluar</w:t>
            </w:r>
          </w:p>
        </w:tc>
        <w:tc>
          <w:tcPr>
            <w:tcW w:w="569" w:type="dxa"/>
            <w:shd w:val="clear" w:color="auto" w:fill="auto"/>
          </w:tcPr>
          <w:p w14:paraId="4A09913C" w14:textId="77777777" w:rsidR="006E25BB" w:rsidRPr="00856563" w:rsidRDefault="006E25BB" w:rsidP="00B51DB6">
            <w:pPr>
              <w:pStyle w:val="Text"/>
            </w:pPr>
            <w:r w:rsidRPr="00856563">
              <w:t>dari</w:t>
            </w:r>
          </w:p>
        </w:tc>
        <w:tc>
          <w:tcPr>
            <w:tcW w:w="755" w:type="dxa"/>
            <w:shd w:val="clear" w:color="auto" w:fill="auto"/>
          </w:tcPr>
          <w:p w14:paraId="6C158096" w14:textId="77777777" w:rsidR="006E25BB" w:rsidRPr="00856563" w:rsidRDefault="006E25BB" w:rsidP="00B51DB6">
            <w:pPr>
              <w:pStyle w:val="Text"/>
            </w:pPr>
            <w:r w:rsidRPr="00856563">
              <w:t>sini</w:t>
            </w:r>
          </w:p>
        </w:tc>
        <w:tc>
          <w:tcPr>
            <w:tcW w:w="547" w:type="dxa"/>
            <w:shd w:val="clear" w:color="auto" w:fill="auto"/>
          </w:tcPr>
          <w:p w14:paraId="0FF2F9E0" w14:textId="77777777" w:rsidR="006E25BB" w:rsidRPr="00856563" w:rsidRDefault="006E25BB" w:rsidP="00B51DB6">
            <w:pPr>
              <w:pStyle w:val="Text"/>
              <w:rPr>
                <w:rStyle w:val="ChBlueBold"/>
              </w:rPr>
            </w:pPr>
            <w:r w:rsidRPr="00856563">
              <w:rPr>
                <w:rStyle w:val="ChBlueBold"/>
              </w:rPr>
              <w:t>jam</w:t>
            </w:r>
          </w:p>
        </w:tc>
        <w:tc>
          <w:tcPr>
            <w:tcW w:w="536" w:type="dxa"/>
            <w:shd w:val="clear" w:color="auto" w:fill="auto"/>
          </w:tcPr>
          <w:p w14:paraId="7768B1C1" w14:textId="77777777" w:rsidR="006E25BB" w:rsidRPr="00856563" w:rsidRDefault="006E25BB" w:rsidP="00B51DB6">
            <w:pPr>
              <w:pStyle w:val="Text"/>
              <w:rPr>
                <w:rStyle w:val="ChBlueBold"/>
              </w:rPr>
            </w:pPr>
            <w:r w:rsidRPr="00856563">
              <w:rPr>
                <w:rStyle w:val="ChBlueBold"/>
              </w:rPr>
              <w:t>satu</w:t>
            </w:r>
          </w:p>
        </w:tc>
      </w:tr>
      <w:tr w:rsidR="00AC23C4" w:rsidRPr="00AC23C4" w14:paraId="26B248B3" w14:textId="77777777" w:rsidTr="00AC23C4">
        <w:tc>
          <w:tcPr>
            <w:tcW w:w="709" w:type="dxa"/>
            <w:shd w:val="clear" w:color="auto" w:fill="auto"/>
          </w:tcPr>
          <w:p w14:paraId="4E35BEFF" w14:textId="77777777" w:rsidR="006E25BB" w:rsidRPr="00953F60" w:rsidRDefault="006E25BB" w:rsidP="00B51DB6">
            <w:pPr>
              <w:pStyle w:val="GlossEng"/>
            </w:pPr>
          </w:p>
        </w:tc>
        <w:tc>
          <w:tcPr>
            <w:tcW w:w="547" w:type="dxa"/>
            <w:shd w:val="clear" w:color="auto" w:fill="auto"/>
          </w:tcPr>
          <w:p w14:paraId="7EED16B2" w14:textId="77777777" w:rsidR="006E25BB" w:rsidRPr="00856563" w:rsidRDefault="006E25BB" w:rsidP="00B51DB6">
            <w:pPr>
              <w:pStyle w:val="GlossEng"/>
            </w:pPr>
            <w:r w:rsidRPr="00856563">
              <w:t>hour</w:t>
            </w:r>
          </w:p>
        </w:tc>
        <w:tc>
          <w:tcPr>
            <w:tcW w:w="553" w:type="dxa"/>
            <w:shd w:val="clear" w:color="auto" w:fill="auto"/>
          </w:tcPr>
          <w:p w14:paraId="688CB79A" w14:textId="77777777" w:rsidR="006E25BB" w:rsidRPr="00856563" w:rsidRDefault="006E25BB" w:rsidP="00B51DB6">
            <w:pPr>
              <w:pStyle w:val="GlossEng"/>
            </w:pPr>
            <w:r w:rsidRPr="00856563">
              <w:t>two</w:t>
            </w:r>
          </w:p>
        </w:tc>
        <w:tc>
          <w:tcPr>
            <w:tcW w:w="536" w:type="dxa"/>
            <w:shd w:val="clear" w:color="auto" w:fill="auto"/>
          </w:tcPr>
          <w:p w14:paraId="796C8268" w14:textId="77777777" w:rsidR="006E25BB" w:rsidRPr="0099608C" w:rsidRDefault="006E25BB" w:rsidP="00B51DB6">
            <w:pPr>
              <w:pStyle w:val="GlossEng"/>
              <w:rPr>
                <w:rStyle w:val="ChSmallCaps"/>
              </w:rPr>
            </w:pPr>
            <w:r w:rsidRPr="0099608C">
              <w:rPr>
                <w:rStyle w:val="ChSmallCaps"/>
              </w:rPr>
              <w:t>1pl</w:t>
            </w:r>
          </w:p>
        </w:tc>
        <w:tc>
          <w:tcPr>
            <w:tcW w:w="602" w:type="dxa"/>
            <w:shd w:val="clear" w:color="auto" w:fill="auto"/>
          </w:tcPr>
          <w:p w14:paraId="52D3CC76" w14:textId="0573228E" w:rsidR="006E25BB" w:rsidRPr="00856563" w:rsidRDefault="00924DAB" w:rsidP="00B51DB6">
            <w:pPr>
              <w:pStyle w:val="GlossEng"/>
            </w:pPr>
            <w:r>
              <w:t>go.out</w:t>
            </w:r>
          </w:p>
        </w:tc>
        <w:tc>
          <w:tcPr>
            <w:tcW w:w="569" w:type="dxa"/>
            <w:shd w:val="clear" w:color="auto" w:fill="auto"/>
          </w:tcPr>
          <w:p w14:paraId="2257AE4D" w14:textId="77777777" w:rsidR="006E25BB" w:rsidRPr="00856563" w:rsidRDefault="006E25BB" w:rsidP="00B51DB6">
            <w:pPr>
              <w:pStyle w:val="GlossEng"/>
            </w:pPr>
            <w:r>
              <w:t>from</w:t>
            </w:r>
          </w:p>
        </w:tc>
        <w:tc>
          <w:tcPr>
            <w:tcW w:w="755" w:type="dxa"/>
            <w:shd w:val="clear" w:color="auto" w:fill="auto"/>
          </w:tcPr>
          <w:p w14:paraId="18C674E0" w14:textId="77777777" w:rsidR="006E25BB" w:rsidRPr="0099608C" w:rsidRDefault="006E25BB" w:rsidP="00B51DB6">
            <w:pPr>
              <w:pStyle w:val="GlossEng"/>
              <w:rPr>
                <w:rStyle w:val="ChSmallCaps"/>
              </w:rPr>
            </w:pPr>
            <w:r w:rsidRPr="0099608C">
              <w:rPr>
                <w:rStyle w:val="ChSmallCaps"/>
              </w:rPr>
              <w:t>l.prox</w:t>
            </w:r>
          </w:p>
        </w:tc>
        <w:tc>
          <w:tcPr>
            <w:tcW w:w="547" w:type="dxa"/>
            <w:shd w:val="clear" w:color="auto" w:fill="auto"/>
          </w:tcPr>
          <w:p w14:paraId="107E71FF" w14:textId="77777777" w:rsidR="006E25BB" w:rsidRPr="00856563" w:rsidRDefault="006E25BB" w:rsidP="00B51DB6">
            <w:pPr>
              <w:pStyle w:val="GlossEng"/>
            </w:pPr>
            <w:r w:rsidRPr="00856563">
              <w:t>hour</w:t>
            </w:r>
          </w:p>
        </w:tc>
        <w:tc>
          <w:tcPr>
            <w:tcW w:w="536" w:type="dxa"/>
            <w:shd w:val="clear" w:color="auto" w:fill="auto"/>
          </w:tcPr>
          <w:p w14:paraId="5DE7F517" w14:textId="77777777" w:rsidR="006E25BB" w:rsidRPr="00856563" w:rsidRDefault="006E25BB" w:rsidP="00B51DB6">
            <w:pPr>
              <w:pStyle w:val="GlossEng"/>
            </w:pPr>
            <w:r w:rsidRPr="00856563">
              <w:t>one</w:t>
            </w:r>
          </w:p>
        </w:tc>
      </w:tr>
    </w:tbl>
    <w:p w14:paraId="209BD099" w14:textId="2F842300" w:rsidR="006E25BB" w:rsidRPr="00856563" w:rsidRDefault="00B7093A" w:rsidP="006E25BB">
      <w:pPr>
        <w:pStyle w:val="FreeTranslEng"/>
      </w:pPr>
      <w:r>
        <w:t>‘</w:t>
      </w:r>
      <w:r w:rsidR="006E25BB">
        <w:t xml:space="preserve">(we arrived at) </w:t>
      </w:r>
      <w:r w:rsidR="006E25BB" w:rsidRPr="00856563">
        <w:rPr>
          <w:rStyle w:val="ChBlueBold"/>
        </w:rPr>
        <w:t>two o</w:t>
      </w:r>
      <w:r>
        <w:rPr>
          <w:rStyle w:val="ChBlueBold"/>
        </w:rPr>
        <w:t>’</w:t>
      </w:r>
      <w:r w:rsidR="006E25BB" w:rsidRPr="00856563">
        <w:rPr>
          <w:rStyle w:val="ChBlueBold"/>
        </w:rPr>
        <w:t>clock</w:t>
      </w:r>
      <w:r w:rsidR="006E25BB" w:rsidRPr="00856563">
        <w:t xml:space="preserve">, we left from here at </w:t>
      </w:r>
      <w:r w:rsidR="006E25BB" w:rsidRPr="00856563">
        <w:rPr>
          <w:rStyle w:val="ChBlueBold"/>
        </w:rPr>
        <w:t>one o</w:t>
      </w:r>
      <w:r>
        <w:rPr>
          <w:rStyle w:val="ChBlueBold"/>
        </w:rPr>
        <w:t>’</w:t>
      </w:r>
      <w:r w:rsidR="006E25BB" w:rsidRPr="00856563">
        <w:rPr>
          <w:rStyle w:val="ChBlueBold"/>
        </w:rPr>
        <w:t>clock</w:t>
      </w:r>
      <w:r>
        <w:t>’</w:t>
      </w:r>
      <w:r w:rsidR="006E25BB" w:rsidRPr="00856563">
        <w:t xml:space="preserve"> </w:t>
      </w:r>
      <w:r w:rsidR="006E25BB" w:rsidRPr="00856563">
        <w:rPr>
          <w:rStyle w:val="ExampleSource"/>
        </w:rPr>
        <w:t>[081025-008-Cv.0099]</w:t>
      </w:r>
    </w:p>
    <w:p w14:paraId="149E41B2" w14:textId="5C859ABE" w:rsidR="006E25BB" w:rsidRDefault="006E25BB" w:rsidP="001320C7">
      <w:pPr>
        <w:pStyle w:val="Body0005after"/>
      </w:pPr>
      <w:r>
        <w:t>I</w:t>
      </w:r>
      <w:r w:rsidRPr="00856563">
        <w:t xml:space="preserve">n </w:t>
      </w:r>
      <w:r>
        <w:fldChar w:fldCharType="begin"/>
      </w:r>
      <w:r>
        <w:instrText xml:space="preserve"> REF _Ref340905259 \h </w:instrText>
      </w:r>
      <w:r>
        <w:fldChar w:fldCharType="separate"/>
      </w:r>
      <w:r w:rsidR="00154D81" w:rsidRPr="00856563">
        <w:t>(</w:t>
      </w:r>
      <w:r w:rsidR="00154D81">
        <w:rPr>
          <w:noProof/>
        </w:rPr>
        <w:t>71</w:t>
      </w:r>
      <w:r w:rsidR="00154D81" w:rsidRPr="00856563">
        <w:t>)</w:t>
      </w:r>
      <w:r>
        <w:fldChar w:fldCharType="end"/>
      </w:r>
      <w:r>
        <w:t xml:space="preserve"> to </w:t>
      </w:r>
      <w:r>
        <w:fldChar w:fldCharType="begin"/>
      </w:r>
      <w:r>
        <w:instrText xml:space="preserve"> REF _Ref340905260 \h </w:instrText>
      </w:r>
      <w:r>
        <w:fldChar w:fldCharType="separate"/>
      </w:r>
      <w:r w:rsidR="00154D81" w:rsidRPr="00856563">
        <w:t>(</w:t>
      </w:r>
      <w:r w:rsidR="00154D81">
        <w:rPr>
          <w:noProof/>
        </w:rPr>
        <w:t>73</w:t>
      </w:r>
      <w:r w:rsidR="00154D81" w:rsidRPr="00856563">
        <w:t>)</w:t>
      </w:r>
      <w:r>
        <w:fldChar w:fldCharType="end"/>
      </w:r>
      <w:r>
        <w:t>,</w:t>
      </w:r>
      <w:r w:rsidRPr="00856563">
        <w:t xml:space="preserve"> the opposition between </w:t>
      </w:r>
      <w:r>
        <w:t xml:space="preserve">the </w:t>
      </w:r>
      <w:r w:rsidRPr="00856563">
        <w:t>pre- and post-head position</w:t>
      </w:r>
      <w:r>
        <w:t>s</w:t>
      </w:r>
      <w:r w:rsidRPr="00856563">
        <w:t xml:space="preserve"> is illustrated with (near) contrastive examples. In </w:t>
      </w:r>
      <w:r>
        <w:fldChar w:fldCharType="begin"/>
      </w:r>
      <w:r>
        <w:instrText xml:space="preserve"> REF _Ref340905259 \h </w:instrText>
      </w:r>
      <w:r>
        <w:fldChar w:fldCharType="separate"/>
      </w:r>
      <w:r w:rsidR="00154D81" w:rsidRPr="00856563">
        <w:t>(</w:t>
      </w:r>
      <w:r w:rsidR="00154D81">
        <w:rPr>
          <w:noProof/>
        </w:rPr>
        <w:t>71</w:t>
      </w:r>
      <w:r w:rsidR="00154D81" w:rsidRPr="00856563">
        <w:t>)</w:t>
      </w:r>
      <w:r>
        <w:fldChar w:fldCharType="end"/>
      </w:r>
      <w:r>
        <w:t xml:space="preserve"> pre-head </w:t>
      </w:r>
      <w:r w:rsidRPr="00856563">
        <w:rPr>
          <w:rStyle w:val="ChItalBold"/>
        </w:rPr>
        <w:t>dua</w:t>
      </w:r>
      <w:r w:rsidRPr="00856563">
        <w:t xml:space="preserve"> </w:t>
      </w:r>
      <w:r w:rsidR="00B7093A">
        <w:t>‘</w:t>
      </w:r>
      <w:r w:rsidRPr="00856563">
        <w:t>two</w:t>
      </w:r>
      <w:r w:rsidR="00B7093A">
        <w:t>’</w:t>
      </w:r>
      <w:r w:rsidRPr="00856563">
        <w:t xml:space="preserve"> </w:t>
      </w:r>
      <w:r>
        <w:t xml:space="preserve">designates </w:t>
      </w:r>
      <w:r w:rsidRPr="00856563">
        <w:t xml:space="preserve">the absolute number of items </w:t>
      </w:r>
      <w:r>
        <w:t xml:space="preserve">expressed </w:t>
      </w:r>
      <w:r w:rsidRPr="00856563">
        <w:t xml:space="preserve">by </w:t>
      </w:r>
      <w:r>
        <w:t xml:space="preserve">its head. </w:t>
      </w:r>
      <w:r w:rsidRPr="00856563">
        <w:t xml:space="preserve">In </w:t>
      </w:r>
      <w:r>
        <w:fldChar w:fldCharType="begin"/>
      </w:r>
      <w:r>
        <w:instrText xml:space="preserve"> REF _Ref340905261 \h </w:instrText>
      </w:r>
      <w:r>
        <w:fldChar w:fldCharType="separate"/>
      </w:r>
      <w:r w:rsidR="00154D81" w:rsidRPr="00856563">
        <w:t>(</w:t>
      </w:r>
      <w:r w:rsidR="00154D81">
        <w:rPr>
          <w:noProof/>
        </w:rPr>
        <w:t>72</w:t>
      </w:r>
      <w:r w:rsidR="00154D81" w:rsidRPr="00856563">
        <w:t>)</w:t>
      </w:r>
      <w:r>
        <w:fldChar w:fldCharType="end"/>
      </w:r>
      <w:r w:rsidRPr="00856563">
        <w:t xml:space="preserve"> </w:t>
      </w:r>
      <w:r>
        <w:t xml:space="preserve">post-head </w:t>
      </w:r>
      <w:r w:rsidRPr="00856563">
        <w:rPr>
          <w:rStyle w:val="ChItalBold"/>
        </w:rPr>
        <w:t>dua</w:t>
      </w:r>
      <w:r w:rsidRPr="00856563">
        <w:t xml:space="preserve"> </w:t>
      </w:r>
      <w:r w:rsidR="00B7093A">
        <w:t>‘</w:t>
      </w:r>
      <w:r w:rsidRPr="00856563">
        <w:t>two</w:t>
      </w:r>
      <w:r w:rsidR="00B7093A">
        <w:t>’</w:t>
      </w:r>
      <w:r w:rsidRPr="00856563">
        <w:t xml:space="preserve"> modifies a head nominal </w:t>
      </w:r>
      <w:r>
        <w:t>un</w:t>
      </w:r>
      <w:r w:rsidRPr="00856563">
        <w:t xml:space="preserve">differentiated in terms of </w:t>
      </w:r>
      <w:r>
        <w:t xml:space="preserve">its </w:t>
      </w:r>
      <w:r w:rsidRPr="00856563">
        <w:t>ranking</w:t>
      </w:r>
      <w:r>
        <w:t>,</w:t>
      </w:r>
      <w:r w:rsidRPr="00856563">
        <w:t xml:space="preserve"> </w:t>
      </w:r>
      <w:r>
        <w:t xml:space="preserve">whereby it signals </w:t>
      </w:r>
      <w:r w:rsidRPr="00856563">
        <w:t>the exhaustivity</w:t>
      </w:r>
      <w:r>
        <w:t xml:space="preserve"> of its referent</w:t>
      </w:r>
      <w:r w:rsidRPr="00856563">
        <w:t>.</w:t>
      </w:r>
      <w:r>
        <w:t xml:space="preserve"> In </w:t>
      </w:r>
      <w:r>
        <w:fldChar w:fldCharType="begin"/>
      </w:r>
      <w:r>
        <w:instrText xml:space="preserve"> REF _Ref340905260 \h </w:instrText>
      </w:r>
      <w:r>
        <w:fldChar w:fldCharType="separate"/>
      </w:r>
      <w:r w:rsidR="00154D81" w:rsidRPr="00856563">
        <w:t>(</w:t>
      </w:r>
      <w:r w:rsidR="00154D81">
        <w:rPr>
          <w:noProof/>
        </w:rPr>
        <w:t>73</w:t>
      </w:r>
      <w:r w:rsidR="00154D81" w:rsidRPr="00856563">
        <w:t>)</w:t>
      </w:r>
      <w:r>
        <w:fldChar w:fldCharType="end"/>
      </w:r>
      <w:r>
        <w:t xml:space="preserve"> post-head </w:t>
      </w:r>
      <w:r w:rsidRPr="00856563">
        <w:rPr>
          <w:rStyle w:val="ChItalBold"/>
        </w:rPr>
        <w:t>dua</w:t>
      </w:r>
      <w:r w:rsidRPr="00856563">
        <w:t xml:space="preserve"> </w:t>
      </w:r>
      <w:r w:rsidR="00B7093A">
        <w:t>‘</w:t>
      </w:r>
      <w:r w:rsidRPr="00856563">
        <w:t>two</w:t>
      </w:r>
      <w:r w:rsidR="00B7093A">
        <w:t>’</w:t>
      </w:r>
      <w:r w:rsidRPr="00856563">
        <w:t xml:space="preserve"> </w:t>
      </w:r>
      <w:r>
        <w:t>signals a unique position</w:t>
      </w:r>
      <w:r w:rsidRPr="00856563">
        <w:t xml:space="preserve"> within </w:t>
      </w:r>
      <w:r>
        <w:t xml:space="preserve">a </w:t>
      </w:r>
      <w:r w:rsidRPr="00856563">
        <w:t>series.</w:t>
      </w:r>
    </w:p>
    <w:p w14:paraId="164B016A" w14:textId="77777777" w:rsidR="006E25BB" w:rsidRPr="00856563" w:rsidRDefault="006E25BB" w:rsidP="006E25BB">
      <w:pPr>
        <w:pStyle w:val="ExampleTitle"/>
      </w:pPr>
      <w:r w:rsidRPr="00856563">
        <w:t xml:space="preserve">Opposition between </w:t>
      </w:r>
      <w:r w:rsidRPr="0099608C">
        <w:rPr>
          <w:rStyle w:val="ChSmallCaps"/>
        </w:rPr>
        <w:t>n</w:t>
      </w:r>
      <w:r w:rsidRPr="009712E2">
        <w:t>um</w:t>
      </w:r>
      <w:r w:rsidRPr="0099608C">
        <w:rPr>
          <w:rStyle w:val="ChSmallCaps"/>
        </w:rPr>
        <w:t>n-np</w:t>
      </w:r>
      <w:r w:rsidRPr="00856563">
        <w:t xml:space="preserve">s and </w:t>
      </w:r>
      <w:r w:rsidRPr="0099608C">
        <w:rPr>
          <w:rStyle w:val="ChSmallCaps"/>
        </w:rPr>
        <w:t>nn</w:t>
      </w:r>
      <w:r w:rsidRPr="009712E2">
        <w:t>um</w:t>
      </w:r>
      <w:r w:rsidRPr="0099608C">
        <w:rPr>
          <w:rStyle w:val="ChSmallCaps"/>
        </w:rPr>
        <w:t>-np</w:t>
      </w:r>
      <w:r w:rsidRPr="00856563">
        <w:t>s</w:t>
      </w:r>
    </w:p>
    <w:tbl>
      <w:tblPr>
        <w:tblW w:w="6039" w:type="dxa"/>
        <w:tblCellMar>
          <w:left w:w="40" w:type="dxa"/>
          <w:right w:w="40" w:type="dxa"/>
        </w:tblCellMar>
        <w:tblLook w:val="01E0" w:firstRow="1" w:lastRow="1" w:firstColumn="1" w:lastColumn="1" w:noHBand="0" w:noVBand="0"/>
      </w:tblPr>
      <w:tblGrid>
        <w:gridCol w:w="709"/>
        <w:gridCol w:w="536"/>
        <w:gridCol w:w="636"/>
        <w:gridCol w:w="503"/>
        <w:gridCol w:w="547"/>
        <w:gridCol w:w="447"/>
        <w:gridCol w:w="736"/>
        <w:gridCol w:w="591"/>
        <w:gridCol w:w="503"/>
        <w:gridCol w:w="547"/>
        <w:gridCol w:w="284"/>
      </w:tblGrid>
      <w:tr w:rsidR="00AC23C4" w:rsidRPr="004B7057" w14:paraId="03173CEB" w14:textId="77777777" w:rsidTr="00AC23C4">
        <w:tc>
          <w:tcPr>
            <w:tcW w:w="709" w:type="dxa"/>
            <w:shd w:val="clear" w:color="auto" w:fill="auto"/>
          </w:tcPr>
          <w:p w14:paraId="5681F861" w14:textId="77777777" w:rsidR="006E25BB" w:rsidRPr="00953F60" w:rsidRDefault="006E25BB" w:rsidP="00B51DB6">
            <w:pPr>
              <w:pStyle w:val="O0Nwnext"/>
            </w:pPr>
            <w:bookmarkStart w:id="3743" w:name="_Ref340905259"/>
            <w:r w:rsidRPr="00856563">
              <w:t>(</w:t>
            </w:r>
            <w:fldSimple w:instr=" SEQ ( \* ARABIC \s 1 ">
              <w:r w:rsidR="00154D81">
                <w:rPr>
                  <w:noProof/>
                </w:rPr>
                <w:t>71</w:t>
              </w:r>
            </w:fldSimple>
            <w:r w:rsidRPr="00856563">
              <w:t>)</w:t>
            </w:r>
            <w:bookmarkEnd w:id="3743"/>
          </w:p>
        </w:tc>
        <w:tc>
          <w:tcPr>
            <w:tcW w:w="536" w:type="dxa"/>
            <w:shd w:val="clear" w:color="auto" w:fill="auto"/>
          </w:tcPr>
          <w:p w14:paraId="532275E8" w14:textId="77777777" w:rsidR="006E25BB" w:rsidRPr="00856563" w:rsidRDefault="006E25BB" w:rsidP="00B51DB6">
            <w:pPr>
              <w:pStyle w:val="Text"/>
            </w:pPr>
            <w:r w:rsidRPr="00856563">
              <w:t>saya</w:t>
            </w:r>
          </w:p>
        </w:tc>
        <w:tc>
          <w:tcPr>
            <w:tcW w:w="636" w:type="dxa"/>
            <w:shd w:val="clear" w:color="auto" w:fill="auto"/>
          </w:tcPr>
          <w:p w14:paraId="6C1228DC" w14:textId="77777777" w:rsidR="006E25BB" w:rsidRPr="00856563" w:rsidRDefault="006E25BB" w:rsidP="00B51DB6">
            <w:pPr>
              <w:pStyle w:val="Text"/>
            </w:pPr>
            <w:r>
              <w:t>jaga</w:t>
            </w:r>
          </w:p>
        </w:tc>
        <w:tc>
          <w:tcPr>
            <w:tcW w:w="503" w:type="dxa"/>
            <w:shd w:val="clear" w:color="auto" w:fill="auto"/>
          </w:tcPr>
          <w:p w14:paraId="0FB66920" w14:textId="77777777" w:rsidR="006E25BB" w:rsidRPr="00856563" w:rsidRDefault="006E25BB" w:rsidP="00B51DB6">
            <w:pPr>
              <w:pStyle w:val="Text"/>
              <w:rPr>
                <w:rStyle w:val="ChBlueBold"/>
              </w:rPr>
            </w:pPr>
            <w:r w:rsidRPr="00856563">
              <w:rPr>
                <w:rStyle w:val="ChBlueBold"/>
              </w:rPr>
              <w:t>dua</w:t>
            </w:r>
          </w:p>
        </w:tc>
        <w:tc>
          <w:tcPr>
            <w:tcW w:w="547" w:type="dxa"/>
            <w:shd w:val="clear" w:color="auto" w:fill="auto"/>
          </w:tcPr>
          <w:p w14:paraId="63EBA4FF" w14:textId="77777777" w:rsidR="006E25BB" w:rsidRPr="0088045C" w:rsidRDefault="006E25BB" w:rsidP="00B51DB6">
            <w:pPr>
              <w:pStyle w:val="Text"/>
            </w:pPr>
            <w:r w:rsidRPr="0088045C">
              <w:rPr>
                <w:rStyle w:val="ChBlueBold"/>
              </w:rPr>
              <w:t>jam</w:t>
            </w:r>
            <w:r w:rsidR="0088045C" w:rsidRPr="0088045C">
              <w:t>,</w:t>
            </w:r>
          </w:p>
        </w:tc>
        <w:tc>
          <w:tcPr>
            <w:tcW w:w="447" w:type="dxa"/>
            <w:shd w:val="clear" w:color="auto" w:fill="auto"/>
          </w:tcPr>
          <w:p w14:paraId="6225C990" w14:textId="77777777" w:rsidR="006E25BB" w:rsidRPr="00856563" w:rsidRDefault="006E25BB" w:rsidP="00B51DB6">
            <w:pPr>
              <w:pStyle w:val="Text"/>
            </w:pPr>
            <w:r>
              <w:t>yo</w:t>
            </w:r>
          </w:p>
        </w:tc>
        <w:tc>
          <w:tcPr>
            <w:tcW w:w="736" w:type="dxa"/>
            <w:shd w:val="clear" w:color="auto" w:fill="auto"/>
          </w:tcPr>
          <w:p w14:paraId="5EB28DF9" w14:textId="77777777" w:rsidR="006E25BB" w:rsidRPr="00856563" w:rsidRDefault="006E25BB" w:rsidP="00B51DB6">
            <w:pPr>
              <w:pStyle w:val="Text"/>
            </w:pPr>
            <w:r w:rsidRPr="00856563">
              <w:t>kurang</w:t>
            </w:r>
          </w:p>
        </w:tc>
        <w:tc>
          <w:tcPr>
            <w:tcW w:w="591" w:type="dxa"/>
            <w:shd w:val="clear" w:color="auto" w:fill="auto"/>
          </w:tcPr>
          <w:p w14:paraId="02FD828C" w14:textId="77777777" w:rsidR="006E25BB" w:rsidRPr="00856563" w:rsidRDefault="006E25BB" w:rsidP="00B51DB6">
            <w:pPr>
              <w:pStyle w:val="Text"/>
            </w:pPr>
            <w:r w:rsidRPr="00856563">
              <w:t>lebi</w:t>
            </w:r>
          </w:p>
        </w:tc>
        <w:tc>
          <w:tcPr>
            <w:tcW w:w="503" w:type="dxa"/>
            <w:shd w:val="clear" w:color="auto" w:fill="auto"/>
          </w:tcPr>
          <w:p w14:paraId="5285D65A" w14:textId="77777777" w:rsidR="006E25BB" w:rsidRPr="00856563" w:rsidRDefault="006E25BB" w:rsidP="00B51DB6">
            <w:pPr>
              <w:pStyle w:val="Text"/>
              <w:rPr>
                <w:rStyle w:val="ChBlueBold"/>
              </w:rPr>
            </w:pPr>
            <w:r w:rsidRPr="00856563">
              <w:rPr>
                <w:rStyle w:val="ChBlueBold"/>
              </w:rPr>
              <w:t>dua</w:t>
            </w:r>
          </w:p>
        </w:tc>
        <w:tc>
          <w:tcPr>
            <w:tcW w:w="547" w:type="dxa"/>
            <w:shd w:val="clear" w:color="auto" w:fill="auto"/>
          </w:tcPr>
          <w:p w14:paraId="737D1BF4" w14:textId="77777777" w:rsidR="006E25BB" w:rsidRPr="00856563" w:rsidRDefault="006E25BB" w:rsidP="00B51DB6">
            <w:pPr>
              <w:pStyle w:val="Text"/>
              <w:rPr>
                <w:rStyle w:val="ChBlueBold"/>
              </w:rPr>
            </w:pPr>
            <w:r w:rsidRPr="00856563">
              <w:rPr>
                <w:rStyle w:val="ChBlueBold"/>
              </w:rPr>
              <w:t>jam</w:t>
            </w:r>
          </w:p>
        </w:tc>
        <w:tc>
          <w:tcPr>
            <w:tcW w:w="284" w:type="dxa"/>
            <w:shd w:val="clear" w:color="auto" w:fill="auto"/>
          </w:tcPr>
          <w:p w14:paraId="21A647A5" w14:textId="77777777" w:rsidR="006E25BB" w:rsidRPr="00856563" w:rsidRDefault="006E25BB" w:rsidP="00B51DB6">
            <w:pPr>
              <w:pStyle w:val="Text"/>
            </w:pPr>
            <w:r w:rsidRPr="00856563">
              <w:t>…</w:t>
            </w:r>
          </w:p>
        </w:tc>
      </w:tr>
      <w:tr w:rsidR="00AC23C4" w:rsidRPr="00AC23C4" w14:paraId="72511675" w14:textId="77777777" w:rsidTr="00AC23C4">
        <w:tc>
          <w:tcPr>
            <w:tcW w:w="709" w:type="dxa"/>
            <w:shd w:val="clear" w:color="auto" w:fill="auto"/>
          </w:tcPr>
          <w:p w14:paraId="2D88AAC9" w14:textId="77777777" w:rsidR="006E25BB" w:rsidRPr="00953F60" w:rsidRDefault="006E25BB" w:rsidP="00B51DB6">
            <w:pPr>
              <w:pStyle w:val="GlossEng"/>
            </w:pPr>
          </w:p>
        </w:tc>
        <w:tc>
          <w:tcPr>
            <w:tcW w:w="536" w:type="dxa"/>
            <w:shd w:val="clear" w:color="auto" w:fill="auto"/>
          </w:tcPr>
          <w:p w14:paraId="6F0CA953" w14:textId="77777777" w:rsidR="006E25BB" w:rsidRPr="0099608C" w:rsidRDefault="006E25BB" w:rsidP="00B51DB6">
            <w:pPr>
              <w:pStyle w:val="GlossEng"/>
              <w:rPr>
                <w:rStyle w:val="ChSmallCaps"/>
              </w:rPr>
            </w:pPr>
            <w:r w:rsidRPr="0099608C">
              <w:rPr>
                <w:rStyle w:val="ChSmallCaps"/>
              </w:rPr>
              <w:t>1sg</w:t>
            </w:r>
          </w:p>
        </w:tc>
        <w:tc>
          <w:tcPr>
            <w:tcW w:w="636" w:type="dxa"/>
            <w:shd w:val="clear" w:color="auto" w:fill="auto"/>
          </w:tcPr>
          <w:p w14:paraId="53C8D0DC" w14:textId="77777777" w:rsidR="006E25BB" w:rsidRPr="00856563" w:rsidRDefault="006E25BB" w:rsidP="00B51DB6">
            <w:pPr>
              <w:pStyle w:val="GlossEng"/>
            </w:pPr>
            <w:r w:rsidRPr="00856563">
              <w:t>guard</w:t>
            </w:r>
          </w:p>
        </w:tc>
        <w:tc>
          <w:tcPr>
            <w:tcW w:w="503" w:type="dxa"/>
            <w:shd w:val="clear" w:color="auto" w:fill="auto"/>
          </w:tcPr>
          <w:p w14:paraId="5A015D90" w14:textId="77777777" w:rsidR="006E25BB" w:rsidRPr="00856563" w:rsidRDefault="006E25BB" w:rsidP="00B51DB6">
            <w:pPr>
              <w:pStyle w:val="GlossEng"/>
            </w:pPr>
            <w:r w:rsidRPr="00856563">
              <w:t>two</w:t>
            </w:r>
          </w:p>
        </w:tc>
        <w:tc>
          <w:tcPr>
            <w:tcW w:w="547" w:type="dxa"/>
            <w:shd w:val="clear" w:color="auto" w:fill="auto"/>
          </w:tcPr>
          <w:p w14:paraId="016F4EC2" w14:textId="77777777" w:rsidR="006E25BB" w:rsidRPr="00856563" w:rsidRDefault="006E25BB" w:rsidP="00B51DB6">
            <w:pPr>
              <w:pStyle w:val="GlossEng"/>
            </w:pPr>
            <w:r w:rsidRPr="00856563">
              <w:t>hour</w:t>
            </w:r>
          </w:p>
        </w:tc>
        <w:tc>
          <w:tcPr>
            <w:tcW w:w="447" w:type="dxa"/>
            <w:shd w:val="clear" w:color="auto" w:fill="auto"/>
          </w:tcPr>
          <w:p w14:paraId="262D1C1B" w14:textId="77777777" w:rsidR="006E25BB" w:rsidRPr="00856563" w:rsidRDefault="006E25BB" w:rsidP="00B51DB6">
            <w:pPr>
              <w:pStyle w:val="GlossEng"/>
            </w:pPr>
            <w:r w:rsidRPr="00856563">
              <w:t>yes</w:t>
            </w:r>
          </w:p>
        </w:tc>
        <w:tc>
          <w:tcPr>
            <w:tcW w:w="736" w:type="dxa"/>
            <w:shd w:val="clear" w:color="auto" w:fill="auto"/>
          </w:tcPr>
          <w:p w14:paraId="2B9BF10E" w14:textId="77777777" w:rsidR="006E25BB" w:rsidRPr="00856563" w:rsidRDefault="006E25BB" w:rsidP="00B51DB6">
            <w:pPr>
              <w:pStyle w:val="GlossEng"/>
            </w:pPr>
            <w:r>
              <w:t>lack</w:t>
            </w:r>
          </w:p>
        </w:tc>
        <w:tc>
          <w:tcPr>
            <w:tcW w:w="591" w:type="dxa"/>
            <w:shd w:val="clear" w:color="auto" w:fill="auto"/>
          </w:tcPr>
          <w:p w14:paraId="187B82BD" w14:textId="77777777" w:rsidR="006E25BB" w:rsidRPr="00856563" w:rsidRDefault="006E25BB" w:rsidP="00B51DB6">
            <w:pPr>
              <w:pStyle w:val="GlossEng"/>
            </w:pPr>
            <w:r w:rsidRPr="00856563">
              <w:t>more</w:t>
            </w:r>
          </w:p>
        </w:tc>
        <w:tc>
          <w:tcPr>
            <w:tcW w:w="503" w:type="dxa"/>
            <w:shd w:val="clear" w:color="auto" w:fill="auto"/>
          </w:tcPr>
          <w:p w14:paraId="555343EB" w14:textId="77777777" w:rsidR="006E25BB" w:rsidRPr="00856563" w:rsidRDefault="006E25BB" w:rsidP="00B51DB6">
            <w:pPr>
              <w:pStyle w:val="GlossEng"/>
            </w:pPr>
            <w:r w:rsidRPr="00856563">
              <w:t>two</w:t>
            </w:r>
          </w:p>
        </w:tc>
        <w:tc>
          <w:tcPr>
            <w:tcW w:w="547" w:type="dxa"/>
            <w:shd w:val="clear" w:color="auto" w:fill="auto"/>
          </w:tcPr>
          <w:p w14:paraId="766179DA" w14:textId="77777777" w:rsidR="006E25BB" w:rsidRPr="00856563" w:rsidRDefault="006E25BB" w:rsidP="00B51DB6">
            <w:pPr>
              <w:pStyle w:val="GlossEng"/>
            </w:pPr>
            <w:r w:rsidRPr="00856563">
              <w:t>hour</w:t>
            </w:r>
          </w:p>
        </w:tc>
        <w:tc>
          <w:tcPr>
            <w:tcW w:w="284" w:type="dxa"/>
            <w:shd w:val="clear" w:color="auto" w:fill="auto"/>
          </w:tcPr>
          <w:p w14:paraId="148CA2E0" w14:textId="77777777" w:rsidR="006E25BB" w:rsidRPr="00856563" w:rsidRDefault="006E25BB" w:rsidP="00B51DB6">
            <w:pPr>
              <w:pStyle w:val="GlossEng"/>
            </w:pPr>
          </w:p>
        </w:tc>
      </w:tr>
    </w:tbl>
    <w:p w14:paraId="2BD7715A" w14:textId="141AA6E8" w:rsidR="006E25BB" w:rsidRPr="00856563" w:rsidRDefault="00B7093A" w:rsidP="006E25BB">
      <w:pPr>
        <w:pStyle w:val="FreeTranslEng"/>
      </w:pPr>
      <w:r>
        <w:t>‘</w:t>
      </w:r>
      <w:r w:rsidR="006E25BB" w:rsidRPr="00856563">
        <w:t xml:space="preserve">I kept watch for </w:t>
      </w:r>
      <w:r w:rsidR="006E25BB" w:rsidRPr="00856563">
        <w:rPr>
          <w:rStyle w:val="ChBlueBold"/>
        </w:rPr>
        <w:t>two hours</w:t>
      </w:r>
      <w:r w:rsidR="006E25BB" w:rsidRPr="00856563">
        <w:t xml:space="preserve">, yes, more or less for </w:t>
      </w:r>
      <w:r w:rsidR="006E25BB" w:rsidRPr="00856563">
        <w:rPr>
          <w:rStyle w:val="ChBlueBold"/>
        </w:rPr>
        <w:t>two hours</w:t>
      </w:r>
      <w:r w:rsidR="006E25BB" w:rsidRPr="00856563">
        <w:t xml:space="preserve"> …</w:t>
      </w:r>
      <w:r>
        <w:t>’</w:t>
      </w:r>
      <w:r w:rsidR="006E25BB" w:rsidRPr="00856563">
        <w:t xml:space="preserve"> </w:t>
      </w:r>
      <w:r w:rsidR="006E25BB" w:rsidRPr="00856563">
        <w:rPr>
          <w:rStyle w:val="ExampleSource"/>
        </w:rPr>
        <w:t>[080919-</w:t>
      </w:r>
      <w:r w:rsidR="006E25BB" w:rsidRPr="00AC1E9C">
        <w:rPr>
          <w:rStyle w:val="ExampleSource"/>
        </w:rPr>
        <w:t>004-NP.0016</w:t>
      </w:r>
      <w:r w:rsidR="006E25BB" w:rsidRPr="00856563">
        <w:rPr>
          <w:rStyle w:val="ExampleSource"/>
        </w:rPr>
        <w:t>]</w:t>
      </w:r>
    </w:p>
    <w:tbl>
      <w:tblPr>
        <w:tblW w:w="0" w:type="auto"/>
        <w:tblCellMar>
          <w:left w:w="40" w:type="dxa"/>
          <w:right w:w="40" w:type="dxa"/>
        </w:tblCellMar>
        <w:tblLook w:val="01E0" w:firstRow="1" w:lastRow="1" w:firstColumn="1" w:lastColumn="1" w:noHBand="0" w:noVBand="0"/>
      </w:tblPr>
      <w:tblGrid>
        <w:gridCol w:w="709"/>
        <w:gridCol w:w="1008"/>
        <w:gridCol w:w="503"/>
        <w:gridCol w:w="485"/>
        <w:gridCol w:w="736"/>
      </w:tblGrid>
      <w:tr w:rsidR="00AC23C4" w:rsidRPr="004B7057" w14:paraId="127ED64D" w14:textId="77777777" w:rsidTr="00AC23C4">
        <w:tc>
          <w:tcPr>
            <w:tcW w:w="709" w:type="dxa"/>
            <w:shd w:val="clear" w:color="auto" w:fill="auto"/>
          </w:tcPr>
          <w:p w14:paraId="03246470" w14:textId="77777777" w:rsidR="006E25BB" w:rsidRPr="00953F60" w:rsidRDefault="006E25BB" w:rsidP="00B51DB6">
            <w:pPr>
              <w:pStyle w:val="O0Nwnext"/>
            </w:pPr>
            <w:bookmarkStart w:id="3744" w:name="_Ref340905261"/>
            <w:r w:rsidRPr="00856563">
              <w:t>(</w:t>
            </w:r>
            <w:fldSimple w:instr=" SEQ ( \* ARABIC \s 1 ">
              <w:r w:rsidR="00154D81">
                <w:rPr>
                  <w:noProof/>
                </w:rPr>
                <w:t>72</w:t>
              </w:r>
            </w:fldSimple>
            <w:r w:rsidRPr="00856563">
              <w:t>)</w:t>
            </w:r>
            <w:bookmarkEnd w:id="3744"/>
          </w:p>
        </w:tc>
        <w:tc>
          <w:tcPr>
            <w:tcW w:w="1008" w:type="dxa"/>
            <w:shd w:val="clear" w:color="auto" w:fill="auto"/>
          </w:tcPr>
          <w:p w14:paraId="262DCEE4" w14:textId="77777777" w:rsidR="006E25BB" w:rsidRPr="00856563" w:rsidRDefault="006E25BB" w:rsidP="00B51DB6">
            <w:pPr>
              <w:pStyle w:val="Text"/>
              <w:rPr>
                <w:rStyle w:val="ChBlueBold"/>
              </w:rPr>
            </w:pPr>
            <w:r w:rsidRPr="00856563">
              <w:rPr>
                <w:rStyle w:val="ChBlueBold"/>
              </w:rPr>
              <w:t>sidi</w:t>
            </w:r>
          </w:p>
        </w:tc>
        <w:tc>
          <w:tcPr>
            <w:tcW w:w="503" w:type="dxa"/>
            <w:shd w:val="clear" w:color="auto" w:fill="auto"/>
          </w:tcPr>
          <w:p w14:paraId="4666CF21" w14:textId="77777777" w:rsidR="006E25BB" w:rsidRPr="00856563" w:rsidRDefault="006E25BB" w:rsidP="00B51DB6">
            <w:pPr>
              <w:pStyle w:val="Text"/>
              <w:rPr>
                <w:rStyle w:val="ChBlueBold"/>
              </w:rPr>
            </w:pPr>
            <w:r w:rsidRPr="00856563">
              <w:rPr>
                <w:rStyle w:val="ChBlueBold"/>
              </w:rPr>
              <w:t>dua</w:t>
            </w:r>
          </w:p>
        </w:tc>
        <w:tc>
          <w:tcPr>
            <w:tcW w:w="485" w:type="dxa"/>
            <w:shd w:val="clear" w:color="auto" w:fill="auto"/>
          </w:tcPr>
          <w:p w14:paraId="71250EB6" w14:textId="77777777" w:rsidR="006E25BB" w:rsidRPr="00856563" w:rsidRDefault="006E25BB" w:rsidP="00B51DB6">
            <w:pPr>
              <w:pStyle w:val="Text"/>
            </w:pPr>
            <w:r w:rsidRPr="00856563">
              <w:t>dia</w:t>
            </w:r>
          </w:p>
        </w:tc>
        <w:tc>
          <w:tcPr>
            <w:tcW w:w="736" w:type="dxa"/>
            <w:shd w:val="clear" w:color="auto" w:fill="auto"/>
          </w:tcPr>
          <w:p w14:paraId="35B24145" w14:textId="77777777" w:rsidR="006E25BB" w:rsidRPr="00856563" w:rsidRDefault="006E25BB" w:rsidP="00B51DB6">
            <w:pPr>
              <w:pStyle w:val="Text"/>
            </w:pPr>
            <w:r w:rsidRPr="00856563">
              <w:t>potong</w:t>
            </w:r>
          </w:p>
        </w:tc>
      </w:tr>
      <w:tr w:rsidR="00AC23C4" w:rsidRPr="00AC23C4" w14:paraId="341DB534" w14:textId="77777777" w:rsidTr="00AC23C4">
        <w:tc>
          <w:tcPr>
            <w:tcW w:w="709" w:type="dxa"/>
            <w:shd w:val="clear" w:color="auto" w:fill="auto"/>
          </w:tcPr>
          <w:p w14:paraId="26F00078" w14:textId="77777777" w:rsidR="006E25BB" w:rsidRPr="00953F60" w:rsidRDefault="006E25BB" w:rsidP="00B51DB6">
            <w:pPr>
              <w:pStyle w:val="GlossEng"/>
            </w:pPr>
          </w:p>
        </w:tc>
        <w:tc>
          <w:tcPr>
            <w:tcW w:w="1008" w:type="dxa"/>
            <w:shd w:val="clear" w:color="auto" w:fill="auto"/>
          </w:tcPr>
          <w:p w14:paraId="604ED3C8" w14:textId="77777777" w:rsidR="006E25BB" w:rsidRPr="00856563" w:rsidRDefault="006E25BB" w:rsidP="00B51DB6">
            <w:pPr>
              <w:pStyle w:val="GlossEng"/>
            </w:pPr>
            <w:r w:rsidRPr="00856563">
              <w:t>CD.player</w:t>
            </w:r>
          </w:p>
        </w:tc>
        <w:tc>
          <w:tcPr>
            <w:tcW w:w="503" w:type="dxa"/>
            <w:shd w:val="clear" w:color="auto" w:fill="auto"/>
          </w:tcPr>
          <w:p w14:paraId="4B1F97D7" w14:textId="77777777" w:rsidR="006E25BB" w:rsidRPr="00856563" w:rsidRDefault="006E25BB" w:rsidP="00B51DB6">
            <w:pPr>
              <w:pStyle w:val="GlossEng"/>
            </w:pPr>
            <w:r w:rsidRPr="00856563">
              <w:t>two</w:t>
            </w:r>
          </w:p>
        </w:tc>
        <w:tc>
          <w:tcPr>
            <w:tcW w:w="485" w:type="dxa"/>
            <w:shd w:val="clear" w:color="auto" w:fill="auto"/>
          </w:tcPr>
          <w:p w14:paraId="1610FA6F" w14:textId="77777777" w:rsidR="006E25BB" w:rsidRPr="0099608C" w:rsidRDefault="006E25BB" w:rsidP="00B51DB6">
            <w:pPr>
              <w:pStyle w:val="GlossEng"/>
              <w:rPr>
                <w:rStyle w:val="ChSmallCaps"/>
              </w:rPr>
            </w:pPr>
            <w:r w:rsidRPr="0099608C">
              <w:rPr>
                <w:rStyle w:val="ChSmallCaps"/>
              </w:rPr>
              <w:t>3sg</w:t>
            </w:r>
          </w:p>
        </w:tc>
        <w:tc>
          <w:tcPr>
            <w:tcW w:w="736" w:type="dxa"/>
            <w:shd w:val="clear" w:color="auto" w:fill="auto"/>
          </w:tcPr>
          <w:p w14:paraId="24643A4F" w14:textId="77777777" w:rsidR="006E25BB" w:rsidRPr="00856563" w:rsidRDefault="006E25BB" w:rsidP="00B51DB6">
            <w:pPr>
              <w:pStyle w:val="GlossEng"/>
            </w:pPr>
            <w:r w:rsidRPr="00856563">
              <w:t>cut</w:t>
            </w:r>
          </w:p>
        </w:tc>
      </w:tr>
    </w:tbl>
    <w:p w14:paraId="72BD50D2" w14:textId="45573A3C" w:rsidR="006E25BB" w:rsidRPr="00856563" w:rsidRDefault="00B7093A" w:rsidP="006E25BB">
      <w:pPr>
        <w:pStyle w:val="FreeTranslEng"/>
      </w:pPr>
      <w:r>
        <w:t>‘</w:t>
      </w:r>
      <w:r w:rsidR="006E25BB" w:rsidRPr="00856563">
        <w:rPr>
          <w:rStyle w:val="ChBlueBold"/>
        </w:rPr>
        <w:t>both CD</w:t>
      </w:r>
      <w:r w:rsidR="006E25BB">
        <w:rPr>
          <w:rStyle w:val="ChBlueBold"/>
        </w:rPr>
        <w:t xml:space="preserve"> player</w:t>
      </w:r>
      <w:r w:rsidR="006E25BB" w:rsidRPr="00856563">
        <w:rPr>
          <w:rStyle w:val="ChBlueBold"/>
        </w:rPr>
        <w:t>s</w:t>
      </w:r>
      <w:r w:rsidR="006E25BB" w:rsidRPr="00856563">
        <w:t xml:space="preserve">, he </w:t>
      </w:r>
      <w:r w:rsidR="006E25BB">
        <w:t xml:space="preserve">destroyed </w:t>
      </w:r>
      <w:r w:rsidR="006E25BB" w:rsidRPr="00856563">
        <w:t>(them)</w:t>
      </w:r>
      <w:r>
        <w:t>’</w:t>
      </w:r>
      <w:r w:rsidR="006E25BB" w:rsidRPr="00856563">
        <w:t xml:space="preserve"> </w:t>
      </w:r>
      <w:r w:rsidR="006E25BB" w:rsidRPr="00856563">
        <w:rPr>
          <w:rStyle w:val="ExampleSource"/>
        </w:rPr>
        <w:t>[081011-009-Cv.0006]</w:t>
      </w:r>
    </w:p>
    <w:tbl>
      <w:tblPr>
        <w:tblW w:w="4046" w:type="dxa"/>
        <w:tblCellMar>
          <w:left w:w="42" w:type="dxa"/>
          <w:right w:w="42" w:type="dxa"/>
        </w:tblCellMar>
        <w:tblLook w:val="01E0" w:firstRow="1" w:lastRow="1" w:firstColumn="1" w:lastColumn="1" w:noHBand="0" w:noVBand="0"/>
      </w:tblPr>
      <w:tblGrid>
        <w:gridCol w:w="709"/>
        <w:gridCol w:w="777"/>
        <w:gridCol w:w="773"/>
        <w:gridCol w:w="551"/>
        <w:gridCol w:w="507"/>
        <w:gridCol w:w="729"/>
      </w:tblGrid>
      <w:tr w:rsidR="00AC23C4" w:rsidRPr="004B7057" w14:paraId="00AF081C" w14:textId="77777777" w:rsidTr="00AC23C4">
        <w:tc>
          <w:tcPr>
            <w:tcW w:w="709" w:type="dxa"/>
            <w:shd w:val="clear" w:color="auto" w:fill="auto"/>
          </w:tcPr>
          <w:p w14:paraId="63D28CAF" w14:textId="77777777" w:rsidR="006E25BB" w:rsidRPr="00953F60" w:rsidRDefault="006E25BB" w:rsidP="00B51DB6">
            <w:pPr>
              <w:pStyle w:val="O0Nwnext"/>
            </w:pPr>
            <w:bookmarkStart w:id="3745" w:name="_Ref340905260"/>
            <w:bookmarkEnd w:id="3739"/>
            <w:r w:rsidRPr="00856563">
              <w:t>(</w:t>
            </w:r>
            <w:fldSimple w:instr=" SEQ ( \* ARABIC \s 1 ">
              <w:r w:rsidR="00154D81">
                <w:rPr>
                  <w:noProof/>
                </w:rPr>
                <w:t>73</w:t>
              </w:r>
            </w:fldSimple>
            <w:r w:rsidRPr="00856563">
              <w:t>)</w:t>
            </w:r>
            <w:bookmarkEnd w:id="3745"/>
          </w:p>
        </w:tc>
        <w:tc>
          <w:tcPr>
            <w:tcW w:w="777" w:type="dxa"/>
            <w:shd w:val="clear" w:color="auto" w:fill="auto"/>
          </w:tcPr>
          <w:p w14:paraId="1F6C1448" w14:textId="77777777" w:rsidR="006E25BB" w:rsidRPr="00262FD6" w:rsidRDefault="006E25BB" w:rsidP="00B51DB6">
            <w:pPr>
              <w:pStyle w:val="Text"/>
            </w:pPr>
            <w:r w:rsidRPr="00262FD6">
              <w:t>ini</w:t>
            </w:r>
          </w:p>
        </w:tc>
        <w:tc>
          <w:tcPr>
            <w:tcW w:w="773" w:type="dxa"/>
            <w:shd w:val="clear" w:color="auto" w:fill="auto"/>
          </w:tcPr>
          <w:p w14:paraId="1052C78E" w14:textId="77777777" w:rsidR="006E25BB" w:rsidRPr="00262FD6" w:rsidRDefault="006E25BB" w:rsidP="00B51DB6">
            <w:pPr>
              <w:pStyle w:val="Text"/>
            </w:pPr>
            <w:r w:rsidRPr="00262FD6">
              <w:t>suda</w:t>
            </w:r>
          </w:p>
        </w:tc>
        <w:tc>
          <w:tcPr>
            <w:tcW w:w="551" w:type="dxa"/>
            <w:shd w:val="clear" w:color="auto" w:fill="auto"/>
          </w:tcPr>
          <w:p w14:paraId="52BE4B4E" w14:textId="77777777" w:rsidR="006E25BB" w:rsidRPr="007D7493" w:rsidRDefault="006E25BB" w:rsidP="00B51DB6">
            <w:pPr>
              <w:pStyle w:val="Text"/>
              <w:rPr>
                <w:rStyle w:val="ChBlueBold"/>
              </w:rPr>
            </w:pPr>
            <w:r w:rsidRPr="007D7493">
              <w:rPr>
                <w:rStyle w:val="ChBlueBold"/>
              </w:rPr>
              <w:t>jam</w:t>
            </w:r>
          </w:p>
        </w:tc>
        <w:tc>
          <w:tcPr>
            <w:tcW w:w="507" w:type="dxa"/>
            <w:shd w:val="clear" w:color="auto" w:fill="auto"/>
          </w:tcPr>
          <w:p w14:paraId="695BDC6E" w14:textId="77777777" w:rsidR="006E25BB" w:rsidRPr="007D7493" w:rsidRDefault="006E25BB" w:rsidP="00B51DB6">
            <w:pPr>
              <w:pStyle w:val="Text"/>
              <w:rPr>
                <w:rStyle w:val="ChBlueBold"/>
              </w:rPr>
            </w:pPr>
            <w:r w:rsidRPr="007D7493">
              <w:rPr>
                <w:rStyle w:val="ChBlueBold"/>
              </w:rPr>
              <w:t>dua</w:t>
            </w:r>
          </w:p>
        </w:tc>
        <w:tc>
          <w:tcPr>
            <w:tcW w:w="729" w:type="dxa"/>
            <w:shd w:val="clear" w:color="auto" w:fill="auto"/>
          </w:tcPr>
          <w:p w14:paraId="042453C9" w14:textId="77777777" w:rsidR="006E25BB" w:rsidRPr="00262FD6" w:rsidRDefault="006E25BB" w:rsidP="00B51DB6">
            <w:pPr>
              <w:pStyle w:val="Text"/>
            </w:pPr>
            <w:r w:rsidRPr="00262FD6">
              <w:t>malam</w:t>
            </w:r>
          </w:p>
        </w:tc>
      </w:tr>
      <w:tr w:rsidR="00AC23C4" w:rsidRPr="00AC23C4" w14:paraId="20E00507" w14:textId="77777777" w:rsidTr="00AC23C4">
        <w:tc>
          <w:tcPr>
            <w:tcW w:w="709" w:type="dxa"/>
            <w:shd w:val="clear" w:color="auto" w:fill="auto"/>
          </w:tcPr>
          <w:p w14:paraId="55D6D597" w14:textId="77777777" w:rsidR="006E25BB" w:rsidRPr="007D7493" w:rsidRDefault="006E25BB" w:rsidP="00B51DB6">
            <w:pPr>
              <w:pStyle w:val="GlossEng"/>
            </w:pPr>
          </w:p>
        </w:tc>
        <w:tc>
          <w:tcPr>
            <w:tcW w:w="777" w:type="dxa"/>
            <w:shd w:val="clear" w:color="auto" w:fill="auto"/>
          </w:tcPr>
          <w:p w14:paraId="2DCCDD45" w14:textId="77777777" w:rsidR="006E25BB" w:rsidRPr="0099608C" w:rsidRDefault="006E25BB" w:rsidP="00B51DB6">
            <w:pPr>
              <w:pStyle w:val="GlossEng"/>
              <w:rPr>
                <w:rStyle w:val="ChSmallCaps"/>
              </w:rPr>
            </w:pPr>
            <w:r w:rsidRPr="0099608C">
              <w:rPr>
                <w:rStyle w:val="ChSmallCaps"/>
              </w:rPr>
              <w:t>d.prox</w:t>
            </w:r>
          </w:p>
        </w:tc>
        <w:tc>
          <w:tcPr>
            <w:tcW w:w="773" w:type="dxa"/>
            <w:shd w:val="clear" w:color="auto" w:fill="auto"/>
          </w:tcPr>
          <w:p w14:paraId="27517616" w14:textId="77777777" w:rsidR="006E25BB" w:rsidRPr="00262FD6" w:rsidRDefault="006E25BB" w:rsidP="00B51DB6">
            <w:pPr>
              <w:pStyle w:val="GlossEng"/>
            </w:pPr>
            <w:r w:rsidRPr="00262FD6">
              <w:t>already</w:t>
            </w:r>
          </w:p>
        </w:tc>
        <w:tc>
          <w:tcPr>
            <w:tcW w:w="551" w:type="dxa"/>
            <w:shd w:val="clear" w:color="auto" w:fill="auto"/>
          </w:tcPr>
          <w:p w14:paraId="7B2BF18C" w14:textId="77777777" w:rsidR="006E25BB" w:rsidRPr="00262FD6" w:rsidRDefault="006E25BB" w:rsidP="00B51DB6">
            <w:pPr>
              <w:pStyle w:val="GlossEng"/>
            </w:pPr>
            <w:r w:rsidRPr="00262FD6">
              <w:t>hour</w:t>
            </w:r>
          </w:p>
        </w:tc>
        <w:tc>
          <w:tcPr>
            <w:tcW w:w="507" w:type="dxa"/>
            <w:shd w:val="clear" w:color="auto" w:fill="auto"/>
          </w:tcPr>
          <w:p w14:paraId="5FDE739B" w14:textId="77777777" w:rsidR="006E25BB" w:rsidRPr="00262FD6" w:rsidRDefault="006E25BB" w:rsidP="00B51DB6">
            <w:pPr>
              <w:pStyle w:val="GlossEng"/>
            </w:pPr>
            <w:r w:rsidRPr="00262FD6">
              <w:t>two</w:t>
            </w:r>
          </w:p>
        </w:tc>
        <w:tc>
          <w:tcPr>
            <w:tcW w:w="729" w:type="dxa"/>
            <w:shd w:val="clear" w:color="auto" w:fill="auto"/>
          </w:tcPr>
          <w:p w14:paraId="7405E2F0" w14:textId="77777777" w:rsidR="006E25BB" w:rsidRPr="00262FD6" w:rsidRDefault="006E25BB" w:rsidP="00B51DB6">
            <w:pPr>
              <w:pStyle w:val="GlossEng"/>
            </w:pPr>
            <w:r w:rsidRPr="00262FD6">
              <w:t>night</w:t>
            </w:r>
          </w:p>
        </w:tc>
      </w:tr>
    </w:tbl>
    <w:p w14:paraId="4D2DB07D" w14:textId="7ADBC5F9" w:rsidR="006E25BB" w:rsidRDefault="00B7093A" w:rsidP="006E25BB">
      <w:pPr>
        <w:pStyle w:val="FreeTranslEng"/>
      </w:pPr>
      <w:r>
        <w:t>‘</w:t>
      </w:r>
      <w:r w:rsidR="006E25BB">
        <w:t xml:space="preserve">this is already </w:t>
      </w:r>
      <w:r w:rsidR="006E25BB" w:rsidRPr="00680E79">
        <w:rPr>
          <w:rStyle w:val="ChBlueBold"/>
        </w:rPr>
        <w:t>two o</w:t>
      </w:r>
      <w:r>
        <w:rPr>
          <w:rStyle w:val="ChBlueBold"/>
        </w:rPr>
        <w:t>’</w:t>
      </w:r>
      <w:r w:rsidR="006E25BB" w:rsidRPr="00680E79">
        <w:rPr>
          <w:rStyle w:val="ChBlueBold"/>
        </w:rPr>
        <w:t>clock</w:t>
      </w:r>
      <w:r w:rsidR="006E25BB">
        <w:t xml:space="preserve"> at night</w:t>
      </w:r>
      <w:r>
        <w:t>’</w:t>
      </w:r>
      <w:r w:rsidR="006E25BB">
        <w:t xml:space="preserve"> </w:t>
      </w:r>
      <w:r w:rsidR="006E25BB" w:rsidRPr="007D7493">
        <w:rPr>
          <w:rStyle w:val="ExampleSource"/>
        </w:rPr>
        <w:t>[080916-001-CvNP.0001]</w:t>
      </w:r>
    </w:p>
    <w:p w14:paraId="6CD8882B" w14:textId="10613645" w:rsidR="006E25BB" w:rsidRPr="00856563" w:rsidRDefault="006E25BB" w:rsidP="001320C7">
      <w:pPr>
        <w:pStyle w:val="Body0005after"/>
      </w:pPr>
      <w:r w:rsidRPr="00856563">
        <w:t xml:space="preserve">The data in </w:t>
      </w:r>
      <w:r>
        <w:fldChar w:fldCharType="begin"/>
      </w:r>
      <w:r>
        <w:instrText xml:space="preserve"> REF _Ref340905241 \h </w:instrText>
      </w:r>
      <w:r>
        <w:fldChar w:fldCharType="separate"/>
      </w:r>
      <w:r w:rsidR="00154D81" w:rsidRPr="00856563">
        <w:t>(</w:t>
      </w:r>
      <w:r w:rsidR="00154D81">
        <w:rPr>
          <w:noProof/>
        </w:rPr>
        <w:t>63</w:t>
      </w:r>
      <w:r w:rsidR="00154D81" w:rsidRPr="00856563">
        <w:t>)</w:t>
      </w:r>
      <w:r>
        <w:fldChar w:fldCharType="end"/>
      </w:r>
      <w:r>
        <w:t xml:space="preserve"> to </w:t>
      </w:r>
      <w:r>
        <w:fldChar w:fldCharType="begin"/>
      </w:r>
      <w:r>
        <w:instrText xml:space="preserve"> REF _Ref340905260 \h </w:instrText>
      </w:r>
      <w:r>
        <w:fldChar w:fldCharType="separate"/>
      </w:r>
      <w:r w:rsidR="00154D81" w:rsidRPr="00856563">
        <w:t>(</w:t>
      </w:r>
      <w:r w:rsidR="00154D81">
        <w:rPr>
          <w:noProof/>
        </w:rPr>
        <w:t>73</w:t>
      </w:r>
      <w:r w:rsidR="00154D81" w:rsidRPr="00856563">
        <w:t>)</w:t>
      </w:r>
      <w:r>
        <w:fldChar w:fldCharType="end"/>
      </w:r>
      <w:r>
        <w:t xml:space="preserve"> </w:t>
      </w:r>
      <w:r w:rsidRPr="00856563">
        <w:t>suggest</w:t>
      </w:r>
      <w:r w:rsidR="00F72833">
        <w:t>s</w:t>
      </w:r>
      <w:r w:rsidRPr="00856563">
        <w:t xml:space="preserve"> that </w:t>
      </w:r>
      <w:r>
        <w:t xml:space="preserve">the </w:t>
      </w:r>
      <w:r w:rsidRPr="0099608C">
        <w:rPr>
          <w:rStyle w:val="ChSmallCaps"/>
        </w:rPr>
        <w:t>nn</w:t>
      </w:r>
      <w:r w:rsidRPr="001A5B8C">
        <w:t>um</w:t>
      </w:r>
      <w:r w:rsidRPr="00856563">
        <w:t xml:space="preserve"> order is favored in more specific and definite constructions, namely to </w:t>
      </w:r>
      <w:r>
        <w:t xml:space="preserve">signal </w:t>
      </w:r>
      <w:r w:rsidRPr="00856563">
        <w:t>exhaustivity of definite referents</w:t>
      </w:r>
      <w:r>
        <w:t xml:space="preserve"> or </w:t>
      </w:r>
      <w:r w:rsidRPr="00856563">
        <w:t>unique positio</w:t>
      </w:r>
      <w:r>
        <w:t>ns within series or sequences</w:t>
      </w:r>
      <w:r w:rsidRPr="00856563">
        <w:t xml:space="preserve">. The </w:t>
      </w:r>
      <w:r w:rsidRPr="0099608C">
        <w:rPr>
          <w:rStyle w:val="ChSmallCaps"/>
        </w:rPr>
        <w:t>n</w:t>
      </w:r>
      <w:r w:rsidRPr="00B02508">
        <w:t>um</w:t>
      </w:r>
      <w:r w:rsidRPr="0099608C">
        <w:rPr>
          <w:rStyle w:val="ChSmallCaps"/>
        </w:rPr>
        <w:t>n</w:t>
      </w:r>
      <w:r w:rsidRPr="00856563">
        <w:t xml:space="preserve"> order, by contrast, is associated with less specific or less definite constructions </w:t>
      </w:r>
      <w:r>
        <w:t xml:space="preserve">which express </w:t>
      </w:r>
      <w:r w:rsidRPr="00856563">
        <w:t xml:space="preserve">the absolute number of items denoted by the head nominal. These </w:t>
      </w:r>
      <w:r>
        <w:t xml:space="preserve">patterns </w:t>
      </w:r>
      <w:r w:rsidRPr="00856563">
        <w:t xml:space="preserve">contrast with </w:t>
      </w:r>
      <w:r w:rsidR="00BA6215">
        <w:rPr>
          <w:rStyle w:val="Citation"/>
        </w:rPr>
        <w:fldChar w:fldCharType="begin"/>
      </w:r>
      <w:r w:rsidR="0092451D">
        <w:rPr>
          <w:rStyle w:val="Citation"/>
        </w:rPr>
        <w:instrText>ADDIN CITAVI.PLACEHOLDER 1dff55a8-cdcb-44e0-ab1c-fcba06154b9c PFBsYWNlaG9sZGVyPg0KICA8QWRkSW5WZXJzaW9uPjUuMi4wLjg8L0FkZEluVmVyc2lvbj4NCiAgPElkPjFkZmY1NWE4LWNkY2ItNDRlMC1hYjFjLWZjYmEwNjE1NGI5YzwvSWQ+DQogIDxFbnRyaWVzPg0KICAgIDxFbnRyeT4NCiAgICAgIDxJZD5hZTk0OTRkOS00NjM5LTQ5MGEtYmQ0My00Mzk3NmViNGZiNmY8L0lkPg0KICAgICAgPE5vUGFyPnRydWU8L05vUGFyPg0KICAgICAgPFBlcnNvbk9ubHk+dHJ1ZTwvUGVyc29uT25seT4NCiAgICAgIDxSZWZlcmVuY2VJZD5jMWIwNzExOC0yMDlkLTQ5OTUtYjE1OC0yN2JhOWJmYmQ0OTU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lZW5iZXJnPC9UZXh0Pg0KICAgIDwvVGV4dFVuaXQ+DQogIDwvVGV4dFVuaXRzPg0KPC9QbGFjZWhvbGRlcj4=</w:instrText>
      </w:r>
      <w:r w:rsidR="00BA6215">
        <w:rPr>
          <w:rStyle w:val="Citation"/>
        </w:rPr>
        <w:fldChar w:fldCharType="separate"/>
      </w:r>
      <w:bookmarkStart w:id="3746" w:name="_CTVP0011dff55a8cdcb44e0ab1cfcba06154b9c"/>
      <w:r w:rsidR="0092006B">
        <w:rPr>
          <w:rStyle w:val="Citation"/>
        </w:rPr>
        <w:t>Greenberg</w:t>
      </w:r>
      <w:bookmarkEnd w:id="3746"/>
      <w:r w:rsidR="00BA6215">
        <w:rPr>
          <w:rStyle w:val="Citation"/>
        </w:rPr>
        <w:fldChar w:fldCharType="end"/>
      </w:r>
      <w:r w:rsidR="00B76771">
        <w:rPr>
          <w:rStyle w:val="Citation"/>
        </w:rPr>
        <w:t>’</w:t>
      </w:r>
      <w:r>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1df705a3-2ffe-4218-bdfe-3ecef3e90aad 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g6IDI4NCk8L1RleHQ+DQogICAgPC9UZXh0VW5pdD4NCiAgPC9UZXh0VW5pdHM+DQo8L1BsYWNlaG9sZGVyPg==</w:instrText>
      </w:r>
      <w:r w:rsidR="00BA6215">
        <w:rPr>
          <w:rStyle w:val="Citation"/>
        </w:rPr>
        <w:fldChar w:fldCharType="separate"/>
      </w:r>
      <w:bookmarkStart w:id="3747" w:name="_CTVP0011df705a32ffe4218bdfe3ecef3e90aad"/>
      <w:r w:rsidR="0092006B">
        <w:rPr>
          <w:rStyle w:val="Citation"/>
        </w:rPr>
        <w:t>(1978: 284)</w:t>
      </w:r>
      <w:bookmarkEnd w:id="3747"/>
      <w:r w:rsidR="00BA6215">
        <w:rPr>
          <w:rStyle w:val="Citation"/>
        </w:rPr>
        <w:fldChar w:fldCharType="end"/>
      </w:r>
      <w:r w:rsidRPr="00856563">
        <w:t xml:space="preserve"> cross-linguistic findings concerning the word order in noun phrases with adnominal numerals:</w:t>
      </w:r>
    </w:p>
    <w:p w14:paraId="49ECD4E1" w14:textId="77777777" w:rsidR="006E25BB" w:rsidRPr="00856563" w:rsidRDefault="006E25BB" w:rsidP="006E25BB">
      <w:pPr>
        <w:pStyle w:val="I05I"/>
      </w:pPr>
      <w:r w:rsidRPr="00856563">
        <w:t>44. The order noun-numeral is favored in indefinite and approximative constructions.</w:t>
      </w:r>
    </w:p>
    <w:p w14:paraId="1DAF8DF0" w14:textId="0AF96D11" w:rsidR="006E25BB" w:rsidRPr="00856563" w:rsidRDefault="00BA6215" w:rsidP="001320C7">
      <w:pPr>
        <w:pStyle w:val="Body0000after"/>
      </w:pPr>
      <w:r>
        <w:rPr>
          <w:rStyle w:val="Citation"/>
        </w:rPr>
        <w:fldChar w:fldCharType="begin"/>
      </w:r>
      <w:r w:rsidR="0092451D">
        <w:rPr>
          <w:rStyle w:val="Citation"/>
        </w:rPr>
        <w:instrText>ADDIN CITAVI.PLACEHOLDER c1a2ac2a-f9e7-44f5-a95e-e7aac7bfc452 PFBsYWNlaG9sZGVyPg0KICA8QWRkSW5WZXJzaW9uPjUuMi4wLjg8L0FkZEluVmVyc2lvbj4NCiAgPElkPmMxYTJhYzJhLWY5ZTctNDRmNS1hOTVlLWU3YWFjN2JmYzQ1MjwvSWQ+DQogIDxFbnRyaWVzPg0KICAgIDxFbnRyeT4NCiAgICAgIDxJZD42Mjc5MTM5ZC01OTU1LTQxNjUtOTQ4NS1iYzNjZTdiZDNhNmQ8L0lkPg0KICAgICAgPE5vUGFyPnRydWU8L05vUGFyPg0KICAgICAgPFBlcnNvbk9ubHk+dHJ1ZTwvUGVyc29uT25seT4NCiAgICAgIDxSZWZlcmVuY2VJZD5jMWIwNzExOC0yMDlkLTQ5OTUtYjE1OC0yN2JhOWJmYmQ0OTU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lZW5iZXJnPC9UZXh0Pg0KICAgIDwvVGV4dFVuaXQ+DQogIDwvVGV4dFVuaXRzPg0KPC9QbGFjZWhvbGRlcj4=</w:instrText>
      </w:r>
      <w:r>
        <w:rPr>
          <w:rStyle w:val="Citation"/>
        </w:rPr>
        <w:fldChar w:fldCharType="separate"/>
      </w:r>
      <w:bookmarkStart w:id="3748" w:name="_CTVP001c1a2ac2af9e744f5a95ee7aac7bfc452"/>
      <w:r w:rsidR="0092006B">
        <w:rPr>
          <w:rStyle w:val="Citation"/>
        </w:rPr>
        <w:t>Greenberg</w:t>
      </w:r>
      <w:bookmarkEnd w:id="3748"/>
      <w:r>
        <w:rPr>
          <w:rStyle w:val="Citation"/>
        </w:rPr>
        <w:fldChar w:fldCharType="end"/>
      </w:r>
      <w:r w:rsidR="00513C8C" w:rsidRPr="00513C8C">
        <w:rPr>
          <w:rStyle w:val="Citation"/>
        </w:rPr>
        <w:t xml:space="preserve"> </w:t>
      </w:r>
      <w:r>
        <w:rPr>
          <w:rStyle w:val="Citation"/>
        </w:rPr>
        <w:fldChar w:fldCharType="begin"/>
      </w:r>
      <w:r w:rsidR="0092451D">
        <w:rPr>
          <w:rStyle w:val="Citation"/>
        </w:rPr>
        <w:instrText>ADDIN CITAVI.PLACEHOLDER 674bfbdb-97db-4817-ab88-ed67b98de944 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g6IDI4NCk8L1RleHQ+DQogICAgPC9UZXh0VW5pdD4NCiAgPC9UZXh0VW5pdHM+DQo8L1BsYWNlaG9sZGVyPg==</w:instrText>
      </w:r>
      <w:r>
        <w:rPr>
          <w:rStyle w:val="Citation"/>
        </w:rPr>
        <w:fldChar w:fldCharType="separate"/>
      </w:r>
      <w:bookmarkStart w:id="3749" w:name="_CTVP001674bfbdb97db4817ab88ed67b98de944"/>
      <w:r w:rsidR="0092006B">
        <w:rPr>
          <w:rStyle w:val="Citation"/>
        </w:rPr>
        <w:t>(1978: 284)</w:t>
      </w:r>
      <w:bookmarkEnd w:id="3749"/>
      <w:r>
        <w:rPr>
          <w:rStyle w:val="Citation"/>
        </w:rPr>
        <w:fldChar w:fldCharType="end"/>
      </w:r>
      <w:r w:rsidR="006E25BB" w:rsidRPr="00856563">
        <w:t xml:space="preserve"> does note, however, that this statement is a generalization rather than a universal, given cross-linguistic </w:t>
      </w:r>
      <w:r w:rsidR="008A2BBF">
        <w:t>v</w:t>
      </w:r>
      <w:r w:rsidR="006E25BB" w:rsidRPr="00856563">
        <w:t xml:space="preserve">ariations in </w:t>
      </w:r>
      <w:r w:rsidR="008A2BBF">
        <w:t>quantifier-noun</w:t>
      </w:r>
      <w:r w:rsidR="006E25BB" w:rsidRPr="00856563">
        <w:t xml:space="preserve"> </w:t>
      </w:r>
      <w:r w:rsidR="008A2BBF">
        <w:t>[</w:t>
      </w:r>
      <w:r w:rsidR="008A2BBF" w:rsidRPr="00856563">
        <w:t>Q</w:t>
      </w:r>
      <w:r w:rsidR="008A2BBF">
        <w:t>-</w:t>
      </w:r>
      <w:r w:rsidR="008A2BBF" w:rsidRPr="00856563">
        <w:t>N</w:t>
      </w:r>
      <w:r w:rsidR="008A2BBF">
        <w:t xml:space="preserve">] </w:t>
      </w:r>
      <w:r w:rsidR="006E25BB" w:rsidRPr="00856563">
        <w:t xml:space="preserve">order. Noting that </w:t>
      </w:r>
      <w:r w:rsidR="00B7093A">
        <w:t>“</w:t>
      </w:r>
      <w:r w:rsidR="006E25BB" w:rsidRPr="00856563">
        <w:t>in some languages either QN or NQ may occur with any numeral</w:t>
      </w:r>
      <w:r w:rsidR="00B7093A">
        <w:t>”</w:t>
      </w:r>
      <w:r w:rsidR="006E25BB" w:rsidRPr="00856563">
        <w:t xml:space="preserve"> and that this </w:t>
      </w:r>
      <w:r w:rsidR="00B7093A">
        <w:t>“</w:t>
      </w:r>
      <w:r w:rsidR="006E25BB" w:rsidRPr="00856563">
        <w:t>contrast of order may then have semantic or syntactic function</w:t>
      </w:r>
      <w:r w:rsidR="00B7093A">
        <w:t>”</w:t>
      </w:r>
      <w:r w:rsidR="006E25BB" w:rsidRPr="00856563">
        <w:t xml:space="preserve">, </w:t>
      </w:r>
      <w:r>
        <w:rPr>
          <w:rStyle w:val="Citation"/>
        </w:rPr>
        <w:fldChar w:fldCharType="begin"/>
      </w:r>
      <w:r w:rsidR="0092451D">
        <w:rPr>
          <w:rStyle w:val="Citation"/>
        </w:rPr>
        <w:instrText>ADDIN CITAVI.PLACEHOLDER 92e46a7f-0c70-4502-8e63-0cd2ecf15763 PFBsYWNlaG9sZGVyPg0KICA8QWRkSW5WZXJzaW9uPjUuMi4wLjg8L0FkZEluVmVyc2lvbj4NCiAgPElkPjkyZTQ2YTdmLTBjNzAtNDUwMi04ZTYzLTBjZDJlY2YxNTc2MzwvSWQ+DQogIDxFbnRyaWVzPg0KICAgIDxFbnRyeT4NCiAgICAgIDxJZD4wMTE0YjZiOC1hODBiLTRlNDAtYmZiMi0zNjI4ODc2OWFhMTM8L0lkPg0KICAgICAgPE5vUGFyPnRydWU8L05vUGFyPg0KICAgICAgPFBlcnNvbk9ubHk+dHJ1ZTwvUGVyc29uT25seT4NCiAgICAgIDxSZWZlcmVuY2VJZD5jMWIwNzExOC0yMDlkLTQ5OTUtYjE1OC0yN2JhOWJmYmQ0OTU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lZW5iZXJnPC9UZXh0Pg0KICAgIDwvVGV4dFVuaXQ+DQogIDwvVGV4dFVuaXRzPg0KPC9QbGFjZWhvbGRlcj4=</w:instrText>
      </w:r>
      <w:r>
        <w:rPr>
          <w:rStyle w:val="Citation"/>
        </w:rPr>
        <w:fldChar w:fldCharType="separate"/>
      </w:r>
      <w:bookmarkStart w:id="3750" w:name="_CTVP00192e46a7f0c7045028e630cd2ecf15763"/>
      <w:r w:rsidR="0092006B">
        <w:rPr>
          <w:rStyle w:val="Citation"/>
        </w:rPr>
        <w:t>Greenberg</w:t>
      </w:r>
      <w:bookmarkEnd w:id="3750"/>
      <w:r>
        <w:rPr>
          <w:rStyle w:val="Citation"/>
        </w:rPr>
        <w:fldChar w:fldCharType="end"/>
      </w:r>
      <w:r w:rsidR="00513C8C" w:rsidRPr="00513C8C">
        <w:rPr>
          <w:rStyle w:val="Citation"/>
        </w:rPr>
        <w:t xml:space="preserve"> </w:t>
      </w:r>
      <w:r>
        <w:rPr>
          <w:rStyle w:val="Citation"/>
        </w:rPr>
        <w:fldChar w:fldCharType="begin"/>
      </w:r>
      <w:r w:rsidR="0092451D">
        <w:rPr>
          <w:rStyle w:val="Citation"/>
        </w:rPr>
        <w:instrText>ADDIN CITAVI.PLACEHOLDER 1420073d-3156-4b50-88f9-abbe4167bc77 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g6IDI4NCk8L1RleHQ+DQogICAgPC9UZXh0VW5pdD4NCiAgPC9UZXh0VW5pdHM+DQo8L1BsYWNlaG9sZGVyPg==</w:instrText>
      </w:r>
      <w:r>
        <w:rPr>
          <w:rStyle w:val="Citation"/>
        </w:rPr>
        <w:fldChar w:fldCharType="separate"/>
      </w:r>
      <w:bookmarkStart w:id="3751" w:name="_CTVP0011420073d31564b5088f9abbe4167bc77"/>
      <w:r w:rsidR="0092006B">
        <w:rPr>
          <w:rStyle w:val="Citation"/>
        </w:rPr>
        <w:t>(1978: 284)</w:t>
      </w:r>
      <w:bookmarkEnd w:id="3751"/>
      <w:r>
        <w:rPr>
          <w:rStyle w:val="Citation"/>
        </w:rPr>
        <w:fldChar w:fldCharType="end"/>
      </w:r>
      <w:r w:rsidR="006E25BB" w:rsidRPr="00856563">
        <w:t xml:space="preserve"> presents a number of languages that, </w:t>
      </w:r>
      <w:r w:rsidR="006E25BB">
        <w:t xml:space="preserve">like </w:t>
      </w:r>
      <w:r w:rsidR="006E25BB" w:rsidRPr="00856563">
        <w:t xml:space="preserve">Papuan Malay, employ </w:t>
      </w:r>
      <w:r w:rsidR="006E25BB" w:rsidRPr="0099608C">
        <w:rPr>
          <w:rStyle w:val="ChSmallCaps"/>
        </w:rPr>
        <w:t>nn</w:t>
      </w:r>
      <w:r w:rsidR="006E25BB" w:rsidRPr="0011584C">
        <w:t>um</w:t>
      </w:r>
      <w:r w:rsidR="006E25BB" w:rsidRPr="00856563">
        <w:t xml:space="preserve"> order in definite constructions rather than in indefinite ones.</w:t>
      </w:r>
    </w:p>
    <w:p w14:paraId="72E4EDA0" w14:textId="70FDC8D4" w:rsidR="006E25BB" w:rsidRDefault="006E25BB" w:rsidP="001320C7">
      <w:pPr>
        <w:pStyle w:val="Body0515after"/>
      </w:pPr>
      <w:r w:rsidRPr="00856563">
        <w:t xml:space="preserve">Following </w:t>
      </w:r>
      <w:r w:rsidR="00BA6215">
        <w:rPr>
          <w:rStyle w:val="Citation"/>
        </w:rPr>
        <w:fldChar w:fldCharType="begin"/>
      </w:r>
      <w:r w:rsidR="0092451D">
        <w:rPr>
          <w:rStyle w:val="Citation"/>
        </w:rPr>
        <w:instrText>ADDIN CITAVI.PLACEHOLDER 615b29ac-3b6b-4cb2-812a-c689a18e4a2a PFBsYWNlaG9sZGVyPg0KICA8QWRkSW5WZXJzaW9uPjUuMi4wLjg8L0FkZEluVmVyc2lvbj4NCiAgPElkPjYxNWIyOWFjLTNiNmItNGNiMi04MTJhLWM2ODlhMThlNGEyYTwvSWQ+DQogIDxFbnRyaWVzPg0KICAgIDxFbnRyeT4NCiAgICAgIDxJZD44MDIwZTgyNi05MmFiLTRkMWQtYWY5My0wYzllNjM5YWQ3ZmI8L0lkPg0KICAgICAgPE5vUGFyPnRydWU8L05vUGFyPg0KICAgICAgPFBlcnNvbk9ubHk+dHJ1ZTwvUGVyc29uT25seT4NCiAgICAgIDxSZWZlcmVuY2VJZD5jMWIwNzExOC0yMDlkLTQ5OTUtYjE1OC0yN2JhOWJmYmQ0OTU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lZW5iZXJnPC9UZXh0Pg0KICAgIDwvVGV4dFVuaXQ+DQogIDwvVGV4dFVuaXRzPg0KPC9QbGFjZWhvbGRlcj4=</w:instrText>
      </w:r>
      <w:r w:rsidR="00BA6215">
        <w:rPr>
          <w:rStyle w:val="Citation"/>
        </w:rPr>
        <w:fldChar w:fldCharType="separate"/>
      </w:r>
      <w:bookmarkStart w:id="3752" w:name="_CTVP001615b29ac3b6b4cb2812ac689a18e4a2a"/>
      <w:r w:rsidR="0092006B">
        <w:rPr>
          <w:rStyle w:val="Citation"/>
        </w:rPr>
        <w:t>Greenberg</w:t>
      </w:r>
      <w:bookmarkEnd w:id="3752"/>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3cc73fe2-67b4-4859-9182-e4ff68adedf2 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g6IDI4NCk8L1RleHQ+DQogICAgPC9UZXh0VW5pdD4NCiAgPC9UZXh0VW5pdHM+DQo8L1BsYWNlaG9sZGVyPg==</w:instrText>
      </w:r>
      <w:r w:rsidR="00BA6215">
        <w:rPr>
          <w:rStyle w:val="Citation"/>
        </w:rPr>
        <w:fldChar w:fldCharType="separate"/>
      </w:r>
      <w:bookmarkStart w:id="3753" w:name="_CTVP0013cc73fe267b448599182e4ff68adedf2"/>
      <w:r w:rsidR="0092006B">
        <w:rPr>
          <w:rStyle w:val="Citation"/>
        </w:rPr>
        <w:t>(1978: 284)</w:t>
      </w:r>
      <w:bookmarkEnd w:id="3753"/>
      <w:r w:rsidR="00BA6215">
        <w:rPr>
          <w:rStyle w:val="Citation"/>
        </w:rPr>
        <w:fldChar w:fldCharType="end"/>
      </w:r>
      <w:r w:rsidRPr="00856563">
        <w:t xml:space="preserve">, </w:t>
      </w:r>
      <w:r>
        <w:t xml:space="preserve">the </w:t>
      </w:r>
      <w:r w:rsidRPr="00856563">
        <w:t xml:space="preserve">Papuan Malay </w:t>
      </w:r>
      <w:r w:rsidRPr="0099608C">
        <w:rPr>
          <w:rStyle w:val="ChSmallCaps"/>
        </w:rPr>
        <w:t>nn</w:t>
      </w:r>
      <w:r w:rsidRPr="0011584C">
        <w:t>um</w:t>
      </w:r>
      <w:r w:rsidRPr="00856563">
        <w:t xml:space="preserve"> order in definite constructions is a variation of a much more common </w:t>
      </w:r>
      <w:r w:rsidRPr="0099608C">
        <w:rPr>
          <w:rStyle w:val="ChSmallCaps"/>
        </w:rPr>
        <w:t>n</w:t>
      </w:r>
      <w:r w:rsidRPr="0011584C">
        <w:t>um</w:t>
      </w:r>
      <w:r w:rsidRPr="0099608C">
        <w:rPr>
          <w:rStyle w:val="ChSmallCaps"/>
        </w:rPr>
        <w:t>n</w:t>
      </w:r>
      <w:r w:rsidRPr="00856563">
        <w:t xml:space="preserve"> order for these constructions. In his critique of </w:t>
      </w:r>
      <w:r w:rsidR="00BA6215">
        <w:rPr>
          <w:rStyle w:val="Citation"/>
        </w:rPr>
        <w:fldChar w:fldCharType="begin"/>
      </w:r>
      <w:r w:rsidR="0092451D">
        <w:rPr>
          <w:rStyle w:val="Citation"/>
        </w:rPr>
        <w:instrText>ADDIN CITAVI.PLACEHOLDER fd4e45fe-fa10-47a3-b890-e301c9d3f709 PFBsYWNlaG9sZGVyPg0KICA8QWRkSW5WZXJzaW9uPjUuMi4wLjg8L0FkZEluVmVyc2lvbj4NCiAgPElkPmZkNGU0NWZlLWZhMTAtNDdhMy1iODkwLWUzMDFjOWQzZjcwOTwvSWQ+DQogIDxFbnRyaWVzPg0KICAgIDxFbnRyeT4NCiAgICAgIDxJZD42MjVmN2I3NS1kMjdhLTQ5NTYtODk5OS05N2RlNGQ0MjQzY2E8L0lkPg0KICAgICAgPE5vUGFyPnRydWU8L05vUGFyPg0KICAgICAgPFBlcnNvbk9ubHk+dHJ1ZTwvUGVyc29uT25seT4NCiAgICAgIDxSZWZlcmVuY2VJZD5jMWIwNzExOC0yMDlkLTQ5OTUtYjE1OC0yN2JhOWJmYmQ0OTU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lZW5iZXJnPC9UZXh0Pg0KICAgIDwvVGV4dFVuaXQ+DQogIDwvVGV4dFVuaXRzPg0KPC9QbGFjZWhvbGRlcj4=</w:instrText>
      </w:r>
      <w:r w:rsidR="00BA6215">
        <w:rPr>
          <w:rStyle w:val="Citation"/>
        </w:rPr>
        <w:fldChar w:fldCharType="separate"/>
      </w:r>
      <w:bookmarkStart w:id="3754" w:name="_CTVP001fd4e45fefa1047a3b890e301c9d3f709"/>
      <w:r w:rsidR="0092006B">
        <w:rPr>
          <w:rStyle w:val="Citation"/>
        </w:rPr>
        <w:t>Greenberg</w:t>
      </w:r>
      <w:bookmarkEnd w:id="3754"/>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bd92979a-85b9-421d-9919-1a2e8d02d5b9 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g6IDI4NCk8L1RleHQ+DQogICAgPC9UZXh0VW5pdD4NCiAgPC9UZXh0VW5pdHM+DQo8L1BsYWNlaG9sZGVyPg==</w:instrText>
      </w:r>
      <w:r w:rsidR="00BA6215">
        <w:rPr>
          <w:rStyle w:val="Citation"/>
        </w:rPr>
        <w:fldChar w:fldCharType="separate"/>
      </w:r>
      <w:bookmarkStart w:id="3755" w:name="_CTVP001bd92979a85b9421d99191a2e8d02d5b9"/>
      <w:r w:rsidR="0092006B">
        <w:rPr>
          <w:rStyle w:val="Citation"/>
        </w:rPr>
        <w:t>(1978: 284)</w:t>
      </w:r>
      <w:bookmarkEnd w:id="3755"/>
      <w:r w:rsidR="00BA6215">
        <w:rPr>
          <w:rStyle w:val="Citation"/>
        </w:rPr>
        <w:fldChar w:fldCharType="end"/>
      </w:r>
      <w:r w:rsidRPr="00856563">
        <w:t xml:space="preserve"> generalization </w:t>
      </w:r>
      <w:r>
        <w:t>#</w:t>
      </w:r>
      <w:r w:rsidRPr="00856563">
        <w:t xml:space="preserve">44, </w:t>
      </w:r>
      <w:r w:rsidR="00BA6215">
        <w:rPr>
          <w:rStyle w:val="Citation"/>
        </w:rPr>
        <w:fldChar w:fldCharType="begin"/>
      </w:r>
      <w:r w:rsidR="0092006B">
        <w:rPr>
          <w:rStyle w:val="Citation"/>
        </w:rPr>
        <w:instrText>ADDIN CITAVI.PLACEHOLDER b38c3abf-42fb-483d-ad18-bbb6ca382793 PFBsYWNlaG9sZGVyPg0KICA8QWRkSW5WZXJzaW9uPjUuMi4wLjg8L0FkZEluVmVyc2lvbj4NCiAgPElkPmIzOGMzYWJmLTQyZmItNDgzZC1hZDE4LWJiYjZjYTM4Mjc5MzwvSWQ+DQogIDxFbnRyaWVzPg0KICAgIDxFbnRyeT4NCiAgICAgIDxJZD40ZTJlNjY3Mi0wZmVkLTQ1NjgtOTBiMi1iM2IwOTYxMmRmYmQ8L0lkPg0KICAgICAgPE5vUGFyPnRydWU8L05vUGFyPg0KICAgICAgPFBlcnNvbk9ubHk+dHJ1ZTwvUGVyc29uT25seT4NCiAgICAgIDxSZWZlcmVuY2VJZD45NTg2YjAzNC00MGI3LTQ5NWUtYTZmMS00MjA0M2I2ZTEzNDQ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ub2h1ZTwvVGV4dD4NCiAgICA8L1RleHRVbml0Pg0KICA8L1RleHRVbml0cz4NCjwvUGxhY2Vob2xkZXI+</w:instrText>
      </w:r>
      <w:r w:rsidR="00BA6215">
        <w:rPr>
          <w:rStyle w:val="Citation"/>
        </w:rPr>
        <w:fldChar w:fldCharType="separate"/>
      </w:r>
      <w:bookmarkStart w:id="3756" w:name="_CTVP001b38c3abf42fb483dad18bbb6ca382793"/>
      <w:r w:rsidR="0092006B">
        <w:rPr>
          <w:rStyle w:val="Citation"/>
        </w:rPr>
        <w:t>Donohue</w:t>
      </w:r>
      <w:bookmarkEnd w:id="3756"/>
      <w:r w:rsidR="00BA6215">
        <w:rPr>
          <w:rStyle w:val="Citation"/>
        </w:rPr>
        <w:fldChar w:fldCharType="end"/>
      </w:r>
      <w:r w:rsidR="00513C8C" w:rsidRPr="00513C8C">
        <w:rPr>
          <w:rStyle w:val="Citation"/>
        </w:rPr>
        <w:t xml:space="preserve"> </w:t>
      </w:r>
      <w:r w:rsidR="00BA6215">
        <w:rPr>
          <w:rStyle w:val="Citation"/>
        </w:rPr>
        <w:fldChar w:fldCharType="begin"/>
      </w:r>
      <w:r w:rsidR="0092006B">
        <w:rPr>
          <w:rStyle w:val="Citation"/>
        </w:rPr>
        <w:instrText>ADDIN CITAVI.PLACEHOLDER e027896d-b248-479f-86cb-b833d56824a9 PFBsYWNlaG9sZGVyPg0KICA8QWRkSW5WZXJzaW9uPjUuMi4wLjg8L0FkZEluVmVyc2lvbj4NCiAgPElkPmUwMjc4OTZkLWIyNDgtNDc5Zi04NmNiLWI4MzNkNTY4MjRhOTwvSWQ+DQogIDxFbnRyaWVzPg0KICAgIDxFbnRyeT4NCiAgICAgIDxJZD4zZjRlOWQxNS05Y2EwLTQ3NzAtYWVmYy0xZDhlNjlhMzFmYWM8L0lkPg0KICAgICAgPFJlZmVyZW5jZUlkPjk1ODZiMDM0LTQwYjctNDk1ZS1hNmYxLTQyMDQzYjZlMTM0NDwvUmVmZXJlbmNlSWQ+DQogICAgICA8WWVhck9ubHk+dHJ1ZTwvWWVhck9ubHk+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WEpPC9UZXh0Pg0KICAgIDwvVGV4dFVuaXQ+DQogIDwvVGV4dFVuaXRzPg0KPC9QbGFjZWhvbGRlcj4=</w:instrText>
      </w:r>
      <w:r w:rsidR="00BA6215">
        <w:rPr>
          <w:rStyle w:val="Citation"/>
        </w:rPr>
        <w:fldChar w:fldCharType="separate"/>
      </w:r>
      <w:bookmarkStart w:id="3757" w:name="_CTVP001e027896db248479f86cbb833d56824a9"/>
      <w:r w:rsidR="0092006B">
        <w:rPr>
          <w:rStyle w:val="Citation"/>
        </w:rPr>
        <w:t>(2005a)</w:t>
      </w:r>
      <w:bookmarkEnd w:id="3757"/>
      <w:r w:rsidR="00BA6215">
        <w:rPr>
          <w:rStyle w:val="Citation"/>
        </w:rPr>
        <w:fldChar w:fldCharType="end"/>
      </w:r>
      <w:r w:rsidRPr="00856563">
        <w:t xml:space="preserve"> </w:t>
      </w:r>
      <w:r>
        <w:t>demonstrates</w:t>
      </w:r>
      <w:r w:rsidRPr="00856563">
        <w:t xml:space="preserve">, however, that </w:t>
      </w:r>
      <w:r>
        <w:t xml:space="preserve">the </w:t>
      </w:r>
      <w:r w:rsidRPr="0099608C">
        <w:rPr>
          <w:rStyle w:val="ChSmallCaps"/>
        </w:rPr>
        <w:t>nn</w:t>
      </w:r>
      <w:r w:rsidRPr="0011584C">
        <w:t>um</w:t>
      </w:r>
      <w:r w:rsidRPr="00856563">
        <w:t xml:space="preserve"> order in definite constructions is not a mere </w:t>
      </w:r>
      <w:r w:rsidR="00B7093A">
        <w:t>“</w:t>
      </w:r>
      <w:r w:rsidRPr="00856563">
        <w:t>variation</w:t>
      </w:r>
      <w:r w:rsidR="00B7093A">
        <w:t>”</w:t>
      </w:r>
      <w:r w:rsidRPr="00856563">
        <w:t xml:space="preserve"> found in </w:t>
      </w:r>
      <w:r w:rsidR="00B7093A">
        <w:t>“</w:t>
      </w:r>
      <w:r w:rsidRPr="00856563">
        <w:t>some languages</w:t>
      </w:r>
      <w:r w:rsidR="00B7093A">
        <w:t>”</w:t>
      </w:r>
      <w:r w:rsidRPr="00856563">
        <w:t xml:space="preserve">. Rather, </w:t>
      </w:r>
      <w:r w:rsidR="00B7093A">
        <w:t>“</w:t>
      </w:r>
      <w:r w:rsidRPr="00856563">
        <w:t>there is a strong tendency for postnominal numerals to be interpreted in highly specific, highly definite ways</w:t>
      </w:r>
      <w:r w:rsidR="00B7093A">
        <w:t>”</w:t>
      </w:r>
      <w:r w:rsidRPr="00856563">
        <w:t xml:space="preserve"> </w:t>
      </w:r>
      <w:r w:rsidR="00BA6215">
        <w:rPr>
          <w:rStyle w:val="Citation"/>
        </w:rPr>
        <w:fldChar w:fldCharType="begin"/>
      </w:r>
      <w:r w:rsidR="0092006B">
        <w:rPr>
          <w:rStyle w:val="Citation"/>
        </w:rPr>
        <w:instrText>ADDIN CITAVI.PLACEHOLDER 87e2a866-eb38-4a2b-90a7-224ba3a630d1 PFBsYWNlaG9sZGVyPg0KICA8QWRkSW5WZXJzaW9uPjUuMi4wLjg8L0FkZEluVmVyc2lvbj4NCiAgPElkPjg3ZTJhODY2LWViMzgtNGEyYi05MGE3LTIyNGJhM2E2MzBkMTwvSWQ+DQogIDxFbnRyaWVzPg0KICAgIDxFbnRyeT4NCiAgICAgIDxJZD5jMTRhNTMzZS05YmNhLTQxMDItYTM2ZC0xMWU0ZjE4ZDM4NTk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mVmZXJlbmNlSWQ+OTU4NmIwMzQtNDBiNy00OTVlLWE2ZjEtNDIwNDNiNmUxMzQ0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VhOiAzNCk8L1RleHQ+DQogICAgPC9UZXh0VW5pdD4NCiAgPC9UZXh0VW5pdHM+DQo8L1BsYWNlaG9sZGVyPg==</w:instrText>
      </w:r>
      <w:r w:rsidR="00BA6215">
        <w:rPr>
          <w:rStyle w:val="Citation"/>
        </w:rPr>
        <w:fldChar w:fldCharType="separate"/>
      </w:r>
      <w:bookmarkStart w:id="3758" w:name="_CTVP00187e2a866eb384a2b90a7224ba3a630d1"/>
      <w:r w:rsidR="0092006B">
        <w:rPr>
          <w:rStyle w:val="Citation"/>
        </w:rPr>
        <w:t>(2005a: 34)</w:t>
      </w:r>
      <w:bookmarkEnd w:id="3758"/>
      <w:r w:rsidR="00BA6215">
        <w:rPr>
          <w:rStyle w:val="Citation"/>
        </w:rPr>
        <w:fldChar w:fldCharType="end"/>
      </w:r>
      <w:r w:rsidRPr="00856563">
        <w:t>. The data presented here suggest</w:t>
      </w:r>
      <w:r w:rsidR="00F72833">
        <w:t>s</w:t>
      </w:r>
      <w:r w:rsidRPr="00856563">
        <w:t xml:space="preserve"> that </w:t>
      </w:r>
      <w:r>
        <w:t xml:space="preserve">the </w:t>
      </w:r>
      <w:r w:rsidRPr="00856563">
        <w:t>Papuan Malay word order in noun phrases with adnominal</w:t>
      </w:r>
      <w:r>
        <w:t>ly used</w:t>
      </w:r>
      <w:r w:rsidRPr="00856563">
        <w:t xml:space="preserve"> numerals follows this same </w:t>
      </w:r>
      <w:r w:rsidR="00B7093A">
        <w:t>“</w:t>
      </w:r>
      <w:r w:rsidRPr="00856563">
        <w:t>strong tendency</w:t>
      </w:r>
      <w:r w:rsidR="00B7093A">
        <w:t>”</w:t>
      </w:r>
      <w:r w:rsidRPr="00856563">
        <w:t>.</w:t>
      </w:r>
    </w:p>
    <w:p w14:paraId="537D113A" w14:textId="77777777" w:rsidR="006E25BB" w:rsidRPr="00856563" w:rsidRDefault="006E25BB" w:rsidP="006E25BB">
      <w:pPr>
        <w:pStyle w:val="Heading3"/>
      </w:pPr>
      <w:bookmarkStart w:id="3759" w:name="_Ref275783878"/>
      <w:bookmarkStart w:id="3760" w:name="_Ref293904993"/>
      <w:bookmarkStart w:id="3761" w:name="_Toc342590091"/>
      <w:bookmarkStart w:id="3762" w:name="_Toc358726185"/>
      <w:bookmarkStart w:id="3763" w:name="_Toc440455669"/>
      <w:r w:rsidRPr="00856563">
        <w:t>Quantifiers</w:t>
      </w:r>
      <w:bookmarkEnd w:id="3759"/>
      <w:r w:rsidRPr="00856563">
        <w:t xml:space="preserve"> [</w:t>
      </w:r>
      <w:r w:rsidRPr="0099608C">
        <w:rPr>
          <w:rStyle w:val="ChSmallCaps"/>
        </w:rPr>
        <w:t>n</w:t>
      </w:r>
      <w:r w:rsidRPr="00FA5950">
        <w:t xml:space="preserve"> </w:t>
      </w:r>
      <w:r w:rsidRPr="0099608C">
        <w:rPr>
          <w:rStyle w:val="ChSmallCaps"/>
        </w:rPr>
        <w:t>qt</w:t>
      </w:r>
      <w:r w:rsidRPr="00856563">
        <w:t xml:space="preserve"> / </w:t>
      </w:r>
      <w:r w:rsidRPr="0099608C">
        <w:rPr>
          <w:rStyle w:val="ChSmallCaps"/>
        </w:rPr>
        <w:t>qt</w:t>
      </w:r>
      <w:r w:rsidRPr="00FA5950">
        <w:t xml:space="preserve"> </w:t>
      </w:r>
      <w:r w:rsidRPr="0099608C">
        <w:rPr>
          <w:rStyle w:val="ChSmallCaps"/>
        </w:rPr>
        <w:t>n</w:t>
      </w:r>
      <w:r w:rsidRPr="00856563">
        <w:t>]</w:t>
      </w:r>
      <w:bookmarkEnd w:id="3760"/>
      <w:bookmarkEnd w:id="3761"/>
      <w:bookmarkEnd w:id="3762"/>
      <w:bookmarkEnd w:id="3763"/>
    </w:p>
    <w:p w14:paraId="000AD2E3" w14:textId="4C50052B" w:rsidR="006E25BB" w:rsidRPr="00856563" w:rsidRDefault="006E25BB" w:rsidP="001320C7">
      <w:pPr>
        <w:pStyle w:val="Body0000after"/>
      </w:pPr>
      <w:r w:rsidRPr="00856563">
        <w:t>Noun phrases with adnominal</w:t>
      </w:r>
      <w:r>
        <w:t>ly used</w:t>
      </w:r>
      <w:r w:rsidRPr="00856563">
        <w:t xml:space="preserve"> quantifiers have syntactic properties similar to those with adnominal</w:t>
      </w:r>
      <w:r>
        <w:t>ly used</w:t>
      </w:r>
      <w:r w:rsidRPr="00856563">
        <w:t xml:space="preserve"> numerals. Noun phrases with pre-head quantifier</w:t>
      </w:r>
      <w:r>
        <w:t>s</w:t>
      </w:r>
      <w:r w:rsidRPr="00856563">
        <w:t xml:space="preserve"> (</w:t>
      </w:r>
      <w:r w:rsidR="00B7093A">
        <w:t>‘</w:t>
      </w:r>
      <w:r w:rsidRPr="0099608C">
        <w:rPr>
          <w:rStyle w:val="ChSmallCaps"/>
        </w:rPr>
        <w:t>q</w:t>
      </w:r>
      <w:r w:rsidRPr="0045066E">
        <w:t>t</w:t>
      </w:r>
      <w:r w:rsidRPr="0099608C">
        <w:rPr>
          <w:rStyle w:val="ChSmallCaps"/>
        </w:rPr>
        <w:t>n-np</w:t>
      </w:r>
      <w:r w:rsidR="00B7093A">
        <w:t>’</w:t>
      </w:r>
      <w:r w:rsidRPr="00856563">
        <w:t xml:space="preserve">) express </w:t>
      </w:r>
      <w:r>
        <w:t xml:space="preserve">non-numeric amounts or </w:t>
      </w:r>
      <w:r w:rsidRPr="00856563">
        <w:t>quantities of the items in</w:t>
      </w:r>
      <w:r>
        <w:t>dicated by their head nominals; they only modify</w:t>
      </w:r>
      <w:r w:rsidRPr="00856563">
        <w:t xml:space="preserve"> countable referents. Noun phrases with post-head quantifier (</w:t>
      </w:r>
      <w:r w:rsidR="00B7093A">
        <w:t>‘</w:t>
      </w:r>
      <w:r w:rsidRPr="0099608C">
        <w:rPr>
          <w:rStyle w:val="ChSmallCaps"/>
        </w:rPr>
        <w:t>nq</w:t>
      </w:r>
      <w:r w:rsidRPr="0045066E">
        <w:t>t</w:t>
      </w:r>
      <w:r w:rsidRPr="0099608C">
        <w:rPr>
          <w:rStyle w:val="ChSmallCaps"/>
        </w:rPr>
        <w:t>-np</w:t>
      </w:r>
      <w:r w:rsidR="00B7093A">
        <w:t>’</w:t>
      </w:r>
      <w:r w:rsidRPr="00856563">
        <w:t xml:space="preserve">), by contrast, either </w:t>
      </w:r>
      <w:r>
        <w:t xml:space="preserve">denote </w:t>
      </w:r>
      <w:r w:rsidRPr="00856563">
        <w:t>exhaustivity of indefinite referent</w:t>
      </w:r>
      <w:r>
        <w:t>s</w:t>
      </w:r>
      <w:r w:rsidRPr="00856563">
        <w:t xml:space="preserve"> or </w:t>
      </w:r>
      <w:r>
        <w:t>signal</w:t>
      </w:r>
      <w:r w:rsidRPr="00856563">
        <w:t xml:space="preserve"> unknown position</w:t>
      </w:r>
      <w:r>
        <w:t>s</w:t>
      </w:r>
      <w:r w:rsidRPr="00856563">
        <w:t xml:space="preserve"> within series or sequence</w:t>
      </w:r>
      <w:r>
        <w:t xml:space="preserve">s; they </w:t>
      </w:r>
      <w:r w:rsidRPr="00856563">
        <w:t>modify countable as well as uncountable referents.</w:t>
      </w:r>
      <w:r>
        <w:t xml:space="preserve"> </w:t>
      </w:r>
      <w:r w:rsidRPr="00856563">
        <w:t xml:space="preserve">(For a discussion of </w:t>
      </w:r>
      <w:r>
        <w:t xml:space="preserve">quantifiers as a word class </w:t>
      </w:r>
      <w:r w:rsidRPr="00856563">
        <w:t xml:space="preserve">see </w:t>
      </w:r>
      <w:r>
        <w:t>§</w:t>
      </w:r>
      <w:r w:rsidR="00005C55">
        <w:fldChar w:fldCharType="begin"/>
      </w:r>
      <w:r w:rsidR="00005C55">
        <w:instrText xml:space="preserve"> REF _Ref351641491 \w \h </w:instrText>
      </w:r>
      <w:r w:rsidR="00005C55">
        <w:fldChar w:fldCharType="separate"/>
      </w:r>
      <w:r w:rsidR="00154D81">
        <w:rPr>
          <w:cs/>
        </w:rPr>
        <w:t>‎</w:t>
      </w:r>
      <w:r w:rsidR="00154D81">
        <w:t>5.10</w:t>
      </w:r>
      <w:r w:rsidR="00005C55">
        <w:fldChar w:fldCharType="end"/>
      </w:r>
      <w:r w:rsidRPr="00856563">
        <w:t>.)</w:t>
      </w:r>
    </w:p>
    <w:p w14:paraId="3A4908C2" w14:textId="08809977" w:rsidR="006E25BB" w:rsidRDefault="006E25BB" w:rsidP="006E25BB">
      <w:pPr>
        <w:pStyle w:val="Body0500after"/>
      </w:pPr>
      <w:r w:rsidRPr="00856563">
        <w:t xml:space="preserve">The following adnominal quantifiers are attested: </w:t>
      </w:r>
      <w:r>
        <w:t xml:space="preserve">universal </w:t>
      </w:r>
      <w:r w:rsidR="001E03C0" w:rsidRPr="00856563">
        <w:rPr>
          <w:rStyle w:val="ChItalBold"/>
        </w:rPr>
        <w:t>masing-masing</w:t>
      </w:r>
      <w:r w:rsidR="001E03C0" w:rsidRPr="00856563">
        <w:t xml:space="preserve"> </w:t>
      </w:r>
      <w:r w:rsidR="00B7093A">
        <w:t>‘</w:t>
      </w:r>
      <w:r w:rsidR="001E03C0" w:rsidRPr="00856563">
        <w:t>each</w:t>
      </w:r>
      <w:r w:rsidR="00B7093A">
        <w:t>’</w:t>
      </w:r>
      <w:r w:rsidR="001E03C0" w:rsidRPr="00856563">
        <w:t>,</w:t>
      </w:r>
      <w:r w:rsidR="001E03C0">
        <w:t xml:space="preserve"> </w:t>
      </w:r>
      <w:r w:rsidR="001260A5" w:rsidRPr="00856563">
        <w:rPr>
          <w:rStyle w:val="ChItalBold"/>
        </w:rPr>
        <w:t>segala</w:t>
      </w:r>
      <w:r w:rsidR="001260A5" w:rsidRPr="00856563">
        <w:t xml:space="preserve"> </w:t>
      </w:r>
      <w:r w:rsidR="00B7093A">
        <w:t>‘</w:t>
      </w:r>
      <w:r w:rsidR="001260A5" w:rsidRPr="00856563">
        <w:t>all</w:t>
      </w:r>
      <w:r w:rsidR="00B7093A">
        <w:t>’</w:t>
      </w:r>
      <w:r w:rsidR="001260A5" w:rsidRPr="00856563">
        <w:t>,</w:t>
      </w:r>
      <w:r w:rsidR="001260A5">
        <w:t xml:space="preserve"> </w:t>
      </w:r>
      <w:r w:rsidR="001260A5" w:rsidRPr="00856563">
        <w:rPr>
          <w:rStyle w:val="ChItalBold"/>
        </w:rPr>
        <w:t>sembarang</w:t>
      </w:r>
      <w:r w:rsidR="001260A5" w:rsidRPr="00856563">
        <w:t xml:space="preserve"> </w:t>
      </w:r>
      <w:r w:rsidR="00B7093A">
        <w:t>‘</w:t>
      </w:r>
      <w:r w:rsidR="001260A5" w:rsidRPr="00856563">
        <w:t>any</w:t>
      </w:r>
      <w:r w:rsidR="001260A5">
        <w:t xml:space="preserve"> (kind of)</w:t>
      </w:r>
      <w:r w:rsidR="00B7093A">
        <w:t>’</w:t>
      </w:r>
      <w:r w:rsidR="00571D59">
        <w:t xml:space="preserve">, </w:t>
      </w:r>
      <w:r w:rsidRPr="00856563">
        <w:rPr>
          <w:rStyle w:val="ChItalBold"/>
        </w:rPr>
        <w:t>(se)tiap</w:t>
      </w:r>
      <w:r w:rsidRPr="00856563">
        <w:t xml:space="preserve"> </w:t>
      </w:r>
      <w:r w:rsidR="00B7093A">
        <w:t>‘</w:t>
      </w:r>
      <w:r w:rsidRPr="00856563">
        <w:t>every</w:t>
      </w:r>
      <w:r w:rsidR="00B7093A">
        <w:t>’</w:t>
      </w:r>
      <w:r>
        <w:t xml:space="preserve">, </w:t>
      </w:r>
      <w:r w:rsidR="00571D59">
        <w:t xml:space="preserve">and </w:t>
      </w:r>
      <w:r w:rsidR="001260A5" w:rsidRPr="00856563">
        <w:rPr>
          <w:rStyle w:val="ChItalBold"/>
        </w:rPr>
        <w:t>smua</w:t>
      </w:r>
      <w:r w:rsidR="001260A5" w:rsidRPr="00856563">
        <w:t xml:space="preserve"> </w:t>
      </w:r>
      <w:r w:rsidR="00B7093A">
        <w:t>‘</w:t>
      </w:r>
      <w:r w:rsidR="001260A5" w:rsidRPr="00856563">
        <w:t>all</w:t>
      </w:r>
      <w:r w:rsidR="00B7093A">
        <w:t>’</w:t>
      </w:r>
      <w:r w:rsidR="00571D59">
        <w:t>,</w:t>
      </w:r>
      <w:r>
        <w:t xml:space="preserve"> and mid-range </w:t>
      </w:r>
      <w:r w:rsidRPr="00856563">
        <w:rPr>
          <w:rStyle w:val="ChItalBold"/>
        </w:rPr>
        <w:t>banyak</w:t>
      </w:r>
      <w:r w:rsidRPr="00856563">
        <w:t xml:space="preserve"> </w:t>
      </w:r>
      <w:r w:rsidR="00B7093A">
        <w:t>‘</w:t>
      </w:r>
      <w:r w:rsidRPr="00856563">
        <w:t>many</w:t>
      </w:r>
      <w:r w:rsidR="00B7093A">
        <w:t>’</w:t>
      </w:r>
      <w:r w:rsidRPr="00856563">
        <w:t xml:space="preserve">, </w:t>
      </w:r>
      <w:r w:rsidR="007D3A2F" w:rsidRPr="00856563">
        <w:rPr>
          <w:rStyle w:val="ChItalBold"/>
        </w:rPr>
        <w:t>brapa</w:t>
      </w:r>
      <w:r w:rsidR="007D3A2F" w:rsidRPr="00856563">
        <w:rPr>
          <w:lang w:eastAsia="en-US"/>
        </w:rPr>
        <w:t xml:space="preserve"> </w:t>
      </w:r>
      <w:r w:rsidR="00B7093A">
        <w:rPr>
          <w:lang w:eastAsia="en-US"/>
        </w:rPr>
        <w:t>‘</w:t>
      </w:r>
      <w:r w:rsidR="007D3A2F">
        <w:rPr>
          <w:lang w:eastAsia="en-US"/>
        </w:rPr>
        <w:t>several</w:t>
      </w:r>
      <w:r w:rsidR="00B7093A">
        <w:rPr>
          <w:lang w:eastAsia="en-US"/>
        </w:rPr>
        <w:t>’</w:t>
      </w:r>
      <w:r w:rsidR="007D3A2F">
        <w:rPr>
          <w:lang w:eastAsia="en-US"/>
        </w:rPr>
        <w:t xml:space="preserve">, </w:t>
      </w:r>
      <w:r w:rsidRPr="00856563">
        <w:rPr>
          <w:rStyle w:val="ChItalBold"/>
        </w:rPr>
        <w:t>sedikit</w:t>
      </w:r>
      <w:r w:rsidRPr="00856563">
        <w:t xml:space="preserve"> </w:t>
      </w:r>
      <w:r w:rsidR="00B7093A">
        <w:t>‘</w:t>
      </w:r>
      <w:r w:rsidRPr="00856563">
        <w:t>few</w:t>
      </w:r>
      <w:r w:rsidR="00B7093A">
        <w:t>’</w:t>
      </w:r>
      <w:r w:rsidRPr="00856563">
        <w:t xml:space="preserve">, and </w:t>
      </w:r>
      <w:r w:rsidRPr="00856563">
        <w:rPr>
          <w:rStyle w:val="ChItalBold"/>
        </w:rPr>
        <w:t>stenga</w:t>
      </w:r>
      <w:r w:rsidRPr="00856563">
        <w:t xml:space="preserve"> </w:t>
      </w:r>
      <w:r w:rsidR="00B7093A">
        <w:t>‘</w:t>
      </w:r>
      <w:r w:rsidRPr="00856563">
        <w:t>half</w:t>
      </w:r>
      <w:r w:rsidR="00B7093A">
        <w:t>’</w:t>
      </w:r>
      <w:r w:rsidRPr="00856563">
        <w:t>.</w:t>
      </w:r>
    </w:p>
    <w:p w14:paraId="1EE1E075" w14:textId="2782FBDA" w:rsidR="006E25BB" w:rsidRDefault="006E25BB" w:rsidP="00DA52F9">
      <w:pPr>
        <w:pStyle w:val="Body0505after"/>
      </w:pPr>
      <w:r>
        <w:t xml:space="preserve">Five </w:t>
      </w:r>
      <w:r w:rsidRPr="00856563">
        <w:t xml:space="preserve">quantifiers </w:t>
      </w:r>
      <w:r>
        <w:t xml:space="preserve">can </w:t>
      </w:r>
      <w:r w:rsidRPr="00856563">
        <w:t>occur in pre- or post-head position</w:t>
      </w:r>
      <w:r>
        <w:t xml:space="preserve">, namely </w:t>
      </w:r>
      <w:r w:rsidRPr="00856563">
        <w:rPr>
          <w:rStyle w:val="ChItalBold"/>
        </w:rPr>
        <w:t>banyak</w:t>
      </w:r>
      <w:r w:rsidRPr="00856563">
        <w:t xml:space="preserve"> </w:t>
      </w:r>
      <w:r w:rsidR="00B7093A">
        <w:t>‘</w:t>
      </w:r>
      <w:r w:rsidRPr="00856563">
        <w:t>many</w:t>
      </w:r>
      <w:r w:rsidR="00B7093A">
        <w:t>’</w:t>
      </w:r>
      <w:r w:rsidRPr="00856563">
        <w:t xml:space="preserve">, </w:t>
      </w:r>
      <w:r w:rsidRPr="00856563">
        <w:rPr>
          <w:rStyle w:val="ChItalBold"/>
        </w:rPr>
        <w:t>brapa</w:t>
      </w:r>
      <w:r w:rsidRPr="00856563">
        <w:rPr>
          <w:lang w:eastAsia="en-US"/>
        </w:rPr>
        <w:t xml:space="preserve"> </w:t>
      </w:r>
      <w:r w:rsidR="00B7093A">
        <w:rPr>
          <w:lang w:eastAsia="en-US"/>
        </w:rPr>
        <w:t>‘</w:t>
      </w:r>
      <w:r w:rsidR="00870B5E">
        <w:rPr>
          <w:lang w:eastAsia="en-US"/>
        </w:rPr>
        <w:t>several</w:t>
      </w:r>
      <w:r w:rsidR="00B7093A">
        <w:rPr>
          <w:lang w:eastAsia="en-US"/>
        </w:rPr>
        <w:t>’</w:t>
      </w:r>
      <w:r w:rsidRPr="00856563">
        <w:rPr>
          <w:lang w:eastAsia="en-US"/>
        </w:rPr>
        <w:t xml:space="preserve">, </w:t>
      </w:r>
      <w:r w:rsidRPr="00856563">
        <w:rPr>
          <w:rStyle w:val="ChItalBold"/>
        </w:rPr>
        <w:t>masing-masing</w:t>
      </w:r>
      <w:r w:rsidRPr="00856563">
        <w:t xml:space="preserve"> </w:t>
      </w:r>
      <w:r w:rsidR="00B7093A">
        <w:t>‘</w:t>
      </w:r>
      <w:r w:rsidRPr="00856563">
        <w:t>each</w:t>
      </w:r>
      <w:r w:rsidR="00B7093A">
        <w:t>’</w:t>
      </w:r>
      <w:r w:rsidRPr="00856563">
        <w:t xml:space="preserve">, </w:t>
      </w:r>
      <w:r w:rsidRPr="00856563">
        <w:rPr>
          <w:rStyle w:val="ChItalBold"/>
        </w:rPr>
        <w:t>sedikit</w:t>
      </w:r>
      <w:r w:rsidRPr="00856563">
        <w:t xml:space="preserve"> </w:t>
      </w:r>
      <w:r w:rsidR="00B7093A">
        <w:t>‘</w:t>
      </w:r>
      <w:r w:rsidRPr="00856563">
        <w:t>few</w:t>
      </w:r>
      <w:r w:rsidR="00B7093A">
        <w:t>’</w:t>
      </w:r>
      <w:r w:rsidRPr="00856563">
        <w:t xml:space="preserve">, and </w:t>
      </w:r>
      <w:r w:rsidRPr="00856563">
        <w:rPr>
          <w:rStyle w:val="ChItalBold"/>
        </w:rPr>
        <w:t>smua</w:t>
      </w:r>
      <w:r w:rsidRPr="00856563">
        <w:t xml:space="preserve"> </w:t>
      </w:r>
      <w:r w:rsidR="00B7093A">
        <w:t>‘</w:t>
      </w:r>
      <w:r w:rsidRPr="00856563">
        <w:t>all</w:t>
      </w:r>
      <w:r w:rsidR="00B7093A">
        <w:t>’</w:t>
      </w:r>
      <w:r>
        <w:t xml:space="preserve">, as shown in </w:t>
      </w:r>
      <w:r w:rsidR="00DA52F9">
        <w:fldChar w:fldCharType="begin"/>
      </w:r>
      <w:r w:rsidR="00DA52F9">
        <w:instrText xml:space="preserve"> REF _Ref406519586 \h </w:instrText>
      </w:r>
      <w:r w:rsidR="00DA52F9">
        <w:fldChar w:fldCharType="separate"/>
      </w:r>
      <w:r w:rsidR="00154D81" w:rsidRPr="00856563">
        <w:t>(</w:t>
      </w:r>
      <w:r w:rsidR="00154D81">
        <w:rPr>
          <w:noProof/>
        </w:rPr>
        <w:t>78</w:t>
      </w:r>
      <w:r w:rsidR="00154D81" w:rsidRPr="00856563">
        <w:t>)</w:t>
      </w:r>
      <w:r w:rsidR="00DA52F9">
        <w:fldChar w:fldCharType="end"/>
      </w:r>
      <w:r w:rsidR="00DA52F9">
        <w:t xml:space="preserve"> </w:t>
      </w:r>
      <w:r w:rsidRPr="00856563">
        <w:t xml:space="preserve">to </w:t>
      </w:r>
      <w:r w:rsidR="00DA52F9">
        <w:fldChar w:fldCharType="begin"/>
      </w:r>
      <w:r w:rsidR="00DA52F9">
        <w:instrText xml:space="preserve"> REF _Ref340905823 \h </w:instrText>
      </w:r>
      <w:r w:rsidR="00DA52F9">
        <w:fldChar w:fldCharType="separate"/>
      </w:r>
      <w:r w:rsidR="00154D81" w:rsidRPr="00856563">
        <w:t>(</w:t>
      </w:r>
      <w:r w:rsidR="00154D81">
        <w:rPr>
          <w:noProof/>
        </w:rPr>
        <w:t>92</w:t>
      </w:r>
      <w:r w:rsidR="00154D81" w:rsidRPr="00856563">
        <w:t>)</w:t>
      </w:r>
      <w:r w:rsidR="00DA52F9">
        <w:fldChar w:fldCharType="end"/>
      </w:r>
      <w:r w:rsidRPr="00856563">
        <w:t>.</w:t>
      </w:r>
      <w:r>
        <w:t xml:space="preserve"> </w:t>
      </w:r>
      <w:r w:rsidRPr="00856563">
        <w:t xml:space="preserve">The </w:t>
      </w:r>
      <w:r>
        <w:t xml:space="preserve">other four </w:t>
      </w:r>
      <w:r w:rsidRPr="00856563">
        <w:t>quantifiers</w:t>
      </w:r>
      <w:r>
        <w:t>,</w:t>
      </w:r>
      <w:r w:rsidRPr="00856563">
        <w:t xml:space="preserve"> </w:t>
      </w:r>
      <w:r>
        <w:t xml:space="preserve">that is, </w:t>
      </w:r>
      <w:r w:rsidRPr="00856563">
        <w:rPr>
          <w:rStyle w:val="ChItalBold"/>
        </w:rPr>
        <w:t>segala</w:t>
      </w:r>
      <w:r w:rsidRPr="00856563">
        <w:t xml:space="preserve"> </w:t>
      </w:r>
      <w:r w:rsidR="00B7093A">
        <w:t>‘</w:t>
      </w:r>
      <w:r w:rsidRPr="00856563">
        <w:t>all</w:t>
      </w:r>
      <w:r w:rsidR="00B7093A">
        <w:t>’</w:t>
      </w:r>
      <w:r w:rsidRPr="00856563">
        <w:t xml:space="preserve">, </w:t>
      </w:r>
      <w:r w:rsidRPr="00856563">
        <w:rPr>
          <w:rStyle w:val="ChItalBold"/>
        </w:rPr>
        <w:t>sembarang</w:t>
      </w:r>
      <w:r w:rsidRPr="00856563">
        <w:t xml:space="preserve"> </w:t>
      </w:r>
      <w:r w:rsidR="00B7093A">
        <w:t>‘</w:t>
      </w:r>
      <w:r w:rsidRPr="00856563">
        <w:t>any</w:t>
      </w:r>
      <w:r w:rsidR="00C03368">
        <w:t xml:space="preserve"> (kind of)</w:t>
      </w:r>
      <w:r w:rsidR="00B7093A">
        <w:t>’</w:t>
      </w:r>
      <w:r w:rsidRPr="00856563">
        <w:t xml:space="preserve">, </w:t>
      </w:r>
      <w:r w:rsidRPr="00856563">
        <w:rPr>
          <w:rStyle w:val="ChItalBold"/>
        </w:rPr>
        <w:t>(se)tiap</w:t>
      </w:r>
      <w:r w:rsidRPr="00856563">
        <w:t xml:space="preserve"> </w:t>
      </w:r>
      <w:r w:rsidR="00B7093A">
        <w:t>‘</w:t>
      </w:r>
      <w:r w:rsidRPr="00856563">
        <w:t>every</w:t>
      </w:r>
      <w:r w:rsidR="00B7093A">
        <w:t>’</w:t>
      </w:r>
      <w:r w:rsidRPr="00856563">
        <w:t xml:space="preserve">, and </w:t>
      </w:r>
      <w:r w:rsidRPr="00856563">
        <w:rPr>
          <w:rStyle w:val="ChItalBold"/>
        </w:rPr>
        <w:t>stenga</w:t>
      </w:r>
      <w:r w:rsidRPr="00856563">
        <w:t xml:space="preserve"> </w:t>
      </w:r>
      <w:r w:rsidR="00B7093A">
        <w:t>‘</w:t>
      </w:r>
      <w:r w:rsidRPr="00856563">
        <w:t>half</w:t>
      </w:r>
      <w:r w:rsidR="00B7093A">
        <w:t>’</w:t>
      </w:r>
      <w:r>
        <w:t>,</w:t>
      </w:r>
      <w:r w:rsidRPr="00856563">
        <w:t xml:space="preserve"> </w:t>
      </w:r>
      <w:r>
        <w:t xml:space="preserve">only </w:t>
      </w:r>
      <w:r w:rsidRPr="00856563">
        <w:t xml:space="preserve">occur in pre-head position </w:t>
      </w:r>
      <w:r>
        <w:t>where they signal non-numeric quantities</w:t>
      </w:r>
      <w:r w:rsidRPr="00856563">
        <w:t xml:space="preserve"> of countable referents</w:t>
      </w:r>
      <w:r>
        <w:t xml:space="preserve">, </w:t>
      </w:r>
      <w:r w:rsidRPr="00856563">
        <w:t xml:space="preserve">as </w:t>
      </w:r>
      <w:r>
        <w:t xml:space="preserve">illustrated </w:t>
      </w:r>
      <w:r w:rsidRPr="00856563">
        <w:t xml:space="preserve">in </w:t>
      </w:r>
      <w:r>
        <w:fldChar w:fldCharType="begin"/>
      </w:r>
      <w:r>
        <w:instrText xml:space="preserve"> REF _Ref340905803 \h </w:instrText>
      </w:r>
      <w:r>
        <w:fldChar w:fldCharType="separate"/>
      </w:r>
      <w:r w:rsidR="00154D81" w:rsidRPr="00856563">
        <w:t>(</w:t>
      </w:r>
      <w:r w:rsidR="00154D81">
        <w:rPr>
          <w:noProof/>
        </w:rPr>
        <w:t>74</w:t>
      </w:r>
      <w:r w:rsidR="00154D81" w:rsidRPr="00856563">
        <w:t>)</w:t>
      </w:r>
      <w:r>
        <w:fldChar w:fldCharType="end"/>
      </w:r>
      <w:r>
        <w:t xml:space="preserve"> to </w:t>
      </w:r>
      <w:r>
        <w:fldChar w:fldCharType="begin"/>
      </w:r>
      <w:r>
        <w:instrText xml:space="preserve"> REF _Ref340905802 \h </w:instrText>
      </w:r>
      <w:r>
        <w:fldChar w:fldCharType="separate"/>
      </w:r>
      <w:r w:rsidR="00154D81" w:rsidRPr="00856563">
        <w:t>(</w:t>
      </w:r>
      <w:r w:rsidR="00154D81">
        <w:rPr>
          <w:noProof/>
        </w:rPr>
        <w:t>77</w:t>
      </w:r>
      <w:r w:rsidR="00154D81" w:rsidRPr="00856563">
        <w:t>)</w:t>
      </w:r>
      <w:r>
        <w:fldChar w:fldCharType="end"/>
      </w:r>
      <w:r w:rsidRPr="00856563">
        <w:t>.</w:t>
      </w:r>
      <w:r>
        <w:t xml:space="preserve"> </w:t>
      </w:r>
      <w:r w:rsidRPr="00856563">
        <w:t xml:space="preserve">While </w:t>
      </w:r>
      <w:r w:rsidRPr="00856563">
        <w:rPr>
          <w:rStyle w:val="ChItalBold"/>
        </w:rPr>
        <w:t>sembarang</w:t>
      </w:r>
      <w:r w:rsidRPr="00856563">
        <w:t xml:space="preserve"> </w:t>
      </w:r>
      <w:r w:rsidR="00B7093A">
        <w:t>‘</w:t>
      </w:r>
      <w:r w:rsidRPr="00856563">
        <w:t>any</w:t>
      </w:r>
      <w:r w:rsidR="00C03368">
        <w:t xml:space="preserve"> (kind of)</w:t>
      </w:r>
      <w:r w:rsidR="00B7093A">
        <w:t>’</w:t>
      </w:r>
      <w:r w:rsidRPr="00856563">
        <w:t xml:space="preserve"> is </w:t>
      </w:r>
      <w:r>
        <w:t xml:space="preserve">only </w:t>
      </w:r>
      <w:r w:rsidRPr="00856563">
        <w:t xml:space="preserve">used with animate referents as in </w:t>
      </w:r>
      <w:r>
        <w:fldChar w:fldCharType="begin"/>
      </w:r>
      <w:r>
        <w:instrText xml:space="preserve"> REF _Ref340905269 \h </w:instrText>
      </w:r>
      <w:r>
        <w:fldChar w:fldCharType="separate"/>
      </w:r>
      <w:r w:rsidR="00154D81" w:rsidRPr="00856563">
        <w:t>(</w:t>
      </w:r>
      <w:r w:rsidR="00154D81">
        <w:rPr>
          <w:noProof/>
        </w:rPr>
        <w:t>75</w:t>
      </w:r>
      <w:r w:rsidR="00154D81" w:rsidRPr="00856563">
        <w:t>)</w:t>
      </w:r>
      <w:r>
        <w:fldChar w:fldCharType="end"/>
      </w:r>
      <w:r w:rsidRPr="00856563">
        <w:t xml:space="preserve">, </w:t>
      </w:r>
      <w:r w:rsidR="00C65145" w:rsidRPr="00856563">
        <w:rPr>
          <w:rStyle w:val="ChItalBold"/>
        </w:rPr>
        <w:t>(</w:t>
      </w:r>
      <w:r w:rsidRPr="00856563">
        <w:rPr>
          <w:rStyle w:val="ChItalBold"/>
        </w:rPr>
        <w:t>se</w:t>
      </w:r>
      <w:r w:rsidR="00C65145">
        <w:rPr>
          <w:rStyle w:val="ChItalBold"/>
        </w:rPr>
        <w:t>)</w:t>
      </w:r>
      <w:r w:rsidRPr="00856563">
        <w:rPr>
          <w:rStyle w:val="ChItalBold"/>
        </w:rPr>
        <w:t>tiap</w:t>
      </w:r>
      <w:r w:rsidRPr="00856563">
        <w:t xml:space="preserve"> </w:t>
      </w:r>
      <w:r w:rsidR="00B7093A">
        <w:t>‘</w:t>
      </w:r>
      <w:r w:rsidRPr="00856563">
        <w:t>every</w:t>
      </w:r>
      <w:r w:rsidR="00B7093A">
        <w:t>’</w:t>
      </w:r>
      <w:r w:rsidRPr="00856563">
        <w:t xml:space="preserve"> and </w:t>
      </w:r>
      <w:r w:rsidRPr="00856563">
        <w:rPr>
          <w:rStyle w:val="ChItalBold"/>
        </w:rPr>
        <w:t>stenga</w:t>
      </w:r>
      <w:r w:rsidRPr="00856563">
        <w:t xml:space="preserve"> </w:t>
      </w:r>
      <w:r w:rsidR="00B7093A">
        <w:t>‘</w:t>
      </w:r>
      <w:r w:rsidRPr="00856563">
        <w:t>half</w:t>
      </w:r>
      <w:r w:rsidR="00B7093A">
        <w:t>’</w:t>
      </w:r>
      <w:r w:rsidRPr="00856563">
        <w:t xml:space="preserve"> are </w:t>
      </w:r>
      <w:r>
        <w:t xml:space="preserve">only used </w:t>
      </w:r>
      <w:r w:rsidRPr="00856563">
        <w:t xml:space="preserve">with inanimate referents as in </w:t>
      </w:r>
      <w:r>
        <w:fldChar w:fldCharType="begin"/>
      </w:r>
      <w:r>
        <w:instrText xml:space="preserve"> REF _Ref340905270 \h </w:instrText>
      </w:r>
      <w:r>
        <w:fldChar w:fldCharType="separate"/>
      </w:r>
      <w:r w:rsidR="00154D81" w:rsidRPr="00856563">
        <w:t>(</w:t>
      </w:r>
      <w:r w:rsidR="00154D81">
        <w:rPr>
          <w:noProof/>
        </w:rPr>
        <w:t>76</w:t>
      </w:r>
      <w:r w:rsidR="00154D81" w:rsidRPr="00856563">
        <w:t>)</w:t>
      </w:r>
      <w:r>
        <w:fldChar w:fldCharType="end"/>
      </w:r>
      <w:r w:rsidRPr="00856563">
        <w:t xml:space="preserve"> and </w:t>
      </w:r>
      <w:r>
        <w:fldChar w:fldCharType="begin"/>
      </w:r>
      <w:r>
        <w:instrText xml:space="preserve"> REF _Ref340905802 \h </w:instrText>
      </w:r>
      <w:r>
        <w:fldChar w:fldCharType="separate"/>
      </w:r>
      <w:r w:rsidR="00154D81" w:rsidRPr="00856563">
        <w:t>(</w:t>
      </w:r>
      <w:r w:rsidR="00154D81">
        <w:rPr>
          <w:noProof/>
        </w:rPr>
        <w:t>77</w:t>
      </w:r>
      <w:r w:rsidR="00154D81" w:rsidRPr="00856563">
        <w:t>)</w:t>
      </w:r>
      <w:r>
        <w:fldChar w:fldCharType="end"/>
      </w:r>
      <w:r w:rsidRPr="00856563">
        <w:t>, respectively.</w:t>
      </w:r>
      <w:r w:rsidR="00C65145" w:rsidRPr="00856563">
        <w:rPr>
          <w:rStyle w:val="FootnoteReference"/>
        </w:rPr>
        <w:footnoteReference w:id="205"/>
      </w:r>
      <w:r w:rsidRPr="00856563">
        <w:t xml:space="preserve"> Quantifier </w:t>
      </w:r>
      <w:r w:rsidRPr="00856563">
        <w:rPr>
          <w:rStyle w:val="ChItalBold"/>
        </w:rPr>
        <w:t>segala</w:t>
      </w:r>
      <w:r w:rsidRPr="00856563">
        <w:t xml:space="preserve"> </w:t>
      </w:r>
      <w:r w:rsidR="00B7093A">
        <w:t>‘</w:t>
      </w:r>
      <w:r w:rsidRPr="00856563">
        <w:t>all</w:t>
      </w:r>
      <w:r w:rsidR="00B7093A">
        <w:t>’</w:t>
      </w:r>
      <w:r w:rsidRPr="00856563">
        <w:t xml:space="preserve"> is </w:t>
      </w:r>
      <w:r>
        <w:t xml:space="preserve">always </w:t>
      </w:r>
      <w:r w:rsidR="008A2BBF">
        <w:t xml:space="preserve">combined </w:t>
      </w:r>
      <w:r w:rsidRPr="00856563">
        <w:t xml:space="preserve">with the noun </w:t>
      </w:r>
      <w:r w:rsidR="008A2BBF">
        <w:rPr>
          <w:rStyle w:val="ChItalBold"/>
        </w:rPr>
        <w:t>macang</w:t>
      </w:r>
      <w:r w:rsidRPr="00856563">
        <w:t xml:space="preserve"> </w:t>
      </w:r>
      <w:r w:rsidR="00B7093A">
        <w:t>‘</w:t>
      </w:r>
      <w:r>
        <w:t>variety</w:t>
      </w:r>
      <w:r w:rsidR="00B7093A">
        <w:t>’</w:t>
      </w:r>
      <w:r w:rsidRPr="00856563">
        <w:t xml:space="preserve"> with </w:t>
      </w:r>
      <w:r w:rsidRPr="00856563">
        <w:rPr>
          <w:rStyle w:val="ChItalBold"/>
        </w:rPr>
        <w:t>segala maca</w:t>
      </w:r>
      <w:r w:rsidR="00E53C11">
        <w:rPr>
          <w:rStyle w:val="ChItalBold"/>
        </w:rPr>
        <w:t>ng</w:t>
      </w:r>
      <w:r w:rsidRPr="00856563">
        <w:t xml:space="preserve"> </w:t>
      </w:r>
      <w:r>
        <w:t xml:space="preserve">expressing the notion of </w:t>
      </w:r>
      <w:r w:rsidR="00B7093A">
        <w:t>‘</w:t>
      </w:r>
      <w:r w:rsidRPr="00856563">
        <w:t>all kinds, whatever kind</w:t>
      </w:r>
      <w:r w:rsidR="00B7093A">
        <w:t>’</w:t>
      </w:r>
      <w:r w:rsidRPr="00856563">
        <w:t xml:space="preserve"> as in </w:t>
      </w:r>
      <w:r>
        <w:fldChar w:fldCharType="begin"/>
      </w:r>
      <w:r>
        <w:instrText xml:space="preserve"> REF _Ref340905803 \h </w:instrText>
      </w:r>
      <w:r>
        <w:fldChar w:fldCharType="separate"/>
      </w:r>
      <w:r w:rsidR="00154D81" w:rsidRPr="00856563">
        <w:t>(</w:t>
      </w:r>
      <w:r w:rsidR="00154D81">
        <w:rPr>
          <w:noProof/>
        </w:rPr>
        <w:t>74</w:t>
      </w:r>
      <w:r w:rsidR="00154D81" w:rsidRPr="00856563">
        <w:t>)</w:t>
      </w:r>
      <w:r>
        <w:fldChar w:fldCharType="end"/>
      </w:r>
      <w:r w:rsidRPr="00856563">
        <w:t>.</w:t>
      </w:r>
    </w:p>
    <w:p w14:paraId="5A6CB1C8" w14:textId="77777777" w:rsidR="006E25BB" w:rsidRDefault="006E25BB" w:rsidP="006E25BB">
      <w:pPr>
        <w:pStyle w:val="ExampleTitle"/>
      </w:pPr>
      <w:r w:rsidRPr="0099608C">
        <w:rPr>
          <w:rStyle w:val="ChSmallCaps"/>
        </w:rPr>
        <w:t>q</w:t>
      </w:r>
      <w:r w:rsidRPr="0045066E">
        <w:t>t</w:t>
      </w:r>
      <w:r w:rsidRPr="0099608C">
        <w:rPr>
          <w:rStyle w:val="ChSmallCaps"/>
        </w:rPr>
        <w:t>n-np</w:t>
      </w:r>
      <w:r w:rsidRPr="00856563">
        <w:t xml:space="preserve">s denoting </w:t>
      </w:r>
      <w:r>
        <w:t>indefinite quantities</w:t>
      </w:r>
      <w:r w:rsidRPr="00856563">
        <w:t xml:space="preserve"> of countable referent</w:t>
      </w:r>
      <w:r>
        <w:t>s: Individuality</w:t>
      </w:r>
    </w:p>
    <w:tbl>
      <w:tblPr>
        <w:tblW w:w="3436" w:type="dxa"/>
        <w:tblCellMar>
          <w:left w:w="40" w:type="dxa"/>
          <w:right w:w="40" w:type="dxa"/>
        </w:tblCellMar>
        <w:tblLook w:val="01E0" w:firstRow="1" w:lastRow="1" w:firstColumn="1" w:lastColumn="1" w:noHBand="0" w:noVBand="0"/>
      </w:tblPr>
      <w:tblGrid>
        <w:gridCol w:w="709"/>
        <w:gridCol w:w="703"/>
        <w:gridCol w:w="847"/>
        <w:gridCol w:w="485"/>
        <w:gridCol w:w="692"/>
      </w:tblGrid>
      <w:tr w:rsidR="00AC23C4" w:rsidRPr="004B7057" w14:paraId="3527A0B5" w14:textId="77777777" w:rsidTr="00AC23C4">
        <w:tc>
          <w:tcPr>
            <w:tcW w:w="709" w:type="dxa"/>
            <w:shd w:val="clear" w:color="auto" w:fill="auto"/>
          </w:tcPr>
          <w:p w14:paraId="16ED3839" w14:textId="77777777" w:rsidR="006E25BB" w:rsidRPr="00953F60" w:rsidRDefault="006E25BB" w:rsidP="00B51DB6">
            <w:pPr>
              <w:pStyle w:val="O0Nwnext"/>
            </w:pPr>
            <w:bookmarkStart w:id="3764" w:name="_Ref340905803"/>
            <w:r w:rsidRPr="00856563">
              <w:t>(</w:t>
            </w:r>
            <w:fldSimple w:instr=" SEQ ( \* ARABIC \s 1 ">
              <w:r w:rsidR="00154D81">
                <w:rPr>
                  <w:noProof/>
                </w:rPr>
                <w:t>74</w:t>
              </w:r>
            </w:fldSimple>
            <w:r w:rsidRPr="00856563">
              <w:t>)</w:t>
            </w:r>
            <w:bookmarkEnd w:id="3764"/>
          </w:p>
        </w:tc>
        <w:tc>
          <w:tcPr>
            <w:tcW w:w="703" w:type="dxa"/>
            <w:shd w:val="clear" w:color="auto" w:fill="auto"/>
          </w:tcPr>
          <w:p w14:paraId="2592B222" w14:textId="77777777" w:rsidR="006E25BB" w:rsidRPr="00856563" w:rsidRDefault="006E25BB" w:rsidP="00B51DB6">
            <w:pPr>
              <w:pStyle w:val="Text"/>
              <w:rPr>
                <w:rStyle w:val="ChBlueBold"/>
              </w:rPr>
            </w:pPr>
            <w:r w:rsidRPr="00856563">
              <w:rPr>
                <w:rStyle w:val="ChBlueBold"/>
              </w:rPr>
              <w:t>segala</w:t>
            </w:r>
          </w:p>
        </w:tc>
        <w:tc>
          <w:tcPr>
            <w:tcW w:w="847" w:type="dxa"/>
            <w:shd w:val="clear" w:color="auto" w:fill="auto"/>
          </w:tcPr>
          <w:p w14:paraId="07C88A83" w14:textId="77777777" w:rsidR="006E25BB" w:rsidRPr="00856563" w:rsidRDefault="00917457" w:rsidP="00B51DB6">
            <w:pPr>
              <w:pStyle w:val="Text"/>
              <w:rPr>
                <w:rStyle w:val="ChBlueBold"/>
              </w:rPr>
            </w:pPr>
            <w:r>
              <w:rPr>
                <w:rStyle w:val="ChBlueBold"/>
              </w:rPr>
              <w:t>macang</w:t>
            </w:r>
          </w:p>
        </w:tc>
        <w:tc>
          <w:tcPr>
            <w:tcW w:w="485" w:type="dxa"/>
            <w:shd w:val="clear" w:color="auto" w:fill="auto"/>
          </w:tcPr>
          <w:p w14:paraId="337673FF" w14:textId="77777777" w:rsidR="006E25BB" w:rsidRPr="00856563" w:rsidRDefault="006E25BB" w:rsidP="00B51DB6">
            <w:pPr>
              <w:pStyle w:val="Text"/>
            </w:pPr>
            <w:r>
              <w:t>di</w:t>
            </w:r>
            <w:r w:rsidRPr="00856563">
              <w:t>a</w:t>
            </w:r>
          </w:p>
        </w:tc>
        <w:tc>
          <w:tcPr>
            <w:tcW w:w="692" w:type="dxa"/>
            <w:shd w:val="clear" w:color="auto" w:fill="auto"/>
          </w:tcPr>
          <w:p w14:paraId="624CBE26" w14:textId="77777777" w:rsidR="006E25BB" w:rsidRPr="00856563" w:rsidRDefault="006E25BB" w:rsidP="00B51DB6">
            <w:pPr>
              <w:pStyle w:val="Text"/>
            </w:pPr>
            <w:r w:rsidRPr="00856563">
              <w:t>bikin</w:t>
            </w:r>
            <w:r w:rsidR="006745DB">
              <w:t>g</w:t>
            </w:r>
          </w:p>
        </w:tc>
      </w:tr>
      <w:tr w:rsidR="00AC23C4" w:rsidRPr="00AC23C4" w14:paraId="4D0A3067" w14:textId="77777777" w:rsidTr="00AC23C4">
        <w:tc>
          <w:tcPr>
            <w:tcW w:w="709" w:type="dxa"/>
            <w:shd w:val="clear" w:color="auto" w:fill="auto"/>
          </w:tcPr>
          <w:p w14:paraId="4C4CFE9E" w14:textId="77777777" w:rsidR="006E25BB" w:rsidRPr="00953F60" w:rsidRDefault="006E25BB" w:rsidP="00B51DB6">
            <w:pPr>
              <w:pStyle w:val="GlossEng"/>
            </w:pPr>
          </w:p>
        </w:tc>
        <w:tc>
          <w:tcPr>
            <w:tcW w:w="703" w:type="dxa"/>
            <w:shd w:val="clear" w:color="auto" w:fill="auto"/>
          </w:tcPr>
          <w:p w14:paraId="40D0DC73" w14:textId="77777777" w:rsidR="006E25BB" w:rsidRPr="00856563" w:rsidRDefault="006E25BB" w:rsidP="00B51DB6">
            <w:pPr>
              <w:pStyle w:val="GlossEng"/>
            </w:pPr>
            <w:r w:rsidRPr="00856563">
              <w:t>all</w:t>
            </w:r>
          </w:p>
        </w:tc>
        <w:tc>
          <w:tcPr>
            <w:tcW w:w="847" w:type="dxa"/>
            <w:shd w:val="clear" w:color="auto" w:fill="auto"/>
          </w:tcPr>
          <w:p w14:paraId="27A5F495" w14:textId="77777777" w:rsidR="006E25BB" w:rsidRPr="00856563" w:rsidRDefault="006E25BB" w:rsidP="00B51DB6">
            <w:pPr>
              <w:pStyle w:val="GlossEng"/>
            </w:pPr>
            <w:r>
              <w:t>variety</w:t>
            </w:r>
          </w:p>
        </w:tc>
        <w:tc>
          <w:tcPr>
            <w:tcW w:w="485" w:type="dxa"/>
            <w:shd w:val="clear" w:color="auto" w:fill="auto"/>
          </w:tcPr>
          <w:p w14:paraId="24A4B293" w14:textId="77777777" w:rsidR="006E25BB" w:rsidRPr="0099608C" w:rsidRDefault="006E25BB" w:rsidP="00B51DB6">
            <w:pPr>
              <w:pStyle w:val="GlossEng"/>
              <w:rPr>
                <w:rStyle w:val="ChSmallCaps"/>
              </w:rPr>
            </w:pPr>
            <w:r w:rsidRPr="0099608C">
              <w:rPr>
                <w:rStyle w:val="ChSmallCaps"/>
              </w:rPr>
              <w:t>3sg</w:t>
            </w:r>
          </w:p>
        </w:tc>
        <w:tc>
          <w:tcPr>
            <w:tcW w:w="692" w:type="dxa"/>
            <w:shd w:val="clear" w:color="auto" w:fill="auto"/>
          </w:tcPr>
          <w:p w14:paraId="5D637EF4" w14:textId="77777777" w:rsidR="006E25BB" w:rsidRPr="00856563" w:rsidRDefault="006E25BB" w:rsidP="00B51DB6">
            <w:pPr>
              <w:pStyle w:val="GlossEng"/>
            </w:pPr>
            <w:r w:rsidRPr="00856563">
              <w:t>make</w:t>
            </w:r>
          </w:p>
        </w:tc>
      </w:tr>
    </w:tbl>
    <w:p w14:paraId="1AEFD07D" w14:textId="360DBD0C" w:rsidR="006E25BB" w:rsidRPr="00856563" w:rsidRDefault="006E25BB" w:rsidP="006E25BB">
      <w:pPr>
        <w:pStyle w:val="FreeTranslEng"/>
      </w:pPr>
      <w:r>
        <w:t>[</w:t>
      </w:r>
      <w:r w:rsidRPr="00856563">
        <w:t>About an ancestor</w:t>
      </w:r>
      <w:r w:rsidR="00B7093A">
        <w:t>’</w:t>
      </w:r>
      <w:r>
        <w:t>s</w:t>
      </w:r>
      <w:r w:rsidRPr="00856563">
        <w:t xml:space="preserve"> achievements</w:t>
      </w:r>
      <w:r>
        <w:t xml:space="preserve">:] </w:t>
      </w:r>
      <w:r w:rsidR="00B7093A">
        <w:t>‘</w:t>
      </w:r>
      <w:r w:rsidRPr="00856563">
        <w:rPr>
          <w:rStyle w:val="ChBlueBold"/>
        </w:rPr>
        <w:t>all kinds (of things)</w:t>
      </w:r>
      <w:r w:rsidRPr="00856563">
        <w:t>, he made (them)</w:t>
      </w:r>
      <w:r w:rsidR="00B7093A">
        <w:t>’</w:t>
      </w:r>
      <w:r w:rsidRPr="00856563">
        <w:t xml:space="preserve"> </w:t>
      </w:r>
      <w:r w:rsidRPr="00856563">
        <w:rPr>
          <w:rStyle w:val="ExampleSource"/>
        </w:rPr>
        <w:t>[080922-010a-</w:t>
      </w:r>
      <w:r w:rsidR="00F00E41">
        <w:rPr>
          <w:rStyle w:val="ExampleSource"/>
        </w:rPr>
        <w:t>Cv</w:t>
      </w:r>
      <w:r w:rsidRPr="00856563">
        <w:rPr>
          <w:rStyle w:val="ExampleSource"/>
        </w:rPr>
        <w:t>NF.0297]</w:t>
      </w:r>
    </w:p>
    <w:tbl>
      <w:tblPr>
        <w:tblW w:w="0" w:type="auto"/>
        <w:tblCellMar>
          <w:left w:w="40" w:type="dxa"/>
          <w:right w:w="40" w:type="dxa"/>
        </w:tblCellMar>
        <w:tblLook w:val="01E0" w:firstRow="1" w:lastRow="1" w:firstColumn="1" w:lastColumn="1" w:noHBand="0" w:noVBand="0"/>
      </w:tblPr>
      <w:tblGrid>
        <w:gridCol w:w="709"/>
        <w:gridCol w:w="485"/>
        <w:gridCol w:w="509"/>
        <w:gridCol w:w="752"/>
        <w:gridCol w:w="525"/>
        <w:gridCol w:w="1225"/>
        <w:gridCol w:w="714"/>
      </w:tblGrid>
      <w:tr w:rsidR="00AC23C4" w:rsidRPr="004B7057" w14:paraId="49C4FDB1" w14:textId="77777777" w:rsidTr="00AC23C4">
        <w:tc>
          <w:tcPr>
            <w:tcW w:w="709" w:type="dxa"/>
            <w:shd w:val="clear" w:color="auto" w:fill="auto"/>
          </w:tcPr>
          <w:p w14:paraId="7D1E028E" w14:textId="77777777" w:rsidR="006E25BB" w:rsidRPr="00953F60" w:rsidRDefault="006E25BB" w:rsidP="00B51DB6">
            <w:pPr>
              <w:pStyle w:val="O0Nwnext"/>
            </w:pPr>
            <w:bookmarkStart w:id="3765" w:name="_Ref275875547"/>
            <w:bookmarkStart w:id="3766" w:name="_Ref340905269"/>
            <w:r w:rsidRPr="00856563">
              <w:t>(</w:t>
            </w:r>
            <w:fldSimple w:instr=" SEQ ( \* ARABIC \s 1 ">
              <w:r w:rsidR="00154D81">
                <w:rPr>
                  <w:noProof/>
                </w:rPr>
                <w:t>75</w:t>
              </w:r>
            </w:fldSimple>
            <w:bookmarkEnd w:id="3765"/>
            <w:r w:rsidRPr="00856563">
              <w:t>)</w:t>
            </w:r>
            <w:bookmarkEnd w:id="3766"/>
          </w:p>
        </w:tc>
        <w:tc>
          <w:tcPr>
            <w:tcW w:w="485" w:type="dxa"/>
            <w:shd w:val="clear" w:color="auto" w:fill="auto"/>
          </w:tcPr>
          <w:p w14:paraId="0354F5CE" w14:textId="77777777" w:rsidR="006E25BB" w:rsidRPr="00856563" w:rsidRDefault="006E25BB" w:rsidP="00B51DB6">
            <w:pPr>
              <w:pStyle w:val="Text"/>
            </w:pPr>
            <w:r w:rsidRPr="00856563">
              <w:t>sa</w:t>
            </w:r>
          </w:p>
        </w:tc>
        <w:tc>
          <w:tcPr>
            <w:tcW w:w="509" w:type="dxa"/>
            <w:shd w:val="clear" w:color="auto" w:fill="auto"/>
          </w:tcPr>
          <w:p w14:paraId="6D6688D2" w14:textId="77777777" w:rsidR="006E25BB" w:rsidRPr="00856563" w:rsidRDefault="006E25BB" w:rsidP="00B51DB6">
            <w:pPr>
              <w:pStyle w:val="Text"/>
            </w:pPr>
            <w:r>
              <w:t>tra</w:t>
            </w:r>
          </w:p>
        </w:tc>
        <w:tc>
          <w:tcPr>
            <w:tcW w:w="752" w:type="dxa"/>
            <w:shd w:val="clear" w:color="auto" w:fill="auto"/>
          </w:tcPr>
          <w:p w14:paraId="119BC7D8" w14:textId="77777777" w:rsidR="006E25BB" w:rsidRPr="00856563" w:rsidRDefault="006E25BB" w:rsidP="00B51DB6">
            <w:pPr>
              <w:pStyle w:val="Text"/>
            </w:pPr>
            <w:r w:rsidRPr="00856563">
              <w:t>bisa</w:t>
            </w:r>
          </w:p>
        </w:tc>
        <w:tc>
          <w:tcPr>
            <w:tcW w:w="525" w:type="dxa"/>
            <w:shd w:val="clear" w:color="auto" w:fill="auto"/>
          </w:tcPr>
          <w:p w14:paraId="204E7513" w14:textId="77777777" w:rsidR="006E25BB" w:rsidRPr="00856563" w:rsidRDefault="006E25BB" w:rsidP="00B51DB6">
            <w:pPr>
              <w:pStyle w:val="Text"/>
            </w:pPr>
            <w:r>
              <w:t>kasi</w:t>
            </w:r>
          </w:p>
        </w:tc>
        <w:tc>
          <w:tcPr>
            <w:tcW w:w="1225" w:type="dxa"/>
            <w:shd w:val="clear" w:color="auto" w:fill="auto"/>
          </w:tcPr>
          <w:p w14:paraId="7CEE17F1" w14:textId="77777777" w:rsidR="006E25BB" w:rsidRPr="00856563" w:rsidRDefault="006E25BB" w:rsidP="00B51DB6">
            <w:pPr>
              <w:pStyle w:val="Text"/>
              <w:rPr>
                <w:rStyle w:val="ChBlueBold"/>
              </w:rPr>
            </w:pPr>
            <w:r w:rsidRPr="00856563">
              <w:rPr>
                <w:rStyle w:val="ChBlueBold"/>
              </w:rPr>
              <w:t>sembaran</w:t>
            </w:r>
            <w:r>
              <w:rPr>
                <w:rStyle w:val="ChBlueBold"/>
              </w:rPr>
              <w:t>g</w:t>
            </w:r>
          </w:p>
        </w:tc>
        <w:tc>
          <w:tcPr>
            <w:tcW w:w="714" w:type="dxa"/>
            <w:shd w:val="clear" w:color="auto" w:fill="auto"/>
          </w:tcPr>
          <w:p w14:paraId="551961AD" w14:textId="77777777" w:rsidR="006E25BB" w:rsidRPr="00856563" w:rsidRDefault="006E25BB" w:rsidP="00B51DB6">
            <w:pPr>
              <w:pStyle w:val="Text"/>
              <w:rPr>
                <w:rStyle w:val="ChBlueBold"/>
              </w:rPr>
            </w:pPr>
            <w:r w:rsidRPr="00856563">
              <w:rPr>
                <w:rStyle w:val="ChBlueBold"/>
              </w:rPr>
              <w:t>orang</w:t>
            </w:r>
          </w:p>
        </w:tc>
      </w:tr>
      <w:tr w:rsidR="00AC23C4" w:rsidRPr="00AC23C4" w14:paraId="0C83167E" w14:textId="77777777" w:rsidTr="00AC23C4">
        <w:tc>
          <w:tcPr>
            <w:tcW w:w="709" w:type="dxa"/>
            <w:shd w:val="clear" w:color="auto" w:fill="auto"/>
          </w:tcPr>
          <w:p w14:paraId="254552F5" w14:textId="77777777" w:rsidR="006E25BB" w:rsidRPr="00953F60" w:rsidRDefault="006E25BB" w:rsidP="00B51DB6">
            <w:pPr>
              <w:pStyle w:val="GlossEng"/>
            </w:pPr>
          </w:p>
        </w:tc>
        <w:tc>
          <w:tcPr>
            <w:tcW w:w="485" w:type="dxa"/>
            <w:shd w:val="clear" w:color="auto" w:fill="auto"/>
          </w:tcPr>
          <w:p w14:paraId="6F8C4ACE" w14:textId="77777777" w:rsidR="006E25BB" w:rsidRPr="0099608C" w:rsidRDefault="006E25BB" w:rsidP="00B51DB6">
            <w:pPr>
              <w:pStyle w:val="GlossEng"/>
              <w:rPr>
                <w:rStyle w:val="ChSmallCaps"/>
              </w:rPr>
            </w:pPr>
            <w:r w:rsidRPr="0099608C">
              <w:rPr>
                <w:rStyle w:val="ChSmallCaps"/>
              </w:rPr>
              <w:t>1sg</w:t>
            </w:r>
          </w:p>
        </w:tc>
        <w:tc>
          <w:tcPr>
            <w:tcW w:w="509" w:type="dxa"/>
            <w:shd w:val="clear" w:color="auto" w:fill="auto"/>
          </w:tcPr>
          <w:p w14:paraId="741EBDD0" w14:textId="77777777" w:rsidR="006E25BB" w:rsidRPr="0099608C" w:rsidRDefault="006E25BB" w:rsidP="00B51DB6">
            <w:pPr>
              <w:pStyle w:val="GlossEng"/>
              <w:rPr>
                <w:rStyle w:val="ChSmallCaps"/>
              </w:rPr>
            </w:pPr>
            <w:r w:rsidRPr="0099608C">
              <w:rPr>
                <w:rStyle w:val="ChSmallCaps"/>
              </w:rPr>
              <w:t>neg</w:t>
            </w:r>
          </w:p>
        </w:tc>
        <w:tc>
          <w:tcPr>
            <w:tcW w:w="752" w:type="dxa"/>
            <w:shd w:val="clear" w:color="auto" w:fill="auto"/>
          </w:tcPr>
          <w:p w14:paraId="5A64D3DD" w14:textId="77777777" w:rsidR="006E25BB" w:rsidRPr="00856563" w:rsidRDefault="006E25BB" w:rsidP="00B51DB6">
            <w:pPr>
              <w:pStyle w:val="GlossEng"/>
            </w:pPr>
            <w:r w:rsidRPr="00856563">
              <w:t>be.able</w:t>
            </w:r>
          </w:p>
        </w:tc>
        <w:tc>
          <w:tcPr>
            <w:tcW w:w="525" w:type="dxa"/>
            <w:shd w:val="clear" w:color="auto" w:fill="auto"/>
          </w:tcPr>
          <w:p w14:paraId="6920B680" w14:textId="77777777" w:rsidR="006E25BB" w:rsidRPr="00856563" w:rsidRDefault="006E25BB" w:rsidP="00B51DB6">
            <w:pPr>
              <w:pStyle w:val="GlossEng"/>
            </w:pPr>
            <w:r w:rsidRPr="00856563">
              <w:t>give</w:t>
            </w:r>
          </w:p>
        </w:tc>
        <w:tc>
          <w:tcPr>
            <w:tcW w:w="1225" w:type="dxa"/>
            <w:shd w:val="clear" w:color="auto" w:fill="auto"/>
          </w:tcPr>
          <w:p w14:paraId="270637F3" w14:textId="77777777" w:rsidR="006E25BB" w:rsidRPr="00856563" w:rsidRDefault="006E25BB" w:rsidP="00B51DB6">
            <w:pPr>
              <w:pStyle w:val="GlossEng"/>
            </w:pPr>
            <w:r w:rsidRPr="00856563">
              <w:t>any</w:t>
            </w:r>
            <w:r w:rsidR="00C03368">
              <w:t>(.kind.of)</w:t>
            </w:r>
          </w:p>
        </w:tc>
        <w:tc>
          <w:tcPr>
            <w:tcW w:w="714" w:type="dxa"/>
            <w:shd w:val="clear" w:color="auto" w:fill="auto"/>
          </w:tcPr>
          <w:p w14:paraId="349D2AE3" w14:textId="77777777" w:rsidR="006E25BB" w:rsidRPr="00856563" w:rsidRDefault="006E25BB" w:rsidP="00B51DB6">
            <w:pPr>
              <w:pStyle w:val="GlossEng"/>
            </w:pPr>
            <w:r w:rsidRPr="00856563">
              <w:t>person</w:t>
            </w:r>
          </w:p>
        </w:tc>
      </w:tr>
    </w:tbl>
    <w:p w14:paraId="1C0292F4" w14:textId="77A0EA30" w:rsidR="006E25BB" w:rsidRPr="00856563" w:rsidRDefault="00B7093A" w:rsidP="006E25BB">
      <w:pPr>
        <w:pStyle w:val="FreeTranslEng"/>
      </w:pPr>
      <w:r>
        <w:t>‘</w:t>
      </w:r>
      <w:r w:rsidR="006E25BB" w:rsidRPr="00856563">
        <w:t>I can</w:t>
      </w:r>
      <w:r>
        <w:t>’</w:t>
      </w:r>
      <w:r w:rsidR="006E25BB" w:rsidRPr="00856563">
        <w:t xml:space="preserve">t give (the gasoline to just) </w:t>
      </w:r>
      <w:r w:rsidR="006E25BB" w:rsidRPr="00856563">
        <w:rPr>
          <w:rStyle w:val="ChBlueBold"/>
        </w:rPr>
        <w:t>any person</w:t>
      </w:r>
      <w:r>
        <w:t>’</w:t>
      </w:r>
      <w:r w:rsidR="006E25BB" w:rsidRPr="00856563">
        <w:t xml:space="preserve"> </w:t>
      </w:r>
      <w:r w:rsidR="006E25BB" w:rsidRPr="00856563">
        <w:rPr>
          <w:rStyle w:val="ExampleSource"/>
        </w:rPr>
        <w:t>[081110-002-Cv.0080]</w:t>
      </w:r>
    </w:p>
    <w:tbl>
      <w:tblPr>
        <w:tblW w:w="6578" w:type="dxa"/>
        <w:tblCellMar>
          <w:left w:w="40" w:type="dxa"/>
          <w:right w:w="40" w:type="dxa"/>
        </w:tblCellMar>
        <w:tblLook w:val="01E0" w:firstRow="1" w:lastRow="1" w:firstColumn="1" w:lastColumn="1" w:noHBand="0" w:noVBand="0"/>
      </w:tblPr>
      <w:tblGrid>
        <w:gridCol w:w="709"/>
        <w:gridCol w:w="680"/>
        <w:gridCol w:w="1103"/>
        <w:gridCol w:w="858"/>
        <w:gridCol w:w="485"/>
        <w:gridCol w:w="769"/>
        <w:gridCol w:w="525"/>
        <w:gridCol w:w="747"/>
        <w:gridCol w:w="702"/>
      </w:tblGrid>
      <w:tr w:rsidR="00AC23C4" w:rsidRPr="004B7057" w14:paraId="69EBBACC" w14:textId="77777777" w:rsidTr="00AC23C4">
        <w:tc>
          <w:tcPr>
            <w:tcW w:w="709" w:type="dxa"/>
            <w:shd w:val="clear" w:color="auto" w:fill="auto"/>
          </w:tcPr>
          <w:p w14:paraId="29CC5071" w14:textId="77777777" w:rsidR="006E25BB" w:rsidRPr="00953F60" w:rsidRDefault="006E25BB" w:rsidP="00B51DB6">
            <w:pPr>
              <w:pStyle w:val="O0Nwnext"/>
            </w:pPr>
            <w:bookmarkStart w:id="3767" w:name="_Ref340905270"/>
            <w:r w:rsidRPr="00856563">
              <w:t>(</w:t>
            </w:r>
            <w:fldSimple w:instr=" SEQ ( \* ARABIC \s 1 ">
              <w:r w:rsidR="00154D81">
                <w:rPr>
                  <w:noProof/>
                </w:rPr>
                <w:t>76</w:t>
              </w:r>
            </w:fldSimple>
            <w:r w:rsidRPr="00856563">
              <w:t>)</w:t>
            </w:r>
            <w:bookmarkEnd w:id="3767"/>
          </w:p>
        </w:tc>
        <w:tc>
          <w:tcPr>
            <w:tcW w:w="680" w:type="dxa"/>
            <w:shd w:val="clear" w:color="auto" w:fill="auto"/>
          </w:tcPr>
          <w:p w14:paraId="1E36C290" w14:textId="77777777" w:rsidR="006E25BB" w:rsidRPr="00856563" w:rsidRDefault="006E25BB" w:rsidP="00B51DB6">
            <w:pPr>
              <w:pStyle w:val="Text"/>
              <w:rPr>
                <w:rStyle w:val="ChBlueBold"/>
              </w:rPr>
            </w:pPr>
            <w:r w:rsidRPr="00856563">
              <w:rPr>
                <w:rStyle w:val="ChBlueBold"/>
              </w:rPr>
              <w:t>setiap</w:t>
            </w:r>
          </w:p>
        </w:tc>
        <w:tc>
          <w:tcPr>
            <w:tcW w:w="1103" w:type="dxa"/>
            <w:shd w:val="clear" w:color="auto" w:fill="auto"/>
          </w:tcPr>
          <w:p w14:paraId="35D2DB0A" w14:textId="77777777" w:rsidR="006E25BB" w:rsidRPr="00856563" w:rsidRDefault="006E25BB" w:rsidP="00B51DB6">
            <w:pPr>
              <w:pStyle w:val="Text"/>
              <w:rPr>
                <w:rStyle w:val="ChBlueBold"/>
              </w:rPr>
            </w:pPr>
            <w:r w:rsidRPr="00856563">
              <w:rPr>
                <w:rStyle w:val="ChBlueBold"/>
              </w:rPr>
              <w:t>renungan</w:t>
            </w:r>
            <w:r w:rsidR="00917457">
              <w:rPr>
                <w:rStyle w:val="ChBlueBold"/>
              </w:rPr>
              <w:t>g</w:t>
            </w:r>
          </w:p>
        </w:tc>
        <w:tc>
          <w:tcPr>
            <w:tcW w:w="858" w:type="dxa"/>
            <w:shd w:val="clear" w:color="auto" w:fill="auto"/>
          </w:tcPr>
          <w:p w14:paraId="7529E878" w14:textId="77777777" w:rsidR="006E25BB" w:rsidRPr="00856563" w:rsidRDefault="006E25BB" w:rsidP="00B51DB6">
            <w:pPr>
              <w:pStyle w:val="Text"/>
              <w:rPr>
                <w:rStyle w:val="ChBlueBold"/>
              </w:rPr>
            </w:pPr>
            <w:r w:rsidRPr="00856563">
              <w:rPr>
                <w:rStyle w:val="ChBlueBold"/>
              </w:rPr>
              <w:t>pagi</w:t>
            </w:r>
          </w:p>
        </w:tc>
        <w:tc>
          <w:tcPr>
            <w:tcW w:w="485" w:type="dxa"/>
            <w:shd w:val="clear" w:color="auto" w:fill="auto"/>
          </w:tcPr>
          <w:p w14:paraId="63C83BA1" w14:textId="77777777" w:rsidR="006E25BB" w:rsidRPr="00856563" w:rsidRDefault="006E25BB" w:rsidP="00B51DB6">
            <w:pPr>
              <w:pStyle w:val="Text"/>
            </w:pPr>
            <w:r w:rsidRPr="00856563">
              <w:t>sa</w:t>
            </w:r>
          </w:p>
        </w:tc>
        <w:tc>
          <w:tcPr>
            <w:tcW w:w="769" w:type="dxa"/>
            <w:shd w:val="clear" w:color="auto" w:fill="auto"/>
          </w:tcPr>
          <w:p w14:paraId="13A46908" w14:textId="77777777" w:rsidR="006E25BB" w:rsidRPr="00856563" w:rsidRDefault="006E25BB" w:rsidP="00B51DB6">
            <w:pPr>
              <w:pStyle w:val="Text"/>
            </w:pPr>
            <w:r w:rsidRPr="00856563">
              <w:t>su</w:t>
            </w:r>
          </w:p>
        </w:tc>
        <w:tc>
          <w:tcPr>
            <w:tcW w:w="525" w:type="dxa"/>
            <w:shd w:val="clear" w:color="auto" w:fill="auto"/>
          </w:tcPr>
          <w:p w14:paraId="255E0DB5" w14:textId="77777777" w:rsidR="006E25BB" w:rsidRPr="00856563" w:rsidRDefault="006E25BB" w:rsidP="00B51DB6">
            <w:pPr>
              <w:pStyle w:val="Text"/>
            </w:pPr>
            <w:r>
              <w:t>kasi</w:t>
            </w:r>
          </w:p>
        </w:tc>
        <w:tc>
          <w:tcPr>
            <w:tcW w:w="747" w:type="dxa"/>
            <w:shd w:val="clear" w:color="auto" w:fill="auto"/>
          </w:tcPr>
          <w:p w14:paraId="24409C44" w14:textId="77777777" w:rsidR="006E25BB" w:rsidRPr="00856563" w:rsidRDefault="006E25BB" w:rsidP="00B51DB6">
            <w:pPr>
              <w:pStyle w:val="Text"/>
            </w:pPr>
            <w:r>
              <w:t>nasi</w:t>
            </w:r>
            <w:r w:rsidRPr="00856563">
              <w:t>hat</w:t>
            </w:r>
          </w:p>
        </w:tc>
        <w:tc>
          <w:tcPr>
            <w:tcW w:w="702" w:type="dxa"/>
            <w:shd w:val="clear" w:color="auto" w:fill="auto"/>
          </w:tcPr>
          <w:p w14:paraId="5DB7A96E" w14:textId="77777777" w:rsidR="006E25BB" w:rsidRPr="00856563" w:rsidRDefault="006E25BB" w:rsidP="00B51DB6">
            <w:pPr>
              <w:pStyle w:val="Text"/>
            </w:pPr>
            <w:r w:rsidRPr="00856563">
              <w:t>itu</w:t>
            </w:r>
          </w:p>
        </w:tc>
      </w:tr>
      <w:tr w:rsidR="00AC23C4" w:rsidRPr="00AC23C4" w14:paraId="055B7FEC" w14:textId="77777777" w:rsidTr="00AC23C4">
        <w:tc>
          <w:tcPr>
            <w:tcW w:w="709" w:type="dxa"/>
            <w:shd w:val="clear" w:color="auto" w:fill="auto"/>
          </w:tcPr>
          <w:p w14:paraId="136A1C26" w14:textId="77777777" w:rsidR="006E25BB" w:rsidRPr="00953F60" w:rsidRDefault="006E25BB" w:rsidP="00B51DB6">
            <w:pPr>
              <w:pStyle w:val="GlossEng"/>
            </w:pPr>
          </w:p>
        </w:tc>
        <w:tc>
          <w:tcPr>
            <w:tcW w:w="680" w:type="dxa"/>
            <w:shd w:val="clear" w:color="auto" w:fill="auto"/>
          </w:tcPr>
          <w:p w14:paraId="68C690D4" w14:textId="77777777" w:rsidR="006E25BB" w:rsidRPr="00856563" w:rsidRDefault="006E25BB" w:rsidP="00B51DB6">
            <w:pPr>
              <w:pStyle w:val="GlossEng"/>
            </w:pPr>
            <w:r w:rsidRPr="00856563">
              <w:t>every</w:t>
            </w:r>
          </w:p>
        </w:tc>
        <w:tc>
          <w:tcPr>
            <w:tcW w:w="1103" w:type="dxa"/>
            <w:shd w:val="clear" w:color="auto" w:fill="auto"/>
          </w:tcPr>
          <w:p w14:paraId="24AF099B" w14:textId="77777777" w:rsidR="006E25BB" w:rsidRPr="00856563" w:rsidRDefault="006E25BB" w:rsidP="00B51DB6">
            <w:pPr>
              <w:pStyle w:val="GlossEng"/>
            </w:pPr>
            <w:r w:rsidRPr="00856563">
              <w:t>meditation</w:t>
            </w:r>
          </w:p>
        </w:tc>
        <w:tc>
          <w:tcPr>
            <w:tcW w:w="858" w:type="dxa"/>
            <w:shd w:val="clear" w:color="auto" w:fill="auto"/>
          </w:tcPr>
          <w:p w14:paraId="6A104B0F" w14:textId="77777777" w:rsidR="006E25BB" w:rsidRPr="00856563" w:rsidRDefault="006E25BB" w:rsidP="00B51DB6">
            <w:pPr>
              <w:pStyle w:val="GlossEng"/>
            </w:pPr>
            <w:r w:rsidRPr="00856563">
              <w:t>morning</w:t>
            </w:r>
          </w:p>
        </w:tc>
        <w:tc>
          <w:tcPr>
            <w:tcW w:w="485" w:type="dxa"/>
            <w:shd w:val="clear" w:color="auto" w:fill="auto"/>
          </w:tcPr>
          <w:p w14:paraId="0E1C70CB" w14:textId="77777777" w:rsidR="006E25BB" w:rsidRPr="0099608C" w:rsidRDefault="006E25BB" w:rsidP="00B51DB6">
            <w:pPr>
              <w:pStyle w:val="GlossEng"/>
              <w:rPr>
                <w:rStyle w:val="ChSmallCaps"/>
              </w:rPr>
            </w:pPr>
            <w:r w:rsidRPr="0099608C">
              <w:rPr>
                <w:rStyle w:val="ChSmallCaps"/>
              </w:rPr>
              <w:t>1sg</w:t>
            </w:r>
          </w:p>
        </w:tc>
        <w:tc>
          <w:tcPr>
            <w:tcW w:w="769" w:type="dxa"/>
            <w:shd w:val="clear" w:color="auto" w:fill="auto"/>
          </w:tcPr>
          <w:p w14:paraId="741FD643" w14:textId="77777777" w:rsidR="006E25BB" w:rsidRPr="00856563" w:rsidRDefault="006E25BB" w:rsidP="00B51DB6">
            <w:pPr>
              <w:pStyle w:val="GlossEng"/>
            </w:pPr>
            <w:r w:rsidRPr="00856563">
              <w:t>already</w:t>
            </w:r>
          </w:p>
        </w:tc>
        <w:tc>
          <w:tcPr>
            <w:tcW w:w="525" w:type="dxa"/>
            <w:shd w:val="clear" w:color="auto" w:fill="auto"/>
          </w:tcPr>
          <w:p w14:paraId="046BC33A" w14:textId="77777777" w:rsidR="006E25BB" w:rsidRPr="00856563" w:rsidRDefault="006E25BB" w:rsidP="00B51DB6">
            <w:pPr>
              <w:pStyle w:val="GlossEng"/>
            </w:pPr>
            <w:r w:rsidRPr="00856563">
              <w:t>give</w:t>
            </w:r>
          </w:p>
        </w:tc>
        <w:tc>
          <w:tcPr>
            <w:tcW w:w="747" w:type="dxa"/>
            <w:shd w:val="clear" w:color="auto" w:fill="auto"/>
          </w:tcPr>
          <w:p w14:paraId="352D375A" w14:textId="77777777" w:rsidR="006E25BB" w:rsidRPr="00856563" w:rsidRDefault="006E25BB" w:rsidP="00B51DB6">
            <w:pPr>
              <w:pStyle w:val="GlossEng"/>
            </w:pPr>
            <w:r w:rsidRPr="00856563">
              <w:t>advice</w:t>
            </w:r>
          </w:p>
        </w:tc>
        <w:tc>
          <w:tcPr>
            <w:tcW w:w="702" w:type="dxa"/>
            <w:shd w:val="clear" w:color="auto" w:fill="auto"/>
          </w:tcPr>
          <w:p w14:paraId="22B142C7" w14:textId="77777777" w:rsidR="006E25BB" w:rsidRPr="0099608C" w:rsidRDefault="006E25BB" w:rsidP="00B51DB6">
            <w:pPr>
              <w:pStyle w:val="GlossEng"/>
              <w:rPr>
                <w:rStyle w:val="ChSmallCaps"/>
              </w:rPr>
            </w:pPr>
            <w:r w:rsidRPr="0099608C">
              <w:rPr>
                <w:rStyle w:val="ChSmallCaps"/>
              </w:rPr>
              <w:t>d.dist</w:t>
            </w:r>
          </w:p>
        </w:tc>
      </w:tr>
    </w:tbl>
    <w:p w14:paraId="224739FB" w14:textId="2F57C646" w:rsidR="006E25BB" w:rsidRPr="002F5FFD" w:rsidRDefault="00B7093A" w:rsidP="006E25BB">
      <w:pPr>
        <w:pStyle w:val="FreeTranslEng"/>
      </w:pPr>
      <w:r>
        <w:t>‘</w:t>
      </w:r>
      <w:r w:rsidR="006E25BB" w:rsidRPr="00856563">
        <w:t xml:space="preserve">(during) </w:t>
      </w:r>
      <w:r w:rsidR="006E25BB" w:rsidRPr="00856563">
        <w:rPr>
          <w:rStyle w:val="ChBlueBold"/>
        </w:rPr>
        <w:t>each morning devotion</w:t>
      </w:r>
      <w:r w:rsidR="006E25BB">
        <w:rPr>
          <w:rStyle w:val="ChBlueBold"/>
        </w:rPr>
        <w:t>s</w:t>
      </w:r>
      <w:r w:rsidR="006E25BB" w:rsidRPr="00856563">
        <w:t>, I already give (them) that (same) advice</w:t>
      </w:r>
      <w:r>
        <w:t>’</w:t>
      </w:r>
      <w:r w:rsidR="006E25BB" w:rsidRPr="00856563">
        <w:t xml:space="preserve"> </w:t>
      </w:r>
      <w:r w:rsidR="006E25BB" w:rsidRPr="00856563">
        <w:rPr>
          <w:rStyle w:val="ExampleSource"/>
        </w:rPr>
        <w:t>[081115-001b-Cv.0008]</w:t>
      </w:r>
    </w:p>
    <w:tbl>
      <w:tblPr>
        <w:tblW w:w="4540" w:type="dxa"/>
        <w:tblCellMar>
          <w:left w:w="40" w:type="dxa"/>
          <w:right w:w="40" w:type="dxa"/>
        </w:tblCellMar>
        <w:tblLook w:val="01E0" w:firstRow="1" w:lastRow="1" w:firstColumn="1" w:lastColumn="1" w:noHBand="0" w:noVBand="0"/>
      </w:tblPr>
      <w:tblGrid>
        <w:gridCol w:w="709"/>
        <w:gridCol w:w="992"/>
        <w:gridCol w:w="725"/>
        <w:gridCol w:w="547"/>
        <w:gridCol w:w="491"/>
        <w:gridCol w:w="485"/>
        <w:gridCol w:w="591"/>
      </w:tblGrid>
      <w:tr w:rsidR="00AC23C4" w:rsidRPr="004B7057" w14:paraId="1C382057" w14:textId="77777777" w:rsidTr="00AC23C4">
        <w:tc>
          <w:tcPr>
            <w:tcW w:w="709" w:type="dxa"/>
            <w:shd w:val="clear" w:color="auto" w:fill="auto"/>
          </w:tcPr>
          <w:p w14:paraId="21882355" w14:textId="77777777" w:rsidR="006E25BB" w:rsidRPr="00953F60" w:rsidRDefault="006E25BB" w:rsidP="00B51DB6">
            <w:pPr>
              <w:pStyle w:val="O0Nwnext"/>
            </w:pPr>
            <w:bookmarkStart w:id="3768" w:name="_Ref340905802"/>
            <w:r w:rsidRPr="00856563">
              <w:t>(</w:t>
            </w:r>
            <w:fldSimple w:instr=" SEQ ( \* ARABIC \s 1 ">
              <w:r w:rsidR="00154D81">
                <w:rPr>
                  <w:noProof/>
                </w:rPr>
                <w:t>77</w:t>
              </w:r>
            </w:fldSimple>
            <w:r w:rsidRPr="00856563">
              <w:t>)</w:t>
            </w:r>
            <w:bookmarkEnd w:id="3768"/>
          </w:p>
        </w:tc>
        <w:tc>
          <w:tcPr>
            <w:tcW w:w="992" w:type="dxa"/>
            <w:shd w:val="clear" w:color="auto" w:fill="auto"/>
          </w:tcPr>
          <w:p w14:paraId="7EC042DA" w14:textId="77777777" w:rsidR="006E25BB" w:rsidRPr="00856563" w:rsidRDefault="006E25BB" w:rsidP="00B51DB6">
            <w:pPr>
              <w:pStyle w:val="Text"/>
            </w:pPr>
            <w:r w:rsidRPr="00856563">
              <w:t>mungkin</w:t>
            </w:r>
            <w:r w:rsidR="00917457">
              <w:t>g</w:t>
            </w:r>
          </w:p>
        </w:tc>
        <w:tc>
          <w:tcPr>
            <w:tcW w:w="725" w:type="dxa"/>
            <w:shd w:val="clear" w:color="auto" w:fill="auto"/>
          </w:tcPr>
          <w:p w14:paraId="30D19045" w14:textId="77777777" w:rsidR="006E25BB" w:rsidRPr="00856563" w:rsidRDefault="006E25BB" w:rsidP="00B51DB6">
            <w:pPr>
              <w:pStyle w:val="Text"/>
              <w:rPr>
                <w:rStyle w:val="ChBlueBold"/>
              </w:rPr>
            </w:pPr>
            <w:r w:rsidRPr="00856563">
              <w:rPr>
                <w:rStyle w:val="ChBlueBold"/>
              </w:rPr>
              <w:t>stenga</w:t>
            </w:r>
          </w:p>
        </w:tc>
        <w:tc>
          <w:tcPr>
            <w:tcW w:w="547" w:type="dxa"/>
            <w:shd w:val="clear" w:color="auto" w:fill="auto"/>
          </w:tcPr>
          <w:p w14:paraId="72987045" w14:textId="77777777" w:rsidR="006E25BB" w:rsidRPr="00856563" w:rsidRDefault="006E25BB" w:rsidP="00B51DB6">
            <w:pPr>
              <w:pStyle w:val="Text"/>
              <w:rPr>
                <w:rStyle w:val="ChBlueBold"/>
              </w:rPr>
            </w:pPr>
            <w:r w:rsidRPr="00856563">
              <w:rPr>
                <w:rStyle w:val="ChBlueBold"/>
              </w:rPr>
              <w:t>jam</w:t>
            </w:r>
          </w:p>
        </w:tc>
        <w:tc>
          <w:tcPr>
            <w:tcW w:w="491" w:type="dxa"/>
            <w:shd w:val="clear" w:color="auto" w:fill="auto"/>
          </w:tcPr>
          <w:p w14:paraId="5D17F2A9" w14:textId="77777777" w:rsidR="006E25BB" w:rsidRPr="001C77BB" w:rsidRDefault="006E25BB" w:rsidP="00B51DB6">
            <w:pPr>
              <w:pStyle w:val="Text"/>
            </w:pPr>
            <w:r w:rsidRPr="001C77BB">
              <w:t>saja</w:t>
            </w:r>
          </w:p>
        </w:tc>
        <w:tc>
          <w:tcPr>
            <w:tcW w:w="485" w:type="dxa"/>
            <w:shd w:val="clear" w:color="auto" w:fill="auto"/>
          </w:tcPr>
          <w:p w14:paraId="7AC5374D" w14:textId="77777777" w:rsidR="006E25BB" w:rsidRPr="00856563" w:rsidRDefault="006E25BB" w:rsidP="00B51DB6">
            <w:pPr>
              <w:pStyle w:val="Text"/>
            </w:pPr>
            <w:r w:rsidRPr="00856563">
              <w:t>sa</w:t>
            </w:r>
          </w:p>
        </w:tc>
        <w:tc>
          <w:tcPr>
            <w:tcW w:w="591" w:type="dxa"/>
            <w:shd w:val="clear" w:color="auto" w:fill="auto"/>
          </w:tcPr>
          <w:p w14:paraId="7AE7731D" w14:textId="77777777" w:rsidR="006E25BB" w:rsidRPr="00856563" w:rsidRDefault="006E25BB" w:rsidP="00B51DB6">
            <w:pPr>
              <w:pStyle w:val="Text"/>
            </w:pPr>
            <w:r w:rsidRPr="00856563">
              <w:t>tidor</w:t>
            </w:r>
          </w:p>
        </w:tc>
      </w:tr>
      <w:tr w:rsidR="00AC23C4" w:rsidRPr="00AC23C4" w14:paraId="01CA0D99" w14:textId="77777777" w:rsidTr="00AC23C4">
        <w:tc>
          <w:tcPr>
            <w:tcW w:w="709" w:type="dxa"/>
            <w:shd w:val="clear" w:color="auto" w:fill="auto"/>
          </w:tcPr>
          <w:p w14:paraId="303D6660" w14:textId="77777777" w:rsidR="006E25BB" w:rsidRPr="00953F60" w:rsidRDefault="006E25BB" w:rsidP="00B51DB6">
            <w:pPr>
              <w:pStyle w:val="GlossEng"/>
            </w:pPr>
          </w:p>
        </w:tc>
        <w:tc>
          <w:tcPr>
            <w:tcW w:w="992" w:type="dxa"/>
            <w:shd w:val="clear" w:color="auto" w:fill="auto"/>
          </w:tcPr>
          <w:p w14:paraId="3E8D3044" w14:textId="77777777" w:rsidR="006E25BB" w:rsidRPr="00856563" w:rsidRDefault="006E25BB" w:rsidP="00B51DB6">
            <w:pPr>
              <w:pStyle w:val="GlossEng"/>
            </w:pPr>
            <w:r w:rsidRPr="00856563">
              <w:t>maybe</w:t>
            </w:r>
          </w:p>
        </w:tc>
        <w:tc>
          <w:tcPr>
            <w:tcW w:w="725" w:type="dxa"/>
            <w:shd w:val="clear" w:color="auto" w:fill="auto"/>
          </w:tcPr>
          <w:p w14:paraId="49816DCE" w14:textId="77777777" w:rsidR="006E25BB" w:rsidRPr="00856563" w:rsidRDefault="006E25BB" w:rsidP="00B51DB6">
            <w:pPr>
              <w:pStyle w:val="GlossEng"/>
            </w:pPr>
            <w:r w:rsidRPr="00856563">
              <w:t>half</w:t>
            </w:r>
          </w:p>
        </w:tc>
        <w:tc>
          <w:tcPr>
            <w:tcW w:w="547" w:type="dxa"/>
            <w:shd w:val="clear" w:color="auto" w:fill="auto"/>
          </w:tcPr>
          <w:p w14:paraId="055E4E28" w14:textId="77777777" w:rsidR="006E25BB" w:rsidRPr="00856563" w:rsidRDefault="006E25BB" w:rsidP="00B51DB6">
            <w:pPr>
              <w:pStyle w:val="GlossEng"/>
            </w:pPr>
            <w:r w:rsidRPr="00856563">
              <w:t>hour</w:t>
            </w:r>
          </w:p>
        </w:tc>
        <w:tc>
          <w:tcPr>
            <w:tcW w:w="491" w:type="dxa"/>
            <w:shd w:val="clear" w:color="auto" w:fill="auto"/>
          </w:tcPr>
          <w:p w14:paraId="0DE9119A" w14:textId="77777777" w:rsidR="006E25BB" w:rsidRPr="001C77BB" w:rsidRDefault="006E25BB" w:rsidP="00B51DB6">
            <w:pPr>
              <w:pStyle w:val="GlossEng"/>
            </w:pPr>
            <w:r w:rsidRPr="001C77BB">
              <w:t>just</w:t>
            </w:r>
          </w:p>
        </w:tc>
        <w:tc>
          <w:tcPr>
            <w:tcW w:w="485" w:type="dxa"/>
            <w:shd w:val="clear" w:color="auto" w:fill="auto"/>
          </w:tcPr>
          <w:p w14:paraId="4154F5D8" w14:textId="77777777" w:rsidR="006E25BB" w:rsidRPr="0099608C" w:rsidRDefault="006E25BB" w:rsidP="00B51DB6">
            <w:pPr>
              <w:pStyle w:val="GlossEng"/>
              <w:rPr>
                <w:rStyle w:val="ChSmallCaps"/>
              </w:rPr>
            </w:pPr>
            <w:r w:rsidRPr="0099608C">
              <w:rPr>
                <w:rStyle w:val="ChSmallCaps"/>
              </w:rPr>
              <w:t>1sg</w:t>
            </w:r>
          </w:p>
        </w:tc>
        <w:tc>
          <w:tcPr>
            <w:tcW w:w="591" w:type="dxa"/>
            <w:shd w:val="clear" w:color="auto" w:fill="auto"/>
          </w:tcPr>
          <w:p w14:paraId="73684272" w14:textId="77777777" w:rsidR="006E25BB" w:rsidRPr="00856563" w:rsidRDefault="006E25BB" w:rsidP="00B51DB6">
            <w:pPr>
              <w:pStyle w:val="GlossEng"/>
            </w:pPr>
            <w:r w:rsidRPr="00856563">
              <w:t>sleep</w:t>
            </w:r>
          </w:p>
        </w:tc>
      </w:tr>
    </w:tbl>
    <w:p w14:paraId="3F785590" w14:textId="195087AF" w:rsidR="006E25BB" w:rsidRPr="00856563" w:rsidRDefault="00B7093A" w:rsidP="006E25BB">
      <w:pPr>
        <w:pStyle w:val="FreeTranslEng"/>
      </w:pPr>
      <w:r>
        <w:t>‘</w:t>
      </w:r>
      <w:r w:rsidR="006E25BB" w:rsidRPr="00856563">
        <w:t xml:space="preserve">I slept for </w:t>
      </w:r>
      <w:r w:rsidR="006E25BB" w:rsidRPr="001C77BB">
        <w:t xml:space="preserve">maybe just </w:t>
      </w:r>
      <w:r w:rsidR="006E25BB" w:rsidRPr="00856563">
        <w:rPr>
          <w:rStyle w:val="ChBlueBold"/>
        </w:rPr>
        <w:t>half an hour</w:t>
      </w:r>
      <w:r>
        <w:t>’</w:t>
      </w:r>
      <w:r w:rsidR="006E25BB" w:rsidRPr="00856563">
        <w:t xml:space="preserve"> </w:t>
      </w:r>
      <w:r w:rsidR="006E25BB" w:rsidRPr="005474FA">
        <w:rPr>
          <w:rStyle w:val="ExampleSource"/>
        </w:rPr>
        <w:t>[081115-001b-Cv.0056]</w:t>
      </w:r>
    </w:p>
    <w:p w14:paraId="06774AE3" w14:textId="37371493" w:rsidR="00C1357D" w:rsidRDefault="006E25BB" w:rsidP="00DA52F9">
      <w:pPr>
        <w:pStyle w:val="Body0000after"/>
      </w:pPr>
      <w:r w:rsidRPr="00856563">
        <w:t xml:space="preserve">The quantifiers </w:t>
      </w:r>
      <w:r w:rsidRPr="00856563">
        <w:rPr>
          <w:rStyle w:val="ChItalBold"/>
        </w:rPr>
        <w:t>banyak</w:t>
      </w:r>
      <w:r w:rsidRPr="00856563">
        <w:t xml:space="preserve"> </w:t>
      </w:r>
      <w:r w:rsidR="00B7093A">
        <w:t>‘</w:t>
      </w:r>
      <w:r w:rsidRPr="00856563">
        <w:t>many</w:t>
      </w:r>
      <w:r w:rsidR="00B7093A">
        <w:t>’</w:t>
      </w:r>
      <w:r w:rsidRPr="00856563">
        <w:t xml:space="preserve">, </w:t>
      </w:r>
      <w:r w:rsidR="00870B5E" w:rsidRPr="00856563">
        <w:rPr>
          <w:rStyle w:val="ChItalBold"/>
        </w:rPr>
        <w:t>brapa</w:t>
      </w:r>
      <w:r w:rsidR="00870B5E" w:rsidRPr="00856563">
        <w:rPr>
          <w:lang w:eastAsia="en-US"/>
        </w:rPr>
        <w:t xml:space="preserve"> </w:t>
      </w:r>
      <w:r w:rsidR="00B7093A">
        <w:rPr>
          <w:lang w:eastAsia="en-US"/>
        </w:rPr>
        <w:t>‘</w:t>
      </w:r>
      <w:r w:rsidR="00870B5E">
        <w:rPr>
          <w:lang w:eastAsia="en-US"/>
        </w:rPr>
        <w:t>several</w:t>
      </w:r>
      <w:r w:rsidR="00B7093A">
        <w:rPr>
          <w:lang w:eastAsia="en-US"/>
        </w:rPr>
        <w:t>’</w:t>
      </w:r>
      <w:r w:rsidR="00870B5E">
        <w:rPr>
          <w:lang w:eastAsia="en-US"/>
        </w:rPr>
        <w:t>,</w:t>
      </w:r>
      <w:r w:rsidR="00870B5E" w:rsidRPr="00856563">
        <w:rPr>
          <w:lang w:eastAsia="en-US"/>
        </w:rPr>
        <w:t xml:space="preserve"> </w:t>
      </w:r>
      <w:r>
        <w:rPr>
          <w:rStyle w:val="ChItalBold"/>
        </w:rPr>
        <w:t>masing</w:t>
      </w:r>
      <w:r w:rsidRPr="00856563">
        <w:rPr>
          <w:rStyle w:val="ChItalBold"/>
        </w:rPr>
        <w:t>-masing</w:t>
      </w:r>
      <w:r w:rsidRPr="00856563">
        <w:t xml:space="preserve"> </w:t>
      </w:r>
      <w:r w:rsidR="00B7093A">
        <w:t>‘</w:t>
      </w:r>
      <w:r w:rsidRPr="00856563">
        <w:t>each</w:t>
      </w:r>
      <w:r w:rsidR="00B7093A">
        <w:t>’</w:t>
      </w:r>
      <w:r w:rsidRPr="00856563">
        <w:t xml:space="preserve">, </w:t>
      </w:r>
      <w:r w:rsidRPr="00856563">
        <w:rPr>
          <w:rStyle w:val="ChItalBold"/>
        </w:rPr>
        <w:t>sedikit</w:t>
      </w:r>
      <w:r w:rsidRPr="00856563">
        <w:t xml:space="preserve"> </w:t>
      </w:r>
      <w:r w:rsidR="00B7093A">
        <w:t>‘</w:t>
      </w:r>
      <w:r w:rsidRPr="00856563">
        <w:t>few</w:t>
      </w:r>
      <w:r w:rsidR="00B7093A">
        <w:t>’</w:t>
      </w:r>
      <w:r w:rsidRPr="00856563">
        <w:t xml:space="preserve">, and </w:t>
      </w:r>
      <w:r w:rsidRPr="00856563">
        <w:rPr>
          <w:rStyle w:val="ChItalBold"/>
        </w:rPr>
        <w:t>smua</w:t>
      </w:r>
      <w:r w:rsidRPr="00856563">
        <w:t xml:space="preserve"> </w:t>
      </w:r>
      <w:r w:rsidR="00B7093A">
        <w:t>‘</w:t>
      </w:r>
      <w:r w:rsidRPr="00856563">
        <w:t>all</w:t>
      </w:r>
      <w:r w:rsidR="00B7093A">
        <w:t>’</w:t>
      </w:r>
      <w:r w:rsidR="00033569">
        <w:t xml:space="preserve"> </w:t>
      </w:r>
      <w:r>
        <w:rPr>
          <w:lang w:eastAsia="en-US"/>
        </w:rPr>
        <w:t xml:space="preserve">can </w:t>
      </w:r>
      <w:r w:rsidRPr="00856563">
        <w:t>precede or follow their head nominal</w:t>
      </w:r>
      <w:r>
        <w:t>s</w:t>
      </w:r>
      <w:r w:rsidR="00C1357D">
        <w:t xml:space="preserve">, as demonstrated in </w:t>
      </w:r>
      <w:r w:rsidR="00C1357D">
        <w:fldChar w:fldCharType="begin"/>
      </w:r>
      <w:r w:rsidR="00C1357D">
        <w:instrText xml:space="preserve"> REF _Ref406519586 \h </w:instrText>
      </w:r>
      <w:r w:rsidR="00C1357D">
        <w:fldChar w:fldCharType="separate"/>
      </w:r>
      <w:r w:rsidR="00154D81" w:rsidRPr="00856563">
        <w:t>(</w:t>
      </w:r>
      <w:r w:rsidR="00154D81">
        <w:rPr>
          <w:noProof/>
        </w:rPr>
        <w:t>78</w:t>
      </w:r>
      <w:r w:rsidR="00154D81" w:rsidRPr="00856563">
        <w:t>)</w:t>
      </w:r>
      <w:r w:rsidR="00C1357D">
        <w:fldChar w:fldCharType="end"/>
      </w:r>
      <w:r w:rsidR="00C1357D">
        <w:t xml:space="preserve"> to </w:t>
      </w:r>
      <w:r w:rsidR="00DA52F9">
        <w:fldChar w:fldCharType="begin"/>
      </w:r>
      <w:r w:rsidR="00DA52F9">
        <w:instrText xml:space="preserve"> REF _Ref340905823 \h </w:instrText>
      </w:r>
      <w:r w:rsidR="00DA52F9">
        <w:fldChar w:fldCharType="separate"/>
      </w:r>
      <w:r w:rsidR="00154D81" w:rsidRPr="00856563">
        <w:t>(</w:t>
      </w:r>
      <w:r w:rsidR="00154D81">
        <w:rPr>
          <w:noProof/>
        </w:rPr>
        <w:t>92</w:t>
      </w:r>
      <w:r w:rsidR="00154D81" w:rsidRPr="00856563">
        <w:t>)</w:t>
      </w:r>
      <w:r w:rsidR="00DA52F9">
        <w:fldChar w:fldCharType="end"/>
      </w:r>
      <w:r w:rsidRPr="00856563">
        <w:t>. Both phrasal structures serve distinct semantic functions similar to those of adnominal numerals</w:t>
      </w:r>
      <w:r>
        <w:t>,</w:t>
      </w:r>
      <w:r w:rsidRPr="00856563">
        <w:t xml:space="preserve"> </w:t>
      </w:r>
      <w:r>
        <w:t>discussed in §</w:t>
      </w:r>
      <w:r>
        <w:fldChar w:fldCharType="begin"/>
      </w:r>
      <w:r>
        <w:instrText xml:space="preserve"> REF _Ref361674989 \w \h </w:instrText>
      </w:r>
      <w:r>
        <w:fldChar w:fldCharType="separate"/>
      </w:r>
      <w:r w:rsidR="00154D81">
        <w:rPr>
          <w:cs/>
        </w:rPr>
        <w:t>‎</w:t>
      </w:r>
      <w:r w:rsidR="00154D81">
        <w:t>8.3.1</w:t>
      </w:r>
      <w:r>
        <w:fldChar w:fldCharType="end"/>
      </w:r>
      <w:r>
        <w:t xml:space="preserve">, </w:t>
      </w:r>
      <w:r w:rsidRPr="00856563">
        <w:t>although the contrast is more subtle.</w:t>
      </w:r>
      <w:r w:rsidR="00C1357D">
        <w:t xml:space="preserve"> </w:t>
      </w:r>
      <w:r w:rsidR="00C1357D" w:rsidRPr="00856563">
        <w:t xml:space="preserve">The examples </w:t>
      </w:r>
      <w:r w:rsidR="00C1357D">
        <w:t xml:space="preserve">presented in this section </w:t>
      </w:r>
      <w:r w:rsidR="00C1357D" w:rsidRPr="00856563">
        <w:t xml:space="preserve">also </w:t>
      </w:r>
      <w:r w:rsidR="00C1357D">
        <w:t xml:space="preserve">illustrate </w:t>
      </w:r>
      <w:r w:rsidR="00C1357D" w:rsidRPr="00856563">
        <w:t xml:space="preserve">that </w:t>
      </w:r>
      <w:r w:rsidR="00C1357D">
        <w:t xml:space="preserve">the quantifiers </w:t>
      </w:r>
      <w:r w:rsidR="00C1357D" w:rsidRPr="00856563">
        <w:t xml:space="preserve">can be used with animate </w:t>
      </w:r>
      <w:r w:rsidR="00C1357D">
        <w:t xml:space="preserve">or </w:t>
      </w:r>
      <w:r w:rsidR="00C1357D" w:rsidRPr="00856563">
        <w:t>inanimate referents.</w:t>
      </w:r>
    </w:p>
    <w:p w14:paraId="29809B37" w14:textId="1180FC71" w:rsidR="001260A5" w:rsidRDefault="006E25BB" w:rsidP="001320C7">
      <w:pPr>
        <w:pStyle w:val="Body0505after"/>
      </w:pPr>
      <w:r w:rsidRPr="0099608C">
        <w:rPr>
          <w:rStyle w:val="ChSmallCaps"/>
        </w:rPr>
        <w:t>q</w:t>
      </w:r>
      <w:r w:rsidRPr="0045066E">
        <w:t>t</w:t>
      </w:r>
      <w:r w:rsidRPr="0099608C">
        <w:rPr>
          <w:rStyle w:val="ChSmallCaps"/>
        </w:rPr>
        <w:t>n-np</w:t>
      </w:r>
      <w:r w:rsidRPr="00856563">
        <w:t xml:space="preserve">s with pre-head </w:t>
      </w:r>
      <w:r w:rsidRPr="00856563">
        <w:rPr>
          <w:rStyle w:val="ChItalBold"/>
        </w:rPr>
        <w:t>banyak</w:t>
      </w:r>
      <w:r w:rsidRPr="00856563">
        <w:t xml:space="preserve"> </w:t>
      </w:r>
      <w:r w:rsidR="00B7093A">
        <w:t>‘</w:t>
      </w:r>
      <w:r w:rsidRPr="00856563">
        <w:t>many</w:t>
      </w:r>
      <w:r w:rsidR="00B7093A">
        <w:t>’</w:t>
      </w:r>
      <w:r w:rsidRPr="00856563">
        <w:t xml:space="preserve">, </w:t>
      </w:r>
      <w:r w:rsidR="00870B5E" w:rsidRPr="00856563">
        <w:rPr>
          <w:rStyle w:val="ChItalBold"/>
        </w:rPr>
        <w:t>brapa</w:t>
      </w:r>
      <w:r w:rsidR="00870B5E" w:rsidRPr="00856563">
        <w:rPr>
          <w:lang w:eastAsia="en-US"/>
        </w:rPr>
        <w:t xml:space="preserve"> </w:t>
      </w:r>
      <w:r w:rsidR="00B7093A">
        <w:rPr>
          <w:lang w:eastAsia="en-US"/>
        </w:rPr>
        <w:t>‘</w:t>
      </w:r>
      <w:r w:rsidR="00870B5E">
        <w:rPr>
          <w:lang w:eastAsia="en-US"/>
        </w:rPr>
        <w:t>several</w:t>
      </w:r>
      <w:r w:rsidR="00B7093A">
        <w:rPr>
          <w:lang w:eastAsia="en-US"/>
        </w:rPr>
        <w:t>’</w:t>
      </w:r>
      <w:r w:rsidR="00870B5E">
        <w:rPr>
          <w:lang w:eastAsia="en-US"/>
        </w:rPr>
        <w:t>,</w:t>
      </w:r>
      <w:r w:rsidR="00870B5E" w:rsidRPr="00856563">
        <w:rPr>
          <w:lang w:eastAsia="en-US"/>
        </w:rPr>
        <w:t xml:space="preserve"> </w:t>
      </w:r>
      <w:r w:rsidRPr="00856563">
        <w:rPr>
          <w:rStyle w:val="ChItalBold"/>
        </w:rPr>
        <w:t>masing-masing</w:t>
      </w:r>
      <w:r w:rsidRPr="00856563">
        <w:t xml:space="preserve"> </w:t>
      </w:r>
      <w:r w:rsidR="00B7093A">
        <w:t>‘</w:t>
      </w:r>
      <w:r w:rsidRPr="00856563">
        <w:t>each</w:t>
      </w:r>
      <w:r w:rsidR="00B7093A">
        <w:t>’</w:t>
      </w:r>
      <w:r w:rsidR="00870B5E">
        <w:t xml:space="preserve">, </w:t>
      </w:r>
      <w:r w:rsidR="001260A5" w:rsidRPr="00856563">
        <w:rPr>
          <w:rStyle w:val="ChItalBold"/>
        </w:rPr>
        <w:t>sedikit</w:t>
      </w:r>
      <w:r w:rsidR="001260A5" w:rsidRPr="00856563">
        <w:t xml:space="preserve"> </w:t>
      </w:r>
      <w:r w:rsidR="00B7093A">
        <w:t>‘</w:t>
      </w:r>
      <w:r w:rsidR="001260A5" w:rsidRPr="00856563">
        <w:t>few</w:t>
      </w:r>
      <w:r w:rsidR="00B7093A">
        <w:t>’</w:t>
      </w:r>
      <w:r w:rsidR="001260A5" w:rsidRPr="00856563">
        <w:t xml:space="preserve">, </w:t>
      </w:r>
      <w:r w:rsidR="00870B5E">
        <w:t xml:space="preserve">and </w:t>
      </w:r>
      <w:r w:rsidR="00870B5E" w:rsidRPr="00856563">
        <w:rPr>
          <w:rStyle w:val="ChItalBold"/>
        </w:rPr>
        <w:t>smua</w:t>
      </w:r>
      <w:r w:rsidR="00870B5E" w:rsidRPr="00856563">
        <w:t xml:space="preserve"> </w:t>
      </w:r>
      <w:r w:rsidR="00B7093A">
        <w:t>‘</w:t>
      </w:r>
      <w:r w:rsidR="00870B5E" w:rsidRPr="00856563">
        <w:t>all</w:t>
      </w:r>
      <w:r w:rsidR="00B7093A">
        <w:t>’</w:t>
      </w:r>
      <w:r w:rsidRPr="00856563">
        <w:t xml:space="preserve"> denote the </w:t>
      </w:r>
      <w:r>
        <w:t xml:space="preserve">non-numeric quantities </w:t>
      </w:r>
      <w:r w:rsidRPr="00856563">
        <w:t>of countable referent</w:t>
      </w:r>
      <w:r>
        <w:t>s</w:t>
      </w:r>
      <w:r w:rsidRPr="00856563">
        <w:t xml:space="preserve">. </w:t>
      </w:r>
      <w:r>
        <w:t>Thereby</w:t>
      </w:r>
      <w:r w:rsidRPr="00856563">
        <w:t xml:space="preserve">, </w:t>
      </w:r>
      <w:r w:rsidRPr="0099608C">
        <w:rPr>
          <w:rStyle w:val="ChSmallCaps"/>
        </w:rPr>
        <w:t>q</w:t>
      </w:r>
      <w:r w:rsidRPr="009F23CC">
        <w:t>t</w:t>
      </w:r>
      <w:r w:rsidRPr="0099608C">
        <w:rPr>
          <w:rStyle w:val="ChSmallCaps"/>
        </w:rPr>
        <w:t>n-np</w:t>
      </w:r>
      <w:r w:rsidRPr="00856563">
        <w:t xml:space="preserve">s express the composite nature of their referents </w:t>
      </w:r>
      <w:r>
        <w:t xml:space="preserve">which </w:t>
      </w:r>
      <w:r w:rsidRPr="00856563">
        <w:t>convey</w:t>
      </w:r>
      <w:r>
        <w:t>s</w:t>
      </w:r>
      <w:r w:rsidRPr="00856563">
        <w:t xml:space="preserve"> a sense of individuality</w:t>
      </w:r>
      <w:r>
        <w:t>,</w:t>
      </w:r>
      <w:r w:rsidRPr="00856563">
        <w:t xml:space="preserve"> such that </w:t>
      </w:r>
      <w:r w:rsidR="00B7093A">
        <w:t>‘</w:t>
      </w:r>
      <w:r w:rsidRPr="0099608C">
        <w:rPr>
          <w:rStyle w:val="ChSmallCaps"/>
        </w:rPr>
        <w:t>q</w:t>
      </w:r>
      <w:r w:rsidRPr="009F23CC">
        <w:t xml:space="preserve">t amount of </w:t>
      </w:r>
      <w:r w:rsidRPr="0099608C">
        <w:rPr>
          <w:rStyle w:val="ChSmallCaps"/>
        </w:rPr>
        <w:t>n</w:t>
      </w:r>
      <w:r w:rsidR="00B7093A">
        <w:t>’</w:t>
      </w:r>
      <w:r w:rsidRPr="00856563">
        <w:t xml:space="preserve"> as in </w:t>
      </w:r>
      <w:r w:rsidR="001260A5">
        <w:fldChar w:fldCharType="begin"/>
      </w:r>
      <w:r w:rsidR="001260A5">
        <w:instrText xml:space="preserve"> REF _Ref406519586 \h </w:instrText>
      </w:r>
      <w:r w:rsidR="001260A5">
        <w:fldChar w:fldCharType="separate"/>
      </w:r>
      <w:r w:rsidR="00154D81" w:rsidRPr="00856563">
        <w:t>(</w:t>
      </w:r>
      <w:r w:rsidR="00154D81">
        <w:rPr>
          <w:noProof/>
        </w:rPr>
        <w:t>78</w:t>
      </w:r>
      <w:r w:rsidR="00154D81" w:rsidRPr="00856563">
        <w:t>)</w:t>
      </w:r>
      <w:r w:rsidR="001260A5">
        <w:fldChar w:fldCharType="end"/>
      </w:r>
      <w:r w:rsidR="001260A5">
        <w:t xml:space="preserve"> to </w:t>
      </w:r>
      <w:r>
        <w:fldChar w:fldCharType="begin"/>
      </w:r>
      <w:r>
        <w:instrText xml:space="preserve"> REF _Ref340905805 \h </w:instrText>
      </w:r>
      <w:r>
        <w:fldChar w:fldCharType="separate"/>
      </w:r>
      <w:r w:rsidR="00154D81" w:rsidRPr="00856563">
        <w:t>(</w:t>
      </w:r>
      <w:r w:rsidR="00154D81">
        <w:rPr>
          <w:noProof/>
        </w:rPr>
        <w:t>82</w:t>
      </w:r>
      <w:r w:rsidR="00154D81" w:rsidRPr="00856563">
        <w:t>)</w:t>
      </w:r>
      <w:r>
        <w:fldChar w:fldCharType="end"/>
      </w:r>
      <w:r w:rsidRPr="00856563">
        <w:t>. The corpus includes only few noun phrases with adnominal</w:t>
      </w:r>
      <w:r>
        <w:t>ly used</w:t>
      </w:r>
      <w:r w:rsidRPr="00856563">
        <w:t xml:space="preserve"> </w:t>
      </w:r>
      <w:r w:rsidRPr="00856563">
        <w:rPr>
          <w:rStyle w:val="ChItalBold"/>
        </w:rPr>
        <w:t>sedikit</w:t>
      </w:r>
      <w:r w:rsidRPr="00856563">
        <w:t xml:space="preserve"> </w:t>
      </w:r>
      <w:r w:rsidR="00B7093A">
        <w:t>‘</w:t>
      </w:r>
      <w:r w:rsidRPr="00856563">
        <w:t>few</w:t>
      </w:r>
      <w:r w:rsidR="00B7093A">
        <w:t>’</w:t>
      </w:r>
      <w:r w:rsidRPr="00856563">
        <w:t xml:space="preserve"> all of which have </w:t>
      </w:r>
      <w:r w:rsidRPr="00856563">
        <w:rPr>
          <w:rStyle w:val="ChItalBold"/>
        </w:rPr>
        <w:t>sedikit</w:t>
      </w:r>
      <w:r w:rsidRPr="00856563">
        <w:t xml:space="preserve"> </w:t>
      </w:r>
      <w:r w:rsidR="00B7093A">
        <w:t>‘</w:t>
      </w:r>
      <w:r w:rsidRPr="00856563">
        <w:t>few</w:t>
      </w:r>
      <w:r w:rsidR="00B7093A">
        <w:t>’</w:t>
      </w:r>
      <w:r w:rsidRPr="00856563">
        <w:t xml:space="preserve"> in post-head position. </w:t>
      </w:r>
      <w:r w:rsidR="005E3E76">
        <w:rPr>
          <w:lang w:eastAsia="en-US"/>
        </w:rPr>
        <w:t>According to</w:t>
      </w:r>
      <w:r>
        <w:t xml:space="preserve"> </w:t>
      </w:r>
      <w:r w:rsidR="00F72833">
        <w:t xml:space="preserve">one of the </w:t>
      </w:r>
      <w:r>
        <w:t>consultant</w:t>
      </w:r>
      <w:r w:rsidR="00F72833">
        <w:t>s</w:t>
      </w:r>
      <w:r>
        <w:t xml:space="preserve">, however, </w:t>
      </w:r>
      <w:r w:rsidRPr="00856563">
        <w:t xml:space="preserve">adnominal modification with pre-head </w:t>
      </w:r>
      <w:r w:rsidRPr="00856563">
        <w:rPr>
          <w:rStyle w:val="ChItalBold"/>
        </w:rPr>
        <w:t>sedikit</w:t>
      </w:r>
      <w:r w:rsidRPr="00856563">
        <w:t xml:space="preserve"> </w:t>
      </w:r>
      <w:r w:rsidR="00B7093A">
        <w:t>‘</w:t>
      </w:r>
      <w:r w:rsidRPr="00856563">
        <w:t>few</w:t>
      </w:r>
      <w:r w:rsidR="00B7093A">
        <w:t>’</w:t>
      </w:r>
      <w:r>
        <w:t xml:space="preserve"> </w:t>
      </w:r>
      <w:r w:rsidRPr="00856563">
        <w:t>is natural and common</w:t>
      </w:r>
      <w:r>
        <w:t xml:space="preserve">, as illustrated with the </w:t>
      </w:r>
      <w:r w:rsidRPr="00856563">
        <w:t xml:space="preserve">elicited example in </w:t>
      </w:r>
      <w:r>
        <w:fldChar w:fldCharType="begin"/>
      </w:r>
      <w:r>
        <w:instrText xml:space="preserve"> REF _Ref340905810 \h </w:instrText>
      </w:r>
      <w:r>
        <w:fldChar w:fldCharType="separate"/>
      </w:r>
      <w:r w:rsidR="00154D81" w:rsidRPr="00856563">
        <w:t>(</w:t>
      </w:r>
      <w:r w:rsidR="00154D81">
        <w:rPr>
          <w:noProof/>
        </w:rPr>
        <w:t>81</w:t>
      </w:r>
      <w:r w:rsidR="00154D81" w:rsidRPr="00856563">
        <w:t>)</w:t>
      </w:r>
      <w:r>
        <w:fldChar w:fldCharType="end"/>
      </w:r>
      <w:r w:rsidRPr="00856563">
        <w:t>.</w:t>
      </w:r>
    </w:p>
    <w:p w14:paraId="45CF6206" w14:textId="77777777" w:rsidR="006E25BB" w:rsidRPr="00856563" w:rsidRDefault="006E25BB" w:rsidP="006E25BB">
      <w:pPr>
        <w:pStyle w:val="ExampleTitle"/>
      </w:pPr>
      <w:r w:rsidRPr="0099608C">
        <w:rPr>
          <w:rStyle w:val="ChSmallCaps"/>
        </w:rPr>
        <w:t>q</w:t>
      </w:r>
      <w:r w:rsidRPr="0045066E">
        <w:t>t</w:t>
      </w:r>
      <w:r w:rsidRPr="0099608C">
        <w:rPr>
          <w:rStyle w:val="ChSmallCaps"/>
        </w:rPr>
        <w:t>n-np</w:t>
      </w:r>
      <w:r w:rsidRPr="00856563">
        <w:t xml:space="preserve">s denoting </w:t>
      </w:r>
      <w:r>
        <w:t>indefinite quantities</w:t>
      </w:r>
      <w:r w:rsidRPr="00856563">
        <w:t xml:space="preserve"> of countable referent</w:t>
      </w:r>
      <w:r>
        <w:t>s: Individuality</w:t>
      </w:r>
    </w:p>
    <w:tbl>
      <w:tblPr>
        <w:tblW w:w="6194" w:type="dxa"/>
        <w:tblCellMar>
          <w:left w:w="40" w:type="dxa"/>
          <w:right w:w="40" w:type="dxa"/>
        </w:tblCellMar>
        <w:tblLook w:val="01E0" w:firstRow="1" w:lastRow="1" w:firstColumn="1" w:lastColumn="1" w:noHBand="0" w:noVBand="0"/>
      </w:tblPr>
      <w:tblGrid>
        <w:gridCol w:w="709"/>
        <w:gridCol w:w="485"/>
        <w:gridCol w:w="702"/>
        <w:gridCol w:w="614"/>
        <w:gridCol w:w="814"/>
        <w:gridCol w:w="714"/>
        <w:gridCol w:w="485"/>
        <w:gridCol w:w="841"/>
        <w:gridCol w:w="830"/>
      </w:tblGrid>
      <w:tr w:rsidR="00AC23C4" w:rsidRPr="004B7057" w14:paraId="71D4395F" w14:textId="77777777" w:rsidTr="00AC23C4">
        <w:tc>
          <w:tcPr>
            <w:tcW w:w="709" w:type="dxa"/>
            <w:shd w:val="clear" w:color="auto" w:fill="auto"/>
          </w:tcPr>
          <w:p w14:paraId="3FF0603D" w14:textId="77777777" w:rsidR="006E25BB" w:rsidRPr="00953F60" w:rsidRDefault="006E25BB" w:rsidP="00B51DB6">
            <w:pPr>
              <w:pStyle w:val="O0Nwnext"/>
            </w:pPr>
            <w:bookmarkStart w:id="3769" w:name="_Ref340905806"/>
            <w:bookmarkStart w:id="3770" w:name="_Ref406519586"/>
            <w:r w:rsidRPr="00856563">
              <w:t>(</w:t>
            </w:r>
            <w:fldSimple w:instr=" SEQ ( \* ARABIC \s 1 ">
              <w:r w:rsidR="00154D81">
                <w:rPr>
                  <w:noProof/>
                </w:rPr>
                <w:t>78</w:t>
              </w:r>
            </w:fldSimple>
            <w:r w:rsidRPr="00856563">
              <w:t>)</w:t>
            </w:r>
            <w:bookmarkEnd w:id="3769"/>
            <w:bookmarkEnd w:id="3770"/>
          </w:p>
        </w:tc>
        <w:tc>
          <w:tcPr>
            <w:tcW w:w="485" w:type="dxa"/>
            <w:shd w:val="clear" w:color="auto" w:fill="auto"/>
          </w:tcPr>
          <w:p w14:paraId="03A8D8C2" w14:textId="77777777" w:rsidR="006E25BB" w:rsidRPr="00856563" w:rsidRDefault="006E25BB" w:rsidP="00B51DB6">
            <w:pPr>
              <w:pStyle w:val="Text"/>
            </w:pPr>
            <w:r w:rsidRPr="00856563">
              <w:t>de</w:t>
            </w:r>
          </w:p>
        </w:tc>
        <w:tc>
          <w:tcPr>
            <w:tcW w:w="702" w:type="dxa"/>
            <w:shd w:val="clear" w:color="auto" w:fill="auto"/>
          </w:tcPr>
          <w:p w14:paraId="7F9040B9" w14:textId="77777777" w:rsidR="006E25BB" w:rsidRPr="00856563" w:rsidRDefault="006E25BB" w:rsidP="00B51DB6">
            <w:pPr>
              <w:pStyle w:val="Text"/>
            </w:pPr>
            <w:r w:rsidRPr="00856563">
              <w:t>itu</w:t>
            </w:r>
          </w:p>
        </w:tc>
        <w:tc>
          <w:tcPr>
            <w:tcW w:w="614" w:type="dxa"/>
            <w:shd w:val="clear" w:color="auto" w:fill="auto"/>
          </w:tcPr>
          <w:p w14:paraId="5C0FE687" w14:textId="77777777" w:rsidR="006E25BB" w:rsidRPr="00856563" w:rsidRDefault="006E25BB" w:rsidP="00B51DB6">
            <w:pPr>
              <w:pStyle w:val="Text"/>
            </w:pPr>
            <w:r w:rsidRPr="00856563">
              <w:t>kalo</w:t>
            </w:r>
          </w:p>
        </w:tc>
        <w:tc>
          <w:tcPr>
            <w:tcW w:w="814" w:type="dxa"/>
            <w:shd w:val="clear" w:color="auto" w:fill="auto"/>
          </w:tcPr>
          <w:p w14:paraId="690BA37B" w14:textId="77777777" w:rsidR="006E25BB" w:rsidRPr="00856563" w:rsidRDefault="006E25BB" w:rsidP="00B51DB6">
            <w:pPr>
              <w:pStyle w:val="Text"/>
              <w:rPr>
                <w:rStyle w:val="ChBlueBold"/>
              </w:rPr>
            </w:pPr>
            <w:r w:rsidRPr="00856563">
              <w:rPr>
                <w:rStyle w:val="ChBlueBold"/>
              </w:rPr>
              <w:t>banyak</w:t>
            </w:r>
          </w:p>
        </w:tc>
        <w:tc>
          <w:tcPr>
            <w:tcW w:w="714" w:type="dxa"/>
            <w:shd w:val="clear" w:color="auto" w:fill="auto"/>
          </w:tcPr>
          <w:p w14:paraId="7E8B88BC" w14:textId="77777777" w:rsidR="006E25BB" w:rsidRPr="00856563" w:rsidRDefault="006E25BB" w:rsidP="00B51DB6">
            <w:pPr>
              <w:pStyle w:val="Text"/>
              <w:rPr>
                <w:rStyle w:val="ChBlueBold"/>
              </w:rPr>
            </w:pPr>
            <w:r w:rsidRPr="00856563">
              <w:rPr>
                <w:rStyle w:val="ChBlueBold"/>
              </w:rPr>
              <w:t>orang</w:t>
            </w:r>
          </w:p>
        </w:tc>
        <w:tc>
          <w:tcPr>
            <w:tcW w:w="485" w:type="dxa"/>
            <w:shd w:val="clear" w:color="auto" w:fill="auto"/>
          </w:tcPr>
          <w:p w14:paraId="4A099972" w14:textId="77777777" w:rsidR="006E25BB" w:rsidRPr="00856563" w:rsidRDefault="006E25BB" w:rsidP="00B51DB6">
            <w:pPr>
              <w:pStyle w:val="Text"/>
            </w:pPr>
            <w:r w:rsidRPr="00856563">
              <w:t>de</w:t>
            </w:r>
          </w:p>
        </w:tc>
        <w:tc>
          <w:tcPr>
            <w:tcW w:w="841" w:type="dxa"/>
            <w:shd w:val="clear" w:color="auto" w:fill="auto"/>
          </w:tcPr>
          <w:p w14:paraId="6D507BB5" w14:textId="77777777" w:rsidR="006E25BB" w:rsidRPr="00856563" w:rsidRDefault="006E25BB" w:rsidP="00B51DB6">
            <w:pPr>
              <w:pStyle w:val="Text"/>
            </w:pPr>
            <w:r w:rsidRPr="00856563">
              <w:t>biasa</w:t>
            </w:r>
          </w:p>
        </w:tc>
        <w:tc>
          <w:tcPr>
            <w:tcW w:w="830" w:type="dxa"/>
            <w:shd w:val="clear" w:color="auto" w:fill="auto"/>
          </w:tcPr>
          <w:p w14:paraId="43A6D207" w14:textId="77777777" w:rsidR="006E25BB" w:rsidRPr="00856563" w:rsidRDefault="006E25BB" w:rsidP="00B51DB6">
            <w:pPr>
              <w:pStyle w:val="Text"/>
            </w:pPr>
            <w:r w:rsidRPr="00856563">
              <w:t>begitu</w:t>
            </w:r>
          </w:p>
        </w:tc>
      </w:tr>
      <w:tr w:rsidR="00AC23C4" w:rsidRPr="00AC23C4" w14:paraId="1AA35A4A" w14:textId="77777777" w:rsidTr="00AC23C4">
        <w:tc>
          <w:tcPr>
            <w:tcW w:w="709" w:type="dxa"/>
            <w:shd w:val="clear" w:color="auto" w:fill="auto"/>
          </w:tcPr>
          <w:p w14:paraId="75A9E1C0" w14:textId="77777777" w:rsidR="006E25BB" w:rsidRPr="00953F60" w:rsidRDefault="006E25BB" w:rsidP="00B51DB6">
            <w:pPr>
              <w:pStyle w:val="GlossEng"/>
            </w:pPr>
          </w:p>
        </w:tc>
        <w:tc>
          <w:tcPr>
            <w:tcW w:w="485" w:type="dxa"/>
            <w:shd w:val="clear" w:color="auto" w:fill="auto"/>
          </w:tcPr>
          <w:p w14:paraId="114686DA" w14:textId="77777777" w:rsidR="006E25BB" w:rsidRPr="0099608C" w:rsidRDefault="006E25BB" w:rsidP="00B51DB6">
            <w:pPr>
              <w:pStyle w:val="GlossEng"/>
              <w:rPr>
                <w:rStyle w:val="ChSmallCaps"/>
              </w:rPr>
            </w:pPr>
            <w:r w:rsidRPr="0099608C">
              <w:rPr>
                <w:rStyle w:val="ChSmallCaps"/>
              </w:rPr>
              <w:t>3sg</w:t>
            </w:r>
          </w:p>
        </w:tc>
        <w:tc>
          <w:tcPr>
            <w:tcW w:w="702" w:type="dxa"/>
            <w:shd w:val="clear" w:color="auto" w:fill="auto"/>
          </w:tcPr>
          <w:p w14:paraId="59B015A9" w14:textId="77777777" w:rsidR="006E25BB" w:rsidRPr="0099608C" w:rsidRDefault="006E25BB" w:rsidP="00B51DB6">
            <w:pPr>
              <w:pStyle w:val="GlossEng"/>
              <w:rPr>
                <w:rStyle w:val="ChSmallCaps"/>
              </w:rPr>
            </w:pPr>
            <w:r w:rsidRPr="0099608C">
              <w:rPr>
                <w:rStyle w:val="ChSmallCaps"/>
              </w:rPr>
              <w:t>d.dist</w:t>
            </w:r>
          </w:p>
        </w:tc>
        <w:tc>
          <w:tcPr>
            <w:tcW w:w="614" w:type="dxa"/>
            <w:shd w:val="clear" w:color="auto" w:fill="auto"/>
          </w:tcPr>
          <w:p w14:paraId="533BE4A3" w14:textId="77777777" w:rsidR="006E25BB" w:rsidRPr="00856563" w:rsidRDefault="006E25BB" w:rsidP="00B51DB6">
            <w:pPr>
              <w:pStyle w:val="GlossEng"/>
            </w:pPr>
            <w:r w:rsidRPr="00856563">
              <w:t>when</w:t>
            </w:r>
          </w:p>
        </w:tc>
        <w:tc>
          <w:tcPr>
            <w:tcW w:w="814" w:type="dxa"/>
            <w:shd w:val="clear" w:color="auto" w:fill="auto"/>
          </w:tcPr>
          <w:p w14:paraId="3BBF1ECD" w14:textId="77777777" w:rsidR="006E25BB" w:rsidRPr="00856563" w:rsidRDefault="006E25BB" w:rsidP="00B51DB6">
            <w:pPr>
              <w:pStyle w:val="GlossEng"/>
            </w:pPr>
            <w:r w:rsidRPr="00856563">
              <w:t>many</w:t>
            </w:r>
          </w:p>
        </w:tc>
        <w:tc>
          <w:tcPr>
            <w:tcW w:w="714" w:type="dxa"/>
            <w:shd w:val="clear" w:color="auto" w:fill="auto"/>
          </w:tcPr>
          <w:p w14:paraId="2E0D734B" w14:textId="77777777" w:rsidR="006E25BB" w:rsidRPr="00856563" w:rsidRDefault="006E25BB" w:rsidP="00B51DB6">
            <w:pPr>
              <w:pStyle w:val="GlossEng"/>
            </w:pPr>
            <w:r w:rsidRPr="00856563">
              <w:t>person</w:t>
            </w:r>
          </w:p>
        </w:tc>
        <w:tc>
          <w:tcPr>
            <w:tcW w:w="485" w:type="dxa"/>
            <w:shd w:val="clear" w:color="auto" w:fill="auto"/>
          </w:tcPr>
          <w:p w14:paraId="550CCF66" w14:textId="77777777" w:rsidR="006E25BB" w:rsidRPr="0099608C" w:rsidRDefault="006E25BB" w:rsidP="00B51DB6">
            <w:pPr>
              <w:pStyle w:val="GlossEng"/>
              <w:rPr>
                <w:rStyle w:val="ChSmallCaps"/>
              </w:rPr>
            </w:pPr>
            <w:r w:rsidRPr="0099608C">
              <w:rPr>
                <w:rStyle w:val="ChSmallCaps"/>
              </w:rPr>
              <w:t>3sg</w:t>
            </w:r>
          </w:p>
        </w:tc>
        <w:tc>
          <w:tcPr>
            <w:tcW w:w="841" w:type="dxa"/>
            <w:shd w:val="clear" w:color="auto" w:fill="auto"/>
          </w:tcPr>
          <w:p w14:paraId="677D5D03" w14:textId="77777777" w:rsidR="006E25BB" w:rsidRPr="00856563" w:rsidRDefault="006E25BB" w:rsidP="00B51DB6">
            <w:pPr>
              <w:pStyle w:val="GlossEng"/>
            </w:pPr>
            <w:r>
              <w:t>be.usual</w:t>
            </w:r>
          </w:p>
        </w:tc>
        <w:tc>
          <w:tcPr>
            <w:tcW w:w="830" w:type="dxa"/>
            <w:shd w:val="clear" w:color="auto" w:fill="auto"/>
          </w:tcPr>
          <w:p w14:paraId="4F661794" w14:textId="77777777" w:rsidR="006E25BB" w:rsidRPr="00856563" w:rsidRDefault="006E25BB" w:rsidP="00B51DB6">
            <w:pPr>
              <w:pStyle w:val="GlossEng"/>
            </w:pPr>
            <w:r w:rsidRPr="00856563">
              <w:t>like.that</w:t>
            </w:r>
          </w:p>
        </w:tc>
      </w:tr>
    </w:tbl>
    <w:p w14:paraId="07CB9457" w14:textId="6CA5A9AE" w:rsidR="006E25BB" w:rsidRPr="00072AF1" w:rsidRDefault="00B7093A" w:rsidP="006E25BB">
      <w:pPr>
        <w:pStyle w:val="FreeTranslEng"/>
      </w:pPr>
      <w:r>
        <w:t>‘</w:t>
      </w:r>
      <w:r w:rsidR="006E25BB" w:rsidRPr="00856563">
        <w:t>if there</w:t>
      </w:r>
      <w:r>
        <w:t>’</w:t>
      </w:r>
      <w:r w:rsidR="006E25BB" w:rsidRPr="00856563">
        <w:t xml:space="preserve">re </w:t>
      </w:r>
      <w:r w:rsidR="006E25BB" w:rsidRPr="00856563">
        <w:rPr>
          <w:rStyle w:val="ChBlueBold"/>
        </w:rPr>
        <w:t>many people</w:t>
      </w:r>
      <w:r w:rsidR="006E25BB" w:rsidRPr="00856563">
        <w:t>, he</w:t>
      </w:r>
      <w:r>
        <w:t>’</w:t>
      </w:r>
      <w:r w:rsidR="006E25BB" w:rsidRPr="00856563">
        <w:t>s usually like that</w:t>
      </w:r>
      <w:r>
        <w:t>’</w:t>
      </w:r>
      <w:r w:rsidR="006E25BB" w:rsidRPr="00856563">
        <w:t xml:space="preserve"> </w:t>
      </w:r>
      <w:r w:rsidR="00B04170">
        <w:rPr>
          <w:rStyle w:val="ExampleSource"/>
        </w:rPr>
        <w:t>[081025-006-Cv.0272</w:t>
      </w:r>
      <w:r w:rsidR="006E25BB" w:rsidRPr="00856563">
        <w:rPr>
          <w:rStyle w:val="ExampleSource"/>
        </w:rPr>
        <w:t>]</w:t>
      </w:r>
    </w:p>
    <w:tbl>
      <w:tblPr>
        <w:tblW w:w="6286" w:type="dxa"/>
        <w:tblCellMar>
          <w:left w:w="40" w:type="dxa"/>
          <w:right w:w="40" w:type="dxa"/>
        </w:tblCellMar>
        <w:tblLook w:val="01E0" w:firstRow="1" w:lastRow="1" w:firstColumn="1" w:lastColumn="1" w:noHBand="0" w:noVBand="0"/>
      </w:tblPr>
      <w:tblGrid>
        <w:gridCol w:w="708"/>
        <w:gridCol w:w="725"/>
        <w:gridCol w:w="22"/>
        <w:gridCol w:w="680"/>
        <w:gridCol w:w="100"/>
        <w:gridCol w:w="458"/>
        <w:gridCol w:w="747"/>
        <w:gridCol w:w="836"/>
        <w:gridCol w:w="714"/>
        <w:gridCol w:w="558"/>
        <w:gridCol w:w="738"/>
      </w:tblGrid>
      <w:tr w:rsidR="00AC23C4" w:rsidRPr="004B7057" w14:paraId="5E359146" w14:textId="77777777" w:rsidTr="00AC23C4">
        <w:tc>
          <w:tcPr>
            <w:tcW w:w="708" w:type="dxa"/>
            <w:shd w:val="clear" w:color="auto" w:fill="auto"/>
          </w:tcPr>
          <w:p w14:paraId="28067DB6" w14:textId="77777777" w:rsidR="00870B5E" w:rsidRPr="00953F60" w:rsidRDefault="00870B5E" w:rsidP="00870B5E">
            <w:pPr>
              <w:pStyle w:val="O0Nwnext"/>
            </w:pPr>
            <w:bookmarkStart w:id="3771" w:name="_Ref340905812"/>
            <w:r w:rsidRPr="00856563">
              <w:t>(</w:t>
            </w:r>
            <w:fldSimple w:instr=" SEQ ( \* ARABIC \s 1 ">
              <w:r w:rsidR="00154D81">
                <w:rPr>
                  <w:noProof/>
                </w:rPr>
                <w:t>79</w:t>
              </w:r>
            </w:fldSimple>
            <w:r w:rsidRPr="00856563">
              <w:t>)</w:t>
            </w:r>
            <w:bookmarkEnd w:id="3771"/>
          </w:p>
        </w:tc>
        <w:tc>
          <w:tcPr>
            <w:tcW w:w="725" w:type="dxa"/>
            <w:shd w:val="clear" w:color="auto" w:fill="auto"/>
          </w:tcPr>
          <w:p w14:paraId="1C117A1F" w14:textId="77777777" w:rsidR="00870B5E" w:rsidRPr="00856563" w:rsidRDefault="00870B5E" w:rsidP="00870B5E">
            <w:pPr>
              <w:pStyle w:val="Text"/>
            </w:pPr>
            <w:r w:rsidRPr="00856563">
              <w:t>tentara</w:t>
            </w:r>
          </w:p>
        </w:tc>
        <w:tc>
          <w:tcPr>
            <w:tcW w:w="702" w:type="dxa"/>
            <w:gridSpan w:val="2"/>
            <w:shd w:val="clear" w:color="auto" w:fill="auto"/>
          </w:tcPr>
          <w:p w14:paraId="6586CA48" w14:textId="77777777" w:rsidR="00870B5E" w:rsidRPr="00856563" w:rsidRDefault="00870B5E" w:rsidP="00870B5E">
            <w:pPr>
              <w:pStyle w:val="Text"/>
            </w:pPr>
            <w:r w:rsidRPr="00856563">
              <w:t>itu</w:t>
            </w:r>
          </w:p>
        </w:tc>
        <w:tc>
          <w:tcPr>
            <w:tcW w:w="558" w:type="dxa"/>
            <w:gridSpan w:val="2"/>
            <w:shd w:val="clear" w:color="auto" w:fill="auto"/>
          </w:tcPr>
          <w:p w14:paraId="7F0B0FE2" w14:textId="77777777" w:rsidR="00870B5E" w:rsidRPr="00856563" w:rsidRDefault="00870B5E" w:rsidP="00870B5E">
            <w:pPr>
              <w:pStyle w:val="Text"/>
            </w:pPr>
            <w:r>
              <w:t>ada</w:t>
            </w:r>
          </w:p>
        </w:tc>
        <w:tc>
          <w:tcPr>
            <w:tcW w:w="747" w:type="dxa"/>
            <w:shd w:val="clear" w:color="auto" w:fill="auto"/>
          </w:tcPr>
          <w:p w14:paraId="666D483C" w14:textId="77777777" w:rsidR="00870B5E" w:rsidRPr="00856563" w:rsidRDefault="00870B5E" w:rsidP="00870B5E">
            <w:pPr>
              <w:pStyle w:val="Text"/>
            </w:pPr>
            <w:r>
              <w:t>b</w:t>
            </w:r>
            <w:r w:rsidRPr="00856563">
              <w:t>rapa</w:t>
            </w:r>
          </w:p>
        </w:tc>
        <w:tc>
          <w:tcPr>
            <w:tcW w:w="836" w:type="dxa"/>
            <w:shd w:val="clear" w:color="auto" w:fill="auto"/>
          </w:tcPr>
          <w:p w14:paraId="09791ECF" w14:textId="77777777" w:rsidR="00870B5E" w:rsidRPr="00856563" w:rsidRDefault="00870B5E" w:rsidP="00870B5E">
            <w:pPr>
              <w:pStyle w:val="Text"/>
            </w:pPr>
            <w:r w:rsidRPr="00856563">
              <w:t>ratus</w:t>
            </w:r>
          </w:p>
        </w:tc>
        <w:tc>
          <w:tcPr>
            <w:tcW w:w="714" w:type="dxa"/>
            <w:shd w:val="clear" w:color="auto" w:fill="auto"/>
          </w:tcPr>
          <w:p w14:paraId="069FAC17" w14:textId="77777777" w:rsidR="00870B5E" w:rsidRPr="00856563" w:rsidRDefault="00870B5E" w:rsidP="00870B5E">
            <w:pPr>
              <w:pStyle w:val="Text"/>
            </w:pPr>
            <w:r w:rsidRPr="00856563">
              <w:t>orang</w:t>
            </w:r>
            <w:r>
              <w:t>,</w:t>
            </w:r>
          </w:p>
        </w:tc>
        <w:tc>
          <w:tcPr>
            <w:tcW w:w="558" w:type="dxa"/>
            <w:shd w:val="clear" w:color="auto" w:fill="auto"/>
          </w:tcPr>
          <w:p w14:paraId="3699AD5F" w14:textId="77777777" w:rsidR="00870B5E" w:rsidRPr="00856563" w:rsidRDefault="00870B5E" w:rsidP="00870B5E">
            <w:pPr>
              <w:pStyle w:val="Text"/>
            </w:pPr>
            <w:r>
              <w:t>a</w:t>
            </w:r>
            <w:r w:rsidRPr="00856563">
              <w:t>da</w:t>
            </w:r>
          </w:p>
        </w:tc>
        <w:tc>
          <w:tcPr>
            <w:tcW w:w="738" w:type="dxa"/>
            <w:shd w:val="clear" w:color="auto" w:fill="auto"/>
          </w:tcPr>
          <w:p w14:paraId="409CE623" w14:textId="77777777" w:rsidR="00870B5E" w:rsidRPr="009D1253" w:rsidRDefault="00870B5E" w:rsidP="00870B5E">
            <w:pPr>
              <w:pStyle w:val="Text"/>
            </w:pPr>
            <w:r>
              <w:t>sekita</w:t>
            </w:r>
            <w:r w:rsidRPr="009D1253">
              <w:t>r</w:t>
            </w:r>
          </w:p>
        </w:tc>
      </w:tr>
      <w:tr w:rsidR="00AC23C4" w:rsidRPr="00AC23C4" w14:paraId="5A62F789" w14:textId="77777777" w:rsidTr="00AC23C4">
        <w:tc>
          <w:tcPr>
            <w:tcW w:w="708" w:type="dxa"/>
            <w:shd w:val="clear" w:color="auto" w:fill="auto"/>
          </w:tcPr>
          <w:p w14:paraId="48130BFC" w14:textId="77777777" w:rsidR="00870B5E" w:rsidRPr="00953F60" w:rsidRDefault="00870B5E" w:rsidP="00870B5E">
            <w:pPr>
              <w:pStyle w:val="GlossEng2ptafter"/>
            </w:pPr>
          </w:p>
        </w:tc>
        <w:tc>
          <w:tcPr>
            <w:tcW w:w="725" w:type="dxa"/>
            <w:shd w:val="clear" w:color="auto" w:fill="auto"/>
          </w:tcPr>
          <w:p w14:paraId="1DBFAF6C" w14:textId="77777777" w:rsidR="00870B5E" w:rsidRPr="00856563" w:rsidRDefault="00870B5E" w:rsidP="00870B5E">
            <w:pPr>
              <w:pStyle w:val="GlossEng2ptafter"/>
            </w:pPr>
            <w:r w:rsidRPr="00856563">
              <w:t>soldier</w:t>
            </w:r>
          </w:p>
        </w:tc>
        <w:tc>
          <w:tcPr>
            <w:tcW w:w="702" w:type="dxa"/>
            <w:gridSpan w:val="2"/>
            <w:shd w:val="clear" w:color="auto" w:fill="auto"/>
          </w:tcPr>
          <w:p w14:paraId="5DB972C9" w14:textId="77777777" w:rsidR="00870B5E" w:rsidRPr="0099608C" w:rsidRDefault="00870B5E" w:rsidP="00870B5E">
            <w:pPr>
              <w:pStyle w:val="GlossEng2ptafter"/>
              <w:rPr>
                <w:rStyle w:val="ChSmallCaps"/>
              </w:rPr>
            </w:pPr>
            <w:r w:rsidRPr="0099608C">
              <w:rPr>
                <w:rStyle w:val="ChSmallCaps"/>
              </w:rPr>
              <w:t>d.dist</w:t>
            </w:r>
          </w:p>
        </w:tc>
        <w:tc>
          <w:tcPr>
            <w:tcW w:w="558" w:type="dxa"/>
            <w:gridSpan w:val="2"/>
            <w:shd w:val="clear" w:color="auto" w:fill="auto"/>
          </w:tcPr>
          <w:p w14:paraId="2E757DD6" w14:textId="77777777" w:rsidR="00870B5E" w:rsidRPr="00856563" w:rsidRDefault="00870B5E" w:rsidP="00870B5E">
            <w:pPr>
              <w:pStyle w:val="GlossEng2ptafter"/>
            </w:pPr>
            <w:r w:rsidRPr="00856563">
              <w:t>exist</w:t>
            </w:r>
          </w:p>
        </w:tc>
        <w:tc>
          <w:tcPr>
            <w:tcW w:w="747" w:type="dxa"/>
            <w:shd w:val="clear" w:color="auto" w:fill="auto"/>
          </w:tcPr>
          <w:p w14:paraId="6C693509" w14:textId="77777777" w:rsidR="00870B5E" w:rsidRPr="00856563" w:rsidRDefault="000D7DBF" w:rsidP="00870B5E">
            <w:pPr>
              <w:pStyle w:val="GlossEng2ptafter"/>
            </w:pPr>
            <w:r>
              <w:t>several</w:t>
            </w:r>
          </w:p>
        </w:tc>
        <w:tc>
          <w:tcPr>
            <w:tcW w:w="836" w:type="dxa"/>
            <w:shd w:val="clear" w:color="auto" w:fill="auto"/>
          </w:tcPr>
          <w:p w14:paraId="1B248040" w14:textId="77777777" w:rsidR="00870B5E" w:rsidRPr="00856563" w:rsidRDefault="00870B5E" w:rsidP="00870B5E">
            <w:pPr>
              <w:pStyle w:val="GlossEng2ptafter"/>
            </w:pPr>
            <w:r w:rsidRPr="00856563">
              <w:t>hundred</w:t>
            </w:r>
          </w:p>
        </w:tc>
        <w:tc>
          <w:tcPr>
            <w:tcW w:w="714" w:type="dxa"/>
            <w:shd w:val="clear" w:color="auto" w:fill="auto"/>
          </w:tcPr>
          <w:p w14:paraId="6258D2F7" w14:textId="77777777" w:rsidR="00870B5E" w:rsidRPr="00856563" w:rsidRDefault="00870B5E" w:rsidP="00870B5E">
            <w:pPr>
              <w:pStyle w:val="GlossEng2ptafter"/>
            </w:pPr>
            <w:r w:rsidRPr="00856563">
              <w:t>person</w:t>
            </w:r>
          </w:p>
        </w:tc>
        <w:tc>
          <w:tcPr>
            <w:tcW w:w="558" w:type="dxa"/>
            <w:shd w:val="clear" w:color="auto" w:fill="auto"/>
          </w:tcPr>
          <w:p w14:paraId="04A24505" w14:textId="77777777" w:rsidR="00870B5E" w:rsidRPr="00856563" w:rsidRDefault="00870B5E" w:rsidP="00870B5E">
            <w:pPr>
              <w:pStyle w:val="GlossEng2ptafter"/>
            </w:pPr>
            <w:r w:rsidRPr="00856563">
              <w:t>exist</w:t>
            </w:r>
          </w:p>
        </w:tc>
        <w:tc>
          <w:tcPr>
            <w:tcW w:w="738" w:type="dxa"/>
            <w:shd w:val="clear" w:color="auto" w:fill="auto"/>
          </w:tcPr>
          <w:p w14:paraId="603E8AE2" w14:textId="77777777" w:rsidR="00870B5E" w:rsidRPr="00856563" w:rsidRDefault="00870B5E" w:rsidP="00870B5E">
            <w:pPr>
              <w:pStyle w:val="GlossEng2ptafter"/>
            </w:pPr>
            <w:r>
              <w:t>vicinity</w:t>
            </w:r>
          </w:p>
        </w:tc>
      </w:tr>
      <w:tr w:rsidR="00870B5E" w:rsidRPr="004B7057" w14:paraId="39848235" w14:textId="77777777" w:rsidTr="00AC23C4">
        <w:trPr>
          <w:gridAfter w:val="6"/>
          <w:wAfter w:w="4051" w:type="dxa"/>
        </w:trPr>
        <w:tc>
          <w:tcPr>
            <w:tcW w:w="708" w:type="dxa"/>
            <w:shd w:val="clear" w:color="auto" w:fill="auto"/>
          </w:tcPr>
          <w:p w14:paraId="21BF3124" w14:textId="77777777" w:rsidR="00870B5E" w:rsidRPr="00953F60" w:rsidRDefault="00870B5E" w:rsidP="00870B5E">
            <w:pPr>
              <w:pStyle w:val="O0Nwnext"/>
            </w:pPr>
          </w:p>
        </w:tc>
        <w:tc>
          <w:tcPr>
            <w:tcW w:w="747" w:type="dxa"/>
            <w:gridSpan w:val="2"/>
            <w:shd w:val="clear" w:color="auto" w:fill="auto"/>
          </w:tcPr>
          <w:p w14:paraId="3ECCFAE9" w14:textId="77777777" w:rsidR="00870B5E" w:rsidRPr="00856563" w:rsidRDefault="00870B5E" w:rsidP="00870B5E">
            <w:pPr>
              <w:pStyle w:val="Text"/>
              <w:rPr>
                <w:rStyle w:val="ChBlueBold"/>
              </w:rPr>
            </w:pPr>
            <w:r w:rsidRPr="00856563">
              <w:rPr>
                <w:rStyle w:val="ChBlueBold"/>
              </w:rPr>
              <w:t>brapa</w:t>
            </w:r>
          </w:p>
        </w:tc>
        <w:tc>
          <w:tcPr>
            <w:tcW w:w="780" w:type="dxa"/>
            <w:gridSpan w:val="2"/>
            <w:shd w:val="clear" w:color="auto" w:fill="auto"/>
          </w:tcPr>
          <w:p w14:paraId="58C28566" w14:textId="77777777" w:rsidR="00870B5E" w:rsidRPr="00856563" w:rsidRDefault="00870B5E" w:rsidP="00870B5E">
            <w:pPr>
              <w:pStyle w:val="Text"/>
              <w:rPr>
                <w:rStyle w:val="ChBlueBold"/>
              </w:rPr>
            </w:pPr>
            <w:r w:rsidRPr="00856563">
              <w:rPr>
                <w:rStyle w:val="ChBlueBold"/>
              </w:rPr>
              <w:t>pleton</w:t>
            </w:r>
          </w:p>
        </w:tc>
      </w:tr>
      <w:tr w:rsidR="00870B5E" w:rsidRPr="00AC23C4" w14:paraId="3938BF35" w14:textId="77777777" w:rsidTr="00AC23C4">
        <w:trPr>
          <w:gridAfter w:val="6"/>
          <w:wAfter w:w="4051" w:type="dxa"/>
        </w:trPr>
        <w:tc>
          <w:tcPr>
            <w:tcW w:w="708" w:type="dxa"/>
            <w:shd w:val="clear" w:color="auto" w:fill="auto"/>
          </w:tcPr>
          <w:p w14:paraId="2B83F12A" w14:textId="77777777" w:rsidR="00870B5E" w:rsidRPr="00953F60" w:rsidRDefault="00870B5E" w:rsidP="00870B5E">
            <w:pPr>
              <w:pStyle w:val="GlossEng"/>
            </w:pPr>
          </w:p>
        </w:tc>
        <w:tc>
          <w:tcPr>
            <w:tcW w:w="747" w:type="dxa"/>
            <w:gridSpan w:val="2"/>
            <w:shd w:val="clear" w:color="auto" w:fill="auto"/>
          </w:tcPr>
          <w:p w14:paraId="7FC79DCA" w14:textId="77777777" w:rsidR="00870B5E" w:rsidRPr="00856563" w:rsidRDefault="000D7DBF" w:rsidP="00870B5E">
            <w:pPr>
              <w:pStyle w:val="GlossEng"/>
            </w:pPr>
            <w:r>
              <w:t>several</w:t>
            </w:r>
          </w:p>
        </w:tc>
        <w:tc>
          <w:tcPr>
            <w:tcW w:w="780" w:type="dxa"/>
            <w:gridSpan w:val="2"/>
            <w:shd w:val="clear" w:color="auto" w:fill="auto"/>
          </w:tcPr>
          <w:p w14:paraId="27FD3DCE" w14:textId="77777777" w:rsidR="00870B5E" w:rsidRPr="00856563" w:rsidRDefault="00870B5E" w:rsidP="00870B5E">
            <w:pPr>
              <w:pStyle w:val="GlossEng"/>
            </w:pPr>
            <w:r w:rsidRPr="00856563">
              <w:t>platoon</w:t>
            </w:r>
          </w:p>
        </w:tc>
      </w:tr>
    </w:tbl>
    <w:p w14:paraId="510C3702" w14:textId="674F62EA" w:rsidR="00870B5E" w:rsidRPr="00072AF1" w:rsidRDefault="00B7093A" w:rsidP="00870B5E">
      <w:pPr>
        <w:pStyle w:val="FreeTranslEng"/>
      </w:pPr>
      <w:r>
        <w:t>‘</w:t>
      </w:r>
      <w:r w:rsidR="00870B5E" w:rsidRPr="00856563">
        <w:t xml:space="preserve">those soldiers were several hundred people, (they) </w:t>
      </w:r>
      <w:r w:rsidR="00870B5E" w:rsidRPr="009D1253">
        <w:t xml:space="preserve">were approximately </w:t>
      </w:r>
      <w:r w:rsidR="00870B5E" w:rsidRPr="00856563">
        <w:rPr>
          <w:rStyle w:val="ChBlueBold"/>
        </w:rPr>
        <w:t>several platoons</w:t>
      </w:r>
      <w:r>
        <w:t>’</w:t>
      </w:r>
      <w:r w:rsidR="00870B5E" w:rsidRPr="00856563">
        <w:t xml:space="preserve"> </w:t>
      </w:r>
      <w:r w:rsidR="00870B5E" w:rsidRPr="005474FA">
        <w:rPr>
          <w:rStyle w:val="ExampleSource"/>
        </w:rPr>
        <w:t>[081029-005-Cv.0131]</w:t>
      </w:r>
    </w:p>
    <w:tbl>
      <w:tblPr>
        <w:tblW w:w="6556" w:type="dxa"/>
        <w:tblCellMar>
          <w:left w:w="40" w:type="dxa"/>
          <w:right w:w="40" w:type="dxa"/>
        </w:tblCellMar>
        <w:tblLook w:val="01E0" w:firstRow="1" w:lastRow="1" w:firstColumn="1" w:lastColumn="1" w:noHBand="0" w:noVBand="0"/>
      </w:tblPr>
      <w:tblGrid>
        <w:gridCol w:w="709"/>
        <w:gridCol w:w="625"/>
        <w:gridCol w:w="1058"/>
        <w:gridCol w:w="773"/>
        <w:gridCol w:w="1108"/>
        <w:gridCol w:w="1469"/>
        <w:gridCol w:w="814"/>
      </w:tblGrid>
      <w:tr w:rsidR="00AC23C4" w:rsidRPr="004B7057" w14:paraId="6F1ED375" w14:textId="77777777" w:rsidTr="00AC23C4">
        <w:tc>
          <w:tcPr>
            <w:tcW w:w="709" w:type="dxa"/>
            <w:shd w:val="clear" w:color="auto" w:fill="auto"/>
          </w:tcPr>
          <w:p w14:paraId="5CA73100" w14:textId="77777777" w:rsidR="001260A5" w:rsidRPr="00953F60" w:rsidRDefault="001260A5" w:rsidP="001260A5">
            <w:pPr>
              <w:pStyle w:val="O0Nwnext"/>
            </w:pPr>
            <w:bookmarkStart w:id="3772" w:name="_Ref340905811"/>
            <w:r w:rsidRPr="00856563">
              <w:t>(</w:t>
            </w:r>
            <w:fldSimple w:instr=" SEQ ( \* ARABIC \s 1 ">
              <w:r w:rsidR="00154D81">
                <w:rPr>
                  <w:noProof/>
                </w:rPr>
                <w:t>80</w:t>
              </w:r>
            </w:fldSimple>
            <w:r w:rsidRPr="00856563">
              <w:t>)</w:t>
            </w:r>
            <w:bookmarkEnd w:id="3772"/>
          </w:p>
        </w:tc>
        <w:tc>
          <w:tcPr>
            <w:tcW w:w="625" w:type="dxa"/>
            <w:shd w:val="clear" w:color="auto" w:fill="auto"/>
          </w:tcPr>
          <w:p w14:paraId="150FAEB6" w14:textId="77777777" w:rsidR="001260A5" w:rsidRPr="00856563" w:rsidRDefault="001260A5" w:rsidP="001260A5">
            <w:pPr>
              <w:pStyle w:val="Text"/>
            </w:pPr>
            <w:r w:rsidRPr="00856563">
              <w:t>bayar</w:t>
            </w:r>
          </w:p>
        </w:tc>
        <w:tc>
          <w:tcPr>
            <w:tcW w:w="1058" w:type="dxa"/>
            <w:shd w:val="clear" w:color="auto" w:fill="auto"/>
          </w:tcPr>
          <w:p w14:paraId="15AE2A33" w14:textId="3AA48C13" w:rsidR="001260A5" w:rsidRPr="00856563" w:rsidRDefault="001260A5" w:rsidP="001260A5">
            <w:pPr>
              <w:pStyle w:val="Text"/>
            </w:pPr>
            <w:r w:rsidRPr="00856563">
              <w:t>mas-kawin</w:t>
            </w:r>
            <w:r w:rsidR="0050678E">
              <w:t>g</w:t>
            </w:r>
          </w:p>
        </w:tc>
        <w:tc>
          <w:tcPr>
            <w:tcW w:w="773" w:type="dxa"/>
            <w:shd w:val="clear" w:color="auto" w:fill="auto"/>
          </w:tcPr>
          <w:p w14:paraId="5595B533" w14:textId="77777777" w:rsidR="001260A5" w:rsidRPr="00856563" w:rsidRDefault="001260A5" w:rsidP="001260A5">
            <w:pPr>
              <w:pStyle w:val="Text"/>
            </w:pPr>
            <w:r w:rsidRPr="00856563">
              <w:t>ini</w:t>
            </w:r>
          </w:p>
        </w:tc>
        <w:tc>
          <w:tcPr>
            <w:tcW w:w="1108" w:type="dxa"/>
            <w:shd w:val="clear" w:color="auto" w:fill="auto"/>
          </w:tcPr>
          <w:p w14:paraId="6B555B16" w14:textId="77777777" w:rsidR="001260A5" w:rsidRPr="00856563" w:rsidRDefault="001260A5" w:rsidP="001260A5">
            <w:pPr>
              <w:pStyle w:val="Text"/>
            </w:pPr>
            <w:r w:rsidRPr="00856563">
              <w:t>lain</w:t>
            </w:r>
            <w:r>
              <w:t>g</w:t>
            </w:r>
          </w:p>
        </w:tc>
        <w:tc>
          <w:tcPr>
            <w:tcW w:w="1469" w:type="dxa"/>
            <w:shd w:val="clear" w:color="auto" w:fill="auto"/>
          </w:tcPr>
          <w:p w14:paraId="44945AF8" w14:textId="77777777" w:rsidR="001260A5" w:rsidRPr="00856563" w:rsidRDefault="001260A5" w:rsidP="001260A5">
            <w:pPr>
              <w:pStyle w:val="Text"/>
              <w:rPr>
                <w:rStyle w:val="ChBlueBold"/>
              </w:rPr>
            </w:pPr>
            <w:r>
              <w:rPr>
                <w:rStyle w:val="ChBlueBold"/>
              </w:rPr>
              <w:t>masing</w:t>
            </w:r>
            <w:r w:rsidRPr="00856563">
              <w:rPr>
                <w:rStyle w:val="ChBlueBold"/>
              </w:rPr>
              <w:t>-masing</w:t>
            </w:r>
          </w:p>
        </w:tc>
        <w:tc>
          <w:tcPr>
            <w:tcW w:w="814" w:type="dxa"/>
            <w:shd w:val="clear" w:color="auto" w:fill="auto"/>
          </w:tcPr>
          <w:p w14:paraId="0A72BF3A" w14:textId="77777777" w:rsidR="001260A5" w:rsidRPr="00856563" w:rsidRDefault="001260A5" w:rsidP="001260A5">
            <w:pPr>
              <w:pStyle w:val="Text"/>
              <w:rPr>
                <w:rStyle w:val="ChBlueBold"/>
              </w:rPr>
            </w:pPr>
            <w:r w:rsidRPr="00856563">
              <w:rPr>
                <w:rStyle w:val="ChBlueBold"/>
              </w:rPr>
              <w:t>budaya</w:t>
            </w:r>
          </w:p>
        </w:tc>
      </w:tr>
      <w:tr w:rsidR="00AC23C4" w:rsidRPr="00AC23C4" w14:paraId="393ABD5A" w14:textId="77777777" w:rsidTr="00AC23C4">
        <w:tc>
          <w:tcPr>
            <w:tcW w:w="709" w:type="dxa"/>
            <w:shd w:val="clear" w:color="auto" w:fill="auto"/>
          </w:tcPr>
          <w:p w14:paraId="0CA322F9" w14:textId="77777777" w:rsidR="001260A5" w:rsidRPr="00953F60" w:rsidRDefault="001260A5" w:rsidP="001260A5">
            <w:pPr>
              <w:pStyle w:val="GlossEng"/>
            </w:pPr>
          </w:p>
        </w:tc>
        <w:tc>
          <w:tcPr>
            <w:tcW w:w="625" w:type="dxa"/>
            <w:shd w:val="clear" w:color="auto" w:fill="auto"/>
          </w:tcPr>
          <w:p w14:paraId="69815A7C" w14:textId="77777777" w:rsidR="001260A5" w:rsidRPr="00856563" w:rsidRDefault="001260A5" w:rsidP="001260A5">
            <w:pPr>
              <w:pStyle w:val="GlossEng"/>
            </w:pPr>
            <w:r w:rsidRPr="00856563">
              <w:t>pay</w:t>
            </w:r>
          </w:p>
        </w:tc>
        <w:tc>
          <w:tcPr>
            <w:tcW w:w="1058" w:type="dxa"/>
            <w:shd w:val="clear" w:color="auto" w:fill="auto"/>
          </w:tcPr>
          <w:p w14:paraId="22793172" w14:textId="77777777" w:rsidR="001260A5" w:rsidRPr="00856563" w:rsidRDefault="001260A5" w:rsidP="001260A5">
            <w:pPr>
              <w:pStyle w:val="GlossEng"/>
            </w:pPr>
            <w:r w:rsidRPr="00856563">
              <w:t>bride</w:t>
            </w:r>
            <w:r>
              <w:t>.</w:t>
            </w:r>
            <w:r w:rsidRPr="00856563">
              <w:t>price</w:t>
            </w:r>
          </w:p>
        </w:tc>
        <w:tc>
          <w:tcPr>
            <w:tcW w:w="773" w:type="dxa"/>
            <w:shd w:val="clear" w:color="auto" w:fill="auto"/>
          </w:tcPr>
          <w:p w14:paraId="1E6AB98F" w14:textId="77777777" w:rsidR="001260A5" w:rsidRPr="0099608C" w:rsidRDefault="001260A5" w:rsidP="001260A5">
            <w:pPr>
              <w:pStyle w:val="GlossEng"/>
              <w:rPr>
                <w:rStyle w:val="ChSmallCaps"/>
              </w:rPr>
            </w:pPr>
            <w:r w:rsidRPr="0099608C">
              <w:rPr>
                <w:rStyle w:val="ChSmallCaps"/>
              </w:rPr>
              <w:t>d.prox</w:t>
            </w:r>
          </w:p>
        </w:tc>
        <w:tc>
          <w:tcPr>
            <w:tcW w:w="1108" w:type="dxa"/>
            <w:shd w:val="clear" w:color="auto" w:fill="auto"/>
          </w:tcPr>
          <w:p w14:paraId="7F5D5FF0" w14:textId="77777777" w:rsidR="001260A5" w:rsidRPr="00856563" w:rsidRDefault="001260A5" w:rsidP="001260A5">
            <w:pPr>
              <w:pStyle w:val="GlossEng"/>
            </w:pPr>
            <w:r>
              <w:t>be.</w:t>
            </w:r>
            <w:r w:rsidRPr="00856563">
              <w:t>different</w:t>
            </w:r>
          </w:p>
        </w:tc>
        <w:tc>
          <w:tcPr>
            <w:tcW w:w="1469" w:type="dxa"/>
            <w:shd w:val="clear" w:color="auto" w:fill="auto"/>
          </w:tcPr>
          <w:p w14:paraId="3C3674D8" w14:textId="77777777" w:rsidR="001260A5" w:rsidRPr="00856563" w:rsidRDefault="001260A5" w:rsidP="001260A5">
            <w:pPr>
              <w:pStyle w:val="GlossEng"/>
            </w:pPr>
            <w:r w:rsidRPr="00856563">
              <w:t>each</w:t>
            </w:r>
          </w:p>
        </w:tc>
        <w:tc>
          <w:tcPr>
            <w:tcW w:w="814" w:type="dxa"/>
            <w:shd w:val="clear" w:color="auto" w:fill="auto"/>
          </w:tcPr>
          <w:p w14:paraId="102D69A6" w14:textId="77777777" w:rsidR="001260A5" w:rsidRPr="00856563" w:rsidRDefault="001260A5" w:rsidP="001260A5">
            <w:pPr>
              <w:pStyle w:val="GlossEng"/>
            </w:pPr>
            <w:r w:rsidRPr="00856563">
              <w:t>culture</w:t>
            </w:r>
          </w:p>
        </w:tc>
      </w:tr>
    </w:tbl>
    <w:p w14:paraId="1D7EFA71" w14:textId="53DC0F44" w:rsidR="001260A5" w:rsidRPr="00072AF1" w:rsidRDefault="00B7093A" w:rsidP="001260A5">
      <w:pPr>
        <w:pStyle w:val="FreeTranslEng"/>
      </w:pPr>
      <w:r>
        <w:t>‘</w:t>
      </w:r>
      <w:r w:rsidR="001260A5" w:rsidRPr="00856563">
        <w:t xml:space="preserve">paying this bride price is different (for) </w:t>
      </w:r>
      <w:r w:rsidR="001260A5" w:rsidRPr="00856563">
        <w:rPr>
          <w:rStyle w:val="ChBlueBold"/>
        </w:rPr>
        <w:t>each culture</w:t>
      </w:r>
      <w:r>
        <w:t>’</w:t>
      </w:r>
      <w:r w:rsidR="001260A5" w:rsidRPr="00856563">
        <w:t xml:space="preserve"> </w:t>
      </w:r>
      <w:r w:rsidR="001260A5" w:rsidRPr="00856563">
        <w:rPr>
          <w:rStyle w:val="ExampleSource"/>
        </w:rPr>
        <w:t>[081006-029-CvEx.0014]</w:t>
      </w:r>
    </w:p>
    <w:tbl>
      <w:tblPr>
        <w:tblW w:w="6127" w:type="dxa"/>
        <w:tblCellMar>
          <w:left w:w="40" w:type="dxa"/>
          <w:right w:w="40" w:type="dxa"/>
        </w:tblCellMar>
        <w:tblLook w:val="01E0" w:firstRow="1" w:lastRow="1" w:firstColumn="1" w:lastColumn="1" w:noHBand="0" w:noVBand="0"/>
      </w:tblPr>
      <w:tblGrid>
        <w:gridCol w:w="709"/>
        <w:gridCol w:w="485"/>
        <w:gridCol w:w="702"/>
        <w:gridCol w:w="614"/>
        <w:gridCol w:w="747"/>
        <w:gridCol w:w="714"/>
        <w:gridCol w:w="485"/>
        <w:gridCol w:w="841"/>
        <w:gridCol w:w="830"/>
      </w:tblGrid>
      <w:tr w:rsidR="00AC23C4" w:rsidRPr="004B7057" w14:paraId="40FD809C" w14:textId="77777777" w:rsidTr="00AC23C4">
        <w:tc>
          <w:tcPr>
            <w:tcW w:w="709" w:type="dxa"/>
            <w:shd w:val="clear" w:color="auto" w:fill="auto"/>
          </w:tcPr>
          <w:p w14:paraId="2B5A853D" w14:textId="77777777" w:rsidR="006E25BB" w:rsidRPr="00953F60" w:rsidRDefault="006E25BB" w:rsidP="00B51DB6">
            <w:pPr>
              <w:pStyle w:val="O0Nwnext"/>
            </w:pPr>
            <w:bookmarkStart w:id="3773" w:name="_Ref340905810"/>
            <w:r w:rsidRPr="00856563">
              <w:t>(</w:t>
            </w:r>
            <w:fldSimple w:instr=" SEQ ( \* ARABIC \s 1 ">
              <w:r w:rsidR="00154D81">
                <w:rPr>
                  <w:noProof/>
                </w:rPr>
                <w:t>81</w:t>
              </w:r>
            </w:fldSimple>
            <w:r w:rsidRPr="00856563">
              <w:t>)</w:t>
            </w:r>
            <w:bookmarkEnd w:id="3773"/>
          </w:p>
        </w:tc>
        <w:tc>
          <w:tcPr>
            <w:tcW w:w="485" w:type="dxa"/>
            <w:shd w:val="clear" w:color="auto" w:fill="auto"/>
          </w:tcPr>
          <w:p w14:paraId="4AB633E0" w14:textId="77777777" w:rsidR="006E25BB" w:rsidRPr="00856563" w:rsidRDefault="006E25BB" w:rsidP="00B51DB6">
            <w:pPr>
              <w:pStyle w:val="Text"/>
            </w:pPr>
            <w:r w:rsidRPr="00856563">
              <w:t>de</w:t>
            </w:r>
          </w:p>
        </w:tc>
        <w:tc>
          <w:tcPr>
            <w:tcW w:w="702" w:type="dxa"/>
            <w:shd w:val="clear" w:color="auto" w:fill="auto"/>
          </w:tcPr>
          <w:p w14:paraId="4AF0F37D" w14:textId="77777777" w:rsidR="006E25BB" w:rsidRPr="00856563" w:rsidRDefault="006E25BB" w:rsidP="00B51DB6">
            <w:pPr>
              <w:pStyle w:val="Text"/>
            </w:pPr>
            <w:r w:rsidRPr="00856563">
              <w:t>itu</w:t>
            </w:r>
          </w:p>
        </w:tc>
        <w:tc>
          <w:tcPr>
            <w:tcW w:w="614" w:type="dxa"/>
            <w:shd w:val="clear" w:color="auto" w:fill="auto"/>
          </w:tcPr>
          <w:p w14:paraId="18B9D775" w14:textId="77777777" w:rsidR="006E25BB" w:rsidRPr="00856563" w:rsidRDefault="006E25BB" w:rsidP="00B51DB6">
            <w:pPr>
              <w:pStyle w:val="Text"/>
            </w:pPr>
            <w:r w:rsidRPr="00856563">
              <w:t>kalo</w:t>
            </w:r>
          </w:p>
        </w:tc>
        <w:tc>
          <w:tcPr>
            <w:tcW w:w="747" w:type="dxa"/>
            <w:shd w:val="clear" w:color="auto" w:fill="auto"/>
          </w:tcPr>
          <w:p w14:paraId="2C8B5D33" w14:textId="77777777" w:rsidR="006E25BB" w:rsidRPr="00856563" w:rsidRDefault="006E25BB" w:rsidP="00B51DB6">
            <w:pPr>
              <w:pStyle w:val="Text"/>
              <w:rPr>
                <w:rStyle w:val="ChBlueBold"/>
              </w:rPr>
            </w:pPr>
            <w:r w:rsidRPr="00856563">
              <w:rPr>
                <w:rStyle w:val="ChBlueBold"/>
              </w:rPr>
              <w:t>sedikit</w:t>
            </w:r>
          </w:p>
        </w:tc>
        <w:tc>
          <w:tcPr>
            <w:tcW w:w="714" w:type="dxa"/>
            <w:shd w:val="clear" w:color="auto" w:fill="auto"/>
          </w:tcPr>
          <w:p w14:paraId="7983421E" w14:textId="77777777" w:rsidR="006E25BB" w:rsidRPr="00856563" w:rsidRDefault="006E25BB" w:rsidP="00B51DB6">
            <w:pPr>
              <w:pStyle w:val="Text"/>
              <w:rPr>
                <w:rStyle w:val="ChBlueBold"/>
              </w:rPr>
            </w:pPr>
            <w:r w:rsidRPr="00856563">
              <w:rPr>
                <w:rStyle w:val="ChBlueBold"/>
              </w:rPr>
              <w:t>orang</w:t>
            </w:r>
          </w:p>
        </w:tc>
        <w:tc>
          <w:tcPr>
            <w:tcW w:w="485" w:type="dxa"/>
            <w:shd w:val="clear" w:color="auto" w:fill="auto"/>
          </w:tcPr>
          <w:p w14:paraId="3B8C7BE0" w14:textId="77777777" w:rsidR="006E25BB" w:rsidRPr="00856563" w:rsidRDefault="006E25BB" w:rsidP="00B51DB6">
            <w:pPr>
              <w:pStyle w:val="Text"/>
            </w:pPr>
            <w:r w:rsidRPr="00856563">
              <w:t>de</w:t>
            </w:r>
          </w:p>
        </w:tc>
        <w:tc>
          <w:tcPr>
            <w:tcW w:w="841" w:type="dxa"/>
            <w:shd w:val="clear" w:color="auto" w:fill="auto"/>
          </w:tcPr>
          <w:p w14:paraId="17790756" w14:textId="77777777" w:rsidR="006E25BB" w:rsidRPr="00856563" w:rsidRDefault="006E25BB" w:rsidP="00B51DB6">
            <w:pPr>
              <w:pStyle w:val="Text"/>
            </w:pPr>
            <w:r w:rsidRPr="00856563">
              <w:t>biasa</w:t>
            </w:r>
          </w:p>
        </w:tc>
        <w:tc>
          <w:tcPr>
            <w:tcW w:w="830" w:type="dxa"/>
            <w:shd w:val="clear" w:color="auto" w:fill="auto"/>
          </w:tcPr>
          <w:p w14:paraId="191B223F" w14:textId="77777777" w:rsidR="006E25BB" w:rsidRPr="00856563" w:rsidRDefault="006E25BB" w:rsidP="00B51DB6">
            <w:pPr>
              <w:pStyle w:val="Text"/>
            </w:pPr>
            <w:r w:rsidRPr="00856563">
              <w:t>begitu</w:t>
            </w:r>
          </w:p>
        </w:tc>
      </w:tr>
      <w:tr w:rsidR="00AC23C4" w:rsidRPr="00AC23C4" w14:paraId="3DCAD42A" w14:textId="77777777" w:rsidTr="00AC23C4">
        <w:tc>
          <w:tcPr>
            <w:tcW w:w="709" w:type="dxa"/>
            <w:shd w:val="clear" w:color="auto" w:fill="auto"/>
          </w:tcPr>
          <w:p w14:paraId="583BC393" w14:textId="77777777" w:rsidR="006E25BB" w:rsidRPr="00953F60" w:rsidRDefault="006E25BB" w:rsidP="00B51DB6">
            <w:pPr>
              <w:pStyle w:val="GlossEng"/>
            </w:pPr>
          </w:p>
        </w:tc>
        <w:tc>
          <w:tcPr>
            <w:tcW w:w="485" w:type="dxa"/>
            <w:shd w:val="clear" w:color="auto" w:fill="auto"/>
          </w:tcPr>
          <w:p w14:paraId="07CAD59E" w14:textId="77777777" w:rsidR="006E25BB" w:rsidRPr="0099608C" w:rsidRDefault="006E25BB" w:rsidP="00B51DB6">
            <w:pPr>
              <w:pStyle w:val="GlossEng"/>
              <w:rPr>
                <w:rStyle w:val="ChSmallCaps"/>
              </w:rPr>
            </w:pPr>
            <w:r w:rsidRPr="0099608C">
              <w:rPr>
                <w:rStyle w:val="ChSmallCaps"/>
              </w:rPr>
              <w:t>3sg</w:t>
            </w:r>
          </w:p>
        </w:tc>
        <w:tc>
          <w:tcPr>
            <w:tcW w:w="702" w:type="dxa"/>
            <w:shd w:val="clear" w:color="auto" w:fill="auto"/>
          </w:tcPr>
          <w:p w14:paraId="0B71C181" w14:textId="77777777" w:rsidR="006E25BB" w:rsidRPr="0099608C" w:rsidRDefault="006E25BB" w:rsidP="00B51DB6">
            <w:pPr>
              <w:pStyle w:val="GlossEng"/>
              <w:rPr>
                <w:rStyle w:val="ChSmallCaps"/>
              </w:rPr>
            </w:pPr>
            <w:r w:rsidRPr="0099608C">
              <w:rPr>
                <w:rStyle w:val="ChSmallCaps"/>
              </w:rPr>
              <w:t>d.dist</w:t>
            </w:r>
          </w:p>
        </w:tc>
        <w:tc>
          <w:tcPr>
            <w:tcW w:w="614" w:type="dxa"/>
            <w:shd w:val="clear" w:color="auto" w:fill="auto"/>
          </w:tcPr>
          <w:p w14:paraId="261920B2" w14:textId="77777777" w:rsidR="006E25BB" w:rsidRPr="00856563" w:rsidRDefault="006E25BB" w:rsidP="00B51DB6">
            <w:pPr>
              <w:pStyle w:val="GlossEng"/>
            </w:pPr>
            <w:r w:rsidRPr="00856563">
              <w:t>when</w:t>
            </w:r>
          </w:p>
        </w:tc>
        <w:tc>
          <w:tcPr>
            <w:tcW w:w="747" w:type="dxa"/>
            <w:shd w:val="clear" w:color="auto" w:fill="auto"/>
          </w:tcPr>
          <w:p w14:paraId="2D08144C" w14:textId="2ADAFC1B" w:rsidR="006E25BB" w:rsidRPr="00856563" w:rsidRDefault="00EA3192" w:rsidP="00B51DB6">
            <w:pPr>
              <w:pStyle w:val="GlossEng"/>
            </w:pPr>
            <w:r>
              <w:t>few</w:t>
            </w:r>
          </w:p>
        </w:tc>
        <w:tc>
          <w:tcPr>
            <w:tcW w:w="714" w:type="dxa"/>
            <w:shd w:val="clear" w:color="auto" w:fill="auto"/>
          </w:tcPr>
          <w:p w14:paraId="29FF73F7" w14:textId="77777777" w:rsidR="006E25BB" w:rsidRPr="00856563" w:rsidRDefault="006E25BB" w:rsidP="00B51DB6">
            <w:pPr>
              <w:pStyle w:val="GlossEng"/>
            </w:pPr>
            <w:r w:rsidRPr="00856563">
              <w:t>person</w:t>
            </w:r>
          </w:p>
        </w:tc>
        <w:tc>
          <w:tcPr>
            <w:tcW w:w="485" w:type="dxa"/>
            <w:shd w:val="clear" w:color="auto" w:fill="auto"/>
          </w:tcPr>
          <w:p w14:paraId="481081BA" w14:textId="77777777" w:rsidR="006E25BB" w:rsidRPr="0099608C" w:rsidRDefault="006E25BB" w:rsidP="00B51DB6">
            <w:pPr>
              <w:pStyle w:val="GlossEng"/>
              <w:rPr>
                <w:rStyle w:val="ChSmallCaps"/>
              </w:rPr>
            </w:pPr>
            <w:r w:rsidRPr="0099608C">
              <w:rPr>
                <w:rStyle w:val="ChSmallCaps"/>
              </w:rPr>
              <w:t>3sg</w:t>
            </w:r>
          </w:p>
        </w:tc>
        <w:tc>
          <w:tcPr>
            <w:tcW w:w="841" w:type="dxa"/>
            <w:shd w:val="clear" w:color="auto" w:fill="auto"/>
          </w:tcPr>
          <w:p w14:paraId="3C4DA2D9" w14:textId="77777777" w:rsidR="006E25BB" w:rsidRPr="00856563" w:rsidRDefault="006E25BB" w:rsidP="00B51DB6">
            <w:pPr>
              <w:pStyle w:val="GlossEng"/>
            </w:pPr>
            <w:r>
              <w:t>be.usual</w:t>
            </w:r>
          </w:p>
        </w:tc>
        <w:tc>
          <w:tcPr>
            <w:tcW w:w="830" w:type="dxa"/>
            <w:shd w:val="clear" w:color="auto" w:fill="auto"/>
          </w:tcPr>
          <w:p w14:paraId="096D365A" w14:textId="77777777" w:rsidR="006E25BB" w:rsidRPr="00856563" w:rsidRDefault="006E25BB" w:rsidP="00B51DB6">
            <w:pPr>
              <w:pStyle w:val="GlossEng"/>
            </w:pPr>
            <w:r w:rsidRPr="00856563">
              <w:t>like.that</w:t>
            </w:r>
          </w:p>
        </w:tc>
      </w:tr>
    </w:tbl>
    <w:p w14:paraId="293A3550" w14:textId="4FC79A82" w:rsidR="006E25BB" w:rsidRPr="00856563" w:rsidRDefault="00B7093A" w:rsidP="006E25BB">
      <w:pPr>
        <w:pStyle w:val="FreeTranslEng"/>
      </w:pPr>
      <w:r>
        <w:t>‘</w:t>
      </w:r>
      <w:r w:rsidR="006E25BB" w:rsidRPr="00856563">
        <w:t>if there</w:t>
      </w:r>
      <w:r>
        <w:t>’</w:t>
      </w:r>
      <w:r w:rsidR="006E25BB" w:rsidRPr="00856563">
        <w:t xml:space="preserve">re </w:t>
      </w:r>
      <w:r w:rsidR="006E25BB" w:rsidRPr="00856563">
        <w:rPr>
          <w:rStyle w:val="ChBlueBold"/>
        </w:rPr>
        <w:t>few people</w:t>
      </w:r>
      <w:r w:rsidR="006E25BB" w:rsidRPr="00856563">
        <w:t>, he</w:t>
      </w:r>
      <w:r>
        <w:t>’</w:t>
      </w:r>
      <w:r w:rsidR="006E25BB" w:rsidRPr="00856563">
        <w:t>s usually like that</w:t>
      </w:r>
      <w:r>
        <w:t>’</w:t>
      </w:r>
      <w:r w:rsidR="006E25BB" w:rsidRPr="00856563">
        <w:t xml:space="preserve"> </w:t>
      </w:r>
      <w:r w:rsidR="006E25BB">
        <w:rPr>
          <w:rStyle w:val="ExampleSource"/>
        </w:rPr>
        <w:t>[Elicited BR111021</w:t>
      </w:r>
      <w:r w:rsidR="006E25BB" w:rsidRPr="00856563">
        <w:rPr>
          <w:rStyle w:val="ExampleSource"/>
        </w:rPr>
        <w:t>.004]</w:t>
      </w:r>
    </w:p>
    <w:tbl>
      <w:tblPr>
        <w:tblW w:w="3430" w:type="dxa"/>
        <w:tblCellMar>
          <w:left w:w="40" w:type="dxa"/>
          <w:right w:w="40" w:type="dxa"/>
        </w:tblCellMar>
        <w:tblLook w:val="01E0" w:firstRow="1" w:lastRow="1" w:firstColumn="1" w:lastColumn="1" w:noHBand="0" w:noVBand="0"/>
      </w:tblPr>
      <w:tblGrid>
        <w:gridCol w:w="709"/>
        <w:gridCol w:w="636"/>
        <w:gridCol w:w="625"/>
        <w:gridCol w:w="752"/>
        <w:gridCol w:w="708"/>
      </w:tblGrid>
      <w:tr w:rsidR="00AC23C4" w:rsidRPr="004B7057" w14:paraId="1B8B2D2A" w14:textId="77777777" w:rsidTr="00AC23C4">
        <w:tc>
          <w:tcPr>
            <w:tcW w:w="709" w:type="dxa"/>
            <w:shd w:val="clear" w:color="auto" w:fill="auto"/>
          </w:tcPr>
          <w:p w14:paraId="391C00AD" w14:textId="77777777" w:rsidR="00870B5E" w:rsidRPr="00953F60" w:rsidRDefault="00870B5E" w:rsidP="00870B5E">
            <w:pPr>
              <w:pStyle w:val="O0Nwnext"/>
            </w:pPr>
            <w:bookmarkStart w:id="3774" w:name="_Ref275875552"/>
            <w:bookmarkStart w:id="3775" w:name="_Ref340905805"/>
            <w:r w:rsidRPr="00856563">
              <w:t>(</w:t>
            </w:r>
            <w:fldSimple w:instr=" SEQ ( \* ARABIC \s 1 ">
              <w:r w:rsidR="00154D81">
                <w:rPr>
                  <w:noProof/>
                </w:rPr>
                <w:t>82</w:t>
              </w:r>
            </w:fldSimple>
            <w:bookmarkEnd w:id="3774"/>
            <w:r w:rsidRPr="00856563">
              <w:t>)</w:t>
            </w:r>
            <w:bookmarkEnd w:id="3775"/>
          </w:p>
        </w:tc>
        <w:tc>
          <w:tcPr>
            <w:tcW w:w="636" w:type="dxa"/>
            <w:shd w:val="clear" w:color="auto" w:fill="auto"/>
          </w:tcPr>
          <w:p w14:paraId="0252B2AF" w14:textId="77777777" w:rsidR="00870B5E" w:rsidRPr="00856563" w:rsidRDefault="00870B5E" w:rsidP="00870B5E">
            <w:pPr>
              <w:pStyle w:val="Text"/>
              <w:rPr>
                <w:rStyle w:val="ChBlueBold"/>
              </w:rPr>
            </w:pPr>
            <w:r>
              <w:rPr>
                <w:rStyle w:val="ChBlueBold"/>
              </w:rPr>
              <w:t>s</w:t>
            </w:r>
            <w:r w:rsidRPr="00856563">
              <w:rPr>
                <w:rStyle w:val="ChBlueBold"/>
              </w:rPr>
              <w:t>mua</w:t>
            </w:r>
          </w:p>
        </w:tc>
        <w:tc>
          <w:tcPr>
            <w:tcW w:w="625" w:type="dxa"/>
            <w:shd w:val="clear" w:color="auto" w:fill="auto"/>
          </w:tcPr>
          <w:p w14:paraId="399DA224" w14:textId="77777777" w:rsidR="00870B5E" w:rsidRPr="00856563" w:rsidRDefault="00870B5E" w:rsidP="00870B5E">
            <w:pPr>
              <w:pStyle w:val="Text"/>
              <w:rPr>
                <w:rStyle w:val="ChBlueBold"/>
              </w:rPr>
            </w:pPr>
            <w:r w:rsidRPr="00856563">
              <w:rPr>
                <w:rStyle w:val="ChBlueBold"/>
              </w:rPr>
              <w:t>buku</w:t>
            </w:r>
          </w:p>
        </w:tc>
        <w:tc>
          <w:tcPr>
            <w:tcW w:w="752" w:type="dxa"/>
            <w:shd w:val="clear" w:color="auto" w:fill="auto"/>
          </w:tcPr>
          <w:p w14:paraId="6F620C41" w14:textId="77777777" w:rsidR="00870B5E" w:rsidRPr="00856563" w:rsidRDefault="00870B5E" w:rsidP="00870B5E">
            <w:pPr>
              <w:pStyle w:val="Text"/>
            </w:pPr>
            <w:r w:rsidRPr="00856563">
              <w:t>bisa</w:t>
            </w:r>
          </w:p>
        </w:tc>
        <w:tc>
          <w:tcPr>
            <w:tcW w:w="708" w:type="dxa"/>
            <w:shd w:val="clear" w:color="auto" w:fill="auto"/>
          </w:tcPr>
          <w:p w14:paraId="1F7D0DE8" w14:textId="77777777" w:rsidR="00870B5E" w:rsidRPr="00856563" w:rsidRDefault="00870B5E" w:rsidP="00870B5E">
            <w:pPr>
              <w:pStyle w:val="Text"/>
            </w:pPr>
            <w:r w:rsidRPr="00856563">
              <w:t>basa</w:t>
            </w:r>
          </w:p>
        </w:tc>
      </w:tr>
      <w:tr w:rsidR="00AC23C4" w:rsidRPr="00AC23C4" w14:paraId="4CEE63C7" w14:textId="77777777" w:rsidTr="00AC23C4">
        <w:tc>
          <w:tcPr>
            <w:tcW w:w="709" w:type="dxa"/>
            <w:shd w:val="clear" w:color="auto" w:fill="auto"/>
          </w:tcPr>
          <w:p w14:paraId="45505A5B" w14:textId="77777777" w:rsidR="00870B5E" w:rsidRPr="00953F60" w:rsidRDefault="00870B5E" w:rsidP="00870B5E">
            <w:pPr>
              <w:pStyle w:val="GlossEng"/>
            </w:pPr>
          </w:p>
        </w:tc>
        <w:tc>
          <w:tcPr>
            <w:tcW w:w="636" w:type="dxa"/>
            <w:shd w:val="clear" w:color="auto" w:fill="auto"/>
          </w:tcPr>
          <w:p w14:paraId="36A73471" w14:textId="77777777" w:rsidR="00870B5E" w:rsidRPr="00856563" w:rsidRDefault="00870B5E" w:rsidP="00870B5E">
            <w:pPr>
              <w:pStyle w:val="GlossEng"/>
            </w:pPr>
            <w:r w:rsidRPr="00856563">
              <w:t>all</w:t>
            </w:r>
          </w:p>
        </w:tc>
        <w:tc>
          <w:tcPr>
            <w:tcW w:w="625" w:type="dxa"/>
            <w:shd w:val="clear" w:color="auto" w:fill="auto"/>
          </w:tcPr>
          <w:p w14:paraId="4793B5A8" w14:textId="77777777" w:rsidR="00870B5E" w:rsidRPr="00856563" w:rsidRDefault="00870B5E" w:rsidP="00870B5E">
            <w:pPr>
              <w:pStyle w:val="GlossEng"/>
            </w:pPr>
            <w:r w:rsidRPr="00856563">
              <w:t>book</w:t>
            </w:r>
          </w:p>
        </w:tc>
        <w:tc>
          <w:tcPr>
            <w:tcW w:w="752" w:type="dxa"/>
            <w:shd w:val="clear" w:color="auto" w:fill="auto"/>
          </w:tcPr>
          <w:p w14:paraId="08ACC95F" w14:textId="77777777" w:rsidR="00870B5E" w:rsidRPr="00856563" w:rsidRDefault="00870B5E" w:rsidP="00870B5E">
            <w:pPr>
              <w:pStyle w:val="GlossEng"/>
            </w:pPr>
            <w:r w:rsidRPr="00856563">
              <w:t>be.able</w:t>
            </w:r>
          </w:p>
        </w:tc>
        <w:tc>
          <w:tcPr>
            <w:tcW w:w="708" w:type="dxa"/>
            <w:shd w:val="clear" w:color="auto" w:fill="auto"/>
          </w:tcPr>
          <w:p w14:paraId="67B60518" w14:textId="77777777" w:rsidR="00870B5E" w:rsidRPr="00856563" w:rsidRDefault="00870B5E" w:rsidP="00870B5E">
            <w:pPr>
              <w:pStyle w:val="GlossEng"/>
            </w:pPr>
            <w:r>
              <w:t>be.</w:t>
            </w:r>
            <w:r w:rsidRPr="00856563">
              <w:t>wet</w:t>
            </w:r>
          </w:p>
        </w:tc>
      </w:tr>
    </w:tbl>
    <w:p w14:paraId="70769F02" w14:textId="01F55AD3" w:rsidR="00870B5E" w:rsidRPr="00856563" w:rsidRDefault="00B7093A" w:rsidP="00870B5E">
      <w:pPr>
        <w:pStyle w:val="FreeTranslEng"/>
      </w:pPr>
      <w:r>
        <w:t>‘</w:t>
      </w:r>
      <w:r w:rsidR="00870B5E" w:rsidRPr="00856563">
        <w:rPr>
          <w:rStyle w:val="ChBlueBold"/>
        </w:rPr>
        <w:t>all books</w:t>
      </w:r>
      <w:r w:rsidR="00870B5E" w:rsidRPr="00856563">
        <w:t xml:space="preserve"> could get wet</w:t>
      </w:r>
      <w:r>
        <w:t>’</w:t>
      </w:r>
      <w:r w:rsidR="00870B5E" w:rsidRPr="00856563">
        <w:t xml:space="preserve"> </w:t>
      </w:r>
      <w:r w:rsidR="00870B5E" w:rsidRPr="00A749C0">
        <w:rPr>
          <w:rStyle w:val="ExampleSource"/>
        </w:rPr>
        <w:t>[080917-008-NP.0189]</w:t>
      </w:r>
    </w:p>
    <w:p w14:paraId="11BF0824" w14:textId="70F5D499" w:rsidR="006E25BB" w:rsidRDefault="006E25BB" w:rsidP="001320C7">
      <w:pPr>
        <w:pStyle w:val="Body0000after"/>
      </w:pPr>
      <w:r w:rsidRPr="0099608C">
        <w:rPr>
          <w:rStyle w:val="ChSmallCaps"/>
        </w:rPr>
        <w:t>nq</w:t>
      </w:r>
      <w:r w:rsidRPr="0045066E">
        <w:t>t</w:t>
      </w:r>
      <w:r w:rsidRPr="0099608C">
        <w:rPr>
          <w:rStyle w:val="ChSmallCaps"/>
        </w:rPr>
        <w:t>-np</w:t>
      </w:r>
      <w:r w:rsidRPr="00856563">
        <w:t xml:space="preserve">s </w:t>
      </w:r>
      <w:r w:rsidR="009D583B" w:rsidRPr="00856563">
        <w:t>with p</w:t>
      </w:r>
      <w:r w:rsidR="009D583B">
        <w:t>ost</w:t>
      </w:r>
      <w:r w:rsidR="009D583B" w:rsidRPr="00856563">
        <w:t xml:space="preserve">-head </w:t>
      </w:r>
      <w:r w:rsidR="009D583B" w:rsidRPr="00856563">
        <w:rPr>
          <w:rStyle w:val="ChItalBold"/>
        </w:rPr>
        <w:t>banyak</w:t>
      </w:r>
      <w:r w:rsidR="009D583B" w:rsidRPr="00856563">
        <w:t xml:space="preserve"> </w:t>
      </w:r>
      <w:r w:rsidR="00B7093A">
        <w:t>‘</w:t>
      </w:r>
      <w:r w:rsidR="009D583B" w:rsidRPr="00856563">
        <w:t>many</w:t>
      </w:r>
      <w:r w:rsidR="00B7093A">
        <w:t>’</w:t>
      </w:r>
      <w:r w:rsidR="009D583B" w:rsidRPr="00856563">
        <w:t xml:space="preserve">, </w:t>
      </w:r>
      <w:r w:rsidR="00056D7D" w:rsidRPr="00856563">
        <w:rPr>
          <w:rStyle w:val="ChItalBold"/>
        </w:rPr>
        <w:t>brapa</w:t>
      </w:r>
      <w:r w:rsidR="00056D7D" w:rsidRPr="00856563">
        <w:rPr>
          <w:lang w:eastAsia="en-US"/>
        </w:rPr>
        <w:t xml:space="preserve"> </w:t>
      </w:r>
      <w:r w:rsidR="00B7093A">
        <w:rPr>
          <w:lang w:eastAsia="en-US"/>
        </w:rPr>
        <w:t>‘</w:t>
      </w:r>
      <w:r w:rsidR="00056D7D">
        <w:rPr>
          <w:lang w:eastAsia="en-US"/>
        </w:rPr>
        <w:t>several</w:t>
      </w:r>
      <w:r w:rsidR="00B7093A">
        <w:rPr>
          <w:lang w:eastAsia="en-US"/>
        </w:rPr>
        <w:t>’</w:t>
      </w:r>
      <w:r w:rsidR="00056D7D">
        <w:rPr>
          <w:lang w:eastAsia="en-US"/>
        </w:rPr>
        <w:t>,</w:t>
      </w:r>
      <w:r w:rsidR="00056D7D" w:rsidRPr="00856563">
        <w:t xml:space="preserve"> </w:t>
      </w:r>
      <w:r w:rsidR="009D583B" w:rsidRPr="00856563">
        <w:rPr>
          <w:rStyle w:val="ChItalBold"/>
        </w:rPr>
        <w:t>masing-masing</w:t>
      </w:r>
      <w:r w:rsidR="009D583B" w:rsidRPr="00856563">
        <w:t xml:space="preserve"> </w:t>
      </w:r>
      <w:r w:rsidR="00B7093A">
        <w:t>‘</w:t>
      </w:r>
      <w:r w:rsidR="009D583B" w:rsidRPr="00856563">
        <w:t>each</w:t>
      </w:r>
      <w:r w:rsidR="00B7093A">
        <w:t>’</w:t>
      </w:r>
      <w:r w:rsidR="009D583B" w:rsidRPr="00856563">
        <w:t xml:space="preserve">, </w:t>
      </w:r>
      <w:r w:rsidR="00056D7D" w:rsidRPr="00856563">
        <w:rPr>
          <w:rStyle w:val="ChItalBold"/>
        </w:rPr>
        <w:t>sedikit</w:t>
      </w:r>
      <w:r w:rsidR="00056D7D" w:rsidRPr="00856563">
        <w:t xml:space="preserve"> </w:t>
      </w:r>
      <w:r w:rsidR="00B7093A">
        <w:t>‘</w:t>
      </w:r>
      <w:r w:rsidR="00056D7D" w:rsidRPr="00856563">
        <w:t>few</w:t>
      </w:r>
      <w:r w:rsidR="00B7093A">
        <w:t>’</w:t>
      </w:r>
      <w:r w:rsidR="00056D7D" w:rsidRPr="00856563">
        <w:t xml:space="preserve">, </w:t>
      </w:r>
      <w:r w:rsidR="009D583B" w:rsidRPr="00856563">
        <w:t xml:space="preserve">and </w:t>
      </w:r>
      <w:r w:rsidR="00056D7D" w:rsidRPr="00856563">
        <w:rPr>
          <w:rStyle w:val="ChItalBold"/>
        </w:rPr>
        <w:t>smua</w:t>
      </w:r>
      <w:r w:rsidR="00056D7D" w:rsidRPr="00856563">
        <w:t xml:space="preserve"> </w:t>
      </w:r>
      <w:r w:rsidR="00B7093A">
        <w:t>‘</w:t>
      </w:r>
      <w:r w:rsidR="00056D7D" w:rsidRPr="00856563">
        <w:t>all</w:t>
      </w:r>
      <w:r w:rsidR="00B7093A">
        <w:t>’</w:t>
      </w:r>
      <w:r w:rsidR="00056D7D" w:rsidRPr="00856563">
        <w:t xml:space="preserve"> </w:t>
      </w:r>
      <w:r w:rsidR="00033569">
        <w:t xml:space="preserve">typically </w:t>
      </w:r>
      <w:r>
        <w:t xml:space="preserve">signal </w:t>
      </w:r>
      <w:r w:rsidRPr="00856563">
        <w:t>exhaustivity of indefinite countable referent</w:t>
      </w:r>
      <w:r>
        <w:t>s</w:t>
      </w:r>
      <w:r w:rsidR="00C21219">
        <w:t xml:space="preserve">, as </w:t>
      </w:r>
      <w:r w:rsidR="001260A5">
        <w:t xml:space="preserve">shown </w:t>
      </w:r>
      <w:r w:rsidR="00C21219">
        <w:t xml:space="preserve">in </w:t>
      </w:r>
      <w:r w:rsidR="00C21219">
        <w:fldChar w:fldCharType="begin"/>
      </w:r>
      <w:r w:rsidR="00C21219">
        <w:instrText xml:space="preserve"> REF _Ref340905814 \h </w:instrText>
      </w:r>
      <w:r w:rsidR="00C21219">
        <w:fldChar w:fldCharType="separate"/>
      </w:r>
      <w:r w:rsidR="00154D81" w:rsidRPr="00856563">
        <w:t>(</w:t>
      </w:r>
      <w:r w:rsidR="00154D81">
        <w:rPr>
          <w:noProof/>
        </w:rPr>
        <w:t>83</w:t>
      </w:r>
      <w:r w:rsidR="00154D81" w:rsidRPr="00856563">
        <w:t>)</w:t>
      </w:r>
      <w:r w:rsidR="00C21219">
        <w:fldChar w:fldCharType="end"/>
      </w:r>
      <w:r w:rsidR="00C21219">
        <w:t xml:space="preserve"> to </w:t>
      </w:r>
      <w:r w:rsidR="00C21219">
        <w:fldChar w:fldCharType="begin"/>
      </w:r>
      <w:r w:rsidR="00C21219">
        <w:instrText xml:space="preserve"> REF _Ref340905813 \h </w:instrText>
      </w:r>
      <w:r w:rsidR="00C21219">
        <w:fldChar w:fldCharType="separate"/>
      </w:r>
      <w:r w:rsidR="00154D81" w:rsidRPr="00856563">
        <w:t>(</w:t>
      </w:r>
      <w:r w:rsidR="00154D81">
        <w:rPr>
          <w:noProof/>
        </w:rPr>
        <w:t>88</w:t>
      </w:r>
      <w:r w:rsidR="00154D81" w:rsidRPr="00856563">
        <w:t>)</w:t>
      </w:r>
      <w:r w:rsidR="00C21219">
        <w:fldChar w:fldCharType="end"/>
      </w:r>
      <w:r w:rsidR="00033569">
        <w:t xml:space="preserve">. </w:t>
      </w:r>
      <w:r w:rsidR="001260A5">
        <w:t>Besides</w:t>
      </w:r>
      <w:r w:rsidR="00033569">
        <w:t xml:space="preserve">, </w:t>
      </w:r>
      <w:r w:rsidR="00033569" w:rsidRPr="0099608C">
        <w:rPr>
          <w:rStyle w:val="ChSmallCaps"/>
        </w:rPr>
        <w:t>nq</w:t>
      </w:r>
      <w:r w:rsidR="00033569" w:rsidRPr="0045066E">
        <w:t>t</w:t>
      </w:r>
      <w:r w:rsidR="00033569" w:rsidRPr="0099608C">
        <w:rPr>
          <w:rStyle w:val="ChSmallCaps"/>
        </w:rPr>
        <w:t>-np</w:t>
      </w:r>
      <w:r w:rsidR="00033569" w:rsidRPr="00856563">
        <w:t xml:space="preserve">s </w:t>
      </w:r>
      <w:r w:rsidR="00033569">
        <w:t xml:space="preserve">with </w:t>
      </w:r>
      <w:r w:rsidR="00033569" w:rsidRPr="00856563">
        <w:t xml:space="preserve">post-head </w:t>
      </w:r>
      <w:r w:rsidR="00033569" w:rsidRPr="00856563">
        <w:rPr>
          <w:rStyle w:val="ChItalBold"/>
        </w:rPr>
        <w:t>brapa</w:t>
      </w:r>
      <w:r w:rsidR="00033569" w:rsidRPr="00856563">
        <w:rPr>
          <w:lang w:eastAsia="en-US"/>
        </w:rPr>
        <w:t xml:space="preserve"> </w:t>
      </w:r>
      <w:r w:rsidR="00B7093A">
        <w:rPr>
          <w:lang w:eastAsia="en-US"/>
        </w:rPr>
        <w:t>‘</w:t>
      </w:r>
      <w:r w:rsidR="00033569" w:rsidRPr="00856563">
        <w:rPr>
          <w:lang w:eastAsia="en-US"/>
        </w:rPr>
        <w:t>how many</w:t>
      </w:r>
      <w:r w:rsidR="00B7093A">
        <w:rPr>
          <w:lang w:eastAsia="en-US"/>
        </w:rPr>
        <w:t>’</w:t>
      </w:r>
      <w:r w:rsidRPr="00856563">
        <w:t xml:space="preserve"> </w:t>
      </w:r>
      <w:r w:rsidR="00033569">
        <w:t xml:space="preserve">can </w:t>
      </w:r>
      <w:r>
        <w:t xml:space="preserve">denote </w:t>
      </w:r>
      <w:r w:rsidRPr="00856563">
        <w:t>unknown position</w:t>
      </w:r>
      <w:r>
        <w:t>s</w:t>
      </w:r>
      <w:r w:rsidRPr="00856563">
        <w:t xml:space="preserve"> within series of countable referents</w:t>
      </w:r>
      <w:r w:rsidR="00C21219">
        <w:t xml:space="preserve">, as </w:t>
      </w:r>
      <w:r w:rsidRPr="00856563">
        <w:t xml:space="preserve">in </w:t>
      </w:r>
      <w:r w:rsidR="00033569">
        <w:fldChar w:fldCharType="begin"/>
      </w:r>
      <w:r w:rsidR="00033569">
        <w:instrText xml:space="preserve"> REF _Ref340905820 \h </w:instrText>
      </w:r>
      <w:r w:rsidR="00033569">
        <w:fldChar w:fldCharType="separate"/>
      </w:r>
      <w:r w:rsidR="00154D81" w:rsidRPr="00856563">
        <w:t>(</w:t>
      </w:r>
      <w:r w:rsidR="00154D81">
        <w:rPr>
          <w:noProof/>
        </w:rPr>
        <w:t>89</w:t>
      </w:r>
      <w:r w:rsidR="00154D81" w:rsidRPr="00856563">
        <w:t>)</w:t>
      </w:r>
      <w:r w:rsidR="00033569">
        <w:fldChar w:fldCharType="end"/>
      </w:r>
      <w:r w:rsidRPr="00856563">
        <w:t xml:space="preserve">. </w:t>
      </w:r>
      <w:r>
        <w:t xml:space="preserve">While </w:t>
      </w:r>
      <w:r w:rsidRPr="00856563">
        <w:t xml:space="preserve">the head </w:t>
      </w:r>
      <w:r w:rsidR="001260A5">
        <w:t xml:space="preserve">in </w:t>
      </w:r>
      <w:r w:rsidR="001260A5" w:rsidRPr="0099608C">
        <w:rPr>
          <w:rStyle w:val="ChSmallCaps"/>
        </w:rPr>
        <w:t>nq</w:t>
      </w:r>
      <w:r w:rsidR="001260A5" w:rsidRPr="0045066E">
        <w:t>t</w:t>
      </w:r>
      <w:r w:rsidR="001260A5" w:rsidRPr="0099608C">
        <w:rPr>
          <w:rStyle w:val="ChSmallCaps"/>
        </w:rPr>
        <w:t>-np</w:t>
      </w:r>
      <w:r w:rsidR="001260A5" w:rsidRPr="00856563">
        <w:t xml:space="preserve">s </w:t>
      </w:r>
      <w:r>
        <w:t xml:space="preserve">is typically </w:t>
      </w:r>
      <w:r w:rsidRPr="00856563">
        <w:t>noun</w:t>
      </w:r>
      <w:r w:rsidR="00400D09">
        <w:t>,</w:t>
      </w:r>
      <w:r w:rsidRPr="00856563">
        <w:t xml:space="preserve"> as</w:t>
      </w:r>
      <w:r w:rsidR="00400D09">
        <w:t xml:space="preserve"> </w:t>
      </w:r>
      <w:r w:rsidRPr="00856563">
        <w:t xml:space="preserve">in </w:t>
      </w:r>
      <w:r>
        <w:fldChar w:fldCharType="begin"/>
      </w:r>
      <w:r>
        <w:instrText xml:space="preserve"> REF _Ref340905814 \h </w:instrText>
      </w:r>
      <w:r>
        <w:fldChar w:fldCharType="separate"/>
      </w:r>
      <w:r w:rsidR="00154D81" w:rsidRPr="00856563">
        <w:t>(</w:t>
      </w:r>
      <w:r w:rsidR="00154D81">
        <w:rPr>
          <w:noProof/>
        </w:rPr>
        <w:t>83</w:t>
      </w:r>
      <w:r w:rsidR="00154D81" w:rsidRPr="00856563">
        <w:t>)</w:t>
      </w:r>
      <w:r>
        <w:fldChar w:fldCharType="end"/>
      </w:r>
      <w:r w:rsidRPr="00856563">
        <w:t xml:space="preserve">, </w:t>
      </w:r>
      <w:r>
        <w:t xml:space="preserve">it can also be a </w:t>
      </w:r>
      <w:r w:rsidR="009E2117">
        <w:t>personal pronoun</w:t>
      </w:r>
      <w:r>
        <w:t xml:space="preserve"> as </w:t>
      </w:r>
      <w:r w:rsidR="009E2117">
        <w:t xml:space="preserve">in </w:t>
      </w:r>
      <w:r w:rsidR="00056D7D">
        <w:rPr>
          <w:lang w:eastAsia="en-US"/>
        </w:rPr>
        <w:fldChar w:fldCharType="begin"/>
      </w:r>
      <w:r w:rsidR="00056D7D">
        <w:rPr>
          <w:lang w:eastAsia="en-US"/>
        </w:rPr>
        <w:instrText xml:space="preserve"> REF _Ref362343918 \h </w:instrText>
      </w:r>
      <w:r w:rsidR="00056D7D">
        <w:rPr>
          <w:lang w:eastAsia="en-US"/>
        </w:rPr>
      </w:r>
      <w:r w:rsidR="00056D7D">
        <w:rPr>
          <w:lang w:eastAsia="en-US"/>
        </w:rPr>
        <w:fldChar w:fldCharType="separate"/>
      </w:r>
      <w:r w:rsidR="00154D81" w:rsidRPr="00856563">
        <w:t>(</w:t>
      </w:r>
      <w:r w:rsidR="00154D81">
        <w:rPr>
          <w:noProof/>
        </w:rPr>
        <w:t>84</w:t>
      </w:r>
      <w:r w:rsidR="00154D81" w:rsidRPr="00856563">
        <w:t>)</w:t>
      </w:r>
      <w:r w:rsidR="00056D7D">
        <w:rPr>
          <w:lang w:eastAsia="en-US"/>
        </w:rPr>
        <w:fldChar w:fldCharType="end"/>
      </w:r>
      <w:r w:rsidR="009E2117">
        <w:t>.</w:t>
      </w:r>
    </w:p>
    <w:p w14:paraId="68A7FCA8" w14:textId="571D2EC2" w:rsidR="006E25BB" w:rsidRDefault="00033569" w:rsidP="00EA57DE">
      <w:pPr>
        <w:pStyle w:val="Body0505after"/>
      </w:pPr>
      <w:r w:rsidRPr="00033569">
        <w:t>Most often,</w:t>
      </w:r>
      <w:r>
        <w:rPr>
          <w:rStyle w:val="ChSmallCaps"/>
        </w:rPr>
        <w:t xml:space="preserve"> </w:t>
      </w:r>
      <w:r w:rsidR="006E25BB" w:rsidRPr="0099608C">
        <w:rPr>
          <w:rStyle w:val="ChSmallCaps"/>
        </w:rPr>
        <w:t>nq</w:t>
      </w:r>
      <w:r w:rsidR="006E25BB" w:rsidRPr="0045066E">
        <w:t>t</w:t>
      </w:r>
      <w:r w:rsidR="006E25BB" w:rsidRPr="0099608C">
        <w:rPr>
          <w:rStyle w:val="ChSmallCaps"/>
        </w:rPr>
        <w:t>-np</w:t>
      </w:r>
      <w:r w:rsidR="006E25BB" w:rsidRPr="00856563">
        <w:t xml:space="preserve">s </w:t>
      </w:r>
      <w:r w:rsidR="006E25BB">
        <w:t xml:space="preserve">signal </w:t>
      </w:r>
      <w:r w:rsidR="006E25BB" w:rsidRPr="00856563">
        <w:t>a contrastive sense of exhaustivity</w:t>
      </w:r>
      <w:r w:rsidR="00056D7D">
        <w:t xml:space="preserve">: </w:t>
      </w:r>
      <w:r w:rsidR="006E25BB" w:rsidRPr="0099608C">
        <w:rPr>
          <w:rStyle w:val="ChSmallCaps"/>
        </w:rPr>
        <w:t>n</w:t>
      </w:r>
      <w:r w:rsidR="006E25BB" w:rsidRPr="00856563">
        <w:t xml:space="preserve"> </w:t>
      </w:r>
      <w:r w:rsidR="006E25BB" w:rsidRPr="00856563">
        <w:rPr>
          <w:rStyle w:val="ChItalBold"/>
        </w:rPr>
        <w:t>banyak</w:t>
      </w:r>
      <w:r w:rsidR="006E25BB" w:rsidRPr="00856563">
        <w:t xml:space="preserve"> </w:t>
      </w:r>
      <w:r w:rsidR="00056D7D">
        <w:t xml:space="preserve">translates </w:t>
      </w:r>
      <w:r w:rsidR="006E25BB">
        <w:t xml:space="preserve">with </w:t>
      </w:r>
      <w:r w:rsidR="00B7093A">
        <w:t>‘</w:t>
      </w:r>
      <w:r w:rsidR="006E25BB" w:rsidRPr="00856563">
        <w:t xml:space="preserve">many (and not just a few) </w:t>
      </w:r>
      <w:r w:rsidR="000F732D" w:rsidRPr="000F732D">
        <w:rPr>
          <w:rStyle w:val="ChSmallCaps"/>
        </w:rPr>
        <w:t>n</w:t>
      </w:r>
      <w:r w:rsidR="00B7093A">
        <w:t>’</w:t>
      </w:r>
      <w:r w:rsidR="006E25BB" w:rsidRPr="00856563">
        <w:t xml:space="preserve"> as in </w:t>
      </w:r>
      <w:r w:rsidR="006E25BB">
        <w:fldChar w:fldCharType="begin"/>
      </w:r>
      <w:r w:rsidR="006E25BB">
        <w:instrText xml:space="preserve"> REF _Ref340905814 \h </w:instrText>
      </w:r>
      <w:r w:rsidR="006E25BB">
        <w:fldChar w:fldCharType="separate"/>
      </w:r>
      <w:r w:rsidR="00154D81" w:rsidRPr="00856563">
        <w:t>(</w:t>
      </w:r>
      <w:r w:rsidR="00154D81">
        <w:rPr>
          <w:noProof/>
        </w:rPr>
        <w:t>83</w:t>
      </w:r>
      <w:r w:rsidR="00154D81" w:rsidRPr="00856563">
        <w:t>)</w:t>
      </w:r>
      <w:r w:rsidR="006E25BB">
        <w:fldChar w:fldCharType="end"/>
      </w:r>
      <w:r w:rsidR="006E25BB" w:rsidRPr="00856563">
        <w:t xml:space="preserve">, </w:t>
      </w:r>
      <w:r w:rsidR="00EA57DE" w:rsidRPr="0099608C">
        <w:rPr>
          <w:rStyle w:val="ChSmallCaps"/>
        </w:rPr>
        <w:t>n</w:t>
      </w:r>
      <w:r w:rsidR="00EA57DE">
        <w:t xml:space="preserve"> </w:t>
      </w:r>
      <w:r w:rsidR="00EA57DE" w:rsidRPr="00856563">
        <w:rPr>
          <w:rStyle w:val="ChItalBold"/>
        </w:rPr>
        <w:t>masing-masing</w:t>
      </w:r>
      <w:r w:rsidR="00EA57DE" w:rsidRPr="00856563">
        <w:t xml:space="preserve"> </w:t>
      </w:r>
      <w:r w:rsidR="00EA57DE">
        <w:t xml:space="preserve">with </w:t>
      </w:r>
      <w:r w:rsidR="00B7093A">
        <w:t>‘</w:t>
      </w:r>
      <w:r w:rsidR="00EA57DE">
        <w:t xml:space="preserve">several (and not just a few) </w:t>
      </w:r>
      <w:r w:rsidR="00EA57DE" w:rsidRPr="0099608C">
        <w:rPr>
          <w:rStyle w:val="ChSmallCaps"/>
        </w:rPr>
        <w:t>n</w:t>
      </w:r>
      <w:r w:rsidR="00B7093A">
        <w:t>’</w:t>
      </w:r>
      <w:r w:rsidR="00EA57DE" w:rsidRPr="00856563">
        <w:t xml:space="preserve"> as in </w:t>
      </w:r>
      <w:r w:rsidR="00EA57DE">
        <w:rPr>
          <w:lang w:eastAsia="en-US"/>
        </w:rPr>
        <w:fldChar w:fldCharType="begin"/>
      </w:r>
      <w:r w:rsidR="00EA57DE">
        <w:rPr>
          <w:lang w:eastAsia="en-US"/>
        </w:rPr>
        <w:instrText xml:space="preserve"> REF _Ref362343918 \h </w:instrText>
      </w:r>
      <w:r w:rsidR="00EA57DE">
        <w:rPr>
          <w:lang w:eastAsia="en-US"/>
        </w:rPr>
      </w:r>
      <w:r w:rsidR="00EA57DE">
        <w:rPr>
          <w:lang w:eastAsia="en-US"/>
        </w:rPr>
        <w:fldChar w:fldCharType="separate"/>
      </w:r>
      <w:r w:rsidR="00154D81" w:rsidRPr="00856563">
        <w:t>(</w:t>
      </w:r>
      <w:r w:rsidR="00154D81">
        <w:rPr>
          <w:noProof/>
        </w:rPr>
        <w:t>84</w:t>
      </w:r>
      <w:r w:rsidR="00154D81" w:rsidRPr="00856563">
        <w:t>)</w:t>
      </w:r>
      <w:r w:rsidR="00EA57DE">
        <w:rPr>
          <w:lang w:eastAsia="en-US"/>
        </w:rPr>
        <w:fldChar w:fldCharType="end"/>
      </w:r>
      <w:r w:rsidR="00EA57DE">
        <w:t xml:space="preserve">, </w:t>
      </w:r>
      <w:r w:rsidR="006E25BB" w:rsidRPr="0099608C">
        <w:rPr>
          <w:rStyle w:val="ChSmallCaps"/>
        </w:rPr>
        <w:t>n</w:t>
      </w:r>
      <w:r w:rsidR="006E25BB">
        <w:t xml:space="preserve"> </w:t>
      </w:r>
      <w:r w:rsidR="006E25BB" w:rsidRPr="00856563">
        <w:rPr>
          <w:rStyle w:val="ChItalBold"/>
        </w:rPr>
        <w:t>masing-masing</w:t>
      </w:r>
      <w:r w:rsidR="006E25BB" w:rsidRPr="00856563">
        <w:t xml:space="preserve"> </w:t>
      </w:r>
      <w:r w:rsidR="006E25BB">
        <w:t xml:space="preserve">with </w:t>
      </w:r>
      <w:r w:rsidR="00B7093A">
        <w:t>‘</w:t>
      </w:r>
      <w:r w:rsidR="006E25BB" w:rsidRPr="00856563">
        <w:t>each</w:t>
      </w:r>
      <w:r w:rsidR="00EA57DE">
        <w:t xml:space="preserve"> </w:t>
      </w:r>
      <w:r w:rsidR="00A43C38" w:rsidRPr="0099608C">
        <w:rPr>
          <w:rStyle w:val="ChSmallCaps"/>
        </w:rPr>
        <w:t>n</w:t>
      </w:r>
      <w:r w:rsidR="00A43C38">
        <w:rPr>
          <w:rStyle w:val="ChSmallCaps"/>
        </w:rPr>
        <w:t xml:space="preserve"> </w:t>
      </w:r>
      <w:r w:rsidR="00A43C38" w:rsidRPr="00856563">
        <w:t>(with</w:t>
      </w:r>
      <w:r w:rsidR="00A43C38">
        <w:t xml:space="preserve"> nobody</w:t>
      </w:r>
      <w:r w:rsidR="00A43C38" w:rsidRPr="00856563">
        <w:t xml:space="preserve"> missing)</w:t>
      </w:r>
      <w:r w:rsidR="00B7093A">
        <w:t>’</w:t>
      </w:r>
      <w:r w:rsidR="006E25BB" w:rsidRPr="00856563">
        <w:t xml:space="preserve"> as in </w:t>
      </w:r>
      <w:r w:rsidR="00DA52F9">
        <w:t xml:space="preserve">the elicited example in </w:t>
      </w:r>
      <w:r w:rsidR="006E25BB">
        <w:fldChar w:fldCharType="begin"/>
      </w:r>
      <w:r w:rsidR="006E25BB">
        <w:instrText xml:space="preserve"> REF _Ref340905819 \h </w:instrText>
      </w:r>
      <w:r w:rsidR="006E25BB">
        <w:fldChar w:fldCharType="separate"/>
      </w:r>
      <w:r w:rsidR="00154D81" w:rsidRPr="00856563">
        <w:t>(</w:t>
      </w:r>
      <w:r w:rsidR="00154D81">
        <w:rPr>
          <w:noProof/>
        </w:rPr>
        <w:t>85</w:t>
      </w:r>
      <w:r w:rsidR="00154D81" w:rsidRPr="00856563">
        <w:t>)</w:t>
      </w:r>
      <w:r w:rsidR="006E25BB">
        <w:fldChar w:fldCharType="end"/>
      </w:r>
      <w:r>
        <w:t>,</w:t>
      </w:r>
      <w:r w:rsidR="006E25BB" w:rsidRPr="00856563">
        <w:t xml:space="preserve"> </w:t>
      </w:r>
      <w:r w:rsidRPr="0099608C">
        <w:rPr>
          <w:rStyle w:val="ChSmallCaps"/>
        </w:rPr>
        <w:t>n</w:t>
      </w:r>
      <w:r w:rsidRPr="00856563">
        <w:t xml:space="preserve"> </w:t>
      </w:r>
      <w:r w:rsidRPr="00856563">
        <w:rPr>
          <w:rStyle w:val="ChItalBold"/>
        </w:rPr>
        <w:t>sedikit</w:t>
      </w:r>
      <w:r w:rsidRPr="00856563">
        <w:t xml:space="preserve"> </w:t>
      </w:r>
      <w:r>
        <w:t xml:space="preserve">with </w:t>
      </w:r>
      <w:r w:rsidR="00B7093A">
        <w:t>‘</w:t>
      </w:r>
      <w:r w:rsidRPr="00856563">
        <w:t xml:space="preserve">few (and not many) </w:t>
      </w:r>
      <w:r w:rsidRPr="000F732D">
        <w:rPr>
          <w:rStyle w:val="ChSmallCaps"/>
        </w:rPr>
        <w:t>n</w:t>
      </w:r>
      <w:r w:rsidR="00B7093A">
        <w:t>’</w:t>
      </w:r>
      <w:r w:rsidRPr="00856563">
        <w:t xml:space="preserve"> as in </w:t>
      </w:r>
      <w:r>
        <w:fldChar w:fldCharType="begin"/>
      </w:r>
      <w:r>
        <w:instrText xml:space="preserve"> REF _Ref340905815 \h </w:instrText>
      </w:r>
      <w:r>
        <w:fldChar w:fldCharType="separate"/>
      </w:r>
      <w:r w:rsidR="00154D81" w:rsidRPr="00856563">
        <w:t>(</w:t>
      </w:r>
      <w:r w:rsidR="00154D81">
        <w:rPr>
          <w:noProof/>
        </w:rPr>
        <w:t>86</w:t>
      </w:r>
      <w:r w:rsidR="00154D81" w:rsidRPr="00856563">
        <w:t>)</w:t>
      </w:r>
      <w:r>
        <w:fldChar w:fldCharType="end"/>
      </w:r>
      <w:r w:rsidRPr="00856563">
        <w:t xml:space="preserve">, </w:t>
      </w:r>
      <w:r>
        <w:t xml:space="preserve">and </w:t>
      </w:r>
      <w:r w:rsidR="00056D7D" w:rsidRPr="0099608C">
        <w:rPr>
          <w:rStyle w:val="ChSmallCaps"/>
        </w:rPr>
        <w:t>n</w:t>
      </w:r>
      <w:r w:rsidR="00056D7D">
        <w:t xml:space="preserve"> </w:t>
      </w:r>
      <w:r w:rsidR="00056D7D" w:rsidRPr="004B304E">
        <w:rPr>
          <w:rStyle w:val="ChItalBold"/>
        </w:rPr>
        <w:t>smua</w:t>
      </w:r>
      <w:r w:rsidR="00056D7D">
        <w:t xml:space="preserve"> with </w:t>
      </w:r>
      <w:r w:rsidR="00B7093A">
        <w:t>‘</w:t>
      </w:r>
      <w:r w:rsidR="00056D7D" w:rsidRPr="00856563">
        <w:t xml:space="preserve">the entire collection of </w:t>
      </w:r>
      <w:r w:rsidR="00056D7D" w:rsidRPr="0099608C">
        <w:rPr>
          <w:rStyle w:val="ChSmallCaps"/>
        </w:rPr>
        <w:t>n</w:t>
      </w:r>
      <w:r w:rsidR="00056D7D" w:rsidRPr="00856563">
        <w:t xml:space="preserve"> (with nobody/nothing missing)</w:t>
      </w:r>
      <w:r w:rsidR="00B7093A">
        <w:t>’</w:t>
      </w:r>
      <w:r w:rsidR="00056D7D" w:rsidRPr="00856563">
        <w:t xml:space="preserve"> as in </w:t>
      </w:r>
      <w:r w:rsidR="00056D7D">
        <w:fldChar w:fldCharType="begin"/>
      </w:r>
      <w:r w:rsidR="00056D7D">
        <w:instrText xml:space="preserve"> REF _Ref340905813 \h </w:instrText>
      </w:r>
      <w:r w:rsidR="00056D7D">
        <w:fldChar w:fldCharType="separate"/>
      </w:r>
      <w:r w:rsidR="00154D81" w:rsidRPr="00856563">
        <w:t>(</w:t>
      </w:r>
      <w:r w:rsidR="00154D81">
        <w:rPr>
          <w:noProof/>
        </w:rPr>
        <w:t>88</w:t>
      </w:r>
      <w:r w:rsidR="00154D81" w:rsidRPr="00856563">
        <w:t>)</w:t>
      </w:r>
      <w:r w:rsidR="00056D7D">
        <w:fldChar w:fldCharType="end"/>
      </w:r>
      <w:r>
        <w:t xml:space="preserve">. </w:t>
      </w:r>
      <w:r w:rsidR="006E25BB" w:rsidRPr="00856563">
        <w:t>As mentioned above, the corpus includes only few noun phrases with adnominal</w:t>
      </w:r>
      <w:r w:rsidR="006E25BB">
        <w:t>ly used</w:t>
      </w:r>
      <w:r w:rsidR="006E25BB" w:rsidRPr="00856563">
        <w:t xml:space="preserve"> </w:t>
      </w:r>
      <w:r w:rsidR="006E25BB" w:rsidRPr="00856563">
        <w:rPr>
          <w:rStyle w:val="ChItalBold"/>
        </w:rPr>
        <w:t>sedikit</w:t>
      </w:r>
      <w:r w:rsidR="006E25BB" w:rsidRPr="00856563">
        <w:t xml:space="preserve"> </w:t>
      </w:r>
      <w:r w:rsidR="00B7093A">
        <w:t>‘</w:t>
      </w:r>
      <w:r w:rsidR="006E25BB" w:rsidRPr="00856563">
        <w:t>few</w:t>
      </w:r>
      <w:r w:rsidR="00B7093A">
        <w:t>’</w:t>
      </w:r>
      <w:r w:rsidR="006E25BB" w:rsidRPr="00856563">
        <w:t xml:space="preserve"> one of which is presented in </w:t>
      </w:r>
      <w:r w:rsidR="006E25BB">
        <w:fldChar w:fldCharType="begin"/>
      </w:r>
      <w:r w:rsidR="006E25BB">
        <w:instrText xml:space="preserve"> REF _Ref340905815 \h </w:instrText>
      </w:r>
      <w:r w:rsidR="006E25BB">
        <w:fldChar w:fldCharType="separate"/>
      </w:r>
      <w:r w:rsidR="00154D81" w:rsidRPr="00856563">
        <w:t>(</w:t>
      </w:r>
      <w:r w:rsidR="00154D81">
        <w:rPr>
          <w:noProof/>
        </w:rPr>
        <w:t>86</w:t>
      </w:r>
      <w:r w:rsidR="00154D81" w:rsidRPr="00856563">
        <w:t>)</w:t>
      </w:r>
      <w:r w:rsidR="006E25BB">
        <w:fldChar w:fldCharType="end"/>
      </w:r>
      <w:r w:rsidR="006E25BB" w:rsidRPr="00856563">
        <w:t xml:space="preserve">: </w:t>
      </w:r>
      <w:r w:rsidR="00917457" w:rsidRPr="00856563">
        <w:rPr>
          <w:rStyle w:val="ChItalBold"/>
        </w:rPr>
        <w:t>ikang</w:t>
      </w:r>
      <w:r w:rsidR="006E25BB" w:rsidRPr="00856563">
        <w:rPr>
          <w:rStyle w:val="ChItalBold"/>
        </w:rPr>
        <w:t xml:space="preserve"> sedikit</w:t>
      </w:r>
      <w:r w:rsidR="006E25BB" w:rsidRPr="00856563">
        <w:t xml:space="preserve"> </w:t>
      </w:r>
      <w:r w:rsidR="00B7093A">
        <w:t>‘</w:t>
      </w:r>
      <w:r w:rsidR="006E25BB" w:rsidRPr="00856563">
        <w:t>few fish</w:t>
      </w:r>
      <w:r w:rsidR="00B7093A">
        <w:t>’</w:t>
      </w:r>
      <w:r w:rsidR="006E25BB" w:rsidRPr="00856563">
        <w:t xml:space="preserve">. Alternatively, however, </w:t>
      </w:r>
      <w:r w:rsidR="00917457" w:rsidRPr="00856563">
        <w:rPr>
          <w:rStyle w:val="ChItalBold"/>
        </w:rPr>
        <w:t>ikang</w:t>
      </w:r>
      <w:r w:rsidR="006E25BB" w:rsidRPr="00856563">
        <w:rPr>
          <w:rStyle w:val="ChItalBold"/>
        </w:rPr>
        <w:t xml:space="preserve"> sedikit</w:t>
      </w:r>
      <w:r w:rsidR="006E25BB" w:rsidRPr="00856563">
        <w:t xml:space="preserve"> could receive the predicative reading </w:t>
      </w:r>
      <w:r w:rsidR="00B7093A">
        <w:t>‘</w:t>
      </w:r>
      <w:r w:rsidR="006E25BB" w:rsidRPr="00856563">
        <w:t>the fish are few</w:t>
      </w:r>
      <w:r w:rsidR="00B7093A">
        <w:t>’</w:t>
      </w:r>
      <w:r w:rsidR="006E25BB" w:rsidRPr="00856563">
        <w:t xml:space="preserve">. </w:t>
      </w:r>
      <w:r w:rsidR="006E25BB">
        <w:t>Therefore</w:t>
      </w:r>
      <w:r w:rsidR="006E25BB" w:rsidRPr="00856563">
        <w:t xml:space="preserve">, an additional elicited example is </w:t>
      </w:r>
      <w:r w:rsidR="006E25BB">
        <w:t xml:space="preserve">given </w:t>
      </w:r>
      <w:r w:rsidR="006E25BB" w:rsidRPr="00856563">
        <w:t xml:space="preserve">in </w:t>
      </w:r>
      <w:r w:rsidR="006E25BB">
        <w:fldChar w:fldCharType="begin"/>
      </w:r>
      <w:r w:rsidR="006E25BB">
        <w:instrText xml:space="preserve"> REF _Ref340905818 \h </w:instrText>
      </w:r>
      <w:r w:rsidR="006E25BB">
        <w:fldChar w:fldCharType="separate"/>
      </w:r>
      <w:r w:rsidR="00154D81" w:rsidRPr="00856563">
        <w:t>(</w:t>
      </w:r>
      <w:r w:rsidR="00154D81">
        <w:rPr>
          <w:noProof/>
        </w:rPr>
        <w:t>87</w:t>
      </w:r>
      <w:r w:rsidR="00154D81" w:rsidRPr="00856563">
        <w:t>)</w:t>
      </w:r>
      <w:r w:rsidR="006E25BB">
        <w:fldChar w:fldCharType="end"/>
      </w:r>
      <w:r w:rsidR="006E25BB" w:rsidRPr="00856563">
        <w:t>.</w:t>
      </w:r>
    </w:p>
    <w:p w14:paraId="0F949FFC" w14:textId="77777777" w:rsidR="006E25BB" w:rsidRDefault="006E25BB" w:rsidP="006E25BB">
      <w:pPr>
        <w:pStyle w:val="ExampleTitle"/>
      </w:pPr>
      <w:r w:rsidRPr="0099608C">
        <w:rPr>
          <w:rStyle w:val="ChSmallCaps"/>
        </w:rPr>
        <w:t>nq</w:t>
      </w:r>
      <w:r w:rsidRPr="0045066E">
        <w:t>t</w:t>
      </w:r>
      <w:r w:rsidRPr="0099608C">
        <w:rPr>
          <w:rStyle w:val="ChSmallCaps"/>
        </w:rPr>
        <w:t>-np</w:t>
      </w:r>
      <w:r w:rsidRPr="00856563">
        <w:t xml:space="preserve">s denoting </w:t>
      </w:r>
      <w:r>
        <w:t>indefinite quantities</w:t>
      </w:r>
      <w:r w:rsidRPr="00856563">
        <w:t xml:space="preserve"> of countable referent</w:t>
      </w:r>
      <w:r>
        <w:t>s: Exhaustivity</w:t>
      </w:r>
    </w:p>
    <w:tbl>
      <w:tblPr>
        <w:tblW w:w="3560" w:type="dxa"/>
        <w:tblCellMar>
          <w:left w:w="40" w:type="dxa"/>
          <w:right w:w="40" w:type="dxa"/>
        </w:tblCellMar>
        <w:tblLook w:val="01E0" w:firstRow="1" w:lastRow="1" w:firstColumn="1" w:lastColumn="1" w:noHBand="0" w:noVBand="0"/>
      </w:tblPr>
      <w:tblGrid>
        <w:gridCol w:w="709"/>
        <w:gridCol w:w="284"/>
        <w:gridCol w:w="547"/>
        <w:gridCol w:w="625"/>
        <w:gridCol w:w="814"/>
        <w:gridCol w:w="581"/>
      </w:tblGrid>
      <w:tr w:rsidR="00AC23C4" w:rsidRPr="004B7057" w14:paraId="4D371406" w14:textId="77777777" w:rsidTr="00AC23C4">
        <w:tc>
          <w:tcPr>
            <w:tcW w:w="709" w:type="dxa"/>
            <w:shd w:val="clear" w:color="auto" w:fill="auto"/>
          </w:tcPr>
          <w:p w14:paraId="53CA500D" w14:textId="77777777" w:rsidR="00056D7D" w:rsidRPr="00953F60" w:rsidRDefault="00056D7D" w:rsidP="00033569">
            <w:pPr>
              <w:pStyle w:val="O0Nwnext"/>
            </w:pPr>
            <w:bookmarkStart w:id="3776" w:name="_Ref340905814"/>
            <w:r w:rsidRPr="00856563">
              <w:t>(</w:t>
            </w:r>
            <w:fldSimple w:instr=" SEQ ( \* ARABIC \s 1 ">
              <w:r w:rsidR="00154D81">
                <w:rPr>
                  <w:noProof/>
                </w:rPr>
                <w:t>83</w:t>
              </w:r>
            </w:fldSimple>
            <w:r w:rsidRPr="00856563">
              <w:t>)</w:t>
            </w:r>
            <w:bookmarkEnd w:id="3776"/>
          </w:p>
        </w:tc>
        <w:tc>
          <w:tcPr>
            <w:tcW w:w="284" w:type="dxa"/>
            <w:shd w:val="clear" w:color="auto" w:fill="auto"/>
          </w:tcPr>
          <w:p w14:paraId="136DE3D5" w14:textId="77777777" w:rsidR="00056D7D" w:rsidRPr="00856563" w:rsidRDefault="00056D7D" w:rsidP="00033569">
            <w:pPr>
              <w:pStyle w:val="Text"/>
            </w:pPr>
            <w:r w:rsidRPr="00856563">
              <w:t>…</w:t>
            </w:r>
          </w:p>
        </w:tc>
        <w:tc>
          <w:tcPr>
            <w:tcW w:w="547" w:type="dxa"/>
            <w:shd w:val="clear" w:color="auto" w:fill="auto"/>
          </w:tcPr>
          <w:p w14:paraId="79CA2570" w14:textId="77777777" w:rsidR="00056D7D" w:rsidRPr="00856563" w:rsidRDefault="00056D7D" w:rsidP="00033569">
            <w:pPr>
              <w:pStyle w:val="Text"/>
            </w:pPr>
            <w:r w:rsidRPr="00856563">
              <w:t>baca</w:t>
            </w:r>
          </w:p>
        </w:tc>
        <w:tc>
          <w:tcPr>
            <w:tcW w:w="625" w:type="dxa"/>
            <w:shd w:val="clear" w:color="auto" w:fill="auto"/>
          </w:tcPr>
          <w:p w14:paraId="5B0B2954" w14:textId="77777777" w:rsidR="00056D7D" w:rsidRPr="00856563" w:rsidRDefault="00056D7D" w:rsidP="00033569">
            <w:pPr>
              <w:pStyle w:val="Text"/>
              <w:rPr>
                <w:rStyle w:val="ChBlueBold"/>
              </w:rPr>
            </w:pPr>
            <w:r w:rsidRPr="00856563">
              <w:rPr>
                <w:rStyle w:val="ChBlueBold"/>
              </w:rPr>
              <w:t>buku</w:t>
            </w:r>
          </w:p>
        </w:tc>
        <w:tc>
          <w:tcPr>
            <w:tcW w:w="814" w:type="dxa"/>
            <w:shd w:val="clear" w:color="auto" w:fill="auto"/>
          </w:tcPr>
          <w:p w14:paraId="563D6E3B" w14:textId="77777777" w:rsidR="00056D7D" w:rsidRPr="00856563" w:rsidRDefault="00056D7D" w:rsidP="00033569">
            <w:pPr>
              <w:pStyle w:val="Text"/>
              <w:rPr>
                <w:rStyle w:val="ChBlueBold"/>
              </w:rPr>
            </w:pPr>
            <w:r>
              <w:rPr>
                <w:rStyle w:val="ChBlueBold"/>
              </w:rPr>
              <w:t>banya</w:t>
            </w:r>
            <w:r w:rsidRPr="00856563">
              <w:rPr>
                <w:rStyle w:val="ChBlueBold"/>
              </w:rPr>
              <w:t>k</w:t>
            </w:r>
          </w:p>
        </w:tc>
        <w:tc>
          <w:tcPr>
            <w:tcW w:w="581" w:type="dxa"/>
            <w:shd w:val="clear" w:color="auto" w:fill="auto"/>
          </w:tcPr>
          <w:p w14:paraId="0DBAAACC" w14:textId="77777777" w:rsidR="00056D7D" w:rsidRPr="00856563" w:rsidRDefault="00056D7D" w:rsidP="00033569">
            <w:pPr>
              <w:pStyle w:val="Text"/>
              <w:rPr>
                <w:rStyle w:val="ChBlueBold"/>
              </w:rPr>
            </w:pPr>
            <w:r w:rsidRPr="00856563">
              <w:rPr>
                <w:rStyle w:val="ChBlueBold"/>
              </w:rPr>
              <w:t>skali</w:t>
            </w:r>
          </w:p>
        </w:tc>
      </w:tr>
      <w:tr w:rsidR="00AC23C4" w:rsidRPr="00AC23C4" w14:paraId="27F53806" w14:textId="77777777" w:rsidTr="00AC23C4">
        <w:tc>
          <w:tcPr>
            <w:tcW w:w="709" w:type="dxa"/>
            <w:shd w:val="clear" w:color="auto" w:fill="auto"/>
          </w:tcPr>
          <w:p w14:paraId="550801B2" w14:textId="77777777" w:rsidR="00056D7D" w:rsidRPr="00953F60" w:rsidRDefault="00056D7D" w:rsidP="00033569">
            <w:pPr>
              <w:pStyle w:val="GlossEng"/>
            </w:pPr>
          </w:p>
        </w:tc>
        <w:tc>
          <w:tcPr>
            <w:tcW w:w="284" w:type="dxa"/>
            <w:shd w:val="clear" w:color="auto" w:fill="auto"/>
          </w:tcPr>
          <w:p w14:paraId="2F35E980" w14:textId="77777777" w:rsidR="00056D7D" w:rsidRPr="00856563" w:rsidRDefault="00056D7D" w:rsidP="00033569">
            <w:pPr>
              <w:pStyle w:val="GlossEng"/>
            </w:pPr>
          </w:p>
        </w:tc>
        <w:tc>
          <w:tcPr>
            <w:tcW w:w="547" w:type="dxa"/>
            <w:shd w:val="clear" w:color="auto" w:fill="auto"/>
          </w:tcPr>
          <w:p w14:paraId="424B9330" w14:textId="77777777" w:rsidR="00056D7D" w:rsidRPr="00856563" w:rsidRDefault="00056D7D" w:rsidP="00033569">
            <w:pPr>
              <w:pStyle w:val="GlossEng"/>
            </w:pPr>
            <w:r w:rsidRPr="00856563">
              <w:t>read</w:t>
            </w:r>
          </w:p>
        </w:tc>
        <w:tc>
          <w:tcPr>
            <w:tcW w:w="625" w:type="dxa"/>
            <w:shd w:val="clear" w:color="auto" w:fill="auto"/>
          </w:tcPr>
          <w:p w14:paraId="685A8169" w14:textId="77777777" w:rsidR="00056D7D" w:rsidRPr="00856563" w:rsidRDefault="00056D7D" w:rsidP="00033569">
            <w:pPr>
              <w:pStyle w:val="GlossEng"/>
            </w:pPr>
            <w:r w:rsidRPr="00856563">
              <w:t>book</w:t>
            </w:r>
          </w:p>
        </w:tc>
        <w:tc>
          <w:tcPr>
            <w:tcW w:w="814" w:type="dxa"/>
            <w:shd w:val="clear" w:color="auto" w:fill="auto"/>
          </w:tcPr>
          <w:p w14:paraId="73238557" w14:textId="77777777" w:rsidR="00056D7D" w:rsidRPr="00856563" w:rsidRDefault="00056D7D" w:rsidP="00033569">
            <w:pPr>
              <w:pStyle w:val="GlossEng"/>
            </w:pPr>
            <w:r w:rsidRPr="00856563">
              <w:t>many</w:t>
            </w:r>
          </w:p>
        </w:tc>
        <w:tc>
          <w:tcPr>
            <w:tcW w:w="581" w:type="dxa"/>
            <w:shd w:val="clear" w:color="auto" w:fill="auto"/>
          </w:tcPr>
          <w:p w14:paraId="34BF3F89" w14:textId="77777777" w:rsidR="00056D7D" w:rsidRPr="00856563" w:rsidRDefault="00056D7D" w:rsidP="00033569">
            <w:pPr>
              <w:pStyle w:val="GlossEng"/>
            </w:pPr>
            <w:r w:rsidRPr="00856563">
              <w:t>very</w:t>
            </w:r>
          </w:p>
        </w:tc>
      </w:tr>
    </w:tbl>
    <w:p w14:paraId="0572FC13" w14:textId="14DD8DCC" w:rsidR="00056D7D" w:rsidRPr="00072AF1" w:rsidRDefault="00B7093A" w:rsidP="00056D7D">
      <w:pPr>
        <w:pStyle w:val="FreeTranslEng"/>
      </w:pPr>
      <w:r>
        <w:t>‘</w:t>
      </w:r>
      <w:r w:rsidR="00056D7D" w:rsidRPr="00856563">
        <w:t>… (I</w:t>
      </w:r>
      <w:r>
        <w:t>’</w:t>
      </w:r>
      <w:r w:rsidR="00056D7D" w:rsidRPr="00856563">
        <w:t xml:space="preserve">ve) read </w:t>
      </w:r>
      <w:r w:rsidR="00056D7D" w:rsidRPr="00856563">
        <w:rPr>
          <w:rStyle w:val="ChBlueBold"/>
        </w:rPr>
        <w:t>very many books</w:t>
      </w:r>
      <w:r>
        <w:t>’</w:t>
      </w:r>
      <w:r w:rsidR="00056D7D" w:rsidRPr="00856563">
        <w:t xml:space="preserve"> </w:t>
      </w:r>
      <w:r w:rsidR="00056D7D" w:rsidRPr="00856563">
        <w:rPr>
          <w:rStyle w:val="ExampleSource"/>
        </w:rPr>
        <w:t>[080917-010-CvEx.0172]</w:t>
      </w:r>
    </w:p>
    <w:tbl>
      <w:tblPr>
        <w:tblW w:w="0" w:type="auto"/>
        <w:tblCellMar>
          <w:left w:w="40" w:type="dxa"/>
          <w:right w:w="40" w:type="dxa"/>
        </w:tblCellMar>
        <w:tblLook w:val="01E0" w:firstRow="1" w:lastRow="1" w:firstColumn="1" w:lastColumn="1" w:noHBand="0" w:noVBand="0"/>
      </w:tblPr>
      <w:tblGrid>
        <w:gridCol w:w="709"/>
        <w:gridCol w:w="485"/>
        <w:gridCol w:w="1341"/>
        <w:gridCol w:w="792"/>
        <w:gridCol w:w="747"/>
        <w:gridCol w:w="702"/>
      </w:tblGrid>
      <w:tr w:rsidR="00AC23C4" w:rsidRPr="004B7057" w14:paraId="45C00CB4" w14:textId="77777777" w:rsidTr="00AC23C4">
        <w:tc>
          <w:tcPr>
            <w:tcW w:w="709" w:type="dxa"/>
            <w:shd w:val="clear" w:color="auto" w:fill="auto"/>
          </w:tcPr>
          <w:p w14:paraId="273D19BB" w14:textId="77777777" w:rsidR="00EA57DE" w:rsidRPr="00953F60" w:rsidRDefault="00EA57DE" w:rsidP="00EA57DE">
            <w:pPr>
              <w:pStyle w:val="O0Nwnext"/>
            </w:pPr>
            <w:bookmarkStart w:id="3777" w:name="_Ref362343918"/>
            <w:r w:rsidRPr="00856563">
              <w:t>(</w:t>
            </w:r>
            <w:fldSimple w:instr=" SEQ ( \* ARABIC \s 1 ">
              <w:r w:rsidR="00154D81">
                <w:rPr>
                  <w:noProof/>
                </w:rPr>
                <w:t>84</w:t>
              </w:r>
            </w:fldSimple>
            <w:r w:rsidRPr="00856563">
              <w:t>)</w:t>
            </w:r>
            <w:bookmarkEnd w:id="3777"/>
          </w:p>
        </w:tc>
        <w:tc>
          <w:tcPr>
            <w:tcW w:w="485" w:type="dxa"/>
            <w:shd w:val="clear" w:color="auto" w:fill="auto"/>
          </w:tcPr>
          <w:p w14:paraId="6E10D094" w14:textId="77777777" w:rsidR="00EA57DE" w:rsidRPr="00856563" w:rsidRDefault="00EA57DE" w:rsidP="00EA57DE">
            <w:pPr>
              <w:pStyle w:val="Text"/>
            </w:pPr>
            <w:r w:rsidRPr="00856563">
              <w:t>sa</w:t>
            </w:r>
          </w:p>
        </w:tc>
        <w:tc>
          <w:tcPr>
            <w:tcW w:w="1341" w:type="dxa"/>
            <w:shd w:val="clear" w:color="auto" w:fill="auto"/>
          </w:tcPr>
          <w:p w14:paraId="161EC012" w14:textId="77777777" w:rsidR="00EA57DE" w:rsidRPr="00856563" w:rsidRDefault="00EA57DE" w:rsidP="00EA57DE">
            <w:pPr>
              <w:pStyle w:val="Text"/>
            </w:pPr>
            <w:r w:rsidRPr="00856563">
              <w:t>maki</w:t>
            </w:r>
          </w:p>
        </w:tc>
        <w:tc>
          <w:tcPr>
            <w:tcW w:w="792" w:type="dxa"/>
            <w:shd w:val="clear" w:color="auto" w:fill="auto"/>
          </w:tcPr>
          <w:p w14:paraId="34BB2138" w14:textId="77777777" w:rsidR="00EA57DE" w:rsidRPr="00856563" w:rsidRDefault="00EA57DE" w:rsidP="00EA57DE">
            <w:pPr>
              <w:pStyle w:val="Text"/>
              <w:rPr>
                <w:rStyle w:val="ChBlueBold"/>
              </w:rPr>
            </w:pPr>
            <w:r>
              <w:rPr>
                <w:rStyle w:val="ChBlueBold"/>
              </w:rPr>
              <w:t>dorang</w:t>
            </w:r>
          </w:p>
        </w:tc>
        <w:tc>
          <w:tcPr>
            <w:tcW w:w="747" w:type="dxa"/>
            <w:shd w:val="clear" w:color="auto" w:fill="auto"/>
          </w:tcPr>
          <w:p w14:paraId="09F64168" w14:textId="77777777" w:rsidR="00EA57DE" w:rsidRPr="00856563" w:rsidRDefault="00EA57DE" w:rsidP="00EA57DE">
            <w:pPr>
              <w:pStyle w:val="Text"/>
              <w:rPr>
                <w:rStyle w:val="ChBlueBold"/>
              </w:rPr>
            </w:pPr>
            <w:r>
              <w:rPr>
                <w:rStyle w:val="ChBlueBold"/>
              </w:rPr>
              <w:t>b</w:t>
            </w:r>
            <w:r w:rsidRPr="00856563">
              <w:rPr>
                <w:rStyle w:val="ChBlueBold"/>
              </w:rPr>
              <w:t>rapa</w:t>
            </w:r>
          </w:p>
        </w:tc>
        <w:tc>
          <w:tcPr>
            <w:tcW w:w="702" w:type="dxa"/>
            <w:shd w:val="clear" w:color="auto" w:fill="auto"/>
          </w:tcPr>
          <w:p w14:paraId="4737E103" w14:textId="77777777" w:rsidR="00EA57DE" w:rsidRPr="007244E4" w:rsidRDefault="00EA57DE" w:rsidP="00EA57DE">
            <w:pPr>
              <w:pStyle w:val="Text"/>
            </w:pPr>
            <w:r w:rsidRPr="007244E4">
              <w:t>itu</w:t>
            </w:r>
          </w:p>
        </w:tc>
      </w:tr>
      <w:tr w:rsidR="00AC23C4" w:rsidRPr="00AC23C4" w14:paraId="51471CD2" w14:textId="77777777" w:rsidTr="00AC23C4">
        <w:tc>
          <w:tcPr>
            <w:tcW w:w="709" w:type="dxa"/>
            <w:shd w:val="clear" w:color="auto" w:fill="auto"/>
          </w:tcPr>
          <w:p w14:paraId="73B41C58" w14:textId="77777777" w:rsidR="00EA57DE" w:rsidRPr="00953F60" w:rsidRDefault="00EA57DE" w:rsidP="00EA57DE">
            <w:pPr>
              <w:pStyle w:val="GlossEng"/>
            </w:pPr>
          </w:p>
        </w:tc>
        <w:tc>
          <w:tcPr>
            <w:tcW w:w="485" w:type="dxa"/>
            <w:shd w:val="clear" w:color="auto" w:fill="auto"/>
          </w:tcPr>
          <w:p w14:paraId="5FB05CB2" w14:textId="77777777" w:rsidR="00EA57DE" w:rsidRPr="0099608C" w:rsidRDefault="00EA57DE" w:rsidP="00EA57DE">
            <w:pPr>
              <w:pStyle w:val="GlossEng"/>
              <w:rPr>
                <w:rStyle w:val="ChSmallCaps"/>
              </w:rPr>
            </w:pPr>
            <w:r w:rsidRPr="0099608C">
              <w:rPr>
                <w:rStyle w:val="ChSmallCaps"/>
              </w:rPr>
              <w:t>1sg</w:t>
            </w:r>
          </w:p>
        </w:tc>
        <w:tc>
          <w:tcPr>
            <w:tcW w:w="1341" w:type="dxa"/>
            <w:shd w:val="clear" w:color="auto" w:fill="auto"/>
          </w:tcPr>
          <w:p w14:paraId="0BE0F4E7" w14:textId="77777777" w:rsidR="00EA57DE" w:rsidRPr="00856563" w:rsidRDefault="00EA57DE" w:rsidP="00EA57DE">
            <w:pPr>
              <w:pStyle w:val="GlossEng"/>
            </w:pPr>
            <w:r w:rsidRPr="00856563">
              <w:t>abuse</w:t>
            </w:r>
            <w:r>
              <w:t>.verbally</w:t>
            </w:r>
          </w:p>
        </w:tc>
        <w:tc>
          <w:tcPr>
            <w:tcW w:w="792" w:type="dxa"/>
            <w:shd w:val="clear" w:color="auto" w:fill="auto"/>
          </w:tcPr>
          <w:p w14:paraId="50200C65" w14:textId="77777777" w:rsidR="00EA57DE" w:rsidRPr="0099608C" w:rsidRDefault="00EA57DE" w:rsidP="00EA57DE">
            <w:pPr>
              <w:pStyle w:val="GlossEng"/>
              <w:rPr>
                <w:rStyle w:val="ChSmallCaps"/>
              </w:rPr>
            </w:pPr>
            <w:r w:rsidRPr="0099608C">
              <w:rPr>
                <w:rStyle w:val="ChSmallCaps"/>
              </w:rPr>
              <w:t>3pl</w:t>
            </w:r>
          </w:p>
        </w:tc>
        <w:tc>
          <w:tcPr>
            <w:tcW w:w="747" w:type="dxa"/>
            <w:shd w:val="clear" w:color="auto" w:fill="auto"/>
          </w:tcPr>
          <w:p w14:paraId="78886DA8" w14:textId="77777777" w:rsidR="00EA57DE" w:rsidRPr="00856563" w:rsidRDefault="00EA57DE" w:rsidP="00EA57DE">
            <w:pPr>
              <w:pStyle w:val="GlossEng"/>
            </w:pPr>
            <w:r>
              <w:t>several</w:t>
            </w:r>
          </w:p>
        </w:tc>
        <w:tc>
          <w:tcPr>
            <w:tcW w:w="702" w:type="dxa"/>
            <w:shd w:val="clear" w:color="auto" w:fill="auto"/>
          </w:tcPr>
          <w:p w14:paraId="24E3C69C" w14:textId="77777777" w:rsidR="00EA57DE" w:rsidRPr="0099608C" w:rsidRDefault="00EA57DE" w:rsidP="00EA57DE">
            <w:pPr>
              <w:pStyle w:val="GlossEng"/>
              <w:rPr>
                <w:rStyle w:val="ChSmallCaps"/>
              </w:rPr>
            </w:pPr>
            <w:r w:rsidRPr="0099608C">
              <w:rPr>
                <w:rStyle w:val="ChSmallCaps"/>
              </w:rPr>
              <w:t>d.dist</w:t>
            </w:r>
          </w:p>
        </w:tc>
      </w:tr>
    </w:tbl>
    <w:p w14:paraId="30298F70" w14:textId="79EEEE42" w:rsidR="00EA57DE" w:rsidRPr="00072AF1" w:rsidRDefault="00B7093A" w:rsidP="00EA57DE">
      <w:pPr>
        <w:pStyle w:val="FreeTranslEng"/>
      </w:pPr>
      <w:r>
        <w:t>‘</w:t>
      </w:r>
      <w:r w:rsidR="00EA57DE" w:rsidRPr="00856563">
        <w:t xml:space="preserve">I </w:t>
      </w:r>
      <w:r w:rsidR="00EA57DE">
        <w:t>verbally</w:t>
      </w:r>
      <w:r w:rsidR="00EA57DE" w:rsidRPr="00856563">
        <w:t xml:space="preserve"> abused</w:t>
      </w:r>
      <w:r w:rsidR="00EA57DE">
        <w:t xml:space="preserve"> </w:t>
      </w:r>
      <w:r w:rsidR="00EA57DE" w:rsidRPr="00856563">
        <w:rPr>
          <w:rStyle w:val="ChBlueBold"/>
        </w:rPr>
        <w:t>several of them</w:t>
      </w:r>
      <w:r w:rsidR="00EA57DE" w:rsidRPr="007244E4">
        <w:t xml:space="preserve"> there</w:t>
      </w:r>
      <w:r>
        <w:t>’</w:t>
      </w:r>
      <w:r w:rsidR="00EA57DE" w:rsidRPr="00856563">
        <w:t xml:space="preserve"> </w:t>
      </w:r>
      <w:r w:rsidR="00EA57DE" w:rsidRPr="00856563">
        <w:rPr>
          <w:rStyle w:val="ExampleSource"/>
        </w:rPr>
        <w:t>[080923-008-Cv.0012]</w:t>
      </w:r>
    </w:p>
    <w:tbl>
      <w:tblPr>
        <w:tblW w:w="6602" w:type="dxa"/>
        <w:tblCellMar>
          <w:left w:w="40" w:type="dxa"/>
          <w:right w:w="40" w:type="dxa"/>
        </w:tblCellMar>
        <w:tblLook w:val="01E0" w:firstRow="1" w:lastRow="1" w:firstColumn="1" w:lastColumn="1" w:noHBand="0" w:noVBand="0"/>
      </w:tblPr>
      <w:tblGrid>
        <w:gridCol w:w="709"/>
        <w:gridCol w:w="352"/>
        <w:gridCol w:w="217"/>
        <w:gridCol w:w="593"/>
        <w:gridCol w:w="107"/>
        <w:gridCol w:w="979"/>
        <w:gridCol w:w="472"/>
        <w:gridCol w:w="286"/>
        <w:gridCol w:w="534"/>
        <w:gridCol w:w="317"/>
        <w:gridCol w:w="536"/>
        <w:gridCol w:w="452"/>
        <w:gridCol w:w="1048"/>
      </w:tblGrid>
      <w:tr w:rsidR="00AC23C4" w:rsidRPr="004B7057" w14:paraId="489513AE" w14:textId="77777777" w:rsidTr="00B63238">
        <w:tc>
          <w:tcPr>
            <w:tcW w:w="709" w:type="dxa"/>
            <w:shd w:val="clear" w:color="auto" w:fill="auto"/>
          </w:tcPr>
          <w:p w14:paraId="45708BC9" w14:textId="77777777" w:rsidR="00056D7D" w:rsidRPr="00953F60" w:rsidRDefault="00056D7D" w:rsidP="00033569">
            <w:pPr>
              <w:pStyle w:val="O0Nwnext"/>
            </w:pPr>
            <w:bookmarkStart w:id="3778" w:name="_Ref340905819"/>
            <w:r w:rsidRPr="00856563">
              <w:t>(</w:t>
            </w:r>
            <w:fldSimple w:instr=" SEQ ( \* ARABIC \s 1 ">
              <w:r w:rsidR="00154D81">
                <w:rPr>
                  <w:noProof/>
                </w:rPr>
                <w:t>85</w:t>
              </w:r>
            </w:fldSimple>
            <w:r w:rsidRPr="00856563">
              <w:t>)</w:t>
            </w:r>
            <w:bookmarkEnd w:id="3778"/>
          </w:p>
        </w:tc>
        <w:tc>
          <w:tcPr>
            <w:tcW w:w="569" w:type="dxa"/>
            <w:gridSpan w:val="2"/>
            <w:shd w:val="clear" w:color="auto" w:fill="auto"/>
          </w:tcPr>
          <w:p w14:paraId="09AF7E88" w14:textId="77777777" w:rsidR="00056D7D" w:rsidRPr="00856563" w:rsidRDefault="00056D7D" w:rsidP="00033569">
            <w:pPr>
              <w:pStyle w:val="Text"/>
            </w:pPr>
            <w:r w:rsidRPr="00856563">
              <w:t>dong</w:t>
            </w:r>
          </w:p>
        </w:tc>
        <w:tc>
          <w:tcPr>
            <w:tcW w:w="593" w:type="dxa"/>
            <w:shd w:val="clear" w:color="auto" w:fill="auto"/>
          </w:tcPr>
          <w:p w14:paraId="2C95D916" w14:textId="77777777" w:rsidR="00056D7D" w:rsidRPr="00856563" w:rsidRDefault="00056D7D" w:rsidP="00033569">
            <w:pPr>
              <w:pStyle w:val="Text"/>
            </w:pPr>
            <w:r w:rsidRPr="00856563">
              <w:t>antar</w:t>
            </w:r>
          </w:p>
        </w:tc>
        <w:tc>
          <w:tcPr>
            <w:tcW w:w="1086" w:type="dxa"/>
            <w:gridSpan w:val="2"/>
            <w:shd w:val="clear" w:color="auto" w:fill="auto"/>
          </w:tcPr>
          <w:p w14:paraId="0BB5E4E1" w14:textId="77777777" w:rsidR="00056D7D" w:rsidRPr="00856563" w:rsidRDefault="00056D7D" w:rsidP="00033569">
            <w:pPr>
              <w:pStyle w:val="Text"/>
            </w:pPr>
            <w:r w:rsidRPr="00856563">
              <w:t>petatas</w:t>
            </w:r>
          </w:p>
        </w:tc>
        <w:tc>
          <w:tcPr>
            <w:tcW w:w="758" w:type="dxa"/>
            <w:gridSpan w:val="2"/>
            <w:shd w:val="clear" w:color="auto" w:fill="auto"/>
          </w:tcPr>
          <w:p w14:paraId="5C1A54F1" w14:textId="77777777" w:rsidR="00056D7D" w:rsidRPr="00856563" w:rsidRDefault="00056D7D" w:rsidP="00033569">
            <w:pPr>
              <w:pStyle w:val="Text"/>
            </w:pPr>
            <w:r w:rsidRPr="00856563">
              <w:t>dengan</w:t>
            </w:r>
            <w:r>
              <w:t>g</w:t>
            </w:r>
          </w:p>
        </w:tc>
        <w:tc>
          <w:tcPr>
            <w:tcW w:w="851" w:type="dxa"/>
            <w:gridSpan w:val="2"/>
            <w:shd w:val="clear" w:color="auto" w:fill="auto"/>
          </w:tcPr>
          <w:p w14:paraId="79398D25" w14:textId="77777777" w:rsidR="00056D7D" w:rsidRPr="00856563" w:rsidRDefault="00056D7D" w:rsidP="00033569">
            <w:pPr>
              <w:pStyle w:val="Text"/>
            </w:pPr>
            <w:r w:rsidRPr="00856563">
              <w:t>sayur</w:t>
            </w:r>
          </w:p>
        </w:tc>
        <w:tc>
          <w:tcPr>
            <w:tcW w:w="536" w:type="dxa"/>
            <w:shd w:val="clear" w:color="auto" w:fill="auto"/>
          </w:tcPr>
          <w:p w14:paraId="2FE8BE5A" w14:textId="77777777" w:rsidR="00056D7D" w:rsidRPr="00856563" w:rsidRDefault="00056D7D" w:rsidP="00033569">
            <w:pPr>
              <w:pStyle w:val="Text"/>
            </w:pPr>
            <w:r w:rsidRPr="00856563">
              <w:t>dulu</w:t>
            </w:r>
          </w:p>
        </w:tc>
        <w:tc>
          <w:tcPr>
            <w:tcW w:w="452" w:type="dxa"/>
            <w:shd w:val="clear" w:color="auto" w:fill="auto"/>
          </w:tcPr>
          <w:p w14:paraId="0EDB4A8E" w14:textId="77777777" w:rsidR="00056D7D" w:rsidRPr="00856563" w:rsidRDefault="00056D7D" w:rsidP="00033569">
            <w:pPr>
              <w:pStyle w:val="Text"/>
            </w:pPr>
            <w:r>
              <w:t>taru</w:t>
            </w:r>
          </w:p>
        </w:tc>
        <w:tc>
          <w:tcPr>
            <w:tcW w:w="1048" w:type="dxa"/>
            <w:shd w:val="clear" w:color="auto" w:fill="auto"/>
          </w:tcPr>
          <w:p w14:paraId="0DC7E47C" w14:textId="77777777" w:rsidR="00056D7D" w:rsidRPr="00856563" w:rsidRDefault="00056D7D" w:rsidP="00033569">
            <w:pPr>
              <w:pStyle w:val="Text"/>
            </w:pPr>
            <w:r w:rsidRPr="00856563">
              <w:t>tumpukan</w:t>
            </w:r>
            <w:r>
              <w:t>g</w:t>
            </w:r>
          </w:p>
        </w:tc>
      </w:tr>
      <w:tr w:rsidR="00AC23C4" w:rsidRPr="00AC23C4" w14:paraId="49F08941" w14:textId="77777777" w:rsidTr="00B63238">
        <w:tc>
          <w:tcPr>
            <w:tcW w:w="709" w:type="dxa"/>
            <w:shd w:val="clear" w:color="auto" w:fill="auto"/>
          </w:tcPr>
          <w:p w14:paraId="1A20E19D" w14:textId="77777777" w:rsidR="00056D7D" w:rsidRPr="00953F60" w:rsidRDefault="00056D7D" w:rsidP="00033569">
            <w:pPr>
              <w:pStyle w:val="GlossEng"/>
            </w:pPr>
          </w:p>
        </w:tc>
        <w:tc>
          <w:tcPr>
            <w:tcW w:w="569" w:type="dxa"/>
            <w:gridSpan w:val="2"/>
            <w:shd w:val="clear" w:color="auto" w:fill="auto"/>
          </w:tcPr>
          <w:p w14:paraId="7A7C10FC" w14:textId="77777777" w:rsidR="00056D7D" w:rsidRPr="0099608C" w:rsidRDefault="00056D7D" w:rsidP="00033569">
            <w:pPr>
              <w:pStyle w:val="GlossEng"/>
              <w:rPr>
                <w:rStyle w:val="ChSmallCaps"/>
              </w:rPr>
            </w:pPr>
            <w:r w:rsidRPr="0099608C">
              <w:rPr>
                <w:rStyle w:val="ChSmallCaps"/>
              </w:rPr>
              <w:t>3pl</w:t>
            </w:r>
          </w:p>
        </w:tc>
        <w:tc>
          <w:tcPr>
            <w:tcW w:w="593" w:type="dxa"/>
            <w:shd w:val="clear" w:color="auto" w:fill="auto"/>
          </w:tcPr>
          <w:p w14:paraId="04A4824B" w14:textId="77777777" w:rsidR="00056D7D" w:rsidRPr="00856563" w:rsidRDefault="00056D7D" w:rsidP="00033569">
            <w:pPr>
              <w:pStyle w:val="GlossEng"/>
            </w:pPr>
            <w:r w:rsidRPr="00856563">
              <w:t>bring</w:t>
            </w:r>
          </w:p>
        </w:tc>
        <w:tc>
          <w:tcPr>
            <w:tcW w:w="1086" w:type="dxa"/>
            <w:gridSpan w:val="2"/>
            <w:shd w:val="clear" w:color="auto" w:fill="auto"/>
          </w:tcPr>
          <w:p w14:paraId="36273CB5" w14:textId="77777777" w:rsidR="00056D7D" w:rsidRPr="00856563" w:rsidRDefault="00056D7D" w:rsidP="00033569">
            <w:pPr>
              <w:pStyle w:val="GlossEng"/>
            </w:pPr>
            <w:r w:rsidRPr="00856563">
              <w:t>sweet.potato</w:t>
            </w:r>
          </w:p>
        </w:tc>
        <w:tc>
          <w:tcPr>
            <w:tcW w:w="758" w:type="dxa"/>
            <w:gridSpan w:val="2"/>
            <w:shd w:val="clear" w:color="auto" w:fill="auto"/>
          </w:tcPr>
          <w:p w14:paraId="1A50ADD8" w14:textId="77777777" w:rsidR="00056D7D" w:rsidRPr="00856563" w:rsidRDefault="00056D7D" w:rsidP="00033569">
            <w:pPr>
              <w:pStyle w:val="GlossEng"/>
            </w:pPr>
            <w:r w:rsidRPr="00856563">
              <w:t>with</w:t>
            </w:r>
          </w:p>
        </w:tc>
        <w:tc>
          <w:tcPr>
            <w:tcW w:w="851" w:type="dxa"/>
            <w:gridSpan w:val="2"/>
            <w:shd w:val="clear" w:color="auto" w:fill="auto"/>
          </w:tcPr>
          <w:p w14:paraId="2429F2E4" w14:textId="77777777" w:rsidR="00056D7D" w:rsidRPr="00856563" w:rsidRDefault="00056D7D" w:rsidP="00033569">
            <w:pPr>
              <w:pStyle w:val="GlossEng"/>
            </w:pPr>
            <w:r w:rsidRPr="00856563">
              <w:t>vegetable</w:t>
            </w:r>
          </w:p>
        </w:tc>
        <w:tc>
          <w:tcPr>
            <w:tcW w:w="536" w:type="dxa"/>
            <w:shd w:val="clear" w:color="auto" w:fill="auto"/>
          </w:tcPr>
          <w:p w14:paraId="7857C9E0" w14:textId="3A721B7F" w:rsidR="00056D7D" w:rsidRPr="00856563" w:rsidRDefault="00B63238" w:rsidP="00033569">
            <w:pPr>
              <w:pStyle w:val="GlossEng"/>
            </w:pPr>
            <w:r>
              <w:t>first</w:t>
            </w:r>
          </w:p>
        </w:tc>
        <w:tc>
          <w:tcPr>
            <w:tcW w:w="452" w:type="dxa"/>
            <w:shd w:val="clear" w:color="auto" w:fill="auto"/>
          </w:tcPr>
          <w:p w14:paraId="5AE8874A" w14:textId="77777777" w:rsidR="00056D7D" w:rsidRPr="00856563" w:rsidRDefault="00056D7D" w:rsidP="00033569">
            <w:pPr>
              <w:pStyle w:val="GlossEng"/>
            </w:pPr>
            <w:r w:rsidRPr="00856563">
              <w:t>put</w:t>
            </w:r>
          </w:p>
        </w:tc>
        <w:tc>
          <w:tcPr>
            <w:tcW w:w="1048" w:type="dxa"/>
            <w:shd w:val="clear" w:color="auto" w:fill="auto"/>
          </w:tcPr>
          <w:p w14:paraId="259B17E6" w14:textId="77777777" w:rsidR="00056D7D" w:rsidRPr="00856563" w:rsidRDefault="00056D7D" w:rsidP="00033569">
            <w:pPr>
              <w:pStyle w:val="GlossEng"/>
            </w:pPr>
            <w:r w:rsidRPr="00856563">
              <w:t>pile</w:t>
            </w:r>
          </w:p>
        </w:tc>
      </w:tr>
      <w:tr w:rsidR="00AC23C4" w:rsidRPr="004B7057" w14:paraId="7FDAE5AA" w14:textId="77777777" w:rsidTr="00B63238">
        <w:trPr>
          <w:gridAfter w:val="4"/>
          <w:wAfter w:w="2353" w:type="dxa"/>
        </w:trPr>
        <w:tc>
          <w:tcPr>
            <w:tcW w:w="709" w:type="dxa"/>
            <w:shd w:val="clear" w:color="auto" w:fill="auto"/>
          </w:tcPr>
          <w:p w14:paraId="2BCE4D05" w14:textId="77777777" w:rsidR="00056D7D" w:rsidRPr="00953F60" w:rsidRDefault="00056D7D" w:rsidP="00033569">
            <w:pPr>
              <w:pStyle w:val="O0Nwnext"/>
            </w:pPr>
          </w:p>
        </w:tc>
        <w:tc>
          <w:tcPr>
            <w:tcW w:w="352" w:type="dxa"/>
            <w:shd w:val="clear" w:color="auto" w:fill="auto"/>
          </w:tcPr>
          <w:p w14:paraId="246D7A75" w14:textId="77777777" w:rsidR="00056D7D" w:rsidRPr="00856563" w:rsidRDefault="00056D7D" w:rsidP="00033569">
            <w:pPr>
              <w:pStyle w:val="Text"/>
            </w:pPr>
            <w:r w:rsidRPr="00856563">
              <w:t>di</w:t>
            </w:r>
          </w:p>
        </w:tc>
        <w:tc>
          <w:tcPr>
            <w:tcW w:w="917" w:type="dxa"/>
            <w:gridSpan w:val="3"/>
            <w:shd w:val="clear" w:color="auto" w:fill="auto"/>
          </w:tcPr>
          <w:p w14:paraId="16FF927A" w14:textId="77777777" w:rsidR="00056D7D" w:rsidRPr="00856563" w:rsidRDefault="00056D7D" w:rsidP="00033569">
            <w:pPr>
              <w:pStyle w:val="Text"/>
              <w:rPr>
                <w:rStyle w:val="ChBlueBold"/>
              </w:rPr>
            </w:pPr>
            <w:r>
              <w:rPr>
                <w:rStyle w:val="ChBlueBold"/>
              </w:rPr>
              <w:t>k</w:t>
            </w:r>
            <w:r w:rsidRPr="00856563">
              <w:rPr>
                <w:rStyle w:val="ChBlueBold"/>
              </w:rPr>
              <w:t>lompok</w:t>
            </w:r>
          </w:p>
        </w:tc>
        <w:tc>
          <w:tcPr>
            <w:tcW w:w="1451" w:type="dxa"/>
            <w:gridSpan w:val="2"/>
            <w:shd w:val="clear" w:color="auto" w:fill="auto"/>
          </w:tcPr>
          <w:p w14:paraId="65A32018" w14:textId="77777777" w:rsidR="00056D7D" w:rsidRPr="00856563" w:rsidRDefault="00056D7D" w:rsidP="00033569">
            <w:pPr>
              <w:pStyle w:val="Text"/>
              <w:rPr>
                <w:rStyle w:val="ChBlueBold"/>
              </w:rPr>
            </w:pPr>
            <w:r w:rsidRPr="00856563">
              <w:rPr>
                <w:rStyle w:val="ChBlueBold"/>
              </w:rPr>
              <w:t>masing-masing</w:t>
            </w:r>
          </w:p>
        </w:tc>
        <w:tc>
          <w:tcPr>
            <w:tcW w:w="820" w:type="dxa"/>
            <w:gridSpan w:val="2"/>
            <w:shd w:val="clear" w:color="auto" w:fill="auto"/>
          </w:tcPr>
          <w:p w14:paraId="3E132763" w14:textId="77777777" w:rsidR="00056D7D" w:rsidRPr="00856563" w:rsidRDefault="00056D7D" w:rsidP="00033569">
            <w:pPr>
              <w:pStyle w:val="Text"/>
            </w:pPr>
            <w:r w:rsidRPr="00856563">
              <w:t>begitu</w:t>
            </w:r>
          </w:p>
        </w:tc>
      </w:tr>
      <w:tr w:rsidR="00AC23C4" w:rsidRPr="00AC23C4" w14:paraId="0C617422" w14:textId="77777777" w:rsidTr="00B63238">
        <w:trPr>
          <w:gridAfter w:val="4"/>
          <w:wAfter w:w="2353" w:type="dxa"/>
        </w:trPr>
        <w:tc>
          <w:tcPr>
            <w:tcW w:w="709" w:type="dxa"/>
            <w:shd w:val="clear" w:color="auto" w:fill="auto"/>
          </w:tcPr>
          <w:p w14:paraId="0BA9AFC2" w14:textId="77777777" w:rsidR="00056D7D" w:rsidRPr="00953F60" w:rsidRDefault="00056D7D" w:rsidP="00033569">
            <w:pPr>
              <w:pStyle w:val="GlossEng"/>
            </w:pPr>
          </w:p>
        </w:tc>
        <w:tc>
          <w:tcPr>
            <w:tcW w:w="352" w:type="dxa"/>
            <w:shd w:val="clear" w:color="auto" w:fill="auto"/>
          </w:tcPr>
          <w:p w14:paraId="07C868D7" w14:textId="77777777" w:rsidR="00056D7D" w:rsidRPr="00856563" w:rsidRDefault="00056D7D" w:rsidP="00033569">
            <w:pPr>
              <w:pStyle w:val="GlossEng"/>
            </w:pPr>
            <w:r>
              <w:t>at</w:t>
            </w:r>
          </w:p>
        </w:tc>
        <w:tc>
          <w:tcPr>
            <w:tcW w:w="917" w:type="dxa"/>
            <w:gridSpan w:val="3"/>
            <w:shd w:val="clear" w:color="auto" w:fill="auto"/>
          </w:tcPr>
          <w:p w14:paraId="2E6ABEE6" w14:textId="77777777" w:rsidR="00056D7D" w:rsidRPr="00856563" w:rsidRDefault="00056D7D" w:rsidP="00033569">
            <w:pPr>
              <w:pStyle w:val="GlossEng"/>
            </w:pPr>
            <w:r w:rsidRPr="00856563">
              <w:t>group</w:t>
            </w:r>
          </w:p>
        </w:tc>
        <w:tc>
          <w:tcPr>
            <w:tcW w:w="1451" w:type="dxa"/>
            <w:gridSpan w:val="2"/>
            <w:shd w:val="clear" w:color="auto" w:fill="auto"/>
          </w:tcPr>
          <w:p w14:paraId="502A3946" w14:textId="77777777" w:rsidR="00056D7D" w:rsidRPr="00856563" w:rsidRDefault="00056D7D" w:rsidP="00033569">
            <w:pPr>
              <w:pStyle w:val="GlossEng"/>
            </w:pPr>
            <w:r w:rsidRPr="00856563">
              <w:t>each</w:t>
            </w:r>
          </w:p>
        </w:tc>
        <w:tc>
          <w:tcPr>
            <w:tcW w:w="820" w:type="dxa"/>
            <w:gridSpan w:val="2"/>
            <w:shd w:val="clear" w:color="auto" w:fill="auto"/>
          </w:tcPr>
          <w:p w14:paraId="7EE40359" w14:textId="77777777" w:rsidR="00056D7D" w:rsidRPr="00856563" w:rsidRDefault="00056D7D" w:rsidP="00033569">
            <w:pPr>
              <w:pStyle w:val="GlossEng"/>
            </w:pPr>
            <w:r w:rsidRPr="00856563">
              <w:t>like.that</w:t>
            </w:r>
          </w:p>
        </w:tc>
      </w:tr>
    </w:tbl>
    <w:p w14:paraId="11B0E724" w14:textId="547AAFE9" w:rsidR="00056D7D" w:rsidRPr="009E2A1C" w:rsidRDefault="00B7093A" w:rsidP="00056D7D">
      <w:pPr>
        <w:pStyle w:val="FreeTranslEng"/>
      </w:pPr>
      <w:r>
        <w:t>‘</w:t>
      </w:r>
      <w:r w:rsidR="00056D7D" w:rsidRPr="00856563">
        <w:t xml:space="preserve">first they bring the sweet potatoes and vegetables (and) place the piles (of food) </w:t>
      </w:r>
      <w:r w:rsidR="00056D7D">
        <w:t xml:space="preserve">in (front of) </w:t>
      </w:r>
      <w:r w:rsidR="00056D7D" w:rsidRPr="00856563">
        <w:rPr>
          <w:rStyle w:val="ChBlueBold"/>
        </w:rPr>
        <w:t>each group</w:t>
      </w:r>
      <w:r w:rsidR="00056D7D" w:rsidRPr="00856563">
        <w:t xml:space="preserve"> like that</w:t>
      </w:r>
      <w:r>
        <w:t>’</w:t>
      </w:r>
      <w:r w:rsidR="00056D7D" w:rsidRPr="00856563">
        <w:t xml:space="preserve"> </w:t>
      </w:r>
      <w:r w:rsidR="00056D7D">
        <w:rPr>
          <w:rStyle w:val="ExampleSource"/>
        </w:rPr>
        <w:t>[Elicited BR111021.</w:t>
      </w:r>
      <w:r w:rsidR="00056D7D" w:rsidRPr="00856563">
        <w:rPr>
          <w:rStyle w:val="ExampleSource"/>
        </w:rPr>
        <w:t>001]</w:t>
      </w:r>
      <w:r w:rsidR="00056D7D" w:rsidRPr="000462AD">
        <w:rPr>
          <w:rStyle w:val="FootnoteReference"/>
          <w:szCs w:val="20"/>
        </w:rPr>
        <w:footnoteReference w:id="206"/>
      </w:r>
    </w:p>
    <w:tbl>
      <w:tblPr>
        <w:tblW w:w="4580" w:type="dxa"/>
        <w:tblCellMar>
          <w:left w:w="40" w:type="dxa"/>
          <w:right w:w="40" w:type="dxa"/>
        </w:tblCellMar>
        <w:tblLook w:val="01E0" w:firstRow="1" w:lastRow="1" w:firstColumn="1" w:lastColumn="1" w:noHBand="0" w:noVBand="0"/>
      </w:tblPr>
      <w:tblGrid>
        <w:gridCol w:w="709"/>
        <w:gridCol w:w="525"/>
        <w:gridCol w:w="658"/>
        <w:gridCol w:w="747"/>
        <w:gridCol w:w="702"/>
        <w:gridCol w:w="636"/>
        <w:gridCol w:w="603"/>
      </w:tblGrid>
      <w:tr w:rsidR="00AC23C4" w:rsidRPr="00856563" w14:paraId="5B485834" w14:textId="77777777" w:rsidTr="00AC23C4">
        <w:tc>
          <w:tcPr>
            <w:tcW w:w="709" w:type="dxa"/>
            <w:shd w:val="clear" w:color="auto" w:fill="auto"/>
          </w:tcPr>
          <w:p w14:paraId="4A9FF8B0" w14:textId="77777777" w:rsidR="006E25BB" w:rsidRPr="00953F60" w:rsidRDefault="006E25BB" w:rsidP="00B51DB6">
            <w:pPr>
              <w:pStyle w:val="O0Nwnext"/>
            </w:pPr>
            <w:bookmarkStart w:id="3779" w:name="_Ref340905815"/>
            <w:r w:rsidRPr="00856563">
              <w:t>(</w:t>
            </w:r>
            <w:fldSimple w:instr=" SEQ ( \* ARABIC \s 1 ">
              <w:r w:rsidR="00154D81">
                <w:rPr>
                  <w:noProof/>
                </w:rPr>
                <w:t>86</w:t>
              </w:r>
            </w:fldSimple>
            <w:r w:rsidRPr="00856563">
              <w:t>)</w:t>
            </w:r>
            <w:bookmarkEnd w:id="3779"/>
          </w:p>
        </w:tc>
        <w:tc>
          <w:tcPr>
            <w:tcW w:w="525" w:type="dxa"/>
            <w:shd w:val="clear" w:color="auto" w:fill="auto"/>
          </w:tcPr>
          <w:p w14:paraId="76146302" w14:textId="77777777" w:rsidR="006E25BB" w:rsidRPr="00856563" w:rsidRDefault="006E25BB" w:rsidP="00B51DB6">
            <w:pPr>
              <w:pStyle w:val="Text"/>
            </w:pPr>
            <w:r w:rsidRPr="00856563">
              <w:t>kalo</w:t>
            </w:r>
          </w:p>
        </w:tc>
        <w:tc>
          <w:tcPr>
            <w:tcW w:w="658" w:type="dxa"/>
            <w:shd w:val="clear" w:color="auto" w:fill="auto"/>
          </w:tcPr>
          <w:p w14:paraId="07273339" w14:textId="77777777" w:rsidR="006E25BB" w:rsidRPr="00856563" w:rsidRDefault="006E25BB" w:rsidP="00B51DB6">
            <w:pPr>
              <w:pStyle w:val="Text"/>
              <w:rPr>
                <w:rStyle w:val="ChBlueBold"/>
              </w:rPr>
            </w:pPr>
            <w:r w:rsidRPr="00856563">
              <w:rPr>
                <w:rStyle w:val="ChBlueBold"/>
              </w:rPr>
              <w:t>ikan</w:t>
            </w:r>
            <w:r w:rsidR="00917457">
              <w:rPr>
                <w:rStyle w:val="ChBlueBold"/>
              </w:rPr>
              <w:t>g</w:t>
            </w:r>
          </w:p>
        </w:tc>
        <w:tc>
          <w:tcPr>
            <w:tcW w:w="747" w:type="dxa"/>
            <w:shd w:val="clear" w:color="auto" w:fill="auto"/>
          </w:tcPr>
          <w:p w14:paraId="05E4CFFA" w14:textId="7B8B13D1" w:rsidR="006E25BB" w:rsidRPr="00A97554" w:rsidRDefault="006E25BB" w:rsidP="00B51DB6">
            <w:pPr>
              <w:pStyle w:val="Text"/>
            </w:pPr>
            <w:r w:rsidRPr="00A97554">
              <w:rPr>
                <w:rStyle w:val="ChBlueBold"/>
              </w:rPr>
              <w:t>sedikit</w:t>
            </w:r>
            <w:r w:rsidR="00A97554" w:rsidRPr="00A97554">
              <w:t>,</w:t>
            </w:r>
          </w:p>
        </w:tc>
        <w:tc>
          <w:tcPr>
            <w:tcW w:w="702" w:type="dxa"/>
            <w:shd w:val="clear" w:color="auto" w:fill="auto"/>
          </w:tcPr>
          <w:p w14:paraId="360B5B20" w14:textId="77777777" w:rsidR="006E25BB" w:rsidRPr="00856563" w:rsidRDefault="006E25BB" w:rsidP="00B51DB6">
            <w:pPr>
              <w:pStyle w:val="Text"/>
            </w:pPr>
            <w:r w:rsidRPr="00856563">
              <w:t>itu</w:t>
            </w:r>
          </w:p>
        </w:tc>
        <w:tc>
          <w:tcPr>
            <w:tcW w:w="636" w:type="dxa"/>
            <w:shd w:val="clear" w:color="auto" w:fill="auto"/>
          </w:tcPr>
          <w:p w14:paraId="6CB3A207" w14:textId="77777777" w:rsidR="006E25BB" w:rsidRPr="00856563" w:rsidRDefault="006E25BB" w:rsidP="00B51DB6">
            <w:pPr>
              <w:pStyle w:val="Text"/>
            </w:pPr>
            <w:r w:rsidRPr="00856563">
              <w:t>untuk</w:t>
            </w:r>
          </w:p>
        </w:tc>
        <w:tc>
          <w:tcPr>
            <w:tcW w:w="603" w:type="dxa"/>
            <w:shd w:val="clear" w:color="auto" w:fill="auto"/>
          </w:tcPr>
          <w:p w14:paraId="425BEAB7" w14:textId="77777777" w:rsidR="006E25BB" w:rsidRPr="00856563" w:rsidRDefault="006E25BB" w:rsidP="00B51DB6">
            <w:pPr>
              <w:pStyle w:val="Text"/>
            </w:pPr>
            <w:r w:rsidRPr="00856563">
              <w:t>tamu</w:t>
            </w:r>
          </w:p>
        </w:tc>
      </w:tr>
      <w:tr w:rsidR="00AC23C4" w:rsidRPr="00AC23C4" w14:paraId="09167498" w14:textId="77777777" w:rsidTr="00AC23C4">
        <w:tc>
          <w:tcPr>
            <w:tcW w:w="709" w:type="dxa"/>
            <w:shd w:val="clear" w:color="auto" w:fill="auto"/>
          </w:tcPr>
          <w:p w14:paraId="016CA80C" w14:textId="77777777" w:rsidR="006E25BB" w:rsidRPr="00953F60" w:rsidRDefault="006E25BB" w:rsidP="00B51DB6">
            <w:pPr>
              <w:pStyle w:val="GlossEng"/>
            </w:pPr>
          </w:p>
        </w:tc>
        <w:tc>
          <w:tcPr>
            <w:tcW w:w="525" w:type="dxa"/>
            <w:shd w:val="clear" w:color="auto" w:fill="auto"/>
          </w:tcPr>
          <w:p w14:paraId="40779014" w14:textId="77777777" w:rsidR="006E25BB" w:rsidRPr="00856563" w:rsidRDefault="006E25BB" w:rsidP="00B51DB6">
            <w:pPr>
              <w:pStyle w:val="GlossEng"/>
            </w:pPr>
            <w:r w:rsidRPr="00856563">
              <w:t>if</w:t>
            </w:r>
          </w:p>
        </w:tc>
        <w:tc>
          <w:tcPr>
            <w:tcW w:w="658" w:type="dxa"/>
            <w:shd w:val="clear" w:color="auto" w:fill="auto"/>
          </w:tcPr>
          <w:p w14:paraId="45DF2030" w14:textId="77777777" w:rsidR="006E25BB" w:rsidRPr="00856563" w:rsidRDefault="006E25BB" w:rsidP="00B51DB6">
            <w:pPr>
              <w:pStyle w:val="GlossEng"/>
            </w:pPr>
            <w:r w:rsidRPr="00856563">
              <w:t>fish</w:t>
            </w:r>
          </w:p>
        </w:tc>
        <w:tc>
          <w:tcPr>
            <w:tcW w:w="747" w:type="dxa"/>
            <w:shd w:val="clear" w:color="auto" w:fill="auto"/>
          </w:tcPr>
          <w:p w14:paraId="1BE2BD56" w14:textId="77777777" w:rsidR="006E25BB" w:rsidRPr="00856563" w:rsidRDefault="006E25BB" w:rsidP="00B51DB6">
            <w:pPr>
              <w:pStyle w:val="GlossEng"/>
            </w:pPr>
            <w:r w:rsidRPr="00856563">
              <w:t>few</w:t>
            </w:r>
          </w:p>
        </w:tc>
        <w:tc>
          <w:tcPr>
            <w:tcW w:w="702" w:type="dxa"/>
            <w:shd w:val="clear" w:color="auto" w:fill="auto"/>
          </w:tcPr>
          <w:p w14:paraId="6486554C" w14:textId="77777777" w:rsidR="006E25BB" w:rsidRPr="0099608C" w:rsidRDefault="006E25BB" w:rsidP="00B51DB6">
            <w:pPr>
              <w:pStyle w:val="GlossEng"/>
              <w:rPr>
                <w:rStyle w:val="ChSmallCaps"/>
              </w:rPr>
            </w:pPr>
            <w:r w:rsidRPr="0099608C">
              <w:rPr>
                <w:rStyle w:val="ChSmallCaps"/>
              </w:rPr>
              <w:t>d.dist</w:t>
            </w:r>
          </w:p>
        </w:tc>
        <w:tc>
          <w:tcPr>
            <w:tcW w:w="636" w:type="dxa"/>
            <w:shd w:val="clear" w:color="auto" w:fill="auto"/>
          </w:tcPr>
          <w:p w14:paraId="10832246" w14:textId="77777777" w:rsidR="006E25BB" w:rsidRPr="00856563" w:rsidRDefault="006E25BB" w:rsidP="00B51DB6">
            <w:pPr>
              <w:pStyle w:val="GlossEng"/>
            </w:pPr>
            <w:r w:rsidRPr="00856563">
              <w:t>for</w:t>
            </w:r>
          </w:p>
        </w:tc>
        <w:tc>
          <w:tcPr>
            <w:tcW w:w="603" w:type="dxa"/>
            <w:shd w:val="clear" w:color="auto" w:fill="auto"/>
          </w:tcPr>
          <w:p w14:paraId="11C68CDB" w14:textId="77777777" w:rsidR="006E25BB" w:rsidRPr="00856563" w:rsidRDefault="006E25BB" w:rsidP="00B51DB6">
            <w:pPr>
              <w:pStyle w:val="GlossEng"/>
            </w:pPr>
            <w:r w:rsidRPr="00856563">
              <w:t>guest</w:t>
            </w:r>
          </w:p>
        </w:tc>
      </w:tr>
    </w:tbl>
    <w:p w14:paraId="3D83A630" w14:textId="1C7DF769" w:rsidR="006E25BB" w:rsidRPr="002F5FFD" w:rsidRDefault="00B7093A" w:rsidP="006E25BB">
      <w:pPr>
        <w:pStyle w:val="FreeTranslEng"/>
      </w:pPr>
      <w:r>
        <w:t>‘</w:t>
      </w:r>
      <w:r w:rsidR="006E25BB" w:rsidRPr="00856563">
        <w:t xml:space="preserve">as for the </w:t>
      </w:r>
      <w:r w:rsidR="006E25BB" w:rsidRPr="00856563">
        <w:rPr>
          <w:rStyle w:val="ChBlueBold"/>
        </w:rPr>
        <w:t>few fish</w:t>
      </w:r>
      <w:r w:rsidR="006E25BB" w:rsidRPr="00856563">
        <w:t>, those are for the guests</w:t>
      </w:r>
      <w:r>
        <w:t>’</w:t>
      </w:r>
      <w:r w:rsidR="006E25BB" w:rsidRPr="00856563">
        <w:t xml:space="preserve"> </w:t>
      </w:r>
      <w:r w:rsidR="006E25BB" w:rsidRPr="00856563">
        <w:rPr>
          <w:rStyle w:val="ExampleSource"/>
        </w:rPr>
        <w:t>[081014-011-CvEx.0008]</w:t>
      </w:r>
    </w:p>
    <w:tbl>
      <w:tblPr>
        <w:tblW w:w="5818" w:type="dxa"/>
        <w:tblCellMar>
          <w:left w:w="40" w:type="dxa"/>
          <w:right w:w="40" w:type="dxa"/>
        </w:tblCellMar>
        <w:tblLook w:val="01E0" w:firstRow="1" w:lastRow="1" w:firstColumn="1" w:lastColumn="1" w:noHBand="0" w:noVBand="0"/>
      </w:tblPr>
      <w:tblGrid>
        <w:gridCol w:w="709"/>
        <w:gridCol w:w="485"/>
        <w:gridCol w:w="558"/>
        <w:gridCol w:w="603"/>
        <w:gridCol w:w="864"/>
        <w:gridCol w:w="747"/>
        <w:gridCol w:w="525"/>
        <w:gridCol w:w="747"/>
        <w:gridCol w:w="580"/>
      </w:tblGrid>
      <w:tr w:rsidR="00AC23C4" w:rsidRPr="004B7057" w14:paraId="1BC89599" w14:textId="77777777" w:rsidTr="00AC23C4">
        <w:tc>
          <w:tcPr>
            <w:tcW w:w="709" w:type="dxa"/>
            <w:shd w:val="clear" w:color="auto" w:fill="auto"/>
          </w:tcPr>
          <w:p w14:paraId="7E8B5766" w14:textId="77777777" w:rsidR="006E25BB" w:rsidRPr="00953F60" w:rsidRDefault="006E25BB" w:rsidP="00B51DB6">
            <w:pPr>
              <w:pStyle w:val="O0Nwnext"/>
            </w:pPr>
            <w:bookmarkStart w:id="3780" w:name="_Ref340905818"/>
            <w:r w:rsidRPr="00856563">
              <w:t>(</w:t>
            </w:r>
            <w:fldSimple w:instr=" SEQ ( \* ARABIC \s 1 ">
              <w:r w:rsidR="00154D81">
                <w:rPr>
                  <w:noProof/>
                </w:rPr>
                <w:t>87</w:t>
              </w:r>
            </w:fldSimple>
            <w:r w:rsidRPr="00856563">
              <w:t>)</w:t>
            </w:r>
            <w:bookmarkEnd w:id="3780"/>
          </w:p>
        </w:tc>
        <w:tc>
          <w:tcPr>
            <w:tcW w:w="485" w:type="dxa"/>
            <w:shd w:val="clear" w:color="auto" w:fill="auto"/>
          </w:tcPr>
          <w:p w14:paraId="42A4EDB3" w14:textId="77777777" w:rsidR="006E25BB" w:rsidRPr="00856563" w:rsidRDefault="006E25BB" w:rsidP="00B51DB6">
            <w:pPr>
              <w:pStyle w:val="Text"/>
            </w:pPr>
            <w:r w:rsidRPr="00856563">
              <w:t>sa</w:t>
            </w:r>
          </w:p>
        </w:tc>
        <w:tc>
          <w:tcPr>
            <w:tcW w:w="558" w:type="dxa"/>
            <w:shd w:val="clear" w:color="auto" w:fill="auto"/>
          </w:tcPr>
          <w:p w14:paraId="4C3FB96E" w14:textId="77777777" w:rsidR="006E25BB" w:rsidRPr="00856563" w:rsidRDefault="006E25BB" w:rsidP="00B51DB6">
            <w:pPr>
              <w:pStyle w:val="Text"/>
            </w:pPr>
            <w:r w:rsidRPr="00856563">
              <w:t>ada</w:t>
            </w:r>
          </w:p>
        </w:tc>
        <w:tc>
          <w:tcPr>
            <w:tcW w:w="603" w:type="dxa"/>
            <w:shd w:val="clear" w:color="auto" w:fill="auto"/>
          </w:tcPr>
          <w:p w14:paraId="43B97CCA" w14:textId="77777777" w:rsidR="006E25BB" w:rsidRPr="00856563" w:rsidRDefault="006E25BB" w:rsidP="00B51DB6">
            <w:pPr>
              <w:pStyle w:val="Text"/>
            </w:pPr>
            <w:r w:rsidRPr="00856563">
              <w:t>bawa</w:t>
            </w:r>
          </w:p>
        </w:tc>
        <w:tc>
          <w:tcPr>
            <w:tcW w:w="864" w:type="dxa"/>
            <w:shd w:val="clear" w:color="auto" w:fill="auto"/>
          </w:tcPr>
          <w:p w14:paraId="3DF52454" w14:textId="77777777" w:rsidR="006E25BB" w:rsidRPr="00856563" w:rsidRDefault="006E25BB" w:rsidP="00B51DB6">
            <w:pPr>
              <w:pStyle w:val="Text"/>
              <w:rPr>
                <w:rStyle w:val="ChBlueBold"/>
              </w:rPr>
            </w:pPr>
            <w:r w:rsidRPr="00856563">
              <w:rPr>
                <w:rStyle w:val="ChBlueBold"/>
              </w:rPr>
              <w:t>kladi</w:t>
            </w:r>
          </w:p>
        </w:tc>
        <w:tc>
          <w:tcPr>
            <w:tcW w:w="747" w:type="dxa"/>
            <w:shd w:val="clear" w:color="auto" w:fill="auto"/>
          </w:tcPr>
          <w:p w14:paraId="007F8748" w14:textId="77777777" w:rsidR="006E25BB" w:rsidRPr="00856563" w:rsidRDefault="006E25BB" w:rsidP="00B51DB6">
            <w:pPr>
              <w:pStyle w:val="Text"/>
              <w:rPr>
                <w:rStyle w:val="ChBlueBold"/>
              </w:rPr>
            </w:pPr>
            <w:r w:rsidRPr="00856563">
              <w:rPr>
                <w:rStyle w:val="ChBlueBold"/>
              </w:rPr>
              <w:t>sedikit</w:t>
            </w:r>
          </w:p>
        </w:tc>
        <w:tc>
          <w:tcPr>
            <w:tcW w:w="525" w:type="dxa"/>
            <w:shd w:val="clear" w:color="auto" w:fill="auto"/>
          </w:tcPr>
          <w:p w14:paraId="377583B0" w14:textId="77777777" w:rsidR="006E25BB" w:rsidRPr="00856563" w:rsidRDefault="006E25BB" w:rsidP="00B51DB6">
            <w:pPr>
              <w:pStyle w:val="Text"/>
            </w:pPr>
            <w:r w:rsidRPr="00856563">
              <w:t>buat</w:t>
            </w:r>
          </w:p>
        </w:tc>
        <w:tc>
          <w:tcPr>
            <w:tcW w:w="747" w:type="dxa"/>
            <w:shd w:val="clear" w:color="auto" w:fill="auto"/>
          </w:tcPr>
          <w:p w14:paraId="3249C910" w14:textId="77777777" w:rsidR="006E25BB" w:rsidRPr="00856563" w:rsidRDefault="006E25BB" w:rsidP="00B51DB6">
            <w:pPr>
              <w:pStyle w:val="Text"/>
            </w:pPr>
            <w:r w:rsidRPr="00856563">
              <w:t>mama</w:t>
            </w:r>
          </w:p>
        </w:tc>
        <w:tc>
          <w:tcPr>
            <w:tcW w:w="580" w:type="dxa"/>
            <w:shd w:val="clear" w:color="auto" w:fill="auto"/>
          </w:tcPr>
          <w:p w14:paraId="53B32CC0" w14:textId="77777777" w:rsidR="006E25BB" w:rsidRPr="00856563" w:rsidRDefault="006E25BB" w:rsidP="00B51DB6">
            <w:pPr>
              <w:pStyle w:val="Text"/>
            </w:pPr>
            <w:r w:rsidRPr="00856563">
              <w:t>dong</w:t>
            </w:r>
          </w:p>
        </w:tc>
      </w:tr>
      <w:tr w:rsidR="00AC23C4" w:rsidRPr="00856563" w14:paraId="0B474D35" w14:textId="77777777" w:rsidTr="00AC23C4">
        <w:tc>
          <w:tcPr>
            <w:tcW w:w="709" w:type="dxa"/>
            <w:shd w:val="clear" w:color="auto" w:fill="auto"/>
          </w:tcPr>
          <w:p w14:paraId="791FCBDF" w14:textId="77777777" w:rsidR="006E25BB" w:rsidRPr="00953F60" w:rsidRDefault="006E25BB" w:rsidP="00B51DB6">
            <w:pPr>
              <w:pStyle w:val="GlossEng"/>
            </w:pPr>
          </w:p>
        </w:tc>
        <w:tc>
          <w:tcPr>
            <w:tcW w:w="485" w:type="dxa"/>
            <w:shd w:val="clear" w:color="auto" w:fill="auto"/>
          </w:tcPr>
          <w:p w14:paraId="53DD1A2E" w14:textId="77777777" w:rsidR="006E25BB" w:rsidRPr="0099608C" w:rsidRDefault="006E25BB" w:rsidP="00B51DB6">
            <w:pPr>
              <w:pStyle w:val="GlossEng"/>
              <w:rPr>
                <w:rStyle w:val="ChSmallCaps"/>
              </w:rPr>
            </w:pPr>
            <w:r w:rsidRPr="0099608C">
              <w:rPr>
                <w:rStyle w:val="ChSmallCaps"/>
              </w:rPr>
              <w:t>1sg</w:t>
            </w:r>
          </w:p>
        </w:tc>
        <w:tc>
          <w:tcPr>
            <w:tcW w:w="558" w:type="dxa"/>
            <w:shd w:val="clear" w:color="auto" w:fill="auto"/>
          </w:tcPr>
          <w:p w14:paraId="64422D67" w14:textId="77777777" w:rsidR="006E25BB" w:rsidRPr="00856563" w:rsidRDefault="006E25BB" w:rsidP="00B51DB6">
            <w:pPr>
              <w:pStyle w:val="GlossEng"/>
            </w:pPr>
            <w:r w:rsidRPr="00856563">
              <w:t>exist</w:t>
            </w:r>
          </w:p>
        </w:tc>
        <w:tc>
          <w:tcPr>
            <w:tcW w:w="603" w:type="dxa"/>
            <w:shd w:val="clear" w:color="auto" w:fill="auto"/>
          </w:tcPr>
          <w:p w14:paraId="59D4A853" w14:textId="77777777" w:rsidR="006E25BB" w:rsidRPr="00856563" w:rsidRDefault="006E25BB" w:rsidP="00B51DB6">
            <w:pPr>
              <w:pStyle w:val="GlossEng"/>
            </w:pPr>
            <w:r w:rsidRPr="00856563">
              <w:t>bring</w:t>
            </w:r>
          </w:p>
        </w:tc>
        <w:tc>
          <w:tcPr>
            <w:tcW w:w="864" w:type="dxa"/>
            <w:shd w:val="clear" w:color="auto" w:fill="auto"/>
          </w:tcPr>
          <w:p w14:paraId="4E4A652C" w14:textId="77777777" w:rsidR="006E25BB" w:rsidRPr="00856563" w:rsidRDefault="006E25BB" w:rsidP="00B51DB6">
            <w:pPr>
              <w:pStyle w:val="GlossEng"/>
            </w:pPr>
            <w:r w:rsidRPr="00856563">
              <w:t>taro.root</w:t>
            </w:r>
          </w:p>
        </w:tc>
        <w:tc>
          <w:tcPr>
            <w:tcW w:w="747" w:type="dxa"/>
            <w:shd w:val="clear" w:color="auto" w:fill="auto"/>
          </w:tcPr>
          <w:p w14:paraId="17182DD7" w14:textId="77777777" w:rsidR="006E25BB" w:rsidRPr="00856563" w:rsidRDefault="006E25BB" w:rsidP="00B51DB6">
            <w:pPr>
              <w:pStyle w:val="GlossEng"/>
            </w:pPr>
            <w:r w:rsidRPr="00856563">
              <w:t>few</w:t>
            </w:r>
          </w:p>
        </w:tc>
        <w:tc>
          <w:tcPr>
            <w:tcW w:w="525" w:type="dxa"/>
            <w:shd w:val="clear" w:color="auto" w:fill="auto"/>
          </w:tcPr>
          <w:p w14:paraId="15A35751" w14:textId="77777777" w:rsidR="006E25BB" w:rsidRPr="00856563" w:rsidRDefault="006E25BB" w:rsidP="00B51DB6">
            <w:pPr>
              <w:pStyle w:val="GlossEng"/>
            </w:pPr>
            <w:r w:rsidRPr="00856563">
              <w:t>for</w:t>
            </w:r>
          </w:p>
        </w:tc>
        <w:tc>
          <w:tcPr>
            <w:tcW w:w="747" w:type="dxa"/>
            <w:shd w:val="clear" w:color="auto" w:fill="auto"/>
          </w:tcPr>
          <w:p w14:paraId="36597978" w14:textId="77777777" w:rsidR="006E25BB" w:rsidRPr="00856563" w:rsidRDefault="006E25BB" w:rsidP="00B51DB6">
            <w:pPr>
              <w:pStyle w:val="GlossEng"/>
            </w:pPr>
            <w:r w:rsidRPr="00856563">
              <w:t>mother</w:t>
            </w:r>
          </w:p>
        </w:tc>
        <w:tc>
          <w:tcPr>
            <w:tcW w:w="580" w:type="dxa"/>
            <w:shd w:val="clear" w:color="auto" w:fill="auto"/>
          </w:tcPr>
          <w:p w14:paraId="2195CF88" w14:textId="77777777" w:rsidR="006E25BB" w:rsidRPr="0099608C" w:rsidRDefault="006E25BB" w:rsidP="00B51DB6">
            <w:pPr>
              <w:pStyle w:val="GlossEng"/>
              <w:rPr>
                <w:rStyle w:val="ChSmallCaps"/>
              </w:rPr>
            </w:pPr>
            <w:r w:rsidRPr="0099608C">
              <w:rPr>
                <w:rStyle w:val="ChSmallCaps"/>
              </w:rPr>
              <w:t>3pl</w:t>
            </w:r>
          </w:p>
        </w:tc>
      </w:tr>
    </w:tbl>
    <w:p w14:paraId="49699197" w14:textId="21A3C51C" w:rsidR="006E25BB" w:rsidRPr="00856563" w:rsidRDefault="00B7093A" w:rsidP="006E25BB">
      <w:pPr>
        <w:pStyle w:val="FreeTranslEng"/>
      </w:pPr>
      <w:r>
        <w:t>‘</w:t>
      </w:r>
      <w:r w:rsidR="006E25BB" w:rsidRPr="00856563">
        <w:t>I</w:t>
      </w:r>
      <w:r>
        <w:t>’</w:t>
      </w:r>
      <w:r w:rsidR="006E25BB" w:rsidRPr="00856563">
        <w:t xml:space="preserve">m bringing </w:t>
      </w:r>
      <w:r w:rsidR="006E25BB" w:rsidRPr="00856563">
        <w:rPr>
          <w:rStyle w:val="ChBlueBold"/>
        </w:rPr>
        <w:t>a few taro roots</w:t>
      </w:r>
      <w:r w:rsidR="006E25BB" w:rsidRPr="00856563">
        <w:t xml:space="preserve"> for mother and the others</w:t>
      </w:r>
      <w:r>
        <w:t>’</w:t>
      </w:r>
      <w:r w:rsidR="006E25BB" w:rsidRPr="00856563">
        <w:t xml:space="preserve"> </w:t>
      </w:r>
      <w:r w:rsidR="006E25BB" w:rsidRPr="00856563">
        <w:rPr>
          <w:rStyle w:val="ExampleSource"/>
        </w:rPr>
        <w:t>[</w:t>
      </w:r>
      <w:r w:rsidR="006E25BB">
        <w:rPr>
          <w:rStyle w:val="ExampleSource"/>
        </w:rPr>
        <w:t xml:space="preserve">Elicited </w:t>
      </w:r>
      <w:r w:rsidR="006E25BB">
        <w:rPr>
          <w:rStyle w:val="ExampleSource"/>
          <w:lang w:eastAsia="en-US"/>
        </w:rPr>
        <w:t>BR111021</w:t>
      </w:r>
      <w:r w:rsidR="006E25BB" w:rsidRPr="00856563">
        <w:rPr>
          <w:rStyle w:val="ExampleSource"/>
          <w:lang w:eastAsia="en-US"/>
        </w:rPr>
        <w:t>.006</w:t>
      </w:r>
      <w:r w:rsidR="006E25BB" w:rsidRPr="00856563">
        <w:rPr>
          <w:rStyle w:val="ExampleSource"/>
        </w:rPr>
        <w:t>]</w:t>
      </w:r>
    </w:p>
    <w:tbl>
      <w:tblPr>
        <w:tblW w:w="0" w:type="auto"/>
        <w:tblCellMar>
          <w:left w:w="40" w:type="dxa"/>
          <w:right w:w="40" w:type="dxa"/>
        </w:tblCellMar>
        <w:tblLook w:val="01E0" w:firstRow="1" w:lastRow="1" w:firstColumn="1" w:lastColumn="1" w:noHBand="0" w:noVBand="0"/>
      </w:tblPr>
      <w:tblGrid>
        <w:gridCol w:w="709"/>
        <w:gridCol w:w="558"/>
        <w:gridCol w:w="636"/>
        <w:gridCol w:w="569"/>
        <w:gridCol w:w="925"/>
      </w:tblGrid>
      <w:tr w:rsidR="00AC23C4" w:rsidRPr="004B7057" w14:paraId="3FC4FDEF" w14:textId="77777777" w:rsidTr="00AC23C4">
        <w:tc>
          <w:tcPr>
            <w:tcW w:w="709" w:type="dxa"/>
            <w:shd w:val="clear" w:color="auto" w:fill="auto"/>
          </w:tcPr>
          <w:p w14:paraId="7203358E" w14:textId="77777777" w:rsidR="00056D7D" w:rsidRPr="00953F60" w:rsidRDefault="00056D7D" w:rsidP="00033569">
            <w:pPr>
              <w:pStyle w:val="O0Nwnext"/>
            </w:pPr>
            <w:bookmarkStart w:id="3781" w:name="_Ref275875555"/>
            <w:bookmarkStart w:id="3782" w:name="_Ref340905813"/>
            <w:r w:rsidRPr="00856563">
              <w:t>(</w:t>
            </w:r>
            <w:fldSimple w:instr=" SEQ ( \* ARABIC \s 1 ">
              <w:r w:rsidR="00154D81">
                <w:rPr>
                  <w:noProof/>
                </w:rPr>
                <w:t>88</w:t>
              </w:r>
            </w:fldSimple>
            <w:bookmarkEnd w:id="3781"/>
            <w:r w:rsidRPr="00856563">
              <w:t>)</w:t>
            </w:r>
            <w:bookmarkEnd w:id="3782"/>
          </w:p>
        </w:tc>
        <w:tc>
          <w:tcPr>
            <w:tcW w:w="558" w:type="dxa"/>
            <w:shd w:val="clear" w:color="auto" w:fill="auto"/>
          </w:tcPr>
          <w:p w14:paraId="002A716A" w14:textId="77777777" w:rsidR="00056D7D" w:rsidRPr="00856563" w:rsidRDefault="00056D7D" w:rsidP="00033569">
            <w:pPr>
              <w:pStyle w:val="Text"/>
              <w:rPr>
                <w:rStyle w:val="ChBlueBold"/>
              </w:rPr>
            </w:pPr>
            <w:r w:rsidRPr="00856563">
              <w:rPr>
                <w:rStyle w:val="ChBlueBold"/>
              </w:rPr>
              <w:t>tong</w:t>
            </w:r>
          </w:p>
        </w:tc>
        <w:tc>
          <w:tcPr>
            <w:tcW w:w="636" w:type="dxa"/>
            <w:shd w:val="clear" w:color="auto" w:fill="auto"/>
          </w:tcPr>
          <w:p w14:paraId="774DA77A" w14:textId="77777777" w:rsidR="00056D7D" w:rsidRPr="00856563" w:rsidRDefault="00056D7D" w:rsidP="00033569">
            <w:pPr>
              <w:pStyle w:val="Text"/>
              <w:rPr>
                <w:rStyle w:val="ChBlueBold"/>
              </w:rPr>
            </w:pPr>
            <w:r w:rsidRPr="00856563">
              <w:rPr>
                <w:rStyle w:val="ChBlueBold"/>
              </w:rPr>
              <w:t>smua</w:t>
            </w:r>
          </w:p>
        </w:tc>
        <w:tc>
          <w:tcPr>
            <w:tcW w:w="569" w:type="dxa"/>
            <w:shd w:val="clear" w:color="auto" w:fill="auto"/>
          </w:tcPr>
          <w:p w14:paraId="791EE775" w14:textId="77777777" w:rsidR="00056D7D" w:rsidRPr="00856563" w:rsidRDefault="00056D7D" w:rsidP="00033569">
            <w:pPr>
              <w:pStyle w:val="Text"/>
            </w:pPr>
            <w:r w:rsidRPr="00856563">
              <w:t>dari</w:t>
            </w:r>
          </w:p>
        </w:tc>
        <w:tc>
          <w:tcPr>
            <w:tcW w:w="925" w:type="dxa"/>
            <w:shd w:val="clear" w:color="auto" w:fill="auto"/>
          </w:tcPr>
          <w:p w14:paraId="31A2708F" w14:textId="77777777" w:rsidR="00056D7D" w:rsidRPr="00856563" w:rsidRDefault="00056D7D" w:rsidP="00033569">
            <w:pPr>
              <w:pStyle w:val="Text"/>
            </w:pPr>
            <w:r w:rsidRPr="00856563">
              <w:t>kampung</w:t>
            </w:r>
          </w:p>
        </w:tc>
      </w:tr>
      <w:tr w:rsidR="00AC23C4" w:rsidRPr="00AC23C4" w14:paraId="3CB24DF6" w14:textId="77777777" w:rsidTr="00AC23C4">
        <w:tc>
          <w:tcPr>
            <w:tcW w:w="709" w:type="dxa"/>
            <w:shd w:val="clear" w:color="auto" w:fill="auto"/>
          </w:tcPr>
          <w:p w14:paraId="034E8774" w14:textId="77777777" w:rsidR="00056D7D" w:rsidRPr="00953F60" w:rsidRDefault="00056D7D" w:rsidP="00033569">
            <w:pPr>
              <w:pStyle w:val="GlossEng"/>
            </w:pPr>
          </w:p>
        </w:tc>
        <w:tc>
          <w:tcPr>
            <w:tcW w:w="558" w:type="dxa"/>
            <w:shd w:val="clear" w:color="auto" w:fill="auto"/>
          </w:tcPr>
          <w:p w14:paraId="76AF2782" w14:textId="77777777" w:rsidR="00056D7D" w:rsidRPr="0099608C" w:rsidRDefault="00056D7D" w:rsidP="00033569">
            <w:pPr>
              <w:pStyle w:val="GlossEng"/>
              <w:rPr>
                <w:rStyle w:val="ChSmallCaps"/>
              </w:rPr>
            </w:pPr>
            <w:r w:rsidRPr="0099608C">
              <w:rPr>
                <w:rStyle w:val="ChSmallCaps"/>
              </w:rPr>
              <w:t>1pl</w:t>
            </w:r>
          </w:p>
        </w:tc>
        <w:tc>
          <w:tcPr>
            <w:tcW w:w="636" w:type="dxa"/>
            <w:shd w:val="clear" w:color="auto" w:fill="auto"/>
          </w:tcPr>
          <w:p w14:paraId="388B932D" w14:textId="77777777" w:rsidR="00056D7D" w:rsidRPr="00856563" w:rsidRDefault="00056D7D" w:rsidP="00033569">
            <w:pPr>
              <w:pStyle w:val="GlossEng"/>
            </w:pPr>
            <w:r w:rsidRPr="00856563">
              <w:t>all</w:t>
            </w:r>
          </w:p>
        </w:tc>
        <w:tc>
          <w:tcPr>
            <w:tcW w:w="569" w:type="dxa"/>
            <w:shd w:val="clear" w:color="auto" w:fill="auto"/>
          </w:tcPr>
          <w:p w14:paraId="5D99F3F2" w14:textId="77777777" w:rsidR="00056D7D" w:rsidRPr="00856563" w:rsidRDefault="00056D7D" w:rsidP="00033569">
            <w:pPr>
              <w:pStyle w:val="GlossEng"/>
            </w:pPr>
            <w:r>
              <w:t>from</w:t>
            </w:r>
          </w:p>
        </w:tc>
        <w:tc>
          <w:tcPr>
            <w:tcW w:w="925" w:type="dxa"/>
            <w:shd w:val="clear" w:color="auto" w:fill="auto"/>
          </w:tcPr>
          <w:p w14:paraId="76307981" w14:textId="77777777" w:rsidR="00056D7D" w:rsidRPr="00856563" w:rsidRDefault="00056D7D" w:rsidP="00033569">
            <w:pPr>
              <w:pStyle w:val="GlossEng"/>
            </w:pPr>
            <w:r w:rsidRPr="00856563">
              <w:t>village</w:t>
            </w:r>
          </w:p>
        </w:tc>
      </w:tr>
    </w:tbl>
    <w:p w14:paraId="1F65B933" w14:textId="3CAF5EDF" w:rsidR="00056D7D" w:rsidRPr="00072AF1" w:rsidRDefault="00B7093A" w:rsidP="00056D7D">
      <w:pPr>
        <w:pStyle w:val="FreeTranslEng"/>
      </w:pPr>
      <w:r>
        <w:t>‘</w:t>
      </w:r>
      <w:r w:rsidR="00056D7D" w:rsidRPr="00856563">
        <w:rPr>
          <w:rStyle w:val="ChBlueBold"/>
        </w:rPr>
        <w:t>we all</w:t>
      </w:r>
      <w:r w:rsidR="00056D7D" w:rsidRPr="00856563">
        <w:t xml:space="preserve"> are from the village</w:t>
      </w:r>
      <w:r>
        <w:t>’</w:t>
      </w:r>
      <w:r w:rsidR="00056D7D" w:rsidRPr="00856563">
        <w:t xml:space="preserve"> </w:t>
      </w:r>
      <w:r w:rsidR="00056D7D" w:rsidRPr="00856563">
        <w:rPr>
          <w:rStyle w:val="ExampleSource"/>
        </w:rPr>
        <w:t>[081010-001-Cv.0084]</w:t>
      </w:r>
    </w:p>
    <w:p w14:paraId="1C7EA369" w14:textId="7A9D84A8" w:rsidR="00C21219" w:rsidRDefault="00C21219" w:rsidP="00C21219">
      <w:pPr>
        <w:pStyle w:val="Body0005after"/>
      </w:pPr>
      <w:r>
        <w:rPr>
          <w:lang w:eastAsia="en-US"/>
        </w:rPr>
        <w:t xml:space="preserve">Depending </w:t>
      </w:r>
      <w:r>
        <w:t xml:space="preserve">on the semantics of the head nominal, </w:t>
      </w:r>
      <w:r w:rsidRPr="0099608C">
        <w:rPr>
          <w:rStyle w:val="ChSmallCaps"/>
        </w:rPr>
        <w:t>nq</w:t>
      </w:r>
      <w:r w:rsidRPr="0045066E">
        <w:t>t</w:t>
      </w:r>
      <w:r w:rsidRPr="0099608C">
        <w:rPr>
          <w:rStyle w:val="ChSmallCaps"/>
        </w:rPr>
        <w:t>-np</w:t>
      </w:r>
      <w:r w:rsidRPr="00C21219">
        <w:t xml:space="preserve">s </w:t>
      </w:r>
      <w:r>
        <w:t xml:space="preserve">with </w:t>
      </w:r>
      <w:r w:rsidRPr="00856563">
        <w:t xml:space="preserve">post-head </w:t>
      </w:r>
      <w:r w:rsidRPr="00856563">
        <w:rPr>
          <w:rStyle w:val="ChItalBold"/>
        </w:rPr>
        <w:t>brapa</w:t>
      </w:r>
      <w:r w:rsidRPr="00856563">
        <w:rPr>
          <w:lang w:eastAsia="en-US"/>
        </w:rPr>
        <w:t xml:space="preserve"> </w:t>
      </w:r>
      <w:r w:rsidR="00B7093A">
        <w:rPr>
          <w:lang w:eastAsia="en-US"/>
        </w:rPr>
        <w:t>‘</w:t>
      </w:r>
      <w:r>
        <w:rPr>
          <w:lang w:eastAsia="en-US"/>
        </w:rPr>
        <w:t>several</w:t>
      </w:r>
      <w:r w:rsidR="00B7093A">
        <w:rPr>
          <w:lang w:eastAsia="en-US"/>
        </w:rPr>
        <w:t>’</w:t>
      </w:r>
      <w:r w:rsidRPr="00856563">
        <w:rPr>
          <w:lang w:eastAsia="en-US"/>
        </w:rPr>
        <w:t xml:space="preserve"> </w:t>
      </w:r>
      <w:r>
        <w:rPr>
          <w:lang w:eastAsia="en-US"/>
        </w:rPr>
        <w:t xml:space="preserve">can </w:t>
      </w:r>
      <w:r>
        <w:t xml:space="preserve">also mark </w:t>
      </w:r>
      <w:r w:rsidRPr="00856563">
        <w:t xml:space="preserve">unknown positions within series </w:t>
      </w:r>
      <w:r>
        <w:t xml:space="preserve">expressed </w:t>
      </w:r>
      <w:r w:rsidRPr="00856563">
        <w:t xml:space="preserve">by </w:t>
      </w:r>
      <w:r>
        <w:t xml:space="preserve">their </w:t>
      </w:r>
      <w:r w:rsidRPr="00856563">
        <w:t>referents</w:t>
      </w:r>
      <w:r>
        <w:t>,</w:t>
      </w:r>
      <w:r w:rsidRPr="00856563">
        <w:t xml:space="preserve"> as in </w:t>
      </w:r>
      <w:r>
        <w:fldChar w:fldCharType="begin"/>
      </w:r>
      <w:r>
        <w:instrText xml:space="preserve"> REF _Ref340905820 \h </w:instrText>
      </w:r>
      <w:r>
        <w:fldChar w:fldCharType="separate"/>
      </w:r>
      <w:r w:rsidR="00154D81" w:rsidRPr="00856563">
        <w:t>(</w:t>
      </w:r>
      <w:r w:rsidR="00154D81">
        <w:rPr>
          <w:noProof/>
        </w:rPr>
        <w:t>89</w:t>
      </w:r>
      <w:r w:rsidR="00154D81" w:rsidRPr="00856563">
        <w:t>)</w:t>
      </w:r>
      <w:r>
        <w:fldChar w:fldCharType="end"/>
      </w:r>
      <w:r>
        <w:t>.</w:t>
      </w:r>
    </w:p>
    <w:p w14:paraId="414FAA5E" w14:textId="77777777" w:rsidR="00EA57DE" w:rsidRDefault="00EA57DE" w:rsidP="00EA57DE">
      <w:pPr>
        <w:pStyle w:val="ExampleTitle"/>
      </w:pPr>
      <w:r w:rsidRPr="0099608C">
        <w:rPr>
          <w:rStyle w:val="ChSmallCaps"/>
        </w:rPr>
        <w:t>nq</w:t>
      </w:r>
      <w:r w:rsidRPr="0045066E">
        <w:t>t</w:t>
      </w:r>
      <w:r w:rsidRPr="0099608C">
        <w:rPr>
          <w:rStyle w:val="ChSmallCaps"/>
        </w:rPr>
        <w:t>-np</w:t>
      </w:r>
      <w:r w:rsidRPr="00856563">
        <w:t xml:space="preserve">s denoting </w:t>
      </w:r>
      <w:r>
        <w:t>indefinite quantities</w:t>
      </w:r>
      <w:r w:rsidRPr="00856563">
        <w:t xml:space="preserve"> of countable referent</w:t>
      </w:r>
      <w:r>
        <w:t>s: Exhaustivity</w:t>
      </w:r>
      <w:r w:rsidRPr="00EA57DE">
        <w:t xml:space="preserve"> </w:t>
      </w:r>
      <w:r>
        <w:t>or unknown positions within series</w:t>
      </w:r>
    </w:p>
    <w:tbl>
      <w:tblPr>
        <w:tblW w:w="5790" w:type="dxa"/>
        <w:tblCellMar>
          <w:left w:w="40" w:type="dxa"/>
          <w:right w:w="40" w:type="dxa"/>
        </w:tblCellMar>
        <w:tblLook w:val="01E0" w:firstRow="1" w:lastRow="1" w:firstColumn="1" w:lastColumn="1" w:noHBand="0" w:noVBand="0"/>
      </w:tblPr>
      <w:tblGrid>
        <w:gridCol w:w="709"/>
        <w:gridCol w:w="525"/>
        <w:gridCol w:w="360"/>
        <w:gridCol w:w="684"/>
        <w:gridCol w:w="975"/>
        <w:gridCol w:w="547"/>
        <w:gridCol w:w="747"/>
        <w:gridCol w:w="491"/>
        <w:gridCol w:w="752"/>
      </w:tblGrid>
      <w:tr w:rsidR="00AC23C4" w:rsidRPr="004B7057" w14:paraId="00E6F15D" w14:textId="77777777" w:rsidTr="00AC23C4">
        <w:tc>
          <w:tcPr>
            <w:tcW w:w="709" w:type="dxa"/>
            <w:shd w:val="clear" w:color="auto" w:fill="auto"/>
          </w:tcPr>
          <w:p w14:paraId="2847ACF8" w14:textId="77777777" w:rsidR="00033569" w:rsidRPr="00953F60" w:rsidRDefault="00033569" w:rsidP="00033569">
            <w:pPr>
              <w:pStyle w:val="O0Nwnext"/>
            </w:pPr>
            <w:bookmarkStart w:id="3783" w:name="_Ref340905820"/>
            <w:r w:rsidRPr="00856563">
              <w:t>(</w:t>
            </w:r>
            <w:fldSimple w:instr=" SEQ ( \* ARABIC \s 1 ">
              <w:r w:rsidR="00154D81">
                <w:rPr>
                  <w:noProof/>
                </w:rPr>
                <w:t>89</w:t>
              </w:r>
            </w:fldSimple>
            <w:r w:rsidRPr="00856563">
              <w:t>)</w:t>
            </w:r>
            <w:bookmarkEnd w:id="3783"/>
          </w:p>
        </w:tc>
        <w:tc>
          <w:tcPr>
            <w:tcW w:w="525" w:type="dxa"/>
            <w:shd w:val="clear" w:color="auto" w:fill="auto"/>
          </w:tcPr>
          <w:p w14:paraId="60C3713F" w14:textId="77777777" w:rsidR="00033569" w:rsidRPr="00856563" w:rsidRDefault="00033569" w:rsidP="00033569">
            <w:pPr>
              <w:pStyle w:val="Text"/>
            </w:pPr>
            <w:r>
              <w:t>kalo</w:t>
            </w:r>
          </w:p>
        </w:tc>
        <w:tc>
          <w:tcPr>
            <w:tcW w:w="360" w:type="dxa"/>
            <w:shd w:val="clear" w:color="auto" w:fill="auto"/>
          </w:tcPr>
          <w:p w14:paraId="44DC5ED8" w14:textId="77777777" w:rsidR="00033569" w:rsidRPr="00856563" w:rsidRDefault="00033569" w:rsidP="00033569">
            <w:pPr>
              <w:pStyle w:val="Text"/>
            </w:pPr>
            <w:r w:rsidRPr="00856563">
              <w:t>di</w:t>
            </w:r>
          </w:p>
        </w:tc>
        <w:tc>
          <w:tcPr>
            <w:tcW w:w="684" w:type="dxa"/>
            <w:shd w:val="clear" w:color="auto" w:fill="auto"/>
          </w:tcPr>
          <w:p w14:paraId="552F5FF5" w14:textId="77777777" w:rsidR="00033569" w:rsidRPr="00856563" w:rsidRDefault="00033569" w:rsidP="00033569">
            <w:pPr>
              <w:pStyle w:val="Text"/>
            </w:pPr>
            <w:r w:rsidRPr="00856563">
              <w:t>situ</w:t>
            </w:r>
          </w:p>
        </w:tc>
        <w:tc>
          <w:tcPr>
            <w:tcW w:w="975" w:type="dxa"/>
            <w:shd w:val="clear" w:color="auto" w:fill="auto"/>
          </w:tcPr>
          <w:p w14:paraId="15810B87" w14:textId="77777777" w:rsidR="00033569" w:rsidRPr="00856563" w:rsidRDefault="00033569" w:rsidP="00033569">
            <w:pPr>
              <w:pStyle w:val="Text"/>
            </w:pPr>
            <w:r w:rsidRPr="00856563">
              <w:t>kang</w:t>
            </w:r>
            <w:r>
              <w:t>,</w:t>
            </w:r>
          </w:p>
        </w:tc>
        <w:tc>
          <w:tcPr>
            <w:tcW w:w="547" w:type="dxa"/>
            <w:shd w:val="clear" w:color="auto" w:fill="auto"/>
          </w:tcPr>
          <w:p w14:paraId="12A40580" w14:textId="77777777" w:rsidR="00033569" w:rsidRPr="00856563" w:rsidRDefault="00033569" w:rsidP="00033569">
            <w:pPr>
              <w:pStyle w:val="Text"/>
              <w:rPr>
                <w:rStyle w:val="ChBlueBold"/>
              </w:rPr>
            </w:pPr>
            <w:r w:rsidRPr="00856563">
              <w:rPr>
                <w:rStyle w:val="ChBlueBold"/>
              </w:rPr>
              <w:t>jam</w:t>
            </w:r>
          </w:p>
        </w:tc>
        <w:tc>
          <w:tcPr>
            <w:tcW w:w="747" w:type="dxa"/>
            <w:shd w:val="clear" w:color="auto" w:fill="auto"/>
          </w:tcPr>
          <w:p w14:paraId="3973AF9B" w14:textId="77777777" w:rsidR="00033569" w:rsidRPr="00856563" w:rsidRDefault="00033569" w:rsidP="00033569">
            <w:pPr>
              <w:pStyle w:val="Text"/>
              <w:rPr>
                <w:rStyle w:val="ChBlueBold"/>
              </w:rPr>
            </w:pPr>
            <w:r>
              <w:rPr>
                <w:rStyle w:val="ChBlueBold"/>
              </w:rPr>
              <w:t>b</w:t>
            </w:r>
            <w:r w:rsidRPr="00856563">
              <w:rPr>
                <w:rStyle w:val="ChBlueBold"/>
              </w:rPr>
              <w:t>rapa</w:t>
            </w:r>
          </w:p>
        </w:tc>
        <w:tc>
          <w:tcPr>
            <w:tcW w:w="491" w:type="dxa"/>
            <w:shd w:val="clear" w:color="auto" w:fill="auto"/>
          </w:tcPr>
          <w:p w14:paraId="26249850" w14:textId="77777777" w:rsidR="00033569" w:rsidRPr="002D0C36" w:rsidRDefault="00033569" w:rsidP="00033569">
            <w:pPr>
              <w:pStyle w:val="Text"/>
            </w:pPr>
            <w:r w:rsidRPr="002D0C36">
              <w:t>saja</w:t>
            </w:r>
          </w:p>
        </w:tc>
        <w:tc>
          <w:tcPr>
            <w:tcW w:w="752" w:type="dxa"/>
            <w:shd w:val="clear" w:color="auto" w:fill="auto"/>
          </w:tcPr>
          <w:p w14:paraId="64F40815" w14:textId="77777777" w:rsidR="00033569" w:rsidRPr="00856563" w:rsidRDefault="00033569" w:rsidP="00033569">
            <w:pPr>
              <w:pStyle w:val="Text"/>
            </w:pPr>
            <w:r w:rsidRPr="00856563">
              <w:t>bisa</w:t>
            </w:r>
          </w:p>
        </w:tc>
      </w:tr>
      <w:tr w:rsidR="00AC23C4" w:rsidRPr="00AC23C4" w14:paraId="2E3C2142" w14:textId="77777777" w:rsidTr="00AC23C4">
        <w:tc>
          <w:tcPr>
            <w:tcW w:w="709" w:type="dxa"/>
            <w:shd w:val="clear" w:color="auto" w:fill="auto"/>
          </w:tcPr>
          <w:p w14:paraId="36C62732" w14:textId="77777777" w:rsidR="00033569" w:rsidRPr="00953F60" w:rsidRDefault="00033569" w:rsidP="00033569">
            <w:pPr>
              <w:pStyle w:val="GlossEng"/>
            </w:pPr>
          </w:p>
        </w:tc>
        <w:tc>
          <w:tcPr>
            <w:tcW w:w="525" w:type="dxa"/>
            <w:shd w:val="clear" w:color="auto" w:fill="auto"/>
          </w:tcPr>
          <w:p w14:paraId="6ADA7BA9" w14:textId="77777777" w:rsidR="00033569" w:rsidRPr="00856563" w:rsidRDefault="00033569" w:rsidP="00033569">
            <w:pPr>
              <w:pStyle w:val="GlossEng"/>
            </w:pPr>
            <w:r w:rsidRPr="00856563">
              <w:t>if</w:t>
            </w:r>
          </w:p>
        </w:tc>
        <w:tc>
          <w:tcPr>
            <w:tcW w:w="360" w:type="dxa"/>
            <w:shd w:val="clear" w:color="auto" w:fill="auto"/>
          </w:tcPr>
          <w:p w14:paraId="5AC6E72C" w14:textId="77777777" w:rsidR="00033569" w:rsidRPr="00856563" w:rsidRDefault="00033569" w:rsidP="00033569">
            <w:pPr>
              <w:pStyle w:val="GlossEng"/>
            </w:pPr>
            <w:r>
              <w:t>at</w:t>
            </w:r>
          </w:p>
        </w:tc>
        <w:tc>
          <w:tcPr>
            <w:tcW w:w="684" w:type="dxa"/>
            <w:shd w:val="clear" w:color="auto" w:fill="auto"/>
          </w:tcPr>
          <w:p w14:paraId="1B9F68AA" w14:textId="77777777" w:rsidR="00033569" w:rsidRPr="0099608C" w:rsidRDefault="00033569" w:rsidP="00033569">
            <w:pPr>
              <w:pStyle w:val="GlossEng"/>
              <w:rPr>
                <w:rStyle w:val="ChSmallCaps"/>
              </w:rPr>
            </w:pPr>
            <w:r w:rsidRPr="0099608C">
              <w:rPr>
                <w:rStyle w:val="ChSmallCaps"/>
              </w:rPr>
              <w:t>l.med</w:t>
            </w:r>
          </w:p>
        </w:tc>
        <w:tc>
          <w:tcPr>
            <w:tcW w:w="975" w:type="dxa"/>
            <w:shd w:val="clear" w:color="auto" w:fill="auto"/>
          </w:tcPr>
          <w:p w14:paraId="4D7F07E4" w14:textId="77777777" w:rsidR="00033569" w:rsidRPr="00856563" w:rsidRDefault="00033569" w:rsidP="00033569">
            <w:pPr>
              <w:pStyle w:val="GlossEng"/>
            </w:pPr>
            <w:r w:rsidRPr="00856563">
              <w:t>you.know</w:t>
            </w:r>
          </w:p>
        </w:tc>
        <w:tc>
          <w:tcPr>
            <w:tcW w:w="547" w:type="dxa"/>
            <w:shd w:val="clear" w:color="auto" w:fill="auto"/>
          </w:tcPr>
          <w:p w14:paraId="1D5E9045" w14:textId="77777777" w:rsidR="00033569" w:rsidRPr="00856563" w:rsidRDefault="00033569" w:rsidP="00033569">
            <w:pPr>
              <w:pStyle w:val="GlossEng"/>
            </w:pPr>
            <w:r w:rsidRPr="00856563">
              <w:t>hour</w:t>
            </w:r>
          </w:p>
        </w:tc>
        <w:tc>
          <w:tcPr>
            <w:tcW w:w="747" w:type="dxa"/>
            <w:shd w:val="clear" w:color="auto" w:fill="auto"/>
          </w:tcPr>
          <w:p w14:paraId="4FD163C2" w14:textId="77777777" w:rsidR="00033569" w:rsidRPr="00856563" w:rsidRDefault="00033569" w:rsidP="00033569">
            <w:pPr>
              <w:pStyle w:val="GlossEng"/>
            </w:pPr>
            <w:r>
              <w:t>several</w:t>
            </w:r>
          </w:p>
        </w:tc>
        <w:tc>
          <w:tcPr>
            <w:tcW w:w="491" w:type="dxa"/>
            <w:shd w:val="clear" w:color="auto" w:fill="auto"/>
          </w:tcPr>
          <w:p w14:paraId="2EECE843" w14:textId="77777777" w:rsidR="00033569" w:rsidRPr="00856563" w:rsidRDefault="00033569" w:rsidP="00033569">
            <w:pPr>
              <w:pStyle w:val="GlossEng"/>
            </w:pPr>
            <w:r w:rsidRPr="00856563">
              <w:t>just</w:t>
            </w:r>
          </w:p>
        </w:tc>
        <w:tc>
          <w:tcPr>
            <w:tcW w:w="752" w:type="dxa"/>
            <w:shd w:val="clear" w:color="auto" w:fill="auto"/>
          </w:tcPr>
          <w:p w14:paraId="51972390" w14:textId="77777777" w:rsidR="00033569" w:rsidRPr="00856563" w:rsidRDefault="00033569" w:rsidP="00033569">
            <w:pPr>
              <w:pStyle w:val="GlossEng"/>
            </w:pPr>
            <w:r w:rsidRPr="00856563">
              <w:t>be.able</w:t>
            </w:r>
          </w:p>
        </w:tc>
      </w:tr>
    </w:tbl>
    <w:p w14:paraId="53D4A190" w14:textId="30E4E0D4" w:rsidR="00033569" w:rsidRPr="00856563" w:rsidRDefault="00B7093A" w:rsidP="00033569">
      <w:pPr>
        <w:pStyle w:val="FreeTranslEng"/>
      </w:pPr>
      <w:r>
        <w:t>‘</w:t>
      </w:r>
      <w:r w:rsidR="00033569" w:rsidRPr="00856563">
        <w:t xml:space="preserve">as for (the office) there, you know, (you) can (go there) </w:t>
      </w:r>
      <w:r w:rsidR="00033569" w:rsidRPr="00856563">
        <w:rPr>
          <w:rStyle w:val="ChBlueBold"/>
        </w:rPr>
        <w:t>any time</w:t>
      </w:r>
      <w:r>
        <w:t>’</w:t>
      </w:r>
      <w:r w:rsidR="00033569" w:rsidRPr="00856563">
        <w:t xml:space="preserve"> (Lit. </w:t>
      </w:r>
      <w:r>
        <w:t>‘</w:t>
      </w:r>
      <w:r w:rsidR="00EA57DE">
        <w:rPr>
          <w:rStyle w:val="ChBlueBold"/>
        </w:rPr>
        <w:t>several hours</w:t>
      </w:r>
      <w:r>
        <w:t>’</w:t>
      </w:r>
      <w:r w:rsidR="00033569" w:rsidRPr="00856563">
        <w:t xml:space="preserve">) </w:t>
      </w:r>
      <w:r w:rsidR="00033569" w:rsidRPr="00082055">
        <w:rPr>
          <w:rStyle w:val="ExampleSource"/>
        </w:rPr>
        <w:t>[081005-001-Cv.0001]</w:t>
      </w:r>
    </w:p>
    <w:p w14:paraId="1F47012F" w14:textId="43BB5EFA" w:rsidR="006E25BB" w:rsidRPr="00856563" w:rsidRDefault="006E25BB" w:rsidP="008450D1">
      <w:pPr>
        <w:pStyle w:val="Body0005after"/>
      </w:pPr>
      <w:r w:rsidRPr="00CC4524">
        <w:t xml:space="preserve">Noun phrases with uncountable referents are modified </w:t>
      </w:r>
      <w:r>
        <w:t xml:space="preserve">with </w:t>
      </w:r>
      <w:r w:rsidRPr="00CC4524">
        <w:t xml:space="preserve">post-head quantifiers </w:t>
      </w:r>
      <w:r w:rsidRPr="00856563">
        <w:t>only</w:t>
      </w:r>
      <w:r>
        <w:t>,</w:t>
      </w:r>
      <w:r w:rsidRPr="00856563">
        <w:t xml:space="preserve"> as show</w:t>
      </w:r>
      <w:r>
        <w:t>n</w:t>
      </w:r>
      <w:r w:rsidRPr="00856563">
        <w:t xml:space="preserve"> in </w:t>
      </w:r>
      <w:r>
        <w:fldChar w:fldCharType="begin"/>
      </w:r>
      <w:r>
        <w:instrText xml:space="preserve"> REF _Ref340905821 \h </w:instrText>
      </w:r>
      <w:r>
        <w:fldChar w:fldCharType="separate"/>
      </w:r>
      <w:r w:rsidR="00154D81" w:rsidRPr="00856563">
        <w:t>(</w:t>
      </w:r>
      <w:r w:rsidR="00154D81">
        <w:rPr>
          <w:noProof/>
        </w:rPr>
        <w:t>90</w:t>
      </w:r>
      <w:r w:rsidR="00154D81" w:rsidRPr="00856563">
        <w:t>)</w:t>
      </w:r>
      <w:r>
        <w:fldChar w:fldCharType="end"/>
      </w:r>
      <w:r>
        <w:t xml:space="preserve"> to </w:t>
      </w:r>
      <w:r>
        <w:fldChar w:fldCharType="begin"/>
      </w:r>
      <w:r>
        <w:instrText xml:space="preserve"> REF _Ref340905823 \h </w:instrText>
      </w:r>
      <w:r>
        <w:fldChar w:fldCharType="separate"/>
      </w:r>
      <w:r w:rsidR="00154D81" w:rsidRPr="00856563">
        <w:t>(</w:t>
      </w:r>
      <w:r w:rsidR="00154D81">
        <w:rPr>
          <w:noProof/>
        </w:rPr>
        <w:t>92</w:t>
      </w:r>
      <w:r w:rsidR="00154D81" w:rsidRPr="00856563">
        <w:t>)</w:t>
      </w:r>
      <w:r>
        <w:fldChar w:fldCharType="end"/>
      </w:r>
      <w:r w:rsidRPr="00856563">
        <w:t>. This restriction is due to the semantic</w:t>
      </w:r>
      <w:r>
        <w:t>s</w:t>
      </w:r>
      <w:r w:rsidRPr="00856563">
        <w:t xml:space="preserve"> of mass nouns </w:t>
      </w:r>
      <w:r>
        <w:t xml:space="preserve">which, </w:t>
      </w:r>
      <w:r w:rsidRPr="00FC7C04">
        <w:t>per se</w:t>
      </w:r>
      <w:r w:rsidR="0051332F">
        <w:t>,</w:t>
      </w:r>
      <w:r w:rsidRPr="00856563">
        <w:t xml:space="preserve"> do not convey the sense of individuality encoded </w:t>
      </w:r>
      <w:r>
        <w:t>by</w:t>
      </w:r>
      <w:r w:rsidRPr="00856563">
        <w:t xml:space="preserve"> the pre-head position of the quantifier</w:t>
      </w:r>
      <w:r>
        <w:t>s,</w:t>
      </w:r>
      <w:r w:rsidRPr="00856563">
        <w:t xml:space="preserve"> </w:t>
      </w:r>
      <w:r w:rsidR="008450D1">
        <w:t xml:space="preserve">presented </w:t>
      </w:r>
      <w:r w:rsidRPr="00856563">
        <w:t xml:space="preserve">in </w:t>
      </w:r>
      <w:r w:rsidR="008450D1">
        <w:fldChar w:fldCharType="begin"/>
      </w:r>
      <w:r w:rsidR="008450D1">
        <w:instrText xml:space="preserve"> REF _Ref340905803 \h </w:instrText>
      </w:r>
      <w:r w:rsidR="008450D1">
        <w:fldChar w:fldCharType="separate"/>
      </w:r>
      <w:r w:rsidR="00154D81" w:rsidRPr="00856563">
        <w:t>(</w:t>
      </w:r>
      <w:r w:rsidR="00154D81">
        <w:rPr>
          <w:noProof/>
        </w:rPr>
        <w:t>74</w:t>
      </w:r>
      <w:r w:rsidR="00154D81" w:rsidRPr="00856563">
        <w:t>)</w:t>
      </w:r>
      <w:r w:rsidR="008450D1">
        <w:fldChar w:fldCharType="end"/>
      </w:r>
      <w:r w:rsidRPr="00856563">
        <w:t xml:space="preserve"> to </w:t>
      </w:r>
      <w:r>
        <w:fldChar w:fldCharType="begin"/>
      </w:r>
      <w:r>
        <w:instrText xml:space="preserve"> REF _Ref340905820 \h </w:instrText>
      </w:r>
      <w:r>
        <w:fldChar w:fldCharType="separate"/>
      </w:r>
      <w:r w:rsidR="00154D81" w:rsidRPr="00856563">
        <w:t>(</w:t>
      </w:r>
      <w:r w:rsidR="00154D81">
        <w:rPr>
          <w:noProof/>
        </w:rPr>
        <w:t>89</w:t>
      </w:r>
      <w:r w:rsidR="00154D81" w:rsidRPr="00856563">
        <w:t>)</w:t>
      </w:r>
      <w:r>
        <w:fldChar w:fldCharType="end"/>
      </w:r>
      <w:r w:rsidRPr="00856563">
        <w:t xml:space="preserve">. Adnominal quantifiers </w:t>
      </w:r>
      <w:r>
        <w:t xml:space="preserve">for </w:t>
      </w:r>
      <w:r w:rsidRPr="00856563">
        <w:t xml:space="preserve">mass nouns are </w:t>
      </w:r>
      <w:r w:rsidRPr="00856563">
        <w:rPr>
          <w:rStyle w:val="ChItalBold"/>
        </w:rPr>
        <w:t>banyak</w:t>
      </w:r>
      <w:r w:rsidRPr="00856563">
        <w:t xml:space="preserve"> </w:t>
      </w:r>
      <w:r w:rsidR="00B7093A">
        <w:t>‘</w:t>
      </w:r>
      <w:r w:rsidRPr="00856563">
        <w:t>many</w:t>
      </w:r>
      <w:r w:rsidR="00B7093A">
        <w:t>’</w:t>
      </w:r>
      <w:r w:rsidRPr="00856563">
        <w:t xml:space="preserve"> as in </w:t>
      </w:r>
      <w:r>
        <w:fldChar w:fldCharType="begin"/>
      </w:r>
      <w:r>
        <w:instrText xml:space="preserve"> REF _Ref340905821 \h </w:instrText>
      </w:r>
      <w:r>
        <w:fldChar w:fldCharType="separate"/>
      </w:r>
      <w:r w:rsidR="00154D81" w:rsidRPr="00856563">
        <w:t>(</w:t>
      </w:r>
      <w:r w:rsidR="00154D81">
        <w:rPr>
          <w:noProof/>
        </w:rPr>
        <w:t>90</w:t>
      </w:r>
      <w:r w:rsidR="00154D81" w:rsidRPr="00856563">
        <w:t>)</w:t>
      </w:r>
      <w:r>
        <w:fldChar w:fldCharType="end"/>
      </w:r>
      <w:r w:rsidRPr="00856563">
        <w:t xml:space="preserve">, </w:t>
      </w:r>
      <w:r w:rsidRPr="00856563">
        <w:rPr>
          <w:rStyle w:val="ChItalBold"/>
        </w:rPr>
        <w:t>sedikit</w:t>
      </w:r>
      <w:r w:rsidRPr="00856563">
        <w:t xml:space="preserve"> </w:t>
      </w:r>
      <w:r w:rsidR="00B7093A">
        <w:t>‘</w:t>
      </w:r>
      <w:r w:rsidRPr="00856563">
        <w:t>few</w:t>
      </w:r>
      <w:r w:rsidR="00B7093A">
        <w:t>’</w:t>
      </w:r>
      <w:r w:rsidRPr="00856563">
        <w:t xml:space="preserve"> as in </w:t>
      </w:r>
      <w:r>
        <w:fldChar w:fldCharType="begin"/>
      </w:r>
      <w:r>
        <w:instrText xml:space="preserve"> REF _Ref340905822 \h </w:instrText>
      </w:r>
      <w:r>
        <w:fldChar w:fldCharType="separate"/>
      </w:r>
      <w:r w:rsidR="00154D81" w:rsidRPr="00856563">
        <w:t>(</w:t>
      </w:r>
      <w:r w:rsidR="00154D81">
        <w:rPr>
          <w:noProof/>
        </w:rPr>
        <w:t>91</w:t>
      </w:r>
      <w:r w:rsidR="00154D81" w:rsidRPr="00856563">
        <w:t>)</w:t>
      </w:r>
      <w:r>
        <w:fldChar w:fldCharType="end"/>
      </w:r>
      <w:r w:rsidRPr="00856563">
        <w:t xml:space="preserve">, or </w:t>
      </w:r>
      <w:r w:rsidRPr="00856563">
        <w:rPr>
          <w:rStyle w:val="ChItalBold"/>
        </w:rPr>
        <w:t>smua</w:t>
      </w:r>
      <w:r w:rsidRPr="00856563">
        <w:t xml:space="preserve"> </w:t>
      </w:r>
      <w:r w:rsidR="00B7093A">
        <w:t>‘</w:t>
      </w:r>
      <w:r w:rsidRPr="00856563">
        <w:t>all</w:t>
      </w:r>
      <w:r w:rsidR="00B7093A">
        <w:t>’</w:t>
      </w:r>
      <w:r w:rsidRPr="00856563">
        <w:t xml:space="preserve"> as in </w:t>
      </w:r>
      <w:r>
        <w:fldChar w:fldCharType="begin"/>
      </w:r>
      <w:r>
        <w:instrText xml:space="preserve"> REF _Ref340905823 \h </w:instrText>
      </w:r>
      <w:r>
        <w:fldChar w:fldCharType="separate"/>
      </w:r>
      <w:r w:rsidR="00154D81" w:rsidRPr="00856563">
        <w:t>(</w:t>
      </w:r>
      <w:r w:rsidR="00154D81">
        <w:rPr>
          <w:noProof/>
        </w:rPr>
        <w:t>92</w:t>
      </w:r>
      <w:r w:rsidR="00154D81" w:rsidRPr="00856563">
        <w:t>)</w:t>
      </w:r>
      <w:r>
        <w:fldChar w:fldCharType="end"/>
      </w:r>
      <w:r w:rsidRPr="00856563">
        <w:t>.</w:t>
      </w:r>
    </w:p>
    <w:p w14:paraId="020522D2" w14:textId="77777777" w:rsidR="006E25BB" w:rsidRPr="00856563" w:rsidRDefault="006E25BB" w:rsidP="006E25BB">
      <w:pPr>
        <w:pStyle w:val="ExampleTitle"/>
      </w:pPr>
      <w:r w:rsidRPr="0099608C">
        <w:rPr>
          <w:rStyle w:val="ChSmallCaps"/>
        </w:rPr>
        <w:t>nq</w:t>
      </w:r>
      <w:r w:rsidRPr="0045066E">
        <w:t>t</w:t>
      </w:r>
      <w:r w:rsidRPr="0099608C">
        <w:rPr>
          <w:rStyle w:val="ChSmallCaps"/>
        </w:rPr>
        <w:t>-np</w:t>
      </w:r>
      <w:r w:rsidRPr="00856563">
        <w:t xml:space="preserve">s denoting </w:t>
      </w:r>
      <w:r>
        <w:t>indefinite quantities</w:t>
      </w:r>
      <w:r w:rsidRPr="00856563">
        <w:t xml:space="preserve"> of </w:t>
      </w:r>
      <w:r>
        <w:t>un</w:t>
      </w:r>
      <w:r w:rsidRPr="00856563">
        <w:t>countable referent</w:t>
      </w:r>
      <w:r>
        <w:t xml:space="preserve">s: </w:t>
      </w:r>
      <w:r w:rsidRPr="00856563">
        <w:t>Exhaustivity</w:t>
      </w:r>
    </w:p>
    <w:tbl>
      <w:tblPr>
        <w:tblW w:w="4431" w:type="dxa"/>
        <w:tblCellMar>
          <w:left w:w="40" w:type="dxa"/>
          <w:right w:w="40" w:type="dxa"/>
        </w:tblCellMar>
        <w:tblLook w:val="01E0" w:firstRow="1" w:lastRow="1" w:firstColumn="1" w:lastColumn="1" w:noHBand="0" w:noVBand="0"/>
      </w:tblPr>
      <w:tblGrid>
        <w:gridCol w:w="709"/>
        <w:gridCol w:w="747"/>
        <w:gridCol w:w="414"/>
        <w:gridCol w:w="864"/>
        <w:gridCol w:w="747"/>
        <w:gridCol w:w="414"/>
        <w:gridCol w:w="536"/>
      </w:tblGrid>
      <w:tr w:rsidR="00AC23C4" w:rsidRPr="004B7057" w14:paraId="3AA6AEF8" w14:textId="77777777" w:rsidTr="00B63238">
        <w:tc>
          <w:tcPr>
            <w:tcW w:w="709" w:type="dxa"/>
            <w:shd w:val="clear" w:color="auto" w:fill="auto"/>
          </w:tcPr>
          <w:p w14:paraId="1A15955A" w14:textId="77777777" w:rsidR="006E25BB" w:rsidRPr="00953F60" w:rsidRDefault="006E25BB" w:rsidP="00B51DB6">
            <w:pPr>
              <w:pStyle w:val="O0Nwnext"/>
            </w:pPr>
            <w:bookmarkStart w:id="3784" w:name="_Ref306813571"/>
            <w:bookmarkStart w:id="3785" w:name="_Ref340905821"/>
            <w:r w:rsidRPr="00856563">
              <w:t>(</w:t>
            </w:r>
            <w:fldSimple w:instr=" SEQ ( \* ARABIC \s 1 ">
              <w:r w:rsidR="00154D81">
                <w:rPr>
                  <w:noProof/>
                </w:rPr>
                <w:t>90</w:t>
              </w:r>
            </w:fldSimple>
            <w:bookmarkEnd w:id="3784"/>
            <w:r w:rsidRPr="00856563">
              <w:t>)</w:t>
            </w:r>
            <w:bookmarkEnd w:id="3785"/>
          </w:p>
        </w:tc>
        <w:tc>
          <w:tcPr>
            <w:tcW w:w="747" w:type="dxa"/>
            <w:shd w:val="clear" w:color="auto" w:fill="auto"/>
          </w:tcPr>
          <w:p w14:paraId="490F66FA" w14:textId="77777777" w:rsidR="006E25BB" w:rsidRPr="00856563" w:rsidRDefault="006E25BB" w:rsidP="00B51DB6">
            <w:pPr>
              <w:pStyle w:val="Text"/>
            </w:pPr>
            <w:r w:rsidRPr="00856563">
              <w:t>minum</w:t>
            </w:r>
          </w:p>
        </w:tc>
        <w:tc>
          <w:tcPr>
            <w:tcW w:w="414" w:type="dxa"/>
            <w:shd w:val="clear" w:color="auto" w:fill="auto"/>
          </w:tcPr>
          <w:p w14:paraId="6EEE6806" w14:textId="77777777" w:rsidR="006E25BB" w:rsidRPr="00856563" w:rsidRDefault="006E25BB" w:rsidP="00B51DB6">
            <w:pPr>
              <w:pStyle w:val="Text"/>
              <w:rPr>
                <w:rStyle w:val="ChBlueBold"/>
              </w:rPr>
            </w:pPr>
            <w:r w:rsidRPr="00856563">
              <w:rPr>
                <w:rStyle w:val="ChBlueBold"/>
              </w:rPr>
              <w:t>te</w:t>
            </w:r>
          </w:p>
        </w:tc>
        <w:tc>
          <w:tcPr>
            <w:tcW w:w="864" w:type="dxa"/>
            <w:shd w:val="clear" w:color="auto" w:fill="auto"/>
          </w:tcPr>
          <w:p w14:paraId="4B199AE6" w14:textId="77777777" w:rsidR="006E25BB" w:rsidRPr="006745DB" w:rsidRDefault="006E25BB" w:rsidP="00B51DB6">
            <w:pPr>
              <w:pStyle w:val="Text"/>
            </w:pPr>
            <w:r w:rsidRPr="006745DB">
              <w:rPr>
                <w:rStyle w:val="ChBlueBold"/>
              </w:rPr>
              <w:t>banyak</w:t>
            </w:r>
            <w:r w:rsidR="006745DB" w:rsidRPr="006745DB">
              <w:t>,</w:t>
            </w:r>
          </w:p>
        </w:tc>
        <w:tc>
          <w:tcPr>
            <w:tcW w:w="747" w:type="dxa"/>
            <w:shd w:val="clear" w:color="auto" w:fill="auto"/>
          </w:tcPr>
          <w:p w14:paraId="305858F9" w14:textId="77777777" w:rsidR="006E25BB" w:rsidRPr="00856563" w:rsidRDefault="006E25BB" w:rsidP="00B51DB6">
            <w:pPr>
              <w:pStyle w:val="Text"/>
            </w:pPr>
            <w:r w:rsidRPr="00856563">
              <w:t>minum</w:t>
            </w:r>
          </w:p>
        </w:tc>
        <w:tc>
          <w:tcPr>
            <w:tcW w:w="414" w:type="dxa"/>
            <w:shd w:val="clear" w:color="auto" w:fill="auto"/>
          </w:tcPr>
          <w:p w14:paraId="485A261E" w14:textId="77777777" w:rsidR="006E25BB" w:rsidRPr="00856563" w:rsidRDefault="006E25BB" w:rsidP="00B51DB6">
            <w:pPr>
              <w:pStyle w:val="Text"/>
            </w:pPr>
            <w:r w:rsidRPr="00856563">
              <w:t>te</w:t>
            </w:r>
          </w:p>
        </w:tc>
        <w:tc>
          <w:tcPr>
            <w:tcW w:w="536" w:type="dxa"/>
            <w:shd w:val="clear" w:color="auto" w:fill="auto"/>
          </w:tcPr>
          <w:p w14:paraId="457528B0" w14:textId="77777777" w:rsidR="006E25BB" w:rsidRPr="00856563" w:rsidRDefault="006E25BB" w:rsidP="00B51DB6">
            <w:pPr>
              <w:pStyle w:val="Text"/>
            </w:pPr>
            <w:r w:rsidRPr="00856563">
              <w:t>dulu</w:t>
            </w:r>
          </w:p>
        </w:tc>
      </w:tr>
      <w:tr w:rsidR="00AC23C4" w:rsidRPr="00AC23C4" w14:paraId="18843B66" w14:textId="77777777" w:rsidTr="00B63238">
        <w:tc>
          <w:tcPr>
            <w:tcW w:w="709" w:type="dxa"/>
            <w:shd w:val="clear" w:color="auto" w:fill="auto"/>
          </w:tcPr>
          <w:p w14:paraId="2793416D" w14:textId="77777777" w:rsidR="006E25BB" w:rsidRPr="00953F60" w:rsidRDefault="006E25BB" w:rsidP="00B51DB6">
            <w:pPr>
              <w:pStyle w:val="GlossEng"/>
            </w:pPr>
          </w:p>
        </w:tc>
        <w:tc>
          <w:tcPr>
            <w:tcW w:w="747" w:type="dxa"/>
            <w:shd w:val="clear" w:color="auto" w:fill="auto"/>
          </w:tcPr>
          <w:p w14:paraId="5741CA90" w14:textId="77777777" w:rsidR="006E25BB" w:rsidRPr="00856563" w:rsidRDefault="006E25BB" w:rsidP="00B51DB6">
            <w:pPr>
              <w:pStyle w:val="GlossEng"/>
            </w:pPr>
            <w:r w:rsidRPr="00856563">
              <w:t>drink</w:t>
            </w:r>
          </w:p>
        </w:tc>
        <w:tc>
          <w:tcPr>
            <w:tcW w:w="414" w:type="dxa"/>
            <w:shd w:val="clear" w:color="auto" w:fill="auto"/>
          </w:tcPr>
          <w:p w14:paraId="1204D998" w14:textId="77777777" w:rsidR="006E25BB" w:rsidRPr="00856563" w:rsidRDefault="006E25BB" w:rsidP="00B51DB6">
            <w:pPr>
              <w:pStyle w:val="GlossEng"/>
            </w:pPr>
            <w:r w:rsidRPr="00856563">
              <w:t>tea</w:t>
            </w:r>
          </w:p>
        </w:tc>
        <w:tc>
          <w:tcPr>
            <w:tcW w:w="864" w:type="dxa"/>
            <w:shd w:val="clear" w:color="auto" w:fill="auto"/>
          </w:tcPr>
          <w:p w14:paraId="5F1C698B" w14:textId="77777777" w:rsidR="006E25BB" w:rsidRPr="00856563" w:rsidRDefault="006E25BB" w:rsidP="00B51DB6">
            <w:pPr>
              <w:pStyle w:val="GlossEng"/>
            </w:pPr>
            <w:r w:rsidRPr="00856563">
              <w:t>many</w:t>
            </w:r>
          </w:p>
        </w:tc>
        <w:tc>
          <w:tcPr>
            <w:tcW w:w="747" w:type="dxa"/>
            <w:shd w:val="clear" w:color="auto" w:fill="auto"/>
          </w:tcPr>
          <w:p w14:paraId="6009E4B8" w14:textId="77777777" w:rsidR="006E25BB" w:rsidRPr="00856563" w:rsidRDefault="006E25BB" w:rsidP="00B51DB6">
            <w:pPr>
              <w:pStyle w:val="GlossEng"/>
            </w:pPr>
            <w:r w:rsidRPr="00856563">
              <w:t>drink</w:t>
            </w:r>
          </w:p>
        </w:tc>
        <w:tc>
          <w:tcPr>
            <w:tcW w:w="414" w:type="dxa"/>
            <w:shd w:val="clear" w:color="auto" w:fill="auto"/>
          </w:tcPr>
          <w:p w14:paraId="76983DE8" w14:textId="77777777" w:rsidR="006E25BB" w:rsidRPr="00856563" w:rsidRDefault="006E25BB" w:rsidP="00B51DB6">
            <w:pPr>
              <w:pStyle w:val="GlossEng"/>
            </w:pPr>
            <w:r w:rsidRPr="00856563">
              <w:t>tea</w:t>
            </w:r>
          </w:p>
        </w:tc>
        <w:tc>
          <w:tcPr>
            <w:tcW w:w="536" w:type="dxa"/>
            <w:shd w:val="clear" w:color="auto" w:fill="auto"/>
          </w:tcPr>
          <w:p w14:paraId="498BF008" w14:textId="77659BFB" w:rsidR="006E25BB" w:rsidRPr="00856563" w:rsidRDefault="00B63238" w:rsidP="00B51DB6">
            <w:pPr>
              <w:pStyle w:val="GlossEng"/>
            </w:pPr>
            <w:r>
              <w:t>first</w:t>
            </w:r>
          </w:p>
        </w:tc>
      </w:tr>
    </w:tbl>
    <w:p w14:paraId="23E77F63" w14:textId="0F2028E1" w:rsidR="006E25BB" w:rsidRPr="002F5FFD" w:rsidRDefault="00B7093A" w:rsidP="006E25BB">
      <w:pPr>
        <w:pStyle w:val="FreeTranslEng"/>
      </w:pPr>
      <w:r>
        <w:t>‘</w:t>
      </w:r>
      <w:r w:rsidR="00F72833">
        <w:t>drink</w:t>
      </w:r>
      <w:r w:rsidR="006E25BB" w:rsidRPr="00856563">
        <w:t xml:space="preserve"> </w:t>
      </w:r>
      <w:r w:rsidR="006E25BB" w:rsidRPr="00856563">
        <w:rPr>
          <w:rStyle w:val="ChBlueBold"/>
        </w:rPr>
        <w:t>lots of tea</w:t>
      </w:r>
      <w:r w:rsidR="006E25BB">
        <w:t>, drink tea</w:t>
      </w:r>
      <w:r w:rsidR="00CB508B">
        <w:t xml:space="preserve"> for now</w:t>
      </w:r>
      <w:r w:rsidR="006E25BB">
        <w:t>!</w:t>
      </w:r>
      <w:r>
        <w:t>’</w:t>
      </w:r>
      <w:r w:rsidR="006E25BB" w:rsidRPr="00856563">
        <w:t xml:space="preserve"> </w:t>
      </w:r>
      <w:r w:rsidR="006E25BB" w:rsidRPr="00856563">
        <w:rPr>
          <w:rStyle w:val="ExampleSource"/>
        </w:rPr>
        <w:t>[081011-001-Cv.0240]</w:t>
      </w:r>
    </w:p>
    <w:tbl>
      <w:tblPr>
        <w:tblW w:w="6287" w:type="dxa"/>
        <w:tblCellMar>
          <w:left w:w="40" w:type="dxa"/>
          <w:right w:w="40" w:type="dxa"/>
        </w:tblCellMar>
        <w:tblLook w:val="01E0" w:firstRow="1" w:lastRow="1" w:firstColumn="1" w:lastColumn="1" w:noHBand="0" w:noVBand="0"/>
      </w:tblPr>
      <w:tblGrid>
        <w:gridCol w:w="709"/>
        <w:gridCol w:w="509"/>
        <w:gridCol w:w="752"/>
        <w:gridCol w:w="625"/>
        <w:gridCol w:w="747"/>
        <w:gridCol w:w="580"/>
        <w:gridCol w:w="625"/>
        <w:gridCol w:w="485"/>
        <w:gridCol w:w="563"/>
        <w:gridCol w:w="692"/>
      </w:tblGrid>
      <w:tr w:rsidR="00AC23C4" w:rsidRPr="004B7057" w14:paraId="7FE7C279" w14:textId="77777777" w:rsidTr="00AC23C4">
        <w:tc>
          <w:tcPr>
            <w:tcW w:w="709" w:type="dxa"/>
            <w:shd w:val="clear" w:color="auto" w:fill="auto"/>
          </w:tcPr>
          <w:p w14:paraId="030ECFD0" w14:textId="77777777" w:rsidR="006E25BB" w:rsidRPr="00953F60" w:rsidRDefault="006E25BB" w:rsidP="00B51DB6">
            <w:pPr>
              <w:pStyle w:val="O0Nwnext"/>
            </w:pPr>
            <w:bookmarkStart w:id="3786" w:name="_Ref340905822"/>
            <w:r w:rsidRPr="00856563">
              <w:t>(</w:t>
            </w:r>
            <w:fldSimple w:instr=" SEQ ( \* ARABIC \s 1 ">
              <w:r w:rsidR="00154D81">
                <w:rPr>
                  <w:noProof/>
                </w:rPr>
                <w:t>91</w:t>
              </w:r>
            </w:fldSimple>
            <w:r w:rsidRPr="00856563">
              <w:t>)</w:t>
            </w:r>
            <w:bookmarkEnd w:id="3786"/>
          </w:p>
        </w:tc>
        <w:tc>
          <w:tcPr>
            <w:tcW w:w="509" w:type="dxa"/>
            <w:shd w:val="clear" w:color="auto" w:fill="auto"/>
          </w:tcPr>
          <w:p w14:paraId="6A46FFAE" w14:textId="77777777" w:rsidR="006E25BB" w:rsidRPr="00856563" w:rsidRDefault="006E25BB" w:rsidP="00B51DB6">
            <w:pPr>
              <w:pStyle w:val="Text"/>
            </w:pPr>
            <w:r w:rsidRPr="00856563">
              <w:t>tida</w:t>
            </w:r>
          </w:p>
        </w:tc>
        <w:tc>
          <w:tcPr>
            <w:tcW w:w="752" w:type="dxa"/>
            <w:shd w:val="clear" w:color="auto" w:fill="auto"/>
          </w:tcPr>
          <w:p w14:paraId="40CB9AFE" w14:textId="77777777" w:rsidR="006E25BB" w:rsidRPr="00856563" w:rsidRDefault="006E25BB" w:rsidP="00B51DB6">
            <w:pPr>
              <w:pStyle w:val="Text"/>
            </w:pPr>
            <w:r w:rsidRPr="00856563">
              <w:t>bisa</w:t>
            </w:r>
          </w:p>
        </w:tc>
        <w:tc>
          <w:tcPr>
            <w:tcW w:w="625" w:type="dxa"/>
            <w:shd w:val="clear" w:color="auto" w:fill="auto"/>
          </w:tcPr>
          <w:p w14:paraId="5E05D884" w14:textId="77777777" w:rsidR="006E25BB" w:rsidRPr="00856563" w:rsidRDefault="006E25BB" w:rsidP="00B51DB6">
            <w:pPr>
              <w:pStyle w:val="Text"/>
              <w:rPr>
                <w:rStyle w:val="ChBlueBold"/>
              </w:rPr>
            </w:pPr>
            <w:r>
              <w:rPr>
                <w:rStyle w:val="ChBlueBold"/>
              </w:rPr>
              <w:t>ai</w:t>
            </w:r>
            <w:r w:rsidRPr="00856563">
              <w:rPr>
                <w:rStyle w:val="ChBlueBold"/>
              </w:rPr>
              <w:t>r</w:t>
            </w:r>
          </w:p>
        </w:tc>
        <w:tc>
          <w:tcPr>
            <w:tcW w:w="747" w:type="dxa"/>
            <w:shd w:val="clear" w:color="auto" w:fill="auto"/>
          </w:tcPr>
          <w:p w14:paraId="21501C6B" w14:textId="77777777" w:rsidR="006E25BB" w:rsidRPr="00856563" w:rsidRDefault="006E25BB" w:rsidP="00B51DB6">
            <w:pPr>
              <w:pStyle w:val="Text"/>
              <w:rPr>
                <w:rStyle w:val="ChBlueBold"/>
              </w:rPr>
            </w:pPr>
            <w:r w:rsidRPr="00856563">
              <w:rPr>
                <w:rStyle w:val="ChBlueBold"/>
              </w:rPr>
              <w:t>sedikit</w:t>
            </w:r>
          </w:p>
        </w:tc>
        <w:tc>
          <w:tcPr>
            <w:tcW w:w="580" w:type="dxa"/>
            <w:shd w:val="clear" w:color="auto" w:fill="auto"/>
          </w:tcPr>
          <w:p w14:paraId="195EEDE5" w14:textId="77777777" w:rsidR="006E25BB" w:rsidRPr="00856563" w:rsidRDefault="006E25BB" w:rsidP="00B51DB6">
            <w:pPr>
              <w:pStyle w:val="Text"/>
            </w:pPr>
            <w:r w:rsidRPr="00856563">
              <w:t>pun</w:t>
            </w:r>
            <w:r w:rsidR="00D34920">
              <w:t>g</w:t>
            </w:r>
          </w:p>
        </w:tc>
        <w:tc>
          <w:tcPr>
            <w:tcW w:w="625" w:type="dxa"/>
            <w:shd w:val="clear" w:color="auto" w:fill="auto"/>
          </w:tcPr>
          <w:p w14:paraId="69D9266E" w14:textId="77777777" w:rsidR="006E25BB" w:rsidRPr="00856563" w:rsidRDefault="006E25BB" w:rsidP="00B51DB6">
            <w:pPr>
              <w:pStyle w:val="Text"/>
            </w:pPr>
            <w:r>
              <w:t>sentu</w:t>
            </w:r>
          </w:p>
        </w:tc>
        <w:tc>
          <w:tcPr>
            <w:tcW w:w="485" w:type="dxa"/>
            <w:shd w:val="clear" w:color="auto" w:fill="auto"/>
          </w:tcPr>
          <w:p w14:paraId="4AA44BA9" w14:textId="77777777" w:rsidR="006E25BB" w:rsidRPr="00856563" w:rsidRDefault="006E25BB" w:rsidP="00B51DB6">
            <w:pPr>
              <w:pStyle w:val="Text"/>
            </w:pPr>
            <w:r w:rsidRPr="00856563">
              <w:t>sa</w:t>
            </w:r>
          </w:p>
        </w:tc>
        <w:tc>
          <w:tcPr>
            <w:tcW w:w="563" w:type="dxa"/>
            <w:shd w:val="clear" w:color="auto" w:fill="auto"/>
          </w:tcPr>
          <w:p w14:paraId="1BF77C58" w14:textId="77777777" w:rsidR="006E25BB" w:rsidRPr="00856563" w:rsidRDefault="006E25BB" w:rsidP="00B51DB6">
            <w:pPr>
              <w:pStyle w:val="Text"/>
            </w:pPr>
            <w:r w:rsidRPr="00856563">
              <w:t>pu</w:t>
            </w:r>
          </w:p>
        </w:tc>
        <w:tc>
          <w:tcPr>
            <w:tcW w:w="692" w:type="dxa"/>
            <w:shd w:val="clear" w:color="auto" w:fill="auto"/>
          </w:tcPr>
          <w:p w14:paraId="006A0FAB" w14:textId="77777777" w:rsidR="006E25BB" w:rsidRPr="00856563" w:rsidRDefault="006E25BB" w:rsidP="00B51DB6">
            <w:pPr>
              <w:pStyle w:val="Text"/>
            </w:pPr>
            <w:r w:rsidRPr="00856563">
              <w:t>mulut</w:t>
            </w:r>
          </w:p>
        </w:tc>
      </w:tr>
      <w:tr w:rsidR="00AC23C4" w:rsidRPr="00AC23C4" w14:paraId="358E6A79" w14:textId="77777777" w:rsidTr="00AC23C4">
        <w:tc>
          <w:tcPr>
            <w:tcW w:w="709" w:type="dxa"/>
            <w:shd w:val="clear" w:color="auto" w:fill="auto"/>
          </w:tcPr>
          <w:p w14:paraId="791C945D" w14:textId="77777777" w:rsidR="006E25BB" w:rsidRPr="00953F60" w:rsidRDefault="006E25BB" w:rsidP="00B51DB6">
            <w:pPr>
              <w:pStyle w:val="GlossEng"/>
            </w:pPr>
          </w:p>
        </w:tc>
        <w:tc>
          <w:tcPr>
            <w:tcW w:w="509" w:type="dxa"/>
            <w:shd w:val="clear" w:color="auto" w:fill="auto"/>
          </w:tcPr>
          <w:p w14:paraId="5874BE7A" w14:textId="77777777" w:rsidR="006E25BB" w:rsidRPr="0099608C" w:rsidRDefault="006E25BB" w:rsidP="00B51DB6">
            <w:pPr>
              <w:pStyle w:val="GlossEng"/>
              <w:rPr>
                <w:rStyle w:val="ChSmallCaps"/>
              </w:rPr>
            </w:pPr>
            <w:r w:rsidRPr="0099608C">
              <w:rPr>
                <w:rStyle w:val="ChSmallCaps"/>
              </w:rPr>
              <w:t>neg</w:t>
            </w:r>
          </w:p>
        </w:tc>
        <w:tc>
          <w:tcPr>
            <w:tcW w:w="752" w:type="dxa"/>
            <w:shd w:val="clear" w:color="auto" w:fill="auto"/>
          </w:tcPr>
          <w:p w14:paraId="11BC308E" w14:textId="77777777" w:rsidR="006E25BB" w:rsidRPr="00856563" w:rsidRDefault="006E25BB" w:rsidP="00B51DB6">
            <w:pPr>
              <w:pStyle w:val="GlossEng"/>
            </w:pPr>
            <w:r w:rsidRPr="00856563">
              <w:t>be.able</w:t>
            </w:r>
          </w:p>
        </w:tc>
        <w:tc>
          <w:tcPr>
            <w:tcW w:w="625" w:type="dxa"/>
            <w:shd w:val="clear" w:color="auto" w:fill="auto"/>
          </w:tcPr>
          <w:p w14:paraId="7B9F7014" w14:textId="77777777" w:rsidR="006E25BB" w:rsidRPr="00856563" w:rsidRDefault="006E25BB" w:rsidP="00B51DB6">
            <w:pPr>
              <w:pStyle w:val="GlossEng"/>
            </w:pPr>
            <w:r w:rsidRPr="00856563">
              <w:t>water</w:t>
            </w:r>
          </w:p>
        </w:tc>
        <w:tc>
          <w:tcPr>
            <w:tcW w:w="747" w:type="dxa"/>
            <w:shd w:val="clear" w:color="auto" w:fill="auto"/>
          </w:tcPr>
          <w:p w14:paraId="2E9BADD2" w14:textId="77777777" w:rsidR="006E25BB" w:rsidRPr="00856563" w:rsidRDefault="006E25BB" w:rsidP="00B51DB6">
            <w:pPr>
              <w:pStyle w:val="GlossEng"/>
            </w:pPr>
            <w:r w:rsidRPr="00856563">
              <w:t>few</w:t>
            </w:r>
          </w:p>
        </w:tc>
        <w:tc>
          <w:tcPr>
            <w:tcW w:w="580" w:type="dxa"/>
            <w:shd w:val="clear" w:color="auto" w:fill="auto"/>
          </w:tcPr>
          <w:p w14:paraId="25682330" w14:textId="77777777" w:rsidR="006E25BB" w:rsidRPr="00856563" w:rsidRDefault="006E25BB" w:rsidP="00B51DB6">
            <w:pPr>
              <w:pStyle w:val="GlossEng"/>
            </w:pPr>
            <w:r w:rsidRPr="00856563">
              <w:t>even</w:t>
            </w:r>
          </w:p>
        </w:tc>
        <w:tc>
          <w:tcPr>
            <w:tcW w:w="625" w:type="dxa"/>
            <w:shd w:val="clear" w:color="auto" w:fill="auto"/>
          </w:tcPr>
          <w:p w14:paraId="271AB05F" w14:textId="77777777" w:rsidR="006E25BB" w:rsidRPr="00856563" w:rsidRDefault="006E25BB" w:rsidP="00B51DB6">
            <w:pPr>
              <w:pStyle w:val="GlossEng"/>
            </w:pPr>
            <w:r w:rsidRPr="00856563">
              <w:t>touch</w:t>
            </w:r>
          </w:p>
        </w:tc>
        <w:tc>
          <w:tcPr>
            <w:tcW w:w="485" w:type="dxa"/>
            <w:shd w:val="clear" w:color="auto" w:fill="auto"/>
          </w:tcPr>
          <w:p w14:paraId="45ECEE60" w14:textId="77777777" w:rsidR="006E25BB" w:rsidRPr="0099608C" w:rsidRDefault="006E25BB" w:rsidP="00B51DB6">
            <w:pPr>
              <w:pStyle w:val="GlossEng"/>
              <w:rPr>
                <w:rStyle w:val="ChSmallCaps"/>
              </w:rPr>
            </w:pPr>
            <w:r w:rsidRPr="0099608C">
              <w:rPr>
                <w:rStyle w:val="ChSmallCaps"/>
              </w:rPr>
              <w:t>1sg</w:t>
            </w:r>
          </w:p>
        </w:tc>
        <w:tc>
          <w:tcPr>
            <w:tcW w:w="563" w:type="dxa"/>
            <w:shd w:val="clear" w:color="auto" w:fill="auto"/>
          </w:tcPr>
          <w:p w14:paraId="2D81A5C1" w14:textId="77777777" w:rsidR="006E25BB" w:rsidRPr="0099608C" w:rsidRDefault="006E25BB" w:rsidP="00B51DB6">
            <w:pPr>
              <w:pStyle w:val="GlossEng"/>
              <w:rPr>
                <w:rStyle w:val="ChSmallCaps"/>
              </w:rPr>
            </w:pPr>
            <w:r w:rsidRPr="0099608C">
              <w:rPr>
                <w:rStyle w:val="ChSmallCaps"/>
              </w:rPr>
              <w:t>poss</w:t>
            </w:r>
          </w:p>
        </w:tc>
        <w:tc>
          <w:tcPr>
            <w:tcW w:w="692" w:type="dxa"/>
            <w:shd w:val="clear" w:color="auto" w:fill="auto"/>
          </w:tcPr>
          <w:p w14:paraId="61C09E86" w14:textId="77777777" w:rsidR="006E25BB" w:rsidRPr="00856563" w:rsidRDefault="006E25BB" w:rsidP="00B51DB6">
            <w:pPr>
              <w:pStyle w:val="GlossEng"/>
            </w:pPr>
            <w:r w:rsidRPr="00856563">
              <w:t>mouth</w:t>
            </w:r>
          </w:p>
        </w:tc>
      </w:tr>
    </w:tbl>
    <w:p w14:paraId="33977E19" w14:textId="2FCE9015" w:rsidR="006E25BB" w:rsidRPr="00856563" w:rsidRDefault="006E25BB" w:rsidP="006E25BB">
      <w:pPr>
        <w:pStyle w:val="FreeTranslEng"/>
      </w:pPr>
      <w:r>
        <w:t>[</w:t>
      </w:r>
      <w:r w:rsidRPr="00856563">
        <w:t>About a sickness</w:t>
      </w:r>
      <w:r>
        <w:t xml:space="preserve">:] </w:t>
      </w:r>
      <w:r w:rsidR="00B7093A">
        <w:t>‘</w:t>
      </w:r>
      <w:r w:rsidRPr="00856563">
        <w:t xml:space="preserve">not even </w:t>
      </w:r>
      <w:r w:rsidRPr="00856563">
        <w:rPr>
          <w:rStyle w:val="ChBlueBold"/>
        </w:rPr>
        <w:t>the least bit of water</w:t>
      </w:r>
      <w:r w:rsidRPr="00856563">
        <w:t xml:space="preserve"> could touch my mouth</w:t>
      </w:r>
      <w:r w:rsidR="00B7093A">
        <w:t>’</w:t>
      </w:r>
      <w:r w:rsidRPr="00856563">
        <w:t xml:space="preserve"> </w:t>
      </w:r>
      <w:r w:rsidRPr="00856563">
        <w:rPr>
          <w:rStyle w:val="ExampleSource"/>
        </w:rPr>
        <w:t>[081006-035-CvEx.0050]</w:t>
      </w:r>
    </w:p>
    <w:tbl>
      <w:tblPr>
        <w:tblW w:w="0" w:type="auto"/>
        <w:tblCellMar>
          <w:left w:w="40" w:type="dxa"/>
          <w:right w:w="40" w:type="dxa"/>
        </w:tblCellMar>
        <w:tblLook w:val="01E0" w:firstRow="1" w:lastRow="1" w:firstColumn="1" w:lastColumn="1" w:noHBand="0" w:noVBand="0"/>
      </w:tblPr>
      <w:tblGrid>
        <w:gridCol w:w="709"/>
        <w:gridCol w:w="284"/>
        <w:gridCol w:w="569"/>
        <w:gridCol w:w="485"/>
        <w:gridCol w:w="563"/>
        <w:gridCol w:w="581"/>
        <w:gridCol w:w="636"/>
      </w:tblGrid>
      <w:tr w:rsidR="00AC23C4" w:rsidRPr="004B7057" w14:paraId="0720E91E" w14:textId="77777777" w:rsidTr="00AC23C4">
        <w:tc>
          <w:tcPr>
            <w:tcW w:w="709" w:type="dxa"/>
            <w:shd w:val="clear" w:color="auto" w:fill="auto"/>
          </w:tcPr>
          <w:p w14:paraId="55CD4C43" w14:textId="77777777" w:rsidR="006E25BB" w:rsidRPr="00953F60" w:rsidRDefault="006E25BB" w:rsidP="00B51DB6">
            <w:pPr>
              <w:pStyle w:val="O0Nwnext"/>
            </w:pPr>
            <w:bookmarkStart w:id="3787" w:name="_Ref340905823"/>
            <w:r w:rsidRPr="00856563">
              <w:t>(</w:t>
            </w:r>
            <w:fldSimple w:instr=" SEQ ( \* ARABIC \s 1 ">
              <w:r w:rsidR="00154D81">
                <w:rPr>
                  <w:noProof/>
                </w:rPr>
                <w:t>92</w:t>
              </w:r>
            </w:fldSimple>
            <w:r w:rsidRPr="00856563">
              <w:t>)</w:t>
            </w:r>
            <w:bookmarkEnd w:id="3787"/>
          </w:p>
        </w:tc>
        <w:tc>
          <w:tcPr>
            <w:tcW w:w="284" w:type="dxa"/>
            <w:shd w:val="clear" w:color="auto" w:fill="auto"/>
          </w:tcPr>
          <w:p w14:paraId="3FF3959C" w14:textId="77777777" w:rsidR="006E25BB" w:rsidRPr="00856563" w:rsidRDefault="006E25BB" w:rsidP="00B51DB6">
            <w:pPr>
              <w:pStyle w:val="Text"/>
            </w:pPr>
            <w:r w:rsidRPr="00856563">
              <w:t>…</w:t>
            </w:r>
          </w:p>
        </w:tc>
        <w:tc>
          <w:tcPr>
            <w:tcW w:w="569" w:type="dxa"/>
            <w:shd w:val="clear" w:color="auto" w:fill="auto"/>
          </w:tcPr>
          <w:p w14:paraId="7EBF5164" w14:textId="77777777" w:rsidR="006E25BB" w:rsidRPr="00856563" w:rsidRDefault="006E25BB" w:rsidP="00B51DB6">
            <w:pPr>
              <w:pStyle w:val="Text"/>
            </w:pPr>
            <w:r w:rsidRPr="00856563">
              <w:t>buka</w:t>
            </w:r>
          </w:p>
        </w:tc>
        <w:tc>
          <w:tcPr>
            <w:tcW w:w="485" w:type="dxa"/>
            <w:shd w:val="clear" w:color="auto" w:fill="auto"/>
          </w:tcPr>
          <w:p w14:paraId="0CA273B9" w14:textId="77777777" w:rsidR="006E25BB" w:rsidRPr="00856563" w:rsidRDefault="006E25BB" w:rsidP="00B51DB6">
            <w:pPr>
              <w:pStyle w:val="Text"/>
              <w:rPr>
                <w:rStyle w:val="ChBlueBold"/>
              </w:rPr>
            </w:pPr>
            <w:r w:rsidRPr="00856563">
              <w:rPr>
                <w:rStyle w:val="ChBlueBold"/>
              </w:rPr>
              <w:t>de</w:t>
            </w:r>
          </w:p>
        </w:tc>
        <w:tc>
          <w:tcPr>
            <w:tcW w:w="563" w:type="dxa"/>
            <w:shd w:val="clear" w:color="auto" w:fill="auto"/>
          </w:tcPr>
          <w:p w14:paraId="4F3E4690" w14:textId="77777777" w:rsidR="006E25BB" w:rsidRPr="00856563" w:rsidRDefault="006E25BB" w:rsidP="00B51DB6">
            <w:pPr>
              <w:pStyle w:val="Text"/>
              <w:rPr>
                <w:rStyle w:val="ChBlueBold"/>
              </w:rPr>
            </w:pPr>
            <w:r w:rsidRPr="00856563">
              <w:rPr>
                <w:rStyle w:val="ChBlueBold"/>
              </w:rPr>
              <w:t>pu</w:t>
            </w:r>
          </w:p>
        </w:tc>
        <w:tc>
          <w:tcPr>
            <w:tcW w:w="581" w:type="dxa"/>
            <w:shd w:val="clear" w:color="auto" w:fill="auto"/>
          </w:tcPr>
          <w:p w14:paraId="2325F1A8" w14:textId="77777777" w:rsidR="006E25BB" w:rsidRPr="00856563" w:rsidRDefault="006E25BB" w:rsidP="00B51DB6">
            <w:pPr>
              <w:pStyle w:val="Text"/>
              <w:rPr>
                <w:rStyle w:val="ChBlueBold"/>
              </w:rPr>
            </w:pPr>
            <w:r w:rsidRPr="00856563">
              <w:rPr>
                <w:rStyle w:val="ChBlueBold"/>
              </w:rPr>
              <w:t>kulit</w:t>
            </w:r>
          </w:p>
        </w:tc>
        <w:tc>
          <w:tcPr>
            <w:tcW w:w="636" w:type="dxa"/>
            <w:shd w:val="clear" w:color="auto" w:fill="auto"/>
          </w:tcPr>
          <w:p w14:paraId="01B490BA" w14:textId="77777777" w:rsidR="006E25BB" w:rsidRPr="00856563" w:rsidRDefault="006E25BB" w:rsidP="00B51DB6">
            <w:pPr>
              <w:pStyle w:val="Text"/>
              <w:rPr>
                <w:rStyle w:val="ChBlueBold"/>
              </w:rPr>
            </w:pPr>
            <w:r>
              <w:rPr>
                <w:rStyle w:val="ChBlueBold"/>
              </w:rPr>
              <w:t>s</w:t>
            </w:r>
            <w:r w:rsidRPr="00856563">
              <w:rPr>
                <w:rStyle w:val="ChBlueBold"/>
              </w:rPr>
              <w:t>mua</w:t>
            </w:r>
          </w:p>
        </w:tc>
      </w:tr>
      <w:tr w:rsidR="00AC23C4" w:rsidRPr="00856563" w14:paraId="2D987A57" w14:textId="77777777" w:rsidTr="00AC23C4">
        <w:tc>
          <w:tcPr>
            <w:tcW w:w="709" w:type="dxa"/>
            <w:shd w:val="clear" w:color="auto" w:fill="auto"/>
          </w:tcPr>
          <w:p w14:paraId="149BEA90" w14:textId="77777777" w:rsidR="006E25BB" w:rsidRPr="00953F60" w:rsidRDefault="006E25BB" w:rsidP="00B51DB6">
            <w:pPr>
              <w:pStyle w:val="GlossEng"/>
            </w:pPr>
          </w:p>
        </w:tc>
        <w:tc>
          <w:tcPr>
            <w:tcW w:w="284" w:type="dxa"/>
            <w:shd w:val="clear" w:color="auto" w:fill="auto"/>
          </w:tcPr>
          <w:p w14:paraId="3C82456F" w14:textId="77777777" w:rsidR="006E25BB" w:rsidRPr="00856563" w:rsidRDefault="006E25BB" w:rsidP="00B51DB6">
            <w:pPr>
              <w:pStyle w:val="GlossEng"/>
            </w:pPr>
          </w:p>
        </w:tc>
        <w:tc>
          <w:tcPr>
            <w:tcW w:w="569" w:type="dxa"/>
            <w:shd w:val="clear" w:color="auto" w:fill="auto"/>
          </w:tcPr>
          <w:p w14:paraId="6CAE8794" w14:textId="77777777" w:rsidR="006E25BB" w:rsidRPr="00856563" w:rsidRDefault="006E25BB" w:rsidP="00B51DB6">
            <w:pPr>
              <w:pStyle w:val="GlossEng"/>
            </w:pPr>
            <w:r w:rsidRPr="00856563">
              <w:t>open</w:t>
            </w:r>
          </w:p>
        </w:tc>
        <w:tc>
          <w:tcPr>
            <w:tcW w:w="485" w:type="dxa"/>
            <w:shd w:val="clear" w:color="auto" w:fill="auto"/>
          </w:tcPr>
          <w:p w14:paraId="7E942F99" w14:textId="77777777" w:rsidR="006E25BB" w:rsidRPr="0099608C" w:rsidRDefault="006E25BB" w:rsidP="00B51DB6">
            <w:pPr>
              <w:pStyle w:val="GlossEng"/>
              <w:rPr>
                <w:rStyle w:val="ChSmallCaps"/>
              </w:rPr>
            </w:pPr>
            <w:r w:rsidRPr="0099608C">
              <w:rPr>
                <w:rStyle w:val="ChSmallCaps"/>
              </w:rPr>
              <w:t>3sg</w:t>
            </w:r>
          </w:p>
        </w:tc>
        <w:tc>
          <w:tcPr>
            <w:tcW w:w="563" w:type="dxa"/>
            <w:shd w:val="clear" w:color="auto" w:fill="auto"/>
          </w:tcPr>
          <w:p w14:paraId="15F30416" w14:textId="77777777" w:rsidR="006E25BB" w:rsidRPr="0099608C" w:rsidRDefault="006E25BB" w:rsidP="00B51DB6">
            <w:pPr>
              <w:pStyle w:val="GlossEng"/>
              <w:rPr>
                <w:rStyle w:val="ChSmallCaps"/>
              </w:rPr>
            </w:pPr>
            <w:r w:rsidRPr="0099608C">
              <w:rPr>
                <w:rStyle w:val="ChSmallCaps"/>
              </w:rPr>
              <w:t>poss</w:t>
            </w:r>
          </w:p>
        </w:tc>
        <w:tc>
          <w:tcPr>
            <w:tcW w:w="581" w:type="dxa"/>
            <w:shd w:val="clear" w:color="auto" w:fill="auto"/>
          </w:tcPr>
          <w:p w14:paraId="26F06B14" w14:textId="77777777" w:rsidR="006E25BB" w:rsidRPr="00856563" w:rsidRDefault="006E25BB" w:rsidP="00B51DB6">
            <w:pPr>
              <w:pStyle w:val="GlossEng"/>
            </w:pPr>
            <w:r w:rsidRPr="00856563">
              <w:t>skin</w:t>
            </w:r>
          </w:p>
        </w:tc>
        <w:tc>
          <w:tcPr>
            <w:tcW w:w="636" w:type="dxa"/>
            <w:shd w:val="clear" w:color="auto" w:fill="auto"/>
          </w:tcPr>
          <w:p w14:paraId="7048A2BF" w14:textId="77777777" w:rsidR="006E25BB" w:rsidRPr="00856563" w:rsidRDefault="006E25BB" w:rsidP="00B51DB6">
            <w:pPr>
              <w:pStyle w:val="GlossEng"/>
            </w:pPr>
            <w:r w:rsidRPr="00856563">
              <w:t>all</w:t>
            </w:r>
          </w:p>
        </w:tc>
      </w:tr>
    </w:tbl>
    <w:p w14:paraId="4D9A264F" w14:textId="063774B7" w:rsidR="006E25BB" w:rsidRPr="00856563" w:rsidRDefault="00B7093A" w:rsidP="008450D1">
      <w:pPr>
        <w:pStyle w:val="FreeTranslEng"/>
      </w:pPr>
      <w:r>
        <w:t>‘</w:t>
      </w:r>
      <w:r w:rsidR="006E25BB" w:rsidRPr="00856563">
        <w:t xml:space="preserve">(they) peel off </w:t>
      </w:r>
      <w:r w:rsidR="006E25BB" w:rsidRPr="00856563">
        <w:rPr>
          <w:rStyle w:val="ChBlueBold"/>
        </w:rPr>
        <w:t>his entire skin</w:t>
      </w:r>
      <w:r>
        <w:t>’</w:t>
      </w:r>
      <w:r w:rsidR="006E25BB" w:rsidRPr="00856563">
        <w:t xml:space="preserve"> </w:t>
      </w:r>
      <w:r w:rsidR="006E25BB" w:rsidRPr="00082055">
        <w:rPr>
          <w:rStyle w:val="ExampleSource"/>
        </w:rPr>
        <w:t>[081029-004-Cv.0047]</w:t>
      </w:r>
    </w:p>
    <w:p w14:paraId="2DBC8236" w14:textId="36BCEFC8" w:rsidR="006E25BB" w:rsidRDefault="006E25BB" w:rsidP="001320C7">
      <w:pPr>
        <w:pStyle w:val="Body0005after"/>
      </w:pPr>
      <w:r>
        <w:t>Typically</w:t>
      </w:r>
      <w:r w:rsidRPr="00856563">
        <w:t xml:space="preserve">, post-head </w:t>
      </w:r>
      <w:r w:rsidRPr="00856563">
        <w:rPr>
          <w:rStyle w:val="ChItalBold"/>
        </w:rPr>
        <w:t>smua</w:t>
      </w:r>
      <w:r w:rsidRPr="00856563">
        <w:t xml:space="preserve"> </w:t>
      </w:r>
      <w:r w:rsidR="00B7093A">
        <w:t>‘</w:t>
      </w:r>
      <w:r w:rsidRPr="00856563">
        <w:t>all</w:t>
      </w:r>
      <w:r w:rsidR="00B7093A">
        <w:t>’</w:t>
      </w:r>
      <w:r w:rsidRPr="00856563">
        <w:t xml:space="preserve"> </w:t>
      </w:r>
      <w:r w:rsidR="003D0252" w:rsidRPr="003D0252">
        <w:t>forms a constituent with the quantified nominal</w:t>
      </w:r>
      <w:r w:rsidRPr="00856563">
        <w:t xml:space="preserve">. Alternatively, however, </w:t>
      </w:r>
      <w:r>
        <w:t xml:space="preserve">it </w:t>
      </w:r>
      <w:r w:rsidRPr="00856563">
        <w:t>can float to a clause-final position</w:t>
      </w:r>
      <w:r>
        <w:t>,</w:t>
      </w:r>
      <w:r w:rsidRPr="00856563">
        <w:t xml:space="preserve"> as </w:t>
      </w:r>
      <w:r>
        <w:t xml:space="preserve">shown </w:t>
      </w:r>
      <w:r w:rsidRPr="00856563">
        <w:t xml:space="preserve">in </w:t>
      </w:r>
      <w:r>
        <w:fldChar w:fldCharType="begin"/>
      </w:r>
      <w:r>
        <w:instrText xml:space="preserve"> REF _Ref340905831 \h </w:instrText>
      </w:r>
      <w:r>
        <w:fldChar w:fldCharType="separate"/>
      </w:r>
      <w:r w:rsidR="00154D81" w:rsidRPr="00856563">
        <w:t>(</w:t>
      </w:r>
      <w:r w:rsidR="00154D81">
        <w:rPr>
          <w:noProof/>
        </w:rPr>
        <w:t>93</w:t>
      </w:r>
      <w:r w:rsidR="00154D81" w:rsidRPr="00856563">
        <w:t>)</w:t>
      </w:r>
      <w:r>
        <w:fldChar w:fldCharType="end"/>
      </w:r>
      <w:r>
        <w:t xml:space="preserve"> and </w:t>
      </w:r>
      <w:r>
        <w:fldChar w:fldCharType="begin"/>
      </w:r>
      <w:r>
        <w:instrText xml:space="preserve"> REF _Ref341895804 \h </w:instrText>
      </w:r>
      <w:r>
        <w:fldChar w:fldCharType="separate"/>
      </w:r>
      <w:r w:rsidR="00154D81" w:rsidRPr="00856563">
        <w:t>(</w:t>
      </w:r>
      <w:r w:rsidR="00154D81">
        <w:rPr>
          <w:noProof/>
        </w:rPr>
        <w:t>94</w:t>
      </w:r>
      <w:r w:rsidR="00154D81" w:rsidRPr="00856563">
        <w:t>)</w:t>
      </w:r>
      <w:r>
        <w:fldChar w:fldCharType="end"/>
      </w:r>
      <w:r w:rsidRPr="00856563">
        <w:t>.</w:t>
      </w:r>
    </w:p>
    <w:p w14:paraId="33DC1F78" w14:textId="123D3A70" w:rsidR="006E25BB" w:rsidRPr="00856563" w:rsidRDefault="006E25BB" w:rsidP="006E25BB">
      <w:pPr>
        <w:pStyle w:val="ExampleTitle"/>
      </w:pPr>
      <w:r w:rsidRPr="00856563">
        <w:t xml:space="preserve">Floating adnominal quantifier </w:t>
      </w:r>
      <w:r w:rsidRPr="00856563">
        <w:rPr>
          <w:rStyle w:val="ChItalBold"/>
        </w:rPr>
        <w:t>smua</w:t>
      </w:r>
      <w:r w:rsidRPr="00856563">
        <w:t xml:space="preserve"> </w:t>
      </w:r>
      <w:r w:rsidR="00B7093A">
        <w:t>‘</w:t>
      </w:r>
      <w:r w:rsidRPr="00856563">
        <w:t>all</w:t>
      </w:r>
      <w:r w:rsidR="00B7093A">
        <w:t>’</w:t>
      </w:r>
    </w:p>
    <w:tbl>
      <w:tblPr>
        <w:tblW w:w="0" w:type="auto"/>
        <w:tblCellMar>
          <w:left w:w="40" w:type="dxa"/>
          <w:right w:w="40" w:type="dxa"/>
        </w:tblCellMar>
        <w:tblLook w:val="01E0" w:firstRow="1" w:lastRow="1" w:firstColumn="1" w:lastColumn="1" w:noHBand="0" w:noVBand="0"/>
      </w:tblPr>
      <w:tblGrid>
        <w:gridCol w:w="709"/>
        <w:gridCol w:w="1181"/>
        <w:gridCol w:w="525"/>
        <w:gridCol w:w="736"/>
        <w:gridCol w:w="636"/>
      </w:tblGrid>
      <w:tr w:rsidR="00AC23C4" w:rsidRPr="004B7057" w14:paraId="02733DF6" w14:textId="77777777" w:rsidTr="00AC23C4">
        <w:tc>
          <w:tcPr>
            <w:tcW w:w="709" w:type="dxa"/>
            <w:shd w:val="clear" w:color="auto" w:fill="auto"/>
          </w:tcPr>
          <w:p w14:paraId="1EB00DDF" w14:textId="77777777" w:rsidR="006E25BB" w:rsidRPr="00953F60" w:rsidRDefault="006E25BB" w:rsidP="00B51DB6">
            <w:pPr>
              <w:pStyle w:val="O0Nwnext"/>
            </w:pPr>
            <w:bookmarkStart w:id="3788" w:name="_Ref275875560"/>
            <w:bookmarkStart w:id="3789" w:name="_Ref340905831"/>
            <w:r w:rsidRPr="00856563">
              <w:t>(</w:t>
            </w:r>
            <w:fldSimple w:instr=" SEQ ( \* ARABIC \s 1 ">
              <w:r w:rsidR="00154D81">
                <w:rPr>
                  <w:noProof/>
                </w:rPr>
                <w:t>93</w:t>
              </w:r>
            </w:fldSimple>
            <w:bookmarkEnd w:id="3788"/>
            <w:r w:rsidRPr="00856563">
              <w:t>)</w:t>
            </w:r>
            <w:bookmarkEnd w:id="3789"/>
          </w:p>
        </w:tc>
        <w:tc>
          <w:tcPr>
            <w:tcW w:w="1181" w:type="dxa"/>
            <w:shd w:val="clear" w:color="auto" w:fill="auto"/>
          </w:tcPr>
          <w:p w14:paraId="6310DE3B" w14:textId="77777777" w:rsidR="006E25BB" w:rsidRPr="00856563" w:rsidRDefault="006E25BB" w:rsidP="00B51DB6">
            <w:pPr>
              <w:pStyle w:val="Text"/>
              <w:rPr>
                <w:rStyle w:val="ChBlueBold"/>
              </w:rPr>
            </w:pPr>
            <w:r w:rsidRPr="00856563">
              <w:rPr>
                <w:rStyle w:val="ChBlueBold"/>
              </w:rPr>
              <w:t>makan</w:t>
            </w:r>
            <w:r w:rsidR="00917457">
              <w:rPr>
                <w:rStyle w:val="ChBlueBold"/>
              </w:rPr>
              <w:t>g</w:t>
            </w:r>
            <w:r w:rsidRPr="00856563">
              <w:rPr>
                <w:rStyle w:val="ChBlueBold"/>
              </w:rPr>
              <w:t>an</w:t>
            </w:r>
            <w:r w:rsidR="00917457">
              <w:rPr>
                <w:rStyle w:val="ChBlueBold"/>
              </w:rPr>
              <w:t>g</w:t>
            </w:r>
          </w:p>
        </w:tc>
        <w:tc>
          <w:tcPr>
            <w:tcW w:w="525" w:type="dxa"/>
            <w:shd w:val="clear" w:color="auto" w:fill="auto"/>
          </w:tcPr>
          <w:p w14:paraId="192A5C72" w14:textId="77777777" w:rsidR="006E25BB" w:rsidRPr="00856563" w:rsidRDefault="006E25BB" w:rsidP="00B51DB6">
            <w:pPr>
              <w:pStyle w:val="Text"/>
            </w:pPr>
            <w:r w:rsidRPr="00856563">
              <w:t>kas</w:t>
            </w:r>
          </w:p>
        </w:tc>
        <w:tc>
          <w:tcPr>
            <w:tcW w:w="736" w:type="dxa"/>
            <w:shd w:val="clear" w:color="auto" w:fill="auto"/>
          </w:tcPr>
          <w:p w14:paraId="0929412F" w14:textId="77777777" w:rsidR="006E25BB" w:rsidRPr="00856563" w:rsidRDefault="006E25BB" w:rsidP="00B51DB6">
            <w:pPr>
              <w:pStyle w:val="Text"/>
            </w:pPr>
            <w:r w:rsidRPr="00856563">
              <w:t>tinggal</w:t>
            </w:r>
          </w:p>
        </w:tc>
        <w:tc>
          <w:tcPr>
            <w:tcW w:w="636" w:type="dxa"/>
            <w:shd w:val="clear" w:color="auto" w:fill="auto"/>
          </w:tcPr>
          <w:p w14:paraId="0EB64B4B" w14:textId="77777777" w:rsidR="006E25BB" w:rsidRPr="00856563" w:rsidRDefault="006E25BB" w:rsidP="00B51DB6">
            <w:pPr>
              <w:pStyle w:val="Text"/>
              <w:rPr>
                <w:rStyle w:val="ChBlueBold"/>
              </w:rPr>
            </w:pPr>
            <w:r>
              <w:rPr>
                <w:rStyle w:val="ChBlueBold"/>
              </w:rPr>
              <w:t>s</w:t>
            </w:r>
            <w:r w:rsidRPr="00856563">
              <w:rPr>
                <w:rStyle w:val="ChBlueBold"/>
              </w:rPr>
              <w:t>mua</w:t>
            </w:r>
          </w:p>
        </w:tc>
      </w:tr>
      <w:tr w:rsidR="00AC23C4" w:rsidRPr="00AC23C4" w14:paraId="04E0CCE9" w14:textId="77777777" w:rsidTr="00AC23C4">
        <w:tc>
          <w:tcPr>
            <w:tcW w:w="709" w:type="dxa"/>
            <w:shd w:val="clear" w:color="auto" w:fill="auto"/>
          </w:tcPr>
          <w:p w14:paraId="1A1CC54F" w14:textId="77777777" w:rsidR="006E25BB" w:rsidRPr="00953F60" w:rsidRDefault="006E25BB" w:rsidP="00B51DB6">
            <w:pPr>
              <w:pStyle w:val="GlossEng"/>
            </w:pPr>
          </w:p>
        </w:tc>
        <w:tc>
          <w:tcPr>
            <w:tcW w:w="1181" w:type="dxa"/>
            <w:shd w:val="clear" w:color="auto" w:fill="auto"/>
          </w:tcPr>
          <w:p w14:paraId="5CCA315B" w14:textId="77777777" w:rsidR="006E25BB" w:rsidRPr="00856563" w:rsidRDefault="006E25BB" w:rsidP="00B51DB6">
            <w:pPr>
              <w:pStyle w:val="GlossEng"/>
            </w:pPr>
            <w:r>
              <w:t>food</w:t>
            </w:r>
          </w:p>
        </w:tc>
        <w:tc>
          <w:tcPr>
            <w:tcW w:w="525" w:type="dxa"/>
            <w:shd w:val="clear" w:color="auto" w:fill="auto"/>
          </w:tcPr>
          <w:p w14:paraId="53D44FBE" w14:textId="77777777" w:rsidR="006E25BB" w:rsidRPr="00AB0DCF" w:rsidRDefault="00AB0DCF" w:rsidP="00B51DB6">
            <w:pPr>
              <w:pStyle w:val="GlossEng"/>
            </w:pPr>
            <w:r w:rsidRPr="00AB0DCF">
              <w:t>give</w:t>
            </w:r>
          </w:p>
        </w:tc>
        <w:tc>
          <w:tcPr>
            <w:tcW w:w="736" w:type="dxa"/>
            <w:shd w:val="clear" w:color="auto" w:fill="auto"/>
          </w:tcPr>
          <w:p w14:paraId="13040424" w14:textId="77777777" w:rsidR="006E25BB" w:rsidRPr="00856563" w:rsidRDefault="006E25BB" w:rsidP="00B51DB6">
            <w:pPr>
              <w:pStyle w:val="GlossEng"/>
            </w:pPr>
            <w:r w:rsidRPr="00856563">
              <w:t>stay</w:t>
            </w:r>
          </w:p>
        </w:tc>
        <w:tc>
          <w:tcPr>
            <w:tcW w:w="636" w:type="dxa"/>
            <w:shd w:val="clear" w:color="auto" w:fill="auto"/>
          </w:tcPr>
          <w:p w14:paraId="1C1FA3EF" w14:textId="77777777" w:rsidR="006E25BB" w:rsidRPr="00856563" w:rsidRDefault="006E25BB" w:rsidP="00B51DB6">
            <w:pPr>
              <w:pStyle w:val="GlossEng"/>
            </w:pPr>
            <w:r w:rsidRPr="00856563">
              <w:t>all</w:t>
            </w:r>
          </w:p>
        </w:tc>
      </w:tr>
    </w:tbl>
    <w:p w14:paraId="3F21CC41" w14:textId="3AD0C585" w:rsidR="006E25BB" w:rsidRPr="00856563" w:rsidRDefault="00B7093A" w:rsidP="006E25BB">
      <w:pPr>
        <w:pStyle w:val="FreeTranslEng"/>
      </w:pPr>
      <w:r>
        <w:t>‘</w:t>
      </w:r>
      <w:r w:rsidR="006E25BB" w:rsidRPr="00856563">
        <w:t xml:space="preserve">(he was made) to leave </w:t>
      </w:r>
      <w:r w:rsidR="006E25BB" w:rsidRPr="00856563">
        <w:rPr>
          <w:rStyle w:val="ChBlueBold"/>
        </w:rPr>
        <w:t>all (his) food</w:t>
      </w:r>
      <w:r w:rsidR="006E25BB" w:rsidRPr="00856563">
        <w:t xml:space="preserve"> (untouched)</w:t>
      </w:r>
      <w:r>
        <w:t>’</w:t>
      </w:r>
      <w:r w:rsidR="006E25BB" w:rsidRPr="00856563">
        <w:t xml:space="preserve"> </w:t>
      </w:r>
      <w:r w:rsidR="006E25BB" w:rsidRPr="00856563">
        <w:rPr>
          <w:rStyle w:val="ExampleSource"/>
        </w:rPr>
        <w:t>[081025-008-Cv.0048]</w:t>
      </w:r>
    </w:p>
    <w:tbl>
      <w:tblPr>
        <w:tblW w:w="0" w:type="auto"/>
        <w:tblCellMar>
          <w:left w:w="40" w:type="dxa"/>
          <w:right w:w="40" w:type="dxa"/>
        </w:tblCellMar>
        <w:tblLook w:val="01E0" w:firstRow="1" w:lastRow="1" w:firstColumn="1" w:lastColumn="1" w:noHBand="0" w:noVBand="0"/>
      </w:tblPr>
      <w:tblGrid>
        <w:gridCol w:w="709"/>
        <w:gridCol w:w="603"/>
        <w:gridCol w:w="819"/>
        <w:gridCol w:w="636"/>
      </w:tblGrid>
      <w:tr w:rsidR="006E25BB" w:rsidRPr="004B7057" w14:paraId="65014710" w14:textId="77777777" w:rsidTr="00AC23C4">
        <w:tc>
          <w:tcPr>
            <w:tcW w:w="709" w:type="dxa"/>
            <w:shd w:val="clear" w:color="auto" w:fill="auto"/>
          </w:tcPr>
          <w:p w14:paraId="0EA5A9A4" w14:textId="77777777" w:rsidR="006E25BB" w:rsidRPr="00953F60" w:rsidRDefault="006E25BB" w:rsidP="00B51DB6">
            <w:pPr>
              <w:pStyle w:val="O0Nwnext"/>
            </w:pPr>
            <w:bookmarkStart w:id="3790" w:name="_Ref341895804"/>
            <w:r w:rsidRPr="00856563">
              <w:t>(</w:t>
            </w:r>
            <w:fldSimple w:instr=" SEQ ( \* ARABIC \s 1 ">
              <w:r w:rsidR="00154D81">
                <w:rPr>
                  <w:noProof/>
                </w:rPr>
                <w:t>94</w:t>
              </w:r>
            </w:fldSimple>
            <w:r w:rsidRPr="00856563">
              <w:t>)</w:t>
            </w:r>
            <w:bookmarkEnd w:id="3790"/>
          </w:p>
        </w:tc>
        <w:tc>
          <w:tcPr>
            <w:tcW w:w="603" w:type="dxa"/>
            <w:shd w:val="clear" w:color="auto" w:fill="auto"/>
          </w:tcPr>
          <w:p w14:paraId="0469ABC2" w14:textId="77777777" w:rsidR="006E25BB" w:rsidRPr="00856563" w:rsidRDefault="006E25BB" w:rsidP="00B51DB6">
            <w:pPr>
              <w:pStyle w:val="Text"/>
              <w:rPr>
                <w:rStyle w:val="ChBlueBold"/>
              </w:rPr>
            </w:pPr>
            <w:r w:rsidRPr="00856563">
              <w:rPr>
                <w:rStyle w:val="ChBlueBold"/>
              </w:rPr>
              <w:t>don</w:t>
            </w:r>
            <w:r>
              <w:rPr>
                <w:rStyle w:val="ChBlueBold"/>
              </w:rPr>
              <w:t>g</w:t>
            </w:r>
          </w:p>
        </w:tc>
        <w:tc>
          <w:tcPr>
            <w:tcW w:w="819" w:type="dxa"/>
            <w:shd w:val="clear" w:color="auto" w:fill="auto"/>
          </w:tcPr>
          <w:p w14:paraId="64EEE746" w14:textId="77777777" w:rsidR="006E25BB" w:rsidRPr="00856563" w:rsidRDefault="006E25BB" w:rsidP="00B51DB6">
            <w:pPr>
              <w:pStyle w:val="Text"/>
            </w:pPr>
            <w:r w:rsidRPr="00856563">
              <w:t>diam</w:t>
            </w:r>
          </w:p>
        </w:tc>
        <w:tc>
          <w:tcPr>
            <w:tcW w:w="636" w:type="dxa"/>
            <w:shd w:val="clear" w:color="auto" w:fill="auto"/>
          </w:tcPr>
          <w:p w14:paraId="3C2B524E" w14:textId="77777777" w:rsidR="006E25BB" w:rsidRPr="00856563" w:rsidRDefault="006E25BB" w:rsidP="00B51DB6">
            <w:pPr>
              <w:pStyle w:val="Text"/>
              <w:rPr>
                <w:rStyle w:val="ChBlueBold"/>
              </w:rPr>
            </w:pPr>
            <w:r w:rsidRPr="00856563">
              <w:rPr>
                <w:rStyle w:val="ChBlueBold"/>
              </w:rPr>
              <w:t>smua</w:t>
            </w:r>
          </w:p>
        </w:tc>
      </w:tr>
      <w:tr w:rsidR="006E25BB" w:rsidRPr="00AC23C4" w14:paraId="5BA5E5B0" w14:textId="77777777" w:rsidTr="00AC23C4">
        <w:tc>
          <w:tcPr>
            <w:tcW w:w="709" w:type="dxa"/>
            <w:shd w:val="clear" w:color="auto" w:fill="auto"/>
          </w:tcPr>
          <w:p w14:paraId="7D100AA6" w14:textId="77777777" w:rsidR="006E25BB" w:rsidRPr="00953F60" w:rsidRDefault="006E25BB" w:rsidP="00B51DB6">
            <w:pPr>
              <w:pStyle w:val="GlossEng"/>
            </w:pPr>
          </w:p>
        </w:tc>
        <w:tc>
          <w:tcPr>
            <w:tcW w:w="603" w:type="dxa"/>
            <w:shd w:val="clear" w:color="auto" w:fill="auto"/>
          </w:tcPr>
          <w:p w14:paraId="6B757A56" w14:textId="77777777" w:rsidR="006E25BB" w:rsidRPr="0099608C" w:rsidRDefault="006E25BB" w:rsidP="00B51DB6">
            <w:pPr>
              <w:pStyle w:val="GlossEng"/>
              <w:rPr>
                <w:rStyle w:val="ChSmallCaps"/>
              </w:rPr>
            </w:pPr>
            <w:r w:rsidRPr="0099608C">
              <w:rPr>
                <w:rStyle w:val="ChSmallCaps"/>
              </w:rPr>
              <w:t>3pl</w:t>
            </w:r>
          </w:p>
        </w:tc>
        <w:tc>
          <w:tcPr>
            <w:tcW w:w="819" w:type="dxa"/>
            <w:shd w:val="clear" w:color="auto" w:fill="auto"/>
          </w:tcPr>
          <w:p w14:paraId="14E33526" w14:textId="77777777" w:rsidR="006E25BB" w:rsidRPr="00856563" w:rsidRDefault="006E25BB" w:rsidP="00B51DB6">
            <w:pPr>
              <w:pStyle w:val="GlossEng"/>
            </w:pPr>
            <w:r w:rsidRPr="00856563">
              <w:t>be.quiet</w:t>
            </w:r>
          </w:p>
        </w:tc>
        <w:tc>
          <w:tcPr>
            <w:tcW w:w="636" w:type="dxa"/>
            <w:shd w:val="clear" w:color="auto" w:fill="auto"/>
          </w:tcPr>
          <w:p w14:paraId="6B7AA8AD" w14:textId="77777777" w:rsidR="006E25BB" w:rsidRPr="00856563" w:rsidRDefault="006E25BB" w:rsidP="00B51DB6">
            <w:pPr>
              <w:pStyle w:val="GlossEng"/>
            </w:pPr>
            <w:r w:rsidRPr="00856563">
              <w:t>all</w:t>
            </w:r>
          </w:p>
        </w:tc>
      </w:tr>
    </w:tbl>
    <w:p w14:paraId="0669800F" w14:textId="2A91C537" w:rsidR="006E25BB" w:rsidRPr="009E2A1C" w:rsidRDefault="00B7093A" w:rsidP="00863CC2">
      <w:pPr>
        <w:pStyle w:val="FreeTranslEng15pt"/>
      </w:pPr>
      <w:r>
        <w:t>‘</w:t>
      </w:r>
      <w:r w:rsidR="006E25BB" w:rsidRPr="00856563">
        <w:rPr>
          <w:rStyle w:val="ChBlueBold"/>
        </w:rPr>
        <w:t>they</w:t>
      </w:r>
      <w:r w:rsidR="006E25BB" w:rsidRPr="00856563">
        <w:t xml:space="preserve"> were </w:t>
      </w:r>
      <w:r w:rsidR="006E25BB" w:rsidRPr="00856563">
        <w:rPr>
          <w:rStyle w:val="ChBlueBold"/>
        </w:rPr>
        <w:t>all</w:t>
      </w:r>
      <w:r w:rsidR="006E25BB" w:rsidRPr="00856563">
        <w:t xml:space="preserve"> quiet</w:t>
      </w:r>
      <w:r>
        <w:t>’</w:t>
      </w:r>
      <w:r w:rsidR="006E25BB" w:rsidRPr="00856563">
        <w:t xml:space="preserve"> </w:t>
      </w:r>
      <w:r w:rsidR="006E25BB" w:rsidRPr="00856563">
        <w:rPr>
          <w:rStyle w:val="ExampleSource"/>
        </w:rPr>
        <w:t>[080922-003-Cv.0095]</w:t>
      </w:r>
    </w:p>
    <w:p w14:paraId="1862813D" w14:textId="77777777" w:rsidR="006E25BB" w:rsidRDefault="006E25BB" w:rsidP="006E25BB">
      <w:pPr>
        <w:pStyle w:val="Heading2"/>
      </w:pPr>
      <w:bookmarkStart w:id="3791" w:name="_Ref343337600"/>
      <w:bookmarkStart w:id="3792" w:name="_Toc353454802"/>
      <w:bookmarkStart w:id="3793" w:name="_Toc358726187"/>
      <w:bookmarkStart w:id="3794" w:name="_Toc440455670"/>
      <w:bookmarkStart w:id="3795" w:name="_Ref281480655"/>
      <w:bookmarkStart w:id="3796" w:name="_Ref288639697"/>
      <w:r w:rsidRPr="0099608C">
        <w:rPr>
          <w:rStyle w:val="ChSmallCaps"/>
        </w:rPr>
        <w:t>mod-n</w:t>
      </w:r>
      <w:r>
        <w:t xml:space="preserve"> structure: Adnominal possession</w:t>
      </w:r>
      <w:bookmarkEnd w:id="3791"/>
      <w:bookmarkEnd w:id="3792"/>
      <w:bookmarkEnd w:id="3793"/>
      <w:bookmarkEnd w:id="3794"/>
    </w:p>
    <w:p w14:paraId="4025B759" w14:textId="05918867" w:rsidR="007022A8" w:rsidRDefault="006E25BB" w:rsidP="007022A8">
      <w:pPr>
        <w:pStyle w:val="Body0000after"/>
      </w:pPr>
      <w:r>
        <w:t xml:space="preserve">In Papuan Malay, adnominal possessive relations between two noun phrases are marked with the possessive ligature </w:t>
      </w:r>
      <w:r w:rsidRPr="00EB2474">
        <w:rPr>
          <w:rStyle w:val="ChItalBold"/>
        </w:rPr>
        <w:t>punya</w:t>
      </w:r>
      <w:r w:rsidR="007022A8">
        <w:t xml:space="preserve">; alternative realization of the ligature are reduced </w:t>
      </w:r>
      <w:r w:rsidR="007022A8" w:rsidRPr="00850450">
        <w:rPr>
          <w:rStyle w:val="ChItalBold"/>
        </w:rPr>
        <w:t>pu</w:t>
      </w:r>
      <w:r w:rsidR="007022A8">
        <w:t xml:space="preserve">, clitic </w:t>
      </w:r>
      <w:r w:rsidR="007022A8" w:rsidRPr="00850450">
        <w:rPr>
          <w:rStyle w:val="ChItalBold"/>
        </w:rPr>
        <w:t>=p</w:t>
      </w:r>
      <w:r w:rsidR="007022A8">
        <w:t>, or a zero morpheme.</w:t>
      </w:r>
    </w:p>
    <w:p w14:paraId="18F171D1" w14:textId="4F086F2F" w:rsidR="007022A8" w:rsidRDefault="006E25BB" w:rsidP="007022A8">
      <w:pPr>
        <w:pStyle w:val="Body0510after"/>
      </w:pPr>
      <w:r>
        <w:t xml:space="preserve">Such possessive constructions have </w:t>
      </w:r>
      <w:r w:rsidRPr="00856563">
        <w:t xml:space="preserve">a </w:t>
      </w:r>
      <w:r w:rsidRPr="0099608C">
        <w:rPr>
          <w:rStyle w:val="ChSmallCaps"/>
        </w:rPr>
        <w:t>mod-n</w:t>
      </w:r>
      <w:r>
        <w:t xml:space="preserve"> </w:t>
      </w:r>
      <w:r w:rsidRPr="00856563">
        <w:t xml:space="preserve">constituent order </w:t>
      </w:r>
      <w:r>
        <w:t xml:space="preserve">which is </w:t>
      </w:r>
      <w:r w:rsidRPr="00856563">
        <w:t>opposi</w:t>
      </w:r>
      <w:r>
        <w:t xml:space="preserve">te to the canonical </w:t>
      </w:r>
      <w:r w:rsidRPr="0099608C">
        <w:rPr>
          <w:rStyle w:val="ChSmallCaps"/>
        </w:rPr>
        <w:t>n-mod</w:t>
      </w:r>
      <w:r w:rsidRPr="00856563">
        <w:t xml:space="preserve"> </w:t>
      </w:r>
      <w:r>
        <w:t>structure</w:t>
      </w:r>
      <w:r w:rsidRPr="00856563">
        <w:t xml:space="preserve">. </w:t>
      </w:r>
      <w:r>
        <w:t xml:space="preserve">That is, </w:t>
      </w:r>
      <w:r w:rsidRPr="00856563">
        <w:t xml:space="preserve">the head nominal </w:t>
      </w:r>
      <w:r>
        <w:t>encoding the possessum (</w:t>
      </w:r>
      <w:r w:rsidRPr="0099608C">
        <w:rPr>
          <w:rStyle w:val="ChSmallCaps"/>
        </w:rPr>
        <w:t>possm</w:t>
      </w:r>
      <w:r>
        <w:t xml:space="preserve">) takes the </w:t>
      </w:r>
      <w:r w:rsidRPr="00E33C26">
        <w:rPr>
          <w:rStyle w:val="ChSmallCaps"/>
        </w:rPr>
        <w:t>n2</w:t>
      </w:r>
      <w:r w:rsidRPr="00856563">
        <w:t xml:space="preserve"> </w:t>
      </w:r>
      <w:r>
        <w:t>slot,</w:t>
      </w:r>
      <w:r w:rsidRPr="00856563">
        <w:t xml:space="preserve"> </w:t>
      </w:r>
      <w:r>
        <w:t>following the possessive ligature (</w:t>
      </w:r>
      <w:r w:rsidRPr="0099608C">
        <w:rPr>
          <w:rStyle w:val="ChSmallCaps"/>
        </w:rPr>
        <w:t>lig</w:t>
      </w:r>
      <w:r>
        <w:t xml:space="preserve">), whereas </w:t>
      </w:r>
      <w:r w:rsidRPr="00856563">
        <w:t xml:space="preserve">the </w:t>
      </w:r>
      <w:r>
        <w:t>modifier expressing</w:t>
      </w:r>
      <w:r w:rsidRPr="00856563">
        <w:t xml:space="preserve"> </w:t>
      </w:r>
      <w:r>
        <w:t xml:space="preserve">the </w:t>
      </w:r>
      <w:r w:rsidRPr="00856563">
        <w:t>possessor</w:t>
      </w:r>
      <w:r>
        <w:t xml:space="preserve"> (</w:t>
      </w:r>
      <w:r w:rsidRPr="0099608C">
        <w:rPr>
          <w:rStyle w:val="ChSmallCaps"/>
        </w:rPr>
        <w:t>possr</w:t>
      </w:r>
      <w:r>
        <w:t xml:space="preserve">) takes the </w:t>
      </w:r>
      <w:r w:rsidRPr="00E33C26">
        <w:rPr>
          <w:rStyle w:val="ChSmallCaps"/>
        </w:rPr>
        <w:t>n1</w:t>
      </w:r>
      <w:r w:rsidRPr="00856563">
        <w:t xml:space="preserve"> </w:t>
      </w:r>
      <w:r>
        <w:t xml:space="preserve">slot, such that </w:t>
      </w:r>
      <w:r w:rsidR="00B7093A">
        <w:t>‘</w:t>
      </w:r>
      <w:r w:rsidRPr="0099608C">
        <w:rPr>
          <w:rStyle w:val="ChSmallCaps"/>
        </w:rPr>
        <w:t>possr</w:t>
      </w:r>
      <w:r>
        <w:t>-</w:t>
      </w:r>
      <w:r w:rsidRPr="0099608C">
        <w:rPr>
          <w:rStyle w:val="ChSmallCaps"/>
        </w:rPr>
        <w:t>np</w:t>
      </w:r>
      <w:r w:rsidR="00DF5D68">
        <w:t xml:space="preserve"> – </w:t>
      </w:r>
      <w:r w:rsidRPr="0099608C">
        <w:rPr>
          <w:rStyle w:val="ChSmallCaps"/>
        </w:rPr>
        <w:t>lig</w:t>
      </w:r>
      <w:r w:rsidR="00DF5D68" w:rsidRPr="00FA5950">
        <w:t xml:space="preserve"> </w:t>
      </w:r>
      <w:r w:rsidR="00DF5D68" w:rsidRPr="00D932D3">
        <w:t>–</w:t>
      </w:r>
      <w:r w:rsidR="00DF5D68" w:rsidRPr="00FA5950">
        <w:t xml:space="preserve"> </w:t>
      </w:r>
      <w:r w:rsidRPr="0099608C">
        <w:rPr>
          <w:rStyle w:val="ChSmallCaps"/>
        </w:rPr>
        <w:t>possm</w:t>
      </w:r>
      <w:r>
        <w:t>-</w:t>
      </w:r>
      <w:r w:rsidRPr="0099608C">
        <w:rPr>
          <w:rStyle w:val="ChSmallCaps"/>
        </w:rPr>
        <w:t>np</w:t>
      </w:r>
      <w:r w:rsidR="00B7093A">
        <w:t>’</w:t>
      </w:r>
      <w:r>
        <w:t>.</w:t>
      </w:r>
      <w:r w:rsidR="00A135A3">
        <w:t xml:space="preserve"> </w:t>
      </w:r>
      <w:r>
        <w:t xml:space="preserve">This is shown with the adnominal possessive construction in </w:t>
      </w:r>
      <w:r>
        <w:fldChar w:fldCharType="begin"/>
      </w:r>
      <w:r>
        <w:instrText xml:space="preserve"> REF _Ref341895805 \h </w:instrText>
      </w:r>
      <w:r>
        <w:fldChar w:fldCharType="separate"/>
      </w:r>
      <w:r w:rsidR="00154D81" w:rsidRPr="00856563">
        <w:t>(</w:t>
      </w:r>
      <w:r w:rsidR="00154D81">
        <w:rPr>
          <w:noProof/>
        </w:rPr>
        <w:t>95</w:t>
      </w:r>
      <w:r w:rsidR="00154D81" w:rsidRPr="00856563">
        <w:t>)</w:t>
      </w:r>
      <w:r>
        <w:fldChar w:fldCharType="end"/>
      </w:r>
      <w:r>
        <w:t>.</w:t>
      </w:r>
    </w:p>
    <w:tbl>
      <w:tblPr>
        <w:tblW w:w="6276" w:type="dxa"/>
        <w:tblCellMar>
          <w:left w:w="40" w:type="dxa"/>
          <w:right w:w="40" w:type="dxa"/>
        </w:tblCellMar>
        <w:tblLook w:val="01E0" w:firstRow="1" w:lastRow="1" w:firstColumn="1" w:lastColumn="1" w:noHBand="0" w:noVBand="0"/>
      </w:tblPr>
      <w:tblGrid>
        <w:gridCol w:w="707"/>
        <w:gridCol w:w="871"/>
        <w:gridCol w:w="736"/>
        <w:gridCol w:w="620"/>
        <w:gridCol w:w="425"/>
        <w:gridCol w:w="1134"/>
        <w:gridCol w:w="1497"/>
        <w:gridCol w:w="286"/>
      </w:tblGrid>
      <w:tr w:rsidR="00AC23C4" w:rsidRPr="00856563" w14:paraId="325C9913" w14:textId="77777777" w:rsidTr="00AC23C4">
        <w:tc>
          <w:tcPr>
            <w:tcW w:w="707" w:type="dxa"/>
            <w:shd w:val="clear" w:color="auto" w:fill="auto"/>
          </w:tcPr>
          <w:p w14:paraId="5055C312" w14:textId="77777777" w:rsidR="003611ED" w:rsidRPr="00E176CC" w:rsidRDefault="003611ED" w:rsidP="003611ED">
            <w:pPr>
              <w:pStyle w:val="O0Nwnext"/>
            </w:pPr>
            <w:bookmarkStart w:id="3797" w:name="_Ref289701419"/>
            <w:bookmarkStart w:id="3798" w:name="_Ref341895805"/>
            <w:r w:rsidRPr="00856563">
              <w:t>(</w:t>
            </w:r>
            <w:fldSimple w:instr=" SEQ ( \* ARABIC \s 1 ">
              <w:r w:rsidR="00154D81">
                <w:rPr>
                  <w:noProof/>
                </w:rPr>
                <w:t>95</w:t>
              </w:r>
            </w:fldSimple>
            <w:bookmarkEnd w:id="3797"/>
            <w:r w:rsidRPr="00856563">
              <w:t>)</w:t>
            </w:r>
            <w:bookmarkEnd w:id="3798"/>
          </w:p>
        </w:tc>
        <w:tc>
          <w:tcPr>
            <w:tcW w:w="871" w:type="dxa"/>
            <w:shd w:val="clear" w:color="auto" w:fill="auto"/>
          </w:tcPr>
          <w:p w14:paraId="052978F6" w14:textId="77777777" w:rsidR="003611ED" w:rsidRPr="00856563" w:rsidRDefault="003611ED" w:rsidP="003611ED">
            <w:pPr>
              <w:pStyle w:val="O0Nwnext"/>
            </w:pPr>
          </w:p>
        </w:tc>
        <w:tc>
          <w:tcPr>
            <w:tcW w:w="736" w:type="dxa"/>
            <w:shd w:val="clear" w:color="auto" w:fill="auto"/>
          </w:tcPr>
          <w:p w14:paraId="23122CAB" w14:textId="77777777" w:rsidR="003611ED" w:rsidRPr="0099608C" w:rsidRDefault="003611ED" w:rsidP="003611ED">
            <w:pPr>
              <w:pStyle w:val="TableCell0-0Center"/>
              <w:rPr>
                <w:rStyle w:val="ChSmallCaps"/>
              </w:rPr>
            </w:pPr>
            <w:r w:rsidRPr="0099608C">
              <w:rPr>
                <w:rStyle w:val="ChSmallCaps"/>
              </w:rPr>
              <w:t>possr</w:t>
            </w:r>
          </w:p>
        </w:tc>
        <w:tc>
          <w:tcPr>
            <w:tcW w:w="620" w:type="dxa"/>
            <w:shd w:val="clear" w:color="auto" w:fill="auto"/>
          </w:tcPr>
          <w:p w14:paraId="0B48518C" w14:textId="77777777" w:rsidR="003611ED" w:rsidRPr="0099608C" w:rsidRDefault="003611ED" w:rsidP="003611ED">
            <w:pPr>
              <w:pStyle w:val="TableCell0-0Center"/>
              <w:rPr>
                <w:rStyle w:val="ChSmallCaps"/>
              </w:rPr>
            </w:pPr>
            <w:r w:rsidRPr="0099608C">
              <w:rPr>
                <w:rStyle w:val="ChSmallCaps"/>
              </w:rPr>
              <w:t>lig</w:t>
            </w:r>
          </w:p>
        </w:tc>
        <w:tc>
          <w:tcPr>
            <w:tcW w:w="1559" w:type="dxa"/>
            <w:gridSpan w:val="2"/>
            <w:shd w:val="clear" w:color="auto" w:fill="auto"/>
          </w:tcPr>
          <w:p w14:paraId="706D2EE4" w14:textId="77777777" w:rsidR="003611ED" w:rsidRPr="0099608C" w:rsidRDefault="003611ED" w:rsidP="003611ED">
            <w:pPr>
              <w:pStyle w:val="TableCell0-0Center"/>
              <w:rPr>
                <w:rStyle w:val="ChSmallCaps"/>
              </w:rPr>
            </w:pPr>
            <w:r w:rsidRPr="0099608C">
              <w:rPr>
                <w:rStyle w:val="ChSmallCaps"/>
              </w:rPr>
              <w:t>possm</w:t>
            </w:r>
          </w:p>
        </w:tc>
        <w:tc>
          <w:tcPr>
            <w:tcW w:w="1497" w:type="dxa"/>
            <w:shd w:val="clear" w:color="auto" w:fill="auto"/>
          </w:tcPr>
          <w:p w14:paraId="27ACC229" w14:textId="77777777" w:rsidR="003611ED" w:rsidRPr="00856563" w:rsidRDefault="003611ED" w:rsidP="003611ED">
            <w:pPr>
              <w:pStyle w:val="O0Nwnext"/>
            </w:pPr>
          </w:p>
        </w:tc>
        <w:tc>
          <w:tcPr>
            <w:tcW w:w="286" w:type="dxa"/>
            <w:shd w:val="clear" w:color="auto" w:fill="auto"/>
          </w:tcPr>
          <w:p w14:paraId="29A176F0" w14:textId="77777777" w:rsidR="003611ED" w:rsidRPr="00856563" w:rsidRDefault="003611ED" w:rsidP="003611ED">
            <w:pPr>
              <w:pStyle w:val="O0Nwnext"/>
            </w:pPr>
          </w:p>
        </w:tc>
      </w:tr>
      <w:tr w:rsidR="00AC23C4" w:rsidRPr="004B7057" w14:paraId="0DDAA5E5" w14:textId="77777777" w:rsidTr="00AC23C4">
        <w:tc>
          <w:tcPr>
            <w:tcW w:w="707" w:type="dxa"/>
            <w:shd w:val="clear" w:color="auto" w:fill="auto"/>
          </w:tcPr>
          <w:p w14:paraId="2569371C" w14:textId="77777777" w:rsidR="006E25BB" w:rsidRPr="00E176CC" w:rsidRDefault="006E25BB" w:rsidP="000807FE">
            <w:pPr>
              <w:pStyle w:val="Text"/>
            </w:pPr>
          </w:p>
        </w:tc>
        <w:tc>
          <w:tcPr>
            <w:tcW w:w="871" w:type="dxa"/>
            <w:shd w:val="clear" w:color="auto" w:fill="auto"/>
          </w:tcPr>
          <w:p w14:paraId="5073F268" w14:textId="77777777" w:rsidR="006E25BB" w:rsidRPr="00856563" w:rsidRDefault="006E25BB" w:rsidP="000807FE">
            <w:pPr>
              <w:pStyle w:val="Text"/>
            </w:pPr>
            <w:r w:rsidRPr="00856563">
              <w:t>nanti</w:t>
            </w:r>
          </w:p>
        </w:tc>
        <w:tc>
          <w:tcPr>
            <w:tcW w:w="736" w:type="dxa"/>
            <w:shd w:val="clear" w:color="auto" w:fill="auto"/>
          </w:tcPr>
          <w:p w14:paraId="0B275354" w14:textId="77777777" w:rsidR="006E25BB" w:rsidRPr="00C453E7" w:rsidRDefault="00C4485F" w:rsidP="000807FE">
            <w:pPr>
              <w:pStyle w:val="Text"/>
              <w:rPr>
                <w:rStyle w:val="ChBlueBold"/>
              </w:rPr>
            </w:pPr>
            <w:r>
              <w:rPr>
                <w:rStyle w:val="ChBlueBold"/>
              </w:rPr>
              <w:t>Hendro</w:t>
            </w:r>
          </w:p>
        </w:tc>
        <w:tc>
          <w:tcPr>
            <w:tcW w:w="620" w:type="dxa"/>
            <w:shd w:val="clear" w:color="auto" w:fill="auto"/>
          </w:tcPr>
          <w:p w14:paraId="7EB4854B" w14:textId="77777777" w:rsidR="006E25BB" w:rsidRPr="00856563" w:rsidRDefault="006E25BB" w:rsidP="000807FE">
            <w:pPr>
              <w:pStyle w:val="Text"/>
              <w:rPr>
                <w:rStyle w:val="ChBlueBold"/>
              </w:rPr>
            </w:pPr>
            <w:r w:rsidRPr="00856563">
              <w:rPr>
                <w:rStyle w:val="ChBlueBold"/>
              </w:rPr>
              <w:t>punya</w:t>
            </w:r>
          </w:p>
        </w:tc>
        <w:tc>
          <w:tcPr>
            <w:tcW w:w="425" w:type="dxa"/>
            <w:shd w:val="clear" w:color="auto" w:fill="auto"/>
          </w:tcPr>
          <w:p w14:paraId="6E6A8EE5" w14:textId="77777777" w:rsidR="006E25BB" w:rsidRPr="00856563" w:rsidRDefault="006E25BB" w:rsidP="000807FE">
            <w:pPr>
              <w:pStyle w:val="Text"/>
              <w:rPr>
                <w:rStyle w:val="ChBlueBold"/>
              </w:rPr>
            </w:pPr>
            <w:r w:rsidRPr="00856563">
              <w:rPr>
                <w:rStyle w:val="ChBlueBold"/>
              </w:rPr>
              <w:t>ade</w:t>
            </w:r>
          </w:p>
        </w:tc>
        <w:tc>
          <w:tcPr>
            <w:tcW w:w="1134" w:type="dxa"/>
            <w:shd w:val="clear" w:color="auto" w:fill="auto"/>
          </w:tcPr>
          <w:p w14:paraId="08F8E2C0" w14:textId="77777777" w:rsidR="006E25BB" w:rsidRPr="00856563" w:rsidRDefault="006E25BB" w:rsidP="000807FE">
            <w:pPr>
              <w:pStyle w:val="Text"/>
              <w:rPr>
                <w:rStyle w:val="ChBlueBold"/>
              </w:rPr>
            </w:pPr>
            <w:r>
              <w:rPr>
                <w:rStyle w:val="ChBlueBold"/>
              </w:rPr>
              <w:t>p</w:t>
            </w:r>
            <w:r w:rsidRPr="00856563">
              <w:rPr>
                <w:rStyle w:val="ChBlueBold"/>
              </w:rPr>
              <w:t>rempuan</w:t>
            </w:r>
            <w:r w:rsidR="00567190">
              <w:rPr>
                <w:rStyle w:val="ChBlueBold"/>
              </w:rPr>
              <w:t>g</w:t>
            </w:r>
          </w:p>
        </w:tc>
        <w:tc>
          <w:tcPr>
            <w:tcW w:w="1497" w:type="dxa"/>
            <w:shd w:val="clear" w:color="auto" w:fill="auto"/>
          </w:tcPr>
          <w:p w14:paraId="4F1FA775" w14:textId="559E8FCA" w:rsidR="006E25BB" w:rsidRPr="000807FE" w:rsidRDefault="006E25BB" w:rsidP="000807FE">
            <w:pPr>
              <w:pStyle w:val="Text"/>
            </w:pPr>
            <w:r>
              <w:t>kawi</w:t>
            </w:r>
            <w:r w:rsidRPr="00856563">
              <w:t>n</w:t>
            </w:r>
            <w:r w:rsidR="0050678E">
              <w:t>g</w:t>
            </w:r>
          </w:p>
        </w:tc>
        <w:tc>
          <w:tcPr>
            <w:tcW w:w="286" w:type="dxa"/>
            <w:shd w:val="clear" w:color="auto" w:fill="auto"/>
          </w:tcPr>
          <w:p w14:paraId="0C6806D4" w14:textId="77777777" w:rsidR="006E25BB" w:rsidRPr="00856563" w:rsidRDefault="006E25BB" w:rsidP="000807FE">
            <w:pPr>
              <w:pStyle w:val="Text"/>
            </w:pPr>
            <w:r w:rsidRPr="00856563">
              <w:t>…</w:t>
            </w:r>
          </w:p>
        </w:tc>
      </w:tr>
      <w:tr w:rsidR="00AC23C4" w:rsidRPr="00AC23C4" w14:paraId="4068E3C4" w14:textId="77777777" w:rsidTr="00AC23C4">
        <w:tc>
          <w:tcPr>
            <w:tcW w:w="707" w:type="dxa"/>
            <w:shd w:val="clear" w:color="auto" w:fill="auto"/>
          </w:tcPr>
          <w:p w14:paraId="181B027C" w14:textId="77777777" w:rsidR="006E25BB" w:rsidRPr="00E176CC" w:rsidRDefault="006E25BB" w:rsidP="00B51DB6">
            <w:pPr>
              <w:pStyle w:val="GlossEng"/>
            </w:pPr>
          </w:p>
        </w:tc>
        <w:tc>
          <w:tcPr>
            <w:tcW w:w="871" w:type="dxa"/>
            <w:shd w:val="clear" w:color="auto" w:fill="auto"/>
          </w:tcPr>
          <w:p w14:paraId="5F3AFCAD" w14:textId="77777777" w:rsidR="006E25BB" w:rsidRPr="00856563" w:rsidRDefault="006E25BB" w:rsidP="00B51DB6">
            <w:pPr>
              <w:pStyle w:val="GlossEng"/>
            </w:pPr>
            <w:r w:rsidRPr="00AC23C4">
              <w:rPr>
                <w:szCs w:val="19"/>
              </w:rPr>
              <w:t>very.soon</w:t>
            </w:r>
          </w:p>
        </w:tc>
        <w:tc>
          <w:tcPr>
            <w:tcW w:w="736" w:type="dxa"/>
            <w:shd w:val="clear" w:color="auto" w:fill="auto"/>
          </w:tcPr>
          <w:p w14:paraId="74FC6A70" w14:textId="77777777" w:rsidR="006E25BB" w:rsidRPr="00856563" w:rsidRDefault="00C4485F" w:rsidP="00B51DB6">
            <w:pPr>
              <w:pStyle w:val="GlossEng"/>
            </w:pPr>
            <w:r>
              <w:t>Hendro</w:t>
            </w:r>
          </w:p>
        </w:tc>
        <w:tc>
          <w:tcPr>
            <w:tcW w:w="620" w:type="dxa"/>
            <w:shd w:val="clear" w:color="auto" w:fill="auto"/>
          </w:tcPr>
          <w:p w14:paraId="128C329E" w14:textId="77777777" w:rsidR="006E25BB" w:rsidRPr="0099608C" w:rsidRDefault="006E25BB" w:rsidP="00B51DB6">
            <w:pPr>
              <w:pStyle w:val="GlossEng"/>
              <w:rPr>
                <w:rStyle w:val="ChSmallCaps"/>
              </w:rPr>
            </w:pPr>
            <w:r w:rsidRPr="0099608C">
              <w:rPr>
                <w:rStyle w:val="ChSmallCaps"/>
              </w:rPr>
              <w:t>poss</w:t>
            </w:r>
          </w:p>
        </w:tc>
        <w:tc>
          <w:tcPr>
            <w:tcW w:w="425" w:type="dxa"/>
            <w:shd w:val="clear" w:color="auto" w:fill="auto"/>
          </w:tcPr>
          <w:p w14:paraId="277E887A" w14:textId="77777777" w:rsidR="006E25BB" w:rsidRPr="00856563" w:rsidRDefault="006E25BB" w:rsidP="00B51DB6">
            <w:pPr>
              <w:pStyle w:val="GlossEng"/>
            </w:pPr>
            <w:r w:rsidRPr="00856563">
              <w:t>ySb</w:t>
            </w:r>
          </w:p>
        </w:tc>
        <w:tc>
          <w:tcPr>
            <w:tcW w:w="1134" w:type="dxa"/>
            <w:shd w:val="clear" w:color="auto" w:fill="auto"/>
          </w:tcPr>
          <w:p w14:paraId="3C468930" w14:textId="77777777" w:rsidR="006E25BB" w:rsidRPr="00856563" w:rsidRDefault="006E25BB" w:rsidP="00B51DB6">
            <w:pPr>
              <w:pStyle w:val="GlossEng"/>
            </w:pPr>
            <w:r w:rsidRPr="00856563">
              <w:t>woman</w:t>
            </w:r>
          </w:p>
        </w:tc>
        <w:tc>
          <w:tcPr>
            <w:tcW w:w="1497" w:type="dxa"/>
            <w:shd w:val="clear" w:color="auto" w:fill="auto"/>
          </w:tcPr>
          <w:p w14:paraId="7909BA3F" w14:textId="77777777" w:rsidR="006E25BB" w:rsidRPr="00856563" w:rsidRDefault="006E25BB" w:rsidP="00B51DB6">
            <w:pPr>
              <w:pStyle w:val="GlossEng"/>
            </w:pPr>
            <w:r w:rsidRPr="00856563">
              <w:t>marry</w:t>
            </w:r>
            <w:r w:rsidR="004B0BC3">
              <w:t>.inofficially</w:t>
            </w:r>
          </w:p>
        </w:tc>
        <w:tc>
          <w:tcPr>
            <w:tcW w:w="286" w:type="dxa"/>
            <w:shd w:val="clear" w:color="auto" w:fill="auto"/>
          </w:tcPr>
          <w:p w14:paraId="053AEB7E" w14:textId="77777777" w:rsidR="006E25BB" w:rsidRPr="00856563" w:rsidRDefault="006E25BB" w:rsidP="00B51DB6">
            <w:pPr>
              <w:pStyle w:val="GlossEng"/>
            </w:pPr>
          </w:p>
        </w:tc>
      </w:tr>
    </w:tbl>
    <w:p w14:paraId="12F6A960" w14:textId="7E899354" w:rsidR="006E25BB" w:rsidRPr="00856563" w:rsidRDefault="00B7093A" w:rsidP="006E25BB">
      <w:pPr>
        <w:pStyle w:val="FreeTranslEng"/>
      </w:pPr>
      <w:r>
        <w:t>‘</w:t>
      </w:r>
      <w:r w:rsidR="006E25BB" w:rsidRPr="00856563">
        <w:t>e</w:t>
      </w:r>
      <w:r w:rsidR="006E25BB" w:rsidRPr="0079634C">
        <w:t xml:space="preserve">ventually </w:t>
      </w:r>
      <w:r w:rsidR="00C4485F">
        <w:rPr>
          <w:rStyle w:val="ChBlueBold"/>
        </w:rPr>
        <w:t>Hendro</w:t>
      </w:r>
      <w:r>
        <w:rPr>
          <w:rStyle w:val="ChBlueBold"/>
        </w:rPr>
        <w:t>’</w:t>
      </w:r>
      <w:r w:rsidR="00C453E7">
        <w:rPr>
          <w:rStyle w:val="ChBlueBold"/>
        </w:rPr>
        <w:t>s</w:t>
      </w:r>
      <w:r w:rsidR="006E25BB" w:rsidRPr="00856563">
        <w:rPr>
          <w:rStyle w:val="ChBlueBold"/>
        </w:rPr>
        <w:t xml:space="preserve"> younger sister</w:t>
      </w:r>
      <w:r w:rsidR="006E25BB" w:rsidRPr="00856563">
        <w:t xml:space="preserve"> would marry …</w:t>
      </w:r>
      <w:r>
        <w:t>’</w:t>
      </w:r>
      <w:r w:rsidR="006E25BB" w:rsidRPr="00856563">
        <w:t xml:space="preserve"> </w:t>
      </w:r>
      <w:r w:rsidR="006E25BB" w:rsidRPr="00856563">
        <w:rPr>
          <w:rStyle w:val="ExampleSource"/>
        </w:rPr>
        <w:t>[081006-028-CvEx.0007]</w:t>
      </w:r>
    </w:p>
    <w:p w14:paraId="387753BE" w14:textId="0008F70A" w:rsidR="005542D6" w:rsidRDefault="006E25BB" w:rsidP="008450D1">
      <w:pPr>
        <w:pStyle w:val="Body0005after"/>
      </w:pPr>
      <w:r w:rsidRPr="00856563">
        <w:t xml:space="preserve">Syntactically, </w:t>
      </w:r>
      <w:r>
        <w:t xml:space="preserve">a variety of constituents can encode </w:t>
      </w:r>
      <w:r w:rsidRPr="00856563">
        <w:t xml:space="preserve">the possessor </w:t>
      </w:r>
      <w:r>
        <w:t xml:space="preserve">and the possessum, as shown in </w:t>
      </w:r>
      <w:r>
        <w:fldChar w:fldCharType="begin"/>
      </w:r>
      <w:r>
        <w:instrText xml:space="preserve"> REF _Ref336693926 \h </w:instrText>
      </w:r>
      <w:r>
        <w:fldChar w:fldCharType="separate"/>
      </w:r>
      <w:r w:rsidR="00154D81" w:rsidRPr="00856563">
        <w:t>(</w:t>
      </w:r>
      <w:r w:rsidR="00154D81">
        <w:rPr>
          <w:noProof/>
        </w:rPr>
        <w:t>96</w:t>
      </w:r>
      <w:r>
        <w:fldChar w:fldCharType="end"/>
      </w:r>
      <w:r>
        <w:t xml:space="preserve">). The possessor slot can be taken </w:t>
      </w:r>
      <w:r w:rsidRPr="00856563">
        <w:t xml:space="preserve">by </w:t>
      </w:r>
      <w:r>
        <w:t xml:space="preserve">a lexical noun as in </w:t>
      </w:r>
      <w:r>
        <w:fldChar w:fldCharType="begin"/>
      </w:r>
      <w:r>
        <w:instrText xml:space="preserve"> REF _Ref336693926 \h </w:instrText>
      </w:r>
      <w:r>
        <w:fldChar w:fldCharType="separate"/>
      </w:r>
      <w:r w:rsidR="00154D81" w:rsidRPr="00856563">
        <w:t>(</w:t>
      </w:r>
      <w:r w:rsidR="00154D81">
        <w:rPr>
          <w:noProof/>
        </w:rPr>
        <w:t>96</w:t>
      </w:r>
      <w:r>
        <w:fldChar w:fldCharType="end"/>
      </w:r>
      <w:r>
        <w:fldChar w:fldCharType="begin"/>
      </w:r>
      <w:r>
        <w:instrText xml:space="preserve"> REF _Ref336695191 \n \h </w:instrText>
      </w:r>
      <w:r>
        <w:fldChar w:fldCharType="separate"/>
      </w:r>
      <w:r w:rsidR="00154D81">
        <w:rPr>
          <w:cs/>
        </w:rPr>
        <w:t>‎</w:t>
      </w:r>
      <w:r w:rsidR="00154D81">
        <w:t>a</w:t>
      </w:r>
      <w:r>
        <w:fldChar w:fldCharType="end"/>
      </w:r>
      <w:r w:rsidR="008450D1">
        <w:t>,</w:t>
      </w:r>
      <w:r>
        <w:fldChar w:fldCharType="begin"/>
      </w:r>
      <w:r>
        <w:instrText xml:space="preserve"> REF _Ref336695193 \n \h </w:instrText>
      </w:r>
      <w:r>
        <w:fldChar w:fldCharType="separate"/>
      </w:r>
      <w:r w:rsidR="00154D81">
        <w:rPr>
          <w:cs/>
        </w:rPr>
        <w:t>‎</w:t>
      </w:r>
      <w:r w:rsidR="00154D81">
        <w:t>b</w:t>
      </w:r>
      <w:r>
        <w:fldChar w:fldCharType="end"/>
      </w:r>
      <w:r>
        <w:t xml:space="preserve">) a </w:t>
      </w:r>
      <w:r w:rsidR="006C6F76">
        <w:t>personal pronoun</w:t>
      </w:r>
      <w:r>
        <w:t xml:space="preserve"> as in </w:t>
      </w:r>
      <w:r>
        <w:fldChar w:fldCharType="begin"/>
      </w:r>
      <w:r>
        <w:instrText xml:space="preserve"> REF _Ref336693926 \h </w:instrText>
      </w:r>
      <w:r>
        <w:fldChar w:fldCharType="separate"/>
      </w:r>
      <w:r w:rsidR="00154D81" w:rsidRPr="00856563">
        <w:t>(</w:t>
      </w:r>
      <w:r w:rsidR="00154D81">
        <w:rPr>
          <w:noProof/>
        </w:rPr>
        <w:t>96</w:t>
      </w:r>
      <w:r>
        <w:fldChar w:fldCharType="end"/>
      </w:r>
      <w:r>
        <w:fldChar w:fldCharType="begin"/>
      </w:r>
      <w:r>
        <w:instrText xml:space="preserve"> REF _Ref336695194 \n \h </w:instrText>
      </w:r>
      <w:r>
        <w:fldChar w:fldCharType="separate"/>
      </w:r>
      <w:r w:rsidR="00154D81">
        <w:rPr>
          <w:cs/>
        </w:rPr>
        <w:t>‎</w:t>
      </w:r>
      <w:r w:rsidR="00154D81">
        <w:t>c</w:t>
      </w:r>
      <w:r>
        <w:fldChar w:fldCharType="end"/>
      </w:r>
      <w:r w:rsidR="008450D1">
        <w:t>,</w:t>
      </w:r>
      <w:r>
        <w:fldChar w:fldCharType="begin"/>
      </w:r>
      <w:r>
        <w:instrText xml:space="preserve"> REF _Ref336695195 \n \h </w:instrText>
      </w:r>
      <w:r>
        <w:fldChar w:fldCharType="separate"/>
      </w:r>
      <w:r w:rsidR="00154D81">
        <w:rPr>
          <w:cs/>
        </w:rPr>
        <w:t>‎</w:t>
      </w:r>
      <w:r w:rsidR="00154D81">
        <w:t>d</w:t>
      </w:r>
      <w:r>
        <w:fldChar w:fldCharType="end"/>
      </w:r>
      <w:r>
        <w:t xml:space="preserve">), a demonstrative as in </w:t>
      </w:r>
      <w:r>
        <w:fldChar w:fldCharType="begin"/>
      </w:r>
      <w:r>
        <w:instrText xml:space="preserve"> REF _Ref336693926 \h </w:instrText>
      </w:r>
      <w:r>
        <w:fldChar w:fldCharType="separate"/>
      </w:r>
      <w:r w:rsidR="00154D81" w:rsidRPr="00856563">
        <w:t>(</w:t>
      </w:r>
      <w:r w:rsidR="00154D81">
        <w:rPr>
          <w:noProof/>
        </w:rPr>
        <w:t>96</w:t>
      </w:r>
      <w:r>
        <w:fldChar w:fldCharType="end"/>
      </w:r>
      <w:r>
        <w:fldChar w:fldCharType="begin"/>
      </w:r>
      <w:r>
        <w:instrText xml:space="preserve"> REF _Ref336695196 \n \h </w:instrText>
      </w:r>
      <w:r>
        <w:fldChar w:fldCharType="separate"/>
      </w:r>
      <w:r w:rsidR="00154D81">
        <w:rPr>
          <w:cs/>
        </w:rPr>
        <w:t>‎</w:t>
      </w:r>
      <w:r w:rsidR="00154D81">
        <w:t>e</w:t>
      </w:r>
      <w:r>
        <w:fldChar w:fldCharType="end"/>
      </w:r>
      <w:r>
        <w:t xml:space="preserve">), </w:t>
      </w:r>
      <w:r w:rsidR="004D61BA">
        <w:t xml:space="preserve">the interrogative </w:t>
      </w:r>
      <w:r w:rsidR="004D61BA" w:rsidRPr="00963B7B">
        <w:rPr>
          <w:rStyle w:val="ChItalBold"/>
        </w:rPr>
        <w:t>siapa</w:t>
      </w:r>
      <w:r w:rsidR="004D61BA">
        <w:t xml:space="preserve"> </w:t>
      </w:r>
      <w:r w:rsidR="00B7093A">
        <w:t>‘</w:t>
      </w:r>
      <w:r w:rsidR="004D61BA">
        <w:t>who</w:t>
      </w:r>
      <w:r w:rsidR="00B7093A">
        <w:t>’</w:t>
      </w:r>
      <w:r w:rsidR="004D61BA">
        <w:t xml:space="preserve"> as in </w:t>
      </w:r>
      <w:r w:rsidR="004D61BA">
        <w:fldChar w:fldCharType="begin"/>
      </w:r>
      <w:r w:rsidR="004D61BA">
        <w:instrText xml:space="preserve"> REF _Ref336693926 \h </w:instrText>
      </w:r>
      <w:r w:rsidR="004D61BA">
        <w:fldChar w:fldCharType="separate"/>
      </w:r>
      <w:r w:rsidR="00154D81" w:rsidRPr="00856563">
        <w:t>(</w:t>
      </w:r>
      <w:r w:rsidR="00154D81">
        <w:rPr>
          <w:noProof/>
        </w:rPr>
        <w:t>96</w:t>
      </w:r>
      <w:r w:rsidR="004D61BA">
        <w:fldChar w:fldCharType="end"/>
      </w:r>
      <w:r w:rsidR="004D61BA">
        <w:fldChar w:fldCharType="begin"/>
      </w:r>
      <w:r w:rsidR="004D61BA">
        <w:instrText xml:space="preserve"> REF _Ref336695197 \n \h </w:instrText>
      </w:r>
      <w:r w:rsidR="004D61BA">
        <w:fldChar w:fldCharType="separate"/>
      </w:r>
      <w:r w:rsidR="00154D81">
        <w:rPr>
          <w:cs/>
        </w:rPr>
        <w:t>‎</w:t>
      </w:r>
      <w:r w:rsidR="00154D81">
        <w:t>f</w:t>
      </w:r>
      <w:r w:rsidR="004D61BA">
        <w:fldChar w:fldCharType="end"/>
      </w:r>
      <w:r w:rsidR="004D61BA">
        <w:t xml:space="preserve">), </w:t>
      </w:r>
      <w:r>
        <w:t xml:space="preserve">or a noun phrase as in </w:t>
      </w:r>
      <w:r>
        <w:fldChar w:fldCharType="begin"/>
      </w:r>
      <w:r>
        <w:instrText xml:space="preserve"> REF _Ref336693926 \h </w:instrText>
      </w:r>
      <w:r>
        <w:fldChar w:fldCharType="separate"/>
      </w:r>
      <w:r w:rsidR="00154D81" w:rsidRPr="00856563">
        <w:t>(</w:t>
      </w:r>
      <w:r w:rsidR="00154D81">
        <w:rPr>
          <w:noProof/>
        </w:rPr>
        <w:t>96</w:t>
      </w:r>
      <w:r>
        <w:fldChar w:fldCharType="end"/>
      </w:r>
      <w:r>
        <w:fldChar w:fldCharType="begin"/>
      </w:r>
      <w:r>
        <w:instrText xml:space="preserve"> REF _Ref336695198 \n \h </w:instrText>
      </w:r>
      <w:r>
        <w:fldChar w:fldCharType="separate"/>
      </w:r>
      <w:r w:rsidR="00154D81">
        <w:rPr>
          <w:cs/>
        </w:rPr>
        <w:t>‎</w:t>
      </w:r>
      <w:r w:rsidR="00154D81">
        <w:t>g</w:t>
      </w:r>
      <w:r>
        <w:fldChar w:fldCharType="end"/>
      </w:r>
      <w:r>
        <w:t xml:space="preserve">). The possessum can be </w:t>
      </w:r>
      <w:r w:rsidRPr="00856563">
        <w:t xml:space="preserve">encoded </w:t>
      </w:r>
      <w:r>
        <w:t xml:space="preserve">by a lexical noun as in </w:t>
      </w:r>
      <w:r>
        <w:fldChar w:fldCharType="begin"/>
      </w:r>
      <w:r>
        <w:instrText xml:space="preserve"> REF _Ref336693926 \h </w:instrText>
      </w:r>
      <w:r>
        <w:fldChar w:fldCharType="separate"/>
      </w:r>
      <w:r w:rsidR="00154D81" w:rsidRPr="00856563">
        <w:t>(</w:t>
      </w:r>
      <w:r w:rsidR="00154D81">
        <w:rPr>
          <w:noProof/>
        </w:rPr>
        <w:t>96</w:t>
      </w:r>
      <w:r>
        <w:fldChar w:fldCharType="end"/>
      </w:r>
      <w:r>
        <w:fldChar w:fldCharType="begin"/>
      </w:r>
      <w:r>
        <w:instrText xml:space="preserve"> REF _Ref336695194 \n \h </w:instrText>
      </w:r>
      <w:r>
        <w:fldChar w:fldCharType="separate"/>
      </w:r>
      <w:r w:rsidR="00154D81">
        <w:rPr>
          <w:cs/>
        </w:rPr>
        <w:t>‎</w:t>
      </w:r>
      <w:r w:rsidR="00154D81">
        <w:t>c</w:t>
      </w:r>
      <w:r>
        <w:fldChar w:fldCharType="end"/>
      </w:r>
      <w:r>
        <w:t>,</w:t>
      </w:r>
      <w:r>
        <w:fldChar w:fldCharType="begin"/>
      </w:r>
      <w:r>
        <w:instrText xml:space="preserve"> REF _Ref336695196 \n \h </w:instrText>
      </w:r>
      <w:r>
        <w:fldChar w:fldCharType="separate"/>
      </w:r>
      <w:r w:rsidR="00154D81">
        <w:rPr>
          <w:cs/>
        </w:rPr>
        <w:t>‎</w:t>
      </w:r>
      <w:r w:rsidR="00154D81">
        <w:t>e</w:t>
      </w:r>
      <w:r>
        <w:fldChar w:fldCharType="end"/>
      </w:r>
      <w:r w:rsidR="008450D1">
        <w:t>,</w:t>
      </w:r>
      <w:r w:rsidR="008450D1">
        <w:fldChar w:fldCharType="begin"/>
      </w:r>
      <w:r w:rsidR="008450D1">
        <w:instrText xml:space="preserve"> REF _Ref336695197 \n \h </w:instrText>
      </w:r>
      <w:r w:rsidR="008450D1">
        <w:fldChar w:fldCharType="separate"/>
      </w:r>
      <w:r w:rsidR="00154D81">
        <w:rPr>
          <w:cs/>
        </w:rPr>
        <w:t>‎</w:t>
      </w:r>
      <w:r w:rsidR="00154D81">
        <w:t>f</w:t>
      </w:r>
      <w:r w:rsidR="008450D1">
        <w:fldChar w:fldCharType="end"/>
      </w:r>
      <w:r>
        <w:t xml:space="preserve">), a demonstrative as in </w:t>
      </w:r>
      <w:r>
        <w:fldChar w:fldCharType="begin"/>
      </w:r>
      <w:r>
        <w:instrText xml:space="preserve"> REF _Ref336693926 \h </w:instrText>
      </w:r>
      <w:r>
        <w:fldChar w:fldCharType="separate"/>
      </w:r>
      <w:r w:rsidR="00154D81" w:rsidRPr="00856563">
        <w:t>(</w:t>
      </w:r>
      <w:r w:rsidR="00154D81">
        <w:rPr>
          <w:noProof/>
        </w:rPr>
        <w:t>96</w:t>
      </w:r>
      <w:r>
        <w:fldChar w:fldCharType="end"/>
      </w:r>
      <w:r>
        <w:fldChar w:fldCharType="begin"/>
      </w:r>
      <w:r>
        <w:instrText xml:space="preserve"> REF _Ref336695191 \n \h </w:instrText>
      </w:r>
      <w:r>
        <w:fldChar w:fldCharType="separate"/>
      </w:r>
      <w:r w:rsidR="00154D81">
        <w:rPr>
          <w:cs/>
        </w:rPr>
        <w:t>‎</w:t>
      </w:r>
      <w:r w:rsidR="00154D81">
        <w:t>a</w:t>
      </w:r>
      <w:r>
        <w:fldChar w:fldCharType="end"/>
      </w:r>
      <w:r w:rsidR="008450D1">
        <w:t>,</w:t>
      </w:r>
      <w:r>
        <w:fldChar w:fldCharType="begin"/>
      </w:r>
      <w:r>
        <w:instrText xml:space="preserve"> REF _Ref336695193 \n \h </w:instrText>
      </w:r>
      <w:r>
        <w:fldChar w:fldCharType="separate"/>
      </w:r>
      <w:r w:rsidR="00154D81">
        <w:rPr>
          <w:cs/>
        </w:rPr>
        <w:t>‎</w:t>
      </w:r>
      <w:r w:rsidR="00154D81">
        <w:t>b</w:t>
      </w:r>
      <w:r>
        <w:fldChar w:fldCharType="end"/>
      </w:r>
      <w:r>
        <w:t xml:space="preserve">), </w:t>
      </w:r>
      <w:r w:rsidR="004D61BA">
        <w:t xml:space="preserve">the interrogative </w:t>
      </w:r>
      <w:r w:rsidR="004D61BA" w:rsidRPr="00963B7B">
        <w:rPr>
          <w:rStyle w:val="ChItalBold"/>
        </w:rPr>
        <w:t>siapa</w:t>
      </w:r>
      <w:r w:rsidR="004D61BA">
        <w:t xml:space="preserve"> </w:t>
      </w:r>
      <w:r w:rsidR="00B7093A">
        <w:t>‘</w:t>
      </w:r>
      <w:r w:rsidR="004D61BA">
        <w:t>who</w:t>
      </w:r>
      <w:r w:rsidR="00B7093A">
        <w:t>’</w:t>
      </w:r>
      <w:r w:rsidR="004D61BA">
        <w:t xml:space="preserve"> as in </w:t>
      </w:r>
      <w:r w:rsidR="004D61BA">
        <w:fldChar w:fldCharType="begin"/>
      </w:r>
      <w:r w:rsidR="004D61BA">
        <w:instrText xml:space="preserve"> REF _Ref336693926 \h </w:instrText>
      </w:r>
      <w:r w:rsidR="004D61BA">
        <w:fldChar w:fldCharType="separate"/>
      </w:r>
      <w:r w:rsidR="00154D81" w:rsidRPr="00856563">
        <w:t>(</w:t>
      </w:r>
      <w:r w:rsidR="00154D81">
        <w:rPr>
          <w:noProof/>
        </w:rPr>
        <w:t>96</w:t>
      </w:r>
      <w:r w:rsidR="004D61BA">
        <w:fldChar w:fldCharType="end"/>
      </w:r>
      <w:r w:rsidR="004D61BA">
        <w:fldChar w:fldCharType="begin"/>
      </w:r>
      <w:r w:rsidR="004D61BA">
        <w:instrText xml:space="preserve"> REF _Ref336695195 \n \h </w:instrText>
      </w:r>
      <w:r w:rsidR="004D61BA">
        <w:fldChar w:fldCharType="separate"/>
      </w:r>
      <w:r w:rsidR="00154D81">
        <w:rPr>
          <w:cs/>
        </w:rPr>
        <w:t>‎</w:t>
      </w:r>
      <w:r w:rsidR="00154D81">
        <w:t>d</w:t>
      </w:r>
      <w:r w:rsidR="004D61BA">
        <w:fldChar w:fldCharType="end"/>
      </w:r>
      <w:r w:rsidR="004D61BA">
        <w:t xml:space="preserve">), </w:t>
      </w:r>
      <w:r w:rsidRPr="00856563">
        <w:t>or a noun phrase</w:t>
      </w:r>
      <w:r>
        <w:t xml:space="preserve"> as in </w:t>
      </w:r>
      <w:r>
        <w:fldChar w:fldCharType="begin"/>
      </w:r>
      <w:r>
        <w:instrText xml:space="preserve"> REF _Ref336693926 \h </w:instrText>
      </w:r>
      <w:r>
        <w:fldChar w:fldCharType="separate"/>
      </w:r>
      <w:r w:rsidR="00154D81" w:rsidRPr="00856563">
        <w:t>(</w:t>
      </w:r>
      <w:r w:rsidR="00154D81">
        <w:rPr>
          <w:noProof/>
        </w:rPr>
        <w:t>96</w:t>
      </w:r>
      <w:r>
        <w:fldChar w:fldCharType="end"/>
      </w:r>
      <w:r>
        <w:fldChar w:fldCharType="begin"/>
      </w:r>
      <w:r>
        <w:instrText xml:space="preserve"> REF _Ref336695198 \n \h </w:instrText>
      </w:r>
      <w:r>
        <w:fldChar w:fldCharType="separate"/>
      </w:r>
      <w:r w:rsidR="00154D81">
        <w:rPr>
          <w:cs/>
        </w:rPr>
        <w:t>‎</w:t>
      </w:r>
      <w:r w:rsidR="00154D81">
        <w:t>g</w:t>
      </w:r>
      <w:r>
        <w:fldChar w:fldCharType="end"/>
      </w:r>
      <w:r>
        <w:t>)</w:t>
      </w:r>
      <w:r w:rsidRPr="00856563">
        <w:t>.</w:t>
      </w:r>
      <w:r>
        <w:t xml:space="preserve"> </w:t>
      </w:r>
      <w:r w:rsidRPr="00856563">
        <w:t xml:space="preserve">Possessive noun phrases with a </w:t>
      </w:r>
      <w:r w:rsidR="006C6F76">
        <w:t>personal pronoun</w:t>
      </w:r>
      <w:r w:rsidRPr="00856563">
        <w:t xml:space="preserve"> </w:t>
      </w:r>
      <w:r>
        <w:t>possessum are unattested</w:t>
      </w:r>
      <w:r w:rsidRPr="00856563">
        <w:t>.</w:t>
      </w:r>
    </w:p>
    <w:p w14:paraId="1237143F" w14:textId="77777777" w:rsidR="006E25BB" w:rsidRDefault="006E25BB" w:rsidP="006E25BB">
      <w:pPr>
        <w:pStyle w:val="ExampleTitle"/>
      </w:pPr>
      <w:r>
        <w:t>Syntactic constituents of adnominal possessive constructions</w:t>
      </w:r>
      <w:r w:rsidRPr="00856563">
        <w:rPr>
          <w:rStyle w:val="FootnoteReference"/>
        </w:rPr>
        <w:footnoteReference w:id="207"/>
      </w:r>
    </w:p>
    <w:tbl>
      <w:tblPr>
        <w:tblW w:w="6126" w:type="dxa"/>
        <w:tblCellMar>
          <w:left w:w="42" w:type="dxa"/>
          <w:right w:w="42" w:type="dxa"/>
        </w:tblCellMar>
        <w:tblLook w:val="01E0" w:firstRow="1" w:lastRow="1" w:firstColumn="1" w:lastColumn="1" w:noHBand="0" w:noVBand="0"/>
      </w:tblPr>
      <w:tblGrid>
        <w:gridCol w:w="709"/>
        <w:gridCol w:w="425"/>
        <w:gridCol w:w="674"/>
        <w:gridCol w:w="680"/>
        <w:gridCol w:w="709"/>
        <w:gridCol w:w="2929"/>
      </w:tblGrid>
      <w:tr w:rsidR="00AC23C4" w:rsidRPr="00AC23C4" w14:paraId="7D67BBBB" w14:textId="77777777" w:rsidTr="00AC23C4">
        <w:trPr>
          <w:tblHeader/>
        </w:trPr>
        <w:tc>
          <w:tcPr>
            <w:tcW w:w="709" w:type="dxa"/>
            <w:shd w:val="clear" w:color="auto" w:fill="auto"/>
          </w:tcPr>
          <w:p w14:paraId="661061C4" w14:textId="77777777" w:rsidR="006E25BB" w:rsidRPr="00856563" w:rsidRDefault="006E25BB" w:rsidP="00B51DB6">
            <w:pPr>
              <w:pStyle w:val="TableCell0-2"/>
            </w:pPr>
          </w:p>
        </w:tc>
        <w:tc>
          <w:tcPr>
            <w:tcW w:w="425" w:type="dxa"/>
            <w:shd w:val="clear" w:color="auto" w:fill="auto"/>
          </w:tcPr>
          <w:p w14:paraId="1D8394D7" w14:textId="77777777" w:rsidR="006E25BB" w:rsidRPr="00856563" w:rsidRDefault="006E25BB" w:rsidP="00B51DB6">
            <w:pPr>
              <w:pStyle w:val="TableCell0-2"/>
              <w:rPr>
                <w:rStyle w:val="ChSmallCaps"/>
              </w:rPr>
            </w:pPr>
          </w:p>
        </w:tc>
        <w:tc>
          <w:tcPr>
            <w:tcW w:w="674" w:type="dxa"/>
            <w:shd w:val="clear" w:color="auto" w:fill="auto"/>
          </w:tcPr>
          <w:p w14:paraId="5BF1C083" w14:textId="77777777" w:rsidR="006E25BB" w:rsidRPr="0099608C" w:rsidRDefault="006E25BB" w:rsidP="00B51DB6">
            <w:pPr>
              <w:pStyle w:val="TableCell0-2"/>
              <w:rPr>
                <w:rStyle w:val="ChSmallCaps"/>
              </w:rPr>
            </w:pPr>
            <w:r w:rsidRPr="0099608C">
              <w:rPr>
                <w:rStyle w:val="ChSmallCaps"/>
              </w:rPr>
              <w:t>possr</w:t>
            </w:r>
          </w:p>
        </w:tc>
        <w:tc>
          <w:tcPr>
            <w:tcW w:w="680" w:type="dxa"/>
            <w:shd w:val="clear" w:color="auto" w:fill="auto"/>
          </w:tcPr>
          <w:p w14:paraId="64735B92" w14:textId="77777777" w:rsidR="006E25BB" w:rsidRPr="0099608C" w:rsidRDefault="006E25BB" w:rsidP="00B51DB6">
            <w:pPr>
              <w:pStyle w:val="TableCell0-2"/>
              <w:rPr>
                <w:rStyle w:val="ChSmallCaps"/>
              </w:rPr>
            </w:pPr>
            <w:r w:rsidRPr="0099608C">
              <w:rPr>
                <w:rStyle w:val="ChSmallCaps"/>
              </w:rPr>
              <w:t>lig</w:t>
            </w:r>
          </w:p>
        </w:tc>
        <w:tc>
          <w:tcPr>
            <w:tcW w:w="709" w:type="dxa"/>
            <w:shd w:val="clear" w:color="auto" w:fill="auto"/>
          </w:tcPr>
          <w:p w14:paraId="388CE527" w14:textId="77777777" w:rsidR="006E25BB" w:rsidRPr="0099608C" w:rsidRDefault="006E25BB" w:rsidP="00B51DB6">
            <w:pPr>
              <w:pStyle w:val="TableCell0-2"/>
              <w:rPr>
                <w:rStyle w:val="ChSmallCaps"/>
              </w:rPr>
            </w:pPr>
            <w:r w:rsidRPr="0099608C">
              <w:rPr>
                <w:rStyle w:val="ChSmallCaps"/>
              </w:rPr>
              <w:t>possm</w:t>
            </w:r>
          </w:p>
        </w:tc>
        <w:tc>
          <w:tcPr>
            <w:tcW w:w="2929" w:type="dxa"/>
            <w:shd w:val="clear" w:color="auto" w:fill="auto"/>
          </w:tcPr>
          <w:p w14:paraId="103FDF57" w14:textId="77777777" w:rsidR="006E25BB" w:rsidRPr="00856563" w:rsidRDefault="006E25BB" w:rsidP="00B51DB6">
            <w:pPr>
              <w:pStyle w:val="TableCell0-2"/>
            </w:pPr>
            <w:r>
              <w:t xml:space="preserve">Adnominal </w:t>
            </w:r>
            <w:r w:rsidRPr="00856563">
              <w:t xml:space="preserve">possessive </w:t>
            </w:r>
            <w:r>
              <w:t>construction</w:t>
            </w:r>
          </w:p>
        </w:tc>
      </w:tr>
      <w:tr w:rsidR="00AC23C4" w:rsidRPr="00856563" w14:paraId="0DAC3C98" w14:textId="77777777" w:rsidTr="00AC23C4">
        <w:tc>
          <w:tcPr>
            <w:tcW w:w="709" w:type="dxa"/>
            <w:shd w:val="clear" w:color="auto" w:fill="auto"/>
          </w:tcPr>
          <w:p w14:paraId="0F99FECE" w14:textId="77777777" w:rsidR="006E25BB" w:rsidRPr="00856563" w:rsidRDefault="006E25BB" w:rsidP="00B51DB6">
            <w:pPr>
              <w:pStyle w:val="TableCell2-0"/>
            </w:pPr>
            <w:bookmarkStart w:id="3799" w:name="_Ref336693926"/>
            <w:r w:rsidRPr="00856563">
              <w:t>(</w:t>
            </w:r>
            <w:fldSimple w:instr=" SEQ ( \* ARABIC \s 1 ">
              <w:r w:rsidR="00154D81">
                <w:rPr>
                  <w:noProof/>
                </w:rPr>
                <w:t>96</w:t>
              </w:r>
            </w:fldSimple>
            <w:bookmarkEnd w:id="3799"/>
            <w:r>
              <w:t>)</w:t>
            </w:r>
          </w:p>
        </w:tc>
        <w:bookmarkStart w:id="3800" w:name="_Ref336695191"/>
        <w:bookmarkEnd w:id="3800"/>
        <w:tc>
          <w:tcPr>
            <w:tcW w:w="425" w:type="dxa"/>
            <w:shd w:val="clear" w:color="auto" w:fill="auto"/>
          </w:tcPr>
          <w:p w14:paraId="21D0E0B5" w14:textId="77777777" w:rsidR="006E25BB" w:rsidRPr="00856563" w:rsidRDefault="006E25BB" w:rsidP="00B51DB6">
            <w:pPr>
              <w:pStyle w:val="TableCell2-0"/>
              <w:rPr>
                <w:rStyle w:val="ChSmallCaps"/>
              </w:rPr>
            </w:pPr>
            <w:r w:rsidRPr="00856563">
              <w:fldChar w:fldCharType="begin"/>
            </w:r>
            <w:r w:rsidRPr="00856563">
              <w:instrText xml:space="preserve"> LISTNUM  NumberDefault \l 8 \s 1 </w:instrText>
            </w:r>
            <w:r w:rsidRPr="00856563">
              <w:fldChar w:fldCharType="end">
                <w:numberingChange w:id="3801" w:author="Angela Kluge" w:date="2014-02-08T11:40:00Z" w:original="a."/>
              </w:fldChar>
            </w:r>
          </w:p>
        </w:tc>
        <w:tc>
          <w:tcPr>
            <w:tcW w:w="674" w:type="dxa"/>
            <w:shd w:val="clear" w:color="auto" w:fill="auto"/>
          </w:tcPr>
          <w:p w14:paraId="6549383F" w14:textId="77777777" w:rsidR="006E25BB" w:rsidRPr="0099608C" w:rsidRDefault="006E25BB" w:rsidP="00B51DB6">
            <w:pPr>
              <w:pStyle w:val="TableCell2-0"/>
              <w:rPr>
                <w:rStyle w:val="ChSmallCaps"/>
              </w:rPr>
            </w:pPr>
            <w:r w:rsidRPr="0099608C">
              <w:rPr>
                <w:rStyle w:val="ChSmallCaps"/>
              </w:rPr>
              <w:t>n</w:t>
            </w:r>
          </w:p>
        </w:tc>
        <w:tc>
          <w:tcPr>
            <w:tcW w:w="680" w:type="dxa"/>
            <w:shd w:val="clear" w:color="auto" w:fill="auto"/>
          </w:tcPr>
          <w:p w14:paraId="44FFC771" w14:textId="77777777" w:rsidR="006E25BB" w:rsidRPr="00E00FCC" w:rsidRDefault="006E25BB" w:rsidP="00B51DB6">
            <w:pPr>
              <w:pStyle w:val="TableCell2-0"/>
              <w:rPr>
                <w:rStyle w:val="ChItalBold"/>
              </w:rPr>
            </w:pPr>
            <w:r>
              <w:rPr>
                <w:rStyle w:val="ChItalBold"/>
              </w:rPr>
              <w:t>pu</w:t>
            </w:r>
          </w:p>
        </w:tc>
        <w:tc>
          <w:tcPr>
            <w:tcW w:w="709" w:type="dxa"/>
            <w:shd w:val="clear" w:color="auto" w:fill="auto"/>
          </w:tcPr>
          <w:p w14:paraId="23930BE0" w14:textId="77777777" w:rsidR="006E25BB" w:rsidRPr="0099608C" w:rsidRDefault="006E25BB" w:rsidP="00B51DB6">
            <w:pPr>
              <w:pStyle w:val="TableCell2-0"/>
              <w:rPr>
                <w:rStyle w:val="ChSmallCaps"/>
              </w:rPr>
            </w:pPr>
            <w:r w:rsidRPr="0099608C">
              <w:rPr>
                <w:rStyle w:val="ChSmallCaps"/>
              </w:rPr>
              <w:t>dem</w:t>
            </w:r>
          </w:p>
        </w:tc>
        <w:tc>
          <w:tcPr>
            <w:tcW w:w="2929" w:type="dxa"/>
            <w:shd w:val="clear" w:color="auto" w:fill="auto"/>
          </w:tcPr>
          <w:p w14:paraId="5B3B5156" w14:textId="77777777" w:rsidR="006E25BB" w:rsidRPr="0039610B" w:rsidRDefault="006E25BB" w:rsidP="00B51DB6">
            <w:pPr>
              <w:pStyle w:val="TableCell2-0"/>
              <w:rPr>
                <w:rStyle w:val="ChItalBold"/>
              </w:rPr>
            </w:pPr>
            <w:r w:rsidRPr="0039610B">
              <w:rPr>
                <w:rStyle w:val="ChItalBold"/>
              </w:rPr>
              <w:t>ade pu itu</w:t>
            </w:r>
          </w:p>
        </w:tc>
      </w:tr>
      <w:tr w:rsidR="00AC23C4" w:rsidRPr="000F032C" w14:paraId="4A38C7EB" w14:textId="77777777" w:rsidTr="00AC23C4">
        <w:tc>
          <w:tcPr>
            <w:tcW w:w="709" w:type="dxa"/>
            <w:shd w:val="clear" w:color="auto" w:fill="auto"/>
          </w:tcPr>
          <w:p w14:paraId="239D395C" w14:textId="77777777" w:rsidR="006E25BB" w:rsidRPr="000F032C" w:rsidRDefault="006E25BB" w:rsidP="00B51DB6">
            <w:pPr>
              <w:pStyle w:val="TableCell0-2Break"/>
            </w:pPr>
          </w:p>
        </w:tc>
        <w:tc>
          <w:tcPr>
            <w:tcW w:w="425" w:type="dxa"/>
            <w:shd w:val="clear" w:color="auto" w:fill="auto"/>
          </w:tcPr>
          <w:p w14:paraId="61AE435B" w14:textId="77777777" w:rsidR="006E25BB" w:rsidRPr="000F032C" w:rsidRDefault="006E25BB" w:rsidP="00B51DB6">
            <w:pPr>
              <w:pStyle w:val="TableCell0-2Break"/>
            </w:pPr>
          </w:p>
        </w:tc>
        <w:tc>
          <w:tcPr>
            <w:tcW w:w="674" w:type="dxa"/>
            <w:shd w:val="clear" w:color="auto" w:fill="auto"/>
          </w:tcPr>
          <w:p w14:paraId="755AD817" w14:textId="77777777" w:rsidR="006E25BB" w:rsidRPr="000F032C" w:rsidRDefault="006E25BB" w:rsidP="00B51DB6">
            <w:pPr>
              <w:pStyle w:val="TableCell0-2Break"/>
            </w:pPr>
          </w:p>
        </w:tc>
        <w:tc>
          <w:tcPr>
            <w:tcW w:w="680" w:type="dxa"/>
            <w:shd w:val="clear" w:color="auto" w:fill="auto"/>
          </w:tcPr>
          <w:p w14:paraId="3920E8FC" w14:textId="77777777" w:rsidR="006E25BB" w:rsidRPr="000F032C" w:rsidRDefault="006E25BB" w:rsidP="00B51DB6">
            <w:pPr>
              <w:pStyle w:val="TableCell0-2Break"/>
            </w:pPr>
          </w:p>
        </w:tc>
        <w:tc>
          <w:tcPr>
            <w:tcW w:w="709" w:type="dxa"/>
            <w:shd w:val="clear" w:color="auto" w:fill="auto"/>
          </w:tcPr>
          <w:p w14:paraId="3E96E47D" w14:textId="77777777" w:rsidR="006E25BB" w:rsidRPr="000F032C" w:rsidRDefault="006E25BB" w:rsidP="00B51DB6">
            <w:pPr>
              <w:pStyle w:val="TableCell0-2Break"/>
            </w:pPr>
          </w:p>
        </w:tc>
        <w:tc>
          <w:tcPr>
            <w:tcW w:w="2929" w:type="dxa"/>
            <w:shd w:val="clear" w:color="auto" w:fill="auto"/>
          </w:tcPr>
          <w:p w14:paraId="3DC85A30" w14:textId="6F4AF369" w:rsidR="006E25BB" w:rsidRPr="0089590B" w:rsidRDefault="00B7093A" w:rsidP="00B51DB6">
            <w:pPr>
              <w:pStyle w:val="TableCell0-2Break"/>
            </w:pPr>
            <w:r>
              <w:t>‘</w:t>
            </w:r>
            <w:r w:rsidR="006E25BB" w:rsidRPr="0089590B">
              <w:t>younger sister</w:t>
            </w:r>
            <w:r>
              <w:t>’</w:t>
            </w:r>
            <w:r w:rsidR="006E25BB" w:rsidRPr="0089590B">
              <w:t>s (fish)</w:t>
            </w:r>
            <w:r>
              <w:t>’</w:t>
            </w:r>
          </w:p>
        </w:tc>
      </w:tr>
      <w:tr w:rsidR="00AC23C4" w:rsidRPr="00856563" w14:paraId="1ED35FAF" w14:textId="77777777" w:rsidTr="00AC23C4">
        <w:tc>
          <w:tcPr>
            <w:tcW w:w="709" w:type="dxa"/>
            <w:shd w:val="clear" w:color="auto" w:fill="auto"/>
          </w:tcPr>
          <w:p w14:paraId="7F5A4C19" w14:textId="77777777" w:rsidR="006E25BB" w:rsidRPr="00856563" w:rsidRDefault="006E25BB" w:rsidP="00B51DB6">
            <w:pPr>
              <w:pStyle w:val="O0Nwnext"/>
            </w:pPr>
          </w:p>
        </w:tc>
        <w:bookmarkStart w:id="3802" w:name="_Ref336695193"/>
        <w:bookmarkEnd w:id="3802"/>
        <w:tc>
          <w:tcPr>
            <w:tcW w:w="425" w:type="dxa"/>
            <w:shd w:val="clear" w:color="auto" w:fill="auto"/>
          </w:tcPr>
          <w:p w14:paraId="46265118" w14:textId="77777777" w:rsidR="006E25BB" w:rsidRPr="00856563" w:rsidRDefault="006E25BB" w:rsidP="00B51DB6">
            <w:pPr>
              <w:pStyle w:val="O0Nwnext"/>
              <w:rPr>
                <w:rStyle w:val="ChSmallCaps"/>
              </w:rPr>
            </w:pPr>
            <w:r w:rsidRPr="00856563">
              <w:fldChar w:fldCharType="begin"/>
            </w:r>
            <w:r w:rsidRPr="00856563">
              <w:instrText xml:space="preserve"> LISTNUM  NumberDefault \l 8 </w:instrText>
            </w:r>
            <w:r w:rsidRPr="00856563">
              <w:fldChar w:fldCharType="end">
                <w:numberingChange w:id="3803" w:author="Angela Kluge" w:date="2014-02-08T11:40:00Z" w:original="b."/>
              </w:fldChar>
            </w:r>
          </w:p>
        </w:tc>
        <w:tc>
          <w:tcPr>
            <w:tcW w:w="674" w:type="dxa"/>
            <w:shd w:val="clear" w:color="auto" w:fill="auto"/>
          </w:tcPr>
          <w:p w14:paraId="4701E2DB" w14:textId="77777777" w:rsidR="006E25BB" w:rsidRPr="0099608C" w:rsidRDefault="006E25BB" w:rsidP="00B51DB6">
            <w:pPr>
              <w:pStyle w:val="O0Nwnext"/>
              <w:rPr>
                <w:rStyle w:val="ChSmallCaps"/>
              </w:rPr>
            </w:pPr>
            <w:r w:rsidRPr="0099608C">
              <w:rPr>
                <w:rStyle w:val="ChSmallCaps"/>
              </w:rPr>
              <w:t>n</w:t>
            </w:r>
          </w:p>
        </w:tc>
        <w:tc>
          <w:tcPr>
            <w:tcW w:w="680" w:type="dxa"/>
            <w:shd w:val="clear" w:color="auto" w:fill="auto"/>
          </w:tcPr>
          <w:p w14:paraId="2E68BCEF" w14:textId="77777777" w:rsidR="006E25BB" w:rsidRPr="00E00FCC" w:rsidRDefault="006E25BB" w:rsidP="00B51DB6">
            <w:pPr>
              <w:pStyle w:val="O0Nwnext"/>
              <w:rPr>
                <w:rStyle w:val="ChItalBold"/>
              </w:rPr>
            </w:pPr>
            <w:r w:rsidRPr="00E00FCC">
              <w:rPr>
                <w:rStyle w:val="ChItalBold"/>
              </w:rPr>
              <w:t>pu</w:t>
            </w:r>
          </w:p>
        </w:tc>
        <w:tc>
          <w:tcPr>
            <w:tcW w:w="709" w:type="dxa"/>
            <w:shd w:val="clear" w:color="auto" w:fill="auto"/>
          </w:tcPr>
          <w:p w14:paraId="0324DA58" w14:textId="77777777" w:rsidR="006E25BB" w:rsidRPr="0099608C" w:rsidRDefault="006E25BB" w:rsidP="00B51DB6">
            <w:pPr>
              <w:pStyle w:val="O0Nwnext"/>
              <w:rPr>
                <w:rStyle w:val="ChSmallCaps"/>
              </w:rPr>
            </w:pPr>
            <w:r w:rsidRPr="0099608C">
              <w:rPr>
                <w:rStyle w:val="ChSmallCaps"/>
              </w:rPr>
              <w:t>dem</w:t>
            </w:r>
          </w:p>
        </w:tc>
        <w:tc>
          <w:tcPr>
            <w:tcW w:w="2929" w:type="dxa"/>
            <w:shd w:val="clear" w:color="auto" w:fill="auto"/>
          </w:tcPr>
          <w:p w14:paraId="37D91A51" w14:textId="77777777" w:rsidR="006E25BB" w:rsidRPr="0039610B" w:rsidRDefault="00EB1EFB" w:rsidP="00B51DB6">
            <w:pPr>
              <w:pStyle w:val="O0Nwnext"/>
              <w:rPr>
                <w:rStyle w:val="ChItalBold"/>
              </w:rPr>
            </w:pPr>
            <w:r w:rsidRPr="0039610B">
              <w:rPr>
                <w:rStyle w:val="ChItalBold"/>
              </w:rPr>
              <w:t>Fitri</w:t>
            </w:r>
            <w:r w:rsidR="006E25BB" w:rsidRPr="0039610B">
              <w:rPr>
                <w:rStyle w:val="ChItalBold"/>
              </w:rPr>
              <w:t xml:space="preserve"> pu ini</w:t>
            </w:r>
          </w:p>
        </w:tc>
      </w:tr>
      <w:tr w:rsidR="00AC23C4" w:rsidRPr="00856563" w14:paraId="43C43966" w14:textId="77777777" w:rsidTr="00AC23C4">
        <w:tc>
          <w:tcPr>
            <w:tcW w:w="709" w:type="dxa"/>
            <w:shd w:val="clear" w:color="auto" w:fill="auto"/>
          </w:tcPr>
          <w:p w14:paraId="2E0A8747" w14:textId="77777777" w:rsidR="006E25BB" w:rsidRPr="00856563" w:rsidRDefault="006E25BB" w:rsidP="00B51DB6">
            <w:pPr>
              <w:pStyle w:val="TableCell0-2Break"/>
            </w:pPr>
          </w:p>
        </w:tc>
        <w:tc>
          <w:tcPr>
            <w:tcW w:w="425" w:type="dxa"/>
            <w:shd w:val="clear" w:color="auto" w:fill="auto"/>
          </w:tcPr>
          <w:p w14:paraId="64F48C4D" w14:textId="77777777" w:rsidR="006E25BB" w:rsidRPr="00856563" w:rsidRDefault="006E25BB" w:rsidP="00B51DB6">
            <w:pPr>
              <w:pStyle w:val="TableCell0-2Break"/>
            </w:pPr>
          </w:p>
        </w:tc>
        <w:tc>
          <w:tcPr>
            <w:tcW w:w="674" w:type="dxa"/>
            <w:shd w:val="clear" w:color="auto" w:fill="auto"/>
          </w:tcPr>
          <w:p w14:paraId="14B75A30" w14:textId="77777777" w:rsidR="006E25BB" w:rsidRPr="00856563" w:rsidRDefault="006E25BB" w:rsidP="00B51DB6">
            <w:pPr>
              <w:pStyle w:val="TableCell0-2Break"/>
            </w:pPr>
          </w:p>
        </w:tc>
        <w:tc>
          <w:tcPr>
            <w:tcW w:w="680" w:type="dxa"/>
            <w:shd w:val="clear" w:color="auto" w:fill="auto"/>
          </w:tcPr>
          <w:p w14:paraId="590BB2B6" w14:textId="77777777" w:rsidR="006E25BB" w:rsidRPr="00E00FCC" w:rsidRDefault="006E25BB" w:rsidP="00B51DB6">
            <w:pPr>
              <w:pStyle w:val="TableCell0-2Break"/>
            </w:pPr>
          </w:p>
        </w:tc>
        <w:tc>
          <w:tcPr>
            <w:tcW w:w="709" w:type="dxa"/>
            <w:shd w:val="clear" w:color="auto" w:fill="auto"/>
          </w:tcPr>
          <w:p w14:paraId="30D3D0B3" w14:textId="77777777" w:rsidR="006E25BB" w:rsidRPr="00856563" w:rsidRDefault="006E25BB" w:rsidP="00B51DB6">
            <w:pPr>
              <w:pStyle w:val="TableCell0-2Break"/>
            </w:pPr>
          </w:p>
        </w:tc>
        <w:tc>
          <w:tcPr>
            <w:tcW w:w="2929" w:type="dxa"/>
            <w:shd w:val="clear" w:color="auto" w:fill="auto"/>
          </w:tcPr>
          <w:p w14:paraId="48FA4209" w14:textId="7CC704BB" w:rsidR="006E25BB" w:rsidRPr="0089590B" w:rsidRDefault="00B7093A" w:rsidP="00B51DB6">
            <w:pPr>
              <w:pStyle w:val="TableCell0-2Break"/>
            </w:pPr>
            <w:r>
              <w:t>‘</w:t>
            </w:r>
            <w:r w:rsidR="00EB1EFB" w:rsidRPr="00EB1EFB">
              <w:t>Fitri</w:t>
            </w:r>
            <w:r>
              <w:t>’</w:t>
            </w:r>
            <w:r w:rsidR="006E25BB" w:rsidRPr="0089590B">
              <w:t>s (belongings)</w:t>
            </w:r>
            <w:r>
              <w:t>’</w:t>
            </w:r>
          </w:p>
        </w:tc>
      </w:tr>
      <w:tr w:rsidR="00AC23C4" w:rsidRPr="00856563" w14:paraId="13040BD6" w14:textId="77777777" w:rsidTr="00AC23C4">
        <w:tc>
          <w:tcPr>
            <w:tcW w:w="709" w:type="dxa"/>
            <w:shd w:val="clear" w:color="auto" w:fill="auto"/>
          </w:tcPr>
          <w:p w14:paraId="59DAC7A2" w14:textId="77777777" w:rsidR="006E25BB" w:rsidRPr="00856563" w:rsidRDefault="006E25BB" w:rsidP="00B51DB6">
            <w:pPr>
              <w:pStyle w:val="O0Nwnext"/>
            </w:pPr>
          </w:p>
        </w:tc>
        <w:bookmarkStart w:id="3804" w:name="_Ref336695194"/>
        <w:bookmarkEnd w:id="3804"/>
        <w:tc>
          <w:tcPr>
            <w:tcW w:w="425" w:type="dxa"/>
            <w:shd w:val="clear" w:color="auto" w:fill="auto"/>
          </w:tcPr>
          <w:p w14:paraId="392979ED" w14:textId="77777777" w:rsidR="006E25BB" w:rsidRPr="00856563" w:rsidRDefault="006E25BB" w:rsidP="00B51DB6">
            <w:pPr>
              <w:pStyle w:val="O0Nwnext"/>
              <w:rPr>
                <w:rStyle w:val="ChSmallCaps"/>
              </w:rPr>
            </w:pPr>
            <w:r w:rsidRPr="00856563">
              <w:fldChar w:fldCharType="begin"/>
            </w:r>
            <w:r w:rsidRPr="00856563">
              <w:instrText xml:space="preserve"> LISTNUM  NumberDefault \l 8 </w:instrText>
            </w:r>
            <w:r w:rsidRPr="00856563">
              <w:fldChar w:fldCharType="end">
                <w:numberingChange w:id="3805" w:author="Angela Kluge" w:date="2014-02-08T11:40:00Z" w:original="c."/>
              </w:fldChar>
            </w:r>
          </w:p>
        </w:tc>
        <w:tc>
          <w:tcPr>
            <w:tcW w:w="674" w:type="dxa"/>
            <w:shd w:val="clear" w:color="auto" w:fill="auto"/>
          </w:tcPr>
          <w:p w14:paraId="07375E68" w14:textId="77777777" w:rsidR="006E25BB" w:rsidRPr="0099608C" w:rsidRDefault="006E25BB" w:rsidP="00B51DB6">
            <w:pPr>
              <w:pStyle w:val="O0Nwnext"/>
              <w:rPr>
                <w:rStyle w:val="ChSmallCaps"/>
              </w:rPr>
            </w:pPr>
            <w:r w:rsidRPr="0099608C">
              <w:rPr>
                <w:rStyle w:val="ChSmallCaps"/>
              </w:rPr>
              <w:t>pro</w:t>
            </w:r>
          </w:p>
        </w:tc>
        <w:tc>
          <w:tcPr>
            <w:tcW w:w="680" w:type="dxa"/>
            <w:shd w:val="clear" w:color="auto" w:fill="auto"/>
          </w:tcPr>
          <w:p w14:paraId="722D5F12" w14:textId="77777777" w:rsidR="006E25BB" w:rsidRPr="00E00FCC" w:rsidRDefault="006E25BB" w:rsidP="00B51DB6">
            <w:pPr>
              <w:pStyle w:val="O0Nwnext"/>
              <w:rPr>
                <w:rStyle w:val="ChItalBold"/>
              </w:rPr>
            </w:pPr>
            <w:r w:rsidRPr="00E00FCC">
              <w:rPr>
                <w:rStyle w:val="ChItalBold"/>
              </w:rPr>
              <w:t>punya</w:t>
            </w:r>
          </w:p>
        </w:tc>
        <w:tc>
          <w:tcPr>
            <w:tcW w:w="709" w:type="dxa"/>
            <w:shd w:val="clear" w:color="auto" w:fill="auto"/>
          </w:tcPr>
          <w:p w14:paraId="51A52495" w14:textId="77777777" w:rsidR="006E25BB" w:rsidRPr="0099608C" w:rsidRDefault="006E25BB" w:rsidP="00B51DB6">
            <w:pPr>
              <w:pStyle w:val="O0Nwnext"/>
              <w:rPr>
                <w:rStyle w:val="ChSmallCaps"/>
              </w:rPr>
            </w:pPr>
            <w:r w:rsidRPr="0099608C">
              <w:rPr>
                <w:rStyle w:val="ChSmallCaps"/>
              </w:rPr>
              <w:t>n</w:t>
            </w:r>
          </w:p>
        </w:tc>
        <w:tc>
          <w:tcPr>
            <w:tcW w:w="2929" w:type="dxa"/>
            <w:shd w:val="clear" w:color="auto" w:fill="auto"/>
          </w:tcPr>
          <w:p w14:paraId="47794976" w14:textId="77777777" w:rsidR="006E25BB" w:rsidRPr="0039610B" w:rsidRDefault="006E25BB" w:rsidP="00B51DB6">
            <w:pPr>
              <w:pStyle w:val="O0Nwnext"/>
              <w:rPr>
                <w:rStyle w:val="ChItalBold"/>
              </w:rPr>
            </w:pPr>
            <w:r w:rsidRPr="0039610B">
              <w:rPr>
                <w:rStyle w:val="ChItalBold"/>
              </w:rPr>
              <w:t>de punya bulu~bulu</w:t>
            </w:r>
          </w:p>
        </w:tc>
      </w:tr>
      <w:tr w:rsidR="00AC23C4" w:rsidRPr="00856563" w14:paraId="2C78452D" w14:textId="77777777" w:rsidTr="00AC23C4">
        <w:tc>
          <w:tcPr>
            <w:tcW w:w="709" w:type="dxa"/>
            <w:shd w:val="clear" w:color="auto" w:fill="auto"/>
          </w:tcPr>
          <w:p w14:paraId="1D46CDA9" w14:textId="77777777" w:rsidR="006E25BB" w:rsidRPr="00856563" w:rsidRDefault="006E25BB" w:rsidP="00B51DB6">
            <w:pPr>
              <w:pStyle w:val="TableCell0-2Break"/>
            </w:pPr>
          </w:p>
        </w:tc>
        <w:tc>
          <w:tcPr>
            <w:tcW w:w="425" w:type="dxa"/>
            <w:shd w:val="clear" w:color="auto" w:fill="auto"/>
          </w:tcPr>
          <w:p w14:paraId="404C99B9" w14:textId="77777777" w:rsidR="006E25BB" w:rsidRPr="00856563" w:rsidRDefault="006E25BB" w:rsidP="00B51DB6">
            <w:pPr>
              <w:pStyle w:val="TableCell0-2Break"/>
            </w:pPr>
          </w:p>
        </w:tc>
        <w:tc>
          <w:tcPr>
            <w:tcW w:w="674" w:type="dxa"/>
            <w:shd w:val="clear" w:color="auto" w:fill="auto"/>
          </w:tcPr>
          <w:p w14:paraId="55B21311" w14:textId="77777777" w:rsidR="006E25BB" w:rsidRPr="00856563" w:rsidRDefault="006E25BB" w:rsidP="00B51DB6">
            <w:pPr>
              <w:pStyle w:val="TableCell0-2Break"/>
            </w:pPr>
          </w:p>
        </w:tc>
        <w:tc>
          <w:tcPr>
            <w:tcW w:w="680" w:type="dxa"/>
            <w:shd w:val="clear" w:color="auto" w:fill="auto"/>
          </w:tcPr>
          <w:p w14:paraId="2B924A3E" w14:textId="77777777" w:rsidR="006E25BB" w:rsidRPr="00E00FCC" w:rsidRDefault="006E25BB" w:rsidP="00B51DB6">
            <w:pPr>
              <w:pStyle w:val="TableCell0-2Break"/>
            </w:pPr>
          </w:p>
        </w:tc>
        <w:tc>
          <w:tcPr>
            <w:tcW w:w="709" w:type="dxa"/>
            <w:shd w:val="clear" w:color="auto" w:fill="auto"/>
          </w:tcPr>
          <w:p w14:paraId="263708E9" w14:textId="77777777" w:rsidR="006E25BB" w:rsidRPr="00856563" w:rsidRDefault="006E25BB" w:rsidP="00B51DB6">
            <w:pPr>
              <w:pStyle w:val="TableCell0-2Break"/>
            </w:pPr>
          </w:p>
        </w:tc>
        <w:tc>
          <w:tcPr>
            <w:tcW w:w="2929" w:type="dxa"/>
            <w:shd w:val="clear" w:color="auto" w:fill="auto"/>
          </w:tcPr>
          <w:p w14:paraId="285DAB10" w14:textId="3ECAF8D1" w:rsidR="006E25BB" w:rsidRPr="0089590B" w:rsidRDefault="00B7093A" w:rsidP="00B51DB6">
            <w:pPr>
              <w:pStyle w:val="TableCell0-2Break"/>
            </w:pPr>
            <w:r>
              <w:t>‘</w:t>
            </w:r>
            <w:r w:rsidR="006E25BB" w:rsidRPr="0089590B">
              <w:t>its (the dog</w:t>
            </w:r>
            <w:r>
              <w:t>’</w:t>
            </w:r>
            <w:r w:rsidR="006E25BB" w:rsidRPr="0089590B">
              <w:t>s) body hair</w:t>
            </w:r>
            <w:r>
              <w:t>’</w:t>
            </w:r>
          </w:p>
        </w:tc>
      </w:tr>
      <w:tr w:rsidR="00AC23C4" w:rsidRPr="00856563" w14:paraId="06B3D042" w14:textId="77777777" w:rsidTr="00AC23C4">
        <w:tc>
          <w:tcPr>
            <w:tcW w:w="709" w:type="dxa"/>
            <w:shd w:val="clear" w:color="auto" w:fill="auto"/>
          </w:tcPr>
          <w:p w14:paraId="1D02AA50" w14:textId="77777777" w:rsidR="006E25BB" w:rsidRPr="00856563" w:rsidRDefault="006E25BB" w:rsidP="00B51DB6">
            <w:pPr>
              <w:pStyle w:val="O0Nwnext"/>
            </w:pPr>
          </w:p>
        </w:tc>
        <w:bookmarkStart w:id="3806" w:name="_Ref336695195"/>
        <w:bookmarkEnd w:id="3806"/>
        <w:tc>
          <w:tcPr>
            <w:tcW w:w="425" w:type="dxa"/>
            <w:shd w:val="clear" w:color="auto" w:fill="auto"/>
          </w:tcPr>
          <w:p w14:paraId="0A4C862C" w14:textId="77777777" w:rsidR="006E25BB" w:rsidRPr="00856563" w:rsidRDefault="006E25BB" w:rsidP="00B51DB6">
            <w:pPr>
              <w:pStyle w:val="O0Nwnext"/>
              <w:rPr>
                <w:rStyle w:val="ChSmallCaps"/>
              </w:rPr>
            </w:pPr>
            <w:r w:rsidRPr="00856563">
              <w:fldChar w:fldCharType="begin"/>
            </w:r>
            <w:r w:rsidRPr="00856563">
              <w:instrText xml:space="preserve"> LISTNUM  NumberDefault \l 8 </w:instrText>
            </w:r>
            <w:r w:rsidRPr="00856563">
              <w:fldChar w:fldCharType="end">
                <w:numberingChange w:id="3807" w:author="Angela Kluge" w:date="2014-02-08T11:40:00Z" w:original="d."/>
              </w:fldChar>
            </w:r>
          </w:p>
        </w:tc>
        <w:tc>
          <w:tcPr>
            <w:tcW w:w="674" w:type="dxa"/>
            <w:shd w:val="clear" w:color="auto" w:fill="auto"/>
          </w:tcPr>
          <w:p w14:paraId="34C407EC" w14:textId="77777777" w:rsidR="006E25BB" w:rsidRPr="0099608C" w:rsidRDefault="006E25BB" w:rsidP="00B51DB6">
            <w:pPr>
              <w:pStyle w:val="O0Nwnext"/>
              <w:rPr>
                <w:rStyle w:val="ChSmallCaps"/>
              </w:rPr>
            </w:pPr>
            <w:r w:rsidRPr="0099608C">
              <w:rPr>
                <w:rStyle w:val="ChSmallCaps"/>
              </w:rPr>
              <w:t>pro</w:t>
            </w:r>
          </w:p>
        </w:tc>
        <w:tc>
          <w:tcPr>
            <w:tcW w:w="680" w:type="dxa"/>
            <w:shd w:val="clear" w:color="auto" w:fill="auto"/>
          </w:tcPr>
          <w:p w14:paraId="5F70BC94" w14:textId="77777777" w:rsidR="006E25BB" w:rsidRPr="00E00FCC" w:rsidRDefault="006E25BB" w:rsidP="00B51DB6">
            <w:pPr>
              <w:pStyle w:val="O0Nwnext"/>
              <w:rPr>
                <w:rStyle w:val="ChItalBold"/>
              </w:rPr>
            </w:pPr>
            <w:r>
              <w:rPr>
                <w:rStyle w:val="ChItalBold"/>
              </w:rPr>
              <w:t>pu</w:t>
            </w:r>
          </w:p>
        </w:tc>
        <w:tc>
          <w:tcPr>
            <w:tcW w:w="709" w:type="dxa"/>
            <w:shd w:val="clear" w:color="auto" w:fill="auto"/>
          </w:tcPr>
          <w:p w14:paraId="02FF5D6D" w14:textId="77777777" w:rsidR="006E25BB" w:rsidRPr="0099608C" w:rsidRDefault="006E25BB" w:rsidP="00B51DB6">
            <w:pPr>
              <w:pStyle w:val="O0Nwnext"/>
              <w:rPr>
                <w:rStyle w:val="ChSmallCaps"/>
              </w:rPr>
            </w:pPr>
            <w:r w:rsidRPr="0099608C">
              <w:rPr>
                <w:rStyle w:val="ChSmallCaps"/>
              </w:rPr>
              <w:t>int</w:t>
            </w:r>
          </w:p>
        </w:tc>
        <w:tc>
          <w:tcPr>
            <w:tcW w:w="2929" w:type="dxa"/>
            <w:shd w:val="clear" w:color="auto" w:fill="auto"/>
          </w:tcPr>
          <w:p w14:paraId="19AFC20B" w14:textId="77777777" w:rsidR="006E25BB" w:rsidRPr="0039610B" w:rsidRDefault="006E25BB" w:rsidP="00B51DB6">
            <w:pPr>
              <w:pStyle w:val="O0Nwnext"/>
              <w:rPr>
                <w:rStyle w:val="ChItalBold"/>
              </w:rPr>
            </w:pPr>
            <w:r w:rsidRPr="0039610B">
              <w:rPr>
                <w:rStyle w:val="ChItalBold"/>
              </w:rPr>
              <w:t>sa pu siapa</w:t>
            </w:r>
          </w:p>
        </w:tc>
      </w:tr>
      <w:tr w:rsidR="00AC23C4" w:rsidRPr="00856563" w14:paraId="00B34110" w14:textId="77777777" w:rsidTr="00AC23C4">
        <w:tc>
          <w:tcPr>
            <w:tcW w:w="709" w:type="dxa"/>
            <w:shd w:val="clear" w:color="auto" w:fill="auto"/>
          </w:tcPr>
          <w:p w14:paraId="3B491732" w14:textId="77777777" w:rsidR="006E25BB" w:rsidRPr="00856563" w:rsidRDefault="006E25BB" w:rsidP="00B51DB6">
            <w:pPr>
              <w:pStyle w:val="TableCell0-2Break"/>
            </w:pPr>
          </w:p>
        </w:tc>
        <w:tc>
          <w:tcPr>
            <w:tcW w:w="425" w:type="dxa"/>
            <w:shd w:val="clear" w:color="auto" w:fill="auto"/>
          </w:tcPr>
          <w:p w14:paraId="7E0B9ADF" w14:textId="77777777" w:rsidR="006E25BB" w:rsidRPr="00856563" w:rsidRDefault="006E25BB" w:rsidP="00B51DB6">
            <w:pPr>
              <w:pStyle w:val="TableCell0-2Break"/>
            </w:pPr>
          </w:p>
        </w:tc>
        <w:tc>
          <w:tcPr>
            <w:tcW w:w="674" w:type="dxa"/>
            <w:shd w:val="clear" w:color="auto" w:fill="auto"/>
          </w:tcPr>
          <w:p w14:paraId="1E4168AE" w14:textId="77777777" w:rsidR="006E25BB" w:rsidRPr="00856563" w:rsidRDefault="006E25BB" w:rsidP="00B51DB6">
            <w:pPr>
              <w:pStyle w:val="TableCell0-2Break"/>
            </w:pPr>
          </w:p>
        </w:tc>
        <w:tc>
          <w:tcPr>
            <w:tcW w:w="680" w:type="dxa"/>
            <w:shd w:val="clear" w:color="auto" w:fill="auto"/>
          </w:tcPr>
          <w:p w14:paraId="4E59A4DD" w14:textId="77777777" w:rsidR="006E25BB" w:rsidRPr="00E00FCC" w:rsidRDefault="006E25BB" w:rsidP="00B51DB6">
            <w:pPr>
              <w:pStyle w:val="TableCell0-2Break"/>
            </w:pPr>
          </w:p>
        </w:tc>
        <w:tc>
          <w:tcPr>
            <w:tcW w:w="709" w:type="dxa"/>
            <w:shd w:val="clear" w:color="auto" w:fill="auto"/>
          </w:tcPr>
          <w:p w14:paraId="6016A154" w14:textId="77777777" w:rsidR="006E25BB" w:rsidRPr="00856563" w:rsidRDefault="006E25BB" w:rsidP="00B51DB6">
            <w:pPr>
              <w:pStyle w:val="TableCell0-2Break"/>
            </w:pPr>
          </w:p>
        </w:tc>
        <w:tc>
          <w:tcPr>
            <w:tcW w:w="2929" w:type="dxa"/>
            <w:shd w:val="clear" w:color="auto" w:fill="auto"/>
          </w:tcPr>
          <w:p w14:paraId="5F37F4B2" w14:textId="0A4B45EF" w:rsidR="006E25BB" w:rsidRPr="0089590B" w:rsidRDefault="00B7093A" w:rsidP="00B51DB6">
            <w:pPr>
              <w:pStyle w:val="TableCell0-2Break"/>
            </w:pPr>
            <w:r>
              <w:t>‘</w:t>
            </w:r>
            <w:r w:rsidR="006E25BB" w:rsidRPr="0089590B">
              <w:t>who of my (relatives)</w:t>
            </w:r>
            <w:r>
              <w:t>’</w:t>
            </w:r>
          </w:p>
        </w:tc>
      </w:tr>
      <w:tr w:rsidR="00AC23C4" w:rsidRPr="00856563" w14:paraId="5A7059AA" w14:textId="77777777" w:rsidTr="00AC23C4">
        <w:tc>
          <w:tcPr>
            <w:tcW w:w="709" w:type="dxa"/>
            <w:shd w:val="clear" w:color="auto" w:fill="auto"/>
          </w:tcPr>
          <w:p w14:paraId="77D3A19B" w14:textId="77777777" w:rsidR="006E25BB" w:rsidRPr="00856563" w:rsidRDefault="006E25BB" w:rsidP="00B51DB6">
            <w:pPr>
              <w:pStyle w:val="O0Nwnext"/>
            </w:pPr>
          </w:p>
        </w:tc>
        <w:bookmarkStart w:id="3808" w:name="_Ref336695196"/>
        <w:bookmarkEnd w:id="3808"/>
        <w:tc>
          <w:tcPr>
            <w:tcW w:w="425" w:type="dxa"/>
            <w:shd w:val="clear" w:color="auto" w:fill="auto"/>
          </w:tcPr>
          <w:p w14:paraId="0CEBAA41" w14:textId="77777777" w:rsidR="006E25BB" w:rsidRPr="00856563" w:rsidRDefault="006E25BB" w:rsidP="00B51DB6">
            <w:pPr>
              <w:pStyle w:val="O0Nwnext"/>
              <w:rPr>
                <w:rStyle w:val="ChSmallCaps"/>
              </w:rPr>
            </w:pPr>
            <w:r w:rsidRPr="00856563">
              <w:fldChar w:fldCharType="begin"/>
            </w:r>
            <w:r w:rsidRPr="00856563">
              <w:instrText xml:space="preserve"> LISTNUM  NumberDefault \l 8 </w:instrText>
            </w:r>
            <w:r w:rsidRPr="00856563">
              <w:fldChar w:fldCharType="end">
                <w:numberingChange w:id="3809" w:author="Angela Kluge" w:date="2014-02-08T11:40:00Z" w:original="e."/>
              </w:fldChar>
            </w:r>
          </w:p>
        </w:tc>
        <w:tc>
          <w:tcPr>
            <w:tcW w:w="674" w:type="dxa"/>
            <w:shd w:val="clear" w:color="auto" w:fill="auto"/>
          </w:tcPr>
          <w:p w14:paraId="47EF30B1" w14:textId="77777777" w:rsidR="006E25BB" w:rsidRPr="0099608C" w:rsidRDefault="006E25BB" w:rsidP="00B51DB6">
            <w:pPr>
              <w:pStyle w:val="O0Nwnext"/>
              <w:rPr>
                <w:rStyle w:val="ChSmallCaps"/>
              </w:rPr>
            </w:pPr>
            <w:r w:rsidRPr="0099608C">
              <w:rPr>
                <w:rStyle w:val="ChSmallCaps"/>
              </w:rPr>
              <w:t>dem</w:t>
            </w:r>
          </w:p>
        </w:tc>
        <w:tc>
          <w:tcPr>
            <w:tcW w:w="680" w:type="dxa"/>
            <w:shd w:val="clear" w:color="auto" w:fill="auto"/>
          </w:tcPr>
          <w:p w14:paraId="3E2BCF2B" w14:textId="77777777" w:rsidR="006E25BB" w:rsidRPr="00E00FCC" w:rsidRDefault="006E25BB" w:rsidP="00B51DB6">
            <w:pPr>
              <w:pStyle w:val="O0Nwnext"/>
              <w:rPr>
                <w:rStyle w:val="ChItalBold"/>
              </w:rPr>
            </w:pPr>
            <w:r>
              <w:rPr>
                <w:rStyle w:val="ChItalBold"/>
              </w:rPr>
              <w:t>pu</w:t>
            </w:r>
          </w:p>
        </w:tc>
        <w:tc>
          <w:tcPr>
            <w:tcW w:w="709" w:type="dxa"/>
            <w:shd w:val="clear" w:color="auto" w:fill="auto"/>
          </w:tcPr>
          <w:p w14:paraId="31B7686F" w14:textId="77777777" w:rsidR="006E25BB" w:rsidRPr="0099608C" w:rsidRDefault="006E25BB" w:rsidP="00B51DB6">
            <w:pPr>
              <w:pStyle w:val="O0Nwnext"/>
              <w:rPr>
                <w:rStyle w:val="ChSmallCaps"/>
              </w:rPr>
            </w:pPr>
            <w:r w:rsidRPr="0099608C">
              <w:rPr>
                <w:rStyle w:val="ChSmallCaps"/>
              </w:rPr>
              <w:t>n</w:t>
            </w:r>
          </w:p>
        </w:tc>
        <w:tc>
          <w:tcPr>
            <w:tcW w:w="2929" w:type="dxa"/>
            <w:shd w:val="clear" w:color="auto" w:fill="auto"/>
          </w:tcPr>
          <w:p w14:paraId="642E2C8F" w14:textId="77777777" w:rsidR="006E25BB" w:rsidRPr="0039610B" w:rsidRDefault="006E25BB" w:rsidP="00B51DB6">
            <w:pPr>
              <w:pStyle w:val="O0Nwnext"/>
              <w:rPr>
                <w:rStyle w:val="ChItalBold"/>
              </w:rPr>
            </w:pPr>
            <w:r w:rsidRPr="0039610B">
              <w:rPr>
                <w:rStyle w:val="ChItalBold"/>
              </w:rPr>
              <w:t>ini pu muka</w:t>
            </w:r>
          </w:p>
        </w:tc>
      </w:tr>
      <w:tr w:rsidR="00AC23C4" w:rsidRPr="00856563" w14:paraId="46F81057" w14:textId="77777777" w:rsidTr="00AC23C4">
        <w:tc>
          <w:tcPr>
            <w:tcW w:w="709" w:type="dxa"/>
            <w:shd w:val="clear" w:color="auto" w:fill="auto"/>
          </w:tcPr>
          <w:p w14:paraId="232CC84B" w14:textId="77777777" w:rsidR="006E25BB" w:rsidRPr="00856563" w:rsidRDefault="006E25BB" w:rsidP="00B51DB6">
            <w:pPr>
              <w:pStyle w:val="TableCell0-2Break"/>
            </w:pPr>
          </w:p>
        </w:tc>
        <w:tc>
          <w:tcPr>
            <w:tcW w:w="425" w:type="dxa"/>
            <w:shd w:val="clear" w:color="auto" w:fill="auto"/>
          </w:tcPr>
          <w:p w14:paraId="080CB08E" w14:textId="77777777" w:rsidR="006E25BB" w:rsidRPr="00856563" w:rsidRDefault="006E25BB" w:rsidP="00B51DB6">
            <w:pPr>
              <w:pStyle w:val="TableCell0-2Break"/>
            </w:pPr>
          </w:p>
        </w:tc>
        <w:tc>
          <w:tcPr>
            <w:tcW w:w="674" w:type="dxa"/>
            <w:shd w:val="clear" w:color="auto" w:fill="auto"/>
          </w:tcPr>
          <w:p w14:paraId="69DDD9C0" w14:textId="77777777" w:rsidR="006E25BB" w:rsidRPr="00856563" w:rsidRDefault="006E25BB" w:rsidP="00B51DB6">
            <w:pPr>
              <w:pStyle w:val="TableCell0-2Break"/>
            </w:pPr>
          </w:p>
        </w:tc>
        <w:tc>
          <w:tcPr>
            <w:tcW w:w="680" w:type="dxa"/>
            <w:shd w:val="clear" w:color="auto" w:fill="auto"/>
          </w:tcPr>
          <w:p w14:paraId="7EF7945B" w14:textId="77777777" w:rsidR="006E25BB" w:rsidRPr="00E00FCC" w:rsidRDefault="006E25BB" w:rsidP="00B51DB6">
            <w:pPr>
              <w:pStyle w:val="TableCell0-2Break"/>
            </w:pPr>
          </w:p>
        </w:tc>
        <w:tc>
          <w:tcPr>
            <w:tcW w:w="709" w:type="dxa"/>
            <w:shd w:val="clear" w:color="auto" w:fill="auto"/>
          </w:tcPr>
          <w:p w14:paraId="7B035FB1" w14:textId="77777777" w:rsidR="006E25BB" w:rsidRPr="00856563" w:rsidRDefault="006E25BB" w:rsidP="00B51DB6">
            <w:pPr>
              <w:pStyle w:val="TableCell0-2Break"/>
            </w:pPr>
          </w:p>
        </w:tc>
        <w:tc>
          <w:tcPr>
            <w:tcW w:w="2929" w:type="dxa"/>
            <w:shd w:val="clear" w:color="auto" w:fill="auto"/>
          </w:tcPr>
          <w:p w14:paraId="4B7AF439" w14:textId="5E8458F8" w:rsidR="006E25BB" w:rsidRPr="0089590B" w:rsidRDefault="00B7093A" w:rsidP="00B51DB6">
            <w:pPr>
              <w:pStyle w:val="TableCell0-2Break"/>
            </w:pPr>
            <w:r>
              <w:t>‘</w:t>
            </w:r>
            <w:r w:rsidR="006E25BB" w:rsidRPr="0089590B">
              <w:t>this (one</w:t>
            </w:r>
            <w:r>
              <w:t>’</w:t>
            </w:r>
            <w:r w:rsidR="006E25BB" w:rsidRPr="0089590B">
              <w:t>s) face</w:t>
            </w:r>
            <w:r>
              <w:t>’</w:t>
            </w:r>
          </w:p>
        </w:tc>
      </w:tr>
      <w:tr w:rsidR="00AC23C4" w:rsidRPr="00856563" w14:paraId="5590BEEF" w14:textId="77777777" w:rsidTr="00AC23C4">
        <w:tc>
          <w:tcPr>
            <w:tcW w:w="709" w:type="dxa"/>
            <w:shd w:val="clear" w:color="auto" w:fill="auto"/>
          </w:tcPr>
          <w:p w14:paraId="3597A715" w14:textId="77777777" w:rsidR="004D61BA" w:rsidRPr="00856563" w:rsidRDefault="004D61BA" w:rsidP="00236816">
            <w:pPr>
              <w:pStyle w:val="O0Nwnext"/>
            </w:pPr>
          </w:p>
        </w:tc>
        <w:bookmarkStart w:id="3810" w:name="_Ref336695197"/>
        <w:bookmarkEnd w:id="3810"/>
        <w:tc>
          <w:tcPr>
            <w:tcW w:w="425" w:type="dxa"/>
            <w:shd w:val="clear" w:color="auto" w:fill="auto"/>
          </w:tcPr>
          <w:p w14:paraId="15F1A36D" w14:textId="77777777" w:rsidR="004D61BA" w:rsidRPr="00856563" w:rsidRDefault="004D61BA" w:rsidP="00236816">
            <w:pPr>
              <w:pStyle w:val="O0Nwnext"/>
              <w:rPr>
                <w:rStyle w:val="ChSmallCaps"/>
              </w:rPr>
            </w:pPr>
            <w:r w:rsidRPr="00856563">
              <w:fldChar w:fldCharType="begin"/>
            </w:r>
            <w:r w:rsidRPr="00856563">
              <w:instrText xml:space="preserve"> LISTNUM  NumberDefault \l 8 </w:instrText>
            </w:r>
            <w:r w:rsidRPr="00856563">
              <w:fldChar w:fldCharType="end">
                <w:numberingChange w:id="3811" w:author="Angela Kluge" w:date="2014-02-08T11:40:00Z" w:original="f."/>
              </w:fldChar>
            </w:r>
          </w:p>
        </w:tc>
        <w:tc>
          <w:tcPr>
            <w:tcW w:w="674" w:type="dxa"/>
            <w:shd w:val="clear" w:color="auto" w:fill="auto"/>
          </w:tcPr>
          <w:p w14:paraId="72175B6B" w14:textId="77777777" w:rsidR="004D61BA" w:rsidRPr="0099608C" w:rsidRDefault="004D61BA" w:rsidP="00236816">
            <w:pPr>
              <w:pStyle w:val="O0Nwnext"/>
              <w:rPr>
                <w:rStyle w:val="ChSmallCaps"/>
              </w:rPr>
            </w:pPr>
            <w:r w:rsidRPr="0099608C">
              <w:rPr>
                <w:rStyle w:val="ChSmallCaps"/>
              </w:rPr>
              <w:t>int</w:t>
            </w:r>
          </w:p>
        </w:tc>
        <w:tc>
          <w:tcPr>
            <w:tcW w:w="680" w:type="dxa"/>
            <w:shd w:val="clear" w:color="auto" w:fill="auto"/>
          </w:tcPr>
          <w:p w14:paraId="051B1B60" w14:textId="77777777" w:rsidR="004D61BA" w:rsidRPr="00E00FCC" w:rsidRDefault="004D61BA" w:rsidP="00236816">
            <w:pPr>
              <w:pStyle w:val="O0Nwnext"/>
              <w:rPr>
                <w:rStyle w:val="ChItalBold"/>
              </w:rPr>
            </w:pPr>
            <w:r w:rsidRPr="00E00FCC">
              <w:rPr>
                <w:rStyle w:val="ChItalBold"/>
              </w:rPr>
              <w:t>pu</w:t>
            </w:r>
          </w:p>
        </w:tc>
        <w:tc>
          <w:tcPr>
            <w:tcW w:w="709" w:type="dxa"/>
            <w:shd w:val="clear" w:color="auto" w:fill="auto"/>
          </w:tcPr>
          <w:p w14:paraId="7BF5DCF5" w14:textId="77777777" w:rsidR="004D61BA" w:rsidRPr="0099608C" w:rsidRDefault="004D61BA" w:rsidP="00236816">
            <w:pPr>
              <w:pStyle w:val="O0Nwnext"/>
              <w:rPr>
                <w:rStyle w:val="ChSmallCaps"/>
              </w:rPr>
            </w:pPr>
            <w:r w:rsidRPr="0099608C">
              <w:rPr>
                <w:rStyle w:val="ChSmallCaps"/>
              </w:rPr>
              <w:t>n</w:t>
            </w:r>
          </w:p>
        </w:tc>
        <w:tc>
          <w:tcPr>
            <w:tcW w:w="2929" w:type="dxa"/>
            <w:shd w:val="clear" w:color="auto" w:fill="auto"/>
          </w:tcPr>
          <w:p w14:paraId="222A8DDB" w14:textId="77777777" w:rsidR="004D61BA" w:rsidRPr="0039610B" w:rsidRDefault="004D61BA" w:rsidP="00236816">
            <w:pPr>
              <w:pStyle w:val="O0Nwnext"/>
              <w:rPr>
                <w:rStyle w:val="ChItalBold"/>
              </w:rPr>
            </w:pPr>
            <w:r w:rsidRPr="0039610B">
              <w:rPr>
                <w:rStyle w:val="ChItalBold"/>
              </w:rPr>
              <w:t>siapa pu s</w:t>
            </w:r>
            <w:r w:rsidR="00567190" w:rsidRPr="0039610B">
              <w:rPr>
                <w:rStyle w:val="ChItalBold"/>
              </w:rPr>
              <w:t>a</w:t>
            </w:r>
            <w:r w:rsidRPr="0039610B">
              <w:rPr>
                <w:rStyle w:val="ChItalBold"/>
              </w:rPr>
              <w:t>ndal</w:t>
            </w:r>
          </w:p>
        </w:tc>
      </w:tr>
      <w:tr w:rsidR="00AC23C4" w:rsidRPr="00856563" w14:paraId="4221A2A8" w14:textId="77777777" w:rsidTr="00AC23C4">
        <w:tc>
          <w:tcPr>
            <w:tcW w:w="709" w:type="dxa"/>
            <w:shd w:val="clear" w:color="auto" w:fill="auto"/>
          </w:tcPr>
          <w:p w14:paraId="2CF9AF64" w14:textId="77777777" w:rsidR="004D61BA" w:rsidRPr="00856563" w:rsidRDefault="004D61BA" w:rsidP="00236816">
            <w:pPr>
              <w:pStyle w:val="TableCell0-2Break"/>
            </w:pPr>
          </w:p>
        </w:tc>
        <w:tc>
          <w:tcPr>
            <w:tcW w:w="425" w:type="dxa"/>
            <w:shd w:val="clear" w:color="auto" w:fill="auto"/>
          </w:tcPr>
          <w:p w14:paraId="01CA5DA2" w14:textId="77777777" w:rsidR="004D61BA" w:rsidRPr="00856563" w:rsidRDefault="004D61BA" w:rsidP="00236816">
            <w:pPr>
              <w:pStyle w:val="TableCell0-2Break"/>
            </w:pPr>
          </w:p>
        </w:tc>
        <w:tc>
          <w:tcPr>
            <w:tcW w:w="674" w:type="dxa"/>
            <w:shd w:val="clear" w:color="auto" w:fill="auto"/>
          </w:tcPr>
          <w:p w14:paraId="4B76BC35" w14:textId="77777777" w:rsidR="004D61BA" w:rsidRPr="00856563" w:rsidRDefault="004D61BA" w:rsidP="00236816">
            <w:pPr>
              <w:pStyle w:val="TableCell0-2Break"/>
            </w:pPr>
          </w:p>
        </w:tc>
        <w:tc>
          <w:tcPr>
            <w:tcW w:w="680" w:type="dxa"/>
            <w:shd w:val="clear" w:color="auto" w:fill="auto"/>
          </w:tcPr>
          <w:p w14:paraId="251F2B7A" w14:textId="77777777" w:rsidR="004D61BA" w:rsidRPr="00E00FCC" w:rsidRDefault="004D61BA" w:rsidP="00236816">
            <w:pPr>
              <w:pStyle w:val="TableCell0-2Break"/>
            </w:pPr>
          </w:p>
        </w:tc>
        <w:tc>
          <w:tcPr>
            <w:tcW w:w="709" w:type="dxa"/>
            <w:shd w:val="clear" w:color="auto" w:fill="auto"/>
          </w:tcPr>
          <w:p w14:paraId="37D3B938" w14:textId="77777777" w:rsidR="004D61BA" w:rsidRPr="00856563" w:rsidRDefault="004D61BA" w:rsidP="00236816">
            <w:pPr>
              <w:pStyle w:val="TableCell0-2Break"/>
            </w:pPr>
          </w:p>
        </w:tc>
        <w:tc>
          <w:tcPr>
            <w:tcW w:w="2929" w:type="dxa"/>
            <w:shd w:val="clear" w:color="auto" w:fill="auto"/>
          </w:tcPr>
          <w:p w14:paraId="50756146" w14:textId="67AD98CC" w:rsidR="004D61BA" w:rsidRPr="0089590B" w:rsidRDefault="00B7093A" w:rsidP="00236816">
            <w:pPr>
              <w:pStyle w:val="TableCell0-2Break"/>
            </w:pPr>
            <w:r>
              <w:t>‘</w:t>
            </w:r>
            <w:r w:rsidR="004D61BA" w:rsidRPr="0089590B">
              <w:t>whose sandals</w:t>
            </w:r>
            <w:r>
              <w:t>’</w:t>
            </w:r>
          </w:p>
        </w:tc>
      </w:tr>
      <w:tr w:rsidR="00AC23C4" w:rsidRPr="00856563" w14:paraId="1EB4534E" w14:textId="77777777" w:rsidTr="00AC23C4">
        <w:tc>
          <w:tcPr>
            <w:tcW w:w="709" w:type="dxa"/>
            <w:shd w:val="clear" w:color="auto" w:fill="auto"/>
          </w:tcPr>
          <w:p w14:paraId="1F69D3E9" w14:textId="77777777" w:rsidR="006E25BB" w:rsidRPr="00856563" w:rsidRDefault="006E25BB" w:rsidP="00B51DB6">
            <w:pPr>
              <w:pStyle w:val="O0Nwnext"/>
            </w:pPr>
          </w:p>
        </w:tc>
        <w:bookmarkStart w:id="3812" w:name="_Ref336695198"/>
        <w:bookmarkEnd w:id="3812"/>
        <w:tc>
          <w:tcPr>
            <w:tcW w:w="425" w:type="dxa"/>
            <w:shd w:val="clear" w:color="auto" w:fill="auto"/>
          </w:tcPr>
          <w:p w14:paraId="39F3530F" w14:textId="77777777" w:rsidR="006E25BB" w:rsidRPr="00856563" w:rsidRDefault="006E25BB" w:rsidP="00B51DB6">
            <w:pPr>
              <w:pStyle w:val="O0Nwnext"/>
              <w:rPr>
                <w:rStyle w:val="ChSmallCaps"/>
              </w:rPr>
            </w:pPr>
            <w:r w:rsidRPr="00856563">
              <w:fldChar w:fldCharType="begin"/>
            </w:r>
            <w:r w:rsidRPr="00856563">
              <w:instrText xml:space="preserve"> LISTNUM  NumberDefault \l 8 </w:instrText>
            </w:r>
            <w:r w:rsidRPr="00856563">
              <w:fldChar w:fldCharType="end">
                <w:numberingChange w:id="3813" w:author="Angela Kluge" w:date="2014-02-08T11:40:00Z" w:original="g."/>
              </w:fldChar>
            </w:r>
          </w:p>
        </w:tc>
        <w:tc>
          <w:tcPr>
            <w:tcW w:w="674" w:type="dxa"/>
            <w:shd w:val="clear" w:color="auto" w:fill="auto"/>
          </w:tcPr>
          <w:p w14:paraId="46C62FE1" w14:textId="77777777" w:rsidR="006E25BB" w:rsidRPr="0099608C" w:rsidRDefault="006E25BB" w:rsidP="00B51DB6">
            <w:pPr>
              <w:pStyle w:val="O0Nwnext"/>
              <w:rPr>
                <w:rStyle w:val="ChSmallCaps"/>
              </w:rPr>
            </w:pPr>
            <w:r w:rsidRPr="0099608C">
              <w:rPr>
                <w:rStyle w:val="ChSmallCaps"/>
              </w:rPr>
              <w:t>np</w:t>
            </w:r>
          </w:p>
        </w:tc>
        <w:tc>
          <w:tcPr>
            <w:tcW w:w="680" w:type="dxa"/>
            <w:shd w:val="clear" w:color="auto" w:fill="auto"/>
          </w:tcPr>
          <w:p w14:paraId="3C27A4E1" w14:textId="77777777" w:rsidR="006E25BB" w:rsidRPr="00E00FCC" w:rsidRDefault="006E25BB" w:rsidP="00B51DB6">
            <w:pPr>
              <w:pStyle w:val="O0Nwnext"/>
              <w:rPr>
                <w:rStyle w:val="ChItalBold"/>
              </w:rPr>
            </w:pPr>
            <w:r w:rsidRPr="00E00FCC">
              <w:rPr>
                <w:rStyle w:val="ChItalBold"/>
              </w:rPr>
              <w:t>pu</w:t>
            </w:r>
          </w:p>
        </w:tc>
        <w:tc>
          <w:tcPr>
            <w:tcW w:w="709" w:type="dxa"/>
            <w:shd w:val="clear" w:color="auto" w:fill="auto"/>
          </w:tcPr>
          <w:p w14:paraId="57ED12EB" w14:textId="77777777" w:rsidR="006E25BB" w:rsidRPr="0099608C" w:rsidRDefault="006E25BB" w:rsidP="00B51DB6">
            <w:pPr>
              <w:pStyle w:val="O0Nwnext"/>
              <w:rPr>
                <w:rStyle w:val="ChSmallCaps"/>
              </w:rPr>
            </w:pPr>
            <w:r w:rsidRPr="0099608C">
              <w:rPr>
                <w:rStyle w:val="ChSmallCaps"/>
              </w:rPr>
              <w:t>np</w:t>
            </w:r>
          </w:p>
        </w:tc>
        <w:tc>
          <w:tcPr>
            <w:tcW w:w="2929" w:type="dxa"/>
            <w:shd w:val="clear" w:color="auto" w:fill="auto"/>
          </w:tcPr>
          <w:p w14:paraId="3CFBB0A4" w14:textId="77777777" w:rsidR="006E25BB" w:rsidRPr="0039610B" w:rsidRDefault="006E25BB" w:rsidP="00B51DB6">
            <w:pPr>
              <w:pStyle w:val="O0Nwnext"/>
              <w:rPr>
                <w:rStyle w:val="ChItalBold"/>
              </w:rPr>
            </w:pPr>
            <w:r w:rsidRPr="0039610B">
              <w:rPr>
                <w:rStyle w:val="ChItalBold"/>
              </w:rPr>
              <w:t xml:space="preserve">mama Klara pu </w:t>
            </w:r>
            <w:r w:rsidR="003242CA" w:rsidRPr="0039610B">
              <w:rPr>
                <w:rStyle w:val="ChItalBold"/>
              </w:rPr>
              <w:t>ana</w:t>
            </w:r>
            <w:r w:rsidRPr="0039610B">
              <w:rPr>
                <w:rStyle w:val="ChItalBold"/>
              </w:rPr>
              <w:t xml:space="preserve"> </w:t>
            </w:r>
            <w:r w:rsidR="00567190" w:rsidRPr="0039610B">
              <w:rPr>
                <w:rStyle w:val="ChItalBold"/>
              </w:rPr>
              <w:t>prempuang</w:t>
            </w:r>
          </w:p>
        </w:tc>
      </w:tr>
      <w:tr w:rsidR="00AC23C4" w:rsidRPr="00856563" w14:paraId="4ACBAB90" w14:textId="77777777" w:rsidTr="00AC23C4">
        <w:tc>
          <w:tcPr>
            <w:tcW w:w="709" w:type="dxa"/>
            <w:shd w:val="clear" w:color="auto" w:fill="auto"/>
          </w:tcPr>
          <w:p w14:paraId="06EC9501" w14:textId="77777777" w:rsidR="006E25BB" w:rsidRPr="00856563" w:rsidRDefault="006E25BB" w:rsidP="00B51DB6"/>
        </w:tc>
        <w:tc>
          <w:tcPr>
            <w:tcW w:w="425" w:type="dxa"/>
            <w:shd w:val="clear" w:color="auto" w:fill="auto"/>
          </w:tcPr>
          <w:p w14:paraId="3D1D0DA6" w14:textId="77777777" w:rsidR="006E25BB" w:rsidRPr="00856563" w:rsidRDefault="006E25BB" w:rsidP="00B51DB6"/>
        </w:tc>
        <w:tc>
          <w:tcPr>
            <w:tcW w:w="674" w:type="dxa"/>
            <w:shd w:val="clear" w:color="auto" w:fill="auto"/>
          </w:tcPr>
          <w:p w14:paraId="1EA15B52" w14:textId="77777777" w:rsidR="006E25BB" w:rsidRPr="00856563" w:rsidRDefault="006E25BB" w:rsidP="00B51DB6"/>
        </w:tc>
        <w:tc>
          <w:tcPr>
            <w:tcW w:w="680" w:type="dxa"/>
            <w:shd w:val="clear" w:color="auto" w:fill="auto"/>
          </w:tcPr>
          <w:p w14:paraId="2F390D3D" w14:textId="77777777" w:rsidR="006E25BB" w:rsidRPr="00E00FCC" w:rsidRDefault="006E25BB" w:rsidP="00B51DB6"/>
        </w:tc>
        <w:tc>
          <w:tcPr>
            <w:tcW w:w="709" w:type="dxa"/>
            <w:shd w:val="clear" w:color="auto" w:fill="auto"/>
          </w:tcPr>
          <w:p w14:paraId="3ABDBCB2" w14:textId="77777777" w:rsidR="006E25BB" w:rsidRPr="00856563" w:rsidRDefault="006E25BB" w:rsidP="00B51DB6"/>
        </w:tc>
        <w:tc>
          <w:tcPr>
            <w:tcW w:w="2929" w:type="dxa"/>
            <w:shd w:val="clear" w:color="auto" w:fill="auto"/>
          </w:tcPr>
          <w:p w14:paraId="1BFCC2D8" w14:textId="368FCAB8" w:rsidR="006E25BB" w:rsidRPr="00856563" w:rsidRDefault="00B7093A" w:rsidP="00B51DB6">
            <w:r>
              <w:t>‘</w:t>
            </w:r>
            <w:r w:rsidR="006E25BB" w:rsidRPr="00856563">
              <w:t>mother Klara</w:t>
            </w:r>
            <w:r>
              <w:t>’</w:t>
            </w:r>
            <w:r w:rsidR="006E25BB" w:rsidRPr="00856563">
              <w:t>s daughter</w:t>
            </w:r>
            <w:r>
              <w:t>’</w:t>
            </w:r>
          </w:p>
        </w:tc>
      </w:tr>
    </w:tbl>
    <w:p w14:paraId="42FE7C19" w14:textId="1101AC89" w:rsidR="00655FFA" w:rsidRDefault="00655FFA" w:rsidP="00655FFA">
      <w:pPr>
        <w:pStyle w:val="Body0015after05before"/>
      </w:pPr>
      <w:r>
        <w:t xml:space="preserve">The examples in </w:t>
      </w:r>
      <w:r>
        <w:fldChar w:fldCharType="begin"/>
      </w:r>
      <w:r>
        <w:instrText xml:space="preserve"> REF _Ref341895805 \h </w:instrText>
      </w:r>
      <w:r>
        <w:fldChar w:fldCharType="separate"/>
      </w:r>
      <w:r w:rsidR="00154D81" w:rsidRPr="00856563">
        <w:t>(</w:t>
      </w:r>
      <w:r w:rsidR="00154D81">
        <w:rPr>
          <w:noProof/>
        </w:rPr>
        <w:t>95</w:t>
      </w:r>
      <w:r w:rsidR="00154D81" w:rsidRPr="00856563">
        <w:t>)</w:t>
      </w:r>
      <w:r>
        <w:fldChar w:fldCharType="end"/>
      </w:r>
      <w:r>
        <w:t xml:space="preserve"> and </w:t>
      </w:r>
      <w:r>
        <w:fldChar w:fldCharType="begin"/>
      </w:r>
      <w:r>
        <w:instrText xml:space="preserve"> REF _Ref336693926 \h </w:instrText>
      </w:r>
      <w:r>
        <w:fldChar w:fldCharType="separate"/>
      </w:r>
      <w:r w:rsidR="00154D81" w:rsidRPr="00856563">
        <w:t>(</w:t>
      </w:r>
      <w:r w:rsidR="00154D81">
        <w:rPr>
          <w:noProof/>
        </w:rPr>
        <w:t>96</w:t>
      </w:r>
      <w:r>
        <w:fldChar w:fldCharType="end"/>
      </w:r>
      <w:r>
        <w:t xml:space="preserve">) show that adnominal possessive constructions designate possession of a definite possessum. Adnominal possession, including the </w:t>
      </w:r>
      <w:r w:rsidRPr="00856563">
        <w:t xml:space="preserve">non-canonical </w:t>
      </w:r>
      <w:r>
        <w:t xml:space="preserve">functions of the </w:t>
      </w:r>
      <w:r w:rsidRPr="00856563">
        <w:t>possessive marker</w:t>
      </w:r>
      <w:r>
        <w:t xml:space="preserve">, is discussed in detail in Chapter </w:t>
      </w:r>
      <w:r>
        <w:fldChar w:fldCharType="begin"/>
      </w:r>
      <w:r>
        <w:instrText xml:space="preserve"> REF _Ref358725848 \w \h </w:instrText>
      </w:r>
      <w:r>
        <w:fldChar w:fldCharType="separate"/>
      </w:r>
      <w:r w:rsidR="00154D81">
        <w:rPr>
          <w:cs/>
        </w:rPr>
        <w:t>‎</w:t>
      </w:r>
      <w:r w:rsidR="00154D81">
        <w:t>9</w:t>
      </w:r>
      <w:r>
        <w:fldChar w:fldCharType="end"/>
      </w:r>
      <w:r w:rsidR="00D8609A">
        <w:t xml:space="preserve"> </w:t>
      </w:r>
      <w:r w:rsidR="00874713">
        <w:t>(</w:t>
      </w:r>
      <w:r w:rsidR="00D8609A">
        <w:t xml:space="preserve">see also </w:t>
      </w:r>
      <w:r w:rsidR="00D8609A" w:rsidRPr="000320EB">
        <w:t>§</w:t>
      </w:r>
      <w:r w:rsidR="00D8609A" w:rsidRPr="000320EB">
        <w:fldChar w:fldCharType="begin"/>
      </w:r>
      <w:r w:rsidR="00D8609A" w:rsidRPr="000320EB">
        <w:instrText xml:space="preserve"> REF _Ref263510864 \w \h </w:instrText>
      </w:r>
      <w:r w:rsidR="00D8609A">
        <w:instrText xml:space="preserve"> \* MERGEFORMAT </w:instrText>
      </w:r>
      <w:r w:rsidR="00D8609A" w:rsidRPr="000320EB">
        <w:fldChar w:fldCharType="separate"/>
      </w:r>
      <w:r w:rsidR="00154D81">
        <w:rPr>
          <w:cs/>
        </w:rPr>
        <w:t>‎</w:t>
      </w:r>
      <w:r w:rsidR="00154D81">
        <w:t>11.4.1</w:t>
      </w:r>
      <w:r w:rsidR="00D8609A" w:rsidRPr="000320EB">
        <w:fldChar w:fldCharType="end"/>
      </w:r>
      <w:r w:rsidR="00D8609A">
        <w:t xml:space="preserve"> for the uses of adnominal possessive constructions in two-argument existential clauses</w:t>
      </w:r>
      <w:r w:rsidR="00874713">
        <w:t>)</w:t>
      </w:r>
      <w:r>
        <w:t xml:space="preserve">. Possession of an indefinite possessum is expressed with a two-argument existential clause or with a nominal clause; details are presented in </w:t>
      </w:r>
      <w:r w:rsidRPr="000320EB">
        <w:t>§</w:t>
      </w:r>
      <w:r w:rsidRPr="000320EB">
        <w:fldChar w:fldCharType="begin"/>
      </w:r>
      <w:r w:rsidRPr="000320EB">
        <w:instrText xml:space="preserve"> REF _Ref263510867 \w \h </w:instrText>
      </w:r>
      <w:r>
        <w:instrText xml:space="preserve"> \* MERGEFORMAT </w:instrText>
      </w:r>
      <w:r w:rsidRPr="000320EB">
        <w:fldChar w:fldCharType="separate"/>
      </w:r>
      <w:r w:rsidR="00154D81">
        <w:rPr>
          <w:cs/>
        </w:rPr>
        <w:t>‎</w:t>
      </w:r>
      <w:r w:rsidR="00154D81">
        <w:t>11.4.2</w:t>
      </w:r>
      <w:r w:rsidRPr="000320EB">
        <w:fldChar w:fldCharType="end"/>
      </w:r>
      <w:r>
        <w:t xml:space="preserve"> and </w:t>
      </w:r>
      <w:r w:rsidRPr="006331B3">
        <w:t>§</w:t>
      </w:r>
      <w:r>
        <w:fldChar w:fldCharType="begin"/>
      </w:r>
      <w:r>
        <w:instrText xml:space="preserve"> REF _Ref272583000 \w \h </w:instrText>
      </w:r>
      <w:r>
        <w:fldChar w:fldCharType="separate"/>
      </w:r>
      <w:r w:rsidR="00154D81">
        <w:rPr>
          <w:cs/>
        </w:rPr>
        <w:t>‎</w:t>
      </w:r>
      <w:r w:rsidR="00154D81">
        <w:t>12.2</w:t>
      </w:r>
      <w:r>
        <w:fldChar w:fldCharType="end"/>
      </w:r>
      <w:r>
        <w:t>, respectively.</w:t>
      </w:r>
    </w:p>
    <w:p w14:paraId="4197A5BE" w14:textId="77777777" w:rsidR="006E25BB" w:rsidRPr="00856563" w:rsidRDefault="006E25BB" w:rsidP="006E25BB">
      <w:pPr>
        <w:pStyle w:val="Heading2"/>
      </w:pPr>
      <w:bookmarkStart w:id="3814" w:name="_Toc342590094"/>
      <w:bookmarkStart w:id="3815" w:name="_Toc353454803"/>
      <w:bookmarkStart w:id="3816" w:name="_Toc358726188"/>
      <w:bookmarkStart w:id="3817" w:name="_Ref361845032"/>
      <w:bookmarkStart w:id="3818" w:name="_Toc440455671"/>
      <w:r w:rsidRPr="00856563">
        <w:t>Apposition</w:t>
      </w:r>
      <w:bookmarkEnd w:id="3814"/>
      <w:bookmarkEnd w:id="3815"/>
      <w:bookmarkEnd w:id="3816"/>
      <w:bookmarkEnd w:id="3817"/>
      <w:bookmarkEnd w:id="3818"/>
    </w:p>
    <w:p w14:paraId="71BE3CE5" w14:textId="22735D6D" w:rsidR="006E25BB" w:rsidRDefault="006E25BB" w:rsidP="001320C7">
      <w:pPr>
        <w:pStyle w:val="Body0000after"/>
      </w:pPr>
      <w:r>
        <w:t>In an apposition</w:t>
      </w:r>
      <w:r w:rsidRPr="00856563">
        <w:t xml:space="preserve"> two </w:t>
      </w:r>
      <w:r w:rsidR="00B7093A">
        <w:t>“</w:t>
      </w:r>
      <w:r w:rsidRPr="00856563">
        <w:t>or more noun phrases</w:t>
      </w:r>
      <w:r w:rsidR="00B7093A">
        <w:t>”</w:t>
      </w:r>
      <w:r w:rsidRPr="00856563">
        <w:t xml:space="preserve"> have </w:t>
      </w:r>
      <w:r w:rsidR="00B7093A">
        <w:t>“</w:t>
      </w:r>
      <w:r w:rsidRPr="00856563">
        <w:t>the same referent</w:t>
      </w:r>
      <w:r w:rsidR="00B7093A">
        <w:t>”</w:t>
      </w:r>
      <w:r w:rsidRPr="00856563">
        <w:t xml:space="preserve"> and stand </w:t>
      </w:r>
      <w:r w:rsidR="00B7093A">
        <w:t>“</w:t>
      </w:r>
      <w:r w:rsidRPr="00856563">
        <w:t>in the same syntactical relation to the rest of the sentence</w:t>
      </w:r>
      <w:r w:rsidR="00B7093A">
        <w:t>”</w:t>
      </w:r>
      <w:r w:rsidRPr="00856563">
        <w:t xml:space="preserve"> </w:t>
      </w:r>
      <w:r w:rsidR="00BA6215">
        <w:rPr>
          <w:rStyle w:val="Citation"/>
        </w:rPr>
        <w:fldChar w:fldCharType="begin"/>
      </w:r>
      <w:r w:rsidR="0092451D">
        <w:rPr>
          <w:rStyle w:val="Citation"/>
        </w:rPr>
        <w:instrText>ADDIN CITAVI.PLACEHOLDER 3326cfa4-c703-456a-938e-8907db9271f0 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NoZXIgMTk5NDogNTA5Myk8L1RleHQ+DQogICAgPC9UZXh0VW5pdD4NCiAgPC9UZXh0VW5pdHM+DQo8L1BsYWNlaG9sZGVyPg==</w:instrText>
      </w:r>
      <w:r w:rsidR="00BA6215">
        <w:rPr>
          <w:rStyle w:val="Citation"/>
        </w:rPr>
        <w:fldChar w:fldCharType="separate"/>
      </w:r>
      <w:bookmarkStart w:id="3819" w:name="_CTVP0013326cfa4c703456a938e8907db9271f0"/>
      <w:r w:rsidR="0092006B">
        <w:rPr>
          <w:rStyle w:val="Citation"/>
        </w:rPr>
        <w:t>(Asher 1994: 5093)</w:t>
      </w:r>
      <w:bookmarkEnd w:id="3819"/>
      <w:r w:rsidR="00BA6215">
        <w:rPr>
          <w:rStyle w:val="Citation"/>
        </w:rPr>
        <w:fldChar w:fldCharType="end"/>
      </w:r>
      <w:r w:rsidRPr="00856563">
        <w:t>. Papuan Malay employs two types of appositional constructions</w:t>
      </w:r>
      <w:r>
        <w:t>, namely apposition</w:t>
      </w:r>
      <w:r w:rsidRPr="00856563">
        <w:t xml:space="preserve"> of a noun </w:t>
      </w:r>
      <w:r>
        <w:t xml:space="preserve">with another </w:t>
      </w:r>
      <w:r w:rsidRPr="00856563">
        <w:t>noun or noun phrase</w:t>
      </w:r>
      <w:r>
        <w:t>,</w:t>
      </w:r>
      <w:r w:rsidRPr="00856563">
        <w:t xml:space="preserve"> such that </w:t>
      </w:r>
      <w:r w:rsidR="00B7093A">
        <w:t>‘</w:t>
      </w:r>
      <w:r w:rsidRPr="0099608C">
        <w:rPr>
          <w:rStyle w:val="ChSmallCaps"/>
        </w:rPr>
        <w:t>n</w:t>
      </w:r>
      <w:r w:rsidRPr="00FA5950">
        <w:t xml:space="preserve"> </w:t>
      </w:r>
      <w:r w:rsidRPr="0099608C">
        <w:rPr>
          <w:rStyle w:val="ChSmallCaps"/>
        </w:rPr>
        <w:t>np</w:t>
      </w:r>
      <w:r w:rsidR="00B7093A">
        <w:t>’</w:t>
      </w:r>
      <w:r w:rsidRPr="00856563">
        <w:t xml:space="preserve">, and </w:t>
      </w:r>
      <w:r>
        <w:t xml:space="preserve">apposition of </w:t>
      </w:r>
      <w:r w:rsidRPr="00856563">
        <w:t xml:space="preserve">a </w:t>
      </w:r>
      <w:r w:rsidR="006C6F76">
        <w:t>personal pronoun</w:t>
      </w:r>
      <w:r w:rsidRPr="00856563">
        <w:t xml:space="preserve"> </w:t>
      </w:r>
      <w:r>
        <w:t xml:space="preserve">with </w:t>
      </w:r>
      <w:r w:rsidRPr="00856563">
        <w:t>a noun or noun phrase</w:t>
      </w:r>
      <w:r>
        <w:t>,</w:t>
      </w:r>
      <w:r w:rsidRPr="00856563">
        <w:t xml:space="preserve"> such that </w:t>
      </w:r>
      <w:r w:rsidR="00B7093A">
        <w:t>‘</w:t>
      </w:r>
      <w:r w:rsidRPr="0099608C">
        <w:rPr>
          <w:rStyle w:val="ChSmallCaps"/>
        </w:rPr>
        <w:t>pro</w:t>
      </w:r>
      <w:r w:rsidRPr="00FA5950">
        <w:t xml:space="preserve"> </w:t>
      </w:r>
      <w:r w:rsidRPr="0099608C">
        <w:rPr>
          <w:rStyle w:val="ChSmallCaps"/>
        </w:rPr>
        <w:t>np</w:t>
      </w:r>
      <w:r w:rsidR="00B7093A">
        <w:t>’</w:t>
      </w:r>
      <w:r w:rsidRPr="00856563">
        <w:t xml:space="preserve">. </w:t>
      </w:r>
      <w:r>
        <w:t xml:space="preserve">This section describes </w:t>
      </w:r>
      <w:r w:rsidR="00B7093A">
        <w:t>‘</w:t>
      </w:r>
      <w:r w:rsidRPr="0099608C">
        <w:rPr>
          <w:rStyle w:val="ChSmallCaps"/>
        </w:rPr>
        <w:t>n</w:t>
      </w:r>
      <w:r w:rsidRPr="00FA5950">
        <w:t xml:space="preserve"> </w:t>
      </w:r>
      <w:r w:rsidRPr="0099608C">
        <w:rPr>
          <w:rStyle w:val="ChSmallCaps"/>
        </w:rPr>
        <w:t>np</w:t>
      </w:r>
      <w:r w:rsidR="00B7093A">
        <w:t>’</w:t>
      </w:r>
      <w:r>
        <w:t xml:space="preserve"> </w:t>
      </w:r>
      <w:r w:rsidRPr="00856563">
        <w:t>appositions</w:t>
      </w:r>
      <w:r>
        <w:t xml:space="preserve">, while </w:t>
      </w:r>
      <w:r w:rsidR="00B7093A">
        <w:t>‘</w:t>
      </w:r>
      <w:r w:rsidRPr="0099608C">
        <w:rPr>
          <w:rStyle w:val="ChSmallCaps"/>
        </w:rPr>
        <w:t>pro</w:t>
      </w:r>
      <w:r w:rsidRPr="00FA5950">
        <w:t xml:space="preserve"> </w:t>
      </w:r>
      <w:r w:rsidRPr="0099608C">
        <w:rPr>
          <w:rStyle w:val="ChSmallCaps"/>
        </w:rPr>
        <w:t>np</w:t>
      </w:r>
      <w:r w:rsidR="00B7093A">
        <w:t>’</w:t>
      </w:r>
      <w:r>
        <w:t xml:space="preserve"> appositions are discussed in §</w:t>
      </w:r>
      <w:r w:rsidR="003F3493">
        <w:fldChar w:fldCharType="begin"/>
      </w:r>
      <w:r w:rsidR="003F3493">
        <w:instrText xml:space="preserve"> REF _Ref352671416 \w \h </w:instrText>
      </w:r>
      <w:r w:rsidR="003F3493">
        <w:fldChar w:fldCharType="separate"/>
      </w:r>
      <w:r w:rsidR="00154D81">
        <w:rPr>
          <w:cs/>
        </w:rPr>
        <w:t>‎</w:t>
      </w:r>
      <w:r w:rsidR="00154D81">
        <w:t>6.1.6</w:t>
      </w:r>
      <w:r w:rsidR="003F3493">
        <w:fldChar w:fldCharType="end"/>
      </w:r>
      <w:r>
        <w:t>.</w:t>
      </w:r>
    </w:p>
    <w:p w14:paraId="2A3309FD" w14:textId="390F991D" w:rsidR="006E25BB" w:rsidRPr="00856563" w:rsidRDefault="006E25BB" w:rsidP="001320C7">
      <w:pPr>
        <w:pStyle w:val="Body0500after"/>
      </w:pPr>
      <w:r w:rsidRPr="00856563">
        <w:t xml:space="preserve">Papuan Malay </w:t>
      </w:r>
      <w:r w:rsidR="00B7093A">
        <w:t>‘</w:t>
      </w:r>
      <w:r w:rsidRPr="0099608C">
        <w:rPr>
          <w:rStyle w:val="ChSmallCaps"/>
        </w:rPr>
        <w:t>n</w:t>
      </w:r>
      <w:r w:rsidRPr="00FA5950">
        <w:t xml:space="preserve"> </w:t>
      </w:r>
      <w:r w:rsidRPr="0099608C">
        <w:rPr>
          <w:rStyle w:val="ChSmallCaps"/>
        </w:rPr>
        <w:t>np</w:t>
      </w:r>
      <w:r w:rsidR="00B7093A">
        <w:t>’</w:t>
      </w:r>
      <w:r>
        <w:t xml:space="preserve"> </w:t>
      </w:r>
      <w:r w:rsidRPr="00856563">
        <w:t>appositions are restrictive</w:t>
      </w:r>
      <w:r>
        <w:t>. That is</w:t>
      </w:r>
      <w:r>
        <w:rPr>
          <w:szCs w:val="19"/>
        </w:rPr>
        <w:t>,</w:t>
      </w:r>
      <w:r w:rsidRPr="00856563">
        <w:t xml:space="preserve"> the apposited or juxtaposed noun phrase is needed for the appropriate identification of the referent encoded </w:t>
      </w:r>
      <w:r>
        <w:t>by</w:t>
      </w:r>
      <w:r w:rsidRPr="00856563">
        <w:t xml:space="preserve"> the initial noun. There are no formal distinctions, </w:t>
      </w:r>
      <w:r>
        <w:t>though</w:t>
      </w:r>
      <w:r w:rsidRPr="00856563">
        <w:t xml:space="preserve">, between the </w:t>
      </w:r>
      <w:r w:rsidR="00B7093A">
        <w:t>‘</w:t>
      </w:r>
      <w:r w:rsidRPr="0099608C">
        <w:rPr>
          <w:rStyle w:val="ChSmallCaps"/>
        </w:rPr>
        <w:t>n</w:t>
      </w:r>
      <w:r w:rsidRPr="00FA5950">
        <w:t xml:space="preserve"> </w:t>
      </w:r>
      <w:r w:rsidRPr="0099608C">
        <w:rPr>
          <w:rStyle w:val="ChSmallCaps"/>
        </w:rPr>
        <w:t>np</w:t>
      </w:r>
      <w:r w:rsidR="00B7093A">
        <w:t>’</w:t>
      </w:r>
      <w:r>
        <w:t xml:space="preserve"> </w:t>
      </w:r>
      <w:r w:rsidRPr="00856563">
        <w:t>appositions discussed here and noun phrases with adnominal</w:t>
      </w:r>
      <w:r>
        <w:t>ly used</w:t>
      </w:r>
      <w:r w:rsidRPr="00856563">
        <w:t xml:space="preserve"> noun</w:t>
      </w:r>
      <w:r>
        <w:t>s</w:t>
      </w:r>
      <w:r w:rsidRPr="00856563">
        <w:t xml:space="preserve"> (</w:t>
      </w:r>
      <w:r w:rsidRPr="0099608C">
        <w:rPr>
          <w:rStyle w:val="ChSmallCaps"/>
        </w:rPr>
        <w:t>n1n2-np</w:t>
      </w:r>
      <w:r w:rsidRPr="00856563">
        <w:t xml:space="preserve">), discussed in </w:t>
      </w:r>
      <w:r>
        <w:t>§</w:t>
      </w:r>
      <w:r w:rsidRPr="00856563">
        <w:fldChar w:fldCharType="begin"/>
      </w:r>
      <w:r w:rsidRPr="00856563">
        <w:instrText xml:space="preserve"> REF _Ref293498535 \w \h </w:instrText>
      </w:r>
      <w:r w:rsidRPr="00856563">
        <w:fldChar w:fldCharType="separate"/>
      </w:r>
      <w:r w:rsidR="00154D81">
        <w:rPr>
          <w:cs/>
        </w:rPr>
        <w:t>‎</w:t>
      </w:r>
      <w:r w:rsidR="00154D81">
        <w:t>8.2.2</w:t>
      </w:r>
      <w:r w:rsidRPr="00856563">
        <w:fldChar w:fldCharType="end"/>
      </w:r>
      <w:r w:rsidRPr="00856563">
        <w:t>; the distinction is based on semantics.</w:t>
      </w:r>
    </w:p>
    <w:p w14:paraId="0312FEDD" w14:textId="466E3840" w:rsidR="006E25BB" w:rsidRDefault="006E25BB" w:rsidP="001320C7">
      <w:pPr>
        <w:pStyle w:val="Body0510after"/>
      </w:pPr>
      <w:r>
        <w:t xml:space="preserve">In the corpus, </w:t>
      </w:r>
      <w:r w:rsidR="00B7093A">
        <w:t>‘</w:t>
      </w:r>
      <w:r w:rsidRPr="0099608C">
        <w:rPr>
          <w:rStyle w:val="ChSmallCaps"/>
        </w:rPr>
        <w:t>n</w:t>
      </w:r>
      <w:r w:rsidRPr="00FA5950">
        <w:t xml:space="preserve"> </w:t>
      </w:r>
      <w:r w:rsidRPr="0099608C">
        <w:rPr>
          <w:rStyle w:val="ChSmallCaps"/>
        </w:rPr>
        <w:t>np</w:t>
      </w:r>
      <w:r w:rsidR="00B7093A">
        <w:t>’</w:t>
      </w:r>
      <w:r>
        <w:t xml:space="preserve"> apposition</w:t>
      </w:r>
      <w:r w:rsidR="00353FBD">
        <w:t>s</w:t>
      </w:r>
      <w:r w:rsidRPr="00856563">
        <w:t xml:space="preserve"> </w:t>
      </w:r>
      <w:r>
        <w:t xml:space="preserve">are </w:t>
      </w:r>
      <w:r w:rsidRPr="00856563">
        <w:t>rare</w:t>
      </w:r>
      <w:r>
        <w:t xml:space="preserve">, </w:t>
      </w:r>
      <w:r w:rsidRPr="00856563">
        <w:t>and in each case the initial noun encodes a kinship term</w:t>
      </w:r>
      <w:r w:rsidR="00353FBD">
        <w:t>,</w:t>
      </w:r>
      <w:r w:rsidRPr="00856563">
        <w:t xml:space="preserve"> as in </w:t>
      </w:r>
      <w:r>
        <w:fldChar w:fldCharType="begin"/>
      </w:r>
      <w:r>
        <w:instrText xml:space="preserve"> REF _Ref341895808 \h </w:instrText>
      </w:r>
      <w:r>
        <w:fldChar w:fldCharType="separate"/>
      </w:r>
      <w:r w:rsidR="00154D81" w:rsidRPr="00856563">
        <w:t>(</w:t>
      </w:r>
      <w:r w:rsidR="00154D81">
        <w:rPr>
          <w:noProof/>
        </w:rPr>
        <w:t>97</w:t>
      </w:r>
      <w:r w:rsidR="00154D81" w:rsidRPr="00856563">
        <w:t>)</w:t>
      </w:r>
      <w:r>
        <w:fldChar w:fldCharType="end"/>
      </w:r>
      <w:r>
        <w:t xml:space="preserve"> and </w:t>
      </w:r>
      <w:r>
        <w:fldChar w:fldCharType="begin"/>
      </w:r>
      <w:r>
        <w:instrText xml:space="preserve"> REF _Ref341895809 \h </w:instrText>
      </w:r>
      <w:r>
        <w:fldChar w:fldCharType="separate"/>
      </w:r>
      <w:r w:rsidR="00154D81" w:rsidRPr="00856563">
        <w:t>(</w:t>
      </w:r>
      <w:r w:rsidR="00154D81">
        <w:rPr>
          <w:noProof/>
        </w:rPr>
        <w:t>98</w:t>
      </w:r>
      <w:r w:rsidR="00154D81" w:rsidRPr="00856563">
        <w:t>)</w:t>
      </w:r>
      <w:r>
        <w:fldChar w:fldCharType="end"/>
      </w:r>
      <w:r w:rsidRPr="00856563">
        <w:t xml:space="preserve">. The juxtaposed noun phrase </w:t>
      </w:r>
      <w:r w:rsidRPr="00856563">
        <w:rPr>
          <w:rStyle w:val="ChItalBold"/>
        </w:rPr>
        <w:t>ibu pendeta</w:t>
      </w:r>
      <w:r w:rsidRPr="00856563">
        <w:t xml:space="preserve"> </w:t>
      </w:r>
      <w:r w:rsidR="00B7093A">
        <w:t>‘</w:t>
      </w:r>
      <w:r w:rsidR="00EF7665">
        <w:t>M</w:t>
      </w:r>
      <w:r w:rsidRPr="00856563">
        <w:t>s. Pastor</w:t>
      </w:r>
      <w:r w:rsidR="00B7093A">
        <w:t>’</w:t>
      </w:r>
      <w:r w:rsidRPr="00856563">
        <w:t xml:space="preserve"> in </w:t>
      </w:r>
      <w:r>
        <w:fldChar w:fldCharType="begin"/>
      </w:r>
      <w:r>
        <w:instrText xml:space="preserve"> REF _Ref341895808 \h </w:instrText>
      </w:r>
      <w:r>
        <w:fldChar w:fldCharType="separate"/>
      </w:r>
      <w:r w:rsidR="00154D81" w:rsidRPr="00856563">
        <w:t>(</w:t>
      </w:r>
      <w:r w:rsidR="00154D81">
        <w:rPr>
          <w:noProof/>
        </w:rPr>
        <w:t>97</w:t>
      </w:r>
      <w:r w:rsidR="00154D81" w:rsidRPr="00856563">
        <w:t>)</w:t>
      </w:r>
      <w:r>
        <w:fldChar w:fldCharType="end"/>
      </w:r>
      <w:r w:rsidRPr="00856563">
        <w:t xml:space="preserve"> is appositional to the first noun </w:t>
      </w:r>
      <w:r w:rsidRPr="00856563">
        <w:rPr>
          <w:rStyle w:val="ChItalBold"/>
        </w:rPr>
        <w:t>kaka</w:t>
      </w:r>
      <w:r w:rsidRPr="00856563">
        <w:t xml:space="preserve"> </w:t>
      </w:r>
      <w:r w:rsidR="00B7093A">
        <w:t>‘</w:t>
      </w:r>
      <w:r w:rsidRPr="00856563">
        <w:t>older sibling</w:t>
      </w:r>
      <w:r w:rsidR="00B7093A">
        <w:t>’</w:t>
      </w:r>
      <w:r>
        <w:t>. It provides</w:t>
      </w:r>
      <w:r w:rsidRPr="00856563">
        <w:t xml:space="preserve"> information necessary for the identification of the referent. In </w:t>
      </w:r>
      <w:r>
        <w:fldChar w:fldCharType="begin"/>
      </w:r>
      <w:r>
        <w:instrText xml:space="preserve"> REF _Ref341895809 \h </w:instrText>
      </w:r>
      <w:r>
        <w:fldChar w:fldCharType="separate"/>
      </w:r>
      <w:r w:rsidR="00154D81" w:rsidRPr="00856563">
        <w:t>(</w:t>
      </w:r>
      <w:r w:rsidR="00154D81">
        <w:rPr>
          <w:noProof/>
        </w:rPr>
        <w:t>98</w:t>
      </w:r>
      <w:r w:rsidR="00154D81" w:rsidRPr="00856563">
        <w:t>)</w:t>
      </w:r>
      <w:r>
        <w:fldChar w:fldCharType="end"/>
      </w:r>
      <w:r w:rsidRPr="00856563">
        <w:t xml:space="preserve">, the appositional noun phrase </w:t>
      </w:r>
      <w:r w:rsidRPr="00856563">
        <w:rPr>
          <w:rStyle w:val="ChItalBold"/>
        </w:rPr>
        <w:t>ketua klasis</w:t>
      </w:r>
      <w:r w:rsidRPr="00856563">
        <w:t xml:space="preserve"> </w:t>
      </w:r>
      <w:r w:rsidR="00B7093A">
        <w:t>‘</w:t>
      </w:r>
      <w:r w:rsidRPr="00856563">
        <w:t>church district chairperson</w:t>
      </w:r>
      <w:r w:rsidR="00B7093A">
        <w:t>’</w:t>
      </w:r>
      <w:r w:rsidRPr="00856563">
        <w:t xml:space="preserve"> serves as an identifying explanation for the reference of the initial noun </w:t>
      </w:r>
      <w:r w:rsidRPr="00856563">
        <w:rPr>
          <w:rStyle w:val="ChItalBold"/>
        </w:rPr>
        <w:t>bapa</w:t>
      </w:r>
      <w:r w:rsidRPr="00856563">
        <w:t xml:space="preserve"> </w:t>
      </w:r>
      <w:r w:rsidR="00B7093A">
        <w:t>‘</w:t>
      </w:r>
      <w:r w:rsidRPr="00856563">
        <w:t>father</w:t>
      </w:r>
      <w:r w:rsidR="00B7093A">
        <w:t>’</w:t>
      </w:r>
      <w:r w:rsidRPr="00856563">
        <w:t>.</w:t>
      </w:r>
    </w:p>
    <w:tbl>
      <w:tblPr>
        <w:tblW w:w="6790" w:type="dxa"/>
        <w:tblCellMar>
          <w:left w:w="40" w:type="dxa"/>
          <w:right w:w="40" w:type="dxa"/>
        </w:tblCellMar>
        <w:tblLook w:val="01E0" w:firstRow="1" w:lastRow="1" w:firstColumn="1" w:lastColumn="1" w:noHBand="0" w:noVBand="0"/>
      </w:tblPr>
      <w:tblGrid>
        <w:gridCol w:w="709"/>
        <w:gridCol w:w="890"/>
        <w:gridCol w:w="96"/>
        <w:gridCol w:w="674"/>
        <w:gridCol w:w="528"/>
        <w:gridCol w:w="27"/>
        <w:gridCol w:w="680"/>
        <w:gridCol w:w="66"/>
        <w:gridCol w:w="580"/>
        <w:gridCol w:w="120"/>
        <w:gridCol w:w="649"/>
        <w:gridCol w:w="208"/>
        <w:gridCol w:w="793"/>
        <w:gridCol w:w="770"/>
      </w:tblGrid>
      <w:tr w:rsidR="00AC23C4" w:rsidRPr="004B7057" w14:paraId="76CF4862" w14:textId="77777777" w:rsidTr="00AC23C4">
        <w:tc>
          <w:tcPr>
            <w:tcW w:w="709" w:type="dxa"/>
            <w:shd w:val="clear" w:color="auto" w:fill="auto"/>
          </w:tcPr>
          <w:p w14:paraId="0AC8107F" w14:textId="77777777" w:rsidR="006E25BB" w:rsidRPr="00953F60" w:rsidRDefault="006E25BB" w:rsidP="00B51DB6">
            <w:pPr>
              <w:pStyle w:val="O0Nwnext"/>
            </w:pPr>
            <w:bookmarkStart w:id="3820" w:name="_Ref309899005"/>
            <w:bookmarkStart w:id="3821" w:name="_Ref341895808"/>
            <w:r w:rsidRPr="00856563">
              <w:t>(</w:t>
            </w:r>
            <w:fldSimple w:instr=" SEQ ( \* ARABIC \s 1 ">
              <w:r w:rsidR="00154D81">
                <w:rPr>
                  <w:noProof/>
                </w:rPr>
                <w:t>97</w:t>
              </w:r>
            </w:fldSimple>
            <w:bookmarkEnd w:id="3820"/>
            <w:r w:rsidRPr="00856563">
              <w:t>)</w:t>
            </w:r>
            <w:bookmarkEnd w:id="3821"/>
          </w:p>
        </w:tc>
        <w:tc>
          <w:tcPr>
            <w:tcW w:w="890" w:type="dxa"/>
            <w:shd w:val="clear" w:color="auto" w:fill="auto"/>
          </w:tcPr>
          <w:p w14:paraId="382D920F" w14:textId="77777777" w:rsidR="006E25BB" w:rsidRPr="00856563" w:rsidRDefault="006E25BB" w:rsidP="00B51DB6">
            <w:pPr>
              <w:pStyle w:val="Text"/>
            </w:pPr>
            <w:r>
              <w:t>bapa-ade</w:t>
            </w:r>
          </w:p>
        </w:tc>
        <w:tc>
          <w:tcPr>
            <w:tcW w:w="770" w:type="dxa"/>
            <w:gridSpan w:val="2"/>
            <w:shd w:val="clear" w:color="auto" w:fill="auto"/>
          </w:tcPr>
          <w:p w14:paraId="47492394" w14:textId="77777777" w:rsidR="006E25BB" w:rsidRPr="00856563" w:rsidRDefault="006E25BB" w:rsidP="00B51DB6">
            <w:pPr>
              <w:pStyle w:val="Text"/>
            </w:pPr>
            <w:r w:rsidRPr="00856563">
              <w:t>ini</w:t>
            </w:r>
            <w:r w:rsidR="00C521ED">
              <w:t>,</w:t>
            </w:r>
          </w:p>
        </w:tc>
        <w:tc>
          <w:tcPr>
            <w:tcW w:w="555" w:type="dxa"/>
            <w:gridSpan w:val="2"/>
            <w:shd w:val="clear" w:color="auto" w:fill="auto"/>
          </w:tcPr>
          <w:p w14:paraId="5BE6C306" w14:textId="77777777" w:rsidR="006E25BB" w:rsidRPr="00856563" w:rsidRDefault="006E25BB" w:rsidP="00B51DB6">
            <w:pPr>
              <w:pStyle w:val="Text"/>
            </w:pPr>
            <w:r>
              <w:t>kaka</w:t>
            </w:r>
            <w:r w:rsidR="005E5D4B">
              <w:t>,</w:t>
            </w:r>
          </w:p>
        </w:tc>
        <w:tc>
          <w:tcPr>
            <w:tcW w:w="680" w:type="dxa"/>
            <w:shd w:val="clear" w:color="auto" w:fill="auto"/>
          </w:tcPr>
          <w:p w14:paraId="3ED4AA5A" w14:textId="77777777" w:rsidR="006E25BB" w:rsidRPr="00D16BFD" w:rsidRDefault="0051332F" w:rsidP="00B51DB6">
            <w:pPr>
              <w:pStyle w:val="Text"/>
            </w:pPr>
            <w:r w:rsidRPr="00D16BFD">
              <w:t>[</w:t>
            </w:r>
            <w:r w:rsidR="006E25BB" w:rsidRPr="00D16BFD">
              <w:rPr>
                <w:rStyle w:val="ChBlueBold"/>
              </w:rPr>
              <w:t>kaka</w:t>
            </w:r>
            <w:r w:rsidRPr="00D16BFD">
              <w:t>]</w:t>
            </w:r>
          </w:p>
        </w:tc>
        <w:tc>
          <w:tcPr>
            <w:tcW w:w="766" w:type="dxa"/>
            <w:gridSpan w:val="3"/>
            <w:shd w:val="clear" w:color="auto" w:fill="auto"/>
          </w:tcPr>
          <w:p w14:paraId="7F980B1E" w14:textId="77777777" w:rsidR="006E25BB" w:rsidRPr="00D16BFD" w:rsidRDefault="0051332F" w:rsidP="00B51DB6">
            <w:pPr>
              <w:pStyle w:val="Text"/>
            </w:pPr>
            <w:r w:rsidRPr="00D16BFD">
              <w:t>[</w:t>
            </w:r>
            <w:r w:rsidR="006E25BB" w:rsidRPr="00D16BFD">
              <w:rPr>
                <w:rStyle w:val="ChBlueBold"/>
              </w:rPr>
              <w:t>ibu</w:t>
            </w:r>
          </w:p>
        </w:tc>
        <w:tc>
          <w:tcPr>
            <w:tcW w:w="857" w:type="dxa"/>
            <w:gridSpan w:val="2"/>
            <w:shd w:val="clear" w:color="auto" w:fill="auto"/>
          </w:tcPr>
          <w:p w14:paraId="06EF8898" w14:textId="77777777" w:rsidR="006E25BB" w:rsidRPr="00D16BFD" w:rsidRDefault="006E25BB" w:rsidP="00B51DB6">
            <w:pPr>
              <w:pStyle w:val="Text"/>
            </w:pPr>
            <w:r w:rsidRPr="00D16BFD">
              <w:rPr>
                <w:rStyle w:val="ChBlueBold"/>
              </w:rPr>
              <w:t>pendeta</w:t>
            </w:r>
            <w:r w:rsidR="0051332F" w:rsidRPr="00D16BFD">
              <w:t>]</w:t>
            </w:r>
          </w:p>
        </w:tc>
        <w:tc>
          <w:tcPr>
            <w:tcW w:w="793" w:type="dxa"/>
            <w:shd w:val="clear" w:color="auto" w:fill="auto"/>
          </w:tcPr>
          <w:p w14:paraId="2E57EB16" w14:textId="77777777" w:rsidR="006E25BB" w:rsidRPr="00856563" w:rsidRDefault="006E25BB" w:rsidP="00B51DB6">
            <w:pPr>
              <w:pStyle w:val="Text"/>
            </w:pPr>
            <w:r w:rsidRPr="00856563">
              <w:t>dengan</w:t>
            </w:r>
            <w:r w:rsidR="00693669">
              <w:t>g</w:t>
            </w:r>
          </w:p>
        </w:tc>
        <w:tc>
          <w:tcPr>
            <w:tcW w:w="770" w:type="dxa"/>
            <w:shd w:val="clear" w:color="auto" w:fill="auto"/>
          </w:tcPr>
          <w:p w14:paraId="7DE289D9" w14:textId="77777777" w:rsidR="006E25BB" w:rsidRPr="00856563" w:rsidRDefault="006E25BB" w:rsidP="00B51DB6">
            <w:pPr>
              <w:pStyle w:val="Text"/>
            </w:pPr>
            <w:r w:rsidRPr="00856563">
              <w:t>ini</w:t>
            </w:r>
          </w:p>
        </w:tc>
      </w:tr>
      <w:tr w:rsidR="00AC23C4" w:rsidRPr="00AC23C4" w14:paraId="5B873C19" w14:textId="77777777" w:rsidTr="00AC23C4">
        <w:tc>
          <w:tcPr>
            <w:tcW w:w="709" w:type="dxa"/>
            <w:shd w:val="clear" w:color="auto" w:fill="auto"/>
          </w:tcPr>
          <w:p w14:paraId="0918CFDD" w14:textId="77777777" w:rsidR="006E25BB" w:rsidRPr="00953F60" w:rsidRDefault="006E25BB" w:rsidP="00B51DB6">
            <w:pPr>
              <w:pStyle w:val="GlossEng2ptafter"/>
            </w:pPr>
          </w:p>
        </w:tc>
        <w:tc>
          <w:tcPr>
            <w:tcW w:w="890" w:type="dxa"/>
            <w:shd w:val="clear" w:color="auto" w:fill="auto"/>
          </w:tcPr>
          <w:p w14:paraId="17EB194B" w14:textId="77777777" w:rsidR="006E25BB" w:rsidRPr="00856563" w:rsidRDefault="006E25BB" w:rsidP="00B51DB6">
            <w:pPr>
              <w:pStyle w:val="GlossEng2ptafter"/>
            </w:pPr>
            <w:r w:rsidRPr="00856563">
              <w:t>uncle</w:t>
            </w:r>
          </w:p>
        </w:tc>
        <w:tc>
          <w:tcPr>
            <w:tcW w:w="770" w:type="dxa"/>
            <w:gridSpan w:val="2"/>
            <w:shd w:val="clear" w:color="auto" w:fill="auto"/>
          </w:tcPr>
          <w:p w14:paraId="31361B14" w14:textId="77777777" w:rsidR="006E25BB" w:rsidRPr="0099608C" w:rsidRDefault="006E25BB" w:rsidP="00B51DB6">
            <w:pPr>
              <w:pStyle w:val="GlossEng2ptafter"/>
              <w:rPr>
                <w:rStyle w:val="ChSmallCaps"/>
              </w:rPr>
            </w:pPr>
            <w:r w:rsidRPr="0099608C">
              <w:rPr>
                <w:rStyle w:val="ChSmallCaps"/>
              </w:rPr>
              <w:t>d.prox</w:t>
            </w:r>
          </w:p>
        </w:tc>
        <w:tc>
          <w:tcPr>
            <w:tcW w:w="555" w:type="dxa"/>
            <w:gridSpan w:val="2"/>
            <w:shd w:val="clear" w:color="auto" w:fill="auto"/>
          </w:tcPr>
          <w:p w14:paraId="03B99706" w14:textId="77777777" w:rsidR="006E25BB" w:rsidRPr="00856563" w:rsidRDefault="006E25BB" w:rsidP="00B51DB6">
            <w:pPr>
              <w:pStyle w:val="GlossEng2ptafter"/>
            </w:pPr>
            <w:r>
              <w:t>oSb</w:t>
            </w:r>
          </w:p>
        </w:tc>
        <w:tc>
          <w:tcPr>
            <w:tcW w:w="680" w:type="dxa"/>
            <w:shd w:val="clear" w:color="auto" w:fill="auto"/>
          </w:tcPr>
          <w:p w14:paraId="01E382F9" w14:textId="77777777" w:rsidR="006E25BB" w:rsidRPr="00856563" w:rsidRDefault="006E25BB" w:rsidP="00B51DB6">
            <w:pPr>
              <w:pStyle w:val="GlossEng2ptafter"/>
            </w:pPr>
            <w:r w:rsidRPr="00856563">
              <w:t>oSb</w:t>
            </w:r>
          </w:p>
        </w:tc>
        <w:tc>
          <w:tcPr>
            <w:tcW w:w="766" w:type="dxa"/>
            <w:gridSpan w:val="3"/>
            <w:shd w:val="clear" w:color="auto" w:fill="auto"/>
          </w:tcPr>
          <w:p w14:paraId="10242A01" w14:textId="77777777" w:rsidR="006E25BB" w:rsidRPr="00856563" w:rsidRDefault="006E25BB" w:rsidP="00B51DB6">
            <w:pPr>
              <w:pStyle w:val="GlossEng2ptafter"/>
            </w:pPr>
            <w:r w:rsidRPr="00856563">
              <w:t>woman</w:t>
            </w:r>
          </w:p>
        </w:tc>
        <w:tc>
          <w:tcPr>
            <w:tcW w:w="857" w:type="dxa"/>
            <w:gridSpan w:val="2"/>
            <w:shd w:val="clear" w:color="auto" w:fill="auto"/>
          </w:tcPr>
          <w:p w14:paraId="566C2DE6" w14:textId="77777777" w:rsidR="006E25BB" w:rsidRPr="00856563" w:rsidRDefault="006E25BB" w:rsidP="00B51DB6">
            <w:pPr>
              <w:pStyle w:val="GlossEng2ptafter"/>
            </w:pPr>
            <w:r w:rsidRPr="00856563">
              <w:t>pastor</w:t>
            </w:r>
          </w:p>
        </w:tc>
        <w:tc>
          <w:tcPr>
            <w:tcW w:w="793" w:type="dxa"/>
            <w:shd w:val="clear" w:color="auto" w:fill="auto"/>
          </w:tcPr>
          <w:p w14:paraId="0F29B09E" w14:textId="77777777" w:rsidR="006E25BB" w:rsidRPr="00856563" w:rsidRDefault="006E25BB" w:rsidP="00B51DB6">
            <w:pPr>
              <w:pStyle w:val="GlossEng2ptafter"/>
            </w:pPr>
            <w:r w:rsidRPr="00856563">
              <w:t>with</w:t>
            </w:r>
          </w:p>
        </w:tc>
        <w:tc>
          <w:tcPr>
            <w:tcW w:w="770" w:type="dxa"/>
            <w:shd w:val="clear" w:color="auto" w:fill="auto"/>
          </w:tcPr>
          <w:p w14:paraId="4D694BA1" w14:textId="77777777" w:rsidR="006E25BB" w:rsidRPr="0099608C" w:rsidRDefault="006E25BB" w:rsidP="00B51DB6">
            <w:pPr>
              <w:pStyle w:val="GlossEng2ptafter"/>
              <w:rPr>
                <w:rStyle w:val="ChSmallCaps"/>
              </w:rPr>
            </w:pPr>
            <w:r w:rsidRPr="0099608C">
              <w:rPr>
                <w:rStyle w:val="ChSmallCaps"/>
              </w:rPr>
              <w:t>d.prox</w:t>
            </w:r>
          </w:p>
        </w:tc>
      </w:tr>
      <w:tr w:rsidR="00AC23C4" w:rsidRPr="004B7057" w14:paraId="77CE2DD7" w14:textId="77777777" w:rsidTr="00AC23C4">
        <w:trPr>
          <w:gridAfter w:val="3"/>
          <w:wAfter w:w="1771" w:type="dxa"/>
        </w:trPr>
        <w:tc>
          <w:tcPr>
            <w:tcW w:w="709" w:type="dxa"/>
            <w:shd w:val="clear" w:color="auto" w:fill="auto"/>
          </w:tcPr>
          <w:p w14:paraId="6E197866" w14:textId="77777777" w:rsidR="006E25BB" w:rsidRPr="00953F60" w:rsidRDefault="006E25BB" w:rsidP="00B51DB6">
            <w:pPr>
              <w:pStyle w:val="O0Nwnext"/>
            </w:pPr>
          </w:p>
        </w:tc>
        <w:tc>
          <w:tcPr>
            <w:tcW w:w="986" w:type="dxa"/>
            <w:gridSpan w:val="2"/>
            <w:shd w:val="clear" w:color="auto" w:fill="auto"/>
          </w:tcPr>
          <w:p w14:paraId="622CE1C8" w14:textId="77777777" w:rsidR="006E25BB" w:rsidRPr="00856563" w:rsidRDefault="006E25BB" w:rsidP="00B51DB6">
            <w:pPr>
              <w:pStyle w:val="Text"/>
            </w:pPr>
            <w:r w:rsidRPr="00856563">
              <w:t>mama-tua</w:t>
            </w:r>
            <w:r w:rsidR="00C521ED">
              <w:t>,</w:t>
            </w:r>
          </w:p>
        </w:tc>
        <w:tc>
          <w:tcPr>
            <w:tcW w:w="1202" w:type="dxa"/>
            <w:gridSpan w:val="2"/>
            <w:shd w:val="clear" w:color="auto" w:fill="auto"/>
          </w:tcPr>
          <w:p w14:paraId="6EDE91E4" w14:textId="77777777" w:rsidR="006E25BB" w:rsidRPr="00856563" w:rsidRDefault="006E25BB" w:rsidP="00B51DB6">
            <w:pPr>
              <w:pStyle w:val="Text"/>
            </w:pPr>
            <w:r w:rsidRPr="00856563">
              <w:t>nene</w:t>
            </w:r>
          </w:p>
        </w:tc>
        <w:tc>
          <w:tcPr>
            <w:tcW w:w="773" w:type="dxa"/>
            <w:gridSpan w:val="3"/>
            <w:shd w:val="clear" w:color="auto" w:fill="auto"/>
          </w:tcPr>
          <w:p w14:paraId="6B8FC8AB" w14:textId="77777777" w:rsidR="006E25BB" w:rsidRPr="00856563" w:rsidRDefault="006E25BB" w:rsidP="00B51DB6">
            <w:pPr>
              <w:pStyle w:val="Text"/>
            </w:pPr>
            <w:r w:rsidRPr="00856563">
              <w:t>ini</w:t>
            </w:r>
          </w:p>
        </w:tc>
        <w:tc>
          <w:tcPr>
            <w:tcW w:w="580" w:type="dxa"/>
            <w:shd w:val="clear" w:color="auto" w:fill="auto"/>
          </w:tcPr>
          <w:p w14:paraId="0612373E" w14:textId="77777777" w:rsidR="006E25BB" w:rsidRPr="00856563" w:rsidRDefault="006E25BB" w:rsidP="00B51DB6">
            <w:pPr>
              <w:pStyle w:val="Text"/>
            </w:pPr>
            <w:r w:rsidRPr="00856563">
              <w:t>don</w:t>
            </w:r>
            <w:r>
              <w:t>g</w:t>
            </w:r>
          </w:p>
        </w:tc>
        <w:tc>
          <w:tcPr>
            <w:tcW w:w="769" w:type="dxa"/>
            <w:gridSpan w:val="2"/>
            <w:shd w:val="clear" w:color="auto" w:fill="auto"/>
          </w:tcPr>
          <w:p w14:paraId="03DE0764" w14:textId="77777777" w:rsidR="006E25BB" w:rsidRPr="00856563" w:rsidRDefault="006E25BB" w:rsidP="00B51DB6">
            <w:pPr>
              <w:pStyle w:val="Text"/>
            </w:pPr>
            <w:r w:rsidRPr="00856563">
              <w:t>tertawa</w:t>
            </w:r>
          </w:p>
        </w:tc>
      </w:tr>
      <w:tr w:rsidR="00AC23C4" w:rsidRPr="00AC23C4" w14:paraId="45D4B941" w14:textId="77777777" w:rsidTr="00AC23C4">
        <w:trPr>
          <w:gridAfter w:val="3"/>
          <w:wAfter w:w="1771" w:type="dxa"/>
        </w:trPr>
        <w:tc>
          <w:tcPr>
            <w:tcW w:w="709" w:type="dxa"/>
            <w:shd w:val="clear" w:color="auto" w:fill="auto"/>
          </w:tcPr>
          <w:p w14:paraId="3BC178E2" w14:textId="77777777" w:rsidR="006E25BB" w:rsidRPr="00953F60" w:rsidRDefault="006E25BB" w:rsidP="00B51DB6">
            <w:pPr>
              <w:pStyle w:val="GlossEng"/>
            </w:pPr>
          </w:p>
        </w:tc>
        <w:tc>
          <w:tcPr>
            <w:tcW w:w="986" w:type="dxa"/>
            <w:gridSpan w:val="2"/>
            <w:shd w:val="clear" w:color="auto" w:fill="auto"/>
          </w:tcPr>
          <w:p w14:paraId="08473F9C" w14:textId="77777777" w:rsidR="006E25BB" w:rsidRPr="00856563" w:rsidRDefault="006E25BB" w:rsidP="00B51DB6">
            <w:pPr>
              <w:pStyle w:val="GlossEng"/>
            </w:pPr>
            <w:r w:rsidRPr="00856563">
              <w:t>aunt</w:t>
            </w:r>
          </w:p>
        </w:tc>
        <w:tc>
          <w:tcPr>
            <w:tcW w:w="1202" w:type="dxa"/>
            <w:gridSpan w:val="2"/>
            <w:shd w:val="clear" w:color="auto" w:fill="auto"/>
          </w:tcPr>
          <w:p w14:paraId="305FFE6B" w14:textId="77777777" w:rsidR="006E25BB" w:rsidRPr="00856563" w:rsidRDefault="006E25BB" w:rsidP="00B51DB6">
            <w:pPr>
              <w:pStyle w:val="GlossEng"/>
            </w:pPr>
            <w:r w:rsidRPr="00856563">
              <w:t>grandmother</w:t>
            </w:r>
          </w:p>
        </w:tc>
        <w:tc>
          <w:tcPr>
            <w:tcW w:w="773" w:type="dxa"/>
            <w:gridSpan w:val="3"/>
            <w:shd w:val="clear" w:color="auto" w:fill="auto"/>
          </w:tcPr>
          <w:p w14:paraId="6DB011EE" w14:textId="77777777" w:rsidR="006E25BB" w:rsidRPr="0099608C" w:rsidRDefault="006E25BB" w:rsidP="00B51DB6">
            <w:pPr>
              <w:pStyle w:val="GlossEng"/>
              <w:rPr>
                <w:rStyle w:val="ChSmallCaps"/>
              </w:rPr>
            </w:pPr>
            <w:r w:rsidRPr="0099608C">
              <w:rPr>
                <w:rStyle w:val="ChSmallCaps"/>
              </w:rPr>
              <w:t>d.prox</w:t>
            </w:r>
          </w:p>
        </w:tc>
        <w:tc>
          <w:tcPr>
            <w:tcW w:w="580" w:type="dxa"/>
            <w:shd w:val="clear" w:color="auto" w:fill="auto"/>
          </w:tcPr>
          <w:p w14:paraId="16ACC71B" w14:textId="77777777" w:rsidR="006E25BB" w:rsidRPr="0099608C" w:rsidRDefault="006E25BB" w:rsidP="00B51DB6">
            <w:pPr>
              <w:pStyle w:val="GlossEng"/>
              <w:rPr>
                <w:rStyle w:val="ChSmallCaps"/>
              </w:rPr>
            </w:pPr>
            <w:r w:rsidRPr="0099608C">
              <w:rPr>
                <w:rStyle w:val="ChSmallCaps"/>
              </w:rPr>
              <w:t>3pl</w:t>
            </w:r>
          </w:p>
        </w:tc>
        <w:tc>
          <w:tcPr>
            <w:tcW w:w="769" w:type="dxa"/>
            <w:gridSpan w:val="2"/>
            <w:shd w:val="clear" w:color="auto" w:fill="auto"/>
          </w:tcPr>
          <w:p w14:paraId="7D5F2328" w14:textId="77777777" w:rsidR="006E25BB" w:rsidRPr="00856563" w:rsidRDefault="006E25BB" w:rsidP="00B51DB6">
            <w:pPr>
              <w:pStyle w:val="GlossEng"/>
            </w:pPr>
            <w:r>
              <w:t>laugh</w:t>
            </w:r>
          </w:p>
        </w:tc>
      </w:tr>
    </w:tbl>
    <w:p w14:paraId="0CD3D90B" w14:textId="68A2F770" w:rsidR="006E25BB" w:rsidRPr="00072AF1" w:rsidRDefault="00B7093A" w:rsidP="006E25BB">
      <w:pPr>
        <w:pStyle w:val="FreeTranslEng"/>
      </w:pPr>
      <w:r>
        <w:t>‘</w:t>
      </w:r>
      <w:r w:rsidR="006E25BB" w:rsidRPr="00856563">
        <w:rPr>
          <w:lang w:eastAsia="en-US"/>
        </w:rPr>
        <w:t xml:space="preserve">uncle here (and) older </w:t>
      </w:r>
      <w:r w:rsidR="006E25BB">
        <w:rPr>
          <w:lang w:eastAsia="en-US"/>
        </w:rPr>
        <w:t>sibling</w:t>
      </w:r>
      <w:r w:rsidR="006E25BB" w:rsidRPr="00856563">
        <w:rPr>
          <w:lang w:eastAsia="en-US"/>
        </w:rPr>
        <w:t xml:space="preserve">, </w:t>
      </w:r>
      <w:r w:rsidR="006E25BB" w:rsidRPr="00856563">
        <w:rPr>
          <w:rStyle w:val="ChBlueBold"/>
        </w:rPr>
        <w:t xml:space="preserve">older </w:t>
      </w:r>
      <w:r w:rsidR="006E25BB">
        <w:rPr>
          <w:rStyle w:val="ChBlueBold"/>
        </w:rPr>
        <w:t>sibling,</w:t>
      </w:r>
      <w:r w:rsidR="00EF7665">
        <w:rPr>
          <w:rStyle w:val="ChBlueBold"/>
        </w:rPr>
        <w:t xml:space="preserve"> M</w:t>
      </w:r>
      <w:r w:rsidR="006E25BB" w:rsidRPr="00856563">
        <w:rPr>
          <w:rStyle w:val="ChBlueBold"/>
        </w:rPr>
        <w:t xml:space="preserve">s. </w:t>
      </w:r>
      <w:r w:rsidR="00EF7665" w:rsidRPr="00856563">
        <w:rPr>
          <w:rStyle w:val="ChBlueBold"/>
        </w:rPr>
        <w:t>Pastor</w:t>
      </w:r>
      <w:r w:rsidR="006E25BB" w:rsidRPr="00493100">
        <w:t>, and</w:t>
      </w:r>
      <w:r w:rsidR="00D47B96">
        <w:t>,</w:t>
      </w:r>
      <w:r w:rsidR="006E25BB" w:rsidRPr="00856563">
        <w:rPr>
          <w:lang w:eastAsia="en-US"/>
        </w:rPr>
        <w:t xml:space="preserve"> </w:t>
      </w:r>
      <w:r w:rsidR="006E25BB">
        <w:rPr>
          <w:lang w:eastAsia="en-US"/>
        </w:rPr>
        <w:t>what</w:t>
      </w:r>
      <w:r>
        <w:rPr>
          <w:lang w:eastAsia="en-US"/>
        </w:rPr>
        <w:t>’</w:t>
      </w:r>
      <w:r w:rsidR="006E25BB">
        <w:rPr>
          <w:lang w:eastAsia="en-US"/>
        </w:rPr>
        <w:t>s-her-name</w:t>
      </w:r>
      <w:r w:rsidR="00D47B96">
        <w:rPr>
          <w:lang w:eastAsia="en-US"/>
        </w:rPr>
        <w:t>,</w:t>
      </w:r>
      <w:r w:rsidR="006E25BB" w:rsidRPr="00856563">
        <w:rPr>
          <w:lang w:eastAsia="en-US"/>
        </w:rPr>
        <w:t xml:space="preserve"> aunt</w:t>
      </w:r>
      <w:r w:rsidR="006E25BB">
        <w:rPr>
          <w:lang w:eastAsia="en-US"/>
        </w:rPr>
        <w:t>,</w:t>
      </w:r>
      <w:r w:rsidR="006E25BB" w:rsidRPr="00856563">
        <w:rPr>
          <w:lang w:eastAsia="en-US"/>
        </w:rPr>
        <w:t xml:space="preserve"> grandmother here, they </w:t>
      </w:r>
      <w:r w:rsidR="006E25BB">
        <w:rPr>
          <w:lang w:eastAsia="en-US"/>
        </w:rPr>
        <w:t>were</w:t>
      </w:r>
      <w:r w:rsidR="006E25BB" w:rsidRPr="00856563">
        <w:rPr>
          <w:lang w:eastAsia="en-US"/>
        </w:rPr>
        <w:t xml:space="preserve"> laughing</w:t>
      </w:r>
      <w:r>
        <w:t>’</w:t>
      </w:r>
      <w:r w:rsidR="006E25BB" w:rsidRPr="00856563">
        <w:t xml:space="preserve"> </w:t>
      </w:r>
      <w:r w:rsidR="006E25BB">
        <w:rPr>
          <w:rStyle w:val="ExampleSource"/>
        </w:rPr>
        <w:t>[080922-001a-CvPh.0824</w:t>
      </w:r>
      <w:r w:rsidR="006E25BB" w:rsidRPr="00856563">
        <w:rPr>
          <w:rStyle w:val="ExampleSource"/>
        </w:rPr>
        <w:t>]</w:t>
      </w:r>
    </w:p>
    <w:tbl>
      <w:tblPr>
        <w:tblW w:w="5898" w:type="dxa"/>
        <w:tblCellMar>
          <w:left w:w="40" w:type="dxa"/>
          <w:right w:w="40" w:type="dxa"/>
        </w:tblCellMar>
        <w:tblLook w:val="01E0" w:firstRow="1" w:lastRow="1" w:firstColumn="1" w:lastColumn="1" w:noHBand="0" w:noVBand="0"/>
      </w:tblPr>
      <w:tblGrid>
        <w:gridCol w:w="709"/>
        <w:gridCol w:w="284"/>
        <w:gridCol w:w="647"/>
        <w:gridCol w:w="360"/>
        <w:gridCol w:w="719"/>
        <w:gridCol w:w="736"/>
        <w:gridCol w:w="1113"/>
        <w:gridCol w:w="1330"/>
      </w:tblGrid>
      <w:tr w:rsidR="00AC23C4" w:rsidRPr="004B7057" w14:paraId="2F283930" w14:textId="77777777" w:rsidTr="00AC23C4">
        <w:tc>
          <w:tcPr>
            <w:tcW w:w="709" w:type="dxa"/>
            <w:shd w:val="clear" w:color="auto" w:fill="auto"/>
          </w:tcPr>
          <w:p w14:paraId="363A3A16" w14:textId="77777777" w:rsidR="005F47E3" w:rsidRPr="00953F60" w:rsidRDefault="005F47E3" w:rsidP="009622D6">
            <w:pPr>
              <w:pStyle w:val="O0Nwnext"/>
            </w:pPr>
            <w:bookmarkStart w:id="3822" w:name="_Ref341895809"/>
            <w:r w:rsidRPr="00856563">
              <w:t>(</w:t>
            </w:r>
            <w:fldSimple w:instr=" SEQ ( \* ARABIC \s 1 ">
              <w:r w:rsidR="00154D81">
                <w:rPr>
                  <w:noProof/>
                </w:rPr>
                <w:t>98</w:t>
              </w:r>
            </w:fldSimple>
            <w:r w:rsidRPr="00856563">
              <w:t>)</w:t>
            </w:r>
            <w:bookmarkEnd w:id="3822"/>
          </w:p>
        </w:tc>
        <w:tc>
          <w:tcPr>
            <w:tcW w:w="284" w:type="dxa"/>
            <w:shd w:val="clear" w:color="auto" w:fill="auto"/>
          </w:tcPr>
          <w:p w14:paraId="72D33595" w14:textId="77777777" w:rsidR="005F47E3" w:rsidRPr="00856563" w:rsidRDefault="005F47E3" w:rsidP="009622D6">
            <w:pPr>
              <w:pStyle w:val="Text"/>
            </w:pPr>
            <w:r>
              <w:t>…</w:t>
            </w:r>
          </w:p>
        </w:tc>
        <w:tc>
          <w:tcPr>
            <w:tcW w:w="647" w:type="dxa"/>
            <w:shd w:val="clear" w:color="auto" w:fill="auto"/>
          </w:tcPr>
          <w:p w14:paraId="2BBB7BEF" w14:textId="77777777" w:rsidR="005F47E3" w:rsidRPr="00856563" w:rsidRDefault="005F47E3" w:rsidP="009622D6">
            <w:pPr>
              <w:pStyle w:val="Text"/>
            </w:pPr>
            <w:r w:rsidRPr="00856563">
              <w:t>bapa</w:t>
            </w:r>
          </w:p>
        </w:tc>
        <w:tc>
          <w:tcPr>
            <w:tcW w:w="360" w:type="dxa"/>
            <w:shd w:val="clear" w:color="auto" w:fill="auto"/>
          </w:tcPr>
          <w:p w14:paraId="528E3B64" w14:textId="77777777" w:rsidR="005F47E3" w:rsidRPr="00856563" w:rsidRDefault="005F47E3" w:rsidP="009622D6">
            <w:pPr>
              <w:pStyle w:val="Text"/>
            </w:pPr>
            <w:r w:rsidRPr="00856563">
              <w:t>di</w:t>
            </w:r>
          </w:p>
        </w:tc>
        <w:tc>
          <w:tcPr>
            <w:tcW w:w="719" w:type="dxa"/>
            <w:shd w:val="clear" w:color="auto" w:fill="auto"/>
          </w:tcPr>
          <w:p w14:paraId="358954AE" w14:textId="77777777" w:rsidR="005F47E3" w:rsidRPr="00856563" w:rsidRDefault="005F47E3" w:rsidP="009622D6">
            <w:pPr>
              <w:pStyle w:val="Text"/>
            </w:pPr>
            <w:r w:rsidRPr="00856563">
              <w:t>dalam</w:t>
            </w:r>
            <w:r>
              <w:t>,</w:t>
            </w:r>
          </w:p>
        </w:tc>
        <w:tc>
          <w:tcPr>
            <w:tcW w:w="736" w:type="dxa"/>
            <w:shd w:val="clear" w:color="auto" w:fill="auto"/>
          </w:tcPr>
          <w:p w14:paraId="70825985" w14:textId="77777777" w:rsidR="005F47E3" w:rsidRPr="00D16BFD" w:rsidRDefault="0051332F" w:rsidP="009622D6">
            <w:pPr>
              <w:pStyle w:val="Text"/>
            </w:pPr>
            <w:r w:rsidRPr="00D16BFD">
              <w:t>[</w:t>
            </w:r>
            <w:r w:rsidR="005F47E3" w:rsidRPr="00D16BFD">
              <w:rPr>
                <w:rStyle w:val="ChBlueBold"/>
              </w:rPr>
              <w:t>bapa</w:t>
            </w:r>
            <w:r w:rsidRPr="00D16BFD">
              <w:t>]</w:t>
            </w:r>
          </w:p>
        </w:tc>
        <w:tc>
          <w:tcPr>
            <w:tcW w:w="1113" w:type="dxa"/>
            <w:shd w:val="clear" w:color="auto" w:fill="auto"/>
          </w:tcPr>
          <w:p w14:paraId="53B13A00" w14:textId="77777777" w:rsidR="005F47E3" w:rsidRPr="00D16BFD" w:rsidRDefault="0051332F" w:rsidP="009622D6">
            <w:pPr>
              <w:pStyle w:val="Text"/>
            </w:pPr>
            <w:r w:rsidRPr="00D16BFD">
              <w:t>[</w:t>
            </w:r>
            <w:r w:rsidR="005F47E3" w:rsidRPr="00D16BFD">
              <w:rPr>
                <w:rStyle w:val="ChBlueBold"/>
              </w:rPr>
              <w:t>ketua</w:t>
            </w:r>
          </w:p>
        </w:tc>
        <w:tc>
          <w:tcPr>
            <w:tcW w:w="1330" w:type="dxa"/>
            <w:shd w:val="clear" w:color="auto" w:fill="auto"/>
          </w:tcPr>
          <w:p w14:paraId="510B0769" w14:textId="77777777" w:rsidR="005F47E3" w:rsidRPr="00D16BFD" w:rsidRDefault="005F47E3" w:rsidP="009622D6">
            <w:pPr>
              <w:pStyle w:val="Text"/>
            </w:pPr>
            <w:r w:rsidRPr="00D16BFD">
              <w:rPr>
                <w:rStyle w:val="ChBlueBold"/>
              </w:rPr>
              <w:t>klasis</w:t>
            </w:r>
            <w:r w:rsidR="0051332F" w:rsidRPr="00D16BFD">
              <w:t>]</w:t>
            </w:r>
          </w:p>
        </w:tc>
      </w:tr>
      <w:tr w:rsidR="00AC23C4" w:rsidRPr="00AC23C4" w14:paraId="0A730D49" w14:textId="77777777" w:rsidTr="00AC23C4">
        <w:tc>
          <w:tcPr>
            <w:tcW w:w="709" w:type="dxa"/>
            <w:shd w:val="clear" w:color="auto" w:fill="auto"/>
          </w:tcPr>
          <w:p w14:paraId="3526AB73" w14:textId="77777777" w:rsidR="005F47E3" w:rsidRPr="00953F60" w:rsidRDefault="005F47E3" w:rsidP="009622D6">
            <w:pPr>
              <w:pStyle w:val="GlossEng"/>
            </w:pPr>
          </w:p>
        </w:tc>
        <w:tc>
          <w:tcPr>
            <w:tcW w:w="284" w:type="dxa"/>
            <w:shd w:val="clear" w:color="auto" w:fill="auto"/>
          </w:tcPr>
          <w:p w14:paraId="278C196B" w14:textId="77777777" w:rsidR="005F47E3" w:rsidRPr="0099608C" w:rsidRDefault="005F47E3" w:rsidP="009622D6">
            <w:pPr>
              <w:pStyle w:val="GlossEng"/>
              <w:rPr>
                <w:rStyle w:val="ChSmallCaps"/>
              </w:rPr>
            </w:pPr>
          </w:p>
        </w:tc>
        <w:tc>
          <w:tcPr>
            <w:tcW w:w="647" w:type="dxa"/>
            <w:shd w:val="clear" w:color="auto" w:fill="auto"/>
          </w:tcPr>
          <w:p w14:paraId="44B7F204" w14:textId="77777777" w:rsidR="005F47E3" w:rsidRPr="00856563" w:rsidRDefault="005F47E3" w:rsidP="009622D6">
            <w:pPr>
              <w:pStyle w:val="GlossEng"/>
            </w:pPr>
            <w:r w:rsidRPr="00856563">
              <w:t>father</w:t>
            </w:r>
          </w:p>
        </w:tc>
        <w:tc>
          <w:tcPr>
            <w:tcW w:w="360" w:type="dxa"/>
            <w:shd w:val="clear" w:color="auto" w:fill="auto"/>
          </w:tcPr>
          <w:p w14:paraId="5FCC5C9E" w14:textId="77777777" w:rsidR="005F47E3" w:rsidRPr="00856563" w:rsidRDefault="005F47E3" w:rsidP="009622D6">
            <w:pPr>
              <w:pStyle w:val="GlossEng"/>
            </w:pPr>
            <w:r>
              <w:t>at</w:t>
            </w:r>
          </w:p>
        </w:tc>
        <w:tc>
          <w:tcPr>
            <w:tcW w:w="719" w:type="dxa"/>
            <w:shd w:val="clear" w:color="auto" w:fill="auto"/>
          </w:tcPr>
          <w:p w14:paraId="3E09F915" w14:textId="77777777" w:rsidR="005F47E3" w:rsidRPr="00856563" w:rsidRDefault="005F47E3" w:rsidP="009622D6">
            <w:pPr>
              <w:pStyle w:val="GlossEng"/>
            </w:pPr>
            <w:r w:rsidRPr="00856563">
              <w:t>inside</w:t>
            </w:r>
          </w:p>
        </w:tc>
        <w:tc>
          <w:tcPr>
            <w:tcW w:w="736" w:type="dxa"/>
            <w:shd w:val="clear" w:color="auto" w:fill="auto"/>
          </w:tcPr>
          <w:p w14:paraId="1FA572BF" w14:textId="77777777" w:rsidR="005F47E3" w:rsidRPr="00856563" w:rsidRDefault="005F47E3" w:rsidP="009622D6">
            <w:pPr>
              <w:pStyle w:val="GlossEng"/>
            </w:pPr>
            <w:r w:rsidRPr="00856563">
              <w:t>father</w:t>
            </w:r>
          </w:p>
        </w:tc>
        <w:tc>
          <w:tcPr>
            <w:tcW w:w="1113" w:type="dxa"/>
            <w:shd w:val="clear" w:color="auto" w:fill="auto"/>
          </w:tcPr>
          <w:p w14:paraId="292FD43E" w14:textId="77777777" w:rsidR="005F47E3" w:rsidRPr="00856563" w:rsidRDefault="005F47E3" w:rsidP="009622D6">
            <w:pPr>
              <w:pStyle w:val="GlossEng"/>
            </w:pPr>
            <w:r w:rsidRPr="00856563">
              <w:t>chairperson</w:t>
            </w:r>
          </w:p>
        </w:tc>
        <w:tc>
          <w:tcPr>
            <w:tcW w:w="1330" w:type="dxa"/>
            <w:shd w:val="clear" w:color="auto" w:fill="auto"/>
          </w:tcPr>
          <w:p w14:paraId="2AEE139C" w14:textId="77777777" w:rsidR="005F47E3" w:rsidRPr="00856563" w:rsidRDefault="005F47E3" w:rsidP="009622D6">
            <w:pPr>
              <w:pStyle w:val="GlossEng"/>
            </w:pPr>
            <w:r w:rsidRPr="00856563">
              <w:t>church.district</w:t>
            </w:r>
          </w:p>
        </w:tc>
      </w:tr>
    </w:tbl>
    <w:p w14:paraId="7AD1532D" w14:textId="5DDDEFE4" w:rsidR="005F47E3" w:rsidRPr="002F5FFD" w:rsidRDefault="00B7093A" w:rsidP="005F47E3">
      <w:pPr>
        <w:pStyle w:val="FreeTranslEng15pt"/>
      </w:pPr>
      <w:r>
        <w:t>‘</w:t>
      </w:r>
      <w:r w:rsidR="005F47E3">
        <w:t>[</w:t>
      </w:r>
      <w:r w:rsidR="005F47E3" w:rsidRPr="00856563">
        <w:rPr>
          <w:lang w:eastAsia="en-US"/>
        </w:rPr>
        <w:t>that</w:t>
      </w:r>
      <w:r>
        <w:rPr>
          <w:lang w:eastAsia="en-US"/>
        </w:rPr>
        <w:t>’</w:t>
      </w:r>
      <w:r w:rsidR="005F47E3" w:rsidRPr="00856563">
        <w:rPr>
          <w:lang w:eastAsia="en-US"/>
        </w:rPr>
        <w:t>s what I</w:t>
      </w:r>
      <w:r>
        <w:rPr>
          <w:lang w:eastAsia="en-US"/>
        </w:rPr>
        <w:t>’</w:t>
      </w:r>
      <w:r w:rsidR="005F47E3">
        <w:rPr>
          <w:lang w:eastAsia="en-US"/>
        </w:rPr>
        <w:t>ve</w:t>
      </w:r>
      <w:r w:rsidR="005F47E3" w:rsidRPr="00856563">
        <w:rPr>
          <w:lang w:eastAsia="en-US"/>
        </w:rPr>
        <w:t xml:space="preserve"> never told older </w:t>
      </w:r>
      <w:r w:rsidR="005F47E3">
        <w:rPr>
          <w:lang w:eastAsia="en-US"/>
        </w:rPr>
        <w:t>sibling, what</w:t>
      </w:r>
      <w:r>
        <w:rPr>
          <w:lang w:eastAsia="en-US"/>
        </w:rPr>
        <w:t>’</w:t>
      </w:r>
      <w:r w:rsidR="005F47E3">
        <w:rPr>
          <w:lang w:eastAsia="en-US"/>
        </w:rPr>
        <w:t>s-his-name</w:t>
      </w:r>
      <w:r w:rsidR="005F47E3" w:rsidRPr="00856563">
        <w:rPr>
          <w:lang w:eastAsia="en-US"/>
        </w:rPr>
        <w:t>,</w:t>
      </w:r>
      <w:r w:rsidR="005F47E3">
        <w:rPr>
          <w:lang w:eastAsia="en-US"/>
        </w:rPr>
        <w:t>]</w:t>
      </w:r>
      <w:r w:rsidR="005F47E3" w:rsidRPr="00856563">
        <w:rPr>
          <w:lang w:eastAsia="en-US"/>
        </w:rPr>
        <w:t xml:space="preserve"> father (who</w:t>
      </w:r>
      <w:r>
        <w:rPr>
          <w:lang w:eastAsia="en-US"/>
        </w:rPr>
        <w:t>’</w:t>
      </w:r>
      <w:r w:rsidR="005F47E3" w:rsidRPr="00856563">
        <w:rPr>
          <w:lang w:eastAsia="en-US"/>
        </w:rPr>
        <w:t xml:space="preserve">s) inside, </w:t>
      </w:r>
      <w:r w:rsidR="005F47E3" w:rsidRPr="00856563">
        <w:rPr>
          <w:rStyle w:val="ChBlueBold"/>
        </w:rPr>
        <w:t>father, the church district chairperson</w:t>
      </w:r>
      <w:r>
        <w:t>’</w:t>
      </w:r>
      <w:r w:rsidR="005F47E3" w:rsidRPr="00856563">
        <w:t xml:space="preserve"> </w:t>
      </w:r>
      <w:r w:rsidR="005F47E3" w:rsidRPr="00856563">
        <w:rPr>
          <w:rStyle w:val="ExampleSource"/>
        </w:rPr>
        <w:t>[080922-010a-</w:t>
      </w:r>
      <w:r w:rsidR="005F47E3">
        <w:rPr>
          <w:rStyle w:val="ExampleSource"/>
        </w:rPr>
        <w:t>Cv</w:t>
      </w:r>
      <w:r w:rsidR="005F47E3" w:rsidRPr="00856563">
        <w:rPr>
          <w:rStyle w:val="ExampleSource"/>
        </w:rPr>
        <w:t>NF.0104]</w:t>
      </w:r>
    </w:p>
    <w:p w14:paraId="4B70E540" w14:textId="77777777" w:rsidR="006E25BB" w:rsidRPr="00856563" w:rsidRDefault="006E25BB" w:rsidP="006E25BB">
      <w:pPr>
        <w:pStyle w:val="Heading2"/>
      </w:pPr>
      <w:bookmarkStart w:id="3823" w:name="_Ref288639721"/>
      <w:bookmarkStart w:id="3824" w:name="_Toc342590102"/>
      <w:bookmarkStart w:id="3825" w:name="_Toc353454805"/>
      <w:bookmarkStart w:id="3826" w:name="_Toc358726196"/>
      <w:bookmarkStart w:id="3827" w:name="_Toc440455672"/>
      <w:bookmarkEnd w:id="3795"/>
      <w:bookmarkEnd w:id="3796"/>
      <w:r w:rsidRPr="00856563">
        <w:t>Summary</w:t>
      </w:r>
      <w:bookmarkEnd w:id="3823"/>
      <w:bookmarkEnd w:id="3824"/>
      <w:bookmarkEnd w:id="3825"/>
      <w:bookmarkEnd w:id="3826"/>
      <w:bookmarkEnd w:id="3827"/>
    </w:p>
    <w:p w14:paraId="4517A47D" w14:textId="23D06F69" w:rsidR="006E25BB" w:rsidRDefault="006E25BB" w:rsidP="001320C7">
      <w:pPr>
        <w:pStyle w:val="Body0005after"/>
      </w:pPr>
      <w:r w:rsidRPr="00856563">
        <w:t xml:space="preserve">The head of a noun phrase </w:t>
      </w:r>
      <w:r>
        <w:t xml:space="preserve">is </w:t>
      </w:r>
      <w:r w:rsidR="00FC53ED">
        <w:t xml:space="preserve">typically </w:t>
      </w:r>
      <w:r w:rsidRPr="00856563">
        <w:t xml:space="preserve">a noun or </w:t>
      </w:r>
      <w:r w:rsidR="00FC53ED">
        <w:t xml:space="preserve">personal </w:t>
      </w:r>
      <w:r w:rsidRPr="00856563">
        <w:t>pronoun</w:t>
      </w:r>
      <w:r>
        <w:t xml:space="preserve">. </w:t>
      </w:r>
      <w:r w:rsidR="00F72833">
        <w:t>Further, although less common</w:t>
      </w:r>
      <w:r w:rsidR="005E56CF">
        <w:t>, demonstratives</w:t>
      </w:r>
      <w:r>
        <w:t>, locatives</w:t>
      </w:r>
      <w:r w:rsidR="004D61BA">
        <w:t xml:space="preserve">, or interrogatives </w:t>
      </w:r>
      <w:r w:rsidR="005E56CF">
        <w:t>can also function as heads</w:t>
      </w:r>
      <w:r w:rsidRPr="00856563">
        <w:t xml:space="preserve">. The canonical word order within the noun phrase is </w:t>
      </w:r>
      <w:r w:rsidRPr="0099608C">
        <w:rPr>
          <w:rStyle w:val="ChSmallCaps"/>
        </w:rPr>
        <w:t>head-modifier</w:t>
      </w:r>
      <w:r w:rsidRPr="00856563">
        <w:t xml:space="preserve">. Depending on the syntactic properties of the adnominal constituents, </w:t>
      </w:r>
      <w:r>
        <w:t>though</w:t>
      </w:r>
      <w:r w:rsidRPr="00856563">
        <w:t xml:space="preserve">, </w:t>
      </w:r>
      <w:r>
        <w:t xml:space="preserve">a </w:t>
      </w:r>
      <w:r w:rsidRPr="0099608C">
        <w:rPr>
          <w:rStyle w:val="ChSmallCaps"/>
        </w:rPr>
        <w:t>modifier-head</w:t>
      </w:r>
      <w:r w:rsidRPr="00674EE4">
        <w:t xml:space="preserve"> </w:t>
      </w:r>
      <w:r w:rsidRPr="00856563">
        <w:t xml:space="preserve">order is also common. Attested in </w:t>
      </w:r>
      <w:r>
        <w:t>the corpus</w:t>
      </w:r>
      <w:r w:rsidRPr="00856563">
        <w:t xml:space="preserve"> is the co-occurrence of up to three post-head modifiers. The possible constituents of the maximally extended noun phrase and the order of these constituents is summarized in the template in </w:t>
      </w:r>
      <w:r w:rsidRPr="00856563">
        <w:fldChar w:fldCharType="begin"/>
      </w:r>
      <w:r w:rsidRPr="00856563">
        <w:instrText xml:space="preserve"> REF _Ref294359251 \h </w:instrText>
      </w:r>
      <w:r w:rsidRPr="00856563">
        <w:fldChar w:fldCharType="separate"/>
      </w:r>
      <w:r w:rsidR="00154D81" w:rsidRPr="00856563">
        <w:t xml:space="preserve">Table </w:t>
      </w:r>
      <w:r w:rsidR="00154D81">
        <w:rPr>
          <w:noProof/>
          <w:cs/>
        </w:rPr>
        <w:t>‎</w:t>
      </w:r>
      <w:r w:rsidR="00154D81">
        <w:rPr>
          <w:noProof/>
        </w:rPr>
        <w:t>8</w:t>
      </w:r>
      <w:r w:rsidR="00154D81">
        <w:t>.</w:t>
      </w:r>
      <w:r w:rsidR="00154D81">
        <w:rPr>
          <w:noProof/>
        </w:rPr>
        <w:t>3</w:t>
      </w:r>
      <w:r w:rsidRPr="00856563">
        <w:fldChar w:fldCharType="end"/>
      </w:r>
      <w:r w:rsidRPr="00856563">
        <w:t xml:space="preserve"> (the items in parenthesis are optional).</w:t>
      </w:r>
    </w:p>
    <w:p w14:paraId="370E19E4" w14:textId="77777777" w:rsidR="006E25BB" w:rsidRPr="00856563" w:rsidRDefault="006E25BB" w:rsidP="006E25BB">
      <w:pPr>
        <w:pStyle w:val="Caption"/>
      </w:pPr>
      <w:bookmarkStart w:id="3828" w:name="_Ref294359251"/>
      <w:r w:rsidRPr="00856563">
        <w:t xml:space="preserve">Table </w:t>
      </w:r>
      <w:fldSimple w:instr=" STYLEREF 1 \s ">
        <w:r w:rsidR="00154D81">
          <w:rPr>
            <w:noProof/>
            <w:cs/>
          </w:rPr>
          <w:t>‎</w:t>
        </w:r>
        <w:r w:rsidR="00154D81">
          <w:rPr>
            <w:noProof/>
          </w:rPr>
          <w:t>8</w:t>
        </w:r>
      </w:fldSimple>
      <w:r w:rsidR="00F207A1">
        <w:t>.</w:t>
      </w:r>
      <w:fldSimple w:instr=" SEQ Table \* ARABIC \s 1 ">
        <w:r w:rsidR="00154D81">
          <w:rPr>
            <w:noProof/>
          </w:rPr>
          <w:t>3</w:t>
        </w:r>
      </w:fldSimple>
      <w:bookmarkEnd w:id="3828"/>
      <w:r w:rsidRPr="00856563">
        <w:t>:</w:t>
      </w:r>
      <w:r w:rsidRPr="00856563">
        <w:tab/>
        <w:t>Template of the maximally extended noun phrase</w:t>
      </w:r>
    </w:p>
    <w:tbl>
      <w:tblPr>
        <w:tblW w:w="4027" w:type="dxa"/>
        <w:tblInd w:w="170" w:type="dxa"/>
        <w:tblCellMar>
          <w:left w:w="40" w:type="dxa"/>
          <w:right w:w="40" w:type="dxa"/>
        </w:tblCellMar>
        <w:tblLook w:val="01E0" w:firstRow="1" w:lastRow="1" w:firstColumn="1" w:lastColumn="1" w:noHBand="0" w:noVBand="0"/>
      </w:tblPr>
      <w:tblGrid>
        <w:gridCol w:w="1021"/>
        <w:gridCol w:w="625"/>
        <w:gridCol w:w="566"/>
        <w:gridCol w:w="567"/>
        <w:gridCol w:w="624"/>
        <w:gridCol w:w="624"/>
      </w:tblGrid>
      <w:tr w:rsidR="00AC23C4" w:rsidRPr="00E9396A" w14:paraId="0146D66C" w14:textId="77777777" w:rsidTr="00AC23C4">
        <w:tc>
          <w:tcPr>
            <w:tcW w:w="1021" w:type="dxa"/>
            <w:shd w:val="clear" w:color="auto" w:fill="auto"/>
          </w:tcPr>
          <w:p w14:paraId="3304086F" w14:textId="77777777" w:rsidR="009B5DE4" w:rsidRPr="00E9396A" w:rsidRDefault="009B5DE4" w:rsidP="009B5DE4">
            <w:pPr>
              <w:pStyle w:val="O0Nwnext"/>
              <w:rPr>
                <w:rStyle w:val="ChSmallCaps"/>
              </w:rPr>
            </w:pPr>
            <w:r w:rsidRPr="00372706">
              <w:t>(</w:t>
            </w:r>
            <w:r w:rsidRPr="0099608C">
              <w:rPr>
                <w:rStyle w:val="ChSmallCaps"/>
              </w:rPr>
              <w:t>num</w:t>
            </w:r>
            <w:r w:rsidRPr="00C92FB5">
              <w:t>)</w:t>
            </w:r>
          </w:p>
        </w:tc>
        <w:tc>
          <w:tcPr>
            <w:tcW w:w="625" w:type="dxa"/>
            <w:vMerge w:val="restart"/>
            <w:shd w:val="clear" w:color="auto" w:fill="auto"/>
            <w:vAlign w:val="center"/>
          </w:tcPr>
          <w:p w14:paraId="3CC4648A" w14:textId="77777777" w:rsidR="009B5DE4" w:rsidRPr="0099608C" w:rsidRDefault="009B5DE4" w:rsidP="00AC23C4">
            <w:pPr>
              <w:jc w:val="center"/>
              <w:rPr>
                <w:rStyle w:val="ChSmallCaps"/>
              </w:rPr>
            </w:pPr>
            <w:r w:rsidRPr="0099608C">
              <w:rPr>
                <w:rStyle w:val="ChSmallCaps"/>
              </w:rPr>
              <w:t>head</w:t>
            </w:r>
          </w:p>
        </w:tc>
        <w:tc>
          <w:tcPr>
            <w:tcW w:w="566" w:type="dxa"/>
            <w:shd w:val="clear" w:color="auto" w:fill="auto"/>
          </w:tcPr>
          <w:p w14:paraId="5551D048" w14:textId="77777777" w:rsidR="009B5DE4" w:rsidRPr="00E9396A" w:rsidRDefault="009B5DE4" w:rsidP="00B51DB6">
            <w:pPr>
              <w:pStyle w:val="O0Nwnext"/>
              <w:rPr>
                <w:rStyle w:val="ChSmallCaps"/>
              </w:rPr>
            </w:pPr>
            <w:r w:rsidRPr="00372706">
              <w:t>(</w:t>
            </w:r>
            <w:r w:rsidRPr="0099608C">
              <w:rPr>
                <w:rStyle w:val="ChSmallCaps"/>
              </w:rPr>
              <w:t>v</w:t>
            </w:r>
            <w:r w:rsidRPr="00C92FB5">
              <w:t>)</w:t>
            </w:r>
          </w:p>
        </w:tc>
        <w:tc>
          <w:tcPr>
            <w:tcW w:w="567" w:type="dxa"/>
            <w:vMerge w:val="restart"/>
            <w:shd w:val="clear" w:color="auto" w:fill="auto"/>
            <w:vAlign w:val="center"/>
          </w:tcPr>
          <w:p w14:paraId="3EB0454E" w14:textId="77777777" w:rsidR="009B5DE4" w:rsidRPr="00E9396A" w:rsidRDefault="009B5DE4" w:rsidP="007B4BEF">
            <w:pPr>
              <w:rPr>
                <w:rStyle w:val="ChSmallCaps"/>
              </w:rPr>
            </w:pPr>
            <w:r w:rsidRPr="00372706">
              <w:t>(</w:t>
            </w:r>
            <w:r w:rsidRPr="0099608C">
              <w:rPr>
                <w:rStyle w:val="ChSmallCaps"/>
              </w:rPr>
              <w:t>pro</w:t>
            </w:r>
            <w:r w:rsidRPr="00C92FB5">
              <w:t>)</w:t>
            </w:r>
          </w:p>
        </w:tc>
        <w:tc>
          <w:tcPr>
            <w:tcW w:w="624" w:type="dxa"/>
            <w:shd w:val="clear" w:color="auto" w:fill="auto"/>
          </w:tcPr>
          <w:p w14:paraId="0B5F9170" w14:textId="77777777" w:rsidR="009B5DE4" w:rsidRPr="00E9396A" w:rsidRDefault="009B5DE4" w:rsidP="00B51DB6">
            <w:pPr>
              <w:pStyle w:val="O0Nwnext"/>
              <w:rPr>
                <w:rStyle w:val="ChSmallCaps"/>
              </w:rPr>
            </w:pPr>
            <w:r w:rsidRPr="00372706">
              <w:t>(</w:t>
            </w:r>
            <w:r w:rsidRPr="0099608C">
              <w:rPr>
                <w:rStyle w:val="ChSmallCaps"/>
              </w:rPr>
              <w:t>dem</w:t>
            </w:r>
            <w:r w:rsidRPr="00C92FB5">
              <w:t>)</w:t>
            </w:r>
          </w:p>
        </w:tc>
        <w:tc>
          <w:tcPr>
            <w:tcW w:w="624" w:type="dxa"/>
            <w:vMerge w:val="restart"/>
            <w:shd w:val="clear" w:color="auto" w:fill="auto"/>
            <w:vAlign w:val="center"/>
          </w:tcPr>
          <w:p w14:paraId="6C5B2FD4" w14:textId="77777777" w:rsidR="009B5DE4" w:rsidRPr="00E9396A" w:rsidRDefault="009B5DE4" w:rsidP="00AC23C4">
            <w:pPr>
              <w:jc w:val="center"/>
              <w:rPr>
                <w:rStyle w:val="ChSmallCaps"/>
              </w:rPr>
            </w:pPr>
            <w:r w:rsidRPr="00372706">
              <w:t>(</w:t>
            </w:r>
            <w:r w:rsidRPr="0099608C">
              <w:rPr>
                <w:rStyle w:val="ChSmallCaps"/>
              </w:rPr>
              <w:t>dem</w:t>
            </w:r>
            <w:r w:rsidRPr="00C92FB5">
              <w:t>)</w:t>
            </w:r>
          </w:p>
        </w:tc>
      </w:tr>
      <w:tr w:rsidR="00AC23C4" w:rsidRPr="00E9396A" w14:paraId="122FE71E" w14:textId="77777777" w:rsidTr="00AC23C4">
        <w:tc>
          <w:tcPr>
            <w:tcW w:w="1021" w:type="dxa"/>
            <w:shd w:val="clear" w:color="auto" w:fill="auto"/>
          </w:tcPr>
          <w:p w14:paraId="159CB132" w14:textId="77777777" w:rsidR="009B5DE4" w:rsidRPr="00E9396A" w:rsidRDefault="009B5DE4" w:rsidP="009B5DE4">
            <w:pPr>
              <w:pStyle w:val="O0Nwnext"/>
              <w:rPr>
                <w:rStyle w:val="ChSmallCaps"/>
              </w:rPr>
            </w:pPr>
            <w:r w:rsidRPr="00372706">
              <w:t>(</w:t>
            </w:r>
            <w:r w:rsidRPr="0099608C">
              <w:rPr>
                <w:rStyle w:val="ChSmallCaps"/>
              </w:rPr>
              <w:t>qt</w:t>
            </w:r>
            <w:r w:rsidRPr="00C92FB5">
              <w:t>)</w:t>
            </w:r>
          </w:p>
        </w:tc>
        <w:tc>
          <w:tcPr>
            <w:tcW w:w="625" w:type="dxa"/>
            <w:vMerge/>
            <w:shd w:val="clear" w:color="auto" w:fill="auto"/>
          </w:tcPr>
          <w:p w14:paraId="37469B57" w14:textId="77777777" w:rsidR="009B5DE4" w:rsidRPr="00E9396A" w:rsidRDefault="009B5DE4" w:rsidP="00B51DB6">
            <w:pPr>
              <w:pStyle w:val="O0Nwnext"/>
              <w:rPr>
                <w:rStyle w:val="ChSmallCaps"/>
              </w:rPr>
            </w:pPr>
          </w:p>
        </w:tc>
        <w:tc>
          <w:tcPr>
            <w:tcW w:w="566" w:type="dxa"/>
            <w:shd w:val="clear" w:color="auto" w:fill="auto"/>
          </w:tcPr>
          <w:p w14:paraId="2AC22539" w14:textId="77777777" w:rsidR="009B5DE4" w:rsidRPr="00E9396A" w:rsidRDefault="009B5DE4" w:rsidP="00B51DB6">
            <w:pPr>
              <w:pStyle w:val="O0Nwnext"/>
              <w:rPr>
                <w:rStyle w:val="ChSmallCaps"/>
              </w:rPr>
            </w:pPr>
            <w:r w:rsidRPr="00372706">
              <w:t>(</w:t>
            </w:r>
            <w:r w:rsidRPr="0099608C">
              <w:rPr>
                <w:rStyle w:val="ChSmallCaps"/>
              </w:rPr>
              <w:t>n</w:t>
            </w:r>
            <w:r w:rsidRPr="00C92FB5">
              <w:t>)</w:t>
            </w:r>
          </w:p>
        </w:tc>
        <w:tc>
          <w:tcPr>
            <w:tcW w:w="567" w:type="dxa"/>
            <w:vMerge/>
            <w:shd w:val="clear" w:color="auto" w:fill="auto"/>
          </w:tcPr>
          <w:p w14:paraId="751AB7F2" w14:textId="77777777" w:rsidR="009B5DE4" w:rsidRPr="00E9396A" w:rsidRDefault="009B5DE4" w:rsidP="00B51DB6">
            <w:pPr>
              <w:pStyle w:val="O0Nwnext"/>
              <w:rPr>
                <w:rStyle w:val="ChSmallCaps"/>
              </w:rPr>
            </w:pPr>
          </w:p>
        </w:tc>
        <w:tc>
          <w:tcPr>
            <w:tcW w:w="624" w:type="dxa"/>
            <w:shd w:val="clear" w:color="auto" w:fill="auto"/>
          </w:tcPr>
          <w:p w14:paraId="1D0FC09E" w14:textId="77777777" w:rsidR="009B5DE4" w:rsidRPr="00E9396A" w:rsidRDefault="009B5DE4" w:rsidP="00B51DB6">
            <w:pPr>
              <w:pStyle w:val="O0Nwnext"/>
              <w:rPr>
                <w:rStyle w:val="ChSmallCaps"/>
              </w:rPr>
            </w:pPr>
            <w:r w:rsidRPr="00372706">
              <w:t>(</w:t>
            </w:r>
            <w:r w:rsidRPr="0099608C">
              <w:rPr>
                <w:rStyle w:val="ChSmallCaps"/>
              </w:rPr>
              <w:t>loc</w:t>
            </w:r>
            <w:r w:rsidRPr="00C92FB5">
              <w:t>)</w:t>
            </w:r>
          </w:p>
        </w:tc>
        <w:tc>
          <w:tcPr>
            <w:tcW w:w="624" w:type="dxa"/>
            <w:vMerge/>
            <w:shd w:val="clear" w:color="auto" w:fill="auto"/>
          </w:tcPr>
          <w:p w14:paraId="005D3110" w14:textId="77777777" w:rsidR="009B5DE4" w:rsidRPr="00E9396A" w:rsidRDefault="009B5DE4" w:rsidP="00B51DB6">
            <w:pPr>
              <w:pStyle w:val="O0Nwnext"/>
              <w:rPr>
                <w:rStyle w:val="ChSmallCaps"/>
              </w:rPr>
            </w:pPr>
          </w:p>
        </w:tc>
      </w:tr>
      <w:tr w:rsidR="00AC23C4" w:rsidRPr="00E9396A" w14:paraId="14E1E887" w14:textId="77777777" w:rsidTr="00AC23C4">
        <w:tc>
          <w:tcPr>
            <w:tcW w:w="1021" w:type="dxa"/>
            <w:shd w:val="clear" w:color="auto" w:fill="auto"/>
          </w:tcPr>
          <w:p w14:paraId="52C21522" w14:textId="77777777" w:rsidR="009B5DE4" w:rsidRPr="00E9396A" w:rsidRDefault="009B5DE4" w:rsidP="009B5DE4">
            <w:pPr>
              <w:pStyle w:val="O0Nwnext"/>
              <w:rPr>
                <w:rStyle w:val="ChSmallCaps"/>
              </w:rPr>
            </w:pPr>
            <w:r w:rsidRPr="00372706">
              <w:t>(</w:t>
            </w:r>
            <w:r w:rsidRPr="0099608C">
              <w:rPr>
                <w:rStyle w:val="ChSmallCaps"/>
              </w:rPr>
              <w:t>possr-np</w:t>
            </w:r>
            <w:r w:rsidRPr="00C92FB5">
              <w:t>)</w:t>
            </w:r>
          </w:p>
        </w:tc>
        <w:tc>
          <w:tcPr>
            <w:tcW w:w="625" w:type="dxa"/>
            <w:vMerge/>
            <w:shd w:val="clear" w:color="auto" w:fill="auto"/>
          </w:tcPr>
          <w:p w14:paraId="7AB19A23" w14:textId="77777777" w:rsidR="009B5DE4" w:rsidRPr="00E9396A" w:rsidRDefault="009B5DE4" w:rsidP="00B51DB6">
            <w:pPr>
              <w:pStyle w:val="O0Nwnext"/>
              <w:rPr>
                <w:rStyle w:val="ChSmallCaps"/>
              </w:rPr>
            </w:pPr>
          </w:p>
        </w:tc>
        <w:tc>
          <w:tcPr>
            <w:tcW w:w="566" w:type="dxa"/>
            <w:shd w:val="clear" w:color="auto" w:fill="auto"/>
          </w:tcPr>
          <w:p w14:paraId="0A732C80" w14:textId="77777777" w:rsidR="009B5DE4" w:rsidRPr="00E9396A" w:rsidRDefault="009B5DE4" w:rsidP="00B51DB6">
            <w:pPr>
              <w:pStyle w:val="O0Nwnext"/>
              <w:rPr>
                <w:rStyle w:val="ChSmallCaps"/>
              </w:rPr>
            </w:pPr>
            <w:r w:rsidRPr="00372706">
              <w:t>(</w:t>
            </w:r>
            <w:r w:rsidRPr="0099608C">
              <w:rPr>
                <w:rStyle w:val="ChSmallCaps"/>
              </w:rPr>
              <w:t>pp</w:t>
            </w:r>
            <w:r w:rsidRPr="00C92FB5">
              <w:t>)</w:t>
            </w:r>
          </w:p>
        </w:tc>
        <w:tc>
          <w:tcPr>
            <w:tcW w:w="567" w:type="dxa"/>
            <w:vMerge/>
            <w:shd w:val="clear" w:color="auto" w:fill="auto"/>
          </w:tcPr>
          <w:p w14:paraId="7F7EE0AB" w14:textId="77777777" w:rsidR="009B5DE4" w:rsidRPr="00E9396A" w:rsidRDefault="009B5DE4" w:rsidP="00B51DB6">
            <w:pPr>
              <w:pStyle w:val="O0Nwnext"/>
              <w:rPr>
                <w:rStyle w:val="ChSmallCaps"/>
              </w:rPr>
            </w:pPr>
          </w:p>
        </w:tc>
        <w:tc>
          <w:tcPr>
            <w:tcW w:w="624" w:type="dxa"/>
            <w:shd w:val="clear" w:color="auto" w:fill="auto"/>
          </w:tcPr>
          <w:p w14:paraId="417E0CD6" w14:textId="77777777" w:rsidR="009B5DE4" w:rsidRPr="00E9396A" w:rsidRDefault="009B5DE4" w:rsidP="00B51DB6">
            <w:pPr>
              <w:pStyle w:val="O0Nwnext"/>
              <w:rPr>
                <w:rStyle w:val="ChSmallCaps"/>
              </w:rPr>
            </w:pPr>
            <w:r w:rsidRPr="00372706">
              <w:t>(</w:t>
            </w:r>
            <w:r w:rsidRPr="0099608C">
              <w:rPr>
                <w:rStyle w:val="ChSmallCaps"/>
              </w:rPr>
              <w:t>int</w:t>
            </w:r>
            <w:r w:rsidRPr="00C92FB5">
              <w:t>)</w:t>
            </w:r>
          </w:p>
        </w:tc>
        <w:tc>
          <w:tcPr>
            <w:tcW w:w="624" w:type="dxa"/>
            <w:vMerge/>
            <w:shd w:val="clear" w:color="auto" w:fill="auto"/>
          </w:tcPr>
          <w:p w14:paraId="1BBF4C61" w14:textId="77777777" w:rsidR="009B5DE4" w:rsidRPr="00E9396A" w:rsidRDefault="009B5DE4" w:rsidP="00B51DB6">
            <w:pPr>
              <w:pStyle w:val="O0Nwnext"/>
              <w:rPr>
                <w:rStyle w:val="ChSmallCaps"/>
              </w:rPr>
            </w:pPr>
          </w:p>
        </w:tc>
      </w:tr>
      <w:tr w:rsidR="00AC23C4" w:rsidRPr="00E9396A" w14:paraId="4AC2F431" w14:textId="77777777" w:rsidTr="00AC23C4">
        <w:tc>
          <w:tcPr>
            <w:tcW w:w="1021" w:type="dxa"/>
            <w:shd w:val="clear" w:color="auto" w:fill="auto"/>
          </w:tcPr>
          <w:p w14:paraId="39A23ADE" w14:textId="77777777" w:rsidR="009B5DE4" w:rsidRPr="00E9396A" w:rsidRDefault="009B5DE4" w:rsidP="00B51DB6">
            <w:pPr>
              <w:pStyle w:val="O0Nwnext"/>
              <w:rPr>
                <w:rStyle w:val="ChSmallCaps"/>
              </w:rPr>
            </w:pPr>
          </w:p>
        </w:tc>
        <w:tc>
          <w:tcPr>
            <w:tcW w:w="625" w:type="dxa"/>
            <w:vMerge/>
            <w:shd w:val="clear" w:color="auto" w:fill="auto"/>
          </w:tcPr>
          <w:p w14:paraId="1FB9167D" w14:textId="77777777" w:rsidR="009B5DE4" w:rsidRPr="00E9396A" w:rsidRDefault="009B5DE4" w:rsidP="00B51DB6">
            <w:pPr>
              <w:pStyle w:val="O0Nwnext"/>
              <w:rPr>
                <w:rStyle w:val="ChSmallCaps"/>
              </w:rPr>
            </w:pPr>
          </w:p>
        </w:tc>
        <w:tc>
          <w:tcPr>
            <w:tcW w:w="566" w:type="dxa"/>
            <w:shd w:val="clear" w:color="auto" w:fill="auto"/>
          </w:tcPr>
          <w:p w14:paraId="1AA089F6" w14:textId="77777777" w:rsidR="009B5DE4" w:rsidRPr="00E9396A" w:rsidRDefault="009B5DE4" w:rsidP="00B51DB6">
            <w:pPr>
              <w:pStyle w:val="O0Nwnext"/>
              <w:rPr>
                <w:rStyle w:val="ChSmallCaps"/>
              </w:rPr>
            </w:pPr>
            <w:r w:rsidRPr="00372706">
              <w:t>(</w:t>
            </w:r>
            <w:r w:rsidRPr="0099608C">
              <w:rPr>
                <w:rStyle w:val="ChSmallCaps"/>
              </w:rPr>
              <w:t>rc</w:t>
            </w:r>
            <w:r w:rsidRPr="00C92FB5">
              <w:t>)</w:t>
            </w:r>
          </w:p>
        </w:tc>
        <w:tc>
          <w:tcPr>
            <w:tcW w:w="567" w:type="dxa"/>
            <w:vMerge/>
            <w:shd w:val="clear" w:color="auto" w:fill="auto"/>
          </w:tcPr>
          <w:p w14:paraId="1BD95FF6" w14:textId="77777777" w:rsidR="009B5DE4" w:rsidRPr="00E9396A" w:rsidRDefault="009B5DE4" w:rsidP="00B51DB6">
            <w:pPr>
              <w:pStyle w:val="O0Nwnext"/>
              <w:rPr>
                <w:rStyle w:val="ChSmallCaps"/>
              </w:rPr>
            </w:pPr>
          </w:p>
        </w:tc>
        <w:tc>
          <w:tcPr>
            <w:tcW w:w="624" w:type="dxa"/>
            <w:shd w:val="clear" w:color="auto" w:fill="auto"/>
          </w:tcPr>
          <w:p w14:paraId="7D431FAE" w14:textId="77777777" w:rsidR="009B5DE4" w:rsidRPr="00E9396A" w:rsidRDefault="009B5DE4" w:rsidP="00B51DB6">
            <w:pPr>
              <w:pStyle w:val="O0Nwnext"/>
              <w:rPr>
                <w:rStyle w:val="ChSmallCaps"/>
              </w:rPr>
            </w:pPr>
            <w:r w:rsidRPr="00372706">
              <w:t>(</w:t>
            </w:r>
            <w:r w:rsidRPr="0099608C">
              <w:rPr>
                <w:rStyle w:val="ChSmallCaps"/>
              </w:rPr>
              <w:t>num</w:t>
            </w:r>
            <w:r w:rsidRPr="00C92FB5">
              <w:t>)</w:t>
            </w:r>
          </w:p>
        </w:tc>
        <w:tc>
          <w:tcPr>
            <w:tcW w:w="624" w:type="dxa"/>
            <w:vMerge/>
            <w:shd w:val="clear" w:color="auto" w:fill="auto"/>
          </w:tcPr>
          <w:p w14:paraId="132342B6" w14:textId="77777777" w:rsidR="009B5DE4" w:rsidRPr="00E9396A" w:rsidRDefault="009B5DE4" w:rsidP="00B51DB6">
            <w:pPr>
              <w:pStyle w:val="O0Nwnext"/>
              <w:rPr>
                <w:rStyle w:val="ChSmallCaps"/>
              </w:rPr>
            </w:pPr>
          </w:p>
        </w:tc>
      </w:tr>
      <w:tr w:rsidR="00AC23C4" w:rsidRPr="00BB68C3" w14:paraId="21977843" w14:textId="77777777" w:rsidTr="00AC23C4">
        <w:tc>
          <w:tcPr>
            <w:tcW w:w="1021" w:type="dxa"/>
            <w:shd w:val="clear" w:color="auto" w:fill="auto"/>
          </w:tcPr>
          <w:p w14:paraId="341EDEDB" w14:textId="77777777" w:rsidR="009B5DE4" w:rsidRPr="007B4BEF" w:rsidRDefault="009B5DE4" w:rsidP="00B51DB6"/>
        </w:tc>
        <w:tc>
          <w:tcPr>
            <w:tcW w:w="625" w:type="dxa"/>
            <w:shd w:val="clear" w:color="auto" w:fill="auto"/>
          </w:tcPr>
          <w:p w14:paraId="1F585658" w14:textId="77777777" w:rsidR="009B5DE4" w:rsidRPr="007B4BEF" w:rsidRDefault="009B5DE4" w:rsidP="00B51DB6"/>
        </w:tc>
        <w:tc>
          <w:tcPr>
            <w:tcW w:w="566" w:type="dxa"/>
            <w:shd w:val="clear" w:color="auto" w:fill="auto"/>
          </w:tcPr>
          <w:p w14:paraId="1AF53F32" w14:textId="77777777" w:rsidR="009B5DE4" w:rsidRPr="007B4BEF" w:rsidRDefault="009B5DE4" w:rsidP="00B51DB6"/>
        </w:tc>
        <w:tc>
          <w:tcPr>
            <w:tcW w:w="567" w:type="dxa"/>
            <w:shd w:val="clear" w:color="auto" w:fill="auto"/>
          </w:tcPr>
          <w:p w14:paraId="4D8610BE" w14:textId="77777777" w:rsidR="009B5DE4" w:rsidRPr="007B4BEF" w:rsidRDefault="009B5DE4" w:rsidP="00B51DB6"/>
        </w:tc>
        <w:tc>
          <w:tcPr>
            <w:tcW w:w="624" w:type="dxa"/>
            <w:shd w:val="clear" w:color="auto" w:fill="auto"/>
          </w:tcPr>
          <w:p w14:paraId="2B3D2FFA" w14:textId="77777777" w:rsidR="009B5DE4" w:rsidRPr="00BB68C3" w:rsidRDefault="009B5DE4" w:rsidP="00B51DB6">
            <w:pPr>
              <w:rPr>
                <w:rStyle w:val="ChSmallCaps"/>
              </w:rPr>
            </w:pPr>
            <w:r w:rsidRPr="00372706">
              <w:t>(</w:t>
            </w:r>
            <w:r w:rsidRPr="0099608C">
              <w:rPr>
                <w:rStyle w:val="ChSmallCaps"/>
              </w:rPr>
              <w:t>qt</w:t>
            </w:r>
            <w:r w:rsidRPr="00C92FB5">
              <w:t>)</w:t>
            </w:r>
          </w:p>
        </w:tc>
        <w:tc>
          <w:tcPr>
            <w:tcW w:w="624" w:type="dxa"/>
            <w:shd w:val="clear" w:color="auto" w:fill="auto"/>
          </w:tcPr>
          <w:p w14:paraId="65665353" w14:textId="77777777" w:rsidR="009B5DE4" w:rsidRPr="007B4BEF" w:rsidRDefault="009B5DE4" w:rsidP="00B51DB6"/>
        </w:tc>
      </w:tr>
    </w:tbl>
    <w:p w14:paraId="4AED6566" w14:textId="77777777" w:rsidR="006E25BB" w:rsidRPr="00856563" w:rsidRDefault="006E25BB" w:rsidP="00655FFA">
      <w:pPr>
        <w:pStyle w:val="Body0000after05before"/>
      </w:pPr>
      <w:r w:rsidRPr="00655FFA">
        <w:t>The</w:t>
      </w:r>
      <w:r w:rsidRPr="00856563">
        <w:t xml:space="preserve"> template in </w:t>
      </w:r>
      <w:r w:rsidRPr="00856563">
        <w:fldChar w:fldCharType="begin"/>
      </w:r>
      <w:r w:rsidRPr="00856563">
        <w:instrText xml:space="preserve"> REF _Ref294359251 \h </w:instrText>
      </w:r>
      <w:r w:rsidRPr="00856563">
        <w:fldChar w:fldCharType="separate"/>
      </w:r>
      <w:r w:rsidR="00154D81" w:rsidRPr="00856563">
        <w:t xml:space="preserve">Table </w:t>
      </w:r>
      <w:r w:rsidR="00154D81">
        <w:rPr>
          <w:noProof/>
          <w:cs/>
        </w:rPr>
        <w:t>‎</w:t>
      </w:r>
      <w:r w:rsidR="00154D81">
        <w:rPr>
          <w:noProof/>
        </w:rPr>
        <w:t>8</w:t>
      </w:r>
      <w:r w:rsidR="00154D81">
        <w:t>.</w:t>
      </w:r>
      <w:r w:rsidR="00154D81">
        <w:rPr>
          <w:noProof/>
        </w:rPr>
        <w:t>3</w:t>
      </w:r>
      <w:r w:rsidRPr="00856563">
        <w:fldChar w:fldCharType="end"/>
      </w:r>
      <w:r w:rsidR="00C948EB">
        <w:t xml:space="preserve"> shows</w:t>
      </w:r>
      <w:r w:rsidRPr="00856563">
        <w:t xml:space="preserve"> that noun phrases with adnominal</w:t>
      </w:r>
      <w:r>
        <w:t>ly used</w:t>
      </w:r>
      <w:r w:rsidRPr="00856563">
        <w:t xml:space="preserve"> </w:t>
      </w:r>
      <w:r>
        <w:t xml:space="preserve">verbs, </w:t>
      </w:r>
      <w:r w:rsidRPr="00856563">
        <w:t xml:space="preserve">nouns, </w:t>
      </w:r>
      <w:r w:rsidR="00E23C85">
        <w:t xml:space="preserve">personal </w:t>
      </w:r>
      <w:r w:rsidRPr="00856563">
        <w:t>pronouns</w:t>
      </w:r>
      <w:r>
        <w:t xml:space="preserve">, </w:t>
      </w:r>
      <w:r w:rsidRPr="00856563">
        <w:t>demonstrative</w:t>
      </w:r>
      <w:r>
        <w:t>s</w:t>
      </w:r>
      <w:r w:rsidRPr="00856563">
        <w:t>, locative</w:t>
      </w:r>
      <w:r>
        <w:t xml:space="preserve">s, </w:t>
      </w:r>
      <w:r w:rsidR="004D61BA" w:rsidRPr="00856563">
        <w:t>interrogative</w:t>
      </w:r>
      <w:r w:rsidR="004D61BA">
        <w:t>s</w:t>
      </w:r>
      <w:r w:rsidR="004D61BA" w:rsidRPr="00856563">
        <w:t xml:space="preserve">, </w:t>
      </w:r>
      <w:r>
        <w:t xml:space="preserve">prepositional phrases, and relative clauses </w:t>
      </w:r>
      <w:r w:rsidRPr="00856563">
        <w:t xml:space="preserve">have an </w:t>
      </w:r>
      <w:r w:rsidRPr="0099608C">
        <w:rPr>
          <w:rStyle w:val="ChSmallCaps"/>
        </w:rPr>
        <w:t>n-mod</w:t>
      </w:r>
      <w:r w:rsidRPr="00856563">
        <w:t xml:space="preserve"> structure. </w:t>
      </w:r>
      <w:r>
        <w:t xml:space="preserve">Adnominal </w:t>
      </w:r>
      <w:r w:rsidRPr="00856563">
        <w:t xml:space="preserve">possessive </w:t>
      </w:r>
      <w:r>
        <w:t>constructions</w:t>
      </w:r>
      <w:r w:rsidRPr="00856563">
        <w:t xml:space="preserve">, by contrast, have a </w:t>
      </w:r>
      <w:r w:rsidRPr="0099608C">
        <w:rPr>
          <w:rStyle w:val="ChSmallCaps"/>
        </w:rPr>
        <w:t>mod-n</w:t>
      </w:r>
      <w:r w:rsidRPr="00856563">
        <w:t xml:space="preserve"> structure with the modifying possessor phrase occurring in pre-head position. Noun phrases with adnominal</w:t>
      </w:r>
      <w:r>
        <w:t>ly used</w:t>
      </w:r>
      <w:r w:rsidRPr="00856563">
        <w:t xml:space="preserve"> numerals and quantifiers have an </w:t>
      </w:r>
      <w:r w:rsidRPr="0099608C">
        <w:rPr>
          <w:rStyle w:val="ChSmallCaps"/>
        </w:rPr>
        <w:t>n-mod</w:t>
      </w:r>
      <w:r w:rsidRPr="00856563">
        <w:t xml:space="preserve"> or </w:t>
      </w:r>
      <w:r w:rsidRPr="0099608C">
        <w:rPr>
          <w:rStyle w:val="ChSmallCaps"/>
        </w:rPr>
        <w:t>mod-n</w:t>
      </w:r>
      <w:r w:rsidRPr="00856563">
        <w:t xml:space="preserve"> structure depending on the semantic</w:t>
      </w:r>
      <w:r>
        <w:t>s</w:t>
      </w:r>
      <w:r w:rsidRPr="00856563">
        <w:t xml:space="preserve"> of the phrasal structure. </w:t>
      </w:r>
      <w:r>
        <w:t xml:space="preserve">Adnominally used </w:t>
      </w:r>
      <w:r w:rsidRPr="00856563">
        <w:t xml:space="preserve">demonstratives </w:t>
      </w:r>
      <w:r>
        <w:t xml:space="preserve">can occur in two slots. They can take the same slot as adnominally used locatives, </w:t>
      </w:r>
      <w:r w:rsidR="004D61BA">
        <w:t xml:space="preserve">interrogatives, </w:t>
      </w:r>
      <w:r>
        <w:t xml:space="preserve">numerals, or quantifiers, and in addition they can </w:t>
      </w:r>
      <w:r w:rsidRPr="00856563">
        <w:t xml:space="preserve">occur at the right periphery </w:t>
      </w:r>
      <w:r>
        <w:t xml:space="preserve">of the noun phrase where they have </w:t>
      </w:r>
      <w:r w:rsidRPr="00856563">
        <w:t>scope over the entire noun phrase.</w:t>
      </w:r>
    </w:p>
    <w:p w14:paraId="1057E9B3" w14:textId="77777777" w:rsidR="0089372B" w:rsidRDefault="006E25BB" w:rsidP="007973AE">
      <w:pPr>
        <w:pStyle w:val="Body0500after"/>
      </w:pPr>
      <w:r w:rsidRPr="00856563">
        <w:t xml:space="preserve">Papuan Malay </w:t>
      </w:r>
      <w:r w:rsidR="003F3493">
        <w:t xml:space="preserve">uses </w:t>
      </w:r>
      <w:r w:rsidRPr="00856563">
        <w:t xml:space="preserve">two types of appositional constructions: </w:t>
      </w:r>
      <w:r>
        <w:t xml:space="preserve">those </w:t>
      </w:r>
      <w:r w:rsidRPr="00856563">
        <w:t>consisting of a noun followed by another noun or noun phrase</w:t>
      </w:r>
      <w:r w:rsidR="003F3493">
        <w:t>,</w:t>
      </w:r>
      <w:r w:rsidRPr="00856563">
        <w:t xml:space="preserve"> and </w:t>
      </w:r>
      <w:r>
        <w:t xml:space="preserve">those </w:t>
      </w:r>
      <w:r w:rsidRPr="00856563">
        <w:t xml:space="preserve">consisting of a </w:t>
      </w:r>
      <w:r w:rsidR="00E23C85">
        <w:t xml:space="preserve">personal </w:t>
      </w:r>
      <w:r w:rsidR="00E23C85" w:rsidRPr="00856563">
        <w:t>pronoun</w:t>
      </w:r>
      <w:r w:rsidRPr="00856563">
        <w:t xml:space="preserve"> followed by a noun or noun phrase</w:t>
      </w:r>
      <w:r w:rsidR="003F3493">
        <w:t xml:space="preserve">, </w:t>
      </w:r>
      <w:r>
        <w:t xml:space="preserve">the latter </w:t>
      </w:r>
      <w:r w:rsidR="003F3493">
        <w:t xml:space="preserve">being </w:t>
      </w:r>
      <w:r>
        <w:t>discussed in §</w:t>
      </w:r>
      <w:r w:rsidR="003F3493">
        <w:fldChar w:fldCharType="begin"/>
      </w:r>
      <w:r w:rsidR="003F3493">
        <w:instrText xml:space="preserve"> REF _Ref352671416 \w \h </w:instrText>
      </w:r>
      <w:r w:rsidR="003F3493">
        <w:fldChar w:fldCharType="separate"/>
      </w:r>
      <w:r w:rsidR="00154D81">
        <w:rPr>
          <w:cs/>
        </w:rPr>
        <w:t>‎</w:t>
      </w:r>
      <w:r w:rsidR="00154D81">
        <w:t>6.1.6</w:t>
      </w:r>
      <w:r w:rsidR="003F3493">
        <w:fldChar w:fldCharType="end"/>
      </w:r>
      <w:r w:rsidRPr="00856563">
        <w:t>. Appositions with juxtaposed noun</w:t>
      </w:r>
      <w:r>
        <w:t>s</w:t>
      </w:r>
      <w:r w:rsidRPr="00856563">
        <w:t xml:space="preserve"> or noun phrase</w:t>
      </w:r>
      <w:r>
        <w:t>s</w:t>
      </w:r>
      <w:r w:rsidRPr="00856563">
        <w:t xml:space="preserve"> are restrictive.</w:t>
      </w:r>
    </w:p>
    <w:p w14:paraId="17AD443B" w14:textId="77777777" w:rsidR="00727DBB" w:rsidRDefault="00727DBB" w:rsidP="00842A3E">
      <w:pPr>
        <w:sectPr w:rsidR="00727DBB" w:rsidSect="00D707BC">
          <w:type w:val="oddPage"/>
          <w:pgSz w:w="11907" w:h="16840" w:code="9"/>
          <w:pgMar w:top="3289" w:right="2552" w:bottom="2722" w:left="2552" w:header="2722" w:footer="1134" w:gutter="0"/>
          <w:cols w:space="720"/>
          <w:titlePg/>
        </w:sectPr>
      </w:pPr>
    </w:p>
    <w:p w14:paraId="6D1F5ADB" w14:textId="77777777" w:rsidR="000931D0" w:rsidRDefault="000931D0" w:rsidP="000931D0">
      <w:pPr>
        <w:pStyle w:val="Heading1"/>
      </w:pPr>
      <w:bookmarkStart w:id="3829" w:name="_Ref358725848"/>
      <w:bookmarkStart w:id="3830" w:name="_Toc440455465"/>
      <w:bookmarkStart w:id="3831" w:name="_Toc440455673"/>
      <w:bookmarkStart w:id="3832" w:name="_Toc334439707"/>
      <w:bookmarkStart w:id="3833" w:name="_Ref334442041"/>
      <w:bookmarkStart w:id="3834" w:name="_Ref342477258"/>
      <w:bookmarkStart w:id="3835" w:name="_Toc342590103"/>
      <w:bookmarkStart w:id="3836" w:name="_Ref351643508"/>
      <w:bookmarkStart w:id="3837" w:name="_Ref351644511"/>
      <w:bookmarkStart w:id="3838" w:name="_Toc353454806"/>
      <w:bookmarkStart w:id="3839" w:name="_Ref354852669"/>
      <w:bookmarkStart w:id="3840" w:name="_Ref358725245"/>
      <w:bookmarkStart w:id="3841" w:name="_Ref342479375"/>
      <w:bookmarkStart w:id="3842" w:name="_Toc342590142"/>
      <w:bookmarkStart w:id="3843" w:name="_Toc353454822"/>
      <w:r>
        <w:t>Adnominal possessive relations</w:t>
      </w:r>
      <w:bookmarkEnd w:id="3829"/>
      <w:bookmarkEnd w:id="3830"/>
      <w:bookmarkEnd w:id="3831"/>
    </w:p>
    <w:p w14:paraId="66ED7213" w14:textId="79F57819" w:rsidR="000931D0" w:rsidRDefault="000931D0" w:rsidP="00822EFE">
      <w:pPr>
        <w:pStyle w:val="Body0000after"/>
      </w:pPr>
      <w:r>
        <w:t xml:space="preserve">In Papuan Malay, adnominal possessive relations between two noun phrases are encoded with the possessive ligature </w:t>
      </w:r>
      <w:r w:rsidRPr="00EB2474">
        <w:rPr>
          <w:rStyle w:val="ChItalBold"/>
        </w:rPr>
        <w:t>punya</w:t>
      </w:r>
      <w:r>
        <w:t xml:space="preserve"> </w:t>
      </w:r>
      <w:r w:rsidR="00B7093A">
        <w:t>‘</w:t>
      </w:r>
      <w:r w:rsidRPr="0099608C">
        <w:rPr>
          <w:rStyle w:val="ChSmallCaps"/>
        </w:rPr>
        <w:t>poss</w:t>
      </w:r>
      <w:r w:rsidR="00B7093A">
        <w:t>’</w:t>
      </w:r>
      <w:r>
        <w:t>. The noun phrase preceding the ligature (</w:t>
      </w:r>
      <w:r w:rsidRPr="0099608C">
        <w:rPr>
          <w:rStyle w:val="ChSmallCaps"/>
        </w:rPr>
        <w:t>lig</w:t>
      </w:r>
      <w:r>
        <w:t>) designates the possessor (</w:t>
      </w:r>
      <w:r w:rsidRPr="0099608C">
        <w:rPr>
          <w:rStyle w:val="ChSmallCaps"/>
        </w:rPr>
        <w:t>possr</w:t>
      </w:r>
      <w:r>
        <w:t>), while the noun phrase following it expresses the possessum (</w:t>
      </w:r>
      <w:r w:rsidRPr="0099608C">
        <w:rPr>
          <w:rStyle w:val="ChSmallCaps"/>
        </w:rPr>
        <w:t>possm</w:t>
      </w:r>
      <w:r>
        <w:t xml:space="preserve">), such that </w:t>
      </w:r>
      <w:r w:rsidR="00B7093A">
        <w:t>‘</w:t>
      </w:r>
      <w:r w:rsidRPr="0099608C">
        <w:rPr>
          <w:rStyle w:val="ChSmallCaps"/>
        </w:rPr>
        <w:t>possr</w:t>
      </w:r>
      <w:r>
        <w:t>-</w:t>
      </w:r>
      <w:r w:rsidRPr="0099608C">
        <w:rPr>
          <w:rStyle w:val="ChSmallCaps"/>
        </w:rPr>
        <w:t>np</w:t>
      </w:r>
      <w:r w:rsidR="00DF5D68">
        <w:t xml:space="preserve"> – </w:t>
      </w:r>
      <w:r w:rsidRPr="00554D61">
        <w:rPr>
          <w:rStyle w:val="ChItalBold"/>
        </w:rPr>
        <w:t>punya</w:t>
      </w:r>
      <w:r w:rsidRPr="00FA5950">
        <w:t xml:space="preserve"> </w:t>
      </w:r>
      <w:r w:rsidR="00B7093A">
        <w:t>‘</w:t>
      </w:r>
      <w:r w:rsidRPr="0099608C">
        <w:rPr>
          <w:rStyle w:val="ChSmallCaps"/>
        </w:rPr>
        <w:t>poss</w:t>
      </w:r>
      <w:r w:rsidR="00B7093A">
        <w:t>’</w:t>
      </w:r>
      <w:r w:rsidR="00DF5D68" w:rsidRPr="00FA5950">
        <w:t xml:space="preserve"> </w:t>
      </w:r>
      <w:r w:rsidR="00DF5D68" w:rsidRPr="00D932D3">
        <w:t>–</w:t>
      </w:r>
      <w:r w:rsidR="00DF5D68" w:rsidRPr="00FA5950">
        <w:t xml:space="preserve"> </w:t>
      </w:r>
      <w:r w:rsidRPr="0099608C">
        <w:rPr>
          <w:rStyle w:val="ChSmallCaps"/>
        </w:rPr>
        <w:t>possm</w:t>
      </w:r>
      <w:r>
        <w:t>-</w:t>
      </w:r>
      <w:r w:rsidRPr="0099608C">
        <w:rPr>
          <w:rStyle w:val="ChSmallCaps"/>
        </w:rPr>
        <w:t>np</w:t>
      </w:r>
      <w:r w:rsidR="00B7093A">
        <w:t>’</w:t>
      </w:r>
      <w:r w:rsidRPr="00856563">
        <w:t>.</w:t>
      </w:r>
    </w:p>
    <w:p w14:paraId="3E3E401C" w14:textId="39CC90F7" w:rsidR="000931D0" w:rsidRDefault="00D8609A" w:rsidP="00627FC4">
      <w:pPr>
        <w:pStyle w:val="Body0500after"/>
      </w:pPr>
      <w:r>
        <w:t xml:space="preserve">The main function of adnominal possessive constructions is to denote possession of a definite possessum. In addition, </w:t>
      </w:r>
      <w:r w:rsidR="000931D0" w:rsidRPr="00856563">
        <w:rPr>
          <w:rStyle w:val="ChItalBold"/>
        </w:rPr>
        <w:t>punya</w:t>
      </w:r>
      <w:r w:rsidR="000931D0" w:rsidRPr="00856563">
        <w:t xml:space="preserve"> </w:t>
      </w:r>
      <w:r w:rsidR="00B7093A">
        <w:t>‘</w:t>
      </w:r>
      <w:r w:rsidR="000931D0" w:rsidRPr="0099608C">
        <w:rPr>
          <w:rStyle w:val="ChSmallCaps"/>
        </w:rPr>
        <w:t>poss</w:t>
      </w:r>
      <w:r w:rsidR="00B7093A">
        <w:t>’</w:t>
      </w:r>
      <w:r w:rsidR="000931D0">
        <w:t xml:space="preserve"> </w:t>
      </w:r>
      <w:r w:rsidR="000931D0" w:rsidRPr="00856563">
        <w:t>serve</w:t>
      </w:r>
      <w:r w:rsidR="000931D0">
        <w:t>s</w:t>
      </w:r>
      <w:r w:rsidR="000931D0" w:rsidRPr="00856563">
        <w:t xml:space="preserve"> other functions in </w:t>
      </w:r>
      <w:r w:rsidR="00B7093A">
        <w:t>‘</w:t>
      </w:r>
      <w:r w:rsidR="000931D0" w:rsidRPr="0099608C">
        <w:rPr>
          <w:rStyle w:val="ChSmallCaps"/>
        </w:rPr>
        <w:t>possr</w:t>
      </w:r>
      <w:r w:rsidR="000931D0">
        <w:t>-</w:t>
      </w:r>
      <w:r w:rsidR="000931D0" w:rsidRPr="0099608C">
        <w:rPr>
          <w:rStyle w:val="ChSmallCaps"/>
        </w:rPr>
        <w:t>np</w:t>
      </w:r>
      <w:r w:rsidR="00DF5D68">
        <w:t xml:space="preserve"> – </w:t>
      </w:r>
      <w:r w:rsidR="000931D0" w:rsidRPr="00554D61">
        <w:rPr>
          <w:rStyle w:val="ChItalBold"/>
        </w:rPr>
        <w:t>punya</w:t>
      </w:r>
      <w:r w:rsidR="000931D0" w:rsidRPr="00FA5950">
        <w:t xml:space="preserve"> </w:t>
      </w:r>
      <w:r w:rsidR="00B7093A">
        <w:t>‘</w:t>
      </w:r>
      <w:r w:rsidR="000931D0" w:rsidRPr="0099608C">
        <w:rPr>
          <w:rStyle w:val="ChSmallCaps"/>
        </w:rPr>
        <w:t>poss</w:t>
      </w:r>
      <w:r w:rsidR="00B7093A">
        <w:t>’</w:t>
      </w:r>
      <w:r w:rsidR="00DF5D68" w:rsidRPr="008020F1">
        <w:t xml:space="preserve"> </w:t>
      </w:r>
      <w:r w:rsidR="00DF5D68" w:rsidRPr="00D932D3">
        <w:t>–</w:t>
      </w:r>
      <w:r w:rsidR="00DF5D68" w:rsidRPr="008020F1">
        <w:t xml:space="preserve"> </w:t>
      </w:r>
      <w:r w:rsidR="000931D0" w:rsidRPr="0099608C">
        <w:rPr>
          <w:rStyle w:val="ChSmallCaps"/>
        </w:rPr>
        <w:t>possm</w:t>
      </w:r>
      <w:r w:rsidR="000931D0">
        <w:t>-</w:t>
      </w:r>
      <w:r w:rsidR="000931D0" w:rsidRPr="0099608C">
        <w:rPr>
          <w:rStyle w:val="ChSmallCaps"/>
        </w:rPr>
        <w:t>np</w:t>
      </w:r>
      <w:r w:rsidR="00B7093A">
        <w:t>’</w:t>
      </w:r>
      <w:r w:rsidR="000931D0">
        <w:t xml:space="preserve"> </w:t>
      </w:r>
      <w:r w:rsidR="000931D0" w:rsidRPr="00856563">
        <w:t>constructions</w:t>
      </w:r>
      <w:r w:rsidR="000931D0">
        <w:t xml:space="preserve">. It is employed to mark and emphasize </w:t>
      </w:r>
      <w:r w:rsidR="000931D0" w:rsidRPr="00856563">
        <w:t>locational</w:t>
      </w:r>
      <w:r w:rsidR="000931D0">
        <w:t>, temporal,</w:t>
      </w:r>
      <w:r w:rsidR="000931D0" w:rsidRPr="00856563">
        <w:t xml:space="preserve"> or associative relations</w:t>
      </w:r>
      <w:r w:rsidR="000931D0">
        <w:t xml:space="preserve">, to indicate </w:t>
      </w:r>
      <w:r w:rsidR="000931D0" w:rsidRPr="00856563">
        <w:t>beneficiary relations</w:t>
      </w:r>
      <w:r w:rsidR="000931D0">
        <w:t xml:space="preserve">, or to signal speaker </w:t>
      </w:r>
      <w:r w:rsidR="000931D0" w:rsidRPr="00856563">
        <w:t xml:space="preserve">attitudes </w:t>
      </w:r>
      <w:r w:rsidR="00627FC4">
        <w:t>and</w:t>
      </w:r>
      <w:r w:rsidR="000931D0" w:rsidRPr="00856563">
        <w:t xml:space="preserve"> evaluations</w:t>
      </w:r>
      <w:r w:rsidR="00627FC4">
        <w:t xml:space="preserve">. Besides, </w:t>
      </w:r>
      <w:r w:rsidR="000931D0">
        <w:t xml:space="preserve">the ligature is </w:t>
      </w:r>
      <w:r w:rsidR="00627FC4">
        <w:t xml:space="preserve">also </w:t>
      </w:r>
      <w:r w:rsidR="000931D0">
        <w:t xml:space="preserve">used in </w:t>
      </w:r>
      <w:r w:rsidR="000931D0" w:rsidRPr="00856563">
        <w:t xml:space="preserve">reflexive </w:t>
      </w:r>
      <w:r w:rsidR="000931D0">
        <w:t>expressions.</w:t>
      </w:r>
      <w:r w:rsidR="009F6AD7">
        <w:t xml:space="preserve"> (Possession of an indefinite possessum is not expressed with an adnominal possessive construction, but with a two-argument existential clause or a nominal clause; details are presented in </w:t>
      </w:r>
      <w:r w:rsidR="009F6AD7" w:rsidRPr="000320EB">
        <w:t>§</w:t>
      </w:r>
      <w:r w:rsidR="009F6AD7" w:rsidRPr="000320EB">
        <w:fldChar w:fldCharType="begin"/>
      </w:r>
      <w:r w:rsidR="009F6AD7" w:rsidRPr="000320EB">
        <w:instrText xml:space="preserve"> REF _Ref263510867 \w \h </w:instrText>
      </w:r>
      <w:r w:rsidR="009F6AD7">
        <w:instrText xml:space="preserve"> \* MERGEFORMAT </w:instrText>
      </w:r>
      <w:r w:rsidR="009F6AD7" w:rsidRPr="000320EB">
        <w:fldChar w:fldCharType="separate"/>
      </w:r>
      <w:r w:rsidR="00154D81">
        <w:rPr>
          <w:cs/>
        </w:rPr>
        <w:t>‎</w:t>
      </w:r>
      <w:r w:rsidR="00154D81">
        <w:t>11.4.2</w:t>
      </w:r>
      <w:r w:rsidR="009F6AD7" w:rsidRPr="000320EB">
        <w:fldChar w:fldCharType="end"/>
      </w:r>
      <w:r w:rsidR="009F6AD7">
        <w:t xml:space="preserve"> and </w:t>
      </w:r>
      <w:r w:rsidR="009F6AD7" w:rsidRPr="006331B3">
        <w:t>§</w:t>
      </w:r>
      <w:r w:rsidR="009F6AD7">
        <w:fldChar w:fldCharType="begin"/>
      </w:r>
      <w:r w:rsidR="009F6AD7">
        <w:instrText xml:space="preserve"> REF _Ref272583000 \w \h </w:instrText>
      </w:r>
      <w:r w:rsidR="009F6AD7">
        <w:fldChar w:fldCharType="separate"/>
      </w:r>
      <w:r w:rsidR="00154D81">
        <w:rPr>
          <w:cs/>
        </w:rPr>
        <w:t>‎</w:t>
      </w:r>
      <w:r w:rsidR="00154D81">
        <w:t>12.2</w:t>
      </w:r>
      <w:r w:rsidR="009F6AD7">
        <w:fldChar w:fldCharType="end"/>
      </w:r>
      <w:r w:rsidR="009F6AD7">
        <w:t>, respectively.)</w:t>
      </w:r>
    </w:p>
    <w:p w14:paraId="752E39A7" w14:textId="77777777" w:rsidR="000931D0" w:rsidRDefault="000931D0" w:rsidP="00822EFE">
      <w:pPr>
        <w:pStyle w:val="Body0505after"/>
      </w:pPr>
      <w:r>
        <w:t xml:space="preserve">The three constituents of an adnominal possessive construction have different realizations, as illustrated in </w:t>
      </w:r>
      <w:r>
        <w:fldChar w:fldCharType="begin"/>
      </w:r>
      <w:r>
        <w:instrText xml:space="preserve"> REF _Ref340663803 \h </w:instrText>
      </w:r>
      <w:r>
        <w:fldChar w:fldCharType="separate"/>
      </w:r>
      <w:r w:rsidR="00154D81" w:rsidRPr="00856563">
        <w:t xml:space="preserve">Table </w:t>
      </w:r>
      <w:r w:rsidR="00154D81">
        <w:rPr>
          <w:noProof/>
          <w:cs/>
        </w:rPr>
        <w:t>‎</w:t>
      </w:r>
      <w:r w:rsidR="00154D81">
        <w:rPr>
          <w:noProof/>
        </w:rPr>
        <w:t>9</w:t>
      </w:r>
      <w:r w:rsidR="00154D81">
        <w:t>.</w:t>
      </w:r>
      <w:r w:rsidR="00154D81">
        <w:rPr>
          <w:noProof/>
        </w:rPr>
        <w:t>1</w:t>
      </w:r>
      <w:r>
        <w:fldChar w:fldCharType="end"/>
      </w:r>
      <w:r>
        <w:t xml:space="preserve">. The possessive marker can be realized with long </w:t>
      </w:r>
      <w:r w:rsidRPr="00850450">
        <w:rPr>
          <w:rStyle w:val="ChItalBold"/>
        </w:rPr>
        <w:t>punya</w:t>
      </w:r>
      <w:r>
        <w:t xml:space="preserve">, reduced </w:t>
      </w:r>
      <w:r w:rsidRPr="00850450">
        <w:rPr>
          <w:rStyle w:val="ChItalBold"/>
        </w:rPr>
        <w:t>pu</w:t>
      </w:r>
      <w:r>
        <w:t xml:space="preserve">, clitic </w:t>
      </w:r>
      <w:r w:rsidRPr="00850450">
        <w:rPr>
          <w:rStyle w:val="ChItalBold"/>
        </w:rPr>
        <w:t>=p</w:t>
      </w:r>
      <w:r>
        <w:t xml:space="preserve">, or a zero morpheme. The noun phrases expressing the possessor and possessum can belong to different syntactic categories. The most common constituents are lexical nouns and noun phrases. Demonstratives can also take either slot. Also very common are </w:t>
      </w:r>
      <w:r w:rsidR="00E23C85">
        <w:t xml:space="preserve">personal </w:t>
      </w:r>
      <w:r w:rsidR="00E23C85" w:rsidRPr="00856563">
        <w:t>pronoun</w:t>
      </w:r>
      <w:r>
        <w:t xml:space="preserve"> possessors. In non-canonical possessive constructions, the possessor and possessum slots can also be filled by verbs. In addition, mid-range quantifiers, temporal adverbs and prepositional phrases can take the possessum slot. In both canonical and non-canonical possessive constructions, the possessum can be omitted.</w:t>
      </w:r>
    </w:p>
    <w:p w14:paraId="0966A073" w14:textId="77777777" w:rsidR="000931D0" w:rsidRPr="00856563" w:rsidRDefault="000931D0" w:rsidP="000931D0">
      <w:pPr>
        <w:pStyle w:val="Caption"/>
      </w:pPr>
      <w:bookmarkStart w:id="3844" w:name="_Ref340663803"/>
      <w:bookmarkStart w:id="3845" w:name="_Ref282004347"/>
      <w:r w:rsidRPr="00856563">
        <w:t xml:space="preserve">Table </w:t>
      </w:r>
      <w:fldSimple w:instr=" STYLEREF 1 \s ">
        <w:r w:rsidR="00154D81">
          <w:rPr>
            <w:noProof/>
            <w:cs/>
          </w:rPr>
          <w:t>‎</w:t>
        </w:r>
        <w:r w:rsidR="00154D81">
          <w:rPr>
            <w:noProof/>
          </w:rPr>
          <w:t>9</w:t>
        </w:r>
      </w:fldSimple>
      <w:r w:rsidR="00F207A1">
        <w:t>.</w:t>
      </w:r>
      <w:fldSimple w:instr=" SEQ Table \* ARABIC \s 1 ">
        <w:r w:rsidR="00154D81">
          <w:rPr>
            <w:noProof/>
          </w:rPr>
          <w:t>1</w:t>
        </w:r>
      </w:fldSimple>
      <w:bookmarkEnd w:id="3844"/>
      <w:r w:rsidRPr="00856563">
        <w:t>:</w:t>
      </w:r>
      <w:r w:rsidRPr="00856563">
        <w:tab/>
      </w:r>
      <w:r>
        <w:t>Adnominal possessive constructions</w:t>
      </w:r>
    </w:p>
    <w:tbl>
      <w:tblPr>
        <w:tblW w:w="4537"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701"/>
        <w:gridCol w:w="851"/>
        <w:gridCol w:w="1985"/>
      </w:tblGrid>
      <w:tr w:rsidR="00AC23C4" w14:paraId="7F82CFFA" w14:textId="77777777" w:rsidTr="00415344">
        <w:tc>
          <w:tcPr>
            <w:tcW w:w="1701" w:type="dxa"/>
            <w:tcBorders>
              <w:top w:val="single" w:sz="4" w:space="0" w:color="auto"/>
              <w:left w:val="nil"/>
              <w:bottom w:val="single" w:sz="4" w:space="0" w:color="auto"/>
              <w:right w:val="nil"/>
            </w:tcBorders>
            <w:shd w:val="clear" w:color="auto" w:fill="auto"/>
          </w:tcPr>
          <w:p w14:paraId="41261B18" w14:textId="77777777" w:rsidR="000931D0" w:rsidRPr="0099608C" w:rsidRDefault="000931D0" w:rsidP="001D04AF">
            <w:pPr>
              <w:pStyle w:val="TableHd"/>
              <w:rPr>
                <w:rStyle w:val="ChSmallCaps"/>
              </w:rPr>
            </w:pPr>
            <w:r w:rsidRPr="0099608C">
              <w:rPr>
                <w:rStyle w:val="ChSmallCaps"/>
              </w:rPr>
              <w:t>possr</w:t>
            </w:r>
          </w:p>
        </w:tc>
        <w:tc>
          <w:tcPr>
            <w:tcW w:w="851" w:type="dxa"/>
            <w:tcBorders>
              <w:top w:val="single" w:sz="4" w:space="0" w:color="auto"/>
              <w:left w:val="nil"/>
              <w:bottom w:val="single" w:sz="4" w:space="0" w:color="auto"/>
              <w:right w:val="nil"/>
            </w:tcBorders>
            <w:shd w:val="clear" w:color="auto" w:fill="auto"/>
          </w:tcPr>
          <w:p w14:paraId="6DEA2DD9" w14:textId="77777777" w:rsidR="000931D0" w:rsidRPr="0099608C" w:rsidRDefault="000931D0" w:rsidP="001D04AF">
            <w:pPr>
              <w:pStyle w:val="TableHd"/>
              <w:rPr>
                <w:rStyle w:val="ChSmallCaps"/>
              </w:rPr>
            </w:pPr>
            <w:r w:rsidRPr="0099608C">
              <w:rPr>
                <w:rStyle w:val="ChSmallCaps"/>
              </w:rPr>
              <w:t>lig</w:t>
            </w:r>
          </w:p>
        </w:tc>
        <w:tc>
          <w:tcPr>
            <w:tcW w:w="1985" w:type="dxa"/>
            <w:tcBorders>
              <w:top w:val="single" w:sz="4" w:space="0" w:color="auto"/>
              <w:left w:val="nil"/>
              <w:bottom w:val="single" w:sz="4" w:space="0" w:color="auto"/>
              <w:right w:val="nil"/>
            </w:tcBorders>
            <w:shd w:val="clear" w:color="auto" w:fill="auto"/>
          </w:tcPr>
          <w:p w14:paraId="4BEDDEA2" w14:textId="77777777" w:rsidR="000931D0" w:rsidRPr="0099608C" w:rsidRDefault="000931D0" w:rsidP="001D04AF">
            <w:pPr>
              <w:pStyle w:val="TableHd"/>
              <w:rPr>
                <w:rStyle w:val="ChSmallCaps"/>
              </w:rPr>
            </w:pPr>
            <w:r w:rsidRPr="0099608C">
              <w:rPr>
                <w:rStyle w:val="ChSmallCaps"/>
              </w:rPr>
              <w:t>possm</w:t>
            </w:r>
          </w:p>
        </w:tc>
      </w:tr>
      <w:tr w:rsidR="00AC23C4" w14:paraId="311EE1BD" w14:textId="77777777" w:rsidTr="00415344">
        <w:tc>
          <w:tcPr>
            <w:tcW w:w="1701" w:type="dxa"/>
            <w:tcBorders>
              <w:top w:val="single" w:sz="4" w:space="0" w:color="auto"/>
              <w:left w:val="nil"/>
              <w:right w:val="nil"/>
            </w:tcBorders>
            <w:shd w:val="clear" w:color="auto" w:fill="auto"/>
          </w:tcPr>
          <w:p w14:paraId="5871B5EF" w14:textId="77777777" w:rsidR="000931D0" w:rsidRDefault="000931D0" w:rsidP="00B701B0">
            <w:pPr>
              <w:pStyle w:val="TableCell2-0115pt"/>
            </w:pPr>
            <w:r>
              <w:t>Lexical nouns</w:t>
            </w:r>
          </w:p>
        </w:tc>
        <w:tc>
          <w:tcPr>
            <w:tcW w:w="851" w:type="dxa"/>
            <w:tcBorders>
              <w:top w:val="single" w:sz="4" w:space="0" w:color="auto"/>
              <w:left w:val="nil"/>
              <w:right w:val="nil"/>
            </w:tcBorders>
            <w:shd w:val="clear" w:color="auto" w:fill="auto"/>
          </w:tcPr>
          <w:p w14:paraId="1D5D8571" w14:textId="77777777" w:rsidR="000931D0" w:rsidRPr="00885A7E" w:rsidRDefault="000931D0" w:rsidP="00B701B0">
            <w:pPr>
              <w:pStyle w:val="TableCell2-0115pt"/>
              <w:rPr>
                <w:rStyle w:val="ChItalBold"/>
              </w:rPr>
            </w:pPr>
            <w:r w:rsidRPr="00885A7E">
              <w:rPr>
                <w:rStyle w:val="ChItalBold"/>
              </w:rPr>
              <w:t>punya</w:t>
            </w:r>
          </w:p>
        </w:tc>
        <w:tc>
          <w:tcPr>
            <w:tcW w:w="1985" w:type="dxa"/>
            <w:tcBorders>
              <w:top w:val="single" w:sz="4" w:space="0" w:color="auto"/>
              <w:left w:val="nil"/>
              <w:right w:val="nil"/>
            </w:tcBorders>
            <w:shd w:val="clear" w:color="auto" w:fill="auto"/>
          </w:tcPr>
          <w:p w14:paraId="27D4FDF1" w14:textId="77777777" w:rsidR="000931D0" w:rsidRDefault="000931D0" w:rsidP="00B701B0">
            <w:pPr>
              <w:pStyle w:val="TableCell2-0115pt"/>
            </w:pPr>
            <w:r>
              <w:t>Lexical nouns</w:t>
            </w:r>
          </w:p>
        </w:tc>
      </w:tr>
      <w:tr w:rsidR="00AC23C4" w14:paraId="3CA0E0FB" w14:textId="77777777" w:rsidTr="00415344">
        <w:tc>
          <w:tcPr>
            <w:tcW w:w="1701" w:type="dxa"/>
            <w:tcBorders>
              <w:left w:val="nil"/>
              <w:right w:val="nil"/>
            </w:tcBorders>
            <w:shd w:val="clear" w:color="auto" w:fill="auto"/>
          </w:tcPr>
          <w:p w14:paraId="08C6EBAD" w14:textId="77777777" w:rsidR="000931D0" w:rsidRDefault="000931D0" w:rsidP="001D04AF">
            <w:pPr>
              <w:pStyle w:val="O0Nwnext115pt"/>
            </w:pPr>
            <w:r>
              <w:t>Noun phrases</w:t>
            </w:r>
          </w:p>
        </w:tc>
        <w:tc>
          <w:tcPr>
            <w:tcW w:w="851" w:type="dxa"/>
            <w:tcBorders>
              <w:left w:val="nil"/>
              <w:right w:val="nil"/>
            </w:tcBorders>
            <w:shd w:val="clear" w:color="auto" w:fill="auto"/>
          </w:tcPr>
          <w:p w14:paraId="524C016C" w14:textId="77777777" w:rsidR="000931D0" w:rsidRPr="00885A7E" w:rsidRDefault="000931D0" w:rsidP="001D04AF">
            <w:pPr>
              <w:pStyle w:val="O0Nwnext115pt"/>
              <w:rPr>
                <w:rStyle w:val="ChItalBold"/>
              </w:rPr>
            </w:pPr>
            <w:r w:rsidRPr="00885A7E">
              <w:rPr>
                <w:rStyle w:val="ChItalBold"/>
              </w:rPr>
              <w:t>pu</w:t>
            </w:r>
          </w:p>
        </w:tc>
        <w:tc>
          <w:tcPr>
            <w:tcW w:w="1985" w:type="dxa"/>
            <w:tcBorders>
              <w:left w:val="nil"/>
              <w:right w:val="nil"/>
            </w:tcBorders>
            <w:shd w:val="clear" w:color="auto" w:fill="auto"/>
          </w:tcPr>
          <w:p w14:paraId="48DF6134" w14:textId="77777777" w:rsidR="000931D0" w:rsidRDefault="000931D0" w:rsidP="001D04AF">
            <w:pPr>
              <w:pStyle w:val="O0Nwnext115pt"/>
            </w:pPr>
            <w:r>
              <w:t>Noun phrases</w:t>
            </w:r>
          </w:p>
        </w:tc>
      </w:tr>
      <w:tr w:rsidR="00AC23C4" w14:paraId="351682C1" w14:textId="77777777" w:rsidTr="00415344">
        <w:tc>
          <w:tcPr>
            <w:tcW w:w="1701" w:type="dxa"/>
            <w:tcBorders>
              <w:left w:val="nil"/>
              <w:right w:val="nil"/>
            </w:tcBorders>
            <w:shd w:val="clear" w:color="auto" w:fill="auto"/>
          </w:tcPr>
          <w:p w14:paraId="02E3D5E7" w14:textId="77777777" w:rsidR="000931D0" w:rsidRDefault="000931D0" w:rsidP="001D04AF">
            <w:pPr>
              <w:pStyle w:val="O0Nwnext115pt"/>
            </w:pPr>
            <w:r>
              <w:t>Demonstratives</w:t>
            </w:r>
          </w:p>
        </w:tc>
        <w:tc>
          <w:tcPr>
            <w:tcW w:w="851" w:type="dxa"/>
            <w:tcBorders>
              <w:left w:val="nil"/>
              <w:right w:val="nil"/>
            </w:tcBorders>
            <w:shd w:val="clear" w:color="auto" w:fill="auto"/>
          </w:tcPr>
          <w:p w14:paraId="7991B4CA" w14:textId="77777777" w:rsidR="000931D0" w:rsidRPr="00885A7E" w:rsidRDefault="000931D0" w:rsidP="001D04AF">
            <w:pPr>
              <w:pStyle w:val="O0Nwnext115pt"/>
              <w:rPr>
                <w:rStyle w:val="ChItalBold"/>
              </w:rPr>
            </w:pPr>
            <w:r w:rsidRPr="00885A7E">
              <w:rPr>
                <w:rStyle w:val="ChItalBold"/>
              </w:rPr>
              <w:t>pu</w:t>
            </w:r>
          </w:p>
        </w:tc>
        <w:tc>
          <w:tcPr>
            <w:tcW w:w="1985" w:type="dxa"/>
            <w:tcBorders>
              <w:left w:val="nil"/>
              <w:right w:val="nil"/>
            </w:tcBorders>
            <w:shd w:val="clear" w:color="auto" w:fill="auto"/>
          </w:tcPr>
          <w:p w14:paraId="65D19A3A" w14:textId="77777777" w:rsidR="000931D0" w:rsidRDefault="000931D0" w:rsidP="001D04AF">
            <w:pPr>
              <w:pStyle w:val="O0Nwnext115pt"/>
            </w:pPr>
            <w:r>
              <w:t>Demonstratives</w:t>
            </w:r>
          </w:p>
        </w:tc>
      </w:tr>
      <w:tr w:rsidR="00AC23C4" w14:paraId="7293A6D9" w14:textId="77777777" w:rsidTr="00415344">
        <w:tc>
          <w:tcPr>
            <w:tcW w:w="1701" w:type="dxa"/>
            <w:tcBorders>
              <w:left w:val="nil"/>
              <w:right w:val="nil"/>
            </w:tcBorders>
            <w:shd w:val="clear" w:color="auto" w:fill="auto"/>
          </w:tcPr>
          <w:p w14:paraId="3BA2FE3B" w14:textId="77777777" w:rsidR="000931D0" w:rsidRDefault="00E23C85" w:rsidP="001D04AF">
            <w:pPr>
              <w:pStyle w:val="O0Nwnext115pt"/>
            </w:pPr>
            <w:r>
              <w:t xml:space="preserve">Personal </w:t>
            </w:r>
            <w:r w:rsidRPr="00856563">
              <w:t>pronoun</w:t>
            </w:r>
            <w:r w:rsidR="000931D0">
              <w:t>s</w:t>
            </w:r>
          </w:p>
        </w:tc>
        <w:tc>
          <w:tcPr>
            <w:tcW w:w="851" w:type="dxa"/>
            <w:tcBorders>
              <w:left w:val="nil"/>
              <w:right w:val="nil"/>
            </w:tcBorders>
            <w:shd w:val="clear" w:color="auto" w:fill="auto"/>
          </w:tcPr>
          <w:p w14:paraId="76FFE849" w14:textId="77777777" w:rsidR="000931D0" w:rsidRPr="00885A7E" w:rsidRDefault="000931D0" w:rsidP="001D04AF">
            <w:pPr>
              <w:pStyle w:val="O0Nwnext115pt"/>
              <w:rPr>
                <w:rStyle w:val="ChItalBold"/>
              </w:rPr>
            </w:pPr>
            <w:r w:rsidRPr="00885A7E">
              <w:rPr>
                <w:rStyle w:val="ChItalBold"/>
              </w:rPr>
              <w:t>=p</w:t>
            </w:r>
          </w:p>
        </w:tc>
        <w:tc>
          <w:tcPr>
            <w:tcW w:w="1985" w:type="dxa"/>
            <w:tcBorders>
              <w:left w:val="nil"/>
              <w:right w:val="nil"/>
            </w:tcBorders>
            <w:shd w:val="clear" w:color="auto" w:fill="auto"/>
          </w:tcPr>
          <w:p w14:paraId="527F23F7" w14:textId="77777777" w:rsidR="000931D0" w:rsidRDefault="000931D0" w:rsidP="001D04AF">
            <w:pPr>
              <w:pStyle w:val="O0Nwnext115pt"/>
            </w:pPr>
            <w:r>
              <w:t>Verbs</w:t>
            </w:r>
          </w:p>
        </w:tc>
      </w:tr>
      <w:tr w:rsidR="00AC23C4" w14:paraId="44B171B6" w14:textId="77777777" w:rsidTr="00415344">
        <w:tc>
          <w:tcPr>
            <w:tcW w:w="1701" w:type="dxa"/>
            <w:tcBorders>
              <w:left w:val="nil"/>
              <w:right w:val="nil"/>
            </w:tcBorders>
            <w:shd w:val="clear" w:color="auto" w:fill="auto"/>
          </w:tcPr>
          <w:p w14:paraId="2574D728" w14:textId="77777777" w:rsidR="000931D0" w:rsidRDefault="000931D0" w:rsidP="001D04AF">
            <w:pPr>
              <w:pStyle w:val="O0Nwnext115pt"/>
            </w:pPr>
            <w:r>
              <w:t>Verbs</w:t>
            </w:r>
          </w:p>
        </w:tc>
        <w:tc>
          <w:tcPr>
            <w:tcW w:w="851" w:type="dxa"/>
            <w:tcBorders>
              <w:left w:val="nil"/>
              <w:right w:val="nil"/>
            </w:tcBorders>
            <w:shd w:val="clear" w:color="auto" w:fill="auto"/>
          </w:tcPr>
          <w:p w14:paraId="0E6EEAFB" w14:textId="77777777" w:rsidR="000931D0" w:rsidRPr="00647D86" w:rsidRDefault="000931D0" w:rsidP="001D04AF">
            <w:pPr>
              <w:pStyle w:val="O0Nwnext115pt"/>
            </w:pPr>
            <w:r w:rsidRPr="00647D86">
              <w:sym w:font="Symbol" w:char="F0C6"/>
            </w:r>
          </w:p>
        </w:tc>
        <w:tc>
          <w:tcPr>
            <w:tcW w:w="1985" w:type="dxa"/>
            <w:tcBorders>
              <w:left w:val="nil"/>
              <w:right w:val="nil"/>
            </w:tcBorders>
            <w:shd w:val="clear" w:color="auto" w:fill="auto"/>
          </w:tcPr>
          <w:p w14:paraId="503963AB" w14:textId="77777777" w:rsidR="000931D0" w:rsidRDefault="000931D0" w:rsidP="001D04AF">
            <w:pPr>
              <w:pStyle w:val="O0Nwnext115pt"/>
            </w:pPr>
            <w:r>
              <w:t>Quantifiers</w:t>
            </w:r>
          </w:p>
        </w:tc>
      </w:tr>
      <w:tr w:rsidR="00AC23C4" w14:paraId="05ACEB3A" w14:textId="77777777" w:rsidTr="00415344">
        <w:tc>
          <w:tcPr>
            <w:tcW w:w="1701" w:type="dxa"/>
            <w:tcBorders>
              <w:left w:val="nil"/>
              <w:right w:val="nil"/>
            </w:tcBorders>
            <w:shd w:val="clear" w:color="auto" w:fill="auto"/>
          </w:tcPr>
          <w:p w14:paraId="66641DBE" w14:textId="77777777" w:rsidR="000931D0" w:rsidRDefault="000931D0" w:rsidP="001D04AF">
            <w:pPr>
              <w:pStyle w:val="O0Nwnext115pt"/>
            </w:pPr>
          </w:p>
        </w:tc>
        <w:tc>
          <w:tcPr>
            <w:tcW w:w="851" w:type="dxa"/>
            <w:tcBorders>
              <w:left w:val="nil"/>
              <w:right w:val="nil"/>
            </w:tcBorders>
            <w:shd w:val="clear" w:color="auto" w:fill="auto"/>
          </w:tcPr>
          <w:p w14:paraId="29D5FEEE" w14:textId="77777777" w:rsidR="000931D0" w:rsidRPr="005A6AD1" w:rsidRDefault="000931D0" w:rsidP="001D04AF">
            <w:pPr>
              <w:pStyle w:val="O0Nwnext115pt"/>
            </w:pPr>
          </w:p>
        </w:tc>
        <w:tc>
          <w:tcPr>
            <w:tcW w:w="1985" w:type="dxa"/>
            <w:tcBorders>
              <w:left w:val="nil"/>
              <w:right w:val="nil"/>
            </w:tcBorders>
            <w:shd w:val="clear" w:color="auto" w:fill="auto"/>
          </w:tcPr>
          <w:p w14:paraId="11A1C270" w14:textId="77777777" w:rsidR="000931D0" w:rsidRDefault="000931D0" w:rsidP="001D04AF">
            <w:pPr>
              <w:pStyle w:val="O0Nwnext115pt"/>
            </w:pPr>
            <w:r>
              <w:t>Adverbs</w:t>
            </w:r>
          </w:p>
        </w:tc>
      </w:tr>
      <w:tr w:rsidR="00AC23C4" w14:paraId="5C19591D" w14:textId="77777777" w:rsidTr="00415344">
        <w:tc>
          <w:tcPr>
            <w:tcW w:w="1701" w:type="dxa"/>
            <w:tcBorders>
              <w:left w:val="nil"/>
              <w:right w:val="nil"/>
            </w:tcBorders>
            <w:shd w:val="clear" w:color="auto" w:fill="auto"/>
          </w:tcPr>
          <w:p w14:paraId="55C8CDCF" w14:textId="77777777" w:rsidR="000931D0" w:rsidRDefault="000931D0" w:rsidP="001D04AF">
            <w:pPr>
              <w:pStyle w:val="O0Nwnext115pt"/>
            </w:pPr>
          </w:p>
        </w:tc>
        <w:tc>
          <w:tcPr>
            <w:tcW w:w="851" w:type="dxa"/>
            <w:tcBorders>
              <w:left w:val="nil"/>
              <w:right w:val="nil"/>
            </w:tcBorders>
            <w:shd w:val="clear" w:color="auto" w:fill="auto"/>
          </w:tcPr>
          <w:p w14:paraId="138C71D1" w14:textId="77777777" w:rsidR="000931D0" w:rsidRPr="005A6AD1" w:rsidRDefault="000931D0" w:rsidP="001D04AF">
            <w:pPr>
              <w:pStyle w:val="O0Nwnext115pt"/>
            </w:pPr>
          </w:p>
        </w:tc>
        <w:tc>
          <w:tcPr>
            <w:tcW w:w="1985" w:type="dxa"/>
            <w:tcBorders>
              <w:left w:val="nil"/>
              <w:right w:val="nil"/>
            </w:tcBorders>
            <w:shd w:val="clear" w:color="auto" w:fill="auto"/>
          </w:tcPr>
          <w:p w14:paraId="0DF71CD2" w14:textId="77777777" w:rsidR="000931D0" w:rsidRDefault="000931D0" w:rsidP="001D04AF">
            <w:pPr>
              <w:pStyle w:val="O0Nwnext115pt"/>
            </w:pPr>
            <w:r>
              <w:t>Prepositional phrase</w:t>
            </w:r>
            <w:r w:rsidR="0039610B">
              <w:t>s</w:t>
            </w:r>
          </w:p>
        </w:tc>
      </w:tr>
      <w:tr w:rsidR="00AC23C4" w:rsidRPr="001B5C50" w14:paraId="3523F682" w14:textId="77777777" w:rsidTr="00415344">
        <w:tc>
          <w:tcPr>
            <w:tcW w:w="1701" w:type="dxa"/>
            <w:tcBorders>
              <w:left w:val="nil"/>
              <w:bottom w:val="single" w:sz="4" w:space="0" w:color="auto"/>
              <w:right w:val="nil"/>
            </w:tcBorders>
            <w:shd w:val="clear" w:color="auto" w:fill="auto"/>
          </w:tcPr>
          <w:p w14:paraId="537C898C" w14:textId="77777777" w:rsidR="000931D0" w:rsidRPr="001B5C50" w:rsidRDefault="000931D0" w:rsidP="00B701B0">
            <w:pPr>
              <w:pStyle w:val="TableCell0-2115ptBreak"/>
            </w:pPr>
          </w:p>
        </w:tc>
        <w:tc>
          <w:tcPr>
            <w:tcW w:w="851" w:type="dxa"/>
            <w:tcBorders>
              <w:left w:val="nil"/>
              <w:bottom w:val="single" w:sz="4" w:space="0" w:color="auto"/>
              <w:right w:val="nil"/>
            </w:tcBorders>
            <w:shd w:val="clear" w:color="auto" w:fill="auto"/>
          </w:tcPr>
          <w:p w14:paraId="6BB59BCB" w14:textId="77777777" w:rsidR="000931D0" w:rsidRPr="005A6AD1" w:rsidRDefault="000931D0" w:rsidP="00B701B0">
            <w:pPr>
              <w:pStyle w:val="TableCell0-2115ptBreak"/>
            </w:pPr>
          </w:p>
        </w:tc>
        <w:tc>
          <w:tcPr>
            <w:tcW w:w="1985" w:type="dxa"/>
            <w:tcBorders>
              <w:left w:val="nil"/>
              <w:bottom w:val="single" w:sz="4" w:space="0" w:color="auto"/>
              <w:right w:val="nil"/>
            </w:tcBorders>
            <w:shd w:val="clear" w:color="auto" w:fill="auto"/>
          </w:tcPr>
          <w:p w14:paraId="3126B614" w14:textId="77777777" w:rsidR="000931D0" w:rsidRPr="00647D86" w:rsidRDefault="000931D0" w:rsidP="00B701B0">
            <w:pPr>
              <w:pStyle w:val="TableCell0-2115ptBreak"/>
            </w:pPr>
            <w:r w:rsidRPr="00647D86">
              <w:sym w:font="Symbol" w:char="F0C6"/>
            </w:r>
          </w:p>
        </w:tc>
      </w:tr>
    </w:tbl>
    <w:p w14:paraId="3FB49984" w14:textId="77E21B82" w:rsidR="000931D0" w:rsidRDefault="000931D0" w:rsidP="000931D0">
      <w:pPr>
        <w:pStyle w:val="Body0000after05before"/>
      </w:pPr>
      <w:r w:rsidRPr="00856563">
        <w:t xml:space="preserve">Semantically, the possessor </w:t>
      </w:r>
      <w:r>
        <w:t xml:space="preserve">and the possessum </w:t>
      </w:r>
      <w:r w:rsidRPr="00856563">
        <w:t xml:space="preserve">can </w:t>
      </w:r>
      <w:r>
        <w:t xml:space="preserve">designate </w:t>
      </w:r>
      <w:r w:rsidRPr="00856563">
        <w:t>human, nonhuman animate, or inanimate referent</w:t>
      </w:r>
      <w:r>
        <w:t xml:space="preserve">s. Overall, adnominal possessive constructions do not make a distinction between alienable and inalienable possession, with one exception. Possessive constructions with </w:t>
      </w:r>
      <w:r w:rsidR="00627FC4">
        <w:t xml:space="preserve">the </w:t>
      </w:r>
      <w:r>
        <w:t>omitted possessive marker signal inalienable possession of body parts or kinship relations.</w:t>
      </w:r>
    </w:p>
    <w:p w14:paraId="0E7230F3" w14:textId="174D2B5E" w:rsidR="000931D0" w:rsidRDefault="000931D0" w:rsidP="00822EFE">
      <w:pPr>
        <w:pStyle w:val="Body0515after"/>
      </w:pPr>
      <w:r>
        <w:t xml:space="preserve">In the following sections, adnominal possessive constructions are discussed in more detail. The possessive marker </w:t>
      </w:r>
      <w:r w:rsidRPr="00035F63">
        <w:rPr>
          <w:rStyle w:val="ChItalBold"/>
        </w:rPr>
        <w:t>punya</w:t>
      </w:r>
      <w:r>
        <w:t xml:space="preserve"> </w:t>
      </w:r>
      <w:r w:rsidR="00B7093A">
        <w:t>‘</w:t>
      </w:r>
      <w:r w:rsidRPr="0099608C">
        <w:rPr>
          <w:rStyle w:val="ChSmallCaps"/>
        </w:rPr>
        <w:t>poss</w:t>
      </w:r>
      <w:r w:rsidR="00B7093A">
        <w:t>’</w:t>
      </w:r>
      <w:r>
        <w:t xml:space="preserve"> with its different realizations is examined in §</w:t>
      </w:r>
      <w:r>
        <w:fldChar w:fldCharType="begin"/>
      </w:r>
      <w:r>
        <w:instrText xml:space="preserve"> REF _Ref340732509 \w \h </w:instrText>
      </w:r>
      <w:r>
        <w:fldChar w:fldCharType="separate"/>
      </w:r>
      <w:r w:rsidR="00154D81">
        <w:rPr>
          <w:cs/>
        </w:rPr>
        <w:t>‎</w:t>
      </w:r>
      <w:r w:rsidR="00154D81">
        <w:t>9.1</w:t>
      </w:r>
      <w:r>
        <w:fldChar w:fldCharType="end"/>
      </w:r>
      <w:r>
        <w:t>. The different realizations of the possessor and possessum noun phrases are described in §</w:t>
      </w:r>
      <w:r>
        <w:fldChar w:fldCharType="begin"/>
      </w:r>
      <w:r>
        <w:instrText xml:space="preserve"> REF _Ref340732512 \w \h </w:instrText>
      </w:r>
      <w:r>
        <w:fldChar w:fldCharType="separate"/>
      </w:r>
      <w:r w:rsidR="00154D81">
        <w:rPr>
          <w:cs/>
        </w:rPr>
        <w:t>‎</w:t>
      </w:r>
      <w:r w:rsidR="00154D81">
        <w:t>9.2</w:t>
      </w:r>
      <w:r>
        <w:fldChar w:fldCharType="end"/>
      </w:r>
      <w:r>
        <w:t>. Non-canonical possessive constructions are discussed in §</w:t>
      </w:r>
      <w:r w:rsidRPr="00856563">
        <w:fldChar w:fldCharType="begin"/>
      </w:r>
      <w:r w:rsidRPr="00856563">
        <w:instrText xml:space="preserve"> REF _Ref288567195 \w \h </w:instrText>
      </w:r>
      <w:r w:rsidRPr="00856563">
        <w:fldChar w:fldCharType="separate"/>
      </w:r>
      <w:r w:rsidR="00154D81">
        <w:rPr>
          <w:cs/>
        </w:rPr>
        <w:t>‎</w:t>
      </w:r>
      <w:r w:rsidR="00154D81">
        <w:t>9.3</w:t>
      </w:r>
      <w:r w:rsidRPr="00856563">
        <w:fldChar w:fldCharType="end"/>
      </w:r>
      <w:r>
        <w:t xml:space="preserve">. </w:t>
      </w:r>
      <w:r w:rsidRPr="00856563">
        <w:t xml:space="preserve">The </w:t>
      </w:r>
      <w:r>
        <w:t xml:space="preserve">main points of this chapter are </w:t>
      </w:r>
      <w:r w:rsidRPr="00856563">
        <w:t xml:space="preserve">summarized in </w:t>
      </w:r>
      <w:r>
        <w:t>§</w:t>
      </w:r>
      <w:r w:rsidRPr="00856563">
        <w:fldChar w:fldCharType="begin"/>
      </w:r>
      <w:r w:rsidRPr="00856563">
        <w:instrText xml:space="preserve"> REF _Ref288650133 \w \h </w:instrText>
      </w:r>
      <w:r w:rsidRPr="00856563">
        <w:fldChar w:fldCharType="separate"/>
      </w:r>
      <w:r w:rsidR="00154D81">
        <w:rPr>
          <w:cs/>
        </w:rPr>
        <w:t>‎</w:t>
      </w:r>
      <w:r w:rsidR="00154D81">
        <w:t>9.4</w:t>
      </w:r>
      <w:r w:rsidRPr="00856563">
        <w:fldChar w:fldCharType="end"/>
      </w:r>
      <w:r w:rsidRPr="00856563">
        <w:t>.</w:t>
      </w:r>
      <w:r w:rsidR="00D8609A">
        <w:t xml:space="preserve"> </w:t>
      </w:r>
      <w:r w:rsidR="009F6AD7">
        <w:t xml:space="preserve">(As for the uses of adnominal possessive constructions in two-argument existential clauses, see </w:t>
      </w:r>
      <w:r w:rsidR="009F6AD7" w:rsidRPr="000320EB">
        <w:t>§</w:t>
      </w:r>
      <w:r w:rsidR="009F6AD7" w:rsidRPr="000320EB">
        <w:fldChar w:fldCharType="begin"/>
      </w:r>
      <w:r w:rsidR="009F6AD7" w:rsidRPr="000320EB">
        <w:instrText xml:space="preserve"> REF _Ref263510864 \w \h </w:instrText>
      </w:r>
      <w:r w:rsidR="009F6AD7">
        <w:instrText xml:space="preserve"> \* MERGEFORMAT </w:instrText>
      </w:r>
      <w:r w:rsidR="009F6AD7" w:rsidRPr="000320EB">
        <w:fldChar w:fldCharType="separate"/>
      </w:r>
      <w:r w:rsidR="00154D81">
        <w:rPr>
          <w:cs/>
        </w:rPr>
        <w:t>‎</w:t>
      </w:r>
      <w:r w:rsidR="00154D81">
        <w:t>11.4.1</w:t>
      </w:r>
      <w:r w:rsidR="009F6AD7" w:rsidRPr="000320EB">
        <w:fldChar w:fldCharType="end"/>
      </w:r>
      <w:r w:rsidR="009F6AD7">
        <w:t>.)</w:t>
      </w:r>
    </w:p>
    <w:p w14:paraId="4DCCA581" w14:textId="57FB2D99" w:rsidR="000931D0" w:rsidRDefault="000931D0" w:rsidP="000931D0">
      <w:pPr>
        <w:pStyle w:val="Heading2"/>
      </w:pPr>
      <w:bookmarkStart w:id="3846" w:name="_Ref340732509"/>
      <w:bookmarkStart w:id="3847" w:name="_Toc342590121"/>
      <w:bookmarkStart w:id="3848" w:name="_Toc353454812"/>
      <w:bookmarkStart w:id="3849" w:name="_Toc440455674"/>
      <w:bookmarkStart w:id="3850" w:name="_Toc340509803"/>
      <w:bookmarkEnd w:id="3845"/>
      <w:r w:rsidRPr="00856563">
        <w:t>Possessive marker</w:t>
      </w:r>
      <w:r>
        <w:t xml:space="preserve"> </w:t>
      </w:r>
      <w:r w:rsidRPr="00856563">
        <w:rPr>
          <w:rStyle w:val="ChItalBold"/>
        </w:rPr>
        <w:t>punya</w:t>
      </w:r>
      <w:r w:rsidRPr="00DB314D">
        <w:t xml:space="preserve"> </w:t>
      </w:r>
      <w:r w:rsidR="00B7093A">
        <w:t>‘</w:t>
      </w:r>
      <w:r w:rsidRPr="0099608C">
        <w:rPr>
          <w:rStyle w:val="ChSmallCaps"/>
        </w:rPr>
        <w:t>poss</w:t>
      </w:r>
      <w:r w:rsidR="00B7093A">
        <w:t>’</w:t>
      </w:r>
      <w:bookmarkEnd w:id="3846"/>
      <w:bookmarkEnd w:id="3847"/>
      <w:bookmarkEnd w:id="3848"/>
      <w:bookmarkEnd w:id="3849"/>
    </w:p>
    <w:p w14:paraId="3EF62DCA" w14:textId="7B475F95" w:rsidR="000931D0" w:rsidRDefault="000931D0" w:rsidP="00822EFE">
      <w:pPr>
        <w:pStyle w:val="Body0005after"/>
      </w:pPr>
      <w:r w:rsidRPr="00856563">
        <w:t xml:space="preserve">The possessive marker </w:t>
      </w:r>
      <w:r w:rsidRPr="00856563">
        <w:rPr>
          <w:rStyle w:val="ChItalBold"/>
        </w:rPr>
        <w:t>punya</w:t>
      </w:r>
      <w:r w:rsidRPr="00DB314D">
        <w:t xml:space="preserve"> </w:t>
      </w:r>
      <w:r w:rsidR="00B7093A">
        <w:t>‘</w:t>
      </w:r>
      <w:r w:rsidRPr="0099608C">
        <w:rPr>
          <w:rStyle w:val="ChSmallCaps"/>
        </w:rPr>
        <w:t>poss</w:t>
      </w:r>
      <w:r w:rsidR="00B7093A">
        <w:t>’</w:t>
      </w:r>
      <w:r>
        <w:t xml:space="preserve"> </w:t>
      </w:r>
      <w:r w:rsidRPr="00856563">
        <w:t xml:space="preserve">is </w:t>
      </w:r>
      <w:r w:rsidR="002A10FF">
        <w:t xml:space="preserve">related to </w:t>
      </w:r>
      <w:r w:rsidRPr="00856563">
        <w:t xml:space="preserve">the </w:t>
      </w:r>
      <w:r>
        <w:t xml:space="preserve">full bivalent </w:t>
      </w:r>
      <w:r w:rsidRPr="00856563">
        <w:t xml:space="preserve">verb </w:t>
      </w:r>
      <w:r w:rsidRPr="00856563">
        <w:rPr>
          <w:rStyle w:val="ChItalBold"/>
        </w:rPr>
        <w:t>punya</w:t>
      </w:r>
      <w:r w:rsidRPr="00856563">
        <w:t xml:space="preserve"> </w:t>
      </w:r>
      <w:r w:rsidR="00B7093A">
        <w:t>‘</w:t>
      </w:r>
      <w:r w:rsidRPr="00856563">
        <w:t>have</w:t>
      </w:r>
      <w:r w:rsidR="00B7093A">
        <w:t>’</w:t>
      </w:r>
      <w:r w:rsidRPr="00856563">
        <w:t xml:space="preserve"> which is still used synchronically in two-argument clauses to </w:t>
      </w:r>
      <w:r w:rsidR="00FB5BBC">
        <w:t xml:space="preserve">predicate </w:t>
      </w:r>
      <w:r w:rsidR="00F13BBF">
        <w:t>possession of an indefinite possessum</w:t>
      </w:r>
      <w:r w:rsidRPr="00856563">
        <w:t xml:space="preserve">. In such clauses, the possessor is encoded </w:t>
      </w:r>
      <w:r>
        <w:t>by</w:t>
      </w:r>
      <w:r w:rsidRPr="00856563">
        <w:t xml:space="preserve"> the grammatical subject (S) while the </w:t>
      </w:r>
      <w:r w:rsidR="00F13BBF">
        <w:t xml:space="preserve">indefinite </w:t>
      </w:r>
      <w:r w:rsidRPr="00856563">
        <w:t xml:space="preserve">possessum is the direct object (O) of the verb (V) </w:t>
      </w:r>
      <w:r w:rsidRPr="00856563">
        <w:rPr>
          <w:rStyle w:val="ChItalBold"/>
        </w:rPr>
        <w:t>punya</w:t>
      </w:r>
      <w:r w:rsidRPr="00856563">
        <w:t xml:space="preserve"> </w:t>
      </w:r>
      <w:r w:rsidR="00B7093A">
        <w:t>‘</w:t>
      </w:r>
      <w:r w:rsidRPr="00856563">
        <w:t>have</w:t>
      </w:r>
      <w:r w:rsidR="00B7093A">
        <w:t>’</w:t>
      </w:r>
      <w:r w:rsidR="00FB5BBC">
        <w:t xml:space="preserve">. This is illustrated </w:t>
      </w:r>
      <w:r w:rsidRPr="00856563">
        <w:t xml:space="preserve">in </w:t>
      </w:r>
      <w:r>
        <w:fldChar w:fldCharType="begin"/>
      </w:r>
      <w:r>
        <w:instrText xml:space="preserve"> REF _Ref339635919 \h </w:instrText>
      </w:r>
      <w:r>
        <w:fldChar w:fldCharType="separate"/>
      </w:r>
      <w:r w:rsidR="00154D81" w:rsidRPr="00856563">
        <w:t>(</w:t>
      </w:r>
      <w:r w:rsidR="00154D81">
        <w:rPr>
          <w:noProof/>
        </w:rPr>
        <w:t>1</w:t>
      </w:r>
      <w:r w:rsidR="00154D81" w:rsidRPr="00856563">
        <w:t>)</w:t>
      </w:r>
      <w:r>
        <w:fldChar w:fldCharType="end"/>
      </w:r>
      <w:r w:rsidRPr="00856563">
        <w:t xml:space="preserve">: the possessor </w:t>
      </w:r>
      <w:r>
        <w:rPr>
          <w:rStyle w:val="ChItalBold"/>
        </w:rPr>
        <w:t>sa</w:t>
      </w:r>
      <w:r w:rsidRPr="00856563">
        <w:t xml:space="preserve"> </w:t>
      </w:r>
      <w:r w:rsidR="00B7093A">
        <w:t>‘</w:t>
      </w:r>
      <w:r>
        <w:t>1</w:t>
      </w:r>
      <w:r w:rsidRPr="0099608C">
        <w:rPr>
          <w:rStyle w:val="ChSmallCaps"/>
        </w:rPr>
        <w:t>sg</w:t>
      </w:r>
      <w:r w:rsidR="00B7093A">
        <w:t>’</w:t>
      </w:r>
      <w:r w:rsidRPr="00856563">
        <w:t xml:space="preserve"> is the </w:t>
      </w:r>
      <w:r w:rsidR="00FB5BBC">
        <w:t xml:space="preserve">grammatical </w:t>
      </w:r>
      <w:r w:rsidRPr="00856563">
        <w:t xml:space="preserve">subject while the possessum </w:t>
      </w:r>
      <w:r>
        <w:rPr>
          <w:rStyle w:val="ChItalBold"/>
        </w:rPr>
        <w:t>rencana</w:t>
      </w:r>
      <w:r w:rsidRPr="00856563">
        <w:t xml:space="preserve"> </w:t>
      </w:r>
      <w:r w:rsidR="00B7093A">
        <w:t>‘</w:t>
      </w:r>
      <w:r>
        <w:t>thought</w:t>
      </w:r>
      <w:r w:rsidR="00B7093A">
        <w:t>’</w:t>
      </w:r>
      <w:r w:rsidRPr="00856563">
        <w:t xml:space="preserve"> is the direct object of </w:t>
      </w:r>
      <w:r w:rsidRPr="00856563">
        <w:rPr>
          <w:rStyle w:val="ChItalBold"/>
        </w:rPr>
        <w:t>punya</w:t>
      </w:r>
      <w:r w:rsidRPr="00856563">
        <w:t xml:space="preserve"> </w:t>
      </w:r>
      <w:r w:rsidR="00B7093A">
        <w:t>‘</w:t>
      </w:r>
      <w:r w:rsidRPr="00856563">
        <w:t>have</w:t>
      </w:r>
      <w:r w:rsidR="00B7093A">
        <w:t>’</w:t>
      </w:r>
      <w:r w:rsidRPr="00856563">
        <w:t xml:space="preserve">. Overall, however, verbal clauses with </w:t>
      </w:r>
      <w:r w:rsidRPr="00856563">
        <w:rPr>
          <w:rStyle w:val="ChItalBold"/>
        </w:rPr>
        <w:t>punya</w:t>
      </w:r>
      <w:r w:rsidRPr="00856563">
        <w:t xml:space="preserve"> </w:t>
      </w:r>
      <w:r w:rsidR="00B7093A">
        <w:t>‘</w:t>
      </w:r>
      <w:r w:rsidRPr="00856563">
        <w:t>have</w:t>
      </w:r>
      <w:r w:rsidR="00B7093A">
        <w:t>’</w:t>
      </w:r>
      <w:r w:rsidR="00737159">
        <w:t xml:space="preserve"> are rather rare. </w:t>
      </w:r>
      <w:r w:rsidR="00227448">
        <w:t xml:space="preserve">Instead, </w:t>
      </w:r>
      <w:r w:rsidR="00FB5BBC">
        <w:t xml:space="preserve">speakers typically express </w:t>
      </w:r>
      <w:r w:rsidR="00227448">
        <w:t>possession of an indefinite possessum</w:t>
      </w:r>
      <w:r w:rsidR="00227448" w:rsidRPr="00856563">
        <w:t xml:space="preserve"> </w:t>
      </w:r>
      <w:bookmarkStart w:id="3851" w:name="_Toc363831574"/>
      <w:r w:rsidR="00227448">
        <w:t xml:space="preserve">with </w:t>
      </w:r>
      <w:r w:rsidR="00737159">
        <w:t>a two-argument existential clause</w:t>
      </w:r>
      <w:bookmarkEnd w:id="3851"/>
      <w:r w:rsidR="00737159" w:rsidRPr="00AC5412">
        <w:t xml:space="preserve"> </w:t>
      </w:r>
      <w:r w:rsidR="00737159">
        <w:t xml:space="preserve">with </w:t>
      </w:r>
      <w:r w:rsidR="00737159" w:rsidRPr="00AC5412">
        <w:rPr>
          <w:rStyle w:val="ChItalBold"/>
        </w:rPr>
        <w:t>ada</w:t>
      </w:r>
      <w:r w:rsidR="00737159">
        <w:t xml:space="preserve"> </w:t>
      </w:r>
      <w:r w:rsidR="00B7093A">
        <w:t>‘</w:t>
      </w:r>
      <w:r w:rsidR="00737159">
        <w:t>exist</w:t>
      </w:r>
      <w:r w:rsidR="00B7093A">
        <w:t>’</w:t>
      </w:r>
      <w:r w:rsidR="00FB5BBC">
        <w:t xml:space="preserve">. This is </w:t>
      </w:r>
      <w:r w:rsidR="00B33FB6">
        <w:t xml:space="preserve">demonstrated </w:t>
      </w:r>
      <w:r w:rsidR="00FB5BBC">
        <w:t xml:space="preserve">in </w:t>
      </w:r>
      <w:r w:rsidR="00737159">
        <w:fldChar w:fldCharType="begin"/>
      </w:r>
      <w:r w:rsidR="00737159">
        <w:instrText xml:space="preserve"> REF _Ref364856031 \h </w:instrText>
      </w:r>
      <w:r w:rsidR="00737159">
        <w:fldChar w:fldCharType="separate"/>
      </w:r>
      <w:r w:rsidR="00154D81">
        <w:t>(</w:t>
      </w:r>
      <w:r w:rsidR="00154D81">
        <w:rPr>
          <w:noProof/>
        </w:rPr>
        <w:t>2</w:t>
      </w:r>
      <w:r w:rsidR="00154D81">
        <w:t>)</w:t>
      </w:r>
      <w:r w:rsidR="00737159">
        <w:fldChar w:fldCharType="end"/>
      </w:r>
      <w:r w:rsidR="00FB5BBC">
        <w:t xml:space="preserve">: the </w:t>
      </w:r>
      <w:r w:rsidR="00737159">
        <w:t xml:space="preserve">possessor </w:t>
      </w:r>
      <w:r w:rsidR="00737159" w:rsidRPr="00AC5412">
        <w:rPr>
          <w:rStyle w:val="ChItalBold"/>
        </w:rPr>
        <w:t>sa</w:t>
      </w:r>
      <w:r w:rsidR="00737159">
        <w:t xml:space="preserve"> </w:t>
      </w:r>
      <w:r w:rsidR="00B7093A">
        <w:t>‘</w:t>
      </w:r>
      <w:r w:rsidR="00737159" w:rsidRPr="0099608C">
        <w:rPr>
          <w:rStyle w:val="ChSmallCaps"/>
        </w:rPr>
        <w:t>1sg</w:t>
      </w:r>
      <w:r w:rsidR="00B7093A">
        <w:t>’</w:t>
      </w:r>
      <w:r w:rsidR="00737159">
        <w:t xml:space="preserve"> is the subject while the </w:t>
      </w:r>
      <w:r w:rsidR="00016F77">
        <w:t xml:space="preserve">indefinite </w:t>
      </w:r>
      <w:r w:rsidR="00737159">
        <w:t xml:space="preserve">possessum </w:t>
      </w:r>
      <w:r w:rsidR="003242CA">
        <w:rPr>
          <w:rStyle w:val="ChItalBold"/>
        </w:rPr>
        <w:t>ana</w:t>
      </w:r>
      <w:r w:rsidR="00737159">
        <w:t xml:space="preserve"> </w:t>
      </w:r>
      <w:r w:rsidR="00B7093A">
        <w:t>‘</w:t>
      </w:r>
      <w:r w:rsidR="00737159">
        <w:t>child</w:t>
      </w:r>
      <w:r w:rsidR="00B7093A">
        <w:t>’</w:t>
      </w:r>
      <w:r w:rsidR="00737159">
        <w:t xml:space="preserve"> is the direct object of existential </w:t>
      </w:r>
      <w:r w:rsidR="00737159" w:rsidRPr="006C6CDF">
        <w:rPr>
          <w:rStyle w:val="ChItalBold"/>
        </w:rPr>
        <w:t>ada</w:t>
      </w:r>
      <w:r w:rsidR="00737159">
        <w:t xml:space="preserve"> </w:t>
      </w:r>
      <w:r w:rsidR="00B7093A">
        <w:t>‘</w:t>
      </w:r>
      <w:r w:rsidR="00737159">
        <w:t>exist</w:t>
      </w:r>
      <w:r w:rsidR="00B7093A">
        <w:t>’</w:t>
      </w:r>
      <w:r w:rsidR="00CA762B">
        <w:t>.</w:t>
      </w:r>
      <w:r w:rsidR="00737159">
        <w:t xml:space="preserve"> (</w:t>
      </w:r>
      <w:r w:rsidR="00CA762B">
        <w:t xml:space="preserve">This </w:t>
      </w:r>
      <w:r w:rsidR="00B33FB6">
        <w:t>type of two-argument existential clause</w:t>
      </w:r>
      <w:r w:rsidR="00B33FB6" w:rsidRPr="00AC5412">
        <w:t xml:space="preserve"> </w:t>
      </w:r>
      <w:r w:rsidR="00E63BB7">
        <w:t xml:space="preserve">is discussed in detail in </w:t>
      </w:r>
      <w:r>
        <w:t>§</w:t>
      </w:r>
      <w:r w:rsidR="003F3493">
        <w:fldChar w:fldCharType="begin"/>
      </w:r>
      <w:r w:rsidR="003F3493">
        <w:instrText xml:space="preserve"> REF _Ref263510867 \w \h </w:instrText>
      </w:r>
      <w:r w:rsidR="003F3493">
        <w:fldChar w:fldCharType="separate"/>
      </w:r>
      <w:r w:rsidR="00154D81">
        <w:rPr>
          <w:cs/>
        </w:rPr>
        <w:t>‎</w:t>
      </w:r>
      <w:r w:rsidR="00154D81">
        <w:t>11.4.2</w:t>
      </w:r>
      <w:r w:rsidR="003F3493">
        <w:fldChar w:fldCharType="end"/>
      </w:r>
      <w:r w:rsidR="00CA762B">
        <w:t>.</w:t>
      </w:r>
      <w:r w:rsidRPr="00856563">
        <w:t>)</w:t>
      </w:r>
    </w:p>
    <w:p w14:paraId="054775C1" w14:textId="516E9D28" w:rsidR="000931D0" w:rsidRDefault="000931D0" w:rsidP="000931D0">
      <w:pPr>
        <w:pStyle w:val="ExampleTitle"/>
      </w:pPr>
      <w:r>
        <w:t xml:space="preserve">Predicative reading </w:t>
      </w:r>
      <w:r w:rsidRPr="00856563">
        <w:t xml:space="preserve">of </w:t>
      </w:r>
      <w:r w:rsidRPr="00856563">
        <w:rPr>
          <w:rStyle w:val="ChItalBold"/>
        </w:rPr>
        <w:t>punya</w:t>
      </w:r>
      <w:r w:rsidRPr="00856563">
        <w:t xml:space="preserve"> </w:t>
      </w:r>
      <w:r w:rsidR="00B7093A">
        <w:t>‘</w:t>
      </w:r>
      <w:r w:rsidRPr="00856563">
        <w:t>have</w:t>
      </w:r>
      <w:r w:rsidR="00B7093A">
        <w:t>’</w:t>
      </w:r>
      <w:r>
        <w:t xml:space="preserve"> constructions</w:t>
      </w:r>
    </w:p>
    <w:tbl>
      <w:tblPr>
        <w:tblW w:w="0" w:type="auto"/>
        <w:tblCellMar>
          <w:left w:w="42" w:type="dxa"/>
          <w:right w:w="42" w:type="dxa"/>
        </w:tblCellMar>
        <w:tblLook w:val="01E0" w:firstRow="1" w:lastRow="1" w:firstColumn="1" w:lastColumn="1" w:noHBand="0" w:noVBand="0"/>
      </w:tblPr>
      <w:tblGrid>
        <w:gridCol w:w="709"/>
        <w:gridCol w:w="729"/>
        <w:gridCol w:w="562"/>
        <w:gridCol w:w="773"/>
        <w:gridCol w:w="718"/>
        <w:gridCol w:w="873"/>
      </w:tblGrid>
      <w:tr w:rsidR="00AC23C4" w:rsidRPr="008A6829" w14:paraId="6761569E" w14:textId="77777777" w:rsidTr="00AC23C4">
        <w:tc>
          <w:tcPr>
            <w:tcW w:w="709" w:type="dxa"/>
            <w:shd w:val="clear" w:color="auto" w:fill="auto"/>
          </w:tcPr>
          <w:p w14:paraId="217D18A6" w14:textId="44046CC2" w:rsidR="000931D0" w:rsidRPr="00AF71F9" w:rsidRDefault="000931D0" w:rsidP="001D04AF">
            <w:pPr>
              <w:pStyle w:val="O0Nwnext"/>
            </w:pPr>
            <w:bookmarkStart w:id="3852" w:name="_Ref336874276"/>
            <w:bookmarkStart w:id="3853" w:name="_Ref339635919"/>
            <w:bookmarkStart w:id="3854" w:name="_Ref436408625"/>
            <w:bookmarkStart w:id="3855" w:name="_Ref439954837"/>
            <w:r w:rsidRPr="00856563">
              <w:t>(</w:t>
            </w:r>
            <w:fldSimple w:instr=" SEQ ( \* ARABIC \s 1 ">
              <w:r w:rsidR="00154D81">
                <w:rPr>
                  <w:noProof/>
                </w:rPr>
                <w:t>1</w:t>
              </w:r>
            </w:fldSimple>
            <w:bookmarkEnd w:id="3852"/>
            <w:r w:rsidRPr="00856563">
              <w:t>)</w:t>
            </w:r>
            <w:bookmarkEnd w:id="3853"/>
            <w:bookmarkEnd w:id="3854"/>
            <w:bookmarkEnd w:id="3855"/>
          </w:p>
        </w:tc>
        <w:tc>
          <w:tcPr>
            <w:tcW w:w="729" w:type="dxa"/>
            <w:shd w:val="clear" w:color="auto" w:fill="auto"/>
          </w:tcPr>
          <w:p w14:paraId="5727603C" w14:textId="77777777" w:rsidR="000931D0" w:rsidRPr="0054343D" w:rsidRDefault="000931D0" w:rsidP="00E06D0C">
            <w:pPr>
              <w:pStyle w:val="TableCell0-0Center"/>
            </w:pPr>
          </w:p>
        </w:tc>
        <w:tc>
          <w:tcPr>
            <w:tcW w:w="562" w:type="dxa"/>
            <w:shd w:val="clear" w:color="auto" w:fill="auto"/>
          </w:tcPr>
          <w:p w14:paraId="1CA3C606" w14:textId="77777777" w:rsidR="000931D0" w:rsidRPr="0099608C" w:rsidRDefault="000931D0" w:rsidP="00E06D0C">
            <w:pPr>
              <w:pStyle w:val="TableCell0-0Center"/>
              <w:rPr>
                <w:rStyle w:val="ChSmallCaps"/>
              </w:rPr>
            </w:pPr>
            <w:r w:rsidRPr="0099608C">
              <w:rPr>
                <w:rStyle w:val="ChSmallCaps"/>
              </w:rPr>
              <w:t>s</w:t>
            </w:r>
          </w:p>
        </w:tc>
        <w:tc>
          <w:tcPr>
            <w:tcW w:w="773" w:type="dxa"/>
            <w:shd w:val="clear" w:color="auto" w:fill="auto"/>
          </w:tcPr>
          <w:p w14:paraId="51F0A10E" w14:textId="77777777" w:rsidR="000931D0" w:rsidRPr="008A6829" w:rsidRDefault="000931D0" w:rsidP="00E06D0C">
            <w:pPr>
              <w:pStyle w:val="TableCell0-0Center"/>
            </w:pPr>
          </w:p>
        </w:tc>
        <w:tc>
          <w:tcPr>
            <w:tcW w:w="718" w:type="dxa"/>
            <w:shd w:val="clear" w:color="auto" w:fill="auto"/>
          </w:tcPr>
          <w:p w14:paraId="175F7DDD" w14:textId="77777777" w:rsidR="000931D0" w:rsidRPr="0099608C" w:rsidRDefault="000931D0" w:rsidP="00E06D0C">
            <w:pPr>
              <w:pStyle w:val="TableCell0-0Center"/>
              <w:rPr>
                <w:rStyle w:val="ChSmallCaps"/>
              </w:rPr>
            </w:pPr>
            <w:r w:rsidRPr="0099608C">
              <w:rPr>
                <w:rStyle w:val="ChSmallCaps"/>
              </w:rPr>
              <w:t>v</w:t>
            </w:r>
          </w:p>
        </w:tc>
        <w:tc>
          <w:tcPr>
            <w:tcW w:w="873" w:type="dxa"/>
            <w:shd w:val="clear" w:color="auto" w:fill="auto"/>
          </w:tcPr>
          <w:p w14:paraId="456C50B7" w14:textId="77777777" w:rsidR="000931D0" w:rsidRPr="0099608C" w:rsidRDefault="000931D0" w:rsidP="00E06D0C">
            <w:pPr>
              <w:pStyle w:val="TableCell0-0Center"/>
              <w:rPr>
                <w:rStyle w:val="ChSmallCaps"/>
              </w:rPr>
            </w:pPr>
            <w:r w:rsidRPr="0099608C">
              <w:rPr>
                <w:rStyle w:val="ChSmallCaps"/>
              </w:rPr>
              <w:t>o</w:t>
            </w:r>
          </w:p>
        </w:tc>
      </w:tr>
      <w:tr w:rsidR="00AC23C4" w:rsidRPr="004B7057" w14:paraId="44178D96" w14:textId="77777777" w:rsidTr="00AC23C4">
        <w:tc>
          <w:tcPr>
            <w:tcW w:w="709" w:type="dxa"/>
            <w:shd w:val="clear" w:color="auto" w:fill="auto"/>
          </w:tcPr>
          <w:p w14:paraId="1C44D8F2" w14:textId="77777777" w:rsidR="000931D0" w:rsidRPr="009776EE" w:rsidRDefault="000931D0" w:rsidP="001D04AF">
            <w:pPr>
              <w:pStyle w:val="O0Nwnext"/>
            </w:pPr>
          </w:p>
        </w:tc>
        <w:tc>
          <w:tcPr>
            <w:tcW w:w="729" w:type="dxa"/>
            <w:shd w:val="clear" w:color="auto" w:fill="auto"/>
          </w:tcPr>
          <w:p w14:paraId="184384D2" w14:textId="77777777" w:rsidR="000931D0" w:rsidRPr="0054343D" w:rsidRDefault="000931D0" w:rsidP="001D04AF">
            <w:pPr>
              <w:pStyle w:val="Text"/>
            </w:pPr>
            <w:r w:rsidRPr="0054343D">
              <w:t>malam</w:t>
            </w:r>
          </w:p>
        </w:tc>
        <w:tc>
          <w:tcPr>
            <w:tcW w:w="562" w:type="dxa"/>
            <w:shd w:val="clear" w:color="auto" w:fill="auto"/>
          </w:tcPr>
          <w:p w14:paraId="714B3C03" w14:textId="77777777" w:rsidR="000931D0" w:rsidRPr="009776EE" w:rsidRDefault="000931D0" w:rsidP="001D04AF">
            <w:pPr>
              <w:pStyle w:val="Text"/>
              <w:rPr>
                <w:rStyle w:val="ChBlueBold"/>
              </w:rPr>
            </w:pPr>
            <w:r w:rsidRPr="009776EE">
              <w:rPr>
                <w:rStyle w:val="ChBlueBold"/>
              </w:rPr>
              <w:t>saya</w:t>
            </w:r>
          </w:p>
        </w:tc>
        <w:tc>
          <w:tcPr>
            <w:tcW w:w="773" w:type="dxa"/>
            <w:shd w:val="clear" w:color="auto" w:fill="auto"/>
          </w:tcPr>
          <w:p w14:paraId="6E4A231E" w14:textId="77777777" w:rsidR="000931D0" w:rsidRPr="0054343D" w:rsidRDefault="000931D0" w:rsidP="001D04AF">
            <w:pPr>
              <w:pStyle w:val="Text"/>
            </w:pPr>
            <w:r w:rsidRPr="0054343D">
              <w:t>suda</w:t>
            </w:r>
          </w:p>
        </w:tc>
        <w:tc>
          <w:tcPr>
            <w:tcW w:w="718" w:type="dxa"/>
            <w:shd w:val="clear" w:color="auto" w:fill="auto"/>
          </w:tcPr>
          <w:p w14:paraId="2D32229F" w14:textId="77777777" w:rsidR="000931D0" w:rsidRPr="009776EE" w:rsidRDefault="000931D0" w:rsidP="001D04AF">
            <w:pPr>
              <w:pStyle w:val="Text"/>
              <w:rPr>
                <w:rStyle w:val="ChBlueBold"/>
              </w:rPr>
            </w:pPr>
            <w:r w:rsidRPr="009776EE">
              <w:rPr>
                <w:rStyle w:val="ChBlueBold"/>
              </w:rPr>
              <w:t>punya</w:t>
            </w:r>
          </w:p>
        </w:tc>
        <w:tc>
          <w:tcPr>
            <w:tcW w:w="873" w:type="dxa"/>
            <w:shd w:val="clear" w:color="auto" w:fill="auto"/>
          </w:tcPr>
          <w:p w14:paraId="7766F6D0" w14:textId="77777777" w:rsidR="000931D0" w:rsidRPr="009776EE" w:rsidRDefault="000931D0" w:rsidP="001D04AF">
            <w:pPr>
              <w:pStyle w:val="Text"/>
              <w:rPr>
                <w:rStyle w:val="ChBlueBold"/>
              </w:rPr>
            </w:pPr>
            <w:r w:rsidRPr="009776EE">
              <w:rPr>
                <w:rStyle w:val="ChBlueBold"/>
              </w:rPr>
              <w:t>rencana</w:t>
            </w:r>
          </w:p>
        </w:tc>
      </w:tr>
      <w:tr w:rsidR="00AC23C4" w:rsidRPr="00AC23C4" w14:paraId="63AB00DF" w14:textId="77777777" w:rsidTr="00AC23C4">
        <w:tc>
          <w:tcPr>
            <w:tcW w:w="709" w:type="dxa"/>
            <w:shd w:val="clear" w:color="auto" w:fill="auto"/>
          </w:tcPr>
          <w:p w14:paraId="569F8F6E" w14:textId="77777777" w:rsidR="000931D0" w:rsidRPr="009776EE" w:rsidRDefault="000931D0" w:rsidP="001D04AF">
            <w:pPr>
              <w:pStyle w:val="GlossEng"/>
            </w:pPr>
          </w:p>
        </w:tc>
        <w:tc>
          <w:tcPr>
            <w:tcW w:w="729" w:type="dxa"/>
            <w:shd w:val="clear" w:color="auto" w:fill="auto"/>
          </w:tcPr>
          <w:p w14:paraId="424E43EE" w14:textId="77777777" w:rsidR="000931D0" w:rsidRPr="0054343D" w:rsidRDefault="000931D0" w:rsidP="001D04AF">
            <w:pPr>
              <w:pStyle w:val="GlossEng"/>
            </w:pPr>
            <w:r w:rsidRPr="0054343D">
              <w:t>night</w:t>
            </w:r>
          </w:p>
        </w:tc>
        <w:tc>
          <w:tcPr>
            <w:tcW w:w="562" w:type="dxa"/>
            <w:shd w:val="clear" w:color="auto" w:fill="auto"/>
          </w:tcPr>
          <w:p w14:paraId="4F90DA8D" w14:textId="77777777" w:rsidR="000931D0" w:rsidRPr="0099608C" w:rsidRDefault="000931D0" w:rsidP="001D04AF">
            <w:pPr>
              <w:pStyle w:val="GlossEng"/>
              <w:rPr>
                <w:rStyle w:val="ChSmallCaps"/>
              </w:rPr>
            </w:pPr>
            <w:r w:rsidRPr="0099608C">
              <w:rPr>
                <w:rStyle w:val="ChSmallCaps"/>
              </w:rPr>
              <w:t>1sg</w:t>
            </w:r>
          </w:p>
        </w:tc>
        <w:tc>
          <w:tcPr>
            <w:tcW w:w="773" w:type="dxa"/>
            <w:shd w:val="clear" w:color="auto" w:fill="auto"/>
          </w:tcPr>
          <w:p w14:paraId="031D2BF1" w14:textId="77777777" w:rsidR="000931D0" w:rsidRPr="0054343D" w:rsidRDefault="000931D0" w:rsidP="001D04AF">
            <w:pPr>
              <w:pStyle w:val="GlossEng"/>
            </w:pPr>
            <w:r w:rsidRPr="0054343D">
              <w:t>already</w:t>
            </w:r>
          </w:p>
        </w:tc>
        <w:tc>
          <w:tcPr>
            <w:tcW w:w="718" w:type="dxa"/>
            <w:shd w:val="clear" w:color="auto" w:fill="auto"/>
          </w:tcPr>
          <w:p w14:paraId="112B726D" w14:textId="77777777" w:rsidR="000931D0" w:rsidRPr="0054343D" w:rsidRDefault="000931D0" w:rsidP="001D04AF">
            <w:pPr>
              <w:pStyle w:val="GlossEng"/>
            </w:pPr>
            <w:r w:rsidRPr="0054343D">
              <w:t>have</w:t>
            </w:r>
          </w:p>
        </w:tc>
        <w:tc>
          <w:tcPr>
            <w:tcW w:w="873" w:type="dxa"/>
            <w:shd w:val="clear" w:color="auto" w:fill="auto"/>
          </w:tcPr>
          <w:p w14:paraId="4AD18A14" w14:textId="77777777" w:rsidR="000931D0" w:rsidRPr="0054343D" w:rsidRDefault="000931D0" w:rsidP="001D04AF">
            <w:pPr>
              <w:pStyle w:val="GlossEng"/>
            </w:pPr>
            <w:r w:rsidRPr="0054343D">
              <w:t>plan</w:t>
            </w:r>
          </w:p>
        </w:tc>
      </w:tr>
    </w:tbl>
    <w:p w14:paraId="324D6286" w14:textId="4A027FC4" w:rsidR="000931D0" w:rsidRDefault="00B7093A" w:rsidP="000931D0">
      <w:pPr>
        <w:pStyle w:val="FreeTranslEng"/>
      </w:pPr>
      <w:r>
        <w:t>‘</w:t>
      </w:r>
      <w:r w:rsidR="000931D0">
        <w:t xml:space="preserve">the night (before I go hunting) </w:t>
      </w:r>
      <w:r w:rsidR="000931D0" w:rsidRPr="009776EE">
        <w:rPr>
          <w:rStyle w:val="ChBlueBold"/>
        </w:rPr>
        <w:t>I</w:t>
      </w:r>
      <w:r w:rsidR="000931D0">
        <w:t xml:space="preserve"> already </w:t>
      </w:r>
      <w:r w:rsidR="000931D0" w:rsidRPr="009776EE">
        <w:rPr>
          <w:rStyle w:val="ChBlueBold"/>
        </w:rPr>
        <w:t>have a plan</w:t>
      </w:r>
      <w:r>
        <w:t>’</w:t>
      </w:r>
      <w:r w:rsidR="000931D0">
        <w:t xml:space="preserve"> </w:t>
      </w:r>
      <w:r w:rsidR="000931D0" w:rsidRPr="009776EE">
        <w:rPr>
          <w:rStyle w:val="ExampleSource"/>
        </w:rPr>
        <w:t>[080919-004-NP.0002]</w:t>
      </w:r>
    </w:p>
    <w:p w14:paraId="5DC97DA7" w14:textId="77777777" w:rsidR="00737159" w:rsidRDefault="00737159" w:rsidP="00737159">
      <w:pPr>
        <w:pStyle w:val="ExampleTitle"/>
      </w:pPr>
      <w:r>
        <w:t>Two-argument existential clause denoting possession</w:t>
      </w:r>
    </w:p>
    <w:tbl>
      <w:tblPr>
        <w:tblW w:w="6271" w:type="dxa"/>
        <w:tblCellMar>
          <w:left w:w="42" w:type="dxa"/>
          <w:right w:w="42" w:type="dxa"/>
        </w:tblCellMar>
        <w:tblLook w:val="01E0" w:firstRow="1" w:lastRow="1" w:firstColumn="1" w:lastColumn="1" w:noHBand="0" w:noVBand="0"/>
      </w:tblPr>
      <w:tblGrid>
        <w:gridCol w:w="709"/>
        <w:gridCol w:w="489"/>
        <w:gridCol w:w="562"/>
        <w:gridCol w:w="584"/>
        <w:gridCol w:w="484"/>
        <w:gridCol w:w="489"/>
        <w:gridCol w:w="529"/>
        <w:gridCol w:w="640"/>
        <w:gridCol w:w="489"/>
        <w:gridCol w:w="567"/>
        <w:gridCol w:w="729"/>
      </w:tblGrid>
      <w:tr w:rsidR="00AC23C4" w:rsidRPr="00E06D0C" w14:paraId="437B5FBE" w14:textId="77777777" w:rsidTr="00AC23C4">
        <w:tc>
          <w:tcPr>
            <w:tcW w:w="709" w:type="dxa"/>
            <w:shd w:val="clear" w:color="auto" w:fill="auto"/>
          </w:tcPr>
          <w:p w14:paraId="15E65ABE" w14:textId="77777777" w:rsidR="00737159" w:rsidRPr="00E06D0C" w:rsidRDefault="00737159" w:rsidP="002251DC">
            <w:pPr>
              <w:pStyle w:val="O0Nwnext"/>
            </w:pPr>
            <w:bookmarkStart w:id="3856" w:name="_Ref364505056"/>
            <w:bookmarkStart w:id="3857" w:name="_Ref364856031"/>
            <w:r>
              <w:t>(</w:t>
            </w:r>
            <w:fldSimple w:instr=" SEQ ( \* ARABIC \s 1 ">
              <w:r w:rsidR="00154D81">
                <w:rPr>
                  <w:noProof/>
                </w:rPr>
                <w:t>2</w:t>
              </w:r>
            </w:fldSimple>
            <w:r>
              <w:t>)</w:t>
            </w:r>
            <w:bookmarkEnd w:id="3856"/>
            <w:bookmarkEnd w:id="3857"/>
          </w:p>
        </w:tc>
        <w:tc>
          <w:tcPr>
            <w:tcW w:w="489" w:type="dxa"/>
            <w:shd w:val="clear" w:color="auto" w:fill="auto"/>
          </w:tcPr>
          <w:p w14:paraId="4133F427" w14:textId="77777777" w:rsidR="00737159" w:rsidRPr="0099608C" w:rsidRDefault="00737159" w:rsidP="002251DC">
            <w:pPr>
              <w:pStyle w:val="TableCell0-0Center"/>
              <w:rPr>
                <w:rStyle w:val="ChSmallCaps"/>
              </w:rPr>
            </w:pPr>
            <w:r w:rsidRPr="0099608C">
              <w:rPr>
                <w:rStyle w:val="ChSmallCaps"/>
              </w:rPr>
              <w:t>s</w:t>
            </w:r>
          </w:p>
        </w:tc>
        <w:tc>
          <w:tcPr>
            <w:tcW w:w="562" w:type="dxa"/>
            <w:shd w:val="clear" w:color="auto" w:fill="auto"/>
          </w:tcPr>
          <w:p w14:paraId="012A60CD" w14:textId="77777777" w:rsidR="00737159" w:rsidRPr="0099608C" w:rsidRDefault="00737159" w:rsidP="002251DC">
            <w:pPr>
              <w:pStyle w:val="TableCell0-0Center"/>
              <w:rPr>
                <w:rStyle w:val="ChSmallCaps"/>
              </w:rPr>
            </w:pPr>
            <w:r w:rsidRPr="0099608C">
              <w:rPr>
                <w:rStyle w:val="ChSmallCaps"/>
              </w:rPr>
              <w:t>v</w:t>
            </w:r>
          </w:p>
        </w:tc>
        <w:tc>
          <w:tcPr>
            <w:tcW w:w="584" w:type="dxa"/>
            <w:shd w:val="clear" w:color="auto" w:fill="auto"/>
          </w:tcPr>
          <w:p w14:paraId="51D049C6" w14:textId="77777777" w:rsidR="00737159" w:rsidRPr="0099608C" w:rsidRDefault="00737159" w:rsidP="002251DC">
            <w:pPr>
              <w:pStyle w:val="TableCell0-0Center"/>
              <w:rPr>
                <w:rStyle w:val="ChSmallCaps"/>
              </w:rPr>
            </w:pPr>
            <w:r w:rsidRPr="0099608C">
              <w:rPr>
                <w:rStyle w:val="ChSmallCaps"/>
              </w:rPr>
              <w:t>o</w:t>
            </w:r>
          </w:p>
        </w:tc>
        <w:tc>
          <w:tcPr>
            <w:tcW w:w="484" w:type="dxa"/>
            <w:shd w:val="clear" w:color="auto" w:fill="auto"/>
          </w:tcPr>
          <w:p w14:paraId="3EAB1EB4" w14:textId="77777777" w:rsidR="00737159" w:rsidRPr="00E06D0C" w:rsidRDefault="00737159" w:rsidP="002251DC">
            <w:pPr>
              <w:pStyle w:val="TableCell0-0Center"/>
            </w:pPr>
          </w:p>
        </w:tc>
        <w:tc>
          <w:tcPr>
            <w:tcW w:w="489" w:type="dxa"/>
            <w:shd w:val="clear" w:color="auto" w:fill="auto"/>
          </w:tcPr>
          <w:p w14:paraId="45C5A24D" w14:textId="77777777" w:rsidR="00737159" w:rsidRPr="00E06D0C" w:rsidRDefault="00737159" w:rsidP="002251DC">
            <w:pPr>
              <w:pStyle w:val="TableCell0-0Center"/>
            </w:pPr>
          </w:p>
        </w:tc>
        <w:tc>
          <w:tcPr>
            <w:tcW w:w="529" w:type="dxa"/>
            <w:shd w:val="clear" w:color="auto" w:fill="auto"/>
          </w:tcPr>
          <w:p w14:paraId="49F045AE" w14:textId="77777777" w:rsidR="00737159" w:rsidRPr="00E06D0C" w:rsidRDefault="00737159" w:rsidP="002251DC">
            <w:pPr>
              <w:pStyle w:val="TableCell0-0Center"/>
            </w:pPr>
          </w:p>
        </w:tc>
        <w:tc>
          <w:tcPr>
            <w:tcW w:w="640" w:type="dxa"/>
            <w:shd w:val="clear" w:color="auto" w:fill="auto"/>
          </w:tcPr>
          <w:p w14:paraId="21ADF8A8" w14:textId="77777777" w:rsidR="00737159" w:rsidRPr="00E06D0C" w:rsidRDefault="00737159" w:rsidP="002251DC">
            <w:pPr>
              <w:pStyle w:val="TableCell0-0Center"/>
            </w:pPr>
          </w:p>
        </w:tc>
        <w:tc>
          <w:tcPr>
            <w:tcW w:w="489" w:type="dxa"/>
            <w:shd w:val="clear" w:color="auto" w:fill="auto"/>
          </w:tcPr>
          <w:p w14:paraId="2A2913B5" w14:textId="77777777" w:rsidR="00737159" w:rsidRPr="00E06D0C" w:rsidRDefault="00737159" w:rsidP="002251DC">
            <w:pPr>
              <w:pStyle w:val="TableCell0-0Center"/>
            </w:pPr>
          </w:p>
        </w:tc>
        <w:tc>
          <w:tcPr>
            <w:tcW w:w="567" w:type="dxa"/>
            <w:shd w:val="clear" w:color="auto" w:fill="auto"/>
          </w:tcPr>
          <w:p w14:paraId="04E5D5F5" w14:textId="77777777" w:rsidR="00737159" w:rsidRPr="00E06D0C" w:rsidRDefault="00737159" w:rsidP="002251DC">
            <w:pPr>
              <w:pStyle w:val="TableCell0-0Center"/>
            </w:pPr>
          </w:p>
        </w:tc>
        <w:tc>
          <w:tcPr>
            <w:tcW w:w="729" w:type="dxa"/>
            <w:shd w:val="clear" w:color="auto" w:fill="auto"/>
          </w:tcPr>
          <w:p w14:paraId="004DCB42" w14:textId="77777777" w:rsidR="00737159" w:rsidRPr="00E06D0C" w:rsidRDefault="00737159" w:rsidP="002251DC">
            <w:pPr>
              <w:pStyle w:val="TableCell0-0Center"/>
            </w:pPr>
          </w:p>
        </w:tc>
      </w:tr>
      <w:tr w:rsidR="00AC23C4" w:rsidRPr="00DD0213" w14:paraId="3DD8B3DB" w14:textId="77777777" w:rsidTr="00AC23C4">
        <w:tc>
          <w:tcPr>
            <w:tcW w:w="709" w:type="dxa"/>
            <w:shd w:val="clear" w:color="auto" w:fill="auto"/>
          </w:tcPr>
          <w:p w14:paraId="6F14E1C6" w14:textId="77777777" w:rsidR="00737159" w:rsidRPr="00DE2EF3" w:rsidRDefault="00737159" w:rsidP="002251DC">
            <w:pPr>
              <w:pStyle w:val="O0Nwnext"/>
            </w:pPr>
          </w:p>
        </w:tc>
        <w:tc>
          <w:tcPr>
            <w:tcW w:w="489" w:type="dxa"/>
            <w:shd w:val="clear" w:color="auto" w:fill="auto"/>
          </w:tcPr>
          <w:p w14:paraId="0F266AC9" w14:textId="77777777" w:rsidR="00737159" w:rsidRPr="000811A0" w:rsidRDefault="00737159" w:rsidP="002251DC">
            <w:pPr>
              <w:pStyle w:val="Text"/>
              <w:rPr>
                <w:rStyle w:val="ChBlueBold"/>
              </w:rPr>
            </w:pPr>
            <w:r w:rsidRPr="000811A0">
              <w:rPr>
                <w:rStyle w:val="ChBlueBold"/>
              </w:rPr>
              <w:t>sa</w:t>
            </w:r>
          </w:p>
        </w:tc>
        <w:tc>
          <w:tcPr>
            <w:tcW w:w="562" w:type="dxa"/>
            <w:shd w:val="clear" w:color="auto" w:fill="auto"/>
          </w:tcPr>
          <w:p w14:paraId="4FDB4C41" w14:textId="77777777" w:rsidR="00737159" w:rsidRPr="000811A0" w:rsidRDefault="00737159" w:rsidP="002251DC">
            <w:pPr>
              <w:pStyle w:val="Text"/>
              <w:rPr>
                <w:rStyle w:val="ChBlueBold"/>
              </w:rPr>
            </w:pPr>
            <w:r w:rsidRPr="000811A0">
              <w:rPr>
                <w:rStyle w:val="ChBlueBold"/>
              </w:rPr>
              <w:t>ada</w:t>
            </w:r>
          </w:p>
        </w:tc>
        <w:tc>
          <w:tcPr>
            <w:tcW w:w="584" w:type="dxa"/>
            <w:shd w:val="clear" w:color="auto" w:fill="auto"/>
          </w:tcPr>
          <w:p w14:paraId="2B092C09" w14:textId="77777777" w:rsidR="00737159" w:rsidRPr="00260406" w:rsidRDefault="003242CA" w:rsidP="002251DC">
            <w:pPr>
              <w:pStyle w:val="Text"/>
            </w:pPr>
            <w:r w:rsidRPr="00260406">
              <w:rPr>
                <w:rStyle w:val="ChBlueBold"/>
              </w:rPr>
              <w:t>ana</w:t>
            </w:r>
            <w:r w:rsidR="00260406" w:rsidRPr="00260406">
              <w:t>,</w:t>
            </w:r>
          </w:p>
        </w:tc>
        <w:tc>
          <w:tcPr>
            <w:tcW w:w="484" w:type="dxa"/>
            <w:shd w:val="clear" w:color="auto" w:fill="auto"/>
          </w:tcPr>
          <w:p w14:paraId="19EB279E" w14:textId="77777777" w:rsidR="00737159" w:rsidRPr="00DD0213" w:rsidRDefault="00737159" w:rsidP="002251DC">
            <w:pPr>
              <w:pStyle w:val="Text"/>
            </w:pPr>
            <w:r>
              <w:t>jadi</w:t>
            </w:r>
          </w:p>
        </w:tc>
        <w:tc>
          <w:tcPr>
            <w:tcW w:w="489" w:type="dxa"/>
            <w:shd w:val="clear" w:color="auto" w:fill="auto"/>
          </w:tcPr>
          <w:p w14:paraId="6D5BA3C6" w14:textId="77777777" w:rsidR="00737159" w:rsidRPr="00DD0213" w:rsidRDefault="00737159" w:rsidP="002251DC">
            <w:pPr>
              <w:pStyle w:val="Text"/>
            </w:pPr>
            <w:r>
              <w:t>sa</w:t>
            </w:r>
          </w:p>
        </w:tc>
        <w:tc>
          <w:tcPr>
            <w:tcW w:w="529" w:type="dxa"/>
            <w:shd w:val="clear" w:color="auto" w:fill="auto"/>
          </w:tcPr>
          <w:p w14:paraId="6FA6D8CA" w14:textId="77777777" w:rsidR="00737159" w:rsidRPr="00DD0213" w:rsidRDefault="00737159" w:rsidP="002251DC">
            <w:pPr>
              <w:pStyle w:val="Text"/>
            </w:pPr>
            <w:r>
              <w:t>kasi</w:t>
            </w:r>
          </w:p>
        </w:tc>
        <w:tc>
          <w:tcPr>
            <w:tcW w:w="640" w:type="dxa"/>
            <w:shd w:val="clear" w:color="auto" w:fill="auto"/>
          </w:tcPr>
          <w:p w14:paraId="6ED7B2F1" w14:textId="77777777" w:rsidR="00737159" w:rsidRPr="00DD0213" w:rsidRDefault="00737159" w:rsidP="002251DC">
            <w:pPr>
              <w:pStyle w:val="Text"/>
            </w:pPr>
            <w:r>
              <w:t>untuk</w:t>
            </w:r>
          </w:p>
        </w:tc>
        <w:tc>
          <w:tcPr>
            <w:tcW w:w="489" w:type="dxa"/>
            <w:shd w:val="clear" w:color="auto" w:fill="auto"/>
          </w:tcPr>
          <w:p w14:paraId="63F8C79A" w14:textId="77777777" w:rsidR="00737159" w:rsidRPr="00DD0213" w:rsidRDefault="00737159" w:rsidP="002251DC">
            <w:pPr>
              <w:pStyle w:val="Text"/>
            </w:pPr>
            <w:r>
              <w:t>sa</w:t>
            </w:r>
          </w:p>
        </w:tc>
        <w:tc>
          <w:tcPr>
            <w:tcW w:w="567" w:type="dxa"/>
            <w:shd w:val="clear" w:color="auto" w:fill="auto"/>
          </w:tcPr>
          <w:p w14:paraId="5A0E491E" w14:textId="77777777" w:rsidR="00737159" w:rsidRPr="00DD0213" w:rsidRDefault="00737159" w:rsidP="002251DC">
            <w:pPr>
              <w:pStyle w:val="Text"/>
            </w:pPr>
            <w:r>
              <w:t>pu</w:t>
            </w:r>
          </w:p>
        </w:tc>
        <w:tc>
          <w:tcPr>
            <w:tcW w:w="729" w:type="dxa"/>
            <w:shd w:val="clear" w:color="auto" w:fill="auto"/>
          </w:tcPr>
          <w:p w14:paraId="7117EC7F" w14:textId="77777777" w:rsidR="00737159" w:rsidRDefault="00737159" w:rsidP="002251DC">
            <w:pPr>
              <w:pStyle w:val="Text"/>
            </w:pPr>
            <w:r>
              <w:t>sodara</w:t>
            </w:r>
          </w:p>
        </w:tc>
      </w:tr>
      <w:tr w:rsidR="00AC23C4" w:rsidRPr="00AC23C4" w14:paraId="0ECB99EB" w14:textId="77777777" w:rsidTr="00AC23C4">
        <w:tc>
          <w:tcPr>
            <w:tcW w:w="709" w:type="dxa"/>
            <w:shd w:val="clear" w:color="auto" w:fill="auto"/>
          </w:tcPr>
          <w:p w14:paraId="3D78ABCE" w14:textId="77777777" w:rsidR="00737159" w:rsidRPr="00DE2EF3" w:rsidRDefault="00737159" w:rsidP="002251DC">
            <w:pPr>
              <w:pStyle w:val="GlossEng"/>
            </w:pPr>
          </w:p>
        </w:tc>
        <w:tc>
          <w:tcPr>
            <w:tcW w:w="489" w:type="dxa"/>
            <w:shd w:val="clear" w:color="auto" w:fill="auto"/>
          </w:tcPr>
          <w:p w14:paraId="5963D01B" w14:textId="77777777" w:rsidR="00737159" w:rsidRPr="009D3326" w:rsidRDefault="00737159" w:rsidP="002251DC">
            <w:pPr>
              <w:pStyle w:val="GlossEng"/>
            </w:pPr>
            <w:r>
              <w:t>1</w:t>
            </w:r>
            <w:r w:rsidRPr="0099608C">
              <w:rPr>
                <w:rStyle w:val="ChSmallCaps"/>
              </w:rPr>
              <w:t>sg</w:t>
            </w:r>
          </w:p>
        </w:tc>
        <w:tc>
          <w:tcPr>
            <w:tcW w:w="562" w:type="dxa"/>
            <w:shd w:val="clear" w:color="auto" w:fill="auto"/>
          </w:tcPr>
          <w:p w14:paraId="65338694" w14:textId="77777777" w:rsidR="00737159" w:rsidRPr="009D3326" w:rsidRDefault="00737159" w:rsidP="002251DC">
            <w:pPr>
              <w:pStyle w:val="GlossEng"/>
            </w:pPr>
            <w:r w:rsidRPr="009D3326">
              <w:t>exist</w:t>
            </w:r>
          </w:p>
        </w:tc>
        <w:tc>
          <w:tcPr>
            <w:tcW w:w="584" w:type="dxa"/>
            <w:shd w:val="clear" w:color="auto" w:fill="auto"/>
          </w:tcPr>
          <w:p w14:paraId="04BED5C1" w14:textId="77777777" w:rsidR="00737159" w:rsidRPr="009D3326" w:rsidRDefault="00737159" w:rsidP="002251DC">
            <w:pPr>
              <w:pStyle w:val="GlossEng"/>
            </w:pPr>
            <w:r w:rsidRPr="009D3326">
              <w:t>child</w:t>
            </w:r>
          </w:p>
        </w:tc>
        <w:tc>
          <w:tcPr>
            <w:tcW w:w="484" w:type="dxa"/>
            <w:shd w:val="clear" w:color="auto" w:fill="auto"/>
          </w:tcPr>
          <w:p w14:paraId="281AF580" w14:textId="77777777" w:rsidR="00737159" w:rsidRPr="00DD0213" w:rsidRDefault="00737159" w:rsidP="002251DC">
            <w:pPr>
              <w:pStyle w:val="GlossEng"/>
            </w:pPr>
            <w:r>
              <w:t>so</w:t>
            </w:r>
          </w:p>
        </w:tc>
        <w:tc>
          <w:tcPr>
            <w:tcW w:w="489" w:type="dxa"/>
            <w:shd w:val="clear" w:color="auto" w:fill="auto"/>
          </w:tcPr>
          <w:p w14:paraId="2D4905AB" w14:textId="77777777" w:rsidR="00737159" w:rsidRPr="0099608C" w:rsidRDefault="00737159" w:rsidP="002251DC">
            <w:pPr>
              <w:pStyle w:val="GlossEng"/>
              <w:rPr>
                <w:rStyle w:val="ChSmallCaps"/>
              </w:rPr>
            </w:pPr>
            <w:r w:rsidRPr="0099608C">
              <w:rPr>
                <w:rStyle w:val="ChSmallCaps"/>
              </w:rPr>
              <w:t>1sg</w:t>
            </w:r>
          </w:p>
        </w:tc>
        <w:tc>
          <w:tcPr>
            <w:tcW w:w="529" w:type="dxa"/>
            <w:shd w:val="clear" w:color="auto" w:fill="auto"/>
          </w:tcPr>
          <w:p w14:paraId="656B469D" w14:textId="77777777" w:rsidR="00737159" w:rsidRPr="00DD0213" w:rsidRDefault="00737159" w:rsidP="002251DC">
            <w:pPr>
              <w:pStyle w:val="GlossEng"/>
            </w:pPr>
            <w:r>
              <w:t>give</w:t>
            </w:r>
          </w:p>
        </w:tc>
        <w:tc>
          <w:tcPr>
            <w:tcW w:w="640" w:type="dxa"/>
            <w:shd w:val="clear" w:color="auto" w:fill="auto"/>
          </w:tcPr>
          <w:p w14:paraId="5F80D88A" w14:textId="77777777" w:rsidR="00737159" w:rsidRPr="00DD0213" w:rsidRDefault="00737159" w:rsidP="002251DC">
            <w:pPr>
              <w:pStyle w:val="GlossEng"/>
            </w:pPr>
            <w:r>
              <w:t>for</w:t>
            </w:r>
          </w:p>
        </w:tc>
        <w:tc>
          <w:tcPr>
            <w:tcW w:w="489" w:type="dxa"/>
            <w:shd w:val="clear" w:color="auto" w:fill="auto"/>
          </w:tcPr>
          <w:p w14:paraId="6D00085D" w14:textId="77777777" w:rsidR="00737159" w:rsidRPr="0099608C" w:rsidRDefault="00737159" w:rsidP="002251DC">
            <w:pPr>
              <w:pStyle w:val="GlossEng"/>
              <w:rPr>
                <w:rStyle w:val="ChSmallCaps"/>
              </w:rPr>
            </w:pPr>
            <w:r w:rsidRPr="0099608C">
              <w:rPr>
                <w:rStyle w:val="ChSmallCaps"/>
              </w:rPr>
              <w:t>1sg</w:t>
            </w:r>
          </w:p>
        </w:tc>
        <w:tc>
          <w:tcPr>
            <w:tcW w:w="567" w:type="dxa"/>
            <w:shd w:val="clear" w:color="auto" w:fill="auto"/>
          </w:tcPr>
          <w:p w14:paraId="354DB6A5" w14:textId="77777777" w:rsidR="00737159" w:rsidRPr="0099608C" w:rsidRDefault="00737159" w:rsidP="002251DC">
            <w:pPr>
              <w:pStyle w:val="GlossEng"/>
              <w:rPr>
                <w:rStyle w:val="ChSmallCaps"/>
              </w:rPr>
            </w:pPr>
            <w:r w:rsidRPr="0099608C">
              <w:rPr>
                <w:rStyle w:val="ChSmallCaps"/>
              </w:rPr>
              <w:t>poss</w:t>
            </w:r>
          </w:p>
        </w:tc>
        <w:tc>
          <w:tcPr>
            <w:tcW w:w="729" w:type="dxa"/>
            <w:shd w:val="clear" w:color="auto" w:fill="auto"/>
          </w:tcPr>
          <w:p w14:paraId="0164B049" w14:textId="77777777" w:rsidR="00737159" w:rsidRPr="00DD0213" w:rsidRDefault="00737159" w:rsidP="002251DC">
            <w:pPr>
              <w:pStyle w:val="GlossEng"/>
            </w:pPr>
            <w:r>
              <w:t>sibling</w:t>
            </w:r>
          </w:p>
        </w:tc>
      </w:tr>
    </w:tbl>
    <w:p w14:paraId="33DC8518" w14:textId="3C55A8DE" w:rsidR="00737159" w:rsidRPr="000957E6" w:rsidRDefault="00B7093A" w:rsidP="00737159">
      <w:pPr>
        <w:pStyle w:val="FreeTranslEng"/>
      </w:pPr>
      <w:r>
        <w:t>‘</w:t>
      </w:r>
      <w:r w:rsidR="00737159" w:rsidRPr="00546478">
        <w:rPr>
          <w:rStyle w:val="ChBlueBold"/>
        </w:rPr>
        <w:t>I have children</w:t>
      </w:r>
      <w:r w:rsidR="00737159">
        <w:t>, so I gave (one) to my relative</w:t>
      </w:r>
      <w:r>
        <w:t>’</w:t>
      </w:r>
      <w:r w:rsidR="00737159">
        <w:t xml:space="preserve"> </w:t>
      </w:r>
      <w:r w:rsidR="00737159" w:rsidRPr="00CB6D97">
        <w:rPr>
          <w:rStyle w:val="ExampleSource"/>
        </w:rPr>
        <w:t>[081006-024-CvEx.0010]</w:t>
      </w:r>
    </w:p>
    <w:p w14:paraId="2DEABBF4" w14:textId="5EA8BFFE" w:rsidR="00D724E8" w:rsidRDefault="000931D0" w:rsidP="00822EFE">
      <w:pPr>
        <w:pStyle w:val="Body0005after"/>
      </w:pPr>
      <w:r w:rsidRPr="00856563">
        <w:t xml:space="preserve">The most common function of Papuan Malay </w:t>
      </w:r>
      <w:r w:rsidRPr="00856563">
        <w:rPr>
          <w:rStyle w:val="ChItalBold"/>
        </w:rPr>
        <w:t>punya</w:t>
      </w:r>
      <w:r w:rsidRPr="00856563">
        <w:t xml:space="preserve"> </w:t>
      </w:r>
      <w:r w:rsidR="00B7093A">
        <w:t>‘</w:t>
      </w:r>
      <w:r w:rsidRPr="0099608C">
        <w:rPr>
          <w:rStyle w:val="ChSmallCaps"/>
        </w:rPr>
        <w:t>poss</w:t>
      </w:r>
      <w:r w:rsidR="00B7093A">
        <w:t>’</w:t>
      </w:r>
      <w:r w:rsidRPr="00856563">
        <w:t xml:space="preserve"> is that of a </w:t>
      </w:r>
      <w:r>
        <w:t xml:space="preserve">ligature </w:t>
      </w:r>
      <w:r w:rsidRPr="00856563">
        <w:t xml:space="preserve">in </w:t>
      </w:r>
      <w:r>
        <w:t xml:space="preserve">adnominal </w:t>
      </w:r>
      <w:r w:rsidRPr="00856563">
        <w:t xml:space="preserve">referential possessive </w:t>
      </w:r>
      <w:r w:rsidR="00BE7278">
        <w:t>constructions, that is, possessive constructions with definite referent</w:t>
      </w:r>
      <w:r w:rsidR="009C7C21">
        <w:t>s</w:t>
      </w:r>
      <w:r w:rsidR="00BE7278">
        <w:t xml:space="preserve">. Such constructions </w:t>
      </w:r>
      <w:r w:rsidRPr="00856563">
        <w:t xml:space="preserve">have the syntactic structure </w:t>
      </w:r>
      <w:r w:rsidR="00B7093A">
        <w:t>‘</w:t>
      </w:r>
      <w:r w:rsidRPr="0099608C">
        <w:rPr>
          <w:rStyle w:val="ChSmallCaps"/>
        </w:rPr>
        <w:t>p</w:t>
      </w:r>
      <w:r w:rsidR="0084476C">
        <w:rPr>
          <w:rStyle w:val="ChSmallCaps"/>
        </w:rPr>
        <w:t>o</w:t>
      </w:r>
      <w:r w:rsidRPr="0099608C">
        <w:rPr>
          <w:rStyle w:val="ChSmallCaps"/>
        </w:rPr>
        <w:t>ssr-np</w:t>
      </w:r>
      <w:r w:rsidRPr="00856563">
        <w:t xml:space="preserve"> </w:t>
      </w:r>
      <w:r w:rsidRPr="00856563">
        <w:rPr>
          <w:rStyle w:val="ChItalBold"/>
        </w:rPr>
        <w:t>punya</w:t>
      </w:r>
      <w:r w:rsidRPr="00856563">
        <w:t xml:space="preserve"> </w:t>
      </w:r>
      <w:r w:rsidR="00907568" w:rsidRPr="0099608C">
        <w:rPr>
          <w:rStyle w:val="ChSmallCaps"/>
        </w:rPr>
        <w:t>p</w:t>
      </w:r>
      <w:r w:rsidR="0084476C">
        <w:rPr>
          <w:rStyle w:val="ChSmallCaps"/>
        </w:rPr>
        <w:t>o</w:t>
      </w:r>
      <w:r w:rsidR="00907568" w:rsidRPr="0099608C">
        <w:rPr>
          <w:rStyle w:val="ChSmallCaps"/>
        </w:rPr>
        <w:t>ssm</w:t>
      </w:r>
      <w:r w:rsidRPr="0099608C">
        <w:rPr>
          <w:rStyle w:val="ChSmallCaps"/>
        </w:rPr>
        <w:t>-np</w:t>
      </w:r>
      <w:r w:rsidR="00B7093A">
        <w:t>’</w:t>
      </w:r>
      <w:r w:rsidRPr="00856563">
        <w:t xml:space="preserve">. As </w:t>
      </w:r>
      <w:r w:rsidR="000D6B49">
        <w:t xml:space="preserve">shown </w:t>
      </w:r>
      <w:r w:rsidRPr="00856563">
        <w:t xml:space="preserve">in </w:t>
      </w:r>
      <w:r>
        <w:fldChar w:fldCharType="begin"/>
      </w:r>
      <w:r>
        <w:instrText xml:space="preserve"> REF _Ref339635920 \h </w:instrText>
      </w:r>
      <w:r>
        <w:fldChar w:fldCharType="separate"/>
      </w:r>
      <w:r w:rsidR="00154D81" w:rsidRPr="00A52AF4">
        <w:t>(</w:t>
      </w:r>
      <w:r w:rsidR="00154D81">
        <w:rPr>
          <w:noProof/>
        </w:rPr>
        <w:t>3</w:t>
      </w:r>
      <w:r w:rsidR="00154D81" w:rsidRPr="00A52AF4">
        <w:t>)</w:t>
      </w:r>
      <w:r>
        <w:fldChar w:fldCharType="end"/>
      </w:r>
      <w:r w:rsidRPr="00856563">
        <w:t>, this type of possessive construction contrasts with the verbal construction</w:t>
      </w:r>
      <w:r w:rsidR="00227448">
        <w:t>s</w:t>
      </w:r>
      <w:r w:rsidRPr="00856563">
        <w:t xml:space="preserve"> in </w:t>
      </w:r>
      <w:r>
        <w:fldChar w:fldCharType="begin"/>
      </w:r>
      <w:r>
        <w:instrText xml:space="preserve"> REF _Ref339635919 \h </w:instrText>
      </w:r>
      <w:r>
        <w:fldChar w:fldCharType="separate"/>
      </w:r>
      <w:r w:rsidR="00154D81" w:rsidRPr="00856563">
        <w:t>(</w:t>
      </w:r>
      <w:r w:rsidR="00154D81">
        <w:rPr>
          <w:noProof/>
        </w:rPr>
        <w:t>1</w:t>
      </w:r>
      <w:r w:rsidR="00154D81" w:rsidRPr="00856563">
        <w:t>)</w:t>
      </w:r>
      <w:r>
        <w:fldChar w:fldCharType="end"/>
      </w:r>
      <w:r w:rsidR="00227448">
        <w:t xml:space="preserve"> and </w:t>
      </w:r>
      <w:r w:rsidR="00227448">
        <w:fldChar w:fldCharType="begin"/>
      </w:r>
      <w:r w:rsidR="00227448">
        <w:instrText xml:space="preserve"> REF _Ref364856031 \h </w:instrText>
      </w:r>
      <w:r w:rsidR="00227448">
        <w:fldChar w:fldCharType="separate"/>
      </w:r>
      <w:r w:rsidR="00154D81">
        <w:t>(</w:t>
      </w:r>
      <w:r w:rsidR="00154D81">
        <w:rPr>
          <w:noProof/>
        </w:rPr>
        <w:t>2</w:t>
      </w:r>
      <w:r w:rsidR="00154D81">
        <w:t>)</w:t>
      </w:r>
      <w:r w:rsidR="00227448">
        <w:fldChar w:fldCharType="end"/>
      </w:r>
      <w:r w:rsidRPr="00856563">
        <w:t xml:space="preserve">: the possessive relation is not encoded </w:t>
      </w:r>
      <w:r>
        <w:t>by</w:t>
      </w:r>
      <w:r w:rsidRPr="00856563">
        <w:t xml:space="preserve"> a two-argument clause but in a single </w:t>
      </w:r>
      <w:r>
        <w:t xml:space="preserve">construction </w:t>
      </w:r>
      <w:r w:rsidR="00BF7D53">
        <w:t xml:space="preserve">which consists of </w:t>
      </w:r>
      <w:r>
        <w:t xml:space="preserve">two noun phrases, </w:t>
      </w:r>
      <w:r w:rsidRPr="00856563">
        <w:t xml:space="preserve">which in turn functions as an argument in a clause. </w:t>
      </w:r>
      <w:r>
        <w:t xml:space="preserve">Hence, </w:t>
      </w:r>
      <w:r w:rsidR="00652E2F">
        <w:rPr>
          <w:rStyle w:val="ChItalBold"/>
        </w:rPr>
        <w:t>Yosina</w:t>
      </w:r>
      <w:r w:rsidRPr="00856563">
        <w:t xml:space="preserve"> in</w:t>
      </w:r>
      <w:r>
        <w:t xml:space="preserve"> </w:t>
      </w:r>
      <w:r>
        <w:fldChar w:fldCharType="begin"/>
      </w:r>
      <w:r>
        <w:instrText xml:space="preserve"> REF _Ref339635920 \h </w:instrText>
      </w:r>
      <w:r>
        <w:fldChar w:fldCharType="separate"/>
      </w:r>
      <w:r w:rsidR="00154D81" w:rsidRPr="00A52AF4">
        <w:t>(</w:t>
      </w:r>
      <w:r w:rsidR="00154D81">
        <w:rPr>
          <w:noProof/>
        </w:rPr>
        <w:t>3</w:t>
      </w:r>
      <w:r w:rsidR="00154D81" w:rsidRPr="00A52AF4">
        <w:t>)</w:t>
      </w:r>
      <w:r>
        <w:fldChar w:fldCharType="end"/>
      </w:r>
      <w:r w:rsidRPr="00856563">
        <w:t xml:space="preserve"> is not a grammatical subject but the </w:t>
      </w:r>
      <w:r>
        <w:t>possessor</w:t>
      </w:r>
      <w:r w:rsidR="00563BCC">
        <w:t xml:space="preserve">. Likewise, </w:t>
      </w:r>
      <w:r w:rsidR="00652E2F">
        <w:rPr>
          <w:rStyle w:val="ChItalBold"/>
        </w:rPr>
        <w:t>swara</w:t>
      </w:r>
      <w:r w:rsidRPr="00856563">
        <w:t xml:space="preserve"> </w:t>
      </w:r>
      <w:r w:rsidR="00B7093A">
        <w:t>‘</w:t>
      </w:r>
      <w:r w:rsidR="00652E2F">
        <w:t>voice</w:t>
      </w:r>
      <w:r w:rsidR="00B7093A">
        <w:t>’</w:t>
      </w:r>
      <w:r w:rsidRPr="00856563">
        <w:t xml:space="preserve"> is </w:t>
      </w:r>
      <w:r w:rsidR="00563BCC">
        <w:t xml:space="preserve">not the </w:t>
      </w:r>
      <w:r w:rsidRPr="00856563">
        <w:t>direct object of a verbal clause</w:t>
      </w:r>
      <w:r w:rsidR="00563BCC">
        <w:t xml:space="preserve">, but </w:t>
      </w:r>
      <w:r w:rsidR="00BE7278">
        <w:t xml:space="preserve">a definite </w:t>
      </w:r>
      <w:r w:rsidR="00563BCC">
        <w:t>possessum</w:t>
      </w:r>
      <w:r w:rsidR="005C0F87">
        <w:t xml:space="preserve">. The entire possessive construction in </w:t>
      </w:r>
      <w:r w:rsidR="005C0F87">
        <w:fldChar w:fldCharType="begin"/>
      </w:r>
      <w:r w:rsidR="005C0F87">
        <w:instrText xml:space="preserve"> REF _Ref339635920 \h </w:instrText>
      </w:r>
      <w:r w:rsidR="005C0F87">
        <w:fldChar w:fldCharType="separate"/>
      </w:r>
      <w:r w:rsidR="00154D81" w:rsidRPr="00A52AF4">
        <w:t>(</w:t>
      </w:r>
      <w:r w:rsidR="00154D81">
        <w:rPr>
          <w:noProof/>
        </w:rPr>
        <w:t>3</w:t>
      </w:r>
      <w:r w:rsidR="00154D81" w:rsidRPr="00A52AF4">
        <w:t>)</w:t>
      </w:r>
      <w:r w:rsidR="005C0F87">
        <w:fldChar w:fldCharType="end"/>
      </w:r>
      <w:r w:rsidR="00D724E8">
        <w:t xml:space="preserve"> </w:t>
      </w:r>
      <w:r w:rsidR="005C0F87">
        <w:t xml:space="preserve">functions as the direct object of the </w:t>
      </w:r>
      <w:r w:rsidR="00652E2F">
        <w:t xml:space="preserve">bivalent verb </w:t>
      </w:r>
      <w:r w:rsidR="00652E2F">
        <w:rPr>
          <w:rStyle w:val="ChItalBold"/>
        </w:rPr>
        <w:t>dengar</w:t>
      </w:r>
      <w:r w:rsidR="005C0F87">
        <w:t xml:space="preserve"> </w:t>
      </w:r>
      <w:r w:rsidR="00B7093A">
        <w:t>‘</w:t>
      </w:r>
      <w:r w:rsidR="00652E2F">
        <w:t>hear</w:t>
      </w:r>
      <w:r w:rsidR="00B7093A">
        <w:t>’</w:t>
      </w:r>
      <w:r w:rsidR="009C7C21">
        <w:t>.</w:t>
      </w:r>
      <w:r w:rsidR="00D724E8">
        <w:t xml:space="preserve"> The contrastive examples in </w:t>
      </w:r>
      <w:r w:rsidR="00D724E8">
        <w:fldChar w:fldCharType="begin"/>
      </w:r>
      <w:r w:rsidR="00D724E8">
        <w:instrText xml:space="preserve"> REF _Ref364856031 \h </w:instrText>
      </w:r>
      <w:r w:rsidR="00D724E8">
        <w:fldChar w:fldCharType="separate"/>
      </w:r>
      <w:r w:rsidR="00154D81">
        <w:t>(</w:t>
      </w:r>
      <w:r w:rsidR="00154D81">
        <w:rPr>
          <w:noProof/>
        </w:rPr>
        <w:t>2</w:t>
      </w:r>
      <w:r w:rsidR="00154D81">
        <w:t>)</w:t>
      </w:r>
      <w:r w:rsidR="00D724E8">
        <w:fldChar w:fldCharType="end"/>
      </w:r>
      <w:r w:rsidR="00D724E8">
        <w:t xml:space="preserve"> and </w:t>
      </w:r>
      <w:r w:rsidR="00D724E8">
        <w:fldChar w:fldCharType="begin"/>
      </w:r>
      <w:r w:rsidR="00D724E8">
        <w:instrText xml:space="preserve"> REF _Ref339635920 \h </w:instrText>
      </w:r>
      <w:r w:rsidR="00D724E8">
        <w:fldChar w:fldCharType="separate"/>
      </w:r>
      <w:r w:rsidR="00154D81" w:rsidRPr="00A52AF4">
        <w:t>(</w:t>
      </w:r>
      <w:r w:rsidR="00154D81">
        <w:rPr>
          <w:noProof/>
        </w:rPr>
        <w:t>3</w:t>
      </w:r>
      <w:r w:rsidR="00154D81" w:rsidRPr="00A52AF4">
        <w:t>)</w:t>
      </w:r>
      <w:r w:rsidR="00D724E8">
        <w:fldChar w:fldCharType="end"/>
      </w:r>
      <w:r w:rsidR="00D724E8">
        <w:t xml:space="preserve"> also illustrate the distinctions between possession </w:t>
      </w:r>
      <w:r w:rsidR="001A6DCC">
        <w:t xml:space="preserve">of an </w:t>
      </w:r>
      <w:r w:rsidR="00D724E8">
        <w:t xml:space="preserve">indefinite and </w:t>
      </w:r>
      <w:r w:rsidR="001A6DCC">
        <w:t>a definite possessum</w:t>
      </w:r>
      <w:r w:rsidR="00D724E8">
        <w:t>, respectively.</w:t>
      </w:r>
    </w:p>
    <w:p w14:paraId="213953C0" w14:textId="39709FA4" w:rsidR="000931D0" w:rsidRDefault="000931D0" w:rsidP="000931D0">
      <w:pPr>
        <w:pStyle w:val="ExampleTitle"/>
      </w:pPr>
      <w:r>
        <w:t xml:space="preserve">Adnominal reading </w:t>
      </w:r>
      <w:r w:rsidRPr="00856563">
        <w:t xml:space="preserve">of </w:t>
      </w:r>
      <w:r w:rsidRPr="00856563">
        <w:rPr>
          <w:rStyle w:val="ChItalBold"/>
        </w:rPr>
        <w:t>punya</w:t>
      </w:r>
      <w:r w:rsidRPr="00856563">
        <w:t xml:space="preserve"> </w:t>
      </w:r>
      <w:r w:rsidR="00B7093A">
        <w:t>‘</w:t>
      </w:r>
      <w:r w:rsidRPr="0099608C">
        <w:rPr>
          <w:rStyle w:val="ChSmallCaps"/>
        </w:rPr>
        <w:t>poss</w:t>
      </w:r>
      <w:r w:rsidR="00B7093A">
        <w:t>’</w:t>
      </w:r>
      <w:r>
        <w:t xml:space="preserve"> constructions</w:t>
      </w:r>
    </w:p>
    <w:tbl>
      <w:tblPr>
        <w:tblStyle w:val="TableGrid"/>
        <w:tblW w:w="6427" w:type="dxa"/>
        <w:tblInd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42" w:type="dxa"/>
          <w:right w:w="42" w:type="dxa"/>
        </w:tblCellMar>
        <w:tblLook w:val="04A0" w:firstRow="1" w:lastRow="0" w:firstColumn="1" w:lastColumn="0" w:noHBand="0" w:noVBand="1"/>
      </w:tblPr>
      <w:tblGrid>
        <w:gridCol w:w="709"/>
        <w:gridCol w:w="684"/>
        <w:gridCol w:w="699"/>
        <w:gridCol w:w="924"/>
        <w:gridCol w:w="744"/>
        <w:gridCol w:w="954"/>
        <w:gridCol w:w="714"/>
        <w:gridCol w:w="999"/>
      </w:tblGrid>
      <w:tr w:rsidR="00652E2F" w:rsidRPr="00B04BA5" w14:paraId="5383844E" w14:textId="77777777" w:rsidTr="00652E2F">
        <w:tc>
          <w:tcPr>
            <w:tcW w:w="709" w:type="dxa"/>
            <w:shd w:val="clear" w:color="auto" w:fill="auto"/>
          </w:tcPr>
          <w:p w14:paraId="2367A2FD" w14:textId="68BC27F1" w:rsidR="000558C5" w:rsidRPr="00B04BA5" w:rsidRDefault="000558C5" w:rsidP="000558C5">
            <w:pPr>
              <w:pStyle w:val="O0Nwnext"/>
            </w:pPr>
            <w:bookmarkStart w:id="3858" w:name="_Ref336874277"/>
            <w:bookmarkStart w:id="3859" w:name="_Ref339635920"/>
            <w:r w:rsidRPr="00A52AF4">
              <w:t>(</w:t>
            </w:r>
            <w:fldSimple w:instr=" SEQ ( \* ARABIC \s 1 ">
              <w:r w:rsidR="00154D81">
                <w:rPr>
                  <w:noProof/>
                </w:rPr>
                <w:t>3</w:t>
              </w:r>
            </w:fldSimple>
            <w:bookmarkEnd w:id="3858"/>
            <w:r w:rsidRPr="00A52AF4">
              <w:t>)</w:t>
            </w:r>
            <w:bookmarkEnd w:id="3859"/>
          </w:p>
        </w:tc>
        <w:tc>
          <w:tcPr>
            <w:tcW w:w="684" w:type="dxa"/>
            <w:shd w:val="clear" w:color="auto" w:fill="auto"/>
          </w:tcPr>
          <w:p w14:paraId="59E48E03" w14:textId="77777777" w:rsidR="000558C5" w:rsidRPr="00B04BA5" w:rsidRDefault="000558C5" w:rsidP="000558C5">
            <w:pPr>
              <w:pStyle w:val="TableCell0-0Center"/>
            </w:pPr>
          </w:p>
        </w:tc>
        <w:tc>
          <w:tcPr>
            <w:tcW w:w="699" w:type="dxa"/>
            <w:shd w:val="clear" w:color="auto" w:fill="auto"/>
          </w:tcPr>
          <w:p w14:paraId="3028FB95" w14:textId="77777777" w:rsidR="000558C5" w:rsidRPr="00B04BA5" w:rsidRDefault="000558C5" w:rsidP="000558C5">
            <w:pPr>
              <w:pStyle w:val="TableCell0-0Center"/>
            </w:pPr>
          </w:p>
        </w:tc>
        <w:tc>
          <w:tcPr>
            <w:tcW w:w="924" w:type="dxa"/>
            <w:shd w:val="clear" w:color="auto" w:fill="auto"/>
          </w:tcPr>
          <w:p w14:paraId="2F484B96" w14:textId="77777777" w:rsidR="000558C5" w:rsidRPr="00B04BA5" w:rsidRDefault="000558C5" w:rsidP="000558C5">
            <w:pPr>
              <w:pStyle w:val="TableCell0-0Center"/>
            </w:pPr>
          </w:p>
        </w:tc>
        <w:tc>
          <w:tcPr>
            <w:tcW w:w="744" w:type="dxa"/>
            <w:shd w:val="clear" w:color="auto" w:fill="auto"/>
          </w:tcPr>
          <w:p w14:paraId="038885C6" w14:textId="77777777" w:rsidR="000558C5" w:rsidRPr="000D6B49" w:rsidRDefault="000558C5" w:rsidP="000D6B49">
            <w:pPr>
              <w:pStyle w:val="TableCell0-0Center"/>
            </w:pPr>
          </w:p>
        </w:tc>
        <w:tc>
          <w:tcPr>
            <w:tcW w:w="954" w:type="dxa"/>
            <w:shd w:val="clear" w:color="auto" w:fill="auto"/>
          </w:tcPr>
          <w:p w14:paraId="2780ACF6" w14:textId="0353235E" w:rsidR="000558C5" w:rsidRPr="000558C5" w:rsidRDefault="000558C5" w:rsidP="000558C5">
            <w:pPr>
              <w:pStyle w:val="TableCell0-0Center"/>
              <w:rPr>
                <w:rStyle w:val="ChSmallCaps"/>
              </w:rPr>
            </w:pPr>
            <w:r w:rsidRPr="000558C5">
              <w:rPr>
                <w:rStyle w:val="ChSmallCaps"/>
              </w:rPr>
              <w:t>possr-np</w:t>
            </w:r>
          </w:p>
        </w:tc>
        <w:tc>
          <w:tcPr>
            <w:tcW w:w="714" w:type="dxa"/>
            <w:shd w:val="clear" w:color="auto" w:fill="auto"/>
          </w:tcPr>
          <w:p w14:paraId="0E781D68" w14:textId="2780832C" w:rsidR="000558C5" w:rsidRPr="000558C5" w:rsidRDefault="000558C5" w:rsidP="000558C5">
            <w:pPr>
              <w:pStyle w:val="TableCell0-0Center"/>
              <w:rPr>
                <w:rStyle w:val="ChSmallCaps"/>
              </w:rPr>
            </w:pPr>
            <w:r w:rsidRPr="000558C5">
              <w:rPr>
                <w:rStyle w:val="ChSmallCaps"/>
              </w:rPr>
              <w:t>lig</w:t>
            </w:r>
          </w:p>
        </w:tc>
        <w:tc>
          <w:tcPr>
            <w:tcW w:w="999" w:type="dxa"/>
            <w:shd w:val="clear" w:color="auto" w:fill="auto"/>
          </w:tcPr>
          <w:p w14:paraId="310CCF90" w14:textId="08350768" w:rsidR="000558C5" w:rsidRPr="000558C5" w:rsidRDefault="000558C5" w:rsidP="000558C5">
            <w:pPr>
              <w:pStyle w:val="TableCell0-0Center"/>
              <w:rPr>
                <w:rStyle w:val="ChSmallCaps"/>
              </w:rPr>
            </w:pPr>
            <w:r w:rsidRPr="000558C5">
              <w:rPr>
                <w:rStyle w:val="ChSmallCaps"/>
              </w:rPr>
              <w:t>possm-np</w:t>
            </w:r>
          </w:p>
        </w:tc>
      </w:tr>
      <w:tr w:rsidR="000558C5" w:rsidRPr="00B04BA5" w14:paraId="03FB3013" w14:textId="66C67DAB" w:rsidTr="00652E2F">
        <w:tc>
          <w:tcPr>
            <w:tcW w:w="709" w:type="dxa"/>
            <w:shd w:val="clear" w:color="auto" w:fill="auto"/>
          </w:tcPr>
          <w:p w14:paraId="6DB76277" w14:textId="77777777" w:rsidR="000558C5" w:rsidRPr="00B04BA5" w:rsidRDefault="000558C5" w:rsidP="000558C5">
            <w:pPr>
              <w:pStyle w:val="O0Nwnext"/>
            </w:pPr>
          </w:p>
        </w:tc>
        <w:tc>
          <w:tcPr>
            <w:tcW w:w="684" w:type="dxa"/>
            <w:shd w:val="clear" w:color="auto" w:fill="auto"/>
          </w:tcPr>
          <w:p w14:paraId="2CB5648F" w14:textId="77777777" w:rsidR="000558C5" w:rsidRPr="00B04BA5" w:rsidRDefault="000558C5" w:rsidP="000558C5">
            <w:pPr>
              <w:pStyle w:val="Text"/>
            </w:pPr>
            <w:r w:rsidRPr="00B04BA5">
              <w:t>bapa</w:t>
            </w:r>
          </w:p>
        </w:tc>
        <w:tc>
          <w:tcPr>
            <w:tcW w:w="699" w:type="dxa"/>
            <w:shd w:val="clear" w:color="auto" w:fill="auto"/>
          </w:tcPr>
          <w:p w14:paraId="45DF8ED3" w14:textId="77777777" w:rsidR="000558C5" w:rsidRPr="00B04BA5" w:rsidRDefault="000558C5" w:rsidP="000558C5">
            <w:pPr>
              <w:pStyle w:val="Text"/>
            </w:pPr>
            <w:r w:rsidRPr="00B04BA5">
              <w:t>kwatir</w:t>
            </w:r>
          </w:p>
        </w:tc>
        <w:tc>
          <w:tcPr>
            <w:tcW w:w="924" w:type="dxa"/>
            <w:shd w:val="clear" w:color="auto" w:fill="auto"/>
          </w:tcPr>
          <w:p w14:paraId="2C771C6E" w14:textId="77777777" w:rsidR="000558C5" w:rsidRPr="00B04BA5" w:rsidRDefault="000558C5" w:rsidP="000558C5">
            <w:pPr>
              <w:pStyle w:val="Text"/>
            </w:pPr>
            <w:r w:rsidRPr="00B04BA5">
              <w:t>tertarik</w:t>
            </w:r>
          </w:p>
        </w:tc>
        <w:tc>
          <w:tcPr>
            <w:tcW w:w="744" w:type="dxa"/>
            <w:shd w:val="clear" w:color="auto" w:fill="auto"/>
          </w:tcPr>
          <w:p w14:paraId="708A7163" w14:textId="77777777" w:rsidR="000558C5" w:rsidRPr="00B04BA5" w:rsidRDefault="000558C5" w:rsidP="000558C5">
            <w:pPr>
              <w:pStyle w:val="Text"/>
            </w:pPr>
            <w:r w:rsidRPr="00B04BA5">
              <w:t>dengar</w:t>
            </w:r>
          </w:p>
        </w:tc>
        <w:tc>
          <w:tcPr>
            <w:tcW w:w="954" w:type="dxa"/>
            <w:shd w:val="clear" w:color="auto" w:fill="auto"/>
          </w:tcPr>
          <w:p w14:paraId="0A2CE378" w14:textId="77777777" w:rsidR="000558C5" w:rsidRPr="000558C5" w:rsidRDefault="000558C5" w:rsidP="000558C5">
            <w:pPr>
              <w:pStyle w:val="Text"/>
              <w:rPr>
                <w:rStyle w:val="ChBlueBold"/>
              </w:rPr>
            </w:pPr>
            <w:r w:rsidRPr="000558C5">
              <w:rPr>
                <w:rStyle w:val="ChBlueBold"/>
              </w:rPr>
              <w:t>Yosina</w:t>
            </w:r>
          </w:p>
        </w:tc>
        <w:tc>
          <w:tcPr>
            <w:tcW w:w="714" w:type="dxa"/>
            <w:shd w:val="clear" w:color="auto" w:fill="auto"/>
          </w:tcPr>
          <w:p w14:paraId="771F39D9" w14:textId="77777777" w:rsidR="000558C5" w:rsidRPr="000558C5" w:rsidRDefault="000558C5" w:rsidP="000558C5">
            <w:pPr>
              <w:pStyle w:val="Text"/>
              <w:rPr>
                <w:rStyle w:val="ChBlueBold"/>
              </w:rPr>
            </w:pPr>
            <w:r w:rsidRPr="000558C5">
              <w:rPr>
                <w:rStyle w:val="ChBlueBold"/>
              </w:rPr>
              <w:t>punya</w:t>
            </w:r>
          </w:p>
        </w:tc>
        <w:tc>
          <w:tcPr>
            <w:tcW w:w="999" w:type="dxa"/>
            <w:shd w:val="clear" w:color="auto" w:fill="auto"/>
          </w:tcPr>
          <w:p w14:paraId="67CFF22B" w14:textId="2DF0A0BC" w:rsidR="000558C5" w:rsidRPr="000558C5" w:rsidRDefault="000558C5" w:rsidP="000558C5">
            <w:pPr>
              <w:pStyle w:val="Text"/>
              <w:rPr>
                <w:rStyle w:val="ChBlueBold"/>
              </w:rPr>
            </w:pPr>
            <w:r w:rsidRPr="000558C5">
              <w:rPr>
                <w:rStyle w:val="ChBlueBold"/>
              </w:rPr>
              <w:t>swara</w:t>
            </w:r>
          </w:p>
        </w:tc>
      </w:tr>
      <w:tr w:rsidR="000558C5" w:rsidRPr="00B04BA5" w14:paraId="5FEA936F" w14:textId="2F8A4ECA" w:rsidTr="00652E2F">
        <w:tc>
          <w:tcPr>
            <w:tcW w:w="709" w:type="dxa"/>
            <w:shd w:val="clear" w:color="auto" w:fill="auto"/>
          </w:tcPr>
          <w:p w14:paraId="566FEE4A" w14:textId="77777777" w:rsidR="000558C5" w:rsidRPr="00B04BA5" w:rsidRDefault="000558C5" w:rsidP="000558C5">
            <w:pPr>
              <w:pStyle w:val="GlossEng"/>
            </w:pPr>
          </w:p>
        </w:tc>
        <w:tc>
          <w:tcPr>
            <w:tcW w:w="684" w:type="dxa"/>
            <w:shd w:val="clear" w:color="auto" w:fill="auto"/>
          </w:tcPr>
          <w:p w14:paraId="16BE8E98" w14:textId="77777777" w:rsidR="000558C5" w:rsidRPr="00B04BA5" w:rsidRDefault="000558C5" w:rsidP="000558C5">
            <w:pPr>
              <w:pStyle w:val="GlossEng"/>
            </w:pPr>
            <w:r w:rsidRPr="00B04BA5">
              <w:t>father</w:t>
            </w:r>
          </w:p>
        </w:tc>
        <w:tc>
          <w:tcPr>
            <w:tcW w:w="699" w:type="dxa"/>
            <w:shd w:val="clear" w:color="auto" w:fill="auto"/>
          </w:tcPr>
          <w:p w14:paraId="27710B60" w14:textId="77777777" w:rsidR="000558C5" w:rsidRPr="00B04BA5" w:rsidRDefault="000558C5" w:rsidP="000558C5">
            <w:pPr>
              <w:pStyle w:val="GlossEng"/>
            </w:pPr>
            <w:r w:rsidRPr="00B04BA5">
              <w:t>afraid</w:t>
            </w:r>
          </w:p>
        </w:tc>
        <w:tc>
          <w:tcPr>
            <w:tcW w:w="924" w:type="dxa"/>
            <w:shd w:val="clear" w:color="auto" w:fill="auto"/>
          </w:tcPr>
          <w:p w14:paraId="36CE3785" w14:textId="228E3764" w:rsidR="000558C5" w:rsidRPr="00B04BA5" w:rsidRDefault="00652E2F" w:rsidP="000558C5">
            <w:pPr>
              <w:pStyle w:val="GlossEng"/>
            </w:pPr>
            <w:r>
              <w:t>be.</w:t>
            </w:r>
            <w:r w:rsidR="000558C5" w:rsidRPr="00B04BA5">
              <w:t>pull</w:t>
            </w:r>
            <w:r>
              <w:t>ed</w:t>
            </w:r>
          </w:p>
        </w:tc>
        <w:tc>
          <w:tcPr>
            <w:tcW w:w="744" w:type="dxa"/>
            <w:shd w:val="clear" w:color="auto" w:fill="auto"/>
          </w:tcPr>
          <w:p w14:paraId="2034B466" w14:textId="77777777" w:rsidR="000558C5" w:rsidRPr="00B04BA5" w:rsidRDefault="000558C5" w:rsidP="000558C5">
            <w:pPr>
              <w:pStyle w:val="GlossEng"/>
            </w:pPr>
            <w:r w:rsidRPr="00B04BA5">
              <w:t>hear</w:t>
            </w:r>
          </w:p>
        </w:tc>
        <w:tc>
          <w:tcPr>
            <w:tcW w:w="954" w:type="dxa"/>
            <w:shd w:val="clear" w:color="auto" w:fill="auto"/>
          </w:tcPr>
          <w:p w14:paraId="20F960AF" w14:textId="77777777" w:rsidR="000558C5" w:rsidRPr="00B04BA5" w:rsidRDefault="000558C5" w:rsidP="000558C5">
            <w:pPr>
              <w:pStyle w:val="GlossEng"/>
            </w:pPr>
            <w:r w:rsidRPr="00B04BA5">
              <w:t>Yosina</w:t>
            </w:r>
          </w:p>
        </w:tc>
        <w:tc>
          <w:tcPr>
            <w:tcW w:w="714" w:type="dxa"/>
            <w:shd w:val="clear" w:color="auto" w:fill="auto"/>
          </w:tcPr>
          <w:p w14:paraId="19FED2D2" w14:textId="77777777" w:rsidR="000558C5" w:rsidRPr="00B04BA5" w:rsidRDefault="000558C5" w:rsidP="000558C5">
            <w:pPr>
              <w:pStyle w:val="GlossEng"/>
            </w:pPr>
            <w:r w:rsidRPr="00B04BA5">
              <w:t>poss</w:t>
            </w:r>
          </w:p>
        </w:tc>
        <w:tc>
          <w:tcPr>
            <w:tcW w:w="999" w:type="dxa"/>
            <w:shd w:val="clear" w:color="auto" w:fill="auto"/>
          </w:tcPr>
          <w:p w14:paraId="67FD55D3" w14:textId="2910EA80" w:rsidR="000558C5" w:rsidRPr="00B04BA5" w:rsidRDefault="000558C5" w:rsidP="000558C5">
            <w:pPr>
              <w:pStyle w:val="GlossEng"/>
            </w:pPr>
            <w:r w:rsidRPr="00B04BA5">
              <w:t>voice</w:t>
            </w:r>
          </w:p>
        </w:tc>
      </w:tr>
    </w:tbl>
    <w:p w14:paraId="4301ED28" w14:textId="52E20DA6" w:rsidR="00072AF1" w:rsidRDefault="00B7093A" w:rsidP="00072AF1">
      <w:pPr>
        <w:pStyle w:val="FreeTranslEng"/>
      </w:pPr>
      <w:r>
        <w:t>‘</w:t>
      </w:r>
      <w:r w:rsidR="00652E2F">
        <w:t>I (</w:t>
      </w:r>
      <w:r>
        <w:t>‘</w:t>
      </w:r>
      <w:r w:rsidR="00652E2F">
        <w:t>father</w:t>
      </w:r>
      <w:r>
        <w:t>’</w:t>
      </w:r>
      <w:r w:rsidR="00652E2F">
        <w:t xml:space="preserve">) was worried (and) longed to hear </w:t>
      </w:r>
      <w:r w:rsidR="00652E2F" w:rsidRPr="00652E2F">
        <w:rPr>
          <w:rStyle w:val="ChBlueBold"/>
        </w:rPr>
        <w:t>your (</w:t>
      </w:r>
      <w:r w:rsidR="00627FC4">
        <w:rPr>
          <w:rStyle w:val="ChBlueBold"/>
        </w:rPr>
        <w:t>‘</w:t>
      </w:r>
      <w:r w:rsidR="00652E2F" w:rsidRPr="00652E2F">
        <w:rPr>
          <w:rStyle w:val="ChBlueBold"/>
        </w:rPr>
        <w:t>Yosina</w:t>
      </w:r>
      <w:r>
        <w:rPr>
          <w:rStyle w:val="ChBlueBold"/>
        </w:rPr>
        <w:t>’</w:t>
      </w:r>
      <w:r w:rsidR="00652E2F" w:rsidRPr="00652E2F">
        <w:rPr>
          <w:rStyle w:val="ChBlueBold"/>
        </w:rPr>
        <w:t>s</w:t>
      </w:r>
      <w:r w:rsidR="00627FC4">
        <w:rPr>
          <w:rStyle w:val="ChBlueBold"/>
        </w:rPr>
        <w:t>’</w:t>
      </w:r>
      <w:r w:rsidR="00652E2F" w:rsidRPr="00652E2F">
        <w:rPr>
          <w:rStyle w:val="ChBlueBold"/>
        </w:rPr>
        <w:t>) voice</w:t>
      </w:r>
      <w:r>
        <w:t>’</w:t>
      </w:r>
      <w:r w:rsidR="00072AF1">
        <w:t xml:space="preserve"> </w:t>
      </w:r>
      <w:r w:rsidR="00072AF1" w:rsidRPr="00B04BA5">
        <w:rPr>
          <w:rStyle w:val="ExampleSource"/>
        </w:rPr>
        <w:t>[080922-001a-CvPh.0205]</w:t>
      </w:r>
    </w:p>
    <w:p w14:paraId="10E4ECBD" w14:textId="77777777" w:rsidR="000931D0" w:rsidRDefault="000931D0" w:rsidP="00822EFE">
      <w:pPr>
        <w:pStyle w:val="Body0005after"/>
      </w:pPr>
      <w:r w:rsidRPr="00856563">
        <w:t xml:space="preserve">Sometimes, however, it is ambiguous whether the </w:t>
      </w:r>
      <w:r w:rsidRPr="00856563">
        <w:rPr>
          <w:rStyle w:val="ChItalBold"/>
        </w:rPr>
        <w:t>punya</w:t>
      </w:r>
      <w:r w:rsidRPr="00856563">
        <w:t xml:space="preserve"> construction should receive a </w:t>
      </w:r>
      <w:r>
        <w:t xml:space="preserve">predicative reading as in </w:t>
      </w:r>
      <w:r>
        <w:fldChar w:fldCharType="begin"/>
      </w:r>
      <w:r>
        <w:instrText xml:space="preserve"> REF _Ref289701422 \h </w:instrText>
      </w:r>
      <w:r>
        <w:fldChar w:fldCharType="separate"/>
      </w:r>
      <w:r w:rsidR="00154D81" w:rsidRPr="00856563">
        <w:t>(</w:t>
      </w:r>
      <w:r w:rsidR="00154D81">
        <w:rPr>
          <w:noProof/>
        </w:rPr>
        <w:t>4</w:t>
      </w:r>
      <w:r>
        <w:fldChar w:fldCharType="end"/>
      </w:r>
      <w:r>
        <w:fldChar w:fldCharType="begin"/>
      </w:r>
      <w:r>
        <w:instrText xml:space="preserve"> REF _Ref320374399 \n \h </w:instrText>
      </w:r>
      <w:r>
        <w:fldChar w:fldCharType="separate"/>
      </w:r>
      <w:r w:rsidR="00154D81">
        <w:rPr>
          <w:cs/>
        </w:rPr>
        <w:t>‎</w:t>
      </w:r>
      <w:r w:rsidR="00154D81">
        <w:t>a</w:t>
      </w:r>
      <w:r>
        <w:fldChar w:fldCharType="end"/>
      </w:r>
      <w:r>
        <w:t xml:space="preserve">) or adnominal </w:t>
      </w:r>
      <w:r w:rsidR="00567190">
        <w:t>interpretation</w:t>
      </w:r>
      <w:r>
        <w:t xml:space="preserve"> </w:t>
      </w:r>
      <w:r w:rsidRPr="00856563">
        <w:t xml:space="preserve">as in </w:t>
      </w:r>
      <w:r>
        <w:fldChar w:fldCharType="begin"/>
      </w:r>
      <w:r>
        <w:instrText xml:space="preserve"> REF _Ref289701422 \h </w:instrText>
      </w:r>
      <w:r>
        <w:fldChar w:fldCharType="separate"/>
      </w:r>
      <w:r w:rsidR="00154D81" w:rsidRPr="00856563">
        <w:t>(</w:t>
      </w:r>
      <w:r w:rsidR="00154D81">
        <w:rPr>
          <w:noProof/>
        </w:rPr>
        <w:t>4</w:t>
      </w:r>
      <w:r>
        <w:fldChar w:fldCharType="end"/>
      </w:r>
      <w:r>
        <w:fldChar w:fldCharType="begin"/>
      </w:r>
      <w:r>
        <w:instrText xml:space="preserve"> REF _Ref320374401 \n \h </w:instrText>
      </w:r>
      <w:r>
        <w:fldChar w:fldCharType="separate"/>
      </w:r>
      <w:r w:rsidR="00154D81">
        <w:rPr>
          <w:cs/>
        </w:rPr>
        <w:t>‎</w:t>
      </w:r>
      <w:r w:rsidR="00154D81">
        <w:t>b</w:t>
      </w:r>
      <w:r>
        <w:fldChar w:fldCharType="end"/>
      </w:r>
      <w:r>
        <w:t>), as there is no difference in intonation or stress between both utterances.</w:t>
      </w:r>
    </w:p>
    <w:p w14:paraId="395ACD73" w14:textId="2567E2AA" w:rsidR="000931D0" w:rsidRDefault="000931D0" w:rsidP="000931D0">
      <w:pPr>
        <w:pStyle w:val="ExampleTitle"/>
      </w:pPr>
      <w:r>
        <w:t xml:space="preserve">Predicative and adnominal </w:t>
      </w:r>
      <w:r w:rsidRPr="00856563">
        <w:t>reading</w:t>
      </w:r>
      <w:r>
        <w:t>s</w:t>
      </w:r>
      <w:r w:rsidRPr="00856563">
        <w:t xml:space="preserve"> of </w:t>
      </w:r>
      <w:r w:rsidRPr="00856563">
        <w:rPr>
          <w:rStyle w:val="ChItalBold"/>
        </w:rPr>
        <w:t>punya</w:t>
      </w:r>
      <w:r w:rsidRPr="00856563">
        <w:t xml:space="preserve"> </w:t>
      </w:r>
      <w:r w:rsidR="00B7093A">
        <w:t>‘</w:t>
      </w:r>
      <w:r w:rsidRPr="00856563">
        <w:t>have/</w:t>
      </w:r>
      <w:r w:rsidRPr="0099608C">
        <w:rPr>
          <w:rStyle w:val="ChSmallCaps"/>
        </w:rPr>
        <w:t>poss</w:t>
      </w:r>
      <w:r w:rsidR="00B7093A">
        <w:t>’</w:t>
      </w:r>
      <w:r>
        <w:t xml:space="preserve"> constructions</w:t>
      </w:r>
    </w:p>
    <w:tbl>
      <w:tblPr>
        <w:tblW w:w="0" w:type="auto"/>
        <w:tblCellMar>
          <w:left w:w="40" w:type="dxa"/>
          <w:right w:w="40" w:type="dxa"/>
        </w:tblCellMar>
        <w:tblLook w:val="01E0" w:firstRow="1" w:lastRow="1" w:firstColumn="1" w:lastColumn="1" w:noHBand="0" w:noVBand="0"/>
      </w:tblPr>
      <w:tblGrid>
        <w:gridCol w:w="709"/>
        <w:gridCol w:w="425"/>
        <w:gridCol w:w="514"/>
        <w:gridCol w:w="996"/>
        <w:gridCol w:w="769"/>
        <w:gridCol w:w="975"/>
      </w:tblGrid>
      <w:tr w:rsidR="00AC23C4" w:rsidRPr="00625E15" w14:paraId="749F80A0" w14:textId="77777777" w:rsidTr="00AC23C4">
        <w:tc>
          <w:tcPr>
            <w:tcW w:w="709" w:type="dxa"/>
            <w:shd w:val="clear" w:color="auto" w:fill="auto"/>
          </w:tcPr>
          <w:p w14:paraId="6B8896DB" w14:textId="77777777" w:rsidR="000931D0" w:rsidRPr="00E176CC" w:rsidRDefault="000931D0" w:rsidP="001D04AF">
            <w:pPr>
              <w:pStyle w:val="O0Nwnext"/>
            </w:pPr>
            <w:bookmarkStart w:id="3860" w:name="_Ref289701422"/>
            <w:bookmarkStart w:id="3861" w:name="_Ref339635921"/>
            <w:r w:rsidRPr="00856563">
              <w:t>(</w:t>
            </w:r>
            <w:fldSimple w:instr=" SEQ ( \* ARABIC \s 1 ">
              <w:r w:rsidR="00154D81">
                <w:rPr>
                  <w:noProof/>
                </w:rPr>
                <w:t>4</w:t>
              </w:r>
            </w:fldSimple>
            <w:bookmarkEnd w:id="3860"/>
            <w:r w:rsidRPr="00856563">
              <w:t>)</w:t>
            </w:r>
            <w:bookmarkEnd w:id="3861"/>
          </w:p>
        </w:tc>
        <w:bookmarkStart w:id="3862" w:name="_Ref320374399"/>
        <w:bookmarkEnd w:id="3862"/>
        <w:tc>
          <w:tcPr>
            <w:tcW w:w="425" w:type="dxa"/>
            <w:shd w:val="clear" w:color="auto" w:fill="auto"/>
          </w:tcPr>
          <w:p w14:paraId="721046D7" w14:textId="77777777" w:rsidR="000931D0" w:rsidRPr="00243B92" w:rsidRDefault="000931D0" w:rsidP="001D04AF">
            <w:pPr>
              <w:pStyle w:val="O0Nwnext"/>
            </w:pPr>
            <w:r w:rsidRPr="00482461">
              <w:fldChar w:fldCharType="begin"/>
            </w:r>
            <w:r w:rsidRPr="00482461">
              <w:instrText xml:space="preserve"> LISTNUM  NumberDefault \l 8 \s 1</w:instrText>
            </w:r>
            <w:r w:rsidRPr="00482461">
              <w:fldChar w:fldCharType="end">
                <w:numberingChange w:id="3863" w:author="Angela Kluge" w:date="2014-02-08T11:40:00Z" w:original="a."/>
              </w:fldChar>
            </w:r>
          </w:p>
        </w:tc>
        <w:tc>
          <w:tcPr>
            <w:tcW w:w="514" w:type="dxa"/>
            <w:shd w:val="clear" w:color="auto" w:fill="auto"/>
          </w:tcPr>
          <w:p w14:paraId="757AACE6" w14:textId="77777777" w:rsidR="000931D0" w:rsidRPr="00625E15" w:rsidRDefault="000931D0" w:rsidP="001D04AF">
            <w:pPr>
              <w:pStyle w:val="Text"/>
            </w:pPr>
            <w:r w:rsidRPr="00625E15">
              <w:t>[de]</w:t>
            </w:r>
          </w:p>
        </w:tc>
        <w:tc>
          <w:tcPr>
            <w:tcW w:w="996" w:type="dxa"/>
            <w:shd w:val="clear" w:color="auto" w:fill="auto"/>
          </w:tcPr>
          <w:p w14:paraId="7E47EB10" w14:textId="77777777" w:rsidR="000931D0" w:rsidRPr="00856563" w:rsidRDefault="000931D0" w:rsidP="001D04AF">
            <w:pPr>
              <w:pStyle w:val="Text"/>
              <w:rPr>
                <w:rStyle w:val="ChBlueBold"/>
              </w:rPr>
            </w:pPr>
            <w:r w:rsidRPr="00475B02">
              <w:t>[</w:t>
            </w:r>
            <w:r w:rsidRPr="00856563">
              <w:rPr>
                <w:rStyle w:val="ChBlueBold"/>
              </w:rPr>
              <w:t>punya</w:t>
            </w:r>
            <w:r w:rsidRPr="00475B02">
              <w:t>]</w:t>
            </w:r>
          </w:p>
        </w:tc>
        <w:tc>
          <w:tcPr>
            <w:tcW w:w="769" w:type="dxa"/>
            <w:shd w:val="clear" w:color="auto" w:fill="auto"/>
          </w:tcPr>
          <w:p w14:paraId="2811BA3A" w14:textId="77777777" w:rsidR="000931D0" w:rsidRPr="00625E15" w:rsidRDefault="000931D0" w:rsidP="001D04AF">
            <w:pPr>
              <w:pStyle w:val="Text"/>
            </w:pPr>
            <w:r w:rsidRPr="00625E15">
              <w:t>[piring</w:t>
            </w:r>
          </w:p>
        </w:tc>
        <w:tc>
          <w:tcPr>
            <w:tcW w:w="975" w:type="dxa"/>
            <w:shd w:val="clear" w:color="auto" w:fill="auto"/>
          </w:tcPr>
          <w:p w14:paraId="4B220ED3" w14:textId="77777777" w:rsidR="000931D0" w:rsidRPr="00625E15" w:rsidRDefault="000931D0" w:rsidP="001D04AF">
            <w:pPr>
              <w:pStyle w:val="Text"/>
            </w:pPr>
            <w:r w:rsidRPr="00625E15">
              <w:t>kusus]</w:t>
            </w:r>
          </w:p>
        </w:tc>
      </w:tr>
      <w:tr w:rsidR="00AC23C4" w:rsidRPr="00856563" w14:paraId="1F120BE0" w14:textId="77777777" w:rsidTr="00AC23C4">
        <w:tc>
          <w:tcPr>
            <w:tcW w:w="709" w:type="dxa"/>
            <w:shd w:val="clear" w:color="auto" w:fill="auto"/>
          </w:tcPr>
          <w:p w14:paraId="2616815F" w14:textId="77777777" w:rsidR="000931D0" w:rsidRPr="00E176CC" w:rsidRDefault="000931D0" w:rsidP="001D04AF">
            <w:pPr>
              <w:pStyle w:val="GlossEng"/>
            </w:pPr>
          </w:p>
        </w:tc>
        <w:tc>
          <w:tcPr>
            <w:tcW w:w="425" w:type="dxa"/>
            <w:shd w:val="clear" w:color="auto" w:fill="auto"/>
          </w:tcPr>
          <w:p w14:paraId="486DEE1B" w14:textId="77777777" w:rsidR="000931D0" w:rsidRPr="007F4E30" w:rsidRDefault="000931D0" w:rsidP="001D04AF">
            <w:pPr>
              <w:pStyle w:val="GlossEng"/>
            </w:pPr>
          </w:p>
        </w:tc>
        <w:tc>
          <w:tcPr>
            <w:tcW w:w="514" w:type="dxa"/>
            <w:shd w:val="clear" w:color="auto" w:fill="auto"/>
          </w:tcPr>
          <w:p w14:paraId="3C545E6C" w14:textId="77777777" w:rsidR="000931D0" w:rsidRPr="0099608C" w:rsidRDefault="000931D0" w:rsidP="001D04AF">
            <w:pPr>
              <w:pStyle w:val="GlossEng"/>
              <w:rPr>
                <w:rStyle w:val="ChSmallCaps"/>
              </w:rPr>
            </w:pPr>
            <w:r w:rsidRPr="0099608C">
              <w:rPr>
                <w:rStyle w:val="ChSmallCaps"/>
              </w:rPr>
              <w:t>3sg</w:t>
            </w:r>
          </w:p>
        </w:tc>
        <w:tc>
          <w:tcPr>
            <w:tcW w:w="996" w:type="dxa"/>
            <w:shd w:val="clear" w:color="auto" w:fill="auto"/>
          </w:tcPr>
          <w:p w14:paraId="0BB71C32" w14:textId="77777777" w:rsidR="000931D0" w:rsidRPr="00856563" w:rsidRDefault="000931D0" w:rsidP="001D04AF">
            <w:pPr>
              <w:pStyle w:val="GlossEng"/>
            </w:pPr>
            <w:r w:rsidRPr="00856563">
              <w:t>have/</w:t>
            </w:r>
            <w:r w:rsidRPr="0099608C">
              <w:rPr>
                <w:rStyle w:val="ChSmallCaps"/>
              </w:rPr>
              <w:t>poss</w:t>
            </w:r>
          </w:p>
        </w:tc>
        <w:tc>
          <w:tcPr>
            <w:tcW w:w="769" w:type="dxa"/>
            <w:shd w:val="clear" w:color="auto" w:fill="auto"/>
          </w:tcPr>
          <w:p w14:paraId="0AC15E2B" w14:textId="77777777" w:rsidR="000931D0" w:rsidRPr="00856563" w:rsidRDefault="000931D0" w:rsidP="001D04AF">
            <w:pPr>
              <w:pStyle w:val="GlossEng"/>
            </w:pPr>
            <w:r w:rsidRPr="00856563">
              <w:t>plate</w:t>
            </w:r>
          </w:p>
        </w:tc>
        <w:tc>
          <w:tcPr>
            <w:tcW w:w="975" w:type="dxa"/>
            <w:shd w:val="clear" w:color="auto" w:fill="auto"/>
          </w:tcPr>
          <w:p w14:paraId="37464D58" w14:textId="77777777" w:rsidR="000931D0" w:rsidRPr="00856563" w:rsidRDefault="000931D0" w:rsidP="001D04AF">
            <w:pPr>
              <w:pStyle w:val="GlossEng"/>
            </w:pPr>
            <w:r>
              <w:t>be.</w:t>
            </w:r>
            <w:r w:rsidRPr="00856563">
              <w:t>special</w:t>
            </w:r>
          </w:p>
        </w:tc>
      </w:tr>
    </w:tbl>
    <w:p w14:paraId="125E613A" w14:textId="14D9BAED" w:rsidR="000931D0" w:rsidRDefault="000931D0" w:rsidP="000931D0">
      <w:pPr>
        <w:pStyle w:val="FreeTranslIndent-2cmEng"/>
      </w:pPr>
      <w:r>
        <w:t xml:space="preserve">Predicative </w:t>
      </w:r>
      <w:r w:rsidRPr="00856563">
        <w:t>reading</w:t>
      </w:r>
      <w:r w:rsidRPr="00625E15">
        <w:t xml:space="preserve">: </w:t>
      </w:r>
      <w:r w:rsidR="00B7093A">
        <w:t>‘</w:t>
      </w:r>
      <w:r w:rsidR="00D70200">
        <w:t>h</w:t>
      </w:r>
      <w:r w:rsidR="00D70200" w:rsidRPr="0047331A">
        <w:t>e</w:t>
      </w:r>
      <w:r w:rsidR="00D70200">
        <w:t>/she</w:t>
      </w:r>
      <w:r w:rsidRPr="00625E15">
        <w:t xml:space="preserve"> </w:t>
      </w:r>
      <w:r>
        <w:rPr>
          <w:rStyle w:val="ChBlueBold"/>
        </w:rPr>
        <w:t>has</w:t>
      </w:r>
      <w:r w:rsidRPr="00625E15">
        <w:t xml:space="preserve"> special plates</w:t>
      </w:r>
      <w:r w:rsidR="00B7093A">
        <w:t>’</w:t>
      </w:r>
      <w:r w:rsidRPr="00856563">
        <w:t xml:space="preserve"> </w:t>
      </w:r>
      <w:r w:rsidRPr="00856563">
        <w:rPr>
          <w:rStyle w:val="ExampleSource"/>
        </w:rPr>
        <w:t>[081006-029-CvEx.0016]</w:t>
      </w:r>
    </w:p>
    <w:tbl>
      <w:tblPr>
        <w:tblW w:w="0" w:type="auto"/>
        <w:tblCellMar>
          <w:left w:w="40" w:type="dxa"/>
          <w:right w:w="40" w:type="dxa"/>
        </w:tblCellMar>
        <w:tblLook w:val="01E0" w:firstRow="1" w:lastRow="1" w:firstColumn="1" w:lastColumn="1" w:noHBand="0" w:noVBand="0"/>
      </w:tblPr>
      <w:tblGrid>
        <w:gridCol w:w="709"/>
        <w:gridCol w:w="425"/>
        <w:gridCol w:w="485"/>
        <w:gridCol w:w="996"/>
        <w:gridCol w:w="769"/>
        <w:gridCol w:w="975"/>
      </w:tblGrid>
      <w:tr w:rsidR="00AC23C4" w:rsidRPr="00856563" w14:paraId="399CCE39" w14:textId="77777777" w:rsidTr="00AC23C4">
        <w:tc>
          <w:tcPr>
            <w:tcW w:w="709" w:type="dxa"/>
            <w:shd w:val="clear" w:color="auto" w:fill="auto"/>
          </w:tcPr>
          <w:p w14:paraId="49C4A12C" w14:textId="77777777" w:rsidR="000931D0" w:rsidRPr="00E176CC" w:rsidRDefault="000931D0" w:rsidP="001D04AF">
            <w:pPr>
              <w:pStyle w:val="O0Nwnext"/>
            </w:pPr>
          </w:p>
        </w:tc>
        <w:bookmarkStart w:id="3864" w:name="_Ref320374401"/>
        <w:bookmarkEnd w:id="3864"/>
        <w:tc>
          <w:tcPr>
            <w:tcW w:w="425" w:type="dxa"/>
            <w:shd w:val="clear" w:color="auto" w:fill="auto"/>
          </w:tcPr>
          <w:p w14:paraId="1767EA2E" w14:textId="77777777" w:rsidR="000931D0" w:rsidRPr="00E176CC" w:rsidRDefault="000931D0" w:rsidP="001D04AF">
            <w:pPr>
              <w:pStyle w:val="O0Nwnext"/>
            </w:pPr>
            <w:r w:rsidRPr="00482461">
              <w:fldChar w:fldCharType="begin"/>
            </w:r>
            <w:r w:rsidRPr="00482461">
              <w:instrText xml:space="preserve"> LISTNUM  NumberDefault \l 8 </w:instrText>
            </w:r>
            <w:r w:rsidRPr="00482461">
              <w:fldChar w:fldCharType="end">
                <w:numberingChange w:id="3865" w:author="Angela Kluge" w:date="2014-02-08T11:40:00Z" w:original="b."/>
              </w:fldChar>
            </w:r>
          </w:p>
        </w:tc>
        <w:tc>
          <w:tcPr>
            <w:tcW w:w="485" w:type="dxa"/>
            <w:shd w:val="clear" w:color="auto" w:fill="auto"/>
          </w:tcPr>
          <w:p w14:paraId="088FAE59" w14:textId="77777777" w:rsidR="000931D0" w:rsidRPr="00AF3DC6" w:rsidRDefault="000931D0" w:rsidP="001D04AF">
            <w:pPr>
              <w:pStyle w:val="Text"/>
            </w:pPr>
            <w:r w:rsidRPr="00AF3DC6">
              <w:t>[</w:t>
            </w:r>
            <w:r w:rsidRPr="007C3AD5">
              <w:rPr>
                <w:rStyle w:val="ChBlueBold"/>
              </w:rPr>
              <w:t>de</w:t>
            </w:r>
          </w:p>
        </w:tc>
        <w:tc>
          <w:tcPr>
            <w:tcW w:w="996" w:type="dxa"/>
            <w:shd w:val="clear" w:color="auto" w:fill="auto"/>
          </w:tcPr>
          <w:p w14:paraId="0B203253" w14:textId="77777777" w:rsidR="000931D0" w:rsidRPr="00856563" w:rsidRDefault="000931D0" w:rsidP="001D04AF">
            <w:pPr>
              <w:pStyle w:val="Text"/>
              <w:rPr>
                <w:rStyle w:val="ChBlueBold"/>
              </w:rPr>
            </w:pPr>
            <w:r w:rsidRPr="00856563">
              <w:rPr>
                <w:rStyle w:val="ChBlueBold"/>
              </w:rPr>
              <w:t>punya</w:t>
            </w:r>
          </w:p>
        </w:tc>
        <w:tc>
          <w:tcPr>
            <w:tcW w:w="769" w:type="dxa"/>
            <w:shd w:val="clear" w:color="auto" w:fill="auto"/>
          </w:tcPr>
          <w:p w14:paraId="6D375126" w14:textId="77777777" w:rsidR="000931D0" w:rsidRPr="00AF3DC6" w:rsidRDefault="000931D0" w:rsidP="001D04AF">
            <w:pPr>
              <w:pStyle w:val="Text"/>
            </w:pPr>
            <w:r w:rsidRPr="007C3AD5">
              <w:rPr>
                <w:rStyle w:val="ChBlueBold"/>
              </w:rPr>
              <w:t>piring</w:t>
            </w:r>
            <w:r w:rsidRPr="00AF3DC6">
              <w:t>]</w:t>
            </w:r>
          </w:p>
        </w:tc>
        <w:tc>
          <w:tcPr>
            <w:tcW w:w="975" w:type="dxa"/>
            <w:shd w:val="clear" w:color="auto" w:fill="auto"/>
          </w:tcPr>
          <w:p w14:paraId="7E310514" w14:textId="77777777" w:rsidR="000931D0" w:rsidRPr="00AF3DC6" w:rsidRDefault="000931D0" w:rsidP="001D04AF">
            <w:pPr>
              <w:pStyle w:val="Text"/>
            </w:pPr>
            <w:r w:rsidRPr="00AF3DC6">
              <w:t>[kusus</w:t>
            </w:r>
            <w:r>
              <w:t>]</w:t>
            </w:r>
          </w:p>
        </w:tc>
      </w:tr>
      <w:tr w:rsidR="00AC23C4" w:rsidRPr="00E16DC7" w14:paraId="77ED9F7D" w14:textId="77777777" w:rsidTr="00AC23C4">
        <w:tc>
          <w:tcPr>
            <w:tcW w:w="709" w:type="dxa"/>
            <w:shd w:val="clear" w:color="auto" w:fill="auto"/>
          </w:tcPr>
          <w:p w14:paraId="4FA02138" w14:textId="77777777" w:rsidR="000931D0" w:rsidRPr="00E176CC" w:rsidRDefault="000931D0" w:rsidP="001D04AF">
            <w:pPr>
              <w:pStyle w:val="GlossEng"/>
            </w:pPr>
          </w:p>
        </w:tc>
        <w:tc>
          <w:tcPr>
            <w:tcW w:w="425" w:type="dxa"/>
            <w:shd w:val="clear" w:color="auto" w:fill="auto"/>
          </w:tcPr>
          <w:p w14:paraId="4D274A3E" w14:textId="77777777" w:rsidR="000931D0" w:rsidRPr="00B6736C" w:rsidRDefault="000931D0" w:rsidP="001D04AF">
            <w:pPr>
              <w:pStyle w:val="GlossEng"/>
            </w:pPr>
          </w:p>
        </w:tc>
        <w:tc>
          <w:tcPr>
            <w:tcW w:w="485" w:type="dxa"/>
            <w:shd w:val="clear" w:color="auto" w:fill="auto"/>
          </w:tcPr>
          <w:p w14:paraId="775811C0" w14:textId="77777777" w:rsidR="000931D0" w:rsidRPr="0099608C" w:rsidRDefault="000931D0" w:rsidP="001D04AF">
            <w:pPr>
              <w:pStyle w:val="GlossEng"/>
              <w:rPr>
                <w:rStyle w:val="ChSmallCaps"/>
              </w:rPr>
            </w:pPr>
            <w:r w:rsidRPr="0099608C">
              <w:rPr>
                <w:rStyle w:val="ChSmallCaps"/>
              </w:rPr>
              <w:t>3sg</w:t>
            </w:r>
          </w:p>
        </w:tc>
        <w:tc>
          <w:tcPr>
            <w:tcW w:w="996" w:type="dxa"/>
            <w:shd w:val="clear" w:color="auto" w:fill="auto"/>
          </w:tcPr>
          <w:p w14:paraId="08ADDBCE" w14:textId="77777777" w:rsidR="000931D0" w:rsidRPr="00856563" w:rsidRDefault="000931D0" w:rsidP="001D04AF">
            <w:pPr>
              <w:pStyle w:val="GlossEng"/>
            </w:pPr>
            <w:r w:rsidRPr="00856563">
              <w:t>have/</w:t>
            </w:r>
            <w:r w:rsidRPr="0099608C">
              <w:rPr>
                <w:rStyle w:val="ChSmallCaps"/>
              </w:rPr>
              <w:t>poss</w:t>
            </w:r>
          </w:p>
        </w:tc>
        <w:tc>
          <w:tcPr>
            <w:tcW w:w="769" w:type="dxa"/>
            <w:shd w:val="clear" w:color="auto" w:fill="auto"/>
          </w:tcPr>
          <w:p w14:paraId="10D6146D" w14:textId="77777777" w:rsidR="000931D0" w:rsidRPr="00856563" w:rsidRDefault="000931D0" w:rsidP="001D04AF">
            <w:pPr>
              <w:pStyle w:val="GlossEng"/>
            </w:pPr>
            <w:r w:rsidRPr="00856563">
              <w:t>plate</w:t>
            </w:r>
          </w:p>
        </w:tc>
        <w:tc>
          <w:tcPr>
            <w:tcW w:w="975" w:type="dxa"/>
            <w:shd w:val="clear" w:color="auto" w:fill="auto"/>
          </w:tcPr>
          <w:p w14:paraId="7FDA61FA" w14:textId="77777777" w:rsidR="000931D0" w:rsidRPr="00856563" w:rsidRDefault="000931D0" w:rsidP="001D04AF">
            <w:pPr>
              <w:pStyle w:val="GlossEng"/>
            </w:pPr>
            <w:r>
              <w:t>be.</w:t>
            </w:r>
            <w:r w:rsidRPr="00856563">
              <w:t>special</w:t>
            </w:r>
          </w:p>
        </w:tc>
      </w:tr>
    </w:tbl>
    <w:p w14:paraId="720C7F5C" w14:textId="756D8FF7" w:rsidR="00817193" w:rsidRDefault="000931D0" w:rsidP="000931D0">
      <w:pPr>
        <w:pStyle w:val="FreeTranslIndent-2cmEng"/>
      </w:pPr>
      <w:r>
        <w:t xml:space="preserve">Adnominal </w:t>
      </w:r>
      <w:r w:rsidRPr="00856563">
        <w:t>reading</w:t>
      </w:r>
      <w:r>
        <w:t>:</w:t>
      </w:r>
      <w:r w:rsidRPr="00856563">
        <w:t xml:space="preserve"> </w:t>
      </w:r>
      <w:r w:rsidR="00B7093A">
        <w:t>‘</w:t>
      </w:r>
      <w:r>
        <w:rPr>
          <w:rStyle w:val="ChBlueBold"/>
        </w:rPr>
        <w:t>his/</w:t>
      </w:r>
      <w:r w:rsidRPr="007C3AD5">
        <w:rPr>
          <w:rStyle w:val="ChBlueBold"/>
        </w:rPr>
        <w:t>her plates</w:t>
      </w:r>
      <w:r w:rsidRPr="00AF3DC6">
        <w:t xml:space="preserve"> are special</w:t>
      </w:r>
      <w:r w:rsidR="00B7093A">
        <w:t>’</w:t>
      </w:r>
      <w:r w:rsidRPr="00856563">
        <w:t xml:space="preserve"> </w:t>
      </w:r>
      <w:r w:rsidRPr="00856563">
        <w:rPr>
          <w:rStyle w:val="ExampleSource"/>
        </w:rPr>
        <w:t>[081006-029-CvEx.0016]</w:t>
      </w:r>
    </w:p>
    <w:p w14:paraId="647EDD7D" w14:textId="326F8732" w:rsidR="000931D0" w:rsidRDefault="000931D0" w:rsidP="00716C17">
      <w:pPr>
        <w:pStyle w:val="Body0015after"/>
      </w:pPr>
      <w:r>
        <w:t xml:space="preserve">In adnominal possessive constructions, the ligature </w:t>
      </w:r>
      <w:r w:rsidRPr="00FE6B7F">
        <w:rPr>
          <w:rStyle w:val="ChItalBold"/>
        </w:rPr>
        <w:t>punya</w:t>
      </w:r>
      <w:r>
        <w:t xml:space="preserve"> </w:t>
      </w:r>
      <w:r w:rsidR="00B7093A">
        <w:t>‘</w:t>
      </w:r>
      <w:r w:rsidRPr="0099608C">
        <w:rPr>
          <w:rStyle w:val="ChSmallCaps"/>
        </w:rPr>
        <w:t>poss</w:t>
      </w:r>
      <w:r w:rsidR="00B7093A">
        <w:t>’</w:t>
      </w:r>
      <w:r>
        <w:t xml:space="preserve"> has four different realizations which are discussed in the following sections: long </w:t>
      </w:r>
      <w:r w:rsidRPr="00791A0D">
        <w:rPr>
          <w:rStyle w:val="ChItalBold"/>
        </w:rPr>
        <w:t>punya</w:t>
      </w:r>
      <w:r>
        <w:t xml:space="preserve"> </w:t>
      </w:r>
      <w:r w:rsidR="00B7093A">
        <w:t>‘</w:t>
      </w:r>
      <w:r w:rsidRPr="0099608C">
        <w:rPr>
          <w:rStyle w:val="ChSmallCaps"/>
        </w:rPr>
        <w:t>poss</w:t>
      </w:r>
      <w:r w:rsidR="00B7093A">
        <w:t>’</w:t>
      </w:r>
      <w:r>
        <w:t xml:space="preserve"> and its reduced form </w:t>
      </w:r>
      <w:r w:rsidRPr="00791A0D">
        <w:rPr>
          <w:rStyle w:val="ChItalBold"/>
        </w:rPr>
        <w:t>pu</w:t>
      </w:r>
      <w:r>
        <w:t xml:space="preserve"> in §</w:t>
      </w:r>
      <w:r>
        <w:fldChar w:fldCharType="begin"/>
      </w:r>
      <w:r>
        <w:instrText xml:space="preserve"> REF _Ref340578108 \w \h </w:instrText>
      </w:r>
      <w:r>
        <w:fldChar w:fldCharType="separate"/>
      </w:r>
      <w:r w:rsidR="00154D81">
        <w:rPr>
          <w:cs/>
        </w:rPr>
        <w:t>‎</w:t>
      </w:r>
      <w:r w:rsidR="00154D81">
        <w:t>9.1.1</w:t>
      </w:r>
      <w:r>
        <w:fldChar w:fldCharType="end"/>
      </w:r>
      <w:r>
        <w:t xml:space="preserve">, the clitic </w:t>
      </w:r>
      <w:r>
        <w:rPr>
          <w:rStyle w:val="ChItalBold"/>
        </w:rPr>
        <w:t>=p</w:t>
      </w:r>
      <w:r w:rsidRPr="00856563">
        <w:t xml:space="preserve"> </w:t>
      </w:r>
      <w:r w:rsidR="00B7093A">
        <w:t>‘</w:t>
      </w:r>
      <w:r w:rsidRPr="0099608C">
        <w:rPr>
          <w:rStyle w:val="ChSmallCaps"/>
        </w:rPr>
        <w:t>poss</w:t>
      </w:r>
      <w:r w:rsidR="00B7093A">
        <w:t>’</w:t>
      </w:r>
      <w:r>
        <w:t xml:space="preserve"> in §</w:t>
      </w:r>
      <w:r>
        <w:fldChar w:fldCharType="begin"/>
      </w:r>
      <w:r>
        <w:instrText xml:space="preserve"> REF _Ref340578109 \w \h </w:instrText>
      </w:r>
      <w:r>
        <w:fldChar w:fldCharType="separate"/>
      </w:r>
      <w:r w:rsidR="00154D81">
        <w:rPr>
          <w:cs/>
        </w:rPr>
        <w:t>‎</w:t>
      </w:r>
      <w:r w:rsidR="00154D81">
        <w:t>9.1.2</w:t>
      </w:r>
      <w:r>
        <w:fldChar w:fldCharType="end"/>
      </w:r>
      <w:r>
        <w:t>, and elision in §</w:t>
      </w:r>
      <w:r>
        <w:fldChar w:fldCharType="begin"/>
      </w:r>
      <w:r>
        <w:instrText xml:space="preserve"> REF _Ref340578110 \w \h </w:instrText>
      </w:r>
      <w:r>
        <w:fldChar w:fldCharType="separate"/>
      </w:r>
      <w:r w:rsidR="00154D81">
        <w:rPr>
          <w:cs/>
        </w:rPr>
        <w:t>‎</w:t>
      </w:r>
      <w:r w:rsidR="00154D81">
        <w:t>9.1.3</w:t>
      </w:r>
      <w:r>
        <w:fldChar w:fldCharType="end"/>
      </w:r>
      <w:r>
        <w:t>. In §</w:t>
      </w:r>
      <w:r>
        <w:fldChar w:fldCharType="begin"/>
      </w:r>
      <w:r>
        <w:instrText xml:space="preserve"> REF _Ref340578111 \w \h </w:instrText>
      </w:r>
      <w:r>
        <w:fldChar w:fldCharType="separate"/>
      </w:r>
      <w:r w:rsidR="00154D81">
        <w:rPr>
          <w:cs/>
        </w:rPr>
        <w:t>‎</w:t>
      </w:r>
      <w:r w:rsidR="00154D81">
        <w:t>9.1.4</w:t>
      </w:r>
      <w:r>
        <w:fldChar w:fldCharType="end"/>
      </w:r>
      <w:r>
        <w:t xml:space="preserve">, </w:t>
      </w:r>
      <w:r w:rsidR="00716C17">
        <w:t xml:space="preserve">a </w:t>
      </w:r>
      <w:r>
        <w:t>possible grammaticalization of the possessive marker is examined.</w:t>
      </w:r>
    </w:p>
    <w:p w14:paraId="7203E1FE" w14:textId="77777777" w:rsidR="000931D0" w:rsidRDefault="000931D0" w:rsidP="000931D0">
      <w:pPr>
        <w:pStyle w:val="Heading3"/>
      </w:pPr>
      <w:bookmarkStart w:id="3866" w:name="_Toc340509805"/>
      <w:bookmarkStart w:id="3867" w:name="_Ref340578108"/>
      <w:bookmarkStart w:id="3868" w:name="_Toc342590122"/>
      <w:bookmarkStart w:id="3869" w:name="_Toc440455675"/>
      <w:r w:rsidRPr="0099608C">
        <w:rPr>
          <w:rStyle w:val="ChSmallCaps"/>
        </w:rPr>
        <w:t>possr-np</w:t>
      </w:r>
      <w:r w:rsidRPr="008020F1">
        <w:t xml:space="preserve"> </w:t>
      </w:r>
      <w:r w:rsidRPr="00856563">
        <w:rPr>
          <w:rStyle w:val="ChItalBold"/>
        </w:rPr>
        <w:t>punya</w:t>
      </w:r>
      <w:r>
        <w:t>/</w:t>
      </w:r>
      <w:r>
        <w:rPr>
          <w:rStyle w:val="ChItalBold"/>
        </w:rPr>
        <w:t>pu</w:t>
      </w:r>
      <w:r w:rsidRPr="006A4365">
        <w:t xml:space="preserve"> </w:t>
      </w:r>
      <w:r w:rsidR="003C55FC">
        <w:rPr>
          <w:rStyle w:val="ChSmallCaps"/>
        </w:rPr>
        <w:t>poss</w:t>
      </w:r>
      <w:r w:rsidRPr="0099608C">
        <w:rPr>
          <w:rStyle w:val="ChSmallCaps"/>
        </w:rPr>
        <w:t>m-np</w:t>
      </w:r>
      <w:bookmarkEnd w:id="3866"/>
      <w:bookmarkEnd w:id="3867"/>
      <w:bookmarkEnd w:id="3868"/>
      <w:bookmarkEnd w:id="3869"/>
    </w:p>
    <w:p w14:paraId="1A01C875" w14:textId="741C1EF6" w:rsidR="000931D0" w:rsidRDefault="000931D0" w:rsidP="00822EFE">
      <w:pPr>
        <w:pStyle w:val="Body0000after"/>
      </w:pPr>
      <w:r>
        <w:t xml:space="preserve">In adnominal possessive constructions, the possessive marker is most commonly realized with the long form </w:t>
      </w:r>
      <w:r w:rsidRPr="002D7E57">
        <w:rPr>
          <w:rStyle w:val="ChItalBold"/>
        </w:rPr>
        <w:t>punya</w:t>
      </w:r>
      <w:r>
        <w:t xml:space="preserve"> </w:t>
      </w:r>
      <w:r w:rsidR="00B7093A">
        <w:t>‘</w:t>
      </w:r>
      <w:r w:rsidRPr="0099608C">
        <w:rPr>
          <w:rStyle w:val="ChSmallCaps"/>
        </w:rPr>
        <w:t>poss</w:t>
      </w:r>
      <w:r w:rsidR="00B7093A">
        <w:t>’</w:t>
      </w:r>
      <w:r>
        <w:t xml:space="preserve"> or the reduced </w:t>
      </w:r>
      <w:r w:rsidRPr="00856563">
        <w:t xml:space="preserve">monosyllabic form </w:t>
      </w:r>
      <w:r w:rsidRPr="00856563">
        <w:rPr>
          <w:rStyle w:val="ChItalBold"/>
        </w:rPr>
        <w:t>pu</w:t>
      </w:r>
      <w:r w:rsidRPr="00856563">
        <w:t xml:space="preserve"> </w:t>
      </w:r>
      <w:r w:rsidR="00B7093A">
        <w:t>‘</w:t>
      </w:r>
      <w:r w:rsidRPr="0099608C">
        <w:rPr>
          <w:rStyle w:val="ChSmallCaps"/>
        </w:rPr>
        <w:t>poss</w:t>
      </w:r>
      <w:r w:rsidR="00B7093A">
        <w:t>’</w:t>
      </w:r>
      <w:r>
        <w:t xml:space="preserve">. This </w:t>
      </w:r>
      <w:r w:rsidRPr="00856563">
        <w:t xml:space="preserve">reduction is independent of the syntactic or semantic properties of the possessor or possessum, as illustrated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t>).</w:t>
      </w:r>
    </w:p>
    <w:p w14:paraId="5173FBA8" w14:textId="4873ABA9" w:rsidR="000931D0" w:rsidRDefault="000931D0" w:rsidP="00627FC4">
      <w:pPr>
        <w:pStyle w:val="Body0505after"/>
      </w:pPr>
      <w:r>
        <w:t xml:space="preserve">Both ligature </w:t>
      </w:r>
      <w:r w:rsidRPr="00856563">
        <w:t xml:space="preserve">forms occur with possessors encoded </w:t>
      </w:r>
      <w:r>
        <w:t>by</w:t>
      </w:r>
      <w:r w:rsidRPr="00856563">
        <w:t xml:space="preserve"> </w:t>
      </w:r>
      <w:r>
        <w:t xml:space="preserve">lexical </w:t>
      </w:r>
      <w:r w:rsidRPr="00856563">
        <w:t xml:space="preserve">nouns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36 \n \h </w:instrText>
      </w:r>
      <w:r w:rsidRPr="00856563">
        <w:fldChar w:fldCharType="separate"/>
      </w:r>
      <w:r w:rsidR="00154D81">
        <w:rPr>
          <w:cs/>
        </w:rPr>
        <w:t>‎</w:t>
      </w:r>
      <w:r w:rsidR="00154D81">
        <w:t>a</w:t>
      </w:r>
      <w:r w:rsidRPr="00856563">
        <w:fldChar w:fldCharType="end"/>
      </w:r>
      <w:r w:rsidRPr="00856563">
        <w:t>-</w:t>
      </w:r>
      <w:r w:rsidRPr="00856563">
        <w:fldChar w:fldCharType="begin"/>
      </w:r>
      <w:r w:rsidRPr="00856563">
        <w:instrText xml:space="preserve"> REF _Ref282082243 \n \h </w:instrText>
      </w:r>
      <w:r w:rsidRPr="00856563">
        <w:fldChar w:fldCharType="separate"/>
      </w:r>
      <w:r w:rsidR="00154D81">
        <w:rPr>
          <w:cs/>
        </w:rPr>
        <w:t>‎</w:t>
      </w:r>
      <w:r w:rsidR="00154D81">
        <w:t>g</w:t>
      </w:r>
      <w:r w:rsidRPr="00856563">
        <w:fldChar w:fldCharType="end"/>
      </w:r>
      <w:r w:rsidRPr="00856563">
        <w:t xml:space="preserve">), </w:t>
      </w:r>
      <w:r w:rsidR="0039610B">
        <w:t>by</w:t>
      </w:r>
      <w:r w:rsidRPr="00856563">
        <w:t xml:space="preserve"> </w:t>
      </w:r>
      <w:r w:rsidR="00E23C85">
        <w:t xml:space="preserve">personal </w:t>
      </w:r>
      <w:r w:rsidR="00E23C85" w:rsidRPr="00856563">
        <w:t>pronoun</w:t>
      </w:r>
      <w:r w:rsidRPr="00856563">
        <w:t xml:space="preserve">s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44 \n \h </w:instrText>
      </w:r>
      <w:r w:rsidRPr="00856563">
        <w:fldChar w:fldCharType="separate"/>
      </w:r>
      <w:r w:rsidR="00154D81">
        <w:rPr>
          <w:cs/>
        </w:rPr>
        <w:t>‎</w:t>
      </w:r>
      <w:r w:rsidR="00154D81">
        <w:t>h</w:t>
      </w:r>
      <w:r w:rsidRPr="00856563">
        <w:fldChar w:fldCharType="end"/>
      </w:r>
      <w:r w:rsidR="00627FC4">
        <w:t>,</w:t>
      </w:r>
      <w:r w:rsidRPr="00856563">
        <w:fldChar w:fldCharType="begin"/>
      </w:r>
      <w:r w:rsidRPr="00856563">
        <w:instrText xml:space="preserve"> REF _Ref282082249 \n \h </w:instrText>
      </w:r>
      <w:r w:rsidRPr="00856563">
        <w:fldChar w:fldCharType="separate"/>
      </w:r>
      <w:r w:rsidR="00154D81">
        <w:rPr>
          <w:cs/>
        </w:rPr>
        <w:t>‎</w:t>
      </w:r>
      <w:r w:rsidR="00154D81">
        <w:t>i</w:t>
      </w:r>
      <w:r w:rsidRPr="00856563">
        <w:fldChar w:fldCharType="end"/>
      </w:r>
      <w:r w:rsidRPr="00856563">
        <w:t xml:space="preserve">), or </w:t>
      </w:r>
      <w:r w:rsidR="0039610B">
        <w:t>by</w:t>
      </w:r>
      <w:r w:rsidRPr="00856563">
        <w:t xml:space="preserve"> noun phrases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50 \n \h </w:instrText>
      </w:r>
      <w:r w:rsidRPr="00856563">
        <w:fldChar w:fldCharType="separate"/>
      </w:r>
      <w:r w:rsidR="00154D81">
        <w:rPr>
          <w:cs/>
        </w:rPr>
        <w:t>‎</w:t>
      </w:r>
      <w:r w:rsidR="00154D81">
        <w:t>j</w:t>
      </w:r>
      <w:r w:rsidRPr="00856563">
        <w:fldChar w:fldCharType="end"/>
      </w:r>
      <w:r w:rsidRPr="00856563">
        <w:t>-</w:t>
      </w:r>
      <w:r w:rsidRPr="00856563">
        <w:fldChar w:fldCharType="begin"/>
      </w:r>
      <w:r w:rsidRPr="00856563">
        <w:instrText xml:space="preserve"> REF _Ref282082242 \n \h </w:instrText>
      </w:r>
      <w:r w:rsidRPr="00856563">
        <w:fldChar w:fldCharType="separate"/>
      </w:r>
      <w:r w:rsidR="00154D81">
        <w:rPr>
          <w:cs/>
        </w:rPr>
        <w:t>‎</w:t>
      </w:r>
      <w:r w:rsidR="00154D81">
        <w:t>l</w:t>
      </w:r>
      <w:r w:rsidRPr="00856563">
        <w:fldChar w:fldCharType="end"/>
      </w:r>
      <w:r w:rsidRPr="00856563">
        <w:t xml:space="preserve">). With either </w:t>
      </w:r>
      <w:r>
        <w:t xml:space="preserve">ligature </w:t>
      </w:r>
      <w:r w:rsidRPr="00856563">
        <w:t xml:space="preserve">form, the possessor can denote a human referent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36 \n \h </w:instrText>
      </w:r>
      <w:r w:rsidRPr="00856563">
        <w:fldChar w:fldCharType="separate"/>
      </w:r>
      <w:r w:rsidR="00154D81">
        <w:rPr>
          <w:cs/>
        </w:rPr>
        <w:t>‎</w:t>
      </w:r>
      <w:r w:rsidR="00154D81">
        <w:t>a</w:t>
      </w:r>
      <w:r w:rsidRPr="00856563">
        <w:fldChar w:fldCharType="end"/>
      </w:r>
      <w:r w:rsidRPr="00856563">
        <w:t>-</w:t>
      </w:r>
      <w:r w:rsidRPr="00856563">
        <w:fldChar w:fldCharType="begin"/>
      </w:r>
      <w:r w:rsidRPr="00856563">
        <w:instrText xml:space="preserve"> REF _Ref282082253 \n \h </w:instrText>
      </w:r>
      <w:r w:rsidRPr="00856563">
        <w:fldChar w:fldCharType="separate"/>
      </w:r>
      <w:r w:rsidR="00154D81">
        <w:rPr>
          <w:cs/>
        </w:rPr>
        <w:t>‎</w:t>
      </w:r>
      <w:r w:rsidR="00154D81">
        <w:t>d</w:t>
      </w:r>
      <w:r w:rsidRPr="00856563">
        <w:fldChar w:fldCharType="end"/>
      </w:r>
      <w:r w:rsidRPr="00856563">
        <w:t xml:space="preserve">, </w:t>
      </w:r>
      <w:r w:rsidRPr="00856563">
        <w:fldChar w:fldCharType="begin"/>
      </w:r>
      <w:r w:rsidRPr="00856563">
        <w:instrText xml:space="preserve"> REF _Ref282082249 \n \h </w:instrText>
      </w:r>
      <w:r w:rsidRPr="00856563">
        <w:fldChar w:fldCharType="separate"/>
      </w:r>
      <w:r w:rsidR="00154D81">
        <w:rPr>
          <w:cs/>
        </w:rPr>
        <w:t>‎</w:t>
      </w:r>
      <w:r w:rsidR="00154D81">
        <w:t>i</w:t>
      </w:r>
      <w:r w:rsidRPr="00856563">
        <w:fldChar w:fldCharType="end"/>
      </w:r>
      <w:r w:rsidRPr="00856563">
        <w:t>-</w:t>
      </w:r>
      <w:r w:rsidRPr="00856563">
        <w:fldChar w:fldCharType="begin"/>
      </w:r>
      <w:r w:rsidRPr="00856563">
        <w:instrText xml:space="preserve"> REF _Ref282082251 \n \h </w:instrText>
      </w:r>
      <w:r w:rsidRPr="00856563">
        <w:fldChar w:fldCharType="separate"/>
      </w:r>
      <w:r w:rsidR="00154D81">
        <w:rPr>
          <w:cs/>
        </w:rPr>
        <w:t>‎</w:t>
      </w:r>
      <w:r w:rsidR="00154D81">
        <w:t>k</w:t>
      </w:r>
      <w:r w:rsidRPr="00856563">
        <w:fldChar w:fldCharType="end"/>
      </w:r>
      <w:r w:rsidRPr="00856563">
        <w:t xml:space="preserve">), a nonhuman animate referent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39 \n \h </w:instrText>
      </w:r>
      <w:r w:rsidRPr="00856563">
        <w:fldChar w:fldCharType="separate"/>
      </w:r>
      <w:r w:rsidR="00154D81">
        <w:rPr>
          <w:cs/>
        </w:rPr>
        <w:t>‎</w:t>
      </w:r>
      <w:r w:rsidR="00154D81">
        <w:t>e</w:t>
      </w:r>
      <w:r w:rsidRPr="00856563">
        <w:fldChar w:fldCharType="end"/>
      </w:r>
      <w:r w:rsidR="00627FC4">
        <w:t>,</w:t>
      </w:r>
      <w:r w:rsidRPr="00856563">
        <w:fldChar w:fldCharType="begin"/>
      </w:r>
      <w:r w:rsidRPr="00856563">
        <w:instrText xml:space="preserve"> REF _Ref282082241 \n \h </w:instrText>
      </w:r>
      <w:r w:rsidRPr="00856563">
        <w:fldChar w:fldCharType="separate"/>
      </w:r>
      <w:r w:rsidR="00154D81">
        <w:rPr>
          <w:cs/>
        </w:rPr>
        <w:t>‎</w:t>
      </w:r>
      <w:r w:rsidR="00154D81">
        <w:t>f</w:t>
      </w:r>
      <w:r w:rsidRPr="00856563">
        <w:fldChar w:fldCharType="end"/>
      </w:r>
      <w:r>
        <w:t xml:space="preserve">, </w:t>
      </w:r>
      <w:r w:rsidRPr="00856563">
        <w:fldChar w:fldCharType="begin"/>
      </w:r>
      <w:r w:rsidRPr="00856563">
        <w:instrText xml:space="preserve"> REF _Ref282082244 \n \h </w:instrText>
      </w:r>
      <w:r w:rsidRPr="00856563">
        <w:fldChar w:fldCharType="separate"/>
      </w:r>
      <w:r w:rsidR="00154D81">
        <w:rPr>
          <w:cs/>
        </w:rPr>
        <w:t>‎</w:t>
      </w:r>
      <w:r w:rsidR="00154D81">
        <w:t>h</w:t>
      </w:r>
      <w:r w:rsidRPr="00856563">
        <w:fldChar w:fldCharType="end"/>
      </w:r>
      <w:r w:rsidRPr="00856563">
        <w:t xml:space="preserve">), or an inanimate referent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43 \n \h </w:instrText>
      </w:r>
      <w:r w:rsidRPr="00856563">
        <w:fldChar w:fldCharType="separate"/>
      </w:r>
      <w:r w:rsidR="00154D81">
        <w:rPr>
          <w:cs/>
        </w:rPr>
        <w:t>‎</w:t>
      </w:r>
      <w:r w:rsidR="00154D81">
        <w:t>g</w:t>
      </w:r>
      <w:r w:rsidRPr="00856563">
        <w:fldChar w:fldCharType="end"/>
      </w:r>
      <w:r w:rsidR="00627FC4">
        <w:t>,</w:t>
      </w:r>
      <w:r w:rsidRPr="00856563">
        <w:fldChar w:fldCharType="begin"/>
      </w:r>
      <w:r w:rsidRPr="00856563">
        <w:instrText xml:space="preserve"> REF _Ref282082242 \n \h </w:instrText>
      </w:r>
      <w:r w:rsidRPr="00856563">
        <w:fldChar w:fldCharType="separate"/>
      </w:r>
      <w:r w:rsidR="00154D81">
        <w:rPr>
          <w:cs/>
        </w:rPr>
        <w:t>‎</w:t>
      </w:r>
      <w:r w:rsidR="00154D81">
        <w:t>l</w:t>
      </w:r>
      <w:r w:rsidRPr="00856563">
        <w:fldChar w:fldCharType="end"/>
      </w:r>
      <w:r w:rsidRPr="00856563">
        <w:t>). Likewise, the reduction is independent of the possessum</w:t>
      </w:r>
      <w:r w:rsidR="00B7093A">
        <w:t>’</w:t>
      </w:r>
      <w:r>
        <w:t>s properties. Bo</w:t>
      </w:r>
      <w:r w:rsidR="00567190">
        <w:t>th markers occur with possessa</w:t>
      </w:r>
      <w:r w:rsidRPr="00856563">
        <w:t xml:space="preserve"> encoded </w:t>
      </w:r>
      <w:r>
        <w:t>by</w:t>
      </w:r>
      <w:r w:rsidRPr="00856563">
        <w:t xml:space="preserve"> nouns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37 \n \h </w:instrText>
      </w:r>
      <w:r w:rsidRPr="00856563">
        <w:fldChar w:fldCharType="separate"/>
      </w:r>
      <w:r w:rsidR="00154D81">
        <w:rPr>
          <w:cs/>
        </w:rPr>
        <w:t>‎</w:t>
      </w:r>
      <w:r w:rsidR="00154D81">
        <w:t>b</w:t>
      </w:r>
      <w:r w:rsidRPr="00856563">
        <w:fldChar w:fldCharType="end"/>
      </w:r>
      <w:r w:rsidR="00627FC4">
        <w:t>,</w:t>
      </w:r>
      <w:r w:rsidRPr="00856563">
        <w:fldChar w:fldCharType="begin"/>
      </w:r>
      <w:r w:rsidRPr="00856563">
        <w:instrText xml:space="preserve"> REF _Ref282082239 \n \h </w:instrText>
      </w:r>
      <w:r w:rsidRPr="00856563">
        <w:fldChar w:fldCharType="separate"/>
      </w:r>
      <w:r w:rsidR="00154D81">
        <w:rPr>
          <w:cs/>
        </w:rPr>
        <w:t>‎</w:t>
      </w:r>
      <w:r w:rsidR="00154D81">
        <w:t>e</w:t>
      </w:r>
      <w:r w:rsidRPr="00856563">
        <w:fldChar w:fldCharType="end"/>
      </w:r>
      <w:r w:rsidR="00627FC4">
        <w:t>,</w:t>
      </w:r>
      <w:r w:rsidRPr="00856563">
        <w:fldChar w:fldCharType="begin"/>
      </w:r>
      <w:r w:rsidRPr="00856563">
        <w:instrText xml:space="preserve"> REF _Ref282082241 \n \h </w:instrText>
      </w:r>
      <w:r w:rsidRPr="00856563">
        <w:fldChar w:fldCharType="separate"/>
      </w:r>
      <w:r w:rsidR="00154D81">
        <w:rPr>
          <w:cs/>
        </w:rPr>
        <w:t>‎</w:t>
      </w:r>
      <w:r w:rsidR="00154D81">
        <w:t>f</w:t>
      </w:r>
      <w:r w:rsidRPr="00856563">
        <w:fldChar w:fldCharType="end"/>
      </w:r>
      <w:r w:rsidR="00627FC4">
        <w:t>,</w:t>
      </w:r>
      <w:r w:rsidRPr="00856563">
        <w:fldChar w:fldCharType="begin"/>
      </w:r>
      <w:r w:rsidRPr="00856563">
        <w:instrText xml:space="preserve"> REF _Ref282082244 \n \h </w:instrText>
      </w:r>
      <w:r w:rsidRPr="00856563">
        <w:fldChar w:fldCharType="separate"/>
      </w:r>
      <w:r w:rsidR="00154D81">
        <w:rPr>
          <w:cs/>
        </w:rPr>
        <w:t>‎</w:t>
      </w:r>
      <w:r w:rsidR="00154D81">
        <w:t>h</w:t>
      </w:r>
      <w:r w:rsidRPr="00856563">
        <w:fldChar w:fldCharType="end"/>
      </w:r>
      <w:r w:rsidR="00627FC4">
        <w:t>,</w:t>
      </w:r>
      <w:r w:rsidRPr="00856563">
        <w:fldChar w:fldCharType="begin"/>
      </w:r>
      <w:r w:rsidRPr="00856563">
        <w:instrText xml:space="preserve"> REF _Ref282082242 \n \h </w:instrText>
      </w:r>
      <w:r w:rsidRPr="00856563">
        <w:fldChar w:fldCharType="separate"/>
      </w:r>
      <w:r w:rsidR="00154D81">
        <w:rPr>
          <w:cs/>
        </w:rPr>
        <w:t>‎</w:t>
      </w:r>
      <w:r w:rsidR="00154D81">
        <w:t>l</w:t>
      </w:r>
      <w:r w:rsidRPr="00856563">
        <w:fldChar w:fldCharType="end"/>
      </w:r>
      <w:r w:rsidRPr="00856563">
        <w:t xml:space="preserve">), </w:t>
      </w:r>
      <w:r w:rsidR="000266C2">
        <w:t xml:space="preserve">by </w:t>
      </w:r>
      <w:r>
        <w:t xml:space="preserve">demonstratives </w:t>
      </w:r>
      <w:r w:rsidRPr="00856563">
        <w:t xml:space="preserve">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52 \n \h </w:instrText>
      </w:r>
      <w:r w:rsidRPr="00856563">
        <w:fldChar w:fldCharType="separate"/>
      </w:r>
      <w:r w:rsidR="00154D81">
        <w:rPr>
          <w:cs/>
        </w:rPr>
        <w:t>‎</w:t>
      </w:r>
      <w:r w:rsidR="00154D81">
        <w:t>c</w:t>
      </w:r>
      <w:r w:rsidRPr="00856563">
        <w:fldChar w:fldCharType="end"/>
      </w:r>
      <w:r w:rsidR="00627FC4">
        <w:t>,</w:t>
      </w:r>
      <w:r w:rsidRPr="00856563">
        <w:fldChar w:fldCharType="begin"/>
      </w:r>
      <w:r w:rsidRPr="00856563">
        <w:instrText xml:space="preserve"> REF _Ref282082253 \n \h </w:instrText>
      </w:r>
      <w:r w:rsidRPr="00856563">
        <w:fldChar w:fldCharType="separate"/>
      </w:r>
      <w:r w:rsidR="00154D81">
        <w:rPr>
          <w:cs/>
        </w:rPr>
        <w:t>‎</w:t>
      </w:r>
      <w:r w:rsidR="00154D81">
        <w:t>d</w:t>
      </w:r>
      <w:r w:rsidRPr="00856563">
        <w:fldChar w:fldCharType="end"/>
      </w:r>
      <w:r w:rsidRPr="00856563">
        <w:t xml:space="preserve">), or </w:t>
      </w:r>
      <w:r w:rsidR="000266C2">
        <w:t xml:space="preserve">by </w:t>
      </w:r>
      <w:r w:rsidRPr="00856563">
        <w:t xml:space="preserve">noun phrases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36 \n \h </w:instrText>
      </w:r>
      <w:r w:rsidRPr="00856563">
        <w:fldChar w:fldCharType="separate"/>
      </w:r>
      <w:r w:rsidR="00154D81">
        <w:rPr>
          <w:cs/>
        </w:rPr>
        <w:t>‎</w:t>
      </w:r>
      <w:r w:rsidR="00154D81">
        <w:t>a</w:t>
      </w:r>
      <w:r w:rsidRPr="00856563">
        <w:fldChar w:fldCharType="end"/>
      </w:r>
      <w:r w:rsidR="00627FC4">
        <w:t>,</w:t>
      </w:r>
      <w:r w:rsidRPr="00856563">
        <w:fldChar w:fldCharType="begin"/>
      </w:r>
      <w:r w:rsidRPr="00856563">
        <w:instrText xml:space="preserve"> REF _Ref282082243 \n \h </w:instrText>
      </w:r>
      <w:r w:rsidRPr="00856563">
        <w:fldChar w:fldCharType="separate"/>
      </w:r>
      <w:r w:rsidR="00154D81">
        <w:rPr>
          <w:cs/>
        </w:rPr>
        <w:t>‎</w:t>
      </w:r>
      <w:r w:rsidR="00154D81">
        <w:t>g</w:t>
      </w:r>
      <w:r w:rsidRPr="00856563">
        <w:fldChar w:fldCharType="end"/>
      </w:r>
      <w:r w:rsidR="00627FC4">
        <w:t>,</w:t>
      </w:r>
      <w:r w:rsidRPr="00856563">
        <w:fldChar w:fldCharType="begin"/>
      </w:r>
      <w:r w:rsidRPr="00856563">
        <w:instrText xml:space="preserve"> REF _Ref282082249 \n \h </w:instrText>
      </w:r>
      <w:r w:rsidRPr="00856563">
        <w:fldChar w:fldCharType="separate"/>
      </w:r>
      <w:r w:rsidR="00154D81">
        <w:rPr>
          <w:cs/>
        </w:rPr>
        <w:t>‎</w:t>
      </w:r>
      <w:r w:rsidR="00154D81">
        <w:t>i</w:t>
      </w:r>
      <w:r w:rsidRPr="00856563">
        <w:fldChar w:fldCharType="end"/>
      </w:r>
      <w:r w:rsidRPr="00856563">
        <w:t>-</w:t>
      </w:r>
      <w:r w:rsidRPr="00856563">
        <w:fldChar w:fldCharType="begin"/>
      </w:r>
      <w:r w:rsidRPr="00856563">
        <w:instrText xml:space="preserve"> REF _Ref282082251 \n \h </w:instrText>
      </w:r>
      <w:r w:rsidRPr="00856563">
        <w:fldChar w:fldCharType="separate"/>
      </w:r>
      <w:r w:rsidR="00154D81">
        <w:rPr>
          <w:cs/>
        </w:rPr>
        <w:t>‎</w:t>
      </w:r>
      <w:r w:rsidR="00154D81">
        <w:t>k</w:t>
      </w:r>
      <w:r w:rsidRPr="00856563">
        <w:fldChar w:fldCharType="end"/>
      </w:r>
      <w:r>
        <w:t xml:space="preserve">). </w:t>
      </w:r>
      <w:r w:rsidRPr="00856563">
        <w:t>With either marker, the poss</w:t>
      </w:r>
      <w:r>
        <w:t>essum can express an inalienably</w:t>
      </w:r>
      <w:r w:rsidRPr="00856563">
        <w:t xml:space="preserve"> possessed referent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36 \n \h </w:instrText>
      </w:r>
      <w:r w:rsidRPr="00856563">
        <w:fldChar w:fldCharType="separate"/>
      </w:r>
      <w:r w:rsidR="00154D81">
        <w:rPr>
          <w:cs/>
        </w:rPr>
        <w:t>‎</w:t>
      </w:r>
      <w:r w:rsidR="00154D81">
        <w:t>a</w:t>
      </w:r>
      <w:r w:rsidRPr="00856563">
        <w:fldChar w:fldCharType="end"/>
      </w:r>
      <w:r w:rsidR="00627FC4">
        <w:t>,</w:t>
      </w:r>
      <w:r w:rsidRPr="00856563">
        <w:fldChar w:fldCharType="begin"/>
      </w:r>
      <w:r w:rsidRPr="00856563">
        <w:instrText xml:space="preserve"> REF _Ref282082237 \n \h </w:instrText>
      </w:r>
      <w:r w:rsidRPr="00856563">
        <w:fldChar w:fldCharType="separate"/>
      </w:r>
      <w:r w:rsidR="00154D81">
        <w:rPr>
          <w:cs/>
        </w:rPr>
        <w:t>‎</w:t>
      </w:r>
      <w:r w:rsidR="00154D81">
        <w:t>b</w:t>
      </w:r>
      <w:r w:rsidRPr="00856563">
        <w:fldChar w:fldCharType="end"/>
      </w:r>
      <w:r w:rsidR="00627FC4">
        <w:t>,</w:t>
      </w:r>
      <w:r w:rsidRPr="00856563">
        <w:fldChar w:fldCharType="begin"/>
      </w:r>
      <w:r w:rsidRPr="00856563">
        <w:instrText xml:space="preserve"> REF _Ref282082244 \n \h </w:instrText>
      </w:r>
      <w:r w:rsidRPr="00856563">
        <w:fldChar w:fldCharType="separate"/>
      </w:r>
      <w:r w:rsidR="00154D81">
        <w:rPr>
          <w:cs/>
        </w:rPr>
        <w:t>‎</w:t>
      </w:r>
      <w:r w:rsidR="00154D81">
        <w:t>h</w:t>
      </w:r>
      <w:r w:rsidRPr="00856563">
        <w:fldChar w:fldCharType="end"/>
      </w:r>
      <w:r w:rsidR="00627FC4">
        <w:t>,</w:t>
      </w:r>
      <w:r w:rsidRPr="00856563">
        <w:fldChar w:fldCharType="begin"/>
      </w:r>
      <w:r w:rsidRPr="00856563">
        <w:instrText xml:space="preserve"> REF _Ref282082251 \n \h </w:instrText>
      </w:r>
      <w:r w:rsidRPr="00856563">
        <w:fldChar w:fldCharType="separate"/>
      </w:r>
      <w:r w:rsidR="00154D81">
        <w:rPr>
          <w:cs/>
        </w:rPr>
        <w:t>‎</w:t>
      </w:r>
      <w:r w:rsidR="00154D81">
        <w:t>k</w:t>
      </w:r>
      <w:r w:rsidRPr="00856563">
        <w:fldChar w:fldCharType="end"/>
      </w:r>
      <w:r>
        <w:t xml:space="preserve">) or an </w:t>
      </w:r>
      <w:r w:rsidR="00567190">
        <w:t>alienably</w:t>
      </w:r>
      <w:r w:rsidR="00567190" w:rsidRPr="00856563">
        <w:t xml:space="preserve"> </w:t>
      </w:r>
      <w:r w:rsidRPr="00856563">
        <w:t xml:space="preserve">possessed referent as in </w:t>
      </w:r>
      <w:r w:rsidRPr="00856563">
        <w:fldChar w:fldCharType="begin"/>
      </w:r>
      <w:r w:rsidRPr="00856563">
        <w:instrText xml:space="preserve"> REF _Ref282076033 \h </w:instrText>
      </w:r>
      <w:r w:rsidRPr="00856563">
        <w:fldChar w:fldCharType="separate"/>
      </w:r>
      <w:r w:rsidR="00154D81" w:rsidRPr="00856563">
        <w:t>(</w:t>
      </w:r>
      <w:r w:rsidR="00154D81">
        <w:rPr>
          <w:noProof/>
        </w:rPr>
        <w:t>5</w:t>
      </w:r>
      <w:r w:rsidRPr="00856563">
        <w:fldChar w:fldCharType="end"/>
      </w:r>
      <w:r w:rsidRPr="00856563">
        <w:fldChar w:fldCharType="begin"/>
      </w:r>
      <w:r w:rsidRPr="00856563">
        <w:instrText xml:space="preserve"> REF _Ref282082252 \n \h </w:instrText>
      </w:r>
      <w:r w:rsidRPr="00856563">
        <w:fldChar w:fldCharType="separate"/>
      </w:r>
      <w:r w:rsidR="00154D81">
        <w:rPr>
          <w:cs/>
        </w:rPr>
        <w:t>‎</w:t>
      </w:r>
      <w:r w:rsidR="00154D81">
        <w:t>c</w:t>
      </w:r>
      <w:r w:rsidRPr="00856563">
        <w:fldChar w:fldCharType="end"/>
      </w:r>
      <w:r w:rsidRPr="00856563">
        <w:t>-</w:t>
      </w:r>
      <w:r w:rsidRPr="00856563">
        <w:fldChar w:fldCharType="begin"/>
      </w:r>
      <w:r w:rsidRPr="00856563">
        <w:instrText xml:space="preserve"> REF _Ref282082243 \n \h </w:instrText>
      </w:r>
      <w:r w:rsidRPr="00856563">
        <w:fldChar w:fldCharType="separate"/>
      </w:r>
      <w:r w:rsidR="00154D81">
        <w:rPr>
          <w:cs/>
        </w:rPr>
        <w:t>‎</w:t>
      </w:r>
      <w:r w:rsidR="00154D81">
        <w:t>g</w:t>
      </w:r>
      <w:r w:rsidRPr="00856563">
        <w:fldChar w:fldCharType="end"/>
      </w:r>
      <w:r w:rsidR="00627FC4">
        <w:t>,</w:t>
      </w:r>
      <w:r w:rsidRPr="00856563">
        <w:fldChar w:fldCharType="begin"/>
      </w:r>
      <w:r w:rsidRPr="00856563">
        <w:instrText xml:space="preserve"> REF _Ref282082249 \n \h </w:instrText>
      </w:r>
      <w:r w:rsidRPr="00856563">
        <w:fldChar w:fldCharType="separate"/>
      </w:r>
      <w:r w:rsidR="00154D81">
        <w:rPr>
          <w:cs/>
        </w:rPr>
        <w:t>‎</w:t>
      </w:r>
      <w:r w:rsidR="00154D81">
        <w:t>i</w:t>
      </w:r>
      <w:r w:rsidRPr="00856563">
        <w:fldChar w:fldCharType="end"/>
      </w:r>
      <w:r w:rsidR="00627FC4">
        <w:t>,</w:t>
      </w:r>
      <w:r w:rsidRPr="00856563">
        <w:fldChar w:fldCharType="begin"/>
      </w:r>
      <w:r w:rsidRPr="00856563">
        <w:instrText xml:space="preserve"> REF _Ref282082250 \n \h </w:instrText>
      </w:r>
      <w:r w:rsidRPr="00856563">
        <w:fldChar w:fldCharType="separate"/>
      </w:r>
      <w:r w:rsidR="00154D81">
        <w:rPr>
          <w:cs/>
        </w:rPr>
        <w:t>‎</w:t>
      </w:r>
      <w:r w:rsidR="00154D81">
        <w:t>j</w:t>
      </w:r>
      <w:r w:rsidRPr="00856563">
        <w:fldChar w:fldCharType="end"/>
      </w:r>
      <w:r w:rsidRPr="00856563">
        <w:t>,</w:t>
      </w:r>
      <w:r w:rsidRPr="00856563">
        <w:fldChar w:fldCharType="begin"/>
      </w:r>
      <w:r w:rsidRPr="00856563">
        <w:instrText xml:space="preserve"> REF _Ref282082242 \n \h </w:instrText>
      </w:r>
      <w:r w:rsidRPr="00856563">
        <w:fldChar w:fldCharType="separate"/>
      </w:r>
      <w:r w:rsidR="00154D81">
        <w:rPr>
          <w:cs/>
        </w:rPr>
        <w:t>‎</w:t>
      </w:r>
      <w:r w:rsidR="00154D81">
        <w:t>l</w:t>
      </w:r>
      <w:r w:rsidRPr="00856563">
        <w:fldChar w:fldCharType="end"/>
      </w:r>
      <w:r w:rsidRPr="00856563">
        <w:t>).</w:t>
      </w:r>
    </w:p>
    <w:p w14:paraId="698A3CFC" w14:textId="7D1F34CA" w:rsidR="000931D0" w:rsidRDefault="000931D0" w:rsidP="000931D0">
      <w:pPr>
        <w:pStyle w:val="ExampleNumCard"/>
      </w:pPr>
      <w:bookmarkStart w:id="3870" w:name="_Ref282076033"/>
      <w:r w:rsidRPr="00856563">
        <w:t>(</w:t>
      </w:r>
      <w:fldSimple w:instr=" SEQ ( \* ARABIC \s 1 ">
        <w:r w:rsidR="00154D81">
          <w:rPr>
            <w:noProof/>
          </w:rPr>
          <w:t>5</w:t>
        </w:r>
      </w:fldSimple>
      <w:bookmarkEnd w:id="3870"/>
      <w:r>
        <w:t>)</w:t>
      </w:r>
      <w:r>
        <w:tab/>
        <w:t xml:space="preserve">Adnominal possessive constructions </w:t>
      </w:r>
      <w:r w:rsidRPr="00856563">
        <w:t xml:space="preserve">with the long possessive marker </w:t>
      </w:r>
      <w:r w:rsidRPr="00856563">
        <w:rPr>
          <w:rStyle w:val="ChItalBold"/>
        </w:rPr>
        <w:t>punya</w:t>
      </w:r>
      <w:r w:rsidRPr="00856563">
        <w:t xml:space="preserve"> </w:t>
      </w:r>
      <w:r w:rsidR="00B7093A">
        <w:t>‘</w:t>
      </w:r>
      <w:r w:rsidRPr="0099608C">
        <w:rPr>
          <w:rStyle w:val="ChSmallCaps"/>
        </w:rPr>
        <w:t>poss</w:t>
      </w:r>
      <w:r w:rsidR="00B7093A">
        <w:t>’</w:t>
      </w:r>
      <w:r w:rsidRPr="00856563">
        <w:t xml:space="preserve"> and short </w:t>
      </w:r>
      <w:r w:rsidRPr="00856563">
        <w:rPr>
          <w:rStyle w:val="ChItalBold"/>
        </w:rPr>
        <w:t>pu</w:t>
      </w:r>
      <w:r w:rsidRPr="00856563">
        <w:t xml:space="preserve"> </w:t>
      </w:r>
      <w:r w:rsidR="00B7093A">
        <w:t>‘</w:t>
      </w:r>
      <w:r w:rsidRPr="0099608C">
        <w:rPr>
          <w:rStyle w:val="ChSmallCaps"/>
        </w:rPr>
        <w:t>poss</w:t>
      </w:r>
      <w:r w:rsidR="00B7093A">
        <w:t>’</w:t>
      </w:r>
      <w:r w:rsidRPr="00856563">
        <w:rPr>
          <w:rStyle w:val="FootnoteReference"/>
        </w:rPr>
        <w:footnoteReference w:id="208"/>
      </w:r>
    </w:p>
    <w:tbl>
      <w:tblPr>
        <w:tblW w:w="6719"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284"/>
        <w:gridCol w:w="1106"/>
        <w:gridCol w:w="822"/>
        <w:gridCol w:w="992"/>
        <w:gridCol w:w="3515"/>
      </w:tblGrid>
      <w:tr w:rsidR="00AC23C4" w:rsidRPr="00B320ED" w14:paraId="23AB8984" w14:textId="77777777" w:rsidTr="00415344">
        <w:trPr>
          <w:tblHeader/>
        </w:trPr>
        <w:tc>
          <w:tcPr>
            <w:tcW w:w="284" w:type="dxa"/>
            <w:tcBorders>
              <w:top w:val="single" w:sz="4" w:space="0" w:color="auto"/>
              <w:left w:val="nil"/>
              <w:bottom w:val="single" w:sz="4" w:space="0" w:color="auto"/>
            </w:tcBorders>
            <w:shd w:val="clear" w:color="auto" w:fill="auto"/>
          </w:tcPr>
          <w:p w14:paraId="77529165" w14:textId="77777777" w:rsidR="000931D0" w:rsidRPr="00B320ED" w:rsidRDefault="000931D0" w:rsidP="001D04AF">
            <w:pPr>
              <w:pStyle w:val="TableHd"/>
              <w:rPr>
                <w:rStyle w:val="ChSmallCaps"/>
              </w:rPr>
            </w:pPr>
          </w:p>
        </w:tc>
        <w:tc>
          <w:tcPr>
            <w:tcW w:w="1106" w:type="dxa"/>
            <w:tcBorders>
              <w:top w:val="single" w:sz="4" w:space="0" w:color="auto"/>
              <w:bottom w:val="single" w:sz="4" w:space="0" w:color="auto"/>
            </w:tcBorders>
            <w:shd w:val="clear" w:color="auto" w:fill="auto"/>
          </w:tcPr>
          <w:p w14:paraId="35A0C794" w14:textId="77777777" w:rsidR="000931D0" w:rsidRPr="00B320ED" w:rsidRDefault="000931D0" w:rsidP="001D04AF">
            <w:pPr>
              <w:pStyle w:val="TableHd"/>
              <w:rPr>
                <w:rStyle w:val="ChSmallCaps"/>
              </w:rPr>
            </w:pPr>
            <w:r w:rsidRPr="00B320ED">
              <w:rPr>
                <w:rStyle w:val="ChSmallCaps"/>
              </w:rPr>
              <w:t>possr</w:t>
            </w:r>
          </w:p>
        </w:tc>
        <w:tc>
          <w:tcPr>
            <w:tcW w:w="822" w:type="dxa"/>
            <w:tcBorders>
              <w:top w:val="single" w:sz="4" w:space="0" w:color="auto"/>
              <w:bottom w:val="single" w:sz="4" w:space="0" w:color="auto"/>
            </w:tcBorders>
            <w:shd w:val="clear" w:color="auto" w:fill="auto"/>
          </w:tcPr>
          <w:p w14:paraId="74154437" w14:textId="77777777" w:rsidR="000931D0" w:rsidRPr="00B320ED" w:rsidRDefault="000931D0" w:rsidP="001D04AF">
            <w:pPr>
              <w:pStyle w:val="TableHd"/>
              <w:rPr>
                <w:rStyle w:val="ChSmallCaps"/>
              </w:rPr>
            </w:pPr>
            <w:r w:rsidRPr="00B320ED">
              <w:rPr>
                <w:rStyle w:val="ChSmallCaps"/>
              </w:rPr>
              <w:t>lig</w:t>
            </w:r>
          </w:p>
        </w:tc>
        <w:tc>
          <w:tcPr>
            <w:tcW w:w="992" w:type="dxa"/>
            <w:tcBorders>
              <w:top w:val="single" w:sz="4" w:space="0" w:color="auto"/>
              <w:bottom w:val="single" w:sz="4" w:space="0" w:color="auto"/>
            </w:tcBorders>
            <w:shd w:val="clear" w:color="auto" w:fill="auto"/>
          </w:tcPr>
          <w:p w14:paraId="6EE6EECF" w14:textId="77777777" w:rsidR="000931D0" w:rsidRPr="00B320ED" w:rsidRDefault="000931D0" w:rsidP="001D04AF">
            <w:pPr>
              <w:pStyle w:val="TableHd"/>
              <w:rPr>
                <w:rStyle w:val="ChSmallCaps"/>
              </w:rPr>
            </w:pPr>
            <w:r w:rsidRPr="00B320ED">
              <w:rPr>
                <w:rStyle w:val="ChSmallCaps"/>
              </w:rPr>
              <w:t>possm</w:t>
            </w:r>
          </w:p>
        </w:tc>
        <w:tc>
          <w:tcPr>
            <w:tcW w:w="3515" w:type="dxa"/>
            <w:tcBorders>
              <w:top w:val="single" w:sz="4" w:space="0" w:color="auto"/>
              <w:bottom w:val="single" w:sz="4" w:space="0" w:color="auto"/>
              <w:right w:val="nil"/>
            </w:tcBorders>
            <w:shd w:val="clear" w:color="auto" w:fill="auto"/>
          </w:tcPr>
          <w:p w14:paraId="2C646CB8" w14:textId="77777777" w:rsidR="000931D0" w:rsidRPr="00B320ED" w:rsidRDefault="000931D0" w:rsidP="001D04AF">
            <w:pPr>
              <w:pStyle w:val="TableHd"/>
            </w:pPr>
            <w:r w:rsidRPr="00B320ED">
              <w:t>Possessive construction</w:t>
            </w:r>
          </w:p>
        </w:tc>
      </w:tr>
      <w:bookmarkStart w:id="3871" w:name="_Ref282082236"/>
      <w:bookmarkEnd w:id="3871"/>
      <w:tr w:rsidR="00AC23C4" w:rsidRPr="00B320ED" w14:paraId="35D77115" w14:textId="77777777" w:rsidTr="00415344">
        <w:tc>
          <w:tcPr>
            <w:tcW w:w="284" w:type="dxa"/>
            <w:tcBorders>
              <w:top w:val="single" w:sz="4" w:space="0" w:color="auto"/>
              <w:left w:val="nil"/>
              <w:bottom w:val="nil"/>
            </w:tcBorders>
            <w:shd w:val="clear" w:color="auto" w:fill="auto"/>
          </w:tcPr>
          <w:p w14:paraId="06C7490D"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s 1 </w:instrText>
            </w:r>
            <w:r w:rsidRPr="00B320ED">
              <w:fldChar w:fldCharType="end">
                <w:numberingChange w:id="3872" w:author="Angela Kluge" w:date="2014-02-08T11:40:00Z" w:original="a."/>
              </w:fldChar>
            </w:r>
          </w:p>
        </w:tc>
        <w:tc>
          <w:tcPr>
            <w:tcW w:w="1106" w:type="dxa"/>
            <w:tcBorders>
              <w:top w:val="single" w:sz="4" w:space="0" w:color="auto"/>
              <w:bottom w:val="nil"/>
            </w:tcBorders>
            <w:shd w:val="clear" w:color="auto" w:fill="auto"/>
          </w:tcPr>
          <w:p w14:paraId="264A1EC3"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hum</w:t>
            </w:r>
            <w:r w:rsidRPr="00B320ED">
              <w:t>)</w:t>
            </w:r>
          </w:p>
        </w:tc>
        <w:tc>
          <w:tcPr>
            <w:tcW w:w="822" w:type="dxa"/>
            <w:tcBorders>
              <w:top w:val="single" w:sz="4" w:space="0" w:color="auto"/>
              <w:bottom w:val="nil"/>
            </w:tcBorders>
            <w:shd w:val="clear" w:color="auto" w:fill="auto"/>
          </w:tcPr>
          <w:p w14:paraId="048AEAAC" w14:textId="77777777" w:rsidR="000931D0" w:rsidRPr="00B320ED" w:rsidRDefault="000931D0" w:rsidP="001D04AF">
            <w:pPr>
              <w:pStyle w:val="TableCell2-0"/>
              <w:rPr>
                <w:rStyle w:val="ChItalBold"/>
              </w:rPr>
            </w:pPr>
            <w:r w:rsidRPr="00B320ED">
              <w:rPr>
                <w:rStyle w:val="ChItalBold"/>
              </w:rPr>
              <w:t>punya</w:t>
            </w:r>
          </w:p>
        </w:tc>
        <w:tc>
          <w:tcPr>
            <w:tcW w:w="992" w:type="dxa"/>
            <w:tcBorders>
              <w:top w:val="single" w:sz="4" w:space="0" w:color="auto"/>
              <w:bottom w:val="nil"/>
            </w:tcBorders>
            <w:shd w:val="clear" w:color="auto" w:fill="auto"/>
          </w:tcPr>
          <w:p w14:paraId="60597511" w14:textId="77777777" w:rsidR="000931D0" w:rsidRPr="00B320ED" w:rsidRDefault="000931D0" w:rsidP="001D04AF">
            <w:pPr>
              <w:pStyle w:val="TableCell2-0"/>
            </w:pPr>
            <w:r w:rsidRPr="00B320ED">
              <w:rPr>
                <w:rStyle w:val="ChSmallCaps"/>
              </w:rPr>
              <w:t>np</w:t>
            </w:r>
            <w:r w:rsidRPr="00B320ED">
              <w:t xml:space="preserve"> (</w:t>
            </w:r>
            <w:r w:rsidRPr="00B320ED">
              <w:rPr>
                <w:rStyle w:val="ChSmallCaps"/>
              </w:rPr>
              <w:t>inal</w:t>
            </w:r>
            <w:r w:rsidRPr="00B320ED">
              <w:t>)</w:t>
            </w:r>
          </w:p>
        </w:tc>
        <w:tc>
          <w:tcPr>
            <w:tcW w:w="3515" w:type="dxa"/>
            <w:tcBorders>
              <w:top w:val="single" w:sz="4" w:space="0" w:color="auto"/>
              <w:bottom w:val="nil"/>
              <w:right w:val="nil"/>
            </w:tcBorders>
            <w:shd w:val="clear" w:color="auto" w:fill="auto"/>
          </w:tcPr>
          <w:p w14:paraId="62ECE9EF" w14:textId="77777777" w:rsidR="000931D0" w:rsidRPr="00B320ED" w:rsidRDefault="000931D0" w:rsidP="001D04AF">
            <w:pPr>
              <w:pStyle w:val="TableCell2-0"/>
              <w:rPr>
                <w:rStyle w:val="ChItalBold"/>
              </w:rPr>
            </w:pPr>
            <w:r w:rsidRPr="00B320ED">
              <w:rPr>
                <w:rStyle w:val="ChItalBold"/>
              </w:rPr>
              <w:t>mama punya ade laki~laki</w:t>
            </w:r>
          </w:p>
        </w:tc>
      </w:tr>
      <w:tr w:rsidR="00AC23C4" w:rsidRPr="00B320ED" w14:paraId="049C6877" w14:textId="77777777" w:rsidTr="00415344">
        <w:tc>
          <w:tcPr>
            <w:tcW w:w="284" w:type="dxa"/>
            <w:tcBorders>
              <w:top w:val="nil"/>
              <w:left w:val="nil"/>
              <w:bottom w:val="nil"/>
            </w:tcBorders>
            <w:shd w:val="clear" w:color="auto" w:fill="auto"/>
          </w:tcPr>
          <w:p w14:paraId="251A04C1" w14:textId="77777777" w:rsidR="000931D0" w:rsidRPr="00B320ED" w:rsidRDefault="000931D0" w:rsidP="001D04AF">
            <w:pPr>
              <w:pStyle w:val="TableCell0-2"/>
            </w:pPr>
          </w:p>
        </w:tc>
        <w:tc>
          <w:tcPr>
            <w:tcW w:w="1106" w:type="dxa"/>
            <w:tcBorders>
              <w:top w:val="nil"/>
              <w:bottom w:val="nil"/>
            </w:tcBorders>
            <w:shd w:val="clear" w:color="auto" w:fill="auto"/>
          </w:tcPr>
          <w:p w14:paraId="72351695" w14:textId="77777777" w:rsidR="000931D0" w:rsidRPr="00B320ED" w:rsidRDefault="000931D0" w:rsidP="001D04AF">
            <w:pPr>
              <w:pStyle w:val="TableCell0-2"/>
            </w:pPr>
          </w:p>
        </w:tc>
        <w:tc>
          <w:tcPr>
            <w:tcW w:w="822" w:type="dxa"/>
            <w:tcBorders>
              <w:top w:val="nil"/>
              <w:bottom w:val="nil"/>
            </w:tcBorders>
            <w:shd w:val="clear" w:color="auto" w:fill="auto"/>
          </w:tcPr>
          <w:p w14:paraId="79B0545A" w14:textId="77777777" w:rsidR="000931D0" w:rsidRPr="00B320ED" w:rsidRDefault="000931D0" w:rsidP="001D04AF">
            <w:pPr>
              <w:pStyle w:val="TableCell0-2"/>
            </w:pPr>
          </w:p>
        </w:tc>
        <w:tc>
          <w:tcPr>
            <w:tcW w:w="992" w:type="dxa"/>
            <w:tcBorders>
              <w:top w:val="nil"/>
              <w:bottom w:val="nil"/>
            </w:tcBorders>
            <w:shd w:val="clear" w:color="auto" w:fill="auto"/>
          </w:tcPr>
          <w:p w14:paraId="7CA0F535"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45EBDD7A" w14:textId="381AFEFC" w:rsidR="000931D0" w:rsidRPr="00B320ED" w:rsidRDefault="000931D0" w:rsidP="00071548">
            <w:pPr>
              <w:pStyle w:val="TableCell0-2"/>
            </w:pPr>
            <w:r w:rsidRPr="00B320ED">
              <w:t xml:space="preserve">mother </w:t>
            </w:r>
            <w:r w:rsidRPr="00B320ED">
              <w:rPr>
                <w:rStyle w:val="ChSmallCaps"/>
              </w:rPr>
              <w:t>poss</w:t>
            </w:r>
            <w:r w:rsidRPr="00B320ED">
              <w:t xml:space="preserve"> ySb </w:t>
            </w:r>
            <w:r w:rsidR="00071548" w:rsidRPr="00071548">
              <w:rPr>
                <w:rStyle w:val="ChSmallCaps"/>
              </w:rPr>
              <w:t>rdp</w:t>
            </w:r>
            <w:r w:rsidR="00071548">
              <w:t>~husband</w:t>
            </w:r>
          </w:p>
        </w:tc>
      </w:tr>
      <w:tr w:rsidR="00AC23C4" w:rsidRPr="00B320ED" w14:paraId="42D919E4" w14:textId="77777777" w:rsidTr="00415344">
        <w:tc>
          <w:tcPr>
            <w:tcW w:w="284" w:type="dxa"/>
            <w:tcBorders>
              <w:top w:val="nil"/>
              <w:left w:val="nil"/>
              <w:bottom w:val="single" w:sz="4" w:space="0" w:color="auto"/>
            </w:tcBorders>
            <w:shd w:val="clear" w:color="auto" w:fill="auto"/>
          </w:tcPr>
          <w:p w14:paraId="7F605A38" w14:textId="77777777" w:rsidR="000931D0" w:rsidRPr="00B320ED" w:rsidRDefault="000931D0" w:rsidP="001D04AF">
            <w:pPr>
              <w:pStyle w:val="TableCell0-2Break"/>
            </w:pPr>
          </w:p>
        </w:tc>
        <w:tc>
          <w:tcPr>
            <w:tcW w:w="1106" w:type="dxa"/>
            <w:tcBorders>
              <w:top w:val="nil"/>
              <w:bottom w:val="single" w:sz="4" w:space="0" w:color="auto"/>
            </w:tcBorders>
            <w:shd w:val="clear" w:color="auto" w:fill="auto"/>
          </w:tcPr>
          <w:p w14:paraId="2E721101" w14:textId="77777777" w:rsidR="000931D0" w:rsidRPr="00B320ED" w:rsidRDefault="000931D0" w:rsidP="001D04AF">
            <w:pPr>
              <w:pStyle w:val="TableCell0-2Break"/>
            </w:pPr>
          </w:p>
        </w:tc>
        <w:tc>
          <w:tcPr>
            <w:tcW w:w="822" w:type="dxa"/>
            <w:tcBorders>
              <w:top w:val="nil"/>
              <w:bottom w:val="single" w:sz="4" w:space="0" w:color="auto"/>
            </w:tcBorders>
            <w:shd w:val="clear" w:color="auto" w:fill="auto"/>
          </w:tcPr>
          <w:p w14:paraId="6903142D" w14:textId="77777777" w:rsidR="000931D0" w:rsidRPr="00B320ED" w:rsidRDefault="000931D0" w:rsidP="001D04AF">
            <w:pPr>
              <w:pStyle w:val="TableCell0-2Break"/>
            </w:pPr>
          </w:p>
        </w:tc>
        <w:tc>
          <w:tcPr>
            <w:tcW w:w="992" w:type="dxa"/>
            <w:tcBorders>
              <w:top w:val="nil"/>
              <w:bottom w:val="single" w:sz="4" w:space="0" w:color="auto"/>
            </w:tcBorders>
            <w:shd w:val="clear" w:color="auto" w:fill="auto"/>
          </w:tcPr>
          <w:p w14:paraId="3629E0C2" w14:textId="77777777" w:rsidR="000931D0" w:rsidRPr="00B320ED" w:rsidRDefault="000931D0" w:rsidP="001D04AF">
            <w:pPr>
              <w:pStyle w:val="TableCell0-2Break"/>
            </w:pPr>
          </w:p>
        </w:tc>
        <w:tc>
          <w:tcPr>
            <w:tcW w:w="3515" w:type="dxa"/>
            <w:tcBorders>
              <w:top w:val="nil"/>
              <w:bottom w:val="single" w:sz="4" w:space="0" w:color="auto"/>
              <w:right w:val="nil"/>
            </w:tcBorders>
            <w:shd w:val="clear" w:color="auto" w:fill="auto"/>
          </w:tcPr>
          <w:p w14:paraId="7FA04738" w14:textId="3651A835" w:rsidR="000931D0" w:rsidRPr="00B320ED" w:rsidRDefault="00B7093A" w:rsidP="001D04AF">
            <w:pPr>
              <w:pStyle w:val="TableCell0-2Break"/>
            </w:pPr>
            <w:r>
              <w:t>‘</w:t>
            </w:r>
            <w:r w:rsidR="000931D0" w:rsidRPr="00B320ED">
              <w:t>mother</w:t>
            </w:r>
            <w:r>
              <w:t>’</w:t>
            </w:r>
            <w:r w:rsidR="000931D0" w:rsidRPr="00B320ED">
              <w:t>s younger brother</w:t>
            </w:r>
            <w:r>
              <w:t>’</w:t>
            </w:r>
          </w:p>
        </w:tc>
      </w:tr>
      <w:bookmarkStart w:id="3873" w:name="_Ref282082237"/>
      <w:bookmarkEnd w:id="3873"/>
      <w:tr w:rsidR="00AC23C4" w:rsidRPr="00B320ED" w14:paraId="0BC6062C" w14:textId="77777777" w:rsidTr="00415344">
        <w:tc>
          <w:tcPr>
            <w:tcW w:w="284" w:type="dxa"/>
            <w:tcBorders>
              <w:top w:val="single" w:sz="4" w:space="0" w:color="auto"/>
              <w:left w:val="nil"/>
            </w:tcBorders>
            <w:shd w:val="clear" w:color="auto" w:fill="auto"/>
          </w:tcPr>
          <w:p w14:paraId="1DC3250F"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74" w:author="Angela Kluge" w:date="2014-02-08T11:40:00Z" w:original="b."/>
              </w:fldChar>
            </w:r>
          </w:p>
        </w:tc>
        <w:tc>
          <w:tcPr>
            <w:tcW w:w="1106" w:type="dxa"/>
            <w:tcBorders>
              <w:top w:val="single" w:sz="4" w:space="0" w:color="auto"/>
            </w:tcBorders>
            <w:shd w:val="clear" w:color="auto" w:fill="auto"/>
          </w:tcPr>
          <w:p w14:paraId="62717322"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hum</w:t>
            </w:r>
            <w:r w:rsidRPr="00B320ED">
              <w:t>)</w:t>
            </w:r>
          </w:p>
        </w:tc>
        <w:tc>
          <w:tcPr>
            <w:tcW w:w="822" w:type="dxa"/>
            <w:tcBorders>
              <w:top w:val="single" w:sz="4" w:space="0" w:color="auto"/>
            </w:tcBorders>
            <w:shd w:val="clear" w:color="auto" w:fill="auto"/>
          </w:tcPr>
          <w:p w14:paraId="355AD284" w14:textId="77777777" w:rsidR="000931D0" w:rsidRPr="00B320ED" w:rsidRDefault="000931D0" w:rsidP="001D04AF">
            <w:pPr>
              <w:pStyle w:val="TableCell2-0"/>
              <w:rPr>
                <w:rStyle w:val="ChItalBold"/>
              </w:rPr>
            </w:pPr>
            <w:r w:rsidRPr="00B320ED">
              <w:rPr>
                <w:rStyle w:val="ChItalBold"/>
              </w:rPr>
              <w:t>pu</w:t>
            </w:r>
          </w:p>
        </w:tc>
        <w:tc>
          <w:tcPr>
            <w:tcW w:w="992" w:type="dxa"/>
            <w:tcBorders>
              <w:top w:val="single" w:sz="4" w:space="0" w:color="auto"/>
            </w:tcBorders>
            <w:shd w:val="clear" w:color="auto" w:fill="auto"/>
          </w:tcPr>
          <w:p w14:paraId="784AF2C2"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inal</w:t>
            </w:r>
            <w:r w:rsidRPr="00B320ED">
              <w:t>)</w:t>
            </w:r>
          </w:p>
        </w:tc>
        <w:tc>
          <w:tcPr>
            <w:tcW w:w="3515" w:type="dxa"/>
            <w:tcBorders>
              <w:top w:val="single" w:sz="4" w:space="0" w:color="auto"/>
              <w:right w:val="nil"/>
            </w:tcBorders>
            <w:shd w:val="clear" w:color="auto" w:fill="auto"/>
          </w:tcPr>
          <w:p w14:paraId="6E4FF063" w14:textId="77777777" w:rsidR="000931D0" w:rsidRPr="00B320ED" w:rsidRDefault="000931D0" w:rsidP="001D04AF">
            <w:pPr>
              <w:pStyle w:val="TableCell2-0"/>
            </w:pPr>
            <w:r w:rsidRPr="00B320ED">
              <w:rPr>
                <w:rStyle w:val="ChItalBold"/>
              </w:rPr>
              <w:t>bapa pu mata</w:t>
            </w:r>
          </w:p>
        </w:tc>
      </w:tr>
      <w:tr w:rsidR="00AC23C4" w:rsidRPr="00B320ED" w14:paraId="77E9D559" w14:textId="77777777" w:rsidTr="00415344">
        <w:tc>
          <w:tcPr>
            <w:tcW w:w="284" w:type="dxa"/>
            <w:tcBorders>
              <w:top w:val="nil"/>
              <w:left w:val="nil"/>
              <w:bottom w:val="nil"/>
            </w:tcBorders>
            <w:shd w:val="clear" w:color="auto" w:fill="auto"/>
          </w:tcPr>
          <w:p w14:paraId="46E7715E" w14:textId="77777777" w:rsidR="000931D0" w:rsidRPr="00B320ED" w:rsidRDefault="000931D0" w:rsidP="001D04AF">
            <w:pPr>
              <w:pStyle w:val="TableCell0-2"/>
            </w:pPr>
          </w:p>
        </w:tc>
        <w:tc>
          <w:tcPr>
            <w:tcW w:w="1106" w:type="dxa"/>
            <w:tcBorders>
              <w:top w:val="nil"/>
              <w:bottom w:val="nil"/>
            </w:tcBorders>
            <w:shd w:val="clear" w:color="auto" w:fill="auto"/>
          </w:tcPr>
          <w:p w14:paraId="37F50382" w14:textId="77777777" w:rsidR="000931D0" w:rsidRPr="00B320ED" w:rsidRDefault="000931D0" w:rsidP="001D04AF">
            <w:pPr>
              <w:pStyle w:val="TableCell0-2"/>
            </w:pPr>
          </w:p>
        </w:tc>
        <w:tc>
          <w:tcPr>
            <w:tcW w:w="822" w:type="dxa"/>
            <w:tcBorders>
              <w:top w:val="nil"/>
              <w:bottom w:val="nil"/>
            </w:tcBorders>
            <w:shd w:val="clear" w:color="auto" w:fill="auto"/>
          </w:tcPr>
          <w:p w14:paraId="4D945C55" w14:textId="77777777" w:rsidR="000931D0" w:rsidRPr="00B320ED" w:rsidRDefault="000931D0" w:rsidP="001D04AF">
            <w:pPr>
              <w:pStyle w:val="TableCell0-2"/>
            </w:pPr>
          </w:p>
        </w:tc>
        <w:tc>
          <w:tcPr>
            <w:tcW w:w="992" w:type="dxa"/>
            <w:tcBorders>
              <w:top w:val="nil"/>
              <w:bottom w:val="nil"/>
            </w:tcBorders>
            <w:shd w:val="clear" w:color="auto" w:fill="auto"/>
          </w:tcPr>
          <w:p w14:paraId="4FA6F501"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5312162E" w14:textId="77777777" w:rsidR="000931D0" w:rsidRPr="00B320ED" w:rsidRDefault="000931D0" w:rsidP="001D04AF">
            <w:pPr>
              <w:pStyle w:val="TableCell0-2"/>
            </w:pPr>
            <w:r w:rsidRPr="00B320ED">
              <w:t xml:space="preserve">father </w:t>
            </w:r>
            <w:r w:rsidRPr="00B320ED">
              <w:rPr>
                <w:rStyle w:val="ChSmallCaps"/>
              </w:rPr>
              <w:t>poss</w:t>
            </w:r>
            <w:r w:rsidRPr="00B320ED">
              <w:t xml:space="preserve"> eye</w:t>
            </w:r>
          </w:p>
        </w:tc>
      </w:tr>
      <w:tr w:rsidR="00AC23C4" w:rsidRPr="00B320ED" w14:paraId="468F4C82" w14:textId="77777777" w:rsidTr="00415344">
        <w:tc>
          <w:tcPr>
            <w:tcW w:w="284" w:type="dxa"/>
            <w:tcBorders>
              <w:left w:val="nil"/>
              <w:bottom w:val="single" w:sz="4" w:space="0" w:color="auto"/>
            </w:tcBorders>
            <w:shd w:val="clear" w:color="auto" w:fill="auto"/>
          </w:tcPr>
          <w:p w14:paraId="60AAB416"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0FCB9A78"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10F1A558"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2160D9D7"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1B91E1C7" w14:textId="0AD966D5" w:rsidR="000931D0" w:rsidRPr="00B320ED" w:rsidRDefault="00B7093A" w:rsidP="001D04AF">
            <w:pPr>
              <w:pStyle w:val="TableCell0-2Break"/>
            </w:pPr>
            <w:r>
              <w:t>‘</w:t>
            </w:r>
            <w:r w:rsidR="000931D0" w:rsidRPr="00B320ED">
              <w:t>father</w:t>
            </w:r>
            <w:r>
              <w:t>’</w:t>
            </w:r>
            <w:r w:rsidR="000931D0" w:rsidRPr="00B320ED">
              <w:t>s eyes</w:t>
            </w:r>
            <w:r>
              <w:t>’</w:t>
            </w:r>
          </w:p>
        </w:tc>
      </w:tr>
      <w:bookmarkStart w:id="3875" w:name="_Ref282082252"/>
      <w:bookmarkEnd w:id="3875"/>
      <w:tr w:rsidR="00AC23C4" w:rsidRPr="00B320ED" w14:paraId="61642E12" w14:textId="77777777" w:rsidTr="00415344">
        <w:tc>
          <w:tcPr>
            <w:tcW w:w="284" w:type="dxa"/>
            <w:tcBorders>
              <w:top w:val="single" w:sz="4" w:space="0" w:color="auto"/>
              <w:left w:val="nil"/>
            </w:tcBorders>
            <w:shd w:val="clear" w:color="auto" w:fill="auto"/>
          </w:tcPr>
          <w:p w14:paraId="0277006E"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76" w:author="Angela Kluge" w:date="2014-02-08T11:40:00Z" w:original="c."/>
              </w:fldChar>
            </w:r>
          </w:p>
        </w:tc>
        <w:tc>
          <w:tcPr>
            <w:tcW w:w="1106" w:type="dxa"/>
            <w:tcBorders>
              <w:top w:val="single" w:sz="4" w:space="0" w:color="auto"/>
            </w:tcBorders>
            <w:shd w:val="clear" w:color="auto" w:fill="auto"/>
          </w:tcPr>
          <w:p w14:paraId="2A583056"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hum</w:t>
            </w:r>
            <w:r w:rsidRPr="00B320ED">
              <w:t>)</w:t>
            </w:r>
          </w:p>
        </w:tc>
        <w:tc>
          <w:tcPr>
            <w:tcW w:w="822" w:type="dxa"/>
            <w:tcBorders>
              <w:top w:val="single" w:sz="4" w:space="0" w:color="auto"/>
            </w:tcBorders>
            <w:shd w:val="clear" w:color="auto" w:fill="auto"/>
          </w:tcPr>
          <w:p w14:paraId="14432BD0" w14:textId="77777777" w:rsidR="000931D0" w:rsidRPr="00B320ED" w:rsidRDefault="000931D0" w:rsidP="001D04AF">
            <w:pPr>
              <w:pStyle w:val="TableCell2-0"/>
              <w:rPr>
                <w:rStyle w:val="ChItalBold"/>
              </w:rPr>
            </w:pPr>
            <w:r w:rsidRPr="00B320ED">
              <w:rPr>
                <w:rStyle w:val="ChItalBold"/>
              </w:rPr>
              <w:t>punya</w:t>
            </w:r>
          </w:p>
        </w:tc>
        <w:tc>
          <w:tcPr>
            <w:tcW w:w="992" w:type="dxa"/>
            <w:tcBorders>
              <w:top w:val="single" w:sz="4" w:space="0" w:color="auto"/>
            </w:tcBorders>
            <w:shd w:val="clear" w:color="auto" w:fill="auto"/>
          </w:tcPr>
          <w:p w14:paraId="6FF48980" w14:textId="77777777" w:rsidR="000931D0" w:rsidRPr="00B320ED" w:rsidRDefault="000931D0" w:rsidP="001D04AF">
            <w:pPr>
              <w:pStyle w:val="TableCell2-0"/>
            </w:pPr>
            <w:r w:rsidRPr="00B320ED">
              <w:rPr>
                <w:rStyle w:val="ChSmallCaps"/>
              </w:rPr>
              <w:t>dem</w:t>
            </w:r>
            <w:r w:rsidRPr="00B320ED">
              <w:t xml:space="preserve"> (</w:t>
            </w:r>
            <w:r w:rsidRPr="00B320ED">
              <w:rPr>
                <w:rStyle w:val="ChSmallCaps"/>
              </w:rPr>
              <w:t>al</w:t>
            </w:r>
            <w:r w:rsidRPr="00B320ED">
              <w:t>)</w:t>
            </w:r>
          </w:p>
        </w:tc>
        <w:tc>
          <w:tcPr>
            <w:tcW w:w="3515" w:type="dxa"/>
            <w:tcBorders>
              <w:top w:val="single" w:sz="4" w:space="0" w:color="auto"/>
              <w:right w:val="nil"/>
            </w:tcBorders>
            <w:shd w:val="clear" w:color="auto" w:fill="auto"/>
          </w:tcPr>
          <w:p w14:paraId="134BE385" w14:textId="77777777" w:rsidR="000931D0" w:rsidRPr="00B320ED" w:rsidRDefault="00EB1EFB" w:rsidP="001D04AF">
            <w:pPr>
              <w:pStyle w:val="TableCell2-0"/>
              <w:rPr>
                <w:rStyle w:val="ChItalBold"/>
              </w:rPr>
            </w:pPr>
            <w:r w:rsidRPr="00B320ED">
              <w:rPr>
                <w:rStyle w:val="ChItalBold"/>
              </w:rPr>
              <w:t>Fitri</w:t>
            </w:r>
            <w:r w:rsidR="000931D0" w:rsidRPr="00B320ED">
              <w:rPr>
                <w:rStyle w:val="ChItalBold"/>
              </w:rPr>
              <w:t xml:space="preserve"> pu ini</w:t>
            </w:r>
          </w:p>
        </w:tc>
      </w:tr>
      <w:tr w:rsidR="00AC23C4" w:rsidRPr="00B320ED" w14:paraId="35621B18" w14:textId="77777777" w:rsidTr="00415344">
        <w:tc>
          <w:tcPr>
            <w:tcW w:w="284" w:type="dxa"/>
            <w:tcBorders>
              <w:top w:val="nil"/>
              <w:left w:val="nil"/>
              <w:bottom w:val="nil"/>
            </w:tcBorders>
            <w:shd w:val="clear" w:color="auto" w:fill="auto"/>
          </w:tcPr>
          <w:p w14:paraId="5B4850B0" w14:textId="77777777" w:rsidR="000931D0" w:rsidRPr="00B320ED" w:rsidRDefault="000931D0" w:rsidP="001D04AF">
            <w:pPr>
              <w:pStyle w:val="TableCell0-2"/>
            </w:pPr>
          </w:p>
        </w:tc>
        <w:tc>
          <w:tcPr>
            <w:tcW w:w="1106" w:type="dxa"/>
            <w:tcBorders>
              <w:top w:val="nil"/>
              <w:bottom w:val="nil"/>
            </w:tcBorders>
            <w:shd w:val="clear" w:color="auto" w:fill="auto"/>
          </w:tcPr>
          <w:p w14:paraId="004C5C37" w14:textId="77777777" w:rsidR="000931D0" w:rsidRPr="00B320ED" w:rsidRDefault="000931D0" w:rsidP="001D04AF">
            <w:pPr>
              <w:pStyle w:val="TableCell0-2"/>
            </w:pPr>
          </w:p>
        </w:tc>
        <w:tc>
          <w:tcPr>
            <w:tcW w:w="822" w:type="dxa"/>
            <w:tcBorders>
              <w:top w:val="nil"/>
              <w:bottom w:val="nil"/>
            </w:tcBorders>
            <w:shd w:val="clear" w:color="auto" w:fill="auto"/>
          </w:tcPr>
          <w:p w14:paraId="0C7A4927" w14:textId="77777777" w:rsidR="000931D0" w:rsidRPr="00B320ED" w:rsidRDefault="000931D0" w:rsidP="001D04AF">
            <w:pPr>
              <w:pStyle w:val="TableCell0-2"/>
            </w:pPr>
          </w:p>
        </w:tc>
        <w:tc>
          <w:tcPr>
            <w:tcW w:w="992" w:type="dxa"/>
            <w:tcBorders>
              <w:top w:val="nil"/>
              <w:bottom w:val="nil"/>
            </w:tcBorders>
            <w:shd w:val="clear" w:color="auto" w:fill="auto"/>
          </w:tcPr>
          <w:p w14:paraId="4A552639"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3FA844BF" w14:textId="77777777" w:rsidR="000931D0" w:rsidRPr="00B320ED" w:rsidRDefault="00EB1EFB" w:rsidP="001D04AF">
            <w:pPr>
              <w:pStyle w:val="TableCell0-2"/>
            </w:pPr>
            <w:r w:rsidRPr="00B320ED">
              <w:t>Fitri</w:t>
            </w:r>
            <w:r w:rsidR="000931D0" w:rsidRPr="00B320ED">
              <w:t xml:space="preserve"> </w:t>
            </w:r>
            <w:r w:rsidR="000931D0" w:rsidRPr="00B320ED">
              <w:rPr>
                <w:rStyle w:val="ChSmallCaps"/>
              </w:rPr>
              <w:t>poss</w:t>
            </w:r>
            <w:r w:rsidR="000931D0" w:rsidRPr="00B320ED">
              <w:t xml:space="preserve"> </w:t>
            </w:r>
            <w:r w:rsidR="000931D0" w:rsidRPr="00B320ED">
              <w:rPr>
                <w:rStyle w:val="ChSmallCaps"/>
              </w:rPr>
              <w:t>d.prox</w:t>
            </w:r>
          </w:p>
        </w:tc>
      </w:tr>
      <w:tr w:rsidR="00AC23C4" w:rsidRPr="00B320ED" w14:paraId="04AFCD68" w14:textId="77777777" w:rsidTr="00415344">
        <w:tc>
          <w:tcPr>
            <w:tcW w:w="284" w:type="dxa"/>
            <w:tcBorders>
              <w:left w:val="nil"/>
              <w:bottom w:val="single" w:sz="4" w:space="0" w:color="auto"/>
            </w:tcBorders>
            <w:shd w:val="clear" w:color="auto" w:fill="auto"/>
          </w:tcPr>
          <w:p w14:paraId="0FB63B0B"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5D03C7DF"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75179CA9"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25E1F9C1"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69372C6A" w14:textId="17C8E68A" w:rsidR="000931D0" w:rsidRPr="00B320ED" w:rsidRDefault="00B7093A" w:rsidP="001D04AF">
            <w:pPr>
              <w:pStyle w:val="TableCell0-2Break"/>
            </w:pPr>
            <w:r>
              <w:t>‘</w:t>
            </w:r>
            <w:r w:rsidR="00EB1EFB" w:rsidRPr="00B320ED">
              <w:t>Fitri</w:t>
            </w:r>
            <w:r>
              <w:t>’</w:t>
            </w:r>
            <w:r w:rsidR="000931D0" w:rsidRPr="00B320ED">
              <w:t>s (belongings)</w:t>
            </w:r>
            <w:r>
              <w:t>’</w:t>
            </w:r>
          </w:p>
        </w:tc>
      </w:tr>
      <w:bookmarkStart w:id="3877" w:name="_Ref282082253"/>
      <w:bookmarkEnd w:id="3877"/>
      <w:tr w:rsidR="00AC23C4" w:rsidRPr="00B320ED" w14:paraId="32C8446A" w14:textId="77777777" w:rsidTr="00415344">
        <w:tc>
          <w:tcPr>
            <w:tcW w:w="284" w:type="dxa"/>
            <w:tcBorders>
              <w:top w:val="single" w:sz="4" w:space="0" w:color="auto"/>
              <w:left w:val="nil"/>
            </w:tcBorders>
            <w:shd w:val="clear" w:color="auto" w:fill="auto"/>
          </w:tcPr>
          <w:p w14:paraId="6767BBA9"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78" w:author="Angela Kluge" w:date="2014-02-08T11:40:00Z" w:original="d."/>
              </w:fldChar>
            </w:r>
          </w:p>
        </w:tc>
        <w:tc>
          <w:tcPr>
            <w:tcW w:w="1106" w:type="dxa"/>
            <w:tcBorders>
              <w:top w:val="single" w:sz="4" w:space="0" w:color="auto"/>
            </w:tcBorders>
            <w:shd w:val="clear" w:color="auto" w:fill="auto"/>
          </w:tcPr>
          <w:p w14:paraId="11973B08"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hum</w:t>
            </w:r>
            <w:r w:rsidRPr="00B320ED">
              <w:t>)</w:t>
            </w:r>
          </w:p>
        </w:tc>
        <w:tc>
          <w:tcPr>
            <w:tcW w:w="822" w:type="dxa"/>
            <w:tcBorders>
              <w:top w:val="single" w:sz="4" w:space="0" w:color="auto"/>
            </w:tcBorders>
            <w:shd w:val="clear" w:color="auto" w:fill="auto"/>
          </w:tcPr>
          <w:p w14:paraId="71C06650" w14:textId="77777777" w:rsidR="000931D0" w:rsidRPr="00B320ED" w:rsidRDefault="000931D0" w:rsidP="001D04AF">
            <w:pPr>
              <w:pStyle w:val="TableCell2-0"/>
              <w:rPr>
                <w:rStyle w:val="ChItalBold"/>
              </w:rPr>
            </w:pPr>
            <w:r w:rsidRPr="00B320ED">
              <w:rPr>
                <w:rStyle w:val="ChItalBold"/>
              </w:rPr>
              <w:t>pu</w:t>
            </w:r>
          </w:p>
        </w:tc>
        <w:tc>
          <w:tcPr>
            <w:tcW w:w="992" w:type="dxa"/>
            <w:tcBorders>
              <w:top w:val="single" w:sz="4" w:space="0" w:color="auto"/>
            </w:tcBorders>
            <w:shd w:val="clear" w:color="auto" w:fill="auto"/>
          </w:tcPr>
          <w:p w14:paraId="7D22050B" w14:textId="77777777" w:rsidR="000931D0" w:rsidRPr="00B320ED" w:rsidRDefault="000931D0" w:rsidP="001D04AF">
            <w:pPr>
              <w:pStyle w:val="TableCell2-0"/>
            </w:pPr>
            <w:r w:rsidRPr="00B320ED">
              <w:rPr>
                <w:rStyle w:val="ChSmallCaps"/>
              </w:rPr>
              <w:t>dem</w:t>
            </w:r>
            <w:r w:rsidRPr="00B320ED">
              <w:t xml:space="preserve"> (</w:t>
            </w:r>
            <w:r w:rsidRPr="00B320ED">
              <w:rPr>
                <w:rStyle w:val="ChSmallCaps"/>
              </w:rPr>
              <w:t>al</w:t>
            </w:r>
            <w:r w:rsidRPr="00B320ED">
              <w:t>)</w:t>
            </w:r>
          </w:p>
        </w:tc>
        <w:tc>
          <w:tcPr>
            <w:tcW w:w="3515" w:type="dxa"/>
            <w:tcBorders>
              <w:top w:val="single" w:sz="4" w:space="0" w:color="auto"/>
              <w:right w:val="nil"/>
            </w:tcBorders>
            <w:shd w:val="clear" w:color="auto" w:fill="auto"/>
          </w:tcPr>
          <w:p w14:paraId="1D286C1D" w14:textId="77777777" w:rsidR="000931D0" w:rsidRPr="00B320ED" w:rsidRDefault="000931D0" w:rsidP="001D04AF">
            <w:pPr>
              <w:pStyle w:val="TableCell2-0"/>
              <w:rPr>
                <w:rStyle w:val="ChItalBold"/>
              </w:rPr>
            </w:pPr>
            <w:r w:rsidRPr="00B320ED">
              <w:rPr>
                <w:rStyle w:val="ChItalBold"/>
              </w:rPr>
              <w:t>ade pu itu</w:t>
            </w:r>
          </w:p>
        </w:tc>
      </w:tr>
      <w:tr w:rsidR="00AC23C4" w:rsidRPr="00B320ED" w14:paraId="158F7921" w14:textId="77777777" w:rsidTr="00415344">
        <w:tc>
          <w:tcPr>
            <w:tcW w:w="284" w:type="dxa"/>
            <w:tcBorders>
              <w:top w:val="nil"/>
              <w:left w:val="nil"/>
              <w:bottom w:val="nil"/>
            </w:tcBorders>
            <w:shd w:val="clear" w:color="auto" w:fill="auto"/>
          </w:tcPr>
          <w:p w14:paraId="47F572F8" w14:textId="77777777" w:rsidR="000931D0" w:rsidRPr="00B320ED" w:rsidRDefault="000931D0" w:rsidP="001D04AF">
            <w:pPr>
              <w:pStyle w:val="TableCell0-2"/>
            </w:pPr>
          </w:p>
        </w:tc>
        <w:tc>
          <w:tcPr>
            <w:tcW w:w="1106" w:type="dxa"/>
            <w:tcBorders>
              <w:top w:val="nil"/>
              <w:bottom w:val="nil"/>
            </w:tcBorders>
            <w:shd w:val="clear" w:color="auto" w:fill="auto"/>
          </w:tcPr>
          <w:p w14:paraId="2E48737B" w14:textId="77777777" w:rsidR="000931D0" w:rsidRPr="00B320ED" w:rsidRDefault="000931D0" w:rsidP="001D04AF">
            <w:pPr>
              <w:pStyle w:val="TableCell0-2"/>
            </w:pPr>
          </w:p>
        </w:tc>
        <w:tc>
          <w:tcPr>
            <w:tcW w:w="822" w:type="dxa"/>
            <w:tcBorders>
              <w:top w:val="nil"/>
              <w:bottom w:val="nil"/>
            </w:tcBorders>
            <w:shd w:val="clear" w:color="auto" w:fill="auto"/>
          </w:tcPr>
          <w:p w14:paraId="2C82F1ED" w14:textId="77777777" w:rsidR="000931D0" w:rsidRPr="00B320ED" w:rsidRDefault="000931D0" w:rsidP="001D04AF">
            <w:pPr>
              <w:pStyle w:val="TableCell0-2"/>
            </w:pPr>
          </w:p>
        </w:tc>
        <w:tc>
          <w:tcPr>
            <w:tcW w:w="992" w:type="dxa"/>
            <w:tcBorders>
              <w:top w:val="nil"/>
              <w:bottom w:val="nil"/>
            </w:tcBorders>
            <w:shd w:val="clear" w:color="auto" w:fill="auto"/>
          </w:tcPr>
          <w:p w14:paraId="3687EC70"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17864847" w14:textId="77777777" w:rsidR="000931D0" w:rsidRPr="00B320ED" w:rsidRDefault="000931D0" w:rsidP="001D04AF">
            <w:pPr>
              <w:pStyle w:val="TableCell0-2"/>
            </w:pPr>
            <w:r w:rsidRPr="00B320ED">
              <w:t xml:space="preserve">ySb </w:t>
            </w:r>
            <w:r w:rsidRPr="00B320ED">
              <w:rPr>
                <w:rStyle w:val="ChSmallCaps"/>
              </w:rPr>
              <w:t>poss</w:t>
            </w:r>
            <w:r w:rsidRPr="00B320ED">
              <w:t xml:space="preserve"> </w:t>
            </w:r>
            <w:r w:rsidRPr="00B320ED">
              <w:rPr>
                <w:rStyle w:val="ChSmallCaps"/>
              </w:rPr>
              <w:t>d.dist</w:t>
            </w:r>
          </w:p>
        </w:tc>
      </w:tr>
      <w:tr w:rsidR="00AC23C4" w:rsidRPr="00B320ED" w14:paraId="0C74D931" w14:textId="77777777" w:rsidTr="00415344">
        <w:tc>
          <w:tcPr>
            <w:tcW w:w="284" w:type="dxa"/>
            <w:tcBorders>
              <w:left w:val="nil"/>
              <w:bottom w:val="single" w:sz="4" w:space="0" w:color="auto"/>
            </w:tcBorders>
            <w:shd w:val="clear" w:color="auto" w:fill="auto"/>
          </w:tcPr>
          <w:p w14:paraId="3C269658"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2F628004"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70D5EF51"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5A4AFCC5"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09D005A2" w14:textId="50D2D261" w:rsidR="000931D0" w:rsidRPr="00B320ED" w:rsidRDefault="00B7093A" w:rsidP="001D04AF">
            <w:pPr>
              <w:pStyle w:val="TableCell0-2Break"/>
            </w:pPr>
            <w:r>
              <w:t>‘</w:t>
            </w:r>
            <w:r w:rsidR="000931D0" w:rsidRPr="00B320ED">
              <w:t>younger sister</w:t>
            </w:r>
            <w:r>
              <w:t>’</w:t>
            </w:r>
            <w:r w:rsidR="000931D0" w:rsidRPr="00B320ED">
              <w:t>s (fish)</w:t>
            </w:r>
            <w:r>
              <w:t>’</w:t>
            </w:r>
          </w:p>
        </w:tc>
      </w:tr>
      <w:bookmarkStart w:id="3879" w:name="_Ref282082239"/>
      <w:bookmarkEnd w:id="3879"/>
      <w:tr w:rsidR="00AC23C4" w:rsidRPr="00B320ED" w14:paraId="53AAA06E" w14:textId="77777777" w:rsidTr="00415344">
        <w:tc>
          <w:tcPr>
            <w:tcW w:w="284" w:type="dxa"/>
            <w:tcBorders>
              <w:top w:val="single" w:sz="4" w:space="0" w:color="auto"/>
              <w:left w:val="nil"/>
            </w:tcBorders>
            <w:shd w:val="clear" w:color="auto" w:fill="auto"/>
          </w:tcPr>
          <w:p w14:paraId="79BCEF42"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80" w:author="Angela Kluge" w:date="2014-02-08T11:40:00Z" w:original="e."/>
              </w:fldChar>
            </w:r>
          </w:p>
        </w:tc>
        <w:tc>
          <w:tcPr>
            <w:tcW w:w="1106" w:type="dxa"/>
            <w:tcBorders>
              <w:top w:val="single" w:sz="4" w:space="0" w:color="auto"/>
            </w:tcBorders>
            <w:shd w:val="clear" w:color="auto" w:fill="auto"/>
          </w:tcPr>
          <w:p w14:paraId="6033BB99"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an</w:t>
            </w:r>
            <w:r w:rsidRPr="00B320ED">
              <w:t>)</w:t>
            </w:r>
          </w:p>
        </w:tc>
        <w:tc>
          <w:tcPr>
            <w:tcW w:w="822" w:type="dxa"/>
            <w:tcBorders>
              <w:top w:val="single" w:sz="4" w:space="0" w:color="auto"/>
            </w:tcBorders>
            <w:shd w:val="clear" w:color="auto" w:fill="auto"/>
          </w:tcPr>
          <w:p w14:paraId="3BB0C9E7" w14:textId="77777777" w:rsidR="000931D0" w:rsidRPr="00B320ED" w:rsidRDefault="000931D0" w:rsidP="001D04AF">
            <w:pPr>
              <w:pStyle w:val="TableCell2-0"/>
              <w:rPr>
                <w:rStyle w:val="ChItalBold"/>
              </w:rPr>
            </w:pPr>
            <w:r w:rsidRPr="00B320ED">
              <w:rPr>
                <w:rStyle w:val="ChItalBold"/>
              </w:rPr>
              <w:t>punya</w:t>
            </w:r>
          </w:p>
        </w:tc>
        <w:tc>
          <w:tcPr>
            <w:tcW w:w="992" w:type="dxa"/>
            <w:tcBorders>
              <w:top w:val="single" w:sz="4" w:space="0" w:color="auto"/>
            </w:tcBorders>
            <w:shd w:val="clear" w:color="auto" w:fill="auto"/>
          </w:tcPr>
          <w:p w14:paraId="083E7D49"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al</w:t>
            </w:r>
            <w:r w:rsidRPr="00B320ED">
              <w:t>)</w:t>
            </w:r>
          </w:p>
        </w:tc>
        <w:tc>
          <w:tcPr>
            <w:tcW w:w="3515" w:type="dxa"/>
            <w:tcBorders>
              <w:top w:val="single" w:sz="4" w:space="0" w:color="auto"/>
              <w:right w:val="nil"/>
            </w:tcBorders>
            <w:shd w:val="clear" w:color="auto" w:fill="auto"/>
          </w:tcPr>
          <w:p w14:paraId="60590F3E" w14:textId="50706550" w:rsidR="000931D0" w:rsidRPr="00B320ED" w:rsidRDefault="000931D0" w:rsidP="001D04AF">
            <w:pPr>
              <w:pStyle w:val="TableCell2-0"/>
              <w:rPr>
                <w:rStyle w:val="ChItalBold"/>
              </w:rPr>
            </w:pPr>
            <w:r w:rsidRPr="00B320ED">
              <w:rPr>
                <w:rStyle w:val="ChItalBold"/>
              </w:rPr>
              <w:t>setan</w:t>
            </w:r>
            <w:r w:rsidR="001C753E">
              <w:rPr>
                <w:rStyle w:val="ChItalBold"/>
              </w:rPr>
              <w:t>g</w:t>
            </w:r>
            <w:r w:rsidRPr="00B320ED">
              <w:rPr>
                <w:rStyle w:val="ChItalBold"/>
              </w:rPr>
              <w:t xml:space="preserve"> punya kwasa</w:t>
            </w:r>
          </w:p>
        </w:tc>
      </w:tr>
      <w:tr w:rsidR="00AC23C4" w:rsidRPr="00B320ED" w14:paraId="5E973304" w14:textId="77777777" w:rsidTr="00415344">
        <w:tc>
          <w:tcPr>
            <w:tcW w:w="284" w:type="dxa"/>
            <w:tcBorders>
              <w:top w:val="nil"/>
              <w:left w:val="nil"/>
              <w:bottom w:val="nil"/>
            </w:tcBorders>
            <w:shd w:val="clear" w:color="auto" w:fill="auto"/>
          </w:tcPr>
          <w:p w14:paraId="53D96CCF" w14:textId="77777777" w:rsidR="000931D0" w:rsidRPr="00B320ED" w:rsidRDefault="000931D0" w:rsidP="001D04AF">
            <w:pPr>
              <w:pStyle w:val="TableCell0-2"/>
            </w:pPr>
          </w:p>
        </w:tc>
        <w:tc>
          <w:tcPr>
            <w:tcW w:w="1106" w:type="dxa"/>
            <w:tcBorders>
              <w:top w:val="nil"/>
              <w:bottom w:val="nil"/>
            </w:tcBorders>
            <w:shd w:val="clear" w:color="auto" w:fill="auto"/>
          </w:tcPr>
          <w:p w14:paraId="57301AAA" w14:textId="77777777" w:rsidR="000931D0" w:rsidRPr="00B320ED" w:rsidRDefault="000931D0" w:rsidP="001D04AF">
            <w:pPr>
              <w:pStyle w:val="TableCell0-2"/>
            </w:pPr>
          </w:p>
        </w:tc>
        <w:tc>
          <w:tcPr>
            <w:tcW w:w="822" w:type="dxa"/>
            <w:tcBorders>
              <w:top w:val="nil"/>
              <w:bottom w:val="nil"/>
            </w:tcBorders>
            <w:shd w:val="clear" w:color="auto" w:fill="auto"/>
          </w:tcPr>
          <w:p w14:paraId="6B7BC0F3" w14:textId="77777777" w:rsidR="000931D0" w:rsidRPr="00B320ED" w:rsidRDefault="000931D0" w:rsidP="001D04AF">
            <w:pPr>
              <w:pStyle w:val="TableCell0-2"/>
            </w:pPr>
          </w:p>
        </w:tc>
        <w:tc>
          <w:tcPr>
            <w:tcW w:w="992" w:type="dxa"/>
            <w:tcBorders>
              <w:top w:val="nil"/>
              <w:bottom w:val="nil"/>
            </w:tcBorders>
            <w:shd w:val="clear" w:color="auto" w:fill="auto"/>
          </w:tcPr>
          <w:p w14:paraId="05A61847"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4FFE01C8" w14:textId="77777777" w:rsidR="000931D0" w:rsidRPr="00B320ED" w:rsidRDefault="000931D0" w:rsidP="001D04AF">
            <w:pPr>
              <w:pStyle w:val="TableCell0-2"/>
            </w:pPr>
            <w:r w:rsidRPr="00B320ED">
              <w:t xml:space="preserve">evil.spirit </w:t>
            </w:r>
            <w:r w:rsidRPr="00B320ED">
              <w:rPr>
                <w:rStyle w:val="ChSmallCaps"/>
              </w:rPr>
              <w:t>poss</w:t>
            </w:r>
            <w:r w:rsidRPr="00B320ED">
              <w:t xml:space="preserve"> power</w:t>
            </w:r>
          </w:p>
        </w:tc>
      </w:tr>
      <w:tr w:rsidR="00AC23C4" w:rsidRPr="00B320ED" w14:paraId="38F82E86" w14:textId="77777777" w:rsidTr="00415344">
        <w:tc>
          <w:tcPr>
            <w:tcW w:w="284" w:type="dxa"/>
            <w:tcBorders>
              <w:left w:val="nil"/>
              <w:bottom w:val="single" w:sz="4" w:space="0" w:color="auto"/>
            </w:tcBorders>
            <w:shd w:val="clear" w:color="auto" w:fill="auto"/>
          </w:tcPr>
          <w:p w14:paraId="698D06BA"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62480B73"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00EC1A9D"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7CC5B8B9"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484C7A2F" w14:textId="71A2A4BB" w:rsidR="000931D0" w:rsidRPr="00B320ED" w:rsidRDefault="00B7093A" w:rsidP="001D04AF">
            <w:pPr>
              <w:pStyle w:val="TableCell0-2Break"/>
            </w:pPr>
            <w:r>
              <w:t>‘</w:t>
            </w:r>
            <w:r w:rsidR="000931D0" w:rsidRPr="00B320ED">
              <w:t>force of an evil spirit</w:t>
            </w:r>
            <w:r>
              <w:t>’</w:t>
            </w:r>
          </w:p>
        </w:tc>
      </w:tr>
      <w:bookmarkStart w:id="3881" w:name="_Ref282082241"/>
      <w:bookmarkEnd w:id="3881"/>
      <w:tr w:rsidR="00AC23C4" w:rsidRPr="00B320ED" w14:paraId="0F2C73CD" w14:textId="77777777" w:rsidTr="00415344">
        <w:tc>
          <w:tcPr>
            <w:tcW w:w="284" w:type="dxa"/>
            <w:tcBorders>
              <w:top w:val="single" w:sz="4" w:space="0" w:color="auto"/>
              <w:left w:val="nil"/>
            </w:tcBorders>
            <w:shd w:val="clear" w:color="auto" w:fill="auto"/>
          </w:tcPr>
          <w:p w14:paraId="241D8F2B"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82" w:author="Angela Kluge" w:date="2014-02-08T11:40:00Z" w:original="f."/>
              </w:fldChar>
            </w:r>
          </w:p>
        </w:tc>
        <w:tc>
          <w:tcPr>
            <w:tcW w:w="1106" w:type="dxa"/>
            <w:tcBorders>
              <w:top w:val="single" w:sz="4" w:space="0" w:color="auto"/>
            </w:tcBorders>
            <w:shd w:val="clear" w:color="auto" w:fill="auto"/>
          </w:tcPr>
          <w:p w14:paraId="1D0A18D9"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an</w:t>
            </w:r>
            <w:r w:rsidRPr="00B320ED">
              <w:t>)</w:t>
            </w:r>
          </w:p>
        </w:tc>
        <w:tc>
          <w:tcPr>
            <w:tcW w:w="822" w:type="dxa"/>
            <w:tcBorders>
              <w:top w:val="single" w:sz="4" w:space="0" w:color="auto"/>
            </w:tcBorders>
            <w:shd w:val="clear" w:color="auto" w:fill="auto"/>
          </w:tcPr>
          <w:p w14:paraId="27680776" w14:textId="77777777" w:rsidR="000931D0" w:rsidRPr="00B320ED" w:rsidRDefault="000931D0" w:rsidP="001D04AF">
            <w:pPr>
              <w:pStyle w:val="TableCell2-0"/>
              <w:rPr>
                <w:rStyle w:val="ChItalBold"/>
              </w:rPr>
            </w:pPr>
            <w:r w:rsidRPr="00B320ED">
              <w:rPr>
                <w:rStyle w:val="ChItalBold"/>
              </w:rPr>
              <w:t>pu</w:t>
            </w:r>
          </w:p>
        </w:tc>
        <w:tc>
          <w:tcPr>
            <w:tcW w:w="992" w:type="dxa"/>
            <w:tcBorders>
              <w:top w:val="single" w:sz="4" w:space="0" w:color="auto"/>
            </w:tcBorders>
            <w:shd w:val="clear" w:color="auto" w:fill="auto"/>
          </w:tcPr>
          <w:p w14:paraId="5CF31068"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al</w:t>
            </w:r>
            <w:r w:rsidRPr="00B320ED">
              <w:t>)</w:t>
            </w:r>
          </w:p>
        </w:tc>
        <w:tc>
          <w:tcPr>
            <w:tcW w:w="3515" w:type="dxa"/>
            <w:tcBorders>
              <w:top w:val="single" w:sz="4" w:space="0" w:color="auto"/>
              <w:right w:val="nil"/>
            </w:tcBorders>
            <w:shd w:val="clear" w:color="auto" w:fill="auto"/>
          </w:tcPr>
          <w:p w14:paraId="73C95E1D" w14:textId="02EB7E64" w:rsidR="000931D0" w:rsidRPr="00B320ED" w:rsidRDefault="000931D0" w:rsidP="001D04AF">
            <w:pPr>
              <w:pStyle w:val="TableCell2-0"/>
            </w:pPr>
            <w:r w:rsidRPr="00B320ED">
              <w:rPr>
                <w:rStyle w:val="ChItalBold"/>
              </w:rPr>
              <w:t>setan</w:t>
            </w:r>
            <w:r w:rsidR="001C753E">
              <w:rPr>
                <w:rStyle w:val="ChItalBold"/>
              </w:rPr>
              <w:t>g</w:t>
            </w:r>
            <w:r w:rsidRPr="00B320ED">
              <w:rPr>
                <w:rStyle w:val="ChItalBold"/>
              </w:rPr>
              <w:t xml:space="preserve"> pu pake~pake</w:t>
            </w:r>
          </w:p>
        </w:tc>
      </w:tr>
      <w:tr w:rsidR="00AC23C4" w:rsidRPr="00B320ED" w14:paraId="472D0EF3" w14:textId="77777777" w:rsidTr="00415344">
        <w:tc>
          <w:tcPr>
            <w:tcW w:w="284" w:type="dxa"/>
            <w:tcBorders>
              <w:top w:val="nil"/>
              <w:left w:val="nil"/>
              <w:bottom w:val="nil"/>
            </w:tcBorders>
            <w:shd w:val="clear" w:color="auto" w:fill="auto"/>
          </w:tcPr>
          <w:p w14:paraId="37633D4A" w14:textId="77777777" w:rsidR="000931D0" w:rsidRPr="00B320ED" w:rsidRDefault="000931D0" w:rsidP="001D04AF">
            <w:pPr>
              <w:pStyle w:val="TableCell0-2"/>
            </w:pPr>
          </w:p>
        </w:tc>
        <w:tc>
          <w:tcPr>
            <w:tcW w:w="1106" w:type="dxa"/>
            <w:tcBorders>
              <w:top w:val="nil"/>
              <w:bottom w:val="nil"/>
            </w:tcBorders>
            <w:shd w:val="clear" w:color="auto" w:fill="auto"/>
          </w:tcPr>
          <w:p w14:paraId="75331419" w14:textId="77777777" w:rsidR="000931D0" w:rsidRPr="00B320ED" w:rsidRDefault="000931D0" w:rsidP="001D04AF">
            <w:pPr>
              <w:pStyle w:val="TableCell0-2"/>
            </w:pPr>
          </w:p>
        </w:tc>
        <w:tc>
          <w:tcPr>
            <w:tcW w:w="822" w:type="dxa"/>
            <w:tcBorders>
              <w:top w:val="nil"/>
              <w:bottom w:val="nil"/>
            </w:tcBorders>
            <w:shd w:val="clear" w:color="auto" w:fill="auto"/>
          </w:tcPr>
          <w:p w14:paraId="43970994" w14:textId="77777777" w:rsidR="000931D0" w:rsidRPr="00B320ED" w:rsidRDefault="000931D0" w:rsidP="001D04AF">
            <w:pPr>
              <w:pStyle w:val="TableCell0-2"/>
            </w:pPr>
          </w:p>
        </w:tc>
        <w:tc>
          <w:tcPr>
            <w:tcW w:w="992" w:type="dxa"/>
            <w:tcBorders>
              <w:top w:val="nil"/>
              <w:bottom w:val="nil"/>
            </w:tcBorders>
            <w:shd w:val="clear" w:color="auto" w:fill="auto"/>
          </w:tcPr>
          <w:p w14:paraId="14574E68"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7467A4E0" w14:textId="77777777" w:rsidR="000931D0" w:rsidRPr="00B320ED" w:rsidRDefault="000931D0" w:rsidP="001D04AF">
            <w:pPr>
              <w:pStyle w:val="TableCell0-2"/>
            </w:pPr>
            <w:r w:rsidRPr="00B320ED">
              <w:t xml:space="preserve">evil.spirit </w:t>
            </w:r>
            <w:r w:rsidRPr="00B320ED">
              <w:rPr>
                <w:rStyle w:val="ChSmallCaps"/>
              </w:rPr>
              <w:t>poss</w:t>
            </w:r>
            <w:r w:rsidRPr="00B320ED">
              <w:t xml:space="preserve"> black.magic</w:t>
            </w:r>
          </w:p>
        </w:tc>
      </w:tr>
      <w:tr w:rsidR="00AC23C4" w:rsidRPr="00B320ED" w14:paraId="599947C6" w14:textId="77777777" w:rsidTr="00415344">
        <w:tc>
          <w:tcPr>
            <w:tcW w:w="284" w:type="dxa"/>
            <w:tcBorders>
              <w:left w:val="nil"/>
              <w:bottom w:val="single" w:sz="4" w:space="0" w:color="auto"/>
            </w:tcBorders>
            <w:shd w:val="clear" w:color="auto" w:fill="auto"/>
          </w:tcPr>
          <w:p w14:paraId="26A35792"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636346F7"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72A66425"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745CC74A"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265658CC" w14:textId="20E51BFE" w:rsidR="000931D0" w:rsidRPr="00B320ED" w:rsidRDefault="00B7093A" w:rsidP="001D04AF">
            <w:pPr>
              <w:pStyle w:val="TableCell0-2Break"/>
            </w:pPr>
            <w:r>
              <w:t>‘</w:t>
            </w:r>
            <w:r w:rsidR="000931D0" w:rsidRPr="00B320ED">
              <w:t>an evil spirit</w:t>
            </w:r>
            <w:r>
              <w:t>’</w:t>
            </w:r>
            <w:r w:rsidR="000931D0" w:rsidRPr="00B320ED">
              <w:t>s black magic</w:t>
            </w:r>
            <w:r>
              <w:t>’</w:t>
            </w:r>
          </w:p>
        </w:tc>
      </w:tr>
      <w:bookmarkStart w:id="3883" w:name="_Ref282082243"/>
      <w:bookmarkEnd w:id="3883"/>
      <w:tr w:rsidR="00AC23C4" w:rsidRPr="00B320ED" w14:paraId="57C800E6" w14:textId="77777777" w:rsidTr="00415344">
        <w:tc>
          <w:tcPr>
            <w:tcW w:w="284" w:type="dxa"/>
            <w:tcBorders>
              <w:top w:val="single" w:sz="4" w:space="0" w:color="auto"/>
              <w:left w:val="nil"/>
            </w:tcBorders>
            <w:shd w:val="clear" w:color="auto" w:fill="auto"/>
          </w:tcPr>
          <w:p w14:paraId="68636393"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84" w:author="Angela Kluge" w:date="2014-02-08T11:40:00Z" w:original="g."/>
              </w:fldChar>
            </w:r>
          </w:p>
        </w:tc>
        <w:tc>
          <w:tcPr>
            <w:tcW w:w="1106" w:type="dxa"/>
            <w:tcBorders>
              <w:top w:val="single" w:sz="4" w:space="0" w:color="auto"/>
            </w:tcBorders>
            <w:shd w:val="clear" w:color="auto" w:fill="auto"/>
          </w:tcPr>
          <w:p w14:paraId="47EFE6C7"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inan</w:t>
            </w:r>
            <w:r w:rsidRPr="00B320ED">
              <w:t>)</w:t>
            </w:r>
          </w:p>
        </w:tc>
        <w:tc>
          <w:tcPr>
            <w:tcW w:w="822" w:type="dxa"/>
            <w:tcBorders>
              <w:top w:val="single" w:sz="4" w:space="0" w:color="auto"/>
            </w:tcBorders>
            <w:shd w:val="clear" w:color="auto" w:fill="auto"/>
          </w:tcPr>
          <w:p w14:paraId="59753B1B" w14:textId="77777777" w:rsidR="000931D0" w:rsidRPr="00B320ED" w:rsidRDefault="000931D0" w:rsidP="001D04AF">
            <w:pPr>
              <w:pStyle w:val="TableCell2-0"/>
              <w:rPr>
                <w:rStyle w:val="ChItalBold"/>
              </w:rPr>
            </w:pPr>
            <w:r w:rsidRPr="00B320ED">
              <w:rPr>
                <w:rStyle w:val="ChItalBold"/>
              </w:rPr>
              <w:t>pu</w:t>
            </w:r>
          </w:p>
        </w:tc>
        <w:tc>
          <w:tcPr>
            <w:tcW w:w="992" w:type="dxa"/>
            <w:tcBorders>
              <w:top w:val="single" w:sz="4" w:space="0" w:color="auto"/>
            </w:tcBorders>
            <w:shd w:val="clear" w:color="auto" w:fill="auto"/>
          </w:tcPr>
          <w:p w14:paraId="01695A59" w14:textId="77777777" w:rsidR="000931D0" w:rsidRPr="00B320ED" w:rsidRDefault="000931D0" w:rsidP="001D04AF">
            <w:pPr>
              <w:pStyle w:val="TableCell2-0"/>
            </w:pPr>
            <w:r w:rsidRPr="00B320ED">
              <w:rPr>
                <w:rStyle w:val="ChSmallCaps"/>
              </w:rPr>
              <w:t>np</w:t>
            </w:r>
            <w:r w:rsidRPr="00B320ED">
              <w:t xml:space="preserve"> (</w:t>
            </w:r>
            <w:r w:rsidRPr="00B320ED">
              <w:rPr>
                <w:rStyle w:val="ChSmallCaps"/>
              </w:rPr>
              <w:t>al</w:t>
            </w:r>
            <w:r w:rsidRPr="00B320ED">
              <w:t>)</w:t>
            </w:r>
          </w:p>
        </w:tc>
        <w:tc>
          <w:tcPr>
            <w:tcW w:w="3515" w:type="dxa"/>
            <w:tcBorders>
              <w:top w:val="single" w:sz="4" w:space="0" w:color="auto"/>
              <w:right w:val="nil"/>
            </w:tcBorders>
            <w:shd w:val="clear" w:color="auto" w:fill="auto"/>
          </w:tcPr>
          <w:p w14:paraId="41BBAC26" w14:textId="77777777" w:rsidR="000931D0" w:rsidRPr="00B320ED" w:rsidRDefault="000931D0" w:rsidP="001D04AF">
            <w:pPr>
              <w:pStyle w:val="TableCell2-0"/>
              <w:rPr>
                <w:rStyle w:val="ChItalBold"/>
              </w:rPr>
            </w:pPr>
            <w:r w:rsidRPr="00B320ED">
              <w:rPr>
                <w:rStyle w:val="ChItalBold"/>
              </w:rPr>
              <w:t>LNG pu terpol itu</w:t>
            </w:r>
          </w:p>
        </w:tc>
      </w:tr>
      <w:tr w:rsidR="00AC23C4" w:rsidRPr="00B320ED" w14:paraId="391D4625" w14:textId="77777777" w:rsidTr="00415344">
        <w:tc>
          <w:tcPr>
            <w:tcW w:w="284" w:type="dxa"/>
            <w:tcBorders>
              <w:top w:val="nil"/>
              <w:left w:val="nil"/>
              <w:bottom w:val="nil"/>
            </w:tcBorders>
            <w:shd w:val="clear" w:color="auto" w:fill="auto"/>
          </w:tcPr>
          <w:p w14:paraId="2ED76DB8" w14:textId="77777777" w:rsidR="000931D0" w:rsidRPr="00B320ED" w:rsidRDefault="000931D0" w:rsidP="001D04AF">
            <w:pPr>
              <w:pStyle w:val="TableCell0-2"/>
            </w:pPr>
          </w:p>
        </w:tc>
        <w:tc>
          <w:tcPr>
            <w:tcW w:w="1106" w:type="dxa"/>
            <w:tcBorders>
              <w:top w:val="nil"/>
              <w:bottom w:val="nil"/>
            </w:tcBorders>
            <w:shd w:val="clear" w:color="auto" w:fill="auto"/>
          </w:tcPr>
          <w:p w14:paraId="1998F07B" w14:textId="77777777" w:rsidR="000931D0" w:rsidRPr="00B320ED" w:rsidRDefault="000931D0" w:rsidP="001D04AF">
            <w:pPr>
              <w:pStyle w:val="TableCell0-2"/>
            </w:pPr>
          </w:p>
        </w:tc>
        <w:tc>
          <w:tcPr>
            <w:tcW w:w="822" w:type="dxa"/>
            <w:tcBorders>
              <w:top w:val="nil"/>
              <w:bottom w:val="nil"/>
            </w:tcBorders>
            <w:shd w:val="clear" w:color="auto" w:fill="auto"/>
          </w:tcPr>
          <w:p w14:paraId="1B4E60D9" w14:textId="77777777" w:rsidR="000931D0" w:rsidRPr="00B320ED" w:rsidRDefault="000931D0" w:rsidP="001D04AF">
            <w:pPr>
              <w:pStyle w:val="TableCell0-2"/>
            </w:pPr>
          </w:p>
        </w:tc>
        <w:tc>
          <w:tcPr>
            <w:tcW w:w="992" w:type="dxa"/>
            <w:tcBorders>
              <w:top w:val="nil"/>
              <w:bottom w:val="nil"/>
            </w:tcBorders>
            <w:shd w:val="clear" w:color="auto" w:fill="auto"/>
          </w:tcPr>
          <w:p w14:paraId="28E62738"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207B66A3" w14:textId="77777777" w:rsidR="000931D0" w:rsidRPr="00B320ED" w:rsidRDefault="000931D0" w:rsidP="001D04AF">
            <w:pPr>
              <w:pStyle w:val="TableCell0-2"/>
            </w:pPr>
            <w:r w:rsidRPr="00B320ED">
              <w:t xml:space="preserve">LNG </w:t>
            </w:r>
            <w:r w:rsidRPr="00B320ED">
              <w:rPr>
                <w:rStyle w:val="ChSmallCaps"/>
              </w:rPr>
              <w:t>poss</w:t>
            </w:r>
            <w:r w:rsidRPr="00B320ED">
              <w:t xml:space="preserve"> container </w:t>
            </w:r>
            <w:r w:rsidRPr="00B320ED">
              <w:rPr>
                <w:rStyle w:val="ChSmallCaps"/>
              </w:rPr>
              <w:t>d.dist</w:t>
            </w:r>
          </w:p>
        </w:tc>
      </w:tr>
      <w:tr w:rsidR="00AC23C4" w:rsidRPr="00B320ED" w14:paraId="3FF057E0" w14:textId="77777777" w:rsidTr="00415344">
        <w:tc>
          <w:tcPr>
            <w:tcW w:w="284" w:type="dxa"/>
            <w:tcBorders>
              <w:left w:val="nil"/>
            </w:tcBorders>
            <w:shd w:val="clear" w:color="auto" w:fill="auto"/>
          </w:tcPr>
          <w:p w14:paraId="3318C57F" w14:textId="77777777" w:rsidR="000931D0" w:rsidRPr="00B320ED" w:rsidRDefault="000931D0" w:rsidP="001D04AF">
            <w:pPr>
              <w:pStyle w:val="TableCell0-2Break"/>
            </w:pPr>
          </w:p>
        </w:tc>
        <w:tc>
          <w:tcPr>
            <w:tcW w:w="1106" w:type="dxa"/>
            <w:shd w:val="clear" w:color="auto" w:fill="auto"/>
          </w:tcPr>
          <w:p w14:paraId="585D5A9F" w14:textId="77777777" w:rsidR="000931D0" w:rsidRPr="00B320ED" w:rsidRDefault="000931D0" w:rsidP="001D04AF">
            <w:pPr>
              <w:pStyle w:val="TableCell0-2Break"/>
            </w:pPr>
          </w:p>
        </w:tc>
        <w:tc>
          <w:tcPr>
            <w:tcW w:w="822" w:type="dxa"/>
            <w:shd w:val="clear" w:color="auto" w:fill="auto"/>
          </w:tcPr>
          <w:p w14:paraId="106A7C87" w14:textId="77777777" w:rsidR="000931D0" w:rsidRPr="00B320ED" w:rsidRDefault="000931D0" w:rsidP="001D04AF">
            <w:pPr>
              <w:pStyle w:val="TableCell0-2Break"/>
            </w:pPr>
          </w:p>
        </w:tc>
        <w:tc>
          <w:tcPr>
            <w:tcW w:w="992" w:type="dxa"/>
            <w:shd w:val="clear" w:color="auto" w:fill="auto"/>
          </w:tcPr>
          <w:p w14:paraId="6037F6B2" w14:textId="77777777" w:rsidR="000931D0" w:rsidRPr="00B320ED" w:rsidRDefault="000931D0" w:rsidP="001D04AF">
            <w:pPr>
              <w:pStyle w:val="TableCell0-2Break"/>
            </w:pPr>
          </w:p>
        </w:tc>
        <w:tc>
          <w:tcPr>
            <w:tcW w:w="3515" w:type="dxa"/>
            <w:tcBorders>
              <w:right w:val="nil"/>
            </w:tcBorders>
            <w:shd w:val="clear" w:color="auto" w:fill="auto"/>
          </w:tcPr>
          <w:p w14:paraId="5DFFF895" w14:textId="254F4E17" w:rsidR="000931D0" w:rsidRPr="00B320ED" w:rsidRDefault="00B7093A" w:rsidP="001D04AF">
            <w:pPr>
              <w:pStyle w:val="TableCell0-2Break"/>
            </w:pPr>
            <w:r>
              <w:t>‘</w:t>
            </w:r>
            <w:r w:rsidR="000931D0" w:rsidRPr="00B320ED">
              <w:t>metal jerry can</w:t>
            </w:r>
            <w:r>
              <w:t>’</w:t>
            </w:r>
            <w:r w:rsidR="000931D0" w:rsidRPr="00B320ED">
              <w:rPr>
                <w:rStyle w:val="FootnoteReference"/>
              </w:rPr>
              <w:footnoteReference w:id="209"/>
            </w:r>
          </w:p>
        </w:tc>
      </w:tr>
      <w:bookmarkStart w:id="3885" w:name="_Ref282082244"/>
      <w:bookmarkEnd w:id="3885"/>
      <w:tr w:rsidR="00AC23C4" w:rsidRPr="00B320ED" w14:paraId="43CBBED0" w14:textId="77777777" w:rsidTr="00415344">
        <w:tc>
          <w:tcPr>
            <w:tcW w:w="284" w:type="dxa"/>
            <w:tcBorders>
              <w:top w:val="single" w:sz="4" w:space="0" w:color="auto"/>
              <w:left w:val="nil"/>
            </w:tcBorders>
            <w:shd w:val="clear" w:color="auto" w:fill="auto"/>
          </w:tcPr>
          <w:p w14:paraId="02680DDC"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86" w:author="Angela Kluge" w:date="2014-02-08T11:40:00Z" w:original="h."/>
              </w:fldChar>
            </w:r>
          </w:p>
        </w:tc>
        <w:tc>
          <w:tcPr>
            <w:tcW w:w="1106" w:type="dxa"/>
            <w:tcBorders>
              <w:top w:val="single" w:sz="4" w:space="0" w:color="auto"/>
            </w:tcBorders>
            <w:shd w:val="clear" w:color="auto" w:fill="auto"/>
          </w:tcPr>
          <w:p w14:paraId="6CE87075" w14:textId="77777777" w:rsidR="000931D0" w:rsidRPr="00B320ED" w:rsidRDefault="000931D0" w:rsidP="001D04AF">
            <w:pPr>
              <w:pStyle w:val="TableCell2-0"/>
            </w:pPr>
            <w:r w:rsidRPr="00B320ED">
              <w:rPr>
                <w:rStyle w:val="ChSmallCaps"/>
              </w:rPr>
              <w:t>pro</w:t>
            </w:r>
            <w:r w:rsidRPr="00B320ED">
              <w:t xml:space="preserve"> (</w:t>
            </w:r>
            <w:r w:rsidRPr="00B320ED">
              <w:rPr>
                <w:rStyle w:val="ChSmallCaps"/>
              </w:rPr>
              <w:t>an</w:t>
            </w:r>
            <w:r w:rsidRPr="00B320ED">
              <w:t>)</w:t>
            </w:r>
          </w:p>
        </w:tc>
        <w:tc>
          <w:tcPr>
            <w:tcW w:w="822" w:type="dxa"/>
            <w:tcBorders>
              <w:top w:val="single" w:sz="4" w:space="0" w:color="auto"/>
            </w:tcBorders>
            <w:shd w:val="clear" w:color="auto" w:fill="auto"/>
          </w:tcPr>
          <w:p w14:paraId="2C2F39E9" w14:textId="77777777" w:rsidR="000931D0" w:rsidRPr="00B320ED" w:rsidRDefault="000931D0" w:rsidP="001D04AF">
            <w:pPr>
              <w:pStyle w:val="TableCell2-0"/>
              <w:rPr>
                <w:rStyle w:val="ChItalBold"/>
              </w:rPr>
            </w:pPr>
            <w:r w:rsidRPr="00B320ED">
              <w:rPr>
                <w:rStyle w:val="ChItalBold"/>
              </w:rPr>
              <w:t>punya</w:t>
            </w:r>
          </w:p>
        </w:tc>
        <w:tc>
          <w:tcPr>
            <w:tcW w:w="992" w:type="dxa"/>
            <w:tcBorders>
              <w:top w:val="single" w:sz="4" w:space="0" w:color="auto"/>
            </w:tcBorders>
            <w:shd w:val="clear" w:color="auto" w:fill="auto"/>
          </w:tcPr>
          <w:p w14:paraId="2ACD5E5C"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inal</w:t>
            </w:r>
            <w:r w:rsidRPr="00B320ED">
              <w:t>)</w:t>
            </w:r>
          </w:p>
        </w:tc>
        <w:tc>
          <w:tcPr>
            <w:tcW w:w="3515" w:type="dxa"/>
            <w:tcBorders>
              <w:top w:val="single" w:sz="4" w:space="0" w:color="auto"/>
              <w:right w:val="nil"/>
            </w:tcBorders>
            <w:shd w:val="clear" w:color="auto" w:fill="auto"/>
          </w:tcPr>
          <w:p w14:paraId="23A9CA89" w14:textId="77777777" w:rsidR="000931D0" w:rsidRPr="00B320ED" w:rsidRDefault="000931D0" w:rsidP="001D04AF">
            <w:pPr>
              <w:pStyle w:val="TableCell2-0"/>
              <w:rPr>
                <w:rStyle w:val="ChItalBold"/>
              </w:rPr>
            </w:pPr>
            <w:r w:rsidRPr="00B320ED">
              <w:rPr>
                <w:rStyle w:val="ChItalBold"/>
              </w:rPr>
              <w:t>de punya bulu~bulu</w:t>
            </w:r>
          </w:p>
        </w:tc>
      </w:tr>
      <w:tr w:rsidR="00AC23C4" w:rsidRPr="00B320ED" w14:paraId="761692AF" w14:textId="77777777" w:rsidTr="00415344">
        <w:tc>
          <w:tcPr>
            <w:tcW w:w="284" w:type="dxa"/>
            <w:tcBorders>
              <w:top w:val="nil"/>
              <w:left w:val="nil"/>
              <w:bottom w:val="nil"/>
            </w:tcBorders>
            <w:shd w:val="clear" w:color="auto" w:fill="auto"/>
          </w:tcPr>
          <w:p w14:paraId="7A64119E" w14:textId="77777777" w:rsidR="000931D0" w:rsidRPr="00B320ED" w:rsidRDefault="000931D0" w:rsidP="001D04AF">
            <w:pPr>
              <w:pStyle w:val="TableCell0-2"/>
            </w:pPr>
          </w:p>
        </w:tc>
        <w:tc>
          <w:tcPr>
            <w:tcW w:w="1106" w:type="dxa"/>
            <w:tcBorders>
              <w:top w:val="nil"/>
              <w:bottom w:val="nil"/>
            </w:tcBorders>
            <w:shd w:val="clear" w:color="auto" w:fill="auto"/>
          </w:tcPr>
          <w:p w14:paraId="6C04D55A" w14:textId="77777777" w:rsidR="000931D0" w:rsidRPr="00B320ED" w:rsidRDefault="000931D0" w:rsidP="001D04AF">
            <w:pPr>
              <w:pStyle w:val="TableCell0-2"/>
            </w:pPr>
          </w:p>
        </w:tc>
        <w:tc>
          <w:tcPr>
            <w:tcW w:w="822" w:type="dxa"/>
            <w:tcBorders>
              <w:top w:val="nil"/>
              <w:bottom w:val="nil"/>
            </w:tcBorders>
            <w:shd w:val="clear" w:color="auto" w:fill="auto"/>
          </w:tcPr>
          <w:p w14:paraId="1079E0C0" w14:textId="77777777" w:rsidR="000931D0" w:rsidRPr="00B320ED" w:rsidRDefault="000931D0" w:rsidP="001D04AF">
            <w:pPr>
              <w:pStyle w:val="TableCell0-2"/>
            </w:pPr>
          </w:p>
        </w:tc>
        <w:tc>
          <w:tcPr>
            <w:tcW w:w="992" w:type="dxa"/>
            <w:tcBorders>
              <w:top w:val="nil"/>
              <w:bottom w:val="nil"/>
            </w:tcBorders>
            <w:shd w:val="clear" w:color="auto" w:fill="auto"/>
          </w:tcPr>
          <w:p w14:paraId="2EAFCD63"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29672C2D" w14:textId="77777777" w:rsidR="000931D0" w:rsidRPr="00B320ED" w:rsidRDefault="000931D0" w:rsidP="001D04AF">
            <w:pPr>
              <w:pStyle w:val="TableCell0-2"/>
            </w:pPr>
            <w:r w:rsidRPr="00B320ED">
              <w:rPr>
                <w:rStyle w:val="ChSmallCaps"/>
              </w:rPr>
              <w:t>3sg</w:t>
            </w:r>
            <w:r w:rsidRPr="00B320ED">
              <w:t xml:space="preserve"> </w:t>
            </w:r>
            <w:r w:rsidRPr="00B320ED">
              <w:rPr>
                <w:rStyle w:val="ChSmallCaps"/>
              </w:rPr>
              <w:t>poss</w:t>
            </w:r>
            <w:r w:rsidRPr="00B320ED">
              <w:t xml:space="preserve"> body.hair</w:t>
            </w:r>
          </w:p>
        </w:tc>
      </w:tr>
      <w:tr w:rsidR="00AC23C4" w:rsidRPr="00B320ED" w14:paraId="39012C95" w14:textId="77777777" w:rsidTr="00415344">
        <w:tc>
          <w:tcPr>
            <w:tcW w:w="284" w:type="dxa"/>
            <w:tcBorders>
              <w:left w:val="nil"/>
              <w:bottom w:val="single" w:sz="4" w:space="0" w:color="auto"/>
            </w:tcBorders>
            <w:shd w:val="clear" w:color="auto" w:fill="auto"/>
          </w:tcPr>
          <w:p w14:paraId="5B0649B2"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1B4610E7"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6A031C39"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145E9A4A"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0C51CBB9" w14:textId="115711CC" w:rsidR="000931D0" w:rsidRPr="00B320ED" w:rsidRDefault="00B7093A" w:rsidP="001D04AF">
            <w:pPr>
              <w:pStyle w:val="TableCell0-2Break"/>
            </w:pPr>
            <w:r>
              <w:t>‘</w:t>
            </w:r>
            <w:r w:rsidR="000931D0" w:rsidRPr="00B320ED">
              <w:t>its (the dog</w:t>
            </w:r>
            <w:r>
              <w:t>’</w:t>
            </w:r>
            <w:r w:rsidR="000931D0" w:rsidRPr="00B320ED">
              <w:t>s)</w:t>
            </w:r>
            <w:r w:rsidR="00395409" w:rsidRPr="00B320ED">
              <w:t xml:space="preserve"> </w:t>
            </w:r>
            <w:r w:rsidR="000931D0" w:rsidRPr="00B320ED">
              <w:t>body hair</w:t>
            </w:r>
            <w:r>
              <w:t>’</w:t>
            </w:r>
          </w:p>
        </w:tc>
      </w:tr>
      <w:bookmarkStart w:id="3887" w:name="_Ref282082249"/>
      <w:bookmarkEnd w:id="3887"/>
      <w:tr w:rsidR="00AC23C4" w:rsidRPr="00B320ED" w14:paraId="1E9ECE65" w14:textId="77777777" w:rsidTr="00415344">
        <w:tc>
          <w:tcPr>
            <w:tcW w:w="284" w:type="dxa"/>
            <w:tcBorders>
              <w:top w:val="single" w:sz="4" w:space="0" w:color="auto"/>
              <w:left w:val="nil"/>
            </w:tcBorders>
            <w:shd w:val="clear" w:color="auto" w:fill="auto"/>
          </w:tcPr>
          <w:p w14:paraId="7D1828B1"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88" w:author="Angela Kluge" w:date="2014-02-08T11:40:00Z" w:original="i."/>
              </w:fldChar>
            </w:r>
          </w:p>
        </w:tc>
        <w:tc>
          <w:tcPr>
            <w:tcW w:w="1106" w:type="dxa"/>
            <w:tcBorders>
              <w:top w:val="single" w:sz="4" w:space="0" w:color="auto"/>
            </w:tcBorders>
            <w:shd w:val="clear" w:color="auto" w:fill="auto"/>
          </w:tcPr>
          <w:p w14:paraId="22DE02F7" w14:textId="77777777" w:rsidR="000931D0" w:rsidRPr="00B320ED" w:rsidRDefault="000931D0" w:rsidP="001D04AF">
            <w:pPr>
              <w:pStyle w:val="TableCell2-0"/>
            </w:pPr>
            <w:r w:rsidRPr="00B320ED">
              <w:rPr>
                <w:rStyle w:val="ChSmallCaps"/>
              </w:rPr>
              <w:t>pro</w:t>
            </w:r>
            <w:r w:rsidRPr="00B320ED">
              <w:t xml:space="preserve"> (</w:t>
            </w:r>
            <w:r w:rsidRPr="00B320ED">
              <w:rPr>
                <w:rStyle w:val="ChSmallCaps"/>
              </w:rPr>
              <w:t>hum</w:t>
            </w:r>
            <w:r w:rsidRPr="00B320ED">
              <w:t>)</w:t>
            </w:r>
          </w:p>
        </w:tc>
        <w:tc>
          <w:tcPr>
            <w:tcW w:w="822" w:type="dxa"/>
            <w:tcBorders>
              <w:top w:val="single" w:sz="4" w:space="0" w:color="auto"/>
            </w:tcBorders>
            <w:shd w:val="clear" w:color="auto" w:fill="auto"/>
          </w:tcPr>
          <w:p w14:paraId="3A249087" w14:textId="77777777" w:rsidR="000931D0" w:rsidRPr="00B320ED" w:rsidRDefault="000931D0" w:rsidP="001D04AF">
            <w:pPr>
              <w:pStyle w:val="TableCell2-0"/>
              <w:rPr>
                <w:rStyle w:val="ChItalBold"/>
              </w:rPr>
            </w:pPr>
            <w:r w:rsidRPr="00B320ED">
              <w:rPr>
                <w:rStyle w:val="ChItalBold"/>
              </w:rPr>
              <w:t>pu</w:t>
            </w:r>
          </w:p>
        </w:tc>
        <w:tc>
          <w:tcPr>
            <w:tcW w:w="992" w:type="dxa"/>
            <w:tcBorders>
              <w:top w:val="single" w:sz="4" w:space="0" w:color="auto"/>
            </w:tcBorders>
            <w:shd w:val="clear" w:color="auto" w:fill="auto"/>
          </w:tcPr>
          <w:p w14:paraId="27C959DF" w14:textId="77777777" w:rsidR="000931D0" w:rsidRPr="00B320ED" w:rsidRDefault="000931D0" w:rsidP="001D04AF">
            <w:pPr>
              <w:pStyle w:val="TableCell2-0"/>
            </w:pPr>
            <w:r w:rsidRPr="00B320ED">
              <w:rPr>
                <w:rStyle w:val="ChSmallCaps"/>
              </w:rPr>
              <w:t>np</w:t>
            </w:r>
            <w:r w:rsidRPr="00B320ED">
              <w:t xml:space="preserve"> (</w:t>
            </w:r>
            <w:r w:rsidRPr="00B320ED">
              <w:rPr>
                <w:rStyle w:val="ChSmallCaps"/>
              </w:rPr>
              <w:t>al</w:t>
            </w:r>
            <w:r w:rsidRPr="00B320ED">
              <w:t>)</w:t>
            </w:r>
          </w:p>
        </w:tc>
        <w:tc>
          <w:tcPr>
            <w:tcW w:w="3515" w:type="dxa"/>
            <w:tcBorders>
              <w:top w:val="single" w:sz="4" w:space="0" w:color="auto"/>
              <w:right w:val="nil"/>
            </w:tcBorders>
            <w:shd w:val="clear" w:color="auto" w:fill="auto"/>
          </w:tcPr>
          <w:p w14:paraId="728976C8" w14:textId="77777777" w:rsidR="000931D0" w:rsidRPr="00B320ED" w:rsidRDefault="000931D0" w:rsidP="001D04AF">
            <w:pPr>
              <w:pStyle w:val="TableCell2-0"/>
              <w:rPr>
                <w:rStyle w:val="ChItalBold"/>
              </w:rPr>
            </w:pPr>
            <w:r w:rsidRPr="00B320ED">
              <w:rPr>
                <w:rStyle w:val="ChItalBold"/>
              </w:rPr>
              <w:t>de pu sikat gigi deng odol</w:t>
            </w:r>
          </w:p>
        </w:tc>
      </w:tr>
      <w:tr w:rsidR="00AC23C4" w:rsidRPr="00B320ED" w14:paraId="64D87816" w14:textId="77777777" w:rsidTr="00415344">
        <w:tc>
          <w:tcPr>
            <w:tcW w:w="284" w:type="dxa"/>
            <w:tcBorders>
              <w:top w:val="nil"/>
              <w:left w:val="nil"/>
              <w:bottom w:val="nil"/>
            </w:tcBorders>
            <w:shd w:val="clear" w:color="auto" w:fill="auto"/>
          </w:tcPr>
          <w:p w14:paraId="4D60B65B" w14:textId="77777777" w:rsidR="000931D0" w:rsidRPr="00B320ED" w:rsidRDefault="000931D0" w:rsidP="001D04AF">
            <w:pPr>
              <w:pStyle w:val="TableCell0-2"/>
            </w:pPr>
          </w:p>
        </w:tc>
        <w:tc>
          <w:tcPr>
            <w:tcW w:w="1106" w:type="dxa"/>
            <w:tcBorders>
              <w:top w:val="nil"/>
              <w:bottom w:val="nil"/>
            </w:tcBorders>
            <w:shd w:val="clear" w:color="auto" w:fill="auto"/>
          </w:tcPr>
          <w:p w14:paraId="1240ADB5" w14:textId="77777777" w:rsidR="000931D0" w:rsidRPr="00B320ED" w:rsidRDefault="000931D0" w:rsidP="001D04AF">
            <w:pPr>
              <w:pStyle w:val="TableCell0-2"/>
            </w:pPr>
          </w:p>
        </w:tc>
        <w:tc>
          <w:tcPr>
            <w:tcW w:w="822" w:type="dxa"/>
            <w:tcBorders>
              <w:top w:val="nil"/>
              <w:bottom w:val="nil"/>
            </w:tcBorders>
            <w:shd w:val="clear" w:color="auto" w:fill="auto"/>
          </w:tcPr>
          <w:p w14:paraId="5654BAC4" w14:textId="77777777" w:rsidR="000931D0" w:rsidRPr="00B320ED" w:rsidRDefault="000931D0" w:rsidP="001D04AF">
            <w:pPr>
              <w:pStyle w:val="TableCell0-2"/>
            </w:pPr>
          </w:p>
        </w:tc>
        <w:tc>
          <w:tcPr>
            <w:tcW w:w="992" w:type="dxa"/>
            <w:tcBorders>
              <w:top w:val="nil"/>
              <w:bottom w:val="nil"/>
            </w:tcBorders>
            <w:shd w:val="clear" w:color="auto" w:fill="auto"/>
          </w:tcPr>
          <w:p w14:paraId="0B8DCC05"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59D894FC" w14:textId="77777777" w:rsidR="000931D0" w:rsidRPr="00B320ED" w:rsidRDefault="000931D0" w:rsidP="001D04AF">
            <w:pPr>
              <w:pStyle w:val="TableCell0-2"/>
            </w:pPr>
            <w:r w:rsidRPr="00B320ED">
              <w:rPr>
                <w:rStyle w:val="ChSmallCaps"/>
              </w:rPr>
              <w:t>3sg</w:t>
            </w:r>
            <w:r w:rsidRPr="00B320ED">
              <w:t xml:space="preserve"> </w:t>
            </w:r>
            <w:r w:rsidRPr="00B320ED">
              <w:rPr>
                <w:rStyle w:val="ChSmallCaps"/>
              </w:rPr>
              <w:t>poss</w:t>
            </w:r>
            <w:r w:rsidRPr="00B320ED">
              <w:t xml:space="preserve"> toothbrush with toothpaste</w:t>
            </w:r>
          </w:p>
        </w:tc>
      </w:tr>
      <w:tr w:rsidR="00AC23C4" w:rsidRPr="00B320ED" w14:paraId="7E1369B7" w14:textId="77777777" w:rsidTr="00415344">
        <w:tc>
          <w:tcPr>
            <w:tcW w:w="284" w:type="dxa"/>
            <w:tcBorders>
              <w:left w:val="nil"/>
              <w:bottom w:val="single" w:sz="4" w:space="0" w:color="auto"/>
            </w:tcBorders>
            <w:shd w:val="clear" w:color="auto" w:fill="auto"/>
          </w:tcPr>
          <w:p w14:paraId="5F83DD73"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60D36F79"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2A6867F9"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02698E55"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2686024F" w14:textId="6ECE01B5" w:rsidR="000931D0" w:rsidRPr="00B320ED" w:rsidRDefault="00B7093A" w:rsidP="001D04AF">
            <w:pPr>
              <w:pStyle w:val="TableCell0-2Break"/>
            </w:pPr>
            <w:r>
              <w:t>‘</w:t>
            </w:r>
            <w:r w:rsidR="000931D0" w:rsidRPr="00B320ED">
              <w:t>her toothbrush and toothpaste</w:t>
            </w:r>
            <w:r>
              <w:t>’</w:t>
            </w:r>
          </w:p>
        </w:tc>
      </w:tr>
      <w:bookmarkStart w:id="3889" w:name="_Ref282082250"/>
      <w:bookmarkEnd w:id="3889"/>
      <w:tr w:rsidR="00AC23C4" w:rsidRPr="00B320ED" w14:paraId="29FA390A" w14:textId="77777777" w:rsidTr="00415344">
        <w:tc>
          <w:tcPr>
            <w:tcW w:w="284" w:type="dxa"/>
            <w:tcBorders>
              <w:top w:val="single" w:sz="4" w:space="0" w:color="auto"/>
              <w:left w:val="nil"/>
            </w:tcBorders>
            <w:shd w:val="clear" w:color="auto" w:fill="auto"/>
          </w:tcPr>
          <w:p w14:paraId="49CB7A3B"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90" w:author="Angela Kluge" w:date="2014-02-08T11:40:00Z" w:original="j."/>
              </w:fldChar>
            </w:r>
          </w:p>
        </w:tc>
        <w:tc>
          <w:tcPr>
            <w:tcW w:w="1106" w:type="dxa"/>
            <w:tcBorders>
              <w:top w:val="single" w:sz="4" w:space="0" w:color="auto"/>
            </w:tcBorders>
            <w:shd w:val="clear" w:color="auto" w:fill="auto"/>
          </w:tcPr>
          <w:p w14:paraId="1E1D00E1" w14:textId="77777777" w:rsidR="000931D0" w:rsidRPr="00B320ED" w:rsidRDefault="000931D0" w:rsidP="001D04AF">
            <w:pPr>
              <w:pStyle w:val="TableCell2-0"/>
            </w:pPr>
            <w:r w:rsidRPr="00B320ED">
              <w:rPr>
                <w:rStyle w:val="ChSmallCaps"/>
              </w:rPr>
              <w:t>np</w:t>
            </w:r>
            <w:r w:rsidRPr="00B320ED">
              <w:t xml:space="preserve"> (</w:t>
            </w:r>
            <w:r w:rsidRPr="00B320ED">
              <w:rPr>
                <w:rStyle w:val="ChSmallCaps"/>
              </w:rPr>
              <w:t>hum</w:t>
            </w:r>
            <w:r w:rsidRPr="00B320ED">
              <w:t>)</w:t>
            </w:r>
          </w:p>
        </w:tc>
        <w:tc>
          <w:tcPr>
            <w:tcW w:w="822" w:type="dxa"/>
            <w:tcBorders>
              <w:top w:val="single" w:sz="4" w:space="0" w:color="auto"/>
            </w:tcBorders>
            <w:shd w:val="clear" w:color="auto" w:fill="auto"/>
          </w:tcPr>
          <w:p w14:paraId="59B76A3D" w14:textId="77777777" w:rsidR="000931D0" w:rsidRPr="00B320ED" w:rsidRDefault="000931D0" w:rsidP="001D04AF">
            <w:pPr>
              <w:pStyle w:val="TableCell2-0"/>
              <w:rPr>
                <w:rStyle w:val="ChItalBold"/>
              </w:rPr>
            </w:pPr>
            <w:r w:rsidRPr="00B320ED">
              <w:rPr>
                <w:rStyle w:val="ChItalBold"/>
              </w:rPr>
              <w:t>punya</w:t>
            </w:r>
          </w:p>
        </w:tc>
        <w:tc>
          <w:tcPr>
            <w:tcW w:w="992" w:type="dxa"/>
            <w:tcBorders>
              <w:top w:val="single" w:sz="4" w:space="0" w:color="auto"/>
            </w:tcBorders>
            <w:shd w:val="clear" w:color="auto" w:fill="auto"/>
          </w:tcPr>
          <w:p w14:paraId="6C739055" w14:textId="77777777" w:rsidR="000931D0" w:rsidRPr="00B320ED" w:rsidRDefault="000931D0" w:rsidP="001D04AF">
            <w:pPr>
              <w:pStyle w:val="TableCell2-0"/>
            </w:pPr>
            <w:r w:rsidRPr="00B320ED">
              <w:rPr>
                <w:rStyle w:val="ChSmallCaps"/>
              </w:rPr>
              <w:t>np</w:t>
            </w:r>
            <w:r w:rsidRPr="00B320ED">
              <w:t xml:space="preserve"> (</w:t>
            </w:r>
            <w:r w:rsidRPr="00B320ED">
              <w:rPr>
                <w:rStyle w:val="ChSmallCaps"/>
              </w:rPr>
              <w:t>al</w:t>
            </w:r>
            <w:r w:rsidRPr="00B320ED">
              <w:t>)</w:t>
            </w:r>
          </w:p>
        </w:tc>
        <w:tc>
          <w:tcPr>
            <w:tcW w:w="3515" w:type="dxa"/>
            <w:tcBorders>
              <w:top w:val="single" w:sz="4" w:space="0" w:color="auto"/>
              <w:right w:val="nil"/>
            </w:tcBorders>
            <w:shd w:val="clear" w:color="auto" w:fill="auto"/>
          </w:tcPr>
          <w:p w14:paraId="2874F57B" w14:textId="3EFF1EE3" w:rsidR="000931D0" w:rsidRPr="00B320ED" w:rsidRDefault="000931D0" w:rsidP="001D04AF">
            <w:pPr>
              <w:pStyle w:val="TableCell2-0"/>
              <w:rPr>
                <w:rStyle w:val="ChItalBold"/>
              </w:rPr>
            </w:pPr>
            <w:r w:rsidRPr="00B320ED">
              <w:rPr>
                <w:rStyle w:val="ChItalBold"/>
              </w:rPr>
              <w:t>orang Isirawa punya, apa, cara kawin</w:t>
            </w:r>
            <w:r w:rsidR="0050678E">
              <w:rPr>
                <w:rStyle w:val="ChItalBold"/>
              </w:rPr>
              <w:t>g</w:t>
            </w:r>
          </w:p>
        </w:tc>
      </w:tr>
      <w:tr w:rsidR="00AC23C4" w:rsidRPr="00B320ED" w14:paraId="591644A1" w14:textId="77777777" w:rsidTr="00415344">
        <w:tc>
          <w:tcPr>
            <w:tcW w:w="284" w:type="dxa"/>
            <w:tcBorders>
              <w:top w:val="nil"/>
              <w:left w:val="nil"/>
              <w:bottom w:val="nil"/>
            </w:tcBorders>
            <w:shd w:val="clear" w:color="auto" w:fill="auto"/>
          </w:tcPr>
          <w:p w14:paraId="7F6B07CD" w14:textId="77777777" w:rsidR="000931D0" w:rsidRPr="00B320ED" w:rsidRDefault="000931D0" w:rsidP="001D04AF">
            <w:pPr>
              <w:pStyle w:val="TableCell0-2"/>
            </w:pPr>
          </w:p>
        </w:tc>
        <w:tc>
          <w:tcPr>
            <w:tcW w:w="1106" w:type="dxa"/>
            <w:tcBorders>
              <w:top w:val="nil"/>
              <w:bottom w:val="nil"/>
            </w:tcBorders>
            <w:shd w:val="clear" w:color="auto" w:fill="auto"/>
          </w:tcPr>
          <w:p w14:paraId="48173524" w14:textId="77777777" w:rsidR="000931D0" w:rsidRPr="00B320ED" w:rsidRDefault="000931D0" w:rsidP="001D04AF">
            <w:pPr>
              <w:pStyle w:val="TableCell0-2"/>
            </w:pPr>
          </w:p>
        </w:tc>
        <w:tc>
          <w:tcPr>
            <w:tcW w:w="822" w:type="dxa"/>
            <w:tcBorders>
              <w:top w:val="nil"/>
              <w:bottom w:val="nil"/>
            </w:tcBorders>
            <w:shd w:val="clear" w:color="auto" w:fill="auto"/>
          </w:tcPr>
          <w:p w14:paraId="3D5E6EAF" w14:textId="77777777" w:rsidR="000931D0" w:rsidRPr="00B320ED" w:rsidRDefault="000931D0" w:rsidP="001D04AF">
            <w:pPr>
              <w:pStyle w:val="TableCell0-2"/>
            </w:pPr>
          </w:p>
        </w:tc>
        <w:tc>
          <w:tcPr>
            <w:tcW w:w="992" w:type="dxa"/>
            <w:tcBorders>
              <w:top w:val="nil"/>
              <w:bottom w:val="nil"/>
            </w:tcBorders>
            <w:shd w:val="clear" w:color="auto" w:fill="auto"/>
          </w:tcPr>
          <w:p w14:paraId="6AC909C9"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3D895889" w14:textId="77777777" w:rsidR="000931D0" w:rsidRPr="00B320ED" w:rsidRDefault="000931D0" w:rsidP="001D04AF">
            <w:pPr>
              <w:pStyle w:val="TableCell0-2"/>
            </w:pPr>
            <w:r w:rsidRPr="00B320ED">
              <w:t xml:space="preserve">person Isirawa </w:t>
            </w:r>
            <w:r w:rsidRPr="00B320ED">
              <w:rPr>
                <w:rStyle w:val="ChSmallCaps"/>
              </w:rPr>
              <w:t>poss</w:t>
            </w:r>
            <w:r w:rsidRPr="00B320ED">
              <w:t xml:space="preserve"> what manner marry</w:t>
            </w:r>
          </w:p>
        </w:tc>
      </w:tr>
      <w:tr w:rsidR="00AC23C4" w:rsidRPr="00B320ED" w14:paraId="472A5D3B" w14:textId="77777777" w:rsidTr="00415344">
        <w:tc>
          <w:tcPr>
            <w:tcW w:w="284" w:type="dxa"/>
            <w:tcBorders>
              <w:left w:val="nil"/>
              <w:bottom w:val="single" w:sz="4" w:space="0" w:color="auto"/>
            </w:tcBorders>
            <w:shd w:val="clear" w:color="auto" w:fill="auto"/>
          </w:tcPr>
          <w:p w14:paraId="4653AB8E"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12E942FA"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19BB22E0"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3B35ABBD"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150A4CA0" w14:textId="59CCEEEC" w:rsidR="000931D0" w:rsidRPr="00B320ED" w:rsidRDefault="00B7093A" w:rsidP="001D04AF">
            <w:pPr>
              <w:pStyle w:val="TableCell0-2Break"/>
            </w:pPr>
            <w:r>
              <w:t>‘</w:t>
            </w:r>
            <w:r w:rsidR="00FF1D4F" w:rsidRPr="00B320ED">
              <w:t>the Isirawa</w:t>
            </w:r>
            <w:r>
              <w:t>’</w:t>
            </w:r>
            <w:r w:rsidR="00FF1D4F" w:rsidRPr="00B320ED">
              <w:t>s,</w:t>
            </w:r>
            <w:r w:rsidR="000931D0" w:rsidRPr="00B320ED">
              <w:t xml:space="preserve"> what</w:t>
            </w:r>
            <w:r w:rsidR="00B14862" w:rsidRPr="00B320ED">
              <w:t>-is-it</w:t>
            </w:r>
            <w:r w:rsidR="00FF1D4F" w:rsidRPr="00B320ED">
              <w:t>,</w:t>
            </w:r>
            <w:r w:rsidR="000931D0" w:rsidRPr="00B320ED">
              <w:t xml:space="preserve"> way of marrying</w:t>
            </w:r>
            <w:r>
              <w:t>’</w:t>
            </w:r>
          </w:p>
        </w:tc>
      </w:tr>
      <w:bookmarkStart w:id="3891" w:name="_Ref282082251"/>
      <w:bookmarkEnd w:id="3891"/>
      <w:tr w:rsidR="00AC23C4" w:rsidRPr="00B320ED" w14:paraId="670000C0" w14:textId="77777777" w:rsidTr="00415344">
        <w:tc>
          <w:tcPr>
            <w:tcW w:w="284" w:type="dxa"/>
            <w:tcBorders>
              <w:top w:val="single" w:sz="4" w:space="0" w:color="auto"/>
              <w:left w:val="nil"/>
            </w:tcBorders>
            <w:shd w:val="clear" w:color="auto" w:fill="auto"/>
          </w:tcPr>
          <w:p w14:paraId="3F4788BC"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92" w:author="Angela Kluge" w:date="2014-02-08T11:40:00Z" w:original="k."/>
              </w:fldChar>
            </w:r>
          </w:p>
        </w:tc>
        <w:tc>
          <w:tcPr>
            <w:tcW w:w="1106" w:type="dxa"/>
            <w:tcBorders>
              <w:top w:val="single" w:sz="4" w:space="0" w:color="auto"/>
            </w:tcBorders>
            <w:shd w:val="clear" w:color="auto" w:fill="auto"/>
          </w:tcPr>
          <w:p w14:paraId="36556824" w14:textId="77777777" w:rsidR="000931D0" w:rsidRPr="00B320ED" w:rsidRDefault="000931D0" w:rsidP="001D04AF">
            <w:pPr>
              <w:pStyle w:val="TableCell2-0"/>
            </w:pPr>
            <w:r w:rsidRPr="00B320ED">
              <w:rPr>
                <w:rStyle w:val="ChSmallCaps"/>
              </w:rPr>
              <w:t>np</w:t>
            </w:r>
            <w:r w:rsidRPr="00B320ED">
              <w:t xml:space="preserve"> (</w:t>
            </w:r>
            <w:r w:rsidRPr="00B320ED">
              <w:rPr>
                <w:rStyle w:val="ChSmallCaps"/>
              </w:rPr>
              <w:t>hum</w:t>
            </w:r>
            <w:r w:rsidRPr="00B320ED">
              <w:t>)</w:t>
            </w:r>
          </w:p>
        </w:tc>
        <w:tc>
          <w:tcPr>
            <w:tcW w:w="822" w:type="dxa"/>
            <w:tcBorders>
              <w:top w:val="single" w:sz="4" w:space="0" w:color="auto"/>
            </w:tcBorders>
            <w:shd w:val="clear" w:color="auto" w:fill="auto"/>
          </w:tcPr>
          <w:p w14:paraId="058910BD" w14:textId="77777777" w:rsidR="000931D0" w:rsidRPr="00B320ED" w:rsidRDefault="000931D0" w:rsidP="001D04AF">
            <w:pPr>
              <w:pStyle w:val="TableCell2-0"/>
              <w:rPr>
                <w:rStyle w:val="ChItalBold"/>
              </w:rPr>
            </w:pPr>
            <w:r w:rsidRPr="00B320ED">
              <w:rPr>
                <w:rStyle w:val="ChItalBold"/>
              </w:rPr>
              <w:t>pu</w:t>
            </w:r>
          </w:p>
        </w:tc>
        <w:tc>
          <w:tcPr>
            <w:tcW w:w="992" w:type="dxa"/>
            <w:tcBorders>
              <w:top w:val="single" w:sz="4" w:space="0" w:color="auto"/>
            </w:tcBorders>
            <w:shd w:val="clear" w:color="auto" w:fill="auto"/>
          </w:tcPr>
          <w:p w14:paraId="7653C619" w14:textId="77777777" w:rsidR="000931D0" w:rsidRPr="00B320ED" w:rsidRDefault="000931D0" w:rsidP="001D04AF">
            <w:pPr>
              <w:pStyle w:val="TableCell2-0"/>
            </w:pPr>
            <w:r w:rsidRPr="00B320ED">
              <w:rPr>
                <w:rStyle w:val="ChSmallCaps"/>
              </w:rPr>
              <w:t>np</w:t>
            </w:r>
            <w:r w:rsidRPr="00B320ED">
              <w:t xml:space="preserve"> (</w:t>
            </w:r>
            <w:r w:rsidRPr="00B320ED">
              <w:rPr>
                <w:rStyle w:val="ChSmallCaps"/>
              </w:rPr>
              <w:t>inal</w:t>
            </w:r>
            <w:r w:rsidRPr="00B320ED">
              <w:t>)</w:t>
            </w:r>
          </w:p>
        </w:tc>
        <w:tc>
          <w:tcPr>
            <w:tcW w:w="3515" w:type="dxa"/>
            <w:tcBorders>
              <w:top w:val="single" w:sz="4" w:space="0" w:color="auto"/>
              <w:right w:val="nil"/>
            </w:tcBorders>
            <w:shd w:val="clear" w:color="auto" w:fill="auto"/>
          </w:tcPr>
          <w:p w14:paraId="06E3AA11" w14:textId="77777777" w:rsidR="000931D0" w:rsidRPr="00B320ED" w:rsidRDefault="007F26B9" w:rsidP="001D04AF">
            <w:pPr>
              <w:pStyle w:val="TableCell2-0"/>
              <w:rPr>
                <w:rStyle w:val="ChItalBold"/>
              </w:rPr>
            </w:pPr>
            <w:r w:rsidRPr="00B320ED">
              <w:rPr>
                <w:rStyle w:val="ChItalBold"/>
              </w:rPr>
              <w:t>mama Klara pu ana</w:t>
            </w:r>
            <w:r w:rsidR="000931D0" w:rsidRPr="00B320ED">
              <w:rPr>
                <w:rStyle w:val="ChItalBold"/>
              </w:rPr>
              <w:t xml:space="preserve"> </w:t>
            </w:r>
            <w:r w:rsidR="00567190" w:rsidRPr="00B320ED">
              <w:rPr>
                <w:rStyle w:val="ChItalBold"/>
              </w:rPr>
              <w:t>prempuang</w:t>
            </w:r>
          </w:p>
        </w:tc>
      </w:tr>
      <w:tr w:rsidR="00AC23C4" w:rsidRPr="00B320ED" w14:paraId="66F4DFB3" w14:textId="77777777" w:rsidTr="00415344">
        <w:tc>
          <w:tcPr>
            <w:tcW w:w="284" w:type="dxa"/>
            <w:tcBorders>
              <w:top w:val="nil"/>
              <w:left w:val="nil"/>
              <w:bottom w:val="nil"/>
            </w:tcBorders>
            <w:shd w:val="clear" w:color="auto" w:fill="auto"/>
          </w:tcPr>
          <w:p w14:paraId="0629B6E5" w14:textId="77777777" w:rsidR="000931D0" w:rsidRPr="00B320ED" w:rsidRDefault="000931D0" w:rsidP="001D04AF">
            <w:pPr>
              <w:pStyle w:val="TableCell0-2"/>
            </w:pPr>
          </w:p>
        </w:tc>
        <w:tc>
          <w:tcPr>
            <w:tcW w:w="1106" w:type="dxa"/>
            <w:tcBorders>
              <w:top w:val="nil"/>
              <w:bottom w:val="nil"/>
            </w:tcBorders>
            <w:shd w:val="clear" w:color="auto" w:fill="auto"/>
          </w:tcPr>
          <w:p w14:paraId="095A2D50" w14:textId="77777777" w:rsidR="000931D0" w:rsidRPr="00B320ED" w:rsidRDefault="000931D0" w:rsidP="001D04AF">
            <w:pPr>
              <w:pStyle w:val="TableCell0-2"/>
            </w:pPr>
          </w:p>
        </w:tc>
        <w:tc>
          <w:tcPr>
            <w:tcW w:w="822" w:type="dxa"/>
            <w:tcBorders>
              <w:top w:val="nil"/>
              <w:bottom w:val="nil"/>
            </w:tcBorders>
            <w:shd w:val="clear" w:color="auto" w:fill="auto"/>
          </w:tcPr>
          <w:p w14:paraId="6388F96D" w14:textId="77777777" w:rsidR="000931D0" w:rsidRPr="00B320ED" w:rsidRDefault="000931D0" w:rsidP="001D04AF">
            <w:pPr>
              <w:pStyle w:val="TableCell0-2"/>
            </w:pPr>
          </w:p>
        </w:tc>
        <w:tc>
          <w:tcPr>
            <w:tcW w:w="992" w:type="dxa"/>
            <w:tcBorders>
              <w:top w:val="nil"/>
              <w:bottom w:val="nil"/>
            </w:tcBorders>
            <w:shd w:val="clear" w:color="auto" w:fill="auto"/>
          </w:tcPr>
          <w:p w14:paraId="18D5C09D"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5B4AFDBB" w14:textId="77777777" w:rsidR="000931D0" w:rsidRPr="00B320ED" w:rsidRDefault="000931D0" w:rsidP="001D04AF">
            <w:pPr>
              <w:pStyle w:val="TableCell0-2"/>
            </w:pPr>
            <w:r w:rsidRPr="00B320ED">
              <w:t xml:space="preserve">mother Klara </w:t>
            </w:r>
            <w:r w:rsidRPr="00B320ED">
              <w:rPr>
                <w:rStyle w:val="ChSmallCaps"/>
              </w:rPr>
              <w:t>poss</w:t>
            </w:r>
            <w:r w:rsidRPr="00B320ED">
              <w:t xml:space="preserve"> child woman</w:t>
            </w:r>
          </w:p>
        </w:tc>
      </w:tr>
      <w:tr w:rsidR="00AC23C4" w:rsidRPr="00B320ED" w14:paraId="528732D8" w14:textId="77777777" w:rsidTr="00415344">
        <w:tc>
          <w:tcPr>
            <w:tcW w:w="284" w:type="dxa"/>
            <w:tcBorders>
              <w:left w:val="nil"/>
              <w:bottom w:val="single" w:sz="4" w:space="0" w:color="auto"/>
            </w:tcBorders>
            <w:shd w:val="clear" w:color="auto" w:fill="auto"/>
          </w:tcPr>
          <w:p w14:paraId="5B36BE07"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5E24F0E0"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4A39B583"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22F55143"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383B35AE" w14:textId="175944F0" w:rsidR="000931D0" w:rsidRPr="00B320ED" w:rsidRDefault="00B7093A" w:rsidP="001D04AF">
            <w:pPr>
              <w:pStyle w:val="TableCell0-2Break"/>
            </w:pPr>
            <w:r>
              <w:t>‘</w:t>
            </w:r>
            <w:r w:rsidR="000931D0" w:rsidRPr="00B320ED">
              <w:t>mother Klara</w:t>
            </w:r>
            <w:r>
              <w:t>’</w:t>
            </w:r>
            <w:r w:rsidR="000931D0" w:rsidRPr="00B320ED">
              <w:t>s daughter</w:t>
            </w:r>
            <w:r>
              <w:t>’</w:t>
            </w:r>
          </w:p>
        </w:tc>
      </w:tr>
      <w:bookmarkStart w:id="3893" w:name="_Ref282082242"/>
      <w:bookmarkEnd w:id="3893"/>
      <w:tr w:rsidR="00AC23C4" w:rsidRPr="00B320ED" w14:paraId="1E650146" w14:textId="77777777" w:rsidTr="00415344">
        <w:tc>
          <w:tcPr>
            <w:tcW w:w="284" w:type="dxa"/>
            <w:tcBorders>
              <w:top w:val="single" w:sz="4" w:space="0" w:color="auto"/>
              <w:left w:val="nil"/>
            </w:tcBorders>
            <w:shd w:val="clear" w:color="auto" w:fill="auto"/>
          </w:tcPr>
          <w:p w14:paraId="27B6721F" w14:textId="77777777" w:rsidR="000931D0" w:rsidRPr="00B320ED" w:rsidRDefault="000931D0" w:rsidP="001D04AF">
            <w:pPr>
              <w:pStyle w:val="TableCell2-0"/>
              <w:rPr>
                <w:rStyle w:val="ChSmallCaps"/>
              </w:rPr>
            </w:pPr>
            <w:r w:rsidRPr="00B320ED">
              <w:fldChar w:fldCharType="begin"/>
            </w:r>
            <w:r w:rsidRPr="00B320ED">
              <w:instrText xml:space="preserve"> LISTNUM  NumberDefault \l 8 </w:instrText>
            </w:r>
            <w:r w:rsidRPr="00B320ED">
              <w:fldChar w:fldCharType="end">
                <w:numberingChange w:id="3894" w:author="Angela Kluge" w:date="2014-02-08T11:40:00Z" w:original="l."/>
              </w:fldChar>
            </w:r>
          </w:p>
        </w:tc>
        <w:tc>
          <w:tcPr>
            <w:tcW w:w="1106" w:type="dxa"/>
            <w:tcBorders>
              <w:top w:val="single" w:sz="4" w:space="0" w:color="auto"/>
            </w:tcBorders>
            <w:shd w:val="clear" w:color="auto" w:fill="auto"/>
          </w:tcPr>
          <w:p w14:paraId="1D44C716" w14:textId="77777777" w:rsidR="000931D0" w:rsidRPr="00B320ED" w:rsidRDefault="000931D0" w:rsidP="001D04AF">
            <w:pPr>
              <w:pStyle w:val="TableCell2-0"/>
            </w:pPr>
            <w:r w:rsidRPr="00B320ED">
              <w:rPr>
                <w:rStyle w:val="ChSmallCaps"/>
              </w:rPr>
              <w:t>np</w:t>
            </w:r>
            <w:r w:rsidRPr="00B320ED">
              <w:t xml:space="preserve"> (</w:t>
            </w:r>
            <w:r w:rsidRPr="00B320ED">
              <w:rPr>
                <w:rStyle w:val="ChSmallCaps"/>
              </w:rPr>
              <w:t>inan</w:t>
            </w:r>
            <w:r w:rsidRPr="00B320ED">
              <w:t>)</w:t>
            </w:r>
          </w:p>
        </w:tc>
        <w:tc>
          <w:tcPr>
            <w:tcW w:w="822" w:type="dxa"/>
            <w:tcBorders>
              <w:top w:val="single" w:sz="4" w:space="0" w:color="auto"/>
            </w:tcBorders>
            <w:shd w:val="clear" w:color="auto" w:fill="auto"/>
          </w:tcPr>
          <w:p w14:paraId="729656D4" w14:textId="77777777" w:rsidR="000931D0" w:rsidRPr="00B320ED" w:rsidRDefault="000931D0" w:rsidP="001D04AF">
            <w:pPr>
              <w:pStyle w:val="TableCell2-0"/>
              <w:rPr>
                <w:rStyle w:val="ChItalBold"/>
              </w:rPr>
            </w:pPr>
            <w:r w:rsidRPr="00B320ED">
              <w:rPr>
                <w:rStyle w:val="ChItalBold"/>
              </w:rPr>
              <w:t>punya</w:t>
            </w:r>
          </w:p>
        </w:tc>
        <w:tc>
          <w:tcPr>
            <w:tcW w:w="992" w:type="dxa"/>
            <w:tcBorders>
              <w:top w:val="single" w:sz="4" w:space="0" w:color="auto"/>
            </w:tcBorders>
            <w:shd w:val="clear" w:color="auto" w:fill="auto"/>
          </w:tcPr>
          <w:p w14:paraId="0C8DF9EE" w14:textId="77777777" w:rsidR="000931D0" w:rsidRPr="00B320ED" w:rsidRDefault="000931D0" w:rsidP="001D04AF">
            <w:pPr>
              <w:pStyle w:val="TableCell2-0"/>
            </w:pPr>
            <w:r w:rsidRPr="00B320ED">
              <w:rPr>
                <w:rStyle w:val="ChSmallCaps"/>
              </w:rPr>
              <w:t>n</w:t>
            </w:r>
            <w:r w:rsidRPr="00B320ED">
              <w:t xml:space="preserve"> (</w:t>
            </w:r>
            <w:r w:rsidRPr="00B320ED">
              <w:rPr>
                <w:rStyle w:val="ChSmallCaps"/>
              </w:rPr>
              <w:t>al</w:t>
            </w:r>
            <w:r w:rsidRPr="00B320ED">
              <w:t>)</w:t>
            </w:r>
          </w:p>
        </w:tc>
        <w:tc>
          <w:tcPr>
            <w:tcW w:w="3515" w:type="dxa"/>
            <w:tcBorders>
              <w:top w:val="single" w:sz="4" w:space="0" w:color="auto"/>
              <w:right w:val="nil"/>
            </w:tcBorders>
            <w:shd w:val="clear" w:color="auto" w:fill="auto"/>
          </w:tcPr>
          <w:p w14:paraId="3DB9DD21" w14:textId="77777777" w:rsidR="000931D0" w:rsidRPr="00B320ED" w:rsidRDefault="00567190" w:rsidP="001D04AF">
            <w:pPr>
              <w:pStyle w:val="TableCell2-0"/>
              <w:rPr>
                <w:rStyle w:val="ChItalBold"/>
              </w:rPr>
            </w:pPr>
            <w:r w:rsidRPr="00B320ED">
              <w:rPr>
                <w:rStyle w:val="ChItalBold"/>
              </w:rPr>
              <w:t>kebung</w:t>
            </w:r>
            <w:r w:rsidR="000931D0" w:rsidRPr="00B320ED">
              <w:rPr>
                <w:rStyle w:val="ChItalBold"/>
              </w:rPr>
              <w:t xml:space="preserve"> ini punya hasil</w:t>
            </w:r>
          </w:p>
        </w:tc>
      </w:tr>
      <w:tr w:rsidR="00AC23C4" w:rsidRPr="00B320ED" w14:paraId="0A9A68A4" w14:textId="77777777" w:rsidTr="00415344">
        <w:tc>
          <w:tcPr>
            <w:tcW w:w="284" w:type="dxa"/>
            <w:tcBorders>
              <w:top w:val="nil"/>
              <w:left w:val="nil"/>
              <w:bottom w:val="nil"/>
            </w:tcBorders>
            <w:shd w:val="clear" w:color="auto" w:fill="auto"/>
          </w:tcPr>
          <w:p w14:paraId="23EE9C72" w14:textId="77777777" w:rsidR="000931D0" w:rsidRPr="00B320ED" w:rsidRDefault="000931D0" w:rsidP="001D04AF">
            <w:pPr>
              <w:pStyle w:val="TableCell0-2"/>
            </w:pPr>
          </w:p>
        </w:tc>
        <w:tc>
          <w:tcPr>
            <w:tcW w:w="1106" w:type="dxa"/>
            <w:tcBorders>
              <w:top w:val="nil"/>
              <w:bottom w:val="nil"/>
            </w:tcBorders>
            <w:shd w:val="clear" w:color="auto" w:fill="auto"/>
          </w:tcPr>
          <w:p w14:paraId="13F475DE" w14:textId="77777777" w:rsidR="000931D0" w:rsidRPr="00B320ED" w:rsidRDefault="000931D0" w:rsidP="001D04AF">
            <w:pPr>
              <w:pStyle w:val="TableCell0-2"/>
            </w:pPr>
          </w:p>
        </w:tc>
        <w:tc>
          <w:tcPr>
            <w:tcW w:w="822" w:type="dxa"/>
            <w:tcBorders>
              <w:top w:val="nil"/>
              <w:bottom w:val="nil"/>
            </w:tcBorders>
            <w:shd w:val="clear" w:color="auto" w:fill="auto"/>
          </w:tcPr>
          <w:p w14:paraId="245A7ED2" w14:textId="77777777" w:rsidR="000931D0" w:rsidRPr="00B320ED" w:rsidRDefault="000931D0" w:rsidP="001D04AF">
            <w:pPr>
              <w:pStyle w:val="TableCell0-2"/>
            </w:pPr>
          </w:p>
        </w:tc>
        <w:tc>
          <w:tcPr>
            <w:tcW w:w="992" w:type="dxa"/>
            <w:tcBorders>
              <w:top w:val="nil"/>
              <w:bottom w:val="nil"/>
            </w:tcBorders>
            <w:shd w:val="clear" w:color="auto" w:fill="auto"/>
          </w:tcPr>
          <w:p w14:paraId="3EC00878" w14:textId="77777777" w:rsidR="000931D0" w:rsidRPr="00B320ED" w:rsidRDefault="000931D0" w:rsidP="001D04AF">
            <w:pPr>
              <w:pStyle w:val="TableCell0-2"/>
            </w:pPr>
          </w:p>
        </w:tc>
        <w:tc>
          <w:tcPr>
            <w:tcW w:w="3515" w:type="dxa"/>
            <w:tcBorders>
              <w:top w:val="nil"/>
              <w:bottom w:val="nil"/>
              <w:right w:val="nil"/>
            </w:tcBorders>
            <w:shd w:val="clear" w:color="auto" w:fill="auto"/>
          </w:tcPr>
          <w:p w14:paraId="6811B6B0" w14:textId="77777777" w:rsidR="000931D0" w:rsidRPr="00B320ED" w:rsidRDefault="000931D0" w:rsidP="001D04AF">
            <w:pPr>
              <w:pStyle w:val="TableCell0-2"/>
            </w:pPr>
            <w:r w:rsidRPr="00B320ED">
              <w:t xml:space="preserve">garden </w:t>
            </w:r>
            <w:r w:rsidRPr="00B320ED">
              <w:rPr>
                <w:rStyle w:val="ChSmallCaps"/>
              </w:rPr>
              <w:t>d.prox</w:t>
            </w:r>
            <w:r w:rsidRPr="00B320ED">
              <w:t xml:space="preserve"> </w:t>
            </w:r>
            <w:r w:rsidRPr="00B320ED">
              <w:rPr>
                <w:rStyle w:val="ChSmallCaps"/>
              </w:rPr>
              <w:t>poss</w:t>
            </w:r>
            <w:r w:rsidRPr="00B320ED">
              <w:t xml:space="preserve"> product</w:t>
            </w:r>
          </w:p>
        </w:tc>
      </w:tr>
      <w:tr w:rsidR="00AC23C4" w:rsidRPr="00B320ED" w14:paraId="77D72D6E" w14:textId="77777777" w:rsidTr="00415344">
        <w:tc>
          <w:tcPr>
            <w:tcW w:w="284" w:type="dxa"/>
            <w:tcBorders>
              <w:left w:val="nil"/>
              <w:bottom w:val="single" w:sz="4" w:space="0" w:color="auto"/>
            </w:tcBorders>
            <w:shd w:val="clear" w:color="auto" w:fill="auto"/>
          </w:tcPr>
          <w:p w14:paraId="60AD01DD" w14:textId="77777777" w:rsidR="000931D0" w:rsidRPr="00B320ED" w:rsidRDefault="000931D0" w:rsidP="001D04AF">
            <w:pPr>
              <w:pStyle w:val="TableCell0-2Break"/>
            </w:pPr>
          </w:p>
        </w:tc>
        <w:tc>
          <w:tcPr>
            <w:tcW w:w="1106" w:type="dxa"/>
            <w:tcBorders>
              <w:bottom w:val="single" w:sz="4" w:space="0" w:color="auto"/>
            </w:tcBorders>
            <w:shd w:val="clear" w:color="auto" w:fill="auto"/>
          </w:tcPr>
          <w:p w14:paraId="682D7484" w14:textId="77777777" w:rsidR="000931D0" w:rsidRPr="00B320ED" w:rsidRDefault="000931D0" w:rsidP="001D04AF">
            <w:pPr>
              <w:pStyle w:val="TableCell0-2Break"/>
            </w:pPr>
          </w:p>
        </w:tc>
        <w:tc>
          <w:tcPr>
            <w:tcW w:w="822" w:type="dxa"/>
            <w:tcBorders>
              <w:bottom w:val="single" w:sz="4" w:space="0" w:color="auto"/>
            </w:tcBorders>
            <w:shd w:val="clear" w:color="auto" w:fill="auto"/>
          </w:tcPr>
          <w:p w14:paraId="32DBE81C" w14:textId="77777777" w:rsidR="000931D0" w:rsidRPr="00B320ED" w:rsidRDefault="000931D0" w:rsidP="001D04AF">
            <w:pPr>
              <w:pStyle w:val="TableCell0-2Break"/>
            </w:pPr>
          </w:p>
        </w:tc>
        <w:tc>
          <w:tcPr>
            <w:tcW w:w="992" w:type="dxa"/>
            <w:tcBorders>
              <w:bottom w:val="single" w:sz="4" w:space="0" w:color="auto"/>
            </w:tcBorders>
            <w:shd w:val="clear" w:color="auto" w:fill="auto"/>
          </w:tcPr>
          <w:p w14:paraId="39645330" w14:textId="77777777" w:rsidR="000931D0" w:rsidRPr="00B320ED" w:rsidRDefault="000931D0" w:rsidP="001D04AF">
            <w:pPr>
              <w:pStyle w:val="TableCell0-2Break"/>
            </w:pPr>
          </w:p>
        </w:tc>
        <w:tc>
          <w:tcPr>
            <w:tcW w:w="3515" w:type="dxa"/>
            <w:tcBorders>
              <w:bottom w:val="single" w:sz="4" w:space="0" w:color="auto"/>
              <w:right w:val="nil"/>
            </w:tcBorders>
            <w:shd w:val="clear" w:color="auto" w:fill="auto"/>
          </w:tcPr>
          <w:p w14:paraId="58D82A2F" w14:textId="1B4AC201" w:rsidR="000931D0" w:rsidRPr="00B320ED" w:rsidRDefault="00B7093A" w:rsidP="001D04AF">
            <w:pPr>
              <w:pStyle w:val="TableCell0-2Break"/>
            </w:pPr>
            <w:r>
              <w:t>‘</w:t>
            </w:r>
            <w:r w:rsidR="000931D0" w:rsidRPr="00B320ED">
              <w:t>this garden</w:t>
            </w:r>
            <w:r>
              <w:t>’</w:t>
            </w:r>
            <w:r w:rsidR="000931D0" w:rsidRPr="00B320ED">
              <w:t>s products</w:t>
            </w:r>
            <w:r>
              <w:t>’</w:t>
            </w:r>
          </w:p>
        </w:tc>
      </w:tr>
    </w:tbl>
    <w:p w14:paraId="14F6C56E" w14:textId="1361F16B" w:rsidR="000931D0" w:rsidRPr="00856563" w:rsidRDefault="000931D0" w:rsidP="00822EFE">
      <w:pPr>
        <w:pStyle w:val="Body0005after05before"/>
      </w:pPr>
      <w:r w:rsidRPr="00856563">
        <w:t xml:space="preserve">With respect to the possessive marking of </w:t>
      </w:r>
      <w:r w:rsidR="00E23C85">
        <w:t xml:space="preserve">personal </w:t>
      </w:r>
      <w:r w:rsidR="00E23C85" w:rsidRPr="00856563">
        <w:t>pronoun</w:t>
      </w:r>
      <w:r w:rsidRPr="00856563">
        <w:t xml:space="preserve">s, there are no prosodic restrictions on the use of the two possessive marker forms: either can occur with the long and the short </w:t>
      </w:r>
      <w:r>
        <w:rPr>
          <w:lang w:eastAsia="en-US"/>
        </w:rPr>
        <w:t>pronoun</w:t>
      </w:r>
      <w:r w:rsidRPr="00856563">
        <w:t xml:space="preserve"> forms, as illustrated in </w:t>
      </w:r>
      <w:r w:rsidRPr="00856563">
        <w:fldChar w:fldCharType="begin"/>
      </w:r>
      <w:r w:rsidRPr="00856563">
        <w:instrText xml:space="preserve"> REF _Ref281646465 \h </w:instrText>
      </w:r>
      <w:r w:rsidRPr="00856563">
        <w:fldChar w:fldCharType="separate"/>
      </w:r>
      <w:r w:rsidR="00154D81" w:rsidRPr="00856563">
        <w:t xml:space="preserve">Table </w:t>
      </w:r>
      <w:r w:rsidR="00154D81">
        <w:rPr>
          <w:noProof/>
          <w:cs/>
        </w:rPr>
        <w:t>‎</w:t>
      </w:r>
      <w:r w:rsidR="00154D81">
        <w:rPr>
          <w:noProof/>
        </w:rPr>
        <w:t>9</w:t>
      </w:r>
      <w:r w:rsidR="00154D81">
        <w:t>.</w:t>
      </w:r>
      <w:r w:rsidR="00154D81">
        <w:rPr>
          <w:noProof/>
        </w:rPr>
        <w:t>2</w:t>
      </w:r>
      <w:r w:rsidRPr="00856563">
        <w:fldChar w:fldCharType="end"/>
      </w:r>
      <w:r w:rsidRPr="00856563">
        <w:t>.</w:t>
      </w:r>
      <w:r w:rsidR="007D5F0D" w:rsidRPr="00856563">
        <w:rPr>
          <w:rStyle w:val="FootnoteReference"/>
        </w:rPr>
        <w:footnoteReference w:id="210"/>
      </w:r>
      <w:r w:rsidRPr="00856563">
        <w:t xml:space="preserve"> (The </w:t>
      </w:r>
      <w:r>
        <w:rPr>
          <w:lang w:eastAsia="en-US"/>
        </w:rPr>
        <w:t>pronoun</w:t>
      </w:r>
      <w:r w:rsidRPr="00856563">
        <w:t xml:space="preserve"> </w:t>
      </w:r>
      <w:r w:rsidRPr="00856563">
        <w:rPr>
          <w:rStyle w:val="ChItalBold"/>
        </w:rPr>
        <w:t>ko</w:t>
      </w:r>
      <w:r w:rsidRPr="00856563">
        <w:t xml:space="preserve"> </w:t>
      </w:r>
      <w:r w:rsidR="00B7093A">
        <w:t>‘</w:t>
      </w:r>
      <w:r w:rsidRPr="00856563">
        <w:t>2</w:t>
      </w:r>
      <w:r w:rsidRPr="0099608C">
        <w:rPr>
          <w:rStyle w:val="ChSmallCaps"/>
        </w:rPr>
        <w:t>sg</w:t>
      </w:r>
      <w:r w:rsidR="00B7093A">
        <w:t>’</w:t>
      </w:r>
      <w:r w:rsidRPr="00856563">
        <w:t xml:space="preserve"> does not have a short form.)</w:t>
      </w:r>
      <w:r w:rsidR="00627FC4">
        <w:t xml:space="preserve"> (Pronouns are discussed in details in Chapter </w:t>
      </w:r>
      <w:r w:rsidR="00627FC4">
        <w:fldChar w:fldCharType="begin"/>
      </w:r>
      <w:r w:rsidR="00627FC4">
        <w:instrText xml:space="preserve"> REF _Ref354490894 \w \h </w:instrText>
      </w:r>
      <w:r w:rsidR="00627FC4">
        <w:fldChar w:fldCharType="separate"/>
      </w:r>
      <w:r w:rsidR="00154D81">
        <w:rPr>
          <w:cs/>
        </w:rPr>
        <w:t>‎</w:t>
      </w:r>
      <w:r w:rsidR="00154D81">
        <w:t>6</w:t>
      </w:r>
      <w:r w:rsidR="00627FC4">
        <w:fldChar w:fldCharType="end"/>
      </w:r>
      <w:r w:rsidR="00627FC4">
        <w:t>.)</w:t>
      </w:r>
    </w:p>
    <w:p w14:paraId="5A00D929" w14:textId="77777777" w:rsidR="000931D0" w:rsidRDefault="000931D0" w:rsidP="000931D0">
      <w:pPr>
        <w:pStyle w:val="Caption"/>
      </w:pPr>
      <w:bookmarkStart w:id="3895" w:name="_Ref281646465"/>
      <w:r w:rsidRPr="00856563">
        <w:t xml:space="preserve">Table </w:t>
      </w:r>
      <w:fldSimple w:instr=" STYLEREF 1 \s ">
        <w:r w:rsidR="00154D81">
          <w:rPr>
            <w:noProof/>
            <w:cs/>
          </w:rPr>
          <w:t>‎</w:t>
        </w:r>
        <w:r w:rsidR="00154D81">
          <w:rPr>
            <w:noProof/>
          </w:rPr>
          <w:t>9</w:t>
        </w:r>
      </w:fldSimple>
      <w:r w:rsidR="00F207A1">
        <w:t>.</w:t>
      </w:r>
      <w:fldSimple w:instr=" SEQ Table \* ARABIC \s 1 ">
        <w:r w:rsidR="00154D81">
          <w:rPr>
            <w:noProof/>
          </w:rPr>
          <w:t>2</w:t>
        </w:r>
      </w:fldSimple>
      <w:bookmarkEnd w:id="3895"/>
      <w:r w:rsidRPr="00856563">
        <w:t>:</w:t>
      </w:r>
      <w:r w:rsidRPr="00856563">
        <w:tab/>
        <w:t xml:space="preserve">Possessive marking of </w:t>
      </w:r>
      <w:r w:rsidR="00E23C85">
        <w:t xml:space="preserve">personal </w:t>
      </w:r>
      <w:r w:rsidR="00E23C85" w:rsidRPr="00856563">
        <w:t>pronoun</w:t>
      </w:r>
      <w:r w:rsidRPr="00856563">
        <w:t>s</w:t>
      </w:r>
      <w:r w:rsidRPr="00856563">
        <w:rPr>
          <w:rStyle w:val="FootnoteReference"/>
        </w:rPr>
        <w:footnoteReference w:id="211"/>
      </w:r>
    </w:p>
    <w:tbl>
      <w:tblPr>
        <w:tblW w:w="6719" w:type="dxa"/>
        <w:tblInd w:w="1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552"/>
        <w:gridCol w:w="85"/>
        <w:gridCol w:w="2126"/>
        <w:gridCol w:w="1950"/>
        <w:gridCol w:w="6"/>
      </w:tblGrid>
      <w:tr w:rsidR="000931D0" w:rsidRPr="00856563" w14:paraId="39B6F9DA" w14:textId="77777777" w:rsidTr="00415344">
        <w:trPr>
          <w:tblHeader/>
        </w:trPr>
        <w:tc>
          <w:tcPr>
            <w:tcW w:w="2552" w:type="dxa"/>
            <w:tcBorders>
              <w:top w:val="single" w:sz="4" w:space="0" w:color="auto"/>
              <w:left w:val="nil"/>
              <w:bottom w:val="single" w:sz="4" w:space="0" w:color="auto"/>
            </w:tcBorders>
            <w:shd w:val="clear" w:color="auto" w:fill="auto"/>
          </w:tcPr>
          <w:p w14:paraId="6D97EFAE" w14:textId="77777777" w:rsidR="000931D0" w:rsidRPr="00856563" w:rsidRDefault="000931D0" w:rsidP="001D04AF">
            <w:pPr>
              <w:pStyle w:val="TableHd"/>
            </w:pPr>
            <w:r w:rsidRPr="00856563">
              <w:t xml:space="preserve">Possessive </w:t>
            </w:r>
            <w:r>
              <w:t>construction</w:t>
            </w:r>
          </w:p>
        </w:tc>
        <w:tc>
          <w:tcPr>
            <w:tcW w:w="2211" w:type="dxa"/>
            <w:gridSpan w:val="2"/>
            <w:tcBorders>
              <w:top w:val="single" w:sz="4" w:space="0" w:color="auto"/>
              <w:bottom w:val="single" w:sz="4" w:space="0" w:color="auto"/>
            </w:tcBorders>
            <w:shd w:val="clear" w:color="auto" w:fill="auto"/>
          </w:tcPr>
          <w:p w14:paraId="78D2D4BA" w14:textId="77777777" w:rsidR="000931D0" w:rsidRPr="00856563" w:rsidRDefault="00395409" w:rsidP="001D04AF">
            <w:pPr>
              <w:pStyle w:val="TableHd"/>
            </w:pPr>
            <w:r>
              <w:t>Glosses</w:t>
            </w:r>
          </w:p>
        </w:tc>
        <w:tc>
          <w:tcPr>
            <w:tcW w:w="1956" w:type="dxa"/>
            <w:gridSpan w:val="2"/>
            <w:tcBorders>
              <w:top w:val="single" w:sz="4" w:space="0" w:color="auto"/>
              <w:bottom w:val="single" w:sz="4" w:space="0" w:color="auto"/>
              <w:right w:val="nil"/>
            </w:tcBorders>
            <w:shd w:val="clear" w:color="auto" w:fill="auto"/>
          </w:tcPr>
          <w:p w14:paraId="4B37E0C6" w14:textId="77777777" w:rsidR="000931D0" w:rsidRPr="00856563" w:rsidRDefault="000931D0" w:rsidP="001D04AF">
            <w:pPr>
              <w:pStyle w:val="TableHd"/>
            </w:pPr>
            <w:r w:rsidRPr="00856563">
              <w:t>Free translation</w:t>
            </w:r>
          </w:p>
        </w:tc>
      </w:tr>
      <w:tr w:rsidR="000931D0" w:rsidRPr="00856563" w14:paraId="66C3403F" w14:textId="77777777" w:rsidTr="00415344">
        <w:tc>
          <w:tcPr>
            <w:tcW w:w="6719" w:type="dxa"/>
            <w:gridSpan w:val="5"/>
            <w:tcBorders>
              <w:top w:val="single" w:sz="4" w:space="0" w:color="auto"/>
              <w:left w:val="nil"/>
              <w:bottom w:val="nil"/>
              <w:right w:val="nil"/>
            </w:tcBorders>
            <w:shd w:val="clear" w:color="auto" w:fill="auto"/>
          </w:tcPr>
          <w:p w14:paraId="3B9BE594" w14:textId="3161371F" w:rsidR="000931D0" w:rsidRPr="00856563" w:rsidRDefault="000931D0" w:rsidP="001D04AF">
            <w:pPr>
              <w:pStyle w:val="TableCell2-2"/>
            </w:pPr>
            <w:r w:rsidRPr="00856563">
              <w:t xml:space="preserve">Possessive marking with </w:t>
            </w:r>
            <w:r w:rsidRPr="00856563">
              <w:rPr>
                <w:rStyle w:val="ChItalBold"/>
              </w:rPr>
              <w:t>punya</w:t>
            </w:r>
            <w:r w:rsidRPr="00856563">
              <w:t xml:space="preserve"> </w:t>
            </w:r>
            <w:r w:rsidR="00B7093A">
              <w:t>‘</w:t>
            </w:r>
            <w:r w:rsidRPr="0099608C">
              <w:rPr>
                <w:rStyle w:val="ChSmallCaps"/>
              </w:rPr>
              <w:t>poss</w:t>
            </w:r>
            <w:r w:rsidR="00B7093A">
              <w:t>’</w:t>
            </w:r>
          </w:p>
        </w:tc>
      </w:tr>
      <w:tr w:rsidR="000931D0" w:rsidRPr="00856563" w14:paraId="58999E6B" w14:textId="77777777" w:rsidTr="00415344">
        <w:tc>
          <w:tcPr>
            <w:tcW w:w="6719" w:type="dxa"/>
            <w:gridSpan w:val="5"/>
            <w:tcBorders>
              <w:top w:val="nil"/>
              <w:left w:val="nil"/>
              <w:bottom w:val="single" w:sz="4" w:space="0" w:color="auto"/>
              <w:right w:val="nil"/>
            </w:tcBorders>
            <w:shd w:val="clear" w:color="auto" w:fill="auto"/>
          </w:tcPr>
          <w:p w14:paraId="6B8496C9" w14:textId="7E4CF8E8" w:rsidR="000931D0" w:rsidRPr="00856563" w:rsidRDefault="000931D0" w:rsidP="001D04AF">
            <w:pPr>
              <w:pStyle w:val="TableCell0-2"/>
            </w:pPr>
            <w:r w:rsidRPr="00856563">
              <w:t xml:space="preserve">Long </w:t>
            </w:r>
            <w:r w:rsidR="003036E7">
              <w:t xml:space="preserve">personal </w:t>
            </w:r>
            <w:r w:rsidR="003036E7" w:rsidRPr="00856563">
              <w:t>pronoun</w:t>
            </w:r>
            <w:r w:rsidRPr="00856563">
              <w:t xml:space="preserve"> form</w:t>
            </w:r>
            <w:r w:rsidR="00DF5D68">
              <w:t xml:space="preserve"> – </w:t>
            </w:r>
            <w:r w:rsidRPr="00856563">
              <w:rPr>
                <w:rStyle w:val="ChItalBold"/>
              </w:rPr>
              <w:t>punya</w:t>
            </w:r>
            <w:r w:rsidRPr="00856563">
              <w:t xml:space="preserve"> </w:t>
            </w:r>
            <w:r w:rsidR="00B7093A">
              <w:t>‘</w:t>
            </w:r>
            <w:r w:rsidRPr="0099608C">
              <w:rPr>
                <w:rStyle w:val="ChSmallCaps"/>
              </w:rPr>
              <w:t>poss</w:t>
            </w:r>
            <w:r w:rsidR="00B7093A">
              <w:t>’</w:t>
            </w:r>
          </w:p>
        </w:tc>
      </w:tr>
      <w:tr w:rsidR="000931D0" w:rsidRPr="00856563" w14:paraId="4CF95F57" w14:textId="77777777" w:rsidTr="00415344">
        <w:tc>
          <w:tcPr>
            <w:tcW w:w="2637" w:type="dxa"/>
            <w:gridSpan w:val="2"/>
            <w:tcBorders>
              <w:top w:val="single" w:sz="4" w:space="0" w:color="auto"/>
              <w:left w:val="nil"/>
            </w:tcBorders>
            <w:shd w:val="clear" w:color="auto" w:fill="auto"/>
          </w:tcPr>
          <w:p w14:paraId="185F6363" w14:textId="77777777" w:rsidR="000931D0" w:rsidRPr="00856563" w:rsidRDefault="000931D0" w:rsidP="001D04AF">
            <w:pPr>
              <w:pStyle w:val="TableCell2-2"/>
              <w:rPr>
                <w:rStyle w:val="ChItalBold"/>
              </w:rPr>
            </w:pPr>
            <w:r w:rsidRPr="00856563">
              <w:rPr>
                <w:rStyle w:val="ChItalBold"/>
              </w:rPr>
              <w:t>saya punya sabit</w:t>
            </w:r>
          </w:p>
        </w:tc>
        <w:tc>
          <w:tcPr>
            <w:tcW w:w="2126" w:type="dxa"/>
            <w:tcBorders>
              <w:top w:val="single" w:sz="4" w:space="0" w:color="auto"/>
            </w:tcBorders>
            <w:shd w:val="clear" w:color="auto" w:fill="auto"/>
          </w:tcPr>
          <w:p w14:paraId="1E7491C0" w14:textId="77777777" w:rsidR="000931D0" w:rsidRPr="00856563" w:rsidRDefault="000931D0" w:rsidP="001D04AF">
            <w:pPr>
              <w:pStyle w:val="TableCell2-2"/>
            </w:pPr>
            <w:r w:rsidRPr="00856563">
              <w:t>1</w:t>
            </w:r>
            <w:r w:rsidRPr="0099608C">
              <w:rPr>
                <w:rStyle w:val="ChSmallCaps"/>
              </w:rPr>
              <w:t>sg</w:t>
            </w:r>
            <w:r w:rsidRPr="00856563">
              <w:t xml:space="preserve"> </w:t>
            </w:r>
            <w:r w:rsidRPr="0099608C">
              <w:rPr>
                <w:rStyle w:val="ChSmallCaps"/>
              </w:rPr>
              <w:t>poss</w:t>
            </w:r>
            <w:r w:rsidRPr="00856563">
              <w:t xml:space="preserve"> sickle</w:t>
            </w:r>
          </w:p>
        </w:tc>
        <w:tc>
          <w:tcPr>
            <w:tcW w:w="1956" w:type="dxa"/>
            <w:gridSpan w:val="2"/>
            <w:tcBorders>
              <w:top w:val="single" w:sz="4" w:space="0" w:color="auto"/>
              <w:right w:val="nil"/>
            </w:tcBorders>
            <w:shd w:val="clear" w:color="auto" w:fill="auto"/>
          </w:tcPr>
          <w:p w14:paraId="790842D8" w14:textId="45490142" w:rsidR="000931D0" w:rsidRPr="00856563" w:rsidRDefault="00B7093A" w:rsidP="001D04AF">
            <w:pPr>
              <w:pStyle w:val="TableCell2-2"/>
            </w:pPr>
            <w:r>
              <w:t>‘</w:t>
            </w:r>
            <w:r w:rsidR="000931D0" w:rsidRPr="00856563">
              <w:t>my sickle</w:t>
            </w:r>
            <w:r>
              <w:t>’</w:t>
            </w:r>
          </w:p>
        </w:tc>
      </w:tr>
      <w:tr w:rsidR="000931D0" w:rsidRPr="00856563" w14:paraId="23FDC6F6" w14:textId="77777777" w:rsidTr="00415344">
        <w:tc>
          <w:tcPr>
            <w:tcW w:w="2637" w:type="dxa"/>
            <w:gridSpan w:val="2"/>
            <w:tcBorders>
              <w:left w:val="nil"/>
            </w:tcBorders>
            <w:shd w:val="clear" w:color="auto" w:fill="auto"/>
          </w:tcPr>
          <w:p w14:paraId="15CB64A6" w14:textId="77777777" w:rsidR="000931D0" w:rsidRPr="00856563" w:rsidRDefault="000931D0" w:rsidP="001D04AF">
            <w:pPr>
              <w:pStyle w:val="TableCell0-2"/>
              <w:rPr>
                <w:rStyle w:val="ChItalBold"/>
              </w:rPr>
            </w:pPr>
            <w:r w:rsidRPr="00856563">
              <w:rPr>
                <w:rStyle w:val="ChItalBold"/>
              </w:rPr>
              <w:t>ko punya barang</w:t>
            </w:r>
          </w:p>
        </w:tc>
        <w:tc>
          <w:tcPr>
            <w:tcW w:w="2126" w:type="dxa"/>
            <w:shd w:val="clear" w:color="auto" w:fill="auto"/>
          </w:tcPr>
          <w:p w14:paraId="36E0F831" w14:textId="77777777" w:rsidR="000931D0" w:rsidRPr="00856563" w:rsidRDefault="000931D0" w:rsidP="001D04AF">
            <w:pPr>
              <w:pStyle w:val="TableCell0-2"/>
            </w:pPr>
            <w:r w:rsidRPr="00856563">
              <w:t>2</w:t>
            </w:r>
            <w:r w:rsidRPr="0099608C">
              <w:rPr>
                <w:rStyle w:val="ChSmallCaps"/>
              </w:rPr>
              <w:t>sg</w:t>
            </w:r>
            <w:r w:rsidRPr="00856563">
              <w:t xml:space="preserve"> </w:t>
            </w:r>
            <w:r w:rsidRPr="0099608C">
              <w:rPr>
                <w:rStyle w:val="ChSmallCaps"/>
              </w:rPr>
              <w:t>poss</w:t>
            </w:r>
            <w:r w:rsidRPr="00856563">
              <w:t xml:space="preserve"> </w:t>
            </w:r>
            <w:r>
              <w:t>stuff</w:t>
            </w:r>
          </w:p>
        </w:tc>
        <w:tc>
          <w:tcPr>
            <w:tcW w:w="1956" w:type="dxa"/>
            <w:gridSpan w:val="2"/>
            <w:tcBorders>
              <w:right w:val="nil"/>
            </w:tcBorders>
            <w:shd w:val="clear" w:color="auto" w:fill="auto"/>
          </w:tcPr>
          <w:p w14:paraId="6F9E3901" w14:textId="059822D0" w:rsidR="000931D0" w:rsidRPr="00856563" w:rsidRDefault="00B7093A" w:rsidP="001D04AF">
            <w:pPr>
              <w:pStyle w:val="TableCell0-2"/>
            </w:pPr>
            <w:r>
              <w:t>‘</w:t>
            </w:r>
            <w:r w:rsidR="000931D0" w:rsidRPr="00856563">
              <w:t>your belongings</w:t>
            </w:r>
            <w:r>
              <w:t>’</w:t>
            </w:r>
          </w:p>
        </w:tc>
      </w:tr>
      <w:tr w:rsidR="000931D0" w:rsidRPr="00856563" w14:paraId="59C48C9A" w14:textId="77777777" w:rsidTr="00415344">
        <w:tc>
          <w:tcPr>
            <w:tcW w:w="2637" w:type="dxa"/>
            <w:gridSpan w:val="2"/>
            <w:tcBorders>
              <w:left w:val="nil"/>
            </w:tcBorders>
            <w:shd w:val="clear" w:color="auto" w:fill="auto"/>
          </w:tcPr>
          <w:p w14:paraId="59C69EE9" w14:textId="77777777" w:rsidR="000931D0" w:rsidRPr="00856563" w:rsidRDefault="000931D0" w:rsidP="001D04AF">
            <w:pPr>
              <w:pStyle w:val="TableCell0-2"/>
              <w:rPr>
                <w:rStyle w:val="ChItalBold"/>
              </w:rPr>
            </w:pPr>
            <w:r w:rsidRPr="00856563">
              <w:rPr>
                <w:rStyle w:val="ChItalBold"/>
              </w:rPr>
              <w:t>dia punya nama</w:t>
            </w:r>
          </w:p>
        </w:tc>
        <w:tc>
          <w:tcPr>
            <w:tcW w:w="2126" w:type="dxa"/>
            <w:shd w:val="clear" w:color="auto" w:fill="auto"/>
          </w:tcPr>
          <w:p w14:paraId="33CB3ECA" w14:textId="77777777" w:rsidR="000931D0" w:rsidRPr="00856563" w:rsidRDefault="000931D0" w:rsidP="001D04AF">
            <w:pPr>
              <w:pStyle w:val="TableCell0-2"/>
            </w:pPr>
            <w:r w:rsidRPr="00856563">
              <w:t>3</w:t>
            </w:r>
            <w:r w:rsidRPr="0099608C">
              <w:rPr>
                <w:rStyle w:val="ChSmallCaps"/>
              </w:rPr>
              <w:t>sg</w:t>
            </w:r>
            <w:r w:rsidRPr="00856563">
              <w:t xml:space="preserve"> </w:t>
            </w:r>
            <w:r w:rsidRPr="0099608C">
              <w:rPr>
                <w:rStyle w:val="ChSmallCaps"/>
              </w:rPr>
              <w:t>poss</w:t>
            </w:r>
            <w:r w:rsidRPr="00856563">
              <w:t xml:space="preserve"> name</w:t>
            </w:r>
          </w:p>
        </w:tc>
        <w:tc>
          <w:tcPr>
            <w:tcW w:w="1956" w:type="dxa"/>
            <w:gridSpan w:val="2"/>
            <w:tcBorders>
              <w:right w:val="nil"/>
            </w:tcBorders>
            <w:shd w:val="clear" w:color="auto" w:fill="auto"/>
          </w:tcPr>
          <w:p w14:paraId="1734A5AD" w14:textId="2F644517" w:rsidR="000931D0" w:rsidRPr="00856563" w:rsidRDefault="00B7093A" w:rsidP="001D04AF">
            <w:pPr>
              <w:pStyle w:val="TableCell0-2"/>
            </w:pPr>
            <w:r>
              <w:t>‘</w:t>
            </w:r>
            <w:r w:rsidR="000931D0" w:rsidRPr="00856563">
              <w:t>his name</w:t>
            </w:r>
            <w:r>
              <w:t>’</w:t>
            </w:r>
          </w:p>
        </w:tc>
      </w:tr>
      <w:tr w:rsidR="000931D0" w:rsidRPr="00856563" w14:paraId="7A925836" w14:textId="77777777" w:rsidTr="00415344">
        <w:tc>
          <w:tcPr>
            <w:tcW w:w="2637" w:type="dxa"/>
            <w:gridSpan w:val="2"/>
            <w:tcBorders>
              <w:left w:val="nil"/>
            </w:tcBorders>
            <w:shd w:val="clear" w:color="auto" w:fill="auto"/>
          </w:tcPr>
          <w:p w14:paraId="6452D6F8" w14:textId="77777777" w:rsidR="000931D0" w:rsidRPr="00856563" w:rsidRDefault="000931D0" w:rsidP="001D04AF">
            <w:pPr>
              <w:pStyle w:val="TableCell0-2"/>
              <w:rPr>
                <w:rStyle w:val="ChItalBold"/>
              </w:rPr>
            </w:pPr>
            <w:r>
              <w:rPr>
                <w:rStyle w:val="ChItalBold"/>
              </w:rPr>
              <w:t>kitorang</w:t>
            </w:r>
            <w:r w:rsidRPr="00856563">
              <w:rPr>
                <w:rStyle w:val="ChItalBold"/>
              </w:rPr>
              <w:t xml:space="preserve"> punya kekurangan</w:t>
            </w:r>
            <w:r w:rsidR="00567190">
              <w:rPr>
                <w:rStyle w:val="ChItalBold"/>
              </w:rPr>
              <w:t>g</w:t>
            </w:r>
          </w:p>
        </w:tc>
        <w:tc>
          <w:tcPr>
            <w:tcW w:w="2126" w:type="dxa"/>
            <w:shd w:val="clear" w:color="auto" w:fill="auto"/>
          </w:tcPr>
          <w:p w14:paraId="590DDEEE"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Pr="00856563">
              <w:t xml:space="preserve"> shortcoming</w:t>
            </w:r>
          </w:p>
        </w:tc>
        <w:tc>
          <w:tcPr>
            <w:tcW w:w="1956" w:type="dxa"/>
            <w:gridSpan w:val="2"/>
            <w:tcBorders>
              <w:right w:val="nil"/>
            </w:tcBorders>
            <w:shd w:val="clear" w:color="auto" w:fill="auto"/>
          </w:tcPr>
          <w:p w14:paraId="042E2D73" w14:textId="2C1DB1D6" w:rsidR="000931D0" w:rsidRPr="00856563" w:rsidRDefault="00B7093A" w:rsidP="001D04AF">
            <w:pPr>
              <w:pStyle w:val="TableCell0-2"/>
            </w:pPr>
            <w:r>
              <w:t>‘</w:t>
            </w:r>
            <w:r w:rsidR="000931D0" w:rsidRPr="00856563">
              <w:t>our shortcoming</w:t>
            </w:r>
            <w:r w:rsidR="00395409">
              <w:t>s</w:t>
            </w:r>
            <w:r>
              <w:t>’</w:t>
            </w:r>
          </w:p>
        </w:tc>
      </w:tr>
      <w:tr w:rsidR="000931D0" w:rsidRPr="00856563" w14:paraId="3F8D0E41" w14:textId="77777777" w:rsidTr="00415344">
        <w:tc>
          <w:tcPr>
            <w:tcW w:w="2637" w:type="dxa"/>
            <w:gridSpan w:val="2"/>
            <w:tcBorders>
              <w:left w:val="nil"/>
            </w:tcBorders>
            <w:shd w:val="clear" w:color="auto" w:fill="auto"/>
          </w:tcPr>
          <w:p w14:paraId="5B4EFBBD" w14:textId="77777777" w:rsidR="000931D0" w:rsidRPr="00856563" w:rsidRDefault="000931D0" w:rsidP="001D04AF">
            <w:pPr>
              <w:pStyle w:val="TableCell0-2"/>
              <w:rPr>
                <w:rStyle w:val="ChItalBold"/>
              </w:rPr>
            </w:pPr>
            <w:r w:rsidRPr="00856563">
              <w:rPr>
                <w:rStyle w:val="ChItalBold"/>
              </w:rPr>
              <w:t>kiton</w:t>
            </w:r>
            <w:r>
              <w:rPr>
                <w:rStyle w:val="ChItalBold"/>
              </w:rPr>
              <w:t>g</w:t>
            </w:r>
            <w:r w:rsidRPr="00856563">
              <w:rPr>
                <w:rStyle w:val="ChItalBold"/>
              </w:rPr>
              <w:t xml:space="preserve"> punya muka</w:t>
            </w:r>
          </w:p>
        </w:tc>
        <w:tc>
          <w:tcPr>
            <w:tcW w:w="2126" w:type="dxa"/>
            <w:shd w:val="clear" w:color="auto" w:fill="auto"/>
          </w:tcPr>
          <w:p w14:paraId="001C5FB3"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Pr="00856563">
              <w:t xml:space="preserve"> face</w:t>
            </w:r>
          </w:p>
        </w:tc>
        <w:tc>
          <w:tcPr>
            <w:tcW w:w="1956" w:type="dxa"/>
            <w:gridSpan w:val="2"/>
            <w:tcBorders>
              <w:right w:val="nil"/>
            </w:tcBorders>
            <w:shd w:val="clear" w:color="auto" w:fill="auto"/>
          </w:tcPr>
          <w:p w14:paraId="5B9007EE" w14:textId="425A6FE5" w:rsidR="000931D0" w:rsidRPr="00856563" w:rsidRDefault="00B7093A" w:rsidP="001D04AF">
            <w:pPr>
              <w:pStyle w:val="TableCell0-2"/>
            </w:pPr>
            <w:r>
              <w:t>‘</w:t>
            </w:r>
            <w:r w:rsidR="000931D0" w:rsidRPr="00856563">
              <w:t>our faces</w:t>
            </w:r>
            <w:r>
              <w:t>’</w:t>
            </w:r>
          </w:p>
        </w:tc>
      </w:tr>
      <w:tr w:rsidR="000931D0" w:rsidRPr="00856563" w14:paraId="28362754" w14:textId="77777777" w:rsidTr="00415344">
        <w:tc>
          <w:tcPr>
            <w:tcW w:w="2637" w:type="dxa"/>
            <w:gridSpan w:val="2"/>
            <w:tcBorders>
              <w:left w:val="nil"/>
            </w:tcBorders>
            <w:shd w:val="clear" w:color="auto" w:fill="auto"/>
          </w:tcPr>
          <w:p w14:paraId="21689ED8" w14:textId="77777777" w:rsidR="000931D0" w:rsidRPr="00856563" w:rsidRDefault="000931D0" w:rsidP="001D04AF">
            <w:pPr>
              <w:pStyle w:val="TableCell0-2"/>
              <w:rPr>
                <w:rStyle w:val="ChItalBold"/>
              </w:rPr>
            </w:pPr>
            <w:r w:rsidRPr="00856563">
              <w:rPr>
                <w:rStyle w:val="ChItalBold"/>
              </w:rPr>
              <w:t>kita punya bapa</w:t>
            </w:r>
          </w:p>
        </w:tc>
        <w:tc>
          <w:tcPr>
            <w:tcW w:w="2126" w:type="dxa"/>
            <w:shd w:val="clear" w:color="auto" w:fill="auto"/>
          </w:tcPr>
          <w:p w14:paraId="45A28608"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Pr="00856563">
              <w:t xml:space="preserve"> father</w:t>
            </w:r>
          </w:p>
        </w:tc>
        <w:tc>
          <w:tcPr>
            <w:tcW w:w="1956" w:type="dxa"/>
            <w:gridSpan w:val="2"/>
            <w:tcBorders>
              <w:right w:val="nil"/>
            </w:tcBorders>
            <w:shd w:val="clear" w:color="auto" w:fill="auto"/>
          </w:tcPr>
          <w:p w14:paraId="06FCB847" w14:textId="2797CD3E" w:rsidR="000931D0" w:rsidRPr="00856563" w:rsidRDefault="00B7093A" w:rsidP="001D04AF">
            <w:pPr>
              <w:pStyle w:val="TableCell0-2"/>
            </w:pPr>
            <w:r>
              <w:t>‘</w:t>
            </w:r>
            <w:r w:rsidR="000931D0" w:rsidRPr="00856563">
              <w:t>our father</w:t>
            </w:r>
            <w:r>
              <w:t>’</w:t>
            </w:r>
          </w:p>
        </w:tc>
      </w:tr>
      <w:tr w:rsidR="000931D0" w:rsidRPr="00856563" w14:paraId="061C7BEC" w14:textId="77777777" w:rsidTr="00415344">
        <w:tc>
          <w:tcPr>
            <w:tcW w:w="2637" w:type="dxa"/>
            <w:gridSpan w:val="2"/>
            <w:tcBorders>
              <w:left w:val="nil"/>
            </w:tcBorders>
            <w:shd w:val="clear" w:color="auto" w:fill="auto"/>
          </w:tcPr>
          <w:p w14:paraId="408F8972" w14:textId="77777777" w:rsidR="000931D0" w:rsidRPr="00856563" w:rsidRDefault="000931D0" w:rsidP="001D04AF">
            <w:pPr>
              <w:pStyle w:val="TableCell0-2"/>
              <w:rPr>
                <w:rStyle w:val="ChItalBold"/>
              </w:rPr>
            </w:pPr>
            <w:r w:rsidRPr="00856563">
              <w:rPr>
                <w:rStyle w:val="ChItalBold"/>
              </w:rPr>
              <w:t>kamu punya otak</w:t>
            </w:r>
          </w:p>
        </w:tc>
        <w:tc>
          <w:tcPr>
            <w:tcW w:w="2126" w:type="dxa"/>
            <w:shd w:val="clear" w:color="auto" w:fill="auto"/>
          </w:tcPr>
          <w:p w14:paraId="5D98C2A3" w14:textId="77777777" w:rsidR="000931D0" w:rsidRPr="00856563" w:rsidRDefault="000931D0" w:rsidP="001D04AF">
            <w:pPr>
              <w:pStyle w:val="TableCell0-2"/>
            </w:pPr>
            <w:r w:rsidRPr="00856563">
              <w:t>2</w:t>
            </w:r>
            <w:r w:rsidRPr="0099608C">
              <w:rPr>
                <w:rStyle w:val="ChSmallCaps"/>
              </w:rPr>
              <w:t>pl</w:t>
            </w:r>
            <w:r w:rsidRPr="00856563">
              <w:t xml:space="preserve"> </w:t>
            </w:r>
            <w:r w:rsidRPr="0099608C">
              <w:rPr>
                <w:rStyle w:val="ChSmallCaps"/>
              </w:rPr>
              <w:t>poss</w:t>
            </w:r>
            <w:r w:rsidRPr="00856563">
              <w:t xml:space="preserve"> brain</w:t>
            </w:r>
          </w:p>
        </w:tc>
        <w:tc>
          <w:tcPr>
            <w:tcW w:w="1956" w:type="dxa"/>
            <w:gridSpan w:val="2"/>
            <w:tcBorders>
              <w:right w:val="nil"/>
            </w:tcBorders>
            <w:shd w:val="clear" w:color="auto" w:fill="auto"/>
          </w:tcPr>
          <w:p w14:paraId="486FDA74" w14:textId="1DC208FB" w:rsidR="000931D0" w:rsidRPr="00856563" w:rsidRDefault="00B7093A" w:rsidP="001D04AF">
            <w:pPr>
              <w:pStyle w:val="TableCell0-2"/>
            </w:pPr>
            <w:r>
              <w:t>‘</w:t>
            </w:r>
            <w:r w:rsidR="000931D0" w:rsidRPr="00856563">
              <w:t>your brains</w:t>
            </w:r>
            <w:r>
              <w:t>’</w:t>
            </w:r>
          </w:p>
        </w:tc>
      </w:tr>
      <w:tr w:rsidR="000931D0" w:rsidRPr="00856563" w14:paraId="23869040" w14:textId="77777777" w:rsidTr="00415344">
        <w:tc>
          <w:tcPr>
            <w:tcW w:w="2637" w:type="dxa"/>
            <w:gridSpan w:val="2"/>
            <w:tcBorders>
              <w:left w:val="nil"/>
              <w:bottom w:val="single" w:sz="4" w:space="0" w:color="auto"/>
            </w:tcBorders>
            <w:shd w:val="clear" w:color="auto" w:fill="auto"/>
          </w:tcPr>
          <w:p w14:paraId="0DCAAFCE" w14:textId="77777777" w:rsidR="000931D0" w:rsidRPr="00856563" w:rsidRDefault="000931D0" w:rsidP="001D04AF">
            <w:pPr>
              <w:pStyle w:val="TableCell0-2Break"/>
              <w:rPr>
                <w:rStyle w:val="ChItalBold"/>
              </w:rPr>
            </w:pPr>
            <w:r w:rsidRPr="00856563">
              <w:rPr>
                <w:rStyle w:val="ChItalBold"/>
              </w:rPr>
              <w:t>dorang punya kampung</w:t>
            </w:r>
          </w:p>
        </w:tc>
        <w:tc>
          <w:tcPr>
            <w:tcW w:w="2126" w:type="dxa"/>
            <w:tcBorders>
              <w:bottom w:val="single" w:sz="4" w:space="0" w:color="auto"/>
            </w:tcBorders>
            <w:shd w:val="clear" w:color="auto" w:fill="auto"/>
          </w:tcPr>
          <w:p w14:paraId="33C7259D" w14:textId="77777777" w:rsidR="000931D0" w:rsidRPr="00856563" w:rsidRDefault="000931D0" w:rsidP="001D04AF">
            <w:pPr>
              <w:pStyle w:val="TableCell0-2Break"/>
            </w:pPr>
            <w:r w:rsidRPr="00856563">
              <w:t>3</w:t>
            </w:r>
            <w:r w:rsidRPr="0099608C">
              <w:rPr>
                <w:rStyle w:val="ChSmallCaps"/>
              </w:rPr>
              <w:t>pl</w:t>
            </w:r>
            <w:r w:rsidRPr="00856563">
              <w:t xml:space="preserve"> </w:t>
            </w:r>
            <w:r w:rsidRPr="0099608C">
              <w:rPr>
                <w:rStyle w:val="ChSmallCaps"/>
              </w:rPr>
              <w:t>poss</w:t>
            </w:r>
            <w:r w:rsidRPr="00856563">
              <w:t xml:space="preserve"> village</w:t>
            </w:r>
          </w:p>
        </w:tc>
        <w:tc>
          <w:tcPr>
            <w:tcW w:w="1956" w:type="dxa"/>
            <w:gridSpan w:val="2"/>
            <w:tcBorders>
              <w:bottom w:val="single" w:sz="4" w:space="0" w:color="auto"/>
              <w:right w:val="nil"/>
            </w:tcBorders>
            <w:shd w:val="clear" w:color="auto" w:fill="auto"/>
          </w:tcPr>
          <w:p w14:paraId="79FABF37" w14:textId="645C1D55" w:rsidR="000931D0" w:rsidRPr="00856563" w:rsidRDefault="00B7093A" w:rsidP="001D04AF">
            <w:pPr>
              <w:pStyle w:val="TableCell0-2Break"/>
            </w:pPr>
            <w:r>
              <w:t>‘</w:t>
            </w:r>
            <w:r w:rsidR="000931D0" w:rsidRPr="00856563">
              <w:t>their village</w:t>
            </w:r>
            <w:r>
              <w:t>’</w:t>
            </w:r>
          </w:p>
        </w:tc>
      </w:tr>
      <w:tr w:rsidR="000931D0" w:rsidRPr="00856563" w14:paraId="7273325B" w14:textId="77777777" w:rsidTr="00415344">
        <w:tc>
          <w:tcPr>
            <w:tcW w:w="6719" w:type="dxa"/>
            <w:gridSpan w:val="5"/>
            <w:tcBorders>
              <w:top w:val="single" w:sz="4" w:space="0" w:color="auto"/>
              <w:left w:val="nil"/>
              <w:bottom w:val="single" w:sz="4" w:space="0" w:color="auto"/>
              <w:right w:val="nil"/>
            </w:tcBorders>
            <w:shd w:val="clear" w:color="auto" w:fill="auto"/>
          </w:tcPr>
          <w:p w14:paraId="7C58B70C" w14:textId="5C41A9A9" w:rsidR="000931D0" w:rsidRPr="00856563" w:rsidRDefault="000931D0" w:rsidP="001D04AF">
            <w:pPr>
              <w:pStyle w:val="TableCell2-2"/>
            </w:pPr>
            <w:r w:rsidRPr="00856563">
              <w:t xml:space="preserve">Short </w:t>
            </w:r>
            <w:r w:rsidR="003036E7">
              <w:t xml:space="preserve">personal </w:t>
            </w:r>
            <w:r w:rsidR="003036E7" w:rsidRPr="00856563">
              <w:t>pronoun</w:t>
            </w:r>
            <w:r w:rsidRPr="00856563">
              <w:t xml:space="preserve"> form</w:t>
            </w:r>
            <w:r w:rsidR="00DF5D68">
              <w:t xml:space="preserve"> – </w:t>
            </w:r>
            <w:r w:rsidRPr="00856563">
              <w:rPr>
                <w:rStyle w:val="ChItalBold"/>
              </w:rPr>
              <w:t>punya</w:t>
            </w:r>
            <w:r w:rsidRPr="00856563">
              <w:t xml:space="preserve"> </w:t>
            </w:r>
            <w:r w:rsidR="00B7093A">
              <w:t>‘</w:t>
            </w:r>
            <w:r w:rsidRPr="0099608C">
              <w:rPr>
                <w:rStyle w:val="ChSmallCaps"/>
              </w:rPr>
              <w:t>poss</w:t>
            </w:r>
            <w:r w:rsidR="00B7093A">
              <w:t>’</w:t>
            </w:r>
          </w:p>
        </w:tc>
      </w:tr>
      <w:tr w:rsidR="000931D0" w:rsidRPr="00856563" w14:paraId="46B4FFBA" w14:textId="77777777" w:rsidTr="00415344">
        <w:trPr>
          <w:gridAfter w:val="1"/>
          <w:wAfter w:w="6" w:type="dxa"/>
        </w:trPr>
        <w:tc>
          <w:tcPr>
            <w:tcW w:w="2552" w:type="dxa"/>
            <w:tcBorders>
              <w:top w:val="single" w:sz="4" w:space="0" w:color="auto"/>
              <w:left w:val="nil"/>
            </w:tcBorders>
            <w:shd w:val="clear" w:color="auto" w:fill="auto"/>
          </w:tcPr>
          <w:p w14:paraId="485FB595" w14:textId="77777777" w:rsidR="000931D0" w:rsidRPr="00856563" w:rsidRDefault="000931D0" w:rsidP="001D04AF">
            <w:pPr>
              <w:pStyle w:val="TableCell2-2"/>
              <w:rPr>
                <w:rStyle w:val="ChItalBold"/>
              </w:rPr>
            </w:pPr>
            <w:r w:rsidRPr="00856563">
              <w:rPr>
                <w:rStyle w:val="ChItalBold"/>
              </w:rPr>
              <w:t>sa</w:t>
            </w:r>
            <w:r>
              <w:rPr>
                <w:rStyle w:val="ChItalBold"/>
              </w:rPr>
              <w:t xml:space="preserve"> punya </w:t>
            </w:r>
            <w:r w:rsidR="00B81F2A">
              <w:rPr>
                <w:rStyle w:val="ChItalBold"/>
              </w:rPr>
              <w:t>nokeng</w:t>
            </w:r>
          </w:p>
        </w:tc>
        <w:tc>
          <w:tcPr>
            <w:tcW w:w="2211" w:type="dxa"/>
            <w:gridSpan w:val="2"/>
            <w:tcBorders>
              <w:top w:val="single" w:sz="4" w:space="0" w:color="auto"/>
            </w:tcBorders>
            <w:shd w:val="clear" w:color="auto" w:fill="auto"/>
          </w:tcPr>
          <w:p w14:paraId="1AC5FDF5" w14:textId="77777777" w:rsidR="000931D0" w:rsidRPr="00856563" w:rsidRDefault="000931D0" w:rsidP="001D04AF">
            <w:pPr>
              <w:pStyle w:val="TableCell2-2"/>
            </w:pPr>
            <w:r w:rsidRPr="00856563">
              <w:t>1</w:t>
            </w:r>
            <w:r w:rsidRPr="0099608C">
              <w:rPr>
                <w:rStyle w:val="ChSmallCaps"/>
              </w:rPr>
              <w:t>sg</w:t>
            </w:r>
            <w:r w:rsidRPr="00856563">
              <w:t xml:space="preserve"> </w:t>
            </w:r>
            <w:r w:rsidRPr="0099608C">
              <w:rPr>
                <w:rStyle w:val="ChSmallCaps"/>
              </w:rPr>
              <w:t>poss</w:t>
            </w:r>
            <w:r w:rsidRPr="00856563">
              <w:t xml:space="preserve"> stringbag</w:t>
            </w:r>
          </w:p>
        </w:tc>
        <w:tc>
          <w:tcPr>
            <w:tcW w:w="1950" w:type="dxa"/>
            <w:tcBorders>
              <w:top w:val="single" w:sz="4" w:space="0" w:color="auto"/>
              <w:right w:val="nil"/>
            </w:tcBorders>
            <w:shd w:val="clear" w:color="auto" w:fill="auto"/>
          </w:tcPr>
          <w:p w14:paraId="38AC57E7" w14:textId="7E1CFC6D" w:rsidR="000931D0" w:rsidRPr="00856563" w:rsidRDefault="00B7093A" w:rsidP="001D04AF">
            <w:pPr>
              <w:pStyle w:val="TableCell2-2"/>
            </w:pPr>
            <w:r>
              <w:t>‘</w:t>
            </w:r>
            <w:r w:rsidR="000931D0" w:rsidRPr="00856563">
              <w:t>my stringbag</w:t>
            </w:r>
            <w:r>
              <w:t>’</w:t>
            </w:r>
          </w:p>
        </w:tc>
      </w:tr>
      <w:tr w:rsidR="000931D0" w:rsidRPr="00856563" w14:paraId="0A5EFD5C" w14:textId="77777777" w:rsidTr="00415344">
        <w:trPr>
          <w:gridAfter w:val="1"/>
          <w:wAfter w:w="6" w:type="dxa"/>
        </w:trPr>
        <w:tc>
          <w:tcPr>
            <w:tcW w:w="2552" w:type="dxa"/>
            <w:tcBorders>
              <w:left w:val="nil"/>
            </w:tcBorders>
            <w:shd w:val="clear" w:color="auto" w:fill="auto"/>
          </w:tcPr>
          <w:p w14:paraId="28C34F00" w14:textId="77777777" w:rsidR="000931D0" w:rsidRPr="00856563" w:rsidRDefault="000931D0" w:rsidP="001D04AF">
            <w:pPr>
              <w:pStyle w:val="TableCell0-2"/>
              <w:rPr>
                <w:rStyle w:val="ChItalBold"/>
              </w:rPr>
            </w:pPr>
            <w:r>
              <w:rPr>
                <w:rStyle w:val="ChItalBold"/>
              </w:rPr>
              <w:t>de punya sw</w:t>
            </w:r>
            <w:r w:rsidRPr="00856563">
              <w:rPr>
                <w:rStyle w:val="ChItalBold"/>
              </w:rPr>
              <w:t>ami</w:t>
            </w:r>
          </w:p>
        </w:tc>
        <w:tc>
          <w:tcPr>
            <w:tcW w:w="2211" w:type="dxa"/>
            <w:gridSpan w:val="2"/>
            <w:shd w:val="clear" w:color="auto" w:fill="auto"/>
          </w:tcPr>
          <w:p w14:paraId="67BA70F7" w14:textId="77777777" w:rsidR="000931D0" w:rsidRPr="00856563" w:rsidRDefault="000931D0" w:rsidP="001D04AF">
            <w:pPr>
              <w:pStyle w:val="TableCell0-2"/>
            </w:pPr>
            <w:r w:rsidRPr="00856563">
              <w:t>3</w:t>
            </w:r>
            <w:r w:rsidRPr="0099608C">
              <w:rPr>
                <w:rStyle w:val="ChSmallCaps"/>
              </w:rPr>
              <w:t>sg</w:t>
            </w:r>
            <w:r w:rsidRPr="00856563">
              <w:t xml:space="preserve"> </w:t>
            </w:r>
            <w:r w:rsidRPr="0099608C">
              <w:rPr>
                <w:rStyle w:val="ChSmallCaps"/>
              </w:rPr>
              <w:t>poss</w:t>
            </w:r>
            <w:r w:rsidRPr="00856563">
              <w:t xml:space="preserve"> husband</w:t>
            </w:r>
          </w:p>
        </w:tc>
        <w:tc>
          <w:tcPr>
            <w:tcW w:w="1950" w:type="dxa"/>
            <w:tcBorders>
              <w:right w:val="nil"/>
            </w:tcBorders>
            <w:shd w:val="clear" w:color="auto" w:fill="auto"/>
          </w:tcPr>
          <w:p w14:paraId="768C95E2" w14:textId="4ECB3D40" w:rsidR="000931D0" w:rsidRPr="00856563" w:rsidRDefault="00B7093A" w:rsidP="001D04AF">
            <w:pPr>
              <w:pStyle w:val="TableCell0-2"/>
            </w:pPr>
            <w:r>
              <w:t>‘</w:t>
            </w:r>
            <w:r w:rsidR="000931D0" w:rsidRPr="00856563">
              <w:t>her hus</w:t>
            </w:r>
            <w:r w:rsidR="008E5D35">
              <w:t>band</w:t>
            </w:r>
            <w:r>
              <w:t>’</w:t>
            </w:r>
          </w:p>
        </w:tc>
      </w:tr>
      <w:tr w:rsidR="000931D0" w:rsidRPr="00856563" w14:paraId="08519011" w14:textId="77777777" w:rsidTr="00415344">
        <w:trPr>
          <w:gridAfter w:val="1"/>
          <w:wAfter w:w="6" w:type="dxa"/>
        </w:trPr>
        <w:tc>
          <w:tcPr>
            <w:tcW w:w="2552" w:type="dxa"/>
            <w:tcBorders>
              <w:left w:val="nil"/>
            </w:tcBorders>
            <w:shd w:val="clear" w:color="auto" w:fill="auto"/>
          </w:tcPr>
          <w:p w14:paraId="792A6871" w14:textId="77777777" w:rsidR="000931D0" w:rsidRPr="00856563" w:rsidRDefault="000931D0" w:rsidP="001D04AF">
            <w:pPr>
              <w:pStyle w:val="TableCell0-2"/>
              <w:rPr>
                <w:rStyle w:val="ChItalBold"/>
              </w:rPr>
            </w:pPr>
            <w:r>
              <w:rPr>
                <w:rStyle w:val="ChItalBold"/>
              </w:rPr>
              <w:t>torang</w:t>
            </w:r>
            <w:r w:rsidRPr="00856563">
              <w:rPr>
                <w:rStyle w:val="ChItalBold"/>
              </w:rPr>
              <w:t xml:space="preserve"> punya orang-tua</w:t>
            </w:r>
          </w:p>
        </w:tc>
        <w:tc>
          <w:tcPr>
            <w:tcW w:w="2211" w:type="dxa"/>
            <w:gridSpan w:val="2"/>
            <w:shd w:val="clear" w:color="auto" w:fill="auto"/>
          </w:tcPr>
          <w:p w14:paraId="6AF5B5D4"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00D55126">
              <w:t xml:space="preserve"> parent</w:t>
            </w:r>
          </w:p>
        </w:tc>
        <w:tc>
          <w:tcPr>
            <w:tcW w:w="1950" w:type="dxa"/>
            <w:tcBorders>
              <w:right w:val="nil"/>
            </w:tcBorders>
            <w:shd w:val="clear" w:color="auto" w:fill="auto"/>
          </w:tcPr>
          <w:p w14:paraId="6F4D6CBD" w14:textId="7555070B" w:rsidR="000931D0" w:rsidRPr="00856563" w:rsidRDefault="00B7093A" w:rsidP="001D04AF">
            <w:pPr>
              <w:pStyle w:val="TableCell0-2"/>
            </w:pPr>
            <w:r>
              <w:t>‘</w:t>
            </w:r>
            <w:r w:rsidR="000931D0" w:rsidRPr="00856563">
              <w:t>our parents</w:t>
            </w:r>
            <w:r>
              <w:t>’</w:t>
            </w:r>
          </w:p>
        </w:tc>
      </w:tr>
      <w:tr w:rsidR="000931D0" w:rsidRPr="00856563" w14:paraId="2ADEA23B" w14:textId="77777777" w:rsidTr="00415344">
        <w:trPr>
          <w:gridAfter w:val="1"/>
          <w:wAfter w:w="6" w:type="dxa"/>
        </w:trPr>
        <w:tc>
          <w:tcPr>
            <w:tcW w:w="2552" w:type="dxa"/>
            <w:tcBorders>
              <w:left w:val="nil"/>
            </w:tcBorders>
            <w:shd w:val="clear" w:color="auto" w:fill="auto"/>
          </w:tcPr>
          <w:p w14:paraId="3C1083F7" w14:textId="77777777" w:rsidR="000931D0" w:rsidRPr="00856563" w:rsidRDefault="000931D0" w:rsidP="001D04AF">
            <w:pPr>
              <w:pStyle w:val="TableCell0-2"/>
              <w:rPr>
                <w:rStyle w:val="ChItalBold"/>
              </w:rPr>
            </w:pPr>
            <w:r w:rsidRPr="00856563">
              <w:rPr>
                <w:rStyle w:val="ChItalBold"/>
              </w:rPr>
              <w:t>ton</w:t>
            </w:r>
            <w:r>
              <w:rPr>
                <w:rStyle w:val="ChItalBold"/>
              </w:rPr>
              <w:t>g</w:t>
            </w:r>
            <w:r w:rsidRPr="00856563">
              <w:rPr>
                <w:rStyle w:val="ChItalBold"/>
              </w:rPr>
              <w:t xml:space="preserve"> punya ipar</w:t>
            </w:r>
          </w:p>
        </w:tc>
        <w:tc>
          <w:tcPr>
            <w:tcW w:w="2211" w:type="dxa"/>
            <w:gridSpan w:val="2"/>
            <w:shd w:val="clear" w:color="auto" w:fill="auto"/>
          </w:tcPr>
          <w:p w14:paraId="60A35F83"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Pr="00856563">
              <w:t xml:space="preserve"> sibling-in-law</w:t>
            </w:r>
          </w:p>
        </w:tc>
        <w:tc>
          <w:tcPr>
            <w:tcW w:w="1950" w:type="dxa"/>
            <w:tcBorders>
              <w:right w:val="nil"/>
            </w:tcBorders>
            <w:shd w:val="clear" w:color="auto" w:fill="auto"/>
          </w:tcPr>
          <w:p w14:paraId="76941B0C" w14:textId="343557E0" w:rsidR="000931D0" w:rsidRPr="00856563" w:rsidRDefault="00B7093A" w:rsidP="001D04AF">
            <w:pPr>
              <w:pStyle w:val="TableCell0-2"/>
            </w:pPr>
            <w:r>
              <w:t>‘</w:t>
            </w:r>
            <w:r w:rsidR="000931D0" w:rsidRPr="00856563">
              <w:t>our sister in-law</w:t>
            </w:r>
            <w:r>
              <w:t>’</w:t>
            </w:r>
          </w:p>
        </w:tc>
      </w:tr>
      <w:tr w:rsidR="000931D0" w:rsidRPr="00856563" w14:paraId="38931F1A" w14:textId="77777777" w:rsidTr="00415344">
        <w:trPr>
          <w:gridAfter w:val="1"/>
          <w:wAfter w:w="6" w:type="dxa"/>
        </w:trPr>
        <w:tc>
          <w:tcPr>
            <w:tcW w:w="2552" w:type="dxa"/>
            <w:tcBorders>
              <w:left w:val="nil"/>
            </w:tcBorders>
            <w:shd w:val="clear" w:color="auto" w:fill="auto"/>
          </w:tcPr>
          <w:p w14:paraId="3A02897A" w14:textId="77777777" w:rsidR="000931D0" w:rsidRPr="00856563" w:rsidRDefault="000931D0" w:rsidP="001D04AF">
            <w:pPr>
              <w:pStyle w:val="TableCell0-2"/>
              <w:rPr>
                <w:rStyle w:val="ChItalBold"/>
              </w:rPr>
            </w:pPr>
            <w:r>
              <w:rPr>
                <w:rStyle w:val="ChItalBold"/>
              </w:rPr>
              <w:t>ta punya kampung</w:t>
            </w:r>
          </w:p>
        </w:tc>
        <w:tc>
          <w:tcPr>
            <w:tcW w:w="2211" w:type="dxa"/>
            <w:gridSpan w:val="2"/>
            <w:shd w:val="clear" w:color="auto" w:fill="auto"/>
          </w:tcPr>
          <w:p w14:paraId="0E60D135"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Pr="00856563">
              <w:t xml:space="preserve"> village</w:t>
            </w:r>
          </w:p>
        </w:tc>
        <w:tc>
          <w:tcPr>
            <w:tcW w:w="1950" w:type="dxa"/>
            <w:tcBorders>
              <w:right w:val="nil"/>
            </w:tcBorders>
            <w:shd w:val="clear" w:color="auto" w:fill="auto"/>
          </w:tcPr>
          <w:p w14:paraId="3346A776" w14:textId="1A65FC3A" w:rsidR="000931D0" w:rsidRPr="00856563" w:rsidRDefault="00B7093A" w:rsidP="001D04AF">
            <w:pPr>
              <w:pStyle w:val="TableCell0-2"/>
            </w:pPr>
            <w:r>
              <w:t>‘</w:t>
            </w:r>
            <w:r w:rsidR="000931D0" w:rsidRPr="00856563">
              <w:t>our village</w:t>
            </w:r>
            <w:r>
              <w:t>’</w:t>
            </w:r>
          </w:p>
        </w:tc>
      </w:tr>
      <w:tr w:rsidR="000931D0" w:rsidRPr="00856563" w14:paraId="34ADBDBC" w14:textId="77777777" w:rsidTr="00415344">
        <w:trPr>
          <w:gridAfter w:val="1"/>
          <w:wAfter w:w="6" w:type="dxa"/>
        </w:trPr>
        <w:tc>
          <w:tcPr>
            <w:tcW w:w="2552" w:type="dxa"/>
            <w:tcBorders>
              <w:left w:val="nil"/>
            </w:tcBorders>
            <w:shd w:val="clear" w:color="auto" w:fill="auto"/>
          </w:tcPr>
          <w:p w14:paraId="7F1CFBFD" w14:textId="77777777" w:rsidR="000931D0" w:rsidRPr="00856563" w:rsidRDefault="000931D0" w:rsidP="001D04AF">
            <w:pPr>
              <w:pStyle w:val="TableCell0-2"/>
              <w:rPr>
                <w:rStyle w:val="ChItalBold"/>
              </w:rPr>
            </w:pPr>
            <w:r w:rsidRPr="00856563">
              <w:rPr>
                <w:rStyle w:val="ChItalBold"/>
              </w:rPr>
              <w:t xml:space="preserve">kam punya </w:t>
            </w:r>
            <w:r w:rsidR="00B81F2A" w:rsidRPr="00856563">
              <w:rPr>
                <w:rStyle w:val="ChItalBold"/>
              </w:rPr>
              <w:t>nasip</w:t>
            </w:r>
          </w:p>
        </w:tc>
        <w:tc>
          <w:tcPr>
            <w:tcW w:w="2211" w:type="dxa"/>
            <w:gridSpan w:val="2"/>
            <w:shd w:val="clear" w:color="auto" w:fill="auto"/>
          </w:tcPr>
          <w:p w14:paraId="15FC070F" w14:textId="77777777" w:rsidR="000931D0" w:rsidRPr="00856563" w:rsidRDefault="000931D0" w:rsidP="001D04AF">
            <w:pPr>
              <w:pStyle w:val="TableCell0-2"/>
            </w:pPr>
            <w:r w:rsidRPr="00856563">
              <w:t>2</w:t>
            </w:r>
            <w:r w:rsidRPr="0099608C">
              <w:rPr>
                <w:rStyle w:val="ChSmallCaps"/>
              </w:rPr>
              <w:t>pl</w:t>
            </w:r>
            <w:r w:rsidRPr="00856563">
              <w:t xml:space="preserve"> </w:t>
            </w:r>
            <w:r w:rsidRPr="0099608C">
              <w:rPr>
                <w:rStyle w:val="ChSmallCaps"/>
              </w:rPr>
              <w:t>poss</w:t>
            </w:r>
            <w:r w:rsidRPr="00856563">
              <w:t xml:space="preserve"> destiny</w:t>
            </w:r>
          </w:p>
        </w:tc>
        <w:tc>
          <w:tcPr>
            <w:tcW w:w="1950" w:type="dxa"/>
            <w:tcBorders>
              <w:right w:val="nil"/>
            </w:tcBorders>
            <w:shd w:val="clear" w:color="auto" w:fill="auto"/>
          </w:tcPr>
          <w:p w14:paraId="00A77E87" w14:textId="461C415B" w:rsidR="000931D0" w:rsidRPr="00856563" w:rsidRDefault="00B7093A" w:rsidP="001D04AF">
            <w:pPr>
              <w:pStyle w:val="TableCell0-2"/>
            </w:pPr>
            <w:r>
              <w:t>‘</w:t>
            </w:r>
            <w:r w:rsidR="000931D0" w:rsidRPr="00856563">
              <w:t>your destinies</w:t>
            </w:r>
            <w:r>
              <w:t>’</w:t>
            </w:r>
          </w:p>
        </w:tc>
      </w:tr>
      <w:tr w:rsidR="000931D0" w:rsidRPr="00856563" w14:paraId="1F662AE3" w14:textId="77777777" w:rsidTr="00415344">
        <w:trPr>
          <w:gridAfter w:val="1"/>
          <w:wAfter w:w="6" w:type="dxa"/>
        </w:trPr>
        <w:tc>
          <w:tcPr>
            <w:tcW w:w="2552" w:type="dxa"/>
            <w:tcBorders>
              <w:left w:val="nil"/>
              <w:bottom w:val="single" w:sz="4" w:space="0" w:color="auto"/>
            </w:tcBorders>
            <w:shd w:val="clear" w:color="auto" w:fill="auto"/>
          </w:tcPr>
          <w:p w14:paraId="0854B416" w14:textId="77777777" w:rsidR="000931D0" w:rsidRPr="00856563" w:rsidRDefault="000931D0" w:rsidP="001D04AF">
            <w:pPr>
              <w:pStyle w:val="TableCell0-2Break"/>
              <w:rPr>
                <w:rStyle w:val="ChItalBold"/>
              </w:rPr>
            </w:pPr>
            <w:r w:rsidRPr="00856563">
              <w:rPr>
                <w:rStyle w:val="ChItalBold"/>
              </w:rPr>
              <w:t>dong punya ruma</w:t>
            </w:r>
          </w:p>
        </w:tc>
        <w:tc>
          <w:tcPr>
            <w:tcW w:w="2211" w:type="dxa"/>
            <w:gridSpan w:val="2"/>
            <w:tcBorders>
              <w:bottom w:val="single" w:sz="4" w:space="0" w:color="auto"/>
            </w:tcBorders>
            <w:shd w:val="clear" w:color="auto" w:fill="auto"/>
          </w:tcPr>
          <w:p w14:paraId="348D665B" w14:textId="77777777" w:rsidR="000931D0" w:rsidRPr="00856563" w:rsidRDefault="000931D0" w:rsidP="001D04AF">
            <w:pPr>
              <w:pStyle w:val="TableCell0-2Break"/>
            </w:pPr>
            <w:r w:rsidRPr="00856563">
              <w:t>3</w:t>
            </w:r>
            <w:r w:rsidRPr="0099608C">
              <w:rPr>
                <w:rStyle w:val="ChSmallCaps"/>
              </w:rPr>
              <w:t>pl</w:t>
            </w:r>
            <w:r w:rsidRPr="00856563">
              <w:t xml:space="preserve"> </w:t>
            </w:r>
            <w:r w:rsidRPr="0099608C">
              <w:rPr>
                <w:rStyle w:val="ChSmallCaps"/>
              </w:rPr>
              <w:t>poss</w:t>
            </w:r>
            <w:r w:rsidRPr="00856563">
              <w:t xml:space="preserve"> house</w:t>
            </w:r>
          </w:p>
        </w:tc>
        <w:tc>
          <w:tcPr>
            <w:tcW w:w="1950" w:type="dxa"/>
            <w:tcBorders>
              <w:bottom w:val="single" w:sz="4" w:space="0" w:color="auto"/>
              <w:right w:val="nil"/>
            </w:tcBorders>
            <w:shd w:val="clear" w:color="auto" w:fill="auto"/>
          </w:tcPr>
          <w:p w14:paraId="2F9C6F4A" w14:textId="5D90E1CF" w:rsidR="000931D0" w:rsidRPr="00856563" w:rsidRDefault="00B7093A" w:rsidP="001D04AF">
            <w:pPr>
              <w:pStyle w:val="TableCell0-2Break"/>
            </w:pPr>
            <w:r>
              <w:t>‘</w:t>
            </w:r>
            <w:r w:rsidR="000931D0" w:rsidRPr="00856563">
              <w:t>their house</w:t>
            </w:r>
            <w:r>
              <w:t>’</w:t>
            </w:r>
          </w:p>
        </w:tc>
      </w:tr>
      <w:tr w:rsidR="000931D0" w:rsidRPr="00856563" w14:paraId="54F82F5F" w14:textId="77777777" w:rsidTr="00415344">
        <w:tc>
          <w:tcPr>
            <w:tcW w:w="6719" w:type="dxa"/>
            <w:gridSpan w:val="5"/>
            <w:tcBorders>
              <w:top w:val="single" w:sz="4" w:space="0" w:color="auto"/>
              <w:left w:val="nil"/>
              <w:bottom w:val="nil"/>
              <w:right w:val="nil"/>
            </w:tcBorders>
            <w:shd w:val="clear" w:color="auto" w:fill="auto"/>
          </w:tcPr>
          <w:p w14:paraId="2D87FCC0" w14:textId="4C2FE748" w:rsidR="000931D0" w:rsidRPr="00856563" w:rsidRDefault="000931D0" w:rsidP="001D04AF">
            <w:pPr>
              <w:pStyle w:val="TableCell2-2"/>
            </w:pPr>
            <w:r w:rsidRPr="00856563">
              <w:t xml:space="preserve">Possessive marking with </w:t>
            </w:r>
            <w:r w:rsidRPr="00856563">
              <w:rPr>
                <w:rStyle w:val="ChItalBold"/>
              </w:rPr>
              <w:t>pu</w:t>
            </w:r>
            <w:r w:rsidRPr="00856563">
              <w:t xml:space="preserve"> </w:t>
            </w:r>
            <w:r w:rsidR="00B7093A">
              <w:t>‘</w:t>
            </w:r>
            <w:r w:rsidRPr="0099608C">
              <w:rPr>
                <w:rStyle w:val="ChSmallCaps"/>
              </w:rPr>
              <w:t>poss</w:t>
            </w:r>
            <w:r w:rsidR="00B7093A">
              <w:t>’</w:t>
            </w:r>
          </w:p>
        </w:tc>
      </w:tr>
      <w:tr w:rsidR="000931D0" w:rsidRPr="00856563" w14:paraId="7E6A24F2" w14:textId="77777777" w:rsidTr="00415344">
        <w:tc>
          <w:tcPr>
            <w:tcW w:w="6719" w:type="dxa"/>
            <w:gridSpan w:val="5"/>
            <w:tcBorders>
              <w:top w:val="nil"/>
              <w:left w:val="nil"/>
              <w:bottom w:val="single" w:sz="4" w:space="0" w:color="auto"/>
              <w:right w:val="nil"/>
            </w:tcBorders>
            <w:shd w:val="clear" w:color="auto" w:fill="auto"/>
          </w:tcPr>
          <w:p w14:paraId="503E3AFF" w14:textId="7C53DA27" w:rsidR="000931D0" w:rsidRPr="00856563" w:rsidRDefault="000931D0" w:rsidP="001D04AF">
            <w:pPr>
              <w:pStyle w:val="TableCell0-2"/>
            </w:pPr>
            <w:r w:rsidRPr="00856563">
              <w:t xml:space="preserve">Long </w:t>
            </w:r>
            <w:r w:rsidR="003036E7">
              <w:t xml:space="preserve">personal </w:t>
            </w:r>
            <w:r w:rsidR="003036E7" w:rsidRPr="00856563">
              <w:t>pronoun</w:t>
            </w:r>
            <w:r w:rsidRPr="00856563">
              <w:t xml:space="preserve"> form</w:t>
            </w:r>
            <w:r w:rsidR="00DF5D68">
              <w:t xml:space="preserve"> – </w:t>
            </w:r>
            <w:r w:rsidRPr="00856563">
              <w:rPr>
                <w:rStyle w:val="ChItalBold"/>
              </w:rPr>
              <w:t>pu</w:t>
            </w:r>
            <w:r w:rsidRPr="00856563">
              <w:t xml:space="preserve"> </w:t>
            </w:r>
            <w:r w:rsidR="00B7093A">
              <w:t>‘</w:t>
            </w:r>
            <w:r w:rsidRPr="0099608C">
              <w:rPr>
                <w:rStyle w:val="ChSmallCaps"/>
              </w:rPr>
              <w:t>poss</w:t>
            </w:r>
            <w:r w:rsidR="00B7093A">
              <w:t>’</w:t>
            </w:r>
          </w:p>
        </w:tc>
      </w:tr>
      <w:tr w:rsidR="000931D0" w:rsidRPr="00856563" w14:paraId="4E1BB75E" w14:textId="77777777" w:rsidTr="00415344">
        <w:trPr>
          <w:gridAfter w:val="1"/>
          <w:wAfter w:w="6" w:type="dxa"/>
        </w:trPr>
        <w:tc>
          <w:tcPr>
            <w:tcW w:w="2552" w:type="dxa"/>
            <w:tcBorders>
              <w:top w:val="single" w:sz="4" w:space="0" w:color="auto"/>
              <w:left w:val="nil"/>
            </w:tcBorders>
            <w:shd w:val="clear" w:color="auto" w:fill="auto"/>
          </w:tcPr>
          <w:p w14:paraId="49184FB9" w14:textId="77777777" w:rsidR="000931D0" w:rsidRPr="00856563" w:rsidRDefault="000931D0" w:rsidP="001D04AF">
            <w:pPr>
              <w:pStyle w:val="TableCell2-2"/>
              <w:rPr>
                <w:rStyle w:val="ChItalBold"/>
              </w:rPr>
            </w:pPr>
            <w:r w:rsidRPr="00856563">
              <w:rPr>
                <w:rStyle w:val="ChItalBold"/>
              </w:rPr>
              <w:t xml:space="preserve">saya pu hasil </w:t>
            </w:r>
            <w:r w:rsidR="00B81F2A" w:rsidRPr="00856563">
              <w:rPr>
                <w:rStyle w:val="ChItalBold"/>
              </w:rPr>
              <w:t>kebung</w:t>
            </w:r>
          </w:p>
        </w:tc>
        <w:tc>
          <w:tcPr>
            <w:tcW w:w="2211" w:type="dxa"/>
            <w:gridSpan w:val="2"/>
            <w:tcBorders>
              <w:top w:val="single" w:sz="4" w:space="0" w:color="auto"/>
            </w:tcBorders>
            <w:shd w:val="clear" w:color="auto" w:fill="auto"/>
          </w:tcPr>
          <w:p w14:paraId="44B75721" w14:textId="77777777" w:rsidR="000931D0" w:rsidRPr="00856563" w:rsidRDefault="000931D0" w:rsidP="001D04AF">
            <w:pPr>
              <w:pStyle w:val="TableCell2-2"/>
            </w:pPr>
            <w:r w:rsidRPr="00856563">
              <w:t>1</w:t>
            </w:r>
            <w:r w:rsidRPr="0099608C">
              <w:rPr>
                <w:rStyle w:val="ChSmallCaps"/>
              </w:rPr>
              <w:t>sg</w:t>
            </w:r>
            <w:r w:rsidRPr="00856563">
              <w:t xml:space="preserve"> </w:t>
            </w:r>
            <w:r w:rsidRPr="0099608C">
              <w:rPr>
                <w:rStyle w:val="ChSmallCaps"/>
              </w:rPr>
              <w:t>poss</w:t>
            </w:r>
            <w:r w:rsidRPr="00856563">
              <w:t xml:space="preserve"> product garden</w:t>
            </w:r>
          </w:p>
        </w:tc>
        <w:tc>
          <w:tcPr>
            <w:tcW w:w="1950" w:type="dxa"/>
            <w:tcBorders>
              <w:top w:val="single" w:sz="4" w:space="0" w:color="auto"/>
              <w:right w:val="nil"/>
            </w:tcBorders>
            <w:shd w:val="clear" w:color="auto" w:fill="auto"/>
          </w:tcPr>
          <w:p w14:paraId="48966E8B" w14:textId="189FDA89" w:rsidR="000931D0" w:rsidRPr="00856563" w:rsidRDefault="00B7093A" w:rsidP="001D04AF">
            <w:pPr>
              <w:pStyle w:val="TableCell2-2"/>
            </w:pPr>
            <w:r>
              <w:t>‘</w:t>
            </w:r>
            <w:r w:rsidR="000931D0" w:rsidRPr="00856563">
              <w:t>my garden products</w:t>
            </w:r>
            <w:r>
              <w:t>’</w:t>
            </w:r>
          </w:p>
        </w:tc>
      </w:tr>
      <w:tr w:rsidR="000931D0" w:rsidRPr="00856563" w14:paraId="5D59C2A2" w14:textId="77777777" w:rsidTr="00415344">
        <w:trPr>
          <w:gridAfter w:val="1"/>
          <w:wAfter w:w="6" w:type="dxa"/>
        </w:trPr>
        <w:tc>
          <w:tcPr>
            <w:tcW w:w="2552" w:type="dxa"/>
            <w:tcBorders>
              <w:left w:val="nil"/>
            </w:tcBorders>
            <w:shd w:val="clear" w:color="auto" w:fill="auto"/>
          </w:tcPr>
          <w:p w14:paraId="18566811" w14:textId="77777777" w:rsidR="000931D0" w:rsidRPr="00856563" w:rsidRDefault="000931D0" w:rsidP="001D04AF">
            <w:pPr>
              <w:pStyle w:val="TableCell0-2"/>
              <w:rPr>
                <w:rStyle w:val="ChItalBold"/>
              </w:rPr>
            </w:pPr>
            <w:r w:rsidRPr="00856563">
              <w:rPr>
                <w:rStyle w:val="ChItalBold"/>
              </w:rPr>
              <w:t>ko pu kampung</w:t>
            </w:r>
          </w:p>
        </w:tc>
        <w:tc>
          <w:tcPr>
            <w:tcW w:w="2211" w:type="dxa"/>
            <w:gridSpan w:val="2"/>
            <w:shd w:val="clear" w:color="auto" w:fill="auto"/>
          </w:tcPr>
          <w:p w14:paraId="45E322A0" w14:textId="77777777" w:rsidR="000931D0" w:rsidRPr="00856563" w:rsidRDefault="000931D0" w:rsidP="001D04AF">
            <w:pPr>
              <w:pStyle w:val="TableCell0-2"/>
            </w:pPr>
            <w:r w:rsidRPr="00856563">
              <w:t>2</w:t>
            </w:r>
            <w:r w:rsidRPr="0099608C">
              <w:rPr>
                <w:rStyle w:val="ChSmallCaps"/>
              </w:rPr>
              <w:t>sg</w:t>
            </w:r>
            <w:r w:rsidRPr="00856563">
              <w:t xml:space="preserve"> </w:t>
            </w:r>
            <w:r w:rsidRPr="0099608C">
              <w:rPr>
                <w:rStyle w:val="ChSmallCaps"/>
              </w:rPr>
              <w:t>poss</w:t>
            </w:r>
            <w:r w:rsidRPr="00856563">
              <w:t xml:space="preserve"> village</w:t>
            </w:r>
          </w:p>
        </w:tc>
        <w:tc>
          <w:tcPr>
            <w:tcW w:w="1950" w:type="dxa"/>
            <w:tcBorders>
              <w:right w:val="nil"/>
            </w:tcBorders>
            <w:shd w:val="clear" w:color="auto" w:fill="auto"/>
          </w:tcPr>
          <w:p w14:paraId="35B434C9" w14:textId="41518419" w:rsidR="000931D0" w:rsidRPr="00856563" w:rsidRDefault="00B7093A" w:rsidP="001D04AF">
            <w:pPr>
              <w:pStyle w:val="TableCell0-2"/>
            </w:pPr>
            <w:r>
              <w:t>‘</w:t>
            </w:r>
            <w:r w:rsidR="000931D0" w:rsidRPr="00856563">
              <w:t>your village</w:t>
            </w:r>
            <w:r>
              <w:t>’</w:t>
            </w:r>
          </w:p>
        </w:tc>
      </w:tr>
      <w:tr w:rsidR="000931D0" w:rsidRPr="00856563" w14:paraId="1827AF29" w14:textId="77777777" w:rsidTr="00415344">
        <w:trPr>
          <w:gridAfter w:val="1"/>
          <w:wAfter w:w="6" w:type="dxa"/>
        </w:trPr>
        <w:tc>
          <w:tcPr>
            <w:tcW w:w="2552" w:type="dxa"/>
            <w:tcBorders>
              <w:left w:val="nil"/>
            </w:tcBorders>
            <w:shd w:val="clear" w:color="auto" w:fill="auto"/>
          </w:tcPr>
          <w:p w14:paraId="578CA2DB" w14:textId="77777777" w:rsidR="000931D0" w:rsidRPr="00856563" w:rsidRDefault="0015440B" w:rsidP="001D04AF">
            <w:pPr>
              <w:pStyle w:val="TableCell0-2"/>
              <w:rPr>
                <w:rStyle w:val="ChItalBold"/>
              </w:rPr>
            </w:pPr>
            <w:r>
              <w:rPr>
                <w:rStyle w:val="ChItalBold"/>
              </w:rPr>
              <w:t>dia pu may</w:t>
            </w:r>
            <w:r w:rsidR="000931D0" w:rsidRPr="00856563">
              <w:rPr>
                <w:rStyle w:val="ChItalBold"/>
              </w:rPr>
              <w:t>tua</w:t>
            </w:r>
          </w:p>
        </w:tc>
        <w:tc>
          <w:tcPr>
            <w:tcW w:w="2211" w:type="dxa"/>
            <w:gridSpan w:val="2"/>
            <w:shd w:val="clear" w:color="auto" w:fill="auto"/>
          </w:tcPr>
          <w:p w14:paraId="49509BE0" w14:textId="77777777" w:rsidR="000931D0" w:rsidRPr="00856563" w:rsidRDefault="000931D0" w:rsidP="001D04AF">
            <w:pPr>
              <w:pStyle w:val="TableCell0-2"/>
            </w:pPr>
            <w:r w:rsidRPr="00856563">
              <w:t>3</w:t>
            </w:r>
            <w:r w:rsidRPr="0099608C">
              <w:rPr>
                <w:rStyle w:val="ChSmallCaps"/>
              </w:rPr>
              <w:t>sg</w:t>
            </w:r>
            <w:r w:rsidRPr="00856563">
              <w:t xml:space="preserve"> </w:t>
            </w:r>
            <w:r w:rsidRPr="0099608C">
              <w:rPr>
                <w:rStyle w:val="ChSmallCaps"/>
              </w:rPr>
              <w:t>poss</w:t>
            </w:r>
            <w:r w:rsidRPr="00856563">
              <w:t xml:space="preserve"> wife</w:t>
            </w:r>
          </w:p>
        </w:tc>
        <w:tc>
          <w:tcPr>
            <w:tcW w:w="1950" w:type="dxa"/>
            <w:tcBorders>
              <w:right w:val="nil"/>
            </w:tcBorders>
            <w:shd w:val="clear" w:color="auto" w:fill="auto"/>
          </w:tcPr>
          <w:p w14:paraId="3478C4EE" w14:textId="662BB109" w:rsidR="000931D0" w:rsidRPr="00856563" w:rsidRDefault="00B7093A" w:rsidP="001D04AF">
            <w:pPr>
              <w:pStyle w:val="TableCell0-2"/>
            </w:pPr>
            <w:r>
              <w:t>‘</w:t>
            </w:r>
            <w:r w:rsidR="000931D0" w:rsidRPr="00856563">
              <w:t>his wife</w:t>
            </w:r>
            <w:r>
              <w:t>’</w:t>
            </w:r>
          </w:p>
        </w:tc>
      </w:tr>
      <w:tr w:rsidR="000931D0" w:rsidRPr="00856563" w14:paraId="13621D8C" w14:textId="77777777" w:rsidTr="00415344">
        <w:trPr>
          <w:gridAfter w:val="1"/>
          <w:wAfter w:w="6" w:type="dxa"/>
        </w:trPr>
        <w:tc>
          <w:tcPr>
            <w:tcW w:w="2552" w:type="dxa"/>
            <w:tcBorders>
              <w:left w:val="nil"/>
            </w:tcBorders>
            <w:shd w:val="clear" w:color="auto" w:fill="auto"/>
          </w:tcPr>
          <w:p w14:paraId="4577836C" w14:textId="77777777" w:rsidR="000931D0" w:rsidRPr="00856563" w:rsidRDefault="000931D0" w:rsidP="001D04AF">
            <w:pPr>
              <w:pStyle w:val="TableCell0-2"/>
              <w:rPr>
                <w:rStyle w:val="ChItalBold"/>
              </w:rPr>
            </w:pPr>
            <w:r>
              <w:rPr>
                <w:rStyle w:val="ChItalBold"/>
              </w:rPr>
              <w:t>kitorang</w:t>
            </w:r>
            <w:r w:rsidRPr="00856563">
              <w:rPr>
                <w:rStyle w:val="ChItalBold"/>
              </w:rPr>
              <w:t xml:space="preserve"> pu </w:t>
            </w:r>
            <w:r w:rsidR="00B81F2A" w:rsidRPr="00856563">
              <w:rPr>
                <w:rStyle w:val="ChItalBold"/>
              </w:rPr>
              <w:t>keadaang</w:t>
            </w:r>
          </w:p>
        </w:tc>
        <w:tc>
          <w:tcPr>
            <w:tcW w:w="2211" w:type="dxa"/>
            <w:gridSpan w:val="2"/>
            <w:shd w:val="clear" w:color="auto" w:fill="auto"/>
          </w:tcPr>
          <w:p w14:paraId="14F9A3AC"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Pr="00856563">
              <w:t xml:space="preserve"> condition</w:t>
            </w:r>
          </w:p>
        </w:tc>
        <w:tc>
          <w:tcPr>
            <w:tcW w:w="1950" w:type="dxa"/>
            <w:tcBorders>
              <w:right w:val="nil"/>
            </w:tcBorders>
            <w:shd w:val="clear" w:color="auto" w:fill="auto"/>
          </w:tcPr>
          <w:p w14:paraId="4808C45E" w14:textId="424C5695" w:rsidR="000931D0" w:rsidRPr="00856563" w:rsidRDefault="00B7093A" w:rsidP="001D04AF">
            <w:pPr>
              <w:pStyle w:val="TableCell0-2"/>
            </w:pPr>
            <w:r>
              <w:t>‘</w:t>
            </w:r>
            <w:r w:rsidR="000931D0" w:rsidRPr="00856563">
              <w:t>our condition</w:t>
            </w:r>
            <w:r>
              <w:t>’</w:t>
            </w:r>
          </w:p>
        </w:tc>
      </w:tr>
      <w:tr w:rsidR="000931D0" w:rsidRPr="00856563" w14:paraId="6C062183" w14:textId="77777777" w:rsidTr="00415344">
        <w:trPr>
          <w:gridAfter w:val="1"/>
          <w:wAfter w:w="6" w:type="dxa"/>
        </w:trPr>
        <w:tc>
          <w:tcPr>
            <w:tcW w:w="2552" w:type="dxa"/>
            <w:tcBorders>
              <w:left w:val="nil"/>
            </w:tcBorders>
            <w:shd w:val="clear" w:color="auto" w:fill="auto"/>
          </w:tcPr>
          <w:p w14:paraId="36143DB4" w14:textId="77777777" w:rsidR="000931D0" w:rsidRPr="00856563" w:rsidRDefault="000931D0" w:rsidP="001D04AF">
            <w:pPr>
              <w:pStyle w:val="TableCell0-2"/>
              <w:rPr>
                <w:rStyle w:val="ChItalBold"/>
              </w:rPr>
            </w:pPr>
            <w:r w:rsidRPr="00856563">
              <w:rPr>
                <w:rStyle w:val="ChItalBold"/>
              </w:rPr>
              <w:t xml:space="preserve">kitong pu </w:t>
            </w:r>
            <w:r w:rsidR="00B81F2A" w:rsidRPr="00856563">
              <w:rPr>
                <w:rStyle w:val="ChItalBold"/>
              </w:rPr>
              <w:t>kawang</w:t>
            </w:r>
          </w:p>
        </w:tc>
        <w:tc>
          <w:tcPr>
            <w:tcW w:w="2211" w:type="dxa"/>
            <w:gridSpan w:val="2"/>
            <w:shd w:val="clear" w:color="auto" w:fill="auto"/>
          </w:tcPr>
          <w:p w14:paraId="419004EC"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Pr="00856563">
              <w:t xml:space="preserve"> friend</w:t>
            </w:r>
          </w:p>
        </w:tc>
        <w:tc>
          <w:tcPr>
            <w:tcW w:w="1950" w:type="dxa"/>
            <w:tcBorders>
              <w:right w:val="nil"/>
            </w:tcBorders>
            <w:shd w:val="clear" w:color="auto" w:fill="auto"/>
          </w:tcPr>
          <w:p w14:paraId="4D19A61A" w14:textId="6B019768" w:rsidR="000931D0" w:rsidRPr="00856563" w:rsidRDefault="00B7093A" w:rsidP="001D04AF">
            <w:pPr>
              <w:pStyle w:val="TableCell0-2"/>
            </w:pPr>
            <w:r>
              <w:t>‘</w:t>
            </w:r>
            <w:r w:rsidR="000931D0" w:rsidRPr="00856563">
              <w:t>our friend</w:t>
            </w:r>
            <w:r>
              <w:t>’</w:t>
            </w:r>
          </w:p>
        </w:tc>
      </w:tr>
      <w:tr w:rsidR="000931D0" w:rsidRPr="00856563" w14:paraId="63E0ABEC" w14:textId="77777777" w:rsidTr="00415344">
        <w:trPr>
          <w:gridAfter w:val="1"/>
          <w:wAfter w:w="6" w:type="dxa"/>
        </w:trPr>
        <w:tc>
          <w:tcPr>
            <w:tcW w:w="2552" w:type="dxa"/>
            <w:tcBorders>
              <w:left w:val="nil"/>
            </w:tcBorders>
            <w:shd w:val="clear" w:color="auto" w:fill="auto"/>
          </w:tcPr>
          <w:p w14:paraId="42409846" w14:textId="77777777" w:rsidR="000931D0" w:rsidRPr="00856563" w:rsidRDefault="000931D0" w:rsidP="001D04AF">
            <w:pPr>
              <w:pStyle w:val="TableCell0-2"/>
              <w:rPr>
                <w:rStyle w:val="ChItalBold"/>
              </w:rPr>
            </w:pPr>
            <w:r w:rsidRPr="00856563">
              <w:rPr>
                <w:rStyle w:val="ChItalBold"/>
              </w:rPr>
              <w:t>kita pu adat</w:t>
            </w:r>
          </w:p>
        </w:tc>
        <w:tc>
          <w:tcPr>
            <w:tcW w:w="2211" w:type="dxa"/>
            <w:gridSpan w:val="2"/>
            <w:shd w:val="clear" w:color="auto" w:fill="auto"/>
          </w:tcPr>
          <w:p w14:paraId="431E8EAB"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Pr="00856563">
              <w:t xml:space="preserve"> customs</w:t>
            </w:r>
          </w:p>
        </w:tc>
        <w:tc>
          <w:tcPr>
            <w:tcW w:w="1950" w:type="dxa"/>
            <w:tcBorders>
              <w:right w:val="nil"/>
            </w:tcBorders>
            <w:shd w:val="clear" w:color="auto" w:fill="auto"/>
          </w:tcPr>
          <w:p w14:paraId="06541CC7" w14:textId="0E58D356" w:rsidR="000931D0" w:rsidRPr="00856563" w:rsidRDefault="00B7093A" w:rsidP="001D04AF">
            <w:pPr>
              <w:pStyle w:val="TableCell0-2"/>
            </w:pPr>
            <w:r>
              <w:t>‘</w:t>
            </w:r>
            <w:r w:rsidR="000931D0" w:rsidRPr="00856563">
              <w:t>our customs</w:t>
            </w:r>
            <w:r>
              <w:t>’</w:t>
            </w:r>
          </w:p>
        </w:tc>
      </w:tr>
      <w:tr w:rsidR="000931D0" w:rsidRPr="00856563" w14:paraId="206A14C0" w14:textId="77777777" w:rsidTr="00415344">
        <w:trPr>
          <w:gridAfter w:val="1"/>
          <w:wAfter w:w="6" w:type="dxa"/>
        </w:trPr>
        <w:tc>
          <w:tcPr>
            <w:tcW w:w="2552" w:type="dxa"/>
            <w:tcBorders>
              <w:left w:val="nil"/>
              <w:bottom w:val="single" w:sz="4" w:space="0" w:color="auto"/>
            </w:tcBorders>
            <w:shd w:val="clear" w:color="auto" w:fill="auto"/>
          </w:tcPr>
          <w:p w14:paraId="3D306E53" w14:textId="77777777" w:rsidR="000931D0" w:rsidRPr="00856563" w:rsidRDefault="000931D0" w:rsidP="001D04AF">
            <w:pPr>
              <w:pStyle w:val="TableCell0-2Break"/>
              <w:rPr>
                <w:rStyle w:val="ChItalBold"/>
              </w:rPr>
            </w:pPr>
            <w:r w:rsidRPr="00856563">
              <w:rPr>
                <w:rStyle w:val="ChItalBold"/>
              </w:rPr>
              <w:t>kamu pu cara hidup</w:t>
            </w:r>
          </w:p>
        </w:tc>
        <w:tc>
          <w:tcPr>
            <w:tcW w:w="2211" w:type="dxa"/>
            <w:gridSpan w:val="2"/>
            <w:tcBorders>
              <w:bottom w:val="single" w:sz="4" w:space="0" w:color="auto"/>
            </w:tcBorders>
            <w:shd w:val="clear" w:color="auto" w:fill="auto"/>
          </w:tcPr>
          <w:p w14:paraId="06054E15" w14:textId="77777777" w:rsidR="000931D0" w:rsidRPr="00856563" w:rsidRDefault="000931D0" w:rsidP="001D04AF">
            <w:pPr>
              <w:pStyle w:val="TableCell0-2Break"/>
            </w:pPr>
            <w:r w:rsidRPr="00856563">
              <w:t>2</w:t>
            </w:r>
            <w:r w:rsidRPr="0099608C">
              <w:rPr>
                <w:rStyle w:val="ChSmallCaps"/>
              </w:rPr>
              <w:t>pl</w:t>
            </w:r>
            <w:r w:rsidRPr="00856563">
              <w:t xml:space="preserve"> </w:t>
            </w:r>
            <w:r w:rsidRPr="0099608C">
              <w:rPr>
                <w:rStyle w:val="ChSmallCaps"/>
              </w:rPr>
              <w:t>poss</w:t>
            </w:r>
            <w:r w:rsidRPr="00856563">
              <w:t xml:space="preserve"> manner live</w:t>
            </w:r>
          </w:p>
        </w:tc>
        <w:tc>
          <w:tcPr>
            <w:tcW w:w="1950" w:type="dxa"/>
            <w:tcBorders>
              <w:bottom w:val="single" w:sz="4" w:space="0" w:color="auto"/>
              <w:right w:val="nil"/>
            </w:tcBorders>
            <w:shd w:val="clear" w:color="auto" w:fill="auto"/>
          </w:tcPr>
          <w:p w14:paraId="14912CA3" w14:textId="6617712F" w:rsidR="000931D0" w:rsidRPr="00856563" w:rsidRDefault="00B7093A" w:rsidP="001D04AF">
            <w:pPr>
              <w:pStyle w:val="TableCell0-2Break"/>
            </w:pPr>
            <w:r>
              <w:t>‘</w:t>
            </w:r>
            <w:r w:rsidR="000931D0" w:rsidRPr="00856563">
              <w:t>your ways of life</w:t>
            </w:r>
            <w:r>
              <w:t>’</w:t>
            </w:r>
          </w:p>
        </w:tc>
      </w:tr>
      <w:tr w:rsidR="000931D0" w:rsidRPr="00856563" w14:paraId="543AE86F" w14:textId="77777777" w:rsidTr="00415344">
        <w:tc>
          <w:tcPr>
            <w:tcW w:w="6719" w:type="dxa"/>
            <w:gridSpan w:val="5"/>
            <w:tcBorders>
              <w:top w:val="single" w:sz="4" w:space="0" w:color="auto"/>
              <w:left w:val="nil"/>
              <w:bottom w:val="single" w:sz="4" w:space="0" w:color="auto"/>
              <w:right w:val="nil"/>
            </w:tcBorders>
            <w:shd w:val="clear" w:color="auto" w:fill="auto"/>
          </w:tcPr>
          <w:p w14:paraId="20AAD1AF" w14:textId="05FD8E19" w:rsidR="000931D0" w:rsidRPr="00856563" w:rsidRDefault="000931D0" w:rsidP="001D04AF">
            <w:pPr>
              <w:pStyle w:val="TableCell2-2"/>
            </w:pPr>
            <w:r w:rsidRPr="00856563">
              <w:t xml:space="preserve">Short </w:t>
            </w:r>
            <w:r w:rsidR="003036E7">
              <w:t xml:space="preserve">personal </w:t>
            </w:r>
            <w:r w:rsidR="003036E7" w:rsidRPr="00856563">
              <w:t>pronoun</w:t>
            </w:r>
            <w:r w:rsidRPr="00856563">
              <w:t xml:space="preserve"> form</w:t>
            </w:r>
            <w:r w:rsidR="00DF5D68">
              <w:t xml:space="preserve"> – </w:t>
            </w:r>
            <w:r w:rsidRPr="00856563">
              <w:rPr>
                <w:rStyle w:val="ChItalBold"/>
              </w:rPr>
              <w:t>pu</w:t>
            </w:r>
            <w:r w:rsidRPr="00856563">
              <w:t xml:space="preserve"> </w:t>
            </w:r>
            <w:r w:rsidR="00B7093A">
              <w:t>‘</w:t>
            </w:r>
            <w:r w:rsidRPr="0099608C">
              <w:rPr>
                <w:rStyle w:val="ChSmallCaps"/>
              </w:rPr>
              <w:t>poss</w:t>
            </w:r>
            <w:r w:rsidR="00B7093A">
              <w:t>’</w:t>
            </w:r>
          </w:p>
        </w:tc>
      </w:tr>
      <w:tr w:rsidR="000931D0" w:rsidRPr="00856563" w14:paraId="0ADFF508" w14:textId="77777777" w:rsidTr="00415344">
        <w:trPr>
          <w:gridAfter w:val="1"/>
          <w:wAfter w:w="6" w:type="dxa"/>
        </w:trPr>
        <w:tc>
          <w:tcPr>
            <w:tcW w:w="2552" w:type="dxa"/>
            <w:tcBorders>
              <w:top w:val="single" w:sz="4" w:space="0" w:color="auto"/>
              <w:left w:val="nil"/>
            </w:tcBorders>
            <w:shd w:val="clear" w:color="auto" w:fill="auto"/>
          </w:tcPr>
          <w:p w14:paraId="72F3DD90" w14:textId="77777777" w:rsidR="000931D0" w:rsidRPr="00856563" w:rsidRDefault="000931D0" w:rsidP="001D04AF">
            <w:pPr>
              <w:pStyle w:val="TableCell2-2"/>
              <w:rPr>
                <w:rStyle w:val="ChItalBold"/>
              </w:rPr>
            </w:pPr>
            <w:r w:rsidRPr="00856563">
              <w:rPr>
                <w:rStyle w:val="ChItalBold"/>
              </w:rPr>
              <w:t>sa pu motor</w:t>
            </w:r>
          </w:p>
        </w:tc>
        <w:tc>
          <w:tcPr>
            <w:tcW w:w="2211" w:type="dxa"/>
            <w:gridSpan w:val="2"/>
            <w:tcBorders>
              <w:top w:val="single" w:sz="4" w:space="0" w:color="auto"/>
            </w:tcBorders>
            <w:shd w:val="clear" w:color="auto" w:fill="auto"/>
          </w:tcPr>
          <w:p w14:paraId="1087C517" w14:textId="77777777" w:rsidR="000931D0" w:rsidRPr="00856563" w:rsidRDefault="000931D0" w:rsidP="001D04AF">
            <w:pPr>
              <w:pStyle w:val="TableCell2-2"/>
            </w:pPr>
            <w:r w:rsidRPr="00856563">
              <w:t>1</w:t>
            </w:r>
            <w:r w:rsidRPr="0099608C">
              <w:rPr>
                <w:rStyle w:val="ChSmallCaps"/>
              </w:rPr>
              <w:t>sg</w:t>
            </w:r>
            <w:r w:rsidRPr="00856563">
              <w:t xml:space="preserve"> </w:t>
            </w:r>
            <w:r w:rsidRPr="0099608C">
              <w:rPr>
                <w:rStyle w:val="ChSmallCaps"/>
              </w:rPr>
              <w:t>poss</w:t>
            </w:r>
            <w:r w:rsidRPr="00856563">
              <w:t xml:space="preserve"> motorbike</w:t>
            </w:r>
          </w:p>
        </w:tc>
        <w:tc>
          <w:tcPr>
            <w:tcW w:w="1950" w:type="dxa"/>
            <w:tcBorders>
              <w:top w:val="single" w:sz="4" w:space="0" w:color="auto"/>
              <w:right w:val="nil"/>
            </w:tcBorders>
            <w:shd w:val="clear" w:color="auto" w:fill="auto"/>
          </w:tcPr>
          <w:p w14:paraId="43A0CCDC" w14:textId="5103B3F5" w:rsidR="000931D0" w:rsidRPr="00856563" w:rsidRDefault="00B7093A" w:rsidP="001D04AF">
            <w:pPr>
              <w:pStyle w:val="TableCell2-2"/>
            </w:pPr>
            <w:r>
              <w:t>‘</w:t>
            </w:r>
            <w:r w:rsidR="000931D0" w:rsidRPr="00856563">
              <w:t>my motorbike</w:t>
            </w:r>
            <w:r>
              <w:t>’</w:t>
            </w:r>
          </w:p>
        </w:tc>
      </w:tr>
      <w:tr w:rsidR="000931D0" w:rsidRPr="00856563" w14:paraId="7EA07AB0" w14:textId="77777777" w:rsidTr="00415344">
        <w:trPr>
          <w:gridAfter w:val="1"/>
          <w:wAfter w:w="6" w:type="dxa"/>
        </w:trPr>
        <w:tc>
          <w:tcPr>
            <w:tcW w:w="2552" w:type="dxa"/>
            <w:tcBorders>
              <w:left w:val="nil"/>
            </w:tcBorders>
            <w:shd w:val="clear" w:color="auto" w:fill="auto"/>
          </w:tcPr>
          <w:p w14:paraId="4CC7F6F7" w14:textId="77777777" w:rsidR="000931D0" w:rsidRPr="00856563" w:rsidRDefault="000931D0" w:rsidP="001D04AF">
            <w:pPr>
              <w:pStyle w:val="TableCell0-2"/>
              <w:rPr>
                <w:rStyle w:val="ChItalBold"/>
              </w:rPr>
            </w:pPr>
            <w:r w:rsidRPr="00856563">
              <w:rPr>
                <w:rStyle w:val="ChItalBold"/>
              </w:rPr>
              <w:t>de pu bahu</w:t>
            </w:r>
          </w:p>
        </w:tc>
        <w:tc>
          <w:tcPr>
            <w:tcW w:w="2211" w:type="dxa"/>
            <w:gridSpan w:val="2"/>
            <w:shd w:val="clear" w:color="auto" w:fill="auto"/>
          </w:tcPr>
          <w:p w14:paraId="2E5A5160" w14:textId="77777777" w:rsidR="000931D0" w:rsidRPr="00856563" w:rsidRDefault="000931D0" w:rsidP="001D04AF">
            <w:pPr>
              <w:pStyle w:val="TableCell0-2"/>
            </w:pPr>
            <w:r w:rsidRPr="00856563">
              <w:t>3</w:t>
            </w:r>
            <w:r w:rsidRPr="0099608C">
              <w:rPr>
                <w:rStyle w:val="ChSmallCaps"/>
              </w:rPr>
              <w:t>sg</w:t>
            </w:r>
            <w:r w:rsidRPr="00856563">
              <w:t xml:space="preserve"> </w:t>
            </w:r>
            <w:r w:rsidRPr="0099608C">
              <w:rPr>
                <w:rStyle w:val="ChSmallCaps"/>
              </w:rPr>
              <w:t>poss</w:t>
            </w:r>
            <w:r w:rsidRPr="00856563">
              <w:t xml:space="preserve"> shoulder</w:t>
            </w:r>
          </w:p>
        </w:tc>
        <w:tc>
          <w:tcPr>
            <w:tcW w:w="1950" w:type="dxa"/>
            <w:tcBorders>
              <w:right w:val="nil"/>
            </w:tcBorders>
            <w:shd w:val="clear" w:color="auto" w:fill="auto"/>
          </w:tcPr>
          <w:p w14:paraId="59F09C13" w14:textId="7A7A07F1" w:rsidR="000931D0" w:rsidRPr="00856563" w:rsidRDefault="00B7093A" w:rsidP="001D04AF">
            <w:pPr>
              <w:pStyle w:val="TableCell0-2"/>
            </w:pPr>
            <w:r>
              <w:t>‘</w:t>
            </w:r>
            <w:r w:rsidR="000931D0" w:rsidRPr="00856563">
              <w:t>her shoulder</w:t>
            </w:r>
            <w:r>
              <w:t>’</w:t>
            </w:r>
          </w:p>
        </w:tc>
      </w:tr>
      <w:tr w:rsidR="000931D0" w:rsidRPr="00856563" w14:paraId="24C33037" w14:textId="77777777" w:rsidTr="00415344">
        <w:trPr>
          <w:gridAfter w:val="1"/>
          <w:wAfter w:w="6" w:type="dxa"/>
        </w:trPr>
        <w:tc>
          <w:tcPr>
            <w:tcW w:w="2552" w:type="dxa"/>
            <w:tcBorders>
              <w:left w:val="nil"/>
            </w:tcBorders>
            <w:shd w:val="clear" w:color="auto" w:fill="auto"/>
          </w:tcPr>
          <w:p w14:paraId="6D8FA074" w14:textId="77777777" w:rsidR="000931D0" w:rsidRPr="00856563" w:rsidRDefault="000931D0" w:rsidP="001D04AF">
            <w:pPr>
              <w:pStyle w:val="TableCell0-2"/>
              <w:rPr>
                <w:rStyle w:val="ChItalBold"/>
              </w:rPr>
            </w:pPr>
            <w:r w:rsidRPr="00856563">
              <w:rPr>
                <w:rStyle w:val="ChItalBold"/>
              </w:rPr>
              <w:t xml:space="preserve">tong pu </w:t>
            </w:r>
            <w:r w:rsidR="00B81F2A" w:rsidRPr="00856563">
              <w:rPr>
                <w:rStyle w:val="ChItalBold"/>
              </w:rPr>
              <w:t>pakeang</w:t>
            </w:r>
          </w:p>
        </w:tc>
        <w:tc>
          <w:tcPr>
            <w:tcW w:w="2211" w:type="dxa"/>
            <w:gridSpan w:val="2"/>
            <w:shd w:val="clear" w:color="auto" w:fill="auto"/>
          </w:tcPr>
          <w:p w14:paraId="3A0B7F59"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Pr="00856563">
              <w:t xml:space="preserve"> clothing</w:t>
            </w:r>
          </w:p>
        </w:tc>
        <w:tc>
          <w:tcPr>
            <w:tcW w:w="1950" w:type="dxa"/>
            <w:tcBorders>
              <w:right w:val="nil"/>
            </w:tcBorders>
            <w:shd w:val="clear" w:color="auto" w:fill="auto"/>
          </w:tcPr>
          <w:p w14:paraId="662140E3" w14:textId="78F94E45" w:rsidR="000931D0" w:rsidRPr="00856563" w:rsidRDefault="00B7093A" w:rsidP="001D04AF">
            <w:pPr>
              <w:pStyle w:val="TableCell0-2"/>
            </w:pPr>
            <w:r>
              <w:t>‘</w:t>
            </w:r>
            <w:r w:rsidR="000931D0" w:rsidRPr="00856563">
              <w:t>our clothing</w:t>
            </w:r>
            <w:r>
              <w:t>’</w:t>
            </w:r>
          </w:p>
        </w:tc>
      </w:tr>
      <w:tr w:rsidR="000931D0" w:rsidRPr="00856563" w14:paraId="15BA7F92" w14:textId="77777777" w:rsidTr="00415344">
        <w:trPr>
          <w:gridAfter w:val="1"/>
          <w:wAfter w:w="6" w:type="dxa"/>
        </w:trPr>
        <w:tc>
          <w:tcPr>
            <w:tcW w:w="2552" w:type="dxa"/>
            <w:tcBorders>
              <w:left w:val="nil"/>
            </w:tcBorders>
            <w:shd w:val="clear" w:color="auto" w:fill="auto"/>
          </w:tcPr>
          <w:p w14:paraId="6F1D6919" w14:textId="77777777" w:rsidR="000931D0" w:rsidRPr="00856563" w:rsidRDefault="000931D0" w:rsidP="001D04AF">
            <w:pPr>
              <w:pStyle w:val="TableCell0-2"/>
              <w:rPr>
                <w:rStyle w:val="ChItalBold"/>
              </w:rPr>
            </w:pPr>
            <w:r w:rsidRPr="00856563">
              <w:rPr>
                <w:rStyle w:val="ChItalBold"/>
              </w:rPr>
              <w:t>ta pu orang-tua</w:t>
            </w:r>
          </w:p>
        </w:tc>
        <w:tc>
          <w:tcPr>
            <w:tcW w:w="2211" w:type="dxa"/>
            <w:gridSpan w:val="2"/>
            <w:shd w:val="clear" w:color="auto" w:fill="auto"/>
          </w:tcPr>
          <w:p w14:paraId="5655C9FC" w14:textId="77777777" w:rsidR="000931D0" w:rsidRPr="00856563" w:rsidRDefault="000931D0" w:rsidP="001D04AF">
            <w:pPr>
              <w:pStyle w:val="TableCell0-2"/>
            </w:pPr>
            <w:r w:rsidRPr="00856563">
              <w:t>1</w:t>
            </w:r>
            <w:r w:rsidRPr="0099608C">
              <w:rPr>
                <w:rStyle w:val="ChSmallCaps"/>
              </w:rPr>
              <w:t>pl</w:t>
            </w:r>
            <w:r w:rsidRPr="00856563">
              <w:t xml:space="preserve"> </w:t>
            </w:r>
            <w:r w:rsidRPr="0099608C">
              <w:rPr>
                <w:rStyle w:val="ChSmallCaps"/>
              </w:rPr>
              <w:t>poss</w:t>
            </w:r>
            <w:r w:rsidR="00D55126">
              <w:t xml:space="preserve"> parent</w:t>
            </w:r>
          </w:p>
        </w:tc>
        <w:tc>
          <w:tcPr>
            <w:tcW w:w="1950" w:type="dxa"/>
            <w:tcBorders>
              <w:right w:val="nil"/>
            </w:tcBorders>
            <w:shd w:val="clear" w:color="auto" w:fill="auto"/>
          </w:tcPr>
          <w:p w14:paraId="3432A396" w14:textId="446620B2" w:rsidR="000931D0" w:rsidRPr="00856563" w:rsidRDefault="00B7093A" w:rsidP="001D04AF">
            <w:pPr>
              <w:pStyle w:val="TableCell0-2"/>
            </w:pPr>
            <w:r>
              <w:t>‘</w:t>
            </w:r>
            <w:r w:rsidR="000931D0" w:rsidRPr="00856563">
              <w:t>our parents</w:t>
            </w:r>
            <w:r>
              <w:t>’</w:t>
            </w:r>
          </w:p>
        </w:tc>
      </w:tr>
      <w:tr w:rsidR="000931D0" w:rsidRPr="00856563" w14:paraId="682B2D28" w14:textId="77777777" w:rsidTr="00415344">
        <w:trPr>
          <w:gridAfter w:val="1"/>
          <w:wAfter w:w="6" w:type="dxa"/>
        </w:trPr>
        <w:tc>
          <w:tcPr>
            <w:tcW w:w="2552" w:type="dxa"/>
            <w:tcBorders>
              <w:left w:val="nil"/>
            </w:tcBorders>
            <w:shd w:val="clear" w:color="auto" w:fill="auto"/>
          </w:tcPr>
          <w:p w14:paraId="2EBCC1DB" w14:textId="0F036479" w:rsidR="000931D0" w:rsidRPr="00856563" w:rsidRDefault="000931D0" w:rsidP="001D04AF">
            <w:pPr>
              <w:pStyle w:val="TableCell0-2"/>
              <w:rPr>
                <w:rStyle w:val="ChItalBold"/>
              </w:rPr>
            </w:pPr>
            <w:r w:rsidRPr="00856563">
              <w:rPr>
                <w:rStyle w:val="ChItalBold"/>
              </w:rPr>
              <w:t>kam pu sabun</w:t>
            </w:r>
            <w:r w:rsidR="00627FC4">
              <w:rPr>
                <w:rStyle w:val="ChItalBold"/>
              </w:rPr>
              <w:t>g</w:t>
            </w:r>
          </w:p>
        </w:tc>
        <w:tc>
          <w:tcPr>
            <w:tcW w:w="2211" w:type="dxa"/>
            <w:gridSpan w:val="2"/>
            <w:shd w:val="clear" w:color="auto" w:fill="auto"/>
          </w:tcPr>
          <w:p w14:paraId="1A65C2C8" w14:textId="77777777" w:rsidR="000931D0" w:rsidRPr="00856563" w:rsidRDefault="000931D0" w:rsidP="001D04AF">
            <w:pPr>
              <w:pStyle w:val="TableCell0-2"/>
            </w:pPr>
            <w:r w:rsidRPr="00856563">
              <w:t>2</w:t>
            </w:r>
            <w:r w:rsidRPr="0099608C">
              <w:rPr>
                <w:rStyle w:val="ChSmallCaps"/>
              </w:rPr>
              <w:t>pl</w:t>
            </w:r>
            <w:r w:rsidRPr="00856563">
              <w:t xml:space="preserve"> </w:t>
            </w:r>
            <w:r w:rsidRPr="0099608C">
              <w:rPr>
                <w:rStyle w:val="ChSmallCaps"/>
              </w:rPr>
              <w:t>poss</w:t>
            </w:r>
            <w:r w:rsidRPr="00856563">
              <w:t xml:space="preserve"> soap</w:t>
            </w:r>
          </w:p>
        </w:tc>
        <w:tc>
          <w:tcPr>
            <w:tcW w:w="1950" w:type="dxa"/>
            <w:tcBorders>
              <w:right w:val="nil"/>
            </w:tcBorders>
            <w:shd w:val="clear" w:color="auto" w:fill="auto"/>
          </w:tcPr>
          <w:p w14:paraId="4CEE2C6D" w14:textId="0D217BFE" w:rsidR="000931D0" w:rsidRPr="00856563" w:rsidRDefault="00B7093A" w:rsidP="001D04AF">
            <w:pPr>
              <w:pStyle w:val="TableCell0-2"/>
            </w:pPr>
            <w:r>
              <w:t>‘</w:t>
            </w:r>
            <w:r w:rsidR="000931D0" w:rsidRPr="00856563">
              <w:t>their soap</w:t>
            </w:r>
            <w:r>
              <w:t>’</w:t>
            </w:r>
          </w:p>
        </w:tc>
      </w:tr>
      <w:tr w:rsidR="000931D0" w:rsidRPr="00856563" w14:paraId="48802EB2" w14:textId="77777777" w:rsidTr="00415344">
        <w:trPr>
          <w:gridAfter w:val="1"/>
          <w:wAfter w:w="6" w:type="dxa"/>
        </w:trPr>
        <w:tc>
          <w:tcPr>
            <w:tcW w:w="2552" w:type="dxa"/>
            <w:tcBorders>
              <w:left w:val="nil"/>
              <w:bottom w:val="single" w:sz="4" w:space="0" w:color="auto"/>
            </w:tcBorders>
            <w:shd w:val="clear" w:color="auto" w:fill="auto"/>
          </w:tcPr>
          <w:p w14:paraId="5B705662" w14:textId="77777777" w:rsidR="000931D0" w:rsidRPr="00856563" w:rsidRDefault="000931D0" w:rsidP="001D04AF">
            <w:pPr>
              <w:pStyle w:val="TableCell0-2Break"/>
              <w:rPr>
                <w:rStyle w:val="ChItalBold"/>
              </w:rPr>
            </w:pPr>
            <w:r w:rsidRPr="00856563">
              <w:rPr>
                <w:rStyle w:val="ChItalBold"/>
              </w:rPr>
              <w:t>dong pu jaring</w:t>
            </w:r>
          </w:p>
        </w:tc>
        <w:tc>
          <w:tcPr>
            <w:tcW w:w="2211" w:type="dxa"/>
            <w:gridSpan w:val="2"/>
            <w:tcBorders>
              <w:bottom w:val="single" w:sz="4" w:space="0" w:color="auto"/>
            </w:tcBorders>
            <w:shd w:val="clear" w:color="auto" w:fill="auto"/>
          </w:tcPr>
          <w:p w14:paraId="7FAEDB4B" w14:textId="77777777" w:rsidR="000931D0" w:rsidRPr="00856563" w:rsidRDefault="000931D0" w:rsidP="001D04AF">
            <w:pPr>
              <w:pStyle w:val="TableCell0-2Break"/>
            </w:pPr>
            <w:r w:rsidRPr="00856563">
              <w:t>3</w:t>
            </w:r>
            <w:r w:rsidRPr="0099608C">
              <w:rPr>
                <w:rStyle w:val="ChSmallCaps"/>
              </w:rPr>
              <w:t>pl</w:t>
            </w:r>
            <w:r w:rsidRPr="00856563">
              <w:t xml:space="preserve"> </w:t>
            </w:r>
            <w:r w:rsidRPr="0099608C">
              <w:rPr>
                <w:rStyle w:val="ChSmallCaps"/>
              </w:rPr>
              <w:t>poss</w:t>
            </w:r>
            <w:r w:rsidRPr="00856563">
              <w:t xml:space="preserve"> net</w:t>
            </w:r>
          </w:p>
        </w:tc>
        <w:tc>
          <w:tcPr>
            <w:tcW w:w="1950" w:type="dxa"/>
            <w:tcBorders>
              <w:bottom w:val="single" w:sz="4" w:space="0" w:color="auto"/>
              <w:right w:val="nil"/>
            </w:tcBorders>
            <w:shd w:val="clear" w:color="auto" w:fill="auto"/>
          </w:tcPr>
          <w:p w14:paraId="721FC973" w14:textId="1E6D1358" w:rsidR="000931D0" w:rsidRPr="00856563" w:rsidRDefault="00B7093A" w:rsidP="001D04AF">
            <w:pPr>
              <w:pStyle w:val="TableCell0-2Break"/>
            </w:pPr>
            <w:r>
              <w:t>‘</w:t>
            </w:r>
            <w:r w:rsidR="000931D0" w:rsidRPr="00856563">
              <w:t>their net</w:t>
            </w:r>
            <w:r>
              <w:t>’</w:t>
            </w:r>
          </w:p>
        </w:tc>
      </w:tr>
    </w:tbl>
    <w:p w14:paraId="788C4E7C" w14:textId="3E9F23E2" w:rsidR="000931D0" w:rsidRDefault="005F4E94" w:rsidP="007D5F0D">
      <w:pPr>
        <w:pStyle w:val="Body0000after05before"/>
      </w:pPr>
      <w:r>
        <w:t>The</w:t>
      </w:r>
      <w:r w:rsidR="007D5F0D">
        <w:t>se</w:t>
      </w:r>
      <w:r w:rsidR="000931D0" w:rsidRPr="00856563">
        <w:t xml:space="preserve"> examples </w:t>
      </w:r>
      <w:r w:rsidR="000931D0">
        <w:t xml:space="preserve">show </w:t>
      </w:r>
      <w:r w:rsidR="000931D0" w:rsidRPr="00856563">
        <w:t xml:space="preserve">that the reduction of the disyllabic form </w:t>
      </w:r>
      <w:r w:rsidR="000931D0" w:rsidRPr="00856563">
        <w:rPr>
          <w:rStyle w:val="ChItalBold"/>
        </w:rPr>
        <w:t>punya</w:t>
      </w:r>
      <w:r w:rsidR="000931D0" w:rsidRPr="00856563">
        <w:t xml:space="preserve"> </w:t>
      </w:r>
      <w:r w:rsidR="00B7093A">
        <w:t>‘</w:t>
      </w:r>
      <w:r w:rsidR="000931D0" w:rsidRPr="0099608C">
        <w:rPr>
          <w:rStyle w:val="ChSmallCaps"/>
        </w:rPr>
        <w:t>poss</w:t>
      </w:r>
      <w:r w:rsidR="00B7093A">
        <w:t>’</w:t>
      </w:r>
      <w:r w:rsidR="000931D0" w:rsidRPr="00856563">
        <w:t xml:space="preserve"> to monosyllabic </w:t>
      </w:r>
      <w:r w:rsidR="000931D0" w:rsidRPr="00856563">
        <w:rPr>
          <w:rStyle w:val="ChItalBold"/>
        </w:rPr>
        <w:t>pu</w:t>
      </w:r>
      <w:r w:rsidR="000931D0" w:rsidRPr="00856563">
        <w:t xml:space="preserve"> </w:t>
      </w:r>
      <w:r w:rsidR="00B7093A">
        <w:t>‘</w:t>
      </w:r>
      <w:r w:rsidR="000931D0" w:rsidRPr="0099608C">
        <w:rPr>
          <w:rStyle w:val="ChSmallCaps"/>
        </w:rPr>
        <w:t>poss</w:t>
      </w:r>
      <w:r w:rsidR="00B7093A">
        <w:t>’</w:t>
      </w:r>
      <w:r w:rsidR="000931D0" w:rsidRPr="00856563">
        <w:t xml:space="preserve"> does not interact with the long versus reduced shape of the </w:t>
      </w:r>
      <w:r w:rsidR="003036E7">
        <w:t xml:space="preserve">personal </w:t>
      </w:r>
      <w:r w:rsidR="003036E7" w:rsidRPr="00856563">
        <w:t>pronoun</w:t>
      </w:r>
      <w:r w:rsidR="007D5F0D">
        <w:t>s</w:t>
      </w:r>
      <w:r w:rsidR="000931D0" w:rsidRPr="00856563">
        <w:t xml:space="preserve">. These findings contrast with those of </w:t>
      </w:r>
      <w:r w:rsidR="00BA6215">
        <w:rPr>
          <w:rStyle w:val="Citation"/>
        </w:rPr>
        <w:fldChar w:fldCharType="begin"/>
      </w:r>
      <w:r w:rsidR="003A5B20">
        <w:rPr>
          <w:rStyle w:val="Citation"/>
        </w:rPr>
        <w:instrText>ADDIN CITAVI.PLACEHOLDER 4d7dd143-37db-4e2a-a88f-e49fe406e497 PFBsYWNlaG9sZGVyPg0KICA8QWRkSW5WZXJzaW9uPjUuMi4wLjg8L0FkZEluVmVyc2lvbj4NCiAgPElkPjRkN2RkMTQzLTM3ZGItNGUyYS1hODhmLWU0OWZlNDA2ZTQ5NzwvSWQ+DQogIDxFbnRyaWVzPg0KICAgIDxFbnRyeT4NCiAgICAgIDxJZD5hM2E1YmRlYy1kMjhlLTQzOTAtYWQ3My0xY2EyMWQxNTZlY2Y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00BA6215">
        <w:rPr>
          <w:rStyle w:val="Citation"/>
        </w:rPr>
        <w:fldChar w:fldCharType="separate"/>
      </w:r>
      <w:bookmarkStart w:id="3896" w:name="_CTVP0014d7dd14337db4e2aa88fe49fe406e497"/>
      <w:r w:rsidR="0092006B">
        <w:rPr>
          <w:rStyle w:val="Citation"/>
        </w:rPr>
        <w:t>Donohue</w:t>
      </w:r>
      <w:bookmarkEnd w:id="3896"/>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aae95fe7-d1de-4043-914f-6e9c64a1be0b PFBsYWNlaG9sZGVyPg0KICA8QWRkSW5WZXJzaW9uPjUuMi4wLjg8L0FkZEluVmVyc2lvbj4NCiAgPElkPmFhZTk1ZmU3LWQxZGUtNDA0My05MTRmLTZlOWM2NGExYmUwYjwvSWQ+DQogIDxFbnRyaWVzPg0KICAgIDxFbnRyeT4NCiAgICAgIDxJZD43NzRkOTExMS04OWEzLTRhYjMtYWQzZC1hYzkzNDBmYWI4MTQ8L0lkPg0KICAgICAgPFJlZmVyZW5jZUlkPmQ3NjMzNzQ3LTNhZTEtNDY5Ny05NzJiLTZmODhhMmIzMzVhYT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pPC9UZXh0Pg0KICAgIDwvVGV4dFVuaXQ+DQogIDwvVGV4dFVuaXRzPg0KPC9QbGFjZWhvbGRlcj4=</w:instrText>
      </w:r>
      <w:r w:rsidR="00BA6215">
        <w:rPr>
          <w:rStyle w:val="Citation"/>
        </w:rPr>
        <w:fldChar w:fldCharType="separate"/>
      </w:r>
      <w:bookmarkStart w:id="3897" w:name="_CTVP001aae95fe7d1de4043914f6e9c64a1be0b"/>
      <w:r w:rsidR="0092006B">
        <w:rPr>
          <w:rStyle w:val="Citation"/>
        </w:rPr>
        <w:t>(2003)</w:t>
      </w:r>
      <w:bookmarkEnd w:id="3897"/>
      <w:r w:rsidR="00BA6215">
        <w:rPr>
          <w:rStyle w:val="Citation"/>
        </w:rPr>
        <w:fldChar w:fldCharType="end"/>
      </w:r>
      <w:r w:rsidR="000931D0" w:rsidRPr="00856563">
        <w:t xml:space="preserve"> who found that the long pronoun forms may not </w:t>
      </w:r>
      <w:r w:rsidR="000931D0">
        <w:t>co-</w:t>
      </w:r>
      <w:r w:rsidR="000931D0" w:rsidRPr="00856563">
        <w:t xml:space="preserve">occur with the reduced possessive marker </w:t>
      </w:r>
      <w:r w:rsidR="000931D0" w:rsidRPr="00856563">
        <w:rPr>
          <w:rStyle w:val="ChItalBold"/>
        </w:rPr>
        <w:t>pu</w:t>
      </w:r>
      <w:r w:rsidR="000931D0" w:rsidRPr="00856563">
        <w:t xml:space="preserve"> </w:t>
      </w:r>
      <w:r w:rsidR="00B7093A">
        <w:t>‘</w:t>
      </w:r>
      <w:r w:rsidR="000931D0" w:rsidRPr="0099608C">
        <w:rPr>
          <w:rStyle w:val="ChSmallCaps"/>
        </w:rPr>
        <w:t>poss</w:t>
      </w:r>
      <w:r w:rsidR="00B7093A">
        <w:t>’</w:t>
      </w:r>
      <w:r w:rsidR="000931D0" w:rsidRPr="00856563">
        <w:t xml:space="preserve"> (for more details see </w:t>
      </w:r>
      <w:r w:rsidR="00BA6215">
        <w:rPr>
          <w:rStyle w:val="Citation"/>
        </w:rPr>
        <w:fldChar w:fldCharType="begin"/>
      </w:r>
      <w:r w:rsidR="003A5B20">
        <w:rPr>
          <w:rStyle w:val="Citation"/>
        </w:rPr>
        <w:instrText>ADDIN CITAVI.PLACEHOLDER 83e7e589-18d6-40f4-9a39-c15d2fe3d60e 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DIwMDM6IDI04oCTMjU8L1RleHQ+DQogICAgPC9UZXh0VW5pdD4NCiAgPC9UZXh0VW5pdHM+DQo8L1BsYWNlaG9sZGVyPg==</w:instrText>
      </w:r>
      <w:r w:rsidR="00BA6215">
        <w:rPr>
          <w:rStyle w:val="Citation"/>
        </w:rPr>
        <w:fldChar w:fldCharType="separate"/>
      </w:r>
      <w:bookmarkStart w:id="3898" w:name="_CTVP00183e7e58918d640f49a39c15d2fe3d60e"/>
      <w:r w:rsidR="0092006B">
        <w:rPr>
          <w:rStyle w:val="Citation"/>
        </w:rPr>
        <w:t>Donohue 2003: 24–25</w:t>
      </w:r>
      <w:bookmarkEnd w:id="3898"/>
      <w:r w:rsidR="00BA6215">
        <w:rPr>
          <w:rStyle w:val="Citation"/>
        </w:rPr>
        <w:fldChar w:fldCharType="end"/>
      </w:r>
      <w:r w:rsidR="000931D0" w:rsidRPr="00856563">
        <w:t>).</w:t>
      </w:r>
    </w:p>
    <w:p w14:paraId="39ABD37F" w14:textId="32122BB4" w:rsidR="000931D0" w:rsidRDefault="000931D0" w:rsidP="00FE353B">
      <w:pPr>
        <w:pStyle w:val="Body0505after115pt"/>
      </w:pPr>
      <w:r w:rsidRPr="00275178">
        <w:t xml:space="preserve">Very occasionally, the reduced </w:t>
      </w:r>
      <w:r>
        <w:t xml:space="preserve">ligature </w:t>
      </w:r>
      <w:r w:rsidRPr="00275178">
        <w:t>takes on the form /</w:t>
      </w:r>
      <w:r w:rsidRPr="0087597A">
        <w:rPr>
          <w:rStyle w:val="ChCharisSIL"/>
        </w:rPr>
        <w:t>pum</w:t>
      </w:r>
      <w:r w:rsidRPr="00275178">
        <w:t>/, /</w:t>
      </w:r>
      <w:r w:rsidRPr="0087597A">
        <w:rPr>
          <w:rStyle w:val="ChCharisSIL"/>
        </w:rPr>
        <w:t>pun</w:t>
      </w:r>
      <w:r w:rsidRPr="00275178">
        <w:t>/, or /</w:t>
      </w:r>
      <w:r w:rsidRPr="0087597A">
        <w:rPr>
          <w:rStyle w:val="ChCharisSIL"/>
        </w:rPr>
        <w:t>puŋ</w:t>
      </w:r>
      <w:r w:rsidRPr="00275178">
        <w:t xml:space="preserve">/ </w:t>
      </w:r>
      <w:r w:rsidR="00B7093A">
        <w:t>‘</w:t>
      </w:r>
      <w:r w:rsidRPr="0099608C">
        <w:rPr>
          <w:rStyle w:val="ChSmallCaps"/>
        </w:rPr>
        <w:t>poss</w:t>
      </w:r>
      <w:r w:rsidR="00B7093A">
        <w:t>’</w:t>
      </w:r>
      <w:r w:rsidRPr="00275178">
        <w:t xml:space="preserve">. This variation is </w:t>
      </w:r>
      <w:r>
        <w:t xml:space="preserve">usually </w:t>
      </w:r>
      <w:r w:rsidRPr="00275178">
        <w:t>due to assimilation to the word-initial segment of the following possessum</w:t>
      </w:r>
      <w:r>
        <w:t>,</w:t>
      </w:r>
      <w:r w:rsidRPr="003A5B76">
        <w:t xml:space="preserve"> </w:t>
      </w:r>
      <w:r>
        <w:t xml:space="preserve">as illustrated in </w:t>
      </w:r>
      <w:r>
        <w:fldChar w:fldCharType="begin"/>
      </w:r>
      <w:r>
        <w:instrText xml:space="preserve"> REF _Ref350591650 \h </w:instrText>
      </w:r>
      <w:r>
        <w:fldChar w:fldCharType="separate"/>
      </w:r>
      <w:r w:rsidR="00154D81" w:rsidRPr="007A0BC8">
        <w:t xml:space="preserve">Table </w:t>
      </w:r>
      <w:r w:rsidR="00154D81">
        <w:rPr>
          <w:noProof/>
          <w:cs/>
        </w:rPr>
        <w:t>‎</w:t>
      </w:r>
      <w:r w:rsidR="00154D81">
        <w:rPr>
          <w:noProof/>
        </w:rPr>
        <w:t>9</w:t>
      </w:r>
      <w:r w:rsidR="00154D81">
        <w:t>.</w:t>
      </w:r>
      <w:r w:rsidR="00154D81">
        <w:rPr>
          <w:noProof/>
        </w:rPr>
        <w:t>3</w:t>
      </w:r>
      <w:r>
        <w:fldChar w:fldCharType="end"/>
      </w:r>
      <w:r w:rsidRPr="00275178">
        <w:t xml:space="preserve">. </w:t>
      </w:r>
      <w:r>
        <w:t xml:space="preserve">That is, speakers realize short </w:t>
      </w:r>
      <w:r w:rsidRPr="003A5B76">
        <w:rPr>
          <w:rStyle w:val="ChItalBold"/>
        </w:rPr>
        <w:t>pu</w:t>
      </w:r>
      <w:r>
        <w:t xml:space="preserve"> </w:t>
      </w:r>
      <w:r w:rsidR="00B7093A">
        <w:t>‘</w:t>
      </w:r>
      <w:r w:rsidRPr="00DE5F52">
        <w:rPr>
          <w:rStyle w:val="ChSmallCaps"/>
        </w:rPr>
        <w:t>poss</w:t>
      </w:r>
      <w:r w:rsidR="00B7093A">
        <w:t>’</w:t>
      </w:r>
      <w:r>
        <w:t xml:space="preserve"> with a word-final nasal which receives its place features from the onset segment of the following prosodic word; when the following word has a vowel as onset, the nasal is typically realized as velar [</w:t>
      </w:r>
      <w:r w:rsidRPr="00521844">
        <w:rPr>
          <w:rStyle w:val="ChCharisSIL"/>
        </w:rPr>
        <w:t>ŋ</w:t>
      </w:r>
      <w:r>
        <w:t>]. (For more details on nasal place assimilation see §</w:t>
      </w:r>
      <w:r>
        <w:fldChar w:fldCharType="begin"/>
      </w:r>
      <w:r>
        <w:instrText xml:space="preserve"> REF _Ref358302307 \w \h </w:instrText>
      </w:r>
      <w:r>
        <w:fldChar w:fldCharType="separate"/>
      </w:r>
      <w:r w:rsidR="00154D81">
        <w:rPr>
          <w:cs/>
        </w:rPr>
        <w:t>‎</w:t>
      </w:r>
      <w:r w:rsidR="00154D81">
        <w:t>2.2.1</w:t>
      </w:r>
      <w:r>
        <w:fldChar w:fldCharType="end"/>
      </w:r>
      <w:r>
        <w:t>.)</w:t>
      </w:r>
    </w:p>
    <w:p w14:paraId="0FDD9112" w14:textId="40B7ACF2" w:rsidR="000931D0" w:rsidRDefault="000931D0" w:rsidP="000931D0">
      <w:pPr>
        <w:pStyle w:val="Caption"/>
      </w:pPr>
      <w:bookmarkStart w:id="3899" w:name="_Ref350591650"/>
      <w:r w:rsidRPr="007A0BC8">
        <w:t xml:space="preserve">Table </w:t>
      </w:r>
      <w:fldSimple w:instr=" STYLEREF 1 \s ">
        <w:r w:rsidR="00154D81">
          <w:rPr>
            <w:noProof/>
            <w:cs/>
          </w:rPr>
          <w:t>‎</w:t>
        </w:r>
        <w:r w:rsidR="00154D81">
          <w:rPr>
            <w:noProof/>
          </w:rPr>
          <w:t>9</w:t>
        </w:r>
      </w:fldSimple>
      <w:r w:rsidR="00F207A1">
        <w:t>.</w:t>
      </w:r>
      <w:fldSimple w:instr=" SEQ Table \* ARABIC \s 1 ">
        <w:r w:rsidR="00154D81">
          <w:rPr>
            <w:noProof/>
          </w:rPr>
          <w:t>3</w:t>
        </w:r>
      </w:fldSimple>
      <w:bookmarkEnd w:id="3899"/>
      <w:r w:rsidRPr="007A0BC8">
        <w:t>:</w:t>
      </w:r>
      <w:r w:rsidRPr="007A0BC8">
        <w:tab/>
      </w:r>
      <w:r>
        <w:t xml:space="preserve">Assimilation of short </w:t>
      </w:r>
      <w:r w:rsidRPr="005144E5">
        <w:rPr>
          <w:rStyle w:val="ChItalBold"/>
        </w:rPr>
        <w:t>pu</w:t>
      </w:r>
      <w:r>
        <w:t xml:space="preserve"> </w:t>
      </w:r>
      <w:r w:rsidR="00B7093A">
        <w:t>‘</w:t>
      </w:r>
      <w:r w:rsidRPr="00DE5F52">
        <w:rPr>
          <w:rStyle w:val="ChSmallCaps"/>
        </w:rPr>
        <w:t>poss</w:t>
      </w:r>
      <w:r w:rsidR="00B7093A">
        <w:t>’</w:t>
      </w:r>
    </w:p>
    <w:tbl>
      <w:tblPr>
        <w:tblW w:w="6010"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2211"/>
        <w:gridCol w:w="2098"/>
        <w:gridCol w:w="1701"/>
      </w:tblGrid>
      <w:tr w:rsidR="000931D0" w14:paraId="0E6894A7" w14:textId="77777777" w:rsidTr="00415344">
        <w:trPr>
          <w:tblHeader/>
        </w:trPr>
        <w:tc>
          <w:tcPr>
            <w:tcW w:w="2211" w:type="dxa"/>
            <w:tcBorders>
              <w:top w:val="single" w:sz="4" w:space="0" w:color="auto"/>
              <w:left w:val="nil"/>
              <w:bottom w:val="single" w:sz="4" w:space="0" w:color="auto"/>
            </w:tcBorders>
            <w:shd w:val="clear" w:color="auto" w:fill="auto"/>
          </w:tcPr>
          <w:p w14:paraId="42132286" w14:textId="77777777" w:rsidR="000931D0" w:rsidRDefault="000931D0" w:rsidP="001D04AF">
            <w:pPr>
              <w:pStyle w:val="TableHd"/>
            </w:pPr>
            <w:r>
              <w:t>Item</w:t>
            </w:r>
          </w:p>
        </w:tc>
        <w:tc>
          <w:tcPr>
            <w:tcW w:w="2098" w:type="dxa"/>
            <w:tcBorders>
              <w:top w:val="single" w:sz="4" w:space="0" w:color="auto"/>
              <w:bottom w:val="single" w:sz="4" w:space="0" w:color="auto"/>
            </w:tcBorders>
            <w:shd w:val="clear" w:color="auto" w:fill="auto"/>
          </w:tcPr>
          <w:p w14:paraId="7320575A" w14:textId="77777777" w:rsidR="000931D0" w:rsidRDefault="000931D0" w:rsidP="001D04AF">
            <w:pPr>
              <w:pStyle w:val="TableHd"/>
            </w:pPr>
            <w:r>
              <w:t>Orthogr.</w:t>
            </w:r>
          </w:p>
        </w:tc>
        <w:tc>
          <w:tcPr>
            <w:tcW w:w="1701" w:type="dxa"/>
            <w:tcBorders>
              <w:top w:val="single" w:sz="4" w:space="0" w:color="auto"/>
              <w:bottom w:val="single" w:sz="4" w:space="0" w:color="auto"/>
              <w:right w:val="nil"/>
            </w:tcBorders>
            <w:shd w:val="clear" w:color="auto" w:fill="auto"/>
          </w:tcPr>
          <w:p w14:paraId="3AC40E62" w14:textId="77777777" w:rsidR="000931D0" w:rsidRDefault="000931D0" w:rsidP="001D04AF">
            <w:pPr>
              <w:pStyle w:val="TableHd"/>
            </w:pPr>
            <w:r>
              <w:t>Gloss</w:t>
            </w:r>
          </w:p>
        </w:tc>
      </w:tr>
      <w:tr w:rsidR="000931D0" w14:paraId="000BCBD2" w14:textId="77777777" w:rsidTr="00415344">
        <w:tc>
          <w:tcPr>
            <w:tcW w:w="2211" w:type="dxa"/>
            <w:tcBorders>
              <w:top w:val="single" w:sz="4" w:space="0" w:color="auto"/>
              <w:left w:val="nil"/>
            </w:tcBorders>
            <w:shd w:val="clear" w:color="auto" w:fill="auto"/>
          </w:tcPr>
          <w:p w14:paraId="5D1B9658" w14:textId="49CEC9E4" w:rsidR="000931D0" w:rsidRPr="00521844" w:rsidRDefault="000931D0" w:rsidP="00B701B0">
            <w:pPr>
              <w:pStyle w:val="TableCell2-2115pt"/>
              <w:rPr>
                <w:rStyle w:val="ChCharisSIL"/>
              </w:rPr>
            </w:pPr>
            <w:r w:rsidRPr="00692F99">
              <w:t>/</w:t>
            </w:r>
            <w:r>
              <w:rPr>
                <w:rStyle w:val="ChCharisSIL"/>
              </w:rPr>
              <w:t>d</w:t>
            </w:r>
            <w:r w:rsidR="009F42BA" w:rsidRPr="00603D39">
              <w:rPr>
                <w:rStyle w:val="ChCharisSIL"/>
              </w:rPr>
              <w:t>ɛ</w:t>
            </w:r>
            <w:r>
              <w:rPr>
                <w:rStyle w:val="ChCharisSIL"/>
              </w:rPr>
              <w:t xml:space="preserve"> pu</w:t>
            </w:r>
            <w:r w:rsidRPr="000E2861">
              <w:rPr>
                <w:rStyle w:val="ChCharisSILBlueBold"/>
              </w:rPr>
              <w:t>m</w:t>
            </w:r>
            <w:r>
              <w:rPr>
                <w:rStyle w:val="ChCharisSIL"/>
              </w:rPr>
              <w:t xml:space="preserve"> </w:t>
            </w:r>
            <w:r w:rsidRPr="000E2861">
              <w:rPr>
                <w:rStyle w:val="ChCharisSILBlueBold"/>
              </w:rPr>
              <w:t>b</w:t>
            </w:r>
            <w:r>
              <w:rPr>
                <w:rStyle w:val="ChCharisSIL"/>
              </w:rPr>
              <w:t>apa</w:t>
            </w:r>
            <w:r w:rsidRPr="00692F99">
              <w:t>/</w:t>
            </w:r>
          </w:p>
        </w:tc>
        <w:tc>
          <w:tcPr>
            <w:tcW w:w="2098" w:type="dxa"/>
            <w:tcBorders>
              <w:top w:val="single" w:sz="4" w:space="0" w:color="auto"/>
            </w:tcBorders>
            <w:shd w:val="clear" w:color="auto" w:fill="auto"/>
          </w:tcPr>
          <w:p w14:paraId="06639958" w14:textId="77777777" w:rsidR="000931D0" w:rsidRPr="00AD797F" w:rsidRDefault="000931D0" w:rsidP="00B701B0">
            <w:pPr>
              <w:pStyle w:val="TableCell2-2115pt"/>
              <w:rPr>
                <w:rStyle w:val="ChItalBold"/>
              </w:rPr>
            </w:pPr>
            <w:r>
              <w:rPr>
                <w:rStyle w:val="ChItalBold"/>
              </w:rPr>
              <w:t>de pu bapa</w:t>
            </w:r>
          </w:p>
        </w:tc>
        <w:tc>
          <w:tcPr>
            <w:tcW w:w="1701" w:type="dxa"/>
            <w:tcBorders>
              <w:top w:val="single" w:sz="4" w:space="0" w:color="auto"/>
              <w:right w:val="nil"/>
            </w:tcBorders>
            <w:shd w:val="clear" w:color="auto" w:fill="auto"/>
          </w:tcPr>
          <w:p w14:paraId="35FE839C" w14:textId="25FE85FE" w:rsidR="000931D0" w:rsidRDefault="00B7093A" w:rsidP="00B701B0">
            <w:pPr>
              <w:pStyle w:val="TableCell2-2115pt"/>
            </w:pPr>
            <w:r>
              <w:t>‘</w:t>
            </w:r>
            <w:r w:rsidR="000931D0">
              <w:t>his/her father</w:t>
            </w:r>
            <w:r>
              <w:t>’</w:t>
            </w:r>
          </w:p>
        </w:tc>
      </w:tr>
      <w:tr w:rsidR="000931D0" w14:paraId="2F714811" w14:textId="77777777" w:rsidTr="00415344">
        <w:tc>
          <w:tcPr>
            <w:tcW w:w="2211" w:type="dxa"/>
            <w:tcBorders>
              <w:left w:val="nil"/>
            </w:tcBorders>
            <w:shd w:val="clear" w:color="auto" w:fill="auto"/>
          </w:tcPr>
          <w:p w14:paraId="5F96EA17" w14:textId="3A57B5FA" w:rsidR="000931D0" w:rsidRPr="00521844" w:rsidRDefault="000931D0" w:rsidP="00156381">
            <w:pPr>
              <w:pStyle w:val="TableCell0-2115pt"/>
              <w:rPr>
                <w:rStyle w:val="ChCharisSIL"/>
              </w:rPr>
            </w:pPr>
            <w:r w:rsidRPr="00692F99">
              <w:t>/</w:t>
            </w:r>
            <w:r>
              <w:rPr>
                <w:rStyle w:val="ChCharisSIL"/>
              </w:rPr>
              <w:t>d</w:t>
            </w:r>
            <w:r w:rsidR="009F42BA" w:rsidRPr="00603D39">
              <w:rPr>
                <w:rStyle w:val="ChCharisSIL"/>
              </w:rPr>
              <w:t>ɛ</w:t>
            </w:r>
            <w:r>
              <w:rPr>
                <w:rStyle w:val="ChCharisSIL"/>
              </w:rPr>
              <w:t xml:space="preserve"> pu</w:t>
            </w:r>
            <w:r w:rsidRPr="00D509FA">
              <w:rPr>
                <w:rStyle w:val="ChCharisSILBlueBold"/>
              </w:rPr>
              <w:t>n</w:t>
            </w:r>
            <w:r>
              <w:rPr>
                <w:rStyle w:val="ChCharisSIL"/>
              </w:rPr>
              <w:t xml:space="preserve"> </w:t>
            </w:r>
            <w:r w:rsidRPr="00D509FA">
              <w:rPr>
                <w:rStyle w:val="ChCharisSILBlueBold"/>
              </w:rPr>
              <w:t>t</w:t>
            </w:r>
            <w:r w:rsidR="009F42BA" w:rsidRPr="00603D39">
              <w:rPr>
                <w:rStyle w:val="ChCharisSIL"/>
              </w:rPr>
              <w:t>ɛ</w:t>
            </w:r>
            <w:r>
              <w:rPr>
                <w:rStyle w:val="ChCharisSIL"/>
              </w:rPr>
              <w:t>man</w:t>
            </w:r>
            <w:r w:rsidR="002B7288">
              <w:rPr>
                <w:rStyle w:val="ChCharisSIL"/>
              </w:rPr>
              <w:t>~</w:t>
            </w:r>
            <w:r>
              <w:rPr>
                <w:rStyle w:val="ChCharisSIL"/>
              </w:rPr>
              <w:t>t</w:t>
            </w:r>
            <w:r w:rsidR="009F42BA" w:rsidRPr="00603D39">
              <w:rPr>
                <w:rStyle w:val="ChCharisSIL"/>
              </w:rPr>
              <w:t>ɛ</w:t>
            </w:r>
            <w:r>
              <w:rPr>
                <w:rStyle w:val="ChCharisSIL"/>
              </w:rPr>
              <w:t>ma</w:t>
            </w:r>
            <w:r w:rsidR="0040659E" w:rsidRPr="0040659E">
              <w:rPr>
                <w:rStyle w:val="ChCharisSIL"/>
              </w:rPr>
              <w:t>ŋ</w:t>
            </w:r>
            <w:r w:rsidRPr="00692F99">
              <w:t>/</w:t>
            </w:r>
          </w:p>
        </w:tc>
        <w:tc>
          <w:tcPr>
            <w:tcW w:w="2098" w:type="dxa"/>
            <w:shd w:val="clear" w:color="auto" w:fill="auto"/>
          </w:tcPr>
          <w:p w14:paraId="3B9F540A" w14:textId="77777777" w:rsidR="000931D0" w:rsidRPr="00AD797F" w:rsidRDefault="000931D0" w:rsidP="00156381">
            <w:pPr>
              <w:pStyle w:val="TableCell0-2115pt"/>
              <w:rPr>
                <w:rStyle w:val="ChItalBold"/>
              </w:rPr>
            </w:pPr>
            <w:r>
              <w:rPr>
                <w:rStyle w:val="ChItalBold"/>
              </w:rPr>
              <w:t>de pu teman</w:t>
            </w:r>
            <w:r w:rsidR="00B81F2A">
              <w:rPr>
                <w:rStyle w:val="ChItalBold"/>
              </w:rPr>
              <w:t>g</w:t>
            </w:r>
            <w:r w:rsidR="001B2DCB">
              <w:rPr>
                <w:rStyle w:val="ChItalBold"/>
              </w:rPr>
              <w:t>~</w:t>
            </w:r>
            <w:r>
              <w:rPr>
                <w:rStyle w:val="ChItalBold"/>
              </w:rPr>
              <w:t>teman</w:t>
            </w:r>
            <w:r w:rsidR="00B81F2A">
              <w:rPr>
                <w:rStyle w:val="ChItalBold"/>
              </w:rPr>
              <w:t>g</w:t>
            </w:r>
          </w:p>
        </w:tc>
        <w:tc>
          <w:tcPr>
            <w:tcW w:w="1701" w:type="dxa"/>
            <w:tcBorders>
              <w:right w:val="nil"/>
            </w:tcBorders>
            <w:shd w:val="clear" w:color="auto" w:fill="auto"/>
          </w:tcPr>
          <w:p w14:paraId="6A67E962" w14:textId="57C6C0A0" w:rsidR="000931D0" w:rsidRDefault="00B7093A" w:rsidP="00156381">
            <w:pPr>
              <w:pStyle w:val="TableCell0-2115pt"/>
            </w:pPr>
            <w:r>
              <w:t>‘</w:t>
            </w:r>
            <w:r w:rsidR="000931D0">
              <w:t>his/her friends</w:t>
            </w:r>
            <w:r>
              <w:t>’</w:t>
            </w:r>
          </w:p>
        </w:tc>
      </w:tr>
      <w:tr w:rsidR="00084F84" w14:paraId="5EEA6826" w14:textId="77777777" w:rsidTr="00415344">
        <w:tc>
          <w:tcPr>
            <w:tcW w:w="2211" w:type="dxa"/>
            <w:tcBorders>
              <w:left w:val="nil"/>
            </w:tcBorders>
            <w:shd w:val="clear" w:color="auto" w:fill="auto"/>
          </w:tcPr>
          <w:p w14:paraId="27E68A7F" w14:textId="77777777" w:rsidR="00084F84" w:rsidRPr="00521844" w:rsidRDefault="00084F84" w:rsidP="00084F84">
            <w:pPr>
              <w:pStyle w:val="TableCell0-2115pt"/>
              <w:rPr>
                <w:rStyle w:val="ChCharisSIL"/>
              </w:rPr>
            </w:pPr>
            <w:r w:rsidRPr="00692F99">
              <w:t>/</w:t>
            </w:r>
            <w:r>
              <w:rPr>
                <w:rStyle w:val="ChCharisSIL"/>
              </w:rPr>
              <w:t>sa pu</w:t>
            </w:r>
            <w:r w:rsidRPr="006C3809">
              <w:rPr>
                <w:rStyle w:val="ChCharisSILBlueBold"/>
              </w:rPr>
              <w:t>ŋ</w:t>
            </w:r>
            <w:r>
              <w:rPr>
                <w:rStyle w:val="ChCharisSIL"/>
              </w:rPr>
              <w:t xml:space="preserve"> </w:t>
            </w:r>
            <w:r w:rsidRPr="00D509FA">
              <w:rPr>
                <w:rStyle w:val="ChCharisSILBlueBold"/>
              </w:rPr>
              <w:t>k</w:t>
            </w:r>
            <w:r>
              <w:rPr>
                <w:rStyle w:val="ChCharisSIL"/>
              </w:rPr>
              <w:t>aka</w:t>
            </w:r>
            <w:r w:rsidRPr="00692F99">
              <w:t>/</w:t>
            </w:r>
          </w:p>
        </w:tc>
        <w:tc>
          <w:tcPr>
            <w:tcW w:w="2098" w:type="dxa"/>
            <w:shd w:val="clear" w:color="auto" w:fill="auto"/>
          </w:tcPr>
          <w:p w14:paraId="525BE734" w14:textId="77777777" w:rsidR="00084F84" w:rsidRPr="00AD797F" w:rsidRDefault="00084F84" w:rsidP="00084F84">
            <w:pPr>
              <w:pStyle w:val="TableCell0-2115pt"/>
              <w:rPr>
                <w:rStyle w:val="ChItalBold"/>
              </w:rPr>
            </w:pPr>
            <w:r>
              <w:rPr>
                <w:rStyle w:val="ChItalBold"/>
              </w:rPr>
              <w:t>sa pu kaka</w:t>
            </w:r>
          </w:p>
        </w:tc>
        <w:tc>
          <w:tcPr>
            <w:tcW w:w="1701" w:type="dxa"/>
            <w:tcBorders>
              <w:right w:val="nil"/>
            </w:tcBorders>
            <w:shd w:val="clear" w:color="auto" w:fill="auto"/>
          </w:tcPr>
          <w:p w14:paraId="2AC19128" w14:textId="167DE7E8" w:rsidR="00084F84" w:rsidRDefault="00B7093A" w:rsidP="00084F84">
            <w:pPr>
              <w:pStyle w:val="TableCell0-2115pt"/>
            </w:pPr>
            <w:r>
              <w:t>‘</w:t>
            </w:r>
            <w:r w:rsidR="00084F84">
              <w:t>my older sibling</w:t>
            </w:r>
            <w:r>
              <w:t>’</w:t>
            </w:r>
          </w:p>
        </w:tc>
      </w:tr>
      <w:tr w:rsidR="000931D0" w14:paraId="23CC505A" w14:textId="77777777" w:rsidTr="00415344">
        <w:tc>
          <w:tcPr>
            <w:tcW w:w="2211" w:type="dxa"/>
            <w:tcBorders>
              <w:left w:val="nil"/>
              <w:bottom w:val="single" w:sz="4" w:space="0" w:color="auto"/>
            </w:tcBorders>
            <w:shd w:val="clear" w:color="auto" w:fill="auto"/>
          </w:tcPr>
          <w:p w14:paraId="61AA519E" w14:textId="6547CCF4" w:rsidR="000931D0" w:rsidRPr="00521844" w:rsidRDefault="00084F84" w:rsidP="00B701B0">
            <w:pPr>
              <w:pStyle w:val="TableCell0-2115ptBreak"/>
              <w:rPr>
                <w:rStyle w:val="ChCharisSIL"/>
              </w:rPr>
            </w:pPr>
            <w:r w:rsidRPr="00692F99">
              <w:t>/</w:t>
            </w:r>
            <w:r>
              <w:rPr>
                <w:rStyle w:val="ChCharisSIL"/>
              </w:rPr>
              <w:t>d</w:t>
            </w:r>
            <w:r w:rsidR="009F42BA" w:rsidRPr="009F42BA">
              <w:t>ɔ</w:t>
            </w:r>
            <w:r>
              <w:rPr>
                <w:rStyle w:val="ChCharisSIL"/>
              </w:rPr>
              <w:t>m pu</w:t>
            </w:r>
            <w:r w:rsidRPr="006C3809">
              <w:rPr>
                <w:rStyle w:val="ChCharisSILBlueBold"/>
              </w:rPr>
              <w:t>ŋ</w:t>
            </w:r>
            <w:r w:rsidRPr="00DA3CF8">
              <w:t xml:space="preserve"> </w:t>
            </w:r>
            <w:r>
              <w:rPr>
                <w:rStyle w:val="ChCharisSILBlueBold"/>
              </w:rPr>
              <w:t>a</w:t>
            </w:r>
            <w:r w:rsidRPr="00DA3CF8">
              <w:t>srama</w:t>
            </w:r>
            <w:r w:rsidRPr="00692F99">
              <w:t>/</w:t>
            </w:r>
          </w:p>
        </w:tc>
        <w:tc>
          <w:tcPr>
            <w:tcW w:w="2098" w:type="dxa"/>
            <w:tcBorders>
              <w:bottom w:val="single" w:sz="4" w:space="0" w:color="auto"/>
            </w:tcBorders>
            <w:shd w:val="clear" w:color="auto" w:fill="auto"/>
          </w:tcPr>
          <w:p w14:paraId="5E0A161B" w14:textId="77777777" w:rsidR="000931D0" w:rsidRPr="00AD797F" w:rsidRDefault="00084F84" w:rsidP="00B701B0">
            <w:pPr>
              <w:pStyle w:val="TableCell0-2115ptBreak"/>
              <w:rPr>
                <w:rStyle w:val="ChItalBold"/>
              </w:rPr>
            </w:pPr>
            <w:r>
              <w:rPr>
                <w:rStyle w:val="ChItalBold"/>
              </w:rPr>
              <w:t>dong pu asrama</w:t>
            </w:r>
          </w:p>
        </w:tc>
        <w:tc>
          <w:tcPr>
            <w:tcW w:w="1701" w:type="dxa"/>
            <w:tcBorders>
              <w:bottom w:val="single" w:sz="4" w:space="0" w:color="auto"/>
              <w:right w:val="nil"/>
            </w:tcBorders>
            <w:shd w:val="clear" w:color="auto" w:fill="auto"/>
          </w:tcPr>
          <w:p w14:paraId="43FEDF60" w14:textId="4B789329" w:rsidR="000931D0" w:rsidRDefault="00B7093A" w:rsidP="00B701B0">
            <w:pPr>
              <w:pStyle w:val="TableCell0-2115ptBreak"/>
            </w:pPr>
            <w:r>
              <w:t>‘</w:t>
            </w:r>
            <w:r w:rsidR="00084F84">
              <w:t>their dormitory</w:t>
            </w:r>
            <w:r>
              <w:t>’</w:t>
            </w:r>
          </w:p>
        </w:tc>
      </w:tr>
    </w:tbl>
    <w:p w14:paraId="70334470" w14:textId="77777777" w:rsidR="000931D0" w:rsidRDefault="000931D0" w:rsidP="00FE353B">
      <w:pPr>
        <w:pStyle w:val="Body0010after05before115pt"/>
      </w:pPr>
      <w:r w:rsidRPr="00275178">
        <w:t xml:space="preserve">In a few cases, however, the reduced </w:t>
      </w:r>
      <w:r>
        <w:t>ligature</w:t>
      </w:r>
      <w:r w:rsidRPr="00275178">
        <w:t xml:space="preserve"> takes on the form /</w:t>
      </w:r>
      <w:r w:rsidRPr="0087597A">
        <w:rPr>
          <w:rStyle w:val="ChCharisSIL"/>
        </w:rPr>
        <w:t>puŋ</w:t>
      </w:r>
      <w:r w:rsidRPr="00275178">
        <w:t xml:space="preserve">/ regardless of the form of the following segment, as illustrated in </w:t>
      </w:r>
      <w:r>
        <w:fldChar w:fldCharType="begin"/>
      </w:r>
      <w:r>
        <w:instrText xml:space="preserve"> REF _Ref339635953 \h </w:instrText>
      </w:r>
      <w:r>
        <w:fldChar w:fldCharType="separate"/>
      </w:r>
      <w:r w:rsidR="00154D81" w:rsidRPr="00856563">
        <w:t>(</w:t>
      </w:r>
      <w:r w:rsidR="00154D81">
        <w:rPr>
          <w:noProof/>
        </w:rPr>
        <w:t>6</w:t>
      </w:r>
      <w:r w:rsidR="00154D81" w:rsidRPr="00856563">
        <w:t>)</w:t>
      </w:r>
      <w:r>
        <w:fldChar w:fldCharType="end"/>
      </w:r>
      <w:r>
        <w:t xml:space="preserve"> to </w:t>
      </w:r>
      <w:r>
        <w:fldChar w:fldCharType="begin"/>
      </w:r>
      <w:r>
        <w:instrText xml:space="preserve"> REF _Ref339635955 \h </w:instrText>
      </w:r>
      <w:r>
        <w:fldChar w:fldCharType="separate"/>
      </w:r>
      <w:r w:rsidR="00154D81" w:rsidRPr="00856563">
        <w:t>(</w:t>
      </w:r>
      <w:r w:rsidR="00154D81">
        <w:rPr>
          <w:noProof/>
        </w:rPr>
        <w:t>8</w:t>
      </w:r>
      <w:r w:rsidR="00154D81" w:rsidRPr="00856563">
        <w:t>)</w:t>
      </w:r>
      <w:r>
        <w:fldChar w:fldCharType="end"/>
      </w:r>
      <w:r w:rsidRPr="00275178">
        <w:t>.</w:t>
      </w:r>
    </w:p>
    <w:tbl>
      <w:tblPr>
        <w:tblW w:w="0" w:type="auto"/>
        <w:tblCellMar>
          <w:left w:w="40" w:type="dxa"/>
          <w:right w:w="40" w:type="dxa"/>
        </w:tblCellMar>
        <w:tblLook w:val="01E0" w:firstRow="1" w:lastRow="1" w:firstColumn="1" w:lastColumn="1" w:noHBand="0" w:noVBand="0"/>
      </w:tblPr>
      <w:tblGrid>
        <w:gridCol w:w="709"/>
        <w:gridCol w:w="558"/>
        <w:gridCol w:w="485"/>
        <w:gridCol w:w="734"/>
        <w:gridCol w:w="803"/>
      </w:tblGrid>
      <w:tr w:rsidR="00AC23C4" w:rsidRPr="00856563" w14:paraId="1D5FFCFF" w14:textId="77777777" w:rsidTr="00AC23C4">
        <w:tc>
          <w:tcPr>
            <w:tcW w:w="709" w:type="dxa"/>
            <w:shd w:val="clear" w:color="auto" w:fill="auto"/>
          </w:tcPr>
          <w:p w14:paraId="79D58248" w14:textId="77777777" w:rsidR="000931D0" w:rsidRPr="007C1B99" w:rsidRDefault="000931D0" w:rsidP="001D04AF">
            <w:pPr>
              <w:pStyle w:val="Text"/>
            </w:pPr>
            <w:bookmarkStart w:id="3900" w:name="_Ref282076035"/>
            <w:bookmarkStart w:id="3901" w:name="_Ref339635953"/>
            <w:r w:rsidRPr="00856563">
              <w:t>(</w:t>
            </w:r>
            <w:fldSimple w:instr=" SEQ ( \* ARABIC \s 1 ">
              <w:r w:rsidR="00154D81">
                <w:rPr>
                  <w:noProof/>
                </w:rPr>
                <w:t>6</w:t>
              </w:r>
            </w:fldSimple>
            <w:bookmarkEnd w:id="3900"/>
            <w:r w:rsidRPr="00856563">
              <w:t>)</w:t>
            </w:r>
            <w:bookmarkEnd w:id="3901"/>
          </w:p>
        </w:tc>
        <w:tc>
          <w:tcPr>
            <w:tcW w:w="558" w:type="dxa"/>
            <w:shd w:val="clear" w:color="auto" w:fill="auto"/>
          </w:tcPr>
          <w:p w14:paraId="0EF3FF44" w14:textId="77777777" w:rsidR="000931D0" w:rsidRPr="00856563" w:rsidRDefault="000931D0" w:rsidP="001D04AF">
            <w:pPr>
              <w:pStyle w:val="TextChCharis"/>
            </w:pPr>
            <w:r w:rsidRPr="00856563">
              <w:t>ada</w:t>
            </w:r>
          </w:p>
        </w:tc>
        <w:tc>
          <w:tcPr>
            <w:tcW w:w="485" w:type="dxa"/>
            <w:shd w:val="clear" w:color="auto" w:fill="auto"/>
          </w:tcPr>
          <w:p w14:paraId="419497F7" w14:textId="77777777" w:rsidR="000931D0" w:rsidRPr="00084F84" w:rsidRDefault="000931D0" w:rsidP="001D04AF">
            <w:pPr>
              <w:pStyle w:val="TextChCharis"/>
            </w:pPr>
            <w:r w:rsidRPr="00084F84">
              <w:t>sa</w:t>
            </w:r>
          </w:p>
        </w:tc>
        <w:tc>
          <w:tcPr>
            <w:tcW w:w="734" w:type="dxa"/>
            <w:shd w:val="clear" w:color="auto" w:fill="auto"/>
          </w:tcPr>
          <w:p w14:paraId="7C96A469" w14:textId="77777777" w:rsidR="000931D0" w:rsidRPr="00F000F5" w:rsidRDefault="000931D0" w:rsidP="001D04AF">
            <w:pPr>
              <w:pStyle w:val="TextChCharis"/>
            </w:pPr>
            <w:r w:rsidRPr="0078692C">
              <w:t>/</w:t>
            </w:r>
            <w:r w:rsidRPr="001836ED">
              <w:rPr>
                <w:rStyle w:val="ChCharisSILBlueBold"/>
              </w:rPr>
              <w:t>puŋ</w:t>
            </w:r>
            <w:r w:rsidRPr="0078692C">
              <w:t>/</w:t>
            </w:r>
          </w:p>
        </w:tc>
        <w:tc>
          <w:tcPr>
            <w:tcW w:w="803" w:type="dxa"/>
            <w:shd w:val="clear" w:color="auto" w:fill="auto"/>
          </w:tcPr>
          <w:p w14:paraId="3A2E4D80" w14:textId="77777777" w:rsidR="000931D0" w:rsidRPr="00FD07CE" w:rsidRDefault="000931D0" w:rsidP="001D04AF">
            <w:pPr>
              <w:pStyle w:val="TextChCharis"/>
            </w:pPr>
            <w:r w:rsidRPr="00084F84">
              <w:rPr>
                <w:rStyle w:val="ChBlueBold"/>
              </w:rPr>
              <w:t>d</w:t>
            </w:r>
            <w:r w:rsidRPr="00FD07CE">
              <w:t>usun</w:t>
            </w:r>
            <w:r w:rsidR="00B81F2A">
              <w:t>g</w:t>
            </w:r>
          </w:p>
        </w:tc>
      </w:tr>
      <w:tr w:rsidR="00AC23C4" w:rsidRPr="00856563" w14:paraId="0B562491" w14:textId="77777777" w:rsidTr="00AC23C4">
        <w:tc>
          <w:tcPr>
            <w:tcW w:w="709" w:type="dxa"/>
            <w:shd w:val="clear" w:color="auto" w:fill="auto"/>
          </w:tcPr>
          <w:p w14:paraId="06797FC8" w14:textId="77777777" w:rsidR="000931D0" w:rsidRPr="007C1B99" w:rsidRDefault="000931D0" w:rsidP="001D04AF">
            <w:pPr>
              <w:pStyle w:val="GlossEng"/>
            </w:pPr>
          </w:p>
        </w:tc>
        <w:tc>
          <w:tcPr>
            <w:tcW w:w="558" w:type="dxa"/>
            <w:shd w:val="clear" w:color="auto" w:fill="auto"/>
          </w:tcPr>
          <w:p w14:paraId="7E27D785" w14:textId="77777777" w:rsidR="000931D0" w:rsidRPr="00856563" w:rsidRDefault="000931D0" w:rsidP="001D04AF">
            <w:pPr>
              <w:pStyle w:val="GlossEng"/>
            </w:pPr>
            <w:r w:rsidRPr="00856563">
              <w:t>exist</w:t>
            </w:r>
          </w:p>
        </w:tc>
        <w:tc>
          <w:tcPr>
            <w:tcW w:w="485" w:type="dxa"/>
            <w:shd w:val="clear" w:color="auto" w:fill="auto"/>
          </w:tcPr>
          <w:p w14:paraId="59840E8A" w14:textId="77777777" w:rsidR="000931D0" w:rsidRPr="00856563" w:rsidRDefault="000931D0" w:rsidP="001D04AF">
            <w:pPr>
              <w:pStyle w:val="GlossEng"/>
            </w:pPr>
            <w:r w:rsidRPr="00856563">
              <w:t>1</w:t>
            </w:r>
            <w:r w:rsidRPr="0099608C">
              <w:rPr>
                <w:rStyle w:val="ChSmallCaps"/>
              </w:rPr>
              <w:t>sg</w:t>
            </w:r>
          </w:p>
        </w:tc>
        <w:tc>
          <w:tcPr>
            <w:tcW w:w="734" w:type="dxa"/>
            <w:shd w:val="clear" w:color="auto" w:fill="auto"/>
          </w:tcPr>
          <w:p w14:paraId="3A2E9C79" w14:textId="77777777" w:rsidR="000931D0" w:rsidRPr="0099608C" w:rsidRDefault="000931D0" w:rsidP="001D04AF">
            <w:pPr>
              <w:pStyle w:val="GlossEng"/>
              <w:rPr>
                <w:rStyle w:val="ChSmallCaps"/>
              </w:rPr>
            </w:pPr>
            <w:r w:rsidRPr="0099608C">
              <w:rPr>
                <w:rStyle w:val="ChSmallCaps"/>
              </w:rPr>
              <w:t>poss</w:t>
            </w:r>
          </w:p>
        </w:tc>
        <w:tc>
          <w:tcPr>
            <w:tcW w:w="803" w:type="dxa"/>
            <w:shd w:val="clear" w:color="auto" w:fill="auto"/>
          </w:tcPr>
          <w:p w14:paraId="2935ADB8" w14:textId="77777777" w:rsidR="000931D0" w:rsidRPr="00856563" w:rsidRDefault="000931D0" w:rsidP="001D04AF">
            <w:pPr>
              <w:pStyle w:val="GlossEng"/>
            </w:pPr>
            <w:r w:rsidRPr="00856563">
              <w:t>garden</w:t>
            </w:r>
          </w:p>
        </w:tc>
      </w:tr>
    </w:tbl>
    <w:p w14:paraId="02C5956A" w14:textId="7C26D887" w:rsidR="000931D0" w:rsidRPr="00856563" w:rsidRDefault="00B7093A" w:rsidP="000931D0">
      <w:pPr>
        <w:pStyle w:val="FreeTranslEng"/>
      </w:pPr>
      <w:r>
        <w:t>‘</w:t>
      </w:r>
      <w:r w:rsidR="000931D0" w:rsidRPr="00856563">
        <w:t xml:space="preserve">(over there) is </w:t>
      </w:r>
      <w:r w:rsidR="000931D0" w:rsidRPr="00856563">
        <w:rPr>
          <w:rStyle w:val="ChBlueBold"/>
        </w:rPr>
        <w:t>my</w:t>
      </w:r>
      <w:r w:rsidR="000931D0" w:rsidRPr="00FD07CE">
        <w:t xml:space="preserve"> garden</w:t>
      </w:r>
      <w:r>
        <w:t>’</w:t>
      </w:r>
      <w:r w:rsidR="000931D0" w:rsidRPr="00FD07CE">
        <w:t xml:space="preserve"> </w:t>
      </w:r>
      <w:r w:rsidR="000931D0" w:rsidRPr="005474FA">
        <w:rPr>
          <w:rStyle w:val="ExampleSource"/>
        </w:rPr>
        <w:t>[</w:t>
      </w:r>
      <w:r w:rsidR="003F16F2">
        <w:rPr>
          <w:rStyle w:val="ExampleSource"/>
        </w:rPr>
        <w:t>081110-008-CvNP</w:t>
      </w:r>
      <w:r w:rsidR="000931D0" w:rsidRPr="005474FA">
        <w:rPr>
          <w:rStyle w:val="ExampleSource"/>
        </w:rPr>
        <w:t>.0009]</w:t>
      </w:r>
    </w:p>
    <w:tbl>
      <w:tblPr>
        <w:tblW w:w="5322" w:type="dxa"/>
        <w:tblCellMar>
          <w:left w:w="40" w:type="dxa"/>
          <w:right w:w="40" w:type="dxa"/>
        </w:tblCellMar>
        <w:tblLook w:val="01E0" w:firstRow="1" w:lastRow="1" w:firstColumn="1" w:lastColumn="1" w:noHBand="0" w:noVBand="0"/>
      </w:tblPr>
      <w:tblGrid>
        <w:gridCol w:w="709"/>
        <w:gridCol w:w="647"/>
        <w:gridCol w:w="734"/>
        <w:gridCol w:w="1036"/>
        <w:gridCol w:w="556"/>
        <w:gridCol w:w="847"/>
        <w:gridCol w:w="509"/>
        <w:gridCol w:w="284"/>
      </w:tblGrid>
      <w:tr w:rsidR="00AC23C4" w:rsidRPr="00AC23C4" w14:paraId="46627F79" w14:textId="77777777" w:rsidTr="00AC23C4">
        <w:tc>
          <w:tcPr>
            <w:tcW w:w="709" w:type="dxa"/>
            <w:shd w:val="clear" w:color="auto" w:fill="auto"/>
          </w:tcPr>
          <w:p w14:paraId="7101A29A" w14:textId="77777777" w:rsidR="000931D0" w:rsidRPr="007C1B99" w:rsidRDefault="000931D0" w:rsidP="001D04AF">
            <w:pPr>
              <w:pStyle w:val="Text"/>
            </w:pPr>
            <w:bookmarkStart w:id="3902" w:name="_Ref336682661"/>
            <w:bookmarkStart w:id="3903" w:name="_Ref339635954"/>
            <w:r w:rsidRPr="00856563">
              <w:t>(</w:t>
            </w:r>
            <w:fldSimple w:instr=" SEQ ( \* ARABIC \s 1 ">
              <w:r w:rsidR="00154D81">
                <w:rPr>
                  <w:noProof/>
                </w:rPr>
                <w:t>7</w:t>
              </w:r>
            </w:fldSimple>
            <w:bookmarkEnd w:id="3902"/>
            <w:r w:rsidRPr="00856563">
              <w:t>)</w:t>
            </w:r>
            <w:bookmarkEnd w:id="3903"/>
          </w:p>
        </w:tc>
        <w:tc>
          <w:tcPr>
            <w:tcW w:w="647" w:type="dxa"/>
            <w:shd w:val="clear" w:color="auto" w:fill="auto"/>
          </w:tcPr>
          <w:p w14:paraId="66C7D665" w14:textId="0F6A9019" w:rsidR="000931D0" w:rsidRPr="00084F84" w:rsidRDefault="000931D0" w:rsidP="001D04AF">
            <w:pPr>
              <w:pStyle w:val="TextChCharis"/>
            </w:pPr>
            <w:r w:rsidRPr="00084F84">
              <w:t>d</w:t>
            </w:r>
            <w:r w:rsidR="009F42BA" w:rsidRPr="009F42BA">
              <w:t>ɔ</w:t>
            </w:r>
            <w:r w:rsidRPr="00084F84">
              <w:t>ng</w:t>
            </w:r>
          </w:p>
        </w:tc>
        <w:tc>
          <w:tcPr>
            <w:tcW w:w="734" w:type="dxa"/>
            <w:shd w:val="clear" w:color="auto" w:fill="auto"/>
          </w:tcPr>
          <w:p w14:paraId="1B78D98E" w14:textId="77777777" w:rsidR="000931D0" w:rsidRPr="00F000F5" w:rsidRDefault="000931D0" w:rsidP="001D04AF">
            <w:pPr>
              <w:pStyle w:val="TextChCharis"/>
            </w:pPr>
            <w:r>
              <w:t>/</w:t>
            </w:r>
            <w:r w:rsidRPr="001836ED">
              <w:rPr>
                <w:rStyle w:val="ChCharisSILBlueBold"/>
              </w:rPr>
              <w:t>puŋ</w:t>
            </w:r>
            <w:r>
              <w:t>/</w:t>
            </w:r>
          </w:p>
        </w:tc>
        <w:tc>
          <w:tcPr>
            <w:tcW w:w="1036" w:type="dxa"/>
            <w:shd w:val="clear" w:color="auto" w:fill="auto"/>
          </w:tcPr>
          <w:p w14:paraId="063ECF8B" w14:textId="0056225B" w:rsidR="000931D0" w:rsidRPr="00FD07CE" w:rsidRDefault="000931D0" w:rsidP="001D04AF">
            <w:pPr>
              <w:pStyle w:val="TextChCharis"/>
            </w:pPr>
            <w:r w:rsidRPr="00084F84">
              <w:rPr>
                <w:rStyle w:val="ChBlueBold"/>
              </w:rPr>
              <w:t>p</w:t>
            </w:r>
            <w:r w:rsidR="009F42BA" w:rsidRPr="00603D39">
              <w:rPr>
                <w:rStyle w:val="ChCharisSIL"/>
              </w:rPr>
              <w:t>ɛ</w:t>
            </w:r>
            <w:r w:rsidRPr="00FD07CE">
              <w:t>s</w:t>
            </w:r>
            <w:r w:rsidR="009F42BA" w:rsidRPr="00603D39">
              <w:rPr>
                <w:rStyle w:val="ChCharisSIL"/>
              </w:rPr>
              <w:t>ɛ</w:t>
            </w:r>
            <w:r w:rsidRPr="00FD07CE">
              <w:t>rta</w:t>
            </w:r>
          </w:p>
        </w:tc>
        <w:tc>
          <w:tcPr>
            <w:tcW w:w="556" w:type="dxa"/>
            <w:shd w:val="clear" w:color="auto" w:fill="auto"/>
          </w:tcPr>
          <w:p w14:paraId="32ACA864" w14:textId="77777777" w:rsidR="000931D0" w:rsidRPr="00856563" w:rsidRDefault="000931D0" w:rsidP="001D04AF">
            <w:pPr>
              <w:pStyle w:val="TextChCharis"/>
            </w:pPr>
            <w:r w:rsidRPr="00856563">
              <w:t>juga</w:t>
            </w:r>
          </w:p>
        </w:tc>
        <w:tc>
          <w:tcPr>
            <w:tcW w:w="847" w:type="dxa"/>
            <w:shd w:val="clear" w:color="auto" w:fill="auto"/>
          </w:tcPr>
          <w:p w14:paraId="24C4D434" w14:textId="77777777" w:rsidR="000931D0" w:rsidRPr="00856563" w:rsidRDefault="00B81F2A" w:rsidP="001D04AF">
            <w:pPr>
              <w:pStyle w:val="TextChCharis"/>
            </w:pPr>
            <w:r>
              <w:t>macang</w:t>
            </w:r>
          </w:p>
        </w:tc>
        <w:tc>
          <w:tcPr>
            <w:tcW w:w="509" w:type="dxa"/>
            <w:shd w:val="clear" w:color="auto" w:fill="auto"/>
          </w:tcPr>
          <w:p w14:paraId="2E0D9A7F" w14:textId="77777777" w:rsidR="000931D0" w:rsidRPr="00856563" w:rsidRDefault="000931D0" w:rsidP="001D04AF">
            <w:pPr>
              <w:pStyle w:val="TextChCharis"/>
            </w:pPr>
            <w:r>
              <w:t>t</w:t>
            </w:r>
            <w:r w:rsidRPr="00856563">
              <w:t>ra</w:t>
            </w:r>
          </w:p>
        </w:tc>
        <w:tc>
          <w:tcPr>
            <w:tcW w:w="284" w:type="dxa"/>
            <w:shd w:val="clear" w:color="auto" w:fill="auto"/>
          </w:tcPr>
          <w:p w14:paraId="5AECB82D" w14:textId="77777777" w:rsidR="000931D0" w:rsidRPr="00856563" w:rsidRDefault="000931D0" w:rsidP="001D04AF">
            <w:pPr>
              <w:pStyle w:val="TextChCharis"/>
            </w:pPr>
            <w:r w:rsidRPr="00856563">
              <w:t>…</w:t>
            </w:r>
          </w:p>
        </w:tc>
      </w:tr>
      <w:tr w:rsidR="00AC23C4" w:rsidRPr="00AC23C4" w14:paraId="1B303840" w14:textId="77777777" w:rsidTr="00AC23C4">
        <w:tc>
          <w:tcPr>
            <w:tcW w:w="709" w:type="dxa"/>
            <w:shd w:val="clear" w:color="auto" w:fill="auto"/>
          </w:tcPr>
          <w:p w14:paraId="4BC118BA" w14:textId="77777777" w:rsidR="000931D0" w:rsidRPr="007C1B99" w:rsidRDefault="000931D0" w:rsidP="001D04AF">
            <w:pPr>
              <w:pStyle w:val="GlossEng"/>
            </w:pPr>
          </w:p>
        </w:tc>
        <w:tc>
          <w:tcPr>
            <w:tcW w:w="647" w:type="dxa"/>
            <w:shd w:val="clear" w:color="auto" w:fill="auto"/>
          </w:tcPr>
          <w:p w14:paraId="49DE7442" w14:textId="77777777" w:rsidR="000931D0" w:rsidRPr="0099608C" w:rsidRDefault="000931D0" w:rsidP="001D04AF">
            <w:pPr>
              <w:pStyle w:val="GlossEng"/>
              <w:rPr>
                <w:rStyle w:val="ChSmallCaps"/>
              </w:rPr>
            </w:pPr>
            <w:r w:rsidRPr="0099608C">
              <w:rPr>
                <w:rStyle w:val="ChSmallCaps"/>
              </w:rPr>
              <w:t>3pl</w:t>
            </w:r>
          </w:p>
        </w:tc>
        <w:tc>
          <w:tcPr>
            <w:tcW w:w="734" w:type="dxa"/>
            <w:shd w:val="clear" w:color="auto" w:fill="auto"/>
          </w:tcPr>
          <w:p w14:paraId="761ED5E6" w14:textId="77777777" w:rsidR="000931D0" w:rsidRPr="0099608C" w:rsidRDefault="000931D0" w:rsidP="001D04AF">
            <w:pPr>
              <w:pStyle w:val="GlossEng"/>
              <w:rPr>
                <w:rStyle w:val="ChSmallCaps"/>
              </w:rPr>
            </w:pPr>
            <w:r w:rsidRPr="0099608C">
              <w:rPr>
                <w:rStyle w:val="ChSmallCaps"/>
              </w:rPr>
              <w:t>poss</w:t>
            </w:r>
          </w:p>
        </w:tc>
        <w:tc>
          <w:tcPr>
            <w:tcW w:w="1036" w:type="dxa"/>
            <w:shd w:val="clear" w:color="auto" w:fill="auto"/>
          </w:tcPr>
          <w:p w14:paraId="1800D52A" w14:textId="77777777" w:rsidR="000931D0" w:rsidRPr="002B443F" w:rsidRDefault="000931D0" w:rsidP="001D04AF">
            <w:pPr>
              <w:pStyle w:val="GlossEng"/>
            </w:pPr>
            <w:r w:rsidRPr="002B443F">
              <w:t>participant</w:t>
            </w:r>
          </w:p>
        </w:tc>
        <w:tc>
          <w:tcPr>
            <w:tcW w:w="556" w:type="dxa"/>
            <w:shd w:val="clear" w:color="auto" w:fill="auto"/>
          </w:tcPr>
          <w:p w14:paraId="72FE626E" w14:textId="77777777" w:rsidR="000931D0" w:rsidRPr="00856563" w:rsidRDefault="000931D0" w:rsidP="001D04AF">
            <w:pPr>
              <w:pStyle w:val="GlossEng"/>
            </w:pPr>
            <w:r w:rsidRPr="00856563">
              <w:t>also</w:t>
            </w:r>
          </w:p>
        </w:tc>
        <w:tc>
          <w:tcPr>
            <w:tcW w:w="847" w:type="dxa"/>
            <w:shd w:val="clear" w:color="auto" w:fill="auto"/>
          </w:tcPr>
          <w:p w14:paraId="2412FC51" w14:textId="77777777" w:rsidR="000931D0" w:rsidRPr="00856563" w:rsidRDefault="000931D0" w:rsidP="001D04AF">
            <w:pPr>
              <w:pStyle w:val="GlossEng"/>
            </w:pPr>
            <w:r>
              <w:t>variety</w:t>
            </w:r>
          </w:p>
        </w:tc>
        <w:tc>
          <w:tcPr>
            <w:tcW w:w="509" w:type="dxa"/>
            <w:shd w:val="clear" w:color="auto" w:fill="auto"/>
          </w:tcPr>
          <w:p w14:paraId="076667B3" w14:textId="77777777" w:rsidR="000931D0" w:rsidRPr="0099608C" w:rsidRDefault="000931D0" w:rsidP="001D04AF">
            <w:pPr>
              <w:pStyle w:val="GlossEng"/>
              <w:rPr>
                <w:rStyle w:val="ChSmallCaps"/>
              </w:rPr>
            </w:pPr>
            <w:r w:rsidRPr="0099608C">
              <w:rPr>
                <w:rStyle w:val="ChSmallCaps"/>
              </w:rPr>
              <w:t>neg</w:t>
            </w:r>
          </w:p>
        </w:tc>
        <w:tc>
          <w:tcPr>
            <w:tcW w:w="284" w:type="dxa"/>
            <w:shd w:val="clear" w:color="auto" w:fill="auto"/>
          </w:tcPr>
          <w:p w14:paraId="7EA5014F" w14:textId="77777777" w:rsidR="000931D0" w:rsidRPr="00856563" w:rsidRDefault="000931D0" w:rsidP="001D04AF">
            <w:pPr>
              <w:pStyle w:val="GlossEng"/>
            </w:pPr>
          </w:p>
        </w:tc>
      </w:tr>
    </w:tbl>
    <w:p w14:paraId="23EAAF2A" w14:textId="30D76446" w:rsidR="000931D0" w:rsidRPr="00856563" w:rsidRDefault="00B7093A" w:rsidP="000931D0">
      <w:pPr>
        <w:pStyle w:val="FreeTranslEng"/>
      </w:pPr>
      <w:r>
        <w:t>‘</w:t>
      </w:r>
      <w:r w:rsidR="000931D0" w:rsidRPr="00856563">
        <w:rPr>
          <w:rStyle w:val="ChBlueBold"/>
        </w:rPr>
        <w:t>their</w:t>
      </w:r>
      <w:r w:rsidR="000931D0" w:rsidRPr="00FD07CE">
        <w:t xml:space="preserve"> participants</w:t>
      </w:r>
      <w:r w:rsidR="000931D0" w:rsidRPr="00856563">
        <w:t xml:space="preserve"> also, like (they) didn</w:t>
      </w:r>
      <w:r>
        <w:t>’</w:t>
      </w:r>
      <w:r w:rsidR="000931D0" w:rsidRPr="00856563">
        <w:t>t …</w:t>
      </w:r>
      <w:r>
        <w:t>’</w:t>
      </w:r>
      <w:r w:rsidR="000931D0" w:rsidRPr="00856563">
        <w:t xml:space="preserve"> </w:t>
      </w:r>
      <w:r w:rsidR="000931D0" w:rsidRPr="00856563">
        <w:rPr>
          <w:rStyle w:val="ExampleSource"/>
        </w:rPr>
        <w:t>[081025-009a-Cv.0132]</w:t>
      </w:r>
    </w:p>
    <w:tbl>
      <w:tblPr>
        <w:tblW w:w="5088" w:type="dxa"/>
        <w:tblCellMar>
          <w:left w:w="40" w:type="dxa"/>
          <w:right w:w="40" w:type="dxa"/>
        </w:tblCellMar>
        <w:tblLook w:val="01E0" w:firstRow="1" w:lastRow="1" w:firstColumn="1" w:lastColumn="1" w:noHBand="0" w:noVBand="0"/>
      </w:tblPr>
      <w:tblGrid>
        <w:gridCol w:w="709"/>
        <w:gridCol w:w="284"/>
        <w:gridCol w:w="603"/>
        <w:gridCol w:w="734"/>
        <w:gridCol w:w="780"/>
        <w:gridCol w:w="860"/>
        <w:gridCol w:w="562"/>
        <w:gridCol w:w="556"/>
      </w:tblGrid>
      <w:tr w:rsidR="00AC23C4" w:rsidRPr="00856563" w14:paraId="37679092" w14:textId="77777777" w:rsidTr="00AC23C4">
        <w:tc>
          <w:tcPr>
            <w:tcW w:w="709" w:type="dxa"/>
            <w:shd w:val="clear" w:color="auto" w:fill="auto"/>
          </w:tcPr>
          <w:p w14:paraId="7D4EB5C5" w14:textId="77777777" w:rsidR="000931D0" w:rsidRPr="007C1B99" w:rsidRDefault="000931D0" w:rsidP="001D04AF">
            <w:pPr>
              <w:pStyle w:val="Text"/>
            </w:pPr>
            <w:bookmarkStart w:id="3904" w:name="_Ref336682662"/>
            <w:bookmarkStart w:id="3905" w:name="_Ref339635955"/>
            <w:r w:rsidRPr="00856563">
              <w:t>(</w:t>
            </w:r>
            <w:fldSimple w:instr=" SEQ ( \* ARABIC \s 1 ">
              <w:r w:rsidR="00154D81">
                <w:rPr>
                  <w:noProof/>
                </w:rPr>
                <w:t>8</w:t>
              </w:r>
            </w:fldSimple>
            <w:bookmarkEnd w:id="3904"/>
            <w:r w:rsidRPr="00856563">
              <w:t>)</w:t>
            </w:r>
            <w:bookmarkEnd w:id="3905"/>
          </w:p>
        </w:tc>
        <w:tc>
          <w:tcPr>
            <w:tcW w:w="284" w:type="dxa"/>
            <w:shd w:val="clear" w:color="auto" w:fill="auto"/>
          </w:tcPr>
          <w:p w14:paraId="4FA04CC3" w14:textId="77777777" w:rsidR="000931D0" w:rsidRPr="00084F84" w:rsidRDefault="000931D0" w:rsidP="001D04AF">
            <w:pPr>
              <w:pStyle w:val="TextChCharis"/>
            </w:pPr>
            <w:r w:rsidRPr="00084F84">
              <w:t>…</w:t>
            </w:r>
          </w:p>
        </w:tc>
        <w:tc>
          <w:tcPr>
            <w:tcW w:w="603" w:type="dxa"/>
            <w:shd w:val="clear" w:color="auto" w:fill="auto"/>
          </w:tcPr>
          <w:p w14:paraId="53ADBAF7" w14:textId="17284374" w:rsidR="000931D0" w:rsidRPr="00084F84" w:rsidRDefault="000931D0" w:rsidP="001D04AF">
            <w:pPr>
              <w:pStyle w:val="TextChCharis"/>
            </w:pPr>
            <w:r w:rsidRPr="00084F84">
              <w:t>t</w:t>
            </w:r>
            <w:r w:rsidR="009F42BA" w:rsidRPr="009F42BA">
              <w:t>ɔ</w:t>
            </w:r>
            <w:r w:rsidRPr="00084F84">
              <w:t>ng</w:t>
            </w:r>
          </w:p>
        </w:tc>
        <w:tc>
          <w:tcPr>
            <w:tcW w:w="734" w:type="dxa"/>
            <w:shd w:val="clear" w:color="auto" w:fill="auto"/>
          </w:tcPr>
          <w:p w14:paraId="4AEA85AC" w14:textId="77777777" w:rsidR="000931D0" w:rsidRPr="00F000F5" w:rsidRDefault="000931D0" w:rsidP="001D04AF">
            <w:pPr>
              <w:pStyle w:val="TextChCharis"/>
            </w:pPr>
            <w:r>
              <w:t>/</w:t>
            </w:r>
            <w:r w:rsidRPr="001836ED">
              <w:rPr>
                <w:rStyle w:val="ChCharisSILBlueBold"/>
              </w:rPr>
              <w:t>puŋ</w:t>
            </w:r>
            <w:r>
              <w:t>/</w:t>
            </w:r>
          </w:p>
        </w:tc>
        <w:tc>
          <w:tcPr>
            <w:tcW w:w="780" w:type="dxa"/>
            <w:shd w:val="clear" w:color="auto" w:fill="auto"/>
          </w:tcPr>
          <w:p w14:paraId="2216FF90" w14:textId="77777777" w:rsidR="000931D0" w:rsidRPr="00FD07CE" w:rsidRDefault="000931D0" w:rsidP="001D04AF">
            <w:pPr>
              <w:pStyle w:val="TextChCharis"/>
            </w:pPr>
            <w:r w:rsidRPr="00084F84">
              <w:rPr>
                <w:rStyle w:val="ChBlueBold"/>
              </w:rPr>
              <w:t>c</w:t>
            </w:r>
            <w:r w:rsidRPr="00FD07CE">
              <w:t>ara</w:t>
            </w:r>
          </w:p>
        </w:tc>
        <w:tc>
          <w:tcPr>
            <w:tcW w:w="860" w:type="dxa"/>
            <w:shd w:val="clear" w:color="auto" w:fill="auto"/>
          </w:tcPr>
          <w:p w14:paraId="6756F640" w14:textId="77777777" w:rsidR="000931D0" w:rsidRPr="00FD07CE" w:rsidRDefault="000931D0" w:rsidP="001D04AF">
            <w:pPr>
              <w:pStyle w:val="TextChCharis"/>
            </w:pPr>
            <w:r w:rsidRPr="00FD07CE">
              <w:t>makan</w:t>
            </w:r>
            <w:r w:rsidR="00B81F2A">
              <w:t>g</w:t>
            </w:r>
          </w:p>
        </w:tc>
        <w:tc>
          <w:tcPr>
            <w:tcW w:w="562" w:type="dxa"/>
            <w:shd w:val="clear" w:color="auto" w:fill="auto"/>
          </w:tcPr>
          <w:p w14:paraId="0E31E545" w14:textId="77777777" w:rsidR="000931D0" w:rsidRPr="00FD07CE" w:rsidRDefault="000931D0" w:rsidP="001D04AF">
            <w:pPr>
              <w:pStyle w:val="TextChCharis"/>
            </w:pPr>
            <w:r w:rsidRPr="00FD07CE">
              <w:t>babi</w:t>
            </w:r>
          </w:p>
        </w:tc>
        <w:tc>
          <w:tcPr>
            <w:tcW w:w="556" w:type="dxa"/>
            <w:shd w:val="clear" w:color="auto" w:fill="auto"/>
          </w:tcPr>
          <w:p w14:paraId="2B3550C0" w14:textId="77777777" w:rsidR="000931D0" w:rsidRPr="00FD07CE" w:rsidRDefault="000931D0" w:rsidP="001D04AF">
            <w:pPr>
              <w:pStyle w:val="TextChCharis"/>
            </w:pPr>
            <w:r w:rsidRPr="00FD07CE">
              <w:t>juga</w:t>
            </w:r>
          </w:p>
        </w:tc>
      </w:tr>
      <w:tr w:rsidR="00AC23C4" w:rsidRPr="00AC23C4" w14:paraId="2069C40C" w14:textId="77777777" w:rsidTr="00AC23C4">
        <w:tc>
          <w:tcPr>
            <w:tcW w:w="709" w:type="dxa"/>
            <w:shd w:val="clear" w:color="auto" w:fill="auto"/>
          </w:tcPr>
          <w:p w14:paraId="1B21FB12" w14:textId="77777777" w:rsidR="000931D0" w:rsidRPr="007C1B99" w:rsidRDefault="000931D0" w:rsidP="001D04AF">
            <w:pPr>
              <w:pStyle w:val="GlossEng"/>
            </w:pPr>
          </w:p>
        </w:tc>
        <w:tc>
          <w:tcPr>
            <w:tcW w:w="284" w:type="dxa"/>
            <w:shd w:val="clear" w:color="auto" w:fill="auto"/>
          </w:tcPr>
          <w:p w14:paraId="01A9A6B4" w14:textId="77777777" w:rsidR="000931D0" w:rsidRPr="00856563" w:rsidRDefault="000931D0" w:rsidP="001D04AF">
            <w:pPr>
              <w:pStyle w:val="GlossEng"/>
            </w:pPr>
          </w:p>
        </w:tc>
        <w:tc>
          <w:tcPr>
            <w:tcW w:w="603" w:type="dxa"/>
            <w:shd w:val="clear" w:color="auto" w:fill="auto"/>
          </w:tcPr>
          <w:p w14:paraId="646CED9A" w14:textId="77777777" w:rsidR="000931D0" w:rsidRPr="0099608C" w:rsidRDefault="000931D0" w:rsidP="001D04AF">
            <w:pPr>
              <w:pStyle w:val="GlossEng"/>
              <w:rPr>
                <w:rStyle w:val="ChSmallCaps"/>
              </w:rPr>
            </w:pPr>
            <w:r w:rsidRPr="0099608C">
              <w:rPr>
                <w:rStyle w:val="ChSmallCaps"/>
              </w:rPr>
              <w:t>1pl</w:t>
            </w:r>
          </w:p>
        </w:tc>
        <w:tc>
          <w:tcPr>
            <w:tcW w:w="734" w:type="dxa"/>
            <w:shd w:val="clear" w:color="auto" w:fill="auto"/>
          </w:tcPr>
          <w:p w14:paraId="41E41F36" w14:textId="77777777" w:rsidR="000931D0" w:rsidRPr="0099608C" w:rsidRDefault="000931D0" w:rsidP="001D04AF">
            <w:pPr>
              <w:pStyle w:val="GlossEng"/>
              <w:rPr>
                <w:rStyle w:val="ChSmallCaps"/>
              </w:rPr>
            </w:pPr>
            <w:r w:rsidRPr="0099608C">
              <w:rPr>
                <w:rStyle w:val="ChSmallCaps"/>
              </w:rPr>
              <w:t>poss</w:t>
            </w:r>
          </w:p>
        </w:tc>
        <w:tc>
          <w:tcPr>
            <w:tcW w:w="780" w:type="dxa"/>
            <w:shd w:val="clear" w:color="auto" w:fill="auto"/>
          </w:tcPr>
          <w:p w14:paraId="678E3FFE" w14:textId="77777777" w:rsidR="000931D0" w:rsidRPr="00856563" w:rsidRDefault="000931D0" w:rsidP="001D04AF">
            <w:pPr>
              <w:pStyle w:val="GlossEng"/>
            </w:pPr>
            <w:r w:rsidRPr="00856563">
              <w:t>manner</w:t>
            </w:r>
          </w:p>
        </w:tc>
        <w:tc>
          <w:tcPr>
            <w:tcW w:w="860" w:type="dxa"/>
            <w:shd w:val="clear" w:color="auto" w:fill="auto"/>
          </w:tcPr>
          <w:p w14:paraId="5739EA42" w14:textId="77777777" w:rsidR="000931D0" w:rsidRPr="00856563" w:rsidRDefault="000931D0" w:rsidP="001D04AF">
            <w:pPr>
              <w:pStyle w:val="GlossEng"/>
            </w:pPr>
            <w:r w:rsidRPr="00856563">
              <w:t>eat</w:t>
            </w:r>
          </w:p>
        </w:tc>
        <w:tc>
          <w:tcPr>
            <w:tcW w:w="562" w:type="dxa"/>
            <w:shd w:val="clear" w:color="auto" w:fill="auto"/>
          </w:tcPr>
          <w:p w14:paraId="63DCD0E6" w14:textId="77777777" w:rsidR="000931D0" w:rsidRPr="00856563" w:rsidRDefault="000931D0" w:rsidP="001D04AF">
            <w:pPr>
              <w:pStyle w:val="GlossEng"/>
            </w:pPr>
            <w:r w:rsidRPr="00856563">
              <w:t>pig</w:t>
            </w:r>
          </w:p>
        </w:tc>
        <w:tc>
          <w:tcPr>
            <w:tcW w:w="556" w:type="dxa"/>
            <w:shd w:val="clear" w:color="auto" w:fill="auto"/>
          </w:tcPr>
          <w:p w14:paraId="2946E91D" w14:textId="77777777" w:rsidR="000931D0" w:rsidRPr="00856563" w:rsidRDefault="000931D0" w:rsidP="001D04AF">
            <w:pPr>
              <w:pStyle w:val="GlossEng"/>
            </w:pPr>
            <w:r w:rsidRPr="00856563">
              <w:t>also</w:t>
            </w:r>
          </w:p>
        </w:tc>
      </w:tr>
    </w:tbl>
    <w:p w14:paraId="1492B0EA" w14:textId="15526069" w:rsidR="000931D0" w:rsidRPr="00072AF1" w:rsidRDefault="00B7093A" w:rsidP="00AF7CAD">
      <w:pPr>
        <w:pStyle w:val="FreeTranslEng15pt"/>
      </w:pPr>
      <w:r>
        <w:t>‘</w:t>
      </w:r>
      <w:r w:rsidR="000931D0">
        <w:t>[</w:t>
      </w:r>
      <w:r w:rsidR="000931D0" w:rsidRPr="00856563">
        <w:t>our way of eati</w:t>
      </w:r>
      <w:r w:rsidR="000931D0">
        <w:t xml:space="preserve">ng is </w:t>
      </w:r>
      <w:r w:rsidR="009211E1">
        <w:t xml:space="preserve">just </w:t>
      </w:r>
      <w:r w:rsidR="000931D0">
        <w:t>like the Toraja one</w:t>
      </w:r>
      <w:r w:rsidR="009857A4">
        <w:t>,</w:t>
      </w:r>
      <w:r w:rsidR="000931D0">
        <w:t>]</w:t>
      </w:r>
      <w:r w:rsidR="000931D0" w:rsidRPr="00856563">
        <w:t xml:space="preserve"> </w:t>
      </w:r>
      <w:r w:rsidR="000931D0" w:rsidRPr="00856563">
        <w:rPr>
          <w:rStyle w:val="ChBlueBold"/>
        </w:rPr>
        <w:t>our</w:t>
      </w:r>
      <w:r w:rsidR="000931D0" w:rsidRPr="00FD07CE">
        <w:t xml:space="preserve"> way of eating pig</w:t>
      </w:r>
      <w:r w:rsidR="00EF7665">
        <w:t>s</w:t>
      </w:r>
      <w:r w:rsidR="000931D0" w:rsidRPr="00856563">
        <w:t xml:space="preserve"> also</w:t>
      </w:r>
      <w:r>
        <w:t>’</w:t>
      </w:r>
      <w:r w:rsidR="000931D0" w:rsidRPr="00856563">
        <w:t xml:space="preserve"> </w:t>
      </w:r>
      <w:r w:rsidR="000931D0" w:rsidRPr="00856563">
        <w:rPr>
          <w:rStyle w:val="ExampleSource"/>
        </w:rPr>
        <w:t>[081014-017-CvPr.0053]</w:t>
      </w:r>
    </w:p>
    <w:p w14:paraId="5A99CF75" w14:textId="77777777" w:rsidR="000931D0" w:rsidRDefault="000931D0" w:rsidP="000931D0">
      <w:pPr>
        <w:pStyle w:val="Heading3"/>
      </w:pPr>
      <w:bookmarkStart w:id="3906" w:name="_Toc340509806"/>
      <w:bookmarkStart w:id="3907" w:name="_Ref340578109"/>
      <w:bookmarkStart w:id="3908" w:name="_Toc342590123"/>
      <w:bookmarkStart w:id="3909" w:name="_Toc440455676"/>
      <w:r w:rsidRPr="0099608C">
        <w:rPr>
          <w:rStyle w:val="ChSmallCaps"/>
        </w:rPr>
        <w:t>possr-np</w:t>
      </w:r>
      <w:r w:rsidRPr="008020F1">
        <w:t xml:space="preserve"> </w:t>
      </w:r>
      <w:r>
        <w:rPr>
          <w:rStyle w:val="ChItalBold"/>
        </w:rPr>
        <w:t>=p</w:t>
      </w:r>
      <w:r>
        <w:t xml:space="preserve"> </w:t>
      </w:r>
      <w:r w:rsidR="003C55FC">
        <w:rPr>
          <w:rStyle w:val="ChSmallCaps"/>
        </w:rPr>
        <w:t>poss</w:t>
      </w:r>
      <w:r w:rsidRPr="0099608C">
        <w:rPr>
          <w:rStyle w:val="ChSmallCaps"/>
        </w:rPr>
        <w:t>m-np</w:t>
      </w:r>
      <w:bookmarkEnd w:id="3906"/>
      <w:bookmarkEnd w:id="3907"/>
      <w:bookmarkEnd w:id="3908"/>
      <w:bookmarkEnd w:id="3909"/>
    </w:p>
    <w:p w14:paraId="59B89C29" w14:textId="2EF630CB" w:rsidR="000931D0" w:rsidRDefault="000931D0" w:rsidP="007F6F17">
      <w:pPr>
        <w:pStyle w:val="Body0010after"/>
      </w:pPr>
      <w:r w:rsidRPr="00856563">
        <w:t xml:space="preserve">The possessive marker can be reduced further to </w:t>
      </w:r>
      <w:r>
        <w:rPr>
          <w:rStyle w:val="ChItalBold"/>
        </w:rPr>
        <w:t>=p</w:t>
      </w:r>
      <w:r w:rsidRPr="00856563">
        <w:t xml:space="preserve"> </w:t>
      </w:r>
      <w:r w:rsidR="00B7093A">
        <w:t>‘</w:t>
      </w:r>
      <w:r w:rsidRPr="0099608C">
        <w:rPr>
          <w:rStyle w:val="ChSmallCaps"/>
        </w:rPr>
        <w:t>poss</w:t>
      </w:r>
      <w:r w:rsidR="00B7093A">
        <w:t>’</w:t>
      </w:r>
      <w:r w:rsidR="004A5874">
        <w:t xml:space="preserve">, if </w:t>
      </w:r>
      <w:r w:rsidR="009C11E9">
        <w:t xml:space="preserve">the possessor </w:t>
      </w:r>
      <w:r w:rsidR="00606C85">
        <w:t xml:space="preserve">noun phrase </w:t>
      </w:r>
      <w:r w:rsidR="009C11E9">
        <w:t xml:space="preserve">ends in </w:t>
      </w:r>
      <w:r w:rsidR="00606C85">
        <w:t xml:space="preserve">a </w:t>
      </w:r>
      <w:r w:rsidR="009C11E9">
        <w:t>vowel</w:t>
      </w:r>
      <w:r w:rsidR="00606C85">
        <w:t xml:space="preserve">, </w:t>
      </w:r>
      <w:r>
        <w:t xml:space="preserve">as in </w:t>
      </w:r>
      <w:r>
        <w:fldChar w:fldCharType="begin"/>
      </w:r>
      <w:r>
        <w:instrText xml:space="preserve"> REF _Ref339635956 \h </w:instrText>
      </w:r>
      <w:r>
        <w:fldChar w:fldCharType="separate"/>
      </w:r>
      <w:r w:rsidR="00154D81" w:rsidRPr="00856563">
        <w:t>(</w:t>
      </w:r>
      <w:r w:rsidR="00154D81">
        <w:rPr>
          <w:noProof/>
        </w:rPr>
        <w:t>9</w:t>
      </w:r>
      <w:r w:rsidR="00154D81" w:rsidRPr="00856563">
        <w:t>)</w:t>
      </w:r>
      <w:r>
        <w:fldChar w:fldCharType="end"/>
      </w:r>
      <w:r>
        <w:t xml:space="preserve"> to </w:t>
      </w:r>
      <w:r>
        <w:fldChar w:fldCharType="begin"/>
      </w:r>
      <w:r>
        <w:instrText xml:space="preserve"> REF _Ref339635958 \h </w:instrText>
      </w:r>
      <w:r>
        <w:fldChar w:fldCharType="separate"/>
      </w:r>
      <w:r w:rsidR="00154D81" w:rsidRPr="00856563">
        <w:t>(</w:t>
      </w:r>
      <w:r w:rsidR="00154D81">
        <w:rPr>
          <w:noProof/>
        </w:rPr>
        <w:t>11</w:t>
      </w:r>
      <w:r w:rsidR="00154D81" w:rsidRPr="00856563">
        <w:t>)</w:t>
      </w:r>
      <w:r>
        <w:fldChar w:fldCharType="end"/>
      </w:r>
      <w:r w:rsidR="00606C85">
        <w:t xml:space="preserve">. In this case, </w:t>
      </w:r>
      <w:r>
        <w:t xml:space="preserve">the marker </w:t>
      </w:r>
      <w:r w:rsidRPr="00856563">
        <w:t>is cliticized to the possessor. In this type of reduced possessive construction</w:t>
      </w:r>
      <w:r w:rsidR="00C948EB">
        <w:t>,</w:t>
      </w:r>
      <w:r w:rsidRPr="00856563">
        <w:t xml:space="preserve"> the possessor is almost always </w:t>
      </w:r>
      <w:r w:rsidR="008A32C9">
        <w:t xml:space="preserve">a singular </w:t>
      </w:r>
      <w:r w:rsidR="003036E7">
        <w:t xml:space="preserve">personal </w:t>
      </w:r>
      <w:r w:rsidR="003036E7" w:rsidRPr="00856563">
        <w:t>pronoun</w:t>
      </w:r>
      <w:r w:rsidR="008A32C9">
        <w:t xml:space="preserve">, such as short first person </w:t>
      </w:r>
      <w:r w:rsidR="008A32C9" w:rsidRPr="008A32C9">
        <w:rPr>
          <w:rStyle w:val="ChItalBold"/>
        </w:rPr>
        <w:t>sa</w:t>
      </w:r>
      <w:r w:rsidR="008A32C9">
        <w:t xml:space="preserve"> </w:t>
      </w:r>
      <w:r w:rsidR="00B7093A">
        <w:t>‘</w:t>
      </w:r>
      <w:r w:rsidR="008A32C9" w:rsidRPr="0099608C">
        <w:rPr>
          <w:rStyle w:val="ChSmallCaps"/>
        </w:rPr>
        <w:t>1sg</w:t>
      </w:r>
      <w:r w:rsidR="00B7093A">
        <w:t>’</w:t>
      </w:r>
      <w:r w:rsidR="005F0269">
        <w:t>,</w:t>
      </w:r>
      <w:r w:rsidR="008A32C9">
        <w:t xml:space="preserve"> second person </w:t>
      </w:r>
      <w:r w:rsidR="008A32C9" w:rsidRPr="008A32C9">
        <w:rPr>
          <w:rStyle w:val="ChItalBold"/>
        </w:rPr>
        <w:t>ko</w:t>
      </w:r>
      <w:r w:rsidR="008A32C9">
        <w:t xml:space="preserve"> </w:t>
      </w:r>
      <w:r w:rsidR="00B7093A">
        <w:t>‘</w:t>
      </w:r>
      <w:r w:rsidR="008A32C9" w:rsidRPr="0099608C">
        <w:rPr>
          <w:rStyle w:val="ChSmallCaps"/>
        </w:rPr>
        <w:t>2sg</w:t>
      </w:r>
      <w:r w:rsidR="00B7093A">
        <w:t>’</w:t>
      </w:r>
      <w:r w:rsidR="008A32C9" w:rsidRPr="00856563">
        <w:t xml:space="preserve"> in </w:t>
      </w:r>
      <w:r w:rsidR="008A32C9">
        <w:fldChar w:fldCharType="begin"/>
      </w:r>
      <w:r w:rsidR="008A32C9">
        <w:instrText xml:space="preserve"> REF _Ref339635956 \h </w:instrText>
      </w:r>
      <w:r w:rsidR="008A32C9">
        <w:fldChar w:fldCharType="separate"/>
      </w:r>
      <w:r w:rsidR="00154D81" w:rsidRPr="00856563">
        <w:t>(</w:t>
      </w:r>
      <w:r w:rsidR="00154D81">
        <w:rPr>
          <w:noProof/>
        </w:rPr>
        <w:t>9</w:t>
      </w:r>
      <w:r w:rsidR="00154D81" w:rsidRPr="00856563">
        <w:t>)</w:t>
      </w:r>
      <w:r w:rsidR="008A32C9">
        <w:fldChar w:fldCharType="end"/>
      </w:r>
      <w:r w:rsidR="008A32C9">
        <w:t xml:space="preserve">, or short third person </w:t>
      </w:r>
      <w:r w:rsidR="008A32C9" w:rsidRPr="008A32C9">
        <w:rPr>
          <w:rStyle w:val="ChItalBold"/>
        </w:rPr>
        <w:t>de</w:t>
      </w:r>
      <w:r w:rsidR="008A32C9">
        <w:t xml:space="preserve"> </w:t>
      </w:r>
      <w:r w:rsidR="00B7093A">
        <w:t>‘</w:t>
      </w:r>
      <w:r w:rsidR="008A32C9" w:rsidRPr="0099608C">
        <w:rPr>
          <w:rStyle w:val="ChSmallCaps"/>
        </w:rPr>
        <w:t>3sg</w:t>
      </w:r>
      <w:r w:rsidR="00B7093A">
        <w:t>’</w:t>
      </w:r>
      <w:r w:rsidR="008A32C9">
        <w:t xml:space="preserve"> as in </w:t>
      </w:r>
      <w:r>
        <w:fldChar w:fldCharType="begin"/>
      </w:r>
      <w:r>
        <w:instrText xml:space="preserve"> REF _Ref340576039 \h </w:instrText>
      </w:r>
      <w:r>
        <w:fldChar w:fldCharType="separate"/>
      </w:r>
      <w:r w:rsidR="00154D81" w:rsidRPr="00856563">
        <w:t>(</w:t>
      </w:r>
      <w:r w:rsidR="00154D81">
        <w:rPr>
          <w:noProof/>
        </w:rPr>
        <w:t>10</w:t>
      </w:r>
      <w:r w:rsidR="00154D81" w:rsidRPr="00856563">
        <w:t>)</w:t>
      </w:r>
      <w:r>
        <w:fldChar w:fldCharType="end"/>
      </w:r>
      <w:r>
        <w:t xml:space="preserve">. The </w:t>
      </w:r>
      <w:r w:rsidRPr="00856563">
        <w:t>possessor may</w:t>
      </w:r>
      <w:r>
        <w:t xml:space="preserve">, however, </w:t>
      </w:r>
      <w:r w:rsidRPr="00856563">
        <w:t xml:space="preserve">also be expressed by a noun as in </w:t>
      </w:r>
      <w:r>
        <w:fldChar w:fldCharType="begin"/>
      </w:r>
      <w:r>
        <w:instrText xml:space="preserve"> REF _Ref339635958 \h </w:instrText>
      </w:r>
      <w:r>
        <w:fldChar w:fldCharType="separate"/>
      </w:r>
      <w:r w:rsidR="00154D81" w:rsidRPr="00856563">
        <w:t>(</w:t>
      </w:r>
      <w:r w:rsidR="00154D81">
        <w:rPr>
          <w:noProof/>
        </w:rPr>
        <w:t>11</w:t>
      </w:r>
      <w:r w:rsidR="00154D81" w:rsidRPr="00856563">
        <w:t>)</w:t>
      </w:r>
      <w:r>
        <w:fldChar w:fldCharType="end"/>
      </w:r>
      <w:r>
        <w:t xml:space="preserve">, although </w:t>
      </w:r>
      <w:r w:rsidR="003036E7">
        <w:t xml:space="preserve">in the corpus this example is the only </w:t>
      </w:r>
      <w:r w:rsidR="00C948EB">
        <w:t xml:space="preserve">one </w:t>
      </w:r>
      <w:r w:rsidR="003036E7">
        <w:t>attested</w:t>
      </w:r>
      <w:r>
        <w:t>. Again, the same construction is used for alienable and inalienable possession.</w:t>
      </w:r>
    </w:p>
    <w:tbl>
      <w:tblPr>
        <w:tblW w:w="6838" w:type="dxa"/>
        <w:tblCellMar>
          <w:left w:w="42" w:type="dxa"/>
          <w:right w:w="42" w:type="dxa"/>
        </w:tblCellMar>
        <w:tblLook w:val="01E0" w:firstRow="1" w:lastRow="1" w:firstColumn="1" w:lastColumn="1" w:noHBand="0" w:noVBand="0"/>
      </w:tblPr>
      <w:tblGrid>
        <w:gridCol w:w="709"/>
        <w:gridCol w:w="489"/>
        <w:gridCol w:w="734"/>
        <w:gridCol w:w="551"/>
        <w:gridCol w:w="984"/>
        <w:gridCol w:w="607"/>
        <w:gridCol w:w="489"/>
        <w:gridCol w:w="684"/>
        <w:gridCol w:w="984"/>
        <w:gridCol w:w="607"/>
      </w:tblGrid>
      <w:tr w:rsidR="00AC23C4" w:rsidRPr="006B541C" w14:paraId="0ADB18F2" w14:textId="77777777" w:rsidTr="00AC23C4">
        <w:tc>
          <w:tcPr>
            <w:tcW w:w="709" w:type="dxa"/>
            <w:shd w:val="clear" w:color="auto" w:fill="auto"/>
          </w:tcPr>
          <w:p w14:paraId="1A4BB6E0" w14:textId="77777777" w:rsidR="00A55D8C" w:rsidRPr="007C1B99" w:rsidRDefault="00A55D8C" w:rsidP="008A32C9">
            <w:pPr>
              <w:pStyle w:val="O0Nwnext"/>
            </w:pPr>
            <w:bookmarkStart w:id="3910" w:name="_Ref282076040"/>
            <w:bookmarkStart w:id="3911" w:name="_Ref339635956"/>
            <w:r w:rsidRPr="00856563">
              <w:t>(</w:t>
            </w:r>
            <w:fldSimple w:instr=" SEQ ( \* ARABIC \s 1 ">
              <w:r w:rsidR="00154D81">
                <w:rPr>
                  <w:noProof/>
                </w:rPr>
                <w:t>9</w:t>
              </w:r>
            </w:fldSimple>
            <w:bookmarkEnd w:id="3910"/>
            <w:r w:rsidRPr="00856563">
              <w:t>)</w:t>
            </w:r>
            <w:bookmarkEnd w:id="3911"/>
          </w:p>
        </w:tc>
        <w:tc>
          <w:tcPr>
            <w:tcW w:w="489" w:type="dxa"/>
            <w:shd w:val="clear" w:color="auto" w:fill="auto"/>
          </w:tcPr>
          <w:p w14:paraId="65B36B04" w14:textId="77777777" w:rsidR="00A55D8C" w:rsidRPr="00CA12F4" w:rsidRDefault="00A55D8C" w:rsidP="008A32C9">
            <w:pPr>
              <w:pStyle w:val="Text"/>
            </w:pPr>
            <w:r w:rsidRPr="00CA12F4">
              <w:t>sa</w:t>
            </w:r>
          </w:p>
        </w:tc>
        <w:tc>
          <w:tcPr>
            <w:tcW w:w="734" w:type="dxa"/>
            <w:shd w:val="clear" w:color="auto" w:fill="auto"/>
          </w:tcPr>
          <w:p w14:paraId="2F1D68C6" w14:textId="77777777" w:rsidR="00A55D8C" w:rsidRPr="00CA12F4" w:rsidRDefault="00A55D8C" w:rsidP="008A32C9">
            <w:pPr>
              <w:pStyle w:val="Text"/>
            </w:pPr>
            <w:r w:rsidRPr="00CA12F4">
              <w:t>bilang,</w:t>
            </w:r>
          </w:p>
        </w:tc>
        <w:tc>
          <w:tcPr>
            <w:tcW w:w="551" w:type="dxa"/>
            <w:shd w:val="clear" w:color="auto" w:fill="auto"/>
          </w:tcPr>
          <w:p w14:paraId="1649321F" w14:textId="77777777" w:rsidR="00A55D8C" w:rsidRPr="00CA12F4" w:rsidRDefault="00A55D8C" w:rsidP="008A32C9">
            <w:pPr>
              <w:pStyle w:val="Text"/>
            </w:pPr>
            <w:r>
              <w:t>i</w:t>
            </w:r>
            <w:r w:rsidRPr="00CA12F4">
              <w:t>,</w:t>
            </w:r>
          </w:p>
        </w:tc>
        <w:tc>
          <w:tcPr>
            <w:tcW w:w="984" w:type="dxa"/>
            <w:shd w:val="clear" w:color="auto" w:fill="auto"/>
          </w:tcPr>
          <w:p w14:paraId="11149FF6" w14:textId="77777777" w:rsidR="00A55D8C" w:rsidRPr="00A55D8C" w:rsidRDefault="00A55D8C" w:rsidP="008A32C9">
            <w:pPr>
              <w:pStyle w:val="Text"/>
              <w:rPr>
                <w:rStyle w:val="ChBlueBold"/>
              </w:rPr>
            </w:pPr>
            <w:r w:rsidRPr="00A55D8C">
              <w:rPr>
                <w:rStyle w:val="ChBlueBold"/>
              </w:rPr>
              <w:t>sa=p</w:t>
            </w:r>
          </w:p>
        </w:tc>
        <w:tc>
          <w:tcPr>
            <w:tcW w:w="607" w:type="dxa"/>
            <w:shd w:val="clear" w:color="auto" w:fill="auto"/>
          </w:tcPr>
          <w:p w14:paraId="5F496BE5" w14:textId="77777777" w:rsidR="00A55D8C" w:rsidRPr="009857A4" w:rsidRDefault="00A55D8C" w:rsidP="008A32C9">
            <w:pPr>
              <w:pStyle w:val="Text"/>
            </w:pPr>
            <w:r w:rsidRPr="009857A4">
              <w:rPr>
                <w:rStyle w:val="ChBlueBold"/>
              </w:rPr>
              <w:t>kaka</w:t>
            </w:r>
            <w:r w:rsidR="009857A4" w:rsidRPr="009857A4">
              <w:t>,</w:t>
            </w:r>
          </w:p>
        </w:tc>
        <w:tc>
          <w:tcPr>
            <w:tcW w:w="489" w:type="dxa"/>
            <w:shd w:val="clear" w:color="auto" w:fill="auto"/>
          </w:tcPr>
          <w:p w14:paraId="1EBD0DA1" w14:textId="77777777" w:rsidR="00A55D8C" w:rsidRPr="00CA12F4" w:rsidRDefault="00A55D8C" w:rsidP="008A32C9">
            <w:pPr>
              <w:pStyle w:val="Text"/>
            </w:pPr>
            <w:r w:rsidRPr="00CA12F4">
              <w:t>de</w:t>
            </w:r>
          </w:p>
        </w:tc>
        <w:tc>
          <w:tcPr>
            <w:tcW w:w="684" w:type="dxa"/>
            <w:shd w:val="clear" w:color="auto" w:fill="auto"/>
          </w:tcPr>
          <w:p w14:paraId="55C0A05F" w14:textId="77777777" w:rsidR="00A55D8C" w:rsidRPr="00CA12F4" w:rsidRDefault="00A55D8C" w:rsidP="008A32C9">
            <w:pPr>
              <w:pStyle w:val="Text"/>
            </w:pPr>
            <w:r w:rsidRPr="00CA12F4">
              <w:t>b</w:t>
            </w:r>
            <w:r>
              <w:t>ilang</w:t>
            </w:r>
          </w:p>
        </w:tc>
        <w:tc>
          <w:tcPr>
            <w:tcW w:w="984" w:type="dxa"/>
            <w:shd w:val="clear" w:color="auto" w:fill="auto"/>
          </w:tcPr>
          <w:p w14:paraId="59D52FE8" w14:textId="77777777" w:rsidR="00A55D8C" w:rsidRPr="00A55D8C" w:rsidRDefault="00A55D8C" w:rsidP="008A32C9">
            <w:pPr>
              <w:pStyle w:val="Text"/>
              <w:rPr>
                <w:rStyle w:val="ChBlueBold"/>
              </w:rPr>
            </w:pPr>
            <w:r w:rsidRPr="00A55D8C">
              <w:rPr>
                <w:rStyle w:val="ChBlueBold"/>
              </w:rPr>
              <w:t>ko=p</w:t>
            </w:r>
          </w:p>
        </w:tc>
        <w:tc>
          <w:tcPr>
            <w:tcW w:w="607" w:type="dxa"/>
            <w:shd w:val="clear" w:color="auto" w:fill="auto"/>
          </w:tcPr>
          <w:p w14:paraId="629BB77D" w14:textId="77777777" w:rsidR="00A55D8C" w:rsidRPr="00A55D8C" w:rsidRDefault="00A55D8C" w:rsidP="008A32C9">
            <w:pPr>
              <w:pStyle w:val="Text"/>
              <w:rPr>
                <w:rStyle w:val="ChBlueBold"/>
              </w:rPr>
            </w:pPr>
            <w:r w:rsidRPr="00A55D8C">
              <w:rPr>
                <w:rStyle w:val="ChBlueBold"/>
              </w:rPr>
              <w:t>kaka</w:t>
            </w:r>
          </w:p>
        </w:tc>
      </w:tr>
      <w:tr w:rsidR="00AC23C4" w:rsidRPr="00AC23C4" w14:paraId="033AC57C" w14:textId="77777777" w:rsidTr="00AC23C4">
        <w:tc>
          <w:tcPr>
            <w:tcW w:w="709" w:type="dxa"/>
            <w:shd w:val="clear" w:color="auto" w:fill="auto"/>
          </w:tcPr>
          <w:p w14:paraId="1258A9EC" w14:textId="77777777" w:rsidR="00A55D8C" w:rsidRPr="00CA12F4" w:rsidRDefault="00A55D8C" w:rsidP="008A32C9">
            <w:pPr>
              <w:pStyle w:val="GlossEng"/>
            </w:pPr>
          </w:p>
        </w:tc>
        <w:tc>
          <w:tcPr>
            <w:tcW w:w="489" w:type="dxa"/>
            <w:shd w:val="clear" w:color="auto" w:fill="auto"/>
          </w:tcPr>
          <w:p w14:paraId="6E7B8A70" w14:textId="77777777" w:rsidR="00A55D8C" w:rsidRPr="0099608C" w:rsidRDefault="00A55D8C" w:rsidP="008A32C9">
            <w:pPr>
              <w:pStyle w:val="GlossEng"/>
              <w:rPr>
                <w:rStyle w:val="ChSmallCaps"/>
              </w:rPr>
            </w:pPr>
            <w:r w:rsidRPr="0099608C">
              <w:rPr>
                <w:rStyle w:val="ChSmallCaps"/>
              </w:rPr>
              <w:t>1sg</w:t>
            </w:r>
          </w:p>
        </w:tc>
        <w:tc>
          <w:tcPr>
            <w:tcW w:w="734" w:type="dxa"/>
            <w:shd w:val="clear" w:color="auto" w:fill="auto"/>
          </w:tcPr>
          <w:p w14:paraId="147AE460" w14:textId="77777777" w:rsidR="00A55D8C" w:rsidRPr="00CA12F4" w:rsidRDefault="00A55D8C" w:rsidP="008A32C9">
            <w:pPr>
              <w:pStyle w:val="GlossEng"/>
            </w:pPr>
            <w:r w:rsidRPr="00CA12F4">
              <w:t>say</w:t>
            </w:r>
          </w:p>
        </w:tc>
        <w:tc>
          <w:tcPr>
            <w:tcW w:w="551" w:type="dxa"/>
            <w:shd w:val="clear" w:color="auto" w:fill="auto"/>
          </w:tcPr>
          <w:p w14:paraId="4997E9C0" w14:textId="77777777" w:rsidR="00A55D8C" w:rsidRPr="00CA12F4" w:rsidRDefault="00A55D8C" w:rsidP="008A32C9">
            <w:pPr>
              <w:pStyle w:val="GlossEng"/>
            </w:pPr>
            <w:r w:rsidRPr="00CA12F4">
              <w:t>ugh!</w:t>
            </w:r>
          </w:p>
        </w:tc>
        <w:tc>
          <w:tcPr>
            <w:tcW w:w="984" w:type="dxa"/>
            <w:shd w:val="clear" w:color="auto" w:fill="auto"/>
          </w:tcPr>
          <w:p w14:paraId="63EF5166" w14:textId="77777777" w:rsidR="00A55D8C" w:rsidRPr="00245601" w:rsidRDefault="00A55D8C" w:rsidP="008A32C9">
            <w:pPr>
              <w:pStyle w:val="GlossEng"/>
              <w:rPr>
                <w:rStyle w:val="ChSmallCaps"/>
              </w:rPr>
            </w:pPr>
            <w:r w:rsidRPr="00245601">
              <w:rPr>
                <w:rStyle w:val="ChSmallCaps"/>
              </w:rPr>
              <w:t>1sg=poss</w:t>
            </w:r>
          </w:p>
        </w:tc>
        <w:tc>
          <w:tcPr>
            <w:tcW w:w="607" w:type="dxa"/>
            <w:shd w:val="clear" w:color="auto" w:fill="auto"/>
          </w:tcPr>
          <w:p w14:paraId="6F12B069" w14:textId="77777777" w:rsidR="00A55D8C" w:rsidRPr="00CA12F4" w:rsidRDefault="00A55D8C" w:rsidP="008A32C9">
            <w:pPr>
              <w:pStyle w:val="GlossEng"/>
            </w:pPr>
            <w:r w:rsidRPr="00CA12F4">
              <w:t>oSb</w:t>
            </w:r>
          </w:p>
        </w:tc>
        <w:tc>
          <w:tcPr>
            <w:tcW w:w="489" w:type="dxa"/>
            <w:shd w:val="clear" w:color="auto" w:fill="auto"/>
          </w:tcPr>
          <w:p w14:paraId="3B069DBD" w14:textId="77777777" w:rsidR="00A55D8C" w:rsidRPr="0099608C" w:rsidRDefault="00A55D8C" w:rsidP="008A32C9">
            <w:pPr>
              <w:pStyle w:val="GlossEng"/>
              <w:rPr>
                <w:rStyle w:val="ChSmallCaps"/>
              </w:rPr>
            </w:pPr>
            <w:r w:rsidRPr="0099608C">
              <w:rPr>
                <w:rStyle w:val="ChSmallCaps"/>
              </w:rPr>
              <w:t>3sg</w:t>
            </w:r>
          </w:p>
        </w:tc>
        <w:tc>
          <w:tcPr>
            <w:tcW w:w="684" w:type="dxa"/>
            <w:shd w:val="clear" w:color="auto" w:fill="auto"/>
          </w:tcPr>
          <w:p w14:paraId="07DE1D3A" w14:textId="77777777" w:rsidR="00A55D8C" w:rsidRPr="00CA12F4" w:rsidRDefault="00A55D8C" w:rsidP="008A32C9">
            <w:pPr>
              <w:pStyle w:val="GlossEng"/>
            </w:pPr>
            <w:r w:rsidRPr="00CA12F4">
              <w:t>say</w:t>
            </w:r>
          </w:p>
        </w:tc>
        <w:tc>
          <w:tcPr>
            <w:tcW w:w="984" w:type="dxa"/>
            <w:shd w:val="clear" w:color="auto" w:fill="auto"/>
          </w:tcPr>
          <w:p w14:paraId="6F13EB12" w14:textId="77777777" w:rsidR="00A55D8C" w:rsidRPr="0099608C" w:rsidRDefault="00A55D8C" w:rsidP="008A32C9">
            <w:pPr>
              <w:pStyle w:val="GlossEng"/>
              <w:rPr>
                <w:rStyle w:val="ChSmallCaps"/>
              </w:rPr>
            </w:pPr>
            <w:r w:rsidRPr="0099608C">
              <w:rPr>
                <w:rStyle w:val="ChSmallCaps"/>
              </w:rPr>
              <w:t>2sg=poss</w:t>
            </w:r>
          </w:p>
        </w:tc>
        <w:tc>
          <w:tcPr>
            <w:tcW w:w="607" w:type="dxa"/>
            <w:shd w:val="clear" w:color="auto" w:fill="auto"/>
          </w:tcPr>
          <w:p w14:paraId="6A2E09CC" w14:textId="77777777" w:rsidR="00A55D8C" w:rsidRPr="00CA12F4" w:rsidRDefault="00A55D8C" w:rsidP="008A32C9">
            <w:pPr>
              <w:pStyle w:val="GlossEng"/>
            </w:pPr>
            <w:r w:rsidRPr="00CA12F4">
              <w:t>oSb</w:t>
            </w:r>
          </w:p>
        </w:tc>
      </w:tr>
    </w:tbl>
    <w:p w14:paraId="00B6C885" w14:textId="3E488ED7" w:rsidR="00CA0C0A" w:rsidRDefault="00B7093A" w:rsidP="00CA0C0A">
      <w:pPr>
        <w:pStyle w:val="FreeTranslEng"/>
      </w:pPr>
      <w:r>
        <w:t>‘</w:t>
      </w:r>
      <w:r w:rsidR="00CA0C0A">
        <w:t xml:space="preserve">I said, </w:t>
      </w:r>
      <w:r>
        <w:t>‘</w:t>
      </w:r>
      <w:r w:rsidR="00CA0C0A">
        <w:t>ugh!, (that</w:t>
      </w:r>
      <w:r>
        <w:t>’</w:t>
      </w:r>
      <w:r w:rsidR="00CA0C0A">
        <w:t xml:space="preserve">s) </w:t>
      </w:r>
      <w:r w:rsidR="00CA0C0A" w:rsidRPr="00A55D8C">
        <w:rPr>
          <w:rStyle w:val="ChBlueBold"/>
        </w:rPr>
        <w:t>my older sister</w:t>
      </w:r>
      <w:r>
        <w:t>’</w:t>
      </w:r>
      <w:r w:rsidR="00CA0C0A">
        <w:t xml:space="preserve">, she said, </w:t>
      </w:r>
      <w:r>
        <w:t>‘</w:t>
      </w:r>
      <w:r w:rsidR="00CA0C0A" w:rsidRPr="00A55D8C">
        <w:rPr>
          <w:rStyle w:val="ChBlueBold"/>
        </w:rPr>
        <w:t>your older sister</w:t>
      </w:r>
      <w:r w:rsidR="00CA0C0A">
        <w:t>?</w:t>
      </w:r>
      <w:r>
        <w:t>’’</w:t>
      </w:r>
      <w:r w:rsidR="00CA0C0A">
        <w:t xml:space="preserve"> </w:t>
      </w:r>
      <w:r w:rsidR="00CA0C0A" w:rsidRPr="00CA0C0A">
        <w:rPr>
          <w:rStyle w:val="ExampleSource"/>
        </w:rPr>
        <w:t>[080919-006-CvNP.0026]</w:t>
      </w:r>
    </w:p>
    <w:tbl>
      <w:tblPr>
        <w:tblW w:w="6806" w:type="dxa"/>
        <w:tblCellMar>
          <w:left w:w="40" w:type="dxa"/>
          <w:right w:w="40" w:type="dxa"/>
        </w:tblCellMar>
        <w:tblLook w:val="01E0" w:firstRow="1" w:lastRow="1" w:firstColumn="1" w:lastColumn="1" w:noHBand="0" w:noVBand="0"/>
      </w:tblPr>
      <w:tblGrid>
        <w:gridCol w:w="709"/>
        <w:gridCol w:w="485"/>
        <w:gridCol w:w="737"/>
        <w:gridCol w:w="980"/>
        <w:gridCol w:w="1036"/>
        <w:gridCol w:w="614"/>
        <w:gridCol w:w="485"/>
        <w:gridCol w:w="1102"/>
        <w:gridCol w:w="658"/>
      </w:tblGrid>
      <w:tr w:rsidR="00AC23C4" w:rsidRPr="00BF3BFE" w14:paraId="3A954451" w14:textId="77777777" w:rsidTr="00AC23C4">
        <w:tc>
          <w:tcPr>
            <w:tcW w:w="709" w:type="dxa"/>
            <w:shd w:val="clear" w:color="auto" w:fill="auto"/>
          </w:tcPr>
          <w:p w14:paraId="7F3738B5" w14:textId="77777777" w:rsidR="000931D0" w:rsidRPr="007C1B99" w:rsidRDefault="000931D0" w:rsidP="001D04AF">
            <w:pPr>
              <w:pStyle w:val="O0Nwnext"/>
            </w:pPr>
            <w:bookmarkStart w:id="3912" w:name="_Ref340576039"/>
            <w:r w:rsidRPr="00856563">
              <w:t>(</w:t>
            </w:r>
            <w:fldSimple w:instr=" SEQ ( \* ARABIC \s 1 ">
              <w:r w:rsidR="00154D81">
                <w:rPr>
                  <w:noProof/>
                </w:rPr>
                <w:t>10</w:t>
              </w:r>
            </w:fldSimple>
            <w:r w:rsidRPr="00856563">
              <w:t>)</w:t>
            </w:r>
            <w:bookmarkEnd w:id="3912"/>
          </w:p>
        </w:tc>
        <w:tc>
          <w:tcPr>
            <w:tcW w:w="485" w:type="dxa"/>
            <w:shd w:val="clear" w:color="auto" w:fill="auto"/>
          </w:tcPr>
          <w:p w14:paraId="048776E8" w14:textId="77777777" w:rsidR="000931D0" w:rsidRPr="00BF3BFE" w:rsidRDefault="000931D0" w:rsidP="001D04AF">
            <w:pPr>
              <w:pStyle w:val="Text"/>
            </w:pPr>
            <w:r w:rsidRPr="00BF3BFE">
              <w:t>de</w:t>
            </w:r>
          </w:p>
        </w:tc>
        <w:tc>
          <w:tcPr>
            <w:tcW w:w="737" w:type="dxa"/>
            <w:shd w:val="clear" w:color="auto" w:fill="auto"/>
          </w:tcPr>
          <w:p w14:paraId="5BE94C04" w14:textId="77777777" w:rsidR="000931D0" w:rsidRPr="00BF3BFE" w:rsidRDefault="000931D0" w:rsidP="001D04AF">
            <w:pPr>
              <w:pStyle w:val="Text"/>
            </w:pPr>
            <w:r w:rsidRPr="00BF3BFE">
              <w:t>timbul</w:t>
            </w:r>
          </w:p>
        </w:tc>
        <w:tc>
          <w:tcPr>
            <w:tcW w:w="980" w:type="dxa"/>
            <w:shd w:val="clear" w:color="auto" w:fill="auto"/>
          </w:tcPr>
          <w:p w14:paraId="201615F7" w14:textId="77777777" w:rsidR="000931D0" w:rsidRPr="00CA4C00" w:rsidRDefault="000931D0" w:rsidP="001D04AF">
            <w:pPr>
              <w:pStyle w:val="Text"/>
              <w:rPr>
                <w:rStyle w:val="ChBlueBold"/>
              </w:rPr>
            </w:pPr>
            <w:r w:rsidRPr="00CA4C00">
              <w:rPr>
                <w:rStyle w:val="ChBlueBold"/>
              </w:rPr>
              <w:t>de=p</w:t>
            </w:r>
          </w:p>
        </w:tc>
        <w:tc>
          <w:tcPr>
            <w:tcW w:w="1036" w:type="dxa"/>
            <w:shd w:val="clear" w:color="auto" w:fill="auto"/>
          </w:tcPr>
          <w:p w14:paraId="0A555669" w14:textId="77777777" w:rsidR="000931D0" w:rsidRPr="00CA4C00" w:rsidRDefault="000931D0" w:rsidP="001D04AF">
            <w:pPr>
              <w:pStyle w:val="Text"/>
              <w:rPr>
                <w:rStyle w:val="ChBlueBold"/>
              </w:rPr>
            </w:pPr>
            <w:r>
              <w:rPr>
                <w:rStyle w:val="ChBlueBold"/>
              </w:rPr>
              <w:t>c</w:t>
            </w:r>
            <w:r w:rsidRPr="00CA4C00">
              <w:rPr>
                <w:rStyle w:val="ChBlueBold"/>
              </w:rPr>
              <w:t>ucu</w:t>
            </w:r>
          </w:p>
        </w:tc>
        <w:tc>
          <w:tcPr>
            <w:tcW w:w="614" w:type="dxa"/>
            <w:shd w:val="clear" w:color="auto" w:fill="auto"/>
          </w:tcPr>
          <w:p w14:paraId="06E0BE09" w14:textId="77777777" w:rsidR="000931D0" w:rsidRPr="00BF3BFE" w:rsidRDefault="000931D0" w:rsidP="001D04AF">
            <w:pPr>
              <w:pStyle w:val="Text"/>
            </w:pPr>
            <w:r w:rsidRPr="00BF3BFE">
              <w:t>tanya</w:t>
            </w:r>
          </w:p>
        </w:tc>
        <w:tc>
          <w:tcPr>
            <w:tcW w:w="485" w:type="dxa"/>
            <w:shd w:val="clear" w:color="auto" w:fill="auto"/>
          </w:tcPr>
          <w:p w14:paraId="76E7021C" w14:textId="77777777" w:rsidR="000931D0" w:rsidRPr="00BF3BFE" w:rsidRDefault="000931D0" w:rsidP="001D04AF">
            <w:pPr>
              <w:pStyle w:val="Text"/>
            </w:pPr>
            <w:r w:rsidRPr="00BF3BFE">
              <w:t>dia</w:t>
            </w:r>
            <w:r w:rsidR="009857A4">
              <w:t>,</w:t>
            </w:r>
          </w:p>
        </w:tc>
        <w:tc>
          <w:tcPr>
            <w:tcW w:w="1102" w:type="dxa"/>
            <w:shd w:val="clear" w:color="auto" w:fill="auto"/>
          </w:tcPr>
          <w:p w14:paraId="1748D7C6" w14:textId="77777777" w:rsidR="000931D0" w:rsidRPr="00BF3BFE" w:rsidRDefault="000931D0" w:rsidP="001D04AF">
            <w:pPr>
              <w:pStyle w:val="Text"/>
            </w:pPr>
            <w:r w:rsidRPr="00BF3BFE">
              <w:t>tete</w:t>
            </w:r>
          </w:p>
        </w:tc>
        <w:tc>
          <w:tcPr>
            <w:tcW w:w="658" w:type="dxa"/>
            <w:shd w:val="clear" w:color="auto" w:fill="auto"/>
          </w:tcPr>
          <w:p w14:paraId="608A741C" w14:textId="77777777" w:rsidR="000931D0" w:rsidRPr="00BF3BFE" w:rsidRDefault="000931D0" w:rsidP="001D04AF">
            <w:pPr>
              <w:pStyle w:val="Text"/>
            </w:pPr>
            <w:r>
              <w:t>k</w:t>
            </w:r>
            <w:r w:rsidRPr="00BF3BFE">
              <w:t>napa</w:t>
            </w:r>
          </w:p>
        </w:tc>
      </w:tr>
      <w:tr w:rsidR="00AC23C4" w:rsidRPr="00BF3BFE" w14:paraId="268A0DCF" w14:textId="77777777" w:rsidTr="00AC23C4">
        <w:tc>
          <w:tcPr>
            <w:tcW w:w="709" w:type="dxa"/>
            <w:shd w:val="clear" w:color="auto" w:fill="auto"/>
          </w:tcPr>
          <w:p w14:paraId="0B6AB1B8" w14:textId="77777777" w:rsidR="000931D0" w:rsidRPr="00BF3BFE" w:rsidRDefault="000931D0" w:rsidP="001D04AF">
            <w:pPr>
              <w:pStyle w:val="GlossEng"/>
            </w:pPr>
          </w:p>
        </w:tc>
        <w:tc>
          <w:tcPr>
            <w:tcW w:w="485" w:type="dxa"/>
            <w:shd w:val="clear" w:color="auto" w:fill="auto"/>
          </w:tcPr>
          <w:p w14:paraId="17308E9A" w14:textId="77777777" w:rsidR="000931D0" w:rsidRPr="0099608C" w:rsidRDefault="000931D0" w:rsidP="001D04AF">
            <w:pPr>
              <w:pStyle w:val="GlossEng"/>
              <w:rPr>
                <w:rStyle w:val="ChSmallCaps"/>
              </w:rPr>
            </w:pPr>
            <w:r w:rsidRPr="0099608C">
              <w:rPr>
                <w:rStyle w:val="ChSmallCaps"/>
              </w:rPr>
              <w:t>3sg</w:t>
            </w:r>
          </w:p>
        </w:tc>
        <w:tc>
          <w:tcPr>
            <w:tcW w:w="737" w:type="dxa"/>
            <w:shd w:val="clear" w:color="auto" w:fill="auto"/>
          </w:tcPr>
          <w:p w14:paraId="3CDB6A9C" w14:textId="77777777" w:rsidR="000931D0" w:rsidRPr="00BF3BFE" w:rsidRDefault="000931D0" w:rsidP="001D04AF">
            <w:pPr>
              <w:pStyle w:val="GlossEng"/>
            </w:pPr>
            <w:r w:rsidRPr="00BF3BFE">
              <w:t>emerge</w:t>
            </w:r>
          </w:p>
        </w:tc>
        <w:tc>
          <w:tcPr>
            <w:tcW w:w="980" w:type="dxa"/>
            <w:shd w:val="clear" w:color="auto" w:fill="auto"/>
          </w:tcPr>
          <w:p w14:paraId="4895B325" w14:textId="77777777" w:rsidR="000931D0" w:rsidRPr="0099608C" w:rsidRDefault="000931D0" w:rsidP="001D04AF">
            <w:pPr>
              <w:pStyle w:val="GlossEng"/>
              <w:rPr>
                <w:rStyle w:val="ChSmallCaps"/>
              </w:rPr>
            </w:pPr>
            <w:r w:rsidRPr="0099608C">
              <w:rPr>
                <w:rStyle w:val="ChSmallCaps"/>
              </w:rPr>
              <w:t>3sg=poss</w:t>
            </w:r>
          </w:p>
        </w:tc>
        <w:tc>
          <w:tcPr>
            <w:tcW w:w="1036" w:type="dxa"/>
            <w:shd w:val="clear" w:color="auto" w:fill="auto"/>
          </w:tcPr>
          <w:p w14:paraId="32066F6E" w14:textId="77777777" w:rsidR="000931D0" w:rsidRPr="00BF3BFE" w:rsidRDefault="000931D0" w:rsidP="001D04AF">
            <w:pPr>
              <w:pStyle w:val="GlossEng"/>
            </w:pPr>
            <w:r w:rsidRPr="00BF3BFE">
              <w:t>grandchild</w:t>
            </w:r>
          </w:p>
        </w:tc>
        <w:tc>
          <w:tcPr>
            <w:tcW w:w="614" w:type="dxa"/>
            <w:shd w:val="clear" w:color="auto" w:fill="auto"/>
          </w:tcPr>
          <w:p w14:paraId="3BED9266" w14:textId="77777777" w:rsidR="000931D0" w:rsidRPr="00BF3BFE" w:rsidRDefault="000931D0" w:rsidP="001D04AF">
            <w:pPr>
              <w:pStyle w:val="GlossEng"/>
            </w:pPr>
            <w:r w:rsidRPr="00BF3BFE">
              <w:t>ask</w:t>
            </w:r>
          </w:p>
        </w:tc>
        <w:tc>
          <w:tcPr>
            <w:tcW w:w="485" w:type="dxa"/>
            <w:shd w:val="clear" w:color="auto" w:fill="auto"/>
          </w:tcPr>
          <w:p w14:paraId="241618D1" w14:textId="77777777" w:rsidR="000931D0" w:rsidRPr="0099608C" w:rsidRDefault="000931D0" w:rsidP="001D04AF">
            <w:pPr>
              <w:pStyle w:val="GlossEng"/>
              <w:rPr>
                <w:rStyle w:val="ChSmallCaps"/>
              </w:rPr>
            </w:pPr>
            <w:r w:rsidRPr="0099608C">
              <w:rPr>
                <w:rStyle w:val="ChSmallCaps"/>
              </w:rPr>
              <w:t>3sg</w:t>
            </w:r>
          </w:p>
        </w:tc>
        <w:tc>
          <w:tcPr>
            <w:tcW w:w="1102" w:type="dxa"/>
            <w:shd w:val="clear" w:color="auto" w:fill="auto"/>
          </w:tcPr>
          <w:p w14:paraId="7EC2C185" w14:textId="77777777" w:rsidR="000931D0" w:rsidRPr="00BF3BFE" w:rsidRDefault="000931D0" w:rsidP="001D04AF">
            <w:pPr>
              <w:pStyle w:val="GlossEng"/>
            </w:pPr>
            <w:r w:rsidRPr="00BF3BFE">
              <w:t>grandfather</w:t>
            </w:r>
          </w:p>
        </w:tc>
        <w:tc>
          <w:tcPr>
            <w:tcW w:w="658" w:type="dxa"/>
            <w:shd w:val="clear" w:color="auto" w:fill="auto"/>
          </w:tcPr>
          <w:p w14:paraId="108702FB" w14:textId="77777777" w:rsidR="000931D0" w:rsidRPr="00BF3BFE" w:rsidRDefault="000931D0" w:rsidP="001D04AF">
            <w:pPr>
              <w:pStyle w:val="GlossEng"/>
            </w:pPr>
            <w:r w:rsidRPr="00BF3BFE">
              <w:t>why</w:t>
            </w:r>
          </w:p>
        </w:tc>
      </w:tr>
    </w:tbl>
    <w:p w14:paraId="194081A3" w14:textId="5072DCB6" w:rsidR="000931D0" w:rsidRPr="00BF3BFE" w:rsidRDefault="00B7093A" w:rsidP="000931D0">
      <w:pPr>
        <w:pStyle w:val="FreeTranslEng"/>
      </w:pPr>
      <w:r>
        <w:t>‘</w:t>
      </w:r>
      <w:r w:rsidR="000931D0">
        <w:t>(w</w:t>
      </w:r>
      <w:r w:rsidR="000931D0" w:rsidRPr="00BF3BFE">
        <w:t>hen</w:t>
      </w:r>
      <w:r w:rsidR="000931D0">
        <w:t>)</w:t>
      </w:r>
      <w:r w:rsidR="000931D0" w:rsidRPr="00BF3BFE">
        <w:t xml:space="preserve"> he </w:t>
      </w:r>
      <w:r w:rsidR="000931D0">
        <w:t>(grandfather) emerged, his grandchild asked</w:t>
      </w:r>
      <w:r w:rsidR="000931D0" w:rsidRPr="00BF3BFE">
        <w:t xml:space="preserve"> him, </w:t>
      </w:r>
      <w:r>
        <w:t>‘</w:t>
      </w:r>
      <w:r w:rsidR="000931D0" w:rsidRPr="00BF3BFE">
        <w:t>grandfather, what happened?</w:t>
      </w:r>
      <w:r>
        <w:t>’’</w:t>
      </w:r>
      <w:r w:rsidR="000931D0">
        <w:t xml:space="preserve"> </w:t>
      </w:r>
      <w:r w:rsidR="000931D0" w:rsidRPr="00CA4C00">
        <w:rPr>
          <w:rStyle w:val="ExampleSource"/>
        </w:rPr>
        <w:t>[081109-005-JR.0009]</w:t>
      </w:r>
    </w:p>
    <w:tbl>
      <w:tblPr>
        <w:tblW w:w="0" w:type="auto"/>
        <w:tblCellMar>
          <w:left w:w="40" w:type="dxa"/>
          <w:right w:w="40" w:type="dxa"/>
        </w:tblCellMar>
        <w:tblLook w:val="01E0" w:firstRow="1" w:lastRow="1" w:firstColumn="1" w:lastColumn="1" w:noHBand="0" w:noVBand="0"/>
      </w:tblPr>
      <w:tblGrid>
        <w:gridCol w:w="709"/>
        <w:gridCol w:w="614"/>
        <w:gridCol w:w="485"/>
        <w:gridCol w:w="563"/>
        <w:gridCol w:w="987"/>
        <w:gridCol w:w="1003"/>
        <w:gridCol w:w="284"/>
      </w:tblGrid>
      <w:tr w:rsidR="00AC23C4" w:rsidRPr="006B541C" w14:paraId="5B35B6EC" w14:textId="77777777" w:rsidTr="00AC23C4">
        <w:tc>
          <w:tcPr>
            <w:tcW w:w="709" w:type="dxa"/>
            <w:shd w:val="clear" w:color="auto" w:fill="auto"/>
          </w:tcPr>
          <w:p w14:paraId="5ABA0FF9" w14:textId="77777777" w:rsidR="000931D0" w:rsidRPr="007C1B99" w:rsidRDefault="000931D0" w:rsidP="001D04AF">
            <w:pPr>
              <w:pStyle w:val="O0Nwnext"/>
            </w:pPr>
            <w:bookmarkStart w:id="3913" w:name="_Ref336682666"/>
            <w:bookmarkStart w:id="3914" w:name="_Ref339635958"/>
            <w:r w:rsidRPr="00856563">
              <w:t>(</w:t>
            </w:r>
            <w:fldSimple w:instr=" SEQ ( \* ARABIC \s 1 ">
              <w:r w:rsidR="00154D81">
                <w:rPr>
                  <w:noProof/>
                </w:rPr>
                <w:t>11</w:t>
              </w:r>
            </w:fldSimple>
            <w:bookmarkEnd w:id="3913"/>
            <w:r w:rsidRPr="00856563">
              <w:t>)</w:t>
            </w:r>
            <w:bookmarkEnd w:id="3914"/>
          </w:p>
        </w:tc>
        <w:tc>
          <w:tcPr>
            <w:tcW w:w="614" w:type="dxa"/>
            <w:shd w:val="clear" w:color="auto" w:fill="auto"/>
          </w:tcPr>
          <w:p w14:paraId="2F03A16B" w14:textId="77777777" w:rsidR="000931D0" w:rsidRPr="00856563" w:rsidRDefault="00F97B2C" w:rsidP="001D04AF">
            <w:pPr>
              <w:pStyle w:val="Text"/>
            </w:pPr>
            <w:r>
              <w:t>Fredi</w:t>
            </w:r>
          </w:p>
        </w:tc>
        <w:tc>
          <w:tcPr>
            <w:tcW w:w="485" w:type="dxa"/>
            <w:shd w:val="clear" w:color="auto" w:fill="auto"/>
          </w:tcPr>
          <w:p w14:paraId="3954572B" w14:textId="77777777" w:rsidR="000931D0" w:rsidRPr="00856563" w:rsidRDefault="000931D0" w:rsidP="001D04AF">
            <w:pPr>
              <w:pStyle w:val="Text"/>
            </w:pPr>
            <w:r w:rsidRPr="00856563">
              <w:t>de</w:t>
            </w:r>
          </w:p>
        </w:tc>
        <w:tc>
          <w:tcPr>
            <w:tcW w:w="563" w:type="dxa"/>
            <w:shd w:val="clear" w:color="auto" w:fill="auto"/>
          </w:tcPr>
          <w:p w14:paraId="73A0E988" w14:textId="77777777" w:rsidR="000931D0" w:rsidRPr="00856563" w:rsidRDefault="000931D0" w:rsidP="001D04AF">
            <w:pPr>
              <w:pStyle w:val="Text"/>
            </w:pPr>
            <w:r w:rsidRPr="00856563">
              <w:t>pu</w:t>
            </w:r>
          </w:p>
        </w:tc>
        <w:tc>
          <w:tcPr>
            <w:tcW w:w="987" w:type="dxa"/>
            <w:shd w:val="clear" w:color="auto" w:fill="auto"/>
          </w:tcPr>
          <w:p w14:paraId="7F2BE93C" w14:textId="77777777" w:rsidR="000931D0" w:rsidRPr="00856563" w:rsidRDefault="000931D0" w:rsidP="001D04AF">
            <w:pPr>
              <w:pStyle w:val="Text"/>
              <w:rPr>
                <w:rStyle w:val="ChBlueBold"/>
              </w:rPr>
            </w:pPr>
            <w:r w:rsidRPr="00856563">
              <w:rPr>
                <w:rStyle w:val="ChBlueBold"/>
              </w:rPr>
              <w:t>ade</w:t>
            </w:r>
            <w:r>
              <w:rPr>
                <w:rStyle w:val="ChBlueBold"/>
              </w:rPr>
              <w:t>=</w:t>
            </w:r>
            <w:r w:rsidRPr="00856563">
              <w:rPr>
                <w:rStyle w:val="ChBlueBold"/>
              </w:rPr>
              <w:t>p</w:t>
            </w:r>
          </w:p>
        </w:tc>
        <w:tc>
          <w:tcPr>
            <w:tcW w:w="1003" w:type="dxa"/>
            <w:shd w:val="clear" w:color="auto" w:fill="auto"/>
          </w:tcPr>
          <w:p w14:paraId="529F931D" w14:textId="77777777" w:rsidR="000931D0" w:rsidRPr="00856563" w:rsidRDefault="000931D0" w:rsidP="001D04AF">
            <w:pPr>
              <w:pStyle w:val="Text"/>
              <w:rPr>
                <w:rStyle w:val="ChBlueBold"/>
              </w:rPr>
            </w:pPr>
            <w:r w:rsidRPr="00856563">
              <w:rPr>
                <w:rStyle w:val="ChBlueBold"/>
              </w:rPr>
              <w:t>motor</w:t>
            </w:r>
          </w:p>
        </w:tc>
        <w:tc>
          <w:tcPr>
            <w:tcW w:w="284" w:type="dxa"/>
            <w:shd w:val="clear" w:color="auto" w:fill="auto"/>
          </w:tcPr>
          <w:p w14:paraId="4EDBA42A" w14:textId="77777777" w:rsidR="000931D0" w:rsidRPr="00856563" w:rsidRDefault="000931D0" w:rsidP="001D04AF">
            <w:pPr>
              <w:pStyle w:val="Text"/>
            </w:pPr>
            <w:r w:rsidRPr="00856563">
              <w:t>…</w:t>
            </w:r>
          </w:p>
        </w:tc>
      </w:tr>
      <w:tr w:rsidR="00AC23C4" w:rsidRPr="00AC23C4" w14:paraId="320B474F" w14:textId="77777777" w:rsidTr="00AC23C4">
        <w:tc>
          <w:tcPr>
            <w:tcW w:w="709" w:type="dxa"/>
            <w:shd w:val="clear" w:color="auto" w:fill="auto"/>
          </w:tcPr>
          <w:p w14:paraId="36B76981" w14:textId="77777777" w:rsidR="000931D0" w:rsidRPr="007C1B99" w:rsidRDefault="000931D0" w:rsidP="001D04AF">
            <w:pPr>
              <w:pStyle w:val="GlossEng"/>
            </w:pPr>
          </w:p>
        </w:tc>
        <w:tc>
          <w:tcPr>
            <w:tcW w:w="614" w:type="dxa"/>
            <w:shd w:val="clear" w:color="auto" w:fill="auto"/>
          </w:tcPr>
          <w:p w14:paraId="355757AD" w14:textId="77777777" w:rsidR="000931D0" w:rsidRPr="00856563" w:rsidRDefault="00F97B2C" w:rsidP="001D04AF">
            <w:pPr>
              <w:pStyle w:val="GlossEng"/>
            </w:pPr>
            <w:r>
              <w:t>Fredi</w:t>
            </w:r>
          </w:p>
        </w:tc>
        <w:tc>
          <w:tcPr>
            <w:tcW w:w="485" w:type="dxa"/>
            <w:shd w:val="clear" w:color="auto" w:fill="auto"/>
          </w:tcPr>
          <w:p w14:paraId="72CB4B35" w14:textId="77777777" w:rsidR="000931D0" w:rsidRPr="0099608C" w:rsidRDefault="000931D0" w:rsidP="001D04AF">
            <w:pPr>
              <w:pStyle w:val="GlossEng"/>
              <w:rPr>
                <w:rStyle w:val="ChSmallCaps"/>
              </w:rPr>
            </w:pPr>
            <w:r w:rsidRPr="0099608C">
              <w:rPr>
                <w:rStyle w:val="ChSmallCaps"/>
              </w:rPr>
              <w:t>3sg</w:t>
            </w:r>
          </w:p>
        </w:tc>
        <w:tc>
          <w:tcPr>
            <w:tcW w:w="563" w:type="dxa"/>
            <w:shd w:val="clear" w:color="auto" w:fill="auto"/>
          </w:tcPr>
          <w:p w14:paraId="7C111567" w14:textId="77777777" w:rsidR="000931D0" w:rsidRPr="0099608C" w:rsidRDefault="000931D0" w:rsidP="001D04AF">
            <w:pPr>
              <w:pStyle w:val="GlossEng"/>
              <w:rPr>
                <w:rStyle w:val="ChSmallCaps"/>
              </w:rPr>
            </w:pPr>
            <w:r w:rsidRPr="0099608C">
              <w:rPr>
                <w:rStyle w:val="ChSmallCaps"/>
              </w:rPr>
              <w:t>poss</w:t>
            </w:r>
          </w:p>
        </w:tc>
        <w:tc>
          <w:tcPr>
            <w:tcW w:w="987" w:type="dxa"/>
            <w:shd w:val="clear" w:color="auto" w:fill="auto"/>
          </w:tcPr>
          <w:p w14:paraId="366F1903" w14:textId="77777777" w:rsidR="000931D0" w:rsidRPr="00856563" w:rsidRDefault="000931D0" w:rsidP="001D04AF">
            <w:pPr>
              <w:pStyle w:val="GlossEng"/>
              <w:rPr>
                <w:rStyle w:val="ChSmallCaps"/>
              </w:rPr>
            </w:pPr>
            <w:r w:rsidRPr="00856563">
              <w:t>ySb</w:t>
            </w:r>
            <w:r w:rsidRPr="0099608C">
              <w:rPr>
                <w:rStyle w:val="ChSmallCaps"/>
              </w:rPr>
              <w:t>=poss</w:t>
            </w:r>
          </w:p>
        </w:tc>
        <w:tc>
          <w:tcPr>
            <w:tcW w:w="1003" w:type="dxa"/>
            <w:shd w:val="clear" w:color="auto" w:fill="auto"/>
          </w:tcPr>
          <w:p w14:paraId="5F1F6706" w14:textId="77777777" w:rsidR="000931D0" w:rsidRPr="00856563" w:rsidRDefault="000931D0" w:rsidP="001D04AF">
            <w:pPr>
              <w:pStyle w:val="GlossEng"/>
            </w:pPr>
            <w:r w:rsidRPr="00856563">
              <w:t>motorbike</w:t>
            </w:r>
          </w:p>
        </w:tc>
        <w:tc>
          <w:tcPr>
            <w:tcW w:w="284" w:type="dxa"/>
            <w:shd w:val="clear" w:color="auto" w:fill="auto"/>
          </w:tcPr>
          <w:p w14:paraId="52C03056" w14:textId="77777777" w:rsidR="000931D0" w:rsidRPr="00856563" w:rsidRDefault="000931D0" w:rsidP="001D04AF">
            <w:pPr>
              <w:pStyle w:val="GlossEng"/>
            </w:pPr>
          </w:p>
        </w:tc>
      </w:tr>
    </w:tbl>
    <w:p w14:paraId="75BB6309" w14:textId="2D158394" w:rsidR="000931D0" w:rsidRPr="002B1870" w:rsidRDefault="00B7093A" w:rsidP="00AF7CAD">
      <w:pPr>
        <w:pStyle w:val="FreeTranslEng15pt"/>
      </w:pPr>
      <w:r>
        <w:t>‘</w:t>
      </w:r>
      <w:r w:rsidR="00F97B2C">
        <w:t>Fredi</w:t>
      </w:r>
      <w:r>
        <w:t>’</w:t>
      </w:r>
      <w:r w:rsidR="00F97B2C">
        <w:t>s</w:t>
      </w:r>
      <w:r w:rsidR="000931D0" w:rsidRPr="00856563">
        <w:t xml:space="preserve"> </w:t>
      </w:r>
      <w:r w:rsidR="000931D0" w:rsidRPr="00856563">
        <w:rPr>
          <w:rStyle w:val="ChBlueBold"/>
        </w:rPr>
        <w:t>younger brother</w:t>
      </w:r>
      <w:r>
        <w:rPr>
          <w:rStyle w:val="ChBlueBold"/>
        </w:rPr>
        <w:t>’</w:t>
      </w:r>
      <w:r w:rsidR="000931D0" w:rsidRPr="00856563">
        <w:rPr>
          <w:rStyle w:val="ChBlueBold"/>
        </w:rPr>
        <w:t>s motorbike</w:t>
      </w:r>
      <w:r w:rsidR="000931D0" w:rsidRPr="00856563">
        <w:t xml:space="preserve"> …</w:t>
      </w:r>
      <w:r>
        <w:t>’</w:t>
      </w:r>
      <w:r w:rsidR="000931D0" w:rsidRPr="00856563">
        <w:t xml:space="preserve"> </w:t>
      </w:r>
      <w:r w:rsidR="000931D0" w:rsidRPr="00856563">
        <w:rPr>
          <w:rStyle w:val="ExampleSource"/>
        </w:rPr>
        <w:t>[081002-001-CvNP.0058]</w:t>
      </w:r>
    </w:p>
    <w:p w14:paraId="30D33918" w14:textId="77777777" w:rsidR="000931D0" w:rsidRDefault="000931D0" w:rsidP="000931D0">
      <w:pPr>
        <w:pStyle w:val="Heading3"/>
      </w:pPr>
      <w:bookmarkStart w:id="3915" w:name="_Toc340509807"/>
      <w:bookmarkStart w:id="3916" w:name="_Ref340578110"/>
      <w:bookmarkStart w:id="3917" w:name="_Toc342590124"/>
      <w:bookmarkStart w:id="3918" w:name="_Toc440455677"/>
      <w:r w:rsidRPr="0099608C">
        <w:rPr>
          <w:rStyle w:val="ChSmallCaps"/>
        </w:rPr>
        <w:t>possr-np</w:t>
      </w:r>
      <w:r w:rsidRPr="008020F1">
        <w:t xml:space="preserve"> </w:t>
      </w:r>
      <w:r w:rsidRPr="00647D86">
        <w:sym w:font="Symbol" w:char="F0C6"/>
      </w:r>
      <w:r>
        <w:t xml:space="preserve"> </w:t>
      </w:r>
      <w:r w:rsidR="00700C20" w:rsidRPr="0099608C">
        <w:rPr>
          <w:rStyle w:val="ChSmallCaps"/>
        </w:rPr>
        <w:t>poss</w:t>
      </w:r>
      <w:r w:rsidRPr="0099608C">
        <w:rPr>
          <w:rStyle w:val="ChSmallCaps"/>
        </w:rPr>
        <w:t>m-np</w:t>
      </w:r>
      <w:bookmarkEnd w:id="3915"/>
      <w:bookmarkEnd w:id="3916"/>
      <w:bookmarkEnd w:id="3917"/>
      <w:bookmarkEnd w:id="3918"/>
    </w:p>
    <w:p w14:paraId="32422C0E" w14:textId="77777777" w:rsidR="000931D0" w:rsidRDefault="000931D0" w:rsidP="00FE353B">
      <w:pPr>
        <w:pStyle w:val="Body0000after"/>
      </w:pPr>
      <w:r>
        <w:t>The possessive marker can also be elided,</w:t>
      </w:r>
      <w:r w:rsidRPr="00791063">
        <w:t xml:space="preserve"> </w:t>
      </w:r>
      <w:r>
        <w:t xml:space="preserve">as illustrated in </w:t>
      </w:r>
      <w:r>
        <w:fldChar w:fldCharType="begin"/>
      </w:r>
      <w:r>
        <w:instrText xml:space="preserve"> REF _Ref339635962 \h </w:instrText>
      </w:r>
      <w:r>
        <w:fldChar w:fldCharType="separate"/>
      </w:r>
      <w:r w:rsidR="00154D81" w:rsidRPr="00856563">
        <w:t>(</w:t>
      </w:r>
      <w:r w:rsidR="00154D81">
        <w:rPr>
          <w:noProof/>
        </w:rPr>
        <w:t>12</w:t>
      </w:r>
      <w:r w:rsidR="00154D81" w:rsidRPr="00856563">
        <w:t>)</w:t>
      </w:r>
      <w:r>
        <w:fldChar w:fldCharType="end"/>
      </w:r>
      <w:r>
        <w:t xml:space="preserve"> to </w:t>
      </w:r>
      <w:r>
        <w:fldChar w:fldCharType="begin"/>
      </w:r>
      <w:r>
        <w:instrText xml:space="preserve"> REF _Ref340575013 \h </w:instrText>
      </w:r>
      <w:r>
        <w:fldChar w:fldCharType="separate"/>
      </w:r>
      <w:r w:rsidR="00154D81" w:rsidRPr="00856563">
        <w:t>(</w:t>
      </w:r>
      <w:r w:rsidR="00154D81">
        <w:rPr>
          <w:noProof/>
        </w:rPr>
        <w:t>16</w:t>
      </w:r>
      <w:r w:rsidR="00154D81" w:rsidRPr="00856563">
        <w:t>)</w:t>
      </w:r>
      <w:r>
        <w:fldChar w:fldCharType="end"/>
      </w:r>
      <w:r>
        <w:t xml:space="preserve">. The elision is limited, however, to certain semantic kinds of possession. Attested are inalienable possession of body parts, as in </w:t>
      </w:r>
      <w:r>
        <w:fldChar w:fldCharType="begin"/>
      </w:r>
      <w:r>
        <w:instrText xml:space="preserve"> REF _Ref339635962 \h </w:instrText>
      </w:r>
      <w:r>
        <w:fldChar w:fldCharType="separate"/>
      </w:r>
      <w:r w:rsidR="00154D81" w:rsidRPr="00856563">
        <w:t>(</w:t>
      </w:r>
      <w:r w:rsidR="00154D81">
        <w:rPr>
          <w:noProof/>
        </w:rPr>
        <w:t>12</w:t>
      </w:r>
      <w:r w:rsidR="00154D81" w:rsidRPr="00856563">
        <w:t>)</w:t>
      </w:r>
      <w:r>
        <w:fldChar w:fldCharType="end"/>
      </w:r>
      <w:r>
        <w:t xml:space="preserve"> and </w:t>
      </w:r>
      <w:r>
        <w:fldChar w:fldCharType="begin"/>
      </w:r>
      <w:r>
        <w:instrText xml:space="preserve"> REF _Ref339635959 \h </w:instrText>
      </w:r>
      <w:r>
        <w:fldChar w:fldCharType="separate"/>
      </w:r>
      <w:r w:rsidR="00154D81" w:rsidRPr="00856563">
        <w:t>(</w:t>
      </w:r>
      <w:r w:rsidR="00154D81">
        <w:rPr>
          <w:noProof/>
        </w:rPr>
        <w:t>13</w:t>
      </w:r>
      <w:r w:rsidR="00154D81" w:rsidRPr="00856563">
        <w:t>)</w:t>
      </w:r>
      <w:r>
        <w:fldChar w:fldCharType="end"/>
      </w:r>
      <w:r>
        <w:t xml:space="preserve">, and kinship relations, as in </w:t>
      </w:r>
      <w:r>
        <w:fldChar w:fldCharType="begin"/>
      </w:r>
      <w:r>
        <w:instrText xml:space="preserve"> REF _Ref339635960 \h </w:instrText>
      </w:r>
      <w:r>
        <w:fldChar w:fldCharType="separate"/>
      </w:r>
      <w:r w:rsidR="00154D81" w:rsidRPr="00856563">
        <w:t>(</w:t>
      </w:r>
      <w:r w:rsidR="00154D81">
        <w:rPr>
          <w:noProof/>
        </w:rPr>
        <w:t>14</w:t>
      </w:r>
      <w:r w:rsidR="00154D81" w:rsidRPr="00856563">
        <w:t>)</w:t>
      </w:r>
      <w:r>
        <w:fldChar w:fldCharType="end"/>
      </w:r>
      <w:r>
        <w:t xml:space="preserve"> and </w:t>
      </w:r>
      <w:r>
        <w:fldChar w:fldCharType="begin"/>
      </w:r>
      <w:r>
        <w:instrText xml:space="preserve"> REF _Ref339635961 \h </w:instrText>
      </w:r>
      <w:r>
        <w:fldChar w:fldCharType="separate"/>
      </w:r>
      <w:r w:rsidR="00154D81" w:rsidRPr="00856563">
        <w:t>(</w:t>
      </w:r>
      <w:r w:rsidR="00154D81">
        <w:rPr>
          <w:noProof/>
        </w:rPr>
        <w:t>15</w:t>
      </w:r>
      <w:r w:rsidR="00154D81" w:rsidRPr="00856563">
        <w:t>)</w:t>
      </w:r>
      <w:r>
        <w:fldChar w:fldCharType="end"/>
      </w:r>
      <w:r>
        <w:t xml:space="preserve">. Most commonly, the possessor is human as in </w:t>
      </w:r>
      <w:r>
        <w:fldChar w:fldCharType="begin"/>
      </w:r>
      <w:r>
        <w:instrText xml:space="preserve"> REF _Ref339635962 \h </w:instrText>
      </w:r>
      <w:r>
        <w:fldChar w:fldCharType="separate"/>
      </w:r>
      <w:r w:rsidR="00154D81" w:rsidRPr="00856563">
        <w:t>(</w:t>
      </w:r>
      <w:r w:rsidR="00154D81">
        <w:rPr>
          <w:noProof/>
        </w:rPr>
        <w:t>12</w:t>
      </w:r>
      <w:r w:rsidR="00154D81" w:rsidRPr="00856563">
        <w:t>)</w:t>
      </w:r>
      <w:r>
        <w:fldChar w:fldCharType="end"/>
      </w:r>
      <w:r>
        <w:t xml:space="preserve"> to </w:t>
      </w:r>
      <w:r>
        <w:fldChar w:fldCharType="begin"/>
      </w:r>
      <w:r>
        <w:instrText xml:space="preserve"> REF _Ref339635961 \h </w:instrText>
      </w:r>
      <w:r>
        <w:fldChar w:fldCharType="separate"/>
      </w:r>
      <w:r w:rsidR="00154D81" w:rsidRPr="00856563">
        <w:t>(</w:t>
      </w:r>
      <w:r w:rsidR="00154D81">
        <w:rPr>
          <w:noProof/>
        </w:rPr>
        <w:t>15</w:t>
      </w:r>
      <w:r w:rsidR="00154D81" w:rsidRPr="00856563">
        <w:t>)</w:t>
      </w:r>
      <w:r>
        <w:fldChar w:fldCharType="end"/>
      </w:r>
      <w:r>
        <w:t xml:space="preserve">, but it may also be animate nonhuman as in </w:t>
      </w:r>
      <w:r>
        <w:fldChar w:fldCharType="begin"/>
      </w:r>
      <w:r>
        <w:instrText xml:space="preserve"> REF _Ref340575013 \h </w:instrText>
      </w:r>
      <w:r>
        <w:fldChar w:fldCharType="separate"/>
      </w:r>
      <w:r w:rsidR="00154D81" w:rsidRPr="00856563">
        <w:t>(</w:t>
      </w:r>
      <w:r w:rsidR="00154D81">
        <w:rPr>
          <w:noProof/>
        </w:rPr>
        <w:t>16</w:t>
      </w:r>
      <w:r w:rsidR="00154D81" w:rsidRPr="00856563">
        <w:t>)</w:t>
      </w:r>
      <w:r>
        <w:fldChar w:fldCharType="end"/>
      </w:r>
      <w:r>
        <w:t>.</w:t>
      </w:r>
    </w:p>
    <w:p w14:paraId="2FA0E2DD" w14:textId="152111A4" w:rsidR="00C834D0" w:rsidRDefault="000931D0" w:rsidP="00FE353B">
      <w:pPr>
        <w:pStyle w:val="Body0510after"/>
      </w:pPr>
      <w:r>
        <w:t xml:space="preserve">In </w:t>
      </w:r>
      <w:r w:rsidRPr="0099608C">
        <w:rPr>
          <w:rStyle w:val="ChSmallCaps"/>
        </w:rPr>
        <w:t>possr-possm</w:t>
      </w:r>
      <w:r>
        <w:t xml:space="preserve"> constructions, the possessor is </w:t>
      </w:r>
      <w:r w:rsidR="00B729D4">
        <w:t xml:space="preserve">usually </w:t>
      </w:r>
      <w:r w:rsidR="00B50220">
        <w:t xml:space="preserve">encoded </w:t>
      </w:r>
      <w:r>
        <w:t xml:space="preserve">by </w:t>
      </w:r>
      <w:r w:rsidR="00B729D4">
        <w:t xml:space="preserve">a </w:t>
      </w:r>
      <w:r w:rsidRPr="00856563">
        <w:t xml:space="preserve">short </w:t>
      </w:r>
      <w:r w:rsidR="00B50220">
        <w:t xml:space="preserve">personal </w:t>
      </w:r>
      <w:r w:rsidR="00B729D4">
        <w:t xml:space="preserve">pronoun </w:t>
      </w:r>
      <w:r w:rsidRPr="00856563">
        <w:t>form</w:t>
      </w:r>
      <w:r w:rsidR="00B729D4">
        <w:rPr>
          <w:lang w:eastAsia="en-US"/>
        </w:rPr>
        <w:t>,</w:t>
      </w:r>
      <w:r w:rsidRPr="00856563">
        <w:t xml:space="preserve"> as</w:t>
      </w:r>
      <w:r>
        <w:t xml:space="preserve"> in </w:t>
      </w:r>
      <w:r>
        <w:fldChar w:fldCharType="begin"/>
      </w:r>
      <w:r>
        <w:instrText xml:space="preserve"> REF _Ref339635960 \h </w:instrText>
      </w:r>
      <w:r>
        <w:fldChar w:fldCharType="separate"/>
      </w:r>
      <w:r w:rsidR="00154D81" w:rsidRPr="00856563">
        <w:t>(</w:t>
      </w:r>
      <w:r w:rsidR="00154D81">
        <w:rPr>
          <w:noProof/>
        </w:rPr>
        <w:t>14</w:t>
      </w:r>
      <w:r w:rsidR="00154D81" w:rsidRPr="00856563">
        <w:t>)</w:t>
      </w:r>
      <w:r>
        <w:fldChar w:fldCharType="end"/>
      </w:r>
      <w:r>
        <w:t xml:space="preserve"> to </w:t>
      </w:r>
      <w:r>
        <w:fldChar w:fldCharType="begin"/>
      </w:r>
      <w:r>
        <w:instrText xml:space="preserve"> REF _Ref340575013 \h </w:instrText>
      </w:r>
      <w:r>
        <w:fldChar w:fldCharType="separate"/>
      </w:r>
      <w:r w:rsidR="00154D81" w:rsidRPr="00856563">
        <w:t>(</w:t>
      </w:r>
      <w:r w:rsidR="00154D81">
        <w:rPr>
          <w:noProof/>
        </w:rPr>
        <w:t>16</w:t>
      </w:r>
      <w:r w:rsidR="00154D81" w:rsidRPr="00856563">
        <w:t>)</w:t>
      </w:r>
      <w:r>
        <w:fldChar w:fldCharType="end"/>
      </w:r>
      <w:r>
        <w:t xml:space="preserve">. Much less </w:t>
      </w:r>
      <w:r w:rsidR="00B729D4">
        <w:t>often</w:t>
      </w:r>
      <w:r>
        <w:t xml:space="preserve">, the possessor is </w:t>
      </w:r>
      <w:r w:rsidR="00B50220">
        <w:t>expressed with</w:t>
      </w:r>
      <w:r w:rsidRPr="00856563">
        <w:t xml:space="preserve"> a </w:t>
      </w:r>
      <w:r>
        <w:t xml:space="preserve">lexical </w:t>
      </w:r>
      <w:r w:rsidRPr="00856563">
        <w:t>noun</w:t>
      </w:r>
      <w:r>
        <w:t xml:space="preserve"> </w:t>
      </w:r>
      <w:r w:rsidR="00C834D0">
        <w:t xml:space="preserve">such as </w:t>
      </w:r>
      <w:r w:rsidR="00C834D0" w:rsidRPr="00C834D0">
        <w:rPr>
          <w:rStyle w:val="ChItalBold"/>
        </w:rPr>
        <w:t>bapa</w:t>
      </w:r>
      <w:r w:rsidR="00C834D0">
        <w:t xml:space="preserve"> </w:t>
      </w:r>
      <w:r w:rsidR="00B7093A">
        <w:t>‘</w:t>
      </w:r>
      <w:r w:rsidR="00C834D0">
        <w:t>father</w:t>
      </w:r>
      <w:r w:rsidR="00B7093A">
        <w:t>’</w:t>
      </w:r>
      <w:r w:rsidR="00C834D0">
        <w:t xml:space="preserve"> </w:t>
      </w:r>
      <w:r>
        <w:t xml:space="preserve">in </w:t>
      </w:r>
      <w:r>
        <w:fldChar w:fldCharType="begin"/>
      </w:r>
      <w:r>
        <w:instrText xml:space="preserve"> REF _Ref339635962 \h </w:instrText>
      </w:r>
      <w:r>
        <w:fldChar w:fldCharType="separate"/>
      </w:r>
      <w:r w:rsidR="00154D81" w:rsidRPr="00856563">
        <w:t>(</w:t>
      </w:r>
      <w:r w:rsidR="00154D81">
        <w:rPr>
          <w:noProof/>
        </w:rPr>
        <w:t>12</w:t>
      </w:r>
      <w:r w:rsidR="00154D81" w:rsidRPr="00856563">
        <w:t>)</w:t>
      </w:r>
      <w:r>
        <w:fldChar w:fldCharType="end"/>
      </w:r>
      <w:r w:rsidR="00C834D0">
        <w:t xml:space="preserve">. Also </w:t>
      </w:r>
      <w:r w:rsidR="002B6E78">
        <w:t xml:space="preserve">rather infrequently, </w:t>
      </w:r>
      <w:r w:rsidR="00543FAC">
        <w:t xml:space="preserve">the possessor is expressed </w:t>
      </w:r>
      <w:r w:rsidR="00C834D0">
        <w:t xml:space="preserve">by </w:t>
      </w:r>
      <w:r>
        <w:t xml:space="preserve">a noun phrase </w:t>
      </w:r>
      <w:r w:rsidR="00C834D0">
        <w:t xml:space="preserve">such as </w:t>
      </w:r>
      <w:r w:rsidR="00C834D0" w:rsidRPr="007F4C8A">
        <w:rPr>
          <w:rStyle w:val="ChItalBold"/>
        </w:rPr>
        <w:t>pace de</w:t>
      </w:r>
      <w:r w:rsidR="00C834D0">
        <w:t xml:space="preserve"> </w:t>
      </w:r>
      <w:r w:rsidR="00B7093A">
        <w:t>‘</w:t>
      </w:r>
      <w:r w:rsidR="00C834D0">
        <w:t>the man</w:t>
      </w:r>
      <w:r w:rsidR="00B7093A">
        <w:t>’</w:t>
      </w:r>
      <w:r w:rsidR="00C834D0">
        <w:t xml:space="preserve"> in </w:t>
      </w:r>
      <w:r w:rsidR="00C834D0">
        <w:fldChar w:fldCharType="begin"/>
      </w:r>
      <w:r w:rsidR="00C834D0">
        <w:instrText xml:space="preserve"> REF _Ref339635959 \h </w:instrText>
      </w:r>
      <w:r w:rsidR="00C834D0">
        <w:fldChar w:fldCharType="separate"/>
      </w:r>
      <w:r w:rsidR="00154D81" w:rsidRPr="00856563">
        <w:t>(</w:t>
      </w:r>
      <w:r w:rsidR="00154D81">
        <w:rPr>
          <w:noProof/>
        </w:rPr>
        <w:t>13</w:t>
      </w:r>
      <w:r w:rsidR="00154D81" w:rsidRPr="00856563">
        <w:t>)</w:t>
      </w:r>
      <w:r w:rsidR="00C834D0">
        <w:fldChar w:fldCharType="end"/>
      </w:r>
      <w:r w:rsidR="00C834D0">
        <w:t xml:space="preserve">, </w:t>
      </w:r>
      <w:r w:rsidR="00543FAC">
        <w:t xml:space="preserve">where </w:t>
      </w:r>
      <w:r w:rsidR="00C834D0">
        <w:t xml:space="preserve">adnominally used </w:t>
      </w:r>
      <w:r w:rsidR="00C834D0" w:rsidRPr="007F4C8A">
        <w:rPr>
          <w:rStyle w:val="ChItalBold"/>
        </w:rPr>
        <w:t>de</w:t>
      </w:r>
      <w:r w:rsidR="00C834D0">
        <w:t xml:space="preserve"> </w:t>
      </w:r>
      <w:r w:rsidR="00B7093A">
        <w:t>‘</w:t>
      </w:r>
      <w:r w:rsidR="00C834D0" w:rsidRPr="0099608C">
        <w:rPr>
          <w:rStyle w:val="ChSmallCaps"/>
        </w:rPr>
        <w:t>3sg</w:t>
      </w:r>
      <w:r w:rsidR="00B7093A">
        <w:t>’</w:t>
      </w:r>
      <w:r w:rsidR="00543FAC">
        <w:t xml:space="preserve"> modifies</w:t>
      </w:r>
      <w:r w:rsidR="00C834D0">
        <w:t xml:space="preserve"> </w:t>
      </w:r>
      <w:r w:rsidR="00C834D0" w:rsidRPr="007F4C8A">
        <w:rPr>
          <w:rStyle w:val="ChItalBold"/>
        </w:rPr>
        <w:t>pace</w:t>
      </w:r>
      <w:r w:rsidR="00C834D0">
        <w:t xml:space="preserve"> </w:t>
      </w:r>
      <w:r w:rsidR="00B7093A">
        <w:t>‘</w:t>
      </w:r>
      <w:r w:rsidR="00C834D0">
        <w:t>man</w:t>
      </w:r>
      <w:r w:rsidR="00B7093A">
        <w:t>’</w:t>
      </w:r>
      <w:r w:rsidR="00C834D0">
        <w:t xml:space="preserve"> (for details on the adnominal uses of the </w:t>
      </w:r>
      <w:r w:rsidR="00B50220">
        <w:t xml:space="preserve">personal </w:t>
      </w:r>
      <w:r w:rsidR="00C834D0">
        <w:t>pronouns, see §</w:t>
      </w:r>
      <w:r w:rsidR="003F3493">
        <w:fldChar w:fldCharType="begin"/>
      </w:r>
      <w:r w:rsidR="003F3493">
        <w:instrText xml:space="preserve"> REF _Ref352678481 \w \h </w:instrText>
      </w:r>
      <w:r w:rsidR="003F3493">
        <w:fldChar w:fldCharType="separate"/>
      </w:r>
      <w:r w:rsidR="00154D81">
        <w:rPr>
          <w:cs/>
        </w:rPr>
        <w:t>‎</w:t>
      </w:r>
      <w:r w:rsidR="00154D81">
        <w:t>6.2</w:t>
      </w:r>
      <w:r w:rsidR="003F3493">
        <w:fldChar w:fldCharType="end"/>
      </w:r>
      <w:r w:rsidR="00C834D0">
        <w:t>).</w:t>
      </w:r>
    </w:p>
    <w:tbl>
      <w:tblPr>
        <w:tblW w:w="4371" w:type="dxa"/>
        <w:tblCellMar>
          <w:left w:w="40" w:type="dxa"/>
          <w:right w:w="40" w:type="dxa"/>
        </w:tblCellMar>
        <w:tblLook w:val="01E0" w:firstRow="1" w:lastRow="1" w:firstColumn="1" w:lastColumn="1" w:noHBand="0" w:noVBand="0"/>
      </w:tblPr>
      <w:tblGrid>
        <w:gridCol w:w="709"/>
        <w:gridCol w:w="697"/>
        <w:gridCol w:w="647"/>
        <w:gridCol w:w="360"/>
        <w:gridCol w:w="692"/>
        <w:gridCol w:w="708"/>
        <w:gridCol w:w="558"/>
      </w:tblGrid>
      <w:tr w:rsidR="00AC23C4" w:rsidRPr="00856563" w14:paraId="236A1A6F" w14:textId="77777777" w:rsidTr="00AC23C4">
        <w:tc>
          <w:tcPr>
            <w:tcW w:w="709" w:type="dxa"/>
            <w:shd w:val="clear" w:color="auto" w:fill="auto"/>
          </w:tcPr>
          <w:p w14:paraId="4A2C0097" w14:textId="77777777" w:rsidR="000931D0" w:rsidRPr="007C1B99" w:rsidRDefault="000931D0" w:rsidP="001D04AF">
            <w:pPr>
              <w:pStyle w:val="O0Nwnext"/>
            </w:pPr>
            <w:bookmarkStart w:id="3919" w:name="_Ref336682674"/>
            <w:bookmarkStart w:id="3920" w:name="_Ref339635962"/>
            <w:r w:rsidRPr="00856563">
              <w:t>(</w:t>
            </w:r>
            <w:fldSimple w:instr=" SEQ ( \* ARABIC \s 1 ">
              <w:r w:rsidR="00154D81">
                <w:rPr>
                  <w:noProof/>
                </w:rPr>
                <w:t>12</w:t>
              </w:r>
            </w:fldSimple>
            <w:bookmarkEnd w:id="3919"/>
            <w:r w:rsidRPr="00856563">
              <w:t>)</w:t>
            </w:r>
            <w:bookmarkEnd w:id="3920"/>
          </w:p>
        </w:tc>
        <w:tc>
          <w:tcPr>
            <w:tcW w:w="697" w:type="dxa"/>
            <w:shd w:val="clear" w:color="auto" w:fill="auto"/>
          </w:tcPr>
          <w:p w14:paraId="151F8590" w14:textId="77777777" w:rsidR="000931D0" w:rsidRPr="00856563" w:rsidRDefault="000931D0" w:rsidP="001D04AF">
            <w:pPr>
              <w:pStyle w:val="Text"/>
            </w:pPr>
            <w:r>
              <w:t>adu</w:t>
            </w:r>
            <w:r w:rsidR="009857A4">
              <w:t>,</w:t>
            </w:r>
          </w:p>
        </w:tc>
        <w:tc>
          <w:tcPr>
            <w:tcW w:w="647" w:type="dxa"/>
            <w:shd w:val="clear" w:color="auto" w:fill="auto"/>
          </w:tcPr>
          <w:p w14:paraId="75539D95" w14:textId="77777777" w:rsidR="000931D0" w:rsidRPr="00856563" w:rsidRDefault="000931D0" w:rsidP="001D04AF">
            <w:pPr>
              <w:pStyle w:val="Text"/>
              <w:rPr>
                <w:rStyle w:val="ChBlueBold"/>
              </w:rPr>
            </w:pPr>
            <w:r w:rsidRPr="00856563">
              <w:rPr>
                <w:rStyle w:val="ChBlueBold"/>
              </w:rPr>
              <w:t>bapa</w:t>
            </w:r>
          </w:p>
        </w:tc>
        <w:tc>
          <w:tcPr>
            <w:tcW w:w="360" w:type="dxa"/>
            <w:shd w:val="clear" w:color="auto" w:fill="auto"/>
          </w:tcPr>
          <w:p w14:paraId="23D146C8" w14:textId="77777777" w:rsidR="000931D0" w:rsidRPr="00647D86" w:rsidRDefault="00647D86" w:rsidP="001D04AF">
            <w:pPr>
              <w:pStyle w:val="Text"/>
              <w:rPr>
                <w:rStyle w:val="ChBlueBold"/>
              </w:rPr>
            </w:pPr>
            <w:r w:rsidRPr="00647D86">
              <w:rPr>
                <w:rStyle w:val="ChBold"/>
                <w:color w:val="0000FF"/>
              </w:rPr>
              <w:sym w:font="Symbol" w:char="F0C6"/>
            </w:r>
          </w:p>
        </w:tc>
        <w:tc>
          <w:tcPr>
            <w:tcW w:w="692" w:type="dxa"/>
            <w:shd w:val="clear" w:color="auto" w:fill="auto"/>
          </w:tcPr>
          <w:p w14:paraId="2E951EA1" w14:textId="77777777" w:rsidR="000931D0" w:rsidRPr="00856563" w:rsidRDefault="000931D0" w:rsidP="001D04AF">
            <w:pPr>
              <w:pStyle w:val="Text"/>
              <w:rPr>
                <w:rStyle w:val="ChBlueBold"/>
              </w:rPr>
            </w:pPr>
            <w:r w:rsidRPr="00856563">
              <w:rPr>
                <w:rStyle w:val="ChBlueBold"/>
              </w:rPr>
              <w:t>mulut</w:t>
            </w:r>
          </w:p>
        </w:tc>
        <w:tc>
          <w:tcPr>
            <w:tcW w:w="708" w:type="dxa"/>
            <w:shd w:val="clear" w:color="auto" w:fill="auto"/>
          </w:tcPr>
          <w:p w14:paraId="29C4D444" w14:textId="77777777" w:rsidR="000931D0" w:rsidRPr="00856563" w:rsidRDefault="000931D0" w:rsidP="001D04AF">
            <w:pPr>
              <w:pStyle w:val="Text"/>
            </w:pPr>
            <w:r w:rsidRPr="00856563">
              <w:t>jahat</w:t>
            </w:r>
          </w:p>
        </w:tc>
        <w:tc>
          <w:tcPr>
            <w:tcW w:w="558" w:type="dxa"/>
            <w:shd w:val="clear" w:color="auto" w:fill="auto"/>
          </w:tcPr>
          <w:p w14:paraId="7F0FFD01" w14:textId="77777777" w:rsidR="000931D0" w:rsidRPr="00856563" w:rsidRDefault="000931D0" w:rsidP="001D04AF">
            <w:pPr>
              <w:pStyle w:val="Text"/>
            </w:pPr>
            <w:r w:rsidRPr="00856563">
              <w:t>skali</w:t>
            </w:r>
          </w:p>
        </w:tc>
      </w:tr>
      <w:tr w:rsidR="00AC23C4" w:rsidRPr="00856563" w14:paraId="75EDCF0A" w14:textId="77777777" w:rsidTr="00AC23C4">
        <w:tc>
          <w:tcPr>
            <w:tcW w:w="709" w:type="dxa"/>
            <w:shd w:val="clear" w:color="auto" w:fill="auto"/>
          </w:tcPr>
          <w:p w14:paraId="3884CC99" w14:textId="77777777" w:rsidR="000931D0" w:rsidRPr="007C1B99" w:rsidRDefault="000931D0" w:rsidP="001D04AF">
            <w:pPr>
              <w:pStyle w:val="GlossEng"/>
            </w:pPr>
          </w:p>
        </w:tc>
        <w:tc>
          <w:tcPr>
            <w:tcW w:w="697" w:type="dxa"/>
            <w:shd w:val="clear" w:color="auto" w:fill="auto"/>
          </w:tcPr>
          <w:p w14:paraId="59A9CCDE" w14:textId="77777777" w:rsidR="000931D0" w:rsidRPr="00856563" w:rsidRDefault="000931D0" w:rsidP="001D04AF">
            <w:pPr>
              <w:pStyle w:val="GlossEng"/>
            </w:pPr>
            <w:r w:rsidRPr="00856563">
              <w:t>oh.no!</w:t>
            </w:r>
          </w:p>
        </w:tc>
        <w:tc>
          <w:tcPr>
            <w:tcW w:w="647" w:type="dxa"/>
            <w:shd w:val="clear" w:color="auto" w:fill="auto"/>
          </w:tcPr>
          <w:p w14:paraId="62253ED5" w14:textId="77777777" w:rsidR="000931D0" w:rsidRPr="00856563" w:rsidRDefault="000931D0" w:rsidP="001D04AF">
            <w:pPr>
              <w:pStyle w:val="GlossEng"/>
            </w:pPr>
            <w:r w:rsidRPr="00856563">
              <w:t>father</w:t>
            </w:r>
          </w:p>
        </w:tc>
        <w:tc>
          <w:tcPr>
            <w:tcW w:w="360" w:type="dxa"/>
            <w:shd w:val="clear" w:color="auto" w:fill="auto"/>
          </w:tcPr>
          <w:p w14:paraId="49E85795" w14:textId="77777777" w:rsidR="000931D0" w:rsidRPr="00856563" w:rsidRDefault="000931D0" w:rsidP="001D04AF">
            <w:pPr>
              <w:pStyle w:val="GlossEng"/>
            </w:pPr>
          </w:p>
        </w:tc>
        <w:tc>
          <w:tcPr>
            <w:tcW w:w="692" w:type="dxa"/>
            <w:shd w:val="clear" w:color="auto" w:fill="auto"/>
          </w:tcPr>
          <w:p w14:paraId="7174BFAD" w14:textId="77777777" w:rsidR="000931D0" w:rsidRPr="00856563" w:rsidRDefault="000931D0" w:rsidP="001D04AF">
            <w:pPr>
              <w:pStyle w:val="GlossEng"/>
            </w:pPr>
            <w:r w:rsidRPr="00856563">
              <w:t>mouth</w:t>
            </w:r>
          </w:p>
        </w:tc>
        <w:tc>
          <w:tcPr>
            <w:tcW w:w="708" w:type="dxa"/>
            <w:shd w:val="clear" w:color="auto" w:fill="auto"/>
          </w:tcPr>
          <w:p w14:paraId="26EA33CE" w14:textId="77777777" w:rsidR="000931D0" w:rsidRPr="00856563" w:rsidRDefault="000931D0" w:rsidP="001D04AF">
            <w:pPr>
              <w:pStyle w:val="GlossEng"/>
            </w:pPr>
            <w:r>
              <w:t>be.</w:t>
            </w:r>
            <w:r w:rsidRPr="00856563">
              <w:t>bad</w:t>
            </w:r>
          </w:p>
        </w:tc>
        <w:tc>
          <w:tcPr>
            <w:tcW w:w="558" w:type="dxa"/>
            <w:shd w:val="clear" w:color="auto" w:fill="auto"/>
          </w:tcPr>
          <w:p w14:paraId="01D2254E" w14:textId="77777777" w:rsidR="000931D0" w:rsidRPr="00856563" w:rsidRDefault="000931D0" w:rsidP="001D04AF">
            <w:pPr>
              <w:pStyle w:val="GlossEng"/>
            </w:pPr>
            <w:r w:rsidRPr="00856563">
              <w:t>very</w:t>
            </w:r>
          </w:p>
        </w:tc>
      </w:tr>
    </w:tbl>
    <w:p w14:paraId="3F2CAB32" w14:textId="7E4332E8" w:rsidR="000931D0" w:rsidRPr="00856563" w:rsidRDefault="00B7093A" w:rsidP="000931D0">
      <w:pPr>
        <w:pStyle w:val="FreeTranslEng"/>
      </w:pPr>
      <w:r>
        <w:t>‘</w:t>
      </w:r>
      <w:r w:rsidR="000931D0" w:rsidRPr="00856563">
        <w:t xml:space="preserve">oh no, </w:t>
      </w:r>
      <w:r w:rsidR="000931D0" w:rsidRPr="00856563">
        <w:rPr>
          <w:rStyle w:val="ChBlueBold"/>
        </w:rPr>
        <w:t>father</w:t>
      </w:r>
      <w:r>
        <w:rPr>
          <w:rStyle w:val="ChBlueBold"/>
        </w:rPr>
        <w:t>’</w:t>
      </w:r>
      <w:r w:rsidR="000931D0" w:rsidRPr="00856563">
        <w:rPr>
          <w:rStyle w:val="ChBlueBold"/>
        </w:rPr>
        <w:t xml:space="preserve">s language </w:t>
      </w:r>
      <w:r w:rsidR="000931D0" w:rsidRPr="00856563">
        <w:t>is very bad</w:t>
      </w:r>
      <w:r>
        <w:t>’</w:t>
      </w:r>
      <w:r w:rsidR="000931D0" w:rsidRPr="00856563">
        <w:t xml:space="preserve"> (Lit. </w:t>
      </w:r>
      <w:r>
        <w:t>‘</w:t>
      </w:r>
      <w:r w:rsidR="000931D0" w:rsidRPr="00856563">
        <w:rPr>
          <w:rStyle w:val="ChBlueBold"/>
        </w:rPr>
        <w:t>father</w:t>
      </w:r>
      <w:r>
        <w:rPr>
          <w:rStyle w:val="ChBlueBold"/>
        </w:rPr>
        <w:t>’</w:t>
      </w:r>
      <w:r w:rsidR="000931D0" w:rsidRPr="00856563">
        <w:rPr>
          <w:rStyle w:val="ChBlueBold"/>
        </w:rPr>
        <w:t>s mouth</w:t>
      </w:r>
      <w:r>
        <w:t>’</w:t>
      </w:r>
      <w:r w:rsidR="000931D0" w:rsidRPr="00856563">
        <w:t xml:space="preserve">) </w:t>
      </w:r>
      <w:r w:rsidR="000931D0" w:rsidRPr="00856563">
        <w:rPr>
          <w:rStyle w:val="ExampleSource"/>
        </w:rPr>
        <w:t>[080923-008-Cv.0019]</w:t>
      </w:r>
    </w:p>
    <w:tbl>
      <w:tblPr>
        <w:tblW w:w="4949" w:type="dxa"/>
        <w:tblCellMar>
          <w:left w:w="40" w:type="dxa"/>
          <w:right w:w="40" w:type="dxa"/>
        </w:tblCellMar>
        <w:tblLook w:val="01E0" w:firstRow="1" w:lastRow="1" w:firstColumn="1" w:lastColumn="1" w:noHBand="0" w:noVBand="0"/>
      </w:tblPr>
      <w:tblGrid>
        <w:gridCol w:w="709"/>
        <w:gridCol w:w="569"/>
        <w:gridCol w:w="485"/>
        <w:gridCol w:w="360"/>
        <w:gridCol w:w="869"/>
        <w:gridCol w:w="730"/>
        <w:gridCol w:w="369"/>
        <w:gridCol w:w="858"/>
      </w:tblGrid>
      <w:tr w:rsidR="00AC23C4" w:rsidRPr="00856563" w14:paraId="74A6D29B" w14:textId="77777777" w:rsidTr="00AC23C4">
        <w:tc>
          <w:tcPr>
            <w:tcW w:w="709" w:type="dxa"/>
            <w:shd w:val="clear" w:color="auto" w:fill="auto"/>
          </w:tcPr>
          <w:p w14:paraId="2FB0719C" w14:textId="77777777" w:rsidR="000931D0" w:rsidRPr="007C1B99" w:rsidRDefault="000931D0" w:rsidP="001D04AF">
            <w:pPr>
              <w:pStyle w:val="O0Nwnext"/>
            </w:pPr>
            <w:bookmarkStart w:id="3921" w:name="_Ref288116078"/>
            <w:bookmarkStart w:id="3922" w:name="_Ref339635959"/>
            <w:r w:rsidRPr="00856563">
              <w:t>(</w:t>
            </w:r>
            <w:fldSimple w:instr=" SEQ ( \* ARABIC \s 1 ">
              <w:r w:rsidR="00154D81">
                <w:rPr>
                  <w:noProof/>
                </w:rPr>
                <w:t>13</w:t>
              </w:r>
            </w:fldSimple>
            <w:bookmarkEnd w:id="3921"/>
            <w:r w:rsidRPr="00856563">
              <w:t>)</w:t>
            </w:r>
            <w:bookmarkEnd w:id="3922"/>
          </w:p>
        </w:tc>
        <w:tc>
          <w:tcPr>
            <w:tcW w:w="569" w:type="dxa"/>
            <w:shd w:val="clear" w:color="auto" w:fill="auto"/>
          </w:tcPr>
          <w:p w14:paraId="1F033C59" w14:textId="77777777" w:rsidR="000931D0" w:rsidRPr="00E47E2B" w:rsidRDefault="000931D0" w:rsidP="001D04AF">
            <w:pPr>
              <w:pStyle w:val="Text"/>
              <w:rPr>
                <w:rStyle w:val="ChBlueBold"/>
              </w:rPr>
            </w:pPr>
            <w:r w:rsidRPr="00E47E2B">
              <w:rPr>
                <w:rStyle w:val="ChBlueBold"/>
              </w:rPr>
              <w:t>pace</w:t>
            </w:r>
          </w:p>
        </w:tc>
        <w:tc>
          <w:tcPr>
            <w:tcW w:w="485" w:type="dxa"/>
            <w:shd w:val="clear" w:color="auto" w:fill="auto"/>
          </w:tcPr>
          <w:p w14:paraId="5A2EF188" w14:textId="77777777" w:rsidR="000931D0" w:rsidRPr="00E47E2B" w:rsidRDefault="000931D0" w:rsidP="001D04AF">
            <w:pPr>
              <w:pStyle w:val="Text"/>
              <w:rPr>
                <w:rStyle w:val="ChBlueBold"/>
              </w:rPr>
            </w:pPr>
            <w:r w:rsidRPr="00E47E2B">
              <w:rPr>
                <w:rStyle w:val="ChBlueBold"/>
              </w:rPr>
              <w:t>de</w:t>
            </w:r>
          </w:p>
        </w:tc>
        <w:tc>
          <w:tcPr>
            <w:tcW w:w="360" w:type="dxa"/>
            <w:shd w:val="clear" w:color="auto" w:fill="auto"/>
          </w:tcPr>
          <w:p w14:paraId="55F4C805" w14:textId="77777777" w:rsidR="000931D0" w:rsidRPr="00647D86" w:rsidRDefault="000931D0" w:rsidP="001D04AF">
            <w:pPr>
              <w:pStyle w:val="Text"/>
              <w:rPr>
                <w:rStyle w:val="ChBold"/>
                <w:color w:val="0000FF"/>
              </w:rPr>
            </w:pPr>
            <w:r w:rsidRPr="00647D86">
              <w:rPr>
                <w:rStyle w:val="ChBold"/>
                <w:color w:val="0000FF"/>
              </w:rPr>
              <w:sym w:font="Symbol" w:char="F0C6"/>
            </w:r>
          </w:p>
        </w:tc>
        <w:tc>
          <w:tcPr>
            <w:tcW w:w="869" w:type="dxa"/>
            <w:shd w:val="clear" w:color="auto" w:fill="auto"/>
          </w:tcPr>
          <w:p w14:paraId="2AAA4AF3" w14:textId="77777777" w:rsidR="000931D0" w:rsidRPr="00856563" w:rsidRDefault="000931D0" w:rsidP="001D04AF">
            <w:pPr>
              <w:pStyle w:val="Text"/>
              <w:rPr>
                <w:rStyle w:val="ChBlueBold"/>
              </w:rPr>
            </w:pPr>
            <w:r w:rsidRPr="00856563">
              <w:rPr>
                <w:rStyle w:val="ChBlueBold"/>
              </w:rPr>
              <w:t>t</w:t>
            </w:r>
            <w:r w:rsidRPr="00647D86">
              <w:rPr>
                <w:rStyle w:val="ChBlueBold"/>
              </w:rPr>
              <w:t>a</w:t>
            </w:r>
            <w:r w:rsidRPr="00856563">
              <w:rPr>
                <w:rStyle w:val="ChBlueBold"/>
              </w:rPr>
              <w:t>ngan</w:t>
            </w:r>
            <w:r w:rsidR="00B81F2A">
              <w:rPr>
                <w:rStyle w:val="ChBlueBold"/>
              </w:rPr>
              <w:t>g</w:t>
            </w:r>
          </w:p>
        </w:tc>
        <w:tc>
          <w:tcPr>
            <w:tcW w:w="730" w:type="dxa"/>
            <w:shd w:val="clear" w:color="auto" w:fill="auto"/>
          </w:tcPr>
          <w:p w14:paraId="620A0BAA" w14:textId="77777777" w:rsidR="000931D0" w:rsidRPr="00856563" w:rsidRDefault="000931D0" w:rsidP="001D04AF">
            <w:pPr>
              <w:pStyle w:val="Text"/>
            </w:pPr>
            <w:r w:rsidRPr="00856563">
              <w:t>kluar</w:t>
            </w:r>
          </w:p>
        </w:tc>
        <w:tc>
          <w:tcPr>
            <w:tcW w:w="369" w:type="dxa"/>
            <w:shd w:val="clear" w:color="auto" w:fill="auto"/>
          </w:tcPr>
          <w:p w14:paraId="366E6C39" w14:textId="77777777" w:rsidR="000931D0" w:rsidRPr="00856563" w:rsidRDefault="000931D0" w:rsidP="001D04AF">
            <w:pPr>
              <w:pStyle w:val="Text"/>
            </w:pPr>
            <w:r w:rsidRPr="00856563">
              <w:t>ke</w:t>
            </w:r>
          </w:p>
        </w:tc>
        <w:tc>
          <w:tcPr>
            <w:tcW w:w="858" w:type="dxa"/>
            <w:shd w:val="clear" w:color="auto" w:fill="auto"/>
          </w:tcPr>
          <w:p w14:paraId="453A9D06" w14:textId="77777777" w:rsidR="000931D0" w:rsidRPr="00856563" w:rsidRDefault="000931D0" w:rsidP="001D04AF">
            <w:pPr>
              <w:pStyle w:val="Text"/>
            </w:pPr>
            <w:r w:rsidRPr="00856563">
              <w:t>samping</w:t>
            </w:r>
          </w:p>
        </w:tc>
      </w:tr>
      <w:tr w:rsidR="00AC23C4" w:rsidRPr="00856563" w14:paraId="3986E230" w14:textId="77777777" w:rsidTr="00AC23C4">
        <w:tc>
          <w:tcPr>
            <w:tcW w:w="709" w:type="dxa"/>
            <w:shd w:val="clear" w:color="auto" w:fill="auto"/>
          </w:tcPr>
          <w:p w14:paraId="3EEA85EF" w14:textId="77777777" w:rsidR="000931D0" w:rsidRPr="007C1B99" w:rsidRDefault="000931D0" w:rsidP="001D04AF">
            <w:pPr>
              <w:pStyle w:val="GlossEng"/>
            </w:pPr>
          </w:p>
        </w:tc>
        <w:tc>
          <w:tcPr>
            <w:tcW w:w="569" w:type="dxa"/>
            <w:shd w:val="clear" w:color="auto" w:fill="auto"/>
          </w:tcPr>
          <w:p w14:paraId="462104F4" w14:textId="77777777" w:rsidR="000931D0" w:rsidRPr="00856563" w:rsidRDefault="000931D0" w:rsidP="001D04AF">
            <w:pPr>
              <w:pStyle w:val="GlossEng"/>
            </w:pPr>
            <w:r w:rsidRPr="00856563">
              <w:t>man</w:t>
            </w:r>
          </w:p>
        </w:tc>
        <w:tc>
          <w:tcPr>
            <w:tcW w:w="485" w:type="dxa"/>
            <w:shd w:val="clear" w:color="auto" w:fill="auto"/>
          </w:tcPr>
          <w:p w14:paraId="7BC7EA64" w14:textId="77777777" w:rsidR="000931D0" w:rsidRPr="0099608C" w:rsidRDefault="000931D0" w:rsidP="001D04AF">
            <w:pPr>
              <w:pStyle w:val="GlossEng"/>
              <w:rPr>
                <w:rStyle w:val="ChSmallCaps"/>
              </w:rPr>
            </w:pPr>
            <w:r w:rsidRPr="0099608C">
              <w:rPr>
                <w:rStyle w:val="ChSmallCaps"/>
              </w:rPr>
              <w:t>3sg</w:t>
            </w:r>
          </w:p>
        </w:tc>
        <w:tc>
          <w:tcPr>
            <w:tcW w:w="360" w:type="dxa"/>
            <w:shd w:val="clear" w:color="auto" w:fill="auto"/>
          </w:tcPr>
          <w:p w14:paraId="3F77F1CB" w14:textId="77777777" w:rsidR="000931D0" w:rsidRPr="00856563" w:rsidRDefault="000931D0" w:rsidP="001D04AF">
            <w:pPr>
              <w:pStyle w:val="GlossEng"/>
            </w:pPr>
          </w:p>
        </w:tc>
        <w:tc>
          <w:tcPr>
            <w:tcW w:w="869" w:type="dxa"/>
            <w:shd w:val="clear" w:color="auto" w:fill="auto"/>
          </w:tcPr>
          <w:p w14:paraId="7783CF23" w14:textId="77777777" w:rsidR="000931D0" w:rsidRPr="00856563" w:rsidRDefault="000931D0" w:rsidP="001D04AF">
            <w:pPr>
              <w:pStyle w:val="GlossEng"/>
            </w:pPr>
            <w:r w:rsidRPr="00856563">
              <w:t>arm</w:t>
            </w:r>
          </w:p>
        </w:tc>
        <w:tc>
          <w:tcPr>
            <w:tcW w:w="730" w:type="dxa"/>
            <w:shd w:val="clear" w:color="auto" w:fill="auto"/>
          </w:tcPr>
          <w:p w14:paraId="16AE5C1E" w14:textId="07541CD2" w:rsidR="000931D0" w:rsidRPr="00856563" w:rsidRDefault="00924DAB" w:rsidP="001D04AF">
            <w:pPr>
              <w:pStyle w:val="GlossEng"/>
            </w:pPr>
            <w:r>
              <w:t>go</w:t>
            </w:r>
            <w:r w:rsidR="000931D0" w:rsidRPr="00856563">
              <w:t>.out</w:t>
            </w:r>
          </w:p>
        </w:tc>
        <w:tc>
          <w:tcPr>
            <w:tcW w:w="369" w:type="dxa"/>
            <w:shd w:val="clear" w:color="auto" w:fill="auto"/>
          </w:tcPr>
          <w:p w14:paraId="3A109BAD" w14:textId="77777777" w:rsidR="000931D0" w:rsidRPr="00856563" w:rsidRDefault="000931D0" w:rsidP="001D04AF">
            <w:pPr>
              <w:pStyle w:val="GlossEng"/>
            </w:pPr>
            <w:r>
              <w:t>to</w:t>
            </w:r>
          </w:p>
        </w:tc>
        <w:tc>
          <w:tcPr>
            <w:tcW w:w="858" w:type="dxa"/>
            <w:shd w:val="clear" w:color="auto" w:fill="auto"/>
          </w:tcPr>
          <w:p w14:paraId="2A311F34" w14:textId="77777777" w:rsidR="000931D0" w:rsidRPr="00856563" w:rsidRDefault="000931D0" w:rsidP="001D04AF">
            <w:pPr>
              <w:pStyle w:val="GlossEng"/>
            </w:pPr>
            <w:r w:rsidRPr="00856563">
              <w:t>side</w:t>
            </w:r>
          </w:p>
        </w:tc>
      </w:tr>
    </w:tbl>
    <w:p w14:paraId="06A00C2E" w14:textId="1644F560" w:rsidR="000931D0" w:rsidRPr="002B1870" w:rsidRDefault="000931D0" w:rsidP="000931D0">
      <w:pPr>
        <w:pStyle w:val="FreeTranslEng"/>
      </w:pPr>
      <w:r>
        <w:t xml:space="preserve">[About an accident:] </w:t>
      </w:r>
      <w:r w:rsidR="00B7093A">
        <w:t>‘</w:t>
      </w:r>
      <w:r w:rsidRPr="007769CB">
        <w:rPr>
          <w:rStyle w:val="ChBlueBold"/>
        </w:rPr>
        <w:t>the</w:t>
      </w:r>
      <w:r w:rsidRPr="00E47E2B">
        <w:rPr>
          <w:rStyle w:val="ChBlueBold"/>
        </w:rPr>
        <w:t xml:space="preserve"> man</w:t>
      </w:r>
      <w:r w:rsidR="00B7093A">
        <w:rPr>
          <w:rStyle w:val="ChBlueBold"/>
        </w:rPr>
        <w:t>’</w:t>
      </w:r>
      <w:r w:rsidRPr="00E47E2B">
        <w:rPr>
          <w:rStyle w:val="ChBlueBold"/>
        </w:rPr>
        <w:t>s hand</w:t>
      </w:r>
      <w:r w:rsidRPr="00856563">
        <w:t xml:space="preserve"> stuck out sideways</w:t>
      </w:r>
      <w:r w:rsidR="00B7093A">
        <w:t>’</w:t>
      </w:r>
      <w:r w:rsidRPr="00856563">
        <w:t xml:space="preserve"> </w:t>
      </w:r>
      <w:r w:rsidRPr="00856563">
        <w:rPr>
          <w:rStyle w:val="ExampleSource"/>
        </w:rPr>
        <w:t>[081108-001-JR.0003]</w:t>
      </w:r>
    </w:p>
    <w:tbl>
      <w:tblPr>
        <w:tblW w:w="3852" w:type="dxa"/>
        <w:tblCellMar>
          <w:left w:w="40" w:type="dxa"/>
          <w:right w:w="40" w:type="dxa"/>
        </w:tblCellMar>
        <w:tblLook w:val="01E0" w:firstRow="1" w:lastRow="1" w:firstColumn="1" w:lastColumn="1" w:noHBand="0" w:noVBand="0"/>
      </w:tblPr>
      <w:tblGrid>
        <w:gridCol w:w="709"/>
        <w:gridCol w:w="485"/>
        <w:gridCol w:w="360"/>
        <w:gridCol w:w="714"/>
        <w:gridCol w:w="485"/>
        <w:gridCol w:w="563"/>
        <w:gridCol w:w="536"/>
      </w:tblGrid>
      <w:tr w:rsidR="00AC23C4" w:rsidRPr="00FE777A" w14:paraId="655467CD" w14:textId="77777777" w:rsidTr="00AC23C4">
        <w:tc>
          <w:tcPr>
            <w:tcW w:w="709" w:type="dxa"/>
            <w:shd w:val="clear" w:color="auto" w:fill="auto"/>
          </w:tcPr>
          <w:p w14:paraId="44FFF1CA" w14:textId="77777777" w:rsidR="000931D0" w:rsidRPr="007C1B99" w:rsidRDefault="000931D0" w:rsidP="001D04AF">
            <w:pPr>
              <w:pStyle w:val="O0Nwnext"/>
            </w:pPr>
            <w:bookmarkStart w:id="3923" w:name="_Ref336682671"/>
            <w:bookmarkStart w:id="3924" w:name="_Ref339635960"/>
            <w:r w:rsidRPr="00856563">
              <w:t>(</w:t>
            </w:r>
            <w:fldSimple w:instr=" SEQ ( \* ARABIC \s 1 ">
              <w:r w:rsidR="00154D81">
                <w:rPr>
                  <w:noProof/>
                </w:rPr>
                <w:t>14</w:t>
              </w:r>
            </w:fldSimple>
            <w:bookmarkEnd w:id="3923"/>
            <w:r w:rsidRPr="00856563">
              <w:t>)</w:t>
            </w:r>
            <w:bookmarkEnd w:id="3924"/>
          </w:p>
        </w:tc>
        <w:tc>
          <w:tcPr>
            <w:tcW w:w="485" w:type="dxa"/>
            <w:shd w:val="clear" w:color="auto" w:fill="auto"/>
          </w:tcPr>
          <w:p w14:paraId="29EBAB40" w14:textId="77777777" w:rsidR="000931D0" w:rsidRPr="0003681F" w:rsidRDefault="000931D0" w:rsidP="001D04AF">
            <w:pPr>
              <w:pStyle w:val="Text"/>
              <w:rPr>
                <w:rStyle w:val="ChBlueBold"/>
              </w:rPr>
            </w:pPr>
            <w:r w:rsidRPr="0003681F">
              <w:rPr>
                <w:rStyle w:val="ChBlueBold"/>
              </w:rPr>
              <w:t>de</w:t>
            </w:r>
          </w:p>
        </w:tc>
        <w:tc>
          <w:tcPr>
            <w:tcW w:w="360" w:type="dxa"/>
            <w:shd w:val="clear" w:color="auto" w:fill="auto"/>
          </w:tcPr>
          <w:p w14:paraId="51157A0F" w14:textId="77777777" w:rsidR="000931D0" w:rsidRPr="00D8127D" w:rsidRDefault="000931D0" w:rsidP="001D04AF">
            <w:pPr>
              <w:pStyle w:val="Text"/>
              <w:rPr>
                <w:rStyle w:val="ChBlueBold"/>
              </w:rPr>
            </w:pPr>
            <w:r w:rsidRPr="00AC23C4">
              <w:rPr>
                <w:rStyle w:val="ChBlueBold"/>
                <w:szCs w:val="20"/>
              </w:rPr>
              <w:sym w:font="Symbol" w:char="F0C6"/>
            </w:r>
          </w:p>
        </w:tc>
        <w:tc>
          <w:tcPr>
            <w:tcW w:w="714" w:type="dxa"/>
            <w:shd w:val="clear" w:color="auto" w:fill="auto"/>
          </w:tcPr>
          <w:p w14:paraId="3FF87A0D" w14:textId="77777777" w:rsidR="000931D0" w:rsidRPr="0003681F" w:rsidRDefault="000931D0" w:rsidP="001D04AF">
            <w:pPr>
              <w:pStyle w:val="Text"/>
              <w:rPr>
                <w:rStyle w:val="ChBlueBold"/>
              </w:rPr>
            </w:pPr>
            <w:r w:rsidRPr="0003681F">
              <w:rPr>
                <w:rStyle w:val="ChBlueBold"/>
              </w:rPr>
              <w:t>mama</w:t>
            </w:r>
          </w:p>
        </w:tc>
        <w:tc>
          <w:tcPr>
            <w:tcW w:w="485" w:type="dxa"/>
            <w:shd w:val="clear" w:color="auto" w:fill="auto"/>
          </w:tcPr>
          <w:p w14:paraId="3A6F0E14" w14:textId="77777777" w:rsidR="000931D0" w:rsidRPr="0003681F" w:rsidRDefault="000931D0" w:rsidP="001D04AF">
            <w:pPr>
              <w:pStyle w:val="Text"/>
              <w:rPr>
                <w:rStyle w:val="ChBlueBold"/>
              </w:rPr>
            </w:pPr>
            <w:r w:rsidRPr="0003681F">
              <w:rPr>
                <w:rStyle w:val="ChBlueBold"/>
              </w:rPr>
              <w:t>ini</w:t>
            </w:r>
          </w:p>
        </w:tc>
        <w:tc>
          <w:tcPr>
            <w:tcW w:w="563" w:type="dxa"/>
            <w:shd w:val="clear" w:color="auto" w:fill="auto"/>
          </w:tcPr>
          <w:p w14:paraId="517BE86F" w14:textId="77777777" w:rsidR="000931D0" w:rsidRPr="00FE777A" w:rsidRDefault="000931D0" w:rsidP="001D04AF">
            <w:pPr>
              <w:pStyle w:val="Text"/>
            </w:pPr>
            <w:r>
              <w:t>ke</w:t>
            </w:r>
          </w:p>
        </w:tc>
        <w:tc>
          <w:tcPr>
            <w:tcW w:w="536" w:type="dxa"/>
            <w:shd w:val="clear" w:color="auto" w:fill="auto"/>
          </w:tcPr>
          <w:p w14:paraId="1990DBFE" w14:textId="77777777" w:rsidR="000931D0" w:rsidRPr="00FE777A" w:rsidRDefault="000931D0" w:rsidP="001D04AF">
            <w:pPr>
              <w:pStyle w:val="Text"/>
            </w:pPr>
            <w:r>
              <w:t>atas</w:t>
            </w:r>
          </w:p>
        </w:tc>
      </w:tr>
      <w:tr w:rsidR="00AC23C4" w:rsidRPr="00FE777A" w14:paraId="2169922E" w14:textId="77777777" w:rsidTr="00AC23C4">
        <w:tc>
          <w:tcPr>
            <w:tcW w:w="709" w:type="dxa"/>
            <w:shd w:val="clear" w:color="auto" w:fill="auto"/>
          </w:tcPr>
          <w:p w14:paraId="721F1D14" w14:textId="77777777" w:rsidR="000931D0" w:rsidRPr="001413BE" w:rsidRDefault="000931D0" w:rsidP="001D04AF">
            <w:pPr>
              <w:pStyle w:val="GlossEng"/>
            </w:pPr>
          </w:p>
        </w:tc>
        <w:tc>
          <w:tcPr>
            <w:tcW w:w="485" w:type="dxa"/>
            <w:shd w:val="clear" w:color="auto" w:fill="auto"/>
          </w:tcPr>
          <w:p w14:paraId="2EAB80E7" w14:textId="77777777" w:rsidR="000931D0" w:rsidRPr="0099608C" w:rsidRDefault="000931D0" w:rsidP="001D04AF">
            <w:pPr>
              <w:pStyle w:val="GlossEng"/>
              <w:rPr>
                <w:rStyle w:val="ChSmallCaps"/>
              </w:rPr>
            </w:pPr>
            <w:r w:rsidRPr="0099608C">
              <w:rPr>
                <w:rStyle w:val="ChSmallCaps"/>
              </w:rPr>
              <w:t>3sg</w:t>
            </w:r>
          </w:p>
        </w:tc>
        <w:tc>
          <w:tcPr>
            <w:tcW w:w="360" w:type="dxa"/>
            <w:shd w:val="clear" w:color="auto" w:fill="auto"/>
          </w:tcPr>
          <w:p w14:paraId="047CE27B" w14:textId="77777777" w:rsidR="000931D0" w:rsidRPr="00856563" w:rsidRDefault="000931D0" w:rsidP="001D04AF">
            <w:pPr>
              <w:pStyle w:val="GlossEng"/>
            </w:pPr>
          </w:p>
        </w:tc>
        <w:tc>
          <w:tcPr>
            <w:tcW w:w="714" w:type="dxa"/>
            <w:shd w:val="clear" w:color="auto" w:fill="auto"/>
          </w:tcPr>
          <w:p w14:paraId="460943E0" w14:textId="77777777" w:rsidR="000931D0" w:rsidRPr="00FE777A" w:rsidRDefault="000931D0" w:rsidP="001D04AF">
            <w:pPr>
              <w:pStyle w:val="GlossEng"/>
            </w:pPr>
            <w:r w:rsidRPr="00FE777A">
              <w:t>see</w:t>
            </w:r>
          </w:p>
        </w:tc>
        <w:tc>
          <w:tcPr>
            <w:tcW w:w="485" w:type="dxa"/>
            <w:shd w:val="clear" w:color="auto" w:fill="auto"/>
          </w:tcPr>
          <w:p w14:paraId="6C7DD53E" w14:textId="77777777" w:rsidR="000931D0" w:rsidRPr="0099608C" w:rsidRDefault="000931D0" w:rsidP="001D04AF">
            <w:pPr>
              <w:pStyle w:val="GlossEng"/>
              <w:rPr>
                <w:rStyle w:val="ChSmallCaps"/>
              </w:rPr>
            </w:pPr>
            <w:r w:rsidRPr="0099608C">
              <w:rPr>
                <w:rStyle w:val="ChSmallCaps"/>
              </w:rPr>
              <w:t>3sg</w:t>
            </w:r>
          </w:p>
        </w:tc>
        <w:tc>
          <w:tcPr>
            <w:tcW w:w="563" w:type="dxa"/>
            <w:shd w:val="clear" w:color="auto" w:fill="auto"/>
          </w:tcPr>
          <w:p w14:paraId="326AA8CE" w14:textId="77777777" w:rsidR="000931D0" w:rsidRPr="0099608C" w:rsidRDefault="000931D0" w:rsidP="001D04AF">
            <w:pPr>
              <w:pStyle w:val="GlossEng"/>
              <w:rPr>
                <w:rStyle w:val="ChSmallCaps"/>
              </w:rPr>
            </w:pPr>
            <w:r w:rsidRPr="0099608C">
              <w:rPr>
                <w:rStyle w:val="ChSmallCaps"/>
              </w:rPr>
              <w:t>poss</w:t>
            </w:r>
          </w:p>
        </w:tc>
        <w:tc>
          <w:tcPr>
            <w:tcW w:w="536" w:type="dxa"/>
            <w:shd w:val="clear" w:color="auto" w:fill="auto"/>
          </w:tcPr>
          <w:p w14:paraId="40DAB549" w14:textId="77777777" w:rsidR="000931D0" w:rsidRPr="00FE777A" w:rsidRDefault="000931D0" w:rsidP="001D04AF">
            <w:pPr>
              <w:pStyle w:val="GlossEng"/>
            </w:pPr>
            <w:r w:rsidRPr="00FE777A">
              <w:t>wife</w:t>
            </w:r>
          </w:p>
        </w:tc>
      </w:tr>
    </w:tbl>
    <w:p w14:paraId="6A19AE53" w14:textId="60E6B9AF" w:rsidR="000931D0" w:rsidRPr="00FE777A" w:rsidRDefault="00B7093A" w:rsidP="000931D0">
      <w:pPr>
        <w:pStyle w:val="FreeTranslEng"/>
      </w:pPr>
      <w:r>
        <w:t>‘</w:t>
      </w:r>
      <w:r w:rsidR="000931D0" w:rsidRPr="00EF7665">
        <w:rPr>
          <w:rStyle w:val="ChBlueBold"/>
        </w:rPr>
        <w:t>his mother here</w:t>
      </w:r>
      <w:r w:rsidR="000931D0">
        <w:t xml:space="preserve"> </w:t>
      </w:r>
      <w:r w:rsidR="009857A4">
        <w:t>(</w:t>
      </w:r>
      <w:r w:rsidR="000931D0">
        <w:t>went</w:t>
      </w:r>
      <w:r w:rsidR="009857A4">
        <w:t>)</w:t>
      </w:r>
      <w:r w:rsidR="000931D0">
        <w:t xml:space="preserve"> up (there)</w:t>
      </w:r>
      <w:r>
        <w:t>’</w:t>
      </w:r>
      <w:r w:rsidR="000931D0">
        <w:t xml:space="preserve"> </w:t>
      </w:r>
      <w:r w:rsidR="000931D0" w:rsidRPr="004253C4">
        <w:rPr>
          <w:rStyle w:val="ExampleSource"/>
        </w:rPr>
        <w:t>[080923-001-CvNP.0019]</w:t>
      </w:r>
    </w:p>
    <w:tbl>
      <w:tblPr>
        <w:tblW w:w="6702" w:type="dxa"/>
        <w:tblCellMar>
          <w:left w:w="40" w:type="dxa"/>
          <w:right w:w="40" w:type="dxa"/>
        </w:tblCellMar>
        <w:tblLook w:val="01E0" w:firstRow="1" w:lastRow="1" w:firstColumn="1" w:lastColumn="1" w:noHBand="0" w:noVBand="0"/>
      </w:tblPr>
      <w:tblGrid>
        <w:gridCol w:w="709"/>
        <w:gridCol w:w="397"/>
        <w:gridCol w:w="436"/>
        <w:gridCol w:w="397"/>
        <w:gridCol w:w="563"/>
        <w:gridCol w:w="725"/>
        <w:gridCol w:w="284"/>
        <w:gridCol w:w="436"/>
        <w:gridCol w:w="485"/>
        <w:gridCol w:w="360"/>
        <w:gridCol w:w="780"/>
        <w:gridCol w:w="1130"/>
      </w:tblGrid>
      <w:tr w:rsidR="00AC23C4" w:rsidRPr="00FE777A" w14:paraId="545E8DBC" w14:textId="77777777" w:rsidTr="00AC23C4">
        <w:tc>
          <w:tcPr>
            <w:tcW w:w="709" w:type="dxa"/>
            <w:shd w:val="clear" w:color="auto" w:fill="auto"/>
          </w:tcPr>
          <w:p w14:paraId="76418828" w14:textId="77777777" w:rsidR="000931D0" w:rsidRPr="007C1B99" w:rsidRDefault="000931D0" w:rsidP="001D04AF">
            <w:pPr>
              <w:pStyle w:val="O0Nwnext"/>
            </w:pPr>
            <w:bookmarkStart w:id="3925" w:name="_Ref336682672"/>
            <w:bookmarkStart w:id="3926" w:name="_Ref339635961"/>
            <w:r w:rsidRPr="00856563">
              <w:t>(</w:t>
            </w:r>
            <w:fldSimple w:instr=" SEQ ( \* ARABIC \s 1 ">
              <w:r w:rsidR="00154D81">
                <w:rPr>
                  <w:noProof/>
                </w:rPr>
                <w:t>15</w:t>
              </w:r>
            </w:fldSimple>
            <w:bookmarkEnd w:id="3925"/>
            <w:r w:rsidRPr="00856563">
              <w:t>)</w:t>
            </w:r>
            <w:bookmarkEnd w:id="3926"/>
          </w:p>
        </w:tc>
        <w:tc>
          <w:tcPr>
            <w:tcW w:w="397" w:type="dxa"/>
            <w:shd w:val="clear" w:color="auto" w:fill="auto"/>
          </w:tcPr>
          <w:p w14:paraId="4B1156D9" w14:textId="77777777" w:rsidR="000931D0" w:rsidRPr="00FE777A" w:rsidRDefault="000931D0" w:rsidP="001D04AF">
            <w:pPr>
              <w:pStyle w:val="Text"/>
            </w:pPr>
            <w:r>
              <w:t>dia</w:t>
            </w:r>
          </w:p>
        </w:tc>
        <w:tc>
          <w:tcPr>
            <w:tcW w:w="436" w:type="dxa"/>
            <w:shd w:val="clear" w:color="auto" w:fill="auto"/>
          </w:tcPr>
          <w:p w14:paraId="733DA775" w14:textId="77777777" w:rsidR="000931D0" w:rsidRPr="00FE777A" w:rsidRDefault="000931D0" w:rsidP="001D04AF">
            <w:pPr>
              <w:pStyle w:val="Text"/>
            </w:pPr>
            <w:r w:rsidRPr="00FE777A">
              <w:t>lia</w:t>
            </w:r>
            <w:r>
              <w:t>t</w:t>
            </w:r>
          </w:p>
        </w:tc>
        <w:tc>
          <w:tcPr>
            <w:tcW w:w="397" w:type="dxa"/>
            <w:shd w:val="clear" w:color="auto" w:fill="auto"/>
          </w:tcPr>
          <w:p w14:paraId="1F4E3189" w14:textId="77777777" w:rsidR="000931D0" w:rsidRPr="00FE777A" w:rsidRDefault="000931D0" w:rsidP="001D04AF">
            <w:pPr>
              <w:pStyle w:val="Text"/>
            </w:pPr>
            <w:r>
              <w:t>dia</w:t>
            </w:r>
          </w:p>
        </w:tc>
        <w:tc>
          <w:tcPr>
            <w:tcW w:w="563" w:type="dxa"/>
            <w:shd w:val="clear" w:color="auto" w:fill="auto"/>
          </w:tcPr>
          <w:p w14:paraId="15CF1C54" w14:textId="77777777" w:rsidR="000931D0" w:rsidRPr="00FE777A" w:rsidRDefault="000931D0" w:rsidP="001D04AF">
            <w:pPr>
              <w:pStyle w:val="Text"/>
            </w:pPr>
            <w:r w:rsidRPr="00FE777A">
              <w:t>pu</w:t>
            </w:r>
          </w:p>
        </w:tc>
        <w:tc>
          <w:tcPr>
            <w:tcW w:w="725" w:type="dxa"/>
            <w:shd w:val="clear" w:color="auto" w:fill="auto"/>
          </w:tcPr>
          <w:p w14:paraId="457E87E6" w14:textId="77777777" w:rsidR="000931D0" w:rsidRPr="00FE777A" w:rsidRDefault="0011133D" w:rsidP="001D04AF">
            <w:pPr>
              <w:pStyle w:val="Text"/>
            </w:pPr>
            <w:r>
              <w:t>may</w:t>
            </w:r>
            <w:r w:rsidR="000931D0" w:rsidRPr="00FE777A">
              <w:t>tua</w:t>
            </w:r>
          </w:p>
        </w:tc>
        <w:tc>
          <w:tcPr>
            <w:tcW w:w="284" w:type="dxa"/>
            <w:shd w:val="clear" w:color="auto" w:fill="auto"/>
          </w:tcPr>
          <w:p w14:paraId="2230640A" w14:textId="77777777" w:rsidR="000931D0" w:rsidRPr="00FE777A" w:rsidRDefault="000931D0" w:rsidP="001D04AF">
            <w:pPr>
              <w:pStyle w:val="Text"/>
            </w:pPr>
            <w:r>
              <w:t>…</w:t>
            </w:r>
          </w:p>
        </w:tc>
        <w:tc>
          <w:tcPr>
            <w:tcW w:w="436" w:type="dxa"/>
            <w:shd w:val="clear" w:color="auto" w:fill="auto"/>
          </w:tcPr>
          <w:p w14:paraId="357A932C" w14:textId="77777777" w:rsidR="000931D0" w:rsidRPr="00FE777A" w:rsidRDefault="000931D0" w:rsidP="001D04AF">
            <w:pPr>
              <w:pStyle w:val="Text"/>
            </w:pPr>
            <w:r>
              <w:t>a</w:t>
            </w:r>
            <w:r w:rsidRPr="00FE777A">
              <w:t>h</w:t>
            </w:r>
            <w:r w:rsidR="009857A4">
              <w:t>,</w:t>
            </w:r>
          </w:p>
        </w:tc>
        <w:tc>
          <w:tcPr>
            <w:tcW w:w="485" w:type="dxa"/>
            <w:shd w:val="clear" w:color="auto" w:fill="auto"/>
          </w:tcPr>
          <w:p w14:paraId="3A6CDA06" w14:textId="77777777" w:rsidR="000931D0" w:rsidRPr="0003681F" w:rsidRDefault="000931D0" w:rsidP="001D04AF">
            <w:pPr>
              <w:pStyle w:val="Text"/>
              <w:rPr>
                <w:rStyle w:val="ChBlueBold"/>
              </w:rPr>
            </w:pPr>
            <w:r w:rsidRPr="0003681F">
              <w:rPr>
                <w:rStyle w:val="ChBlueBold"/>
              </w:rPr>
              <w:t>sa</w:t>
            </w:r>
          </w:p>
        </w:tc>
        <w:tc>
          <w:tcPr>
            <w:tcW w:w="360" w:type="dxa"/>
            <w:shd w:val="clear" w:color="auto" w:fill="auto"/>
          </w:tcPr>
          <w:p w14:paraId="7CF4E640" w14:textId="77777777" w:rsidR="000931D0" w:rsidRPr="00D8127D" w:rsidRDefault="000931D0" w:rsidP="001D04AF">
            <w:pPr>
              <w:pStyle w:val="Text"/>
              <w:rPr>
                <w:rStyle w:val="ChBlueBold"/>
              </w:rPr>
            </w:pPr>
            <w:r w:rsidRPr="00AC23C4">
              <w:rPr>
                <w:rStyle w:val="ChBlueBold"/>
                <w:szCs w:val="20"/>
              </w:rPr>
              <w:sym w:font="Symbol" w:char="F0C6"/>
            </w:r>
          </w:p>
        </w:tc>
        <w:tc>
          <w:tcPr>
            <w:tcW w:w="780" w:type="dxa"/>
            <w:shd w:val="clear" w:color="auto" w:fill="auto"/>
          </w:tcPr>
          <w:p w14:paraId="5A322FCB" w14:textId="77777777" w:rsidR="000931D0" w:rsidRPr="0003681F" w:rsidRDefault="0011133D" w:rsidP="001D04AF">
            <w:pPr>
              <w:pStyle w:val="Text"/>
              <w:rPr>
                <w:rStyle w:val="ChBlueBold"/>
              </w:rPr>
            </w:pPr>
            <w:r>
              <w:rPr>
                <w:rStyle w:val="ChBlueBold"/>
              </w:rPr>
              <w:t>may</w:t>
            </w:r>
            <w:r w:rsidR="000931D0" w:rsidRPr="0003681F">
              <w:rPr>
                <w:rStyle w:val="ChBlueBold"/>
              </w:rPr>
              <w:t>tua</w:t>
            </w:r>
          </w:p>
        </w:tc>
        <w:tc>
          <w:tcPr>
            <w:tcW w:w="1130" w:type="dxa"/>
            <w:shd w:val="clear" w:color="auto" w:fill="auto"/>
          </w:tcPr>
          <w:p w14:paraId="5260530A" w14:textId="77777777" w:rsidR="000931D0" w:rsidRPr="00FE777A" w:rsidRDefault="000931D0" w:rsidP="001D04AF">
            <w:pPr>
              <w:pStyle w:val="Text"/>
            </w:pPr>
            <w:r w:rsidRPr="00FE777A">
              <w:t>cantik</w:t>
            </w:r>
          </w:p>
        </w:tc>
      </w:tr>
      <w:tr w:rsidR="00AC23C4" w:rsidRPr="00FE777A" w14:paraId="1CF35699" w14:textId="77777777" w:rsidTr="00AC23C4">
        <w:tc>
          <w:tcPr>
            <w:tcW w:w="709" w:type="dxa"/>
            <w:shd w:val="clear" w:color="auto" w:fill="auto"/>
          </w:tcPr>
          <w:p w14:paraId="4A703CBD" w14:textId="77777777" w:rsidR="000931D0" w:rsidRPr="001413BE" w:rsidRDefault="000931D0" w:rsidP="001D04AF">
            <w:pPr>
              <w:pStyle w:val="GlossEng"/>
            </w:pPr>
          </w:p>
        </w:tc>
        <w:tc>
          <w:tcPr>
            <w:tcW w:w="397" w:type="dxa"/>
            <w:shd w:val="clear" w:color="auto" w:fill="auto"/>
          </w:tcPr>
          <w:p w14:paraId="4ED6F786" w14:textId="77777777" w:rsidR="000931D0" w:rsidRPr="0099608C" w:rsidRDefault="000931D0" w:rsidP="001D04AF">
            <w:pPr>
              <w:pStyle w:val="GlossEng"/>
              <w:rPr>
                <w:rStyle w:val="ChSmallCaps"/>
              </w:rPr>
            </w:pPr>
            <w:r w:rsidRPr="0099608C">
              <w:rPr>
                <w:rStyle w:val="ChSmallCaps"/>
              </w:rPr>
              <w:t>3sg</w:t>
            </w:r>
          </w:p>
        </w:tc>
        <w:tc>
          <w:tcPr>
            <w:tcW w:w="436" w:type="dxa"/>
            <w:shd w:val="clear" w:color="auto" w:fill="auto"/>
          </w:tcPr>
          <w:p w14:paraId="27E2B9DB" w14:textId="77777777" w:rsidR="000931D0" w:rsidRPr="00FE777A" w:rsidRDefault="000931D0" w:rsidP="001D04AF">
            <w:pPr>
              <w:pStyle w:val="GlossEng"/>
            </w:pPr>
            <w:r w:rsidRPr="00FE777A">
              <w:t>see</w:t>
            </w:r>
          </w:p>
        </w:tc>
        <w:tc>
          <w:tcPr>
            <w:tcW w:w="397" w:type="dxa"/>
            <w:shd w:val="clear" w:color="auto" w:fill="auto"/>
          </w:tcPr>
          <w:p w14:paraId="4000C8CC" w14:textId="77777777" w:rsidR="000931D0" w:rsidRPr="0099608C" w:rsidRDefault="000931D0" w:rsidP="001D04AF">
            <w:pPr>
              <w:pStyle w:val="GlossEng"/>
              <w:rPr>
                <w:rStyle w:val="ChSmallCaps"/>
              </w:rPr>
            </w:pPr>
            <w:r w:rsidRPr="0099608C">
              <w:rPr>
                <w:rStyle w:val="ChSmallCaps"/>
              </w:rPr>
              <w:t>3sg</w:t>
            </w:r>
          </w:p>
        </w:tc>
        <w:tc>
          <w:tcPr>
            <w:tcW w:w="563" w:type="dxa"/>
            <w:shd w:val="clear" w:color="auto" w:fill="auto"/>
          </w:tcPr>
          <w:p w14:paraId="79240376" w14:textId="77777777" w:rsidR="000931D0" w:rsidRPr="0099608C" w:rsidRDefault="000931D0" w:rsidP="001D04AF">
            <w:pPr>
              <w:pStyle w:val="GlossEng"/>
              <w:rPr>
                <w:rStyle w:val="ChSmallCaps"/>
              </w:rPr>
            </w:pPr>
            <w:r w:rsidRPr="0099608C">
              <w:rPr>
                <w:rStyle w:val="ChSmallCaps"/>
              </w:rPr>
              <w:t>poss</w:t>
            </w:r>
          </w:p>
        </w:tc>
        <w:tc>
          <w:tcPr>
            <w:tcW w:w="725" w:type="dxa"/>
            <w:shd w:val="clear" w:color="auto" w:fill="auto"/>
          </w:tcPr>
          <w:p w14:paraId="75A5BF66" w14:textId="77777777" w:rsidR="000931D0" w:rsidRPr="00FE777A" w:rsidRDefault="000931D0" w:rsidP="001D04AF">
            <w:pPr>
              <w:pStyle w:val="GlossEng"/>
            </w:pPr>
            <w:r w:rsidRPr="00FE777A">
              <w:t>wife</w:t>
            </w:r>
          </w:p>
        </w:tc>
        <w:tc>
          <w:tcPr>
            <w:tcW w:w="284" w:type="dxa"/>
            <w:shd w:val="clear" w:color="auto" w:fill="auto"/>
          </w:tcPr>
          <w:p w14:paraId="72AC9DDE" w14:textId="77777777" w:rsidR="000931D0" w:rsidRPr="00FE777A" w:rsidRDefault="000931D0" w:rsidP="001D04AF">
            <w:pPr>
              <w:pStyle w:val="GlossEng"/>
            </w:pPr>
          </w:p>
        </w:tc>
        <w:tc>
          <w:tcPr>
            <w:tcW w:w="436" w:type="dxa"/>
            <w:shd w:val="clear" w:color="auto" w:fill="auto"/>
          </w:tcPr>
          <w:p w14:paraId="63314A8D" w14:textId="77777777" w:rsidR="000931D0" w:rsidRPr="00FE777A" w:rsidRDefault="000931D0" w:rsidP="001D04AF">
            <w:pPr>
              <w:pStyle w:val="GlossEng"/>
            </w:pPr>
            <w:r w:rsidRPr="00FE777A">
              <w:t>ah!</w:t>
            </w:r>
          </w:p>
        </w:tc>
        <w:tc>
          <w:tcPr>
            <w:tcW w:w="485" w:type="dxa"/>
            <w:shd w:val="clear" w:color="auto" w:fill="auto"/>
          </w:tcPr>
          <w:p w14:paraId="7505FBA1" w14:textId="77777777" w:rsidR="000931D0" w:rsidRPr="0099608C" w:rsidRDefault="000931D0" w:rsidP="001D04AF">
            <w:pPr>
              <w:pStyle w:val="GlossEng"/>
              <w:rPr>
                <w:rStyle w:val="ChSmallCaps"/>
              </w:rPr>
            </w:pPr>
            <w:r w:rsidRPr="0099608C">
              <w:rPr>
                <w:rStyle w:val="ChSmallCaps"/>
              </w:rPr>
              <w:t>1sg</w:t>
            </w:r>
          </w:p>
        </w:tc>
        <w:tc>
          <w:tcPr>
            <w:tcW w:w="360" w:type="dxa"/>
            <w:shd w:val="clear" w:color="auto" w:fill="auto"/>
          </w:tcPr>
          <w:p w14:paraId="01934BB9" w14:textId="77777777" w:rsidR="000931D0" w:rsidRPr="00856563" w:rsidRDefault="000931D0" w:rsidP="001D04AF">
            <w:pPr>
              <w:pStyle w:val="GlossEng"/>
            </w:pPr>
          </w:p>
        </w:tc>
        <w:tc>
          <w:tcPr>
            <w:tcW w:w="780" w:type="dxa"/>
            <w:shd w:val="clear" w:color="auto" w:fill="auto"/>
          </w:tcPr>
          <w:p w14:paraId="0ACCB1FB" w14:textId="77777777" w:rsidR="000931D0" w:rsidRPr="00FE777A" w:rsidRDefault="000931D0" w:rsidP="001D04AF">
            <w:pPr>
              <w:pStyle w:val="GlossEng"/>
            </w:pPr>
            <w:r w:rsidRPr="00FE777A">
              <w:t>wife</w:t>
            </w:r>
          </w:p>
        </w:tc>
        <w:tc>
          <w:tcPr>
            <w:tcW w:w="1130" w:type="dxa"/>
            <w:shd w:val="clear" w:color="auto" w:fill="auto"/>
          </w:tcPr>
          <w:p w14:paraId="69D49F62" w14:textId="77777777" w:rsidR="000931D0" w:rsidRPr="00FE777A" w:rsidRDefault="000931D0" w:rsidP="001D04AF">
            <w:pPr>
              <w:pStyle w:val="GlossEng"/>
            </w:pPr>
            <w:r>
              <w:t>be.</w:t>
            </w:r>
            <w:r w:rsidRPr="00FE777A">
              <w:t>beautiful</w:t>
            </w:r>
          </w:p>
        </w:tc>
      </w:tr>
    </w:tbl>
    <w:p w14:paraId="3E4DDB3D" w14:textId="713B1069" w:rsidR="000931D0" w:rsidRPr="00FE777A" w:rsidRDefault="00B7093A" w:rsidP="000931D0">
      <w:pPr>
        <w:pStyle w:val="FreeTranslEng"/>
      </w:pPr>
      <w:r>
        <w:t>‘</w:t>
      </w:r>
      <w:r w:rsidR="000931D0">
        <w:t xml:space="preserve">he saw his wife … </w:t>
      </w:r>
      <w:r>
        <w:t>‘</w:t>
      </w:r>
      <w:r w:rsidR="000931D0">
        <w:t>ah, my wife is beautiful</w:t>
      </w:r>
      <w:r>
        <w:t>’’</w:t>
      </w:r>
      <w:r w:rsidR="000931D0">
        <w:t xml:space="preserve"> </w:t>
      </w:r>
      <w:r w:rsidR="000931D0" w:rsidRPr="001413BE">
        <w:rPr>
          <w:rStyle w:val="ExampleSource"/>
        </w:rPr>
        <w:t>[080922-010a-</w:t>
      </w:r>
      <w:r w:rsidR="00F00E41">
        <w:rPr>
          <w:rStyle w:val="ExampleSource"/>
        </w:rPr>
        <w:t>Cv</w:t>
      </w:r>
      <w:r w:rsidR="000931D0" w:rsidRPr="001413BE">
        <w:rPr>
          <w:rStyle w:val="ExampleSource"/>
        </w:rPr>
        <w:t>NF.0020]</w:t>
      </w:r>
    </w:p>
    <w:tbl>
      <w:tblPr>
        <w:tblW w:w="5882" w:type="dxa"/>
        <w:tblCellMar>
          <w:left w:w="40" w:type="dxa"/>
          <w:right w:w="40" w:type="dxa"/>
        </w:tblCellMar>
        <w:tblLook w:val="01E0" w:firstRow="1" w:lastRow="1" w:firstColumn="1" w:lastColumn="1" w:noHBand="0" w:noVBand="0"/>
      </w:tblPr>
      <w:tblGrid>
        <w:gridCol w:w="709"/>
        <w:gridCol w:w="482"/>
        <w:gridCol w:w="357"/>
        <w:gridCol w:w="328"/>
        <w:gridCol w:w="592"/>
        <w:gridCol w:w="133"/>
        <w:gridCol w:w="476"/>
        <w:gridCol w:w="627"/>
        <w:gridCol w:w="614"/>
        <w:gridCol w:w="106"/>
        <w:gridCol w:w="938"/>
        <w:gridCol w:w="502"/>
        <w:gridCol w:w="18"/>
      </w:tblGrid>
      <w:tr w:rsidR="00AC23C4" w:rsidRPr="00FE777A" w14:paraId="7BD5F7C2" w14:textId="77777777" w:rsidTr="00AC23C4">
        <w:tc>
          <w:tcPr>
            <w:tcW w:w="709" w:type="dxa"/>
            <w:shd w:val="clear" w:color="auto" w:fill="auto"/>
          </w:tcPr>
          <w:p w14:paraId="4BE07AB7" w14:textId="77777777" w:rsidR="000931D0" w:rsidRPr="007C1B99" w:rsidRDefault="000931D0" w:rsidP="001D04AF">
            <w:pPr>
              <w:pStyle w:val="O0Nwnext"/>
            </w:pPr>
            <w:bookmarkStart w:id="3927" w:name="_Ref340575013"/>
            <w:r w:rsidRPr="00856563">
              <w:t>(</w:t>
            </w:r>
            <w:fldSimple w:instr=" SEQ ( \* ARABIC \s 1 ">
              <w:r w:rsidR="00154D81">
                <w:rPr>
                  <w:noProof/>
                </w:rPr>
                <w:t>16</w:t>
              </w:r>
            </w:fldSimple>
            <w:r w:rsidRPr="00856563">
              <w:t>)</w:t>
            </w:r>
            <w:bookmarkEnd w:id="3927"/>
          </w:p>
        </w:tc>
        <w:tc>
          <w:tcPr>
            <w:tcW w:w="1167" w:type="dxa"/>
            <w:gridSpan w:val="3"/>
            <w:shd w:val="clear" w:color="auto" w:fill="auto"/>
          </w:tcPr>
          <w:p w14:paraId="7DD0AA39" w14:textId="77777777" w:rsidR="000931D0" w:rsidRPr="00FE777A" w:rsidRDefault="000931D0" w:rsidP="001D04AF">
            <w:pPr>
              <w:pStyle w:val="Text"/>
            </w:pPr>
            <w:r w:rsidRPr="00FE777A">
              <w:t>langsung</w:t>
            </w:r>
          </w:p>
        </w:tc>
        <w:tc>
          <w:tcPr>
            <w:tcW w:w="725" w:type="dxa"/>
            <w:gridSpan w:val="2"/>
            <w:shd w:val="clear" w:color="auto" w:fill="auto"/>
          </w:tcPr>
          <w:p w14:paraId="491F548D" w14:textId="77777777" w:rsidR="000931D0" w:rsidRPr="00FE777A" w:rsidRDefault="000931D0" w:rsidP="001D04AF">
            <w:pPr>
              <w:pStyle w:val="Text"/>
            </w:pPr>
            <w:r w:rsidRPr="00FE777A">
              <w:t>potong</w:t>
            </w:r>
          </w:p>
        </w:tc>
        <w:tc>
          <w:tcPr>
            <w:tcW w:w="476" w:type="dxa"/>
            <w:shd w:val="clear" w:color="auto" w:fill="auto"/>
          </w:tcPr>
          <w:p w14:paraId="51FB8B33" w14:textId="77777777" w:rsidR="000931D0" w:rsidRPr="00FE777A" w:rsidRDefault="000931D0" w:rsidP="001D04AF">
            <w:pPr>
              <w:pStyle w:val="Text"/>
            </w:pPr>
            <w:r w:rsidRPr="00FE777A">
              <w:t>dia</w:t>
            </w:r>
          </w:p>
        </w:tc>
        <w:tc>
          <w:tcPr>
            <w:tcW w:w="1241" w:type="dxa"/>
            <w:gridSpan w:val="2"/>
            <w:shd w:val="clear" w:color="auto" w:fill="auto"/>
          </w:tcPr>
          <w:p w14:paraId="3A180589" w14:textId="77777777" w:rsidR="000931D0" w:rsidRPr="00FE777A" w:rsidRDefault="000931D0" w:rsidP="001D04AF">
            <w:pPr>
              <w:pStyle w:val="Text"/>
            </w:pPr>
            <w:r w:rsidRPr="00FE777A">
              <w:t>buang</w:t>
            </w:r>
          </w:p>
        </w:tc>
        <w:tc>
          <w:tcPr>
            <w:tcW w:w="1564" w:type="dxa"/>
            <w:gridSpan w:val="4"/>
            <w:shd w:val="clear" w:color="auto" w:fill="auto"/>
          </w:tcPr>
          <w:p w14:paraId="469922B9" w14:textId="77777777" w:rsidR="000931D0" w:rsidRPr="00FE777A" w:rsidRDefault="000931D0" w:rsidP="001D04AF">
            <w:pPr>
              <w:pStyle w:val="Text"/>
            </w:pPr>
            <w:r w:rsidRPr="00FE777A">
              <w:t>tali</w:t>
            </w:r>
            <w:r>
              <w:t>-prutnya</w:t>
            </w:r>
          </w:p>
        </w:tc>
      </w:tr>
      <w:tr w:rsidR="00AC23C4" w:rsidRPr="00FE777A" w14:paraId="2ECB2E4D" w14:textId="77777777" w:rsidTr="00AC23C4">
        <w:tc>
          <w:tcPr>
            <w:tcW w:w="709" w:type="dxa"/>
            <w:shd w:val="clear" w:color="auto" w:fill="auto"/>
          </w:tcPr>
          <w:p w14:paraId="5A8EC489" w14:textId="77777777" w:rsidR="000931D0" w:rsidRPr="00FE777A" w:rsidRDefault="000931D0" w:rsidP="001D04AF">
            <w:pPr>
              <w:pStyle w:val="GlossEng2ptafter"/>
            </w:pPr>
          </w:p>
        </w:tc>
        <w:tc>
          <w:tcPr>
            <w:tcW w:w="1167" w:type="dxa"/>
            <w:gridSpan w:val="3"/>
            <w:shd w:val="clear" w:color="auto" w:fill="auto"/>
          </w:tcPr>
          <w:p w14:paraId="3216ADBD" w14:textId="77777777" w:rsidR="000931D0" w:rsidRPr="00FE777A" w:rsidRDefault="000931D0" w:rsidP="001D04AF">
            <w:pPr>
              <w:pStyle w:val="GlossEng2ptafter"/>
            </w:pPr>
            <w:r w:rsidRPr="00FE777A">
              <w:t>immediately</w:t>
            </w:r>
          </w:p>
        </w:tc>
        <w:tc>
          <w:tcPr>
            <w:tcW w:w="725" w:type="dxa"/>
            <w:gridSpan w:val="2"/>
            <w:shd w:val="clear" w:color="auto" w:fill="auto"/>
          </w:tcPr>
          <w:p w14:paraId="2B13E9B4" w14:textId="77777777" w:rsidR="000931D0" w:rsidRPr="00FE777A" w:rsidRDefault="000931D0" w:rsidP="001D04AF">
            <w:pPr>
              <w:pStyle w:val="GlossEng2ptafter"/>
            </w:pPr>
            <w:r w:rsidRPr="00FE777A">
              <w:t>cut</w:t>
            </w:r>
          </w:p>
        </w:tc>
        <w:tc>
          <w:tcPr>
            <w:tcW w:w="476" w:type="dxa"/>
            <w:shd w:val="clear" w:color="auto" w:fill="auto"/>
          </w:tcPr>
          <w:p w14:paraId="35F96127" w14:textId="77777777" w:rsidR="000931D0" w:rsidRPr="0099608C" w:rsidRDefault="000931D0" w:rsidP="001D04AF">
            <w:pPr>
              <w:pStyle w:val="GlossEng2ptafter"/>
              <w:rPr>
                <w:rStyle w:val="ChSmallCaps"/>
              </w:rPr>
            </w:pPr>
            <w:r w:rsidRPr="0099608C">
              <w:rPr>
                <w:rStyle w:val="ChSmallCaps"/>
              </w:rPr>
              <w:t>3sg</w:t>
            </w:r>
          </w:p>
        </w:tc>
        <w:tc>
          <w:tcPr>
            <w:tcW w:w="1241" w:type="dxa"/>
            <w:gridSpan w:val="2"/>
            <w:shd w:val="clear" w:color="auto" w:fill="auto"/>
          </w:tcPr>
          <w:p w14:paraId="3B10E8F0" w14:textId="77777777" w:rsidR="000931D0" w:rsidRPr="00FE777A" w:rsidRDefault="000931D0" w:rsidP="001D04AF">
            <w:pPr>
              <w:pStyle w:val="GlossEng2ptafter"/>
            </w:pPr>
            <w:r w:rsidRPr="00FE777A">
              <w:t>throw(.away)</w:t>
            </w:r>
          </w:p>
        </w:tc>
        <w:tc>
          <w:tcPr>
            <w:tcW w:w="1564" w:type="dxa"/>
            <w:gridSpan w:val="4"/>
            <w:shd w:val="clear" w:color="auto" w:fill="auto"/>
          </w:tcPr>
          <w:p w14:paraId="12C51BE0" w14:textId="77777777" w:rsidR="000931D0" w:rsidRPr="00FE777A" w:rsidRDefault="000931D0" w:rsidP="001D04AF">
            <w:pPr>
              <w:pStyle w:val="GlossEng2ptafter"/>
            </w:pPr>
            <w:r>
              <w:t>intestines:</w:t>
            </w:r>
            <w:r w:rsidRPr="0099608C">
              <w:rPr>
                <w:rStyle w:val="ChSmallCaps"/>
              </w:rPr>
              <w:t>3poss</w:t>
            </w:r>
            <w:r w:rsidR="00101147">
              <w:rPr>
                <w:rStyle w:val="ChSmallCaps"/>
              </w:rPr>
              <w:t>r</w:t>
            </w:r>
          </w:p>
        </w:tc>
      </w:tr>
      <w:tr w:rsidR="00AC23C4" w:rsidRPr="00FE777A" w14:paraId="31931D98" w14:textId="77777777" w:rsidTr="00AC23C4">
        <w:trPr>
          <w:gridAfter w:val="1"/>
          <w:wAfter w:w="18" w:type="dxa"/>
        </w:trPr>
        <w:tc>
          <w:tcPr>
            <w:tcW w:w="709" w:type="dxa"/>
            <w:shd w:val="clear" w:color="auto" w:fill="auto"/>
          </w:tcPr>
          <w:p w14:paraId="43BC1637" w14:textId="77777777" w:rsidR="000931D0" w:rsidRPr="00D32433" w:rsidRDefault="000931D0" w:rsidP="001D04AF">
            <w:pPr>
              <w:pStyle w:val="O0Nwnext"/>
            </w:pPr>
          </w:p>
        </w:tc>
        <w:tc>
          <w:tcPr>
            <w:tcW w:w="482" w:type="dxa"/>
            <w:shd w:val="clear" w:color="auto" w:fill="auto"/>
          </w:tcPr>
          <w:p w14:paraId="21AD1872" w14:textId="77777777" w:rsidR="000931D0" w:rsidRPr="0003681F" w:rsidRDefault="000931D0" w:rsidP="001D04AF">
            <w:pPr>
              <w:pStyle w:val="Text"/>
              <w:rPr>
                <w:rStyle w:val="ChBlueBold"/>
              </w:rPr>
            </w:pPr>
            <w:r w:rsidRPr="0003681F">
              <w:rPr>
                <w:rStyle w:val="ChBlueBold"/>
              </w:rPr>
              <w:t>de</w:t>
            </w:r>
          </w:p>
        </w:tc>
        <w:tc>
          <w:tcPr>
            <w:tcW w:w="357" w:type="dxa"/>
            <w:shd w:val="clear" w:color="auto" w:fill="auto"/>
          </w:tcPr>
          <w:p w14:paraId="088F8670" w14:textId="77777777" w:rsidR="000931D0" w:rsidRPr="00D8127D" w:rsidRDefault="000931D0" w:rsidP="001D04AF">
            <w:pPr>
              <w:pStyle w:val="Text"/>
              <w:rPr>
                <w:rStyle w:val="ChBlueBold"/>
              </w:rPr>
            </w:pPr>
            <w:r w:rsidRPr="00AC23C4">
              <w:rPr>
                <w:rStyle w:val="ChBlueBold"/>
                <w:szCs w:val="20"/>
              </w:rPr>
              <w:sym w:font="Symbol" w:char="F0C6"/>
            </w:r>
          </w:p>
        </w:tc>
        <w:tc>
          <w:tcPr>
            <w:tcW w:w="920" w:type="dxa"/>
            <w:gridSpan w:val="2"/>
            <w:shd w:val="clear" w:color="auto" w:fill="auto"/>
          </w:tcPr>
          <w:p w14:paraId="052532EF" w14:textId="77777777" w:rsidR="000931D0" w:rsidRPr="0003681F" w:rsidRDefault="000931D0" w:rsidP="001D04AF">
            <w:pPr>
              <w:pStyle w:val="Text"/>
              <w:rPr>
                <w:rStyle w:val="ChBlueBold"/>
              </w:rPr>
            </w:pPr>
            <w:r w:rsidRPr="0003681F">
              <w:rPr>
                <w:rStyle w:val="ChBlueBold"/>
              </w:rPr>
              <w:t>tali-prut</w:t>
            </w:r>
          </w:p>
        </w:tc>
        <w:tc>
          <w:tcPr>
            <w:tcW w:w="1236" w:type="dxa"/>
            <w:gridSpan w:val="3"/>
            <w:shd w:val="clear" w:color="auto" w:fill="auto"/>
          </w:tcPr>
          <w:p w14:paraId="7F1FAFCC" w14:textId="6ECB6BBF" w:rsidR="000931D0" w:rsidRPr="00FE777A" w:rsidRDefault="000931D0" w:rsidP="001D04AF">
            <w:pPr>
              <w:pStyle w:val="Text"/>
            </w:pPr>
            <w:r w:rsidRPr="00FE777A">
              <w:t>buang</w:t>
            </w:r>
            <w:r w:rsidR="002C0023">
              <w:t>,</w:t>
            </w:r>
          </w:p>
        </w:tc>
        <w:tc>
          <w:tcPr>
            <w:tcW w:w="720" w:type="dxa"/>
            <w:gridSpan w:val="2"/>
            <w:shd w:val="clear" w:color="auto" w:fill="auto"/>
          </w:tcPr>
          <w:p w14:paraId="7DA80F0E" w14:textId="77777777" w:rsidR="000931D0" w:rsidRPr="00FE777A" w:rsidRDefault="000931D0" w:rsidP="001D04AF">
            <w:pPr>
              <w:pStyle w:val="Text"/>
            </w:pPr>
            <w:r w:rsidRPr="00FE777A">
              <w:t>tinggal</w:t>
            </w:r>
          </w:p>
        </w:tc>
        <w:tc>
          <w:tcPr>
            <w:tcW w:w="938" w:type="dxa"/>
            <w:shd w:val="clear" w:color="auto" w:fill="auto"/>
          </w:tcPr>
          <w:p w14:paraId="3356864C" w14:textId="77777777" w:rsidR="000931D0" w:rsidRPr="00FE777A" w:rsidRDefault="000931D0" w:rsidP="001D04AF">
            <w:pPr>
              <w:pStyle w:val="Text"/>
            </w:pPr>
            <w:r w:rsidRPr="00FE777A">
              <w:t>isi</w:t>
            </w:r>
          </w:p>
        </w:tc>
        <w:tc>
          <w:tcPr>
            <w:tcW w:w="502" w:type="dxa"/>
            <w:shd w:val="clear" w:color="auto" w:fill="auto"/>
          </w:tcPr>
          <w:p w14:paraId="196ACEFA" w14:textId="77777777" w:rsidR="000931D0" w:rsidRPr="00FE777A" w:rsidRDefault="000931D0" w:rsidP="001D04AF">
            <w:pPr>
              <w:pStyle w:val="Text"/>
            </w:pPr>
            <w:r w:rsidRPr="00FE777A">
              <w:t>saja</w:t>
            </w:r>
          </w:p>
        </w:tc>
      </w:tr>
      <w:tr w:rsidR="00AC23C4" w:rsidRPr="00FE777A" w14:paraId="671301F2" w14:textId="77777777" w:rsidTr="00AC23C4">
        <w:trPr>
          <w:gridAfter w:val="1"/>
          <w:wAfter w:w="18" w:type="dxa"/>
        </w:trPr>
        <w:tc>
          <w:tcPr>
            <w:tcW w:w="709" w:type="dxa"/>
            <w:shd w:val="clear" w:color="auto" w:fill="auto"/>
          </w:tcPr>
          <w:p w14:paraId="73E322B6" w14:textId="77777777" w:rsidR="000931D0" w:rsidRPr="00D32433" w:rsidRDefault="000931D0" w:rsidP="001D04AF">
            <w:pPr>
              <w:pStyle w:val="GlossEng"/>
            </w:pPr>
          </w:p>
        </w:tc>
        <w:tc>
          <w:tcPr>
            <w:tcW w:w="482" w:type="dxa"/>
            <w:shd w:val="clear" w:color="auto" w:fill="auto"/>
          </w:tcPr>
          <w:p w14:paraId="6BB79FCB" w14:textId="77777777" w:rsidR="000931D0" w:rsidRPr="0099608C" w:rsidRDefault="000931D0" w:rsidP="001D04AF">
            <w:pPr>
              <w:pStyle w:val="GlossEng"/>
              <w:rPr>
                <w:rStyle w:val="ChSmallCaps"/>
              </w:rPr>
            </w:pPr>
            <w:r w:rsidRPr="0099608C">
              <w:rPr>
                <w:rStyle w:val="ChSmallCaps"/>
              </w:rPr>
              <w:t>3sg</w:t>
            </w:r>
          </w:p>
        </w:tc>
        <w:tc>
          <w:tcPr>
            <w:tcW w:w="357" w:type="dxa"/>
            <w:shd w:val="clear" w:color="auto" w:fill="auto"/>
          </w:tcPr>
          <w:p w14:paraId="7E7A1C5D" w14:textId="77777777" w:rsidR="000931D0" w:rsidRPr="00856563" w:rsidRDefault="000931D0" w:rsidP="001D04AF">
            <w:pPr>
              <w:pStyle w:val="GlossEng"/>
            </w:pPr>
          </w:p>
        </w:tc>
        <w:tc>
          <w:tcPr>
            <w:tcW w:w="920" w:type="dxa"/>
            <w:gridSpan w:val="2"/>
            <w:shd w:val="clear" w:color="auto" w:fill="auto"/>
          </w:tcPr>
          <w:p w14:paraId="2D9F1219" w14:textId="77777777" w:rsidR="000931D0" w:rsidRPr="00FE777A" w:rsidRDefault="000931D0" w:rsidP="001D04AF">
            <w:pPr>
              <w:pStyle w:val="GlossEng"/>
            </w:pPr>
            <w:r>
              <w:t>intestines</w:t>
            </w:r>
          </w:p>
        </w:tc>
        <w:tc>
          <w:tcPr>
            <w:tcW w:w="1236" w:type="dxa"/>
            <w:gridSpan w:val="3"/>
            <w:shd w:val="clear" w:color="auto" w:fill="auto"/>
          </w:tcPr>
          <w:p w14:paraId="4A861BBA" w14:textId="77777777" w:rsidR="000931D0" w:rsidRPr="00FE777A" w:rsidRDefault="000931D0" w:rsidP="001D04AF">
            <w:pPr>
              <w:pStyle w:val="GlossEng"/>
            </w:pPr>
            <w:r w:rsidRPr="00FE777A">
              <w:t>throw(.away)</w:t>
            </w:r>
          </w:p>
        </w:tc>
        <w:tc>
          <w:tcPr>
            <w:tcW w:w="720" w:type="dxa"/>
            <w:gridSpan w:val="2"/>
            <w:shd w:val="clear" w:color="auto" w:fill="auto"/>
          </w:tcPr>
          <w:p w14:paraId="15E295D3" w14:textId="77777777" w:rsidR="000931D0" w:rsidRPr="00FE777A" w:rsidRDefault="000931D0" w:rsidP="001D04AF">
            <w:pPr>
              <w:pStyle w:val="GlossEng"/>
            </w:pPr>
            <w:r w:rsidRPr="00FE777A">
              <w:t>stay</w:t>
            </w:r>
          </w:p>
        </w:tc>
        <w:tc>
          <w:tcPr>
            <w:tcW w:w="938" w:type="dxa"/>
            <w:shd w:val="clear" w:color="auto" w:fill="auto"/>
          </w:tcPr>
          <w:p w14:paraId="309A7EAB" w14:textId="77777777" w:rsidR="000931D0" w:rsidRPr="00FE777A" w:rsidRDefault="000931D0" w:rsidP="001D04AF">
            <w:pPr>
              <w:pStyle w:val="GlossEng"/>
            </w:pPr>
            <w:r w:rsidRPr="00FE777A">
              <w:t>contents</w:t>
            </w:r>
          </w:p>
        </w:tc>
        <w:tc>
          <w:tcPr>
            <w:tcW w:w="502" w:type="dxa"/>
            <w:shd w:val="clear" w:color="auto" w:fill="auto"/>
          </w:tcPr>
          <w:p w14:paraId="31FA36BF" w14:textId="77777777" w:rsidR="000931D0" w:rsidRPr="00FE777A" w:rsidRDefault="000931D0" w:rsidP="001D04AF">
            <w:pPr>
              <w:pStyle w:val="GlossEng"/>
            </w:pPr>
            <w:r w:rsidRPr="00FE777A">
              <w:t>just</w:t>
            </w:r>
          </w:p>
        </w:tc>
      </w:tr>
    </w:tbl>
    <w:p w14:paraId="5F3E8278" w14:textId="764E1409" w:rsidR="000931D0" w:rsidRPr="00FE777A" w:rsidRDefault="000931D0" w:rsidP="000931D0">
      <w:pPr>
        <w:pStyle w:val="FreeTranslEng"/>
      </w:pPr>
      <w:r>
        <w:t xml:space="preserve">[About killing dogs:] </w:t>
      </w:r>
      <w:r w:rsidR="00B7093A">
        <w:t>‘</w:t>
      </w:r>
      <w:r w:rsidRPr="00FE777A">
        <w:t xml:space="preserve">cut </w:t>
      </w:r>
      <w:r w:rsidR="009857A4">
        <w:t xml:space="preserve">him </w:t>
      </w:r>
      <w:r w:rsidRPr="00FE777A">
        <w:t>up</w:t>
      </w:r>
      <w:r>
        <w:t xml:space="preserve"> at once (and) </w:t>
      </w:r>
      <w:r w:rsidRPr="00FE777A">
        <w:t>throw away the intestines</w:t>
      </w:r>
      <w:r>
        <w:t xml:space="preserve">, </w:t>
      </w:r>
      <w:r w:rsidRPr="00FE777A">
        <w:t xml:space="preserve">(after having) thrown away </w:t>
      </w:r>
      <w:r w:rsidRPr="0003681F">
        <w:rPr>
          <w:rStyle w:val="ChBlueBold"/>
        </w:rPr>
        <w:t>his intestines</w:t>
      </w:r>
      <w:r w:rsidRPr="00FE777A">
        <w:t>, just the meat remains</w:t>
      </w:r>
      <w:r w:rsidR="00B7093A">
        <w:t>’</w:t>
      </w:r>
      <w:r>
        <w:t xml:space="preserve"> </w:t>
      </w:r>
      <w:r w:rsidRPr="00D32433">
        <w:rPr>
          <w:rStyle w:val="ExampleSource"/>
        </w:rPr>
        <w:t>[081106-001-</w:t>
      </w:r>
      <w:r w:rsidR="001B7E6E">
        <w:rPr>
          <w:rStyle w:val="ExampleSource"/>
        </w:rPr>
        <w:t>CvPr</w:t>
      </w:r>
      <w:r w:rsidRPr="00D32433">
        <w:rPr>
          <w:rStyle w:val="ExampleSource"/>
        </w:rPr>
        <w:t>.0005]</w:t>
      </w:r>
    </w:p>
    <w:p w14:paraId="7C202276" w14:textId="77777777" w:rsidR="000931D0" w:rsidRDefault="000931D0" w:rsidP="00FE353B">
      <w:pPr>
        <w:pStyle w:val="Body0000after"/>
      </w:pPr>
      <w:r>
        <w:t>Contrary to the possessive constructions presented in §</w:t>
      </w:r>
      <w:r>
        <w:fldChar w:fldCharType="begin"/>
      </w:r>
      <w:r>
        <w:instrText xml:space="preserve"> REF _Ref340578108 \w \h </w:instrText>
      </w:r>
      <w:r>
        <w:fldChar w:fldCharType="separate"/>
      </w:r>
      <w:r w:rsidR="00154D81">
        <w:rPr>
          <w:cs/>
        </w:rPr>
        <w:t>‎</w:t>
      </w:r>
      <w:r w:rsidR="00154D81">
        <w:t>9.1.1</w:t>
      </w:r>
      <w:r>
        <w:fldChar w:fldCharType="end"/>
      </w:r>
      <w:r>
        <w:t xml:space="preserve"> and §</w:t>
      </w:r>
      <w:r>
        <w:fldChar w:fldCharType="begin"/>
      </w:r>
      <w:r>
        <w:instrText xml:space="preserve"> REF _Ref340578109 \w \h </w:instrText>
      </w:r>
      <w:r>
        <w:fldChar w:fldCharType="separate"/>
      </w:r>
      <w:r w:rsidR="00154D81">
        <w:rPr>
          <w:cs/>
        </w:rPr>
        <w:t>‎</w:t>
      </w:r>
      <w:r w:rsidR="00154D81">
        <w:t>9.1.2</w:t>
      </w:r>
      <w:r>
        <w:fldChar w:fldCharType="end"/>
      </w:r>
      <w:r>
        <w:t xml:space="preserve">, the data presented in </w:t>
      </w:r>
      <w:r>
        <w:fldChar w:fldCharType="begin"/>
      </w:r>
      <w:r>
        <w:instrText xml:space="preserve"> REF _Ref339635962 \h </w:instrText>
      </w:r>
      <w:r>
        <w:fldChar w:fldCharType="separate"/>
      </w:r>
      <w:r w:rsidR="00154D81" w:rsidRPr="00856563">
        <w:t>(</w:t>
      </w:r>
      <w:r w:rsidR="00154D81">
        <w:rPr>
          <w:noProof/>
        </w:rPr>
        <w:t>12</w:t>
      </w:r>
      <w:r w:rsidR="00154D81" w:rsidRPr="00856563">
        <w:t>)</w:t>
      </w:r>
      <w:r>
        <w:fldChar w:fldCharType="end"/>
      </w:r>
      <w:r>
        <w:t xml:space="preserve"> to </w:t>
      </w:r>
      <w:r>
        <w:fldChar w:fldCharType="begin"/>
      </w:r>
      <w:r>
        <w:instrText xml:space="preserve"> REF _Ref340575013 \h </w:instrText>
      </w:r>
      <w:r>
        <w:fldChar w:fldCharType="separate"/>
      </w:r>
      <w:r w:rsidR="00154D81" w:rsidRPr="00856563">
        <w:t>(</w:t>
      </w:r>
      <w:r w:rsidR="00154D81">
        <w:rPr>
          <w:noProof/>
        </w:rPr>
        <w:t>16</w:t>
      </w:r>
      <w:r w:rsidR="00154D81" w:rsidRPr="00856563">
        <w:t>)</w:t>
      </w:r>
      <w:r>
        <w:fldChar w:fldCharType="end"/>
      </w:r>
      <w:r>
        <w:t xml:space="preserve"> show</w:t>
      </w:r>
      <w:r w:rsidR="00633CBD">
        <w:t>s</w:t>
      </w:r>
      <w:r>
        <w:t xml:space="preserve"> that Papuan Malay also has the option to signal inalienable possession by omitting the possessive marker.</w:t>
      </w:r>
    </w:p>
    <w:p w14:paraId="77D70625" w14:textId="2DDAF3B5" w:rsidR="000931D0" w:rsidRDefault="000931D0" w:rsidP="00FE353B">
      <w:pPr>
        <w:pStyle w:val="Body0515after"/>
      </w:pPr>
      <w:r>
        <w:t xml:space="preserve">This alienable versus inalienable distinction is also found in other Austronesian languages of the Papuan contact zone, whereas it is not found in Western Malayo-Polynesian languages. As in other Austronesian and Papuan languages of this contact zone </w:t>
      </w:r>
      <w:r w:rsidR="00BA6215">
        <w:rPr>
          <w:rStyle w:val="Citation"/>
        </w:rPr>
        <w:fldChar w:fldCharType="begin"/>
      </w:r>
      <w:r w:rsidR="002C0023">
        <w:rPr>
          <w:rStyle w:val="Citation"/>
        </w:rPr>
        <w:instrText>ADDIN CITAVI.PLACEHOLDER 5f197a97-5232-46be-a7dc-4a7c273aebf3 PFBsYWNlaG9sZGVyPg0KICA8QWRkSW5WZXJzaW9uPjUuMi4wLjg8L0FkZEluVmVyc2lvbj4NCiAgPElkPjVmMTk3YTk3LTUyMzItNDZiZS1hN2RjLTRhN2MyNzNhZWJmMzwvSWQ+DQogIDxFbnRyaWVzPg0KICAgIDxFbnRyeT4NCiAgICAgIDxJZD5mMTUxNjg1ZS1lNjljLTRmYzctYjRmNy01MDZlZjgyNmMwOWQ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SZWZlcmVuY2VJZD4zZDk0NDVkMy1kNzdkLTQwODktOTBlZS0xZWM1MjlkYWI3NGI8L1JlZmVyZW5jZUlkPg0KICAgICAgPFJhbmdlPg0KICAgICAgICA8U3RhcnQ+MDwvU3RhcnQ+DQogICAgICAgIDxMZW5ndGg+MjU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GFtZXIgZXQgYWwuIDIwMDg6IDExNik8L1RleHQ+DQogICAgPC9UZXh0VW5pdD4NCiAgPC9UZXh0VW5pdHM+DQo8L1BsYWNlaG9sZGVyPg==</w:instrText>
      </w:r>
      <w:r w:rsidR="00BA6215">
        <w:rPr>
          <w:rStyle w:val="Citation"/>
        </w:rPr>
        <w:fldChar w:fldCharType="separate"/>
      </w:r>
      <w:bookmarkStart w:id="3928" w:name="_CTVP0015f197a97523246bea7dc4a7c273aebf3"/>
      <w:r w:rsidR="0092006B">
        <w:rPr>
          <w:rStyle w:val="Citation"/>
        </w:rPr>
        <w:t>(Klamer et al. 2008: 116)</w:t>
      </w:r>
      <w:bookmarkEnd w:id="3928"/>
      <w:r w:rsidR="00BA6215">
        <w:rPr>
          <w:rStyle w:val="Citation"/>
        </w:rPr>
        <w:fldChar w:fldCharType="end"/>
      </w:r>
      <w:r w:rsidRPr="00925052">
        <w:t xml:space="preserve">, </w:t>
      </w:r>
      <w:r>
        <w:t>it is body parts and kinship terms that can be inalienably possessed</w:t>
      </w:r>
      <w:r w:rsidRPr="001E4E5F">
        <w:t>.</w:t>
      </w:r>
      <w:r>
        <w:rPr>
          <w:rStyle w:val="FootnoteReference"/>
        </w:rPr>
        <w:footnoteReference w:id="212"/>
      </w:r>
    </w:p>
    <w:p w14:paraId="0F13AE42" w14:textId="571CEFD2" w:rsidR="000931D0" w:rsidRDefault="000931D0" w:rsidP="000931D0">
      <w:pPr>
        <w:pStyle w:val="Heading3"/>
      </w:pPr>
      <w:bookmarkStart w:id="3932" w:name="_Ref340578111"/>
      <w:bookmarkStart w:id="3933" w:name="_Toc342590125"/>
      <w:bookmarkStart w:id="3934" w:name="_Toc440455678"/>
      <w:r>
        <w:t xml:space="preserve">Grammaticalization of </w:t>
      </w:r>
      <w:r w:rsidRPr="000A1151">
        <w:rPr>
          <w:rStyle w:val="ChItalBold"/>
        </w:rPr>
        <w:t>punya</w:t>
      </w:r>
      <w:r>
        <w:t xml:space="preserve"> </w:t>
      </w:r>
      <w:r w:rsidR="00B7093A">
        <w:t>‘</w:t>
      </w:r>
      <w:r w:rsidRPr="0099608C">
        <w:rPr>
          <w:rStyle w:val="ChSmallCaps"/>
        </w:rPr>
        <w:t>poss</w:t>
      </w:r>
      <w:r w:rsidR="00B7093A">
        <w:t>’</w:t>
      </w:r>
      <w:bookmarkEnd w:id="3932"/>
      <w:bookmarkEnd w:id="3933"/>
      <w:bookmarkEnd w:id="3934"/>
    </w:p>
    <w:p w14:paraId="723A4BF3" w14:textId="775AAB31" w:rsidR="00997818" w:rsidRPr="00856563" w:rsidRDefault="00807727" w:rsidP="00997818">
      <w:pPr>
        <w:pStyle w:val="Body0000after"/>
      </w:pPr>
      <w:r>
        <w:t>In §</w:t>
      </w:r>
      <w:r>
        <w:fldChar w:fldCharType="begin"/>
      </w:r>
      <w:r>
        <w:instrText xml:space="preserve"> REF _Ref340578108 \w \h </w:instrText>
      </w:r>
      <w:r>
        <w:fldChar w:fldCharType="separate"/>
      </w:r>
      <w:r w:rsidR="00154D81">
        <w:rPr>
          <w:cs/>
        </w:rPr>
        <w:t>‎</w:t>
      </w:r>
      <w:r w:rsidR="00154D81">
        <w:t>9.1.1</w:t>
      </w:r>
      <w:r>
        <w:fldChar w:fldCharType="end"/>
      </w:r>
      <w:r>
        <w:t xml:space="preserve"> to §</w:t>
      </w:r>
      <w:r>
        <w:fldChar w:fldCharType="begin"/>
      </w:r>
      <w:r>
        <w:instrText xml:space="preserve"> REF _Ref340578110 \w \h </w:instrText>
      </w:r>
      <w:r>
        <w:fldChar w:fldCharType="separate"/>
      </w:r>
      <w:r w:rsidR="00154D81">
        <w:rPr>
          <w:cs/>
        </w:rPr>
        <w:t>‎</w:t>
      </w:r>
      <w:r w:rsidR="00154D81">
        <w:t>9.1.3</w:t>
      </w:r>
      <w:r>
        <w:fldChar w:fldCharType="end"/>
      </w:r>
      <w:r>
        <w:t xml:space="preserve">, the reduction of </w:t>
      </w:r>
      <w:r w:rsidRPr="00856563">
        <w:t xml:space="preserve">possessive marker </w:t>
      </w:r>
      <w:r w:rsidRPr="00856563">
        <w:rPr>
          <w:rStyle w:val="ChItalBold"/>
        </w:rPr>
        <w:t>punya</w:t>
      </w:r>
      <w:r w:rsidRPr="00856563">
        <w:t xml:space="preserve"> </w:t>
      </w:r>
      <w:r w:rsidR="00B7093A">
        <w:t>‘</w:t>
      </w:r>
      <w:r w:rsidRPr="0099608C">
        <w:rPr>
          <w:rStyle w:val="ChSmallCaps"/>
        </w:rPr>
        <w:t>poss</w:t>
      </w:r>
      <w:r w:rsidR="00B7093A">
        <w:t>’</w:t>
      </w:r>
      <w:r w:rsidRPr="00856563">
        <w:t xml:space="preserve"> to its monosyllabic variants </w:t>
      </w:r>
      <w:r w:rsidRPr="00856563">
        <w:rPr>
          <w:rStyle w:val="ChItalBold"/>
        </w:rPr>
        <w:t>pu</w:t>
      </w:r>
      <w:r w:rsidRPr="00856563">
        <w:t xml:space="preserve"> or </w:t>
      </w:r>
      <w:r w:rsidRPr="000A1151">
        <w:rPr>
          <w:rStyle w:val="ChItalBold"/>
        </w:rPr>
        <w:t>=p</w:t>
      </w:r>
      <w:r w:rsidRPr="00856563">
        <w:t xml:space="preserve"> </w:t>
      </w:r>
      <w:r w:rsidR="00B7093A">
        <w:t>‘</w:t>
      </w:r>
      <w:r w:rsidRPr="0099608C">
        <w:rPr>
          <w:rStyle w:val="ChSmallCaps"/>
        </w:rPr>
        <w:t>poss</w:t>
      </w:r>
      <w:r w:rsidR="00B7093A">
        <w:t>’</w:t>
      </w:r>
      <w:r w:rsidRPr="00856563">
        <w:t xml:space="preserve"> and its omission in </w:t>
      </w:r>
      <w:r w:rsidRPr="0099608C">
        <w:rPr>
          <w:rStyle w:val="ChSmallCaps"/>
        </w:rPr>
        <w:t>possr-possm</w:t>
      </w:r>
      <w:r w:rsidRPr="00856563">
        <w:t xml:space="preserve"> constructions</w:t>
      </w:r>
      <w:r w:rsidR="00997818">
        <w:t xml:space="preserve"> was described.</w:t>
      </w:r>
    </w:p>
    <w:p w14:paraId="7DAF20E9" w14:textId="60823BC5" w:rsidR="000931D0" w:rsidRDefault="00997818" w:rsidP="000931D0">
      <w:pPr>
        <w:pStyle w:val="Body0500after"/>
      </w:pPr>
      <w:r w:rsidRPr="00856563">
        <w:t xml:space="preserve">One explanation for </w:t>
      </w:r>
      <w:r>
        <w:t xml:space="preserve">this reduction </w:t>
      </w:r>
      <w:r w:rsidRPr="00856563">
        <w:t xml:space="preserve">would be to consider </w:t>
      </w:r>
      <w:r>
        <w:t xml:space="preserve">it as the result of a grammaticalization process. </w:t>
      </w:r>
      <w:r w:rsidR="000931D0" w:rsidRPr="00856563">
        <w:t xml:space="preserve">As </w:t>
      </w:r>
      <w:r w:rsidR="00BA6215">
        <w:rPr>
          <w:rStyle w:val="Citation"/>
        </w:rPr>
        <w:fldChar w:fldCharType="begin"/>
      </w:r>
      <w:r w:rsidR="003A5B20">
        <w:rPr>
          <w:rStyle w:val="Citation"/>
        </w:rPr>
        <w:instrText>ADDIN CITAVI.PLACEHOLDER 922d79db-032b-4ee2-a58c-726a1515c058 PFBsYWNlaG9sZGVyPg0KICA8QWRkSW5WZXJzaW9uPjUuMi4wLjg8L0FkZEluVmVyc2lvbj4NCiAgPElkPjkyMmQ3OWRiLTAzMmItNGVlMi1hNThjLTcyNmExNTE1YzA1ODwvSWQ+DQogIDxFbnRyaWVzPg0KICAgIDxFbnRyeT4NCiAgICAgIDxJZD5mMjQ4MTkzOS00ZWQxLTQ4YWItYmZkZC1mYTU3MWU1YjgxOTI8L0lkPg0KICAgICAgPE5vUGFyPnRydWU8L05vUGFyPg0KICAgICAgPFBlcnNvbk9ubHk+dHJ1ZTwvUGVyc29uT25seT4NCiAgICAgIDxSZWZlcmVuY2VJZD5kNWVkY2FkZS03YmRjLTQzNmUtYjkzMC04ZTVkNDZlZTU0ZDM8L1JlZmVyZW5jZUlk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hbjwvRmlyc3ROYW1lPg0KICAgICAgICAgICAgPExhc3ROYW1lPkJ5YmVlPC9MYXN0TmFtZT4NCiAgICAgICAgICAgIDxNaWRkbGVOYW1lPkwuPC9NaWRkbGV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5YmVlPC9UZXh0Pg0KICAgIDwvVGV4dFVuaXQ+DQogIDwvVGV4dFVuaXRzPg0KPC9QbGFjZWhvbGRlcj4=</w:instrText>
      </w:r>
      <w:r w:rsidR="00BA6215">
        <w:rPr>
          <w:rStyle w:val="Citation"/>
        </w:rPr>
        <w:fldChar w:fldCharType="separate"/>
      </w:r>
      <w:bookmarkStart w:id="3935" w:name="_CTVP001922d79db032b4ee2a58c726a1515c058"/>
      <w:r w:rsidR="0092006B">
        <w:rPr>
          <w:rStyle w:val="Citation"/>
        </w:rPr>
        <w:t>Bybee</w:t>
      </w:r>
      <w:bookmarkEnd w:id="3935"/>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54203b73-719b-418d-ac00-4c261d7261d5 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pvYW48L0ZpcnN0TmFtZT4NCiAgICAgICAgICAgIDxMYXN0TmFtZT5CeWJlZTwvTGFzdE5hbWU+DQogICAgICAgICAgICA8TWlkZGxlTmFtZT5MLjwvTWlkZGxl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jogNzE5KTwvVGV4dD4NCiAgICA8L1RleHRVbml0Pg0KICA8L1RleHRVbml0cz4NCjwvUGxhY2Vob2xkZXI+</w:instrText>
      </w:r>
      <w:r w:rsidR="00BA6215">
        <w:rPr>
          <w:rStyle w:val="Citation"/>
        </w:rPr>
        <w:fldChar w:fldCharType="separate"/>
      </w:r>
      <w:bookmarkStart w:id="3936" w:name="_CTVP00154203b73719b418dac004c261d7261d5"/>
      <w:r w:rsidR="0092006B">
        <w:rPr>
          <w:rStyle w:val="Citation"/>
        </w:rPr>
        <w:t>(2006: 719)</w:t>
      </w:r>
      <w:bookmarkEnd w:id="3936"/>
      <w:r w:rsidR="00BA6215">
        <w:rPr>
          <w:rStyle w:val="Citation"/>
        </w:rPr>
        <w:fldChar w:fldCharType="end"/>
      </w:r>
      <w:r w:rsidR="000931D0" w:rsidRPr="00856563">
        <w:t xml:space="preserve"> </w:t>
      </w:r>
      <w:r w:rsidR="000931D0">
        <w:t>observes</w:t>
      </w:r>
      <w:r w:rsidR="000931D0" w:rsidRPr="00856563">
        <w:t xml:space="preserve">, the phonetic reduction of high-frequency words </w:t>
      </w:r>
      <w:r w:rsidR="00B7093A">
        <w:t>“</w:t>
      </w:r>
      <w:r w:rsidR="000931D0" w:rsidRPr="00856563">
        <w:t>can lead to the establishment of a new construction with its own categories</w:t>
      </w:r>
      <w:r w:rsidR="00B7093A">
        <w:t>”</w:t>
      </w:r>
      <w:r w:rsidR="000931D0" w:rsidRPr="00856563">
        <w:t xml:space="preserve"> and </w:t>
      </w:r>
      <w:r w:rsidR="00B7093A">
        <w:t>“</w:t>
      </w:r>
      <w:r w:rsidR="000931D0" w:rsidRPr="00856563">
        <w:t>the grammaticization of the new construction</w:t>
      </w:r>
      <w:r w:rsidR="00B7093A">
        <w:t>”</w:t>
      </w:r>
      <w:r w:rsidR="000931D0" w:rsidRPr="00856563">
        <w:t>.</w:t>
      </w:r>
      <w:r w:rsidR="000931D0">
        <w:t xml:space="preserve"> One could argue that </w:t>
      </w:r>
      <w:r w:rsidR="00BA6215">
        <w:rPr>
          <w:rStyle w:val="Citation"/>
        </w:rPr>
        <w:fldChar w:fldCharType="begin"/>
      </w:r>
      <w:r w:rsidR="003A5B20">
        <w:rPr>
          <w:rStyle w:val="Citation"/>
        </w:rPr>
        <w:instrText>ADDIN CITAVI.PLACEHOLDER 4a4d7ce3-4200-4b0d-9202-f2860d7e49d2 PFBsYWNlaG9sZGVyPg0KICA8QWRkSW5WZXJzaW9uPjUuMi4wLjg8L0FkZEluVmVyc2lvbj4NCiAgPElkPjRhNGQ3Y2UzLTQyMDAtNGIwZC05MjAyLWYyODYwZDdlNDlkMjwvSWQ+DQogIDxFbnRyaWVzPg0KICAgIDxFbnRyeT4NCiAgICAgIDxJZD40MjViNWNjZC0xZDBhLTQwNjctYTE3My1lMjU4YmQyMmVjZTM8L0lkPg0KICAgICAgPE5vUGFyPnRydWU8L05vUGFyPg0KICAgICAgPFBlcnNvbk9ubHk+dHJ1ZTwvUGVyc29uT25seT4NCiAgICAgIDxSZWZlcmVuY2VJZD5kNWVkY2FkZS03YmRjLTQzNmUtYjkzMC04ZTVkNDZlZTU0ZDM8L1JlZmVyZW5jZUlk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hbjwvRmlyc3ROYW1lPg0KICAgICAgICAgICAgPExhc3ROYW1lPkJ5YmVlPC9MYXN0TmFtZT4NCiAgICAgICAgICAgIDxNaWRkbGVOYW1lPkwuPC9NaWRkbGV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5YmVlPC9UZXh0Pg0KICAgIDwvVGV4dFVuaXQ+DQogIDwvVGV4dFVuaXRzPg0KPC9QbGFjZWhvbGRlcj4=</w:instrText>
      </w:r>
      <w:r w:rsidR="00BA6215">
        <w:rPr>
          <w:rStyle w:val="Citation"/>
        </w:rPr>
        <w:fldChar w:fldCharType="separate"/>
      </w:r>
      <w:bookmarkStart w:id="3937" w:name="_CTVP0014a4d7ce342004b0d9202f2860d7e49d2"/>
      <w:r w:rsidR="0092006B">
        <w:rPr>
          <w:rStyle w:val="Citation"/>
        </w:rPr>
        <w:t>Bybee</w:t>
      </w:r>
      <w:bookmarkEnd w:id="3937"/>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aca524a4-b313-463f-8285-a57b29db6aa3 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pvYW48L0ZpcnN0TmFtZT4NCiAgICAgICAgICAgIDxMYXN0TmFtZT5CeWJlZTwvTGFzdE5hbWU+DQogICAgICAgICAgICA8TWlkZGxlTmFtZT5MLjwvTWlkZGxl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jogNzE5KTwvVGV4dD4NCiAgICA8L1RleHRVbml0Pg0KICA8L1RleHRVbml0cz4NCjwvUGxhY2Vob2xkZXI+</w:instrText>
      </w:r>
      <w:r w:rsidR="00BA6215">
        <w:rPr>
          <w:rStyle w:val="Citation"/>
        </w:rPr>
        <w:fldChar w:fldCharType="separate"/>
      </w:r>
      <w:bookmarkStart w:id="3938" w:name="_CTVP001aca524a4b313463f8285a57b29db6aa3"/>
      <w:r w:rsidR="0092006B">
        <w:rPr>
          <w:rStyle w:val="Citation"/>
        </w:rPr>
        <w:t>(2006: 719)</w:t>
      </w:r>
      <w:bookmarkEnd w:id="3938"/>
      <w:r w:rsidR="00BA6215">
        <w:rPr>
          <w:rStyle w:val="Citation"/>
        </w:rPr>
        <w:fldChar w:fldCharType="end"/>
      </w:r>
      <w:r w:rsidR="000931D0" w:rsidRPr="00856563">
        <w:t xml:space="preserve"> </w:t>
      </w:r>
      <w:r w:rsidR="000931D0">
        <w:t xml:space="preserve">observation also applies </w:t>
      </w:r>
      <w:r w:rsidR="000931D0" w:rsidRPr="00856563">
        <w:t xml:space="preserve">to the high-frequency morpheme </w:t>
      </w:r>
      <w:r w:rsidR="000931D0" w:rsidRPr="00856563">
        <w:rPr>
          <w:rStyle w:val="ChItalBold"/>
        </w:rPr>
        <w:t>punya</w:t>
      </w:r>
      <w:r w:rsidR="000931D0" w:rsidRPr="00856563">
        <w:t xml:space="preserve"> with its variable status between a full verb </w:t>
      </w:r>
      <w:r w:rsidR="00B7093A">
        <w:t>‘</w:t>
      </w:r>
      <w:r w:rsidR="000931D0" w:rsidRPr="00856563">
        <w:t>have</w:t>
      </w:r>
      <w:r w:rsidR="00B7093A">
        <w:t>’</w:t>
      </w:r>
      <w:r w:rsidR="000931D0" w:rsidRPr="00856563">
        <w:t>, a clitic possessi</w:t>
      </w:r>
      <w:r w:rsidR="000931D0">
        <w:t xml:space="preserve">ve marker, and a zero morpheme. That is, the </w:t>
      </w:r>
      <w:r w:rsidR="000931D0" w:rsidRPr="00856563">
        <w:t xml:space="preserve">variable status </w:t>
      </w:r>
      <w:r w:rsidR="000931D0">
        <w:t xml:space="preserve">could be taken as </w:t>
      </w:r>
      <w:r w:rsidR="000931D0" w:rsidRPr="00856563">
        <w:t>an as-yet incomplete grammaticalization</w:t>
      </w:r>
      <w:r w:rsidR="00B82403">
        <w:t xml:space="preserve"> </w:t>
      </w:r>
      <w:r w:rsidR="000931D0" w:rsidRPr="00856563">
        <w:t xml:space="preserve">from the independent lexical item </w:t>
      </w:r>
      <w:r w:rsidR="000931D0" w:rsidRPr="00856563">
        <w:rPr>
          <w:rStyle w:val="ChItalBold"/>
        </w:rPr>
        <w:t>punya</w:t>
      </w:r>
      <w:r w:rsidR="000931D0" w:rsidRPr="00856563">
        <w:t xml:space="preserve"> </w:t>
      </w:r>
      <w:r w:rsidR="00B7093A">
        <w:t>‘</w:t>
      </w:r>
      <w:r w:rsidR="000931D0" w:rsidRPr="00856563">
        <w:t>have</w:t>
      </w:r>
      <w:r w:rsidR="00B7093A">
        <w:t>’</w:t>
      </w:r>
      <w:r w:rsidR="000931D0" w:rsidRPr="00856563">
        <w:t xml:space="preserve"> via the possessive marker </w:t>
      </w:r>
      <w:r w:rsidR="000931D0" w:rsidRPr="00856563">
        <w:rPr>
          <w:rStyle w:val="ChItalBold"/>
        </w:rPr>
        <w:t>punya</w:t>
      </w:r>
      <w:r w:rsidR="000931D0" w:rsidRPr="00856563">
        <w:t xml:space="preserve"> </w:t>
      </w:r>
      <w:r w:rsidR="00B7093A">
        <w:t>‘</w:t>
      </w:r>
      <w:r w:rsidR="000931D0" w:rsidRPr="0099608C">
        <w:rPr>
          <w:rStyle w:val="ChSmallCaps"/>
        </w:rPr>
        <w:t>poss</w:t>
      </w:r>
      <w:r w:rsidR="00B7093A">
        <w:t>’</w:t>
      </w:r>
      <w:r w:rsidR="000931D0" w:rsidRPr="00856563">
        <w:t xml:space="preserve"> into a </w:t>
      </w:r>
      <w:r w:rsidR="000931D0">
        <w:t>clitic</w:t>
      </w:r>
      <w:r w:rsidR="000931D0" w:rsidRPr="00856563">
        <w:t xml:space="preserve"> </w:t>
      </w:r>
      <w:r w:rsidR="000931D0" w:rsidRPr="00B52E03">
        <w:rPr>
          <w:rStyle w:val="ChItalBold"/>
        </w:rPr>
        <w:t>=p</w:t>
      </w:r>
      <w:r w:rsidR="000931D0" w:rsidRPr="00856563">
        <w:t xml:space="preserve"> </w:t>
      </w:r>
      <w:r w:rsidR="00B7093A">
        <w:t>‘</w:t>
      </w:r>
      <w:r w:rsidR="000931D0" w:rsidRPr="0099608C">
        <w:rPr>
          <w:rStyle w:val="ChSmallCaps"/>
        </w:rPr>
        <w:t>poss</w:t>
      </w:r>
      <w:r w:rsidR="00B7093A">
        <w:t>’</w:t>
      </w:r>
      <w:r w:rsidR="000931D0" w:rsidRPr="00856563">
        <w:t xml:space="preserve"> or a new possessive construction without overt marker.</w:t>
      </w:r>
      <w:r w:rsidR="008700CE">
        <w:rPr>
          <w:rStyle w:val="FootnoteReference"/>
        </w:rPr>
        <w:footnoteReference w:id="213"/>
      </w:r>
    </w:p>
    <w:p w14:paraId="428E8EE5" w14:textId="0124B767" w:rsidR="000931D0" w:rsidRDefault="000931D0" w:rsidP="00FE353B">
      <w:pPr>
        <w:pStyle w:val="Body0515after"/>
      </w:pPr>
      <w:r>
        <w:t xml:space="preserve">In the corpus, the reductions of the possessive marker to </w:t>
      </w:r>
      <w:r w:rsidRPr="00856563">
        <w:t xml:space="preserve">the </w:t>
      </w:r>
      <w:r>
        <w:t xml:space="preserve">clitic </w:t>
      </w:r>
      <w:r w:rsidRPr="008D0D7E">
        <w:rPr>
          <w:rStyle w:val="ChItalBold"/>
        </w:rPr>
        <w:t>=</w:t>
      </w:r>
      <w:r w:rsidRPr="00856563">
        <w:rPr>
          <w:rStyle w:val="ChItalBold"/>
        </w:rPr>
        <w:t>p</w:t>
      </w:r>
      <w:r w:rsidRPr="00856563">
        <w:t xml:space="preserve"> </w:t>
      </w:r>
      <w:r w:rsidR="00B7093A">
        <w:t>‘</w:t>
      </w:r>
      <w:r w:rsidRPr="0099608C">
        <w:rPr>
          <w:rStyle w:val="ChSmallCaps"/>
        </w:rPr>
        <w:t>poss</w:t>
      </w:r>
      <w:r w:rsidR="00B7093A">
        <w:t>’</w:t>
      </w:r>
      <w:r w:rsidRPr="00856563">
        <w:t xml:space="preserve"> </w:t>
      </w:r>
      <w:r>
        <w:t xml:space="preserve">or a zero morpheme </w:t>
      </w:r>
      <w:r w:rsidRPr="00856563">
        <w:t>occu</w:t>
      </w:r>
      <w:r>
        <w:t xml:space="preserve">r with about the same frequency. </w:t>
      </w:r>
      <w:r w:rsidR="008B7107">
        <w:t xml:space="preserve">Typically, the two </w:t>
      </w:r>
      <w:r>
        <w:t xml:space="preserve">constructions occur when the possessor is </w:t>
      </w:r>
      <w:r w:rsidR="00B8488A">
        <w:t xml:space="preserve">expressed with </w:t>
      </w:r>
      <w:r>
        <w:t xml:space="preserve">a short singular </w:t>
      </w:r>
      <w:r w:rsidR="00B50220">
        <w:t>personal pronoun</w:t>
      </w:r>
      <w:r>
        <w:t xml:space="preserve">. </w:t>
      </w:r>
      <w:r w:rsidRPr="00856563">
        <w:t xml:space="preserve">It remains to be seen whether and to what extent over time (1) one of the constructions is going to become dominant, and (2) </w:t>
      </w:r>
      <w:r>
        <w:t xml:space="preserve">one or both constructions are going to occur with possessors encoded by the </w:t>
      </w:r>
      <w:r w:rsidRPr="00856563">
        <w:t xml:space="preserve">plural </w:t>
      </w:r>
      <w:r w:rsidR="00B50220">
        <w:t>personal pronoun</w:t>
      </w:r>
      <w:r w:rsidRPr="00856563">
        <w:t xml:space="preserve">s </w:t>
      </w:r>
      <w:r w:rsidR="00B8488A">
        <w:t>or</w:t>
      </w:r>
      <w:r w:rsidRPr="00856563">
        <w:t xml:space="preserve"> common nouns.</w:t>
      </w:r>
      <w:r>
        <w:t xml:space="preserve"> Such developments could be taken as an indication of a grammaticalization process of the </w:t>
      </w:r>
      <w:r w:rsidR="00B81F2A">
        <w:t>possessive</w:t>
      </w:r>
      <w:r>
        <w:t xml:space="preserve"> marker.</w:t>
      </w:r>
    </w:p>
    <w:p w14:paraId="720CBD22" w14:textId="77777777" w:rsidR="000931D0" w:rsidRDefault="000931D0" w:rsidP="000931D0">
      <w:pPr>
        <w:pStyle w:val="Heading2"/>
      </w:pPr>
      <w:bookmarkStart w:id="3940" w:name="_Ref340732512"/>
      <w:bookmarkStart w:id="3941" w:name="_Toc342590126"/>
      <w:bookmarkStart w:id="3942" w:name="_Toc353454813"/>
      <w:bookmarkStart w:id="3943" w:name="_Toc440455679"/>
      <w:r>
        <w:t xml:space="preserve">Realizations of </w:t>
      </w:r>
      <w:r w:rsidRPr="0099608C">
        <w:rPr>
          <w:rStyle w:val="ChSmallCaps"/>
        </w:rPr>
        <w:t>possr-np</w:t>
      </w:r>
      <w:r>
        <w:t xml:space="preserve"> and </w:t>
      </w:r>
      <w:r w:rsidRPr="0099608C">
        <w:rPr>
          <w:rStyle w:val="ChSmallCaps"/>
        </w:rPr>
        <w:t>possm-np</w:t>
      </w:r>
      <w:bookmarkEnd w:id="3850"/>
      <w:bookmarkEnd w:id="3940"/>
      <w:bookmarkEnd w:id="3941"/>
      <w:bookmarkEnd w:id="3942"/>
      <w:bookmarkEnd w:id="3943"/>
    </w:p>
    <w:p w14:paraId="6DC0A84D" w14:textId="2C5EF20C" w:rsidR="000931D0" w:rsidRDefault="000931D0" w:rsidP="000931D0">
      <w:pPr>
        <w:pStyle w:val="Body0015after"/>
      </w:pPr>
      <w:r>
        <w:t>This section discusses the different realizations of the possessor and possessum noun phrases in adnominal possessive constructions. The syntactic categories that can take the possessor or possessum slot</w:t>
      </w:r>
      <w:r w:rsidR="002C0023">
        <w:t>s</w:t>
      </w:r>
      <w:r>
        <w:t>, together with their semantic properties are discussed in §</w:t>
      </w:r>
      <w:r>
        <w:fldChar w:fldCharType="begin"/>
      </w:r>
      <w:r>
        <w:instrText xml:space="preserve"> REF _Ref340649443 \w \h </w:instrText>
      </w:r>
      <w:r>
        <w:fldChar w:fldCharType="separate"/>
      </w:r>
      <w:r w:rsidR="00154D81">
        <w:rPr>
          <w:cs/>
        </w:rPr>
        <w:t>‎</w:t>
      </w:r>
      <w:r w:rsidR="00154D81">
        <w:t>9.2.1.1</w:t>
      </w:r>
      <w:r>
        <w:fldChar w:fldCharType="end"/>
      </w:r>
      <w:r>
        <w:t xml:space="preserve">. </w:t>
      </w:r>
      <w:r w:rsidR="00B81F2A">
        <w:t>Elision</w:t>
      </w:r>
      <w:r>
        <w:t xml:space="preserve"> of the possessum noun phrase is described in §</w:t>
      </w:r>
      <w:r>
        <w:fldChar w:fldCharType="begin"/>
      </w:r>
      <w:r>
        <w:instrText xml:space="preserve"> REF _Ref340649444 \w \h </w:instrText>
      </w:r>
      <w:r>
        <w:fldChar w:fldCharType="separate"/>
      </w:r>
      <w:r w:rsidR="00154D81">
        <w:rPr>
          <w:cs/>
        </w:rPr>
        <w:t>‎</w:t>
      </w:r>
      <w:r w:rsidR="00154D81">
        <w:t>9.2.1.2</w:t>
      </w:r>
      <w:r>
        <w:fldChar w:fldCharType="end"/>
      </w:r>
      <w:r>
        <w:t>, followed by a brief discussion of recursive possessive constructions in §</w:t>
      </w:r>
      <w:r>
        <w:fldChar w:fldCharType="begin"/>
      </w:r>
      <w:r>
        <w:instrText xml:space="preserve"> REF _Ref340649448 \w \h </w:instrText>
      </w:r>
      <w:r>
        <w:fldChar w:fldCharType="separate"/>
      </w:r>
      <w:r w:rsidR="00154D81">
        <w:rPr>
          <w:cs/>
        </w:rPr>
        <w:t>‎</w:t>
      </w:r>
      <w:r w:rsidR="00154D81">
        <w:t>9.2.1.3</w:t>
      </w:r>
      <w:r>
        <w:fldChar w:fldCharType="end"/>
      </w:r>
      <w:r>
        <w:t>.</w:t>
      </w:r>
    </w:p>
    <w:p w14:paraId="130581FE" w14:textId="77777777" w:rsidR="000931D0" w:rsidRDefault="000931D0" w:rsidP="000931D0">
      <w:pPr>
        <w:pStyle w:val="Heading4"/>
      </w:pPr>
      <w:bookmarkStart w:id="3944" w:name="_Ref340649443"/>
      <w:r>
        <w:t>Syntactic and semantic properties</w:t>
      </w:r>
      <w:bookmarkEnd w:id="3944"/>
    </w:p>
    <w:p w14:paraId="5558B607" w14:textId="77777777" w:rsidR="000931D0" w:rsidRDefault="000931D0" w:rsidP="00FE353B">
      <w:pPr>
        <w:pStyle w:val="Body0000after"/>
      </w:pPr>
      <w:r>
        <w:t xml:space="preserve">In adnominal possessive constructions, the possessor and/or possessum can be expressed by lexical nouns as in </w:t>
      </w:r>
      <w:r>
        <w:fldChar w:fldCharType="begin"/>
      </w:r>
      <w:r>
        <w:instrText xml:space="preserve"> REF _Ref339635922 \h </w:instrText>
      </w:r>
      <w:r>
        <w:fldChar w:fldCharType="separate"/>
      </w:r>
      <w:r w:rsidR="00154D81" w:rsidRPr="00856563">
        <w:t>(</w:t>
      </w:r>
      <w:r w:rsidR="00154D81">
        <w:rPr>
          <w:noProof/>
        </w:rPr>
        <w:t>17</w:t>
      </w:r>
      <w:r w:rsidR="00154D81" w:rsidRPr="00856563">
        <w:t>)</w:t>
      </w:r>
      <w:r>
        <w:fldChar w:fldCharType="end"/>
      </w:r>
      <w:r>
        <w:t xml:space="preserve"> and </w:t>
      </w:r>
      <w:r>
        <w:fldChar w:fldCharType="begin"/>
      </w:r>
      <w:r>
        <w:instrText xml:space="preserve"> REF _Ref339635926 \h </w:instrText>
      </w:r>
      <w:r>
        <w:fldChar w:fldCharType="separate"/>
      </w:r>
      <w:r w:rsidR="00154D81" w:rsidRPr="00856563">
        <w:t>(</w:t>
      </w:r>
      <w:r w:rsidR="00154D81">
        <w:rPr>
          <w:noProof/>
        </w:rPr>
        <w:t>18</w:t>
      </w:r>
      <w:r w:rsidR="00154D81" w:rsidRPr="00856563">
        <w:t>)</w:t>
      </w:r>
      <w:r>
        <w:fldChar w:fldCharType="end"/>
      </w:r>
      <w:r>
        <w:t xml:space="preserve">, by demonstratives as in </w:t>
      </w:r>
      <w:r>
        <w:fldChar w:fldCharType="begin"/>
      </w:r>
      <w:r>
        <w:instrText xml:space="preserve"> REF _Ref339635931 \h </w:instrText>
      </w:r>
      <w:r>
        <w:fldChar w:fldCharType="separate"/>
      </w:r>
      <w:r w:rsidR="00154D81" w:rsidRPr="00856563">
        <w:t>(</w:t>
      </w:r>
      <w:r w:rsidR="00154D81">
        <w:rPr>
          <w:noProof/>
        </w:rPr>
        <w:t>19</w:t>
      </w:r>
      <w:r w:rsidR="00154D81" w:rsidRPr="00856563">
        <w:t>)</w:t>
      </w:r>
      <w:r>
        <w:fldChar w:fldCharType="end"/>
      </w:r>
      <w:r>
        <w:t xml:space="preserve"> and </w:t>
      </w:r>
      <w:r>
        <w:fldChar w:fldCharType="begin"/>
      </w:r>
      <w:r>
        <w:instrText xml:space="preserve"> REF _Ref339635943 \h </w:instrText>
      </w:r>
      <w:r>
        <w:fldChar w:fldCharType="separate"/>
      </w:r>
      <w:r w:rsidR="00154D81" w:rsidRPr="00856563">
        <w:t>(</w:t>
      </w:r>
      <w:r w:rsidR="00154D81">
        <w:rPr>
          <w:noProof/>
        </w:rPr>
        <w:t>20</w:t>
      </w:r>
      <w:r w:rsidR="00154D81" w:rsidRPr="00856563">
        <w:t>)</w:t>
      </w:r>
      <w:r>
        <w:fldChar w:fldCharType="end"/>
      </w:r>
      <w:r>
        <w:t xml:space="preserve">, or by noun phrases as in </w:t>
      </w:r>
      <w:r>
        <w:fldChar w:fldCharType="begin"/>
      </w:r>
      <w:r>
        <w:instrText xml:space="preserve"> REF _Ref339635937 \h </w:instrText>
      </w:r>
      <w:r>
        <w:fldChar w:fldCharType="separate"/>
      </w:r>
      <w:r w:rsidR="00154D81" w:rsidRPr="00856563">
        <w:t>(</w:t>
      </w:r>
      <w:r w:rsidR="00154D81">
        <w:rPr>
          <w:noProof/>
        </w:rPr>
        <w:t>21</w:t>
      </w:r>
      <w:r w:rsidR="00154D81" w:rsidRPr="00856563">
        <w:t>)</w:t>
      </w:r>
      <w:r>
        <w:fldChar w:fldCharType="end"/>
      </w:r>
      <w:r>
        <w:t xml:space="preserve"> to </w:t>
      </w:r>
      <w:r>
        <w:fldChar w:fldCharType="begin"/>
      </w:r>
      <w:r>
        <w:instrText xml:space="preserve"> REF _Ref339635947 \h </w:instrText>
      </w:r>
      <w:r>
        <w:fldChar w:fldCharType="separate"/>
      </w:r>
      <w:r w:rsidR="00154D81" w:rsidRPr="00856563">
        <w:t>(</w:t>
      </w:r>
      <w:r w:rsidR="00154D81">
        <w:rPr>
          <w:noProof/>
        </w:rPr>
        <w:t>26</w:t>
      </w:r>
      <w:r w:rsidR="00154D81" w:rsidRPr="00856563">
        <w:t>)</w:t>
      </w:r>
      <w:r>
        <w:fldChar w:fldCharType="end"/>
      </w:r>
      <w:r>
        <w:t xml:space="preserve">. Further, the possessor can be encoded by a </w:t>
      </w:r>
      <w:r w:rsidR="008025AB">
        <w:t xml:space="preserve">personal </w:t>
      </w:r>
      <w:r>
        <w:t xml:space="preserve">pronoun as in </w:t>
      </w:r>
      <w:r>
        <w:fldChar w:fldCharType="begin"/>
      </w:r>
      <w:r>
        <w:instrText xml:space="preserve"> REF _Ref339635945 \h </w:instrText>
      </w:r>
      <w:r>
        <w:fldChar w:fldCharType="separate"/>
      </w:r>
      <w:r w:rsidR="00154D81" w:rsidRPr="00856563">
        <w:t>(</w:t>
      </w:r>
      <w:r w:rsidR="00154D81">
        <w:rPr>
          <w:noProof/>
        </w:rPr>
        <w:t>23</w:t>
      </w:r>
      <w:r w:rsidR="00154D81" w:rsidRPr="00856563">
        <w:t>)</w:t>
      </w:r>
      <w:r>
        <w:fldChar w:fldCharType="end"/>
      </w:r>
      <w:r>
        <w:t xml:space="preserve"> to </w:t>
      </w:r>
      <w:r>
        <w:fldChar w:fldCharType="begin"/>
      </w:r>
      <w:r>
        <w:instrText xml:space="preserve"> REF _Ref339635947 \h </w:instrText>
      </w:r>
      <w:r>
        <w:fldChar w:fldCharType="separate"/>
      </w:r>
      <w:r w:rsidR="00154D81" w:rsidRPr="00856563">
        <w:t>(</w:t>
      </w:r>
      <w:r w:rsidR="00154D81">
        <w:rPr>
          <w:noProof/>
        </w:rPr>
        <w:t>26</w:t>
      </w:r>
      <w:r w:rsidR="00154D81" w:rsidRPr="00856563">
        <w:t>)</w:t>
      </w:r>
      <w:r>
        <w:fldChar w:fldCharType="end"/>
      </w:r>
      <w:r>
        <w:t xml:space="preserve">. </w:t>
      </w:r>
      <w:r w:rsidRPr="00856563">
        <w:t>Semantically</w:t>
      </w:r>
      <w:r>
        <w:t>,</w:t>
      </w:r>
      <w:r w:rsidRPr="00856563">
        <w:t xml:space="preserve"> the possessor </w:t>
      </w:r>
      <w:r>
        <w:t xml:space="preserve">and the possessum </w:t>
      </w:r>
      <w:r w:rsidRPr="00856563">
        <w:t xml:space="preserve">can be human as in </w:t>
      </w:r>
      <w:r w:rsidRPr="00856563">
        <w:fldChar w:fldCharType="begin"/>
      </w:r>
      <w:r w:rsidRPr="00856563">
        <w:instrText xml:space="preserve"> REF _Ref282076024 \h </w:instrText>
      </w:r>
      <w:r w:rsidRPr="00856563">
        <w:fldChar w:fldCharType="separate"/>
      </w:r>
      <w:r w:rsidR="00154D81" w:rsidRPr="00856563">
        <w:t>(</w:t>
      </w:r>
      <w:r w:rsidR="00154D81">
        <w:rPr>
          <w:noProof/>
        </w:rPr>
        <w:t>17</w:t>
      </w:r>
      <w:r w:rsidRPr="00856563">
        <w:fldChar w:fldCharType="end"/>
      </w:r>
      <w:r>
        <w:t xml:space="preserve">), </w:t>
      </w:r>
      <w:r w:rsidRPr="00856563">
        <w:t xml:space="preserve">nonhuman animate as in </w:t>
      </w:r>
      <w:r>
        <w:fldChar w:fldCharType="begin"/>
      </w:r>
      <w:r>
        <w:instrText xml:space="preserve"> REF _Ref336676246 \h </w:instrText>
      </w:r>
      <w:r>
        <w:fldChar w:fldCharType="separate"/>
      </w:r>
      <w:r w:rsidR="00154D81" w:rsidRPr="00856563">
        <w:t>(</w:t>
      </w:r>
      <w:r w:rsidR="00154D81">
        <w:rPr>
          <w:noProof/>
        </w:rPr>
        <w:t>18</w:t>
      </w:r>
      <w:r>
        <w:fldChar w:fldCharType="end"/>
      </w:r>
      <w:r>
        <w:t>)</w:t>
      </w:r>
      <w:r w:rsidRPr="00856563">
        <w:t xml:space="preserve">, or inanimate as in </w:t>
      </w:r>
      <w:r>
        <w:fldChar w:fldCharType="begin"/>
      </w:r>
      <w:r>
        <w:instrText xml:space="preserve"> REF _Ref336676247 \h </w:instrText>
      </w:r>
      <w:r>
        <w:fldChar w:fldCharType="separate"/>
      </w:r>
      <w:r w:rsidR="00154D81" w:rsidRPr="00856563">
        <w:t>(</w:t>
      </w:r>
      <w:r w:rsidR="00154D81">
        <w:rPr>
          <w:noProof/>
        </w:rPr>
        <w:t>27</w:t>
      </w:r>
      <w:r>
        <w:fldChar w:fldCharType="end"/>
      </w:r>
      <w:r>
        <w:t>), respectively</w:t>
      </w:r>
      <w:r w:rsidRPr="00856563">
        <w:t>.</w:t>
      </w:r>
    </w:p>
    <w:p w14:paraId="474C12B1" w14:textId="77777777" w:rsidR="000931D0" w:rsidRDefault="000931D0" w:rsidP="00FE353B">
      <w:pPr>
        <w:pStyle w:val="Body0505after"/>
      </w:pPr>
      <w:r>
        <w:t xml:space="preserve">In </w:t>
      </w:r>
      <w:r>
        <w:fldChar w:fldCharType="begin"/>
      </w:r>
      <w:r>
        <w:instrText xml:space="preserve"> REF _Ref339635922 \h </w:instrText>
      </w:r>
      <w:r>
        <w:fldChar w:fldCharType="separate"/>
      </w:r>
      <w:r w:rsidR="00154D81" w:rsidRPr="00856563">
        <w:t>(</w:t>
      </w:r>
      <w:r w:rsidR="00154D81">
        <w:rPr>
          <w:noProof/>
        </w:rPr>
        <w:t>17</w:t>
      </w:r>
      <w:r w:rsidR="00154D81" w:rsidRPr="00856563">
        <w:t>)</w:t>
      </w:r>
      <w:r>
        <w:fldChar w:fldCharType="end"/>
      </w:r>
      <w:r>
        <w:t xml:space="preserve"> and </w:t>
      </w:r>
      <w:r>
        <w:fldChar w:fldCharType="begin"/>
      </w:r>
      <w:r>
        <w:instrText xml:space="preserve"> REF _Ref339635926 \h </w:instrText>
      </w:r>
      <w:r>
        <w:fldChar w:fldCharType="separate"/>
      </w:r>
      <w:r w:rsidR="00154D81" w:rsidRPr="00856563">
        <w:t>(</w:t>
      </w:r>
      <w:r w:rsidR="00154D81">
        <w:rPr>
          <w:noProof/>
        </w:rPr>
        <w:t>18</w:t>
      </w:r>
      <w:r w:rsidR="00154D81" w:rsidRPr="00856563">
        <w:t>)</w:t>
      </w:r>
      <w:r>
        <w:fldChar w:fldCharType="end"/>
      </w:r>
      <w:r>
        <w:t>, the possessor and the possessum are expressed by lexical nouns</w:t>
      </w:r>
      <w:r w:rsidRPr="00081ED9">
        <w:t>.</w:t>
      </w:r>
    </w:p>
    <w:p w14:paraId="4C75FC92" w14:textId="77777777" w:rsidR="000931D0" w:rsidRDefault="000931D0" w:rsidP="000931D0">
      <w:pPr>
        <w:pStyle w:val="ExampleTitle"/>
      </w:pPr>
      <w:r>
        <w:t>Lexical nouns expressing the possessor / possessum</w:t>
      </w:r>
    </w:p>
    <w:tbl>
      <w:tblPr>
        <w:tblW w:w="4602" w:type="dxa"/>
        <w:tblCellMar>
          <w:left w:w="42" w:type="dxa"/>
          <w:right w:w="42" w:type="dxa"/>
        </w:tblCellMar>
        <w:tblLook w:val="01E0" w:firstRow="1" w:lastRow="1" w:firstColumn="1" w:lastColumn="1" w:noHBand="0" w:noVBand="0"/>
      </w:tblPr>
      <w:tblGrid>
        <w:gridCol w:w="709"/>
        <w:gridCol w:w="489"/>
        <w:gridCol w:w="562"/>
        <w:gridCol w:w="995"/>
        <w:gridCol w:w="651"/>
        <w:gridCol w:w="567"/>
        <w:gridCol w:w="629"/>
      </w:tblGrid>
      <w:tr w:rsidR="00AC23C4" w:rsidRPr="006B541C" w14:paraId="2D8A3755" w14:textId="77777777" w:rsidTr="00AC23C4">
        <w:tc>
          <w:tcPr>
            <w:tcW w:w="709" w:type="dxa"/>
            <w:shd w:val="clear" w:color="auto" w:fill="auto"/>
          </w:tcPr>
          <w:p w14:paraId="656758EF" w14:textId="77777777" w:rsidR="000931D0" w:rsidRPr="00E92AD6" w:rsidRDefault="000931D0" w:rsidP="001D04AF">
            <w:pPr>
              <w:pStyle w:val="O0Nwnext"/>
            </w:pPr>
            <w:bookmarkStart w:id="3945" w:name="_Ref282076024"/>
            <w:bookmarkStart w:id="3946" w:name="_Ref339635922"/>
            <w:r w:rsidRPr="00856563">
              <w:t>(</w:t>
            </w:r>
            <w:fldSimple w:instr=" SEQ ( \* ARABIC \s 1 ">
              <w:r w:rsidR="00154D81">
                <w:rPr>
                  <w:noProof/>
                </w:rPr>
                <w:t>17</w:t>
              </w:r>
            </w:fldSimple>
            <w:bookmarkEnd w:id="3945"/>
            <w:r w:rsidRPr="00856563">
              <w:t>)</w:t>
            </w:r>
            <w:bookmarkEnd w:id="3946"/>
          </w:p>
        </w:tc>
        <w:tc>
          <w:tcPr>
            <w:tcW w:w="489" w:type="dxa"/>
            <w:shd w:val="clear" w:color="auto" w:fill="auto"/>
          </w:tcPr>
          <w:p w14:paraId="48CBB83E" w14:textId="77777777" w:rsidR="000931D0" w:rsidRPr="00572AE2" w:rsidRDefault="000931D0" w:rsidP="001D04AF">
            <w:pPr>
              <w:pStyle w:val="Text"/>
            </w:pPr>
            <w:r w:rsidRPr="00572AE2">
              <w:t>sa</w:t>
            </w:r>
          </w:p>
        </w:tc>
        <w:tc>
          <w:tcPr>
            <w:tcW w:w="562" w:type="dxa"/>
            <w:shd w:val="clear" w:color="auto" w:fill="auto"/>
          </w:tcPr>
          <w:p w14:paraId="4A68002F" w14:textId="77777777" w:rsidR="000931D0" w:rsidRPr="00572AE2" w:rsidRDefault="000931D0" w:rsidP="001D04AF">
            <w:pPr>
              <w:pStyle w:val="Text"/>
            </w:pPr>
            <w:r w:rsidRPr="00572AE2">
              <w:t>masi</w:t>
            </w:r>
          </w:p>
        </w:tc>
        <w:tc>
          <w:tcPr>
            <w:tcW w:w="995" w:type="dxa"/>
            <w:shd w:val="clear" w:color="auto" w:fill="auto"/>
          </w:tcPr>
          <w:p w14:paraId="12DBE6DD" w14:textId="77777777" w:rsidR="000931D0" w:rsidRPr="00572AE2" w:rsidRDefault="000931D0" w:rsidP="001D04AF">
            <w:pPr>
              <w:pStyle w:val="Text"/>
            </w:pPr>
            <w:r w:rsidRPr="00572AE2">
              <w:t>ingat</w:t>
            </w:r>
          </w:p>
        </w:tc>
        <w:tc>
          <w:tcPr>
            <w:tcW w:w="651" w:type="dxa"/>
            <w:shd w:val="clear" w:color="auto" w:fill="auto"/>
          </w:tcPr>
          <w:p w14:paraId="19347352" w14:textId="77777777" w:rsidR="000931D0" w:rsidRPr="006D25F0" w:rsidRDefault="000931D0" w:rsidP="001D04AF">
            <w:pPr>
              <w:pStyle w:val="Text"/>
              <w:rPr>
                <w:rStyle w:val="ChBlueBold"/>
              </w:rPr>
            </w:pPr>
            <w:r w:rsidRPr="006D25F0">
              <w:rPr>
                <w:rStyle w:val="ChBlueBold"/>
              </w:rPr>
              <w:t>bapa</w:t>
            </w:r>
          </w:p>
        </w:tc>
        <w:tc>
          <w:tcPr>
            <w:tcW w:w="567" w:type="dxa"/>
            <w:shd w:val="clear" w:color="auto" w:fill="auto"/>
          </w:tcPr>
          <w:p w14:paraId="0C38CBC3" w14:textId="77777777" w:rsidR="000931D0" w:rsidRPr="006D25F0" w:rsidRDefault="000931D0" w:rsidP="001D04AF">
            <w:pPr>
              <w:pStyle w:val="Text"/>
              <w:rPr>
                <w:rStyle w:val="ChBlueBold"/>
              </w:rPr>
            </w:pPr>
            <w:r w:rsidRPr="006D25F0">
              <w:rPr>
                <w:rStyle w:val="ChBlueBold"/>
              </w:rPr>
              <w:t>pu</w:t>
            </w:r>
          </w:p>
        </w:tc>
        <w:tc>
          <w:tcPr>
            <w:tcW w:w="629" w:type="dxa"/>
            <w:shd w:val="clear" w:color="auto" w:fill="auto"/>
          </w:tcPr>
          <w:p w14:paraId="79EDA970" w14:textId="77777777" w:rsidR="000931D0" w:rsidRPr="006D25F0" w:rsidRDefault="000931D0" w:rsidP="001D04AF">
            <w:pPr>
              <w:pStyle w:val="Text"/>
              <w:rPr>
                <w:rStyle w:val="ChBlueBold"/>
              </w:rPr>
            </w:pPr>
            <w:r w:rsidRPr="006D25F0">
              <w:rPr>
                <w:rStyle w:val="ChBlueBold"/>
              </w:rPr>
              <w:t>muka</w:t>
            </w:r>
          </w:p>
        </w:tc>
      </w:tr>
      <w:tr w:rsidR="00AC23C4" w:rsidRPr="00AC23C4" w14:paraId="01B6C845" w14:textId="77777777" w:rsidTr="00AC23C4">
        <w:tc>
          <w:tcPr>
            <w:tcW w:w="709" w:type="dxa"/>
            <w:shd w:val="clear" w:color="auto" w:fill="auto"/>
          </w:tcPr>
          <w:p w14:paraId="2A798548" w14:textId="77777777" w:rsidR="000931D0" w:rsidRPr="00572AE2" w:rsidRDefault="000931D0" w:rsidP="001D04AF">
            <w:pPr>
              <w:pStyle w:val="GlossEng"/>
            </w:pPr>
          </w:p>
        </w:tc>
        <w:tc>
          <w:tcPr>
            <w:tcW w:w="489" w:type="dxa"/>
            <w:shd w:val="clear" w:color="auto" w:fill="auto"/>
          </w:tcPr>
          <w:p w14:paraId="12FAE6FD" w14:textId="77777777" w:rsidR="000931D0" w:rsidRPr="0099608C" w:rsidRDefault="000931D0" w:rsidP="001D04AF">
            <w:pPr>
              <w:pStyle w:val="GlossEng"/>
              <w:rPr>
                <w:rStyle w:val="ChSmallCaps"/>
              </w:rPr>
            </w:pPr>
            <w:r w:rsidRPr="0099608C">
              <w:rPr>
                <w:rStyle w:val="ChSmallCaps"/>
              </w:rPr>
              <w:t>1sg</w:t>
            </w:r>
          </w:p>
        </w:tc>
        <w:tc>
          <w:tcPr>
            <w:tcW w:w="562" w:type="dxa"/>
            <w:shd w:val="clear" w:color="auto" w:fill="auto"/>
          </w:tcPr>
          <w:p w14:paraId="3E7C247E" w14:textId="77777777" w:rsidR="000931D0" w:rsidRPr="00572AE2" w:rsidRDefault="000931D0" w:rsidP="001D04AF">
            <w:pPr>
              <w:pStyle w:val="GlossEng"/>
            </w:pPr>
            <w:r w:rsidRPr="00572AE2">
              <w:t>still</w:t>
            </w:r>
          </w:p>
        </w:tc>
        <w:tc>
          <w:tcPr>
            <w:tcW w:w="995" w:type="dxa"/>
            <w:shd w:val="clear" w:color="auto" w:fill="auto"/>
          </w:tcPr>
          <w:p w14:paraId="3B90D289" w14:textId="77777777" w:rsidR="000931D0" w:rsidRPr="00572AE2" w:rsidRDefault="000931D0" w:rsidP="001D04AF">
            <w:pPr>
              <w:pStyle w:val="GlossEng"/>
            </w:pPr>
            <w:r w:rsidRPr="00572AE2">
              <w:t>remember</w:t>
            </w:r>
          </w:p>
        </w:tc>
        <w:tc>
          <w:tcPr>
            <w:tcW w:w="651" w:type="dxa"/>
            <w:shd w:val="clear" w:color="auto" w:fill="auto"/>
          </w:tcPr>
          <w:p w14:paraId="3DE9A6AA" w14:textId="77777777" w:rsidR="000931D0" w:rsidRPr="00572AE2" w:rsidRDefault="000931D0" w:rsidP="001D04AF">
            <w:pPr>
              <w:pStyle w:val="GlossEng"/>
            </w:pPr>
            <w:r w:rsidRPr="00572AE2">
              <w:t>father</w:t>
            </w:r>
          </w:p>
        </w:tc>
        <w:tc>
          <w:tcPr>
            <w:tcW w:w="567" w:type="dxa"/>
            <w:shd w:val="clear" w:color="auto" w:fill="auto"/>
          </w:tcPr>
          <w:p w14:paraId="47AB99E1" w14:textId="77777777" w:rsidR="000931D0" w:rsidRPr="0099608C" w:rsidRDefault="000931D0" w:rsidP="001D04AF">
            <w:pPr>
              <w:pStyle w:val="GlossEng"/>
              <w:rPr>
                <w:rStyle w:val="ChSmallCaps"/>
              </w:rPr>
            </w:pPr>
            <w:r w:rsidRPr="0099608C">
              <w:rPr>
                <w:rStyle w:val="ChSmallCaps"/>
              </w:rPr>
              <w:t>poss</w:t>
            </w:r>
          </w:p>
        </w:tc>
        <w:tc>
          <w:tcPr>
            <w:tcW w:w="629" w:type="dxa"/>
            <w:shd w:val="clear" w:color="auto" w:fill="auto"/>
          </w:tcPr>
          <w:p w14:paraId="1D3B2994" w14:textId="77777777" w:rsidR="000931D0" w:rsidRPr="00572AE2" w:rsidRDefault="000931D0" w:rsidP="001D04AF">
            <w:pPr>
              <w:pStyle w:val="GlossEng"/>
            </w:pPr>
            <w:r w:rsidRPr="00572AE2">
              <w:t>front</w:t>
            </w:r>
          </w:p>
        </w:tc>
      </w:tr>
    </w:tbl>
    <w:p w14:paraId="5C2DA6B4" w14:textId="38AADB0E" w:rsidR="000931D0" w:rsidRDefault="00B7093A" w:rsidP="000931D0">
      <w:pPr>
        <w:pStyle w:val="FreeTranslEng"/>
      </w:pPr>
      <w:r>
        <w:t>‘</w:t>
      </w:r>
      <w:r w:rsidR="000931D0">
        <w:t xml:space="preserve">I still remember </w:t>
      </w:r>
      <w:r w:rsidR="000931D0" w:rsidRPr="00443090">
        <w:rPr>
          <w:rStyle w:val="ChBlueBold"/>
        </w:rPr>
        <w:t>father</w:t>
      </w:r>
      <w:r>
        <w:rPr>
          <w:rStyle w:val="ChBlueBold"/>
        </w:rPr>
        <w:t>’</w:t>
      </w:r>
      <w:r w:rsidR="000931D0" w:rsidRPr="00443090">
        <w:rPr>
          <w:rStyle w:val="ChBlueBold"/>
        </w:rPr>
        <w:t>s face</w:t>
      </w:r>
      <w:r>
        <w:t>’</w:t>
      </w:r>
      <w:r w:rsidR="000931D0">
        <w:t xml:space="preserve"> </w:t>
      </w:r>
      <w:r w:rsidR="000931D0" w:rsidRPr="00443090">
        <w:rPr>
          <w:rStyle w:val="ExampleSource"/>
        </w:rPr>
        <w:t>[080922-001a-CvPh.1307]</w:t>
      </w:r>
    </w:p>
    <w:tbl>
      <w:tblPr>
        <w:tblW w:w="3921" w:type="dxa"/>
        <w:tblCellMar>
          <w:left w:w="40" w:type="dxa"/>
          <w:right w:w="40" w:type="dxa"/>
        </w:tblCellMar>
        <w:tblLook w:val="01E0" w:firstRow="1" w:lastRow="1" w:firstColumn="1" w:lastColumn="1" w:noHBand="0" w:noVBand="0"/>
      </w:tblPr>
      <w:tblGrid>
        <w:gridCol w:w="709"/>
        <w:gridCol w:w="284"/>
        <w:gridCol w:w="558"/>
        <w:gridCol w:w="942"/>
        <w:gridCol w:w="714"/>
        <w:gridCol w:w="714"/>
      </w:tblGrid>
      <w:tr w:rsidR="00AC23C4" w:rsidRPr="006B541C" w14:paraId="0B3E3A3D" w14:textId="77777777" w:rsidTr="00AC23C4">
        <w:tc>
          <w:tcPr>
            <w:tcW w:w="709" w:type="dxa"/>
            <w:shd w:val="clear" w:color="auto" w:fill="auto"/>
          </w:tcPr>
          <w:p w14:paraId="5E61249A" w14:textId="77777777" w:rsidR="000931D0" w:rsidRPr="00E92AD6" w:rsidRDefault="000931D0" w:rsidP="001D04AF">
            <w:pPr>
              <w:pStyle w:val="O0Nwnext"/>
            </w:pPr>
            <w:bookmarkStart w:id="3947" w:name="_Ref336676246"/>
            <w:bookmarkStart w:id="3948" w:name="_Ref339635926"/>
            <w:r w:rsidRPr="00856563">
              <w:t>(</w:t>
            </w:r>
            <w:fldSimple w:instr=" SEQ ( \* ARABIC \s 1 ">
              <w:r w:rsidR="00154D81">
                <w:rPr>
                  <w:noProof/>
                </w:rPr>
                <w:t>18</w:t>
              </w:r>
            </w:fldSimple>
            <w:bookmarkEnd w:id="3947"/>
            <w:r w:rsidRPr="00856563">
              <w:t>)</w:t>
            </w:r>
            <w:bookmarkEnd w:id="3948"/>
          </w:p>
        </w:tc>
        <w:tc>
          <w:tcPr>
            <w:tcW w:w="284" w:type="dxa"/>
            <w:shd w:val="clear" w:color="auto" w:fill="auto"/>
          </w:tcPr>
          <w:p w14:paraId="4FC6174A" w14:textId="77777777" w:rsidR="000931D0" w:rsidRPr="00856563" w:rsidRDefault="000931D0" w:rsidP="001D04AF">
            <w:pPr>
              <w:pStyle w:val="Text"/>
            </w:pPr>
            <w:r w:rsidRPr="00856563">
              <w:t>…</w:t>
            </w:r>
          </w:p>
        </w:tc>
        <w:tc>
          <w:tcPr>
            <w:tcW w:w="558" w:type="dxa"/>
            <w:shd w:val="clear" w:color="auto" w:fill="auto"/>
          </w:tcPr>
          <w:p w14:paraId="7D784892" w14:textId="77777777" w:rsidR="000931D0" w:rsidRPr="00856563" w:rsidRDefault="000931D0" w:rsidP="001D04AF">
            <w:pPr>
              <w:pStyle w:val="Text"/>
            </w:pPr>
            <w:r w:rsidRPr="00856563">
              <w:t>pake</w:t>
            </w:r>
          </w:p>
        </w:tc>
        <w:tc>
          <w:tcPr>
            <w:tcW w:w="942" w:type="dxa"/>
            <w:shd w:val="clear" w:color="auto" w:fill="auto"/>
          </w:tcPr>
          <w:p w14:paraId="0A850F50" w14:textId="1F5C6B04" w:rsidR="000931D0" w:rsidRPr="00856563" w:rsidRDefault="000931D0" w:rsidP="001D04AF">
            <w:pPr>
              <w:pStyle w:val="Text"/>
              <w:rPr>
                <w:rStyle w:val="ChBlueBold"/>
              </w:rPr>
            </w:pPr>
            <w:r>
              <w:rPr>
                <w:rStyle w:val="ChBlueBold"/>
              </w:rPr>
              <w:t>setan</w:t>
            </w:r>
            <w:r w:rsidR="001C753E">
              <w:rPr>
                <w:rStyle w:val="ChBlueBold"/>
              </w:rPr>
              <w:t>g</w:t>
            </w:r>
          </w:p>
        </w:tc>
        <w:tc>
          <w:tcPr>
            <w:tcW w:w="714" w:type="dxa"/>
            <w:shd w:val="clear" w:color="auto" w:fill="auto"/>
          </w:tcPr>
          <w:p w14:paraId="2DA936B9" w14:textId="77777777" w:rsidR="000931D0" w:rsidRPr="00856563" w:rsidRDefault="000931D0" w:rsidP="001D04AF">
            <w:pPr>
              <w:pStyle w:val="Text"/>
              <w:rPr>
                <w:rStyle w:val="ChBlueBold"/>
              </w:rPr>
            </w:pPr>
            <w:r w:rsidRPr="00856563">
              <w:rPr>
                <w:rStyle w:val="ChBlueBold"/>
              </w:rPr>
              <w:t>punya</w:t>
            </w:r>
          </w:p>
        </w:tc>
        <w:tc>
          <w:tcPr>
            <w:tcW w:w="714" w:type="dxa"/>
            <w:shd w:val="clear" w:color="auto" w:fill="auto"/>
          </w:tcPr>
          <w:p w14:paraId="4FA515B2" w14:textId="77777777" w:rsidR="000931D0" w:rsidRPr="00856563" w:rsidRDefault="000931D0" w:rsidP="001D04AF">
            <w:pPr>
              <w:pStyle w:val="Text"/>
              <w:rPr>
                <w:rStyle w:val="ChBlueBold"/>
              </w:rPr>
            </w:pPr>
            <w:r>
              <w:rPr>
                <w:rStyle w:val="ChBlueBold"/>
              </w:rPr>
              <w:t>kw</w:t>
            </w:r>
            <w:r w:rsidRPr="00856563">
              <w:rPr>
                <w:rStyle w:val="ChBlueBold"/>
              </w:rPr>
              <w:t>asa</w:t>
            </w:r>
          </w:p>
        </w:tc>
      </w:tr>
      <w:tr w:rsidR="00AC23C4" w:rsidRPr="00AC23C4" w14:paraId="0E36C3EB" w14:textId="77777777" w:rsidTr="00AC23C4">
        <w:tc>
          <w:tcPr>
            <w:tcW w:w="709" w:type="dxa"/>
            <w:shd w:val="clear" w:color="auto" w:fill="auto"/>
          </w:tcPr>
          <w:p w14:paraId="6D4CF134" w14:textId="77777777" w:rsidR="000931D0" w:rsidRPr="00E92AD6" w:rsidRDefault="000931D0" w:rsidP="001D04AF">
            <w:pPr>
              <w:pStyle w:val="GlossEng"/>
            </w:pPr>
          </w:p>
        </w:tc>
        <w:tc>
          <w:tcPr>
            <w:tcW w:w="284" w:type="dxa"/>
            <w:shd w:val="clear" w:color="auto" w:fill="auto"/>
          </w:tcPr>
          <w:p w14:paraId="3BCE36D3" w14:textId="77777777" w:rsidR="000931D0" w:rsidRPr="00856563" w:rsidRDefault="000931D0" w:rsidP="001D04AF">
            <w:pPr>
              <w:pStyle w:val="GlossEng"/>
              <w:rPr>
                <w:rStyle w:val="ChSmallCaps"/>
              </w:rPr>
            </w:pPr>
          </w:p>
        </w:tc>
        <w:tc>
          <w:tcPr>
            <w:tcW w:w="558" w:type="dxa"/>
            <w:shd w:val="clear" w:color="auto" w:fill="auto"/>
          </w:tcPr>
          <w:p w14:paraId="711A1BE2" w14:textId="77777777" w:rsidR="000931D0" w:rsidRPr="00856563" w:rsidRDefault="000931D0" w:rsidP="001D04AF">
            <w:pPr>
              <w:pStyle w:val="GlossEng"/>
            </w:pPr>
            <w:r w:rsidRPr="00856563">
              <w:t>use</w:t>
            </w:r>
          </w:p>
        </w:tc>
        <w:tc>
          <w:tcPr>
            <w:tcW w:w="942" w:type="dxa"/>
            <w:shd w:val="clear" w:color="auto" w:fill="auto"/>
          </w:tcPr>
          <w:p w14:paraId="11ACA823" w14:textId="77777777" w:rsidR="000931D0" w:rsidRPr="00856563" w:rsidRDefault="000931D0" w:rsidP="001D04AF">
            <w:pPr>
              <w:pStyle w:val="GlossEng"/>
            </w:pPr>
            <w:r w:rsidRPr="00856563">
              <w:t>evil.spirit</w:t>
            </w:r>
          </w:p>
        </w:tc>
        <w:tc>
          <w:tcPr>
            <w:tcW w:w="714" w:type="dxa"/>
            <w:shd w:val="clear" w:color="auto" w:fill="auto"/>
          </w:tcPr>
          <w:p w14:paraId="27BB0415" w14:textId="77777777" w:rsidR="000931D0" w:rsidRPr="0099608C" w:rsidRDefault="000931D0" w:rsidP="001D04AF">
            <w:pPr>
              <w:pStyle w:val="GlossEng"/>
              <w:rPr>
                <w:rStyle w:val="ChSmallCaps"/>
              </w:rPr>
            </w:pPr>
            <w:r w:rsidRPr="0099608C">
              <w:rPr>
                <w:rStyle w:val="ChSmallCaps"/>
              </w:rPr>
              <w:t>poss</w:t>
            </w:r>
          </w:p>
        </w:tc>
        <w:tc>
          <w:tcPr>
            <w:tcW w:w="714" w:type="dxa"/>
            <w:shd w:val="clear" w:color="auto" w:fill="auto"/>
          </w:tcPr>
          <w:p w14:paraId="4C986A67" w14:textId="77777777" w:rsidR="000931D0" w:rsidRPr="00856563" w:rsidRDefault="000931D0" w:rsidP="001D04AF">
            <w:pPr>
              <w:pStyle w:val="GlossEng"/>
            </w:pPr>
            <w:r w:rsidRPr="00856563">
              <w:t>power</w:t>
            </w:r>
          </w:p>
        </w:tc>
      </w:tr>
    </w:tbl>
    <w:p w14:paraId="6606C152" w14:textId="4F556177" w:rsidR="000931D0" w:rsidRPr="00856563" w:rsidRDefault="000931D0" w:rsidP="000931D0">
      <w:pPr>
        <w:pStyle w:val="FreeTranslEng"/>
      </w:pPr>
      <w:r>
        <w:t>[</w:t>
      </w:r>
      <w:r w:rsidRPr="00856563">
        <w:t>About the power of evil spirits</w:t>
      </w:r>
      <w:r>
        <w:t>:</w:t>
      </w:r>
      <w:r w:rsidRPr="00856563">
        <w:t>]</w:t>
      </w:r>
      <w:r>
        <w:t xml:space="preserve"> </w:t>
      </w:r>
      <w:r w:rsidR="00B7093A">
        <w:t>‘</w:t>
      </w:r>
      <w:r>
        <w:t>[the sleeping person</w:t>
      </w:r>
      <w:r w:rsidRPr="00856563">
        <w:t xml:space="preserve"> can</w:t>
      </w:r>
      <w:r w:rsidR="00B7093A">
        <w:t>’</w:t>
      </w:r>
      <w:r w:rsidRPr="00856563">
        <w:t>t wa</w:t>
      </w:r>
      <w:r>
        <w:t>ke up because the sorcerers are]</w:t>
      </w:r>
      <w:r w:rsidRPr="00856563">
        <w:t xml:space="preserve"> using </w:t>
      </w:r>
      <w:r w:rsidRPr="00856563">
        <w:rPr>
          <w:rStyle w:val="ChBlueBold"/>
        </w:rPr>
        <w:t>the evil spirit</w:t>
      </w:r>
      <w:r w:rsidR="00B7093A">
        <w:rPr>
          <w:rStyle w:val="ChBlueBold"/>
        </w:rPr>
        <w:t>’</w:t>
      </w:r>
      <w:r w:rsidRPr="00856563">
        <w:rPr>
          <w:rStyle w:val="ChBlueBold"/>
        </w:rPr>
        <w:t>s power</w:t>
      </w:r>
      <w:r w:rsidR="00B7093A">
        <w:t>’</w:t>
      </w:r>
      <w:r w:rsidRPr="00856563">
        <w:t xml:space="preserve"> </w:t>
      </w:r>
      <w:r w:rsidRPr="00856563">
        <w:rPr>
          <w:rStyle w:val="ExampleSource"/>
        </w:rPr>
        <w:t>[081006-022-CvEx.0084]</w:t>
      </w:r>
    </w:p>
    <w:p w14:paraId="2C335469" w14:textId="4293894B" w:rsidR="000931D0" w:rsidRDefault="000931D0" w:rsidP="00FE353B">
      <w:pPr>
        <w:pStyle w:val="Body0005after"/>
      </w:pPr>
      <w:r>
        <w:t xml:space="preserve">In </w:t>
      </w:r>
      <w:r>
        <w:fldChar w:fldCharType="begin"/>
      </w:r>
      <w:r>
        <w:instrText xml:space="preserve"> REF _Ref339635931 \h </w:instrText>
      </w:r>
      <w:r>
        <w:fldChar w:fldCharType="separate"/>
      </w:r>
      <w:r w:rsidR="00154D81" w:rsidRPr="00856563">
        <w:t>(</w:t>
      </w:r>
      <w:r w:rsidR="00154D81">
        <w:rPr>
          <w:noProof/>
        </w:rPr>
        <w:t>19</w:t>
      </w:r>
      <w:r w:rsidR="00154D81" w:rsidRPr="00856563">
        <w:t>)</w:t>
      </w:r>
      <w:r>
        <w:fldChar w:fldCharType="end"/>
      </w:r>
      <w:r>
        <w:t xml:space="preserve"> the proximal demonstrative </w:t>
      </w:r>
      <w:r w:rsidRPr="001F1D34">
        <w:rPr>
          <w:rStyle w:val="ChItalBold"/>
        </w:rPr>
        <w:t>ini</w:t>
      </w:r>
      <w:r>
        <w:t xml:space="preserve"> </w:t>
      </w:r>
      <w:r w:rsidR="00B7093A">
        <w:t>‘</w:t>
      </w:r>
      <w:r w:rsidRPr="0099608C">
        <w:rPr>
          <w:rStyle w:val="ChSmallCaps"/>
        </w:rPr>
        <w:t>d.prox</w:t>
      </w:r>
      <w:r w:rsidR="00B7093A">
        <w:t>’</w:t>
      </w:r>
      <w:r>
        <w:t xml:space="preserve"> takes the possessor slot and in </w:t>
      </w:r>
      <w:r>
        <w:fldChar w:fldCharType="begin"/>
      </w:r>
      <w:r>
        <w:instrText xml:space="preserve"> REF _Ref339635943 \h </w:instrText>
      </w:r>
      <w:r>
        <w:fldChar w:fldCharType="separate"/>
      </w:r>
      <w:r w:rsidR="00154D81" w:rsidRPr="00856563">
        <w:t>(</w:t>
      </w:r>
      <w:r w:rsidR="00154D81">
        <w:rPr>
          <w:noProof/>
        </w:rPr>
        <w:t>20</w:t>
      </w:r>
      <w:r w:rsidR="00154D81" w:rsidRPr="00856563">
        <w:t>)</w:t>
      </w:r>
      <w:r>
        <w:fldChar w:fldCharType="end"/>
      </w:r>
      <w:r>
        <w:t xml:space="preserve"> distal </w:t>
      </w:r>
      <w:r w:rsidRPr="001F1D34">
        <w:rPr>
          <w:rStyle w:val="ChItalBold"/>
        </w:rPr>
        <w:t>itu</w:t>
      </w:r>
      <w:r>
        <w:t xml:space="preserve"> </w:t>
      </w:r>
      <w:r w:rsidR="00B7093A">
        <w:t>‘</w:t>
      </w:r>
      <w:r w:rsidRPr="0099608C">
        <w:rPr>
          <w:rStyle w:val="ChSmallCaps"/>
        </w:rPr>
        <w:t>d.dist</w:t>
      </w:r>
      <w:r w:rsidR="00B7093A">
        <w:t>’</w:t>
      </w:r>
      <w:r>
        <w:t xml:space="preserve"> takes the possessum slot.</w:t>
      </w:r>
    </w:p>
    <w:p w14:paraId="483A1005" w14:textId="77777777" w:rsidR="000931D0" w:rsidRDefault="000931D0" w:rsidP="000931D0">
      <w:pPr>
        <w:pStyle w:val="ExampleTitle"/>
      </w:pPr>
      <w:r>
        <w:t>Demonstratives</w:t>
      </w:r>
      <w:r w:rsidRPr="00C118FF">
        <w:t xml:space="preserve"> </w:t>
      </w:r>
      <w:r>
        <w:t>expressing the possessor / possessum</w:t>
      </w:r>
    </w:p>
    <w:tbl>
      <w:tblPr>
        <w:tblW w:w="5432" w:type="dxa"/>
        <w:tblCellMar>
          <w:left w:w="40" w:type="dxa"/>
          <w:right w:w="40" w:type="dxa"/>
        </w:tblCellMar>
        <w:tblLook w:val="01E0" w:firstRow="1" w:lastRow="1" w:firstColumn="1" w:lastColumn="1" w:noHBand="0" w:noVBand="0"/>
      </w:tblPr>
      <w:tblGrid>
        <w:gridCol w:w="709"/>
        <w:gridCol w:w="645"/>
        <w:gridCol w:w="125"/>
        <w:gridCol w:w="429"/>
        <w:gridCol w:w="130"/>
        <w:gridCol w:w="491"/>
        <w:gridCol w:w="174"/>
        <w:gridCol w:w="381"/>
        <w:gridCol w:w="614"/>
        <w:gridCol w:w="559"/>
        <w:gridCol w:w="554"/>
        <w:gridCol w:w="621"/>
      </w:tblGrid>
      <w:tr w:rsidR="00AC23C4" w:rsidRPr="00856563" w14:paraId="5575F9BC" w14:textId="77777777" w:rsidTr="00AC23C4">
        <w:tc>
          <w:tcPr>
            <w:tcW w:w="709" w:type="dxa"/>
            <w:shd w:val="clear" w:color="auto" w:fill="auto"/>
          </w:tcPr>
          <w:p w14:paraId="76855B6B" w14:textId="77777777" w:rsidR="000931D0" w:rsidRPr="00E92AD6" w:rsidRDefault="000931D0" w:rsidP="001D04AF">
            <w:pPr>
              <w:pStyle w:val="O0Nwnext"/>
            </w:pPr>
            <w:bookmarkStart w:id="3949" w:name="_Ref336676250"/>
            <w:bookmarkStart w:id="3950" w:name="_Ref339635931"/>
            <w:r w:rsidRPr="00856563">
              <w:t>(</w:t>
            </w:r>
            <w:fldSimple w:instr=" SEQ ( \* ARABIC \s 1 ">
              <w:r w:rsidR="00154D81">
                <w:rPr>
                  <w:noProof/>
                </w:rPr>
                <w:t>19</w:t>
              </w:r>
            </w:fldSimple>
            <w:bookmarkEnd w:id="3949"/>
            <w:r w:rsidRPr="00856563">
              <w:t>)</w:t>
            </w:r>
            <w:bookmarkEnd w:id="3950"/>
          </w:p>
        </w:tc>
        <w:tc>
          <w:tcPr>
            <w:tcW w:w="645" w:type="dxa"/>
            <w:shd w:val="clear" w:color="auto" w:fill="auto"/>
          </w:tcPr>
          <w:p w14:paraId="7510FC46" w14:textId="77777777" w:rsidR="000931D0" w:rsidRPr="00856563" w:rsidRDefault="000931D0" w:rsidP="001D04AF">
            <w:pPr>
              <w:pStyle w:val="Text"/>
            </w:pPr>
            <w:r w:rsidRPr="00856563">
              <w:t>bapa</w:t>
            </w:r>
          </w:p>
        </w:tc>
        <w:tc>
          <w:tcPr>
            <w:tcW w:w="554" w:type="dxa"/>
            <w:gridSpan w:val="2"/>
            <w:shd w:val="clear" w:color="auto" w:fill="auto"/>
          </w:tcPr>
          <w:p w14:paraId="27AAF28E" w14:textId="77777777" w:rsidR="000931D0" w:rsidRPr="00856563" w:rsidRDefault="000931D0" w:rsidP="001D04AF">
            <w:pPr>
              <w:pStyle w:val="Text"/>
            </w:pPr>
            <w:r w:rsidRPr="00856563">
              <w:t>masi</w:t>
            </w:r>
          </w:p>
        </w:tc>
        <w:tc>
          <w:tcPr>
            <w:tcW w:w="621" w:type="dxa"/>
            <w:gridSpan w:val="2"/>
            <w:shd w:val="clear" w:color="auto" w:fill="auto"/>
          </w:tcPr>
          <w:p w14:paraId="6428056E" w14:textId="77777777" w:rsidR="000931D0" w:rsidRPr="00856563" w:rsidRDefault="000931D0" w:rsidP="001D04AF">
            <w:pPr>
              <w:pStyle w:val="Text"/>
            </w:pPr>
            <w:r w:rsidRPr="00856563">
              <w:t>kenal</w:t>
            </w:r>
          </w:p>
        </w:tc>
        <w:tc>
          <w:tcPr>
            <w:tcW w:w="555" w:type="dxa"/>
            <w:gridSpan w:val="2"/>
            <w:shd w:val="clear" w:color="auto" w:fill="auto"/>
          </w:tcPr>
          <w:p w14:paraId="6E65309D" w14:textId="77777777" w:rsidR="000931D0" w:rsidRPr="00856563" w:rsidRDefault="000931D0" w:rsidP="001D04AF">
            <w:pPr>
              <w:pStyle w:val="Text"/>
            </w:pPr>
            <w:r w:rsidRPr="00856563">
              <w:t>kaka</w:t>
            </w:r>
          </w:p>
        </w:tc>
        <w:tc>
          <w:tcPr>
            <w:tcW w:w="614" w:type="dxa"/>
            <w:shd w:val="clear" w:color="auto" w:fill="auto"/>
          </w:tcPr>
          <w:p w14:paraId="3B06E734" w14:textId="77777777" w:rsidR="000931D0" w:rsidRPr="00856563" w:rsidRDefault="004A6C97" w:rsidP="001D04AF">
            <w:pPr>
              <w:pStyle w:val="Text"/>
            </w:pPr>
            <w:r>
              <w:t>Siduas</w:t>
            </w:r>
          </w:p>
        </w:tc>
        <w:tc>
          <w:tcPr>
            <w:tcW w:w="559" w:type="dxa"/>
            <w:shd w:val="clear" w:color="auto" w:fill="auto"/>
          </w:tcPr>
          <w:p w14:paraId="12E08C96" w14:textId="77777777" w:rsidR="000931D0" w:rsidRPr="00856563" w:rsidRDefault="000931D0" w:rsidP="001D04AF">
            <w:pPr>
              <w:pStyle w:val="Text"/>
            </w:pPr>
            <w:r w:rsidRPr="00856563">
              <w:t>pu</w:t>
            </w:r>
            <w:r w:rsidR="00947E44">
              <w:t>,</w:t>
            </w:r>
          </w:p>
        </w:tc>
        <w:tc>
          <w:tcPr>
            <w:tcW w:w="554" w:type="dxa"/>
            <w:shd w:val="clear" w:color="auto" w:fill="auto"/>
          </w:tcPr>
          <w:p w14:paraId="4B7E1009" w14:textId="77777777" w:rsidR="000931D0" w:rsidRPr="00856563" w:rsidRDefault="000931D0" w:rsidP="001D04AF">
            <w:pPr>
              <w:pStyle w:val="Text"/>
            </w:pPr>
            <w:r w:rsidRPr="00856563">
              <w:t>masi</w:t>
            </w:r>
          </w:p>
        </w:tc>
        <w:tc>
          <w:tcPr>
            <w:tcW w:w="621" w:type="dxa"/>
            <w:shd w:val="clear" w:color="auto" w:fill="auto"/>
          </w:tcPr>
          <w:p w14:paraId="3E3A164A" w14:textId="77777777" w:rsidR="000931D0" w:rsidRPr="00856563" w:rsidRDefault="000931D0" w:rsidP="001D04AF">
            <w:pPr>
              <w:pStyle w:val="Text"/>
            </w:pPr>
            <w:r w:rsidRPr="00856563">
              <w:t>kenal</w:t>
            </w:r>
          </w:p>
        </w:tc>
      </w:tr>
      <w:tr w:rsidR="00AC23C4" w:rsidRPr="00856563" w14:paraId="5A02DB52" w14:textId="77777777" w:rsidTr="00AC23C4">
        <w:tc>
          <w:tcPr>
            <w:tcW w:w="709" w:type="dxa"/>
            <w:shd w:val="clear" w:color="auto" w:fill="auto"/>
          </w:tcPr>
          <w:p w14:paraId="29FA8DDF" w14:textId="77777777" w:rsidR="000931D0" w:rsidRPr="00E92AD6" w:rsidRDefault="000931D0" w:rsidP="001D04AF">
            <w:pPr>
              <w:pStyle w:val="GlossEng2ptafter"/>
            </w:pPr>
          </w:p>
        </w:tc>
        <w:tc>
          <w:tcPr>
            <w:tcW w:w="645" w:type="dxa"/>
            <w:shd w:val="clear" w:color="auto" w:fill="auto"/>
          </w:tcPr>
          <w:p w14:paraId="0C215F0F" w14:textId="77777777" w:rsidR="000931D0" w:rsidRPr="00856563" w:rsidRDefault="000931D0" w:rsidP="001D04AF">
            <w:pPr>
              <w:pStyle w:val="GlossEng2ptafter"/>
            </w:pPr>
            <w:r w:rsidRPr="00856563">
              <w:t>father</w:t>
            </w:r>
          </w:p>
        </w:tc>
        <w:tc>
          <w:tcPr>
            <w:tcW w:w="554" w:type="dxa"/>
            <w:gridSpan w:val="2"/>
            <w:shd w:val="clear" w:color="auto" w:fill="auto"/>
          </w:tcPr>
          <w:p w14:paraId="77487B04" w14:textId="77777777" w:rsidR="000931D0" w:rsidRPr="00856563" w:rsidRDefault="000931D0" w:rsidP="001D04AF">
            <w:pPr>
              <w:pStyle w:val="GlossEng2ptafter"/>
            </w:pPr>
            <w:r w:rsidRPr="00856563">
              <w:t>still</w:t>
            </w:r>
          </w:p>
        </w:tc>
        <w:tc>
          <w:tcPr>
            <w:tcW w:w="621" w:type="dxa"/>
            <w:gridSpan w:val="2"/>
            <w:shd w:val="clear" w:color="auto" w:fill="auto"/>
          </w:tcPr>
          <w:p w14:paraId="32A44DFA" w14:textId="77777777" w:rsidR="000931D0" w:rsidRPr="00856563" w:rsidRDefault="000931D0" w:rsidP="001D04AF">
            <w:pPr>
              <w:pStyle w:val="GlossEng2ptafter"/>
            </w:pPr>
            <w:r w:rsidRPr="00856563">
              <w:t>know</w:t>
            </w:r>
          </w:p>
        </w:tc>
        <w:tc>
          <w:tcPr>
            <w:tcW w:w="555" w:type="dxa"/>
            <w:gridSpan w:val="2"/>
            <w:shd w:val="clear" w:color="auto" w:fill="auto"/>
          </w:tcPr>
          <w:p w14:paraId="64503DAB" w14:textId="77777777" w:rsidR="000931D0" w:rsidRPr="00856563" w:rsidRDefault="000931D0" w:rsidP="001D04AF">
            <w:pPr>
              <w:pStyle w:val="GlossEng2ptafter"/>
            </w:pPr>
            <w:r>
              <w:t>oSb</w:t>
            </w:r>
          </w:p>
        </w:tc>
        <w:tc>
          <w:tcPr>
            <w:tcW w:w="614" w:type="dxa"/>
            <w:shd w:val="clear" w:color="auto" w:fill="auto"/>
          </w:tcPr>
          <w:p w14:paraId="755ABEC1" w14:textId="77777777" w:rsidR="000931D0" w:rsidRPr="00856563" w:rsidRDefault="004A6C97" w:rsidP="001D04AF">
            <w:pPr>
              <w:pStyle w:val="GlossEng2ptafter"/>
            </w:pPr>
            <w:r>
              <w:t>Siduas</w:t>
            </w:r>
          </w:p>
        </w:tc>
        <w:tc>
          <w:tcPr>
            <w:tcW w:w="559" w:type="dxa"/>
            <w:shd w:val="clear" w:color="auto" w:fill="auto"/>
          </w:tcPr>
          <w:p w14:paraId="3554F90F" w14:textId="77777777" w:rsidR="000931D0" w:rsidRPr="0099608C" w:rsidRDefault="000931D0" w:rsidP="001D04AF">
            <w:pPr>
              <w:pStyle w:val="GlossEng2ptafter"/>
              <w:rPr>
                <w:rStyle w:val="ChSmallCaps"/>
              </w:rPr>
            </w:pPr>
            <w:r w:rsidRPr="0099608C">
              <w:rPr>
                <w:rStyle w:val="ChSmallCaps"/>
              </w:rPr>
              <w:t>poss</w:t>
            </w:r>
          </w:p>
        </w:tc>
        <w:tc>
          <w:tcPr>
            <w:tcW w:w="554" w:type="dxa"/>
            <w:shd w:val="clear" w:color="auto" w:fill="auto"/>
          </w:tcPr>
          <w:p w14:paraId="17E39389" w14:textId="77777777" w:rsidR="000931D0" w:rsidRPr="00856563" w:rsidRDefault="000931D0" w:rsidP="001D04AF">
            <w:pPr>
              <w:pStyle w:val="GlossEng2ptafter"/>
            </w:pPr>
            <w:r w:rsidRPr="00856563">
              <w:t>still</w:t>
            </w:r>
          </w:p>
        </w:tc>
        <w:tc>
          <w:tcPr>
            <w:tcW w:w="621" w:type="dxa"/>
            <w:shd w:val="clear" w:color="auto" w:fill="auto"/>
          </w:tcPr>
          <w:p w14:paraId="109FB581" w14:textId="77777777" w:rsidR="000931D0" w:rsidRPr="00856563" w:rsidRDefault="000931D0" w:rsidP="001D04AF">
            <w:pPr>
              <w:pStyle w:val="GlossEng2ptafter"/>
            </w:pPr>
            <w:r w:rsidRPr="00856563">
              <w:t>know</w:t>
            </w:r>
          </w:p>
        </w:tc>
      </w:tr>
      <w:tr w:rsidR="000931D0" w:rsidRPr="00856563" w14:paraId="0DCCF819" w14:textId="77777777" w:rsidTr="00AC23C4">
        <w:trPr>
          <w:gridAfter w:val="5"/>
          <w:wAfter w:w="2729" w:type="dxa"/>
        </w:trPr>
        <w:tc>
          <w:tcPr>
            <w:tcW w:w="709" w:type="dxa"/>
            <w:shd w:val="clear" w:color="auto" w:fill="auto"/>
          </w:tcPr>
          <w:p w14:paraId="3AA4C13D" w14:textId="77777777" w:rsidR="000931D0" w:rsidRPr="00E92AD6" w:rsidRDefault="000931D0" w:rsidP="003572AE">
            <w:pPr>
              <w:pStyle w:val="O0Nwnext"/>
            </w:pPr>
          </w:p>
        </w:tc>
        <w:tc>
          <w:tcPr>
            <w:tcW w:w="770" w:type="dxa"/>
            <w:gridSpan w:val="2"/>
            <w:shd w:val="clear" w:color="auto" w:fill="auto"/>
          </w:tcPr>
          <w:p w14:paraId="5D9622F1" w14:textId="77777777" w:rsidR="000931D0" w:rsidRPr="00856563" w:rsidRDefault="000931D0" w:rsidP="001D04AF">
            <w:pPr>
              <w:pStyle w:val="Text"/>
              <w:rPr>
                <w:rStyle w:val="ChBlueBold"/>
              </w:rPr>
            </w:pPr>
            <w:r w:rsidRPr="00856563">
              <w:rPr>
                <w:rStyle w:val="ChBlueBold"/>
              </w:rPr>
              <w:t>ini</w:t>
            </w:r>
          </w:p>
        </w:tc>
        <w:tc>
          <w:tcPr>
            <w:tcW w:w="559" w:type="dxa"/>
            <w:gridSpan w:val="2"/>
            <w:shd w:val="clear" w:color="auto" w:fill="auto"/>
          </w:tcPr>
          <w:p w14:paraId="63C752F6" w14:textId="77777777" w:rsidR="000931D0" w:rsidRPr="00856563" w:rsidRDefault="000931D0" w:rsidP="001D04AF">
            <w:pPr>
              <w:pStyle w:val="Text"/>
              <w:rPr>
                <w:rStyle w:val="ChBlueBold"/>
              </w:rPr>
            </w:pPr>
            <w:r w:rsidRPr="00856563">
              <w:rPr>
                <w:rStyle w:val="ChBlueBold"/>
              </w:rPr>
              <w:t>pu</w:t>
            </w:r>
          </w:p>
        </w:tc>
        <w:tc>
          <w:tcPr>
            <w:tcW w:w="665" w:type="dxa"/>
            <w:gridSpan w:val="2"/>
            <w:shd w:val="clear" w:color="auto" w:fill="auto"/>
          </w:tcPr>
          <w:p w14:paraId="70C69848" w14:textId="77777777" w:rsidR="000931D0" w:rsidRPr="00856563" w:rsidRDefault="000931D0" w:rsidP="001D04AF">
            <w:pPr>
              <w:pStyle w:val="Text"/>
            </w:pPr>
            <w:r w:rsidRPr="00856563">
              <w:rPr>
                <w:rStyle w:val="ChBlueBold"/>
              </w:rPr>
              <w:t>muka</w:t>
            </w:r>
          </w:p>
        </w:tc>
      </w:tr>
      <w:tr w:rsidR="000931D0" w:rsidRPr="00856563" w14:paraId="76F294BB" w14:textId="77777777" w:rsidTr="00AC23C4">
        <w:trPr>
          <w:gridAfter w:val="5"/>
          <w:wAfter w:w="2729" w:type="dxa"/>
        </w:trPr>
        <w:tc>
          <w:tcPr>
            <w:tcW w:w="709" w:type="dxa"/>
            <w:shd w:val="clear" w:color="auto" w:fill="auto"/>
          </w:tcPr>
          <w:p w14:paraId="0B5686F7" w14:textId="77777777" w:rsidR="000931D0" w:rsidRPr="00E92AD6" w:rsidRDefault="000931D0" w:rsidP="001D04AF">
            <w:pPr>
              <w:pStyle w:val="GlossEng"/>
            </w:pPr>
          </w:p>
        </w:tc>
        <w:tc>
          <w:tcPr>
            <w:tcW w:w="770" w:type="dxa"/>
            <w:gridSpan w:val="2"/>
            <w:shd w:val="clear" w:color="auto" w:fill="auto"/>
          </w:tcPr>
          <w:p w14:paraId="118467D5" w14:textId="77777777" w:rsidR="000931D0" w:rsidRPr="0099608C" w:rsidRDefault="000931D0" w:rsidP="001D04AF">
            <w:pPr>
              <w:pStyle w:val="GlossEng"/>
              <w:rPr>
                <w:rStyle w:val="ChSmallCaps"/>
              </w:rPr>
            </w:pPr>
            <w:r w:rsidRPr="0099608C">
              <w:rPr>
                <w:rStyle w:val="ChSmallCaps"/>
              </w:rPr>
              <w:t>d.prox</w:t>
            </w:r>
          </w:p>
        </w:tc>
        <w:tc>
          <w:tcPr>
            <w:tcW w:w="559" w:type="dxa"/>
            <w:gridSpan w:val="2"/>
            <w:shd w:val="clear" w:color="auto" w:fill="auto"/>
          </w:tcPr>
          <w:p w14:paraId="1F900F67" w14:textId="77777777" w:rsidR="000931D0" w:rsidRPr="0099608C" w:rsidRDefault="000931D0" w:rsidP="001D04AF">
            <w:pPr>
              <w:pStyle w:val="GlossEng"/>
              <w:rPr>
                <w:rStyle w:val="ChSmallCaps"/>
              </w:rPr>
            </w:pPr>
            <w:r w:rsidRPr="0099608C">
              <w:rPr>
                <w:rStyle w:val="ChSmallCaps"/>
              </w:rPr>
              <w:t>poss</w:t>
            </w:r>
          </w:p>
        </w:tc>
        <w:tc>
          <w:tcPr>
            <w:tcW w:w="665" w:type="dxa"/>
            <w:gridSpan w:val="2"/>
            <w:shd w:val="clear" w:color="auto" w:fill="auto"/>
          </w:tcPr>
          <w:p w14:paraId="74AB9EA8" w14:textId="77777777" w:rsidR="000931D0" w:rsidRPr="00856563" w:rsidRDefault="000931D0" w:rsidP="001D04AF">
            <w:pPr>
              <w:pStyle w:val="GlossEng"/>
            </w:pPr>
            <w:r>
              <w:t>front</w:t>
            </w:r>
          </w:p>
        </w:tc>
      </w:tr>
    </w:tbl>
    <w:p w14:paraId="5340B3F5" w14:textId="250DDBE7" w:rsidR="000931D0" w:rsidRPr="002B1870" w:rsidRDefault="00B7093A" w:rsidP="000931D0">
      <w:pPr>
        <w:pStyle w:val="FreeTranslEng"/>
      </w:pPr>
      <w:r>
        <w:t>‘</w:t>
      </w:r>
      <w:r w:rsidR="000931D0">
        <w:t>do you (</w:t>
      </w:r>
      <w:r>
        <w:t>‘</w:t>
      </w:r>
      <w:r w:rsidR="000931D0" w:rsidRPr="00856563">
        <w:t>father</w:t>
      </w:r>
      <w:r>
        <w:t>’</w:t>
      </w:r>
      <w:r w:rsidR="000931D0">
        <w:t>) still know</w:t>
      </w:r>
      <w:r w:rsidR="000931D0" w:rsidRPr="00856563">
        <w:t xml:space="preserve"> </w:t>
      </w:r>
      <w:r w:rsidR="004A6C97">
        <w:t>Siduas</w:t>
      </w:r>
      <w:r>
        <w:t>’</w:t>
      </w:r>
      <w:r w:rsidR="000931D0" w:rsidRPr="00856563">
        <w:t>, still kn</w:t>
      </w:r>
      <w:r w:rsidR="000931D0">
        <w:t>ow</w:t>
      </w:r>
      <w:r w:rsidR="000931D0" w:rsidRPr="00856563">
        <w:t xml:space="preserve"> </w:t>
      </w:r>
      <w:r w:rsidR="000931D0" w:rsidRPr="00856563">
        <w:rPr>
          <w:rStyle w:val="ChBlueBold"/>
        </w:rPr>
        <w:t>this (one)</w:t>
      </w:r>
      <w:r>
        <w:rPr>
          <w:rStyle w:val="ChBlueBold"/>
        </w:rPr>
        <w:t>’</w:t>
      </w:r>
      <w:r w:rsidR="000931D0" w:rsidRPr="00856563">
        <w:rPr>
          <w:rStyle w:val="ChBlueBold"/>
        </w:rPr>
        <w:t>s face</w:t>
      </w:r>
      <w:r w:rsidR="000931D0" w:rsidRPr="00856563">
        <w:t>?</w:t>
      </w:r>
      <w:r>
        <w:t>’</w:t>
      </w:r>
      <w:r w:rsidR="000931D0" w:rsidRPr="00856563">
        <w:t xml:space="preserve"> </w:t>
      </w:r>
      <w:r w:rsidR="000931D0" w:rsidRPr="00856563">
        <w:rPr>
          <w:rStyle w:val="ExampleSource"/>
        </w:rPr>
        <w:t>[080922-001a-CvPh.1123]</w:t>
      </w:r>
    </w:p>
    <w:tbl>
      <w:tblPr>
        <w:tblW w:w="4123" w:type="dxa"/>
        <w:tblCellMar>
          <w:left w:w="40" w:type="dxa"/>
          <w:right w:w="40" w:type="dxa"/>
        </w:tblCellMar>
        <w:tblLook w:val="01E0" w:firstRow="1" w:lastRow="1" w:firstColumn="1" w:lastColumn="1" w:noHBand="0" w:noVBand="0"/>
      </w:tblPr>
      <w:tblGrid>
        <w:gridCol w:w="709"/>
        <w:gridCol w:w="485"/>
        <w:gridCol w:w="636"/>
        <w:gridCol w:w="536"/>
        <w:gridCol w:w="492"/>
        <w:gridCol w:w="563"/>
        <w:gridCol w:w="702"/>
      </w:tblGrid>
      <w:tr w:rsidR="00AC23C4" w:rsidRPr="006B541C" w14:paraId="2E934B2A" w14:textId="77777777" w:rsidTr="00B63238">
        <w:tc>
          <w:tcPr>
            <w:tcW w:w="709" w:type="dxa"/>
            <w:shd w:val="clear" w:color="auto" w:fill="auto"/>
          </w:tcPr>
          <w:p w14:paraId="744498BD" w14:textId="77777777" w:rsidR="000931D0" w:rsidRPr="003651AE" w:rsidRDefault="000931D0" w:rsidP="001D04AF">
            <w:pPr>
              <w:pStyle w:val="O0Nwnext"/>
            </w:pPr>
            <w:bookmarkStart w:id="3951" w:name="_Ref336679229"/>
            <w:bookmarkStart w:id="3952" w:name="_Ref339635943"/>
            <w:r w:rsidRPr="00856563">
              <w:t>(</w:t>
            </w:r>
            <w:fldSimple w:instr=" SEQ ( \* ARABIC \s 1 ">
              <w:r w:rsidR="00154D81">
                <w:rPr>
                  <w:noProof/>
                </w:rPr>
                <w:t>20</w:t>
              </w:r>
            </w:fldSimple>
            <w:bookmarkEnd w:id="3951"/>
            <w:r w:rsidRPr="00856563">
              <w:t>)</w:t>
            </w:r>
            <w:bookmarkEnd w:id="3952"/>
          </w:p>
        </w:tc>
        <w:tc>
          <w:tcPr>
            <w:tcW w:w="485" w:type="dxa"/>
            <w:shd w:val="clear" w:color="auto" w:fill="auto"/>
          </w:tcPr>
          <w:p w14:paraId="06A48998" w14:textId="77777777" w:rsidR="000931D0" w:rsidRPr="00856563" w:rsidRDefault="000931D0" w:rsidP="001D04AF">
            <w:pPr>
              <w:pStyle w:val="Text"/>
            </w:pPr>
            <w:r w:rsidRPr="00856563">
              <w:t>ko</w:t>
            </w:r>
          </w:p>
        </w:tc>
        <w:tc>
          <w:tcPr>
            <w:tcW w:w="636" w:type="dxa"/>
            <w:shd w:val="clear" w:color="auto" w:fill="auto"/>
          </w:tcPr>
          <w:p w14:paraId="713F344D" w14:textId="77777777" w:rsidR="000931D0" w:rsidRPr="00856563" w:rsidRDefault="000931D0" w:rsidP="001D04AF">
            <w:pPr>
              <w:pStyle w:val="Text"/>
            </w:pPr>
            <w:r>
              <w:t>ambi</w:t>
            </w:r>
            <w:r w:rsidRPr="00856563">
              <w:t>l</w:t>
            </w:r>
          </w:p>
        </w:tc>
        <w:tc>
          <w:tcPr>
            <w:tcW w:w="536" w:type="dxa"/>
            <w:shd w:val="clear" w:color="auto" w:fill="auto"/>
          </w:tcPr>
          <w:p w14:paraId="20C674FF" w14:textId="77777777" w:rsidR="000931D0" w:rsidRPr="00856563" w:rsidRDefault="000931D0" w:rsidP="001D04AF">
            <w:pPr>
              <w:pStyle w:val="Text"/>
            </w:pPr>
            <w:r>
              <w:t>dulu</w:t>
            </w:r>
          </w:p>
        </w:tc>
        <w:tc>
          <w:tcPr>
            <w:tcW w:w="492" w:type="dxa"/>
            <w:shd w:val="clear" w:color="auto" w:fill="auto"/>
          </w:tcPr>
          <w:p w14:paraId="78831A66" w14:textId="77777777" w:rsidR="000931D0" w:rsidRPr="00856563" w:rsidRDefault="000931D0" w:rsidP="001D04AF">
            <w:pPr>
              <w:pStyle w:val="Text"/>
              <w:rPr>
                <w:rStyle w:val="ChBlueBold"/>
              </w:rPr>
            </w:pPr>
            <w:r w:rsidRPr="00856563">
              <w:rPr>
                <w:rStyle w:val="ChBlueBold"/>
              </w:rPr>
              <w:t>ade</w:t>
            </w:r>
          </w:p>
        </w:tc>
        <w:tc>
          <w:tcPr>
            <w:tcW w:w="563" w:type="dxa"/>
            <w:shd w:val="clear" w:color="auto" w:fill="auto"/>
          </w:tcPr>
          <w:p w14:paraId="5898AAFF" w14:textId="77777777" w:rsidR="000931D0" w:rsidRPr="00856563" w:rsidRDefault="000931D0" w:rsidP="001D04AF">
            <w:pPr>
              <w:pStyle w:val="Text"/>
              <w:rPr>
                <w:rStyle w:val="ChBlueBold"/>
              </w:rPr>
            </w:pPr>
            <w:r w:rsidRPr="00856563">
              <w:rPr>
                <w:rStyle w:val="ChBlueBold"/>
              </w:rPr>
              <w:t>pu</w:t>
            </w:r>
          </w:p>
        </w:tc>
        <w:tc>
          <w:tcPr>
            <w:tcW w:w="702" w:type="dxa"/>
            <w:shd w:val="clear" w:color="auto" w:fill="auto"/>
          </w:tcPr>
          <w:p w14:paraId="73E4E0DC" w14:textId="77777777" w:rsidR="000931D0" w:rsidRPr="00856563" w:rsidRDefault="000931D0" w:rsidP="001D04AF">
            <w:pPr>
              <w:pStyle w:val="Text"/>
              <w:rPr>
                <w:rStyle w:val="ChBlueBold"/>
              </w:rPr>
            </w:pPr>
            <w:r w:rsidRPr="00856563">
              <w:rPr>
                <w:rStyle w:val="ChBlueBold"/>
              </w:rPr>
              <w:t>itu</w:t>
            </w:r>
          </w:p>
        </w:tc>
      </w:tr>
      <w:tr w:rsidR="00AC23C4" w:rsidRPr="00AC23C4" w14:paraId="2D883F5F" w14:textId="77777777" w:rsidTr="00B63238">
        <w:tc>
          <w:tcPr>
            <w:tcW w:w="709" w:type="dxa"/>
            <w:shd w:val="clear" w:color="auto" w:fill="auto"/>
          </w:tcPr>
          <w:p w14:paraId="63B74BD1" w14:textId="77777777" w:rsidR="000931D0" w:rsidRPr="003651AE" w:rsidRDefault="000931D0" w:rsidP="001D04AF">
            <w:pPr>
              <w:pStyle w:val="GlossEng"/>
            </w:pPr>
          </w:p>
        </w:tc>
        <w:tc>
          <w:tcPr>
            <w:tcW w:w="485" w:type="dxa"/>
            <w:shd w:val="clear" w:color="auto" w:fill="auto"/>
          </w:tcPr>
          <w:p w14:paraId="09E48EA9" w14:textId="77777777" w:rsidR="000931D0" w:rsidRPr="0099608C" w:rsidRDefault="000931D0" w:rsidP="001D04AF">
            <w:pPr>
              <w:pStyle w:val="GlossEng"/>
              <w:rPr>
                <w:rStyle w:val="ChSmallCaps"/>
              </w:rPr>
            </w:pPr>
            <w:r w:rsidRPr="0099608C">
              <w:rPr>
                <w:rStyle w:val="ChSmallCaps"/>
              </w:rPr>
              <w:t>2sg</w:t>
            </w:r>
          </w:p>
        </w:tc>
        <w:tc>
          <w:tcPr>
            <w:tcW w:w="636" w:type="dxa"/>
            <w:shd w:val="clear" w:color="auto" w:fill="auto"/>
          </w:tcPr>
          <w:p w14:paraId="204194EE" w14:textId="77777777" w:rsidR="000931D0" w:rsidRPr="00856563" w:rsidRDefault="000931D0" w:rsidP="001D04AF">
            <w:pPr>
              <w:pStyle w:val="GlossEng"/>
            </w:pPr>
            <w:r>
              <w:t>fetch</w:t>
            </w:r>
          </w:p>
        </w:tc>
        <w:tc>
          <w:tcPr>
            <w:tcW w:w="536" w:type="dxa"/>
            <w:shd w:val="clear" w:color="auto" w:fill="auto"/>
          </w:tcPr>
          <w:p w14:paraId="0EFB3665" w14:textId="665E8B28" w:rsidR="000931D0" w:rsidRPr="00856563" w:rsidRDefault="00B63238" w:rsidP="001D04AF">
            <w:pPr>
              <w:pStyle w:val="GlossEng"/>
            </w:pPr>
            <w:r>
              <w:t>first</w:t>
            </w:r>
          </w:p>
        </w:tc>
        <w:tc>
          <w:tcPr>
            <w:tcW w:w="492" w:type="dxa"/>
            <w:shd w:val="clear" w:color="auto" w:fill="auto"/>
          </w:tcPr>
          <w:p w14:paraId="5662828D" w14:textId="77777777" w:rsidR="000931D0" w:rsidRPr="00856563" w:rsidRDefault="000931D0" w:rsidP="001D04AF">
            <w:pPr>
              <w:pStyle w:val="GlossEng"/>
            </w:pPr>
            <w:r w:rsidRPr="00856563">
              <w:t>ySb</w:t>
            </w:r>
          </w:p>
        </w:tc>
        <w:tc>
          <w:tcPr>
            <w:tcW w:w="563" w:type="dxa"/>
            <w:shd w:val="clear" w:color="auto" w:fill="auto"/>
          </w:tcPr>
          <w:p w14:paraId="1C374E77" w14:textId="77777777" w:rsidR="000931D0" w:rsidRPr="0099608C" w:rsidRDefault="000931D0" w:rsidP="001D04AF">
            <w:pPr>
              <w:pStyle w:val="GlossEng"/>
              <w:rPr>
                <w:rStyle w:val="ChSmallCaps"/>
              </w:rPr>
            </w:pPr>
            <w:r w:rsidRPr="0099608C">
              <w:rPr>
                <w:rStyle w:val="ChSmallCaps"/>
              </w:rPr>
              <w:t>poss</w:t>
            </w:r>
          </w:p>
        </w:tc>
        <w:tc>
          <w:tcPr>
            <w:tcW w:w="702" w:type="dxa"/>
            <w:shd w:val="clear" w:color="auto" w:fill="auto"/>
          </w:tcPr>
          <w:p w14:paraId="10C9ECA5" w14:textId="77777777" w:rsidR="000931D0" w:rsidRPr="0099608C" w:rsidRDefault="000931D0" w:rsidP="001D04AF">
            <w:pPr>
              <w:pStyle w:val="GlossEng"/>
              <w:rPr>
                <w:rStyle w:val="ChSmallCaps"/>
              </w:rPr>
            </w:pPr>
            <w:r w:rsidRPr="0099608C">
              <w:rPr>
                <w:rStyle w:val="ChSmallCaps"/>
              </w:rPr>
              <w:t>d.dist</w:t>
            </w:r>
          </w:p>
        </w:tc>
      </w:tr>
    </w:tbl>
    <w:p w14:paraId="5EF3F9A6" w14:textId="2844BBC9" w:rsidR="000931D0" w:rsidRPr="00856563" w:rsidRDefault="00B7093A" w:rsidP="000931D0">
      <w:pPr>
        <w:pStyle w:val="FreeTranslEng"/>
      </w:pPr>
      <w:r>
        <w:t>‘</w:t>
      </w:r>
      <w:r w:rsidR="000931D0" w:rsidRPr="00856563">
        <w:t xml:space="preserve">you pick (it) up first, </w:t>
      </w:r>
      <w:r w:rsidR="000931D0" w:rsidRPr="001522D2">
        <w:rPr>
          <w:rStyle w:val="ChBlueBold"/>
        </w:rPr>
        <w:t xml:space="preserve">that (fish) of </w:t>
      </w:r>
      <w:r w:rsidR="000931D0">
        <w:rPr>
          <w:rStyle w:val="ChBlueBold"/>
        </w:rPr>
        <w:t xml:space="preserve">(your) </w:t>
      </w:r>
      <w:r w:rsidR="000931D0" w:rsidRPr="001522D2">
        <w:rPr>
          <w:rStyle w:val="ChBlueBold"/>
        </w:rPr>
        <w:t>younger sister</w:t>
      </w:r>
      <w:r>
        <w:t>’</w:t>
      </w:r>
      <w:r w:rsidR="000931D0" w:rsidRPr="00856563">
        <w:t xml:space="preserve"> </w:t>
      </w:r>
      <w:r w:rsidR="000931D0">
        <w:t xml:space="preserve">(Lit. </w:t>
      </w:r>
      <w:r>
        <w:t>‘</w:t>
      </w:r>
      <w:r w:rsidR="000931D0" w:rsidRPr="00071CAB">
        <w:rPr>
          <w:rStyle w:val="ChBlueBold"/>
        </w:rPr>
        <w:t>younger s</w:t>
      </w:r>
      <w:r w:rsidR="000931D0">
        <w:rPr>
          <w:rStyle w:val="ChBlueBold"/>
        </w:rPr>
        <w:t>ibling</w:t>
      </w:r>
      <w:r>
        <w:rPr>
          <w:rStyle w:val="ChBlueBold"/>
        </w:rPr>
        <w:t>’</w:t>
      </w:r>
      <w:r w:rsidR="000931D0" w:rsidRPr="00071CAB">
        <w:rPr>
          <w:rStyle w:val="ChBlueBold"/>
        </w:rPr>
        <w:t>s that</w:t>
      </w:r>
      <w:r>
        <w:t>’</w:t>
      </w:r>
      <w:r w:rsidR="000931D0">
        <w:t xml:space="preserve">) </w:t>
      </w:r>
      <w:r w:rsidR="000931D0" w:rsidRPr="00856563">
        <w:rPr>
          <w:rStyle w:val="ExampleSource"/>
        </w:rPr>
        <w:t>[081006-019-Cv.0002]</w:t>
      </w:r>
    </w:p>
    <w:p w14:paraId="50BD42D9" w14:textId="77777777" w:rsidR="000931D0" w:rsidRDefault="000931D0" w:rsidP="00FE353B">
      <w:pPr>
        <w:pStyle w:val="Body0005after"/>
      </w:pPr>
      <w:r>
        <w:t xml:space="preserve">In </w:t>
      </w:r>
      <w:r>
        <w:fldChar w:fldCharType="begin"/>
      </w:r>
      <w:r>
        <w:instrText xml:space="preserve"> REF _Ref339635937 \h </w:instrText>
      </w:r>
      <w:r>
        <w:fldChar w:fldCharType="separate"/>
      </w:r>
      <w:r w:rsidR="00154D81" w:rsidRPr="00856563">
        <w:t>(</w:t>
      </w:r>
      <w:r w:rsidR="00154D81">
        <w:rPr>
          <w:noProof/>
        </w:rPr>
        <w:t>21</w:t>
      </w:r>
      <w:r w:rsidR="00154D81" w:rsidRPr="00856563">
        <w:t>)</w:t>
      </w:r>
      <w:r>
        <w:fldChar w:fldCharType="end"/>
      </w:r>
      <w:r>
        <w:t xml:space="preserve"> to </w:t>
      </w:r>
      <w:r>
        <w:fldChar w:fldCharType="begin"/>
      </w:r>
      <w:r>
        <w:instrText xml:space="preserve"> REF _Ref339635947 \h </w:instrText>
      </w:r>
      <w:r>
        <w:fldChar w:fldCharType="separate"/>
      </w:r>
      <w:r w:rsidR="00154D81" w:rsidRPr="00856563">
        <w:t>(</w:t>
      </w:r>
      <w:r w:rsidR="00154D81">
        <w:rPr>
          <w:noProof/>
        </w:rPr>
        <w:t>26</w:t>
      </w:r>
      <w:r w:rsidR="00154D81" w:rsidRPr="00856563">
        <w:t>)</w:t>
      </w:r>
      <w:r>
        <w:fldChar w:fldCharType="end"/>
      </w:r>
      <w:r>
        <w:t xml:space="preserve">, noun phrases take the possessor or the possessum slot (the scope of the noun phrases is indicated with brackets). In </w:t>
      </w:r>
      <w:r>
        <w:fldChar w:fldCharType="begin"/>
      </w:r>
      <w:r>
        <w:instrText xml:space="preserve"> REF _Ref339635937 \h </w:instrText>
      </w:r>
      <w:r>
        <w:fldChar w:fldCharType="separate"/>
      </w:r>
      <w:r w:rsidR="00154D81" w:rsidRPr="00856563">
        <w:t>(</w:t>
      </w:r>
      <w:r w:rsidR="00154D81">
        <w:rPr>
          <w:noProof/>
        </w:rPr>
        <w:t>21</w:t>
      </w:r>
      <w:r w:rsidR="00154D81" w:rsidRPr="00856563">
        <w:t>)</w:t>
      </w:r>
      <w:r>
        <w:fldChar w:fldCharType="end"/>
      </w:r>
      <w:r>
        <w:t xml:space="preserve"> </w:t>
      </w:r>
      <w:r w:rsidRPr="00856563">
        <w:t>the possessor is e</w:t>
      </w:r>
      <w:r>
        <w:t>ncoded by a noun phrase with a verbal modifier plus an adnominal demonstrative</w:t>
      </w:r>
      <w:r w:rsidRPr="00856563">
        <w:t xml:space="preserve">, while in </w:t>
      </w:r>
      <w:r>
        <w:fldChar w:fldCharType="begin"/>
      </w:r>
      <w:r>
        <w:instrText xml:space="preserve"> REF _Ref339635934 \h </w:instrText>
      </w:r>
      <w:r>
        <w:fldChar w:fldCharType="separate"/>
      </w:r>
      <w:r w:rsidR="00154D81" w:rsidRPr="00856563">
        <w:t>(</w:t>
      </w:r>
      <w:r w:rsidR="00154D81">
        <w:rPr>
          <w:noProof/>
        </w:rPr>
        <w:t>22</w:t>
      </w:r>
      <w:r w:rsidR="00154D81" w:rsidRPr="00856563">
        <w:t>)</w:t>
      </w:r>
      <w:r>
        <w:fldChar w:fldCharType="end"/>
      </w:r>
      <w:r>
        <w:t xml:space="preserve"> the possessor is expressed by</w:t>
      </w:r>
      <w:r w:rsidRPr="00856563">
        <w:t xml:space="preserve"> a coordinate noun phrase.</w:t>
      </w:r>
    </w:p>
    <w:p w14:paraId="07BA6E1B" w14:textId="77777777" w:rsidR="000931D0" w:rsidRDefault="000931D0" w:rsidP="000931D0">
      <w:pPr>
        <w:pStyle w:val="ExampleTitle"/>
      </w:pPr>
      <w:r w:rsidRPr="00856563">
        <w:t>Noun phrase</w:t>
      </w:r>
      <w:r>
        <w:t>s expressing the possessor</w:t>
      </w:r>
    </w:p>
    <w:tbl>
      <w:tblPr>
        <w:tblW w:w="6059" w:type="dxa"/>
        <w:tblCellMar>
          <w:left w:w="40" w:type="dxa"/>
          <w:right w:w="40" w:type="dxa"/>
        </w:tblCellMar>
        <w:tblLook w:val="01E0" w:firstRow="1" w:lastRow="1" w:firstColumn="1" w:lastColumn="1" w:noHBand="0" w:noVBand="0"/>
      </w:tblPr>
      <w:tblGrid>
        <w:gridCol w:w="709"/>
        <w:gridCol w:w="614"/>
        <w:gridCol w:w="880"/>
        <w:gridCol w:w="636"/>
        <w:gridCol w:w="702"/>
        <w:gridCol w:w="563"/>
        <w:gridCol w:w="858"/>
        <w:gridCol w:w="813"/>
        <w:gridCol w:w="284"/>
      </w:tblGrid>
      <w:tr w:rsidR="00AC23C4" w:rsidRPr="006B541C" w14:paraId="2C4730EC" w14:textId="77777777" w:rsidTr="00AC23C4">
        <w:tc>
          <w:tcPr>
            <w:tcW w:w="709" w:type="dxa"/>
            <w:shd w:val="clear" w:color="auto" w:fill="auto"/>
          </w:tcPr>
          <w:p w14:paraId="161EAB2C" w14:textId="77777777" w:rsidR="000931D0" w:rsidRPr="00E92AD6" w:rsidRDefault="000931D0" w:rsidP="001D04AF">
            <w:pPr>
              <w:pStyle w:val="O0Nwnext"/>
            </w:pPr>
            <w:bookmarkStart w:id="3953" w:name="_Ref336676262"/>
            <w:bookmarkStart w:id="3954" w:name="_Ref339635937"/>
            <w:r w:rsidRPr="00856563">
              <w:t>(</w:t>
            </w:r>
            <w:fldSimple w:instr=" SEQ ( \* ARABIC \s 1 ">
              <w:r w:rsidR="00154D81">
                <w:rPr>
                  <w:noProof/>
                </w:rPr>
                <w:t>21</w:t>
              </w:r>
            </w:fldSimple>
            <w:bookmarkEnd w:id="3953"/>
            <w:r w:rsidRPr="00856563">
              <w:t>)</w:t>
            </w:r>
            <w:bookmarkEnd w:id="3954"/>
          </w:p>
        </w:tc>
        <w:tc>
          <w:tcPr>
            <w:tcW w:w="614" w:type="dxa"/>
            <w:shd w:val="clear" w:color="auto" w:fill="auto"/>
          </w:tcPr>
          <w:p w14:paraId="319974A7" w14:textId="77777777" w:rsidR="000931D0" w:rsidRPr="00856563" w:rsidRDefault="000931D0" w:rsidP="001D04AF">
            <w:pPr>
              <w:pStyle w:val="Text"/>
            </w:pPr>
            <w:r w:rsidRPr="00856563">
              <w:t>sebut</w:t>
            </w:r>
          </w:p>
        </w:tc>
        <w:tc>
          <w:tcPr>
            <w:tcW w:w="880" w:type="dxa"/>
            <w:shd w:val="clear" w:color="auto" w:fill="auto"/>
          </w:tcPr>
          <w:p w14:paraId="671CF0F3" w14:textId="77777777" w:rsidR="000931D0" w:rsidRPr="00CB5A1F" w:rsidRDefault="000931D0" w:rsidP="001D04AF">
            <w:pPr>
              <w:pStyle w:val="Text"/>
            </w:pPr>
            <w:r w:rsidRPr="00CB5A1F">
              <w:t>[[[</w:t>
            </w:r>
            <w:r w:rsidRPr="00CB5A1F">
              <w:rPr>
                <w:rStyle w:val="ChBlueBold"/>
              </w:rPr>
              <w:t>orang</w:t>
            </w:r>
          </w:p>
        </w:tc>
        <w:tc>
          <w:tcPr>
            <w:tcW w:w="636" w:type="dxa"/>
            <w:shd w:val="clear" w:color="auto" w:fill="auto"/>
          </w:tcPr>
          <w:p w14:paraId="5C5482A7" w14:textId="77777777" w:rsidR="000931D0" w:rsidRPr="00CB5A1F" w:rsidRDefault="000931D0" w:rsidP="001D04AF">
            <w:pPr>
              <w:pStyle w:val="Text"/>
            </w:pPr>
            <w:r w:rsidRPr="00CB5A1F">
              <w:rPr>
                <w:rStyle w:val="ChBlueBold"/>
              </w:rPr>
              <w:t>mati</w:t>
            </w:r>
            <w:r w:rsidRPr="00CB5A1F">
              <w:t>]</w:t>
            </w:r>
          </w:p>
        </w:tc>
        <w:tc>
          <w:tcPr>
            <w:tcW w:w="702" w:type="dxa"/>
            <w:shd w:val="clear" w:color="auto" w:fill="auto"/>
          </w:tcPr>
          <w:p w14:paraId="31251B7B" w14:textId="77777777" w:rsidR="000931D0" w:rsidRPr="00CB5A1F" w:rsidRDefault="000931D0" w:rsidP="001D04AF">
            <w:pPr>
              <w:pStyle w:val="Text"/>
            </w:pPr>
            <w:r w:rsidRPr="00CB5A1F">
              <w:rPr>
                <w:rStyle w:val="ChBlueBold"/>
              </w:rPr>
              <w:t>tu</w:t>
            </w:r>
            <w:r w:rsidRPr="00CB5A1F">
              <w:t>]</w:t>
            </w:r>
          </w:p>
        </w:tc>
        <w:tc>
          <w:tcPr>
            <w:tcW w:w="563" w:type="dxa"/>
            <w:shd w:val="clear" w:color="auto" w:fill="auto"/>
          </w:tcPr>
          <w:p w14:paraId="779C1D37" w14:textId="77777777" w:rsidR="000931D0" w:rsidRPr="00856563" w:rsidRDefault="000931D0" w:rsidP="001D04AF">
            <w:pPr>
              <w:pStyle w:val="Text"/>
              <w:rPr>
                <w:rStyle w:val="ChBlueBold"/>
              </w:rPr>
            </w:pPr>
            <w:r w:rsidRPr="00856563">
              <w:rPr>
                <w:rStyle w:val="ChBlueBold"/>
              </w:rPr>
              <w:t>pu</w:t>
            </w:r>
          </w:p>
        </w:tc>
        <w:tc>
          <w:tcPr>
            <w:tcW w:w="858" w:type="dxa"/>
            <w:shd w:val="clear" w:color="auto" w:fill="auto"/>
          </w:tcPr>
          <w:p w14:paraId="3B19B786" w14:textId="77777777" w:rsidR="000931D0" w:rsidRPr="00CB5A1F" w:rsidRDefault="000931D0" w:rsidP="001D04AF">
            <w:pPr>
              <w:pStyle w:val="Text"/>
            </w:pPr>
            <w:r w:rsidRPr="00CB5A1F">
              <w:t>[</w:t>
            </w:r>
            <w:r w:rsidRPr="00CB5A1F">
              <w:rPr>
                <w:rStyle w:val="ChBlueBold"/>
              </w:rPr>
              <w:t>nama</w:t>
            </w:r>
            <w:r w:rsidRPr="00CB5A1F">
              <w:t>]]</w:t>
            </w:r>
          </w:p>
        </w:tc>
        <w:tc>
          <w:tcPr>
            <w:tcW w:w="813" w:type="dxa"/>
            <w:shd w:val="clear" w:color="auto" w:fill="auto"/>
          </w:tcPr>
          <w:p w14:paraId="64A262EC" w14:textId="77777777" w:rsidR="000931D0" w:rsidRPr="00856563" w:rsidRDefault="000931D0" w:rsidP="001D04AF">
            <w:pPr>
              <w:pStyle w:val="Text"/>
            </w:pPr>
            <w:r w:rsidRPr="00856563">
              <w:t>karna</w:t>
            </w:r>
          </w:p>
        </w:tc>
        <w:tc>
          <w:tcPr>
            <w:tcW w:w="284" w:type="dxa"/>
            <w:shd w:val="clear" w:color="auto" w:fill="auto"/>
          </w:tcPr>
          <w:p w14:paraId="44B9F05E" w14:textId="77777777" w:rsidR="000931D0" w:rsidRPr="00856563" w:rsidRDefault="000931D0" w:rsidP="001D04AF">
            <w:pPr>
              <w:pStyle w:val="Text"/>
            </w:pPr>
            <w:r w:rsidRPr="00856563">
              <w:t>…</w:t>
            </w:r>
          </w:p>
        </w:tc>
      </w:tr>
      <w:tr w:rsidR="00AC23C4" w:rsidRPr="00AC23C4" w14:paraId="01057433" w14:textId="77777777" w:rsidTr="00AC23C4">
        <w:tc>
          <w:tcPr>
            <w:tcW w:w="709" w:type="dxa"/>
            <w:shd w:val="clear" w:color="auto" w:fill="auto"/>
          </w:tcPr>
          <w:p w14:paraId="422CA15B" w14:textId="77777777" w:rsidR="000931D0" w:rsidRPr="00E92AD6" w:rsidRDefault="000931D0" w:rsidP="001D04AF">
            <w:pPr>
              <w:pStyle w:val="GlossEng"/>
            </w:pPr>
          </w:p>
        </w:tc>
        <w:tc>
          <w:tcPr>
            <w:tcW w:w="614" w:type="dxa"/>
            <w:shd w:val="clear" w:color="auto" w:fill="auto"/>
          </w:tcPr>
          <w:p w14:paraId="4536EECF" w14:textId="77777777" w:rsidR="000931D0" w:rsidRPr="00856563" w:rsidRDefault="000931D0" w:rsidP="001D04AF">
            <w:pPr>
              <w:pStyle w:val="GlossEng"/>
            </w:pPr>
            <w:r w:rsidRPr="00856563">
              <w:t>name</w:t>
            </w:r>
          </w:p>
        </w:tc>
        <w:tc>
          <w:tcPr>
            <w:tcW w:w="880" w:type="dxa"/>
            <w:shd w:val="clear" w:color="auto" w:fill="auto"/>
          </w:tcPr>
          <w:p w14:paraId="6774515D" w14:textId="77777777" w:rsidR="000931D0" w:rsidRPr="00856563" w:rsidRDefault="000931D0" w:rsidP="001D04AF">
            <w:pPr>
              <w:pStyle w:val="GlossEng"/>
            </w:pPr>
            <w:r w:rsidRPr="00856563">
              <w:t>person</w:t>
            </w:r>
          </w:p>
        </w:tc>
        <w:tc>
          <w:tcPr>
            <w:tcW w:w="636" w:type="dxa"/>
            <w:shd w:val="clear" w:color="auto" w:fill="auto"/>
          </w:tcPr>
          <w:p w14:paraId="746258A4" w14:textId="77777777" w:rsidR="000931D0" w:rsidRPr="00856563" w:rsidRDefault="000931D0" w:rsidP="001D04AF">
            <w:pPr>
              <w:pStyle w:val="GlossEng"/>
            </w:pPr>
            <w:r w:rsidRPr="00856563">
              <w:t>die</w:t>
            </w:r>
          </w:p>
        </w:tc>
        <w:tc>
          <w:tcPr>
            <w:tcW w:w="702" w:type="dxa"/>
            <w:shd w:val="clear" w:color="auto" w:fill="auto"/>
          </w:tcPr>
          <w:p w14:paraId="7BEF6F14" w14:textId="77777777" w:rsidR="000931D0" w:rsidRPr="0099608C" w:rsidRDefault="000931D0" w:rsidP="001D04AF">
            <w:pPr>
              <w:pStyle w:val="GlossEng"/>
              <w:rPr>
                <w:rStyle w:val="ChSmallCaps"/>
              </w:rPr>
            </w:pPr>
            <w:r w:rsidRPr="0099608C">
              <w:rPr>
                <w:rStyle w:val="ChSmallCaps"/>
              </w:rPr>
              <w:t>d.dist</w:t>
            </w:r>
          </w:p>
        </w:tc>
        <w:tc>
          <w:tcPr>
            <w:tcW w:w="563" w:type="dxa"/>
            <w:shd w:val="clear" w:color="auto" w:fill="auto"/>
          </w:tcPr>
          <w:p w14:paraId="2B855ADD" w14:textId="77777777" w:rsidR="000931D0" w:rsidRPr="0099608C" w:rsidRDefault="000931D0" w:rsidP="001D04AF">
            <w:pPr>
              <w:pStyle w:val="GlossEng"/>
              <w:rPr>
                <w:rStyle w:val="ChSmallCaps"/>
              </w:rPr>
            </w:pPr>
            <w:r w:rsidRPr="0099608C">
              <w:rPr>
                <w:rStyle w:val="ChSmallCaps"/>
              </w:rPr>
              <w:t>poss</w:t>
            </w:r>
          </w:p>
        </w:tc>
        <w:tc>
          <w:tcPr>
            <w:tcW w:w="858" w:type="dxa"/>
            <w:shd w:val="clear" w:color="auto" w:fill="auto"/>
          </w:tcPr>
          <w:p w14:paraId="35FB88DB" w14:textId="77777777" w:rsidR="000931D0" w:rsidRPr="00856563" w:rsidRDefault="000931D0" w:rsidP="001D04AF">
            <w:pPr>
              <w:pStyle w:val="GlossEng"/>
            </w:pPr>
            <w:r>
              <w:t>name</w:t>
            </w:r>
          </w:p>
        </w:tc>
        <w:tc>
          <w:tcPr>
            <w:tcW w:w="813" w:type="dxa"/>
            <w:shd w:val="clear" w:color="auto" w:fill="auto"/>
          </w:tcPr>
          <w:p w14:paraId="0DBE18B9" w14:textId="77777777" w:rsidR="000931D0" w:rsidRPr="00856563" w:rsidRDefault="000931D0" w:rsidP="001D04AF">
            <w:pPr>
              <w:pStyle w:val="GlossEng"/>
            </w:pPr>
            <w:r w:rsidRPr="00856563">
              <w:t>because</w:t>
            </w:r>
          </w:p>
        </w:tc>
        <w:tc>
          <w:tcPr>
            <w:tcW w:w="284" w:type="dxa"/>
            <w:shd w:val="clear" w:color="auto" w:fill="auto"/>
          </w:tcPr>
          <w:p w14:paraId="50C7188B" w14:textId="77777777" w:rsidR="000931D0" w:rsidRPr="00856563" w:rsidRDefault="000931D0" w:rsidP="001D04AF">
            <w:pPr>
              <w:pStyle w:val="GlossEng"/>
            </w:pPr>
          </w:p>
        </w:tc>
      </w:tr>
    </w:tbl>
    <w:p w14:paraId="49478AFD" w14:textId="08B28BD4" w:rsidR="000931D0" w:rsidRPr="00856563" w:rsidRDefault="00B7093A" w:rsidP="000931D0">
      <w:pPr>
        <w:pStyle w:val="FreeTranslEng"/>
      </w:pPr>
      <w:r>
        <w:t>‘</w:t>
      </w:r>
      <w:r w:rsidR="000931D0" w:rsidRPr="00856563">
        <w:t xml:space="preserve">(he has) to mention </w:t>
      </w:r>
      <w:r w:rsidR="000931D0" w:rsidRPr="00856563">
        <w:rPr>
          <w:rStyle w:val="ChBlueBold"/>
        </w:rPr>
        <w:t>that dead person</w:t>
      </w:r>
      <w:r>
        <w:rPr>
          <w:rStyle w:val="ChBlueBold"/>
        </w:rPr>
        <w:t>’</w:t>
      </w:r>
      <w:r w:rsidR="000931D0" w:rsidRPr="00856563">
        <w:rPr>
          <w:rStyle w:val="ChBlueBold"/>
        </w:rPr>
        <w:t>s name</w:t>
      </w:r>
      <w:r w:rsidR="000931D0" w:rsidRPr="00856563">
        <w:t xml:space="preserve"> because …</w:t>
      </w:r>
      <w:r>
        <w:t>’</w:t>
      </w:r>
      <w:r w:rsidR="000931D0" w:rsidRPr="00856563">
        <w:t xml:space="preserve"> </w:t>
      </w:r>
      <w:r w:rsidR="000931D0" w:rsidRPr="00856563">
        <w:rPr>
          <w:rStyle w:val="ExampleSource"/>
        </w:rPr>
        <w:t>[080923-013-CvEx.0019]</w:t>
      </w:r>
    </w:p>
    <w:tbl>
      <w:tblPr>
        <w:tblW w:w="5744" w:type="dxa"/>
        <w:tblCellMar>
          <w:left w:w="40" w:type="dxa"/>
          <w:right w:w="40" w:type="dxa"/>
        </w:tblCellMar>
        <w:tblLook w:val="01E0" w:firstRow="1" w:lastRow="1" w:firstColumn="1" w:lastColumn="1" w:noHBand="0" w:noVBand="0"/>
      </w:tblPr>
      <w:tblGrid>
        <w:gridCol w:w="705"/>
        <w:gridCol w:w="701"/>
        <w:gridCol w:w="484"/>
        <w:gridCol w:w="562"/>
        <w:gridCol w:w="524"/>
        <w:gridCol w:w="591"/>
        <w:gridCol w:w="780"/>
        <w:gridCol w:w="562"/>
        <w:gridCol w:w="835"/>
      </w:tblGrid>
      <w:tr w:rsidR="00AC23C4" w:rsidRPr="00856563" w14:paraId="4CE4FA8B" w14:textId="77777777" w:rsidTr="00AC23C4">
        <w:tc>
          <w:tcPr>
            <w:tcW w:w="709" w:type="dxa"/>
            <w:shd w:val="clear" w:color="auto" w:fill="auto"/>
          </w:tcPr>
          <w:p w14:paraId="58ABEA2C" w14:textId="77777777" w:rsidR="000931D0" w:rsidRPr="00E92AD6" w:rsidRDefault="000931D0" w:rsidP="001D04AF">
            <w:pPr>
              <w:pStyle w:val="O0Nwnext"/>
            </w:pPr>
            <w:bookmarkStart w:id="3955" w:name="_Ref336676258"/>
            <w:bookmarkStart w:id="3956" w:name="_Ref339635934"/>
            <w:bookmarkStart w:id="3957" w:name="_Ref282076030"/>
            <w:r w:rsidRPr="00856563">
              <w:t>(</w:t>
            </w:r>
            <w:fldSimple w:instr=" SEQ ( \* ARABIC \s 1 ">
              <w:r w:rsidR="00154D81">
                <w:rPr>
                  <w:noProof/>
                </w:rPr>
                <w:t>22</w:t>
              </w:r>
            </w:fldSimple>
            <w:bookmarkEnd w:id="3955"/>
            <w:r w:rsidRPr="00856563">
              <w:t>)</w:t>
            </w:r>
            <w:bookmarkEnd w:id="3956"/>
          </w:p>
        </w:tc>
        <w:tc>
          <w:tcPr>
            <w:tcW w:w="702" w:type="dxa"/>
            <w:shd w:val="clear" w:color="auto" w:fill="auto"/>
          </w:tcPr>
          <w:p w14:paraId="56436C41" w14:textId="77777777" w:rsidR="000931D0" w:rsidRPr="00856563" w:rsidRDefault="000931D0" w:rsidP="001D04AF">
            <w:pPr>
              <w:pStyle w:val="Text"/>
            </w:pPr>
            <w:r w:rsidRPr="00856563">
              <w:t>itu</w:t>
            </w:r>
          </w:p>
        </w:tc>
        <w:tc>
          <w:tcPr>
            <w:tcW w:w="485" w:type="dxa"/>
            <w:shd w:val="clear" w:color="auto" w:fill="auto"/>
          </w:tcPr>
          <w:p w14:paraId="739CE462" w14:textId="77777777" w:rsidR="000931D0" w:rsidRPr="00856563" w:rsidRDefault="000931D0" w:rsidP="001D04AF">
            <w:pPr>
              <w:pStyle w:val="Text"/>
            </w:pPr>
            <w:r w:rsidRPr="00856563">
              <w:t>ko</w:t>
            </w:r>
          </w:p>
        </w:tc>
        <w:tc>
          <w:tcPr>
            <w:tcW w:w="563" w:type="dxa"/>
            <w:shd w:val="clear" w:color="auto" w:fill="auto"/>
          </w:tcPr>
          <w:p w14:paraId="64F27D95" w14:textId="77777777" w:rsidR="000931D0" w:rsidRPr="00856563" w:rsidRDefault="000931D0" w:rsidP="001D04AF">
            <w:pPr>
              <w:pStyle w:val="Text"/>
            </w:pPr>
            <w:r w:rsidRPr="00856563">
              <w:t>pu</w:t>
            </w:r>
          </w:p>
        </w:tc>
        <w:tc>
          <w:tcPr>
            <w:tcW w:w="525" w:type="dxa"/>
            <w:shd w:val="clear" w:color="auto" w:fill="auto"/>
          </w:tcPr>
          <w:p w14:paraId="45C8B23E" w14:textId="77777777" w:rsidR="000931D0" w:rsidRPr="00CB5A1F" w:rsidRDefault="000931D0" w:rsidP="001D04AF">
            <w:pPr>
              <w:pStyle w:val="Text"/>
            </w:pPr>
            <w:r>
              <w:t>[[</w:t>
            </w:r>
            <w:r w:rsidRPr="00377E06">
              <w:rPr>
                <w:rStyle w:val="ChBlueBold"/>
              </w:rPr>
              <w:t>ko</w:t>
            </w:r>
          </w:p>
        </w:tc>
        <w:tc>
          <w:tcPr>
            <w:tcW w:w="592" w:type="dxa"/>
            <w:shd w:val="clear" w:color="auto" w:fill="auto"/>
          </w:tcPr>
          <w:p w14:paraId="3F6ACAB1" w14:textId="77777777" w:rsidR="000931D0" w:rsidRPr="00377E06" w:rsidRDefault="000931D0" w:rsidP="001D04AF">
            <w:pPr>
              <w:pStyle w:val="Text"/>
              <w:rPr>
                <w:rStyle w:val="ChBlueBold"/>
              </w:rPr>
            </w:pPr>
            <w:r w:rsidRPr="00377E06">
              <w:rPr>
                <w:rStyle w:val="ChBlueBold"/>
              </w:rPr>
              <w:t>deng</w:t>
            </w:r>
          </w:p>
        </w:tc>
        <w:tc>
          <w:tcPr>
            <w:tcW w:w="769" w:type="dxa"/>
            <w:shd w:val="clear" w:color="auto" w:fill="auto"/>
          </w:tcPr>
          <w:p w14:paraId="7EEEBDCA" w14:textId="77777777" w:rsidR="000931D0" w:rsidRPr="00CB5A1F" w:rsidRDefault="00CF5087" w:rsidP="001D04AF">
            <w:pPr>
              <w:pStyle w:val="Text"/>
            </w:pPr>
            <w:r w:rsidRPr="00CF5087">
              <w:rPr>
                <w:rStyle w:val="ChBlueBold"/>
              </w:rPr>
              <w:t>Mateus</w:t>
            </w:r>
            <w:r w:rsidR="000931D0">
              <w:t>]</w:t>
            </w:r>
          </w:p>
        </w:tc>
        <w:tc>
          <w:tcPr>
            <w:tcW w:w="563" w:type="dxa"/>
            <w:shd w:val="clear" w:color="auto" w:fill="auto"/>
          </w:tcPr>
          <w:p w14:paraId="27F3F841" w14:textId="77777777" w:rsidR="000931D0" w:rsidRPr="00377E06" w:rsidRDefault="000931D0" w:rsidP="001D04AF">
            <w:pPr>
              <w:pStyle w:val="Text"/>
              <w:rPr>
                <w:rStyle w:val="ChBlueBold"/>
              </w:rPr>
            </w:pPr>
            <w:r w:rsidRPr="00377E06">
              <w:rPr>
                <w:rStyle w:val="ChBlueBold"/>
              </w:rPr>
              <w:t>pu</w:t>
            </w:r>
          </w:p>
        </w:tc>
        <w:tc>
          <w:tcPr>
            <w:tcW w:w="836" w:type="dxa"/>
            <w:shd w:val="clear" w:color="auto" w:fill="auto"/>
          </w:tcPr>
          <w:p w14:paraId="5587917B" w14:textId="77777777" w:rsidR="000931D0" w:rsidRPr="00CB5A1F" w:rsidRDefault="000931D0" w:rsidP="001D04AF">
            <w:pPr>
              <w:pStyle w:val="Text"/>
            </w:pPr>
            <w:r>
              <w:t>[</w:t>
            </w:r>
            <w:r w:rsidRPr="00377E06">
              <w:rPr>
                <w:rStyle w:val="ChBlueBold"/>
              </w:rPr>
              <w:t>tugas</w:t>
            </w:r>
            <w:r>
              <w:t>]]</w:t>
            </w:r>
          </w:p>
        </w:tc>
      </w:tr>
      <w:tr w:rsidR="00AC23C4" w:rsidRPr="00856563" w14:paraId="0F9A7C4A" w14:textId="77777777" w:rsidTr="00AC23C4">
        <w:tc>
          <w:tcPr>
            <w:tcW w:w="709" w:type="dxa"/>
            <w:shd w:val="clear" w:color="auto" w:fill="auto"/>
          </w:tcPr>
          <w:p w14:paraId="076C7EB1" w14:textId="77777777" w:rsidR="000931D0" w:rsidRPr="00E92AD6" w:rsidRDefault="000931D0" w:rsidP="001D04AF">
            <w:pPr>
              <w:pStyle w:val="GlossEng"/>
            </w:pPr>
          </w:p>
        </w:tc>
        <w:tc>
          <w:tcPr>
            <w:tcW w:w="702" w:type="dxa"/>
            <w:shd w:val="clear" w:color="auto" w:fill="auto"/>
          </w:tcPr>
          <w:p w14:paraId="6844F7C2" w14:textId="77777777" w:rsidR="000931D0" w:rsidRPr="0099608C" w:rsidRDefault="000931D0" w:rsidP="001D04AF">
            <w:pPr>
              <w:pStyle w:val="GlossEng"/>
              <w:rPr>
                <w:rStyle w:val="ChSmallCaps"/>
              </w:rPr>
            </w:pPr>
            <w:r w:rsidRPr="0099608C">
              <w:rPr>
                <w:rStyle w:val="ChSmallCaps"/>
              </w:rPr>
              <w:t>d.dist</w:t>
            </w:r>
          </w:p>
        </w:tc>
        <w:tc>
          <w:tcPr>
            <w:tcW w:w="485" w:type="dxa"/>
            <w:shd w:val="clear" w:color="auto" w:fill="auto"/>
          </w:tcPr>
          <w:p w14:paraId="38E1B4CE" w14:textId="77777777" w:rsidR="000931D0" w:rsidRPr="0099608C" w:rsidRDefault="000931D0" w:rsidP="001D04AF">
            <w:pPr>
              <w:pStyle w:val="GlossEng"/>
              <w:rPr>
                <w:rStyle w:val="ChSmallCaps"/>
              </w:rPr>
            </w:pPr>
            <w:r w:rsidRPr="0099608C">
              <w:rPr>
                <w:rStyle w:val="ChSmallCaps"/>
              </w:rPr>
              <w:t>2sg</w:t>
            </w:r>
          </w:p>
        </w:tc>
        <w:tc>
          <w:tcPr>
            <w:tcW w:w="563" w:type="dxa"/>
            <w:shd w:val="clear" w:color="auto" w:fill="auto"/>
          </w:tcPr>
          <w:p w14:paraId="45E208D2" w14:textId="77777777" w:rsidR="000931D0" w:rsidRPr="0099608C" w:rsidRDefault="000931D0" w:rsidP="001D04AF">
            <w:pPr>
              <w:pStyle w:val="GlossEng"/>
              <w:rPr>
                <w:rStyle w:val="ChSmallCaps"/>
              </w:rPr>
            </w:pPr>
            <w:r w:rsidRPr="0099608C">
              <w:rPr>
                <w:rStyle w:val="ChSmallCaps"/>
              </w:rPr>
              <w:t>poss</w:t>
            </w:r>
          </w:p>
        </w:tc>
        <w:tc>
          <w:tcPr>
            <w:tcW w:w="525" w:type="dxa"/>
            <w:shd w:val="clear" w:color="auto" w:fill="auto"/>
          </w:tcPr>
          <w:p w14:paraId="0B792CCB" w14:textId="77777777" w:rsidR="000931D0" w:rsidRPr="0099608C" w:rsidRDefault="000931D0" w:rsidP="001D04AF">
            <w:pPr>
              <w:pStyle w:val="GlossEng"/>
              <w:rPr>
                <w:rStyle w:val="ChSmallCaps"/>
              </w:rPr>
            </w:pPr>
            <w:r w:rsidRPr="0099608C">
              <w:rPr>
                <w:rStyle w:val="ChSmallCaps"/>
              </w:rPr>
              <w:t>2sg</w:t>
            </w:r>
          </w:p>
        </w:tc>
        <w:tc>
          <w:tcPr>
            <w:tcW w:w="592" w:type="dxa"/>
            <w:shd w:val="clear" w:color="auto" w:fill="auto"/>
          </w:tcPr>
          <w:p w14:paraId="42B82CAE" w14:textId="77777777" w:rsidR="000931D0" w:rsidRPr="00856563" w:rsidRDefault="000931D0" w:rsidP="001D04AF">
            <w:pPr>
              <w:pStyle w:val="GlossEng"/>
            </w:pPr>
            <w:r w:rsidRPr="00856563">
              <w:t>with</w:t>
            </w:r>
          </w:p>
        </w:tc>
        <w:tc>
          <w:tcPr>
            <w:tcW w:w="769" w:type="dxa"/>
            <w:shd w:val="clear" w:color="auto" w:fill="auto"/>
          </w:tcPr>
          <w:p w14:paraId="2E96ED3F" w14:textId="77777777" w:rsidR="000931D0" w:rsidRPr="00856563" w:rsidRDefault="00CF5087" w:rsidP="001D04AF">
            <w:pPr>
              <w:pStyle w:val="GlossEng"/>
            </w:pPr>
            <w:r>
              <w:t>Mateus</w:t>
            </w:r>
          </w:p>
        </w:tc>
        <w:tc>
          <w:tcPr>
            <w:tcW w:w="563" w:type="dxa"/>
            <w:shd w:val="clear" w:color="auto" w:fill="auto"/>
          </w:tcPr>
          <w:p w14:paraId="6F186226" w14:textId="77777777" w:rsidR="000931D0" w:rsidRPr="0099608C" w:rsidRDefault="000931D0" w:rsidP="001D04AF">
            <w:pPr>
              <w:pStyle w:val="GlossEng"/>
              <w:rPr>
                <w:rStyle w:val="ChSmallCaps"/>
              </w:rPr>
            </w:pPr>
            <w:r w:rsidRPr="0099608C">
              <w:rPr>
                <w:rStyle w:val="ChSmallCaps"/>
              </w:rPr>
              <w:t>poss</w:t>
            </w:r>
          </w:p>
        </w:tc>
        <w:tc>
          <w:tcPr>
            <w:tcW w:w="836" w:type="dxa"/>
            <w:shd w:val="clear" w:color="auto" w:fill="auto"/>
          </w:tcPr>
          <w:p w14:paraId="157A4AF6" w14:textId="77777777" w:rsidR="000931D0" w:rsidRPr="00856563" w:rsidRDefault="000931D0" w:rsidP="001D04AF">
            <w:pPr>
              <w:pStyle w:val="GlossEng"/>
            </w:pPr>
            <w:r>
              <w:t>duty</w:t>
            </w:r>
          </w:p>
        </w:tc>
      </w:tr>
    </w:tbl>
    <w:p w14:paraId="349EC9D9" w14:textId="1629CCA7" w:rsidR="000931D0" w:rsidRPr="002B1870" w:rsidRDefault="00B7093A" w:rsidP="000931D0">
      <w:pPr>
        <w:pStyle w:val="FreeTranslEng"/>
      </w:pPr>
      <w:r>
        <w:t>‘</w:t>
      </w:r>
      <w:r w:rsidR="000931D0" w:rsidRPr="00856563">
        <w:t xml:space="preserve">that is your, </w:t>
      </w:r>
      <w:r w:rsidR="000931D0" w:rsidRPr="00856563">
        <w:rPr>
          <w:rStyle w:val="ChBlueBold"/>
        </w:rPr>
        <w:t xml:space="preserve">your </w:t>
      </w:r>
      <w:r w:rsidR="000931D0" w:rsidRPr="00CF5087">
        <w:rPr>
          <w:rStyle w:val="ChBlueBold"/>
        </w:rPr>
        <w:t xml:space="preserve">and </w:t>
      </w:r>
      <w:r w:rsidR="00CF5087" w:rsidRPr="00CF5087">
        <w:rPr>
          <w:rStyle w:val="ChBlueBold"/>
        </w:rPr>
        <w:t>Mateus</w:t>
      </w:r>
      <w:r>
        <w:rPr>
          <w:rStyle w:val="ChBlueBold"/>
        </w:rPr>
        <w:t>’</w:t>
      </w:r>
      <w:r w:rsidR="000931D0" w:rsidRPr="00D877AA">
        <w:rPr>
          <w:rStyle w:val="ChBlueBold"/>
        </w:rPr>
        <w:t xml:space="preserve"> duty</w:t>
      </w:r>
      <w:r>
        <w:t>’</w:t>
      </w:r>
      <w:r w:rsidR="000931D0" w:rsidRPr="00856563">
        <w:t xml:space="preserve"> </w:t>
      </w:r>
      <w:r w:rsidR="000931D0" w:rsidRPr="00856563">
        <w:rPr>
          <w:rStyle w:val="ExampleSource"/>
        </w:rPr>
        <w:t>[081005-001-Cv.0035]</w:t>
      </w:r>
    </w:p>
    <w:p w14:paraId="4AB24EB1" w14:textId="77777777" w:rsidR="000931D0" w:rsidRDefault="000931D0" w:rsidP="00FE353B">
      <w:pPr>
        <w:pStyle w:val="Body0005after"/>
      </w:pPr>
      <w:r w:rsidRPr="00856563">
        <w:t xml:space="preserve">In </w:t>
      </w:r>
      <w:r>
        <w:fldChar w:fldCharType="begin"/>
      </w:r>
      <w:r>
        <w:instrText xml:space="preserve"> REF _Ref339635945 \h </w:instrText>
      </w:r>
      <w:r>
        <w:fldChar w:fldCharType="separate"/>
      </w:r>
      <w:r w:rsidR="00154D81" w:rsidRPr="00856563">
        <w:t>(</w:t>
      </w:r>
      <w:r w:rsidR="00154D81">
        <w:rPr>
          <w:noProof/>
        </w:rPr>
        <w:t>23</w:t>
      </w:r>
      <w:r w:rsidR="00154D81" w:rsidRPr="00856563">
        <w:t>)</w:t>
      </w:r>
      <w:r>
        <w:fldChar w:fldCharType="end"/>
      </w:r>
      <w:r>
        <w:t>, the possessum is encoded by</w:t>
      </w:r>
      <w:r w:rsidRPr="00856563">
        <w:t xml:space="preserve"> </w:t>
      </w:r>
      <w:r>
        <w:t xml:space="preserve">a </w:t>
      </w:r>
      <w:r w:rsidRPr="00856563">
        <w:t xml:space="preserve">noun phrase with </w:t>
      </w:r>
      <w:r w:rsidR="00A060EB">
        <w:t xml:space="preserve">an adnominally used stative verb </w:t>
      </w:r>
      <w:r>
        <w:t>plus an adnominal demonstrative</w:t>
      </w:r>
      <w:r w:rsidRPr="00856563">
        <w:t xml:space="preserve">. </w:t>
      </w:r>
      <w:r w:rsidR="00CA6572" w:rsidRPr="00856563">
        <w:t xml:space="preserve">In </w:t>
      </w:r>
      <w:r w:rsidR="00CA6572">
        <w:fldChar w:fldCharType="begin"/>
      </w:r>
      <w:r w:rsidR="00CA6572">
        <w:instrText xml:space="preserve"> REF _Ref364861256 \h </w:instrText>
      </w:r>
      <w:r w:rsidR="00CA6572">
        <w:fldChar w:fldCharType="separate"/>
      </w:r>
      <w:r w:rsidR="00154D81" w:rsidRPr="00856563">
        <w:t>(</w:t>
      </w:r>
      <w:r w:rsidR="00154D81">
        <w:rPr>
          <w:noProof/>
        </w:rPr>
        <w:t>24</w:t>
      </w:r>
      <w:r w:rsidR="00154D81" w:rsidRPr="00856563">
        <w:t>)</w:t>
      </w:r>
      <w:r w:rsidR="00CA6572">
        <w:fldChar w:fldCharType="end"/>
      </w:r>
      <w:r w:rsidR="00CA6572">
        <w:t xml:space="preserve">, a </w:t>
      </w:r>
      <w:r w:rsidR="00CA6572" w:rsidRPr="00856563">
        <w:t xml:space="preserve">noun phrase with </w:t>
      </w:r>
      <w:r w:rsidR="00CA6572">
        <w:t xml:space="preserve">nominal </w:t>
      </w:r>
      <w:r w:rsidR="00A060EB">
        <w:t>modifier</w:t>
      </w:r>
      <w:r w:rsidR="00CA6572">
        <w:t xml:space="preserve"> plus an adnominal demonstrative</w:t>
      </w:r>
      <w:r w:rsidR="00A060EB">
        <w:t xml:space="preserve"> takes the possessum slot. </w:t>
      </w:r>
      <w:r w:rsidRPr="00856563">
        <w:t xml:space="preserve">In </w:t>
      </w:r>
      <w:r>
        <w:fldChar w:fldCharType="begin"/>
      </w:r>
      <w:r>
        <w:instrText xml:space="preserve"> REF _Ref339635946 \h </w:instrText>
      </w:r>
      <w:r>
        <w:fldChar w:fldCharType="separate"/>
      </w:r>
      <w:r w:rsidR="00154D81" w:rsidRPr="00856563">
        <w:t>(</w:t>
      </w:r>
      <w:r w:rsidR="00154D81">
        <w:rPr>
          <w:noProof/>
        </w:rPr>
        <w:t>25</w:t>
      </w:r>
      <w:r w:rsidR="00154D81" w:rsidRPr="00856563">
        <w:t>)</w:t>
      </w:r>
      <w:r>
        <w:fldChar w:fldCharType="end"/>
      </w:r>
      <w:r>
        <w:t xml:space="preserve"> </w:t>
      </w:r>
      <w:r w:rsidRPr="00856563">
        <w:t xml:space="preserve">the possessum is expressed by a coordinate noun phrase. In </w:t>
      </w:r>
      <w:r>
        <w:fldChar w:fldCharType="begin"/>
      </w:r>
      <w:r>
        <w:instrText xml:space="preserve"> REF _Ref339635955 \h </w:instrText>
      </w:r>
      <w:r>
        <w:fldChar w:fldCharType="separate"/>
      </w:r>
      <w:r w:rsidR="00154D81" w:rsidRPr="00856563">
        <w:t>(</w:t>
      </w:r>
      <w:r w:rsidR="00154D81">
        <w:rPr>
          <w:noProof/>
        </w:rPr>
        <w:t>8</w:t>
      </w:r>
      <w:r w:rsidR="00154D81" w:rsidRPr="00856563">
        <w:t>)</w:t>
      </w:r>
      <w:r>
        <w:fldChar w:fldCharType="end"/>
      </w:r>
      <w:r>
        <w:t>, rep</w:t>
      </w:r>
      <w:r w:rsidR="00CA6572">
        <w:t>e</w:t>
      </w:r>
      <w:r>
        <w:t xml:space="preserve">ated as </w:t>
      </w:r>
      <w:r>
        <w:fldChar w:fldCharType="begin"/>
      </w:r>
      <w:r>
        <w:instrText xml:space="preserve"> REF _Ref339635947 \h </w:instrText>
      </w:r>
      <w:r>
        <w:fldChar w:fldCharType="separate"/>
      </w:r>
      <w:r w:rsidR="00154D81" w:rsidRPr="00856563">
        <w:t>(</w:t>
      </w:r>
      <w:r w:rsidR="00154D81">
        <w:rPr>
          <w:noProof/>
        </w:rPr>
        <w:t>26</w:t>
      </w:r>
      <w:r w:rsidR="00154D81" w:rsidRPr="00856563">
        <w:t>)</w:t>
      </w:r>
      <w:r>
        <w:fldChar w:fldCharType="end"/>
      </w:r>
      <w:r>
        <w:t>,</w:t>
      </w:r>
      <w:r w:rsidRPr="00856563">
        <w:t xml:space="preserve"> a noun phrase with a modifying nonfinite clause</w:t>
      </w:r>
      <w:r>
        <w:t xml:space="preserve"> takes the possessum slot</w:t>
      </w:r>
      <w:r w:rsidRPr="00856563">
        <w:t>.</w:t>
      </w:r>
      <w:r>
        <w:t xml:space="preserve"> The examples in </w:t>
      </w:r>
      <w:r>
        <w:fldChar w:fldCharType="begin"/>
      </w:r>
      <w:r>
        <w:instrText xml:space="preserve"> REF _Ref339635945 \h </w:instrText>
      </w:r>
      <w:r>
        <w:fldChar w:fldCharType="separate"/>
      </w:r>
      <w:r w:rsidR="00154D81" w:rsidRPr="00856563">
        <w:t>(</w:t>
      </w:r>
      <w:r w:rsidR="00154D81">
        <w:rPr>
          <w:noProof/>
        </w:rPr>
        <w:t>23</w:t>
      </w:r>
      <w:r w:rsidR="00154D81" w:rsidRPr="00856563">
        <w:t>)</w:t>
      </w:r>
      <w:r>
        <w:fldChar w:fldCharType="end"/>
      </w:r>
      <w:r>
        <w:t xml:space="preserve"> to </w:t>
      </w:r>
      <w:r>
        <w:fldChar w:fldCharType="begin"/>
      </w:r>
      <w:r>
        <w:instrText xml:space="preserve"> REF _Ref339635947 \h </w:instrText>
      </w:r>
      <w:r>
        <w:fldChar w:fldCharType="separate"/>
      </w:r>
      <w:r w:rsidR="00154D81" w:rsidRPr="00856563">
        <w:t>(</w:t>
      </w:r>
      <w:r w:rsidR="00154D81">
        <w:rPr>
          <w:noProof/>
        </w:rPr>
        <w:t>26</w:t>
      </w:r>
      <w:r w:rsidR="00154D81" w:rsidRPr="00856563">
        <w:t>)</w:t>
      </w:r>
      <w:r>
        <w:fldChar w:fldCharType="end"/>
      </w:r>
      <w:r>
        <w:t xml:space="preserve"> also illustrate that a </w:t>
      </w:r>
      <w:r w:rsidR="008025AB">
        <w:t>personal pronoun</w:t>
      </w:r>
      <w:r>
        <w:t xml:space="preserve"> can take the possessor slot; </w:t>
      </w:r>
      <w:r w:rsidR="001D4099">
        <w:t>personal pronoun</w:t>
      </w:r>
      <w:r>
        <w:t>s do not take the possessum slot.</w:t>
      </w:r>
    </w:p>
    <w:p w14:paraId="3581B35E" w14:textId="77777777" w:rsidR="000931D0" w:rsidRDefault="000931D0" w:rsidP="000931D0">
      <w:pPr>
        <w:pStyle w:val="ExampleTitle"/>
      </w:pPr>
      <w:r w:rsidRPr="00856563">
        <w:t>Noun phrase</w:t>
      </w:r>
      <w:r>
        <w:t>s expressing the possessum</w:t>
      </w:r>
    </w:p>
    <w:tbl>
      <w:tblPr>
        <w:tblW w:w="5981" w:type="dxa"/>
        <w:tblCellMar>
          <w:left w:w="42" w:type="dxa"/>
          <w:right w:w="42" w:type="dxa"/>
        </w:tblCellMar>
        <w:tblLook w:val="01E0" w:firstRow="1" w:lastRow="1" w:firstColumn="1" w:lastColumn="1" w:noHBand="0" w:noVBand="0"/>
      </w:tblPr>
      <w:tblGrid>
        <w:gridCol w:w="709"/>
        <w:gridCol w:w="489"/>
        <w:gridCol w:w="462"/>
        <w:gridCol w:w="105"/>
        <w:gridCol w:w="1040"/>
        <w:gridCol w:w="156"/>
        <w:gridCol w:w="701"/>
        <w:gridCol w:w="706"/>
        <w:gridCol w:w="629"/>
        <w:gridCol w:w="495"/>
        <w:gridCol w:w="489"/>
      </w:tblGrid>
      <w:tr w:rsidR="00AC23C4" w:rsidRPr="008068C9" w14:paraId="25AF4E60" w14:textId="77777777" w:rsidTr="00AC23C4">
        <w:tc>
          <w:tcPr>
            <w:tcW w:w="709" w:type="dxa"/>
            <w:shd w:val="clear" w:color="auto" w:fill="auto"/>
          </w:tcPr>
          <w:p w14:paraId="4BCAF989" w14:textId="77777777" w:rsidR="00FB5F1A" w:rsidRPr="00404C59" w:rsidRDefault="00FB5F1A" w:rsidP="00392C5C">
            <w:pPr>
              <w:pStyle w:val="O0Nwnext"/>
            </w:pPr>
            <w:bookmarkStart w:id="3958" w:name="_Ref288038208"/>
            <w:bookmarkStart w:id="3959" w:name="_Ref339635945"/>
            <w:r w:rsidRPr="00856563">
              <w:t>(</w:t>
            </w:r>
            <w:fldSimple w:instr=" SEQ ( \* ARABIC \s 1 ">
              <w:r w:rsidR="00154D81">
                <w:rPr>
                  <w:noProof/>
                </w:rPr>
                <w:t>23</w:t>
              </w:r>
            </w:fldSimple>
            <w:bookmarkEnd w:id="3958"/>
            <w:r w:rsidRPr="00856563">
              <w:t>)</w:t>
            </w:r>
            <w:bookmarkEnd w:id="3959"/>
          </w:p>
        </w:tc>
        <w:tc>
          <w:tcPr>
            <w:tcW w:w="489" w:type="dxa"/>
            <w:shd w:val="clear" w:color="auto" w:fill="auto"/>
          </w:tcPr>
          <w:p w14:paraId="44D3D52F" w14:textId="77777777" w:rsidR="00FB5F1A" w:rsidRPr="00A0603D" w:rsidRDefault="00A0603D" w:rsidP="00392C5C">
            <w:pPr>
              <w:pStyle w:val="Text"/>
            </w:pPr>
            <w:r>
              <w:t>[[</w:t>
            </w:r>
            <w:r w:rsidR="00FB5F1A" w:rsidRPr="00A0603D">
              <w:rPr>
                <w:rStyle w:val="ChBlueBold"/>
              </w:rPr>
              <w:t>de</w:t>
            </w:r>
            <w:r>
              <w:t>]</w:t>
            </w:r>
          </w:p>
        </w:tc>
        <w:tc>
          <w:tcPr>
            <w:tcW w:w="567" w:type="dxa"/>
            <w:gridSpan w:val="2"/>
            <w:shd w:val="clear" w:color="auto" w:fill="auto"/>
          </w:tcPr>
          <w:p w14:paraId="0DA652CE" w14:textId="77777777" w:rsidR="00FB5F1A" w:rsidRPr="00A0603D" w:rsidRDefault="00FB5F1A" w:rsidP="00392C5C">
            <w:pPr>
              <w:pStyle w:val="Text"/>
              <w:rPr>
                <w:rStyle w:val="ChBlueBold"/>
              </w:rPr>
            </w:pPr>
            <w:r w:rsidRPr="00A0603D">
              <w:rPr>
                <w:rStyle w:val="ChBlueBold"/>
              </w:rPr>
              <w:t>pu</w:t>
            </w:r>
          </w:p>
        </w:tc>
        <w:tc>
          <w:tcPr>
            <w:tcW w:w="1040" w:type="dxa"/>
            <w:shd w:val="clear" w:color="auto" w:fill="auto"/>
          </w:tcPr>
          <w:p w14:paraId="40C35D70" w14:textId="77777777" w:rsidR="00FB5F1A" w:rsidRPr="00A0603D" w:rsidRDefault="00A0603D" w:rsidP="00392C5C">
            <w:pPr>
              <w:pStyle w:val="Text"/>
            </w:pPr>
            <w:r>
              <w:t>[[</w:t>
            </w:r>
            <w:r w:rsidR="00FB5F1A" w:rsidRPr="00A0603D">
              <w:rPr>
                <w:rStyle w:val="ChBlueBold"/>
              </w:rPr>
              <w:t>cucu</w:t>
            </w:r>
          </w:p>
        </w:tc>
        <w:tc>
          <w:tcPr>
            <w:tcW w:w="857" w:type="dxa"/>
            <w:gridSpan w:val="2"/>
            <w:shd w:val="clear" w:color="auto" w:fill="auto"/>
          </w:tcPr>
          <w:p w14:paraId="21E458CC" w14:textId="77777777" w:rsidR="00FB5F1A" w:rsidRPr="00A0603D" w:rsidRDefault="00FB5F1A" w:rsidP="00392C5C">
            <w:pPr>
              <w:pStyle w:val="Text"/>
            </w:pPr>
            <w:r w:rsidRPr="00A0603D">
              <w:rPr>
                <w:rStyle w:val="ChBlueBold"/>
              </w:rPr>
              <w:t>kecil</w:t>
            </w:r>
            <w:r w:rsidR="00A0603D">
              <w:t>]</w:t>
            </w:r>
          </w:p>
        </w:tc>
        <w:tc>
          <w:tcPr>
            <w:tcW w:w="706" w:type="dxa"/>
            <w:shd w:val="clear" w:color="auto" w:fill="auto"/>
          </w:tcPr>
          <w:p w14:paraId="502F4C0C" w14:textId="77777777" w:rsidR="00FB5F1A" w:rsidRPr="00A0603D" w:rsidRDefault="00FB5F1A" w:rsidP="00392C5C">
            <w:pPr>
              <w:pStyle w:val="Text"/>
            </w:pPr>
            <w:r w:rsidRPr="00A0603D">
              <w:rPr>
                <w:rStyle w:val="ChBlueBold"/>
              </w:rPr>
              <w:t>itu</w:t>
            </w:r>
            <w:r w:rsidR="00A0603D">
              <w:t>]]</w:t>
            </w:r>
          </w:p>
        </w:tc>
        <w:tc>
          <w:tcPr>
            <w:tcW w:w="629" w:type="dxa"/>
            <w:shd w:val="clear" w:color="auto" w:fill="auto"/>
          </w:tcPr>
          <w:p w14:paraId="41853C34" w14:textId="77777777" w:rsidR="00FB5F1A" w:rsidRPr="00563D4A" w:rsidRDefault="00FB5F1A" w:rsidP="00392C5C">
            <w:pPr>
              <w:pStyle w:val="Text"/>
            </w:pPr>
            <w:r w:rsidRPr="00563D4A">
              <w:t>tiap</w:t>
            </w:r>
          </w:p>
        </w:tc>
        <w:tc>
          <w:tcPr>
            <w:tcW w:w="495" w:type="dxa"/>
            <w:shd w:val="clear" w:color="auto" w:fill="auto"/>
          </w:tcPr>
          <w:p w14:paraId="2F637A8C" w14:textId="77777777" w:rsidR="00FB5F1A" w:rsidRPr="00563D4A" w:rsidRDefault="00FB5F1A" w:rsidP="00392C5C">
            <w:pPr>
              <w:pStyle w:val="Text"/>
            </w:pPr>
            <w:r w:rsidRPr="00563D4A">
              <w:t>hari</w:t>
            </w:r>
          </w:p>
        </w:tc>
        <w:tc>
          <w:tcPr>
            <w:tcW w:w="489" w:type="dxa"/>
            <w:shd w:val="clear" w:color="auto" w:fill="auto"/>
          </w:tcPr>
          <w:p w14:paraId="166116AB" w14:textId="77777777" w:rsidR="00FB5F1A" w:rsidRPr="00563D4A" w:rsidRDefault="00FB5F1A" w:rsidP="00392C5C">
            <w:pPr>
              <w:pStyle w:val="Text"/>
            </w:pPr>
            <w:r w:rsidRPr="00563D4A">
              <w:t>de</w:t>
            </w:r>
          </w:p>
        </w:tc>
      </w:tr>
      <w:tr w:rsidR="00AC23C4" w:rsidRPr="00AC23C4" w14:paraId="667E7437" w14:textId="77777777" w:rsidTr="00AC23C4">
        <w:tc>
          <w:tcPr>
            <w:tcW w:w="709" w:type="dxa"/>
            <w:shd w:val="clear" w:color="auto" w:fill="auto"/>
          </w:tcPr>
          <w:p w14:paraId="515E91D0" w14:textId="77777777" w:rsidR="00FB5F1A" w:rsidRPr="00563D4A" w:rsidRDefault="00FB5F1A" w:rsidP="009957AE">
            <w:pPr>
              <w:pStyle w:val="GlossEng2ptafter"/>
            </w:pPr>
          </w:p>
        </w:tc>
        <w:tc>
          <w:tcPr>
            <w:tcW w:w="489" w:type="dxa"/>
            <w:shd w:val="clear" w:color="auto" w:fill="auto"/>
          </w:tcPr>
          <w:p w14:paraId="340CC9B5" w14:textId="77777777" w:rsidR="00FB5F1A" w:rsidRPr="0099608C" w:rsidRDefault="00FB5F1A" w:rsidP="009957AE">
            <w:pPr>
              <w:pStyle w:val="GlossEng2ptafter"/>
              <w:rPr>
                <w:rStyle w:val="ChSmallCaps"/>
              </w:rPr>
            </w:pPr>
            <w:r w:rsidRPr="0099608C">
              <w:rPr>
                <w:rStyle w:val="ChSmallCaps"/>
              </w:rPr>
              <w:t>3sg</w:t>
            </w:r>
          </w:p>
        </w:tc>
        <w:tc>
          <w:tcPr>
            <w:tcW w:w="567" w:type="dxa"/>
            <w:gridSpan w:val="2"/>
            <w:shd w:val="clear" w:color="auto" w:fill="auto"/>
          </w:tcPr>
          <w:p w14:paraId="69A2E2DE" w14:textId="77777777" w:rsidR="00FB5F1A" w:rsidRPr="0099608C" w:rsidRDefault="00FB5F1A" w:rsidP="009957AE">
            <w:pPr>
              <w:pStyle w:val="GlossEng2ptafter"/>
              <w:rPr>
                <w:rStyle w:val="ChSmallCaps"/>
              </w:rPr>
            </w:pPr>
            <w:r w:rsidRPr="0099608C">
              <w:rPr>
                <w:rStyle w:val="ChSmallCaps"/>
              </w:rPr>
              <w:t>poss</w:t>
            </w:r>
          </w:p>
        </w:tc>
        <w:tc>
          <w:tcPr>
            <w:tcW w:w="1040" w:type="dxa"/>
            <w:shd w:val="clear" w:color="auto" w:fill="auto"/>
          </w:tcPr>
          <w:p w14:paraId="28E64EBE" w14:textId="77777777" w:rsidR="00FB5F1A" w:rsidRPr="00563D4A" w:rsidRDefault="00FB5F1A" w:rsidP="009957AE">
            <w:pPr>
              <w:pStyle w:val="GlossEng2ptafter"/>
            </w:pPr>
            <w:r w:rsidRPr="00563D4A">
              <w:t>grandchild</w:t>
            </w:r>
          </w:p>
        </w:tc>
        <w:tc>
          <w:tcPr>
            <w:tcW w:w="857" w:type="dxa"/>
            <w:gridSpan w:val="2"/>
            <w:shd w:val="clear" w:color="auto" w:fill="auto"/>
          </w:tcPr>
          <w:p w14:paraId="26679EAD" w14:textId="77777777" w:rsidR="00FB5F1A" w:rsidRPr="00563D4A" w:rsidRDefault="00FB5F1A" w:rsidP="009957AE">
            <w:pPr>
              <w:pStyle w:val="GlossEng2ptafter"/>
            </w:pPr>
            <w:r>
              <w:t>be.</w:t>
            </w:r>
            <w:r w:rsidRPr="00563D4A">
              <w:t>small</w:t>
            </w:r>
          </w:p>
        </w:tc>
        <w:tc>
          <w:tcPr>
            <w:tcW w:w="706" w:type="dxa"/>
            <w:shd w:val="clear" w:color="auto" w:fill="auto"/>
          </w:tcPr>
          <w:p w14:paraId="703F098B" w14:textId="77777777" w:rsidR="00FB5F1A" w:rsidRPr="0099608C" w:rsidRDefault="00FB5F1A" w:rsidP="009957AE">
            <w:pPr>
              <w:pStyle w:val="GlossEng2ptafter"/>
              <w:rPr>
                <w:rStyle w:val="ChSmallCaps"/>
              </w:rPr>
            </w:pPr>
            <w:r w:rsidRPr="0099608C">
              <w:rPr>
                <w:rStyle w:val="ChSmallCaps"/>
              </w:rPr>
              <w:t>d.dist</w:t>
            </w:r>
          </w:p>
        </w:tc>
        <w:tc>
          <w:tcPr>
            <w:tcW w:w="629" w:type="dxa"/>
            <w:shd w:val="clear" w:color="auto" w:fill="auto"/>
          </w:tcPr>
          <w:p w14:paraId="3D5E0A43" w14:textId="77777777" w:rsidR="00FB5F1A" w:rsidRPr="00563D4A" w:rsidRDefault="00FB5F1A" w:rsidP="009957AE">
            <w:pPr>
              <w:pStyle w:val="GlossEng2ptafter"/>
            </w:pPr>
            <w:r w:rsidRPr="00563D4A">
              <w:t>every</w:t>
            </w:r>
          </w:p>
        </w:tc>
        <w:tc>
          <w:tcPr>
            <w:tcW w:w="495" w:type="dxa"/>
            <w:shd w:val="clear" w:color="auto" w:fill="auto"/>
          </w:tcPr>
          <w:p w14:paraId="5BBC946A" w14:textId="77777777" w:rsidR="00FB5F1A" w:rsidRPr="00563D4A" w:rsidRDefault="00FB5F1A" w:rsidP="009957AE">
            <w:pPr>
              <w:pStyle w:val="GlossEng2ptafter"/>
            </w:pPr>
            <w:r w:rsidRPr="00563D4A">
              <w:t>day</w:t>
            </w:r>
          </w:p>
        </w:tc>
        <w:tc>
          <w:tcPr>
            <w:tcW w:w="489" w:type="dxa"/>
            <w:shd w:val="clear" w:color="auto" w:fill="auto"/>
          </w:tcPr>
          <w:p w14:paraId="6C968BCF" w14:textId="77777777" w:rsidR="00FB5F1A" w:rsidRPr="0099608C" w:rsidRDefault="00FB5F1A" w:rsidP="009957AE">
            <w:pPr>
              <w:pStyle w:val="GlossEng2ptafter"/>
              <w:rPr>
                <w:rStyle w:val="ChSmallCaps"/>
              </w:rPr>
            </w:pPr>
            <w:r w:rsidRPr="0099608C">
              <w:rPr>
                <w:rStyle w:val="ChSmallCaps"/>
              </w:rPr>
              <w:t>3sg</w:t>
            </w:r>
          </w:p>
        </w:tc>
      </w:tr>
      <w:tr w:rsidR="00FB5F1A" w:rsidRPr="00563D4A" w14:paraId="08DA705E" w14:textId="77777777" w:rsidTr="00AC23C4">
        <w:trPr>
          <w:gridAfter w:val="5"/>
          <w:wAfter w:w="3020" w:type="dxa"/>
        </w:trPr>
        <w:tc>
          <w:tcPr>
            <w:tcW w:w="709" w:type="dxa"/>
            <w:shd w:val="clear" w:color="auto" w:fill="auto"/>
          </w:tcPr>
          <w:p w14:paraId="1C3D511A" w14:textId="77777777" w:rsidR="00FB5F1A" w:rsidRPr="009957AE" w:rsidRDefault="00FB5F1A" w:rsidP="009957AE">
            <w:pPr>
              <w:pStyle w:val="O0Nwnext"/>
            </w:pPr>
          </w:p>
        </w:tc>
        <w:tc>
          <w:tcPr>
            <w:tcW w:w="951" w:type="dxa"/>
            <w:gridSpan w:val="2"/>
            <w:shd w:val="clear" w:color="auto" w:fill="auto"/>
          </w:tcPr>
          <w:p w14:paraId="775D143B" w14:textId="77777777" w:rsidR="00FB5F1A" w:rsidRPr="00563D4A" w:rsidRDefault="00FB5F1A" w:rsidP="00392C5C">
            <w:pPr>
              <w:pStyle w:val="Text"/>
            </w:pPr>
            <w:r w:rsidRPr="00563D4A">
              <w:t>menangis</w:t>
            </w:r>
          </w:p>
        </w:tc>
        <w:tc>
          <w:tcPr>
            <w:tcW w:w="1301" w:type="dxa"/>
            <w:gridSpan w:val="3"/>
            <w:shd w:val="clear" w:color="auto" w:fill="auto"/>
          </w:tcPr>
          <w:p w14:paraId="48DE07B4" w14:textId="77777777" w:rsidR="00FB5F1A" w:rsidRPr="00563D4A" w:rsidRDefault="00FB5F1A" w:rsidP="00392C5C">
            <w:pPr>
              <w:pStyle w:val="Text"/>
            </w:pPr>
            <w:r w:rsidRPr="00563D4A">
              <w:t>trus</w:t>
            </w:r>
          </w:p>
        </w:tc>
      </w:tr>
      <w:tr w:rsidR="00FB5F1A" w:rsidRPr="00563D4A" w14:paraId="67709129" w14:textId="77777777" w:rsidTr="00AC23C4">
        <w:trPr>
          <w:gridAfter w:val="5"/>
          <w:wAfter w:w="3020" w:type="dxa"/>
        </w:trPr>
        <w:tc>
          <w:tcPr>
            <w:tcW w:w="709" w:type="dxa"/>
            <w:shd w:val="clear" w:color="auto" w:fill="auto"/>
          </w:tcPr>
          <w:p w14:paraId="3F156FCF" w14:textId="77777777" w:rsidR="00FB5F1A" w:rsidRPr="009957AE" w:rsidRDefault="00FB5F1A" w:rsidP="00392C5C">
            <w:pPr>
              <w:pStyle w:val="GlossEng"/>
            </w:pPr>
          </w:p>
        </w:tc>
        <w:tc>
          <w:tcPr>
            <w:tcW w:w="951" w:type="dxa"/>
            <w:gridSpan w:val="2"/>
            <w:shd w:val="clear" w:color="auto" w:fill="auto"/>
          </w:tcPr>
          <w:p w14:paraId="346F31BD" w14:textId="77777777" w:rsidR="00FB5F1A" w:rsidRPr="00563D4A" w:rsidRDefault="00FB5F1A" w:rsidP="00392C5C">
            <w:pPr>
              <w:pStyle w:val="GlossEng"/>
            </w:pPr>
            <w:r w:rsidRPr="00563D4A">
              <w:t>cry</w:t>
            </w:r>
          </w:p>
        </w:tc>
        <w:tc>
          <w:tcPr>
            <w:tcW w:w="1301" w:type="dxa"/>
            <w:gridSpan w:val="3"/>
            <w:shd w:val="clear" w:color="auto" w:fill="auto"/>
          </w:tcPr>
          <w:p w14:paraId="28D3FBD3" w14:textId="77777777" w:rsidR="00FB5F1A" w:rsidRPr="00563D4A" w:rsidRDefault="00FB5F1A" w:rsidP="00392C5C">
            <w:pPr>
              <w:pStyle w:val="GlossEng"/>
            </w:pPr>
            <w:r>
              <w:t>be.</w:t>
            </w:r>
            <w:r w:rsidRPr="00563D4A">
              <w:t>continuous</w:t>
            </w:r>
          </w:p>
        </w:tc>
      </w:tr>
    </w:tbl>
    <w:p w14:paraId="647DC4FC" w14:textId="61D07A02" w:rsidR="00126194" w:rsidRDefault="00B7093A" w:rsidP="00126194">
      <w:pPr>
        <w:pStyle w:val="FreeTranslEng"/>
      </w:pPr>
      <w:r>
        <w:t>‘</w:t>
      </w:r>
      <w:r w:rsidR="008068C9" w:rsidRPr="008068C9">
        <w:rPr>
          <w:rStyle w:val="ChBlueBold"/>
        </w:rPr>
        <w:t xml:space="preserve">that </w:t>
      </w:r>
      <w:r w:rsidR="00126194" w:rsidRPr="008068C9">
        <w:rPr>
          <w:rStyle w:val="ChBlueBold"/>
        </w:rPr>
        <w:t>small grandchild</w:t>
      </w:r>
      <w:r w:rsidR="00126194" w:rsidRPr="00947E44">
        <w:rPr>
          <w:rStyle w:val="ChBlueBold"/>
        </w:rPr>
        <w:t xml:space="preserve"> </w:t>
      </w:r>
      <w:r w:rsidR="008068C9" w:rsidRPr="00947E44">
        <w:rPr>
          <w:rStyle w:val="ChBlueBold"/>
        </w:rPr>
        <w:t>of his</w:t>
      </w:r>
      <w:r w:rsidR="00126194">
        <w:t xml:space="preserve">, every day </w:t>
      </w:r>
      <w:r w:rsidR="00D70200">
        <w:t>h</w:t>
      </w:r>
      <w:r w:rsidR="00D70200" w:rsidRPr="0047331A">
        <w:t>e</w:t>
      </w:r>
      <w:r w:rsidR="00D70200">
        <w:t>/she</w:t>
      </w:r>
      <w:r w:rsidR="00126194">
        <w:t xml:space="preserve"> cries </w:t>
      </w:r>
      <w:r w:rsidR="00B81F2A">
        <w:t>continuously</w:t>
      </w:r>
      <w:r>
        <w:t>’</w:t>
      </w:r>
      <w:r w:rsidR="00126194">
        <w:t xml:space="preserve"> </w:t>
      </w:r>
      <w:r w:rsidR="00126194" w:rsidRPr="00563D4A">
        <w:rPr>
          <w:rStyle w:val="ExampleSource"/>
        </w:rPr>
        <w:t>[081011-009-Cv.0055]</w:t>
      </w:r>
    </w:p>
    <w:tbl>
      <w:tblPr>
        <w:tblW w:w="6764" w:type="dxa"/>
        <w:tblCellMar>
          <w:left w:w="42" w:type="dxa"/>
          <w:right w:w="42" w:type="dxa"/>
        </w:tblCellMar>
        <w:tblLook w:val="01E0" w:firstRow="1" w:lastRow="1" w:firstColumn="1" w:lastColumn="1" w:noHBand="0" w:noVBand="0"/>
      </w:tblPr>
      <w:tblGrid>
        <w:gridCol w:w="708"/>
        <w:gridCol w:w="394"/>
        <w:gridCol w:w="490"/>
        <w:gridCol w:w="541"/>
        <w:gridCol w:w="462"/>
        <w:gridCol w:w="656"/>
        <w:gridCol w:w="796"/>
        <w:gridCol w:w="1140"/>
        <w:gridCol w:w="674"/>
        <w:gridCol w:w="903"/>
      </w:tblGrid>
      <w:tr w:rsidR="00AC23C4" w:rsidRPr="006B541C" w14:paraId="60BCA9BC" w14:textId="77777777" w:rsidTr="00AC23C4">
        <w:tc>
          <w:tcPr>
            <w:tcW w:w="709" w:type="dxa"/>
            <w:shd w:val="clear" w:color="auto" w:fill="auto"/>
          </w:tcPr>
          <w:p w14:paraId="47FAD163" w14:textId="77777777" w:rsidR="00FB5F1A" w:rsidRPr="00404C59" w:rsidRDefault="00FB5F1A" w:rsidP="00392C5C">
            <w:pPr>
              <w:pStyle w:val="O0Nwnext"/>
            </w:pPr>
            <w:bookmarkStart w:id="3960" w:name="_Ref364861256"/>
            <w:r w:rsidRPr="00856563">
              <w:t>(</w:t>
            </w:r>
            <w:fldSimple w:instr=" SEQ ( \* ARABIC \s 1 ">
              <w:r w:rsidR="00154D81">
                <w:rPr>
                  <w:noProof/>
                </w:rPr>
                <w:t>24</w:t>
              </w:r>
            </w:fldSimple>
            <w:r w:rsidRPr="00856563">
              <w:t>)</w:t>
            </w:r>
            <w:bookmarkEnd w:id="3960"/>
          </w:p>
        </w:tc>
        <w:tc>
          <w:tcPr>
            <w:tcW w:w="394" w:type="dxa"/>
            <w:shd w:val="clear" w:color="auto" w:fill="auto"/>
          </w:tcPr>
          <w:p w14:paraId="7C3F94A2" w14:textId="77777777" w:rsidR="00FB5F1A" w:rsidRPr="00563D4A" w:rsidRDefault="00FB5F1A" w:rsidP="00392C5C">
            <w:pPr>
              <w:pStyle w:val="Text"/>
            </w:pPr>
            <w:r w:rsidRPr="00563D4A">
              <w:t>sa</w:t>
            </w:r>
          </w:p>
        </w:tc>
        <w:tc>
          <w:tcPr>
            <w:tcW w:w="490" w:type="dxa"/>
            <w:shd w:val="clear" w:color="auto" w:fill="auto"/>
          </w:tcPr>
          <w:p w14:paraId="2E360A9B" w14:textId="77777777" w:rsidR="00FB5F1A" w:rsidRPr="00563D4A" w:rsidRDefault="00FB5F1A" w:rsidP="00392C5C">
            <w:pPr>
              <w:pStyle w:val="Text"/>
            </w:pPr>
            <w:r w:rsidRPr="00563D4A">
              <w:t>tida</w:t>
            </w:r>
          </w:p>
        </w:tc>
        <w:tc>
          <w:tcPr>
            <w:tcW w:w="541" w:type="dxa"/>
            <w:shd w:val="clear" w:color="auto" w:fill="auto"/>
          </w:tcPr>
          <w:p w14:paraId="6A41AA9B" w14:textId="77777777" w:rsidR="00FB5F1A" w:rsidRPr="00563D4A" w:rsidRDefault="00FB5F1A" w:rsidP="00392C5C">
            <w:pPr>
              <w:pStyle w:val="Text"/>
            </w:pPr>
            <w:r w:rsidRPr="00563D4A">
              <w:t>maw</w:t>
            </w:r>
          </w:p>
        </w:tc>
        <w:tc>
          <w:tcPr>
            <w:tcW w:w="462" w:type="dxa"/>
            <w:shd w:val="clear" w:color="auto" w:fill="auto"/>
          </w:tcPr>
          <w:p w14:paraId="743AF564" w14:textId="77777777" w:rsidR="00FB5F1A" w:rsidRPr="008068C9" w:rsidRDefault="00FB5F1A" w:rsidP="00392C5C">
            <w:pPr>
              <w:pStyle w:val="Text"/>
            </w:pPr>
            <w:r w:rsidRPr="008068C9">
              <w:t>[[</w:t>
            </w:r>
            <w:r w:rsidRPr="00FB5F1A">
              <w:rPr>
                <w:rStyle w:val="ChBlueBold"/>
              </w:rPr>
              <w:t>sa</w:t>
            </w:r>
            <w:r w:rsidRPr="008068C9">
              <w:t>]</w:t>
            </w:r>
          </w:p>
        </w:tc>
        <w:tc>
          <w:tcPr>
            <w:tcW w:w="656" w:type="dxa"/>
            <w:shd w:val="clear" w:color="auto" w:fill="auto"/>
          </w:tcPr>
          <w:p w14:paraId="14E4EB8D" w14:textId="77777777" w:rsidR="00FB5F1A" w:rsidRPr="00FB5F1A" w:rsidRDefault="00FB5F1A" w:rsidP="00392C5C">
            <w:pPr>
              <w:pStyle w:val="Text"/>
              <w:rPr>
                <w:rStyle w:val="ChBlueBold"/>
              </w:rPr>
            </w:pPr>
            <w:r w:rsidRPr="00FB5F1A">
              <w:rPr>
                <w:rStyle w:val="ChBlueBold"/>
              </w:rPr>
              <w:t>punya</w:t>
            </w:r>
          </w:p>
        </w:tc>
        <w:tc>
          <w:tcPr>
            <w:tcW w:w="795" w:type="dxa"/>
            <w:shd w:val="clear" w:color="auto" w:fill="auto"/>
          </w:tcPr>
          <w:p w14:paraId="2D2D3B31" w14:textId="77777777" w:rsidR="00FB5F1A" w:rsidRPr="008068C9" w:rsidRDefault="00FB5F1A" w:rsidP="00392C5C">
            <w:pPr>
              <w:pStyle w:val="Text"/>
            </w:pPr>
            <w:r>
              <w:t>[</w:t>
            </w:r>
            <w:r w:rsidRPr="008068C9">
              <w:t>[</w:t>
            </w:r>
            <w:r w:rsidRPr="00FB5F1A">
              <w:rPr>
                <w:rStyle w:val="ChBlueBold"/>
              </w:rPr>
              <w:t>sodara</w:t>
            </w:r>
          </w:p>
        </w:tc>
        <w:tc>
          <w:tcPr>
            <w:tcW w:w="1140" w:type="dxa"/>
            <w:shd w:val="clear" w:color="auto" w:fill="auto"/>
          </w:tcPr>
          <w:p w14:paraId="3B449EC4" w14:textId="77777777" w:rsidR="00FB5F1A" w:rsidRPr="008068C9" w:rsidRDefault="00FB5F1A" w:rsidP="00392C5C">
            <w:pPr>
              <w:pStyle w:val="Text"/>
            </w:pPr>
            <w:r w:rsidRPr="00FB5F1A">
              <w:rPr>
                <w:rStyle w:val="ChBlueBold"/>
              </w:rPr>
              <w:t>prempuan</w:t>
            </w:r>
            <w:r w:rsidR="00D3555B">
              <w:rPr>
                <w:rStyle w:val="ChBlueBold"/>
              </w:rPr>
              <w:t>g</w:t>
            </w:r>
            <w:r w:rsidRPr="008068C9">
              <w:t>]</w:t>
            </w:r>
          </w:p>
        </w:tc>
        <w:tc>
          <w:tcPr>
            <w:tcW w:w="674" w:type="dxa"/>
            <w:shd w:val="clear" w:color="auto" w:fill="auto"/>
          </w:tcPr>
          <w:p w14:paraId="528BA87B" w14:textId="77777777" w:rsidR="00FB5F1A" w:rsidRPr="008068C9" w:rsidRDefault="00FB5F1A" w:rsidP="00392C5C">
            <w:pPr>
              <w:pStyle w:val="Text"/>
            </w:pPr>
            <w:r w:rsidRPr="00FB5F1A">
              <w:rPr>
                <w:rStyle w:val="ChBlueBold"/>
              </w:rPr>
              <w:t>itu</w:t>
            </w:r>
            <w:r>
              <w:t>]]</w:t>
            </w:r>
          </w:p>
        </w:tc>
        <w:tc>
          <w:tcPr>
            <w:tcW w:w="903" w:type="dxa"/>
            <w:shd w:val="clear" w:color="auto" w:fill="auto"/>
          </w:tcPr>
          <w:p w14:paraId="52CB6A5F" w14:textId="77777777" w:rsidR="00FB5F1A" w:rsidRPr="008068C9" w:rsidRDefault="00B81F2A" w:rsidP="00392C5C">
            <w:pPr>
              <w:pStyle w:val="Text"/>
            </w:pPr>
            <w:r>
              <w:t>mend</w:t>
            </w:r>
            <w:r w:rsidR="00FB5F1A" w:rsidRPr="008068C9">
              <w:t>rita</w:t>
            </w:r>
          </w:p>
        </w:tc>
      </w:tr>
      <w:tr w:rsidR="00AC23C4" w:rsidRPr="00AC23C4" w14:paraId="2A866F56" w14:textId="77777777" w:rsidTr="00AC23C4">
        <w:tc>
          <w:tcPr>
            <w:tcW w:w="709" w:type="dxa"/>
            <w:shd w:val="clear" w:color="auto" w:fill="auto"/>
          </w:tcPr>
          <w:p w14:paraId="40C8685D" w14:textId="77777777" w:rsidR="00FB5F1A" w:rsidRPr="00563D4A" w:rsidRDefault="00FB5F1A" w:rsidP="00392C5C">
            <w:pPr>
              <w:pStyle w:val="GlossEng"/>
            </w:pPr>
          </w:p>
        </w:tc>
        <w:tc>
          <w:tcPr>
            <w:tcW w:w="394" w:type="dxa"/>
            <w:shd w:val="clear" w:color="auto" w:fill="auto"/>
          </w:tcPr>
          <w:p w14:paraId="6358942B" w14:textId="77777777" w:rsidR="00FB5F1A" w:rsidRPr="0099608C" w:rsidRDefault="00FB5F1A" w:rsidP="00392C5C">
            <w:pPr>
              <w:pStyle w:val="GlossEng"/>
              <w:rPr>
                <w:rStyle w:val="ChSmallCaps"/>
              </w:rPr>
            </w:pPr>
            <w:r w:rsidRPr="0099608C">
              <w:rPr>
                <w:rStyle w:val="ChSmallCaps"/>
              </w:rPr>
              <w:t>1sg</w:t>
            </w:r>
          </w:p>
        </w:tc>
        <w:tc>
          <w:tcPr>
            <w:tcW w:w="490" w:type="dxa"/>
            <w:shd w:val="clear" w:color="auto" w:fill="auto"/>
          </w:tcPr>
          <w:p w14:paraId="58393466" w14:textId="77777777" w:rsidR="00FB5F1A" w:rsidRPr="0099608C" w:rsidRDefault="00FB5F1A" w:rsidP="00392C5C">
            <w:pPr>
              <w:pStyle w:val="GlossEng"/>
              <w:rPr>
                <w:rStyle w:val="ChSmallCaps"/>
              </w:rPr>
            </w:pPr>
            <w:r w:rsidRPr="0099608C">
              <w:rPr>
                <w:rStyle w:val="ChSmallCaps"/>
              </w:rPr>
              <w:t>neg</w:t>
            </w:r>
          </w:p>
        </w:tc>
        <w:tc>
          <w:tcPr>
            <w:tcW w:w="541" w:type="dxa"/>
            <w:shd w:val="clear" w:color="auto" w:fill="auto"/>
          </w:tcPr>
          <w:p w14:paraId="259C13C9" w14:textId="77777777" w:rsidR="00FB5F1A" w:rsidRPr="00563D4A" w:rsidRDefault="00FB5F1A" w:rsidP="00392C5C">
            <w:pPr>
              <w:pStyle w:val="GlossEng"/>
            </w:pPr>
            <w:r w:rsidRPr="00563D4A">
              <w:t>want</w:t>
            </w:r>
          </w:p>
        </w:tc>
        <w:tc>
          <w:tcPr>
            <w:tcW w:w="462" w:type="dxa"/>
            <w:shd w:val="clear" w:color="auto" w:fill="auto"/>
          </w:tcPr>
          <w:p w14:paraId="6FAFBA9E" w14:textId="77777777" w:rsidR="00FB5F1A" w:rsidRPr="0099608C" w:rsidRDefault="00FB5F1A" w:rsidP="00392C5C">
            <w:pPr>
              <w:pStyle w:val="GlossEng"/>
              <w:rPr>
                <w:rStyle w:val="ChSmallCaps"/>
              </w:rPr>
            </w:pPr>
            <w:r w:rsidRPr="0099608C">
              <w:rPr>
                <w:rStyle w:val="ChSmallCaps"/>
              </w:rPr>
              <w:t>1sg</w:t>
            </w:r>
          </w:p>
        </w:tc>
        <w:tc>
          <w:tcPr>
            <w:tcW w:w="656" w:type="dxa"/>
            <w:shd w:val="clear" w:color="auto" w:fill="auto"/>
          </w:tcPr>
          <w:p w14:paraId="43972CDE" w14:textId="77777777" w:rsidR="00FB5F1A" w:rsidRPr="0099608C" w:rsidRDefault="00FB5F1A" w:rsidP="00392C5C">
            <w:pPr>
              <w:pStyle w:val="GlossEng"/>
              <w:rPr>
                <w:rStyle w:val="ChSmallCaps"/>
              </w:rPr>
            </w:pPr>
            <w:r w:rsidRPr="0099608C">
              <w:rPr>
                <w:rStyle w:val="ChSmallCaps"/>
              </w:rPr>
              <w:t>poss</w:t>
            </w:r>
          </w:p>
        </w:tc>
        <w:tc>
          <w:tcPr>
            <w:tcW w:w="795" w:type="dxa"/>
            <w:shd w:val="clear" w:color="auto" w:fill="auto"/>
          </w:tcPr>
          <w:p w14:paraId="19A12907" w14:textId="77777777" w:rsidR="00FB5F1A" w:rsidRPr="00563D4A" w:rsidRDefault="00FB5F1A" w:rsidP="00392C5C">
            <w:pPr>
              <w:pStyle w:val="GlossEng"/>
            </w:pPr>
            <w:r w:rsidRPr="00563D4A">
              <w:t>sibling</w:t>
            </w:r>
          </w:p>
        </w:tc>
        <w:tc>
          <w:tcPr>
            <w:tcW w:w="1140" w:type="dxa"/>
            <w:shd w:val="clear" w:color="auto" w:fill="auto"/>
          </w:tcPr>
          <w:p w14:paraId="56AFA5FE" w14:textId="77777777" w:rsidR="00FB5F1A" w:rsidRPr="00563D4A" w:rsidRDefault="00FB5F1A" w:rsidP="00392C5C">
            <w:pPr>
              <w:pStyle w:val="GlossEng"/>
            </w:pPr>
            <w:r w:rsidRPr="00563D4A">
              <w:t>woman</w:t>
            </w:r>
          </w:p>
        </w:tc>
        <w:tc>
          <w:tcPr>
            <w:tcW w:w="674" w:type="dxa"/>
            <w:shd w:val="clear" w:color="auto" w:fill="auto"/>
          </w:tcPr>
          <w:p w14:paraId="2B7FE0CF" w14:textId="77777777" w:rsidR="00FB5F1A" w:rsidRPr="0099608C" w:rsidRDefault="00FB5F1A" w:rsidP="00392C5C">
            <w:pPr>
              <w:pStyle w:val="GlossEng"/>
              <w:rPr>
                <w:rStyle w:val="ChSmallCaps"/>
              </w:rPr>
            </w:pPr>
            <w:r w:rsidRPr="0099608C">
              <w:rPr>
                <w:rStyle w:val="ChSmallCaps"/>
              </w:rPr>
              <w:t>d.dist</w:t>
            </w:r>
          </w:p>
        </w:tc>
        <w:tc>
          <w:tcPr>
            <w:tcW w:w="903" w:type="dxa"/>
            <w:shd w:val="clear" w:color="auto" w:fill="auto"/>
          </w:tcPr>
          <w:p w14:paraId="63E02F60" w14:textId="77777777" w:rsidR="00FB5F1A" w:rsidRPr="00563D4A" w:rsidRDefault="00FB5F1A" w:rsidP="00392C5C">
            <w:pPr>
              <w:pStyle w:val="GlossEng"/>
            </w:pPr>
            <w:r>
              <w:t>suffer</w:t>
            </w:r>
          </w:p>
        </w:tc>
      </w:tr>
    </w:tbl>
    <w:p w14:paraId="0269FA95" w14:textId="53FC1D40" w:rsidR="00126194" w:rsidRDefault="00B7093A" w:rsidP="00126194">
      <w:pPr>
        <w:pStyle w:val="FreeTranslEng"/>
      </w:pPr>
      <w:r>
        <w:t>‘</w:t>
      </w:r>
      <w:r w:rsidR="00126194">
        <w:t>I don</w:t>
      </w:r>
      <w:r>
        <w:t>’</w:t>
      </w:r>
      <w:r w:rsidR="00126194">
        <w:t xml:space="preserve">t want </w:t>
      </w:r>
      <w:r w:rsidR="004279E6" w:rsidRPr="004279E6">
        <w:rPr>
          <w:rStyle w:val="ChBlueBold"/>
        </w:rPr>
        <w:t>that sister of mine</w:t>
      </w:r>
      <w:r w:rsidR="004279E6">
        <w:t xml:space="preserve"> </w:t>
      </w:r>
      <w:r w:rsidR="00126194">
        <w:t>to suffer</w:t>
      </w:r>
      <w:r>
        <w:t>’</w:t>
      </w:r>
      <w:r w:rsidR="00126194">
        <w:t xml:space="preserve"> </w:t>
      </w:r>
      <w:r w:rsidR="00126194" w:rsidRPr="00563D4A">
        <w:rPr>
          <w:rStyle w:val="ExampleSource"/>
        </w:rPr>
        <w:t>[081006-024-CvEx.0108]</w:t>
      </w:r>
    </w:p>
    <w:tbl>
      <w:tblPr>
        <w:tblW w:w="6664" w:type="dxa"/>
        <w:tblCellMar>
          <w:left w:w="40" w:type="dxa"/>
          <w:right w:w="40" w:type="dxa"/>
        </w:tblCellMar>
        <w:tblLook w:val="01E0" w:firstRow="1" w:lastRow="1" w:firstColumn="1" w:lastColumn="1" w:noHBand="0" w:noVBand="0"/>
      </w:tblPr>
      <w:tblGrid>
        <w:gridCol w:w="709"/>
        <w:gridCol w:w="864"/>
        <w:gridCol w:w="480"/>
        <w:gridCol w:w="625"/>
        <w:gridCol w:w="575"/>
        <w:gridCol w:w="803"/>
        <w:gridCol w:w="747"/>
        <w:gridCol w:w="1080"/>
        <w:gridCol w:w="500"/>
        <w:gridCol w:w="281"/>
      </w:tblGrid>
      <w:tr w:rsidR="00AC23C4" w:rsidRPr="006B541C" w14:paraId="2CE17928" w14:textId="77777777" w:rsidTr="00AC23C4">
        <w:tc>
          <w:tcPr>
            <w:tcW w:w="709" w:type="dxa"/>
            <w:shd w:val="clear" w:color="auto" w:fill="auto"/>
          </w:tcPr>
          <w:p w14:paraId="36BECC6B" w14:textId="77777777" w:rsidR="000931D0" w:rsidRPr="00404C59" w:rsidRDefault="000931D0" w:rsidP="001D04AF">
            <w:pPr>
              <w:pStyle w:val="O0Nwnext"/>
            </w:pPr>
            <w:bookmarkStart w:id="3961" w:name="_Ref336679236"/>
            <w:bookmarkStart w:id="3962" w:name="_Ref339635946"/>
            <w:bookmarkEnd w:id="3957"/>
            <w:r w:rsidRPr="00856563">
              <w:t>(</w:t>
            </w:r>
            <w:fldSimple w:instr=" SEQ ( \* ARABIC \s 1 ">
              <w:r w:rsidR="00154D81">
                <w:rPr>
                  <w:noProof/>
                </w:rPr>
                <w:t>25</w:t>
              </w:r>
            </w:fldSimple>
            <w:bookmarkEnd w:id="3961"/>
            <w:r w:rsidRPr="00856563">
              <w:t>)</w:t>
            </w:r>
            <w:bookmarkEnd w:id="3962"/>
          </w:p>
        </w:tc>
        <w:tc>
          <w:tcPr>
            <w:tcW w:w="864" w:type="dxa"/>
            <w:shd w:val="clear" w:color="auto" w:fill="auto"/>
          </w:tcPr>
          <w:p w14:paraId="50B4F7BE" w14:textId="77777777" w:rsidR="000931D0" w:rsidRPr="00406A50" w:rsidRDefault="000931D0" w:rsidP="001D04AF">
            <w:pPr>
              <w:pStyle w:val="Text"/>
            </w:pPr>
            <w:r w:rsidRPr="00406A50">
              <w:t>nanti</w:t>
            </w:r>
          </w:p>
        </w:tc>
        <w:tc>
          <w:tcPr>
            <w:tcW w:w="480" w:type="dxa"/>
            <w:shd w:val="clear" w:color="auto" w:fill="auto"/>
          </w:tcPr>
          <w:p w14:paraId="499120D2" w14:textId="77777777" w:rsidR="000931D0" w:rsidRPr="00920B50" w:rsidRDefault="000931D0" w:rsidP="001D04AF">
            <w:pPr>
              <w:pStyle w:val="Text"/>
            </w:pPr>
            <w:r w:rsidRPr="00920B50">
              <w:t>[[</w:t>
            </w:r>
            <w:r w:rsidRPr="00920B50">
              <w:rPr>
                <w:rStyle w:val="ChBlueBold"/>
              </w:rPr>
              <w:t>de</w:t>
            </w:r>
            <w:r w:rsidRPr="00920B50">
              <w:t>]</w:t>
            </w:r>
          </w:p>
        </w:tc>
        <w:tc>
          <w:tcPr>
            <w:tcW w:w="625" w:type="dxa"/>
            <w:shd w:val="clear" w:color="auto" w:fill="auto"/>
          </w:tcPr>
          <w:p w14:paraId="5FA4E83C" w14:textId="77777777" w:rsidR="000931D0" w:rsidRPr="00920B50" w:rsidRDefault="000931D0" w:rsidP="001D04AF">
            <w:pPr>
              <w:pStyle w:val="Text"/>
              <w:rPr>
                <w:rStyle w:val="ChBlueBold"/>
              </w:rPr>
            </w:pPr>
            <w:r w:rsidRPr="00920B50">
              <w:rPr>
                <w:rStyle w:val="ChBlueBold"/>
              </w:rPr>
              <w:t>punya</w:t>
            </w:r>
          </w:p>
        </w:tc>
        <w:tc>
          <w:tcPr>
            <w:tcW w:w="575" w:type="dxa"/>
            <w:shd w:val="clear" w:color="auto" w:fill="auto"/>
          </w:tcPr>
          <w:p w14:paraId="546E3EBB" w14:textId="77777777" w:rsidR="000931D0" w:rsidRPr="00920B50" w:rsidRDefault="000931D0" w:rsidP="001D04AF">
            <w:pPr>
              <w:pStyle w:val="Text"/>
            </w:pPr>
            <w:r w:rsidRPr="00920B50">
              <w:t>[</w:t>
            </w:r>
            <w:r w:rsidRPr="00920B50">
              <w:rPr>
                <w:rStyle w:val="ChBlueBold"/>
              </w:rPr>
              <w:t>bapa</w:t>
            </w:r>
          </w:p>
        </w:tc>
        <w:tc>
          <w:tcPr>
            <w:tcW w:w="803" w:type="dxa"/>
            <w:shd w:val="clear" w:color="auto" w:fill="auto"/>
          </w:tcPr>
          <w:p w14:paraId="24696C38" w14:textId="77777777" w:rsidR="000931D0" w:rsidRPr="00920B50" w:rsidRDefault="000931D0" w:rsidP="001D04AF">
            <w:pPr>
              <w:pStyle w:val="Text"/>
              <w:rPr>
                <w:rStyle w:val="ChBlueBold"/>
              </w:rPr>
            </w:pPr>
            <w:r w:rsidRPr="00920B50">
              <w:rPr>
                <w:rStyle w:val="ChBlueBold"/>
              </w:rPr>
              <w:t>dengan</w:t>
            </w:r>
            <w:r w:rsidR="00693669">
              <w:rPr>
                <w:rStyle w:val="ChBlueBold"/>
              </w:rPr>
              <w:t>g</w:t>
            </w:r>
          </w:p>
        </w:tc>
        <w:tc>
          <w:tcPr>
            <w:tcW w:w="747" w:type="dxa"/>
            <w:shd w:val="clear" w:color="auto" w:fill="auto"/>
          </w:tcPr>
          <w:p w14:paraId="7B69637A" w14:textId="77777777" w:rsidR="000931D0" w:rsidRPr="00920B50" w:rsidRDefault="000931D0" w:rsidP="001D04AF">
            <w:pPr>
              <w:pStyle w:val="Text"/>
            </w:pPr>
            <w:r w:rsidRPr="00920B50">
              <w:rPr>
                <w:rStyle w:val="ChBlueBold"/>
              </w:rPr>
              <w:t>mama</w:t>
            </w:r>
            <w:r w:rsidRPr="00920B50">
              <w:t>]]</w:t>
            </w:r>
          </w:p>
        </w:tc>
        <w:tc>
          <w:tcPr>
            <w:tcW w:w="1080" w:type="dxa"/>
            <w:shd w:val="clear" w:color="auto" w:fill="auto"/>
          </w:tcPr>
          <w:p w14:paraId="151A35EF" w14:textId="77777777" w:rsidR="000931D0" w:rsidRPr="00920B50" w:rsidRDefault="000931D0" w:rsidP="001D04AF">
            <w:pPr>
              <w:pStyle w:val="Text"/>
            </w:pPr>
            <w:r w:rsidRPr="00920B50">
              <w:t>langsung</w:t>
            </w:r>
          </w:p>
        </w:tc>
        <w:tc>
          <w:tcPr>
            <w:tcW w:w="500" w:type="dxa"/>
            <w:shd w:val="clear" w:color="auto" w:fill="auto"/>
          </w:tcPr>
          <w:p w14:paraId="2993D9FB" w14:textId="77777777" w:rsidR="000931D0" w:rsidRPr="00406A50" w:rsidRDefault="000931D0" w:rsidP="001D04AF">
            <w:pPr>
              <w:pStyle w:val="Text"/>
            </w:pPr>
            <w:r w:rsidRPr="00406A50">
              <w:t>pergi</w:t>
            </w:r>
          </w:p>
        </w:tc>
        <w:tc>
          <w:tcPr>
            <w:tcW w:w="281" w:type="dxa"/>
            <w:shd w:val="clear" w:color="auto" w:fill="auto"/>
          </w:tcPr>
          <w:p w14:paraId="281E48F4" w14:textId="77777777" w:rsidR="000931D0" w:rsidRPr="00406A50" w:rsidRDefault="000931D0" w:rsidP="001D04AF">
            <w:pPr>
              <w:pStyle w:val="Text"/>
            </w:pPr>
            <w:r>
              <w:t>…</w:t>
            </w:r>
          </w:p>
        </w:tc>
      </w:tr>
      <w:tr w:rsidR="00AC23C4" w:rsidRPr="00AC23C4" w14:paraId="54A79D30" w14:textId="77777777" w:rsidTr="00AC23C4">
        <w:tc>
          <w:tcPr>
            <w:tcW w:w="709" w:type="dxa"/>
            <w:shd w:val="clear" w:color="auto" w:fill="auto"/>
          </w:tcPr>
          <w:p w14:paraId="60F1B611" w14:textId="77777777" w:rsidR="000931D0" w:rsidRPr="00FE2E1F" w:rsidRDefault="000931D0" w:rsidP="001D04AF">
            <w:pPr>
              <w:pStyle w:val="GlossEng"/>
            </w:pPr>
          </w:p>
        </w:tc>
        <w:tc>
          <w:tcPr>
            <w:tcW w:w="864" w:type="dxa"/>
            <w:shd w:val="clear" w:color="auto" w:fill="auto"/>
          </w:tcPr>
          <w:p w14:paraId="33E28F68" w14:textId="77777777" w:rsidR="000931D0" w:rsidRPr="00406A50" w:rsidRDefault="000931D0" w:rsidP="001D04AF">
            <w:pPr>
              <w:pStyle w:val="GlossEng"/>
            </w:pPr>
            <w:r w:rsidRPr="00AC23C4">
              <w:rPr>
                <w:szCs w:val="19"/>
              </w:rPr>
              <w:t>very.soon</w:t>
            </w:r>
          </w:p>
        </w:tc>
        <w:tc>
          <w:tcPr>
            <w:tcW w:w="480" w:type="dxa"/>
            <w:shd w:val="clear" w:color="auto" w:fill="auto"/>
          </w:tcPr>
          <w:p w14:paraId="15A44B78" w14:textId="77777777" w:rsidR="000931D0" w:rsidRPr="0099608C" w:rsidRDefault="000931D0" w:rsidP="001D04AF">
            <w:pPr>
              <w:pStyle w:val="GlossEng"/>
              <w:rPr>
                <w:rStyle w:val="ChSmallCaps"/>
              </w:rPr>
            </w:pPr>
            <w:r w:rsidRPr="0099608C">
              <w:rPr>
                <w:rStyle w:val="ChSmallCaps"/>
              </w:rPr>
              <w:t>3sg</w:t>
            </w:r>
          </w:p>
        </w:tc>
        <w:tc>
          <w:tcPr>
            <w:tcW w:w="625" w:type="dxa"/>
            <w:shd w:val="clear" w:color="auto" w:fill="auto"/>
          </w:tcPr>
          <w:p w14:paraId="5AF00765" w14:textId="77777777" w:rsidR="000931D0" w:rsidRPr="0099608C" w:rsidRDefault="000931D0" w:rsidP="001D04AF">
            <w:pPr>
              <w:pStyle w:val="GlossEng"/>
              <w:rPr>
                <w:rStyle w:val="ChSmallCaps"/>
              </w:rPr>
            </w:pPr>
            <w:r w:rsidRPr="0099608C">
              <w:rPr>
                <w:rStyle w:val="ChSmallCaps"/>
              </w:rPr>
              <w:t>poss</w:t>
            </w:r>
          </w:p>
        </w:tc>
        <w:tc>
          <w:tcPr>
            <w:tcW w:w="575" w:type="dxa"/>
            <w:shd w:val="clear" w:color="auto" w:fill="auto"/>
          </w:tcPr>
          <w:p w14:paraId="45588E80" w14:textId="77777777" w:rsidR="000931D0" w:rsidRPr="00406A50" w:rsidRDefault="000931D0" w:rsidP="001D04AF">
            <w:pPr>
              <w:pStyle w:val="GlossEng"/>
            </w:pPr>
            <w:r w:rsidRPr="00406A50">
              <w:t>father</w:t>
            </w:r>
          </w:p>
        </w:tc>
        <w:tc>
          <w:tcPr>
            <w:tcW w:w="803" w:type="dxa"/>
            <w:shd w:val="clear" w:color="auto" w:fill="auto"/>
          </w:tcPr>
          <w:p w14:paraId="715F920C" w14:textId="77777777" w:rsidR="000931D0" w:rsidRPr="00406A50" w:rsidRDefault="000931D0" w:rsidP="001D04AF">
            <w:pPr>
              <w:pStyle w:val="GlossEng"/>
            </w:pPr>
            <w:r w:rsidRPr="00406A50">
              <w:t>with</w:t>
            </w:r>
          </w:p>
        </w:tc>
        <w:tc>
          <w:tcPr>
            <w:tcW w:w="747" w:type="dxa"/>
            <w:shd w:val="clear" w:color="auto" w:fill="auto"/>
          </w:tcPr>
          <w:p w14:paraId="7A72D67C" w14:textId="77777777" w:rsidR="000931D0" w:rsidRPr="00406A50" w:rsidRDefault="000931D0" w:rsidP="001D04AF">
            <w:pPr>
              <w:pStyle w:val="GlossEng"/>
            </w:pPr>
            <w:r w:rsidRPr="00406A50">
              <w:t>mother</w:t>
            </w:r>
          </w:p>
        </w:tc>
        <w:tc>
          <w:tcPr>
            <w:tcW w:w="1080" w:type="dxa"/>
            <w:shd w:val="clear" w:color="auto" w:fill="auto"/>
          </w:tcPr>
          <w:p w14:paraId="229B4444" w14:textId="77777777" w:rsidR="000931D0" w:rsidRPr="00406A50" w:rsidRDefault="000931D0" w:rsidP="001D04AF">
            <w:pPr>
              <w:pStyle w:val="GlossEng"/>
            </w:pPr>
            <w:r w:rsidRPr="00406A50">
              <w:t>immediately</w:t>
            </w:r>
          </w:p>
        </w:tc>
        <w:tc>
          <w:tcPr>
            <w:tcW w:w="500" w:type="dxa"/>
            <w:shd w:val="clear" w:color="auto" w:fill="auto"/>
          </w:tcPr>
          <w:p w14:paraId="3996A9DD" w14:textId="77777777" w:rsidR="000931D0" w:rsidRPr="00406A50" w:rsidRDefault="000931D0" w:rsidP="001D04AF">
            <w:pPr>
              <w:pStyle w:val="GlossEng"/>
            </w:pPr>
            <w:r w:rsidRPr="00406A50">
              <w:t>go</w:t>
            </w:r>
          </w:p>
        </w:tc>
        <w:tc>
          <w:tcPr>
            <w:tcW w:w="281" w:type="dxa"/>
            <w:shd w:val="clear" w:color="auto" w:fill="auto"/>
          </w:tcPr>
          <w:p w14:paraId="63FF4FDC" w14:textId="77777777" w:rsidR="000931D0" w:rsidRPr="00406A50" w:rsidRDefault="000931D0" w:rsidP="001D04AF">
            <w:pPr>
              <w:pStyle w:val="GlossEng"/>
            </w:pPr>
          </w:p>
        </w:tc>
      </w:tr>
    </w:tbl>
    <w:p w14:paraId="3D46145A" w14:textId="72067022" w:rsidR="000931D0" w:rsidRDefault="00B7093A" w:rsidP="000931D0">
      <w:pPr>
        <w:pStyle w:val="FreeTranslEng"/>
      </w:pPr>
      <w:r>
        <w:t>‘</w:t>
      </w:r>
      <w:r w:rsidR="000931D0">
        <w:t xml:space="preserve">very soon </w:t>
      </w:r>
      <w:r w:rsidR="000931D0" w:rsidRPr="007A4B3B">
        <w:rPr>
          <w:rStyle w:val="ChBlueBold"/>
        </w:rPr>
        <w:t>her father and mother</w:t>
      </w:r>
      <w:r w:rsidR="000931D0">
        <w:t xml:space="preserve"> will go …</w:t>
      </w:r>
      <w:r>
        <w:t>’</w:t>
      </w:r>
      <w:r w:rsidR="000931D0">
        <w:t xml:space="preserve"> </w:t>
      </w:r>
      <w:r w:rsidR="000931D0" w:rsidRPr="00FE2E1F">
        <w:rPr>
          <w:rStyle w:val="ExampleSource"/>
        </w:rPr>
        <w:t>[081110-005-</w:t>
      </w:r>
      <w:r w:rsidR="00AA5D7C">
        <w:rPr>
          <w:rStyle w:val="ExampleSource"/>
        </w:rPr>
        <w:t>Cv</w:t>
      </w:r>
      <w:r w:rsidR="000931D0" w:rsidRPr="00FE2E1F">
        <w:rPr>
          <w:rStyle w:val="ExampleSource"/>
        </w:rPr>
        <w:t>Pr.0079]</w:t>
      </w:r>
    </w:p>
    <w:tbl>
      <w:tblPr>
        <w:tblW w:w="5313" w:type="dxa"/>
        <w:tblCellMar>
          <w:left w:w="40" w:type="dxa"/>
          <w:right w:w="40" w:type="dxa"/>
        </w:tblCellMar>
        <w:tblLook w:val="01E0" w:firstRow="1" w:lastRow="1" w:firstColumn="1" w:lastColumn="1" w:noHBand="0" w:noVBand="0"/>
      </w:tblPr>
      <w:tblGrid>
        <w:gridCol w:w="709"/>
        <w:gridCol w:w="284"/>
        <w:gridCol w:w="758"/>
        <w:gridCol w:w="563"/>
        <w:gridCol w:w="780"/>
        <w:gridCol w:w="936"/>
        <w:gridCol w:w="758"/>
        <w:gridCol w:w="525"/>
      </w:tblGrid>
      <w:tr w:rsidR="00AC23C4" w:rsidRPr="006B541C" w14:paraId="3C892FD2" w14:textId="77777777" w:rsidTr="00AC23C4">
        <w:tc>
          <w:tcPr>
            <w:tcW w:w="709" w:type="dxa"/>
            <w:shd w:val="clear" w:color="auto" w:fill="auto"/>
          </w:tcPr>
          <w:p w14:paraId="44879956" w14:textId="77777777" w:rsidR="000931D0" w:rsidRPr="00404C59" w:rsidRDefault="000931D0" w:rsidP="001D04AF">
            <w:pPr>
              <w:pStyle w:val="O0Nwnext"/>
            </w:pPr>
            <w:bookmarkStart w:id="3963" w:name="_Ref336679238"/>
            <w:bookmarkStart w:id="3964" w:name="_Ref339635947"/>
            <w:r w:rsidRPr="00856563">
              <w:t>(</w:t>
            </w:r>
            <w:fldSimple w:instr=" SEQ ( \* ARABIC \s 1 ">
              <w:r w:rsidR="00154D81">
                <w:rPr>
                  <w:noProof/>
                </w:rPr>
                <w:t>26</w:t>
              </w:r>
            </w:fldSimple>
            <w:bookmarkEnd w:id="3963"/>
            <w:r w:rsidRPr="00856563">
              <w:t>)</w:t>
            </w:r>
            <w:bookmarkEnd w:id="3964"/>
          </w:p>
        </w:tc>
        <w:tc>
          <w:tcPr>
            <w:tcW w:w="284" w:type="dxa"/>
            <w:shd w:val="clear" w:color="auto" w:fill="auto"/>
          </w:tcPr>
          <w:p w14:paraId="21124D83" w14:textId="77777777" w:rsidR="000931D0" w:rsidRPr="00856563" w:rsidRDefault="000931D0" w:rsidP="001D04AF">
            <w:pPr>
              <w:pStyle w:val="Text"/>
            </w:pPr>
            <w:r w:rsidRPr="00856563">
              <w:t>…</w:t>
            </w:r>
          </w:p>
        </w:tc>
        <w:tc>
          <w:tcPr>
            <w:tcW w:w="758" w:type="dxa"/>
            <w:shd w:val="clear" w:color="auto" w:fill="auto"/>
          </w:tcPr>
          <w:p w14:paraId="56346930" w14:textId="77777777" w:rsidR="000931D0" w:rsidRPr="004168AB" w:rsidRDefault="000931D0" w:rsidP="001D04AF">
            <w:pPr>
              <w:pStyle w:val="Text"/>
            </w:pPr>
            <w:r w:rsidRPr="008020F1">
              <w:t>[[</w:t>
            </w:r>
            <w:r w:rsidRPr="004168AB">
              <w:rPr>
                <w:rStyle w:val="ChBlueBold"/>
              </w:rPr>
              <w:t>tong</w:t>
            </w:r>
            <w:r>
              <w:t>]</w:t>
            </w:r>
          </w:p>
        </w:tc>
        <w:tc>
          <w:tcPr>
            <w:tcW w:w="563" w:type="dxa"/>
            <w:shd w:val="clear" w:color="auto" w:fill="auto"/>
          </w:tcPr>
          <w:p w14:paraId="33B44508" w14:textId="77777777" w:rsidR="000931D0" w:rsidRPr="004168AB" w:rsidRDefault="000931D0" w:rsidP="001D04AF">
            <w:pPr>
              <w:pStyle w:val="Text"/>
              <w:rPr>
                <w:rStyle w:val="ChBlueBold"/>
              </w:rPr>
            </w:pPr>
            <w:r w:rsidRPr="004168AB">
              <w:rPr>
                <w:rStyle w:val="ChBlueBold"/>
              </w:rPr>
              <w:t>pu</w:t>
            </w:r>
          </w:p>
        </w:tc>
        <w:tc>
          <w:tcPr>
            <w:tcW w:w="780" w:type="dxa"/>
            <w:shd w:val="clear" w:color="auto" w:fill="auto"/>
          </w:tcPr>
          <w:p w14:paraId="25C921A5" w14:textId="77777777" w:rsidR="000931D0" w:rsidRPr="004168AB" w:rsidRDefault="000931D0" w:rsidP="001D04AF">
            <w:pPr>
              <w:pStyle w:val="Text"/>
            </w:pPr>
            <w:r>
              <w:t>[</w:t>
            </w:r>
            <w:r w:rsidRPr="004168AB">
              <w:rPr>
                <w:rStyle w:val="ChBlueBold"/>
              </w:rPr>
              <w:t>cara</w:t>
            </w:r>
          </w:p>
        </w:tc>
        <w:tc>
          <w:tcPr>
            <w:tcW w:w="936" w:type="dxa"/>
            <w:shd w:val="clear" w:color="auto" w:fill="auto"/>
          </w:tcPr>
          <w:p w14:paraId="301C7356" w14:textId="77777777" w:rsidR="000931D0" w:rsidRPr="004168AB" w:rsidRDefault="000931D0" w:rsidP="001D04AF">
            <w:pPr>
              <w:pStyle w:val="Text"/>
            </w:pPr>
            <w:r>
              <w:t>[</w:t>
            </w:r>
            <w:r w:rsidRPr="004168AB">
              <w:rPr>
                <w:rStyle w:val="ChBlueBold"/>
              </w:rPr>
              <w:t>makan</w:t>
            </w:r>
            <w:r w:rsidR="00B81F2A">
              <w:rPr>
                <w:rStyle w:val="ChBlueBold"/>
              </w:rPr>
              <w:t>g</w:t>
            </w:r>
          </w:p>
        </w:tc>
        <w:tc>
          <w:tcPr>
            <w:tcW w:w="758" w:type="dxa"/>
            <w:shd w:val="clear" w:color="auto" w:fill="auto"/>
          </w:tcPr>
          <w:p w14:paraId="4E816D27" w14:textId="77777777" w:rsidR="000931D0" w:rsidRPr="004168AB" w:rsidRDefault="000931D0" w:rsidP="001D04AF">
            <w:pPr>
              <w:pStyle w:val="Text"/>
            </w:pPr>
            <w:r w:rsidRPr="004168AB">
              <w:rPr>
                <w:rStyle w:val="ChBlueBold"/>
              </w:rPr>
              <w:t>babi</w:t>
            </w:r>
            <w:r w:rsidRPr="00856563">
              <w:t>]]</w:t>
            </w:r>
            <w:r>
              <w:t>]</w:t>
            </w:r>
          </w:p>
        </w:tc>
        <w:tc>
          <w:tcPr>
            <w:tcW w:w="525" w:type="dxa"/>
            <w:shd w:val="clear" w:color="auto" w:fill="auto"/>
          </w:tcPr>
          <w:p w14:paraId="564552E0" w14:textId="77777777" w:rsidR="000931D0" w:rsidRPr="004168AB" w:rsidRDefault="000931D0" w:rsidP="001D04AF">
            <w:pPr>
              <w:pStyle w:val="Text"/>
            </w:pPr>
            <w:r w:rsidRPr="004168AB">
              <w:t>juga</w:t>
            </w:r>
          </w:p>
        </w:tc>
      </w:tr>
      <w:tr w:rsidR="00AC23C4" w:rsidRPr="00AC23C4" w14:paraId="53FC795D" w14:textId="77777777" w:rsidTr="00AC23C4">
        <w:tc>
          <w:tcPr>
            <w:tcW w:w="709" w:type="dxa"/>
            <w:shd w:val="clear" w:color="auto" w:fill="auto"/>
          </w:tcPr>
          <w:p w14:paraId="75FC59F6" w14:textId="77777777" w:rsidR="000931D0" w:rsidRPr="00404C59" w:rsidRDefault="000931D0" w:rsidP="001D04AF">
            <w:pPr>
              <w:pStyle w:val="GlossEng"/>
            </w:pPr>
          </w:p>
        </w:tc>
        <w:tc>
          <w:tcPr>
            <w:tcW w:w="284" w:type="dxa"/>
            <w:shd w:val="clear" w:color="auto" w:fill="auto"/>
          </w:tcPr>
          <w:p w14:paraId="6D1427ED" w14:textId="77777777" w:rsidR="000931D0" w:rsidRPr="00856563" w:rsidRDefault="000931D0" w:rsidP="001D04AF">
            <w:pPr>
              <w:pStyle w:val="GlossEng"/>
            </w:pPr>
          </w:p>
        </w:tc>
        <w:tc>
          <w:tcPr>
            <w:tcW w:w="758" w:type="dxa"/>
            <w:shd w:val="clear" w:color="auto" w:fill="auto"/>
          </w:tcPr>
          <w:p w14:paraId="394CAF27" w14:textId="77777777" w:rsidR="000931D0" w:rsidRPr="0099608C" w:rsidRDefault="000931D0" w:rsidP="001D04AF">
            <w:pPr>
              <w:pStyle w:val="GlossEng"/>
              <w:rPr>
                <w:rStyle w:val="ChSmallCaps"/>
              </w:rPr>
            </w:pPr>
            <w:r w:rsidRPr="0099608C">
              <w:rPr>
                <w:rStyle w:val="ChSmallCaps"/>
              </w:rPr>
              <w:t>1pl</w:t>
            </w:r>
          </w:p>
        </w:tc>
        <w:tc>
          <w:tcPr>
            <w:tcW w:w="563" w:type="dxa"/>
            <w:shd w:val="clear" w:color="auto" w:fill="auto"/>
          </w:tcPr>
          <w:p w14:paraId="4DE82EFA" w14:textId="77777777" w:rsidR="000931D0" w:rsidRPr="0099608C" w:rsidRDefault="000931D0" w:rsidP="001D04AF">
            <w:pPr>
              <w:pStyle w:val="GlossEng"/>
              <w:rPr>
                <w:rStyle w:val="ChSmallCaps"/>
              </w:rPr>
            </w:pPr>
            <w:r w:rsidRPr="0099608C">
              <w:rPr>
                <w:rStyle w:val="ChSmallCaps"/>
              </w:rPr>
              <w:t>poss</w:t>
            </w:r>
          </w:p>
        </w:tc>
        <w:tc>
          <w:tcPr>
            <w:tcW w:w="780" w:type="dxa"/>
            <w:shd w:val="clear" w:color="auto" w:fill="auto"/>
          </w:tcPr>
          <w:p w14:paraId="5F5F156B" w14:textId="77777777" w:rsidR="000931D0" w:rsidRPr="00856563" w:rsidRDefault="000931D0" w:rsidP="001D04AF">
            <w:pPr>
              <w:pStyle w:val="GlossEng"/>
            </w:pPr>
            <w:r w:rsidRPr="00856563">
              <w:t>manner</w:t>
            </w:r>
          </w:p>
        </w:tc>
        <w:tc>
          <w:tcPr>
            <w:tcW w:w="936" w:type="dxa"/>
            <w:shd w:val="clear" w:color="auto" w:fill="auto"/>
          </w:tcPr>
          <w:p w14:paraId="5DC59996" w14:textId="77777777" w:rsidR="000931D0" w:rsidRPr="00856563" w:rsidRDefault="000931D0" w:rsidP="001D04AF">
            <w:pPr>
              <w:pStyle w:val="GlossEng"/>
            </w:pPr>
            <w:r w:rsidRPr="00856563">
              <w:t>eat</w:t>
            </w:r>
          </w:p>
        </w:tc>
        <w:tc>
          <w:tcPr>
            <w:tcW w:w="758" w:type="dxa"/>
            <w:shd w:val="clear" w:color="auto" w:fill="auto"/>
          </w:tcPr>
          <w:p w14:paraId="00A20908" w14:textId="77777777" w:rsidR="000931D0" w:rsidRPr="00856563" w:rsidRDefault="000931D0" w:rsidP="001D04AF">
            <w:pPr>
              <w:pStyle w:val="GlossEng"/>
            </w:pPr>
            <w:r w:rsidRPr="00856563">
              <w:t>pig</w:t>
            </w:r>
          </w:p>
        </w:tc>
        <w:tc>
          <w:tcPr>
            <w:tcW w:w="525" w:type="dxa"/>
            <w:shd w:val="clear" w:color="auto" w:fill="auto"/>
          </w:tcPr>
          <w:p w14:paraId="63411CD8" w14:textId="77777777" w:rsidR="000931D0" w:rsidRPr="00856563" w:rsidRDefault="000931D0" w:rsidP="001D04AF">
            <w:pPr>
              <w:pStyle w:val="GlossEng"/>
            </w:pPr>
            <w:r w:rsidRPr="00856563">
              <w:t>also</w:t>
            </w:r>
          </w:p>
        </w:tc>
      </w:tr>
    </w:tbl>
    <w:p w14:paraId="17C8C37F" w14:textId="210545FE" w:rsidR="000931D0" w:rsidRPr="002B1870" w:rsidRDefault="00B7093A" w:rsidP="000931D0">
      <w:pPr>
        <w:pStyle w:val="FreeTranslEng"/>
      </w:pPr>
      <w:r>
        <w:t>‘</w:t>
      </w:r>
      <w:r w:rsidR="000931D0">
        <w:t>[</w:t>
      </w:r>
      <w:r w:rsidR="000931D0" w:rsidRPr="00856563">
        <w:t>our way of eati</w:t>
      </w:r>
      <w:r w:rsidR="000931D0">
        <w:t xml:space="preserve">ng is </w:t>
      </w:r>
      <w:r w:rsidR="009211E1">
        <w:t xml:space="preserve">just </w:t>
      </w:r>
      <w:r w:rsidR="000931D0">
        <w:t>like the Toraja one</w:t>
      </w:r>
      <w:r w:rsidR="009857A4">
        <w:t>,</w:t>
      </w:r>
      <w:r w:rsidR="000931D0">
        <w:t>]</w:t>
      </w:r>
      <w:r w:rsidR="000931D0" w:rsidRPr="00856563">
        <w:t xml:space="preserve"> </w:t>
      </w:r>
      <w:r w:rsidR="000931D0" w:rsidRPr="00856563">
        <w:rPr>
          <w:rStyle w:val="ChBlueBold"/>
        </w:rPr>
        <w:t>our way of eating pig</w:t>
      </w:r>
      <w:r w:rsidR="000931D0">
        <w:rPr>
          <w:rStyle w:val="ChBlueBold"/>
        </w:rPr>
        <w:t>s</w:t>
      </w:r>
      <w:r w:rsidR="000931D0" w:rsidRPr="00856563">
        <w:t xml:space="preserve"> also</w:t>
      </w:r>
      <w:r>
        <w:t>’</w:t>
      </w:r>
      <w:r w:rsidR="000931D0" w:rsidRPr="00856563">
        <w:t xml:space="preserve"> </w:t>
      </w:r>
      <w:r w:rsidR="000931D0" w:rsidRPr="00856563">
        <w:rPr>
          <w:rStyle w:val="ExampleSource"/>
        </w:rPr>
        <w:t>[081014-017-CvPr.0053]</w:t>
      </w:r>
    </w:p>
    <w:p w14:paraId="0C00A965" w14:textId="77777777" w:rsidR="000931D0" w:rsidRDefault="000931D0" w:rsidP="00FE353B">
      <w:pPr>
        <w:pStyle w:val="Body0005after"/>
      </w:pPr>
      <w:r>
        <w:t xml:space="preserve">In </w:t>
      </w:r>
      <w:r>
        <w:fldChar w:fldCharType="begin"/>
      </w:r>
      <w:r>
        <w:instrText xml:space="preserve"> REF _Ref339635922 \h </w:instrText>
      </w:r>
      <w:r>
        <w:fldChar w:fldCharType="separate"/>
      </w:r>
      <w:r w:rsidR="00154D81" w:rsidRPr="00856563">
        <w:t>(</w:t>
      </w:r>
      <w:r w:rsidR="00154D81">
        <w:rPr>
          <w:noProof/>
        </w:rPr>
        <w:t>17</w:t>
      </w:r>
      <w:r w:rsidR="00154D81" w:rsidRPr="00856563">
        <w:t>)</w:t>
      </w:r>
      <w:r>
        <w:fldChar w:fldCharType="end"/>
      </w:r>
      <w:r>
        <w:t xml:space="preserve"> to </w:t>
      </w:r>
      <w:r>
        <w:fldChar w:fldCharType="begin"/>
      </w:r>
      <w:r>
        <w:instrText xml:space="preserve"> REF _Ref339635947 \h </w:instrText>
      </w:r>
      <w:r>
        <w:fldChar w:fldCharType="separate"/>
      </w:r>
      <w:r w:rsidR="00154D81" w:rsidRPr="00856563">
        <w:t>(</w:t>
      </w:r>
      <w:r w:rsidR="00154D81">
        <w:rPr>
          <w:noProof/>
        </w:rPr>
        <w:t>26</w:t>
      </w:r>
      <w:r w:rsidR="00154D81" w:rsidRPr="00856563">
        <w:t>)</w:t>
      </w:r>
      <w:r>
        <w:fldChar w:fldCharType="end"/>
      </w:r>
      <w:r>
        <w:t xml:space="preserve"> the possessor is always animate</w:t>
      </w:r>
      <w:r w:rsidR="00A63660">
        <w:t xml:space="preserve"> and/or human</w:t>
      </w:r>
      <w:r>
        <w:t xml:space="preserve">. It can, however, also be inanimate as shown in </w:t>
      </w:r>
      <w:r>
        <w:fldChar w:fldCharType="begin"/>
      </w:r>
      <w:r>
        <w:instrText xml:space="preserve"> REF _Ref339635927 \h </w:instrText>
      </w:r>
      <w:r>
        <w:fldChar w:fldCharType="separate"/>
      </w:r>
      <w:r w:rsidR="00154D81" w:rsidRPr="00856563">
        <w:t>(</w:t>
      </w:r>
      <w:r w:rsidR="00154D81">
        <w:rPr>
          <w:noProof/>
        </w:rPr>
        <w:t>27</w:t>
      </w:r>
      <w:r w:rsidR="00154D81" w:rsidRPr="00856563">
        <w:t>)</w:t>
      </w:r>
      <w:r>
        <w:fldChar w:fldCharType="end"/>
      </w:r>
      <w:r>
        <w:t>.</w:t>
      </w:r>
    </w:p>
    <w:p w14:paraId="106F3B65" w14:textId="77777777" w:rsidR="000931D0" w:rsidRDefault="000931D0" w:rsidP="000931D0">
      <w:pPr>
        <w:pStyle w:val="ExampleTitle"/>
      </w:pPr>
      <w:r>
        <w:t>Inanimate possessor</w:t>
      </w:r>
    </w:p>
    <w:tbl>
      <w:tblPr>
        <w:tblW w:w="5660" w:type="dxa"/>
        <w:tblCellMar>
          <w:left w:w="40" w:type="dxa"/>
          <w:right w:w="40" w:type="dxa"/>
        </w:tblCellMar>
        <w:tblLook w:val="01E0" w:firstRow="1" w:lastRow="1" w:firstColumn="1" w:lastColumn="1" w:noHBand="0" w:noVBand="0"/>
      </w:tblPr>
      <w:tblGrid>
        <w:gridCol w:w="709"/>
        <w:gridCol w:w="284"/>
        <w:gridCol w:w="1780"/>
        <w:gridCol w:w="563"/>
        <w:gridCol w:w="886"/>
        <w:gridCol w:w="702"/>
        <w:gridCol w:w="736"/>
      </w:tblGrid>
      <w:tr w:rsidR="00AC23C4" w:rsidRPr="00856563" w14:paraId="2DF4F3DD" w14:textId="77777777" w:rsidTr="00AC23C4">
        <w:tc>
          <w:tcPr>
            <w:tcW w:w="709" w:type="dxa"/>
            <w:shd w:val="clear" w:color="auto" w:fill="auto"/>
          </w:tcPr>
          <w:p w14:paraId="164651E8" w14:textId="77777777" w:rsidR="000931D0" w:rsidRPr="00E92AD6" w:rsidRDefault="000931D0" w:rsidP="001D04AF">
            <w:pPr>
              <w:pStyle w:val="O0Nwnext"/>
            </w:pPr>
            <w:bookmarkStart w:id="3965" w:name="_Ref336676247"/>
            <w:bookmarkStart w:id="3966" w:name="_Ref339635927"/>
            <w:r w:rsidRPr="00856563">
              <w:t>(</w:t>
            </w:r>
            <w:fldSimple w:instr=" SEQ ( \* ARABIC \s 1 ">
              <w:r w:rsidR="00154D81">
                <w:rPr>
                  <w:noProof/>
                </w:rPr>
                <w:t>27</w:t>
              </w:r>
            </w:fldSimple>
            <w:bookmarkEnd w:id="3965"/>
            <w:r w:rsidRPr="00856563">
              <w:t>)</w:t>
            </w:r>
            <w:bookmarkEnd w:id="3966"/>
          </w:p>
        </w:tc>
        <w:tc>
          <w:tcPr>
            <w:tcW w:w="284" w:type="dxa"/>
            <w:shd w:val="clear" w:color="auto" w:fill="auto"/>
          </w:tcPr>
          <w:p w14:paraId="22C0FE4F" w14:textId="77777777" w:rsidR="000931D0" w:rsidRPr="00856563" w:rsidRDefault="000931D0" w:rsidP="001D04AF">
            <w:pPr>
              <w:pStyle w:val="Text"/>
            </w:pPr>
            <w:r w:rsidRPr="00856563">
              <w:t>…</w:t>
            </w:r>
          </w:p>
        </w:tc>
        <w:tc>
          <w:tcPr>
            <w:tcW w:w="1780" w:type="dxa"/>
            <w:shd w:val="clear" w:color="auto" w:fill="auto"/>
          </w:tcPr>
          <w:p w14:paraId="60E8EC0C" w14:textId="77777777" w:rsidR="000931D0" w:rsidRPr="00856563" w:rsidRDefault="000931D0" w:rsidP="001D04AF">
            <w:pPr>
              <w:pStyle w:val="Text"/>
              <w:rPr>
                <w:rStyle w:val="ChBlueBold"/>
              </w:rPr>
            </w:pPr>
            <w:r w:rsidRPr="00856563">
              <w:rPr>
                <w:rStyle w:val="ChBlueBold"/>
              </w:rPr>
              <w:t>LNG</w:t>
            </w:r>
          </w:p>
        </w:tc>
        <w:tc>
          <w:tcPr>
            <w:tcW w:w="563" w:type="dxa"/>
            <w:shd w:val="clear" w:color="auto" w:fill="auto"/>
          </w:tcPr>
          <w:p w14:paraId="62B46FE9" w14:textId="77777777" w:rsidR="000931D0" w:rsidRPr="00856563" w:rsidRDefault="000931D0" w:rsidP="001D04AF">
            <w:pPr>
              <w:pStyle w:val="Text"/>
              <w:rPr>
                <w:rStyle w:val="ChBlueBold"/>
              </w:rPr>
            </w:pPr>
            <w:r w:rsidRPr="00856563">
              <w:rPr>
                <w:rStyle w:val="ChBlueBold"/>
              </w:rPr>
              <w:t>pu</w:t>
            </w:r>
          </w:p>
        </w:tc>
        <w:tc>
          <w:tcPr>
            <w:tcW w:w="886" w:type="dxa"/>
            <w:shd w:val="clear" w:color="auto" w:fill="auto"/>
          </w:tcPr>
          <w:p w14:paraId="3F361888" w14:textId="77777777" w:rsidR="000931D0" w:rsidRPr="00856563" w:rsidRDefault="000931D0" w:rsidP="001D04AF">
            <w:pPr>
              <w:pStyle w:val="Text"/>
              <w:rPr>
                <w:rStyle w:val="ChBlueBold"/>
              </w:rPr>
            </w:pPr>
            <w:r w:rsidRPr="00856563">
              <w:rPr>
                <w:rStyle w:val="ChBlueBold"/>
              </w:rPr>
              <w:t>terpol</w:t>
            </w:r>
          </w:p>
        </w:tc>
        <w:tc>
          <w:tcPr>
            <w:tcW w:w="702" w:type="dxa"/>
            <w:shd w:val="clear" w:color="auto" w:fill="auto"/>
          </w:tcPr>
          <w:p w14:paraId="1957FFE9" w14:textId="77777777" w:rsidR="000931D0" w:rsidRPr="00856563" w:rsidRDefault="000931D0" w:rsidP="001D04AF">
            <w:pPr>
              <w:pStyle w:val="Text"/>
              <w:rPr>
                <w:rStyle w:val="ChBlueBold"/>
              </w:rPr>
            </w:pPr>
            <w:r w:rsidRPr="00856563">
              <w:rPr>
                <w:rStyle w:val="ChBlueBold"/>
              </w:rPr>
              <w:t>itu</w:t>
            </w:r>
          </w:p>
        </w:tc>
        <w:tc>
          <w:tcPr>
            <w:tcW w:w="736" w:type="dxa"/>
            <w:shd w:val="clear" w:color="auto" w:fill="auto"/>
          </w:tcPr>
          <w:p w14:paraId="600153B3" w14:textId="77777777" w:rsidR="000931D0" w:rsidRPr="00856563" w:rsidRDefault="000931D0" w:rsidP="001D04AF">
            <w:pPr>
              <w:pStyle w:val="Text"/>
            </w:pPr>
            <w:r w:rsidRPr="00856563">
              <w:t>tinggal</w:t>
            </w:r>
          </w:p>
        </w:tc>
      </w:tr>
      <w:tr w:rsidR="00AC23C4" w:rsidRPr="00856563" w14:paraId="032F089C" w14:textId="77777777" w:rsidTr="00AC23C4">
        <w:tc>
          <w:tcPr>
            <w:tcW w:w="709" w:type="dxa"/>
            <w:shd w:val="clear" w:color="auto" w:fill="auto"/>
          </w:tcPr>
          <w:p w14:paraId="293C261A" w14:textId="77777777" w:rsidR="000931D0" w:rsidRPr="00E92AD6" w:rsidRDefault="000931D0" w:rsidP="001D04AF">
            <w:pPr>
              <w:pStyle w:val="GlossEng"/>
            </w:pPr>
          </w:p>
        </w:tc>
        <w:tc>
          <w:tcPr>
            <w:tcW w:w="284" w:type="dxa"/>
            <w:shd w:val="clear" w:color="auto" w:fill="auto"/>
          </w:tcPr>
          <w:p w14:paraId="038E6B7F" w14:textId="77777777" w:rsidR="000931D0" w:rsidRPr="00856563" w:rsidRDefault="000931D0" w:rsidP="001D04AF">
            <w:pPr>
              <w:pStyle w:val="GlossEng"/>
            </w:pPr>
          </w:p>
        </w:tc>
        <w:tc>
          <w:tcPr>
            <w:tcW w:w="1780" w:type="dxa"/>
            <w:shd w:val="clear" w:color="auto" w:fill="auto"/>
          </w:tcPr>
          <w:p w14:paraId="09BE9585" w14:textId="1369A1B6" w:rsidR="000931D0" w:rsidRPr="00856563" w:rsidRDefault="005C4486" w:rsidP="001D04AF">
            <w:pPr>
              <w:pStyle w:val="GlossEng"/>
            </w:pPr>
            <w:r>
              <w:t>lique</w:t>
            </w:r>
            <w:r w:rsidR="000931D0" w:rsidRPr="00856563">
              <w:t>fied.natural.gas</w:t>
            </w:r>
          </w:p>
        </w:tc>
        <w:tc>
          <w:tcPr>
            <w:tcW w:w="563" w:type="dxa"/>
            <w:shd w:val="clear" w:color="auto" w:fill="auto"/>
          </w:tcPr>
          <w:p w14:paraId="6F7AD380" w14:textId="77777777" w:rsidR="000931D0" w:rsidRPr="0099608C" w:rsidRDefault="000931D0" w:rsidP="001D04AF">
            <w:pPr>
              <w:pStyle w:val="GlossEng"/>
              <w:rPr>
                <w:rStyle w:val="ChSmallCaps"/>
              </w:rPr>
            </w:pPr>
            <w:r w:rsidRPr="0099608C">
              <w:rPr>
                <w:rStyle w:val="ChSmallCaps"/>
              </w:rPr>
              <w:t>poss</w:t>
            </w:r>
          </w:p>
        </w:tc>
        <w:tc>
          <w:tcPr>
            <w:tcW w:w="886" w:type="dxa"/>
            <w:shd w:val="clear" w:color="auto" w:fill="auto"/>
          </w:tcPr>
          <w:p w14:paraId="5610BA94" w14:textId="77777777" w:rsidR="000931D0" w:rsidRPr="00856563" w:rsidRDefault="000931D0" w:rsidP="001D04AF">
            <w:pPr>
              <w:pStyle w:val="GlossEng"/>
            </w:pPr>
            <w:r>
              <w:t>container</w:t>
            </w:r>
          </w:p>
        </w:tc>
        <w:tc>
          <w:tcPr>
            <w:tcW w:w="702" w:type="dxa"/>
            <w:shd w:val="clear" w:color="auto" w:fill="auto"/>
          </w:tcPr>
          <w:p w14:paraId="5AD29AF4" w14:textId="77777777" w:rsidR="000931D0" w:rsidRPr="0099608C" w:rsidRDefault="000931D0" w:rsidP="001D04AF">
            <w:pPr>
              <w:pStyle w:val="GlossEng"/>
              <w:rPr>
                <w:rStyle w:val="ChSmallCaps"/>
              </w:rPr>
            </w:pPr>
            <w:r w:rsidRPr="0099608C">
              <w:rPr>
                <w:rStyle w:val="ChSmallCaps"/>
              </w:rPr>
              <w:t>d.dist</w:t>
            </w:r>
          </w:p>
        </w:tc>
        <w:tc>
          <w:tcPr>
            <w:tcW w:w="736" w:type="dxa"/>
            <w:shd w:val="clear" w:color="auto" w:fill="auto"/>
          </w:tcPr>
          <w:p w14:paraId="5C8F5EA7" w14:textId="77777777" w:rsidR="000931D0" w:rsidRPr="00856563" w:rsidRDefault="000931D0" w:rsidP="001D04AF">
            <w:pPr>
              <w:pStyle w:val="GlossEng"/>
            </w:pPr>
            <w:r w:rsidRPr="00856563">
              <w:t>stay</w:t>
            </w:r>
          </w:p>
        </w:tc>
      </w:tr>
    </w:tbl>
    <w:p w14:paraId="3E69F747" w14:textId="6C0047C9" w:rsidR="000931D0" w:rsidRPr="002B1870" w:rsidRDefault="000931D0" w:rsidP="00AF7CAD">
      <w:pPr>
        <w:pStyle w:val="FreeTranslEng15pt"/>
      </w:pPr>
      <w:r w:rsidRPr="00856563">
        <w:t>[About the need to buy gasoline</w:t>
      </w:r>
      <w:r>
        <w:t>:</w:t>
      </w:r>
      <w:r w:rsidRPr="00856563">
        <w:t>]</w:t>
      </w:r>
      <w:r>
        <w:t xml:space="preserve"> </w:t>
      </w:r>
      <w:r w:rsidR="00B7093A">
        <w:t>‘</w:t>
      </w:r>
      <w:r>
        <w:t>[those jerry cans]</w:t>
      </w:r>
      <w:r w:rsidRPr="00856563">
        <w:t xml:space="preserve"> </w:t>
      </w:r>
      <w:r w:rsidRPr="00856563">
        <w:rPr>
          <w:rStyle w:val="ChBlueBold"/>
        </w:rPr>
        <w:t>that LNG jerry can</w:t>
      </w:r>
      <w:r w:rsidRPr="00856563">
        <w:t xml:space="preserve"> </w:t>
      </w:r>
      <w:r>
        <w:t>stays behind</w:t>
      </w:r>
      <w:r w:rsidR="00B7093A">
        <w:t>’</w:t>
      </w:r>
      <w:r w:rsidRPr="00856563">
        <w:t xml:space="preserve"> (Lit. </w:t>
      </w:r>
      <w:r w:rsidR="00B7093A">
        <w:t>‘</w:t>
      </w:r>
      <w:r w:rsidRPr="00856563">
        <w:rPr>
          <w:rStyle w:val="ChBlueBold"/>
        </w:rPr>
        <w:t>the LNG</w:t>
      </w:r>
      <w:r w:rsidR="00B7093A">
        <w:rPr>
          <w:rStyle w:val="ChBlueBold"/>
        </w:rPr>
        <w:t>’</w:t>
      </w:r>
      <w:r w:rsidRPr="00856563">
        <w:rPr>
          <w:rStyle w:val="ChBlueBold"/>
        </w:rPr>
        <w:t xml:space="preserve">s </w:t>
      </w:r>
      <w:r>
        <w:rPr>
          <w:rStyle w:val="ChBlueBold"/>
        </w:rPr>
        <w:t>container</w:t>
      </w:r>
      <w:r w:rsidR="00B7093A">
        <w:t>’</w:t>
      </w:r>
      <w:r w:rsidRPr="00856563">
        <w:t xml:space="preserve">) </w:t>
      </w:r>
      <w:r w:rsidRPr="00856563">
        <w:rPr>
          <w:rStyle w:val="ExampleSource"/>
        </w:rPr>
        <w:t>[081110-002-Cv.0075]</w:t>
      </w:r>
    </w:p>
    <w:p w14:paraId="024037E4" w14:textId="77777777" w:rsidR="000931D0" w:rsidRDefault="000931D0" w:rsidP="000931D0">
      <w:pPr>
        <w:pStyle w:val="Heading4"/>
      </w:pPr>
      <w:bookmarkStart w:id="3967" w:name="_Ref340649444"/>
      <w:bookmarkStart w:id="3968" w:name="_Ref282004349"/>
      <w:bookmarkStart w:id="3969" w:name="_Toc340509804"/>
      <w:r>
        <w:t>Elision of the possessum noun phrase</w:t>
      </w:r>
      <w:bookmarkEnd w:id="3967"/>
    </w:p>
    <w:p w14:paraId="74ACC8D1" w14:textId="64A18E5A" w:rsidR="0004508D" w:rsidRDefault="000931D0" w:rsidP="00FE353B">
      <w:pPr>
        <w:pStyle w:val="Body0000after"/>
      </w:pPr>
      <w:r>
        <w:t xml:space="preserve">It is also possible to </w:t>
      </w:r>
      <w:r w:rsidR="00B81F2A">
        <w:t>omit</w:t>
      </w:r>
      <w:r>
        <w:t xml:space="preserve"> the possessum when its </w:t>
      </w:r>
      <w:r w:rsidRPr="00856563">
        <w:t xml:space="preserve">identity </w:t>
      </w:r>
      <w:r>
        <w:t xml:space="preserve">was </w:t>
      </w:r>
      <w:r w:rsidRPr="00856563">
        <w:t>established earlier</w:t>
      </w:r>
      <w:r w:rsidR="0004508D">
        <w:t>; this applies to inalienably</w:t>
      </w:r>
      <w:r w:rsidR="0004508D" w:rsidRPr="00856563">
        <w:t xml:space="preserve"> </w:t>
      </w:r>
      <w:r w:rsidR="0004508D">
        <w:t>as well as alienably</w:t>
      </w:r>
      <w:r w:rsidR="0004508D" w:rsidRPr="00856563">
        <w:t xml:space="preserve"> possessed referent</w:t>
      </w:r>
      <w:r w:rsidR="0004508D">
        <w:t>s</w:t>
      </w:r>
      <w:r w:rsidR="00714F07">
        <w:t xml:space="preserve">, </w:t>
      </w:r>
      <w:r w:rsidR="00714F07" w:rsidRPr="00856563">
        <w:t xml:space="preserve">as illustrated in </w:t>
      </w:r>
      <w:r w:rsidR="00714F07">
        <w:fldChar w:fldCharType="begin"/>
      </w:r>
      <w:r w:rsidR="00714F07">
        <w:instrText xml:space="preserve"> REF _Ref339635986 \h </w:instrText>
      </w:r>
      <w:r w:rsidR="00714F07">
        <w:fldChar w:fldCharType="separate"/>
      </w:r>
      <w:r w:rsidR="00154D81" w:rsidRPr="00856563">
        <w:t>(</w:t>
      </w:r>
      <w:r w:rsidR="00154D81">
        <w:rPr>
          <w:noProof/>
        </w:rPr>
        <w:t>28</w:t>
      </w:r>
      <w:r w:rsidR="00154D81" w:rsidRPr="00856563">
        <w:t>)</w:t>
      </w:r>
      <w:r w:rsidR="00714F07">
        <w:fldChar w:fldCharType="end"/>
      </w:r>
      <w:r w:rsidR="00714F07">
        <w:t xml:space="preserve"> to </w:t>
      </w:r>
      <w:r w:rsidR="00714F07">
        <w:fldChar w:fldCharType="begin"/>
      </w:r>
      <w:r w:rsidR="00714F07">
        <w:instrText xml:space="preserve"> REF _Ref339635989 \h </w:instrText>
      </w:r>
      <w:r w:rsidR="00714F07">
        <w:fldChar w:fldCharType="separate"/>
      </w:r>
      <w:r w:rsidR="00154D81" w:rsidRPr="00856563">
        <w:t>(</w:t>
      </w:r>
      <w:r w:rsidR="00154D81">
        <w:rPr>
          <w:noProof/>
        </w:rPr>
        <w:t>31</w:t>
      </w:r>
      <w:r w:rsidR="00154D81" w:rsidRPr="00856563">
        <w:t>)</w:t>
      </w:r>
      <w:r w:rsidR="00714F07">
        <w:fldChar w:fldCharType="end"/>
      </w:r>
      <w:r w:rsidR="0004508D">
        <w:t xml:space="preserve">. </w:t>
      </w:r>
      <w:r>
        <w:t xml:space="preserve">Such </w:t>
      </w:r>
      <w:r w:rsidR="00B7093A">
        <w:t>‘</w:t>
      </w:r>
      <w:r w:rsidRPr="0099608C">
        <w:rPr>
          <w:rStyle w:val="ChSmallCaps"/>
        </w:rPr>
        <w:t>possessor</w:t>
      </w:r>
      <w:r w:rsidRPr="00856563">
        <w:t xml:space="preserve"> </w:t>
      </w:r>
      <w:r w:rsidRPr="00856563">
        <w:rPr>
          <w:rStyle w:val="ChItalBold"/>
        </w:rPr>
        <w:t>punya</w:t>
      </w:r>
      <w:r w:rsidR="00B7093A">
        <w:t>’</w:t>
      </w:r>
      <w:r>
        <w:t xml:space="preserve"> constructions are typically </w:t>
      </w:r>
      <w:r w:rsidR="00714F07">
        <w:t xml:space="preserve">used </w:t>
      </w:r>
      <w:r w:rsidRPr="00856563">
        <w:t>in contexts where the possessor identity is under discussion</w:t>
      </w:r>
      <w:r w:rsidR="0004508D">
        <w:t>.</w:t>
      </w:r>
    </w:p>
    <w:p w14:paraId="23A0F377" w14:textId="7AEF6307" w:rsidR="000931D0" w:rsidRDefault="002C0023" w:rsidP="002C0023">
      <w:pPr>
        <w:pStyle w:val="Body0510after"/>
      </w:pPr>
      <w:r w:rsidRPr="002C0023">
        <w:t>In</w:t>
      </w:r>
      <w:r>
        <w:rPr>
          <w:rStyle w:val="ChSmallCaps"/>
        </w:rPr>
        <w:t xml:space="preserve"> </w:t>
      </w:r>
      <w:r w:rsidRPr="0099608C">
        <w:rPr>
          <w:rStyle w:val="ChSmallCaps"/>
        </w:rPr>
        <w:t>possessor</w:t>
      </w:r>
      <w:r w:rsidRPr="00856563">
        <w:t xml:space="preserve"> </w:t>
      </w:r>
      <w:r w:rsidRPr="00856563">
        <w:rPr>
          <w:rStyle w:val="ChItalBold"/>
        </w:rPr>
        <w:t>punya</w:t>
      </w:r>
      <w:r>
        <w:t xml:space="preserve">’ constructions, </w:t>
      </w:r>
      <w:r w:rsidR="000931D0">
        <w:t xml:space="preserve">speakers </w:t>
      </w:r>
      <w:r>
        <w:t xml:space="preserve">most commonly </w:t>
      </w:r>
      <w:r w:rsidR="000931D0">
        <w:t xml:space="preserve">employ </w:t>
      </w:r>
      <w:r w:rsidR="000931D0" w:rsidRPr="00856563">
        <w:t xml:space="preserve">long </w:t>
      </w:r>
      <w:r w:rsidR="000931D0" w:rsidRPr="00856563">
        <w:rPr>
          <w:rStyle w:val="ChItalBold"/>
        </w:rPr>
        <w:t>punya</w:t>
      </w:r>
      <w:r w:rsidR="000931D0" w:rsidRPr="00856563">
        <w:t xml:space="preserve"> </w:t>
      </w:r>
      <w:r w:rsidR="00B7093A">
        <w:t>‘</w:t>
      </w:r>
      <w:r w:rsidR="000931D0" w:rsidRPr="0099608C">
        <w:rPr>
          <w:rStyle w:val="ChSmallCaps"/>
        </w:rPr>
        <w:t>poss</w:t>
      </w:r>
      <w:r w:rsidR="00B7093A">
        <w:t>’</w:t>
      </w:r>
      <w:r w:rsidR="000931D0">
        <w:t xml:space="preserve">, but as shown in </w:t>
      </w:r>
      <w:r w:rsidR="000931D0">
        <w:fldChar w:fldCharType="begin"/>
      </w:r>
      <w:r w:rsidR="000931D0">
        <w:instrText xml:space="preserve"> REF _Ref339635988 \h </w:instrText>
      </w:r>
      <w:r w:rsidR="000931D0">
        <w:fldChar w:fldCharType="separate"/>
      </w:r>
      <w:r w:rsidR="00154D81" w:rsidRPr="00856563">
        <w:t>(</w:t>
      </w:r>
      <w:r w:rsidR="00154D81">
        <w:rPr>
          <w:noProof/>
        </w:rPr>
        <w:t>30</w:t>
      </w:r>
      <w:r w:rsidR="00154D81" w:rsidRPr="00856563">
        <w:t>)</w:t>
      </w:r>
      <w:r w:rsidR="000931D0">
        <w:fldChar w:fldCharType="end"/>
      </w:r>
      <w:r w:rsidR="000931D0">
        <w:t xml:space="preserve"> and </w:t>
      </w:r>
      <w:r w:rsidR="000931D0">
        <w:fldChar w:fldCharType="begin"/>
      </w:r>
      <w:r w:rsidR="000931D0">
        <w:instrText xml:space="preserve"> REF _Ref339635989 \h </w:instrText>
      </w:r>
      <w:r w:rsidR="000931D0">
        <w:fldChar w:fldCharType="separate"/>
      </w:r>
      <w:r w:rsidR="00154D81" w:rsidRPr="00856563">
        <w:t>(</w:t>
      </w:r>
      <w:r w:rsidR="00154D81">
        <w:rPr>
          <w:noProof/>
        </w:rPr>
        <w:t>31</w:t>
      </w:r>
      <w:r w:rsidR="00154D81" w:rsidRPr="00856563">
        <w:t>)</w:t>
      </w:r>
      <w:r w:rsidR="000931D0">
        <w:fldChar w:fldCharType="end"/>
      </w:r>
      <w:r w:rsidR="000931D0">
        <w:t xml:space="preserve">, </w:t>
      </w:r>
      <w:r w:rsidR="000931D0" w:rsidRPr="00856563">
        <w:t xml:space="preserve">constructions with </w:t>
      </w:r>
      <w:r w:rsidR="000931D0">
        <w:t xml:space="preserve">reduced </w:t>
      </w:r>
      <w:r w:rsidR="000931D0" w:rsidRPr="00856563">
        <w:rPr>
          <w:rStyle w:val="ChItalBold"/>
        </w:rPr>
        <w:t>pu</w:t>
      </w:r>
      <w:r w:rsidR="000931D0" w:rsidRPr="00856563">
        <w:t xml:space="preserve"> </w:t>
      </w:r>
      <w:r w:rsidR="00B7093A">
        <w:t>‘</w:t>
      </w:r>
      <w:r w:rsidR="000931D0" w:rsidRPr="0099608C">
        <w:rPr>
          <w:rStyle w:val="ChSmallCaps"/>
        </w:rPr>
        <w:t>poss</w:t>
      </w:r>
      <w:r w:rsidR="00B7093A">
        <w:t>’</w:t>
      </w:r>
      <w:r w:rsidR="000931D0" w:rsidRPr="00856563">
        <w:t xml:space="preserve"> are also possible</w:t>
      </w:r>
      <w:r w:rsidR="000931D0">
        <w:t>.</w:t>
      </w:r>
      <w:r w:rsidR="000931D0">
        <w:rPr>
          <w:rStyle w:val="FootnoteReference"/>
        </w:rPr>
        <w:footnoteReference w:id="214"/>
      </w:r>
      <w:r w:rsidR="000931D0">
        <w:t xml:space="preserve"> Elision of the possessor is unattested. Instead speakers employ a demonstrative, as in </w:t>
      </w:r>
      <w:r w:rsidR="000931D0">
        <w:fldChar w:fldCharType="begin"/>
      </w:r>
      <w:r w:rsidR="000931D0">
        <w:instrText xml:space="preserve"> REF _Ref339635931 \h </w:instrText>
      </w:r>
      <w:r w:rsidR="000931D0">
        <w:fldChar w:fldCharType="separate"/>
      </w:r>
      <w:r w:rsidR="00154D81" w:rsidRPr="00856563">
        <w:t>(</w:t>
      </w:r>
      <w:r w:rsidR="00154D81">
        <w:rPr>
          <w:noProof/>
        </w:rPr>
        <w:t>19</w:t>
      </w:r>
      <w:r w:rsidR="00154D81" w:rsidRPr="00856563">
        <w:t>)</w:t>
      </w:r>
      <w:r w:rsidR="000931D0">
        <w:fldChar w:fldCharType="end"/>
      </w:r>
      <w:r w:rsidR="000931D0">
        <w:t>, when the identity of the possessor has already been established.</w:t>
      </w:r>
    </w:p>
    <w:tbl>
      <w:tblPr>
        <w:tblW w:w="5864" w:type="dxa"/>
        <w:tblCellMar>
          <w:left w:w="40" w:type="dxa"/>
          <w:right w:w="40" w:type="dxa"/>
        </w:tblCellMar>
        <w:tblLook w:val="01E0" w:firstRow="1" w:lastRow="1" w:firstColumn="1" w:lastColumn="1" w:noHBand="0" w:noVBand="0"/>
      </w:tblPr>
      <w:tblGrid>
        <w:gridCol w:w="709"/>
        <w:gridCol w:w="547"/>
        <w:gridCol w:w="196"/>
        <w:gridCol w:w="506"/>
        <w:gridCol w:w="293"/>
        <w:gridCol w:w="409"/>
        <w:gridCol w:w="302"/>
        <w:gridCol w:w="467"/>
        <w:gridCol w:w="299"/>
        <w:gridCol w:w="348"/>
        <w:gridCol w:w="714"/>
        <w:gridCol w:w="714"/>
        <w:gridCol w:w="360"/>
      </w:tblGrid>
      <w:tr w:rsidR="00AC23C4" w:rsidRPr="006B541C" w14:paraId="68B9BE8C" w14:textId="77777777" w:rsidTr="00AC23C4">
        <w:tc>
          <w:tcPr>
            <w:tcW w:w="709" w:type="dxa"/>
            <w:shd w:val="clear" w:color="auto" w:fill="auto"/>
          </w:tcPr>
          <w:p w14:paraId="70A8D83F" w14:textId="77777777" w:rsidR="000931D0" w:rsidRPr="0004708F" w:rsidRDefault="000931D0" w:rsidP="001D04AF">
            <w:pPr>
              <w:pStyle w:val="O0Nwnext"/>
            </w:pPr>
            <w:bookmarkStart w:id="3972" w:name="_Ref288119218"/>
            <w:bookmarkStart w:id="3973" w:name="_Ref339635986"/>
            <w:r w:rsidRPr="00856563">
              <w:t>(</w:t>
            </w:r>
            <w:fldSimple w:instr=" SEQ ( \* ARABIC \s 1 ">
              <w:r w:rsidR="00154D81">
                <w:rPr>
                  <w:noProof/>
                </w:rPr>
                <w:t>28</w:t>
              </w:r>
            </w:fldSimple>
            <w:bookmarkEnd w:id="3972"/>
            <w:r w:rsidRPr="00856563">
              <w:t>)</w:t>
            </w:r>
            <w:bookmarkEnd w:id="3973"/>
          </w:p>
        </w:tc>
        <w:tc>
          <w:tcPr>
            <w:tcW w:w="547" w:type="dxa"/>
            <w:shd w:val="clear" w:color="auto" w:fill="auto"/>
          </w:tcPr>
          <w:p w14:paraId="187CD5AF" w14:textId="77777777" w:rsidR="000931D0" w:rsidRPr="00856563" w:rsidRDefault="00826142" w:rsidP="001D04AF">
            <w:pPr>
              <w:pStyle w:val="Text"/>
            </w:pPr>
            <w:r>
              <w:t>Nofi</w:t>
            </w:r>
          </w:p>
        </w:tc>
        <w:tc>
          <w:tcPr>
            <w:tcW w:w="702" w:type="dxa"/>
            <w:gridSpan w:val="2"/>
            <w:shd w:val="clear" w:color="auto" w:fill="auto"/>
          </w:tcPr>
          <w:p w14:paraId="081E6A87" w14:textId="77777777" w:rsidR="000931D0" w:rsidRPr="00856563" w:rsidRDefault="000931D0" w:rsidP="001D04AF">
            <w:pPr>
              <w:pStyle w:val="Text"/>
            </w:pPr>
            <w:r w:rsidRPr="00856563">
              <w:t>tu</w:t>
            </w:r>
          </w:p>
        </w:tc>
        <w:tc>
          <w:tcPr>
            <w:tcW w:w="702" w:type="dxa"/>
            <w:gridSpan w:val="2"/>
            <w:shd w:val="clear" w:color="auto" w:fill="auto"/>
          </w:tcPr>
          <w:p w14:paraId="11E96941" w14:textId="77777777" w:rsidR="000931D0" w:rsidRPr="00856563" w:rsidRDefault="000931D0" w:rsidP="001D04AF">
            <w:pPr>
              <w:pStyle w:val="Text"/>
            </w:pPr>
            <w:r w:rsidRPr="00856563">
              <w:t>itu</w:t>
            </w:r>
          </w:p>
        </w:tc>
        <w:tc>
          <w:tcPr>
            <w:tcW w:w="769" w:type="dxa"/>
            <w:gridSpan w:val="2"/>
            <w:shd w:val="clear" w:color="auto" w:fill="auto"/>
          </w:tcPr>
          <w:p w14:paraId="42779C88" w14:textId="77777777" w:rsidR="000931D0" w:rsidRPr="00856563" w:rsidRDefault="000931D0" w:rsidP="001D04AF">
            <w:pPr>
              <w:pStyle w:val="Text"/>
            </w:pPr>
            <w:r w:rsidRPr="00856563">
              <w:t>bukan</w:t>
            </w:r>
            <w:r w:rsidR="005960B3">
              <w:t>g</w:t>
            </w:r>
          </w:p>
        </w:tc>
        <w:tc>
          <w:tcPr>
            <w:tcW w:w="647" w:type="dxa"/>
            <w:gridSpan w:val="2"/>
            <w:shd w:val="clear" w:color="auto" w:fill="auto"/>
          </w:tcPr>
          <w:p w14:paraId="01BCF6E9" w14:textId="77777777" w:rsidR="000931D0" w:rsidRPr="00856563" w:rsidRDefault="000931D0" w:rsidP="001D04AF">
            <w:pPr>
              <w:pStyle w:val="Text"/>
              <w:rPr>
                <w:rStyle w:val="ChBlueBold"/>
              </w:rPr>
            </w:pPr>
            <w:r w:rsidRPr="00856563">
              <w:rPr>
                <w:rStyle w:val="ChBlueBold"/>
              </w:rPr>
              <w:t>bapa</w:t>
            </w:r>
          </w:p>
        </w:tc>
        <w:tc>
          <w:tcPr>
            <w:tcW w:w="714" w:type="dxa"/>
            <w:shd w:val="clear" w:color="auto" w:fill="auto"/>
          </w:tcPr>
          <w:p w14:paraId="4958F287" w14:textId="77777777" w:rsidR="000931D0" w:rsidRPr="00856563" w:rsidRDefault="00C63918" w:rsidP="001D04AF">
            <w:pPr>
              <w:pStyle w:val="Text"/>
              <w:rPr>
                <w:rStyle w:val="ChBlueBold"/>
              </w:rPr>
            </w:pPr>
            <w:r>
              <w:rPr>
                <w:rStyle w:val="ChBlueBold"/>
              </w:rPr>
              <w:t>Lukas</w:t>
            </w:r>
          </w:p>
        </w:tc>
        <w:tc>
          <w:tcPr>
            <w:tcW w:w="714" w:type="dxa"/>
            <w:shd w:val="clear" w:color="auto" w:fill="auto"/>
          </w:tcPr>
          <w:p w14:paraId="745D137D" w14:textId="77777777" w:rsidR="000931D0" w:rsidRPr="00856563" w:rsidRDefault="000931D0" w:rsidP="001D04AF">
            <w:pPr>
              <w:pStyle w:val="Text"/>
            </w:pPr>
            <w:r w:rsidRPr="00856563">
              <w:rPr>
                <w:rStyle w:val="ChBlueBold"/>
              </w:rPr>
              <w:t>punya</w:t>
            </w:r>
          </w:p>
        </w:tc>
        <w:tc>
          <w:tcPr>
            <w:tcW w:w="360" w:type="dxa"/>
            <w:shd w:val="clear" w:color="auto" w:fill="auto"/>
          </w:tcPr>
          <w:p w14:paraId="31C18937" w14:textId="77777777" w:rsidR="000931D0" w:rsidRPr="002E310F" w:rsidRDefault="000931D0" w:rsidP="001D04AF">
            <w:pPr>
              <w:pStyle w:val="Text"/>
              <w:rPr>
                <w:rStyle w:val="ChBlueBold"/>
              </w:rPr>
            </w:pPr>
            <w:r w:rsidRPr="00AC23C4">
              <w:rPr>
                <w:rStyle w:val="ChBlueBold"/>
                <w:szCs w:val="20"/>
              </w:rPr>
              <w:sym w:font="Symbol" w:char="F0C6"/>
            </w:r>
          </w:p>
        </w:tc>
      </w:tr>
      <w:tr w:rsidR="00AC23C4" w:rsidRPr="00AC23C4" w14:paraId="1E6E0CB1" w14:textId="77777777" w:rsidTr="00AC23C4">
        <w:tc>
          <w:tcPr>
            <w:tcW w:w="709" w:type="dxa"/>
            <w:shd w:val="clear" w:color="auto" w:fill="auto"/>
          </w:tcPr>
          <w:p w14:paraId="38CFEA36" w14:textId="77777777" w:rsidR="000931D0" w:rsidRPr="0004708F" w:rsidRDefault="000931D0" w:rsidP="001D04AF">
            <w:pPr>
              <w:pStyle w:val="GlossEng2ptafter"/>
            </w:pPr>
          </w:p>
        </w:tc>
        <w:tc>
          <w:tcPr>
            <w:tcW w:w="547" w:type="dxa"/>
            <w:shd w:val="clear" w:color="auto" w:fill="auto"/>
          </w:tcPr>
          <w:p w14:paraId="1B58DBEE" w14:textId="77777777" w:rsidR="000931D0" w:rsidRPr="00856563" w:rsidRDefault="00826142" w:rsidP="001D04AF">
            <w:pPr>
              <w:pStyle w:val="GlossEng2ptafter"/>
            </w:pPr>
            <w:r>
              <w:t>Nofi</w:t>
            </w:r>
          </w:p>
        </w:tc>
        <w:tc>
          <w:tcPr>
            <w:tcW w:w="702" w:type="dxa"/>
            <w:gridSpan w:val="2"/>
            <w:shd w:val="clear" w:color="auto" w:fill="auto"/>
          </w:tcPr>
          <w:p w14:paraId="3AFA09C9" w14:textId="77777777" w:rsidR="000931D0" w:rsidRPr="0099608C" w:rsidRDefault="000931D0" w:rsidP="001D04AF">
            <w:pPr>
              <w:pStyle w:val="GlossEng2ptafter"/>
              <w:rPr>
                <w:rStyle w:val="ChSmallCaps"/>
              </w:rPr>
            </w:pPr>
            <w:r w:rsidRPr="0099608C">
              <w:rPr>
                <w:rStyle w:val="ChSmallCaps"/>
              </w:rPr>
              <w:t>d.dist</w:t>
            </w:r>
          </w:p>
        </w:tc>
        <w:tc>
          <w:tcPr>
            <w:tcW w:w="702" w:type="dxa"/>
            <w:gridSpan w:val="2"/>
            <w:shd w:val="clear" w:color="auto" w:fill="auto"/>
          </w:tcPr>
          <w:p w14:paraId="25563312" w14:textId="77777777" w:rsidR="000931D0" w:rsidRPr="0099608C" w:rsidRDefault="000931D0" w:rsidP="001D04AF">
            <w:pPr>
              <w:pStyle w:val="GlossEng2ptafter"/>
              <w:rPr>
                <w:rStyle w:val="ChSmallCaps"/>
              </w:rPr>
            </w:pPr>
            <w:r w:rsidRPr="0099608C">
              <w:rPr>
                <w:rStyle w:val="ChSmallCaps"/>
              </w:rPr>
              <w:t>d.dist</w:t>
            </w:r>
          </w:p>
        </w:tc>
        <w:tc>
          <w:tcPr>
            <w:tcW w:w="769" w:type="dxa"/>
            <w:gridSpan w:val="2"/>
            <w:shd w:val="clear" w:color="auto" w:fill="auto"/>
          </w:tcPr>
          <w:p w14:paraId="76F20537" w14:textId="77777777" w:rsidR="000931D0" w:rsidRPr="0099608C" w:rsidRDefault="000931D0" w:rsidP="001D04AF">
            <w:pPr>
              <w:pStyle w:val="GlossEng2ptafter"/>
              <w:rPr>
                <w:rStyle w:val="ChSmallCaps"/>
              </w:rPr>
            </w:pPr>
            <w:r w:rsidRPr="0099608C">
              <w:rPr>
                <w:rStyle w:val="ChSmallCaps"/>
              </w:rPr>
              <w:t>neg</w:t>
            </w:r>
          </w:p>
        </w:tc>
        <w:tc>
          <w:tcPr>
            <w:tcW w:w="647" w:type="dxa"/>
            <w:gridSpan w:val="2"/>
            <w:shd w:val="clear" w:color="auto" w:fill="auto"/>
          </w:tcPr>
          <w:p w14:paraId="3DBEFA5A" w14:textId="77777777" w:rsidR="000931D0" w:rsidRPr="00856563" w:rsidRDefault="000931D0" w:rsidP="001D04AF">
            <w:pPr>
              <w:pStyle w:val="GlossEng2ptafter"/>
            </w:pPr>
            <w:r w:rsidRPr="00856563">
              <w:t>father</w:t>
            </w:r>
          </w:p>
        </w:tc>
        <w:tc>
          <w:tcPr>
            <w:tcW w:w="714" w:type="dxa"/>
            <w:shd w:val="clear" w:color="auto" w:fill="auto"/>
          </w:tcPr>
          <w:p w14:paraId="629733C6" w14:textId="77777777" w:rsidR="000931D0" w:rsidRPr="00856563" w:rsidRDefault="00C63918" w:rsidP="001D04AF">
            <w:pPr>
              <w:pStyle w:val="GlossEng2ptafter"/>
            </w:pPr>
            <w:r>
              <w:t>Lukas</w:t>
            </w:r>
          </w:p>
        </w:tc>
        <w:tc>
          <w:tcPr>
            <w:tcW w:w="714" w:type="dxa"/>
            <w:shd w:val="clear" w:color="auto" w:fill="auto"/>
          </w:tcPr>
          <w:p w14:paraId="5DAA0E0A" w14:textId="77777777" w:rsidR="000931D0" w:rsidRPr="0099608C" w:rsidRDefault="000931D0" w:rsidP="001D04AF">
            <w:pPr>
              <w:pStyle w:val="GlossEng2ptafter"/>
              <w:rPr>
                <w:rStyle w:val="ChSmallCaps"/>
              </w:rPr>
            </w:pPr>
            <w:r w:rsidRPr="0099608C">
              <w:rPr>
                <w:rStyle w:val="ChSmallCaps"/>
              </w:rPr>
              <w:t>poss</w:t>
            </w:r>
          </w:p>
        </w:tc>
        <w:tc>
          <w:tcPr>
            <w:tcW w:w="360" w:type="dxa"/>
            <w:shd w:val="clear" w:color="auto" w:fill="auto"/>
          </w:tcPr>
          <w:p w14:paraId="5FE9910A" w14:textId="77777777" w:rsidR="000931D0" w:rsidRPr="00856563" w:rsidRDefault="000931D0" w:rsidP="001D04AF">
            <w:pPr>
              <w:pStyle w:val="GlossEng2ptafter"/>
              <w:rPr>
                <w:rStyle w:val="ChSmallCaps"/>
              </w:rPr>
            </w:pPr>
          </w:p>
        </w:tc>
      </w:tr>
      <w:tr w:rsidR="00AC23C4" w:rsidRPr="006B541C" w14:paraId="3A7106A0" w14:textId="77777777" w:rsidTr="00AC23C4">
        <w:trPr>
          <w:gridAfter w:val="4"/>
          <w:wAfter w:w="2136" w:type="dxa"/>
        </w:trPr>
        <w:tc>
          <w:tcPr>
            <w:tcW w:w="709" w:type="dxa"/>
            <w:shd w:val="clear" w:color="auto" w:fill="auto"/>
          </w:tcPr>
          <w:p w14:paraId="7EE9B6E4" w14:textId="77777777" w:rsidR="000931D0" w:rsidRPr="0004708F" w:rsidRDefault="000931D0" w:rsidP="001D04AF">
            <w:pPr>
              <w:pStyle w:val="O0Nwnext"/>
            </w:pPr>
          </w:p>
        </w:tc>
        <w:tc>
          <w:tcPr>
            <w:tcW w:w="743" w:type="dxa"/>
            <w:gridSpan w:val="2"/>
            <w:shd w:val="clear" w:color="auto" w:fill="auto"/>
          </w:tcPr>
          <w:p w14:paraId="671A4BCD" w14:textId="77777777" w:rsidR="000931D0" w:rsidRPr="00856563" w:rsidRDefault="000931D0" w:rsidP="001D04AF">
            <w:pPr>
              <w:pStyle w:val="Text"/>
              <w:rPr>
                <w:rStyle w:val="ChBlueBold"/>
              </w:rPr>
            </w:pPr>
            <w:r w:rsidRPr="00856563">
              <w:rPr>
                <w:rStyle w:val="ChBlueBold"/>
              </w:rPr>
              <w:t>mama</w:t>
            </w:r>
          </w:p>
        </w:tc>
        <w:tc>
          <w:tcPr>
            <w:tcW w:w="799" w:type="dxa"/>
            <w:gridSpan w:val="2"/>
            <w:shd w:val="clear" w:color="auto" w:fill="auto"/>
          </w:tcPr>
          <w:p w14:paraId="76DAE4CA" w14:textId="77777777" w:rsidR="000931D0" w:rsidRPr="00194CE4" w:rsidRDefault="00194CE4" w:rsidP="001D04AF">
            <w:pPr>
              <w:pStyle w:val="Text"/>
              <w:rPr>
                <w:rStyle w:val="ChBlueBold"/>
              </w:rPr>
            </w:pPr>
            <w:r w:rsidRPr="00194CE4">
              <w:rPr>
                <w:rStyle w:val="ChBlueBold"/>
              </w:rPr>
              <w:t>Nofita</w:t>
            </w:r>
          </w:p>
        </w:tc>
        <w:tc>
          <w:tcPr>
            <w:tcW w:w="711" w:type="dxa"/>
            <w:gridSpan w:val="2"/>
            <w:shd w:val="clear" w:color="auto" w:fill="auto"/>
          </w:tcPr>
          <w:p w14:paraId="46881A1C" w14:textId="77777777" w:rsidR="000931D0" w:rsidRPr="00856563" w:rsidRDefault="000931D0" w:rsidP="001D04AF">
            <w:pPr>
              <w:pStyle w:val="Text"/>
            </w:pPr>
            <w:r w:rsidRPr="00856563">
              <w:rPr>
                <w:rStyle w:val="ChBlueBold"/>
              </w:rPr>
              <w:t>punya</w:t>
            </w:r>
          </w:p>
        </w:tc>
        <w:tc>
          <w:tcPr>
            <w:tcW w:w="766" w:type="dxa"/>
            <w:gridSpan w:val="2"/>
            <w:shd w:val="clear" w:color="auto" w:fill="auto"/>
          </w:tcPr>
          <w:p w14:paraId="6E5E8068" w14:textId="77777777" w:rsidR="000931D0" w:rsidRPr="002E310F" w:rsidRDefault="000931D0" w:rsidP="001D04AF">
            <w:pPr>
              <w:pStyle w:val="Text"/>
              <w:rPr>
                <w:rStyle w:val="ChBlueBold"/>
              </w:rPr>
            </w:pPr>
            <w:r w:rsidRPr="00AC23C4">
              <w:rPr>
                <w:rStyle w:val="ChBlueBold"/>
                <w:szCs w:val="20"/>
              </w:rPr>
              <w:sym w:font="Symbol" w:char="F0C6"/>
            </w:r>
          </w:p>
        </w:tc>
      </w:tr>
      <w:tr w:rsidR="00AC23C4" w:rsidRPr="00AC23C4" w14:paraId="7FD59413" w14:textId="77777777" w:rsidTr="00AC23C4">
        <w:trPr>
          <w:gridAfter w:val="4"/>
          <w:wAfter w:w="2136" w:type="dxa"/>
        </w:trPr>
        <w:tc>
          <w:tcPr>
            <w:tcW w:w="709" w:type="dxa"/>
            <w:shd w:val="clear" w:color="auto" w:fill="auto"/>
          </w:tcPr>
          <w:p w14:paraId="1D17F0E2" w14:textId="77777777" w:rsidR="000931D0" w:rsidRPr="0004708F" w:rsidRDefault="000931D0" w:rsidP="001D04AF">
            <w:pPr>
              <w:pStyle w:val="GlossEng"/>
            </w:pPr>
          </w:p>
        </w:tc>
        <w:tc>
          <w:tcPr>
            <w:tcW w:w="743" w:type="dxa"/>
            <w:gridSpan w:val="2"/>
            <w:shd w:val="clear" w:color="auto" w:fill="auto"/>
          </w:tcPr>
          <w:p w14:paraId="3A80CFE4" w14:textId="77777777" w:rsidR="000931D0" w:rsidRPr="00856563" w:rsidRDefault="000931D0" w:rsidP="001D04AF">
            <w:pPr>
              <w:pStyle w:val="GlossEng"/>
            </w:pPr>
            <w:r w:rsidRPr="00856563">
              <w:t>mother</w:t>
            </w:r>
          </w:p>
        </w:tc>
        <w:tc>
          <w:tcPr>
            <w:tcW w:w="799" w:type="dxa"/>
            <w:gridSpan w:val="2"/>
            <w:shd w:val="clear" w:color="auto" w:fill="auto"/>
          </w:tcPr>
          <w:p w14:paraId="7AB423BC" w14:textId="77777777" w:rsidR="000931D0" w:rsidRPr="00856563" w:rsidRDefault="00194CE4" w:rsidP="001D04AF">
            <w:pPr>
              <w:pStyle w:val="GlossEng"/>
            </w:pPr>
            <w:r w:rsidRPr="00AC23C4">
              <w:rPr>
                <w:szCs w:val="19"/>
              </w:rPr>
              <w:t>Nofita</w:t>
            </w:r>
          </w:p>
        </w:tc>
        <w:tc>
          <w:tcPr>
            <w:tcW w:w="711" w:type="dxa"/>
            <w:gridSpan w:val="2"/>
            <w:shd w:val="clear" w:color="auto" w:fill="auto"/>
          </w:tcPr>
          <w:p w14:paraId="6BCBCF31" w14:textId="77777777" w:rsidR="000931D0" w:rsidRPr="0099608C" w:rsidRDefault="000931D0" w:rsidP="001D04AF">
            <w:pPr>
              <w:pStyle w:val="GlossEng"/>
              <w:rPr>
                <w:rStyle w:val="ChSmallCaps"/>
              </w:rPr>
            </w:pPr>
            <w:r w:rsidRPr="0099608C">
              <w:rPr>
                <w:rStyle w:val="ChSmallCaps"/>
              </w:rPr>
              <w:t>poss</w:t>
            </w:r>
          </w:p>
        </w:tc>
        <w:tc>
          <w:tcPr>
            <w:tcW w:w="766" w:type="dxa"/>
            <w:gridSpan w:val="2"/>
            <w:shd w:val="clear" w:color="auto" w:fill="auto"/>
          </w:tcPr>
          <w:p w14:paraId="04D87A39" w14:textId="77777777" w:rsidR="000931D0" w:rsidRPr="00856563" w:rsidRDefault="000931D0" w:rsidP="001D04AF">
            <w:pPr>
              <w:pStyle w:val="GlossEng"/>
              <w:rPr>
                <w:rStyle w:val="ChSmallCaps"/>
              </w:rPr>
            </w:pPr>
          </w:p>
        </w:tc>
      </w:tr>
    </w:tbl>
    <w:p w14:paraId="3F9EA605" w14:textId="394C6F4F" w:rsidR="000931D0" w:rsidRPr="00856563" w:rsidRDefault="00B7093A" w:rsidP="000931D0">
      <w:pPr>
        <w:pStyle w:val="FreeTranslEng"/>
      </w:pPr>
      <w:r>
        <w:t>‘</w:t>
      </w:r>
      <w:r w:rsidR="00826142">
        <w:t>Nofi</w:t>
      </w:r>
      <w:r w:rsidR="000931D0" w:rsidRPr="00856563">
        <w:t xml:space="preserve"> here</w:t>
      </w:r>
      <w:r w:rsidR="00CF3E43">
        <w:t>,</w:t>
      </w:r>
      <w:r w:rsidR="000931D0" w:rsidRPr="00856563">
        <w:t xml:space="preserve"> that</w:t>
      </w:r>
      <w:r>
        <w:t>’</w:t>
      </w:r>
      <w:r w:rsidR="000931D0" w:rsidRPr="00856563">
        <w:t xml:space="preserve">s not </w:t>
      </w:r>
      <w:r w:rsidR="000931D0" w:rsidRPr="00856563">
        <w:rPr>
          <w:rStyle w:val="ChBlueBold"/>
        </w:rPr>
        <w:t xml:space="preserve">father </w:t>
      </w:r>
      <w:r w:rsidR="00C63918" w:rsidRPr="00C63918">
        <w:rPr>
          <w:rStyle w:val="ChBlueBold"/>
        </w:rPr>
        <w:t>Lukas</w:t>
      </w:r>
      <w:r>
        <w:rPr>
          <w:rStyle w:val="ChBlueBold"/>
        </w:rPr>
        <w:t>’</w:t>
      </w:r>
      <w:r w:rsidR="000931D0" w:rsidRPr="00856563">
        <w:t xml:space="preserve"> (son nor) </w:t>
      </w:r>
      <w:r w:rsidR="000931D0" w:rsidRPr="00194CE4">
        <w:rPr>
          <w:rStyle w:val="ChBlueBold"/>
        </w:rPr>
        <w:t xml:space="preserve">mother </w:t>
      </w:r>
      <w:r w:rsidR="00194CE4" w:rsidRPr="00194CE4">
        <w:rPr>
          <w:rStyle w:val="ChBlueBold"/>
        </w:rPr>
        <w:t>Nofita</w:t>
      </w:r>
      <w:r>
        <w:rPr>
          <w:rStyle w:val="ChBlueBold"/>
        </w:rPr>
        <w:t>’</w:t>
      </w:r>
      <w:r w:rsidR="000931D0" w:rsidRPr="00194CE4">
        <w:rPr>
          <w:rStyle w:val="ChBlueBold"/>
        </w:rPr>
        <w:t>s</w:t>
      </w:r>
      <w:r w:rsidR="000931D0" w:rsidRPr="00856563">
        <w:t xml:space="preserve"> (son)</w:t>
      </w:r>
      <w:r>
        <w:t>’</w:t>
      </w:r>
      <w:r w:rsidR="000931D0" w:rsidRPr="00856563">
        <w:t xml:space="preserve"> </w:t>
      </w:r>
      <w:r w:rsidR="000931D0" w:rsidRPr="00856563">
        <w:rPr>
          <w:rStyle w:val="ExampleSource"/>
        </w:rPr>
        <w:t>[081006-024-CvEx.0011]</w:t>
      </w:r>
    </w:p>
    <w:tbl>
      <w:tblPr>
        <w:tblW w:w="0" w:type="auto"/>
        <w:tblCellMar>
          <w:left w:w="40" w:type="dxa"/>
          <w:right w:w="40" w:type="dxa"/>
        </w:tblCellMar>
        <w:tblLook w:val="01E0" w:firstRow="1" w:lastRow="1" w:firstColumn="1" w:lastColumn="1" w:noHBand="0" w:noVBand="0"/>
      </w:tblPr>
      <w:tblGrid>
        <w:gridCol w:w="709"/>
        <w:gridCol w:w="702"/>
        <w:gridCol w:w="485"/>
        <w:gridCol w:w="714"/>
        <w:gridCol w:w="360"/>
      </w:tblGrid>
      <w:tr w:rsidR="00AC23C4" w:rsidRPr="006B541C" w14:paraId="2C6F2814" w14:textId="77777777" w:rsidTr="00AC23C4">
        <w:tc>
          <w:tcPr>
            <w:tcW w:w="709" w:type="dxa"/>
            <w:shd w:val="clear" w:color="auto" w:fill="auto"/>
          </w:tcPr>
          <w:p w14:paraId="4453F73E" w14:textId="77777777" w:rsidR="000931D0" w:rsidRPr="0004708F" w:rsidRDefault="000931D0" w:rsidP="001D04AF">
            <w:pPr>
              <w:pStyle w:val="O0Nwnext"/>
            </w:pPr>
            <w:bookmarkStart w:id="3974" w:name="_Ref336687970"/>
            <w:bookmarkStart w:id="3975" w:name="_Ref339635987"/>
            <w:r w:rsidRPr="00856563">
              <w:t>(</w:t>
            </w:r>
            <w:fldSimple w:instr=" SEQ ( \* ARABIC \s 1 ">
              <w:r w:rsidR="00154D81">
                <w:rPr>
                  <w:noProof/>
                </w:rPr>
                <w:t>29</w:t>
              </w:r>
            </w:fldSimple>
            <w:bookmarkEnd w:id="3974"/>
            <w:r w:rsidRPr="00856563">
              <w:t>)</w:t>
            </w:r>
            <w:bookmarkEnd w:id="3975"/>
          </w:p>
        </w:tc>
        <w:tc>
          <w:tcPr>
            <w:tcW w:w="702" w:type="dxa"/>
            <w:shd w:val="clear" w:color="auto" w:fill="auto"/>
          </w:tcPr>
          <w:p w14:paraId="6440CECD" w14:textId="77777777" w:rsidR="000931D0" w:rsidRPr="00856563" w:rsidRDefault="000931D0" w:rsidP="001D04AF">
            <w:pPr>
              <w:pStyle w:val="Text"/>
            </w:pPr>
            <w:r w:rsidRPr="00856563">
              <w:t>itu</w:t>
            </w:r>
          </w:p>
        </w:tc>
        <w:tc>
          <w:tcPr>
            <w:tcW w:w="485" w:type="dxa"/>
            <w:shd w:val="clear" w:color="auto" w:fill="auto"/>
          </w:tcPr>
          <w:p w14:paraId="254A810A" w14:textId="77777777" w:rsidR="000931D0" w:rsidRPr="00856563" w:rsidRDefault="000931D0" w:rsidP="001D04AF">
            <w:pPr>
              <w:pStyle w:val="Text"/>
              <w:rPr>
                <w:rStyle w:val="ChBlueBold"/>
              </w:rPr>
            </w:pPr>
            <w:r w:rsidRPr="00856563">
              <w:rPr>
                <w:rStyle w:val="ChBlueBold"/>
              </w:rPr>
              <w:t>de</w:t>
            </w:r>
          </w:p>
        </w:tc>
        <w:tc>
          <w:tcPr>
            <w:tcW w:w="714" w:type="dxa"/>
            <w:shd w:val="clear" w:color="auto" w:fill="auto"/>
          </w:tcPr>
          <w:p w14:paraId="36452C0F" w14:textId="77777777" w:rsidR="000931D0" w:rsidRPr="00856563" w:rsidRDefault="000931D0" w:rsidP="001D04AF">
            <w:pPr>
              <w:pStyle w:val="Text"/>
              <w:rPr>
                <w:rStyle w:val="ChBlueBold"/>
              </w:rPr>
            </w:pPr>
            <w:r w:rsidRPr="00856563">
              <w:rPr>
                <w:rStyle w:val="ChBlueBold"/>
              </w:rPr>
              <w:t>punya</w:t>
            </w:r>
          </w:p>
        </w:tc>
        <w:tc>
          <w:tcPr>
            <w:tcW w:w="360" w:type="dxa"/>
            <w:shd w:val="clear" w:color="auto" w:fill="auto"/>
          </w:tcPr>
          <w:p w14:paraId="16B8039C" w14:textId="77777777" w:rsidR="000931D0" w:rsidRPr="002E310F" w:rsidRDefault="000931D0" w:rsidP="001D04AF">
            <w:pPr>
              <w:pStyle w:val="Text"/>
              <w:rPr>
                <w:rStyle w:val="ChBlueBold"/>
              </w:rPr>
            </w:pPr>
            <w:r w:rsidRPr="00AC23C4">
              <w:rPr>
                <w:rStyle w:val="ChBlueBold"/>
                <w:szCs w:val="20"/>
              </w:rPr>
              <w:sym w:font="Symbol" w:char="F0C6"/>
            </w:r>
          </w:p>
        </w:tc>
      </w:tr>
      <w:tr w:rsidR="00AC23C4" w:rsidRPr="00AC23C4" w14:paraId="5228589F" w14:textId="77777777" w:rsidTr="00AC23C4">
        <w:tc>
          <w:tcPr>
            <w:tcW w:w="709" w:type="dxa"/>
            <w:shd w:val="clear" w:color="auto" w:fill="auto"/>
          </w:tcPr>
          <w:p w14:paraId="3F6147C7" w14:textId="77777777" w:rsidR="000931D0" w:rsidRPr="0004708F" w:rsidRDefault="000931D0" w:rsidP="001D04AF">
            <w:pPr>
              <w:pStyle w:val="GlossEng"/>
            </w:pPr>
          </w:p>
        </w:tc>
        <w:tc>
          <w:tcPr>
            <w:tcW w:w="702" w:type="dxa"/>
            <w:shd w:val="clear" w:color="auto" w:fill="auto"/>
          </w:tcPr>
          <w:p w14:paraId="120B8632" w14:textId="77777777" w:rsidR="000931D0" w:rsidRPr="0099608C" w:rsidRDefault="000931D0" w:rsidP="001D04AF">
            <w:pPr>
              <w:pStyle w:val="GlossEng"/>
              <w:rPr>
                <w:rStyle w:val="ChSmallCaps"/>
              </w:rPr>
            </w:pPr>
            <w:r w:rsidRPr="0099608C">
              <w:rPr>
                <w:rStyle w:val="ChSmallCaps"/>
              </w:rPr>
              <w:t>d.dist</w:t>
            </w:r>
          </w:p>
        </w:tc>
        <w:tc>
          <w:tcPr>
            <w:tcW w:w="485" w:type="dxa"/>
            <w:shd w:val="clear" w:color="auto" w:fill="auto"/>
          </w:tcPr>
          <w:p w14:paraId="5F27EB07" w14:textId="77777777" w:rsidR="000931D0" w:rsidRPr="0099608C" w:rsidRDefault="000931D0" w:rsidP="001D04AF">
            <w:pPr>
              <w:pStyle w:val="GlossEng"/>
              <w:rPr>
                <w:rStyle w:val="ChSmallCaps"/>
              </w:rPr>
            </w:pPr>
            <w:r w:rsidRPr="0099608C">
              <w:rPr>
                <w:rStyle w:val="ChSmallCaps"/>
              </w:rPr>
              <w:t>3sg</w:t>
            </w:r>
          </w:p>
        </w:tc>
        <w:tc>
          <w:tcPr>
            <w:tcW w:w="714" w:type="dxa"/>
            <w:shd w:val="clear" w:color="auto" w:fill="auto"/>
          </w:tcPr>
          <w:p w14:paraId="19705498" w14:textId="77777777" w:rsidR="000931D0" w:rsidRPr="0099608C" w:rsidRDefault="000931D0" w:rsidP="001D04AF">
            <w:pPr>
              <w:pStyle w:val="GlossEng"/>
              <w:rPr>
                <w:rStyle w:val="ChSmallCaps"/>
              </w:rPr>
            </w:pPr>
            <w:r w:rsidRPr="0099608C">
              <w:rPr>
                <w:rStyle w:val="ChSmallCaps"/>
              </w:rPr>
              <w:t>poss</w:t>
            </w:r>
          </w:p>
        </w:tc>
        <w:tc>
          <w:tcPr>
            <w:tcW w:w="360" w:type="dxa"/>
            <w:shd w:val="clear" w:color="auto" w:fill="auto"/>
          </w:tcPr>
          <w:p w14:paraId="056A1806" w14:textId="77777777" w:rsidR="000931D0" w:rsidRPr="00856563" w:rsidRDefault="000931D0" w:rsidP="001D04AF">
            <w:pPr>
              <w:pStyle w:val="GlossEng"/>
              <w:rPr>
                <w:rStyle w:val="ChSmallCaps"/>
              </w:rPr>
            </w:pPr>
          </w:p>
        </w:tc>
      </w:tr>
    </w:tbl>
    <w:p w14:paraId="70DCBFAC" w14:textId="4D390913" w:rsidR="000931D0" w:rsidRPr="00856563" w:rsidRDefault="00B7093A" w:rsidP="000931D0">
      <w:pPr>
        <w:pStyle w:val="FreeTranslEng"/>
      </w:pPr>
      <w:r>
        <w:t>‘</w:t>
      </w:r>
      <w:r w:rsidR="000931D0" w:rsidRPr="00856563">
        <w:t xml:space="preserve">those are </w:t>
      </w:r>
      <w:r w:rsidR="000931D0" w:rsidRPr="00856563">
        <w:rPr>
          <w:rStyle w:val="ChBlueBold"/>
        </w:rPr>
        <w:t>his</w:t>
      </w:r>
      <w:r w:rsidR="000931D0" w:rsidRPr="00856563">
        <w:t xml:space="preserve"> (banana plants)</w:t>
      </w:r>
      <w:r>
        <w:t>’</w:t>
      </w:r>
      <w:r w:rsidR="000931D0" w:rsidRPr="00856563">
        <w:t xml:space="preserve"> </w:t>
      </w:r>
      <w:r w:rsidR="000931D0" w:rsidRPr="00856563">
        <w:rPr>
          <w:rStyle w:val="ExampleSource"/>
        </w:rPr>
        <w:t>[</w:t>
      </w:r>
      <w:r w:rsidR="003F16F2">
        <w:rPr>
          <w:rStyle w:val="ExampleSource"/>
        </w:rPr>
        <w:t>081110-008-CvNP</w:t>
      </w:r>
      <w:r w:rsidR="000931D0" w:rsidRPr="00856563">
        <w:rPr>
          <w:rStyle w:val="ExampleSource"/>
        </w:rPr>
        <w:t>.0121]</w:t>
      </w:r>
    </w:p>
    <w:tbl>
      <w:tblPr>
        <w:tblW w:w="0" w:type="auto"/>
        <w:tblCellMar>
          <w:left w:w="40" w:type="dxa"/>
          <w:right w:w="40" w:type="dxa"/>
        </w:tblCellMar>
        <w:tblLook w:val="01E0" w:firstRow="1" w:lastRow="1" w:firstColumn="1" w:lastColumn="1" w:noHBand="0" w:noVBand="0"/>
      </w:tblPr>
      <w:tblGrid>
        <w:gridCol w:w="709"/>
        <w:gridCol w:w="1125"/>
        <w:gridCol w:w="714"/>
        <w:gridCol w:w="773"/>
        <w:gridCol w:w="702"/>
        <w:gridCol w:w="614"/>
        <w:gridCol w:w="563"/>
        <w:gridCol w:w="360"/>
      </w:tblGrid>
      <w:tr w:rsidR="00AC23C4" w:rsidRPr="006B541C" w14:paraId="2A7C5A0D" w14:textId="77777777" w:rsidTr="00AC23C4">
        <w:tc>
          <w:tcPr>
            <w:tcW w:w="709" w:type="dxa"/>
            <w:shd w:val="clear" w:color="auto" w:fill="auto"/>
          </w:tcPr>
          <w:p w14:paraId="5FB2299C" w14:textId="77777777" w:rsidR="000931D0" w:rsidRPr="0004708F" w:rsidRDefault="000931D0" w:rsidP="001D04AF">
            <w:pPr>
              <w:pStyle w:val="O0Nwnext"/>
            </w:pPr>
            <w:bookmarkStart w:id="3976" w:name="_Ref336687976"/>
            <w:bookmarkStart w:id="3977" w:name="_Ref339635988"/>
            <w:r w:rsidRPr="00856563">
              <w:t>(</w:t>
            </w:r>
            <w:fldSimple w:instr=" SEQ ( \* ARABIC \s 1 ">
              <w:r w:rsidR="00154D81">
                <w:rPr>
                  <w:noProof/>
                </w:rPr>
                <w:t>30</w:t>
              </w:r>
            </w:fldSimple>
            <w:bookmarkEnd w:id="3976"/>
            <w:r w:rsidRPr="00856563">
              <w:t>)</w:t>
            </w:r>
            <w:bookmarkEnd w:id="3977"/>
          </w:p>
        </w:tc>
        <w:tc>
          <w:tcPr>
            <w:tcW w:w="1125" w:type="dxa"/>
            <w:shd w:val="clear" w:color="auto" w:fill="auto"/>
          </w:tcPr>
          <w:p w14:paraId="50F336E3" w14:textId="77777777" w:rsidR="000931D0" w:rsidRPr="00856563" w:rsidRDefault="000931D0" w:rsidP="001D04AF">
            <w:pPr>
              <w:pStyle w:val="Text"/>
            </w:pPr>
            <w:r w:rsidRPr="00856563">
              <w:t>sedangkan</w:t>
            </w:r>
            <w:r w:rsidR="00B81F2A">
              <w:t>g</w:t>
            </w:r>
          </w:p>
        </w:tc>
        <w:tc>
          <w:tcPr>
            <w:tcW w:w="714" w:type="dxa"/>
            <w:shd w:val="clear" w:color="auto" w:fill="auto"/>
          </w:tcPr>
          <w:p w14:paraId="1D8D8DEA" w14:textId="77777777" w:rsidR="000931D0" w:rsidRPr="00856563" w:rsidRDefault="00AC62B8" w:rsidP="001D04AF">
            <w:pPr>
              <w:pStyle w:val="Text"/>
            </w:pPr>
            <w:r>
              <w:t>Pawlus</w:t>
            </w:r>
          </w:p>
        </w:tc>
        <w:tc>
          <w:tcPr>
            <w:tcW w:w="773" w:type="dxa"/>
            <w:shd w:val="clear" w:color="auto" w:fill="auto"/>
          </w:tcPr>
          <w:p w14:paraId="5A8A0F9D" w14:textId="77777777" w:rsidR="000931D0" w:rsidRPr="00856563" w:rsidRDefault="000931D0" w:rsidP="001D04AF">
            <w:pPr>
              <w:pStyle w:val="Text"/>
            </w:pPr>
            <w:r w:rsidRPr="00856563">
              <w:t>ini</w:t>
            </w:r>
          </w:p>
        </w:tc>
        <w:tc>
          <w:tcPr>
            <w:tcW w:w="702" w:type="dxa"/>
            <w:shd w:val="clear" w:color="auto" w:fill="auto"/>
          </w:tcPr>
          <w:p w14:paraId="7D85F06B" w14:textId="77777777" w:rsidR="000931D0" w:rsidRPr="00856563" w:rsidRDefault="000931D0" w:rsidP="001D04AF">
            <w:pPr>
              <w:pStyle w:val="Text"/>
            </w:pPr>
            <w:r w:rsidRPr="00856563">
              <w:t>itu</w:t>
            </w:r>
          </w:p>
        </w:tc>
        <w:tc>
          <w:tcPr>
            <w:tcW w:w="614" w:type="dxa"/>
            <w:shd w:val="clear" w:color="auto" w:fill="auto"/>
          </w:tcPr>
          <w:p w14:paraId="166538C7" w14:textId="2460545D" w:rsidR="000931D0" w:rsidRPr="00856563" w:rsidRDefault="000931D0" w:rsidP="001D04AF">
            <w:pPr>
              <w:pStyle w:val="Text"/>
              <w:rPr>
                <w:rStyle w:val="ChBlueBold"/>
              </w:rPr>
            </w:pPr>
            <w:r w:rsidRPr="00856563">
              <w:rPr>
                <w:rStyle w:val="ChBlueBold"/>
              </w:rPr>
              <w:t>jin</w:t>
            </w:r>
            <w:r w:rsidR="004E0CE0">
              <w:rPr>
                <w:rStyle w:val="ChBlueBold"/>
              </w:rPr>
              <w:t>g</w:t>
            </w:r>
          </w:p>
        </w:tc>
        <w:tc>
          <w:tcPr>
            <w:tcW w:w="563" w:type="dxa"/>
            <w:shd w:val="clear" w:color="auto" w:fill="auto"/>
          </w:tcPr>
          <w:p w14:paraId="443FE02B" w14:textId="77777777" w:rsidR="000931D0" w:rsidRPr="00856563" w:rsidRDefault="000931D0" w:rsidP="001D04AF">
            <w:pPr>
              <w:pStyle w:val="Text"/>
              <w:rPr>
                <w:rStyle w:val="ChBlueBold"/>
              </w:rPr>
            </w:pPr>
            <w:r w:rsidRPr="00856563">
              <w:rPr>
                <w:rStyle w:val="ChBlueBold"/>
              </w:rPr>
              <w:t>pu</w:t>
            </w:r>
          </w:p>
        </w:tc>
        <w:tc>
          <w:tcPr>
            <w:tcW w:w="360" w:type="dxa"/>
            <w:shd w:val="clear" w:color="auto" w:fill="auto"/>
          </w:tcPr>
          <w:p w14:paraId="61879C19" w14:textId="77777777" w:rsidR="000931D0" w:rsidRPr="002E310F" w:rsidRDefault="000931D0" w:rsidP="001D04AF">
            <w:pPr>
              <w:pStyle w:val="Text"/>
              <w:rPr>
                <w:rStyle w:val="ChBlueBold"/>
              </w:rPr>
            </w:pPr>
            <w:r w:rsidRPr="00AC23C4">
              <w:rPr>
                <w:rStyle w:val="ChBlueBold"/>
                <w:szCs w:val="20"/>
              </w:rPr>
              <w:sym w:font="Symbol" w:char="F0C6"/>
            </w:r>
          </w:p>
        </w:tc>
      </w:tr>
      <w:tr w:rsidR="00AC23C4" w:rsidRPr="00AC23C4" w14:paraId="2C765D0A" w14:textId="77777777" w:rsidTr="00AC23C4">
        <w:tc>
          <w:tcPr>
            <w:tcW w:w="709" w:type="dxa"/>
            <w:shd w:val="clear" w:color="auto" w:fill="auto"/>
          </w:tcPr>
          <w:p w14:paraId="7F977EEF" w14:textId="77777777" w:rsidR="000931D0" w:rsidRPr="0004708F" w:rsidRDefault="000931D0" w:rsidP="001D04AF">
            <w:pPr>
              <w:pStyle w:val="GlossEng"/>
            </w:pPr>
          </w:p>
        </w:tc>
        <w:tc>
          <w:tcPr>
            <w:tcW w:w="1125" w:type="dxa"/>
            <w:shd w:val="clear" w:color="auto" w:fill="auto"/>
          </w:tcPr>
          <w:p w14:paraId="71ED8B56" w14:textId="77777777" w:rsidR="000931D0" w:rsidRPr="00856563" w:rsidRDefault="000931D0" w:rsidP="001D04AF">
            <w:pPr>
              <w:pStyle w:val="GlossEng"/>
            </w:pPr>
            <w:r>
              <w:t>whereas</w:t>
            </w:r>
          </w:p>
        </w:tc>
        <w:tc>
          <w:tcPr>
            <w:tcW w:w="714" w:type="dxa"/>
            <w:shd w:val="clear" w:color="auto" w:fill="auto"/>
          </w:tcPr>
          <w:p w14:paraId="41074D77" w14:textId="77777777" w:rsidR="000931D0" w:rsidRPr="00856563" w:rsidRDefault="00AC62B8" w:rsidP="001D04AF">
            <w:pPr>
              <w:pStyle w:val="GlossEng"/>
            </w:pPr>
            <w:r>
              <w:t>Pawlus</w:t>
            </w:r>
          </w:p>
        </w:tc>
        <w:tc>
          <w:tcPr>
            <w:tcW w:w="773" w:type="dxa"/>
            <w:shd w:val="clear" w:color="auto" w:fill="auto"/>
          </w:tcPr>
          <w:p w14:paraId="5033A55F" w14:textId="77777777" w:rsidR="000931D0" w:rsidRPr="0099608C" w:rsidRDefault="000931D0" w:rsidP="001D04AF">
            <w:pPr>
              <w:pStyle w:val="GlossEng"/>
              <w:rPr>
                <w:rStyle w:val="ChSmallCaps"/>
              </w:rPr>
            </w:pPr>
            <w:r w:rsidRPr="0099608C">
              <w:rPr>
                <w:rStyle w:val="ChSmallCaps"/>
              </w:rPr>
              <w:t>d.prox</w:t>
            </w:r>
          </w:p>
        </w:tc>
        <w:tc>
          <w:tcPr>
            <w:tcW w:w="702" w:type="dxa"/>
            <w:shd w:val="clear" w:color="auto" w:fill="auto"/>
          </w:tcPr>
          <w:p w14:paraId="685C10DD" w14:textId="77777777" w:rsidR="000931D0" w:rsidRPr="0099608C" w:rsidRDefault="000931D0" w:rsidP="001D04AF">
            <w:pPr>
              <w:pStyle w:val="GlossEng"/>
              <w:rPr>
                <w:rStyle w:val="ChSmallCaps"/>
              </w:rPr>
            </w:pPr>
            <w:r w:rsidRPr="0099608C">
              <w:rPr>
                <w:rStyle w:val="ChSmallCaps"/>
              </w:rPr>
              <w:t>d.dist</w:t>
            </w:r>
          </w:p>
        </w:tc>
        <w:tc>
          <w:tcPr>
            <w:tcW w:w="614" w:type="dxa"/>
            <w:shd w:val="clear" w:color="auto" w:fill="auto"/>
          </w:tcPr>
          <w:p w14:paraId="2EFFE8F2" w14:textId="77777777" w:rsidR="000931D0" w:rsidRPr="00856563" w:rsidRDefault="000931D0" w:rsidP="001D04AF">
            <w:pPr>
              <w:pStyle w:val="GlossEng"/>
            </w:pPr>
            <w:r w:rsidRPr="00856563">
              <w:t>genie</w:t>
            </w:r>
          </w:p>
        </w:tc>
        <w:tc>
          <w:tcPr>
            <w:tcW w:w="563" w:type="dxa"/>
            <w:shd w:val="clear" w:color="auto" w:fill="auto"/>
          </w:tcPr>
          <w:p w14:paraId="2A984CA7" w14:textId="77777777" w:rsidR="000931D0" w:rsidRPr="0099608C" w:rsidRDefault="000931D0" w:rsidP="001D04AF">
            <w:pPr>
              <w:pStyle w:val="GlossEng"/>
              <w:rPr>
                <w:rStyle w:val="ChSmallCaps"/>
              </w:rPr>
            </w:pPr>
            <w:r w:rsidRPr="0099608C">
              <w:rPr>
                <w:rStyle w:val="ChSmallCaps"/>
              </w:rPr>
              <w:t>poss</w:t>
            </w:r>
          </w:p>
        </w:tc>
        <w:tc>
          <w:tcPr>
            <w:tcW w:w="360" w:type="dxa"/>
            <w:shd w:val="clear" w:color="auto" w:fill="auto"/>
          </w:tcPr>
          <w:p w14:paraId="2FC17A1C" w14:textId="77777777" w:rsidR="000931D0" w:rsidRPr="00856563" w:rsidRDefault="000931D0" w:rsidP="001D04AF">
            <w:pPr>
              <w:pStyle w:val="GlossEng"/>
              <w:rPr>
                <w:rStyle w:val="ChSmallCaps"/>
              </w:rPr>
            </w:pPr>
          </w:p>
        </w:tc>
      </w:tr>
    </w:tbl>
    <w:p w14:paraId="53DC0C71" w14:textId="099FB8EA" w:rsidR="000931D0" w:rsidRPr="00856563" w:rsidRDefault="00B7093A" w:rsidP="000931D0">
      <w:pPr>
        <w:pStyle w:val="FreeTranslEng"/>
      </w:pPr>
      <w:r>
        <w:t>‘</w:t>
      </w:r>
      <w:r w:rsidR="000931D0" w:rsidRPr="00856563">
        <w:t xml:space="preserve">whereas </w:t>
      </w:r>
      <w:r w:rsidR="00AC62B8">
        <w:t>Pawlus</w:t>
      </w:r>
      <w:r w:rsidR="000931D0" w:rsidRPr="00856563">
        <w:t xml:space="preserve"> here</w:t>
      </w:r>
      <w:r w:rsidR="009857A4">
        <w:t>,</w:t>
      </w:r>
      <w:r w:rsidR="000931D0" w:rsidRPr="00856563">
        <w:t xml:space="preserve"> that</w:t>
      </w:r>
      <w:r>
        <w:t>’</w:t>
      </w:r>
      <w:r w:rsidR="000931D0" w:rsidRPr="00856563">
        <w:t xml:space="preserve">s </w:t>
      </w:r>
      <w:r w:rsidR="000931D0" w:rsidRPr="000D2638">
        <w:rPr>
          <w:rStyle w:val="ChBlueBold"/>
        </w:rPr>
        <w:t>the genie</w:t>
      </w:r>
      <w:r>
        <w:rPr>
          <w:rStyle w:val="ChBlueBold"/>
        </w:rPr>
        <w:t>’</w:t>
      </w:r>
      <w:r w:rsidR="000931D0" w:rsidRPr="000D2638">
        <w:rPr>
          <w:rStyle w:val="ChBlueBold"/>
        </w:rPr>
        <w:t>s</w:t>
      </w:r>
      <w:r w:rsidR="000931D0" w:rsidRPr="00856563">
        <w:t xml:space="preserve"> (child)</w:t>
      </w:r>
      <w:r>
        <w:t>’</w:t>
      </w:r>
      <w:r w:rsidR="000931D0" w:rsidRPr="00856563">
        <w:t xml:space="preserve"> </w:t>
      </w:r>
      <w:r w:rsidR="00B04170">
        <w:rPr>
          <w:rStyle w:val="ExampleSource"/>
        </w:rPr>
        <w:t>[081025-006-Cv.0276</w:t>
      </w:r>
      <w:r w:rsidR="000931D0" w:rsidRPr="00856563">
        <w:rPr>
          <w:rStyle w:val="ExampleSource"/>
        </w:rPr>
        <w:t>]</w:t>
      </w:r>
    </w:p>
    <w:tbl>
      <w:tblPr>
        <w:tblW w:w="6543" w:type="dxa"/>
        <w:tblCellMar>
          <w:left w:w="40" w:type="dxa"/>
          <w:right w:w="40" w:type="dxa"/>
        </w:tblCellMar>
        <w:tblLook w:val="01E0" w:firstRow="1" w:lastRow="1" w:firstColumn="1" w:lastColumn="1" w:noHBand="0" w:noVBand="0"/>
      </w:tblPr>
      <w:tblGrid>
        <w:gridCol w:w="709"/>
        <w:gridCol w:w="485"/>
        <w:gridCol w:w="436"/>
        <w:gridCol w:w="658"/>
        <w:gridCol w:w="563"/>
        <w:gridCol w:w="360"/>
        <w:gridCol w:w="847"/>
        <w:gridCol w:w="769"/>
        <w:gridCol w:w="958"/>
        <w:gridCol w:w="758"/>
      </w:tblGrid>
      <w:tr w:rsidR="00AC23C4" w:rsidRPr="006B541C" w14:paraId="3A6056A3" w14:textId="77777777" w:rsidTr="00AC23C4">
        <w:tc>
          <w:tcPr>
            <w:tcW w:w="709" w:type="dxa"/>
            <w:shd w:val="clear" w:color="auto" w:fill="auto"/>
          </w:tcPr>
          <w:p w14:paraId="3BD633A7" w14:textId="77777777" w:rsidR="000931D0" w:rsidRPr="0004708F" w:rsidRDefault="000931D0" w:rsidP="001D04AF">
            <w:pPr>
              <w:pStyle w:val="O0Nwnext"/>
            </w:pPr>
            <w:bookmarkStart w:id="3978" w:name="_Ref336687977"/>
            <w:bookmarkStart w:id="3979" w:name="_Ref339635989"/>
            <w:r w:rsidRPr="00856563">
              <w:t>(</w:t>
            </w:r>
            <w:fldSimple w:instr=" SEQ ( \* ARABIC \s 1 ">
              <w:r w:rsidR="00154D81">
                <w:rPr>
                  <w:noProof/>
                </w:rPr>
                <w:t>31</w:t>
              </w:r>
            </w:fldSimple>
            <w:bookmarkEnd w:id="3978"/>
            <w:r w:rsidRPr="00856563">
              <w:t>)</w:t>
            </w:r>
            <w:bookmarkEnd w:id="3979"/>
          </w:p>
        </w:tc>
        <w:tc>
          <w:tcPr>
            <w:tcW w:w="485" w:type="dxa"/>
            <w:shd w:val="clear" w:color="auto" w:fill="auto"/>
          </w:tcPr>
          <w:p w14:paraId="23885706" w14:textId="77777777" w:rsidR="000931D0" w:rsidRPr="00856563" w:rsidRDefault="000931D0" w:rsidP="001D04AF">
            <w:pPr>
              <w:pStyle w:val="Text"/>
            </w:pPr>
            <w:r w:rsidRPr="00856563">
              <w:t>ko</w:t>
            </w:r>
          </w:p>
        </w:tc>
        <w:tc>
          <w:tcPr>
            <w:tcW w:w="436" w:type="dxa"/>
            <w:shd w:val="clear" w:color="auto" w:fill="auto"/>
          </w:tcPr>
          <w:p w14:paraId="407F545A" w14:textId="77777777" w:rsidR="000931D0" w:rsidRPr="00856563" w:rsidRDefault="000931D0" w:rsidP="001D04AF">
            <w:pPr>
              <w:pStyle w:val="Text"/>
            </w:pPr>
            <w:r w:rsidRPr="00856563">
              <w:t>lia</w:t>
            </w:r>
            <w:r>
              <w:t>t</w:t>
            </w:r>
          </w:p>
        </w:tc>
        <w:tc>
          <w:tcPr>
            <w:tcW w:w="658" w:type="dxa"/>
            <w:shd w:val="clear" w:color="auto" w:fill="auto"/>
          </w:tcPr>
          <w:p w14:paraId="6FD3CBFF" w14:textId="77777777" w:rsidR="000931D0" w:rsidRPr="004C0415" w:rsidRDefault="004C0415" w:rsidP="001D04AF">
            <w:pPr>
              <w:pStyle w:val="Text"/>
              <w:rPr>
                <w:rStyle w:val="ChBlueBold"/>
              </w:rPr>
            </w:pPr>
            <w:r w:rsidRPr="004C0415">
              <w:rPr>
                <w:rStyle w:val="ChBlueBold"/>
              </w:rPr>
              <w:t>Luisa</w:t>
            </w:r>
          </w:p>
        </w:tc>
        <w:tc>
          <w:tcPr>
            <w:tcW w:w="563" w:type="dxa"/>
            <w:shd w:val="clear" w:color="auto" w:fill="auto"/>
          </w:tcPr>
          <w:p w14:paraId="2B45E488" w14:textId="77777777" w:rsidR="000931D0" w:rsidRPr="00856563" w:rsidRDefault="000931D0" w:rsidP="001D04AF">
            <w:pPr>
              <w:pStyle w:val="Text"/>
              <w:rPr>
                <w:rStyle w:val="ChBlueBold"/>
              </w:rPr>
            </w:pPr>
            <w:r>
              <w:rPr>
                <w:rStyle w:val="ChBlueBold"/>
              </w:rPr>
              <w:t>pu</w:t>
            </w:r>
          </w:p>
        </w:tc>
        <w:tc>
          <w:tcPr>
            <w:tcW w:w="360" w:type="dxa"/>
            <w:shd w:val="clear" w:color="auto" w:fill="auto"/>
          </w:tcPr>
          <w:p w14:paraId="335D08A7" w14:textId="77777777" w:rsidR="000931D0" w:rsidRPr="002E310F" w:rsidRDefault="000931D0" w:rsidP="001D04AF">
            <w:pPr>
              <w:pStyle w:val="Text"/>
              <w:rPr>
                <w:rStyle w:val="ChBlueBold"/>
              </w:rPr>
            </w:pPr>
            <w:r w:rsidRPr="00AC23C4">
              <w:rPr>
                <w:rStyle w:val="ChBlueBold"/>
                <w:szCs w:val="20"/>
              </w:rPr>
              <w:sym w:font="Symbol" w:char="F0C6"/>
            </w:r>
          </w:p>
        </w:tc>
        <w:tc>
          <w:tcPr>
            <w:tcW w:w="847" w:type="dxa"/>
            <w:shd w:val="clear" w:color="auto" w:fill="auto"/>
          </w:tcPr>
          <w:p w14:paraId="1321C0F1" w14:textId="77777777" w:rsidR="000931D0" w:rsidRPr="00856563" w:rsidRDefault="00754A64" w:rsidP="001D04AF">
            <w:pPr>
              <w:pStyle w:val="Text"/>
            </w:pPr>
            <w:r>
              <w:t>bag</w:t>
            </w:r>
            <w:r w:rsidR="000931D0" w:rsidRPr="00856563">
              <w:t>us</w:t>
            </w:r>
            <w:r w:rsidR="009857A4">
              <w:t>,</w:t>
            </w:r>
          </w:p>
        </w:tc>
        <w:tc>
          <w:tcPr>
            <w:tcW w:w="769" w:type="dxa"/>
            <w:shd w:val="clear" w:color="auto" w:fill="auto"/>
          </w:tcPr>
          <w:p w14:paraId="10F3A1F7" w14:textId="77777777" w:rsidR="000931D0" w:rsidRPr="00856563" w:rsidRDefault="000931D0" w:rsidP="001D04AF">
            <w:pPr>
              <w:pStyle w:val="Text"/>
            </w:pPr>
            <w:r w:rsidRPr="00856563">
              <w:t>suda</w:t>
            </w:r>
          </w:p>
        </w:tc>
        <w:tc>
          <w:tcPr>
            <w:tcW w:w="958" w:type="dxa"/>
            <w:shd w:val="clear" w:color="auto" w:fill="auto"/>
          </w:tcPr>
          <w:p w14:paraId="6D992DFC" w14:textId="77777777" w:rsidR="000931D0" w:rsidRPr="00856563" w:rsidRDefault="000931D0" w:rsidP="001D04AF">
            <w:pPr>
              <w:pStyle w:val="Text"/>
            </w:pPr>
            <w:r w:rsidRPr="00856563">
              <w:t>kemban</w:t>
            </w:r>
            <w:r>
              <w:t>g</w:t>
            </w:r>
          </w:p>
        </w:tc>
        <w:tc>
          <w:tcPr>
            <w:tcW w:w="758" w:type="dxa"/>
            <w:shd w:val="clear" w:color="auto" w:fill="auto"/>
          </w:tcPr>
          <w:p w14:paraId="288611A9" w14:textId="77777777" w:rsidR="000931D0" w:rsidRPr="00856563" w:rsidRDefault="000931D0" w:rsidP="001D04AF">
            <w:pPr>
              <w:pStyle w:val="Text"/>
            </w:pPr>
            <w:r w:rsidRPr="00856563">
              <w:t>banyak</w:t>
            </w:r>
          </w:p>
        </w:tc>
      </w:tr>
      <w:tr w:rsidR="00AC23C4" w:rsidRPr="00AC23C4" w14:paraId="4CA369CC" w14:textId="77777777" w:rsidTr="00AC23C4">
        <w:tc>
          <w:tcPr>
            <w:tcW w:w="709" w:type="dxa"/>
            <w:shd w:val="clear" w:color="auto" w:fill="auto"/>
          </w:tcPr>
          <w:p w14:paraId="1CE887AE" w14:textId="77777777" w:rsidR="000931D0" w:rsidRPr="0004708F" w:rsidRDefault="000931D0" w:rsidP="001D04AF">
            <w:pPr>
              <w:pStyle w:val="GlossEng"/>
            </w:pPr>
          </w:p>
        </w:tc>
        <w:tc>
          <w:tcPr>
            <w:tcW w:w="485" w:type="dxa"/>
            <w:shd w:val="clear" w:color="auto" w:fill="auto"/>
          </w:tcPr>
          <w:p w14:paraId="1FA9D73C" w14:textId="77777777" w:rsidR="000931D0" w:rsidRPr="0099608C" w:rsidRDefault="000931D0" w:rsidP="001D04AF">
            <w:pPr>
              <w:pStyle w:val="GlossEng"/>
              <w:rPr>
                <w:rStyle w:val="ChSmallCaps"/>
              </w:rPr>
            </w:pPr>
            <w:r w:rsidRPr="0099608C">
              <w:rPr>
                <w:rStyle w:val="ChSmallCaps"/>
              </w:rPr>
              <w:t>2sg</w:t>
            </w:r>
          </w:p>
        </w:tc>
        <w:tc>
          <w:tcPr>
            <w:tcW w:w="436" w:type="dxa"/>
            <w:shd w:val="clear" w:color="auto" w:fill="auto"/>
          </w:tcPr>
          <w:p w14:paraId="51B2D50A" w14:textId="77777777" w:rsidR="000931D0" w:rsidRPr="00856563" w:rsidRDefault="000931D0" w:rsidP="001D04AF">
            <w:pPr>
              <w:pStyle w:val="GlossEng"/>
            </w:pPr>
            <w:r w:rsidRPr="00856563">
              <w:t>see</w:t>
            </w:r>
          </w:p>
        </w:tc>
        <w:tc>
          <w:tcPr>
            <w:tcW w:w="658" w:type="dxa"/>
            <w:shd w:val="clear" w:color="auto" w:fill="auto"/>
          </w:tcPr>
          <w:p w14:paraId="54A3BBF8" w14:textId="77777777" w:rsidR="000931D0" w:rsidRPr="00856563" w:rsidRDefault="004C0415" w:rsidP="001D04AF">
            <w:pPr>
              <w:pStyle w:val="GlossEng"/>
            </w:pPr>
            <w:r>
              <w:t>Luisa</w:t>
            </w:r>
          </w:p>
        </w:tc>
        <w:tc>
          <w:tcPr>
            <w:tcW w:w="563" w:type="dxa"/>
            <w:shd w:val="clear" w:color="auto" w:fill="auto"/>
          </w:tcPr>
          <w:p w14:paraId="286F030B" w14:textId="77777777" w:rsidR="000931D0" w:rsidRPr="0099608C" w:rsidRDefault="000931D0" w:rsidP="001D04AF">
            <w:pPr>
              <w:pStyle w:val="GlossEng"/>
              <w:rPr>
                <w:rStyle w:val="ChSmallCaps"/>
              </w:rPr>
            </w:pPr>
            <w:r w:rsidRPr="0099608C">
              <w:rPr>
                <w:rStyle w:val="ChSmallCaps"/>
              </w:rPr>
              <w:t>poss</w:t>
            </w:r>
          </w:p>
        </w:tc>
        <w:tc>
          <w:tcPr>
            <w:tcW w:w="360" w:type="dxa"/>
            <w:shd w:val="clear" w:color="auto" w:fill="auto"/>
          </w:tcPr>
          <w:p w14:paraId="45D490B1" w14:textId="77777777" w:rsidR="000931D0" w:rsidRPr="00856563" w:rsidRDefault="000931D0" w:rsidP="001D04AF">
            <w:pPr>
              <w:pStyle w:val="GlossEng"/>
              <w:rPr>
                <w:rStyle w:val="ChSmallCaps"/>
              </w:rPr>
            </w:pPr>
          </w:p>
        </w:tc>
        <w:tc>
          <w:tcPr>
            <w:tcW w:w="847" w:type="dxa"/>
            <w:shd w:val="clear" w:color="auto" w:fill="auto"/>
          </w:tcPr>
          <w:p w14:paraId="06BFAC06" w14:textId="77777777" w:rsidR="000931D0" w:rsidRPr="00856563" w:rsidRDefault="000931D0" w:rsidP="001D04AF">
            <w:pPr>
              <w:pStyle w:val="GlossEng"/>
            </w:pPr>
            <w:r>
              <w:t>be.</w:t>
            </w:r>
            <w:r w:rsidRPr="00856563">
              <w:t>good</w:t>
            </w:r>
          </w:p>
        </w:tc>
        <w:tc>
          <w:tcPr>
            <w:tcW w:w="769" w:type="dxa"/>
            <w:shd w:val="clear" w:color="auto" w:fill="auto"/>
          </w:tcPr>
          <w:p w14:paraId="02370DDE" w14:textId="77777777" w:rsidR="000931D0" w:rsidRPr="00856563" w:rsidRDefault="000931D0" w:rsidP="001D04AF">
            <w:pPr>
              <w:pStyle w:val="GlossEng"/>
            </w:pPr>
            <w:r w:rsidRPr="00856563">
              <w:t>already</w:t>
            </w:r>
          </w:p>
        </w:tc>
        <w:tc>
          <w:tcPr>
            <w:tcW w:w="958" w:type="dxa"/>
            <w:shd w:val="clear" w:color="auto" w:fill="auto"/>
          </w:tcPr>
          <w:p w14:paraId="151BAD28" w14:textId="77777777" w:rsidR="000931D0" w:rsidRPr="00856563" w:rsidRDefault="000931D0" w:rsidP="001D04AF">
            <w:pPr>
              <w:pStyle w:val="GlossEng"/>
            </w:pPr>
            <w:r w:rsidRPr="00856563">
              <w:t>flowering</w:t>
            </w:r>
          </w:p>
        </w:tc>
        <w:tc>
          <w:tcPr>
            <w:tcW w:w="758" w:type="dxa"/>
            <w:shd w:val="clear" w:color="auto" w:fill="auto"/>
          </w:tcPr>
          <w:p w14:paraId="61CE9127" w14:textId="77777777" w:rsidR="000931D0" w:rsidRPr="00856563" w:rsidRDefault="000931D0" w:rsidP="001D04AF">
            <w:pPr>
              <w:pStyle w:val="GlossEng"/>
            </w:pPr>
            <w:r w:rsidRPr="00856563">
              <w:t>many</w:t>
            </w:r>
          </w:p>
        </w:tc>
      </w:tr>
    </w:tbl>
    <w:p w14:paraId="341E8EC7" w14:textId="778CCEEE" w:rsidR="000931D0" w:rsidRPr="00072AF1" w:rsidRDefault="00B7093A" w:rsidP="00AF7CAD">
      <w:pPr>
        <w:pStyle w:val="FreeTranslEng15pt"/>
      </w:pPr>
      <w:r>
        <w:t>‘</w:t>
      </w:r>
      <w:r w:rsidR="000931D0" w:rsidRPr="00856563">
        <w:t xml:space="preserve">you see </w:t>
      </w:r>
      <w:r w:rsidR="004C0415" w:rsidRPr="004C0415">
        <w:rPr>
          <w:rStyle w:val="ChBlueBold"/>
        </w:rPr>
        <w:t>Luisa</w:t>
      </w:r>
      <w:r>
        <w:rPr>
          <w:rStyle w:val="ChBlueBold"/>
        </w:rPr>
        <w:t>’</w:t>
      </w:r>
      <w:r w:rsidR="000931D0" w:rsidRPr="00856563">
        <w:rPr>
          <w:rStyle w:val="ChBlueBold"/>
        </w:rPr>
        <w:t>s</w:t>
      </w:r>
      <w:r w:rsidR="000931D0" w:rsidRPr="00856563">
        <w:t xml:space="preserve"> (flowers) are good, (they are) already flowering a lot</w:t>
      </w:r>
      <w:r>
        <w:t>’</w:t>
      </w:r>
      <w:r w:rsidR="000931D0" w:rsidRPr="00856563">
        <w:t xml:space="preserve"> </w:t>
      </w:r>
      <w:r w:rsidR="000931D0" w:rsidRPr="00856563">
        <w:rPr>
          <w:rStyle w:val="ExampleSource"/>
        </w:rPr>
        <w:t>[081006-021-Cv</w:t>
      </w:r>
      <w:r w:rsidR="007472D5">
        <w:rPr>
          <w:rStyle w:val="ExampleSource"/>
        </w:rPr>
        <w:t>Ht</w:t>
      </w:r>
      <w:r w:rsidR="000931D0" w:rsidRPr="00856563">
        <w:rPr>
          <w:rStyle w:val="ExampleSource"/>
        </w:rPr>
        <w:t>.0002]</w:t>
      </w:r>
    </w:p>
    <w:p w14:paraId="13582FB4" w14:textId="77777777" w:rsidR="000931D0" w:rsidRPr="00856563" w:rsidRDefault="000931D0" w:rsidP="000931D0">
      <w:pPr>
        <w:pStyle w:val="Heading4"/>
      </w:pPr>
      <w:bookmarkStart w:id="3980" w:name="_Ref290140381"/>
      <w:bookmarkStart w:id="3981" w:name="_Toc340509808"/>
      <w:bookmarkStart w:id="3982" w:name="_Ref340649448"/>
      <w:bookmarkEnd w:id="3968"/>
      <w:bookmarkEnd w:id="3969"/>
      <w:r w:rsidRPr="00856563">
        <w:t xml:space="preserve">Recursive </w:t>
      </w:r>
      <w:r>
        <w:t xml:space="preserve">adnominal </w:t>
      </w:r>
      <w:r w:rsidRPr="00856563">
        <w:t xml:space="preserve">possessive </w:t>
      </w:r>
      <w:bookmarkEnd w:id="3980"/>
      <w:bookmarkEnd w:id="3981"/>
      <w:r>
        <w:t>constructions</w:t>
      </w:r>
      <w:bookmarkEnd w:id="3982"/>
    </w:p>
    <w:p w14:paraId="392AC3D7" w14:textId="08662E5B" w:rsidR="000931D0" w:rsidRDefault="000931D0" w:rsidP="00F3613B">
      <w:pPr>
        <w:pStyle w:val="Body0010after"/>
      </w:pPr>
      <w:r>
        <w:t xml:space="preserve">Adnominal </w:t>
      </w:r>
      <w:r w:rsidRPr="00856563">
        <w:t xml:space="preserve">possessive constructions can be stacked to form recursive possessive </w:t>
      </w:r>
      <w:r>
        <w:t xml:space="preserve">constructions </w:t>
      </w:r>
      <w:r w:rsidRPr="00856563">
        <w:t xml:space="preserve">as illustrated in </w:t>
      </w:r>
      <w:r>
        <w:fldChar w:fldCharType="begin"/>
      </w:r>
      <w:r>
        <w:instrText xml:space="preserve"> REF _Ref339635964 \h </w:instrText>
      </w:r>
      <w:r>
        <w:fldChar w:fldCharType="separate"/>
      </w:r>
      <w:r w:rsidR="00154D81" w:rsidRPr="00856563">
        <w:t>(</w:t>
      </w:r>
      <w:r w:rsidR="00154D81">
        <w:rPr>
          <w:noProof/>
        </w:rPr>
        <w:t>32</w:t>
      </w:r>
      <w:r w:rsidR="00154D81" w:rsidRPr="00856563">
        <w:t>)</w:t>
      </w:r>
      <w:r>
        <w:fldChar w:fldCharType="end"/>
      </w:r>
      <w:r>
        <w:t xml:space="preserve"> to </w:t>
      </w:r>
      <w:r>
        <w:fldChar w:fldCharType="begin"/>
      </w:r>
      <w:r>
        <w:instrText xml:space="preserve"> REF _Ref339635966 \h </w:instrText>
      </w:r>
      <w:r>
        <w:fldChar w:fldCharType="separate"/>
      </w:r>
      <w:r w:rsidR="00154D81" w:rsidRPr="00856563">
        <w:t>(</w:t>
      </w:r>
      <w:r w:rsidR="00154D81">
        <w:rPr>
          <w:noProof/>
        </w:rPr>
        <w:t>34</w:t>
      </w:r>
      <w:r w:rsidR="00154D81" w:rsidRPr="00856563">
        <w:t>)</w:t>
      </w:r>
      <w:r>
        <w:fldChar w:fldCharType="end"/>
      </w:r>
      <w:r w:rsidRPr="00856563">
        <w:t xml:space="preserve">. Double possessive constructions as in </w:t>
      </w:r>
      <w:r>
        <w:fldChar w:fldCharType="begin"/>
      </w:r>
      <w:r>
        <w:instrText xml:space="preserve"> REF _Ref339635964 \h </w:instrText>
      </w:r>
      <w:r>
        <w:fldChar w:fldCharType="separate"/>
      </w:r>
      <w:r w:rsidR="00154D81" w:rsidRPr="00856563">
        <w:t>(</w:t>
      </w:r>
      <w:r w:rsidR="00154D81">
        <w:rPr>
          <w:noProof/>
        </w:rPr>
        <w:t>32</w:t>
      </w:r>
      <w:r w:rsidR="00154D81" w:rsidRPr="00856563">
        <w:t>)</w:t>
      </w:r>
      <w:r>
        <w:fldChar w:fldCharType="end"/>
      </w:r>
      <w:r>
        <w:t xml:space="preserve"> and </w:t>
      </w:r>
      <w:r>
        <w:fldChar w:fldCharType="begin"/>
      </w:r>
      <w:r>
        <w:instrText xml:space="preserve"> REF _Ref339635965 \h </w:instrText>
      </w:r>
      <w:r>
        <w:fldChar w:fldCharType="separate"/>
      </w:r>
      <w:r w:rsidR="00154D81" w:rsidRPr="00856563">
        <w:t>(</w:t>
      </w:r>
      <w:r w:rsidR="00154D81">
        <w:rPr>
          <w:noProof/>
        </w:rPr>
        <w:t>33</w:t>
      </w:r>
      <w:r w:rsidR="00154D81" w:rsidRPr="00856563">
        <w:t>)</w:t>
      </w:r>
      <w:r>
        <w:fldChar w:fldCharType="end"/>
      </w:r>
      <w:r>
        <w:t xml:space="preserve"> </w:t>
      </w:r>
      <w:r w:rsidRPr="00856563">
        <w:t xml:space="preserve">are quite common, especially to express kinship and social relations as in </w:t>
      </w:r>
      <w:r>
        <w:fldChar w:fldCharType="begin"/>
      </w:r>
      <w:r>
        <w:instrText xml:space="preserve"> REF _Ref339635964 \h </w:instrText>
      </w:r>
      <w:r>
        <w:fldChar w:fldCharType="separate"/>
      </w:r>
      <w:r w:rsidR="00154D81" w:rsidRPr="00856563">
        <w:t>(</w:t>
      </w:r>
      <w:r w:rsidR="00154D81">
        <w:rPr>
          <w:noProof/>
        </w:rPr>
        <w:t>32</w:t>
      </w:r>
      <w:r w:rsidR="00154D81" w:rsidRPr="00856563">
        <w:t>)</w:t>
      </w:r>
      <w:r>
        <w:fldChar w:fldCharType="end"/>
      </w:r>
      <w:r w:rsidRPr="00856563">
        <w:t xml:space="preserve">. Triple possessive constructions are also possible but extremely rare: </w:t>
      </w:r>
      <w:r>
        <w:t xml:space="preserve">the corpus contains </w:t>
      </w:r>
      <w:r w:rsidR="001D3674">
        <w:t xml:space="preserve">only </w:t>
      </w:r>
      <w:r>
        <w:t>one such construction</w:t>
      </w:r>
      <w:r w:rsidR="00633CBD">
        <w:t>,</w:t>
      </w:r>
      <w:r>
        <w:t xml:space="preserve"> which is presented in </w:t>
      </w:r>
      <w:r>
        <w:fldChar w:fldCharType="begin"/>
      </w:r>
      <w:r>
        <w:instrText xml:space="preserve"> REF _Ref339635966 \h </w:instrText>
      </w:r>
      <w:r>
        <w:fldChar w:fldCharType="separate"/>
      </w:r>
      <w:r w:rsidR="00154D81" w:rsidRPr="00856563">
        <w:t>(</w:t>
      </w:r>
      <w:r w:rsidR="00154D81">
        <w:rPr>
          <w:noProof/>
        </w:rPr>
        <w:t>34</w:t>
      </w:r>
      <w:r w:rsidR="00154D81" w:rsidRPr="00856563">
        <w:t>)</w:t>
      </w:r>
      <w:r>
        <w:fldChar w:fldCharType="end"/>
      </w:r>
      <w:r>
        <w:t xml:space="preserve"> in slightly modified form.</w:t>
      </w:r>
    </w:p>
    <w:tbl>
      <w:tblPr>
        <w:tblW w:w="6815" w:type="dxa"/>
        <w:tblCellMar>
          <w:left w:w="40" w:type="dxa"/>
          <w:right w:w="40" w:type="dxa"/>
        </w:tblCellMar>
        <w:tblLook w:val="01E0" w:firstRow="1" w:lastRow="1" w:firstColumn="1" w:lastColumn="1" w:noHBand="0" w:noVBand="0"/>
      </w:tblPr>
      <w:tblGrid>
        <w:gridCol w:w="709"/>
        <w:gridCol w:w="425"/>
        <w:gridCol w:w="769"/>
        <w:gridCol w:w="394"/>
        <w:gridCol w:w="614"/>
        <w:gridCol w:w="725"/>
        <w:gridCol w:w="614"/>
        <w:gridCol w:w="643"/>
        <w:gridCol w:w="802"/>
        <w:gridCol w:w="292"/>
        <w:gridCol w:w="545"/>
        <w:gridCol w:w="283"/>
      </w:tblGrid>
      <w:tr w:rsidR="00AC23C4" w:rsidRPr="006B541C" w14:paraId="034D402C" w14:textId="77777777" w:rsidTr="00131348">
        <w:tc>
          <w:tcPr>
            <w:tcW w:w="709" w:type="dxa"/>
            <w:shd w:val="clear" w:color="auto" w:fill="auto"/>
          </w:tcPr>
          <w:p w14:paraId="38A7D277" w14:textId="77777777" w:rsidR="000931D0" w:rsidRPr="00C65E28" w:rsidRDefault="000931D0" w:rsidP="001D04AF">
            <w:pPr>
              <w:pStyle w:val="O0Nwnext"/>
            </w:pPr>
            <w:bookmarkStart w:id="3983" w:name="_Ref290144717"/>
            <w:bookmarkStart w:id="3984" w:name="_Ref339635964"/>
            <w:r w:rsidRPr="00856563">
              <w:t>(</w:t>
            </w:r>
            <w:fldSimple w:instr=" SEQ ( \* ARABIC \s 1 ">
              <w:r w:rsidR="00154D81">
                <w:rPr>
                  <w:noProof/>
                </w:rPr>
                <w:t>32</w:t>
              </w:r>
            </w:fldSimple>
            <w:bookmarkEnd w:id="3983"/>
            <w:r w:rsidRPr="00856563">
              <w:t>)</w:t>
            </w:r>
            <w:bookmarkEnd w:id="3984"/>
          </w:p>
        </w:tc>
        <w:tc>
          <w:tcPr>
            <w:tcW w:w="425" w:type="dxa"/>
            <w:shd w:val="clear" w:color="auto" w:fill="auto"/>
          </w:tcPr>
          <w:p w14:paraId="19420463" w14:textId="77777777" w:rsidR="000931D0" w:rsidRPr="00856563" w:rsidRDefault="000931D0" w:rsidP="001D04AF">
            <w:pPr>
              <w:pStyle w:val="Text"/>
            </w:pPr>
            <w:r w:rsidRPr="00856563">
              <w:t>kalo</w:t>
            </w:r>
          </w:p>
        </w:tc>
        <w:tc>
          <w:tcPr>
            <w:tcW w:w="769" w:type="dxa"/>
            <w:shd w:val="clear" w:color="auto" w:fill="auto"/>
          </w:tcPr>
          <w:p w14:paraId="14AF05B0" w14:textId="77777777" w:rsidR="000931D0" w:rsidRPr="00856563" w:rsidRDefault="000931D0" w:rsidP="001D04AF">
            <w:pPr>
              <w:pStyle w:val="Text"/>
            </w:pPr>
            <w:r w:rsidRPr="00856563">
              <w:t>meman</w:t>
            </w:r>
            <w:r>
              <w:t>g</w:t>
            </w:r>
          </w:p>
        </w:tc>
        <w:tc>
          <w:tcPr>
            <w:tcW w:w="394" w:type="dxa"/>
            <w:shd w:val="clear" w:color="auto" w:fill="auto"/>
          </w:tcPr>
          <w:p w14:paraId="1979DB80" w14:textId="77777777" w:rsidR="000931D0" w:rsidRPr="00856563" w:rsidRDefault="000931D0" w:rsidP="001D04AF">
            <w:pPr>
              <w:pStyle w:val="Text"/>
              <w:rPr>
                <w:rStyle w:val="ChBlueBold"/>
              </w:rPr>
            </w:pPr>
            <w:r w:rsidRPr="00856563">
              <w:rPr>
                <w:rStyle w:val="ChBlueBold"/>
              </w:rPr>
              <w:t>ko</w:t>
            </w:r>
          </w:p>
        </w:tc>
        <w:tc>
          <w:tcPr>
            <w:tcW w:w="614" w:type="dxa"/>
            <w:shd w:val="clear" w:color="auto" w:fill="auto"/>
          </w:tcPr>
          <w:p w14:paraId="72E67791" w14:textId="77777777" w:rsidR="000931D0" w:rsidRPr="00856563" w:rsidRDefault="000931D0" w:rsidP="001D04AF">
            <w:pPr>
              <w:pStyle w:val="Text"/>
              <w:rPr>
                <w:rStyle w:val="ChBlueBold"/>
              </w:rPr>
            </w:pPr>
            <w:r w:rsidRPr="00856563">
              <w:rPr>
                <w:rStyle w:val="ChBlueBold"/>
              </w:rPr>
              <w:t>punya</w:t>
            </w:r>
          </w:p>
        </w:tc>
        <w:tc>
          <w:tcPr>
            <w:tcW w:w="725" w:type="dxa"/>
            <w:shd w:val="clear" w:color="auto" w:fill="auto"/>
          </w:tcPr>
          <w:p w14:paraId="0E85ED1D" w14:textId="77777777" w:rsidR="000931D0" w:rsidRPr="00856563" w:rsidRDefault="0011133D" w:rsidP="001D04AF">
            <w:pPr>
              <w:pStyle w:val="Text"/>
              <w:rPr>
                <w:rStyle w:val="ChBlueBold"/>
              </w:rPr>
            </w:pPr>
            <w:r>
              <w:rPr>
                <w:rStyle w:val="ChBlueBold"/>
              </w:rPr>
              <w:t>may</w:t>
            </w:r>
            <w:r w:rsidR="000931D0" w:rsidRPr="00856563">
              <w:rPr>
                <w:rStyle w:val="ChBlueBold"/>
              </w:rPr>
              <w:t>tua</w:t>
            </w:r>
          </w:p>
        </w:tc>
        <w:tc>
          <w:tcPr>
            <w:tcW w:w="614" w:type="dxa"/>
            <w:shd w:val="clear" w:color="auto" w:fill="auto"/>
          </w:tcPr>
          <w:p w14:paraId="42E639B1" w14:textId="77777777" w:rsidR="000931D0" w:rsidRPr="00856563" w:rsidRDefault="000931D0" w:rsidP="001D04AF">
            <w:pPr>
              <w:pStyle w:val="Text"/>
              <w:rPr>
                <w:rStyle w:val="ChBlueBold"/>
              </w:rPr>
            </w:pPr>
            <w:r w:rsidRPr="00856563">
              <w:rPr>
                <w:rStyle w:val="ChBlueBold"/>
              </w:rPr>
              <w:t>punya</w:t>
            </w:r>
          </w:p>
        </w:tc>
        <w:tc>
          <w:tcPr>
            <w:tcW w:w="643" w:type="dxa"/>
            <w:shd w:val="clear" w:color="auto" w:fill="auto"/>
          </w:tcPr>
          <w:p w14:paraId="15401212" w14:textId="77777777" w:rsidR="000931D0" w:rsidRPr="00856563" w:rsidRDefault="000931D0" w:rsidP="001D04AF">
            <w:pPr>
              <w:pStyle w:val="Text"/>
              <w:rPr>
                <w:rStyle w:val="ChBlueBold"/>
              </w:rPr>
            </w:pPr>
            <w:r w:rsidRPr="00856563">
              <w:rPr>
                <w:rStyle w:val="ChBlueBold"/>
              </w:rPr>
              <w:t>waktu</w:t>
            </w:r>
          </w:p>
        </w:tc>
        <w:tc>
          <w:tcPr>
            <w:tcW w:w="802" w:type="dxa"/>
            <w:shd w:val="clear" w:color="auto" w:fill="auto"/>
          </w:tcPr>
          <w:p w14:paraId="5601FD0D" w14:textId="77777777" w:rsidR="000931D0" w:rsidRPr="00856563" w:rsidRDefault="000931D0" w:rsidP="001D04AF">
            <w:pPr>
              <w:pStyle w:val="Text"/>
            </w:pPr>
            <w:r w:rsidRPr="00856563">
              <w:t>pas</w:t>
            </w:r>
          </w:p>
        </w:tc>
        <w:tc>
          <w:tcPr>
            <w:tcW w:w="292" w:type="dxa"/>
            <w:shd w:val="clear" w:color="auto" w:fill="auto"/>
          </w:tcPr>
          <w:p w14:paraId="2555C4A0" w14:textId="77777777" w:rsidR="000931D0" w:rsidRPr="00856563" w:rsidRDefault="000931D0" w:rsidP="001D04AF">
            <w:pPr>
              <w:pStyle w:val="Text"/>
            </w:pPr>
            <w:r w:rsidRPr="00856563">
              <w:t>di</w:t>
            </w:r>
          </w:p>
        </w:tc>
        <w:tc>
          <w:tcPr>
            <w:tcW w:w="545" w:type="dxa"/>
            <w:shd w:val="clear" w:color="auto" w:fill="auto"/>
          </w:tcPr>
          <w:p w14:paraId="6664ECFD" w14:textId="77777777" w:rsidR="000931D0" w:rsidRPr="00856563" w:rsidRDefault="000931D0" w:rsidP="001D04AF">
            <w:pPr>
              <w:pStyle w:val="Text"/>
            </w:pPr>
            <w:r w:rsidRPr="00856563">
              <w:t>kapal</w:t>
            </w:r>
          </w:p>
        </w:tc>
        <w:tc>
          <w:tcPr>
            <w:tcW w:w="283" w:type="dxa"/>
            <w:shd w:val="clear" w:color="auto" w:fill="auto"/>
          </w:tcPr>
          <w:p w14:paraId="48E48EF6" w14:textId="77777777" w:rsidR="000931D0" w:rsidRPr="00856563" w:rsidRDefault="000931D0" w:rsidP="001D04AF">
            <w:pPr>
              <w:pStyle w:val="Text"/>
            </w:pPr>
            <w:r w:rsidRPr="00856563">
              <w:t>…</w:t>
            </w:r>
          </w:p>
        </w:tc>
      </w:tr>
      <w:tr w:rsidR="00AC23C4" w:rsidRPr="00856563" w14:paraId="1084D21D" w14:textId="77777777" w:rsidTr="00131348">
        <w:tc>
          <w:tcPr>
            <w:tcW w:w="709" w:type="dxa"/>
            <w:shd w:val="clear" w:color="auto" w:fill="auto"/>
          </w:tcPr>
          <w:p w14:paraId="45A3926E" w14:textId="77777777" w:rsidR="000931D0" w:rsidRPr="002F630B" w:rsidRDefault="000931D0" w:rsidP="001D04AF">
            <w:pPr>
              <w:pStyle w:val="GlossEng"/>
            </w:pPr>
          </w:p>
        </w:tc>
        <w:tc>
          <w:tcPr>
            <w:tcW w:w="425" w:type="dxa"/>
            <w:shd w:val="clear" w:color="auto" w:fill="auto"/>
          </w:tcPr>
          <w:p w14:paraId="2F355384" w14:textId="77777777" w:rsidR="000931D0" w:rsidRPr="00856563" w:rsidRDefault="000931D0" w:rsidP="001D04AF">
            <w:pPr>
              <w:pStyle w:val="GlossEng"/>
            </w:pPr>
            <w:r w:rsidRPr="00856563">
              <w:t>if</w:t>
            </w:r>
          </w:p>
        </w:tc>
        <w:tc>
          <w:tcPr>
            <w:tcW w:w="769" w:type="dxa"/>
            <w:shd w:val="clear" w:color="auto" w:fill="auto"/>
          </w:tcPr>
          <w:p w14:paraId="2BD1B95C" w14:textId="77777777" w:rsidR="000931D0" w:rsidRPr="00856563" w:rsidRDefault="000931D0" w:rsidP="001D04AF">
            <w:pPr>
              <w:pStyle w:val="GlossEng"/>
            </w:pPr>
            <w:r w:rsidRPr="00856563">
              <w:t>indeed</w:t>
            </w:r>
          </w:p>
        </w:tc>
        <w:tc>
          <w:tcPr>
            <w:tcW w:w="394" w:type="dxa"/>
            <w:shd w:val="clear" w:color="auto" w:fill="auto"/>
          </w:tcPr>
          <w:p w14:paraId="27C0C010" w14:textId="77777777" w:rsidR="000931D0" w:rsidRPr="00856563" w:rsidRDefault="000931D0" w:rsidP="001D04AF">
            <w:pPr>
              <w:pStyle w:val="GlossEng"/>
            </w:pPr>
            <w:r w:rsidRPr="00856563">
              <w:t>2</w:t>
            </w:r>
            <w:r w:rsidRPr="0099608C">
              <w:rPr>
                <w:rStyle w:val="ChSmallCaps"/>
              </w:rPr>
              <w:t>sg</w:t>
            </w:r>
          </w:p>
        </w:tc>
        <w:tc>
          <w:tcPr>
            <w:tcW w:w="614" w:type="dxa"/>
            <w:shd w:val="clear" w:color="auto" w:fill="auto"/>
          </w:tcPr>
          <w:p w14:paraId="2894DDC9" w14:textId="77777777" w:rsidR="000931D0" w:rsidRPr="0099608C" w:rsidRDefault="000931D0" w:rsidP="001D04AF">
            <w:pPr>
              <w:pStyle w:val="GlossEng"/>
              <w:rPr>
                <w:rStyle w:val="ChSmallCaps"/>
              </w:rPr>
            </w:pPr>
            <w:r w:rsidRPr="0099608C">
              <w:rPr>
                <w:rStyle w:val="ChSmallCaps"/>
              </w:rPr>
              <w:t>poss</w:t>
            </w:r>
          </w:p>
        </w:tc>
        <w:tc>
          <w:tcPr>
            <w:tcW w:w="725" w:type="dxa"/>
            <w:shd w:val="clear" w:color="auto" w:fill="auto"/>
          </w:tcPr>
          <w:p w14:paraId="720D35CB" w14:textId="77777777" w:rsidR="000931D0" w:rsidRPr="00856563" w:rsidRDefault="000931D0" w:rsidP="001D04AF">
            <w:pPr>
              <w:pStyle w:val="GlossEng"/>
            </w:pPr>
            <w:r w:rsidRPr="00856563">
              <w:t>wife</w:t>
            </w:r>
          </w:p>
        </w:tc>
        <w:tc>
          <w:tcPr>
            <w:tcW w:w="614" w:type="dxa"/>
            <w:shd w:val="clear" w:color="auto" w:fill="auto"/>
          </w:tcPr>
          <w:p w14:paraId="7FD59B69" w14:textId="77777777" w:rsidR="000931D0" w:rsidRPr="0099608C" w:rsidRDefault="000931D0" w:rsidP="001D04AF">
            <w:pPr>
              <w:pStyle w:val="GlossEng"/>
              <w:rPr>
                <w:rStyle w:val="ChSmallCaps"/>
              </w:rPr>
            </w:pPr>
            <w:r w:rsidRPr="0099608C">
              <w:rPr>
                <w:rStyle w:val="ChSmallCaps"/>
              </w:rPr>
              <w:t>poss</w:t>
            </w:r>
          </w:p>
        </w:tc>
        <w:tc>
          <w:tcPr>
            <w:tcW w:w="643" w:type="dxa"/>
            <w:shd w:val="clear" w:color="auto" w:fill="auto"/>
          </w:tcPr>
          <w:p w14:paraId="40B81649" w14:textId="77777777" w:rsidR="000931D0" w:rsidRPr="00856563" w:rsidRDefault="000931D0" w:rsidP="001D04AF">
            <w:pPr>
              <w:pStyle w:val="GlossEng"/>
            </w:pPr>
            <w:r w:rsidRPr="00856563">
              <w:t>time</w:t>
            </w:r>
          </w:p>
        </w:tc>
        <w:tc>
          <w:tcPr>
            <w:tcW w:w="802" w:type="dxa"/>
            <w:shd w:val="clear" w:color="auto" w:fill="auto"/>
          </w:tcPr>
          <w:p w14:paraId="713BD432" w14:textId="22DE81F5" w:rsidR="000931D0" w:rsidRPr="00856563" w:rsidRDefault="00A7377F" w:rsidP="001D04AF">
            <w:pPr>
              <w:pStyle w:val="GlossEng"/>
            </w:pPr>
            <w:r>
              <w:t>precisely</w:t>
            </w:r>
          </w:p>
        </w:tc>
        <w:tc>
          <w:tcPr>
            <w:tcW w:w="292" w:type="dxa"/>
            <w:shd w:val="clear" w:color="auto" w:fill="auto"/>
          </w:tcPr>
          <w:p w14:paraId="1F486EAA" w14:textId="77777777" w:rsidR="000931D0" w:rsidRPr="00856563" w:rsidRDefault="000931D0" w:rsidP="001D04AF">
            <w:pPr>
              <w:pStyle w:val="GlossEng"/>
            </w:pPr>
            <w:r>
              <w:t>at</w:t>
            </w:r>
          </w:p>
        </w:tc>
        <w:tc>
          <w:tcPr>
            <w:tcW w:w="545" w:type="dxa"/>
            <w:shd w:val="clear" w:color="auto" w:fill="auto"/>
          </w:tcPr>
          <w:p w14:paraId="38CA23D5" w14:textId="77777777" w:rsidR="000931D0" w:rsidRPr="00856563" w:rsidRDefault="000931D0" w:rsidP="001D04AF">
            <w:pPr>
              <w:pStyle w:val="GlossEng"/>
            </w:pPr>
            <w:r w:rsidRPr="00856563">
              <w:t>ship</w:t>
            </w:r>
          </w:p>
        </w:tc>
        <w:tc>
          <w:tcPr>
            <w:tcW w:w="283" w:type="dxa"/>
            <w:shd w:val="clear" w:color="auto" w:fill="auto"/>
          </w:tcPr>
          <w:p w14:paraId="3DCD856F" w14:textId="77777777" w:rsidR="000931D0" w:rsidRPr="00856563" w:rsidRDefault="000931D0" w:rsidP="001D04AF">
            <w:pPr>
              <w:pStyle w:val="GlossEng"/>
            </w:pPr>
          </w:p>
        </w:tc>
      </w:tr>
    </w:tbl>
    <w:p w14:paraId="527D4D65" w14:textId="2570789E" w:rsidR="000931D0" w:rsidRPr="0079176E" w:rsidRDefault="00B7093A" w:rsidP="002C0023">
      <w:pPr>
        <w:pStyle w:val="FreeTranslEng"/>
      </w:pPr>
      <w:r>
        <w:t>‘</w:t>
      </w:r>
      <w:r w:rsidR="000931D0" w:rsidRPr="00856563">
        <w:t xml:space="preserve">if indeed </w:t>
      </w:r>
      <w:r w:rsidR="000931D0" w:rsidRPr="00856563">
        <w:rPr>
          <w:rStyle w:val="ChBlueBold"/>
        </w:rPr>
        <w:t>your wife</w:t>
      </w:r>
      <w:r>
        <w:rPr>
          <w:rStyle w:val="ChBlueBold"/>
        </w:rPr>
        <w:t>’</w:t>
      </w:r>
      <w:r w:rsidR="000931D0" w:rsidRPr="00856563">
        <w:rPr>
          <w:rStyle w:val="ChBlueBold"/>
        </w:rPr>
        <w:t>s time</w:t>
      </w:r>
      <w:r w:rsidR="000931D0" w:rsidRPr="00856563">
        <w:t xml:space="preserve"> (to give birth) is </w:t>
      </w:r>
      <w:r w:rsidR="002C0023">
        <w:t xml:space="preserve">right then </w:t>
      </w:r>
      <w:r w:rsidR="000931D0">
        <w:t>(when you</w:t>
      </w:r>
      <w:r>
        <w:t>’</w:t>
      </w:r>
      <w:r w:rsidR="000931D0">
        <w:t xml:space="preserve">re) </w:t>
      </w:r>
      <w:r w:rsidR="000931D0" w:rsidRPr="00856563">
        <w:t>on the ship …</w:t>
      </w:r>
      <w:r>
        <w:t>’</w:t>
      </w:r>
      <w:r w:rsidR="000931D0" w:rsidRPr="00856563">
        <w:t xml:space="preserve"> </w:t>
      </w:r>
      <w:r w:rsidR="000931D0" w:rsidRPr="00856563">
        <w:rPr>
          <w:rStyle w:val="ExampleSource"/>
        </w:rPr>
        <w:t>[080922-001a-CvPh.0010]</w:t>
      </w:r>
    </w:p>
    <w:tbl>
      <w:tblPr>
        <w:tblW w:w="5674" w:type="dxa"/>
        <w:tblCellMar>
          <w:left w:w="40" w:type="dxa"/>
          <w:right w:w="40" w:type="dxa"/>
        </w:tblCellMar>
        <w:tblLook w:val="01E0" w:firstRow="1" w:lastRow="1" w:firstColumn="1" w:lastColumn="1" w:noHBand="0" w:noVBand="0"/>
      </w:tblPr>
      <w:tblGrid>
        <w:gridCol w:w="709"/>
        <w:gridCol w:w="773"/>
        <w:gridCol w:w="603"/>
        <w:gridCol w:w="947"/>
        <w:gridCol w:w="563"/>
        <w:gridCol w:w="847"/>
        <w:gridCol w:w="563"/>
        <w:gridCol w:w="669"/>
      </w:tblGrid>
      <w:tr w:rsidR="00AC23C4" w:rsidRPr="006B541C" w14:paraId="1599FB91" w14:textId="77777777" w:rsidTr="00AC23C4">
        <w:tc>
          <w:tcPr>
            <w:tcW w:w="709" w:type="dxa"/>
            <w:shd w:val="clear" w:color="auto" w:fill="auto"/>
          </w:tcPr>
          <w:p w14:paraId="2C0EF1A3" w14:textId="77777777" w:rsidR="000931D0" w:rsidRPr="00C65E28" w:rsidRDefault="000931D0" w:rsidP="001D04AF">
            <w:pPr>
              <w:pStyle w:val="O0Nwnext"/>
            </w:pPr>
            <w:bookmarkStart w:id="3985" w:name="_Ref336684352"/>
            <w:bookmarkStart w:id="3986" w:name="_Ref339635965"/>
            <w:r w:rsidRPr="00856563">
              <w:t>(</w:t>
            </w:r>
            <w:fldSimple w:instr=" SEQ ( \* ARABIC \s 1 ">
              <w:r w:rsidR="00154D81">
                <w:rPr>
                  <w:noProof/>
                </w:rPr>
                <w:t>33</w:t>
              </w:r>
            </w:fldSimple>
            <w:bookmarkEnd w:id="3985"/>
            <w:r w:rsidRPr="00856563">
              <w:t>)</w:t>
            </w:r>
            <w:bookmarkEnd w:id="3986"/>
          </w:p>
        </w:tc>
        <w:tc>
          <w:tcPr>
            <w:tcW w:w="773" w:type="dxa"/>
            <w:shd w:val="clear" w:color="auto" w:fill="auto"/>
          </w:tcPr>
          <w:p w14:paraId="5458BACD" w14:textId="77777777" w:rsidR="000931D0" w:rsidRPr="00856563" w:rsidRDefault="000931D0" w:rsidP="001D04AF">
            <w:pPr>
              <w:pStyle w:val="Text"/>
            </w:pPr>
            <w:r w:rsidRPr="00856563">
              <w:t>ini</w:t>
            </w:r>
          </w:p>
        </w:tc>
        <w:tc>
          <w:tcPr>
            <w:tcW w:w="603" w:type="dxa"/>
            <w:shd w:val="clear" w:color="auto" w:fill="auto"/>
          </w:tcPr>
          <w:p w14:paraId="6B033A57" w14:textId="77777777" w:rsidR="000931D0" w:rsidRPr="00856563" w:rsidRDefault="000931D0" w:rsidP="001D04AF">
            <w:pPr>
              <w:pStyle w:val="Text"/>
              <w:rPr>
                <w:rStyle w:val="ChBlueBold"/>
              </w:rPr>
            </w:pPr>
            <w:r w:rsidRPr="00856563">
              <w:rPr>
                <w:rStyle w:val="ChBlueBold"/>
              </w:rPr>
              <w:t>kaka</w:t>
            </w:r>
          </w:p>
        </w:tc>
        <w:tc>
          <w:tcPr>
            <w:tcW w:w="947" w:type="dxa"/>
            <w:shd w:val="clear" w:color="auto" w:fill="auto"/>
          </w:tcPr>
          <w:p w14:paraId="75E1FCB6" w14:textId="77777777" w:rsidR="000931D0" w:rsidRPr="00856563" w:rsidRDefault="002A6640" w:rsidP="001D04AF">
            <w:pPr>
              <w:pStyle w:val="Text"/>
              <w:rPr>
                <w:rStyle w:val="ChBlueBold"/>
              </w:rPr>
            </w:pPr>
            <w:r>
              <w:rPr>
                <w:rStyle w:val="ChBlueBold"/>
              </w:rPr>
              <w:t>Natanael</w:t>
            </w:r>
          </w:p>
        </w:tc>
        <w:tc>
          <w:tcPr>
            <w:tcW w:w="563" w:type="dxa"/>
            <w:shd w:val="clear" w:color="auto" w:fill="auto"/>
          </w:tcPr>
          <w:p w14:paraId="79A8BB8A" w14:textId="77777777" w:rsidR="000931D0" w:rsidRPr="00856563" w:rsidRDefault="000931D0" w:rsidP="001D04AF">
            <w:pPr>
              <w:pStyle w:val="Text"/>
              <w:rPr>
                <w:rStyle w:val="ChBlueBold"/>
              </w:rPr>
            </w:pPr>
            <w:r>
              <w:rPr>
                <w:rStyle w:val="ChBlueBold"/>
              </w:rPr>
              <w:t>pu</w:t>
            </w:r>
          </w:p>
        </w:tc>
        <w:tc>
          <w:tcPr>
            <w:tcW w:w="847" w:type="dxa"/>
            <w:shd w:val="clear" w:color="auto" w:fill="auto"/>
          </w:tcPr>
          <w:p w14:paraId="592F8CDA" w14:textId="77777777" w:rsidR="000931D0" w:rsidRPr="00856563" w:rsidRDefault="000931D0" w:rsidP="001D04AF">
            <w:pPr>
              <w:pStyle w:val="Text"/>
              <w:rPr>
                <w:rStyle w:val="ChBlueBold"/>
              </w:rPr>
            </w:pPr>
            <w:r w:rsidRPr="00856563">
              <w:rPr>
                <w:rStyle w:val="ChBlueBold"/>
              </w:rPr>
              <w:t>laki</w:t>
            </w:r>
          </w:p>
        </w:tc>
        <w:tc>
          <w:tcPr>
            <w:tcW w:w="563" w:type="dxa"/>
            <w:shd w:val="clear" w:color="auto" w:fill="auto"/>
          </w:tcPr>
          <w:p w14:paraId="103B5A72" w14:textId="77777777" w:rsidR="000931D0" w:rsidRPr="00856563" w:rsidRDefault="000931D0" w:rsidP="001D04AF">
            <w:pPr>
              <w:pStyle w:val="Text"/>
              <w:rPr>
                <w:rStyle w:val="ChBlueBold"/>
              </w:rPr>
            </w:pPr>
            <w:r w:rsidRPr="00856563">
              <w:rPr>
                <w:rStyle w:val="ChBlueBold"/>
              </w:rPr>
              <w:t>pu</w:t>
            </w:r>
          </w:p>
        </w:tc>
        <w:tc>
          <w:tcPr>
            <w:tcW w:w="669" w:type="dxa"/>
            <w:shd w:val="clear" w:color="auto" w:fill="auto"/>
          </w:tcPr>
          <w:p w14:paraId="50097352" w14:textId="77777777" w:rsidR="000931D0" w:rsidRPr="00856563" w:rsidRDefault="000931D0" w:rsidP="001D04AF">
            <w:pPr>
              <w:pStyle w:val="Text"/>
              <w:rPr>
                <w:rStyle w:val="ChBlueBold"/>
              </w:rPr>
            </w:pPr>
            <w:r w:rsidRPr="00856563">
              <w:rPr>
                <w:rStyle w:val="ChBlueBold"/>
              </w:rPr>
              <w:t>mobil</w:t>
            </w:r>
          </w:p>
        </w:tc>
      </w:tr>
      <w:tr w:rsidR="00AC23C4" w:rsidRPr="00AC23C4" w14:paraId="3D17868C" w14:textId="77777777" w:rsidTr="00AC23C4">
        <w:tc>
          <w:tcPr>
            <w:tcW w:w="709" w:type="dxa"/>
            <w:shd w:val="clear" w:color="auto" w:fill="auto"/>
          </w:tcPr>
          <w:p w14:paraId="4F5496EF" w14:textId="77777777" w:rsidR="000931D0" w:rsidRPr="00C65E28" w:rsidRDefault="000931D0" w:rsidP="001D04AF">
            <w:pPr>
              <w:pStyle w:val="GlossEng"/>
            </w:pPr>
          </w:p>
        </w:tc>
        <w:tc>
          <w:tcPr>
            <w:tcW w:w="773" w:type="dxa"/>
            <w:shd w:val="clear" w:color="auto" w:fill="auto"/>
          </w:tcPr>
          <w:p w14:paraId="7B2F1D92" w14:textId="77777777" w:rsidR="000931D0" w:rsidRPr="0099608C" w:rsidRDefault="000931D0" w:rsidP="001D04AF">
            <w:pPr>
              <w:pStyle w:val="GlossEng"/>
              <w:rPr>
                <w:rStyle w:val="ChSmallCaps"/>
              </w:rPr>
            </w:pPr>
            <w:r w:rsidRPr="0099608C">
              <w:rPr>
                <w:rStyle w:val="ChSmallCaps"/>
              </w:rPr>
              <w:t>d.prox</w:t>
            </w:r>
          </w:p>
        </w:tc>
        <w:tc>
          <w:tcPr>
            <w:tcW w:w="603" w:type="dxa"/>
            <w:shd w:val="clear" w:color="auto" w:fill="auto"/>
          </w:tcPr>
          <w:p w14:paraId="598E6692" w14:textId="77777777" w:rsidR="000931D0" w:rsidRPr="00856563" w:rsidRDefault="000931D0" w:rsidP="001D04AF">
            <w:pPr>
              <w:pStyle w:val="GlossEng"/>
            </w:pPr>
            <w:r>
              <w:t>oSb</w:t>
            </w:r>
          </w:p>
        </w:tc>
        <w:tc>
          <w:tcPr>
            <w:tcW w:w="947" w:type="dxa"/>
            <w:shd w:val="clear" w:color="auto" w:fill="auto"/>
          </w:tcPr>
          <w:p w14:paraId="4701C4AF" w14:textId="77777777" w:rsidR="000931D0" w:rsidRPr="00856563" w:rsidRDefault="002A6640" w:rsidP="001D04AF">
            <w:pPr>
              <w:pStyle w:val="GlossEng"/>
            </w:pPr>
            <w:r>
              <w:t>Natanael</w:t>
            </w:r>
          </w:p>
        </w:tc>
        <w:tc>
          <w:tcPr>
            <w:tcW w:w="563" w:type="dxa"/>
            <w:shd w:val="clear" w:color="auto" w:fill="auto"/>
          </w:tcPr>
          <w:p w14:paraId="29E338A7" w14:textId="77777777" w:rsidR="000931D0" w:rsidRPr="0099608C" w:rsidRDefault="000931D0" w:rsidP="001D04AF">
            <w:pPr>
              <w:pStyle w:val="GlossEng"/>
              <w:rPr>
                <w:rStyle w:val="ChSmallCaps"/>
              </w:rPr>
            </w:pPr>
            <w:r w:rsidRPr="0099608C">
              <w:rPr>
                <w:rStyle w:val="ChSmallCaps"/>
              </w:rPr>
              <w:t>poss</w:t>
            </w:r>
          </w:p>
        </w:tc>
        <w:tc>
          <w:tcPr>
            <w:tcW w:w="847" w:type="dxa"/>
            <w:shd w:val="clear" w:color="auto" w:fill="auto"/>
          </w:tcPr>
          <w:p w14:paraId="0D0138A9" w14:textId="77777777" w:rsidR="000931D0" w:rsidRPr="00856563" w:rsidRDefault="000931D0" w:rsidP="001D04AF">
            <w:pPr>
              <w:pStyle w:val="GlossEng"/>
            </w:pPr>
            <w:r w:rsidRPr="00856563">
              <w:t>husband</w:t>
            </w:r>
          </w:p>
        </w:tc>
        <w:tc>
          <w:tcPr>
            <w:tcW w:w="563" w:type="dxa"/>
            <w:shd w:val="clear" w:color="auto" w:fill="auto"/>
          </w:tcPr>
          <w:p w14:paraId="02E764A5" w14:textId="77777777" w:rsidR="000931D0" w:rsidRPr="0099608C" w:rsidRDefault="000931D0" w:rsidP="001D04AF">
            <w:pPr>
              <w:pStyle w:val="GlossEng"/>
              <w:rPr>
                <w:rStyle w:val="ChSmallCaps"/>
              </w:rPr>
            </w:pPr>
            <w:r w:rsidRPr="0099608C">
              <w:rPr>
                <w:rStyle w:val="ChSmallCaps"/>
              </w:rPr>
              <w:t>poss</w:t>
            </w:r>
          </w:p>
        </w:tc>
        <w:tc>
          <w:tcPr>
            <w:tcW w:w="669" w:type="dxa"/>
            <w:shd w:val="clear" w:color="auto" w:fill="auto"/>
          </w:tcPr>
          <w:p w14:paraId="020CB8BB" w14:textId="77777777" w:rsidR="000931D0" w:rsidRPr="00856563" w:rsidRDefault="000931D0" w:rsidP="001D04AF">
            <w:pPr>
              <w:pStyle w:val="GlossEng"/>
            </w:pPr>
            <w:r w:rsidRPr="00856563">
              <w:t>car</w:t>
            </w:r>
          </w:p>
        </w:tc>
      </w:tr>
    </w:tbl>
    <w:p w14:paraId="4A918491" w14:textId="432F7694" w:rsidR="000931D0" w:rsidRPr="002B1870" w:rsidRDefault="00B7093A" w:rsidP="000931D0">
      <w:pPr>
        <w:pStyle w:val="FreeTranslEng"/>
      </w:pPr>
      <w:r>
        <w:t>‘</w:t>
      </w:r>
      <w:r w:rsidR="000931D0" w:rsidRPr="00856563">
        <w:t xml:space="preserve">this is </w:t>
      </w:r>
      <w:r w:rsidR="000931D0" w:rsidRPr="00856563">
        <w:rPr>
          <w:rStyle w:val="ChBlueBold"/>
        </w:rPr>
        <w:t xml:space="preserve">sister </w:t>
      </w:r>
      <w:r w:rsidR="002A6640" w:rsidRPr="002A6640">
        <w:rPr>
          <w:rStyle w:val="ChBlueBold"/>
        </w:rPr>
        <w:t>Natanael</w:t>
      </w:r>
      <w:r>
        <w:rPr>
          <w:rStyle w:val="ChBlueBold"/>
        </w:rPr>
        <w:t>’</w:t>
      </w:r>
      <w:r w:rsidR="000931D0" w:rsidRPr="00856563">
        <w:rPr>
          <w:rStyle w:val="ChBlueBold"/>
        </w:rPr>
        <w:t>s husband</w:t>
      </w:r>
      <w:r>
        <w:rPr>
          <w:rStyle w:val="ChBlueBold"/>
        </w:rPr>
        <w:t>’</w:t>
      </w:r>
      <w:r w:rsidR="000931D0" w:rsidRPr="00856563">
        <w:rPr>
          <w:rStyle w:val="ChBlueBold"/>
        </w:rPr>
        <w:t>s car</w:t>
      </w:r>
      <w:r>
        <w:t>’</w:t>
      </w:r>
      <w:r w:rsidR="000931D0" w:rsidRPr="00856563">
        <w:t xml:space="preserve"> </w:t>
      </w:r>
      <w:r w:rsidR="000931D0" w:rsidRPr="00856563">
        <w:rPr>
          <w:rStyle w:val="ExampleSource"/>
        </w:rPr>
        <w:t>[081006-015-Cv.0001]</w:t>
      </w:r>
    </w:p>
    <w:tbl>
      <w:tblPr>
        <w:tblW w:w="6543" w:type="dxa"/>
        <w:tblCellMar>
          <w:left w:w="40" w:type="dxa"/>
          <w:right w:w="40" w:type="dxa"/>
        </w:tblCellMar>
        <w:tblLook w:val="01E0" w:firstRow="1" w:lastRow="1" w:firstColumn="1" w:lastColumn="1" w:noHBand="0" w:noVBand="0"/>
      </w:tblPr>
      <w:tblGrid>
        <w:gridCol w:w="709"/>
        <w:gridCol w:w="485"/>
        <w:gridCol w:w="118"/>
        <w:gridCol w:w="445"/>
        <w:gridCol w:w="580"/>
        <w:gridCol w:w="144"/>
        <w:gridCol w:w="563"/>
        <w:gridCol w:w="580"/>
        <w:gridCol w:w="310"/>
        <w:gridCol w:w="485"/>
        <w:gridCol w:w="563"/>
        <w:gridCol w:w="847"/>
        <w:gridCol w:w="714"/>
      </w:tblGrid>
      <w:tr w:rsidR="00AC23C4" w:rsidRPr="006B541C" w14:paraId="044D9A53" w14:textId="77777777" w:rsidTr="00AC23C4">
        <w:tc>
          <w:tcPr>
            <w:tcW w:w="709" w:type="dxa"/>
            <w:shd w:val="clear" w:color="auto" w:fill="auto"/>
          </w:tcPr>
          <w:p w14:paraId="4B978D76" w14:textId="77777777" w:rsidR="00D22435" w:rsidRPr="00C65E28" w:rsidRDefault="00D22435" w:rsidP="001D04AF">
            <w:pPr>
              <w:pStyle w:val="O0Nwnext"/>
            </w:pPr>
            <w:bookmarkStart w:id="3987" w:name="_Ref336684353"/>
            <w:bookmarkStart w:id="3988" w:name="_Ref339635966"/>
            <w:r w:rsidRPr="00856563">
              <w:t>(</w:t>
            </w:r>
            <w:fldSimple w:instr=" SEQ ( \* ARABIC \s 1 ">
              <w:r w:rsidR="00154D81">
                <w:rPr>
                  <w:noProof/>
                </w:rPr>
                <w:t>34</w:t>
              </w:r>
            </w:fldSimple>
            <w:bookmarkEnd w:id="3987"/>
            <w:r w:rsidRPr="00856563">
              <w:t>)</w:t>
            </w:r>
            <w:bookmarkEnd w:id="3988"/>
          </w:p>
        </w:tc>
        <w:tc>
          <w:tcPr>
            <w:tcW w:w="485" w:type="dxa"/>
            <w:shd w:val="clear" w:color="auto" w:fill="auto"/>
          </w:tcPr>
          <w:p w14:paraId="101AB918" w14:textId="77777777" w:rsidR="00D22435" w:rsidRPr="00856563" w:rsidRDefault="00D22435" w:rsidP="001D04AF">
            <w:pPr>
              <w:pStyle w:val="Text"/>
            </w:pPr>
            <w:r>
              <w:t>de</w:t>
            </w:r>
            <w:r w:rsidRPr="00AC23C4">
              <w:rPr>
                <w:position w:val="1"/>
                <w:vertAlign w:val="subscript"/>
              </w:rPr>
              <w:t>i</w:t>
            </w:r>
          </w:p>
        </w:tc>
        <w:tc>
          <w:tcPr>
            <w:tcW w:w="563" w:type="dxa"/>
            <w:gridSpan w:val="2"/>
            <w:shd w:val="clear" w:color="auto" w:fill="auto"/>
          </w:tcPr>
          <w:p w14:paraId="6C3B7D4C" w14:textId="77777777" w:rsidR="00D22435" w:rsidRPr="00856563" w:rsidRDefault="00D22435" w:rsidP="001D04AF">
            <w:pPr>
              <w:pStyle w:val="Text"/>
            </w:pPr>
            <w:r>
              <w:t>pu</w:t>
            </w:r>
          </w:p>
        </w:tc>
        <w:tc>
          <w:tcPr>
            <w:tcW w:w="580" w:type="dxa"/>
            <w:shd w:val="clear" w:color="auto" w:fill="auto"/>
          </w:tcPr>
          <w:p w14:paraId="4142B390" w14:textId="77777777" w:rsidR="00D22435" w:rsidRPr="00856563" w:rsidRDefault="007F26B9" w:rsidP="001D04AF">
            <w:pPr>
              <w:pStyle w:val="Text"/>
            </w:pPr>
            <w:r>
              <w:t>ana</w:t>
            </w:r>
          </w:p>
        </w:tc>
        <w:tc>
          <w:tcPr>
            <w:tcW w:w="1597" w:type="dxa"/>
            <w:gridSpan w:val="4"/>
            <w:shd w:val="clear" w:color="auto" w:fill="auto"/>
          </w:tcPr>
          <w:p w14:paraId="36EF64F8" w14:textId="5C50B085" w:rsidR="00D22435" w:rsidRPr="00856563" w:rsidRDefault="00D22435" w:rsidP="001D04AF">
            <w:pPr>
              <w:pStyle w:val="Text"/>
            </w:pPr>
            <w:r>
              <w:t>kawin</w:t>
            </w:r>
            <w:r w:rsidR="0050678E">
              <w:t>g</w:t>
            </w:r>
          </w:p>
        </w:tc>
        <w:tc>
          <w:tcPr>
            <w:tcW w:w="485" w:type="dxa"/>
            <w:shd w:val="clear" w:color="auto" w:fill="auto"/>
          </w:tcPr>
          <w:p w14:paraId="190146C7" w14:textId="77777777" w:rsidR="00D22435" w:rsidRPr="00856563" w:rsidRDefault="00D22435" w:rsidP="001D04AF">
            <w:pPr>
              <w:pStyle w:val="Text"/>
              <w:rPr>
                <w:rStyle w:val="ChBlueBold"/>
              </w:rPr>
            </w:pPr>
            <w:r w:rsidRPr="00856563">
              <w:rPr>
                <w:rStyle w:val="ChBlueBold"/>
              </w:rPr>
              <w:t>de</w:t>
            </w:r>
            <w:r w:rsidRPr="00AC23C4">
              <w:rPr>
                <w:position w:val="1"/>
                <w:vertAlign w:val="subscript"/>
              </w:rPr>
              <w:t>i</w:t>
            </w:r>
          </w:p>
        </w:tc>
        <w:tc>
          <w:tcPr>
            <w:tcW w:w="563" w:type="dxa"/>
            <w:shd w:val="clear" w:color="auto" w:fill="auto"/>
          </w:tcPr>
          <w:p w14:paraId="6104FB1C" w14:textId="77777777" w:rsidR="00D22435" w:rsidRPr="00856563" w:rsidRDefault="00D22435" w:rsidP="001D04AF">
            <w:pPr>
              <w:pStyle w:val="Text"/>
              <w:rPr>
                <w:rStyle w:val="ChBlueBold"/>
              </w:rPr>
            </w:pPr>
            <w:r w:rsidRPr="00856563">
              <w:rPr>
                <w:rStyle w:val="ChBlueBold"/>
              </w:rPr>
              <w:t>pu</w:t>
            </w:r>
          </w:p>
        </w:tc>
        <w:tc>
          <w:tcPr>
            <w:tcW w:w="847" w:type="dxa"/>
            <w:shd w:val="clear" w:color="auto" w:fill="auto"/>
          </w:tcPr>
          <w:p w14:paraId="17225191" w14:textId="77777777" w:rsidR="00D22435" w:rsidRPr="00856563" w:rsidRDefault="00D22435" w:rsidP="001D04AF">
            <w:pPr>
              <w:pStyle w:val="Text"/>
              <w:rPr>
                <w:rStyle w:val="ChBlueBold"/>
              </w:rPr>
            </w:pPr>
            <w:r w:rsidRPr="00856563">
              <w:rPr>
                <w:rStyle w:val="ChBlueBold"/>
              </w:rPr>
              <w:t>laki</w:t>
            </w:r>
          </w:p>
        </w:tc>
        <w:tc>
          <w:tcPr>
            <w:tcW w:w="714" w:type="dxa"/>
            <w:shd w:val="clear" w:color="auto" w:fill="auto"/>
          </w:tcPr>
          <w:p w14:paraId="1A9FECD6" w14:textId="77777777" w:rsidR="00D22435" w:rsidRPr="00856563" w:rsidRDefault="00D22435" w:rsidP="001D04AF">
            <w:pPr>
              <w:pStyle w:val="Text"/>
              <w:rPr>
                <w:rStyle w:val="ChBlueBold"/>
              </w:rPr>
            </w:pPr>
            <w:r w:rsidRPr="00856563">
              <w:rPr>
                <w:rStyle w:val="ChBlueBold"/>
              </w:rPr>
              <w:t>punya</w:t>
            </w:r>
          </w:p>
        </w:tc>
      </w:tr>
      <w:tr w:rsidR="00AC23C4" w:rsidRPr="00856563" w14:paraId="340DF9FC" w14:textId="77777777" w:rsidTr="00AC23C4">
        <w:tc>
          <w:tcPr>
            <w:tcW w:w="709" w:type="dxa"/>
            <w:shd w:val="clear" w:color="auto" w:fill="auto"/>
          </w:tcPr>
          <w:p w14:paraId="302607B1" w14:textId="77777777" w:rsidR="00D22435" w:rsidRPr="00C65E28" w:rsidRDefault="00D22435" w:rsidP="001D04AF">
            <w:pPr>
              <w:pStyle w:val="GlossEng2ptafter"/>
            </w:pPr>
          </w:p>
        </w:tc>
        <w:tc>
          <w:tcPr>
            <w:tcW w:w="485" w:type="dxa"/>
            <w:shd w:val="clear" w:color="auto" w:fill="auto"/>
          </w:tcPr>
          <w:p w14:paraId="3E01EB37" w14:textId="77777777" w:rsidR="00D22435" w:rsidRPr="0099608C" w:rsidRDefault="00D22435" w:rsidP="001D04AF">
            <w:pPr>
              <w:pStyle w:val="GlossEng2ptafter"/>
              <w:rPr>
                <w:rStyle w:val="ChSmallCaps"/>
              </w:rPr>
            </w:pPr>
            <w:r w:rsidRPr="0099608C">
              <w:rPr>
                <w:rStyle w:val="ChSmallCaps"/>
              </w:rPr>
              <w:t>3sg</w:t>
            </w:r>
          </w:p>
        </w:tc>
        <w:tc>
          <w:tcPr>
            <w:tcW w:w="563" w:type="dxa"/>
            <w:gridSpan w:val="2"/>
            <w:shd w:val="clear" w:color="auto" w:fill="auto"/>
          </w:tcPr>
          <w:p w14:paraId="6AA9759E" w14:textId="77777777" w:rsidR="00D22435" w:rsidRPr="0099608C" w:rsidRDefault="00D22435" w:rsidP="001D04AF">
            <w:pPr>
              <w:pStyle w:val="GlossEng2ptafter"/>
              <w:rPr>
                <w:rStyle w:val="ChSmallCaps"/>
              </w:rPr>
            </w:pPr>
            <w:r w:rsidRPr="0099608C">
              <w:rPr>
                <w:rStyle w:val="ChSmallCaps"/>
              </w:rPr>
              <w:t>poss</w:t>
            </w:r>
          </w:p>
        </w:tc>
        <w:tc>
          <w:tcPr>
            <w:tcW w:w="580" w:type="dxa"/>
            <w:shd w:val="clear" w:color="auto" w:fill="auto"/>
          </w:tcPr>
          <w:p w14:paraId="02122A09" w14:textId="77777777" w:rsidR="00D22435" w:rsidRPr="00856563" w:rsidRDefault="00D22435" w:rsidP="001D04AF">
            <w:pPr>
              <w:pStyle w:val="GlossEng2ptafter"/>
            </w:pPr>
            <w:r>
              <w:t>child</w:t>
            </w:r>
          </w:p>
        </w:tc>
        <w:tc>
          <w:tcPr>
            <w:tcW w:w="1597" w:type="dxa"/>
            <w:gridSpan w:val="4"/>
            <w:shd w:val="clear" w:color="auto" w:fill="auto"/>
          </w:tcPr>
          <w:p w14:paraId="0DE34382" w14:textId="77777777" w:rsidR="00D22435" w:rsidRPr="00856563" w:rsidRDefault="00D22435" w:rsidP="001D04AF">
            <w:pPr>
              <w:pStyle w:val="GlossEng2ptafter"/>
            </w:pPr>
            <w:r>
              <w:t>marry.inofficially</w:t>
            </w:r>
          </w:p>
        </w:tc>
        <w:tc>
          <w:tcPr>
            <w:tcW w:w="485" w:type="dxa"/>
            <w:shd w:val="clear" w:color="auto" w:fill="auto"/>
          </w:tcPr>
          <w:p w14:paraId="62A19A75" w14:textId="77777777" w:rsidR="00D22435" w:rsidRPr="0099608C" w:rsidRDefault="00D22435" w:rsidP="001D04AF">
            <w:pPr>
              <w:pStyle w:val="GlossEng2ptafter"/>
              <w:rPr>
                <w:rStyle w:val="ChSmallCaps"/>
              </w:rPr>
            </w:pPr>
            <w:r w:rsidRPr="0099608C">
              <w:rPr>
                <w:rStyle w:val="ChSmallCaps"/>
              </w:rPr>
              <w:t>3sg</w:t>
            </w:r>
          </w:p>
        </w:tc>
        <w:tc>
          <w:tcPr>
            <w:tcW w:w="563" w:type="dxa"/>
            <w:shd w:val="clear" w:color="auto" w:fill="auto"/>
          </w:tcPr>
          <w:p w14:paraId="6CAF6F3D" w14:textId="77777777" w:rsidR="00D22435" w:rsidRPr="0099608C" w:rsidRDefault="00D22435" w:rsidP="001D04AF">
            <w:pPr>
              <w:pStyle w:val="GlossEng2ptafter"/>
              <w:rPr>
                <w:rStyle w:val="ChSmallCaps"/>
              </w:rPr>
            </w:pPr>
            <w:r w:rsidRPr="0099608C">
              <w:rPr>
                <w:rStyle w:val="ChSmallCaps"/>
              </w:rPr>
              <w:t>poss</w:t>
            </w:r>
          </w:p>
        </w:tc>
        <w:tc>
          <w:tcPr>
            <w:tcW w:w="847" w:type="dxa"/>
            <w:shd w:val="clear" w:color="auto" w:fill="auto"/>
          </w:tcPr>
          <w:p w14:paraId="214B7737" w14:textId="77777777" w:rsidR="00D22435" w:rsidRPr="00856563" w:rsidRDefault="00D22435" w:rsidP="001D04AF">
            <w:pPr>
              <w:pStyle w:val="GlossEng2ptafter"/>
            </w:pPr>
            <w:r w:rsidRPr="00856563">
              <w:t>husband</w:t>
            </w:r>
          </w:p>
        </w:tc>
        <w:tc>
          <w:tcPr>
            <w:tcW w:w="714" w:type="dxa"/>
            <w:shd w:val="clear" w:color="auto" w:fill="auto"/>
          </w:tcPr>
          <w:p w14:paraId="67293CCA" w14:textId="77777777" w:rsidR="00D22435" w:rsidRPr="0099608C" w:rsidRDefault="00D22435" w:rsidP="001D04AF">
            <w:pPr>
              <w:pStyle w:val="GlossEng2ptafter"/>
              <w:rPr>
                <w:rStyle w:val="ChSmallCaps"/>
              </w:rPr>
            </w:pPr>
            <w:r w:rsidRPr="0099608C">
              <w:rPr>
                <w:rStyle w:val="ChSmallCaps"/>
              </w:rPr>
              <w:t>poss</w:t>
            </w:r>
          </w:p>
        </w:tc>
      </w:tr>
      <w:tr w:rsidR="00AC23C4" w:rsidRPr="00856563" w14:paraId="56289921" w14:textId="77777777" w:rsidTr="00AC23C4">
        <w:trPr>
          <w:gridAfter w:val="5"/>
          <w:wAfter w:w="2919" w:type="dxa"/>
        </w:trPr>
        <w:tc>
          <w:tcPr>
            <w:tcW w:w="709" w:type="dxa"/>
            <w:shd w:val="clear" w:color="auto" w:fill="auto"/>
          </w:tcPr>
          <w:p w14:paraId="173C01E8" w14:textId="77777777" w:rsidR="00D22435" w:rsidRPr="00C57A2F" w:rsidRDefault="00D22435" w:rsidP="007F26B9">
            <w:pPr>
              <w:pStyle w:val="O0Nwnext"/>
            </w:pPr>
          </w:p>
        </w:tc>
        <w:tc>
          <w:tcPr>
            <w:tcW w:w="603" w:type="dxa"/>
            <w:gridSpan w:val="2"/>
            <w:shd w:val="clear" w:color="auto" w:fill="auto"/>
          </w:tcPr>
          <w:p w14:paraId="7421CE16" w14:textId="77777777" w:rsidR="00D22435" w:rsidRPr="00856563" w:rsidRDefault="00D22435" w:rsidP="002A5CF6">
            <w:pPr>
              <w:pStyle w:val="Text"/>
              <w:rPr>
                <w:rStyle w:val="ChBlueBold"/>
              </w:rPr>
            </w:pPr>
            <w:r w:rsidRPr="00856563">
              <w:rPr>
                <w:rStyle w:val="ChBlueBold"/>
              </w:rPr>
              <w:t>kaka</w:t>
            </w:r>
          </w:p>
        </w:tc>
        <w:tc>
          <w:tcPr>
            <w:tcW w:w="1169" w:type="dxa"/>
            <w:gridSpan w:val="3"/>
            <w:shd w:val="clear" w:color="auto" w:fill="auto"/>
          </w:tcPr>
          <w:p w14:paraId="4FEC13A8" w14:textId="77777777" w:rsidR="00D22435" w:rsidRPr="00856563" w:rsidRDefault="00D22435" w:rsidP="002A5CF6">
            <w:pPr>
              <w:pStyle w:val="Text"/>
              <w:rPr>
                <w:rStyle w:val="ChBlueBold"/>
              </w:rPr>
            </w:pPr>
            <w:r>
              <w:rPr>
                <w:rStyle w:val="ChBlueBold"/>
              </w:rPr>
              <w:t>p</w:t>
            </w:r>
            <w:r w:rsidRPr="00856563">
              <w:rPr>
                <w:rStyle w:val="ChBlueBold"/>
              </w:rPr>
              <w:t>rempuan</w:t>
            </w:r>
            <w:r w:rsidR="00B81F2A">
              <w:rPr>
                <w:rStyle w:val="ChBlueBold"/>
              </w:rPr>
              <w:t>g</w:t>
            </w:r>
          </w:p>
        </w:tc>
        <w:tc>
          <w:tcPr>
            <w:tcW w:w="563" w:type="dxa"/>
            <w:shd w:val="clear" w:color="auto" w:fill="auto"/>
          </w:tcPr>
          <w:p w14:paraId="2EBB0300" w14:textId="77777777" w:rsidR="00D22435" w:rsidRPr="00856563" w:rsidRDefault="00D22435" w:rsidP="001D04AF">
            <w:pPr>
              <w:pStyle w:val="Text"/>
              <w:rPr>
                <w:rStyle w:val="ChBlueBold"/>
              </w:rPr>
            </w:pPr>
            <w:r w:rsidRPr="00856563">
              <w:rPr>
                <w:rStyle w:val="ChBlueBold"/>
              </w:rPr>
              <w:t>pu</w:t>
            </w:r>
          </w:p>
        </w:tc>
        <w:tc>
          <w:tcPr>
            <w:tcW w:w="580" w:type="dxa"/>
            <w:shd w:val="clear" w:color="auto" w:fill="auto"/>
          </w:tcPr>
          <w:p w14:paraId="576EF136" w14:textId="77777777" w:rsidR="00D22435" w:rsidRPr="00856563" w:rsidRDefault="007F26B9" w:rsidP="001D04AF">
            <w:pPr>
              <w:pStyle w:val="Text"/>
              <w:rPr>
                <w:rStyle w:val="ChBlueBold"/>
              </w:rPr>
            </w:pPr>
            <w:r>
              <w:rPr>
                <w:rStyle w:val="ChBlueBold"/>
              </w:rPr>
              <w:t>ana</w:t>
            </w:r>
          </w:p>
        </w:tc>
      </w:tr>
      <w:tr w:rsidR="00AC23C4" w:rsidRPr="00856563" w14:paraId="1776F8F0" w14:textId="77777777" w:rsidTr="00AC23C4">
        <w:trPr>
          <w:gridAfter w:val="5"/>
          <w:wAfter w:w="2919" w:type="dxa"/>
        </w:trPr>
        <w:tc>
          <w:tcPr>
            <w:tcW w:w="709" w:type="dxa"/>
            <w:shd w:val="clear" w:color="auto" w:fill="auto"/>
          </w:tcPr>
          <w:p w14:paraId="6E877222" w14:textId="77777777" w:rsidR="00D22435" w:rsidRPr="00C57A2F" w:rsidRDefault="00D22435" w:rsidP="00D22435">
            <w:pPr>
              <w:pStyle w:val="GlossEng"/>
            </w:pPr>
          </w:p>
        </w:tc>
        <w:tc>
          <w:tcPr>
            <w:tcW w:w="603" w:type="dxa"/>
            <w:gridSpan w:val="2"/>
            <w:shd w:val="clear" w:color="auto" w:fill="auto"/>
          </w:tcPr>
          <w:p w14:paraId="5D3278D0" w14:textId="77777777" w:rsidR="00D22435" w:rsidRPr="00856563" w:rsidRDefault="00D22435" w:rsidP="00D22435">
            <w:pPr>
              <w:pStyle w:val="GlossEng"/>
            </w:pPr>
            <w:r>
              <w:t>oSb</w:t>
            </w:r>
          </w:p>
        </w:tc>
        <w:tc>
          <w:tcPr>
            <w:tcW w:w="1169" w:type="dxa"/>
            <w:gridSpan w:val="3"/>
            <w:shd w:val="clear" w:color="auto" w:fill="auto"/>
          </w:tcPr>
          <w:p w14:paraId="7451A424" w14:textId="77777777" w:rsidR="00D22435" w:rsidRPr="00856563" w:rsidRDefault="00D22435" w:rsidP="00D22435">
            <w:pPr>
              <w:pStyle w:val="GlossEng"/>
            </w:pPr>
            <w:r w:rsidRPr="00856563">
              <w:t>woman</w:t>
            </w:r>
          </w:p>
        </w:tc>
        <w:tc>
          <w:tcPr>
            <w:tcW w:w="563" w:type="dxa"/>
            <w:shd w:val="clear" w:color="auto" w:fill="auto"/>
          </w:tcPr>
          <w:p w14:paraId="7B12FE72" w14:textId="77777777" w:rsidR="00D22435" w:rsidRPr="0099608C" w:rsidRDefault="00D22435" w:rsidP="00D22435">
            <w:pPr>
              <w:pStyle w:val="GlossEng"/>
              <w:rPr>
                <w:rStyle w:val="ChSmallCaps"/>
              </w:rPr>
            </w:pPr>
            <w:r w:rsidRPr="0099608C">
              <w:rPr>
                <w:rStyle w:val="ChSmallCaps"/>
              </w:rPr>
              <w:t>poss</w:t>
            </w:r>
          </w:p>
        </w:tc>
        <w:tc>
          <w:tcPr>
            <w:tcW w:w="580" w:type="dxa"/>
            <w:shd w:val="clear" w:color="auto" w:fill="auto"/>
          </w:tcPr>
          <w:p w14:paraId="22B867E8" w14:textId="77777777" w:rsidR="00D22435" w:rsidRPr="00856563" w:rsidRDefault="00D22435" w:rsidP="00D22435">
            <w:pPr>
              <w:pStyle w:val="GlossEng"/>
            </w:pPr>
            <w:r w:rsidRPr="00856563">
              <w:t>child</w:t>
            </w:r>
          </w:p>
        </w:tc>
      </w:tr>
    </w:tbl>
    <w:p w14:paraId="4A38D7DE" w14:textId="15A16315" w:rsidR="000931D0" w:rsidRPr="002B1870" w:rsidRDefault="00B7093A" w:rsidP="000931D0">
      <w:pPr>
        <w:pStyle w:val="FreeTranslEng"/>
      </w:pPr>
      <w:r>
        <w:t>‘</w:t>
      </w:r>
      <w:r w:rsidR="000931D0" w:rsidRPr="00856563">
        <w:t>her</w:t>
      </w:r>
      <w:r w:rsidR="000931D0" w:rsidRPr="009B6958">
        <w:rPr>
          <w:position w:val="1"/>
          <w:vertAlign w:val="subscript"/>
        </w:rPr>
        <w:t>i</w:t>
      </w:r>
      <w:r w:rsidR="000931D0" w:rsidRPr="00856563">
        <w:t xml:space="preserve"> child </w:t>
      </w:r>
      <w:r w:rsidR="000931D0">
        <w:t>(</w:t>
      </w:r>
      <w:r w:rsidR="000931D0" w:rsidRPr="00856563">
        <w:t>wants to</w:t>
      </w:r>
      <w:r w:rsidR="000931D0">
        <w:t>)</w:t>
      </w:r>
      <w:r w:rsidR="000931D0" w:rsidRPr="00856563">
        <w:t xml:space="preserve"> marry </w:t>
      </w:r>
      <w:r w:rsidR="000931D0" w:rsidRPr="00856563">
        <w:rPr>
          <w:rStyle w:val="ChBlueBold"/>
        </w:rPr>
        <w:t>the son of her</w:t>
      </w:r>
      <w:r w:rsidR="000931D0">
        <w:rPr>
          <w:position w:val="1"/>
          <w:vertAlign w:val="subscript"/>
        </w:rPr>
        <w:t>i</w:t>
      </w:r>
      <w:r w:rsidR="000931D0" w:rsidRPr="00856563">
        <w:rPr>
          <w:rStyle w:val="ChBlueBold"/>
        </w:rPr>
        <w:t xml:space="preserve"> husband</w:t>
      </w:r>
      <w:r>
        <w:rPr>
          <w:rStyle w:val="ChBlueBold"/>
        </w:rPr>
        <w:t>’</w:t>
      </w:r>
      <w:r w:rsidR="000931D0" w:rsidRPr="00856563">
        <w:rPr>
          <w:rStyle w:val="ChBlueBold"/>
        </w:rPr>
        <w:t>s older sister</w:t>
      </w:r>
      <w:r>
        <w:t>’</w:t>
      </w:r>
      <w:r w:rsidR="000931D0" w:rsidRPr="00856563">
        <w:t xml:space="preserve"> </w:t>
      </w:r>
      <w:r w:rsidR="000931D0" w:rsidRPr="00856563">
        <w:rPr>
          <w:rStyle w:val="ExampleSource"/>
        </w:rPr>
        <w:t>[</w:t>
      </w:r>
      <w:r w:rsidR="000931D0">
        <w:rPr>
          <w:rStyle w:val="ExampleSource"/>
        </w:rPr>
        <w:t xml:space="preserve">Elicited </w:t>
      </w:r>
      <w:r w:rsidR="000931D0" w:rsidRPr="00FE6402">
        <w:rPr>
          <w:rStyle w:val="ExampleSource"/>
        </w:rPr>
        <w:t>BR111020.026</w:t>
      </w:r>
      <w:r w:rsidR="000931D0" w:rsidRPr="00856563">
        <w:rPr>
          <w:rStyle w:val="ExampleSource"/>
        </w:rPr>
        <w:t>]</w:t>
      </w:r>
      <w:r w:rsidR="000931D0" w:rsidRPr="000462AD">
        <w:rPr>
          <w:rStyle w:val="FootnoteReference"/>
          <w:szCs w:val="20"/>
        </w:rPr>
        <w:footnoteReference w:id="215"/>
      </w:r>
    </w:p>
    <w:p w14:paraId="01BE40D6" w14:textId="71EC1E24" w:rsidR="000931D0" w:rsidRDefault="000931D0" w:rsidP="00AF7CAD">
      <w:pPr>
        <w:pStyle w:val="Body0015after"/>
      </w:pPr>
      <w:r>
        <w:t>As discussed in §</w:t>
      </w:r>
      <w:r>
        <w:fldChar w:fldCharType="begin"/>
      </w:r>
      <w:r>
        <w:instrText xml:space="preserve"> REF _Ref340578108 \w \h </w:instrText>
      </w:r>
      <w:r>
        <w:fldChar w:fldCharType="separate"/>
      </w:r>
      <w:r w:rsidR="00154D81">
        <w:rPr>
          <w:cs/>
        </w:rPr>
        <w:t>‎</w:t>
      </w:r>
      <w:r w:rsidR="00154D81">
        <w:t>9.1.1</w:t>
      </w:r>
      <w:r>
        <w:fldChar w:fldCharType="end"/>
      </w:r>
      <w:r>
        <w:t xml:space="preserve">, the long ligature form </w:t>
      </w:r>
      <w:r w:rsidRPr="002D7E57">
        <w:rPr>
          <w:rStyle w:val="ChItalBold"/>
        </w:rPr>
        <w:t>punya</w:t>
      </w:r>
      <w:r>
        <w:t xml:space="preserve"> </w:t>
      </w:r>
      <w:r w:rsidR="00B7093A">
        <w:t>‘</w:t>
      </w:r>
      <w:r w:rsidRPr="0099608C">
        <w:rPr>
          <w:rStyle w:val="ChSmallCaps"/>
        </w:rPr>
        <w:t>poss</w:t>
      </w:r>
      <w:r w:rsidR="00B7093A">
        <w:t>’</w:t>
      </w:r>
      <w:r>
        <w:t xml:space="preserve"> and </w:t>
      </w:r>
      <w:r w:rsidR="00E11A20">
        <w:t xml:space="preserve">short </w:t>
      </w:r>
      <w:r w:rsidRPr="00856563">
        <w:rPr>
          <w:rStyle w:val="ChItalBold"/>
        </w:rPr>
        <w:t>pu</w:t>
      </w:r>
      <w:r w:rsidRPr="00856563">
        <w:t xml:space="preserve"> </w:t>
      </w:r>
      <w:r w:rsidR="00B7093A">
        <w:t>‘</w:t>
      </w:r>
      <w:r w:rsidRPr="0099608C">
        <w:rPr>
          <w:rStyle w:val="ChSmallCaps"/>
        </w:rPr>
        <w:t>poss</w:t>
      </w:r>
      <w:r w:rsidR="00B7093A">
        <w:t>’</w:t>
      </w:r>
      <w:r>
        <w:t xml:space="preserve"> are freely used in adnominal possessive constructions without any syntactic or semantic restrictions. This also applies to recursive possessive constructions, as illustrated in </w:t>
      </w:r>
      <w:r>
        <w:fldChar w:fldCharType="begin"/>
      </w:r>
      <w:r>
        <w:instrText xml:space="preserve"> REF _Ref339635964 \h </w:instrText>
      </w:r>
      <w:r>
        <w:fldChar w:fldCharType="separate"/>
      </w:r>
      <w:r w:rsidR="00154D81" w:rsidRPr="00856563">
        <w:t>(</w:t>
      </w:r>
      <w:r w:rsidR="00154D81">
        <w:rPr>
          <w:noProof/>
        </w:rPr>
        <w:t>32</w:t>
      </w:r>
      <w:r w:rsidR="00154D81" w:rsidRPr="00856563">
        <w:t>)</w:t>
      </w:r>
      <w:r>
        <w:fldChar w:fldCharType="end"/>
      </w:r>
      <w:r>
        <w:t xml:space="preserve"> to </w:t>
      </w:r>
      <w:r>
        <w:fldChar w:fldCharType="begin"/>
      </w:r>
      <w:r>
        <w:instrText xml:space="preserve"> REF _Ref339635966 \h </w:instrText>
      </w:r>
      <w:r>
        <w:fldChar w:fldCharType="separate"/>
      </w:r>
      <w:r w:rsidR="00154D81" w:rsidRPr="00856563">
        <w:t>(</w:t>
      </w:r>
      <w:r w:rsidR="00154D81">
        <w:rPr>
          <w:noProof/>
        </w:rPr>
        <w:t>34</w:t>
      </w:r>
      <w:r w:rsidR="00154D81" w:rsidRPr="00856563">
        <w:t>)</w:t>
      </w:r>
      <w:r>
        <w:fldChar w:fldCharType="end"/>
      </w:r>
      <w:r>
        <w:t xml:space="preserve">. In terms of attested frequencies in such constructions, however, short </w:t>
      </w:r>
      <w:r w:rsidRPr="00856563">
        <w:rPr>
          <w:rStyle w:val="ChItalBold"/>
        </w:rPr>
        <w:t>pu</w:t>
      </w:r>
      <w:r w:rsidRPr="00856563">
        <w:t xml:space="preserve"> </w:t>
      </w:r>
      <w:r w:rsidR="00B7093A">
        <w:t>‘</w:t>
      </w:r>
      <w:r w:rsidRPr="0099608C">
        <w:rPr>
          <w:rStyle w:val="ChSmallCaps"/>
        </w:rPr>
        <w:t>poss</w:t>
      </w:r>
      <w:r w:rsidR="00B7093A">
        <w:t>’</w:t>
      </w:r>
      <w:r>
        <w:t xml:space="preserve"> is employed more </w:t>
      </w:r>
      <w:r w:rsidR="00E11A20">
        <w:t>often</w:t>
      </w:r>
      <w:r>
        <w:t xml:space="preserve"> than long </w:t>
      </w:r>
      <w:r w:rsidRPr="00856563">
        <w:rPr>
          <w:rStyle w:val="ChItalBold"/>
        </w:rPr>
        <w:t>punya</w:t>
      </w:r>
      <w:r w:rsidRPr="00856563">
        <w:t xml:space="preserve"> </w:t>
      </w:r>
      <w:r w:rsidR="00B7093A">
        <w:t>‘</w:t>
      </w:r>
      <w:r w:rsidRPr="0099608C">
        <w:rPr>
          <w:rStyle w:val="ChSmallCaps"/>
        </w:rPr>
        <w:t>poss</w:t>
      </w:r>
      <w:r w:rsidR="00B7093A">
        <w:t>’</w:t>
      </w:r>
      <w:r>
        <w:t>.</w:t>
      </w:r>
    </w:p>
    <w:p w14:paraId="7AC9F568" w14:textId="77777777" w:rsidR="000931D0" w:rsidRPr="00856563" w:rsidRDefault="000931D0" w:rsidP="000931D0">
      <w:pPr>
        <w:pStyle w:val="Heading2"/>
      </w:pPr>
      <w:bookmarkStart w:id="3989" w:name="_Ref288567195"/>
      <w:bookmarkStart w:id="3990" w:name="_Toc340509809"/>
      <w:bookmarkStart w:id="3991" w:name="_Toc342590127"/>
      <w:bookmarkStart w:id="3992" w:name="_Toc353454814"/>
      <w:bookmarkStart w:id="3993" w:name="_Ref374440224"/>
      <w:bookmarkStart w:id="3994" w:name="_Toc440455680"/>
      <w:r w:rsidRPr="00856563">
        <w:t xml:space="preserve">Non-canonical </w:t>
      </w:r>
      <w:r>
        <w:t xml:space="preserve">adnominal </w:t>
      </w:r>
      <w:r w:rsidRPr="00856563">
        <w:t xml:space="preserve">possessive </w:t>
      </w:r>
      <w:bookmarkEnd w:id="3989"/>
      <w:bookmarkEnd w:id="3990"/>
      <w:r>
        <w:t>constructions</w:t>
      </w:r>
      <w:bookmarkEnd w:id="3991"/>
      <w:bookmarkEnd w:id="3992"/>
      <w:bookmarkEnd w:id="3993"/>
      <w:bookmarkEnd w:id="3994"/>
    </w:p>
    <w:p w14:paraId="30D8824F" w14:textId="5DEF3374" w:rsidR="000931D0" w:rsidRDefault="000931D0" w:rsidP="00FE353B">
      <w:pPr>
        <w:pStyle w:val="Body0000after"/>
      </w:pPr>
      <w:r w:rsidRPr="00856563">
        <w:t xml:space="preserve">In addition to </w:t>
      </w:r>
      <w:r>
        <w:t xml:space="preserve">encoding adnominal possession, </w:t>
      </w:r>
      <w:r w:rsidRPr="00856563">
        <w:rPr>
          <w:rStyle w:val="ChItalBold"/>
        </w:rPr>
        <w:t>punya</w:t>
      </w:r>
      <w:r w:rsidRPr="00856563">
        <w:t xml:space="preserve"> </w:t>
      </w:r>
      <w:r w:rsidR="00B7093A">
        <w:t>‘</w:t>
      </w:r>
      <w:r w:rsidRPr="0099608C">
        <w:rPr>
          <w:rStyle w:val="ChSmallCaps"/>
        </w:rPr>
        <w:t>poss</w:t>
      </w:r>
      <w:r w:rsidR="00B7093A">
        <w:t>’</w:t>
      </w:r>
      <w:r>
        <w:t xml:space="preserve"> (including </w:t>
      </w:r>
      <w:r w:rsidRPr="00856563">
        <w:t xml:space="preserve">its </w:t>
      </w:r>
      <w:r>
        <w:t xml:space="preserve">reduced forms) </w:t>
      </w:r>
      <w:r w:rsidRPr="00856563">
        <w:t>also serve</w:t>
      </w:r>
      <w:r>
        <w:t>s</w:t>
      </w:r>
      <w:r w:rsidRPr="00856563">
        <w:t xml:space="preserve"> other functions in possessive constructions, namely </w:t>
      </w:r>
      <w:r w:rsidR="009D6401">
        <w:t xml:space="preserve">as </w:t>
      </w:r>
      <w:r w:rsidRPr="00856563">
        <w:t xml:space="preserve">(1) an emphatic marker </w:t>
      </w:r>
      <w:r>
        <w:t>that signals locational relations or association (§</w:t>
      </w:r>
      <w:r>
        <w:fldChar w:fldCharType="begin"/>
      </w:r>
      <w:r>
        <w:instrText xml:space="preserve"> REF _Ref352849773 \w \h </w:instrText>
      </w:r>
      <w:r>
        <w:fldChar w:fldCharType="separate"/>
      </w:r>
      <w:r w:rsidR="00154D81">
        <w:rPr>
          <w:cs/>
        </w:rPr>
        <w:t>‎</w:t>
      </w:r>
      <w:r w:rsidR="00154D81">
        <w:t>9.3.1</w:t>
      </w:r>
      <w:r>
        <w:fldChar w:fldCharType="end"/>
      </w:r>
      <w:r>
        <w:t>)</w:t>
      </w:r>
      <w:r w:rsidRPr="00856563">
        <w:t xml:space="preserve">, (2) a marker of beneficiary </w:t>
      </w:r>
      <w:r>
        <w:t>relations (§</w:t>
      </w:r>
      <w:r>
        <w:fldChar w:fldCharType="begin"/>
      </w:r>
      <w:r>
        <w:instrText xml:space="preserve"> REF _Ref336853953 \w \h </w:instrText>
      </w:r>
      <w:r>
        <w:fldChar w:fldCharType="separate"/>
      </w:r>
      <w:r w:rsidR="00154D81">
        <w:rPr>
          <w:cs/>
        </w:rPr>
        <w:t>‎</w:t>
      </w:r>
      <w:r w:rsidR="00154D81">
        <w:t>9.3.2</w:t>
      </w:r>
      <w:r>
        <w:fldChar w:fldCharType="end"/>
      </w:r>
      <w:r>
        <w:t>)</w:t>
      </w:r>
      <w:r w:rsidRPr="00856563">
        <w:t xml:space="preserve">, </w:t>
      </w:r>
      <w:r>
        <w:t xml:space="preserve">or </w:t>
      </w:r>
      <w:r w:rsidRPr="00856563">
        <w:t>(3) an attitudinal intensifier or stance</w:t>
      </w:r>
      <w:r>
        <w:t xml:space="preserve"> (§</w:t>
      </w:r>
      <w:r>
        <w:fldChar w:fldCharType="begin"/>
      </w:r>
      <w:r>
        <w:instrText xml:space="preserve"> REF _Ref336853956 \w \h </w:instrText>
      </w:r>
      <w:r>
        <w:fldChar w:fldCharType="separate"/>
      </w:r>
      <w:r w:rsidR="00154D81">
        <w:rPr>
          <w:cs/>
        </w:rPr>
        <w:t>‎</w:t>
      </w:r>
      <w:r w:rsidR="00154D81">
        <w:t>9.3.3</w:t>
      </w:r>
      <w:r>
        <w:fldChar w:fldCharType="end"/>
      </w:r>
      <w:r>
        <w:t>)</w:t>
      </w:r>
      <w:r w:rsidRPr="00856563">
        <w:t>.</w:t>
      </w:r>
      <w:r>
        <w:t xml:space="preserve"> And (4), the possessive ligature is used in </w:t>
      </w:r>
      <w:r w:rsidRPr="00856563">
        <w:t>reflexive construction</w:t>
      </w:r>
      <w:r>
        <w:t xml:space="preserve"> (§</w:t>
      </w:r>
      <w:r>
        <w:fldChar w:fldCharType="begin"/>
      </w:r>
      <w:r>
        <w:instrText xml:space="preserve"> REF _Ref336853954 \w \h </w:instrText>
      </w:r>
      <w:r>
        <w:fldChar w:fldCharType="separate"/>
      </w:r>
      <w:r w:rsidR="00154D81">
        <w:rPr>
          <w:cs/>
        </w:rPr>
        <w:t>‎</w:t>
      </w:r>
      <w:r w:rsidR="00154D81">
        <w:t>9.3.4</w:t>
      </w:r>
      <w:r>
        <w:fldChar w:fldCharType="end"/>
      </w:r>
      <w:r>
        <w:t>).</w:t>
      </w:r>
    </w:p>
    <w:p w14:paraId="7D0BCDEA" w14:textId="77777777" w:rsidR="000931D0" w:rsidRDefault="000931D0" w:rsidP="00FE353B">
      <w:pPr>
        <w:pStyle w:val="Body0515after"/>
      </w:pPr>
      <w:r>
        <w:t xml:space="preserve">Syntactically, not only nouns, </w:t>
      </w:r>
      <w:r w:rsidR="001D4099">
        <w:t>personal pronoun</w:t>
      </w:r>
      <w:r>
        <w:t xml:space="preserve">s, </w:t>
      </w:r>
      <w:r w:rsidR="00DC3CDF">
        <w:t>demonstratives</w:t>
      </w:r>
      <w:r w:rsidR="005F0269">
        <w:t xml:space="preserve">, or </w:t>
      </w:r>
      <w:r>
        <w:t>noun phrases can take the possessor or possessum slots. In addition, these slots can be filled by verbs. Further, the possessum slot can be taken by mid-range quantifiers, temporal adverbs, or prepositional phrases. Finally, the possessum can be omitted.</w:t>
      </w:r>
    </w:p>
    <w:p w14:paraId="48E77335" w14:textId="77777777" w:rsidR="000931D0" w:rsidRDefault="000931D0" w:rsidP="000931D0">
      <w:pPr>
        <w:pStyle w:val="Heading3"/>
      </w:pPr>
      <w:bookmarkStart w:id="3995" w:name="_Ref352849773"/>
      <w:bookmarkStart w:id="3996" w:name="_Toc440455681"/>
      <w:r>
        <w:t>Locational relations and association</w:t>
      </w:r>
      <w:bookmarkEnd w:id="3995"/>
      <w:bookmarkEnd w:id="3996"/>
    </w:p>
    <w:p w14:paraId="723B92FD" w14:textId="1C6801F3" w:rsidR="000931D0" w:rsidRDefault="002C0023" w:rsidP="002C0023">
      <w:pPr>
        <w:pStyle w:val="Body0000after"/>
      </w:pPr>
      <w:r>
        <w:t xml:space="preserve">Cross-linguistically, </w:t>
      </w:r>
      <w:r w:rsidRPr="00856563">
        <w:t>one non-canonical function of</w:t>
      </w:r>
      <w:r>
        <w:t xml:space="preserve"> possessive constructions, </w:t>
      </w:r>
      <w:r w:rsidR="000931D0">
        <w:t xml:space="preserve">is to signal that the possessum is </w:t>
      </w:r>
      <w:r w:rsidR="00B7093A">
        <w:t>“</w:t>
      </w:r>
      <w:r w:rsidR="000931D0">
        <w:t>perceived to be closely related</w:t>
      </w:r>
      <w:r w:rsidR="00B7093A">
        <w:t>”</w:t>
      </w:r>
      <w:r w:rsidR="000931D0">
        <w:t xml:space="preserve"> to the possessor</w:t>
      </w:r>
      <w:r>
        <w:t xml:space="preserve"> </w:t>
      </w:r>
      <w:r w:rsidR="00BA6215">
        <w:rPr>
          <w:rStyle w:val="Citation"/>
        </w:rPr>
        <w:fldChar w:fldCharType="begin"/>
      </w:r>
      <w:r>
        <w:rPr>
          <w:rStyle w:val="Citation"/>
        </w:rPr>
        <w:instrText>ADDIN CITAVI.PLACEHOLDER d8de08b7-e818-4c4d-92e1-62be27e9aa70 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eG9uIDIwMTBhOiAyNzgpPC9UZXh0Pg0KICAgIDwvVGV4dFVuaXQ+DQogIDwvVGV4dFVuaXRzPg0KPC9QbGFjZWhvbGRlcj4=</w:instrText>
      </w:r>
      <w:r w:rsidR="00BA6215">
        <w:rPr>
          <w:rStyle w:val="Citation"/>
        </w:rPr>
        <w:fldChar w:fldCharType="separate"/>
      </w:r>
      <w:bookmarkStart w:id="3997" w:name="_CTVP001d8de08b7e8184c4d92e162be27e9aa70"/>
      <w:r w:rsidR="0092006B">
        <w:rPr>
          <w:rStyle w:val="Citation"/>
        </w:rPr>
        <w:t>(Dixon 2010a: 278)</w:t>
      </w:r>
      <w:bookmarkEnd w:id="3997"/>
      <w:r w:rsidR="00BA6215">
        <w:rPr>
          <w:rStyle w:val="Citation"/>
        </w:rPr>
        <w:fldChar w:fldCharType="end"/>
      </w:r>
      <w:r w:rsidR="000931D0">
        <w:t>. In Papuan Malay, this includes locational relations, both spatial and temporal, and relations that express an association</w:t>
      </w:r>
      <w:r w:rsidR="000931D0" w:rsidRPr="00856563">
        <w:t xml:space="preserve">, as </w:t>
      </w:r>
      <w:r w:rsidR="000931D0">
        <w:t xml:space="preserve">illustrated </w:t>
      </w:r>
      <w:r w:rsidR="000931D0" w:rsidRPr="00856563">
        <w:t xml:space="preserve">in </w:t>
      </w:r>
      <w:r w:rsidR="000931D0">
        <w:fldChar w:fldCharType="begin"/>
      </w:r>
      <w:r w:rsidR="000931D0">
        <w:instrText xml:space="preserve"> REF _Ref339635967 \h </w:instrText>
      </w:r>
      <w:r w:rsidR="000931D0">
        <w:fldChar w:fldCharType="separate"/>
      </w:r>
      <w:r w:rsidR="00154D81" w:rsidRPr="00856563">
        <w:t>(</w:t>
      </w:r>
      <w:r w:rsidR="00154D81">
        <w:rPr>
          <w:noProof/>
        </w:rPr>
        <w:t>35</w:t>
      </w:r>
      <w:r w:rsidR="00154D81" w:rsidRPr="00856563">
        <w:t>)</w:t>
      </w:r>
      <w:r w:rsidR="000931D0">
        <w:fldChar w:fldCharType="end"/>
      </w:r>
      <w:r w:rsidR="000931D0">
        <w:t xml:space="preserve"> to </w:t>
      </w:r>
      <w:r w:rsidR="000931D0">
        <w:fldChar w:fldCharType="begin"/>
      </w:r>
      <w:r w:rsidR="000931D0">
        <w:instrText xml:space="preserve"> REF _Ref339635976 \h </w:instrText>
      </w:r>
      <w:r w:rsidR="000931D0">
        <w:fldChar w:fldCharType="separate"/>
      </w:r>
      <w:r w:rsidR="00154D81" w:rsidRPr="00856563">
        <w:t>(</w:t>
      </w:r>
      <w:r w:rsidR="00154D81">
        <w:rPr>
          <w:noProof/>
        </w:rPr>
        <w:t>41</w:t>
      </w:r>
      <w:r w:rsidR="00154D81" w:rsidRPr="00856563">
        <w:t>)</w:t>
      </w:r>
      <w:r w:rsidR="000931D0">
        <w:fldChar w:fldCharType="end"/>
      </w:r>
      <w:r w:rsidR="000931D0" w:rsidRPr="00856563">
        <w:t xml:space="preserve">. </w:t>
      </w:r>
      <w:r w:rsidR="000931D0">
        <w:t xml:space="preserve">With this function of </w:t>
      </w:r>
      <w:r w:rsidR="000931D0" w:rsidRPr="00856563">
        <w:rPr>
          <w:rStyle w:val="ChItalBold"/>
        </w:rPr>
        <w:t>punya</w:t>
      </w:r>
      <w:r w:rsidR="000931D0" w:rsidRPr="00856563">
        <w:t xml:space="preserve"> </w:t>
      </w:r>
      <w:r w:rsidR="00B7093A">
        <w:t>‘</w:t>
      </w:r>
      <w:r w:rsidR="000931D0" w:rsidRPr="0099608C">
        <w:rPr>
          <w:rStyle w:val="ChSmallCaps"/>
        </w:rPr>
        <w:t>poss</w:t>
      </w:r>
      <w:r w:rsidR="00B7093A">
        <w:t>’</w:t>
      </w:r>
      <w:r w:rsidR="000931D0">
        <w:t>,</w:t>
      </w:r>
      <w:r w:rsidR="000931D0" w:rsidRPr="00856563">
        <w:t xml:space="preserve"> </w:t>
      </w:r>
      <w:r w:rsidR="000931D0">
        <w:t>the possessive construction receives</w:t>
      </w:r>
      <w:r w:rsidR="000931D0" w:rsidRPr="00856563">
        <w:t xml:space="preserve"> an emphatic reading</w:t>
      </w:r>
      <w:r w:rsidR="000931D0">
        <w:t xml:space="preserve">; </w:t>
      </w:r>
      <w:r w:rsidR="000931D0" w:rsidRPr="00856563">
        <w:t>in the following examples the English translation attempts to convey this emphatic reading with the ad</w:t>
      </w:r>
      <w:r w:rsidR="000931D0">
        <w:t>ditional italicized information</w:t>
      </w:r>
      <w:r w:rsidR="000931D0" w:rsidRPr="00856563">
        <w:t>.</w:t>
      </w:r>
    </w:p>
    <w:p w14:paraId="7282F2D6" w14:textId="3A1A7585" w:rsidR="000931D0" w:rsidRDefault="000931D0" w:rsidP="000931D0">
      <w:pPr>
        <w:pStyle w:val="Body0500after"/>
      </w:pPr>
      <w:r>
        <w:t xml:space="preserve">The possessive marker can signal locational relations, or, employing </w:t>
      </w:r>
      <w:r w:rsidR="00BA6215">
        <w:rPr>
          <w:rStyle w:val="Citation"/>
        </w:rPr>
        <w:fldChar w:fldCharType="begin"/>
      </w:r>
      <w:r w:rsidR="0092451D">
        <w:rPr>
          <w:rStyle w:val="Citation"/>
        </w:rPr>
        <w:instrText>ADDIN CITAVI.PLACEHOLDER 784c2ca3-bbd1-4344-8495-e5053a0b2b02 PFBsYWNlaG9sZGVyPg0KICA8QWRkSW5WZXJzaW9uPjUuMi4wLjg8L0FkZEluVmVyc2lvbj4NCiAgPElkPjc4NGMyY2EzLWJiZDEtNDM0NC04NDk1LWU1MDUzYTBiMmIwMjwvSWQ+DQogIDxFbnRyaWVzPg0KICAgIDxFbnRyeT4NCiAgICAgIDxJZD5jMmU2Yzg4OS04MjdjLTQ5OTQtYTk5NC1iMWM1MTQ1NzlhYTU8L0lkPg0KICAgICAgPE5vUGFyPnRydWU8L05vUGFyPg0KICAgICAgPFBlcnNvbk9ubHk+dHJ1ZTwvUGVyc29uT25seT4NCiAgICAgIDxSZWZlcmVuY2VJZD5hNDIzOGViNy05Y2M3LTQyNjgtODNlZC1jNWQxNmY2MmI1MTE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peG9uPC9UZXh0Pg0KICAgIDwvVGV4dFVuaXQ+DQogIDwvVGV4dFVuaXRzPg0KPC9QbGFjZWhvbGRlcj4=</w:instrText>
      </w:r>
      <w:r w:rsidR="00BA6215">
        <w:rPr>
          <w:rStyle w:val="Citation"/>
        </w:rPr>
        <w:fldChar w:fldCharType="separate"/>
      </w:r>
      <w:bookmarkStart w:id="3998" w:name="_CTVP001784c2ca3bbd143448495e5053a0b2b02"/>
      <w:r w:rsidR="0092006B">
        <w:rPr>
          <w:rStyle w:val="Citation"/>
        </w:rPr>
        <w:t>Dixon</w:t>
      </w:r>
      <w:bookmarkEnd w:id="3998"/>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b4e8fa48-e65d-4fe1-8d3a-2b7b8c824c69 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BhOiAyNjMpPC9UZXh0Pg0KICAgIDwvVGV4dFVuaXQ+DQogIDwvVGV4dFVuaXRzPg0KPC9QbGFjZWhvbGRlcj4=</w:instrText>
      </w:r>
      <w:r w:rsidR="00BA6215">
        <w:rPr>
          <w:rStyle w:val="Citation"/>
        </w:rPr>
        <w:fldChar w:fldCharType="separate"/>
      </w:r>
      <w:bookmarkStart w:id="3999" w:name="_CTVP001b4e8fa48e65d4fe18d3a2b7b8c824c69"/>
      <w:r w:rsidR="0092006B">
        <w:rPr>
          <w:rStyle w:val="Citation"/>
        </w:rPr>
        <w:t>(2010a: 263)</w:t>
      </w:r>
      <w:bookmarkEnd w:id="3999"/>
      <w:r w:rsidR="00BA6215">
        <w:rPr>
          <w:rStyle w:val="Citation"/>
        </w:rPr>
        <w:fldChar w:fldCharType="end"/>
      </w:r>
      <w:r w:rsidRPr="00816026">
        <w:t xml:space="preserve"> </w:t>
      </w:r>
      <w:r>
        <w:t xml:space="preserve">terminology, relations of </w:t>
      </w:r>
      <w:r w:rsidR="00B7093A">
        <w:t>“</w:t>
      </w:r>
      <w:r>
        <w:t>orientation or location</w:t>
      </w:r>
      <w:r w:rsidR="00B7093A">
        <w:t>”</w:t>
      </w:r>
      <w:r>
        <w:t xml:space="preserve">. The locational relations can be spatial, as in </w:t>
      </w:r>
      <w:r>
        <w:fldChar w:fldCharType="begin"/>
      </w:r>
      <w:r>
        <w:instrText xml:space="preserve"> REF _Ref339635967 \h </w:instrText>
      </w:r>
      <w:r>
        <w:fldChar w:fldCharType="separate"/>
      </w:r>
      <w:r w:rsidR="00154D81" w:rsidRPr="00856563">
        <w:t>(</w:t>
      </w:r>
      <w:r w:rsidR="00154D81">
        <w:rPr>
          <w:noProof/>
        </w:rPr>
        <w:t>35</w:t>
      </w:r>
      <w:r w:rsidR="00154D81" w:rsidRPr="00856563">
        <w:t>)</w:t>
      </w:r>
      <w:r>
        <w:fldChar w:fldCharType="end"/>
      </w:r>
      <w:r>
        <w:t xml:space="preserve"> and </w:t>
      </w:r>
      <w:r>
        <w:fldChar w:fldCharType="begin"/>
      </w:r>
      <w:r>
        <w:instrText xml:space="preserve"> REF _Ref339635971 \h </w:instrText>
      </w:r>
      <w:r>
        <w:fldChar w:fldCharType="separate"/>
      </w:r>
      <w:r w:rsidR="00154D81" w:rsidRPr="00856563">
        <w:t>(</w:t>
      </w:r>
      <w:r w:rsidR="00154D81">
        <w:rPr>
          <w:noProof/>
        </w:rPr>
        <w:t>36</w:t>
      </w:r>
      <w:r w:rsidR="00154D81" w:rsidRPr="00856563">
        <w:t>)</w:t>
      </w:r>
      <w:r>
        <w:fldChar w:fldCharType="end"/>
      </w:r>
      <w:r>
        <w:t xml:space="preserve">, or temporal, as in </w:t>
      </w:r>
      <w:r>
        <w:fldChar w:fldCharType="begin"/>
      </w:r>
      <w:r>
        <w:instrText xml:space="preserve"> REF _Ref340850327 \h </w:instrText>
      </w:r>
      <w:r>
        <w:fldChar w:fldCharType="separate"/>
      </w:r>
      <w:r w:rsidR="00154D81" w:rsidRPr="00856563">
        <w:t>(</w:t>
      </w:r>
      <w:r w:rsidR="00154D81">
        <w:rPr>
          <w:noProof/>
        </w:rPr>
        <w:t>37</w:t>
      </w:r>
      <w:r w:rsidR="00154D81" w:rsidRPr="00856563">
        <w:t>)</w:t>
      </w:r>
      <w:r>
        <w:fldChar w:fldCharType="end"/>
      </w:r>
      <w:r>
        <w:t xml:space="preserve"> to </w:t>
      </w:r>
      <w:r>
        <w:fldChar w:fldCharType="begin"/>
      </w:r>
      <w:r>
        <w:instrText xml:space="preserve"> REF _Ref340850329 \h </w:instrText>
      </w:r>
      <w:r>
        <w:fldChar w:fldCharType="separate"/>
      </w:r>
      <w:r w:rsidR="00154D81" w:rsidRPr="00856563">
        <w:t>(</w:t>
      </w:r>
      <w:r w:rsidR="00154D81">
        <w:rPr>
          <w:noProof/>
        </w:rPr>
        <w:t>39</w:t>
      </w:r>
      <w:r w:rsidR="00154D81" w:rsidRPr="00856563">
        <w:t>)</w:t>
      </w:r>
      <w:r>
        <w:fldChar w:fldCharType="end"/>
      </w:r>
      <w:r>
        <w:t>.</w:t>
      </w:r>
      <w:r>
        <w:rPr>
          <w:rStyle w:val="FootnoteReference"/>
        </w:rPr>
        <w:footnoteReference w:id="216"/>
      </w:r>
    </w:p>
    <w:p w14:paraId="24AAF08F" w14:textId="7D4E9C6C" w:rsidR="000931D0" w:rsidRDefault="000931D0" w:rsidP="00FE353B">
      <w:pPr>
        <w:pStyle w:val="Body0505after"/>
      </w:pPr>
      <w:r>
        <w:t xml:space="preserve">In </w:t>
      </w:r>
      <w:r>
        <w:fldChar w:fldCharType="begin"/>
      </w:r>
      <w:r>
        <w:instrText xml:space="preserve"> REF _Ref339635967 \h </w:instrText>
      </w:r>
      <w:r>
        <w:fldChar w:fldCharType="separate"/>
      </w:r>
      <w:r w:rsidR="00154D81" w:rsidRPr="00856563">
        <w:t>(</w:t>
      </w:r>
      <w:r w:rsidR="00154D81">
        <w:rPr>
          <w:noProof/>
        </w:rPr>
        <w:t>35</w:t>
      </w:r>
      <w:r w:rsidR="00154D81" w:rsidRPr="00856563">
        <w:t>)</w:t>
      </w:r>
      <w:r>
        <w:fldChar w:fldCharType="end"/>
      </w:r>
      <w:r>
        <w:t xml:space="preserve"> and </w:t>
      </w:r>
      <w:r>
        <w:fldChar w:fldCharType="begin"/>
      </w:r>
      <w:r>
        <w:instrText xml:space="preserve"> REF _Ref339635971 \h </w:instrText>
      </w:r>
      <w:r>
        <w:fldChar w:fldCharType="separate"/>
      </w:r>
      <w:r w:rsidR="00154D81" w:rsidRPr="00856563">
        <w:t>(</w:t>
      </w:r>
      <w:r w:rsidR="00154D81">
        <w:rPr>
          <w:noProof/>
        </w:rPr>
        <w:t>36</w:t>
      </w:r>
      <w:r w:rsidR="00154D81" w:rsidRPr="00856563">
        <w:t>)</w:t>
      </w:r>
      <w:r>
        <w:fldChar w:fldCharType="end"/>
      </w:r>
      <w:r>
        <w:t xml:space="preserve">, </w:t>
      </w:r>
      <w:r w:rsidRPr="00856563">
        <w:rPr>
          <w:rStyle w:val="ChItalBold"/>
        </w:rPr>
        <w:t>pu</w:t>
      </w:r>
      <w:r w:rsidRPr="00856563">
        <w:t xml:space="preserve"> </w:t>
      </w:r>
      <w:r w:rsidR="00B7093A">
        <w:t>‘</w:t>
      </w:r>
      <w:r w:rsidRPr="0099608C">
        <w:rPr>
          <w:rStyle w:val="ChSmallCaps"/>
        </w:rPr>
        <w:t>poss</w:t>
      </w:r>
      <w:r w:rsidR="00B7093A">
        <w:t>’</w:t>
      </w:r>
      <w:r>
        <w:t xml:space="preserve"> marks spatial relations between the possessor and the possessum, with the possessive construction receiving</w:t>
      </w:r>
      <w:r w:rsidRPr="00856563">
        <w:t xml:space="preserve"> an emphatic reading</w:t>
      </w:r>
      <w:r>
        <w:t xml:space="preserve">. In </w:t>
      </w:r>
      <w:r>
        <w:fldChar w:fldCharType="begin"/>
      </w:r>
      <w:r>
        <w:instrText xml:space="preserve"> REF _Ref339635967 \h </w:instrText>
      </w:r>
      <w:r>
        <w:fldChar w:fldCharType="separate"/>
      </w:r>
      <w:r w:rsidR="00154D81" w:rsidRPr="00856563">
        <w:t>(</w:t>
      </w:r>
      <w:r w:rsidR="00154D81">
        <w:rPr>
          <w:noProof/>
        </w:rPr>
        <w:t>35</w:t>
      </w:r>
      <w:r w:rsidR="00154D81" w:rsidRPr="00856563">
        <w:t>)</w:t>
      </w:r>
      <w:r>
        <w:fldChar w:fldCharType="end"/>
      </w:r>
      <w:r>
        <w:t xml:space="preserve">, a spatial referent, encoded with the proper noun </w:t>
      </w:r>
      <w:r w:rsidRPr="000B4D48">
        <w:rPr>
          <w:rStyle w:val="ChItalBold"/>
        </w:rPr>
        <w:t>Jayapura</w:t>
      </w:r>
      <w:r>
        <w:t xml:space="preserve">, takes the possessor slot. It denotes the location or source for the referent expressed by the possessum, </w:t>
      </w:r>
      <w:r w:rsidRPr="00040092">
        <w:rPr>
          <w:rStyle w:val="ChItalBold"/>
        </w:rPr>
        <w:t>dua blas orang</w:t>
      </w:r>
      <w:r>
        <w:t xml:space="preserve"> </w:t>
      </w:r>
      <w:r w:rsidR="00B7093A">
        <w:t>‘</w:t>
      </w:r>
      <w:r>
        <w:t>twelve people</w:t>
      </w:r>
      <w:r w:rsidR="00B7093A">
        <w:t>’</w:t>
      </w:r>
      <w:r>
        <w:t xml:space="preserve">. In </w:t>
      </w:r>
      <w:r>
        <w:fldChar w:fldCharType="begin"/>
      </w:r>
      <w:r>
        <w:instrText xml:space="preserve"> REF _Ref339635971 \h </w:instrText>
      </w:r>
      <w:r>
        <w:fldChar w:fldCharType="separate"/>
      </w:r>
      <w:r w:rsidR="00154D81" w:rsidRPr="00856563">
        <w:t>(</w:t>
      </w:r>
      <w:r w:rsidR="00154D81">
        <w:rPr>
          <w:noProof/>
        </w:rPr>
        <w:t>36</w:t>
      </w:r>
      <w:r w:rsidR="00154D81" w:rsidRPr="00856563">
        <w:t>)</w:t>
      </w:r>
      <w:r>
        <w:fldChar w:fldCharType="end"/>
      </w:r>
      <w:r>
        <w:t xml:space="preserve">, the spatial referent, encoded in the prepositional phrase </w:t>
      </w:r>
      <w:r w:rsidRPr="00162ABF">
        <w:rPr>
          <w:rStyle w:val="ChItalBold"/>
        </w:rPr>
        <w:t>di dalam itu</w:t>
      </w:r>
      <w:r>
        <w:t xml:space="preserve"> </w:t>
      </w:r>
      <w:r w:rsidR="00B7093A">
        <w:t>‘</w:t>
      </w:r>
      <w:r>
        <w:t>in that inside</w:t>
      </w:r>
      <w:r w:rsidR="00B7093A">
        <w:t>’</w:t>
      </w:r>
      <w:r>
        <w:t>, takes the possessum slot.</w:t>
      </w:r>
      <w:r>
        <w:rPr>
          <w:rStyle w:val="FootnoteReference"/>
        </w:rPr>
        <w:footnoteReference w:id="217"/>
      </w:r>
      <w:r>
        <w:t xml:space="preserve"> It designates the location for the referent expressed by the pronominal possessor </w:t>
      </w:r>
      <w:r w:rsidRPr="00162ABF">
        <w:rPr>
          <w:rStyle w:val="ChItalBold"/>
        </w:rPr>
        <w:t>de</w:t>
      </w:r>
      <w:r>
        <w:t xml:space="preserve"> </w:t>
      </w:r>
      <w:r w:rsidR="00B7093A">
        <w:t>‘</w:t>
      </w:r>
      <w:r w:rsidRPr="0099608C">
        <w:rPr>
          <w:rStyle w:val="ChSmallCaps"/>
        </w:rPr>
        <w:t>3sg</w:t>
      </w:r>
      <w:r w:rsidR="00B7093A">
        <w:t>’</w:t>
      </w:r>
      <w:r>
        <w:t>.</w:t>
      </w:r>
    </w:p>
    <w:p w14:paraId="4CDB5851" w14:textId="77777777" w:rsidR="000931D0" w:rsidRDefault="000931D0" w:rsidP="000931D0">
      <w:pPr>
        <w:pStyle w:val="ExampleTitle"/>
      </w:pPr>
      <w:r>
        <w:t>Spatial locational relations</w:t>
      </w:r>
    </w:p>
    <w:tbl>
      <w:tblPr>
        <w:tblW w:w="6108" w:type="dxa"/>
        <w:tblCellMar>
          <w:left w:w="40" w:type="dxa"/>
          <w:right w:w="40" w:type="dxa"/>
        </w:tblCellMar>
        <w:tblLook w:val="01E0" w:firstRow="1" w:lastRow="1" w:firstColumn="1" w:lastColumn="1" w:noHBand="0" w:noVBand="0"/>
      </w:tblPr>
      <w:tblGrid>
        <w:gridCol w:w="709"/>
        <w:gridCol w:w="992"/>
        <w:gridCol w:w="563"/>
        <w:gridCol w:w="503"/>
        <w:gridCol w:w="525"/>
        <w:gridCol w:w="714"/>
        <w:gridCol w:w="569"/>
        <w:gridCol w:w="1075"/>
        <w:gridCol w:w="458"/>
      </w:tblGrid>
      <w:tr w:rsidR="00AC23C4" w:rsidRPr="006B541C" w14:paraId="6B1103FA" w14:textId="77777777" w:rsidTr="00AC23C4">
        <w:tc>
          <w:tcPr>
            <w:tcW w:w="709" w:type="dxa"/>
            <w:shd w:val="clear" w:color="auto" w:fill="auto"/>
          </w:tcPr>
          <w:p w14:paraId="15D80860" w14:textId="77777777" w:rsidR="000931D0" w:rsidRPr="0004708F" w:rsidRDefault="000931D0" w:rsidP="001D04AF">
            <w:pPr>
              <w:pStyle w:val="O0Nwnext"/>
            </w:pPr>
            <w:bookmarkStart w:id="4002" w:name="_Ref288461701"/>
            <w:bookmarkStart w:id="4003" w:name="_Ref339635967"/>
            <w:r w:rsidRPr="00856563">
              <w:t>(</w:t>
            </w:r>
            <w:fldSimple w:instr=" SEQ ( \* ARABIC \s 1 ">
              <w:r w:rsidR="00154D81">
                <w:rPr>
                  <w:noProof/>
                </w:rPr>
                <w:t>35</w:t>
              </w:r>
            </w:fldSimple>
            <w:bookmarkEnd w:id="4002"/>
            <w:r w:rsidRPr="00856563">
              <w:t>)</w:t>
            </w:r>
            <w:bookmarkEnd w:id="4003"/>
          </w:p>
        </w:tc>
        <w:tc>
          <w:tcPr>
            <w:tcW w:w="992" w:type="dxa"/>
            <w:shd w:val="clear" w:color="auto" w:fill="auto"/>
          </w:tcPr>
          <w:p w14:paraId="1BC60266" w14:textId="77777777" w:rsidR="000931D0" w:rsidRPr="00856563" w:rsidRDefault="000931D0" w:rsidP="001D04AF">
            <w:pPr>
              <w:pStyle w:val="Text"/>
              <w:rPr>
                <w:rStyle w:val="ChBlueBold"/>
              </w:rPr>
            </w:pPr>
            <w:r w:rsidRPr="00856563">
              <w:rPr>
                <w:rStyle w:val="ChBlueBold"/>
              </w:rPr>
              <w:t>Ja</w:t>
            </w:r>
            <w:r>
              <w:rPr>
                <w:rStyle w:val="ChBlueBold"/>
              </w:rPr>
              <w:t>ya</w:t>
            </w:r>
            <w:r w:rsidRPr="00856563">
              <w:rPr>
                <w:rStyle w:val="ChBlueBold"/>
              </w:rPr>
              <w:t>pura</w:t>
            </w:r>
          </w:p>
        </w:tc>
        <w:tc>
          <w:tcPr>
            <w:tcW w:w="563" w:type="dxa"/>
            <w:shd w:val="clear" w:color="auto" w:fill="auto"/>
          </w:tcPr>
          <w:p w14:paraId="1656CD63" w14:textId="77777777" w:rsidR="000931D0" w:rsidRPr="00856563" w:rsidRDefault="000931D0" w:rsidP="001D04AF">
            <w:pPr>
              <w:pStyle w:val="Text"/>
              <w:rPr>
                <w:rStyle w:val="ChBlueBold"/>
              </w:rPr>
            </w:pPr>
            <w:r w:rsidRPr="00856563">
              <w:rPr>
                <w:rStyle w:val="ChBlueBold"/>
              </w:rPr>
              <w:t>pu</w:t>
            </w:r>
          </w:p>
        </w:tc>
        <w:tc>
          <w:tcPr>
            <w:tcW w:w="503" w:type="dxa"/>
            <w:shd w:val="clear" w:color="auto" w:fill="auto"/>
          </w:tcPr>
          <w:p w14:paraId="1B1209A3" w14:textId="77777777" w:rsidR="000931D0" w:rsidRPr="00856563" w:rsidRDefault="000931D0" w:rsidP="001D04AF">
            <w:pPr>
              <w:pStyle w:val="Text"/>
              <w:rPr>
                <w:rStyle w:val="ChBlueBold"/>
              </w:rPr>
            </w:pPr>
            <w:r w:rsidRPr="00856563">
              <w:rPr>
                <w:rStyle w:val="ChBlueBold"/>
              </w:rPr>
              <w:t>dua</w:t>
            </w:r>
          </w:p>
        </w:tc>
        <w:tc>
          <w:tcPr>
            <w:tcW w:w="525" w:type="dxa"/>
            <w:shd w:val="clear" w:color="auto" w:fill="auto"/>
          </w:tcPr>
          <w:p w14:paraId="1E086E4F" w14:textId="77777777" w:rsidR="000931D0" w:rsidRPr="00856563" w:rsidRDefault="000931D0" w:rsidP="001D04AF">
            <w:pPr>
              <w:pStyle w:val="Text"/>
              <w:rPr>
                <w:rStyle w:val="ChBlueBold"/>
              </w:rPr>
            </w:pPr>
            <w:r w:rsidRPr="00856563">
              <w:rPr>
                <w:rStyle w:val="ChBlueBold"/>
              </w:rPr>
              <w:t>blas</w:t>
            </w:r>
          </w:p>
        </w:tc>
        <w:tc>
          <w:tcPr>
            <w:tcW w:w="714" w:type="dxa"/>
            <w:shd w:val="clear" w:color="auto" w:fill="auto"/>
          </w:tcPr>
          <w:p w14:paraId="447C9A1A" w14:textId="77777777" w:rsidR="000931D0" w:rsidRPr="00856563" w:rsidRDefault="000931D0" w:rsidP="001D04AF">
            <w:pPr>
              <w:pStyle w:val="Text"/>
              <w:rPr>
                <w:rStyle w:val="ChBlueBold"/>
              </w:rPr>
            </w:pPr>
            <w:r w:rsidRPr="00856563">
              <w:rPr>
                <w:rStyle w:val="ChBlueBold"/>
              </w:rPr>
              <w:t>orang</w:t>
            </w:r>
          </w:p>
        </w:tc>
        <w:tc>
          <w:tcPr>
            <w:tcW w:w="569" w:type="dxa"/>
            <w:shd w:val="clear" w:color="auto" w:fill="auto"/>
          </w:tcPr>
          <w:p w14:paraId="7B30A345" w14:textId="77777777" w:rsidR="000931D0" w:rsidRPr="00856563" w:rsidRDefault="000931D0" w:rsidP="001D04AF">
            <w:pPr>
              <w:pStyle w:val="Text"/>
            </w:pPr>
            <w:r w:rsidRPr="00856563">
              <w:t>yang</w:t>
            </w:r>
          </w:p>
        </w:tc>
        <w:tc>
          <w:tcPr>
            <w:tcW w:w="1075" w:type="dxa"/>
            <w:shd w:val="clear" w:color="auto" w:fill="auto"/>
          </w:tcPr>
          <w:p w14:paraId="13F48761" w14:textId="77777777" w:rsidR="000931D0" w:rsidRPr="00856563" w:rsidRDefault="000931D0" w:rsidP="001D04AF">
            <w:pPr>
              <w:pStyle w:val="Text"/>
            </w:pPr>
            <w:r>
              <w:t>lulus</w:t>
            </w:r>
          </w:p>
        </w:tc>
        <w:tc>
          <w:tcPr>
            <w:tcW w:w="458" w:type="dxa"/>
            <w:shd w:val="clear" w:color="auto" w:fill="auto"/>
          </w:tcPr>
          <w:p w14:paraId="26FA4AB7" w14:textId="77777777" w:rsidR="000931D0" w:rsidRPr="00856563" w:rsidRDefault="000931D0" w:rsidP="001D04AF">
            <w:pPr>
              <w:pStyle w:val="Text"/>
            </w:pPr>
            <w:r w:rsidRPr="00856563">
              <w:t>ka</w:t>
            </w:r>
            <w:r w:rsidR="00E11A20">
              <w:t>?</w:t>
            </w:r>
          </w:p>
        </w:tc>
      </w:tr>
      <w:tr w:rsidR="00AC23C4" w:rsidRPr="00856563" w14:paraId="72B7F049" w14:textId="77777777" w:rsidTr="00AC23C4">
        <w:tc>
          <w:tcPr>
            <w:tcW w:w="709" w:type="dxa"/>
            <w:shd w:val="clear" w:color="auto" w:fill="auto"/>
          </w:tcPr>
          <w:p w14:paraId="06D28230" w14:textId="77777777" w:rsidR="000931D0" w:rsidRPr="0004708F" w:rsidRDefault="000931D0" w:rsidP="001D04AF">
            <w:pPr>
              <w:pStyle w:val="GlossEng"/>
            </w:pPr>
          </w:p>
        </w:tc>
        <w:tc>
          <w:tcPr>
            <w:tcW w:w="992" w:type="dxa"/>
            <w:shd w:val="clear" w:color="auto" w:fill="auto"/>
          </w:tcPr>
          <w:p w14:paraId="54D9225C" w14:textId="77777777" w:rsidR="000931D0" w:rsidRPr="00856563" w:rsidRDefault="000931D0" w:rsidP="001D04AF">
            <w:pPr>
              <w:pStyle w:val="GlossEng"/>
            </w:pPr>
            <w:r w:rsidRPr="00856563">
              <w:t>Jayapura</w:t>
            </w:r>
          </w:p>
        </w:tc>
        <w:tc>
          <w:tcPr>
            <w:tcW w:w="563" w:type="dxa"/>
            <w:shd w:val="clear" w:color="auto" w:fill="auto"/>
          </w:tcPr>
          <w:p w14:paraId="290802BB" w14:textId="77777777" w:rsidR="000931D0" w:rsidRPr="0099608C" w:rsidRDefault="000931D0" w:rsidP="001D04AF">
            <w:pPr>
              <w:pStyle w:val="GlossEng"/>
              <w:rPr>
                <w:rStyle w:val="ChSmallCaps"/>
              </w:rPr>
            </w:pPr>
            <w:r w:rsidRPr="0099608C">
              <w:rPr>
                <w:rStyle w:val="ChSmallCaps"/>
              </w:rPr>
              <w:t>poss</w:t>
            </w:r>
          </w:p>
        </w:tc>
        <w:tc>
          <w:tcPr>
            <w:tcW w:w="503" w:type="dxa"/>
            <w:shd w:val="clear" w:color="auto" w:fill="auto"/>
          </w:tcPr>
          <w:p w14:paraId="335D9B92" w14:textId="77777777" w:rsidR="000931D0" w:rsidRPr="00856563" w:rsidRDefault="000931D0" w:rsidP="001D04AF">
            <w:pPr>
              <w:pStyle w:val="GlossEng"/>
            </w:pPr>
            <w:r w:rsidRPr="00856563">
              <w:t>two</w:t>
            </w:r>
          </w:p>
        </w:tc>
        <w:tc>
          <w:tcPr>
            <w:tcW w:w="525" w:type="dxa"/>
            <w:shd w:val="clear" w:color="auto" w:fill="auto"/>
          </w:tcPr>
          <w:p w14:paraId="29260F80" w14:textId="77777777" w:rsidR="000931D0" w:rsidRPr="00856563" w:rsidRDefault="000931D0" w:rsidP="001D04AF">
            <w:pPr>
              <w:pStyle w:val="GlossEng"/>
            </w:pPr>
            <w:r w:rsidRPr="00856563">
              <w:t>tens</w:t>
            </w:r>
          </w:p>
        </w:tc>
        <w:tc>
          <w:tcPr>
            <w:tcW w:w="714" w:type="dxa"/>
            <w:shd w:val="clear" w:color="auto" w:fill="auto"/>
          </w:tcPr>
          <w:p w14:paraId="342D64B6" w14:textId="77777777" w:rsidR="000931D0" w:rsidRPr="00856563" w:rsidRDefault="000931D0" w:rsidP="001D04AF">
            <w:pPr>
              <w:pStyle w:val="GlossEng"/>
            </w:pPr>
            <w:r w:rsidRPr="00856563">
              <w:t>person</w:t>
            </w:r>
          </w:p>
        </w:tc>
        <w:tc>
          <w:tcPr>
            <w:tcW w:w="569" w:type="dxa"/>
            <w:shd w:val="clear" w:color="auto" w:fill="auto"/>
          </w:tcPr>
          <w:p w14:paraId="4C7D7155" w14:textId="77777777" w:rsidR="000931D0" w:rsidRPr="0099608C" w:rsidRDefault="000931D0" w:rsidP="001D04AF">
            <w:pPr>
              <w:pStyle w:val="GlossEng"/>
              <w:rPr>
                <w:rStyle w:val="ChSmallCaps"/>
              </w:rPr>
            </w:pPr>
            <w:r w:rsidRPr="0099608C">
              <w:rPr>
                <w:rStyle w:val="ChSmallCaps"/>
              </w:rPr>
              <w:t>rel</w:t>
            </w:r>
          </w:p>
        </w:tc>
        <w:tc>
          <w:tcPr>
            <w:tcW w:w="1075" w:type="dxa"/>
            <w:shd w:val="clear" w:color="auto" w:fill="auto"/>
          </w:tcPr>
          <w:p w14:paraId="0371B435" w14:textId="77777777" w:rsidR="000931D0" w:rsidRPr="00856563" w:rsidRDefault="000931D0" w:rsidP="001D04AF">
            <w:pPr>
              <w:pStyle w:val="GlossEng"/>
            </w:pPr>
            <w:r w:rsidRPr="00856563">
              <w:t>pass(</w:t>
            </w:r>
            <w:r w:rsidR="00EC44EB">
              <w:t>.</w:t>
            </w:r>
            <w:r w:rsidRPr="00856563">
              <w:t>a.test)</w:t>
            </w:r>
          </w:p>
        </w:tc>
        <w:tc>
          <w:tcPr>
            <w:tcW w:w="458" w:type="dxa"/>
            <w:shd w:val="clear" w:color="auto" w:fill="auto"/>
          </w:tcPr>
          <w:p w14:paraId="3C1AFF11" w14:textId="77777777" w:rsidR="000931D0" w:rsidRPr="0098629E" w:rsidRDefault="0098629E" w:rsidP="001D04AF">
            <w:pPr>
              <w:pStyle w:val="GlossEng"/>
            </w:pPr>
            <w:r w:rsidRPr="0098629E">
              <w:t>or</w:t>
            </w:r>
          </w:p>
        </w:tc>
      </w:tr>
    </w:tbl>
    <w:p w14:paraId="158A1ACE" w14:textId="71B40FA7" w:rsidR="000931D0" w:rsidRPr="002B1870" w:rsidRDefault="00B7093A" w:rsidP="000931D0">
      <w:pPr>
        <w:pStyle w:val="FreeTranslEng"/>
      </w:pPr>
      <w:r>
        <w:t>‘</w:t>
      </w:r>
      <w:r w:rsidR="000931D0" w:rsidRPr="00856563">
        <w:t>aren</w:t>
      </w:r>
      <w:r>
        <w:t>’</w:t>
      </w:r>
      <w:r w:rsidR="000931D0" w:rsidRPr="00856563">
        <w:t xml:space="preserve">t there </w:t>
      </w:r>
      <w:r w:rsidR="000931D0" w:rsidRPr="00856563">
        <w:rPr>
          <w:rStyle w:val="ChBlueBold"/>
        </w:rPr>
        <w:t>twelve people from Jayapura who graduated</w:t>
      </w:r>
      <w:r w:rsidR="000931D0" w:rsidRPr="00856563">
        <w:t xml:space="preserve"> (</w:t>
      </w:r>
      <w:r w:rsidR="000931D0" w:rsidRPr="00856563">
        <w:rPr>
          <w:rStyle w:val="ChItalic"/>
        </w:rPr>
        <w:t>as opposed to other cities with fewer graduates</w:t>
      </w:r>
      <w:r w:rsidR="000931D0" w:rsidRPr="00856563">
        <w:t>)?</w:t>
      </w:r>
      <w:r>
        <w:t>’</w:t>
      </w:r>
      <w:r w:rsidR="000931D0" w:rsidRPr="00856563">
        <w:t xml:space="preserve"> (Lit. </w:t>
      </w:r>
      <w:r>
        <w:t>‘</w:t>
      </w:r>
      <w:r w:rsidR="000931D0" w:rsidRPr="00856563">
        <w:rPr>
          <w:rStyle w:val="ChBlueBold"/>
        </w:rPr>
        <w:t>Jayapura</w:t>
      </w:r>
      <w:r>
        <w:rPr>
          <w:rStyle w:val="ChBlueBold"/>
        </w:rPr>
        <w:t>’</w:t>
      </w:r>
      <w:r w:rsidR="000931D0" w:rsidRPr="00856563">
        <w:rPr>
          <w:rStyle w:val="ChBlueBold"/>
        </w:rPr>
        <w:t>s twelve people</w:t>
      </w:r>
      <w:r>
        <w:t>’</w:t>
      </w:r>
      <w:r w:rsidR="000931D0" w:rsidRPr="00856563">
        <w:t xml:space="preserve">) </w:t>
      </w:r>
      <w:r w:rsidR="000931D0" w:rsidRPr="00856563">
        <w:rPr>
          <w:rStyle w:val="ExampleSource"/>
        </w:rPr>
        <w:t>[081025-003-Cv.0311]</w:t>
      </w:r>
    </w:p>
    <w:tbl>
      <w:tblPr>
        <w:tblW w:w="6531" w:type="dxa"/>
        <w:tblCellMar>
          <w:left w:w="40" w:type="dxa"/>
          <w:right w:w="40" w:type="dxa"/>
        </w:tblCellMar>
        <w:tblLook w:val="01E0" w:firstRow="1" w:lastRow="1" w:firstColumn="1" w:lastColumn="1" w:noHBand="0" w:noVBand="0"/>
      </w:tblPr>
      <w:tblGrid>
        <w:gridCol w:w="709"/>
        <w:gridCol w:w="360"/>
        <w:gridCol w:w="491"/>
        <w:gridCol w:w="223"/>
        <w:gridCol w:w="413"/>
        <w:gridCol w:w="289"/>
        <w:gridCol w:w="719"/>
        <w:gridCol w:w="256"/>
        <w:gridCol w:w="446"/>
        <w:gridCol w:w="112"/>
        <w:gridCol w:w="680"/>
        <w:gridCol w:w="216"/>
        <w:gridCol w:w="431"/>
        <w:gridCol w:w="138"/>
        <w:gridCol w:w="485"/>
        <w:gridCol w:w="563"/>
      </w:tblGrid>
      <w:tr w:rsidR="00AC23C4" w:rsidRPr="006B541C" w14:paraId="67BF9DF7" w14:textId="77777777" w:rsidTr="00AC23C4">
        <w:tc>
          <w:tcPr>
            <w:tcW w:w="709" w:type="dxa"/>
            <w:shd w:val="clear" w:color="auto" w:fill="auto"/>
          </w:tcPr>
          <w:p w14:paraId="6E331518" w14:textId="77777777" w:rsidR="000931D0" w:rsidRPr="0004708F" w:rsidRDefault="000931D0" w:rsidP="001D04AF">
            <w:pPr>
              <w:pStyle w:val="O0Nwnext"/>
            </w:pPr>
            <w:bookmarkStart w:id="4004" w:name="_Ref336687955"/>
            <w:bookmarkStart w:id="4005" w:name="_Ref339635971"/>
            <w:r w:rsidRPr="00856563">
              <w:t>(</w:t>
            </w:r>
            <w:fldSimple w:instr=" SEQ ( \* ARABIC \s 1 ">
              <w:r w:rsidR="00154D81">
                <w:rPr>
                  <w:noProof/>
                </w:rPr>
                <w:t>36</w:t>
              </w:r>
            </w:fldSimple>
            <w:bookmarkEnd w:id="4004"/>
            <w:r w:rsidRPr="00856563">
              <w:t>)</w:t>
            </w:r>
            <w:bookmarkEnd w:id="4005"/>
          </w:p>
        </w:tc>
        <w:tc>
          <w:tcPr>
            <w:tcW w:w="851" w:type="dxa"/>
            <w:gridSpan w:val="2"/>
            <w:shd w:val="clear" w:color="auto" w:fill="auto"/>
          </w:tcPr>
          <w:p w14:paraId="38BD25C4" w14:textId="77777777" w:rsidR="000931D0" w:rsidRPr="00856563" w:rsidRDefault="000931D0" w:rsidP="001D04AF">
            <w:pPr>
              <w:pStyle w:val="Text"/>
            </w:pPr>
            <w:r w:rsidRPr="00856563">
              <w:t>baru</w:t>
            </w:r>
          </w:p>
        </w:tc>
        <w:tc>
          <w:tcPr>
            <w:tcW w:w="636" w:type="dxa"/>
            <w:gridSpan w:val="2"/>
            <w:shd w:val="clear" w:color="auto" w:fill="auto"/>
          </w:tcPr>
          <w:p w14:paraId="4B5EA758" w14:textId="77777777" w:rsidR="000931D0" w:rsidRPr="00856563" w:rsidRDefault="000931D0" w:rsidP="001D04AF">
            <w:pPr>
              <w:pStyle w:val="Text"/>
            </w:pPr>
            <w:r>
              <w:t>ambi</w:t>
            </w:r>
            <w:r w:rsidRPr="00856563">
              <w:t>l</w:t>
            </w:r>
          </w:p>
        </w:tc>
        <w:tc>
          <w:tcPr>
            <w:tcW w:w="1008" w:type="dxa"/>
            <w:gridSpan w:val="2"/>
            <w:shd w:val="clear" w:color="auto" w:fill="auto"/>
          </w:tcPr>
          <w:p w14:paraId="0946BE54" w14:textId="77777777" w:rsidR="000931D0" w:rsidRPr="00856563" w:rsidRDefault="000931D0" w:rsidP="001D04AF">
            <w:pPr>
              <w:pStyle w:val="Text"/>
            </w:pPr>
            <w:r w:rsidRPr="00856563">
              <w:t>ba</w:t>
            </w:r>
            <w:r>
              <w:t>y</w:t>
            </w:r>
            <w:r w:rsidRPr="00856563">
              <w:t>i</w:t>
            </w:r>
          </w:p>
        </w:tc>
        <w:tc>
          <w:tcPr>
            <w:tcW w:w="702" w:type="dxa"/>
            <w:gridSpan w:val="2"/>
            <w:shd w:val="clear" w:color="auto" w:fill="auto"/>
          </w:tcPr>
          <w:p w14:paraId="7A004A72" w14:textId="77777777" w:rsidR="000931D0" w:rsidRPr="00856563" w:rsidRDefault="000931D0" w:rsidP="001D04AF">
            <w:pPr>
              <w:pStyle w:val="Text"/>
            </w:pPr>
            <w:r w:rsidRPr="00856563">
              <w:t>tu</w:t>
            </w:r>
            <w:r w:rsidR="00E11A20">
              <w:t>,</w:t>
            </w:r>
          </w:p>
        </w:tc>
        <w:tc>
          <w:tcPr>
            <w:tcW w:w="1008" w:type="dxa"/>
            <w:gridSpan w:val="3"/>
            <w:shd w:val="clear" w:color="auto" w:fill="auto"/>
          </w:tcPr>
          <w:p w14:paraId="7834DE83" w14:textId="77777777" w:rsidR="000931D0" w:rsidRPr="00856563" w:rsidRDefault="000931D0" w:rsidP="001D04AF">
            <w:pPr>
              <w:pStyle w:val="Text"/>
            </w:pPr>
            <w:r w:rsidRPr="00856563">
              <w:t>ba</w:t>
            </w:r>
            <w:r>
              <w:t>y</w:t>
            </w:r>
            <w:r w:rsidRPr="00856563">
              <w:t>i</w:t>
            </w:r>
          </w:p>
        </w:tc>
        <w:tc>
          <w:tcPr>
            <w:tcW w:w="569" w:type="dxa"/>
            <w:gridSpan w:val="2"/>
            <w:shd w:val="clear" w:color="auto" w:fill="auto"/>
          </w:tcPr>
          <w:p w14:paraId="1F494566" w14:textId="77777777" w:rsidR="000931D0" w:rsidRPr="00856563" w:rsidRDefault="000931D0" w:rsidP="001D04AF">
            <w:pPr>
              <w:pStyle w:val="Text"/>
            </w:pPr>
            <w:r w:rsidRPr="00856563">
              <w:t>yang</w:t>
            </w:r>
          </w:p>
        </w:tc>
        <w:tc>
          <w:tcPr>
            <w:tcW w:w="485" w:type="dxa"/>
            <w:shd w:val="clear" w:color="auto" w:fill="auto"/>
          </w:tcPr>
          <w:p w14:paraId="58F80CA1" w14:textId="77777777" w:rsidR="000931D0" w:rsidRPr="00856563" w:rsidRDefault="000931D0" w:rsidP="001D04AF">
            <w:pPr>
              <w:pStyle w:val="Text"/>
              <w:rPr>
                <w:rStyle w:val="ChBlueBold"/>
              </w:rPr>
            </w:pPr>
            <w:r w:rsidRPr="00856563">
              <w:rPr>
                <w:rStyle w:val="ChBlueBold"/>
              </w:rPr>
              <w:t>de</w:t>
            </w:r>
          </w:p>
        </w:tc>
        <w:tc>
          <w:tcPr>
            <w:tcW w:w="563" w:type="dxa"/>
            <w:shd w:val="clear" w:color="auto" w:fill="auto"/>
          </w:tcPr>
          <w:p w14:paraId="3F096DA1" w14:textId="77777777" w:rsidR="000931D0" w:rsidRPr="00856563" w:rsidRDefault="000931D0" w:rsidP="001D04AF">
            <w:pPr>
              <w:pStyle w:val="Text"/>
              <w:rPr>
                <w:rStyle w:val="ChBlueBold"/>
              </w:rPr>
            </w:pPr>
            <w:r w:rsidRPr="00856563">
              <w:rPr>
                <w:rStyle w:val="ChBlueBold"/>
              </w:rPr>
              <w:t>pu</w:t>
            </w:r>
          </w:p>
        </w:tc>
      </w:tr>
      <w:tr w:rsidR="00AC23C4" w:rsidRPr="00AC23C4" w14:paraId="7D945378" w14:textId="77777777" w:rsidTr="00AC23C4">
        <w:tc>
          <w:tcPr>
            <w:tcW w:w="709" w:type="dxa"/>
            <w:shd w:val="clear" w:color="auto" w:fill="auto"/>
          </w:tcPr>
          <w:p w14:paraId="3D1BFCD3" w14:textId="77777777" w:rsidR="000931D0" w:rsidRPr="0004708F" w:rsidRDefault="000931D0" w:rsidP="001D04AF">
            <w:pPr>
              <w:pStyle w:val="GlossEng2ptafter"/>
            </w:pPr>
          </w:p>
        </w:tc>
        <w:tc>
          <w:tcPr>
            <w:tcW w:w="851" w:type="dxa"/>
            <w:gridSpan w:val="2"/>
            <w:shd w:val="clear" w:color="auto" w:fill="auto"/>
          </w:tcPr>
          <w:p w14:paraId="75BEFA4C" w14:textId="77777777" w:rsidR="000931D0" w:rsidRPr="00856563" w:rsidRDefault="00171D59" w:rsidP="001D04AF">
            <w:pPr>
              <w:pStyle w:val="GlossEng2ptafter"/>
            </w:pPr>
            <w:r>
              <w:t>and.then</w:t>
            </w:r>
          </w:p>
        </w:tc>
        <w:tc>
          <w:tcPr>
            <w:tcW w:w="636" w:type="dxa"/>
            <w:gridSpan w:val="2"/>
            <w:shd w:val="clear" w:color="auto" w:fill="auto"/>
          </w:tcPr>
          <w:p w14:paraId="3A953909" w14:textId="77777777" w:rsidR="000931D0" w:rsidRPr="00856563" w:rsidRDefault="000931D0" w:rsidP="001D04AF">
            <w:pPr>
              <w:pStyle w:val="GlossEng2ptafter"/>
            </w:pPr>
            <w:r>
              <w:t>fetch</w:t>
            </w:r>
          </w:p>
        </w:tc>
        <w:tc>
          <w:tcPr>
            <w:tcW w:w="1008" w:type="dxa"/>
            <w:gridSpan w:val="2"/>
            <w:shd w:val="clear" w:color="auto" w:fill="auto"/>
          </w:tcPr>
          <w:p w14:paraId="09B9D8D4" w14:textId="77777777" w:rsidR="000931D0" w:rsidRPr="00856563" w:rsidRDefault="000931D0" w:rsidP="001D04AF">
            <w:pPr>
              <w:pStyle w:val="GlossEng2ptafter"/>
            </w:pPr>
            <w:r w:rsidRPr="00856563">
              <w:t>palm.stem</w:t>
            </w:r>
          </w:p>
        </w:tc>
        <w:tc>
          <w:tcPr>
            <w:tcW w:w="702" w:type="dxa"/>
            <w:gridSpan w:val="2"/>
            <w:shd w:val="clear" w:color="auto" w:fill="auto"/>
          </w:tcPr>
          <w:p w14:paraId="39BFE63A" w14:textId="77777777" w:rsidR="000931D0" w:rsidRPr="0099608C" w:rsidRDefault="000931D0" w:rsidP="001D04AF">
            <w:pPr>
              <w:pStyle w:val="GlossEng2ptafter"/>
              <w:rPr>
                <w:rStyle w:val="ChSmallCaps"/>
              </w:rPr>
            </w:pPr>
            <w:r w:rsidRPr="0099608C">
              <w:rPr>
                <w:rStyle w:val="ChSmallCaps"/>
              </w:rPr>
              <w:t>d.dist</w:t>
            </w:r>
          </w:p>
        </w:tc>
        <w:tc>
          <w:tcPr>
            <w:tcW w:w="1008" w:type="dxa"/>
            <w:gridSpan w:val="3"/>
            <w:shd w:val="clear" w:color="auto" w:fill="auto"/>
          </w:tcPr>
          <w:p w14:paraId="11F0152B" w14:textId="77777777" w:rsidR="000931D0" w:rsidRPr="00856563" w:rsidRDefault="000931D0" w:rsidP="001D04AF">
            <w:pPr>
              <w:pStyle w:val="GlossEng2ptafter"/>
            </w:pPr>
            <w:r w:rsidRPr="00856563">
              <w:t>palm.stem</w:t>
            </w:r>
          </w:p>
        </w:tc>
        <w:tc>
          <w:tcPr>
            <w:tcW w:w="569" w:type="dxa"/>
            <w:gridSpan w:val="2"/>
            <w:shd w:val="clear" w:color="auto" w:fill="auto"/>
          </w:tcPr>
          <w:p w14:paraId="4268BAC8" w14:textId="77777777" w:rsidR="000931D0" w:rsidRPr="0099608C" w:rsidRDefault="000931D0" w:rsidP="001D04AF">
            <w:pPr>
              <w:pStyle w:val="GlossEng2ptafter"/>
              <w:rPr>
                <w:rStyle w:val="ChSmallCaps"/>
              </w:rPr>
            </w:pPr>
            <w:r w:rsidRPr="0099608C">
              <w:rPr>
                <w:rStyle w:val="ChSmallCaps"/>
              </w:rPr>
              <w:t>rel</w:t>
            </w:r>
          </w:p>
        </w:tc>
        <w:tc>
          <w:tcPr>
            <w:tcW w:w="485" w:type="dxa"/>
            <w:shd w:val="clear" w:color="auto" w:fill="auto"/>
          </w:tcPr>
          <w:p w14:paraId="46D27248" w14:textId="77777777" w:rsidR="000931D0" w:rsidRPr="0099608C" w:rsidRDefault="000931D0" w:rsidP="001D04AF">
            <w:pPr>
              <w:pStyle w:val="GlossEng2ptafter"/>
              <w:rPr>
                <w:rStyle w:val="ChSmallCaps"/>
              </w:rPr>
            </w:pPr>
            <w:r w:rsidRPr="0099608C">
              <w:rPr>
                <w:rStyle w:val="ChSmallCaps"/>
              </w:rPr>
              <w:t>3sg</w:t>
            </w:r>
          </w:p>
        </w:tc>
        <w:tc>
          <w:tcPr>
            <w:tcW w:w="563" w:type="dxa"/>
            <w:shd w:val="clear" w:color="auto" w:fill="auto"/>
          </w:tcPr>
          <w:p w14:paraId="12771604" w14:textId="77777777" w:rsidR="000931D0" w:rsidRPr="0099608C" w:rsidRDefault="000931D0" w:rsidP="001D04AF">
            <w:pPr>
              <w:pStyle w:val="GlossEng2ptafter"/>
              <w:rPr>
                <w:rStyle w:val="ChSmallCaps"/>
              </w:rPr>
            </w:pPr>
            <w:r w:rsidRPr="0099608C">
              <w:rPr>
                <w:rStyle w:val="ChSmallCaps"/>
              </w:rPr>
              <w:t>poss</w:t>
            </w:r>
          </w:p>
        </w:tc>
      </w:tr>
      <w:tr w:rsidR="00AC23C4" w:rsidRPr="006B541C" w14:paraId="6C9F4928" w14:textId="77777777" w:rsidTr="00AC23C4">
        <w:trPr>
          <w:gridAfter w:val="3"/>
          <w:wAfter w:w="1186" w:type="dxa"/>
        </w:trPr>
        <w:tc>
          <w:tcPr>
            <w:tcW w:w="709" w:type="dxa"/>
            <w:shd w:val="clear" w:color="auto" w:fill="auto"/>
          </w:tcPr>
          <w:p w14:paraId="3E530F64" w14:textId="77777777" w:rsidR="000931D0" w:rsidRPr="0004708F" w:rsidRDefault="000931D0" w:rsidP="001D04AF">
            <w:pPr>
              <w:pStyle w:val="O0Nwnext"/>
            </w:pPr>
          </w:p>
        </w:tc>
        <w:tc>
          <w:tcPr>
            <w:tcW w:w="360" w:type="dxa"/>
            <w:shd w:val="clear" w:color="auto" w:fill="auto"/>
          </w:tcPr>
          <w:p w14:paraId="13823F48" w14:textId="77777777" w:rsidR="000931D0" w:rsidRPr="00856563" w:rsidRDefault="000931D0" w:rsidP="001D04AF">
            <w:pPr>
              <w:pStyle w:val="Text"/>
              <w:rPr>
                <w:rStyle w:val="ChBlueBold"/>
              </w:rPr>
            </w:pPr>
            <w:r w:rsidRPr="00856563">
              <w:rPr>
                <w:rStyle w:val="ChBlueBold"/>
              </w:rPr>
              <w:t>di</w:t>
            </w:r>
          </w:p>
        </w:tc>
        <w:tc>
          <w:tcPr>
            <w:tcW w:w="714" w:type="dxa"/>
            <w:gridSpan w:val="2"/>
            <w:shd w:val="clear" w:color="auto" w:fill="auto"/>
          </w:tcPr>
          <w:p w14:paraId="06C2595E" w14:textId="77777777" w:rsidR="000931D0" w:rsidRPr="00856563" w:rsidRDefault="000931D0" w:rsidP="001D04AF">
            <w:pPr>
              <w:pStyle w:val="Text"/>
              <w:rPr>
                <w:rStyle w:val="ChBlueBold"/>
              </w:rPr>
            </w:pPr>
            <w:r w:rsidRPr="00856563">
              <w:rPr>
                <w:rStyle w:val="ChBlueBold"/>
              </w:rPr>
              <w:t>dalam</w:t>
            </w:r>
          </w:p>
        </w:tc>
        <w:tc>
          <w:tcPr>
            <w:tcW w:w="702" w:type="dxa"/>
            <w:gridSpan w:val="2"/>
            <w:shd w:val="clear" w:color="auto" w:fill="auto"/>
          </w:tcPr>
          <w:p w14:paraId="68EB2511" w14:textId="77777777" w:rsidR="000931D0" w:rsidRPr="00856563" w:rsidRDefault="000931D0" w:rsidP="001D04AF">
            <w:pPr>
              <w:pStyle w:val="Text"/>
              <w:rPr>
                <w:rStyle w:val="ChBlueBold"/>
              </w:rPr>
            </w:pPr>
            <w:r w:rsidRPr="00856563">
              <w:rPr>
                <w:rStyle w:val="ChBlueBold"/>
              </w:rPr>
              <w:t>itu</w:t>
            </w:r>
          </w:p>
        </w:tc>
        <w:tc>
          <w:tcPr>
            <w:tcW w:w="975" w:type="dxa"/>
            <w:gridSpan w:val="2"/>
            <w:shd w:val="clear" w:color="auto" w:fill="auto"/>
          </w:tcPr>
          <w:p w14:paraId="1FF9E6AD" w14:textId="77777777" w:rsidR="000931D0" w:rsidRPr="00856563" w:rsidRDefault="00B81F2A" w:rsidP="001D04AF">
            <w:pPr>
              <w:pStyle w:val="Text"/>
            </w:pPr>
            <w:r w:rsidRPr="00856563">
              <w:t>kang</w:t>
            </w:r>
          </w:p>
        </w:tc>
        <w:tc>
          <w:tcPr>
            <w:tcW w:w="558" w:type="dxa"/>
            <w:gridSpan w:val="2"/>
            <w:shd w:val="clear" w:color="auto" w:fill="auto"/>
          </w:tcPr>
          <w:p w14:paraId="51134B18" w14:textId="77777777" w:rsidR="000931D0" w:rsidRPr="00856563" w:rsidRDefault="000931D0" w:rsidP="001D04AF">
            <w:pPr>
              <w:pStyle w:val="Text"/>
            </w:pPr>
            <w:r w:rsidRPr="00856563">
              <w:t>kaya</w:t>
            </w:r>
          </w:p>
        </w:tc>
        <w:tc>
          <w:tcPr>
            <w:tcW w:w="680" w:type="dxa"/>
            <w:shd w:val="clear" w:color="auto" w:fill="auto"/>
          </w:tcPr>
          <w:p w14:paraId="6C34C629" w14:textId="77777777" w:rsidR="000931D0" w:rsidRPr="00856563" w:rsidRDefault="000931D0" w:rsidP="001D04AF">
            <w:pPr>
              <w:pStyle w:val="Text"/>
            </w:pPr>
            <w:r w:rsidRPr="00856563">
              <w:t>kapas</w:t>
            </w:r>
          </w:p>
        </w:tc>
        <w:tc>
          <w:tcPr>
            <w:tcW w:w="647" w:type="dxa"/>
            <w:gridSpan w:val="2"/>
            <w:shd w:val="clear" w:color="auto" w:fill="auto"/>
          </w:tcPr>
          <w:p w14:paraId="3FA3090F" w14:textId="77777777" w:rsidR="000931D0" w:rsidRPr="00856563" w:rsidRDefault="00481118" w:rsidP="001D04AF">
            <w:pPr>
              <w:pStyle w:val="Text"/>
            </w:pPr>
            <w:r w:rsidRPr="00864E79">
              <w:t>to</w:t>
            </w:r>
            <w:r>
              <w:t>?</w:t>
            </w:r>
          </w:p>
        </w:tc>
      </w:tr>
      <w:tr w:rsidR="00AC23C4" w:rsidRPr="00AC23C4" w14:paraId="167A10BF" w14:textId="77777777" w:rsidTr="00AC23C4">
        <w:trPr>
          <w:gridAfter w:val="3"/>
          <w:wAfter w:w="1186" w:type="dxa"/>
        </w:trPr>
        <w:tc>
          <w:tcPr>
            <w:tcW w:w="709" w:type="dxa"/>
            <w:shd w:val="clear" w:color="auto" w:fill="auto"/>
          </w:tcPr>
          <w:p w14:paraId="35C67307" w14:textId="77777777" w:rsidR="000931D0" w:rsidRPr="0004708F" w:rsidRDefault="000931D0" w:rsidP="001D04AF">
            <w:pPr>
              <w:pStyle w:val="GlossEng"/>
            </w:pPr>
          </w:p>
        </w:tc>
        <w:tc>
          <w:tcPr>
            <w:tcW w:w="360" w:type="dxa"/>
            <w:shd w:val="clear" w:color="auto" w:fill="auto"/>
          </w:tcPr>
          <w:p w14:paraId="193791D0" w14:textId="77777777" w:rsidR="000931D0" w:rsidRPr="00856563" w:rsidRDefault="000931D0" w:rsidP="001D04AF">
            <w:pPr>
              <w:pStyle w:val="GlossEng"/>
            </w:pPr>
            <w:r>
              <w:t>at</w:t>
            </w:r>
          </w:p>
        </w:tc>
        <w:tc>
          <w:tcPr>
            <w:tcW w:w="714" w:type="dxa"/>
            <w:gridSpan w:val="2"/>
            <w:shd w:val="clear" w:color="auto" w:fill="auto"/>
          </w:tcPr>
          <w:p w14:paraId="03E189DF" w14:textId="77777777" w:rsidR="000931D0" w:rsidRPr="00856563" w:rsidRDefault="000931D0" w:rsidP="001D04AF">
            <w:pPr>
              <w:pStyle w:val="GlossEng"/>
            </w:pPr>
            <w:r w:rsidRPr="00856563">
              <w:t>inside</w:t>
            </w:r>
          </w:p>
        </w:tc>
        <w:tc>
          <w:tcPr>
            <w:tcW w:w="702" w:type="dxa"/>
            <w:gridSpan w:val="2"/>
            <w:shd w:val="clear" w:color="auto" w:fill="auto"/>
          </w:tcPr>
          <w:p w14:paraId="7E72D10D" w14:textId="77777777" w:rsidR="000931D0" w:rsidRPr="0099608C" w:rsidRDefault="000931D0" w:rsidP="001D04AF">
            <w:pPr>
              <w:pStyle w:val="GlossEng"/>
              <w:rPr>
                <w:rStyle w:val="ChSmallCaps"/>
              </w:rPr>
            </w:pPr>
            <w:r w:rsidRPr="0099608C">
              <w:rPr>
                <w:rStyle w:val="ChSmallCaps"/>
              </w:rPr>
              <w:t>d.dist</w:t>
            </w:r>
          </w:p>
        </w:tc>
        <w:tc>
          <w:tcPr>
            <w:tcW w:w="975" w:type="dxa"/>
            <w:gridSpan w:val="2"/>
            <w:shd w:val="clear" w:color="auto" w:fill="auto"/>
          </w:tcPr>
          <w:p w14:paraId="15CAE3E6" w14:textId="77777777" w:rsidR="000931D0" w:rsidRPr="00856563" w:rsidRDefault="000931D0" w:rsidP="001D04AF">
            <w:pPr>
              <w:pStyle w:val="GlossEng"/>
            </w:pPr>
            <w:r w:rsidRPr="00856563">
              <w:t>you.know</w:t>
            </w:r>
          </w:p>
        </w:tc>
        <w:tc>
          <w:tcPr>
            <w:tcW w:w="558" w:type="dxa"/>
            <w:gridSpan w:val="2"/>
            <w:shd w:val="clear" w:color="auto" w:fill="auto"/>
          </w:tcPr>
          <w:p w14:paraId="2395B1EB" w14:textId="77777777" w:rsidR="000931D0" w:rsidRPr="00856563" w:rsidRDefault="000931D0" w:rsidP="001D04AF">
            <w:pPr>
              <w:pStyle w:val="GlossEng"/>
            </w:pPr>
            <w:r w:rsidRPr="00856563">
              <w:t>like</w:t>
            </w:r>
          </w:p>
        </w:tc>
        <w:tc>
          <w:tcPr>
            <w:tcW w:w="680" w:type="dxa"/>
            <w:shd w:val="clear" w:color="auto" w:fill="auto"/>
          </w:tcPr>
          <w:p w14:paraId="40D74329" w14:textId="77777777" w:rsidR="000931D0" w:rsidRPr="00856563" w:rsidRDefault="000931D0" w:rsidP="001D04AF">
            <w:pPr>
              <w:pStyle w:val="GlossEng"/>
            </w:pPr>
            <w:r w:rsidRPr="00856563">
              <w:t>cotton</w:t>
            </w:r>
          </w:p>
        </w:tc>
        <w:tc>
          <w:tcPr>
            <w:tcW w:w="647" w:type="dxa"/>
            <w:gridSpan w:val="2"/>
            <w:shd w:val="clear" w:color="auto" w:fill="auto"/>
          </w:tcPr>
          <w:p w14:paraId="1D385DFA" w14:textId="77777777" w:rsidR="000931D0" w:rsidRPr="00856563" w:rsidRDefault="000931D0" w:rsidP="001D04AF">
            <w:pPr>
              <w:pStyle w:val="GlossEng"/>
            </w:pPr>
            <w:r w:rsidRPr="00856563">
              <w:t>right?</w:t>
            </w:r>
          </w:p>
        </w:tc>
      </w:tr>
    </w:tbl>
    <w:p w14:paraId="63E12974" w14:textId="5BE0A314" w:rsidR="000931D0" w:rsidRPr="006B1CEB" w:rsidRDefault="00B7093A" w:rsidP="000931D0">
      <w:pPr>
        <w:pStyle w:val="FreeTranslEng"/>
      </w:pPr>
      <w:r>
        <w:t>‘</w:t>
      </w:r>
      <w:r w:rsidR="00D51DED">
        <w:t>and then</w:t>
      </w:r>
      <w:r w:rsidR="000931D0" w:rsidRPr="00856563">
        <w:t xml:space="preserve"> </w:t>
      </w:r>
      <w:r w:rsidR="000931D0">
        <w:t>(</w:t>
      </w:r>
      <w:r w:rsidR="000931D0" w:rsidRPr="00856563">
        <w:t>he</w:t>
      </w:r>
      <w:r w:rsidR="000931D0">
        <w:t>)</w:t>
      </w:r>
      <w:r w:rsidR="000931D0" w:rsidRPr="00856563">
        <w:t xml:space="preserve"> took that palm stem, </w:t>
      </w:r>
      <w:r w:rsidR="000931D0" w:rsidRPr="00E175CC">
        <w:rPr>
          <w:rStyle w:val="ChBlueBold"/>
        </w:rPr>
        <w:t>that inside</w:t>
      </w:r>
      <w:r w:rsidR="000931D0" w:rsidRPr="00856563">
        <w:rPr>
          <w:rStyle w:val="ChBlueBold"/>
        </w:rPr>
        <w:t xml:space="preserve"> </w:t>
      </w:r>
      <w:r w:rsidR="000931D0">
        <w:rPr>
          <w:rStyle w:val="ChBlueBold"/>
        </w:rPr>
        <w:t>(</w:t>
      </w:r>
      <w:r w:rsidR="000931D0" w:rsidRPr="00856563">
        <w:rPr>
          <w:rStyle w:val="ChBlueBold"/>
        </w:rPr>
        <w:t>part</w:t>
      </w:r>
      <w:r w:rsidR="000931D0">
        <w:rPr>
          <w:rStyle w:val="ChBlueBold"/>
        </w:rPr>
        <w:t>)</w:t>
      </w:r>
      <w:r w:rsidR="000931D0" w:rsidRPr="00856563">
        <w:rPr>
          <w:rStyle w:val="ChBlueBold"/>
        </w:rPr>
        <w:t xml:space="preserve"> of it</w:t>
      </w:r>
      <w:r w:rsidR="000931D0" w:rsidRPr="00856563">
        <w:t xml:space="preserve"> (</w:t>
      </w:r>
      <w:r w:rsidR="000931D0" w:rsidRPr="00856563">
        <w:rPr>
          <w:rStyle w:val="ChItalic"/>
        </w:rPr>
        <w:t>as opposed to other parts</w:t>
      </w:r>
      <w:r w:rsidR="000931D0" w:rsidRPr="00856563">
        <w:t xml:space="preserve">), </w:t>
      </w:r>
      <w:r w:rsidR="00E11A20">
        <w:t xml:space="preserve">you know, </w:t>
      </w:r>
      <w:r w:rsidR="000931D0" w:rsidRPr="00856563">
        <w:t>is like cotton, right</w:t>
      </w:r>
      <w:r w:rsidR="00E60FA0">
        <w:t>?</w:t>
      </w:r>
      <w:r>
        <w:t>’</w:t>
      </w:r>
      <w:r w:rsidR="000931D0" w:rsidRPr="00856563">
        <w:t xml:space="preserve"> </w:t>
      </w:r>
      <w:r w:rsidR="000931D0" w:rsidRPr="00856563">
        <w:rPr>
          <w:rStyle w:val="ExampleSource"/>
        </w:rPr>
        <w:t>[080922-010a-</w:t>
      </w:r>
      <w:r w:rsidR="00F00E41">
        <w:rPr>
          <w:rStyle w:val="ExampleSource"/>
        </w:rPr>
        <w:t>Cv</w:t>
      </w:r>
      <w:r w:rsidR="000931D0" w:rsidRPr="00856563">
        <w:rPr>
          <w:rStyle w:val="ExampleSource"/>
        </w:rPr>
        <w:t>NF.0073]</w:t>
      </w:r>
    </w:p>
    <w:p w14:paraId="50003E93" w14:textId="52B1D696" w:rsidR="000931D0" w:rsidRDefault="000931D0" w:rsidP="009D4B33">
      <w:pPr>
        <w:pStyle w:val="Body0005after"/>
      </w:pPr>
      <w:r>
        <w:t xml:space="preserve">In the elicited examples in </w:t>
      </w:r>
      <w:r>
        <w:fldChar w:fldCharType="begin"/>
      </w:r>
      <w:r>
        <w:instrText xml:space="preserve"> REF _Ref340850327 \h </w:instrText>
      </w:r>
      <w:r>
        <w:fldChar w:fldCharType="separate"/>
      </w:r>
      <w:r w:rsidR="00154D81" w:rsidRPr="00856563">
        <w:t>(</w:t>
      </w:r>
      <w:r w:rsidR="00154D81">
        <w:rPr>
          <w:noProof/>
        </w:rPr>
        <w:t>37</w:t>
      </w:r>
      <w:r w:rsidR="00154D81" w:rsidRPr="00856563">
        <w:t>)</w:t>
      </w:r>
      <w:r>
        <w:fldChar w:fldCharType="end"/>
      </w:r>
      <w:r>
        <w:t xml:space="preserve"> to </w:t>
      </w:r>
      <w:r>
        <w:fldChar w:fldCharType="begin"/>
      </w:r>
      <w:r>
        <w:instrText xml:space="preserve"> REF _Ref340850329 \h </w:instrText>
      </w:r>
      <w:r>
        <w:fldChar w:fldCharType="separate"/>
      </w:r>
      <w:r w:rsidR="00154D81" w:rsidRPr="00856563">
        <w:t>(</w:t>
      </w:r>
      <w:r w:rsidR="00154D81">
        <w:rPr>
          <w:noProof/>
        </w:rPr>
        <w:t>39</w:t>
      </w:r>
      <w:r w:rsidR="00154D81" w:rsidRPr="00856563">
        <w:t>)</w:t>
      </w:r>
      <w:r>
        <w:fldChar w:fldCharType="end"/>
      </w:r>
      <w:r>
        <w:t xml:space="preserve">, the possessive marker signals temporal locational relations. In these examples, the third person singular pronoun </w:t>
      </w:r>
      <w:r w:rsidRPr="00213E75">
        <w:rPr>
          <w:rStyle w:val="ChItalBold"/>
        </w:rPr>
        <w:t>de</w:t>
      </w:r>
      <w:r>
        <w:t xml:space="preserve"> </w:t>
      </w:r>
      <w:r w:rsidR="00B7093A">
        <w:t>‘</w:t>
      </w:r>
      <w:r w:rsidRPr="0099608C">
        <w:rPr>
          <w:rStyle w:val="ChSmallCaps"/>
        </w:rPr>
        <w:t>3sg</w:t>
      </w:r>
      <w:r w:rsidR="00B7093A">
        <w:t>’</w:t>
      </w:r>
      <w:r>
        <w:t xml:space="preserve"> takes the possessor slot. It designates the temporal reference point for the event under discussion. The possessum slot is taken by a temporal expression such as </w:t>
      </w:r>
      <w:r w:rsidRPr="00213E75">
        <w:rPr>
          <w:rStyle w:val="ChItalBold"/>
        </w:rPr>
        <w:t>besok</w:t>
      </w:r>
      <w:r>
        <w:t xml:space="preserve"> </w:t>
      </w:r>
      <w:r w:rsidR="00B7093A">
        <w:t>‘</w:t>
      </w:r>
      <w:r>
        <w:t>tomorrow</w:t>
      </w:r>
      <w:r w:rsidR="00B7093A">
        <w:t>’</w:t>
      </w:r>
      <w:r>
        <w:t xml:space="preserve"> in </w:t>
      </w:r>
      <w:r>
        <w:fldChar w:fldCharType="begin"/>
      </w:r>
      <w:r>
        <w:instrText xml:space="preserve"> REF _Ref340850327 \h </w:instrText>
      </w:r>
      <w:r>
        <w:fldChar w:fldCharType="separate"/>
      </w:r>
      <w:r w:rsidR="00154D81" w:rsidRPr="00856563">
        <w:t>(</w:t>
      </w:r>
      <w:r w:rsidR="00154D81">
        <w:rPr>
          <w:noProof/>
        </w:rPr>
        <w:t>37</w:t>
      </w:r>
      <w:r w:rsidR="00154D81" w:rsidRPr="00856563">
        <w:t>)</w:t>
      </w:r>
      <w:r>
        <w:fldChar w:fldCharType="end"/>
      </w:r>
      <w:r>
        <w:t xml:space="preserve">, </w:t>
      </w:r>
      <w:r w:rsidRPr="00213E75">
        <w:rPr>
          <w:rStyle w:val="ChItalBold"/>
        </w:rPr>
        <w:t>pagi</w:t>
      </w:r>
      <w:r>
        <w:t xml:space="preserve"> </w:t>
      </w:r>
      <w:r w:rsidR="00B7093A">
        <w:t>‘</w:t>
      </w:r>
      <w:r>
        <w:t>morning</w:t>
      </w:r>
      <w:r w:rsidR="00B7093A">
        <w:t>’</w:t>
      </w:r>
      <w:r>
        <w:t xml:space="preserve"> in </w:t>
      </w:r>
      <w:r>
        <w:fldChar w:fldCharType="begin"/>
      </w:r>
      <w:r>
        <w:instrText xml:space="preserve"> REF _Ref340850328 \h </w:instrText>
      </w:r>
      <w:r>
        <w:fldChar w:fldCharType="separate"/>
      </w:r>
      <w:r w:rsidR="00154D81" w:rsidRPr="00856563">
        <w:t>(</w:t>
      </w:r>
      <w:r w:rsidR="00154D81">
        <w:rPr>
          <w:noProof/>
        </w:rPr>
        <w:t>38</w:t>
      </w:r>
      <w:r w:rsidR="00154D81" w:rsidRPr="00856563">
        <w:t>)</w:t>
      </w:r>
      <w:r>
        <w:fldChar w:fldCharType="end"/>
      </w:r>
      <w:r>
        <w:t xml:space="preserve">, </w:t>
      </w:r>
      <w:r w:rsidR="009D4B33">
        <w:t>and</w:t>
      </w:r>
      <w:r>
        <w:t xml:space="preserve"> </w:t>
      </w:r>
      <w:r w:rsidRPr="00213E75">
        <w:rPr>
          <w:rStyle w:val="ChItalBold"/>
        </w:rPr>
        <w:t>malam</w:t>
      </w:r>
      <w:r>
        <w:t xml:space="preserve"> </w:t>
      </w:r>
      <w:r w:rsidR="00B7093A">
        <w:t>‘</w:t>
      </w:r>
      <w:r>
        <w:t>night</w:t>
      </w:r>
      <w:r w:rsidR="00B7093A">
        <w:t>’</w:t>
      </w:r>
      <w:r>
        <w:t xml:space="preserve"> in </w:t>
      </w:r>
      <w:r>
        <w:fldChar w:fldCharType="begin"/>
      </w:r>
      <w:r>
        <w:instrText xml:space="preserve"> REF _Ref340850329 \h </w:instrText>
      </w:r>
      <w:r>
        <w:fldChar w:fldCharType="separate"/>
      </w:r>
      <w:r w:rsidR="00154D81" w:rsidRPr="00856563">
        <w:t>(</w:t>
      </w:r>
      <w:r w:rsidR="00154D81">
        <w:rPr>
          <w:noProof/>
        </w:rPr>
        <w:t>39</w:t>
      </w:r>
      <w:r w:rsidR="00154D81" w:rsidRPr="00856563">
        <w:t>)</w:t>
      </w:r>
      <w:r>
        <w:fldChar w:fldCharType="end"/>
      </w:r>
      <w:r>
        <w:t>. This temporal expression denotes a specific point in time relative to the temporal reference point expressed by the possessor.</w:t>
      </w:r>
    </w:p>
    <w:p w14:paraId="346D7BC6" w14:textId="77777777" w:rsidR="000931D0" w:rsidRDefault="000931D0" w:rsidP="000931D0">
      <w:pPr>
        <w:pStyle w:val="ExampleTitle"/>
      </w:pPr>
      <w:r>
        <w:t>Temporal</w:t>
      </w:r>
      <w:r w:rsidRPr="00856563">
        <w:t xml:space="preserve"> </w:t>
      </w:r>
      <w:r>
        <w:t>locational relations</w:t>
      </w:r>
    </w:p>
    <w:tbl>
      <w:tblPr>
        <w:tblW w:w="6325" w:type="dxa"/>
        <w:tblCellMar>
          <w:left w:w="40" w:type="dxa"/>
          <w:right w:w="40" w:type="dxa"/>
        </w:tblCellMar>
        <w:tblLook w:val="01E0" w:firstRow="1" w:lastRow="1" w:firstColumn="1" w:lastColumn="1" w:noHBand="0" w:noVBand="0"/>
      </w:tblPr>
      <w:tblGrid>
        <w:gridCol w:w="709"/>
        <w:gridCol w:w="284"/>
        <w:gridCol w:w="525"/>
        <w:gridCol w:w="42"/>
        <w:gridCol w:w="443"/>
        <w:gridCol w:w="42"/>
        <w:gridCol w:w="694"/>
        <w:gridCol w:w="131"/>
        <w:gridCol w:w="229"/>
        <w:gridCol w:w="55"/>
        <w:gridCol w:w="629"/>
        <w:gridCol w:w="525"/>
        <w:gridCol w:w="485"/>
        <w:gridCol w:w="563"/>
        <w:gridCol w:w="969"/>
      </w:tblGrid>
      <w:tr w:rsidR="00AC23C4" w:rsidRPr="006B541C" w14:paraId="641E968A" w14:textId="77777777" w:rsidTr="00AC23C4">
        <w:tc>
          <w:tcPr>
            <w:tcW w:w="709" w:type="dxa"/>
            <w:shd w:val="clear" w:color="auto" w:fill="auto"/>
          </w:tcPr>
          <w:p w14:paraId="673223C2" w14:textId="77777777" w:rsidR="000931D0" w:rsidRPr="0004708F" w:rsidRDefault="000931D0" w:rsidP="001D04AF">
            <w:pPr>
              <w:pStyle w:val="O0Nwnext"/>
            </w:pPr>
            <w:bookmarkStart w:id="4006" w:name="_Ref340850327"/>
            <w:r w:rsidRPr="00856563">
              <w:t>(</w:t>
            </w:r>
            <w:fldSimple w:instr=" SEQ ( \* ARABIC \s 1 ">
              <w:r w:rsidR="00154D81">
                <w:rPr>
                  <w:noProof/>
                </w:rPr>
                <w:t>37</w:t>
              </w:r>
            </w:fldSimple>
            <w:r w:rsidRPr="00856563">
              <w:t>)</w:t>
            </w:r>
            <w:bookmarkEnd w:id="4006"/>
          </w:p>
        </w:tc>
        <w:tc>
          <w:tcPr>
            <w:tcW w:w="284" w:type="dxa"/>
            <w:shd w:val="clear" w:color="auto" w:fill="auto"/>
          </w:tcPr>
          <w:p w14:paraId="0992B899" w14:textId="77777777" w:rsidR="000931D0" w:rsidRPr="00AD46B4" w:rsidRDefault="000931D0" w:rsidP="001D04AF">
            <w:pPr>
              <w:pStyle w:val="Text"/>
            </w:pPr>
            <w:r>
              <w:t>…</w:t>
            </w:r>
          </w:p>
        </w:tc>
        <w:tc>
          <w:tcPr>
            <w:tcW w:w="525" w:type="dxa"/>
            <w:shd w:val="clear" w:color="auto" w:fill="auto"/>
          </w:tcPr>
          <w:p w14:paraId="5CC0875E" w14:textId="77777777" w:rsidR="000931D0" w:rsidRPr="00AD46B4" w:rsidRDefault="000931D0" w:rsidP="001D04AF">
            <w:pPr>
              <w:pStyle w:val="Text"/>
            </w:pPr>
            <w:r w:rsidRPr="00AD46B4">
              <w:t>trus</w:t>
            </w:r>
          </w:p>
        </w:tc>
        <w:tc>
          <w:tcPr>
            <w:tcW w:w="485" w:type="dxa"/>
            <w:gridSpan w:val="2"/>
            <w:shd w:val="clear" w:color="auto" w:fill="auto"/>
          </w:tcPr>
          <w:p w14:paraId="61160D6B" w14:textId="77777777" w:rsidR="000931D0" w:rsidRPr="00AD46B4" w:rsidRDefault="000931D0" w:rsidP="001D04AF">
            <w:pPr>
              <w:pStyle w:val="Text"/>
            </w:pPr>
            <w:r w:rsidRPr="00AD46B4">
              <w:t>sa</w:t>
            </w:r>
          </w:p>
        </w:tc>
        <w:tc>
          <w:tcPr>
            <w:tcW w:w="736" w:type="dxa"/>
            <w:gridSpan w:val="2"/>
            <w:shd w:val="clear" w:color="auto" w:fill="auto"/>
          </w:tcPr>
          <w:p w14:paraId="260DADC5" w14:textId="77777777" w:rsidR="000931D0" w:rsidRPr="00AD46B4" w:rsidRDefault="000931D0" w:rsidP="001D04AF">
            <w:pPr>
              <w:pStyle w:val="Text"/>
            </w:pPr>
            <w:r w:rsidRPr="00AD46B4">
              <w:t>tinggal</w:t>
            </w:r>
          </w:p>
        </w:tc>
        <w:tc>
          <w:tcPr>
            <w:tcW w:w="360" w:type="dxa"/>
            <w:gridSpan w:val="2"/>
            <w:shd w:val="clear" w:color="auto" w:fill="auto"/>
          </w:tcPr>
          <w:p w14:paraId="75D0279E" w14:textId="77777777" w:rsidR="000931D0" w:rsidRPr="00AD46B4" w:rsidRDefault="000931D0" w:rsidP="001D04AF">
            <w:pPr>
              <w:pStyle w:val="Text"/>
            </w:pPr>
            <w:r w:rsidRPr="00AD46B4">
              <w:t>di</w:t>
            </w:r>
          </w:p>
        </w:tc>
        <w:tc>
          <w:tcPr>
            <w:tcW w:w="684" w:type="dxa"/>
            <w:gridSpan w:val="2"/>
            <w:shd w:val="clear" w:color="auto" w:fill="auto"/>
          </w:tcPr>
          <w:p w14:paraId="4D8CDC6C" w14:textId="77777777" w:rsidR="000931D0" w:rsidRPr="00AD46B4" w:rsidRDefault="000931D0" w:rsidP="001D04AF">
            <w:pPr>
              <w:pStyle w:val="Text"/>
            </w:pPr>
            <w:r w:rsidRPr="00AD46B4">
              <w:t>sana</w:t>
            </w:r>
            <w:r w:rsidR="009857A4">
              <w:t>,</w:t>
            </w:r>
          </w:p>
        </w:tc>
        <w:tc>
          <w:tcPr>
            <w:tcW w:w="525" w:type="dxa"/>
            <w:shd w:val="clear" w:color="auto" w:fill="auto"/>
          </w:tcPr>
          <w:p w14:paraId="2FF0F72C" w14:textId="77777777" w:rsidR="000931D0" w:rsidRPr="00AD46B4" w:rsidRDefault="000931D0" w:rsidP="001D04AF">
            <w:pPr>
              <w:pStyle w:val="Text"/>
            </w:pPr>
            <w:r w:rsidRPr="00AD46B4">
              <w:t>trus</w:t>
            </w:r>
          </w:p>
        </w:tc>
        <w:tc>
          <w:tcPr>
            <w:tcW w:w="485" w:type="dxa"/>
            <w:shd w:val="clear" w:color="auto" w:fill="auto"/>
          </w:tcPr>
          <w:p w14:paraId="4A4727F4" w14:textId="77777777" w:rsidR="000931D0" w:rsidRPr="003F1AC2" w:rsidRDefault="000931D0" w:rsidP="001D04AF">
            <w:pPr>
              <w:pStyle w:val="Text"/>
              <w:rPr>
                <w:rStyle w:val="ChBlueBold"/>
              </w:rPr>
            </w:pPr>
            <w:r w:rsidRPr="003F1AC2">
              <w:rPr>
                <w:rStyle w:val="ChBlueBold"/>
              </w:rPr>
              <w:t>de</w:t>
            </w:r>
          </w:p>
        </w:tc>
        <w:tc>
          <w:tcPr>
            <w:tcW w:w="563" w:type="dxa"/>
            <w:shd w:val="clear" w:color="auto" w:fill="auto"/>
          </w:tcPr>
          <w:p w14:paraId="26D494BB" w14:textId="77777777" w:rsidR="000931D0" w:rsidRPr="003F1AC2" w:rsidRDefault="000931D0" w:rsidP="001D04AF">
            <w:pPr>
              <w:pStyle w:val="Text"/>
              <w:rPr>
                <w:rStyle w:val="ChBlueBold"/>
              </w:rPr>
            </w:pPr>
            <w:r w:rsidRPr="003F1AC2">
              <w:rPr>
                <w:rStyle w:val="ChBlueBold"/>
              </w:rPr>
              <w:t>pu</w:t>
            </w:r>
          </w:p>
        </w:tc>
        <w:tc>
          <w:tcPr>
            <w:tcW w:w="969" w:type="dxa"/>
            <w:shd w:val="clear" w:color="auto" w:fill="auto"/>
          </w:tcPr>
          <w:p w14:paraId="445AA2A6" w14:textId="77777777" w:rsidR="000931D0" w:rsidRPr="003F1AC2" w:rsidRDefault="000931D0" w:rsidP="001D04AF">
            <w:pPr>
              <w:pStyle w:val="Text"/>
              <w:rPr>
                <w:rStyle w:val="ChBlueBold"/>
              </w:rPr>
            </w:pPr>
            <w:r w:rsidRPr="003F1AC2">
              <w:rPr>
                <w:rStyle w:val="ChBlueBold"/>
              </w:rPr>
              <w:t>besok</w:t>
            </w:r>
          </w:p>
        </w:tc>
      </w:tr>
      <w:tr w:rsidR="00AC23C4" w:rsidRPr="00AC23C4" w14:paraId="32444C68" w14:textId="77777777" w:rsidTr="00AC23C4">
        <w:tc>
          <w:tcPr>
            <w:tcW w:w="709" w:type="dxa"/>
            <w:shd w:val="clear" w:color="auto" w:fill="auto"/>
          </w:tcPr>
          <w:p w14:paraId="04821CFB" w14:textId="77777777" w:rsidR="000931D0" w:rsidRPr="003E7B4A" w:rsidRDefault="000931D0" w:rsidP="001D04AF">
            <w:pPr>
              <w:pStyle w:val="GlossEng2ptafter"/>
            </w:pPr>
          </w:p>
        </w:tc>
        <w:tc>
          <w:tcPr>
            <w:tcW w:w="284" w:type="dxa"/>
            <w:shd w:val="clear" w:color="auto" w:fill="auto"/>
          </w:tcPr>
          <w:p w14:paraId="0E9E6B6E" w14:textId="77777777" w:rsidR="000931D0" w:rsidRPr="00AD46B4" w:rsidRDefault="000931D0" w:rsidP="001D04AF">
            <w:pPr>
              <w:pStyle w:val="GlossEng2ptafter"/>
            </w:pPr>
          </w:p>
        </w:tc>
        <w:tc>
          <w:tcPr>
            <w:tcW w:w="525" w:type="dxa"/>
            <w:shd w:val="clear" w:color="auto" w:fill="auto"/>
          </w:tcPr>
          <w:p w14:paraId="6E8C0ECF" w14:textId="77777777" w:rsidR="000931D0" w:rsidRPr="00AD46B4" w:rsidRDefault="000931D0" w:rsidP="001D04AF">
            <w:pPr>
              <w:pStyle w:val="GlossEng2ptafter"/>
            </w:pPr>
            <w:r>
              <w:t>next</w:t>
            </w:r>
          </w:p>
        </w:tc>
        <w:tc>
          <w:tcPr>
            <w:tcW w:w="485" w:type="dxa"/>
            <w:gridSpan w:val="2"/>
            <w:shd w:val="clear" w:color="auto" w:fill="auto"/>
          </w:tcPr>
          <w:p w14:paraId="0E210FB7" w14:textId="77777777" w:rsidR="000931D0" w:rsidRPr="0099608C" w:rsidRDefault="000931D0" w:rsidP="001D04AF">
            <w:pPr>
              <w:pStyle w:val="GlossEng2ptafter"/>
              <w:rPr>
                <w:rStyle w:val="ChSmallCaps"/>
              </w:rPr>
            </w:pPr>
            <w:r w:rsidRPr="0099608C">
              <w:rPr>
                <w:rStyle w:val="ChSmallCaps"/>
              </w:rPr>
              <w:t>1sg</w:t>
            </w:r>
          </w:p>
        </w:tc>
        <w:tc>
          <w:tcPr>
            <w:tcW w:w="736" w:type="dxa"/>
            <w:gridSpan w:val="2"/>
            <w:shd w:val="clear" w:color="auto" w:fill="auto"/>
          </w:tcPr>
          <w:p w14:paraId="2564A457" w14:textId="77777777" w:rsidR="000931D0" w:rsidRPr="00AD46B4" w:rsidRDefault="000931D0" w:rsidP="001D04AF">
            <w:pPr>
              <w:pStyle w:val="GlossEng2ptafter"/>
            </w:pPr>
            <w:r w:rsidRPr="00AD46B4">
              <w:t>stay</w:t>
            </w:r>
          </w:p>
        </w:tc>
        <w:tc>
          <w:tcPr>
            <w:tcW w:w="360" w:type="dxa"/>
            <w:gridSpan w:val="2"/>
            <w:shd w:val="clear" w:color="auto" w:fill="auto"/>
          </w:tcPr>
          <w:p w14:paraId="210174AD" w14:textId="77777777" w:rsidR="000931D0" w:rsidRPr="00AD46B4" w:rsidRDefault="000931D0" w:rsidP="001D04AF">
            <w:pPr>
              <w:pStyle w:val="GlossEng2ptafter"/>
            </w:pPr>
            <w:r w:rsidRPr="00AD46B4">
              <w:t>at</w:t>
            </w:r>
          </w:p>
        </w:tc>
        <w:tc>
          <w:tcPr>
            <w:tcW w:w="684" w:type="dxa"/>
            <w:gridSpan w:val="2"/>
            <w:shd w:val="clear" w:color="auto" w:fill="auto"/>
          </w:tcPr>
          <w:p w14:paraId="4FE5C6DF" w14:textId="77777777" w:rsidR="000931D0" w:rsidRPr="0099608C" w:rsidRDefault="000931D0" w:rsidP="001D04AF">
            <w:pPr>
              <w:pStyle w:val="GlossEng2ptafter"/>
              <w:rPr>
                <w:rStyle w:val="ChSmallCaps"/>
              </w:rPr>
            </w:pPr>
            <w:r w:rsidRPr="0099608C">
              <w:rPr>
                <w:rStyle w:val="ChSmallCaps"/>
              </w:rPr>
              <w:t>l.dist</w:t>
            </w:r>
          </w:p>
        </w:tc>
        <w:tc>
          <w:tcPr>
            <w:tcW w:w="525" w:type="dxa"/>
            <w:shd w:val="clear" w:color="auto" w:fill="auto"/>
          </w:tcPr>
          <w:p w14:paraId="3D0B316D" w14:textId="77777777" w:rsidR="000931D0" w:rsidRPr="00AD46B4" w:rsidRDefault="000931D0" w:rsidP="001D04AF">
            <w:pPr>
              <w:pStyle w:val="GlossEng2ptafter"/>
            </w:pPr>
            <w:r>
              <w:t>next</w:t>
            </w:r>
          </w:p>
        </w:tc>
        <w:tc>
          <w:tcPr>
            <w:tcW w:w="485" w:type="dxa"/>
            <w:shd w:val="clear" w:color="auto" w:fill="auto"/>
          </w:tcPr>
          <w:p w14:paraId="71740952" w14:textId="77777777" w:rsidR="000931D0" w:rsidRPr="0099608C" w:rsidRDefault="000931D0" w:rsidP="001D04AF">
            <w:pPr>
              <w:pStyle w:val="GlossEng2ptafter"/>
              <w:rPr>
                <w:rStyle w:val="ChSmallCaps"/>
              </w:rPr>
            </w:pPr>
            <w:r w:rsidRPr="0099608C">
              <w:rPr>
                <w:rStyle w:val="ChSmallCaps"/>
              </w:rPr>
              <w:t>3sg</w:t>
            </w:r>
          </w:p>
        </w:tc>
        <w:tc>
          <w:tcPr>
            <w:tcW w:w="563" w:type="dxa"/>
            <w:shd w:val="clear" w:color="auto" w:fill="auto"/>
          </w:tcPr>
          <w:p w14:paraId="0B96901E" w14:textId="77777777" w:rsidR="000931D0" w:rsidRPr="0099608C" w:rsidRDefault="000931D0" w:rsidP="001D04AF">
            <w:pPr>
              <w:pStyle w:val="GlossEng2ptafter"/>
              <w:rPr>
                <w:rStyle w:val="ChSmallCaps"/>
              </w:rPr>
            </w:pPr>
            <w:r w:rsidRPr="0099608C">
              <w:rPr>
                <w:rStyle w:val="ChSmallCaps"/>
              </w:rPr>
              <w:t>poss</w:t>
            </w:r>
          </w:p>
        </w:tc>
        <w:tc>
          <w:tcPr>
            <w:tcW w:w="969" w:type="dxa"/>
            <w:shd w:val="clear" w:color="auto" w:fill="auto"/>
          </w:tcPr>
          <w:p w14:paraId="2A239628" w14:textId="77777777" w:rsidR="000931D0" w:rsidRPr="00AD46B4" w:rsidRDefault="000931D0" w:rsidP="001D04AF">
            <w:pPr>
              <w:pStyle w:val="GlossEng2ptafter"/>
            </w:pPr>
            <w:r w:rsidRPr="00AD46B4">
              <w:t>tomorrow</w:t>
            </w:r>
          </w:p>
        </w:tc>
      </w:tr>
      <w:tr w:rsidR="00AC23C4" w:rsidRPr="006B541C" w14:paraId="24551C41" w14:textId="77777777" w:rsidTr="00AC23C4">
        <w:trPr>
          <w:gridAfter w:val="5"/>
          <w:wAfter w:w="3171" w:type="dxa"/>
        </w:trPr>
        <w:tc>
          <w:tcPr>
            <w:tcW w:w="709" w:type="dxa"/>
            <w:shd w:val="clear" w:color="auto" w:fill="auto"/>
          </w:tcPr>
          <w:p w14:paraId="0133FD63" w14:textId="77777777" w:rsidR="000931D0" w:rsidRPr="003E7B4A" w:rsidRDefault="000931D0" w:rsidP="001D04AF">
            <w:pPr>
              <w:pStyle w:val="O0Nwnext"/>
            </w:pPr>
          </w:p>
        </w:tc>
        <w:tc>
          <w:tcPr>
            <w:tcW w:w="851" w:type="dxa"/>
            <w:gridSpan w:val="3"/>
            <w:shd w:val="clear" w:color="auto" w:fill="auto"/>
          </w:tcPr>
          <w:p w14:paraId="428C7D01" w14:textId="77777777" w:rsidR="000931D0" w:rsidRPr="00AD46B4" w:rsidRDefault="000931D0" w:rsidP="001D04AF">
            <w:pPr>
              <w:pStyle w:val="Text"/>
            </w:pPr>
            <w:r w:rsidRPr="00AD46B4">
              <w:t>baru</w:t>
            </w:r>
          </w:p>
        </w:tc>
        <w:tc>
          <w:tcPr>
            <w:tcW w:w="485" w:type="dxa"/>
            <w:gridSpan w:val="2"/>
            <w:shd w:val="clear" w:color="auto" w:fill="auto"/>
          </w:tcPr>
          <w:p w14:paraId="22A4787E" w14:textId="77777777" w:rsidR="000931D0" w:rsidRPr="00AD46B4" w:rsidRDefault="000931D0" w:rsidP="001D04AF">
            <w:pPr>
              <w:pStyle w:val="Text"/>
            </w:pPr>
            <w:r w:rsidRPr="00AD46B4">
              <w:t>sa</w:t>
            </w:r>
          </w:p>
        </w:tc>
        <w:tc>
          <w:tcPr>
            <w:tcW w:w="825" w:type="dxa"/>
            <w:gridSpan w:val="2"/>
            <w:shd w:val="clear" w:color="auto" w:fill="auto"/>
          </w:tcPr>
          <w:p w14:paraId="1AAF32A6" w14:textId="77777777" w:rsidR="000931D0" w:rsidRPr="00AD46B4" w:rsidRDefault="000931D0" w:rsidP="001D04AF">
            <w:pPr>
              <w:pStyle w:val="Text"/>
            </w:pPr>
            <w:r w:rsidRPr="00AD46B4">
              <w:t>kembali</w:t>
            </w:r>
          </w:p>
        </w:tc>
        <w:tc>
          <w:tcPr>
            <w:tcW w:w="284" w:type="dxa"/>
            <w:gridSpan w:val="2"/>
            <w:shd w:val="clear" w:color="auto" w:fill="auto"/>
          </w:tcPr>
          <w:p w14:paraId="4E36B89C" w14:textId="77777777" w:rsidR="000931D0" w:rsidRPr="00AD46B4" w:rsidRDefault="000931D0" w:rsidP="001D04AF">
            <w:pPr>
              <w:pStyle w:val="Text"/>
            </w:pPr>
            <w:r>
              <w:t>…</w:t>
            </w:r>
          </w:p>
        </w:tc>
      </w:tr>
      <w:tr w:rsidR="00AC23C4" w:rsidRPr="00AC23C4" w14:paraId="5D112B52" w14:textId="77777777" w:rsidTr="00AC23C4">
        <w:trPr>
          <w:gridAfter w:val="5"/>
          <w:wAfter w:w="3171" w:type="dxa"/>
        </w:trPr>
        <w:tc>
          <w:tcPr>
            <w:tcW w:w="709" w:type="dxa"/>
            <w:shd w:val="clear" w:color="auto" w:fill="auto"/>
          </w:tcPr>
          <w:p w14:paraId="7029AC72" w14:textId="77777777" w:rsidR="000931D0" w:rsidRPr="003E7B4A" w:rsidRDefault="000931D0" w:rsidP="001D04AF">
            <w:pPr>
              <w:pStyle w:val="GlossEng"/>
            </w:pPr>
          </w:p>
        </w:tc>
        <w:tc>
          <w:tcPr>
            <w:tcW w:w="851" w:type="dxa"/>
            <w:gridSpan w:val="3"/>
            <w:shd w:val="clear" w:color="auto" w:fill="auto"/>
          </w:tcPr>
          <w:p w14:paraId="09C99285" w14:textId="77777777" w:rsidR="000931D0" w:rsidRPr="00856563" w:rsidRDefault="00171D59" w:rsidP="001D04AF">
            <w:pPr>
              <w:pStyle w:val="GlossEng"/>
            </w:pPr>
            <w:r>
              <w:t>and.then</w:t>
            </w:r>
          </w:p>
        </w:tc>
        <w:tc>
          <w:tcPr>
            <w:tcW w:w="485" w:type="dxa"/>
            <w:gridSpan w:val="2"/>
            <w:shd w:val="clear" w:color="auto" w:fill="auto"/>
          </w:tcPr>
          <w:p w14:paraId="1506AA99" w14:textId="77777777" w:rsidR="000931D0" w:rsidRPr="0099608C" w:rsidRDefault="000931D0" w:rsidP="001D04AF">
            <w:pPr>
              <w:pStyle w:val="GlossEng"/>
              <w:rPr>
                <w:rStyle w:val="ChSmallCaps"/>
              </w:rPr>
            </w:pPr>
            <w:r w:rsidRPr="0099608C">
              <w:rPr>
                <w:rStyle w:val="ChSmallCaps"/>
              </w:rPr>
              <w:t>1sg</w:t>
            </w:r>
          </w:p>
        </w:tc>
        <w:tc>
          <w:tcPr>
            <w:tcW w:w="825" w:type="dxa"/>
            <w:gridSpan w:val="2"/>
            <w:shd w:val="clear" w:color="auto" w:fill="auto"/>
          </w:tcPr>
          <w:p w14:paraId="3BCB5E7D" w14:textId="77777777" w:rsidR="000931D0" w:rsidRPr="00AD46B4" w:rsidRDefault="000931D0" w:rsidP="001D04AF">
            <w:pPr>
              <w:pStyle w:val="GlossEng"/>
            </w:pPr>
            <w:r w:rsidRPr="00AD46B4">
              <w:t>return</w:t>
            </w:r>
          </w:p>
        </w:tc>
        <w:tc>
          <w:tcPr>
            <w:tcW w:w="284" w:type="dxa"/>
            <w:gridSpan w:val="2"/>
            <w:shd w:val="clear" w:color="auto" w:fill="auto"/>
          </w:tcPr>
          <w:p w14:paraId="03F4B004" w14:textId="77777777" w:rsidR="000931D0" w:rsidRPr="00AD46B4" w:rsidRDefault="000931D0" w:rsidP="001D04AF">
            <w:pPr>
              <w:pStyle w:val="GlossEng"/>
            </w:pPr>
          </w:p>
        </w:tc>
      </w:tr>
    </w:tbl>
    <w:p w14:paraId="76B7C685" w14:textId="1E3B6736" w:rsidR="000931D0" w:rsidRPr="002B1870" w:rsidRDefault="00B7093A" w:rsidP="000931D0">
      <w:pPr>
        <w:pStyle w:val="FreeTranslEng"/>
      </w:pPr>
      <w:r>
        <w:t>‘</w:t>
      </w:r>
      <w:r w:rsidR="000931D0">
        <w:t>[two days ago I went to Abe</w:t>
      </w:r>
      <w:r w:rsidR="00386A82">
        <w:t>pura</w:t>
      </w:r>
      <w:r w:rsidR="000931D0">
        <w:t xml:space="preserve">,] and then I stayed there, and then </w:t>
      </w:r>
      <w:r w:rsidR="000931D0" w:rsidRPr="008665C8">
        <w:rPr>
          <w:rStyle w:val="ChBlueBold"/>
        </w:rPr>
        <w:t>the</w:t>
      </w:r>
      <w:r w:rsidR="000931D0" w:rsidRPr="00650727">
        <w:t xml:space="preserve"> (</w:t>
      </w:r>
      <w:r w:rsidR="000931D0" w:rsidRPr="00650727">
        <w:rPr>
          <w:rStyle w:val="ChItalic"/>
        </w:rPr>
        <w:t>very</w:t>
      </w:r>
      <w:r w:rsidR="000931D0" w:rsidRPr="00650727">
        <w:t xml:space="preserve">) </w:t>
      </w:r>
      <w:r w:rsidR="000931D0" w:rsidRPr="008665C8">
        <w:rPr>
          <w:rStyle w:val="ChBlueBold"/>
        </w:rPr>
        <w:t xml:space="preserve">next </w:t>
      </w:r>
      <w:r w:rsidR="000931D0">
        <w:rPr>
          <w:rStyle w:val="ChBlueBold"/>
        </w:rPr>
        <w:t>day</w:t>
      </w:r>
      <w:r w:rsidR="000931D0">
        <w:t xml:space="preserve"> only then did I return …</w:t>
      </w:r>
      <w:r>
        <w:t>’</w:t>
      </w:r>
      <w:r w:rsidR="000931D0">
        <w:t xml:space="preserve"> (Lit. </w:t>
      </w:r>
      <w:r>
        <w:t>‘</w:t>
      </w:r>
      <w:r w:rsidR="000931D0" w:rsidRPr="000A0203">
        <w:rPr>
          <w:rStyle w:val="ChBlueBold"/>
        </w:rPr>
        <w:t>its tomorrow</w:t>
      </w:r>
      <w:r>
        <w:t>’</w:t>
      </w:r>
      <w:r w:rsidR="000931D0">
        <w:t xml:space="preserve">) </w:t>
      </w:r>
      <w:r w:rsidR="000931D0" w:rsidRPr="00755E3C">
        <w:rPr>
          <w:rStyle w:val="ExampleSource"/>
        </w:rPr>
        <w:t>[</w:t>
      </w:r>
      <w:r w:rsidR="000931D0">
        <w:rPr>
          <w:rStyle w:val="ExampleSource"/>
        </w:rPr>
        <w:t xml:space="preserve">Elicited </w:t>
      </w:r>
      <w:r w:rsidR="00EF7665">
        <w:rPr>
          <w:rStyle w:val="ExampleSource"/>
        </w:rPr>
        <w:t>BR111020.008</w:t>
      </w:r>
      <w:r w:rsidR="000931D0" w:rsidRPr="00755E3C">
        <w:rPr>
          <w:rStyle w:val="ExampleSource"/>
        </w:rPr>
        <w:t>]</w:t>
      </w:r>
    </w:p>
    <w:tbl>
      <w:tblPr>
        <w:tblW w:w="6843" w:type="dxa"/>
        <w:tblCellMar>
          <w:left w:w="40" w:type="dxa"/>
          <w:right w:w="40" w:type="dxa"/>
        </w:tblCellMar>
        <w:tblLook w:val="01E0" w:firstRow="1" w:lastRow="1" w:firstColumn="1" w:lastColumn="1" w:noHBand="0" w:noVBand="0"/>
      </w:tblPr>
      <w:tblGrid>
        <w:gridCol w:w="709"/>
        <w:gridCol w:w="481"/>
        <w:gridCol w:w="424"/>
        <w:gridCol w:w="162"/>
        <w:gridCol w:w="423"/>
        <w:gridCol w:w="124"/>
        <w:gridCol w:w="383"/>
        <w:gridCol w:w="86"/>
        <w:gridCol w:w="625"/>
        <w:gridCol w:w="169"/>
        <w:gridCol w:w="429"/>
        <w:gridCol w:w="249"/>
        <w:gridCol w:w="712"/>
        <w:gridCol w:w="472"/>
        <w:gridCol w:w="550"/>
        <w:gridCol w:w="845"/>
      </w:tblGrid>
      <w:tr w:rsidR="00AC23C4" w:rsidRPr="006B541C" w14:paraId="6C16FA12" w14:textId="77777777" w:rsidTr="006C2C0C">
        <w:tc>
          <w:tcPr>
            <w:tcW w:w="709" w:type="dxa"/>
            <w:shd w:val="clear" w:color="auto" w:fill="auto"/>
          </w:tcPr>
          <w:p w14:paraId="0347E570" w14:textId="77777777" w:rsidR="000931D0" w:rsidRPr="0004708F" w:rsidRDefault="000931D0" w:rsidP="001D04AF">
            <w:pPr>
              <w:pStyle w:val="O0Nwnext"/>
            </w:pPr>
            <w:bookmarkStart w:id="4007" w:name="_Ref340850328"/>
            <w:r w:rsidRPr="00856563">
              <w:t>(</w:t>
            </w:r>
            <w:fldSimple w:instr=" SEQ ( \* ARABIC \s 1 ">
              <w:r w:rsidR="00154D81">
                <w:rPr>
                  <w:noProof/>
                </w:rPr>
                <w:t>38</w:t>
              </w:r>
            </w:fldSimple>
            <w:r w:rsidRPr="00856563">
              <w:t>)</w:t>
            </w:r>
            <w:bookmarkEnd w:id="4007"/>
          </w:p>
        </w:tc>
        <w:tc>
          <w:tcPr>
            <w:tcW w:w="481" w:type="dxa"/>
            <w:shd w:val="clear" w:color="auto" w:fill="auto"/>
          </w:tcPr>
          <w:p w14:paraId="7839BCBF" w14:textId="77777777" w:rsidR="000931D0" w:rsidRPr="00AD46B4" w:rsidRDefault="000931D0" w:rsidP="001D04AF">
            <w:pPr>
              <w:pStyle w:val="Text"/>
            </w:pPr>
            <w:r w:rsidRPr="00AD46B4">
              <w:t>dong</w:t>
            </w:r>
          </w:p>
        </w:tc>
        <w:tc>
          <w:tcPr>
            <w:tcW w:w="586" w:type="dxa"/>
            <w:gridSpan w:val="2"/>
            <w:shd w:val="clear" w:color="auto" w:fill="auto"/>
          </w:tcPr>
          <w:p w14:paraId="5A0ADB08" w14:textId="77777777" w:rsidR="000931D0" w:rsidRPr="00AD46B4" w:rsidRDefault="000931D0" w:rsidP="001D04AF">
            <w:pPr>
              <w:pStyle w:val="Text"/>
            </w:pPr>
            <w:r w:rsidRPr="00AD46B4">
              <w:t>kerja</w:t>
            </w:r>
          </w:p>
        </w:tc>
        <w:tc>
          <w:tcPr>
            <w:tcW w:w="547" w:type="dxa"/>
            <w:gridSpan w:val="2"/>
            <w:shd w:val="clear" w:color="auto" w:fill="auto"/>
          </w:tcPr>
          <w:p w14:paraId="6D81A52F" w14:textId="77777777" w:rsidR="000931D0" w:rsidRPr="00AD46B4" w:rsidRDefault="000931D0" w:rsidP="001D04AF">
            <w:pPr>
              <w:pStyle w:val="Text"/>
            </w:pPr>
            <w:r w:rsidRPr="00AD46B4">
              <w:t>ruma</w:t>
            </w:r>
          </w:p>
        </w:tc>
        <w:tc>
          <w:tcPr>
            <w:tcW w:w="469" w:type="dxa"/>
            <w:gridSpan w:val="2"/>
            <w:shd w:val="clear" w:color="auto" w:fill="auto"/>
          </w:tcPr>
          <w:p w14:paraId="21AAEFC4" w14:textId="77777777" w:rsidR="000931D0" w:rsidRPr="00AD46B4" w:rsidRDefault="000931D0" w:rsidP="001D04AF">
            <w:pPr>
              <w:pStyle w:val="Text"/>
            </w:pPr>
            <w:r w:rsidRPr="00AD46B4">
              <w:t>dari</w:t>
            </w:r>
          </w:p>
        </w:tc>
        <w:tc>
          <w:tcPr>
            <w:tcW w:w="794" w:type="dxa"/>
            <w:gridSpan w:val="2"/>
            <w:shd w:val="clear" w:color="auto" w:fill="auto"/>
          </w:tcPr>
          <w:p w14:paraId="35BCF710" w14:textId="77777777" w:rsidR="000931D0" w:rsidRPr="00AD46B4" w:rsidRDefault="000931D0" w:rsidP="001D04AF">
            <w:pPr>
              <w:pStyle w:val="Text"/>
            </w:pPr>
            <w:r w:rsidRPr="00AD46B4">
              <w:t>pagi</w:t>
            </w:r>
          </w:p>
        </w:tc>
        <w:tc>
          <w:tcPr>
            <w:tcW w:w="678" w:type="dxa"/>
            <w:gridSpan w:val="2"/>
            <w:shd w:val="clear" w:color="auto" w:fill="auto"/>
          </w:tcPr>
          <w:p w14:paraId="2D5EF7E1" w14:textId="77777777" w:rsidR="000931D0" w:rsidRPr="00AD46B4" w:rsidRDefault="000931D0" w:rsidP="001D04AF">
            <w:pPr>
              <w:pStyle w:val="Text"/>
            </w:pPr>
            <w:r w:rsidRPr="00AD46B4">
              <w:t>sampe</w:t>
            </w:r>
          </w:p>
        </w:tc>
        <w:tc>
          <w:tcPr>
            <w:tcW w:w="712" w:type="dxa"/>
            <w:shd w:val="clear" w:color="auto" w:fill="auto"/>
          </w:tcPr>
          <w:p w14:paraId="2F584F20" w14:textId="77777777" w:rsidR="000931D0" w:rsidRPr="00AD46B4" w:rsidRDefault="000931D0" w:rsidP="001D04AF">
            <w:pPr>
              <w:pStyle w:val="Text"/>
            </w:pPr>
            <w:r w:rsidRPr="00AD46B4">
              <w:t>malam</w:t>
            </w:r>
          </w:p>
        </w:tc>
        <w:tc>
          <w:tcPr>
            <w:tcW w:w="472" w:type="dxa"/>
            <w:shd w:val="clear" w:color="auto" w:fill="auto"/>
          </w:tcPr>
          <w:p w14:paraId="69E0570A" w14:textId="77777777" w:rsidR="000931D0" w:rsidRPr="003F1AC2" w:rsidRDefault="000931D0" w:rsidP="001D04AF">
            <w:pPr>
              <w:pStyle w:val="Text"/>
              <w:rPr>
                <w:rStyle w:val="ChBlueBold"/>
              </w:rPr>
            </w:pPr>
            <w:r w:rsidRPr="003F1AC2">
              <w:rPr>
                <w:rStyle w:val="ChBlueBold"/>
              </w:rPr>
              <w:t>de</w:t>
            </w:r>
          </w:p>
        </w:tc>
        <w:tc>
          <w:tcPr>
            <w:tcW w:w="550" w:type="dxa"/>
            <w:shd w:val="clear" w:color="auto" w:fill="auto"/>
          </w:tcPr>
          <w:p w14:paraId="5E78015C" w14:textId="77777777" w:rsidR="000931D0" w:rsidRPr="003F1AC2" w:rsidRDefault="000931D0" w:rsidP="001D04AF">
            <w:pPr>
              <w:pStyle w:val="Text"/>
              <w:rPr>
                <w:rStyle w:val="ChBlueBold"/>
              </w:rPr>
            </w:pPr>
            <w:r w:rsidRPr="003F1AC2">
              <w:rPr>
                <w:rStyle w:val="ChBlueBold"/>
              </w:rPr>
              <w:t>pu</w:t>
            </w:r>
          </w:p>
        </w:tc>
        <w:tc>
          <w:tcPr>
            <w:tcW w:w="845" w:type="dxa"/>
            <w:shd w:val="clear" w:color="auto" w:fill="auto"/>
          </w:tcPr>
          <w:p w14:paraId="3CD90163" w14:textId="77777777" w:rsidR="000931D0" w:rsidRPr="00EB47C2" w:rsidRDefault="000931D0" w:rsidP="001D04AF">
            <w:pPr>
              <w:pStyle w:val="Text"/>
            </w:pPr>
            <w:r w:rsidRPr="00EB47C2">
              <w:rPr>
                <w:rStyle w:val="ChBlueBold"/>
              </w:rPr>
              <w:t>pagi</w:t>
            </w:r>
            <w:r w:rsidR="00EB47C2">
              <w:t>,</w:t>
            </w:r>
          </w:p>
        </w:tc>
      </w:tr>
      <w:tr w:rsidR="00AC23C4" w:rsidRPr="00AC23C4" w14:paraId="165895AF" w14:textId="77777777" w:rsidTr="006C2C0C">
        <w:tc>
          <w:tcPr>
            <w:tcW w:w="709" w:type="dxa"/>
            <w:shd w:val="clear" w:color="auto" w:fill="auto"/>
          </w:tcPr>
          <w:p w14:paraId="48846CD7" w14:textId="77777777" w:rsidR="000931D0" w:rsidRPr="003E7B4A" w:rsidRDefault="000931D0" w:rsidP="001D04AF">
            <w:pPr>
              <w:pStyle w:val="GlossEng2ptafter"/>
            </w:pPr>
          </w:p>
        </w:tc>
        <w:tc>
          <w:tcPr>
            <w:tcW w:w="481" w:type="dxa"/>
            <w:shd w:val="clear" w:color="auto" w:fill="auto"/>
          </w:tcPr>
          <w:p w14:paraId="1B5047F4" w14:textId="77777777" w:rsidR="000931D0" w:rsidRPr="0099608C" w:rsidRDefault="000931D0" w:rsidP="001D04AF">
            <w:pPr>
              <w:pStyle w:val="GlossEng2ptafter"/>
              <w:rPr>
                <w:rStyle w:val="ChSmallCaps"/>
              </w:rPr>
            </w:pPr>
            <w:r w:rsidRPr="0099608C">
              <w:rPr>
                <w:rStyle w:val="ChSmallCaps"/>
              </w:rPr>
              <w:t>3pl</w:t>
            </w:r>
          </w:p>
        </w:tc>
        <w:tc>
          <w:tcPr>
            <w:tcW w:w="586" w:type="dxa"/>
            <w:gridSpan w:val="2"/>
            <w:shd w:val="clear" w:color="auto" w:fill="auto"/>
          </w:tcPr>
          <w:p w14:paraId="71E518EE" w14:textId="77777777" w:rsidR="000931D0" w:rsidRPr="00AD46B4" w:rsidRDefault="000931D0" w:rsidP="001D04AF">
            <w:pPr>
              <w:pStyle w:val="GlossEng2ptafter"/>
            </w:pPr>
            <w:r w:rsidRPr="00AD46B4">
              <w:t>work</w:t>
            </w:r>
          </w:p>
        </w:tc>
        <w:tc>
          <w:tcPr>
            <w:tcW w:w="547" w:type="dxa"/>
            <w:gridSpan w:val="2"/>
            <w:shd w:val="clear" w:color="auto" w:fill="auto"/>
          </w:tcPr>
          <w:p w14:paraId="7CFA52A0" w14:textId="77777777" w:rsidR="000931D0" w:rsidRPr="00AD46B4" w:rsidRDefault="000931D0" w:rsidP="001D04AF">
            <w:pPr>
              <w:pStyle w:val="GlossEng2ptafter"/>
            </w:pPr>
            <w:r w:rsidRPr="00AD46B4">
              <w:t>house</w:t>
            </w:r>
          </w:p>
        </w:tc>
        <w:tc>
          <w:tcPr>
            <w:tcW w:w="469" w:type="dxa"/>
            <w:gridSpan w:val="2"/>
            <w:shd w:val="clear" w:color="auto" w:fill="auto"/>
          </w:tcPr>
          <w:p w14:paraId="2A40C12F" w14:textId="77777777" w:rsidR="000931D0" w:rsidRPr="00AD46B4" w:rsidRDefault="000931D0" w:rsidP="001D04AF">
            <w:pPr>
              <w:pStyle w:val="GlossEng2ptafter"/>
            </w:pPr>
            <w:r w:rsidRPr="00AD46B4">
              <w:t>from</w:t>
            </w:r>
          </w:p>
        </w:tc>
        <w:tc>
          <w:tcPr>
            <w:tcW w:w="794" w:type="dxa"/>
            <w:gridSpan w:val="2"/>
            <w:shd w:val="clear" w:color="auto" w:fill="auto"/>
          </w:tcPr>
          <w:p w14:paraId="113FE1B2" w14:textId="77777777" w:rsidR="000931D0" w:rsidRPr="00AD46B4" w:rsidRDefault="000931D0" w:rsidP="001D04AF">
            <w:pPr>
              <w:pStyle w:val="GlossEng2ptafter"/>
            </w:pPr>
            <w:r w:rsidRPr="00AD46B4">
              <w:t>morning</w:t>
            </w:r>
          </w:p>
        </w:tc>
        <w:tc>
          <w:tcPr>
            <w:tcW w:w="678" w:type="dxa"/>
            <w:gridSpan w:val="2"/>
            <w:shd w:val="clear" w:color="auto" w:fill="auto"/>
          </w:tcPr>
          <w:p w14:paraId="5AC2374A" w14:textId="77777777" w:rsidR="000931D0" w:rsidRPr="00AD46B4" w:rsidRDefault="00BD6BA3" w:rsidP="001D04AF">
            <w:pPr>
              <w:pStyle w:val="GlossEng2ptafter"/>
            </w:pPr>
            <w:r>
              <w:t>until</w:t>
            </w:r>
          </w:p>
        </w:tc>
        <w:tc>
          <w:tcPr>
            <w:tcW w:w="712" w:type="dxa"/>
            <w:shd w:val="clear" w:color="auto" w:fill="auto"/>
          </w:tcPr>
          <w:p w14:paraId="67CFF29D" w14:textId="77777777" w:rsidR="000931D0" w:rsidRPr="00AD46B4" w:rsidRDefault="000931D0" w:rsidP="001D04AF">
            <w:pPr>
              <w:pStyle w:val="GlossEng2ptafter"/>
            </w:pPr>
            <w:r w:rsidRPr="00AD46B4">
              <w:t>night</w:t>
            </w:r>
          </w:p>
        </w:tc>
        <w:tc>
          <w:tcPr>
            <w:tcW w:w="472" w:type="dxa"/>
            <w:shd w:val="clear" w:color="auto" w:fill="auto"/>
          </w:tcPr>
          <w:p w14:paraId="2F9B5DFB" w14:textId="77777777" w:rsidR="000931D0" w:rsidRPr="0099608C" w:rsidRDefault="000931D0" w:rsidP="001D04AF">
            <w:pPr>
              <w:pStyle w:val="GlossEng2ptafter"/>
              <w:rPr>
                <w:rStyle w:val="ChSmallCaps"/>
              </w:rPr>
            </w:pPr>
            <w:r w:rsidRPr="0099608C">
              <w:rPr>
                <w:rStyle w:val="ChSmallCaps"/>
              </w:rPr>
              <w:t>3sg</w:t>
            </w:r>
          </w:p>
        </w:tc>
        <w:tc>
          <w:tcPr>
            <w:tcW w:w="550" w:type="dxa"/>
            <w:shd w:val="clear" w:color="auto" w:fill="auto"/>
          </w:tcPr>
          <w:p w14:paraId="76714411" w14:textId="77777777" w:rsidR="000931D0" w:rsidRPr="0099608C" w:rsidRDefault="000931D0" w:rsidP="001D04AF">
            <w:pPr>
              <w:pStyle w:val="GlossEng2ptafter"/>
              <w:rPr>
                <w:rStyle w:val="ChSmallCaps"/>
              </w:rPr>
            </w:pPr>
            <w:r w:rsidRPr="0099608C">
              <w:rPr>
                <w:rStyle w:val="ChSmallCaps"/>
              </w:rPr>
              <w:t>poss</w:t>
            </w:r>
          </w:p>
        </w:tc>
        <w:tc>
          <w:tcPr>
            <w:tcW w:w="845" w:type="dxa"/>
            <w:shd w:val="clear" w:color="auto" w:fill="auto"/>
          </w:tcPr>
          <w:p w14:paraId="724D30DD" w14:textId="77777777" w:rsidR="000931D0" w:rsidRPr="00AD46B4" w:rsidRDefault="000931D0" w:rsidP="001D04AF">
            <w:pPr>
              <w:pStyle w:val="GlossEng2ptafter"/>
            </w:pPr>
            <w:r w:rsidRPr="00AD46B4">
              <w:t>morning</w:t>
            </w:r>
          </w:p>
        </w:tc>
      </w:tr>
      <w:tr w:rsidR="00AC23C4" w:rsidRPr="00AD46B4" w14:paraId="67A2096E" w14:textId="77777777" w:rsidTr="006C2C0C">
        <w:trPr>
          <w:gridAfter w:val="5"/>
          <w:wAfter w:w="2828" w:type="dxa"/>
        </w:trPr>
        <w:tc>
          <w:tcPr>
            <w:tcW w:w="709" w:type="dxa"/>
            <w:shd w:val="clear" w:color="auto" w:fill="auto"/>
          </w:tcPr>
          <w:p w14:paraId="5F7316BD" w14:textId="77777777" w:rsidR="000931D0" w:rsidRPr="003F1AC2" w:rsidRDefault="000931D0" w:rsidP="001D04AF">
            <w:pPr>
              <w:pStyle w:val="O0Nwnext"/>
            </w:pPr>
          </w:p>
        </w:tc>
        <w:tc>
          <w:tcPr>
            <w:tcW w:w="905" w:type="dxa"/>
            <w:gridSpan w:val="2"/>
            <w:shd w:val="clear" w:color="auto" w:fill="auto"/>
          </w:tcPr>
          <w:p w14:paraId="5D3C4B64" w14:textId="77777777" w:rsidR="000931D0" w:rsidRPr="00AD46B4" w:rsidRDefault="000931D0" w:rsidP="001D04AF">
            <w:pPr>
              <w:pStyle w:val="Text"/>
            </w:pPr>
            <w:r w:rsidRPr="00AD46B4">
              <w:t>baru</w:t>
            </w:r>
          </w:p>
        </w:tc>
        <w:tc>
          <w:tcPr>
            <w:tcW w:w="585" w:type="dxa"/>
            <w:gridSpan w:val="2"/>
            <w:shd w:val="clear" w:color="auto" w:fill="auto"/>
          </w:tcPr>
          <w:p w14:paraId="6D252965" w14:textId="77777777" w:rsidR="000931D0" w:rsidRPr="00AD46B4" w:rsidRDefault="000931D0" w:rsidP="001D04AF">
            <w:pPr>
              <w:pStyle w:val="Text"/>
            </w:pPr>
            <w:r w:rsidRPr="00AD46B4">
              <w:t>dong</w:t>
            </w:r>
          </w:p>
        </w:tc>
        <w:tc>
          <w:tcPr>
            <w:tcW w:w="507" w:type="dxa"/>
            <w:gridSpan w:val="2"/>
            <w:shd w:val="clear" w:color="auto" w:fill="auto"/>
          </w:tcPr>
          <w:p w14:paraId="45B20160" w14:textId="77777777" w:rsidR="000931D0" w:rsidRPr="00AD46B4" w:rsidRDefault="000931D0" w:rsidP="001D04AF">
            <w:pPr>
              <w:pStyle w:val="Text"/>
            </w:pPr>
            <w:r w:rsidRPr="00AD46B4">
              <w:t>kas</w:t>
            </w:r>
            <w:r>
              <w:t>i</w:t>
            </w:r>
          </w:p>
        </w:tc>
        <w:tc>
          <w:tcPr>
            <w:tcW w:w="711" w:type="dxa"/>
            <w:gridSpan w:val="2"/>
            <w:shd w:val="clear" w:color="auto" w:fill="auto"/>
          </w:tcPr>
          <w:p w14:paraId="58EB991D" w14:textId="77777777" w:rsidR="000931D0" w:rsidRPr="00AD46B4" w:rsidRDefault="005D2984" w:rsidP="001D04AF">
            <w:pPr>
              <w:pStyle w:val="Text"/>
            </w:pPr>
            <w:r>
              <w:t>selesay</w:t>
            </w:r>
          </w:p>
        </w:tc>
        <w:tc>
          <w:tcPr>
            <w:tcW w:w="598" w:type="dxa"/>
            <w:gridSpan w:val="2"/>
            <w:shd w:val="clear" w:color="auto" w:fill="auto"/>
          </w:tcPr>
          <w:p w14:paraId="615DD42F" w14:textId="77777777" w:rsidR="000931D0" w:rsidRPr="00AD46B4" w:rsidRDefault="000931D0" w:rsidP="001D04AF">
            <w:pPr>
              <w:pStyle w:val="Text"/>
            </w:pPr>
            <w:r w:rsidRPr="00AD46B4">
              <w:t>smua</w:t>
            </w:r>
          </w:p>
        </w:tc>
      </w:tr>
      <w:tr w:rsidR="00AC23C4" w:rsidRPr="00AD46B4" w14:paraId="00ABA73B" w14:textId="77777777" w:rsidTr="006C2C0C">
        <w:trPr>
          <w:gridAfter w:val="5"/>
          <w:wAfter w:w="2828" w:type="dxa"/>
        </w:trPr>
        <w:tc>
          <w:tcPr>
            <w:tcW w:w="709" w:type="dxa"/>
            <w:shd w:val="clear" w:color="auto" w:fill="auto"/>
          </w:tcPr>
          <w:p w14:paraId="4E50B28D" w14:textId="77777777" w:rsidR="000931D0" w:rsidRPr="003F1AC2" w:rsidRDefault="000931D0" w:rsidP="001D04AF">
            <w:pPr>
              <w:pStyle w:val="GlossEng"/>
            </w:pPr>
          </w:p>
        </w:tc>
        <w:tc>
          <w:tcPr>
            <w:tcW w:w="905" w:type="dxa"/>
            <w:gridSpan w:val="2"/>
            <w:shd w:val="clear" w:color="auto" w:fill="auto"/>
          </w:tcPr>
          <w:p w14:paraId="08DEB327" w14:textId="77777777" w:rsidR="000931D0" w:rsidRPr="00856563" w:rsidRDefault="00171D59" w:rsidP="001D04AF">
            <w:pPr>
              <w:pStyle w:val="GlossEng"/>
            </w:pPr>
            <w:r>
              <w:t>and.then</w:t>
            </w:r>
          </w:p>
        </w:tc>
        <w:tc>
          <w:tcPr>
            <w:tcW w:w="585" w:type="dxa"/>
            <w:gridSpan w:val="2"/>
            <w:shd w:val="clear" w:color="auto" w:fill="auto"/>
          </w:tcPr>
          <w:p w14:paraId="628B902B" w14:textId="77777777" w:rsidR="000931D0" w:rsidRPr="0099608C" w:rsidRDefault="000931D0" w:rsidP="001D04AF">
            <w:pPr>
              <w:pStyle w:val="GlossEng"/>
              <w:rPr>
                <w:rStyle w:val="ChSmallCaps"/>
              </w:rPr>
            </w:pPr>
            <w:r w:rsidRPr="0099608C">
              <w:rPr>
                <w:rStyle w:val="ChSmallCaps"/>
              </w:rPr>
              <w:t>3pl</w:t>
            </w:r>
          </w:p>
        </w:tc>
        <w:tc>
          <w:tcPr>
            <w:tcW w:w="507" w:type="dxa"/>
            <w:gridSpan w:val="2"/>
            <w:shd w:val="clear" w:color="auto" w:fill="auto"/>
          </w:tcPr>
          <w:p w14:paraId="1F26B9E2" w14:textId="77777777" w:rsidR="000931D0" w:rsidRPr="0099608C" w:rsidRDefault="00AB0DCF" w:rsidP="001D04AF">
            <w:pPr>
              <w:pStyle w:val="GlossEng"/>
              <w:rPr>
                <w:rStyle w:val="ChSmallCaps"/>
              </w:rPr>
            </w:pPr>
            <w:r w:rsidRPr="0099608C">
              <w:rPr>
                <w:rStyle w:val="ChSmallCaps"/>
              </w:rPr>
              <w:t>give</w:t>
            </w:r>
          </w:p>
        </w:tc>
        <w:tc>
          <w:tcPr>
            <w:tcW w:w="711" w:type="dxa"/>
            <w:gridSpan w:val="2"/>
            <w:shd w:val="clear" w:color="auto" w:fill="auto"/>
          </w:tcPr>
          <w:p w14:paraId="2BB5DB09" w14:textId="77777777" w:rsidR="000931D0" w:rsidRPr="00AD46B4" w:rsidRDefault="000931D0" w:rsidP="001D04AF">
            <w:pPr>
              <w:pStyle w:val="GlossEng"/>
            </w:pPr>
            <w:r w:rsidRPr="00AD46B4">
              <w:t>finish</w:t>
            </w:r>
          </w:p>
        </w:tc>
        <w:tc>
          <w:tcPr>
            <w:tcW w:w="598" w:type="dxa"/>
            <w:gridSpan w:val="2"/>
            <w:shd w:val="clear" w:color="auto" w:fill="auto"/>
          </w:tcPr>
          <w:p w14:paraId="7AA0AA21" w14:textId="77777777" w:rsidR="000931D0" w:rsidRPr="00AD46B4" w:rsidRDefault="000931D0" w:rsidP="001D04AF">
            <w:pPr>
              <w:pStyle w:val="GlossEng"/>
            </w:pPr>
            <w:r w:rsidRPr="00AD46B4">
              <w:t>all</w:t>
            </w:r>
          </w:p>
        </w:tc>
      </w:tr>
    </w:tbl>
    <w:p w14:paraId="543B43FF" w14:textId="3EB4DD62" w:rsidR="000931D0" w:rsidRPr="002B1870" w:rsidRDefault="00B7093A" w:rsidP="000931D0">
      <w:pPr>
        <w:pStyle w:val="FreeTranslEng"/>
      </w:pPr>
      <w:r>
        <w:t>‘</w:t>
      </w:r>
      <w:r w:rsidR="000931D0">
        <w:t xml:space="preserve">they worked on the house from morning until evening, </w:t>
      </w:r>
      <w:r w:rsidR="000931D0" w:rsidRPr="008665C8">
        <w:rPr>
          <w:rStyle w:val="ChBlueBold"/>
        </w:rPr>
        <w:t>the</w:t>
      </w:r>
      <w:r w:rsidR="000931D0" w:rsidRPr="00650727">
        <w:t xml:space="preserve"> (</w:t>
      </w:r>
      <w:r w:rsidR="000931D0" w:rsidRPr="00650727">
        <w:rPr>
          <w:rStyle w:val="ChItalic"/>
        </w:rPr>
        <w:t>very</w:t>
      </w:r>
      <w:r w:rsidR="000931D0" w:rsidRPr="00650727">
        <w:t xml:space="preserve">) </w:t>
      </w:r>
      <w:r w:rsidR="000931D0" w:rsidRPr="008665C8">
        <w:rPr>
          <w:rStyle w:val="ChBlueBold"/>
        </w:rPr>
        <w:t>next morning</w:t>
      </w:r>
      <w:r w:rsidR="000931D0">
        <w:t xml:space="preserve"> only then did they finish everything</w:t>
      </w:r>
      <w:r>
        <w:t>’</w:t>
      </w:r>
      <w:r w:rsidR="000931D0">
        <w:t xml:space="preserve"> (Lit. </w:t>
      </w:r>
      <w:r>
        <w:t>‘</w:t>
      </w:r>
      <w:r w:rsidR="000931D0" w:rsidRPr="000A0203">
        <w:rPr>
          <w:rStyle w:val="ChBlueBold"/>
        </w:rPr>
        <w:t>its morning</w:t>
      </w:r>
      <w:r>
        <w:t>’</w:t>
      </w:r>
      <w:r w:rsidR="000931D0">
        <w:t>)</w:t>
      </w:r>
      <w:r w:rsidR="000931D0" w:rsidRPr="0063170B">
        <w:t xml:space="preserve"> </w:t>
      </w:r>
      <w:r w:rsidR="000931D0" w:rsidRPr="00755E3C">
        <w:rPr>
          <w:rStyle w:val="ExampleSource"/>
        </w:rPr>
        <w:t>[</w:t>
      </w:r>
      <w:r w:rsidR="000931D0">
        <w:rPr>
          <w:rStyle w:val="ExampleSource"/>
        </w:rPr>
        <w:t xml:space="preserve">Elicited </w:t>
      </w:r>
      <w:r w:rsidR="000931D0" w:rsidRPr="00755E3C">
        <w:rPr>
          <w:rStyle w:val="ExampleSource"/>
        </w:rPr>
        <w:t>BR111020.00</w:t>
      </w:r>
      <w:r w:rsidR="00EF7665">
        <w:rPr>
          <w:rStyle w:val="ExampleSource"/>
        </w:rPr>
        <w:t>9</w:t>
      </w:r>
      <w:r w:rsidR="000931D0" w:rsidRPr="00755E3C">
        <w:rPr>
          <w:rStyle w:val="ExampleSource"/>
        </w:rPr>
        <w:t>]</w:t>
      </w:r>
    </w:p>
    <w:tbl>
      <w:tblPr>
        <w:tblW w:w="6635" w:type="dxa"/>
        <w:tblCellMar>
          <w:left w:w="40" w:type="dxa"/>
          <w:right w:w="40" w:type="dxa"/>
        </w:tblCellMar>
        <w:tblLook w:val="01E0" w:firstRow="1" w:lastRow="1" w:firstColumn="1" w:lastColumn="1" w:noHBand="0" w:noVBand="0"/>
      </w:tblPr>
      <w:tblGrid>
        <w:gridCol w:w="709"/>
        <w:gridCol w:w="485"/>
        <w:gridCol w:w="173"/>
        <w:gridCol w:w="390"/>
        <w:gridCol w:w="179"/>
        <w:gridCol w:w="536"/>
        <w:gridCol w:w="54"/>
        <w:gridCol w:w="526"/>
        <w:gridCol w:w="54"/>
        <w:gridCol w:w="326"/>
        <w:gridCol w:w="54"/>
        <w:gridCol w:w="369"/>
        <w:gridCol w:w="257"/>
        <w:gridCol w:w="360"/>
        <w:gridCol w:w="274"/>
        <w:gridCol w:w="340"/>
        <w:gridCol w:w="691"/>
        <w:gridCol w:w="858"/>
      </w:tblGrid>
      <w:tr w:rsidR="00AC23C4" w:rsidRPr="006B541C" w14:paraId="61CFCF1D" w14:textId="77777777" w:rsidTr="00AC23C4">
        <w:tc>
          <w:tcPr>
            <w:tcW w:w="709" w:type="dxa"/>
            <w:shd w:val="clear" w:color="auto" w:fill="auto"/>
          </w:tcPr>
          <w:p w14:paraId="00AC6502" w14:textId="77777777" w:rsidR="000931D0" w:rsidRPr="0004708F" w:rsidRDefault="000931D0" w:rsidP="001D04AF">
            <w:pPr>
              <w:pStyle w:val="O0Nwnext"/>
            </w:pPr>
            <w:bookmarkStart w:id="4008" w:name="_Ref340850329"/>
            <w:r w:rsidRPr="00856563">
              <w:t>(</w:t>
            </w:r>
            <w:fldSimple w:instr=" SEQ ( \* ARABIC \s 1 ">
              <w:r w:rsidR="00154D81">
                <w:rPr>
                  <w:noProof/>
                </w:rPr>
                <w:t>39</w:t>
              </w:r>
            </w:fldSimple>
            <w:r w:rsidRPr="00856563">
              <w:t>)</w:t>
            </w:r>
            <w:bookmarkEnd w:id="4008"/>
          </w:p>
        </w:tc>
        <w:tc>
          <w:tcPr>
            <w:tcW w:w="658" w:type="dxa"/>
            <w:gridSpan w:val="2"/>
            <w:shd w:val="clear" w:color="auto" w:fill="auto"/>
          </w:tcPr>
          <w:p w14:paraId="70ABB4B9" w14:textId="77777777" w:rsidR="000931D0" w:rsidRDefault="002A6640" w:rsidP="001D04AF">
            <w:pPr>
              <w:pStyle w:val="Text"/>
            </w:pPr>
            <w:r>
              <w:t>Petrus</w:t>
            </w:r>
          </w:p>
        </w:tc>
        <w:tc>
          <w:tcPr>
            <w:tcW w:w="569" w:type="dxa"/>
            <w:gridSpan w:val="2"/>
            <w:shd w:val="clear" w:color="auto" w:fill="auto"/>
          </w:tcPr>
          <w:p w14:paraId="0641037D" w14:textId="77777777" w:rsidR="000931D0" w:rsidRDefault="000931D0" w:rsidP="001D04AF">
            <w:pPr>
              <w:pStyle w:val="Text"/>
            </w:pPr>
            <w:r>
              <w:t>deng</w:t>
            </w:r>
          </w:p>
        </w:tc>
        <w:tc>
          <w:tcPr>
            <w:tcW w:w="536" w:type="dxa"/>
            <w:shd w:val="clear" w:color="auto" w:fill="auto"/>
          </w:tcPr>
          <w:p w14:paraId="072F8F2E" w14:textId="77777777" w:rsidR="000931D0" w:rsidRDefault="00267A03" w:rsidP="001D04AF">
            <w:pPr>
              <w:pStyle w:val="Text"/>
            </w:pPr>
            <w:r>
              <w:t>Tinus</w:t>
            </w:r>
          </w:p>
        </w:tc>
        <w:tc>
          <w:tcPr>
            <w:tcW w:w="580" w:type="dxa"/>
            <w:gridSpan w:val="2"/>
            <w:shd w:val="clear" w:color="auto" w:fill="auto"/>
          </w:tcPr>
          <w:p w14:paraId="4694971A" w14:textId="77777777" w:rsidR="000931D0" w:rsidRPr="00AD46B4" w:rsidRDefault="000931D0" w:rsidP="001D04AF">
            <w:pPr>
              <w:pStyle w:val="Text"/>
            </w:pPr>
            <w:r>
              <w:t>d</w:t>
            </w:r>
            <w:r w:rsidRPr="00AD46B4">
              <w:t>ong</w:t>
            </w:r>
          </w:p>
        </w:tc>
        <w:tc>
          <w:tcPr>
            <w:tcW w:w="380" w:type="dxa"/>
            <w:gridSpan w:val="2"/>
            <w:shd w:val="clear" w:color="auto" w:fill="auto"/>
          </w:tcPr>
          <w:p w14:paraId="4D758D8C" w14:textId="77777777" w:rsidR="000931D0" w:rsidRPr="00AD46B4" w:rsidRDefault="000931D0" w:rsidP="001D04AF">
            <w:pPr>
              <w:pStyle w:val="Text"/>
            </w:pPr>
            <w:r>
              <w:t>pi</w:t>
            </w:r>
          </w:p>
        </w:tc>
        <w:tc>
          <w:tcPr>
            <w:tcW w:w="680" w:type="dxa"/>
            <w:gridSpan w:val="3"/>
            <w:shd w:val="clear" w:color="auto" w:fill="auto"/>
          </w:tcPr>
          <w:p w14:paraId="31C40A2E" w14:textId="77777777" w:rsidR="000931D0" w:rsidRPr="00AD46B4" w:rsidRDefault="000931D0" w:rsidP="001D04AF">
            <w:pPr>
              <w:pStyle w:val="Text"/>
            </w:pPr>
            <w:r>
              <w:t>mandi</w:t>
            </w:r>
          </w:p>
        </w:tc>
        <w:tc>
          <w:tcPr>
            <w:tcW w:w="360" w:type="dxa"/>
            <w:shd w:val="clear" w:color="auto" w:fill="auto"/>
          </w:tcPr>
          <w:p w14:paraId="48C743C7" w14:textId="77777777" w:rsidR="000931D0" w:rsidRPr="00AD46B4" w:rsidRDefault="000931D0" w:rsidP="001D04AF">
            <w:pPr>
              <w:pStyle w:val="Text"/>
            </w:pPr>
            <w:r>
              <w:t>di</w:t>
            </w:r>
          </w:p>
        </w:tc>
        <w:tc>
          <w:tcPr>
            <w:tcW w:w="614" w:type="dxa"/>
            <w:gridSpan w:val="2"/>
            <w:shd w:val="clear" w:color="auto" w:fill="auto"/>
          </w:tcPr>
          <w:p w14:paraId="1F80048F" w14:textId="77777777" w:rsidR="000931D0" w:rsidRPr="00AD46B4" w:rsidRDefault="000931D0" w:rsidP="001D04AF">
            <w:pPr>
              <w:pStyle w:val="Text"/>
            </w:pPr>
            <w:r>
              <w:t>pante</w:t>
            </w:r>
          </w:p>
        </w:tc>
        <w:tc>
          <w:tcPr>
            <w:tcW w:w="691" w:type="dxa"/>
            <w:shd w:val="clear" w:color="auto" w:fill="auto"/>
          </w:tcPr>
          <w:p w14:paraId="0D3B9E92" w14:textId="77777777" w:rsidR="000931D0" w:rsidRPr="00AD46B4" w:rsidRDefault="000931D0" w:rsidP="001D04AF">
            <w:pPr>
              <w:pStyle w:val="Text"/>
            </w:pPr>
            <w:r>
              <w:t>tadi</w:t>
            </w:r>
          </w:p>
        </w:tc>
        <w:tc>
          <w:tcPr>
            <w:tcW w:w="858" w:type="dxa"/>
            <w:shd w:val="clear" w:color="auto" w:fill="auto"/>
          </w:tcPr>
          <w:p w14:paraId="433EF87E" w14:textId="77777777" w:rsidR="000931D0" w:rsidRDefault="000931D0" w:rsidP="001D04AF">
            <w:pPr>
              <w:pStyle w:val="Text"/>
            </w:pPr>
            <w:r>
              <w:t>pagi</w:t>
            </w:r>
            <w:r w:rsidR="00EB47C2">
              <w:t>,</w:t>
            </w:r>
          </w:p>
        </w:tc>
      </w:tr>
      <w:tr w:rsidR="00AC23C4" w:rsidRPr="00AC23C4" w14:paraId="2EF617F3" w14:textId="77777777" w:rsidTr="00AC23C4">
        <w:tc>
          <w:tcPr>
            <w:tcW w:w="709" w:type="dxa"/>
            <w:shd w:val="clear" w:color="auto" w:fill="auto"/>
          </w:tcPr>
          <w:p w14:paraId="7C498777" w14:textId="77777777" w:rsidR="000931D0" w:rsidRPr="003E7B4A" w:rsidRDefault="000931D0" w:rsidP="001D04AF">
            <w:pPr>
              <w:pStyle w:val="GlossEng2ptafter"/>
            </w:pPr>
          </w:p>
        </w:tc>
        <w:tc>
          <w:tcPr>
            <w:tcW w:w="658" w:type="dxa"/>
            <w:gridSpan w:val="2"/>
            <w:shd w:val="clear" w:color="auto" w:fill="auto"/>
          </w:tcPr>
          <w:p w14:paraId="2BDECAB5" w14:textId="77777777" w:rsidR="000931D0" w:rsidRPr="00EC2E21" w:rsidRDefault="002A6640" w:rsidP="001D04AF">
            <w:pPr>
              <w:pStyle w:val="GlossEng2ptafter"/>
            </w:pPr>
            <w:r>
              <w:t>Petrus</w:t>
            </w:r>
          </w:p>
        </w:tc>
        <w:tc>
          <w:tcPr>
            <w:tcW w:w="569" w:type="dxa"/>
            <w:gridSpan w:val="2"/>
            <w:shd w:val="clear" w:color="auto" w:fill="auto"/>
          </w:tcPr>
          <w:p w14:paraId="1D133994" w14:textId="77777777" w:rsidR="000931D0" w:rsidRPr="00EC2E21" w:rsidRDefault="000931D0" w:rsidP="001D04AF">
            <w:pPr>
              <w:pStyle w:val="GlossEng2ptafter"/>
            </w:pPr>
            <w:r w:rsidRPr="00EC2E21">
              <w:t>with</w:t>
            </w:r>
          </w:p>
        </w:tc>
        <w:tc>
          <w:tcPr>
            <w:tcW w:w="536" w:type="dxa"/>
            <w:shd w:val="clear" w:color="auto" w:fill="auto"/>
          </w:tcPr>
          <w:p w14:paraId="0594A29C" w14:textId="77777777" w:rsidR="000931D0" w:rsidRPr="00EC2E21" w:rsidRDefault="00267A03" w:rsidP="001D04AF">
            <w:pPr>
              <w:pStyle w:val="GlossEng2ptafter"/>
            </w:pPr>
            <w:r>
              <w:t>Tinus</w:t>
            </w:r>
          </w:p>
        </w:tc>
        <w:tc>
          <w:tcPr>
            <w:tcW w:w="580" w:type="dxa"/>
            <w:gridSpan w:val="2"/>
            <w:shd w:val="clear" w:color="auto" w:fill="auto"/>
          </w:tcPr>
          <w:p w14:paraId="322EE4DC" w14:textId="77777777" w:rsidR="000931D0" w:rsidRPr="0099608C" w:rsidRDefault="000931D0" w:rsidP="001D04AF">
            <w:pPr>
              <w:pStyle w:val="GlossEng2ptafter"/>
              <w:rPr>
                <w:rStyle w:val="ChSmallCaps"/>
              </w:rPr>
            </w:pPr>
            <w:r w:rsidRPr="0099608C">
              <w:rPr>
                <w:rStyle w:val="ChSmallCaps"/>
              </w:rPr>
              <w:t>3pl</w:t>
            </w:r>
          </w:p>
        </w:tc>
        <w:tc>
          <w:tcPr>
            <w:tcW w:w="380" w:type="dxa"/>
            <w:gridSpan w:val="2"/>
            <w:shd w:val="clear" w:color="auto" w:fill="auto"/>
          </w:tcPr>
          <w:p w14:paraId="4C0E8983" w14:textId="77777777" w:rsidR="000931D0" w:rsidRPr="00AD46B4" w:rsidRDefault="000931D0" w:rsidP="001D04AF">
            <w:pPr>
              <w:pStyle w:val="GlossEng2ptafter"/>
            </w:pPr>
            <w:r>
              <w:t>go</w:t>
            </w:r>
          </w:p>
        </w:tc>
        <w:tc>
          <w:tcPr>
            <w:tcW w:w="680" w:type="dxa"/>
            <w:gridSpan w:val="3"/>
            <w:shd w:val="clear" w:color="auto" w:fill="auto"/>
          </w:tcPr>
          <w:p w14:paraId="64BE4C44" w14:textId="77777777" w:rsidR="000931D0" w:rsidRPr="00AD46B4" w:rsidRDefault="000931D0" w:rsidP="001D04AF">
            <w:pPr>
              <w:pStyle w:val="GlossEng2ptafter"/>
            </w:pPr>
            <w:r>
              <w:t>bathe</w:t>
            </w:r>
          </w:p>
        </w:tc>
        <w:tc>
          <w:tcPr>
            <w:tcW w:w="360" w:type="dxa"/>
            <w:shd w:val="clear" w:color="auto" w:fill="auto"/>
          </w:tcPr>
          <w:p w14:paraId="7380B932" w14:textId="77777777" w:rsidR="000931D0" w:rsidRPr="00AD46B4" w:rsidRDefault="000931D0" w:rsidP="001D04AF">
            <w:pPr>
              <w:pStyle w:val="GlossEng2ptafter"/>
            </w:pPr>
            <w:r>
              <w:t>at</w:t>
            </w:r>
          </w:p>
        </w:tc>
        <w:tc>
          <w:tcPr>
            <w:tcW w:w="614" w:type="dxa"/>
            <w:gridSpan w:val="2"/>
            <w:shd w:val="clear" w:color="auto" w:fill="auto"/>
          </w:tcPr>
          <w:p w14:paraId="2C4DB3F8" w14:textId="77777777" w:rsidR="000931D0" w:rsidRPr="00AD46B4" w:rsidRDefault="000931D0" w:rsidP="001D04AF">
            <w:pPr>
              <w:pStyle w:val="GlossEng2ptafter"/>
            </w:pPr>
            <w:r>
              <w:t>coast</w:t>
            </w:r>
          </w:p>
        </w:tc>
        <w:tc>
          <w:tcPr>
            <w:tcW w:w="691" w:type="dxa"/>
            <w:shd w:val="clear" w:color="auto" w:fill="auto"/>
          </w:tcPr>
          <w:p w14:paraId="3BFDEDDC" w14:textId="77777777" w:rsidR="000931D0" w:rsidRPr="00AD46B4" w:rsidRDefault="00005E0E" w:rsidP="001D04AF">
            <w:pPr>
              <w:pStyle w:val="GlossEng2ptafter"/>
            </w:pPr>
            <w:r w:rsidRPr="00AC23C4">
              <w:rPr>
                <w:szCs w:val="19"/>
              </w:rPr>
              <w:t>earlier</w:t>
            </w:r>
          </w:p>
        </w:tc>
        <w:tc>
          <w:tcPr>
            <w:tcW w:w="858" w:type="dxa"/>
            <w:shd w:val="clear" w:color="auto" w:fill="auto"/>
          </w:tcPr>
          <w:p w14:paraId="179AF6AD" w14:textId="77777777" w:rsidR="000931D0" w:rsidRDefault="000931D0" w:rsidP="001D04AF">
            <w:pPr>
              <w:pStyle w:val="GlossEng2ptafter"/>
            </w:pPr>
            <w:r>
              <w:t>morning</w:t>
            </w:r>
          </w:p>
        </w:tc>
      </w:tr>
      <w:tr w:rsidR="00AC23C4" w:rsidRPr="00AD46B4" w14:paraId="2C933C14" w14:textId="77777777" w:rsidTr="00AC23C4">
        <w:trPr>
          <w:gridAfter w:val="3"/>
          <w:wAfter w:w="1889" w:type="dxa"/>
        </w:trPr>
        <w:tc>
          <w:tcPr>
            <w:tcW w:w="709" w:type="dxa"/>
            <w:shd w:val="clear" w:color="auto" w:fill="auto"/>
          </w:tcPr>
          <w:p w14:paraId="32019B99" w14:textId="77777777" w:rsidR="000931D0" w:rsidRPr="003F1AC2" w:rsidRDefault="000931D0" w:rsidP="001D04AF">
            <w:pPr>
              <w:pStyle w:val="O0Nwnext"/>
            </w:pPr>
          </w:p>
        </w:tc>
        <w:tc>
          <w:tcPr>
            <w:tcW w:w="485" w:type="dxa"/>
            <w:shd w:val="clear" w:color="auto" w:fill="auto"/>
          </w:tcPr>
          <w:p w14:paraId="02BAF9A7" w14:textId="77777777" w:rsidR="000931D0" w:rsidRPr="003F1AC2" w:rsidRDefault="000931D0" w:rsidP="001D04AF">
            <w:pPr>
              <w:pStyle w:val="Text"/>
              <w:rPr>
                <w:rStyle w:val="ChBlueBold"/>
              </w:rPr>
            </w:pPr>
            <w:r w:rsidRPr="003F1AC2">
              <w:rPr>
                <w:rStyle w:val="ChBlueBold"/>
              </w:rPr>
              <w:t>de</w:t>
            </w:r>
          </w:p>
        </w:tc>
        <w:tc>
          <w:tcPr>
            <w:tcW w:w="563" w:type="dxa"/>
            <w:gridSpan w:val="2"/>
            <w:shd w:val="clear" w:color="auto" w:fill="auto"/>
          </w:tcPr>
          <w:p w14:paraId="5A083091" w14:textId="77777777" w:rsidR="000931D0" w:rsidRPr="003F1AC2" w:rsidRDefault="000931D0" w:rsidP="001D04AF">
            <w:pPr>
              <w:pStyle w:val="Text"/>
              <w:rPr>
                <w:rStyle w:val="ChBlueBold"/>
              </w:rPr>
            </w:pPr>
            <w:r w:rsidRPr="003F1AC2">
              <w:rPr>
                <w:rStyle w:val="ChBlueBold"/>
              </w:rPr>
              <w:t>pu</w:t>
            </w:r>
          </w:p>
        </w:tc>
        <w:tc>
          <w:tcPr>
            <w:tcW w:w="769" w:type="dxa"/>
            <w:gridSpan w:val="3"/>
            <w:shd w:val="clear" w:color="auto" w:fill="auto"/>
          </w:tcPr>
          <w:p w14:paraId="073C0DAA" w14:textId="77777777" w:rsidR="000931D0" w:rsidRPr="003F1AC2" w:rsidRDefault="000931D0" w:rsidP="001D04AF">
            <w:pPr>
              <w:pStyle w:val="Text"/>
              <w:rPr>
                <w:rStyle w:val="ChBlueBold"/>
              </w:rPr>
            </w:pPr>
            <w:r w:rsidRPr="003F1AC2">
              <w:rPr>
                <w:rStyle w:val="ChBlueBold"/>
              </w:rPr>
              <w:t>malam</w:t>
            </w:r>
          </w:p>
        </w:tc>
        <w:tc>
          <w:tcPr>
            <w:tcW w:w="580" w:type="dxa"/>
            <w:gridSpan w:val="2"/>
            <w:shd w:val="clear" w:color="auto" w:fill="auto"/>
          </w:tcPr>
          <w:p w14:paraId="25E4D4DA" w14:textId="77777777" w:rsidR="000931D0" w:rsidRPr="00AD46B4" w:rsidRDefault="000931D0" w:rsidP="001D04AF">
            <w:pPr>
              <w:pStyle w:val="Text"/>
            </w:pPr>
            <w:r>
              <w:t>dong</w:t>
            </w:r>
          </w:p>
        </w:tc>
        <w:tc>
          <w:tcPr>
            <w:tcW w:w="380" w:type="dxa"/>
            <w:gridSpan w:val="2"/>
            <w:shd w:val="clear" w:color="auto" w:fill="auto"/>
          </w:tcPr>
          <w:p w14:paraId="56C67B79" w14:textId="77777777" w:rsidR="000931D0" w:rsidRPr="00AD46B4" w:rsidRDefault="000931D0" w:rsidP="001D04AF">
            <w:pPr>
              <w:pStyle w:val="Text"/>
            </w:pPr>
            <w:r w:rsidRPr="00AD46B4">
              <w:t>pi</w:t>
            </w:r>
          </w:p>
        </w:tc>
        <w:tc>
          <w:tcPr>
            <w:tcW w:w="369" w:type="dxa"/>
            <w:shd w:val="clear" w:color="auto" w:fill="auto"/>
          </w:tcPr>
          <w:p w14:paraId="177BA75A" w14:textId="77777777" w:rsidR="000931D0" w:rsidRPr="00AD46B4" w:rsidRDefault="000931D0" w:rsidP="001D04AF">
            <w:pPr>
              <w:pStyle w:val="Text"/>
            </w:pPr>
            <w:r>
              <w:t>ke</w:t>
            </w:r>
          </w:p>
        </w:tc>
        <w:tc>
          <w:tcPr>
            <w:tcW w:w="891" w:type="dxa"/>
            <w:gridSpan w:val="3"/>
            <w:shd w:val="clear" w:color="auto" w:fill="auto"/>
          </w:tcPr>
          <w:p w14:paraId="7DCFEBBA" w14:textId="77777777" w:rsidR="000931D0" w:rsidRPr="00AD46B4" w:rsidRDefault="000931D0" w:rsidP="001D04AF">
            <w:pPr>
              <w:pStyle w:val="Text"/>
            </w:pPr>
            <w:r>
              <w:t>Jayapura</w:t>
            </w:r>
          </w:p>
        </w:tc>
      </w:tr>
      <w:tr w:rsidR="00AC23C4" w:rsidRPr="00AD46B4" w14:paraId="49BFB00A" w14:textId="77777777" w:rsidTr="00AC23C4">
        <w:trPr>
          <w:gridAfter w:val="3"/>
          <w:wAfter w:w="1889" w:type="dxa"/>
        </w:trPr>
        <w:tc>
          <w:tcPr>
            <w:tcW w:w="709" w:type="dxa"/>
            <w:shd w:val="clear" w:color="auto" w:fill="auto"/>
          </w:tcPr>
          <w:p w14:paraId="27748856" w14:textId="77777777" w:rsidR="000931D0" w:rsidRPr="003F1AC2" w:rsidRDefault="000931D0" w:rsidP="001D04AF">
            <w:pPr>
              <w:pStyle w:val="GlossEng"/>
            </w:pPr>
          </w:p>
        </w:tc>
        <w:tc>
          <w:tcPr>
            <w:tcW w:w="485" w:type="dxa"/>
            <w:shd w:val="clear" w:color="auto" w:fill="auto"/>
          </w:tcPr>
          <w:p w14:paraId="3C9F0024" w14:textId="77777777" w:rsidR="000931D0" w:rsidRPr="0099608C" w:rsidRDefault="000931D0" w:rsidP="001D04AF">
            <w:pPr>
              <w:pStyle w:val="GlossEng"/>
              <w:rPr>
                <w:rStyle w:val="ChSmallCaps"/>
              </w:rPr>
            </w:pPr>
            <w:r w:rsidRPr="0099608C">
              <w:rPr>
                <w:rStyle w:val="ChSmallCaps"/>
              </w:rPr>
              <w:t>3sg</w:t>
            </w:r>
          </w:p>
        </w:tc>
        <w:tc>
          <w:tcPr>
            <w:tcW w:w="563" w:type="dxa"/>
            <w:gridSpan w:val="2"/>
            <w:shd w:val="clear" w:color="auto" w:fill="auto"/>
          </w:tcPr>
          <w:p w14:paraId="3AD5480F" w14:textId="77777777" w:rsidR="000931D0" w:rsidRPr="0099608C" w:rsidRDefault="000931D0" w:rsidP="001D04AF">
            <w:pPr>
              <w:pStyle w:val="GlossEng"/>
              <w:rPr>
                <w:rStyle w:val="ChSmallCaps"/>
              </w:rPr>
            </w:pPr>
            <w:r w:rsidRPr="0099608C">
              <w:rPr>
                <w:rStyle w:val="ChSmallCaps"/>
              </w:rPr>
              <w:t>poss</w:t>
            </w:r>
          </w:p>
        </w:tc>
        <w:tc>
          <w:tcPr>
            <w:tcW w:w="769" w:type="dxa"/>
            <w:gridSpan w:val="3"/>
            <w:shd w:val="clear" w:color="auto" w:fill="auto"/>
          </w:tcPr>
          <w:p w14:paraId="233A3F44" w14:textId="77777777" w:rsidR="000931D0" w:rsidRPr="00AD46B4" w:rsidRDefault="000931D0" w:rsidP="001D04AF">
            <w:pPr>
              <w:pStyle w:val="GlossEng"/>
            </w:pPr>
            <w:r w:rsidRPr="00AD46B4">
              <w:t>night</w:t>
            </w:r>
          </w:p>
        </w:tc>
        <w:tc>
          <w:tcPr>
            <w:tcW w:w="580" w:type="dxa"/>
            <w:gridSpan w:val="2"/>
            <w:shd w:val="clear" w:color="auto" w:fill="auto"/>
          </w:tcPr>
          <w:p w14:paraId="0C99E90D" w14:textId="77777777" w:rsidR="000931D0" w:rsidRPr="0099608C" w:rsidRDefault="000931D0" w:rsidP="001D04AF">
            <w:pPr>
              <w:pStyle w:val="GlossEng"/>
              <w:rPr>
                <w:rStyle w:val="ChSmallCaps"/>
              </w:rPr>
            </w:pPr>
            <w:r w:rsidRPr="0099608C">
              <w:rPr>
                <w:rStyle w:val="ChSmallCaps"/>
              </w:rPr>
              <w:t>3pl</w:t>
            </w:r>
          </w:p>
        </w:tc>
        <w:tc>
          <w:tcPr>
            <w:tcW w:w="380" w:type="dxa"/>
            <w:gridSpan w:val="2"/>
            <w:shd w:val="clear" w:color="auto" w:fill="auto"/>
          </w:tcPr>
          <w:p w14:paraId="078E46EE" w14:textId="77777777" w:rsidR="000931D0" w:rsidRPr="00AD46B4" w:rsidRDefault="000931D0" w:rsidP="001D04AF">
            <w:pPr>
              <w:pStyle w:val="GlossEng"/>
            </w:pPr>
            <w:r w:rsidRPr="00AD46B4">
              <w:t>go</w:t>
            </w:r>
          </w:p>
        </w:tc>
        <w:tc>
          <w:tcPr>
            <w:tcW w:w="369" w:type="dxa"/>
            <w:shd w:val="clear" w:color="auto" w:fill="auto"/>
          </w:tcPr>
          <w:p w14:paraId="7843DC91" w14:textId="77777777" w:rsidR="000931D0" w:rsidRPr="00AD46B4" w:rsidRDefault="000931D0" w:rsidP="001D04AF">
            <w:pPr>
              <w:pStyle w:val="GlossEng"/>
            </w:pPr>
            <w:r>
              <w:t>to</w:t>
            </w:r>
          </w:p>
        </w:tc>
        <w:tc>
          <w:tcPr>
            <w:tcW w:w="891" w:type="dxa"/>
            <w:gridSpan w:val="3"/>
            <w:shd w:val="clear" w:color="auto" w:fill="auto"/>
          </w:tcPr>
          <w:p w14:paraId="5E71AB26" w14:textId="77777777" w:rsidR="000931D0" w:rsidRPr="00AD46B4" w:rsidRDefault="000931D0" w:rsidP="001D04AF">
            <w:pPr>
              <w:pStyle w:val="GlossEng"/>
            </w:pPr>
            <w:r>
              <w:t>Jayapura</w:t>
            </w:r>
          </w:p>
        </w:tc>
      </w:tr>
    </w:tbl>
    <w:p w14:paraId="59D1444D" w14:textId="4DD8A42E" w:rsidR="000931D0" w:rsidRPr="002B1870" w:rsidRDefault="00B7093A" w:rsidP="000931D0">
      <w:pPr>
        <w:pStyle w:val="FreeTranslEng"/>
      </w:pPr>
      <w:r>
        <w:t>‘</w:t>
      </w:r>
      <w:r w:rsidR="002A6640">
        <w:t>Petrus</w:t>
      </w:r>
      <w:r w:rsidR="000931D0">
        <w:t xml:space="preserve"> and </w:t>
      </w:r>
      <w:r w:rsidR="00267A03">
        <w:t>Tinus</w:t>
      </w:r>
      <w:r w:rsidR="000931D0">
        <w:t xml:space="preserve"> went bathing at the beach this morning (and) </w:t>
      </w:r>
      <w:r w:rsidR="000931D0" w:rsidRPr="0064046F">
        <w:rPr>
          <w:rStyle w:val="ChBlueBold"/>
        </w:rPr>
        <w:t>this</w:t>
      </w:r>
      <w:r w:rsidR="000931D0" w:rsidRPr="00650727">
        <w:t xml:space="preserve"> (</w:t>
      </w:r>
      <w:r w:rsidR="000931D0" w:rsidRPr="00650727">
        <w:rPr>
          <w:rStyle w:val="ChItalic"/>
        </w:rPr>
        <w:t>very</w:t>
      </w:r>
      <w:r w:rsidR="000931D0" w:rsidRPr="00650727">
        <w:t xml:space="preserve">) </w:t>
      </w:r>
      <w:r w:rsidR="000931D0" w:rsidRPr="0064046F">
        <w:rPr>
          <w:rStyle w:val="ChBlueBold"/>
        </w:rPr>
        <w:t>evening</w:t>
      </w:r>
      <w:r w:rsidR="000931D0">
        <w:t xml:space="preserve"> they went to Jayapura</w:t>
      </w:r>
      <w:r>
        <w:t>’</w:t>
      </w:r>
      <w:r w:rsidR="000931D0">
        <w:t xml:space="preserve"> (Lit. </w:t>
      </w:r>
      <w:r>
        <w:t>‘</w:t>
      </w:r>
      <w:r w:rsidR="000931D0" w:rsidRPr="000A0203">
        <w:rPr>
          <w:rStyle w:val="ChBlueBold"/>
        </w:rPr>
        <w:t xml:space="preserve">its </w:t>
      </w:r>
      <w:r w:rsidR="000931D0">
        <w:rPr>
          <w:rStyle w:val="ChBlueBold"/>
        </w:rPr>
        <w:t>night</w:t>
      </w:r>
      <w:r>
        <w:t>’</w:t>
      </w:r>
      <w:r w:rsidR="000931D0">
        <w:t>)</w:t>
      </w:r>
      <w:r w:rsidR="000931D0" w:rsidRPr="0063170B">
        <w:t xml:space="preserve"> </w:t>
      </w:r>
      <w:r w:rsidR="000931D0" w:rsidRPr="00755E3C">
        <w:rPr>
          <w:rStyle w:val="ExampleSource"/>
        </w:rPr>
        <w:t>[</w:t>
      </w:r>
      <w:r w:rsidR="000931D0">
        <w:rPr>
          <w:rStyle w:val="ExampleSource"/>
        </w:rPr>
        <w:t xml:space="preserve">Elicited </w:t>
      </w:r>
      <w:r w:rsidR="000931D0" w:rsidRPr="00755E3C">
        <w:rPr>
          <w:rStyle w:val="ExampleSource"/>
        </w:rPr>
        <w:t>BR111020.00</w:t>
      </w:r>
      <w:r w:rsidR="000931D0">
        <w:rPr>
          <w:rStyle w:val="ExampleSource"/>
        </w:rPr>
        <w:t>9</w:t>
      </w:r>
      <w:r w:rsidR="000931D0" w:rsidRPr="00755E3C">
        <w:rPr>
          <w:rStyle w:val="ExampleSource"/>
        </w:rPr>
        <w:t>]</w:t>
      </w:r>
    </w:p>
    <w:p w14:paraId="4C36218D" w14:textId="1B41D556" w:rsidR="000931D0" w:rsidRDefault="009D4B33" w:rsidP="009D4B33">
      <w:pPr>
        <w:pStyle w:val="Body0005after"/>
      </w:pPr>
      <w:r>
        <w:t xml:space="preserve">Another cross-linguistically rather common function of the </w:t>
      </w:r>
      <w:r w:rsidR="000931D0">
        <w:t>possessive marker</w:t>
      </w:r>
      <w:r>
        <w:t xml:space="preserve"> it to </w:t>
      </w:r>
      <w:r w:rsidR="000931D0">
        <w:t xml:space="preserve">indicate an </w:t>
      </w:r>
      <w:r w:rsidR="00B7093A">
        <w:t>“</w:t>
      </w:r>
      <w:r w:rsidR="000931D0">
        <w:t>association</w:t>
      </w:r>
      <w:r w:rsidR="00B7093A">
        <w:t>”</w:t>
      </w:r>
      <w:r w:rsidR="000931D0">
        <w:t xml:space="preserve"> between the possessum and the possessor </w:t>
      </w:r>
      <w:r w:rsidR="00BA6215">
        <w:rPr>
          <w:rStyle w:val="Citation"/>
        </w:rPr>
        <w:fldChar w:fldCharType="begin"/>
      </w:r>
      <w:r w:rsidR="0092451D">
        <w:rPr>
          <w:rStyle w:val="Citation"/>
        </w:rPr>
        <w:instrText>ADDIN CITAVI.PLACEHOLDER b49b5cee-d05d-413e-908c-398e7b2c62fc 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eG9uIDIwMTBhOiAyODUpPC9UZXh0Pg0KICAgIDwvVGV4dFVuaXQ+DQogIDwvVGV4dFVuaXRzPg0KPC9QbGFjZWhvbGRlcj4=</w:instrText>
      </w:r>
      <w:r w:rsidR="00BA6215">
        <w:rPr>
          <w:rStyle w:val="Citation"/>
        </w:rPr>
        <w:fldChar w:fldCharType="separate"/>
      </w:r>
      <w:bookmarkStart w:id="4009" w:name="_CTVP001b49b5ceed05d413e908c398e7b2c62fc"/>
      <w:r w:rsidR="0092006B">
        <w:rPr>
          <w:rStyle w:val="Citation"/>
        </w:rPr>
        <w:t>(Dixon 2010a: 285)</w:t>
      </w:r>
      <w:bookmarkEnd w:id="4009"/>
      <w:r w:rsidR="00BA6215">
        <w:rPr>
          <w:rStyle w:val="Citation"/>
        </w:rPr>
        <w:fldChar w:fldCharType="end"/>
      </w:r>
      <w:r>
        <w:rPr>
          <w:rStyle w:val="Citation"/>
        </w:rPr>
        <w:t xml:space="preserve">. This also applies to Papuan Malay, as shown </w:t>
      </w:r>
      <w:r w:rsidR="000931D0">
        <w:t xml:space="preserve">in </w:t>
      </w:r>
      <w:r w:rsidR="000931D0">
        <w:fldChar w:fldCharType="begin"/>
      </w:r>
      <w:r w:rsidR="000931D0">
        <w:instrText xml:space="preserve"> REF _Ref339635975 \h </w:instrText>
      </w:r>
      <w:r w:rsidR="000931D0">
        <w:fldChar w:fldCharType="separate"/>
      </w:r>
      <w:r w:rsidR="00154D81" w:rsidRPr="00856563">
        <w:t>(</w:t>
      </w:r>
      <w:r w:rsidR="00154D81">
        <w:rPr>
          <w:noProof/>
        </w:rPr>
        <w:t>40</w:t>
      </w:r>
      <w:r w:rsidR="00154D81" w:rsidRPr="00856563">
        <w:t>)</w:t>
      </w:r>
      <w:r w:rsidR="000931D0">
        <w:fldChar w:fldCharType="end"/>
      </w:r>
      <w:r w:rsidR="000931D0">
        <w:t xml:space="preserve"> and </w:t>
      </w:r>
      <w:r w:rsidR="000931D0">
        <w:fldChar w:fldCharType="begin"/>
      </w:r>
      <w:r w:rsidR="000931D0">
        <w:instrText xml:space="preserve"> REF _Ref339635976 \h </w:instrText>
      </w:r>
      <w:r w:rsidR="000931D0">
        <w:fldChar w:fldCharType="separate"/>
      </w:r>
      <w:r w:rsidR="00154D81" w:rsidRPr="00856563">
        <w:t>(</w:t>
      </w:r>
      <w:r w:rsidR="00154D81">
        <w:rPr>
          <w:noProof/>
        </w:rPr>
        <w:t>41</w:t>
      </w:r>
      <w:r w:rsidR="00154D81" w:rsidRPr="00856563">
        <w:t>)</w:t>
      </w:r>
      <w:r w:rsidR="000931D0">
        <w:fldChar w:fldCharType="end"/>
      </w:r>
      <w:r w:rsidR="000931D0">
        <w:t>.</w:t>
      </w:r>
      <w:r w:rsidR="000931D0" w:rsidRPr="001E4AFC">
        <w:t xml:space="preserve"> </w:t>
      </w:r>
      <w:r w:rsidR="000931D0">
        <w:t xml:space="preserve">In </w:t>
      </w:r>
      <w:r w:rsidR="000931D0">
        <w:fldChar w:fldCharType="begin"/>
      </w:r>
      <w:r w:rsidR="000931D0">
        <w:instrText xml:space="preserve"> REF _Ref339635975 \h </w:instrText>
      </w:r>
      <w:r w:rsidR="000931D0">
        <w:fldChar w:fldCharType="separate"/>
      </w:r>
      <w:r w:rsidR="00154D81" w:rsidRPr="00856563">
        <w:t>(</w:t>
      </w:r>
      <w:r w:rsidR="00154D81">
        <w:rPr>
          <w:noProof/>
        </w:rPr>
        <w:t>40</w:t>
      </w:r>
      <w:r w:rsidR="00154D81" w:rsidRPr="00856563">
        <w:t>)</w:t>
      </w:r>
      <w:r w:rsidR="000931D0">
        <w:fldChar w:fldCharType="end"/>
      </w:r>
      <w:r w:rsidR="000931D0">
        <w:t xml:space="preserve">, </w:t>
      </w:r>
      <w:r w:rsidR="000931D0" w:rsidRPr="00856563">
        <w:rPr>
          <w:rStyle w:val="ChItalBold"/>
        </w:rPr>
        <w:t>punya</w:t>
      </w:r>
      <w:r w:rsidR="000931D0" w:rsidRPr="00856563">
        <w:t xml:space="preserve"> </w:t>
      </w:r>
      <w:r w:rsidR="00B7093A">
        <w:t>‘</w:t>
      </w:r>
      <w:r w:rsidR="000931D0" w:rsidRPr="0099608C">
        <w:rPr>
          <w:rStyle w:val="ChSmallCaps"/>
        </w:rPr>
        <w:t>poss</w:t>
      </w:r>
      <w:r w:rsidR="00B7093A">
        <w:t>’</w:t>
      </w:r>
      <w:r w:rsidR="000931D0">
        <w:t xml:space="preserve"> signals that the possessum </w:t>
      </w:r>
      <w:r w:rsidR="000931D0" w:rsidRPr="000051A4">
        <w:rPr>
          <w:rStyle w:val="ChItalBold"/>
        </w:rPr>
        <w:t>tu</w:t>
      </w:r>
      <w:r w:rsidR="000931D0">
        <w:t xml:space="preserve"> </w:t>
      </w:r>
      <w:r w:rsidR="00B7093A">
        <w:t>‘</w:t>
      </w:r>
      <w:r w:rsidR="000931D0" w:rsidRPr="0099608C">
        <w:rPr>
          <w:rStyle w:val="ChSmallCaps"/>
        </w:rPr>
        <w:t>d.dist</w:t>
      </w:r>
      <w:r w:rsidR="00B7093A">
        <w:t>’</w:t>
      </w:r>
      <w:r w:rsidR="000931D0">
        <w:t xml:space="preserve"> is associated with the possessor </w:t>
      </w:r>
      <w:r w:rsidR="000931D0" w:rsidRPr="000051A4">
        <w:rPr>
          <w:rStyle w:val="ChItalBold"/>
        </w:rPr>
        <w:t>lima juta</w:t>
      </w:r>
      <w:r w:rsidR="000931D0">
        <w:t xml:space="preserve"> </w:t>
      </w:r>
      <w:r w:rsidR="00B7093A">
        <w:t>‘</w:t>
      </w:r>
      <w:r w:rsidR="000931D0">
        <w:t>five million</w:t>
      </w:r>
      <w:r w:rsidR="00B7093A">
        <w:t>’</w:t>
      </w:r>
      <w:r w:rsidR="000931D0">
        <w:t xml:space="preserve">, giving the emphatic reading </w:t>
      </w:r>
      <w:r w:rsidR="00B7093A">
        <w:t>‘</w:t>
      </w:r>
      <w:r w:rsidR="000931D0" w:rsidRPr="00C102A1">
        <w:t>a minimum of five-million</w:t>
      </w:r>
      <w:r w:rsidR="000931D0" w:rsidRPr="00856563">
        <w:t xml:space="preserve"> (</w:t>
      </w:r>
      <w:r w:rsidR="000931D0" w:rsidRPr="00856563">
        <w:rPr>
          <w:rStyle w:val="ChItalic"/>
        </w:rPr>
        <w:t>as opposed to lower prices</w:t>
      </w:r>
      <w:r w:rsidR="000931D0" w:rsidRPr="00856563">
        <w:t>)</w:t>
      </w:r>
      <w:r w:rsidR="00B7093A">
        <w:t>’</w:t>
      </w:r>
      <w:r w:rsidR="000931D0">
        <w:t>.</w:t>
      </w:r>
      <w:r w:rsidR="000931D0">
        <w:rPr>
          <w:rStyle w:val="FootnoteReference"/>
        </w:rPr>
        <w:footnoteReference w:id="218"/>
      </w:r>
      <w:r w:rsidR="000931D0">
        <w:t xml:space="preserve"> Along similar lines, in </w:t>
      </w:r>
      <w:r w:rsidR="000931D0">
        <w:fldChar w:fldCharType="begin"/>
      </w:r>
      <w:r w:rsidR="000931D0">
        <w:instrText xml:space="preserve"> REF _Ref339635976 \h </w:instrText>
      </w:r>
      <w:r w:rsidR="000931D0">
        <w:fldChar w:fldCharType="separate"/>
      </w:r>
      <w:r w:rsidR="00154D81" w:rsidRPr="00856563">
        <w:t>(</w:t>
      </w:r>
      <w:r w:rsidR="00154D81">
        <w:rPr>
          <w:noProof/>
        </w:rPr>
        <w:t>41</w:t>
      </w:r>
      <w:r w:rsidR="00154D81" w:rsidRPr="00856563">
        <w:t>)</w:t>
      </w:r>
      <w:r w:rsidR="000931D0">
        <w:fldChar w:fldCharType="end"/>
      </w:r>
      <w:r w:rsidR="000931D0">
        <w:t xml:space="preserve">, the ligature indicates an association between the possessum </w:t>
      </w:r>
      <w:r w:rsidR="000931D0" w:rsidRPr="000051A4">
        <w:rPr>
          <w:rStyle w:val="ChItalBold"/>
        </w:rPr>
        <w:t>tu</w:t>
      </w:r>
      <w:r w:rsidR="000931D0">
        <w:t xml:space="preserve"> </w:t>
      </w:r>
      <w:r w:rsidR="00B7093A">
        <w:t>‘</w:t>
      </w:r>
      <w:r w:rsidR="000931D0" w:rsidRPr="0099608C">
        <w:rPr>
          <w:rStyle w:val="ChSmallCaps"/>
        </w:rPr>
        <w:t>d.dist</w:t>
      </w:r>
      <w:r w:rsidR="00B7093A">
        <w:t>’</w:t>
      </w:r>
      <w:r w:rsidR="000931D0">
        <w:t xml:space="preserve"> and the possessor </w:t>
      </w:r>
      <w:r w:rsidR="000931D0" w:rsidRPr="00A92E25">
        <w:rPr>
          <w:rStyle w:val="ChItalBold"/>
        </w:rPr>
        <w:t>tingkat propinsi</w:t>
      </w:r>
      <w:r w:rsidR="000931D0">
        <w:t xml:space="preserve"> </w:t>
      </w:r>
      <w:r w:rsidR="00B7093A">
        <w:t>‘</w:t>
      </w:r>
      <w:r w:rsidR="000931D0">
        <w:t>provincial level</w:t>
      </w:r>
      <w:r w:rsidR="00B7093A">
        <w:t>’</w:t>
      </w:r>
      <w:r w:rsidR="000931D0">
        <w:t xml:space="preserve">, resulting in the emphatic reading </w:t>
      </w:r>
      <w:r w:rsidR="00B7093A">
        <w:t>‘</w:t>
      </w:r>
      <w:r w:rsidR="000931D0">
        <w:t xml:space="preserve">(a meeting at) </w:t>
      </w:r>
      <w:r w:rsidR="000931D0" w:rsidRPr="001764E6">
        <w:t>the provincial level</w:t>
      </w:r>
      <w:r w:rsidR="000931D0" w:rsidRPr="00856563">
        <w:t xml:space="preserve"> (</w:t>
      </w:r>
      <w:r w:rsidR="000931D0" w:rsidRPr="00856563">
        <w:rPr>
          <w:rStyle w:val="ChItalic"/>
        </w:rPr>
        <w:t>and not at the regency level</w:t>
      </w:r>
      <w:r w:rsidR="000931D0" w:rsidRPr="00856563">
        <w:t>)</w:t>
      </w:r>
      <w:r w:rsidR="00B7093A">
        <w:t>’</w:t>
      </w:r>
      <w:r w:rsidR="000931D0">
        <w:t>.</w:t>
      </w:r>
    </w:p>
    <w:p w14:paraId="53B2076C" w14:textId="77777777" w:rsidR="000931D0" w:rsidRDefault="000931D0" w:rsidP="000931D0">
      <w:pPr>
        <w:pStyle w:val="ExampleTitle"/>
      </w:pPr>
      <w:r>
        <w:t>Association</w:t>
      </w:r>
    </w:p>
    <w:tbl>
      <w:tblPr>
        <w:tblW w:w="5565" w:type="dxa"/>
        <w:tblCellMar>
          <w:left w:w="40" w:type="dxa"/>
          <w:right w:w="40" w:type="dxa"/>
        </w:tblCellMar>
        <w:tblLook w:val="01E0" w:firstRow="1" w:lastRow="1" w:firstColumn="1" w:lastColumn="1" w:noHBand="0" w:noVBand="0"/>
      </w:tblPr>
      <w:tblGrid>
        <w:gridCol w:w="709"/>
        <w:gridCol w:w="558"/>
        <w:gridCol w:w="11"/>
        <w:gridCol w:w="747"/>
        <w:gridCol w:w="472"/>
        <w:gridCol w:w="242"/>
        <w:gridCol w:w="327"/>
        <w:gridCol w:w="360"/>
        <w:gridCol w:w="15"/>
        <w:gridCol w:w="476"/>
        <w:gridCol w:w="503"/>
        <w:gridCol w:w="1145"/>
      </w:tblGrid>
      <w:tr w:rsidR="00AC23C4" w:rsidRPr="006B541C" w14:paraId="292A3242" w14:textId="77777777" w:rsidTr="00AC23C4">
        <w:tc>
          <w:tcPr>
            <w:tcW w:w="709" w:type="dxa"/>
            <w:shd w:val="clear" w:color="auto" w:fill="auto"/>
          </w:tcPr>
          <w:p w14:paraId="6FD394F8" w14:textId="77777777" w:rsidR="000931D0" w:rsidRPr="0004708F" w:rsidRDefault="000931D0" w:rsidP="001D04AF">
            <w:pPr>
              <w:pStyle w:val="O0Nwnext"/>
            </w:pPr>
            <w:bookmarkStart w:id="4012" w:name="_Ref336687959"/>
            <w:bookmarkStart w:id="4013" w:name="_Ref339635975"/>
            <w:r w:rsidRPr="00856563">
              <w:t>(</w:t>
            </w:r>
            <w:fldSimple w:instr=" SEQ ( \* ARABIC \s 1 ">
              <w:r w:rsidR="00154D81">
                <w:rPr>
                  <w:noProof/>
                </w:rPr>
                <w:t>40</w:t>
              </w:r>
            </w:fldSimple>
            <w:bookmarkEnd w:id="4012"/>
            <w:r w:rsidRPr="00856563">
              <w:t>)</w:t>
            </w:r>
            <w:bookmarkEnd w:id="4013"/>
          </w:p>
        </w:tc>
        <w:tc>
          <w:tcPr>
            <w:tcW w:w="569" w:type="dxa"/>
            <w:gridSpan w:val="2"/>
            <w:shd w:val="clear" w:color="auto" w:fill="auto"/>
          </w:tcPr>
          <w:p w14:paraId="2306ED06" w14:textId="77777777" w:rsidR="000931D0" w:rsidRPr="00856563" w:rsidRDefault="000931D0" w:rsidP="001D04AF">
            <w:pPr>
              <w:pStyle w:val="Text"/>
            </w:pPr>
            <w:r w:rsidRPr="00856563">
              <w:t>yang</w:t>
            </w:r>
          </w:p>
        </w:tc>
        <w:tc>
          <w:tcPr>
            <w:tcW w:w="1219" w:type="dxa"/>
            <w:gridSpan w:val="2"/>
            <w:shd w:val="clear" w:color="auto" w:fill="auto"/>
          </w:tcPr>
          <w:p w14:paraId="5BBFCDA1" w14:textId="77777777" w:rsidR="000931D0" w:rsidRPr="00856563" w:rsidRDefault="000931D0" w:rsidP="001D04AF">
            <w:pPr>
              <w:pStyle w:val="Text"/>
            </w:pPr>
            <w:r w:rsidRPr="00856563">
              <w:t>mahal</w:t>
            </w:r>
          </w:p>
        </w:tc>
        <w:tc>
          <w:tcPr>
            <w:tcW w:w="569" w:type="dxa"/>
            <w:gridSpan w:val="2"/>
            <w:shd w:val="clear" w:color="auto" w:fill="auto"/>
          </w:tcPr>
          <w:p w14:paraId="68407A25" w14:textId="77777777" w:rsidR="000931D0" w:rsidRPr="00856563" w:rsidRDefault="000931D0" w:rsidP="001D04AF">
            <w:pPr>
              <w:pStyle w:val="Text"/>
            </w:pPr>
            <w:r w:rsidRPr="00856563">
              <w:t>yan</w:t>
            </w:r>
            <w:r>
              <w:t>g</w:t>
            </w:r>
          </w:p>
        </w:tc>
        <w:tc>
          <w:tcPr>
            <w:tcW w:w="360" w:type="dxa"/>
            <w:shd w:val="clear" w:color="auto" w:fill="auto"/>
          </w:tcPr>
          <w:p w14:paraId="0C9AC36C" w14:textId="77777777" w:rsidR="000931D0" w:rsidRPr="00856563" w:rsidRDefault="000931D0" w:rsidP="001D04AF">
            <w:pPr>
              <w:pStyle w:val="Text"/>
            </w:pPr>
            <w:r w:rsidRPr="00856563">
              <w:t>di</w:t>
            </w:r>
          </w:p>
        </w:tc>
        <w:tc>
          <w:tcPr>
            <w:tcW w:w="491" w:type="dxa"/>
            <w:gridSpan w:val="2"/>
            <w:shd w:val="clear" w:color="auto" w:fill="auto"/>
          </w:tcPr>
          <w:p w14:paraId="2847C1E1" w14:textId="77777777" w:rsidR="000931D0" w:rsidRPr="00856563" w:rsidRDefault="000931D0" w:rsidP="001D04AF">
            <w:pPr>
              <w:pStyle w:val="Text"/>
            </w:pPr>
            <w:r w:rsidRPr="00856563">
              <w:t>atas</w:t>
            </w:r>
          </w:p>
        </w:tc>
        <w:tc>
          <w:tcPr>
            <w:tcW w:w="503" w:type="dxa"/>
            <w:shd w:val="clear" w:color="auto" w:fill="auto"/>
          </w:tcPr>
          <w:p w14:paraId="63E59EB1" w14:textId="77777777" w:rsidR="000931D0" w:rsidRPr="00856563" w:rsidRDefault="000931D0" w:rsidP="001D04AF">
            <w:pPr>
              <w:pStyle w:val="Text"/>
            </w:pPr>
            <w:r w:rsidRPr="00856563">
              <w:t>satu</w:t>
            </w:r>
          </w:p>
        </w:tc>
        <w:tc>
          <w:tcPr>
            <w:tcW w:w="1145" w:type="dxa"/>
            <w:shd w:val="clear" w:color="auto" w:fill="auto"/>
          </w:tcPr>
          <w:p w14:paraId="7B05D0DA" w14:textId="77777777" w:rsidR="000931D0" w:rsidRPr="00856563" w:rsidRDefault="000931D0" w:rsidP="001D04AF">
            <w:pPr>
              <w:pStyle w:val="Text"/>
            </w:pPr>
            <w:r>
              <w:t>jut</w:t>
            </w:r>
          </w:p>
        </w:tc>
      </w:tr>
      <w:tr w:rsidR="00AC23C4" w:rsidRPr="00856563" w14:paraId="2C815948" w14:textId="77777777" w:rsidTr="00AC23C4">
        <w:tc>
          <w:tcPr>
            <w:tcW w:w="709" w:type="dxa"/>
            <w:shd w:val="clear" w:color="auto" w:fill="auto"/>
          </w:tcPr>
          <w:p w14:paraId="52D6D994" w14:textId="77777777" w:rsidR="000931D0" w:rsidRPr="0004708F" w:rsidRDefault="000931D0" w:rsidP="001D04AF">
            <w:pPr>
              <w:pStyle w:val="GlossEng2ptafter"/>
            </w:pPr>
          </w:p>
        </w:tc>
        <w:tc>
          <w:tcPr>
            <w:tcW w:w="569" w:type="dxa"/>
            <w:gridSpan w:val="2"/>
            <w:shd w:val="clear" w:color="auto" w:fill="auto"/>
          </w:tcPr>
          <w:p w14:paraId="1765E72C" w14:textId="77777777" w:rsidR="000931D0" w:rsidRPr="0099608C" w:rsidRDefault="000931D0" w:rsidP="001D04AF">
            <w:pPr>
              <w:pStyle w:val="GlossEng2ptafter"/>
              <w:rPr>
                <w:rStyle w:val="ChSmallCaps"/>
              </w:rPr>
            </w:pPr>
            <w:r w:rsidRPr="0099608C">
              <w:rPr>
                <w:rStyle w:val="ChSmallCaps"/>
              </w:rPr>
              <w:t>rel</w:t>
            </w:r>
          </w:p>
        </w:tc>
        <w:tc>
          <w:tcPr>
            <w:tcW w:w="1219" w:type="dxa"/>
            <w:gridSpan w:val="2"/>
            <w:shd w:val="clear" w:color="auto" w:fill="auto"/>
          </w:tcPr>
          <w:p w14:paraId="3B6245BF" w14:textId="77777777" w:rsidR="000931D0" w:rsidRPr="00856563" w:rsidRDefault="000931D0" w:rsidP="001D04AF">
            <w:pPr>
              <w:pStyle w:val="GlossEng2ptafter"/>
            </w:pPr>
            <w:r>
              <w:t>be.</w:t>
            </w:r>
            <w:r w:rsidRPr="00856563">
              <w:t>expensive</w:t>
            </w:r>
          </w:p>
        </w:tc>
        <w:tc>
          <w:tcPr>
            <w:tcW w:w="569" w:type="dxa"/>
            <w:gridSpan w:val="2"/>
            <w:shd w:val="clear" w:color="auto" w:fill="auto"/>
          </w:tcPr>
          <w:p w14:paraId="441A8428" w14:textId="77777777" w:rsidR="000931D0" w:rsidRPr="0099608C" w:rsidRDefault="000931D0" w:rsidP="001D04AF">
            <w:pPr>
              <w:pStyle w:val="GlossEng2ptafter"/>
              <w:rPr>
                <w:rStyle w:val="ChSmallCaps"/>
              </w:rPr>
            </w:pPr>
            <w:r w:rsidRPr="0099608C">
              <w:rPr>
                <w:rStyle w:val="ChSmallCaps"/>
              </w:rPr>
              <w:t>rel</w:t>
            </w:r>
          </w:p>
        </w:tc>
        <w:tc>
          <w:tcPr>
            <w:tcW w:w="360" w:type="dxa"/>
            <w:shd w:val="clear" w:color="auto" w:fill="auto"/>
          </w:tcPr>
          <w:p w14:paraId="484CCF38" w14:textId="77777777" w:rsidR="000931D0" w:rsidRPr="00856563" w:rsidRDefault="000931D0" w:rsidP="001D04AF">
            <w:pPr>
              <w:pStyle w:val="GlossEng2ptafter"/>
            </w:pPr>
            <w:r>
              <w:t>at</w:t>
            </w:r>
          </w:p>
        </w:tc>
        <w:tc>
          <w:tcPr>
            <w:tcW w:w="491" w:type="dxa"/>
            <w:gridSpan w:val="2"/>
            <w:shd w:val="clear" w:color="auto" w:fill="auto"/>
          </w:tcPr>
          <w:p w14:paraId="45B66545" w14:textId="77777777" w:rsidR="000931D0" w:rsidRPr="00856563" w:rsidRDefault="000931D0" w:rsidP="001D04AF">
            <w:pPr>
              <w:pStyle w:val="GlossEng2ptafter"/>
            </w:pPr>
            <w:r w:rsidRPr="00856563">
              <w:t>top</w:t>
            </w:r>
          </w:p>
        </w:tc>
        <w:tc>
          <w:tcPr>
            <w:tcW w:w="503" w:type="dxa"/>
            <w:shd w:val="clear" w:color="auto" w:fill="auto"/>
          </w:tcPr>
          <w:p w14:paraId="0157DE50" w14:textId="77777777" w:rsidR="000931D0" w:rsidRPr="00856563" w:rsidRDefault="000931D0" w:rsidP="001D04AF">
            <w:pPr>
              <w:pStyle w:val="GlossEng2ptafter"/>
            </w:pPr>
            <w:r w:rsidRPr="00856563">
              <w:t>one</w:t>
            </w:r>
          </w:p>
        </w:tc>
        <w:tc>
          <w:tcPr>
            <w:tcW w:w="1145" w:type="dxa"/>
            <w:shd w:val="clear" w:color="auto" w:fill="auto"/>
          </w:tcPr>
          <w:p w14:paraId="22F8592A" w14:textId="77777777" w:rsidR="000931D0" w:rsidRPr="00856563" w:rsidRDefault="000931D0" w:rsidP="001D04AF">
            <w:pPr>
              <w:pStyle w:val="GlossEng2ptafter"/>
            </w:pPr>
            <w:r w:rsidRPr="0099608C">
              <w:rPr>
                <w:rStyle w:val="ChSmallCaps"/>
              </w:rPr>
              <w:t>tru</w:t>
            </w:r>
            <w:r w:rsidR="00D53028">
              <w:t>-</w:t>
            </w:r>
            <w:r w:rsidRPr="00856563">
              <w:t>million</w:t>
            </w:r>
          </w:p>
        </w:tc>
      </w:tr>
      <w:tr w:rsidR="00AC23C4" w:rsidRPr="006B541C" w14:paraId="2B6C177B" w14:textId="77777777" w:rsidTr="00AC23C4">
        <w:trPr>
          <w:gridAfter w:val="3"/>
          <w:wAfter w:w="2124" w:type="dxa"/>
        </w:trPr>
        <w:tc>
          <w:tcPr>
            <w:tcW w:w="709" w:type="dxa"/>
            <w:shd w:val="clear" w:color="auto" w:fill="auto"/>
          </w:tcPr>
          <w:p w14:paraId="794AE6E6" w14:textId="77777777" w:rsidR="000931D0" w:rsidRPr="0004708F" w:rsidRDefault="000931D0" w:rsidP="001D04AF">
            <w:pPr>
              <w:pStyle w:val="O0Nwnext"/>
            </w:pPr>
          </w:p>
        </w:tc>
        <w:tc>
          <w:tcPr>
            <w:tcW w:w="558" w:type="dxa"/>
            <w:shd w:val="clear" w:color="auto" w:fill="auto"/>
          </w:tcPr>
          <w:p w14:paraId="4988EF8A" w14:textId="77777777" w:rsidR="000931D0" w:rsidRPr="00856563" w:rsidRDefault="000931D0" w:rsidP="001D04AF">
            <w:pPr>
              <w:pStyle w:val="Text"/>
              <w:rPr>
                <w:rStyle w:val="ChBlueBold"/>
              </w:rPr>
            </w:pPr>
            <w:r w:rsidRPr="00856563">
              <w:rPr>
                <w:rStyle w:val="ChBlueBold"/>
              </w:rPr>
              <w:t>lima</w:t>
            </w:r>
          </w:p>
        </w:tc>
        <w:tc>
          <w:tcPr>
            <w:tcW w:w="758" w:type="dxa"/>
            <w:gridSpan w:val="2"/>
            <w:shd w:val="clear" w:color="auto" w:fill="auto"/>
          </w:tcPr>
          <w:p w14:paraId="255A6B9C" w14:textId="77777777" w:rsidR="000931D0" w:rsidRPr="00856563" w:rsidRDefault="000931D0" w:rsidP="001D04AF">
            <w:pPr>
              <w:pStyle w:val="Text"/>
              <w:rPr>
                <w:rStyle w:val="ChBlueBold"/>
              </w:rPr>
            </w:pPr>
            <w:r w:rsidRPr="00856563">
              <w:rPr>
                <w:rStyle w:val="ChBlueBold"/>
              </w:rPr>
              <w:t>juta</w:t>
            </w:r>
          </w:p>
        </w:tc>
        <w:tc>
          <w:tcPr>
            <w:tcW w:w="714" w:type="dxa"/>
            <w:gridSpan w:val="2"/>
            <w:shd w:val="clear" w:color="auto" w:fill="auto"/>
          </w:tcPr>
          <w:p w14:paraId="18DEF76C" w14:textId="77777777" w:rsidR="000931D0" w:rsidRPr="00856563" w:rsidRDefault="000931D0" w:rsidP="001D04AF">
            <w:pPr>
              <w:pStyle w:val="Text"/>
              <w:rPr>
                <w:rStyle w:val="ChBlueBold"/>
              </w:rPr>
            </w:pPr>
            <w:r w:rsidRPr="00856563">
              <w:rPr>
                <w:rStyle w:val="ChBlueBold"/>
              </w:rPr>
              <w:t>punya</w:t>
            </w:r>
          </w:p>
        </w:tc>
        <w:tc>
          <w:tcPr>
            <w:tcW w:w="702" w:type="dxa"/>
            <w:gridSpan w:val="3"/>
            <w:shd w:val="clear" w:color="auto" w:fill="auto"/>
          </w:tcPr>
          <w:p w14:paraId="3CC6A31B" w14:textId="77777777" w:rsidR="000931D0" w:rsidRPr="00856563" w:rsidRDefault="000931D0" w:rsidP="001D04AF">
            <w:pPr>
              <w:pStyle w:val="Text"/>
              <w:rPr>
                <w:rStyle w:val="ChBlueBold"/>
              </w:rPr>
            </w:pPr>
            <w:r w:rsidRPr="00856563">
              <w:rPr>
                <w:rStyle w:val="ChBlueBold"/>
              </w:rPr>
              <w:t>tu</w:t>
            </w:r>
          </w:p>
        </w:tc>
      </w:tr>
      <w:tr w:rsidR="00AC23C4" w:rsidRPr="00AC23C4" w14:paraId="3E4EE9CD" w14:textId="77777777" w:rsidTr="00AC23C4">
        <w:trPr>
          <w:gridAfter w:val="3"/>
          <w:wAfter w:w="2124" w:type="dxa"/>
        </w:trPr>
        <w:tc>
          <w:tcPr>
            <w:tcW w:w="709" w:type="dxa"/>
            <w:shd w:val="clear" w:color="auto" w:fill="auto"/>
          </w:tcPr>
          <w:p w14:paraId="6CCD86E6" w14:textId="77777777" w:rsidR="000931D0" w:rsidRPr="0004708F" w:rsidRDefault="000931D0" w:rsidP="001D04AF">
            <w:pPr>
              <w:pStyle w:val="GlossEng"/>
            </w:pPr>
          </w:p>
        </w:tc>
        <w:tc>
          <w:tcPr>
            <w:tcW w:w="558" w:type="dxa"/>
            <w:shd w:val="clear" w:color="auto" w:fill="auto"/>
          </w:tcPr>
          <w:p w14:paraId="23BD0EC2" w14:textId="77777777" w:rsidR="000931D0" w:rsidRPr="00856563" w:rsidRDefault="000931D0" w:rsidP="001D04AF">
            <w:pPr>
              <w:pStyle w:val="GlossEng"/>
            </w:pPr>
            <w:r w:rsidRPr="00856563">
              <w:t>five</w:t>
            </w:r>
          </w:p>
        </w:tc>
        <w:tc>
          <w:tcPr>
            <w:tcW w:w="758" w:type="dxa"/>
            <w:gridSpan w:val="2"/>
            <w:shd w:val="clear" w:color="auto" w:fill="auto"/>
          </w:tcPr>
          <w:p w14:paraId="26EBDCDA" w14:textId="77777777" w:rsidR="000931D0" w:rsidRPr="00856563" w:rsidRDefault="000931D0" w:rsidP="001D04AF">
            <w:pPr>
              <w:pStyle w:val="GlossEng"/>
            </w:pPr>
            <w:r w:rsidRPr="00856563">
              <w:t>million</w:t>
            </w:r>
          </w:p>
        </w:tc>
        <w:tc>
          <w:tcPr>
            <w:tcW w:w="714" w:type="dxa"/>
            <w:gridSpan w:val="2"/>
            <w:shd w:val="clear" w:color="auto" w:fill="auto"/>
          </w:tcPr>
          <w:p w14:paraId="41846FC3" w14:textId="77777777" w:rsidR="000931D0" w:rsidRPr="0099608C" w:rsidRDefault="000931D0" w:rsidP="001D04AF">
            <w:pPr>
              <w:pStyle w:val="GlossEng"/>
              <w:rPr>
                <w:rStyle w:val="ChSmallCaps"/>
              </w:rPr>
            </w:pPr>
            <w:r w:rsidRPr="0099608C">
              <w:rPr>
                <w:rStyle w:val="ChSmallCaps"/>
              </w:rPr>
              <w:t>poss</w:t>
            </w:r>
          </w:p>
        </w:tc>
        <w:tc>
          <w:tcPr>
            <w:tcW w:w="702" w:type="dxa"/>
            <w:gridSpan w:val="3"/>
            <w:shd w:val="clear" w:color="auto" w:fill="auto"/>
          </w:tcPr>
          <w:p w14:paraId="10C05A25" w14:textId="77777777" w:rsidR="000931D0" w:rsidRPr="0099608C" w:rsidRDefault="000931D0" w:rsidP="001D04AF">
            <w:pPr>
              <w:pStyle w:val="GlossEng"/>
              <w:rPr>
                <w:rStyle w:val="ChSmallCaps"/>
              </w:rPr>
            </w:pPr>
            <w:r w:rsidRPr="0099608C">
              <w:rPr>
                <w:rStyle w:val="ChSmallCaps"/>
              </w:rPr>
              <w:t>d.dist</w:t>
            </w:r>
          </w:p>
        </w:tc>
      </w:tr>
    </w:tbl>
    <w:p w14:paraId="746C2553" w14:textId="5385025C" w:rsidR="000931D0" w:rsidRPr="001764E6" w:rsidRDefault="00B7093A" w:rsidP="009D4B33">
      <w:pPr>
        <w:pStyle w:val="FreeTranslEng"/>
      </w:pPr>
      <w:r>
        <w:t>‘</w:t>
      </w:r>
      <w:r w:rsidR="000931D0" w:rsidRPr="00856563">
        <w:t>(traditional cloths from Sorong) which are expensive, whi</w:t>
      </w:r>
      <w:r w:rsidR="000931D0">
        <w:t>ch (cost) more than one million[</w:t>
      </w:r>
      <w:r w:rsidR="001F2B99" w:rsidRPr="0099608C">
        <w:rPr>
          <w:rStyle w:val="ChSmallCaps"/>
        </w:rPr>
        <w:t>tru</w:t>
      </w:r>
      <w:r w:rsidR="000931D0" w:rsidRPr="00856563">
        <w:t xml:space="preserve">], </w:t>
      </w:r>
      <w:r w:rsidR="000931D0">
        <w:rPr>
          <w:rStyle w:val="ChBlueBold"/>
        </w:rPr>
        <w:t xml:space="preserve">a minimum of five </w:t>
      </w:r>
      <w:r w:rsidR="000931D0" w:rsidRPr="00856563">
        <w:rPr>
          <w:rStyle w:val="ChBlueBold"/>
        </w:rPr>
        <w:t>million</w:t>
      </w:r>
      <w:r w:rsidR="000931D0" w:rsidRPr="00856563">
        <w:t xml:space="preserve"> (</w:t>
      </w:r>
      <w:r w:rsidR="000931D0" w:rsidRPr="00856563">
        <w:rPr>
          <w:rStyle w:val="ChItalic"/>
        </w:rPr>
        <w:t>as opposed to lower prices</w:t>
      </w:r>
      <w:r w:rsidR="000931D0" w:rsidRPr="00856563">
        <w:t>)</w:t>
      </w:r>
      <w:r>
        <w:t>’</w:t>
      </w:r>
      <w:r w:rsidR="000931D0" w:rsidRPr="00856563">
        <w:t xml:space="preserve"> (Lit. </w:t>
      </w:r>
      <w:r>
        <w:t>‘</w:t>
      </w:r>
      <w:r w:rsidR="000931D0" w:rsidRPr="00856563">
        <w:rPr>
          <w:rStyle w:val="ChBlueBold"/>
        </w:rPr>
        <w:t>that</w:t>
      </w:r>
      <w:r w:rsidR="009D4B33" w:rsidRPr="009D4B33">
        <w:t xml:space="preserve"> (price) </w:t>
      </w:r>
      <w:r w:rsidR="009D4B33">
        <w:rPr>
          <w:rStyle w:val="ChBlueBold"/>
        </w:rPr>
        <w:t xml:space="preserve">of </w:t>
      </w:r>
      <w:r w:rsidR="000931D0" w:rsidRPr="00856563">
        <w:rPr>
          <w:rStyle w:val="ChBlueBold"/>
        </w:rPr>
        <w:t>five million</w:t>
      </w:r>
      <w:r>
        <w:t>’</w:t>
      </w:r>
      <w:r w:rsidR="000931D0" w:rsidRPr="00856563">
        <w:t xml:space="preserve">) </w:t>
      </w:r>
      <w:r w:rsidR="000931D0" w:rsidRPr="00856563">
        <w:rPr>
          <w:rStyle w:val="ExampleSource"/>
        </w:rPr>
        <w:t>[081006-029-CvEx.0009]</w:t>
      </w:r>
    </w:p>
    <w:tbl>
      <w:tblPr>
        <w:tblW w:w="5977" w:type="dxa"/>
        <w:tblCellMar>
          <w:left w:w="40" w:type="dxa"/>
          <w:right w:w="40" w:type="dxa"/>
        </w:tblCellMar>
        <w:tblLook w:val="01E0" w:firstRow="1" w:lastRow="1" w:firstColumn="1" w:lastColumn="1" w:noHBand="0" w:noVBand="0"/>
      </w:tblPr>
      <w:tblGrid>
        <w:gridCol w:w="709"/>
        <w:gridCol w:w="692"/>
        <w:gridCol w:w="703"/>
        <w:gridCol w:w="773"/>
        <w:gridCol w:w="792"/>
        <w:gridCol w:w="892"/>
        <w:gridCol w:w="714"/>
        <w:gridCol w:w="702"/>
      </w:tblGrid>
      <w:tr w:rsidR="00AC23C4" w:rsidRPr="006B541C" w14:paraId="6AAD8EEA" w14:textId="77777777" w:rsidTr="00AC23C4">
        <w:tc>
          <w:tcPr>
            <w:tcW w:w="709" w:type="dxa"/>
            <w:shd w:val="clear" w:color="auto" w:fill="auto"/>
          </w:tcPr>
          <w:p w14:paraId="73E0E8C5" w14:textId="77777777" w:rsidR="000931D0" w:rsidRPr="0004708F" w:rsidRDefault="000931D0" w:rsidP="001D04AF">
            <w:pPr>
              <w:pStyle w:val="O0Nwnext"/>
            </w:pPr>
            <w:bookmarkStart w:id="4014" w:name="_Ref336687962"/>
            <w:bookmarkStart w:id="4015" w:name="_Ref339635976"/>
            <w:r w:rsidRPr="00856563">
              <w:t>(</w:t>
            </w:r>
            <w:fldSimple w:instr=" SEQ ( \* ARABIC \s 1 ">
              <w:r w:rsidR="00154D81">
                <w:rPr>
                  <w:noProof/>
                </w:rPr>
                <w:t>41</w:t>
              </w:r>
            </w:fldSimple>
            <w:bookmarkEnd w:id="4014"/>
            <w:r w:rsidRPr="00856563">
              <w:t>)</w:t>
            </w:r>
            <w:bookmarkEnd w:id="4015"/>
          </w:p>
        </w:tc>
        <w:tc>
          <w:tcPr>
            <w:tcW w:w="692" w:type="dxa"/>
            <w:shd w:val="clear" w:color="auto" w:fill="auto"/>
          </w:tcPr>
          <w:p w14:paraId="164EC514" w14:textId="77777777" w:rsidR="000931D0" w:rsidRPr="00856563" w:rsidRDefault="000931D0" w:rsidP="001D04AF">
            <w:pPr>
              <w:pStyle w:val="Text"/>
            </w:pPr>
            <w:r w:rsidRPr="00856563">
              <w:t>kitong</w:t>
            </w:r>
          </w:p>
        </w:tc>
        <w:tc>
          <w:tcPr>
            <w:tcW w:w="703" w:type="dxa"/>
            <w:shd w:val="clear" w:color="auto" w:fill="auto"/>
          </w:tcPr>
          <w:p w14:paraId="66EB5F50" w14:textId="77777777" w:rsidR="000931D0" w:rsidRPr="00856563" w:rsidRDefault="000931D0" w:rsidP="001D04AF">
            <w:pPr>
              <w:pStyle w:val="Text"/>
            </w:pPr>
            <w:r w:rsidRPr="00856563">
              <w:t>ikut</w:t>
            </w:r>
          </w:p>
        </w:tc>
        <w:tc>
          <w:tcPr>
            <w:tcW w:w="773" w:type="dxa"/>
            <w:shd w:val="clear" w:color="auto" w:fill="auto"/>
          </w:tcPr>
          <w:p w14:paraId="6EB4721A" w14:textId="77777777" w:rsidR="000931D0" w:rsidRPr="00856563" w:rsidRDefault="000931D0" w:rsidP="001D04AF">
            <w:pPr>
              <w:pStyle w:val="Text"/>
            </w:pPr>
            <w:r>
              <w:t>ini</w:t>
            </w:r>
          </w:p>
        </w:tc>
        <w:tc>
          <w:tcPr>
            <w:tcW w:w="792" w:type="dxa"/>
            <w:shd w:val="clear" w:color="auto" w:fill="auto"/>
          </w:tcPr>
          <w:p w14:paraId="1B8A3AD2" w14:textId="77777777" w:rsidR="000931D0" w:rsidRPr="00856563" w:rsidRDefault="000931D0" w:rsidP="001D04AF">
            <w:pPr>
              <w:pStyle w:val="Text"/>
              <w:rPr>
                <w:rStyle w:val="ChBlueBold"/>
              </w:rPr>
            </w:pPr>
            <w:r w:rsidRPr="00856563">
              <w:rPr>
                <w:rStyle w:val="ChBlueBold"/>
              </w:rPr>
              <w:t>tingkat</w:t>
            </w:r>
          </w:p>
        </w:tc>
        <w:tc>
          <w:tcPr>
            <w:tcW w:w="892" w:type="dxa"/>
            <w:shd w:val="clear" w:color="auto" w:fill="auto"/>
          </w:tcPr>
          <w:p w14:paraId="20FF4902" w14:textId="77777777" w:rsidR="000931D0" w:rsidRPr="00856563" w:rsidRDefault="000931D0" w:rsidP="001D04AF">
            <w:pPr>
              <w:pStyle w:val="Text"/>
              <w:rPr>
                <w:rStyle w:val="ChBlueBold"/>
              </w:rPr>
            </w:pPr>
            <w:r w:rsidRPr="00856563">
              <w:rPr>
                <w:rStyle w:val="ChBlueBold"/>
              </w:rPr>
              <w:t>propinsi</w:t>
            </w:r>
          </w:p>
        </w:tc>
        <w:tc>
          <w:tcPr>
            <w:tcW w:w="714" w:type="dxa"/>
            <w:shd w:val="clear" w:color="auto" w:fill="auto"/>
          </w:tcPr>
          <w:p w14:paraId="7CA08679" w14:textId="77777777" w:rsidR="000931D0" w:rsidRPr="00856563" w:rsidRDefault="000931D0" w:rsidP="001D04AF">
            <w:pPr>
              <w:pStyle w:val="Text"/>
              <w:rPr>
                <w:rStyle w:val="ChBlueBold"/>
              </w:rPr>
            </w:pPr>
            <w:r w:rsidRPr="00856563">
              <w:rPr>
                <w:rStyle w:val="ChBlueBold"/>
              </w:rPr>
              <w:t>punya</w:t>
            </w:r>
          </w:p>
        </w:tc>
        <w:tc>
          <w:tcPr>
            <w:tcW w:w="702" w:type="dxa"/>
            <w:shd w:val="clear" w:color="auto" w:fill="auto"/>
          </w:tcPr>
          <w:p w14:paraId="3553CB5D" w14:textId="77777777" w:rsidR="000931D0" w:rsidRPr="00856563" w:rsidRDefault="000931D0" w:rsidP="001D04AF">
            <w:pPr>
              <w:pStyle w:val="Text"/>
              <w:rPr>
                <w:rStyle w:val="ChBlueBold"/>
              </w:rPr>
            </w:pPr>
            <w:r w:rsidRPr="00856563">
              <w:rPr>
                <w:rStyle w:val="ChBlueBold"/>
              </w:rPr>
              <w:t>tu</w:t>
            </w:r>
          </w:p>
        </w:tc>
      </w:tr>
      <w:tr w:rsidR="00AC23C4" w:rsidRPr="00AC23C4" w14:paraId="08F822BD" w14:textId="77777777" w:rsidTr="00AC23C4">
        <w:tc>
          <w:tcPr>
            <w:tcW w:w="709" w:type="dxa"/>
            <w:shd w:val="clear" w:color="auto" w:fill="auto"/>
          </w:tcPr>
          <w:p w14:paraId="1F50A8F0" w14:textId="77777777" w:rsidR="000931D0" w:rsidRPr="0004708F" w:rsidRDefault="000931D0" w:rsidP="001D04AF">
            <w:pPr>
              <w:pStyle w:val="GlossEng"/>
            </w:pPr>
          </w:p>
        </w:tc>
        <w:tc>
          <w:tcPr>
            <w:tcW w:w="692" w:type="dxa"/>
            <w:shd w:val="clear" w:color="auto" w:fill="auto"/>
          </w:tcPr>
          <w:p w14:paraId="746DB150" w14:textId="77777777" w:rsidR="000931D0" w:rsidRPr="0099608C" w:rsidRDefault="000931D0" w:rsidP="001D04AF">
            <w:pPr>
              <w:pStyle w:val="GlossEng"/>
              <w:rPr>
                <w:rStyle w:val="ChSmallCaps"/>
              </w:rPr>
            </w:pPr>
            <w:r w:rsidRPr="0099608C">
              <w:rPr>
                <w:rStyle w:val="ChSmallCaps"/>
              </w:rPr>
              <w:t>1pl</w:t>
            </w:r>
          </w:p>
        </w:tc>
        <w:tc>
          <w:tcPr>
            <w:tcW w:w="703" w:type="dxa"/>
            <w:shd w:val="clear" w:color="auto" w:fill="auto"/>
          </w:tcPr>
          <w:p w14:paraId="2F3837C2" w14:textId="77777777" w:rsidR="000931D0" w:rsidRPr="00856563" w:rsidRDefault="000931D0" w:rsidP="001D04AF">
            <w:pPr>
              <w:pStyle w:val="GlossEng"/>
            </w:pPr>
            <w:r w:rsidRPr="00856563">
              <w:t>follow</w:t>
            </w:r>
          </w:p>
        </w:tc>
        <w:tc>
          <w:tcPr>
            <w:tcW w:w="773" w:type="dxa"/>
            <w:shd w:val="clear" w:color="auto" w:fill="auto"/>
          </w:tcPr>
          <w:p w14:paraId="1ABFE452" w14:textId="77777777" w:rsidR="000931D0" w:rsidRPr="0099608C" w:rsidRDefault="000931D0" w:rsidP="001D04AF">
            <w:pPr>
              <w:pStyle w:val="GlossEng"/>
              <w:rPr>
                <w:rStyle w:val="ChSmallCaps"/>
              </w:rPr>
            </w:pPr>
            <w:r w:rsidRPr="0099608C">
              <w:rPr>
                <w:rStyle w:val="ChSmallCaps"/>
              </w:rPr>
              <w:t>d.prox</w:t>
            </w:r>
          </w:p>
        </w:tc>
        <w:tc>
          <w:tcPr>
            <w:tcW w:w="792" w:type="dxa"/>
            <w:shd w:val="clear" w:color="auto" w:fill="auto"/>
          </w:tcPr>
          <w:p w14:paraId="4EA6E545" w14:textId="77777777" w:rsidR="000931D0" w:rsidRPr="00856563" w:rsidRDefault="000931D0" w:rsidP="001D04AF">
            <w:pPr>
              <w:pStyle w:val="GlossEng"/>
            </w:pPr>
            <w:r w:rsidRPr="00856563">
              <w:t>floor</w:t>
            </w:r>
          </w:p>
        </w:tc>
        <w:tc>
          <w:tcPr>
            <w:tcW w:w="892" w:type="dxa"/>
            <w:shd w:val="clear" w:color="auto" w:fill="auto"/>
          </w:tcPr>
          <w:p w14:paraId="73B66CD8" w14:textId="77777777" w:rsidR="000931D0" w:rsidRPr="00856563" w:rsidRDefault="000931D0" w:rsidP="001D04AF">
            <w:pPr>
              <w:pStyle w:val="GlossEng"/>
            </w:pPr>
            <w:r w:rsidRPr="00856563">
              <w:t>province</w:t>
            </w:r>
          </w:p>
        </w:tc>
        <w:tc>
          <w:tcPr>
            <w:tcW w:w="714" w:type="dxa"/>
            <w:shd w:val="clear" w:color="auto" w:fill="auto"/>
          </w:tcPr>
          <w:p w14:paraId="387A8013" w14:textId="77777777" w:rsidR="000931D0" w:rsidRPr="0099608C" w:rsidRDefault="000931D0" w:rsidP="001D04AF">
            <w:pPr>
              <w:pStyle w:val="GlossEng"/>
              <w:rPr>
                <w:rStyle w:val="ChSmallCaps"/>
              </w:rPr>
            </w:pPr>
            <w:r w:rsidRPr="0099608C">
              <w:rPr>
                <w:rStyle w:val="ChSmallCaps"/>
              </w:rPr>
              <w:t>poss</w:t>
            </w:r>
          </w:p>
        </w:tc>
        <w:tc>
          <w:tcPr>
            <w:tcW w:w="702" w:type="dxa"/>
            <w:shd w:val="clear" w:color="auto" w:fill="auto"/>
          </w:tcPr>
          <w:p w14:paraId="4E901811" w14:textId="77777777" w:rsidR="000931D0" w:rsidRPr="0099608C" w:rsidRDefault="000931D0" w:rsidP="001D04AF">
            <w:pPr>
              <w:pStyle w:val="GlossEng"/>
              <w:rPr>
                <w:rStyle w:val="ChSmallCaps"/>
              </w:rPr>
            </w:pPr>
            <w:r w:rsidRPr="0099608C">
              <w:rPr>
                <w:rStyle w:val="ChSmallCaps"/>
              </w:rPr>
              <w:t>d.dist</w:t>
            </w:r>
          </w:p>
        </w:tc>
      </w:tr>
    </w:tbl>
    <w:p w14:paraId="325968FB" w14:textId="219B1E64" w:rsidR="000931D0" w:rsidRPr="002B1870" w:rsidRDefault="00B7093A" w:rsidP="00AF7CAD">
      <w:pPr>
        <w:pStyle w:val="FreeTranslEng15pt"/>
      </w:pPr>
      <w:r>
        <w:t>‘</w:t>
      </w:r>
      <w:r w:rsidR="000931D0" w:rsidRPr="00856563">
        <w:t xml:space="preserve">we </w:t>
      </w:r>
      <w:r w:rsidR="000931D0" w:rsidRPr="00BF6F5E">
        <w:t xml:space="preserve">attended </w:t>
      </w:r>
      <w:r w:rsidR="000931D0">
        <w:t>(a meeting at)</w:t>
      </w:r>
      <w:r w:rsidR="006E6DF1">
        <w:t>,</w:t>
      </w:r>
      <w:r w:rsidR="000931D0">
        <w:t xml:space="preserve"> </w:t>
      </w:r>
      <w:r w:rsidR="000931D0" w:rsidRPr="00BF6F5E">
        <w:t>what</w:t>
      </w:r>
      <w:r>
        <w:t>’</w:t>
      </w:r>
      <w:r w:rsidR="000931D0" w:rsidRPr="00BF6F5E">
        <w:t>s-its-name,</w:t>
      </w:r>
      <w:r w:rsidR="000931D0" w:rsidRPr="00856563">
        <w:t xml:space="preserve"> </w:t>
      </w:r>
      <w:r w:rsidR="000931D0" w:rsidRPr="00856563">
        <w:rPr>
          <w:rStyle w:val="ChBlueBold"/>
        </w:rPr>
        <w:t>the provincial level</w:t>
      </w:r>
      <w:r w:rsidR="000931D0" w:rsidRPr="00856563">
        <w:t xml:space="preserve"> (</w:t>
      </w:r>
      <w:r w:rsidR="000931D0" w:rsidRPr="00856563">
        <w:rPr>
          <w:rStyle w:val="ChItalic"/>
        </w:rPr>
        <w:t>and not at the regency level</w:t>
      </w:r>
      <w:r w:rsidR="000931D0" w:rsidRPr="00856563">
        <w:t>)</w:t>
      </w:r>
      <w:r>
        <w:t>’</w:t>
      </w:r>
      <w:r w:rsidR="000931D0" w:rsidRPr="00856563">
        <w:t xml:space="preserve"> (Lit. </w:t>
      </w:r>
      <w:r>
        <w:t>‘</w:t>
      </w:r>
      <w:r w:rsidR="000931D0" w:rsidRPr="00856563">
        <w:rPr>
          <w:rStyle w:val="ChBlueBold"/>
        </w:rPr>
        <w:t>that</w:t>
      </w:r>
      <w:r w:rsidR="000931D0" w:rsidRPr="00D356E8">
        <w:t xml:space="preserve"> (meeting) </w:t>
      </w:r>
      <w:r w:rsidR="000931D0">
        <w:rPr>
          <w:rStyle w:val="ChBlueBold"/>
        </w:rPr>
        <w:t xml:space="preserve">of the </w:t>
      </w:r>
      <w:r w:rsidR="000931D0" w:rsidRPr="00856563">
        <w:rPr>
          <w:rStyle w:val="ChBlueBold"/>
        </w:rPr>
        <w:t>provincial level</w:t>
      </w:r>
      <w:r>
        <w:t>’</w:t>
      </w:r>
      <w:r w:rsidR="000931D0" w:rsidRPr="00856563">
        <w:t xml:space="preserve">) </w:t>
      </w:r>
      <w:r w:rsidR="000931D0" w:rsidRPr="00856563">
        <w:rPr>
          <w:rStyle w:val="ExampleSource"/>
        </w:rPr>
        <w:t>[081010-001-Cv.0043]</w:t>
      </w:r>
    </w:p>
    <w:p w14:paraId="2B1D2121" w14:textId="77777777" w:rsidR="000931D0" w:rsidRDefault="000931D0" w:rsidP="000931D0">
      <w:pPr>
        <w:pStyle w:val="Heading3"/>
      </w:pPr>
      <w:bookmarkStart w:id="4016" w:name="_Ref336853953"/>
      <w:bookmarkStart w:id="4017" w:name="_Toc340509811"/>
      <w:bookmarkStart w:id="4018" w:name="_Toc342590129"/>
      <w:bookmarkStart w:id="4019" w:name="_Toc440455682"/>
      <w:r w:rsidRPr="00856563">
        <w:t xml:space="preserve">Beneficiary </w:t>
      </w:r>
      <w:bookmarkEnd w:id="4016"/>
      <w:bookmarkEnd w:id="4017"/>
      <w:bookmarkEnd w:id="4018"/>
      <w:r>
        <w:t>relations</w:t>
      </w:r>
      <w:bookmarkEnd w:id="4019"/>
    </w:p>
    <w:p w14:paraId="178CAE75" w14:textId="179F9BEC" w:rsidR="000931D0" w:rsidRDefault="000931D0" w:rsidP="006B0C64">
      <w:pPr>
        <w:pStyle w:val="Body0010after"/>
      </w:pPr>
      <w:r>
        <w:t xml:space="preserve">The possessive marker </w:t>
      </w:r>
      <w:r w:rsidRPr="00856563">
        <w:rPr>
          <w:rStyle w:val="ChItalBold"/>
        </w:rPr>
        <w:t>punya</w:t>
      </w:r>
      <w:r w:rsidRPr="00856563">
        <w:t xml:space="preserve"> </w:t>
      </w:r>
      <w:r w:rsidR="00B7093A">
        <w:t>‘</w:t>
      </w:r>
      <w:r w:rsidRPr="0099608C">
        <w:rPr>
          <w:rStyle w:val="ChSmallCaps"/>
        </w:rPr>
        <w:t>poss</w:t>
      </w:r>
      <w:r w:rsidR="00B7093A">
        <w:t>’</w:t>
      </w:r>
      <w:r w:rsidRPr="00856563">
        <w:t xml:space="preserve"> is </w:t>
      </w:r>
      <w:r>
        <w:t xml:space="preserve">also used </w:t>
      </w:r>
      <w:r w:rsidRPr="00856563">
        <w:t xml:space="preserve">to </w:t>
      </w:r>
      <w:r>
        <w:t>signal</w:t>
      </w:r>
      <w:r w:rsidRPr="00856563">
        <w:t xml:space="preserve"> beneficiary </w:t>
      </w:r>
      <w:r>
        <w:t>relations</w:t>
      </w:r>
      <w:r w:rsidRPr="00856563">
        <w:t xml:space="preserve">. </w:t>
      </w:r>
      <w:r>
        <w:t xml:space="preserve">Speakers employ this construction when they want to signal that the </w:t>
      </w:r>
      <w:r w:rsidRPr="00E11A20">
        <w:t>recipient</w:t>
      </w:r>
      <w:r>
        <w:t xml:space="preserve"> is the beneficiary of a definite </w:t>
      </w:r>
      <w:r w:rsidRPr="00E11A20">
        <w:t>theme</w:t>
      </w:r>
      <w:r>
        <w:t>, as discussed in §</w:t>
      </w:r>
      <w:r w:rsidR="00F762C5">
        <w:fldChar w:fldCharType="begin"/>
      </w:r>
      <w:r w:rsidR="00F762C5">
        <w:instrText xml:space="preserve"> REF _Ref366767544 \w \h </w:instrText>
      </w:r>
      <w:r w:rsidR="00F762C5">
        <w:fldChar w:fldCharType="separate"/>
      </w:r>
      <w:r w:rsidR="00154D81">
        <w:rPr>
          <w:cs/>
        </w:rPr>
        <w:t>‎</w:t>
      </w:r>
      <w:r w:rsidR="00154D81">
        <w:t>11.1.3.3</w:t>
      </w:r>
      <w:r w:rsidR="00F762C5">
        <w:fldChar w:fldCharType="end"/>
      </w:r>
      <w:r>
        <w:t xml:space="preserve">. This is illustrated in </w:t>
      </w:r>
      <w:r>
        <w:fldChar w:fldCharType="begin"/>
      </w:r>
      <w:r>
        <w:instrText xml:space="preserve"> REF _Ref339635978 \h </w:instrText>
      </w:r>
      <w:r>
        <w:fldChar w:fldCharType="separate"/>
      </w:r>
      <w:r w:rsidR="00154D81" w:rsidRPr="00856563">
        <w:t>(</w:t>
      </w:r>
      <w:r w:rsidR="00154D81">
        <w:rPr>
          <w:noProof/>
        </w:rPr>
        <w:t>42</w:t>
      </w:r>
      <w:r w:rsidR="00154D81" w:rsidRPr="00856563">
        <w:t>)</w:t>
      </w:r>
      <w:r>
        <w:fldChar w:fldCharType="end"/>
      </w:r>
      <w:r>
        <w:t xml:space="preserve"> and </w:t>
      </w:r>
      <w:r>
        <w:fldChar w:fldCharType="begin"/>
      </w:r>
      <w:r>
        <w:instrText xml:space="preserve"> REF _Ref339635977 \h </w:instrText>
      </w:r>
      <w:r>
        <w:fldChar w:fldCharType="separate"/>
      </w:r>
      <w:r w:rsidR="00154D81" w:rsidRPr="00856563">
        <w:t>(</w:t>
      </w:r>
      <w:r w:rsidR="00154D81">
        <w:rPr>
          <w:noProof/>
        </w:rPr>
        <w:t>43</w:t>
      </w:r>
      <w:r w:rsidR="00154D81" w:rsidRPr="00856563">
        <w:t>)</w:t>
      </w:r>
      <w:r>
        <w:fldChar w:fldCharType="end"/>
      </w:r>
      <w:r>
        <w:t xml:space="preserve">. In </w:t>
      </w:r>
      <w:r w:rsidR="006B0C64">
        <w:t xml:space="preserve">the respective </w:t>
      </w:r>
      <w:r>
        <w:t xml:space="preserve">examples, </w:t>
      </w:r>
      <w:r w:rsidRPr="00856563">
        <w:t xml:space="preserve">the </w:t>
      </w:r>
      <w:r w:rsidRPr="000D05D2">
        <w:t>possessor</w:t>
      </w:r>
      <w:r w:rsidR="006B0C64">
        <w:t>s</w:t>
      </w:r>
      <w:r w:rsidRPr="00856563">
        <w:t xml:space="preserve"> </w:t>
      </w:r>
      <w:r w:rsidR="006B0C64" w:rsidRPr="006B0C64">
        <w:rPr>
          <w:rStyle w:val="ChItalBold"/>
        </w:rPr>
        <w:t>mama</w:t>
      </w:r>
      <w:r w:rsidR="006B0C64">
        <w:t xml:space="preserve"> ‘mother’ and </w:t>
      </w:r>
      <w:r w:rsidR="006B0C64">
        <w:rPr>
          <w:rStyle w:val="ChItalBold"/>
        </w:rPr>
        <w:t>de</w:t>
      </w:r>
      <w:r w:rsidR="006B0C64">
        <w:t xml:space="preserve"> ‘</w:t>
      </w:r>
      <w:r w:rsidR="006B0C64" w:rsidRPr="006B0C64">
        <w:rPr>
          <w:rStyle w:val="ChSmallCaps"/>
        </w:rPr>
        <w:t>3sg</w:t>
      </w:r>
      <w:r w:rsidR="006B0C64">
        <w:t>’ express</w:t>
      </w:r>
      <w:r w:rsidRPr="00856563">
        <w:t xml:space="preserve"> the </w:t>
      </w:r>
      <w:r w:rsidRPr="00E11A20">
        <w:t>recipient</w:t>
      </w:r>
      <w:r w:rsidR="006B0C64">
        <w:t>s/beneficiaries</w:t>
      </w:r>
      <w:r w:rsidRPr="00856563">
        <w:t xml:space="preserve"> of the event</w:t>
      </w:r>
      <w:r w:rsidR="006B0C64">
        <w:t>s</w:t>
      </w:r>
      <w:r w:rsidRPr="00856563">
        <w:t xml:space="preserve"> expressed by the verb</w:t>
      </w:r>
      <w:r w:rsidR="006B0C64">
        <w:t xml:space="preserve">s </w:t>
      </w:r>
      <w:r w:rsidR="006B0C64" w:rsidRPr="006B0C64">
        <w:rPr>
          <w:rStyle w:val="ChItalBold"/>
        </w:rPr>
        <w:t>simpang</w:t>
      </w:r>
      <w:r w:rsidR="006B0C64">
        <w:t xml:space="preserve"> ‘store’ and </w:t>
      </w:r>
      <w:r w:rsidR="006B0C64" w:rsidRPr="006B0C64">
        <w:rPr>
          <w:rStyle w:val="ChItalBold"/>
        </w:rPr>
        <w:t>bli</w:t>
      </w:r>
      <w:r w:rsidR="006B0C64">
        <w:t xml:space="preserve"> ‘buy’</w:t>
      </w:r>
      <w:r w:rsidRPr="00856563">
        <w:t xml:space="preserve">, while </w:t>
      </w:r>
      <w:r w:rsidR="006B0C64">
        <w:t>the possessa</w:t>
      </w:r>
      <w:r w:rsidRPr="00856563">
        <w:t xml:space="preserve"> </w:t>
      </w:r>
      <w:r w:rsidR="006B0C64" w:rsidRPr="006B0C64">
        <w:rPr>
          <w:rStyle w:val="ChItalBold"/>
        </w:rPr>
        <w:t>makang</w:t>
      </w:r>
      <w:r w:rsidR="006B0C64">
        <w:t xml:space="preserve"> ‘food’ and </w:t>
      </w:r>
      <w:r w:rsidR="006B0C64" w:rsidRPr="006B0C64">
        <w:rPr>
          <w:rStyle w:val="ChItalBold"/>
        </w:rPr>
        <w:t>alat~alat</w:t>
      </w:r>
      <w:r w:rsidR="006B0C64">
        <w:t xml:space="preserve"> ‘utensils’ denote</w:t>
      </w:r>
      <w:r w:rsidRPr="00856563">
        <w:t xml:space="preserve"> the anticipated object</w:t>
      </w:r>
      <w:r w:rsidR="006B0C64">
        <w:t>s</w:t>
      </w:r>
      <w:r w:rsidRPr="00856563">
        <w:t xml:space="preserve"> of possession</w:t>
      </w:r>
      <w:r>
        <w:t xml:space="preserve"> or </w:t>
      </w:r>
      <w:r w:rsidRPr="00E11A20">
        <w:t>theme</w:t>
      </w:r>
      <w:r w:rsidR="006B0C64">
        <w:t>s</w:t>
      </w:r>
      <w:r>
        <w:t>.</w:t>
      </w:r>
    </w:p>
    <w:tbl>
      <w:tblPr>
        <w:tblW w:w="6105" w:type="dxa"/>
        <w:tblCellMar>
          <w:left w:w="40" w:type="dxa"/>
          <w:right w:w="40" w:type="dxa"/>
        </w:tblCellMar>
        <w:tblLook w:val="01E0" w:firstRow="1" w:lastRow="1" w:firstColumn="1" w:lastColumn="1" w:noHBand="0" w:noVBand="0"/>
      </w:tblPr>
      <w:tblGrid>
        <w:gridCol w:w="709"/>
        <w:gridCol w:w="747"/>
        <w:gridCol w:w="692"/>
        <w:gridCol w:w="769"/>
        <w:gridCol w:w="858"/>
        <w:gridCol w:w="747"/>
        <w:gridCol w:w="714"/>
        <w:gridCol w:w="869"/>
      </w:tblGrid>
      <w:tr w:rsidR="00AC23C4" w:rsidRPr="006B541C" w14:paraId="6AFD1CD8" w14:textId="77777777" w:rsidTr="00AC23C4">
        <w:tc>
          <w:tcPr>
            <w:tcW w:w="709" w:type="dxa"/>
            <w:shd w:val="clear" w:color="auto" w:fill="auto"/>
          </w:tcPr>
          <w:p w14:paraId="0B0D6C37" w14:textId="77777777" w:rsidR="000931D0" w:rsidRPr="0004708F" w:rsidRDefault="000931D0" w:rsidP="001D04AF">
            <w:pPr>
              <w:pStyle w:val="O0Nwnext"/>
            </w:pPr>
            <w:bookmarkStart w:id="4020" w:name="_Ref336687967"/>
            <w:bookmarkStart w:id="4021" w:name="_Ref339635978"/>
            <w:r w:rsidRPr="00856563">
              <w:t>(</w:t>
            </w:r>
            <w:fldSimple w:instr=" SEQ ( \* ARABIC \s 1 ">
              <w:r w:rsidR="00154D81">
                <w:rPr>
                  <w:noProof/>
                </w:rPr>
                <w:t>42</w:t>
              </w:r>
            </w:fldSimple>
            <w:bookmarkEnd w:id="4020"/>
            <w:r w:rsidRPr="00856563">
              <w:t>)</w:t>
            </w:r>
            <w:bookmarkEnd w:id="4021"/>
          </w:p>
        </w:tc>
        <w:tc>
          <w:tcPr>
            <w:tcW w:w="747" w:type="dxa"/>
            <w:shd w:val="clear" w:color="auto" w:fill="auto"/>
          </w:tcPr>
          <w:p w14:paraId="1CFD25D1" w14:textId="77777777" w:rsidR="000931D0" w:rsidRPr="00856563" w:rsidRDefault="000931D0" w:rsidP="001D04AF">
            <w:pPr>
              <w:pStyle w:val="Text"/>
            </w:pPr>
            <w:r w:rsidRPr="00856563">
              <w:t>mama</w:t>
            </w:r>
            <w:r w:rsidR="00637D4F">
              <w:t>,</w:t>
            </w:r>
          </w:p>
        </w:tc>
        <w:tc>
          <w:tcPr>
            <w:tcW w:w="692" w:type="dxa"/>
            <w:shd w:val="clear" w:color="auto" w:fill="auto"/>
          </w:tcPr>
          <w:p w14:paraId="36A0805E" w14:textId="77777777" w:rsidR="000931D0" w:rsidRPr="00856563" w:rsidRDefault="000931D0" w:rsidP="001D04AF">
            <w:pPr>
              <w:pStyle w:val="Text"/>
            </w:pPr>
            <w:r w:rsidRPr="00856563">
              <w:t>kiton</w:t>
            </w:r>
            <w:r>
              <w:t>g</w:t>
            </w:r>
          </w:p>
        </w:tc>
        <w:tc>
          <w:tcPr>
            <w:tcW w:w="769" w:type="dxa"/>
            <w:shd w:val="clear" w:color="auto" w:fill="auto"/>
          </w:tcPr>
          <w:p w14:paraId="46696DE4" w14:textId="77777777" w:rsidR="000931D0" w:rsidRPr="00856563" w:rsidRDefault="000931D0" w:rsidP="001D04AF">
            <w:pPr>
              <w:pStyle w:val="Text"/>
            </w:pPr>
            <w:r w:rsidRPr="00856563">
              <w:t>suda</w:t>
            </w:r>
          </w:p>
        </w:tc>
        <w:tc>
          <w:tcPr>
            <w:tcW w:w="858" w:type="dxa"/>
            <w:shd w:val="clear" w:color="auto" w:fill="auto"/>
          </w:tcPr>
          <w:p w14:paraId="55A99234" w14:textId="77777777" w:rsidR="000931D0" w:rsidRPr="00856563" w:rsidRDefault="000931D0" w:rsidP="001D04AF">
            <w:pPr>
              <w:pStyle w:val="Text"/>
            </w:pPr>
            <w:r>
              <w:t>simpan</w:t>
            </w:r>
            <w:r w:rsidR="00B81F2A">
              <w:t>g</w:t>
            </w:r>
          </w:p>
        </w:tc>
        <w:tc>
          <w:tcPr>
            <w:tcW w:w="747" w:type="dxa"/>
            <w:shd w:val="clear" w:color="auto" w:fill="auto"/>
          </w:tcPr>
          <w:p w14:paraId="655AAE94" w14:textId="77777777" w:rsidR="000931D0" w:rsidRPr="00856563" w:rsidRDefault="000931D0" w:rsidP="001D04AF">
            <w:pPr>
              <w:pStyle w:val="Text"/>
              <w:rPr>
                <w:rStyle w:val="ChBlueBold"/>
              </w:rPr>
            </w:pPr>
            <w:r w:rsidRPr="00856563">
              <w:rPr>
                <w:rStyle w:val="ChBlueBold"/>
              </w:rPr>
              <w:t>mama</w:t>
            </w:r>
          </w:p>
        </w:tc>
        <w:tc>
          <w:tcPr>
            <w:tcW w:w="714" w:type="dxa"/>
            <w:shd w:val="clear" w:color="auto" w:fill="auto"/>
          </w:tcPr>
          <w:p w14:paraId="62E84DDD" w14:textId="77777777" w:rsidR="000931D0" w:rsidRPr="00856563" w:rsidRDefault="000931D0" w:rsidP="001D04AF">
            <w:pPr>
              <w:pStyle w:val="Text"/>
              <w:rPr>
                <w:rStyle w:val="ChBlueBold"/>
              </w:rPr>
            </w:pPr>
            <w:r w:rsidRPr="00856563">
              <w:rPr>
                <w:rStyle w:val="ChBlueBold"/>
              </w:rPr>
              <w:t>punya</w:t>
            </w:r>
          </w:p>
        </w:tc>
        <w:tc>
          <w:tcPr>
            <w:tcW w:w="869" w:type="dxa"/>
            <w:shd w:val="clear" w:color="auto" w:fill="auto"/>
          </w:tcPr>
          <w:p w14:paraId="04FFF8EC" w14:textId="77777777" w:rsidR="000931D0" w:rsidRPr="00856563" w:rsidRDefault="000931D0" w:rsidP="001D04AF">
            <w:pPr>
              <w:pStyle w:val="Text"/>
              <w:rPr>
                <w:rStyle w:val="ChBlueBold"/>
              </w:rPr>
            </w:pPr>
            <w:r w:rsidRPr="00856563">
              <w:rPr>
                <w:rStyle w:val="ChBlueBold"/>
              </w:rPr>
              <w:t>makan</w:t>
            </w:r>
            <w:r w:rsidR="009B03F2">
              <w:rPr>
                <w:rStyle w:val="ChBlueBold"/>
              </w:rPr>
              <w:t>g</w:t>
            </w:r>
          </w:p>
        </w:tc>
      </w:tr>
      <w:tr w:rsidR="00AC23C4" w:rsidRPr="00AC23C4" w14:paraId="1E6A6687" w14:textId="77777777" w:rsidTr="00AC23C4">
        <w:tc>
          <w:tcPr>
            <w:tcW w:w="709" w:type="dxa"/>
            <w:shd w:val="clear" w:color="auto" w:fill="auto"/>
          </w:tcPr>
          <w:p w14:paraId="0B4883A2" w14:textId="77777777" w:rsidR="000931D0" w:rsidRPr="0004708F" w:rsidRDefault="000931D0" w:rsidP="001D04AF">
            <w:pPr>
              <w:pStyle w:val="GlossEng"/>
            </w:pPr>
          </w:p>
        </w:tc>
        <w:tc>
          <w:tcPr>
            <w:tcW w:w="747" w:type="dxa"/>
            <w:shd w:val="clear" w:color="auto" w:fill="auto"/>
          </w:tcPr>
          <w:p w14:paraId="77EE8662" w14:textId="77777777" w:rsidR="000931D0" w:rsidRPr="00856563" w:rsidRDefault="000931D0" w:rsidP="001D04AF">
            <w:pPr>
              <w:pStyle w:val="GlossEng"/>
            </w:pPr>
            <w:r w:rsidRPr="00856563">
              <w:t>mother</w:t>
            </w:r>
          </w:p>
        </w:tc>
        <w:tc>
          <w:tcPr>
            <w:tcW w:w="692" w:type="dxa"/>
            <w:shd w:val="clear" w:color="auto" w:fill="auto"/>
          </w:tcPr>
          <w:p w14:paraId="14A66812" w14:textId="77777777" w:rsidR="000931D0" w:rsidRPr="0099608C" w:rsidRDefault="000931D0" w:rsidP="001D04AF">
            <w:pPr>
              <w:pStyle w:val="GlossEng"/>
              <w:rPr>
                <w:rStyle w:val="ChSmallCaps"/>
              </w:rPr>
            </w:pPr>
            <w:r w:rsidRPr="0099608C">
              <w:rPr>
                <w:rStyle w:val="ChSmallCaps"/>
              </w:rPr>
              <w:t>1pl</w:t>
            </w:r>
          </w:p>
        </w:tc>
        <w:tc>
          <w:tcPr>
            <w:tcW w:w="769" w:type="dxa"/>
            <w:shd w:val="clear" w:color="auto" w:fill="auto"/>
          </w:tcPr>
          <w:p w14:paraId="4EF347CA" w14:textId="77777777" w:rsidR="000931D0" w:rsidRPr="00856563" w:rsidRDefault="000931D0" w:rsidP="001D04AF">
            <w:pPr>
              <w:pStyle w:val="GlossEng"/>
            </w:pPr>
            <w:r w:rsidRPr="00856563">
              <w:t>already</w:t>
            </w:r>
          </w:p>
        </w:tc>
        <w:tc>
          <w:tcPr>
            <w:tcW w:w="858" w:type="dxa"/>
            <w:shd w:val="clear" w:color="auto" w:fill="auto"/>
          </w:tcPr>
          <w:p w14:paraId="6615F4A3" w14:textId="77777777" w:rsidR="000931D0" w:rsidRPr="00856563" w:rsidRDefault="000931D0" w:rsidP="001D04AF">
            <w:pPr>
              <w:pStyle w:val="GlossEng"/>
            </w:pPr>
            <w:r w:rsidRPr="00856563">
              <w:t>store</w:t>
            </w:r>
          </w:p>
        </w:tc>
        <w:tc>
          <w:tcPr>
            <w:tcW w:w="747" w:type="dxa"/>
            <w:shd w:val="clear" w:color="auto" w:fill="auto"/>
          </w:tcPr>
          <w:p w14:paraId="7356EC66" w14:textId="77777777" w:rsidR="000931D0" w:rsidRPr="00856563" w:rsidRDefault="000931D0" w:rsidP="001D04AF">
            <w:pPr>
              <w:pStyle w:val="GlossEng"/>
            </w:pPr>
            <w:r w:rsidRPr="00856563">
              <w:t>mother</w:t>
            </w:r>
          </w:p>
        </w:tc>
        <w:tc>
          <w:tcPr>
            <w:tcW w:w="714" w:type="dxa"/>
            <w:shd w:val="clear" w:color="auto" w:fill="auto"/>
          </w:tcPr>
          <w:p w14:paraId="68B8076E" w14:textId="77777777" w:rsidR="000931D0" w:rsidRPr="0099608C" w:rsidRDefault="000931D0" w:rsidP="001D04AF">
            <w:pPr>
              <w:pStyle w:val="GlossEng"/>
              <w:rPr>
                <w:rStyle w:val="ChSmallCaps"/>
              </w:rPr>
            </w:pPr>
            <w:r w:rsidRPr="0099608C">
              <w:rPr>
                <w:rStyle w:val="ChSmallCaps"/>
              </w:rPr>
              <w:t>poss</w:t>
            </w:r>
          </w:p>
        </w:tc>
        <w:tc>
          <w:tcPr>
            <w:tcW w:w="869" w:type="dxa"/>
            <w:shd w:val="clear" w:color="auto" w:fill="auto"/>
          </w:tcPr>
          <w:p w14:paraId="7701E2E5" w14:textId="77777777" w:rsidR="000931D0" w:rsidRPr="00856563" w:rsidRDefault="000931D0" w:rsidP="001D04AF">
            <w:pPr>
              <w:pStyle w:val="GlossEng"/>
            </w:pPr>
            <w:r w:rsidRPr="00856563">
              <w:t>food</w:t>
            </w:r>
          </w:p>
        </w:tc>
      </w:tr>
    </w:tbl>
    <w:p w14:paraId="72EBFBEB" w14:textId="565C7290" w:rsidR="000931D0" w:rsidRPr="002B1870" w:rsidRDefault="00B7093A" w:rsidP="000931D0">
      <w:pPr>
        <w:pStyle w:val="FreeTranslEng"/>
      </w:pPr>
      <w:r>
        <w:t>‘</w:t>
      </w:r>
      <w:r w:rsidR="000931D0" w:rsidRPr="00856563">
        <w:t xml:space="preserve">mother, we already put </w:t>
      </w:r>
      <w:r w:rsidR="000931D0" w:rsidRPr="00856563">
        <w:rPr>
          <w:rStyle w:val="ChBlueBold"/>
        </w:rPr>
        <w:t>food for you</w:t>
      </w:r>
      <w:r w:rsidR="000931D0" w:rsidRPr="00856563">
        <w:t xml:space="preserve"> aside</w:t>
      </w:r>
      <w:r>
        <w:t>’</w:t>
      </w:r>
      <w:r w:rsidR="000931D0" w:rsidRPr="00856563">
        <w:t xml:space="preserve"> (Lit. </w:t>
      </w:r>
      <w:r>
        <w:t>‘</w:t>
      </w:r>
      <w:r w:rsidR="000931D0" w:rsidRPr="00856563">
        <w:rPr>
          <w:rStyle w:val="ChBlueBold"/>
        </w:rPr>
        <w:t>mama</w:t>
      </w:r>
      <w:r>
        <w:rPr>
          <w:rStyle w:val="ChBlueBold"/>
        </w:rPr>
        <w:t>’</w:t>
      </w:r>
      <w:r w:rsidR="000931D0" w:rsidRPr="00856563">
        <w:rPr>
          <w:rStyle w:val="ChBlueBold"/>
        </w:rPr>
        <w:t>s food</w:t>
      </w:r>
      <w:r>
        <w:t>’</w:t>
      </w:r>
      <w:r w:rsidR="000931D0" w:rsidRPr="00856563">
        <w:t xml:space="preserve">) </w:t>
      </w:r>
      <w:r w:rsidR="000931D0" w:rsidRPr="00856563">
        <w:rPr>
          <w:rStyle w:val="ExampleSource"/>
        </w:rPr>
        <w:t>[080924-002-Pr.0005]</w:t>
      </w:r>
    </w:p>
    <w:tbl>
      <w:tblPr>
        <w:tblW w:w="5954" w:type="dxa"/>
        <w:tblCellMar>
          <w:left w:w="40" w:type="dxa"/>
          <w:right w:w="40" w:type="dxa"/>
        </w:tblCellMar>
        <w:tblLook w:val="01E0" w:firstRow="1" w:lastRow="1" w:firstColumn="1" w:lastColumn="1" w:noHBand="0" w:noVBand="0"/>
      </w:tblPr>
      <w:tblGrid>
        <w:gridCol w:w="709"/>
        <w:gridCol w:w="580"/>
        <w:gridCol w:w="769"/>
        <w:gridCol w:w="480"/>
        <w:gridCol w:w="485"/>
        <w:gridCol w:w="714"/>
        <w:gridCol w:w="1444"/>
        <w:gridCol w:w="773"/>
      </w:tblGrid>
      <w:tr w:rsidR="00AC23C4" w:rsidRPr="006B541C" w14:paraId="3AFF8FA9" w14:textId="77777777" w:rsidTr="00AC23C4">
        <w:tc>
          <w:tcPr>
            <w:tcW w:w="709" w:type="dxa"/>
            <w:shd w:val="clear" w:color="auto" w:fill="auto"/>
          </w:tcPr>
          <w:p w14:paraId="622C4D05" w14:textId="77777777" w:rsidR="000931D0" w:rsidRPr="0004708F" w:rsidRDefault="000931D0" w:rsidP="001D04AF">
            <w:pPr>
              <w:pStyle w:val="O0Nwnext"/>
            </w:pPr>
            <w:bookmarkStart w:id="4022" w:name="_Ref288461699"/>
            <w:bookmarkStart w:id="4023" w:name="_Ref339635977"/>
            <w:r w:rsidRPr="00856563">
              <w:t>(</w:t>
            </w:r>
            <w:fldSimple w:instr=" SEQ ( \* ARABIC \s 1 ">
              <w:r w:rsidR="00154D81">
                <w:rPr>
                  <w:noProof/>
                </w:rPr>
                <w:t>43</w:t>
              </w:r>
            </w:fldSimple>
            <w:bookmarkEnd w:id="4022"/>
            <w:r w:rsidRPr="00856563">
              <w:t>)</w:t>
            </w:r>
            <w:bookmarkEnd w:id="4023"/>
          </w:p>
        </w:tc>
        <w:tc>
          <w:tcPr>
            <w:tcW w:w="580" w:type="dxa"/>
            <w:shd w:val="clear" w:color="auto" w:fill="auto"/>
          </w:tcPr>
          <w:p w14:paraId="5893B353" w14:textId="77777777" w:rsidR="000931D0" w:rsidRPr="00856563" w:rsidRDefault="000931D0" w:rsidP="001D04AF">
            <w:pPr>
              <w:pStyle w:val="Text"/>
            </w:pPr>
            <w:r w:rsidRPr="00856563">
              <w:t>don</w:t>
            </w:r>
            <w:r>
              <w:t>g</w:t>
            </w:r>
          </w:p>
        </w:tc>
        <w:tc>
          <w:tcPr>
            <w:tcW w:w="769" w:type="dxa"/>
            <w:shd w:val="clear" w:color="auto" w:fill="auto"/>
          </w:tcPr>
          <w:p w14:paraId="35535051" w14:textId="77777777" w:rsidR="000931D0" w:rsidRPr="00856563" w:rsidRDefault="000931D0" w:rsidP="001D04AF">
            <w:pPr>
              <w:pStyle w:val="Text"/>
            </w:pPr>
            <w:r w:rsidRPr="00856563">
              <w:t>su</w:t>
            </w:r>
          </w:p>
        </w:tc>
        <w:tc>
          <w:tcPr>
            <w:tcW w:w="480" w:type="dxa"/>
            <w:shd w:val="clear" w:color="auto" w:fill="auto"/>
          </w:tcPr>
          <w:p w14:paraId="583D131C" w14:textId="77777777" w:rsidR="000931D0" w:rsidRPr="00856563" w:rsidRDefault="000931D0" w:rsidP="001D04AF">
            <w:pPr>
              <w:pStyle w:val="Text"/>
            </w:pPr>
            <w:r>
              <w:t>b</w:t>
            </w:r>
            <w:r w:rsidRPr="00856563">
              <w:t>li</w:t>
            </w:r>
          </w:p>
        </w:tc>
        <w:tc>
          <w:tcPr>
            <w:tcW w:w="485" w:type="dxa"/>
            <w:shd w:val="clear" w:color="auto" w:fill="auto"/>
          </w:tcPr>
          <w:p w14:paraId="3A12F14A" w14:textId="77777777" w:rsidR="000931D0" w:rsidRPr="00856563" w:rsidRDefault="000931D0" w:rsidP="001D04AF">
            <w:pPr>
              <w:pStyle w:val="Text"/>
              <w:rPr>
                <w:rStyle w:val="ChBlueBold"/>
              </w:rPr>
            </w:pPr>
            <w:r w:rsidRPr="00856563">
              <w:rPr>
                <w:rStyle w:val="ChBlueBold"/>
              </w:rPr>
              <w:t>de</w:t>
            </w:r>
          </w:p>
        </w:tc>
        <w:tc>
          <w:tcPr>
            <w:tcW w:w="714" w:type="dxa"/>
            <w:shd w:val="clear" w:color="auto" w:fill="auto"/>
          </w:tcPr>
          <w:p w14:paraId="03BF6EBD" w14:textId="77777777" w:rsidR="000931D0" w:rsidRPr="00856563" w:rsidRDefault="000931D0" w:rsidP="001D04AF">
            <w:pPr>
              <w:pStyle w:val="Text"/>
              <w:rPr>
                <w:rStyle w:val="ChBlueBold"/>
              </w:rPr>
            </w:pPr>
            <w:r w:rsidRPr="00856563">
              <w:rPr>
                <w:rStyle w:val="ChBlueBold"/>
              </w:rPr>
              <w:t>punya</w:t>
            </w:r>
          </w:p>
        </w:tc>
        <w:tc>
          <w:tcPr>
            <w:tcW w:w="1444" w:type="dxa"/>
            <w:shd w:val="clear" w:color="auto" w:fill="auto"/>
          </w:tcPr>
          <w:p w14:paraId="62080DBE" w14:textId="77777777" w:rsidR="000931D0" w:rsidRPr="00856563" w:rsidRDefault="000931D0" w:rsidP="001D04AF">
            <w:pPr>
              <w:pStyle w:val="Text"/>
              <w:rPr>
                <w:rStyle w:val="ChBlueBold"/>
              </w:rPr>
            </w:pPr>
            <w:r w:rsidRPr="00856563">
              <w:rPr>
                <w:rStyle w:val="ChBlueBold"/>
              </w:rPr>
              <w:t>alat</w:t>
            </w:r>
            <w:r>
              <w:rPr>
                <w:rStyle w:val="ChBlueBold"/>
              </w:rPr>
              <w:t>~</w:t>
            </w:r>
            <w:r w:rsidRPr="00856563">
              <w:rPr>
                <w:rStyle w:val="ChBlueBold"/>
              </w:rPr>
              <w:t>alat</w:t>
            </w:r>
          </w:p>
        </w:tc>
        <w:tc>
          <w:tcPr>
            <w:tcW w:w="773" w:type="dxa"/>
            <w:shd w:val="clear" w:color="auto" w:fill="auto"/>
          </w:tcPr>
          <w:p w14:paraId="6A041DFE" w14:textId="77777777" w:rsidR="000931D0" w:rsidRPr="00856563" w:rsidRDefault="000931D0" w:rsidP="001D04AF">
            <w:pPr>
              <w:pStyle w:val="Text"/>
              <w:rPr>
                <w:rStyle w:val="ChBlueBold"/>
              </w:rPr>
            </w:pPr>
            <w:r w:rsidRPr="00856563">
              <w:rPr>
                <w:rStyle w:val="ChBlueBold"/>
              </w:rPr>
              <w:t>ini</w:t>
            </w:r>
          </w:p>
        </w:tc>
      </w:tr>
      <w:tr w:rsidR="00AC23C4" w:rsidRPr="00856563" w14:paraId="3A7A936D" w14:textId="77777777" w:rsidTr="00AC23C4">
        <w:tc>
          <w:tcPr>
            <w:tcW w:w="709" w:type="dxa"/>
            <w:shd w:val="clear" w:color="auto" w:fill="auto"/>
          </w:tcPr>
          <w:p w14:paraId="79371FEE" w14:textId="77777777" w:rsidR="000931D0" w:rsidRPr="0004708F" w:rsidRDefault="000931D0" w:rsidP="001D04AF">
            <w:pPr>
              <w:pStyle w:val="GlossEng"/>
            </w:pPr>
          </w:p>
        </w:tc>
        <w:tc>
          <w:tcPr>
            <w:tcW w:w="580" w:type="dxa"/>
            <w:shd w:val="clear" w:color="auto" w:fill="auto"/>
          </w:tcPr>
          <w:p w14:paraId="52D0EFFC" w14:textId="77777777" w:rsidR="000931D0" w:rsidRPr="0099608C" w:rsidRDefault="000931D0" w:rsidP="001D04AF">
            <w:pPr>
              <w:pStyle w:val="GlossEng"/>
              <w:rPr>
                <w:rStyle w:val="ChSmallCaps"/>
              </w:rPr>
            </w:pPr>
            <w:r w:rsidRPr="0099608C">
              <w:rPr>
                <w:rStyle w:val="ChSmallCaps"/>
              </w:rPr>
              <w:t>3pl</w:t>
            </w:r>
          </w:p>
        </w:tc>
        <w:tc>
          <w:tcPr>
            <w:tcW w:w="769" w:type="dxa"/>
            <w:shd w:val="clear" w:color="auto" w:fill="auto"/>
          </w:tcPr>
          <w:p w14:paraId="34938092" w14:textId="77777777" w:rsidR="000931D0" w:rsidRPr="00856563" w:rsidRDefault="000931D0" w:rsidP="001D04AF">
            <w:pPr>
              <w:pStyle w:val="GlossEng"/>
            </w:pPr>
            <w:r w:rsidRPr="00856563">
              <w:t>already</w:t>
            </w:r>
          </w:p>
        </w:tc>
        <w:tc>
          <w:tcPr>
            <w:tcW w:w="480" w:type="dxa"/>
            <w:shd w:val="clear" w:color="auto" w:fill="auto"/>
          </w:tcPr>
          <w:p w14:paraId="19B83BB4" w14:textId="77777777" w:rsidR="000931D0" w:rsidRPr="00856563" w:rsidRDefault="000931D0" w:rsidP="001D04AF">
            <w:pPr>
              <w:pStyle w:val="GlossEng"/>
            </w:pPr>
            <w:r w:rsidRPr="00856563">
              <w:t>buy</w:t>
            </w:r>
          </w:p>
        </w:tc>
        <w:tc>
          <w:tcPr>
            <w:tcW w:w="485" w:type="dxa"/>
            <w:shd w:val="clear" w:color="auto" w:fill="auto"/>
          </w:tcPr>
          <w:p w14:paraId="4BD739FD" w14:textId="77777777" w:rsidR="000931D0" w:rsidRPr="0099608C" w:rsidRDefault="000931D0" w:rsidP="001D04AF">
            <w:pPr>
              <w:pStyle w:val="GlossEng"/>
              <w:rPr>
                <w:rStyle w:val="ChSmallCaps"/>
              </w:rPr>
            </w:pPr>
            <w:r w:rsidRPr="0099608C">
              <w:rPr>
                <w:rStyle w:val="ChSmallCaps"/>
              </w:rPr>
              <w:t>3sg</w:t>
            </w:r>
          </w:p>
        </w:tc>
        <w:tc>
          <w:tcPr>
            <w:tcW w:w="714" w:type="dxa"/>
            <w:shd w:val="clear" w:color="auto" w:fill="auto"/>
          </w:tcPr>
          <w:p w14:paraId="1AD87155" w14:textId="77777777" w:rsidR="000931D0" w:rsidRPr="0099608C" w:rsidRDefault="000931D0" w:rsidP="001D04AF">
            <w:pPr>
              <w:pStyle w:val="GlossEng"/>
              <w:rPr>
                <w:rStyle w:val="ChSmallCaps"/>
              </w:rPr>
            </w:pPr>
            <w:r w:rsidRPr="0099608C">
              <w:rPr>
                <w:rStyle w:val="ChSmallCaps"/>
              </w:rPr>
              <w:t>poss</w:t>
            </w:r>
          </w:p>
        </w:tc>
        <w:tc>
          <w:tcPr>
            <w:tcW w:w="1444" w:type="dxa"/>
            <w:shd w:val="clear" w:color="auto" w:fill="auto"/>
          </w:tcPr>
          <w:p w14:paraId="7C809C39" w14:textId="77777777" w:rsidR="000931D0" w:rsidRPr="00856563" w:rsidRDefault="000931D0" w:rsidP="001D04AF">
            <w:pPr>
              <w:pStyle w:val="GlossEng"/>
            </w:pPr>
            <w:r w:rsidRPr="0099608C">
              <w:rPr>
                <w:rStyle w:val="ChSmallCaps"/>
              </w:rPr>
              <w:t>rdp</w:t>
            </w:r>
            <w:r>
              <w:t>~</w:t>
            </w:r>
            <w:r w:rsidRPr="00856563">
              <w:t>equipment</w:t>
            </w:r>
          </w:p>
        </w:tc>
        <w:tc>
          <w:tcPr>
            <w:tcW w:w="773" w:type="dxa"/>
            <w:shd w:val="clear" w:color="auto" w:fill="auto"/>
          </w:tcPr>
          <w:p w14:paraId="6CF62872" w14:textId="77777777" w:rsidR="000931D0" w:rsidRPr="0099608C" w:rsidRDefault="000931D0" w:rsidP="001D04AF">
            <w:pPr>
              <w:pStyle w:val="GlossEng"/>
              <w:rPr>
                <w:rStyle w:val="ChSmallCaps"/>
              </w:rPr>
            </w:pPr>
            <w:r w:rsidRPr="0099608C">
              <w:rPr>
                <w:rStyle w:val="ChSmallCaps"/>
              </w:rPr>
              <w:t>d.prox</w:t>
            </w:r>
          </w:p>
        </w:tc>
      </w:tr>
    </w:tbl>
    <w:p w14:paraId="0B7699BD" w14:textId="135BD413" w:rsidR="000931D0" w:rsidRPr="002B1870" w:rsidRDefault="00B7093A" w:rsidP="00AF7CAD">
      <w:pPr>
        <w:pStyle w:val="FreeTranslEng15pt"/>
      </w:pPr>
      <w:r>
        <w:t>‘</w:t>
      </w:r>
      <w:r w:rsidR="000931D0" w:rsidRPr="00856563">
        <w:t xml:space="preserve">they already bought </w:t>
      </w:r>
      <w:r w:rsidR="000931D0" w:rsidRPr="00712473">
        <w:rPr>
          <w:rStyle w:val="ChBlueBold"/>
        </w:rPr>
        <w:t>these utensils</w:t>
      </w:r>
      <w:r w:rsidR="000931D0" w:rsidRPr="00856563">
        <w:rPr>
          <w:rStyle w:val="ChBlueBold"/>
        </w:rPr>
        <w:t xml:space="preserve"> for him</w:t>
      </w:r>
      <w:r>
        <w:t>’</w:t>
      </w:r>
      <w:r w:rsidR="000931D0" w:rsidRPr="00856563">
        <w:t xml:space="preserve"> (Lit. </w:t>
      </w:r>
      <w:r>
        <w:t>‘</w:t>
      </w:r>
      <w:r w:rsidR="000931D0" w:rsidRPr="00856563">
        <w:rPr>
          <w:rStyle w:val="ChBlueBold"/>
        </w:rPr>
        <w:t>his utensils</w:t>
      </w:r>
      <w:r>
        <w:t>’</w:t>
      </w:r>
      <w:r w:rsidR="000931D0" w:rsidRPr="00856563">
        <w:t xml:space="preserve">) </w:t>
      </w:r>
      <w:r w:rsidR="000931D0" w:rsidRPr="00856563">
        <w:rPr>
          <w:rStyle w:val="ExampleSource"/>
        </w:rPr>
        <w:t>[080922-001a-CvPh.0558]</w:t>
      </w:r>
    </w:p>
    <w:p w14:paraId="5FF492AB" w14:textId="0F236DD4" w:rsidR="000931D0" w:rsidRDefault="000931D0" w:rsidP="000931D0">
      <w:pPr>
        <w:pStyle w:val="Heading3"/>
      </w:pPr>
      <w:bookmarkStart w:id="4024" w:name="_Ref336853956"/>
      <w:bookmarkStart w:id="4025" w:name="_Toc340509813"/>
      <w:bookmarkStart w:id="4026" w:name="_Toc342590130"/>
      <w:bookmarkStart w:id="4027" w:name="_Toc440455683"/>
      <w:r w:rsidRPr="00856563">
        <w:t xml:space="preserve">Intensifying function of </w:t>
      </w:r>
      <w:r w:rsidRPr="00856563">
        <w:rPr>
          <w:rStyle w:val="ChItalBold"/>
        </w:rPr>
        <w:t>punya</w:t>
      </w:r>
      <w:r w:rsidRPr="00856563">
        <w:t xml:space="preserve"> </w:t>
      </w:r>
      <w:r w:rsidR="00B7093A">
        <w:t>‘</w:t>
      </w:r>
      <w:r w:rsidRPr="0099608C">
        <w:rPr>
          <w:rStyle w:val="ChSmallCaps"/>
        </w:rPr>
        <w:t>poss</w:t>
      </w:r>
      <w:r w:rsidR="00B7093A">
        <w:t>’</w:t>
      </w:r>
      <w:bookmarkEnd w:id="4024"/>
      <w:bookmarkEnd w:id="4025"/>
      <w:bookmarkEnd w:id="4026"/>
      <w:bookmarkEnd w:id="4027"/>
    </w:p>
    <w:p w14:paraId="44AB8E00" w14:textId="7E777B48" w:rsidR="000931D0" w:rsidRDefault="000931D0" w:rsidP="000931D0">
      <w:pPr>
        <w:pStyle w:val="Body0015after"/>
        <w:rPr>
          <w:lang w:eastAsia="en-US"/>
        </w:rPr>
      </w:pPr>
      <w:r w:rsidRPr="00856563">
        <w:t>A</w:t>
      </w:r>
      <w:r>
        <w:t xml:space="preserve">nother </w:t>
      </w:r>
      <w:r w:rsidRPr="00856563">
        <w:t xml:space="preserve">non-canonical function of possessive </w:t>
      </w:r>
      <w:r w:rsidRPr="00856563">
        <w:rPr>
          <w:rStyle w:val="ChItalBold"/>
        </w:rPr>
        <w:t>punya</w:t>
      </w:r>
      <w:r w:rsidRPr="00856563">
        <w:t xml:space="preserve"> </w:t>
      </w:r>
      <w:r w:rsidR="00B7093A">
        <w:t>‘</w:t>
      </w:r>
      <w:r w:rsidRPr="0099608C">
        <w:rPr>
          <w:rStyle w:val="ChSmallCaps"/>
        </w:rPr>
        <w:t>poss</w:t>
      </w:r>
      <w:r w:rsidR="00B7093A">
        <w:t>’</w:t>
      </w:r>
      <w:r w:rsidRPr="00856563">
        <w:t xml:space="preserve"> is that of an intensifier or stance that </w:t>
      </w:r>
      <w:r>
        <w:t xml:space="preserve">signals speaker attitudes or evaluations. </w:t>
      </w:r>
      <w:r w:rsidRPr="00856563">
        <w:t xml:space="preserve">The attested data suggest </w:t>
      </w:r>
      <w:r w:rsidR="004300DE">
        <w:t xml:space="preserve">three </w:t>
      </w:r>
      <w:r w:rsidRPr="00856563">
        <w:t xml:space="preserve">different </w:t>
      </w:r>
      <w:r>
        <w:t xml:space="preserve">constructions </w:t>
      </w:r>
      <w:r w:rsidRPr="00856563">
        <w:t xml:space="preserve">in which Papuan Malay speakers </w:t>
      </w:r>
      <w:r>
        <w:t>use</w:t>
      </w:r>
      <w:r w:rsidRPr="00856563">
        <w:t xml:space="preserve"> </w:t>
      </w:r>
      <w:r w:rsidRPr="00856563">
        <w:rPr>
          <w:rStyle w:val="ChItalBold"/>
        </w:rPr>
        <w:t>punya</w:t>
      </w:r>
      <w:r w:rsidRPr="00856563">
        <w:t xml:space="preserve"> </w:t>
      </w:r>
      <w:r w:rsidR="00B7093A">
        <w:t>‘</w:t>
      </w:r>
      <w:r w:rsidRPr="0099608C">
        <w:rPr>
          <w:rStyle w:val="ChSmallCaps"/>
        </w:rPr>
        <w:t>poss</w:t>
      </w:r>
      <w:r w:rsidR="00B7093A">
        <w:t>’</w:t>
      </w:r>
      <w:r w:rsidRPr="00856563">
        <w:t xml:space="preserve"> </w:t>
      </w:r>
      <w:r>
        <w:t xml:space="preserve">in such a way: constructions with (1) </w:t>
      </w:r>
      <w:r w:rsidR="009A6E75">
        <w:t xml:space="preserve">a </w:t>
      </w:r>
      <w:r>
        <w:t xml:space="preserve">nominal possessor and </w:t>
      </w:r>
      <w:r w:rsidR="009A6E75">
        <w:t xml:space="preserve">a </w:t>
      </w:r>
      <w:r>
        <w:t xml:space="preserve">quantifier possessum </w:t>
      </w:r>
      <w:r>
        <w:rPr>
          <w:lang w:eastAsia="en-US"/>
        </w:rPr>
        <w:t>(§</w:t>
      </w:r>
      <w:r>
        <w:rPr>
          <w:lang w:eastAsia="en-US"/>
        </w:rPr>
        <w:fldChar w:fldCharType="begin"/>
      </w:r>
      <w:r>
        <w:rPr>
          <w:lang w:eastAsia="en-US"/>
        </w:rPr>
        <w:instrText xml:space="preserve"> REF _Ref341196712 \w \h </w:instrText>
      </w:r>
      <w:r>
        <w:rPr>
          <w:lang w:eastAsia="en-US"/>
        </w:rPr>
      </w:r>
      <w:r>
        <w:rPr>
          <w:lang w:eastAsia="en-US"/>
        </w:rPr>
        <w:fldChar w:fldCharType="separate"/>
      </w:r>
      <w:r w:rsidR="00154D81">
        <w:rPr>
          <w:cs/>
          <w:lang w:eastAsia="en-US"/>
        </w:rPr>
        <w:t>‎</w:t>
      </w:r>
      <w:r w:rsidR="00154D81">
        <w:rPr>
          <w:lang w:eastAsia="en-US"/>
        </w:rPr>
        <w:t>9.3.3.1</w:t>
      </w:r>
      <w:r>
        <w:rPr>
          <w:lang w:eastAsia="en-US"/>
        </w:rPr>
        <w:fldChar w:fldCharType="end"/>
      </w:r>
      <w:r>
        <w:rPr>
          <w:lang w:eastAsia="en-US"/>
        </w:rPr>
        <w:t>)</w:t>
      </w:r>
      <w:r>
        <w:t xml:space="preserve">, (2) </w:t>
      </w:r>
      <w:r w:rsidR="009A6E75">
        <w:t xml:space="preserve">a </w:t>
      </w:r>
      <w:r>
        <w:t xml:space="preserve">nominal possessor and </w:t>
      </w:r>
      <w:r w:rsidR="009A6E75">
        <w:t xml:space="preserve">a </w:t>
      </w:r>
      <w:r>
        <w:t xml:space="preserve">verbal possessum </w:t>
      </w:r>
      <w:r>
        <w:rPr>
          <w:lang w:eastAsia="en-US"/>
        </w:rPr>
        <w:t>(§</w:t>
      </w:r>
      <w:r>
        <w:rPr>
          <w:lang w:eastAsia="en-US"/>
        </w:rPr>
        <w:fldChar w:fldCharType="begin"/>
      </w:r>
      <w:r>
        <w:rPr>
          <w:lang w:eastAsia="en-US"/>
        </w:rPr>
        <w:instrText xml:space="preserve"> REF _Ref341196713 \w \h </w:instrText>
      </w:r>
      <w:r>
        <w:rPr>
          <w:lang w:eastAsia="en-US"/>
        </w:rPr>
      </w:r>
      <w:r>
        <w:rPr>
          <w:lang w:eastAsia="en-US"/>
        </w:rPr>
        <w:fldChar w:fldCharType="separate"/>
      </w:r>
      <w:r w:rsidR="00154D81">
        <w:rPr>
          <w:cs/>
          <w:lang w:eastAsia="en-US"/>
        </w:rPr>
        <w:t>‎</w:t>
      </w:r>
      <w:r w:rsidR="00154D81">
        <w:rPr>
          <w:lang w:eastAsia="en-US"/>
        </w:rPr>
        <w:t>9.3.3.2</w:t>
      </w:r>
      <w:r>
        <w:rPr>
          <w:lang w:eastAsia="en-US"/>
        </w:rPr>
        <w:fldChar w:fldCharType="end"/>
      </w:r>
      <w:r>
        <w:rPr>
          <w:lang w:eastAsia="en-US"/>
        </w:rPr>
        <w:t>)</w:t>
      </w:r>
      <w:r w:rsidRPr="00856563">
        <w:t xml:space="preserve">, </w:t>
      </w:r>
      <w:r w:rsidR="004300DE">
        <w:t xml:space="preserve">and </w:t>
      </w:r>
      <w:r>
        <w:t xml:space="preserve">(3) </w:t>
      </w:r>
      <w:r w:rsidR="009A6E75">
        <w:t xml:space="preserve">a </w:t>
      </w:r>
      <w:r>
        <w:t xml:space="preserve">verbal possessor and </w:t>
      </w:r>
      <w:r w:rsidR="009A6E75">
        <w:t xml:space="preserve">a </w:t>
      </w:r>
      <w:r w:rsidRPr="002F1A8A">
        <w:t xml:space="preserve">verbal possessum </w:t>
      </w:r>
      <w:r w:rsidRPr="002F1A8A">
        <w:rPr>
          <w:lang w:eastAsia="en-US"/>
        </w:rPr>
        <w:t>(§</w:t>
      </w:r>
      <w:r w:rsidRPr="002F1A8A">
        <w:rPr>
          <w:lang w:eastAsia="en-US"/>
        </w:rPr>
        <w:fldChar w:fldCharType="begin"/>
      </w:r>
      <w:r w:rsidRPr="002F1A8A">
        <w:rPr>
          <w:lang w:eastAsia="en-US"/>
        </w:rPr>
        <w:instrText xml:space="preserve"> REF _Ref341196714 \w \h </w:instrText>
      </w:r>
      <w:r>
        <w:rPr>
          <w:lang w:eastAsia="en-US"/>
        </w:rPr>
        <w:instrText xml:space="preserve"> \* MERGEFORMAT </w:instrText>
      </w:r>
      <w:r w:rsidRPr="002F1A8A">
        <w:rPr>
          <w:lang w:eastAsia="en-US"/>
        </w:rPr>
      </w:r>
      <w:r w:rsidRPr="002F1A8A">
        <w:rPr>
          <w:lang w:eastAsia="en-US"/>
        </w:rPr>
        <w:fldChar w:fldCharType="separate"/>
      </w:r>
      <w:r w:rsidR="00154D81">
        <w:rPr>
          <w:cs/>
          <w:lang w:eastAsia="en-US"/>
        </w:rPr>
        <w:t>‎</w:t>
      </w:r>
      <w:r w:rsidR="00154D81">
        <w:rPr>
          <w:lang w:eastAsia="en-US"/>
        </w:rPr>
        <w:t>9.3.3.3</w:t>
      </w:r>
      <w:r w:rsidRPr="002F1A8A">
        <w:rPr>
          <w:lang w:eastAsia="en-US"/>
        </w:rPr>
        <w:fldChar w:fldCharType="end"/>
      </w:r>
      <w:r w:rsidRPr="002F1A8A">
        <w:rPr>
          <w:lang w:eastAsia="en-US"/>
        </w:rPr>
        <w:t>).</w:t>
      </w:r>
    </w:p>
    <w:p w14:paraId="047374B7" w14:textId="77777777" w:rsidR="000931D0" w:rsidRDefault="000931D0" w:rsidP="000931D0">
      <w:pPr>
        <w:pStyle w:val="Heading4"/>
        <w:rPr>
          <w:lang w:eastAsia="en-US"/>
        </w:rPr>
      </w:pPr>
      <w:bookmarkStart w:id="4028" w:name="_Ref341196712"/>
      <w:r w:rsidRPr="0099608C">
        <w:rPr>
          <w:rStyle w:val="ChSmallCaps"/>
        </w:rPr>
        <w:t>n-possr</w:t>
      </w:r>
      <w:r w:rsidR="00DF5D68">
        <w:rPr>
          <w:lang w:eastAsia="en-US"/>
        </w:rPr>
        <w:t xml:space="preserve"> – </w:t>
      </w:r>
      <w:r w:rsidRPr="007F0390">
        <w:rPr>
          <w:rStyle w:val="ChItalBold"/>
        </w:rPr>
        <w:t>punya</w:t>
      </w:r>
      <w:r w:rsidR="00DF5D68">
        <w:rPr>
          <w:lang w:eastAsia="en-US"/>
        </w:rPr>
        <w:t xml:space="preserve"> – </w:t>
      </w:r>
      <w:r w:rsidRPr="0099608C">
        <w:rPr>
          <w:rStyle w:val="ChSmallCaps"/>
        </w:rPr>
        <w:t>qt-possm</w:t>
      </w:r>
      <w:r>
        <w:rPr>
          <w:lang w:eastAsia="en-US"/>
        </w:rPr>
        <w:t xml:space="preserve"> constructions</w:t>
      </w:r>
      <w:bookmarkEnd w:id="4028"/>
    </w:p>
    <w:p w14:paraId="5C51345F" w14:textId="77777777" w:rsidR="000931D0" w:rsidRDefault="000931D0" w:rsidP="00352945">
      <w:pPr>
        <w:pStyle w:val="Body0000after"/>
      </w:pPr>
      <w:r w:rsidRPr="00856563">
        <w:t xml:space="preserve">In the </w:t>
      </w:r>
      <w:r>
        <w:t xml:space="preserve">possessive constructions </w:t>
      </w:r>
      <w:r w:rsidRPr="00856563">
        <w:t xml:space="preserve">in </w:t>
      </w:r>
      <w:r>
        <w:fldChar w:fldCharType="begin"/>
      </w:r>
      <w:r>
        <w:instrText xml:space="preserve"> REF _Ref339636008 \h </w:instrText>
      </w:r>
      <w:r>
        <w:fldChar w:fldCharType="separate"/>
      </w:r>
      <w:r w:rsidR="00154D81" w:rsidRPr="00856563">
        <w:t>(</w:t>
      </w:r>
      <w:r w:rsidR="00154D81">
        <w:rPr>
          <w:noProof/>
        </w:rPr>
        <w:t>44</w:t>
      </w:r>
      <w:r w:rsidR="00154D81" w:rsidRPr="00856563">
        <w:t>)</w:t>
      </w:r>
      <w:r>
        <w:fldChar w:fldCharType="end"/>
      </w:r>
      <w:r>
        <w:t xml:space="preserve"> to </w:t>
      </w:r>
      <w:r>
        <w:fldChar w:fldCharType="begin"/>
      </w:r>
      <w:r>
        <w:instrText xml:space="preserve"> REF _Ref340850358 \h </w:instrText>
      </w:r>
      <w:r>
        <w:fldChar w:fldCharType="separate"/>
      </w:r>
      <w:r w:rsidR="00154D81" w:rsidRPr="00856563">
        <w:t>(</w:t>
      </w:r>
      <w:r w:rsidR="00154D81">
        <w:rPr>
          <w:noProof/>
        </w:rPr>
        <w:t>47</w:t>
      </w:r>
      <w:r w:rsidR="00154D81" w:rsidRPr="00856563">
        <w:t>)</w:t>
      </w:r>
      <w:r>
        <w:fldChar w:fldCharType="end"/>
      </w:r>
      <w:r w:rsidRPr="00856563">
        <w:t xml:space="preserve">, </w:t>
      </w:r>
      <w:r>
        <w:t>a nominal constituent takes the possessor slot while a quantifier takes the possessum slot.</w:t>
      </w:r>
    </w:p>
    <w:p w14:paraId="3252FA94" w14:textId="21E6CF91" w:rsidR="000931D0" w:rsidRPr="00925EF0" w:rsidRDefault="000931D0" w:rsidP="00352945">
      <w:pPr>
        <w:pStyle w:val="Body0510after"/>
      </w:pPr>
      <w:r>
        <w:t xml:space="preserve">Attested in the corpus is only the one example in </w:t>
      </w:r>
      <w:r>
        <w:fldChar w:fldCharType="begin"/>
      </w:r>
      <w:r>
        <w:instrText xml:space="preserve"> REF _Ref339636008 \h </w:instrText>
      </w:r>
      <w:r>
        <w:fldChar w:fldCharType="separate"/>
      </w:r>
      <w:r w:rsidR="00154D81" w:rsidRPr="00856563">
        <w:t>(</w:t>
      </w:r>
      <w:r w:rsidR="00154D81">
        <w:rPr>
          <w:noProof/>
        </w:rPr>
        <w:t>44</w:t>
      </w:r>
      <w:r w:rsidR="00154D81" w:rsidRPr="00856563">
        <w:t>)</w:t>
      </w:r>
      <w:r>
        <w:fldChar w:fldCharType="end"/>
      </w:r>
      <w:r>
        <w:t xml:space="preserve"> in which the mid-range quantifier </w:t>
      </w:r>
      <w:r w:rsidRPr="00B31AE9">
        <w:rPr>
          <w:rStyle w:val="ChItalBold"/>
        </w:rPr>
        <w:t>banyak</w:t>
      </w:r>
      <w:r>
        <w:t xml:space="preserve"> </w:t>
      </w:r>
      <w:r w:rsidR="00B7093A">
        <w:t>‘</w:t>
      </w:r>
      <w:r>
        <w:t>many</w:t>
      </w:r>
      <w:r w:rsidR="00B7093A">
        <w:t>’</w:t>
      </w:r>
      <w:r>
        <w:t xml:space="preserve"> takes the possessum slot. A second, elicited example is presented in </w:t>
      </w:r>
      <w:r>
        <w:fldChar w:fldCharType="begin"/>
      </w:r>
      <w:r>
        <w:instrText xml:space="preserve"> REF _Ref340850356 \h </w:instrText>
      </w:r>
      <w:r>
        <w:fldChar w:fldCharType="separate"/>
      </w:r>
      <w:r w:rsidR="00154D81" w:rsidRPr="00856563">
        <w:t>(</w:t>
      </w:r>
      <w:r w:rsidR="00154D81">
        <w:rPr>
          <w:noProof/>
        </w:rPr>
        <w:t>45</w:t>
      </w:r>
      <w:r w:rsidR="00154D81" w:rsidRPr="00856563">
        <w:t>)</w:t>
      </w:r>
      <w:r>
        <w:fldChar w:fldCharType="end"/>
      </w:r>
      <w:r>
        <w:t xml:space="preserve">. Possessive constructions with the mid-range quantifier </w:t>
      </w:r>
      <w:r w:rsidRPr="007E0E78">
        <w:rPr>
          <w:rStyle w:val="ChItalBold"/>
        </w:rPr>
        <w:t>sedikit</w:t>
      </w:r>
      <w:r>
        <w:t xml:space="preserve"> </w:t>
      </w:r>
      <w:r w:rsidR="00B7093A">
        <w:t>‘</w:t>
      </w:r>
      <w:r w:rsidR="00EA3192">
        <w:t>few</w:t>
      </w:r>
      <w:r w:rsidR="00B7093A">
        <w:t>’</w:t>
      </w:r>
      <w:r>
        <w:t xml:space="preserve"> are also possible as illustrated with the elicited examples in </w:t>
      </w:r>
      <w:r>
        <w:fldChar w:fldCharType="begin"/>
      </w:r>
      <w:r>
        <w:instrText xml:space="preserve"> REF _Ref340850357 \h </w:instrText>
      </w:r>
      <w:r>
        <w:fldChar w:fldCharType="separate"/>
      </w:r>
      <w:r w:rsidR="00154D81" w:rsidRPr="00856563">
        <w:t>(</w:t>
      </w:r>
      <w:r w:rsidR="00154D81">
        <w:rPr>
          <w:noProof/>
        </w:rPr>
        <w:t>46</w:t>
      </w:r>
      <w:r w:rsidR="00154D81" w:rsidRPr="00856563">
        <w:t>)</w:t>
      </w:r>
      <w:r>
        <w:fldChar w:fldCharType="end"/>
      </w:r>
      <w:r>
        <w:t xml:space="preserve"> and </w:t>
      </w:r>
      <w:r>
        <w:fldChar w:fldCharType="begin"/>
      </w:r>
      <w:r>
        <w:instrText xml:space="preserve"> REF _Ref340850358 \h </w:instrText>
      </w:r>
      <w:r>
        <w:fldChar w:fldCharType="separate"/>
      </w:r>
      <w:r w:rsidR="00154D81" w:rsidRPr="00856563">
        <w:t>(</w:t>
      </w:r>
      <w:r w:rsidR="00154D81">
        <w:rPr>
          <w:noProof/>
        </w:rPr>
        <w:t>47</w:t>
      </w:r>
      <w:r w:rsidR="00154D81" w:rsidRPr="00856563">
        <w:t>)</w:t>
      </w:r>
      <w:r>
        <w:fldChar w:fldCharType="end"/>
      </w:r>
      <w:r>
        <w:t xml:space="preserve">. In these examples </w:t>
      </w:r>
      <w:r w:rsidRPr="00856563">
        <w:rPr>
          <w:rStyle w:val="ChItalBold"/>
        </w:rPr>
        <w:t>punya</w:t>
      </w:r>
      <w:r w:rsidRPr="00856563">
        <w:t xml:space="preserve"> </w:t>
      </w:r>
      <w:r w:rsidR="00B7093A">
        <w:t>‘</w:t>
      </w:r>
      <w:r w:rsidRPr="0099608C">
        <w:rPr>
          <w:rStyle w:val="ChSmallCaps"/>
        </w:rPr>
        <w:t>poss</w:t>
      </w:r>
      <w:r w:rsidR="00B7093A">
        <w:t>’</w:t>
      </w:r>
      <w:r>
        <w:t xml:space="preserve"> </w:t>
      </w:r>
      <w:r w:rsidRPr="00856563">
        <w:t>functions as an attitudinal intensifier, expressing speaker</w:t>
      </w:r>
      <w:r>
        <w:t xml:space="preserve"> evaluations, such as </w:t>
      </w:r>
      <w:r w:rsidRPr="00856563">
        <w:t>feeling</w:t>
      </w:r>
      <w:r>
        <w:t>s</w:t>
      </w:r>
      <w:r w:rsidRPr="00856563">
        <w:t xml:space="preserve"> of annoyance</w:t>
      </w:r>
      <w:r>
        <w:t xml:space="preserve"> in </w:t>
      </w:r>
      <w:r>
        <w:fldChar w:fldCharType="begin"/>
      </w:r>
      <w:r>
        <w:instrText xml:space="preserve"> REF _Ref339636008 \h </w:instrText>
      </w:r>
      <w:r>
        <w:fldChar w:fldCharType="separate"/>
      </w:r>
      <w:r w:rsidR="00154D81" w:rsidRPr="00856563">
        <w:t>(</w:t>
      </w:r>
      <w:r w:rsidR="00154D81">
        <w:rPr>
          <w:noProof/>
        </w:rPr>
        <w:t>44</w:t>
      </w:r>
      <w:r w:rsidR="00154D81" w:rsidRPr="00856563">
        <w:t>)</w:t>
      </w:r>
      <w:r>
        <w:fldChar w:fldCharType="end"/>
      </w:r>
      <w:r>
        <w:t xml:space="preserve">, of surprise in </w:t>
      </w:r>
      <w:r>
        <w:fldChar w:fldCharType="begin"/>
      </w:r>
      <w:r>
        <w:instrText xml:space="preserve"> REF _Ref340850356 \h </w:instrText>
      </w:r>
      <w:r>
        <w:fldChar w:fldCharType="separate"/>
      </w:r>
      <w:r w:rsidR="00154D81" w:rsidRPr="00856563">
        <w:t>(</w:t>
      </w:r>
      <w:r w:rsidR="00154D81">
        <w:rPr>
          <w:noProof/>
        </w:rPr>
        <w:t>45</w:t>
      </w:r>
      <w:r w:rsidR="00154D81" w:rsidRPr="00856563">
        <w:t>)</w:t>
      </w:r>
      <w:r>
        <w:fldChar w:fldCharType="end"/>
      </w:r>
      <w:r>
        <w:t xml:space="preserve"> and in </w:t>
      </w:r>
      <w:r>
        <w:fldChar w:fldCharType="begin"/>
      </w:r>
      <w:r>
        <w:instrText xml:space="preserve"> REF _Ref340850357 \h </w:instrText>
      </w:r>
      <w:r>
        <w:fldChar w:fldCharType="separate"/>
      </w:r>
      <w:r w:rsidR="00154D81" w:rsidRPr="00856563">
        <w:t>(</w:t>
      </w:r>
      <w:r w:rsidR="00154D81">
        <w:rPr>
          <w:noProof/>
        </w:rPr>
        <w:t>46</w:t>
      </w:r>
      <w:r w:rsidR="00154D81" w:rsidRPr="00856563">
        <w:t>)</w:t>
      </w:r>
      <w:r>
        <w:fldChar w:fldCharType="end"/>
      </w:r>
      <w:r>
        <w:t xml:space="preserve">, or of alarm in </w:t>
      </w:r>
      <w:r>
        <w:fldChar w:fldCharType="begin"/>
      </w:r>
      <w:r>
        <w:instrText xml:space="preserve"> REF _Ref340850358 \h </w:instrText>
      </w:r>
      <w:r>
        <w:fldChar w:fldCharType="separate"/>
      </w:r>
      <w:r w:rsidR="00154D81" w:rsidRPr="00856563">
        <w:t>(</w:t>
      </w:r>
      <w:r w:rsidR="00154D81">
        <w:rPr>
          <w:noProof/>
        </w:rPr>
        <w:t>47</w:t>
      </w:r>
      <w:r w:rsidR="00154D81" w:rsidRPr="00856563">
        <w:t>)</w:t>
      </w:r>
      <w:r>
        <w:fldChar w:fldCharType="end"/>
      </w:r>
      <w:r>
        <w:t>.</w:t>
      </w:r>
    </w:p>
    <w:tbl>
      <w:tblPr>
        <w:tblW w:w="5670" w:type="dxa"/>
        <w:tblCellMar>
          <w:left w:w="40" w:type="dxa"/>
          <w:right w:w="40" w:type="dxa"/>
        </w:tblCellMar>
        <w:tblLook w:val="01E0" w:firstRow="1" w:lastRow="1" w:firstColumn="1" w:lastColumn="1" w:noHBand="0" w:noVBand="0"/>
      </w:tblPr>
      <w:tblGrid>
        <w:gridCol w:w="709"/>
        <w:gridCol w:w="851"/>
        <w:gridCol w:w="747"/>
        <w:gridCol w:w="942"/>
        <w:gridCol w:w="563"/>
        <w:gridCol w:w="814"/>
        <w:gridCol w:w="360"/>
        <w:gridCol w:w="684"/>
      </w:tblGrid>
      <w:tr w:rsidR="00AC23C4" w:rsidRPr="006B541C" w14:paraId="489FAAF4" w14:textId="77777777" w:rsidTr="00AC23C4">
        <w:tc>
          <w:tcPr>
            <w:tcW w:w="709" w:type="dxa"/>
            <w:shd w:val="clear" w:color="auto" w:fill="auto"/>
          </w:tcPr>
          <w:p w14:paraId="3463BFFB" w14:textId="77777777" w:rsidR="000931D0" w:rsidRPr="001679E2" w:rsidRDefault="000931D0" w:rsidP="001D04AF">
            <w:pPr>
              <w:pStyle w:val="O0Nwnext"/>
            </w:pPr>
            <w:bookmarkStart w:id="4029" w:name="_Ref308165991"/>
            <w:bookmarkStart w:id="4030" w:name="_Ref339636008"/>
            <w:r w:rsidRPr="00856563">
              <w:t>(</w:t>
            </w:r>
            <w:fldSimple w:instr=" SEQ ( \* ARABIC \s 1 ">
              <w:r w:rsidR="00154D81">
                <w:rPr>
                  <w:noProof/>
                </w:rPr>
                <w:t>44</w:t>
              </w:r>
            </w:fldSimple>
            <w:bookmarkEnd w:id="4029"/>
            <w:r w:rsidRPr="00856563">
              <w:t>)</w:t>
            </w:r>
            <w:bookmarkEnd w:id="4030"/>
          </w:p>
        </w:tc>
        <w:tc>
          <w:tcPr>
            <w:tcW w:w="851" w:type="dxa"/>
            <w:shd w:val="clear" w:color="auto" w:fill="auto"/>
          </w:tcPr>
          <w:p w14:paraId="71C8CD35" w14:textId="77777777" w:rsidR="000931D0" w:rsidRPr="00856563" w:rsidRDefault="000931D0" w:rsidP="001D04AF">
            <w:pPr>
              <w:pStyle w:val="Text"/>
            </w:pPr>
            <w:r>
              <w:t>baru</w:t>
            </w:r>
            <w:r w:rsidR="00FB7D87">
              <w:t>,</w:t>
            </w:r>
          </w:p>
        </w:tc>
        <w:tc>
          <w:tcPr>
            <w:tcW w:w="747" w:type="dxa"/>
            <w:shd w:val="clear" w:color="auto" w:fill="auto"/>
          </w:tcPr>
          <w:p w14:paraId="3F755FF7" w14:textId="77777777" w:rsidR="000931D0" w:rsidRPr="00856563" w:rsidRDefault="000931D0" w:rsidP="001D04AF">
            <w:pPr>
              <w:pStyle w:val="Text"/>
            </w:pPr>
            <w:r w:rsidRPr="00856563">
              <w:t>mama</w:t>
            </w:r>
            <w:r w:rsidR="00FB7D87">
              <w:t>,</w:t>
            </w:r>
          </w:p>
        </w:tc>
        <w:tc>
          <w:tcPr>
            <w:tcW w:w="942" w:type="dxa"/>
            <w:shd w:val="clear" w:color="auto" w:fill="auto"/>
          </w:tcPr>
          <w:p w14:paraId="14EF6E5C" w14:textId="37824422" w:rsidR="000931D0" w:rsidRPr="00C24761" w:rsidRDefault="000931D0" w:rsidP="001D04AF">
            <w:pPr>
              <w:pStyle w:val="Text"/>
            </w:pPr>
            <w:r w:rsidRPr="00C24761">
              <w:t>setan</w:t>
            </w:r>
            <w:r w:rsidR="001C753E">
              <w:t>g</w:t>
            </w:r>
          </w:p>
        </w:tc>
        <w:tc>
          <w:tcPr>
            <w:tcW w:w="563" w:type="dxa"/>
            <w:shd w:val="clear" w:color="auto" w:fill="auto"/>
          </w:tcPr>
          <w:p w14:paraId="40697AEA" w14:textId="77777777" w:rsidR="000931D0" w:rsidRPr="00856563" w:rsidRDefault="000931D0" w:rsidP="001D04AF">
            <w:pPr>
              <w:pStyle w:val="Text"/>
              <w:rPr>
                <w:rStyle w:val="ChBlueBold"/>
              </w:rPr>
            </w:pPr>
            <w:r w:rsidRPr="00856563">
              <w:rPr>
                <w:rStyle w:val="ChBlueBold"/>
              </w:rPr>
              <w:t>pu</w:t>
            </w:r>
          </w:p>
        </w:tc>
        <w:tc>
          <w:tcPr>
            <w:tcW w:w="814" w:type="dxa"/>
            <w:shd w:val="clear" w:color="auto" w:fill="auto"/>
          </w:tcPr>
          <w:p w14:paraId="299D4564" w14:textId="77777777" w:rsidR="000931D0" w:rsidRPr="00856563" w:rsidRDefault="000931D0" w:rsidP="001D04AF">
            <w:pPr>
              <w:pStyle w:val="Text"/>
              <w:rPr>
                <w:rStyle w:val="ChBlueBold"/>
              </w:rPr>
            </w:pPr>
            <w:r w:rsidRPr="00856563">
              <w:rPr>
                <w:rStyle w:val="ChBlueBold"/>
              </w:rPr>
              <w:t>banyak</w:t>
            </w:r>
          </w:p>
        </w:tc>
        <w:tc>
          <w:tcPr>
            <w:tcW w:w="360" w:type="dxa"/>
            <w:shd w:val="clear" w:color="auto" w:fill="auto"/>
          </w:tcPr>
          <w:p w14:paraId="117BD3C4" w14:textId="77777777" w:rsidR="000931D0" w:rsidRPr="00856563" w:rsidRDefault="000931D0" w:rsidP="001D04AF">
            <w:pPr>
              <w:pStyle w:val="Text"/>
            </w:pPr>
            <w:r w:rsidRPr="00856563">
              <w:t>di</w:t>
            </w:r>
          </w:p>
        </w:tc>
        <w:tc>
          <w:tcPr>
            <w:tcW w:w="684" w:type="dxa"/>
            <w:shd w:val="clear" w:color="auto" w:fill="auto"/>
          </w:tcPr>
          <w:p w14:paraId="5677AFCA" w14:textId="77777777" w:rsidR="000931D0" w:rsidRPr="00856563" w:rsidRDefault="000931D0" w:rsidP="001D04AF">
            <w:pPr>
              <w:pStyle w:val="Text"/>
            </w:pPr>
            <w:r w:rsidRPr="00856563">
              <w:t>situ</w:t>
            </w:r>
          </w:p>
        </w:tc>
      </w:tr>
      <w:tr w:rsidR="00AC23C4" w:rsidRPr="00AC23C4" w14:paraId="63D4B864" w14:textId="77777777" w:rsidTr="00AC23C4">
        <w:tc>
          <w:tcPr>
            <w:tcW w:w="709" w:type="dxa"/>
            <w:shd w:val="clear" w:color="auto" w:fill="auto"/>
          </w:tcPr>
          <w:p w14:paraId="306E32ED" w14:textId="77777777" w:rsidR="000931D0" w:rsidRPr="001679E2" w:rsidRDefault="000931D0" w:rsidP="001D04AF">
            <w:pPr>
              <w:pStyle w:val="GlossEng"/>
            </w:pPr>
          </w:p>
        </w:tc>
        <w:tc>
          <w:tcPr>
            <w:tcW w:w="851" w:type="dxa"/>
            <w:shd w:val="clear" w:color="auto" w:fill="auto"/>
          </w:tcPr>
          <w:p w14:paraId="0EA4713D" w14:textId="77777777" w:rsidR="000931D0" w:rsidRPr="00856563" w:rsidRDefault="00171D59" w:rsidP="001D04AF">
            <w:pPr>
              <w:pStyle w:val="GlossEng"/>
            </w:pPr>
            <w:r>
              <w:t>and.then</w:t>
            </w:r>
          </w:p>
        </w:tc>
        <w:tc>
          <w:tcPr>
            <w:tcW w:w="747" w:type="dxa"/>
            <w:shd w:val="clear" w:color="auto" w:fill="auto"/>
          </w:tcPr>
          <w:p w14:paraId="5598DB0B" w14:textId="77777777" w:rsidR="000931D0" w:rsidRPr="00856563" w:rsidRDefault="000931D0" w:rsidP="001D04AF">
            <w:pPr>
              <w:pStyle w:val="GlossEng"/>
            </w:pPr>
            <w:r w:rsidRPr="00856563">
              <w:t>mother</w:t>
            </w:r>
          </w:p>
        </w:tc>
        <w:tc>
          <w:tcPr>
            <w:tcW w:w="942" w:type="dxa"/>
            <w:shd w:val="clear" w:color="auto" w:fill="auto"/>
          </w:tcPr>
          <w:p w14:paraId="64182370" w14:textId="77777777" w:rsidR="000931D0" w:rsidRPr="00856563" w:rsidRDefault="000931D0" w:rsidP="001D04AF">
            <w:pPr>
              <w:pStyle w:val="GlossEng"/>
            </w:pPr>
            <w:r w:rsidRPr="00856563">
              <w:t>evil.spirit</w:t>
            </w:r>
          </w:p>
        </w:tc>
        <w:tc>
          <w:tcPr>
            <w:tcW w:w="563" w:type="dxa"/>
            <w:shd w:val="clear" w:color="auto" w:fill="auto"/>
          </w:tcPr>
          <w:p w14:paraId="0D1475DA" w14:textId="77777777" w:rsidR="000931D0" w:rsidRPr="0099608C" w:rsidRDefault="000931D0" w:rsidP="001D04AF">
            <w:pPr>
              <w:pStyle w:val="GlossEng"/>
              <w:rPr>
                <w:rStyle w:val="ChSmallCaps"/>
              </w:rPr>
            </w:pPr>
            <w:r w:rsidRPr="0099608C">
              <w:rPr>
                <w:rStyle w:val="ChSmallCaps"/>
              </w:rPr>
              <w:t>poss</w:t>
            </w:r>
          </w:p>
        </w:tc>
        <w:tc>
          <w:tcPr>
            <w:tcW w:w="814" w:type="dxa"/>
            <w:shd w:val="clear" w:color="auto" w:fill="auto"/>
          </w:tcPr>
          <w:p w14:paraId="64F9F0D4" w14:textId="77777777" w:rsidR="000931D0" w:rsidRPr="00856563" w:rsidRDefault="000931D0" w:rsidP="001D04AF">
            <w:pPr>
              <w:pStyle w:val="GlossEng"/>
            </w:pPr>
            <w:r w:rsidRPr="00856563">
              <w:t>many</w:t>
            </w:r>
          </w:p>
        </w:tc>
        <w:tc>
          <w:tcPr>
            <w:tcW w:w="360" w:type="dxa"/>
            <w:shd w:val="clear" w:color="auto" w:fill="auto"/>
          </w:tcPr>
          <w:p w14:paraId="6398DD8A" w14:textId="77777777" w:rsidR="000931D0" w:rsidRPr="00856563" w:rsidRDefault="000931D0" w:rsidP="001D04AF">
            <w:pPr>
              <w:pStyle w:val="GlossEng"/>
            </w:pPr>
            <w:r>
              <w:t>at</w:t>
            </w:r>
          </w:p>
        </w:tc>
        <w:tc>
          <w:tcPr>
            <w:tcW w:w="684" w:type="dxa"/>
            <w:shd w:val="clear" w:color="auto" w:fill="auto"/>
          </w:tcPr>
          <w:p w14:paraId="7A77DFE1" w14:textId="77777777" w:rsidR="000931D0" w:rsidRPr="0099608C" w:rsidRDefault="000931D0" w:rsidP="001D04AF">
            <w:pPr>
              <w:pStyle w:val="GlossEng"/>
              <w:rPr>
                <w:rStyle w:val="ChSmallCaps"/>
              </w:rPr>
            </w:pPr>
            <w:r w:rsidRPr="0099608C">
              <w:rPr>
                <w:rStyle w:val="ChSmallCaps"/>
              </w:rPr>
              <w:t>l.med</w:t>
            </w:r>
          </w:p>
        </w:tc>
      </w:tr>
    </w:tbl>
    <w:p w14:paraId="72B2C5B1" w14:textId="2BE4E51D" w:rsidR="000931D0" w:rsidRPr="001C65ED" w:rsidRDefault="00B7093A" w:rsidP="000931D0">
      <w:pPr>
        <w:pStyle w:val="FreeTranslEng"/>
      </w:pPr>
      <w:r>
        <w:t>‘</w:t>
      </w:r>
      <w:r w:rsidR="00FB7D87">
        <w:t>and then</w:t>
      </w:r>
      <w:r w:rsidR="000931D0">
        <w:t xml:space="preserve">, </w:t>
      </w:r>
      <w:r w:rsidR="000931D0" w:rsidRPr="00856563">
        <w:t xml:space="preserve">mother, (there) are </w:t>
      </w:r>
      <w:r w:rsidR="000931D0">
        <w:rPr>
          <w:rStyle w:val="ChBlueBold"/>
        </w:rPr>
        <w:t>really</w:t>
      </w:r>
      <w:r w:rsidR="000931D0" w:rsidRPr="00856563">
        <w:rPr>
          <w:rStyle w:val="ChBlueBold"/>
        </w:rPr>
        <w:t xml:space="preserve"> many </w:t>
      </w:r>
      <w:r w:rsidR="000931D0" w:rsidRPr="00C24761">
        <w:t>evil spirits over</w:t>
      </w:r>
      <w:r w:rsidR="000931D0" w:rsidRPr="00856563">
        <w:t xml:space="preserve"> there</w:t>
      </w:r>
      <w:r>
        <w:t>’</w:t>
      </w:r>
      <w:r w:rsidR="000931D0" w:rsidRPr="00856563">
        <w:t xml:space="preserve"> </w:t>
      </w:r>
      <w:r w:rsidR="000931D0">
        <w:t xml:space="preserve">(Lit. </w:t>
      </w:r>
      <w:r>
        <w:t>‘</w:t>
      </w:r>
      <w:r w:rsidR="000931D0" w:rsidRPr="002468ED">
        <w:rPr>
          <w:rStyle w:val="ChBlueBold"/>
        </w:rPr>
        <w:t>many of</w:t>
      </w:r>
      <w:r>
        <w:t>’</w:t>
      </w:r>
      <w:r w:rsidR="000931D0">
        <w:t xml:space="preserve">) </w:t>
      </w:r>
      <w:r w:rsidR="000931D0" w:rsidRPr="00856563">
        <w:rPr>
          <w:rStyle w:val="ExampleSource"/>
        </w:rPr>
        <w:t>[081025-006-Cv.0062]</w:t>
      </w:r>
    </w:p>
    <w:tbl>
      <w:tblPr>
        <w:tblW w:w="6782" w:type="dxa"/>
        <w:tblCellMar>
          <w:left w:w="40" w:type="dxa"/>
          <w:right w:w="40" w:type="dxa"/>
        </w:tblCellMar>
        <w:tblLook w:val="01E0" w:firstRow="1" w:lastRow="1" w:firstColumn="1" w:lastColumn="1" w:noHBand="0" w:noVBand="0"/>
      </w:tblPr>
      <w:tblGrid>
        <w:gridCol w:w="707"/>
        <w:gridCol w:w="907"/>
        <w:gridCol w:w="602"/>
        <w:gridCol w:w="964"/>
        <w:gridCol w:w="510"/>
        <w:gridCol w:w="580"/>
        <w:gridCol w:w="1141"/>
        <w:gridCol w:w="560"/>
        <w:gridCol w:w="811"/>
      </w:tblGrid>
      <w:tr w:rsidR="00AC23C4" w:rsidRPr="006B541C" w14:paraId="3EC59759" w14:textId="77777777" w:rsidTr="00AC23C4">
        <w:tc>
          <w:tcPr>
            <w:tcW w:w="709" w:type="dxa"/>
            <w:shd w:val="clear" w:color="auto" w:fill="auto"/>
          </w:tcPr>
          <w:p w14:paraId="4F5710AF" w14:textId="77777777" w:rsidR="000931D0" w:rsidRPr="001679E2" w:rsidRDefault="000931D0" w:rsidP="001D04AF">
            <w:pPr>
              <w:pStyle w:val="O0Nwnext"/>
            </w:pPr>
            <w:bookmarkStart w:id="4031" w:name="_Ref340850356"/>
            <w:r w:rsidRPr="00856563">
              <w:t>(</w:t>
            </w:r>
            <w:fldSimple w:instr=" SEQ ( \* ARABIC \s 1 ">
              <w:r w:rsidR="00154D81">
                <w:rPr>
                  <w:noProof/>
                </w:rPr>
                <w:t>45</w:t>
              </w:r>
            </w:fldSimple>
            <w:r w:rsidRPr="00856563">
              <w:t>)</w:t>
            </w:r>
            <w:bookmarkEnd w:id="4031"/>
          </w:p>
        </w:tc>
        <w:tc>
          <w:tcPr>
            <w:tcW w:w="907" w:type="dxa"/>
            <w:shd w:val="clear" w:color="auto" w:fill="auto"/>
          </w:tcPr>
          <w:p w14:paraId="5A27ED4D" w14:textId="77777777" w:rsidR="000931D0" w:rsidRPr="00856563" w:rsidRDefault="000931D0" w:rsidP="001D04AF">
            <w:pPr>
              <w:pStyle w:val="Text"/>
            </w:pPr>
            <w:r>
              <w:t>natal</w:t>
            </w:r>
          </w:p>
        </w:tc>
        <w:tc>
          <w:tcPr>
            <w:tcW w:w="602" w:type="dxa"/>
            <w:shd w:val="clear" w:color="auto" w:fill="auto"/>
          </w:tcPr>
          <w:p w14:paraId="48C79A1C" w14:textId="77777777" w:rsidR="000931D0" w:rsidRPr="00856563" w:rsidRDefault="000931D0" w:rsidP="001D04AF">
            <w:pPr>
              <w:pStyle w:val="Text"/>
            </w:pPr>
            <w:r>
              <w:t>tu</w:t>
            </w:r>
          </w:p>
        </w:tc>
        <w:tc>
          <w:tcPr>
            <w:tcW w:w="964" w:type="dxa"/>
            <w:shd w:val="clear" w:color="auto" w:fill="auto"/>
          </w:tcPr>
          <w:p w14:paraId="2C6FF6AB" w14:textId="77777777" w:rsidR="000931D0" w:rsidRPr="00C24761" w:rsidRDefault="007F26B9" w:rsidP="001D04AF">
            <w:pPr>
              <w:pStyle w:val="Text"/>
            </w:pPr>
            <w:r>
              <w:t>ana~ana</w:t>
            </w:r>
          </w:p>
        </w:tc>
        <w:tc>
          <w:tcPr>
            <w:tcW w:w="510" w:type="dxa"/>
            <w:shd w:val="clear" w:color="auto" w:fill="auto"/>
          </w:tcPr>
          <w:p w14:paraId="5E56D76F" w14:textId="77777777" w:rsidR="000931D0" w:rsidRPr="00AE414C" w:rsidRDefault="000931D0" w:rsidP="001D04AF">
            <w:pPr>
              <w:pStyle w:val="Text"/>
            </w:pPr>
            <w:r>
              <w:t>dong</w:t>
            </w:r>
          </w:p>
        </w:tc>
        <w:tc>
          <w:tcPr>
            <w:tcW w:w="577" w:type="dxa"/>
            <w:shd w:val="clear" w:color="auto" w:fill="auto"/>
          </w:tcPr>
          <w:p w14:paraId="4493AAF2" w14:textId="77777777" w:rsidR="000931D0" w:rsidRPr="00856563" w:rsidRDefault="000931D0" w:rsidP="001D04AF">
            <w:pPr>
              <w:pStyle w:val="Text"/>
            </w:pPr>
            <w:r>
              <w:t>main</w:t>
            </w:r>
            <w:r w:rsidR="003E3C0C">
              <w:t>g</w:t>
            </w:r>
          </w:p>
        </w:tc>
        <w:tc>
          <w:tcPr>
            <w:tcW w:w="1142" w:type="dxa"/>
            <w:shd w:val="clear" w:color="auto" w:fill="auto"/>
          </w:tcPr>
          <w:p w14:paraId="7011D5C9" w14:textId="77777777" w:rsidR="000931D0" w:rsidRPr="006A220A" w:rsidRDefault="000931D0" w:rsidP="001D04AF">
            <w:pPr>
              <w:pStyle w:val="Text"/>
            </w:pPr>
            <w:r w:rsidRPr="006A220A">
              <w:t>kembang-api</w:t>
            </w:r>
          </w:p>
        </w:tc>
        <w:tc>
          <w:tcPr>
            <w:tcW w:w="560" w:type="dxa"/>
            <w:shd w:val="clear" w:color="auto" w:fill="auto"/>
          </w:tcPr>
          <w:p w14:paraId="774371FB" w14:textId="77777777" w:rsidR="000931D0" w:rsidRPr="00AE414C" w:rsidRDefault="000931D0" w:rsidP="001D04AF">
            <w:pPr>
              <w:pStyle w:val="Text"/>
              <w:rPr>
                <w:rStyle w:val="ChBlueBold"/>
              </w:rPr>
            </w:pPr>
            <w:r w:rsidRPr="00AE414C">
              <w:rPr>
                <w:rStyle w:val="ChBlueBold"/>
              </w:rPr>
              <w:t>pu</w:t>
            </w:r>
          </w:p>
        </w:tc>
        <w:tc>
          <w:tcPr>
            <w:tcW w:w="811" w:type="dxa"/>
            <w:shd w:val="clear" w:color="auto" w:fill="auto"/>
          </w:tcPr>
          <w:p w14:paraId="7178B506" w14:textId="77777777" w:rsidR="000931D0" w:rsidRPr="00AE414C" w:rsidRDefault="000931D0" w:rsidP="001D04AF">
            <w:pPr>
              <w:pStyle w:val="Text"/>
              <w:rPr>
                <w:rStyle w:val="ChBlueBold"/>
              </w:rPr>
            </w:pPr>
            <w:r w:rsidRPr="00AE414C">
              <w:rPr>
                <w:rStyle w:val="ChBlueBold"/>
              </w:rPr>
              <w:t>banyak</w:t>
            </w:r>
          </w:p>
        </w:tc>
      </w:tr>
      <w:tr w:rsidR="00AC23C4" w:rsidRPr="00AC23C4" w14:paraId="08B65D32" w14:textId="77777777" w:rsidTr="00AC23C4">
        <w:tc>
          <w:tcPr>
            <w:tcW w:w="709" w:type="dxa"/>
            <w:shd w:val="clear" w:color="auto" w:fill="auto"/>
          </w:tcPr>
          <w:p w14:paraId="3D4C0806" w14:textId="77777777" w:rsidR="000931D0" w:rsidRPr="001679E2" w:rsidRDefault="000931D0" w:rsidP="001D04AF">
            <w:pPr>
              <w:pStyle w:val="GlossEng"/>
            </w:pPr>
          </w:p>
        </w:tc>
        <w:tc>
          <w:tcPr>
            <w:tcW w:w="907" w:type="dxa"/>
            <w:shd w:val="clear" w:color="auto" w:fill="auto"/>
          </w:tcPr>
          <w:p w14:paraId="28DCAE17" w14:textId="77777777" w:rsidR="000931D0" w:rsidRPr="00856563" w:rsidRDefault="000931D0" w:rsidP="001D04AF">
            <w:pPr>
              <w:pStyle w:val="GlossEng"/>
            </w:pPr>
            <w:r>
              <w:t>Christmas</w:t>
            </w:r>
          </w:p>
        </w:tc>
        <w:tc>
          <w:tcPr>
            <w:tcW w:w="602" w:type="dxa"/>
            <w:shd w:val="clear" w:color="auto" w:fill="auto"/>
          </w:tcPr>
          <w:p w14:paraId="350F6F04" w14:textId="77777777" w:rsidR="000931D0" w:rsidRPr="0099608C" w:rsidRDefault="000931D0" w:rsidP="001D04AF">
            <w:pPr>
              <w:pStyle w:val="GlossEng"/>
              <w:rPr>
                <w:rStyle w:val="ChSmallCaps"/>
              </w:rPr>
            </w:pPr>
            <w:r w:rsidRPr="0099608C">
              <w:rPr>
                <w:rStyle w:val="ChSmallCaps"/>
              </w:rPr>
              <w:t>d.dist</w:t>
            </w:r>
          </w:p>
        </w:tc>
        <w:tc>
          <w:tcPr>
            <w:tcW w:w="964" w:type="dxa"/>
            <w:shd w:val="clear" w:color="auto" w:fill="auto"/>
          </w:tcPr>
          <w:p w14:paraId="2C22AAF2" w14:textId="77777777" w:rsidR="000931D0" w:rsidRPr="00AE414C" w:rsidRDefault="000931D0" w:rsidP="001D04AF">
            <w:pPr>
              <w:pStyle w:val="GlossEng"/>
              <w:rPr>
                <w:rStyle w:val="ChSmallCaps"/>
              </w:rPr>
            </w:pPr>
            <w:r w:rsidRPr="0099608C">
              <w:rPr>
                <w:rStyle w:val="ChSmallCaps"/>
              </w:rPr>
              <w:t>rdp</w:t>
            </w:r>
            <w:r w:rsidRPr="006A220A">
              <w:t>~child</w:t>
            </w:r>
          </w:p>
        </w:tc>
        <w:tc>
          <w:tcPr>
            <w:tcW w:w="510" w:type="dxa"/>
            <w:shd w:val="clear" w:color="auto" w:fill="auto"/>
          </w:tcPr>
          <w:p w14:paraId="4904CC1F" w14:textId="77777777" w:rsidR="000931D0" w:rsidRPr="0099608C" w:rsidRDefault="000931D0" w:rsidP="001D04AF">
            <w:pPr>
              <w:pStyle w:val="GlossEng"/>
              <w:rPr>
                <w:rStyle w:val="ChSmallCaps"/>
              </w:rPr>
            </w:pPr>
            <w:r w:rsidRPr="0099608C">
              <w:rPr>
                <w:rStyle w:val="ChSmallCaps"/>
              </w:rPr>
              <w:t>3pl</w:t>
            </w:r>
          </w:p>
        </w:tc>
        <w:tc>
          <w:tcPr>
            <w:tcW w:w="577" w:type="dxa"/>
            <w:shd w:val="clear" w:color="auto" w:fill="auto"/>
          </w:tcPr>
          <w:p w14:paraId="5817A2AB" w14:textId="77777777" w:rsidR="000931D0" w:rsidRPr="006A220A" w:rsidRDefault="000931D0" w:rsidP="001D04AF">
            <w:pPr>
              <w:pStyle w:val="GlossEng"/>
            </w:pPr>
            <w:r>
              <w:t>play</w:t>
            </w:r>
          </w:p>
        </w:tc>
        <w:tc>
          <w:tcPr>
            <w:tcW w:w="1142" w:type="dxa"/>
            <w:shd w:val="clear" w:color="auto" w:fill="auto"/>
          </w:tcPr>
          <w:p w14:paraId="1DC8590F" w14:textId="77777777" w:rsidR="000931D0" w:rsidRPr="006A220A" w:rsidRDefault="000931D0" w:rsidP="001D04AF">
            <w:pPr>
              <w:pStyle w:val="GlossEng"/>
            </w:pPr>
            <w:r>
              <w:t>fire-cracker</w:t>
            </w:r>
          </w:p>
        </w:tc>
        <w:tc>
          <w:tcPr>
            <w:tcW w:w="560" w:type="dxa"/>
            <w:shd w:val="clear" w:color="auto" w:fill="auto"/>
          </w:tcPr>
          <w:p w14:paraId="2A0D4D3F" w14:textId="77777777" w:rsidR="000931D0" w:rsidRPr="0099608C" w:rsidRDefault="000931D0" w:rsidP="001D04AF">
            <w:pPr>
              <w:pStyle w:val="GlossEng"/>
              <w:rPr>
                <w:rStyle w:val="ChSmallCaps"/>
              </w:rPr>
            </w:pPr>
            <w:r w:rsidRPr="0099608C">
              <w:rPr>
                <w:rStyle w:val="ChSmallCaps"/>
              </w:rPr>
              <w:t>poss</w:t>
            </w:r>
          </w:p>
        </w:tc>
        <w:tc>
          <w:tcPr>
            <w:tcW w:w="811" w:type="dxa"/>
            <w:shd w:val="clear" w:color="auto" w:fill="auto"/>
          </w:tcPr>
          <w:p w14:paraId="5B593796" w14:textId="77777777" w:rsidR="000931D0" w:rsidRPr="00AE414C" w:rsidRDefault="000931D0" w:rsidP="001D04AF">
            <w:pPr>
              <w:pStyle w:val="GlossEng"/>
            </w:pPr>
            <w:r w:rsidRPr="00AE414C">
              <w:t>many</w:t>
            </w:r>
          </w:p>
        </w:tc>
      </w:tr>
    </w:tbl>
    <w:p w14:paraId="572209A0" w14:textId="23D34BF8" w:rsidR="000931D0" w:rsidRPr="001C65ED" w:rsidRDefault="00B7093A" w:rsidP="009A6E75">
      <w:pPr>
        <w:pStyle w:val="FreeTranslEng"/>
      </w:pPr>
      <w:r>
        <w:t>‘</w:t>
      </w:r>
      <w:r w:rsidR="009A6E75">
        <w:t xml:space="preserve">(during) </w:t>
      </w:r>
      <w:r w:rsidR="000931D0">
        <w:t xml:space="preserve">Christmas </w:t>
      </w:r>
      <w:r w:rsidR="009A6E75">
        <w:t xml:space="preserve">(time) </w:t>
      </w:r>
      <w:r w:rsidR="000931D0">
        <w:t xml:space="preserve">the children play with </w:t>
      </w:r>
      <w:r w:rsidR="000931D0" w:rsidRPr="00893FF9">
        <w:rPr>
          <w:rStyle w:val="ChBlueBold"/>
        </w:rPr>
        <w:t>really many</w:t>
      </w:r>
      <w:r w:rsidR="000931D0">
        <w:t xml:space="preserve"> fire-crackers</w:t>
      </w:r>
      <w:r>
        <w:t>’</w:t>
      </w:r>
      <w:r w:rsidR="000931D0" w:rsidRPr="00064365">
        <w:t xml:space="preserve"> </w:t>
      </w:r>
      <w:r w:rsidR="000931D0">
        <w:t xml:space="preserve">(Lit. </w:t>
      </w:r>
      <w:r>
        <w:t>‘</w:t>
      </w:r>
      <w:r w:rsidR="000931D0" w:rsidRPr="002468ED">
        <w:rPr>
          <w:rStyle w:val="ChBlueBold"/>
        </w:rPr>
        <w:t>many of</w:t>
      </w:r>
      <w:r>
        <w:t>’</w:t>
      </w:r>
      <w:r w:rsidR="000931D0">
        <w:t xml:space="preserve">) </w:t>
      </w:r>
      <w:r w:rsidR="000931D0" w:rsidRPr="00856563">
        <w:rPr>
          <w:rStyle w:val="ExampleSource"/>
        </w:rPr>
        <w:t>[</w:t>
      </w:r>
      <w:r w:rsidR="000931D0">
        <w:rPr>
          <w:rStyle w:val="ExampleSource"/>
        </w:rPr>
        <w:t>Elicited BR111020.005</w:t>
      </w:r>
      <w:r w:rsidR="000931D0" w:rsidRPr="00856563">
        <w:rPr>
          <w:rStyle w:val="ExampleSource"/>
        </w:rPr>
        <w:t>]</w:t>
      </w:r>
    </w:p>
    <w:tbl>
      <w:tblPr>
        <w:tblW w:w="4797" w:type="dxa"/>
        <w:tblCellMar>
          <w:left w:w="40" w:type="dxa"/>
          <w:right w:w="40" w:type="dxa"/>
        </w:tblCellMar>
        <w:tblLook w:val="01E0" w:firstRow="1" w:lastRow="1" w:firstColumn="1" w:lastColumn="1" w:noHBand="0" w:noVBand="0"/>
      </w:tblPr>
      <w:tblGrid>
        <w:gridCol w:w="709"/>
        <w:gridCol w:w="360"/>
        <w:gridCol w:w="936"/>
        <w:gridCol w:w="702"/>
        <w:gridCol w:w="780"/>
        <w:gridCol w:w="563"/>
        <w:gridCol w:w="747"/>
      </w:tblGrid>
      <w:tr w:rsidR="00AC23C4" w:rsidRPr="006B541C" w14:paraId="70C79D55" w14:textId="77777777" w:rsidTr="00AC23C4">
        <w:tc>
          <w:tcPr>
            <w:tcW w:w="709" w:type="dxa"/>
            <w:shd w:val="clear" w:color="auto" w:fill="auto"/>
          </w:tcPr>
          <w:p w14:paraId="4FD81D62" w14:textId="77777777" w:rsidR="000931D0" w:rsidRPr="001679E2" w:rsidRDefault="000931D0" w:rsidP="001D04AF">
            <w:pPr>
              <w:pStyle w:val="O0Nwnext"/>
            </w:pPr>
            <w:bookmarkStart w:id="4032" w:name="_Ref340850357"/>
            <w:r w:rsidRPr="00856563">
              <w:t>(</w:t>
            </w:r>
            <w:fldSimple w:instr=" SEQ ( \* ARABIC \s 1 ">
              <w:r w:rsidR="00154D81">
                <w:rPr>
                  <w:noProof/>
                </w:rPr>
                <w:t>46</w:t>
              </w:r>
            </w:fldSimple>
            <w:r w:rsidRPr="00856563">
              <w:t>)</w:t>
            </w:r>
            <w:bookmarkEnd w:id="4032"/>
          </w:p>
        </w:tc>
        <w:tc>
          <w:tcPr>
            <w:tcW w:w="360" w:type="dxa"/>
            <w:shd w:val="clear" w:color="auto" w:fill="auto"/>
          </w:tcPr>
          <w:p w14:paraId="30EC25C6" w14:textId="77777777" w:rsidR="000931D0" w:rsidRPr="00856563" w:rsidRDefault="000931D0" w:rsidP="001D04AF">
            <w:pPr>
              <w:pStyle w:val="Text"/>
            </w:pPr>
            <w:r>
              <w:t>di</w:t>
            </w:r>
          </w:p>
        </w:tc>
        <w:tc>
          <w:tcPr>
            <w:tcW w:w="936" w:type="dxa"/>
            <w:shd w:val="clear" w:color="auto" w:fill="auto"/>
          </w:tcPr>
          <w:p w14:paraId="6E71E95B" w14:textId="77777777" w:rsidR="000931D0" w:rsidRPr="00856563" w:rsidRDefault="000931D0" w:rsidP="001D04AF">
            <w:pPr>
              <w:pStyle w:val="Text"/>
            </w:pPr>
            <w:r>
              <w:t>gunung</w:t>
            </w:r>
          </w:p>
        </w:tc>
        <w:tc>
          <w:tcPr>
            <w:tcW w:w="702" w:type="dxa"/>
            <w:shd w:val="clear" w:color="auto" w:fill="auto"/>
          </w:tcPr>
          <w:p w14:paraId="23122C64" w14:textId="77777777" w:rsidR="000931D0" w:rsidRPr="00C24761" w:rsidRDefault="000931D0" w:rsidP="001D04AF">
            <w:pPr>
              <w:pStyle w:val="Text"/>
            </w:pPr>
            <w:r>
              <w:t>itu</w:t>
            </w:r>
          </w:p>
        </w:tc>
        <w:tc>
          <w:tcPr>
            <w:tcW w:w="780" w:type="dxa"/>
            <w:shd w:val="clear" w:color="auto" w:fill="auto"/>
          </w:tcPr>
          <w:p w14:paraId="0B3DB433" w14:textId="77777777" w:rsidR="000931D0" w:rsidRPr="00AE414C" w:rsidRDefault="000931D0" w:rsidP="001D04AF">
            <w:pPr>
              <w:pStyle w:val="Text"/>
            </w:pPr>
            <w:r>
              <w:t>pohon</w:t>
            </w:r>
            <w:r w:rsidR="009B03F2">
              <w:t>g</w:t>
            </w:r>
          </w:p>
        </w:tc>
        <w:tc>
          <w:tcPr>
            <w:tcW w:w="563" w:type="dxa"/>
            <w:shd w:val="clear" w:color="auto" w:fill="auto"/>
          </w:tcPr>
          <w:p w14:paraId="5936C106" w14:textId="77777777" w:rsidR="000931D0" w:rsidRPr="00B10A98" w:rsidRDefault="000931D0" w:rsidP="001D04AF">
            <w:pPr>
              <w:pStyle w:val="Text"/>
              <w:rPr>
                <w:rStyle w:val="ChBlueBold"/>
              </w:rPr>
            </w:pPr>
            <w:r w:rsidRPr="00B10A98">
              <w:rPr>
                <w:rStyle w:val="ChBlueBold"/>
              </w:rPr>
              <w:t>pu</w:t>
            </w:r>
          </w:p>
        </w:tc>
        <w:tc>
          <w:tcPr>
            <w:tcW w:w="747" w:type="dxa"/>
            <w:shd w:val="clear" w:color="auto" w:fill="auto"/>
          </w:tcPr>
          <w:p w14:paraId="2497DB5F" w14:textId="77777777" w:rsidR="000931D0" w:rsidRPr="00B10A98" w:rsidRDefault="000931D0" w:rsidP="001D04AF">
            <w:pPr>
              <w:pStyle w:val="Text"/>
              <w:rPr>
                <w:rStyle w:val="ChBlueBold"/>
              </w:rPr>
            </w:pPr>
            <w:r w:rsidRPr="00B10A98">
              <w:rPr>
                <w:rStyle w:val="ChBlueBold"/>
              </w:rPr>
              <w:t>sedikit</w:t>
            </w:r>
          </w:p>
        </w:tc>
      </w:tr>
      <w:tr w:rsidR="00AC23C4" w:rsidRPr="00AC23C4" w14:paraId="7DA865CF" w14:textId="77777777" w:rsidTr="00AC23C4">
        <w:tc>
          <w:tcPr>
            <w:tcW w:w="709" w:type="dxa"/>
            <w:shd w:val="clear" w:color="auto" w:fill="auto"/>
          </w:tcPr>
          <w:p w14:paraId="34EBAD35" w14:textId="77777777" w:rsidR="000931D0" w:rsidRPr="001679E2" w:rsidRDefault="000931D0" w:rsidP="001D04AF">
            <w:pPr>
              <w:pStyle w:val="GlossEng"/>
            </w:pPr>
          </w:p>
        </w:tc>
        <w:tc>
          <w:tcPr>
            <w:tcW w:w="360" w:type="dxa"/>
            <w:shd w:val="clear" w:color="auto" w:fill="auto"/>
          </w:tcPr>
          <w:p w14:paraId="50609050" w14:textId="77777777" w:rsidR="000931D0" w:rsidRPr="00856563" w:rsidRDefault="000931D0" w:rsidP="001D04AF">
            <w:pPr>
              <w:pStyle w:val="GlossEng"/>
            </w:pPr>
            <w:r>
              <w:t>at</w:t>
            </w:r>
          </w:p>
        </w:tc>
        <w:tc>
          <w:tcPr>
            <w:tcW w:w="936" w:type="dxa"/>
            <w:shd w:val="clear" w:color="auto" w:fill="auto"/>
          </w:tcPr>
          <w:p w14:paraId="238D2089" w14:textId="77777777" w:rsidR="000931D0" w:rsidRPr="00856563" w:rsidRDefault="000931D0" w:rsidP="001D04AF">
            <w:pPr>
              <w:pStyle w:val="GlossEng"/>
            </w:pPr>
            <w:r>
              <w:t>mountain</w:t>
            </w:r>
          </w:p>
        </w:tc>
        <w:tc>
          <w:tcPr>
            <w:tcW w:w="702" w:type="dxa"/>
            <w:shd w:val="clear" w:color="auto" w:fill="auto"/>
          </w:tcPr>
          <w:p w14:paraId="7825E894" w14:textId="77777777" w:rsidR="000931D0" w:rsidRPr="0099608C" w:rsidRDefault="000931D0" w:rsidP="001D04AF">
            <w:pPr>
              <w:pStyle w:val="GlossEng"/>
              <w:rPr>
                <w:rStyle w:val="ChSmallCaps"/>
              </w:rPr>
            </w:pPr>
            <w:r w:rsidRPr="0099608C">
              <w:rPr>
                <w:rStyle w:val="ChSmallCaps"/>
              </w:rPr>
              <w:t>d.dist</w:t>
            </w:r>
          </w:p>
        </w:tc>
        <w:tc>
          <w:tcPr>
            <w:tcW w:w="780" w:type="dxa"/>
            <w:shd w:val="clear" w:color="auto" w:fill="auto"/>
          </w:tcPr>
          <w:p w14:paraId="61587A89" w14:textId="77777777" w:rsidR="000931D0" w:rsidRPr="00B10A98" w:rsidRDefault="000931D0" w:rsidP="001D04AF">
            <w:pPr>
              <w:pStyle w:val="GlossEng"/>
            </w:pPr>
            <w:r w:rsidRPr="00B10A98">
              <w:t>tree</w:t>
            </w:r>
          </w:p>
        </w:tc>
        <w:tc>
          <w:tcPr>
            <w:tcW w:w="563" w:type="dxa"/>
            <w:shd w:val="clear" w:color="auto" w:fill="auto"/>
          </w:tcPr>
          <w:p w14:paraId="1A61D4E1" w14:textId="77777777" w:rsidR="000931D0" w:rsidRPr="0099608C" w:rsidRDefault="000931D0" w:rsidP="001D04AF">
            <w:pPr>
              <w:pStyle w:val="GlossEng"/>
              <w:rPr>
                <w:rStyle w:val="ChSmallCaps"/>
              </w:rPr>
            </w:pPr>
            <w:r w:rsidRPr="0099608C">
              <w:rPr>
                <w:rStyle w:val="ChSmallCaps"/>
              </w:rPr>
              <w:t>poss</w:t>
            </w:r>
          </w:p>
        </w:tc>
        <w:tc>
          <w:tcPr>
            <w:tcW w:w="747" w:type="dxa"/>
            <w:shd w:val="clear" w:color="auto" w:fill="auto"/>
          </w:tcPr>
          <w:p w14:paraId="36307FED" w14:textId="77777777" w:rsidR="000931D0" w:rsidRPr="00856563" w:rsidRDefault="000931D0" w:rsidP="001D04AF">
            <w:pPr>
              <w:pStyle w:val="GlossEng"/>
            </w:pPr>
            <w:r>
              <w:t>few</w:t>
            </w:r>
          </w:p>
        </w:tc>
      </w:tr>
    </w:tbl>
    <w:p w14:paraId="4056B7AD" w14:textId="1D231D4E" w:rsidR="000931D0" w:rsidRPr="001D3891" w:rsidRDefault="00B7093A" w:rsidP="000931D0">
      <w:pPr>
        <w:pStyle w:val="FreeTranslEng"/>
      </w:pPr>
      <w:r>
        <w:t>‘</w:t>
      </w:r>
      <w:r w:rsidR="000931D0">
        <w:t xml:space="preserve">on that mountain, there are </w:t>
      </w:r>
      <w:r w:rsidR="000931D0" w:rsidRPr="00B10A98">
        <w:rPr>
          <w:rStyle w:val="ChBlueBold"/>
        </w:rPr>
        <w:t>very few</w:t>
      </w:r>
      <w:r w:rsidR="000931D0" w:rsidRPr="00976C34">
        <w:t xml:space="preserve"> trees</w:t>
      </w:r>
      <w:r>
        <w:t>’</w:t>
      </w:r>
      <w:r w:rsidR="000931D0" w:rsidRPr="00064365">
        <w:t xml:space="preserve"> </w:t>
      </w:r>
      <w:r w:rsidR="000931D0">
        <w:t xml:space="preserve">(Lit. </w:t>
      </w:r>
      <w:r>
        <w:t>‘</w:t>
      </w:r>
      <w:r w:rsidR="000931D0">
        <w:rPr>
          <w:rStyle w:val="ChBlueBold"/>
        </w:rPr>
        <w:t>few</w:t>
      </w:r>
      <w:r w:rsidR="000931D0" w:rsidRPr="002468ED">
        <w:rPr>
          <w:rStyle w:val="ChBlueBold"/>
        </w:rPr>
        <w:t xml:space="preserve"> of</w:t>
      </w:r>
      <w:r>
        <w:t>’</w:t>
      </w:r>
      <w:r w:rsidR="000931D0">
        <w:t xml:space="preserve">) </w:t>
      </w:r>
      <w:r w:rsidR="000931D0" w:rsidRPr="00856563">
        <w:rPr>
          <w:rStyle w:val="ExampleSource"/>
        </w:rPr>
        <w:t>[</w:t>
      </w:r>
      <w:r w:rsidR="000931D0">
        <w:rPr>
          <w:rStyle w:val="ExampleSource"/>
        </w:rPr>
        <w:t>Elicited BR111020.006</w:t>
      </w:r>
      <w:r w:rsidR="000931D0" w:rsidRPr="00856563">
        <w:rPr>
          <w:rStyle w:val="ExampleSource"/>
        </w:rPr>
        <w:t>]</w:t>
      </w:r>
    </w:p>
    <w:tbl>
      <w:tblPr>
        <w:tblW w:w="4978" w:type="dxa"/>
        <w:tblCellMar>
          <w:left w:w="40" w:type="dxa"/>
          <w:right w:w="40" w:type="dxa"/>
        </w:tblCellMar>
        <w:tblLook w:val="01E0" w:firstRow="1" w:lastRow="1" w:firstColumn="1" w:lastColumn="1" w:noHBand="0" w:noVBand="0"/>
      </w:tblPr>
      <w:tblGrid>
        <w:gridCol w:w="709"/>
        <w:gridCol w:w="1102"/>
        <w:gridCol w:w="485"/>
        <w:gridCol w:w="747"/>
        <w:gridCol w:w="625"/>
        <w:gridCol w:w="563"/>
        <w:gridCol w:w="747"/>
      </w:tblGrid>
      <w:tr w:rsidR="00AC23C4" w:rsidRPr="006B541C" w14:paraId="0F74A5D8" w14:textId="77777777" w:rsidTr="00AC23C4">
        <w:tc>
          <w:tcPr>
            <w:tcW w:w="709" w:type="dxa"/>
            <w:shd w:val="clear" w:color="auto" w:fill="auto"/>
          </w:tcPr>
          <w:p w14:paraId="59D13CE4" w14:textId="77777777" w:rsidR="000931D0" w:rsidRPr="001679E2" w:rsidRDefault="000931D0" w:rsidP="001D04AF">
            <w:pPr>
              <w:pStyle w:val="O0Nwnext"/>
            </w:pPr>
            <w:bookmarkStart w:id="4033" w:name="_Ref340850358"/>
            <w:r w:rsidRPr="00856563">
              <w:t>(</w:t>
            </w:r>
            <w:fldSimple w:instr=" SEQ ( \* ARABIC \s 1 ">
              <w:r w:rsidR="00154D81">
                <w:rPr>
                  <w:noProof/>
                </w:rPr>
                <w:t>47</w:t>
              </w:r>
            </w:fldSimple>
            <w:r w:rsidRPr="00856563">
              <w:t>)</w:t>
            </w:r>
            <w:bookmarkEnd w:id="4033"/>
          </w:p>
        </w:tc>
        <w:tc>
          <w:tcPr>
            <w:tcW w:w="1102" w:type="dxa"/>
            <w:shd w:val="clear" w:color="auto" w:fill="auto"/>
          </w:tcPr>
          <w:p w14:paraId="4B19D6E3" w14:textId="77777777" w:rsidR="000931D0" w:rsidRPr="00856563" w:rsidRDefault="000931D0" w:rsidP="001D04AF">
            <w:pPr>
              <w:pStyle w:val="Text"/>
            </w:pPr>
            <w:r>
              <w:t>tete</w:t>
            </w:r>
          </w:p>
        </w:tc>
        <w:tc>
          <w:tcPr>
            <w:tcW w:w="485" w:type="dxa"/>
            <w:shd w:val="clear" w:color="auto" w:fill="auto"/>
          </w:tcPr>
          <w:p w14:paraId="3955970F" w14:textId="77777777" w:rsidR="000931D0" w:rsidRPr="00856563" w:rsidRDefault="000931D0" w:rsidP="001D04AF">
            <w:pPr>
              <w:pStyle w:val="Text"/>
            </w:pPr>
            <w:r>
              <w:t>de</w:t>
            </w:r>
          </w:p>
        </w:tc>
        <w:tc>
          <w:tcPr>
            <w:tcW w:w="747" w:type="dxa"/>
            <w:shd w:val="clear" w:color="auto" w:fill="auto"/>
          </w:tcPr>
          <w:p w14:paraId="2390F710" w14:textId="77777777" w:rsidR="000931D0" w:rsidRPr="00C24761" w:rsidRDefault="000931D0" w:rsidP="001D04AF">
            <w:pPr>
              <w:pStyle w:val="Text"/>
            </w:pPr>
            <w:r>
              <w:t>minum</w:t>
            </w:r>
          </w:p>
        </w:tc>
        <w:tc>
          <w:tcPr>
            <w:tcW w:w="625" w:type="dxa"/>
            <w:shd w:val="clear" w:color="auto" w:fill="auto"/>
          </w:tcPr>
          <w:p w14:paraId="0B62E7C6" w14:textId="77777777" w:rsidR="000931D0" w:rsidRPr="00AE414C" w:rsidRDefault="000931D0" w:rsidP="001D04AF">
            <w:pPr>
              <w:pStyle w:val="Text"/>
            </w:pPr>
            <w:r>
              <w:t>air</w:t>
            </w:r>
          </w:p>
        </w:tc>
        <w:tc>
          <w:tcPr>
            <w:tcW w:w="563" w:type="dxa"/>
            <w:shd w:val="clear" w:color="auto" w:fill="auto"/>
          </w:tcPr>
          <w:p w14:paraId="6C624AED" w14:textId="77777777" w:rsidR="000931D0" w:rsidRPr="00893FF9" w:rsidRDefault="000931D0" w:rsidP="001D04AF">
            <w:pPr>
              <w:pStyle w:val="Text"/>
              <w:rPr>
                <w:rStyle w:val="ChBlueBold"/>
              </w:rPr>
            </w:pPr>
            <w:r w:rsidRPr="00893FF9">
              <w:rPr>
                <w:rStyle w:val="ChBlueBold"/>
              </w:rPr>
              <w:t>pu</w:t>
            </w:r>
          </w:p>
        </w:tc>
        <w:tc>
          <w:tcPr>
            <w:tcW w:w="747" w:type="dxa"/>
            <w:shd w:val="clear" w:color="auto" w:fill="auto"/>
          </w:tcPr>
          <w:p w14:paraId="11E1688D" w14:textId="77777777" w:rsidR="000931D0" w:rsidRPr="00893FF9" w:rsidRDefault="000931D0" w:rsidP="001D04AF">
            <w:pPr>
              <w:pStyle w:val="Text"/>
              <w:rPr>
                <w:rStyle w:val="ChBlueBold"/>
              </w:rPr>
            </w:pPr>
            <w:r w:rsidRPr="00893FF9">
              <w:rPr>
                <w:rStyle w:val="ChBlueBold"/>
              </w:rPr>
              <w:t>sedikit</w:t>
            </w:r>
          </w:p>
        </w:tc>
      </w:tr>
      <w:tr w:rsidR="00AC23C4" w:rsidRPr="00AC23C4" w14:paraId="4E18DC55" w14:textId="77777777" w:rsidTr="00AC23C4">
        <w:tc>
          <w:tcPr>
            <w:tcW w:w="709" w:type="dxa"/>
            <w:shd w:val="clear" w:color="auto" w:fill="auto"/>
          </w:tcPr>
          <w:p w14:paraId="090B00ED" w14:textId="77777777" w:rsidR="000931D0" w:rsidRPr="001679E2" w:rsidRDefault="000931D0" w:rsidP="001D04AF">
            <w:pPr>
              <w:pStyle w:val="GlossEng"/>
            </w:pPr>
          </w:p>
        </w:tc>
        <w:tc>
          <w:tcPr>
            <w:tcW w:w="1102" w:type="dxa"/>
            <w:shd w:val="clear" w:color="auto" w:fill="auto"/>
          </w:tcPr>
          <w:p w14:paraId="062F3315" w14:textId="77777777" w:rsidR="000931D0" w:rsidRPr="00856563" w:rsidRDefault="000931D0" w:rsidP="001D04AF">
            <w:pPr>
              <w:pStyle w:val="GlossEng"/>
            </w:pPr>
            <w:r>
              <w:t>grandfather</w:t>
            </w:r>
          </w:p>
        </w:tc>
        <w:tc>
          <w:tcPr>
            <w:tcW w:w="485" w:type="dxa"/>
            <w:shd w:val="clear" w:color="auto" w:fill="auto"/>
          </w:tcPr>
          <w:p w14:paraId="5BC75BD5" w14:textId="77777777" w:rsidR="000931D0" w:rsidRPr="0099608C" w:rsidRDefault="000931D0" w:rsidP="001D04AF">
            <w:pPr>
              <w:pStyle w:val="GlossEng"/>
              <w:rPr>
                <w:rStyle w:val="ChSmallCaps"/>
              </w:rPr>
            </w:pPr>
            <w:r w:rsidRPr="0099608C">
              <w:rPr>
                <w:rStyle w:val="ChSmallCaps"/>
              </w:rPr>
              <w:t>3sg</w:t>
            </w:r>
          </w:p>
        </w:tc>
        <w:tc>
          <w:tcPr>
            <w:tcW w:w="747" w:type="dxa"/>
            <w:shd w:val="clear" w:color="auto" w:fill="auto"/>
          </w:tcPr>
          <w:p w14:paraId="0A1AE4DB" w14:textId="77777777" w:rsidR="000931D0" w:rsidRPr="00856563" w:rsidRDefault="000931D0" w:rsidP="001D04AF">
            <w:pPr>
              <w:pStyle w:val="GlossEng"/>
            </w:pPr>
            <w:r>
              <w:t>drink</w:t>
            </w:r>
          </w:p>
        </w:tc>
        <w:tc>
          <w:tcPr>
            <w:tcW w:w="625" w:type="dxa"/>
            <w:shd w:val="clear" w:color="auto" w:fill="auto"/>
          </w:tcPr>
          <w:p w14:paraId="44CA5D4E" w14:textId="77777777" w:rsidR="000931D0" w:rsidRPr="00AE414C" w:rsidRDefault="000931D0" w:rsidP="001D04AF">
            <w:pPr>
              <w:pStyle w:val="GlossEng"/>
            </w:pPr>
            <w:r w:rsidRPr="00AE414C">
              <w:t>water</w:t>
            </w:r>
          </w:p>
        </w:tc>
        <w:tc>
          <w:tcPr>
            <w:tcW w:w="563" w:type="dxa"/>
            <w:shd w:val="clear" w:color="auto" w:fill="auto"/>
          </w:tcPr>
          <w:p w14:paraId="226A5892" w14:textId="77777777" w:rsidR="000931D0" w:rsidRPr="0099608C" w:rsidRDefault="000931D0" w:rsidP="001D04AF">
            <w:pPr>
              <w:pStyle w:val="GlossEng"/>
              <w:rPr>
                <w:rStyle w:val="ChSmallCaps"/>
              </w:rPr>
            </w:pPr>
            <w:r w:rsidRPr="0099608C">
              <w:rPr>
                <w:rStyle w:val="ChSmallCaps"/>
              </w:rPr>
              <w:t>poss</w:t>
            </w:r>
          </w:p>
        </w:tc>
        <w:tc>
          <w:tcPr>
            <w:tcW w:w="747" w:type="dxa"/>
            <w:shd w:val="clear" w:color="auto" w:fill="auto"/>
          </w:tcPr>
          <w:p w14:paraId="64D4ADB5" w14:textId="77777777" w:rsidR="000931D0" w:rsidRPr="00856563" w:rsidRDefault="000931D0" w:rsidP="001D04AF">
            <w:pPr>
              <w:pStyle w:val="GlossEng"/>
            </w:pPr>
            <w:r>
              <w:t>few</w:t>
            </w:r>
          </w:p>
        </w:tc>
      </w:tr>
    </w:tbl>
    <w:p w14:paraId="2AC99214" w14:textId="3BC0EBC1" w:rsidR="000931D0" w:rsidRPr="001D3891" w:rsidRDefault="00B7093A" w:rsidP="000931D0">
      <w:pPr>
        <w:pStyle w:val="FreeTranslEng"/>
      </w:pPr>
      <w:r>
        <w:t>‘</w:t>
      </w:r>
      <w:r w:rsidR="000931D0">
        <w:t xml:space="preserve">grandfather drinks </w:t>
      </w:r>
      <w:r w:rsidR="000931D0" w:rsidRPr="00893FF9">
        <w:rPr>
          <w:rStyle w:val="ChBlueBold"/>
        </w:rPr>
        <w:t>very little</w:t>
      </w:r>
      <w:r w:rsidR="000931D0">
        <w:t xml:space="preserve"> water</w:t>
      </w:r>
      <w:r>
        <w:t>’</w:t>
      </w:r>
      <w:r w:rsidR="000931D0" w:rsidRPr="00064365">
        <w:t xml:space="preserve"> </w:t>
      </w:r>
      <w:r w:rsidR="000931D0">
        <w:t xml:space="preserve">(Lit. </w:t>
      </w:r>
      <w:r>
        <w:t>‘</w:t>
      </w:r>
      <w:r w:rsidR="000931D0">
        <w:rPr>
          <w:rStyle w:val="ChBlueBold"/>
        </w:rPr>
        <w:t>few</w:t>
      </w:r>
      <w:r w:rsidR="000931D0" w:rsidRPr="002468ED">
        <w:rPr>
          <w:rStyle w:val="ChBlueBold"/>
        </w:rPr>
        <w:t xml:space="preserve"> of</w:t>
      </w:r>
      <w:r>
        <w:t>’</w:t>
      </w:r>
      <w:r w:rsidR="000931D0">
        <w:t xml:space="preserve">) </w:t>
      </w:r>
      <w:r w:rsidR="000931D0" w:rsidRPr="00856563">
        <w:rPr>
          <w:rStyle w:val="ExampleSource"/>
        </w:rPr>
        <w:t>[</w:t>
      </w:r>
      <w:r w:rsidR="000931D0">
        <w:rPr>
          <w:rStyle w:val="ExampleSource"/>
        </w:rPr>
        <w:t>Elicited BR111020.007</w:t>
      </w:r>
      <w:r w:rsidR="000931D0" w:rsidRPr="00856563">
        <w:rPr>
          <w:rStyle w:val="ExampleSource"/>
        </w:rPr>
        <w:t>]</w:t>
      </w:r>
    </w:p>
    <w:p w14:paraId="11F5E402" w14:textId="77777777" w:rsidR="000931D0" w:rsidRPr="00095C20" w:rsidRDefault="000931D0" w:rsidP="00AF7CAD">
      <w:pPr>
        <w:pStyle w:val="Body0015after"/>
      </w:pPr>
      <w:r w:rsidRPr="00095C20">
        <w:t xml:space="preserve">Possessive constructions with </w:t>
      </w:r>
      <w:r>
        <w:t xml:space="preserve">other </w:t>
      </w:r>
      <w:r w:rsidRPr="00095C20">
        <w:t>quantifier</w:t>
      </w:r>
      <w:r>
        <w:t>s</w:t>
      </w:r>
      <w:r w:rsidRPr="00095C20">
        <w:t xml:space="preserve"> or </w:t>
      </w:r>
      <w:r>
        <w:t xml:space="preserve">with </w:t>
      </w:r>
      <w:r w:rsidRPr="00095C20">
        <w:t>numeral</w:t>
      </w:r>
      <w:r>
        <w:t>s</w:t>
      </w:r>
      <w:r w:rsidRPr="00095C20">
        <w:t xml:space="preserve"> taking the possessum slot </w:t>
      </w:r>
      <w:r>
        <w:t>are ungrammatical.</w:t>
      </w:r>
    </w:p>
    <w:p w14:paraId="2138D2EE" w14:textId="77777777" w:rsidR="000931D0" w:rsidRDefault="000931D0" w:rsidP="000931D0">
      <w:pPr>
        <w:pStyle w:val="Heading4"/>
        <w:rPr>
          <w:lang w:eastAsia="en-US"/>
        </w:rPr>
      </w:pPr>
      <w:bookmarkStart w:id="4034" w:name="_Ref341196713"/>
      <w:r w:rsidRPr="0099608C">
        <w:rPr>
          <w:rStyle w:val="ChSmallCaps"/>
        </w:rPr>
        <w:t>n-possr</w:t>
      </w:r>
      <w:r w:rsidR="00DF5D68">
        <w:rPr>
          <w:lang w:eastAsia="en-US"/>
        </w:rPr>
        <w:t xml:space="preserve"> – </w:t>
      </w:r>
      <w:r w:rsidRPr="007F0390">
        <w:rPr>
          <w:rStyle w:val="ChItalBold"/>
        </w:rPr>
        <w:t>punya</w:t>
      </w:r>
      <w:r w:rsidR="00DF5D68">
        <w:rPr>
          <w:lang w:eastAsia="en-US"/>
        </w:rPr>
        <w:t xml:space="preserve"> – </w:t>
      </w:r>
      <w:r w:rsidRPr="0099608C">
        <w:rPr>
          <w:rStyle w:val="ChSmallCaps"/>
        </w:rPr>
        <w:t>v-possm</w:t>
      </w:r>
      <w:r>
        <w:rPr>
          <w:lang w:eastAsia="en-US"/>
        </w:rPr>
        <w:t xml:space="preserve"> constructions</w:t>
      </w:r>
      <w:bookmarkEnd w:id="4034"/>
    </w:p>
    <w:p w14:paraId="1C00C2C3" w14:textId="00176B19" w:rsidR="000931D0" w:rsidRDefault="000931D0" w:rsidP="00352945">
      <w:pPr>
        <w:pStyle w:val="Body0000after"/>
      </w:pPr>
      <w:r w:rsidRPr="00856563">
        <w:t xml:space="preserve">In the </w:t>
      </w:r>
      <w:r>
        <w:t xml:space="preserve">possessive constructions </w:t>
      </w:r>
      <w:r w:rsidRPr="00856563">
        <w:t xml:space="preserve">in </w:t>
      </w:r>
      <w:r>
        <w:fldChar w:fldCharType="begin"/>
      </w:r>
      <w:r>
        <w:instrText xml:space="preserve"> REF _Ref339635998 \h </w:instrText>
      </w:r>
      <w:r>
        <w:fldChar w:fldCharType="separate"/>
      </w:r>
      <w:r w:rsidR="00154D81" w:rsidRPr="00856563">
        <w:t>(</w:t>
      </w:r>
      <w:r w:rsidR="00154D81">
        <w:rPr>
          <w:noProof/>
        </w:rPr>
        <w:t>48</w:t>
      </w:r>
      <w:r w:rsidR="00154D81" w:rsidRPr="00856563">
        <w:t>)</w:t>
      </w:r>
      <w:r>
        <w:fldChar w:fldCharType="end"/>
      </w:r>
      <w:r>
        <w:t xml:space="preserve"> to </w:t>
      </w:r>
      <w:r>
        <w:fldChar w:fldCharType="begin"/>
      </w:r>
      <w:r>
        <w:instrText xml:space="preserve"> REF _Ref339636003 \h </w:instrText>
      </w:r>
      <w:r>
        <w:fldChar w:fldCharType="separate"/>
      </w:r>
      <w:r w:rsidR="00154D81" w:rsidRPr="00856563">
        <w:t>(</w:t>
      </w:r>
      <w:r w:rsidR="00154D81">
        <w:rPr>
          <w:noProof/>
        </w:rPr>
        <w:t>52</w:t>
      </w:r>
      <w:r w:rsidR="00154D81" w:rsidRPr="00856563">
        <w:t>)</w:t>
      </w:r>
      <w:r>
        <w:fldChar w:fldCharType="end"/>
      </w:r>
      <w:r w:rsidRPr="00856563">
        <w:t xml:space="preserve">, </w:t>
      </w:r>
      <w:r>
        <w:t>a nominal constituent takes the possessor slot while a mono- or bivalent verb takes the possessum slot.</w:t>
      </w:r>
      <w:r w:rsidR="00363B93">
        <w:t xml:space="preserve"> In these constructions, speakers typically use short </w:t>
      </w:r>
      <w:r w:rsidR="00363B93" w:rsidRPr="002B4ACD">
        <w:rPr>
          <w:rStyle w:val="ChItalBold"/>
        </w:rPr>
        <w:t>pu</w:t>
      </w:r>
      <w:r w:rsidR="00363B93">
        <w:t xml:space="preserve"> </w:t>
      </w:r>
      <w:r w:rsidR="00B7093A">
        <w:t>‘</w:t>
      </w:r>
      <w:r w:rsidR="00363B93" w:rsidRPr="00DE5F52">
        <w:rPr>
          <w:rStyle w:val="ChSmallCaps"/>
        </w:rPr>
        <w:t>poss</w:t>
      </w:r>
      <w:r w:rsidR="00B7093A">
        <w:t>’</w:t>
      </w:r>
      <w:r w:rsidR="00363B93">
        <w:t xml:space="preserve"> rather than long </w:t>
      </w:r>
      <w:r w:rsidR="00363B93" w:rsidRPr="00856563">
        <w:rPr>
          <w:rStyle w:val="ChItalBold"/>
        </w:rPr>
        <w:t>pu</w:t>
      </w:r>
      <w:r w:rsidR="00363B93">
        <w:rPr>
          <w:rStyle w:val="ChItalBold"/>
        </w:rPr>
        <w:t>nya</w:t>
      </w:r>
      <w:r w:rsidR="00363B93" w:rsidRPr="00856563">
        <w:t xml:space="preserve"> </w:t>
      </w:r>
      <w:r w:rsidR="00B7093A">
        <w:t>‘</w:t>
      </w:r>
      <w:r w:rsidR="00363B93" w:rsidRPr="0099608C">
        <w:rPr>
          <w:rStyle w:val="ChSmallCaps"/>
        </w:rPr>
        <w:t>poss</w:t>
      </w:r>
      <w:r w:rsidR="00B7093A">
        <w:t>’</w:t>
      </w:r>
      <w:r w:rsidR="00363B93">
        <w:t>; more investigation is needed however, to further explore these speaker preferences.</w:t>
      </w:r>
    </w:p>
    <w:p w14:paraId="643C858F" w14:textId="35D24653" w:rsidR="000931D0" w:rsidRDefault="000931D0" w:rsidP="00352945">
      <w:pPr>
        <w:pStyle w:val="Body0505after"/>
      </w:pPr>
      <w:r>
        <w:t xml:space="preserve">In the examples in </w:t>
      </w:r>
      <w:r>
        <w:fldChar w:fldCharType="begin"/>
      </w:r>
      <w:r>
        <w:instrText xml:space="preserve"> REF _Ref339635998 \h </w:instrText>
      </w:r>
      <w:r>
        <w:fldChar w:fldCharType="separate"/>
      </w:r>
      <w:r w:rsidR="00154D81" w:rsidRPr="00856563">
        <w:t>(</w:t>
      </w:r>
      <w:r w:rsidR="00154D81">
        <w:rPr>
          <w:noProof/>
        </w:rPr>
        <w:t>48</w:t>
      </w:r>
      <w:r w:rsidR="00154D81" w:rsidRPr="00856563">
        <w:t>)</w:t>
      </w:r>
      <w:r>
        <w:fldChar w:fldCharType="end"/>
      </w:r>
      <w:r>
        <w:t xml:space="preserve"> to </w:t>
      </w:r>
      <w:r>
        <w:fldChar w:fldCharType="begin"/>
      </w:r>
      <w:r>
        <w:instrText xml:space="preserve"> REF _Ref339635993 \h </w:instrText>
      </w:r>
      <w:r>
        <w:fldChar w:fldCharType="separate"/>
      </w:r>
      <w:r w:rsidR="00154D81" w:rsidRPr="00856563">
        <w:t>(</w:t>
      </w:r>
      <w:r w:rsidR="00154D81">
        <w:rPr>
          <w:noProof/>
        </w:rPr>
        <w:t>50</w:t>
      </w:r>
      <w:r w:rsidR="00154D81" w:rsidRPr="00856563">
        <w:t>)</w:t>
      </w:r>
      <w:r>
        <w:fldChar w:fldCharType="end"/>
      </w:r>
      <w:r>
        <w:t xml:space="preserve">, a monovalent verb takes the possessum slot. Again, </w:t>
      </w:r>
      <w:r w:rsidR="00363B93">
        <w:t xml:space="preserve">the ligature </w:t>
      </w:r>
      <w:r w:rsidRPr="00856563">
        <w:t>functions as an attitudinal intensifier</w:t>
      </w:r>
      <w:r>
        <w:t xml:space="preserve">. </w:t>
      </w:r>
      <w:bookmarkStart w:id="4035" w:name="_Ref288461705"/>
      <w:r>
        <w:t xml:space="preserve">In </w:t>
      </w:r>
      <w:r>
        <w:fldChar w:fldCharType="begin"/>
      </w:r>
      <w:r>
        <w:instrText xml:space="preserve"> REF _Ref339635998 \h </w:instrText>
      </w:r>
      <w:r>
        <w:fldChar w:fldCharType="separate"/>
      </w:r>
      <w:r w:rsidR="00154D81" w:rsidRPr="00856563">
        <w:t>(</w:t>
      </w:r>
      <w:r w:rsidR="00154D81">
        <w:rPr>
          <w:noProof/>
        </w:rPr>
        <w:t>48</w:t>
      </w:r>
      <w:r w:rsidR="00154D81" w:rsidRPr="00856563">
        <w:t>)</w:t>
      </w:r>
      <w:r>
        <w:fldChar w:fldCharType="end"/>
      </w:r>
      <w:r>
        <w:t xml:space="preserve"> </w:t>
      </w:r>
      <w:r>
        <w:rPr>
          <w:rStyle w:val="ChItalBold"/>
        </w:rPr>
        <w:t>pu</w:t>
      </w:r>
      <w:r>
        <w:t xml:space="preserve"> </w:t>
      </w:r>
      <w:r w:rsidR="00B7093A">
        <w:t>‘</w:t>
      </w:r>
      <w:r w:rsidRPr="0099608C">
        <w:rPr>
          <w:rStyle w:val="ChSmallCaps"/>
        </w:rPr>
        <w:t>poss</w:t>
      </w:r>
      <w:r w:rsidR="00B7093A">
        <w:t>’</w:t>
      </w:r>
      <w:r>
        <w:t xml:space="preserve"> adds emphasis to stative </w:t>
      </w:r>
      <w:r>
        <w:rPr>
          <w:rStyle w:val="ChItalBold"/>
        </w:rPr>
        <w:t>malas</w:t>
      </w:r>
      <w:r>
        <w:t xml:space="preserve"> </w:t>
      </w:r>
      <w:r w:rsidR="00B7093A">
        <w:t>‘</w:t>
      </w:r>
      <w:r>
        <w:t>be listless</w:t>
      </w:r>
      <w:r w:rsidR="00B7093A">
        <w:t>’</w:t>
      </w:r>
      <w:r>
        <w:t xml:space="preserve">. </w:t>
      </w:r>
      <w:r w:rsidRPr="00856563">
        <w:t>In</w:t>
      </w:r>
      <w:r>
        <w:t xml:space="preserve"> </w:t>
      </w:r>
      <w:r>
        <w:fldChar w:fldCharType="begin"/>
      </w:r>
      <w:r>
        <w:instrText xml:space="preserve"> REF _Ref339635994 \h </w:instrText>
      </w:r>
      <w:r>
        <w:fldChar w:fldCharType="separate"/>
      </w:r>
      <w:r w:rsidR="00154D81" w:rsidRPr="00856563">
        <w:t>(</w:t>
      </w:r>
      <w:r w:rsidR="00154D81">
        <w:rPr>
          <w:noProof/>
        </w:rPr>
        <w:t>49</w:t>
      </w:r>
      <w:r w:rsidR="00154D81" w:rsidRPr="00856563">
        <w:t>)</w:t>
      </w:r>
      <w:r>
        <w:fldChar w:fldCharType="end"/>
      </w:r>
      <w:r>
        <w:t xml:space="preserve">, </w:t>
      </w:r>
      <w:r w:rsidRPr="004949E6">
        <w:rPr>
          <w:rStyle w:val="ChItalBold"/>
        </w:rPr>
        <w:t>pu</w:t>
      </w:r>
      <w:r>
        <w:t xml:space="preserve"> </w:t>
      </w:r>
      <w:r w:rsidR="00B7093A">
        <w:t>‘</w:t>
      </w:r>
      <w:r w:rsidRPr="0099608C">
        <w:rPr>
          <w:rStyle w:val="ChSmallCaps"/>
        </w:rPr>
        <w:t>poss</w:t>
      </w:r>
      <w:r w:rsidR="00B7093A">
        <w:t>’</w:t>
      </w:r>
      <w:r>
        <w:t xml:space="preserve"> precedes stative </w:t>
      </w:r>
      <w:r w:rsidRPr="004949E6">
        <w:rPr>
          <w:rStyle w:val="ChItalBold"/>
        </w:rPr>
        <w:t>brat</w:t>
      </w:r>
      <w:r>
        <w:t xml:space="preserve"> </w:t>
      </w:r>
      <w:r w:rsidR="00B7093A">
        <w:t>‘</w:t>
      </w:r>
      <w:r>
        <w:t>be heavy</w:t>
      </w:r>
      <w:r w:rsidR="00B7093A">
        <w:t>’</w:t>
      </w:r>
      <w:r>
        <w:t xml:space="preserve">, and thereby signals feelings of annoyance. Finally, in </w:t>
      </w:r>
      <w:r>
        <w:fldChar w:fldCharType="begin"/>
      </w:r>
      <w:r>
        <w:instrText xml:space="preserve"> REF _Ref339635993 \h </w:instrText>
      </w:r>
      <w:r>
        <w:fldChar w:fldCharType="separate"/>
      </w:r>
      <w:r w:rsidR="00154D81" w:rsidRPr="00856563">
        <w:t>(</w:t>
      </w:r>
      <w:r w:rsidR="00154D81">
        <w:rPr>
          <w:noProof/>
        </w:rPr>
        <w:t>50</w:t>
      </w:r>
      <w:r w:rsidR="00154D81" w:rsidRPr="00856563">
        <w:t>)</w:t>
      </w:r>
      <w:r>
        <w:fldChar w:fldCharType="end"/>
      </w:r>
      <w:r>
        <w:t xml:space="preserve">, the </w:t>
      </w:r>
      <w:r w:rsidRPr="00856563">
        <w:t xml:space="preserve">possessive marker </w:t>
      </w:r>
      <w:r>
        <w:t xml:space="preserve">precedes dynamic </w:t>
      </w:r>
      <w:r w:rsidRPr="004949E6">
        <w:rPr>
          <w:rStyle w:val="ChItalBold"/>
        </w:rPr>
        <w:t>mendrita</w:t>
      </w:r>
      <w:r>
        <w:t xml:space="preserve"> </w:t>
      </w:r>
      <w:r w:rsidR="00B7093A">
        <w:t>‘</w:t>
      </w:r>
      <w:r>
        <w:t>suffer</w:t>
      </w:r>
      <w:r w:rsidR="00B7093A">
        <w:t>’</w:t>
      </w:r>
      <w:r>
        <w:t>, thereby indicat</w:t>
      </w:r>
      <w:r w:rsidR="009D6401">
        <w:t>ing</w:t>
      </w:r>
      <w:r>
        <w:t xml:space="preserve"> negative feelings of disbelief.</w:t>
      </w:r>
    </w:p>
    <w:p w14:paraId="00DCAD2C" w14:textId="560D5489" w:rsidR="000931D0" w:rsidRDefault="000931D0" w:rsidP="000931D0">
      <w:pPr>
        <w:pStyle w:val="ExampleTitle"/>
      </w:pPr>
      <w:r w:rsidRPr="00856563">
        <w:t xml:space="preserve">Intensifying function of </w:t>
      </w:r>
      <w:r w:rsidRPr="00856563">
        <w:rPr>
          <w:rStyle w:val="ChItalBold"/>
        </w:rPr>
        <w:t>punya</w:t>
      </w:r>
      <w:r w:rsidRPr="00856563">
        <w:t xml:space="preserve"> </w:t>
      </w:r>
      <w:r w:rsidR="00B7093A">
        <w:t>‘</w:t>
      </w:r>
      <w:r w:rsidRPr="0099608C">
        <w:rPr>
          <w:rStyle w:val="ChSmallCaps"/>
        </w:rPr>
        <w:t>poss</w:t>
      </w:r>
      <w:r w:rsidR="00B7093A">
        <w:t>’</w:t>
      </w:r>
      <w:r>
        <w:t>: Preceding monovalent verbs</w:t>
      </w:r>
    </w:p>
    <w:tbl>
      <w:tblPr>
        <w:tblW w:w="6013" w:type="dxa"/>
        <w:tblCellMar>
          <w:left w:w="42" w:type="dxa"/>
          <w:right w:w="42" w:type="dxa"/>
        </w:tblCellMar>
        <w:tblLook w:val="01E0" w:firstRow="1" w:lastRow="1" w:firstColumn="1" w:lastColumn="1" w:noHBand="0" w:noVBand="0"/>
      </w:tblPr>
      <w:tblGrid>
        <w:gridCol w:w="709"/>
        <w:gridCol w:w="584"/>
        <w:gridCol w:w="117"/>
        <w:gridCol w:w="467"/>
        <w:gridCol w:w="22"/>
        <w:gridCol w:w="567"/>
        <w:gridCol w:w="40"/>
        <w:gridCol w:w="879"/>
        <w:gridCol w:w="49"/>
        <w:gridCol w:w="558"/>
        <w:gridCol w:w="513"/>
        <w:gridCol w:w="629"/>
        <w:gridCol w:w="879"/>
      </w:tblGrid>
      <w:tr w:rsidR="00AC23C4" w:rsidRPr="006B541C" w14:paraId="6014D548" w14:textId="77777777" w:rsidTr="00AC23C4">
        <w:tc>
          <w:tcPr>
            <w:tcW w:w="709" w:type="dxa"/>
            <w:shd w:val="clear" w:color="auto" w:fill="auto"/>
          </w:tcPr>
          <w:p w14:paraId="2CEC2BE1" w14:textId="77777777" w:rsidR="000931D0" w:rsidRPr="0004708F" w:rsidRDefault="000931D0" w:rsidP="001D04AF">
            <w:pPr>
              <w:pStyle w:val="O0Nwnext"/>
            </w:pPr>
            <w:bookmarkStart w:id="4036" w:name="_Ref336860601"/>
            <w:bookmarkStart w:id="4037" w:name="_Ref339635998"/>
            <w:r w:rsidRPr="00856563">
              <w:t>(</w:t>
            </w:r>
            <w:fldSimple w:instr=" SEQ ( \* ARABIC \s 1 ">
              <w:r w:rsidR="00154D81">
                <w:rPr>
                  <w:noProof/>
                </w:rPr>
                <w:t>48</w:t>
              </w:r>
            </w:fldSimple>
            <w:bookmarkEnd w:id="4036"/>
            <w:r w:rsidRPr="00856563">
              <w:t>)</w:t>
            </w:r>
            <w:bookmarkEnd w:id="4037"/>
          </w:p>
        </w:tc>
        <w:tc>
          <w:tcPr>
            <w:tcW w:w="584" w:type="dxa"/>
            <w:shd w:val="clear" w:color="auto" w:fill="auto"/>
          </w:tcPr>
          <w:p w14:paraId="7B5C27BC" w14:textId="77777777" w:rsidR="000931D0" w:rsidRPr="004275D4" w:rsidRDefault="000931D0" w:rsidP="001D04AF">
            <w:pPr>
              <w:pStyle w:val="Text"/>
            </w:pPr>
            <w:r w:rsidRPr="004275D4">
              <w:t>don</w:t>
            </w:r>
            <w:r>
              <w:t>g</w:t>
            </w:r>
          </w:p>
        </w:tc>
        <w:tc>
          <w:tcPr>
            <w:tcW w:w="584" w:type="dxa"/>
            <w:gridSpan w:val="2"/>
            <w:shd w:val="clear" w:color="auto" w:fill="auto"/>
          </w:tcPr>
          <w:p w14:paraId="196D4A34" w14:textId="77777777" w:rsidR="000931D0" w:rsidRPr="004275D4" w:rsidRDefault="000931D0" w:rsidP="001D04AF">
            <w:pPr>
              <w:pStyle w:val="Text"/>
            </w:pPr>
            <w:r w:rsidRPr="004275D4">
              <w:t>tida</w:t>
            </w:r>
          </w:p>
        </w:tc>
        <w:tc>
          <w:tcPr>
            <w:tcW w:w="629" w:type="dxa"/>
            <w:gridSpan w:val="3"/>
            <w:shd w:val="clear" w:color="auto" w:fill="auto"/>
          </w:tcPr>
          <w:p w14:paraId="10C4622B" w14:textId="77777777" w:rsidR="000931D0" w:rsidRPr="004275D4" w:rsidRDefault="00D34920" w:rsidP="001D04AF">
            <w:pPr>
              <w:pStyle w:val="Text"/>
            </w:pPr>
            <w:r>
              <w:t>taw</w:t>
            </w:r>
          </w:p>
        </w:tc>
        <w:tc>
          <w:tcPr>
            <w:tcW w:w="879" w:type="dxa"/>
            <w:shd w:val="clear" w:color="auto" w:fill="auto"/>
          </w:tcPr>
          <w:p w14:paraId="58F6C4B7" w14:textId="77777777" w:rsidR="000931D0" w:rsidRPr="004275D4" w:rsidRDefault="000931D0" w:rsidP="001D04AF">
            <w:pPr>
              <w:pStyle w:val="Text"/>
            </w:pPr>
            <w:r w:rsidRPr="004275D4">
              <w:t>umpan</w:t>
            </w:r>
            <w:r w:rsidR="00D34920">
              <w:t>g</w:t>
            </w:r>
            <w:r w:rsidR="009D6401">
              <w:t>,</w:t>
            </w:r>
          </w:p>
        </w:tc>
        <w:tc>
          <w:tcPr>
            <w:tcW w:w="607" w:type="dxa"/>
            <w:gridSpan w:val="2"/>
            <w:shd w:val="clear" w:color="auto" w:fill="auto"/>
          </w:tcPr>
          <w:p w14:paraId="0DE58A0F" w14:textId="77777777" w:rsidR="000931D0" w:rsidRPr="004275D4" w:rsidRDefault="000931D0" w:rsidP="001D04AF">
            <w:pPr>
              <w:pStyle w:val="Text"/>
            </w:pPr>
            <w:r w:rsidRPr="004275D4">
              <w:t>smua</w:t>
            </w:r>
          </w:p>
        </w:tc>
        <w:tc>
          <w:tcPr>
            <w:tcW w:w="513" w:type="dxa"/>
            <w:shd w:val="clear" w:color="auto" w:fill="auto"/>
          </w:tcPr>
          <w:p w14:paraId="39EE124E" w14:textId="77777777" w:rsidR="000931D0" w:rsidRPr="004275D4" w:rsidRDefault="000931D0" w:rsidP="001D04AF">
            <w:pPr>
              <w:pStyle w:val="Text"/>
            </w:pPr>
            <w:r>
              <w:t>tra</w:t>
            </w:r>
          </w:p>
        </w:tc>
        <w:tc>
          <w:tcPr>
            <w:tcW w:w="629" w:type="dxa"/>
            <w:shd w:val="clear" w:color="auto" w:fill="auto"/>
          </w:tcPr>
          <w:p w14:paraId="7D40FE4B" w14:textId="77777777" w:rsidR="000931D0" w:rsidRPr="004275D4" w:rsidRDefault="00D34920" w:rsidP="001D04AF">
            <w:pPr>
              <w:pStyle w:val="Text"/>
            </w:pPr>
            <w:r>
              <w:t>taw</w:t>
            </w:r>
          </w:p>
        </w:tc>
        <w:tc>
          <w:tcPr>
            <w:tcW w:w="879" w:type="dxa"/>
            <w:shd w:val="clear" w:color="auto" w:fill="auto"/>
          </w:tcPr>
          <w:p w14:paraId="416879C8" w14:textId="77777777" w:rsidR="000931D0" w:rsidRPr="004275D4" w:rsidRDefault="000931D0" w:rsidP="001D04AF">
            <w:pPr>
              <w:pStyle w:val="Text"/>
            </w:pPr>
            <w:r w:rsidRPr="004275D4">
              <w:t>toser</w:t>
            </w:r>
            <w:r w:rsidR="009D6401">
              <w:t>,</w:t>
            </w:r>
          </w:p>
        </w:tc>
      </w:tr>
      <w:tr w:rsidR="00AC23C4" w:rsidRPr="00AC23C4" w14:paraId="6B22F442" w14:textId="77777777" w:rsidTr="00AC23C4">
        <w:tc>
          <w:tcPr>
            <w:tcW w:w="709" w:type="dxa"/>
            <w:shd w:val="clear" w:color="auto" w:fill="auto"/>
          </w:tcPr>
          <w:p w14:paraId="1A470D04" w14:textId="77777777" w:rsidR="000931D0" w:rsidRPr="00373F46" w:rsidRDefault="000931D0" w:rsidP="001D04AF">
            <w:pPr>
              <w:pStyle w:val="GlossEng2ptafter"/>
            </w:pPr>
          </w:p>
        </w:tc>
        <w:tc>
          <w:tcPr>
            <w:tcW w:w="584" w:type="dxa"/>
            <w:shd w:val="clear" w:color="auto" w:fill="auto"/>
          </w:tcPr>
          <w:p w14:paraId="32CB0E79" w14:textId="77777777" w:rsidR="000931D0" w:rsidRPr="0099608C" w:rsidRDefault="000931D0" w:rsidP="001D04AF">
            <w:pPr>
              <w:pStyle w:val="GlossEng2ptafter"/>
              <w:rPr>
                <w:rStyle w:val="ChSmallCaps"/>
              </w:rPr>
            </w:pPr>
            <w:r w:rsidRPr="0099608C">
              <w:rPr>
                <w:rStyle w:val="ChSmallCaps"/>
              </w:rPr>
              <w:t>3pl</w:t>
            </w:r>
          </w:p>
        </w:tc>
        <w:tc>
          <w:tcPr>
            <w:tcW w:w="584" w:type="dxa"/>
            <w:gridSpan w:val="2"/>
            <w:shd w:val="clear" w:color="auto" w:fill="auto"/>
          </w:tcPr>
          <w:p w14:paraId="32F6FE64" w14:textId="77777777" w:rsidR="000931D0" w:rsidRPr="0099608C" w:rsidRDefault="000931D0" w:rsidP="001D04AF">
            <w:pPr>
              <w:pStyle w:val="GlossEng2ptafter"/>
              <w:rPr>
                <w:rStyle w:val="ChSmallCaps"/>
              </w:rPr>
            </w:pPr>
            <w:r w:rsidRPr="0099608C">
              <w:rPr>
                <w:rStyle w:val="ChSmallCaps"/>
              </w:rPr>
              <w:t>neg</w:t>
            </w:r>
          </w:p>
        </w:tc>
        <w:tc>
          <w:tcPr>
            <w:tcW w:w="629" w:type="dxa"/>
            <w:gridSpan w:val="3"/>
            <w:shd w:val="clear" w:color="auto" w:fill="auto"/>
          </w:tcPr>
          <w:p w14:paraId="488A1247" w14:textId="77777777" w:rsidR="000931D0" w:rsidRPr="004275D4" w:rsidRDefault="000931D0" w:rsidP="001D04AF">
            <w:pPr>
              <w:pStyle w:val="GlossEng2ptafter"/>
            </w:pPr>
            <w:r w:rsidRPr="004275D4">
              <w:t>know</w:t>
            </w:r>
          </w:p>
        </w:tc>
        <w:tc>
          <w:tcPr>
            <w:tcW w:w="879" w:type="dxa"/>
            <w:shd w:val="clear" w:color="auto" w:fill="auto"/>
          </w:tcPr>
          <w:p w14:paraId="73EC005C" w14:textId="77777777" w:rsidR="000931D0" w:rsidRPr="004275D4" w:rsidRDefault="000931D0" w:rsidP="001D04AF">
            <w:pPr>
              <w:pStyle w:val="GlossEng2ptafter"/>
            </w:pPr>
            <w:r w:rsidRPr="004275D4">
              <w:t>pass.ball</w:t>
            </w:r>
          </w:p>
        </w:tc>
        <w:tc>
          <w:tcPr>
            <w:tcW w:w="607" w:type="dxa"/>
            <w:gridSpan w:val="2"/>
            <w:shd w:val="clear" w:color="auto" w:fill="auto"/>
          </w:tcPr>
          <w:p w14:paraId="3FD6D011" w14:textId="77777777" w:rsidR="000931D0" w:rsidRPr="004275D4" w:rsidRDefault="000931D0" w:rsidP="001D04AF">
            <w:pPr>
              <w:pStyle w:val="GlossEng2ptafter"/>
            </w:pPr>
            <w:r w:rsidRPr="004275D4">
              <w:t>all</w:t>
            </w:r>
          </w:p>
        </w:tc>
        <w:tc>
          <w:tcPr>
            <w:tcW w:w="513" w:type="dxa"/>
            <w:shd w:val="clear" w:color="auto" w:fill="auto"/>
          </w:tcPr>
          <w:p w14:paraId="2EF905C0" w14:textId="77777777" w:rsidR="000931D0" w:rsidRPr="0099608C" w:rsidRDefault="000931D0" w:rsidP="001D04AF">
            <w:pPr>
              <w:pStyle w:val="GlossEng2ptafter"/>
              <w:rPr>
                <w:rStyle w:val="ChSmallCaps"/>
              </w:rPr>
            </w:pPr>
            <w:r w:rsidRPr="0099608C">
              <w:rPr>
                <w:rStyle w:val="ChSmallCaps"/>
              </w:rPr>
              <w:t>neg</w:t>
            </w:r>
          </w:p>
        </w:tc>
        <w:tc>
          <w:tcPr>
            <w:tcW w:w="629" w:type="dxa"/>
            <w:shd w:val="clear" w:color="auto" w:fill="auto"/>
          </w:tcPr>
          <w:p w14:paraId="225E6DF8" w14:textId="77777777" w:rsidR="000931D0" w:rsidRPr="004275D4" w:rsidRDefault="000931D0" w:rsidP="001D04AF">
            <w:pPr>
              <w:pStyle w:val="GlossEng2ptafter"/>
            </w:pPr>
            <w:r w:rsidRPr="004275D4">
              <w:t>know</w:t>
            </w:r>
          </w:p>
        </w:tc>
        <w:tc>
          <w:tcPr>
            <w:tcW w:w="879" w:type="dxa"/>
            <w:shd w:val="clear" w:color="auto" w:fill="auto"/>
          </w:tcPr>
          <w:p w14:paraId="1BAD870E" w14:textId="77777777" w:rsidR="000931D0" w:rsidRPr="004275D4" w:rsidRDefault="000931D0" w:rsidP="001D04AF">
            <w:pPr>
              <w:pStyle w:val="GlossEng2ptafter"/>
            </w:pPr>
            <w:r w:rsidRPr="004275D4">
              <w:t>pass.ball</w:t>
            </w:r>
          </w:p>
        </w:tc>
      </w:tr>
      <w:tr w:rsidR="00AC23C4" w:rsidRPr="00E10BBE" w14:paraId="59DB7356" w14:textId="77777777" w:rsidTr="00AC23C4">
        <w:trPr>
          <w:gridAfter w:val="4"/>
          <w:wAfter w:w="2579" w:type="dxa"/>
        </w:trPr>
        <w:tc>
          <w:tcPr>
            <w:tcW w:w="709" w:type="dxa"/>
            <w:shd w:val="clear" w:color="auto" w:fill="auto"/>
          </w:tcPr>
          <w:p w14:paraId="37016F74" w14:textId="77777777" w:rsidR="000931D0" w:rsidRPr="008767B6" w:rsidRDefault="000931D0" w:rsidP="001A4CC7">
            <w:pPr>
              <w:pStyle w:val="O0Nwnext"/>
            </w:pPr>
          </w:p>
        </w:tc>
        <w:tc>
          <w:tcPr>
            <w:tcW w:w="701" w:type="dxa"/>
            <w:gridSpan w:val="2"/>
            <w:shd w:val="clear" w:color="auto" w:fill="auto"/>
          </w:tcPr>
          <w:p w14:paraId="4D1D8923" w14:textId="77777777" w:rsidR="000931D0" w:rsidRPr="004275D4" w:rsidRDefault="009B03F2" w:rsidP="001D04AF">
            <w:pPr>
              <w:pStyle w:val="Text"/>
            </w:pPr>
            <w:r>
              <w:t>adu</w:t>
            </w:r>
          </w:p>
        </w:tc>
        <w:tc>
          <w:tcPr>
            <w:tcW w:w="489" w:type="dxa"/>
            <w:gridSpan w:val="2"/>
            <w:shd w:val="clear" w:color="auto" w:fill="auto"/>
          </w:tcPr>
          <w:p w14:paraId="0122CEF2" w14:textId="77777777" w:rsidR="000931D0" w:rsidRPr="004275D4" w:rsidRDefault="000931D0" w:rsidP="001D04AF">
            <w:pPr>
              <w:pStyle w:val="Text"/>
            </w:pPr>
            <w:r w:rsidRPr="004275D4">
              <w:t>sa</w:t>
            </w:r>
          </w:p>
        </w:tc>
        <w:tc>
          <w:tcPr>
            <w:tcW w:w="567" w:type="dxa"/>
            <w:shd w:val="clear" w:color="auto" w:fill="auto"/>
          </w:tcPr>
          <w:p w14:paraId="2F69DB7A" w14:textId="77777777" w:rsidR="000931D0" w:rsidRPr="00E10BBE" w:rsidRDefault="000931D0" w:rsidP="001D04AF">
            <w:pPr>
              <w:pStyle w:val="Text"/>
              <w:rPr>
                <w:rStyle w:val="ChBlueBold"/>
              </w:rPr>
            </w:pPr>
            <w:r w:rsidRPr="00E10BBE">
              <w:rPr>
                <w:rStyle w:val="ChBlueBold"/>
              </w:rPr>
              <w:t>pu</w:t>
            </w:r>
          </w:p>
        </w:tc>
        <w:tc>
          <w:tcPr>
            <w:tcW w:w="968" w:type="dxa"/>
            <w:gridSpan w:val="3"/>
            <w:shd w:val="clear" w:color="auto" w:fill="auto"/>
          </w:tcPr>
          <w:p w14:paraId="0B15AEB1" w14:textId="77777777" w:rsidR="000931D0" w:rsidRPr="00E10BBE" w:rsidRDefault="001A4CC7" w:rsidP="001D04AF">
            <w:pPr>
              <w:pStyle w:val="Text"/>
              <w:rPr>
                <w:rStyle w:val="ChBlueBold"/>
              </w:rPr>
            </w:pPr>
            <w:r>
              <w:rPr>
                <w:rStyle w:val="ChBlueBold"/>
              </w:rPr>
              <w:t>mala</w:t>
            </w:r>
            <w:r w:rsidR="000931D0" w:rsidRPr="00E10BBE">
              <w:rPr>
                <w:rStyle w:val="ChBlueBold"/>
              </w:rPr>
              <w:t>s</w:t>
            </w:r>
          </w:p>
        </w:tc>
      </w:tr>
      <w:tr w:rsidR="00AC23C4" w:rsidRPr="004275D4" w14:paraId="367EDE55" w14:textId="77777777" w:rsidTr="00AC23C4">
        <w:trPr>
          <w:gridAfter w:val="4"/>
          <w:wAfter w:w="2579" w:type="dxa"/>
        </w:trPr>
        <w:tc>
          <w:tcPr>
            <w:tcW w:w="709" w:type="dxa"/>
            <w:shd w:val="clear" w:color="auto" w:fill="auto"/>
          </w:tcPr>
          <w:p w14:paraId="52E480D2" w14:textId="77777777" w:rsidR="000931D0" w:rsidRPr="008767B6" w:rsidRDefault="000931D0" w:rsidP="001D04AF">
            <w:pPr>
              <w:pStyle w:val="GlossEng"/>
            </w:pPr>
          </w:p>
        </w:tc>
        <w:tc>
          <w:tcPr>
            <w:tcW w:w="701" w:type="dxa"/>
            <w:gridSpan w:val="2"/>
            <w:shd w:val="clear" w:color="auto" w:fill="auto"/>
          </w:tcPr>
          <w:p w14:paraId="232EE0E4" w14:textId="77777777" w:rsidR="000931D0" w:rsidRPr="004275D4" w:rsidRDefault="000931D0" w:rsidP="001D04AF">
            <w:pPr>
              <w:pStyle w:val="GlossEng"/>
            </w:pPr>
            <w:r w:rsidRPr="004275D4">
              <w:t>oh.no!</w:t>
            </w:r>
          </w:p>
        </w:tc>
        <w:tc>
          <w:tcPr>
            <w:tcW w:w="489" w:type="dxa"/>
            <w:gridSpan w:val="2"/>
            <w:shd w:val="clear" w:color="auto" w:fill="auto"/>
          </w:tcPr>
          <w:p w14:paraId="5876542F" w14:textId="77777777" w:rsidR="000931D0" w:rsidRPr="0099608C" w:rsidRDefault="000931D0" w:rsidP="001D04AF">
            <w:pPr>
              <w:pStyle w:val="GlossEng"/>
              <w:rPr>
                <w:rStyle w:val="ChSmallCaps"/>
              </w:rPr>
            </w:pPr>
            <w:r w:rsidRPr="0099608C">
              <w:rPr>
                <w:rStyle w:val="ChSmallCaps"/>
              </w:rPr>
              <w:t>1sg</w:t>
            </w:r>
          </w:p>
        </w:tc>
        <w:tc>
          <w:tcPr>
            <w:tcW w:w="567" w:type="dxa"/>
            <w:shd w:val="clear" w:color="auto" w:fill="auto"/>
          </w:tcPr>
          <w:p w14:paraId="4E88623E" w14:textId="77777777" w:rsidR="000931D0" w:rsidRPr="0099608C" w:rsidRDefault="000931D0" w:rsidP="001D04AF">
            <w:pPr>
              <w:pStyle w:val="GlossEng"/>
              <w:rPr>
                <w:rStyle w:val="ChSmallCaps"/>
              </w:rPr>
            </w:pPr>
            <w:r w:rsidRPr="0099608C">
              <w:rPr>
                <w:rStyle w:val="ChSmallCaps"/>
              </w:rPr>
              <w:t>poss</w:t>
            </w:r>
          </w:p>
        </w:tc>
        <w:tc>
          <w:tcPr>
            <w:tcW w:w="968" w:type="dxa"/>
            <w:gridSpan w:val="3"/>
            <w:shd w:val="clear" w:color="auto" w:fill="auto"/>
          </w:tcPr>
          <w:p w14:paraId="612DD630" w14:textId="77777777" w:rsidR="000931D0" w:rsidRPr="004275D4" w:rsidRDefault="000931D0" w:rsidP="001D04AF">
            <w:pPr>
              <w:pStyle w:val="GlossEng"/>
            </w:pPr>
            <w:r>
              <w:t>be.listless</w:t>
            </w:r>
          </w:p>
        </w:tc>
      </w:tr>
    </w:tbl>
    <w:p w14:paraId="3C243620" w14:textId="7C163165" w:rsidR="000931D0" w:rsidRDefault="000931D0" w:rsidP="009A6E75">
      <w:pPr>
        <w:pStyle w:val="FreeTranslEng"/>
      </w:pPr>
      <w:r>
        <w:t xml:space="preserve">[About playing volleyball:] </w:t>
      </w:r>
      <w:r w:rsidR="00B7093A">
        <w:t>‘</w:t>
      </w:r>
      <w:r>
        <w:t xml:space="preserve">none of them knows (how) to pass a ball, </w:t>
      </w:r>
      <w:r w:rsidR="006E6DF1">
        <w:t xml:space="preserve">none of them knows (how) </w:t>
      </w:r>
      <w:r>
        <w:t>to pass a ball, oh no, I</w:t>
      </w:r>
      <w:r w:rsidR="00B7093A">
        <w:t>’</w:t>
      </w:r>
      <w:r>
        <w:t xml:space="preserve">m </w:t>
      </w:r>
      <w:r w:rsidRPr="0071045F">
        <w:rPr>
          <w:rStyle w:val="ChBlueBold"/>
        </w:rPr>
        <w:t>so very listless</w:t>
      </w:r>
      <w:r>
        <w:t xml:space="preserve"> (to play with them)</w:t>
      </w:r>
      <w:r w:rsidR="00B7093A">
        <w:t>’</w:t>
      </w:r>
      <w:r>
        <w:t xml:space="preserve"> (Lit. </w:t>
      </w:r>
      <w:r w:rsidR="00B7093A">
        <w:t>‘</w:t>
      </w:r>
      <w:r w:rsidRPr="0071045F">
        <w:rPr>
          <w:rStyle w:val="ChBlueBold"/>
        </w:rPr>
        <w:t>the being listless of</w:t>
      </w:r>
      <w:r w:rsidR="00B7093A">
        <w:t>’</w:t>
      </w:r>
      <w:r>
        <w:t xml:space="preserve">) </w:t>
      </w:r>
      <w:r w:rsidRPr="00373F46">
        <w:rPr>
          <w:rStyle w:val="ExampleSource"/>
        </w:rPr>
        <w:t>[081109-001-Cv.0127]</w:t>
      </w:r>
    </w:p>
    <w:tbl>
      <w:tblPr>
        <w:tblW w:w="3418" w:type="dxa"/>
        <w:tblCellMar>
          <w:left w:w="40" w:type="dxa"/>
          <w:right w:w="40" w:type="dxa"/>
        </w:tblCellMar>
        <w:tblLook w:val="01E0" w:firstRow="1" w:lastRow="1" w:firstColumn="1" w:lastColumn="1" w:noHBand="0" w:noVBand="0"/>
      </w:tblPr>
      <w:tblGrid>
        <w:gridCol w:w="709"/>
        <w:gridCol w:w="764"/>
        <w:gridCol w:w="485"/>
        <w:gridCol w:w="563"/>
        <w:gridCol w:w="897"/>
      </w:tblGrid>
      <w:tr w:rsidR="00AC23C4" w:rsidRPr="00856563" w14:paraId="5928689F" w14:textId="77777777" w:rsidTr="00AC23C4">
        <w:tc>
          <w:tcPr>
            <w:tcW w:w="709" w:type="dxa"/>
            <w:shd w:val="clear" w:color="auto" w:fill="auto"/>
          </w:tcPr>
          <w:p w14:paraId="543D3BE5" w14:textId="77777777" w:rsidR="000931D0" w:rsidRPr="0004708F" w:rsidRDefault="000931D0" w:rsidP="001D04AF">
            <w:pPr>
              <w:pStyle w:val="O0Nwnext"/>
            </w:pPr>
            <w:bookmarkStart w:id="4038" w:name="_Ref336687979"/>
            <w:bookmarkStart w:id="4039" w:name="_Ref339635994"/>
            <w:bookmarkEnd w:id="4035"/>
            <w:r w:rsidRPr="00856563">
              <w:t>(</w:t>
            </w:r>
            <w:fldSimple w:instr=" SEQ ( \* ARABIC \s 1 ">
              <w:r w:rsidR="00154D81">
                <w:rPr>
                  <w:noProof/>
                </w:rPr>
                <w:t>49</w:t>
              </w:r>
            </w:fldSimple>
            <w:bookmarkEnd w:id="4038"/>
            <w:r w:rsidRPr="00856563">
              <w:t>)</w:t>
            </w:r>
            <w:bookmarkEnd w:id="4039"/>
          </w:p>
        </w:tc>
        <w:tc>
          <w:tcPr>
            <w:tcW w:w="764" w:type="dxa"/>
            <w:shd w:val="clear" w:color="auto" w:fill="auto"/>
          </w:tcPr>
          <w:p w14:paraId="4C2FAAF7" w14:textId="77777777" w:rsidR="000931D0" w:rsidRPr="00856563" w:rsidRDefault="001A4CC7" w:rsidP="001D04AF">
            <w:pPr>
              <w:pStyle w:val="Text"/>
            </w:pPr>
            <w:r>
              <w:t>damay</w:t>
            </w:r>
            <w:r w:rsidR="006E6DF1">
              <w:t>,</w:t>
            </w:r>
          </w:p>
        </w:tc>
        <w:tc>
          <w:tcPr>
            <w:tcW w:w="485" w:type="dxa"/>
            <w:shd w:val="clear" w:color="auto" w:fill="auto"/>
          </w:tcPr>
          <w:p w14:paraId="5BBE9959" w14:textId="77777777" w:rsidR="000931D0" w:rsidRPr="006F2305" w:rsidRDefault="000931D0" w:rsidP="001D04AF">
            <w:pPr>
              <w:pStyle w:val="Text"/>
            </w:pPr>
            <w:r w:rsidRPr="006F2305">
              <w:t>de</w:t>
            </w:r>
          </w:p>
        </w:tc>
        <w:tc>
          <w:tcPr>
            <w:tcW w:w="563" w:type="dxa"/>
            <w:shd w:val="clear" w:color="auto" w:fill="auto"/>
          </w:tcPr>
          <w:p w14:paraId="3A0DE072" w14:textId="77777777" w:rsidR="000931D0" w:rsidRPr="007D6A59" w:rsidRDefault="000931D0" w:rsidP="001D04AF">
            <w:pPr>
              <w:pStyle w:val="Text"/>
              <w:rPr>
                <w:rStyle w:val="ChBlueBold"/>
              </w:rPr>
            </w:pPr>
            <w:r w:rsidRPr="007D6A59">
              <w:rPr>
                <w:rStyle w:val="ChBlueBold"/>
              </w:rPr>
              <w:t>pu</w:t>
            </w:r>
          </w:p>
        </w:tc>
        <w:tc>
          <w:tcPr>
            <w:tcW w:w="897" w:type="dxa"/>
            <w:shd w:val="clear" w:color="auto" w:fill="auto"/>
          </w:tcPr>
          <w:p w14:paraId="41684B95" w14:textId="77777777" w:rsidR="000931D0" w:rsidRPr="00856563" w:rsidRDefault="000931D0" w:rsidP="001D04AF">
            <w:pPr>
              <w:pStyle w:val="Text"/>
              <w:rPr>
                <w:rStyle w:val="ChBlueBold"/>
              </w:rPr>
            </w:pPr>
            <w:r w:rsidRPr="00856563">
              <w:rPr>
                <w:rStyle w:val="ChBlueBold"/>
              </w:rPr>
              <w:t>brat</w:t>
            </w:r>
          </w:p>
        </w:tc>
      </w:tr>
      <w:tr w:rsidR="00AC23C4" w:rsidRPr="00856563" w14:paraId="16BFF3B6" w14:textId="77777777" w:rsidTr="00AC23C4">
        <w:tc>
          <w:tcPr>
            <w:tcW w:w="709" w:type="dxa"/>
            <w:shd w:val="clear" w:color="auto" w:fill="auto"/>
          </w:tcPr>
          <w:p w14:paraId="7E427F43" w14:textId="77777777" w:rsidR="000931D0" w:rsidRPr="0004708F" w:rsidRDefault="000931D0" w:rsidP="001D04AF">
            <w:pPr>
              <w:pStyle w:val="GlossEng"/>
            </w:pPr>
          </w:p>
        </w:tc>
        <w:tc>
          <w:tcPr>
            <w:tcW w:w="764" w:type="dxa"/>
            <w:shd w:val="clear" w:color="auto" w:fill="auto"/>
          </w:tcPr>
          <w:p w14:paraId="581935EF" w14:textId="77777777" w:rsidR="000931D0" w:rsidRPr="00856563" w:rsidRDefault="000931D0" w:rsidP="001D04AF">
            <w:pPr>
              <w:pStyle w:val="GlossEng"/>
            </w:pPr>
            <w:r>
              <w:t>peace</w:t>
            </w:r>
          </w:p>
        </w:tc>
        <w:tc>
          <w:tcPr>
            <w:tcW w:w="485" w:type="dxa"/>
            <w:shd w:val="clear" w:color="auto" w:fill="auto"/>
          </w:tcPr>
          <w:p w14:paraId="5A36F0C2" w14:textId="77777777" w:rsidR="000931D0" w:rsidRPr="0099608C" w:rsidRDefault="000931D0" w:rsidP="001D04AF">
            <w:pPr>
              <w:pStyle w:val="GlossEng"/>
              <w:rPr>
                <w:rStyle w:val="ChSmallCaps"/>
              </w:rPr>
            </w:pPr>
            <w:r w:rsidRPr="0099608C">
              <w:rPr>
                <w:rStyle w:val="ChSmallCaps"/>
              </w:rPr>
              <w:t>3sg</w:t>
            </w:r>
          </w:p>
        </w:tc>
        <w:tc>
          <w:tcPr>
            <w:tcW w:w="563" w:type="dxa"/>
            <w:shd w:val="clear" w:color="auto" w:fill="auto"/>
          </w:tcPr>
          <w:p w14:paraId="08BF21A4" w14:textId="77777777" w:rsidR="000931D0" w:rsidRPr="0099608C" w:rsidRDefault="000931D0" w:rsidP="001D04AF">
            <w:pPr>
              <w:pStyle w:val="GlossEng"/>
              <w:rPr>
                <w:rStyle w:val="ChSmallCaps"/>
              </w:rPr>
            </w:pPr>
            <w:r w:rsidRPr="0099608C">
              <w:rPr>
                <w:rStyle w:val="ChSmallCaps"/>
              </w:rPr>
              <w:t>poss</w:t>
            </w:r>
          </w:p>
        </w:tc>
        <w:tc>
          <w:tcPr>
            <w:tcW w:w="897" w:type="dxa"/>
            <w:shd w:val="clear" w:color="auto" w:fill="auto"/>
          </w:tcPr>
          <w:p w14:paraId="277A37EB" w14:textId="77777777" w:rsidR="000931D0" w:rsidRPr="00856563" w:rsidRDefault="000931D0" w:rsidP="001D04AF">
            <w:pPr>
              <w:pStyle w:val="GlossEng"/>
            </w:pPr>
            <w:r>
              <w:t>be.</w:t>
            </w:r>
            <w:r w:rsidRPr="00856563">
              <w:t>heavy</w:t>
            </w:r>
          </w:p>
        </w:tc>
      </w:tr>
    </w:tbl>
    <w:p w14:paraId="5CF54F94" w14:textId="50437A45" w:rsidR="000931D0" w:rsidRPr="002B1870" w:rsidRDefault="00B7093A" w:rsidP="000931D0">
      <w:pPr>
        <w:pStyle w:val="FreeTranslEng"/>
      </w:pPr>
      <w:r>
        <w:t>‘</w:t>
      </w:r>
      <w:r w:rsidR="000931D0" w:rsidRPr="00856563">
        <w:t xml:space="preserve">my goodness, </w:t>
      </w:r>
      <w:r w:rsidR="000931D0" w:rsidRPr="006F2305">
        <w:t xml:space="preserve">he was </w:t>
      </w:r>
      <w:r w:rsidR="000931D0" w:rsidRPr="007D6A59">
        <w:rPr>
          <w:rStyle w:val="ChBlueBold"/>
        </w:rPr>
        <w:t>so heavy</w:t>
      </w:r>
      <w:r>
        <w:t>’</w:t>
      </w:r>
      <w:r w:rsidR="000931D0" w:rsidRPr="00856563">
        <w:t xml:space="preserve"> (Lit. </w:t>
      </w:r>
      <w:r>
        <w:t>‘</w:t>
      </w:r>
      <w:r w:rsidR="000931D0">
        <w:rPr>
          <w:rStyle w:val="ChBlueBold"/>
        </w:rPr>
        <w:t xml:space="preserve">the </w:t>
      </w:r>
      <w:r w:rsidR="000931D0" w:rsidRPr="00C543C3">
        <w:rPr>
          <w:rStyle w:val="ChBlueBold"/>
        </w:rPr>
        <w:t>being</w:t>
      </w:r>
      <w:r w:rsidR="000931D0">
        <w:t xml:space="preserve"> </w:t>
      </w:r>
      <w:r w:rsidR="000931D0">
        <w:rPr>
          <w:rStyle w:val="ChBlueBold"/>
        </w:rPr>
        <w:t>heavy of</w:t>
      </w:r>
      <w:r>
        <w:t>’</w:t>
      </w:r>
      <w:r w:rsidR="000931D0" w:rsidRPr="00856563">
        <w:t xml:space="preserve">) </w:t>
      </w:r>
      <w:r w:rsidR="000931D0" w:rsidRPr="00856563">
        <w:rPr>
          <w:rStyle w:val="ExampleSource"/>
        </w:rPr>
        <w:t>[081025-009b-Cv.0041]</w:t>
      </w:r>
    </w:p>
    <w:tbl>
      <w:tblPr>
        <w:tblW w:w="0" w:type="auto"/>
        <w:tblCellMar>
          <w:left w:w="40" w:type="dxa"/>
          <w:right w:w="40" w:type="dxa"/>
        </w:tblCellMar>
        <w:tblLook w:val="01E0" w:firstRow="1" w:lastRow="1" w:firstColumn="1" w:lastColumn="1" w:noHBand="0" w:noVBand="0"/>
      </w:tblPr>
      <w:tblGrid>
        <w:gridCol w:w="709"/>
        <w:gridCol w:w="697"/>
        <w:gridCol w:w="580"/>
        <w:gridCol w:w="480"/>
        <w:gridCol w:w="563"/>
        <w:gridCol w:w="969"/>
      </w:tblGrid>
      <w:tr w:rsidR="00AC23C4" w:rsidRPr="006B541C" w14:paraId="71423A3C" w14:textId="77777777" w:rsidTr="00AC23C4">
        <w:tc>
          <w:tcPr>
            <w:tcW w:w="709" w:type="dxa"/>
            <w:shd w:val="clear" w:color="auto" w:fill="auto"/>
          </w:tcPr>
          <w:p w14:paraId="49FABF06" w14:textId="77777777" w:rsidR="000931D0" w:rsidRPr="0004708F" w:rsidRDefault="000931D0" w:rsidP="001D04AF">
            <w:pPr>
              <w:pStyle w:val="O0Nwnext"/>
            </w:pPr>
            <w:bookmarkStart w:id="4040" w:name="_Ref336860599"/>
            <w:bookmarkStart w:id="4041" w:name="_Ref339635993"/>
            <w:r w:rsidRPr="00856563">
              <w:t>(</w:t>
            </w:r>
            <w:fldSimple w:instr=" SEQ ( \* ARABIC \s 1 ">
              <w:r w:rsidR="00154D81">
                <w:rPr>
                  <w:noProof/>
                </w:rPr>
                <w:t>50</w:t>
              </w:r>
            </w:fldSimple>
            <w:bookmarkEnd w:id="4040"/>
            <w:r w:rsidRPr="00856563">
              <w:t>)</w:t>
            </w:r>
            <w:bookmarkEnd w:id="4041"/>
          </w:p>
        </w:tc>
        <w:tc>
          <w:tcPr>
            <w:tcW w:w="697" w:type="dxa"/>
            <w:shd w:val="clear" w:color="auto" w:fill="auto"/>
          </w:tcPr>
          <w:p w14:paraId="337F365A" w14:textId="77777777" w:rsidR="000931D0" w:rsidRPr="00856563" w:rsidRDefault="000931D0" w:rsidP="001D04AF">
            <w:pPr>
              <w:pStyle w:val="Text"/>
            </w:pPr>
            <w:r>
              <w:t>adu</w:t>
            </w:r>
            <w:r w:rsidR="006E6DF1">
              <w:t>,</w:t>
            </w:r>
          </w:p>
        </w:tc>
        <w:tc>
          <w:tcPr>
            <w:tcW w:w="580" w:type="dxa"/>
            <w:shd w:val="clear" w:color="auto" w:fill="auto"/>
          </w:tcPr>
          <w:p w14:paraId="3254E720" w14:textId="77777777" w:rsidR="000931D0" w:rsidRPr="00856563" w:rsidRDefault="000931D0" w:rsidP="001D04AF">
            <w:pPr>
              <w:pStyle w:val="Text"/>
            </w:pPr>
            <w:r w:rsidRPr="00856563">
              <w:t>don</w:t>
            </w:r>
            <w:r>
              <w:t>g</w:t>
            </w:r>
          </w:p>
        </w:tc>
        <w:tc>
          <w:tcPr>
            <w:tcW w:w="480" w:type="dxa"/>
            <w:shd w:val="clear" w:color="auto" w:fill="auto"/>
          </w:tcPr>
          <w:p w14:paraId="7E337496" w14:textId="77777777" w:rsidR="000931D0" w:rsidRPr="00856563" w:rsidRDefault="000931D0" w:rsidP="001D04AF">
            <w:pPr>
              <w:pStyle w:val="Text"/>
            </w:pPr>
            <w:r w:rsidRPr="00856563">
              <w:t>dua</w:t>
            </w:r>
          </w:p>
        </w:tc>
        <w:tc>
          <w:tcPr>
            <w:tcW w:w="563" w:type="dxa"/>
            <w:shd w:val="clear" w:color="auto" w:fill="auto"/>
          </w:tcPr>
          <w:p w14:paraId="170CA704" w14:textId="77777777" w:rsidR="000931D0" w:rsidRPr="00856563" w:rsidRDefault="000931D0" w:rsidP="001D04AF">
            <w:pPr>
              <w:pStyle w:val="Text"/>
              <w:rPr>
                <w:rStyle w:val="ChBlueBold"/>
              </w:rPr>
            </w:pPr>
            <w:r w:rsidRPr="00856563">
              <w:rPr>
                <w:rStyle w:val="ChBlueBold"/>
              </w:rPr>
              <w:t>pu</w:t>
            </w:r>
          </w:p>
        </w:tc>
        <w:tc>
          <w:tcPr>
            <w:tcW w:w="969" w:type="dxa"/>
            <w:shd w:val="clear" w:color="auto" w:fill="auto"/>
          </w:tcPr>
          <w:p w14:paraId="5B6FF621" w14:textId="77777777" w:rsidR="000931D0" w:rsidRPr="00856563" w:rsidRDefault="000931D0" w:rsidP="001D04AF">
            <w:pPr>
              <w:pStyle w:val="Text"/>
              <w:rPr>
                <w:rStyle w:val="ChBlueBold"/>
              </w:rPr>
            </w:pPr>
            <w:r>
              <w:rPr>
                <w:rStyle w:val="ChBlueBold"/>
              </w:rPr>
              <w:t>mend</w:t>
            </w:r>
            <w:r w:rsidRPr="00856563">
              <w:rPr>
                <w:rStyle w:val="ChBlueBold"/>
              </w:rPr>
              <w:t>rita</w:t>
            </w:r>
          </w:p>
        </w:tc>
      </w:tr>
      <w:tr w:rsidR="00AC23C4" w:rsidRPr="00AC23C4" w14:paraId="5A5BA2C1" w14:textId="77777777" w:rsidTr="00AC23C4">
        <w:tc>
          <w:tcPr>
            <w:tcW w:w="709" w:type="dxa"/>
            <w:shd w:val="clear" w:color="auto" w:fill="auto"/>
          </w:tcPr>
          <w:p w14:paraId="14C0FF5E" w14:textId="77777777" w:rsidR="000931D0" w:rsidRPr="001679E2" w:rsidRDefault="000931D0" w:rsidP="001D04AF">
            <w:pPr>
              <w:pStyle w:val="GlossEng"/>
            </w:pPr>
          </w:p>
        </w:tc>
        <w:tc>
          <w:tcPr>
            <w:tcW w:w="697" w:type="dxa"/>
            <w:shd w:val="clear" w:color="auto" w:fill="auto"/>
          </w:tcPr>
          <w:p w14:paraId="4B117E75" w14:textId="77777777" w:rsidR="000931D0" w:rsidRPr="00856563" w:rsidRDefault="000931D0" w:rsidP="001D04AF">
            <w:pPr>
              <w:pStyle w:val="GlossEng"/>
            </w:pPr>
            <w:r w:rsidRPr="00856563">
              <w:t>oh.no!</w:t>
            </w:r>
          </w:p>
        </w:tc>
        <w:tc>
          <w:tcPr>
            <w:tcW w:w="580" w:type="dxa"/>
            <w:shd w:val="clear" w:color="auto" w:fill="auto"/>
          </w:tcPr>
          <w:p w14:paraId="792D2904" w14:textId="77777777" w:rsidR="000931D0" w:rsidRPr="0099608C" w:rsidRDefault="000931D0" w:rsidP="001D04AF">
            <w:pPr>
              <w:pStyle w:val="GlossEng"/>
              <w:rPr>
                <w:rStyle w:val="ChSmallCaps"/>
              </w:rPr>
            </w:pPr>
            <w:r w:rsidRPr="0099608C">
              <w:rPr>
                <w:rStyle w:val="ChSmallCaps"/>
              </w:rPr>
              <w:t>3pl</w:t>
            </w:r>
          </w:p>
        </w:tc>
        <w:tc>
          <w:tcPr>
            <w:tcW w:w="480" w:type="dxa"/>
            <w:shd w:val="clear" w:color="auto" w:fill="auto"/>
          </w:tcPr>
          <w:p w14:paraId="548B687A" w14:textId="77777777" w:rsidR="000931D0" w:rsidRPr="00856563" w:rsidRDefault="000931D0" w:rsidP="001D04AF">
            <w:pPr>
              <w:pStyle w:val="GlossEng"/>
            </w:pPr>
            <w:r w:rsidRPr="00856563">
              <w:t>two</w:t>
            </w:r>
          </w:p>
        </w:tc>
        <w:tc>
          <w:tcPr>
            <w:tcW w:w="563" w:type="dxa"/>
            <w:shd w:val="clear" w:color="auto" w:fill="auto"/>
          </w:tcPr>
          <w:p w14:paraId="0333EB10" w14:textId="77777777" w:rsidR="000931D0" w:rsidRPr="0099608C" w:rsidRDefault="000931D0" w:rsidP="001D04AF">
            <w:pPr>
              <w:pStyle w:val="GlossEng"/>
              <w:rPr>
                <w:rStyle w:val="ChSmallCaps"/>
              </w:rPr>
            </w:pPr>
            <w:r w:rsidRPr="0099608C">
              <w:rPr>
                <w:rStyle w:val="ChSmallCaps"/>
              </w:rPr>
              <w:t>poss</w:t>
            </w:r>
          </w:p>
        </w:tc>
        <w:tc>
          <w:tcPr>
            <w:tcW w:w="969" w:type="dxa"/>
            <w:shd w:val="clear" w:color="auto" w:fill="auto"/>
          </w:tcPr>
          <w:p w14:paraId="79CD7703" w14:textId="77777777" w:rsidR="000931D0" w:rsidRPr="00856563" w:rsidRDefault="000931D0" w:rsidP="001D04AF">
            <w:pPr>
              <w:pStyle w:val="GlossEng"/>
            </w:pPr>
            <w:r w:rsidRPr="00856563">
              <w:t>suffer</w:t>
            </w:r>
          </w:p>
        </w:tc>
      </w:tr>
    </w:tbl>
    <w:p w14:paraId="087FAFD7" w14:textId="4A8CC766" w:rsidR="000931D0" w:rsidRPr="002B1870" w:rsidRDefault="00B7093A" w:rsidP="000931D0">
      <w:pPr>
        <w:pStyle w:val="FreeTranslEng"/>
      </w:pPr>
      <w:r>
        <w:t>‘</w:t>
      </w:r>
      <w:r w:rsidR="007C3F30">
        <w:t>oh no, the</w:t>
      </w:r>
      <w:r w:rsidR="000931D0" w:rsidRPr="00856563">
        <w:t xml:space="preserve"> two </w:t>
      </w:r>
      <w:r w:rsidR="007C3F30">
        <w:t xml:space="preserve">of them </w:t>
      </w:r>
      <w:r w:rsidR="000931D0" w:rsidRPr="00856563">
        <w:t xml:space="preserve">were </w:t>
      </w:r>
      <w:r w:rsidR="000931D0" w:rsidRPr="00856563">
        <w:rPr>
          <w:rStyle w:val="ChBlueBold"/>
        </w:rPr>
        <w:t>suffering so much</w:t>
      </w:r>
      <w:r>
        <w:t>’</w:t>
      </w:r>
      <w:r w:rsidR="000931D0" w:rsidRPr="00856563">
        <w:t xml:space="preserve"> (Lit. </w:t>
      </w:r>
      <w:r>
        <w:t>‘</w:t>
      </w:r>
      <w:r w:rsidR="000931D0">
        <w:rPr>
          <w:rStyle w:val="ChBlueBold"/>
        </w:rPr>
        <w:t>the suffering of</w:t>
      </w:r>
      <w:r>
        <w:t>’</w:t>
      </w:r>
      <w:r w:rsidR="000931D0" w:rsidRPr="00856563">
        <w:t xml:space="preserve">) </w:t>
      </w:r>
      <w:r w:rsidR="000931D0" w:rsidRPr="00856563">
        <w:rPr>
          <w:rStyle w:val="ExampleSource"/>
        </w:rPr>
        <w:t>[081025-006-Cv.0059]</w:t>
      </w:r>
    </w:p>
    <w:p w14:paraId="258989E6" w14:textId="77777777" w:rsidR="000931D0" w:rsidRDefault="000931D0" w:rsidP="00352945">
      <w:pPr>
        <w:pStyle w:val="Body0005after"/>
        <w:rPr>
          <w:lang w:eastAsia="en-US"/>
        </w:rPr>
      </w:pPr>
      <w:r>
        <w:t xml:space="preserve">In </w:t>
      </w:r>
      <w:r>
        <w:fldChar w:fldCharType="begin"/>
      </w:r>
      <w:r>
        <w:instrText xml:space="preserve"> REF _Ref339636001 \h </w:instrText>
      </w:r>
      <w:r>
        <w:fldChar w:fldCharType="separate"/>
      </w:r>
      <w:r w:rsidR="00154D81" w:rsidRPr="00856563">
        <w:t>(</w:t>
      </w:r>
      <w:r w:rsidR="00154D81">
        <w:rPr>
          <w:noProof/>
        </w:rPr>
        <w:t>51</w:t>
      </w:r>
      <w:r w:rsidR="00154D81" w:rsidRPr="00856563">
        <w:t>)</w:t>
      </w:r>
      <w:r>
        <w:fldChar w:fldCharType="end"/>
      </w:r>
      <w:r>
        <w:t xml:space="preserve"> to </w:t>
      </w:r>
      <w:r>
        <w:fldChar w:fldCharType="begin"/>
      </w:r>
      <w:r>
        <w:instrText xml:space="preserve"> REF _Ref339636003 \h </w:instrText>
      </w:r>
      <w:r>
        <w:fldChar w:fldCharType="separate"/>
      </w:r>
      <w:r w:rsidR="00154D81" w:rsidRPr="00856563">
        <w:t>(</w:t>
      </w:r>
      <w:r w:rsidR="00154D81">
        <w:rPr>
          <w:noProof/>
        </w:rPr>
        <w:t>52</w:t>
      </w:r>
      <w:r w:rsidR="00154D81" w:rsidRPr="00856563">
        <w:t>)</w:t>
      </w:r>
      <w:r>
        <w:fldChar w:fldCharType="end"/>
      </w:r>
      <w:r>
        <w:t xml:space="preserve">, the possessum slot is taken by bivalent verbs. Again, the possessive marker has </w:t>
      </w:r>
      <w:r w:rsidRPr="00856563">
        <w:t>intensifying</w:t>
      </w:r>
      <w:r>
        <w:t>, asserting</w:t>
      </w:r>
      <w:r w:rsidRPr="00856563">
        <w:t xml:space="preserve"> and</w:t>
      </w:r>
      <w:r>
        <w:t>/or</w:t>
      </w:r>
      <w:r w:rsidRPr="00856563">
        <w:t xml:space="preserve"> evaluative function</w:t>
      </w:r>
      <w:r>
        <w:t>.</w:t>
      </w:r>
    </w:p>
    <w:p w14:paraId="287BF846" w14:textId="3363187C" w:rsidR="000931D0" w:rsidRDefault="000931D0" w:rsidP="000931D0">
      <w:pPr>
        <w:pStyle w:val="ExampleTitle"/>
      </w:pPr>
      <w:bookmarkStart w:id="4042" w:name="_Ref288552194"/>
      <w:r w:rsidRPr="00BB4216">
        <w:t xml:space="preserve">Intensifying function of </w:t>
      </w:r>
      <w:r w:rsidRPr="00BB4216">
        <w:rPr>
          <w:rStyle w:val="ChItalBold"/>
        </w:rPr>
        <w:t>punya</w:t>
      </w:r>
      <w:r w:rsidRPr="00BB4216">
        <w:t xml:space="preserve"> </w:t>
      </w:r>
      <w:r w:rsidR="00B7093A">
        <w:t>‘</w:t>
      </w:r>
      <w:r w:rsidRPr="0099608C">
        <w:rPr>
          <w:rStyle w:val="ChSmallCaps"/>
        </w:rPr>
        <w:t>poss</w:t>
      </w:r>
      <w:r w:rsidR="00B7093A">
        <w:t>’</w:t>
      </w:r>
      <w:r w:rsidRPr="00BB4216">
        <w:t>: Preceding bivalent verbs</w:t>
      </w:r>
    </w:p>
    <w:tbl>
      <w:tblPr>
        <w:tblW w:w="4876" w:type="dxa"/>
        <w:tblCellMar>
          <w:left w:w="42" w:type="dxa"/>
          <w:right w:w="42" w:type="dxa"/>
        </w:tblCellMar>
        <w:tblLook w:val="01E0" w:firstRow="1" w:lastRow="1" w:firstColumn="1" w:lastColumn="1" w:noHBand="0" w:noVBand="0"/>
      </w:tblPr>
      <w:tblGrid>
        <w:gridCol w:w="709"/>
        <w:gridCol w:w="496"/>
        <w:gridCol w:w="695"/>
        <w:gridCol w:w="529"/>
        <w:gridCol w:w="489"/>
        <w:gridCol w:w="567"/>
        <w:gridCol w:w="718"/>
        <w:gridCol w:w="673"/>
      </w:tblGrid>
      <w:tr w:rsidR="00AC23C4" w:rsidRPr="00EB6690" w14:paraId="0FF124F5" w14:textId="77777777" w:rsidTr="00AC23C4">
        <w:tc>
          <w:tcPr>
            <w:tcW w:w="709" w:type="dxa"/>
            <w:shd w:val="clear" w:color="auto" w:fill="auto"/>
          </w:tcPr>
          <w:p w14:paraId="36F0665A" w14:textId="77777777" w:rsidR="000931D0" w:rsidRPr="001679E2" w:rsidRDefault="000931D0" w:rsidP="001D04AF">
            <w:pPr>
              <w:pStyle w:val="O0Nwnext"/>
            </w:pPr>
            <w:bookmarkStart w:id="4043" w:name="_Ref336687987"/>
            <w:bookmarkStart w:id="4044" w:name="_Ref339636001"/>
            <w:r w:rsidRPr="00856563">
              <w:t>(</w:t>
            </w:r>
            <w:fldSimple w:instr=" SEQ ( \* ARABIC \s 1 ">
              <w:r w:rsidR="00154D81">
                <w:rPr>
                  <w:noProof/>
                </w:rPr>
                <w:t>51</w:t>
              </w:r>
            </w:fldSimple>
            <w:bookmarkEnd w:id="4043"/>
            <w:r w:rsidRPr="00856563">
              <w:t>)</w:t>
            </w:r>
            <w:bookmarkEnd w:id="4044"/>
          </w:p>
        </w:tc>
        <w:tc>
          <w:tcPr>
            <w:tcW w:w="496" w:type="dxa"/>
            <w:shd w:val="clear" w:color="auto" w:fill="auto"/>
          </w:tcPr>
          <w:p w14:paraId="3F936B21" w14:textId="77777777" w:rsidR="000931D0" w:rsidRPr="00EB6690" w:rsidRDefault="000931D0" w:rsidP="001D04AF">
            <w:pPr>
              <w:pStyle w:val="Text"/>
            </w:pPr>
            <w:r w:rsidRPr="00EB6690">
              <w:t>ka</w:t>
            </w:r>
          </w:p>
        </w:tc>
        <w:tc>
          <w:tcPr>
            <w:tcW w:w="695" w:type="dxa"/>
            <w:shd w:val="clear" w:color="auto" w:fill="auto"/>
          </w:tcPr>
          <w:p w14:paraId="1581A210" w14:textId="77777777" w:rsidR="000931D0" w:rsidRPr="00EB6690" w:rsidRDefault="004C0415" w:rsidP="001D04AF">
            <w:pPr>
              <w:pStyle w:val="Text"/>
            </w:pPr>
            <w:r>
              <w:t>S</w:t>
            </w:r>
            <w:r w:rsidR="000931D0" w:rsidRPr="00EB6690">
              <w:t>arles</w:t>
            </w:r>
          </w:p>
        </w:tc>
        <w:tc>
          <w:tcPr>
            <w:tcW w:w="529" w:type="dxa"/>
            <w:shd w:val="clear" w:color="auto" w:fill="auto"/>
          </w:tcPr>
          <w:p w14:paraId="293307D2" w14:textId="77777777" w:rsidR="000931D0" w:rsidRPr="00EB6690" w:rsidRDefault="000931D0" w:rsidP="001D04AF">
            <w:pPr>
              <w:pStyle w:val="Text"/>
            </w:pPr>
            <w:r>
              <w:t>juga</w:t>
            </w:r>
          </w:p>
        </w:tc>
        <w:tc>
          <w:tcPr>
            <w:tcW w:w="489" w:type="dxa"/>
            <w:shd w:val="clear" w:color="auto" w:fill="auto"/>
          </w:tcPr>
          <w:p w14:paraId="25BFCC1F" w14:textId="77777777" w:rsidR="000931D0" w:rsidRPr="00EB6690" w:rsidRDefault="000931D0" w:rsidP="001D04AF">
            <w:pPr>
              <w:pStyle w:val="Text"/>
            </w:pPr>
            <w:r w:rsidRPr="00EB6690">
              <w:t>de</w:t>
            </w:r>
          </w:p>
        </w:tc>
        <w:tc>
          <w:tcPr>
            <w:tcW w:w="567" w:type="dxa"/>
            <w:shd w:val="clear" w:color="auto" w:fill="auto"/>
          </w:tcPr>
          <w:p w14:paraId="4A068A04" w14:textId="77777777" w:rsidR="000931D0" w:rsidRPr="00BB4216" w:rsidRDefault="000931D0" w:rsidP="001D04AF">
            <w:pPr>
              <w:pStyle w:val="Text"/>
              <w:rPr>
                <w:rStyle w:val="ChBlueBold"/>
              </w:rPr>
            </w:pPr>
            <w:r w:rsidRPr="00BB4216">
              <w:rPr>
                <w:rStyle w:val="ChBlueBold"/>
              </w:rPr>
              <w:t>pu</w:t>
            </w:r>
          </w:p>
        </w:tc>
        <w:tc>
          <w:tcPr>
            <w:tcW w:w="718" w:type="dxa"/>
            <w:shd w:val="clear" w:color="auto" w:fill="auto"/>
          </w:tcPr>
          <w:p w14:paraId="77E9A39A" w14:textId="77777777" w:rsidR="000931D0" w:rsidRPr="00BB4216" w:rsidRDefault="000931D0" w:rsidP="001D04AF">
            <w:pPr>
              <w:pStyle w:val="Text"/>
              <w:rPr>
                <w:rStyle w:val="ChBlueBold"/>
              </w:rPr>
            </w:pPr>
            <w:r>
              <w:rPr>
                <w:rStyle w:val="ChBlueBold"/>
              </w:rPr>
              <w:t>main</w:t>
            </w:r>
            <w:r w:rsidR="003E3C0C">
              <w:rPr>
                <w:rStyle w:val="ChBlueBold"/>
              </w:rPr>
              <w:t>g</w:t>
            </w:r>
          </w:p>
        </w:tc>
        <w:tc>
          <w:tcPr>
            <w:tcW w:w="673" w:type="dxa"/>
            <w:shd w:val="clear" w:color="auto" w:fill="auto"/>
          </w:tcPr>
          <w:p w14:paraId="59363737" w14:textId="77777777" w:rsidR="000931D0" w:rsidRPr="00BB4216" w:rsidRDefault="00AD4937" w:rsidP="001D04AF">
            <w:pPr>
              <w:pStyle w:val="Text"/>
              <w:rPr>
                <w:rStyle w:val="ChBlueBold"/>
              </w:rPr>
            </w:pPr>
            <w:r>
              <w:rPr>
                <w:rStyle w:val="ChBlueBold"/>
              </w:rPr>
              <w:t>pisow</w:t>
            </w:r>
          </w:p>
        </w:tc>
      </w:tr>
      <w:tr w:rsidR="00AC23C4" w:rsidRPr="00EB6690" w14:paraId="34EF57C9" w14:textId="77777777" w:rsidTr="00AC23C4">
        <w:tc>
          <w:tcPr>
            <w:tcW w:w="709" w:type="dxa"/>
            <w:shd w:val="clear" w:color="auto" w:fill="auto"/>
          </w:tcPr>
          <w:p w14:paraId="312374AA" w14:textId="77777777" w:rsidR="000931D0" w:rsidRPr="007B3314" w:rsidRDefault="000931D0" w:rsidP="001D04AF">
            <w:pPr>
              <w:pStyle w:val="GlossEng"/>
            </w:pPr>
          </w:p>
        </w:tc>
        <w:tc>
          <w:tcPr>
            <w:tcW w:w="496" w:type="dxa"/>
            <w:shd w:val="clear" w:color="auto" w:fill="auto"/>
          </w:tcPr>
          <w:p w14:paraId="383F774C" w14:textId="77777777" w:rsidR="000931D0" w:rsidRPr="00EB6690" w:rsidRDefault="000931D0" w:rsidP="001D04AF">
            <w:pPr>
              <w:pStyle w:val="GlossEng"/>
            </w:pPr>
            <w:r>
              <w:t>oSb</w:t>
            </w:r>
          </w:p>
        </w:tc>
        <w:tc>
          <w:tcPr>
            <w:tcW w:w="695" w:type="dxa"/>
            <w:shd w:val="clear" w:color="auto" w:fill="auto"/>
          </w:tcPr>
          <w:p w14:paraId="75D07AC5" w14:textId="77777777" w:rsidR="000931D0" w:rsidRPr="00EB6690" w:rsidRDefault="004C0415" w:rsidP="001D04AF">
            <w:pPr>
              <w:pStyle w:val="GlossEng"/>
            </w:pPr>
            <w:r>
              <w:t>S</w:t>
            </w:r>
            <w:r w:rsidR="000931D0" w:rsidRPr="00EB6690">
              <w:t>arles</w:t>
            </w:r>
          </w:p>
        </w:tc>
        <w:tc>
          <w:tcPr>
            <w:tcW w:w="529" w:type="dxa"/>
            <w:shd w:val="clear" w:color="auto" w:fill="auto"/>
          </w:tcPr>
          <w:p w14:paraId="5A02C170" w14:textId="77777777" w:rsidR="000931D0" w:rsidRPr="00EB6690" w:rsidRDefault="000931D0" w:rsidP="001D04AF">
            <w:pPr>
              <w:pStyle w:val="GlossEng"/>
            </w:pPr>
            <w:r w:rsidRPr="00EB6690">
              <w:t>also</w:t>
            </w:r>
          </w:p>
        </w:tc>
        <w:tc>
          <w:tcPr>
            <w:tcW w:w="489" w:type="dxa"/>
            <w:shd w:val="clear" w:color="auto" w:fill="auto"/>
          </w:tcPr>
          <w:p w14:paraId="36C3D8DA" w14:textId="77777777" w:rsidR="000931D0" w:rsidRPr="0099608C" w:rsidRDefault="000931D0" w:rsidP="001D04AF">
            <w:pPr>
              <w:pStyle w:val="GlossEng"/>
              <w:rPr>
                <w:rStyle w:val="ChSmallCaps"/>
              </w:rPr>
            </w:pPr>
            <w:r w:rsidRPr="0099608C">
              <w:rPr>
                <w:rStyle w:val="ChSmallCaps"/>
              </w:rPr>
              <w:t>3sg</w:t>
            </w:r>
          </w:p>
        </w:tc>
        <w:tc>
          <w:tcPr>
            <w:tcW w:w="567" w:type="dxa"/>
            <w:shd w:val="clear" w:color="auto" w:fill="auto"/>
          </w:tcPr>
          <w:p w14:paraId="12630401" w14:textId="77777777" w:rsidR="000931D0" w:rsidRPr="0099608C" w:rsidRDefault="000931D0" w:rsidP="001D04AF">
            <w:pPr>
              <w:pStyle w:val="GlossEng"/>
              <w:rPr>
                <w:rStyle w:val="ChSmallCaps"/>
              </w:rPr>
            </w:pPr>
            <w:r w:rsidRPr="0099608C">
              <w:rPr>
                <w:rStyle w:val="ChSmallCaps"/>
              </w:rPr>
              <w:t>poss</w:t>
            </w:r>
          </w:p>
        </w:tc>
        <w:tc>
          <w:tcPr>
            <w:tcW w:w="718" w:type="dxa"/>
            <w:shd w:val="clear" w:color="auto" w:fill="auto"/>
          </w:tcPr>
          <w:p w14:paraId="7B9D67E9" w14:textId="77777777" w:rsidR="000931D0" w:rsidRPr="00EB6690" w:rsidRDefault="000931D0" w:rsidP="001D04AF">
            <w:pPr>
              <w:pStyle w:val="GlossEng"/>
            </w:pPr>
            <w:r w:rsidRPr="00EB6690">
              <w:t>play</w:t>
            </w:r>
          </w:p>
        </w:tc>
        <w:tc>
          <w:tcPr>
            <w:tcW w:w="673" w:type="dxa"/>
            <w:shd w:val="clear" w:color="auto" w:fill="auto"/>
          </w:tcPr>
          <w:p w14:paraId="60A855C5" w14:textId="77777777" w:rsidR="000931D0" w:rsidRPr="00EB6690" w:rsidRDefault="000931D0" w:rsidP="001D04AF">
            <w:pPr>
              <w:pStyle w:val="GlossEng"/>
            </w:pPr>
            <w:r w:rsidRPr="00EB6690">
              <w:t>knife</w:t>
            </w:r>
          </w:p>
        </w:tc>
      </w:tr>
    </w:tbl>
    <w:p w14:paraId="5D077F1A" w14:textId="4ED40E5F" w:rsidR="000931D0" w:rsidRPr="007B3314" w:rsidRDefault="00B7093A" w:rsidP="000931D0">
      <w:pPr>
        <w:pStyle w:val="FreeTranslEng"/>
      </w:pPr>
      <w:r>
        <w:t>‘</w:t>
      </w:r>
      <w:r w:rsidR="000931D0" w:rsidRPr="00EB6690">
        <w:t xml:space="preserve">older brother </w:t>
      </w:r>
      <w:r w:rsidR="004C0415">
        <w:t>S</w:t>
      </w:r>
      <w:r w:rsidR="000931D0" w:rsidRPr="00EB6690">
        <w:t xml:space="preserve">arles </w:t>
      </w:r>
      <w:r w:rsidR="000931D0">
        <w:t xml:space="preserve">also, he </w:t>
      </w:r>
      <w:r w:rsidR="000931D0" w:rsidRPr="00BB4216">
        <w:rPr>
          <w:rStyle w:val="ChBlueBold"/>
        </w:rPr>
        <w:t xml:space="preserve">has a </w:t>
      </w:r>
      <w:r w:rsidR="000931D0">
        <w:rPr>
          <w:rStyle w:val="ChBlueBold"/>
        </w:rPr>
        <w:t xml:space="preserve">fast and smart </w:t>
      </w:r>
      <w:r w:rsidR="000931D0" w:rsidRPr="00BB4216">
        <w:rPr>
          <w:rStyle w:val="ChBlueBold"/>
        </w:rPr>
        <w:t>way of playing</w:t>
      </w:r>
      <w:r>
        <w:t>’</w:t>
      </w:r>
      <w:r w:rsidR="000931D0">
        <w:t xml:space="preserve"> (Lit. </w:t>
      </w:r>
      <w:r>
        <w:t>‘</w:t>
      </w:r>
      <w:r w:rsidR="000931D0" w:rsidRPr="00BB4216">
        <w:rPr>
          <w:rStyle w:val="ChBlueBold"/>
        </w:rPr>
        <w:t>the knife playing of</w:t>
      </w:r>
      <w:r>
        <w:t>’</w:t>
      </w:r>
      <w:r w:rsidR="008C7E80" w:rsidRPr="00856563">
        <w:t xml:space="preserve">) </w:t>
      </w:r>
      <w:r w:rsidR="008C7E80" w:rsidRPr="00856563">
        <w:rPr>
          <w:rStyle w:val="ExampleSource"/>
        </w:rPr>
        <w:t>[</w:t>
      </w:r>
      <w:r w:rsidR="000931D0" w:rsidRPr="007B3314">
        <w:rPr>
          <w:rStyle w:val="ExampleSource"/>
        </w:rPr>
        <w:t>081023-001-Cv.0009]</w:t>
      </w:r>
    </w:p>
    <w:tbl>
      <w:tblPr>
        <w:tblW w:w="5588" w:type="dxa"/>
        <w:tblCellMar>
          <w:left w:w="40" w:type="dxa"/>
          <w:right w:w="40" w:type="dxa"/>
        </w:tblCellMar>
        <w:tblLook w:val="01E0" w:firstRow="1" w:lastRow="1" w:firstColumn="1" w:lastColumn="1" w:noHBand="0" w:noVBand="0"/>
      </w:tblPr>
      <w:tblGrid>
        <w:gridCol w:w="709"/>
        <w:gridCol w:w="864"/>
        <w:gridCol w:w="964"/>
        <w:gridCol w:w="536"/>
        <w:gridCol w:w="563"/>
        <w:gridCol w:w="792"/>
        <w:gridCol w:w="569"/>
        <w:gridCol w:w="591"/>
      </w:tblGrid>
      <w:tr w:rsidR="00AC23C4" w:rsidRPr="006B541C" w14:paraId="0C88379D" w14:textId="77777777" w:rsidTr="00AC23C4">
        <w:tc>
          <w:tcPr>
            <w:tcW w:w="709" w:type="dxa"/>
            <w:shd w:val="clear" w:color="auto" w:fill="auto"/>
          </w:tcPr>
          <w:p w14:paraId="03A3F46C" w14:textId="77777777" w:rsidR="000931D0" w:rsidRPr="001679E2" w:rsidRDefault="000931D0" w:rsidP="001D04AF">
            <w:pPr>
              <w:pStyle w:val="O0Nwnext"/>
            </w:pPr>
            <w:bookmarkStart w:id="4045" w:name="_Ref336862403"/>
            <w:bookmarkStart w:id="4046" w:name="_Ref339636003"/>
            <w:r w:rsidRPr="00856563">
              <w:t>(</w:t>
            </w:r>
            <w:fldSimple w:instr=" SEQ ( \* ARABIC \s 1 ">
              <w:r w:rsidR="00154D81">
                <w:rPr>
                  <w:noProof/>
                </w:rPr>
                <w:t>52</w:t>
              </w:r>
            </w:fldSimple>
            <w:bookmarkEnd w:id="4045"/>
            <w:r w:rsidRPr="00856563">
              <w:t>)</w:t>
            </w:r>
            <w:bookmarkEnd w:id="4046"/>
          </w:p>
        </w:tc>
        <w:tc>
          <w:tcPr>
            <w:tcW w:w="864" w:type="dxa"/>
            <w:shd w:val="clear" w:color="auto" w:fill="auto"/>
          </w:tcPr>
          <w:p w14:paraId="43E47CE5" w14:textId="77777777" w:rsidR="000931D0" w:rsidRPr="006C542F" w:rsidRDefault="000931D0" w:rsidP="001D04AF">
            <w:pPr>
              <w:pStyle w:val="Text"/>
            </w:pPr>
            <w:r>
              <w:t>baru</w:t>
            </w:r>
          </w:p>
        </w:tc>
        <w:tc>
          <w:tcPr>
            <w:tcW w:w="964" w:type="dxa"/>
            <w:shd w:val="clear" w:color="auto" w:fill="auto"/>
          </w:tcPr>
          <w:p w14:paraId="2F9836BB" w14:textId="77777777" w:rsidR="000931D0" w:rsidRPr="006C542F" w:rsidRDefault="000931D0" w:rsidP="001D04AF">
            <w:pPr>
              <w:pStyle w:val="Text"/>
            </w:pPr>
            <w:r w:rsidRPr="006C542F">
              <w:t>nanti</w:t>
            </w:r>
          </w:p>
        </w:tc>
        <w:tc>
          <w:tcPr>
            <w:tcW w:w="536" w:type="dxa"/>
            <w:shd w:val="clear" w:color="auto" w:fill="auto"/>
          </w:tcPr>
          <w:p w14:paraId="7D788018" w14:textId="77777777" w:rsidR="000931D0" w:rsidRPr="00BB506A" w:rsidRDefault="000931D0" w:rsidP="001D04AF">
            <w:pPr>
              <w:pStyle w:val="Text"/>
            </w:pPr>
            <w:r w:rsidRPr="00BB506A">
              <w:t>tong</w:t>
            </w:r>
          </w:p>
        </w:tc>
        <w:tc>
          <w:tcPr>
            <w:tcW w:w="563" w:type="dxa"/>
            <w:shd w:val="clear" w:color="auto" w:fill="auto"/>
          </w:tcPr>
          <w:p w14:paraId="12D70298" w14:textId="77777777" w:rsidR="000931D0" w:rsidRPr="00B25332" w:rsidRDefault="000931D0" w:rsidP="001D04AF">
            <w:pPr>
              <w:pStyle w:val="Text"/>
              <w:rPr>
                <w:rStyle w:val="ChBlueBold"/>
              </w:rPr>
            </w:pPr>
            <w:r w:rsidRPr="00B25332">
              <w:rPr>
                <w:rStyle w:val="ChBlueBold"/>
              </w:rPr>
              <w:t>pu</w:t>
            </w:r>
          </w:p>
        </w:tc>
        <w:tc>
          <w:tcPr>
            <w:tcW w:w="792" w:type="dxa"/>
            <w:shd w:val="clear" w:color="auto" w:fill="auto"/>
          </w:tcPr>
          <w:p w14:paraId="5D8B4E05" w14:textId="77777777" w:rsidR="000931D0" w:rsidRPr="00B25332" w:rsidRDefault="000931D0" w:rsidP="001D04AF">
            <w:pPr>
              <w:pStyle w:val="Text"/>
              <w:rPr>
                <w:rStyle w:val="ChBlueBold"/>
              </w:rPr>
            </w:pPr>
            <w:r w:rsidRPr="00B25332">
              <w:rPr>
                <w:rStyle w:val="ChBlueBold"/>
              </w:rPr>
              <w:t>lawan</w:t>
            </w:r>
            <w:r w:rsidR="009B03F2">
              <w:rPr>
                <w:rStyle w:val="ChBlueBold"/>
              </w:rPr>
              <w:t>g</w:t>
            </w:r>
          </w:p>
        </w:tc>
        <w:tc>
          <w:tcPr>
            <w:tcW w:w="569" w:type="dxa"/>
            <w:shd w:val="clear" w:color="auto" w:fill="auto"/>
          </w:tcPr>
          <w:p w14:paraId="443CF6A0" w14:textId="77777777" w:rsidR="000931D0" w:rsidRPr="006C542F" w:rsidRDefault="000931D0" w:rsidP="001D04AF">
            <w:pPr>
              <w:pStyle w:val="Text"/>
            </w:pPr>
            <w:r w:rsidRPr="006C542F">
              <w:t>den</w:t>
            </w:r>
            <w:r>
              <w:t>g</w:t>
            </w:r>
          </w:p>
        </w:tc>
        <w:tc>
          <w:tcPr>
            <w:tcW w:w="591" w:type="dxa"/>
            <w:shd w:val="clear" w:color="auto" w:fill="auto"/>
          </w:tcPr>
          <w:p w14:paraId="71CE25AC" w14:textId="77777777" w:rsidR="000931D0" w:rsidRPr="006C542F" w:rsidRDefault="000931D0" w:rsidP="001D04AF">
            <w:pPr>
              <w:pStyle w:val="Text"/>
            </w:pPr>
            <w:r w:rsidRPr="006C542F">
              <w:t>s</w:t>
            </w:r>
            <w:r>
              <w:t>i</w:t>
            </w:r>
            <w:r w:rsidR="003572AE">
              <w:t>apa</w:t>
            </w:r>
          </w:p>
        </w:tc>
      </w:tr>
      <w:tr w:rsidR="00AC23C4" w:rsidRPr="00AC23C4" w14:paraId="166C54F0" w14:textId="77777777" w:rsidTr="00AC23C4">
        <w:tc>
          <w:tcPr>
            <w:tcW w:w="709" w:type="dxa"/>
            <w:shd w:val="clear" w:color="auto" w:fill="auto"/>
          </w:tcPr>
          <w:p w14:paraId="60CA4CE3" w14:textId="77777777" w:rsidR="000931D0" w:rsidRPr="006C542F" w:rsidRDefault="000931D0" w:rsidP="001D04AF">
            <w:pPr>
              <w:pStyle w:val="GlossEng"/>
            </w:pPr>
          </w:p>
        </w:tc>
        <w:tc>
          <w:tcPr>
            <w:tcW w:w="864" w:type="dxa"/>
            <w:shd w:val="clear" w:color="auto" w:fill="auto"/>
          </w:tcPr>
          <w:p w14:paraId="4BF48BE9" w14:textId="77777777" w:rsidR="000931D0" w:rsidRPr="00856563" w:rsidRDefault="00171D59" w:rsidP="001D04AF">
            <w:pPr>
              <w:pStyle w:val="GlossEng"/>
            </w:pPr>
            <w:r>
              <w:t>and.then</w:t>
            </w:r>
          </w:p>
        </w:tc>
        <w:tc>
          <w:tcPr>
            <w:tcW w:w="964" w:type="dxa"/>
            <w:shd w:val="clear" w:color="auto" w:fill="auto"/>
          </w:tcPr>
          <w:p w14:paraId="7FA8559D" w14:textId="77777777" w:rsidR="000931D0" w:rsidRPr="006C542F" w:rsidRDefault="000931D0" w:rsidP="001D04AF">
            <w:pPr>
              <w:pStyle w:val="GlossEng"/>
            </w:pPr>
            <w:r w:rsidRPr="00AC23C4">
              <w:rPr>
                <w:szCs w:val="19"/>
              </w:rPr>
              <w:t>very.soon</w:t>
            </w:r>
          </w:p>
        </w:tc>
        <w:tc>
          <w:tcPr>
            <w:tcW w:w="536" w:type="dxa"/>
            <w:shd w:val="clear" w:color="auto" w:fill="auto"/>
          </w:tcPr>
          <w:p w14:paraId="77E95E6B" w14:textId="77777777" w:rsidR="000931D0" w:rsidRPr="0099608C" w:rsidRDefault="000931D0" w:rsidP="001D04AF">
            <w:pPr>
              <w:pStyle w:val="GlossEng"/>
              <w:rPr>
                <w:rStyle w:val="ChSmallCaps"/>
              </w:rPr>
            </w:pPr>
            <w:r w:rsidRPr="0099608C">
              <w:rPr>
                <w:rStyle w:val="ChSmallCaps"/>
              </w:rPr>
              <w:t>1pl</w:t>
            </w:r>
          </w:p>
        </w:tc>
        <w:tc>
          <w:tcPr>
            <w:tcW w:w="563" w:type="dxa"/>
            <w:shd w:val="clear" w:color="auto" w:fill="auto"/>
          </w:tcPr>
          <w:p w14:paraId="4ED82EC6" w14:textId="77777777" w:rsidR="000931D0" w:rsidRPr="0099608C" w:rsidRDefault="000931D0" w:rsidP="001D04AF">
            <w:pPr>
              <w:pStyle w:val="GlossEng"/>
              <w:rPr>
                <w:rStyle w:val="ChSmallCaps"/>
              </w:rPr>
            </w:pPr>
            <w:r w:rsidRPr="0099608C">
              <w:rPr>
                <w:rStyle w:val="ChSmallCaps"/>
              </w:rPr>
              <w:t>poss</w:t>
            </w:r>
          </w:p>
        </w:tc>
        <w:tc>
          <w:tcPr>
            <w:tcW w:w="792" w:type="dxa"/>
            <w:shd w:val="clear" w:color="auto" w:fill="auto"/>
          </w:tcPr>
          <w:p w14:paraId="56873E2A" w14:textId="77777777" w:rsidR="000931D0" w:rsidRPr="006C542F" w:rsidRDefault="000931D0" w:rsidP="001D04AF">
            <w:pPr>
              <w:pStyle w:val="GlossEng"/>
            </w:pPr>
            <w:r w:rsidRPr="006C542F">
              <w:t>oppose</w:t>
            </w:r>
          </w:p>
        </w:tc>
        <w:tc>
          <w:tcPr>
            <w:tcW w:w="569" w:type="dxa"/>
            <w:shd w:val="clear" w:color="auto" w:fill="auto"/>
          </w:tcPr>
          <w:p w14:paraId="1D68C21A" w14:textId="77777777" w:rsidR="000931D0" w:rsidRPr="006C542F" w:rsidRDefault="000931D0" w:rsidP="001D04AF">
            <w:pPr>
              <w:pStyle w:val="GlossEng"/>
            </w:pPr>
            <w:r w:rsidRPr="006C542F">
              <w:t>with</w:t>
            </w:r>
          </w:p>
        </w:tc>
        <w:tc>
          <w:tcPr>
            <w:tcW w:w="591" w:type="dxa"/>
            <w:shd w:val="clear" w:color="auto" w:fill="auto"/>
          </w:tcPr>
          <w:p w14:paraId="56EB280D" w14:textId="77777777" w:rsidR="000931D0" w:rsidRPr="006C542F" w:rsidRDefault="000931D0" w:rsidP="001D04AF">
            <w:pPr>
              <w:pStyle w:val="GlossEng"/>
            </w:pPr>
            <w:r w:rsidRPr="006C542F">
              <w:t>who</w:t>
            </w:r>
          </w:p>
        </w:tc>
      </w:tr>
    </w:tbl>
    <w:p w14:paraId="55034956" w14:textId="2C091FE5" w:rsidR="000931D0" w:rsidRPr="002B1870" w:rsidRDefault="00B7093A" w:rsidP="00F3613B">
      <w:pPr>
        <w:pStyle w:val="FreeTranslEng15pt"/>
      </w:pPr>
      <w:r>
        <w:t>‘</w:t>
      </w:r>
      <w:r w:rsidR="00FB7D87">
        <w:t>and then</w:t>
      </w:r>
      <w:r w:rsidR="000931D0">
        <w:t xml:space="preserve"> later who will be </w:t>
      </w:r>
      <w:r w:rsidR="000931D0" w:rsidRPr="005A7127">
        <w:rPr>
          <w:rStyle w:val="ChBlueBold"/>
        </w:rPr>
        <w:t xml:space="preserve">our </w:t>
      </w:r>
      <w:r w:rsidR="000931D0" w:rsidRPr="00C701D1">
        <w:rPr>
          <w:rStyle w:val="ChBlueBold"/>
        </w:rPr>
        <w:t>opp</w:t>
      </w:r>
      <w:r w:rsidR="00C701D1" w:rsidRPr="00C701D1">
        <w:rPr>
          <w:rStyle w:val="ChBlueBold"/>
        </w:rPr>
        <w:t>o</w:t>
      </w:r>
      <w:r w:rsidR="000931D0" w:rsidRPr="00C701D1">
        <w:rPr>
          <w:rStyle w:val="ChBlueBold"/>
        </w:rPr>
        <w:t>nent</w:t>
      </w:r>
      <w:r w:rsidR="000931D0">
        <w:t>?</w:t>
      </w:r>
      <w:r>
        <w:t>’</w:t>
      </w:r>
      <w:r w:rsidR="000931D0">
        <w:t xml:space="preserve"> </w:t>
      </w:r>
      <w:r w:rsidR="000931D0" w:rsidRPr="00856563">
        <w:t xml:space="preserve">(Lit. </w:t>
      </w:r>
      <w:r>
        <w:t>‘</w:t>
      </w:r>
      <w:r w:rsidR="000931D0">
        <w:rPr>
          <w:rStyle w:val="ChBlueBold"/>
        </w:rPr>
        <w:t xml:space="preserve">the </w:t>
      </w:r>
      <w:r w:rsidR="000931D0" w:rsidRPr="007B46C0">
        <w:rPr>
          <w:rStyle w:val="ChBlueBold"/>
        </w:rPr>
        <w:t>opposing of</w:t>
      </w:r>
      <w:r>
        <w:t>’</w:t>
      </w:r>
      <w:r w:rsidR="000931D0" w:rsidRPr="00856563">
        <w:t>)</w:t>
      </w:r>
      <w:r w:rsidR="000931D0" w:rsidRPr="007B46C0">
        <w:t xml:space="preserve"> </w:t>
      </w:r>
      <w:r w:rsidR="000931D0" w:rsidRPr="00B25332">
        <w:rPr>
          <w:rStyle w:val="ExampleSource"/>
        </w:rPr>
        <w:t>[081109-001-Cv.0136]</w:t>
      </w:r>
    </w:p>
    <w:p w14:paraId="7A215363" w14:textId="77777777" w:rsidR="000931D0" w:rsidRPr="002F740E" w:rsidRDefault="000931D0" w:rsidP="000931D0">
      <w:pPr>
        <w:pStyle w:val="Heading4"/>
      </w:pPr>
      <w:bookmarkStart w:id="4047" w:name="_Ref341196714"/>
      <w:bookmarkEnd w:id="4042"/>
      <w:r w:rsidRPr="0099608C">
        <w:rPr>
          <w:rStyle w:val="ChSmallCaps"/>
        </w:rPr>
        <w:t>v-possr</w:t>
      </w:r>
      <w:r w:rsidR="00DF5D68">
        <w:rPr>
          <w:lang w:eastAsia="en-US"/>
        </w:rPr>
        <w:t xml:space="preserve"> – </w:t>
      </w:r>
      <w:r w:rsidRPr="007F0390">
        <w:rPr>
          <w:rStyle w:val="ChItalBold"/>
        </w:rPr>
        <w:t>punya</w:t>
      </w:r>
      <w:r w:rsidR="00DF5D68">
        <w:rPr>
          <w:lang w:eastAsia="en-US"/>
        </w:rPr>
        <w:t xml:space="preserve"> – </w:t>
      </w:r>
      <w:r w:rsidRPr="0099608C">
        <w:rPr>
          <w:rStyle w:val="ChSmallCaps"/>
        </w:rPr>
        <w:t>v-possm</w:t>
      </w:r>
      <w:r>
        <w:rPr>
          <w:lang w:eastAsia="en-US"/>
        </w:rPr>
        <w:t xml:space="preserve"> constructions</w:t>
      </w:r>
      <w:bookmarkEnd w:id="4047"/>
    </w:p>
    <w:p w14:paraId="6B88F36D" w14:textId="344847B9" w:rsidR="000931D0" w:rsidRDefault="000931D0" w:rsidP="00352945">
      <w:pPr>
        <w:pStyle w:val="Body0000after"/>
      </w:pPr>
      <w:r>
        <w:t xml:space="preserve">In non-canonical possessive constructions, both the possessor and the possessum slot can be taken by verbs, as illustrated in </w:t>
      </w:r>
      <w:r>
        <w:fldChar w:fldCharType="begin"/>
      </w:r>
      <w:r>
        <w:instrText xml:space="preserve"> REF _Ref339636006 \h </w:instrText>
      </w:r>
      <w:r>
        <w:fldChar w:fldCharType="separate"/>
      </w:r>
      <w:r w:rsidR="00154D81" w:rsidRPr="00856563">
        <w:t>(</w:t>
      </w:r>
      <w:r w:rsidR="00154D81">
        <w:rPr>
          <w:noProof/>
        </w:rPr>
        <w:t>53</w:t>
      </w:r>
      <w:r w:rsidR="00154D81" w:rsidRPr="00856563">
        <w:t>)</w:t>
      </w:r>
      <w:r>
        <w:fldChar w:fldCharType="end"/>
      </w:r>
      <w:r>
        <w:t xml:space="preserve"> to </w:t>
      </w:r>
      <w:r>
        <w:fldChar w:fldCharType="begin"/>
      </w:r>
      <w:r>
        <w:instrText xml:space="preserve"> REF _Ref341196775 \h </w:instrText>
      </w:r>
      <w:r>
        <w:fldChar w:fldCharType="separate"/>
      </w:r>
      <w:r w:rsidR="00154D81" w:rsidRPr="00856563">
        <w:t>(</w:t>
      </w:r>
      <w:r w:rsidR="00154D81">
        <w:rPr>
          <w:noProof/>
        </w:rPr>
        <w:t>56</w:t>
      </w:r>
      <w:r w:rsidR="00154D81" w:rsidRPr="00856563">
        <w:t>)</w:t>
      </w:r>
      <w:r>
        <w:fldChar w:fldCharType="end"/>
      </w:r>
      <w:r>
        <w:t>. More specifically, a dynamic verb takes th</w:t>
      </w:r>
      <w:r w:rsidR="00AB39C7">
        <w:t>e possessor slot, while a stative</w:t>
      </w:r>
      <w:r>
        <w:t xml:space="preserve"> verb takes the possessum slot. Attested in the corpus is only </w:t>
      </w:r>
      <w:r w:rsidR="00363B93">
        <w:t xml:space="preserve">the </w:t>
      </w:r>
      <w:r>
        <w:t xml:space="preserve">one example in </w:t>
      </w:r>
      <w:r>
        <w:fldChar w:fldCharType="begin"/>
      </w:r>
      <w:r>
        <w:instrText xml:space="preserve"> REF _Ref339636006 \h </w:instrText>
      </w:r>
      <w:r>
        <w:fldChar w:fldCharType="separate"/>
      </w:r>
      <w:r w:rsidR="00154D81" w:rsidRPr="00856563">
        <w:t>(</w:t>
      </w:r>
      <w:r w:rsidR="00154D81">
        <w:rPr>
          <w:noProof/>
        </w:rPr>
        <w:t>53</w:t>
      </w:r>
      <w:r w:rsidR="00154D81" w:rsidRPr="00856563">
        <w:t>)</w:t>
      </w:r>
      <w:r>
        <w:fldChar w:fldCharType="end"/>
      </w:r>
      <w:r>
        <w:t xml:space="preserve">, while the examples in </w:t>
      </w:r>
      <w:r>
        <w:fldChar w:fldCharType="begin"/>
      </w:r>
      <w:r>
        <w:instrText xml:space="preserve"> REF _Ref341196773 \h </w:instrText>
      </w:r>
      <w:r>
        <w:fldChar w:fldCharType="separate"/>
      </w:r>
      <w:r w:rsidR="00154D81" w:rsidRPr="00856563">
        <w:t>(</w:t>
      </w:r>
      <w:r w:rsidR="00154D81">
        <w:rPr>
          <w:noProof/>
        </w:rPr>
        <w:t>54</w:t>
      </w:r>
      <w:r w:rsidR="00154D81" w:rsidRPr="00856563">
        <w:t>)</w:t>
      </w:r>
      <w:r>
        <w:fldChar w:fldCharType="end"/>
      </w:r>
      <w:r>
        <w:t xml:space="preserve"> to </w:t>
      </w:r>
      <w:r>
        <w:fldChar w:fldCharType="begin"/>
      </w:r>
      <w:r>
        <w:instrText xml:space="preserve"> REF _Ref341196775 \h </w:instrText>
      </w:r>
      <w:r>
        <w:fldChar w:fldCharType="separate"/>
      </w:r>
      <w:r w:rsidR="00154D81" w:rsidRPr="00856563">
        <w:t>(</w:t>
      </w:r>
      <w:r w:rsidR="00154D81">
        <w:rPr>
          <w:noProof/>
        </w:rPr>
        <w:t>56</w:t>
      </w:r>
      <w:r w:rsidR="00154D81" w:rsidRPr="00856563">
        <w:t>)</w:t>
      </w:r>
      <w:r>
        <w:fldChar w:fldCharType="end"/>
      </w:r>
      <w:r>
        <w:t xml:space="preserve"> are elicited.</w:t>
      </w:r>
    </w:p>
    <w:p w14:paraId="7FEF7D2D" w14:textId="2886A24F" w:rsidR="000931D0" w:rsidRDefault="000931D0" w:rsidP="00352945">
      <w:pPr>
        <w:pStyle w:val="Body0510after"/>
      </w:pPr>
      <w:r>
        <w:t xml:space="preserve">With its intensifying function, </w:t>
      </w:r>
      <w:r w:rsidRPr="00856563">
        <w:rPr>
          <w:rStyle w:val="ChItalBold"/>
        </w:rPr>
        <w:t>punya</w:t>
      </w:r>
      <w:r w:rsidRPr="00856563">
        <w:t xml:space="preserve"> </w:t>
      </w:r>
      <w:r w:rsidR="00B7093A">
        <w:t>‘</w:t>
      </w:r>
      <w:r w:rsidRPr="0099608C">
        <w:rPr>
          <w:rStyle w:val="ChSmallCaps"/>
        </w:rPr>
        <w:t>poss</w:t>
      </w:r>
      <w:r w:rsidR="00B7093A">
        <w:t>’</w:t>
      </w:r>
      <w:r w:rsidRPr="00856563">
        <w:t xml:space="preserve"> </w:t>
      </w:r>
      <w:r>
        <w:t xml:space="preserve">signals an </w:t>
      </w:r>
      <w:r w:rsidRPr="00856563">
        <w:t xml:space="preserve">emphatic reading </w:t>
      </w:r>
      <w:r>
        <w:t xml:space="preserve">of both the verbal possessor and the verbal possessum, as illustrated in </w:t>
      </w:r>
      <w:r>
        <w:fldChar w:fldCharType="begin"/>
      </w:r>
      <w:r>
        <w:instrText xml:space="preserve"> REF _Ref339636006 \h </w:instrText>
      </w:r>
      <w:r>
        <w:fldChar w:fldCharType="separate"/>
      </w:r>
      <w:r w:rsidR="00154D81" w:rsidRPr="00856563">
        <w:t>(</w:t>
      </w:r>
      <w:r w:rsidR="00154D81">
        <w:rPr>
          <w:noProof/>
        </w:rPr>
        <w:t>53</w:t>
      </w:r>
      <w:r w:rsidR="00154D81" w:rsidRPr="00856563">
        <w:t>)</w:t>
      </w:r>
      <w:r>
        <w:fldChar w:fldCharType="end"/>
      </w:r>
      <w:r>
        <w:t xml:space="preserve">: </w:t>
      </w:r>
      <w:r w:rsidRPr="000E5A79">
        <w:rPr>
          <w:rStyle w:val="ChItalBold"/>
        </w:rPr>
        <w:t>mandi punya</w:t>
      </w:r>
      <w:r>
        <w:t xml:space="preserve"> </w:t>
      </w:r>
      <w:r w:rsidR="00B7093A">
        <w:t>‘</w:t>
      </w:r>
      <w:r>
        <w:t>really bathing</w:t>
      </w:r>
      <w:r w:rsidR="00B7093A">
        <w:t>’</w:t>
      </w:r>
      <w:r>
        <w:t xml:space="preserve"> and </w:t>
      </w:r>
      <w:r>
        <w:rPr>
          <w:rStyle w:val="ChItalBold"/>
        </w:rPr>
        <w:t>punya</w:t>
      </w:r>
      <w:r w:rsidRPr="000E5A79">
        <w:rPr>
          <w:rStyle w:val="ChItalBold"/>
        </w:rPr>
        <w:t xml:space="preserve"> ja</w:t>
      </w:r>
      <w:r w:rsidR="00A217F1">
        <w:rPr>
          <w:rStyle w:val="ChItalBold"/>
        </w:rPr>
        <w:t>w</w:t>
      </w:r>
      <w:r>
        <w:t xml:space="preserve"> </w:t>
      </w:r>
      <w:r w:rsidR="00B7093A">
        <w:t>‘</w:t>
      </w:r>
      <w:r>
        <w:t>very far away (of)</w:t>
      </w:r>
      <w:r w:rsidR="00B7093A">
        <w:t>’</w:t>
      </w:r>
      <w:r>
        <w:t>.</w:t>
      </w:r>
    </w:p>
    <w:tbl>
      <w:tblPr>
        <w:tblW w:w="6768" w:type="dxa"/>
        <w:tblCellMar>
          <w:left w:w="40" w:type="dxa"/>
          <w:right w:w="40" w:type="dxa"/>
        </w:tblCellMar>
        <w:tblLook w:val="01E0" w:firstRow="1" w:lastRow="1" w:firstColumn="1" w:lastColumn="1" w:noHBand="0" w:noVBand="0"/>
      </w:tblPr>
      <w:tblGrid>
        <w:gridCol w:w="698"/>
        <w:gridCol w:w="568"/>
        <w:gridCol w:w="668"/>
        <w:gridCol w:w="282"/>
        <w:gridCol w:w="458"/>
        <w:gridCol w:w="442"/>
        <w:gridCol w:w="919"/>
        <w:gridCol w:w="713"/>
        <w:gridCol w:w="702"/>
        <w:gridCol w:w="628"/>
        <w:gridCol w:w="690"/>
      </w:tblGrid>
      <w:tr w:rsidR="00AC23C4" w:rsidRPr="006B541C" w14:paraId="7FA6BF3D" w14:textId="77777777" w:rsidTr="00AC23C4">
        <w:tc>
          <w:tcPr>
            <w:tcW w:w="698" w:type="dxa"/>
            <w:shd w:val="clear" w:color="auto" w:fill="auto"/>
          </w:tcPr>
          <w:p w14:paraId="21A22CCC" w14:textId="77777777" w:rsidR="000931D0" w:rsidRPr="0004708F" w:rsidRDefault="000931D0" w:rsidP="001D04AF">
            <w:pPr>
              <w:pStyle w:val="O0Nwnext"/>
            </w:pPr>
            <w:bookmarkStart w:id="4048" w:name="_Ref288564307"/>
            <w:bookmarkStart w:id="4049" w:name="_Ref339636006"/>
            <w:r w:rsidRPr="00856563">
              <w:t>(</w:t>
            </w:r>
            <w:fldSimple w:instr=" SEQ ( \* ARABIC \s 1 ">
              <w:r w:rsidR="00154D81">
                <w:rPr>
                  <w:noProof/>
                </w:rPr>
                <w:t>53</w:t>
              </w:r>
            </w:fldSimple>
            <w:bookmarkEnd w:id="4048"/>
            <w:r w:rsidRPr="00856563">
              <w:t>)</w:t>
            </w:r>
            <w:bookmarkEnd w:id="4049"/>
          </w:p>
        </w:tc>
        <w:tc>
          <w:tcPr>
            <w:tcW w:w="568" w:type="dxa"/>
            <w:shd w:val="clear" w:color="auto" w:fill="auto"/>
          </w:tcPr>
          <w:p w14:paraId="659D54EA" w14:textId="77777777" w:rsidR="000931D0" w:rsidRPr="00856563" w:rsidRDefault="000931D0" w:rsidP="001D04AF">
            <w:pPr>
              <w:pStyle w:val="Text"/>
            </w:pPr>
            <w:r>
              <w:t>dong</w:t>
            </w:r>
          </w:p>
        </w:tc>
        <w:tc>
          <w:tcPr>
            <w:tcW w:w="668" w:type="dxa"/>
            <w:shd w:val="clear" w:color="auto" w:fill="auto"/>
          </w:tcPr>
          <w:p w14:paraId="5FCF87CC" w14:textId="77777777" w:rsidR="000931D0" w:rsidRPr="00856563" w:rsidRDefault="000931D0" w:rsidP="001D04AF">
            <w:pPr>
              <w:pStyle w:val="Text"/>
            </w:pPr>
            <w:r>
              <w:t>mandi</w:t>
            </w:r>
          </w:p>
        </w:tc>
        <w:tc>
          <w:tcPr>
            <w:tcW w:w="282" w:type="dxa"/>
            <w:shd w:val="clear" w:color="auto" w:fill="auto"/>
          </w:tcPr>
          <w:p w14:paraId="37998170" w14:textId="77777777" w:rsidR="000931D0" w:rsidRPr="00856563" w:rsidRDefault="000931D0" w:rsidP="001D04AF">
            <w:pPr>
              <w:pStyle w:val="Text"/>
            </w:pPr>
            <w:r>
              <w:t>di</w:t>
            </w:r>
          </w:p>
        </w:tc>
        <w:tc>
          <w:tcPr>
            <w:tcW w:w="458" w:type="dxa"/>
            <w:shd w:val="clear" w:color="auto" w:fill="auto"/>
          </w:tcPr>
          <w:p w14:paraId="170787D9" w14:textId="77777777" w:rsidR="000931D0" w:rsidRPr="00856563" w:rsidRDefault="000931D0" w:rsidP="001D04AF">
            <w:pPr>
              <w:pStyle w:val="Text"/>
            </w:pPr>
            <w:r>
              <w:t>kali</w:t>
            </w:r>
          </w:p>
        </w:tc>
        <w:tc>
          <w:tcPr>
            <w:tcW w:w="442" w:type="dxa"/>
            <w:shd w:val="clear" w:color="auto" w:fill="auto"/>
          </w:tcPr>
          <w:p w14:paraId="16F3415D" w14:textId="77777777" w:rsidR="000931D0" w:rsidRPr="00856563" w:rsidRDefault="000931D0" w:rsidP="001D04AF">
            <w:pPr>
              <w:pStyle w:val="Text"/>
            </w:pPr>
            <w:r>
              <w:t>Biri</w:t>
            </w:r>
            <w:r w:rsidR="007C3F30">
              <w:t>,</w:t>
            </w:r>
          </w:p>
        </w:tc>
        <w:tc>
          <w:tcPr>
            <w:tcW w:w="919" w:type="dxa"/>
            <w:shd w:val="clear" w:color="auto" w:fill="auto"/>
          </w:tcPr>
          <w:p w14:paraId="0D1F42BD" w14:textId="77777777" w:rsidR="000931D0" w:rsidRPr="00856563" w:rsidRDefault="000931D0" w:rsidP="001D04AF">
            <w:pPr>
              <w:pStyle w:val="Text"/>
            </w:pPr>
            <w:r w:rsidRPr="00856563">
              <w:t>mm-mm</w:t>
            </w:r>
            <w:r w:rsidR="007C3F30">
              <w:t>,</w:t>
            </w:r>
          </w:p>
        </w:tc>
        <w:tc>
          <w:tcPr>
            <w:tcW w:w="713" w:type="dxa"/>
            <w:shd w:val="clear" w:color="auto" w:fill="auto"/>
          </w:tcPr>
          <w:p w14:paraId="034FF7BF" w14:textId="77777777" w:rsidR="000931D0" w:rsidRPr="004B196C" w:rsidRDefault="000931D0" w:rsidP="001D04AF">
            <w:pPr>
              <w:pStyle w:val="Text"/>
              <w:rPr>
                <w:rStyle w:val="ChBlueBold"/>
              </w:rPr>
            </w:pPr>
            <w:r w:rsidRPr="004B196C">
              <w:rPr>
                <w:rStyle w:val="ChBlueBold"/>
              </w:rPr>
              <w:t>mandi</w:t>
            </w:r>
          </w:p>
        </w:tc>
        <w:tc>
          <w:tcPr>
            <w:tcW w:w="702" w:type="dxa"/>
            <w:shd w:val="clear" w:color="auto" w:fill="auto"/>
          </w:tcPr>
          <w:p w14:paraId="2DE01EDF" w14:textId="77777777" w:rsidR="000931D0" w:rsidRPr="00EE3806" w:rsidRDefault="000931D0" w:rsidP="001D04AF">
            <w:pPr>
              <w:pStyle w:val="Text"/>
              <w:rPr>
                <w:rStyle w:val="ChBlueBold"/>
              </w:rPr>
            </w:pPr>
            <w:r w:rsidRPr="00EE3806">
              <w:rPr>
                <w:rStyle w:val="ChBlueBold"/>
              </w:rPr>
              <w:t>punya</w:t>
            </w:r>
          </w:p>
        </w:tc>
        <w:tc>
          <w:tcPr>
            <w:tcW w:w="628" w:type="dxa"/>
            <w:shd w:val="clear" w:color="auto" w:fill="auto"/>
          </w:tcPr>
          <w:p w14:paraId="0A0D2B9B" w14:textId="77777777" w:rsidR="000931D0" w:rsidRPr="00EE3806" w:rsidRDefault="00B81DA5" w:rsidP="001D04AF">
            <w:pPr>
              <w:pStyle w:val="Text"/>
              <w:rPr>
                <w:rStyle w:val="ChBlueBold"/>
              </w:rPr>
            </w:pPr>
            <w:r>
              <w:rPr>
                <w:rStyle w:val="ChBlueBold"/>
              </w:rPr>
              <w:t>jaw</w:t>
            </w:r>
          </w:p>
        </w:tc>
        <w:tc>
          <w:tcPr>
            <w:tcW w:w="690" w:type="dxa"/>
            <w:shd w:val="clear" w:color="auto" w:fill="auto"/>
          </w:tcPr>
          <w:p w14:paraId="364E9494" w14:textId="77777777" w:rsidR="000931D0" w:rsidRPr="004B196C" w:rsidRDefault="000931D0" w:rsidP="001D04AF">
            <w:pPr>
              <w:pStyle w:val="Text"/>
            </w:pPr>
            <w:r w:rsidRPr="004B196C">
              <w:t>itu</w:t>
            </w:r>
          </w:p>
        </w:tc>
      </w:tr>
      <w:tr w:rsidR="00AC23C4" w:rsidRPr="00AC23C4" w14:paraId="4C1577F9" w14:textId="77777777" w:rsidTr="00AC23C4">
        <w:tc>
          <w:tcPr>
            <w:tcW w:w="698" w:type="dxa"/>
            <w:shd w:val="clear" w:color="auto" w:fill="auto"/>
          </w:tcPr>
          <w:p w14:paraId="3B038052" w14:textId="77777777" w:rsidR="000931D0" w:rsidRPr="0004708F" w:rsidRDefault="000931D0" w:rsidP="001D04AF">
            <w:pPr>
              <w:pStyle w:val="GlossEng"/>
            </w:pPr>
          </w:p>
        </w:tc>
        <w:tc>
          <w:tcPr>
            <w:tcW w:w="568" w:type="dxa"/>
            <w:shd w:val="clear" w:color="auto" w:fill="auto"/>
          </w:tcPr>
          <w:p w14:paraId="105E98B1" w14:textId="77777777" w:rsidR="000931D0" w:rsidRPr="0099608C" w:rsidRDefault="000931D0" w:rsidP="001D04AF">
            <w:pPr>
              <w:pStyle w:val="GlossEng"/>
              <w:rPr>
                <w:rStyle w:val="ChSmallCaps"/>
              </w:rPr>
            </w:pPr>
            <w:r w:rsidRPr="0099608C">
              <w:rPr>
                <w:rStyle w:val="ChSmallCaps"/>
              </w:rPr>
              <w:t>3pl</w:t>
            </w:r>
          </w:p>
        </w:tc>
        <w:tc>
          <w:tcPr>
            <w:tcW w:w="668" w:type="dxa"/>
            <w:shd w:val="clear" w:color="auto" w:fill="auto"/>
          </w:tcPr>
          <w:p w14:paraId="18147C0B" w14:textId="77777777" w:rsidR="000931D0" w:rsidRPr="00856563" w:rsidRDefault="000931D0" w:rsidP="001D04AF">
            <w:pPr>
              <w:pStyle w:val="GlossEng"/>
            </w:pPr>
            <w:r>
              <w:t>bathe</w:t>
            </w:r>
          </w:p>
        </w:tc>
        <w:tc>
          <w:tcPr>
            <w:tcW w:w="282" w:type="dxa"/>
            <w:shd w:val="clear" w:color="auto" w:fill="auto"/>
          </w:tcPr>
          <w:p w14:paraId="64E77F3F" w14:textId="77777777" w:rsidR="000931D0" w:rsidRPr="00856563" w:rsidRDefault="000931D0" w:rsidP="001D04AF">
            <w:pPr>
              <w:pStyle w:val="GlossEng"/>
            </w:pPr>
            <w:r>
              <w:t>at</w:t>
            </w:r>
          </w:p>
        </w:tc>
        <w:tc>
          <w:tcPr>
            <w:tcW w:w="458" w:type="dxa"/>
            <w:shd w:val="clear" w:color="auto" w:fill="auto"/>
          </w:tcPr>
          <w:p w14:paraId="20097825" w14:textId="77777777" w:rsidR="000931D0" w:rsidRPr="00856563" w:rsidRDefault="000931D0" w:rsidP="001D04AF">
            <w:pPr>
              <w:pStyle w:val="GlossEng"/>
            </w:pPr>
            <w:r>
              <w:t>river</w:t>
            </w:r>
          </w:p>
        </w:tc>
        <w:tc>
          <w:tcPr>
            <w:tcW w:w="442" w:type="dxa"/>
            <w:shd w:val="clear" w:color="auto" w:fill="auto"/>
          </w:tcPr>
          <w:p w14:paraId="2652D845" w14:textId="77777777" w:rsidR="000931D0" w:rsidRPr="00856563" w:rsidRDefault="000931D0" w:rsidP="001D04AF">
            <w:pPr>
              <w:pStyle w:val="GlossEng"/>
            </w:pPr>
            <w:r>
              <w:t>Biri</w:t>
            </w:r>
          </w:p>
        </w:tc>
        <w:tc>
          <w:tcPr>
            <w:tcW w:w="919" w:type="dxa"/>
            <w:shd w:val="clear" w:color="auto" w:fill="auto"/>
          </w:tcPr>
          <w:p w14:paraId="533F84B7" w14:textId="77777777" w:rsidR="000931D0" w:rsidRPr="00856563" w:rsidRDefault="000931D0" w:rsidP="001D04AF">
            <w:pPr>
              <w:pStyle w:val="GlossEng"/>
            </w:pPr>
            <w:r w:rsidRPr="00856563">
              <w:t>mhm</w:t>
            </w:r>
          </w:p>
        </w:tc>
        <w:tc>
          <w:tcPr>
            <w:tcW w:w="713" w:type="dxa"/>
            <w:shd w:val="clear" w:color="auto" w:fill="auto"/>
          </w:tcPr>
          <w:p w14:paraId="46D33C6B" w14:textId="77777777" w:rsidR="000931D0" w:rsidRPr="00856563" w:rsidRDefault="000931D0" w:rsidP="001D04AF">
            <w:pPr>
              <w:pStyle w:val="GlossEng"/>
            </w:pPr>
            <w:r w:rsidRPr="00856563">
              <w:t>bathe</w:t>
            </w:r>
          </w:p>
        </w:tc>
        <w:tc>
          <w:tcPr>
            <w:tcW w:w="702" w:type="dxa"/>
            <w:shd w:val="clear" w:color="auto" w:fill="auto"/>
          </w:tcPr>
          <w:p w14:paraId="30C1A9D7" w14:textId="77777777" w:rsidR="000931D0" w:rsidRPr="0099608C" w:rsidRDefault="000931D0" w:rsidP="001D04AF">
            <w:pPr>
              <w:pStyle w:val="GlossEng"/>
              <w:rPr>
                <w:rStyle w:val="ChSmallCaps"/>
              </w:rPr>
            </w:pPr>
            <w:r w:rsidRPr="0099608C">
              <w:rPr>
                <w:rStyle w:val="ChSmallCaps"/>
              </w:rPr>
              <w:t>poss</w:t>
            </w:r>
          </w:p>
        </w:tc>
        <w:tc>
          <w:tcPr>
            <w:tcW w:w="628" w:type="dxa"/>
            <w:shd w:val="clear" w:color="auto" w:fill="auto"/>
          </w:tcPr>
          <w:p w14:paraId="109D7633" w14:textId="77777777" w:rsidR="000931D0" w:rsidRPr="00856563" w:rsidRDefault="000931D0" w:rsidP="001D04AF">
            <w:pPr>
              <w:pStyle w:val="GlossEng"/>
            </w:pPr>
            <w:r>
              <w:t>be.</w:t>
            </w:r>
            <w:r w:rsidRPr="00856563">
              <w:t>far</w:t>
            </w:r>
          </w:p>
        </w:tc>
        <w:tc>
          <w:tcPr>
            <w:tcW w:w="690" w:type="dxa"/>
            <w:shd w:val="clear" w:color="auto" w:fill="auto"/>
          </w:tcPr>
          <w:p w14:paraId="03CC34E2" w14:textId="77777777" w:rsidR="000931D0" w:rsidRPr="0099608C" w:rsidRDefault="000931D0" w:rsidP="001D04AF">
            <w:pPr>
              <w:pStyle w:val="GlossEng"/>
              <w:rPr>
                <w:rStyle w:val="ChSmallCaps"/>
              </w:rPr>
            </w:pPr>
            <w:r w:rsidRPr="0099608C">
              <w:rPr>
                <w:rStyle w:val="ChSmallCaps"/>
              </w:rPr>
              <w:t>d.dist</w:t>
            </w:r>
          </w:p>
        </w:tc>
      </w:tr>
    </w:tbl>
    <w:p w14:paraId="6EA87C4C" w14:textId="0FA2CD1B" w:rsidR="000931D0" w:rsidRPr="00CE6369" w:rsidRDefault="000931D0" w:rsidP="000931D0">
      <w:pPr>
        <w:pStyle w:val="FreeTranslEng"/>
      </w:pPr>
      <w:r>
        <w:t xml:space="preserve">[About a run-away boy:] </w:t>
      </w:r>
      <w:r w:rsidR="00B7093A">
        <w:t>‘</w:t>
      </w:r>
      <w:r>
        <w:t xml:space="preserve">they were bathing in the Biri river, </w:t>
      </w:r>
      <w:r w:rsidRPr="00856563">
        <w:t xml:space="preserve">mhm, </w:t>
      </w:r>
      <w:r>
        <w:t xml:space="preserve">(they were) </w:t>
      </w:r>
      <w:r w:rsidRPr="00770319">
        <w:rPr>
          <w:rStyle w:val="ChBlueBold"/>
        </w:rPr>
        <w:t xml:space="preserve">really bathing </w:t>
      </w:r>
      <w:r>
        <w:rPr>
          <w:rStyle w:val="ChBlueBold"/>
        </w:rPr>
        <w:t xml:space="preserve">very </w:t>
      </w:r>
      <w:r w:rsidRPr="00770319">
        <w:rPr>
          <w:rStyle w:val="ChBlueBold"/>
        </w:rPr>
        <w:t>far away</w:t>
      </w:r>
      <w:r w:rsidR="00B7093A">
        <w:t>’</w:t>
      </w:r>
      <w:r w:rsidRPr="00856563">
        <w:t xml:space="preserve"> </w:t>
      </w:r>
      <w:r>
        <w:t xml:space="preserve">(Lit. </w:t>
      </w:r>
      <w:r w:rsidR="00B7093A">
        <w:t>‘</w:t>
      </w:r>
      <w:r w:rsidRPr="00F75DFB">
        <w:rPr>
          <w:rStyle w:val="ChBlueBold"/>
        </w:rPr>
        <w:t>the being far away of the bathing</w:t>
      </w:r>
      <w:r w:rsidR="00B7093A">
        <w:t>’</w:t>
      </w:r>
      <w:r>
        <w:t xml:space="preserve">) </w:t>
      </w:r>
      <w:r w:rsidRPr="00856563">
        <w:rPr>
          <w:rStyle w:val="ExampleSource"/>
        </w:rPr>
        <w:t>[081025-008-Cv.003</w:t>
      </w:r>
      <w:r>
        <w:rPr>
          <w:rStyle w:val="ExampleSource"/>
        </w:rPr>
        <w:t>2</w:t>
      </w:r>
      <w:r w:rsidR="00E34EAC">
        <w:rPr>
          <w:rStyle w:val="ExampleSource"/>
        </w:rPr>
        <w:t>-</w:t>
      </w:r>
      <w:r>
        <w:rPr>
          <w:rStyle w:val="ExampleSource"/>
        </w:rPr>
        <w:t>003</w:t>
      </w:r>
      <w:r w:rsidRPr="00856563">
        <w:rPr>
          <w:rStyle w:val="ExampleSource"/>
        </w:rPr>
        <w:t>3]</w:t>
      </w:r>
    </w:p>
    <w:tbl>
      <w:tblPr>
        <w:tblW w:w="3252" w:type="dxa"/>
        <w:tblCellMar>
          <w:left w:w="40" w:type="dxa"/>
          <w:right w:w="40" w:type="dxa"/>
        </w:tblCellMar>
        <w:tblLook w:val="01E0" w:firstRow="1" w:lastRow="1" w:firstColumn="1" w:lastColumn="1" w:noHBand="0" w:noVBand="0"/>
      </w:tblPr>
      <w:tblGrid>
        <w:gridCol w:w="709"/>
        <w:gridCol w:w="485"/>
        <w:gridCol w:w="636"/>
        <w:gridCol w:w="714"/>
        <w:gridCol w:w="708"/>
      </w:tblGrid>
      <w:tr w:rsidR="00AC23C4" w:rsidRPr="006B541C" w14:paraId="1D91F375" w14:textId="77777777" w:rsidTr="00AC23C4">
        <w:tc>
          <w:tcPr>
            <w:tcW w:w="709" w:type="dxa"/>
            <w:shd w:val="clear" w:color="auto" w:fill="auto"/>
          </w:tcPr>
          <w:p w14:paraId="50B55E94" w14:textId="77777777" w:rsidR="000931D0" w:rsidRPr="0004708F" w:rsidRDefault="000931D0" w:rsidP="001D04AF">
            <w:pPr>
              <w:pStyle w:val="O0Nwnext"/>
            </w:pPr>
            <w:bookmarkStart w:id="4050" w:name="_Ref341196773"/>
            <w:r w:rsidRPr="00856563">
              <w:t>(</w:t>
            </w:r>
            <w:fldSimple w:instr=" SEQ ( \* ARABIC \s 1 ">
              <w:r w:rsidR="00154D81">
                <w:rPr>
                  <w:noProof/>
                </w:rPr>
                <w:t>54</w:t>
              </w:r>
            </w:fldSimple>
            <w:r w:rsidRPr="00856563">
              <w:t>)</w:t>
            </w:r>
            <w:bookmarkEnd w:id="4050"/>
          </w:p>
        </w:tc>
        <w:tc>
          <w:tcPr>
            <w:tcW w:w="485" w:type="dxa"/>
            <w:shd w:val="clear" w:color="auto" w:fill="auto"/>
          </w:tcPr>
          <w:p w14:paraId="58FA2E0E" w14:textId="77777777" w:rsidR="000931D0" w:rsidRPr="00121D68" w:rsidRDefault="000931D0" w:rsidP="001D04AF">
            <w:pPr>
              <w:pStyle w:val="Text"/>
            </w:pPr>
            <w:r>
              <w:t>de</w:t>
            </w:r>
          </w:p>
        </w:tc>
        <w:tc>
          <w:tcPr>
            <w:tcW w:w="636" w:type="dxa"/>
            <w:shd w:val="clear" w:color="auto" w:fill="auto"/>
          </w:tcPr>
          <w:p w14:paraId="10C5A435" w14:textId="77777777" w:rsidR="000931D0" w:rsidRPr="006D14B7" w:rsidRDefault="000931D0" w:rsidP="001D04AF">
            <w:pPr>
              <w:pStyle w:val="Text"/>
              <w:rPr>
                <w:rStyle w:val="ChBlueBold"/>
              </w:rPr>
            </w:pPr>
            <w:r w:rsidRPr="006D14B7">
              <w:rPr>
                <w:rStyle w:val="ChBlueBold"/>
              </w:rPr>
              <w:t>kerja</w:t>
            </w:r>
          </w:p>
        </w:tc>
        <w:tc>
          <w:tcPr>
            <w:tcW w:w="714" w:type="dxa"/>
            <w:shd w:val="clear" w:color="auto" w:fill="auto"/>
          </w:tcPr>
          <w:p w14:paraId="093945EC" w14:textId="77777777" w:rsidR="000931D0" w:rsidRPr="006D14B7" w:rsidRDefault="000931D0" w:rsidP="001D04AF">
            <w:pPr>
              <w:pStyle w:val="Text"/>
              <w:rPr>
                <w:rStyle w:val="ChBlueBold"/>
              </w:rPr>
            </w:pPr>
            <w:r w:rsidRPr="006D14B7">
              <w:rPr>
                <w:rStyle w:val="ChBlueBold"/>
              </w:rPr>
              <w:t>punya</w:t>
            </w:r>
          </w:p>
        </w:tc>
        <w:tc>
          <w:tcPr>
            <w:tcW w:w="708" w:type="dxa"/>
            <w:shd w:val="clear" w:color="auto" w:fill="auto"/>
          </w:tcPr>
          <w:p w14:paraId="753C18D7" w14:textId="77777777" w:rsidR="000931D0" w:rsidRPr="006D14B7" w:rsidRDefault="000931D0" w:rsidP="001D04AF">
            <w:pPr>
              <w:pStyle w:val="Text"/>
              <w:rPr>
                <w:rStyle w:val="ChBlueBold"/>
              </w:rPr>
            </w:pPr>
            <w:r w:rsidRPr="006D14B7">
              <w:rPr>
                <w:rStyle w:val="ChBlueBold"/>
              </w:rPr>
              <w:t>cepat</w:t>
            </w:r>
          </w:p>
        </w:tc>
      </w:tr>
      <w:tr w:rsidR="00AC23C4" w:rsidRPr="00AC23C4" w14:paraId="279D75CA" w14:textId="77777777" w:rsidTr="00AC23C4">
        <w:tc>
          <w:tcPr>
            <w:tcW w:w="709" w:type="dxa"/>
            <w:shd w:val="clear" w:color="auto" w:fill="auto"/>
          </w:tcPr>
          <w:p w14:paraId="03359305" w14:textId="77777777" w:rsidR="000931D0" w:rsidRPr="0004708F" w:rsidRDefault="000931D0" w:rsidP="001D04AF">
            <w:pPr>
              <w:pStyle w:val="GlossEng"/>
            </w:pPr>
          </w:p>
        </w:tc>
        <w:tc>
          <w:tcPr>
            <w:tcW w:w="485" w:type="dxa"/>
            <w:shd w:val="clear" w:color="auto" w:fill="auto"/>
          </w:tcPr>
          <w:p w14:paraId="3955CD2E" w14:textId="77777777" w:rsidR="000931D0" w:rsidRPr="0099608C" w:rsidRDefault="000931D0" w:rsidP="001D04AF">
            <w:pPr>
              <w:pStyle w:val="GlossEng"/>
              <w:rPr>
                <w:rStyle w:val="ChSmallCaps"/>
              </w:rPr>
            </w:pPr>
            <w:r w:rsidRPr="0099608C">
              <w:rPr>
                <w:rStyle w:val="ChSmallCaps"/>
              </w:rPr>
              <w:t>3sg</w:t>
            </w:r>
          </w:p>
        </w:tc>
        <w:tc>
          <w:tcPr>
            <w:tcW w:w="636" w:type="dxa"/>
            <w:shd w:val="clear" w:color="auto" w:fill="auto"/>
          </w:tcPr>
          <w:p w14:paraId="2BAD378E" w14:textId="77777777" w:rsidR="000931D0" w:rsidRPr="00856563" w:rsidRDefault="000931D0" w:rsidP="001D04AF">
            <w:pPr>
              <w:pStyle w:val="GlossEng"/>
            </w:pPr>
            <w:r>
              <w:t>work</w:t>
            </w:r>
          </w:p>
        </w:tc>
        <w:tc>
          <w:tcPr>
            <w:tcW w:w="714" w:type="dxa"/>
            <w:shd w:val="clear" w:color="auto" w:fill="auto"/>
          </w:tcPr>
          <w:p w14:paraId="2F3904E6" w14:textId="77777777" w:rsidR="000931D0" w:rsidRPr="00DE5F52" w:rsidRDefault="000931D0" w:rsidP="001D04AF">
            <w:pPr>
              <w:pStyle w:val="GlossEng"/>
              <w:rPr>
                <w:rStyle w:val="ChSmallCaps"/>
              </w:rPr>
            </w:pPr>
            <w:r w:rsidRPr="00DE5F52">
              <w:rPr>
                <w:rStyle w:val="ChSmallCaps"/>
              </w:rPr>
              <w:t>poss</w:t>
            </w:r>
          </w:p>
        </w:tc>
        <w:tc>
          <w:tcPr>
            <w:tcW w:w="708" w:type="dxa"/>
            <w:shd w:val="clear" w:color="auto" w:fill="auto"/>
          </w:tcPr>
          <w:p w14:paraId="397DBBE1" w14:textId="77777777" w:rsidR="000931D0" w:rsidRPr="00856563" w:rsidRDefault="000931D0" w:rsidP="001D04AF">
            <w:pPr>
              <w:pStyle w:val="GlossEng"/>
            </w:pPr>
            <w:r>
              <w:t>be.fast</w:t>
            </w:r>
          </w:p>
        </w:tc>
      </w:tr>
    </w:tbl>
    <w:p w14:paraId="5EBC920F" w14:textId="35A7DE65" w:rsidR="000931D0" w:rsidRPr="001D3891" w:rsidRDefault="00B7093A" w:rsidP="000931D0">
      <w:pPr>
        <w:pStyle w:val="FreeTranslEng"/>
      </w:pPr>
      <w:r>
        <w:t>‘</w:t>
      </w:r>
      <w:r w:rsidR="000931D0">
        <w:t xml:space="preserve">he </w:t>
      </w:r>
      <w:r w:rsidR="000931D0" w:rsidRPr="00DE3F55">
        <w:rPr>
          <w:rStyle w:val="ChBlueBold"/>
        </w:rPr>
        <w:t>really worked</w:t>
      </w:r>
      <w:r w:rsidR="000931D0" w:rsidRPr="006D14B7">
        <w:rPr>
          <w:rStyle w:val="ChBlueBold"/>
        </w:rPr>
        <w:t xml:space="preserve"> </w:t>
      </w:r>
      <w:r w:rsidR="000931D0">
        <w:rPr>
          <w:rStyle w:val="ChBlueBold"/>
        </w:rPr>
        <w:t xml:space="preserve">very </w:t>
      </w:r>
      <w:r w:rsidR="000931D0" w:rsidRPr="006D14B7">
        <w:rPr>
          <w:rStyle w:val="ChBlueBold"/>
        </w:rPr>
        <w:t>fast</w:t>
      </w:r>
      <w:r>
        <w:t>’</w:t>
      </w:r>
      <w:r w:rsidR="000931D0" w:rsidRPr="00856563">
        <w:t xml:space="preserve"> </w:t>
      </w:r>
      <w:r w:rsidR="000931D0">
        <w:t xml:space="preserve">(Lit. </w:t>
      </w:r>
      <w:r>
        <w:t>‘</w:t>
      </w:r>
      <w:r w:rsidR="000931D0" w:rsidRPr="006D14B7">
        <w:rPr>
          <w:rStyle w:val="ChBlueBold"/>
        </w:rPr>
        <w:t>the being fast of the working</w:t>
      </w:r>
      <w:r>
        <w:t>’</w:t>
      </w:r>
      <w:r w:rsidR="000931D0">
        <w:t xml:space="preserve">) </w:t>
      </w:r>
      <w:r w:rsidR="000931D0" w:rsidRPr="00856563">
        <w:rPr>
          <w:rStyle w:val="ExampleSource"/>
        </w:rPr>
        <w:t>[</w:t>
      </w:r>
      <w:r w:rsidR="000931D0">
        <w:rPr>
          <w:rStyle w:val="ExampleSource"/>
        </w:rPr>
        <w:t xml:space="preserve">Elicited </w:t>
      </w:r>
      <w:r w:rsidR="000931D0" w:rsidRPr="00121D68">
        <w:rPr>
          <w:rStyle w:val="ExampleSource"/>
        </w:rPr>
        <w:t>BR111020.022</w:t>
      </w:r>
      <w:r w:rsidR="000931D0" w:rsidRPr="00856563">
        <w:rPr>
          <w:rStyle w:val="ExampleSource"/>
        </w:rPr>
        <w:t>]</w:t>
      </w:r>
    </w:p>
    <w:tbl>
      <w:tblPr>
        <w:tblW w:w="4466" w:type="dxa"/>
        <w:tblCellMar>
          <w:left w:w="40" w:type="dxa"/>
          <w:right w:w="40" w:type="dxa"/>
        </w:tblCellMar>
        <w:tblLook w:val="01E0" w:firstRow="1" w:lastRow="1" w:firstColumn="1" w:lastColumn="1" w:noHBand="0" w:noVBand="0"/>
      </w:tblPr>
      <w:tblGrid>
        <w:gridCol w:w="709"/>
        <w:gridCol w:w="747"/>
        <w:gridCol w:w="485"/>
        <w:gridCol w:w="736"/>
        <w:gridCol w:w="714"/>
        <w:gridCol w:w="1075"/>
      </w:tblGrid>
      <w:tr w:rsidR="00AC23C4" w:rsidRPr="006B541C" w14:paraId="1C4C6CDE" w14:textId="77777777" w:rsidTr="00AC23C4">
        <w:tc>
          <w:tcPr>
            <w:tcW w:w="709" w:type="dxa"/>
            <w:shd w:val="clear" w:color="auto" w:fill="auto"/>
          </w:tcPr>
          <w:p w14:paraId="033C34D3" w14:textId="77777777" w:rsidR="000931D0" w:rsidRPr="0004708F" w:rsidRDefault="000931D0" w:rsidP="001D04AF">
            <w:pPr>
              <w:pStyle w:val="O0Nwnext"/>
            </w:pPr>
            <w:bookmarkStart w:id="4051" w:name="_Ref341196774"/>
            <w:r w:rsidRPr="00856563">
              <w:t>(</w:t>
            </w:r>
            <w:fldSimple w:instr=" SEQ ( \* ARABIC \s 1 ">
              <w:r w:rsidR="00154D81">
                <w:rPr>
                  <w:noProof/>
                </w:rPr>
                <w:t>55</w:t>
              </w:r>
            </w:fldSimple>
            <w:r w:rsidRPr="00856563">
              <w:t>)</w:t>
            </w:r>
            <w:bookmarkEnd w:id="4051"/>
          </w:p>
        </w:tc>
        <w:tc>
          <w:tcPr>
            <w:tcW w:w="747" w:type="dxa"/>
            <w:shd w:val="clear" w:color="auto" w:fill="auto"/>
          </w:tcPr>
          <w:p w14:paraId="37C3414B" w14:textId="77777777" w:rsidR="000931D0" w:rsidRPr="00121D68" w:rsidRDefault="000931D0" w:rsidP="001D04AF">
            <w:pPr>
              <w:pStyle w:val="Text"/>
            </w:pPr>
            <w:r>
              <w:t>mama</w:t>
            </w:r>
          </w:p>
        </w:tc>
        <w:tc>
          <w:tcPr>
            <w:tcW w:w="485" w:type="dxa"/>
            <w:shd w:val="clear" w:color="auto" w:fill="auto"/>
          </w:tcPr>
          <w:p w14:paraId="58ACAE64" w14:textId="77777777" w:rsidR="000931D0" w:rsidRPr="00121D68" w:rsidRDefault="000931D0" w:rsidP="001D04AF">
            <w:pPr>
              <w:pStyle w:val="Text"/>
            </w:pPr>
            <w:r>
              <w:t>de</w:t>
            </w:r>
          </w:p>
        </w:tc>
        <w:tc>
          <w:tcPr>
            <w:tcW w:w="736" w:type="dxa"/>
            <w:shd w:val="clear" w:color="auto" w:fill="auto"/>
          </w:tcPr>
          <w:p w14:paraId="73AB227E" w14:textId="77777777" w:rsidR="000931D0" w:rsidRPr="00EE3806" w:rsidRDefault="000931D0" w:rsidP="001D04AF">
            <w:pPr>
              <w:pStyle w:val="Text"/>
              <w:rPr>
                <w:rStyle w:val="ChBlueBold"/>
              </w:rPr>
            </w:pPr>
            <w:r w:rsidRPr="00EE3806">
              <w:rPr>
                <w:rStyle w:val="ChBlueBold"/>
              </w:rPr>
              <w:t>masak</w:t>
            </w:r>
          </w:p>
        </w:tc>
        <w:tc>
          <w:tcPr>
            <w:tcW w:w="714" w:type="dxa"/>
            <w:shd w:val="clear" w:color="auto" w:fill="auto"/>
          </w:tcPr>
          <w:p w14:paraId="075738C2" w14:textId="77777777" w:rsidR="000931D0" w:rsidRPr="00EE3806" w:rsidRDefault="000931D0" w:rsidP="001D04AF">
            <w:pPr>
              <w:pStyle w:val="Text"/>
              <w:rPr>
                <w:rStyle w:val="ChBlueBold"/>
              </w:rPr>
            </w:pPr>
            <w:r w:rsidRPr="00EE3806">
              <w:rPr>
                <w:rStyle w:val="ChBlueBold"/>
              </w:rPr>
              <w:t>punya</w:t>
            </w:r>
          </w:p>
        </w:tc>
        <w:tc>
          <w:tcPr>
            <w:tcW w:w="1075" w:type="dxa"/>
            <w:shd w:val="clear" w:color="auto" w:fill="auto"/>
          </w:tcPr>
          <w:p w14:paraId="38291D0E" w14:textId="77777777" w:rsidR="000931D0" w:rsidRPr="00EE3806" w:rsidRDefault="000931D0" w:rsidP="001D04AF">
            <w:pPr>
              <w:pStyle w:val="Text"/>
              <w:rPr>
                <w:rStyle w:val="ChBlueBold"/>
              </w:rPr>
            </w:pPr>
            <w:r w:rsidRPr="00EE3806">
              <w:rPr>
                <w:rStyle w:val="ChBlueBold"/>
              </w:rPr>
              <w:t>enak</w:t>
            </w:r>
          </w:p>
        </w:tc>
      </w:tr>
      <w:tr w:rsidR="00AC23C4" w:rsidRPr="00AC23C4" w14:paraId="42A8952D" w14:textId="77777777" w:rsidTr="00AC23C4">
        <w:tc>
          <w:tcPr>
            <w:tcW w:w="709" w:type="dxa"/>
            <w:shd w:val="clear" w:color="auto" w:fill="auto"/>
          </w:tcPr>
          <w:p w14:paraId="3AF93EC4" w14:textId="77777777" w:rsidR="000931D0" w:rsidRPr="0004708F" w:rsidRDefault="000931D0" w:rsidP="001D04AF">
            <w:pPr>
              <w:pStyle w:val="GlossEng"/>
            </w:pPr>
          </w:p>
        </w:tc>
        <w:tc>
          <w:tcPr>
            <w:tcW w:w="747" w:type="dxa"/>
            <w:shd w:val="clear" w:color="auto" w:fill="auto"/>
          </w:tcPr>
          <w:p w14:paraId="06E9AEF0" w14:textId="77777777" w:rsidR="000931D0" w:rsidRPr="00EE3806" w:rsidRDefault="000931D0" w:rsidP="001D04AF">
            <w:pPr>
              <w:pStyle w:val="GlossEng"/>
            </w:pPr>
            <w:r w:rsidRPr="00EE3806">
              <w:t>mother</w:t>
            </w:r>
          </w:p>
        </w:tc>
        <w:tc>
          <w:tcPr>
            <w:tcW w:w="485" w:type="dxa"/>
            <w:shd w:val="clear" w:color="auto" w:fill="auto"/>
          </w:tcPr>
          <w:p w14:paraId="4DE8D679" w14:textId="77777777" w:rsidR="000931D0" w:rsidRPr="0099608C" w:rsidRDefault="000931D0" w:rsidP="001D04AF">
            <w:pPr>
              <w:pStyle w:val="GlossEng"/>
              <w:rPr>
                <w:rStyle w:val="ChSmallCaps"/>
              </w:rPr>
            </w:pPr>
            <w:r w:rsidRPr="0099608C">
              <w:rPr>
                <w:rStyle w:val="ChSmallCaps"/>
              </w:rPr>
              <w:t>3sg</w:t>
            </w:r>
          </w:p>
        </w:tc>
        <w:tc>
          <w:tcPr>
            <w:tcW w:w="736" w:type="dxa"/>
            <w:shd w:val="clear" w:color="auto" w:fill="auto"/>
          </w:tcPr>
          <w:p w14:paraId="7878BD04" w14:textId="77777777" w:rsidR="000931D0" w:rsidRPr="00856563" w:rsidRDefault="000931D0" w:rsidP="001D04AF">
            <w:pPr>
              <w:pStyle w:val="GlossEng"/>
            </w:pPr>
            <w:r>
              <w:t>cook</w:t>
            </w:r>
          </w:p>
        </w:tc>
        <w:tc>
          <w:tcPr>
            <w:tcW w:w="714" w:type="dxa"/>
            <w:shd w:val="clear" w:color="auto" w:fill="auto"/>
          </w:tcPr>
          <w:p w14:paraId="4AF83338" w14:textId="77777777" w:rsidR="000931D0" w:rsidRPr="0099608C" w:rsidRDefault="000931D0" w:rsidP="001D04AF">
            <w:pPr>
              <w:pStyle w:val="GlossEng"/>
              <w:rPr>
                <w:rStyle w:val="ChSmallCaps"/>
              </w:rPr>
            </w:pPr>
            <w:r w:rsidRPr="0099608C">
              <w:rPr>
                <w:rStyle w:val="ChSmallCaps"/>
              </w:rPr>
              <w:t>poss</w:t>
            </w:r>
          </w:p>
        </w:tc>
        <w:tc>
          <w:tcPr>
            <w:tcW w:w="1075" w:type="dxa"/>
            <w:shd w:val="clear" w:color="auto" w:fill="auto"/>
          </w:tcPr>
          <w:p w14:paraId="2ED1D36C" w14:textId="77777777" w:rsidR="000931D0" w:rsidRPr="00856563" w:rsidRDefault="000931D0" w:rsidP="001D04AF">
            <w:pPr>
              <w:pStyle w:val="GlossEng"/>
            </w:pPr>
            <w:r>
              <w:t>be.pleasant</w:t>
            </w:r>
          </w:p>
        </w:tc>
      </w:tr>
    </w:tbl>
    <w:p w14:paraId="586FA900" w14:textId="40E40120" w:rsidR="000931D0" w:rsidRPr="002B1870" w:rsidRDefault="00B7093A" w:rsidP="000931D0">
      <w:pPr>
        <w:pStyle w:val="FreeTranslEng"/>
      </w:pPr>
      <w:r>
        <w:t>‘</w:t>
      </w:r>
      <w:r w:rsidR="000931D0">
        <w:t xml:space="preserve">mother </w:t>
      </w:r>
      <w:r w:rsidR="000931D0" w:rsidRPr="00770319">
        <w:rPr>
          <w:rStyle w:val="ChBlueBold"/>
        </w:rPr>
        <w:t xml:space="preserve">really cooks </w:t>
      </w:r>
      <w:r w:rsidR="000931D0">
        <w:rPr>
          <w:rStyle w:val="ChBlueBold"/>
        </w:rPr>
        <w:t xml:space="preserve">very </w:t>
      </w:r>
      <w:r w:rsidR="000931D0" w:rsidRPr="00770319">
        <w:rPr>
          <w:rStyle w:val="ChBlueBold"/>
        </w:rPr>
        <w:t>tastily</w:t>
      </w:r>
      <w:r>
        <w:t>’</w:t>
      </w:r>
      <w:r w:rsidR="000931D0" w:rsidRPr="00856563">
        <w:t xml:space="preserve"> </w:t>
      </w:r>
      <w:r w:rsidR="000931D0">
        <w:t xml:space="preserve">(Lit. </w:t>
      </w:r>
      <w:r>
        <w:t>‘</w:t>
      </w:r>
      <w:r w:rsidR="000931D0" w:rsidRPr="00F75DFB">
        <w:rPr>
          <w:rStyle w:val="ChBlueBold"/>
        </w:rPr>
        <w:t>the being tasty of the cooking</w:t>
      </w:r>
      <w:r>
        <w:t>’</w:t>
      </w:r>
      <w:r w:rsidR="000931D0">
        <w:t xml:space="preserve">) </w:t>
      </w:r>
      <w:r w:rsidR="000931D0" w:rsidRPr="00856563">
        <w:rPr>
          <w:rStyle w:val="ExampleSource"/>
        </w:rPr>
        <w:t>[</w:t>
      </w:r>
      <w:r w:rsidR="000931D0">
        <w:rPr>
          <w:rStyle w:val="ExampleSource"/>
        </w:rPr>
        <w:t>Elicited BR111020.023</w:t>
      </w:r>
      <w:r w:rsidR="000931D0" w:rsidRPr="00856563">
        <w:rPr>
          <w:rStyle w:val="ExampleSource"/>
        </w:rPr>
        <w:t>]</w:t>
      </w:r>
    </w:p>
    <w:tbl>
      <w:tblPr>
        <w:tblW w:w="6046" w:type="dxa"/>
        <w:tblCellMar>
          <w:left w:w="40" w:type="dxa"/>
          <w:right w:w="40" w:type="dxa"/>
        </w:tblCellMar>
        <w:tblLook w:val="01E0" w:firstRow="1" w:lastRow="1" w:firstColumn="1" w:lastColumn="1" w:noHBand="0" w:noVBand="0"/>
      </w:tblPr>
      <w:tblGrid>
        <w:gridCol w:w="709"/>
        <w:gridCol w:w="758"/>
        <w:gridCol w:w="569"/>
        <w:gridCol w:w="736"/>
        <w:gridCol w:w="580"/>
        <w:gridCol w:w="480"/>
        <w:gridCol w:w="725"/>
        <w:gridCol w:w="714"/>
        <w:gridCol w:w="775"/>
      </w:tblGrid>
      <w:tr w:rsidR="00AC23C4" w:rsidRPr="006B541C" w14:paraId="2F75B058" w14:textId="77777777" w:rsidTr="00AC23C4">
        <w:tc>
          <w:tcPr>
            <w:tcW w:w="709" w:type="dxa"/>
            <w:shd w:val="clear" w:color="auto" w:fill="auto"/>
          </w:tcPr>
          <w:p w14:paraId="4EB3540B" w14:textId="77777777" w:rsidR="000931D0" w:rsidRPr="0004708F" w:rsidRDefault="000931D0" w:rsidP="001D04AF">
            <w:pPr>
              <w:pStyle w:val="O0Nwnext"/>
            </w:pPr>
            <w:bookmarkStart w:id="4052" w:name="_Ref341196775"/>
            <w:r w:rsidRPr="00856563">
              <w:t>(</w:t>
            </w:r>
            <w:fldSimple w:instr=" SEQ ( \* ARABIC \s 1 ">
              <w:r w:rsidR="00154D81">
                <w:rPr>
                  <w:noProof/>
                </w:rPr>
                <w:t>56</w:t>
              </w:r>
            </w:fldSimple>
            <w:r w:rsidRPr="00856563">
              <w:t>)</w:t>
            </w:r>
            <w:bookmarkEnd w:id="4052"/>
          </w:p>
        </w:tc>
        <w:tc>
          <w:tcPr>
            <w:tcW w:w="758" w:type="dxa"/>
            <w:shd w:val="clear" w:color="auto" w:fill="auto"/>
          </w:tcPr>
          <w:p w14:paraId="50AC0B2D" w14:textId="77777777" w:rsidR="000931D0" w:rsidRPr="00121D68" w:rsidRDefault="008B03CF" w:rsidP="001D04AF">
            <w:pPr>
              <w:pStyle w:val="Text"/>
            </w:pPr>
            <w:r>
              <w:t>Marice</w:t>
            </w:r>
          </w:p>
        </w:tc>
        <w:tc>
          <w:tcPr>
            <w:tcW w:w="569" w:type="dxa"/>
            <w:shd w:val="clear" w:color="auto" w:fill="auto"/>
          </w:tcPr>
          <w:p w14:paraId="7335ADBD" w14:textId="77777777" w:rsidR="000931D0" w:rsidRPr="00121D68" w:rsidRDefault="000931D0" w:rsidP="001D04AF">
            <w:pPr>
              <w:pStyle w:val="Text"/>
            </w:pPr>
            <w:r>
              <w:t>deng</w:t>
            </w:r>
          </w:p>
        </w:tc>
        <w:tc>
          <w:tcPr>
            <w:tcW w:w="736" w:type="dxa"/>
            <w:shd w:val="clear" w:color="auto" w:fill="auto"/>
          </w:tcPr>
          <w:p w14:paraId="6D57172E" w14:textId="77777777" w:rsidR="000931D0" w:rsidRPr="00121D68" w:rsidRDefault="000931D0" w:rsidP="001D04AF">
            <w:pPr>
              <w:pStyle w:val="Text"/>
            </w:pPr>
            <w:r>
              <w:t>Matius</w:t>
            </w:r>
          </w:p>
        </w:tc>
        <w:tc>
          <w:tcPr>
            <w:tcW w:w="580" w:type="dxa"/>
            <w:shd w:val="clear" w:color="auto" w:fill="auto"/>
          </w:tcPr>
          <w:p w14:paraId="412132BA" w14:textId="77777777" w:rsidR="000931D0" w:rsidRPr="00121D68" w:rsidRDefault="000931D0" w:rsidP="001D04AF">
            <w:pPr>
              <w:pStyle w:val="Text"/>
            </w:pPr>
            <w:r>
              <w:t>dong</w:t>
            </w:r>
          </w:p>
        </w:tc>
        <w:tc>
          <w:tcPr>
            <w:tcW w:w="480" w:type="dxa"/>
            <w:shd w:val="clear" w:color="auto" w:fill="auto"/>
          </w:tcPr>
          <w:p w14:paraId="31A3DC84" w14:textId="77777777" w:rsidR="000931D0" w:rsidRPr="00121D68" w:rsidRDefault="000931D0" w:rsidP="001D04AF">
            <w:pPr>
              <w:pStyle w:val="Text"/>
            </w:pPr>
            <w:r>
              <w:t>dua</w:t>
            </w:r>
          </w:p>
        </w:tc>
        <w:tc>
          <w:tcPr>
            <w:tcW w:w="725" w:type="dxa"/>
            <w:shd w:val="clear" w:color="auto" w:fill="auto"/>
          </w:tcPr>
          <w:p w14:paraId="764F90B6" w14:textId="77777777" w:rsidR="000931D0" w:rsidRPr="00710CED" w:rsidRDefault="000931D0" w:rsidP="001D04AF">
            <w:pPr>
              <w:pStyle w:val="Text"/>
              <w:rPr>
                <w:rStyle w:val="ChBlueBold"/>
              </w:rPr>
            </w:pPr>
            <w:r w:rsidRPr="00710CED">
              <w:rPr>
                <w:rStyle w:val="ChBlueBold"/>
              </w:rPr>
              <w:t>bicara</w:t>
            </w:r>
          </w:p>
        </w:tc>
        <w:tc>
          <w:tcPr>
            <w:tcW w:w="714" w:type="dxa"/>
            <w:shd w:val="clear" w:color="auto" w:fill="auto"/>
          </w:tcPr>
          <w:p w14:paraId="656F915F" w14:textId="77777777" w:rsidR="000931D0" w:rsidRPr="00710CED" w:rsidRDefault="000931D0" w:rsidP="001D04AF">
            <w:pPr>
              <w:pStyle w:val="Text"/>
              <w:rPr>
                <w:rStyle w:val="ChBlueBold"/>
              </w:rPr>
            </w:pPr>
            <w:r w:rsidRPr="00710CED">
              <w:rPr>
                <w:rStyle w:val="ChBlueBold"/>
              </w:rPr>
              <w:t>punya</w:t>
            </w:r>
          </w:p>
        </w:tc>
        <w:tc>
          <w:tcPr>
            <w:tcW w:w="775" w:type="dxa"/>
            <w:shd w:val="clear" w:color="auto" w:fill="auto"/>
          </w:tcPr>
          <w:p w14:paraId="0428E213" w14:textId="77777777" w:rsidR="000931D0" w:rsidRPr="00710CED" w:rsidRDefault="000931D0" w:rsidP="001D04AF">
            <w:pPr>
              <w:pStyle w:val="Text"/>
              <w:rPr>
                <w:rStyle w:val="ChBlueBold"/>
              </w:rPr>
            </w:pPr>
            <w:r w:rsidRPr="00710CED">
              <w:rPr>
                <w:rStyle w:val="ChBlueBold"/>
              </w:rPr>
              <w:t>kras</w:t>
            </w:r>
          </w:p>
        </w:tc>
      </w:tr>
      <w:tr w:rsidR="00AC23C4" w:rsidRPr="00AC23C4" w14:paraId="7F17D96F" w14:textId="77777777" w:rsidTr="00AC23C4">
        <w:tc>
          <w:tcPr>
            <w:tcW w:w="709" w:type="dxa"/>
            <w:shd w:val="clear" w:color="auto" w:fill="auto"/>
          </w:tcPr>
          <w:p w14:paraId="50FAF7B6" w14:textId="77777777" w:rsidR="000931D0" w:rsidRPr="0004708F" w:rsidRDefault="000931D0" w:rsidP="001D04AF">
            <w:pPr>
              <w:pStyle w:val="GlossEng"/>
            </w:pPr>
          </w:p>
        </w:tc>
        <w:tc>
          <w:tcPr>
            <w:tcW w:w="758" w:type="dxa"/>
            <w:shd w:val="clear" w:color="auto" w:fill="auto"/>
          </w:tcPr>
          <w:p w14:paraId="46FDCF7E" w14:textId="77777777" w:rsidR="000931D0" w:rsidRPr="00616C05" w:rsidRDefault="008B03CF" w:rsidP="001D04AF">
            <w:pPr>
              <w:pStyle w:val="GlossEng"/>
            </w:pPr>
            <w:r>
              <w:t>Marice</w:t>
            </w:r>
          </w:p>
        </w:tc>
        <w:tc>
          <w:tcPr>
            <w:tcW w:w="569" w:type="dxa"/>
            <w:shd w:val="clear" w:color="auto" w:fill="auto"/>
          </w:tcPr>
          <w:p w14:paraId="120DEE77" w14:textId="77777777" w:rsidR="000931D0" w:rsidRPr="00856563" w:rsidRDefault="000931D0" w:rsidP="001D04AF">
            <w:pPr>
              <w:pStyle w:val="GlossEng"/>
            </w:pPr>
            <w:r>
              <w:t>with</w:t>
            </w:r>
          </w:p>
        </w:tc>
        <w:tc>
          <w:tcPr>
            <w:tcW w:w="736" w:type="dxa"/>
            <w:shd w:val="clear" w:color="auto" w:fill="auto"/>
          </w:tcPr>
          <w:p w14:paraId="3B820EF7" w14:textId="77777777" w:rsidR="000931D0" w:rsidRPr="00856563" w:rsidRDefault="000931D0" w:rsidP="001D04AF">
            <w:pPr>
              <w:pStyle w:val="GlossEng"/>
            </w:pPr>
            <w:r>
              <w:t>Matius</w:t>
            </w:r>
          </w:p>
        </w:tc>
        <w:tc>
          <w:tcPr>
            <w:tcW w:w="580" w:type="dxa"/>
            <w:shd w:val="clear" w:color="auto" w:fill="auto"/>
          </w:tcPr>
          <w:p w14:paraId="0784FB5E" w14:textId="77777777" w:rsidR="000931D0" w:rsidRPr="0099608C" w:rsidRDefault="000931D0" w:rsidP="001D04AF">
            <w:pPr>
              <w:pStyle w:val="GlossEng"/>
              <w:rPr>
                <w:rStyle w:val="ChSmallCaps"/>
              </w:rPr>
            </w:pPr>
            <w:r w:rsidRPr="0099608C">
              <w:rPr>
                <w:rStyle w:val="ChSmallCaps"/>
              </w:rPr>
              <w:t>3pl</w:t>
            </w:r>
          </w:p>
        </w:tc>
        <w:tc>
          <w:tcPr>
            <w:tcW w:w="480" w:type="dxa"/>
            <w:shd w:val="clear" w:color="auto" w:fill="auto"/>
          </w:tcPr>
          <w:p w14:paraId="13ABEC44" w14:textId="77777777" w:rsidR="000931D0" w:rsidRPr="00856563" w:rsidRDefault="000931D0" w:rsidP="001D04AF">
            <w:pPr>
              <w:pStyle w:val="GlossEng"/>
            </w:pPr>
            <w:r>
              <w:t>two</w:t>
            </w:r>
          </w:p>
        </w:tc>
        <w:tc>
          <w:tcPr>
            <w:tcW w:w="725" w:type="dxa"/>
            <w:shd w:val="clear" w:color="auto" w:fill="auto"/>
          </w:tcPr>
          <w:p w14:paraId="45939923" w14:textId="77777777" w:rsidR="000931D0" w:rsidRPr="00856563" w:rsidRDefault="000931D0" w:rsidP="001D04AF">
            <w:pPr>
              <w:pStyle w:val="GlossEng"/>
            </w:pPr>
            <w:r>
              <w:t>speak</w:t>
            </w:r>
          </w:p>
        </w:tc>
        <w:tc>
          <w:tcPr>
            <w:tcW w:w="714" w:type="dxa"/>
            <w:shd w:val="clear" w:color="auto" w:fill="auto"/>
          </w:tcPr>
          <w:p w14:paraId="4A66A28A" w14:textId="77777777" w:rsidR="000931D0" w:rsidRPr="0099608C" w:rsidRDefault="000931D0" w:rsidP="001D04AF">
            <w:pPr>
              <w:pStyle w:val="GlossEng"/>
              <w:rPr>
                <w:rStyle w:val="ChSmallCaps"/>
              </w:rPr>
            </w:pPr>
            <w:r w:rsidRPr="0099608C">
              <w:rPr>
                <w:rStyle w:val="ChSmallCaps"/>
              </w:rPr>
              <w:t>poss</w:t>
            </w:r>
          </w:p>
        </w:tc>
        <w:tc>
          <w:tcPr>
            <w:tcW w:w="775" w:type="dxa"/>
            <w:shd w:val="clear" w:color="auto" w:fill="auto"/>
          </w:tcPr>
          <w:p w14:paraId="5E766544" w14:textId="77777777" w:rsidR="000931D0" w:rsidRPr="00856563" w:rsidRDefault="000931D0" w:rsidP="001D04AF">
            <w:pPr>
              <w:pStyle w:val="GlossEng"/>
            </w:pPr>
            <w:r>
              <w:t>be.harsh</w:t>
            </w:r>
          </w:p>
        </w:tc>
      </w:tr>
    </w:tbl>
    <w:p w14:paraId="50FD8191" w14:textId="5DB1CC03" w:rsidR="000931D0" w:rsidRPr="00FB0B86" w:rsidRDefault="00B7093A" w:rsidP="00AF7CAD">
      <w:pPr>
        <w:pStyle w:val="FreeTranslEng15pt"/>
      </w:pPr>
      <w:r>
        <w:t>‘</w:t>
      </w:r>
      <w:r w:rsidR="000931D0">
        <w:t xml:space="preserve">the two of them </w:t>
      </w:r>
      <w:r w:rsidR="008B03CF">
        <w:t>Marice</w:t>
      </w:r>
      <w:r w:rsidR="000931D0">
        <w:t xml:space="preserve"> and Matius </w:t>
      </w:r>
      <w:r w:rsidR="000931D0" w:rsidRPr="00770319">
        <w:rPr>
          <w:rStyle w:val="ChBlueBold"/>
        </w:rPr>
        <w:t xml:space="preserve">really spoke very </w:t>
      </w:r>
      <w:r w:rsidR="000931D0">
        <w:rPr>
          <w:rStyle w:val="ChBlueBold"/>
        </w:rPr>
        <w:t>loudly</w:t>
      </w:r>
      <w:r w:rsidR="000931D0">
        <w:t xml:space="preserve"> (with each other)</w:t>
      </w:r>
      <w:r>
        <w:t>’</w:t>
      </w:r>
      <w:r w:rsidR="000931D0" w:rsidRPr="00856563">
        <w:t xml:space="preserve"> </w:t>
      </w:r>
      <w:r w:rsidR="000931D0">
        <w:t xml:space="preserve">(Lit. </w:t>
      </w:r>
      <w:r>
        <w:t>‘</w:t>
      </w:r>
      <w:r w:rsidR="000931D0" w:rsidRPr="00F75DFB">
        <w:rPr>
          <w:rStyle w:val="ChBlueBold"/>
        </w:rPr>
        <w:t xml:space="preserve">the being </w:t>
      </w:r>
      <w:r w:rsidR="000931D0">
        <w:rPr>
          <w:rStyle w:val="ChBlueBold"/>
        </w:rPr>
        <w:t>loud</w:t>
      </w:r>
      <w:r w:rsidR="000931D0" w:rsidRPr="00F75DFB">
        <w:rPr>
          <w:rStyle w:val="ChBlueBold"/>
        </w:rPr>
        <w:t xml:space="preserve"> of the speaking</w:t>
      </w:r>
      <w:r>
        <w:t>’</w:t>
      </w:r>
      <w:r w:rsidR="000931D0">
        <w:t xml:space="preserve">) </w:t>
      </w:r>
      <w:r w:rsidR="000931D0" w:rsidRPr="00856563">
        <w:rPr>
          <w:rStyle w:val="ExampleSource"/>
        </w:rPr>
        <w:t>[</w:t>
      </w:r>
      <w:r w:rsidR="000931D0">
        <w:rPr>
          <w:rStyle w:val="ExampleSource"/>
        </w:rPr>
        <w:t>Elicited BR111020.024</w:t>
      </w:r>
      <w:r w:rsidR="000931D0" w:rsidRPr="00856563">
        <w:rPr>
          <w:rStyle w:val="ExampleSource"/>
        </w:rPr>
        <w:t>]</w:t>
      </w:r>
    </w:p>
    <w:p w14:paraId="28607676" w14:textId="0378D9B6" w:rsidR="000931D0" w:rsidRDefault="000931D0" w:rsidP="000931D0">
      <w:pPr>
        <w:pStyle w:val="Heading3"/>
      </w:pPr>
      <w:bookmarkStart w:id="4053" w:name="_Ref336853954"/>
      <w:bookmarkStart w:id="4054" w:name="_Toc340509812"/>
      <w:bookmarkStart w:id="4055" w:name="_Toc342590131"/>
      <w:bookmarkStart w:id="4056" w:name="_Toc440455684"/>
      <w:r w:rsidRPr="00856563">
        <w:rPr>
          <w:rStyle w:val="ChItalBold"/>
        </w:rPr>
        <w:t>punya</w:t>
      </w:r>
      <w:r w:rsidRPr="00856563">
        <w:t xml:space="preserve"> </w:t>
      </w:r>
      <w:r w:rsidR="00B7093A">
        <w:t>‘</w:t>
      </w:r>
      <w:r w:rsidRPr="0099608C">
        <w:rPr>
          <w:rStyle w:val="ChSmallCaps"/>
        </w:rPr>
        <w:t>poss</w:t>
      </w:r>
      <w:r w:rsidR="00B7093A">
        <w:t>’</w:t>
      </w:r>
      <w:bookmarkEnd w:id="4053"/>
      <w:bookmarkEnd w:id="4054"/>
      <w:r>
        <w:t xml:space="preserve"> in </w:t>
      </w:r>
      <w:r w:rsidRPr="00856563">
        <w:t xml:space="preserve">reflexive </w:t>
      </w:r>
      <w:bookmarkEnd w:id="4055"/>
      <w:r>
        <w:t>expressions</w:t>
      </w:r>
      <w:bookmarkEnd w:id="4056"/>
    </w:p>
    <w:p w14:paraId="17AD5E18" w14:textId="0799DEC3" w:rsidR="000931D0" w:rsidRDefault="000931D0" w:rsidP="009A6E75">
      <w:pPr>
        <w:pStyle w:val="Body0010after"/>
      </w:pPr>
      <w:r w:rsidRPr="00856563">
        <w:t xml:space="preserve">The possessive marker </w:t>
      </w:r>
      <w:r w:rsidRPr="00856563">
        <w:rPr>
          <w:rStyle w:val="ChItalBold"/>
        </w:rPr>
        <w:t>punya</w:t>
      </w:r>
      <w:r w:rsidRPr="00856563">
        <w:t xml:space="preserve"> </w:t>
      </w:r>
      <w:r w:rsidR="00B7093A">
        <w:t>‘</w:t>
      </w:r>
      <w:r w:rsidRPr="0099608C">
        <w:rPr>
          <w:rStyle w:val="ChSmallCaps"/>
        </w:rPr>
        <w:t>poss</w:t>
      </w:r>
      <w:r w:rsidR="00B7093A">
        <w:t>’</w:t>
      </w:r>
      <w:r w:rsidRPr="00856563">
        <w:t xml:space="preserve"> is </w:t>
      </w:r>
      <w:r>
        <w:t xml:space="preserve">also </w:t>
      </w:r>
      <w:r w:rsidR="009A6E75">
        <w:t xml:space="preserve">used </w:t>
      </w:r>
      <w:r>
        <w:t xml:space="preserve">to create </w:t>
      </w:r>
      <w:r w:rsidRPr="00856563">
        <w:t xml:space="preserve">reflexive </w:t>
      </w:r>
      <w:r>
        <w:t xml:space="preserve">expressions. </w:t>
      </w:r>
      <w:r w:rsidR="009A6E75">
        <w:t>Generally speaking, r</w:t>
      </w:r>
      <w:r>
        <w:t xml:space="preserve">eflexives designate constructions </w:t>
      </w:r>
      <w:r w:rsidR="00B7093A">
        <w:t>“</w:t>
      </w:r>
      <w:r>
        <w:t xml:space="preserve">where subject and object refer to the same entity, explicitly </w:t>
      </w:r>
      <w:r w:rsidR="00752863" w:rsidRPr="000060CB">
        <w:t>[…]</w:t>
      </w:r>
      <w:r>
        <w:t xml:space="preserve"> or implicitly</w:t>
      </w:r>
      <w:r w:rsidR="00B7093A">
        <w:t>”</w:t>
      </w:r>
      <w:r>
        <w:t xml:space="preserve"> </w:t>
      </w:r>
      <w:r w:rsidR="00BA6215">
        <w:rPr>
          <w:rStyle w:val="Citation"/>
        </w:rPr>
        <w:fldChar w:fldCharType="begin"/>
      </w:r>
      <w:r w:rsidR="0092451D">
        <w:rPr>
          <w:rStyle w:val="Citation"/>
        </w:rPr>
        <w:instrText>ADDIN CITAVI.PLACEHOLDER de7e1a18-63c3-472e-a183-c0bb032e5b94 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NoZXIgMTk5NDogNTE2NCk8L1RleHQ+DQogICAgPC9UZXh0VW5pdD4NCiAgPC9UZXh0VW5pdHM+DQo8L1BsYWNlaG9sZGVyPg==</w:instrText>
      </w:r>
      <w:r w:rsidR="00BA6215">
        <w:rPr>
          <w:rStyle w:val="Citation"/>
        </w:rPr>
        <w:fldChar w:fldCharType="separate"/>
      </w:r>
      <w:bookmarkStart w:id="4057" w:name="_CTVP001de7e1a1863c3472ea183c0bb032e5b94"/>
      <w:r w:rsidR="0092006B">
        <w:rPr>
          <w:rStyle w:val="Citation"/>
        </w:rPr>
        <w:t>(Asher 1994: 5164)</w:t>
      </w:r>
      <w:bookmarkEnd w:id="4057"/>
      <w:r w:rsidR="00BA6215">
        <w:rPr>
          <w:rStyle w:val="Citation"/>
        </w:rPr>
        <w:fldChar w:fldCharType="end"/>
      </w:r>
      <w:r>
        <w:t xml:space="preserve">. Typically, explicit reflexive expressions are formed with a </w:t>
      </w:r>
      <w:r w:rsidRPr="003E0DA3">
        <w:t>reflexive pronoun</w:t>
      </w:r>
      <w:r>
        <w:t xml:space="preserve"> </w:t>
      </w:r>
      <w:r w:rsidR="00B7093A">
        <w:t>“</w:t>
      </w:r>
      <w:r w:rsidRPr="003E0DA3">
        <w:t>which refers to the same</w:t>
      </w:r>
      <w:r>
        <w:t xml:space="preserve"> </w:t>
      </w:r>
      <w:r w:rsidRPr="003E0DA3">
        <w:t>person or t</w:t>
      </w:r>
      <w:r>
        <w:t>hing as the subject of the verb</w:t>
      </w:r>
      <w:r w:rsidR="00B7093A">
        <w:t>”</w:t>
      </w:r>
      <w:r>
        <w:t xml:space="preserve"> </w:t>
      </w:r>
      <w:r w:rsidR="00BA6215">
        <w:rPr>
          <w:rStyle w:val="Citation"/>
        </w:rPr>
        <w:fldChar w:fldCharType="begin"/>
      </w:r>
      <w:r w:rsidR="0092451D">
        <w:rPr>
          <w:rStyle w:val="Citation"/>
        </w:rPr>
        <w:instrText>ADDIN CITAVI.PLACEHOLDER 8e68af0f-01e5-40d1-9224-8696d338645f 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DogNTE2NSk8L1RleHQ+DQogICAgPC9UZXh0VW5pdD4NCiAgPC9UZXh0VW5pdHM+DQo8L1BsYWNlaG9sZGVyPg==</w:instrText>
      </w:r>
      <w:r w:rsidR="00BA6215">
        <w:rPr>
          <w:rStyle w:val="Citation"/>
        </w:rPr>
        <w:fldChar w:fldCharType="separate"/>
      </w:r>
      <w:bookmarkStart w:id="4058" w:name="_CTVP0018e68af0f01e540d192248696d338645f"/>
      <w:r w:rsidR="0092006B">
        <w:rPr>
          <w:rStyle w:val="Citation"/>
        </w:rPr>
        <w:t>(1994: 5165)</w:t>
      </w:r>
      <w:bookmarkEnd w:id="4058"/>
      <w:r w:rsidR="00BA6215">
        <w:rPr>
          <w:rStyle w:val="Citation"/>
        </w:rPr>
        <w:fldChar w:fldCharType="end"/>
      </w:r>
      <w:r w:rsidRPr="003E22ED">
        <w:t>.</w:t>
      </w:r>
      <w:r>
        <w:t xml:space="preserve"> </w:t>
      </w:r>
      <w:r w:rsidR="00F97A56">
        <w:t xml:space="preserve">As Papuan Malay does not have </w:t>
      </w:r>
      <w:r w:rsidR="00F97A56" w:rsidRPr="003E0DA3">
        <w:t>reflexive pronoun</w:t>
      </w:r>
      <w:r w:rsidR="00F97A56">
        <w:t xml:space="preserve">s, an alternative strategy is used. Reflexive </w:t>
      </w:r>
      <w:r>
        <w:t xml:space="preserve">relations are expressed with </w:t>
      </w:r>
      <w:r w:rsidR="009A6E75">
        <w:t xml:space="preserve">an </w:t>
      </w:r>
      <w:r>
        <w:t>ad</w:t>
      </w:r>
      <w:r w:rsidR="009A6E75">
        <w:t>nominal possessive construction</w:t>
      </w:r>
      <w:r>
        <w:t xml:space="preserve"> where a personal pronoun in the possessor slot and the reflexive noun </w:t>
      </w:r>
      <w:r w:rsidRPr="009D32DA">
        <w:rPr>
          <w:rStyle w:val="ChItalBold"/>
        </w:rPr>
        <w:t>diri</w:t>
      </w:r>
      <w:r>
        <w:t xml:space="preserve"> </w:t>
      </w:r>
      <w:r w:rsidR="00B7093A">
        <w:t>‘</w:t>
      </w:r>
      <w:r>
        <w:t>self</w:t>
      </w:r>
      <w:r w:rsidR="00B7093A">
        <w:t>’</w:t>
      </w:r>
      <w:r>
        <w:t xml:space="preserve"> in the possessum slot express the reflexive relationship between both, as </w:t>
      </w:r>
      <w:r w:rsidRPr="00856563">
        <w:t xml:space="preserve">illustrated </w:t>
      </w:r>
      <w:r>
        <w:t xml:space="preserve">with </w:t>
      </w:r>
      <w:r w:rsidRPr="00856563">
        <w:rPr>
          <w:rStyle w:val="ChItalBold"/>
        </w:rPr>
        <w:t>sa pu diri</w:t>
      </w:r>
      <w:r w:rsidRPr="00856563">
        <w:t xml:space="preserve"> </w:t>
      </w:r>
      <w:r w:rsidR="00B7093A">
        <w:t>‘</w:t>
      </w:r>
      <w:r w:rsidRPr="00856563">
        <w:t>myself</w:t>
      </w:r>
      <w:r w:rsidR="00B7093A">
        <w:t>’</w:t>
      </w:r>
      <w:r w:rsidRPr="00856563">
        <w:t xml:space="preserve"> in </w:t>
      </w:r>
      <w:r>
        <w:fldChar w:fldCharType="begin"/>
      </w:r>
      <w:r>
        <w:instrText xml:space="preserve"> REF _Ref339635980 \h </w:instrText>
      </w:r>
      <w:r>
        <w:fldChar w:fldCharType="separate"/>
      </w:r>
      <w:r w:rsidR="00154D81" w:rsidRPr="00856563">
        <w:t>(</w:t>
      </w:r>
      <w:r w:rsidR="00154D81">
        <w:rPr>
          <w:noProof/>
        </w:rPr>
        <w:t>57</w:t>
      </w:r>
      <w:r w:rsidR="00154D81" w:rsidRPr="00856563">
        <w:t>)</w:t>
      </w:r>
      <w:r>
        <w:fldChar w:fldCharType="end"/>
      </w:r>
      <w:r>
        <w:t xml:space="preserve"> and</w:t>
      </w:r>
      <w:r w:rsidRPr="00856563">
        <w:t xml:space="preserve"> </w:t>
      </w:r>
      <w:r>
        <w:rPr>
          <w:rStyle w:val="ChItalBold"/>
        </w:rPr>
        <w:t>kita punya</w:t>
      </w:r>
      <w:r w:rsidRPr="00856563">
        <w:rPr>
          <w:rStyle w:val="ChItalBold"/>
        </w:rPr>
        <w:t xml:space="preserve"> diri</w:t>
      </w:r>
      <w:r w:rsidRPr="00856563">
        <w:t xml:space="preserve"> </w:t>
      </w:r>
      <w:r w:rsidR="00B7093A">
        <w:t>‘</w:t>
      </w:r>
      <w:r w:rsidRPr="00856563">
        <w:t>ourselves</w:t>
      </w:r>
      <w:r w:rsidR="00B7093A">
        <w:t>’</w:t>
      </w:r>
      <w:r w:rsidRPr="00856563">
        <w:t xml:space="preserve"> </w:t>
      </w:r>
      <w:r w:rsidR="00363B93">
        <w:t xml:space="preserve">in </w:t>
      </w:r>
      <w:r>
        <w:fldChar w:fldCharType="begin"/>
      </w:r>
      <w:r>
        <w:instrText xml:space="preserve"> REF _Ref339635985 \h </w:instrText>
      </w:r>
      <w:r>
        <w:fldChar w:fldCharType="separate"/>
      </w:r>
      <w:r w:rsidR="00154D81" w:rsidRPr="00856563">
        <w:t>(</w:t>
      </w:r>
      <w:r w:rsidR="00154D81">
        <w:rPr>
          <w:noProof/>
        </w:rPr>
        <w:t>58</w:t>
      </w:r>
      <w:r w:rsidR="00154D81" w:rsidRPr="00856563">
        <w:t>)</w:t>
      </w:r>
      <w:r>
        <w:fldChar w:fldCharType="end"/>
      </w:r>
      <w:r w:rsidRPr="00856563">
        <w:t>.</w:t>
      </w:r>
    </w:p>
    <w:tbl>
      <w:tblPr>
        <w:tblW w:w="6057" w:type="dxa"/>
        <w:tblCellMar>
          <w:left w:w="40" w:type="dxa"/>
          <w:right w:w="40" w:type="dxa"/>
        </w:tblCellMar>
        <w:tblLook w:val="01E0" w:firstRow="1" w:lastRow="1" w:firstColumn="1" w:lastColumn="1" w:noHBand="0" w:noVBand="0"/>
      </w:tblPr>
      <w:tblGrid>
        <w:gridCol w:w="709"/>
        <w:gridCol w:w="485"/>
        <w:gridCol w:w="284"/>
        <w:gridCol w:w="279"/>
        <w:gridCol w:w="206"/>
        <w:gridCol w:w="286"/>
        <w:gridCol w:w="216"/>
        <w:gridCol w:w="264"/>
        <w:gridCol w:w="438"/>
        <w:gridCol w:w="264"/>
        <w:gridCol w:w="221"/>
        <w:gridCol w:w="348"/>
        <w:gridCol w:w="425"/>
        <w:gridCol w:w="333"/>
        <w:gridCol w:w="152"/>
        <w:gridCol w:w="1147"/>
      </w:tblGrid>
      <w:tr w:rsidR="00AC23C4" w:rsidRPr="00514E0E" w14:paraId="14931E08" w14:textId="77777777" w:rsidTr="00AC23C4">
        <w:tc>
          <w:tcPr>
            <w:tcW w:w="709" w:type="dxa"/>
            <w:shd w:val="clear" w:color="auto" w:fill="auto"/>
          </w:tcPr>
          <w:p w14:paraId="70FF6E4C" w14:textId="77777777" w:rsidR="000931D0" w:rsidRPr="0004708F" w:rsidRDefault="000931D0" w:rsidP="001D04AF">
            <w:pPr>
              <w:pStyle w:val="O0Nwnext"/>
            </w:pPr>
            <w:bookmarkStart w:id="4059" w:name="_Ref308169236"/>
            <w:bookmarkStart w:id="4060" w:name="_Ref339635980"/>
            <w:r w:rsidRPr="00856563">
              <w:t>(</w:t>
            </w:r>
            <w:fldSimple w:instr=" SEQ ( \* ARABIC \s 1 ">
              <w:r w:rsidR="00154D81">
                <w:rPr>
                  <w:noProof/>
                </w:rPr>
                <w:t>57</w:t>
              </w:r>
            </w:fldSimple>
            <w:bookmarkEnd w:id="4059"/>
            <w:r w:rsidRPr="00856563">
              <w:t>)</w:t>
            </w:r>
            <w:bookmarkEnd w:id="4060"/>
          </w:p>
        </w:tc>
        <w:tc>
          <w:tcPr>
            <w:tcW w:w="769" w:type="dxa"/>
            <w:gridSpan w:val="2"/>
            <w:shd w:val="clear" w:color="auto" w:fill="auto"/>
          </w:tcPr>
          <w:p w14:paraId="12374090" w14:textId="77777777" w:rsidR="000931D0" w:rsidRPr="00514E0E" w:rsidRDefault="000931D0" w:rsidP="001D04AF">
            <w:pPr>
              <w:pStyle w:val="Text"/>
            </w:pPr>
            <w:r w:rsidRPr="00514E0E">
              <w:t>bukan</w:t>
            </w:r>
            <w:r w:rsidR="005960B3">
              <w:t>g</w:t>
            </w:r>
          </w:p>
        </w:tc>
        <w:tc>
          <w:tcPr>
            <w:tcW w:w="485" w:type="dxa"/>
            <w:gridSpan w:val="2"/>
            <w:shd w:val="clear" w:color="auto" w:fill="auto"/>
          </w:tcPr>
          <w:p w14:paraId="6CB49DF7" w14:textId="77777777" w:rsidR="000931D0" w:rsidRPr="00514E0E" w:rsidRDefault="000931D0" w:rsidP="001D04AF">
            <w:pPr>
              <w:pStyle w:val="Text"/>
            </w:pPr>
            <w:r w:rsidRPr="00514E0E">
              <w:t>sa</w:t>
            </w:r>
          </w:p>
        </w:tc>
        <w:tc>
          <w:tcPr>
            <w:tcW w:w="502" w:type="dxa"/>
            <w:gridSpan w:val="2"/>
            <w:shd w:val="clear" w:color="auto" w:fill="auto"/>
          </w:tcPr>
          <w:p w14:paraId="681CFBC6" w14:textId="77777777" w:rsidR="000931D0" w:rsidRPr="00514E0E" w:rsidRDefault="000931D0" w:rsidP="001D04AF">
            <w:pPr>
              <w:pStyle w:val="Text"/>
            </w:pPr>
            <w:r w:rsidRPr="00514E0E">
              <w:t>rasa</w:t>
            </w:r>
          </w:p>
        </w:tc>
        <w:tc>
          <w:tcPr>
            <w:tcW w:w="702" w:type="dxa"/>
            <w:gridSpan w:val="2"/>
            <w:shd w:val="clear" w:color="auto" w:fill="auto"/>
          </w:tcPr>
          <w:p w14:paraId="3AF3BC43" w14:textId="77777777" w:rsidR="000931D0" w:rsidRPr="00514E0E" w:rsidRDefault="000931D0" w:rsidP="001D04AF">
            <w:pPr>
              <w:pStyle w:val="Text"/>
            </w:pPr>
            <w:r w:rsidRPr="00514E0E">
              <w:t>bahwa</w:t>
            </w:r>
          </w:p>
        </w:tc>
        <w:tc>
          <w:tcPr>
            <w:tcW w:w="485" w:type="dxa"/>
            <w:gridSpan w:val="2"/>
            <w:shd w:val="clear" w:color="auto" w:fill="auto"/>
          </w:tcPr>
          <w:p w14:paraId="338A2E4F" w14:textId="77777777" w:rsidR="000931D0" w:rsidRPr="00514E0E" w:rsidRDefault="000931D0" w:rsidP="001D04AF">
            <w:pPr>
              <w:pStyle w:val="Text"/>
            </w:pPr>
            <w:r w:rsidRPr="00514E0E">
              <w:t>sa</w:t>
            </w:r>
          </w:p>
        </w:tc>
        <w:tc>
          <w:tcPr>
            <w:tcW w:w="773" w:type="dxa"/>
            <w:gridSpan w:val="2"/>
            <w:shd w:val="clear" w:color="auto" w:fill="auto"/>
          </w:tcPr>
          <w:p w14:paraId="571F499D" w14:textId="77777777" w:rsidR="000931D0" w:rsidRPr="00514E0E" w:rsidRDefault="000931D0" w:rsidP="001D04AF">
            <w:pPr>
              <w:pStyle w:val="Text"/>
            </w:pPr>
            <w:r w:rsidRPr="00514E0E">
              <w:t>ini</w:t>
            </w:r>
          </w:p>
        </w:tc>
        <w:tc>
          <w:tcPr>
            <w:tcW w:w="485" w:type="dxa"/>
            <w:gridSpan w:val="2"/>
            <w:shd w:val="clear" w:color="auto" w:fill="auto"/>
          </w:tcPr>
          <w:p w14:paraId="6657FFB9" w14:textId="77777777" w:rsidR="000931D0" w:rsidRPr="00514E0E" w:rsidRDefault="000931D0" w:rsidP="001D04AF">
            <w:pPr>
              <w:pStyle w:val="Text"/>
            </w:pPr>
            <w:r w:rsidRPr="00514E0E">
              <w:t>sa</w:t>
            </w:r>
          </w:p>
        </w:tc>
        <w:tc>
          <w:tcPr>
            <w:tcW w:w="1147" w:type="dxa"/>
            <w:shd w:val="clear" w:color="auto" w:fill="auto"/>
          </w:tcPr>
          <w:p w14:paraId="58FA476E" w14:textId="77777777" w:rsidR="000931D0" w:rsidRPr="00514E0E" w:rsidRDefault="000931D0" w:rsidP="001D04AF">
            <w:pPr>
              <w:pStyle w:val="Text"/>
            </w:pPr>
            <w:r w:rsidRPr="00514E0E">
              <w:t>banggakan</w:t>
            </w:r>
            <w:r w:rsidR="009B03F2">
              <w:t>g</w:t>
            </w:r>
          </w:p>
        </w:tc>
      </w:tr>
      <w:tr w:rsidR="00AC23C4" w:rsidRPr="00AC23C4" w14:paraId="4F6A78B1" w14:textId="77777777" w:rsidTr="00AC23C4">
        <w:tc>
          <w:tcPr>
            <w:tcW w:w="709" w:type="dxa"/>
            <w:shd w:val="clear" w:color="auto" w:fill="auto"/>
          </w:tcPr>
          <w:p w14:paraId="6AF3CEED" w14:textId="77777777" w:rsidR="000931D0" w:rsidRPr="0004708F" w:rsidRDefault="000931D0" w:rsidP="001D04AF">
            <w:pPr>
              <w:pStyle w:val="GlossEng2ptafter"/>
            </w:pPr>
          </w:p>
        </w:tc>
        <w:tc>
          <w:tcPr>
            <w:tcW w:w="769" w:type="dxa"/>
            <w:gridSpan w:val="2"/>
            <w:shd w:val="clear" w:color="auto" w:fill="auto"/>
          </w:tcPr>
          <w:p w14:paraId="265658E1" w14:textId="77777777" w:rsidR="000931D0" w:rsidRPr="0099608C" w:rsidRDefault="000931D0" w:rsidP="001D04AF">
            <w:pPr>
              <w:pStyle w:val="GlossEng2ptafter"/>
              <w:rPr>
                <w:rStyle w:val="ChSmallCaps"/>
              </w:rPr>
            </w:pPr>
            <w:r w:rsidRPr="0099608C">
              <w:rPr>
                <w:rStyle w:val="ChSmallCaps"/>
              </w:rPr>
              <w:t>neg</w:t>
            </w:r>
          </w:p>
        </w:tc>
        <w:tc>
          <w:tcPr>
            <w:tcW w:w="485" w:type="dxa"/>
            <w:gridSpan w:val="2"/>
            <w:shd w:val="clear" w:color="auto" w:fill="auto"/>
          </w:tcPr>
          <w:p w14:paraId="599C701A" w14:textId="77777777" w:rsidR="000931D0" w:rsidRPr="0099608C" w:rsidRDefault="000931D0" w:rsidP="001D04AF">
            <w:pPr>
              <w:pStyle w:val="GlossEng2ptafter"/>
              <w:rPr>
                <w:rStyle w:val="ChSmallCaps"/>
              </w:rPr>
            </w:pPr>
            <w:r w:rsidRPr="0099608C">
              <w:rPr>
                <w:rStyle w:val="ChSmallCaps"/>
              </w:rPr>
              <w:t>1sg</w:t>
            </w:r>
          </w:p>
        </w:tc>
        <w:tc>
          <w:tcPr>
            <w:tcW w:w="502" w:type="dxa"/>
            <w:gridSpan w:val="2"/>
            <w:shd w:val="clear" w:color="auto" w:fill="auto"/>
          </w:tcPr>
          <w:p w14:paraId="61857068" w14:textId="77777777" w:rsidR="000931D0" w:rsidRPr="00856563" w:rsidRDefault="000931D0" w:rsidP="001D04AF">
            <w:pPr>
              <w:pStyle w:val="GlossEng2ptafter"/>
            </w:pPr>
            <w:r w:rsidRPr="00856563">
              <w:t>feel</w:t>
            </w:r>
          </w:p>
        </w:tc>
        <w:tc>
          <w:tcPr>
            <w:tcW w:w="702" w:type="dxa"/>
            <w:gridSpan w:val="2"/>
            <w:shd w:val="clear" w:color="auto" w:fill="auto"/>
          </w:tcPr>
          <w:p w14:paraId="57363340" w14:textId="77777777" w:rsidR="000931D0" w:rsidRPr="00856563" w:rsidRDefault="000931D0" w:rsidP="001D04AF">
            <w:pPr>
              <w:pStyle w:val="GlossEng2ptafter"/>
            </w:pPr>
            <w:r w:rsidRPr="00856563">
              <w:t>that</w:t>
            </w:r>
          </w:p>
        </w:tc>
        <w:tc>
          <w:tcPr>
            <w:tcW w:w="485" w:type="dxa"/>
            <w:gridSpan w:val="2"/>
            <w:shd w:val="clear" w:color="auto" w:fill="auto"/>
          </w:tcPr>
          <w:p w14:paraId="5559068D" w14:textId="77777777" w:rsidR="000931D0" w:rsidRPr="0099608C" w:rsidRDefault="000931D0" w:rsidP="001D04AF">
            <w:pPr>
              <w:pStyle w:val="GlossEng2ptafter"/>
              <w:rPr>
                <w:rStyle w:val="ChSmallCaps"/>
              </w:rPr>
            </w:pPr>
            <w:r w:rsidRPr="0099608C">
              <w:rPr>
                <w:rStyle w:val="ChSmallCaps"/>
              </w:rPr>
              <w:t>1sg</w:t>
            </w:r>
          </w:p>
        </w:tc>
        <w:tc>
          <w:tcPr>
            <w:tcW w:w="773" w:type="dxa"/>
            <w:gridSpan w:val="2"/>
            <w:shd w:val="clear" w:color="auto" w:fill="auto"/>
          </w:tcPr>
          <w:p w14:paraId="535D2311" w14:textId="77777777" w:rsidR="000931D0" w:rsidRPr="0099608C" w:rsidRDefault="000931D0" w:rsidP="001D04AF">
            <w:pPr>
              <w:pStyle w:val="GlossEng2ptafter"/>
              <w:rPr>
                <w:rStyle w:val="ChSmallCaps"/>
              </w:rPr>
            </w:pPr>
            <w:r w:rsidRPr="0099608C">
              <w:rPr>
                <w:rStyle w:val="ChSmallCaps"/>
              </w:rPr>
              <w:t>d.prox</w:t>
            </w:r>
          </w:p>
        </w:tc>
        <w:tc>
          <w:tcPr>
            <w:tcW w:w="485" w:type="dxa"/>
            <w:gridSpan w:val="2"/>
            <w:shd w:val="clear" w:color="auto" w:fill="auto"/>
          </w:tcPr>
          <w:p w14:paraId="371726D5" w14:textId="77777777" w:rsidR="000931D0" w:rsidRPr="0099608C" w:rsidRDefault="000931D0" w:rsidP="001D04AF">
            <w:pPr>
              <w:pStyle w:val="GlossEng2ptafter"/>
              <w:rPr>
                <w:rStyle w:val="ChSmallCaps"/>
              </w:rPr>
            </w:pPr>
            <w:r w:rsidRPr="0099608C">
              <w:rPr>
                <w:rStyle w:val="ChSmallCaps"/>
              </w:rPr>
              <w:t>1sg</w:t>
            </w:r>
          </w:p>
        </w:tc>
        <w:tc>
          <w:tcPr>
            <w:tcW w:w="1147" w:type="dxa"/>
            <w:shd w:val="clear" w:color="auto" w:fill="auto"/>
          </w:tcPr>
          <w:p w14:paraId="0E398330" w14:textId="77777777" w:rsidR="000931D0" w:rsidRPr="00856563" w:rsidRDefault="000931D0" w:rsidP="001D04AF">
            <w:pPr>
              <w:pStyle w:val="GlossEng2ptafter"/>
            </w:pPr>
            <w:r>
              <w:t>praise</w:t>
            </w:r>
          </w:p>
        </w:tc>
      </w:tr>
      <w:tr w:rsidR="00AC23C4" w:rsidRPr="006B541C" w14:paraId="05526D7F" w14:textId="77777777" w:rsidTr="00AC23C4">
        <w:trPr>
          <w:gridAfter w:val="2"/>
          <w:wAfter w:w="1299" w:type="dxa"/>
        </w:trPr>
        <w:tc>
          <w:tcPr>
            <w:tcW w:w="709" w:type="dxa"/>
            <w:shd w:val="clear" w:color="auto" w:fill="auto"/>
          </w:tcPr>
          <w:p w14:paraId="42A4F73E" w14:textId="77777777" w:rsidR="000931D0" w:rsidRPr="0004708F" w:rsidRDefault="000931D0" w:rsidP="001D04AF">
            <w:pPr>
              <w:pStyle w:val="O0Nwnext"/>
            </w:pPr>
          </w:p>
        </w:tc>
        <w:tc>
          <w:tcPr>
            <w:tcW w:w="485" w:type="dxa"/>
            <w:shd w:val="clear" w:color="auto" w:fill="auto"/>
          </w:tcPr>
          <w:p w14:paraId="4DADD04D" w14:textId="77777777" w:rsidR="000931D0" w:rsidRPr="00856563" w:rsidRDefault="000931D0" w:rsidP="001D04AF">
            <w:pPr>
              <w:pStyle w:val="Text"/>
              <w:rPr>
                <w:rStyle w:val="ChBlueBold"/>
              </w:rPr>
            </w:pPr>
            <w:r w:rsidRPr="00856563">
              <w:rPr>
                <w:rStyle w:val="ChBlueBold"/>
              </w:rPr>
              <w:t>sa</w:t>
            </w:r>
          </w:p>
        </w:tc>
        <w:tc>
          <w:tcPr>
            <w:tcW w:w="563" w:type="dxa"/>
            <w:gridSpan w:val="2"/>
            <w:shd w:val="clear" w:color="auto" w:fill="auto"/>
          </w:tcPr>
          <w:p w14:paraId="201CFE74" w14:textId="77777777" w:rsidR="000931D0" w:rsidRPr="00856563" w:rsidRDefault="000931D0" w:rsidP="001D04AF">
            <w:pPr>
              <w:pStyle w:val="Text"/>
              <w:rPr>
                <w:rStyle w:val="ChBlueBold"/>
              </w:rPr>
            </w:pPr>
            <w:r w:rsidRPr="00856563">
              <w:rPr>
                <w:rStyle w:val="ChBlueBold"/>
              </w:rPr>
              <w:t>pu</w:t>
            </w:r>
          </w:p>
        </w:tc>
        <w:tc>
          <w:tcPr>
            <w:tcW w:w="492" w:type="dxa"/>
            <w:gridSpan w:val="2"/>
            <w:shd w:val="clear" w:color="auto" w:fill="auto"/>
          </w:tcPr>
          <w:p w14:paraId="135A71E0" w14:textId="77777777" w:rsidR="000931D0" w:rsidRPr="00856563" w:rsidRDefault="000931D0" w:rsidP="001D04AF">
            <w:pPr>
              <w:pStyle w:val="Text"/>
              <w:rPr>
                <w:rStyle w:val="ChBlueBold"/>
              </w:rPr>
            </w:pPr>
            <w:r w:rsidRPr="00856563">
              <w:rPr>
                <w:rStyle w:val="ChBlueBold"/>
              </w:rPr>
              <w:t>diri</w:t>
            </w:r>
          </w:p>
        </w:tc>
        <w:tc>
          <w:tcPr>
            <w:tcW w:w="480" w:type="dxa"/>
            <w:gridSpan w:val="2"/>
            <w:shd w:val="clear" w:color="auto" w:fill="auto"/>
          </w:tcPr>
          <w:p w14:paraId="0FCF47AA" w14:textId="77777777" w:rsidR="000931D0" w:rsidRPr="00856563" w:rsidRDefault="000931D0" w:rsidP="001D04AF">
            <w:pPr>
              <w:pStyle w:val="Text"/>
            </w:pPr>
            <w:r w:rsidRPr="00856563">
              <w:t>tapi</w:t>
            </w:r>
          </w:p>
        </w:tc>
        <w:tc>
          <w:tcPr>
            <w:tcW w:w="702" w:type="dxa"/>
            <w:gridSpan w:val="2"/>
            <w:shd w:val="clear" w:color="auto" w:fill="auto"/>
          </w:tcPr>
          <w:p w14:paraId="1DFCFB75" w14:textId="77777777" w:rsidR="000931D0" w:rsidRPr="00856563" w:rsidRDefault="000931D0" w:rsidP="001D04AF">
            <w:pPr>
              <w:pStyle w:val="Text"/>
            </w:pPr>
            <w:r w:rsidRPr="00856563">
              <w:t>itu</w:t>
            </w:r>
          </w:p>
        </w:tc>
        <w:tc>
          <w:tcPr>
            <w:tcW w:w="569" w:type="dxa"/>
            <w:gridSpan w:val="2"/>
            <w:shd w:val="clear" w:color="auto" w:fill="auto"/>
          </w:tcPr>
          <w:p w14:paraId="0D4781E9" w14:textId="77777777" w:rsidR="000931D0" w:rsidRPr="00856563" w:rsidRDefault="000931D0" w:rsidP="001D04AF">
            <w:pPr>
              <w:pStyle w:val="Text"/>
            </w:pPr>
            <w:r w:rsidRPr="00856563">
              <w:t>yan</w:t>
            </w:r>
            <w:r>
              <w:t>g</w:t>
            </w:r>
          </w:p>
        </w:tc>
        <w:tc>
          <w:tcPr>
            <w:tcW w:w="758" w:type="dxa"/>
            <w:gridSpan w:val="2"/>
            <w:shd w:val="clear" w:color="auto" w:fill="auto"/>
          </w:tcPr>
          <w:p w14:paraId="0B4F8949" w14:textId="77777777" w:rsidR="000931D0" w:rsidRPr="00856563" w:rsidRDefault="000931D0" w:rsidP="001D04AF">
            <w:pPr>
              <w:pStyle w:val="Text"/>
            </w:pPr>
            <w:r w:rsidRPr="00856563">
              <w:t>terjadi</w:t>
            </w:r>
          </w:p>
        </w:tc>
      </w:tr>
      <w:tr w:rsidR="00AC23C4" w:rsidRPr="00AC23C4" w14:paraId="266BEDB7" w14:textId="77777777" w:rsidTr="00AC23C4">
        <w:trPr>
          <w:gridAfter w:val="2"/>
          <w:wAfter w:w="1299" w:type="dxa"/>
        </w:trPr>
        <w:tc>
          <w:tcPr>
            <w:tcW w:w="709" w:type="dxa"/>
            <w:shd w:val="clear" w:color="auto" w:fill="auto"/>
          </w:tcPr>
          <w:p w14:paraId="463F488D" w14:textId="77777777" w:rsidR="000931D0" w:rsidRPr="0004708F" w:rsidRDefault="000931D0" w:rsidP="001D04AF">
            <w:pPr>
              <w:pStyle w:val="GlossEng"/>
            </w:pPr>
          </w:p>
        </w:tc>
        <w:tc>
          <w:tcPr>
            <w:tcW w:w="485" w:type="dxa"/>
            <w:shd w:val="clear" w:color="auto" w:fill="auto"/>
          </w:tcPr>
          <w:p w14:paraId="04CF1188" w14:textId="77777777" w:rsidR="000931D0" w:rsidRPr="0099608C" w:rsidRDefault="000931D0" w:rsidP="001D04AF">
            <w:pPr>
              <w:pStyle w:val="GlossEng"/>
              <w:rPr>
                <w:rStyle w:val="ChSmallCaps"/>
              </w:rPr>
            </w:pPr>
            <w:r w:rsidRPr="0099608C">
              <w:rPr>
                <w:rStyle w:val="ChSmallCaps"/>
              </w:rPr>
              <w:t>1sg</w:t>
            </w:r>
          </w:p>
        </w:tc>
        <w:tc>
          <w:tcPr>
            <w:tcW w:w="563" w:type="dxa"/>
            <w:gridSpan w:val="2"/>
            <w:shd w:val="clear" w:color="auto" w:fill="auto"/>
          </w:tcPr>
          <w:p w14:paraId="16E04CC0" w14:textId="77777777" w:rsidR="000931D0" w:rsidRPr="0099608C" w:rsidRDefault="000931D0" w:rsidP="001D04AF">
            <w:pPr>
              <w:pStyle w:val="GlossEng"/>
              <w:rPr>
                <w:rStyle w:val="ChSmallCaps"/>
              </w:rPr>
            </w:pPr>
            <w:r w:rsidRPr="0099608C">
              <w:rPr>
                <w:rStyle w:val="ChSmallCaps"/>
              </w:rPr>
              <w:t>poss</w:t>
            </w:r>
          </w:p>
        </w:tc>
        <w:tc>
          <w:tcPr>
            <w:tcW w:w="492" w:type="dxa"/>
            <w:gridSpan w:val="2"/>
            <w:shd w:val="clear" w:color="auto" w:fill="auto"/>
          </w:tcPr>
          <w:p w14:paraId="35ED1A06" w14:textId="77777777" w:rsidR="000931D0" w:rsidRPr="00856563" w:rsidRDefault="000931D0" w:rsidP="001D04AF">
            <w:pPr>
              <w:pStyle w:val="GlossEng"/>
            </w:pPr>
            <w:r w:rsidRPr="00856563">
              <w:t>self</w:t>
            </w:r>
          </w:p>
        </w:tc>
        <w:tc>
          <w:tcPr>
            <w:tcW w:w="480" w:type="dxa"/>
            <w:gridSpan w:val="2"/>
            <w:shd w:val="clear" w:color="auto" w:fill="auto"/>
          </w:tcPr>
          <w:p w14:paraId="640C1B77" w14:textId="77777777" w:rsidR="000931D0" w:rsidRPr="00856563" w:rsidRDefault="000931D0" w:rsidP="001D04AF">
            <w:pPr>
              <w:pStyle w:val="GlossEng"/>
            </w:pPr>
            <w:r w:rsidRPr="00856563">
              <w:t>but</w:t>
            </w:r>
          </w:p>
        </w:tc>
        <w:tc>
          <w:tcPr>
            <w:tcW w:w="702" w:type="dxa"/>
            <w:gridSpan w:val="2"/>
            <w:shd w:val="clear" w:color="auto" w:fill="auto"/>
          </w:tcPr>
          <w:p w14:paraId="3F86826A" w14:textId="77777777" w:rsidR="000931D0" w:rsidRPr="0099608C" w:rsidRDefault="000931D0" w:rsidP="001D04AF">
            <w:pPr>
              <w:pStyle w:val="GlossEng"/>
              <w:rPr>
                <w:rStyle w:val="ChSmallCaps"/>
              </w:rPr>
            </w:pPr>
            <w:r w:rsidRPr="0099608C">
              <w:rPr>
                <w:rStyle w:val="ChSmallCaps"/>
              </w:rPr>
              <w:t>d.dist</w:t>
            </w:r>
          </w:p>
        </w:tc>
        <w:tc>
          <w:tcPr>
            <w:tcW w:w="569" w:type="dxa"/>
            <w:gridSpan w:val="2"/>
            <w:shd w:val="clear" w:color="auto" w:fill="auto"/>
          </w:tcPr>
          <w:p w14:paraId="264602B6" w14:textId="77777777" w:rsidR="000931D0" w:rsidRPr="0099608C" w:rsidRDefault="000931D0" w:rsidP="001D04AF">
            <w:pPr>
              <w:pStyle w:val="GlossEng"/>
              <w:rPr>
                <w:rStyle w:val="ChSmallCaps"/>
              </w:rPr>
            </w:pPr>
            <w:r w:rsidRPr="0099608C">
              <w:rPr>
                <w:rStyle w:val="ChSmallCaps"/>
              </w:rPr>
              <w:t>rel</w:t>
            </w:r>
          </w:p>
        </w:tc>
        <w:tc>
          <w:tcPr>
            <w:tcW w:w="758" w:type="dxa"/>
            <w:gridSpan w:val="2"/>
            <w:shd w:val="clear" w:color="auto" w:fill="auto"/>
          </w:tcPr>
          <w:p w14:paraId="66E2D0AA" w14:textId="77777777" w:rsidR="000931D0" w:rsidRPr="00511B89" w:rsidRDefault="000931D0" w:rsidP="001D04AF">
            <w:pPr>
              <w:pStyle w:val="GlossEng"/>
            </w:pPr>
            <w:r w:rsidRPr="00511B89">
              <w:t>happen</w:t>
            </w:r>
          </w:p>
        </w:tc>
      </w:tr>
    </w:tbl>
    <w:p w14:paraId="158B44CC" w14:textId="15E77503" w:rsidR="000931D0" w:rsidRPr="002B1870" w:rsidRDefault="00B7093A" w:rsidP="000931D0">
      <w:pPr>
        <w:pStyle w:val="FreeTranslEng"/>
      </w:pPr>
      <w:r>
        <w:t>‘</w:t>
      </w:r>
      <w:r w:rsidR="000931D0" w:rsidRPr="00514E0E">
        <w:t>it</w:t>
      </w:r>
      <w:r>
        <w:t>’</w:t>
      </w:r>
      <w:r w:rsidR="009D6401">
        <w:t>s</w:t>
      </w:r>
      <w:r w:rsidR="000931D0" w:rsidRPr="00514E0E">
        <w:t xml:space="preserve"> not that I feel that I here, </w:t>
      </w:r>
      <w:r w:rsidR="000931D0">
        <w:t xml:space="preserve">(that) </w:t>
      </w:r>
      <w:r w:rsidR="000931D0" w:rsidRPr="00514E0E">
        <w:t>I praise</w:t>
      </w:r>
      <w:r w:rsidR="000931D0" w:rsidRPr="00856563">
        <w:t xml:space="preserve"> </w:t>
      </w:r>
      <w:r w:rsidR="000931D0" w:rsidRPr="00856563">
        <w:rPr>
          <w:rStyle w:val="ChBlueBold"/>
        </w:rPr>
        <w:t>myself</w:t>
      </w:r>
      <w:r w:rsidR="000931D0" w:rsidRPr="00856563">
        <w:t>, but that</w:t>
      </w:r>
      <w:r>
        <w:t>’</w:t>
      </w:r>
      <w:r w:rsidR="000931D0" w:rsidRPr="00856563">
        <w:t>s what happened</w:t>
      </w:r>
      <w:r>
        <w:t>’</w:t>
      </w:r>
      <w:r w:rsidR="000931D0" w:rsidRPr="00856563">
        <w:t xml:space="preserve"> </w:t>
      </w:r>
      <w:r w:rsidR="000931D0">
        <w:t xml:space="preserve">(Lit. </w:t>
      </w:r>
      <w:r>
        <w:t>‘</w:t>
      </w:r>
      <w:r w:rsidR="000931D0" w:rsidRPr="00C34E7E">
        <w:rPr>
          <w:rStyle w:val="ChBlueBold"/>
        </w:rPr>
        <w:t>the self of me</w:t>
      </w:r>
      <w:r>
        <w:t>’</w:t>
      </w:r>
      <w:r w:rsidR="000931D0">
        <w:t xml:space="preserve">) </w:t>
      </w:r>
      <w:r w:rsidR="000931D0" w:rsidRPr="00856563">
        <w:rPr>
          <w:rStyle w:val="ExampleSource"/>
        </w:rPr>
        <w:t>[</w:t>
      </w:r>
      <w:r w:rsidR="003F16F2">
        <w:rPr>
          <w:rStyle w:val="ExampleSource"/>
        </w:rPr>
        <w:t>081110-008-CvNP</w:t>
      </w:r>
      <w:r w:rsidR="000931D0" w:rsidRPr="00856563">
        <w:rPr>
          <w:rStyle w:val="ExampleSource"/>
        </w:rPr>
        <w:t>.0152]</w:t>
      </w:r>
    </w:p>
    <w:tbl>
      <w:tblPr>
        <w:tblW w:w="6517" w:type="dxa"/>
        <w:tblCellMar>
          <w:left w:w="42" w:type="dxa"/>
          <w:right w:w="42" w:type="dxa"/>
        </w:tblCellMar>
        <w:tblLook w:val="01E0" w:firstRow="1" w:lastRow="1" w:firstColumn="1" w:lastColumn="1" w:noHBand="0" w:noVBand="0"/>
      </w:tblPr>
      <w:tblGrid>
        <w:gridCol w:w="709"/>
        <w:gridCol w:w="484"/>
        <w:gridCol w:w="856"/>
        <w:gridCol w:w="1223"/>
        <w:gridCol w:w="573"/>
        <w:gridCol w:w="940"/>
        <w:gridCol w:w="518"/>
        <w:gridCol w:w="718"/>
        <w:gridCol w:w="496"/>
      </w:tblGrid>
      <w:tr w:rsidR="00AC23C4" w:rsidRPr="006B541C" w14:paraId="485D6847" w14:textId="77777777" w:rsidTr="00AC23C4">
        <w:tc>
          <w:tcPr>
            <w:tcW w:w="709" w:type="dxa"/>
            <w:shd w:val="clear" w:color="auto" w:fill="auto"/>
          </w:tcPr>
          <w:p w14:paraId="1ADB0C3F" w14:textId="77777777" w:rsidR="000931D0" w:rsidRPr="0004708F" w:rsidRDefault="000931D0" w:rsidP="001D04AF">
            <w:pPr>
              <w:pStyle w:val="O0Nwnext"/>
            </w:pPr>
            <w:bookmarkStart w:id="4061" w:name="_Ref336687969"/>
            <w:bookmarkStart w:id="4062" w:name="_Ref339635985"/>
            <w:r w:rsidRPr="00856563">
              <w:t>(</w:t>
            </w:r>
            <w:fldSimple w:instr=" SEQ ( \* ARABIC \s 1 ">
              <w:r w:rsidR="00154D81">
                <w:rPr>
                  <w:noProof/>
                </w:rPr>
                <w:t>58</w:t>
              </w:r>
            </w:fldSimple>
            <w:bookmarkEnd w:id="4061"/>
            <w:r w:rsidRPr="00856563">
              <w:t>)</w:t>
            </w:r>
            <w:bookmarkEnd w:id="4062"/>
          </w:p>
        </w:tc>
        <w:tc>
          <w:tcPr>
            <w:tcW w:w="484" w:type="dxa"/>
            <w:shd w:val="clear" w:color="auto" w:fill="auto"/>
          </w:tcPr>
          <w:p w14:paraId="607180F6" w14:textId="77777777" w:rsidR="000931D0" w:rsidRPr="001A4464" w:rsidRDefault="000931D0" w:rsidP="001D04AF">
            <w:pPr>
              <w:pStyle w:val="Text"/>
            </w:pPr>
            <w:r w:rsidRPr="001A4464">
              <w:t>kita</w:t>
            </w:r>
          </w:p>
        </w:tc>
        <w:tc>
          <w:tcPr>
            <w:tcW w:w="856" w:type="dxa"/>
            <w:shd w:val="clear" w:color="auto" w:fill="auto"/>
          </w:tcPr>
          <w:p w14:paraId="7D6D406B" w14:textId="77777777" w:rsidR="000931D0" w:rsidRPr="001A4464" w:rsidRDefault="000931D0" w:rsidP="001D04AF">
            <w:pPr>
              <w:pStyle w:val="Text"/>
            </w:pPr>
            <w:r w:rsidRPr="001A4464">
              <w:t>rencana</w:t>
            </w:r>
            <w:r w:rsidR="009D6401">
              <w:t>,</w:t>
            </w:r>
          </w:p>
        </w:tc>
        <w:tc>
          <w:tcPr>
            <w:tcW w:w="1223" w:type="dxa"/>
            <w:shd w:val="clear" w:color="auto" w:fill="auto"/>
          </w:tcPr>
          <w:p w14:paraId="634D4E04" w14:textId="77777777" w:rsidR="000931D0" w:rsidRPr="001A4464" w:rsidRDefault="000931D0" w:rsidP="001D04AF">
            <w:pPr>
              <w:pStyle w:val="Text"/>
            </w:pPr>
            <w:r w:rsidRPr="001A4464">
              <w:t>manusia</w:t>
            </w:r>
          </w:p>
        </w:tc>
        <w:tc>
          <w:tcPr>
            <w:tcW w:w="573" w:type="dxa"/>
            <w:shd w:val="clear" w:color="auto" w:fill="auto"/>
          </w:tcPr>
          <w:p w14:paraId="27B6E71E" w14:textId="77777777" w:rsidR="000931D0" w:rsidRPr="001A4464" w:rsidRDefault="000931D0" w:rsidP="001D04AF">
            <w:pPr>
              <w:pStyle w:val="Text"/>
            </w:pPr>
            <w:r w:rsidRPr="001A4464">
              <w:t>yang</w:t>
            </w:r>
          </w:p>
        </w:tc>
        <w:tc>
          <w:tcPr>
            <w:tcW w:w="940" w:type="dxa"/>
            <w:shd w:val="clear" w:color="auto" w:fill="auto"/>
          </w:tcPr>
          <w:p w14:paraId="2ECD2073" w14:textId="77777777" w:rsidR="000931D0" w:rsidRPr="001A4464" w:rsidRDefault="000931D0" w:rsidP="001D04AF">
            <w:pPr>
              <w:pStyle w:val="Text"/>
            </w:pPr>
            <w:r w:rsidRPr="001A4464">
              <w:t>mengatur</w:t>
            </w:r>
          </w:p>
        </w:tc>
        <w:tc>
          <w:tcPr>
            <w:tcW w:w="518" w:type="dxa"/>
            <w:shd w:val="clear" w:color="auto" w:fill="auto"/>
          </w:tcPr>
          <w:p w14:paraId="0E62983F" w14:textId="77777777" w:rsidR="000931D0" w:rsidRPr="007641A6" w:rsidRDefault="000931D0" w:rsidP="001D04AF">
            <w:pPr>
              <w:pStyle w:val="Text"/>
              <w:rPr>
                <w:rStyle w:val="ChBlueBold"/>
              </w:rPr>
            </w:pPr>
            <w:r w:rsidRPr="007641A6">
              <w:rPr>
                <w:rStyle w:val="ChBlueBold"/>
              </w:rPr>
              <w:t>kita</w:t>
            </w:r>
          </w:p>
        </w:tc>
        <w:tc>
          <w:tcPr>
            <w:tcW w:w="718" w:type="dxa"/>
            <w:shd w:val="clear" w:color="auto" w:fill="auto"/>
          </w:tcPr>
          <w:p w14:paraId="777772C3" w14:textId="77777777" w:rsidR="000931D0" w:rsidRPr="007641A6" w:rsidRDefault="000931D0" w:rsidP="001D04AF">
            <w:pPr>
              <w:pStyle w:val="Text"/>
              <w:rPr>
                <w:rStyle w:val="ChBlueBold"/>
              </w:rPr>
            </w:pPr>
            <w:r w:rsidRPr="007641A6">
              <w:rPr>
                <w:rStyle w:val="ChBlueBold"/>
              </w:rPr>
              <w:t>punya</w:t>
            </w:r>
          </w:p>
        </w:tc>
        <w:tc>
          <w:tcPr>
            <w:tcW w:w="496" w:type="dxa"/>
            <w:shd w:val="clear" w:color="auto" w:fill="auto"/>
          </w:tcPr>
          <w:p w14:paraId="3C7AA6CA" w14:textId="77777777" w:rsidR="000931D0" w:rsidRPr="007641A6" w:rsidRDefault="000931D0" w:rsidP="001D04AF">
            <w:pPr>
              <w:pStyle w:val="Text"/>
              <w:rPr>
                <w:rStyle w:val="ChBlueBold"/>
              </w:rPr>
            </w:pPr>
            <w:r w:rsidRPr="007641A6">
              <w:rPr>
                <w:rStyle w:val="ChBlueBold"/>
              </w:rPr>
              <w:t>diri</w:t>
            </w:r>
          </w:p>
        </w:tc>
      </w:tr>
      <w:tr w:rsidR="00AC23C4" w:rsidRPr="00AC23C4" w14:paraId="373D56D0" w14:textId="77777777" w:rsidTr="00AC23C4">
        <w:tc>
          <w:tcPr>
            <w:tcW w:w="709" w:type="dxa"/>
            <w:shd w:val="clear" w:color="auto" w:fill="auto"/>
          </w:tcPr>
          <w:p w14:paraId="42763DEA" w14:textId="77777777" w:rsidR="000931D0" w:rsidRPr="00337C2B" w:rsidRDefault="000931D0" w:rsidP="001D04AF">
            <w:pPr>
              <w:pStyle w:val="GlossEng"/>
            </w:pPr>
          </w:p>
        </w:tc>
        <w:tc>
          <w:tcPr>
            <w:tcW w:w="484" w:type="dxa"/>
            <w:shd w:val="clear" w:color="auto" w:fill="auto"/>
          </w:tcPr>
          <w:p w14:paraId="4D3216D8" w14:textId="77777777" w:rsidR="000931D0" w:rsidRPr="0099608C" w:rsidRDefault="000931D0" w:rsidP="001D04AF">
            <w:pPr>
              <w:pStyle w:val="GlossEng"/>
              <w:rPr>
                <w:rStyle w:val="ChSmallCaps"/>
              </w:rPr>
            </w:pPr>
            <w:r w:rsidRPr="0099608C">
              <w:rPr>
                <w:rStyle w:val="ChSmallCaps"/>
              </w:rPr>
              <w:t>1pl</w:t>
            </w:r>
          </w:p>
        </w:tc>
        <w:tc>
          <w:tcPr>
            <w:tcW w:w="856" w:type="dxa"/>
            <w:shd w:val="clear" w:color="auto" w:fill="auto"/>
          </w:tcPr>
          <w:p w14:paraId="15A33855" w14:textId="77777777" w:rsidR="000931D0" w:rsidRPr="001A4464" w:rsidRDefault="000931D0" w:rsidP="001D04AF">
            <w:pPr>
              <w:pStyle w:val="GlossEng"/>
            </w:pPr>
            <w:r w:rsidRPr="001A4464">
              <w:t>plan</w:t>
            </w:r>
          </w:p>
        </w:tc>
        <w:tc>
          <w:tcPr>
            <w:tcW w:w="1223" w:type="dxa"/>
            <w:shd w:val="clear" w:color="auto" w:fill="auto"/>
          </w:tcPr>
          <w:p w14:paraId="31B4E2E1" w14:textId="77777777" w:rsidR="000931D0" w:rsidRPr="001A4464" w:rsidRDefault="000931D0" w:rsidP="001D04AF">
            <w:pPr>
              <w:pStyle w:val="GlossEng"/>
            </w:pPr>
            <w:r w:rsidRPr="001A4464">
              <w:t>human.being</w:t>
            </w:r>
          </w:p>
        </w:tc>
        <w:tc>
          <w:tcPr>
            <w:tcW w:w="573" w:type="dxa"/>
            <w:shd w:val="clear" w:color="auto" w:fill="auto"/>
          </w:tcPr>
          <w:p w14:paraId="0370AEF4" w14:textId="77777777" w:rsidR="000931D0" w:rsidRPr="0099608C" w:rsidRDefault="000931D0" w:rsidP="001D04AF">
            <w:pPr>
              <w:pStyle w:val="GlossEng"/>
              <w:rPr>
                <w:rStyle w:val="ChSmallCaps"/>
              </w:rPr>
            </w:pPr>
            <w:r w:rsidRPr="0099608C">
              <w:rPr>
                <w:rStyle w:val="ChSmallCaps"/>
              </w:rPr>
              <w:t>rel</w:t>
            </w:r>
          </w:p>
        </w:tc>
        <w:tc>
          <w:tcPr>
            <w:tcW w:w="940" w:type="dxa"/>
            <w:shd w:val="clear" w:color="auto" w:fill="auto"/>
          </w:tcPr>
          <w:p w14:paraId="14F4789F" w14:textId="77777777" w:rsidR="000931D0" w:rsidRPr="001A4464" w:rsidRDefault="000931D0" w:rsidP="001D04AF">
            <w:pPr>
              <w:pStyle w:val="GlossEng"/>
            </w:pPr>
            <w:r w:rsidRPr="001A4464">
              <w:t>arrange</w:t>
            </w:r>
          </w:p>
        </w:tc>
        <w:tc>
          <w:tcPr>
            <w:tcW w:w="518" w:type="dxa"/>
            <w:shd w:val="clear" w:color="auto" w:fill="auto"/>
          </w:tcPr>
          <w:p w14:paraId="01C42529" w14:textId="77777777" w:rsidR="000931D0" w:rsidRPr="0099608C" w:rsidRDefault="000931D0" w:rsidP="001D04AF">
            <w:pPr>
              <w:pStyle w:val="GlossEng"/>
              <w:rPr>
                <w:rStyle w:val="ChSmallCaps"/>
              </w:rPr>
            </w:pPr>
            <w:r w:rsidRPr="0099608C">
              <w:rPr>
                <w:rStyle w:val="ChSmallCaps"/>
              </w:rPr>
              <w:t>1pl</w:t>
            </w:r>
          </w:p>
        </w:tc>
        <w:tc>
          <w:tcPr>
            <w:tcW w:w="718" w:type="dxa"/>
            <w:shd w:val="clear" w:color="auto" w:fill="auto"/>
          </w:tcPr>
          <w:p w14:paraId="5CD24E9D" w14:textId="77777777" w:rsidR="000931D0" w:rsidRPr="0099608C" w:rsidRDefault="000931D0" w:rsidP="001D04AF">
            <w:pPr>
              <w:pStyle w:val="GlossEng"/>
              <w:rPr>
                <w:rStyle w:val="ChSmallCaps"/>
              </w:rPr>
            </w:pPr>
            <w:r w:rsidRPr="0099608C">
              <w:rPr>
                <w:rStyle w:val="ChSmallCaps"/>
              </w:rPr>
              <w:t>poss</w:t>
            </w:r>
          </w:p>
        </w:tc>
        <w:tc>
          <w:tcPr>
            <w:tcW w:w="496" w:type="dxa"/>
            <w:shd w:val="clear" w:color="auto" w:fill="auto"/>
          </w:tcPr>
          <w:p w14:paraId="0B1ECA23" w14:textId="77777777" w:rsidR="000931D0" w:rsidRPr="001A4464" w:rsidRDefault="000931D0" w:rsidP="001D04AF">
            <w:pPr>
              <w:pStyle w:val="GlossEng"/>
            </w:pPr>
            <w:r w:rsidRPr="001A4464">
              <w:t>self</w:t>
            </w:r>
          </w:p>
        </w:tc>
      </w:tr>
    </w:tbl>
    <w:p w14:paraId="473848F2" w14:textId="6997F044" w:rsidR="000931D0" w:rsidRDefault="00B7093A" w:rsidP="00AF7CAD">
      <w:pPr>
        <w:pStyle w:val="FreeTranslEng15pt"/>
      </w:pPr>
      <w:r>
        <w:t>‘</w:t>
      </w:r>
      <w:r w:rsidR="000931D0">
        <w:t>we make plans, (it</w:t>
      </w:r>
      <w:r>
        <w:t>’</w:t>
      </w:r>
      <w:r w:rsidR="000931D0">
        <w:t xml:space="preserve">s us) human beings who manage </w:t>
      </w:r>
      <w:r w:rsidR="000931D0" w:rsidRPr="009D32DA">
        <w:rPr>
          <w:rStyle w:val="ChBlueBold"/>
        </w:rPr>
        <w:t>our own li</w:t>
      </w:r>
      <w:r w:rsidR="009B03F2">
        <w:rPr>
          <w:rStyle w:val="ChBlueBold"/>
        </w:rPr>
        <w:t>v</w:t>
      </w:r>
      <w:r w:rsidR="000931D0" w:rsidRPr="009D32DA">
        <w:rPr>
          <w:rStyle w:val="ChBlueBold"/>
        </w:rPr>
        <w:t>es</w:t>
      </w:r>
      <w:r>
        <w:t>’</w:t>
      </w:r>
      <w:r w:rsidR="000931D0">
        <w:t xml:space="preserve"> (Lit. </w:t>
      </w:r>
      <w:r>
        <w:t>‘</w:t>
      </w:r>
      <w:r w:rsidR="000931D0" w:rsidRPr="00C34E7E">
        <w:rPr>
          <w:rStyle w:val="ChBlueBold"/>
        </w:rPr>
        <w:t xml:space="preserve">the self </w:t>
      </w:r>
      <w:r w:rsidR="000931D0">
        <w:rPr>
          <w:rStyle w:val="ChBlueBold"/>
        </w:rPr>
        <w:t>of us</w:t>
      </w:r>
      <w:r>
        <w:t>’</w:t>
      </w:r>
      <w:r w:rsidR="000931D0">
        <w:t xml:space="preserve">) </w:t>
      </w:r>
      <w:r w:rsidR="000931D0" w:rsidRPr="00337C2B">
        <w:rPr>
          <w:rStyle w:val="ExampleSource"/>
        </w:rPr>
        <w:t>[080918-001-CvNP.0032]</w:t>
      </w:r>
    </w:p>
    <w:p w14:paraId="55534E85" w14:textId="77777777" w:rsidR="000931D0" w:rsidRPr="00856563" w:rsidRDefault="000931D0" w:rsidP="000931D0">
      <w:pPr>
        <w:pStyle w:val="Heading2"/>
      </w:pPr>
      <w:bookmarkStart w:id="4063" w:name="_Ref288650133"/>
      <w:bookmarkStart w:id="4064" w:name="_Toc340509814"/>
      <w:bookmarkStart w:id="4065" w:name="_Toc342590132"/>
      <w:bookmarkStart w:id="4066" w:name="_Toc353454815"/>
      <w:bookmarkStart w:id="4067" w:name="_Toc440455685"/>
      <w:r w:rsidRPr="00856563">
        <w:t>Summary</w:t>
      </w:r>
      <w:bookmarkEnd w:id="4063"/>
      <w:bookmarkEnd w:id="4064"/>
      <w:bookmarkEnd w:id="4065"/>
      <w:r>
        <w:t xml:space="preserve"> and discussion</w:t>
      </w:r>
      <w:bookmarkEnd w:id="4066"/>
      <w:bookmarkEnd w:id="4067"/>
    </w:p>
    <w:p w14:paraId="77F81FA7" w14:textId="713624D0" w:rsidR="000931D0" w:rsidRDefault="000931D0" w:rsidP="00352945">
      <w:pPr>
        <w:pStyle w:val="Body0000after"/>
      </w:pPr>
      <w:r w:rsidRPr="00856563">
        <w:t xml:space="preserve">In Papuan Malay, </w:t>
      </w:r>
      <w:r>
        <w:t xml:space="preserve">adnominal </w:t>
      </w:r>
      <w:r w:rsidRPr="00856563">
        <w:t xml:space="preserve">possessive </w:t>
      </w:r>
      <w:r>
        <w:t xml:space="preserve">constructions consist of two noun phrases linked with the possessive marker </w:t>
      </w:r>
      <w:r w:rsidRPr="00856563">
        <w:rPr>
          <w:rStyle w:val="ChItalBold"/>
        </w:rPr>
        <w:t>punya</w:t>
      </w:r>
      <w:r w:rsidRPr="00856563">
        <w:t xml:space="preserve"> </w:t>
      </w:r>
      <w:r w:rsidR="00B7093A">
        <w:t>‘</w:t>
      </w:r>
      <w:r w:rsidRPr="0099608C">
        <w:rPr>
          <w:rStyle w:val="ChSmallCaps"/>
        </w:rPr>
        <w:t>poss</w:t>
      </w:r>
      <w:r w:rsidR="00B7093A">
        <w:t>’</w:t>
      </w:r>
      <w:r>
        <w:t xml:space="preserve">, such that </w:t>
      </w:r>
      <w:r w:rsidR="00B7093A">
        <w:t>‘</w:t>
      </w:r>
      <w:r w:rsidRPr="0099608C">
        <w:rPr>
          <w:rStyle w:val="ChSmallCaps"/>
        </w:rPr>
        <w:t>possessor</w:t>
      </w:r>
      <w:r w:rsidRPr="00856563">
        <w:t xml:space="preserve"> </w:t>
      </w:r>
      <w:r w:rsidRPr="00856563">
        <w:rPr>
          <w:rStyle w:val="ChItalBold"/>
        </w:rPr>
        <w:t>punya</w:t>
      </w:r>
      <w:r w:rsidRPr="00856563">
        <w:t xml:space="preserve"> </w:t>
      </w:r>
      <w:r w:rsidRPr="0099608C">
        <w:rPr>
          <w:rStyle w:val="ChSmallCaps"/>
        </w:rPr>
        <w:t>possessum</w:t>
      </w:r>
      <w:r w:rsidR="00B7093A">
        <w:t>’</w:t>
      </w:r>
      <w:r>
        <w:t xml:space="preserve">. In addition to signaling adnominal possessive relations between two noun phrases, </w:t>
      </w:r>
      <w:r w:rsidRPr="00856563">
        <w:rPr>
          <w:rStyle w:val="ChItalBold"/>
        </w:rPr>
        <w:t>punya</w:t>
      </w:r>
      <w:r w:rsidRPr="00856563">
        <w:t xml:space="preserve"> </w:t>
      </w:r>
      <w:r w:rsidR="00B7093A">
        <w:t>‘</w:t>
      </w:r>
      <w:r w:rsidRPr="0099608C">
        <w:rPr>
          <w:rStyle w:val="ChSmallCaps"/>
        </w:rPr>
        <w:t>poss</w:t>
      </w:r>
      <w:r w:rsidR="00B7093A">
        <w:t>’</w:t>
      </w:r>
      <w:r>
        <w:t xml:space="preserve"> has</w:t>
      </w:r>
      <w:r w:rsidRPr="00856563">
        <w:t xml:space="preserve"> a number of derived, non-canonical functions, namely </w:t>
      </w:r>
      <w:r w:rsidR="009D6401">
        <w:t xml:space="preserve">as </w:t>
      </w:r>
      <w:r w:rsidRPr="00856563">
        <w:t>(1) an emphatic marker of locational</w:t>
      </w:r>
      <w:r>
        <w:t xml:space="preserve"> relations or relations</w:t>
      </w:r>
      <w:r w:rsidRPr="00856563">
        <w:t xml:space="preserve"> </w:t>
      </w:r>
      <w:r>
        <w:t>of association</w:t>
      </w:r>
      <w:r w:rsidRPr="00856563">
        <w:t xml:space="preserve">, (2) a marker of beneficiary </w:t>
      </w:r>
      <w:r>
        <w:t>relations</w:t>
      </w:r>
      <w:r w:rsidRPr="00856563">
        <w:t>, (3) an attitudinal</w:t>
      </w:r>
      <w:r>
        <w:t xml:space="preserve"> intensifier or stance, and (4) a ligature in reflexive constructions.</w:t>
      </w:r>
    </w:p>
    <w:p w14:paraId="16CEC356" w14:textId="3D70E272" w:rsidR="005C7A6F" w:rsidRDefault="000C6791" w:rsidP="009A6E75">
      <w:pPr>
        <w:pStyle w:val="Body0500after"/>
      </w:pPr>
      <w:r>
        <w:t>Such</w:t>
      </w:r>
      <w:r w:rsidR="000931D0">
        <w:t xml:space="preserve"> </w:t>
      </w:r>
      <w:r w:rsidR="000931D0" w:rsidRPr="00856563">
        <w:t xml:space="preserve">non-canonical functions of </w:t>
      </w:r>
      <w:r w:rsidR="000931D0">
        <w:t xml:space="preserve">the possessive ligature </w:t>
      </w:r>
      <w:r w:rsidR="000931D0" w:rsidRPr="00856563">
        <w:t xml:space="preserve">have also been noted in </w:t>
      </w:r>
      <w:r w:rsidR="000931D0">
        <w:t xml:space="preserve">other </w:t>
      </w:r>
      <w:r w:rsidR="005E1159">
        <w:t>eastern</w:t>
      </w:r>
      <w:r w:rsidR="000931D0" w:rsidRPr="00856563">
        <w:t xml:space="preserve"> Malay varieties</w:t>
      </w:r>
      <w:r>
        <w:t xml:space="preserve">. Examples are </w:t>
      </w:r>
      <w:r w:rsidR="000931D0" w:rsidRPr="00856563">
        <w:t>its function</w:t>
      </w:r>
      <w:r>
        <w:t>s</w:t>
      </w:r>
      <w:r w:rsidR="000931D0" w:rsidRPr="00856563">
        <w:t xml:space="preserve"> as a marker of beneficiary relations in </w:t>
      </w:r>
      <w:r w:rsidR="000931D0">
        <w:t>Ambon Malay</w:t>
      </w:r>
      <w:r w:rsidR="005815A5" w:rsidRPr="005815A5">
        <w:t xml:space="preserve"> </w:t>
      </w:r>
      <w:r w:rsidR="00BA6215">
        <w:rPr>
          <w:rStyle w:val="Citation"/>
        </w:rPr>
        <w:fldChar w:fldCharType="begin"/>
      </w:r>
      <w:r w:rsidR="0092451D">
        <w:rPr>
          <w:rStyle w:val="Citation"/>
        </w:rPr>
        <w:instrText>ADDIN CITAVI.PLACEHOLDER 00f5935e-77a6-4c0d-b6e7-0407dd151352 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h2YW4gTWluZGUgMTk5NzogMTY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E2NCk8L1RleHQ+DQogICAgPC9UZXh0VW5pdD4NCiAgPC9UZXh0VW5pdHM+DQo8L1BsYWNlaG9sZGVyPg==</w:instrText>
      </w:r>
      <w:r w:rsidR="00BA6215">
        <w:rPr>
          <w:rStyle w:val="Citation"/>
        </w:rPr>
        <w:fldChar w:fldCharType="separate"/>
      </w:r>
      <w:bookmarkStart w:id="4068" w:name="_CTVP00100f5935e77a64c0db6e70407dd151352"/>
      <w:r w:rsidR="0092006B">
        <w:rPr>
          <w:rStyle w:val="Citation"/>
        </w:rPr>
        <w:t>(van Minde 1997: 164)</w:t>
      </w:r>
      <w:bookmarkEnd w:id="4068"/>
      <w:r w:rsidR="00BA6215">
        <w:rPr>
          <w:rStyle w:val="Citation"/>
        </w:rPr>
        <w:fldChar w:fldCharType="end"/>
      </w:r>
      <w:r w:rsidR="009A6E75">
        <w:rPr>
          <w:rStyle w:val="Citation"/>
        </w:rPr>
        <w:t>,</w:t>
      </w:r>
      <w:r w:rsidR="000931D0" w:rsidRPr="00856563">
        <w:t xml:space="preserve"> </w:t>
      </w:r>
      <w:r w:rsidR="009A6E75">
        <w:t xml:space="preserve">as a marker of </w:t>
      </w:r>
      <w:r w:rsidR="000931D0">
        <w:t xml:space="preserve">locational or temporal relations in Ternate Malay </w:t>
      </w:r>
      <w:r w:rsidR="00BA6215">
        <w:rPr>
          <w:rStyle w:val="Citation"/>
        </w:rPr>
        <w:fldChar w:fldCharType="begin"/>
      </w:r>
      <w:r w:rsidR="003A5B20">
        <w:rPr>
          <w:rStyle w:val="Citation"/>
        </w:rPr>
        <w:instrText>ADDIN CITAVI.PLACEHOLDER b2cc09a3-93fb-4dc1-b307-ea0276198324 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0YW1haHVwdXR0eSAxOTk0OiA1MuKAkzUzLCA5NuKAkzk3KTwvVGV4dD4NCiAgICA8L1RleHRVbml0Pg0KICA8L1RleHRVbml0cz4NCjwvUGxhY2Vob2xkZXI+</w:instrText>
      </w:r>
      <w:r w:rsidR="00BA6215">
        <w:rPr>
          <w:rStyle w:val="Citation"/>
        </w:rPr>
        <w:fldChar w:fldCharType="separate"/>
      </w:r>
      <w:bookmarkStart w:id="4069" w:name="_CTVP001b2cc09a393fb4dc1b307ea0276198324"/>
      <w:r w:rsidR="0092006B">
        <w:rPr>
          <w:rStyle w:val="Citation"/>
        </w:rPr>
        <w:t>(Litamahuputty 1994: 52–53, 96–97)</w:t>
      </w:r>
      <w:bookmarkEnd w:id="4069"/>
      <w:r w:rsidR="00BA6215">
        <w:rPr>
          <w:rStyle w:val="Citation"/>
        </w:rPr>
        <w:fldChar w:fldCharType="end"/>
      </w:r>
      <w:r>
        <w:t xml:space="preserve">, </w:t>
      </w:r>
      <w:r w:rsidR="009A6E75">
        <w:t>and</w:t>
      </w:r>
      <w:r>
        <w:t xml:space="preserve"> as </w:t>
      </w:r>
      <w:r w:rsidRPr="00856563">
        <w:t xml:space="preserve">an attitudinal intensifier in Manado Malay </w:t>
      </w:r>
      <w:r w:rsidR="00BA6215">
        <w:rPr>
          <w:rStyle w:val="Citation"/>
        </w:rPr>
        <w:fldChar w:fldCharType="begin"/>
      </w:r>
      <w:r w:rsidR="0092451D">
        <w:rPr>
          <w:rStyle w:val="Citation"/>
        </w:rPr>
        <w:instrText>ADDIN CITAVI.PLACEHOLDER 13ccf859-aa6e-4f1b-ae0c-ca598ca34b45 PFBsYWNlaG9sZGVyPg0KICA8QWRkSW5WZXJzaW9uPjUuMi4wLjg8L0FkZEluVmVyc2lvbj4NCiAgPElkPjEzY2NmODU5LWFhNmUtNGYxYi1hZTBjLWNhNTk4Y2EzNGI0NTwvSWQ+DQogIDxFbnRyaWVzPg0KICAgIDxFbnRyeT4NCiAgICAgIDxJZD5jYjA0OGM5YS0zMDEzLTQ5ZTUtOTM1Ni0xYmJkNGQwYjBlOTk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N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0NSk8L1RleHQ+DQogICAgPC9UZXh0VW5pdD4NCiAgPC9UZXh0VW5pdHM+DQo8L1BsYWNlaG9sZGVyPg==</w:instrText>
      </w:r>
      <w:r w:rsidR="00BA6215">
        <w:rPr>
          <w:rStyle w:val="Citation"/>
        </w:rPr>
        <w:fldChar w:fldCharType="separate"/>
      </w:r>
      <w:bookmarkStart w:id="4070" w:name="_CTVP00113ccf859aa6e4f1bae0cca598ca34b45"/>
      <w:r w:rsidR="0092006B">
        <w:rPr>
          <w:rStyle w:val="Citation"/>
        </w:rPr>
        <w:t>(Stoel 2005: 45)</w:t>
      </w:r>
      <w:bookmarkEnd w:id="4070"/>
      <w:r w:rsidR="00BA6215">
        <w:rPr>
          <w:rStyle w:val="Citation"/>
        </w:rPr>
        <w:fldChar w:fldCharType="end"/>
      </w:r>
      <w:r>
        <w:t>.</w:t>
      </w:r>
    </w:p>
    <w:p w14:paraId="33082E6B" w14:textId="4311E0A1" w:rsidR="00C76A1C" w:rsidRDefault="00C76A1C" w:rsidP="009A6E75">
      <w:pPr>
        <w:pStyle w:val="Body0500after"/>
      </w:pPr>
      <w:r>
        <w:t xml:space="preserve">Two explanations have been </w:t>
      </w:r>
      <w:r w:rsidR="009A6E75">
        <w:t xml:space="preserve">suggested </w:t>
      </w:r>
      <w:r>
        <w:t xml:space="preserve">for these extended uses of the </w:t>
      </w:r>
      <w:r w:rsidR="000B6621">
        <w:t>possessive</w:t>
      </w:r>
      <w:r>
        <w:t xml:space="preserve"> marker in Malay speech varieties.</w:t>
      </w:r>
    </w:p>
    <w:p w14:paraId="1B40083F" w14:textId="28A82E35" w:rsidR="000931D0" w:rsidRDefault="001C418D" w:rsidP="009A6E75">
      <w:pPr>
        <w:pStyle w:val="Body0500after"/>
      </w:pPr>
      <w:r>
        <w:t xml:space="preserve">One is to propose a </w:t>
      </w:r>
      <w:r w:rsidR="005C7A6F" w:rsidRPr="00856563">
        <w:t>substratum influence</w:t>
      </w:r>
      <w:r>
        <w:t xml:space="preserve"> of Chinese languages</w:t>
      </w:r>
      <w:r w:rsidR="00C76A1C">
        <w:t>.</w:t>
      </w:r>
      <w:r>
        <w:t xml:space="preserve"> </w:t>
      </w:r>
      <w:r w:rsidR="00C76A1C">
        <w:t>S</w:t>
      </w:r>
      <w:r w:rsidR="005C7A6F" w:rsidRPr="00856563">
        <w:t xml:space="preserve">ome </w:t>
      </w:r>
      <w:r w:rsidR="000C6791" w:rsidRPr="00856563">
        <w:t xml:space="preserve">of </w:t>
      </w:r>
      <w:r w:rsidR="000C6791">
        <w:t xml:space="preserve">the </w:t>
      </w:r>
      <w:r w:rsidR="000C6791" w:rsidRPr="00856563">
        <w:t xml:space="preserve">non-canonical functions </w:t>
      </w:r>
      <w:r w:rsidR="005C7A6F">
        <w:t xml:space="preserve">of the possessive marker </w:t>
      </w:r>
      <w:r w:rsidR="000C6791" w:rsidRPr="00856563">
        <w:t xml:space="preserve">have long been noted </w:t>
      </w:r>
      <w:r w:rsidR="000C6791">
        <w:t xml:space="preserve">for </w:t>
      </w:r>
      <w:r w:rsidR="000C6791" w:rsidRPr="00856563">
        <w:t xml:space="preserve">Bazaar Malay and </w:t>
      </w:r>
      <w:r w:rsidR="000C6791">
        <w:t xml:space="preserve">have been </w:t>
      </w:r>
      <w:r w:rsidR="000C6791" w:rsidRPr="00856563">
        <w:t xml:space="preserve">linked to the substratum influence of Chinese </w:t>
      </w:r>
      <w:r>
        <w:t>speech varieties</w:t>
      </w:r>
      <w:r w:rsidR="000C6791" w:rsidRPr="00856563">
        <w:t xml:space="preserve">, namely the function of </w:t>
      </w:r>
      <w:r w:rsidR="000C6791" w:rsidRPr="00856563">
        <w:rPr>
          <w:rStyle w:val="ChItalBold"/>
        </w:rPr>
        <w:t>punya</w:t>
      </w:r>
      <w:r w:rsidR="000C6791" w:rsidRPr="00856563">
        <w:t xml:space="preserve"> </w:t>
      </w:r>
      <w:r w:rsidR="00B7093A">
        <w:t>‘</w:t>
      </w:r>
      <w:r w:rsidR="000C6791" w:rsidRPr="0099608C">
        <w:rPr>
          <w:rStyle w:val="ChSmallCaps"/>
        </w:rPr>
        <w:t>poss</w:t>
      </w:r>
      <w:r w:rsidR="00B7093A">
        <w:t>’</w:t>
      </w:r>
      <w:r w:rsidR="000C6791" w:rsidRPr="00856563">
        <w:t xml:space="preserve"> to link a locative or temporal modifier </w:t>
      </w:r>
      <w:r w:rsidR="000C6791">
        <w:t xml:space="preserve">or a modifying adjective </w:t>
      </w:r>
      <w:r w:rsidR="000C6791" w:rsidRPr="00856563">
        <w:t xml:space="preserve">in </w:t>
      </w:r>
      <w:r w:rsidR="000C6791">
        <w:t xml:space="preserve">the possessor slot preceding the ligature with </w:t>
      </w:r>
      <w:r w:rsidR="000C6791" w:rsidRPr="00856563">
        <w:t>its head</w:t>
      </w:r>
      <w:r w:rsidR="000C6791">
        <w:t xml:space="preserve"> in the possessum slot</w:t>
      </w:r>
      <w:r w:rsidR="00513C8C" w:rsidRPr="00513C8C">
        <w:rPr>
          <w:rStyle w:val="Citation"/>
        </w:rPr>
        <w:t xml:space="preserve"> </w:t>
      </w:r>
      <w:r w:rsidR="00C76A1C" w:rsidRPr="008C46A8">
        <w:rPr>
          <w:rStyle w:val="Citation"/>
        </w:rPr>
        <w:t>(see</w:t>
      </w:r>
      <w:r w:rsidR="00513C8C" w:rsidRPr="00513C8C">
        <w:rPr>
          <w:rStyle w:val="Citation"/>
        </w:rPr>
        <w:t xml:space="preserve"> </w:t>
      </w:r>
      <w:r w:rsidR="008C46A8" w:rsidRPr="008C46A8">
        <w:rPr>
          <w:rStyle w:val="Citation"/>
        </w:rPr>
        <w:fldChar w:fldCharType="begin"/>
      </w:r>
      <w:r w:rsidR="003A5B20">
        <w:rPr>
          <w:rStyle w:val="Citation"/>
        </w:rPr>
        <w:instrText>ADDIN CITAVI.PLACEHOLDER 8be8b5b6-a393-41a5-aae7-f2858c4fdc5c PFBsYWNlaG9sZGVyPg0KICA8QWRkSW5WZXJzaW9uPjUuMi4wLjg8L0FkZEluVmVyc2lvbj4NCiAgPElkPjhiZThiNWI2LWEzOTMtNDFhNS1hYWU3LWYyODU4YzRmZGM1YzwvSWQ+DQogIDxFbnRyaWVzPg0KICAgIDxFbnRyeT4NCiAgICAgIDxJZD5lZmNhZWM4Mi0yZWRiLTRlOGQtOTdmOS01YzZjOGI4NzE4OWI8L0lkPg0KICAgICAgPE5vUGFyPnRydWU8L05vUGFy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SZWZlcmVuY2VJZD43NjUzMWJmMi02YjMyLTRkZGYtOWZhOS1iYjcyNjY5MTNmNzI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V2lsbGlhbTwvRmlyc3ROYW1lPg0KICAgICAgICAgICAgPExhc3ROYW1lPlNoZWxsYWJlYXI8L0xhc3ROYW1lPg0KICAgICAgICAgICAgPE1pZGRsZU5hbWU+Ry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VsbGFiZWFyIDE5MDQ6IDbigJM3PC9UZXh0Pg0KICAgIDwvVGV4dFVuaXQ+DQogIDwvVGV4dFVuaXRzPg0KPC9QbGFjZWhvbGRlcj4=</w:instrText>
      </w:r>
      <w:r w:rsidR="008C46A8" w:rsidRPr="008C46A8">
        <w:rPr>
          <w:rStyle w:val="Citation"/>
        </w:rPr>
        <w:fldChar w:fldCharType="separate"/>
      </w:r>
      <w:bookmarkStart w:id="4071" w:name="_CTVP0018be8b5b6a39341a5aae7f2858c4fdc5c"/>
      <w:r w:rsidR="0092006B">
        <w:rPr>
          <w:rStyle w:val="Citation"/>
        </w:rPr>
        <w:t>Shellabear 1904: 6–7</w:t>
      </w:r>
      <w:bookmarkEnd w:id="4071"/>
      <w:r w:rsidR="008C46A8" w:rsidRPr="008C46A8">
        <w:rPr>
          <w:rStyle w:val="Citation"/>
        </w:rPr>
        <w:fldChar w:fldCharType="end"/>
      </w:r>
      <w:r w:rsidR="008C46A8" w:rsidRPr="008C46A8">
        <w:rPr>
          <w:rStyle w:val="Citation"/>
        </w:rPr>
        <w:t>;</w:t>
      </w:r>
      <w:r w:rsidR="00513C8C" w:rsidRPr="00513C8C">
        <w:rPr>
          <w:rStyle w:val="Citation"/>
        </w:rPr>
        <w:t xml:space="preserve"> </w:t>
      </w:r>
      <w:r w:rsidR="008C46A8" w:rsidRPr="008C46A8">
        <w:rPr>
          <w:rStyle w:val="Citation"/>
        </w:rPr>
        <w:fldChar w:fldCharType="begin"/>
      </w:r>
      <w:r w:rsidR="003A5B20">
        <w:rPr>
          <w:rStyle w:val="Citation"/>
        </w:rPr>
        <w:instrText>ADDIN CITAVI.PLACEHOLDER 09a2edae-a8f1-427d-9ad2-c39ee23dbc0d 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bnN0ZWR0IDE5MTM6IDExNTwvVGV4dD4NCiAgICA8L1RleHRVbml0Pg0KICA8L1RleHRVbml0cz4NCjwvUGxhY2Vob2xkZXI+</w:instrText>
      </w:r>
      <w:r w:rsidR="008C46A8" w:rsidRPr="008C46A8">
        <w:rPr>
          <w:rStyle w:val="Citation"/>
        </w:rPr>
        <w:fldChar w:fldCharType="separate"/>
      </w:r>
      <w:bookmarkStart w:id="4072" w:name="_CTVP00109a2edaea8f1427d9ad2c39ee23dbc0d"/>
      <w:r w:rsidR="0092006B">
        <w:rPr>
          <w:rStyle w:val="Citation"/>
        </w:rPr>
        <w:t>Winstedt 1913: 115</w:t>
      </w:r>
      <w:bookmarkEnd w:id="4072"/>
      <w:r w:rsidR="008C46A8" w:rsidRPr="008C46A8">
        <w:rPr>
          <w:rStyle w:val="Citation"/>
        </w:rPr>
        <w:fldChar w:fldCharType="end"/>
      </w:r>
      <w:r w:rsidR="008C46A8" w:rsidRPr="008C46A8">
        <w:rPr>
          <w:rStyle w:val="Citation"/>
        </w:rPr>
        <w:t>;</w:t>
      </w:r>
      <w:r w:rsidR="00513C8C" w:rsidRPr="00513C8C">
        <w:rPr>
          <w:rStyle w:val="Citation"/>
        </w:rPr>
        <w:t xml:space="preserve"> </w:t>
      </w:r>
      <w:r w:rsidR="008C46A8" w:rsidRPr="008C46A8">
        <w:rPr>
          <w:rStyle w:val="Citation"/>
        </w:rPr>
        <w:fldChar w:fldCharType="begin"/>
      </w:r>
      <w:r w:rsidR="008C46A8" w:rsidRPr="008C46A8">
        <w:rPr>
          <w:rStyle w:val="Citation"/>
        </w:rPr>
        <w:instrText>ADDIN CITAVI.PLACEHOLDER 3fadaae5-85c9-4b39-bdbd-6639f7d35f4a 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5zdGVkdCAxOTM4OiA0MTwvVGV4dD4NCiAgICA8L1RleHRVbml0Pg0KICA8L1RleHRVbml0cz4NCjwvUGxhY2Vob2xkZXI+</w:instrText>
      </w:r>
      <w:r w:rsidR="008C46A8" w:rsidRPr="008C46A8">
        <w:rPr>
          <w:rStyle w:val="Citation"/>
        </w:rPr>
        <w:fldChar w:fldCharType="separate"/>
      </w:r>
      <w:bookmarkStart w:id="4073" w:name="_CTVP0013fadaae585c94b39bdbd6639f7d35f4a"/>
      <w:r w:rsidR="0092006B">
        <w:rPr>
          <w:rStyle w:val="Citation"/>
        </w:rPr>
        <w:t>Winstedt 1938: 41</w:t>
      </w:r>
      <w:bookmarkEnd w:id="4073"/>
      <w:r w:rsidR="008C46A8" w:rsidRPr="008C46A8">
        <w:rPr>
          <w:rStyle w:val="Citation"/>
        </w:rPr>
        <w:fldChar w:fldCharType="end"/>
      </w:r>
      <w:r w:rsidR="008C46A8" w:rsidRPr="008C46A8">
        <w:rPr>
          <w:rStyle w:val="Citation"/>
        </w:rPr>
        <w:t>;</w:t>
      </w:r>
      <w:r w:rsidR="00513C8C" w:rsidRPr="00513C8C">
        <w:rPr>
          <w:rStyle w:val="Citation"/>
        </w:rPr>
        <w:t xml:space="preserve"> </w:t>
      </w:r>
      <w:r w:rsidR="008C46A8" w:rsidRPr="008C46A8">
        <w:rPr>
          <w:rStyle w:val="Citation"/>
        </w:rPr>
        <w:fldChar w:fldCharType="begin"/>
      </w:r>
      <w:r w:rsidR="008C46A8" w:rsidRPr="008C46A8">
        <w:rPr>
          <w:rStyle w:val="Citation"/>
        </w:rPr>
        <w:instrText>ADDIN CITAVI.PLACEHOLDER db952853-5923-465c-9a9e-b7034e01b250 PFBsYWNlaG9sZGVyPg0KICA8QWRkSW5WZXJzaW9uPjUuMi4wLjg8L0FkZEluVmVyc2lvbj4NCiAgPElkPmRiOTUyODUzLTU5MjMtNDY1Yy05YTllLWI3MDM0ZTAxYjI1MDwvSWQ+DQogIDxFbnRyaWVzPg0KICAgIDxFbnRyeT4NCiAgICAgIDxJZD4yMDY1MTkyZC1hMDQ1LTRkZWYtOGQyMS1iOGMyMmEyYmE5NTU8L0lkPg0KICAgICAgPE5vUGFyPnRydWU8L05vUGFyPg0KICAgICAgPFJlZmVyZW5jZUlkPmQzMTU1NTk1LWMzNjYtNGY5Yi04MmEwLTRmZmYxZTJmNmVhN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0gMTk4ODwvVGV4dD4NCiAgICA8L1RleHRVbml0Pg0KICA8L1RleHRVbml0cz4NCjwvUGxhY2Vob2xkZXI+</w:instrText>
      </w:r>
      <w:r w:rsidR="008C46A8" w:rsidRPr="008C46A8">
        <w:rPr>
          <w:rStyle w:val="Citation"/>
        </w:rPr>
        <w:fldChar w:fldCharType="separate"/>
      </w:r>
      <w:bookmarkStart w:id="4074" w:name="_CTVP001db9528535923465c9a9eb7034e01b250"/>
      <w:r w:rsidR="0092006B">
        <w:rPr>
          <w:rStyle w:val="Citation"/>
        </w:rPr>
        <w:t>Lim 1988</w:t>
      </w:r>
      <w:bookmarkEnd w:id="4074"/>
      <w:r w:rsidR="008C46A8" w:rsidRPr="008C46A8">
        <w:rPr>
          <w:rStyle w:val="Citation"/>
        </w:rPr>
        <w:fldChar w:fldCharType="end"/>
      </w:r>
      <w:r w:rsidR="00C76A1C">
        <w:rPr>
          <w:rStyle w:val="Citation"/>
        </w:rPr>
        <w:t>;</w:t>
      </w:r>
      <w:r w:rsidR="00513C8C" w:rsidRPr="00513C8C">
        <w:rPr>
          <w:rStyle w:val="Citation"/>
        </w:rPr>
        <w:t xml:space="preserve"> </w:t>
      </w:r>
      <w:r w:rsidR="00BA6215">
        <w:rPr>
          <w:rStyle w:val="Citation"/>
        </w:rPr>
        <w:fldChar w:fldCharType="begin"/>
      </w:r>
      <w:r w:rsidR="003A5B20">
        <w:rPr>
          <w:rStyle w:val="Citation"/>
        </w:rPr>
        <w:instrText>ADDIN CITAVI.PLACEHOLDER a5c73826-5b01-4efc-ac3c-81417c2f6dfa PFBsYWNlaG9sZGVyPg0KICA8QWRkSW5WZXJzaW9uPjUuMi4wLjg8L0FkZEluVmVyc2lvbj4NCiAgPElkPmE1YzczODI2LTViMDEtNGVmYy1hYzNjLTgxNDE3YzJmNmRmYTwvSWQ+DQogIDxFbnRyaWVzPg0KICAgIDxFbnRyeT4NCiAgICAgIDxJZD5jODg2OTRkMC1jMmJmLTRlYmYtYTUwYy0yNWVlN2E0ZmM1NTQ8L0lkPg0KICAgICAgPE5vUGFyPnRydWU8L05vUGFyPg0KICAgICAgPFJlZmVyZW5jZUlkPmIyY2IxNWUwLWEyMGMtNDE2YS04ODBiLTJhOWRmMzVlN2RlOT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FvIDIwMDk8L1RleHQ+DQogICAgPC9UZXh0VW5pdD4NCiAgPC9UZXh0VW5pdHM+DQo8L1BsYWNlaG9sZGVyPg==</w:instrText>
      </w:r>
      <w:r w:rsidR="00BA6215">
        <w:rPr>
          <w:rStyle w:val="Citation"/>
        </w:rPr>
        <w:fldChar w:fldCharType="separate"/>
      </w:r>
      <w:bookmarkStart w:id="4075" w:name="_CTVP001a5c738265b014efcac3c81417c2f6dfa"/>
      <w:r w:rsidR="0092006B">
        <w:rPr>
          <w:rStyle w:val="Citation"/>
        </w:rPr>
        <w:t>Bao 2009</w:t>
      </w:r>
      <w:bookmarkEnd w:id="4075"/>
      <w:r w:rsidR="00BA6215">
        <w:rPr>
          <w:rStyle w:val="Citation"/>
        </w:rPr>
        <w:fldChar w:fldCharType="end"/>
      </w:r>
      <w:r w:rsidR="00C76A1C" w:rsidRPr="00637AC5">
        <w:t>)</w:t>
      </w:r>
      <w:r w:rsidR="00C76A1C">
        <w:t>.</w:t>
      </w:r>
      <w:r>
        <w:t xml:space="preserve"> </w:t>
      </w:r>
      <w:r w:rsidR="00BA6215">
        <w:rPr>
          <w:rStyle w:val="Citation"/>
        </w:rPr>
        <w:fldChar w:fldCharType="begin"/>
      </w:r>
      <w:r w:rsidR="003A5B20">
        <w:rPr>
          <w:rStyle w:val="Citation"/>
        </w:rPr>
        <w:instrText>ADDIN CITAVI.PLACEHOLDER fb37bb76-567e-497f-83d7-5db54fa12a6a PFBsYWNlaG9sZGVyPg0KICA8QWRkSW5WZXJzaW9uPjUuMi4wLjg8L0FkZEluVmVyc2lvbj4NCiAgPElkPmZiMzdiYjc2LTU2N2UtNDk3Zi04M2Q3LTVkYjU0ZmExMmE2YTwvSWQ+DQogIDxFbnRyaWVzPg0KICAgIDxFbnRyeT4NCiAgICAgIDxJZD40ZjM4MjI1My02OWM2LTRlMTQtOGFhMS02M2JkMzYxNzQwNTM8L0lkPg0KICAgICAgPE5vUGFyPnRydWU8L05vUGFyPg0KICAgICAgPFBlcnNvbk9ubHk+dHJ1ZTwvUGVyc29uT25seT4NCiAgICAgIDxSZWZlcmVuY2VJZD42YTAyNGU1ZC1iYjBkLTQ5ZWYtYjVmZi1mZDk2NmVjZjgzNDU8L1JlZmVyZW5jZUlk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ZYXA8L1RleHQ+DQogICAgPC9UZXh0VW5pdD4NCiAgPC9UZXh0VW5pdHM+DQo8L1BsYWNlaG9sZGVyPg==</w:instrText>
      </w:r>
      <w:r w:rsidR="00BA6215">
        <w:rPr>
          <w:rStyle w:val="Citation"/>
        </w:rPr>
        <w:fldChar w:fldCharType="separate"/>
      </w:r>
      <w:bookmarkStart w:id="4076" w:name="_CTVP001fb37bb76567e497f83d75db54fa12a6a"/>
      <w:r w:rsidR="0092006B">
        <w:rPr>
          <w:rStyle w:val="Citation"/>
        </w:rPr>
        <w:t>Yap</w:t>
      </w:r>
      <w:bookmarkEnd w:id="4076"/>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9db3cb50-23f8-4d54-be38-36a676cca4a5 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xLCA4ZmYpPC9UZXh0Pg0KICAgIDwvVGV4dFVuaXQ+DQogIDwvVGV4dFVuaXRzPg0KPC9QbGFjZWhvbGRlcj4=</w:instrText>
      </w:r>
      <w:r w:rsidR="00BA6215">
        <w:rPr>
          <w:rStyle w:val="Citation"/>
        </w:rPr>
        <w:fldChar w:fldCharType="separate"/>
      </w:r>
      <w:bookmarkStart w:id="4077" w:name="_CTVP0019db3cb5023f84d54be3836a676cca4a5"/>
      <w:r w:rsidR="0092006B">
        <w:rPr>
          <w:rStyle w:val="Citation"/>
        </w:rPr>
        <w:t>(2007: 1, 8ff)</w:t>
      </w:r>
      <w:bookmarkEnd w:id="4077"/>
      <w:r w:rsidR="00BA6215">
        <w:rPr>
          <w:rStyle w:val="Citation"/>
        </w:rPr>
        <w:fldChar w:fldCharType="end"/>
      </w:r>
      <w:r w:rsidR="000931D0" w:rsidRPr="00856563">
        <w:t xml:space="preserve"> </w:t>
      </w:r>
      <w:r w:rsidR="000C6791">
        <w:t xml:space="preserve">argues </w:t>
      </w:r>
      <w:r w:rsidR="000931D0" w:rsidRPr="00856563">
        <w:t xml:space="preserve">that under the influence of southern Chinese speech varieties, the </w:t>
      </w:r>
      <w:r w:rsidR="009A6E75" w:rsidRPr="00856563">
        <w:t xml:space="preserve">colloquial </w:t>
      </w:r>
      <w:r w:rsidR="000931D0" w:rsidRPr="00856563">
        <w:t>Malay possessive marker developed into a</w:t>
      </w:r>
      <w:r w:rsidR="00BE7672">
        <w:t>n</w:t>
      </w:r>
      <w:r w:rsidR="000931D0" w:rsidRPr="00856563">
        <w:t xml:space="preserve"> </w:t>
      </w:r>
      <w:r w:rsidR="00B7093A">
        <w:t>“</w:t>
      </w:r>
      <w:r w:rsidR="000931D0" w:rsidRPr="00856563">
        <w:t>attitudinal intensifier</w:t>
      </w:r>
      <w:r w:rsidR="00B7093A">
        <w:t>”</w:t>
      </w:r>
      <w:r w:rsidR="000931D0" w:rsidRPr="00856563">
        <w:t xml:space="preserve"> or </w:t>
      </w:r>
      <w:r w:rsidR="00B7093A">
        <w:t>“</w:t>
      </w:r>
      <w:r w:rsidR="000931D0" w:rsidRPr="00856563">
        <w:t>stance</w:t>
      </w:r>
      <w:r w:rsidR="00B7093A">
        <w:t>”</w:t>
      </w:r>
      <w:r w:rsidR="000931D0" w:rsidRPr="00856563">
        <w:t xml:space="preserve"> that transforms statements into evaluative </w:t>
      </w:r>
      <w:r w:rsidR="00B7093A">
        <w:t>“</w:t>
      </w:r>
      <w:r w:rsidR="000931D0" w:rsidRPr="00856563">
        <w:t xml:space="preserve">assertions that are often laced with strong feelings, including feelings of awe, </w:t>
      </w:r>
      <w:r w:rsidR="00752863" w:rsidRPr="000060CB">
        <w:t>[…]</w:t>
      </w:r>
      <w:r w:rsidR="000931D0" w:rsidRPr="00856563">
        <w:t xml:space="preserve"> or feelings of incredulity or even annoyance</w:t>
      </w:r>
      <w:r w:rsidR="00B7093A">
        <w:t>”</w:t>
      </w:r>
      <w:r w:rsidR="000931D0" w:rsidRPr="00856563">
        <w:t>.</w:t>
      </w:r>
      <w:r w:rsidR="000931D0">
        <w:t xml:space="preserve"> For the different </w:t>
      </w:r>
      <w:r w:rsidR="000931D0" w:rsidRPr="00856563">
        <w:t xml:space="preserve">synchronic functions of </w:t>
      </w:r>
      <w:r w:rsidR="000931D0" w:rsidRPr="00856563">
        <w:rPr>
          <w:rStyle w:val="ChItalBold"/>
        </w:rPr>
        <w:t>(em)punya</w:t>
      </w:r>
      <w:r w:rsidR="000931D0" w:rsidRPr="00856563">
        <w:t xml:space="preserve"> </w:t>
      </w:r>
      <w:r w:rsidR="000931D0">
        <w:t xml:space="preserve">in </w:t>
      </w:r>
      <w:r w:rsidR="000931D0" w:rsidRPr="00856563">
        <w:t>classical and colloquial Malay</w:t>
      </w:r>
      <w:r w:rsidR="000931D0">
        <w:t xml:space="preserve">, </w:t>
      </w:r>
      <w:r w:rsidR="00BA6215">
        <w:rPr>
          <w:rStyle w:val="Citation"/>
        </w:rPr>
        <w:fldChar w:fldCharType="begin"/>
      </w:r>
      <w:r w:rsidR="0092451D">
        <w:rPr>
          <w:rStyle w:val="Citation"/>
        </w:rPr>
        <w:instrText>ADDIN CITAVI.PLACEHOLDER 0d798e8a-f45c-45c5-b546-6e45c20a64e5 PFBsYWNlaG9sZGVyPg0KICA8QWRkSW5WZXJzaW9uPjUuMi4wLjg8L0FkZEluVmVyc2lvbj4NCiAgPElkPjBkNzk4ZThhLWY0NWMtNDVjNS1iNTQ2LTZlNDVjMjBhNjRlNTwvSWQ+DQogIDxFbnRyaWVzPg0KICAgIDxFbnRyeT4NCiAgICAgIDxJZD5iYTM5N2MxMS04M2IzLTQ0MWUtODY2Zi01MTY3N2MwYWE4M2I8L0lkPg0KICAgICAgPE5vUGFyPnRydWU8L05vUGFyPg0KICAgICAgPFBlcnNvbk9ubHk+dHJ1ZTwvUGVyc29uT25seT4NCiAgICAgIDxSZWZlcmVuY2VJZD45OTIxNzJhYS05OGZiLTQ5OGMtOTgyNy1lNjEzMTQwY2ZmYWU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hcCBldCBhbC48L1RleHQ+DQogICAgPC9UZXh0VW5pdD4NCiAgPC9UZXh0VW5pdHM+DQo8L1BsYWNlaG9sZGVyPg==</w:instrText>
      </w:r>
      <w:r w:rsidR="00BA6215">
        <w:rPr>
          <w:rStyle w:val="Citation"/>
        </w:rPr>
        <w:fldChar w:fldCharType="separate"/>
      </w:r>
      <w:bookmarkStart w:id="4078" w:name="_CTVP0010d798e8af45c45c5b5466e45c20a64e5"/>
      <w:r w:rsidR="0092006B">
        <w:rPr>
          <w:rStyle w:val="Citation"/>
        </w:rPr>
        <w:t>Yap et al.</w:t>
      </w:r>
      <w:bookmarkEnd w:id="4078"/>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66e11f4-1812-415a-ac09-f4a441b019e4 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DogMTU5KTwvVGV4dD4NCiAgICA8L1RleHRVbml0Pg0KICA8L1RleHRVbml0cz4NCjwvUGxhY2Vob2xkZXI+</w:instrText>
      </w:r>
      <w:r w:rsidR="00BA6215">
        <w:rPr>
          <w:rStyle w:val="Citation"/>
        </w:rPr>
        <w:fldChar w:fldCharType="separate"/>
      </w:r>
      <w:bookmarkStart w:id="4079" w:name="_CTVP001d66e11f41812415aac09f4a441b019e4"/>
      <w:r w:rsidR="0092006B">
        <w:rPr>
          <w:rStyle w:val="Citation"/>
        </w:rPr>
        <w:t>(2004: 159)</w:t>
      </w:r>
      <w:bookmarkEnd w:id="4079"/>
      <w:r w:rsidR="00BA6215">
        <w:rPr>
          <w:rStyle w:val="Citation"/>
        </w:rPr>
        <w:fldChar w:fldCharType="end"/>
      </w:r>
      <w:r w:rsidR="000931D0" w:rsidRPr="00856563">
        <w:t xml:space="preserve"> </w:t>
      </w:r>
      <w:r w:rsidR="009A6E75">
        <w:t xml:space="preserve">propose </w:t>
      </w:r>
      <w:r w:rsidR="000931D0" w:rsidRPr="00856563">
        <w:t xml:space="preserve">the following development or grammaticalization path: </w:t>
      </w:r>
      <w:r w:rsidR="00B7093A">
        <w:t>“</w:t>
      </w:r>
      <w:r w:rsidR="000931D0" w:rsidRPr="00856563">
        <w:t>lexical verb &gt; genitive &gt; pronominal &gt;</w:t>
      </w:r>
      <w:r w:rsidR="000931D0">
        <w:t xml:space="preserve"> </w:t>
      </w:r>
      <w:r w:rsidR="000931D0" w:rsidRPr="00856563">
        <w:t>stance development</w:t>
      </w:r>
      <w:r w:rsidR="00B7093A">
        <w:t>”</w:t>
      </w:r>
      <w:r w:rsidR="000931D0" w:rsidRPr="00856563">
        <w:t>.</w:t>
      </w:r>
    </w:p>
    <w:p w14:paraId="05E482C5" w14:textId="3E0F1118" w:rsidR="00A17C8A" w:rsidRPr="00A17C8A" w:rsidRDefault="001C418D" w:rsidP="009A6E75">
      <w:pPr>
        <w:pStyle w:val="Body0500after"/>
      </w:pPr>
      <w:r>
        <w:t xml:space="preserve">A second explanation proposes a grammaticalization process of the possessive marker without any substratum influence from Chinese varieties. </w:t>
      </w:r>
      <w:r w:rsidR="00BA6215" w:rsidRPr="008C46A8">
        <w:rPr>
          <w:rStyle w:val="Citation"/>
        </w:rPr>
        <w:fldChar w:fldCharType="begin"/>
      </w:r>
      <w:r w:rsidR="001C64C7">
        <w:rPr>
          <w:rStyle w:val="Citation"/>
        </w:rPr>
        <w:instrText>ADDIN CITAVI.PLACEHOLDER efda26c5-4d98-4e8c-8d21-d838b4061dbb 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lsPC9UZXh0Pg0KICAgIDwvVGV4dFVuaXQ+DQogIDwvVGV4dFVuaXRzPg0KPC9QbGFjZWhvbGRlcj4=</w:instrText>
      </w:r>
      <w:r w:rsidR="00BA6215" w:rsidRPr="008C46A8">
        <w:rPr>
          <w:rStyle w:val="Citation"/>
        </w:rPr>
        <w:fldChar w:fldCharType="separate"/>
      </w:r>
      <w:bookmarkStart w:id="4080" w:name="_CTVP001efda26c54d984e8c8d21d838b4061dbb"/>
      <w:r w:rsidR="0092006B">
        <w:rPr>
          <w:rStyle w:val="Citation"/>
        </w:rPr>
        <w:t>Gil</w:t>
      </w:r>
      <w:bookmarkEnd w:id="4080"/>
      <w:r w:rsidR="00BA6215" w:rsidRPr="008C46A8">
        <w:rPr>
          <w:rStyle w:val="Citation"/>
        </w:rPr>
        <w:fldChar w:fldCharType="end"/>
      </w:r>
      <w:r w:rsidR="00513C8C" w:rsidRPr="00513C8C">
        <w:rPr>
          <w:rStyle w:val="Citation"/>
        </w:rPr>
        <w:t xml:space="preserve"> </w:t>
      </w:r>
      <w:r w:rsidR="00BA6215" w:rsidRPr="008C46A8">
        <w:rPr>
          <w:rStyle w:val="Citation"/>
        </w:rPr>
        <w:fldChar w:fldCharType="begin"/>
      </w:r>
      <w:r w:rsidR="001C64C7">
        <w:rPr>
          <w:rStyle w:val="Citation"/>
        </w:rPr>
        <w:instrText>ADDIN CITAVI.PLACEHOLDER 36b01c12-22aa-4854-8f15-36de9b117bac PFBsYWNlaG9sZGVyPg0KICA8QWRkSW5WZXJzaW9uPjUuMi4wLjg8L0FkZEluVmVyc2lvbj4NCiAgPElkPjM2YjAxYzEyLTIyYWEtNDg1NC04ZjE1LTM2ZGU5YjExN2JhYzwvSWQ+DQogIDxFbnRyaWVzPg0KICAgIDxFbnRyeT4NCiAgICAgIDxJZD44OWQzOTFhYi05ZWQ2LTQ4N2MtOWUzOC03NGMyOTA1Yjk0Nz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c3OGVhYmIxLTJhM2ItNGM2ZC04MmQ3LWZhNjAzMjRlODIwNT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OTogMik8L1RleHQ+DQogICAgPC9UZXh0VW5pdD4NCiAgPC9UZXh0VW5pdHM+DQo8L1BsYWNlaG9sZGVyPg==</w:instrText>
      </w:r>
      <w:r w:rsidR="00BA6215" w:rsidRPr="008C46A8">
        <w:rPr>
          <w:rStyle w:val="Citation"/>
        </w:rPr>
        <w:fldChar w:fldCharType="separate"/>
      </w:r>
      <w:bookmarkStart w:id="4081" w:name="_CTVP00136b01c1222aa48548f1536de9b117bac"/>
      <w:r w:rsidR="0092006B">
        <w:rPr>
          <w:rStyle w:val="Citation"/>
        </w:rPr>
        <w:t>(1999: 2)</w:t>
      </w:r>
      <w:bookmarkEnd w:id="4081"/>
      <w:r w:rsidR="00BA6215" w:rsidRPr="008C46A8">
        <w:rPr>
          <w:rStyle w:val="Citation"/>
        </w:rPr>
        <w:fldChar w:fldCharType="end"/>
      </w:r>
      <w:r>
        <w:t xml:space="preserve"> </w:t>
      </w:r>
      <w:r w:rsidR="00A17C8A">
        <w:t xml:space="preserve">argues that the influence of Chinese </w:t>
      </w:r>
      <w:r w:rsidR="000C6791">
        <w:t xml:space="preserve">languages </w:t>
      </w:r>
      <w:r w:rsidR="005644DA">
        <w:t xml:space="preserve">does not </w:t>
      </w:r>
      <w:r w:rsidR="00B7093A">
        <w:t>“</w:t>
      </w:r>
      <w:r w:rsidR="005644DA">
        <w:t>account</w:t>
      </w:r>
      <w:r w:rsidR="00A17C8A">
        <w:t xml:space="preserve"> </w:t>
      </w:r>
      <w:r w:rsidR="00A17C8A">
        <w:rPr>
          <w:lang w:eastAsia="en-US"/>
        </w:rPr>
        <w:t xml:space="preserve">for the presence of the </w:t>
      </w:r>
      <w:r w:rsidR="00A17C8A" w:rsidRPr="00A17C8A">
        <w:rPr>
          <w:rStyle w:val="ChItalBold"/>
        </w:rPr>
        <w:t>punya</w:t>
      </w:r>
      <w:r w:rsidR="00A17C8A">
        <w:rPr>
          <w:rFonts w:ascii="Times-Italic" w:hAnsi="Times-Italic" w:cs="Times-Italic"/>
          <w:i/>
          <w:iCs/>
          <w:lang w:eastAsia="en-US"/>
        </w:rPr>
        <w:t xml:space="preserve"> </w:t>
      </w:r>
      <w:r w:rsidR="00A17C8A">
        <w:rPr>
          <w:lang w:eastAsia="en-US"/>
        </w:rPr>
        <w:t>construction</w:t>
      </w:r>
      <w:r w:rsidR="009A6E75">
        <w:rPr>
          <w:lang w:eastAsia="en-US"/>
        </w:rPr>
        <w:t>”</w:t>
      </w:r>
      <w:r w:rsidR="00A17C8A">
        <w:rPr>
          <w:lang w:eastAsia="en-US"/>
        </w:rPr>
        <w:t xml:space="preserve"> in </w:t>
      </w:r>
      <w:r w:rsidR="009A6E75">
        <w:rPr>
          <w:lang w:eastAsia="en-US"/>
        </w:rPr>
        <w:t xml:space="preserve">Malay varieties </w:t>
      </w:r>
      <w:r w:rsidR="00A17C8A">
        <w:rPr>
          <w:lang w:eastAsia="en-US"/>
        </w:rPr>
        <w:t xml:space="preserve">which have </w:t>
      </w:r>
      <w:r w:rsidR="009A6E75">
        <w:rPr>
          <w:lang w:eastAsia="en-US"/>
        </w:rPr>
        <w:t>“</w:t>
      </w:r>
      <w:r w:rsidR="00A17C8A">
        <w:rPr>
          <w:lang w:eastAsia="en-US"/>
        </w:rPr>
        <w:t>little obvious contact with Chinese languages</w:t>
      </w:r>
      <w:r w:rsidR="00B7093A">
        <w:rPr>
          <w:lang w:eastAsia="en-US"/>
        </w:rPr>
        <w:t>”</w:t>
      </w:r>
      <w:r w:rsidR="00A17C8A">
        <w:rPr>
          <w:lang w:eastAsia="en-US"/>
        </w:rPr>
        <w:t xml:space="preserve"> </w:t>
      </w:r>
      <w:r w:rsidR="005644DA">
        <w:rPr>
          <w:lang w:eastAsia="en-US"/>
        </w:rPr>
        <w:t xml:space="preserve">such as Riau Indonesian or Papuan Malay; </w:t>
      </w:r>
      <w:r w:rsidR="00A17C8A">
        <w:rPr>
          <w:lang w:eastAsia="en-US"/>
        </w:rPr>
        <w:t>n</w:t>
      </w:r>
      <w:r w:rsidR="000C6791">
        <w:rPr>
          <w:lang w:eastAsia="en-US"/>
        </w:rPr>
        <w:t xml:space="preserve">either </w:t>
      </w:r>
      <w:r>
        <w:rPr>
          <w:lang w:eastAsia="en-US"/>
        </w:rPr>
        <w:t>does this influence</w:t>
      </w:r>
      <w:r w:rsidR="005644DA">
        <w:rPr>
          <w:lang w:eastAsia="en-US"/>
        </w:rPr>
        <w:t xml:space="preserve"> </w:t>
      </w:r>
      <w:r w:rsidR="00B7093A">
        <w:rPr>
          <w:lang w:eastAsia="en-US"/>
        </w:rPr>
        <w:t>“</w:t>
      </w:r>
      <w:r w:rsidR="005644DA">
        <w:rPr>
          <w:lang w:eastAsia="en-US"/>
        </w:rPr>
        <w:t xml:space="preserve">account </w:t>
      </w:r>
      <w:r w:rsidR="00A17C8A" w:rsidRPr="00A17C8A">
        <w:t xml:space="preserve">for the choice of the specific marker </w:t>
      </w:r>
      <w:r w:rsidR="00A17C8A" w:rsidRPr="00A17C8A">
        <w:rPr>
          <w:rStyle w:val="ChItalBold"/>
        </w:rPr>
        <w:t>punya</w:t>
      </w:r>
      <w:r w:rsidR="00B7093A">
        <w:t>”</w:t>
      </w:r>
      <w:r w:rsidR="00A17C8A">
        <w:t>.</w:t>
      </w:r>
      <w:r w:rsidR="000C6791">
        <w:t xml:space="preserve"> Instead, </w:t>
      </w:r>
      <w:r w:rsidR="00BA6215">
        <w:fldChar w:fldCharType="begin"/>
      </w:r>
      <w:r w:rsidR="001C64C7">
        <w:instrText>ADDIN CITAVI.PLACEHOLDER e9e3e4eb-f871-41af-a8bc-3b28cd417385 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lsPC9UZXh0Pg0KICAgIDwvVGV4dFVuaXQ+DQogIDwvVGV4dFVuaXRzPg0KPC9QbGFjZWhvbGRlcj4=</w:instrText>
      </w:r>
      <w:r w:rsidR="00BA6215">
        <w:fldChar w:fldCharType="separate"/>
      </w:r>
      <w:bookmarkStart w:id="4082" w:name="_CTVP001e9e3e4ebf87141afa8bc3b28cd417385"/>
      <w:r w:rsidR="0092006B">
        <w:t>Gil</w:t>
      </w:r>
      <w:bookmarkEnd w:id="4082"/>
      <w:r w:rsidR="00BA6215">
        <w:fldChar w:fldCharType="end"/>
      </w:r>
      <w:r w:rsidR="000C6791" w:rsidRPr="005644DA">
        <w:t xml:space="preserve"> submits </w:t>
      </w:r>
      <w:r w:rsidR="000C6791">
        <w:t xml:space="preserve">that the interpretation of the </w:t>
      </w:r>
      <w:r w:rsidR="000C6791" w:rsidRPr="005644DA">
        <w:rPr>
          <w:rStyle w:val="ChItalBold"/>
        </w:rPr>
        <w:t>punya</w:t>
      </w:r>
      <w:r w:rsidR="000C6791">
        <w:t xml:space="preserve"> construction underwent a semantic change from predicative possessive to adnominal possessive to non-canonical possessive, such that: </w:t>
      </w:r>
      <w:r w:rsidR="00B7093A">
        <w:t>“</w:t>
      </w:r>
      <w:r w:rsidR="000C6791" w:rsidRPr="00A17C8A">
        <w:t>thing associated with X</w:t>
      </w:r>
      <w:r w:rsidR="00B7093A">
        <w:t>’</w:t>
      </w:r>
      <w:r w:rsidR="000C6791" w:rsidRPr="00A17C8A">
        <w:t>s having</w:t>
      </w:r>
      <w:r w:rsidR="00B7093A">
        <w:t>”</w:t>
      </w:r>
      <w:r w:rsidR="000C6791">
        <w:t xml:space="preserve"> &gt; </w:t>
      </w:r>
      <w:r w:rsidR="00B7093A">
        <w:t>“</w:t>
      </w:r>
      <w:r w:rsidR="000C6791" w:rsidRPr="00A17C8A">
        <w:t>thing associated with X</w:t>
      </w:r>
      <w:r w:rsidR="00B7093A">
        <w:t>”</w:t>
      </w:r>
      <w:r w:rsidR="000C6791">
        <w:t xml:space="preserve"> &gt; </w:t>
      </w:r>
      <w:r w:rsidR="00B7093A">
        <w:t>“</w:t>
      </w:r>
      <w:r w:rsidR="000C6791" w:rsidRPr="00A17C8A">
        <w:t>property associated with X</w:t>
      </w:r>
      <w:r w:rsidR="00B7093A">
        <w:t>”</w:t>
      </w:r>
      <w:r w:rsidR="000C6791">
        <w:t xml:space="preserve"> </w:t>
      </w:r>
      <w:r w:rsidR="00BA6215">
        <w:rPr>
          <w:rStyle w:val="Citation"/>
        </w:rPr>
        <w:fldChar w:fldCharType="begin"/>
      </w:r>
      <w:r w:rsidR="001C64C7">
        <w:rPr>
          <w:rStyle w:val="Citation"/>
        </w:rPr>
        <w:instrText>ADDIN CITAVI.PLACEHOLDER 0ce83f0b-e02e-4a9e-a793-e8fb1ac9607e 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5OiA2LCA4KTwvVGV4dD4NCiAgICA8L1RleHRVbml0Pg0KICA8L1RleHRVbml0cz4NCjwvUGxhY2Vob2xkZXI+</w:instrText>
      </w:r>
      <w:r w:rsidR="00BA6215">
        <w:rPr>
          <w:rStyle w:val="Citation"/>
        </w:rPr>
        <w:fldChar w:fldCharType="separate"/>
      </w:r>
      <w:bookmarkStart w:id="4083" w:name="_CTVP0010ce83f0be02e4a9ea793e8fb1ac9607e"/>
      <w:r w:rsidR="0092006B">
        <w:rPr>
          <w:rStyle w:val="Citation"/>
        </w:rPr>
        <w:t>(1999: 6, 8)</w:t>
      </w:r>
      <w:bookmarkEnd w:id="4083"/>
      <w:r w:rsidR="00BA6215">
        <w:rPr>
          <w:rStyle w:val="Citation"/>
        </w:rPr>
        <w:fldChar w:fldCharType="end"/>
      </w:r>
      <w:r w:rsidR="000C6791">
        <w:t>.</w:t>
      </w:r>
    </w:p>
    <w:p w14:paraId="0289162F" w14:textId="0BCB9559" w:rsidR="000931D0" w:rsidRDefault="000931D0" w:rsidP="007A48ED">
      <w:pPr>
        <w:pStyle w:val="Body0500after115pt"/>
      </w:pPr>
      <w:r>
        <w:t xml:space="preserve">Possessive constructions with </w:t>
      </w:r>
      <w:r w:rsidRPr="00856563">
        <w:rPr>
          <w:rStyle w:val="ChItalBold"/>
        </w:rPr>
        <w:t>punya</w:t>
      </w:r>
      <w:r w:rsidRPr="00856563">
        <w:t xml:space="preserve"> </w:t>
      </w:r>
      <w:r w:rsidR="00B7093A">
        <w:t>‘</w:t>
      </w:r>
      <w:r w:rsidRPr="0099608C">
        <w:rPr>
          <w:rStyle w:val="ChSmallCaps"/>
        </w:rPr>
        <w:t>poss</w:t>
      </w:r>
      <w:r w:rsidR="00B7093A">
        <w:t>’</w:t>
      </w:r>
      <w:r>
        <w:t xml:space="preserve"> have a number of different realizations. The possessive marker can be represented with long </w:t>
      </w:r>
      <w:r w:rsidRPr="00850450">
        <w:rPr>
          <w:rStyle w:val="ChItalBold"/>
        </w:rPr>
        <w:t>punya</w:t>
      </w:r>
      <w:r>
        <w:t xml:space="preserve">, reduced </w:t>
      </w:r>
      <w:r w:rsidRPr="00850450">
        <w:rPr>
          <w:rStyle w:val="ChItalBold"/>
        </w:rPr>
        <w:t>pu</w:t>
      </w:r>
      <w:r>
        <w:t xml:space="preserve">, clitic </w:t>
      </w:r>
      <w:r w:rsidRPr="00850450">
        <w:rPr>
          <w:rStyle w:val="ChItalBold"/>
        </w:rPr>
        <w:t>=p</w:t>
      </w:r>
      <w:r>
        <w:t xml:space="preserve">, or a zero morpheme. </w:t>
      </w:r>
      <w:r w:rsidRPr="00856563">
        <w:t xml:space="preserve">There are no syntactic or semantic restrictions on the uses of the long and </w:t>
      </w:r>
      <w:r>
        <w:t xml:space="preserve">reduced </w:t>
      </w:r>
      <w:r w:rsidRPr="00856563">
        <w:t>possessive mark</w:t>
      </w:r>
      <w:r w:rsidRPr="007A48ED">
        <w:t>er forms.</w:t>
      </w:r>
      <w:r w:rsidR="00984965" w:rsidRPr="007A48ED">
        <w:t xml:space="preserve"> By contrast, omission of </w:t>
      </w:r>
      <w:r w:rsidR="00984965" w:rsidRPr="00703A9E">
        <w:rPr>
          <w:rStyle w:val="ChItalBold"/>
        </w:rPr>
        <w:t>punya</w:t>
      </w:r>
      <w:r w:rsidR="00984965" w:rsidRPr="007A48ED">
        <w:t xml:space="preserve"> only occurs when the possessive construction expresses inalienable possession of body parts or kinship relations. </w:t>
      </w:r>
      <w:r>
        <w:t xml:space="preserve">The possessor and the possessum can be expressed </w:t>
      </w:r>
      <w:r w:rsidR="001D4099">
        <w:t>with</w:t>
      </w:r>
      <w:r>
        <w:t xml:space="preserve"> differe</w:t>
      </w:r>
      <w:r w:rsidR="009B03F2">
        <w:t>nt kinds of syntactic constitu</w:t>
      </w:r>
      <w:r>
        <w:t xml:space="preserve">ents, such as lexical nouns, noun phrases, or demonstratives. In addition, </w:t>
      </w:r>
      <w:r w:rsidR="001D4099">
        <w:t xml:space="preserve">personal pronouns can also express the possessor. </w:t>
      </w:r>
      <w:r>
        <w:t xml:space="preserve">In non-canonical possessive constructions, verbs can also take the possessor and/or possessum slots. Further, mid-range quantifiers, temporal adverbs, and prepositional phrases can take the possessum slot. </w:t>
      </w:r>
      <w:r w:rsidR="00BE7672">
        <w:t xml:space="preserve">In canonical possessive constructions, the possessum can also be omitted. </w:t>
      </w:r>
      <w:r w:rsidRPr="00856563">
        <w:t xml:space="preserve">Semantically, the possessor </w:t>
      </w:r>
      <w:r>
        <w:t xml:space="preserve">and the possessum </w:t>
      </w:r>
      <w:r w:rsidRPr="00856563">
        <w:t xml:space="preserve">can </w:t>
      </w:r>
      <w:r>
        <w:t xml:space="preserve">denote </w:t>
      </w:r>
      <w:r w:rsidRPr="00856563">
        <w:t>human, nonhuman animate, or inanimate referent</w:t>
      </w:r>
      <w:r w:rsidR="00984965">
        <w:t>s.</w:t>
      </w:r>
    </w:p>
    <w:p w14:paraId="6024AC83" w14:textId="77777777" w:rsidR="000931D0" w:rsidRDefault="000931D0" w:rsidP="000931D0">
      <w:pPr>
        <w:sectPr w:rsidR="000931D0" w:rsidSect="00D707BC">
          <w:type w:val="oddPage"/>
          <w:pgSz w:w="11907" w:h="16840" w:code="9"/>
          <w:pgMar w:top="3289" w:right="2552" w:bottom="2722" w:left="2552" w:header="2722" w:footer="1134" w:gutter="0"/>
          <w:cols w:space="720"/>
          <w:titlePg/>
        </w:sectPr>
      </w:pPr>
    </w:p>
    <w:p w14:paraId="79FB1A92" w14:textId="77777777" w:rsidR="00DB02E5" w:rsidRDefault="00DB02E5" w:rsidP="00DB02E5">
      <w:pPr>
        <w:pStyle w:val="Heading1"/>
      </w:pPr>
      <w:bookmarkStart w:id="4084" w:name="_Ref361998646"/>
      <w:bookmarkStart w:id="4085" w:name="_Toc440455466"/>
      <w:bookmarkStart w:id="4086" w:name="_Toc440455686"/>
      <w:bookmarkEnd w:id="3832"/>
      <w:bookmarkEnd w:id="3833"/>
      <w:bookmarkEnd w:id="3834"/>
      <w:bookmarkEnd w:id="3835"/>
      <w:bookmarkEnd w:id="3836"/>
      <w:bookmarkEnd w:id="3837"/>
      <w:bookmarkEnd w:id="3838"/>
      <w:bookmarkEnd w:id="3839"/>
      <w:bookmarkEnd w:id="3840"/>
      <w:bookmarkEnd w:id="3841"/>
      <w:bookmarkEnd w:id="3842"/>
      <w:bookmarkEnd w:id="3843"/>
      <w:r>
        <w:t xml:space="preserve">Prepositions and the </w:t>
      </w:r>
      <w:r w:rsidRPr="00534F9D">
        <w:t xml:space="preserve">prepositional </w:t>
      </w:r>
      <w:r>
        <w:t>phrase</w:t>
      </w:r>
      <w:bookmarkEnd w:id="4084"/>
      <w:bookmarkEnd w:id="4085"/>
      <w:bookmarkEnd w:id="4086"/>
    </w:p>
    <w:p w14:paraId="313742FC" w14:textId="1D7A20B0" w:rsidR="00DB02E5" w:rsidRDefault="007E540E" w:rsidP="003F56D2">
      <w:pPr>
        <w:pStyle w:val="Body0000after"/>
      </w:pPr>
      <w:r>
        <w:t xml:space="preserve">This chapter describes </w:t>
      </w:r>
      <w:r w:rsidRPr="00534F9D">
        <w:t xml:space="preserve">prepositional </w:t>
      </w:r>
      <w:r w:rsidR="00DB02E5" w:rsidRPr="00534F9D">
        <w:t>phrases</w:t>
      </w:r>
      <w:r>
        <w:t xml:space="preserve"> in Papuan Malay, that is,</w:t>
      </w:r>
      <w:r w:rsidR="00DB02E5" w:rsidRPr="00534F9D">
        <w:t xml:space="preserve"> </w:t>
      </w:r>
      <w:r>
        <w:t xml:space="preserve">constructions </w:t>
      </w:r>
      <w:r w:rsidR="000A51F3">
        <w:t xml:space="preserve">which </w:t>
      </w:r>
      <w:r w:rsidR="00DB02E5" w:rsidRPr="00534F9D">
        <w:t>consist of a preposition followed by a noun phrase</w:t>
      </w:r>
      <w:r>
        <w:t xml:space="preserve">, </w:t>
      </w:r>
      <w:r w:rsidR="00DB02E5" w:rsidRPr="00534F9D">
        <w:t xml:space="preserve">such that </w:t>
      </w:r>
      <w:r w:rsidR="00B7093A">
        <w:t>‘</w:t>
      </w:r>
      <w:r w:rsidR="00DB02E5" w:rsidRPr="0099608C">
        <w:rPr>
          <w:rStyle w:val="ChSmallCaps"/>
        </w:rPr>
        <w:t>prep</w:t>
      </w:r>
      <w:r w:rsidR="00DB02E5" w:rsidRPr="008020F1">
        <w:t xml:space="preserve"> </w:t>
      </w:r>
      <w:r w:rsidR="00DB02E5" w:rsidRPr="0099608C">
        <w:rPr>
          <w:rStyle w:val="ChSmallCaps"/>
        </w:rPr>
        <w:t>np</w:t>
      </w:r>
      <w:r w:rsidR="00B7093A">
        <w:t>’</w:t>
      </w:r>
      <w:r w:rsidR="00DB02E5">
        <w:t>.</w:t>
      </w:r>
    </w:p>
    <w:p w14:paraId="30117F69" w14:textId="77777777" w:rsidR="00DB02E5" w:rsidRDefault="00DB02E5" w:rsidP="003F56D2">
      <w:pPr>
        <w:pStyle w:val="Body0500after"/>
      </w:pPr>
      <w:r>
        <w:t xml:space="preserve">Papuan Malay employs eleven prepositions that can be grouped semantically into (1) prepositions encoding location in space and time, (2) prepositions encoding </w:t>
      </w:r>
      <w:r w:rsidRPr="00E9303C">
        <w:t>accompaniment/instrument</w:t>
      </w:r>
      <w:r>
        <w:t>s, goals, and benefaction, and (3) prepositions encoding comparisons. The defining characteristics of prepositions are discussed in §</w:t>
      </w:r>
      <w:r w:rsidR="003F3493">
        <w:rPr>
          <w:lang w:eastAsia="en-US"/>
        </w:rPr>
        <w:fldChar w:fldCharType="begin"/>
      </w:r>
      <w:r w:rsidR="003F3493">
        <w:rPr>
          <w:lang w:eastAsia="en-US"/>
        </w:rPr>
        <w:instrText xml:space="preserve"> REF _Ref351641493 \w \h </w:instrText>
      </w:r>
      <w:r w:rsidR="003F3493">
        <w:rPr>
          <w:lang w:eastAsia="en-US"/>
        </w:rPr>
      </w:r>
      <w:r w:rsidR="003F3493">
        <w:rPr>
          <w:lang w:eastAsia="en-US"/>
        </w:rPr>
        <w:fldChar w:fldCharType="separate"/>
      </w:r>
      <w:r w:rsidR="00154D81">
        <w:rPr>
          <w:cs/>
          <w:lang w:eastAsia="en-US"/>
        </w:rPr>
        <w:t>‎</w:t>
      </w:r>
      <w:r w:rsidR="00154D81">
        <w:rPr>
          <w:lang w:eastAsia="en-US"/>
        </w:rPr>
        <w:t>5.11</w:t>
      </w:r>
      <w:r w:rsidR="003F3493">
        <w:rPr>
          <w:lang w:eastAsia="en-US"/>
        </w:rPr>
        <w:fldChar w:fldCharType="end"/>
      </w:r>
      <w:r>
        <w:t>.</w:t>
      </w:r>
    </w:p>
    <w:p w14:paraId="2A51AC06" w14:textId="77777777" w:rsidR="00DB02E5" w:rsidRDefault="00DB02E5" w:rsidP="003F56D2">
      <w:pPr>
        <w:pStyle w:val="Body0505after"/>
      </w:pPr>
      <w:r>
        <w:t>Prepositional phrases have the following defining characteristics:</w:t>
      </w:r>
    </w:p>
    <w:p w14:paraId="1A412398" w14:textId="77777777" w:rsidR="00DB02E5" w:rsidRDefault="00DB02E5" w:rsidP="002A1DBD">
      <w:pPr>
        <w:pStyle w:val="I0Indented"/>
        <w:numPr>
          <w:ilvl w:val="0"/>
          <w:numId w:val="23"/>
        </w:numPr>
      </w:pPr>
      <w:r>
        <w:t>All prepositional phrases function as peripheral adjuncts; as such they do not have a grammatically restricted position within the clause but can be moved to different positions.</w:t>
      </w:r>
    </w:p>
    <w:p w14:paraId="4FFF47A6" w14:textId="77777777" w:rsidR="00DB02E5" w:rsidRDefault="00DB02E5" w:rsidP="002A1DBD">
      <w:pPr>
        <w:pStyle w:val="I0Indented"/>
        <w:numPr>
          <w:ilvl w:val="0"/>
          <w:numId w:val="23"/>
        </w:numPr>
      </w:pPr>
      <w:r>
        <w:t xml:space="preserve">Most prepositional phrases also function as nonverbal predicates and/or oblique arguments </w:t>
      </w:r>
      <w:r w:rsidR="003F3493">
        <w:t>(see§</w:t>
      </w:r>
      <w:r w:rsidR="003F3493">
        <w:fldChar w:fldCharType="begin"/>
      </w:r>
      <w:r w:rsidR="003F3493">
        <w:instrText xml:space="preserve"> REF _Ref270511166 \w \h </w:instrText>
      </w:r>
      <w:r w:rsidR="003F3493">
        <w:fldChar w:fldCharType="separate"/>
      </w:r>
      <w:r w:rsidR="00154D81">
        <w:rPr>
          <w:cs/>
        </w:rPr>
        <w:t>‎</w:t>
      </w:r>
      <w:r w:rsidR="00154D81">
        <w:t>12.4</w:t>
      </w:r>
      <w:r w:rsidR="003F3493">
        <w:fldChar w:fldCharType="end"/>
      </w:r>
      <w:r w:rsidR="003F3493">
        <w:t>, and §</w:t>
      </w:r>
      <w:r w:rsidR="003F3493" w:rsidRPr="000320EB">
        <w:fldChar w:fldCharType="begin"/>
      </w:r>
      <w:r w:rsidR="003F3493" w:rsidRPr="000320EB">
        <w:instrText xml:space="preserve"> REF _Ref366767543 \w \h </w:instrText>
      </w:r>
      <w:r w:rsidR="003F3493">
        <w:instrText xml:space="preserve"> \* MERGEFORMAT </w:instrText>
      </w:r>
      <w:r w:rsidR="003F3493" w:rsidRPr="000320EB">
        <w:fldChar w:fldCharType="separate"/>
      </w:r>
      <w:r w:rsidR="00154D81">
        <w:rPr>
          <w:cs/>
        </w:rPr>
        <w:t>‎</w:t>
      </w:r>
      <w:r w:rsidR="00154D81">
        <w:t>11.1.3.2</w:t>
      </w:r>
      <w:r w:rsidR="003F3493" w:rsidRPr="000320EB">
        <w:fldChar w:fldCharType="end"/>
      </w:r>
      <w:r w:rsidR="003F3493">
        <w:t>, respectively).</w:t>
      </w:r>
    </w:p>
    <w:p w14:paraId="0F6C8572" w14:textId="77777777" w:rsidR="00DB02E5" w:rsidRDefault="00DB02E5" w:rsidP="002A1DBD">
      <w:pPr>
        <w:pStyle w:val="I0Indented"/>
        <w:numPr>
          <w:ilvl w:val="0"/>
          <w:numId w:val="23"/>
        </w:numPr>
      </w:pPr>
      <w:r>
        <w:t xml:space="preserve">Some prepositional phrases </w:t>
      </w:r>
      <w:r w:rsidR="003F3493">
        <w:t xml:space="preserve">also </w:t>
      </w:r>
      <w:r>
        <w:t xml:space="preserve">function as modifiers within noun phrases </w:t>
      </w:r>
      <w:r w:rsidR="003F3493">
        <w:t>(§</w:t>
      </w:r>
      <w:r w:rsidR="003F3493">
        <w:fldChar w:fldCharType="begin"/>
      </w:r>
      <w:r w:rsidR="003F3493">
        <w:instrText xml:space="preserve"> REF _Ref294015134 \w \h </w:instrText>
      </w:r>
      <w:r w:rsidR="003F3493">
        <w:fldChar w:fldCharType="separate"/>
      </w:r>
      <w:r w:rsidR="00154D81">
        <w:rPr>
          <w:cs/>
        </w:rPr>
        <w:t>‎</w:t>
      </w:r>
      <w:r w:rsidR="00154D81">
        <w:t>8.2.7</w:t>
      </w:r>
      <w:r w:rsidR="003F3493">
        <w:fldChar w:fldCharType="end"/>
      </w:r>
      <w:r>
        <w:t>)</w:t>
      </w:r>
    </w:p>
    <w:p w14:paraId="51482D98" w14:textId="145429EA" w:rsidR="00DB02E5" w:rsidRDefault="00DB02E5" w:rsidP="00A9390F">
      <w:pPr>
        <w:pStyle w:val="I05I"/>
        <w:numPr>
          <w:ilvl w:val="0"/>
          <w:numId w:val="23"/>
        </w:numPr>
      </w:pPr>
      <w:r>
        <w:t>Prepositional phrases that function as nonverbal predicates can be modified by aspectual adverbs (</w:t>
      </w:r>
      <w:r w:rsidR="003F3493">
        <w:t>§</w:t>
      </w:r>
      <w:r w:rsidR="003F3493">
        <w:rPr>
          <w:lang w:eastAsia="en-US"/>
        </w:rPr>
        <w:fldChar w:fldCharType="begin"/>
      </w:r>
      <w:r w:rsidR="003F3493">
        <w:rPr>
          <w:lang w:eastAsia="en-US"/>
        </w:rPr>
        <w:instrText xml:space="preserve"> REF _Ref358227558 \w \h </w:instrText>
      </w:r>
      <w:r w:rsidR="003F3493">
        <w:rPr>
          <w:lang w:eastAsia="en-US"/>
        </w:rPr>
      </w:r>
      <w:r w:rsidR="003F3493">
        <w:rPr>
          <w:lang w:eastAsia="en-US"/>
        </w:rPr>
        <w:fldChar w:fldCharType="separate"/>
      </w:r>
      <w:r w:rsidR="00154D81">
        <w:rPr>
          <w:cs/>
          <w:lang w:eastAsia="en-US"/>
        </w:rPr>
        <w:t>‎</w:t>
      </w:r>
      <w:r w:rsidR="00154D81">
        <w:rPr>
          <w:lang w:eastAsia="en-US"/>
        </w:rPr>
        <w:t>5.4.1</w:t>
      </w:r>
      <w:r w:rsidR="003F3493">
        <w:rPr>
          <w:lang w:eastAsia="en-US"/>
        </w:rPr>
        <w:fldChar w:fldCharType="end"/>
      </w:r>
      <w:r>
        <w:t xml:space="preserve">), while </w:t>
      </w:r>
      <w:r w:rsidR="004D320E">
        <w:t xml:space="preserve">such modification is unattested for </w:t>
      </w:r>
      <w:r>
        <w:t xml:space="preserve">prepositional phrases </w:t>
      </w:r>
      <w:r w:rsidR="00A9390F">
        <w:t xml:space="preserve">having </w:t>
      </w:r>
      <w:r>
        <w:t>other functions.</w:t>
      </w:r>
    </w:p>
    <w:p w14:paraId="590A0F7C" w14:textId="77777777" w:rsidR="00DB02E5" w:rsidRDefault="00DB02E5" w:rsidP="00AF7CAD">
      <w:pPr>
        <w:pStyle w:val="Body0015after"/>
      </w:pPr>
      <w:r>
        <w:t xml:space="preserve">In the following, Papuan Malay prepositional phrases are discussed according to the semantics of their prepositional head: location in space and time </w:t>
      </w:r>
      <w:r w:rsidRPr="00534F9D">
        <w:t xml:space="preserve">in </w:t>
      </w:r>
      <w:r>
        <w:t>§</w:t>
      </w:r>
      <w:r>
        <w:fldChar w:fldCharType="begin"/>
      </w:r>
      <w:r>
        <w:instrText xml:space="preserve"> REF _Ref320188446 \w \h </w:instrText>
      </w:r>
      <w:r>
        <w:fldChar w:fldCharType="separate"/>
      </w:r>
      <w:r w:rsidR="00154D81">
        <w:rPr>
          <w:cs/>
        </w:rPr>
        <w:t>‎</w:t>
      </w:r>
      <w:r w:rsidR="00154D81">
        <w:t>10.1</w:t>
      </w:r>
      <w:r>
        <w:fldChar w:fldCharType="end"/>
      </w:r>
      <w:r>
        <w:t xml:space="preserve">, </w:t>
      </w:r>
      <w:r w:rsidRPr="00E9303C">
        <w:t>accompaniment/instrument</w:t>
      </w:r>
      <w:r>
        <w:t>s, goals, and benefaction</w:t>
      </w:r>
      <w:r w:rsidRPr="008E55D3">
        <w:t xml:space="preserve"> </w:t>
      </w:r>
      <w:r w:rsidRPr="00534F9D">
        <w:t xml:space="preserve">in </w:t>
      </w:r>
      <w:r>
        <w:t>§</w:t>
      </w:r>
      <w:r>
        <w:fldChar w:fldCharType="begin"/>
      </w:r>
      <w:r>
        <w:instrText xml:space="preserve"> REF _Ref320188450 \w \h </w:instrText>
      </w:r>
      <w:r>
        <w:fldChar w:fldCharType="separate"/>
      </w:r>
      <w:r w:rsidR="00154D81">
        <w:rPr>
          <w:cs/>
        </w:rPr>
        <w:t>‎</w:t>
      </w:r>
      <w:r w:rsidR="00154D81">
        <w:t>10.2</w:t>
      </w:r>
      <w:r>
        <w:fldChar w:fldCharType="end"/>
      </w:r>
      <w:r>
        <w:t xml:space="preserve">, and comparisons </w:t>
      </w:r>
      <w:r w:rsidRPr="00534F9D">
        <w:t xml:space="preserve">in </w:t>
      </w:r>
      <w:r>
        <w:t>§</w:t>
      </w:r>
      <w:r>
        <w:fldChar w:fldCharType="begin"/>
      </w:r>
      <w:r>
        <w:instrText xml:space="preserve"> REF _Ref320188457 \w \h </w:instrText>
      </w:r>
      <w:r>
        <w:fldChar w:fldCharType="separate"/>
      </w:r>
      <w:r w:rsidR="00154D81">
        <w:rPr>
          <w:cs/>
        </w:rPr>
        <w:t>‎</w:t>
      </w:r>
      <w:r w:rsidR="00154D81">
        <w:t>10.3</w:t>
      </w:r>
      <w:r>
        <w:fldChar w:fldCharType="end"/>
      </w:r>
      <w:r>
        <w:t xml:space="preserve">. </w:t>
      </w:r>
      <w:r w:rsidRPr="00534F9D">
        <w:t xml:space="preserve">The main </w:t>
      </w:r>
      <w:r>
        <w:t xml:space="preserve">points </w:t>
      </w:r>
      <w:r w:rsidRPr="00534F9D">
        <w:t>of this chapter</w:t>
      </w:r>
      <w:r>
        <w:t xml:space="preserve"> are summarized </w:t>
      </w:r>
      <w:r w:rsidRPr="00534F9D">
        <w:t xml:space="preserve">in </w:t>
      </w:r>
      <w:r>
        <w:t>§</w:t>
      </w:r>
      <w:r w:rsidRPr="00534F9D">
        <w:fldChar w:fldCharType="begin"/>
      </w:r>
      <w:r w:rsidRPr="00534F9D">
        <w:instrText xml:space="preserve"> REF _Ref308522005 \w \h </w:instrText>
      </w:r>
      <w:r w:rsidRPr="00534F9D">
        <w:fldChar w:fldCharType="separate"/>
      </w:r>
      <w:r w:rsidR="00154D81">
        <w:rPr>
          <w:cs/>
        </w:rPr>
        <w:t>‎</w:t>
      </w:r>
      <w:r w:rsidR="00154D81">
        <w:t>10.4</w:t>
      </w:r>
      <w:r w:rsidRPr="00534F9D">
        <w:fldChar w:fldCharType="end"/>
      </w:r>
      <w:r w:rsidRPr="00534F9D">
        <w:t>.</w:t>
      </w:r>
    </w:p>
    <w:p w14:paraId="7200FE22" w14:textId="77777777" w:rsidR="00DB02E5" w:rsidRDefault="00DB02E5" w:rsidP="00DB02E5">
      <w:pPr>
        <w:pStyle w:val="Heading2"/>
      </w:pPr>
      <w:bookmarkStart w:id="4087" w:name="_Ref320188446"/>
      <w:bookmarkStart w:id="4088" w:name="_Toc334439708"/>
      <w:bookmarkStart w:id="4089" w:name="_Toc342590104"/>
      <w:bookmarkStart w:id="4090" w:name="_Ref351644594"/>
      <w:bookmarkStart w:id="4091" w:name="_Toc353454807"/>
      <w:bookmarkStart w:id="4092" w:name="_Ref358724769"/>
      <w:bookmarkStart w:id="4093" w:name="_Toc365356520"/>
      <w:bookmarkStart w:id="4094" w:name="_Ref374450631"/>
      <w:bookmarkStart w:id="4095" w:name="_Ref374455052"/>
      <w:bookmarkStart w:id="4096" w:name="_Ref374462993"/>
      <w:bookmarkStart w:id="4097" w:name="_Toc440455687"/>
      <w:r>
        <w:t>Prepositions encoding location</w:t>
      </w:r>
      <w:bookmarkEnd w:id="4087"/>
      <w:r>
        <w:t xml:space="preserve"> in space and time</w:t>
      </w:r>
      <w:bookmarkEnd w:id="4088"/>
      <w:bookmarkEnd w:id="4089"/>
      <w:bookmarkEnd w:id="4090"/>
      <w:bookmarkEnd w:id="4091"/>
      <w:bookmarkEnd w:id="4092"/>
      <w:bookmarkEnd w:id="4093"/>
      <w:bookmarkEnd w:id="4094"/>
      <w:bookmarkEnd w:id="4095"/>
      <w:bookmarkEnd w:id="4096"/>
      <w:bookmarkEnd w:id="4097"/>
    </w:p>
    <w:p w14:paraId="2B224262" w14:textId="02074D5C" w:rsidR="00DB02E5" w:rsidRDefault="00DB02E5" w:rsidP="00DB02E5">
      <w:pPr>
        <w:pStyle w:val="Body0015after"/>
      </w:pPr>
      <w:r>
        <w:t xml:space="preserve">Papuan Malay employs four prepositions that express location in space and time: locative </w:t>
      </w:r>
      <w:r w:rsidRPr="00C44EC8">
        <w:rPr>
          <w:rStyle w:val="ChItalBold"/>
        </w:rPr>
        <w:t>di</w:t>
      </w:r>
      <w:r>
        <w:t xml:space="preserve"> </w:t>
      </w:r>
      <w:r w:rsidR="00B7093A">
        <w:t>‘</w:t>
      </w:r>
      <w:r>
        <w:t>at, in</w:t>
      </w:r>
      <w:r w:rsidR="00B7093A">
        <w:t>’</w:t>
      </w:r>
      <w:r>
        <w:t xml:space="preserve"> designates static location (§</w:t>
      </w:r>
      <w:r>
        <w:fldChar w:fldCharType="begin"/>
      </w:r>
      <w:r>
        <w:instrText xml:space="preserve"> REF _Ref319761129 \w \h </w:instrText>
      </w:r>
      <w:r>
        <w:fldChar w:fldCharType="separate"/>
      </w:r>
      <w:r w:rsidR="00154D81">
        <w:rPr>
          <w:cs/>
        </w:rPr>
        <w:t>‎</w:t>
      </w:r>
      <w:r w:rsidR="00154D81">
        <w:t>10.1.1</w:t>
      </w:r>
      <w:r>
        <w:fldChar w:fldCharType="end"/>
      </w:r>
      <w:r>
        <w:t xml:space="preserve">), allative </w:t>
      </w:r>
      <w:r w:rsidRPr="00C44EC8">
        <w:rPr>
          <w:rStyle w:val="ChItalBold"/>
        </w:rPr>
        <w:t>ke</w:t>
      </w:r>
      <w:r>
        <w:t xml:space="preserve"> </w:t>
      </w:r>
      <w:r w:rsidR="00B7093A">
        <w:t>‘</w:t>
      </w:r>
      <w:r>
        <w:t>to</w:t>
      </w:r>
      <w:r w:rsidR="00B7093A">
        <w:t>’</w:t>
      </w:r>
      <w:r>
        <w:t xml:space="preserve"> denotes direction toward a location (§</w:t>
      </w:r>
      <w:r>
        <w:fldChar w:fldCharType="begin"/>
      </w:r>
      <w:r>
        <w:instrText xml:space="preserve"> REF _Ref319761130 \w \h </w:instrText>
      </w:r>
      <w:r>
        <w:fldChar w:fldCharType="separate"/>
      </w:r>
      <w:r w:rsidR="00154D81">
        <w:rPr>
          <w:cs/>
        </w:rPr>
        <w:t>‎</w:t>
      </w:r>
      <w:r w:rsidR="00154D81">
        <w:t>10.1.2</w:t>
      </w:r>
      <w:r>
        <w:fldChar w:fldCharType="end"/>
      </w:r>
      <w:r>
        <w:t xml:space="preserve">), elative </w:t>
      </w:r>
      <w:r w:rsidRPr="00C44EC8">
        <w:rPr>
          <w:rStyle w:val="ChItalBold"/>
        </w:rPr>
        <w:t>dari</w:t>
      </w:r>
      <w:r>
        <w:t xml:space="preserve"> </w:t>
      </w:r>
      <w:r w:rsidR="00B7093A">
        <w:t>‘</w:t>
      </w:r>
      <w:r>
        <w:t>from</w:t>
      </w:r>
      <w:r w:rsidR="00B7093A">
        <w:t>’</w:t>
      </w:r>
      <w:r>
        <w:t xml:space="preserve"> expresses direction away from or out of a location (§</w:t>
      </w:r>
      <w:r>
        <w:fldChar w:fldCharType="begin"/>
      </w:r>
      <w:r>
        <w:instrText xml:space="preserve"> REF _Ref319761131 \w \h </w:instrText>
      </w:r>
      <w:r>
        <w:fldChar w:fldCharType="separate"/>
      </w:r>
      <w:r w:rsidR="00154D81">
        <w:rPr>
          <w:cs/>
        </w:rPr>
        <w:t>‎</w:t>
      </w:r>
      <w:r w:rsidR="00154D81">
        <w:t>10.1.3</w:t>
      </w:r>
      <w:r>
        <w:fldChar w:fldCharType="end"/>
      </w:r>
      <w:r>
        <w:t xml:space="preserve">), and lative </w:t>
      </w:r>
      <w:r w:rsidRPr="00BD08E1">
        <w:rPr>
          <w:rStyle w:val="ChItalBold"/>
        </w:rPr>
        <w:t>sampe</w:t>
      </w:r>
      <w:r>
        <w:t xml:space="preserve"> </w:t>
      </w:r>
      <w:r w:rsidR="00B7093A">
        <w:t>‘</w:t>
      </w:r>
      <w:r>
        <w:t>until</w:t>
      </w:r>
      <w:r w:rsidR="00B7093A">
        <w:t>’</w:t>
      </w:r>
      <w:r>
        <w:t xml:space="preserve"> designates direction up to a non-spatial temporal location (§</w:t>
      </w:r>
      <w:r>
        <w:fldChar w:fldCharType="begin"/>
      </w:r>
      <w:r>
        <w:instrText xml:space="preserve"> REF _Ref319761133 \w \h </w:instrText>
      </w:r>
      <w:r>
        <w:fldChar w:fldCharType="separate"/>
      </w:r>
      <w:r w:rsidR="00154D81">
        <w:rPr>
          <w:cs/>
        </w:rPr>
        <w:t>‎</w:t>
      </w:r>
      <w:r w:rsidR="00154D81">
        <w:t>10.1.4</w:t>
      </w:r>
      <w:r>
        <w:fldChar w:fldCharType="end"/>
      </w:r>
      <w:r>
        <w:t>).</w:t>
      </w:r>
    </w:p>
    <w:p w14:paraId="5C596FF5" w14:textId="79B868BE" w:rsidR="00DB02E5" w:rsidRDefault="00DB02E5" w:rsidP="00DB02E5">
      <w:pPr>
        <w:pStyle w:val="Heading3"/>
      </w:pPr>
      <w:bookmarkStart w:id="4098" w:name="_Ref319761129"/>
      <w:bookmarkStart w:id="4099" w:name="_Toc334439709"/>
      <w:bookmarkStart w:id="4100" w:name="_Toc342590105"/>
      <w:bookmarkStart w:id="4101" w:name="_Toc365356521"/>
      <w:bookmarkStart w:id="4102" w:name="_Toc440455688"/>
      <w:r w:rsidRPr="00D1430E">
        <w:rPr>
          <w:rStyle w:val="ChItalBold"/>
        </w:rPr>
        <w:t>di</w:t>
      </w:r>
      <w:r>
        <w:t xml:space="preserve"> </w:t>
      </w:r>
      <w:r w:rsidR="00B7093A">
        <w:t>‘</w:t>
      </w:r>
      <w:r>
        <w:t>at, in</w:t>
      </w:r>
      <w:r w:rsidR="00B7093A">
        <w:t>’</w:t>
      </w:r>
      <w:bookmarkEnd w:id="4098"/>
      <w:bookmarkEnd w:id="4099"/>
      <w:bookmarkEnd w:id="4100"/>
      <w:bookmarkEnd w:id="4101"/>
      <w:bookmarkEnd w:id="4102"/>
    </w:p>
    <w:p w14:paraId="6E28F958" w14:textId="64FB7CD5" w:rsidR="00DB02E5" w:rsidRDefault="00DB02E5" w:rsidP="003F56D2">
      <w:pPr>
        <w:pStyle w:val="Body0000after"/>
      </w:pPr>
      <w:r w:rsidRPr="00534F9D">
        <w:t xml:space="preserve">Prepositional phrases introduced with locative </w:t>
      </w:r>
      <w:r w:rsidRPr="00534F9D">
        <w:rPr>
          <w:rStyle w:val="ChItalBold"/>
        </w:rPr>
        <w:t>di</w:t>
      </w:r>
      <w:r w:rsidRPr="00534F9D">
        <w:t xml:space="preserve"> </w:t>
      </w:r>
      <w:r w:rsidR="00B7093A">
        <w:t>‘</w:t>
      </w:r>
      <w:r>
        <w:t>at, in</w:t>
      </w:r>
      <w:r w:rsidR="00B7093A">
        <w:t>’</w:t>
      </w:r>
      <w:r w:rsidRPr="00534F9D">
        <w:t xml:space="preserve"> </w:t>
      </w:r>
      <w:r>
        <w:t>indicate</w:t>
      </w:r>
      <w:r w:rsidRPr="00534F9D">
        <w:t xml:space="preserve"> </w:t>
      </w:r>
      <w:r>
        <w:t xml:space="preserve">static location in spatial and non-spatial figurative terms. Most </w:t>
      </w:r>
      <w:r w:rsidR="00577A50">
        <w:t xml:space="preserve">often </w:t>
      </w:r>
      <w:r>
        <w:t xml:space="preserve">the preposition denotes location </w:t>
      </w:r>
      <w:r w:rsidR="00B7093A">
        <w:t>‘</w:t>
      </w:r>
      <w:r>
        <w:t>at</w:t>
      </w:r>
      <w:r w:rsidR="00B7093A">
        <w:t>’</w:t>
      </w:r>
      <w:r>
        <w:t xml:space="preserve"> or </w:t>
      </w:r>
      <w:r w:rsidR="00B7093A">
        <w:t>‘</w:t>
      </w:r>
      <w:r>
        <w:t>in</w:t>
      </w:r>
      <w:r w:rsidR="00B7093A">
        <w:t>’</w:t>
      </w:r>
      <w:r>
        <w:t xml:space="preserve"> a referent; depending on its context, </w:t>
      </w:r>
      <w:r w:rsidR="00577A50">
        <w:t>though</w:t>
      </w:r>
      <w:r>
        <w:t xml:space="preserve">, it is also translatable as </w:t>
      </w:r>
      <w:r w:rsidR="00B7093A">
        <w:t>‘</w:t>
      </w:r>
      <w:r>
        <w:t>on</w:t>
      </w:r>
      <w:r w:rsidR="00B7093A">
        <w:t>’</w:t>
      </w:r>
      <w:r>
        <w:t>.</w:t>
      </w:r>
    </w:p>
    <w:p w14:paraId="34F2A206" w14:textId="39C308B3" w:rsidR="00DB02E5" w:rsidRDefault="00DB02E5" w:rsidP="003F56D2">
      <w:pPr>
        <w:pStyle w:val="Body0510after"/>
      </w:pPr>
      <w:r>
        <w:t xml:space="preserve">Very commonly, </w:t>
      </w:r>
      <w:r w:rsidRPr="00534F9D">
        <w:rPr>
          <w:rStyle w:val="ChItalBold"/>
        </w:rPr>
        <w:t>di</w:t>
      </w:r>
      <w:r w:rsidRPr="00534F9D">
        <w:t xml:space="preserve"> </w:t>
      </w:r>
      <w:r w:rsidR="00B7093A">
        <w:t>‘</w:t>
      </w:r>
      <w:r>
        <w:t>at, in</w:t>
      </w:r>
      <w:r w:rsidR="00B7093A">
        <w:t>’</w:t>
      </w:r>
      <w:r w:rsidRPr="00534F9D">
        <w:t xml:space="preserve"> </w:t>
      </w:r>
      <w:r>
        <w:t xml:space="preserve">introduces a peripheral location as in </w:t>
      </w:r>
      <w:r w:rsidRPr="00FB4DC7">
        <w:rPr>
          <w:rStyle w:val="ChItalBold"/>
        </w:rPr>
        <w:t xml:space="preserve">di </w:t>
      </w:r>
      <w:r w:rsidR="003774D4">
        <w:rPr>
          <w:rStyle w:val="ChItalBold"/>
        </w:rPr>
        <w:t>kampung</w:t>
      </w:r>
      <w:r>
        <w:t xml:space="preserve"> </w:t>
      </w:r>
      <w:r w:rsidR="00B7093A">
        <w:t>‘</w:t>
      </w:r>
      <w:r w:rsidR="003774D4">
        <w:t>in the village</w:t>
      </w:r>
      <w:r w:rsidR="00B7093A">
        <w:t>’</w:t>
      </w:r>
      <w:r>
        <w:t xml:space="preserve"> in </w:t>
      </w:r>
      <w:r>
        <w:fldChar w:fldCharType="begin"/>
      </w:r>
      <w:r>
        <w:instrText xml:space="preserve"> REF _Ref339634455 \h </w:instrText>
      </w:r>
      <w:r>
        <w:fldChar w:fldCharType="separate"/>
      </w:r>
      <w:r w:rsidR="00154D81" w:rsidRPr="00534F9D">
        <w:t>(</w:t>
      </w:r>
      <w:r w:rsidR="00154D81">
        <w:rPr>
          <w:noProof/>
        </w:rPr>
        <w:t>1</w:t>
      </w:r>
      <w:r w:rsidR="00154D81" w:rsidRPr="00534F9D">
        <w:t>)</w:t>
      </w:r>
      <w:r>
        <w:fldChar w:fldCharType="end"/>
      </w:r>
      <w:r>
        <w:t xml:space="preserve"> or </w:t>
      </w:r>
      <w:r w:rsidRPr="00FB4DC7">
        <w:rPr>
          <w:rStyle w:val="ChItalBold"/>
        </w:rPr>
        <w:t>di dia</w:t>
      </w:r>
      <w:r>
        <w:t xml:space="preserve"> </w:t>
      </w:r>
      <w:r w:rsidR="00B7093A">
        <w:t>‘</w:t>
      </w:r>
      <w:r>
        <w:t>at her</w:t>
      </w:r>
      <w:r w:rsidR="002D1FA4">
        <w:t>s</w:t>
      </w:r>
      <w:r w:rsidR="00B7093A">
        <w:t>’</w:t>
      </w:r>
      <w:r>
        <w:t xml:space="preserve"> in </w:t>
      </w:r>
      <w:r>
        <w:fldChar w:fldCharType="begin"/>
      </w:r>
      <w:r>
        <w:instrText xml:space="preserve"> REF _Ref348705488 \h </w:instrText>
      </w:r>
      <w:r>
        <w:fldChar w:fldCharType="separate"/>
      </w:r>
      <w:r w:rsidR="00154D81" w:rsidRPr="00534F9D">
        <w:t>(</w:t>
      </w:r>
      <w:r w:rsidR="00154D81">
        <w:rPr>
          <w:noProof/>
        </w:rPr>
        <w:t>2</w:t>
      </w:r>
      <w:r w:rsidR="00154D81" w:rsidRPr="00534F9D">
        <w:t>)</w:t>
      </w:r>
      <w:r>
        <w:fldChar w:fldCharType="end"/>
      </w:r>
      <w:r>
        <w:t xml:space="preserve">. When following placement verbs such as </w:t>
      </w:r>
      <w:r w:rsidRPr="00A40FE7">
        <w:rPr>
          <w:rStyle w:val="ChItalBold"/>
        </w:rPr>
        <w:t>tar</w:t>
      </w:r>
      <w:r w:rsidR="008712C9">
        <w:rPr>
          <w:rStyle w:val="ChItalBold"/>
        </w:rPr>
        <w:t>u</w:t>
      </w:r>
      <w:r>
        <w:t xml:space="preserve"> </w:t>
      </w:r>
      <w:r w:rsidR="00B7093A">
        <w:t>‘</w:t>
      </w:r>
      <w:r>
        <w:t>put</w:t>
      </w:r>
      <w:r w:rsidR="00B7093A">
        <w:t>’</w:t>
      </w:r>
      <w:r>
        <w:t xml:space="preserve"> in </w:t>
      </w:r>
      <w:r>
        <w:fldChar w:fldCharType="begin"/>
      </w:r>
      <w:r>
        <w:instrText xml:space="preserve"> REF _Ref339634457 \h </w:instrText>
      </w:r>
      <w:r>
        <w:fldChar w:fldCharType="separate"/>
      </w:r>
      <w:r w:rsidR="00154D81" w:rsidRPr="00534F9D">
        <w:t>(</w:t>
      </w:r>
      <w:r w:rsidR="00154D81">
        <w:rPr>
          <w:noProof/>
        </w:rPr>
        <w:t>3</w:t>
      </w:r>
      <w:r w:rsidR="00154D81" w:rsidRPr="00534F9D">
        <w:t>)</w:t>
      </w:r>
      <w:r>
        <w:fldChar w:fldCharType="end"/>
      </w:r>
      <w:r>
        <w:t xml:space="preserve">, </w:t>
      </w:r>
      <w:r w:rsidRPr="00534F9D">
        <w:rPr>
          <w:rStyle w:val="ChItalBold"/>
        </w:rPr>
        <w:t>di</w:t>
      </w:r>
      <w:r w:rsidRPr="00534F9D">
        <w:t xml:space="preserve"> </w:t>
      </w:r>
      <w:r w:rsidR="00B7093A">
        <w:t>‘</w:t>
      </w:r>
      <w:r>
        <w:t>at, in</w:t>
      </w:r>
      <w:r w:rsidR="00B7093A">
        <w:t>’</w:t>
      </w:r>
      <w:r>
        <w:t xml:space="preserve"> </w:t>
      </w:r>
      <w:r w:rsidRPr="00EC544A">
        <w:t>introduces</w:t>
      </w:r>
      <w:r>
        <w:t xml:space="preserve"> oblique locative arguments that indicate the location of the referent as in </w:t>
      </w:r>
      <w:r w:rsidRPr="00417237">
        <w:rPr>
          <w:rStyle w:val="ChItalBold"/>
        </w:rPr>
        <w:t>di sini</w:t>
      </w:r>
      <w:r>
        <w:t xml:space="preserve"> </w:t>
      </w:r>
      <w:r w:rsidR="00B7093A">
        <w:t>‘</w:t>
      </w:r>
      <w:r>
        <w:t>here</w:t>
      </w:r>
      <w:r w:rsidR="00B7093A">
        <w:t>’</w:t>
      </w:r>
      <w:r>
        <w:t xml:space="preserve">. Frequently </w:t>
      </w:r>
      <w:r w:rsidRPr="00534F9D">
        <w:rPr>
          <w:rStyle w:val="ChItalBold"/>
        </w:rPr>
        <w:t>di</w:t>
      </w:r>
      <w:r w:rsidRPr="00534F9D">
        <w:t xml:space="preserve"> </w:t>
      </w:r>
      <w:r w:rsidR="00B7093A">
        <w:t>‘</w:t>
      </w:r>
      <w:r>
        <w:t>at, in</w:t>
      </w:r>
      <w:r w:rsidR="00B7093A">
        <w:t>’</w:t>
      </w:r>
      <w:r w:rsidRPr="00534F9D">
        <w:t xml:space="preserve"> </w:t>
      </w:r>
      <w:r>
        <w:t xml:space="preserve">also introduces nonverbal predicates as in </w:t>
      </w:r>
      <w:r>
        <w:fldChar w:fldCharType="begin"/>
      </w:r>
      <w:r>
        <w:instrText xml:space="preserve"> REF _Ref339634458 \h </w:instrText>
      </w:r>
      <w:r>
        <w:fldChar w:fldCharType="separate"/>
      </w:r>
      <w:r w:rsidR="00154D81" w:rsidRPr="00534F9D">
        <w:t>(</w:t>
      </w:r>
      <w:r w:rsidR="00154D81">
        <w:rPr>
          <w:noProof/>
        </w:rPr>
        <w:t>4</w:t>
      </w:r>
      <w:r w:rsidR="00154D81" w:rsidRPr="00534F9D">
        <w:t>)</w:t>
      </w:r>
      <w:r>
        <w:fldChar w:fldCharType="end"/>
      </w:r>
      <w:r>
        <w:t xml:space="preserve"> (see </w:t>
      </w:r>
      <w:r w:rsidR="008B783B">
        <w:t>§</w:t>
      </w:r>
      <w:r w:rsidR="008B783B">
        <w:fldChar w:fldCharType="begin"/>
      </w:r>
      <w:r w:rsidR="008B783B">
        <w:instrText xml:space="preserve"> REF _Ref270511166 \w \h </w:instrText>
      </w:r>
      <w:r w:rsidR="008B783B">
        <w:fldChar w:fldCharType="separate"/>
      </w:r>
      <w:r w:rsidR="00154D81">
        <w:rPr>
          <w:cs/>
        </w:rPr>
        <w:t>‎</w:t>
      </w:r>
      <w:r w:rsidR="00154D81">
        <w:t>12.4</w:t>
      </w:r>
      <w:r w:rsidR="008B783B">
        <w:fldChar w:fldCharType="end"/>
      </w:r>
      <w:r>
        <w:t xml:space="preserve">). Only rarely, </w:t>
      </w:r>
      <w:r w:rsidRPr="00534F9D">
        <w:rPr>
          <w:rStyle w:val="ChItalBold"/>
        </w:rPr>
        <w:t>di</w:t>
      </w:r>
      <w:r w:rsidRPr="00534F9D">
        <w:t xml:space="preserve"> </w:t>
      </w:r>
      <w:r w:rsidR="00B7093A">
        <w:t>‘</w:t>
      </w:r>
      <w:r>
        <w:t>at, in</w:t>
      </w:r>
      <w:r w:rsidR="00B7093A">
        <w:t>’</w:t>
      </w:r>
      <w:r w:rsidRPr="00534F9D">
        <w:t xml:space="preserve"> </w:t>
      </w:r>
      <w:r>
        <w:t xml:space="preserve">introduces locations </w:t>
      </w:r>
      <w:r w:rsidRPr="00856563">
        <w:t xml:space="preserve">encoded </w:t>
      </w:r>
      <w:r>
        <w:t xml:space="preserve">by adnominal prepositional phrases as in </w:t>
      </w:r>
      <w:r w:rsidRPr="00F46DD6">
        <w:rPr>
          <w:rStyle w:val="ChItalBold"/>
        </w:rPr>
        <w:t>pasar di bawa</w:t>
      </w:r>
      <w:r>
        <w:rPr>
          <w:rStyle w:val="ChItalBold"/>
        </w:rPr>
        <w:t xml:space="preserve"> tu</w:t>
      </w:r>
      <w:r>
        <w:t xml:space="preserve"> </w:t>
      </w:r>
      <w:r w:rsidR="00B7093A">
        <w:t>‘</w:t>
      </w:r>
      <w:r>
        <w:t>the market down there</w:t>
      </w:r>
      <w:r w:rsidR="00B7093A">
        <w:t>’</w:t>
      </w:r>
      <w:r>
        <w:t xml:space="preserve"> in </w:t>
      </w:r>
      <w:r>
        <w:fldChar w:fldCharType="begin"/>
      </w:r>
      <w:r>
        <w:instrText xml:space="preserve"> REF _Ref348779840 \h </w:instrText>
      </w:r>
      <w:r>
        <w:fldChar w:fldCharType="separate"/>
      </w:r>
      <w:r w:rsidR="00154D81" w:rsidRPr="00534F9D">
        <w:t>(</w:t>
      </w:r>
      <w:r w:rsidR="00154D81">
        <w:rPr>
          <w:noProof/>
        </w:rPr>
        <w:t>5</w:t>
      </w:r>
      <w:r w:rsidR="00154D81" w:rsidRPr="00534F9D">
        <w:t>)</w:t>
      </w:r>
      <w:r>
        <w:fldChar w:fldCharType="end"/>
      </w:r>
      <w:r>
        <w:t xml:space="preserve">. The examples in </w:t>
      </w:r>
      <w:r>
        <w:fldChar w:fldCharType="begin"/>
      </w:r>
      <w:r>
        <w:instrText xml:space="preserve"> REF _Ref339634455 \h </w:instrText>
      </w:r>
      <w:r>
        <w:fldChar w:fldCharType="separate"/>
      </w:r>
      <w:r w:rsidR="00154D81" w:rsidRPr="00534F9D">
        <w:t>(</w:t>
      </w:r>
      <w:r w:rsidR="00154D81">
        <w:rPr>
          <w:noProof/>
        </w:rPr>
        <w:t>1</w:t>
      </w:r>
      <w:r w:rsidR="00154D81" w:rsidRPr="00534F9D">
        <w:t>)</w:t>
      </w:r>
      <w:r>
        <w:fldChar w:fldCharType="end"/>
      </w:r>
      <w:r>
        <w:t xml:space="preserve"> to </w:t>
      </w:r>
      <w:r>
        <w:fldChar w:fldCharType="begin"/>
      </w:r>
      <w:r>
        <w:instrText xml:space="preserve"> REF _Ref348779840 \h </w:instrText>
      </w:r>
      <w:r>
        <w:fldChar w:fldCharType="separate"/>
      </w:r>
      <w:r w:rsidR="00154D81" w:rsidRPr="00534F9D">
        <w:t>(</w:t>
      </w:r>
      <w:r w:rsidR="00154D81">
        <w:rPr>
          <w:noProof/>
        </w:rPr>
        <w:t>5</w:t>
      </w:r>
      <w:r w:rsidR="00154D81" w:rsidRPr="00534F9D">
        <w:t>)</w:t>
      </w:r>
      <w:r>
        <w:fldChar w:fldCharType="end"/>
      </w:r>
      <w:r>
        <w:t xml:space="preserve"> also show that </w:t>
      </w:r>
      <w:r w:rsidRPr="00534F9D">
        <w:rPr>
          <w:rStyle w:val="ChItalBold"/>
        </w:rPr>
        <w:t>di</w:t>
      </w:r>
      <w:r w:rsidRPr="00534F9D">
        <w:t xml:space="preserve"> </w:t>
      </w:r>
      <w:r w:rsidR="00B7093A">
        <w:t>‘</w:t>
      </w:r>
      <w:r>
        <w:t>at, in</w:t>
      </w:r>
      <w:r w:rsidR="00B7093A">
        <w:t>’</w:t>
      </w:r>
      <w:r>
        <w:t xml:space="preserve"> introduces animate and inanimate, as well as nominal and pronominal referents.</w:t>
      </w:r>
      <w:r>
        <w:rPr>
          <w:rStyle w:val="FootnoteReference"/>
        </w:rPr>
        <w:footnoteReference w:id="219"/>
      </w:r>
    </w:p>
    <w:tbl>
      <w:tblPr>
        <w:tblW w:w="6598" w:type="dxa"/>
        <w:tblCellMar>
          <w:left w:w="42" w:type="dxa"/>
          <w:right w:w="42" w:type="dxa"/>
        </w:tblCellMar>
        <w:tblLook w:val="01E0" w:firstRow="1" w:lastRow="1" w:firstColumn="1" w:lastColumn="1" w:noHBand="0" w:noVBand="0"/>
      </w:tblPr>
      <w:tblGrid>
        <w:gridCol w:w="709"/>
        <w:gridCol w:w="673"/>
        <w:gridCol w:w="273"/>
        <w:gridCol w:w="267"/>
        <w:gridCol w:w="794"/>
        <w:gridCol w:w="209"/>
        <w:gridCol w:w="442"/>
        <w:gridCol w:w="740"/>
        <w:gridCol w:w="360"/>
        <w:gridCol w:w="996"/>
        <w:gridCol w:w="540"/>
        <w:gridCol w:w="595"/>
      </w:tblGrid>
      <w:tr w:rsidR="00AC23C4" w:rsidRPr="006B541C" w14:paraId="4D3A1F99" w14:textId="77777777" w:rsidTr="00AC23C4">
        <w:tc>
          <w:tcPr>
            <w:tcW w:w="709" w:type="dxa"/>
            <w:shd w:val="clear" w:color="auto" w:fill="auto"/>
          </w:tcPr>
          <w:p w14:paraId="5B3EA029" w14:textId="77777777" w:rsidR="003774D4" w:rsidRPr="00B1769D" w:rsidRDefault="003774D4" w:rsidP="001F6B27">
            <w:pPr>
              <w:pStyle w:val="O0Nwnext"/>
            </w:pPr>
            <w:bookmarkStart w:id="4103" w:name="_Ref307055630"/>
            <w:bookmarkStart w:id="4104" w:name="_Ref339634455"/>
            <w:r w:rsidRPr="00534F9D">
              <w:t>(</w:t>
            </w:r>
            <w:fldSimple w:instr=" SEQ ( \* ARABIC \s 1 ">
              <w:r w:rsidR="00154D81">
                <w:rPr>
                  <w:noProof/>
                </w:rPr>
                <w:t>1</w:t>
              </w:r>
            </w:fldSimple>
            <w:bookmarkEnd w:id="4103"/>
            <w:r w:rsidRPr="00534F9D">
              <w:t>)</w:t>
            </w:r>
            <w:bookmarkEnd w:id="4104"/>
          </w:p>
        </w:tc>
        <w:tc>
          <w:tcPr>
            <w:tcW w:w="673" w:type="dxa"/>
            <w:shd w:val="clear" w:color="auto" w:fill="auto"/>
          </w:tcPr>
          <w:p w14:paraId="0C9338E3" w14:textId="77777777" w:rsidR="003774D4" w:rsidRPr="00021203" w:rsidRDefault="003774D4" w:rsidP="00756A32">
            <w:pPr>
              <w:pStyle w:val="Text"/>
            </w:pPr>
            <w:r w:rsidRPr="00021203">
              <w:t>waktu</w:t>
            </w:r>
          </w:p>
        </w:tc>
        <w:tc>
          <w:tcPr>
            <w:tcW w:w="540" w:type="dxa"/>
            <w:gridSpan w:val="2"/>
            <w:shd w:val="clear" w:color="auto" w:fill="auto"/>
          </w:tcPr>
          <w:p w14:paraId="06FA16D6" w14:textId="77777777" w:rsidR="003774D4" w:rsidRPr="00021203" w:rsidRDefault="003774D4" w:rsidP="00756A32">
            <w:pPr>
              <w:pStyle w:val="Text"/>
            </w:pPr>
            <w:r w:rsidRPr="00021203">
              <w:t>saya</w:t>
            </w:r>
          </w:p>
        </w:tc>
        <w:tc>
          <w:tcPr>
            <w:tcW w:w="794" w:type="dxa"/>
            <w:shd w:val="clear" w:color="auto" w:fill="auto"/>
          </w:tcPr>
          <w:p w14:paraId="434AD653" w14:textId="77777777" w:rsidR="003774D4" w:rsidRPr="00021203" w:rsidRDefault="003774D4" w:rsidP="00756A32">
            <w:pPr>
              <w:pStyle w:val="Text"/>
            </w:pPr>
            <w:r w:rsidRPr="00021203">
              <w:t>dengan</w:t>
            </w:r>
            <w:r w:rsidR="00693669">
              <w:t>g</w:t>
            </w:r>
          </w:p>
        </w:tc>
        <w:tc>
          <w:tcPr>
            <w:tcW w:w="651" w:type="dxa"/>
            <w:gridSpan w:val="2"/>
            <w:shd w:val="clear" w:color="auto" w:fill="auto"/>
          </w:tcPr>
          <w:p w14:paraId="290D0C0A" w14:textId="77777777" w:rsidR="003774D4" w:rsidRPr="00021203" w:rsidRDefault="003774D4" w:rsidP="00756A32">
            <w:pPr>
              <w:pStyle w:val="Text"/>
            </w:pPr>
            <w:r w:rsidRPr="00021203">
              <w:t>bapa</w:t>
            </w:r>
          </w:p>
        </w:tc>
        <w:tc>
          <w:tcPr>
            <w:tcW w:w="740" w:type="dxa"/>
            <w:shd w:val="clear" w:color="auto" w:fill="auto"/>
          </w:tcPr>
          <w:p w14:paraId="7493A5F5" w14:textId="77777777" w:rsidR="003774D4" w:rsidRPr="00021203" w:rsidRDefault="003774D4" w:rsidP="00756A32">
            <w:pPr>
              <w:pStyle w:val="Text"/>
            </w:pPr>
            <w:r w:rsidRPr="00021203">
              <w:t>tinggal</w:t>
            </w:r>
          </w:p>
        </w:tc>
        <w:tc>
          <w:tcPr>
            <w:tcW w:w="360" w:type="dxa"/>
            <w:shd w:val="clear" w:color="auto" w:fill="auto"/>
          </w:tcPr>
          <w:p w14:paraId="5F52AF66" w14:textId="77777777" w:rsidR="003774D4" w:rsidRPr="003774D4" w:rsidRDefault="003774D4" w:rsidP="00756A32">
            <w:pPr>
              <w:pStyle w:val="Text"/>
              <w:rPr>
                <w:rStyle w:val="ChBlueBold"/>
              </w:rPr>
            </w:pPr>
            <w:r w:rsidRPr="003774D4">
              <w:rPr>
                <w:rStyle w:val="ChBlueBold"/>
              </w:rPr>
              <w:t>di</w:t>
            </w:r>
          </w:p>
        </w:tc>
        <w:tc>
          <w:tcPr>
            <w:tcW w:w="996" w:type="dxa"/>
            <w:shd w:val="clear" w:color="auto" w:fill="auto"/>
          </w:tcPr>
          <w:p w14:paraId="021FBE97" w14:textId="77777777" w:rsidR="003774D4" w:rsidRPr="003774D4" w:rsidRDefault="003774D4" w:rsidP="00756A32">
            <w:pPr>
              <w:pStyle w:val="Text"/>
              <w:rPr>
                <w:rStyle w:val="ChBlueBold"/>
              </w:rPr>
            </w:pPr>
            <w:r w:rsidRPr="003774D4">
              <w:rPr>
                <w:rStyle w:val="ChBlueBold"/>
              </w:rPr>
              <w:t>kampung</w:t>
            </w:r>
          </w:p>
        </w:tc>
        <w:tc>
          <w:tcPr>
            <w:tcW w:w="540" w:type="dxa"/>
            <w:shd w:val="clear" w:color="auto" w:fill="auto"/>
          </w:tcPr>
          <w:p w14:paraId="16DF54DD" w14:textId="77777777" w:rsidR="003774D4" w:rsidRPr="00021203" w:rsidRDefault="003774D4" w:rsidP="00756A32">
            <w:pPr>
              <w:pStyle w:val="Text"/>
            </w:pPr>
            <w:r w:rsidRPr="00021203">
              <w:t>saya</w:t>
            </w:r>
          </w:p>
        </w:tc>
        <w:tc>
          <w:tcPr>
            <w:tcW w:w="595" w:type="dxa"/>
            <w:shd w:val="clear" w:color="auto" w:fill="auto"/>
          </w:tcPr>
          <w:p w14:paraId="10C769FF" w14:textId="77777777" w:rsidR="003774D4" w:rsidRPr="00021203" w:rsidRDefault="003774D4" w:rsidP="00756A32">
            <w:pPr>
              <w:pStyle w:val="Text"/>
            </w:pPr>
            <w:r w:rsidRPr="00021203">
              <w:t>kerja</w:t>
            </w:r>
          </w:p>
        </w:tc>
      </w:tr>
      <w:tr w:rsidR="00AC23C4" w:rsidRPr="00AC23C4" w14:paraId="359F3B58" w14:textId="77777777" w:rsidTr="00AC23C4">
        <w:tc>
          <w:tcPr>
            <w:tcW w:w="709" w:type="dxa"/>
            <w:shd w:val="clear" w:color="auto" w:fill="auto"/>
          </w:tcPr>
          <w:p w14:paraId="49DB00C1" w14:textId="77777777" w:rsidR="003774D4" w:rsidRPr="00021203" w:rsidRDefault="003774D4" w:rsidP="00D602A0">
            <w:pPr>
              <w:pStyle w:val="GlossEng2ptafter"/>
            </w:pPr>
          </w:p>
        </w:tc>
        <w:tc>
          <w:tcPr>
            <w:tcW w:w="673" w:type="dxa"/>
            <w:shd w:val="clear" w:color="auto" w:fill="auto"/>
          </w:tcPr>
          <w:p w14:paraId="71B8D396" w14:textId="77777777" w:rsidR="003774D4" w:rsidRPr="00021203" w:rsidRDefault="003774D4" w:rsidP="00D602A0">
            <w:pPr>
              <w:pStyle w:val="GlossEng2ptafter"/>
            </w:pPr>
            <w:r w:rsidRPr="00021203">
              <w:t>time</w:t>
            </w:r>
          </w:p>
        </w:tc>
        <w:tc>
          <w:tcPr>
            <w:tcW w:w="540" w:type="dxa"/>
            <w:gridSpan w:val="2"/>
            <w:shd w:val="clear" w:color="auto" w:fill="auto"/>
          </w:tcPr>
          <w:p w14:paraId="5A9A1BC6" w14:textId="77777777" w:rsidR="003774D4" w:rsidRPr="0099608C" w:rsidRDefault="003774D4" w:rsidP="00D602A0">
            <w:pPr>
              <w:pStyle w:val="GlossEng2ptafter"/>
              <w:rPr>
                <w:rStyle w:val="ChSmallCaps"/>
              </w:rPr>
            </w:pPr>
            <w:r w:rsidRPr="0099608C">
              <w:rPr>
                <w:rStyle w:val="ChSmallCaps"/>
              </w:rPr>
              <w:t>1sg</w:t>
            </w:r>
          </w:p>
        </w:tc>
        <w:tc>
          <w:tcPr>
            <w:tcW w:w="794" w:type="dxa"/>
            <w:shd w:val="clear" w:color="auto" w:fill="auto"/>
          </w:tcPr>
          <w:p w14:paraId="6528658D" w14:textId="77777777" w:rsidR="003774D4" w:rsidRPr="00021203" w:rsidRDefault="003774D4" w:rsidP="00D602A0">
            <w:pPr>
              <w:pStyle w:val="GlossEng2ptafter"/>
            </w:pPr>
            <w:r w:rsidRPr="00021203">
              <w:t>with</w:t>
            </w:r>
          </w:p>
        </w:tc>
        <w:tc>
          <w:tcPr>
            <w:tcW w:w="651" w:type="dxa"/>
            <w:gridSpan w:val="2"/>
            <w:shd w:val="clear" w:color="auto" w:fill="auto"/>
          </w:tcPr>
          <w:p w14:paraId="59CCBE45" w14:textId="77777777" w:rsidR="003774D4" w:rsidRPr="00021203" w:rsidRDefault="003774D4" w:rsidP="00D602A0">
            <w:pPr>
              <w:pStyle w:val="GlossEng2ptafter"/>
            </w:pPr>
            <w:r w:rsidRPr="00021203">
              <w:t>father</w:t>
            </w:r>
          </w:p>
        </w:tc>
        <w:tc>
          <w:tcPr>
            <w:tcW w:w="740" w:type="dxa"/>
            <w:shd w:val="clear" w:color="auto" w:fill="auto"/>
          </w:tcPr>
          <w:p w14:paraId="1EAC340F" w14:textId="77777777" w:rsidR="003774D4" w:rsidRPr="00021203" w:rsidRDefault="003774D4" w:rsidP="00D602A0">
            <w:pPr>
              <w:pStyle w:val="GlossEng2ptafter"/>
            </w:pPr>
            <w:r w:rsidRPr="00021203">
              <w:t>stay</w:t>
            </w:r>
          </w:p>
        </w:tc>
        <w:tc>
          <w:tcPr>
            <w:tcW w:w="360" w:type="dxa"/>
            <w:shd w:val="clear" w:color="auto" w:fill="auto"/>
          </w:tcPr>
          <w:p w14:paraId="4F55F8DE" w14:textId="77777777" w:rsidR="003774D4" w:rsidRPr="00021203" w:rsidRDefault="003774D4" w:rsidP="00D602A0">
            <w:pPr>
              <w:pStyle w:val="GlossEng2ptafter"/>
            </w:pPr>
            <w:r w:rsidRPr="00021203">
              <w:t>at</w:t>
            </w:r>
          </w:p>
        </w:tc>
        <w:tc>
          <w:tcPr>
            <w:tcW w:w="996" w:type="dxa"/>
            <w:shd w:val="clear" w:color="auto" w:fill="auto"/>
          </w:tcPr>
          <w:p w14:paraId="30393930" w14:textId="77777777" w:rsidR="003774D4" w:rsidRPr="00021203" w:rsidRDefault="003774D4" w:rsidP="00D602A0">
            <w:pPr>
              <w:pStyle w:val="GlossEng2ptafter"/>
            </w:pPr>
            <w:r w:rsidRPr="00021203">
              <w:t>village</w:t>
            </w:r>
          </w:p>
        </w:tc>
        <w:tc>
          <w:tcPr>
            <w:tcW w:w="540" w:type="dxa"/>
            <w:shd w:val="clear" w:color="auto" w:fill="auto"/>
          </w:tcPr>
          <w:p w14:paraId="1E53A66E" w14:textId="77777777" w:rsidR="003774D4" w:rsidRPr="0099608C" w:rsidRDefault="003774D4" w:rsidP="00D602A0">
            <w:pPr>
              <w:pStyle w:val="GlossEng2ptafter"/>
              <w:rPr>
                <w:rStyle w:val="ChSmallCaps"/>
              </w:rPr>
            </w:pPr>
            <w:r w:rsidRPr="0099608C">
              <w:rPr>
                <w:rStyle w:val="ChSmallCaps"/>
              </w:rPr>
              <w:t>1sg</w:t>
            </w:r>
          </w:p>
        </w:tc>
        <w:tc>
          <w:tcPr>
            <w:tcW w:w="595" w:type="dxa"/>
            <w:shd w:val="clear" w:color="auto" w:fill="auto"/>
          </w:tcPr>
          <w:p w14:paraId="0A248216" w14:textId="77777777" w:rsidR="003774D4" w:rsidRPr="00021203" w:rsidRDefault="003774D4" w:rsidP="00D602A0">
            <w:pPr>
              <w:pStyle w:val="GlossEng2ptafter"/>
            </w:pPr>
            <w:r w:rsidRPr="00021203">
              <w:t>work</w:t>
            </w:r>
          </w:p>
        </w:tc>
      </w:tr>
      <w:tr w:rsidR="00756A32" w:rsidRPr="006B541C" w14:paraId="482689F7" w14:textId="77777777" w:rsidTr="00AC23C4">
        <w:trPr>
          <w:gridAfter w:val="6"/>
          <w:wAfter w:w="3673" w:type="dxa"/>
        </w:trPr>
        <w:tc>
          <w:tcPr>
            <w:tcW w:w="709" w:type="dxa"/>
            <w:shd w:val="clear" w:color="auto" w:fill="auto"/>
          </w:tcPr>
          <w:p w14:paraId="38B45F09" w14:textId="77777777" w:rsidR="00756A32" w:rsidRPr="00021203" w:rsidRDefault="00756A32" w:rsidP="00A97F09">
            <w:pPr>
              <w:pStyle w:val="O0Nwnext"/>
            </w:pPr>
          </w:p>
        </w:tc>
        <w:tc>
          <w:tcPr>
            <w:tcW w:w="946" w:type="dxa"/>
            <w:gridSpan w:val="2"/>
            <w:shd w:val="clear" w:color="auto" w:fill="auto"/>
          </w:tcPr>
          <w:p w14:paraId="7AAE9B5B" w14:textId="77777777" w:rsidR="00756A32" w:rsidRPr="00021203" w:rsidRDefault="00756A32" w:rsidP="00756A32">
            <w:pPr>
              <w:pStyle w:val="Text"/>
            </w:pPr>
            <w:r w:rsidRPr="00021203">
              <w:t>sperti</w:t>
            </w:r>
          </w:p>
        </w:tc>
        <w:tc>
          <w:tcPr>
            <w:tcW w:w="1270" w:type="dxa"/>
            <w:gridSpan w:val="3"/>
            <w:shd w:val="clear" w:color="auto" w:fill="auto"/>
          </w:tcPr>
          <w:p w14:paraId="178AF004" w14:textId="77777777" w:rsidR="00756A32" w:rsidRPr="00021203" w:rsidRDefault="005B49B4" w:rsidP="00756A32">
            <w:pPr>
              <w:pStyle w:val="Text"/>
            </w:pPr>
            <w:r>
              <w:t>laki~</w:t>
            </w:r>
            <w:r w:rsidR="00756A32" w:rsidRPr="00021203">
              <w:t>laki</w:t>
            </w:r>
          </w:p>
        </w:tc>
      </w:tr>
      <w:tr w:rsidR="00756A32" w:rsidRPr="00AC23C4" w14:paraId="6A167135" w14:textId="77777777" w:rsidTr="00AC23C4">
        <w:trPr>
          <w:gridAfter w:val="6"/>
          <w:wAfter w:w="3673" w:type="dxa"/>
        </w:trPr>
        <w:tc>
          <w:tcPr>
            <w:tcW w:w="709" w:type="dxa"/>
            <w:shd w:val="clear" w:color="auto" w:fill="auto"/>
          </w:tcPr>
          <w:p w14:paraId="0987B1A2" w14:textId="77777777" w:rsidR="00756A32" w:rsidRPr="00021203" w:rsidRDefault="00756A32" w:rsidP="00756A32">
            <w:pPr>
              <w:pStyle w:val="GlossEng"/>
            </w:pPr>
          </w:p>
        </w:tc>
        <w:tc>
          <w:tcPr>
            <w:tcW w:w="946" w:type="dxa"/>
            <w:gridSpan w:val="2"/>
            <w:shd w:val="clear" w:color="auto" w:fill="auto"/>
          </w:tcPr>
          <w:p w14:paraId="35B652B8" w14:textId="77777777" w:rsidR="00756A32" w:rsidRPr="00021203" w:rsidRDefault="00756A32" w:rsidP="00756A32">
            <w:pPr>
              <w:pStyle w:val="GlossEng"/>
            </w:pPr>
            <w:r w:rsidRPr="00021203">
              <w:t>similar.to</w:t>
            </w:r>
          </w:p>
        </w:tc>
        <w:tc>
          <w:tcPr>
            <w:tcW w:w="1270" w:type="dxa"/>
            <w:gridSpan w:val="3"/>
            <w:shd w:val="clear" w:color="auto" w:fill="auto"/>
          </w:tcPr>
          <w:p w14:paraId="2E901F88" w14:textId="77777777" w:rsidR="00756A32" w:rsidRPr="00021203" w:rsidRDefault="00A97F09" w:rsidP="00756A32">
            <w:pPr>
              <w:pStyle w:val="GlossEng"/>
            </w:pPr>
            <w:r w:rsidRPr="0099608C">
              <w:rPr>
                <w:rStyle w:val="ChSmallCaps"/>
              </w:rPr>
              <w:t>rdp</w:t>
            </w:r>
            <w:r>
              <w:t>~husband</w:t>
            </w:r>
          </w:p>
        </w:tc>
      </w:tr>
    </w:tbl>
    <w:p w14:paraId="7A01DF0F" w14:textId="1025D1EC" w:rsidR="00756A32" w:rsidRDefault="00B7093A" w:rsidP="00756A32">
      <w:pPr>
        <w:pStyle w:val="FreeTranslEng"/>
      </w:pPr>
      <w:r>
        <w:t>‘</w:t>
      </w:r>
      <w:r w:rsidR="00161F03">
        <w:t xml:space="preserve">when I and </w:t>
      </w:r>
      <w:r w:rsidR="0099351D">
        <w:t>(</w:t>
      </w:r>
      <w:r w:rsidR="00161F03">
        <w:t>my</w:t>
      </w:r>
      <w:r w:rsidR="0099351D">
        <w:t>)</w:t>
      </w:r>
      <w:r w:rsidR="00161F03">
        <w:t xml:space="preserve"> husband (</w:t>
      </w:r>
      <w:r>
        <w:t>‘</w:t>
      </w:r>
      <w:r w:rsidR="00161F03">
        <w:t>father</w:t>
      </w:r>
      <w:r>
        <w:t>’</w:t>
      </w:r>
      <w:r w:rsidR="00161F03">
        <w:t xml:space="preserve">) were living </w:t>
      </w:r>
      <w:r w:rsidR="00161F03" w:rsidRPr="003774D4">
        <w:rPr>
          <w:rStyle w:val="ChBlueBold"/>
        </w:rPr>
        <w:t>in the village</w:t>
      </w:r>
      <w:r w:rsidR="003774D4">
        <w:t>,</w:t>
      </w:r>
      <w:r w:rsidR="00161F03">
        <w:t xml:space="preserve"> I worked like a man</w:t>
      </w:r>
      <w:r>
        <w:t>’</w:t>
      </w:r>
      <w:r w:rsidR="00FF02CD">
        <w:t xml:space="preserve"> </w:t>
      </w:r>
      <w:r w:rsidR="00FF02CD" w:rsidRPr="00D602A0">
        <w:rPr>
          <w:rStyle w:val="ExampleSource"/>
        </w:rPr>
        <w:t>[081014-007-</w:t>
      </w:r>
      <w:r w:rsidR="00E34A02">
        <w:rPr>
          <w:rStyle w:val="ExampleSource"/>
        </w:rPr>
        <w:t>CvEx</w:t>
      </w:r>
      <w:r w:rsidR="00FF02CD" w:rsidRPr="00D602A0">
        <w:rPr>
          <w:rStyle w:val="ExampleSource"/>
        </w:rPr>
        <w:t>.0048]</w:t>
      </w:r>
    </w:p>
    <w:tbl>
      <w:tblPr>
        <w:tblW w:w="6542" w:type="dxa"/>
        <w:tblCellMar>
          <w:left w:w="42" w:type="dxa"/>
          <w:right w:w="42" w:type="dxa"/>
        </w:tblCellMar>
        <w:tblLook w:val="01E0" w:firstRow="1" w:lastRow="1" w:firstColumn="1" w:lastColumn="1" w:noHBand="0" w:noVBand="0"/>
      </w:tblPr>
      <w:tblGrid>
        <w:gridCol w:w="709"/>
        <w:gridCol w:w="284"/>
        <w:gridCol w:w="192"/>
        <w:gridCol w:w="479"/>
        <w:gridCol w:w="52"/>
        <w:gridCol w:w="304"/>
        <w:gridCol w:w="364"/>
        <w:gridCol w:w="118"/>
        <w:gridCol w:w="228"/>
        <w:gridCol w:w="432"/>
        <w:gridCol w:w="794"/>
        <w:gridCol w:w="389"/>
        <w:gridCol w:w="662"/>
        <w:gridCol w:w="840"/>
        <w:gridCol w:w="695"/>
      </w:tblGrid>
      <w:tr w:rsidR="00AC23C4" w:rsidRPr="006B541C" w14:paraId="7C25EE71" w14:textId="77777777" w:rsidTr="00AC23C4">
        <w:tc>
          <w:tcPr>
            <w:tcW w:w="709" w:type="dxa"/>
            <w:shd w:val="clear" w:color="auto" w:fill="auto"/>
          </w:tcPr>
          <w:p w14:paraId="34D7365D" w14:textId="77777777" w:rsidR="00DB02E5" w:rsidRPr="00B1769D" w:rsidRDefault="00DB02E5" w:rsidP="00DB02E5">
            <w:pPr>
              <w:pStyle w:val="O0Nwnext"/>
            </w:pPr>
            <w:bookmarkStart w:id="4105" w:name="_Ref348705488"/>
            <w:r w:rsidRPr="00534F9D">
              <w:t>(</w:t>
            </w:r>
            <w:fldSimple w:instr=" SEQ ( \* ARABIC \s 1 ">
              <w:r w:rsidR="00154D81">
                <w:rPr>
                  <w:noProof/>
                </w:rPr>
                <w:t>2</w:t>
              </w:r>
            </w:fldSimple>
            <w:r w:rsidRPr="00534F9D">
              <w:t>)</w:t>
            </w:r>
            <w:bookmarkEnd w:id="4105"/>
          </w:p>
        </w:tc>
        <w:tc>
          <w:tcPr>
            <w:tcW w:w="476" w:type="dxa"/>
            <w:gridSpan w:val="2"/>
            <w:shd w:val="clear" w:color="auto" w:fill="auto"/>
          </w:tcPr>
          <w:p w14:paraId="3F4D67A0" w14:textId="77777777" w:rsidR="00DB02E5" w:rsidRPr="00D11563" w:rsidRDefault="00DB02E5" w:rsidP="00DB02E5">
            <w:pPr>
              <w:pStyle w:val="Text"/>
            </w:pPr>
            <w:r w:rsidRPr="00D11563">
              <w:t>jadi</w:t>
            </w:r>
          </w:p>
        </w:tc>
        <w:tc>
          <w:tcPr>
            <w:tcW w:w="531" w:type="dxa"/>
            <w:gridSpan w:val="2"/>
            <w:shd w:val="clear" w:color="auto" w:fill="auto"/>
          </w:tcPr>
          <w:p w14:paraId="178D36CD" w14:textId="77777777" w:rsidR="00DB02E5" w:rsidRPr="00D11563" w:rsidRDefault="00DB02E5" w:rsidP="00DB02E5">
            <w:pPr>
              <w:pStyle w:val="Text"/>
            </w:pPr>
            <w:r w:rsidRPr="00D11563">
              <w:t>saya</w:t>
            </w:r>
          </w:p>
        </w:tc>
        <w:tc>
          <w:tcPr>
            <w:tcW w:w="668" w:type="dxa"/>
            <w:gridSpan w:val="2"/>
            <w:shd w:val="clear" w:color="auto" w:fill="auto"/>
          </w:tcPr>
          <w:p w14:paraId="1F7C0980" w14:textId="77777777" w:rsidR="00DB02E5" w:rsidRPr="00D11563" w:rsidRDefault="00DB02E5" w:rsidP="00DB02E5">
            <w:pPr>
              <w:pStyle w:val="Text"/>
            </w:pPr>
            <w:r w:rsidRPr="00D11563">
              <w:t>besar</w:t>
            </w:r>
          </w:p>
        </w:tc>
        <w:tc>
          <w:tcPr>
            <w:tcW w:w="346" w:type="dxa"/>
            <w:gridSpan w:val="2"/>
            <w:shd w:val="clear" w:color="auto" w:fill="auto"/>
          </w:tcPr>
          <w:p w14:paraId="748541B9" w14:textId="77777777" w:rsidR="00DB02E5" w:rsidRPr="00D11563" w:rsidRDefault="00DB02E5" w:rsidP="00DB02E5">
            <w:pPr>
              <w:pStyle w:val="Text"/>
            </w:pPr>
            <w:r w:rsidRPr="00D11563">
              <w:t>di</w:t>
            </w:r>
          </w:p>
        </w:tc>
        <w:tc>
          <w:tcPr>
            <w:tcW w:w="432" w:type="dxa"/>
            <w:shd w:val="clear" w:color="auto" w:fill="auto"/>
          </w:tcPr>
          <w:p w14:paraId="37374853" w14:textId="77777777" w:rsidR="00DB02E5" w:rsidRPr="00D11563" w:rsidRDefault="00601B3B" w:rsidP="00DB02E5">
            <w:pPr>
              <w:pStyle w:val="Text"/>
            </w:pPr>
            <w:r>
              <w:t>Ida</w:t>
            </w:r>
          </w:p>
        </w:tc>
        <w:tc>
          <w:tcPr>
            <w:tcW w:w="794" w:type="dxa"/>
            <w:shd w:val="clear" w:color="auto" w:fill="auto"/>
          </w:tcPr>
          <w:p w14:paraId="5EDE6434" w14:textId="77777777" w:rsidR="00DB02E5" w:rsidRPr="00D11563" w:rsidRDefault="00DB02E5" w:rsidP="00DB02E5">
            <w:pPr>
              <w:pStyle w:val="Text"/>
            </w:pPr>
            <w:r>
              <w:t>dengan</w:t>
            </w:r>
            <w:r w:rsidR="00693669">
              <w:t>g</w:t>
            </w:r>
          </w:p>
        </w:tc>
        <w:tc>
          <w:tcPr>
            <w:tcW w:w="389" w:type="dxa"/>
            <w:shd w:val="clear" w:color="auto" w:fill="auto"/>
          </w:tcPr>
          <w:p w14:paraId="14B706BF" w14:textId="77777777" w:rsidR="00DB02E5" w:rsidRPr="00D11563" w:rsidRDefault="00DB02E5" w:rsidP="00DB02E5">
            <w:pPr>
              <w:pStyle w:val="Text"/>
            </w:pPr>
            <w:r>
              <w:t>de</w:t>
            </w:r>
          </w:p>
        </w:tc>
        <w:tc>
          <w:tcPr>
            <w:tcW w:w="662" w:type="dxa"/>
            <w:shd w:val="clear" w:color="auto" w:fill="auto"/>
          </w:tcPr>
          <w:p w14:paraId="4C8A776C" w14:textId="77777777" w:rsidR="00DB02E5" w:rsidRPr="00D11563" w:rsidRDefault="00DB02E5" w:rsidP="00DB02E5">
            <w:pPr>
              <w:pStyle w:val="Text"/>
            </w:pPr>
            <w:r w:rsidRPr="00D11563">
              <w:t>punya</w:t>
            </w:r>
          </w:p>
        </w:tc>
        <w:tc>
          <w:tcPr>
            <w:tcW w:w="840" w:type="dxa"/>
            <w:shd w:val="clear" w:color="auto" w:fill="auto"/>
          </w:tcPr>
          <w:p w14:paraId="77144040" w14:textId="77777777" w:rsidR="00DB02E5" w:rsidRPr="00D11563" w:rsidRDefault="00DB02E5" w:rsidP="00DB02E5">
            <w:pPr>
              <w:pStyle w:val="Text"/>
            </w:pPr>
            <w:r w:rsidRPr="00D11563">
              <w:t>laki</w:t>
            </w:r>
          </w:p>
        </w:tc>
        <w:tc>
          <w:tcPr>
            <w:tcW w:w="695" w:type="dxa"/>
            <w:shd w:val="clear" w:color="auto" w:fill="auto"/>
          </w:tcPr>
          <w:p w14:paraId="5EF1C52B" w14:textId="77777777" w:rsidR="00DB02E5" w:rsidRPr="00D11563" w:rsidRDefault="00DB02E5" w:rsidP="00DB02E5">
            <w:pPr>
              <w:pStyle w:val="Text"/>
            </w:pPr>
            <w:r w:rsidRPr="00D11563">
              <w:t>tu</w:t>
            </w:r>
          </w:p>
        </w:tc>
      </w:tr>
      <w:tr w:rsidR="00AC23C4" w:rsidRPr="00AC23C4" w14:paraId="6FEBC4C7" w14:textId="77777777" w:rsidTr="00AC23C4">
        <w:tc>
          <w:tcPr>
            <w:tcW w:w="709" w:type="dxa"/>
            <w:shd w:val="clear" w:color="auto" w:fill="auto"/>
          </w:tcPr>
          <w:p w14:paraId="56394D80" w14:textId="77777777" w:rsidR="00DB02E5" w:rsidRPr="00D11563" w:rsidRDefault="00DB02E5" w:rsidP="00DB02E5">
            <w:pPr>
              <w:pStyle w:val="GlossEng2ptafter"/>
            </w:pPr>
          </w:p>
        </w:tc>
        <w:tc>
          <w:tcPr>
            <w:tcW w:w="476" w:type="dxa"/>
            <w:gridSpan w:val="2"/>
            <w:shd w:val="clear" w:color="auto" w:fill="auto"/>
          </w:tcPr>
          <w:p w14:paraId="6F5F096E" w14:textId="77777777" w:rsidR="00DB02E5" w:rsidRPr="00D11563" w:rsidRDefault="00DB02E5" w:rsidP="00DB02E5">
            <w:pPr>
              <w:pStyle w:val="GlossEng2ptafter"/>
            </w:pPr>
            <w:r w:rsidRPr="00D11563">
              <w:t>so</w:t>
            </w:r>
          </w:p>
        </w:tc>
        <w:tc>
          <w:tcPr>
            <w:tcW w:w="531" w:type="dxa"/>
            <w:gridSpan w:val="2"/>
            <w:shd w:val="clear" w:color="auto" w:fill="auto"/>
          </w:tcPr>
          <w:p w14:paraId="2BF9AA50" w14:textId="77777777" w:rsidR="00DB02E5" w:rsidRPr="0099608C" w:rsidRDefault="00DB02E5" w:rsidP="00DB02E5">
            <w:pPr>
              <w:pStyle w:val="GlossEng2ptafter"/>
              <w:rPr>
                <w:rStyle w:val="ChSmallCaps"/>
              </w:rPr>
            </w:pPr>
            <w:r w:rsidRPr="0099608C">
              <w:rPr>
                <w:rStyle w:val="ChSmallCaps"/>
              </w:rPr>
              <w:t>1sg</w:t>
            </w:r>
          </w:p>
        </w:tc>
        <w:tc>
          <w:tcPr>
            <w:tcW w:w="668" w:type="dxa"/>
            <w:gridSpan w:val="2"/>
            <w:shd w:val="clear" w:color="auto" w:fill="auto"/>
          </w:tcPr>
          <w:p w14:paraId="24078187" w14:textId="77777777" w:rsidR="00DB02E5" w:rsidRPr="00D11563" w:rsidRDefault="00DB02E5" w:rsidP="00DB02E5">
            <w:pPr>
              <w:pStyle w:val="GlossEng2ptafter"/>
            </w:pPr>
            <w:r>
              <w:t>be.big</w:t>
            </w:r>
          </w:p>
        </w:tc>
        <w:tc>
          <w:tcPr>
            <w:tcW w:w="346" w:type="dxa"/>
            <w:gridSpan w:val="2"/>
            <w:shd w:val="clear" w:color="auto" w:fill="auto"/>
          </w:tcPr>
          <w:p w14:paraId="4F00CFF0" w14:textId="77777777" w:rsidR="00DB02E5" w:rsidRPr="00D11563" w:rsidRDefault="00DB02E5" w:rsidP="00DB02E5">
            <w:pPr>
              <w:pStyle w:val="GlossEng2ptafter"/>
            </w:pPr>
            <w:r w:rsidRPr="00D11563">
              <w:t>at</w:t>
            </w:r>
          </w:p>
        </w:tc>
        <w:tc>
          <w:tcPr>
            <w:tcW w:w="432" w:type="dxa"/>
            <w:shd w:val="clear" w:color="auto" w:fill="auto"/>
          </w:tcPr>
          <w:p w14:paraId="6D36175B" w14:textId="77777777" w:rsidR="00DB02E5" w:rsidRPr="00D11563" w:rsidRDefault="00601B3B" w:rsidP="00DB02E5">
            <w:pPr>
              <w:pStyle w:val="GlossEng2ptafter"/>
            </w:pPr>
            <w:r>
              <w:t>Ida</w:t>
            </w:r>
          </w:p>
        </w:tc>
        <w:tc>
          <w:tcPr>
            <w:tcW w:w="794" w:type="dxa"/>
            <w:shd w:val="clear" w:color="auto" w:fill="auto"/>
          </w:tcPr>
          <w:p w14:paraId="4F2AF0D9" w14:textId="77777777" w:rsidR="00DB02E5" w:rsidRPr="00D11563" w:rsidRDefault="00DB02E5" w:rsidP="00DB02E5">
            <w:pPr>
              <w:pStyle w:val="GlossEng2ptafter"/>
            </w:pPr>
            <w:r w:rsidRPr="00D11563">
              <w:t>with</w:t>
            </w:r>
          </w:p>
        </w:tc>
        <w:tc>
          <w:tcPr>
            <w:tcW w:w="389" w:type="dxa"/>
            <w:shd w:val="clear" w:color="auto" w:fill="auto"/>
          </w:tcPr>
          <w:p w14:paraId="3D669929" w14:textId="77777777" w:rsidR="00DB02E5" w:rsidRPr="0099608C" w:rsidRDefault="00DB02E5" w:rsidP="00DB02E5">
            <w:pPr>
              <w:pStyle w:val="GlossEng2ptafter"/>
              <w:rPr>
                <w:rStyle w:val="ChSmallCaps"/>
              </w:rPr>
            </w:pPr>
            <w:r w:rsidRPr="0099608C">
              <w:rPr>
                <w:rStyle w:val="ChSmallCaps"/>
              </w:rPr>
              <w:t>3sg</w:t>
            </w:r>
          </w:p>
        </w:tc>
        <w:tc>
          <w:tcPr>
            <w:tcW w:w="662" w:type="dxa"/>
            <w:shd w:val="clear" w:color="auto" w:fill="auto"/>
          </w:tcPr>
          <w:p w14:paraId="240E9C0D" w14:textId="77777777" w:rsidR="00DB02E5" w:rsidRPr="0099608C" w:rsidRDefault="00DB02E5" w:rsidP="00DB02E5">
            <w:pPr>
              <w:pStyle w:val="GlossEng2ptafter"/>
              <w:rPr>
                <w:rStyle w:val="ChSmallCaps"/>
              </w:rPr>
            </w:pPr>
            <w:r w:rsidRPr="0099608C">
              <w:rPr>
                <w:rStyle w:val="ChSmallCaps"/>
              </w:rPr>
              <w:t>poss</w:t>
            </w:r>
          </w:p>
        </w:tc>
        <w:tc>
          <w:tcPr>
            <w:tcW w:w="840" w:type="dxa"/>
            <w:shd w:val="clear" w:color="auto" w:fill="auto"/>
          </w:tcPr>
          <w:p w14:paraId="5F85769D" w14:textId="77777777" w:rsidR="00DB02E5" w:rsidRPr="00D11563" w:rsidRDefault="00DB02E5" w:rsidP="00DB02E5">
            <w:pPr>
              <w:pStyle w:val="GlossEng2ptafter"/>
            </w:pPr>
            <w:r w:rsidRPr="00D11563">
              <w:t>husband</w:t>
            </w:r>
          </w:p>
        </w:tc>
        <w:tc>
          <w:tcPr>
            <w:tcW w:w="695" w:type="dxa"/>
            <w:shd w:val="clear" w:color="auto" w:fill="auto"/>
          </w:tcPr>
          <w:p w14:paraId="1E244159" w14:textId="77777777" w:rsidR="00DB02E5" w:rsidRPr="0099608C" w:rsidRDefault="00DB02E5" w:rsidP="00DB02E5">
            <w:pPr>
              <w:pStyle w:val="GlossEng2ptafter"/>
              <w:rPr>
                <w:rStyle w:val="ChSmallCaps"/>
              </w:rPr>
            </w:pPr>
            <w:r w:rsidRPr="0099608C">
              <w:rPr>
                <w:rStyle w:val="ChSmallCaps"/>
              </w:rPr>
              <w:t>d.dist</w:t>
            </w:r>
          </w:p>
        </w:tc>
      </w:tr>
      <w:tr w:rsidR="00AC23C4" w:rsidRPr="006B541C" w14:paraId="692722A2" w14:textId="77777777" w:rsidTr="00AC23C4">
        <w:trPr>
          <w:gridAfter w:val="7"/>
          <w:wAfter w:w="4040" w:type="dxa"/>
        </w:trPr>
        <w:tc>
          <w:tcPr>
            <w:tcW w:w="709" w:type="dxa"/>
            <w:shd w:val="clear" w:color="auto" w:fill="auto"/>
          </w:tcPr>
          <w:p w14:paraId="42E8F124" w14:textId="77777777" w:rsidR="00DB02E5" w:rsidRPr="00D14B3F" w:rsidRDefault="00DB02E5" w:rsidP="00DB02E5">
            <w:pPr>
              <w:pStyle w:val="O0Nwnext"/>
            </w:pPr>
          </w:p>
        </w:tc>
        <w:tc>
          <w:tcPr>
            <w:tcW w:w="284" w:type="dxa"/>
            <w:shd w:val="clear" w:color="auto" w:fill="auto"/>
          </w:tcPr>
          <w:p w14:paraId="7D77CCD0" w14:textId="77777777" w:rsidR="00DB02E5" w:rsidRPr="00D11563" w:rsidRDefault="00DB02E5" w:rsidP="00DB02E5">
            <w:pPr>
              <w:pStyle w:val="Text"/>
            </w:pPr>
            <w:r>
              <w:t>…</w:t>
            </w:r>
          </w:p>
        </w:tc>
        <w:tc>
          <w:tcPr>
            <w:tcW w:w="671" w:type="dxa"/>
            <w:gridSpan w:val="2"/>
            <w:shd w:val="clear" w:color="auto" w:fill="auto"/>
          </w:tcPr>
          <w:p w14:paraId="77F9467D" w14:textId="77777777" w:rsidR="00DB02E5" w:rsidRPr="00D11563" w:rsidRDefault="00DB02E5" w:rsidP="00DB02E5">
            <w:pPr>
              <w:pStyle w:val="Text"/>
            </w:pPr>
            <w:r w:rsidRPr="00D11563">
              <w:t>besar</w:t>
            </w:r>
          </w:p>
        </w:tc>
        <w:tc>
          <w:tcPr>
            <w:tcW w:w="356" w:type="dxa"/>
            <w:gridSpan w:val="2"/>
            <w:shd w:val="clear" w:color="auto" w:fill="auto"/>
          </w:tcPr>
          <w:p w14:paraId="31121E39" w14:textId="77777777" w:rsidR="00DB02E5" w:rsidRPr="00FB4DC7" w:rsidRDefault="00DB02E5" w:rsidP="00DB02E5">
            <w:pPr>
              <w:pStyle w:val="Text"/>
              <w:rPr>
                <w:rStyle w:val="ChBlueBold"/>
              </w:rPr>
            </w:pPr>
            <w:r w:rsidRPr="00FB4DC7">
              <w:rPr>
                <w:rStyle w:val="ChBlueBold"/>
              </w:rPr>
              <w:t>di</w:t>
            </w:r>
          </w:p>
        </w:tc>
        <w:tc>
          <w:tcPr>
            <w:tcW w:w="482" w:type="dxa"/>
            <w:gridSpan w:val="2"/>
            <w:shd w:val="clear" w:color="auto" w:fill="auto"/>
          </w:tcPr>
          <w:p w14:paraId="1F1E5171" w14:textId="77777777" w:rsidR="00DB02E5" w:rsidRPr="00FB4DC7" w:rsidRDefault="00DB02E5" w:rsidP="00DB02E5">
            <w:pPr>
              <w:pStyle w:val="Text"/>
              <w:rPr>
                <w:rStyle w:val="ChBlueBold"/>
              </w:rPr>
            </w:pPr>
            <w:r w:rsidRPr="00FB4DC7">
              <w:rPr>
                <w:rStyle w:val="ChBlueBold"/>
              </w:rPr>
              <w:t>dia</w:t>
            </w:r>
          </w:p>
        </w:tc>
      </w:tr>
      <w:tr w:rsidR="00AC23C4" w:rsidRPr="00AC23C4" w14:paraId="6C0FA3D0" w14:textId="77777777" w:rsidTr="00AC23C4">
        <w:trPr>
          <w:gridAfter w:val="7"/>
          <w:wAfter w:w="4040" w:type="dxa"/>
        </w:trPr>
        <w:tc>
          <w:tcPr>
            <w:tcW w:w="709" w:type="dxa"/>
            <w:shd w:val="clear" w:color="auto" w:fill="auto"/>
          </w:tcPr>
          <w:p w14:paraId="1D687EBD" w14:textId="77777777" w:rsidR="00DB02E5" w:rsidRPr="00D14B3F" w:rsidRDefault="00DB02E5" w:rsidP="00DB02E5">
            <w:pPr>
              <w:pStyle w:val="GlossEng"/>
            </w:pPr>
          </w:p>
        </w:tc>
        <w:tc>
          <w:tcPr>
            <w:tcW w:w="284" w:type="dxa"/>
            <w:shd w:val="clear" w:color="auto" w:fill="auto"/>
          </w:tcPr>
          <w:p w14:paraId="4CD2E2FD" w14:textId="77777777" w:rsidR="00DB02E5" w:rsidRPr="00D11563" w:rsidRDefault="00DB02E5" w:rsidP="00DB02E5">
            <w:pPr>
              <w:pStyle w:val="GlossEng"/>
            </w:pPr>
          </w:p>
        </w:tc>
        <w:tc>
          <w:tcPr>
            <w:tcW w:w="671" w:type="dxa"/>
            <w:gridSpan w:val="2"/>
            <w:shd w:val="clear" w:color="auto" w:fill="auto"/>
          </w:tcPr>
          <w:p w14:paraId="515AE4F1" w14:textId="77777777" w:rsidR="00DB02E5" w:rsidRPr="00D11563" w:rsidRDefault="00DB02E5" w:rsidP="00DB02E5">
            <w:pPr>
              <w:pStyle w:val="GlossEng"/>
            </w:pPr>
            <w:r>
              <w:t>be.</w:t>
            </w:r>
            <w:r w:rsidRPr="00D11563">
              <w:t>big</w:t>
            </w:r>
          </w:p>
        </w:tc>
        <w:tc>
          <w:tcPr>
            <w:tcW w:w="356" w:type="dxa"/>
            <w:gridSpan w:val="2"/>
            <w:shd w:val="clear" w:color="auto" w:fill="auto"/>
          </w:tcPr>
          <w:p w14:paraId="270DD402" w14:textId="77777777" w:rsidR="00DB02E5" w:rsidRPr="00D11563" w:rsidRDefault="00DB02E5" w:rsidP="00DB02E5">
            <w:pPr>
              <w:pStyle w:val="GlossEng"/>
            </w:pPr>
            <w:r w:rsidRPr="00D11563">
              <w:t>at</w:t>
            </w:r>
          </w:p>
        </w:tc>
        <w:tc>
          <w:tcPr>
            <w:tcW w:w="482" w:type="dxa"/>
            <w:gridSpan w:val="2"/>
            <w:shd w:val="clear" w:color="auto" w:fill="auto"/>
          </w:tcPr>
          <w:p w14:paraId="588B1E20" w14:textId="77777777" w:rsidR="00DB02E5" w:rsidRPr="0099608C" w:rsidRDefault="00DB02E5" w:rsidP="00DB02E5">
            <w:pPr>
              <w:pStyle w:val="GlossEng"/>
              <w:rPr>
                <w:rStyle w:val="ChSmallCaps"/>
              </w:rPr>
            </w:pPr>
            <w:r w:rsidRPr="0099608C">
              <w:rPr>
                <w:rStyle w:val="ChSmallCaps"/>
              </w:rPr>
              <w:t>3sg</w:t>
            </w:r>
          </w:p>
        </w:tc>
      </w:tr>
    </w:tbl>
    <w:p w14:paraId="2F0C5BDF" w14:textId="79451EAC" w:rsidR="00DB02E5" w:rsidRDefault="00B7093A" w:rsidP="00DB02E5">
      <w:pPr>
        <w:pStyle w:val="FreeTranslEng"/>
      </w:pPr>
      <w:r>
        <w:t>‘</w:t>
      </w:r>
      <w:r w:rsidR="00EF7665">
        <w:t>so I grew up with Ida and that husband of her</w:t>
      </w:r>
      <w:r w:rsidR="002D1FA4">
        <w:t>s</w:t>
      </w:r>
      <w:r w:rsidR="00EF7665">
        <w:t xml:space="preserve"> …, (I) grew up </w:t>
      </w:r>
      <w:r w:rsidR="00EF7665" w:rsidRPr="00EF7665">
        <w:rPr>
          <w:rStyle w:val="ChBlueBold"/>
        </w:rPr>
        <w:t>at hers</w:t>
      </w:r>
      <w:r>
        <w:t>’</w:t>
      </w:r>
      <w:r w:rsidR="00EF7665">
        <w:t xml:space="preserve"> </w:t>
      </w:r>
      <w:r w:rsidR="00EF7665" w:rsidRPr="00856563">
        <w:rPr>
          <w:rStyle w:val="ExampleSource"/>
        </w:rPr>
        <w:t>[</w:t>
      </w:r>
      <w:r w:rsidR="00EF7665" w:rsidRPr="00D14B3F">
        <w:rPr>
          <w:rStyle w:val="ExampleSource"/>
        </w:rPr>
        <w:t>080927-007-CvNP.0017/0019]</w:t>
      </w:r>
    </w:p>
    <w:tbl>
      <w:tblPr>
        <w:tblW w:w="5572" w:type="dxa"/>
        <w:tblCellMar>
          <w:left w:w="40" w:type="dxa"/>
          <w:right w:w="40" w:type="dxa"/>
        </w:tblCellMar>
        <w:tblLook w:val="01E0" w:firstRow="1" w:lastRow="1" w:firstColumn="1" w:lastColumn="1" w:noHBand="0" w:noVBand="0"/>
      </w:tblPr>
      <w:tblGrid>
        <w:gridCol w:w="709"/>
        <w:gridCol w:w="802"/>
        <w:gridCol w:w="625"/>
        <w:gridCol w:w="525"/>
        <w:gridCol w:w="1305"/>
        <w:gridCol w:w="491"/>
        <w:gridCol w:w="360"/>
        <w:gridCol w:w="755"/>
      </w:tblGrid>
      <w:tr w:rsidR="00AC23C4" w:rsidRPr="006B541C" w14:paraId="09272C39" w14:textId="77777777" w:rsidTr="00245645">
        <w:tc>
          <w:tcPr>
            <w:tcW w:w="709" w:type="dxa"/>
            <w:shd w:val="clear" w:color="auto" w:fill="auto"/>
          </w:tcPr>
          <w:p w14:paraId="082D56DA" w14:textId="77777777" w:rsidR="00DB02E5" w:rsidRPr="00B1769D" w:rsidRDefault="00DB02E5" w:rsidP="00DB02E5">
            <w:pPr>
              <w:pStyle w:val="O0Nwnext"/>
            </w:pPr>
            <w:bookmarkStart w:id="4106" w:name="_Ref318978875"/>
            <w:bookmarkStart w:id="4107" w:name="_Ref339634457"/>
            <w:r w:rsidRPr="00534F9D">
              <w:t>(</w:t>
            </w:r>
            <w:fldSimple w:instr=" SEQ ( \* ARABIC \s 1 ">
              <w:r w:rsidR="00154D81">
                <w:rPr>
                  <w:noProof/>
                </w:rPr>
                <w:t>3</w:t>
              </w:r>
            </w:fldSimple>
            <w:bookmarkEnd w:id="4106"/>
            <w:r w:rsidRPr="00534F9D">
              <w:t>)</w:t>
            </w:r>
            <w:bookmarkEnd w:id="4107"/>
          </w:p>
        </w:tc>
        <w:tc>
          <w:tcPr>
            <w:tcW w:w="802" w:type="dxa"/>
            <w:shd w:val="clear" w:color="auto" w:fill="auto"/>
          </w:tcPr>
          <w:p w14:paraId="4E699EB2" w14:textId="77777777" w:rsidR="00DB02E5" w:rsidRPr="000935D1" w:rsidRDefault="00DB02E5" w:rsidP="00DB02E5">
            <w:pPr>
              <w:pStyle w:val="Text"/>
            </w:pPr>
            <w:r w:rsidRPr="000935D1">
              <w:t>skarang</w:t>
            </w:r>
          </w:p>
        </w:tc>
        <w:tc>
          <w:tcPr>
            <w:tcW w:w="625" w:type="dxa"/>
            <w:shd w:val="clear" w:color="auto" w:fill="auto"/>
          </w:tcPr>
          <w:p w14:paraId="44F9E0AA" w14:textId="77777777" w:rsidR="00DB02E5" w:rsidRPr="000935D1" w:rsidRDefault="00DB02E5" w:rsidP="00DB02E5">
            <w:pPr>
              <w:pStyle w:val="Text"/>
            </w:pPr>
            <w:r w:rsidRPr="000935D1">
              <w:t>kamu</w:t>
            </w:r>
          </w:p>
        </w:tc>
        <w:tc>
          <w:tcPr>
            <w:tcW w:w="525" w:type="dxa"/>
            <w:shd w:val="clear" w:color="auto" w:fill="auto"/>
          </w:tcPr>
          <w:p w14:paraId="412CB6F8" w14:textId="77777777" w:rsidR="00DB02E5" w:rsidRPr="000935D1" w:rsidRDefault="00DB02E5" w:rsidP="00DB02E5">
            <w:pPr>
              <w:pStyle w:val="Text"/>
            </w:pPr>
            <w:r>
              <w:t>kasi</w:t>
            </w:r>
          </w:p>
        </w:tc>
        <w:tc>
          <w:tcPr>
            <w:tcW w:w="1305" w:type="dxa"/>
            <w:shd w:val="clear" w:color="auto" w:fill="auto"/>
          </w:tcPr>
          <w:p w14:paraId="6B74206F" w14:textId="1B7817B2" w:rsidR="00DB02E5" w:rsidRPr="000935D1" w:rsidRDefault="00DB02E5" w:rsidP="00DB02E5">
            <w:pPr>
              <w:pStyle w:val="Text"/>
            </w:pPr>
            <w:r>
              <w:t>terpol~</w:t>
            </w:r>
            <w:r w:rsidRPr="000935D1">
              <w:t>terpol</w:t>
            </w:r>
            <w:r w:rsidR="004D320E">
              <w:t>,</w:t>
            </w:r>
          </w:p>
        </w:tc>
        <w:tc>
          <w:tcPr>
            <w:tcW w:w="491" w:type="dxa"/>
            <w:shd w:val="clear" w:color="auto" w:fill="auto"/>
          </w:tcPr>
          <w:p w14:paraId="610D2215" w14:textId="77777777" w:rsidR="00DB02E5" w:rsidRPr="000935D1" w:rsidRDefault="00DB02E5" w:rsidP="00DB02E5">
            <w:pPr>
              <w:pStyle w:val="Text"/>
            </w:pPr>
            <w:r w:rsidRPr="000935D1">
              <w:t>taru</w:t>
            </w:r>
          </w:p>
        </w:tc>
        <w:tc>
          <w:tcPr>
            <w:tcW w:w="360" w:type="dxa"/>
            <w:shd w:val="clear" w:color="auto" w:fill="auto"/>
          </w:tcPr>
          <w:p w14:paraId="4FE15EDD" w14:textId="77777777" w:rsidR="00DB02E5" w:rsidRPr="004E4662" w:rsidRDefault="00DB02E5" w:rsidP="00DB02E5">
            <w:pPr>
              <w:pStyle w:val="Text"/>
              <w:rPr>
                <w:rStyle w:val="ChBlueBold"/>
              </w:rPr>
            </w:pPr>
            <w:r w:rsidRPr="004E4662">
              <w:rPr>
                <w:rStyle w:val="ChBlueBold"/>
              </w:rPr>
              <w:t>di</w:t>
            </w:r>
          </w:p>
        </w:tc>
        <w:tc>
          <w:tcPr>
            <w:tcW w:w="755" w:type="dxa"/>
            <w:shd w:val="clear" w:color="auto" w:fill="auto"/>
          </w:tcPr>
          <w:p w14:paraId="140118F5" w14:textId="77777777" w:rsidR="00DB02E5" w:rsidRPr="004E4662" w:rsidRDefault="00DB02E5" w:rsidP="00DB02E5">
            <w:pPr>
              <w:pStyle w:val="Text"/>
              <w:rPr>
                <w:rStyle w:val="ChBlueBold"/>
              </w:rPr>
            </w:pPr>
            <w:r w:rsidRPr="004E4662">
              <w:rPr>
                <w:rStyle w:val="ChBlueBold"/>
              </w:rPr>
              <w:t>sini</w:t>
            </w:r>
          </w:p>
        </w:tc>
      </w:tr>
      <w:tr w:rsidR="00AC23C4" w:rsidRPr="00AC23C4" w14:paraId="5CED5834" w14:textId="77777777" w:rsidTr="00245645">
        <w:tc>
          <w:tcPr>
            <w:tcW w:w="709" w:type="dxa"/>
            <w:shd w:val="clear" w:color="auto" w:fill="auto"/>
          </w:tcPr>
          <w:p w14:paraId="3ED8498B" w14:textId="77777777" w:rsidR="00DB02E5" w:rsidRPr="00B1769D" w:rsidRDefault="00DB02E5" w:rsidP="00DB02E5">
            <w:pPr>
              <w:pStyle w:val="GlossEng"/>
            </w:pPr>
          </w:p>
        </w:tc>
        <w:tc>
          <w:tcPr>
            <w:tcW w:w="802" w:type="dxa"/>
            <w:shd w:val="clear" w:color="auto" w:fill="auto"/>
          </w:tcPr>
          <w:p w14:paraId="0A8A343D" w14:textId="61C34B56" w:rsidR="00DB02E5" w:rsidRPr="000935D1" w:rsidRDefault="00245645" w:rsidP="00DB02E5">
            <w:pPr>
              <w:pStyle w:val="GlossEng"/>
            </w:pPr>
            <w:r>
              <w:t>now</w:t>
            </w:r>
          </w:p>
        </w:tc>
        <w:tc>
          <w:tcPr>
            <w:tcW w:w="625" w:type="dxa"/>
            <w:shd w:val="clear" w:color="auto" w:fill="auto"/>
          </w:tcPr>
          <w:p w14:paraId="7302BA5C" w14:textId="77777777" w:rsidR="00DB02E5" w:rsidRPr="0099608C" w:rsidRDefault="00DB02E5" w:rsidP="00DB02E5">
            <w:pPr>
              <w:pStyle w:val="GlossEng"/>
              <w:rPr>
                <w:rStyle w:val="ChSmallCaps"/>
              </w:rPr>
            </w:pPr>
            <w:r w:rsidRPr="0099608C">
              <w:rPr>
                <w:rStyle w:val="ChSmallCaps"/>
              </w:rPr>
              <w:t>2pl</w:t>
            </w:r>
          </w:p>
        </w:tc>
        <w:tc>
          <w:tcPr>
            <w:tcW w:w="525" w:type="dxa"/>
            <w:shd w:val="clear" w:color="auto" w:fill="auto"/>
          </w:tcPr>
          <w:p w14:paraId="4AB45016" w14:textId="77777777" w:rsidR="00DB02E5" w:rsidRPr="000935D1" w:rsidRDefault="00DB02E5" w:rsidP="00DB02E5">
            <w:pPr>
              <w:pStyle w:val="GlossEng"/>
            </w:pPr>
            <w:r w:rsidRPr="000935D1">
              <w:t>give</w:t>
            </w:r>
          </w:p>
        </w:tc>
        <w:tc>
          <w:tcPr>
            <w:tcW w:w="1305" w:type="dxa"/>
            <w:shd w:val="clear" w:color="auto" w:fill="auto"/>
          </w:tcPr>
          <w:p w14:paraId="02712ECB" w14:textId="77777777" w:rsidR="00DB02E5" w:rsidRPr="000935D1" w:rsidRDefault="00DB02E5" w:rsidP="00DB02E5">
            <w:pPr>
              <w:pStyle w:val="GlossEng"/>
            </w:pPr>
            <w:r w:rsidRPr="0099608C">
              <w:rPr>
                <w:rStyle w:val="ChSmallCaps"/>
              </w:rPr>
              <w:t>rdp</w:t>
            </w:r>
            <w:r>
              <w:t>~</w:t>
            </w:r>
            <w:r w:rsidRPr="000935D1">
              <w:t>jerry.can</w:t>
            </w:r>
          </w:p>
        </w:tc>
        <w:tc>
          <w:tcPr>
            <w:tcW w:w="491" w:type="dxa"/>
            <w:shd w:val="clear" w:color="auto" w:fill="auto"/>
          </w:tcPr>
          <w:p w14:paraId="4B1CCA35" w14:textId="77777777" w:rsidR="00DB02E5" w:rsidRPr="000935D1" w:rsidRDefault="00DB02E5" w:rsidP="00DB02E5">
            <w:pPr>
              <w:pStyle w:val="GlossEng"/>
            </w:pPr>
            <w:r w:rsidRPr="000935D1">
              <w:t>put</w:t>
            </w:r>
          </w:p>
        </w:tc>
        <w:tc>
          <w:tcPr>
            <w:tcW w:w="360" w:type="dxa"/>
            <w:shd w:val="clear" w:color="auto" w:fill="auto"/>
          </w:tcPr>
          <w:p w14:paraId="2A863065" w14:textId="77777777" w:rsidR="00DB02E5" w:rsidRPr="000935D1" w:rsidRDefault="00DB02E5" w:rsidP="00DB02E5">
            <w:pPr>
              <w:pStyle w:val="GlossEng"/>
            </w:pPr>
            <w:r w:rsidRPr="000935D1">
              <w:t>at</w:t>
            </w:r>
          </w:p>
        </w:tc>
        <w:tc>
          <w:tcPr>
            <w:tcW w:w="755" w:type="dxa"/>
            <w:shd w:val="clear" w:color="auto" w:fill="auto"/>
          </w:tcPr>
          <w:p w14:paraId="78FB54B3" w14:textId="77777777" w:rsidR="00DB02E5" w:rsidRPr="0099608C" w:rsidRDefault="00DB02E5" w:rsidP="00DB02E5">
            <w:pPr>
              <w:pStyle w:val="GlossEng"/>
              <w:rPr>
                <w:rStyle w:val="ChSmallCaps"/>
              </w:rPr>
            </w:pPr>
            <w:r w:rsidRPr="0099608C">
              <w:rPr>
                <w:rStyle w:val="ChSmallCaps"/>
              </w:rPr>
              <w:t>l.prox</w:t>
            </w:r>
          </w:p>
        </w:tc>
      </w:tr>
    </w:tbl>
    <w:p w14:paraId="185DA26D" w14:textId="1CBAECD7" w:rsidR="00DB02E5" w:rsidRDefault="00B7093A" w:rsidP="00DB02E5">
      <w:pPr>
        <w:pStyle w:val="FreeTranslEng"/>
      </w:pPr>
      <w:r>
        <w:t>‘</w:t>
      </w:r>
      <w:r w:rsidR="00DB02E5">
        <w:t xml:space="preserve">now you give (me) the jerry cans, put (them) </w:t>
      </w:r>
      <w:r w:rsidR="00DB02E5" w:rsidRPr="00417237">
        <w:rPr>
          <w:rStyle w:val="ChBlueBold"/>
        </w:rPr>
        <w:t>here</w:t>
      </w:r>
      <w:r>
        <w:t>’</w:t>
      </w:r>
      <w:r w:rsidR="00DB02E5">
        <w:t xml:space="preserve"> </w:t>
      </w:r>
      <w:r w:rsidR="00DB02E5" w:rsidRPr="00082055">
        <w:rPr>
          <w:rStyle w:val="ExampleSource"/>
        </w:rPr>
        <w:t>[081110-002-Cv.0065]</w:t>
      </w:r>
    </w:p>
    <w:tbl>
      <w:tblPr>
        <w:tblW w:w="3453" w:type="dxa"/>
        <w:tblCellMar>
          <w:left w:w="40" w:type="dxa"/>
          <w:right w:w="40" w:type="dxa"/>
        </w:tblCellMar>
        <w:tblLook w:val="01E0" w:firstRow="1" w:lastRow="1" w:firstColumn="1" w:lastColumn="1" w:noHBand="0" w:noVBand="0"/>
      </w:tblPr>
      <w:tblGrid>
        <w:gridCol w:w="709"/>
        <w:gridCol w:w="485"/>
        <w:gridCol w:w="360"/>
        <w:gridCol w:w="1363"/>
        <w:gridCol w:w="536"/>
      </w:tblGrid>
      <w:tr w:rsidR="00AC23C4" w:rsidRPr="006B541C" w14:paraId="179F5240" w14:textId="77777777" w:rsidTr="00AC23C4">
        <w:tc>
          <w:tcPr>
            <w:tcW w:w="709" w:type="dxa"/>
            <w:shd w:val="clear" w:color="auto" w:fill="auto"/>
          </w:tcPr>
          <w:p w14:paraId="5B2CF9C6" w14:textId="77777777" w:rsidR="00DB02E5" w:rsidRPr="00B1769D" w:rsidRDefault="00DB02E5" w:rsidP="00DB02E5">
            <w:pPr>
              <w:pStyle w:val="Text"/>
            </w:pPr>
            <w:bookmarkStart w:id="4108" w:name="_Ref318978876"/>
            <w:bookmarkStart w:id="4109" w:name="_Ref339634458"/>
            <w:bookmarkStart w:id="4110" w:name="_Ref354852767"/>
            <w:r w:rsidRPr="00534F9D">
              <w:t>(</w:t>
            </w:r>
            <w:fldSimple w:instr=" SEQ ( \* ARABIC \s 1 ">
              <w:r w:rsidR="00154D81">
                <w:rPr>
                  <w:noProof/>
                </w:rPr>
                <w:t>4</w:t>
              </w:r>
            </w:fldSimple>
            <w:bookmarkEnd w:id="4108"/>
            <w:r w:rsidRPr="00534F9D">
              <w:t>)</w:t>
            </w:r>
            <w:bookmarkEnd w:id="4109"/>
            <w:bookmarkEnd w:id="4110"/>
          </w:p>
        </w:tc>
        <w:tc>
          <w:tcPr>
            <w:tcW w:w="485" w:type="dxa"/>
            <w:shd w:val="clear" w:color="auto" w:fill="auto"/>
          </w:tcPr>
          <w:p w14:paraId="67771A63" w14:textId="77777777" w:rsidR="00DB02E5" w:rsidRPr="00534F9D" w:rsidRDefault="00DB02E5" w:rsidP="00DB02E5">
            <w:pPr>
              <w:pStyle w:val="Text"/>
            </w:pPr>
            <w:r w:rsidRPr="00534F9D">
              <w:t>sa</w:t>
            </w:r>
          </w:p>
        </w:tc>
        <w:tc>
          <w:tcPr>
            <w:tcW w:w="360" w:type="dxa"/>
            <w:shd w:val="clear" w:color="auto" w:fill="auto"/>
          </w:tcPr>
          <w:p w14:paraId="5F3C32A9" w14:textId="77777777" w:rsidR="00DB02E5" w:rsidRPr="00534F9D" w:rsidRDefault="00DB02E5" w:rsidP="00DB02E5">
            <w:pPr>
              <w:pStyle w:val="Text"/>
              <w:rPr>
                <w:rStyle w:val="ChBlueBold"/>
              </w:rPr>
            </w:pPr>
            <w:r w:rsidRPr="00534F9D">
              <w:rPr>
                <w:rStyle w:val="ChBlueBold"/>
              </w:rPr>
              <w:t>di</w:t>
            </w:r>
          </w:p>
        </w:tc>
        <w:tc>
          <w:tcPr>
            <w:tcW w:w="1363" w:type="dxa"/>
            <w:shd w:val="clear" w:color="auto" w:fill="auto"/>
          </w:tcPr>
          <w:p w14:paraId="23707069" w14:textId="77777777" w:rsidR="00DB02E5" w:rsidRPr="00534F9D" w:rsidRDefault="00DB02E5" w:rsidP="00DB02E5">
            <w:pPr>
              <w:pStyle w:val="Text"/>
              <w:rPr>
                <w:rStyle w:val="ChBlueBold"/>
              </w:rPr>
            </w:pPr>
            <w:r w:rsidRPr="00534F9D">
              <w:rPr>
                <w:rStyle w:val="ChBlueBold"/>
              </w:rPr>
              <w:t>IPS</w:t>
            </w:r>
          </w:p>
        </w:tc>
        <w:tc>
          <w:tcPr>
            <w:tcW w:w="536" w:type="dxa"/>
            <w:shd w:val="clear" w:color="auto" w:fill="auto"/>
          </w:tcPr>
          <w:p w14:paraId="2B953F04" w14:textId="77777777" w:rsidR="00DB02E5" w:rsidRPr="00534F9D" w:rsidRDefault="00DB02E5" w:rsidP="00DB02E5">
            <w:pPr>
              <w:pStyle w:val="Text"/>
              <w:rPr>
                <w:rStyle w:val="ChBlueBold"/>
              </w:rPr>
            </w:pPr>
            <w:r w:rsidRPr="00534F9D">
              <w:rPr>
                <w:rStyle w:val="ChBlueBold"/>
              </w:rPr>
              <w:t>satu</w:t>
            </w:r>
          </w:p>
        </w:tc>
      </w:tr>
      <w:tr w:rsidR="00AC23C4" w:rsidRPr="00AC23C4" w14:paraId="1315DD3B" w14:textId="77777777" w:rsidTr="00AC23C4">
        <w:tc>
          <w:tcPr>
            <w:tcW w:w="709" w:type="dxa"/>
            <w:shd w:val="clear" w:color="auto" w:fill="auto"/>
          </w:tcPr>
          <w:p w14:paraId="562313E7" w14:textId="77777777" w:rsidR="00DB02E5" w:rsidRPr="00B1769D" w:rsidRDefault="00DB02E5" w:rsidP="00DB02E5">
            <w:pPr>
              <w:pStyle w:val="GlossEng"/>
            </w:pPr>
          </w:p>
        </w:tc>
        <w:tc>
          <w:tcPr>
            <w:tcW w:w="485" w:type="dxa"/>
            <w:shd w:val="clear" w:color="auto" w:fill="auto"/>
          </w:tcPr>
          <w:p w14:paraId="1ABF56AB" w14:textId="77777777" w:rsidR="00DB02E5" w:rsidRPr="0099608C" w:rsidRDefault="00DB02E5" w:rsidP="00DB02E5">
            <w:pPr>
              <w:pStyle w:val="GlossEng"/>
              <w:rPr>
                <w:rStyle w:val="ChSmallCaps"/>
              </w:rPr>
            </w:pPr>
            <w:r w:rsidRPr="0099608C">
              <w:rPr>
                <w:rStyle w:val="ChSmallCaps"/>
              </w:rPr>
              <w:t>1sg</w:t>
            </w:r>
          </w:p>
        </w:tc>
        <w:tc>
          <w:tcPr>
            <w:tcW w:w="360" w:type="dxa"/>
            <w:shd w:val="clear" w:color="auto" w:fill="auto"/>
          </w:tcPr>
          <w:p w14:paraId="396C981E" w14:textId="77777777" w:rsidR="00DB02E5" w:rsidRPr="00534F9D" w:rsidRDefault="00DB02E5" w:rsidP="00DB02E5">
            <w:pPr>
              <w:pStyle w:val="GlossEng"/>
            </w:pPr>
            <w:r>
              <w:t>at</w:t>
            </w:r>
          </w:p>
        </w:tc>
        <w:tc>
          <w:tcPr>
            <w:tcW w:w="1363" w:type="dxa"/>
            <w:shd w:val="clear" w:color="auto" w:fill="auto"/>
          </w:tcPr>
          <w:p w14:paraId="16148101" w14:textId="77777777" w:rsidR="00DB02E5" w:rsidRPr="00534F9D" w:rsidRDefault="00DB02E5" w:rsidP="00DB02E5">
            <w:pPr>
              <w:pStyle w:val="GlossEng"/>
            </w:pPr>
            <w:r w:rsidRPr="00534F9D">
              <w:t>social.sciences</w:t>
            </w:r>
          </w:p>
        </w:tc>
        <w:tc>
          <w:tcPr>
            <w:tcW w:w="536" w:type="dxa"/>
            <w:shd w:val="clear" w:color="auto" w:fill="auto"/>
          </w:tcPr>
          <w:p w14:paraId="2BA5CF7E" w14:textId="77777777" w:rsidR="00DB02E5" w:rsidRPr="00534F9D" w:rsidRDefault="00DB02E5" w:rsidP="00DB02E5">
            <w:pPr>
              <w:pStyle w:val="GlossEng"/>
            </w:pPr>
            <w:r w:rsidRPr="00534F9D">
              <w:t>one</w:t>
            </w:r>
          </w:p>
        </w:tc>
      </w:tr>
    </w:tbl>
    <w:p w14:paraId="48D4ECB6" w14:textId="6DCB3C20" w:rsidR="00DB02E5" w:rsidRPr="009E2A1C" w:rsidRDefault="00DB02E5" w:rsidP="00DB02E5">
      <w:pPr>
        <w:pStyle w:val="FreeTranslEng"/>
      </w:pPr>
      <w:r>
        <w:t xml:space="preserve">[About course tracks in high school:] </w:t>
      </w:r>
      <w:r w:rsidR="00B7093A">
        <w:t>‘</w:t>
      </w:r>
      <w:r w:rsidRPr="00C81B0A">
        <w:t xml:space="preserve">I </w:t>
      </w:r>
      <w:r>
        <w:t>(</w:t>
      </w:r>
      <w:r w:rsidRPr="00C81B0A">
        <w:t>am</w:t>
      </w:r>
      <w:r>
        <w:t>)</w:t>
      </w:r>
      <w:r w:rsidRPr="00C81B0A">
        <w:t xml:space="preserve"> </w:t>
      </w:r>
      <w:r w:rsidRPr="00A358D3">
        <w:rPr>
          <w:rStyle w:val="ChBlueBold"/>
        </w:rPr>
        <w:t>in Social Sciences I</w:t>
      </w:r>
      <w:r w:rsidR="00B7093A">
        <w:t>’</w:t>
      </w:r>
      <w:r w:rsidRPr="00534F9D">
        <w:t xml:space="preserve"> </w:t>
      </w:r>
      <w:r w:rsidRPr="00534F9D">
        <w:rPr>
          <w:rStyle w:val="ExampleSource"/>
        </w:rPr>
        <w:t>[081023-004-Cv.0020]</w:t>
      </w:r>
    </w:p>
    <w:tbl>
      <w:tblPr>
        <w:tblW w:w="4334" w:type="dxa"/>
        <w:tblCellMar>
          <w:left w:w="42" w:type="dxa"/>
          <w:right w:w="42" w:type="dxa"/>
        </w:tblCellMar>
        <w:tblLook w:val="01E0" w:firstRow="1" w:lastRow="1" w:firstColumn="1" w:lastColumn="1" w:noHBand="0" w:noVBand="0"/>
      </w:tblPr>
      <w:tblGrid>
        <w:gridCol w:w="709"/>
        <w:gridCol w:w="740"/>
        <w:gridCol w:w="360"/>
        <w:gridCol w:w="751"/>
        <w:gridCol w:w="706"/>
        <w:gridCol w:w="1068"/>
      </w:tblGrid>
      <w:tr w:rsidR="00AC23C4" w:rsidRPr="006B541C" w14:paraId="538F0C11" w14:textId="77777777" w:rsidTr="00AC23C4">
        <w:tc>
          <w:tcPr>
            <w:tcW w:w="709" w:type="dxa"/>
            <w:shd w:val="clear" w:color="auto" w:fill="auto"/>
          </w:tcPr>
          <w:p w14:paraId="2B89D883" w14:textId="77777777" w:rsidR="00DB02E5" w:rsidRPr="00B1769D" w:rsidRDefault="00DB02E5" w:rsidP="00DB02E5">
            <w:pPr>
              <w:pStyle w:val="Text"/>
            </w:pPr>
            <w:bookmarkStart w:id="4111" w:name="_Ref348779840"/>
            <w:r w:rsidRPr="00534F9D">
              <w:t>(</w:t>
            </w:r>
            <w:fldSimple w:instr=" SEQ ( \* ARABIC \s 1 ">
              <w:r w:rsidR="00154D81">
                <w:rPr>
                  <w:noProof/>
                </w:rPr>
                <w:t>5</w:t>
              </w:r>
            </w:fldSimple>
            <w:r w:rsidRPr="00534F9D">
              <w:t>)</w:t>
            </w:r>
            <w:bookmarkEnd w:id="4111"/>
          </w:p>
        </w:tc>
        <w:tc>
          <w:tcPr>
            <w:tcW w:w="740" w:type="dxa"/>
            <w:shd w:val="clear" w:color="auto" w:fill="auto"/>
          </w:tcPr>
          <w:p w14:paraId="6243DD9F" w14:textId="77777777" w:rsidR="00DB02E5" w:rsidRPr="007A4A25" w:rsidRDefault="00DB02E5" w:rsidP="00DB02E5">
            <w:pPr>
              <w:pStyle w:val="Text"/>
              <w:rPr>
                <w:rStyle w:val="ChBlueBold"/>
              </w:rPr>
            </w:pPr>
            <w:r w:rsidRPr="007A4A25">
              <w:rPr>
                <w:rStyle w:val="ChBlueBold"/>
              </w:rPr>
              <w:t>pasar</w:t>
            </w:r>
          </w:p>
        </w:tc>
        <w:tc>
          <w:tcPr>
            <w:tcW w:w="360" w:type="dxa"/>
            <w:shd w:val="clear" w:color="auto" w:fill="auto"/>
          </w:tcPr>
          <w:p w14:paraId="609A1A44" w14:textId="77777777" w:rsidR="00DB02E5" w:rsidRPr="007A4A25" w:rsidRDefault="00DB02E5" w:rsidP="00DB02E5">
            <w:pPr>
              <w:pStyle w:val="Text"/>
              <w:rPr>
                <w:rStyle w:val="ChBlueBold"/>
              </w:rPr>
            </w:pPr>
            <w:r w:rsidRPr="007A4A25">
              <w:rPr>
                <w:rStyle w:val="ChBlueBold"/>
              </w:rPr>
              <w:t>di</w:t>
            </w:r>
          </w:p>
        </w:tc>
        <w:tc>
          <w:tcPr>
            <w:tcW w:w="751" w:type="dxa"/>
            <w:shd w:val="clear" w:color="auto" w:fill="auto"/>
          </w:tcPr>
          <w:p w14:paraId="12EE8610" w14:textId="77777777" w:rsidR="00DB02E5" w:rsidRPr="007A4A25" w:rsidRDefault="00DB02E5" w:rsidP="00DB02E5">
            <w:pPr>
              <w:pStyle w:val="Text"/>
              <w:rPr>
                <w:rStyle w:val="ChBlueBold"/>
              </w:rPr>
            </w:pPr>
            <w:r w:rsidRPr="007A4A25">
              <w:rPr>
                <w:rStyle w:val="ChBlueBold"/>
              </w:rPr>
              <w:t>bawa</w:t>
            </w:r>
          </w:p>
        </w:tc>
        <w:tc>
          <w:tcPr>
            <w:tcW w:w="706" w:type="dxa"/>
            <w:shd w:val="clear" w:color="auto" w:fill="auto"/>
          </w:tcPr>
          <w:p w14:paraId="6399C1BE" w14:textId="77777777" w:rsidR="00DB02E5" w:rsidRPr="007A4A25" w:rsidRDefault="00DB02E5" w:rsidP="00DB02E5">
            <w:pPr>
              <w:pStyle w:val="Text"/>
              <w:rPr>
                <w:rStyle w:val="ChBlueBold"/>
              </w:rPr>
            </w:pPr>
            <w:r w:rsidRPr="007A4A25">
              <w:rPr>
                <w:rStyle w:val="ChBlueBold"/>
              </w:rPr>
              <w:t>tu</w:t>
            </w:r>
          </w:p>
        </w:tc>
        <w:tc>
          <w:tcPr>
            <w:tcW w:w="1068" w:type="dxa"/>
            <w:shd w:val="clear" w:color="auto" w:fill="auto"/>
          </w:tcPr>
          <w:p w14:paraId="1CAA7D21" w14:textId="77777777" w:rsidR="00DB02E5" w:rsidRPr="00A911FE" w:rsidRDefault="009B03F2" w:rsidP="00DB02E5">
            <w:pPr>
              <w:pStyle w:val="Text"/>
            </w:pPr>
            <w:r>
              <w:t>raaa</w:t>
            </w:r>
            <w:r w:rsidR="00DB02E5">
              <w:t>me</w:t>
            </w:r>
          </w:p>
        </w:tc>
      </w:tr>
      <w:tr w:rsidR="00AC23C4" w:rsidRPr="00AC23C4" w14:paraId="42AD78A1" w14:textId="77777777" w:rsidTr="00AC23C4">
        <w:tc>
          <w:tcPr>
            <w:tcW w:w="709" w:type="dxa"/>
            <w:shd w:val="clear" w:color="auto" w:fill="auto"/>
          </w:tcPr>
          <w:p w14:paraId="31CEC10B" w14:textId="77777777" w:rsidR="00DB02E5" w:rsidRPr="00A911FE" w:rsidRDefault="00DB02E5" w:rsidP="00DB02E5">
            <w:pPr>
              <w:pStyle w:val="GlossEng"/>
            </w:pPr>
          </w:p>
        </w:tc>
        <w:tc>
          <w:tcPr>
            <w:tcW w:w="740" w:type="dxa"/>
            <w:shd w:val="clear" w:color="auto" w:fill="auto"/>
          </w:tcPr>
          <w:p w14:paraId="63D086CE" w14:textId="77777777" w:rsidR="00DB02E5" w:rsidRPr="00A911FE" w:rsidRDefault="00DB02E5" w:rsidP="00DB02E5">
            <w:pPr>
              <w:pStyle w:val="GlossEng"/>
            </w:pPr>
            <w:r w:rsidRPr="00A911FE">
              <w:t>market</w:t>
            </w:r>
          </w:p>
        </w:tc>
        <w:tc>
          <w:tcPr>
            <w:tcW w:w="360" w:type="dxa"/>
            <w:shd w:val="clear" w:color="auto" w:fill="auto"/>
          </w:tcPr>
          <w:p w14:paraId="51D0756F" w14:textId="77777777" w:rsidR="00DB02E5" w:rsidRPr="00A911FE" w:rsidRDefault="00DB02E5" w:rsidP="00DB02E5">
            <w:pPr>
              <w:pStyle w:val="GlossEng"/>
            </w:pPr>
            <w:r w:rsidRPr="00A911FE">
              <w:t>at</w:t>
            </w:r>
          </w:p>
        </w:tc>
        <w:tc>
          <w:tcPr>
            <w:tcW w:w="751" w:type="dxa"/>
            <w:shd w:val="clear" w:color="auto" w:fill="auto"/>
          </w:tcPr>
          <w:p w14:paraId="4536130B" w14:textId="77777777" w:rsidR="00DB02E5" w:rsidRPr="00A911FE" w:rsidRDefault="00DB02E5" w:rsidP="00DB02E5">
            <w:pPr>
              <w:pStyle w:val="GlossEng"/>
            </w:pPr>
            <w:r w:rsidRPr="00A911FE">
              <w:t>bottom</w:t>
            </w:r>
          </w:p>
        </w:tc>
        <w:tc>
          <w:tcPr>
            <w:tcW w:w="706" w:type="dxa"/>
            <w:shd w:val="clear" w:color="auto" w:fill="auto"/>
          </w:tcPr>
          <w:p w14:paraId="4685602B" w14:textId="77777777" w:rsidR="00DB02E5" w:rsidRPr="0099608C" w:rsidRDefault="00DB02E5" w:rsidP="00DB02E5">
            <w:pPr>
              <w:pStyle w:val="GlossEng"/>
              <w:rPr>
                <w:rStyle w:val="ChSmallCaps"/>
              </w:rPr>
            </w:pPr>
            <w:r w:rsidRPr="0099608C">
              <w:rPr>
                <w:rStyle w:val="ChSmallCaps"/>
              </w:rPr>
              <w:t>d.dist</w:t>
            </w:r>
          </w:p>
        </w:tc>
        <w:tc>
          <w:tcPr>
            <w:tcW w:w="1068" w:type="dxa"/>
            <w:shd w:val="clear" w:color="auto" w:fill="auto"/>
          </w:tcPr>
          <w:p w14:paraId="05C71CEE" w14:textId="77777777" w:rsidR="00DB02E5" w:rsidRPr="00A911FE" w:rsidRDefault="00DB02E5" w:rsidP="00DB02E5">
            <w:pPr>
              <w:pStyle w:val="GlossEng"/>
            </w:pPr>
            <w:r>
              <w:t>be.bustling</w:t>
            </w:r>
          </w:p>
        </w:tc>
      </w:tr>
    </w:tbl>
    <w:p w14:paraId="13F98BBD" w14:textId="01BCBC99" w:rsidR="00DB02E5" w:rsidRPr="002F5FFD" w:rsidRDefault="00B7093A" w:rsidP="00AF7CAD">
      <w:pPr>
        <w:pStyle w:val="FreeTranslEng15pt"/>
      </w:pPr>
      <w:r>
        <w:t>‘</w:t>
      </w:r>
      <w:r w:rsidR="00DB02E5" w:rsidRPr="007A4A25">
        <w:rPr>
          <w:rStyle w:val="ChBlueBold"/>
        </w:rPr>
        <w:t>the market down there</w:t>
      </w:r>
      <w:r w:rsidR="00DB02E5" w:rsidRPr="00A911FE">
        <w:t xml:space="preserve"> is very </w:t>
      </w:r>
      <w:r w:rsidR="00DB02E5">
        <w:t>bustling</w:t>
      </w:r>
      <w:r>
        <w:t>’</w:t>
      </w:r>
      <w:r w:rsidR="00DB02E5">
        <w:t xml:space="preserve"> </w:t>
      </w:r>
      <w:r w:rsidR="00DB02E5" w:rsidRPr="007A4A25">
        <w:rPr>
          <w:rStyle w:val="ExampleSource"/>
        </w:rPr>
        <w:t>[081109-005-JR.0008]</w:t>
      </w:r>
    </w:p>
    <w:p w14:paraId="67727D91" w14:textId="7C978C65" w:rsidR="00DB02E5" w:rsidRDefault="00DB02E5" w:rsidP="00DB02E5">
      <w:pPr>
        <w:pStyle w:val="Heading3"/>
      </w:pPr>
      <w:bookmarkStart w:id="4112" w:name="_Ref319761130"/>
      <w:bookmarkStart w:id="4113" w:name="_Toc334439710"/>
      <w:bookmarkStart w:id="4114" w:name="_Toc342590106"/>
      <w:bookmarkStart w:id="4115" w:name="_Toc365356522"/>
      <w:bookmarkStart w:id="4116" w:name="_Toc440455689"/>
      <w:r w:rsidRPr="005F7A19">
        <w:rPr>
          <w:rStyle w:val="ChItalBold"/>
        </w:rPr>
        <w:t>ke</w:t>
      </w:r>
      <w:r w:rsidRPr="00FC239F">
        <w:t xml:space="preserve"> </w:t>
      </w:r>
      <w:r w:rsidR="00B7093A">
        <w:t>‘</w:t>
      </w:r>
      <w:r w:rsidRPr="00FC239F">
        <w:t>to</w:t>
      </w:r>
      <w:r w:rsidR="00B7093A">
        <w:t>’</w:t>
      </w:r>
      <w:bookmarkEnd w:id="4112"/>
      <w:bookmarkEnd w:id="4113"/>
      <w:bookmarkEnd w:id="4114"/>
      <w:bookmarkEnd w:id="4115"/>
      <w:bookmarkEnd w:id="4116"/>
    </w:p>
    <w:p w14:paraId="2E480E73" w14:textId="6AB9B5B7" w:rsidR="00DB02E5" w:rsidRDefault="00DB02E5" w:rsidP="00F718AC">
      <w:pPr>
        <w:pStyle w:val="Body0010after"/>
      </w:pPr>
      <w:r w:rsidRPr="00FC239F">
        <w:t xml:space="preserve">Prepositional phrases introduced with </w:t>
      </w:r>
      <w:r>
        <w:t xml:space="preserve">allative </w:t>
      </w:r>
      <w:r w:rsidRPr="005F7CE8">
        <w:rPr>
          <w:rStyle w:val="ChItalBold"/>
        </w:rPr>
        <w:t>ke</w:t>
      </w:r>
      <w:r>
        <w:t xml:space="preserve"> </w:t>
      </w:r>
      <w:r w:rsidR="00B7093A">
        <w:t>‘</w:t>
      </w:r>
      <w:r>
        <w:t>to</w:t>
      </w:r>
      <w:r w:rsidR="00B7093A">
        <w:t>’</w:t>
      </w:r>
      <w:r>
        <w:t xml:space="preserve"> denote direction </w:t>
      </w:r>
      <w:r w:rsidRPr="007A0BC8">
        <w:t xml:space="preserve">toward </w:t>
      </w:r>
      <w:r>
        <w:t xml:space="preserve">a </w:t>
      </w:r>
      <w:r w:rsidRPr="007A0BC8">
        <w:t>referent</w:t>
      </w:r>
      <w:r>
        <w:t xml:space="preserve">. Following motion verbs such as </w:t>
      </w:r>
      <w:r w:rsidRPr="00A4132F">
        <w:rPr>
          <w:rStyle w:val="ChItalBold"/>
        </w:rPr>
        <w:t>lari</w:t>
      </w:r>
      <w:r>
        <w:t xml:space="preserve"> </w:t>
      </w:r>
      <w:r w:rsidR="00B7093A">
        <w:t>‘</w:t>
      </w:r>
      <w:r>
        <w:t>run</w:t>
      </w:r>
      <w:r w:rsidR="00B7093A">
        <w:t>’</w:t>
      </w:r>
      <w:r>
        <w:t xml:space="preserve"> in </w:t>
      </w:r>
      <w:r>
        <w:fldChar w:fldCharType="begin"/>
      </w:r>
      <w:r>
        <w:instrText xml:space="preserve"> REF _Ref366496017 \h </w:instrText>
      </w:r>
      <w:r>
        <w:fldChar w:fldCharType="separate"/>
      </w:r>
      <w:r w:rsidR="00154D81" w:rsidRPr="00534F9D">
        <w:t>(</w:t>
      </w:r>
      <w:r w:rsidR="00154D81">
        <w:rPr>
          <w:noProof/>
        </w:rPr>
        <w:t>6</w:t>
      </w:r>
      <w:r w:rsidR="00154D81" w:rsidRPr="00534F9D">
        <w:t>)</w:t>
      </w:r>
      <w:r>
        <w:fldChar w:fldCharType="end"/>
      </w:r>
      <w:r>
        <w:t xml:space="preserve"> or </w:t>
      </w:r>
      <w:r w:rsidRPr="00B1647D">
        <w:rPr>
          <w:rStyle w:val="ChItalBold"/>
        </w:rPr>
        <w:t>datang</w:t>
      </w:r>
      <w:r>
        <w:t xml:space="preserve"> </w:t>
      </w:r>
      <w:r w:rsidR="00B7093A">
        <w:t>‘</w:t>
      </w:r>
      <w:r>
        <w:t>come</w:t>
      </w:r>
      <w:r w:rsidR="00B7093A">
        <w:t>’</w:t>
      </w:r>
      <w:r>
        <w:t xml:space="preserve"> in </w:t>
      </w:r>
      <w:r>
        <w:fldChar w:fldCharType="begin"/>
      </w:r>
      <w:r>
        <w:instrText xml:space="preserve"> REF _Ref339634459 \h </w:instrText>
      </w:r>
      <w:r>
        <w:fldChar w:fldCharType="separate"/>
      </w:r>
      <w:r w:rsidR="00154D81" w:rsidRPr="00534F9D">
        <w:t>(</w:t>
      </w:r>
      <w:r w:rsidR="00154D81">
        <w:rPr>
          <w:noProof/>
        </w:rPr>
        <w:t>7</w:t>
      </w:r>
      <w:r w:rsidR="00154D81" w:rsidRPr="00534F9D">
        <w:t>)</w:t>
      </w:r>
      <w:r>
        <w:fldChar w:fldCharType="end"/>
      </w:r>
      <w:r>
        <w:t xml:space="preserve">, </w:t>
      </w:r>
      <w:r w:rsidRPr="005F7CE8">
        <w:rPr>
          <w:rStyle w:val="ChItalBold"/>
        </w:rPr>
        <w:t>ke</w:t>
      </w:r>
      <w:r>
        <w:t xml:space="preserve"> </w:t>
      </w:r>
      <w:r w:rsidR="00B7093A">
        <w:t>‘</w:t>
      </w:r>
      <w:r>
        <w:t>to</w:t>
      </w:r>
      <w:r w:rsidR="00B7093A">
        <w:t>’</w:t>
      </w:r>
      <w:r>
        <w:t xml:space="preserve"> introduces oblique locative arguments </w:t>
      </w:r>
      <w:r w:rsidR="009462DA">
        <w:t xml:space="preserve">which </w:t>
      </w:r>
      <w:r>
        <w:t xml:space="preserve">indicate the goal of the motion as in </w:t>
      </w:r>
      <w:r w:rsidRPr="00A4132F">
        <w:rPr>
          <w:rStyle w:val="ChItalBold"/>
        </w:rPr>
        <w:t>ke pante</w:t>
      </w:r>
      <w:r>
        <w:t xml:space="preserve"> </w:t>
      </w:r>
      <w:r w:rsidR="00B7093A">
        <w:t>‘</w:t>
      </w:r>
      <w:r>
        <w:t>to the beach</w:t>
      </w:r>
      <w:r w:rsidR="00B7093A">
        <w:t>’</w:t>
      </w:r>
      <w:r>
        <w:t xml:space="preserve"> or </w:t>
      </w:r>
      <w:r w:rsidRPr="005401B8">
        <w:rPr>
          <w:rStyle w:val="ChItalBold"/>
        </w:rPr>
        <w:t xml:space="preserve">ke </w:t>
      </w:r>
      <w:r>
        <w:rPr>
          <w:rStyle w:val="ChItalBold"/>
        </w:rPr>
        <w:t>kitong</w:t>
      </w:r>
      <w:r>
        <w:t xml:space="preserve"> </w:t>
      </w:r>
      <w:r w:rsidR="00B7093A">
        <w:t>‘</w:t>
      </w:r>
      <w:r>
        <w:t>to us</w:t>
      </w:r>
      <w:r w:rsidR="00B7093A">
        <w:t>’</w:t>
      </w:r>
      <w:r>
        <w:t xml:space="preserve">, respectively. Allative </w:t>
      </w:r>
      <w:r w:rsidRPr="005F7CE8">
        <w:rPr>
          <w:rStyle w:val="ChItalBold"/>
        </w:rPr>
        <w:t>ke</w:t>
      </w:r>
      <w:r>
        <w:t xml:space="preserve"> </w:t>
      </w:r>
      <w:r w:rsidR="00B7093A">
        <w:t>‘</w:t>
      </w:r>
      <w:r>
        <w:t>to</w:t>
      </w:r>
      <w:r w:rsidR="00B7093A">
        <w:t>’</w:t>
      </w:r>
      <w:r>
        <w:t xml:space="preserve"> also very </w:t>
      </w:r>
      <w:r w:rsidR="009462DA">
        <w:t xml:space="preserve">often </w:t>
      </w:r>
      <w:r>
        <w:t xml:space="preserve">introduces nonverbal predicates as in </w:t>
      </w:r>
      <w:r>
        <w:fldChar w:fldCharType="begin"/>
      </w:r>
      <w:r>
        <w:instrText xml:space="preserve"> REF _Ref339634460 \h </w:instrText>
      </w:r>
      <w:r>
        <w:fldChar w:fldCharType="separate"/>
      </w:r>
      <w:r w:rsidR="00154D81" w:rsidRPr="00534F9D">
        <w:t>(</w:t>
      </w:r>
      <w:r w:rsidR="00154D81">
        <w:rPr>
          <w:noProof/>
        </w:rPr>
        <w:t>8</w:t>
      </w:r>
      <w:r w:rsidR="00154D81" w:rsidRPr="00534F9D">
        <w:t>)</w:t>
      </w:r>
      <w:r>
        <w:fldChar w:fldCharType="end"/>
      </w:r>
      <w:r w:rsidRPr="007C2FF2">
        <w:t xml:space="preserve">. </w:t>
      </w:r>
      <w:r>
        <w:t xml:space="preserve">The three </w:t>
      </w:r>
      <w:r w:rsidRPr="007C2FF2">
        <w:t>examples</w:t>
      </w:r>
      <w:r>
        <w:t xml:space="preserve"> also show that </w:t>
      </w:r>
      <w:r w:rsidRPr="005F7CE8">
        <w:rPr>
          <w:rStyle w:val="ChItalBold"/>
        </w:rPr>
        <w:t>ke</w:t>
      </w:r>
      <w:r>
        <w:t xml:space="preserve"> </w:t>
      </w:r>
      <w:r w:rsidR="00B7093A">
        <w:t>‘</w:t>
      </w:r>
      <w:r>
        <w:t>to</w:t>
      </w:r>
      <w:r w:rsidR="00B7093A">
        <w:t>’</w:t>
      </w:r>
      <w:r>
        <w:t xml:space="preserve"> introduces animate and inanimate, as well as nominal and pronominal referents.</w:t>
      </w:r>
      <w:r>
        <w:rPr>
          <w:rStyle w:val="FootnoteReference"/>
        </w:rPr>
        <w:footnoteReference w:id="220"/>
      </w:r>
    </w:p>
    <w:tbl>
      <w:tblPr>
        <w:tblW w:w="2921" w:type="dxa"/>
        <w:tblCellMar>
          <w:left w:w="42" w:type="dxa"/>
          <w:right w:w="42" w:type="dxa"/>
        </w:tblCellMar>
        <w:tblLook w:val="01E0" w:firstRow="1" w:lastRow="1" w:firstColumn="1" w:lastColumn="1" w:noHBand="0" w:noVBand="0"/>
      </w:tblPr>
      <w:tblGrid>
        <w:gridCol w:w="703"/>
        <w:gridCol w:w="485"/>
        <w:gridCol w:w="667"/>
        <w:gridCol w:w="371"/>
        <w:gridCol w:w="695"/>
      </w:tblGrid>
      <w:tr w:rsidR="00AC23C4" w:rsidRPr="006B541C" w14:paraId="3CBBAD0B" w14:textId="77777777" w:rsidTr="00AC23C4">
        <w:tc>
          <w:tcPr>
            <w:tcW w:w="703" w:type="dxa"/>
            <w:shd w:val="clear" w:color="auto" w:fill="auto"/>
          </w:tcPr>
          <w:p w14:paraId="1D5F2566" w14:textId="77777777" w:rsidR="00DB02E5" w:rsidRPr="00B1769D" w:rsidRDefault="00DB02E5" w:rsidP="00DB02E5">
            <w:pPr>
              <w:pStyle w:val="O0Nwnext"/>
            </w:pPr>
            <w:bookmarkStart w:id="4117" w:name="_Ref366496017"/>
            <w:r w:rsidRPr="00534F9D">
              <w:t>(</w:t>
            </w:r>
            <w:fldSimple w:instr=" SEQ ( \* ARABIC \s 1 ">
              <w:r w:rsidR="00154D81">
                <w:rPr>
                  <w:noProof/>
                </w:rPr>
                <w:t>6</w:t>
              </w:r>
            </w:fldSimple>
            <w:r w:rsidRPr="00534F9D">
              <w:t>)</w:t>
            </w:r>
            <w:bookmarkEnd w:id="4117"/>
          </w:p>
        </w:tc>
        <w:tc>
          <w:tcPr>
            <w:tcW w:w="485" w:type="dxa"/>
            <w:shd w:val="clear" w:color="auto" w:fill="auto"/>
          </w:tcPr>
          <w:p w14:paraId="662A88CD" w14:textId="77777777" w:rsidR="00DB02E5" w:rsidRPr="00D06F68" w:rsidRDefault="00DB02E5" w:rsidP="00DB02E5">
            <w:pPr>
              <w:pStyle w:val="Text"/>
            </w:pPr>
            <w:r>
              <w:t>dong</w:t>
            </w:r>
          </w:p>
        </w:tc>
        <w:tc>
          <w:tcPr>
            <w:tcW w:w="667" w:type="dxa"/>
            <w:shd w:val="clear" w:color="auto" w:fill="auto"/>
          </w:tcPr>
          <w:p w14:paraId="08CF1D02" w14:textId="77777777" w:rsidR="00DB02E5" w:rsidRPr="00D06F68" w:rsidRDefault="00DB02E5" w:rsidP="00DB02E5">
            <w:pPr>
              <w:pStyle w:val="Text"/>
            </w:pPr>
            <w:r>
              <w:t>lari</w:t>
            </w:r>
          </w:p>
        </w:tc>
        <w:tc>
          <w:tcPr>
            <w:tcW w:w="371" w:type="dxa"/>
            <w:shd w:val="clear" w:color="auto" w:fill="auto"/>
          </w:tcPr>
          <w:p w14:paraId="0C9884DC" w14:textId="77777777" w:rsidR="00DB02E5" w:rsidRPr="00BC16AD" w:rsidRDefault="00DB02E5" w:rsidP="00DB02E5">
            <w:pPr>
              <w:pStyle w:val="Text"/>
              <w:rPr>
                <w:rStyle w:val="ChBlueBold"/>
              </w:rPr>
            </w:pPr>
            <w:r w:rsidRPr="00BC16AD">
              <w:rPr>
                <w:rStyle w:val="ChBlueBold"/>
              </w:rPr>
              <w:t>ke</w:t>
            </w:r>
          </w:p>
        </w:tc>
        <w:tc>
          <w:tcPr>
            <w:tcW w:w="695" w:type="dxa"/>
            <w:shd w:val="clear" w:color="auto" w:fill="auto"/>
          </w:tcPr>
          <w:p w14:paraId="522DA910" w14:textId="77777777" w:rsidR="00DB02E5" w:rsidRPr="00BC16AD" w:rsidRDefault="00DB02E5" w:rsidP="00DB02E5">
            <w:pPr>
              <w:pStyle w:val="Text"/>
              <w:rPr>
                <w:rStyle w:val="ChBlueBold"/>
              </w:rPr>
            </w:pPr>
            <w:r>
              <w:rPr>
                <w:rStyle w:val="ChBlueBold"/>
              </w:rPr>
              <w:t>pante</w:t>
            </w:r>
          </w:p>
        </w:tc>
      </w:tr>
      <w:tr w:rsidR="00AC23C4" w:rsidRPr="00AC23C4" w14:paraId="07C4DDDB" w14:textId="77777777" w:rsidTr="00AC23C4">
        <w:tc>
          <w:tcPr>
            <w:tcW w:w="703" w:type="dxa"/>
            <w:shd w:val="clear" w:color="auto" w:fill="auto"/>
          </w:tcPr>
          <w:p w14:paraId="06EA5DDC" w14:textId="77777777" w:rsidR="00DB02E5" w:rsidRPr="00BC16AD" w:rsidRDefault="00DB02E5" w:rsidP="00DB02E5">
            <w:pPr>
              <w:pStyle w:val="GlossEng"/>
            </w:pPr>
          </w:p>
        </w:tc>
        <w:tc>
          <w:tcPr>
            <w:tcW w:w="485" w:type="dxa"/>
            <w:shd w:val="clear" w:color="auto" w:fill="auto"/>
          </w:tcPr>
          <w:p w14:paraId="681F72BF" w14:textId="77777777" w:rsidR="00DB02E5" w:rsidRPr="0099608C" w:rsidRDefault="00DB02E5" w:rsidP="00DB02E5">
            <w:pPr>
              <w:pStyle w:val="GlossEng"/>
              <w:rPr>
                <w:rStyle w:val="ChSmallCaps"/>
              </w:rPr>
            </w:pPr>
            <w:r w:rsidRPr="0099608C">
              <w:rPr>
                <w:rStyle w:val="ChSmallCaps"/>
              </w:rPr>
              <w:t>3pl</w:t>
            </w:r>
          </w:p>
        </w:tc>
        <w:tc>
          <w:tcPr>
            <w:tcW w:w="667" w:type="dxa"/>
            <w:shd w:val="clear" w:color="auto" w:fill="auto"/>
          </w:tcPr>
          <w:p w14:paraId="19820193" w14:textId="77777777" w:rsidR="00DB02E5" w:rsidRPr="00EA739D" w:rsidRDefault="00DB02E5" w:rsidP="00DB02E5">
            <w:pPr>
              <w:pStyle w:val="GlossEng"/>
            </w:pPr>
            <w:r w:rsidRPr="00EA739D">
              <w:t>run</w:t>
            </w:r>
          </w:p>
        </w:tc>
        <w:tc>
          <w:tcPr>
            <w:tcW w:w="371" w:type="dxa"/>
            <w:shd w:val="clear" w:color="auto" w:fill="auto"/>
          </w:tcPr>
          <w:p w14:paraId="2B83255E" w14:textId="77777777" w:rsidR="00DB02E5" w:rsidRPr="00D06F68" w:rsidRDefault="00DB02E5" w:rsidP="00DB02E5">
            <w:pPr>
              <w:pStyle w:val="GlossEng"/>
            </w:pPr>
            <w:r w:rsidRPr="00D06F68">
              <w:t>to</w:t>
            </w:r>
          </w:p>
        </w:tc>
        <w:tc>
          <w:tcPr>
            <w:tcW w:w="695" w:type="dxa"/>
            <w:shd w:val="clear" w:color="auto" w:fill="auto"/>
          </w:tcPr>
          <w:p w14:paraId="613D4D21" w14:textId="77777777" w:rsidR="00DB02E5" w:rsidRPr="00EA739D" w:rsidRDefault="00DB02E5" w:rsidP="00DB02E5">
            <w:pPr>
              <w:pStyle w:val="GlossEng"/>
            </w:pPr>
            <w:r>
              <w:t>coast</w:t>
            </w:r>
          </w:p>
        </w:tc>
      </w:tr>
    </w:tbl>
    <w:p w14:paraId="267FDF7F" w14:textId="30FC80FA" w:rsidR="00DB02E5" w:rsidRDefault="00B7093A" w:rsidP="00DB02E5">
      <w:pPr>
        <w:pStyle w:val="FreeTranslEng"/>
      </w:pPr>
      <w:r>
        <w:t>‘</w:t>
      </w:r>
      <w:r w:rsidR="00DB02E5" w:rsidRPr="00A4132F">
        <w:t xml:space="preserve">they ran </w:t>
      </w:r>
      <w:r w:rsidR="00DB02E5" w:rsidRPr="00EA739D">
        <w:rPr>
          <w:rStyle w:val="ChBlueBold"/>
        </w:rPr>
        <w:t>to the beach</w:t>
      </w:r>
      <w:r>
        <w:t>’</w:t>
      </w:r>
      <w:r w:rsidR="00DB02E5">
        <w:t xml:space="preserve"> </w:t>
      </w:r>
      <w:r w:rsidR="00DB02E5" w:rsidRPr="00770BBF">
        <w:rPr>
          <w:rStyle w:val="ExampleSource"/>
        </w:rPr>
        <w:t>[081115-001a-Cv.0008]</w:t>
      </w:r>
    </w:p>
    <w:tbl>
      <w:tblPr>
        <w:tblW w:w="6396" w:type="dxa"/>
        <w:tblCellMar>
          <w:left w:w="42" w:type="dxa"/>
          <w:right w:w="42" w:type="dxa"/>
        </w:tblCellMar>
        <w:tblLook w:val="01E0" w:firstRow="1" w:lastRow="1" w:firstColumn="1" w:lastColumn="1" w:noHBand="0" w:noVBand="0"/>
      </w:tblPr>
      <w:tblGrid>
        <w:gridCol w:w="709"/>
        <w:gridCol w:w="284"/>
        <w:gridCol w:w="462"/>
        <w:gridCol w:w="673"/>
        <w:gridCol w:w="1334"/>
        <w:gridCol w:w="718"/>
        <w:gridCol w:w="373"/>
        <w:gridCol w:w="696"/>
        <w:gridCol w:w="529"/>
        <w:gridCol w:w="618"/>
      </w:tblGrid>
      <w:tr w:rsidR="00AC23C4" w:rsidRPr="006B541C" w14:paraId="2BB9F503" w14:textId="77777777" w:rsidTr="00AC23C4">
        <w:tc>
          <w:tcPr>
            <w:tcW w:w="709" w:type="dxa"/>
            <w:shd w:val="clear" w:color="auto" w:fill="auto"/>
          </w:tcPr>
          <w:p w14:paraId="12ADC2D0" w14:textId="77777777" w:rsidR="00DB02E5" w:rsidRPr="00B1769D" w:rsidRDefault="00DB02E5" w:rsidP="00DB02E5">
            <w:pPr>
              <w:pStyle w:val="O0Nwnext"/>
            </w:pPr>
            <w:bookmarkStart w:id="4118" w:name="_Ref318978883"/>
            <w:bookmarkStart w:id="4119" w:name="_Ref339634459"/>
            <w:r w:rsidRPr="00534F9D">
              <w:t>(</w:t>
            </w:r>
            <w:fldSimple w:instr=" SEQ ( \* ARABIC \s 1 ">
              <w:r w:rsidR="00154D81">
                <w:rPr>
                  <w:noProof/>
                </w:rPr>
                <w:t>7</w:t>
              </w:r>
            </w:fldSimple>
            <w:bookmarkEnd w:id="4118"/>
            <w:r w:rsidRPr="00534F9D">
              <w:t>)</w:t>
            </w:r>
            <w:bookmarkEnd w:id="4119"/>
          </w:p>
        </w:tc>
        <w:tc>
          <w:tcPr>
            <w:tcW w:w="284" w:type="dxa"/>
            <w:shd w:val="clear" w:color="auto" w:fill="auto"/>
          </w:tcPr>
          <w:p w14:paraId="2F175777" w14:textId="77777777" w:rsidR="00DB02E5" w:rsidRPr="00D06F68" w:rsidRDefault="00DB02E5" w:rsidP="00DB02E5">
            <w:pPr>
              <w:pStyle w:val="Text"/>
            </w:pPr>
            <w:r>
              <w:t>…</w:t>
            </w:r>
          </w:p>
        </w:tc>
        <w:tc>
          <w:tcPr>
            <w:tcW w:w="462" w:type="dxa"/>
            <w:shd w:val="clear" w:color="auto" w:fill="auto"/>
          </w:tcPr>
          <w:p w14:paraId="2D834906" w14:textId="77777777" w:rsidR="00DB02E5" w:rsidRPr="00D06F68" w:rsidRDefault="00DB02E5" w:rsidP="00DB02E5">
            <w:pPr>
              <w:pStyle w:val="Text"/>
            </w:pPr>
            <w:r w:rsidRPr="00D06F68">
              <w:t>dia</w:t>
            </w:r>
          </w:p>
        </w:tc>
        <w:tc>
          <w:tcPr>
            <w:tcW w:w="673" w:type="dxa"/>
            <w:shd w:val="clear" w:color="auto" w:fill="auto"/>
          </w:tcPr>
          <w:p w14:paraId="20952806" w14:textId="77777777" w:rsidR="00DB02E5" w:rsidRPr="00D06F68" w:rsidRDefault="00DB02E5" w:rsidP="00DB02E5">
            <w:pPr>
              <w:pStyle w:val="Text"/>
            </w:pPr>
            <w:r w:rsidRPr="00D06F68">
              <w:t>punya</w:t>
            </w:r>
          </w:p>
        </w:tc>
        <w:tc>
          <w:tcPr>
            <w:tcW w:w="1334" w:type="dxa"/>
            <w:shd w:val="clear" w:color="auto" w:fill="auto"/>
          </w:tcPr>
          <w:p w14:paraId="152D348A" w14:textId="77777777" w:rsidR="00DB02E5" w:rsidRPr="00D06F68" w:rsidRDefault="00DB02E5" w:rsidP="00DB02E5">
            <w:pPr>
              <w:pStyle w:val="Text"/>
            </w:pPr>
            <w:r w:rsidRPr="00D06F68">
              <w:t>aroa</w:t>
            </w:r>
          </w:p>
        </w:tc>
        <w:tc>
          <w:tcPr>
            <w:tcW w:w="718" w:type="dxa"/>
            <w:shd w:val="clear" w:color="auto" w:fill="auto"/>
          </w:tcPr>
          <w:p w14:paraId="02455B1E" w14:textId="77777777" w:rsidR="00DB02E5" w:rsidRPr="00D06F68" w:rsidRDefault="00DB02E5" w:rsidP="00DB02E5">
            <w:pPr>
              <w:pStyle w:val="Text"/>
            </w:pPr>
            <w:r w:rsidRPr="00D06F68">
              <w:t>datang</w:t>
            </w:r>
          </w:p>
        </w:tc>
        <w:tc>
          <w:tcPr>
            <w:tcW w:w="373" w:type="dxa"/>
            <w:shd w:val="clear" w:color="auto" w:fill="auto"/>
          </w:tcPr>
          <w:p w14:paraId="39C53E3A" w14:textId="77777777" w:rsidR="00DB02E5" w:rsidRPr="00BC16AD" w:rsidRDefault="00DB02E5" w:rsidP="00DB02E5">
            <w:pPr>
              <w:pStyle w:val="Text"/>
              <w:rPr>
                <w:rStyle w:val="ChBlueBold"/>
              </w:rPr>
            </w:pPr>
            <w:r w:rsidRPr="00BC16AD">
              <w:rPr>
                <w:rStyle w:val="ChBlueBold"/>
              </w:rPr>
              <w:t>ke</w:t>
            </w:r>
          </w:p>
        </w:tc>
        <w:tc>
          <w:tcPr>
            <w:tcW w:w="696" w:type="dxa"/>
            <w:shd w:val="clear" w:color="auto" w:fill="auto"/>
          </w:tcPr>
          <w:p w14:paraId="5EF116FB" w14:textId="77777777" w:rsidR="00DB02E5" w:rsidRPr="00BC16AD" w:rsidRDefault="00DB02E5" w:rsidP="00DB02E5">
            <w:pPr>
              <w:pStyle w:val="Text"/>
              <w:rPr>
                <w:rStyle w:val="ChBlueBold"/>
              </w:rPr>
            </w:pPr>
            <w:r w:rsidRPr="00BC16AD">
              <w:rPr>
                <w:rStyle w:val="ChBlueBold"/>
              </w:rPr>
              <w:t>kitong</w:t>
            </w:r>
          </w:p>
        </w:tc>
        <w:tc>
          <w:tcPr>
            <w:tcW w:w="529" w:type="dxa"/>
            <w:shd w:val="clear" w:color="auto" w:fill="auto"/>
          </w:tcPr>
          <w:p w14:paraId="620B78D8" w14:textId="77777777" w:rsidR="00DB02E5" w:rsidRPr="00D06F68" w:rsidRDefault="00DB02E5" w:rsidP="00DB02E5">
            <w:pPr>
              <w:pStyle w:val="Text"/>
            </w:pPr>
            <w:r w:rsidRPr="00D06F68">
              <w:t>kasi</w:t>
            </w:r>
          </w:p>
        </w:tc>
        <w:tc>
          <w:tcPr>
            <w:tcW w:w="618" w:type="dxa"/>
            <w:shd w:val="clear" w:color="auto" w:fill="auto"/>
          </w:tcPr>
          <w:p w14:paraId="6D27D241" w14:textId="77777777" w:rsidR="00DB02E5" w:rsidRPr="00D06F68" w:rsidRDefault="00DB02E5" w:rsidP="00DB02E5">
            <w:pPr>
              <w:pStyle w:val="Text"/>
            </w:pPr>
            <w:r>
              <w:t>tanda</w:t>
            </w:r>
          </w:p>
        </w:tc>
      </w:tr>
      <w:tr w:rsidR="00AC23C4" w:rsidRPr="00AC23C4" w14:paraId="2789ECED" w14:textId="77777777" w:rsidTr="00AC23C4">
        <w:tc>
          <w:tcPr>
            <w:tcW w:w="709" w:type="dxa"/>
            <w:shd w:val="clear" w:color="auto" w:fill="auto"/>
          </w:tcPr>
          <w:p w14:paraId="17F92F10" w14:textId="77777777" w:rsidR="00DB02E5" w:rsidRPr="00BC16AD" w:rsidRDefault="00DB02E5" w:rsidP="00DB02E5">
            <w:pPr>
              <w:pStyle w:val="GlossEng"/>
            </w:pPr>
          </w:p>
        </w:tc>
        <w:tc>
          <w:tcPr>
            <w:tcW w:w="284" w:type="dxa"/>
            <w:shd w:val="clear" w:color="auto" w:fill="auto"/>
          </w:tcPr>
          <w:p w14:paraId="4D8F2A6A" w14:textId="77777777" w:rsidR="00DB02E5" w:rsidRPr="00D06F68" w:rsidRDefault="00DB02E5" w:rsidP="00DB02E5">
            <w:pPr>
              <w:pStyle w:val="GlossEng"/>
            </w:pPr>
          </w:p>
        </w:tc>
        <w:tc>
          <w:tcPr>
            <w:tcW w:w="462" w:type="dxa"/>
            <w:shd w:val="clear" w:color="auto" w:fill="auto"/>
          </w:tcPr>
          <w:p w14:paraId="085B07CB" w14:textId="77777777" w:rsidR="00DB02E5" w:rsidRPr="0099608C" w:rsidRDefault="00DB02E5" w:rsidP="00DB02E5">
            <w:pPr>
              <w:pStyle w:val="GlossEng"/>
              <w:rPr>
                <w:rStyle w:val="ChSmallCaps"/>
              </w:rPr>
            </w:pPr>
            <w:r w:rsidRPr="0099608C">
              <w:rPr>
                <w:rStyle w:val="ChSmallCaps"/>
              </w:rPr>
              <w:t>3sg</w:t>
            </w:r>
          </w:p>
        </w:tc>
        <w:tc>
          <w:tcPr>
            <w:tcW w:w="673" w:type="dxa"/>
            <w:shd w:val="clear" w:color="auto" w:fill="auto"/>
          </w:tcPr>
          <w:p w14:paraId="27469DB6" w14:textId="77777777" w:rsidR="00DB02E5" w:rsidRPr="0099608C" w:rsidRDefault="00DB02E5" w:rsidP="00DB02E5">
            <w:pPr>
              <w:pStyle w:val="GlossEng"/>
              <w:rPr>
                <w:rStyle w:val="ChSmallCaps"/>
              </w:rPr>
            </w:pPr>
            <w:r w:rsidRPr="0099608C">
              <w:rPr>
                <w:rStyle w:val="ChSmallCaps"/>
              </w:rPr>
              <w:t>poss</w:t>
            </w:r>
          </w:p>
        </w:tc>
        <w:tc>
          <w:tcPr>
            <w:tcW w:w="1334" w:type="dxa"/>
            <w:shd w:val="clear" w:color="auto" w:fill="auto"/>
          </w:tcPr>
          <w:p w14:paraId="5B1D13FA" w14:textId="77777777" w:rsidR="00DB02E5" w:rsidRPr="00D06F68" w:rsidRDefault="00DB02E5" w:rsidP="00DB02E5">
            <w:pPr>
              <w:pStyle w:val="GlossEng"/>
            </w:pPr>
            <w:r w:rsidRPr="00D06F68">
              <w:t>departed.spirit</w:t>
            </w:r>
          </w:p>
        </w:tc>
        <w:tc>
          <w:tcPr>
            <w:tcW w:w="718" w:type="dxa"/>
            <w:shd w:val="clear" w:color="auto" w:fill="auto"/>
          </w:tcPr>
          <w:p w14:paraId="059434E4" w14:textId="77777777" w:rsidR="00DB02E5" w:rsidRPr="00D06F68" w:rsidRDefault="00DB02E5" w:rsidP="00DB02E5">
            <w:pPr>
              <w:pStyle w:val="GlossEng"/>
            </w:pPr>
            <w:r w:rsidRPr="00D06F68">
              <w:t>come</w:t>
            </w:r>
          </w:p>
        </w:tc>
        <w:tc>
          <w:tcPr>
            <w:tcW w:w="373" w:type="dxa"/>
            <w:shd w:val="clear" w:color="auto" w:fill="auto"/>
          </w:tcPr>
          <w:p w14:paraId="21BDC4DB" w14:textId="77777777" w:rsidR="00DB02E5" w:rsidRPr="00D06F68" w:rsidRDefault="00DB02E5" w:rsidP="00DB02E5">
            <w:pPr>
              <w:pStyle w:val="GlossEng"/>
            </w:pPr>
            <w:r w:rsidRPr="00D06F68">
              <w:t>to</w:t>
            </w:r>
          </w:p>
        </w:tc>
        <w:tc>
          <w:tcPr>
            <w:tcW w:w="696" w:type="dxa"/>
            <w:shd w:val="clear" w:color="auto" w:fill="auto"/>
          </w:tcPr>
          <w:p w14:paraId="0835B79D" w14:textId="77777777" w:rsidR="00DB02E5" w:rsidRPr="0099608C" w:rsidRDefault="00DB02E5" w:rsidP="00DB02E5">
            <w:pPr>
              <w:pStyle w:val="GlossEng"/>
              <w:rPr>
                <w:rStyle w:val="ChSmallCaps"/>
              </w:rPr>
            </w:pPr>
            <w:r w:rsidRPr="0099608C">
              <w:rPr>
                <w:rStyle w:val="ChSmallCaps"/>
              </w:rPr>
              <w:t>1pl</w:t>
            </w:r>
          </w:p>
        </w:tc>
        <w:tc>
          <w:tcPr>
            <w:tcW w:w="529" w:type="dxa"/>
            <w:shd w:val="clear" w:color="auto" w:fill="auto"/>
          </w:tcPr>
          <w:p w14:paraId="0FD1C267" w14:textId="77777777" w:rsidR="00DB02E5" w:rsidRPr="00D06F68" w:rsidRDefault="00DB02E5" w:rsidP="00DB02E5">
            <w:pPr>
              <w:pStyle w:val="GlossEng"/>
            </w:pPr>
            <w:r w:rsidRPr="00D06F68">
              <w:t>give</w:t>
            </w:r>
          </w:p>
        </w:tc>
        <w:tc>
          <w:tcPr>
            <w:tcW w:w="618" w:type="dxa"/>
            <w:shd w:val="clear" w:color="auto" w:fill="auto"/>
          </w:tcPr>
          <w:p w14:paraId="7D1B9E04" w14:textId="77777777" w:rsidR="00DB02E5" w:rsidRPr="00D06F68" w:rsidRDefault="00DB02E5" w:rsidP="00DB02E5">
            <w:pPr>
              <w:pStyle w:val="GlossEng"/>
            </w:pPr>
            <w:r w:rsidRPr="00D06F68">
              <w:t>sign</w:t>
            </w:r>
          </w:p>
        </w:tc>
      </w:tr>
    </w:tbl>
    <w:p w14:paraId="7153021B" w14:textId="41FDF8E4" w:rsidR="00DB02E5" w:rsidRDefault="00B7093A" w:rsidP="00DB02E5">
      <w:pPr>
        <w:pStyle w:val="FreeTranslEng"/>
      </w:pPr>
      <w:r>
        <w:t>‘</w:t>
      </w:r>
      <w:r w:rsidR="00DB02E5">
        <w:t xml:space="preserve">[so when there is </w:t>
      </w:r>
      <w:r w:rsidR="008E08D6">
        <w:t xml:space="preserve">another </w:t>
      </w:r>
      <w:r w:rsidR="00DB02E5">
        <w:t>person (who) dies in a different village,] (then) his</w:t>
      </w:r>
      <w:r w:rsidR="008E08D6">
        <w:t>/her</w:t>
      </w:r>
      <w:r w:rsidR="00DB02E5">
        <w:t xml:space="preserve"> departed spirit comes </w:t>
      </w:r>
      <w:r w:rsidR="00DB02E5" w:rsidRPr="00BC16AD">
        <w:rPr>
          <w:rStyle w:val="ChBlueBold"/>
        </w:rPr>
        <w:t>to us</w:t>
      </w:r>
      <w:r w:rsidR="00DB02E5">
        <w:t xml:space="preserve"> (and) gives (us) a sign</w:t>
      </w:r>
      <w:r>
        <w:t>’</w:t>
      </w:r>
      <w:r w:rsidR="00DB02E5">
        <w:t xml:space="preserve"> </w:t>
      </w:r>
      <w:r w:rsidR="00DB02E5" w:rsidRPr="00BC16AD">
        <w:rPr>
          <w:rStyle w:val="ExampleSource"/>
        </w:rPr>
        <w:t>[081014-014-NP.0048]</w:t>
      </w:r>
    </w:p>
    <w:tbl>
      <w:tblPr>
        <w:tblW w:w="2699" w:type="dxa"/>
        <w:tblCellMar>
          <w:left w:w="40" w:type="dxa"/>
          <w:right w:w="40" w:type="dxa"/>
        </w:tblCellMar>
        <w:tblLook w:val="01E0" w:firstRow="1" w:lastRow="1" w:firstColumn="1" w:lastColumn="1" w:noHBand="0" w:noVBand="0"/>
      </w:tblPr>
      <w:tblGrid>
        <w:gridCol w:w="709"/>
        <w:gridCol w:w="485"/>
        <w:gridCol w:w="380"/>
        <w:gridCol w:w="1125"/>
      </w:tblGrid>
      <w:tr w:rsidR="00DB02E5" w:rsidRPr="006B541C" w14:paraId="70701BF1" w14:textId="77777777" w:rsidTr="00AC23C4">
        <w:tc>
          <w:tcPr>
            <w:tcW w:w="709" w:type="dxa"/>
            <w:shd w:val="clear" w:color="auto" w:fill="auto"/>
          </w:tcPr>
          <w:p w14:paraId="1884C6FD" w14:textId="77777777" w:rsidR="00DB02E5" w:rsidRPr="00B1769D" w:rsidRDefault="00DB02E5" w:rsidP="00DB02E5">
            <w:pPr>
              <w:pStyle w:val="O0Nwnext"/>
            </w:pPr>
            <w:bookmarkStart w:id="4120" w:name="_Ref318978884"/>
            <w:bookmarkStart w:id="4121" w:name="_Ref339634460"/>
            <w:r w:rsidRPr="00534F9D">
              <w:t>(</w:t>
            </w:r>
            <w:fldSimple w:instr=" SEQ ( \* ARABIC \s 1 ">
              <w:r w:rsidR="00154D81">
                <w:rPr>
                  <w:noProof/>
                </w:rPr>
                <w:t>8</w:t>
              </w:r>
            </w:fldSimple>
            <w:bookmarkEnd w:id="4120"/>
            <w:r w:rsidRPr="00534F9D">
              <w:t>)</w:t>
            </w:r>
            <w:bookmarkEnd w:id="4121"/>
          </w:p>
        </w:tc>
        <w:tc>
          <w:tcPr>
            <w:tcW w:w="485" w:type="dxa"/>
            <w:shd w:val="clear" w:color="auto" w:fill="auto"/>
          </w:tcPr>
          <w:p w14:paraId="38D29115" w14:textId="77777777" w:rsidR="00DB02E5" w:rsidRPr="00615DE5" w:rsidRDefault="00DB02E5" w:rsidP="00DB02E5">
            <w:pPr>
              <w:pStyle w:val="Text"/>
            </w:pPr>
            <w:r w:rsidRPr="00615DE5">
              <w:t>sa</w:t>
            </w:r>
          </w:p>
        </w:tc>
        <w:tc>
          <w:tcPr>
            <w:tcW w:w="380" w:type="dxa"/>
            <w:shd w:val="clear" w:color="auto" w:fill="auto"/>
          </w:tcPr>
          <w:p w14:paraId="01149CD0" w14:textId="77777777" w:rsidR="00DB02E5" w:rsidRPr="002E0DFA" w:rsidRDefault="00DB02E5" w:rsidP="00DB02E5">
            <w:pPr>
              <w:pStyle w:val="Text"/>
              <w:rPr>
                <w:rStyle w:val="ChBlueBold"/>
              </w:rPr>
            </w:pPr>
            <w:r w:rsidRPr="002E0DFA">
              <w:rPr>
                <w:rStyle w:val="ChBlueBold"/>
              </w:rPr>
              <w:t>ke</w:t>
            </w:r>
          </w:p>
        </w:tc>
        <w:tc>
          <w:tcPr>
            <w:tcW w:w="1125" w:type="dxa"/>
            <w:shd w:val="clear" w:color="auto" w:fill="auto"/>
          </w:tcPr>
          <w:p w14:paraId="0ED0844C" w14:textId="77777777" w:rsidR="00DB02E5" w:rsidRPr="002E0DFA" w:rsidRDefault="00DB02E5" w:rsidP="00DB02E5">
            <w:pPr>
              <w:pStyle w:val="Text"/>
              <w:rPr>
                <w:rStyle w:val="ChBlueBold"/>
              </w:rPr>
            </w:pPr>
            <w:r w:rsidRPr="002E0DFA">
              <w:rPr>
                <w:rStyle w:val="ChBlueBold"/>
              </w:rPr>
              <w:t>ruma-sakit</w:t>
            </w:r>
          </w:p>
        </w:tc>
      </w:tr>
      <w:tr w:rsidR="00DB02E5" w:rsidRPr="00AC23C4" w14:paraId="3C788982" w14:textId="77777777" w:rsidTr="00AC23C4">
        <w:tc>
          <w:tcPr>
            <w:tcW w:w="709" w:type="dxa"/>
            <w:shd w:val="clear" w:color="auto" w:fill="auto"/>
          </w:tcPr>
          <w:p w14:paraId="17ECEB12" w14:textId="77777777" w:rsidR="00DB02E5" w:rsidRPr="00B1769D" w:rsidRDefault="00DB02E5" w:rsidP="00DB02E5">
            <w:pPr>
              <w:pStyle w:val="GlossEng"/>
            </w:pPr>
          </w:p>
        </w:tc>
        <w:tc>
          <w:tcPr>
            <w:tcW w:w="485" w:type="dxa"/>
            <w:shd w:val="clear" w:color="auto" w:fill="auto"/>
          </w:tcPr>
          <w:p w14:paraId="7702CCCE" w14:textId="77777777" w:rsidR="00DB02E5" w:rsidRPr="0099608C" w:rsidRDefault="00DB02E5" w:rsidP="00DB02E5">
            <w:pPr>
              <w:pStyle w:val="GlossEng"/>
              <w:rPr>
                <w:rStyle w:val="ChSmallCaps"/>
              </w:rPr>
            </w:pPr>
            <w:r w:rsidRPr="0099608C">
              <w:rPr>
                <w:rStyle w:val="ChSmallCaps"/>
              </w:rPr>
              <w:t>1sg</w:t>
            </w:r>
          </w:p>
        </w:tc>
        <w:tc>
          <w:tcPr>
            <w:tcW w:w="380" w:type="dxa"/>
            <w:shd w:val="clear" w:color="auto" w:fill="auto"/>
          </w:tcPr>
          <w:p w14:paraId="4177EEAD" w14:textId="77777777" w:rsidR="00DB02E5" w:rsidRPr="00615DE5" w:rsidRDefault="00DB02E5" w:rsidP="00DB02E5">
            <w:pPr>
              <w:pStyle w:val="GlossEng"/>
            </w:pPr>
            <w:r w:rsidRPr="00615DE5">
              <w:t>to</w:t>
            </w:r>
          </w:p>
        </w:tc>
        <w:tc>
          <w:tcPr>
            <w:tcW w:w="1125" w:type="dxa"/>
            <w:shd w:val="clear" w:color="auto" w:fill="auto"/>
          </w:tcPr>
          <w:p w14:paraId="310C35CB" w14:textId="77777777" w:rsidR="00DB02E5" w:rsidRPr="00615DE5" w:rsidRDefault="00DB02E5" w:rsidP="00DB02E5">
            <w:pPr>
              <w:pStyle w:val="GlossEng"/>
            </w:pPr>
            <w:r w:rsidRPr="00615DE5">
              <w:t>hospital</w:t>
            </w:r>
          </w:p>
        </w:tc>
      </w:tr>
    </w:tbl>
    <w:p w14:paraId="7740151E" w14:textId="773179A6" w:rsidR="00DB02E5" w:rsidRDefault="00B7093A" w:rsidP="00AF7CAD">
      <w:pPr>
        <w:pStyle w:val="FreeTranslEng15pt"/>
      </w:pPr>
      <w:r>
        <w:t>‘</w:t>
      </w:r>
      <w:r w:rsidR="00DB02E5">
        <w:t xml:space="preserve">I (went) </w:t>
      </w:r>
      <w:r w:rsidR="00DB02E5" w:rsidRPr="002E0DFA">
        <w:rPr>
          <w:rStyle w:val="ChBlueBold"/>
        </w:rPr>
        <w:t>to the hospital</w:t>
      </w:r>
      <w:r>
        <w:t>’</w:t>
      </w:r>
      <w:r w:rsidR="00DB02E5">
        <w:t xml:space="preserve"> </w:t>
      </w:r>
      <w:r w:rsidR="00DB02E5" w:rsidRPr="002E0DFA">
        <w:rPr>
          <w:rStyle w:val="ExampleSource"/>
        </w:rPr>
        <w:t>[081015-005-NP.0047]</w:t>
      </w:r>
    </w:p>
    <w:p w14:paraId="70771861" w14:textId="16D75DDD" w:rsidR="00DB02E5" w:rsidRDefault="00DB02E5" w:rsidP="00DB02E5">
      <w:pPr>
        <w:pStyle w:val="Heading3"/>
      </w:pPr>
      <w:bookmarkStart w:id="4122" w:name="_Ref319761131"/>
      <w:bookmarkStart w:id="4123" w:name="_Toc334439711"/>
      <w:bookmarkStart w:id="4124" w:name="_Toc342590107"/>
      <w:bookmarkStart w:id="4125" w:name="_Toc365356523"/>
      <w:bookmarkStart w:id="4126" w:name="_Toc440455690"/>
      <w:r w:rsidRPr="00D1430E">
        <w:rPr>
          <w:rStyle w:val="ChItalBold"/>
        </w:rPr>
        <w:t>dari</w:t>
      </w:r>
      <w:r w:rsidRPr="00886EB2">
        <w:t xml:space="preserve"> </w:t>
      </w:r>
      <w:r w:rsidR="00B7093A">
        <w:t>‘</w:t>
      </w:r>
      <w:r w:rsidRPr="00886EB2">
        <w:t>from</w:t>
      </w:r>
      <w:r w:rsidR="00B7093A">
        <w:t>’</w:t>
      </w:r>
      <w:bookmarkEnd w:id="4122"/>
      <w:bookmarkEnd w:id="4123"/>
      <w:bookmarkEnd w:id="4124"/>
      <w:bookmarkEnd w:id="4125"/>
      <w:bookmarkEnd w:id="4126"/>
    </w:p>
    <w:p w14:paraId="23EF4471" w14:textId="3AE381DC" w:rsidR="00DB02E5" w:rsidRDefault="00DB02E5" w:rsidP="003F56D2">
      <w:pPr>
        <w:pStyle w:val="Body0000after"/>
      </w:pPr>
      <w:r w:rsidRPr="00FC239F">
        <w:t xml:space="preserve">Prepositional phrases introduced with </w:t>
      </w:r>
      <w:r>
        <w:t xml:space="preserve">elative </w:t>
      </w:r>
      <w:r w:rsidRPr="00D1430E">
        <w:rPr>
          <w:rStyle w:val="ChItalBold"/>
        </w:rPr>
        <w:t>dari</w:t>
      </w:r>
      <w:r w:rsidRPr="00886EB2">
        <w:t xml:space="preserve"> </w:t>
      </w:r>
      <w:r w:rsidR="00B7093A">
        <w:t>‘</w:t>
      </w:r>
      <w:r w:rsidRPr="00886EB2">
        <w:t>from</w:t>
      </w:r>
      <w:r w:rsidR="00B7093A">
        <w:t>’</w:t>
      </w:r>
      <w:r>
        <w:t xml:space="preserve"> designate</w:t>
      </w:r>
      <w:r w:rsidRPr="00534F9D">
        <w:t xml:space="preserve"> </w:t>
      </w:r>
      <w:r>
        <w:t>direction away from or out of a source location; depending on its context, though,</w:t>
      </w:r>
      <w:r w:rsidRPr="003A1BF1">
        <w:t xml:space="preserve"> </w:t>
      </w:r>
      <w:r w:rsidRPr="003A1BF1">
        <w:rPr>
          <w:rStyle w:val="ChItalBold"/>
        </w:rPr>
        <w:t>dari</w:t>
      </w:r>
      <w:r>
        <w:t xml:space="preserve"> also translates with </w:t>
      </w:r>
      <w:r w:rsidR="00B7093A">
        <w:t>‘</w:t>
      </w:r>
      <w:r>
        <w:t>of</w:t>
      </w:r>
      <w:r w:rsidR="00B7093A">
        <w:t>’</w:t>
      </w:r>
      <w:r>
        <w:t xml:space="preserve">. Most commonly, the source location is spatial. In </w:t>
      </w:r>
      <w:r w:rsidRPr="00534F9D">
        <w:t xml:space="preserve">addition, </w:t>
      </w:r>
      <w:r w:rsidRPr="00D1430E">
        <w:rPr>
          <w:rStyle w:val="ChItalBold"/>
        </w:rPr>
        <w:t>dari</w:t>
      </w:r>
      <w:r w:rsidRPr="00886EB2">
        <w:t xml:space="preserve"> </w:t>
      </w:r>
      <w:r w:rsidR="00B7093A">
        <w:t>‘</w:t>
      </w:r>
      <w:r w:rsidRPr="00886EB2">
        <w:t>from</w:t>
      </w:r>
      <w:r w:rsidR="00B7093A">
        <w:t>’</w:t>
      </w:r>
      <w:r>
        <w:t xml:space="preserve"> expresses non-spatial figurative sources, temporal starting points, and the notions of superiority and dissimilarity in comparison constructions</w:t>
      </w:r>
      <w:r w:rsidRPr="00534F9D">
        <w:t>.</w:t>
      </w:r>
    </w:p>
    <w:p w14:paraId="2D2158A0" w14:textId="7080ACF5" w:rsidR="00DB02E5" w:rsidRPr="00A911FE" w:rsidRDefault="00DB02E5" w:rsidP="003F56D2">
      <w:pPr>
        <w:pStyle w:val="Body0505after"/>
      </w:pPr>
      <w:r>
        <w:t xml:space="preserve">Elative </w:t>
      </w:r>
      <w:r w:rsidRPr="00D1430E">
        <w:rPr>
          <w:rStyle w:val="ChItalBold"/>
        </w:rPr>
        <w:t>dari</w:t>
      </w:r>
      <w:r w:rsidRPr="00886EB2">
        <w:t xml:space="preserve"> </w:t>
      </w:r>
      <w:r w:rsidR="00B7093A">
        <w:t>‘</w:t>
      </w:r>
      <w:r w:rsidRPr="00886EB2">
        <w:t>from</w:t>
      </w:r>
      <w:r w:rsidR="00B7093A">
        <w:t>’</w:t>
      </w:r>
      <w:r>
        <w:t xml:space="preserve"> forms peripheral adjuncts as in </w:t>
      </w:r>
      <w:r w:rsidRPr="00A634BA">
        <w:rPr>
          <w:rStyle w:val="ChItalBold"/>
        </w:rPr>
        <w:t>dari blakang</w:t>
      </w:r>
      <w:r>
        <w:t xml:space="preserve"> </w:t>
      </w:r>
      <w:r w:rsidR="00B7093A">
        <w:t>‘</w:t>
      </w:r>
      <w:r>
        <w:t>from the back</w:t>
      </w:r>
      <w:r w:rsidR="00B7093A">
        <w:t>’</w:t>
      </w:r>
      <w:r>
        <w:t xml:space="preserve"> in </w:t>
      </w:r>
      <w:r>
        <w:fldChar w:fldCharType="begin"/>
      </w:r>
      <w:r>
        <w:instrText xml:space="preserve"> REF _Ref339634461 \h </w:instrText>
      </w:r>
      <w:r>
        <w:fldChar w:fldCharType="separate"/>
      </w:r>
      <w:r w:rsidR="00154D81" w:rsidRPr="00534F9D">
        <w:t>(</w:t>
      </w:r>
      <w:r w:rsidR="00154D81">
        <w:rPr>
          <w:noProof/>
        </w:rPr>
        <w:t>9</w:t>
      </w:r>
      <w:r w:rsidR="00154D81" w:rsidRPr="00534F9D">
        <w:t>)</w:t>
      </w:r>
      <w:r>
        <w:fldChar w:fldCharType="end"/>
      </w:r>
      <w:r>
        <w:t xml:space="preserve">. When following motion verbs such as </w:t>
      </w:r>
      <w:r w:rsidRPr="009A5D52">
        <w:rPr>
          <w:rStyle w:val="ChItalBold"/>
        </w:rPr>
        <w:t>kluar</w:t>
      </w:r>
      <w:r>
        <w:t xml:space="preserve"> </w:t>
      </w:r>
      <w:r w:rsidR="00B7093A">
        <w:t>‘</w:t>
      </w:r>
      <w:r>
        <w:t>go out</w:t>
      </w:r>
      <w:r w:rsidR="00B7093A">
        <w:t>’</w:t>
      </w:r>
      <w:r>
        <w:t xml:space="preserve">, it expresses the source of the motion in an oblique argument as in </w:t>
      </w:r>
      <w:r>
        <w:fldChar w:fldCharType="begin"/>
      </w:r>
      <w:r>
        <w:instrText xml:space="preserve"> REF _Ref339634462 \h </w:instrText>
      </w:r>
      <w:r>
        <w:fldChar w:fldCharType="separate"/>
      </w:r>
      <w:r w:rsidR="00154D81" w:rsidRPr="00534F9D">
        <w:t>(</w:t>
      </w:r>
      <w:r w:rsidR="00154D81">
        <w:rPr>
          <w:noProof/>
        </w:rPr>
        <w:t>10</w:t>
      </w:r>
      <w:r w:rsidR="00154D81" w:rsidRPr="00534F9D">
        <w:t>)</w:t>
      </w:r>
      <w:r>
        <w:fldChar w:fldCharType="end"/>
      </w:r>
      <w:r>
        <w:t xml:space="preserve">. </w:t>
      </w:r>
      <w:r w:rsidR="00C261AF">
        <w:t>Besides</w:t>
      </w:r>
      <w:r>
        <w:t xml:space="preserve">, elative </w:t>
      </w:r>
      <w:r w:rsidRPr="0068789A">
        <w:rPr>
          <w:rStyle w:val="ChItalBold"/>
        </w:rPr>
        <w:t>dari</w:t>
      </w:r>
      <w:r>
        <w:t xml:space="preserve"> </w:t>
      </w:r>
      <w:r w:rsidR="00B7093A">
        <w:t>‘</w:t>
      </w:r>
      <w:r>
        <w:t>from</w:t>
      </w:r>
      <w:r w:rsidR="00B7093A">
        <w:t>’</w:t>
      </w:r>
      <w:r>
        <w:t xml:space="preserve"> expresses spatial source locations in nonverbal predicates as in </w:t>
      </w:r>
      <w:r>
        <w:fldChar w:fldCharType="begin"/>
      </w:r>
      <w:r>
        <w:instrText xml:space="preserve"> REF _Ref339634463 \h </w:instrText>
      </w:r>
      <w:r>
        <w:fldChar w:fldCharType="separate"/>
      </w:r>
      <w:r w:rsidR="00154D81" w:rsidRPr="00534F9D">
        <w:t>(</w:t>
      </w:r>
      <w:r w:rsidR="00154D81">
        <w:rPr>
          <w:noProof/>
        </w:rPr>
        <w:t>11</w:t>
      </w:r>
      <w:r w:rsidR="00154D81" w:rsidRPr="00534F9D">
        <w:t>)</w:t>
      </w:r>
      <w:r>
        <w:fldChar w:fldCharType="end"/>
      </w:r>
      <w:r>
        <w:t xml:space="preserve">. Much less </w:t>
      </w:r>
      <w:r w:rsidR="00C261AF">
        <w:t>often</w:t>
      </w:r>
      <w:r>
        <w:t xml:space="preserve">, </w:t>
      </w:r>
      <w:r w:rsidRPr="0068789A">
        <w:rPr>
          <w:rStyle w:val="ChItalBold"/>
        </w:rPr>
        <w:t>dari</w:t>
      </w:r>
      <w:r>
        <w:t xml:space="preserve"> </w:t>
      </w:r>
      <w:r w:rsidR="00B7093A">
        <w:t>‘</w:t>
      </w:r>
      <w:r>
        <w:t>from</w:t>
      </w:r>
      <w:r w:rsidR="00B7093A">
        <w:t>’</w:t>
      </w:r>
      <w:r>
        <w:t xml:space="preserve"> introduces sources </w:t>
      </w:r>
      <w:r w:rsidRPr="00856563">
        <w:t xml:space="preserve">encoded </w:t>
      </w:r>
      <w:r>
        <w:t xml:space="preserve">by adnominal prepositional phrases as in </w:t>
      </w:r>
      <w:r>
        <w:fldChar w:fldCharType="begin"/>
      </w:r>
      <w:r>
        <w:instrText xml:space="preserve"> REF _Ref348779841 \h </w:instrText>
      </w:r>
      <w:r>
        <w:fldChar w:fldCharType="separate"/>
      </w:r>
      <w:r w:rsidR="00154D81" w:rsidRPr="00534F9D">
        <w:t>(</w:t>
      </w:r>
      <w:r w:rsidR="00154D81">
        <w:rPr>
          <w:noProof/>
        </w:rPr>
        <w:t>12</w:t>
      </w:r>
      <w:r w:rsidR="00154D81" w:rsidRPr="00534F9D">
        <w:t>)</w:t>
      </w:r>
      <w:r>
        <w:fldChar w:fldCharType="end"/>
      </w:r>
      <w:r>
        <w:t>.</w:t>
      </w:r>
    </w:p>
    <w:p w14:paraId="7351C717" w14:textId="77777777" w:rsidR="00DB02E5" w:rsidRDefault="00DB02E5" w:rsidP="00DB02E5">
      <w:pPr>
        <w:pStyle w:val="ExampleTitle"/>
      </w:pPr>
      <w:r>
        <w:t>Introducing spatial source locations</w:t>
      </w:r>
    </w:p>
    <w:tbl>
      <w:tblPr>
        <w:tblW w:w="5903" w:type="dxa"/>
        <w:tblCellMar>
          <w:left w:w="40" w:type="dxa"/>
          <w:right w:w="40" w:type="dxa"/>
        </w:tblCellMar>
        <w:tblLook w:val="01E0" w:firstRow="1" w:lastRow="1" w:firstColumn="1" w:lastColumn="1" w:noHBand="0" w:noVBand="0"/>
      </w:tblPr>
      <w:tblGrid>
        <w:gridCol w:w="709"/>
        <w:gridCol w:w="485"/>
        <w:gridCol w:w="592"/>
        <w:gridCol w:w="702"/>
        <w:gridCol w:w="980"/>
        <w:gridCol w:w="702"/>
        <w:gridCol w:w="569"/>
        <w:gridCol w:w="880"/>
        <w:gridCol w:w="284"/>
      </w:tblGrid>
      <w:tr w:rsidR="00AC23C4" w:rsidRPr="006B541C" w14:paraId="1DC6B48C" w14:textId="77777777" w:rsidTr="00AC23C4">
        <w:tc>
          <w:tcPr>
            <w:tcW w:w="709" w:type="dxa"/>
            <w:shd w:val="clear" w:color="auto" w:fill="auto"/>
          </w:tcPr>
          <w:p w14:paraId="234FBCD0" w14:textId="77777777" w:rsidR="00DB02E5" w:rsidRPr="00B1769D" w:rsidRDefault="00DB02E5" w:rsidP="00DB02E5">
            <w:pPr>
              <w:pStyle w:val="O0Nwnext"/>
            </w:pPr>
            <w:bookmarkStart w:id="4127" w:name="_Ref318556472"/>
            <w:bookmarkStart w:id="4128" w:name="_Ref339634461"/>
            <w:r w:rsidRPr="00534F9D">
              <w:t>(</w:t>
            </w:r>
            <w:fldSimple w:instr=" SEQ ( \* ARABIC \s 1 ">
              <w:r w:rsidR="00154D81">
                <w:rPr>
                  <w:noProof/>
                </w:rPr>
                <w:t>9</w:t>
              </w:r>
            </w:fldSimple>
            <w:bookmarkEnd w:id="4127"/>
            <w:r w:rsidRPr="00534F9D">
              <w:t>)</w:t>
            </w:r>
            <w:bookmarkEnd w:id="4128"/>
          </w:p>
        </w:tc>
        <w:tc>
          <w:tcPr>
            <w:tcW w:w="485" w:type="dxa"/>
            <w:shd w:val="clear" w:color="auto" w:fill="auto"/>
          </w:tcPr>
          <w:p w14:paraId="450B29FD" w14:textId="77777777" w:rsidR="00DB02E5" w:rsidRPr="00534F9D" w:rsidRDefault="00DB02E5" w:rsidP="00DB02E5">
            <w:pPr>
              <w:pStyle w:val="Text"/>
            </w:pPr>
            <w:r w:rsidRPr="00534F9D">
              <w:t>de</w:t>
            </w:r>
          </w:p>
        </w:tc>
        <w:tc>
          <w:tcPr>
            <w:tcW w:w="592" w:type="dxa"/>
            <w:shd w:val="clear" w:color="auto" w:fill="auto"/>
          </w:tcPr>
          <w:p w14:paraId="5856B21D" w14:textId="77777777" w:rsidR="00DB02E5" w:rsidRPr="00534F9D" w:rsidRDefault="00DB02E5" w:rsidP="00DB02E5">
            <w:pPr>
              <w:pStyle w:val="Text"/>
            </w:pPr>
            <w:r w:rsidRPr="00534F9D">
              <w:t>tutup</w:t>
            </w:r>
          </w:p>
        </w:tc>
        <w:tc>
          <w:tcPr>
            <w:tcW w:w="702" w:type="dxa"/>
            <w:shd w:val="clear" w:color="auto" w:fill="auto"/>
          </w:tcPr>
          <w:p w14:paraId="10FBEF42" w14:textId="77777777" w:rsidR="00DB02E5" w:rsidRPr="00534F9D" w:rsidRDefault="00DB02E5" w:rsidP="00DB02E5">
            <w:pPr>
              <w:pStyle w:val="Text"/>
            </w:pPr>
            <w:r w:rsidRPr="00534F9D">
              <w:t>itu</w:t>
            </w:r>
          </w:p>
        </w:tc>
        <w:tc>
          <w:tcPr>
            <w:tcW w:w="980" w:type="dxa"/>
            <w:shd w:val="clear" w:color="auto" w:fill="auto"/>
          </w:tcPr>
          <w:p w14:paraId="2C167FF5" w14:textId="77777777" w:rsidR="00DB02E5" w:rsidRPr="00534F9D" w:rsidRDefault="00DB02E5" w:rsidP="00DB02E5">
            <w:pPr>
              <w:pStyle w:val="Text"/>
            </w:pPr>
            <w:r w:rsidRPr="00534F9D">
              <w:t>spit</w:t>
            </w:r>
          </w:p>
        </w:tc>
        <w:tc>
          <w:tcPr>
            <w:tcW w:w="702" w:type="dxa"/>
            <w:shd w:val="clear" w:color="auto" w:fill="auto"/>
          </w:tcPr>
          <w:p w14:paraId="7637B0B1" w14:textId="77777777" w:rsidR="00DB02E5" w:rsidRPr="00534F9D" w:rsidRDefault="00DB02E5" w:rsidP="00DB02E5">
            <w:pPr>
              <w:pStyle w:val="Text"/>
            </w:pPr>
            <w:r w:rsidRPr="00534F9D">
              <w:t>itu</w:t>
            </w:r>
          </w:p>
        </w:tc>
        <w:tc>
          <w:tcPr>
            <w:tcW w:w="569" w:type="dxa"/>
            <w:shd w:val="clear" w:color="auto" w:fill="auto"/>
          </w:tcPr>
          <w:p w14:paraId="51827C92" w14:textId="77777777" w:rsidR="00DB02E5" w:rsidRPr="002B17CE" w:rsidRDefault="00DB02E5" w:rsidP="00DB02E5">
            <w:pPr>
              <w:pStyle w:val="Text"/>
              <w:rPr>
                <w:rStyle w:val="ChBlueBold"/>
              </w:rPr>
            </w:pPr>
            <w:r w:rsidRPr="002B17CE">
              <w:rPr>
                <w:rStyle w:val="ChBlueBold"/>
              </w:rPr>
              <w:t>dari</w:t>
            </w:r>
          </w:p>
        </w:tc>
        <w:tc>
          <w:tcPr>
            <w:tcW w:w="880" w:type="dxa"/>
            <w:shd w:val="clear" w:color="auto" w:fill="auto"/>
          </w:tcPr>
          <w:p w14:paraId="15F1DA10" w14:textId="77777777" w:rsidR="00DB02E5" w:rsidRPr="002B17CE" w:rsidRDefault="00DB02E5" w:rsidP="00DB02E5">
            <w:pPr>
              <w:pStyle w:val="Text"/>
              <w:rPr>
                <w:rStyle w:val="ChBlueBold"/>
              </w:rPr>
            </w:pPr>
            <w:r w:rsidRPr="002B17CE">
              <w:rPr>
                <w:rStyle w:val="ChBlueBold"/>
              </w:rPr>
              <w:t>blakan</w:t>
            </w:r>
            <w:r>
              <w:rPr>
                <w:rStyle w:val="ChBlueBold"/>
              </w:rPr>
              <w:t>g</w:t>
            </w:r>
          </w:p>
        </w:tc>
        <w:tc>
          <w:tcPr>
            <w:tcW w:w="284" w:type="dxa"/>
            <w:shd w:val="clear" w:color="auto" w:fill="auto"/>
          </w:tcPr>
          <w:p w14:paraId="7A47564D" w14:textId="77777777" w:rsidR="00DB02E5" w:rsidRDefault="00DB02E5" w:rsidP="00DB02E5">
            <w:pPr>
              <w:pStyle w:val="Text"/>
            </w:pPr>
            <w:r>
              <w:t>…</w:t>
            </w:r>
          </w:p>
        </w:tc>
      </w:tr>
      <w:tr w:rsidR="00AC23C4" w:rsidRPr="00AC23C4" w14:paraId="54D5A887" w14:textId="77777777" w:rsidTr="00AC23C4">
        <w:tc>
          <w:tcPr>
            <w:tcW w:w="709" w:type="dxa"/>
            <w:shd w:val="clear" w:color="auto" w:fill="auto"/>
          </w:tcPr>
          <w:p w14:paraId="6B0919FA" w14:textId="77777777" w:rsidR="00DB02E5" w:rsidRPr="00B1769D" w:rsidRDefault="00DB02E5" w:rsidP="00DB02E5">
            <w:pPr>
              <w:pStyle w:val="GlossEng"/>
            </w:pPr>
          </w:p>
        </w:tc>
        <w:tc>
          <w:tcPr>
            <w:tcW w:w="485" w:type="dxa"/>
            <w:shd w:val="clear" w:color="auto" w:fill="auto"/>
          </w:tcPr>
          <w:p w14:paraId="573671B9" w14:textId="77777777" w:rsidR="00DB02E5" w:rsidRPr="0099608C" w:rsidRDefault="00DB02E5" w:rsidP="00DB02E5">
            <w:pPr>
              <w:pStyle w:val="GlossEng"/>
              <w:rPr>
                <w:rStyle w:val="ChSmallCaps"/>
              </w:rPr>
            </w:pPr>
            <w:r w:rsidRPr="0099608C">
              <w:rPr>
                <w:rStyle w:val="ChSmallCaps"/>
              </w:rPr>
              <w:t>3sg</w:t>
            </w:r>
          </w:p>
        </w:tc>
        <w:tc>
          <w:tcPr>
            <w:tcW w:w="592" w:type="dxa"/>
            <w:shd w:val="clear" w:color="auto" w:fill="auto"/>
          </w:tcPr>
          <w:p w14:paraId="5EB5A13E" w14:textId="77777777" w:rsidR="00DB02E5" w:rsidRPr="00534F9D" w:rsidRDefault="00DB02E5" w:rsidP="00DB02E5">
            <w:pPr>
              <w:pStyle w:val="GlossEng"/>
            </w:pPr>
            <w:r w:rsidRPr="00534F9D">
              <w:t>close</w:t>
            </w:r>
          </w:p>
        </w:tc>
        <w:tc>
          <w:tcPr>
            <w:tcW w:w="702" w:type="dxa"/>
            <w:shd w:val="clear" w:color="auto" w:fill="auto"/>
          </w:tcPr>
          <w:p w14:paraId="78F7BBF5" w14:textId="77777777" w:rsidR="00DB02E5" w:rsidRPr="0099608C" w:rsidRDefault="00DB02E5" w:rsidP="00DB02E5">
            <w:pPr>
              <w:pStyle w:val="GlossEng"/>
              <w:rPr>
                <w:rStyle w:val="ChSmallCaps"/>
              </w:rPr>
            </w:pPr>
            <w:r w:rsidRPr="0099608C">
              <w:rPr>
                <w:rStyle w:val="ChSmallCaps"/>
              </w:rPr>
              <w:t>d.dist</w:t>
            </w:r>
          </w:p>
        </w:tc>
        <w:tc>
          <w:tcPr>
            <w:tcW w:w="980" w:type="dxa"/>
            <w:shd w:val="clear" w:color="auto" w:fill="auto"/>
          </w:tcPr>
          <w:p w14:paraId="52F2B08C" w14:textId="77777777" w:rsidR="00DB02E5" w:rsidRPr="00534F9D" w:rsidRDefault="00DB02E5" w:rsidP="00DB02E5">
            <w:pPr>
              <w:pStyle w:val="GlossEng"/>
            </w:pPr>
            <w:r w:rsidRPr="00534F9D">
              <w:t>speedboat</w:t>
            </w:r>
          </w:p>
        </w:tc>
        <w:tc>
          <w:tcPr>
            <w:tcW w:w="702" w:type="dxa"/>
            <w:shd w:val="clear" w:color="auto" w:fill="auto"/>
          </w:tcPr>
          <w:p w14:paraId="436BBF27" w14:textId="77777777" w:rsidR="00DB02E5" w:rsidRPr="0099608C" w:rsidRDefault="00DB02E5" w:rsidP="00DB02E5">
            <w:pPr>
              <w:pStyle w:val="GlossEng"/>
              <w:rPr>
                <w:rStyle w:val="ChSmallCaps"/>
              </w:rPr>
            </w:pPr>
            <w:r w:rsidRPr="0099608C">
              <w:rPr>
                <w:rStyle w:val="ChSmallCaps"/>
              </w:rPr>
              <w:t>d.dist</w:t>
            </w:r>
          </w:p>
        </w:tc>
        <w:tc>
          <w:tcPr>
            <w:tcW w:w="569" w:type="dxa"/>
            <w:shd w:val="clear" w:color="auto" w:fill="auto"/>
          </w:tcPr>
          <w:p w14:paraId="17912246" w14:textId="77777777" w:rsidR="00DB02E5" w:rsidRPr="00534F9D" w:rsidRDefault="00DB02E5" w:rsidP="00DB02E5">
            <w:pPr>
              <w:pStyle w:val="GlossEng"/>
            </w:pPr>
            <w:r>
              <w:t>from</w:t>
            </w:r>
          </w:p>
        </w:tc>
        <w:tc>
          <w:tcPr>
            <w:tcW w:w="880" w:type="dxa"/>
            <w:shd w:val="clear" w:color="auto" w:fill="auto"/>
          </w:tcPr>
          <w:p w14:paraId="35DC8882" w14:textId="77777777" w:rsidR="00DB02E5" w:rsidRPr="00534F9D" w:rsidRDefault="00DB02E5" w:rsidP="00DB02E5">
            <w:pPr>
              <w:pStyle w:val="GlossEng"/>
            </w:pPr>
            <w:r w:rsidRPr="00534F9D">
              <w:t>backside</w:t>
            </w:r>
          </w:p>
        </w:tc>
        <w:tc>
          <w:tcPr>
            <w:tcW w:w="284" w:type="dxa"/>
            <w:shd w:val="clear" w:color="auto" w:fill="auto"/>
          </w:tcPr>
          <w:p w14:paraId="686DBC17" w14:textId="77777777" w:rsidR="00DB02E5" w:rsidRPr="00534F9D" w:rsidRDefault="00DB02E5" w:rsidP="00DB02E5">
            <w:pPr>
              <w:pStyle w:val="GlossEng"/>
            </w:pPr>
          </w:p>
        </w:tc>
      </w:tr>
    </w:tbl>
    <w:p w14:paraId="23AF2BA5" w14:textId="360A2D0D" w:rsidR="00DB02E5" w:rsidRPr="00534F9D" w:rsidRDefault="00B7093A" w:rsidP="00DB02E5">
      <w:pPr>
        <w:pStyle w:val="FreeTranslEng"/>
      </w:pPr>
      <w:r>
        <w:t>‘</w:t>
      </w:r>
      <w:r w:rsidR="00DB02E5">
        <w:t>(this</w:t>
      </w:r>
      <w:r w:rsidR="00DB02E5" w:rsidRPr="00534F9D">
        <w:t xml:space="preserve"> wave</w:t>
      </w:r>
      <w:r w:rsidR="00DB02E5">
        <w:t>,)</w:t>
      </w:r>
      <w:r w:rsidR="00DB02E5" w:rsidRPr="00534F9D">
        <w:t xml:space="preserve"> it totally covered</w:t>
      </w:r>
      <w:r w:rsidR="004D320E">
        <w:t>,</w:t>
      </w:r>
      <w:r w:rsidR="008E08D6">
        <w:t xml:space="preserve"> </w:t>
      </w:r>
      <w:r w:rsidR="002D1FA4">
        <w:t>what</w:t>
      </w:r>
      <w:r>
        <w:t>’</w:t>
      </w:r>
      <w:r w:rsidR="002D1FA4">
        <w:t>s-its-name</w:t>
      </w:r>
      <w:r w:rsidR="004D320E">
        <w:t>,</w:t>
      </w:r>
      <w:r w:rsidR="008E08D6">
        <w:t xml:space="preserve"> </w:t>
      </w:r>
      <w:r w:rsidR="00DB02E5" w:rsidRPr="00534F9D">
        <w:t xml:space="preserve">that speedboat </w:t>
      </w:r>
      <w:r w:rsidR="00DB02E5" w:rsidRPr="00AD38AD">
        <w:rPr>
          <w:rStyle w:val="ChBlueBold"/>
        </w:rPr>
        <w:t>from the back</w:t>
      </w:r>
      <w:r w:rsidR="00DB02E5">
        <w:t xml:space="preserve"> [to the front]</w:t>
      </w:r>
      <w:r>
        <w:t>’</w:t>
      </w:r>
      <w:r w:rsidR="00DB02E5" w:rsidRPr="00534F9D">
        <w:t xml:space="preserve"> </w:t>
      </w:r>
      <w:r w:rsidR="00D0359F">
        <w:rPr>
          <w:rStyle w:val="ExampleSource"/>
        </w:rPr>
        <w:t>[080923-015-CvEx</w:t>
      </w:r>
      <w:r w:rsidR="00DB02E5" w:rsidRPr="00082055">
        <w:rPr>
          <w:rStyle w:val="ExampleSource"/>
        </w:rPr>
        <w:t>.0021]</w:t>
      </w:r>
    </w:p>
    <w:tbl>
      <w:tblPr>
        <w:tblW w:w="5465" w:type="dxa"/>
        <w:tblCellMar>
          <w:left w:w="40" w:type="dxa"/>
          <w:right w:w="40" w:type="dxa"/>
        </w:tblCellMar>
        <w:tblLook w:val="01E0" w:firstRow="1" w:lastRow="1" w:firstColumn="1" w:lastColumn="1" w:noHBand="0" w:noVBand="0"/>
      </w:tblPr>
      <w:tblGrid>
        <w:gridCol w:w="709"/>
        <w:gridCol w:w="284"/>
        <w:gridCol w:w="485"/>
        <w:gridCol w:w="764"/>
        <w:gridCol w:w="686"/>
        <w:gridCol w:w="569"/>
        <w:gridCol w:w="558"/>
        <w:gridCol w:w="563"/>
        <w:gridCol w:w="847"/>
      </w:tblGrid>
      <w:tr w:rsidR="00AC23C4" w:rsidRPr="006B541C" w14:paraId="11A8E7E6" w14:textId="77777777" w:rsidTr="00AC23C4">
        <w:tc>
          <w:tcPr>
            <w:tcW w:w="709" w:type="dxa"/>
            <w:shd w:val="clear" w:color="auto" w:fill="auto"/>
          </w:tcPr>
          <w:p w14:paraId="122A224D" w14:textId="77777777" w:rsidR="00DB02E5" w:rsidRPr="00B1769D" w:rsidRDefault="00DB02E5" w:rsidP="00DB02E5">
            <w:pPr>
              <w:pStyle w:val="O0Nwnext"/>
            </w:pPr>
            <w:bookmarkStart w:id="4129" w:name="_Ref318978888"/>
            <w:bookmarkStart w:id="4130" w:name="_Ref339634462"/>
            <w:r w:rsidRPr="00534F9D">
              <w:t>(</w:t>
            </w:r>
            <w:fldSimple w:instr=" SEQ ( \* ARABIC \s 1 ">
              <w:r w:rsidR="00154D81">
                <w:rPr>
                  <w:noProof/>
                </w:rPr>
                <w:t>10</w:t>
              </w:r>
            </w:fldSimple>
            <w:bookmarkEnd w:id="4129"/>
            <w:r w:rsidRPr="00534F9D">
              <w:t>)</w:t>
            </w:r>
            <w:bookmarkEnd w:id="4130"/>
          </w:p>
        </w:tc>
        <w:tc>
          <w:tcPr>
            <w:tcW w:w="284" w:type="dxa"/>
            <w:shd w:val="clear" w:color="auto" w:fill="auto"/>
          </w:tcPr>
          <w:p w14:paraId="757290C7" w14:textId="77777777" w:rsidR="00DB02E5" w:rsidRPr="00534F9D" w:rsidRDefault="00DB02E5" w:rsidP="00DB02E5">
            <w:pPr>
              <w:pStyle w:val="Text"/>
            </w:pPr>
            <w:r>
              <w:t>…</w:t>
            </w:r>
          </w:p>
        </w:tc>
        <w:tc>
          <w:tcPr>
            <w:tcW w:w="485" w:type="dxa"/>
            <w:shd w:val="clear" w:color="auto" w:fill="auto"/>
          </w:tcPr>
          <w:p w14:paraId="472913F6" w14:textId="77777777" w:rsidR="00DB02E5" w:rsidRPr="00534F9D" w:rsidRDefault="00DB02E5" w:rsidP="00DB02E5">
            <w:pPr>
              <w:pStyle w:val="Text"/>
            </w:pPr>
            <w:r w:rsidRPr="00534F9D">
              <w:t>sa</w:t>
            </w:r>
          </w:p>
        </w:tc>
        <w:tc>
          <w:tcPr>
            <w:tcW w:w="764" w:type="dxa"/>
            <w:shd w:val="clear" w:color="auto" w:fill="auto"/>
          </w:tcPr>
          <w:p w14:paraId="0DEF8CFA" w14:textId="77777777" w:rsidR="00DB02E5" w:rsidRPr="00534F9D" w:rsidRDefault="00DB02E5" w:rsidP="00DB02E5">
            <w:pPr>
              <w:pStyle w:val="Text"/>
            </w:pPr>
            <w:r>
              <w:t>h</w:t>
            </w:r>
            <w:r w:rsidRPr="00534F9D">
              <w:t>arus</w:t>
            </w:r>
          </w:p>
        </w:tc>
        <w:tc>
          <w:tcPr>
            <w:tcW w:w="686" w:type="dxa"/>
            <w:shd w:val="clear" w:color="auto" w:fill="auto"/>
          </w:tcPr>
          <w:p w14:paraId="3A0006AC" w14:textId="77777777" w:rsidR="00DB02E5" w:rsidRPr="00534F9D" w:rsidRDefault="00DB02E5" w:rsidP="00DB02E5">
            <w:pPr>
              <w:pStyle w:val="Text"/>
            </w:pPr>
            <w:r w:rsidRPr="00534F9D">
              <w:t>kluar</w:t>
            </w:r>
          </w:p>
        </w:tc>
        <w:tc>
          <w:tcPr>
            <w:tcW w:w="569" w:type="dxa"/>
            <w:shd w:val="clear" w:color="auto" w:fill="auto"/>
          </w:tcPr>
          <w:p w14:paraId="2E0CC2A3" w14:textId="77777777" w:rsidR="00DB02E5" w:rsidRPr="00534F9D" w:rsidRDefault="00DB02E5" w:rsidP="00DB02E5">
            <w:pPr>
              <w:pStyle w:val="Text"/>
              <w:rPr>
                <w:rStyle w:val="ChBlueBold"/>
              </w:rPr>
            </w:pPr>
            <w:r w:rsidRPr="00534F9D">
              <w:rPr>
                <w:rStyle w:val="ChBlueBold"/>
              </w:rPr>
              <w:t>dari</w:t>
            </w:r>
          </w:p>
        </w:tc>
        <w:tc>
          <w:tcPr>
            <w:tcW w:w="558" w:type="dxa"/>
            <w:shd w:val="clear" w:color="auto" w:fill="auto"/>
          </w:tcPr>
          <w:p w14:paraId="3A93AC00" w14:textId="77777777" w:rsidR="00DB02E5" w:rsidRPr="00534F9D" w:rsidRDefault="00DB02E5" w:rsidP="00DB02E5">
            <w:pPr>
              <w:pStyle w:val="Text"/>
              <w:rPr>
                <w:rStyle w:val="ChBlueBold"/>
              </w:rPr>
            </w:pPr>
            <w:r w:rsidRPr="00534F9D">
              <w:rPr>
                <w:rStyle w:val="ChBlueBold"/>
              </w:rPr>
              <w:t>kam</w:t>
            </w:r>
          </w:p>
        </w:tc>
        <w:tc>
          <w:tcPr>
            <w:tcW w:w="563" w:type="dxa"/>
            <w:shd w:val="clear" w:color="auto" w:fill="auto"/>
          </w:tcPr>
          <w:p w14:paraId="4E3A4C19" w14:textId="77777777" w:rsidR="00DB02E5" w:rsidRPr="00534F9D" w:rsidRDefault="00DB02E5" w:rsidP="00DB02E5">
            <w:pPr>
              <w:pStyle w:val="Text"/>
              <w:rPr>
                <w:rStyle w:val="ChBlueBold"/>
              </w:rPr>
            </w:pPr>
            <w:r w:rsidRPr="00534F9D">
              <w:rPr>
                <w:rStyle w:val="ChBlueBold"/>
              </w:rPr>
              <w:t>pu</w:t>
            </w:r>
          </w:p>
        </w:tc>
        <w:tc>
          <w:tcPr>
            <w:tcW w:w="847" w:type="dxa"/>
            <w:shd w:val="clear" w:color="auto" w:fill="auto"/>
          </w:tcPr>
          <w:p w14:paraId="2D863B97" w14:textId="77777777" w:rsidR="00DB02E5" w:rsidRPr="00534F9D" w:rsidRDefault="00DB02E5" w:rsidP="00DB02E5">
            <w:pPr>
              <w:pStyle w:val="Text"/>
              <w:rPr>
                <w:rStyle w:val="ChBlueBold"/>
              </w:rPr>
            </w:pPr>
            <w:r>
              <w:rPr>
                <w:rStyle w:val="ChBlueBold"/>
              </w:rPr>
              <w:t>k</w:t>
            </w:r>
            <w:r w:rsidRPr="00534F9D">
              <w:rPr>
                <w:rStyle w:val="ChBlueBold"/>
              </w:rPr>
              <w:t>luarga</w:t>
            </w:r>
          </w:p>
        </w:tc>
      </w:tr>
      <w:tr w:rsidR="00AC23C4" w:rsidRPr="00AC23C4" w14:paraId="020FBF22" w14:textId="77777777" w:rsidTr="00AC23C4">
        <w:tc>
          <w:tcPr>
            <w:tcW w:w="709" w:type="dxa"/>
            <w:shd w:val="clear" w:color="auto" w:fill="auto"/>
          </w:tcPr>
          <w:p w14:paraId="17D52671" w14:textId="77777777" w:rsidR="00DB02E5" w:rsidRPr="00B1769D" w:rsidRDefault="00DB02E5" w:rsidP="00DB02E5">
            <w:pPr>
              <w:pStyle w:val="GlossEng"/>
            </w:pPr>
          </w:p>
        </w:tc>
        <w:tc>
          <w:tcPr>
            <w:tcW w:w="284" w:type="dxa"/>
            <w:shd w:val="clear" w:color="auto" w:fill="auto"/>
          </w:tcPr>
          <w:p w14:paraId="67308641" w14:textId="77777777" w:rsidR="00DB02E5" w:rsidRPr="00534F9D" w:rsidRDefault="00DB02E5" w:rsidP="00DB02E5">
            <w:pPr>
              <w:pStyle w:val="GlossEng"/>
              <w:rPr>
                <w:rStyle w:val="ChSmallCaps"/>
              </w:rPr>
            </w:pPr>
          </w:p>
        </w:tc>
        <w:tc>
          <w:tcPr>
            <w:tcW w:w="485" w:type="dxa"/>
            <w:shd w:val="clear" w:color="auto" w:fill="auto"/>
          </w:tcPr>
          <w:p w14:paraId="4B9B5736" w14:textId="77777777" w:rsidR="00DB02E5" w:rsidRPr="0099608C" w:rsidRDefault="00DB02E5" w:rsidP="00DB02E5">
            <w:pPr>
              <w:pStyle w:val="GlossEng"/>
              <w:rPr>
                <w:rStyle w:val="ChSmallCaps"/>
              </w:rPr>
            </w:pPr>
            <w:r w:rsidRPr="0099608C">
              <w:rPr>
                <w:rStyle w:val="ChSmallCaps"/>
              </w:rPr>
              <w:t>1sg</w:t>
            </w:r>
          </w:p>
        </w:tc>
        <w:tc>
          <w:tcPr>
            <w:tcW w:w="764" w:type="dxa"/>
            <w:shd w:val="clear" w:color="auto" w:fill="auto"/>
          </w:tcPr>
          <w:p w14:paraId="216D862A" w14:textId="77777777" w:rsidR="00DB02E5" w:rsidRPr="00534F9D" w:rsidRDefault="00DB02E5" w:rsidP="00DB02E5">
            <w:pPr>
              <w:pStyle w:val="GlossEng"/>
            </w:pPr>
            <w:r w:rsidRPr="00534F9D">
              <w:t>have.to</w:t>
            </w:r>
          </w:p>
        </w:tc>
        <w:tc>
          <w:tcPr>
            <w:tcW w:w="686" w:type="dxa"/>
            <w:shd w:val="clear" w:color="auto" w:fill="auto"/>
          </w:tcPr>
          <w:p w14:paraId="01C0C10B" w14:textId="77777777" w:rsidR="00DB02E5" w:rsidRPr="00534F9D" w:rsidRDefault="00DB02E5" w:rsidP="00DB02E5">
            <w:pPr>
              <w:pStyle w:val="GlossEng"/>
            </w:pPr>
            <w:r w:rsidRPr="00534F9D">
              <w:t>go.out</w:t>
            </w:r>
          </w:p>
        </w:tc>
        <w:tc>
          <w:tcPr>
            <w:tcW w:w="569" w:type="dxa"/>
            <w:shd w:val="clear" w:color="auto" w:fill="auto"/>
          </w:tcPr>
          <w:p w14:paraId="5ABA76EC" w14:textId="77777777" w:rsidR="00DB02E5" w:rsidRPr="00534F9D" w:rsidRDefault="00DB02E5" w:rsidP="00DB02E5">
            <w:pPr>
              <w:pStyle w:val="GlossEng"/>
            </w:pPr>
            <w:r>
              <w:t>from</w:t>
            </w:r>
          </w:p>
        </w:tc>
        <w:tc>
          <w:tcPr>
            <w:tcW w:w="558" w:type="dxa"/>
            <w:shd w:val="clear" w:color="auto" w:fill="auto"/>
          </w:tcPr>
          <w:p w14:paraId="3E7110DB" w14:textId="77777777" w:rsidR="00DB02E5" w:rsidRPr="0099608C" w:rsidRDefault="00DB02E5" w:rsidP="00DB02E5">
            <w:pPr>
              <w:pStyle w:val="GlossEng"/>
              <w:rPr>
                <w:rStyle w:val="ChSmallCaps"/>
              </w:rPr>
            </w:pPr>
            <w:r w:rsidRPr="0099608C">
              <w:rPr>
                <w:rStyle w:val="ChSmallCaps"/>
              </w:rPr>
              <w:t>2pl</w:t>
            </w:r>
          </w:p>
        </w:tc>
        <w:tc>
          <w:tcPr>
            <w:tcW w:w="563" w:type="dxa"/>
            <w:shd w:val="clear" w:color="auto" w:fill="auto"/>
          </w:tcPr>
          <w:p w14:paraId="12A0793A" w14:textId="77777777" w:rsidR="00DB02E5" w:rsidRPr="0099608C" w:rsidRDefault="00DB02E5" w:rsidP="00DB02E5">
            <w:pPr>
              <w:pStyle w:val="GlossEng"/>
              <w:rPr>
                <w:rStyle w:val="ChSmallCaps"/>
              </w:rPr>
            </w:pPr>
            <w:r w:rsidRPr="0099608C">
              <w:rPr>
                <w:rStyle w:val="ChSmallCaps"/>
              </w:rPr>
              <w:t>poss</w:t>
            </w:r>
          </w:p>
        </w:tc>
        <w:tc>
          <w:tcPr>
            <w:tcW w:w="847" w:type="dxa"/>
            <w:shd w:val="clear" w:color="auto" w:fill="auto"/>
          </w:tcPr>
          <w:p w14:paraId="31576D7A" w14:textId="77777777" w:rsidR="00DB02E5" w:rsidRPr="00534F9D" w:rsidRDefault="00DB02E5" w:rsidP="00DB02E5">
            <w:pPr>
              <w:pStyle w:val="GlossEng"/>
            </w:pPr>
            <w:r w:rsidRPr="00534F9D">
              <w:t>family</w:t>
            </w:r>
          </w:p>
        </w:tc>
      </w:tr>
    </w:tbl>
    <w:p w14:paraId="31243EB7" w14:textId="4932DE6B" w:rsidR="00DB02E5" w:rsidRPr="002F5FFD" w:rsidRDefault="00B7093A" w:rsidP="00DB02E5">
      <w:pPr>
        <w:pStyle w:val="FreeTranslEng"/>
      </w:pPr>
      <w:r>
        <w:t>‘</w:t>
      </w:r>
      <w:r w:rsidR="00DB02E5">
        <w:t>[</w:t>
      </w:r>
      <w:r w:rsidR="00DB02E5" w:rsidRPr="00534F9D">
        <w:t>I hadn</w:t>
      </w:r>
      <w:r>
        <w:t>’</w:t>
      </w:r>
      <w:r w:rsidR="00DB02E5" w:rsidRPr="00534F9D">
        <w:t>t thought that</w:t>
      </w:r>
      <w:r w:rsidR="00DB02E5">
        <w:t>]</w:t>
      </w:r>
      <w:r w:rsidR="00DB02E5" w:rsidRPr="00534F9D">
        <w:t xml:space="preserve"> I would have to depart </w:t>
      </w:r>
      <w:r w:rsidR="00DB02E5" w:rsidRPr="00534F9D">
        <w:rPr>
          <w:rStyle w:val="ChBlueBold"/>
        </w:rPr>
        <w:t>from your family</w:t>
      </w:r>
      <w:r>
        <w:t>’</w:t>
      </w:r>
      <w:r w:rsidR="00DB02E5" w:rsidRPr="00534F9D">
        <w:t xml:space="preserve"> </w:t>
      </w:r>
      <w:r w:rsidR="00DB02E5" w:rsidRPr="00534F9D">
        <w:rPr>
          <w:rStyle w:val="ExampleSource"/>
        </w:rPr>
        <w:t>[080919-006-CvNP.0012]</w:t>
      </w:r>
    </w:p>
    <w:tbl>
      <w:tblPr>
        <w:tblW w:w="0" w:type="auto"/>
        <w:tblCellMar>
          <w:left w:w="42" w:type="dxa"/>
          <w:right w:w="42" w:type="dxa"/>
        </w:tblCellMar>
        <w:tblLook w:val="01E0" w:firstRow="1" w:lastRow="1" w:firstColumn="1" w:lastColumn="1" w:noHBand="0" w:noVBand="0"/>
      </w:tblPr>
      <w:tblGrid>
        <w:gridCol w:w="709"/>
        <w:gridCol w:w="536"/>
        <w:gridCol w:w="603"/>
        <w:gridCol w:w="569"/>
        <w:gridCol w:w="925"/>
      </w:tblGrid>
      <w:tr w:rsidR="00AC23C4" w:rsidRPr="006B541C" w14:paraId="029D41FB" w14:textId="77777777" w:rsidTr="00AC23C4">
        <w:tc>
          <w:tcPr>
            <w:tcW w:w="709" w:type="dxa"/>
            <w:shd w:val="clear" w:color="auto" w:fill="auto"/>
          </w:tcPr>
          <w:p w14:paraId="5686B146" w14:textId="77777777" w:rsidR="00DB02E5" w:rsidRPr="00B1769D" w:rsidRDefault="00DB02E5" w:rsidP="00DB02E5">
            <w:pPr>
              <w:pStyle w:val="O0Nwnext"/>
            </w:pPr>
            <w:bookmarkStart w:id="4131" w:name="_Ref318978893"/>
            <w:bookmarkStart w:id="4132" w:name="_Ref339634463"/>
            <w:r w:rsidRPr="00534F9D">
              <w:t>(</w:t>
            </w:r>
            <w:fldSimple w:instr=" SEQ ( \* ARABIC \s 1 ">
              <w:r w:rsidR="00154D81">
                <w:rPr>
                  <w:noProof/>
                </w:rPr>
                <w:t>11</w:t>
              </w:r>
            </w:fldSimple>
            <w:bookmarkEnd w:id="4131"/>
            <w:r w:rsidRPr="00534F9D">
              <w:t>)</w:t>
            </w:r>
            <w:bookmarkEnd w:id="4132"/>
          </w:p>
        </w:tc>
        <w:tc>
          <w:tcPr>
            <w:tcW w:w="536" w:type="dxa"/>
            <w:shd w:val="clear" w:color="auto" w:fill="auto"/>
          </w:tcPr>
          <w:p w14:paraId="084B9D27" w14:textId="77777777" w:rsidR="00DB02E5" w:rsidRPr="00E63BDD" w:rsidRDefault="00DB02E5" w:rsidP="00DB02E5">
            <w:pPr>
              <w:pStyle w:val="Text"/>
            </w:pPr>
            <w:r w:rsidRPr="00E63BDD">
              <w:t>tong</w:t>
            </w:r>
          </w:p>
        </w:tc>
        <w:tc>
          <w:tcPr>
            <w:tcW w:w="603" w:type="dxa"/>
            <w:shd w:val="clear" w:color="auto" w:fill="auto"/>
          </w:tcPr>
          <w:p w14:paraId="57D8A906" w14:textId="77777777" w:rsidR="00DB02E5" w:rsidRPr="00E63BDD" w:rsidRDefault="00DB02E5" w:rsidP="00DB02E5">
            <w:pPr>
              <w:pStyle w:val="Text"/>
            </w:pPr>
            <w:r w:rsidRPr="00E63BDD">
              <w:t>smua</w:t>
            </w:r>
          </w:p>
        </w:tc>
        <w:tc>
          <w:tcPr>
            <w:tcW w:w="569" w:type="dxa"/>
            <w:shd w:val="clear" w:color="auto" w:fill="auto"/>
          </w:tcPr>
          <w:p w14:paraId="2DD92C70" w14:textId="77777777" w:rsidR="00DB02E5" w:rsidRPr="00CA7583" w:rsidRDefault="00DB02E5" w:rsidP="00DB02E5">
            <w:pPr>
              <w:pStyle w:val="Text"/>
              <w:rPr>
                <w:rStyle w:val="ChBlueBold"/>
              </w:rPr>
            </w:pPr>
            <w:r w:rsidRPr="00CA7583">
              <w:rPr>
                <w:rStyle w:val="ChBlueBold"/>
              </w:rPr>
              <w:t>dari</w:t>
            </w:r>
          </w:p>
        </w:tc>
        <w:tc>
          <w:tcPr>
            <w:tcW w:w="925" w:type="dxa"/>
            <w:shd w:val="clear" w:color="auto" w:fill="auto"/>
          </w:tcPr>
          <w:p w14:paraId="7F8A95AE" w14:textId="77777777" w:rsidR="00DB02E5" w:rsidRPr="00CA7583" w:rsidRDefault="00DB02E5" w:rsidP="00DB02E5">
            <w:pPr>
              <w:pStyle w:val="Text"/>
              <w:rPr>
                <w:rStyle w:val="ChBlueBold"/>
              </w:rPr>
            </w:pPr>
            <w:r w:rsidRPr="00CA7583">
              <w:rPr>
                <w:rStyle w:val="ChBlueBold"/>
              </w:rPr>
              <w:t>kampung</w:t>
            </w:r>
          </w:p>
        </w:tc>
      </w:tr>
      <w:tr w:rsidR="00AC23C4" w:rsidRPr="00AC23C4" w14:paraId="550550CD" w14:textId="77777777" w:rsidTr="00AC23C4">
        <w:tc>
          <w:tcPr>
            <w:tcW w:w="709" w:type="dxa"/>
            <w:shd w:val="clear" w:color="auto" w:fill="auto"/>
          </w:tcPr>
          <w:p w14:paraId="65F8E0C5" w14:textId="77777777" w:rsidR="00DB02E5" w:rsidRPr="00E63BDD" w:rsidRDefault="00DB02E5" w:rsidP="00DB02E5">
            <w:pPr>
              <w:pStyle w:val="GlossEng"/>
            </w:pPr>
          </w:p>
        </w:tc>
        <w:tc>
          <w:tcPr>
            <w:tcW w:w="536" w:type="dxa"/>
            <w:shd w:val="clear" w:color="auto" w:fill="auto"/>
          </w:tcPr>
          <w:p w14:paraId="17D3D451" w14:textId="77777777" w:rsidR="00DB02E5" w:rsidRPr="0099608C" w:rsidRDefault="00DB02E5" w:rsidP="00DB02E5">
            <w:pPr>
              <w:pStyle w:val="GlossEng"/>
              <w:rPr>
                <w:rStyle w:val="ChSmallCaps"/>
              </w:rPr>
            </w:pPr>
            <w:r w:rsidRPr="0099608C">
              <w:rPr>
                <w:rStyle w:val="ChSmallCaps"/>
              </w:rPr>
              <w:t>1pl</w:t>
            </w:r>
          </w:p>
        </w:tc>
        <w:tc>
          <w:tcPr>
            <w:tcW w:w="603" w:type="dxa"/>
            <w:shd w:val="clear" w:color="auto" w:fill="auto"/>
          </w:tcPr>
          <w:p w14:paraId="3484DD60" w14:textId="77777777" w:rsidR="00DB02E5" w:rsidRPr="00E63BDD" w:rsidRDefault="00DB02E5" w:rsidP="00DB02E5">
            <w:pPr>
              <w:pStyle w:val="GlossEng"/>
            </w:pPr>
            <w:r w:rsidRPr="00E63BDD">
              <w:t>all</w:t>
            </w:r>
          </w:p>
        </w:tc>
        <w:tc>
          <w:tcPr>
            <w:tcW w:w="569" w:type="dxa"/>
            <w:shd w:val="clear" w:color="auto" w:fill="auto"/>
          </w:tcPr>
          <w:p w14:paraId="682D7D52" w14:textId="77777777" w:rsidR="00DB02E5" w:rsidRPr="00E63BDD" w:rsidRDefault="00DB02E5" w:rsidP="00DB02E5">
            <w:pPr>
              <w:pStyle w:val="GlossEng"/>
            </w:pPr>
            <w:r w:rsidRPr="00E63BDD">
              <w:t>from</w:t>
            </w:r>
          </w:p>
        </w:tc>
        <w:tc>
          <w:tcPr>
            <w:tcW w:w="925" w:type="dxa"/>
            <w:shd w:val="clear" w:color="auto" w:fill="auto"/>
          </w:tcPr>
          <w:p w14:paraId="342D9DA3" w14:textId="77777777" w:rsidR="00DB02E5" w:rsidRPr="00E63BDD" w:rsidRDefault="00DB02E5" w:rsidP="00DB02E5">
            <w:pPr>
              <w:pStyle w:val="GlossEng"/>
            </w:pPr>
            <w:r w:rsidRPr="00E63BDD">
              <w:t>village</w:t>
            </w:r>
          </w:p>
        </w:tc>
      </w:tr>
    </w:tbl>
    <w:p w14:paraId="47F9B977" w14:textId="726A31DD" w:rsidR="00DB02E5" w:rsidRPr="002F5FFD" w:rsidRDefault="00B7093A" w:rsidP="00DB02E5">
      <w:pPr>
        <w:pStyle w:val="FreeTranslEng"/>
      </w:pPr>
      <w:r>
        <w:t>‘</w:t>
      </w:r>
      <w:r w:rsidR="00DB02E5">
        <w:t xml:space="preserve">we all are </w:t>
      </w:r>
      <w:r w:rsidR="00DB02E5" w:rsidRPr="00CA7583">
        <w:rPr>
          <w:rStyle w:val="ChBlueBold"/>
        </w:rPr>
        <w:t>from the village</w:t>
      </w:r>
      <w:r>
        <w:t>’</w:t>
      </w:r>
      <w:r w:rsidR="00DB02E5">
        <w:t xml:space="preserve"> </w:t>
      </w:r>
      <w:r w:rsidR="00DB02E5" w:rsidRPr="00CA7583">
        <w:rPr>
          <w:rStyle w:val="ExampleSource"/>
        </w:rPr>
        <w:t>[081010-001-Cv.0084]</w:t>
      </w:r>
    </w:p>
    <w:tbl>
      <w:tblPr>
        <w:tblW w:w="6795" w:type="dxa"/>
        <w:tblCellMar>
          <w:left w:w="42" w:type="dxa"/>
          <w:right w:w="42" w:type="dxa"/>
        </w:tblCellMar>
        <w:tblLook w:val="01E0" w:firstRow="1" w:lastRow="1" w:firstColumn="1" w:lastColumn="1" w:noHBand="0" w:noVBand="0"/>
      </w:tblPr>
      <w:tblGrid>
        <w:gridCol w:w="708"/>
        <w:gridCol w:w="507"/>
        <w:gridCol w:w="540"/>
        <w:gridCol w:w="777"/>
        <w:gridCol w:w="32"/>
        <w:gridCol w:w="457"/>
        <w:gridCol w:w="238"/>
        <w:gridCol w:w="329"/>
        <w:gridCol w:w="266"/>
        <w:gridCol w:w="284"/>
        <w:gridCol w:w="101"/>
        <w:gridCol w:w="510"/>
        <w:gridCol w:w="765"/>
        <w:gridCol w:w="573"/>
        <w:gridCol w:w="708"/>
      </w:tblGrid>
      <w:tr w:rsidR="00AC23C4" w:rsidRPr="008C7D8B" w14:paraId="15B305FF" w14:textId="77777777" w:rsidTr="00AC23C4">
        <w:tc>
          <w:tcPr>
            <w:tcW w:w="708" w:type="dxa"/>
            <w:shd w:val="clear" w:color="auto" w:fill="auto"/>
          </w:tcPr>
          <w:p w14:paraId="524CE0C6" w14:textId="77777777" w:rsidR="00DB02E5" w:rsidRPr="00B1769D" w:rsidRDefault="00DB02E5" w:rsidP="00DB02E5">
            <w:pPr>
              <w:pStyle w:val="Text"/>
            </w:pPr>
            <w:bookmarkStart w:id="4133" w:name="_Ref348779841"/>
            <w:r w:rsidRPr="00534F9D">
              <w:t>(</w:t>
            </w:r>
            <w:fldSimple w:instr=" SEQ ( \* ARABIC \s 1 ">
              <w:r w:rsidR="00154D81">
                <w:rPr>
                  <w:noProof/>
                </w:rPr>
                <w:t>12</w:t>
              </w:r>
            </w:fldSimple>
            <w:r w:rsidRPr="00534F9D">
              <w:t>)</w:t>
            </w:r>
            <w:bookmarkEnd w:id="4133"/>
          </w:p>
        </w:tc>
        <w:tc>
          <w:tcPr>
            <w:tcW w:w="507" w:type="dxa"/>
            <w:shd w:val="clear" w:color="auto" w:fill="auto"/>
          </w:tcPr>
          <w:p w14:paraId="6A57DDE6" w14:textId="77777777" w:rsidR="00DB02E5" w:rsidRPr="00A911FE" w:rsidRDefault="00DB02E5" w:rsidP="00DB02E5">
            <w:pPr>
              <w:pStyle w:val="Text"/>
            </w:pPr>
            <w:r w:rsidRPr="00A911FE">
              <w:t>satu</w:t>
            </w:r>
          </w:p>
        </w:tc>
        <w:tc>
          <w:tcPr>
            <w:tcW w:w="540" w:type="dxa"/>
            <w:shd w:val="clear" w:color="auto" w:fill="auto"/>
          </w:tcPr>
          <w:p w14:paraId="47E8B5D1" w14:textId="77777777" w:rsidR="00DB02E5" w:rsidRPr="00A911FE" w:rsidRDefault="00DB02E5" w:rsidP="00DB02E5">
            <w:pPr>
              <w:pStyle w:val="Text"/>
            </w:pPr>
            <w:r w:rsidRPr="00A911FE">
              <w:t>kali</w:t>
            </w:r>
          </w:p>
        </w:tc>
        <w:tc>
          <w:tcPr>
            <w:tcW w:w="777" w:type="dxa"/>
            <w:shd w:val="clear" w:color="auto" w:fill="auto"/>
          </w:tcPr>
          <w:p w14:paraId="4593F708" w14:textId="77777777" w:rsidR="00DB02E5" w:rsidRPr="00A911FE" w:rsidRDefault="00DB02E5" w:rsidP="00DB02E5">
            <w:pPr>
              <w:pStyle w:val="Text"/>
            </w:pPr>
            <w:r w:rsidRPr="00A911FE">
              <w:t>ini</w:t>
            </w:r>
          </w:p>
        </w:tc>
        <w:tc>
          <w:tcPr>
            <w:tcW w:w="489" w:type="dxa"/>
            <w:gridSpan w:val="2"/>
            <w:shd w:val="clear" w:color="auto" w:fill="auto"/>
          </w:tcPr>
          <w:p w14:paraId="5878BB28" w14:textId="77777777" w:rsidR="00DB02E5" w:rsidRPr="00743AA2" w:rsidRDefault="00DB02E5" w:rsidP="00DB02E5">
            <w:pPr>
              <w:pStyle w:val="Text"/>
              <w:rPr>
                <w:rStyle w:val="ChBlueBold"/>
              </w:rPr>
            </w:pPr>
            <w:r w:rsidRPr="00743AA2">
              <w:rPr>
                <w:rStyle w:val="ChBlueBold"/>
              </w:rPr>
              <w:t>de</w:t>
            </w:r>
          </w:p>
        </w:tc>
        <w:tc>
          <w:tcPr>
            <w:tcW w:w="567" w:type="dxa"/>
            <w:gridSpan w:val="2"/>
            <w:shd w:val="clear" w:color="auto" w:fill="auto"/>
          </w:tcPr>
          <w:p w14:paraId="2AB0D1C9" w14:textId="77777777" w:rsidR="00DB02E5" w:rsidRPr="00743AA2" w:rsidRDefault="00DB02E5" w:rsidP="00DB02E5">
            <w:pPr>
              <w:pStyle w:val="Text"/>
              <w:rPr>
                <w:rStyle w:val="ChBlueBold"/>
              </w:rPr>
            </w:pPr>
            <w:r w:rsidRPr="00743AA2">
              <w:rPr>
                <w:rStyle w:val="ChBlueBold"/>
              </w:rPr>
              <w:t>pu</w:t>
            </w:r>
          </w:p>
        </w:tc>
        <w:tc>
          <w:tcPr>
            <w:tcW w:w="651" w:type="dxa"/>
            <w:gridSpan w:val="3"/>
            <w:shd w:val="clear" w:color="auto" w:fill="auto"/>
          </w:tcPr>
          <w:p w14:paraId="5C6CE735" w14:textId="77777777" w:rsidR="00DB02E5" w:rsidRPr="00743AA2" w:rsidRDefault="00DB02E5" w:rsidP="00DB02E5">
            <w:pPr>
              <w:pStyle w:val="Text"/>
              <w:rPr>
                <w:rStyle w:val="ChBlueBold"/>
              </w:rPr>
            </w:pPr>
            <w:r w:rsidRPr="00743AA2">
              <w:rPr>
                <w:rStyle w:val="ChBlueBold"/>
              </w:rPr>
              <w:t>bapa</w:t>
            </w:r>
          </w:p>
        </w:tc>
        <w:tc>
          <w:tcPr>
            <w:tcW w:w="510" w:type="dxa"/>
            <w:shd w:val="clear" w:color="auto" w:fill="auto"/>
          </w:tcPr>
          <w:p w14:paraId="58EEB844" w14:textId="77777777" w:rsidR="00DB02E5" w:rsidRPr="00743AA2" w:rsidRDefault="00DB02E5" w:rsidP="00DB02E5">
            <w:pPr>
              <w:pStyle w:val="Text"/>
              <w:rPr>
                <w:rStyle w:val="ChBlueBold"/>
              </w:rPr>
            </w:pPr>
            <w:r w:rsidRPr="00743AA2">
              <w:rPr>
                <w:rStyle w:val="ChBlueBold"/>
              </w:rPr>
              <w:t>pu</w:t>
            </w:r>
          </w:p>
        </w:tc>
        <w:tc>
          <w:tcPr>
            <w:tcW w:w="765" w:type="dxa"/>
            <w:shd w:val="clear" w:color="auto" w:fill="auto"/>
          </w:tcPr>
          <w:p w14:paraId="591FE4A4" w14:textId="77777777" w:rsidR="00DB02E5" w:rsidRPr="00743AA2" w:rsidRDefault="00DB02E5" w:rsidP="00DB02E5">
            <w:pPr>
              <w:pStyle w:val="Text"/>
              <w:rPr>
                <w:rStyle w:val="ChBlueBold"/>
              </w:rPr>
            </w:pPr>
            <w:r w:rsidRPr="00743AA2">
              <w:rPr>
                <w:rStyle w:val="ChBlueBold"/>
              </w:rPr>
              <w:t>teman</w:t>
            </w:r>
            <w:r w:rsidR="009B03F2">
              <w:rPr>
                <w:rStyle w:val="ChBlueBold"/>
              </w:rPr>
              <w:t>g</w:t>
            </w:r>
          </w:p>
        </w:tc>
        <w:tc>
          <w:tcPr>
            <w:tcW w:w="573" w:type="dxa"/>
            <w:shd w:val="clear" w:color="auto" w:fill="auto"/>
          </w:tcPr>
          <w:p w14:paraId="37933C8C" w14:textId="77777777" w:rsidR="00DB02E5" w:rsidRPr="00743AA2" w:rsidRDefault="00DB02E5" w:rsidP="00DB02E5">
            <w:pPr>
              <w:pStyle w:val="Text"/>
              <w:rPr>
                <w:rStyle w:val="ChBlueBold"/>
              </w:rPr>
            </w:pPr>
            <w:r w:rsidRPr="00743AA2">
              <w:rPr>
                <w:rStyle w:val="ChBlueBold"/>
              </w:rPr>
              <w:t>dari</w:t>
            </w:r>
          </w:p>
        </w:tc>
        <w:tc>
          <w:tcPr>
            <w:tcW w:w="708" w:type="dxa"/>
            <w:shd w:val="clear" w:color="auto" w:fill="auto"/>
          </w:tcPr>
          <w:p w14:paraId="26869FF3" w14:textId="77777777" w:rsidR="00DB02E5" w:rsidRPr="002D1FA4" w:rsidRDefault="00DB02E5" w:rsidP="00DB02E5">
            <w:pPr>
              <w:pStyle w:val="Text"/>
            </w:pPr>
            <w:r w:rsidRPr="002D1FA4">
              <w:rPr>
                <w:rStyle w:val="ChBlueBold"/>
              </w:rPr>
              <w:t>skola</w:t>
            </w:r>
            <w:r w:rsidR="002D1FA4">
              <w:t>,</w:t>
            </w:r>
          </w:p>
        </w:tc>
      </w:tr>
      <w:tr w:rsidR="00AC23C4" w:rsidRPr="00AC23C4" w14:paraId="17FD457F" w14:textId="77777777" w:rsidTr="00AC23C4">
        <w:tc>
          <w:tcPr>
            <w:tcW w:w="708" w:type="dxa"/>
            <w:shd w:val="clear" w:color="auto" w:fill="auto"/>
          </w:tcPr>
          <w:p w14:paraId="0FF9BD83" w14:textId="77777777" w:rsidR="00DB02E5" w:rsidRPr="007A4A25" w:rsidRDefault="00DB02E5" w:rsidP="00DB02E5">
            <w:pPr>
              <w:pStyle w:val="GlossEng2ptafter"/>
            </w:pPr>
          </w:p>
        </w:tc>
        <w:tc>
          <w:tcPr>
            <w:tcW w:w="507" w:type="dxa"/>
            <w:shd w:val="clear" w:color="auto" w:fill="auto"/>
          </w:tcPr>
          <w:p w14:paraId="7AE81511" w14:textId="77777777" w:rsidR="00DB02E5" w:rsidRPr="00A911FE" w:rsidRDefault="00DB02E5" w:rsidP="00DB02E5">
            <w:pPr>
              <w:pStyle w:val="GlossEng2ptafter"/>
            </w:pPr>
            <w:r w:rsidRPr="00A911FE">
              <w:t>one</w:t>
            </w:r>
          </w:p>
        </w:tc>
        <w:tc>
          <w:tcPr>
            <w:tcW w:w="540" w:type="dxa"/>
            <w:shd w:val="clear" w:color="auto" w:fill="auto"/>
          </w:tcPr>
          <w:p w14:paraId="347D1C25" w14:textId="77777777" w:rsidR="00DB02E5" w:rsidRPr="00A911FE" w:rsidRDefault="00DB02E5" w:rsidP="00DB02E5">
            <w:pPr>
              <w:pStyle w:val="GlossEng2ptafter"/>
            </w:pPr>
            <w:r w:rsidRPr="00A911FE">
              <w:t>time</w:t>
            </w:r>
          </w:p>
        </w:tc>
        <w:tc>
          <w:tcPr>
            <w:tcW w:w="777" w:type="dxa"/>
            <w:shd w:val="clear" w:color="auto" w:fill="auto"/>
          </w:tcPr>
          <w:p w14:paraId="3EAD91BB" w14:textId="77777777" w:rsidR="00DB02E5" w:rsidRPr="0099608C" w:rsidRDefault="00DB02E5" w:rsidP="00DB02E5">
            <w:pPr>
              <w:pStyle w:val="GlossEng2ptafter"/>
              <w:rPr>
                <w:rStyle w:val="ChSmallCaps"/>
              </w:rPr>
            </w:pPr>
            <w:r w:rsidRPr="0099608C">
              <w:rPr>
                <w:rStyle w:val="ChSmallCaps"/>
              </w:rPr>
              <w:t>d.prox</w:t>
            </w:r>
          </w:p>
        </w:tc>
        <w:tc>
          <w:tcPr>
            <w:tcW w:w="489" w:type="dxa"/>
            <w:gridSpan w:val="2"/>
            <w:shd w:val="clear" w:color="auto" w:fill="auto"/>
          </w:tcPr>
          <w:p w14:paraId="23BC880E" w14:textId="77777777" w:rsidR="00DB02E5" w:rsidRPr="0099608C" w:rsidRDefault="00DB02E5" w:rsidP="00DB02E5">
            <w:pPr>
              <w:pStyle w:val="GlossEng2ptafter"/>
              <w:rPr>
                <w:rStyle w:val="ChSmallCaps"/>
              </w:rPr>
            </w:pPr>
            <w:r w:rsidRPr="0099608C">
              <w:rPr>
                <w:rStyle w:val="ChSmallCaps"/>
              </w:rPr>
              <w:t>3sg</w:t>
            </w:r>
          </w:p>
        </w:tc>
        <w:tc>
          <w:tcPr>
            <w:tcW w:w="567" w:type="dxa"/>
            <w:gridSpan w:val="2"/>
            <w:shd w:val="clear" w:color="auto" w:fill="auto"/>
          </w:tcPr>
          <w:p w14:paraId="12BC41C1" w14:textId="77777777" w:rsidR="00DB02E5" w:rsidRPr="0099608C" w:rsidRDefault="00DB02E5" w:rsidP="00DB02E5">
            <w:pPr>
              <w:pStyle w:val="GlossEng2ptafter"/>
              <w:rPr>
                <w:rStyle w:val="ChSmallCaps"/>
              </w:rPr>
            </w:pPr>
            <w:r w:rsidRPr="0099608C">
              <w:rPr>
                <w:rStyle w:val="ChSmallCaps"/>
              </w:rPr>
              <w:t>poss</w:t>
            </w:r>
          </w:p>
        </w:tc>
        <w:tc>
          <w:tcPr>
            <w:tcW w:w="651" w:type="dxa"/>
            <w:gridSpan w:val="3"/>
            <w:shd w:val="clear" w:color="auto" w:fill="auto"/>
          </w:tcPr>
          <w:p w14:paraId="5B333339" w14:textId="77777777" w:rsidR="00DB02E5" w:rsidRPr="00A911FE" w:rsidRDefault="00DB02E5" w:rsidP="00DB02E5">
            <w:pPr>
              <w:pStyle w:val="GlossEng2ptafter"/>
            </w:pPr>
            <w:r w:rsidRPr="00A911FE">
              <w:t>father</w:t>
            </w:r>
          </w:p>
        </w:tc>
        <w:tc>
          <w:tcPr>
            <w:tcW w:w="510" w:type="dxa"/>
            <w:shd w:val="clear" w:color="auto" w:fill="auto"/>
          </w:tcPr>
          <w:p w14:paraId="5640EEB1" w14:textId="77777777" w:rsidR="00DB02E5" w:rsidRPr="0099608C" w:rsidRDefault="00DB02E5" w:rsidP="00DB02E5">
            <w:pPr>
              <w:pStyle w:val="GlossEng2ptafter"/>
              <w:rPr>
                <w:rStyle w:val="ChSmallCaps"/>
              </w:rPr>
            </w:pPr>
            <w:r w:rsidRPr="0099608C">
              <w:rPr>
                <w:rStyle w:val="ChSmallCaps"/>
              </w:rPr>
              <w:t>poss</w:t>
            </w:r>
          </w:p>
        </w:tc>
        <w:tc>
          <w:tcPr>
            <w:tcW w:w="765" w:type="dxa"/>
            <w:shd w:val="clear" w:color="auto" w:fill="auto"/>
          </w:tcPr>
          <w:p w14:paraId="1411E61A" w14:textId="77777777" w:rsidR="00DB02E5" w:rsidRPr="00A911FE" w:rsidRDefault="00DB02E5" w:rsidP="00DB02E5">
            <w:pPr>
              <w:pStyle w:val="GlossEng2ptafter"/>
            </w:pPr>
            <w:r w:rsidRPr="00A911FE">
              <w:t>friend</w:t>
            </w:r>
          </w:p>
        </w:tc>
        <w:tc>
          <w:tcPr>
            <w:tcW w:w="573" w:type="dxa"/>
            <w:shd w:val="clear" w:color="auto" w:fill="auto"/>
          </w:tcPr>
          <w:p w14:paraId="0DB53935" w14:textId="77777777" w:rsidR="00DB02E5" w:rsidRPr="00A911FE" w:rsidRDefault="00DB02E5" w:rsidP="00DB02E5">
            <w:pPr>
              <w:pStyle w:val="GlossEng2ptafter"/>
            </w:pPr>
            <w:r w:rsidRPr="00A911FE">
              <w:t>from</w:t>
            </w:r>
          </w:p>
        </w:tc>
        <w:tc>
          <w:tcPr>
            <w:tcW w:w="708" w:type="dxa"/>
            <w:shd w:val="clear" w:color="auto" w:fill="auto"/>
          </w:tcPr>
          <w:p w14:paraId="7C605DD9" w14:textId="77777777" w:rsidR="00DB02E5" w:rsidRPr="00A911FE" w:rsidRDefault="00DB02E5" w:rsidP="00DB02E5">
            <w:pPr>
              <w:pStyle w:val="GlossEng2ptafter"/>
            </w:pPr>
            <w:r w:rsidRPr="00A911FE">
              <w:t>school</w:t>
            </w:r>
          </w:p>
        </w:tc>
      </w:tr>
      <w:tr w:rsidR="00AC23C4" w:rsidRPr="00A911FE" w14:paraId="71131250" w14:textId="77777777" w:rsidTr="00AC23C4">
        <w:trPr>
          <w:gridAfter w:val="5"/>
          <w:wAfter w:w="2657" w:type="dxa"/>
        </w:trPr>
        <w:tc>
          <w:tcPr>
            <w:tcW w:w="708" w:type="dxa"/>
            <w:shd w:val="clear" w:color="auto" w:fill="auto"/>
          </w:tcPr>
          <w:p w14:paraId="6A5FCFC2" w14:textId="77777777" w:rsidR="00DB02E5" w:rsidRPr="00743AA2" w:rsidRDefault="00DB02E5" w:rsidP="00DB02E5">
            <w:pPr>
              <w:pStyle w:val="O0Nwnext"/>
            </w:pPr>
          </w:p>
        </w:tc>
        <w:tc>
          <w:tcPr>
            <w:tcW w:w="1856" w:type="dxa"/>
            <w:gridSpan w:val="4"/>
            <w:shd w:val="clear" w:color="auto" w:fill="auto"/>
          </w:tcPr>
          <w:p w14:paraId="78B22F46" w14:textId="77777777" w:rsidR="00DB02E5" w:rsidRPr="00A911FE" w:rsidRDefault="00DB02E5" w:rsidP="00DB02E5">
            <w:pPr>
              <w:pStyle w:val="Text"/>
            </w:pPr>
            <w:r w:rsidRPr="00A911FE">
              <w:t>STT</w:t>
            </w:r>
          </w:p>
        </w:tc>
        <w:tc>
          <w:tcPr>
            <w:tcW w:w="695" w:type="dxa"/>
            <w:gridSpan w:val="2"/>
            <w:shd w:val="clear" w:color="auto" w:fill="auto"/>
          </w:tcPr>
          <w:p w14:paraId="66CC7C8D" w14:textId="77777777" w:rsidR="00DB02E5" w:rsidRPr="00A911FE" w:rsidRDefault="009B03F2" w:rsidP="00DB02E5">
            <w:pPr>
              <w:pStyle w:val="Text"/>
            </w:pPr>
            <w:r>
              <w:t>dorang</w:t>
            </w:r>
          </w:p>
        </w:tc>
        <w:tc>
          <w:tcPr>
            <w:tcW w:w="595" w:type="dxa"/>
            <w:gridSpan w:val="2"/>
            <w:shd w:val="clear" w:color="auto" w:fill="auto"/>
          </w:tcPr>
          <w:p w14:paraId="4DD30B42" w14:textId="77777777" w:rsidR="00DB02E5" w:rsidRPr="00A911FE" w:rsidRDefault="00DB02E5" w:rsidP="00DB02E5">
            <w:pPr>
              <w:pStyle w:val="Text"/>
            </w:pPr>
            <w:r>
              <w:t>pergi</w:t>
            </w:r>
          </w:p>
        </w:tc>
        <w:tc>
          <w:tcPr>
            <w:tcW w:w="284" w:type="dxa"/>
            <w:shd w:val="clear" w:color="auto" w:fill="auto"/>
          </w:tcPr>
          <w:p w14:paraId="3463BB3E" w14:textId="77777777" w:rsidR="00DB02E5" w:rsidRPr="00A911FE" w:rsidRDefault="00DB02E5" w:rsidP="00DB02E5">
            <w:pPr>
              <w:pStyle w:val="Text"/>
            </w:pPr>
            <w:r>
              <w:t>…</w:t>
            </w:r>
          </w:p>
        </w:tc>
      </w:tr>
      <w:tr w:rsidR="00AC23C4" w:rsidRPr="00A911FE" w14:paraId="0326CDF3" w14:textId="77777777" w:rsidTr="00AC23C4">
        <w:trPr>
          <w:gridAfter w:val="5"/>
          <w:wAfter w:w="2657" w:type="dxa"/>
        </w:trPr>
        <w:tc>
          <w:tcPr>
            <w:tcW w:w="708" w:type="dxa"/>
            <w:shd w:val="clear" w:color="auto" w:fill="auto"/>
          </w:tcPr>
          <w:p w14:paraId="03B26A46" w14:textId="77777777" w:rsidR="00DB02E5" w:rsidRPr="00743AA2" w:rsidRDefault="00DB02E5" w:rsidP="00DB02E5">
            <w:pPr>
              <w:pStyle w:val="GlossEng"/>
            </w:pPr>
          </w:p>
        </w:tc>
        <w:tc>
          <w:tcPr>
            <w:tcW w:w="1856" w:type="dxa"/>
            <w:gridSpan w:val="4"/>
            <w:shd w:val="clear" w:color="auto" w:fill="auto"/>
          </w:tcPr>
          <w:p w14:paraId="6EA39F6C" w14:textId="77777777" w:rsidR="00DB02E5" w:rsidRPr="00A911FE" w:rsidRDefault="00DB02E5" w:rsidP="00DB02E5">
            <w:pPr>
              <w:pStyle w:val="GlossEng"/>
            </w:pPr>
            <w:r w:rsidRPr="00A911FE">
              <w:t>theological.seminary</w:t>
            </w:r>
          </w:p>
        </w:tc>
        <w:tc>
          <w:tcPr>
            <w:tcW w:w="695" w:type="dxa"/>
            <w:gridSpan w:val="2"/>
            <w:shd w:val="clear" w:color="auto" w:fill="auto"/>
          </w:tcPr>
          <w:p w14:paraId="1627E195" w14:textId="77777777" w:rsidR="00DB02E5" w:rsidRPr="0099608C" w:rsidRDefault="00DB02E5" w:rsidP="00DB02E5">
            <w:pPr>
              <w:pStyle w:val="GlossEng"/>
              <w:rPr>
                <w:rStyle w:val="ChSmallCaps"/>
              </w:rPr>
            </w:pPr>
            <w:r w:rsidRPr="0099608C">
              <w:rPr>
                <w:rStyle w:val="ChSmallCaps"/>
              </w:rPr>
              <w:t>3pl</w:t>
            </w:r>
          </w:p>
        </w:tc>
        <w:tc>
          <w:tcPr>
            <w:tcW w:w="595" w:type="dxa"/>
            <w:gridSpan w:val="2"/>
            <w:shd w:val="clear" w:color="auto" w:fill="auto"/>
          </w:tcPr>
          <w:p w14:paraId="1305C19C" w14:textId="77777777" w:rsidR="00DB02E5" w:rsidRPr="00A911FE" w:rsidRDefault="00DB02E5" w:rsidP="00DB02E5">
            <w:pPr>
              <w:pStyle w:val="GlossEng"/>
            </w:pPr>
            <w:r w:rsidRPr="00A911FE">
              <w:t>go</w:t>
            </w:r>
          </w:p>
        </w:tc>
        <w:tc>
          <w:tcPr>
            <w:tcW w:w="284" w:type="dxa"/>
            <w:shd w:val="clear" w:color="auto" w:fill="auto"/>
          </w:tcPr>
          <w:p w14:paraId="5EE14527" w14:textId="77777777" w:rsidR="00DB02E5" w:rsidRPr="00A911FE" w:rsidRDefault="00DB02E5" w:rsidP="00DB02E5">
            <w:pPr>
              <w:pStyle w:val="GlossEng"/>
            </w:pPr>
          </w:p>
        </w:tc>
      </w:tr>
    </w:tbl>
    <w:p w14:paraId="02B7A285" w14:textId="58254691" w:rsidR="00DB02E5" w:rsidRPr="00A911FE" w:rsidRDefault="00B7093A" w:rsidP="00DB02E5">
      <w:pPr>
        <w:pStyle w:val="FreeTranslEng"/>
      </w:pPr>
      <w:r>
        <w:t>‘</w:t>
      </w:r>
      <w:r w:rsidR="00DB02E5">
        <w:t xml:space="preserve">this </w:t>
      </w:r>
      <w:r w:rsidR="00DB02E5" w:rsidRPr="00A911FE">
        <w:t xml:space="preserve">one time </w:t>
      </w:r>
      <w:r w:rsidR="00DB02E5" w:rsidRPr="00743AA2">
        <w:rPr>
          <w:rStyle w:val="ChBlueBold"/>
        </w:rPr>
        <w:t>her father</w:t>
      </w:r>
      <w:r>
        <w:rPr>
          <w:rStyle w:val="ChBlueBold"/>
        </w:rPr>
        <w:t>’</w:t>
      </w:r>
      <w:r w:rsidR="00DB02E5" w:rsidRPr="00743AA2">
        <w:rPr>
          <w:rStyle w:val="ChBlueBold"/>
        </w:rPr>
        <w:t>s friends from school</w:t>
      </w:r>
      <w:r w:rsidR="00DB02E5" w:rsidRPr="00A911FE">
        <w:t>, theological seminary, they went</w:t>
      </w:r>
      <w:r w:rsidR="00DB02E5">
        <w:t xml:space="preserve"> …</w:t>
      </w:r>
      <w:r>
        <w:t>’</w:t>
      </w:r>
      <w:r w:rsidR="00DB02E5">
        <w:t xml:space="preserve"> </w:t>
      </w:r>
      <w:r w:rsidR="00DB02E5" w:rsidRPr="007A4A25">
        <w:rPr>
          <w:rStyle w:val="ExampleSource"/>
        </w:rPr>
        <w:t>[081006-023-CvEx.0062]</w:t>
      </w:r>
    </w:p>
    <w:p w14:paraId="59E2877B" w14:textId="3338B872" w:rsidR="00DB02E5" w:rsidRDefault="00DB02E5" w:rsidP="003F56D2">
      <w:pPr>
        <w:pStyle w:val="Body0005after"/>
      </w:pPr>
      <w:r>
        <w:t xml:space="preserve">The source location indicated with </w:t>
      </w:r>
      <w:r w:rsidRPr="00D1430E">
        <w:rPr>
          <w:rStyle w:val="ChItalBold"/>
        </w:rPr>
        <w:t>dari</w:t>
      </w:r>
      <w:r w:rsidRPr="00886EB2">
        <w:t xml:space="preserve"> </w:t>
      </w:r>
      <w:r w:rsidR="00B7093A">
        <w:t>‘</w:t>
      </w:r>
      <w:r w:rsidRPr="00886EB2">
        <w:t>from</w:t>
      </w:r>
      <w:r w:rsidR="00B7093A">
        <w:t>’</w:t>
      </w:r>
      <w:r>
        <w:t xml:space="preserve"> can also be non-spatial figurative as in the prepositional predicate clauses </w:t>
      </w:r>
      <w:r w:rsidRPr="005A102F">
        <w:rPr>
          <w:rStyle w:val="ChItalBold"/>
        </w:rPr>
        <w:t xml:space="preserve">dari </w:t>
      </w:r>
      <w:r>
        <w:rPr>
          <w:rStyle w:val="ChItalBold"/>
        </w:rPr>
        <w:t>uang</w:t>
      </w:r>
      <w:r>
        <w:t xml:space="preserve"> </w:t>
      </w:r>
      <w:r w:rsidR="00B7093A">
        <w:t>‘</w:t>
      </w:r>
      <w:r>
        <w:t>up to the money</w:t>
      </w:r>
      <w:r w:rsidR="00B7093A">
        <w:t>’</w:t>
      </w:r>
      <w:r>
        <w:t xml:space="preserve"> in </w:t>
      </w:r>
      <w:r>
        <w:fldChar w:fldCharType="begin"/>
      </w:r>
      <w:r>
        <w:instrText xml:space="preserve"> REF _Ref339634464 \h </w:instrText>
      </w:r>
      <w:r>
        <w:fldChar w:fldCharType="separate"/>
      </w:r>
      <w:r w:rsidR="00154D81" w:rsidRPr="00534F9D">
        <w:t>(</w:t>
      </w:r>
      <w:r w:rsidR="00154D81">
        <w:rPr>
          <w:noProof/>
        </w:rPr>
        <w:t>13</w:t>
      </w:r>
      <w:r w:rsidR="00154D81" w:rsidRPr="00534F9D">
        <w:t>)</w:t>
      </w:r>
      <w:r>
        <w:fldChar w:fldCharType="end"/>
      </w:r>
      <w:r>
        <w:t xml:space="preserve"> or </w:t>
      </w:r>
      <w:r w:rsidRPr="00534F9D">
        <w:rPr>
          <w:rStyle w:val="ChItalBold"/>
        </w:rPr>
        <w:t>dari</w:t>
      </w:r>
      <w:r>
        <w:rPr>
          <w:rStyle w:val="ChItalBold"/>
        </w:rPr>
        <w:t xml:space="preserve"> </w:t>
      </w:r>
      <w:r w:rsidRPr="00534F9D">
        <w:rPr>
          <w:rStyle w:val="ChItalBold"/>
        </w:rPr>
        <w:t>ko</w:t>
      </w:r>
      <w:r w:rsidRPr="00534F9D">
        <w:t xml:space="preserve"> </w:t>
      </w:r>
      <w:r w:rsidR="00B7093A">
        <w:t>‘</w:t>
      </w:r>
      <w:r w:rsidRPr="00534F9D">
        <w:t>up to you</w:t>
      </w:r>
      <w:r w:rsidR="00B7093A">
        <w:t>’</w:t>
      </w:r>
      <w:r>
        <w:t xml:space="preserve"> in </w:t>
      </w:r>
      <w:r>
        <w:fldChar w:fldCharType="begin"/>
      </w:r>
      <w:r>
        <w:instrText xml:space="preserve"> REF _Ref339634468 \h </w:instrText>
      </w:r>
      <w:r>
        <w:fldChar w:fldCharType="separate"/>
      </w:r>
      <w:r w:rsidR="00154D81" w:rsidRPr="00534F9D">
        <w:t>(</w:t>
      </w:r>
      <w:r w:rsidR="00154D81">
        <w:rPr>
          <w:noProof/>
        </w:rPr>
        <w:t>14</w:t>
      </w:r>
      <w:r w:rsidR="00154D81" w:rsidRPr="00534F9D">
        <w:t>)</w:t>
      </w:r>
      <w:r>
        <w:fldChar w:fldCharType="end"/>
      </w:r>
      <w:r>
        <w:t>.</w:t>
      </w:r>
    </w:p>
    <w:p w14:paraId="62746F3D" w14:textId="77777777" w:rsidR="00DB02E5" w:rsidRDefault="00DB02E5" w:rsidP="00DB02E5">
      <w:pPr>
        <w:pStyle w:val="ExampleTitle"/>
      </w:pPr>
      <w:r>
        <w:t>Introducing non-spatial figurative source locations</w:t>
      </w:r>
    </w:p>
    <w:tbl>
      <w:tblPr>
        <w:tblW w:w="6182" w:type="dxa"/>
        <w:tblCellMar>
          <w:left w:w="40" w:type="dxa"/>
          <w:right w:w="40" w:type="dxa"/>
        </w:tblCellMar>
        <w:tblLook w:val="01E0" w:firstRow="1" w:lastRow="1" w:firstColumn="1" w:lastColumn="1" w:noHBand="0" w:noVBand="0"/>
      </w:tblPr>
      <w:tblGrid>
        <w:gridCol w:w="709"/>
        <w:gridCol w:w="447"/>
        <w:gridCol w:w="536"/>
        <w:gridCol w:w="569"/>
        <w:gridCol w:w="614"/>
        <w:gridCol w:w="708"/>
        <w:gridCol w:w="603"/>
        <w:gridCol w:w="702"/>
        <w:gridCol w:w="569"/>
        <w:gridCol w:w="725"/>
      </w:tblGrid>
      <w:tr w:rsidR="00AC23C4" w:rsidRPr="008C7D8B" w14:paraId="4829BC93" w14:textId="77777777" w:rsidTr="00AC23C4">
        <w:tc>
          <w:tcPr>
            <w:tcW w:w="709" w:type="dxa"/>
            <w:shd w:val="clear" w:color="auto" w:fill="auto"/>
          </w:tcPr>
          <w:p w14:paraId="27DC6F7F" w14:textId="77777777" w:rsidR="00DB02E5" w:rsidRPr="00B1769D" w:rsidRDefault="00DB02E5" w:rsidP="00DB02E5">
            <w:pPr>
              <w:pStyle w:val="O0Nwnext"/>
            </w:pPr>
            <w:bookmarkStart w:id="4134" w:name="_Ref320034313"/>
            <w:bookmarkStart w:id="4135" w:name="_Ref339634464"/>
            <w:r w:rsidRPr="00534F9D">
              <w:t>(</w:t>
            </w:r>
            <w:fldSimple w:instr=" SEQ ( \* ARABIC \s 1 ">
              <w:r w:rsidR="00154D81">
                <w:rPr>
                  <w:noProof/>
                </w:rPr>
                <w:t>13</w:t>
              </w:r>
            </w:fldSimple>
            <w:bookmarkEnd w:id="4134"/>
            <w:r w:rsidRPr="00534F9D">
              <w:t>)</w:t>
            </w:r>
            <w:bookmarkEnd w:id="4135"/>
          </w:p>
        </w:tc>
        <w:tc>
          <w:tcPr>
            <w:tcW w:w="447" w:type="dxa"/>
            <w:shd w:val="clear" w:color="auto" w:fill="auto"/>
          </w:tcPr>
          <w:p w14:paraId="4EAE2A09" w14:textId="77777777" w:rsidR="00DB02E5" w:rsidRPr="001917D8" w:rsidRDefault="00DB02E5" w:rsidP="00DB02E5">
            <w:pPr>
              <w:pStyle w:val="Text"/>
            </w:pPr>
            <w:r>
              <w:t>yo</w:t>
            </w:r>
            <w:r w:rsidR="00753525">
              <w:t>,</w:t>
            </w:r>
          </w:p>
        </w:tc>
        <w:tc>
          <w:tcPr>
            <w:tcW w:w="536" w:type="dxa"/>
            <w:shd w:val="clear" w:color="auto" w:fill="auto"/>
          </w:tcPr>
          <w:p w14:paraId="0A8F7F61" w14:textId="77777777" w:rsidR="00DB02E5" w:rsidRPr="001917D8" w:rsidRDefault="00DB02E5" w:rsidP="00DB02E5">
            <w:pPr>
              <w:pStyle w:val="Text"/>
            </w:pPr>
            <w:r>
              <w:t>tong</w:t>
            </w:r>
          </w:p>
        </w:tc>
        <w:tc>
          <w:tcPr>
            <w:tcW w:w="569" w:type="dxa"/>
            <w:shd w:val="clear" w:color="auto" w:fill="auto"/>
          </w:tcPr>
          <w:p w14:paraId="3E165320" w14:textId="77777777" w:rsidR="00DB02E5" w:rsidRPr="001917D8" w:rsidRDefault="00DB02E5" w:rsidP="00DB02E5">
            <w:pPr>
              <w:pStyle w:val="Text"/>
            </w:pPr>
            <w:r w:rsidRPr="001917D8">
              <w:t>mo</w:t>
            </w:r>
          </w:p>
        </w:tc>
        <w:tc>
          <w:tcPr>
            <w:tcW w:w="614" w:type="dxa"/>
            <w:shd w:val="clear" w:color="auto" w:fill="auto"/>
          </w:tcPr>
          <w:p w14:paraId="797FD6E0" w14:textId="77777777" w:rsidR="00DB02E5" w:rsidRPr="001917D8" w:rsidRDefault="00DB02E5" w:rsidP="00DB02E5">
            <w:pPr>
              <w:pStyle w:val="Text"/>
            </w:pPr>
            <w:r w:rsidRPr="001917D8">
              <w:t>bikin</w:t>
            </w:r>
            <w:r w:rsidR="00753525">
              <w:t>g</w:t>
            </w:r>
          </w:p>
        </w:tc>
        <w:tc>
          <w:tcPr>
            <w:tcW w:w="708" w:type="dxa"/>
            <w:shd w:val="clear" w:color="auto" w:fill="auto"/>
          </w:tcPr>
          <w:p w14:paraId="386350ED" w14:textId="77777777" w:rsidR="00DB02E5" w:rsidRPr="001917D8" w:rsidRDefault="00DB02E5" w:rsidP="00DB02E5">
            <w:pPr>
              <w:pStyle w:val="Text"/>
            </w:pPr>
            <w:r w:rsidRPr="001917D8">
              <w:t>cepat</w:t>
            </w:r>
            <w:r w:rsidR="002D1FA4">
              <w:t>,</w:t>
            </w:r>
          </w:p>
        </w:tc>
        <w:tc>
          <w:tcPr>
            <w:tcW w:w="603" w:type="dxa"/>
            <w:shd w:val="clear" w:color="auto" w:fill="auto"/>
          </w:tcPr>
          <w:p w14:paraId="5524702F" w14:textId="77777777" w:rsidR="00DB02E5" w:rsidRPr="001917D8" w:rsidRDefault="00DB02E5" w:rsidP="00DB02E5">
            <w:pPr>
              <w:pStyle w:val="Text"/>
            </w:pPr>
            <w:r w:rsidRPr="001917D8">
              <w:t>smua</w:t>
            </w:r>
          </w:p>
        </w:tc>
        <w:tc>
          <w:tcPr>
            <w:tcW w:w="702" w:type="dxa"/>
            <w:shd w:val="clear" w:color="auto" w:fill="auto"/>
          </w:tcPr>
          <w:p w14:paraId="71F09DFA" w14:textId="77777777" w:rsidR="00DB02E5" w:rsidRPr="001917D8" w:rsidRDefault="00DB02E5" w:rsidP="00DB02E5">
            <w:pPr>
              <w:pStyle w:val="Text"/>
            </w:pPr>
            <w:r w:rsidRPr="001917D8">
              <w:t>itu</w:t>
            </w:r>
          </w:p>
        </w:tc>
        <w:tc>
          <w:tcPr>
            <w:tcW w:w="569" w:type="dxa"/>
            <w:shd w:val="clear" w:color="auto" w:fill="auto"/>
          </w:tcPr>
          <w:p w14:paraId="36E97708" w14:textId="77777777" w:rsidR="00DB02E5" w:rsidRPr="0017525E" w:rsidRDefault="00DB02E5" w:rsidP="00DB02E5">
            <w:pPr>
              <w:pStyle w:val="Text"/>
              <w:rPr>
                <w:rStyle w:val="ChBlueBold"/>
              </w:rPr>
            </w:pPr>
            <w:r w:rsidRPr="0017525E">
              <w:rPr>
                <w:rStyle w:val="ChBlueBold"/>
              </w:rPr>
              <w:t>dari</w:t>
            </w:r>
          </w:p>
        </w:tc>
        <w:tc>
          <w:tcPr>
            <w:tcW w:w="725" w:type="dxa"/>
            <w:shd w:val="clear" w:color="auto" w:fill="auto"/>
          </w:tcPr>
          <w:p w14:paraId="35884772" w14:textId="77777777" w:rsidR="00DB02E5" w:rsidRPr="0017525E" w:rsidRDefault="00DB02E5" w:rsidP="00DB02E5">
            <w:pPr>
              <w:pStyle w:val="Text"/>
              <w:rPr>
                <w:rStyle w:val="ChBlueBold"/>
              </w:rPr>
            </w:pPr>
            <w:r w:rsidRPr="0017525E">
              <w:rPr>
                <w:rStyle w:val="ChBlueBold"/>
              </w:rPr>
              <w:t>uang</w:t>
            </w:r>
          </w:p>
        </w:tc>
      </w:tr>
      <w:tr w:rsidR="00AC23C4" w:rsidRPr="00AC23C4" w14:paraId="10B81A95" w14:textId="77777777" w:rsidTr="00AC23C4">
        <w:tc>
          <w:tcPr>
            <w:tcW w:w="709" w:type="dxa"/>
            <w:shd w:val="clear" w:color="auto" w:fill="auto"/>
          </w:tcPr>
          <w:p w14:paraId="04343D48" w14:textId="77777777" w:rsidR="00DB02E5" w:rsidRPr="0017525E" w:rsidRDefault="00DB02E5" w:rsidP="00DB02E5">
            <w:pPr>
              <w:pStyle w:val="GlossEng"/>
            </w:pPr>
          </w:p>
        </w:tc>
        <w:tc>
          <w:tcPr>
            <w:tcW w:w="447" w:type="dxa"/>
            <w:shd w:val="clear" w:color="auto" w:fill="auto"/>
          </w:tcPr>
          <w:p w14:paraId="631F9985" w14:textId="77777777" w:rsidR="00DB02E5" w:rsidRPr="001917D8" w:rsidRDefault="00DB02E5" w:rsidP="00DB02E5">
            <w:pPr>
              <w:pStyle w:val="GlossEng"/>
            </w:pPr>
            <w:r w:rsidRPr="001917D8">
              <w:t>yes</w:t>
            </w:r>
          </w:p>
        </w:tc>
        <w:tc>
          <w:tcPr>
            <w:tcW w:w="536" w:type="dxa"/>
            <w:shd w:val="clear" w:color="auto" w:fill="auto"/>
          </w:tcPr>
          <w:p w14:paraId="4E515D28" w14:textId="77777777" w:rsidR="00DB02E5" w:rsidRPr="0099608C" w:rsidRDefault="00DB02E5" w:rsidP="00DB02E5">
            <w:pPr>
              <w:pStyle w:val="GlossEng"/>
              <w:rPr>
                <w:rStyle w:val="ChSmallCaps"/>
              </w:rPr>
            </w:pPr>
            <w:r w:rsidRPr="0099608C">
              <w:rPr>
                <w:rStyle w:val="ChSmallCaps"/>
              </w:rPr>
              <w:t>1pl</w:t>
            </w:r>
          </w:p>
        </w:tc>
        <w:tc>
          <w:tcPr>
            <w:tcW w:w="569" w:type="dxa"/>
            <w:shd w:val="clear" w:color="auto" w:fill="auto"/>
          </w:tcPr>
          <w:p w14:paraId="226F9935" w14:textId="77777777" w:rsidR="00DB02E5" w:rsidRPr="001917D8" w:rsidRDefault="00DB02E5" w:rsidP="00DB02E5">
            <w:pPr>
              <w:pStyle w:val="GlossEng"/>
            </w:pPr>
            <w:r w:rsidRPr="001917D8">
              <w:t>want</w:t>
            </w:r>
          </w:p>
        </w:tc>
        <w:tc>
          <w:tcPr>
            <w:tcW w:w="614" w:type="dxa"/>
            <w:shd w:val="clear" w:color="auto" w:fill="auto"/>
          </w:tcPr>
          <w:p w14:paraId="2E553948" w14:textId="77777777" w:rsidR="00DB02E5" w:rsidRPr="001917D8" w:rsidRDefault="00DB02E5" w:rsidP="00DB02E5">
            <w:pPr>
              <w:pStyle w:val="GlossEng"/>
            </w:pPr>
            <w:r w:rsidRPr="001917D8">
              <w:t>make</w:t>
            </w:r>
          </w:p>
        </w:tc>
        <w:tc>
          <w:tcPr>
            <w:tcW w:w="708" w:type="dxa"/>
            <w:shd w:val="clear" w:color="auto" w:fill="auto"/>
          </w:tcPr>
          <w:p w14:paraId="16834D62" w14:textId="77777777" w:rsidR="00DB02E5" w:rsidRPr="001917D8" w:rsidRDefault="00DB02E5" w:rsidP="00DB02E5">
            <w:pPr>
              <w:pStyle w:val="GlossEng"/>
            </w:pPr>
            <w:r>
              <w:t>be.</w:t>
            </w:r>
            <w:r w:rsidRPr="001917D8">
              <w:t>fast</w:t>
            </w:r>
          </w:p>
        </w:tc>
        <w:tc>
          <w:tcPr>
            <w:tcW w:w="603" w:type="dxa"/>
            <w:shd w:val="clear" w:color="auto" w:fill="auto"/>
          </w:tcPr>
          <w:p w14:paraId="463C745B" w14:textId="77777777" w:rsidR="00DB02E5" w:rsidRPr="001917D8" w:rsidRDefault="00DB02E5" w:rsidP="00DB02E5">
            <w:pPr>
              <w:pStyle w:val="GlossEng"/>
            </w:pPr>
            <w:r w:rsidRPr="001917D8">
              <w:t>all</w:t>
            </w:r>
          </w:p>
        </w:tc>
        <w:tc>
          <w:tcPr>
            <w:tcW w:w="702" w:type="dxa"/>
            <w:shd w:val="clear" w:color="auto" w:fill="auto"/>
          </w:tcPr>
          <w:p w14:paraId="1848930A" w14:textId="77777777" w:rsidR="00DB02E5" w:rsidRPr="0099608C" w:rsidRDefault="00DB02E5" w:rsidP="00DB02E5">
            <w:pPr>
              <w:pStyle w:val="GlossEng"/>
              <w:rPr>
                <w:rStyle w:val="ChSmallCaps"/>
              </w:rPr>
            </w:pPr>
            <w:r w:rsidRPr="0099608C">
              <w:rPr>
                <w:rStyle w:val="ChSmallCaps"/>
              </w:rPr>
              <w:t>d.dist</w:t>
            </w:r>
          </w:p>
        </w:tc>
        <w:tc>
          <w:tcPr>
            <w:tcW w:w="569" w:type="dxa"/>
            <w:shd w:val="clear" w:color="auto" w:fill="auto"/>
          </w:tcPr>
          <w:p w14:paraId="333DA127" w14:textId="77777777" w:rsidR="00DB02E5" w:rsidRPr="001917D8" w:rsidRDefault="00DB02E5" w:rsidP="00DB02E5">
            <w:pPr>
              <w:pStyle w:val="GlossEng"/>
            </w:pPr>
            <w:r w:rsidRPr="001917D8">
              <w:t>from</w:t>
            </w:r>
          </w:p>
        </w:tc>
        <w:tc>
          <w:tcPr>
            <w:tcW w:w="725" w:type="dxa"/>
            <w:shd w:val="clear" w:color="auto" w:fill="auto"/>
          </w:tcPr>
          <w:p w14:paraId="5E5C29B0" w14:textId="77777777" w:rsidR="00DB02E5" w:rsidRPr="001917D8" w:rsidRDefault="00DB02E5" w:rsidP="00DB02E5">
            <w:pPr>
              <w:pStyle w:val="GlossEng"/>
            </w:pPr>
            <w:r w:rsidRPr="001917D8">
              <w:t>money</w:t>
            </w:r>
          </w:p>
        </w:tc>
      </w:tr>
    </w:tbl>
    <w:p w14:paraId="01E09136" w14:textId="119A9AE3" w:rsidR="00DB02E5" w:rsidRDefault="00B7093A" w:rsidP="00DB02E5">
      <w:pPr>
        <w:pStyle w:val="FreeTranslEng"/>
      </w:pPr>
      <w:r>
        <w:t>‘</w:t>
      </w:r>
      <w:r w:rsidR="00DB02E5">
        <w:t xml:space="preserve">yes, we want to do (it) quickly, all that (is) </w:t>
      </w:r>
      <w:r w:rsidR="00DB02E5" w:rsidRPr="0076795E">
        <w:rPr>
          <w:rStyle w:val="ChBlueBold"/>
        </w:rPr>
        <w:t>up to the money</w:t>
      </w:r>
      <w:r>
        <w:t>’</w:t>
      </w:r>
      <w:r w:rsidR="00DB02E5">
        <w:t xml:space="preserve"> </w:t>
      </w:r>
      <w:r w:rsidR="00DB02E5" w:rsidRPr="00534F9D">
        <w:t xml:space="preserve">(Lit. </w:t>
      </w:r>
      <w:r>
        <w:t>‘</w:t>
      </w:r>
      <w:r w:rsidR="00DB02E5" w:rsidRPr="00534F9D">
        <w:rPr>
          <w:rStyle w:val="ChBlueBold"/>
        </w:rPr>
        <w:t xml:space="preserve">from </w:t>
      </w:r>
      <w:r w:rsidR="00DB02E5">
        <w:rPr>
          <w:rStyle w:val="ChBlueBold"/>
        </w:rPr>
        <w:t>money</w:t>
      </w:r>
      <w:r>
        <w:t>’</w:t>
      </w:r>
      <w:r w:rsidR="00DB02E5" w:rsidRPr="00534F9D">
        <w:t xml:space="preserve">) </w:t>
      </w:r>
      <w:r w:rsidR="00DB02E5" w:rsidRPr="0017525E">
        <w:rPr>
          <w:rStyle w:val="ExampleSource"/>
        </w:rPr>
        <w:t>[080927-006-CvNP.0034]</w:t>
      </w:r>
    </w:p>
    <w:tbl>
      <w:tblPr>
        <w:tblW w:w="5402" w:type="dxa"/>
        <w:tblCellMar>
          <w:left w:w="40" w:type="dxa"/>
          <w:right w:w="40" w:type="dxa"/>
        </w:tblCellMar>
        <w:tblLook w:val="01E0" w:firstRow="1" w:lastRow="1" w:firstColumn="1" w:lastColumn="1" w:noHBand="0" w:noVBand="0"/>
      </w:tblPr>
      <w:tblGrid>
        <w:gridCol w:w="709"/>
        <w:gridCol w:w="625"/>
        <w:gridCol w:w="369"/>
        <w:gridCol w:w="1452"/>
        <w:gridCol w:w="702"/>
        <w:gridCol w:w="569"/>
        <w:gridCol w:w="485"/>
        <w:gridCol w:w="491"/>
      </w:tblGrid>
      <w:tr w:rsidR="00AC23C4" w:rsidRPr="008C7D8B" w14:paraId="1BFA4C59" w14:textId="77777777" w:rsidTr="00AC23C4">
        <w:tc>
          <w:tcPr>
            <w:tcW w:w="709" w:type="dxa"/>
            <w:shd w:val="clear" w:color="auto" w:fill="auto"/>
          </w:tcPr>
          <w:p w14:paraId="1F2F783F" w14:textId="77777777" w:rsidR="00DB02E5" w:rsidRPr="00B1769D" w:rsidRDefault="00DB02E5" w:rsidP="00DB02E5">
            <w:pPr>
              <w:pStyle w:val="O0Nwnext"/>
            </w:pPr>
            <w:bookmarkStart w:id="4136" w:name="_Ref318701456"/>
            <w:bookmarkStart w:id="4137" w:name="_Ref339634468"/>
            <w:r w:rsidRPr="00534F9D">
              <w:t>(</w:t>
            </w:r>
            <w:fldSimple w:instr=" SEQ ( \* ARABIC \s 1 ">
              <w:r w:rsidR="00154D81">
                <w:rPr>
                  <w:noProof/>
                </w:rPr>
                <w:t>14</w:t>
              </w:r>
            </w:fldSimple>
            <w:bookmarkEnd w:id="4136"/>
            <w:r w:rsidRPr="00534F9D">
              <w:t>)</w:t>
            </w:r>
            <w:bookmarkEnd w:id="4137"/>
          </w:p>
        </w:tc>
        <w:tc>
          <w:tcPr>
            <w:tcW w:w="625" w:type="dxa"/>
            <w:shd w:val="clear" w:color="auto" w:fill="auto"/>
          </w:tcPr>
          <w:p w14:paraId="7B24C222" w14:textId="77777777" w:rsidR="00DB02E5" w:rsidRPr="00534F9D" w:rsidRDefault="00DB02E5" w:rsidP="00DB02E5">
            <w:pPr>
              <w:pStyle w:val="Text"/>
            </w:pPr>
            <w:r w:rsidRPr="00534F9D">
              <w:t>pinda</w:t>
            </w:r>
          </w:p>
        </w:tc>
        <w:tc>
          <w:tcPr>
            <w:tcW w:w="369" w:type="dxa"/>
            <w:shd w:val="clear" w:color="auto" w:fill="auto"/>
          </w:tcPr>
          <w:p w14:paraId="4C387A80" w14:textId="77777777" w:rsidR="00DB02E5" w:rsidRPr="00534F9D" w:rsidRDefault="00DB02E5" w:rsidP="00DB02E5">
            <w:pPr>
              <w:pStyle w:val="Text"/>
            </w:pPr>
            <w:r w:rsidRPr="00534F9D">
              <w:t>ke</w:t>
            </w:r>
          </w:p>
        </w:tc>
        <w:tc>
          <w:tcPr>
            <w:tcW w:w="1452" w:type="dxa"/>
            <w:shd w:val="clear" w:color="auto" w:fill="auto"/>
          </w:tcPr>
          <w:p w14:paraId="2DC06CEC" w14:textId="77777777" w:rsidR="00DB02E5" w:rsidRPr="00534F9D" w:rsidRDefault="00DB02E5" w:rsidP="00DB02E5">
            <w:pPr>
              <w:pStyle w:val="Text"/>
            </w:pPr>
            <w:r w:rsidRPr="00534F9D">
              <w:t>IPA</w:t>
            </w:r>
          </w:p>
        </w:tc>
        <w:tc>
          <w:tcPr>
            <w:tcW w:w="702" w:type="dxa"/>
            <w:shd w:val="clear" w:color="auto" w:fill="auto"/>
          </w:tcPr>
          <w:p w14:paraId="4A1F6D34" w14:textId="77777777" w:rsidR="00DB02E5" w:rsidRPr="00534F9D" w:rsidRDefault="00DB02E5" w:rsidP="00DB02E5">
            <w:pPr>
              <w:pStyle w:val="Text"/>
            </w:pPr>
            <w:r w:rsidRPr="00534F9D">
              <w:t>itu</w:t>
            </w:r>
          </w:p>
        </w:tc>
        <w:tc>
          <w:tcPr>
            <w:tcW w:w="569" w:type="dxa"/>
            <w:shd w:val="clear" w:color="auto" w:fill="auto"/>
          </w:tcPr>
          <w:p w14:paraId="32AD4B11" w14:textId="77777777" w:rsidR="00DB02E5" w:rsidRPr="00534F9D" w:rsidRDefault="00DB02E5" w:rsidP="00DB02E5">
            <w:pPr>
              <w:pStyle w:val="Text"/>
              <w:rPr>
                <w:rStyle w:val="ChBlueBold"/>
              </w:rPr>
            </w:pPr>
            <w:r w:rsidRPr="00534F9D">
              <w:rPr>
                <w:rStyle w:val="ChBlueBold"/>
              </w:rPr>
              <w:t>dari</w:t>
            </w:r>
          </w:p>
        </w:tc>
        <w:tc>
          <w:tcPr>
            <w:tcW w:w="485" w:type="dxa"/>
            <w:shd w:val="clear" w:color="auto" w:fill="auto"/>
          </w:tcPr>
          <w:p w14:paraId="3D25A996" w14:textId="77777777" w:rsidR="00DB02E5" w:rsidRPr="00534F9D" w:rsidRDefault="00DB02E5" w:rsidP="00DB02E5">
            <w:pPr>
              <w:pStyle w:val="Text"/>
              <w:rPr>
                <w:rStyle w:val="ChBlueBold"/>
              </w:rPr>
            </w:pPr>
            <w:r w:rsidRPr="00534F9D">
              <w:rPr>
                <w:rStyle w:val="ChBlueBold"/>
              </w:rPr>
              <w:t>ko</w:t>
            </w:r>
          </w:p>
        </w:tc>
        <w:tc>
          <w:tcPr>
            <w:tcW w:w="491" w:type="dxa"/>
            <w:shd w:val="clear" w:color="auto" w:fill="auto"/>
          </w:tcPr>
          <w:p w14:paraId="68E7B43C" w14:textId="77777777" w:rsidR="00DB02E5" w:rsidRPr="00534F9D" w:rsidRDefault="00DB02E5" w:rsidP="00DB02E5">
            <w:pPr>
              <w:pStyle w:val="Text"/>
            </w:pPr>
            <w:r w:rsidRPr="00534F9D">
              <w:t>saja</w:t>
            </w:r>
          </w:p>
        </w:tc>
      </w:tr>
      <w:tr w:rsidR="00AC23C4" w:rsidRPr="00AC23C4" w14:paraId="3FBAA97C" w14:textId="77777777" w:rsidTr="00AC23C4">
        <w:tc>
          <w:tcPr>
            <w:tcW w:w="709" w:type="dxa"/>
            <w:shd w:val="clear" w:color="auto" w:fill="auto"/>
          </w:tcPr>
          <w:p w14:paraId="6C4FB10B" w14:textId="77777777" w:rsidR="00DB02E5" w:rsidRPr="00B1769D" w:rsidRDefault="00DB02E5" w:rsidP="00DB02E5">
            <w:pPr>
              <w:pStyle w:val="GlossEng"/>
            </w:pPr>
          </w:p>
        </w:tc>
        <w:tc>
          <w:tcPr>
            <w:tcW w:w="625" w:type="dxa"/>
            <w:shd w:val="clear" w:color="auto" w:fill="auto"/>
          </w:tcPr>
          <w:p w14:paraId="4847F479" w14:textId="77777777" w:rsidR="00DB02E5" w:rsidRPr="00534F9D" w:rsidRDefault="00DB02E5" w:rsidP="00DB02E5">
            <w:pPr>
              <w:pStyle w:val="GlossEng"/>
            </w:pPr>
            <w:r w:rsidRPr="00534F9D">
              <w:t>move</w:t>
            </w:r>
          </w:p>
        </w:tc>
        <w:tc>
          <w:tcPr>
            <w:tcW w:w="369" w:type="dxa"/>
            <w:shd w:val="clear" w:color="auto" w:fill="auto"/>
          </w:tcPr>
          <w:p w14:paraId="0B7A9B01" w14:textId="77777777" w:rsidR="00DB02E5" w:rsidRPr="00534F9D" w:rsidRDefault="00DB02E5" w:rsidP="00DB02E5">
            <w:pPr>
              <w:pStyle w:val="GlossEng"/>
            </w:pPr>
            <w:r>
              <w:t>to</w:t>
            </w:r>
          </w:p>
        </w:tc>
        <w:tc>
          <w:tcPr>
            <w:tcW w:w="1452" w:type="dxa"/>
            <w:shd w:val="clear" w:color="auto" w:fill="auto"/>
          </w:tcPr>
          <w:p w14:paraId="79992F0E" w14:textId="77777777" w:rsidR="00DB02E5" w:rsidRPr="00534F9D" w:rsidRDefault="00DB02E5" w:rsidP="00DB02E5">
            <w:pPr>
              <w:pStyle w:val="GlossEng"/>
            </w:pPr>
            <w:r w:rsidRPr="00534F9D">
              <w:t>natural.sciences</w:t>
            </w:r>
          </w:p>
        </w:tc>
        <w:tc>
          <w:tcPr>
            <w:tcW w:w="702" w:type="dxa"/>
            <w:shd w:val="clear" w:color="auto" w:fill="auto"/>
          </w:tcPr>
          <w:p w14:paraId="04AF270C" w14:textId="77777777" w:rsidR="00DB02E5" w:rsidRPr="0099608C" w:rsidRDefault="00DB02E5" w:rsidP="00DB02E5">
            <w:pPr>
              <w:pStyle w:val="GlossEng"/>
              <w:rPr>
                <w:rStyle w:val="ChSmallCaps"/>
              </w:rPr>
            </w:pPr>
            <w:r w:rsidRPr="0099608C">
              <w:rPr>
                <w:rStyle w:val="ChSmallCaps"/>
              </w:rPr>
              <w:t>d.dist</w:t>
            </w:r>
          </w:p>
        </w:tc>
        <w:tc>
          <w:tcPr>
            <w:tcW w:w="569" w:type="dxa"/>
            <w:shd w:val="clear" w:color="auto" w:fill="auto"/>
          </w:tcPr>
          <w:p w14:paraId="4E79ADAF" w14:textId="77777777" w:rsidR="00DB02E5" w:rsidRPr="00534F9D" w:rsidRDefault="00DB02E5" w:rsidP="00DB02E5">
            <w:pPr>
              <w:pStyle w:val="GlossEng"/>
            </w:pPr>
            <w:r>
              <w:t>from</w:t>
            </w:r>
          </w:p>
        </w:tc>
        <w:tc>
          <w:tcPr>
            <w:tcW w:w="485" w:type="dxa"/>
            <w:shd w:val="clear" w:color="auto" w:fill="auto"/>
          </w:tcPr>
          <w:p w14:paraId="2D08E080" w14:textId="77777777" w:rsidR="00DB02E5" w:rsidRPr="0099608C" w:rsidRDefault="00DB02E5" w:rsidP="00DB02E5">
            <w:pPr>
              <w:pStyle w:val="GlossEng"/>
              <w:rPr>
                <w:rStyle w:val="ChSmallCaps"/>
              </w:rPr>
            </w:pPr>
            <w:r w:rsidRPr="0099608C">
              <w:rPr>
                <w:rStyle w:val="ChSmallCaps"/>
              </w:rPr>
              <w:t>2sg</w:t>
            </w:r>
          </w:p>
        </w:tc>
        <w:tc>
          <w:tcPr>
            <w:tcW w:w="491" w:type="dxa"/>
            <w:shd w:val="clear" w:color="auto" w:fill="auto"/>
          </w:tcPr>
          <w:p w14:paraId="489964BE" w14:textId="77777777" w:rsidR="00DB02E5" w:rsidRPr="00534F9D" w:rsidRDefault="00DB02E5" w:rsidP="00DB02E5">
            <w:pPr>
              <w:pStyle w:val="GlossEng"/>
            </w:pPr>
            <w:r w:rsidRPr="00534F9D">
              <w:t>just</w:t>
            </w:r>
          </w:p>
        </w:tc>
      </w:tr>
    </w:tbl>
    <w:p w14:paraId="7704D96D" w14:textId="5A320CE2" w:rsidR="00DB02E5" w:rsidRPr="00874C92" w:rsidRDefault="00B7093A" w:rsidP="00DB02E5">
      <w:pPr>
        <w:pStyle w:val="FreeTranslEng"/>
      </w:pPr>
      <w:r>
        <w:t>‘</w:t>
      </w:r>
      <w:r w:rsidR="00DB02E5">
        <w:t>switching (from Social Sciences) to Natural Sciences,</w:t>
      </w:r>
      <w:r w:rsidR="00DB02E5" w:rsidRPr="00534F9D">
        <w:t xml:space="preserve"> that</w:t>
      </w:r>
      <w:r w:rsidR="00DB02E5">
        <w:t xml:space="preserve"> (is) </w:t>
      </w:r>
      <w:r w:rsidR="00DB02E5" w:rsidRPr="00534F9D">
        <w:rPr>
          <w:rStyle w:val="ChBlueBold"/>
        </w:rPr>
        <w:t>up to you</w:t>
      </w:r>
      <w:r w:rsidR="00DB02E5" w:rsidRPr="00534F9D">
        <w:t xml:space="preserve"> alone</w:t>
      </w:r>
      <w:r>
        <w:t>’</w:t>
      </w:r>
      <w:r w:rsidR="00DB02E5" w:rsidRPr="00534F9D">
        <w:t xml:space="preserve"> (Lit. </w:t>
      </w:r>
      <w:r>
        <w:t>‘</w:t>
      </w:r>
      <w:r w:rsidR="00DB02E5" w:rsidRPr="00534F9D">
        <w:rPr>
          <w:rStyle w:val="ChBlueBold"/>
        </w:rPr>
        <w:t>from you</w:t>
      </w:r>
      <w:r>
        <w:t>’</w:t>
      </w:r>
      <w:r w:rsidR="00DB02E5" w:rsidRPr="00534F9D">
        <w:t xml:space="preserve">) </w:t>
      </w:r>
      <w:r w:rsidR="00DB02E5" w:rsidRPr="00534F9D">
        <w:rPr>
          <w:rStyle w:val="ExampleSource"/>
        </w:rPr>
        <w:t>[081023-004-Cv.0023]</w:t>
      </w:r>
    </w:p>
    <w:p w14:paraId="10163392" w14:textId="077B25C8" w:rsidR="00DB02E5" w:rsidRDefault="00DB02E5" w:rsidP="003F56D2">
      <w:pPr>
        <w:pStyle w:val="Body0000after"/>
      </w:pPr>
      <w:r>
        <w:t xml:space="preserve">The examples in </w:t>
      </w:r>
      <w:r>
        <w:fldChar w:fldCharType="begin"/>
      </w:r>
      <w:r>
        <w:instrText xml:space="preserve"> REF _Ref339634461 \h </w:instrText>
      </w:r>
      <w:r>
        <w:fldChar w:fldCharType="separate"/>
      </w:r>
      <w:r w:rsidR="00154D81" w:rsidRPr="00534F9D">
        <w:t>(</w:t>
      </w:r>
      <w:r w:rsidR="00154D81">
        <w:rPr>
          <w:noProof/>
        </w:rPr>
        <w:t>9</w:t>
      </w:r>
      <w:r w:rsidR="00154D81" w:rsidRPr="00534F9D">
        <w:t>)</w:t>
      </w:r>
      <w:r>
        <w:fldChar w:fldCharType="end"/>
      </w:r>
      <w:r>
        <w:t xml:space="preserve"> to </w:t>
      </w:r>
      <w:r>
        <w:fldChar w:fldCharType="begin"/>
      </w:r>
      <w:r>
        <w:instrText xml:space="preserve"> REF _Ref339634468 \h </w:instrText>
      </w:r>
      <w:r>
        <w:fldChar w:fldCharType="separate"/>
      </w:r>
      <w:r w:rsidR="00154D81" w:rsidRPr="00534F9D">
        <w:t>(</w:t>
      </w:r>
      <w:r w:rsidR="00154D81">
        <w:rPr>
          <w:noProof/>
        </w:rPr>
        <w:t>14</w:t>
      </w:r>
      <w:r w:rsidR="00154D81" w:rsidRPr="00534F9D">
        <w:t>)</w:t>
      </w:r>
      <w:r>
        <w:fldChar w:fldCharType="end"/>
      </w:r>
      <w:r>
        <w:t xml:space="preserve"> also illustrate that </w:t>
      </w:r>
      <w:r>
        <w:rPr>
          <w:rStyle w:val="ChItalBold"/>
        </w:rPr>
        <w:t>dari</w:t>
      </w:r>
      <w:r>
        <w:t xml:space="preserve"> </w:t>
      </w:r>
      <w:r w:rsidR="00B7093A">
        <w:t>‘</w:t>
      </w:r>
      <w:r>
        <w:t>from</w:t>
      </w:r>
      <w:r w:rsidR="00B7093A">
        <w:t>’</w:t>
      </w:r>
      <w:r>
        <w:t xml:space="preserve"> introduces animate and inanimate, as well as nominal and pronominal referents.</w:t>
      </w:r>
      <w:r>
        <w:rPr>
          <w:rStyle w:val="FootnoteReference"/>
        </w:rPr>
        <w:footnoteReference w:id="221"/>
      </w:r>
    </w:p>
    <w:p w14:paraId="3EC51D04" w14:textId="40ADA7B7" w:rsidR="00DB02E5" w:rsidRDefault="00DB02E5" w:rsidP="003F56D2">
      <w:pPr>
        <w:pStyle w:val="Body0505after"/>
      </w:pPr>
      <w:r>
        <w:t xml:space="preserve">Derived from its spatial semantics, </w:t>
      </w:r>
      <w:r w:rsidRPr="00D1430E">
        <w:rPr>
          <w:rStyle w:val="ChItalBold"/>
        </w:rPr>
        <w:t>dari</w:t>
      </w:r>
      <w:r w:rsidRPr="00886EB2">
        <w:t xml:space="preserve"> </w:t>
      </w:r>
      <w:r w:rsidR="00B7093A">
        <w:t>‘</w:t>
      </w:r>
      <w:r w:rsidRPr="00886EB2">
        <w:t>from</w:t>
      </w:r>
      <w:r w:rsidR="00B7093A">
        <w:t>’</w:t>
      </w:r>
      <w:r>
        <w:t xml:space="preserve"> also very commonly </w:t>
      </w:r>
      <w:r w:rsidRPr="00106B3F">
        <w:t>introdu</w:t>
      </w:r>
      <w:r>
        <w:t>ces non-spatial temporal source locations</w:t>
      </w:r>
      <w:r w:rsidR="00DA0EA0">
        <w:t>,</w:t>
      </w:r>
      <w:r>
        <w:t xml:space="preserve"> which are always </w:t>
      </w:r>
      <w:r w:rsidRPr="00856563">
        <w:t xml:space="preserve">encoded </w:t>
      </w:r>
      <w:r>
        <w:t xml:space="preserve">by peripheral adjuncts. The temporal starting point can be </w:t>
      </w:r>
      <w:r w:rsidR="00954E67">
        <w:t xml:space="preserve">encoded by </w:t>
      </w:r>
      <w:r>
        <w:t xml:space="preserve">a noun that indicates time as in </w:t>
      </w:r>
      <w:r w:rsidRPr="008A306B">
        <w:rPr>
          <w:rStyle w:val="ChItalBold"/>
        </w:rPr>
        <w:t>dari pagi</w:t>
      </w:r>
      <w:r>
        <w:t xml:space="preserve"> </w:t>
      </w:r>
      <w:r w:rsidR="00B7093A">
        <w:t>‘</w:t>
      </w:r>
      <w:r>
        <w:t>from the morning</w:t>
      </w:r>
      <w:r w:rsidR="00B7093A">
        <w:t>’</w:t>
      </w:r>
      <w:r>
        <w:t xml:space="preserve"> in </w:t>
      </w:r>
      <w:r>
        <w:fldChar w:fldCharType="begin"/>
      </w:r>
      <w:r>
        <w:instrText xml:space="preserve"> REF _Ref339634469 \h </w:instrText>
      </w:r>
      <w:r>
        <w:fldChar w:fldCharType="separate"/>
      </w:r>
      <w:r w:rsidR="00154D81" w:rsidRPr="00534F9D">
        <w:t>(</w:t>
      </w:r>
      <w:r w:rsidR="00154D81">
        <w:rPr>
          <w:noProof/>
        </w:rPr>
        <w:t>15</w:t>
      </w:r>
      <w:r w:rsidR="00154D81" w:rsidRPr="00534F9D">
        <w:t>)</w:t>
      </w:r>
      <w:r>
        <w:fldChar w:fldCharType="end"/>
      </w:r>
      <w:r>
        <w:t xml:space="preserve"> or </w:t>
      </w:r>
      <w:r w:rsidR="002D1FA4">
        <w:t>by</w:t>
      </w:r>
      <w:r>
        <w:t xml:space="preserve"> a temporal adverb as in </w:t>
      </w:r>
      <w:r w:rsidRPr="008A306B">
        <w:rPr>
          <w:rStyle w:val="ChItalBold"/>
        </w:rPr>
        <w:t>dari dulu</w:t>
      </w:r>
      <w:r>
        <w:t xml:space="preserve"> </w:t>
      </w:r>
      <w:r w:rsidR="00B7093A">
        <w:t>‘</w:t>
      </w:r>
      <w:r>
        <w:t xml:space="preserve">from </w:t>
      </w:r>
      <w:r w:rsidR="005402D5">
        <w:t>the past</w:t>
      </w:r>
      <w:r w:rsidR="00B7093A">
        <w:t>’</w:t>
      </w:r>
      <w:r>
        <w:t xml:space="preserve"> in </w:t>
      </w:r>
      <w:r>
        <w:fldChar w:fldCharType="begin"/>
      </w:r>
      <w:r>
        <w:instrText xml:space="preserve"> REF _Ref339634470 \h </w:instrText>
      </w:r>
      <w:r>
        <w:fldChar w:fldCharType="separate"/>
      </w:r>
      <w:r w:rsidR="00154D81" w:rsidRPr="00534F9D">
        <w:t>(</w:t>
      </w:r>
      <w:r w:rsidR="00154D81">
        <w:rPr>
          <w:noProof/>
        </w:rPr>
        <w:t>16</w:t>
      </w:r>
      <w:r w:rsidR="00154D81" w:rsidRPr="00534F9D">
        <w:t>)</w:t>
      </w:r>
      <w:r>
        <w:fldChar w:fldCharType="end"/>
      </w:r>
      <w:r>
        <w:t>.</w:t>
      </w:r>
    </w:p>
    <w:p w14:paraId="2AF6E60A" w14:textId="77777777" w:rsidR="00DB02E5" w:rsidRDefault="00DB02E5" w:rsidP="00DB02E5">
      <w:pPr>
        <w:pStyle w:val="ExampleTitle"/>
      </w:pPr>
      <w:r>
        <w:t>Introducing temporal starting points</w:t>
      </w:r>
    </w:p>
    <w:tbl>
      <w:tblPr>
        <w:tblW w:w="5987" w:type="dxa"/>
        <w:tblCellMar>
          <w:left w:w="40" w:type="dxa"/>
          <w:right w:w="40" w:type="dxa"/>
        </w:tblCellMar>
        <w:tblLook w:val="01E0" w:firstRow="1" w:lastRow="1" w:firstColumn="1" w:lastColumn="1" w:noHBand="0" w:noVBand="0"/>
      </w:tblPr>
      <w:tblGrid>
        <w:gridCol w:w="709"/>
        <w:gridCol w:w="509"/>
        <w:gridCol w:w="182"/>
        <w:gridCol w:w="765"/>
        <w:gridCol w:w="182"/>
        <w:gridCol w:w="410"/>
        <w:gridCol w:w="642"/>
        <w:gridCol w:w="569"/>
        <w:gridCol w:w="858"/>
        <w:gridCol w:w="569"/>
        <w:gridCol w:w="592"/>
      </w:tblGrid>
      <w:tr w:rsidR="00AC23C4" w:rsidRPr="008C7D8B" w14:paraId="5C61B3C6" w14:textId="77777777" w:rsidTr="00AC23C4">
        <w:tc>
          <w:tcPr>
            <w:tcW w:w="709" w:type="dxa"/>
            <w:shd w:val="clear" w:color="auto" w:fill="auto"/>
          </w:tcPr>
          <w:p w14:paraId="5CE3E154" w14:textId="77777777" w:rsidR="00DB02E5" w:rsidRPr="00B1769D" w:rsidRDefault="00DB02E5" w:rsidP="00DB02E5">
            <w:pPr>
              <w:pStyle w:val="O0Nwnext"/>
            </w:pPr>
            <w:bookmarkStart w:id="4138" w:name="_Ref318978896"/>
            <w:bookmarkStart w:id="4139" w:name="_Ref339634469"/>
            <w:r w:rsidRPr="00534F9D">
              <w:t>(</w:t>
            </w:r>
            <w:fldSimple w:instr=" SEQ ( \* ARABIC \s 1 ">
              <w:r w:rsidR="00154D81">
                <w:rPr>
                  <w:noProof/>
                </w:rPr>
                <w:t>15</w:t>
              </w:r>
            </w:fldSimple>
            <w:bookmarkEnd w:id="4138"/>
            <w:r w:rsidRPr="00534F9D">
              <w:t>)</w:t>
            </w:r>
            <w:bookmarkEnd w:id="4139"/>
          </w:p>
        </w:tc>
        <w:tc>
          <w:tcPr>
            <w:tcW w:w="509" w:type="dxa"/>
            <w:shd w:val="clear" w:color="auto" w:fill="auto"/>
          </w:tcPr>
          <w:p w14:paraId="2D48293C" w14:textId="77777777" w:rsidR="00DB02E5" w:rsidRPr="00534F9D" w:rsidRDefault="00DB02E5" w:rsidP="00DB02E5">
            <w:pPr>
              <w:pStyle w:val="Text"/>
            </w:pPr>
            <w:r w:rsidRPr="00534F9D">
              <w:t>tra</w:t>
            </w:r>
          </w:p>
        </w:tc>
        <w:tc>
          <w:tcPr>
            <w:tcW w:w="947" w:type="dxa"/>
            <w:gridSpan w:val="2"/>
            <w:shd w:val="clear" w:color="auto" w:fill="auto"/>
          </w:tcPr>
          <w:p w14:paraId="4462B4D8" w14:textId="77777777" w:rsidR="00DB02E5" w:rsidRPr="00534F9D" w:rsidRDefault="00DB02E5" w:rsidP="00DB02E5">
            <w:pPr>
              <w:pStyle w:val="Text"/>
            </w:pPr>
            <w:r w:rsidRPr="00534F9D">
              <w:t>bole</w:t>
            </w:r>
          </w:p>
        </w:tc>
        <w:tc>
          <w:tcPr>
            <w:tcW w:w="592" w:type="dxa"/>
            <w:gridSpan w:val="2"/>
            <w:shd w:val="clear" w:color="auto" w:fill="auto"/>
          </w:tcPr>
          <w:p w14:paraId="19C09857" w14:textId="77777777" w:rsidR="00DB02E5" w:rsidRPr="00534F9D" w:rsidRDefault="00DB02E5" w:rsidP="00DB02E5">
            <w:pPr>
              <w:pStyle w:val="Text"/>
            </w:pPr>
            <w:r w:rsidRPr="00534F9D">
              <w:t>tutup</w:t>
            </w:r>
          </w:p>
        </w:tc>
        <w:tc>
          <w:tcPr>
            <w:tcW w:w="642" w:type="dxa"/>
            <w:shd w:val="clear" w:color="auto" w:fill="auto"/>
          </w:tcPr>
          <w:p w14:paraId="0CA0FB3B" w14:textId="77777777" w:rsidR="00DB02E5" w:rsidRPr="00534F9D" w:rsidRDefault="00DB02E5" w:rsidP="00DB02E5">
            <w:pPr>
              <w:pStyle w:val="Text"/>
            </w:pPr>
            <w:r w:rsidRPr="00534F9D">
              <w:t>pintu</w:t>
            </w:r>
            <w:r w:rsidR="002D1FA4">
              <w:t>,</w:t>
            </w:r>
          </w:p>
        </w:tc>
        <w:tc>
          <w:tcPr>
            <w:tcW w:w="569" w:type="dxa"/>
            <w:shd w:val="clear" w:color="auto" w:fill="auto"/>
          </w:tcPr>
          <w:p w14:paraId="16D2ADB3" w14:textId="77777777" w:rsidR="00DB02E5" w:rsidRPr="00534F9D" w:rsidRDefault="00DB02E5" w:rsidP="00DB02E5">
            <w:pPr>
              <w:pStyle w:val="Text"/>
              <w:rPr>
                <w:rStyle w:val="ChBlueBold"/>
              </w:rPr>
            </w:pPr>
            <w:r w:rsidRPr="00534F9D">
              <w:rPr>
                <w:rStyle w:val="ChBlueBold"/>
              </w:rPr>
              <w:t>dari</w:t>
            </w:r>
          </w:p>
        </w:tc>
        <w:tc>
          <w:tcPr>
            <w:tcW w:w="858" w:type="dxa"/>
            <w:shd w:val="clear" w:color="auto" w:fill="auto"/>
          </w:tcPr>
          <w:p w14:paraId="2B5E6666" w14:textId="77777777" w:rsidR="00DB02E5" w:rsidRPr="00534F9D" w:rsidRDefault="00DB02E5" w:rsidP="00DB02E5">
            <w:pPr>
              <w:pStyle w:val="Text"/>
              <w:rPr>
                <w:rStyle w:val="ChBlueBold"/>
              </w:rPr>
            </w:pPr>
            <w:r w:rsidRPr="00534F9D">
              <w:rPr>
                <w:rStyle w:val="ChBlueBold"/>
              </w:rPr>
              <w:t>pagi</w:t>
            </w:r>
          </w:p>
        </w:tc>
        <w:tc>
          <w:tcPr>
            <w:tcW w:w="569" w:type="dxa"/>
            <w:shd w:val="clear" w:color="auto" w:fill="auto"/>
          </w:tcPr>
          <w:p w14:paraId="5F8B1DA3" w14:textId="77777777" w:rsidR="00DB02E5" w:rsidRPr="00534F9D" w:rsidRDefault="00DB02E5" w:rsidP="00DB02E5">
            <w:pPr>
              <w:pStyle w:val="Text"/>
            </w:pPr>
            <w:r w:rsidRPr="00534F9D">
              <w:t>buka</w:t>
            </w:r>
          </w:p>
        </w:tc>
        <w:tc>
          <w:tcPr>
            <w:tcW w:w="592" w:type="dxa"/>
            <w:shd w:val="clear" w:color="auto" w:fill="auto"/>
          </w:tcPr>
          <w:p w14:paraId="76FCD419" w14:textId="77777777" w:rsidR="00DB02E5" w:rsidRPr="00534F9D" w:rsidRDefault="00DB02E5" w:rsidP="00DB02E5">
            <w:pPr>
              <w:pStyle w:val="Text"/>
            </w:pPr>
            <w:r w:rsidRPr="00534F9D">
              <w:t>pintu</w:t>
            </w:r>
          </w:p>
        </w:tc>
      </w:tr>
      <w:tr w:rsidR="00AC23C4" w:rsidRPr="00AC23C4" w14:paraId="420BB331" w14:textId="77777777" w:rsidTr="00AC23C4">
        <w:tc>
          <w:tcPr>
            <w:tcW w:w="709" w:type="dxa"/>
            <w:shd w:val="clear" w:color="auto" w:fill="auto"/>
          </w:tcPr>
          <w:p w14:paraId="2B3A93F7" w14:textId="77777777" w:rsidR="00DB02E5" w:rsidRPr="00B1769D" w:rsidRDefault="00DB02E5" w:rsidP="00DB02E5">
            <w:pPr>
              <w:pStyle w:val="GlossEng2ptafter"/>
            </w:pPr>
          </w:p>
        </w:tc>
        <w:tc>
          <w:tcPr>
            <w:tcW w:w="509" w:type="dxa"/>
            <w:shd w:val="clear" w:color="auto" w:fill="auto"/>
          </w:tcPr>
          <w:p w14:paraId="014B26D4" w14:textId="77777777" w:rsidR="00DB02E5" w:rsidRPr="0099608C" w:rsidRDefault="00DB02E5" w:rsidP="00DB02E5">
            <w:pPr>
              <w:pStyle w:val="GlossEng2ptafter"/>
              <w:rPr>
                <w:rStyle w:val="ChSmallCaps"/>
              </w:rPr>
            </w:pPr>
            <w:r w:rsidRPr="0099608C">
              <w:rPr>
                <w:rStyle w:val="ChSmallCaps"/>
              </w:rPr>
              <w:t>neg</w:t>
            </w:r>
          </w:p>
        </w:tc>
        <w:tc>
          <w:tcPr>
            <w:tcW w:w="947" w:type="dxa"/>
            <w:gridSpan w:val="2"/>
            <w:shd w:val="clear" w:color="auto" w:fill="auto"/>
          </w:tcPr>
          <w:p w14:paraId="3B1D3A0E" w14:textId="77777777" w:rsidR="00DB02E5" w:rsidRPr="00534F9D" w:rsidRDefault="00DB02E5" w:rsidP="00DB02E5">
            <w:pPr>
              <w:pStyle w:val="GlossEng2ptafter"/>
            </w:pPr>
            <w:r w:rsidRPr="00534F9D">
              <w:t>permitted</w:t>
            </w:r>
          </w:p>
        </w:tc>
        <w:tc>
          <w:tcPr>
            <w:tcW w:w="592" w:type="dxa"/>
            <w:gridSpan w:val="2"/>
            <w:shd w:val="clear" w:color="auto" w:fill="auto"/>
          </w:tcPr>
          <w:p w14:paraId="6B48F6EA" w14:textId="77777777" w:rsidR="00DB02E5" w:rsidRPr="00534F9D" w:rsidRDefault="00DB02E5" w:rsidP="00DB02E5">
            <w:pPr>
              <w:pStyle w:val="GlossEng2ptafter"/>
            </w:pPr>
            <w:r w:rsidRPr="00534F9D">
              <w:t>close</w:t>
            </w:r>
          </w:p>
        </w:tc>
        <w:tc>
          <w:tcPr>
            <w:tcW w:w="642" w:type="dxa"/>
            <w:shd w:val="clear" w:color="auto" w:fill="auto"/>
          </w:tcPr>
          <w:p w14:paraId="69354D6A" w14:textId="77777777" w:rsidR="00DB02E5" w:rsidRPr="00534F9D" w:rsidRDefault="00DB02E5" w:rsidP="00DB02E5">
            <w:pPr>
              <w:pStyle w:val="GlossEng2ptafter"/>
            </w:pPr>
            <w:r w:rsidRPr="00534F9D">
              <w:t>door</w:t>
            </w:r>
          </w:p>
        </w:tc>
        <w:tc>
          <w:tcPr>
            <w:tcW w:w="569" w:type="dxa"/>
            <w:shd w:val="clear" w:color="auto" w:fill="auto"/>
          </w:tcPr>
          <w:p w14:paraId="3CE7D69E" w14:textId="77777777" w:rsidR="00DB02E5" w:rsidRPr="00534F9D" w:rsidRDefault="00DB02E5" w:rsidP="00DB02E5">
            <w:pPr>
              <w:pStyle w:val="GlossEng2ptafter"/>
            </w:pPr>
            <w:r>
              <w:t>from</w:t>
            </w:r>
          </w:p>
        </w:tc>
        <w:tc>
          <w:tcPr>
            <w:tcW w:w="858" w:type="dxa"/>
            <w:shd w:val="clear" w:color="auto" w:fill="auto"/>
          </w:tcPr>
          <w:p w14:paraId="25212F96" w14:textId="77777777" w:rsidR="00DB02E5" w:rsidRPr="00534F9D" w:rsidRDefault="00DB02E5" w:rsidP="00DB02E5">
            <w:pPr>
              <w:pStyle w:val="GlossEng2ptafter"/>
            </w:pPr>
            <w:r w:rsidRPr="00534F9D">
              <w:t>morning</w:t>
            </w:r>
          </w:p>
        </w:tc>
        <w:tc>
          <w:tcPr>
            <w:tcW w:w="569" w:type="dxa"/>
            <w:shd w:val="clear" w:color="auto" w:fill="auto"/>
          </w:tcPr>
          <w:p w14:paraId="052B4C36" w14:textId="77777777" w:rsidR="00DB02E5" w:rsidRPr="00534F9D" w:rsidRDefault="00DB02E5" w:rsidP="00DB02E5">
            <w:pPr>
              <w:pStyle w:val="GlossEng2ptafter"/>
            </w:pPr>
            <w:r w:rsidRPr="00534F9D">
              <w:t>open</w:t>
            </w:r>
          </w:p>
        </w:tc>
        <w:tc>
          <w:tcPr>
            <w:tcW w:w="592" w:type="dxa"/>
            <w:shd w:val="clear" w:color="auto" w:fill="auto"/>
          </w:tcPr>
          <w:p w14:paraId="6917685D" w14:textId="77777777" w:rsidR="00DB02E5" w:rsidRPr="00534F9D" w:rsidRDefault="00DB02E5" w:rsidP="00DB02E5">
            <w:pPr>
              <w:pStyle w:val="GlossEng2ptafter"/>
            </w:pPr>
            <w:r w:rsidRPr="00534F9D">
              <w:t>door</w:t>
            </w:r>
          </w:p>
        </w:tc>
      </w:tr>
      <w:tr w:rsidR="00DB02E5" w:rsidRPr="008C7D8B" w14:paraId="50D677A2" w14:textId="77777777" w:rsidTr="00AC23C4">
        <w:trPr>
          <w:gridAfter w:val="6"/>
          <w:wAfter w:w="3640" w:type="dxa"/>
        </w:trPr>
        <w:tc>
          <w:tcPr>
            <w:tcW w:w="709" w:type="dxa"/>
            <w:shd w:val="clear" w:color="auto" w:fill="auto"/>
          </w:tcPr>
          <w:p w14:paraId="55E63EDC" w14:textId="77777777" w:rsidR="00DB02E5" w:rsidRPr="00B1769D" w:rsidRDefault="00DB02E5" w:rsidP="00DB02E5">
            <w:pPr>
              <w:pStyle w:val="O0Nwnext"/>
            </w:pPr>
          </w:p>
        </w:tc>
        <w:tc>
          <w:tcPr>
            <w:tcW w:w="691" w:type="dxa"/>
            <w:gridSpan w:val="2"/>
            <w:shd w:val="clear" w:color="auto" w:fill="auto"/>
          </w:tcPr>
          <w:p w14:paraId="7D065283" w14:textId="77777777" w:rsidR="00DB02E5" w:rsidRPr="00534F9D" w:rsidRDefault="00DB02E5" w:rsidP="00DB02E5">
            <w:pPr>
              <w:pStyle w:val="Text"/>
            </w:pPr>
            <w:r w:rsidRPr="00534F9D">
              <w:t>sampe</w:t>
            </w:r>
          </w:p>
        </w:tc>
        <w:tc>
          <w:tcPr>
            <w:tcW w:w="947" w:type="dxa"/>
            <w:gridSpan w:val="2"/>
            <w:shd w:val="clear" w:color="auto" w:fill="auto"/>
          </w:tcPr>
          <w:p w14:paraId="76986E90" w14:textId="77777777" w:rsidR="00DB02E5" w:rsidRPr="00534F9D" w:rsidRDefault="00DB02E5" w:rsidP="00DB02E5">
            <w:pPr>
              <w:pStyle w:val="Text"/>
            </w:pPr>
            <w:r w:rsidRPr="00534F9D">
              <w:t>malam</w:t>
            </w:r>
          </w:p>
        </w:tc>
      </w:tr>
      <w:tr w:rsidR="00DB02E5" w:rsidRPr="00AC23C4" w14:paraId="60AECFAD" w14:textId="77777777" w:rsidTr="00AC23C4">
        <w:trPr>
          <w:gridAfter w:val="6"/>
          <w:wAfter w:w="3640" w:type="dxa"/>
        </w:trPr>
        <w:tc>
          <w:tcPr>
            <w:tcW w:w="709" w:type="dxa"/>
            <w:shd w:val="clear" w:color="auto" w:fill="auto"/>
          </w:tcPr>
          <w:p w14:paraId="4EB85C4A" w14:textId="77777777" w:rsidR="00DB02E5" w:rsidRPr="00B1769D" w:rsidRDefault="00DB02E5" w:rsidP="00DB02E5">
            <w:pPr>
              <w:pStyle w:val="GlossEng"/>
            </w:pPr>
          </w:p>
        </w:tc>
        <w:tc>
          <w:tcPr>
            <w:tcW w:w="691" w:type="dxa"/>
            <w:gridSpan w:val="2"/>
            <w:shd w:val="clear" w:color="auto" w:fill="auto"/>
          </w:tcPr>
          <w:p w14:paraId="11B965F1" w14:textId="77777777" w:rsidR="00DB02E5" w:rsidRPr="00534F9D" w:rsidRDefault="00DB02E5" w:rsidP="00DB02E5">
            <w:pPr>
              <w:pStyle w:val="GlossEng"/>
            </w:pPr>
            <w:r>
              <w:t>until</w:t>
            </w:r>
          </w:p>
        </w:tc>
        <w:tc>
          <w:tcPr>
            <w:tcW w:w="947" w:type="dxa"/>
            <w:gridSpan w:val="2"/>
            <w:shd w:val="clear" w:color="auto" w:fill="auto"/>
          </w:tcPr>
          <w:p w14:paraId="108886FA" w14:textId="77777777" w:rsidR="00DB02E5" w:rsidRPr="00534F9D" w:rsidRDefault="00DB02E5" w:rsidP="00DB02E5">
            <w:pPr>
              <w:pStyle w:val="GlossEng"/>
            </w:pPr>
            <w:r w:rsidRPr="00534F9D">
              <w:t>night</w:t>
            </w:r>
          </w:p>
        </w:tc>
      </w:tr>
    </w:tbl>
    <w:p w14:paraId="2D621C28" w14:textId="24B0D321" w:rsidR="00DB02E5" w:rsidRPr="00874C92" w:rsidRDefault="00B7093A" w:rsidP="00DB02E5">
      <w:pPr>
        <w:pStyle w:val="FreeTranslEng"/>
      </w:pPr>
      <w:r>
        <w:t>‘</w:t>
      </w:r>
      <w:r w:rsidR="00DB02E5" w:rsidRPr="00534F9D">
        <w:t>you should</w:t>
      </w:r>
      <w:r w:rsidR="00AC499B">
        <w:t>n</w:t>
      </w:r>
      <w:r>
        <w:t>’</w:t>
      </w:r>
      <w:r w:rsidR="00DB02E5" w:rsidRPr="00534F9D">
        <w:t xml:space="preserve">t close the door, (you should keep it) open </w:t>
      </w:r>
      <w:r w:rsidR="00DB02E5" w:rsidRPr="00534F9D">
        <w:rPr>
          <w:rStyle w:val="ChBlueBold"/>
        </w:rPr>
        <w:t>from morning</w:t>
      </w:r>
      <w:r w:rsidR="00DB02E5" w:rsidRPr="00534F9D">
        <w:t xml:space="preserve"> until night</w:t>
      </w:r>
      <w:r>
        <w:t>’</w:t>
      </w:r>
      <w:r w:rsidR="00DB02E5" w:rsidRPr="00534F9D">
        <w:t xml:space="preserve"> </w:t>
      </w:r>
      <w:r w:rsidR="00DB02E5" w:rsidRPr="00534F9D">
        <w:rPr>
          <w:rStyle w:val="ExampleSource"/>
        </w:rPr>
        <w:t>[</w:t>
      </w:r>
      <w:r w:rsidR="003F16F2">
        <w:rPr>
          <w:rStyle w:val="ExampleSource"/>
        </w:rPr>
        <w:t>081110-008-CvNP</w:t>
      </w:r>
      <w:r w:rsidR="00DB02E5" w:rsidRPr="00534F9D">
        <w:rPr>
          <w:rStyle w:val="ExampleSource"/>
        </w:rPr>
        <w:t>.0108]</w:t>
      </w:r>
    </w:p>
    <w:tbl>
      <w:tblPr>
        <w:tblW w:w="4868" w:type="dxa"/>
        <w:tblCellMar>
          <w:left w:w="40" w:type="dxa"/>
          <w:right w:w="40" w:type="dxa"/>
        </w:tblCellMar>
        <w:tblLook w:val="01E0" w:firstRow="1" w:lastRow="1" w:firstColumn="1" w:lastColumn="1" w:noHBand="0" w:noVBand="0"/>
      </w:tblPr>
      <w:tblGrid>
        <w:gridCol w:w="709"/>
        <w:gridCol w:w="480"/>
        <w:gridCol w:w="702"/>
        <w:gridCol w:w="769"/>
        <w:gridCol w:w="1069"/>
        <w:gridCol w:w="569"/>
        <w:gridCol w:w="570"/>
      </w:tblGrid>
      <w:tr w:rsidR="00AC23C4" w:rsidRPr="00534F9D" w14:paraId="0872371E" w14:textId="77777777" w:rsidTr="00B63238">
        <w:tc>
          <w:tcPr>
            <w:tcW w:w="709" w:type="dxa"/>
            <w:shd w:val="clear" w:color="auto" w:fill="auto"/>
          </w:tcPr>
          <w:p w14:paraId="27DEEB1F" w14:textId="77777777" w:rsidR="00DB02E5" w:rsidRPr="00B1769D" w:rsidRDefault="00DB02E5" w:rsidP="00DB02E5">
            <w:pPr>
              <w:pStyle w:val="O0Nwnext"/>
            </w:pPr>
            <w:bookmarkStart w:id="4140" w:name="_Ref318978897"/>
            <w:bookmarkStart w:id="4141" w:name="_Ref339634470"/>
            <w:r w:rsidRPr="00534F9D">
              <w:t>(</w:t>
            </w:r>
            <w:fldSimple w:instr=" SEQ ( \* ARABIC \s 1 ">
              <w:r w:rsidR="00154D81">
                <w:rPr>
                  <w:noProof/>
                </w:rPr>
                <w:t>16</w:t>
              </w:r>
            </w:fldSimple>
            <w:bookmarkEnd w:id="4140"/>
            <w:r w:rsidRPr="00534F9D">
              <w:t>)</w:t>
            </w:r>
            <w:bookmarkEnd w:id="4141"/>
          </w:p>
        </w:tc>
        <w:tc>
          <w:tcPr>
            <w:tcW w:w="480" w:type="dxa"/>
            <w:shd w:val="clear" w:color="auto" w:fill="auto"/>
          </w:tcPr>
          <w:p w14:paraId="2DEECDC5" w14:textId="77777777" w:rsidR="00DB02E5" w:rsidRPr="00534F9D" w:rsidRDefault="00DB02E5" w:rsidP="00DB02E5">
            <w:pPr>
              <w:pStyle w:val="Text"/>
            </w:pPr>
            <w:r w:rsidRPr="00534F9D">
              <w:t>jadi</w:t>
            </w:r>
          </w:p>
        </w:tc>
        <w:tc>
          <w:tcPr>
            <w:tcW w:w="702" w:type="dxa"/>
            <w:shd w:val="clear" w:color="auto" w:fill="auto"/>
          </w:tcPr>
          <w:p w14:paraId="3D58B950" w14:textId="77777777" w:rsidR="00DB02E5" w:rsidRPr="00534F9D" w:rsidRDefault="00DB02E5" w:rsidP="00DB02E5">
            <w:pPr>
              <w:pStyle w:val="Text"/>
            </w:pPr>
            <w:r w:rsidRPr="00534F9D">
              <w:t>itu</w:t>
            </w:r>
          </w:p>
        </w:tc>
        <w:tc>
          <w:tcPr>
            <w:tcW w:w="769" w:type="dxa"/>
            <w:shd w:val="clear" w:color="auto" w:fill="auto"/>
          </w:tcPr>
          <w:p w14:paraId="0FC9F520" w14:textId="77777777" w:rsidR="00DB02E5" w:rsidRPr="00534F9D" w:rsidRDefault="00DB02E5" w:rsidP="00DB02E5">
            <w:pPr>
              <w:pStyle w:val="Text"/>
            </w:pPr>
            <w:r w:rsidRPr="00534F9D">
              <w:t>suda</w:t>
            </w:r>
          </w:p>
        </w:tc>
        <w:tc>
          <w:tcPr>
            <w:tcW w:w="1069" w:type="dxa"/>
            <w:shd w:val="clear" w:color="auto" w:fill="auto"/>
          </w:tcPr>
          <w:p w14:paraId="51CD95E7" w14:textId="77777777" w:rsidR="00DB02E5" w:rsidRPr="00534F9D" w:rsidRDefault="00DB02E5" w:rsidP="00DB02E5">
            <w:pPr>
              <w:pStyle w:val="Text"/>
            </w:pPr>
            <w:r w:rsidRPr="00534F9D">
              <w:t>kebiasaan</w:t>
            </w:r>
            <w:r w:rsidR="009B03F2">
              <w:t>g</w:t>
            </w:r>
          </w:p>
        </w:tc>
        <w:tc>
          <w:tcPr>
            <w:tcW w:w="569" w:type="dxa"/>
            <w:shd w:val="clear" w:color="auto" w:fill="auto"/>
          </w:tcPr>
          <w:p w14:paraId="56FCB17B" w14:textId="77777777" w:rsidR="00DB02E5" w:rsidRPr="00534F9D" w:rsidRDefault="00DB02E5" w:rsidP="00DB02E5">
            <w:pPr>
              <w:pStyle w:val="Text"/>
              <w:rPr>
                <w:rStyle w:val="ChBlueBold"/>
              </w:rPr>
            </w:pPr>
            <w:r w:rsidRPr="00534F9D">
              <w:rPr>
                <w:rStyle w:val="ChBlueBold"/>
              </w:rPr>
              <w:t>dari</w:t>
            </w:r>
          </w:p>
        </w:tc>
        <w:tc>
          <w:tcPr>
            <w:tcW w:w="570" w:type="dxa"/>
            <w:shd w:val="clear" w:color="auto" w:fill="auto"/>
          </w:tcPr>
          <w:p w14:paraId="3731B179" w14:textId="77777777" w:rsidR="00DB02E5" w:rsidRPr="00534F9D" w:rsidRDefault="00DB02E5" w:rsidP="00DB02E5">
            <w:pPr>
              <w:pStyle w:val="Text"/>
              <w:rPr>
                <w:rStyle w:val="ChBlueBold"/>
              </w:rPr>
            </w:pPr>
            <w:r w:rsidRPr="00534F9D">
              <w:rPr>
                <w:rStyle w:val="ChBlueBold"/>
              </w:rPr>
              <w:t>dulu</w:t>
            </w:r>
          </w:p>
        </w:tc>
      </w:tr>
      <w:tr w:rsidR="00AC23C4" w:rsidRPr="00534F9D" w14:paraId="389ED46F" w14:textId="77777777" w:rsidTr="00B63238">
        <w:tc>
          <w:tcPr>
            <w:tcW w:w="709" w:type="dxa"/>
            <w:shd w:val="clear" w:color="auto" w:fill="auto"/>
          </w:tcPr>
          <w:p w14:paraId="20B92A4E" w14:textId="77777777" w:rsidR="00DB02E5" w:rsidRPr="00B1769D" w:rsidRDefault="00DB02E5" w:rsidP="00DB02E5">
            <w:pPr>
              <w:pStyle w:val="GlossEng"/>
            </w:pPr>
          </w:p>
        </w:tc>
        <w:tc>
          <w:tcPr>
            <w:tcW w:w="480" w:type="dxa"/>
            <w:shd w:val="clear" w:color="auto" w:fill="auto"/>
          </w:tcPr>
          <w:p w14:paraId="7A98B2D9" w14:textId="77777777" w:rsidR="00DB02E5" w:rsidRPr="00534F9D" w:rsidRDefault="00DB02E5" w:rsidP="00DB02E5">
            <w:pPr>
              <w:pStyle w:val="GlossEng"/>
            </w:pPr>
            <w:r w:rsidRPr="00534F9D">
              <w:t>so</w:t>
            </w:r>
          </w:p>
        </w:tc>
        <w:tc>
          <w:tcPr>
            <w:tcW w:w="702" w:type="dxa"/>
            <w:shd w:val="clear" w:color="auto" w:fill="auto"/>
          </w:tcPr>
          <w:p w14:paraId="4F1217BB" w14:textId="77777777" w:rsidR="00DB02E5" w:rsidRPr="0099608C" w:rsidRDefault="00DB02E5" w:rsidP="00DB02E5">
            <w:pPr>
              <w:pStyle w:val="GlossEng"/>
              <w:rPr>
                <w:rStyle w:val="ChSmallCaps"/>
              </w:rPr>
            </w:pPr>
            <w:r w:rsidRPr="0099608C">
              <w:rPr>
                <w:rStyle w:val="ChSmallCaps"/>
              </w:rPr>
              <w:t>d.dist</w:t>
            </w:r>
          </w:p>
        </w:tc>
        <w:tc>
          <w:tcPr>
            <w:tcW w:w="769" w:type="dxa"/>
            <w:shd w:val="clear" w:color="auto" w:fill="auto"/>
          </w:tcPr>
          <w:p w14:paraId="0425462A" w14:textId="77777777" w:rsidR="00DB02E5" w:rsidRPr="00534F9D" w:rsidRDefault="00DB02E5" w:rsidP="00DB02E5">
            <w:pPr>
              <w:pStyle w:val="GlossEng"/>
            </w:pPr>
            <w:r w:rsidRPr="00534F9D">
              <w:t>already</w:t>
            </w:r>
          </w:p>
        </w:tc>
        <w:tc>
          <w:tcPr>
            <w:tcW w:w="1069" w:type="dxa"/>
            <w:shd w:val="clear" w:color="auto" w:fill="auto"/>
          </w:tcPr>
          <w:p w14:paraId="25017BF2" w14:textId="77777777" w:rsidR="00DB02E5" w:rsidRPr="00122D1C" w:rsidRDefault="00DB02E5" w:rsidP="00DB02E5">
            <w:pPr>
              <w:pStyle w:val="GlossEng"/>
            </w:pPr>
            <w:r w:rsidRPr="00122D1C">
              <w:t>habit</w:t>
            </w:r>
          </w:p>
        </w:tc>
        <w:tc>
          <w:tcPr>
            <w:tcW w:w="569" w:type="dxa"/>
            <w:shd w:val="clear" w:color="auto" w:fill="auto"/>
          </w:tcPr>
          <w:p w14:paraId="44FCBFB7" w14:textId="77777777" w:rsidR="00DB02E5" w:rsidRPr="00534F9D" w:rsidRDefault="00DB02E5" w:rsidP="00DB02E5">
            <w:pPr>
              <w:pStyle w:val="GlossEng"/>
            </w:pPr>
            <w:r>
              <w:t>from</w:t>
            </w:r>
          </w:p>
        </w:tc>
        <w:tc>
          <w:tcPr>
            <w:tcW w:w="570" w:type="dxa"/>
            <w:shd w:val="clear" w:color="auto" w:fill="auto"/>
          </w:tcPr>
          <w:p w14:paraId="2F53B04A" w14:textId="219829C2" w:rsidR="00DB02E5" w:rsidRPr="00534F9D" w:rsidRDefault="00B63238" w:rsidP="00DB02E5">
            <w:pPr>
              <w:pStyle w:val="GlossEng"/>
            </w:pPr>
            <w:r>
              <w:t>first</w:t>
            </w:r>
          </w:p>
        </w:tc>
      </w:tr>
    </w:tbl>
    <w:p w14:paraId="40488017" w14:textId="3D0DA40F" w:rsidR="00DB02E5" w:rsidRPr="00874C92" w:rsidRDefault="00B7093A" w:rsidP="004D320E">
      <w:pPr>
        <w:pStyle w:val="FreeTranslEng"/>
      </w:pPr>
      <w:r>
        <w:t>‘</w:t>
      </w:r>
      <w:r w:rsidR="00DB02E5" w:rsidRPr="00534F9D">
        <w:t xml:space="preserve">so that </w:t>
      </w:r>
      <w:r w:rsidR="00DB02E5">
        <w:t xml:space="preserve">(tradition) </w:t>
      </w:r>
      <w:r w:rsidR="00DB02E5" w:rsidRPr="00534F9D">
        <w:t xml:space="preserve">has already become a </w:t>
      </w:r>
      <w:r w:rsidR="00DB02E5">
        <w:t>custom</w:t>
      </w:r>
      <w:r w:rsidR="00DB02E5" w:rsidRPr="00534F9D">
        <w:t xml:space="preserve"> </w:t>
      </w:r>
      <w:r w:rsidR="00DB02E5" w:rsidRPr="00534F9D">
        <w:rPr>
          <w:rStyle w:val="ChBlueBold"/>
        </w:rPr>
        <w:t>from the past</w:t>
      </w:r>
      <w:r>
        <w:t>’</w:t>
      </w:r>
      <w:r w:rsidR="004D320E">
        <w:t xml:space="preserve"> </w:t>
      </w:r>
      <w:r w:rsidR="00DB02E5" w:rsidRPr="00534F9D">
        <w:rPr>
          <w:rStyle w:val="ExampleSource"/>
        </w:rPr>
        <w:t>[081014-007-</w:t>
      </w:r>
      <w:r w:rsidR="00E34A02">
        <w:rPr>
          <w:rStyle w:val="ExampleSource"/>
        </w:rPr>
        <w:t>CvEx</w:t>
      </w:r>
      <w:r w:rsidR="00DB02E5" w:rsidRPr="00534F9D">
        <w:rPr>
          <w:rStyle w:val="ExampleSource"/>
        </w:rPr>
        <w:t>.0063]</w:t>
      </w:r>
    </w:p>
    <w:p w14:paraId="3866BD0F" w14:textId="1468AA25" w:rsidR="00DB02E5" w:rsidRDefault="00DB02E5" w:rsidP="003F56D2">
      <w:pPr>
        <w:pStyle w:val="Body0005after"/>
      </w:pPr>
      <w:r>
        <w:t xml:space="preserve">Finally, elative </w:t>
      </w:r>
      <w:r w:rsidRPr="00C45FDC">
        <w:rPr>
          <w:rStyle w:val="ChItalBold"/>
        </w:rPr>
        <w:t>d</w:t>
      </w:r>
      <w:r>
        <w:rPr>
          <w:rStyle w:val="ChItalBold"/>
        </w:rPr>
        <w:t>ari</w:t>
      </w:r>
      <w:r>
        <w:t xml:space="preserve"> </w:t>
      </w:r>
      <w:r w:rsidR="00B7093A">
        <w:t>‘</w:t>
      </w:r>
      <w:r>
        <w:t>from</w:t>
      </w:r>
      <w:r w:rsidR="00B7093A">
        <w:t>’</w:t>
      </w:r>
      <w:r>
        <w:t xml:space="preserve"> is also </w:t>
      </w:r>
      <w:r w:rsidR="0084485E">
        <w:t xml:space="preserve">used </w:t>
      </w:r>
      <w:r>
        <w:t>in comparative constructions</w:t>
      </w:r>
      <w:r w:rsidRPr="00BF7E9E">
        <w:t xml:space="preserve"> </w:t>
      </w:r>
      <w:r>
        <w:t xml:space="preserve">marking degree or identity. In such constructions, </w:t>
      </w:r>
      <w:r w:rsidRPr="00C45FDC">
        <w:rPr>
          <w:rStyle w:val="ChItalBold"/>
        </w:rPr>
        <w:t>d</w:t>
      </w:r>
      <w:r>
        <w:rPr>
          <w:rStyle w:val="ChItalBold"/>
        </w:rPr>
        <w:t>ari</w:t>
      </w:r>
      <w:r>
        <w:t xml:space="preserve"> </w:t>
      </w:r>
      <w:r w:rsidR="00B7093A">
        <w:t>‘</w:t>
      </w:r>
      <w:r>
        <w:t>from</w:t>
      </w:r>
      <w:r w:rsidR="00B7093A">
        <w:t>’</w:t>
      </w:r>
      <w:r>
        <w:t xml:space="preserve"> functions as the </w:t>
      </w:r>
      <w:r w:rsidRPr="006E5EA4">
        <w:t>mark</w:t>
      </w:r>
      <w:r>
        <w:t xml:space="preserve"> of comparison which introduces the </w:t>
      </w:r>
      <w:r w:rsidRPr="006E5EA4">
        <w:t>standard</w:t>
      </w:r>
      <w:r>
        <w:t xml:space="preserve">. In </w:t>
      </w:r>
      <w:r>
        <w:fldChar w:fldCharType="begin"/>
      </w:r>
      <w:r>
        <w:instrText xml:space="preserve"> REF _Ref339634471 \h </w:instrText>
      </w:r>
      <w:r>
        <w:fldChar w:fldCharType="separate"/>
      </w:r>
      <w:r w:rsidR="00154D81">
        <w:t>(</w:t>
      </w:r>
      <w:r w:rsidR="00154D81">
        <w:rPr>
          <w:noProof/>
        </w:rPr>
        <w:t>17</w:t>
      </w:r>
      <w:r w:rsidR="00154D81">
        <w:t>)</w:t>
      </w:r>
      <w:r>
        <w:fldChar w:fldCharType="end"/>
      </w:r>
      <w:r>
        <w:t xml:space="preserve">, for instance, </w:t>
      </w:r>
      <w:r w:rsidRPr="00D2361A">
        <w:rPr>
          <w:rStyle w:val="ChItalBold"/>
        </w:rPr>
        <w:t>dari</w:t>
      </w:r>
      <w:r>
        <w:t xml:space="preserve"> </w:t>
      </w:r>
      <w:r w:rsidR="00B7093A">
        <w:t>‘</w:t>
      </w:r>
      <w:r>
        <w:t>from</w:t>
      </w:r>
      <w:r w:rsidR="00B7093A">
        <w:t>’</w:t>
      </w:r>
      <w:r>
        <w:t xml:space="preserve"> serves as the </w:t>
      </w:r>
      <w:r w:rsidRPr="006E5EA4">
        <w:t>mark</w:t>
      </w:r>
      <w:r>
        <w:t xml:space="preserve"> in a in a comparative construction marking degree, namely superiority, while in </w:t>
      </w:r>
      <w:r w:rsidRPr="00EE39C2">
        <w:fldChar w:fldCharType="begin"/>
      </w:r>
      <w:r w:rsidRPr="00EE39C2">
        <w:instrText xml:space="preserve"> REF _Ref339634472 \h </w:instrText>
      </w:r>
      <w:r w:rsidRPr="00EE39C2">
        <w:fldChar w:fldCharType="separate"/>
      </w:r>
      <w:r w:rsidR="00154D81">
        <w:t>(</w:t>
      </w:r>
      <w:r w:rsidR="00154D81">
        <w:rPr>
          <w:noProof/>
        </w:rPr>
        <w:t>18</w:t>
      </w:r>
      <w:r w:rsidR="00154D81">
        <w:t>)</w:t>
      </w:r>
      <w:r w:rsidRPr="00EE39C2">
        <w:fldChar w:fldCharType="end"/>
      </w:r>
      <w:r w:rsidRPr="00EE39C2">
        <w:t xml:space="preserve"> </w:t>
      </w:r>
      <w:r>
        <w:t xml:space="preserve">it </w:t>
      </w:r>
      <w:r w:rsidRPr="00EE39C2">
        <w:t>serves</w:t>
      </w:r>
      <w:r>
        <w:t xml:space="preserve"> as the </w:t>
      </w:r>
      <w:r w:rsidRPr="006E5EA4">
        <w:t>mark</w:t>
      </w:r>
      <w:r>
        <w:t xml:space="preserve"> in a comparative construction marking identity, namely dissimilarity (for details on comparative constructions, see §</w:t>
      </w:r>
      <w:r w:rsidR="008B783B">
        <w:fldChar w:fldCharType="begin"/>
      </w:r>
      <w:r w:rsidR="008B783B">
        <w:instrText xml:space="preserve"> REF _Ref367459492 \w \h </w:instrText>
      </w:r>
      <w:r w:rsidR="008B783B">
        <w:fldChar w:fldCharType="separate"/>
      </w:r>
      <w:r w:rsidR="00154D81">
        <w:rPr>
          <w:cs/>
        </w:rPr>
        <w:t>‎</w:t>
      </w:r>
      <w:r w:rsidR="00154D81">
        <w:t>11.5</w:t>
      </w:r>
      <w:r w:rsidR="008B783B">
        <w:fldChar w:fldCharType="end"/>
      </w:r>
      <w:r>
        <w:t>).</w:t>
      </w:r>
    </w:p>
    <w:p w14:paraId="586FC5F5" w14:textId="77777777" w:rsidR="00DB02E5" w:rsidRDefault="00DB02E5" w:rsidP="00DB02E5">
      <w:pPr>
        <w:pStyle w:val="ExampleTitle"/>
      </w:pPr>
      <w:r>
        <w:t>Introducing standards of comparison</w:t>
      </w:r>
    </w:p>
    <w:tbl>
      <w:tblPr>
        <w:tblW w:w="5233" w:type="dxa"/>
        <w:tblCellMar>
          <w:left w:w="40" w:type="dxa"/>
          <w:right w:w="40" w:type="dxa"/>
        </w:tblCellMar>
        <w:tblLook w:val="01E0" w:firstRow="1" w:lastRow="1" w:firstColumn="1" w:lastColumn="1" w:noHBand="0" w:noVBand="0"/>
      </w:tblPr>
      <w:tblGrid>
        <w:gridCol w:w="709"/>
        <w:gridCol w:w="284"/>
        <w:gridCol w:w="485"/>
        <w:gridCol w:w="591"/>
        <w:gridCol w:w="675"/>
        <w:gridCol w:w="569"/>
        <w:gridCol w:w="636"/>
        <w:gridCol w:w="1000"/>
        <w:gridCol w:w="284"/>
      </w:tblGrid>
      <w:tr w:rsidR="00AC23C4" w:rsidRPr="008C7D8B" w14:paraId="014DF9CF" w14:textId="77777777" w:rsidTr="00AC23C4">
        <w:tc>
          <w:tcPr>
            <w:tcW w:w="709" w:type="dxa"/>
            <w:shd w:val="clear" w:color="auto" w:fill="auto"/>
          </w:tcPr>
          <w:p w14:paraId="530A3C38" w14:textId="77777777" w:rsidR="00DB02E5" w:rsidRPr="00D74739" w:rsidRDefault="00DB02E5" w:rsidP="00DB02E5">
            <w:pPr>
              <w:pStyle w:val="O0Nwnext"/>
            </w:pPr>
            <w:bookmarkStart w:id="4142" w:name="_Ref270768326"/>
            <w:bookmarkStart w:id="4143" w:name="_Ref339634471"/>
            <w:r>
              <w:t>(</w:t>
            </w:r>
            <w:fldSimple w:instr=" SEQ ( \* ARABIC \s 1 ">
              <w:r w:rsidR="00154D81">
                <w:rPr>
                  <w:noProof/>
                </w:rPr>
                <w:t>17</w:t>
              </w:r>
            </w:fldSimple>
            <w:bookmarkEnd w:id="4142"/>
            <w:r>
              <w:t>)</w:t>
            </w:r>
            <w:bookmarkEnd w:id="4143"/>
          </w:p>
        </w:tc>
        <w:tc>
          <w:tcPr>
            <w:tcW w:w="284" w:type="dxa"/>
            <w:shd w:val="clear" w:color="auto" w:fill="auto"/>
          </w:tcPr>
          <w:p w14:paraId="4AB4FF9E" w14:textId="77777777" w:rsidR="00DB02E5" w:rsidRPr="002F0131" w:rsidRDefault="00DB02E5" w:rsidP="00DB02E5">
            <w:pPr>
              <w:pStyle w:val="Text"/>
            </w:pPr>
            <w:r>
              <w:t>…</w:t>
            </w:r>
          </w:p>
        </w:tc>
        <w:tc>
          <w:tcPr>
            <w:tcW w:w="485" w:type="dxa"/>
            <w:shd w:val="clear" w:color="auto" w:fill="auto"/>
          </w:tcPr>
          <w:p w14:paraId="1CBF30FC" w14:textId="77777777" w:rsidR="00DB02E5" w:rsidRPr="00A43A3A" w:rsidRDefault="00DB02E5" w:rsidP="00DB02E5">
            <w:pPr>
              <w:pStyle w:val="Text"/>
            </w:pPr>
            <w:r w:rsidRPr="00A43A3A">
              <w:t>dia</w:t>
            </w:r>
          </w:p>
        </w:tc>
        <w:tc>
          <w:tcPr>
            <w:tcW w:w="591" w:type="dxa"/>
            <w:shd w:val="clear" w:color="auto" w:fill="auto"/>
          </w:tcPr>
          <w:p w14:paraId="6DC6EC31" w14:textId="77777777" w:rsidR="00DB02E5" w:rsidRPr="00A43A3A" w:rsidRDefault="00DB02E5" w:rsidP="00DB02E5">
            <w:pPr>
              <w:pStyle w:val="Text"/>
            </w:pPr>
            <w:r w:rsidRPr="00A43A3A">
              <w:t>lebi</w:t>
            </w:r>
          </w:p>
        </w:tc>
        <w:tc>
          <w:tcPr>
            <w:tcW w:w="675" w:type="dxa"/>
            <w:shd w:val="clear" w:color="auto" w:fill="auto"/>
          </w:tcPr>
          <w:p w14:paraId="035FF9EF" w14:textId="77777777" w:rsidR="00DB02E5" w:rsidRPr="00A43A3A" w:rsidRDefault="00DB02E5" w:rsidP="00DB02E5">
            <w:pPr>
              <w:pStyle w:val="Text"/>
            </w:pPr>
            <w:r w:rsidRPr="00A43A3A">
              <w:t>besar</w:t>
            </w:r>
          </w:p>
        </w:tc>
        <w:tc>
          <w:tcPr>
            <w:tcW w:w="569" w:type="dxa"/>
            <w:shd w:val="clear" w:color="auto" w:fill="auto"/>
          </w:tcPr>
          <w:p w14:paraId="1403E91E" w14:textId="77777777" w:rsidR="00DB02E5" w:rsidRPr="00B66EF5" w:rsidRDefault="00DB02E5" w:rsidP="00DB02E5">
            <w:pPr>
              <w:pStyle w:val="Text"/>
              <w:rPr>
                <w:rStyle w:val="ChBlueBold"/>
              </w:rPr>
            </w:pPr>
            <w:r w:rsidRPr="00B66EF5">
              <w:rPr>
                <w:rStyle w:val="ChBlueBold"/>
              </w:rPr>
              <w:t>dari</w:t>
            </w:r>
          </w:p>
        </w:tc>
        <w:tc>
          <w:tcPr>
            <w:tcW w:w="636" w:type="dxa"/>
            <w:shd w:val="clear" w:color="auto" w:fill="auto"/>
          </w:tcPr>
          <w:p w14:paraId="7512EC93" w14:textId="77777777" w:rsidR="00DB02E5" w:rsidRPr="00B66EF5" w:rsidRDefault="00DB02E5" w:rsidP="00DB02E5">
            <w:pPr>
              <w:pStyle w:val="Text"/>
              <w:rPr>
                <w:rStyle w:val="ChBlueBold"/>
              </w:rPr>
            </w:pPr>
            <w:r>
              <w:rPr>
                <w:rStyle w:val="ChBlueBold"/>
              </w:rPr>
              <w:t>smua</w:t>
            </w:r>
          </w:p>
        </w:tc>
        <w:tc>
          <w:tcPr>
            <w:tcW w:w="1000" w:type="dxa"/>
            <w:shd w:val="clear" w:color="auto" w:fill="auto"/>
          </w:tcPr>
          <w:p w14:paraId="720ACAF2" w14:textId="77777777" w:rsidR="00DB02E5" w:rsidRPr="00B66EF5" w:rsidRDefault="00DB02E5" w:rsidP="00DB02E5">
            <w:pPr>
              <w:pStyle w:val="Text"/>
              <w:rPr>
                <w:rStyle w:val="ChBlueBold"/>
              </w:rPr>
            </w:pPr>
            <w:r w:rsidRPr="00B66EF5">
              <w:rPr>
                <w:rStyle w:val="ChBlueBold"/>
              </w:rPr>
              <w:t>ana</w:t>
            </w:r>
            <w:r>
              <w:rPr>
                <w:rStyle w:val="ChBlueBold"/>
              </w:rPr>
              <w:t>~</w:t>
            </w:r>
            <w:r w:rsidRPr="00B66EF5">
              <w:rPr>
                <w:rStyle w:val="ChBlueBold"/>
              </w:rPr>
              <w:t>ana</w:t>
            </w:r>
          </w:p>
        </w:tc>
        <w:tc>
          <w:tcPr>
            <w:tcW w:w="284" w:type="dxa"/>
            <w:shd w:val="clear" w:color="auto" w:fill="auto"/>
          </w:tcPr>
          <w:p w14:paraId="23189662" w14:textId="77777777" w:rsidR="00DB02E5" w:rsidRPr="00A43A3A" w:rsidRDefault="00DB02E5" w:rsidP="00DB02E5">
            <w:pPr>
              <w:pStyle w:val="Text"/>
            </w:pPr>
            <w:r w:rsidRPr="00A43A3A">
              <w:t>…</w:t>
            </w:r>
          </w:p>
        </w:tc>
      </w:tr>
      <w:tr w:rsidR="00AC23C4" w:rsidRPr="002F0131" w14:paraId="4EA723C3" w14:textId="77777777" w:rsidTr="00AC23C4">
        <w:tc>
          <w:tcPr>
            <w:tcW w:w="709" w:type="dxa"/>
            <w:shd w:val="clear" w:color="auto" w:fill="auto"/>
          </w:tcPr>
          <w:p w14:paraId="27752343" w14:textId="77777777" w:rsidR="00DB02E5" w:rsidRPr="00D74739" w:rsidRDefault="00DB02E5" w:rsidP="00DB02E5">
            <w:pPr>
              <w:pStyle w:val="GlossEng"/>
            </w:pPr>
          </w:p>
        </w:tc>
        <w:tc>
          <w:tcPr>
            <w:tcW w:w="284" w:type="dxa"/>
            <w:shd w:val="clear" w:color="auto" w:fill="auto"/>
          </w:tcPr>
          <w:p w14:paraId="53D6897F" w14:textId="77777777" w:rsidR="00DB02E5" w:rsidRPr="00B66EF5" w:rsidRDefault="00DB02E5" w:rsidP="00DB02E5">
            <w:pPr>
              <w:pStyle w:val="GlossEng"/>
              <w:rPr>
                <w:rStyle w:val="ChSmallCaps"/>
              </w:rPr>
            </w:pPr>
          </w:p>
        </w:tc>
        <w:tc>
          <w:tcPr>
            <w:tcW w:w="485" w:type="dxa"/>
            <w:shd w:val="clear" w:color="auto" w:fill="auto"/>
          </w:tcPr>
          <w:p w14:paraId="6865AF67" w14:textId="77777777" w:rsidR="00DB02E5" w:rsidRPr="0099608C" w:rsidRDefault="00DB02E5" w:rsidP="00DB02E5">
            <w:pPr>
              <w:pStyle w:val="GlossEng"/>
              <w:rPr>
                <w:rStyle w:val="ChSmallCaps"/>
              </w:rPr>
            </w:pPr>
            <w:r w:rsidRPr="0099608C">
              <w:rPr>
                <w:rStyle w:val="ChSmallCaps"/>
              </w:rPr>
              <w:t>3sg</w:t>
            </w:r>
          </w:p>
        </w:tc>
        <w:tc>
          <w:tcPr>
            <w:tcW w:w="591" w:type="dxa"/>
            <w:shd w:val="clear" w:color="auto" w:fill="auto"/>
          </w:tcPr>
          <w:p w14:paraId="2006F7E8" w14:textId="77777777" w:rsidR="00DB02E5" w:rsidRPr="002F0131" w:rsidRDefault="00DB02E5" w:rsidP="00DB02E5">
            <w:pPr>
              <w:pStyle w:val="GlossEng"/>
            </w:pPr>
            <w:r w:rsidRPr="002F0131">
              <w:t>more</w:t>
            </w:r>
          </w:p>
        </w:tc>
        <w:tc>
          <w:tcPr>
            <w:tcW w:w="675" w:type="dxa"/>
            <w:shd w:val="clear" w:color="auto" w:fill="auto"/>
          </w:tcPr>
          <w:p w14:paraId="466151ED" w14:textId="77777777" w:rsidR="00DB02E5" w:rsidRPr="002F0131" w:rsidRDefault="00DB02E5" w:rsidP="00DB02E5">
            <w:pPr>
              <w:pStyle w:val="GlossEng"/>
            </w:pPr>
            <w:r>
              <w:t>be.</w:t>
            </w:r>
            <w:r w:rsidRPr="002F0131">
              <w:t>big</w:t>
            </w:r>
          </w:p>
        </w:tc>
        <w:tc>
          <w:tcPr>
            <w:tcW w:w="569" w:type="dxa"/>
            <w:shd w:val="clear" w:color="auto" w:fill="auto"/>
          </w:tcPr>
          <w:p w14:paraId="1E90D85A" w14:textId="77777777" w:rsidR="00DB02E5" w:rsidRPr="002F0131" w:rsidRDefault="00DB02E5" w:rsidP="00DB02E5">
            <w:pPr>
              <w:pStyle w:val="GlossEng"/>
            </w:pPr>
            <w:r>
              <w:t>from</w:t>
            </w:r>
          </w:p>
        </w:tc>
        <w:tc>
          <w:tcPr>
            <w:tcW w:w="636" w:type="dxa"/>
            <w:shd w:val="clear" w:color="auto" w:fill="auto"/>
          </w:tcPr>
          <w:p w14:paraId="35C8B3B6" w14:textId="77777777" w:rsidR="00DB02E5" w:rsidRPr="002F0131" w:rsidRDefault="00DB02E5" w:rsidP="00DB02E5">
            <w:pPr>
              <w:pStyle w:val="GlossEng"/>
            </w:pPr>
            <w:r w:rsidRPr="002F0131">
              <w:t>all</w:t>
            </w:r>
          </w:p>
        </w:tc>
        <w:tc>
          <w:tcPr>
            <w:tcW w:w="1000" w:type="dxa"/>
            <w:shd w:val="clear" w:color="auto" w:fill="auto"/>
          </w:tcPr>
          <w:p w14:paraId="6FA31DBD" w14:textId="77777777" w:rsidR="00DB02E5" w:rsidRPr="002F0131" w:rsidRDefault="00DB02E5" w:rsidP="00DB02E5">
            <w:pPr>
              <w:pStyle w:val="GlossEng"/>
            </w:pPr>
            <w:r w:rsidRPr="0099608C">
              <w:rPr>
                <w:rStyle w:val="ChSmallCaps"/>
              </w:rPr>
              <w:t>rdp</w:t>
            </w:r>
            <w:r>
              <w:t>~</w:t>
            </w:r>
            <w:r w:rsidRPr="002F0131">
              <w:t>child</w:t>
            </w:r>
          </w:p>
        </w:tc>
        <w:tc>
          <w:tcPr>
            <w:tcW w:w="284" w:type="dxa"/>
            <w:shd w:val="clear" w:color="auto" w:fill="auto"/>
          </w:tcPr>
          <w:p w14:paraId="5FB8C695" w14:textId="77777777" w:rsidR="00DB02E5" w:rsidRPr="00B66EF5" w:rsidRDefault="00DB02E5" w:rsidP="00DB02E5">
            <w:pPr>
              <w:pStyle w:val="GlossEng"/>
              <w:rPr>
                <w:rStyle w:val="ChSmallCaps"/>
              </w:rPr>
            </w:pPr>
          </w:p>
        </w:tc>
      </w:tr>
    </w:tbl>
    <w:p w14:paraId="7D13BD50" w14:textId="44583EC1" w:rsidR="00DB02E5" w:rsidRDefault="00B7093A" w:rsidP="00DB02E5">
      <w:pPr>
        <w:pStyle w:val="FreeTranslEng"/>
      </w:pPr>
      <w:r>
        <w:t>‘</w:t>
      </w:r>
      <w:r w:rsidR="00DB02E5">
        <w:t>[</w:t>
      </w:r>
      <w:r w:rsidR="00DB02E5" w:rsidRPr="0003704F">
        <w:t>in that class</w:t>
      </w:r>
      <w:r w:rsidR="00DB02E5">
        <w:t>]</w:t>
      </w:r>
      <w:r w:rsidR="00DB02E5" w:rsidRPr="0051504A">
        <w:t xml:space="preserve"> he</w:t>
      </w:r>
      <w:r>
        <w:t>’</w:t>
      </w:r>
      <w:r w:rsidR="00DB02E5" w:rsidRPr="0051504A">
        <w:t xml:space="preserve">s bigger </w:t>
      </w:r>
      <w:r w:rsidR="00DB02E5" w:rsidRPr="00FE65FD">
        <w:rPr>
          <w:rStyle w:val="ChBlueBold"/>
        </w:rPr>
        <w:t>than all</w:t>
      </w:r>
      <w:r w:rsidR="00DB02E5">
        <w:rPr>
          <w:rStyle w:val="ChBlueBold"/>
        </w:rPr>
        <w:t xml:space="preserve"> the </w:t>
      </w:r>
      <w:r w:rsidR="00DB02E5" w:rsidRPr="00FE65FD">
        <w:rPr>
          <w:rStyle w:val="ChBlueBold"/>
        </w:rPr>
        <w:t>kids</w:t>
      </w:r>
      <w:r w:rsidR="00DB02E5" w:rsidRPr="0003704F">
        <w:t xml:space="preserve"> </w:t>
      </w:r>
      <w:r w:rsidR="00386A82">
        <w:t>[</w:t>
      </w:r>
      <w:r w:rsidR="00DB02E5" w:rsidRPr="0003704F">
        <w:t>in it</w:t>
      </w:r>
      <w:r w:rsidR="00386A82">
        <w:t>]</w:t>
      </w:r>
      <w:r>
        <w:t>’</w:t>
      </w:r>
      <w:r w:rsidR="00DB02E5">
        <w:t xml:space="preserve"> </w:t>
      </w:r>
      <w:r w:rsidR="00DB02E5" w:rsidRPr="003E0DA4">
        <w:rPr>
          <w:rStyle w:val="ExampleSource"/>
        </w:rPr>
        <w:t>[081109-003-JR.0001]</w:t>
      </w:r>
      <w:r w:rsidR="00DB02E5" w:rsidRPr="000462AD">
        <w:rPr>
          <w:rStyle w:val="FootnoteReference"/>
          <w:szCs w:val="20"/>
        </w:rPr>
        <w:footnoteReference w:id="222"/>
      </w:r>
    </w:p>
    <w:tbl>
      <w:tblPr>
        <w:tblW w:w="0" w:type="auto"/>
        <w:tblCellMar>
          <w:left w:w="40" w:type="dxa"/>
          <w:right w:w="40" w:type="dxa"/>
        </w:tblCellMar>
        <w:tblLook w:val="01E0" w:firstRow="1" w:lastRow="1" w:firstColumn="1" w:lastColumn="1" w:noHBand="0" w:noVBand="0"/>
      </w:tblPr>
      <w:tblGrid>
        <w:gridCol w:w="709"/>
        <w:gridCol w:w="680"/>
        <w:gridCol w:w="773"/>
        <w:gridCol w:w="1108"/>
        <w:gridCol w:w="569"/>
        <w:gridCol w:w="485"/>
      </w:tblGrid>
      <w:tr w:rsidR="00AC23C4" w:rsidRPr="00AC23C4" w14:paraId="4C4BCABC" w14:textId="77777777" w:rsidTr="00AC23C4">
        <w:tc>
          <w:tcPr>
            <w:tcW w:w="709" w:type="dxa"/>
            <w:shd w:val="clear" w:color="auto" w:fill="auto"/>
          </w:tcPr>
          <w:p w14:paraId="79529F38" w14:textId="77777777" w:rsidR="00DB02E5" w:rsidRPr="00D74739" w:rsidRDefault="00DB02E5" w:rsidP="00DB02E5">
            <w:pPr>
              <w:pStyle w:val="O0Nwnext"/>
            </w:pPr>
            <w:bookmarkStart w:id="4144" w:name="_Ref271633192"/>
            <w:bookmarkStart w:id="4145" w:name="_Ref339634472"/>
            <w:r>
              <w:t>(</w:t>
            </w:r>
            <w:fldSimple w:instr=" SEQ ( \* ARABIC \s 1 ">
              <w:r w:rsidR="00154D81">
                <w:rPr>
                  <w:noProof/>
                </w:rPr>
                <w:t>18</w:t>
              </w:r>
            </w:fldSimple>
            <w:bookmarkEnd w:id="4144"/>
            <w:r>
              <w:t>)</w:t>
            </w:r>
            <w:bookmarkEnd w:id="4145"/>
          </w:p>
        </w:tc>
        <w:tc>
          <w:tcPr>
            <w:tcW w:w="680" w:type="dxa"/>
            <w:shd w:val="clear" w:color="auto" w:fill="auto"/>
          </w:tcPr>
          <w:p w14:paraId="71B31C9B" w14:textId="77777777" w:rsidR="00DB02E5" w:rsidRPr="0051504A" w:rsidRDefault="00DB02E5" w:rsidP="00DB02E5">
            <w:pPr>
              <w:pStyle w:val="Text"/>
            </w:pPr>
            <w:r w:rsidRPr="0051504A">
              <w:t>sifat</w:t>
            </w:r>
          </w:p>
        </w:tc>
        <w:tc>
          <w:tcPr>
            <w:tcW w:w="773" w:type="dxa"/>
            <w:shd w:val="clear" w:color="auto" w:fill="auto"/>
          </w:tcPr>
          <w:p w14:paraId="7F5D4A7C" w14:textId="77777777" w:rsidR="00DB02E5" w:rsidRPr="0051504A" w:rsidRDefault="00DB02E5" w:rsidP="00DB02E5">
            <w:pPr>
              <w:pStyle w:val="Text"/>
            </w:pPr>
            <w:r w:rsidRPr="0051504A">
              <w:t>ini</w:t>
            </w:r>
          </w:p>
        </w:tc>
        <w:tc>
          <w:tcPr>
            <w:tcW w:w="1108" w:type="dxa"/>
            <w:shd w:val="clear" w:color="auto" w:fill="auto"/>
          </w:tcPr>
          <w:p w14:paraId="38FF71B5" w14:textId="77777777" w:rsidR="00DB02E5" w:rsidRPr="00407F2D" w:rsidRDefault="00DB02E5" w:rsidP="00DB02E5">
            <w:pPr>
              <w:pStyle w:val="Text"/>
              <w:rPr>
                <w:rStyle w:val="ChBlueBold"/>
              </w:rPr>
            </w:pPr>
            <w:r w:rsidRPr="00407F2D">
              <w:rPr>
                <w:rStyle w:val="ChBlueBold"/>
              </w:rPr>
              <w:t>lain</w:t>
            </w:r>
            <w:r w:rsidR="00F92323">
              <w:rPr>
                <w:rStyle w:val="ChBlueBold"/>
              </w:rPr>
              <w:t>g</w:t>
            </w:r>
          </w:p>
        </w:tc>
        <w:tc>
          <w:tcPr>
            <w:tcW w:w="569" w:type="dxa"/>
            <w:shd w:val="clear" w:color="auto" w:fill="auto"/>
          </w:tcPr>
          <w:p w14:paraId="3AB9ED91" w14:textId="77777777" w:rsidR="00DB02E5" w:rsidRPr="00407F2D" w:rsidRDefault="00DB02E5" w:rsidP="00DB02E5">
            <w:pPr>
              <w:pStyle w:val="Text"/>
              <w:rPr>
                <w:rStyle w:val="ChBlueBold"/>
              </w:rPr>
            </w:pPr>
            <w:r w:rsidRPr="00407F2D">
              <w:rPr>
                <w:rStyle w:val="ChBlueBold"/>
              </w:rPr>
              <w:t>dari</w:t>
            </w:r>
          </w:p>
        </w:tc>
        <w:tc>
          <w:tcPr>
            <w:tcW w:w="485" w:type="dxa"/>
            <w:shd w:val="clear" w:color="auto" w:fill="auto"/>
          </w:tcPr>
          <w:p w14:paraId="09DBB217" w14:textId="77777777" w:rsidR="00DB02E5" w:rsidRPr="00407F2D" w:rsidRDefault="00DB02E5" w:rsidP="00DB02E5">
            <w:pPr>
              <w:pStyle w:val="Text"/>
              <w:rPr>
                <w:rStyle w:val="ChBlueBold"/>
              </w:rPr>
            </w:pPr>
            <w:r w:rsidRPr="00407F2D">
              <w:rPr>
                <w:rStyle w:val="ChBlueBold"/>
              </w:rPr>
              <w:t>ko</w:t>
            </w:r>
          </w:p>
        </w:tc>
      </w:tr>
      <w:tr w:rsidR="00AC23C4" w:rsidRPr="00C67DE4" w14:paraId="06E77000" w14:textId="77777777" w:rsidTr="00AC23C4">
        <w:tc>
          <w:tcPr>
            <w:tcW w:w="709" w:type="dxa"/>
            <w:shd w:val="clear" w:color="auto" w:fill="auto"/>
          </w:tcPr>
          <w:p w14:paraId="12AD78D9" w14:textId="77777777" w:rsidR="00DB02E5" w:rsidRPr="00E032A6" w:rsidRDefault="00DB02E5" w:rsidP="00DB02E5">
            <w:pPr>
              <w:pStyle w:val="GlossEng"/>
            </w:pPr>
          </w:p>
        </w:tc>
        <w:tc>
          <w:tcPr>
            <w:tcW w:w="680" w:type="dxa"/>
            <w:shd w:val="clear" w:color="auto" w:fill="auto"/>
          </w:tcPr>
          <w:p w14:paraId="2401DB8D" w14:textId="77777777" w:rsidR="00DB02E5" w:rsidRPr="00C67DE4" w:rsidRDefault="00DB02E5" w:rsidP="00DB02E5">
            <w:pPr>
              <w:pStyle w:val="GlossEng"/>
            </w:pPr>
            <w:r w:rsidRPr="00C67DE4">
              <w:t>nature</w:t>
            </w:r>
          </w:p>
        </w:tc>
        <w:tc>
          <w:tcPr>
            <w:tcW w:w="773" w:type="dxa"/>
            <w:shd w:val="clear" w:color="auto" w:fill="auto"/>
          </w:tcPr>
          <w:p w14:paraId="765064F8" w14:textId="77777777" w:rsidR="00DB02E5" w:rsidRPr="0099608C" w:rsidRDefault="00DB02E5" w:rsidP="00DB02E5">
            <w:pPr>
              <w:pStyle w:val="GlossEng"/>
              <w:rPr>
                <w:rStyle w:val="ChSmallCaps"/>
              </w:rPr>
            </w:pPr>
            <w:r w:rsidRPr="0099608C">
              <w:rPr>
                <w:rStyle w:val="ChSmallCaps"/>
              </w:rPr>
              <w:t>d.prox</w:t>
            </w:r>
          </w:p>
        </w:tc>
        <w:tc>
          <w:tcPr>
            <w:tcW w:w="1108" w:type="dxa"/>
            <w:shd w:val="clear" w:color="auto" w:fill="auto"/>
          </w:tcPr>
          <w:p w14:paraId="053E7981" w14:textId="77777777" w:rsidR="00DB02E5" w:rsidRPr="00C67DE4" w:rsidRDefault="00DB02E5" w:rsidP="00DB02E5">
            <w:pPr>
              <w:pStyle w:val="GlossEng"/>
            </w:pPr>
            <w:r>
              <w:t>be.</w:t>
            </w:r>
            <w:r w:rsidRPr="00C67DE4">
              <w:t>different</w:t>
            </w:r>
          </w:p>
        </w:tc>
        <w:tc>
          <w:tcPr>
            <w:tcW w:w="569" w:type="dxa"/>
            <w:shd w:val="clear" w:color="auto" w:fill="auto"/>
          </w:tcPr>
          <w:p w14:paraId="48C803A2" w14:textId="77777777" w:rsidR="00DB02E5" w:rsidRPr="00C67DE4" w:rsidRDefault="00DB02E5" w:rsidP="00DB02E5">
            <w:pPr>
              <w:pStyle w:val="GlossEng"/>
            </w:pPr>
            <w:r>
              <w:t>from</w:t>
            </w:r>
          </w:p>
        </w:tc>
        <w:tc>
          <w:tcPr>
            <w:tcW w:w="485" w:type="dxa"/>
            <w:shd w:val="clear" w:color="auto" w:fill="auto"/>
          </w:tcPr>
          <w:p w14:paraId="3C40396A" w14:textId="77777777" w:rsidR="00DB02E5" w:rsidRPr="0099608C" w:rsidRDefault="00DB02E5" w:rsidP="00DB02E5">
            <w:pPr>
              <w:pStyle w:val="GlossEng"/>
              <w:rPr>
                <w:rStyle w:val="ChSmallCaps"/>
              </w:rPr>
            </w:pPr>
            <w:r w:rsidRPr="0099608C">
              <w:rPr>
                <w:rStyle w:val="ChSmallCaps"/>
              </w:rPr>
              <w:t>2sg</w:t>
            </w:r>
          </w:p>
        </w:tc>
      </w:tr>
    </w:tbl>
    <w:p w14:paraId="77C07754" w14:textId="3AF2E110" w:rsidR="00DB02E5" w:rsidRDefault="00B7093A" w:rsidP="00AF7CAD">
      <w:pPr>
        <w:pStyle w:val="FreeTranslEng15pt"/>
      </w:pPr>
      <w:r>
        <w:t>‘</w:t>
      </w:r>
      <w:r w:rsidR="00DB02E5" w:rsidRPr="0051504A">
        <w:t xml:space="preserve">this disposition is different </w:t>
      </w:r>
      <w:r w:rsidR="00DB02E5" w:rsidRPr="00407F2D">
        <w:rPr>
          <w:rStyle w:val="ChBlueBold"/>
        </w:rPr>
        <w:t>from you</w:t>
      </w:r>
      <w:r>
        <w:t>’</w:t>
      </w:r>
      <w:r w:rsidR="00DB02E5">
        <w:t xml:space="preserve"> </w:t>
      </w:r>
      <w:r w:rsidR="00DB02E5" w:rsidRPr="00C67DE4">
        <w:rPr>
          <w:rStyle w:val="ExampleSource"/>
        </w:rPr>
        <w:t>[</w:t>
      </w:r>
      <w:r w:rsidR="003F16F2">
        <w:rPr>
          <w:rStyle w:val="ExampleSource"/>
        </w:rPr>
        <w:t>081110-008-CvNP</w:t>
      </w:r>
      <w:r w:rsidR="00DB02E5" w:rsidRPr="00C67DE4">
        <w:rPr>
          <w:rStyle w:val="ExampleSource"/>
        </w:rPr>
        <w:t>.0089]</w:t>
      </w:r>
    </w:p>
    <w:p w14:paraId="2DAECEB9" w14:textId="4A1F0749" w:rsidR="00DB02E5" w:rsidRDefault="00DB02E5" w:rsidP="00DB02E5">
      <w:pPr>
        <w:pStyle w:val="Heading3"/>
      </w:pPr>
      <w:bookmarkStart w:id="4146" w:name="_Ref319761133"/>
      <w:bookmarkStart w:id="4147" w:name="_Toc334439712"/>
      <w:bookmarkStart w:id="4148" w:name="_Toc342590108"/>
      <w:bookmarkStart w:id="4149" w:name="_Toc365356524"/>
      <w:bookmarkStart w:id="4150" w:name="_Toc440455691"/>
      <w:r w:rsidRPr="0093117A">
        <w:rPr>
          <w:rStyle w:val="ChItalBold"/>
        </w:rPr>
        <w:t>sampe</w:t>
      </w:r>
      <w:r>
        <w:t xml:space="preserve"> </w:t>
      </w:r>
      <w:r w:rsidR="00B7093A">
        <w:t>‘</w:t>
      </w:r>
      <w:r>
        <w:t>until</w:t>
      </w:r>
      <w:r w:rsidR="00B7093A">
        <w:t>’</w:t>
      </w:r>
      <w:bookmarkEnd w:id="4146"/>
      <w:bookmarkEnd w:id="4147"/>
      <w:bookmarkEnd w:id="4148"/>
      <w:bookmarkEnd w:id="4149"/>
      <w:bookmarkEnd w:id="4150"/>
    </w:p>
    <w:p w14:paraId="43FD842F" w14:textId="2E7BE9FD" w:rsidR="00CF4DB5" w:rsidRDefault="00DB02E5" w:rsidP="004D320E">
      <w:pPr>
        <w:pStyle w:val="Body0005after"/>
      </w:pPr>
      <w:r>
        <w:t xml:space="preserve">The preposition </w:t>
      </w:r>
      <w:r>
        <w:rPr>
          <w:rStyle w:val="ChItalBold"/>
        </w:rPr>
        <w:t>sampe</w:t>
      </w:r>
      <w:r>
        <w:t xml:space="preserve"> </w:t>
      </w:r>
      <w:r w:rsidR="00B7093A">
        <w:t>‘</w:t>
      </w:r>
      <w:r>
        <w:t>until</w:t>
      </w:r>
      <w:r w:rsidR="00B7093A">
        <w:t>’</w:t>
      </w:r>
      <w:r>
        <w:t xml:space="preserve"> introduces non-spatial temporal endpoints which are always </w:t>
      </w:r>
      <w:r w:rsidRPr="00856563">
        <w:t xml:space="preserve">encoded </w:t>
      </w:r>
      <w:r>
        <w:t xml:space="preserve">by peripheral adjuncts. Given these semantics, </w:t>
      </w:r>
      <w:r w:rsidRPr="006E4967">
        <w:rPr>
          <w:rStyle w:val="ChItalBold"/>
        </w:rPr>
        <w:t>sampe</w:t>
      </w:r>
      <w:r>
        <w:t xml:space="preserve"> </w:t>
      </w:r>
      <w:r w:rsidR="00B7093A">
        <w:t>‘</w:t>
      </w:r>
      <w:r>
        <w:t>until</w:t>
      </w:r>
      <w:r w:rsidR="00B7093A">
        <w:t>’</w:t>
      </w:r>
      <w:r>
        <w:t xml:space="preserve"> typically introduces nouns that indicate time, as in </w:t>
      </w:r>
      <w:r w:rsidRPr="00206BAC">
        <w:rPr>
          <w:rStyle w:val="ChItalBold"/>
        </w:rPr>
        <w:t>sampe sore</w:t>
      </w:r>
      <w:r>
        <w:t xml:space="preserve"> </w:t>
      </w:r>
      <w:r w:rsidR="00B7093A">
        <w:t>‘</w:t>
      </w:r>
      <w:r>
        <w:t>until the afternoon</w:t>
      </w:r>
      <w:r w:rsidR="00B7093A">
        <w:t>’</w:t>
      </w:r>
      <w:r>
        <w:t xml:space="preserve"> in </w:t>
      </w:r>
      <w:r>
        <w:fldChar w:fldCharType="begin"/>
      </w:r>
      <w:r>
        <w:instrText xml:space="preserve"> REF _Ref339634473 \h </w:instrText>
      </w:r>
      <w:r>
        <w:fldChar w:fldCharType="separate"/>
      </w:r>
      <w:r w:rsidR="00154D81" w:rsidRPr="00534F9D">
        <w:t>(</w:t>
      </w:r>
      <w:r w:rsidR="00154D81">
        <w:rPr>
          <w:noProof/>
        </w:rPr>
        <w:t>19</w:t>
      </w:r>
      <w:r w:rsidR="00154D81" w:rsidRPr="00534F9D">
        <w:t>)</w:t>
      </w:r>
      <w:r>
        <w:fldChar w:fldCharType="end"/>
      </w:r>
      <w:r>
        <w:t>; that is, animate or pronominal referents</w:t>
      </w:r>
      <w:r w:rsidR="004D320E">
        <w:t xml:space="preserve"> of </w:t>
      </w:r>
      <w:r w:rsidR="004D320E" w:rsidRPr="004D320E">
        <w:rPr>
          <w:rStyle w:val="ChItalBold"/>
        </w:rPr>
        <w:t>sampe</w:t>
      </w:r>
      <w:r w:rsidR="004D320E">
        <w:t xml:space="preserve"> ‘until’ are unattested</w:t>
      </w:r>
      <w:r>
        <w:t>.</w:t>
      </w:r>
    </w:p>
    <w:p w14:paraId="1A366297" w14:textId="77777777" w:rsidR="00F718AC" w:rsidRDefault="00717C4E" w:rsidP="00F718AC">
      <w:pPr>
        <w:pStyle w:val="ExampleTitle"/>
      </w:pPr>
      <w:r>
        <w:t xml:space="preserve">Introducing </w:t>
      </w:r>
      <w:r w:rsidR="006C3E8D">
        <w:rPr>
          <w:lang w:eastAsia="en-US"/>
        </w:rPr>
        <w:t>time-denoting nouns</w:t>
      </w:r>
    </w:p>
    <w:tbl>
      <w:tblPr>
        <w:tblW w:w="3508" w:type="dxa"/>
        <w:tblCellMar>
          <w:left w:w="40" w:type="dxa"/>
          <w:right w:w="40" w:type="dxa"/>
        </w:tblCellMar>
        <w:tblLook w:val="01E0" w:firstRow="1" w:lastRow="1" w:firstColumn="1" w:lastColumn="1" w:noHBand="0" w:noVBand="0"/>
      </w:tblPr>
      <w:tblGrid>
        <w:gridCol w:w="709"/>
        <w:gridCol w:w="536"/>
        <w:gridCol w:w="591"/>
        <w:gridCol w:w="725"/>
        <w:gridCol w:w="947"/>
      </w:tblGrid>
      <w:tr w:rsidR="00AC23C4" w:rsidRPr="00534F9D" w14:paraId="5773AE27" w14:textId="77777777" w:rsidTr="00AC23C4">
        <w:tc>
          <w:tcPr>
            <w:tcW w:w="709" w:type="dxa"/>
            <w:shd w:val="clear" w:color="auto" w:fill="auto"/>
          </w:tcPr>
          <w:p w14:paraId="3370F5FA" w14:textId="77777777" w:rsidR="00DB02E5" w:rsidRPr="00D9328B" w:rsidRDefault="00DB02E5" w:rsidP="00DB02E5">
            <w:pPr>
              <w:pStyle w:val="O0Nwnext"/>
            </w:pPr>
            <w:bookmarkStart w:id="4151" w:name="_Ref319075347"/>
            <w:bookmarkStart w:id="4152" w:name="_Ref339634473"/>
            <w:r w:rsidRPr="00534F9D">
              <w:t>(</w:t>
            </w:r>
            <w:fldSimple w:instr=" SEQ ( \* ARABIC \s 1 ">
              <w:r w:rsidR="00154D81">
                <w:rPr>
                  <w:noProof/>
                </w:rPr>
                <w:t>19</w:t>
              </w:r>
            </w:fldSimple>
            <w:bookmarkEnd w:id="4151"/>
            <w:r w:rsidRPr="00534F9D">
              <w:t>)</w:t>
            </w:r>
            <w:bookmarkEnd w:id="4152"/>
          </w:p>
        </w:tc>
        <w:tc>
          <w:tcPr>
            <w:tcW w:w="536" w:type="dxa"/>
            <w:shd w:val="clear" w:color="auto" w:fill="auto"/>
          </w:tcPr>
          <w:p w14:paraId="0F99375D" w14:textId="77777777" w:rsidR="00DB02E5" w:rsidRPr="00534F9D" w:rsidRDefault="00DB02E5" w:rsidP="00DB02E5">
            <w:pPr>
              <w:pStyle w:val="Text"/>
            </w:pPr>
            <w:r w:rsidRPr="00534F9D">
              <w:t>saya</w:t>
            </w:r>
          </w:p>
        </w:tc>
        <w:tc>
          <w:tcPr>
            <w:tcW w:w="591" w:type="dxa"/>
            <w:shd w:val="clear" w:color="auto" w:fill="auto"/>
          </w:tcPr>
          <w:p w14:paraId="03ED9F77" w14:textId="77777777" w:rsidR="00DB02E5" w:rsidRPr="00534F9D" w:rsidRDefault="00DB02E5" w:rsidP="00DB02E5">
            <w:pPr>
              <w:pStyle w:val="Text"/>
            </w:pPr>
            <w:r w:rsidRPr="00534F9D">
              <w:t>tidor</w:t>
            </w:r>
          </w:p>
        </w:tc>
        <w:tc>
          <w:tcPr>
            <w:tcW w:w="725" w:type="dxa"/>
            <w:shd w:val="clear" w:color="auto" w:fill="auto"/>
          </w:tcPr>
          <w:p w14:paraId="4E0B3FF1" w14:textId="77777777" w:rsidR="00DB02E5" w:rsidRPr="00534F9D" w:rsidRDefault="00DB02E5" w:rsidP="00DB02E5">
            <w:pPr>
              <w:pStyle w:val="Text"/>
              <w:rPr>
                <w:rStyle w:val="ChBlueBold"/>
              </w:rPr>
            </w:pPr>
            <w:r w:rsidRPr="00534F9D">
              <w:rPr>
                <w:rStyle w:val="ChBlueBold"/>
              </w:rPr>
              <w:t>sampe</w:t>
            </w:r>
          </w:p>
        </w:tc>
        <w:tc>
          <w:tcPr>
            <w:tcW w:w="947" w:type="dxa"/>
            <w:shd w:val="clear" w:color="auto" w:fill="auto"/>
          </w:tcPr>
          <w:p w14:paraId="20A0E4BB" w14:textId="77777777" w:rsidR="00DB02E5" w:rsidRPr="00534F9D" w:rsidRDefault="00DB02E5" w:rsidP="00DB02E5">
            <w:pPr>
              <w:pStyle w:val="Text"/>
              <w:rPr>
                <w:rStyle w:val="ChBlueBold"/>
              </w:rPr>
            </w:pPr>
            <w:r w:rsidRPr="00534F9D">
              <w:rPr>
                <w:rStyle w:val="ChBlueBold"/>
              </w:rPr>
              <w:t>sore</w:t>
            </w:r>
          </w:p>
        </w:tc>
      </w:tr>
      <w:tr w:rsidR="00AC23C4" w:rsidRPr="00534F9D" w14:paraId="56FA2AFF" w14:textId="77777777" w:rsidTr="00AC23C4">
        <w:tc>
          <w:tcPr>
            <w:tcW w:w="709" w:type="dxa"/>
            <w:shd w:val="clear" w:color="auto" w:fill="auto"/>
          </w:tcPr>
          <w:p w14:paraId="0BECEE4E" w14:textId="77777777" w:rsidR="00DB02E5" w:rsidRPr="00D9328B" w:rsidRDefault="00DB02E5" w:rsidP="00DB02E5">
            <w:pPr>
              <w:pStyle w:val="GlossEng"/>
            </w:pPr>
          </w:p>
        </w:tc>
        <w:tc>
          <w:tcPr>
            <w:tcW w:w="536" w:type="dxa"/>
            <w:shd w:val="clear" w:color="auto" w:fill="auto"/>
          </w:tcPr>
          <w:p w14:paraId="1B7EDB8A" w14:textId="77777777" w:rsidR="00DB02E5" w:rsidRPr="0099608C" w:rsidRDefault="00DB02E5" w:rsidP="00DB02E5">
            <w:pPr>
              <w:pStyle w:val="GlossEng"/>
              <w:rPr>
                <w:rStyle w:val="ChSmallCaps"/>
              </w:rPr>
            </w:pPr>
            <w:r w:rsidRPr="0099608C">
              <w:rPr>
                <w:rStyle w:val="ChSmallCaps"/>
              </w:rPr>
              <w:t>1sg</w:t>
            </w:r>
          </w:p>
        </w:tc>
        <w:tc>
          <w:tcPr>
            <w:tcW w:w="591" w:type="dxa"/>
            <w:shd w:val="clear" w:color="auto" w:fill="auto"/>
          </w:tcPr>
          <w:p w14:paraId="6CB8EF42" w14:textId="77777777" w:rsidR="00DB02E5" w:rsidRPr="00534F9D" w:rsidRDefault="00DB02E5" w:rsidP="00DB02E5">
            <w:pPr>
              <w:pStyle w:val="GlossEng"/>
            </w:pPr>
            <w:r w:rsidRPr="00534F9D">
              <w:t>sleep</w:t>
            </w:r>
          </w:p>
        </w:tc>
        <w:tc>
          <w:tcPr>
            <w:tcW w:w="725" w:type="dxa"/>
            <w:shd w:val="clear" w:color="auto" w:fill="auto"/>
          </w:tcPr>
          <w:p w14:paraId="0DBFA4AD" w14:textId="77777777" w:rsidR="00DB02E5" w:rsidRPr="00534F9D" w:rsidRDefault="00DB02E5" w:rsidP="00DB02E5">
            <w:pPr>
              <w:pStyle w:val="GlossEng"/>
            </w:pPr>
            <w:r>
              <w:t>until</w:t>
            </w:r>
          </w:p>
        </w:tc>
        <w:tc>
          <w:tcPr>
            <w:tcW w:w="947" w:type="dxa"/>
            <w:shd w:val="clear" w:color="auto" w:fill="auto"/>
          </w:tcPr>
          <w:p w14:paraId="0C1D3154" w14:textId="77777777" w:rsidR="00DB02E5" w:rsidRPr="00534F9D" w:rsidRDefault="00DB02E5" w:rsidP="00DB02E5">
            <w:pPr>
              <w:pStyle w:val="GlossEng"/>
            </w:pPr>
            <w:r w:rsidRPr="00534F9D">
              <w:t>afternoon</w:t>
            </w:r>
          </w:p>
        </w:tc>
      </w:tr>
    </w:tbl>
    <w:p w14:paraId="56505D6A" w14:textId="669C3076" w:rsidR="00DB02E5" w:rsidRPr="00874C92" w:rsidRDefault="00B7093A" w:rsidP="00DB02E5">
      <w:pPr>
        <w:pStyle w:val="FreeTranslEng"/>
      </w:pPr>
      <w:r>
        <w:t>‘</w:t>
      </w:r>
      <w:r w:rsidR="00DB02E5" w:rsidRPr="00534F9D">
        <w:t xml:space="preserve">I slept </w:t>
      </w:r>
      <w:r w:rsidR="00DB02E5" w:rsidRPr="00534F9D">
        <w:rPr>
          <w:rStyle w:val="ChBlueBold"/>
        </w:rPr>
        <w:t>until the afternoon</w:t>
      </w:r>
      <w:r>
        <w:t>’</w:t>
      </w:r>
      <w:r w:rsidR="00DB02E5">
        <w:t xml:space="preserve"> </w:t>
      </w:r>
      <w:r w:rsidR="00DB02E5" w:rsidRPr="00534F9D">
        <w:rPr>
          <w:rStyle w:val="ExampleSource"/>
        </w:rPr>
        <w:t>[081015-005-NP.0033]</w:t>
      </w:r>
    </w:p>
    <w:p w14:paraId="641C911C" w14:textId="2A6DEF0E" w:rsidR="00DB02E5" w:rsidRDefault="00DB02E5" w:rsidP="00A9390F">
      <w:pPr>
        <w:pStyle w:val="Body0005after"/>
      </w:pPr>
      <w:r>
        <w:t xml:space="preserve">Typically peripheral prepositional phrases can be moved to other positions within the clause with no change in meaning. This does not, however, apply to the example in </w:t>
      </w:r>
      <w:r>
        <w:fldChar w:fldCharType="begin"/>
      </w:r>
      <w:r>
        <w:instrText xml:space="preserve"> REF _Ref339634473 \h </w:instrText>
      </w:r>
      <w:r>
        <w:fldChar w:fldCharType="separate"/>
      </w:r>
      <w:r w:rsidR="00154D81" w:rsidRPr="00534F9D">
        <w:t>(</w:t>
      </w:r>
      <w:r w:rsidR="00154D81">
        <w:rPr>
          <w:noProof/>
        </w:rPr>
        <w:t>19</w:t>
      </w:r>
      <w:r w:rsidR="00154D81" w:rsidRPr="00534F9D">
        <w:t>)</w:t>
      </w:r>
      <w:r>
        <w:fldChar w:fldCharType="end"/>
      </w:r>
      <w:r>
        <w:t xml:space="preserve">. When the prepositional phrase is moved to the front it denotes the temporal starting rather than the temporal endpoint of </w:t>
      </w:r>
      <w:r w:rsidRPr="003D4C98">
        <w:rPr>
          <w:rStyle w:val="ChItalBold"/>
        </w:rPr>
        <w:t>tidor</w:t>
      </w:r>
      <w:r>
        <w:t xml:space="preserve"> </w:t>
      </w:r>
      <w:r w:rsidR="00B7093A">
        <w:t>‘</w:t>
      </w:r>
      <w:r>
        <w:t>sleep</w:t>
      </w:r>
      <w:r w:rsidR="00B7093A">
        <w:t>’</w:t>
      </w:r>
      <w:r>
        <w:t>,</w:t>
      </w:r>
      <w:r w:rsidRPr="002E7C9F">
        <w:t xml:space="preserve"> </w:t>
      </w:r>
      <w:r>
        <w:t xml:space="preserve">as in </w:t>
      </w:r>
      <w:r>
        <w:fldChar w:fldCharType="begin"/>
      </w:r>
      <w:r>
        <w:instrText xml:space="preserve"> REF _Ref348710061 \h </w:instrText>
      </w:r>
      <w:r>
        <w:fldChar w:fldCharType="separate"/>
      </w:r>
      <w:r w:rsidR="00154D81" w:rsidRPr="00534F9D">
        <w:t>(</w:t>
      </w:r>
      <w:r w:rsidR="00154D81">
        <w:rPr>
          <w:noProof/>
        </w:rPr>
        <w:t>20</w:t>
      </w:r>
      <w:r w:rsidR="00154D81" w:rsidRPr="00534F9D">
        <w:t>)</w:t>
      </w:r>
      <w:r>
        <w:fldChar w:fldCharType="end"/>
      </w:r>
      <w:r>
        <w:t xml:space="preserve">. Hence, the meaning changes to </w:t>
      </w:r>
      <w:r w:rsidR="00B7093A">
        <w:t>‘</w:t>
      </w:r>
      <w:r w:rsidR="001118C5">
        <w:t xml:space="preserve">come </w:t>
      </w:r>
      <w:r>
        <w:t>afternoon</w:t>
      </w:r>
      <w:r w:rsidR="00B7093A">
        <w:t>’</w:t>
      </w:r>
      <w:r>
        <w:t xml:space="preserve"> </w:t>
      </w:r>
      <w:r w:rsidR="00774CB6">
        <w:rPr>
          <w:szCs w:val="19"/>
        </w:rPr>
        <w:t>(literally</w:t>
      </w:r>
      <w:r w:rsidR="00774CB6">
        <w:t xml:space="preserve"> </w:t>
      </w:r>
      <w:r w:rsidR="00B7093A">
        <w:t>‘</w:t>
      </w:r>
      <w:r>
        <w:t>reaches the afternoon</w:t>
      </w:r>
      <w:r w:rsidR="00B7093A">
        <w:t>’</w:t>
      </w:r>
      <w:r>
        <w:t xml:space="preserve">). One initial </w:t>
      </w:r>
      <w:r w:rsidR="009B03F2">
        <w:t>explanation</w:t>
      </w:r>
      <w:r>
        <w:t xml:space="preserve"> for this change </w:t>
      </w:r>
      <w:r w:rsidR="00A9390F">
        <w:t xml:space="preserve">in meaning is </w:t>
      </w:r>
      <w:r>
        <w:t xml:space="preserve">that the utterance in </w:t>
      </w:r>
      <w:r>
        <w:fldChar w:fldCharType="begin"/>
      </w:r>
      <w:r>
        <w:instrText xml:space="preserve"> REF _Ref348710061 \h </w:instrText>
      </w:r>
      <w:r>
        <w:fldChar w:fldCharType="separate"/>
      </w:r>
      <w:r w:rsidR="00154D81" w:rsidRPr="00534F9D">
        <w:t>(</w:t>
      </w:r>
      <w:r w:rsidR="00154D81">
        <w:rPr>
          <w:noProof/>
        </w:rPr>
        <w:t>20</w:t>
      </w:r>
      <w:r w:rsidR="00154D81" w:rsidRPr="00534F9D">
        <w:t>)</w:t>
      </w:r>
      <w:r>
        <w:fldChar w:fldCharType="end"/>
      </w:r>
      <w:r>
        <w:t xml:space="preserve"> expresses a sequence of two events, namely the </w:t>
      </w:r>
      <w:r w:rsidRPr="00AE634F">
        <w:rPr>
          <w:rStyle w:val="ChItalBold"/>
        </w:rPr>
        <w:t>sampe</w:t>
      </w:r>
      <w:r>
        <w:t xml:space="preserve"> </w:t>
      </w:r>
      <w:r w:rsidR="00B7093A">
        <w:t>‘</w:t>
      </w:r>
      <w:r>
        <w:t>reaching</w:t>
      </w:r>
      <w:r w:rsidR="00B7093A">
        <w:t>’</w:t>
      </w:r>
      <w:r>
        <w:t xml:space="preserve"> of the afternoon and subsequently the </w:t>
      </w:r>
      <w:r w:rsidRPr="00016F07">
        <w:rPr>
          <w:rStyle w:val="ChItalBold"/>
        </w:rPr>
        <w:t>tidor</w:t>
      </w:r>
      <w:r>
        <w:t xml:space="preserve"> </w:t>
      </w:r>
      <w:r w:rsidR="00B7093A">
        <w:t>‘</w:t>
      </w:r>
      <w:r>
        <w:t>sleeping</w:t>
      </w:r>
      <w:r w:rsidR="00B7093A">
        <w:t>’</w:t>
      </w:r>
      <w:r>
        <w:t xml:space="preserve">. In that case, </w:t>
      </w:r>
      <w:r w:rsidRPr="006B78C1">
        <w:rPr>
          <w:rStyle w:val="ChItalBold"/>
        </w:rPr>
        <w:t>sampe sore</w:t>
      </w:r>
      <w:r>
        <w:t xml:space="preserve"> </w:t>
      </w:r>
      <w:r w:rsidR="00A9390F">
        <w:t xml:space="preserve">does </w:t>
      </w:r>
      <w:r>
        <w:t xml:space="preserve">not express the prepositional phrase </w:t>
      </w:r>
      <w:r w:rsidR="00B7093A">
        <w:t>‘</w:t>
      </w:r>
      <w:r>
        <w:t>until afternoon</w:t>
      </w:r>
      <w:r w:rsidR="00B7093A">
        <w:t>’</w:t>
      </w:r>
      <w:r>
        <w:t xml:space="preserve"> but the verbal clause </w:t>
      </w:r>
      <w:r w:rsidR="00B7093A">
        <w:t>‘</w:t>
      </w:r>
      <w:r>
        <w:t>reached the afternoon</w:t>
      </w:r>
      <w:r w:rsidR="00B7093A">
        <w:t>’</w:t>
      </w:r>
      <w:r>
        <w:t xml:space="preserve"> or </w:t>
      </w:r>
      <w:r w:rsidR="00B7093A">
        <w:t>‘</w:t>
      </w:r>
      <w:r>
        <w:t>come afternoon</w:t>
      </w:r>
      <w:r w:rsidR="00B7093A">
        <w:t>’</w:t>
      </w:r>
      <w:r>
        <w:t>. This explanation, however, requires further investigation.</w:t>
      </w:r>
    </w:p>
    <w:p w14:paraId="36F7C4B3" w14:textId="77777777" w:rsidR="00A32731" w:rsidRDefault="001118C5" w:rsidP="00A32731">
      <w:pPr>
        <w:pStyle w:val="ExampleTitle"/>
      </w:pPr>
      <w:r>
        <w:rPr>
          <w:lang w:eastAsia="en-US"/>
        </w:rPr>
        <w:t>Clause-initial position</w:t>
      </w:r>
    </w:p>
    <w:tbl>
      <w:tblPr>
        <w:tblW w:w="3508" w:type="dxa"/>
        <w:tblCellMar>
          <w:left w:w="40" w:type="dxa"/>
          <w:right w:w="40" w:type="dxa"/>
        </w:tblCellMar>
        <w:tblLook w:val="01E0" w:firstRow="1" w:lastRow="1" w:firstColumn="1" w:lastColumn="1" w:noHBand="0" w:noVBand="0"/>
      </w:tblPr>
      <w:tblGrid>
        <w:gridCol w:w="709"/>
        <w:gridCol w:w="725"/>
        <w:gridCol w:w="947"/>
        <w:gridCol w:w="536"/>
        <w:gridCol w:w="591"/>
      </w:tblGrid>
      <w:tr w:rsidR="00AC23C4" w:rsidRPr="00534F9D" w14:paraId="538AA1A2" w14:textId="77777777" w:rsidTr="00A9390F">
        <w:tc>
          <w:tcPr>
            <w:tcW w:w="709" w:type="dxa"/>
            <w:shd w:val="clear" w:color="auto" w:fill="auto"/>
          </w:tcPr>
          <w:p w14:paraId="5A41E596" w14:textId="77777777" w:rsidR="00DB02E5" w:rsidRPr="00D9328B" w:rsidRDefault="00DB02E5" w:rsidP="00DB02E5">
            <w:pPr>
              <w:pStyle w:val="O0Nwnext"/>
            </w:pPr>
            <w:bookmarkStart w:id="4153" w:name="_Ref348710061"/>
            <w:r w:rsidRPr="00534F9D">
              <w:t>(</w:t>
            </w:r>
            <w:fldSimple w:instr=" SEQ ( \* ARABIC \s 1 ">
              <w:r w:rsidR="00154D81">
                <w:rPr>
                  <w:noProof/>
                </w:rPr>
                <w:t>20</w:t>
              </w:r>
            </w:fldSimple>
            <w:r w:rsidRPr="00534F9D">
              <w:t>)</w:t>
            </w:r>
            <w:bookmarkEnd w:id="4153"/>
            <w:r w:rsidRPr="00D9328B">
              <w:t xml:space="preserve"> </w:t>
            </w:r>
          </w:p>
        </w:tc>
        <w:tc>
          <w:tcPr>
            <w:tcW w:w="725" w:type="dxa"/>
            <w:shd w:val="clear" w:color="auto" w:fill="auto"/>
          </w:tcPr>
          <w:p w14:paraId="2D118E2D" w14:textId="77777777" w:rsidR="00DB02E5" w:rsidRPr="00534F9D" w:rsidRDefault="00DB02E5" w:rsidP="00DB02E5">
            <w:pPr>
              <w:pStyle w:val="Text"/>
              <w:rPr>
                <w:rStyle w:val="ChBlueBold"/>
              </w:rPr>
            </w:pPr>
            <w:r w:rsidRPr="00534F9D">
              <w:rPr>
                <w:rStyle w:val="ChBlueBold"/>
              </w:rPr>
              <w:t>sampe</w:t>
            </w:r>
          </w:p>
        </w:tc>
        <w:tc>
          <w:tcPr>
            <w:tcW w:w="947" w:type="dxa"/>
            <w:shd w:val="clear" w:color="auto" w:fill="auto"/>
          </w:tcPr>
          <w:p w14:paraId="1588104B" w14:textId="77777777" w:rsidR="00DB02E5" w:rsidRPr="00534F9D" w:rsidRDefault="00DB02E5" w:rsidP="00DB02E5">
            <w:pPr>
              <w:pStyle w:val="Text"/>
              <w:rPr>
                <w:rStyle w:val="ChBlueBold"/>
              </w:rPr>
            </w:pPr>
            <w:r w:rsidRPr="00534F9D">
              <w:rPr>
                <w:rStyle w:val="ChBlueBold"/>
              </w:rPr>
              <w:t>sore</w:t>
            </w:r>
          </w:p>
        </w:tc>
        <w:tc>
          <w:tcPr>
            <w:tcW w:w="536" w:type="dxa"/>
            <w:shd w:val="clear" w:color="auto" w:fill="auto"/>
          </w:tcPr>
          <w:p w14:paraId="1FE5CCB6" w14:textId="77777777" w:rsidR="00DB02E5" w:rsidRPr="00534F9D" w:rsidRDefault="00DB02E5" w:rsidP="00DB02E5">
            <w:pPr>
              <w:pStyle w:val="Text"/>
            </w:pPr>
            <w:r w:rsidRPr="00534F9D">
              <w:t>saya</w:t>
            </w:r>
          </w:p>
        </w:tc>
        <w:tc>
          <w:tcPr>
            <w:tcW w:w="591" w:type="dxa"/>
            <w:shd w:val="clear" w:color="auto" w:fill="auto"/>
          </w:tcPr>
          <w:p w14:paraId="4DEB3630" w14:textId="77777777" w:rsidR="00DB02E5" w:rsidRPr="00534F9D" w:rsidRDefault="00DB02E5" w:rsidP="00DB02E5">
            <w:pPr>
              <w:pStyle w:val="Text"/>
            </w:pPr>
            <w:r w:rsidRPr="00534F9D">
              <w:t>tidor</w:t>
            </w:r>
          </w:p>
        </w:tc>
      </w:tr>
      <w:tr w:rsidR="00AC23C4" w:rsidRPr="00534F9D" w14:paraId="7985B06C" w14:textId="77777777" w:rsidTr="00A9390F">
        <w:tc>
          <w:tcPr>
            <w:tcW w:w="709" w:type="dxa"/>
            <w:shd w:val="clear" w:color="auto" w:fill="auto"/>
          </w:tcPr>
          <w:p w14:paraId="0867A7A9" w14:textId="77777777" w:rsidR="00DB02E5" w:rsidRPr="00D9328B" w:rsidRDefault="00DB02E5" w:rsidP="00DB02E5">
            <w:pPr>
              <w:pStyle w:val="GlossEng"/>
            </w:pPr>
          </w:p>
        </w:tc>
        <w:tc>
          <w:tcPr>
            <w:tcW w:w="725" w:type="dxa"/>
            <w:shd w:val="clear" w:color="auto" w:fill="auto"/>
          </w:tcPr>
          <w:p w14:paraId="0B97AFC7" w14:textId="34BD3F9A" w:rsidR="00DB02E5" w:rsidRPr="00534F9D" w:rsidRDefault="00A9390F" w:rsidP="00DB02E5">
            <w:pPr>
              <w:pStyle w:val="GlossEng"/>
            </w:pPr>
            <w:r>
              <w:t>reach</w:t>
            </w:r>
          </w:p>
        </w:tc>
        <w:tc>
          <w:tcPr>
            <w:tcW w:w="947" w:type="dxa"/>
            <w:shd w:val="clear" w:color="auto" w:fill="auto"/>
          </w:tcPr>
          <w:p w14:paraId="553F0D4E" w14:textId="77777777" w:rsidR="00DB02E5" w:rsidRPr="00534F9D" w:rsidRDefault="00DB02E5" w:rsidP="00DB02E5">
            <w:pPr>
              <w:pStyle w:val="GlossEng"/>
            </w:pPr>
            <w:r w:rsidRPr="00534F9D">
              <w:t>afternoon</w:t>
            </w:r>
          </w:p>
        </w:tc>
        <w:tc>
          <w:tcPr>
            <w:tcW w:w="536" w:type="dxa"/>
            <w:shd w:val="clear" w:color="auto" w:fill="auto"/>
          </w:tcPr>
          <w:p w14:paraId="6EEE4306" w14:textId="77777777" w:rsidR="00DB02E5" w:rsidRPr="0099608C" w:rsidRDefault="00DB02E5" w:rsidP="00DB02E5">
            <w:pPr>
              <w:pStyle w:val="GlossEng"/>
              <w:rPr>
                <w:rStyle w:val="ChSmallCaps"/>
              </w:rPr>
            </w:pPr>
            <w:r w:rsidRPr="0099608C">
              <w:rPr>
                <w:rStyle w:val="ChSmallCaps"/>
              </w:rPr>
              <w:t>1sg</w:t>
            </w:r>
          </w:p>
        </w:tc>
        <w:tc>
          <w:tcPr>
            <w:tcW w:w="591" w:type="dxa"/>
            <w:shd w:val="clear" w:color="auto" w:fill="auto"/>
          </w:tcPr>
          <w:p w14:paraId="458E2747" w14:textId="77777777" w:rsidR="00DB02E5" w:rsidRPr="00534F9D" w:rsidRDefault="00DB02E5" w:rsidP="00DB02E5">
            <w:pPr>
              <w:pStyle w:val="GlossEng"/>
            </w:pPr>
            <w:r w:rsidRPr="00534F9D">
              <w:t>sleep</w:t>
            </w:r>
          </w:p>
        </w:tc>
      </w:tr>
    </w:tbl>
    <w:p w14:paraId="18CE1314" w14:textId="1A972A42" w:rsidR="00DB02E5" w:rsidRPr="00874C92" w:rsidRDefault="00B7093A" w:rsidP="00DB02E5">
      <w:pPr>
        <w:pStyle w:val="FreeTranslEng"/>
      </w:pPr>
      <w:r>
        <w:t>‘</w:t>
      </w:r>
      <w:r w:rsidR="00DB02E5" w:rsidRPr="00317E60">
        <w:rPr>
          <w:rStyle w:val="ChBlueBold"/>
        </w:rPr>
        <w:t>come afternoon</w:t>
      </w:r>
      <w:r w:rsidR="00DB02E5">
        <w:t xml:space="preserve"> I slept</w:t>
      </w:r>
      <w:r>
        <w:t>’</w:t>
      </w:r>
      <w:r w:rsidR="00DB02E5">
        <w:t xml:space="preserve"> (Lit. </w:t>
      </w:r>
      <w:r>
        <w:t>‘</w:t>
      </w:r>
      <w:r w:rsidR="00A9390F">
        <w:rPr>
          <w:rStyle w:val="ChBlueBold"/>
        </w:rPr>
        <w:t>reach</w:t>
      </w:r>
      <w:r w:rsidR="00DB02E5" w:rsidRPr="00D72621">
        <w:rPr>
          <w:rStyle w:val="ChBlueBold"/>
        </w:rPr>
        <w:t xml:space="preserve"> the afternoon</w:t>
      </w:r>
      <w:r>
        <w:t>’</w:t>
      </w:r>
      <w:r w:rsidR="00024524">
        <w:t>)</w:t>
      </w:r>
      <w:r w:rsidR="00DB02E5">
        <w:t xml:space="preserve"> </w:t>
      </w:r>
      <w:r w:rsidR="00DB02E5" w:rsidRPr="00534F9D">
        <w:rPr>
          <w:rStyle w:val="ExampleSource"/>
        </w:rPr>
        <w:t>[</w:t>
      </w:r>
      <w:r w:rsidR="00DB02E5">
        <w:rPr>
          <w:rStyle w:val="ExampleSource"/>
        </w:rPr>
        <w:t xml:space="preserve">Elicited </w:t>
      </w:r>
      <w:r w:rsidR="00DB02E5" w:rsidRPr="00D72621">
        <w:rPr>
          <w:rStyle w:val="ExampleSource"/>
        </w:rPr>
        <w:t>BR120817.008</w:t>
      </w:r>
      <w:r w:rsidR="00DB02E5" w:rsidRPr="00534F9D">
        <w:rPr>
          <w:rStyle w:val="ExampleSource"/>
        </w:rPr>
        <w:t>]</w:t>
      </w:r>
    </w:p>
    <w:p w14:paraId="34BE92D9" w14:textId="49F3D96F" w:rsidR="00DB02E5" w:rsidRDefault="00DB02E5" w:rsidP="003F56D2">
      <w:pPr>
        <w:pStyle w:val="Body0005after"/>
      </w:pPr>
      <w:r>
        <w:t xml:space="preserve">Temporal </w:t>
      </w:r>
      <w:r w:rsidRPr="006E4967">
        <w:rPr>
          <w:rStyle w:val="ChItalBold"/>
        </w:rPr>
        <w:t>sampe</w:t>
      </w:r>
      <w:r>
        <w:t xml:space="preserve"> </w:t>
      </w:r>
      <w:r w:rsidR="00B7093A">
        <w:t>‘</w:t>
      </w:r>
      <w:r>
        <w:t>until</w:t>
      </w:r>
      <w:r w:rsidR="00B7093A">
        <w:t>’</w:t>
      </w:r>
      <w:r>
        <w:t xml:space="preserve"> also introduces temporal adverbs that denote a temporal endpoint as in </w:t>
      </w:r>
      <w:r w:rsidRPr="00206BAC">
        <w:rPr>
          <w:rStyle w:val="ChItalBold"/>
        </w:rPr>
        <w:t>sampe skarang</w:t>
      </w:r>
      <w:r w:rsidRPr="00534F9D">
        <w:t xml:space="preserve"> </w:t>
      </w:r>
      <w:r w:rsidR="00B7093A">
        <w:t>‘</w:t>
      </w:r>
      <w:r>
        <w:t xml:space="preserve">until </w:t>
      </w:r>
      <w:r w:rsidRPr="00534F9D">
        <w:t>now</w:t>
      </w:r>
      <w:r w:rsidR="00B7093A">
        <w:t>’</w:t>
      </w:r>
      <w:r>
        <w:t xml:space="preserve"> in </w:t>
      </w:r>
      <w:r>
        <w:fldChar w:fldCharType="begin"/>
      </w:r>
      <w:r>
        <w:instrText xml:space="preserve"> REF _Ref339634474 \h </w:instrText>
      </w:r>
      <w:r>
        <w:fldChar w:fldCharType="separate"/>
      </w:r>
      <w:r w:rsidR="00154D81" w:rsidRPr="00534F9D">
        <w:t>(</w:t>
      </w:r>
      <w:r w:rsidR="00154D81">
        <w:rPr>
          <w:noProof/>
        </w:rPr>
        <w:t>21</w:t>
      </w:r>
      <w:r w:rsidR="00154D81" w:rsidRPr="00534F9D">
        <w:t>)</w:t>
      </w:r>
      <w:r>
        <w:fldChar w:fldCharType="end"/>
      </w:r>
      <w:r>
        <w:t>. Overall, however, these constructions are very rare in the corpus.</w:t>
      </w:r>
    </w:p>
    <w:p w14:paraId="0E146B99" w14:textId="77777777" w:rsidR="00717C4E" w:rsidRDefault="00717C4E" w:rsidP="00717C4E">
      <w:pPr>
        <w:pStyle w:val="ExampleTitle"/>
      </w:pPr>
      <w:r>
        <w:t>Introducing temporal adverbs</w:t>
      </w:r>
    </w:p>
    <w:tbl>
      <w:tblPr>
        <w:tblW w:w="4678" w:type="dxa"/>
        <w:tblCellMar>
          <w:left w:w="40" w:type="dxa"/>
          <w:right w:w="40" w:type="dxa"/>
        </w:tblCellMar>
        <w:tblLook w:val="01E0" w:firstRow="1" w:lastRow="1" w:firstColumn="1" w:lastColumn="1" w:noHBand="0" w:noVBand="0"/>
      </w:tblPr>
      <w:tblGrid>
        <w:gridCol w:w="709"/>
        <w:gridCol w:w="284"/>
        <w:gridCol w:w="480"/>
        <w:gridCol w:w="725"/>
        <w:gridCol w:w="870"/>
        <w:gridCol w:w="730"/>
        <w:gridCol w:w="880"/>
      </w:tblGrid>
      <w:tr w:rsidR="00AC23C4" w:rsidRPr="00534F9D" w14:paraId="6F24BAB5" w14:textId="77777777" w:rsidTr="00245645">
        <w:tc>
          <w:tcPr>
            <w:tcW w:w="709" w:type="dxa"/>
            <w:shd w:val="clear" w:color="auto" w:fill="auto"/>
          </w:tcPr>
          <w:p w14:paraId="40707B1D" w14:textId="77777777" w:rsidR="00DB02E5" w:rsidRPr="00D9328B" w:rsidRDefault="00DB02E5" w:rsidP="00DB02E5">
            <w:pPr>
              <w:pStyle w:val="O0Nwnext"/>
            </w:pPr>
            <w:bookmarkStart w:id="4154" w:name="_Ref319075348"/>
            <w:bookmarkStart w:id="4155" w:name="_Ref339634474"/>
            <w:r w:rsidRPr="00534F9D">
              <w:t>(</w:t>
            </w:r>
            <w:fldSimple w:instr=" SEQ ( \* ARABIC \s 1 ">
              <w:r w:rsidR="00154D81">
                <w:rPr>
                  <w:noProof/>
                </w:rPr>
                <w:t>21</w:t>
              </w:r>
            </w:fldSimple>
            <w:bookmarkEnd w:id="4154"/>
            <w:r w:rsidRPr="00534F9D">
              <w:t>)</w:t>
            </w:r>
            <w:bookmarkEnd w:id="4155"/>
          </w:p>
        </w:tc>
        <w:tc>
          <w:tcPr>
            <w:tcW w:w="284" w:type="dxa"/>
            <w:shd w:val="clear" w:color="auto" w:fill="auto"/>
          </w:tcPr>
          <w:p w14:paraId="362FD9A8" w14:textId="77777777" w:rsidR="00DB02E5" w:rsidRPr="00534F9D" w:rsidRDefault="00DB02E5" w:rsidP="00DB02E5">
            <w:pPr>
              <w:pStyle w:val="Text"/>
            </w:pPr>
            <w:r w:rsidRPr="00534F9D">
              <w:t>…</w:t>
            </w:r>
          </w:p>
        </w:tc>
        <w:tc>
          <w:tcPr>
            <w:tcW w:w="480" w:type="dxa"/>
            <w:shd w:val="clear" w:color="auto" w:fill="auto"/>
          </w:tcPr>
          <w:p w14:paraId="64BDDEDE" w14:textId="77777777" w:rsidR="00DB02E5" w:rsidRPr="00534F9D" w:rsidRDefault="00DB02E5" w:rsidP="00DB02E5">
            <w:pPr>
              <w:pStyle w:val="Text"/>
            </w:pPr>
            <w:r w:rsidRPr="00534F9D">
              <w:t>tapi</w:t>
            </w:r>
          </w:p>
        </w:tc>
        <w:tc>
          <w:tcPr>
            <w:tcW w:w="725" w:type="dxa"/>
            <w:shd w:val="clear" w:color="auto" w:fill="auto"/>
          </w:tcPr>
          <w:p w14:paraId="631BC682" w14:textId="77777777" w:rsidR="00DB02E5" w:rsidRPr="00534F9D" w:rsidRDefault="00DB02E5" w:rsidP="00DB02E5">
            <w:pPr>
              <w:pStyle w:val="Text"/>
              <w:rPr>
                <w:rStyle w:val="ChBlueBold"/>
              </w:rPr>
            </w:pPr>
            <w:r w:rsidRPr="00534F9D">
              <w:rPr>
                <w:rStyle w:val="ChBlueBold"/>
              </w:rPr>
              <w:t>sampe</w:t>
            </w:r>
          </w:p>
        </w:tc>
        <w:tc>
          <w:tcPr>
            <w:tcW w:w="870" w:type="dxa"/>
            <w:shd w:val="clear" w:color="auto" w:fill="auto"/>
          </w:tcPr>
          <w:p w14:paraId="3B9B5D97" w14:textId="77777777" w:rsidR="00DB02E5" w:rsidRPr="00534F9D" w:rsidRDefault="00DB02E5" w:rsidP="00DB02E5">
            <w:pPr>
              <w:pStyle w:val="Text"/>
              <w:rPr>
                <w:rStyle w:val="ChBlueBold"/>
              </w:rPr>
            </w:pPr>
            <w:r w:rsidRPr="00534F9D">
              <w:rPr>
                <w:rStyle w:val="ChBlueBold"/>
              </w:rPr>
              <w:t>skarang</w:t>
            </w:r>
          </w:p>
        </w:tc>
        <w:tc>
          <w:tcPr>
            <w:tcW w:w="730" w:type="dxa"/>
            <w:shd w:val="clear" w:color="auto" w:fill="auto"/>
          </w:tcPr>
          <w:p w14:paraId="52624711" w14:textId="77777777" w:rsidR="00DB02E5" w:rsidRPr="00534F9D" w:rsidRDefault="00DB02E5" w:rsidP="00DB02E5">
            <w:pPr>
              <w:pStyle w:val="Text"/>
            </w:pPr>
            <w:r>
              <w:t>b</w:t>
            </w:r>
            <w:r w:rsidRPr="00534F9D">
              <w:t>lum</w:t>
            </w:r>
          </w:p>
        </w:tc>
        <w:tc>
          <w:tcPr>
            <w:tcW w:w="880" w:type="dxa"/>
            <w:shd w:val="clear" w:color="auto" w:fill="auto"/>
          </w:tcPr>
          <w:p w14:paraId="1F4D2F85" w14:textId="77777777" w:rsidR="00DB02E5" w:rsidRPr="00534F9D" w:rsidRDefault="00DB02E5" w:rsidP="00DB02E5">
            <w:pPr>
              <w:pStyle w:val="Text"/>
            </w:pPr>
            <w:r w:rsidRPr="00534F9D">
              <w:t>brangkat</w:t>
            </w:r>
          </w:p>
        </w:tc>
      </w:tr>
      <w:tr w:rsidR="00AC23C4" w:rsidRPr="00534F9D" w14:paraId="046A6CED" w14:textId="77777777" w:rsidTr="00245645">
        <w:tc>
          <w:tcPr>
            <w:tcW w:w="709" w:type="dxa"/>
            <w:shd w:val="clear" w:color="auto" w:fill="auto"/>
          </w:tcPr>
          <w:p w14:paraId="6F1BB733" w14:textId="77777777" w:rsidR="00DB02E5" w:rsidRPr="00D9328B" w:rsidRDefault="00DB02E5" w:rsidP="00DB02E5">
            <w:pPr>
              <w:pStyle w:val="GlossEng"/>
            </w:pPr>
          </w:p>
        </w:tc>
        <w:tc>
          <w:tcPr>
            <w:tcW w:w="284" w:type="dxa"/>
            <w:shd w:val="clear" w:color="auto" w:fill="auto"/>
          </w:tcPr>
          <w:p w14:paraId="15500CB3" w14:textId="77777777" w:rsidR="00DB02E5" w:rsidRPr="00534F9D" w:rsidRDefault="00DB02E5" w:rsidP="00DB02E5">
            <w:pPr>
              <w:pStyle w:val="GlossEng"/>
            </w:pPr>
          </w:p>
        </w:tc>
        <w:tc>
          <w:tcPr>
            <w:tcW w:w="480" w:type="dxa"/>
            <w:shd w:val="clear" w:color="auto" w:fill="auto"/>
          </w:tcPr>
          <w:p w14:paraId="3B03FB88" w14:textId="77777777" w:rsidR="00DB02E5" w:rsidRPr="00534F9D" w:rsidRDefault="00DB02E5" w:rsidP="00DB02E5">
            <w:pPr>
              <w:pStyle w:val="GlossEng"/>
            </w:pPr>
            <w:r w:rsidRPr="00534F9D">
              <w:t>but</w:t>
            </w:r>
          </w:p>
        </w:tc>
        <w:tc>
          <w:tcPr>
            <w:tcW w:w="725" w:type="dxa"/>
            <w:shd w:val="clear" w:color="auto" w:fill="auto"/>
          </w:tcPr>
          <w:p w14:paraId="22D55558" w14:textId="77777777" w:rsidR="00DB02E5" w:rsidRPr="00534F9D" w:rsidRDefault="00DB02E5" w:rsidP="00DB02E5">
            <w:pPr>
              <w:pStyle w:val="GlossEng"/>
            </w:pPr>
            <w:r>
              <w:t>until</w:t>
            </w:r>
          </w:p>
        </w:tc>
        <w:tc>
          <w:tcPr>
            <w:tcW w:w="870" w:type="dxa"/>
            <w:shd w:val="clear" w:color="auto" w:fill="auto"/>
          </w:tcPr>
          <w:p w14:paraId="6D37C8A3" w14:textId="308D655B" w:rsidR="00DB02E5" w:rsidRPr="00534F9D" w:rsidRDefault="00245645" w:rsidP="00DB02E5">
            <w:pPr>
              <w:pStyle w:val="GlossEng"/>
            </w:pPr>
            <w:r>
              <w:t>now</w:t>
            </w:r>
          </w:p>
        </w:tc>
        <w:tc>
          <w:tcPr>
            <w:tcW w:w="730" w:type="dxa"/>
            <w:shd w:val="clear" w:color="auto" w:fill="auto"/>
          </w:tcPr>
          <w:p w14:paraId="101913D9" w14:textId="77777777" w:rsidR="00DB02E5" w:rsidRPr="00534F9D" w:rsidRDefault="00DB02E5" w:rsidP="00DB02E5">
            <w:pPr>
              <w:pStyle w:val="GlossEng"/>
            </w:pPr>
            <w:r w:rsidRPr="00534F9D">
              <w:t>not.yet</w:t>
            </w:r>
          </w:p>
        </w:tc>
        <w:tc>
          <w:tcPr>
            <w:tcW w:w="880" w:type="dxa"/>
            <w:shd w:val="clear" w:color="auto" w:fill="auto"/>
          </w:tcPr>
          <w:p w14:paraId="2D1B1E69" w14:textId="77777777" w:rsidR="00DB02E5" w:rsidRPr="00534F9D" w:rsidRDefault="00DB02E5" w:rsidP="00DB02E5">
            <w:pPr>
              <w:pStyle w:val="GlossEng"/>
            </w:pPr>
            <w:r w:rsidRPr="00534F9D">
              <w:t>leave</w:t>
            </w:r>
          </w:p>
        </w:tc>
      </w:tr>
    </w:tbl>
    <w:p w14:paraId="01E17E38" w14:textId="5BE3A80D" w:rsidR="00DB02E5" w:rsidRPr="00534F9D" w:rsidRDefault="00B7093A" w:rsidP="00DB02E5">
      <w:pPr>
        <w:pStyle w:val="FreeTranslEng"/>
      </w:pPr>
      <w:r>
        <w:t>‘</w:t>
      </w:r>
      <w:r w:rsidR="00DB02E5" w:rsidRPr="00534F9D">
        <w:t xml:space="preserve">…but </w:t>
      </w:r>
      <w:r w:rsidR="00DB02E5" w:rsidRPr="00534F9D">
        <w:rPr>
          <w:rStyle w:val="ChBlueBold"/>
        </w:rPr>
        <w:t>until now</w:t>
      </w:r>
      <w:r w:rsidR="00DB02E5" w:rsidRPr="00534F9D">
        <w:t xml:space="preserve"> (the team) hasn</w:t>
      </w:r>
      <w:r>
        <w:t>’</w:t>
      </w:r>
      <w:r w:rsidR="00DB02E5" w:rsidRPr="00534F9D">
        <w:t>t yet left</w:t>
      </w:r>
      <w:r>
        <w:t>’</w:t>
      </w:r>
      <w:r w:rsidR="00DB02E5" w:rsidRPr="00534F9D">
        <w:t xml:space="preserve"> </w:t>
      </w:r>
      <w:r w:rsidR="00DB02E5" w:rsidRPr="00534F9D">
        <w:rPr>
          <w:rStyle w:val="ExampleSource"/>
        </w:rPr>
        <w:t>[081023-002-Cv.0001]</w:t>
      </w:r>
    </w:p>
    <w:p w14:paraId="42B3CDB6" w14:textId="1B0D15E7" w:rsidR="00DB02E5" w:rsidRDefault="00B41F7F" w:rsidP="00A9390F">
      <w:pPr>
        <w:pStyle w:val="Body0015after"/>
      </w:pPr>
      <w:r>
        <w:t xml:space="preserve">The preposition </w:t>
      </w:r>
      <w:r>
        <w:rPr>
          <w:rStyle w:val="ChItalBold"/>
        </w:rPr>
        <w:t>sampe</w:t>
      </w:r>
      <w:r>
        <w:t xml:space="preserve"> ‘until’ has trial word class </w:t>
      </w:r>
      <w:r w:rsidR="0088131E">
        <w:t>membership. Besides</w:t>
      </w:r>
      <w:r w:rsidR="00A9390F">
        <w:t xml:space="preserve"> </w:t>
      </w:r>
      <w:r>
        <w:t xml:space="preserve">introducing prepositional phrases, </w:t>
      </w:r>
      <w:r w:rsidR="00A9390F" w:rsidRPr="00A9390F">
        <w:rPr>
          <w:rStyle w:val="ChItalBold"/>
        </w:rPr>
        <w:t>sampe</w:t>
      </w:r>
      <w:r w:rsidR="00A9390F">
        <w:t xml:space="preserve"> </w:t>
      </w:r>
      <w:r>
        <w:t xml:space="preserve">is </w:t>
      </w:r>
      <w:r w:rsidR="00A9390F">
        <w:t xml:space="preserve">also </w:t>
      </w:r>
      <w:r>
        <w:t>used as the bivalent verb ‘reach’</w:t>
      </w:r>
      <w:r w:rsidR="00A9390F">
        <w:t>,</w:t>
      </w:r>
      <w:r w:rsidRPr="00BF528F">
        <w:t xml:space="preserve"> </w:t>
      </w:r>
      <w:r w:rsidR="001571BC">
        <w:t xml:space="preserve">or as an anteriority-marking conjunction that introduces temporal clauses </w:t>
      </w:r>
      <w:r>
        <w:t>(see §</w:t>
      </w:r>
      <w:r>
        <w:fldChar w:fldCharType="begin"/>
      </w:r>
      <w:r>
        <w:instrText xml:space="preserve"> REF _Ref356288962 \w \h </w:instrText>
      </w:r>
      <w:r>
        <w:fldChar w:fldCharType="separate"/>
      </w:r>
      <w:r w:rsidR="00154D81">
        <w:rPr>
          <w:cs/>
        </w:rPr>
        <w:t>‎</w:t>
      </w:r>
      <w:r w:rsidR="00154D81">
        <w:t>14.2.3.3</w:t>
      </w:r>
      <w:r>
        <w:fldChar w:fldCharType="end"/>
      </w:r>
      <w:r>
        <w:t xml:space="preserve"> for its uses as a conjunction</w:t>
      </w:r>
      <w:r w:rsidR="001571BC">
        <w:t>; see also §</w:t>
      </w:r>
      <w:r w:rsidR="001571BC">
        <w:fldChar w:fldCharType="begin"/>
      </w:r>
      <w:r w:rsidR="001571BC">
        <w:instrText xml:space="preserve"> REF _Ref351641485 \w \h </w:instrText>
      </w:r>
      <w:r w:rsidR="001571BC">
        <w:fldChar w:fldCharType="separate"/>
      </w:r>
      <w:r w:rsidR="00154D81">
        <w:rPr>
          <w:cs/>
        </w:rPr>
        <w:t>‎</w:t>
      </w:r>
      <w:r w:rsidR="00154D81">
        <w:t>5.14</w:t>
      </w:r>
      <w:r w:rsidR="001571BC">
        <w:fldChar w:fldCharType="end"/>
      </w:r>
      <w:r>
        <w:t>).</w:t>
      </w:r>
    </w:p>
    <w:p w14:paraId="06E78EC6" w14:textId="77777777" w:rsidR="00DB02E5" w:rsidRPr="00534F9D" w:rsidRDefault="00355A9C" w:rsidP="00DB02E5">
      <w:pPr>
        <w:pStyle w:val="Heading3"/>
      </w:pPr>
      <w:bookmarkStart w:id="4156" w:name="_Ref308522002"/>
      <w:bookmarkStart w:id="4157" w:name="_Toc334439713"/>
      <w:bookmarkStart w:id="4158" w:name="_Toc342590109"/>
      <w:bookmarkStart w:id="4159" w:name="_Ref351644334"/>
      <w:bookmarkStart w:id="4160" w:name="_Ref354835855"/>
      <w:bookmarkStart w:id="4161" w:name="_Ref357843349"/>
      <w:bookmarkStart w:id="4162" w:name="_Ref362537951"/>
      <w:bookmarkStart w:id="4163" w:name="_Toc365356525"/>
      <w:bookmarkStart w:id="4164" w:name="_Ref374453761"/>
      <w:bookmarkStart w:id="4165" w:name="_Ref374462679"/>
      <w:bookmarkStart w:id="4166" w:name="_Ref374463005"/>
      <w:bookmarkStart w:id="4167" w:name="_Ref374463022"/>
      <w:bookmarkStart w:id="4168" w:name="_Ref388289759"/>
      <w:bookmarkStart w:id="4169" w:name="_Ref388289764"/>
      <w:bookmarkStart w:id="4170" w:name="_Toc440455692"/>
      <w:r>
        <w:t xml:space="preserve">Elision </w:t>
      </w:r>
      <w:r w:rsidR="00DB02E5">
        <w:t xml:space="preserve">of </w:t>
      </w:r>
      <w:r w:rsidR="00DB02E5" w:rsidRPr="00534F9D">
        <w:t>preposition</w:t>
      </w:r>
      <w:bookmarkEnd w:id="4156"/>
      <w:r w:rsidR="00DB02E5">
        <w:t>s encoding location</w:t>
      </w:r>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p>
    <w:p w14:paraId="7C5CE944" w14:textId="79A73368" w:rsidR="00DB02E5" w:rsidRDefault="00DB02E5" w:rsidP="003F56D2">
      <w:pPr>
        <w:pStyle w:val="Body0000after"/>
      </w:pPr>
      <w:r>
        <w:rPr>
          <w:lang w:eastAsia="en-US"/>
        </w:rPr>
        <w:t xml:space="preserve">Two of the prepositions of location may be </w:t>
      </w:r>
      <w:r w:rsidR="00330525">
        <w:rPr>
          <w:lang w:eastAsia="en-US"/>
        </w:rPr>
        <w:t xml:space="preserve">omitted </w:t>
      </w:r>
      <w:r w:rsidRPr="00534F9D">
        <w:t xml:space="preserve">if the semantic relationship between the </w:t>
      </w:r>
      <w:r>
        <w:t xml:space="preserve">complement </w:t>
      </w:r>
      <w:r w:rsidRPr="00534F9D">
        <w:t>and the predicate can be deduced from the context</w:t>
      </w:r>
      <w:r>
        <w:t xml:space="preserve">. The prepositions are locative </w:t>
      </w:r>
      <w:r w:rsidRPr="00D13D55">
        <w:rPr>
          <w:rStyle w:val="ChItalBold"/>
        </w:rPr>
        <w:t>di</w:t>
      </w:r>
      <w:r>
        <w:rPr>
          <w:lang w:eastAsia="en-US"/>
        </w:rPr>
        <w:t xml:space="preserve"> </w:t>
      </w:r>
      <w:r w:rsidR="00B7093A">
        <w:rPr>
          <w:lang w:eastAsia="en-US"/>
        </w:rPr>
        <w:t>‘</w:t>
      </w:r>
      <w:r>
        <w:rPr>
          <w:lang w:eastAsia="en-US"/>
        </w:rPr>
        <w:t>at, in</w:t>
      </w:r>
      <w:r w:rsidR="00B7093A">
        <w:rPr>
          <w:lang w:eastAsia="en-US"/>
        </w:rPr>
        <w:t>’</w:t>
      </w:r>
      <w:r w:rsidR="00DA0EA0">
        <w:rPr>
          <w:lang w:eastAsia="en-US"/>
        </w:rPr>
        <w:t>,</w:t>
      </w:r>
      <w:r>
        <w:rPr>
          <w:lang w:eastAsia="en-US"/>
        </w:rPr>
        <w:t xml:space="preserve"> as illustrated with the </w:t>
      </w:r>
      <w:r>
        <w:t xml:space="preserve">contrastive examples in </w:t>
      </w:r>
      <w:r>
        <w:fldChar w:fldCharType="begin"/>
      </w:r>
      <w:r>
        <w:instrText xml:space="preserve"> REF _Ref339634475 \h </w:instrText>
      </w:r>
      <w:r>
        <w:fldChar w:fldCharType="separate"/>
      </w:r>
      <w:r w:rsidR="00154D81" w:rsidRPr="00534F9D">
        <w:t>(</w:t>
      </w:r>
      <w:r w:rsidR="00154D81">
        <w:rPr>
          <w:noProof/>
        </w:rPr>
        <w:t>22</w:t>
      </w:r>
      <w:r w:rsidR="00154D81" w:rsidRPr="00534F9D">
        <w:t>)</w:t>
      </w:r>
      <w:r>
        <w:fldChar w:fldCharType="end"/>
      </w:r>
      <w:r>
        <w:t xml:space="preserve"> and </w:t>
      </w:r>
      <w:r>
        <w:fldChar w:fldCharType="begin"/>
      </w:r>
      <w:r>
        <w:instrText xml:space="preserve"> REF _Ref339634478 \h </w:instrText>
      </w:r>
      <w:r>
        <w:fldChar w:fldCharType="separate"/>
      </w:r>
      <w:r w:rsidR="00154D81" w:rsidRPr="00534F9D">
        <w:t>(</w:t>
      </w:r>
      <w:r w:rsidR="00154D81">
        <w:rPr>
          <w:noProof/>
        </w:rPr>
        <w:t>23</w:t>
      </w:r>
      <w:r w:rsidR="00154D81" w:rsidRPr="00534F9D">
        <w:t>)</w:t>
      </w:r>
      <w:r>
        <w:fldChar w:fldCharType="end"/>
      </w:r>
      <w:r>
        <w:t xml:space="preserve">, and </w:t>
      </w:r>
      <w:r>
        <w:rPr>
          <w:lang w:eastAsia="en-US"/>
        </w:rPr>
        <w:t xml:space="preserve">allative </w:t>
      </w:r>
      <w:r w:rsidRPr="00D13D55">
        <w:rPr>
          <w:rStyle w:val="ChItalBold"/>
        </w:rPr>
        <w:t>ke</w:t>
      </w:r>
      <w:r>
        <w:rPr>
          <w:lang w:eastAsia="en-US"/>
        </w:rPr>
        <w:t xml:space="preserve"> </w:t>
      </w:r>
      <w:r w:rsidR="00B7093A">
        <w:rPr>
          <w:lang w:eastAsia="en-US"/>
        </w:rPr>
        <w:t>‘</w:t>
      </w:r>
      <w:r>
        <w:rPr>
          <w:lang w:eastAsia="en-US"/>
        </w:rPr>
        <w:t>to</w:t>
      </w:r>
      <w:r w:rsidR="00B7093A">
        <w:rPr>
          <w:lang w:eastAsia="en-US"/>
        </w:rPr>
        <w:t>’</w:t>
      </w:r>
      <w:r w:rsidR="00DA0EA0">
        <w:rPr>
          <w:lang w:eastAsia="en-US"/>
        </w:rPr>
        <w:t>,</w:t>
      </w:r>
      <w:r>
        <w:rPr>
          <w:lang w:eastAsia="en-US"/>
        </w:rPr>
        <w:t xml:space="preserve"> as </w:t>
      </w:r>
      <w:r>
        <w:t xml:space="preserve">shown in </w:t>
      </w:r>
      <w:r>
        <w:fldChar w:fldCharType="begin"/>
      </w:r>
      <w:r>
        <w:instrText xml:space="preserve"> REF _Ref339634479 \h </w:instrText>
      </w:r>
      <w:r>
        <w:fldChar w:fldCharType="separate"/>
      </w:r>
      <w:r w:rsidR="00154D81" w:rsidRPr="00534F9D">
        <w:t>(</w:t>
      </w:r>
      <w:r w:rsidR="00154D81">
        <w:rPr>
          <w:noProof/>
        </w:rPr>
        <w:t>24</w:t>
      </w:r>
      <w:r w:rsidR="00154D81" w:rsidRPr="00534F9D">
        <w:t>)</w:t>
      </w:r>
      <w:r>
        <w:fldChar w:fldCharType="end"/>
      </w:r>
      <w:r>
        <w:t xml:space="preserve"> and </w:t>
      </w:r>
      <w:r>
        <w:fldChar w:fldCharType="begin"/>
      </w:r>
      <w:r>
        <w:instrText xml:space="preserve"> REF _Ref339634480 \h </w:instrText>
      </w:r>
      <w:r>
        <w:fldChar w:fldCharType="separate"/>
      </w:r>
      <w:r w:rsidR="00154D81" w:rsidRPr="00534F9D">
        <w:t>(</w:t>
      </w:r>
      <w:r w:rsidR="00154D81">
        <w:rPr>
          <w:noProof/>
        </w:rPr>
        <w:t>25</w:t>
      </w:r>
      <w:r w:rsidR="00154D81" w:rsidRPr="00534F9D">
        <w:t>)</w:t>
      </w:r>
      <w:r>
        <w:fldChar w:fldCharType="end"/>
      </w:r>
      <w:r>
        <w:t>.</w:t>
      </w:r>
    </w:p>
    <w:p w14:paraId="136DBD68" w14:textId="746B7BA9" w:rsidR="00DB02E5" w:rsidRDefault="00DB02E5" w:rsidP="003F56D2">
      <w:pPr>
        <w:pStyle w:val="Body0505after"/>
      </w:pPr>
      <w:r>
        <w:t xml:space="preserve">When locative </w:t>
      </w:r>
      <w:r w:rsidRPr="0089048E">
        <w:rPr>
          <w:rStyle w:val="ChItalBold"/>
        </w:rPr>
        <w:t>di</w:t>
      </w:r>
      <w:r>
        <w:t xml:space="preserve"> </w:t>
      </w:r>
      <w:r w:rsidR="00B7093A">
        <w:t>‘</w:t>
      </w:r>
      <w:r>
        <w:t>at, in</w:t>
      </w:r>
      <w:r w:rsidR="00B7093A">
        <w:t>’</w:t>
      </w:r>
      <w:r>
        <w:t xml:space="preserve"> introduces a spatial location and combines with </w:t>
      </w:r>
      <w:r w:rsidR="001E78E1">
        <w:t xml:space="preserve">a </w:t>
      </w:r>
      <w:r>
        <w:t xml:space="preserve">position verb such as </w:t>
      </w:r>
      <w:r>
        <w:rPr>
          <w:rStyle w:val="ChItalBold"/>
        </w:rPr>
        <w:t>tidor</w:t>
      </w:r>
      <w:r>
        <w:t xml:space="preserve"> </w:t>
      </w:r>
      <w:r w:rsidR="00B7093A">
        <w:t>‘</w:t>
      </w:r>
      <w:r>
        <w:t>sleep</w:t>
      </w:r>
      <w:r w:rsidR="00B7093A">
        <w:t>’</w:t>
      </w:r>
      <w:r>
        <w:t xml:space="preserve"> as in </w:t>
      </w:r>
      <w:r>
        <w:fldChar w:fldCharType="begin"/>
      </w:r>
      <w:r>
        <w:instrText xml:space="preserve"> REF _Ref339634475 \h </w:instrText>
      </w:r>
      <w:r>
        <w:fldChar w:fldCharType="separate"/>
      </w:r>
      <w:r w:rsidR="00154D81" w:rsidRPr="00534F9D">
        <w:t>(</w:t>
      </w:r>
      <w:r w:rsidR="00154D81">
        <w:rPr>
          <w:noProof/>
        </w:rPr>
        <w:t>22</w:t>
      </w:r>
      <w:r w:rsidR="00154D81" w:rsidRPr="00534F9D">
        <w:t>)</w:t>
      </w:r>
      <w:r>
        <w:fldChar w:fldCharType="end"/>
      </w:r>
      <w:r>
        <w:t xml:space="preserve"> and </w:t>
      </w:r>
      <w:r>
        <w:fldChar w:fldCharType="begin"/>
      </w:r>
      <w:r>
        <w:instrText xml:space="preserve"> REF _Ref339634478 \h </w:instrText>
      </w:r>
      <w:r>
        <w:fldChar w:fldCharType="separate"/>
      </w:r>
      <w:r w:rsidR="00154D81" w:rsidRPr="00534F9D">
        <w:t>(</w:t>
      </w:r>
      <w:r w:rsidR="00154D81">
        <w:rPr>
          <w:noProof/>
        </w:rPr>
        <w:t>23</w:t>
      </w:r>
      <w:r w:rsidR="00154D81" w:rsidRPr="00534F9D">
        <w:t>)</w:t>
      </w:r>
      <w:r>
        <w:fldChar w:fldCharType="end"/>
      </w:r>
      <w:r>
        <w:t xml:space="preserve">, the preposition can be </w:t>
      </w:r>
      <w:r w:rsidR="0083654A">
        <w:t>elided</w:t>
      </w:r>
      <w:r>
        <w:t xml:space="preserve">. Both the preceding verb and the complement of </w:t>
      </w:r>
      <w:r w:rsidRPr="0089048E">
        <w:rPr>
          <w:rStyle w:val="ChItalBold"/>
        </w:rPr>
        <w:t>di</w:t>
      </w:r>
      <w:r>
        <w:t xml:space="preserve"> </w:t>
      </w:r>
      <w:r w:rsidR="00B7093A">
        <w:t>‘</w:t>
      </w:r>
      <w:r>
        <w:t>at, in</w:t>
      </w:r>
      <w:r w:rsidR="00B7093A">
        <w:t>’</w:t>
      </w:r>
      <w:r>
        <w:t xml:space="preserve"> are already deictic and therefore allow the </w:t>
      </w:r>
      <w:r w:rsidR="0083654A">
        <w:t>elision</w:t>
      </w:r>
      <w:r w:rsidR="00330525">
        <w:t xml:space="preserve"> </w:t>
      </w:r>
      <w:r>
        <w:t xml:space="preserve">of </w:t>
      </w:r>
      <w:r w:rsidRPr="0089048E">
        <w:rPr>
          <w:rStyle w:val="ChItalBold"/>
        </w:rPr>
        <w:t>di</w:t>
      </w:r>
      <w:r>
        <w:t xml:space="preserve"> </w:t>
      </w:r>
      <w:r w:rsidR="00B7093A">
        <w:t>‘</w:t>
      </w:r>
      <w:r>
        <w:t>at, in</w:t>
      </w:r>
      <w:r w:rsidR="00B7093A">
        <w:t>’</w:t>
      </w:r>
      <w:r>
        <w:t xml:space="preserve">: the position verb </w:t>
      </w:r>
      <w:r>
        <w:rPr>
          <w:rStyle w:val="ChItalBold"/>
        </w:rPr>
        <w:t>tidor</w:t>
      </w:r>
      <w:r w:rsidRPr="00CA6AE8">
        <w:t xml:space="preserve"> </w:t>
      </w:r>
      <w:r w:rsidR="00B7093A">
        <w:t>‘</w:t>
      </w:r>
      <w:r>
        <w:t>sleep</w:t>
      </w:r>
      <w:r w:rsidR="00B7093A">
        <w:t>’</w:t>
      </w:r>
      <w:r>
        <w:t xml:space="preserve"> implies the notion of static location, while the complement </w:t>
      </w:r>
      <w:r w:rsidRPr="0089048E">
        <w:rPr>
          <w:rStyle w:val="ChItalBold"/>
        </w:rPr>
        <w:t>sana</w:t>
      </w:r>
      <w:r>
        <w:t xml:space="preserve"> </w:t>
      </w:r>
      <w:r w:rsidR="00B7093A">
        <w:t>‘</w:t>
      </w:r>
      <w:r>
        <w:t>over there</w:t>
      </w:r>
      <w:r w:rsidR="00B7093A">
        <w:t>’</w:t>
      </w:r>
      <w:r>
        <w:t xml:space="preserve"> signals the position location.</w:t>
      </w:r>
    </w:p>
    <w:p w14:paraId="7408013D" w14:textId="6850C913" w:rsidR="00DB02E5" w:rsidRDefault="00DB02E5" w:rsidP="00DB02E5">
      <w:pPr>
        <w:pStyle w:val="ExampleTitle"/>
      </w:pPr>
      <w:r w:rsidRPr="00534F9D">
        <w:t xml:space="preserve">Prepositional phrases with </w:t>
      </w:r>
      <w:r w:rsidR="0076158B">
        <w:t xml:space="preserve">elided </w:t>
      </w:r>
      <w:r>
        <w:t xml:space="preserve">locative </w:t>
      </w:r>
      <w:r>
        <w:rPr>
          <w:rStyle w:val="ChItalBold"/>
        </w:rPr>
        <w:t>di</w:t>
      </w:r>
      <w:r>
        <w:t xml:space="preserve"> </w:t>
      </w:r>
      <w:r w:rsidR="00B7093A">
        <w:t>‘</w:t>
      </w:r>
      <w:r>
        <w:t>at, in</w:t>
      </w:r>
      <w:r w:rsidR="00B7093A">
        <w:t>’</w:t>
      </w:r>
    </w:p>
    <w:tbl>
      <w:tblPr>
        <w:tblW w:w="0" w:type="auto"/>
        <w:tblCellMar>
          <w:left w:w="40" w:type="dxa"/>
          <w:right w:w="40" w:type="dxa"/>
        </w:tblCellMar>
        <w:tblLook w:val="01E0" w:firstRow="1" w:lastRow="1" w:firstColumn="1" w:lastColumn="1" w:noHBand="0" w:noVBand="0"/>
      </w:tblPr>
      <w:tblGrid>
        <w:gridCol w:w="709"/>
        <w:gridCol w:w="485"/>
        <w:gridCol w:w="669"/>
        <w:gridCol w:w="747"/>
        <w:gridCol w:w="558"/>
        <w:gridCol w:w="591"/>
        <w:gridCol w:w="360"/>
        <w:gridCol w:w="684"/>
      </w:tblGrid>
      <w:tr w:rsidR="00AC23C4" w:rsidRPr="0096397A" w14:paraId="377EEAE4" w14:textId="77777777" w:rsidTr="00AC23C4">
        <w:tc>
          <w:tcPr>
            <w:tcW w:w="709" w:type="dxa"/>
            <w:shd w:val="clear" w:color="auto" w:fill="auto"/>
          </w:tcPr>
          <w:p w14:paraId="722485C8" w14:textId="77777777" w:rsidR="00DB02E5" w:rsidRPr="00D9328B" w:rsidRDefault="00DB02E5" w:rsidP="00DB02E5">
            <w:pPr>
              <w:pStyle w:val="O0Nwnext"/>
            </w:pPr>
            <w:bookmarkStart w:id="4171" w:name="_Ref322961430"/>
            <w:bookmarkStart w:id="4172" w:name="_Ref339634475"/>
            <w:r w:rsidRPr="00534F9D">
              <w:t>(</w:t>
            </w:r>
            <w:fldSimple w:instr=" SEQ ( \* ARABIC \s 1 ">
              <w:r w:rsidR="00154D81">
                <w:rPr>
                  <w:noProof/>
                </w:rPr>
                <w:t>22</w:t>
              </w:r>
            </w:fldSimple>
            <w:bookmarkEnd w:id="4171"/>
            <w:r w:rsidRPr="00534F9D">
              <w:t>)</w:t>
            </w:r>
            <w:bookmarkEnd w:id="4172"/>
          </w:p>
        </w:tc>
        <w:tc>
          <w:tcPr>
            <w:tcW w:w="485" w:type="dxa"/>
            <w:shd w:val="clear" w:color="auto" w:fill="auto"/>
          </w:tcPr>
          <w:p w14:paraId="7E2D36F9" w14:textId="77777777" w:rsidR="00DB02E5" w:rsidRPr="00BB71BC" w:rsidRDefault="00DB02E5" w:rsidP="00DB02E5">
            <w:pPr>
              <w:pStyle w:val="Text"/>
            </w:pPr>
            <w:r w:rsidRPr="00BB71BC">
              <w:t>ko</w:t>
            </w:r>
          </w:p>
        </w:tc>
        <w:tc>
          <w:tcPr>
            <w:tcW w:w="669" w:type="dxa"/>
            <w:shd w:val="clear" w:color="auto" w:fill="auto"/>
          </w:tcPr>
          <w:p w14:paraId="27A2EF43" w14:textId="77777777" w:rsidR="00DB02E5" w:rsidRPr="0096397A" w:rsidRDefault="00DB02E5" w:rsidP="00DB02E5">
            <w:pPr>
              <w:pStyle w:val="Text"/>
            </w:pPr>
            <w:r w:rsidRPr="0096397A">
              <w:t>punya</w:t>
            </w:r>
          </w:p>
        </w:tc>
        <w:tc>
          <w:tcPr>
            <w:tcW w:w="747" w:type="dxa"/>
            <w:shd w:val="clear" w:color="auto" w:fill="auto"/>
          </w:tcPr>
          <w:p w14:paraId="30C19A1C" w14:textId="77777777" w:rsidR="00DB02E5" w:rsidRPr="0096397A" w:rsidRDefault="00DB02E5" w:rsidP="00DB02E5">
            <w:pPr>
              <w:pStyle w:val="Text"/>
            </w:pPr>
            <w:r w:rsidRPr="0096397A">
              <w:t>mama</w:t>
            </w:r>
          </w:p>
        </w:tc>
        <w:tc>
          <w:tcPr>
            <w:tcW w:w="558" w:type="dxa"/>
            <w:shd w:val="clear" w:color="auto" w:fill="auto"/>
          </w:tcPr>
          <w:p w14:paraId="0E41E391" w14:textId="77777777" w:rsidR="00DB02E5" w:rsidRPr="0096397A" w:rsidRDefault="00DB02E5" w:rsidP="00DB02E5">
            <w:pPr>
              <w:pStyle w:val="Text"/>
            </w:pPr>
            <w:r w:rsidRPr="0096397A">
              <w:t>ada</w:t>
            </w:r>
          </w:p>
        </w:tc>
        <w:tc>
          <w:tcPr>
            <w:tcW w:w="591" w:type="dxa"/>
            <w:shd w:val="clear" w:color="auto" w:fill="auto"/>
          </w:tcPr>
          <w:p w14:paraId="10C3D86B" w14:textId="77777777" w:rsidR="00DB02E5" w:rsidRPr="0096397A" w:rsidRDefault="00DB02E5" w:rsidP="00DB02E5">
            <w:pPr>
              <w:pStyle w:val="Text"/>
            </w:pPr>
            <w:r w:rsidRPr="0096397A">
              <w:t>tidor</w:t>
            </w:r>
          </w:p>
        </w:tc>
        <w:tc>
          <w:tcPr>
            <w:tcW w:w="360" w:type="dxa"/>
            <w:shd w:val="clear" w:color="auto" w:fill="auto"/>
          </w:tcPr>
          <w:p w14:paraId="445230D3" w14:textId="77777777" w:rsidR="00DB02E5" w:rsidRPr="00A93C2D" w:rsidRDefault="00DB02E5" w:rsidP="00DB02E5">
            <w:pPr>
              <w:pStyle w:val="Text"/>
              <w:rPr>
                <w:rStyle w:val="ChBlueBold"/>
              </w:rPr>
            </w:pPr>
            <w:r w:rsidRPr="00A93C2D">
              <w:rPr>
                <w:rStyle w:val="ChBlueBold"/>
              </w:rPr>
              <w:t>di</w:t>
            </w:r>
          </w:p>
        </w:tc>
        <w:tc>
          <w:tcPr>
            <w:tcW w:w="684" w:type="dxa"/>
            <w:shd w:val="clear" w:color="auto" w:fill="auto"/>
          </w:tcPr>
          <w:p w14:paraId="2027F216" w14:textId="77777777" w:rsidR="00DB02E5" w:rsidRPr="00A93C2D" w:rsidRDefault="00DB02E5" w:rsidP="00DB02E5">
            <w:pPr>
              <w:pStyle w:val="Text"/>
              <w:rPr>
                <w:rStyle w:val="ChBlueBold"/>
              </w:rPr>
            </w:pPr>
            <w:r w:rsidRPr="00A93C2D">
              <w:rPr>
                <w:rStyle w:val="ChBlueBold"/>
              </w:rPr>
              <w:t>sana</w:t>
            </w:r>
          </w:p>
        </w:tc>
      </w:tr>
      <w:tr w:rsidR="00AC23C4" w:rsidRPr="0096397A" w14:paraId="252DC14E" w14:textId="77777777" w:rsidTr="00AC23C4">
        <w:tc>
          <w:tcPr>
            <w:tcW w:w="709" w:type="dxa"/>
            <w:shd w:val="clear" w:color="auto" w:fill="auto"/>
          </w:tcPr>
          <w:p w14:paraId="1B060FD0" w14:textId="77777777" w:rsidR="00DB02E5" w:rsidRPr="0096397A" w:rsidRDefault="00DB02E5" w:rsidP="00DB02E5">
            <w:pPr>
              <w:pStyle w:val="GlossEng"/>
            </w:pPr>
          </w:p>
        </w:tc>
        <w:tc>
          <w:tcPr>
            <w:tcW w:w="485" w:type="dxa"/>
            <w:shd w:val="clear" w:color="auto" w:fill="auto"/>
          </w:tcPr>
          <w:p w14:paraId="52995004" w14:textId="77777777" w:rsidR="00DB02E5" w:rsidRPr="0099608C" w:rsidRDefault="00DB02E5" w:rsidP="00DB02E5">
            <w:pPr>
              <w:pStyle w:val="GlossEng"/>
              <w:rPr>
                <w:rStyle w:val="ChSmallCaps"/>
              </w:rPr>
            </w:pPr>
            <w:r w:rsidRPr="0099608C">
              <w:rPr>
                <w:rStyle w:val="ChSmallCaps"/>
              </w:rPr>
              <w:t>2sg</w:t>
            </w:r>
          </w:p>
        </w:tc>
        <w:tc>
          <w:tcPr>
            <w:tcW w:w="669" w:type="dxa"/>
            <w:shd w:val="clear" w:color="auto" w:fill="auto"/>
          </w:tcPr>
          <w:p w14:paraId="5E9F7ECB" w14:textId="77777777" w:rsidR="00DB02E5" w:rsidRPr="0099608C" w:rsidRDefault="00DB02E5" w:rsidP="00DB02E5">
            <w:pPr>
              <w:pStyle w:val="GlossEng"/>
              <w:rPr>
                <w:rStyle w:val="ChSmallCaps"/>
              </w:rPr>
            </w:pPr>
            <w:r w:rsidRPr="0099608C">
              <w:rPr>
                <w:rStyle w:val="ChSmallCaps"/>
              </w:rPr>
              <w:t>poss</w:t>
            </w:r>
          </w:p>
        </w:tc>
        <w:tc>
          <w:tcPr>
            <w:tcW w:w="747" w:type="dxa"/>
            <w:shd w:val="clear" w:color="auto" w:fill="auto"/>
          </w:tcPr>
          <w:p w14:paraId="27D02DAE" w14:textId="77777777" w:rsidR="00DB02E5" w:rsidRPr="0096397A" w:rsidRDefault="00DB02E5" w:rsidP="00DB02E5">
            <w:pPr>
              <w:pStyle w:val="GlossEng"/>
            </w:pPr>
            <w:r w:rsidRPr="0096397A">
              <w:t>mother</w:t>
            </w:r>
          </w:p>
        </w:tc>
        <w:tc>
          <w:tcPr>
            <w:tcW w:w="558" w:type="dxa"/>
            <w:shd w:val="clear" w:color="auto" w:fill="auto"/>
          </w:tcPr>
          <w:p w14:paraId="78753051" w14:textId="77777777" w:rsidR="00DB02E5" w:rsidRPr="0096397A" w:rsidRDefault="00DB02E5" w:rsidP="00DB02E5">
            <w:pPr>
              <w:pStyle w:val="GlossEng"/>
            </w:pPr>
            <w:r>
              <w:t>exist</w:t>
            </w:r>
          </w:p>
        </w:tc>
        <w:tc>
          <w:tcPr>
            <w:tcW w:w="591" w:type="dxa"/>
            <w:shd w:val="clear" w:color="auto" w:fill="auto"/>
          </w:tcPr>
          <w:p w14:paraId="42CB97E6" w14:textId="77777777" w:rsidR="00DB02E5" w:rsidRPr="0096397A" w:rsidRDefault="00DB02E5" w:rsidP="00DB02E5">
            <w:pPr>
              <w:pStyle w:val="GlossEng"/>
            </w:pPr>
            <w:r w:rsidRPr="0096397A">
              <w:t>sleep</w:t>
            </w:r>
          </w:p>
        </w:tc>
        <w:tc>
          <w:tcPr>
            <w:tcW w:w="360" w:type="dxa"/>
            <w:shd w:val="clear" w:color="auto" w:fill="auto"/>
          </w:tcPr>
          <w:p w14:paraId="178F31CB" w14:textId="77777777" w:rsidR="00DB02E5" w:rsidRPr="0096397A" w:rsidRDefault="00DB02E5" w:rsidP="00DB02E5">
            <w:pPr>
              <w:pStyle w:val="GlossEng"/>
            </w:pPr>
            <w:r w:rsidRPr="0096397A">
              <w:t>at</w:t>
            </w:r>
          </w:p>
        </w:tc>
        <w:tc>
          <w:tcPr>
            <w:tcW w:w="684" w:type="dxa"/>
            <w:shd w:val="clear" w:color="auto" w:fill="auto"/>
          </w:tcPr>
          <w:p w14:paraId="6B75E70D" w14:textId="77777777" w:rsidR="00DB02E5" w:rsidRPr="0099608C" w:rsidRDefault="00DB02E5" w:rsidP="00DB02E5">
            <w:pPr>
              <w:pStyle w:val="GlossEng"/>
              <w:rPr>
                <w:rStyle w:val="ChSmallCaps"/>
              </w:rPr>
            </w:pPr>
            <w:r w:rsidRPr="0099608C">
              <w:rPr>
                <w:rStyle w:val="ChSmallCaps"/>
              </w:rPr>
              <w:t>l.dist</w:t>
            </w:r>
          </w:p>
        </w:tc>
      </w:tr>
    </w:tbl>
    <w:p w14:paraId="675D903F" w14:textId="7A8B4DC6" w:rsidR="00DB02E5" w:rsidRPr="0096397A" w:rsidRDefault="00B7093A" w:rsidP="00DB02E5">
      <w:pPr>
        <w:pStyle w:val="FreeTranslEng"/>
      </w:pPr>
      <w:r>
        <w:t>‘</w:t>
      </w:r>
      <w:r w:rsidR="00DB02E5" w:rsidRPr="0096397A">
        <w:t xml:space="preserve">your mother is sleeping </w:t>
      </w:r>
      <w:r w:rsidR="00DB02E5" w:rsidRPr="00A93C2D">
        <w:rPr>
          <w:rStyle w:val="ChBlueBold"/>
        </w:rPr>
        <w:t>over there</w:t>
      </w:r>
      <w:r>
        <w:t>’</w:t>
      </w:r>
      <w:r w:rsidR="00DB02E5">
        <w:t xml:space="preserve"> </w:t>
      </w:r>
      <w:r w:rsidR="00DB02E5" w:rsidRPr="0065711B">
        <w:rPr>
          <w:rStyle w:val="ExampleSource"/>
        </w:rPr>
        <w:t>[</w:t>
      </w:r>
      <w:r w:rsidR="0065711B" w:rsidRPr="0065711B">
        <w:rPr>
          <w:rStyle w:val="ExampleSource"/>
        </w:rPr>
        <w:t>081006-025-CvEx.0007</w:t>
      </w:r>
      <w:r w:rsidR="00DB02E5" w:rsidRPr="0065711B">
        <w:rPr>
          <w:rStyle w:val="ExampleSource"/>
        </w:rPr>
        <w:t>]</w:t>
      </w:r>
    </w:p>
    <w:tbl>
      <w:tblPr>
        <w:tblW w:w="6757" w:type="dxa"/>
        <w:tblCellMar>
          <w:left w:w="40" w:type="dxa"/>
          <w:right w:w="40" w:type="dxa"/>
        </w:tblCellMar>
        <w:tblLook w:val="01E0" w:firstRow="1" w:lastRow="1" w:firstColumn="1" w:lastColumn="1" w:noHBand="0" w:noVBand="0"/>
      </w:tblPr>
      <w:tblGrid>
        <w:gridCol w:w="709"/>
        <w:gridCol w:w="436"/>
        <w:gridCol w:w="1336"/>
        <w:gridCol w:w="851"/>
        <w:gridCol w:w="397"/>
        <w:gridCol w:w="624"/>
        <w:gridCol w:w="591"/>
        <w:gridCol w:w="360"/>
        <w:gridCol w:w="684"/>
        <w:gridCol w:w="769"/>
      </w:tblGrid>
      <w:tr w:rsidR="00AC23C4" w:rsidRPr="0096397A" w14:paraId="0D062DAE" w14:textId="77777777" w:rsidTr="00AC23C4">
        <w:tc>
          <w:tcPr>
            <w:tcW w:w="709" w:type="dxa"/>
            <w:shd w:val="clear" w:color="auto" w:fill="auto"/>
          </w:tcPr>
          <w:p w14:paraId="0B73A299" w14:textId="77777777" w:rsidR="00DB02E5" w:rsidRPr="00D9328B" w:rsidRDefault="00DB02E5" w:rsidP="00DB02E5">
            <w:pPr>
              <w:pStyle w:val="O0Nwnext"/>
            </w:pPr>
            <w:bookmarkStart w:id="4173" w:name="_Ref322961432"/>
            <w:bookmarkStart w:id="4174" w:name="_Ref339634478"/>
            <w:r w:rsidRPr="00534F9D">
              <w:t>(</w:t>
            </w:r>
            <w:fldSimple w:instr=" SEQ ( \* ARABIC \s 1 ">
              <w:r w:rsidR="00154D81">
                <w:rPr>
                  <w:noProof/>
                </w:rPr>
                <w:t>23</w:t>
              </w:r>
            </w:fldSimple>
            <w:bookmarkEnd w:id="4173"/>
            <w:r w:rsidRPr="00534F9D">
              <w:t>)</w:t>
            </w:r>
            <w:bookmarkEnd w:id="4174"/>
          </w:p>
        </w:tc>
        <w:tc>
          <w:tcPr>
            <w:tcW w:w="436" w:type="dxa"/>
            <w:shd w:val="clear" w:color="auto" w:fill="auto"/>
          </w:tcPr>
          <w:p w14:paraId="6E3175A9" w14:textId="77777777" w:rsidR="00DB02E5" w:rsidRPr="0096397A" w:rsidRDefault="00DB02E5" w:rsidP="00DB02E5">
            <w:pPr>
              <w:pStyle w:val="Text"/>
            </w:pPr>
            <w:r w:rsidRPr="0096397A">
              <w:t>a</w:t>
            </w:r>
            <w:r w:rsidR="00AC499B">
              <w:t>,</w:t>
            </w:r>
          </w:p>
        </w:tc>
        <w:tc>
          <w:tcPr>
            <w:tcW w:w="1336" w:type="dxa"/>
            <w:shd w:val="clear" w:color="auto" w:fill="auto"/>
          </w:tcPr>
          <w:p w14:paraId="7A7BC96E" w14:textId="77777777" w:rsidR="00DB02E5" w:rsidRPr="0096397A" w:rsidRDefault="00DB02E5" w:rsidP="00DB02E5">
            <w:pPr>
              <w:pStyle w:val="Text"/>
            </w:pPr>
            <w:r w:rsidRPr="0096397A">
              <w:t>omong</w:t>
            </w:r>
          </w:p>
        </w:tc>
        <w:tc>
          <w:tcPr>
            <w:tcW w:w="851" w:type="dxa"/>
            <w:shd w:val="clear" w:color="auto" w:fill="auto"/>
          </w:tcPr>
          <w:p w14:paraId="79EB76AC" w14:textId="77777777" w:rsidR="00DB02E5" w:rsidRPr="0096397A" w:rsidRDefault="00DB02E5" w:rsidP="00DB02E5">
            <w:pPr>
              <w:pStyle w:val="Text"/>
            </w:pPr>
            <w:r w:rsidRPr="0096397A">
              <w:t>kosong</w:t>
            </w:r>
            <w:r w:rsidR="00AC499B">
              <w:t>,</w:t>
            </w:r>
          </w:p>
        </w:tc>
        <w:tc>
          <w:tcPr>
            <w:tcW w:w="397" w:type="dxa"/>
            <w:shd w:val="clear" w:color="auto" w:fill="auto"/>
          </w:tcPr>
          <w:p w14:paraId="59348C1C" w14:textId="77777777" w:rsidR="00DB02E5" w:rsidRPr="0096397A" w:rsidRDefault="00DB02E5" w:rsidP="00DB02E5">
            <w:pPr>
              <w:pStyle w:val="Text"/>
            </w:pPr>
            <w:r w:rsidRPr="0096397A">
              <w:t>ko</w:t>
            </w:r>
          </w:p>
        </w:tc>
        <w:tc>
          <w:tcPr>
            <w:tcW w:w="624" w:type="dxa"/>
            <w:shd w:val="clear" w:color="auto" w:fill="auto"/>
          </w:tcPr>
          <w:p w14:paraId="4FEFF01A" w14:textId="77777777" w:rsidR="00DB02E5" w:rsidRPr="0096397A" w:rsidRDefault="00DB02E5" w:rsidP="00DB02E5">
            <w:pPr>
              <w:pStyle w:val="Text"/>
            </w:pPr>
            <w:r w:rsidRPr="0096397A">
              <w:t>masu</w:t>
            </w:r>
            <w:r>
              <w:t>k</w:t>
            </w:r>
          </w:p>
        </w:tc>
        <w:tc>
          <w:tcPr>
            <w:tcW w:w="591" w:type="dxa"/>
            <w:shd w:val="clear" w:color="auto" w:fill="auto"/>
          </w:tcPr>
          <w:p w14:paraId="42DAFECB" w14:textId="77777777" w:rsidR="00DB02E5" w:rsidRPr="0096397A" w:rsidRDefault="00DB02E5" w:rsidP="00DB02E5">
            <w:pPr>
              <w:pStyle w:val="Text"/>
            </w:pPr>
            <w:r w:rsidRPr="0096397A">
              <w:t>tidor</w:t>
            </w:r>
          </w:p>
        </w:tc>
        <w:tc>
          <w:tcPr>
            <w:tcW w:w="360" w:type="dxa"/>
            <w:shd w:val="clear" w:color="auto" w:fill="auto"/>
          </w:tcPr>
          <w:p w14:paraId="666D9A6B" w14:textId="77777777" w:rsidR="00DB02E5" w:rsidRPr="00D8127D" w:rsidRDefault="00DB02E5" w:rsidP="00DB02E5">
            <w:pPr>
              <w:pStyle w:val="Text"/>
              <w:rPr>
                <w:rStyle w:val="ChBlueBold"/>
              </w:rPr>
            </w:pPr>
            <w:r w:rsidRPr="00AC23C4">
              <w:rPr>
                <w:rStyle w:val="ChBlueBold"/>
                <w:szCs w:val="20"/>
              </w:rPr>
              <w:sym w:font="Symbol" w:char="F0C6"/>
            </w:r>
          </w:p>
        </w:tc>
        <w:tc>
          <w:tcPr>
            <w:tcW w:w="684" w:type="dxa"/>
            <w:shd w:val="clear" w:color="auto" w:fill="auto"/>
          </w:tcPr>
          <w:p w14:paraId="15C9F18F" w14:textId="77777777" w:rsidR="00DB02E5" w:rsidRPr="00A93C2D" w:rsidRDefault="00DB02E5" w:rsidP="00DB02E5">
            <w:pPr>
              <w:pStyle w:val="Text"/>
              <w:rPr>
                <w:rStyle w:val="ChBlueBold"/>
              </w:rPr>
            </w:pPr>
            <w:r w:rsidRPr="00A93C2D">
              <w:rPr>
                <w:rStyle w:val="ChBlueBold"/>
              </w:rPr>
              <w:t>sana</w:t>
            </w:r>
          </w:p>
        </w:tc>
        <w:tc>
          <w:tcPr>
            <w:tcW w:w="769" w:type="dxa"/>
            <w:shd w:val="clear" w:color="auto" w:fill="auto"/>
          </w:tcPr>
          <w:p w14:paraId="7F44C9FF" w14:textId="77777777" w:rsidR="00DB02E5" w:rsidRPr="0096397A" w:rsidRDefault="00DB02E5" w:rsidP="00DB02E5">
            <w:pPr>
              <w:pStyle w:val="Text"/>
            </w:pPr>
            <w:r w:rsidRPr="0096397A">
              <w:t>suda</w:t>
            </w:r>
          </w:p>
        </w:tc>
      </w:tr>
      <w:tr w:rsidR="00AC23C4" w:rsidRPr="0096397A" w14:paraId="40CBAA61" w14:textId="77777777" w:rsidTr="00AC23C4">
        <w:tc>
          <w:tcPr>
            <w:tcW w:w="709" w:type="dxa"/>
            <w:shd w:val="clear" w:color="auto" w:fill="auto"/>
          </w:tcPr>
          <w:p w14:paraId="4113315F" w14:textId="77777777" w:rsidR="00DB02E5" w:rsidRPr="0096397A" w:rsidRDefault="00DB02E5" w:rsidP="00DB02E5">
            <w:pPr>
              <w:pStyle w:val="GlossEng"/>
            </w:pPr>
          </w:p>
        </w:tc>
        <w:tc>
          <w:tcPr>
            <w:tcW w:w="436" w:type="dxa"/>
            <w:shd w:val="clear" w:color="auto" w:fill="auto"/>
          </w:tcPr>
          <w:p w14:paraId="1859D617" w14:textId="77777777" w:rsidR="00DB02E5" w:rsidRPr="0096397A" w:rsidRDefault="00DB02E5" w:rsidP="00DB02E5">
            <w:pPr>
              <w:pStyle w:val="GlossEng"/>
            </w:pPr>
            <w:r w:rsidRPr="0096397A">
              <w:t>ah!</w:t>
            </w:r>
          </w:p>
        </w:tc>
        <w:tc>
          <w:tcPr>
            <w:tcW w:w="1336" w:type="dxa"/>
            <w:shd w:val="clear" w:color="auto" w:fill="auto"/>
          </w:tcPr>
          <w:p w14:paraId="4976FC42" w14:textId="77777777" w:rsidR="00DB02E5" w:rsidRPr="0096397A" w:rsidRDefault="00DB02E5" w:rsidP="00DB02E5">
            <w:pPr>
              <w:pStyle w:val="GlossEng"/>
            </w:pPr>
            <w:r w:rsidRPr="0096397A">
              <w:t>way.of.talking</w:t>
            </w:r>
          </w:p>
        </w:tc>
        <w:tc>
          <w:tcPr>
            <w:tcW w:w="851" w:type="dxa"/>
            <w:shd w:val="clear" w:color="auto" w:fill="auto"/>
          </w:tcPr>
          <w:p w14:paraId="74B849E3" w14:textId="77777777" w:rsidR="00DB02E5" w:rsidRPr="0096397A" w:rsidRDefault="00DB02E5" w:rsidP="00DB02E5">
            <w:pPr>
              <w:pStyle w:val="GlossEng"/>
            </w:pPr>
            <w:r>
              <w:t>be.</w:t>
            </w:r>
            <w:r w:rsidRPr="0096397A">
              <w:t>empty</w:t>
            </w:r>
          </w:p>
        </w:tc>
        <w:tc>
          <w:tcPr>
            <w:tcW w:w="397" w:type="dxa"/>
            <w:shd w:val="clear" w:color="auto" w:fill="auto"/>
          </w:tcPr>
          <w:p w14:paraId="5CF78878" w14:textId="77777777" w:rsidR="00DB02E5" w:rsidRPr="0099608C" w:rsidRDefault="00DB02E5" w:rsidP="00DB02E5">
            <w:pPr>
              <w:pStyle w:val="GlossEng"/>
              <w:rPr>
                <w:rStyle w:val="ChSmallCaps"/>
              </w:rPr>
            </w:pPr>
            <w:r w:rsidRPr="0099608C">
              <w:rPr>
                <w:rStyle w:val="ChSmallCaps"/>
              </w:rPr>
              <w:t>2sg</w:t>
            </w:r>
          </w:p>
        </w:tc>
        <w:tc>
          <w:tcPr>
            <w:tcW w:w="624" w:type="dxa"/>
            <w:shd w:val="clear" w:color="auto" w:fill="auto"/>
          </w:tcPr>
          <w:p w14:paraId="1F3B38F0" w14:textId="77777777" w:rsidR="00DB02E5" w:rsidRPr="0096397A" w:rsidRDefault="00DB02E5" w:rsidP="00DB02E5">
            <w:pPr>
              <w:pStyle w:val="GlossEng"/>
            </w:pPr>
            <w:r>
              <w:t>enter</w:t>
            </w:r>
          </w:p>
        </w:tc>
        <w:tc>
          <w:tcPr>
            <w:tcW w:w="591" w:type="dxa"/>
            <w:shd w:val="clear" w:color="auto" w:fill="auto"/>
          </w:tcPr>
          <w:p w14:paraId="3E0424C2" w14:textId="77777777" w:rsidR="00DB02E5" w:rsidRPr="0096397A" w:rsidRDefault="00DB02E5" w:rsidP="00DB02E5">
            <w:pPr>
              <w:pStyle w:val="GlossEng"/>
            </w:pPr>
            <w:r w:rsidRPr="0096397A">
              <w:t>sleep</w:t>
            </w:r>
          </w:p>
        </w:tc>
        <w:tc>
          <w:tcPr>
            <w:tcW w:w="360" w:type="dxa"/>
            <w:shd w:val="clear" w:color="auto" w:fill="auto"/>
          </w:tcPr>
          <w:p w14:paraId="4002EA96" w14:textId="77777777" w:rsidR="00DB02E5" w:rsidRPr="00856563" w:rsidRDefault="00DB02E5" w:rsidP="00DB02E5">
            <w:pPr>
              <w:pStyle w:val="GlossEng"/>
            </w:pPr>
          </w:p>
        </w:tc>
        <w:tc>
          <w:tcPr>
            <w:tcW w:w="684" w:type="dxa"/>
            <w:shd w:val="clear" w:color="auto" w:fill="auto"/>
          </w:tcPr>
          <w:p w14:paraId="4AEE5A9A" w14:textId="77777777" w:rsidR="00DB02E5" w:rsidRPr="0099608C" w:rsidRDefault="00DB02E5" w:rsidP="00DB02E5">
            <w:pPr>
              <w:pStyle w:val="GlossEng"/>
              <w:rPr>
                <w:rStyle w:val="ChSmallCaps"/>
              </w:rPr>
            </w:pPr>
            <w:r w:rsidRPr="0099608C">
              <w:rPr>
                <w:rStyle w:val="ChSmallCaps"/>
              </w:rPr>
              <w:t>l.dist</w:t>
            </w:r>
          </w:p>
        </w:tc>
        <w:tc>
          <w:tcPr>
            <w:tcW w:w="769" w:type="dxa"/>
            <w:shd w:val="clear" w:color="auto" w:fill="auto"/>
          </w:tcPr>
          <w:p w14:paraId="3516A52E" w14:textId="77777777" w:rsidR="00DB02E5" w:rsidRPr="0096397A" w:rsidRDefault="00DB02E5" w:rsidP="00DB02E5">
            <w:pPr>
              <w:pStyle w:val="GlossEng"/>
            </w:pPr>
            <w:r w:rsidRPr="0096397A">
              <w:t>already</w:t>
            </w:r>
          </w:p>
        </w:tc>
      </w:tr>
    </w:tbl>
    <w:p w14:paraId="60542ED1" w14:textId="31834D21" w:rsidR="00DB02E5" w:rsidRPr="0096397A" w:rsidRDefault="00B7093A" w:rsidP="00DB02E5">
      <w:pPr>
        <w:pStyle w:val="FreeTranslEng"/>
      </w:pPr>
      <w:r>
        <w:t>‘</w:t>
      </w:r>
      <w:r w:rsidR="00DB02E5" w:rsidRPr="0096397A">
        <w:t>ah, nonsense</w:t>
      </w:r>
      <w:r w:rsidR="00DB02E5">
        <w:t xml:space="preserve">, </w:t>
      </w:r>
      <w:r w:rsidR="00DB02E5" w:rsidRPr="0096397A">
        <w:t xml:space="preserve">you just go </w:t>
      </w:r>
      <w:r w:rsidR="00DB02E5">
        <w:t xml:space="preserve">inside </w:t>
      </w:r>
      <w:r w:rsidR="006B4780">
        <w:t xml:space="preserve">(and) </w:t>
      </w:r>
      <w:r w:rsidR="00DB02E5" w:rsidRPr="00A93C2D">
        <w:rPr>
          <w:rStyle w:val="ChBlueBold"/>
        </w:rPr>
        <w:t xml:space="preserve">sleep </w:t>
      </w:r>
      <w:r w:rsidR="006B4780">
        <w:rPr>
          <w:rStyle w:val="ChBlueBold"/>
        </w:rPr>
        <w:t xml:space="preserve">over </w:t>
      </w:r>
      <w:r w:rsidR="00DB02E5" w:rsidRPr="00A93C2D">
        <w:rPr>
          <w:rStyle w:val="ChBlueBold"/>
        </w:rPr>
        <w:t>there</w:t>
      </w:r>
      <w:r>
        <w:t>’</w:t>
      </w:r>
      <w:r w:rsidR="00DB02E5">
        <w:t xml:space="preserve"> </w:t>
      </w:r>
      <w:r w:rsidR="00DB02E5" w:rsidRPr="00823DFA">
        <w:rPr>
          <w:rStyle w:val="ExampleSource"/>
        </w:rPr>
        <w:t>[081023-001-Cv.0057]</w:t>
      </w:r>
    </w:p>
    <w:p w14:paraId="1894F121" w14:textId="4BB41C82" w:rsidR="00DB02E5" w:rsidRDefault="00DB02E5" w:rsidP="003F56D2">
      <w:pPr>
        <w:pStyle w:val="Body0005after"/>
      </w:pPr>
      <w:r>
        <w:t xml:space="preserve">Along similar lines allative </w:t>
      </w:r>
      <w:r w:rsidRPr="00522677">
        <w:rPr>
          <w:rStyle w:val="ChItalBold"/>
        </w:rPr>
        <w:t>ke</w:t>
      </w:r>
      <w:r>
        <w:t xml:space="preserve"> </w:t>
      </w:r>
      <w:r w:rsidR="00B7093A">
        <w:t>‘</w:t>
      </w:r>
      <w:r>
        <w:t>to</w:t>
      </w:r>
      <w:r w:rsidR="00B7093A">
        <w:t>’</w:t>
      </w:r>
      <w:r>
        <w:t xml:space="preserve"> can be </w:t>
      </w:r>
      <w:r w:rsidR="00330525">
        <w:t>omitted</w:t>
      </w:r>
      <w:r>
        <w:t xml:space="preserve">, when the preposition introduces a location and combines with a motion verb that also expresses direction such as </w:t>
      </w:r>
      <w:r w:rsidRPr="00C07DD2">
        <w:rPr>
          <w:rStyle w:val="ChItalBold"/>
        </w:rPr>
        <w:t>masuk</w:t>
      </w:r>
      <w:r>
        <w:t xml:space="preserve"> </w:t>
      </w:r>
      <w:r w:rsidR="00B7093A">
        <w:t>‘</w:t>
      </w:r>
      <w:r>
        <w:t>enter</w:t>
      </w:r>
      <w:r w:rsidR="00B7093A">
        <w:t>’</w:t>
      </w:r>
      <w:r>
        <w:t xml:space="preserve"> in </w:t>
      </w:r>
      <w:r>
        <w:fldChar w:fldCharType="begin"/>
      </w:r>
      <w:r>
        <w:instrText xml:space="preserve"> REF _Ref339634479 \h </w:instrText>
      </w:r>
      <w:r>
        <w:fldChar w:fldCharType="separate"/>
      </w:r>
      <w:r w:rsidR="00154D81" w:rsidRPr="00534F9D">
        <w:t>(</w:t>
      </w:r>
      <w:r w:rsidR="00154D81">
        <w:rPr>
          <w:noProof/>
        </w:rPr>
        <w:t>24</w:t>
      </w:r>
      <w:r w:rsidR="00154D81" w:rsidRPr="00534F9D">
        <w:t>)</w:t>
      </w:r>
      <w:r>
        <w:fldChar w:fldCharType="end"/>
      </w:r>
      <w:r>
        <w:t xml:space="preserve"> and </w:t>
      </w:r>
      <w:r>
        <w:fldChar w:fldCharType="begin"/>
      </w:r>
      <w:r>
        <w:instrText xml:space="preserve"> REF _Ref339634480 \h </w:instrText>
      </w:r>
      <w:r>
        <w:fldChar w:fldCharType="separate"/>
      </w:r>
      <w:r w:rsidR="00154D81" w:rsidRPr="00534F9D">
        <w:t>(</w:t>
      </w:r>
      <w:r w:rsidR="00154D81">
        <w:rPr>
          <w:noProof/>
        </w:rPr>
        <w:t>25</w:t>
      </w:r>
      <w:r w:rsidR="00154D81" w:rsidRPr="00534F9D">
        <w:t>)</w:t>
      </w:r>
      <w:r>
        <w:fldChar w:fldCharType="end"/>
      </w:r>
      <w:r>
        <w:t xml:space="preserve">. </w:t>
      </w:r>
      <w:r w:rsidR="009B03F2">
        <w:t xml:space="preserve">Again, both the verb and the complement of </w:t>
      </w:r>
      <w:r w:rsidR="009B03F2" w:rsidRPr="00DD08CD">
        <w:rPr>
          <w:rStyle w:val="ChItalBold"/>
        </w:rPr>
        <w:t>ke</w:t>
      </w:r>
      <w:r w:rsidR="009B03F2">
        <w:t xml:space="preserve"> </w:t>
      </w:r>
      <w:r w:rsidR="00B7093A">
        <w:t>‘</w:t>
      </w:r>
      <w:r w:rsidR="009B03F2">
        <w:t>to</w:t>
      </w:r>
      <w:r w:rsidR="00B7093A">
        <w:t>’</w:t>
      </w:r>
      <w:r w:rsidR="009B03F2">
        <w:t xml:space="preserve"> are deictic, thereby allowing the elision of </w:t>
      </w:r>
      <w:r w:rsidR="009B03F2" w:rsidRPr="00522677">
        <w:rPr>
          <w:rStyle w:val="ChItalBold"/>
        </w:rPr>
        <w:t>ke</w:t>
      </w:r>
      <w:r w:rsidR="009B03F2">
        <w:t xml:space="preserve"> </w:t>
      </w:r>
      <w:r w:rsidR="00B7093A">
        <w:t>‘</w:t>
      </w:r>
      <w:r w:rsidR="009B03F2">
        <w:t>to</w:t>
      </w:r>
      <w:r w:rsidR="00B7093A">
        <w:t>’</w:t>
      </w:r>
      <w:r w:rsidR="009B03F2">
        <w:t xml:space="preserve">: the verb </w:t>
      </w:r>
      <w:r w:rsidR="009B03F2" w:rsidRPr="00522677">
        <w:rPr>
          <w:rStyle w:val="ChItalBold"/>
        </w:rPr>
        <w:t>m</w:t>
      </w:r>
      <w:r w:rsidR="009B03F2">
        <w:rPr>
          <w:rStyle w:val="ChItalBold"/>
        </w:rPr>
        <w:t>asuk</w:t>
      </w:r>
      <w:r w:rsidR="009B03F2" w:rsidRPr="00CA6AE8">
        <w:t xml:space="preserve"> </w:t>
      </w:r>
      <w:r w:rsidR="00B7093A">
        <w:t>‘</w:t>
      </w:r>
      <w:r w:rsidR="009B03F2">
        <w:t>enter</w:t>
      </w:r>
      <w:r w:rsidR="00B7093A">
        <w:t>’</w:t>
      </w:r>
      <w:r w:rsidR="009B03F2">
        <w:t xml:space="preserve"> implies the notion of motion and direction, while the complement </w:t>
      </w:r>
      <w:r w:rsidR="009B03F2" w:rsidRPr="00A00B7A">
        <w:rPr>
          <w:rStyle w:val="ChItalBold"/>
        </w:rPr>
        <w:t>hutang</w:t>
      </w:r>
      <w:r w:rsidR="009B03F2">
        <w:t xml:space="preserve"> </w:t>
      </w:r>
      <w:r w:rsidR="00B7093A">
        <w:t>‘</w:t>
      </w:r>
      <w:r w:rsidR="009B03F2">
        <w:t>forest</w:t>
      </w:r>
      <w:r w:rsidR="00B7093A">
        <w:t>’</w:t>
      </w:r>
      <w:r w:rsidR="009B03F2">
        <w:t xml:space="preserve"> denotes the location toward which the motion is directed.</w:t>
      </w:r>
    </w:p>
    <w:p w14:paraId="24F3335D" w14:textId="70062A34" w:rsidR="00DB02E5" w:rsidRDefault="00DB02E5" w:rsidP="00DB02E5">
      <w:pPr>
        <w:pStyle w:val="ExampleTitle"/>
      </w:pPr>
      <w:r w:rsidRPr="00534F9D">
        <w:t xml:space="preserve">Prepositional phrases with </w:t>
      </w:r>
      <w:r w:rsidR="0076158B">
        <w:t xml:space="preserve">elided </w:t>
      </w:r>
      <w:r>
        <w:t xml:space="preserve">allative </w:t>
      </w:r>
      <w:r w:rsidRPr="00C07DD2">
        <w:rPr>
          <w:rStyle w:val="ChItalBold"/>
        </w:rPr>
        <w:t>ke</w:t>
      </w:r>
      <w:r>
        <w:t xml:space="preserve"> </w:t>
      </w:r>
      <w:r w:rsidR="00B7093A">
        <w:t>‘</w:t>
      </w:r>
      <w:r>
        <w:t>to</w:t>
      </w:r>
      <w:r w:rsidR="00B7093A">
        <w:t>’</w:t>
      </w:r>
    </w:p>
    <w:tbl>
      <w:tblPr>
        <w:tblW w:w="0" w:type="auto"/>
        <w:tblCellMar>
          <w:left w:w="40" w:type="dxa"/>
          <w:right w:w="40" w:type="dxa"/>
        </w:tblCellMar>
        <w:tblLook w:val="01E0" w:firstRow="1" w:lastRow="1" w:firstColumn="1" w:lastColumn="1" w:noHBand="0" w:noVBand="0"/>
      </w:tblPr>
      <w:tblGrid>
        <w:gridCol w:w="709"/>
        <w:gridCol w:w="603"/>
        <w:gridCol w:w="1092"/>
        <w:gridCol w:w="703"/>
        <w:gridCol w:w="380"/>
        <w:gridCol w:w="781"/>
      </w:tblGrid>
      <w:tr w:rsidR="00AC23C4" w:rsidRPr="008C7D8B" w14:paraId="3DB2253F" w14:textId="77777777" w:rsidTr="00AC23C4">
        <w:tc>
          <w:tcPr>
            <w:tcW w:w="709" w:type="dxa"/>
            <w:shd w:val="clear" w:color="auto" w:fill="auto"/>
          </w:tcPr>
          <w:p w14:paraId="21064F5A" w14:textId="77777777" w:rsidR="00DB02E5" w:rsidRPr="00D9328B" w:rsidRDefault="00DB02E5" w:rsidP="00DB02E5">
            <w:pPr>
              <w:pStyle w:val="O0Nwnext"/>
            </w:pPr>
            <w:bookmarkStart w:id="4175" w:name="_Ref317667456"/>
            <w:bookmarkStart w:id="4176" w:name="_Ref339634479"/>
            <w:r w:rsidRPr="00534F9D">
              <w:t>(</w:t>
            </w:r>
            <w:fldSimple w:instr=" SEQ ( \* ARABIC \s 1 ">
              <w:r w:rsidR="00154D81">
                <w:rPr>
                  <w:noProof/>
                </w:rPr>
                <w:t>24</w:t>
              </w:r>
            </w:fldSimple>
            <w:bookmarkEnd w:id="4175"/>
            <w:r w:rsidRPr="00534F9D">
              <w:t>)</w:t>
            </w:r>
            <w:bookmarkEnd w:id="4176"/>
          </w:p>
        </w:tc>
        <w:tc>
          <w:tcPr>
            <w:tcW w:w="603" w:type="dxa"/>
            <w:shd w:val="clear" w:color="auto" w:fill="auto"/>
          </w:tcPr>
          <w:p w14:paraId="0A1EFE00" w14:textId="77777777" w:rsidR="00DB02E5" w:rsidRPr="007220A0" w:rsidRDefault="00DB02E5" w:rsidP="00DB02E5">
            <w:pPr>
              <w:pStyle w:val="Text"/>
            </w:pPr>
            <w:r>
              <w:t>s</w:t>
            </w:r>
            <w:r w:rsidRPr="007220A0">
              <w:t>mua</w:t>
            </w:r>
          </w:p>
        </w:tc>
        <w:tc>
          <w:tcPr>
            <w:tcW w:w="1092" w:type="dxa"/>
            <w:shd w:val="clear" w:color="auto" w:fill="auto"/>
          </w:tcPr>
          <w:p w14:paraId="6202F25B" w14:textId="77777777" w:rsidR="00DB02E5" w:rsidRPr="007220A0" w:rsidRDefault="00DB02E5" w:rsidP="00DB02E5">
            <w:pPr>
              <w:pStyle w:val="Text"/>
            </w:pPr>
            <w:r>
              <w:t>mas</w:t>
            </w:r>
            <w:r w:rsidRPr="007220A0">
              <w:t>arakat</w:t>
            </w:r>
          </w:p>
        </w:tc>
        <w:tc>
          <w:tcPr>
            <w:tcW w:w="703" w:type="dxa"/>
            <w:shd w:val="clear" w:color="auto" w:fill="auto"/>
          </w:tcPr>
          <w:p w14:paraId="26187B48" w14:textId="77777777" w:rsidR="00DB02E5" w:rsidRPr="007220A0" w:rsidRDefault="00DB02E5" w:rsidP="00DB02E5">
            <w:pPr>
              <w:pStyle w:val="Text"/>
            </w:pPr>
            <w:r w:rsidRPr="007220A0">
              <w:t>masuk</w:t>
            </w:r>
          </w:p>
        </w:tc>
        <w:tc>
          <w:tcPr>
            <w:tcW w:w="380" w:type="dxa"/>
            <w:shd w:val="clear" w:color="auto" w:fill="auto"/>
          </w:tcPr>
          <w:p w14:paraId="143E340E" w14:textId="77777777" w:rsidR="00DB02E5" w:rsidRPr="00644BF9" w:rsidRDefault="00DB02E5" w:rsidP="00DB02E5">
            <w:pPr>
              <w:pStyle w:val="Text"/>
              <w:rPr>
                <w:rStyle w:val="ChBlueBold"/>
              </w:rPr>
            </w:pPr>
            <w:r w:rsidRPr="00644BF9">
              <w:rPr>
                <w:rStyle w:val="ChBlueBold"/>
              </w:rPr>
              <w:t>ke</w:t>
            </w:r>
          </w:p>
        </w:tc>
        <w:tc>
          <w:tcPr>
            <w:tcW w:w="781" w:type="dxa"/>
            <w:shd w:val="clear" w:color="auto" w:fill="auto"/>
          </w:tcPr>
          <w:p w14:paraId="315FA7B9" w14:textId="77777777" w:rsidR="00DB02E5" w:rsidRPr="00644BF9" w:rsidRDefault="00DB02E5" w:rsidP="00DB02E5">
            <w:pPr>
              <w:pStyle w:val="Text"/>
              <w:rPr>
                <w:rStyle w:val="ChBlueBold"/>
              </w:rPr>
            </w:pPr>
            <w:r w:rsidRPr="00644BF9">
              <w:rPr>
                <w:rStyle w:val="ChBlueBold"/>
              </w:rPr>
              <w:t>hutan</w:t>
            </w:r>
            <w:r w:rsidR="009B03F2">
              <w:rPr>
                <w:rStyle w:val="ChBlueBold"/>
              </w:rPr>
              <w:t>g</w:t>
            </w:r>
          </w:p>
        </w:tc>
      </w:tr>
      <w:tr w:rsidR="00AC23C4" w:rsidRPr="00AC23C4" w14:paraId="5CB21194" w14:textId="77777777" w:rsidTr="00AC23C4">
        <w:tc>
          <w:tcPr>
            <w:tcW w:w="709" w:type="dxa"/>
            <w:shd w:val="clear" w:color="auto" w:fill="auto"/>
          </w:tcPr>
          <w:p w14:paraId="764BAED6" w14:textId="77777777" w:rsidR="00DB02E5" w:rsidRPr="00D6799E" w:rsidRDefault="00DB02E5" w:rsidP="00DB02E5">
            <w:pPr>
              <w:pStyle w:val="GlossEng"/>
            </w:pPr>
          </w:p>
        </w:tc>
        <w:tc>
          <w:tcPr>
            <w:tcW w:w="603" w:type="dxa"/>
            <w:shd w:val="clear" w:color="auto" w:fill="auto"/>
          </w:tcPr>
          <w:p w14:paraId="507F367C" w14:textId="77777777" w:rsidR="00DB02E5" w:rsidRPr="007220A0" w:rsidRDefault="00DB02E5" w:rsidP="00DB02E5">
            <w:pPr>
              <w:pStyle w:val="GlossEng"/>
            </w:pPr>
            <w:r w:rsidRPr="007220A0">
              <w:t>all</w:t>
            </w:r>
          </w:p>
        </w:tc>
        <w:tc>
          <w:tcPr>
            <w:tcW w:w="1092" w:type="dxa"/>
            <w:shd w:val="clear" w:color="auto" w:fill="auto"/>
          </w:tcPr>
          <w:p w14:paraId="3B5A1EDF" w14:textId="77777777" w:rsidR="00DB02E5" w:rsidRPr="007220A0" w:rsidRDefault="00DB02E5" w:rsidP="00DB02E5">
            <w:pPr>
              <w:pStyle w:val="GlossEng"/>
            </w:pPr>
            <w:r w:rsidRPr="007220A0">
              <w:t>community</w:t>
            </w:r>
          </w:p>
        </w:tc>
        <w:tc>
          <w:tcPr>
            <w:tcW w:w="703" w:type="dxa"/>
            <w:shd w:val="clear" w:color="auto" w:fill="auto"/>
          </w:tcPr>
          <w:p w14:paraId="0B5F131A" w14:textId="77777777" w:rsidR="00DB02E5" w:rsidRPr="007220A0" w:rsidRDefault="00DB02E5" w:rsidP="00DB02E5">
            <w:pPr>
              <w:pStyle w:val="GlossEng"/>
            </w:pPr>
            <w:r>
              <w:t>enter</w:t>
            </w:r>
          </w:p>
        </w:tc>
        <w:tc>
          <w:tcPr>
            <w:tcW w:w="380" w:type="dxa"/>
            <w:shd w:val="clear" w:color="auto" w:fill="auto"/>
          </w:tcPr>
          <w:p w14:paraId="596C87DD" w14:textId="77777777" w:rsidR="00DB02E5" w:rsidRPr="007220A0" w:rsidRDefault="00DB02E5" w:rsidP="00DB02E5">
            <w:pPr>
              <w:pStyle w:val="GlossEng"/>
            </w:pPr>
            <w:r w:rsidRPr="007220A0">
              <w:t>to</w:t>
            </w:r>
          </w:p>
        </w:tc>
        <w:tc>
          <w:tcPr>
            <w:tcW w:w="781" w:type="dxa"/>
            <w:shd w:val="clear" w:color="auto" w:fill="auto"/>
          </w:tcPr>
          <w:p w14:paraId="33A504B3" w14:textId="77777777" w:rsidR="00DB02E5" w:rsidRPr="007220A0" w:rsidRDefault="00DB02E5" w:rsidP="00DB02E5">
            <w:pPr>
              <w:pStyle w:val="GlossEng"/>
            </w:pPr>
            <w:r w:rsidRPr="007220A0">
              <w:t>forest</w:t>
            </w:r>
          </w:p>
        </w:tc>
      </w:tr>
    </w:tbl>
    <w:p w14:paraId="365950B4" w14:textId="3BAAFAE5" w:rsidR="00DB02E5" w:rsidRPr="007220A0" w:rsidRDefault="00B7093A" w:rsidP="00DB02E5">
      <w:pPr>
        <w:pStyle w:val="FreeTranslEng"/>
      </w:pPr>
      <w:r>
        <w:t>‘</w:t>
      </w:r>
      <w:r w:rsidR="00DB02E5">
        <w:t xml:space="preserve">the entire </w:t>
      </w:r>
      <w:r w:rsidR="00DB02E5" w:rsidRPr="00D6799E">
        <w:t xml:space="preserve">community went </w:t>
      </w:r>
      <w:r w:rsidR="00DB02E5" w:rsidRPr="00D6799E">
        <w:rPr>
          <w:rStyle w:val="ChBlueBold"/>
        </w:rPr>
        <w:t>into the forest</w:t>
      </w:r>
      <w:r>
        <w:t>’</w:t>
      </w:r>
      <w:r w:rsidR="00DB02E5">
        <w:t xml:space="preserve"> </w:t>
      </w:r>
      <w:r w:rsidR="00DB02E5" w:rsidRPr="00644BF9">
        <w:rPr>
          <w:rStyle w:val="ExampleSource"/>
        </w:rPr>
        <w:t>[081029-005-Cv.0012]</w:t>
      </w:r>
    </w:p>
    <w:tbl>
      <w:tblPr>
        <w:tblW w:w="0" w:type="auto"/>
        <w:tblCellMar>
          <w:left w:w="40" w:type="dxa"/>
          <w:right w:w="40" w:type="dxa"/>
        </w:tblCellMar>
        <w:tblLook w:val="01E0" w:firstRow="1" w:lastRow="1" w:firstColumn="1" w:lastColumn="1" w:noHBand="0" w:noVBand="0"/>
      </w:tblPr>
      <w:tblGrid>
        <w:gridCol w:w="709"/>
        <w:gridCol w:w="603"/>
        <w:gridCol w:w="703"/>
        <w:gridCol w:w="360"/>
        <w:gridCol w:w="781"/>
      </w:tblGrid>
      <w:tr w:rsidR="00AC23C4" w:rsidRPr="008C7D8B" w14:paraId="1933954F" w14:textId="77777777" w:rsidTr="00AC23C4">
        <w:tc>
          <w:tcPr>
            <w:tcW w:w="709" w:type="dxa"/>
            <w:shd w:val="clear" w:color="auto" w:fill="auto"/>
          </w:tcPr>
          <w:p w14:paraId="1B79DF7C" w14:textId="77777777" w:rsidR="00DB02E5" w:rsidRPr="00D9328B" w:rsidRDefault="00DB02E5" w:rsidP="00DB02E5">
            <w:pPr>
              <w:pStyle w:val="O0Nwnext"/>
            </w:pPr>
            <w:bookmarkStart w:id="4177" w:name="_Ref319416849"/>
            <w:bookmarkStart w:id="4178" w:name="_Ref339634480"/>
            <w:r w:rsidRPr="00534F9D">
              <w:t>(</w:t>
            </w:r>
            <w:fldSimple w:instr=" SEQ ( \* ARABIC \s 1 ">
              <w:r w:rsidR="00154D81">
                <w:rPr>
                  <w:noProof/>
                </w:rPr>
                <w:t>25</w:t>
              </w:r>
            </w:fldSimple>
            <w:bookmarkEnd w:id="4177"/>
            <w:r w:rsidRPr="00534F9D">
              <w:t>)</w:t>
            </w:r>
            <w:bookmarkEnd w:id="4178"/>
          </w:p>
        </w:tc>
        <w:tc>
          <w:tcPr>
            <w:tcW w:w="603" w:type="dxa"/>
            <w:shd w:val="clear" w:color="auto" w:fill="auto"/>
          </w:tcPr>
          <w:p w14:paraId="2D7F6693" w14:textId="77777777" w:rsidR="00DB02E5" w:rsidRPr="007220A0" w:rsidRDefault="00DB02E5" w:rsidP="00DB02E5">
            <w:pPr>
              <w:pStyle w:val="Text"/>
            </w:pPr>
            <w:r>
              <w:t>s</w:t>
            </w:r>
            <w:r w:rsidRPr="007220A0">
              <w:t>mua</w:t>
            </w:r>
          </w:p>
        </w:tc>
        <w:tc>
          <w:tcPr>
            <w:tcW w:w="703" w:type="dxa"/>
            <w:shd w:val="clear" w:color="auto" w:fill="auto"/>
          </w:tcPr>
          <w:p w14:paraId="0B8ED6AB" w14:textId="77777777" w:rsidR="00DB02E5" w:rsidRPr="007220A0" w:rsidRDefault="00DB02E5" w:rsidP="00DB02E5">
            <w:pPr>
              <w:pStyle w:val="Text"/>
            </w:pPr>
            <w:r w:rsidRPr="007220A0">
              <w:t>masuk</w:t>
            </w:r>
          </w:p>
        </w:tc>
        <w:tc>
          <w:tcPr>
            <w:tcW w:w="360" w:type="dxa"/>
            <w:shd w:val="clear" w:color="auto" w:fill="auto"/>
          </w:tcPr>
          <w:p w14:paraId="01CE199E" w14:textId="77777777" w:rsidR="00DB02E5" w:rsidRPr="00D8127D" w:rsidRDefault="00DB02E5" w:rsidP="00DB02E5">
            <w:pPr>
              <w:pStyle w:val="Text"/>
              <w:rPr>
                <w:rStyle w:val="ChBlueBold"/>
              </w:rPr>
            </w:pPr>
            <w:r w:rsidRPr="00AC23C4">
              <w:rPr>
                <w:rStyle w:val="ChBlueBold"/>
                <w:szCs w:val="20"/>
              </w:rPr>
              <w:sym w:font="Symbol" w:char="F0C6"/>
            </w:r>
          </w:p>
        </w:tc>
        <w:tc>
          <w:tcPr>
            <w:tcW w:w="781" w:type="dxa"/>
            <w:shd w:val="clear" w:color="auto" w:fill="auto"/>
          </w:tcPr>
          <w:p w14:paraId="5AB97E6A" w14:textId="77777777" w:rsidR="00DB02E5" w:rsidRPr="00D6799E" w:rsidRDefault="00DB02E5" w:rsidP="00DB02E5">
            <w:pPr>
              <w:pStyle w:val="Text"/>
              <w:rPr>
                <w:rStyle w:val="ChBlueBold"/>
              </w:rPr>
            </w:pPr>
            <w:r w:rsidRPr="00D6799E">
              <w:rPr>
                <w:rStyle w:val="ChBlueBold"/>
              </w:rPr>
              <w:t>hutan</w:t>
            </w:r>
            <w:r w:rsidR="00C2238D">
              <w:rPr>
                <w:rStyle w:val="ChBlueBold"/>
              </w:rPr>
              <w:t>g</w:t>
            </w:r>
          </w:p>
        </w:tc>
      </w:tr>
      <w:tr w:rsidR="00AC23C4" w:rsidRPr="00AC23C4" w14:paraId="1970867F" w14:textId="77777777" w:rsidTr="00AC23C4">
        <w:tc>
          <w:tcPr>
            <w:tcW w:w="709" w:type="dxa"/>
            <w:shd w:val="clear" w:color="auto" w:fill="auto"/>
          </w:tcPr>
          <w:p w14:paraId="6AF3B849" w14:textId="77777777" w:rsidR="00DB02E5" w:rsidRPr="00D6799E" w:rsidRDefault="00DB02E5" w:rsidP="00DB02E5">
            <w:pPr>
              <w:pStyle w:val="GlossEng"/>
            </w:pPr>
          </w:p>
        </w:tc>
        <w:tc>
          <w:tcPr>
            <w:tcW w:w="603" w:type="dxa"/>
            <w:shd w:val="clear" w:color="auto" w:fill="auto"/>
          </w:tcPr>
          <w:p w14:paraId="22F1B864" w14:textId="77777777" w:rsidR="00DB02E5" w:rsidRPr="007220A0" w:rsidRDefault="00DB02E5" w:rsidP="00DB02E5">
            <w:pPr>
              <w:pStyle w:val="GlossEng"/>
            </w:pPr>
            <w:r w:rsidRPr="007220A0">
              <w:t>all</w:t>
            </w:r>
          </w:p>
        </w:tc>
        <w:tc>
          <w:tcPr>
            <w:tcW w:w="703" w:type="dxa"/>
            <w:shd w:val="clear" w:color="auto" w:fill="auto"/>
          </w:tcPr>
          <w:p w14:paraId="2E3B8F26" w14:textId="77777777" w:rsidR="00DB02E5" w:rsidRPr="007220A0" w:rsidRDefault="00DB02E5" w:rsidP="00DB02E5">
            <w:pPr>
              <w:pStyle w:val="GlossEng"/>
            </w:pPr>
            <w:r>
              <w:t>enter</w:t>
            </w:r>
          </w:p>
        </w:tc>
        <w:tc>
          <w:tcPr>
            <w:tcW w:w="360" w:type="dxa"/>
            <w:shd w:val="clear" w:color="auto" w:fill="auto"/>
          </w:tcPr>
          <w:p w14:paraId="3DEF6ED6" w14:textId="77777777" w:rsidR="00DB02E5" w:rsidRPr="00856563" w:rsidRDefault="00DB02E5" w:rsidP="00DB02E5">
            <w:pPr>
              <w:pStyle w:val="GlossEng"/>
            </w:pPr>
          </w:p>
        </w:tc>
        <w:tc>
          <w:tcPr>
            <w:tcW w:w="781" w:type="dxa"/>
            <w:shd w:val="clear" w:color="auto" w:fill="auto"/>
          </w:tcPr>
          <w:p w14:paraId="257BCCE7" w14:textId="77777777" w:rsidR="00DB02E5" w:rsidRPr="007220A0" w:rsidRDefault="00DB02E5" w:rsidP="00DB02E5">
            <w:pPr>
              <w:pStyle w:val="GlossEng"/>
            </w:pPr>
            <w:r w:rsidRPr="007220A0">
              <w:t>forest</w:t>
            </w:r>
          </w:p>
        </w:tc>
      </w:tr>
    </w:tbl>
    <w:p w14:paraId="0CE4820B" w14:textId="73F76E6A" w:rsidR="00DB02E5" w:rsidRPr="00874C92" w:rsidRDefault="00B7093A" w:rsidP="00DB02E5">
      <w:pPr>
        <w:pStyle w:val="FreeTranslEng"/>
      </w:pPr>
      <w:r>
        <w:t>‘</w:t>
      </w:r>
      <w:r w:rsidR="00DB02E5" w:rsidRPr="007220A0">
        <w:t xml:space="preserve">all </w:t>
      </w:r>
      <w:r w:rsidR="00DB02E5">
        <w:t xml:space="preserve">went </w:t>
      </w:r>
      <w:r w:rsidR="00DB02E5" w:rsidRPr="00D6799E">
        <w:rPr>
          <w:rStyle w:val="ChBlueBold"/>
        </w:rPr>
        <w:t>(into) the forest</w:t>
      </w:r>
      <w:r>
        <w:t>’</w:t>
      </w:r>
      <w:r w:rsidR="00DB02E5">
        <w:t xml:space="preserve"> </w:t>
      </w:r>
      <w:r w:rsidR="00DB02E5" w:rsidRPr="00D6799E">
        <w:rPr>
          <w:rStyle w:val="ExampleSource"/>
        </w:rPr>
        <w:t>[081029-005-Cv.0111]</w:t>
      </w:r>
    </w:p>
    <w:p w14:paraId="355D938C" w14:textId="4E30BB3C" w:rsidR="00DB02E5" w:rsidRDefault="00DB02E5" w:rsidP="003F56D2">
      <w:pPr>
        <w:pStyle w:val="Body0005after"/>
      </w:pPr>
      <w:r w:rsidRPr="00534F9D">
        <w:rPr>
          <w:lang w:eastAsia="en-US"/>
        </w:rPr>
        <w:t xml:space="preserve">The </w:t>
      </w:r>
      <w:r w:rsidR="00960DF4">
        <w:t xml:space="preserve">elision </w:t>
      </w:r>
      <w:r>
        <w:rPr>
          <w:lang w:eastAsia="en-US"/>
        </w:rPr>
        <w:t xml:space="preserve">typically </w:t>
      </w:r>
      <w:r w:rsidRPr="00534F9D">
        <w:rPr>
          <w:lang w:eastAsia="en-US"/>
        </w:rPr>
        <w:t>affects prepo</w:t>
      </w:r>
      <w:r>
        <w:rPr>
          <w:lang w:eastAsia="en-US"/>
        </w:rPr>
        <w:t xml:space="preserve">sitional phrases with common nouns denoting locations as in </w:t>
      </w:r>
      <w:r>
        <w:fldChar w:fldCharType="begin"/>
      </w:r>
      <w:r>
        <w:instrText xml:space="preserve"> REF _Ref339634480 \h </w:instrText>
      </w:r>
      <w:r>
        <w:fldChar w:fldCharType="separate"/>
      </w:r>
      <w:r w:rsidR="00154D81" w:rsidRPr="00534F9D">
        <w:t>(</w:t>
      </w:r>
      <w:r w:rsidR="00154D81">
        <w:rPr>
          <w:noProof/>
        </w:rPr>
        <w:t>25</w:t>
      </w:r>
      <w:r w:rsidR="00154D81" w:rsidRPr="00534F9D">
        <w:t>)</w:t>
      </w:r>
      <w:r>
        <w:fldChar w:fldCharType="end"/>
      </w:r>
      <w:r>
        <w:t xml:space="preserve"> or locatives as in </w:t>
      </w:r>
      <w:r>
        <w:fldChar w:fldCharType="begin"/>
      </w:r>
      <w:r>
        <w:instrText xml:space="preserve"> REF _Ref339634478 \h </w:instrText>
      </w:r>
      <w:r>
        <w:fldChar w:fldCharType="separate"/>
      </w:r>
      <w:r w:rsidR="00154D81" w:rsidRPr="00534F9D">
        <w:t>(</w:t>
      </w:r>
      <w:r w:rsidR="00154D81">
        <w:rPr>
          <w:noProof/>
        </w:rPr>
        <w:t>23</w:t>
      </w:r>
      <w:r w:rsidR="00154D81" w:rsidRPr="00534F9D">
        <w:t>)</w:t>
      </w:r>
      <w:r>
        <w:fldChar w:fldCharType="end"/>
      </w:r>
      <w:r>
        <w:t xml:space="preserve">. In addition, the </w:t>
      </w:r>
      <w:r w:rsidR="00C2238D">
        <w:t>elision</w:t>
      </w:r>
      <w:r w:rsidR="00960DF4">
        <w:t xml:space="preserve"> </w:t>
      </w:r>
      <w:r>
        <w:t xml:space="preserve">can also affect </w:t>
      </w:r>
      <w:r w:rsidRPr="00534F9D">
        <w:rPr>
          <w:lang w:eastAsia="en-US"/>
        </w:rPr>
        <w:t>prepo</w:t>
      </w:r>
      <w:r>
        <w:rPr>
          <w:lang w:eastAsia="en-US"/>
        </w:rPr>
        <w:t xml:space="preserve">sitional phrases </w:t>
      </w:r>
      <w:r>
        <w:t xml:space="preserve">with </w:t>
      </w:r>
      <w:r>
        <w:rPr>
          <w:lang w:eastAsia="en-US"/>
        </w:rPr>
        <w:t>location</w:t>
      </w:r>
      <w:r w:rsidRPr="00534F9D">
        <w:rPr>
          <w:lang w:eastAsia="en-US"/>
        </w:rPr>
        <w:t xml:space="preserve"> nouns as in</w:t>
      </w:r>
      <w:r>
        <w:rPr>
          <w:lang w:eastAsia="en-US"/>
        </w:rPr>
        <w:t xml:space="preserve"> </w:t>
      </w:r>
      <w:r>
        <w:fldChar w:fldCharType="begin"/>
      </w:r>
      <w:r>
        <w:instrText xml:space="preserve"> REF _Ref339634481 \h </w:instrText>
      </w:r>
      <w:r>
        <w:fldChar w:fldCharType="separate"/>
      </w:r>
      <w:r w:rsidR="00154D81" w:rsidRPr="00534F9D">
        <w:t>(</w:t>
      </w:r>
      <w:r w:rsidR="00154D81">
        <w:rPr>
          <w:noProof/>
        </w:rPr>
        <w:t>26</w:t>
      </w:r>
      <w:r w:rsidR="00154D81" w:rsidRPr="00534F9D">
        <w:t>)</w:t>
      </w:r>
      <w:r>
        <w:fldChar w:fldCharType="end"/>
      </w:r>
      <w:r>
        <w:t xml:space="preserve"> and </w:t>
      </w:r>
      <w:r>
        <w:fldChar w:fldCharType="begin"/>
      </w:r>
      <w:r>
        <w:instrText xml:space="preserve"> REF _Ref339634482 \h </w:instrText>
      </w:r>
      <w:r>
        <w:fldChar w:fldCharType="separate"/>
      </w:r>
      <w:r w:rsidR="00154D81" w:rsidRPr="00534F9D">
        <w:t>(</w:t>
      </w:r>
      <w:r w:rsidR="00154D81">
        <w:rPr>
          <w:noProof/>
        </w:rPr>
        <w:t>27</w:t>
      </w:r>
      <w:r w:rsidR="00154D81" w:rsidRPr="00534F9D">
        <w:t>)</w:t>
      </w:r>
      <w:r>
        <w:fldChar w:fldCharType="end"/>
      </w:r>
      <w:r>
        <w:t xml:space="preserve">: in </w:t>
      </w:r>
      <w:r>
        <w:fldChar w:fldCharType="begin"/>
      </w:r>
      <w:r>
        <w:instrText xml:space="preserve"> REF _Ref339634481 \h </w:instrText>
      </w:r>
      <w:r>
        <w:fldChar w:fldCharType="separate"/>
      </w:r>
      <w:r w:rsidR="00154D81" w:rsidRPr="00534F9D">
        <w:t>(</w:t>
      </w:r>
      <w:r w:rsidR="00154D81">
        <w:rPr>
          <w:noProof/>
        </w:rPr>
        <w:t>26</w:t>
      </w:r>
      <w:r w:rsidR="00154D81" w:rsidRPr="00534F9D">
        <w:t>)</w:t>
      </w:r>
      <w:r>
        <w:fldChar w:fldCharType="end"/>
      </w:r>
      <w:r>
        <w:t xml:space="preserve"> the </w:t>
      </w:r>
      <w:r w:rsidR="00330525">
        <w:t>omitted</w:t>
      </w:r>
      <w:r>
        <w:t xml:space="preserve"> preposition is locative </w:t>
      </w:r>
      <w:r w:rsidRPr="005B793D">
        <w:rPr>
          <w:rStyle w:val="ChItalBold"/>
        </w:rPr>
        <w:t>di</w:t>
      </w:r>
      <w:r>
        <w:t xml:space="preserve"> </w:t>
      </w:r>
      <w:r w:rsidR="00B7093A">
        <w:t>‘</w:t>
      </w:r>
      <w:r>
        <w:t>at, in</w:t>
      </w:r>
      <w:r w:rsidR="00B7093A">
        <w:t>’</w:t>
      </w:r>
      <w:r>
        <w:t xml:space="preserve"> whereas in </w:t>
      </w:r>
      <w:r>
        <w:fldChar w:fldCharType="begin"/>
      </w:r>
      <w:r>
        <w:instrText xml:space="preserve"> REF _Ref339634482 \h </w:instrText>
      </w:r>
      <w:r>
        <w:fldChar w:fldCharType="separate"/>
      </w:r>
      <w:r w:rsidR="00154D81" w:rsidRPr="00534F9D">
        <w:t>(</w:t>
      </w:r>
      <w:r w:rsidR="00154D81">
        <w:rPr>
          <w:noProof/>
        </w:rPr>
        <w:t>27</w:t>
      </w:r>
      <w:r w:rsidR="00154D81" w:rsidRPr="00534F9D">
        <w:t>)</w:t>
      </w:r>
      <w:r>
        <w:fldChar w:fldCharType="end"/>
      </w:r>
      <w:r w:rsidRPr="00534F9D">
        <w:t xml:space="preserve"> </w:t>
      </w:r>
      <w:r>
        <w:t xml:space="preserve">it is </w:t>
      </w:r>
      <w:r w:rsidRPr="00534F9D">
        <w:t xml:space="preserve">allative </w:t>
      </w:r>
      <w:r w:rsidRPr="00534F9D">
        <w:rPr>
          <w:rStyle w:val="ChItalBold"/>
        </w:rPr>
        <w:t>ke</w:t>
      </w:r>
      <w:r w:rsidRPr="00534F9D">
        <w:t xml:space="preserve"> </w:t>
      </w:r>
      <w:r w:rsidR="00B7093A">
        <w:t>‘</w:t>
      </w:r>
      <w:r w:rsidRPr="00534F9D">
        <w:t>to</w:t>
      </w:r>
      <w:r w:rsidR="00B7093A">
        <w:t>’</w:t>
      </w:r>
      <w:r w:rsidRPr="00534F9D">
        <w:t>.</w:t>
      </w:r>
    </w:p>
    <w:p w14:paraId="61F23A7F" w14:textId="77777777" w:rsidR="00DB02E5" w:rsidRDefault="00DB02E5" w:rsidP="00DB02E5">
      <w:pPr>
        <w:pStyle w:val="ExampleTitle"/>
      </w:pPr>
      <w:r>
        <w:t xml:space="preserve">Prepositional phrases with </w:t>
      </w:r>
      <w:r w:rsidR="0076158B">
        <w:t xml:space="preserve">elided </w:t>
      </w:r>
      <w:r>
        <w:t>preposition and location noun complement</w:t>
      </w:r>
    </w:p>
    <w:tbl>
      <w:tblPr>
        <w:tblW w:w="0" w:type="auto"/>
        <w:tblCellMar>
          <w:left w:w="40" w:type="dxa"/>
          <w:right w:w="40" w:type="dxa"/>
        </w:tblCellMar>
        <w:tblLook w:val="01E0" w:firstRow="1" w:lastRow="1" w:firstColumn="1" w:lastColumn="1" w:noHBand="0" w:noVBand="0"/>
      </w:tblPr>
      <w:tblGrid>
        <w:gridCol w:w="709"/>
        <w:gridCol w:w="864"/>
        <w:gridCol w:w="692"/>
        <w:gridCol w:w="491"/>
        <w:gridCol w:w="360"/>
        <w:gridCol w:w="803"/>
        <w:gridCol w:w="647"/>
      </w:tblGrid>
      <w:tr w:rsidR="00AC23C4" w:rsidRPr="008C7D8B" w14:paraId="5230DB1A" w14:textId="77777777" w:rsidTr="00AC23C4">
        <w:tc>
          <w:tcPr>
            <w:tcW w:w="709" w:type="dxa"/>
            <w:shd w:val="clear" w:color="auto" w:fill="auto"/>
          </w:tcPr>
          <w:p w14:paraId="24BB15C5" w14:textId="77777777" w:rsidR="00DB02E5" w:rsidRPr="00D9328B" w:rsidRDefault="00DB02E5" w:rsidP="00DB02E5">
            <w:pPr>
              <w:pStyle w:val="O0Nwnext"/>
            </w:pPr>
            <w:bookmarkStart w:id="4179" w:name="_Ref319416851"/>
            <w:bookmarkStart w:id="4180" w:name="_Ref339634481"/>
            <w:r w:rsidRPr="00534F9D">
              <w:t>(</w:t>
            </w:r>
            <w:fldSimple w:instr=" SEQ ( \* ARABIC \s 1 ">
              <w:r w:rsidR="00154D81">
                <w:rPr>
                  <w:noProof/>
                </w:rPr>
                <w:t>26</w:t>
              </w:r>
            </w:fldSimple>
            <w:bookmarkEnd w:id="4179"/>
            <w:r w:rsidRPr="00534F9D">
              <w:t>)</w:t>
            </w:r>
            <w:bookmarkEnd w:id="4180"/>
          </w:p>
        </w:tc>
        <w:tc>
          <w:tcPr>
            <w:tcW w:w="864" w:type="dxa"/>
            <w:shd w:val="clear" w:color="auto" w:fill="auto"/>
          </w:tcPr>
          <w:p w14:paraId="383EF52B" w14:textId="77777777" w:rsidR="00DB02E5" w:rsidRPr="0071284D" w:rsidRDefault="00DB02E5" w:rsidP="00DB02E5">
            <w:pPr>
              <w:pStyle w:val="Text"/>
            </w:pPr>
            <w:r>
              <w:t>baru</w:t>
            </w:r>
          </w:p>
        </w:tc>
        <w:tc>
          <w:tcPr>
            <w:tcW w:w="692" w:type="dxa"/>
            <w:shd w:val="clear" w:color="auto" w:fill="auto"/>
          </w:tcPr>
          <w:p w14:paraId="62503ADA" w14:textId="77777777" w:rsidR="00DB02E5" w:rsidRPr="0071284D" w:rsidRDefault="00DB02E5" w:rsidP="00DB02E5">
            <w:pPr>
              <w:pStyle w:val="Text"/>
            </w:pPr>
            <w:r w:rsidRPr="0071284D">
              <w:t>k</w:t>
            </w:r>
            <w:r>
              <w:t>i</w:t>
            </w:r>
            <w:r w:rsidRPr="0071284D">
              <w:t>ton</w:t>
            </w:r>
            <w:r>
              <w:t>g</w:t>
            </w:r>
          </w:p>
        </w:tc>
        <w:tc>
          <w:tcPr>
            <w:tcW w:w="491" w:type="dxa"/>
            <w:shd w:val="clear" w:color="auto" w:fill="auto"/>
          </w:tcPr>
          <w:p w14:paraId="3AEE9AEE" w14:textId="77777777" w:rsidR="00DB02E5" w:rsidRPr="0071284D" w:rsidRDefault="00DB02E5" w:rsidP="00DB02E5">
            <w:pPr>
              <w:pStyle w:val="Text"/>
            </w:pPr>
            <w:r>
              <w:t>taru</w:t>
            </w:r>
          </w:p>
        </w:tc>
        <w:tc>
          <w:tcPr>
            <w:tcW w:w="360" w:type="dxa"/>
            <w:shd w:val="clear" w:color="auto" w:fill="auto"/>
          </w:tcPr>
          <w:p w14:paraId="6EBA7F37" w14:textId="77777777" w:rsidR="00DB02E5" w:rsidRPr="00D8127D" w:rsidRDefault="00DB02E5" w:rsidP="00DB02E5">
            <w:pPr>
              <w:pStyle w:val="Text"/>
              <w:rPr>
                <w:rStyle w:val="ChBlueBold"/>
              </w:rPr>
            </w:pPr>
            <w:r w:rsidRPr="00AC23C4">
              <w:rPr>
                <w:rStyle w:val="ChBlueBold"/>
                <w:szCs w:val="20"/>
              </w:rPr>
              <w:sym w:font="Symbol" w:char="F0C6"/>
            </w:r>
          </w:p>
        </w:tc>
        <w:tc>
          <w:tcPr>
            <w:tcW w:w="803" w:type="dxa"/>
            <w:shd w:val="clear" w:color="auto" w:fill="auto"/>
          </w:tcPr>
          <w:p w14:paraId="03AF4A42" w14:textId="77777777" w:rsidR="00DB02E5" w:rsidRPr="006A6F25" w:rsidRDefault="00DB02E5" w:rsidP="00DB02E5">
            <w:pPr>
              <w:pStyle w:val="Text"/>
              <w:rPr>
                <w:rStyle w:val="ChBlueBold"/>
              </w:rPr>
            </w:pPr>
            <w:r w:rsidRPr="006A6F25">
              <w:rPr>
                <w:rStyle w:val="ChBlueBold"/>
              </w:rPr>
              <w:t>depan</w:t>
            </w:r>
            <w:r w:rsidR="00C2238D">
              <w:rPr>
                <w:rStyle w:val="ChBlueBold"/>
              </w:rPr>
              <w:t>g</w:t>
            </w:r>
          </w:p>
        </w:tc>
        <w:tc>
          <w:tcPr>
            <w:tcW w:w="647" w:type="dxa"/>
            <w:shd w:val="clear" w:color="auto" w:fill="auto"/>
          </w:tcPr>
          <w:p w14:paraId="76C08164" w14:textId="77777777" w:rsidR="00DB02E5" w:rsidRPr="0071284D" w:rsidRDefault="00481118" w:rsidP="00DB02E5">
            <w:pPr>
              <w:pStyle w:val="Text"/>
            </w:pPr>
            <w:r w:rsidRPr="00864E79">
              <w:t>to</w:t>
            </w:r>
            <w:r>
              <w:t>?</w:t>
            </w:r>
          </w:p>
        </w:tc>
      </w:tr>
      <w:tr w:rsidR="00AC23C4" w:rsidRPr="00AC23C4" w14:paraId="74D60413" w14:textId="77777777" w:rsidTr="00AC23C4">
        <w:tc>
          <w:tcPr>
            <w:tcW w:w="709" w:type="dxa"/>
            <w:shd w:val="clear" w:color="auto" w:fill="auto"/>
          </w:tcPr>
          <w:p w14:paraId="3752655D" w14:textId="77777777" w:rsidR="00DB02E5" w:rsidRPr="006A6F25" w:rsidRDefault="00DB02E5" w:rsidP="00DB02E5">
            <w:pPr>
              <w:pStyle w:val="GlossEng"/>
            </w:pPr>
          </w:p>
        </w:tc>
        <w:tc>
          <w:tcPr>
            <w:tcW w:w="864" w:type="dxa"/>
            <w:shd w:val="clear" w:color="auto" w:fill="auto"/>
          </w:tcPr>
          <w:p w14:paraId="6F07705B" w14:textId="77777777" w:rsidR="00DB02E5" w:rsidRPr="00856563" w:rsidRDefault="00171D59" w:rsidP="00DB02E5">
            <w:pPr>
              <w:pStyle w:val="GlossEng"/>
            </w:pPr>
            <w:r>
              <w:t>and.then</w:t>
            </w:r>
          </w:p>
        </w:tc>
        <w:tc>
          <w:tcPr>
            <w:tcW w:w="692" w:type="dxa"/>
            <w:shd w:val="clear" w:color="auto" w:fill="auto"/>
          </w:tcPr>
          <w:p w14:paraId="0B6E4F85" w14:textId="77777777" w:rsidR="00DB02E5" w:rsidRPr="0099608C" w:rsidRDefault="00DB02E5" w:rsidP="00DB02E5">
            <w:pPr>
              <w:pStyle w:val="GlossEng"/>
              <w:rPr>
                <w:rStyle w:val="ChSmallCaps"/>
              </w:rPr>
            </w:pPr>
            <w:r w:rsidRPr="0099608C">
              <w:rPr>
                <w:rStyle w:val="ChSmallCaps"/>
              </w:rPr>
              <w:t>1pl</w:t>
            </w:r>
          </w:p>
        </w:tc>
        <w:tc>
          <w:tcPr>
            <w:tcW w:w="491" w:type="dxa"/>
            <w:shd w:val="clear" w:color="auto" w:fill="auto"/>
          </w:tcPr>
          <w:p w14:paraId="21ED498E" w14:textId="77777777" w:rsidR="00DB02E5" w:rsidRPr="0071284D" w:rsidRDefault="00DB02E5" w:rsidP="00DB02E5">
            <w:pPr>
              <w:pStyle w:val="GlossEng"/>
            </w:pPr>
            <w:r w:rsidRPr="0071284D">
              <w:t>put</w:t>
            </w:r>
          </w:p>
        </w:tc>
        <w:tc>
          <w:tcPr>
            <w:tcW w:w="360" w:type="dxa"/>
            <w:shd w:val="clear" w:color="auto" w:fill="auto"/>
          </w:tcPr>
          <w:p w14:paraId="272B94D2" w14:textId="77777777" w:rsidR="00DB02E5" w:rsidRPr="00856563" w:rsidRDefault="00DB02E5" w:rsidP="00DB02E5">
            <w:pPr>
              <w:pStyle w:val="GlossEng"/>
            </w:pPr>
          </w:p>
        </w:tc>
        <w:tc>
          <w:tcPr>
            <w:tcW w:w="803" w:type="dxa"/>
            <w:shd w:val="clear" w:color="auto" w:fill="auto"/>
          </w:tcPr>
          <w:p w14:paraId="4DF8F3A9" w14:textId="77777777" w:rsidR="00DB02E5" w:rsidRPr="0071284D" w:rsidRDefault="00DB02E5" w:rsidP="00DB02E5">
            <w:pPr>
              <w:pStyle w:val="GlossEng"/>
            </w:pPr>
            <w:r w:rsidRPr="0071284D">
              <w:t>front</w:t>
            </w:r>
          </w:p>
        </w:tc>
        <w:tc>
          <w:tcPr>
            <w:tcW w:w="647" w:type="dxa"/>
            <w:shd w:val="clear" w:color="auto" w:fill="auto"/>
          </w:tcPr>
          <w:p w14:paraId="62A87D26" w14:textId="77777777" w:rsidR="00DB02E5" w:rsidRPr="0071284D" w:rsidRDefault="00DB02E5" w:rsidP="00DB02E5">
            <w:pPr>
              <w:pStyle w:val="GlossEng"/>
            </w:pPr>
            <w:r w:rsidRPr="0071284D">
              <w:t>right?</w:t>
            </w:r>
          </w:p>
        </w:tc>
      </w:tr>
    </w:tbl>
    <w:p w14:paraId="516754F9" w14:textId="1E7074C9" w:rsidR="00DB02E5" w:rsidRPr="0071284D" w:rsidRDefault="00B7093A" w:rsidP="00DB02E5">
      <w:pPr>
        <w:pStyle w:val="FreeTranslEng"/>
      </w:pPr>
      <w:r>
        <w:t>‘</w:t>
      </w:r>
      <w:r w:rsidR="00FB7D87">
        <w:t>and then</w:t>
      </w:r>
      <w:r w:rsidR="00DB02E5" w:rsidRPr="0071284D">
        <w:t xml:space="preserve"> we put (the cake down) </w:t>
      </w:r>
      <w:r w:rsidR="00DB02E5" w:rsidRPr="006A6F25">
        <w:rPr>
          <w:rStyle w:val="ChBlueBold"/>
        </w:rPr>
        <w:t>in front</w:t>
      </w:r>
      <w:r w:rsidR="00DB02E5" w:rsidRPr="0071284D">
        <w:t>, right?</w:t>
      </w:r>
      <w:r>
        <w:t>’</w:t>
      </w:r>
      <w:r w:rsidR="00DB02E5" w:rsidRPr="0071284D">
        <w:t xml:space="preserve"> </w:t>
      </w:r>
      <w:r w:rsidR="00DB02E5" w:rsidRPr="00082055">
        <w:rPr>
          <w:rStyle w:val="ExampleSource"/>
        </w:rPr>
        <w:t>[081011-005-Cv.0031]</w:t>
      </w:r>
    </w:p>
    <w:tbl>
      <w:tblPr>
        <w:tblW w:w="6127" w:type="dxa"/>
        <w:tblCellMar>
          <w:left w:w="40" w:type="dxa"/>
          <w:right w:w="40" w:type="dxa"/>
        </w:tblCellMar>
        <w:tblLook w:val="01E0" w:firstRow="1" w:lastRow="1" w:firstColumn="1" w:lastColumn="1" w:noHBand="0" w:noVBand="0"/>
      </w:tblPr>
      <w:tblGrid>
        <w:gridCol w:w="709"/>
        <w:gridCol w:w="602"/>
        <w:gridCol w:w="565"/>
        <w:gridCol w:w="481"/>
        <w:gridCol w:w="630"/>
        <w:gridCol w:w="453"/>
        <w:gridCol w:w="576"/>
        <w:gridCol w:w="621"/>
        <w:gridCol w:w="355"/>
        <w:gridCol w:w="610"/>
        <w:gridCol w:w="525"/>
      </w:tblGrid>
      <w:tr w:rsidR="00AC23C4" w:rsidRPr="008C7D8B" w14:paraId="10850992" w14:textId="77777777" w:rsidTr="001C59F7">
        <w:tc>
          <w:tcPr>
            <w:tcW w:w="709" w:type="dxa"/>
            <w:shd w:val="clear" w:color="auto" w:fill="auto"/>
          </w:tcPr>
          <w:p w14:paraId="0433A8E8" w14:textId="77777777" w:rsidR="00DB02E5" w:rsidRPr="00D9328B" w:rsidRDefault="00DB02E5" w:rsidP="00DB02E5">
            <w:pPr>
              <w:pStyle w:val="O0Nwnext"/>
            </w:pPr>
            <w:bookmarkStart w:id="4181" w:name="_Ref319416852"/>
            <w:bookmarkStart w:id="4182" w:name="_Ref339634482"/>
            <w:r w:rsidRPr="00534F9D">
              <w:t>(</w:t>
            </w:r>
            <w:fldSimple w:instr=" SEQ ( \* ARABIC \s 1 ">
              <w:r w:rsidR="00154D81">
                <w:rPr>
                  <w:noProof/>
                </w:rPr>
                <w:t>27</w:t>
              </w:r>
            </w:fldSimple>
            <w:bookmarkEnd w:id="4181"/>
            <w:r w:rsidRPr="00534F9D">
              <w:t>)</w:t>
            </w:r>
            <w:bookmarkEnd w:id="4182"/>
          </w:p>
        </w:tc>
        <w:tc>
          <w:tcPr>
            <w:tcW w:w="602" w:type="dxa"/>
            <w:shd w:val="clear" w:color="auto" w:fill="auto"/>
          </w:tcPr>
          <w:p w14:paraId="4CE37498" w14:textId="77777777" w:rsidR="00DB02E5" w:rsidRPr="00647C9E" w:rsidRDefault="00DB02E5" w:rsidP="00DB02E5">
            <w:pPr>
              <w:pStyle w:val="Text"/>
            </w:pPr>
            <w:r w:rsidRPr="00647C9E">
              <w:t>itu</w:t>
            </w:r>
          </w:p>
        </w:tc>
        <w:tc>
          <w:tcPr>
            <w:tcW w:w="565" w:type="dxa"/>
            <w:shd w:val="clear" w:color="auto" w:fill="auto"/>
          </w:tcPr>
          <w:p w14:paraId="4CFCBA6B" w14:textId="77777777" w:rsidR="00DB02E5" w:rsidRPr="00647C9E" w:rsidRDefault="00DB02E5" w:rsidP="00DB02E5">
            <w:pPr>
              <w:pStyle w:val="Text"/>
            </w:pPr>
            <w:r w:rsidRPr="00647C9E">
              <w:t>yan</w:t>
            </w:r>
            <w:r>
              <w:t>g</w:t>
            </w:r>
          </w:p>
        </w:tc>
        <w:tc>
          <w:tcPr>
            <w:tcW w:w="481" w:type="dxa"/>
            <w:shd w:val="clear" w:color="auto" w:fill="auto"/>
          </w:tcPr>
          <w:p w14:paraId="1688747D" w14:textId="77777777" w:rsidR="00DB02E5" w:rsidRPr="00647C9E" w:rsidRDefault="00DB02E5" w:rsidP="00DB02E5">
            <w:pPr>
              <w:pStyle w:val="Text"/>
            </w:pPr>
            <w:r w:rsidRPr="00647C9E">
              <w:t>sa</w:t>
            </w:r>
          </w:p>
        </w:tc>
        <w:tc>
          <w:tcPr>
            <w:tcW w:w="630" w:type="dxa"/>
            <w:shd w:val="clear" w:color="auto" w:fill="auto"/>
          </w:tcPr>
          <w:p w14:paraId="0BE99C2E" w14:textId="77777777" w:rsidR="00DB02E5" w:rsidRPr="00647C9E" w:rsidRDefault="00DB02E5" w:rsidP="00DB02E5">
            <w:pPr>
              <w:pStyle w:val="Text"/>
            </w:pPr>
            <w:r w:rsidRPr="00647C9E">
              <w:t>bilan</w:t>
            </w:r>
            <w:r>
              <w:t>g</w:t>
            </w:r>
            <w:r w:rsidR="001E78E1">
              <w:t>,</w:t>
            </w:r>
          </w:p>
        </w:tc>
        <w:tc>
          <w:tcPr>
            <w:tcW w:w="453" w:type="dxa"/>
            <w:shd w:val="clear" w:color="auto" w:fill="auto"/>
          </w:tcPr>
          <w:p w14:paraId="1C19501A" w14:textId="77777777" w:rsidR="00DB02E5" w:rsidRPr="00647C9E" w:rsidRDefault="00DB02E5" w:rsidP="00DB02E5">
            <w:pPr>
              <w:pStyle w:val="Text"/>
            </w:pPr>
            <w:r w:rsidRPr="00647C9E">
              <w:t>kalo</w:t>
            </w:r>
          </w:p>
        </w:tc>
        <w:tc>
          <w:tcPr>
            <w:tcW w:w="576" w:type="dxa"/>
            <w:shd w:val="clear" w:color="auto" w:fill="auto"/>
          </w:tcPr>
          <w:p w14:paraId="1222C28D" w14:textId="77777777" w:rsidR="00DB02E5" w:rsidRPr="00647C9E" w:rsidRDefault="00DB02E5" w:rsidP="00DB02E5">
            <w:pPr>
              <w:pStyle w:val="Text"/>
            </w:pPr>
            <w:r>
              <w:t>dong</w:t>
            </w:r>
          </w:p>
        </w:tc>
        <w:tc>
          <w:tcPr>
            <w:tcW w:w="621" w:type="dxa"/>
            <w:shd w:val="clear" w:color="auto" w:fill="auto"/>
          </w:tcPr>
          <w:p w14:paraId="5A8E4B2D" w14:textId="77777777" w:rsidR="00DB02E5" w:rsidRPr="00647C9E" w:rsidRDefault="00DB02E5" w:rsidP="00DB02E5">
            <w:pPr>
              <w:pStyle w:val="Text"/>
            </w:pPr>
            <w:r w:rsidRPr="00647C9E">
              <w:t>pinda</w:t>
            </w:r>
          </w:p>
        </w:tc>
        <w:tc>
          <w:tcPr>
            <w:tcW w:w="355" w:type="dxa"/>
            <w:shd w:val="clear" w:color="auto" w:fill="auto"/>
          </w:tcPr>
          <w:p w14:paraId="1FE6E0C8" w14:textId="77777777" w:rsidR="00DB02E5" w:rsidRPr="00D8127D" w:rsidRDefault="00DB02E5" w:rsidP="00DB02E5">
            <w:pPr>
              <w:pStyle w:val="Text"/>
              <w:rPr>
                <w:rStyle w:val="ChBlueBold"/>
              </w:rPr>
            </w:pPr>
            <w:r w:rsidRPr="00AC23C4">
              <w:rPr>
                <w:rStyle w:val="ChBlueBold"/>
                <w:szCs w:val="20"/>
              </w:rPr>
              <w:sym w:font="Symbol" w:char="F0C6"/>
            </w:r>
          </w:p>
        </w:tc>
        <w:tc>
          <w:tcPr>
            <w:tcW w:w="610" w:type="dxa"/>
            <w:shd w:val="clear" w:color="auto" w:fill="auto"/>
          </w:tcPr>
          <w:p w14:paraId="774A0D8D" w14:textId="77777777" w:rsidR="00DB02E5" w:rsidRPr="002854FB" w:rsidRDefault="00DB02E5" w:rsidP="00DB02E5">
            <w:pPr>
              <w:pStyle w:val="Text"/>
              <w:rPr>
                <w:rStyle w:val="ChBlueBold"/>
              </w:rPr>
            </w:pPr>
            <w:r w:rsidRPr="002854FB">
              <w:rPr>
                <w:rStyle w:val="ChBlueBold"/>
              </w:rPr>
              <w:t>sebla</w:t>
            </w:r>
          </w:p>
        </w:tc>
        <w:tc>
          <w:tcPr>
            <w:tcW w:w="525" w:type="dxa"/>
            <w:shd w:val="clear" w:color="auto" w:fill="auto"/>
          </w:tcPr>
          <w:p w14:paraId="6EF6E390" w14:textId="77777777" w:rsidR="00DB02E5" w:rsidRPr="00647C9E" w:rsidRDefault="00DB02E5" w:rsidP="00DB02E5">
            <w:pPr>
              <w:pStyle w:val="Text"/>
            </w:pPr>
            <w:r w:rsidRPr="00647C9E">
              <w:t>bole</w:t>
            </w:r>
          </w:p>
        </w:tc>
      </w:tr>
      <w:tr w:rsidR="00AC23C4" w:rsidRPr="00AC23C4" w14:paraId="7C99CD73" w14:textId="77777777" w:rsidTr="001C59F7">
        <w:tc>
          <w:tcPr>
            <w:tcW w:w="709" w:type="dxa"/>
            <w:shd w:val="clear" w:color="auto" w:fill="auto"/>
          </w:tcPr>
          <w:p w14:paraId="5ACCDC10" w14:textId="77777777" w:rsidR="00DB02E5" w:rsidRPr="006A6F25" w:rsidRDefault="00DB02E5" w:rsidP="00DB02E5">
            <w:pPr>
              <w:pStyle w:val="GlossEng"/>
            </w:pPr>
          </w:p>
        </w:tc>
        <w:tc>
          <w:tcPr>
            <w:tcW w:w="602" w:type="dxa"/>
            <w:shd w:val="clear" w:color="auto" w:fill="auto"/>
          </w:tcPr>
          <w:p w14:paraId="00232A3B" w14:textId="77777777" w:rsidR="00DB02E5" w:rsidRPr="0099608C" w:rsidRDefault="00DB02E5" w:rsidP="00DB02E5">
            <w:pPr>
              <w:pStyle w:val="GlossEng"/>
              <w:rPr>
                <w:rStyle w:val="ChSmallCaps"/>
              </w:rPr>
            </w:pPr>
            <w:r w:rsidRPr="0099608C">
              <w:rPr>
                <w:rStyle w:val="ChSmallCaps"/>
              </w:rPr>
              <w:t>d.dist</w:t>
            </w:r>
          </w:p>
        </w:tc>
        <w:tc>
          <w:tcPr>
            <w:tcW w:w="565" w:type="dxa"/>
            <w:shd w:val="clear" w:color="auto" w:fill="auto"/>
          </w:tcPr>
          <w:p w14:paraId="6017D9CC" w14:textId="77777777" w:rsidR="00DB02E5" w:rsidRPr="0099608C" w:rsidRDefault="00DB02E5" w:rsidP="00DB02E5">
            <w:pPr>
              <w:pStyle w:val="GlossEng"/>
              <w:rPr>
                <w:rStyle w:val="ChSmallCaps"/>
              </w:rPr>
            </w:pPr>
            <w:r w:rsidRPr="0099608C">
              <w:rPr>
                <w:rStyle w:val="ChSmallCaps"/>
              </w:rPr>
              <w:t>rel</w:t>
            </w:r>
          </w:p>
        </w:tc>
        <w:tc>
          <w:tcPr>
            <w:tcW w:w="481" w:type="dxa"/>
            <w:shd w:val="clear" w:color="auto" w:fill="auto"/>
          </w:tcPr>
          <w:p w14:paraId="0E0B4214" w14:textId="77777777" w:rsidR="00DB02E5" w:rsidRPr="0099608C" w:rsidRDefault="00DB02E5" w:rsidP="00DB02E5">
            <w:pPr>
              <w:pStyle w:val="GlossEng"/>
              <w:rPr>
                <w:rStyle w:val="ChSmallCaps"/>
              </w:rPr>
            </w:pPr>
            <w:r w:rsidRPr="0099608C">
              <w:rPr>
                <w:rStyle w:val="ChSmallCaps"/>
              </w:rPr>
              <w:t>1sg</w:t>
            </w:r>
          </w:p>
        </w:tc>
        <w:tc>
          <w:tcPr>
            <w:tcW w:w="630" w:type="dxa"/>
            <w:shd w:val="clear" w:color="auto" w:fill="auto"/>
          </w:tcPr>
          <w:p w14:paraId="60F2A865" w14:textId="77777777" w:rsidR="00DB02E5" w:rsidRPr="00647C9E" w:rsidRDefault="00DB02E5" w:rsidP="00DB02E5">
            <w:pPr>
              <w:pStyle w:val="GlossEng"/>
            </w:pPr>
            <w:r w:rsidRPr="00647C9E">
              <w:t>say</w:t>
            </w:r>
          </w:p>
        </w:tc>
        <w:tc>
          <w:tcPr>
            <w:tcW w:w="453" w:type="dxa"/>
            <w:shd w:val="clear" w:color="auto" w:fill="auto"/>
          </w:tcPr>
          <w:p w14:paraId="58330E32" w14:textId="77777777" w:rsidR="00DB02E5" w:rsidRPr="00647C9E" w:rsidRDefault="00DB02E5" w:rsidP="00DB02E5">
            <w:pPr>
              <w:pStyle w:val="GlossEng"/>
            </w:pPr>
            <w:r w:rsidRPr="00647C9E">
              <w:t>if</w:t>
            </w:r>
          </w:p>
        </w:tc>
        <w:tc>
          <w:tcPr>
            <w:tcW w:w="576" w:type="dxa"/>
            <w:shd w:val="clear" w:color="auto" w:fill="auto"/>
          </w:tcPr>
          <w:p w14:paraId="39B47665" w14:textId="77777777" w:rsidR="00DB02E5" w:rsidRPr="0099608C" w:rsidRDefault="00DB02E5" w:rsidP="00DB02E5">
            <w:pPr>
              <w:pStyle w:val="GlossEng"/>
              <w:rPr>
                <w:rStyle w:val="ChSmallCaps"/>
              </w:rPr>
            </w:pPr>
            <w:r w:rsidRPr="0099608C">
              <w:rPr>
                <w:rStyle w:val="ChSmallCaps"/>
              </w:rPr>
              <w:t>3pl</w:t>
            </w:r>
          </w:p>
        </w:tc>
        <w:tc>
          <w:tcPr>
            <w:tcW w:w="621" w:type="dxa"/>
            <w:shd w:val="clear" w:color="auto" w:fill="auto"/>
          </w:tcPr>
          <w:p w14:paraId="5B2EDF8D" w14:textId="77777777" w:rsidR="00DB02E5" w:rsidRPr="00647C9E" w:rsidRDefault="00DB02E5" w:rsidP="00DB02E5">
            <w:pPr>
              <w:pStyle w:val="GlossEng"/>
            </w:pPr>
            <w:r w:rsidRPr="00647C9E">
              <w:t>move</w:t>
            </w:r>
          </w:p>
        </w:tc>
        <w:tc>
          <w:tcPr>
            <w:tcW w:w="355" w:type="dxa"/>
            <w:shd w:val="clear" w:color="auto" w:fill="auto"/>
          </w:tcPr>
          <w:p w14:paraId="3042FC6A" w14:textId="77777777" w:rsidR="00DB02E5" w:rsidRPr="00856563" w:rsidRDefault="00DB02E5" w:rsidP="00DB02E5">
            <w:pPr>
              <w:pStyle w:val="GlossEng"/>
            </w:pPr>
          </w:p>
        </w:tc>
        <w:tc>
          <w:tcPr>
            <w:tcW w:w="610" w:type="dxa"/>
            <w:shd w:val="clear" w:color="auto" w:fill="auto"/>
          </w:tcPr>
          <w:p w14:paraId="14DA4055" w14:textId="77777777" w:rsidR="00DB02E5" w:rsidRPr="00647C9E" w:rsidRDefault="00DB02E5" w:rsidP="00DB02E5">
            <w:pPr>
              <w:pStyle w:val="GlossEng"/>
            </w:pPr>
            <w:r>
              <w:t>side</w:t>
            </w:r>
          </w:p>
        </w:tc>
        <w:tc>
          <w:tcPr>
            <w:tcW w:w="525" w:type="dxa"/>
            <w:shd w:val="clear" w:color="auto" w:fill="auto"/>
          </w:tcPr>
          <w:p w14:paraId="13E2BDD8" w14:textId="6F343AAA" w:rsidR="00DB02E5" w:rsidRPr="00647C9E" w:rsidRDefault="001C59F7" w:rsidP="00DB02E5">
            <w:pPr>
              <w:pStyle w:val="GlossEng"/>
            </w:pPr>
            <w:r>
              <w:t>may</w:t>
            </w:r>
          </w:p>
        </w:tc>
      </w:tr>
    </w:tbl>
    <w:p w14:paraId="336BA7A5" w14:textId="7DB46150" w:rsidR="00DB02E5" w:rsidRPr="009E2A1C" w:rsidRDefault="00B7093A" w:rsidP="00DB02E5">
      <w:pPr>
        <w:pStyle w:val="FreeTranslEng"/>
      </w:pPr>
      <w:r>
        <w:t>‘</w:t>
      </w:r>
      <w:r w:rsidR="00DB02E5">
        <w:t>that</w:t>
      </w:r>
      <w:r>
        <w:t>’</w:t>
      </w:r>
      <w:r w:rsidR="00DB02E5">
        <w:t xml:space="preserve">s why I said, </w:t>
      </w:r>
      <w:r>
        <w:t>‘</w:t>
      </w:r>
      <w:r w:rsidR="00DB02E5">
        <w:t xml:space="preserve">if they move </w:t>
      </w:r>
      <w:r w:rsidR="00DB02E5" w:rsidRPr="002854FB">
        <w:rPr>
          <w:rStyle w:val="ChBlueBold"/>
        </w:rPr>
        <w:t>to the (other) side</w:t>
      </w:r>
      <w:r w:rsidR="00DB02E5">
        <w:t xml:space="preserve"> (that</w:t>
      </w:r>
      <w:r>
        <w:t>’</w:t>
      </w:r>
      <w:r w:rsidR="00DB02E5">
        <w:t>s) alright</w:t>
      </w:r>
      <w:r>
        <w:t>’’</w:t>
      </w:r>
      <w:r w:rsidR="00DB02E5">
        <w:t xml:space="preserve"> </w:t>
      </w:r>
      <w:r w:rsidR="00DB02E5" w:rsidRPr="006A6F25">
        <w:rPr>
          <w:rStyle w:val="ExampleSource"/>
        </w:rPr>
        <w:t>[081011-001-Cv.0144]</w:t>
      </w:r>
    </w:p>
    <w:p w14:paraId="440B29F3" w14:textId="7F0908E4" w:rsidR="00DB02E5" w:rsidRDefault="00960DF4" w:rsidP="003F56D2">
      <w:pPr>
        <w:pStyle w:val="Body0005after"/>
      </w:pPr>
      <w:r>
        <w:t xml:space="preserve">Elision </w:t>
      </w:r>
      <w:r w:rsidR="00DB02E5">
        <w:t xml:space="preserve">of </w:t>
      </w:r>
      <w:r w:rsidR="00DB02E5" w:rsidRPr="00D13D55">
        <w:rPr>
          <w:rStyle w:val="ChItalBold"/>
        </w:rPr>
        <w:t>di</w:t>
      </w:r>
      <w:r w:rsidR="00DB02E5">
        <w:rPr>
          <w:lang w:eastAsia="en-US"/>
        </w:rPr>
        <w:t xml:space="preserve"> </w:t>
      </w:r>
      <w:r w:rsidR="00B7093A">
        <w:rPr>
          <w:lang w:eastAsia="en-US"/>
        </w:rPr>
        <w:t>‘</w:t>
      </w:r>
      <w:r w:rsidR="00DB02E5">
        <w:rPr>
          <w:lang w:eastAsia="en-US"/>
        </w:rPr>
        <w:t>at, in</w:t>
      </w:r>
      <w:r w:rsidR="00B7093A">
        <w:rPr>
          <w:lang w:eastAsia="en-US"/>
        </w:rPr>
        <w:t>’</w:t>
      </w:r>
      <w:r w:rsidR="00DB02E5">
        <w:rPr>
          <w:lang w:eastAsia="en-US"/>
        </w:rPr>
        <w:t xml:space="preserve"> </w:t>
      </w:r>
      <w:r w:rsidR="00DB02E5">
        <w:t xml:space="preserve">and </w:t>
      </w:r>
      <w:r w:rsidR="00DB02E5" w:rsidRPr="00D13D55">
        <w:rPr>
          <w:rStyle w:val="ChItalBold"/>
        </w:rPr>
        <w:t>ke</w:t>
      </w:r>
      <w:r w:rsidR="00DB02E5">
        <w:rPr>
          <w:lang w:eastAsia="en-US"/>
        </w:rPr>
        <w:t xml:space="preserve"> </w:t>
      </w:r>
      <w:r w:rsidR="00B7093A">
        <w:rPr>
          <w:lang w:eastAsia="en-US"/>
        </w:rPr>
        <w:t>‘</w:t>
      </w:r>
      <w:r w:rsidR="00DB02E5">
        <w:rPr>
          <w:lang w:eastAsia="en-US"/>
        </w:rPr>
        <w:t>to</w:t>
      </w:r>
      <w:r w:rsidR="00B7093A">
        <w:rPr>
          <w:lang w:eastAsia="en-US"/>
        </w:rPr>
        <w:t>’</w:t>
      </w:r>
      <w:r w:rsidR="0076158B">
        <w:rPr>
          <w:lang w:eastAsia="en-US"/>
        </w:rPr>
        <w:t xml:space="preserve"> </w:t>
      </w:r>
      <w:r w:rsidR="00DB02E5">
        <w:rPr>
          <w:lang w:eastAsia="en-US"/>
        </w:rPr>
        <w:t>is not possible</w:t>
      </w:r>
      <w:r w:rsidR="0076158B">
        <w:rPr>
          <w:lang w:eastAsia="en-US"/>
        </w:rPr>
        <w:t>, though,</w:t>
      </w:r>
      <w:r w:rsidR="00DB02E5">
        <w:rPr>
          <w:lang w:eastAsia="en-US"/>
        </w:rPr>
        <w:t xml:space="preserve"> in nonverbal prepositional predicate clauses as this would create nominal clauses with unacceptable semantics. This is illustrated with </w:t>
      </w:r>
      <w:r w:rsidR="0076158B">
        <w:rPr>
          <w:lang w:eastAsia="en-US"/>
        </w:rPr>
        <w:t>elided</w:t>
      </w:r>
      <w:r w:rsidR="00DB02E5">
        <w:rPr>
          <w:lang w:eastAsia="en-US"/>
        </w:rPr>
        <w:t xml:space="preserve"> </w:t>
      </w:r>
      <w:r w:rsidR="00DB02E5" w:rsidRPr="00D13D55">
        <w:rPr>
          <w:rStyle w:val="ChItalBold"/>
        </w:rPr>
        <w:t>di</w:t>
      </w:r>
      <w:r w:rsidR="00DB02E5">
        <w:rPr>
          <w:lang w:eastAsia="en-US"/>
        </w:rPr>
        <w:t xml:space="preserve"> </w:t>
      </w:r>
      <w:r w:rsidR="00B7093A">
        <w:rPr>
          <w:lang w:eastAsia="en-US"/>
        </w:rPr>
        <w:t>‘</w:t>
      </w:r>
      <w:r w:rsidR="00DB02E5">
        <w:rPr>
          <w:lang w:eastAsia="en-US"/>
        </w:rPr>
        <w:t>at, in</w:t>
      </w:r>
      <w:r w:rsidR="00B7093A">
        <w:rPr>
          <w:lang w:eastAsia="en-US"/>
        </w:rPr>
        <w:t>’</w:t>
      </w:r>
      <w:r w:rsidR="00DB02E5">
        <w:rPr>
          <w:lang w:eastAsia="en-US"/>
        </w:rPr>
        <w:t xml:space="preserve"> in </w:t>
      </w:r>
      <w:r w:rsidR="00DB02E5">
        <w:fldChar w:fldCharType="begin"/>
      </w:r>
      <w:r w:rsidR="00DB02E5">
        <w:instrText xml:space="preserve"> REF _Ref363468808 \h </w:instrText>
      </w:r>
      <w:r w:rsidR="00DB02E5">
        <w:fldChar w:fldCharType="separate"/>
      </w:r>
      <w:r w:rsidR="00154D81" w:rsidRPr="00534F9D">
        <w:t>(</w:t>
      </w:r>
      <w:r w:rsidR="00154D81">
        <w:rPr>
          <w:noProof/>
        </w:rPr>
        <w:t>28</w:t>
      </w:r>
      <w:r w:rsidR="00154D81" w:rsidRPr="00534F9D">
        <w:t>)</w:t>
      </w:r>
      <w:r w:rsidR="00DB02E5">
        <w:fldChar w:fldCharType="end"/>
      </w:r>
      <w:r w:rsidR="00DB02E5">
        <w:t xml:space="preserve">, which is based on the example in </w:t>
      </w:r>
      <w:r w:rsidR="00DB02E5">
        <w:fldChar w:fldCharType="begin"/>
      </w:r>
      <w:r w:rsidR="00DB02E5">
        <w:instrText xml:space="preserve"> REF _Ref339634458 \h </w:instrText>
      </w:r>
      <w:r w:rsidR="00DB02E5">
        <w:fldChar w:fldCharType="separate"/>
      </w:r>
      <w:r w:rsidR="00154D81" w:rsidRPr="00534F9D">
        <w:t>(</w:t>
      </w:r>
      <w:r w:rsidR="00154D81">
        <w:rPr>
          <w:noProof/>
        </w:rPr>
        <w:t>4</w:t>
      </w:r>
      <w:r w:rsidR="00154D81" w:rsidRPr="00534F9D">
        <w:t>)</w:t>
      </w:r>
      <w:r w:rsidR="00DB02E5">
        <w:fldChar w:fldCharType="end"/>
      </w:r>
      <w:r w:rsidR="00DB02E5">
        <w:t xml:space="preserve">, and with </w:t>
      </w:r>
      <w:r w:rsidR="0076158B">
        <w:t xml:space="preserve">elided </w:t>
      </w:r>
      <w:r w:rsidR="00DB02E5" w:rsidRPr="00D13D55">
        <w:rPr>
          <w:rStyle w:val="ChItalBold"/>
        </w:rPr>
        <w:t>ke</w:t>
      </w:r>
      <w:r w:rsidR="00DB02E5">
        <w:rPr>
          <w:lang w:eastAsia="en-US"/>
        </w:rPr>
        <w:t xml:space="preserve"> </w:t>
      </w:r>
      <w:r w:rsidR="00B7093A">
        <w:rPr>
          <w:lang w:eastAsia="en-US"/>
        </w:rPr>
        <w:t>‘</w:t>
      </w:r>
      <w:r w:rsidR="00DB02E5">
        <w:rPr>
          <w:lang w:eastAsia="en-US"/>
        </w:rPr>
        <w:t>to</w:t>
      </w:r>
      <w:r w:rsidR="00B7093A">
        <w:rPr>
          <w:lang w:eastAsia="en-US"/>
        </w:rPr>
        <w:t>’</w:t>
      </w:r>
      <w:r w:rsidR="00DB02E5">
        <w:rPr>
          <w:lang w:eastAsia="en-US"/>
        </w:rPr>
        <w:t xml:space="preserve"> in </w:t>
      </w:r>
      <w:r w:rsidR="00DB02E5">
        <w:fldChar w:fldCharType="begin"/>
      </w:r>
      <w:r w:rsidR="00DB02E5">
        <w:instrText xml:space="preserve"> REF _Ref363468809 \h </w:instrText>
      </w:r>
      <w:r w:rsidR="00DB02E5">
        <w:fldChar w:fldCharType="separate"/>
      </w:r>
      <w:r w:rsidR="00154D81" w:rsidRPr="00534F9D">
        <w:t>(</w:t>
      </w:r>
      <w:r w:rsidR="00154D81">
        <w:rPr>
          <w:noProof/>
        </w:rPr>
        <w:t>29</w:t>
      </w:r>
      <w:r w:rsidR="00154D81" w:rsidRPr="00534F9D">
        <w:t>)</w:t>
      </w:r>
      <w:r w:rsidR="00DB02E5">
        <w:fldChar w:fldCharType="end"/>
      </w:r>
      <w:r w:rsidR="00DB02E5">
        <w:t xml:space="preserve">, which is based on the example in </w:t>
      </w:r>
      <w:r w:rsidR="00DB02E5">
        <w:fldChar w:fldCharType="begin"/>
      </w:r>
      <w:r w:rsidR="00DB02E5">
        <w:instrText xml:space="preserve"> REF _Ref339634460 \h </w:instrText>
      </w:r>
      <w:r w:rsidR="00DB02E5">
        <w:fldChar w:fldCharType="separate"/>
      </w:r>
      <w:r w:rsidR="00154D81" w:rsidRPr="00534F9D">
        <w:t>(</w:t>
      </w:r>
      <w:r w:rsidR="00154D81">
        <w:rPr>
          <w:noProof/>
        </w:rPr>
        <w:t>8</w:t>
      </w:r>
      <w:r w:rsidR="00154D81" w:rsidRPr="00534F9D">
        <w:t>)</w:t>
      </w:r>
      <w:r w:rsidR="00DB02E5">
        <w:fldChar w:fldCharType="end"/>
      </w:r>
      <w:r w:rsidR="00DB02E5">
        <w:t>.</w:t>
      </w:r>
    </w:p>
    <w:p w14:paraId="7B553447" w14:textId="29067AFD" w:rsidR="00DB02E5" w:rsidRDefault="00DB02E5" w:rsidP="00DB02E5">
      <w:pPr>
        <w:pStyle w:val="ExampleTitle"/>
      </w:pPr>
      <w:r>
        <w:rPr>
          <w:lang w:eastAsia="en-US"/>
        </w:rPr>
        <w:t xml:space="preserve">Nonverbal prepositional predicate clauses </w:t>
      </w:r>
      <w:r>
        <w:t xml:space="preserve">with </w:t>
      </w:r>
      <w:r w:rsidR="0076158B">
        <w:t xml:space="preserve">elided </w:t>
      </w:r>
      <w:r>
        <w:t xml:space="preserve">locative </w:t>
      </w:r>
      <w:r>
        <w:rPr>
          <w:rStyle w:val="ChItalBold"/>
        </w:rPr>
        <w:t>di</w:t>
      </w:r>
      <w:r>
        <w:t xml:space="preserve"> </w:t>
      </w:r>
      <w:r w:rsidR="00B7093A">
        <w:t>‘</w:t>
      </w:r>
      <w:r>
        <w:t>at, in</w:t>
      </w:r>
      <w:r w:rsidR="00B7093A">
        <w:t>’</w:t>
      </w:r>
      <w:r>
        <w:t xml:space="preserve"> and allative </w:t>
      </w:r>
      <w:r w:rsidRPr="00C07DD2">
        <w:rPr>
          <w:rStyle w:val="ChItalBold"/>
        </w:rPr>
        <w:t>ke</w:t>
      </w:r>
      <w:r>
        <w:t xml:space="preserve"> </w:t>
      </w:r>
      <w:r w:rsidR="00B7093A">
        <w:t>‘</w:t>
      </w:r>
      <w:r>
        <w:t>to</w:t>
      </w:r>
      <w:r w:rsidR="00B7093A">
        <w:t>’</w:t>
      </w:r>
    </w:p>
    <w:tbl>
      <w:tblPr>
        <w:tblW w:w="3737" w:type="dxa"/>
        <w:tblInd w:w="40" w:type="dxa"/>
        <w:tblCellMar>
          <w:left w:w="40" w:type="dxa"/>
          <w:right w:w="40" w:type="dxa"/>
        </w:tblCellMar>
        <w:tblLook w:val="01E0" w:firstRow="1" w:lastRow="1" w:firstColumn="1" w:lastColumn="1" w:noHBand="0" w:noVBand="0"/>
      </w:tblPr>
      <w:tblGrid>
        <w:gridCol w:w="709"/>
        <w:gridCol w:w="284"/>
        <w:gridCol w:w="485"/>
        <w:gridCol w:w="360"/>
        <w:gridCol w:w="1363"/>
        <w:gridCol w:w="536"/>
      </w:tblGrid>
      <w:tr w:rsidR="00AC23C4" w:rsidRPr="008C7D8B" w14:paraId="0A01C19E" w14:textId="77777777" w:rsidTr="009C68B8">
        <w:tc>
          <w:tcPr>
            <w:tcW w:w="709" w:type="dxa"/>
            <w:shd w:val="clear" w:color="auto" w:fill="auto"/>
          </w:tcPr>
          <w:p w14:paraId="0EC3824E" w14:textId="77777777" w:rsidR="00DB02E5" w:rsidRPr="00B1769D" w:rsidRDefault="00DB02E5" w:rsidP="00DB02E5">
            <w:pPr>
              <w:pStyle w:val="Text"/>
            </w:pPr>
            <w:bookmarkStart w:id="4183" w:name="_Ref363468808"/>
            <w:r w:rsidRPr="00534F9D">
              <w:t>(</w:t>
            </w:r>
            <w:fldSimple w:instr=" SEQ ( \* ARABIC \s 1 ">
              <w:r w:rsidR="00154D81">
                <w:rPr>
                  <w:noProof/>
                </w:rPr>
                <w:t>28</w:t>
              </w:r>
            </w:fldSimple>
            <w:r w:rsidRPr="00534F9D">
              <w:t>)</w:t>
            </w:r>
            <w:bookmarkEnd w:id="4183"/>
          </w:p>
        </w:tc>
        <w:tc>
          <w:tcPr>
            <w:tcW w:w="284" w:type="dxa"/>
            <w:shd w:val="clear" w:color="auto" w:fill="auto"/>
          </w:tcPr>
          <w:p w14:paraId="7D6A9D35" w14:textId="77777777" w:rsidR="00DB02E5" w:rsidRPr="00534F9D" w:rsidRDefault="00DB02E5" w:rsidP="00DB02E5">
            <w:pPr>
              <w:pStyle w:val="Text"/>
            </w:pPr>
            <w:r>
              <w:t>*</w:t>
            </w:r>
          </w:p>
        </w:tc>
        <w:tc>
          <w:tcPr>
            <w:tcW w:w="485" w:type="dxa"/>
            <w:shd w:val="clear" w:color="auto" w:fill="auto"/>
          </w:tcPr>
          <w:p w14:paraId="7E1E0744" w14:textId="77777777" w:rsidR="00DB02E5" w:rsidRPr="00534F9D" w:rsidRDefault="00DB02E5" w:rsidP="00DB02E5">
            <w:pPr>
              <w:pStyle w:val="Text"/>
            </w:pPr>
            <w:r w:rsidRPr="00534F9D">
              <w:t>sa</w:t>
            </w:r>
          </w:p>
        </w:tc>
        <w:tc>
          <w:tcPr>
            <w:tcW w:w="360" w:type="dxa"/>
            <w:shd w:val="clear" w:color="auto" w:fill="auto"/>
          </w:tcPr>
          <w:p w14:paraId="6109B636" w14:textId="77777777" w:rsidR="00DB02E5" w:rsidRPr="00D8127D" w:rsidRDefault="00DB02E5" w:rsidP="00DB02E5">
            <w:pPr>
              <w:pStyle w:val="Text"/>
              <w:rPr>
                <w:rStyle w:val="ChBlueBold"/>
              </w:rPr>
            </w:pPr>
            <w:r w:rsidRPr="00AC23C4">
              <w:rPr>
                <w:rStyle w:val="ChBlueBold"/>
                <w:szCs w:val="20"/>
              </w:rPr>
              <w:sym w:font="Symbol" w:char="F0C6"/>
            </w:r>
          </w:p>
        </w:tc>
        <w:tc>
          <w:tcPr>
            <w:tcW w:w="1363" w:type="dxa"/>
            <w:shd w:val="clear" w:color="auto" w:fill="auto"/>
          </w:tcPr>
          <w:p w14:paraId="4CA00EDB" w14:textId="77777777" w:rsidR="00DB02E5" w:rsidRPr="00534F9D" w:rsidRDefault="00DB02E5" w:rsidP="00DB02E5">
            <w:pPr>
              <w:pStyle w:val="Text"/>
              <w:rPr>
                <w:rStyle w:val="ChBlueBold"/>
              </w:rPr>
            </w:pPr>
            <w:r w:rsidRPr="00534F9D">
              <w:rPr>
                <w:rStyle w:val="ChBlueBold"/>
              </w:rPr>
              <w:t>IPS</w:t>
            </w:r>
          </w:p>
        </w:tc>
        <w:tc>
          <w:tcPr>
            <w:tcW w:w="536" w:type="dxa"/>
            <w:shd w:val="clear" w:color="auto" w:fill="auto"/>
          </w:tcPr>
          <w:p w14:paraId="3366CE36" w14:textId="77777777" w:rsidR="00DB02E5" w:rsidRPr="00534F9D" w:rsidRDefault="00DB02E5" w:rsidP="00DB02E5">
            <w:pPr>
              <w:pStyle w:val="Text"/>
              <w:rPr>
                <w:rStyle w:val="ChBlueBold"/>
              </w:rPr>
            </w:pPr>
            <w:r w:rsidRPr="00534F9D">
              <w:rPr>
                <w:rStyle w:val="ChBlueBold"/>
              </w:rPr>
              <w:t>satu</w:t>
            </w:r>
          </w:p>
        </w:tc>
      </w:tr>
      <w:tr w:rsidR="00AC23C4" w:rsidRPr="00AC23C4" w14:paraId="045044A4" w14:textId="77777777" w:rsidTr="009C68B8">
        <w:tc>
          <w:tcPr>
            <w:tcW w:w="709" w:type="dxa"/>
            <w:shd w:val="clear" w:color="auto" w:fill="auto"/>
          </w:tcPr>
          <w:p w14:paraId="006D6F44" w14:textId="77777777" w:rsidR="00DB02E5" w:rsidRPr="00B1769D" w:rsidRDefault="00DB02E5" w:rsidP="00DB02E5">
            <w:pPr>
              <w:pStyle w:val="GlossEng"/>
            </w:pPr>
          </w:p>
        </w:tc>
        <w:tc>
          <w:tcPr>
            <w:tcW w:w="284" w:type="dxa"/>
            <w:shd w:val="clear" w:color="auto" w:fill="auto"/>
          </w:tcPr>
          <w:p w14:paraId="01524545" w14:textId="77777777" w:rsidR="00DB02E5" w:rsidRPr="00534F9D" w:rsidRDefault="00DB02E5" w:rsidP="00DB02E5">
            <w:pPr>
              <w:pStyle w:val="GlossEng"/>
              <w:rPr>
                <w:rStyle w:val="ChSmallCaps"/>
              </w:rPr>
            </w:pPr>
          </w:p>
        </w:tc>
        <w:tc>
          <w:tcPr>
            <w:tcW w:w="485" w:type="dxa"/>
            <w:shd w:val="clear" w:color="auto" w:fill="auto"/>
          </w:tcPr>
          <w:p w14:paraId="4C381912" w14:textId="77777777" w:rsidR="00DB02E5" w:rsidRPr="0099608C" w:rsidRDefault="00DB02E5" w:rsidP="00DB02E5">
            <w:pPr>
              <w:pStyle w:val="GlossEng"/>
              <w:rPr>
                <w:rStyle w:val="ChSmallCaps"/>
              </w:rPr>
            </w:pPr>
            <w:r w:rsidRPr="0099608C">
              <w:rPr>
                <w:rStyle w:val="ChSmallCaps"/>
              </w:rPr>
              <w:t>1sg</w:t>
            </w:r>
          </w:p>
        </w:tc>
        <w:tc>
          <w:tcPr>
            <w:tcW w:w="360" w:type="dxa"/>
            <w:shd w:val="clear" w:color="auto" w:fill="auto"/>
          </w:tcPr>
          <w:p w14:paraId="1F26A4F0" w14:textId="77777777" w:rsidR="00DB02E5" w:rsidRPr="00534F9D" w:rsidRDefault="00DB02E5" w:rsidP="00DB02E5">
            <w:pPr>
              <w:pStyle w:val="GlossEng"/>
            </w:pPr>
          </w:p>
        </w:tc>
        <w:tc>
          <w:tcPr>
            <w:tcW w:w="1363" w:type="dxa"/>
            <w:shd w:val="clear" w:color="auto" w:fill="auto"/>
          </w:tcPr>
          <w:p w14:paraId="28924ACE" w14:textId="77777777" w:rsidR="00DB02E5" w:rsidRPr="00534F9D" w:rsidRDefault="00DB02E5" w:rsidP="00DB02E5">
            <w:pPr>
              <w:pStyle w:val="GlossEng"/>
            </w:pPr>
            <w:r w:rsidRPr="00534F9D">
              <w:t>social.sciences</w:t>
            </w:r>
          </w:p>
        </w:tc>
        <w:tc>
          <w:tcPr>
            <w:tcW w:w="536" w:type="dxa"/>
            <w:shd w:val="clear" w:color="auto" w:fill="auto"/>
          </w:tcPr>
          <w:p w14:paraId="0F4C7C7B" w14:textId="77777777" w:rsidR="00DB02E5" w:rsidRPr="00534F9D" w:rsidRDefault="00DB02E5" w:rsidP="00DB02E5">
            <w:pPr>
              <w:pStyle w:val="GlossEng"/>
            </w:pPr>
            <w:r w:rsidRPr="00534F9D">
              <w:t>one</w:t>
            </w:r>
          </w:p>
        </w:tc>
      </w:tr>
    </w:tbl>
    <w:p w14:paraId="166605C5" w14:textId="4159921E" w:rsidR="00DB02E5" w:rsidRPr="009E2A1C" w:rsidRDefault="00DB02E5" w:rsidP="00DB02E5">
      <w:pPr>
        <w:pStyle w:val="FreeTranslEng"/>
      </w:pPr>
      <w:r>
        <w:t xml:space="preserve">[About course tracks in high school:] </w:t>
      </w:r>
      <w:r w:rsidR="00CD56C8">
        <w:t>(</w:t>
      </w:r>
      <w:r w:rsidR="00B7093A">
        <w:t>‘</w:t>
      </w:r>
      <w:r w:rsidRPr="00C81B0A">
        <w:t xml:space="preserve">I </w:t>
      </w:r>
      <w:r>
        <w:t>(</w:t>
      </w:r>
      <w:r w:rsidRPr="00C81B0A">
        <w:t>am</w:t>
      </w:r>
      <w:r>
        <w:t xml:space="preserve">) </w:t>
      </w:r>
      <w:r w:rsidRPr="00A358D3">
        <w:rPr>
          <w:rStyle w:val="ChBlueBold"/>
        </w:rPr>
        <w:t>Social Sciences I</w:t>
      </w:r>
      <w:r w:rsidR="00B7093A">
        <w:t>’</w:t>
      </w:r>
      <w:r w:rsidR="00CD56C8">
        <w:t>)</w:t>
      </w:r>
      <w:r w:rsidRPr="00534F9D">
        <w:t xml:space="preserve"> </w:t>
      </w:r>
      <w:r w:rsidRPr="00534F9D">
        <w:rPr>
          <w:rStyle w:val="ExampleSource"/>
        </w:rPr>
        <w:t>[</w:t>
      </w:r>
      <w:r>
        <w:rPr>
          <w:rStyle w:val="ExampleSource"/>
        </w:rPr>
        <w:t xml:space="preserve">based on </w:t>
      </w:r>
      <w:r w:rsidRPr="00534F9D">
        <w:rPr>
          <w:rStyle w:val="ExampleSource"/>
        </w:rPr>
        <w:t>081023-004-Cv.0020]</w:t>
      </w:r>
    </w:p>
    <w:tbl>
      <w:tblPr>
        <w:tblW w:w="2963" w:type="dxa"/>
        <w:tblCellMar>
          <w:left w:w="40" w:type="dxa"/>
          <w:right w:w="40" w:type="dxa"/>
        </w:tblCellMar>
        <w:tblLook w:val="01E0" w:firstRow="1" w:lastRow="1" w:firstColumn="1" w:lastColumn="1" w:noHBand="0" w:noVBand="0"/>
      </w:tblPr>
      <w:tblGrid>
        <w:gridCol w:w="709"/>
        <w:gridCol w:w="284"/>
        <w:gridCol w:w="485"/>
        <w:gridCol w:w="360"/>
        <w:gridCol w:w="1125"/>
      </w:tblGrid>
      <w:tr w:rsidR="00AC23C4" w:rsidRPr="008C7D8B" w14:paraId="0EA142B4" w14:textId="77777777" w:rsidTr="00AC23C4">
        <w:tc>
          <w:tcPr>
            <w:tcW w:w="709" w:type="dxa"/>
            <w:shd w:val="clear" w:color="auto" w:fill="auto"/>
          </w:tcPr>
          <w:p w14:paraId="62F82743" w14:textId="77777777" w:rsidR="00DB02E5" w:rsidRPr="00B1769D" w:rsidRDefault="00DB02E5" w:rsidP="00DB02E5">
            <w:pPr>
              <w:pStyle w:val="O0Nwnext"/>
            </w:pPr>
            <w:bookmarkStart w:id="4184" w:name="_Ref363468809"/>
            <w:r w:rsidRPr="00534F9D">
              <w:t>(</w:t>
            </w:r>
            <w:fldSimple w:instr=" SEQ ( \* ARABIC \s 1 ">
              <w:r w:rsidR="00154D81">
                <w:rPr>
                  <w:noProof/>
                </w:rPr>
                <w:t>29</w:t>
              </w:r>
            </w:fldSimple>
            <w:r w:rsidRPr="00534F9D">
              <w:t>)</w:t>
            </w:r>
            <w:bookmarkEnd w:id="4184"/>
          </w:p>
        </w:tc>
        <w:tc>
          <w:tcPr>
            <w:tcW w:w="284" w:type="dxa"/>
            <w:shd w:val="clear" w:color="auto" w:fill="auto"/>
          </w:tcPr>
          <w:p w14:paraId="6507273B" w14:textId="77777777" w:rsidR="00DB02E5" w:rsidRPr="00534F9D" w:rsidRDefault="00DB02E5" w:rsidP="00DB02E5">
            <w:pPr>
              <w:pStyle w:val="Text"/>
            </w:pPr>
            <w:r>
              <w:t>*</w:t>
            </w:r>
          </w:p>
        </w:tc>
        <w:tc>
          <w:tcPr>
            <w:tcW w:w="485" w:type="dxa"/>
            <w:shd w:val="clear" w:color="auto" w:fill="auto"/>
          </w:tcPr>
          <w:p w14:paraId="5E78DFDE" w14:textId="77777777" w:rsidR="00DB02E5" w:rsidRPr="00615DE5" w:rsidRDefault="00DB02E5" w:rsidP="00DB02E5">
            <w:pPr>
              <w:pStyle w:val="Text"/>
            </w:pPr>
            <w:r w:rsidRPr="00615DE5">
              <w:t>sa</w:t>
            </w:r>
          </w:p>
        </w:tc>
        <w:tc>
          <w:tcPr>
            <w:tcW w:w="360" w:type="dxa"/>
            <w:shd w:val="clear" w:color="auto" w:fill="auto"/>
          </w:tcPr>
          <w:p w14:paraId="5E3134E4" w14:textId="77777777" w:rsidR="00DB02E5" w:rsidRPr="00D8127D" w:rsidRDefault="00DB02E5" w:rsidP="00DB02E5">
            <w:pPr>
              <w:pStyle w:val="Text"/>
              <w:rPr>
                <w:rStyle w:val="ChBlueBold"/>
              </w:rPr>
            </w:pPr>
            <w:r w:rsidRPr="00AC23C4">
              <w:rPr>
                <w:rStyle w:val="ChBlueBold"/>
                <w:szCs w:val="20"/>
              </w:rPr>
              <w:sym w:font="Symbol" w:char="F0C6"/>
            </w:r>
          </w:p>
        </w:tc>
        <w:tc>
          <w:tcPr>
            <w:tcW w:w="1125" w:type="dxa"/>
            <w:shd w:val="clear" w:color="auto" w:fill="auto"/>
          </w:tcPr>
          <w:p w14:paraId="20C70897" w14:textId="77777777" w:rsidR="00DB02E5" w:rsidRPr="002E0DFA" w:rsidRDefault="00DB02E5" w:rsidP="00DB02E5">
            <w:pPr>
              <w:pStyle w:val="Text"/>
              <w:rPr>
                <w:rStyle w:val="ChBlueBold"/>
              </w:rPr>
            </w:pPr>
            <w:r w:rsidRPr="002E0DFA">
              <w:rPr>
                <w:rStyle w:val="ChBlueBold"/>
              </w:rPr>
              <w:t>ruma-sakit</w:t>
            </w:r>
          </w:p>
        </w:tc>
      </w:tr>
      <w:tr w:rsidR="00AC23C4" w:rsidRPr="00AC23C4" w14:paraId="0CA3C9AE" w14:textId="77777777" w:rsidTr="00AC23C4">
        <w:tc>
          <w:tcPr>
            <w:tcW w:w="709" w:type="dxa"/>
            <w:shd w:val="clear" w:color="auto" w:fill="auto"/>
          </w:tcPr>
          <w:p w14:paraId="5B88AF8F" w14:textId="77777777" w:rsidR="00DB02E5" w:rsidRPr="00B1769D" w:rsidRDefault="00DB02E5" w:rsidP="00DB02E5">
            <w:pPr>
              <w:pStyle w:val="GlossEng"/>
            </w:pPr>
          </w:p>
        </w:tc>
        <w:tc>
          <w:tcPr>
            <w:tcW w:w="284" w:type="dxa"/>
            <w:shd w:val="clear" w:color="auto" w:fill="auto"/>
          </w:tcPr>
          <w:p w14:paraId="25C3D552" w14:textId="77777777" w:rsidR="00DB02E5" w:rsidRPr="00534F9D" w:rsidRDefault="00DB02E5" w:rsidP="00DB02E5">
            <w:pPr>
              <w:pStyle w:val="GlossEng"/>
              <w:rPr>
                <w:rStyle w:val="ChSmallCaps"/>
              </w:rPr>
            </w:pPr>
          </w:p>
        </w:tc>
        <w:tc>
          <w:tcPr>
            <w:tcW w:w="485" w:type="dxa"/>
            <w:shd w:val="clear" w:color="auto" w:fill="auto"/>
          </w:tcPr>
          <w:p w14:paraId="64DB727E" w14:textId="77777777" w:rsidR="00DB02E5" w:rsidRPr="0099608C" w:rsidRDefault="00DB02E5" w:rsidP="00DB02E5">
            <w:pPr>
              <w:pStyle w:val="GlossEng"/>
              <w:rPr>
                <w:rStyle w:val="ChSmallCaps"/>
              </w:rPr>
            </w:pPr>
            <w:r w:rsidRPr="0099608C">
              <w:rPr>
                <w:rStyle w:val="ChSmallCaps"/>
              </w:rPr>
              <w:t>1sg</w:t>
            </w:r>
          </w:p>
        </w:tc>
        <w:tc>
          <w:tcPr>
            <w:tcW w:w="360" w:type="dxa"/>
            <w:shd w:val="clear" w:color="auto" w:fill="auto"/>
          </w:tcPr>
          <w:p w14:paraId="51C44575" w14:textId="77777777" w:rsidR="00DB02E5" w:rsidRPr="00615DE5" w:rsidRDefault="00DB02E5" w:rsidP="00DB02E5">
            <w:pPr>
              <w:pStyle w:val="GlossEng"/>
            </w:pPr>
          </w:p>
        </w:tc>
        <w:tc>
          <w:tcPr>
            <w:tcW w:w="1125" w:type="dxa"/>
            <w:shd w:val="clear" w:color="auto" w:fill="auto"/>
          </w:tcPr>
          <w:p w14:paraId="71A972BE" w14:textId="77777777" w:rsidR="00DB02E5" w:rsidRPr="00615DE5" w:rsidRDefault="00DB02E5" w:rsidP="00DB02E5">
            <w:pPr>
              <w:pStyle w:val="GlossEng"/>
            </w:pPr>
            <w:r w:rsidRPr="00615DE5">
              <w:t>hospital</w:t>
            </w:r>
          </w:p>
        </w:tc>
      </w:tr>
    </w:tbl>
    <w:p w14:paraId="027CC5FF" w14:textId="4C5B5493" w:rsidR="00DB02E5" w:rsidRDefault="00CD56C8" w:rsidP="00DB02E5">
      <w:pPr>
        <w:pStyle w:val="FreeTranslEng"/>
      </w:pPr>
      <w:r>
        <w:t>(</w:t>
      </w:r>
      <w:r w:rsidR="00B7093A">
        <w:t>‘</w:t>
      </w:r>
      <w:r w:rsidR="00DB02E5">
        <w:t xml:space="preserve">I (am) </w:t>
      </w:r>
      <w:r w:rsidR="00DB02E5" w:rsidRPr="002E0DFA">
        <w:rPr>
          <w:rStyle w:val="ChBlueBold"/>
        </w:rPr>
        <w:t>the hospital</w:t>
      </w:r>
      <w:r w:rsidR="00B7093A">
        <w:t>’</w:t>
      </w:r>
      <w:r>
        <w:t>)</w:t>
      </w:r>
      <w:r w:rsidR="00DB02E5">
        <w:t xml:space="preserve"> </w:t>
      </w:r>
      <w:r w:rsidR="00DB02E5" w:rsidRPr="002E0DFA">
        <w:rPr>
          <w:rStyle w:val="ExampleSource"/>
        </w:rPr>
        <w:t>[</w:t>
      </w:r>
      <w:r w:rsidR="00DB02E5">
        <w:rPr>
          <w:rStyle w:val="ExampleSource"/>
        </w:rPr>
        <w:t xml:space="preserve">based on </w:t>
      </w:r>
      <w:r w:rsidR="00DB02E5" w:rsidRPr="002E0DFA">
        <w:rPr>
          <w:rStyle w:val="ExampleSource"/>
        </w:rPr>
        <w:t>081015-005-NP.0047]</w:t>
      </w:r>
    </w:p>
    <w:p w14:paraId="07C47A71" w14:textId="002A3F7E" w:rsidR="00DB02E5" w:rsidRDefault="0076158B" w:rsidP="003F56D2">
      <w:pPr>
        <w:pStyle w:val="Body0005after"/>
      </w:pPr>
      <w:r>
        <w:rPr>
          <w:lang w:eastAsia="en-US"/>
        </w:rPr>
        <w:t xml:space="preserve">Elision </w:t>
      </w:r>
      <w:r w:rsidR="00DB02E5">
        <w:rPr>
          <w:lang w:eastAsia="en-US"/>
        </w:rPr>
        <w:t xml:space="preserve">of </w:t>
      </w:r>
      <w:r w:rsidR="00DB02E5">
        <w:t xml:space="preserve">elative </w:t>
      </w:r>
      <w:r w:rsidR="00DB02E5" w:rsidRPr="00794EC2">
        <w:rPr>
          <w:rStyle w:val="ChItalBold"/>
        </w:rPr>
        <w:t>dari</w:t>
      </w:r>
      <w:r w:rsidR="00DB02E5">
        <w:t xml:space="preserve"> </w:t>
      </w:r>
      <w:r w:rsidR="00B7093A">
        <w:t>‘</w:t>
      </w:r>
      <w:r w:rsidR="00DB02E5">
        <w:t>from</w:t>
      </w:r>
      <w:r w:rsidR="00B7093A">
        <w:t>’</w:t>
      </w:r>
      <w:r w:rsidR="00DB02E5">
        <w:t xml:space="preserve"> and temporal </w:t>
      </w:r>
      <w:r w:rsidR="00DB02E5" w:rsidRPr="00794EC2">
        <w:rPr>
          <w:rStyle w:val="ChItalBold"/>
        </w:rPr>
        <w:t>sampe</w:t>
      </w:r>
      <w:r w:rsidR="00DB02E5">
        <w:t xml:space="preserve"> </w:t>
      </w:r>
      <w:r w:rsidR="00B7093A">
        <w:t>‘</w:t>
      </w:r>
      <w:r w:rsidR="00DB02E5">
        <w:t>until</w:t>
      </w:r>
      <w:r w:rsidR="00B7093A">
        <w:t>’</w:t>
      </w:r>
      <w:r w:rsidR="00DB02E5">
        <w:t xml:space="preserve"> is also not possible, as illustrated in </w:t>
      </w:r>
      <w:r w:rsidR="00DB02E5">
        <w:fldChar w:fldCharType="begin"/>
      </w:r>
      <w:r w:rsidR="00DB02E5">
        <w:instrText xml:space="preserve"> REF _Ref348712318 \h </w:instrText>
      </w:r>
      <w:r w:rsidR="00DB02E5">
        <w:fldChar w:fldCharType="separate"/>
      </w:r>
      <w:r w:rsidR="00154D81" w:rsidRPr="00534F9D">
        <w:t>(</w:t>
      </w:r>
      <w:r w:rsidR="00154D81">
        <w:rPr>
          <w:noProof/>
        </w:rPr>
        <w:t>30</w:t>
      </w:r>
      <w:r w:rsidR="00154D81" w:rsidRPr="00534F9D">
        <w:t>)</w:t>
      </w:r>
      <w:r w:rsidR="00DB02E5">
        <w:fldChar w:fldCharType="end"/>
      </w:r>
      <w:r w:rsidR="00DB02E5">
        <w:t xml:space="preserve"> and </w:t>
      </w:r>
      <w:r w:rsidR="00DB02E5">
        <w:fldChar w:fldCharType="begin"/>
      </w:r>
      <w:r w:rsidR="00DB02E5">
        <w:instrText xml:space="preserve"> REF _Ref348712319 \h </w:instrText>
      </w:r>
      <w:r w:rsidR="00DB02E5">
        <w:fldChar w:fldCharType="separate"/>
      </w:r>
      <w:r w:rsidR="00154D81" w:rsidRPr="00534F9D">
        <w:t>(</w:t>
      </w:r>
      <w:r w:rsidR="00154D81">
        <w:rPr>
          <w:noProof/>
        </w:rPr>
        <w:t>31</w:t>
      </w:r>
      <w:r w:rsidR="00154D81" w:rsidRPr="00534F9D">
        <w:t>)</w:t>
      </w:r>
      <w:r w:rsidR="00DB02E5">
        <w:fldChar w:fldCharType="end"/>
      </w:r>
      <w:r w:rsidR="00DB02E5">
        <w:t xml:space="preserve">. In the example in </w:t>
      </w:r>
      <w:r w:rsidR="00DB02E5">
        <w:fldChar w:fldCharType="begin"/>
      </w:r>
      <w:r w:rsidR="00DB02E5">
        <w:instrText xml:space="preserve"> REF _Ref348712318 \h </w:instrText>
      </w:r>
      <w:r w:rsidR="00DB02E5">
        <w:fldChar w:fldCharType="separate"/>
      </w:r>
      <w:r w:rsidR="00154D81" w:rsidRPr="00534F9D">
        <w:t>(</w:t>
      </w:r>
      <w:r w:rsidR="00154D81">
        <w:rPr>
          <w:noProof/>
        </w:rPr>
        <w:t>30</w:t>
      </w:r>
      <w:r w:rsidR="00154D81" w:rsidRPr="00534F9D">
        <w:t>)</w:t>
      </w:r>
      <w:r w:rsidR="00DB02E5">
        <w:fldChar w:fldCharType="end"/>
      </w:r>
      <w:r w:rsidR="00DB02E5">
        <w:t xml:space="preserve">, which is based on </w:t>
      </w:r>
      <w:r w:rsidR="00DB02E5">
        <w:fldChar w:fldCharType="begin"/>
      </w:r>
      <w:r w:rsidR="00DB02E5">
        <w:instrText xml:space="preserve"> REF _Ref339634462 \h </w:instrText>
      </w:r>
      <w:r w:rsidR="00DB02E5">
        <w:fldChar w:fldCharType="separate"/>
      </w:r>
      <w:r w:rsidR="00154D81" w:rsidRPr="00534F9D">
        <w:t>(</w:t>
      </w:r>
      <w:r w:rsidR="00154D81">
        <w:rPr>
          <w:noProof/>
        </w:rPr>
        <w:t>10</w:t>
      </w:r>
      <w:r w:rsidR="00154D81" w:rsidRPr="00534F9D">
        <w:t>)</w:t>
      </w:r>
      <w:r w:rsidR="00DB02E5">
        <w:fldChar w:fldCharType="end"/>
      </w:r>
      <w:r w:rsidR="00DB02E5">
        <w:t xml:space="preserve">, elative </w:t>
      </w:r>
      <w:r w:rsidR="00DB02E5" w:rsidRPr="00694A40">
        <w:rPr>
          <w:rStyle w:val="ChItalBold"/>
        </w:rPr>
        <w:t>dari</w:t>
      </w:r>
      <w:r>
        <w:t xml:space="preserve"> </w:t>
      </w:r>
      <w:r w:rsidR="00B7093A">
        <w:t>‘</w:t>
      </w:r>
      <w:r>
        <w:t>from</w:t>
      </w:r>
      <w:r w:rsidR="00B7093A">
        <w:t>’</w:t>
      </w:r>
      <w:r>
        <w:t xml:space="preserve"> is omitted</w:t>
      </w:r>
      <w:r w:rsidR="00DB02E5">
        <w:t xml:space="preserve">, resulting in an ungrammatical utterance. In the example in </w:t>
      </w:r>
      <w:r w:rsidR="00DB02E5">
        <w:fldChar w:fldCharType="begin"/>
      </w:r>
      <w:r w:rsidR="00DB02E5">
        <w:instrText xml:space="preserve"> REF _Ref348712319 \h </w:instrText>
      </w:r>
      <w:r w:rsidR="00DB02E5">
        <w:fldChar w:fldCharType="separate"/>
      </w:r>
      <w:r w:rsidR="00154D81" w:rsidRPr="00534F9D">
        <w:t>(</w:t>
      </w:r>
      <w:r w:rsidR="00154D81">
        <w:rPr>
          <w:noProof/>
        </w:rPr>
        <w:t>31</w:t>
      </w:r>
      <w:r w:rsidR="00154D81" w:rsidRPr="00534F9D">
        <w:t>)</w:t>
      </w:r>
      <w:r w:rsidR="00DB02E5">
        <w:fldChar w:fldCharType="end"/>
      </w:r>
      <w:r w:rsidR="00DB02E5">
        <w:t xml:space="preserve">, which is based on </w:t>
      </w:r>
      <w:r w:rsidR="00DB02E5">
        <w:fldChar w:fldCharType="begin"/>
      </w:r>
      <w:r w:rsidR="00DB02E5">
        <w:instrText xml:space="preserve"> REF _Ref339634473 \h </w:instrText>
      </w:r>
      <w:r w:rsidR="00DB02E5">
        <w:fldChar w:fldCharType="separate"/>
      </w:r>
      <w:r w:rsidR="00154D81" w:rsidRPr="00534F9D">
        <w:t>(</w:t>
      </w:r>
      <w:r w:rsidR="00154D81">
        <w:rPr>
          <w:noProof/>
        </w:rPr>
        <w:t>19</w:t>
      </w:r>
      <w:r w:rsidR="00154D81" w:rsidRPr="00534F9D">
        <w:t>)</w:t>
      </w:r>
      <w:r w:rsidR="00DB02E5">
        <w:fldChar w:fldCharType="end"/>
      </w:r>
      <w:r w:rsidR="00DB02E5">
        <w:t xml:space="preserve">, temporal </w:t>
      </w:r>
      <w:r w:rsidR="00DB02E5" w:rsidRPr="00694A40">
        <w:rPr>
          <w:rStyle w:val="ChItalBold"/>
        </w:rPr>
        <w:t>sampe</w:t>
      </w:r>
      <w:r w:rsidR="00DB02E5">
        <w:t xml:space="preserve"> </w:t>
      </w:r>
      <w:r w:rsidR="00B7093A">
        <w:t>‘</w:t>
      </w:r>
      <w:r w:rsidR="00DB02E5">
        <w:t>until</w:t>
      </w:r>
      <w:r w:rsidR="00B7093A">
        <w:t>’</w:t>
      </w:r>
      <w:r w:rsidR="00DB02E5">
        <w:t xml:space="preserve"> is </w:t>
      </w:r>
      <w:r>
        <w:t>elided</w:t>
      </w:r>
      <w:r w:rsidR="00DB02E5">
        <w:t xml:space="preserve">. The result is a change in meaning of the entire utterance: </w:t>
      </w:r>
      <w:r w:rsidR="00B7093A">
        <w:t>‘</w:t>
      </w:r>
      <w:r w:rsidR="00DB02E5">
        <w:t>I slept (the entire) afternoon</w:t>
      </w:r>
      <w:r w:rsidR="00B7093A">
        <w:t>’</w:t>
      </w:r>
      <w:r w:rsidR="00DB02E5">
        <w:t>.</w:t>
      </w:r>
    </w:p>
    <w:p w14:paraId="1799FA60" w14:textId="6A819599" w:rsidR="00DB02E5" w:rsidRDefault="00DB02E5" w:rsidP="00DB02E5">
      <w:pPr>
        <w:pStyle w:val="ExampleTitle"/>
      </w:pPr>
      <w:r>
        <w:t xml:space="preserve">Prepositional phrases with </w:t>
      </w:r>
      <w:r w:rsidR="0076158B">
        <w:t xml:space="preserve">elided </w:t>
      </w:r>
      <w:r>
        <w:t xml:space="preserve">elative </w:t>
      </w:r>
      <w:r w:rsidRPr="00794EC2">
        <w:rPr>
          <w:rStyle w:val="ChItalBold"/>
        </w:rPr>
        <w:t>dari</w:t>
      </w:r>
      <w:r>
        <w:t xml:space="preserve"> </w:t>
      </w:r>
      <w:r w:rsidR="00B7093A">
        <w:t>‘</w:t>
      </w:r>
      <w:r>
        <w:t>from</w:t>
      </w:r>
      <w:r w:rsidR="00B7093A">
        <w:t>’</w:t>
      </w:r>
      <w:r>
        <w:t xml:space="preserve"> and temporal </w:t>
      </w:r>
      <w:r w:rsidRPr="00794EC2">
        <w:rPr>
          <w:rStyle w:val="ChItalBold"/>
        </w:rPr>
        <w:t>sampe</w:t>
      </w:r>
      <w:r>
        <w:t xml:space="preserve"> </w:t>
      </w:r>
      <w:r w:rsidR="00B7093A">
        <w:t>‘</w:t>
      </w:r>
      <w:r>
        <w:t>until</w:t>
      </w:r>
      <w:r w:rsidR="00B7093A">
        <w:t>’</w:t>
      </w:r>
    </w:p>
    <w:tbl>
      <w:tblPr>
        <w:tblW w:w="5540" w:type="dxa"/>
        <w:tblCellMar>
          <w:left w:w="40" w:type="dxa"/>
          <w:right w:w="40" w:type="dxa"/>
        </w:tblCellMar>
        <w:tblLook w:val="01E0" w:firstRow="1" w:lastRow="1" w:firstColumn="1" w:lastColumn="1" w:noHBand="0" w:noVBand="0"/>
      </w:tblPr>
      <w:tblGrid>
        <w:gridCol w:w="709"/>
        <w:gridCol w:w="284"/>
        <w:gridCol w:w="284"/>
        <w:gridCol w:w="485"/>
        <w:gridCol w:w="764"/>
        <w:gridCol w:w="686"/>
        <w:gridCol w:w="360"/>
        <w:gridCol w:w="558"/>
        <w:gridCol w:w="563"/>
        <w:gridCol w:w="847"/>
      </w:tblGrid>
      <w:tr w:rsidR="00AC23C4" w:rsidRPr="008C7D8B" w14:paraId="7D0AF7E6" w14:textId="77777777" w:rsidTr="00AC23C4">
        <w:tc>
          <w:tcPr>
            <w:tcW w:w="709" w:type="dxa"/>
            <w:shd w:val="clear" w:color="auto" w:fill="auto"/>
          </w:tcPr>
          <w:p w14:paraId="0926FDA0" w14:textId="77777777" w:rsidR="00DB02E5" w:rsidRPr="00B1769D" w:rsidRDefault="00DB02E5" w:rsidP="00DB02E5">
            <w:pPr>
              <w:pStyle w:val="O0Nwnext"/>
            </w:pPr>
            <w:bookmarkStart w:id="4185" w:name="_Ref348712318"/>
            <w:r w:rsidRPr="00534F9D">
              <w:t>(</w:t>
            </w:r>
            <w:fldSimple w:instr=" SEQ ( \* ARABIC \s 1 ">
              <w:r w:rsidR="00154D81">
                <w:rPr>
                  <w:noProof/>
                </w:rPr>
                <w:t>30</w:t>
              </w:r>
            </w:fldSimple>
            <w:r w:rsidRPr="00534F9D">
              <w:t>)</w:t>
            </w:r>
            <w:bookmarkEnd w:id="4185"/>
          </w:p>
        </w:tc>
        <w:tc>
          <w:tcPr>
            <w:tcW w:w="284" w:type="dxa"/>
            <w:shd w:val="clear" w:color="auto" w:fill="auto"/>
          </w:tcPr>
          <w:p w14:paraId="37DC95AA" w14:textId="77777777" w:rsidR="00DB02E5" w:rsidRDefault="00DD67AC" w:rsidP="00DB02E5">
            <w:pPr>
              <w:pStyle w:val="Text"/>
            </w:pPr>
            <w:r>
              <w:t>*</w:t>
            </w:r>
          </w:p>
        </w:tc>
        <w:tc>
          <w:tcPr>
            <w:tcW w:w="284" w:type="dxa"/>
            <w:shd w:val="clear" w:color="auto" w:fill="auto"/>
          </w:tcPr>
          <w:p w14:paraId="2466753C" w14:textId="77777777" w:rsidR="00DB02E5" w:rsidRPr="00534F9D" w:rsidRDefault="00DD67AC" w:rsidP="00DB02E5">
            <w:pPr>
              <w:pStyle w:val="Text"/>
            </w:pPr>
            <w:r>
              <w:t>…</w:t>
            </w:r>
          </w:p>
        </w:tc>
        <w:tc>
          <w:tcPr>
            <w:tcW w:w="485" w:type="dxa"/>
            <w:shd w:val="clear" w:color="auto" w:fill="auto"/>
          </w:tcPr>
          <w:p w14:paraId="09AC521F" w14:textId="77777777" w:rsidR="00DB02E5" w:rsidRPr="00534F9D" w:rsidRDefault="00DB02E5" w:rsidP="00DB02E5">
            <w:pPr>
              <w:pStyle w:val="Text"/>
            </w:pPr>
            <w:r w:rsidRPr="00534F9D">
              <w:t>sa</w:t>
            </w:r>
          </w:p>
        </w:tc>
        <w:tc>
          <w:tcPr>
            <w:tcW w:w="764" w:type="dxa"/>
            <w:shd w:val="clear" w:color="auto" w:fill="auto"/>
          </w:tcPr>
          <w:p w14:paraId="32D72224" w14:textId="77777777" w:rsidR="00DB02E5" w:rsidRPr="00534F9D" w:rsidRDefault="00DB02E5" w:rsidP="00DB02E5">
            <w:pPr>
              <w:pStyle w:val="Text"/>
            </w:pPr>
            <w:r>
              <w:t>h</w:t>
            </w:r>
            <w:r w:rsidRPr="00534F9D">
              <w:t>arus</w:t>
            </w:r>
          </w:p>
        </w:tc>
        <w:tc>
          <w:tcPr>
            <w:tcW w:w="686" w:type="dxa"/>
            <w:shd w:val="clear" w:color="auto" w:fill="auto"/>
          </w:tcPr>
          <w:p w14:paraId="02457F5F" w14:textId="77777777" w:rsidR="00DB02E5" w:rsidRPr="00534F9D" w:rsidRDefault="00DB02E5" w:rsidP="00DB02E5">
            <w:pPr>
              <w:pStyle w:val="Text"/>
            </w:pPr>
            <w:r w:rsidRPr="00534F9D">
              <w:t>kluar</w:t>
            </w:r>
          </w:p>
        </w:tc>
        <w:tc>
          <w:tcPr>
            <w:tcW w:w="360" w:type="dxa"/>
            <w:shd w:val="clear" w:color="auto" w:fill="auto"/>
          </w:tcPr>
          <w:p w14:paraId="3F340D25" w14:textId="77777777" w:rsidR="00DB02E5" w:rsidRPr="00D8127D" w:rsidRDefault="00DB02E5" w:rsidP="00DB02E5">
            <w:pPr>
              <w:pStyle w:val="Text"/>
              <w:rPr>
                <w:rStyle w:val="ChBlueBold"/>
              </w:rPr>
            </w:pPr>
            <w:r w:rsidRPr="00AC23C4">
              <w:rPr>
                <w:rStyle w:val="ChBlueBold"/>
                <w:szCs w:val="20"/>
              </w:rPr>
              <w:sym w:font="Symbol" w:char="F0C6"/>
            </w:r>
          </w:p>
        </w:tc>
        <w:tc>
          <w:tcPr>
            <w:tcW w:w="558" w:type="dxa"/>
            <w:shd w:val="clear" w:color="auto" w:fill="auto"/>
          </w:tcPr>
          <w:p w14:paraId="4AE90FAC" w14:textId="77777777" w:rsidR="00DB02E5" w:rsidRPr="00534F9D" w:rsidRDefault="00DB02E5" w:rsidP="00DB02E5">
            <w:pPr>
              <w:pStyle w:val="Text"/>
              <w:rPr>
                <w:rStyle w:val="ChBlueBold"/>
              </w:rPr>
            </w:pPr>
            <w:r w:rsidRPr="00534F9D">
              <w:rPr>
                <w:rStyle w:val="ChBlueBold"/>
              </w:rPr>
              <w:t>kam</w:t>
            </w:r>
          </w:p>
        </w:tc>
        <w:tc>
          <w:tcPr>
            <w:tcW w:w="563" w:type="dxa"/>
            <w:shd w:val="clear" w:color="auto" w:fill="auto"/>
          </w:tcPr>
          <w:p w14:paraId="6A0B120C" w14:textId="77777777" w:rsidR="00DB02E5" w:rsidRPr="00534F9D" w:rsidRDefault="00DB02E5" w:rsidP="00DB02E5">
            <w:pPr>
              <w:pStyle w:val="Text"/>
              <w:rPr>
                <w:rStyle w:val="ChBlueBold"/>
              </w:rPr>
            </w:pPr>
            <w:r w:rsidRPr="00534F9D">
              <w:rPr>
                <w:rStyle w:val="ChBlueBold"/>
              </w:rPr>
              <w:t>pu</w:t>
            </w:r>
          </w:p>
        </w:tc>
        <w:tc>
          <w:tcPr>
            <w:tcW w:w="847" w:type="dxa"/>
            <w:shd w:val="clear" w:color="auto" w:fill="auto"/>
          </w:tcPr>
          <w:p w14:paraId="45C04B06" w14:textId="77777777" w:rsidR="00DB02E5" w:rsidRPr="00534F9D" w:rsidRDefault="00DB02E5" w:rsidP="00DB02E5">
            <w:pPr>
              <w:pStyle w:val="Text"/>
              <w:rPr>
                <w:rStyle w:val="ChBlueBold"/>
              </w:rPr>
            </w:pPr>
            <w:r>
              <w:rPr>
                <w:rStyle w:val="ChBlueBold"/>
              </w:rPr>
              <w:t>k</w:t>
            </w:r>
            <w:r w:rsidRPr="00534F9D">
              <w:rPr>
                <w:rStyle w:val="ChBlueBold"/>
              </w:rPr>
              <w:t>luarga</w:t>
            </w:r>
          </w:p>
        </w:tc>
      </w:tr>
      <w:tr w:rsidR="00AC23C4" w:rsidRPr="00AC23C4" w14:paraId="36CC74C7" w14:textId="77777777" w:rsidTr="00AC23C4">
        <w:tc>
          <w:tcPr>
            <w:tcW w:w="709" w:type="dxa"/>
            <w:shd w:val="clear" w:color="auto" w:fill="auto"/>
          </w:tcPr>
          <w:p w14:paraId="28D520C7" w14:textId="77777777" w:rsidR="00DB02E5" w:rsidRPr="00B1769D" w:rsidRDefault="00DB02E5" w:rsidP="00DB02E5">
            <w:pPr>
              <w:pStyle w:val="GlossEng"/>
            </w:pPr>
          </w:p>
        </w:tc>
        <w:tc>
          <w:tcPr>
            <w:tcW w:w="284" w:type="dxa"/>
            <w:shd w:val="clear" w:color="auto" w:fill="auto"/>
          </w:tcPr>
          <w:p w14:paraId="13572D44" w14:textId="77777777" w:rsidR="00DB02E5" w:rsidRPr="00534F9D" w:rsidRDefault="00DB02E5" w:rsidP="00DB02E5">
            <w:pPr>
              <w:pStyle w:val="GlossEng"/>
              <w:rPr>
                <w:rStyle w:val="ChSmallCaps"/>
              </w:rPr>
            </w:pPr>
          </w:p>
        </w:tc>
        <w:tc>
          <w:tcPr>
            <w:tcW w:w="284" w:type="dxa"/>
            <w:shd w:val="clear" w:color="auto" w:fill="auto"/>
          </w:tcPr>
          <w:p w14:paraId="12703B4F" w14:textId="77777777" w:rsidR="00DB02E5" w:rsidRPr="00534F9D" w:rsidRDefault="00DB02E5" w:rsidP="00DB02E5">
            <w:pPr>
              <w:pStyle w:val="GlossEng"/>
              <w:rPr>
                <w:rStyle w:val="ChSmallCaps"/>
              </w:rPr>
            </w:pPr>
          </w:p>
        </w:tc>
        <w:tc>
          <w:tcPr>
            <w:tcW w:w="485" w:type="dxa"/>
            <w:shd w:val="clear" w:color="auto" w:fill="auto"/>
          </w:tcPr>
          <w:p w14:paraId="76A0029D" w14:textId="77777777" w:rsidR="00DB02E5" w:rsidRPr="0099608C" w:rsidRDefault="00DB02E5" w:rsidP="00DB02E5">
            <w:pPr>
              <w:pStyle w:val="GlossEng"/>
              <w:rPr>
                <w:rStyle w:val="ChSmallCaps"/>
              </w:rPr>
            </w:pPr>
            <w:r w:rsidRPr="0099608C">
              <w:rPr>
                <w:rStyle w:val="ChSmallCaps"/>
              </w:rPr>
              <w:t>1sg</w:t>
            </w:r>
          </w:p>
        </w:tc>
        <w:tc>
          <w:tcPr>
            <w:tcW w:w="764" w:type="dxa"/>
            <w:shd w:val="clear" w:color="auto" w:fill="auto"/>
          </w:tcPr>
          <w:p w14:paraId="739134B9" w14:textId="77777777" w:rsidR="00DB02E5" w:rsidRPr="00534F9D" w:rsidRDefault="00DB02E5" w:rsidP="00DB02E5">
            <w:pPr>
              <w:pStyle w:val="GlossEng"/>
            </w:pPr>
            <w:r w:rsidRPr="00534F9D">
              <w:t>have.to</w:t>
            </w:r>
          </w:p>
        </w:tc>
        <w:tc>
          <w:tcPr>
            <w:tcW w:w="686" w:type="dxa"/>
            <w:shd w:val="clear" w:color="auto" w:fill="auto"/>
          </w:tcPr>
          <w:p w14:paraId="24A0886E" w14:textId="77777777" w:rsidR="00DB02E5" w:rsidRPr="00534F9D" w:rsidRDefault="00DB02E5" w:rsidP="00DB02E5">
            <w:pPr>
              <w:pStyle w:val="GlossEng"/>
            </w:pPr>
            <w:r w:rsidRPr="00534F9D">
              <w:t>go.out</w:t>
            </w:r>
          </w:p>
        </w:tc>
        <w:tc>
          <w:tcPr>
            <w:tcW w:w="360" w:type="dxa"/>
            <w:shd w:val="clear" w:color="auto" w:fill="auto"/>
          </w:tcPr>
          <w:p w14:paraId="3D9EBB1A" w14:textId="77777777" w:rsidR="00DB02E5" w:rsidRPr="00856563" w:rsidRDefault="00DB02E5" w:rsidP="00DB02E5">
            <w:pPr>
              <w:pStyle w:val="GlossEng"/>
            </w:pPr>
          </w:p>
        </w:tc>
        <w:tc>
          <w:tcPr>
            <w:tcW w:w="558" w:type="dxa"/>
            <w:shd w:val="clear" w:color="auto" w:fill="auto"/>
          </w:tcPr>
          <w:p w14:paraId="0D7CB7CE" w14:textId="77777777" w:rsidR="00DB02E5" w:rsidRPr="0099608C" w:rsidRDefault="00DB02E5" w:rsidP="00DB02E5">
            <w:pPr>
              <w:pStyle w:val="GlossEng"/>
              <w:rPr>
                <w:rStyle w:val="ChSmallCaps"/>
              </w:rPr>
            </w:pPr>
            <w:r w:rsidRPr="0099608C">
              <w:rPr>
                <w:rStyle w:val="ChSmallCaps"/>
              </w:rPr>
              <w:t>2pl</w:t>
            </w:r>
          </w:p>
        </w:tc>
        <w:tc>
          <w:tcPr>
            <w:tcW w:w="563" w:type="dxa"/>
            <w:shd w:val="clear" w:color="auto" w:fill="auto"/>
          </w:tcPr>
          <w:p w14:paraId="04A407C5" w14:textId="77777777" w:rsidR="00DB02E5" w:rsidRPr="0099608C" w:rsidRDefault="00DB02E5" w:rsidP="00DB02E5">
            <w:pPr>
              <w:pStyle w:val="GlossEng"/>
              <w:rPr>
                <w:rStyle w:val="ChSmallCaps"/>
              </w:rPr>
            </w:pPr>
            <w:r w:rsidRPr="0099608C">
              <w:rPr>
                <w:rStyle w:val="ChSmallCaps"/>
              </w:rPr>
              <w:t>poss</w:t>
            </w:r>
          </w:p>
        </w:tc>
        <w:tc>
          <w:tcPr>
            <w:tcW w:w="847" w:type="dxa"/>
            <w:shd w:val="clear" w:color="auto" w:fill="auto"/>
          </w:tcPr>
          <w:p w14:paraId="23CAD14E" w14:textId="77777777" w:rsidR="00DB02E5" w:rsidRPr="00534F9D" w:rsidRDefault="00DB02E5" w:rsidP="00DB02E5">
            <w:pPr>
              <w:pStyle w:val="GlossEng"/>
            </w:pPr>
            <w:r w:rsidRPr="00534F9D">
              <w:t>family</w:t>
            </w:r>
          </w:p>
        </w:tc>
      </w:tr>
    </w:tbl>
    <w:p w14:paraId="5CA8CF28" w14:textId="5ABA61D0" w:rsidR="00DB02E5" w:rsidRPr="000B5161" w:rsidRDefault="00CD56C8" w:rsidP="00DB02E5">
      <w:pPr>
        <w:pStyle w:val="FreeTranslEng"/>
      </w:pPr>
      <w:r>
        <w:t>(</w:t>
      </w:r>
      <w:r w:rsidR="00B7093A">
        <w:t>‘</w:t>
      </w:r>
      <w:r w:rsidR="00DB02E5">
        <w:t>[</w:t>
      </w:r>
      <w:r w:rsidR="00DB02E5" w:rsidRPr="00534F9D">
        <w:t>I hadn</w:t>
      </w:r>
      <w:r w:rsidR="00B7093A">
        <w:t>’</w:t>
      </w:r>
      <w:r w:rsidR="00DB02E5" w:rsidRPr="00534F9D">
        <w:t>t thought that</w:t>
      </w:r>
      <w:r w:rsidR="00DB02E5">
        <w:t>]</w:t>
      </w:r>
      <w:r w:rsidR="00DB02E5" w:rsidRPr="00534F9D">
        <w:t xml:space="preserve"> I would have to depart </w:t>
      </w:r>
      <w:r w:rsidR="00DB02E5" w:rsidRPr="00534F9D">
        <w:rPr>
          <w:rStyle w:val="ChBlueBold"/>
        </w:rPr>
        <w:t>your family</w:t>
      </w:r>
      <w:r w:rsidR="00B7093A">
        <w:t>’</w:t>
      </w:r>
      <w:r>
        <w:t>)</w:t>
      </w:r>
      <w:r w:rsidR="00DB02E5" w:rsidRPr="00534F9D">
        <w:t xml:space="preserve"> </w:t>
      </w:r>
      <w:r w:rsidR="00DB02E5" w:rsidRPr="00534F9D">
        <w:rPr>
          <w:rStyle w:val="ExampleSource"/>
        </w:rPr>
        <w:t>[</w:t>
      </w:r>
      <w:r w:rsidR="00DB02E5">
        <w:rPr>
          <w:rStyle w:val="ExampleSource"/>
        </w:rPr>
        <w:t xml:space="preserve">Elicited </w:t>
      </w:r>
      <w:r w:rsidR="00DB02E5" w:rsidRPr="0088780A">
        <w:rPr>
          <w:rStyle w:val="ExampleSource"/>
        </w:rPr>
        <w:t>BR120817.009</w:t>
      </w:r>
      <w:r w:rsidR="00DB02E5" w:rsidRPr="00534F9D">
        <w:rPr>
          <w:rStyle w:val="ExampleSource"/>
        </w:rPr>
        <w:t>]</w:t>
      </w:r>
    </w:p>
    <w:tbl>
      <w:tblPr>
        <w:tblW w:w="3143" w:type="dxa"/>
        <w:tblCellMar>
          <w:left w:w="40" w:type="dxa"/>
          <w:right w:w="40" w:type="dxa"/>
        </w:tblCellMar>
        <w:tblLook w:val="01E0" w:firstRow="1" w:lastRow="1" w:firstColumn="1" w:lastColumn="1" w:noHBand="0" w:noVBand="0"/>
      </w:tblPr>
      <w:tblGrid>
        <w:gridCol w:w="709"/>
        <w:gridCol w:w="536"/>
        <w:gridCol w:w="591"/>
        <w:gridCol w:w="360"/>
        <w:gridCol w:w="947"/>
      </w:tblGrid>
      <w:tr w:rsidR="00AC23C4" w:rsidRPr="00534F9D" w14:paraId="5B07450F" w14:textId="77777777" w:rsidTr="00AC23C4">
        <w:tc>
          <w:tcPr>
            <w:tcW w:w="709" w:type="dxa"/>
            <w:shd w:val="clear" w:color="auto" w:fill="auto"/>
          </w:tcPr>
          <w:p w14:paraId="53201BB4" w14:textId="77777777" w:rsidR="00DB02E5" w:rsidRPr="00D9328B" w:rsidRDefault="00DB02E5" w:rsidP="00DB02E5">
            <w:pPr>
              <w:pStyle w:val="O0Nwnext"/>
            </w:pPr>
            <w:bookmarkStart w:id="4186" w:name="_Ref348712319"/>
            <w:r w:rsidRPr="00534F9D">
              <w:t>(</w:t>
            </w:r>
            <w:fldSimple w:instr=" SEQ ( \* ARABIC \s 1 ">
              <w:r w:rsidR="00154D81">
                <w:rPr>
                  <w:noProof/>
                </w:rPr>
                <w:t>31</w:t>
              </w:r>
            </w:fldSimple>
            <w:r w:rsidRPr="00534F9D">
              <w:t>)</w:t>
            </w:r>
            <w:bookmarkEnd w:id="4186"/>
          </w:p>
        </w:tc>
        <w:tc>
          <w:tcPr>
            <w:tcW w:w="536" w:type="dxa"/>
            <w:shd w:val="clear" w:color="auto" w:fill="auto"/>
          </w:tcPr>
          <w:p w14:paraId="11D3B0FE" w14:textId="77777777" w:rsidR="00DB02E5" w:rsidRPr="00534F9D" w:rsidRDefault="00DB02E5" w:rsidP="00DB02E5">
            <w:pPr>
              <w:pStyle w:val="Text"/>
            </w:pPr>
            <w:r w:rsidRPr="00534F9D">
              <w:t>saya</w:t>
            </w:r>
          </w:p>
        </w:tc>
        <w:tc>
          <w:tcPr>
            <w:tcW w:w="591" w:type="dxa"/>
            <w:shd w:val="clear" w:color="auto" w:fill="auto"/>
          </w:tcPr>
          <w:p w14:paraId="0139C9A2" w14:textId="77777777" w:rsidR="00DB02E5" w:rsidRPr="00534F9D" w:rsidRDefault="00DB02E5" w:rsidP="00DB02E5">
            <w:pPr>
              <w:pStyle w:val="Text"/>
            </w:pPr>
            <w:r w:rsidRPr="00534F9D">
              <w:t>tidor</w:t>
            </w:r>
          </w:p>
        </w:tc>
        <w:tc>
          <w:tcPr>
            <w:tcW w:w="360" w:type="dxa"/>
            <w:shd w:val="clear" w:color="auto" w:fill="auto"/>
          </w:tcPr>
          <w:p w14:paraId="20F8F8A9" w14:textId="77777777" w:rsidR="00DB02E5" w:rsidRPr="00D8127D" w:rsidRDefault="00DB02E5" w:rsidP="00DB02E5">
            <w:pPr>
              <w:pStyle w:val="Text"/>
              <w:rPr>
                <w:rStyle w:val="ChBlueBold"/>
              </w:rPr>
            </w:pPr>
            <w:r w:rsidRPr="00AC23C4">
              <w:rPr>
                <w:rStyle w:val="ChBlueBold"/>
                <w:szCs w:val="20"/>
              </w:rPr>
              <w:sym w:font="Symbol" w:char="F0C6"/>
            </w:r>
          </w:p>
        </w:tc>
        <w:tc>
          <w:tcPr>
            <w:tcW w:w="947" w:type="dxa"/>
            <w:shd w:val="clear" w:color="auto" w:fill="auto"/>
          </w:tcPr>
          <w:p w14:paraId="0A6836B4" w14:textId="77777777" w:rsidR="00DB02E5" w:rsidRPr="00534F9D" w:rsidRDefault="00DB02E5" w:rsidP="00DB02E5">
            <w:pPr>
              <w:pStyle w:val="Text"/>
              <w:rPr>
                <w:rStyle w:val="ChBlueBold"/>
              </w:rPr>
            </w:pPr>
            <w:r w:rsidRPr="00534F9D">
              <w:rPr>
                <w:rStyle w:val="ChBlueBold"/>
              </w:rPr>
              <w:t>sore</w:t>
            </w:r>
          </w:p>
        </w:tc>
      </w:tr>
      <w:tr w:rsidR="00AC23C4" w:rsidRPr="00534F9D" w14:paraId="0C63DED0" w14:textId="77777777" w:rsidTr="00AC23C4">
        <w:tc>
          <w:tcPr>
            <w:tcW w:w="709" w:type="dxa"/>
            <w:shd w:val="clear" w:color="auto" w:fill="auto"/>
          </w:tcPr>
          <w:p w14:paraId="40F13258" w14:textId="77777777" w:rsidR="00DB02E5" w:rsidRPr="00D9328B" w:rsidRDefault="00DB02E5" w:rsidP="00DB02E5">
            <w:pPr>
              <w:pStyle w:val="GlossEng"/>
            </w:pPr>
          </w:p>
        </w:tc>
        <w:tc>
          <w:tcPr>
            <w:tcW w:w="536" w:type="dxa"/>
            <w:shd w:val="clear" w:color="auto" w:fill="auto"/>
          </w:tcPr>
          <w:p w14:paraId="00252CB2" w14:textId="77777777" w:rsidR="00DB02E5" w:rsidRPr="0099608C" w:rsidRDefault="00DB02E5" w:rsidP="00DB02E5">
            <w:pPr>
              <w:pStyle w:val="GlossEng"/>
              <w:rPr>
                <w:rStyle w:val="ChSmallCaps"/>
              </w:rPr>
            </w:pPr>
            <w:r w:rsidRPr="0099608C">
              <w:rPr>
                <w:rStyle w:val="ChSmallCaps"/>
              </w:rPr>
              <w:t>1sg</w:t>
            </w:r>
          </w:p>
        </w:tc>
        <w:tc>
          <w:tcPr>
            <w:tcW w:w="591" w:type="dxa"/>
            <w:shd w:val="clear" w:color="auto" w:fill="auto"/>
          </w:tcPr>
          <w:p w14:paraId="2D304A29" w14:textId="77777777" w:rsidR="00DB02E5" w:rsidRPr="00534F9D" w:rsidRDefault="00DB02E5" w:rsidP="00DB02E5">
            <w:pPr>
              <w:pStyle w:val="GlossEng"/>
            </w:pPr>
            <w:r w:rsidRPr="00534F9D">
              <w:t>sleep</w:t>
            </w:r>
          </w:p>
        </w:tc>
        <w:tc>
          <w:tcPr>
            <w:tcW w:w="360" w:type="dxa"/>
            <w:shd w:val="clear" w:color="auto" w:fill="auto"/>
          </w:tcPr>
          <w:p w14:paraId="3099C1CA" w14:textId="77777777" w:rsidR="00DB02E5" w:rsidRPr="00856563" w:rsidRDefault="00DB02E5" w:rsidP="00DB02E5">
            <w:pPr>
              <w:pStyle w:val="GlossEng"/>
            </w:pPr>
          </w:p>
        </w:tc>
        <w:tc>
          <w:tcPr>
            <w:tcW w:w="947" w:type="dxa"/>
            <w:shd w:val="clear" w:color="auto" w:fill="auto"/>
          </w:tcPr>
          <w:p w14:paraId="15AC41C5" w14:textId="77777777" w:rsidR="00DB02E5" w:rsidRPr="00534F9D" w:rsidRDefault="00DB02E5" w:rsidP="00DB02E5">
            <w:pPr>
              <w:pStyle w:val="GlossEng"/>
            </w:pPr>
            <w:r w:rsidRPr="00534F9D">
              <w:t>afternoon</w:t>
            </w:r>
          </w:p>
        </w:tc>
      </w:tr>
    </w:tbl>
    <w:p w14:paraId="6E678689" w14:textId="35B43E15" w:rsidR="00DB02E5" w:rsidRPr="00874C92" w:rsidRDefault="00B7093A" w:rsidP="00AF7CAD">
      <w:pPr>
        <w:pStyle w:val="FreeTranslEng15pt"/>
      </w:pPr>
      <w:r>
        <w:t>‘</w:t>
      </w:r>
      <w:r w:rsidR="00DB02E5" w:rsidRPr="00534F9D">
        <w:t xml:space="preserve">I slept </w:t>
      </w:r>
      <w:r w:rsidR="00DB02E5">
        <w:t xml:space="preserve">(the entire) </w:t>
      </w:r>
      <w:r w:rsidR="00DB02E5" w:rsidRPr="00534F9D">
        <w:rPr>
          <w:rStyle w:val="ChBlueBold"/>
        </w:rPr>
        <w:t>afternoon</w:t>
      </w:r>
      <w:r>
        <w:t>’</w:t>
      </w:r>
      <w:r w:rsidR="00DB02E5">
        <w:t xml:space="preserve"> </w:t>
      </w:r>
      <w:r w:rsidR="00DB02E5" w:rsidRPr="00534F9D">
        <w:rPr>
          <w:rStyle w:val="ExampleSource"/>
        </w:rPr>
        <w:t>[</w:t>
      </w:r>
      <w:r w:rsidR="00DB02E5">
        <w:rPr>
          <w:rStyle w:val="ExampleSource"/>
        </w:rPr>
        <w:t xml:space="preserve">Elicited </w:t>
      </w:r>
      <w:r w:rsidR="00DB02E5" w:rsidRPr="0088780A">
        <w:rPr>
          <w:rStyle w:val="ExampleSource"/>
        </w:rPr>
        <w:t>BR120817.010</w:t>
      </w:r>
      <w:r w:rsidR="00DB02E5" w:rsidRPr="00534F9D">
        <w:rPr>
          <w:rStyle w:val="ExampleSource"/>
        </w:rPr>
        <w:t>]</w:t>
      </w:r>
    </w:p>
    <w:p w14:paraId="14A11FB9" w14:textId="77777777" w:rsidR="00DB02E5" w:rsidRDefault="00DB02E5" w:rsidP="00DB02E5">
      <w:pPr>
        <w:pStyle w:val="Heading2"/>
      </w:pPr>
      <w:bookmarkStart w:id="4187" w:name="_Ref308521998"/>
      <w:bookmarkStart w:id="4188" w:name="_Ref320188450"/>
      <w:bookmarkStart w:id="4189" w:name="_Toc334439714"/>
      <w:bookmarkStart w:id="4190" w:name="_Toc342590110"/>
      <w:bookmarkStart w:id="4191" w:name="_Toc353454808"/>
      <w:bookmarkStart w:id="4192" w:name="_Toc365356526"/>
      <w:bookmarkStart w:id="4193" w:name="_Toc440455693"/>
      <w:r>
        <w:t xml:space="preserve">Prepositions encoding </w:t>
      </w:r>
      <w:bookmarkEnd w:id="4187"/>
      <w:r>
        <w:rPr>
          <w:lang w:eastAsia="en-US"/>
        </w:rPr>
        <w:t>accompaniment/instruments</w:t>
      </w:r>
      <w:r>
        <w:t>, goals, and benefaction</w:t>
      </w:r>
      <w:bookmarkEnd w:id="4188"/>
      <w:bookmarkEnd w:id="4189"/>
      <w:bookmarkEnd w:id="4190"/>
      <w:bookmarkEnd w:id="4191"/>
      <w:bookmarkEnd w:id="4192"/>
      <w:bookmarkEnd w:id="4193"/>
    </w:p>
    <w:p w14:paraId="044AA9B1" w14:textId="27888B62" w:rsidR="00DB02E5" w:rsidRDefault="00DB02E5" w:rsidP="00DB02E5">
      <w:pPr>
        <w:pStyle w:val="Body0015after"/>
      </w:pPr>
      <w:r>
        <w:t xml:space="preserve">Papuan Malay employs four prepositions that encode </w:t>
      </w:r>
      <w:r>
        <w:rPr>
          <w:lang w:eastAsia="en-US"/>
        </w:rPr>
        <w:t>accompaniment/instruments</w:t>
      </w:r>
      <w:r>
        <w:t xml:space="preserve">, goals, and benefaction: comitative </w:t>
      </w:r>
      <w:r w:rsidR="00AB3BA2" w:rsidRPr="00AB3BA2">
        <w:rPr>
          <w:rStyle w:val="ChItalBold"/>
        </w:rPr>
        <w:t>dengang</w:t>
      </w:r>
      <w:r>
        <w:t xml:space="preserve"> </w:t>
      </w:r>
      <w:r w:rsidR="00B7093A">
        <w:t>‘</w:t>
      </w:r>
      <w:r>
        <w:t>with</w:t>
      </w:r>
      <w:r w:rsidR="00B7093A">
        <w:t>’</w:t>
      </w:r>
      <w:r>
        <w:t xml:space="preserve"> (§</w:t>
      </w:r>
      <w:r>
        <w:fldChar w:fldCharType="begin"/>
      </w:r>
      <w:r>
        <w:instrText xml:space="preserve"> REF _Ref319761134 \w \h </w:instrText>
      </w:r>
      <w:r>
        <w:fldChar w:fldCharType="separate"/>
      </w:r>
      <w:r w:rsidR="00154D81">
        <w:rPr>
          <w:cs/>
        </w:rPr>
        <w:t>‎</w:t>
      </w:r>
      <w:r w:rsidR="00154D81">
        <w:t>10.2.1</w:t>
      </w:r>
      <w:r>
        <w:fldChar w:fldCharType="end"/>
      </w:r>
      <w:r>
        <w:t xml:space="preserve">), goal-oriented </w:t>
      </w:r>
      <w:r w:rsidRPr="00E02830">
        <w:rPr>
          <w:rStyle w:val="ChItalBold"/>
        </w:rPr>
        <w:t>sama</w:t>
      </w:r>
      <w:r>
        <w:t xml:space="preserve"> </w:t>
      </w:r>
      <w:r w:rsidR="00B7093A">
        <w:t>‘</w:t>
      </w:r>
      <w:r>
        <w:t>to</w:t>
      </w:r>
      <w:r w:rsidR="00B7093A">
        <w:t>’</w:t>
      </w:r>
      <w:r>
        <w:t xml:space="preserve"> (§</w:t>
      </w:r>
      <w:r>
        <w:fldChar w:fldCharType="begin"/>
      </w:r>
      <w:r>
        <w:instrText xml:space="preserve"> REF _Ref319761138 \w \h </w:instrText>
      </w:r>
      <w:r>
        <w:fldChar w:fldCharType="separate"/>
      </w:r>
      <w:r w:rsidR="00154D81">
        <w:rPr>
          <w:cs/>
        </w:rPr>
        <w:t>‎</w:t>
      </w:r>
      <w:r w:rsidR="00154D81">
        <w:t>10.2.2</w:t>
      </w:r>
      <w:r>
        <w:fldChar w:fldCharType="end"/>
      </w:r>
      <w:r>
        <w:t xml:space="preserve">), benefactive </w:t>
      </w:r>
      <w:r w:rsidRPr="00E02830">
        <w:rPr>
          <w:rStyle w:val="ChItalBold"/>
        </w:rPr>
        <w:t>untuk</w:t>
      </w:r>
      <w:r>
        <w:t xml:space="preserve"> </w:t>
      </w:r>
      <w:r w:rsidR="00B7093A">
        <w:t>‘</w:t>
      </w:r>
      <w:r>
        <w:t>for</w:t>
      </w:r>
      <w:r w:rsidR="00B7093A">
        <w:t>’</w:t>
      </w:r>
      <w:r>
        <w:t xml:space="preserve"> (§</w:t>
      </w:r>
      <w:r>
        <w:fldChar w:fldCharType="begin"/>
      </w:r>
      <w:r>
        <w:instrText xml:space="preserve"> REF _Ref319602128 \w \h </w:instrText>
      </w:r>
      <w:r>
        <w:fldChar w:fldCharType="separate"/>
      </w:r>
      <w:r w:rsidR="00154D81">
        <w:rPr>
          <w:cs/>
        </w:rPr>
        <w:t>‎</w:t>
      </w:r>
      <w:r w:rsidR="00154D81">
        <w:t>10.2.3</w:t>
      </w:r>
      <w:r>
        <w:fldChar w:fldCharType="end"/>
      </w:r>
      <w:r>
        <w:t xml:space="preserve">) and </w:t>
      </w:r>
      <w:r w:rsidRPr="00E02830">
        <w:rPr>
          <w:rStyle w:val="ChItalBold"/>
        </w:rPr>
        <w:t>buat</w:t>
      </w:r>
      <w:r>
        <w:t xml:space="preserve"> </w:t>
      </w:r>
      <w:r w:rsidR="00B7093A">
        <w:t>‘</w:t>
      </w:r>
      <w:r>
        <w:t>for</w:t>
      </w:r>
      <w:r w:rsidR="00B7093A">
        <w:t>’</w:t>
      </w:r>
      <w:r>
        <w:t xml:space="preserve"> (§</w:t>
      </w:r>
      <w:r>
        <w:fldChar w:fldCharType="begin"/>
      </w:r>
      <w:r>
        <w:instrText xml:space="preserve"> REF _Ref319761140 \w \h </w:instrText>
      </w:r>
      <w:r>
        <w:fldChar w:fldCharType="separate"/>
      </w:r>
      <w:r w:rsidR="00154D81">
        <w:rPr>
          <w:cs/>
        </w:rPr>
        <w:t>‎</w:t>
      </w:r>
      <w:r w:rsidR="00154D81">
        <w:t>10.2.4</w:t>
      </w:r>
      <w:r>
        <w:fldChar w:fldCharType="end"/>
      </w:r>
      <w:r>
        <w:t>).</w:t>
      </w:r>
    </w:p>
    <w:p w14:paraId="3F5CA898" w14:textId="3334703E" w:rsidR="00DB02E5" w:rsidRDefault="00AB3BA2" w:rsidP="00DB02E5">
      <w:pPr>
        <w:pStyle w:val="Heading3"/>
      </w:pPr>
      <w:bookmarkStart w:id="4194" w:name="_Ref319761134"/>
      <w:bookmarkStart w:id="4195" w:name="_Toc334439715"/>
      <w:bookmarkStart w:id="4196" w:name="_Toc342590111"/>
      <w:bookmarkStart w:id="4197" w:name="_Toc365356527"/>
      <w:bookmarkStart w:id="4198" w:name="_Toc440455694"/>
      <w:r w:rsidRPr="00AB3BA2">
        <w:rPr>
          <w:rStyle w:val="ChItalBold"/>
        </w:rPr>
        <w:t>dengang</w:t>
      </w:r>
      <w:r w:rsidR="00DB02E5">
        <w:t xml:space="preserve"> </w:t>
      </w:r>
      <w:r w:rsidR="00B7093A">
        <w:t>‘</w:t>
      </w:r>
      <w:r w:rsidR="00DB02E5">
        <w:t>with</w:t>
      </w:r>
      <w:r w:rsidR="00B7093A">
        <w:t>’</w:t>
      </w:r>
      <w:bookmarkEnd w:id="4194"/>
      <w:bookmarkEnd w:id="4195"/>
      <w:bookmarkEnd w:id="4196"/>
      <w:bookmarkEnd w:id="4197"/>
      <w:bookmarkEnd w:id="4198"/>
    </w:p>
    <w:p w14:paraId="60BC9905" w14:textId="28A81222" w:rsidR="00DB02E5" w:rsidRDefault="00DB02E5" w:rsidP="003F56D2">
      <w:pPr>
        <w:pStyle w:val="Body0000after"/>
      </w:pPr>
      <w:r>
        <w:t xml:space="preserve">Prepositional phrases introduced with comitative </w:t>
      </w:r>
      <w:r w:rsidRPr="00CB248D">
        <w:rPr>
          <w:rStyle w:val="ChItalBold"/>
        </w:rPr>
        <w:t>dengan</w:t>
      </w:r>
      <w:r w:rsidR="00693669">
        <w:rPr>
          <w:rStyle w:val="ChItalBold"/>
        </w:rPr>
        <w:t>g</w:t>
      </w:r>
      <w:r>
        <w:t xml:space="preserve"> </w:t>
      </w:r>
      <w:r w:rsidR="00B7093A">
        <w:t>‘</w:t>
      </w:r>
      <w:r>
        <w:t>with</w:t>
      </w:r>
      <w:r w:rsidR="00B7093A">
        <w:t>’</w:t>
      </w:r>
      <w:r w:rsidR="00AB3BA2">
        <w:t xml:space="preserve">, </w:t>
      </w:r>
      <w:r w:rsidR="00294EE8">
        <w:t>with</w:t>
      </w:r>
      <w:r w:rsidR="00AB3BA2">
        <w:t xml:space="preserve"> its short form </w:t>
      </w:r>
      <w:r w:rsidRPr="003349EA">
        <w:rPr>
          <w:rStyle w:val="ChItalBold"/>
        </w:rPr>
        <w:t>deng</w:t>
      </w:r>
      <w:r>
        <w:t xml:space="preserve">, typically express </w:t>
      </w:r>
      <w:r w:rsidRPr="00907882">
        <w:t>accompaniment</w:t>
      </w:r>
      <w:r>
        <w:t xml:space="preserve"> with animate or inanimate associates. Also very </w:t>
      </w:r>
      <w:r w:rsidR="009462DA">
        <w:t>often</w:t>
      </w:r>
      <w:r>
        <w:t xml:space="preserve">, </w:t>
      </w:r>
      <w:r w:rsidRPr="00076132">
        <w:rPr>
          <w:rStyle w:val="ChItalBold"/>
        </w:rPr>
        <w:t>dengan</w:t>
      </w:r>
      <w:r w:rsidR="00E22DD1">
        <w:rPr>
          <w:rStyle w:val="ChItalBold"/>
        </w:rPr>
        <w:t>g</w:t>
      </w:r>
      <w:r>
        <w:t xml:space="preserve"> </w:t>
      </w:r>
      <w:r w:rsidR="00B7093A">
        <w:t>‘</w:t>
      </w:r>
      <w:r>
        <w:t>with</w:t>
      </w:r>
      <w:r w:rsidR="00B7093A">
        <w:t>’</w:t>
      </w:r>
      <w:r>
        <w:t xml:space="preserve"> introduces instruments. </w:t>
      </w:r>
      <w:r w:rsidR="00992D94">
        <w:t>In addition</w:t>
      </w:r>
      <w:r>
        <w:t xml:space="preserve">, </w:t>
      </w:r>
      <w:r w:rsidR="00AB3BA2" w:rsidRPr="00076132">
        <w:rPr>
          <w:rStyle w:val="ChItalBold"/>
        </w:rPr>
        <w:t>dengan</w:t>
      </w:r>
      <w:r w:rsidR="00AB3BA2">
        <w:rPr>
          <w:rStyle w:val="ChItalBold"/>
        </w:rPr>
        <w:t>g</w:t>
      </w:r>
      <w:r>
        <w:t xml:space="preserve"> </w:t>
      </w:r>
      <w:r w:rsidR="00B7093A">
        <w:t>‘</w:t>
      </w:r>
      <w:r>
        <w:t>with</w:t>
      </w:r>
      <w:r w:rsidR="00B7093A">
        <w:t>’</w:t>
      </w:r>
      <w:r>
        <w:t xml:space="preserve"> </w:t>
      </w:r>
      <w:r w:rsidR="00992D94">
        <w:t xml:space="preserve">introduces </w:t>
      </w:r>
      <w:r>
        <w:t>objects of mental verbs and the notion of identity in comparison constructions</w:t>
      </w:r>
      <w:r w:rsidRPr="00534F9D">
        <w:t>.</w:t>
      </w:r>
    </w:p>
    <w:p w14:paraId="3E4751CC" w14:textId="7A77EBBB" w:rsidR="00DB02E5" w:rsidRDefault="00DB02E5" w:rsidP="00A9390F">
      <w:pPr>
        <w:pStyle w:val="Body0505after"/>
      </w:pPr>
      <w:r>
        <w:t xml:space="preserve">The associates introduced with </w:t>
      </w:r>
      <w:r w:rsidR="00AB3BA2" w:rsidRPr="00076132">
        <w:rPr>
          <w:rStyle w:val="ChItalBold"/>
        </w:rPr>
        <w:t>dengan</w:t>
      </w:r>
      <w:r w:rsidR="00AB3BA2">
        <w:rPr>
          <w:rStyle w:val="ChItalBold"/>
        </w:rPr>
        <w:t>g</w:t>
      </w:r>
      <w:r>
        <w:t xml:space="preserve"> </w:t>
      </w:r>
      <w:r w:rsidR="00B7093A">
        <w:t>‘</w:t>
      </w:r>
      <w:r>
        <w:t>with</w:t>
      </w:r>
      <w:r w:rsidR="00B7093A">
        <w:t>’</w:t>
      </w:r>
      <w:r>
        <w:t xml:space="preserve"> are most commonly animate human as in </w:t>
      </w:r>
      <w:r w:rsidRPr="003A2C8C">
        <w:rPr>
          <w:rStyle w:val="ChItalBold"/>
        </w:rPr>
        <w:t>deng mama-tua</w:t>
      </w:r>
      <w:r>
        <w:t xml:space="preserve"> </w:t>
      </w:r>
      <w:r w:rsidR="00B7093A">
        <w:t>‘</w:t>
      </w:r>
      <w:r>
        <w:t>with aunt</w:t>
      </w:r>
      <w:r w:rsidR="00B7093A">
        <w:t>’</w:t>
      </w:r>
      <w:r>
        <w:t xml:space="preserve"> in </w:t>
      </w:r>
      <w:r>
        <w:fldChar w:fldCharType="begin"/>
      </w:r>
      <w:r>
        <w:instrText xml:space="preserve"> REF _Ref366497834 \h </w:instrText>
      </w:r>
      <w:r>
        <w:fldChar w:fldCharType="separate"/>
      </w:r>
      <w:r w:rsidR="00154D81" w:rsidRPr="00534F9D">
        <w:t>(</w:t>
      </w:r>
      <w:r w:rsidR="00154D81">
        <w:rPr>
          <w:noProof/>
        </w:rPr>
        <w:t>32</w:t>
      </w:r>
      <w:r w:rsidR="00154D81" w:rsidRPr="00534F9D">
        <w:t>)</w:t>
      </w:r>
      <w:r>
        <w:fldChar w:fldCharType="end"/>
      </w:r>
      <w:r>
        <w:t xml:space="preserve">, </w:t>
      </w:r>
      <w:r w:rsidRPr="008E669D">
        <w:rPr>
          <w:rStyle w:val="ChItalBold"/>
        </w:rPr>
        <w:t>deng de pu teman</w:t>
      </w:r>
      <w:r w:rsidR="00C2238D">
        <w:rPr>
          <w:rStyle w:val="ChItalBold"/>
        </w:rPr>
        <w:t>g</w:t>
      </w:r>
      <w:r>
        <w:rPr>
          <w:rStyle w:val="ChItalBold"/>
        </w:rPr>
        <w:t>~</w:t>
      </w:r>
      <w:r w:rsidRPr="008E669D">
        <w:rPr>
          <w:rStyle w:val="ChItalBold"/>
        </w:rPr>
        <w:t>teman</w:t>
      </w:r>
      <w:r w:rsidR="00C2238D">
        <w:rPr>
          <w:rStyle w:val="ChItalBold"/>
        </w:rPr>
        <w:t>g</w:t>
      </w:r>
      <w:r>
        <w:t xml:space="preserve"> </w:t>
      </w:r>
      <w:r w:rsidR="00B7093A">
        <w:t>‘</w:t>
      </w:r>
      <w:r>
        <w:t>with his friends</w:t>
      </w:r>
      <w:r w:rsidR="00B7093A">
        <w:t>’</w:t>
      </w:r>
      <w:r>
        <w:t xml:space="preserve"> in </w:t>
      </w:r>
      <w:r>
        <w:fldChar w:fldCharType="begin"/>
      </w:r>
      <w:r>
        <w:instrText xml:space="preserve"> REF _Ref339634483 \h </w:instrText>
      </w:r>
      <w:r>
        <w:fldChar w:fldCharType="separate"/>
      </w:r>
      <w:r w:rsidR="00154D81" w:rsidRPr="00534F9D">
        <w:t>(</w:t>
      </w:r>
      <w:r w:rsidR="00154D81">
        <w:rPr>
          <w:noProof/>
        </w:rPr>
        <w:t>33</w:t>
      </w:r>
      <w:r w:rsidR="00154D81" w:rsidRPr="00534F9D">
        <w:t>)</w:t>
      </w:r>
      <w:r>
        <w:fldChar w:fldCharType="end"/>
      </w:r>
      <w:r>
        <w:t xml:space="preserve"> or in </w:t>
      </w:r>
      <w:r w:rsidRPr="00834EFF">
        <w:rPr>
          <w:rStyle w:val="ChItalBold"/>
        </w:rPr>
        <w:t>deng kamu</w:t>
      </w:r>
      <w:r>
        <w:t xml:space="preserve"> </w:t>
      </w:r>
      <w:r w:rsidR="00B7093A">
        <w:t>‘</w:t>
      </w:r>
      <w:r>
        <w:t>with you</w:t>
      </w:r>
      <w:r w:rsidR="00B7093A">
        <w:t>’</w:t>
      </w:r>
      <w:r>
        <w:t xml:space="preserve"> in </w:t>
      </w:r>
      <w:r>
        <w:fldChar w:fldCharType="begin"/>
      </w:r>
      <w:r>
        <w:instrText xml:space="preserve"> REF _Ref348713251 \h </w:instrText>
      </w:r>
      <w:r>
        <w:fldChar w:fldCharType="separate"/>
      </w:r>
      <w:r w:rsidR="00154D81" w:rsidRPr="00534F9D">
        <w:t>(</w:t>
      </w:r>
      <w:r w:rsidR="00154D81">
        <w:rPr>
          <w:noProof/>
        </w:rPr>
        <w:t>34</w:t>
      </w:r>
      <w:r w:rsidR="00154D81" w:rsidRPr="00534F9D">
        <w:t>)</w:t>
      </w:r>
      <w:r>
        <w:fldChar w:fldCharType="end"/>
      </w:r>
      <w:r>
        <w:t xml:space="preserve">. These examples also </w:t>
      </w:r>
      <w:r w:rsidR="001D4099">
        <w:t>show</w:t>
      </w:r>
      <w:r>
        <w:t xml:space="preserve"> that the complements of </w:t>
      </w:r>
      <w:r w:rsidR="00AB3BA2" w:rsidRPr="00076132">
        <w:rPr>
          <w:rStyle w:val="ChItalBold"/>
        </w:rPr>
        <w:t>dengan</w:t>
      </w:r>
      <w:r w:rsidR="00AB3BA2">
        <w:rPr>
          <w:rStyle w:val="ChItalBold"/>
        </w:rPr>
        <w:t>g</w:t>
      </w:r>
      <w:r>
        <w:t xml:space="preserve"> </w:t>
      </w:r>
      <w:r w:rsidR="00B7093A">
        <w:t>‘</w:t>
      </w:r>
      <w:r>
        <w:t>with</w:t>
      </w:r>
      <w:r w:rsidR="00B7093A">
        <w:t>’</w:t>
      </w:r>
      <w:r>
        <w:t xml:space="preserve"> can be nouns or </w:t>
      </w:r>
      <w:r w:rsidR="001D4099">
        <w:t>personal pronoun</w:t>
      </w:r>
      <w:r>
        <w:t xml:space="preserve">s. Besides animate associates, </w:t>
      </w:r>
      <w:r w:rsidR="00AB3BA2" w:rsidRPr="00076132">
        <w:rPr>
          <w:rStyle w:val="ChItalBold"/>
        </w:rPr>
        <w:t>dengan</w:t>
      </w:r>
      <w:r w:rsidR="00AB3BA2">
        <w:rPr>
          <w:rStyle w:val="ChItalBold"/>
        </w:rPr>
        <w:t>g</w:t>
      </w:r>
      <w:r>
        <w:t xml:space="preserve"> </w:t>
      </w:r>
      <w:r w:rsidR="00B7093A">
        <w:t>‘</w:t>
      </w:r>
      <w:r>
        <w:t>with</w:t>
      </w:r>
      <w:r w:rsidR="00B7093A">
        <w:t>’</w:t>
      </w:r>
      <w:r>
        <w:t xml:space="preserve"> also introduces inanimate associates, as in </w:t>
      </w:r>
      <w:r w:rsidRPr="00F01885">
        <w:rPr>
          <w:rStyle w:val="ChItalBold"/>
        </w:rPr>
        <w:t>deng motor</w:t>
      </w:r>
      <w:r w:rsidRPr="00F01885">
        <w:t xml:space="preserve"> </w:t>
      </w:r>
      <w:r w:rsidR="00B7093A">
        <w:t>‘</w:t>
      </w:r>
      <w:r>
        <w:t>with (his) motorbike</w:t>
      </w:r>
      <w:r w:rsidR="00B7093A">
        <w:t>’</w:t>
      </w:r>
      <w:r>
        <w:t xml:space="preserve"> in </w:t>
      </w:r>
      <w:r>
        <w:fldChar w:fldCharType="begin"/>
      </w:r>
      <w:r>
        <w:instrText xml:space="preserve"> REF _Ref339634484 \h </w:instrText>
      </w:r>
      <w:r>
        <w:fldChar w:fldCharType="separate"/>
      </w:r>
      <w:r w:rsidR="00154D81" w:rsidRPr="00534F9D">
        <w:t>(</w:t>
      </w:r>
      <w:r w:rsidR="00154D81">
        <w:rPr>
          <w:noProof/>
        </w:rPr>
        <w:t>35</w:t>
      </w:r>
      <w:r w:rsidR="00154D81" w:rsidRPr="00534F9D">
        <w:t>)</w:t>
      </w:r>
      <w:r>
        <w:fldChar w:fldCharType="end"/>
      </w:r>
      <w:r>
        <w:t xml:space="preserve"> or in </w:t>
      </w:r>
      <w:r w:rsidRPr="00F01885">
        <w:rPr>
          <w:rStyle w:val="ChItalBold"/>
        </w:rPr>
        <w:t>deng</w:t>
      </w:r>
      <w:r>
        <w:t xml:space="preserve"> </w:t>
      </w:r>
      <w:r w:rsidRPr="009C5502">
        <w:rPr>
          <w:rStyle w:val="ChItalBold"/>
        </w:rPr>
        <w:t>itu</w:t>
      </w:r>
      <w:r>
        <w:t xml:space="preserve"> </w:t>
      </w:r>
      <w:r w:rsidR="00B7093A">
        <w:t>‘</w:t>
      </w:r>
      <w:r>
        <w:t>with those (spices)</w:t>
      </w:r>
      <w:r w:rsidR="00B7093A">
        <w:t>’</w:t>
      </w:r>
      <w:r>
        <w:t xml:space="preserve"> in </w:t>
      </w:r>
      <w:r>
        <w:fldChar w:fldCharType="begin"/>
      </w:r>
      <w:r>
        <w:instrText xml:space="preserve"> REF _Ref339634485 \h </w:instrText>
      </w:r>
      <w:r>
        <w:fldChar w:fldCharType="separate"/>
      </w:r>
      <w:r w:rsidR="00154D81" w:rsidRPr="00534F9D">
        <w:t>(</w:t>
      </w:r>
      <w:r w:rsidR="00154D81">
        <w:rPr>
          <w:noProof/>
        </w:rPr>
        <w:t>36</w:t>
      </w:r>
      <w:r w:rsidR="00154D81" w:rsidRPr="00534F9D">
        <w:t>)</w:t>
      </w:r>
      <w:r>
        <w:fldChar w:fldCharType="end"/>
      </w:r>
      <w:r>
        <w:t xml:space="preserve">. The associates introduced with </w:t>
      </w:r>
      <w:r w:rsidR="00AB3BA2" w:rsidRPr="00076132">
        <w:rPr>
          <w:rStyle w:val="ChItalBold"/>
        </w:rPr>
        <w:t>dengan</w:t>
      </w:r>
      <w:r w:rsidR="00AB3BA2">
        <w:rPr>
          <w:rStyle w:val="ChItalBold"/>
        </w:rPr>
        <w:t>g</w:t>
      </w:r>
      <w:r>
        <w:t xml:space="preserve"> </w:t>
      </w:r>
      <w:r w:rsidR="00B7093A">
        <w:t>‘</w:t>
      </w:r>
      <w:r>
        <w:t>with</w:t>
      </w:r>
      <w:r w:rsidR="00B7093A">
        <w:t>’</w:t>
      </w:r>
      <w:r>
        <w:t xml:space="preserve"> are either encoded in peripheral adjuncts as in </w:t>
      </w:r>
      <w:r>
        <w:fldChar w:fldCharType="begin"/>
      </w:r>
      <w:r>
        <w:instrText xml:space="preserve"> REF _Ref366497834 \h </w:instrText>
      </w:r>
      <w:r>
        <w:fldChar w:fldCharType="separate"/>
      </w:r>
      <w:r w:rsidR="00154D81" w:rsidRPr="00534F9D">
        <w:t>(</w:t>
      </w:r>
      <w:r w:rsidR="00154D81">
        <w:rPr>
          <w:noProof/>
        </w:rPr>
        <w:t>32</w:t>
      </w:r>
      <w:r w:rsidR="00154D81" w:rsidRPr="00534F9D">
        <w:t>)</w:t>
      </w:r>
      <w:r>
        <w:fldChar w:fldCharType="end"/>
      </w:r>
      <w:r>
        <w:t xml:space="preserve">, or </w:t>
      </w:r>
      <w:r>
        <w:fldChar w:fldCharType="begin"/>
      </w:r>
      <w:r>
        <w:instrText xml:space="preserve"> REF _Ref348713251 \h </w:instrText>
      </w:r>
      <w:r>
        <w:fldChar w:fldCharType="separate"/>
      </w:r>
      <w:r w:rsidR="00154D81" w:rsidRPr="00534F9D">
        <w:t>(</w:t>
      </w:r>
      <w:r w:rsidR="00154D81">
        <w:rPr>
          <w:noProof/>
        </w:rPr>
        <w:t>34</w:t>
      </w:r>
      <w:r w:rsidR="00154D81" w:rsidRPr="00534F9D">
        <w:t>)</w:t>
      </w:r>
      <w:r>
        <w:fldChar w:fldCharType="end"/>
      </w:r>
      <w:r>
        <w:t xml:space="preserve"> to </w:t>
      </w:r>
      <w:r>
        <w:fldChar w:fldCharType="begin"/>
      </w:r>
      <w:r>
        <w:instrText xml:space="preserve"> REF _Ref339634485 \h </w:instrText>
      </w:r>
      <w:r>
        <w:fldChar w:fldCharType="separate"/>
      </w:r>
      <w:r w:rsidR="00154D81" w:rsidRPr="00534F9D">
        <w:t>(</w:t>
      </w:r>
      <w:r w:rsidR="00154D81">
        <w:rPr>
          <w:noProof/>
        </w:rPr>
        <w:t>36</w:t>
      </w:r>
      <w:r w:rsidR="00154D81" w:rsidRPr="00534F9D">
        <w:t>)</w:t>
      </w:r>
      <w:r>
        <w:fldChar w:fldCharType="end"/>
      </w:r>
      <w:r>
        <w:t xml:space="preserve"> or in nonverbal predicates as in </w:t>
      </w:r>
      <w:r>
        <w:fldChar w:fldCharType="begin"/>
      </w:r>
      <w:r>
        <w:instrText xml:space="preserve"> REF _Ref339634483 \h </w:instrText>
      </w:r>
      <w:r>
        <w:fldChar w:fldCharType="separate"/>
      </w:r>
      <w:r w:rsidR="00154D81" w:rsidRPr="00534F9D">
        <w:t>(</w:t>
      </w:r>
      <w:r w:rsidR="00154D81">
        <w:rPr>
          <w:noProof/>
        </w:rPr>
        <w:t>33</w:t>
      </w:r>
      <w:r w:rsidR="00154D81" w:rsidRPr="00534F9D">
        <w:t>)</w:t>
      </w:r>
      <w:r>
        <w:fldChar w:fldCharType="end"/>
      </w:r>
      <w:r>
        <w:t xml:space="preserve">. The example in </w:t>
      </w:r>
      <w:r>
        <w:fldChar w:fldCharType="begin"/>
      </w:r>
      <w:r>
        <w:instrText xml:space="preserve"> REF _Ref339634483 \h </w:instrText>
      </w:r>
      <w:r>
        <w:fldChar w:fldCharType="separate"/>
      </w:r>
      <w:r w:rsidR="00154D81" w:rsidRPr="00534F9D">
        <w:t>(</w:t>
      </w:r>
      <w:r w:rsidR="00154D81">
        <w:rPr>
          <w:noProof/>
        </w:rPr>
        <w:t>33</w:t>
      </w:r>
      <w:r w:rsidR="00154D81" w:rsidRPr="00534F9D">
        <w:t>)</w:t>
      </w:r>
      <w:r>
        <w:fldChar w:fldCharType="end"/>
      </w:r>
      <w:r>
        <w:t xml:space="preserve"> also illustrates that prepositional phrases functioning as nonverbal predicates can be modified by adverbs such as prospective </w:t>
      </w:r>
      <w:r w:rsidRPr="0089360F">
        <w:rPr>
          <w:rStyle w:val="ChItalBold"/>
        </w:rPr>
        <w:t>masi</w:t>
      </w:r>
      <w:r>
        <w:t xml:space="preserve"> </w:t>
      </w:r>
      <w:r w:rsidR="00B7093A">
        <w:t>‘</w:t>
      </w:r>
      <w:r>
        <w:t>still</w:t>
      </w:r>
      <w:r w:rsidR="00B7093A">
        <w:t>’</w:t>
      </w:r>
      <w:r>
        <w:t xml:space="preserve">; </w:t>
      </w:r>
      <w:r w:rsidR="00A9390F">
        <w:t>such modification is unattested for prepositional phrases having other functions</w:t>
      </w:r>
      <w:r>
        <w:t>.</w:t>
      </w:r>
    </w:p>
    <w:p w14:paraId="5119D80C" w14:textId="77777777" w:rsidR="00DB02E5" w:rsidRDefault="00DB02E5" w:rsidP="00DB02E5">
      <w:pPr>
        <w:pStyle w:val="ExampleTitle"/>
      </w:pPr>
      <w:r>
        <w:t>Introducing associates</w:t>
      </w:r>
    </w:p>
    <w:tbl>
      <w:tblPr>
        <w:tblW w:w="6244" w:type="dxa"/>
        <w:tblCellMar>
          <w:left w:w="42" w:type="dxa"/>
          <w:right w:w="42" w:type="dxa"/>
        </w:tblCellMar>
        <w:tblLook w:val="01E0" w:firstRow="1" w:lastRow="1" w:firstColumn="1" w:lastColumn="1" w:noHBand="0" w:noVBand="0"/>
      </w:tblPr>
      <w:tblGrid>
        <w:gridCol w:w="709"/>
        <w:gridCol w:w="1184"/>
        <w:gridCol w:w="607"/>
        <w:gridCol w:w="718"/>
        <w:gridCol w:w="489"/>
        <w:gridCol w:w="879"/>
        <w:gridCol w:w="596"/>
        <w:gridCol w:w="1062"/>
      </w:tblGrid>
      <w:tr w:rsidR="00AC23C4" w:rsidRPr="008C7D8B" w14:paraId="15F0F5A0" w14:textId="77777777" w:rsidTr="00AC23C4">
        <w:tc>
          <w:tcPr>
            <w:tcW w:w="709" w:type="dxa"/>
            <w:shd w:val="clear" w:color="auto" w:fill="auto"/>
          </w:tcPr>
          <w:p w14:paraId="67823580" w14:textId="77777777" w:rsidR="00DB02E5" w:rsidRPr="00B1769D" w:rsidRDefault="00DB02E5" w:rsidP="00DB02E5">
            <w:pPr>
              <w:pStyle w:val="O0Nwnext"/>
            </w:pPr>
            <w:bookmarkStart w:id="4199" w:name="_Ref366497834"/>
            <w:r w:rsidRPr="00534F9D">
              <w:t>(</w:t>
            </w:r>
            <w:fldSimple w:instr=" SEQ ( \* ARABIC \s 1 ">
              <w:r w:rsidR="00154D81">
                <w:rPr>
                  <w:noProof/>
                </w:rPr>
                <w:t>32</w:t>
              </w:r>
            </w:fldSimple>
            <w:r w:rsidRPr="00534F9D">
              <w:t>)</w:t>
            </w:r>
            <w:bookmarkEnd w:id="4199"/>
          </w:p>
        </w:tc>
        <w:tc>
          <w:tcPr>
            <w:tcW w:w="1184" w:type="dxa"/>
            <w:shd w:val="clear" w:color="auto" w:fill="auto"/>
          </w:tcPr>
          <w:p w14:paraId="094B53FC" w14:textId="77777777" w:rsidR="00DB02E5" w:rsidRPr="00A0488B" w:rsidRDefault="00DB02E5" w:rsidP="00DB02E5">
            <w:pPr>
              <w:pStyle w:val="Text"/>
            </w:pPr>
            <w:r w:rsidRPr="00A0488B">
              <w:t>sebentar</w:t>
            </w:r>
          </w:p>
        </w:tc>
        <w:tc>
          <w:tcPr>
            <w:tcW w:w="607" w:type="dxa"/>
            <w:shd w:val="clear" w:color="auto" w:fill="auto"/>
          </w:tcPr>
          <w:p w14:paraId="29E18DEA" w14:textId="77777777" w:rsidR="00DB02E5" w:rsidRPr="00A0488B" w:rsidRDefault="00E83D15" w:rsidP="00DB02E5">
            <w:pPr>
              <w:pStyle w:val="Text"/>
            </w:pPr>
            <w:r>
              <w:t>Hurki</w:t>
            </w:r>
          </w:p>
        </w:tc>
        <w:tc>
          <w:tcPr>
            <w:tcW w:w="718" w:type="dxa"/>
            <w:shd w:val="clear" w:color="auto" w:fill="auto"/>
          </w:tcPr>
          <w:p w14:paraId="4D0E19A8" w14:textId="77777777" w:rsidR="00DB02E5" w:rsidRPr="00A0488B" w:rsidRDefault="00DB02E5" w:rsidP="00DB02E5">
            <w:pPr>
              <w:pStyle w:val="Text"/>
            </w:pPr>
            <w:r w:rsidRPr="00A0488B">
              <w:t>datang</w:t>
            </w:r>
          </w:p>
        </w:tc>
        <w:tc>
          <w:tcPr>
            <w:tcW w:w="489" w:type="dxa"/>
            <w:shd w:val="clear" w:color="auto" w:fill="auto"/>
          </w:tcPr>
          <w:p w14:paraId="30FB1F18" w14:textId="77777777" w:rsidR="00DB02E5" w:rsidRPr="00A0488B" w:rsidRDefault="00DB02E5" w:rsidP="00DB02E5">
            <w:pPr>
              <w:pStyle w:val="Text"/>
            </w:pPr>
            <w:r w:rsidRPr="00A0488B">
              <w:t>ko</w:t>
            </w:r>
          </w:p>
        </w:tc>
        <w:tc>
          <w:tcPr>
            <w:tcW w:w="879" w:type="dxa"/>
            <w:shd w:val="clear" w:color="auto" w:fill="auto"/>
          </w:tcPr>
          <w:p w14:paraId="2CE4A620" w14:textId="77777777" w:rsidR="00DB02E5" w:rsidRPr="00A0488B" w:rsidRDefault="00DB02E5" w:rsidP="00DB02E5">
            <w:pPr>
              <w:pStyle w:val="Text"/>
            </w:pPr>
            <w:r w:rsidRPr="00A0488B">
              <w:t>pulan</w:t>
            </w:r>
            <w:r>
              <w:t>g</w:t>
            </w:r>
          </w:p>
        </w:tc>
        <w:tc>
          <w:tcPr>
            <w:tcW w:w="596" w:type="dxa"/>
            <w:shd w:val="clear" w:color="auto" w:fill="auto"/>
          </w:tcPr>
          <w:p w14:paraId="5AC5DB43" w14:textId="77777777" w:rsidR="00DB02E5" w:rsidRPr="00FB402A" w:rsidRDefault="00DB02E5" w:rsidP="00DB02E5">
            <w:pPr>
              <w:pStyle w:val="Text"/>
              <w:rPr>
                <w:rStyle w:val="ChBlueBold"/>
              </w:rPr>
            </w:pPr>
            <w:r w:rsidRPr="00FB402A">
              <w:rPr>
                <w:rStyle w:val="ChBlueBold"/>
              </w:rPr>
              <w:t>deng</w:t>
            </w:r>
          </w:p>
        </w:tc>
        <w:tc>
          <w:tcPr>
            <w:tcW w:w="1062" w:type="dxa"/>
            <w:shd w:val="clear" w:color="auto" w:fill="auto"/>
          </w:tcPr>
          <w:p w14:paraId="737977AC" w14:textId="77777777" w:rsidR="00DB02E5" w:rsidRPr="00FB402A" w:rsidRDefault="00DB02E5" w:rsidP="00DB02E5">
            <w:pPr>
              <w:pStyle w:val="Text"/>
              <w:rPr>
                <w:rStyle w:val="ChBlueBold"/>
              </w:rPr>
            </w:pPr>
            <w:r w:rsidRPr="00FB402A">
              <w:rPr>
                <w:rStyle w:val="ChBlueBold"/>
              </w:rPr>
              <w:t>mama-tua</w:t>
            </w:r>
          </w:p>
        </w:tc>
      </w:tr>
      <w:tr w:rsidR="00AC23C4" w:rsidRPr="00AC23C4" w14:paraId="2B2CEA9D" w14:textId="77777777" w:rsidTr="00AC23C4">
        <w:tc>
          <w:tcPr>
            <w:tcW w:w="709" w:type="dxa"/>
            <w:shd w:val="clear" w:color="auto" w:fill="auto"/>
          </w:tcPr>
          <w:p w14:paraId="580BC394" w14:textId="77777777" w:rsidR="00DB02E5" w:rsidRPr="00A0488B" w:rsidRDefault="00DB02E5" w:rsidP="00DB02E5">
            <w:pPr>
              <w:pStyle w:val="GlossEng"/>
            </w:pPr>
          </w:p>
        </w:tc>
        <w:tc>
          <w:tcPr>
            <w:tcW w:w="1184" w:type="dxa"/>
            <w:shd w:val="clear" w:color="auto" w:fill="auto"/>
          </w:tcPr>
          <w:p w14:paraId="565AF768" w14:textId="77777777" w:rsidR="00DB02E5" w:rsidRPr="00A0488B" w:rsidRDefault="00DB02E5" w:rsidP="00DB02E5">
            <w:pPr>
              <w:pStyle w:val="GlossEng"/>
            </w:pPr>
            <w:r w:rsidRPr="00A0488B">
              <w:t>in.a.moment</w:t>
            </w:r>
          </w:p>
        </w:tc>
        <w:tc>
          <w:tcPr>
            <w:tcW w:w="607" w:type="dxa"/>
            <w:shd w:val="clear" w:color="auto" w:fill="auto"/>
          </w:tcPr>
          <w:p w14:paraId="7AD2272C" w14:textId="77777777" w:rsidR="00DB02E5" w:rsidRPr="00A0488B" w:rsidRDefault="00E83D15" w:rsidP="00DB02E5">
            <w:pPr>
              <w:pStyle w:val="GlossEng"/>
            </w:pPr>
            <w:r>
              <w:t>Hurki</w:t>
            </w:r>
          </w:p>
        </w:tc>
        <w:tc>
          <w:tcPr>
            <w:tcW w:w="718" w:type="dxa"/>
            <w:shd w:val="clear" w:color="auto" w:fill="auto"/>
          </w:tcPr>
          <w:p w14:paraId="6B35AD61" w14:textId="77777777" w:rsidR="00DB02E5" w:rsidRPr="00A0488B" w:rsidRDefault="00DB02E5" w:rsidP="00DB02E5">
            <w:pPr>
              <w:pStyle w:val="GlossEng"/>
            </w:pPr>
            <w:r w:rsidRPr="00A0488B">
              <w:t>come</w:t>
            </w:r>
          </w:p>
        </w:tc>
        <w:tc>
          <w:tcPr>
            <w:tcW w:w="489" w:type="dxa"/>
            <w:shd w:val="clear" w:color="auto" w:fill="auto"/>
          </w:tcPr>
          <w:p w14:paraId="05495FBF" w14:textId="77777777" w:rsidR="00DB02E5" w:rsidRPr="0099608C" w:rsidRDefault="00DB02E5" w:rsidP="00DB02E5">
            <w:pPr>
              <w:pStyle w:val="GlossEng"/>
              <w:rPr>
                <w:rStyle w:val="ChSmallCaps"/>
              </w:rPr>
            </w:pPr>
            <w:r w:rsidRPr="0099608C">
              <w:rPr>
                <w:rStyle w:val="ChSmallCaps"/>
              </w:rPr>
              <w:t>2sg</w:t>
            </w:r>
          </w:p>
        </w:tc>
        <w:tc>
          <w:tcPr>
            <w:tcW w:w="879" w:type="dxa"/>
            <w:shd w:val="clear" w:color="auto" w:fill="auto"/>
          </w:tcPr>
          <w:p w14:paraId="6AEADF73" w14:textId="77777777" w:rsidR="00DB02E5" w:rsidRPr="00A0488B" w:rsidRDefault="00DB02E5" w:rsidP="00DB02E5">
            <w:pPr>
              <w:pStyle w:val="GlossEng"/>
            </w:pPr>
            <w:r w:rsidRPr="00A0488B">
              <w:t>go.home</w:t>
            </w:r>
          </w:p>
        </w:tc>
        <w:tc>
          <w:tcPr>
            <w:tcW w:w="596" w:type="dxa"/>
            <w:shd w:val="clear" w:color="auto" w:fill="auto"/>
          </w:tcPr>
          <w:p w14:paraId="4F8B4067" w14:textId="77777777" w:rsidR="00DB02E5" w:rsidRPr="00A0488B" w:rsidRDefault="00DB02E5" w:rsidP="00DB02E5">
            <w:pPr>
              <w:pStyle w:val="GlossEng"/>
            </w:pPr>
            <w:r w:rsidRPr="00A0488B">
              <w:t>with</w:t>
            </w:r>
          </w:p>
        </w:tc>
        <w:tc>
          <w:tcPr>
            <w:tcW w:w="1062" w:type="dxa"/>
            <w:shd w:val="clear" w:color="auto" w:fill="auto"/>
          </w:tcPr>
          <w:p w14:paraId="2C32928D" w14:textId="77777777" w:rsidR="00DB02E5" w:rsidRPr="00A0488B" w:rsidRDefault="00DB02E5" w:rsidP="00DB02E5">
            <w:pPr>
              <w:pStyle w:val="GlossEng"/>
            </w:pPr>
            <w:r w:rsidRPr="00A0488B">
              <w:t>aunt</w:t>
            </w:r>
          </w:p>
        </w:tc>
      </w:tr>
    </w:tbl>
    <w:p w14:paraId="75315622" w14:textId="7122A1BF" w:rsidR="00DB02E5" w:rsidRDefault="00B7093A" w:rsidP="00DB02E5">
      <w:pPr>
        <w:pStyle w:val="FreeTranslEng"/>
      </w:pPr>
      <w:r>
        <w:t>‘</w:t>
      </w:r>
      <w:r w:rsidR="00DB02E5">
        <w:t xml:space="preserve">in a moment (when) </w:t>
      </w:r>
      <w:r w:rsidR="00E83D15">
        <w:t>Hurki</w:t>
      </w:r>
      <w:r w:rsidR="00DB02E5">
        <w:t xml:space="preserve"> comes, you</w:t>
      </w:r>
      <w:r>
        <w:t>’</w:t>
      </w:r>
      <w:r w:rsidR="00DB02E5">
        <w:t xml:space="preserve">ll go home </w:t>
      </w:r>
      <w:r w:rsidR="00DB02E5" w:rsidRPr="00FB402A">
        <w:rPr>
          <w:rStyle w:val="ChBlueBold"/>
        </w:rPr>
        <w:t>with me</w:t>
      </w:r>
      <w:r w:rsidR="00DB02E5">
        <w:t xml:space="preserve"> (</w:t>
      </w:r>
      <w:r>
        <w:t>‘</w:t>
      </w:r>
      <w:r w:rsidR="00DB02E5" w:rsidRPr="00FB402A">
        <w:rPr>
          <w:rStyle w:val="ChBlueBold"/>
        </w:rPr>
        <w:t>aunt</w:t>
      </w:r>
      <w:r>
        <w:t>’</w:t>
      </w:r>
      <w:r w:rsidR="00DB02E5">
        <w:t>)</w:t>
      </w:r>
      <w:r>
        <w:t>’</w:t>
      </w:r>
      <w:r w:rsidR="00DB02E5">
        <w:t xml:space="preserve"> </w:t>
      </w:r>
      <w:r w:rsidR="00DB02E5" w:rsidRPr="00FB402A">
        <w:rPr>
          <w:rStyle w:val="ExampleSource"/>
        </w:rPr>
        <w:t>[081011-006-Cv.0003]</w:t>
      </w:r>
    </w:p>
    <w:tbl>
      <w:tblPr>
        <w:tblW w:w="5027" w:type="dxa"/>
        <w:tblCellMar>
          <w:left w:w="40" w:type="dxa"/>
          <w:right w:w="40" w:type="dxa"/>
        </w:tblCellMar>
        <w:tblLook w:val="01E0" w:firstRow="1" w:lastRow="1" w:firstColumn="1" w:lastColumn="1" w:noHBand="0" w:noVBand="0"/>
      </w:tblPr>
      <w:tblGrid>
        <w:gridCol w:w="709"/>
        <w:gridCol w:w="569"/>
        <w:gridCol w:w="558"/>
        <w:gridCol w:w="592"/>
        <w:gridCol w:w="485"/>
        <w:gridCol w:w="563"/>
        <w:gridCol w:w="1551"/>
      </w:tblGrid>
      <w:tr w:rsidR="00AC23C4" w:rsidRPr="008C7D8B" w14:paraId="15D71121" w14:textId="77777777" w:rsidTr="00AC23C4">
        <w:tc>
          <w:tcPr>
            <w:tcW w:w="709" w:type="dxa"/>
            <w:shd w:val="clear" w:color="auto" w:fill="auto"/>
          </w:tcPr>
          <w:p w14:paraId="00C25309" w14:textId="77777777" w:rsidR="00DB02E5" w:rsidRPr="00B1769D" w:rsidRDefault="00DB02E5" w:rsidP="00DB02E5">
            <w:pPr>
              <w:pStyle w:val="O0Nwnext"/>
            </w:pPr>
            <w:bookmarkStart w:id="4200" w:name="_Ref318979610"/>
            <w:bookmarkStart w:id="4201" w:name="_Ref339634483"/>
            <w:bookmarkStart w:id="4202" w:name="_Ref354853057"/>
            <w:r w:rsidRPr="00534F9D">
              <w:t>(</w:t>
            </w:r>
            <w:fldSimple w:instr=" SEQ ( \* ARABIC \s 1 ">
              <w:r w:rsidR="00154D81">
                <w:rPr>
                  <w:noProof/>
                </w:rPr>
                <w:t>33</w:t>
              </w:r>
            </w:fldSimple>
            <w:bookmarkEnd w:id="4200"/>
            <w:r w:rsidRPr="00534F9D">
              <w:t>)</w:t>
            </w:r>
            <w:bookmarkEnd w:id="4201"/>
            <w:bookmarkEnd w:id="4202"/>
          </w:p>
        </w:tc>
        <w:tc>
          <w:tcPr>
            <w:tcW w:w="569" w:type="dxa"/>
            <w:shd w:val="clear" w:color="auto" w:fill="auto"/>
          </w:tcPr>
          <w:p w14:paraId="39F83D56" w14:textId="77777777" w:rsidR="00DB02E5" w:rsidRPr="00534F9D" w:rsidRDefault="00C453E7" w:rsidP="00DB02E5">
            <w:pPr>
              <w:pStyle w:val="Text"/>
            </w:pPr>
            <w:r>
              <w:t>Roni</w:t>
            </w:r>
          </w:p>
        </w:tc>
        <w:tc>
          <w:tcPr>
            <w:tcW w:w="558" w:type="dxa"/>
            <w:shd w:val="clear" w:color="auto" w:fill="auto"/>
          </w:tcPr>
          <w:p w14:paraId="0355E783" w14:textId="77777777" w:rsidR="00DB02E5" w:rsidRPr="00D52D0A" w:rsidRDefault="00DB02E5" w:rsidP="00DB02E5">
            <w:pPr>
              <w:pStyle w:val="Text"/>
            </w:pPr>
            <w:r w:rsidRPr="00D52D0A">
              <w:t>masi</w:t>
            </w:r>
          </w:p>
        </w:tc>
        <w:tc>
          <w:tcPr>
            <w:tcW w:w="592" w:type="dxa"/>
            <w:shd w:val="clear" w:color="auto" w:fill="auto"/>
          </w:tcPr>
          <w:p w14:paraId="119F2E50" w14:textId="77777777" w:rsidR="00DB02E5" w:rsidRPr="00534F9D" w:rsidRDefault="00DB02E5" w:rsidP="00DB02E5">
            <w:pPr>
              <w:pStyle w:val="Text"/>
              <w:rPr>
                <w:rStyle w:val="ChBlueBold"/>
              </w:rPr>
            </w:pPr>
            <w:r w:rsidRPr="00534F9D">
              <w:rPr>
                <w:rStyle w:val="ChBlueBold"/>
              </w:rPr>
              <w:t>den</w:t>
            </w:r>
            <w:r>
              <w:rPr>
                <w:rStyle w:val="ChBlueBold"/>
              </w:rPr>
              <w:t>g</w:t>
            </w:r>
          </w:p>
        </w:tc>
        <w:tc>
          <w:tcPr>
            <w:tcW w:w="485" w:type="dxa"/>
            <w:shd w:val="clear" w:color="auto" w:fill="auto"/>
          </w:tcPr>
          <w:p w14:paraId="22C05C80" w14:textId="77777777" w:rsidR="00DB02E5" w:rsidRPr="00534F9D" w:rsidRDefault="00DB02E5" w:rsidP="00DB02E5">
            <w:pPr>
              <w:pStyle w:val="Text"/>
              <w:rPr>
                <w:rStyle w:val="ChBlueBold"/>
              </w:rPr>
            </w:pPr>
            <w:r w:rsidRPr="00534F9D">
              <w:rPr>
                <w:rStyle w:val="ChBlueBold"/>
              </w:rPr>
              <w:t>de</w:t>
            </w:r>
          </w:p>
        </w:tc>
        <w:tc>
          <w:tcPr>
            <w:tcW w:w="563" w:type="dxa"/>
            <w:shd w:val="clear" w:color="auto" w:fill="auto"/>
          </w:tcPr>
          <w:p w14:paraId="48A95F22" w14:textId="77777777" w:rsidR="00DB02E5" w:rsidRPr="00534F9D" w:rsidRDefault="00DB02E5" w:rsidP="00DB02E5">
            <w:pPr>
              <w:pStyle w:val="Text"/>
              <w:rPr>
                <w:rStyle w:val="ChBlueBold"/>
              </w:rPr>
            </w:pPr>
            <w:r w:rsidRPr="00534F9D">
              <w:rPr>
                <w:rStyle w:val="ChBlueBold"/>
              </w:rPr>
              <w:t>pu</w:t>
            </w:r>
          </w:p>
        </w:tc>
        <w:tc>
          <w:tcPr>
            <w:tcW w:w="1551" w:type="dxa"/>
            <w:shd w:val="clear" w:color="auto" w:fill="auto"/>
          </w:tcPr>
          <w:p w14:paraId="24B383E1" w14:textId="77777777" w:rsidR="00DB02E5" w:rsidRPr="00534F9D" w:rsidRDefault="00DB02E5" w:rsidP="00DB02E5">
            <w:pPr>
              <w:pStyle w:val="Text"/>
              <w:rPr>
                <w:rStyle w:val="ChBlueBold"/>
              </w:rPr>
            </w:pPr>
            <w:r>
              <w:rPr>
                <w:rStyle w:val="ChBlueBold"/>
              </w:rPr>
              <w:t>teman</w:t>
            </w:r>
            <w:r w:rsidR="00C2238D">
              <w:rPr>
                <w:rStyle w:val="ChBlueBold"/>
              </w:rPr>
              <w:t>g</w:t>
            </w:r>
            <w:r>
              <w:rPr>
                <w:rStyle w:val="ChBlueBold"/>
              </w:rPr>
              <w:t>~</w:t>
            </w:r>
            <w:r w:rsidRPr="00534F9D">
              <w:rPr>
                <w:rStyle w:val="ChBlueBold"/>
              </w:rPr>
              <w:t>teman</w:t>
            </w:r>
            <w:r w:rsidR="00C2238D">
              <w:rPr>
                <w:rStyle w:val="ChBlueBold"/>
              </w:rPr>
              <w:t>g</w:t>
            </w:r>
          </w:p>
        </w:tc>
      </w:tr>
      <w:tr w:rsidR="00AC23C4" w:rsidRPr="00AC23C4" w14:paraId="727732C7" w14:textId="77777777" w:rsidTr="00AC23C4">
        <w:tc>
          <w:tcPr>
            <w:tcW w:w="709" w:type="dxa"/>
            <w:shd w:val="clear" w:color="auto" w:fill="auto"/>
          </w:tcPr>
          <w:p w14:paraId="76B8CFEA" w14:textId="77777777" w:rsidR="00DB02E5" w:rsidRPr="00B1769D" w:rsidRDefault="00DB02E5" w:rsidP="00DB02E5">
            <w:pPr>
              <w:pStyle w:val="GlossEng"/>
            </w:pPr>
          </w:p>
        </w:tc>
        <w:tc>
          <w:tcPr>
            <w:tcW w:w="569" w:type="dxa"/>
            <w:shd w:val="clear" w:color="auto" w:fill="auto"/>
          </w:tcPr>
          <w:p w14:paraId="2B0D354D" w14:textId="77777777" w:rsidR="00DB02E5" w:rsidRPr="00534F9D" w:rsidRDefault="00C453E7" w:rsidP="00DB02E5">
            <w:pPr>
              <w:pStyle w:val="GlossEng"/>
            </w:pPr>
            <w:r>
              <w:t>Roni</w:t>
            </w:r>
          </w:p>
        </w:tc>
        <w:tc>
          <w:tcPr>
            <w:tcW w:w="558" w:type="dxa"/>
            <w:shd w:val="clear" w:color="auto" w:fill="auto"/>
          </w:tcPr>
          <w:p w14:paraId="34C29707" w14:textId="77777777" w:rsidR="00DB02E5" w:rsidRPr="00534F9D" w:rsidRDefault="00DB02E5" w:rsidP="00DB02E5">
            <w:pPr>
              <w:pStyle w:val="GlossEng"/>
            </w:pPr>
            <w:r w:rsidRPr="00534F9D">
              <w:t>still</w:t>
            </w:r>
          </w:p>
        </w:tc>
        <w:tc>
          <w:tcPr>
            <w:tcW w:w="592" w:type="dxa"/>
            <w:shd w:val="clear" w:color="auto" w:fill="auto"/>
          </w:tcPr>
          <w:p w14:paraId="2828A908" w14:textId="77777777" w:rsidR="00DB02E5" w:rsidRPr="00534F9D" w:rsidRDefault="00DB02E5" w:rsidP="00DB02E5">
            <w:pPr>
              <w:pStyle w:val="GlossEng"/>
            </w:pPr>
            <w:r w:rsidRPr="00534F9D">
              <w:t>with</w:t>
            </w:r>
          </w:p>
        </w:tc>
        <w:tc>
          <w:tcPr>
            <w:tcW w:w="485" w:type="dxa"/>
            <w:shd w:val="clear" w:color="auto" w:fill="auto"/>
          </w:tcPr>
          <w:p w14:paraId="3AE9684E" w14:textId="77777777" w:rsidR="00DB02E5" w:rsidRPr="0099608C" w:rsidRDefault="00DB02E5" w:rsidP="00DB02E5">
            <w:pPr>
              <w:pStyle w:val="GlossEng"/>
              <w:rPr>
                <w:rStyle w:val="ChSmallCaps"/>
              </w:rPr>
            </w:pPr>
            <w:r w:rsidRPr="0099608C">
              <w:rPr>
                <w:rStyle w:val="ChSmallCaps"/>
              </w:rPr>
              <w:t>3sg</w:t>
            </w:r>
          </w:p>
        </w:tc>
        <w:tc>
          <w:tcPr>
            <w:tcW w:w="563" w:type="dxa"/>
            <w:shd w:val="clear" w:color="auto" w:fill="auto"/>
          </w:tcPr>
          <w:p w14:paraId="27534E5B" w14:textId="77777777" w:rsidR="00DB02E5" w:rsidRPr="0099608C" w:rsidRDefault="00DB02E5" w:rsidP="00DB02E5">
            <w:pPr>
              <w:pStyle w:val="GlossEng"/>
              <w:rPr>
                <w:rStyle w:val="ChSmallCaps"/>
              </w:rPr>
            </w:pPr>
            <w:r w:rsidRPr="0099608C">
              <w:rPr>
                <w:rStyle w:val="ChSmallCaps"/>
              </w:rPr>
              <w:t>poss</w:t>
            </w:r>
          </w:p>
        </w:tc>
        <w:tc>
          <w:tcPr>
            <w:tcW w:w="1551" w:type="dxa"/>
            <w:shd w:val="clear" w:color="auto" w:fill="auto"/>
          </w:tcPr>
          <w:p w14:paraId="41F1C09E" w14:textId="77777777" w:rsidR="00DB02E5" w:rsidRPr="00534F9D" w:rsidRDefault="00DB02E5" w:rsidP="00DB02E5">
            <w:pPr>
              <w:pStyle w:val="GlossEng"/>
            </w:pPr>
            <w:r w:rsidRPr="0099608C">
              <w:rPr>
                <w:rStyle w:val="ChSmallCaps"/>
              </w:rPr>
              <w:t>rdp</w:t>
            </w:r>
            <w:r>
              <w:t>~</w:t>
            </w:r>
            <w:r w:rsidRPr="00534F9D">
              <w:t>friend</w:t>
            </w:r>
          </w:p>
        </w:tc>
      </w:tr>
    </w:tbl>
    <w:p w14:paraId="61E40423" w14:textId="1B543958" w:rsidR="00DB02E5" w:rsidRPr="00874C92" w:rsidRDefault="00B7093A" w:rsidP="00DB02E5">
      <w:pPr>
        <w:pStyle w:val="FreeTranslEng"/>
      </w:pPr>
      <w:r>
        <w:t>‘</w:t>
      </w:r>
      <w:r w:rsidR="00C453E7">
        <w:t>Roni</w:t>
      </w:r>
      <w:r w:rsidR="00DB02E5" w:rsidRPr="00D52D0A">
        <w:t xml:space="preserve"> is still </w:t>
      </w:r>
      <w:r w:rsidR="00DB02E5" w:rsidRPr="00534F9D">
        <w:rPr>
          <w:rStyle w:val="ChBlueBold"/>
        </w:rPr>
        <w:t>with his friends</w:t>
      </w:r>
      <w:r>
        <w:t>’</w:t>
      </w:r>
      <w:r w:rsidR="00DB02E5" w:rsidRPr="00534F9D">
        <w:t xml:space="preserve"> </w:t>
      </w:r>
      <w:r w:rsidR="00DB02E5" w:rsidRPr="00534F9D">
        <w:rPr>
          <w:rStyle w:val="ExampleSource"/>
        </w:rPr>
        <w:t>[081006-031-Cv.0011]</w:t>
      </w:r>
    </w:p>
    <w:tbl>
      <w:tblPr>
        <w:tblW w:w="5264" w:type="dxa"/>
        <w:tblCellMar>
          <w:left w:w="42" w:type="dxa"/>
          <w:right w:w="42" w:type="dxa"/>
        </w:tblCellMar>
        <w:tblLook w:val="01E0" w:firstRow="1" w:lastRow="1" w:firstColumn="1" w:lastColumn="1" w:noHBand="0" w:noVBand="0"/>
      </w:tblPr>
      <w:tblGrid>
        <w:gridCol w:w="709"/>
        <w:gridCol w:w="973"/>
        <w:gridCol w:w="489"/>
        <w:gridCol w:w="740"/>
        <w:gridCol w:w="596"/>
        <w:gridCol w:w="673"/>
        <w:gridCol w:w="489"/>
        <w:gridCol w:w="595"/>
      </w:tblGrid>
      <w:tr w:rsidR="00AC23C4" w:rsidRPr="008C7D8B" w14:paraId="3A0164FA" w14:textId="77777777" w:rsidTr="00AC23C4">
        <w:tc>
          <w:tcPr>
            <w:tcW w:w="709" w:type="dxa"/>
            <w:shd w:val="clear" w:color="auto" w:fill="auto"/>
          </w:tcPr>
          <w:p w14:paraId="037F98B2" w14:textId="77777777" w:rsidR="00DB02E5" w:rsidRPr="00B1769D" w:rsidRDefault="00DB02E5" w:rsidP="00DB02E5">
            <w:pPr>
              <w:pStyle w:val="O0Nwnext"/>
            </w:pPr>
            <w:bookmarkStart w:id="4203" w:name="_Ref348713251"/>
            <w:r w:rsidRPr="00534F9D">
              <w:t>(</w:t>
            </w:r>
            <w:fldSimple w:instr=" SEQ ( \* ARABIC \s 1 ">
              <w:r w:rsidR="00154D81">
                <w:rPr>
                  <w:noProof/>
                </w:rPr>
                <w:t>34</w:t>
              </w:r>
            </w:fldSimple>
            <w:r w:rsidRPr="00534F9D">
              <w:t>)</w:t>
            </w:r>
            <w:bookmarkEnd w:id="4203"/>
            <w:r w:rsidRPr="00B1769D">
              <w:t xml:space="preserve"> </w:t>
            </w:r>
          </w:p>
        </w:tc>
        <w:tc>
          <w:tcPr>
            <w:tcW w:w="973" w:type="dxa"/>
            <w:shd w:val="clear" w:color="auto" w:fill="auto"/>
          </w:tcPr>
          <w:p w14:paraId="5111A04E" w14:textId="77777777" w:rsidR="00DB02E5" w:rsidRPr="00074A87" w:rsidRDefault="00DB02E5" w:rsidP="00DB02E5">
            <w:pPr>
              <w:pStyle w:val="Text"/>
            </w:pPr>
            <w:r w:rsidRPr="00074A87">
              <w:t>slama</w:t>
            </w:r>
          </w:p>
        </w:tc>
        <w:tc>
          <w:tcPr>
            <w:tcW w:w="489" w:type="dxa"/>
            <w:shd w:val="clear" w:color="auto" w:fill="auto"/>
          </w:tcPr>
          <w:p w14:paraId="2C3FC0A8" w14:textId="77777777" w:rsidR="00DB02E5" w:rsidRPr="00074A87" w:rsidRDefault="00DB02E5" w:rsidP="00DB02E5">
            <w:pPr>
              <w:pStyle w:val="Text"/>
            </w:pPr>
            <w:r w:rsidRPr="00074A87">
              <w:t>sa</w:t>
            </w:r>
          </w:p>
        </w:tc>
        <w:tc>
          <w:tcPr>
            <w:tcW w:w="740" w:type="dxa"/>
            <w:shd w:val="clear" w:color="auto" w:fill="auto"/>
          </w:tcPr>
          <w:p w14:paraId="24CEAB39" w14:textId="77777777" w:rsidR="00DB02E5" w:rsidRPr="00074A87" w:rsidRDefault="00DB02E5" w:rsidP="00DB02E5">
            <w:pPr>
              <w:pStyle w:val="Text"/>
            </w:pPr>
            <w:r w:rsidRPr="00074A87">
              <w:t>tinggal</w:t>
            </w:r>
          </w:p>
        </w:tc>
        <w:tc>
          <w:tcPr>
            <w:tcW w:w="596" w:type="dxa"/>
            <w:shd w:val="clear" w:color="auto" w:fill="auto"/>
          </w:tcPr>
          <w:p w14:paraId="278B7A68" w14:textId="77777777" w:rsidR="00DB02E5" w:rsidRPr="001A065A" w:rsidRDefault="00DB02E5" w:rsidP="00DB02E5">
            <w:pPr>
              <w:pStyle w:val="Text"/>
              <w:rPr>
                <w:rStyle w:val="ChBlueBold"/>
              </w:rPr>
            </w:pPr>
            <w:r w:rsidRPr="001A065A">
              <w:rPr>
                <w:rStyle w:val="ChBlueBold"/>
              </w:rPr>
              <w:t>deng</w:t>
            </w:r>
          </w:p>
        </w:tc>
        <w:tc>
          <w:tcPr>
            <w:tcW w:w="673" w:type="dxa"/>
            <w:shd w:val="clear" w:color="auto" w:fill="auto"/>
          </w:tcPr>
          <w:p w14:paraId="2CE3B34F" w14:textId="77777777" w:rsidR="00DB02E5" w:rsidRPr="001A065A" w:rsidRDefault="00DB02E5" w:rsidP="00DB02E5">
            <w:pPr>
              <w:pStyle w:val="Text"/>
              <w:rPr>
                <w:rStyle w:val="ChBlueBold"/>
              </w:rPr>
            </w:pPr>
            <w:r w:rsidRPr="001A065A">
              <w:rPr>
                <w:rStyle w:val="ChBlueBold"/>
              </w:rPr>
              <w:t>kamu</w:t>
            </w:r>
          </w:p>
        </w:tc>
        <w:tc>
          <w:tcPr>
            <w:tcW w:w="489" w:type="dxa"/>
            <w:shd w:val="clear" w:color="auto" w:fill="auto"/>
          </w:tcPr>
          <w:p w14:paraId="3662BB23" w14:textId="77777777" w:rsidR="00DB02E5" w:rsidRPr="00074A87" w:rsidRDefault="00DB02E5" w:rsidP="00DB02E5">
            <w:pPr>
              <w:pStyle w:val="Text"/>
            </w:pPr>
            <w:r w:rsidRPr="00074A87">
              <w:t>sa</w:t>
            </w:r>
          </w:p>
        </w:tc>
        <w:tc>
          <w:tcPr>
            <w:tcW w:w="595" w:type="dxa"/>
            <w:shd w:val="clear" w:color="auto" w:fill="auto"/>
          </w:tcPr>
          <w:p w14:paraId="04B1F49A" w14:textId="77777777" w:rsidR="00DB02E5" w:rsidRPr="00074A87" w:rsidRDefault="00DB02E5" w:rsidP="00DB02E5">
            <w:pPr>
              <w:pStyle w:val="Text"/>
            </w:pPr>
            <w:r>
              <w:t>kerja</w:t>
            </w:r>
          </w:p>
        </w:tc>
      </w:tr>
      <w:tr w:rsidR="00AC23C4" w:rsidRPr="00AC23C4" w14:paraId="07653787" w14:textId="77777777" w:rsidTr="00AC23C4">
        <w:tc>
          <w:tcPr>
            <w:tcW w:w="709" w:type="dxa"/>
            <w:shd w:val="clear" w:color="auto" w:fill="auto"/>
          </w:tcPr>
          <w:p w14:paraId="628BAB07" w14:textId="77777777" w:rsidR="00DB02E5" w:rsidRPr="001A065A" w:rsidRDefault="00DB02E5" w:rsidP="00DB02E5">
            <w:pPr>
              <w:pStyle w:val="GlossEng"/>
            </w:pPr>
          </w:p>
        </w:tc>
        <w:tc>
          <w:tcPr>
            <w:tcW w:w="973" w:type="dxa"/>
            <w:shd w:val="clear" w:color="auto" w:fill="auto"/>
          </w:tcPr>
          <w:p w14:paraId="232D0E13" w14:textId="77777777" w:rsidR="00DB02E5" w:rsidRPr="00074A87" w:rsidRDefault="00DB02E5" w:rsidP="00DB02E5">
            <w:pPr>
              <w:pStyle w:val="GlossEng"/>
            </w:pPr>
            <w:r>
              <w:t>as.long.as</w:t>
            </w:r>
          </w:p>
        </w:tc>
        <w:tc>
          <w:tcPr>
            <w:tcW w:w="489" w:type="dxa"/>
            <w:shd w:val="clear" w:color="auto" w:fill="auto"/>
          </w:tcPr>
          <w:p w14:paraId="1281C346" w14:textId="77777777" w:rsidR="00DB02E5" w:rsidRPr="0099608C" w:rsidRDefault="00DB02E5" w:rsidP="00DB02E5">
            <w:pPr>
              <w:pStyle w:val="GlossEng"/>
              <w:rPr>
                <w:rStyle w:val="ChSmallCaps"/>
              </w:rPr>
            </w:pPr>
            <w:r w:rsidRPr="0099608C">
              <w:rPr>
                <w:rStyle w:val="ChSmallCaps"/>
              </w:rPr>
              <w:t>1sg</w:t>
            </w:r>
          </w:p>
        </w:tc>
        <w:tc>
          <w:tcPr>
            <w:tcW w:w="740" w:type="dxa"/>
            <w:shd w:val="clear" w:color="auto" w:fill="auto"/>
          </w:tcPr>
          <w:p w14:paraId="172D1C24" w14:textId="77777777" w:rsidR="00DB02E5" w:rsidRPr="00074A87" w:rsidRDefault="00DB02E5" w:rsidP="00DB02E5">
            <w:pPr>
              <w:pStyle w:val="GlossEng"/>
            </w:pPr>
            <w:r w:rsidRPr="00074A87">
              <w:t>stay</w:t>
            </w:r>
          </w:p>
        </w:tc>
        <w:tc>
          <w:tcPr>
            <w:tcW w:w="596" w:type="dxa"/>
            <w:shd w:val="clear" w:color="auto" w:fill="auto"/>
          </w:tcPr>
          <w:p w14:paraId="389D3E09" w14:textId="77777777" w:rsidR="00DB02E5" w:rsidRPr="00074A87" w:rsidRDefault="00DB02E5" w:rsidP="00DB02E5">
            <w:pPr>
              <w:pStyle w:val="GlossEng"/>
            </w:pPr>
            <w:r w:rsidRPr="00074A87">
              <w:t>with</w:t>
            </w:r>
          </w:p>
        </w:tc>
        <w:tc>
          <w:tcPr>
            <w:tcW w:w="673" w:type="dxa"/>
            <w:shd w:val="clear" w:color="auto" w:fill="auto"/>
          </w:tcPr>
          <w:p w14:paraId="0361B883" w14:textId="77777777" w:rsidR="00DB02E5" w:rsidRPr="0099608C" w:rsidRDefault="00DB02E5" w:rsidP="00DB02E5">
            <w:pPr>
              <w:pStyle w:val="GlossEng"/>
              <w:rPr>
                <w:rStyle w:val="ChSmallCaps"/>
              </w:rPr>
            </w:pPr>
            <w:r w:rsidRPr="0099608C">
              <w:rPr>
                <w:rStyle w:val="ChSmallCaps"/>
              </w:rPr>
              <w:t>2pl</w:t>
            </w:r>
          </w:p>
        </w:tc>
        <w:tc>
          <w:tcPr>
            <w:tcW w:w="489" w:type="dxa"/>
            <w:shd w:val="clear" w:color="auto" w:fill="auto"/>
          </w:tcPr>
          <w:p w14:paraId="56F039E1" w14:textId="77777777" w:rsidR="00DB02E5" w:rsidRPr="0099608C" w:rsidRDefault="00DB02E5" w:rsidP="00DB02E5">
            <w:pPr>
              <w:pStyle w:val="GlossEng"/>
              <w:rPr>
                <w:rStyle w:val="ChSmallCaps"/>
              </w:rPr>
            </w:pPr>
            <w:r w:rsidRPr="0099608C">
              <w:rPr>
                <w:rStyle w:val="ChSmallCaps"/>
              </w:rPr>
              <w:t>1sg</w:t>
            </w:r>
          </w:p>
        </w:tc>
        <w:tc>
          <w:tcPr>
            <w:tcW w:w="595" w:type="dxa"/>
            <w:shd w:val="clear" w:color="auto" w:fill="auto"/>
          </w:tcPr>
          <w:p w14:paraId="58E940BB" w14:textId="77777777" w:rsidR="00DB02E5" w:rsidRPr="00074A87" w:rsidRDefault="00DB02E5" w:rsidP="00DB02E5">
            <w:pPr>
              <w:pStyle w:val="GlossEng"/>
            </w:pPr>
            <w:r w:rsidRPr="00074A87">
              <w:t>work</w:t>
            </w:r>
          </w:p>
        </w:tc>
      </w:tr>
    </w:tbl>
    <w:p w14:paraId="510FF79B" w14:textId="565FA679" w:rsidR="00DB02E5" w:rsidRPr="00074A87" w:rsidRDefault="00B7093A" w:rsidP="00DB02E5">
      <w:pPr>
        <w:pStyle w:val="FreeTranslEng"/>
      </w:pPr>
      <w:r>
        <w:t>‘</w:t>
      </w:r>
      <w:r w:rsidR="00DB02E5" w:rsidRPr="00074A87">
        <w:t xml:space="preserve">as long as I stayed </w:t>
      </w:r>
      <w:r w:rsidR="00DB02E5" w:rsidRPr="001A065A">
        <w:rPr>
          <w:rStyle w:val="ChBlueBold"/>
        </w:rPr>
        <w:t>with you</w:t>
      </w:r>
      <w:r w:rsidR="00DB02E5" w:rsidRPr="00074A87">
        <w:t xml:space="preserve"> I worked</w:t>
      </w:r>
      <w:r>
        <w:t>’</w:t>
      </w:r>
      <w:r w:rsidR="00DB02E5">
        <w:t xml:space="preserve"> </w:t>
      </w:r>
      <w:r w:rsidR="00DB02E5" w:rsidRPr="001A065A">
        <w:rPr>
          <w:rStyle w:val="ExampleSource"/>
        </w:rPr>
        <w:t>[080919-006-CvNP.0014]</w:t>
      </w:r>
    </w:p>
    <w:tbl>
      <w:tblPr>
        <w:tblW w:w="3269" w:type="dxa"/>
        <w:tblCellMar>
          <w:left w:w="40" w:type="dxa"/>
          <w:right w:w="40" w:type="dxa"/>
        </w:tblCellMar>
        <w:tblLook w:val="01E0" w:firstRow="1" w:lastRow="1" w:firstColumn="1" w:lastColumn="1" w:noHBand="0" w:noVBand="0"/>
      </w:tblPr>
      <w:tblGrid>
        <w:gridCol w:w="709"/>
        <w:gridCol w:w="485"/>
        <w:gridCol w:w="480"/>
        <w:gridCol w:w="592"/>
        <w:gridCol w:w="1003"/>
      </w:tblGrid>
      <w:tr w:rsidR="00AC23C4" w:rsidRPr="008C7D8B" w14:paraId="38BF538D" w14:textId="77777777" w:rsidTr="00AC23C4">
        <w:tc>
          <w:tcPr>
            <w:tcW w:w="709" w:type="dxa"/>
            <w:shd w:val="clear" w:color="auto" w:fill="auto"/>
          </w:tcPr>
          <w:p w14:paraId="6C9ACCAC" w14:textId="77777777" w:rsidR="00DB02E5" w:rsidRPr="00B1769D" w:rsidRDefault="00DB02E5" w:rsidP="00DB02E5">
            <w:pPr>
              <w:pStyle w:val="O0Nwnext"/>
            </w:pPr>
            <w:bookmarkStart w:id="4204" w:name="_Ref318979611"/>
            <w:bookmarkStart w:id="4205" w:name="_Ref339634484"/>
            <w:r w:rsidRPr="00534F9D">
              <w:t>(</w:t>
            </w:r>
            <w:fldSimple w:instr=" SEQ ( \* ARABIC \s 1 ">
              <w:r w:rsidR="00154D81">
                <w:rPr>
                  <w:noProof/>
                </w:rPr>
                <w:t>35</w:t>
              </w:r>
            </w:fldSimple>
            <w:bookmarkEnd w:id="4204"/>
            <w:r w:rsidRPr="00534F9D">
              <w:t>)</w:t>
            </w:r>
            <w:bookmarkEnd w:id="4205"/>
          </w:p>
        </w:tc>
        <w:tc>
          <w:tcPr>
            <w:tcW w:w="485" w:type="dxa"/>
            <w:shd w:val="clear" w:color="auto" w:fill="auto"/>
          </w:tcPr>
          <w:p w14:paraId="09AADABF" w14:textId="77777777" w:rsidR="00DB02E5" w:rsidRPr="00EF1226" w:rsidRDefault="00DB02E5" w:rsidP="00DB02E5">
            <w:pPr>
              <w:pStyle w:val="Text"/>
            </w:pPr>
            <w:r w:rsidRPr="00EF1226">
              <w:t>de</w:t>
            </w:r>
          </w:p>
        </w:tc>
        <w:tc>
          <w:tcPr>
            <w:tcW w:w="480" w:type="dxa"/>
            <w:shd w:val="clear" w:color="auto" w:fill="auto"/>
          </w:tcPr>
          <w:p w14:paraId="7A969964" w14:textId="77777777" w:rsidR="00DB02E5" w:rsidRPr="00EF1226" w:rsidRDefault="00DB02E5" w:rsidP="00DB02E5">
            <w:pPr>
              <w:pStyle w:val="Text"/>
            </w:pPr>
            <w:r>
              <w:t>jatu</w:t>
            </w:r>
          </w:p>
        </w:tc>
        <w:tc>
          <w:tcPr>
            <w:tcW w:w="592" w:type="dxa"/>
            <w:shd w:val="clear" w:color="auto" w:fill="auto"/>
          </w:tcPr>
          <w:p w14:paraId="7E878085" w14:textId="77777777" w:rsidR="00DB02E5" w:rsidRPr="005C4245" w:rsidRDefault="00DB02E5" w:rsidP="00DB02E5">
            <w:pPr>
              <w:pStyle w:val="Text"/>
              <w:rPr>
                <w:rStyle w:val="ChBlueBold"/>
              </w:rPr>
            </w:pPr>
            <w:r>
              <w:rPr>
                <w:rStyle w:val="ChBlueBold"/>
              </w:rPr>
              <w:t>deng</w:t>
            </w:r>
          </w:p>
        </w:tc>
        <w:tc>
          <w:tcPr>
            <w:tcW w:w="1003" w:type="dxa"/>
            <w:shd w:val="clear" w:color="auto" w:fill="auto"/>
          </w:tcPr>
          <w:p w14:paraId="2F5A5D70" w14:textId="77777777" w:rsidR="00DB02E5" w:rsidRPr="005C4245" w:rsidRDefault="00DB02E5" w:rsidP="00DB02E5">
            <w:pPr>
              <w:pStyle w:val="Text"/>
              <w:rPr>
                <w:rStyle w:val="ChBlueBold"/>
              </w:rPr>
            </w:pPr>
            <w:r w:rsidRPr="005C4245">
              <w:rPr>
                <w:rStyle w:val="ChBlueBold"/>
              </w:rPr>
              <w:t>motor</w:t>
            </w:r>
          </w:p>
        </w:tc>
      </w:tr>
      <w:tr w:rsidR="00AC23C4" w:rsidRPr="00AC23C4" w14:paraId="55150700" w14:textId="77777777" w:rsidTr="00AC23C4">
        <w:tc>
          <w:tcPr>
            <w:tcW w:w="709" w:type="dxa"/>
            <w:shd w:val="clear" w:color="auto" w:fill="auto"/>
          </w:tcPr>
          <w:p w14:paraId="1EF5151A" w14:textId="77777777" w:rsidR="00DB02E5" w:rsidRPr="00B1769D" w:rsidRDefault="00DB02E5" w:rsidP="00DB02E5">
            <w:pPr>
              <w:pStyle w:val="GlossEng"/>
            </w:pPr>
          </w:p>
        </w:tc>
        <w:tc>
          <w:tcPr>
            <w:tcW w:w="485" w:type="dxa"/>
            <w:shd w:val="clear" w:color="auto" w:fill="auto"/>
          </w:tcPr>
          <w:p w14:paraId="3B3747DC" w14:textId="77777777" w:rsidR="00DB02E5" w:rsidRPr="0099608C" w:rsidRDefault="00DB02E5" w:rsidP="00DB02E5">
            <w:pPr>
              <w:pStyle w:val="GlossEng"/>
              <w:rPr>
                <w:rStyle w:val="ChSmallCaps"/>
              </w:rPr>
            </w:pPr>
            <w:r w:rsidRPr="0099608C">
              <w:rPr>
                <w:rStyle w:val="ChSmallCaps"/>
              </w:rPr>
              <w:t>3sg</w:t>
            </w:r>
          </w:p>
        </w:tc>
        <w:tc>
          <w:tcPr>
            <w:tcW w:w="480" w:type="dxa"/>
            <w:shd w:val="clear" w:color="auto" w:fill="auto"/>
          </w:tcPr>
          <w:p w14:paraId="52CC8C5A" w14:textId="77777777" w:rsidR="00DB02E5" w:rsidRPr="00EF1226" w:rsidRDefault="00DB02E5" w:rsidP="00DB02E5">
            <w:pPr>
              <w:pStyle w:val="GlossEng"/>
            </w:pPr>
            <w:r w:rsidRPr="00EF1226">
              <w:t>fall</w:t>
            </w:r>
          </w:p>
        </w:tc>
        <w:tc>
          <w:tcPr>
            <w:tcW w:w="592" w:type="dxa"/>
            <w:shd w:val="clear" w:color="auto" w:fill="auto"/>
          </w:tcPr>
          <w:p w14:paraId="0C3132D6" w14:textId="77777777" w:rsidR="00DB02E5" w:rsidRPr="00EF1226" w:rsidRDefault="00DB02E5" w:rsidP="00DB02E5">
            <w:pPr>
              <w:pStyle w:val="GlossEng"/>
            </w:pPr>
            <w:r w:rsidRPr="00EF1226">
              <w:t>with</w:t>
            </w:r>
          </w:p>
        </w:tc>
        <w:tc>
          <w:tcPr>
            <w:tcW w:w="1003" w:type="dxa"/>
            <w:shd w:val="clear" w:color="auto" w:fill="auto"/>
          </w:tcPr>
          <w:p w14:paraId="567802EC" w14:textId="77777777" w:rsidR="00DB02E5" w:rsidRPr="00EF1226" w:rsidRDefault="00DB02E5" w:rsidP="00DB02E5">
            <w:pPr>
              <w:pStyle w:val="GlossEng"/>
            </w:pPr>
            <w:r w:rsidRPr="00EF1226">
              <w:t>motorbike</w:t>
            </w:r>
          </w:p>
        </w:tc>
      </w:tr>
    </w:tbl>
    <w:p w14:paraId="22BA8117" w14:textId="142D062C" w:rsidR="00DB02E5" w:rsidRDefault="00B7093A" w:rsidP="00DB02E5">
      <w:pPr>
        <w:pStyle w:val="FreeTranslEng"/>
      </w:pPr>
      <w:r>
        <w:t>‘</w:t>
      </w:r>
      <w:r w:rsidR="00DB02E5">
        <w:t xml:space="preserve">he fell </w:t>
      </w:r>
      <w:r w:rsidR="00DB02E5">
        <w:rPr>
          <w:rStyle w:val="ChBlueBold"/>
        </w:rPr>
        <w:t>with (his)</w:t>
      </w:r>
      <w:r w:rsidR="00DB02E5" w:rsidRPr="00BF744C">
        <w:rPr>
          <w:rStyle w:val="ChBlueBold"/>
        </w:rPr>
        <w:t xml:space="preserve"> motorbike</w:t>
      </w:r>
      <w:r>
        <w:t>’</w:t>
      </w:r>
      <w:r w:rsidR="00DB02E5">
        <w:t xml:space="preserve"> </w:t>
      </w:r>
      <w:r w:rsidR="00DB02E5" w:rsidRPr="00BF744C">
        <w:rPr>
          <w:rStyle w:val="ExampleSource"/>
        </w:rPr>
        <w:t>[081006-020-Cv.0008]</w:t>
      </w:r>
    </w:p>
    <w:tbl>
      <w:tblPr>
        <w:tblW w:w="6573" w:type="dxa"/>
        <w:tblCellMar>
          <w:left w:w="40" w:type="dxa"/>
          <w:right w:w="40" w:type="dxa"/>
        </w:tblCellMar>
        <w:tblLook w:val="01E0" w:firstRow="1" w:lastRow="1" w:firstColumn="1" w:lastColumn="1" w:noHBand="0" w:noVBand="0"/>
      </w:tblPr>
      <w:tblGrid>
        <w:gridCol w:w="709"/>
        <w:gridCol w:w="699"/>
        <w:gridCol w:w="961"/>
        <w:gridCol w:w="688"/>
        <w:gridCol w:w="788"/>
        <w:gridCol w:w="851"/>
        <w:gridCol w:w="687"/>
        <w:gridCol w:w="588"/>
        <w:gridCol w:w="602"/>
      </w:tblGrid>
      <w:tr w:rsidR="00AC23C4" w:rsidRPr="008C7D8B" w14:paraId="425B393B" w14:textId="77777777" w:rsidTr="00AC23C4">
        <w:tc>
          <w:tcPr>
            <w:tcW w:w="709" w:type="dxa"/>
            <w:shd w:val="clear" w:color="auto" w:fill="auto"/>
          </w:tcPr>
          <w:p w14:paraId="67F70D05" w14:textId="77777777" w:rsidR="00DB02E5" w:rsidRPr="00B1769D" w:rsidRDefault="00DB02E5" w:rsidP="00DB02E5">
            <w:pPr>
              <w:pStyle w:val="O0Nwnext"/>
            </w:pPr>
            <w:bookmarkStart w:id="4206" w:name="_Ref318979612"/>
            <w:bookmarkStart w:id="4207" w:name="_Ref339634485"/>
            <w:r w:rsidRPr="00534F9D">
              <w:t>(</w:t>
            </w:r>
            <w:fldSimple w:instr=" SEQ ( \* ARABIC \s 1 ">
              <w:r w:rsidR="00154D81">
                <w:rPr>
                  <w:noProof/>
                </w:rPr>
                <w:t>36</w:t>
              </w:r>
            </w:fldSimple>
            <w:bookmarkEnd w:id="4206"/>
            <w:r w:rsidRPr="00534F9D">
              <w:t>)</w:t>
            </w:r>
            <w:bookmarkEnd w:id="4207"/>
          </w:p>
        </w:tc>
        <w:tc>
          <w:tcPr>
            <w:tcW w:w="699" w:type="dxa"/>
            <w:shd w:val="clear" w:color="auto" w:fill="auto"/>
          </w:tcPr>
          <w:p w14:paraId="0BBB6577" w14:textId="77777777" w:rsidR="00DB02E5" w:rsidRPr="00534F9D" w:rsidRDefault="00DB02E5" w:rsidP="00DB02E5">
            <w:pPr>
              <w:pStyle w:val="Text"/>
            </w:pPr>
            <w:r w:rsidRPr="00534F9D">
              <w:t>itu</w:t>
            </w:r>
          </w:p>
        </w:tc>
        <w:tc>
          <w:tcPr>
            <w:tcW w:w="961" w:type="dxa"/>
            <w:shd w:val="clear" w:color="auto" w:fill="auto"/>
          </w:tcPr>
          <w:p w14:paraId="2F30483E" w14:textId="77777777" w:rsidR="00DB02E5" w:rsidRPr="00534F9D" w:rsidRDefault="00DB02E5" w:rsidP="00DB02E5">
            <w:pPr>
              <w:pStyle w:val="Text"/>
            </w:pPr>
            <w:r w:rsidRPr="00534F9D">
              <w:t>nanti</w:t>
            </w:r>
          </w:p>
        </w:tc>
        <w:tc>
          <w:tcPr>
            <w:tcW w:w="688" w:type="dxa"/>
            <w:shd w:val="clear" w:color="auto" w:fill="auto"/>
          </w:tcPr>
          <w:p w14:paraId="6A504D56" w14:textId="77777777" w:rsidR="00DB02E5" w:rsidRPr="00534F9D" w:rsidRDefault="00DB02E5" w:rsidP="00DB02E5">
            <w:pPr>
              <w:pStyle w:val="Text"/>
            </w:pPr>
            <w:r w:rsidRPr="00534F9D">
              <w:t>kiton</w:t>
            </w:r>
            <w:r>
              <w:t>g</w:t>
            </w:r>
          </w:p>
        </w:tc>
        <w:tc>
          <w:tcPr>
            <w:tcW w:w="788" w:type="dxa"/>
            <w:shd w:val="clear" w:color="auto" w:fill="auto"/>
          </w:tcPr>
          <w:p w14:paraId="25B3BBC7" w14:textId="77777777" w:rsidR="00DB02E5" w:rsidRPr="00534F9D" w:rsidRDefault="00DB02E5" w:rsidP="00DB02E5">
            <w:pPr>
              <w:pStyle w:val="Text"/>
            </w:pPr>
            <w:r w:rsidRPr="00534F9D">
              <w:t>tumbuk</w:t>
            </w:r>
          </w:p>
        </w:tc>
        <w:tc>
          <w:tcPr>
            <w:tcW w:w="851" w:type="dxa"/>
            <w:shd w:val="clear" w:color="auto" w:fill="auto"/>
          </w:tcPr>
          <w:p w14:paraId="7B378B78" w14:textId="77777777" w:rsidR="00DB02E5" w:rsidRPr="00534F9D" w:rsidRDefault="00DB02E5" w:rsidP="00DB02E5">
            <w:pPr>
              <w:pStyle w:val="Text"/>
            </w:pPr>
            <w:r w:rsidRPr="00534F9D">
              <w:t>baru</w:t>
            </w:r>
          </w:p>
        </w:tc>
        <w:tc>
          <w:tcPr>
            <w:tcW w:w="687" w:type="dxa"/>
            <w:shd w:val="clear" w:color="auto" w:fill="auto"/>
          </w:tcPr>
          <w:p w14:paraId="1CEE740E" w14:textId="77777777" w:rsidR="00DB02E5" w:rsidRPr="00534F9D" w:rsidRDefault="00DB02E5" w:rsidP="00DB02E5">
            <w:pPr>
              <w:pStyle w:val="Text"/>
            </w:pPr>
            <w:r w:rsidRPr="00534F9D">
              <w:t>masak</w:t>
            </w:r>
          </w:p>
        </w:tc>
        <w:tc>
          <w:tcPr>
            <w:tcW w:w="588" w:type="dxa"/>
            <w:shd w:val="clear" w:color="auto" w:fill="auto"/>
          </w:tcPr>
          <w:p w14:paraId="02E70180" w14:textId="77777777" w:rsidR="00DB02E5" w:rsidRPr="00534F9D" w:rsidRDefault="00DB02E5" w:rsidP="00DB02E5">
            <w:pPr>
              <w:pStyle w:val="Text"/>
              <w:rPr>
                <w:rStyle w:val="ChBlueBold"/>
              </w:rPr>
            </w:pPr>
            <w:r w:rsidRPr="00534F9D">
              <w:rPr>
                <w:rStyle w:val="ChBlueBold"/>
              </w:rPr>
              <w:t>deng</w:t>
            </w:r>
          </w:p>
        </w:tc>
        <w:tc>
          <w:tcPr>
            <w:tcW w:w="602" w:type="dxa"/>
            <w:shd w:val="clear" w:color="auto" w:fill="auto"/>
          </w:tcPr>
          <w:p w14:paraId="733138C1" w14:textId="77777777" w:rsidR="00DB02E5" w:rsidRPr="00534F9D" w:rsidRDefault="00DB02E5" w:rsidP="00DB02E5">
            <w:pPr>
              <w:pStyle w:val="Text"/>
              <w:rPr>
                <w:rStyle w:val="ChBlueBold"/>
              </w:rPr>
            </w:pPr>
            <w:r w:rsidRPr="00534F9D">
              <w:rPr>
                <w:rStyle w:val="ChBlueBold"/>
              </w:rPr>
              <w:t>itu</w:t>
            </w:r>
          </w:p>
        </w:tc>
      </w:tr>
      <w:tr w:rsidR="00AC23C4" w:rsidRPr="00534F9D" w14:paraId="0DFD43C5" w14:textId="77777777" w:rsidTr="00AC23C4">
        <w:tc>
          <w:tcPr>
            <w:tcW w:w="709" w:type="dxa"/>
            <w:shd w:val="clear" w:color="auto" w:fill="auto"/>
          </w:tcPr>
          <w:p w14:paraId="40AF533E" w14:textId="77777777" w:rsidR="00DB02E5" w:rsidRPr="00B1769D" w:rsidRDefault="00DB02E5" w:rsidP="00DB02E5">
            <w:pPr>
              <w:pStyle w:val="GlossEng"/>
            </w:pPr>
          </w:p>
        </w:tc>
        <w:tc>
          <w:tcPr>
            <w:tcW w:w="699" w:type="dxa"/>
            <w:shd w:val="clear" w:color="auto" w:fill="auto"/>
          </w:tcPr>
          <w:p w14:paraId="21193DF4" w14:textId="77777777" w:rsidR="00DB02E5" w:rsidRPr="0099608C" w:rsidRDefault="00DB02E5" w:rsidP="00DB02E5">
            <w:pPr>
              <w:pStyle w:val="GlossEng"/>
              <w:rPr>
                <w:rStyle w:val="ChSmallCaps"/>
              </w:rPr>
            </w:pPr>
            <w:r w:rsidRPr="0099608C">
              <w:rPr>
                <w:rStyle w:val="ChSmallCaps"/>
              </w:rPr>
              <w:t>d.dist</w:t>
            </w:r>
          </w:p>
        </w:tc>
        <w:tc>
          <w:tcPr>
            <w:tcW w:w="961" w:type="dxa"/>
            <w:shd w:val="clear" w:color="auto" w:fill="auto"/>
          </w:tcPr>
          <w:p w14:paraId="606A779B" w14:textId="77777777" w:rsidR="00DB02E5" w:rsidRPr="00534F9D" w:rsidRDefault="00DB02E5" w:rsidP="00DB02E5">
            <w:pPr>
              <w:pStyle w:val="GlossEng"/>
            </w:pPr>
            <w:r w:rsidRPr="00AC23C4">
              <w:rPr>
                <w:szCs w:val="19"/>
              </w:rPr>
              <w:t>very.soon</w:t>
            </w:r>
          </w:p>
        </w:tc>
        <w:tc>
          <w:tcPr>
            <w:tcW w:w="688" w:type="dxa"/>
            <w:shd w:val="clear" w:color="auto" w:fill="auto"/>
          </w:tcPr>
          <w:p w14:paraId="6F7B5776" w14:textId="77777777" w:rsidR="00DB02E5" w:rsidRPr="0099608C" w:rsidRDefault="00DB02E5" w:rsidP="00DB02E5">
            <w:pPr>
              <w:pStyle w:val="GlossEng"/>
              <w:rPr>
                <w:rStyle w:val="ChSmallCaps"/>
              </w:rPr>
            </w:pPr>
            <w:r w:rsidRPr="0099608C">
              <w:rPr>
                <w:rStyle w:val="ChSmallCaps"/>
              </w:rPr>
              <w:t>1pl</w:t>
            </w:r>
          </w:p>
        </w:tc>
        <w:tc>
          <w:tcPr>
            <w:tcW w:w="788" w:type="dxa"/>
            <w:shd w:val="clear" w:color="auto" w:fill="auto"/>
          </w:tcPr>
          <w:p w14:paraId="69D7481E" w14:textId="77777777" w:rsidR="00DB02E5" w:rsidRPr="00534F9D" w:rsidRDefault="00DB02E5" w:rsidP="00DB02E5">
            <w:pPr>
              <w:pStyle w:val="GlossEng"/>
            </w:pPr>
            <w:r w:rsidRPr="00534F9D">
              <w:t>pound</w:t>
            </w:r>
          </w:p>
        </w:tc>
        <w:tc>
          <w:tcPr>
            <w:tcW w:w="851" w:type="dxa"/>
            <w:shd w:val="clear" w:color="auto" w:fill="auto"/>
          </w:tcPr>
          <w:p w14:paraId="02F6A9A7" w14:textId="77777777" w:rsidR="00DB02E5" w:rsidRPr="00856563" w:rsidRDefault="00171D59" w:rsidP="00DB02E5">
            <w:pPr>
              <w:pStyle w:val="GlossEng"/>
            </w:pPr>
            <w:r>
              <w:t>and.then</w:t>
            </w:r>
          </w:p>
        </w:tc>
        <w:tc>
          <w:tcPr>
            <w:tcW w:w="687" w:type="dxa"/>
            <w:shd w:val="clear" w:color="auto" w:fill="auto"/>
          </w:tcPr>
          <w:p w14:paraId="4BD71DB8" w14:textId="77777777" w:rsidR="00DB02E5" w:rsidRPr="00534F9D" w:rsidRDefault="00DB02E5" w:rsidP="00DB02E5">
            <w:pPr>
              <w:pStyle w:val="GlossEng"/>
            </w:pPr>
            <w:r w:rsidRPr="00534F9D">
              <w:t>cook</w:t>
            </w:r>
          </w:p>
        </w:tc>
        <w:tc>
          <w:tcPr>
            <w:tcW w:w="588" w:type="dxa"/>
            <w:shd w:val="clear" w:color="auto" w:fill="auto"/>
          </w:tcPr>
          <w:p w14:paraId="169C0293" w14:textId="77777777" w:rsidR="00DB02E5" w:rsidRPr="00534F9D" w:rsidRDefault="00DB02E5" w:rsidP="00DB02E5">
            <w:pPr>
              <w:pStyle w:val="GlossEng"/>
            </w:pPr>
            <w:r w:rsidRPr="00534F9D">
              <w:t>with</w:t>
            </w:r>
          </w:p>
        </w:tc>
        <w:tc>
          <w:tcPr>
            <w:tcW w:w="602" w:type="dxa"/>
            <w:shd w:val="clear" w:color="auto" w:fill="auto"/>
          </w:tcPr>
          <w:p w14:paraId="7A1B8D00" w14:textId="77777777" w:rsidR="00DB02E5" w:rsidRPr="0099608C" w:rsidRDefault="00DB02E5" w:rsidP="00DB02E5">
            <w:pPr>
              <w:pStyle w:val="GlossEng"/>
              <w:rPr>
                <w:rStyle w:val="ChSmallCaps"/>
              </w:rPr>
            </w:pPr>
            <w:r w:rsidRPr="0099608C">
              <w:rPr>
                <w:rStyle w:val="ChSmallCaps"/>
              </w:rPr>
              <w:t>d.dist</w:t>
            </w:r>
          </w:p>
        </w:tc>
      </w:tr>
    </w:tbl>
    <w:p w14:paraId="481D9F54" w14:textId="7828544C" w:rsidR="00DB02E5" w:rsidRPr="00874C92" w:rsidRDefault="00B7093A" w:rsidP="00DB02E5">
      <w:pPr>
        <w:pStyle w:val="FreeTranslEng"/>
      </w:pPr>
      <w:r>
        <w:t>‘</w:t>
      </w:r>
      <w:r w:rsidR="00DB02E5" w:rsidRPr="00534F9D">
        <w:t>later we</w:t>
      </w:r>
      <w:r>
        <w:t>’</w:t>
      </w:r>
      <w:r w:rsidR="00DB02E5" w:rsidRPr="00534F9D">
        <w:t>ll pound those (</w:t>
      </w:r>
      <w:r w:rsidR="00DB02E5">
        <w:t xml:space="preserve">spices </w:t>
      </w:r>
      <w:r w:rsidR="00DB02E5" w:rsidRPr="00534F9D">
        <w:t xml:space="preserve">and) </w:t>
      </w:r>
      <w:r w:rsidR="00FB7D87">
        <w:t>and then</w:t>
      </w:r>
      <w:r w:rsidR="00DB02E5" w:rsidRPr="00534F9D">
        <w:t xml:space="preserve"> cook </w:t>
      </w:r>
      <w:r w:rsidR="00DB02E5" w:rsidRPr="00534F9D">
        <w:rPr>
          <w:rStyle w:val="ChBlueBold"/>
        </w:rPr>
        <w:t>with them</w:t>
      </w:r>
      <w:r>
        <w:t>’</w:t>
      </w:r>
      <w:r w:rsidR="00DB02E5" w:rsidRPr="00534F9D">
        <w:t xml:space="preserve"> </w:t>
      </w:r>
      <w:r w:rsidR="00DB02E5" w:rsidRPr="00534F9D">
        <w:rPr>
          <w:rStyle w:val="ExampleSource"/>
        </w:rPr>
        <w:t>[081010-001-Cv.0196]</w:t>
      </w:r>
    </w:p>
    <w:p w14:paraId="33762D49" w14:textId="20E597C8" w:rsidR="00DB02E5" w:rsidRDefault="00DB02E5" w:rsidP="003F56D2">
      <w:pPr>
        <w:pStyle w:val="Body0005after"/>
      </w:pPr>
      <w:r>
        <w:t xml:space="preserve">Instruments introduced with comitative </w:t>
      </w:r>
      <w:r w:rsidR="00AB3BA2" w:rsidRPr="00076132">
        <w:rPr>
          <w:rStyle w:val="ChItalBold"/>
        </w:rPr>
        <w:t>dengan</w:t>
      </w:r>
      <w:r w:rsidR="00AB3BA2">
        <w:rPr>
          <w:rStyle w:val="ChItalBold"/>
        </w:rPr>
        <w:t>g</w:t>
      </w:r>
      <w:r>
        <w:t xml:space="preserve"> </w:t>
      </w:r>
      <w:r w:rsidR="00B7093A">
        <w:t>‘</w:t>
      </w:r>
      <w:r>
        <w:t>with</w:t>
      </w:r>
      <w:r w:rsidR="00B7093A">
        <w:t>’</w:t>
      </w:r>
      <w:r>
        <w:t xml:space="preserve"> are expressed in peripheral adjuncts as in </w:t>
      </w:r>
      <w:r w:rsidRPr="008E669D">
        <w:rPr>
          <w:rStyle w:val="ChItalBold"/>
        </w:rPr>
        <w:t>deng piso</w:t>
      </w:r>
      <w:r w:rsidR="008061E7">
        <w:rPr>
          <w:rStyle w:val="ChItalBold"/>
        </w:rPr>
        <w:t>w</w:t>
      </w:r>
      <w:r>
        <w:t xml:space="preserve"> </w:t>
      </w:r>
      <w:r w:rsidR="00B7093A">
        <w:t>‘</w:t>
      </w:r>
      <w:r>
        <w:t>with a knife</w:t>
      </w:r>
      <w:r w:rsidR="00B7093A">
        <w:t>’</w:t>
      </w:r>
      <w:r>
        <w:t xml:space="preserve"> in </w:t>
      </w:r>
      <w:r>
        <w:fldChar w:fldCharType="begin"/>
      </w:r>
      <w:r>
        <w:instrText xml:space="preserve"> REF _Ref339634490 \h </w:instrText>
      </w:r>
      <w:r>
        <w:fldChar w:fldCharType="separate"/>
      </w:r>
      <w:r w:rsidR="00154D81" w:rsidRPr="00534F9D">
        <w:t>(</w:t>
      </w:r>
      <w:r w:rsidR="00154D81">
        <w:rPr>
          <w:noProof/>
        </w:rPr>
        <w:t>37</w:t>
      </w:r>
      <w:r w:rsidR="00154D81" w:rsidRPr="00534F9D">
        <w:t>)</w:t>
      </w:r>
      <w:r>
        <w:fldChar w:fldCharType="end"/>
      </w:r>
      <w:r>
        <w:t>.</w:t>
      </w:r>
    </w:p>
    <w:p w14:paraId="57B42634" w14:textId="77777777" w:rsidR="00DB02E5" w:rsidRDefault="00DB02E5" w:rsidP="00DB02E5">
      <w:pPr>
        <w:pStyle w:val="ExampleTitle"/>
      </w:pPr>
      <w:r>
        <w:t>Introducing instruments</w:t>
      </w:r>
    </w:p>
    <w:tbl>
      <w:tblPr>
        <w:tblW w:w="4190" w:type="dxa"/>
        <w:tblCellMar>
          <w:left w:w="40" w:type="dxa"/>
          <w:right w:w="40" w:type="dxa"/>
        </w:tblCellMar>
        <w:tblLook w:val="01E0" w:firstRow="1" w:lastRow="1" w:firstColumn="1" w:lastColumn="1" w:noHBand="0" w:noVBand="0"/>
      </w:tblPr>
      <w:tblGrid>
        <w:gridCol w:w="709"/>
        <w:gridCol w:w="647"/>
        <w:gridCol w:w="485"/>
        <w:gridCol w:w="636"/>
        <w:gridCol w:w="485"/>
        <w:gridCol w:w="592"/>
        <w:gridCol w:w="636"/>
      </w:tblGrid>
      <w:tr w:rsidR="00AC23C4" w:rsidRPr="008C7D8B" w14:paraId="20F39D79" w14:textId="77777777" w:rsidTr="00AC23C4">
        <w:tc>
          <w:tcPr>
            <w:tcW w:w="709" w:type="dxa"/>
            <w:shd w:val="clear" w:color="auto" w:fill="auto"/>
          </w:tcPr>
          <w:p w14:paraId="352A8D2E" w14:textId="77777777" w:rsidR="00DB02E5" w:rsidRPr="00B1769D" w:rsidRDefault="00DB02E5" w:rsidP="00DB02E5">
            <w:pPr>
              <w:pStyle w:val="O0Nwnext"/>
            </w:pPr>
            <w:bookmarkStart w:id="4208" w:name="_Ref318789176"/>
            <w:bookmarkStart w:id="4209" w:name="_Ref339634490"/>
            <w:r w:rsidRPr="00534F9D">
              <w:t>(</w:t>
            </w:r>
            <w:fldSimple w:instr=" SEQ ( \* ARABIC \s 1 ">
              <w:r w:rsidR="00154D81">
                <w:rPr>
                  <w:noProof/>
                </w:rPr>
                <w:t>37</w:t>
              </w:r>
            </w:fldSimple>
            <w:bookmarkEnd w:id="4208"/>
            <w:r w:rsidRPr="00534F9D">
              <w:t>)</w:t>
            </w:r>
            <w:bookmarkEnd w:id="4209"/>
          </w:p>
        </w:tc>
        <w:tc>
          <w:tcPr>
            <w:tcW w:w="647" w:type="dxa"/>
            <w:shd w:val="clear" w:color="auto" w:fill="auto"/>
          </w:tcPr>
          <w:p w14:paraId="3C76F3F4" w14:textId="77777777" w:rsidR="00DB02E5" w:rsidRPr="00534F9D" w:rsidRDefault="00DB02E5" w:rsidP="00DB02E5">
            <w:pPr>
              <w:pStyle w:val="Text"/>
            </w:pPr>
            <w:r w:rsidRPr="00534F9D">
              <w:t>bapa</w:t>
            </w:r>
          </w:p>
        </w:tc>
        <w:tc>
          <w:tcPr>
            <w:tcW w:w="485" w:type="dxa"/>
            <w:shd w:val="clear" w:color="auto" w:fill="auto"/>
          </w:tcPr>
          <w:p w14:paraId="3A79B41A" w14:textId="77777777" w:rsidR="00DB02E5" w:rsidRPr="00534F9D" w:rsidRDefault="00DB02E5" w:rsidP="00DB02E5">
            <w:pPr>
              <w:pStyle w:val="Text"/>
            </w:pPr>
            <w:r w:rsidRPr="00534F9D">
              <w:t>de</w:t>
            </w:r>
          </w:p>
        </w:tc>
        <w:tc>
          <w:tcPr>
            <w:tcW w:w="636" w:type="dxa"/>
            <w:shd w:val="clear" w:color="auto" w:fill="auto"/>
          </w:tcPr>
          <w:p w14:paraId="69FF28D4" w14:textId="77777777" w:rsidR="00DB02E5" w:rsidRPr="00534F9D" w:rsidRDefault="00DB02E5" w:rsidP="00DB02E5">
            <w:pPr>
              <w:pStyle w:val="Text"/>
            </w:pPr>
            <w:r w:rsidRPr="00534F9D">
              <w:t>pukul</w:t>
            </w:r>
          </w:p>
        </w:tc>
        <w:tc>
          <w:tcPr>
            <w:tcW w:w="485" w:type="dxa"/>
            <w:shd w:val="clear" w:color="auto" w:fill="auto"/>
          </w:tcPr>
          <w:p w14:paraId="7CCE2F9E" w14:textId="77777777" w:rsidR="00DB02E5" w:rsidRPr="00534F9D" w:rsidRDefault="00DB02E5" w:rsidP="00DB02E5">
            <w:pPr>
              <w:pStyle w:val="Text"/>
            </w:pPr>
            <w:r w:rsidRPr="00534F9D">
              <w:t>sa</w:t>
            </w:r>
          </w:p>
        </w:tc>
        <w:tc>
          <w:tcPr>
            <w:tcW w:w="592" w:type="dxa"/>
            <w:shd w:val="clear" w:color="auto" w:fill="auto"/>
          </w:tcPr>
          <w:p w14:paraId="0D05C21A" w14:textId="77777777" w:rsidR="00DB02E5" w:rsidRPr="00534F9D" w:rsidRDefault="00DB02E5" w:rsidP="00DB02E5">
            <w:pPr>
              <w:pStyle w:val="Text"/>
              <w:rPr>
                <w:rStyle w:val="ChBlueBold"/>
              </w:rPr>
            </w:pPr>
            <w:r w:rsidRPr="00534F9D">
              <w:rPr>
                <w:rStyle w:val="ChBlueBold"/>
              </w:rPr>
              <w:t>deng</w:t>
            </w:r>
          </w:p>
        </w:tc>
        <w:tc>
          <w:tcPr>
            <w:tcW w:w="636" w:type="dxa"/>
            <w:shd w:val="clear" w:color="auto" w:fill="auto"/>
          </w:tcPr>
          <w:p w14:paraId="30F4231B" w14:textId="77777777" w:rsidR="00DB02E5" w:rsidRPr="00534F9D" w:rsidRDefault="00AD4937" w:rsidP="00DB02E5">
            <w:pPr>
              <w:pStyle w:val="Text"/>
              <w:rPr>
                <w:rStyle w:val="ChBlueBold"/>
              </w:rPr>
            </w:pPr>
            <w:r>
              <w:rPr>
                <w:rStyle w:val="ChBlueBold"/>
              </w:rPr>
              <w:t>pisow</w:t>
            </w:r>
          </w:p>
        </w:tc>
      </w:tr>
      <w:tr w:rsidR="00AC23C4" w:rsidRPr="00AC23C4" w14:paraId="4F204410" w14:textId="77777777" w:rsidTr="00AC23C4">
        <w:tc>
          <w:tcPr>
            <w:tcW w:w="709" w:type="dxa"/>
            <w:shd w:val="clear" w:color="auto" w:fill="auto"/>
          </w:tcPr>
          <w:p w14:paraId="3CECFC8E" w14:textId="77777777" w:rsidR="00DB02E5" w:rsidRPr="00B1769D" w:rsidRDefault="00DB02E5" w:rsidP="00DB02E5">
            <w:pPr>
              <w:pStyle w:val="GlossEng"/>
            </w:pPr>
          </w:p>
        </w:tc>
        <w:tc>
          <w:tcPr>
            <w:tcW w:w="647" w:type="dxa"/>
            <w:shd w:val="clear" w:color="auto" w:fill="auto"/>
          </w:tcPr>
          <w:p w14:paraId="6AA1A601" w14:textId="77777777" w:rsidR="00DB02E5" w:rsidRPr="00534F9D" w:rsidRDefault="00DB02E5" w:rsidP="00DB02E5">
            <w:pPr>
              <w:pStyle w:val="GlossEng"/>
            </w:pPr>
            <w:r w:rsidRPr="00534F9D">
              <w:t>father</w:t>
            </w:r>
          </w:p>
        </w:tc>
        <w:tc>
          <w:tcPr>
            <w:tcW w:w="485" w:type="dxa"/>
            <w:shd w:val="clear" w:color="auto" w:fill="auto"/>
          </w:tcPr>
          <w:p w14:paraId="566A6D12" w14:textId="77777777" w:rsidR="00DB02E5" w:rsidRPr="0099608C" w:rsidRDefault="00DB02E5" w:rsidP="00DB02E5">
            <w:pPr>
              <w:pStyle w:val="GlossEng"/>
              <w:rPr>
                <w:rStyle w:val="ChSmallCaps"/>
              </w:rPr>
            </w:pPr>
            <w:r w:rsidRPr="0099608C">
              <w:rPr>
                <w:rStyle w:val="ChSmallCaps"/>
              </w:rPr>
              <w:t>3sg</w:t>
            </w:r>
          </w:p>
        </w:tc>
        <w:tc>
          <w:tcPr>
            <w:tcW w:w="636" w:type="dxa"/>
            <w:shd w:val="clear" w:color="auto" w:fill="auto"/>
          </w:tcPr>
          <w:p w14:paraId="4BE73D48" w14:textId="77777777" w:rsidR="00DB02E5" w:rsidRPr="00534F9D" w:rsidRDefault="00DB02E5" w:rsidP="00DB02E5">
            <w:pPr>
              <w:pStyle w:val="GlossEng"/>
            </w:pPr>
            <w:r w:rsidRPr="00534F9D">
              <w:t>hit</w:t>
            </w:r>
          </w:p>
        </w:tc>
        <w:tc>
          <w:tcPr>
            <w:tcW w:w="485" w:type="dxa"/>
            <w:shd w:val="clear" w:color="auto" w:fill="auto"/>
          </w:tcPr>
          <w:p w14:paraId="0126C2A9" w14:textId="77777777" w:rsidR="00DB02E5" w:rsidRPr="0099608C" w:rsidRDefault="00DB02E5" w:rsidP="00DB02E5">
            <w:pPr>
              <w:pStyle w:val="GlossEng"/>
              <w:rPr>
                <w:rStyle w:val="ChSmallCaps"/>
              </w:rPr>
            </w:pPr>
            <w:r w:rsidRPr="0099608C">
              <w:rPr>
                <w:rStyle w:val="ChSmallCaps"/>
              </w:rPr>
              <w:t>1sg</w:t>
            </w:r>
          </w:p>
        </w:tc>
        <w:tc>
          <w:tcPr>
            <w:tcW w:w="592" w:type="dxa"/>
            <w:shd w:val="clear" w:color="auto" w:fill="auto"/>
          </w:tcPr>
          <w:p w14:paraId="47067628" w14:textId="77777777" w:rsidR="00DB02E5" w:rsidRPr="00534F9D" w:rsidRDefault="00DB02E5" w:rsidP="00DB02E5">
            <w:pPr>
              <w:pStyle w:val="GlossEng"/>
            </w:pPr>
            <w:r w:rsidRPr="00534F9D">
              <w:t>with</w:t>
            </w:r>
          </w:p>
        </w:tc>
        <w:tc>
          <w:tcPr>
            <w:tcW w:w="636" w:type="dxa"/>
            <w:shd w:val="clear" w:color="auto" w:fill="auto"/>
          </w:tcPr>
          <w:p w14:paraId="5DEFAF2D" w14:textId="77777777" w:rsidR="00DB02E5" w:rsidRPr="00534F9D" w:rsidRDefault="00DB02E5" w:rsidP="00DB02E5">
            <w:pPr>
              <w:pStyle w:val="GlossEng"/>
            </w:pPr>
            <w:r w:rsidRPr="00534F9D">
              <w:t>knife</w:t>
            </w:r>
          </w:p>
        </w:tc>
      </w:tr>
    </w:tbl>
    <w:p w14:paraId="23DFF72D" w14:textId="46BDC608" w:rsidR="00DB02E5" w:rsidRPr="00534F9D" w:rsidRDefault="00B7093A" w:rsidP="00DB02E5">
      <w:pPr>
        <w:pStyle w:val="FreeTranslEng"/>
      </w:pPr>
      <w:r>
        <w:t>‘</w:t>
      </w:r>
      <w:r w:rsidR="00DB02E5">
        <w:t>(</w:t>
      </w:r>
      <w:r w:rsidR="00DB02E5" w:rsidRPr="00534F9D">
        <w:t>my</w:t>
      </w:r>
      <w:r w:rsidR="00DB02E5">
        <w:t>)</w:t>
      </w:r>
      <w:r w:rsidR="00DB02E5" w:rsidRPr="00534F9D">
        <w:t xml:space="preserve"> husband stabbed me </w:t>
      </w:r>
      <w:r w:rsidR="00DB02E5" w:rsidRPr="00534F9D">
        <w:rPr>
          <w:rStyle w:val="ChBlueBold"/>
        </w:rPr>
        <w:t>with a knife</w:t>
      </w:r>
      <w:r>
        <w:t>’</w:t>
      </w:r>
      <w:r w:rsidR="00DB02E5" w:rsidRPr="00534F9D">
        <w:t xml:space="preserve"> </w:t>
      </w:r>
      <w:r w:rsidR="00DB02E5" w:rsidRPr="00534F9D">
        <w:rPr>
          <w:rStyle w:val="ExampleSource"/>
        </w:rPr>
        <w:t>[081011-023-Cv.0167]</w:t>
      </w:r>
    </w:p>
    <w:p w14:paraId="621A3942" w14:textId="4C70DA9E" w:rsidR="00DB02E5" w:rsidRDefault="00DB02E5" w:rsidP="003F56D2">
      <w:pPr>
        <w:pStyle w:val="Body0005after"/>
      </w:pPr>
      <w:r>
        <w:t xml:space="preserve">In addition, comitative </w:t>
      </w:r>
      <w:r w:rsidR="00AB3BA2" w:rsidRPr="00076132">
        <w:rPr>
          <w:rStyle w:val="ChItalBold"/>
        </w:rPr>
        <w:t>dengan</w:t>
      </w:r>
      <w:r w:rsidR="00AB3BA2">
        <w:rPr>
          <w:rStyle w:val="ChItalBold"/>
        </w:rPr>
        <w:t>g</w:t>
      </w:r>
      <w:r>
        <w:t xml:space="preserve"> </w:t>
      </w:r>
      <w:r w:rsidR="00B7093A">
        <w:t>‘</w:t>
      </w:r>
      <w:r>
        <w:t>with</w:t>
      </w:r>
      <w:r w:rsidR="00B7093A">
        <w:t>’</w:t>
      </w:r>
      <w:r>
        <w:t xml:space="preserve"> introduces oblique arguments for mental </w:t>
      </w:r>
      <w:r w:rsidRPr="009C2A04">
        <w:t xml:space="preserve">verbs such as </w:t>
      </w:r>
      <w:r w:rsidRPr="009C2A04">
        <w:rPr>
          <w:rStyle w:val="ChItalBold"/>
        </w:rPr>
        <w:t>mara</w:t>
      </w:r>
      <w:r w:rsidRPr="009C2A04">
        <w:t xml:space="preserve"> </w:t>
      </w:r>
      <w:r w:rsidR="00B7093A">
        <w:t>‘</w:t>
      </w:r>
      <w:r w:rsidRPr="009C2A04">
        <w:t>feel angry (about)</w:t>
      </w:r>
      <w:r w:rsidR="00B7093A">
        <w:t>’</w:t>
      </w:r>
      <w:r w:rsidRPr="009C2A04">
        <w:t xml:space="preserve"> in </w:t>
      </w:r>
      <w:r w:rsidRPr="009C2A04">
        <w:fldChar w:fldCharType="begin"/>
      </w:r>
      <w:r w:rsidRPr="009C2A04">
        <w:instrText xml:space="preserve"> REF _Ref339634491 \h </w:instrText>
      </w:r>
      <w:r>
        <w:instrText xml:space="preserve"> \* MERGEFORMAT </w:instrText>
      </w:r>
      <w:r w:rsidRPr="009C2A04">
        <w:fldChar w:fldCharType="separate"/>
      </w:r>
      <w:r w:rsidR="00154D81" w:rsidRPr="00534F9D">
        <w:t>(</w:t>
      </w:r>
      <w:r w:rsidR="00154D81">
        <w:t>38</w:t>
      </w:r>
      <w:r w:rsidR="00154D81" w:rsidRPr="00534F9D">
        <w:t>)</w:t>
      </w:r>
      <w:r w:rsidRPr="009C2A04">
        <w:fldChar w:fldCharType="end"/>
      </w:r>
      <w:r w:rsidRPr="009C2A04">
        <w:t xml:space="preserve">, </w:t>
      </w:r>
      <w:r w:rsidRPr="009C2A04">
        <w:rPr>
          <w:rStyle w:val="ChItalBold"/>
        </w:rPr>
        <w:t>takut</w:t>
      </w:r>
      <w:r w:rsidRPr="009C2A04">
        <w:t xml:space="preserve"> </w:t>
      </w:r>
      <w:r w:rsidR="00B7093A">
        <w:t>‘</w:t>
      </w:r>
      <w:r w:rsidRPr="009C2A04">
        <w:t>feel afraid (of)</w:t>
      </w:r>
      <w:r w:rsidR="00B7093A">
        <w:t>’</w:t>
      </w:r>
      <w:r w:rsidRPr="009C2A04">
        <w:t xml:space="preserve"> in </w:t>
      </w:r>
      <w:r w:rsidRPr="009C2A04">
        <w:fldChar w:fldCharType="begin"/>
      </w:r>
      <w:r w:rsidRPr="009C2A04">
        <w:instrText xml:space="preserve"> REF _Ref339634492 \h </w:instrText>
      </w:r>
      <w:r>
        <w:instrText xml:space="preserve"> \* MERGEFORMAT </w:instrText>
      </w:r>
      <w:r w:rsidRPr="009C2A04">
        <w:fldChar w:fldCharType="separate"/>
      </w:r>
      <w:r w:rsidR="00154D81" w:rsidRPr="00534F9D">
        <w:t>(</w:t>
      </w:r>
      <w:r w:rsidR="00154D81">
        <w:t>39</w:t>
      </w:r>
      <w:r w:rsidR="00154D81" w:rsidRPr="00534F9D">
        <w:t>)</w:t>
      </w:r>
      <w:r w:rsidRPr="009C2A04">
        <w:fldChar w:fldCharType="end"/>
      </w:r>
      <w:r w:rsidRPr="009C2A04">
        <w:t>, or</w:t>
      </w:r>
      <w:r>
        <w:t xml:space="preserve"> </w:t>
      </w:r>
      <w:r w:rsidRPr="00A05F9E">
        <w:rPr>
          <w:rStyle w:val="ChItalBold"/>
        </w:rPr>
        <w:t>perlu</w:t>
      </w:r>
      <w:r>
        <w:t xml:space="preserve"> </w:t>
      </w:r>
      <w:r w:rsidR="00B7093A">
        <w:t>‘</w:t>
      </w:r>
      <w:r>
        <w:t>need</w:t>
      </w:r>
      <w:r w:rsidR="00B7093A">
        <w:t>’</w:t>
      </w:r>
      <w:r>
        <w:t xml:space="preserve"> in </w:t>
      </w:r>
      <w:r>
        <w:fldChar w:fldCharType="begin"/>
      </w:r>
      <w:r>
        <w:instrText xml:space="preserve"> REF _Ref339634493 \h </w:instrText>
      </w:r>
      <w:r>
        <w:fldChar w:fldCharType="separate"/>
      </w:r>
      <w:r w:rsidR="00154D81" w:rsidRPr="00534F9D">
        <w:t>(</w:t>
      </w:r>
      <w:r w:rsidR="00154D81">
        <w:rPr>
          <w:noProof/>
        </w:rPr>
        <w:t>40</w:t>
      </w:r>
      <w:r w:rsidR="00154D81" w:rsidRPr="00534F9D">
        <w:t>)</w:t>
      </w:r>
      <w:r>
        <w:fldChar w:fldCharType="end"/>
      </w:r>
      <w:r>
        <w:t>.</w:t>
      </w:r>
      <w:bookmarkStart w:id="4210" w:name="_Ref357330424"/>
      <w:r>
        <w:rPr>
          <w:rStyle w:val="FootnoteReference"/>
        </w:rPr>
        <w:footnoteReference w:id="223"/>
      </w:r>
      <w:bookmarkEnd w:id="4210"/>
    </w:p>
    <w:p w14:paraId="231396DC" w14:textId="77777777" w:rsidR="00DB02E5" w:rsidRDefault="00DB02E5" w:rsidP="00DB02E5">
      <w:pPr>
        <w:pStyle w:val="ExampleTitle"/>
      </w:pPr>
      <w:r>
        <w:t>Introducing objects of mental verbs</w:t>
      </w:r>
    </w:p>
    <w:tbl>
      <w:tblPr>
        <w:tblW w:w="6861" w:type="dxa"/>
        <w:tblCellMar>
          <w:left w:w="40" w:type="dxa"/>
          <w:right w:w="40" w:type="dxa"/>
        </w:tblCellMar>
        <w:tblLook w:val="01E0" w:firstRow="1" w:lastRow="1" w:firstColumn="1" w:lastColumn="1" w:noHBand="0" w:noVBand="0"/>
      </w:tblPr>
      <w:tblGrid>
        <w:gridCol w:w="709"/>
        <w:gridCol w:w="425"/>
        <w:gridCol w:w="436"/>
        <w:gridCol w:w="1513"/>
        <w:gridCol w:w="803"/>
        <w:gridCol w:w="614"/>
        <w:gridCol w:w="730"/>
        <w:gridCol w:w="385"/>
        <w:gridCol w:w="1246"/>
      </w:tblGrid>
      <w:tr w:rsidR="00AC23C4" w:rsidRPr="008C7D8B" w14:paraId="702C0183" w14:textId="77777777" w:rsidTr="00AC23C4">
        <w:tc>
          <w:tcPr>
            <w:tcW w:w="709" w:type="dxa"/>
            <w:shd w:val="clear" w:color="auto" w:fill="auto"/>
          </w:tcPr>
          <w:p w14:paraId="418F2F64" w14:textId="77777777" w:rsidR="00DB02E5" w:rsidRPr="00B1769D" w:rsidRDefault="00DB02E5" w:rsidP="00DB02E5">
            <w:pPr>
              <w:pStyle w:val="O0Nwnext"/>
            </w:pPr>
            <w:bookmarkStart w:id="4211" w:name="_Ref318979614"/>
            <w:bookmarkStart w:id="4212" w:name="_Ref339634491"/>
            <w:r w:rsidRPr="00534F9D">
              <w:t>(</w:t>
            </w:r>
            <w:fldSimple w:instr=" SEQ ( \* ARABIC \s 1 ">
              <w:r w:rsidR="00154D81">
                <w:rPr>
                  <w:noProof/>
                </w:rPr>
                <w:t>38</w:t>
              </w:r>
            </w:fldSimple>
            <w:bookmarkEnd w:id="4211"/>
            <w:r w:rsidRPr="00534F9D">
              <w:t>)</w:t>
            </w:r>
            <w:bookmarkEnd w:id="4212"/>
          </w:p>
        </w:tc>
        <w:tc>
          <w:tcPr>
            <w:tcW w:w="425" w:type="dxa"/>
            <w:shd w:val="clear" w:color="auto" w:fill="auto"/>
          </w:tcPr>
          <w:p w14:paraId="2D19F562" w14:textId="77777777" w:rsidR="00DB02E5" w:rsidRPr="008D2629" w:rsidRDefault="00DB02E5" w:rsidP="00DB02E5">
            <w:pPr>
              <w:pStyle w:val="Text"/>
            </w:pPr>
            <w:r w:rsidRPr="008D2629">
              <w:t>kalo</w:t>
            </w:r>
          </w:p>
        </w:tc>
        <w:tc>
          <w:tcPr>
            <w:tcW w:w="436" w:type="dxa"/>
            <w:shd w:val="clear" w:color="auto" w:fill="auto"/>
          </w:tcPr>
          <w:p w14:paraId="57E77336" w14:textId="77777777" w:rsidR="00DB02E5" w:rsidRPr="008D2629" w:rsidRDefault="00DB02E5" w:rsidP="00DB02E5">
            <w:pPr>
              <w:pStyle w:val="Text"/>
            </w:pPr>
            <w:r w:rsidRPr="008D2629">
              <w:t>saya</w:t>
            </w:r>
          </w:p>
        </w:tc>
        <w:tc>
          <w:tcPr>
            <w:tcW w:w="1513" w:type="dxa"/>
            <w:shd w:val="clear" w:color="auto" w:fill="auto"/>
          </w:tcPr>
          <w:p w14:paraId="653BCAD0" w14:textId="77777777" w:rsidR="00DB02E5" w:rsidRPr="008D2629" w:rsidRDefault="00DB02E5" w:rsidP="00DB02E5">
            <w:pPr>
              <w:pStyle w:val="Text"/>
            </w:pPr>
            <w:r w:rsidRPr="008D2629">
              <w:t>mara</w:t>
            </w:r>
          </w:p>
        </w:tc>
        <w:tc>
          <w:tcPr>
            <w:tcW w:w="803" w:type="dxa"/>
            <w:shd w:val="clear" w:color="auto" w:fill="auto"/>
          </w:tcPr>
          <w:p w14:paraId="41E0727E" w14:textId="77777777" w:rsidR="00DB02E5" w:rsidRPr="00520E68" w:rsidRDefault="00DB02E5" w:rsidP="00DB02E5">
            <w:pPr>
              <w:pStyle w:val="Text"/>
              <w:rPr>
                <w:rStyle w:val="ChBlueBold"/>
              </w:rPr>
            </w:pPr>
            <w:r w:rsidRPr="00520E68">
              <w:rPr>
                <w:rStyle w:val="ChBlueBold"/>
              </w:rPr>
              <w:t>dengan</w:t>
            </w:r>
            <w:r w:rsidR="00693669">
              <w:rPr>
                <w:rStyle w:val="ChBlueBold"/>
              </w:rPr>
              <w:t>g</w:t>
            </w:r>
          </w:p>
        </w:tc>
        <w:tc>
          <w:tcPr>
            <w:tcW w:w="614" w:type="dxa"/>
            <w:shd w:val="clear" w:color="auto" w:fill="auto"/>
          </w:tcPr>
          <w:p w14:paraId="5A9518F3" w14:textId="77777777" w:rsidR="00DB02E5" w:rsidRPr="00520E68" w:rsidRDefault="00DB02E5" w:rsidP="00DB02E5">
            <w:pPr>
              <w:pStyle w:val="Text"/>
              <w:rPr>
                <w:rStyle w:val="ChBlueBold"/>
              </w:rPr>
            </w:pPr>
            <w:r w:rsidRPr="00520E68">
              <w:rPr>
                <w:rStyle w:val="ChBlueBold"/>
              </w:rPr>
              <w:t>oran</w:t>
            </w:r>
            <w:r>
              <w:rPr>
                <w:rStyle w:val="ChBlueBold"/>
              </w:rPr>
              <w:t>g</w:t>
            </w:r>
          </w:p>
        </w:tc>
        <w:tc>
          <w:tcPr>
            <w:tcW w:w="730" w:type="dxa"/>
            <w:shd w:val="clear" w:color="auto" w:fill="auto"/>
          </w:tcPr>
          <w:p w14:paraId="24EAFF91" w14:textId="77777777" w:rsidR="00DB02E5" w:rsidRPr="008D2629" w:rsidRDefault="00DB02E5" w:rsidP="00DB02E5">
            <w:pPr>
              <w:pStyle w:val="Text"/>
            </w:pPr>
            <w:r w:rsidRPr="008D2629">
              <w:t>begitu</w:t>
            </w:r>
          </w:p>
        </w:tc>
        <w:tc>
          <w:tcPr>
            <w:tcW w:w="385" w:type="dxa"/>
            <w:shd w:val="clear" w:color="auto" w:fill="auto"/>
          </w:tcPr>
          <w:p w14:paraId="665B169F" w14:textId="77777777" w:rsidR="00DB02E5" w:rsidRPr="008D2629" w:rsidRDefault="00DB02E5" w:rsidP="00DB02E5">
            <w:pPr>
              <w:pStyle w:val="Text"/>
            </w:pPr>
            <w:r w:rsidRPr="008D2629">
              <w:t>sa</w:t>
            </w:r>
          </w:p>
        </w:tc>
        <w:tc>
          <w:tcPr>
            <w:tcW w:w="1246" w:type="dxa"/>
            <w:shd w:val="clear" w:color="auto" w:fill="auto"/>
          </w:tcPr>
          <w:p w14:paraId="4F7FAD66" w14:textId="77777777" w:rsidR="00DB02E5" w:rsidRPr="008D2629" w:rsidRDefault="00DB02E5" w:rsidP="00DB02E5">
            <w:pPr>
              <w:pStyle w:val="Text"/>
            </w:pPr>
            <w:r>
              <w:t>takut</w:t>
            </w:r>
          </w:p>
        </w:tc>
      </w:tr>
      <w:tr w:rsidR="00AC23C4" w:rsidRPr="00AC23C4" w14:paraId="7627F405" w14:textId="77777777" w:rsidTr="00AC23C4">
        <w:tc>
          <w:tcPr>
            <w:tcW w:w="709" w:type="dxa"/>
            <w:shd w:val="clear" w:color="auto" w:fill="auto"/>
          </w:tcPr>
          <w:p w14:paraId="6342E829" w14:textId="77777777" w:rsidR="00DB02E5" w:rsidRPr="00520E68" w:rsidRDefault="00DB02E5" w:rsidP="00DB02E5">
            <w:pPr>
              <w:pStyle w:val="GlossEng"/>
            </w:pPr>
          </w:p>
        </w:tc>
        <w:tc>
          <w:tcPr>
            <w:tcW w:w="425" w:type="dxa"/>
            <w:shd w:val="clear" w:color="auto" w:fill="auto"/>
          </w:tcPr>
          <w:p w14:paraId="18D16A8D" w14:textId="77777777" w:rsidR="00DB02E5" w:rsidRPr="008D2629" w:rsidRDefault="00DB02E5" w:rsidP="00DB02E5">
            <w:pPr>
              <w:pStyle w:val="GlossEng"/>
            </w:pPr>
            <w:r w:rsidRPr="008D2629">
              <w:t>if</w:t>
            </w:r>
          </w:p>
        </w:tc>
        <w:tc>
          <w:tcPr>
            <w:tcW w:w="436" w:type="dxa"/>
            <w:shd w:val="clear" w:color="auto" w:fill="auto"/>
          </w:tcPr>
          <w:p w14:paraId="34F16E27" w14:textId="77777777" w:rsidR="00DB02E5" w:rsidRPr="0099608C" w:rsidRDefault="00DB02E5" w:rsidP="00DB02E5">
            <w:pPr>
              <w:pStyle w:val="GlossEng"/>
              <w:rPr>
                <w:rStyle w:val="ChSmallCaps"/>
              </w:rPr>
            </w:pPr>
            <w:r w:rsidRPr="0099608C">
              <w:rPr>
                <w:rStyle w:val="ChSmallCaps"/>
              </w:rPr>
              <w:t>1sg</w:t>
            </w:r>
          </w:p>
        </w:tc>
        <w:tc>
          <w:tcPr>
            <w:tcW w:w="1513" w:type="dxa"/>
            <w:shd w:val="clear" w:color="auto" w:fill="auto"/>
          </w:tcPr>
          <w:p w14:paraId="2D1B9A39" w14:textId="77777777" w:rsidR="00DB02E5" w:rsidRPr="008D2629" w:rsidRDefault="00DB02E5" w:rsidP="00DB02E5">
            <w:pPr>
              <w:pStyle w:val="GlossEng"/>
            </w:pPr>
            <w:r>
              <w:t>feel.angry(.about)</w:t>
            </w:r>
          </w:p>
        </w:tc>
        <w:tc>
          <w:tcPr>
            <w:tcW w:w="803" w:type="dxa"/>
            <w:shd w:val="clear" w:color="auto" w:fill="auto"/>
          </w:tcPr>
          <w:p w14:paraId="16F83E32" w14:textId="77777777" w:rsidR="00DB02E5" w:rsidRPr="008D2629" w:rsidRDefault="00DB02E5" w:rsidP="00DB02E5">
            <w:pPr>
              <w:pStyle w:val="GlossEng"/>
            </w:pPr>
            <w:r w:rsidRPr="008D2629">
              <w:t>with</w:t>
            </w:r>
          </w:p>
        </w:tc>
        <w:tc>
          <w:tcPr>
            <w:tcW w:w="614" w:type="dxa"/>
            <w:shd w:val="clear" w:color="auto" w:fill="auto"/>
          </w:tcPr>
          <w:p w14:paraId="4C76D490" w14:textId="77777777" w:rsidR="00DB02E5" w:rsidRPr="008D2629" w:rsidRDefault="00DB02E5" w:rsidP="00DB02E5">
            <w:pPr>
              <w:pStyle w:val="GlossEng"/>
            </w:pPr>
            <w:r w:rsidRPr="008D2629">
              <w:t>person</w:t>
            </w:r>
          </w:p>
        </w:tc>
        <w:tc>
          <w:tcPr>
            <w:tcW w:w="730" w:type="dxa"/>
            <w:shd w:val="clear" w:color="auto" w:fill="auto"/>
          </w:tcPr>
          <w:p w14:paraId="05C56E56" w14:textId="77777777" w:rsidR="00DB02E5" w:rsidRPr="008D2629" w:rsidRDefault="00DB02E5" w:rsidP="00DB02E5">
            <w:pPr>
              <w:pStyle w:val="GlossEng"/>
            </w:pPr>
            <w:r w:rsidRPr="008D2629">
              <w:t>like.that</w:t>
            </w:r>
          </w:p>
        </w:tc>
        <w:tc>
          <w:tcPr>
            <w:tcW w:w="385" w:type="dxa"/>
            <w:shd w:val="clear" w:color="auto" w:fill="auto"/>
          </w:tcPr>
          <w:p w14:paraId="02267A71" w14:textId="77777777" w:rsidR="00DB02E5" w:rsidRPr="0099608C" w:rsidRDefault="00DB02E5" w:rsidP="00DB02E5">
            <w:pPr>
              <w:pStyle w:val="GlossEng"/>
              <w:rPr>
                <w:rStyle w:val="ChSmallCaps"/>
              </w:rPr>
            </w:pPr>
            <w:r w:rsidRPr="0099608C">
              <w:rPr>
                <w:rStyle w:val="ChSmallCaps"/>
              </w:rPr>
              <w:t>1sg</w:t>
            </w:r>
          </w:p>
        </w:tc>
        <w:tc>
          <w:tcPr>
            <w:tcW w:w="1246" w:type="dxa"/>
            <w:shd w:val="clear" w:color="auto" w:fill="auto"/>
          </w:tcPr>
          <w:p w14:paraId="1933E013" w14:textId="77777777" w:rsidR="00DB02E5" w:rsidRPr="008D2629" w:rsidRDefault="00DB02E5" w:rsidP="00DB02E5">
            <w:pPr>
              <w:pStyle w:val="GlossEng"/>
            </w:pPr>
            <w:r w:rsidRPr="00CC45C2">
              <w:t>feel.afraid(.of)</w:t>
            </w:r>
          </w:p>
        </w:tc>
      </w:tr>
    </w:tbl>
    <w:p w14:paraId="75C960B8" w14:textId="573AB293" w:rsidR="00DB02E5" w:rsidRDefault="00B7093A" w:rsidP="00DB02E5">
      <w:pPr>
        <w:pStyle w:val="FreeTranslEng"/>
      </w:pPr>
      <w:r>
        <w:t>‘</w:t>
      </w:r>
      <w:r w:rsidR="00DB02E5">
        <w:t xml:space="preserve">if I was angry </w:t>
      </w:r>
      <w:r w:rsidR="00DB02E5" w:rsidRPr="00520E68">
        <w:rPr>
          <w:rStyle w:val="ChBlueBold"/>
        </w:rPr>
        <w:t>with someone</w:t>
      </w:r>
      <w:r w:rsidR="00DB02E5">
        <w:t xml:space="preserve"> like that I</w:t>
      </w:r>
      <w:r>
        <w:t>’</w:t>
      </w:r>
      <w:r w:rsidR="00DB02E5">
        <w:t>d feel afraid</w:t>
      </w:r>
      <w:r>
        <w:t>’</w:t>
      </w:r>
      <w:r w:rsidR="00DB02E5">
        <w:t xml:space="preserve"> </w:t>
      </w:r>
      <w:r w:rsidR="00DB02E5" w:rsidRPr="00082055">
        <w:rPr>
          <w:rStyle w:val="ExampleSource"/>
        </w:rPr>
        <w:t>[</w:t>
      </w:r>
      <w:r w:rsidR="003F16F2">
        <w:rPr>
          <w:rStyle w:val="ExampleSource"/>
        </w:rPr>
        <w:t>081110-008-CvNP</w:t>
      </w:r>
      <w:r w:rsidR="00DB02E5" w:rsidRPr="00082055">
        <w:rPr>
          <w:rStyle w:val="ExampleSource"/>
        </w:rPr>
        <w:t>.0067]</w:t>
      </w:r>
    </w:p>
    <w:tbl>
      <w:tblPr>
        <w:tblW w:w="6743" w:type="dxa"/>
        <w:tblCellMar>
          <w:left w:w="40" w:type="dxa"/>
          <w:right w:w="40" w:type="dxa"/>
        </w:tblCellMar>
        <w:tblLook w:val="01E0" w:firstRow="1" w:lastRow="1" w:firstColumn="1" w:lastColumn="1" w:noHBand="0" w:noVBand="0"/>
      </w:tblPr>
      <w:tblGrid>
        <w:gridCol w:w="709"/>
        <w:gridCol w:w="697"/>
        <w:gridCol w:w="975"/>
        <w:gridCol w:w="580"/>
        <w:gridCol w:w="691"/>
        <w:gridCol w:w="1346"/>
        <w:gridCol w:w="803"/>
        <w:gridCol w:w="942"/>
      </w:tblGrid>
      <w:tr w:rsidR="00AC23C4" w:rsidRPr="008C7D8B" w14:paraId="5FF7BF2B" w14:textId="77777777" w:rsidTr="00AC23C4">
        <w:tc>
          <w:tcPr>
            <w:tcW w:w="709" w:type="dxa"/>
            <w:shd w:val="clear" w:color="auto" w:fill="auto"/>
          </w:tcPr>
          <w:p w14:paraId="49906B41" w14:textId="77777777" w:rsidR="00DB02E5" w:rsidRPr="008B1E5F" w:rsidRDefault="00DB02E5" w:rsidP="00DB02E5">
            <w:pPr>
              <w:pStyle w:val="O0Nwnext"/>
            </w:pPr>
            <w:bookmarkStart w:id="4213" w:name="_Ref318987667"/>
            <w:bookmarkStart w:id="4214" w:name="_Ref339634492"/>
            <w:r w:rsidRPr="00534F9D">
              <w:t>(</w:t>
            </w:r>
            <w:fldSimple w:instr=" SEQ ( \* ARABIC \s 1 ">
              <w:r w:rsidR="00154D81">
                <w:rPr>
                  <w:noProof/>
                </w:rPr>
                <w:t>39</w:t>
              </w:r>
            </w:fldSimple>
            <w:bookmarkEnd w:id="4213"/>
            <w:r w:rsidRPr="00534F9D">
              <w:t>)</w:t>
            </w:r>
            <w:bookmarkEnd w:id="4214"/>
          </w:p>
        </w:tc>
        <w:tc>
          <w:tcPr>
            <w:tcW w:w="697" w:type="dxa"/>
            <w:shd w:val="clear" w:color="auto" w:fill="auto"/>
          </w:tcPr>
          <w:p w14:paraId="446F728E" w14:textId="77777777" w:rsidR="00DB02E5" w:rsidRPr="003A6450" w:rsidRDefault="00AC499B" w:rsidP="00DB02E5">
            <w:pPr>
              <w:pStyle w:val="Text"/>
            </w:pPr>
            <w:r>
              <w:t>adu,</w:t>
            </w:r>
          </w:p>
        </w:tc>
        <w:tc>
          <w:tcPr>
            <w:tcW w:w="975" w:type="dxa"/>
            <w:shd w:val="clear" w:color="auto" w:fill="auto"/>
          </w:tcPr>
          <w:p w14:paraId="028A988B" w14:textId="77777777" w:rsidR="00DB02E5" w:rsidRPr="003A6450" w:rsidRDefault="00C2238D" w:rsidP="00DB02E5">
            <w:pPr>
              <w:pStyle w:val="Text"/>
            </w:pPr>
            <w:r w:rsidRPr="003A6450">
              <w:t>kang</w:t>
            </w:r>
          </w:p>
        </w:tc>
        <w:tc>
          <w:tcPr>
            <w:tcW w:w="580" w:type="dxa"/>
            <w:shd w:val="clear" w:color="auto" w:fill="auto"/>
          </w:tcPr>
          <w:p w14:paraId="1A0AAFA4" w14:textId="77777777" w:rsidR="00DB02E5" w:rsidRPr="003A6450" w:rsidRDefault="00DB02E5" w:rsidP="00DB02E5">
            <w:pPr>
              <w:pStyle w:val="Text"/>
            </w:pPr>
            <w:r w:rsidRPr="003A6450">
              <w:t>don</w:t>
            </w:r>
            <w:r>
              <w:t>g</w:t>
            </w:r>
          </w:p>
        </w:tc>
        <w:tc>
          <w:tcPr>
            <w:tcW w:w="691" w:type="dxa"/>
            <w:shd w:val="clear" w:color="auto" w:fill="auto"/>
          </w:tcPr>
          <w:p w14:paraId="2700E153" w14:textId="77777777" w:rsidR="00DB02E5" w:rsidRPr="003A6450" w:rsidRDefault="00DB02E5" w:rsidP="00DB02E5">
            <w:pPr>
              <w:pStyle w:val="Text"/>
            </w:pPr>
            <w:r w:rsidRPr="003A6450">
              <w:t>terlalu</w:t>
            </w:r>
          </w:p>
        </w:tc>
        <w:tc>
          <w:tcPr>
            <w:tcW w:w="1346" w:type="dxa"/>
            <w:shd w:val="clear" w:color="auto" w:fill="auto"/>
          </w:tcPr>
          <w:p w14:paraId="67D10737" w14:textId="77777777" w:rsidR="00DB02E5" w:rsidRPr="003A6450" w:rsidRDefault="00DB02E5" w:rsidP="00DB02E5">
            <w:pPr>
              <w:pStyle w:val="Text"/>
            </w:pPr>
            <w:r>
              <w:t>taku</w:t>
            </w:r>
            <w:r w:rsidRPr="003A6450">
              <w:t>t</w:t>
            </w:r>
          </w:p>
        </w:tc>
        <w:tc>
          <w:tcPr>
            <w:tcW w:w="803" w:type="dxa"/>
            <w:shd w:val="clear" w:color="auto" w:fill="auto"/>
          </w:tcPr>
          <w:p w14:paraId="590EAF8E" w14:textId="77777777" w:rsidR="00DB02E5" w:rsidRPr="00BD48A9" w:rsidRDefault="00DB02E5" w:rsidP="00DB02E5">
            <w:pPr>
              <w:pStyle w:val="Text"/>
              <w:rPr>
                <w:rStyle w:val="ChBlueBold"/>
              </w:rPr>
            </w:pPr>
            <w:r w:rsidRPr="00BD48A9">
              <w:rPr>
                <w:rStyle w:val="ChBlueBold"/>
              </w:rPr>
              <w:t>dengan</w:t>
            </w:r>
            <w:r w:rsidR="00693669">
              <w:rPr>
                <w:rStyle w:val="ChBlueBold"/>
              </w:rPr>
              <w:t>g</w:t>
            </w:r>
          </w:p>
        </w:tc>
        <w:tc>
          <w:tcPr>
            <w:tcW w:w="942" w:type="dxa"/>
            <w:shd w:val="clear" w:color="auto" w:fill="auto"/>
          </w:tcPr>
          <w:p w14:paraId="2371CDFA" w14:textId="1B7CA85E" w:rsidR="00DB02E5" w:rsidRPr="00BD48A9" w:rsidRDefault="00DB02E5" w:rsidP="00DB02E5">
            <w:pPr>
              <w:pStyle w:val="Text"/>
              <w:rPr>
                <w:rStyle w:val="ChBlueBold"/>
              </w:rPr>
            </w:pPr>
            <w:r>
              <w:rPr>
                <w:rStyle w:val="ChBlueBold"/>
              </w:rPr>
              <w:t>setan</w:t>
            </w:r>
            <w:r w:rsidR="001C753E">
              <w:rPr>
                <w:rStyle w:val="ChBlueBold"/>
              </w:rPr>
              <w:t>g</w:t>
            </w:r>
          </w:p>
        </w:tc>
      </w:tr>
      <w:tr w:rsidR="00AC23C4" w:rsidRPr="00AC23C4" w14:paraId="1E40006C" w14:textId="77777777" w:rsidTr="00AC23C4">
        <w:tc>
          <w:tcPr>
            <w:tcW w:w="709" w:type="dxa"/>
            <w:shd w:val="clear" w:color="auto" w:fill="auto"/>
          </w:tcPr>
          <w:p w14:paraId="3E6DBC2C" w14:textId="77777777" w:rsidR="00DB02E5" w:rsidRPr="008B1E5F" w:rsidRDefault="00DB02E5" w:rsidP="00DB02E5">
            <w:pPr>
              <w:pStyle w:val="GlossEng"/>
            </w:pPr>
          </w:p>
        </w:tc>
        <w:tc>
          <w:tcPr>
            <w:tcW w:w="697" w:type="dxa"/>
            <w:shd w:val="clear" w:color="auto" w:fill="auto"/>
          </w:tcPr>
          <w:p w14:paraId="12D8BEE0" w14:textId="77777777" w:rsidR="00DB02E5" w:rsidRPr="003A6450" w:rsidRDefault="00DB02E5" w:rsidP="00DB02E5">
            <w:pPr>
              <w:pStyle w:val="GlossEng"/>
            </w:pPr>
            <w:r w:rsidRPr="003A6450">
              <w:t>oh.no!</w:t>
            </w:r>
          </w:p>
        </w:tc>
        <w:tc>
          <w:tcPr>
            <w:tcW w:w="975" w:type="dxa"/>
            <w:shd w:val="clear" w:color="auto" w:fill="auto"/>
          </w:tcPr>
          <w:p w14:paraId="201F5784" w14:textId="77777777" w:rsidR="00DB02E5" w:rsidRPr="003A6450" w:rsidRDefault="00DB02E5" w:rsidP="00DB02E5">
            <w:pPr>
              <w:pStyle w:val="GlossEng"/>
            </w:pPr>
            <w:r w:rsidRPr="003A6450">
              <w:t>you.know</w:t>
            </w:r>
          </w:p>
        </w:tc>
        <w:tc>
          <w:tcPr>
            <w:tcW w:w="580" w:type="dxa"/>
            <w:shd w:val="clear" w:color="auto" w:fill="auto"/>
          </w:tcPr>
          <w:p w14:paraId="6D6D2902" w14:textId="77777777" w:rsidR="00DB02E5" w:rsidRPr="0099608C" w:rsidRDefault="00DB02E5" w:rsidP="00DB02E5">
            <w:pPr>
              <w:pStyle w:val="GlossEng"/>
              <w:rPr>
                <w:rStyle w:val="ChSmallCaps"/>
              </w:rPr>
            </w:pPr>
            <w:r w:rsidRPr="0099608C">
              <w:rPr>
                <w:rStyle w:val="ChSmallCaps"/>
              </w:rPr>
              <w:t>3pl</w:t>
            </w:r>
          </w:p>
        </w:tc>
        <w:tc>
          <w:tcPr>
            <w:tcW w:w="691" w:type="dxa"/>
            <w:shd w:val="clear" w:color="auto" w:fill="auto"/>
          </w:tcPr>
          <w:p w14:paraId="0FCB2B90" w14:textId="77777777" w:rsidR="00DB02E5" w:rsidRPr="00825CD7" w:rsidRDefault="00DB02E5" w:rsidP="00DB02E5">
            <w:pPr>
              <w:pStyle w:val="GlossEng"/>
            </w:pPr>
            <w:r w:rsidRPr="00825CD7">
              <w:t>too</w:t>
            </w:r>
          </w:p>
        </w:tc>
        <w:tc>
          <w:tcPr>
            <w:tcW w:w="1346" w:type="dxa"/>
            <w:shd w:val="clear" w:color="auto" w:fill="auto"/>
          </w:tcPr>
          <w:p w14:paraId="0052F448" w14:textId="77777777" w:rsidR="00DB02E5" w:rsidRPr="003A6450" w:rsidRDefault="00DB02E5" w:rsidP="00DB02E5">
            <w:pPr>
              <w:pStyle w:val="GlossEng"/>
            </w:pPr>
            <w:r w:rsidRPr="00CC45C2">
              <w:t>feel.afraid(.of)</w:t>
            </w:r>
          </w:p>
        </w:tc>
        <w:tc>
          <w:tcPr>
            <w:tcW w:w="803" w:type="dxa"/>
            <w:shd w:val="clear" w:color="auto" w:fill="auto"/>
          </w:tcPr>
          <w:p w14:paraId="09720DC8" w14:textId="77777777" w:rsidR="00DB02E5" w:rsidRPr="003A6450" w:rsidRDefault="00DB02E5" w:rsidP="00DB02E5">
            <w:pPr>
              <w:pStyle w:val="GlossEng"/>
            </w:pPr>
            <w:r w:rsidRPr="003A6450">
              <w:t>with</w:t>
            </w:r>
          </w:p>
        </w:tc>
        <w:tc>
          <w:tcPr>
            <w:tcW w:w="942" w:type="dxa"/>
            <w:shd w:val="clear" w:color="auto" w:fill="auto"/>
          </w:tcPr>
          <w:p w14:paraId="778757CB" w14:textId="77777777" w:rsidR="00DB02E5" w:rsidRPr="003A6450" w:rsidRDefault="00DB02E5" w:rsidP="00DB02E5">
            <w:pPr>
              <w:pStyle w:val="GlossEng"/>
            </w:pPr>
            <w:r w:rsidRPr="003A6450">
              <w:t>evil.spirit</w:t>
            </w:r>
          </w:p>
        </w:tc>
      </w:tr>
    </w:tbl>
    <w:p w14:paraId="185CF957" w14:textId="4F5E2AAF" w:rsidR="00DB02E5" w:rsidRPr="001C5C5C" w:rsidRDefault="00B7093A" w:rsidP="00DB02E5">
      <w:pPr>
        <w:pStyle w:val="FreeTranslEng"/>
      </w:pPr>
      <w:r>
        <w:t>‘</w:t>
      </w:r>
      <w:r w:rsidR="00DB02E5" w:rsidRPr="009C2A04">
        <w:t xml:space="preserve">oh no, you know, they feel too afraid </w:t>
      </w:r>
      <w:r w:rsidR="00DB02E5" w:rsidRPr="009C2A04">
        <w:rPr>
          <w:rStyle w:val="ChBlueBold"/>
        </w:rPr>
        <w:t>of evil spirits</w:t>
      </w:r>
      <w:r>
        <w:t>’</w:t>
      </w:r>
      <w:r w:rsidR="00DB02E5" w:rsidRPr="009C2A04">
        <w:t xml:space="preserve"> </w:t>
      </w:r>
      <w:r w:rsidR="00B04170">
        <w:rPr>
          <w:rStyle w:val="ExampleSource"/>
        </w:rPr>
        <w:t>[081025-006-Cv.0198</w:t>
      </w:r>
      <w:r w:rsidR="00DB02E5" w:rsidRPr="009C2A04">
        <w:rPr>
          <w:rStyle w:val="ExampleSource"/>
        </w:rPr>
        <w:t>]</w:t>
      </w:r>
    </w:p>
    <w:tbl>
      <w:tblPr>
        <w:tblW w:w="4470" w:type="dxa"/>
        <w:tblCellMar>
          <w:left w:w="40" w:type="dxa"/>
          <w:right w:w="40" w:type="dxa"/>
        </w:tblCellMar>
        <w:tblLook w:val="01E0" w:firstRow="1" w:lastRow="1" w:firstColumn="1" w:lastColumn="1" w:noHBand="0" w:noVBand="0"/>
      </w:tblPr>
      <w:tblGrid>
        <w:gridCol w:w="709"/>
        <w:gridCol w:w="1013"/>
        <w:gridCol w:w="485"/>
        <w:gridCol w:w="591"/>
        <w:gridCol w:w="592"/>
        <w:gridCol w:w="1080"/>
      </w:tblGrid>
      <w:tr w:rsidR="00AC23C4" w:rsidRPr="00534F9D" w14:paraId="1102EF1E" w14:textId="77777777" w:rsidTr="00AC23C4">
        <w:tc>
          <w:tcPr>
            <w:tcW w:w="709" w:type="dxa"/>
            <w:shd w:val="clear" w:color="auto" w:fill="auto"/>
          </w:tcPr>
          <w:p w14:paraId="41D64ABC" w14:textId="77777777" w:rsidR="00DB02E5" w:rsidRPr="00B1769D" w:rsidRDefault="00DB02E5" w:rsidP="00DB02E5">
            <w:pPr>
              <w:pStyle w:val="O0Nwnext"/>
            </w:pPr>
            <w:bookmarkStart w:id="4215" w:name="_Ref318789178"/>
            <w:bookmarkStart w:id="4216" w:name="_Ref339634493"/>
            <w:r w:rsidRPr="00534F9D">
              <w:t>(</w:t>
            </w:r>
            <w:fldSimple w:instr=" SEQ ( \* ARABIC \s 1 ">
              <w:r w:rsidR="00154D81">
                <w:rPr>
                  <w:noProof/>
                </w:rPr>
                <w:t>40</w:t>
              </w:r>
            </w:fldSimple>
            <w:bookmarkEnd w:id="4215"/>
            <w:r w:rsidRPr="00534F9D">
              <w:t>)</w:t>
            </w:r>
            <w:bookmarkEnd w:id="4216"/>
          </w:p>
        </w:tc>
        <w:tc>
          <w:tcPr>
            <w:tcW w:w="1013" w:type="dxa"/>
            <w:shd w:val="clear" w:color="auto" w:fill="auto"/>
          </w:tcPr>
          <w:p w14:paraId="54FDD6C0" w14:textId="77777777" w:rsidR="00DB02E5" w:rsidRPr="00534F9D" w:rsidRDefault="00DB02E5" w:rsidP="00DB02E5">
            <w:pPr>
              <w:pStyle w:val="Text"/>
            </w:pPr>
            <w:r w:rsidRPr="00534F9D">
              <w:t>mama-</w:t>
            </w:r>
            <w:r>
              <w:t>a</w:t>
            </w:r>
            <w:r w:rsidRPr="00534F9D">
              <w:t>de</w:t>
            </w:r>
          </w:p>
        </w:tc>
        <w:tc>
          <w:tcPr>
            <w:tcW w:w="485" w:type="dxa"/>
            <w:shd w:val="clear" w:color="auto" w:fill="auto"/>
          </w:tcPr>
          <w:p w14:paraId="29247664" w14:textId="77777777" w:rsidR="00DB02E5" w:rsidRPr="00534F9D" w:rsidRDefault="00DB02E5" w:rsidP="00DB02E5">
            <w:pPr>
              <w:pStyle w:val="Text"/>
            </w:pPr>
            <w:r w:rsidRPr="00534F9D">
              <w:t>sa</w:t>
            </w:r>
          </w:p>
        </w:tc>
        <w:tc>
          <w:tcPr>
            <w:tcW w:w="591" w:type="dxa"/>
            <w:shd w:val="clear" w:color="auto" w:fill="auto"/>
          </w:tcPr>
          <w:p w14:paraId="76DEB0B8" w14:textId="77777777" w:rsidR="00DB02E5" w:rsidRPr="00534F9D" w:rsidRDefault="00DB02E5" w:rsidP="00DB02E5">
            <w:pPr>
              <w:pStyle w:val="Text"/>
            </w:pPr>
            <w:r w:rsidRPr="00534F9D">
              <w:t>perlu</w:t>
            </w:r>
          </w:p>
        </w:tc>
        <w:tc>
          <w:tcPr>
            <w:tcW w:w="592" w:type="dxa"/>
            <w:shd w:val="clear" w:color="auto" w:fill="auto"/>
          </w:tcPr>
          <w:p w14:paraId="582E6D3E" w14:textId="77777777" w:rsidR="00DB02E5" w:rsidRPr="00534F9D" w:rsidRDefault="00DB02E5" w:rsidP="00DB02E5">
            <w:pPr>
              <w:pStyle w:val="Text"/>
              <w:rPr>
                <w:rStyle w:val="ChBlueBold"/>
              </w:rPr>
            </w:pPr>
            <w:r w:rsidRPr="00534F9D">
              <w:rPr>
                <w:rStyle w:val="ChBlueBold"/>
              </w:rPr>
              <w:t>deng</w:t>
            </w:r>
          </w:p>
        </w:tc>
        <w:tc>
          <w:tcPr>
            <w:tcW w:w="1080" w:type="dxa"/>
            <w:shd w:val="clear" w:color="auto" w:fill="auto"/>
          </w:tcPr>
          <w:p w14:paraId="0821BAAB" w14:textId="77777777" w:rsidR="00DB02E5" w:rsidRPr="00534F9D" w:rsidRDefault="00DB02E5" w:rsidP="00DB02E5">
            <w:pPr>
              <w:pStyle w:val="Text"/>
              <w:rPr>
                <w:rStyle w:val="ChBlueBold"/>
              </w:rPr>
            </w:pPr>
            <w:r w:rsidRPr="00534F9D">
              <w:rPr>
                <w:rStyle w:val="ChBlueBold"/>
              </w:rPr>
              <w:t>mama-</w:t>
            </w:r>
            <w:r>
              <w:rPr>
                <w:rStyle w:val="ChBlueBold"/>
              </w:rPr>
              <w:t>a</w:t>
            </w:r>
            <w:r w:rsidRPr="00534F9D">
              <w:rPr>
                <w:rStyle w:val="ChBlueBold"/>
              </w:rPr>
              <w:t>de</w:t>
            </w:r>
          </w:p>
        </w:tc>
      </w:tr>
      <w:tr w:rsidR="00AC23C4" w:rsidRPr="00534F9D" w14:paraId="0ADAD6FA" w14:textId="77777777" w:rsidTr="00AC23C4">
        <w:tc>
          <w:tcPr>
            <w:tcW w:w="709" w:type="dxa"/>
            <w:shd w:val="clear" w:color="auto" w:fill="auto"/>
          </w:tcPr>
          <w:p w14:paraId="389BFFD5" w14:textId="77777777" w:rsidR="00DB02E5" w:rsidRPr="00B1769D" w:rsidRDefault="00DB02E5" w:rsidP="00DB02E5">
            <w:pPr>
              <w:pStyle w:val="GlossEng"/>
            </w:pPr>
          </w:p>
        </w:tc>
        <w:tc>
          <w:tcPr>
            <w:tcW w:w="1013" w:type="dxa"/>
            <w:shd w:val="clear" w:color="auto" w:fill="auto"/>
          </w:tcPr>
          <w:p w14:paraId="53B24F1E" w14:textId="77777777" w:rsidR="00DB02E5" w:rsidRPr="00534F9D" w:rsidRDefault="00DB02E5" w:rsidP="00DB02E5">
            <w:pPr>
              <w:pStyle w:val="GlossEng"/>
            </w:pPr>
            <w:r w:rsidRPr="00534F9D">
              <w:t>aunt</w:t>
            </w:r>
          </w:p>
        </w:tc>
        <w:tc>
          <w:tcPr>
            <w:tcW w:w="485" w:type="dxa"/>
            <w:shd w:val="clear" w:color="auto" w:fill="auto"/>
          </w:tcPr>
          <w:p w14:paraId="7A920956" w14:textId="77777777" w:rsidR="00DB02E5" w:rsidRPr="0099608C" w:rsidRDefault="00DB02E5" w:rsidP="00DB02E5">
            <w:pPr>
              <w:pStyle w:val="GlossEng"/>
              <w:rPr>
                <w:rStyle w:val="ChSmallCaps"/>
              </w:rPr>
            </w:pPr>
            <w:r w:rsidRPr="0099608C">
              <w:rPr>
                <w:rStyle w:val="ChSmallCaps"/>
              </w:rPr>
              <w:t>1sg</w:t>
            </w:r>
          </w:p>
        </w:tc>
        <w:tc>
          <w:tcPr>
            <w:tcW w:w="591" w:type="dxa"/>
            <w:shd w:val="clear" w:color="auto" w:fill="auto"/>
          </w:tcPr>
          <w:p w14:paraId="4F7D2778" w14:textId="77777777" w:rsidR="00DB02E5" w:rsidRPr="00534F9D" w:rsidRDefault="00DB02E5" w:rsidP="00DB02E5">
            <w:pPr>
              <w:pStyle w:val="GlossEng"/>
            </w:pPr>
            <w:r w:rsidRPr="00534F9D">
              <w:t>need</w:t>
            </w:r>
          </w:p>
        </w:tc>
        <w:tc>
          <w:tcPr>
            <w:tcW w:w="592" w:type="dxa"/>
            <w:shd w:val="clear" w:color="auto" w:fill="auto"/>
          </w:tcPr>
          <w:p w14:paraId="0F6010EC" w14:textId="77777777" w:rsidR="00DB02E5" w:rsidRPr="00534F9D" w:rsidRDefault="00DB02E5" w:rsidP="00DB02E5">
            <w:pPr>
              <w:pStyle w:val="GlossEng"/>
            </w:pPr>
            <w:r w:rsidRPr="00534F9D">
              <w:t>with</w:t>
            </w:r>
          </w:p>
        </w:tc>
        <w:tc>
          <w:tcPr>
            <w:tcW w:w="1080" w:type="dxa"/>
            <w:shd w:val="clear" w:color="auto" w:fill="auto"/>
          </w:tcPr>
          <w:p w14:paraId="7375D78B" w14:textId="77777777" w:rsidR="00DB02E5" w:rsidRPr="00534F9D" w:rsidRDefault="00DB02E5" w:rsidP="00DB02E5">
            <w:pPr>
              <w:pStyle w:val="GlossEng"/>
            </w:pPr>
            <w:r w:rsidRPr="00534F9D">
              <w:t>aunt</w:t>
            </w:r>
          </w:p>
        </w:tc>
      </w:tr>
    </w:tbl>
    <w:p w14:paraId="0875E275" w14:textId="1EEFC41B" w:rsidR="00DB02E5" w:rsidRPr="00534F9D" w:rsidRDefault="00B7093A" w:rsidP="00DB02E5">
      <w:pPr>
        <w:pStyle w:val="FreeTranslEng"/>
      </w:pPr>
      <w:r>
        <w:t>‘</w:t>
      </w:r>
      <w:r w:rsidR="00DB02E5" w:rsidRPr="00534F9D">
        <w:t xml:space="preserve">aunt, I need </w:t>
      </w:r>
      <w:r w:rsidR="00DB02E5" w:rsidRPr="00534F9D">
        <w:rPr>
          <w:rStyle w:val="ChBlueBold"/>
        </w:rPr>
        <w:t>you</w:t>
      </w:r>
      <w:r w:rsidR="00DB02E5" w:rsidRPr="00DA2FFB">
        <w:t xml:space="preserve"> (</w:t>
      </w:r>
      <w:r>
        <w:t>‘</w:t>
      </w:r>
      <w:r w:rsidR="00DB02E5" w:rsidRPr="00AC499B">
        <w:rPr>
          <w:rStyle w:val="ChBlueBold"/>
        </w:rPr>
        <w:t>aunt</w:t>
      </w:r>
      <w:r>
        <w:t>’</w:t>
      </w:r>
      <w:r w:rsidR="00DB02E5" w:rsidRPr="00DA2FFB">
        <w:t>)</w:t>
      </w:r>
      <w:r>
        <w:t>’</w:t>
      </w:r>
      <w:r w:rsidR="00DB02E5" w:rsidRPr="00534F9D">
        <w:t xml:space="preserve"> (Lit. </w:t>
      </w:r>
      <w:r>
        <w:t>‘</w:t>
      </w:r>
      <w:r w:rsidR="00DB02E5">
        <w:t xml:space="preserve">need </w:t>
      </w:r>
      <w:r w:rsidR="00DB02E5" w:rsidRPr="00534F9D">
        <w:rPr>
          <w:rStyle w:val="ChBlueBold"/>
        </w:rPr>
        <w:t>with aunt</w:t>
      </w:r>
      <w:r>
        <w:t>’</w:t>
      </w:r>
      <w:r w:rsidR="00DB02E5" w:rsidRPr="00534F9D">
        <w:t xml:space="preserve">) </w:t>
      </w:r>
      <w:r w:rsidR="00DB02E5" w:rsidRPr="00534F9D">
        <w:rPr>
          <w:rStyle w:val="ExampleSource"/>
        </w:rPr>
        <w:t>[081014-004-Cv.0004]</w:t>
      </w:r>
    </w:p>
    <w:p w14:paraId="2D7D475F" w14:textId="37E82C9E" w:rsidR="00DB02E5" w:rsidRDefault="00DB02E5" w:rsidP="003F56D2">
      <w:pPr>
        <w:pStyle w:val="Body0005after"/>
      </w:pPr>
      <w:r w:rsidRPr="00F8566B">
        <w:t xml:space="preserve">Comitative </w:t>
      </w:r>
      <w:r w:rsidR="00AB3BA2" w:rsidRPr="00076132">
        <w:rPr>
          <w:rStyle w:val="ChItalBold"/>
        </w:rPr>
        <w:t>dengan</w:t>
      </w:r>
      <w:r w:rsidR="00AB3BA2">
        <w:rPr>
          <w:rStyle w:val="ChItalBold"/>
        </w:rPr>
        <w:t>g</w:t>
      </w:r>
      <w:r w:rsidRPr="00F8566B">
        <w:t xml:space="preserve"> </w:t>
      </w:r>
      <w:r w:rsidR="00B7093A">
        <w:t>‘</w:t>
      </w:r>
      <w:r w:rsidRPr="00F8566B">
        <w:t>with</w:t>
      </w:r>
      <w:r w:rsidR="00B7093A">
        <w:t>’</w:t>
      </w:r>
      <w:r w:rsidRPr="00F8566B">
        <w:t xml:space="preserve"> is also used in comparative constructions</w:t>
      </w:r>
      <w:r>
        <w:t xml:space="preserve">. As the </w:t>
      </w:r>
      <w:r w:rsidRPr="00A9390F">
        <w:t>mark of</w:t>
      </w:r>
      <w:r>
        <w:t xml:space="preserve"> comparison, </w:t>
      </w:r>
      <w:r w:rsidR="00AB3BA2" w:rsidRPr="00076132">
        <w:rPr>
          <w:rStyle w:val="ChItalBold"/>
        </w:rPr>
        <w:t>dengan</w:t>
      </w:r>
      <w:r w:rsidR="00AB3BA2">
        <w:rPr>
          <w:rStyle w:val="ChItalBold"/>
        </w:rPr>
        <w:t>g</w:t>
      </w:r>
      <w:r w:rsidRPr="00F8566B">
        <w:t xml:space="preserve"> </w:t>
      </w:r>
      <w:r w:rsidR="00B7093A">
        <w:t>‘</w:t>
      </w:r>
      <w:r w:rsidRPr="00F8566B">
        <w:t>with</w:t>
      </w:r>
      <w:r w:rsidR="00B7093A">
        <w:t>’</w:t>
      </w:r>
      <w:r>
        <w:t xml:space="preserve"> introduces the </w:t>
      </w:r>
      <w:r w:rsidRPr="00A9390F">
        <w:t>standard of</w:t>
      </w:r>
      <w:r>
        <w:t xml:space="preserve"> comparison in identity-marking constructions. In </w:t>
      </w:r>
      <w:r>
        <w:fldChar w:fldCharType="begin"/>
      </w:r>
      <w:r>
        <w:instrText xml:space="preserve"> REF _Ref339634494 \h </w:instrText>
      </w:r>
      <w:r>
        <w:fldChar w:fldCharType="separate"/>
      </w:r>
      <w:r w:rsidR="00154D81" w:rsidRPr="00534F9D">
        <w:t>(</w:t>
      </w:r>
      <w:r w:rsidR="00154D81">
        <w:rPr>
          <w:noProof/>
        </w:rPr>
        <w:t>41</w:t>
      </w:r>
      <w:r w:rsidR="00154D81" w:rsidRPr="00534F9D">
        <w:t>)</w:t>
      </w:r>
      <w:r>
        <w:fldChar w:fldCharType="end"/>
      </w:r>
      <w:r>
        <w:t xml:space="preserve">, for example, </w:t>
      </w:r>
      <w:r w:rsidR="00AB3BA2" w:rsidRPr="00076132">
        <w:rPr>
          <w:rStyle w:val="ChItalBold"/>
        </w:rPr>
        <w:t>dengan</w:t>
      </w:r>
      <w:r w:rsidR="00AB3BA2">
        <w:rPr>
          <w:rStyle w:val="ChItalBold"/>
        </w:rPr>
        <w:t>g</w:t>
      </w:r>
      <w:r w:rsidRPr="00F8566B">
        <w:t xml:space="preserve"> </w:t>
      </w:r>
      <w:r w:rsidR="00B7093A">
        <w:t>‘</w:t>
      </w:r>
      <w:r w:rsidRPr="00F8566B">
        <w:t>with</w:t>
      </w:r>
      <w:r w:rsidR="00B7093A">
        <w:t>’</w:t>
      </w:r>
      <w:r>
        <w:t xml:space="preserve"> serves as </w:t>
      </w:r>
      <w:r w:rsidRPr="00A9390F">
        <w:t>the mark in a</w:t>
      </w:r>
      <w:r>
        <w:t xml:space="preserve"> similarity construction, while in </w:t>
      </w:r>
      <w:r>
        <w:fldChar w:fldCharType="begin"/>
      </w:r>
      <w:r>
        <w:instrText xml:space="preserve"> REF _Ref339634495 \h </w:instrText>
      </w:r>
      <w:r>
        <w:fldChar w:fldCharType="separate"/>
      </w:r>
      <w:r w:rsidR="00154D81" w:rsidRPr="00534F9D">
        <w:t>(</w:t>
      </w:r>
      <w:r w:rsidR="00154D81">
        <w:rPr>
          <w:noProof/>
        </w:rPr>
        <w:t>42</w:t>
      </w:r>
      <w:r w:rsidR="00154D81" w:rsidRPr="00534F9D">
        <w:t>)</w:t>
      </w:r>
      <w:r>
        <w:fldChar w:fldCharType="end"/>
      </w:r>
      <w:r>
        <w:t xml:space="preserve"> it is </w:t>
      </w:r>
      <w:r w:rsidRPr="00A9390F">
        <w:t>the mark in a dissimilarity construction</w:t>
      </w:r>
      <w:r>
        <w:t xml:space="preserve"> (for more details on comparative constructions, see §</w:t>
      </w:r>
      <w:r w:rsidR="008B783B">
        <w:fldChar w:fldCharType="begin"/>
      </w:r>
      <w:r w:rsidR="008B783B">
        <w:instrText xml:space="preserve"> REF _Ref367459492 \w \h </w:instrText>
      </w:r>
      <w:r w:rsidR="008B783B">
        <w:fldChar w:fldCharType="separate"/>
      </w:r>
      <w:r w:rsidR="00154D81">
        <w:rPr>
          <w:cs/>
        </w:rPr>
        <w:t>‎</w:t>
      </w:r>
      <w:r w:rsidR="00154D81">
        <w:t>11.5</w:t>
      </w:r>
      <w:r w:rsidR="008B783B">
        <w:fldChar w:fldCharType="end"/>
      </w:r>
      <w:r>
        <w:t>).</w:t>
      </w:r>
    </w:p>
    <w:p w14:paraId="3A27C913" w14:textId="77777777" w:rsidR="00DB02E5" w:rsidRDefault="00DB02E5" w:rsidP="00DB02E5">
      <w:pPr>
        <w:pStyle w:val="ExampleTitle"/>
      </w:pPr>
      <w:r>
        <w:t>Introducing standards of comparison</w:t>
      </w:r>
    </w:p>
    <w:tbl>
      <w:tblPr>
        <w:tblW w:w="3948" w:type="dxa"/>
        <w:tblCellMar>
          <w:left w:w="40" w:type="dxa"/>
          <w:right w:w="40" w:type="dxa"/>
        </w:tblCellMar>
        <w:tblLook w:val="01E0" w:firstRow="1" w:lastRow="1" w:firstColumn="1" w:lastColumn="1" w:noHBand="0" w:noVBand="0"/>
      </w:tblPr>
      <w:tblGrid>
        <w:gridCol w:w="709"/>
        <w:gridCol w:w="485"/>
        <w:gridCol w:w="1086"/>
        <w:gridCol w:w="591"/>
        <w:gridCol w:w="592"/>
        <w:gridCol w:w="485"/>
      </w:tblGrid>
      <w:tr w:rsidR="00AC23C4" w:rsidRPr="00AC23C4" w14:paraId="04E994B5" w14:textId="77777777" w:rsidTr="00AC23C4">
        <w:tc>
          <w:tcPr>
            <w:tcW w:w="709" w:type="dxa"/>
            <w:shd w:val="clear" w:color="auto" w:fill="auto"/>
          </w:tcPr>
          <w:p w14:paraId="2359B545" w14:textId="77777777" w:rsidR="00DB02E5" w:rsidRPr="008B1E5F" w:rsidRDefault="00DB02E5" w:rsidP="00DB02E5">
            <w:pPr>
              <w:pStyle w:val="O0Nwnext"/>
            </w:pPr>
            <w:bookmarkStart w:id="4217" w:name="_Ref319072156"/>
            <w:bookmarkStart w:id="4218" w:name="_Ref339634494"/>
            <w:r w:rsidRPr="00534F9D">
              <w:t>(</w:t>
            </w:r>
            <w:fldSimple w:instr=" SEQ ( \* ARABIC \s 1 ">
              <w:r w:rsidR="00154D81">
                <w:rPr>
                  <w:noProof/>
                </w:rPr>
                <w:t>41</w:t>
              </w:r>
            </w:fldSimple>
            <w:bookmarkEnd w:id="4217"/>
            <w:r w:rsidRPr="00534F9D">
              <w:t>)</w:t>
            </w:r>
            <w:bookmarkEnd w:id="4218"/>
          </w:p>
        </w:tc>
        <w:tc>
          <w:tcPr>
            <w:tcW w:w="485" w:type="dxa"/>
            <w:shd w:val="clear" w:color="auto" w:fill="auto"/>
          </w:tcPr>
          <w:p w14:paraId="438BE9F7" w14:textId="77777777" w:rsidR="00DB02E5" w:rsidRPr="007D3A50" w:rsidRDefault="00DB02E5" w:rsidP="00DB02E5">
            <w:pPr>
              <w:pStyle w:val="Text"/>
            </w:pPr>
            <w:r w:rsidRPr="007D3A50">
              <w:t>de</w:t>
            </w:r>
          </w:p>
        </w:tc>
        <w:tc>
          <w:tcPr>
            <w:tcW w:w="1086" w:type="dxa"/>
            <w:shd w:val="clear" w:color="auto" w:fill="auto"/>
          </w:tcPr>
          <w:p w14:paraId="699B70A9" w14:textId="77777777" w:rsidR="00DB02E5" w:rsidRPr="007D3A50" w:rsidRDefault="00DB02E5" w:rsidP="00DB02E5">
            <w:pPr>
              <w:pStyle w:val="Text"/>
            </w:pPr>
            <w:r w:rsidRPr="007D3A50">
              <w:t>sombong</w:t>
            </w:r>
          </w:p>
        </w:tc>
        <w:tc>
          <w:tcPr>
            <w:tcW w:w="591" w:type="dxa"/>
            <w:shd w:val="clear" w:color="auto" w:fill="auto"/>
          </w:tcPr>
          <w:p w14:paraId="0B3DEBA0" w14:textId="77777777" w:rsidR="00DB02E5" w:rsidRPr="007D3A50" w:rsidRDefault="00DB02E5" w:rsidP="00DB02E5">
            <w:pPr>
              <w:pStyle w:val="Text"/>
            </w:pPr>
            <w:r w:rsidRPr="007D3A50">
              <w:t>sama</w:t>
            </w:r>
          </w:p>
        </w:tc>
        <w:tc>
          <w:tcPr>
            <w:tcW w:w="592" w:type="dxa"/>
            <w:shd w:val="clear" w:color="auto" w:fill="auto"/>
          </w:tcPr>
          <w:p w14:paraId="6184FFA3" w14:textId="77777777" w:rsidR="00DB02E5" w:rsidRPr="00951500" w:rsidRDefault="00DB02E5" w:rsidP="00DB02E5">
            <w:pPr>
              <w:pStyle w:val="Text"/>
              <w:rPr>
                <w:rStyle w:val="ChBlueBold"/>
              </w:rPr>
            </w:pPr>
            <w:r w:rsidRPr="00951500">
              <w:rPr>
                <w:rStyle w:val="ChBlueBold"/>
              </w:rPr>
              <w:t>deng</w:t>
            </w:r>
          </w:p>
        </w:tc>
        <w:tc>
          <w:tcPr>
            <w:tcW w:w="485" w:type="dxa"/>
            <w:shd w:val="clear" w:color="auto" w:fill="auto"/>
          </w:tcPr>
          <w:p w14:paraId="464FF7FE" w14:textId="77777777" w:rsidR="00DB02E5" w:rsidRPr="00951500" w:rsidRDefault="00DB02E5" w:rsidP="00DB02E5">
            <w:pPr>
              <w:pStyle w:val="Text"/>
              <w:rPr>
                <w:rStyle w:val="ChBlueBold"/>
              </w:rPr>
            </w:pPr>
            <w:r>
              <w:rPr>
                <w:rStyle w:val="ChBlueBold"/>
              </w:rPr>
              <w:t>ko</w:t>
            </w:r>
          </w:p>
        </w:tc>
      </w:tr>
      <w:tr w:rsidR="00AC23C4" w:rsidRPr="00AC23C4" w14:paraId="5825BDA0" w14:textId="77777777" w:rsidTr="00AC23C4">
        <w:tc>
          <w:tcPr>
            <w:tcW w:w="709" w:type="dxa"/>
            <w:shd w:val="clear" w:color="auto" w:fill="auto"/>
          </w:tcPr>
          <w:p w14:paraId="0FFA9788" w14:textId="77777777" w:rsidR="00DB02E5" w:rsidRPr="00D74739" w:rsidRDefault="00DB02E5" w:rsidP="00DB02E5">
            <w:pPr>
              <w:pStyle w:val="GlossEng"/>
            </w:pPr>
          </w:p>
        </w:tc>
        <w:tc>
          <w:tcPr>
            <w:tcW w:w="485" w:type="dxa"/>
            <w:shd w:val="clear" w:color="auto" w:fill="auto"/>
          </w:tcPr>
          <w:p w14:paraId="1B940397" w14:textId="77777777" w:rsidR="00DB02E5" w:rsidRPr="0099608C" w:rsidRDefault="00DB02E5" w:rsidP="00DB02E5">
            <w:pPr>
              <w:pStyle w:val="GlossEng"/>
              <w:rPr>
                <w:rStyle w:val="ChSmallCaps"/>
              </w:rPr>
            </w:pPr>
            <w:r w:rsidRPr="0099608C">
              <w:rPr>
                <w:rStyle w:val="ChSmallCaps"/>
              </w:rPr>
              <w:t>3sg</w:t>
            </w:r>
          </w:p>
        </w:tc>
        <w:tc>
          <w:tcPr>
            <w:tcW w:w="1086" w:type="dxa"/>
            <w:shd w:val="clear" w:color="auto" w:fill="auto"/>
          </w:tcPr>
          <w:p w14:paraId="185A80C3" w14:textId="77777777" w:rsidR="00DB02E5" w:rsidRPr="00507CD1" w:rsidRDefault="00DB02E5" w:rsidP="00DB02E5">
            <w:pPr>
              <w:pStyle w:val="GlossEng"/>
            </w:pPr>
            <w:r>
              <w:t>be.</w:t>
            </w:r>
            <w:r w:rsidRPr="00507CD1">
              <w:t>arrogant</w:t>
            </w:r>
          </w:p>
        </w:tc>
        <w:tc>
          <w:tcPr>
            <w:tcW w:w="591" w:type="dxa"/>
            <w:shd w:val="clear" w:color="auto" w:fill="auto"/>
          </w:tcPr>
          <w:p w14:paraId="630A8890" w14:textId="77777777" w:rsidR="00DB02E5" w:rsidRPr="00507CD1" w:rsidRDefault="00DB02E5" w:rsidP="00DB02E5">
            <w:pPr>
              <w:pStyle w:val="GlossEng"/>
            </w:pPr>
            <w:r>
              <w:t>same</w:t>
            </w:r>
          </w:p>
        </w:tc>
        <w:tc>
          <w:tcPr>
            <w:tcW w:w="592" w:type="dxa"/>
            <w:shd w:val="clear" w:color="auto" w:fill="auto"/>
          </w:tcPr>
          <w:p w14:paraId="2625E058" w14:textId="77777777" w:rsidR="00DB02E5" w:rsidRPr="00507CD1" w:rsidRDefault="00DB02E5" w:rsidP="00DB02E5">
            <w:pPr>
              <w:pStyle w:val="GlossEng"/>
            </w:pPr>
            <w:r w:rsidRPr="00507CD1">
              <w:t>with</w:t>
            </w:r>
          </w:p>
        </w:tc>
        <w:tc>
          <w:tcPr>
            <w:tcW w:w="485" w:type="dxa"/>
            <w:shd w:val="clear" w:color="auto" w:fill="auto"/>
          </w:tcPr>
          <w:p w14:paraId="161C5641" w14:textId="77777777" w:rsidR="00DB02E5" w:rsidRPr="0099608C" w:rsidRDefault="00DB02E5" w:rsidP="00DB02E5">
            <w:pPr>
              <w:pStyle w:val="GlossEng"/>
              <w:rPr>
                <w:rStyle w:val="ChSmallCaps"/>
              </w:rPr>
            </w:pPr>
            <w:r w:rsidRPr="0099608C">
              <w:rPr>
                <w:rStyle w:val="ChSmallCaps"/>
              </w:rPr>
              <w:t>2sg</w:t>
            </w:r>
          </w:p>
        </w:tc>
      </w:tr>
    </w:tbl>
    <w:p w14:paraId="3AE87DF0" w14:textId="7A268914" w:rsidR="00DB02E5" w:rsidRDefault="00B7093A" w:rsidP="00DB02E5">
      <w:pPr>
        <w:pStyle w:val="FreeTranslEng"/>
      </w:pPr>
      <w:r>
        <w:t>‘</w:t>
      </w:r>
      <w:r w:rsidR="00DB02E5" w:rsidRPr="007D3A50">
        <w:t>she</w:t>
      </w:r>
      <w:r>
        <w:t>’</w:t>
      </w:r>
      <w:r w:rsidR="00DB02E5" w:rsidRPr="007D3A50">
        <w:t xml:space="preserve">ll be as arrogant </w:t>
      </w:r>
      <w:r w:rsidR="00DB02E5" w:rsidRPr="009B4A01">
        <w:rPr>
          <w:rStyle w:val="ChBlueBold"/>
        </w:rPr>
        <w:t>as you</w:t>
      </w:r>
      <w:r w:rsidR="00DB02E5">
        <w:t xml:space="preserve"> (are)</w:t>
      </w:r>
      <w:r>
        <w:t>’</w:t>
      </w:r>
      <w:r w:rsidR="00DB02E5">
        <w:t xml:space="preserve"> </w:t>
      </w:r>
      <w:r w:rsidR="00DB02E5" w:rsidRPr="003E0DA4">
        <w:rPr>
          <w:rStyle w:val="ExampleSource"/>
        </w:rPr>
        <w:t>[081006-005-Cv.0002]</w:t>
      </w:r>
    </w:p>
    <w:tbl>
      <w:tblPr>
        <w:tblW w:w="5731" w:type="dxa"/>
        <w:tblCellMar>
          <w:left w:w="40" w:type="dxa"/>
          <w:right w:w="40" w:type="dxa"/>
        </w:tblCellMar>
        <w:tblLook w:val="01E0" w:firstRow="1" w:lastRow="1" w:firstColumn="1" w:lastColumn="1" w:noHBand="0" w:noVBand="0"/>
      </w:tblPr>
      <w:tblGrid>
        <w:gridCol w:w="709"/>
        <w:gridCol w:w="714"/>
        <w:gridCol w:w="669"/>
        <w:gridCol w:w="1108"/>
        <w:gridCol w:w="803"/>
        <w:gridCol w:w="714"/>
        <w:gridCol w:w="1014"/>
      </w:tblGrid>
      <w:tr w:rsidR="00AC23C4" w:rsidRPr="008C7D8B" w14:paraId="3B4E2EE1" w14:textId="77777777" w:rsidTr="00AC23C4">
        <w:tc>
          <w:tcPr>
            <w:tcW w:w="709" w:type="dxa"/>
            <w:shd w:val="clear" w:color="auto" w:fill="auto"/>
          </w:tcPr>
          <w:p w14:paraId="04343FBA" w14:textId="77777777" w:rsidR="00DB02E5" w:rsidRPr="008B1E5F" w:rsidRDefault="00DB02E5" w:rsidP="00DB02E5">
            <w:pPr>
              <w:pStyle w:val="O0Nwnext"/>
            </w:pPr>
            <w:bookmarkStart w:id="4219" w:name="_Ref319072158"/>
            <w:bookmarkStart w:id="4220" w:name="_Ref339634495"/>
            <w:r w:rsidRPr="00534F9D">
              <w:t>(</w:t>
            </w:r>
            <w:fldSimple w:instr=" SEQ ( \* ARABIC \s 1 ">
              <w:r w:rsidR="00154D81">
                <w:rPr>
                  <w:noProof/>
                </w:rPr>
                <w:t>42</w:t>
              </w:r>
            </w:fldSimple>
            <w:bookmarkEnd w:id="4219"/>
            <w:r w:rsidRPr="00534F9D">
              <w:t>)</w:t>
            </w:r>
            <w:bookmarkEnd w:id="4220"/>
          </w:p>
        </w:tc>
        <w:tc>
          <w:tcPr>
            <w:tcW w:w="714" w:type="dxa"/>
            <w:shd w:val="clear" w:color="auto" w:fill="auto"/>
          </w:tcPr>
          <w:p w14:paraId="637D6662" w14:textId="77777777" w:rsidR="00DB02E5" w:rsidRPr="008D7FE3" w:rsidRDefault="00DB02E5" w:rsidP="00DB02E5">
            <w:pPr>
              <w:pStyle w:val="Text"/>
            </w:pPr>
            <w:r w:rsidRPr="008D7FE3">
              <w:t>oran</w:t>
            </w:r>
            <w:r>
              <w:t>g</w:t>
            </w:r>
          </w:p>
        </w:tc>
        <w:tc>
          <w:tcPr>
            <w:tcW w:w="669" w:type="dxa"/>
            <w:shd w:val="clear" w:color="auto" w:fill="auto"/>
          </w:tcPr>
          <w:p w14:paraId="5CCDB70F" w14:textId="77777777" w:rsidR="00DB02E5" w:rsidRPr="008D7FE3" w:rsidRDefault="00DB02E5" w:rsidP="00DB02E5">
            <w:pPr>
              <w:pStyle w:val="Text"/>
            </w:pPr>
            <w:r w:rsidRPr="008D7FE3">
              <w:t>Papua</w:t>
            </w:r>
          </w:p>
        </w:tc>
        <w:tc>
          <w:tcPr>
            <w:tcW w:w="1108" w:type="dxa"/>
            <w:shd w:val="clear" w:color="auto" w:fill="auto"/>
          </w:tcPr>
          <w:p w14:paraId="5AF4A525" w14:textId="77777777" w:rsidR="00DB02E5" w:rsidRPr="008D7FE3" w:rsidRDefault="00DB02E5" w:rsidP="00DB02E5">
            <w:pPr>
              <w:pStyle w:val="Text"/>
            </w:pPr>
            <w:r w:rsidRPr="008D7FE3">
              <w:t>beda</w:t>
            </w:r>
          </w:p>
        </w:tc>
        <w:tc>
          <w:tcPr>
            <w:tcW w:w="803" w:type="dxa"/>
            <w:shd w:val="clear" w:color="auto" w:fill="auto"/>
          </w:tcPr>
          <w:p w14:paraId="76706F74" w14:textId="77777777" w:rsidR="00DB02E5" w:rsidRPr="00E373BD" w:rsidRDefault="00DB02E5" w:rsidP="00DB02E5">
            <w:pPr>
              <w:pStyle w:val="Text"/>
              <w:rPr>
                <w:rStyle w:val="ChBlueBold"/>
              </w:rPr>
            </w:pPr>
            <w:r w:rsidRPr="00E373BD">
              <w:rPr>
                <w:rStyle w:val="ChBlueBold"/>
              </w:rPr>
              <w:t>dengan</w:t>
            </w:r>
            <w:r w:rsidR="00693669">
              <w:rPr>
                <w:rStyle w:val="ChBlueBold"/>
              </w:rPr>
              <w:t>g</w:t>
            </w:r>
          </w:p>
        </w:tc>
        <w:tc>
          <w:tcPr>
            <w:tcW w:w="714" w:type="dxa"/>
            <w:shd w:val="clear" w:color="auto" w:fill="auto"/>
          </w:tcPr>
          <w:p w14:paraId="5270AE60" w14:textId="77777777" w:rsidR="00DB02E5" w:rsidRPr="00E373BD" w:rsidRDefault="00DB02E5" w:rsidP="00DB02E5">
            <w:pPr>
              <w:pStyle w:val="Text"/>
              <w:rPr>
                <w:rStyle w:val="ChBlueBold"/>
              </w:rPr>
            </w:pPr>
            <w:r w:rsidRPr="00E373BD">
              <w:rPr>
                <w:rStyle w:val="ChBlueBold"/>
              </w:rPr>
              <w:t>orang</w:t>
            </w:r>
          </w:p>
        </w:tc>
        <w:tc>
          <w:tcPr>
            <w:tcW w:w="1014" w:type="dxa"/>
            <w:shd w:val="clear" w:color="auto" w:fill="auto"/>
          </w:tcPr>
          <w:p w14:paraId="47DE6ED1" w14:textId="77777777" w:rsidR="00DB02E5" w:rsidRPr="00E373BD" w:rsidRDefault="00DB02E5" w:rsidP="00DB02E5">
            <w:pPr>
              <w:pStyle w:val="Text"/>
              <w:rPr>
                <w:rStyle w:val="ChBlueBold"/>
              </w:rPr>
            </w:pPr>
            <w:r>
              <w:rPr>
                <w:rStyle w:val="ChBlueBold"/>
              </w:rPr>
              <w:t>Indonesia</w:t>
            </w:r>
          </w:p>
        </w:tc>
      </w:tr>
      <w:tr w:rsidR="00AC23C4" w:rsidRPr="00AC23C4" w14:paraId="2A7E2276" w14:textId="77777777" w:rsidTr="00AC23C4">
        <w:tc>
          <w:tcPr>
            <w:tcW w:w="709" w:type="dxa"/>
            <w:shd w:val="clear" w:color="auto" w:fill="auto"/>
          </w:tcPr>
          <w:p w14:paraId="4169373E" w14:textId="77777777" w:rsidR="00DB02E5" w:rsidRPr="00D74739" w:rsidRDefault="00DB02E5" w:rsidP="00DB02E5">
            <w:pPr>
              <w:pStyle w:val="GlossEng"/>
            </w:pPr>
          </w:p>
        </w:tc>
        <w:tc>
          <w:tcPr>
            <w:tcW w:w="714" w:type="dxa"/>
            <w:shd w:val="clear" w:color="auto" w:fill="auto"/>
          </w:tcPr>
          <w:p w14:paraId="7C7926A1" w14:textId="77777777" w:rsidR="00DB02E5" w:rsidRPr="00C67DE4" w:rsidRDefault="00DB02E5" w:rsidP="00DB02E5">
            <w:pPr>
              <w:pStyle w:val="GlossEng"/>
            </w:pPr>
            <w:r w:rsidRPr="00C67DE4">
              <w:t>person</w:t>
            </w:r>
          </w:p>
        </w:tc>
        <w:tc>
          <w:tcPr>
            <w:tcW w:w="669" w:type="dxa"/>
            <w:shd w:val="clear" w:color="auto" w:fill="auto"/>
          </w:tcPr>
          <w:p w14:paraId="4ECBD7E9" w14:textId="77777777" w:rsidR="00DB02E5" w:rsidRPr="00C67DE4" w:rsidRDefault="00DB02E5" w:rsidP="00DB02E5">
            <w:pPr>
              <w:pStyle w:val="GlossEng"/>
            </w:pPr>
            <w:r w:rsidRPr="00C67DE4">
              <w:t>Papua</w:t>
            </w:r>
          </w:p>
        </w:tc>
        <w:tc>
          <w:tcPr>
            <w:tcW w:w="1108" w:type="dxa"/>
            <w:shd w:val="clear" w:color="auto" w:fill="auto"/>
          </w:tcPr>
          <w:p w14:paraId="7D26F55C" w14:textId="77777777" w:rsidR="00DB02E5" w:rsidRPr="00C67DE4" w:rsidRDefault="00DB02E5" w:rsidP="00DB02E5">
            <w:pPr>
              <w:pStyle w:val="GlossEng"/>
            </w:pPr>
            <w:r>
              <w:t>be.</w:t>
            </w:r>
            <w:r w:rsidRPr="00C67DE4">
              <w:t>different</w:t>
            </w:r>
          </w:p>
        </w:tc>
        <w:tc>
          <w:tcPr>
            <w:tcW w:w="803" w:type="dxa"/>
            <w:shd w:val="clear" w:color="auto" w:fill="auto"/>
          </w:tcPr>
          <w:p w14:paraId="5A9FC3F4" w14:textId="77777777" w:rsidR="00DB02E5" w:rsidRPr="00C67DE4" w:rsidRDefault="00DB02E5" w:rsidP="00DB02E5">
            <w:pPr>
              <w:pStyle w:val="GlossEng"/>
            </w:pPr>
            <w:r w:rsidRPr="00C67DE4">
              <w:t>with</w:t>
            </w:r>
          </w:p>
        </w:tc>
        <w:tc>
          <w:tcPr>
            <w:tcW w:w="714" w:type="dxa"/>
            <w:shd w:val="clear" w:color="auto" w:fill="auto"/>
          </w:tcPr>
          <w:p w14:paraId="3E2D5975" w14:textId="77777777" w:rsidR="00DB02E5" w:rsidRPr="00C67DE4" w:rsidRDefault="00DB02E5" w:rsidP="00DB02E5">
            <w:pPr>
              <w:pStyle w:val="GlossEng"/>
            </w:pPr>
            <w:r w:rsidRPr="00C67DE4">
              <w:t>person</w:t>
            </w:r>
          </w:p>
        </w:tc>
        <w:tc>
          <w:tcPr>
            <w:tcW w:w="1014" w:type="dxa"/>
            <w:shd w:val="clear" w:color="auto" w:fill="auto"/>
          </w:tcPr>
          <w:p w14:paraId="6CCDB3F8" w14:textId="77777777" w:rsidR="00DB02E5" w:rsidRPr="00C67DE4" w:rsidRDefault="00DB02E5" w:rsidP="00DB02E5">
            <w:pPr>
              <w:pStyle w:val="GlossEng"/>
            </w:pPr>
            <w:r w:rsidRPr="00C67DE4">
              <w:t>Indonesia</w:t>
            </w:r>
          </w:p>
        </w:tc>
      </w:tr>
    </w:tbl>
    <w:p w14:paraId="43FCDBF6" w14:textId="76F82BCD" w:rsidR="00DB02E5" w:rsidRDefault="00B7093A" w:rsidP="00DB02E5">
      <w:pPr>
        <w:pStyle w:val="FreeTranslEng"/>
      </w:pPr>
      <w:r>
        <w:t>‘</w:t>
      </w:r>
      <w:r w:rsidR="00DB02E5" w:rsidRPr="008D7FE3">
        <w:t xml:space="preserve">Papuans are different </w:t>
      </w:r>
      <w:r w:rsidR="00DB02E5" w:rsidRPr="00EF1303">
        <w:rPr>
          <w:rStyle w:val="ChBlueBold"/>
        </w:rPr>
        <w:t>from Indonesians</w:t>
      </w:r>
      <w:r>
        <w:t>’</w:t>
      </w:r>
      <w:r w:rsidR="00DB02E5">
        <w:t xml:space="preserve"> </w:t>
      </w:r>
      <w:r w:rsidR="00DB02E5" w:rsidRPr="00C67DE4">
        <w:rPr>
          <w:rStyle w:val="ExampleSource"/>
        </w:rPr>
        <w:t>[081029-002-Cv.0009]</w:t>
      </w:r>
    </w:p>
    <w:p w14:paraId="568F5710" w14:textId="18098C14" w:rsidR="00DB02E5" w:rsidRDefault="001571BC" w:rsidP="001571BC">
      <w:pPr>
        <w:pStyle w:val="Body0015after"/>
      </w:pPr>
      <w:r>
        <w:rPr>
          <w:lang w:eastAsia="en-US"/>
        </w:rPr>
        <w:t xml:space="preserve">The preposition </w:t>
      </w:r>
      <w:r w:rsidRPr="00076132">
        <w:rPr>
          <w:rStyle w:val="ChItalBold"/>
        </w:rPr>
        <w:t>dengan</w:t>
      </w:r>
      <w:r>
        <w:rPr>
          <w:rStyle w:val="ChItalBold"/>
        </w:rPr>
        <w:t>g</w:t>
      </w:r>
      <w:r>
        <w:t xml:space="preserve"> ‘with’</w:t>
      </w:r>
      <w:r w:rsidRPr="007A0BC8">
        <w:t xml:space="preserve"> </w:t>
      </w:r>
      <w:r>
        <w:t>has dual word class membership; it is also used as an addition-marking conjunction (</w:t>
      </w:r>
      <w:r w:rsidR="00DB02E5">
        <w:t>§</w:t>
      </w:r>
      <w:r w:rsidR="008B783B">
        <w:fldChar w:fldCharType="begin"/>
      </w:r>
      <w:r w:rsidR="008B783B">
        <w:instrText xml:space="preserve"> REF _Ref292894266 \w \h </w:instrText>
      </w:r>
      <w:r w:rsidR="008B783B">
        <w:fldChar w:fldCharType="separate"/>
      </w:r>
      <w:r w:rsidR="00154D81">
        <w:rPr>
          <w:cs/>
        </w:rPr>
        <w:t>‎</w:t>
      </w:r>
      <w:r w:rsidR="00154D81">
        <w:t>14.2.1.1</w:t>
      </w:r>
      <w:r w:rsidR="008B783B">
        <w:fldChar w:fldCharType="end"/>
      </w:r>
      <w:r w:rsidR="00B41F7F">
        <w:t>; see also §</w:t>
      </w:r>
      <w:r w:rsidR="00B41F7F">
        <w:fldChar w:fldCharType="begin"/>
      </w:r>
      <w:r w:rsidR="00B41F7F">
        <w:instrText xml:space="preserve"> REF _Ref351641485 \w \h </w:instrText>
      </w:r>
      <w:r w:rsidR="00B41F7F">
        <w:fldChar w:fldCharType="separate"/>
      </w:r>
      <w:r w:rsidR="00154D81">
        <w:rPr>
          <w:cs/>
        </w:rPr>
        <w:t>‎</w:t>
      </w:r>
      <w:r w:rsidR="00154D81">
        <w:t>5.14</w:t>
      </w:r>
      <w:r w:rsidR="00B41F7F">
        <w:fldChar w:fldCharType="end"/>
      </w:r>
      <w:r w:rsidR="00DB02E5" w:rsidRPr="007A0BC8">
        <w:t>)</w:t>
      </w:r>
      <w:r w:rsidR="00DB02E5">
        <w:t>.</w:t>
      </w:r>
    </w:p>
    <w:p w14:paraId="540BF3D4" w14:textId="2ED710FC" w:rsidR="00DB02E5" w:rsidRDefault="00DB02E5" w:rsidP="00DB02E5">
      <w:pPr>
        <w:pStyle w:val="Heading3"/>
      </w:pPr>
      <w:bookmarkStart w:id="4221" w:name="_Ref319761138"/>
      <w:bookmarkStart w:id="4222" w:name="_Toc334439716"/>
      <w:bookmarkStart w:id="4223" w:name="_Toc342590112"/>
      <w:bookmarkStart w:id="4224" w:name="_Toc365356528"/>
      <w:bookmarkStart w:id="4225" w:name="_Toc440455695"/>
      <w:r w:rsidRPr="00EF3DFA">
        <w:rPr>
          <w:rStyle w:val="ChItalBold"/>
        </w:rPr>
        <w:t>sama</w:t>
      </w:r>
      <w:r>
        <w:t xml:space="preserve"> </w:t>
      </w:r>
      <w:r w:rsidR="00B7093A">
        <w:t>‘</w:t>
      </w:r>
      <w:r>
        <w:t>to</w:t>
      </w:r>
      <w:r w:rsidR="00B7093A">
        <w:t>’</w:t>
      </w:r>
      <w:bookmarkEnd w:id="4221"/>
      <w:bookmarkEnd w:id="4222"/>
      <w:bookmarkEnd w:id="4223"/>
      <w:bookmarkEnd w:id="4224"/>
      <w:bookmarkEnd w:id="4225"/>
    </w:p>
    <w:p w14:paraId="6995DEE2" w14:textId="7A54DB47" w:rsidR="00DB02E5" w:rsidRDefault="00DB02E5" w:rsidP="00CF7524">
      <w:pPr>
        <w:pStyle w:val="Body0000after"/>
      </w:pPr>
      <w:r>
        <w:t xml:space="preserve">The goal preposition </w:t>
      </w:r>
      <w:r w:rsidRPr="00B62D03">
        <w:rPr>
          <w:rStyle w:val="ChItalBold"/>
        </w:rPr>
        <w:t>sama</w:t>
      </w:r>
      <w:r>
        <w:t xml:space="preserve"> </w:t>
      </w:r>
      <w:r w:rsidR="00B7093A">
        <w:t>‘</w:t>
      </w:r>
      <w:r>
        <w:t>to</w:t>
      </w:r>
      <w:r w:rsidR="00B7093A">
        <w:t>’</w:t>
      </w:r>
      <w:r>
        <w:t xml:space="preserve"> is rather general in its meaning</w:t>
      </w:r>
      <w:r w:rsidR="00CF7524">
        <w:t xml:space="preserve">. Typically </w:t>
      </w:r>
      <w:r>
        <w:t xml:space="preserve">it translates with </w:t>
      </w:r>
      <w:r w:rsidR="00B7093A">
        <w:t>‘</w:t>
      </w:r>
      <w:r>
        <w:t>to</w:t>
      </w:r>
      <w:r w:rsidR="00B7093A">
        <w:t>’</w:t>
      </w:r>
      <w:r>
        <w:t xml:space="preserve"> but depending on its context it also translates with </w:t>
      </w:r>
      <w:r w:rsidR="00B7093A">
        <w:t>‘</w:t>
      </w:r>
      <w:r>
        <w:t>of, from, with</w:t>
      </w:r>
      <w:r w:rsidR="00B7093A">
        <w:t>’</w:t>
      </w:r>
      <w:r>
        <w:t xml:space="preserve">. The complement always denotes an animate referent which can be encoded in a noun or in a </w:t>
      </w:r>
      <w:r w:rsidR="001D4099">
        <w:t>personal pronoun</w:t>
      </w:r>
      <w:r>
        <w:t>.</w:t>
      </w:r>
    </w:p>
    <w:p w14:paraId="35948042" w14:textId="4B95C61C" w:rsidR="00DB02E5" w:rsidRDefault="00DB02E5" w:rsidP="00F27C28">
      <w:pPr>
        <w:pStyle w:val="Body0505after"/>
      </w:pPr>
      <w:r>
        <w:t xml:space="preserve">As the exchange in </w:t>
      </w:r>
      <w:r>
        <w:fldChar w:fldCharType="begin"/>
      </w:r>
      <w:r>
        <w:instrText xml:space="preserve"> REF _Ref339634496 \h </w:instrText>
      </w:r>
      <w:r>
        <w:fldChar w:fldCharType="separate"/>
      </w:r>
      <w:r w:rsidR="00154D81" w:rsidRPr="00534F9D">
        <w:t>(</w:t>
      </w:r>
      <w:r w:rsidR="00154D81">
        <w:rPr>
          <w:noProof/>
        </w:rPr>
        <w:t>43</w:t>
      </w:r>
      <w:r w:rsidR="00154D81" w:rsidRPr="00534F9D">
        <w:t>)</w:t>
      </w:r>
      <w:r>
        <w:fldChar w:fldCharType="end"/>
      </w:r>
      <w:r>
        <w:t xml:space="preserve"> </w:t>
      </w:r>
      <w:r w:rsidR="0084485E">
        <w:t>s</w:t>
      </w:r>
      <w:r w:rsidR="00F52558">
        <w:t>hows</w:t>
      </w:r>
      <w:r>
        <w:t xml:space="preserve">, </w:t>
      </w:r>
      <w:r w:rsidRPr="00B62D03">
        <w:rPr>
          <w:rStyle w:val="ChItalBold"/>
        </w:rPr>
        <w:t>sama</w:t>
      </w:r>
      <w:r>
        <w:t xml:space="preserve"> </w:t>
      </w:r>
      <w:r w:rsidR="00B7093A">
        <w:t>‘</w:t>
      </w:r>
      <w:r>
        <w:t>to</w:t>
      </w:r>
      <w:r w:rsidR="00B7093A">
        <w:t>’</w:t>
      </w:r>
      <w:r>
        <w:t xml:space="preserve"> usually introduces oblique goal or recipient arguments of transfer verbs such as </w:t>
      </w:r>
      <w:r w:rsidRPr="00C3759A">
        <w:rPr>
          <w:rStyle w:val="ChItalBold"/>
        </w:rPr>
        <w:t>bawa</w:t>
      </w:r>
      <w:r>
        <w:t xml:space="preserve"> </w:t>
      </w:r>
      <w:r w:rsidR="00B7093A">
        <w:t>‘</w:t>
      </w:r>
      <w:r>
        <w:t>bring</w:t>
      </w:r>
      <w:r w:rsidR="00B7093A">
        <w:t>’</w:t>
      </w:r>
      <w:r>
        <w:t xml:space="preserve"> in </w:t>
      </w:r>
      <w:r>
        <w:fldChar w:fldCharType="begin"/>
      </w:r>
      <w:r>
        <w:instrText xml:space="preserve"> REF _Ref318979891 \h </w:instrText>
      </w:r>
      <w:r>
        <w:fldChar w:fldCharType="separate"/>
      </w:r>
      <w:r w:rsidR="00154D81" w:rsidRPr="00534F9D">
        <w:t>(</w:t>
      </w:r>
      <w:r w:rsidR="00154D81">
        <w:rPr>
          <w:noProof/>
        </w:rPr>
        <w:t>43</w:t>
      </w:r>
      <w:r>
        <w:fldChar w:fldCharType="end"/>
      </w:r>
      <w:r>
        <w:fldChar w:fldCharType="begin"/>
      </w:r>
      <w:r>
        <w:instrText xml:space="preserve"> REF _Ref320373855 \n \h </w:instrText>
      </w:r>
      <w:r>
        <w:fldChar w:fldCharType="separate"/>
      </w:r>
      <w:r w:rsidR="00154D81">
        <w:rPr>
          <w:cs/>
        </w:rPr>
        <w:t>‎</w:t>
      </w:r>
      <w:r w:rsidR="00154D81">
        <w:t>a</w:t>
      </w:r>
      <w:r>
        <w:fldChar w:fldCharType="end"/>
      </w:r>
      <w:r>
        <w:t xml:space="preserve">) or </w:t>
      </w:r>
      <w:r w:rsidRPr="00C3759A">
        <w:rPr>
          <w:rStyle w:val="ChItalBold"/>
        </w:rPr>
        <w:t>kasi</w:t>
      </w:r>
      <w:r>
        <w:t xml:space="preserve"> </w:t>
      </w:r>
      <w:r w:rsidR="00B7093A">
        <w:t>‘</w:t>
      </w:r>
      <w:r>
        <w:t>give</w:t>
      </w:r>
      <w:r w:rsidR="00B7093A">
        <w:t>’</w:t>
      </w:r>
      <w:r>
        <w:t xml:space="preserve"> in </w:t>
      </w:r>
      <w:r>
        <w:fldChar w:fldCharType="begin"/>
      </w:r>
      <w:r>
        <w:instrText xml:space="preserve"> REF _Ref318979891 \h </w:instrText>
      </w:r>
      <w:r>
        <w:fldChar w:fldCharType="separate"/>
      </w:r>
      <w:r w:rsidR="00154D81" w:rsidRPr="00534F9D">
        <w:t>(</w:t>
      </w:r>
      <w:r w:rsidR="00154D81">
        <w:rPr>
          <w:noProof/>
        </w:rPr>
        <w:t>43</w:t>
      </w:r>
      <w:r>
        <w:fldChar w:fldCharType="end"/>
      </w:r>
      <w:r>
        <w:fldChar w:fldCharType="begin"/>
      </w:r>
      <w:r>
        <w:instrText xml:space="preserve"> REF _Ref320373857 \n \h </w:instrText>
      </w:r>
      <w:r>
        <w:fldChar w:fldCharType="separate"/>
      </w:r>
      <w:r w:rsidR="00154D81">
        <w:rPr>
          <w:cs/>
        </w:rPr>
        <w:t>‎</w:t>
      </w:r>
      <w:r w:rsidR="00154D81">
        <w:t>b</w:t>
      </w:r>
      <w:r>
        <w:fldChar w:fldCharType="end"/>
      </w:r>
      <w:r>
        <w:t>).</w:t>
      </w:r>
    </w:p>
    <w:p w14:paraId="1D093CFE" w14:textId="77777777" w:rsidR="00DB02E5" w:rsidRDefault="00DB02E5" w:rsidP="00DB02E5">
      <w:pPr>
        <w:pStyle w:val="ExampleTitle"/>
      </w:pPr>
      <w:r>
        <w:t>Introducing goals or recipients</w:t>
      </w:r>
    </w:p>
    <w:tbl>
      <w:tblPr>
        <w:tblW w:w="6561" w:type="dxa"/>
        <w:tblCellMar>
          <w:left w:w="40" w:type="dxa"/>
          <w:right w:w="40" w:type="dxa"/>
        </w:tblCellMar>
        <w:tblLook w:val="01E0" w:firstRow="1" w:lastRow="1" w:firstColumn="1" w:lastColumn="1" w:noHBand="0" w:noVBand="0"/>
      </w:tblPr>
      <w:tblGrid>
        <w:gridCol w:w="709"/>
        <w:gridCol w:w="425"/>
        <w:gridCol w:w="1049"/>
        <w:gridCol w:w="485"/>
        <w:gridCol w:w="636"/>
        <w:gridCol w:w="369"/>
        <w:gridCol w:w="684"/>
        <w:gridCol w:w="485"/>
        <w:gridCol w:w="602"/>
        <w:gridCol w:w="625"/>
        <w:gridCol w:w="492"/>
      </w:tblGrid>
      <w:tr w:rsidR="00AC23C4" w:rsidRPr="008C7D8B" w14:paraId="5ECECB88" w14:textId="77777777" w:rsidTr="00AC23C4">
        <w:tc>
          <w:tcPr>
            <w:tcW w:w="709" w:type="dxa"/>
            <w:shd w:val="clear" w:color="auto" w:fill="auto"/>
          </w:tcPr>
          <w:p w14:paraId="0675AE06" w14:textId="77777777" w:rsidR="00DB02E5" w:rsidRPr="00B1769D" w:rsidRDefault="00DB02E5" w:rsidP="00DB02E5">
            <w:pPr>
              <w:pStyle w:val="O0Nwnext"/>
            </w:pPr>
            <w:bookmarkStart w:id="4226" w:name="_Ref318979891"/>
            <w:bookmarkStart w:id="4227" w:name="_Ref339634496"/>
            <w:r w:rsidRPr="00534F9D">
              <w:t>(</w:t>
            </w:r>
            <w:fldSimple w:instr=" SEQ ( \* ARABIC \s 1 ">
              <w:r w:rsidR="00154D81">
                <w:rPr>
                  <w:noProof/>
                </w:rPr>
                <w:t>43</w:t>
              </w:r>
            </w:fldSimple>
            <w:bookmarkEnd w:id="4226"/>
            <w:r w:rsidRPr="00534F9D">
              <w:t>)</w:t>
            </w:r>
            <w:bookmarkEnd w:id="4227"/>
          </w:p>
        </w:tc>
        <w:bookmarkStart w:id="4228" w:name="_Ref320373855"/>
        <w:bookmarkEnd w:id="4228"/>
        <w:tc>
          <w:tcPr>
            <w:tcW w:w="425" w:type="dxa"/>
            <w:shd w:val="clear" w:color="auto" w:fill="auto"/>
          </w:tcPr>
          <w:p w14:paraId="6BA1D62C" w14:textId="77777777" w:rsidR="00DB02E5" w:rsidRPr="00243B92" w:rsidRDefault="00DB02E5" w:rsidP="00DB02E5">
            <w:pPr>
              <w:pStyle w:val="O0Nwnext"/>
            </w:pPr>
            <w:r w:rsidRPr="00482461">
              <w:fldChar w:fldCharType="begin"/>
            </w:r>
            <w:r w:rsidRPr="00482461">
              <w:instrText xml:space="preserve"> LISTNUM  NumberDefault \l 8 \s 1</w:instrText>
            </w:r>
            <w:r w:rsidRPr="00482461">
              <w:fldChar w:fldCharType="end">
                <w:numberingChange w:id="4229" w:author="Angela Kluge" w:date="2014-02-08T11:40:00Z" w:original="a."/>
              </w:fldChar>
            </w:r>
          </w:p>
        </w:tc>
        <w:tc>
          <w:tcPr>
            <w:tcW w:w="1049" w:type="dxa"/>
            <w:shd w:val="clear" w:color="auto" w:fill="auto"/>
          </w:tcPr>
          <w:p w14:paraId="3AA24674" w14:textId="77777777" w:rsidR="00DB02E5" w:rsidRPr="00EF0864" w:rsidRDefault="00DB02E5" w:rsidP="00DB02E5">
            <w:pPr>
              <w:pStyle w:val="Text"/>
            </w:pPr>
            <w:r>
              <w:t>Speaker-1:</w:t>
            </w:r>
          </w:p>
        </w:tc>
        <w:tc>
          <w:tcPr>
            <w:tcW w:w="485" w:type="dxa"/>
            <w:shd w:val="clear" w:color="auto" w:fill="auto"/>
          </w:tcPr>
          <w:p w14:paraId="7E759C57" w14:textId="77777777" w:rsidR="00DB02E5" w:rsidRPr="00EF0864" w:rsidRDefault="00DB02E5" w:rsidP="00DB02E5">
            <w:pPr>
              <w:pStyle w:val="Text"/>
            </w:pPr>
            <w:r w:rsidRPr="00EF0864">
              <w:t>ko</w:t>
            </w:r>
          </w:p>
        </w:tc>
        <w:tc>
          <w:tcPr>
            <w:tcW w:w="636" w:type="dxa"/>
            <w:shd w:val="clear" w:color="auto" w:fill="auto"/>
          </w:tcPr>
          <w:p w14:paraId="00FBAB66" w14:textId="77777777" w:rsidR="00DB02E5" w:rsidRPr="00546571" w:rsidRDefault="00DB02E5" w:rsidP="00DB02E5">
            <w:pPr>
              <w:pStyle w:val="Text"/>
            </w:pPr>
            <w:r w:rsidRPr="00546571">
              <w:t>bawa</w:t>
            </w:r>
          </w:p>
        </w:tc>
        <w:tc>
          <w:tcPr>
            <w:tcW w:w="369" w:type="dxa"/>
            <w:shd w:val="clear" w:color="auto" w:fill="auto"/>
          </w:tcPr>
          <w:p w14:paraId="51EB09D9" w14:textId="77777777" w:rsidR="00DB02E5" w:rsidRPr="00EF0864" w:rsidRDefault="00DB02E5" w:rsidP="00DB02E5">
            <w:pPr>
              <w:pStyle w:val="Text"/>
            </w:pPr>
            <w:r w:rsidRPr="00EF0864">
              <w:t>ke</w:t>
            </w:r>
          </w:p>
        </w:tc>
        <w:tc>
          <w:tcPr>
            <w:tcW w:w="684" w:type="dxa"/>
            <w:shd w:val="clear" w:color="auto" w:fill="auto"/>
          </w:tcPr>
          <w:p w14:paraId="40E5A09A" w14:textId="77777777" w:rsidR="00DB02E5" w:rsidRPr="00EF0864" w:rsidRDefault="00DB02E5" w:rsidP="00DB02E5">
            <w:pPr>
              <w:pStyle w:val="Text"/>
            </w:pPr>
            <w:r w:rsidRPr="00EF0864">
              <w:t>sana</w:t>
            </w:r>
          </w:p>
        </w:tc>
        <w:tc>
          <w:tcPr>
            <w:tcW w:w="485" w:type="dxa"/>
            <w:shd w:val="clear" w:color="auto" w:fill="auto"/>
          </w:tcPr>
          <w:p w14:paraId="444EFFEC" w14:textId="77777777" w:rsidR="00DB02E5" w:rsidRPr="00EF0864" w:rsidRDefault="00DB02E5" w:rsidP="00DB02E5">
            <w:pPr>
              <w:pStyle w:val="Text"/>
            </w:pPr>
            <w:r w:rsidRPr="00EF0864">
              <w:t>ko</w:t>
            </w:r>
          </w:p>
        </w:tc>
        <w:tc>
          <w:tcPr>
            <w:tcW w:w="602" w:type="dxa"/>
            <w:shd w:val="clear" w:color="auto" w:fill="auto"/>
          </w:tcPr>
          <w:p w14:paraId="25BCE19E" w14:textId="77777777" w:rsidR="00DB02E5" w:rsidRPr="00546571" w:rsidRDefault="00DB02E5" w:rsidP="00DB02E5">
            <w:pPr>
              <w:pStyle w:val="Text"/>
              <w:rPr>
                <w:rStyle w:val="ChBlueBold"/>
              </w:rPr>
            </w:pPr>
            <w:r w:rsidRPr="00546571">
              <w:rPr>
                <w:rStyle w:val="ChBlueBold"/>
              </w:rPr>
              <w:t>bawa</w:t>
            </w:r>
          </w:p>
        </w:tc>
        <w:tc>
          <w:tcPr>
            <w:tcW w:w="625" w:type="dxa"/>
            <w:shd w:val="clear" w:color="auto" w:fill="auto"/>
          </w:tcPr>
          <w:p w14:paraId="5A283EEB" w14:textId="77777777" w:rsidR="00DB02E5" w:rsidRPr="002B143B" w:rsidRDefault="00DB02E5" w:rsidP="00DB02E5">
            <w:pPr>
              <w:pStyle w:val="Text"/>
              <w:rPr>
                <w:rStyle w:val="ChBlueBold"/>
              </w:rPr>
            </w:pPr>
            <w:r w:rsidRPr="002B143B">
              <w:rPr>
                <w:rStyle w:val="ChBlueBold"/>
              </w:rPr>
              <w:t>sama</w:t>
            </w:r>
          </w:p>
        </w:tc>
        <w:tc>
          <w:tcPr>
            <w:tcW w:w="492" w:type="dxa"/>
            <w:shd w:val="clear" w:color="auto" w:fill="auto"/>
          </w:tcPr>
          <w:p w14:paraId="55029303" w14:textId="77777777" w:rsidR="00DB02E5" w:rsidRPr="002B143B" w:rsidRDefault="00DB02E5" w:rsidP="00DB02E5">
            <w:pPr>
              <w:pStyle w:val="Text"/>
              <w:rPr>
                <w:rStyle w:val="ChBlueBold"/>
              </w:rPr>
            </w:pPr>
            <w:r w:rsidRPr="002B143B">
              <w:rPr>
                <w:rStyle w:val="ChBlueBold"/>
              </w:rPr>
              <w:t>ade</w:t>
            </w:r>
          </w:p>
        </w:tc>
      </w:tr>
      <w:tr w:rsidR="00AC23C4" w:rsidRPr="00AC23C4" w14:paraId="189DC3E4" w14:textId="77777777" w:rsidTr="00AC23C4">
        <w:tc>
          <w:tcPr>
            <w:tcW w:w="709" w:type="dxa"/>
            <w:shd w:val="clear" w:color="auto" w:fill="auto"/>
          </w:tcPr>
          <w:p w14:paraId="3E62FA65" w14:textId="77777777" w:rsidR="00DB02E5" w:rsidRPr="007F6E64" w:rsidRDefault="00DB02E5" w:rsidP="00DB02E5">
            <w:pPr>
              <w:pStyle w:val="GlossEng"/>
            </w:pPr>
          </w:p>
        </w:tc>
        <w:tc>
          <w:tcPr>
            <w:tcW w:w="425" w:type="dxa"/>
            <w:shd w:val="clear" w:color="auto" w:fill="auto"/>
          </w:tcPr>
          <w:p w14:paraId="762CD44C" w14:textId="77777777" w:rsidR="00DB02E5" w:rsidRPr="00EF0864" w:rsidRDefault="00DB02E5" w:rsidP="00DB02E5">
            <w:pPr>
              <w:pStyle w:val="GlossEng"/>
            </w:pPr>
          </w:p>
        </w:tc>
        <w:tc>
          <w:tcPr>
            <w:tcW w:w="1049" w:type="dxa"/>
            <w:shd w:val="clear" w:color="auto" w:fill="auto"/>
          </w:tcPr>
          <w:p w14:paraId="30D95F1F" w14:textId="77777777" w:rsidR="00DB02E5" w:rsidRPr="00EF0864" w:rsidRDefault="00DB02E5" w:rsidP="00DB02E5">
            <w:pPr>
              <w:pStyle w:val="GlossEng"/>
            </w:pPr>
          </w:p>
        </w:tc>
        <w:tc>
          <w:tcPr>
            <w:tcW w:w="485" w:type="dxa"/>
            <w:shd w:val="clear" w:color="auto" w:fill="auto"/>
          </w:tcPr>
          <w:p w14:paraId="1E22F750" w14:textId="77777777" w:rsidR="00DB02E5" w:rsidRPr="0099608C" w:rsidRDefault="00DB02E5" w:rsidP="00DB02E5">
            <w:pPr>
              <w:pStyle w:val="GlossEng"/>
              <w:rPr>
                <w:rStyle w:val="ChSmallCaps"/>
              </w:rPr>
            </w:pPr>
            <w:r w:rsidRPr="0099608C">
              <w:rPr>
                <w:rStyle w:val="ChSmallCaps"/>
              </w:rPr>
              <w:t>2sg</w:t>
            </w:r>
          </w:p>
        </w:tc>
        <w:tc>
          <w:tcPr>
            <w:tcW w:w="636" w:type="dxa"/>
            <w:shd w:val="clear" w:color="auto" w:fill="auto"/>
          </w:tcPr>
          <w:p w14:paraId="3E7683BE" w14:textId="77777777" w:rsidR="00DB02E5" w:rsidRPr="00EF0864" w:rsidRDefault="00DB02E5" w:rsidP="00DB02E5">
            <w:pPr>
              <w:pStyle w:val="GlossEng"/>
            </w:pPr>
            <w:r w:rsidRPr="00EF0864">
              <w:t>take</w:t>
            </w:r>
          </w:p>
        </w:tc>
        <w:tc>
          <w:tcPr>
            <w:tcW w:w="369" w:type="dxa"/>
            <w:shd w:val="clear" w:color="auto" w:fill="auto"/>
          </w:tcPr>
          <w:p w14:paraId="63A8D508" w14:textId="77777777" w:rsidR="00DB02E5" w:rsidRPr="00EF0864" w:rsidRDefault="00DB02E5" w:rsidP="00DB02E5">
            <w:pPr>
              <w:pStyle w:val="GlossEng"/>
            </w:pPr>
            <w:r w:rsidRPr="00EF0864">
              <w:t>to</w:t>
            </w:r>
          </w:p>
        </w:tc>
        <w:tc>
          <w:tcPr>
            <w:tcW w:w="684" w:type="dxa"/>
            <w:shd w:val="clear" w:color="auto" w:fill="auto"/>
          </w:tcPr>
          <w:p w14:paraId="5F0178E8" w14:textId="77777777" w:rsidR="00DB02E5" w:rsidRPr="0099608C" w:rsidRDefault="00DB02E5" w:rsidP="00DB02E5">
            <w:pPr>
              <w:pStyle w:val="GlossEng"/>
              <w:rPr>
                <w:rStyle w:val="ChSmallCaps"/>
              </w:rPr>
            </w:pPr>
            <w:r w:rsidRPr="0099608C">
              <w:rPr>
                <w:rStyle w:val="ChSmallCaps"/>
              </w:rPr>
              <w:t>l.dist</w:t>
            </w:r>
          </w:p>
        </w:tc>
        <w:tc>
          <w:tcPr>
            <w:tcW w:w="485" w:type="dxa"/>
            <w:shd w:val="clear" w:color="auto" w:fill="auto"/>
          </w:tcPr>
          <w:p w14:paraId="568856CA" w14:textId="77777777" w:rsidR="00DB02E5" w:rsidRPr="0099608C" w:rsidRDefault="00DB02E5" w:rsidP="00DB02E5">
            <w:pPr>
              <w:pStyle w:val="GlossEng"/>
              <w:rPr>
                <w:rStyle w:val="ChSmallCaps"/>
              </w:rPr>
            </w:pPr>
            <w:r w:rsidRPr="0099608C">
              <w:rPr>
                <w:rStyle w:val="ChSmallCaps"/>
              </w:rPr>
              <w:t>2sg</w:t>
            </w:r>
          </w:p>
        </w:tc>
        <w:tc>
          <w:tcPr>
            <w:tcW w:w="602" w:type="dxa"/>
            <w:shd w:val="clear" w:color="auto" w:fill="auto"/>
          </w:tcPr>
          <w:p w14:paraId="47765C8C" w14:textId="77777777" w:rsidR="00DB02E5" w:rsidRPr="00EF0864" w:rsidRDefault="00DB02E5" w:rsidP="00DB02E5">
            <w:pPr>
              <w:pStyle w:val="GlossEng"/>
            </w:pPr>
            <w:r w:rsidRPr="00EF0864">
              <w:t>take</w:t>
            </w:r>
          </w:p>
        </w:tc>
        <w:tc>
          <w:tcPr>
            <w:tcW w:w="625" w:type="dxa"/>
            <w:shd w:val="clear" w:color="auto" w:fill="auto"/>
          </w:tcPr>
          <w:p w14:paraId="22C9468B" w14:textId="77777777" w:rsidR="00DB02E5" w:rsidRPr="00EF0864" w:rsidRDefault="00DB02E5" w:rsidP="00DB02E5">
            <w:pPr>
              <w:pStyle w:val="GlossEng"/>
            </w:pPr>
            <w:r w:rsidRPr="00EF0864">
              <w:t>to</w:t>
            </w:r>
          </w:p>
        </w:tc>
        <w:tc>
          <w:tcPr>
            <w:tcW w:w="492" w:type="dxa"/>
            <w:shd w:val="clear" w:color="auto" w:fill="auto"/>
          </w:tcPr>
          <w:p w14:paraId="1EA41A9D" w14:textId="77777777" w:rsidR="00DB02E5" w:rsidRPr="00EF0864" w:rsidRDefault="00DB02E5" w:rsidP="00DB02E5">
            <w:pPr>
              <w:pStyle w:val="GlossEng"/>
            </w:pPr>
            <w:r w:rsidRPr="00EF0864">
              <w:t>ySb</w:t>
            </w:r>
          </w:p>
        </w:tc>
      </w:tr>
    </w:tbl>
    <w:p w14:paraId="7770C6E9" w14:textId="18E23818" w:rsidR="00DB02E5" w:rsidRPr="001915EC" w:rsidRDefault="00DB02E5" w:rsidP="00DB02E5">
      <w:pPr>
        <w:pStyle w:val="FreeTranslIndent-2cmEng"/>
      </w:pPr>
      <w:r>
        <w:t xml:space="preserve">Speaker-1: </w:t>
      </w:r>
      <w:r w:rsidR="00B7093A">
        <w:t>‘</w:t>
      </w:r>
      <w:r w:rsidRPr="00546571">
        <w:t>bring (</w:t>
      </w:r>
      <w:r>
        <w:t xml:space="preserve">the ball) over there, </w:t>
      </w:r>
      <w:r w:rsidRPr="00546571">
        <w:rPr>
          <w:rStyle w:val="ChBlueBold"/>
        </w:rPr>
        <w:t>bring</w:t>
      </w:r>
      <w:r>
        <w:t xml:space="preserve"> (it) </w:t>
      </w:r>
      <w:r w:rsidRPr="002B5638">
        <w:rPr>
          <w:rStyle w:val="ChBlueBold"/>
        </w:rPr>
        <w:t>to (your) younger</w:t>
      </w:r>
      <w:r>
        <w:rPr>
          <w:rStyle w:val="ChBlueBold"/>
        </w:rPr>
        <w:t xml:space="preserve"> </w:t>
      </w:r>
      <w:r w:rsidRPr="002B5638">
        <w:rPr>
          <w:rStyle w:val="ChBlueBold"/>
        </w:rPr>
        <w:t>cousin</w:t>
      </w:r>
      <w:r w:rsidR="00B7093A">
        <w:t>’</w:t>
      </w:r>
    </w:p>
    <w:tbl>
      <w:tblPr>
        <w:tblW w:w="4886" w:type="dxa"/>
        <w:tblCellMar>
          <w:left w:w="40" w:type="dxa"/>
          <w:right w:w="40" w:type="dxa"/>
        </w:tblCellMar>
        <w:tblLook w:val="01E0" w:firstRow="1" w:lastRow="1" w:firstColumn="1" w:lastColumn="1" w:noHBand="0" w:noVBand="0"/>
      </w:tblPr>
      <w:tblGrid>
        <w:gridCol w:w="709"/>
        <w:gridCol w:w="425"/>
        <w:gridCol w:w="1049"/>
        <w:gridCol w:w="536"/>
        <w:gridCol w:w="525"/>
        <w:gridCol w:w="525"/>
        <w:gridCol w:w="625"/>
        <w:gridCol w:w="492"/>
      </w:tblGrid>
      <w:tr w:rsidR="00AC23C4" w:rsidRPr="008C7D8B" w14:paraId="447B8C68" w14:textId="77777777" w:rsidTr="00AC23C4">
        <w:tc>
          <w:tcPr>
            <w:tcW w:w="709" w:type="dxa"/>
            <w:shd w:val="clear" w:color="auto" w:fill="auto"/>
          </w:tcPr>
          <w:p w14:paraId="3C8BC49E" w14:textId="77777777" w:rsidR="00DB02E5" w:rsidRPr="007F6E64" w:rsidRDefault="00DB02E5" w:rsidP="00DB02E5">
            <w:pPr>
              <w:pStyle w:val="O0Nwnext"/>
            </w:pPr>
          </w:p>
        </w:tc>
        <w:bookmarkStart w:id="4230" w:name="_Ref320373857"/>
        <w:bookmarkEnd w:id="4230"/>
        <w:tc>
          <w:tcPr>
            <w:tcW w:w="425" w:type="dxa"/>
            <w:shd w:val="clear" w:color="auto" w:fill="auto"/>
          </w:tcPr>
          <w:p w14:paraId="5902B17F" w14:textId="77777777" w:rsidR="00DB02E5" w:rsidRPr="00243B92" w:rsidRDefault="00DB02E5" w:rsidP="00DB02E5">
            <w:pPr>
              <w:pStyle w:val="O0Nwnext"/>
            </w:pPr>
            <w:r w:rsidRPr="00482461">
              <w:fldChar w:fldCharType="begin"/>
            </w:r>
            <w:r w:rsidRPr="00482461">
              <w:instrText xml:space="preserve"> LISTNUM  NumberDefault \l 8 </w:instrText>
            </w:r>
            <w:r w:rsidRPr="00482461">
              <w:fldChar w:fldCharType="end">
                <w:numberingChange w:id="4231" w:author="Angela Kluge" w:date="2014-02-08T11:40:00Z" w:original="b."/>
              </w:fldChar>
            </w:r>
          </w:p>
        </w:tc>
        <w:tc>
          <w:tcPr>
            <w:tcW w:w="1049" w:type="dxa"/>
            <w:shd w:val="clear" w:color="auto" w:fill="auto"/>
          </w:tcPr>
          <w:p w14:paraId="576035A5" w14:textId="77777777" w:rsidR="00DB02E5" w:rsidRPr="00EF0864" w:rsidRDefault="00DB02E5" w:rsidP="00DB02E5">
            <w:pPr>
              <w:pStyle w:val="Text"/>
            </w:pPr>
            <w:r>
              <w:t>Speaker-2:</w:t>
            </w:r>
          </w:p>
        </w:tc>
        <w:tc>
          <w:tcPr>
            <w:tcW w:w="536" w:type="dxa"/>
            <w:shd w:val="clear" w:color="auto" w:fill="auto"/>
          </w:tcPr>
          <w:p w14:paraId="20F6D2FC" w14:textId="77777777" w:rsidR="00DB02E5" w:rsidRPr="00EF0864" w:rsidRDefault="00DB02E5" w:rsidP="00DB02E5">
            <w:pPr>
              <w:pStyle w:val="Text"/>
            </w:pPr>
            <w:r w:rsidRPr="00EF0864">
              <w:t>e</w:t>
            </w:r>
            <w:r w:rsidR="00AC499B">
              <w:t>,</w:t>
            </w:r>
          </w:p>
        </w:tc>
        <w:tc>
          <w:tcPr>
            <w:tcW w:w="525" w:type="dxa"/>
            <w:shd w:val="clear" w:color="auto" w:fill="auto"/>
          </w:tcPr>
          <w:p w14:paraId="3808D16F" w14:textId="77777777" w:rsidR="00DB02E5" w:rsidRPr="00E95A5B" w:rsidRDefault="00DB02E5" w:rsidP="00DB02E5">
            <w:pPr>
              <w:pStyle w:val="Text"/>
              <w:rPr>
                <w:rStyle w:val="ChBlueBold"/>
              </w:rPr>
            </w:pPr>
            <w:r w:rsidRPr="00E95A5B">
              <w:rPr>
                <w:rStyle w:val="ChBlueBold"/>
              </w:rPr>
              <w:t>kasi</w:t>
            </w:r>
          </w:p>
        </w:tc>
        <w:tc>
          <w:tcPr>
            <w:tcW w:w="525" w:type="dxa"/>
            <w:shd w:val="clear" w:color="auto" w:fill="auto"/>
          </w:tcPr>
          <w:p w14:paraId="45575887" w14:textId="77777777" w:rsidR="00DB02E5" w:rsidRPr="00EF0864" w:rsidRDefault="00DB02E5" w:rsidP="00DB02E5">
            <w:pPr>
              <w:pStyle w:val="Text"/>
            </w:pPr>
            <w:r w:rsidRPr="00EF0864">
              <w:t>bola</w:t>
            </w:r>
          </w:p>
        </w:tc>
        <w:tc>
          <w:tcPr>
            <w:tcW w:w="625" w:type="dxa"/>
            <w:shd w:val="clear" w:color="auto" w:fill="auto"/>
          </w:tcPr>
          <w:p w14:paraId="42EC1EA4" w14:textId="77777777" w:rsidR="00DB02E5" w:rsidRPr="002B143B" w:rsidRDefault="00DB02E5" w:rsidP="00DB02E5">
            <w:pPr>
              <w:pStyle w:val="Text"/>
              <w:rPr>
                <w:rStyle w:val="ChBlueBold"/>
              </w:rPr>
            </w:pPr>
            <w:r w:rsidRPr="002B143B">
              <w:rPr>
                <w:rStyle w:val="ChBlueBold"/>
              </w:rPr>
              <w:t>sama</w:t>
            </w:r>
          </w:p>
        </w:tc>
        <w:tc>
          <w:tcPr>
            <w:tcW w:w="492" w:type="dxa"/>
            <w:shd w:val="clear" w:color="auto" w:fill="auto"/>
          </w:tcPr>
          <w:p w14:paraId="77604D1F" w14:textId="77777777" w:rsidR="00DB02E5" w:rsidRPr="002B143B" w:rsidRDefault="00DB02E5" w:rsidP="00DB02E5">
            <w:pPr>
              <w:pStyle w:val="Text"/>
              <w:rPr>
                <w:rStyle w:val="ChBlueBold"/>
              </w:rPr>
            </w:pPr>
            <w:r w:rsidRPr="002B143B">
              <w:rPr>
                <w:rStyle w:val="ChBlueBold"/>
              </w:rPr>
              <w:t>ade</w:t>
            </w:r>
          </w:p>
        </w:tc>
      </w:tr>
      <w:tr w:rsidR="00AC23C4" w:rsidRPr="00AC23C4" w14:paraId="1ABCA9CE" w14:textId="77777777" w:rsidTr="00AC23C4">
        <w:tc>
          <w:tcPr>
            <w:tcW w:w="709" w:type="dxa"/>
            <w:shd w:val="clear" w:color="auto" w:fill="auto"/>
          </w:tcPr>
          <w:p w14:paraId="52C64C38" w14:textId="77777777" w:rsidR="00DB02E5" w:rsidRPr="007F6E64" w:rsidRDefault="00DB02E5" w:rsidP="00DB02E5">
            <w:pPr>
              <w:pStyle w:val="GlossEng"/>
            </w:pPr>
          </w:p>
        </w:tc>
        <w:tc>
          <w:tcPr>
            <w:tcW w:w="425" w:type="dxa"/>
            <w:shd w:val="clear" w:color="auto" w:fill="auto"/>
          </w:tcPr>
          <w:p w14:paraId="1C66E367" w14:textId="77777777" w:rsidR="00DB02E5" w:rsidRPr="00EF0864" w:rsidRDefault="00DB02E5" w:rsidP="00DB02E5">
            <w:pPr>
              <w:pStyle w:val="GlossEng"/>
            </w:pPr>
          </w:p>
        </w:tc>
        <w:tc>
          <w:tcPr>
            <w:tcW w:w="1049" w:type="dxa"/>
            <w:shd w:val="clear" w:color="auto" w:fill="auto"/>
          </w:tcPr>
          <w:p w14:paraId="322E9ED7" w14:textId="77777777" w:rsidR="00DB02E5" w:rsidRPr="00EF0864" w:rsidRDefault="00DB02E5" w:rsidP="00DB02E5">
            <w:pPr>
              <w:pStyle w:val="GlossEng"/>
            </w:pPr>
          </w:p>
        </w:tc>
        <w:tc>
          <w:tcPr>
            <w:tcW w:w="536" w:type="dxa"/>
            <w:shd w:val="clear" w:color="auto" w:fill="auto"/>
          </w:tcPr>
          <w:p w14:paraId="41906F54" w14:textId="77777777" w:rsidR="00DB02E5" w:rsidRPr="00EF0864" w:rsidRDefault="00DB02E5" w:rsidP="00DB02E5">
            <w:pPr>
              <w:pStyle w:val="GlossEng"/>
            </w:pPr>
            <w:r w:rsidRPr="00EF0864">
              <w:t>hey!</w:t>
            </w:r>
          </w:p>
        </w:tc>
        <w:tc>
          <w:tcPr>
            <w:tcW w:w="525" w:type="dxa"/>
            <w:shd w:val="clear" w:color="auto" w:fill="auto"/>
          </w:tcPr>
          <w:p w14:paraId="5D0BBF75" w14:textId="77777777" w:rsidR="00DB02E5" w:rsidRPr="00EF0864" w:rsidRDefault="00DB02E5" w:rsidP="00DB02E5">
            <w:pPr>
              <w:pStyle w:val="GlossEng"/>
            </w:pPr>
            <w:r w:rsidRPr="00EF0864">
              <w:t>give</w:t>
            </w:r>
          </w:p>
        </w:tc>
        <w:tc>
          <w:tcPr>
            <w:tcW w:w="525" w:type="dxa"/>
            <w:shd w:val="clear" w:color="auto" w:fill="auto"/>
          </w:tcPr>
          <w:p w14:paraId="26BCD275" w14:textId="77777777" w:rsidR="00DB02E5" w:rsidRPr="00EF0864" w:rsidRDefault="00DB02E5" w:rsidP="00DB02E5">
            <w:pPr>
              <w:pStyle w:val="GlossEng"/>
            </w:pPr>
            <w:r w:rsidRPr="00EF0864">
              <w:t>ball</w:t>
            </w:r>
          </w:p>
        </w:tc>
        <w:tc>
          <w:tcPr>
            <w:tcW w:w="625" w:type="dxa"/>
            <w:shd w:val="clear" w:color="auto" w:fill="auto"/>
          </w:tcPr>
          <w:p w14:paraId="34E29C02" w14:textId="77777777" w:rsidR="00DB02E5" w:rsidRPr="00EF0864" w:rsidRDefault="00DB02E5" w:rsidP="00DB02E5">
            <w:pPr>
              <w:pStyle w:val="GlossEng"/>
            </w:pPr>
            <w:r w:rsidRPr="00EF0864">
              <w:t>to</w:t>
            </w:r>
          </w:p>
        </w:tc>
        <w:tc>
          <w:tcPr>
            <w:tcW w:w="492" w:type="dxa"/>
            <w:shd w:val="clear" w:color="auto" w:fill="auto"/>
          </w:tcPr>
          <w:p w14:paraId="7487D9D5" w14:textId="77777777" w:rsidR="00DB02E5" w:rsidRPr="00EF0864" w:rsidRDefault="00DB02E5" w:rsidP="00DB02E5">
            <w:pPr>
              <w:pStyle w:val="GlossEng"/>
            </w:pPr>
            <w:r w:rsidRPr="00EF0864">
              <w:t>ySb</w:t>
            </w:r>
          </w:p>
        </w:tc>
      </w:tr>
    </w:tbl>
    <w:p w14:paraId="52CB0D31" w14:textId="1488B7BB" w:rsidR="00DB02E5" w:rsidRPr="00874C92" w:rsidRDefault="00DB02E5" w:rsidP="00DB02E5">
      <w:pPr>
        <w:pStyle w:val="FreeTranslIndent-2cmEng"/>
      </w:pPr>
      <w:r>
        <w:t xml:space="preserve">Speaker-2: </w:t>
      </w:r>
      <w:r w:rsidR="00B7093A">
        <w:t>‘</w:t>
      </w:r>
      <w:r>
        <w:t xml:space="preserve">hey, </w:t>
      </w:r>
      <w:r w:rsidRPr="00E95A5B">
        <w:rPr>
          <w:rStyle w:val="ChBlueBold"/>
        </w:rPr>
        <w:t>give</w:t>
      </w:r>
      <w:r>
        <w:t xml:space="preserve"> the ball </w:t>
      </w:r>
      <w:r w:rsidRPr="002B5638">
        <w:rPr>
          <w:rStyle w:val="ChBlueBold"/>
        </w:rPr>
        <w:t>to (your) younger</w:t>
      </w:r>
      <w:r w:rsidRPr="002B143B">
        <w:rPr>
          <w:rStyle w:val="ChBlueBold"/>
        </w:rPr>
        <w:t xml:space="preserve"> cousin</w:t>
      </w:r>
      <w:r w:rsidR="00B7093A">
        <w:t>’</w:t>
      </w:r>
      <w:r>
        <w:t xml:space="preserve"> </w:t>
      </w:r>
      <w:r w:rsidRPr="005654CC">
        <w:rPr>
          <w:rStyle w:val="ExampleSource"/>
        </w:rPr>
        <w:t>[081011-009-Cv.0015</w:t>
      </w:r>
      <w:r w:rsidR="00E34EAC">
        <w:rPr>
          <w:rStyle w:val="ExampleSource"/>
        </w:rPr>
        <w:t>-</w:t>
      </w:r>
      <w:r w:rsidRPr="005654CC">
        <w:rPr>
          <w:rStyle w:val="ExampleSource"/>
        </w:rPr>
        <w:t>0016]</w:t>
      </w:r>
    </w:p>
    <w:p w14:paraId="52C5E3F8" w14:textId="512D1915" w:rsidR="00DB02E5" w:rsidRDefault="00DB02E5" w:rsidP="00F27C28">
      <w:pPr>
        <w:pStyle w:val="Body0005after"/>
      </w:pPr>
      <w:r>
        <w:t xml:space="preserve">Also very </w:t>
      </w:r>
      <w:r w:rsidRPr="00993B4B">
        <w:t>commonly,</w:t>
      </w:r>
      <w:r w:rsidRPr="008E4A35">
        <w:t xml:space="preserve"> </w:t>
      </w:r>
      <w:r w:rsidRPr="00B62D03">
        <w:rPr>
          <w:rStyle w:val="ChItalBold"/>
        </w:rPr>
        <w:t>sama</w:t>
      </w:r>
      <w:r>
        <w:t xml:space="preserve"> </w:t>
      </w:r>
      <w:r w:rsidR="00B7093A">
        <w:t>‘</w:t>
      </w:r>
      <w:r>
        <w:t>to</w:t>
      </w:r>
      <w:r w:rsidR="00B7093A">
        <w:t>’</w:t>
      </w:r>
      <w:r>
        <w:t xml:space="preserve"> introduces oblique addressee arguments for communication verbs such as </w:t>
      </w:r>
      <w:r w:rsidRPr="000F1B76">
        <w:rPr>
          <w:rStyle w:val="ChItalBold"/>
        </w:rPr>
        <w:t>bicara</w:t>
      </w:r>
      <w:r>
        <w:t xml:space="preserve"> </w:t>
      </w:r>
      <w:r w:rsidR="00B7093A">
        <w:t>‘</w:t>
      </w:r>
      <w:r>
        <w:t>speak</w:t>
      </w:r>
      <w:r w:rsidR="00B7093A">
        <w:t>’</w:t>
      </w:r>
      <w:r>
        <w:t xml:space="preserve"> in </w:t>
      </w:r>
      <w:r>
        <w:fldChar w:fldCharType="begin"/>
      </w:r>
      <w:r>
        <w:instrText xml:space="preserve"> REF _Ref339634497 \h </w:instrText>
      </w:r>
      <w:r>
        <w:fldChar w:fldCharType="separate"/>
      </w:r>
      <w:r w:rsidR="00154D81" w:rsidRPr="00534F9D">
        <w:t>(</w:t>
      </w:r>
      <w:r w:rsidR="00154D81">
        <w:rPr>
          <w:noProof/>
        </w:rPr>
        <w:t>44</w:t>
      </w:r>
      <w:r w:rsidR="00154D81" w:rsidRPr="00534F9D">
        <w:t>)</w:t>
      </w:r>
      <w:r>
        <w:fldChar w:fldCharType="end"/>
      </w:r>
      <w:r>
        <w:t xml:space="preserve"> or </w:t>
      </w:r>
      <w:r w:rsidRPr="00121A33">
        <w:rPr>
          <w:rStyle w:val="ChItalBold"/>
        </w:rPr>
        <w:t>minta</w:t>
      </w:r>
      <w:r>
        <w:t xml:space="preserve"> </w:t>
      </w:r>
      <w:r w:rsidR="00B7093A">
        <w:t>‘</w:t>
      </w:r>
      <w:r>
        <w:t>request</w:t>
      </w:r>
      <w:r w:rsidR="00B7093A">
        <w:t>’</w:t>
      </w:r>
      <w:r>
        <w:t xml:space="preserve"> in </w:t>
      </w:r>
      <w:r>
        <w:fldChar w:fldCharType="begin"/>
      </w:r>
      <w:r>
        <w:instrText xml:space="preserve"> REF _Ref339634499 \h </w:instrText>
      </w:r>
      <w:r>
        <w:fldChar w:fldCharType="separate"/>
      </w:r>
      <w:r w:rsidR="00154D81" w:rsidRPr="00534F9D">
        <w:t>(</w:t>
      </w:r>
      <w:r w:rsidR="00154D81">
        <w:rPr>
          <w:noProof/>
        </w:rPr>
        <w:t>45</w:t>
      </w:r>
      <w:r w:rsidR="00154D81" w:rsidRPr="00534F9D">
        <w:t>)</w:t>
      </w:r>
      <w:r>
        <w:fldChar w:fldCharType="end"/>
      </w:r>
      <w:r>
        <w:t>.</w:t>
      </w:r>
    </w:p>
    <w:p w14:paraId="0CC792C3" w14:textId="77777777" w:rsidR="00DB02E5" w:rsidRDefault="00DB02E5" w:rsidP="00DB02E5">
      <w:pPr>
        <w:pStyle w:val="ExampleTitle"/>
      </w:pPr>
      <w:r>
        <w:t>Introducing addressees</w:t>
      </w:r>
    </w:p>
    <w:tbl>
      <w:tblPr>
        <w:tblW w:w="6789" w:type="dxa"/>
        <w:tblCellMar>
          <w:left w:w="40" w:type="dxa"/>
          <w:right w:w="40" w:type="dxa"/>
        </w:tblCellMar>
        <w:tblLook w:val="01E0" w:firstRow="1" w:lastRow="1" w:firstColumn="1" w:lastColumn="1" w:noHBand="0" w:noVBand="0"/>
      </w:tblPr>
      <w:tblGrid>
        <w:gridCol w:w="709"/>
        <w:gridCol w:w="454"/>
        <w:gridCol w:w="636"/>
        <w:gridCol w:w="736"/>
        <w:gridCol w:w="380"/>
        <w:gridCol w:w="624"/>
        <w:gridCol w:w="485"/>
        <w:gridCol w:w="725"/>
        <w:gridCol w:w="930"/>
        <w:gridCol w:w="625"/>
        <w:gridCol w:w="485"/>
      </w:tblGrid>
      <w:tr w:rsidR="00AC23C4" w:rsidRPr="008C7D8B" w14:paraId="461D419A" w14:textId="77777777" w:rsidTr="00AC23C4">
        <w:tc>
          <w:tcPr>
            <w:tcW w:w="709" w:type="dxa"/>
            <w:shd w:val="clear" w:color="auto" w:fill="auto"/>
          </w:tcPr>
          <w:p w14:paraId="5F560B5E" w14:textId="77777777" w:rsidR="00DB02E5" w:rsidRPr="00B1769D" w:rsidRDefault="00DB02E5" w:rsidP="00DB02E5">
            <w:pPr>
              <w:pStyle w:val="O0Nwnext"/>
            </w:pPr>
            <w:bookmarkStart w:id="4232" w:name="_Ref318979894"/>
            <w:bookmarkStart w:id="4233" w:name="_Ref339634497"/>
            <w:r w:rsidRPr="00534F9D">
              <w:t>(</w:t>
            </w:r>
            <w:fldSimple w:instr=" SEQ ( \* ARABIC \s 1 ">
              <w:r w:rsidR="00154D81">
                <w:rPr>
                  <w:noProof/>
                </w:rPr>
                <w:t>44</w:t>
              </w:r>
            </w:fldSimple>
            <w:bookmarkEnd w:id="4232"/>
            <w:r w:rsidRPr="00534F9D">
              <w:t>)</w:t>
            </w:r>
            <w:bookmarkEnd w:id="4233"/>
          </w:p>
        </w:tc>
        <w:tc>
          <w:tcPr>
            <w:tcW w:w="454" w:type="dxa"/>
            <w:shd w:val="clear" w:color="auto" w:fill="auto"/>
          </w:tcPr>
          <w:p w14:paraId="02FF0EC3" w14:textId="77777777" w:rsidR="00DB02E5" w:rsidRPr="00C71489" w:rsidRDefault="00DB02E5" w:rsidP="00DB02E5">
            <w:pPr>
              <w:pStyle w:val="Text"/>
            </w:pPr>
            <w:r w:rsidRPr="00C71489">
              <w:t>sa</w:t>
            </w:r>
          </w:p>
        </w:tc>
        <w:tc>
          <w:tcPr>
            <w:tcW w:w="636" w:type="dxa"/>
            <w:shd w:val="clear" w:color="auto" w:fill="auto"/>
          </w:tcPr>
          <w:p w14:paraId="0DE5FAC0" w14:textId="77777777" w:rsidR="00DB02E5" w:rsidRPr="00426BDF" w:rsidRDefault="00DB02E5" w:rsidP="00DB02E5">
            <w:pPr>
              <w:pStyle w:val="Text"/>
            </w:pPr>
            <w:r w:rsidRPr="00426BDF">
              <w:t>minta</w:t>
            </w:r>
          </w:p>
        </w:tc>
        <w:tc>
          <w:tcPr>
            <w:tcW w:w="736" w:type="dxa"/>
            <w:shd w:val="clear" w:color="auto" w:fill="auto"/>
          </w:tcPr>
          <w:p w14:paraId="4AD15C29" w14:textId="77777777" w:rsidR="00DB02E5" w:rsidRPr="00C71489" w:rsidRDefault="00DB02E5" w:rsidP="00DB02E5">
            <w:pPr>
              <w:pStyle w:val="Text"/>
            </w:pPr>
            <w:r w:rsidRPr="00C71489">
              <w:t>maaf</w:t>
            </w:r>
            <w:r w:rsidR="00AC499B">
              <w:t>,</w:t>
            </w:r>
          </w:p>
        </w:tc>
        <w:tc>
          <w:tcPr>
            <w:tcW w:w="380" w:type="dxa"/>
            <w:shd w:val="clear" w:color="auto" w:fill="auto"/>
          </w:tcPr>
          <w:p w14:paraId="5CC97B84" w14:textId="77777777" w:rsidR="00DB02E5" w:rsidRPr="00C71489" w:rsidRDefault="00DB02E5" w:rsidP="00DB02E5">
            <w:pPr>
              <w:pStyle w:val="Text"/>
            </w:pPr>
            <w:r w:rsidRPr="00C71489">
              <w:t>e</w:t>
            </w:r>
          </w:p>
        </w:tc>
        <w:tc>
          <w:tcPr>
            <w:tcW w:w="624" w:type="dxa"/>
            <w:shd w:val="clear" w:color="auto" w:fill="auto"/>
          </w:tcPr>
          <w:p w14:paraId="38946300" w14:textId="77777777" w:rsidR="00DB02E5" w:rsidRPr="00C71489" w:rsidRDefault="00DB02E5" w:rsidP="00DB02E5">
            <w:pPr>
              <w:pStyle w:val="Text"/>
            </w:pPr>
            <w:r w:rsidRPr="00C71489">
              <w:t>tadi</w:t>
            </w:r>
          </w:p>
        </w:tc>
        <w:tc>
          <w:tcPr>
            <w:tcW w:w="485" w:type="dxa"/>
            <w:shd w:val="clear" w:color="auto" w:fill="auto"/>
          </w:tcPr>
          <w:p w14:paraId="2FA6CDFE" w14:textId="77777777" w:rsidR="00DB02E5" w:rsidRPr="00C71489" w:rsidRDefault="00DB02E5" w:rsidP="00DB02E5">
            <w:pPr>
              <w:pStyle w:val="Text"/>
            </w:pPr>
            <w:r w:rsidRPr="00C71489">
              <w:t>sa</w:t>
            </w:r>
          </w:p>
        </w:tc>
        <w:tc>
          <w:tcPr>
            <w:tcW w:w="725" w:type="dxa"/>
            <w:shd w:val="clear" w:color="auto" w:fill="auto"/>
          </w:tcPr>
          <w:p w14:paraId="2D395EB1" w14:textId="77777777" w:rsidR="00DB02E5" w:rsidRPr="00426BDF" w:rsidRDefault="00DB02E5" w:rsidP="00DB02E5">
            <w:pPr>
              <w:pStyle w:val="Text"/>
              <w:rPr>
                <w:rStyle w:val="ChBlueBold"/>
              </w:rPr>
            </w:pPr>
            <w:r w:rsidRPr="00426BDF">
              <w:rPr>
                <w:rStyle w:val="ChBlueBold"/>
              </w:rPr>
              <w:t>bicara</w:t>
            </w:r>
          </w:p>
        </w:tc>
        <w:tc>
          <w:tcPr>
            <w:tcW w:w="930" w:type="dxa"/>
            <w:shd w:val="clear" w:color="auto" w:fill="auto"/>
          </w:tcPr>
          <w:p w14:paraId="0CF288D7" w14:textId="77777777" w:rsidR="00DB02E5" w:rsidRPr="00C71489" w:rsidRDefault="00DB02E5" w:rsidP="00DB02E5">
            <w:pPr>
              <w:pStyle w:val="Text"/>
            </w:pPr>
            <w:r w:rsidRPr="00C71489">
              <w:t>kasar</w:t>
            </w:r>
          </w:p>
        </w:tc>
        <w:tc>
          <w:tcPr>
            <w:tcW w:w="625" w:type="dxa"/>
            <w:shd w:val="clear" w:color="auto" w:fill="auto"/>
          </w:tcPr>
          <w:p w14:paraId="4F786018" w14:textId="77777777" w:rsidR="00DB02E5" w:rsidRPr="00426BDF" w:rsidRDefault="00DB02E5" w:rsidP="00DB02E5">
            <w:pPr>
              <w:pStyle w:val="Text"/>
              <w:rPr>
                <w:rStyle w:val="ChBlueBold"/>
              </w:rPr>
            </w:pPr>
            <w:r w:rsidRPr="00426BDF">
              <w:rPr>
                <w:rStyle w:val="ChBlueBold"/>
              </w:rPr>
              <w:t>sama</w:t>
            </w:r>
          </w:p>
        </w:tc>
        <w:tc>
          <w:tcPr>
            <w:tcW w:w="485" w:type="dxa"/>
            <w:shd w:val="clear" w:color="auto" w:fill="auto"/>
          </w:tcPr>
          <w:p w14:paraId="580B5734" w14:textId="77777777" w:rsidR="00DB02E5" w:rsidRPr="00426BDF" w:rsidRDefault="00DB02E5" w:rsidP="00DB02E5">
            <w:pPr>
              <w:pStyle w:val="Text"/>
              <w:rPr>
                <w:rStyle w:val="ChBlueBold"/>
              </w:rPr>
            </w:pPr>
            <w:r w:rsidRPr="00426BDF">
              <w:rPr>
                <w:rStyle w:val="ChBlueBold"/>
              </w:rPr>
              <w:t>ko</w:t>
            </w:r>
          </w:p>
        </w:tc>
      </w:tr>
      <w:tr w:rsidR="00AC23C4" w:rsidRPr="00AC23C4" w14:paraId="636BC63F" w14:textId="77777777" w:rsidTr="00AC23C4">
        <w:tc>
          <w:tcPr>
            <w:tcW w:w="709" w:type="dxa"/>
            <w:shd w:val="clear" w:color="auto" w:fill="auto"/>
          </w:tcPr>
          <w:p w14:paraId="6B6A975F" w14:textId="77777777" w:rsidR="00DB02E5" w:rsidRPr="000F1B76" w:rsidRDefault="00DB02E5" w:rsidP="00DB02E5">
            <w:pPr>
              <w:pStyle w:val="GlossEng"/>
            </w:pPr>
          </w:p>
        </w:tc>
        <w:tc>
          <w:tcPr>
            <w:tcW w:w="454" w:type="dxa"/>
            <w:shd w:val="clear" w:color="auto" w:fill="auto"/>
          </w:tcPr>
          <w:p w14:paraId="733DFCF6" w14:textId="77777777" w:rsidR="00DB02E5" w:rsidRPr="0099608C" w:rsidRDefault="00DB02E5" w:rsidP="00DB02E5">
            <w:pPr>
              <w:pStyle w:val="GlossEng"/>
              <w:rPr>
                <w:rStyle w:val="ChSmallCaps"/>
              </w:rPr>
            </w:pPr>
            <w:r w:rsidRPr="0099608C">
              <w:rPr>
                <w:rStyle w:val="ChSmallCaps"/>
              </w:rPr>
              <w:t>1sg</w:t>
            </w:r>
          </w:p>
        </w:tc>
        <w:tc>
          <w:tcPr>
            <w:tcW w:w="636" w:type="dxa"/>
            <w:shd w:val="clear" w:color="auto" w:fill="auto"/>
          </w:tcPr>
          <w:p w14:paraId="2C1E6779" w14:textId="77777777" w:rsidR="00DB02E5" w:rsidRPr="00C71489" w:rsidRDefault="00DB02E5" w:rsidP="00DB02E5">
            <w:pPr>
              <w:pStyle w:val="GlossEng"/>
            </w:pPr>
            <w:r w:rsidRPr="00C71489">
              <w:t>ask</w:t>
            </w:r>
          </w:p>
        </w:tc>
        <w:tc>
          <w:tcPr>
            <w:tcW w:w="736" w:type="dxa"/>
            <w:shd w:val="clear" w:color="auto" w:fill="auto"/>
          </w:tcPr>
          <w:p w14:paraId="25745B69" w14:textId="77777777" w:rsidR="00DB02E5" w:rsidRPr="00C71489" w:rsidRDefault="00DB02E5" w:rsidP="00DB02E5">
            <w:pPr>
              <w:pStyle w:val="GlossEng"/>
            </w:pPr>
            <w:r w:rsidRPr="00C71489">
              <w:t>pardon</w:t>
            </w:r>
          </w:p>
        </w:tc>
        <w:tc>
          <w:tcPr>
            <w:tcW w:w="380" w:type="dxa"/>
            <w:shd w:val="clear" w:color="auto" w:fill="auto"/>
          </w:tcPr>
          <w:p w14:paraId="7BE3856F" w14:textId="77777777" w:rsidR="00DB02E5" w:rsidRPr="00C71489" w:rsidRDefault="00DB02E5" w:rsidP="00DB02E5">
            <w:pPr>
              <w:pStyle w:val="GlossEng"/>
            </w:pPr>
            <w:r w:rsidRPr="00C71489">
              <w:t>uh</w:t>
            </w:r>
          </w:p>
        </w:tc>
        <w:tc>
          <w:tcPr>
            <w:tcW w:w="624" w:type="dxa"/>
            <w:shd w:val="clear" w:color="auto" w:fill="auto"/>
          </w:tcPr>
          <w:p w14:paraId="6282FFAA" w14:textId="77777777" w:rsidR="00DB02E5" w:rsidRPr="00C71489" w:rsidRDefault="00005E0E" w:rsidP="00DB02E5">
            <w:pPr>
              <w:pStyle w:val="GlossEng"/>
            </w:pPr>
            <w:r w:rsidRPr="00AC23C4">
              <w:rPr>
                <w:szCs w:val="19"/>
              </w:rPr>
              <w:t>earlier</w:t>
            </w:r>
          </w:p>
        </w:tc>
        <w:tc>
          <w:tcPr>
            <w:tcW w:w="485" w:type="dxa"/>
            <w:shd w:val="clear" w:color="auto" w:fill="auto"/>
          </w:tcPr>
          <w:p w14:paraId="5696FED7" w14:textId="77777777" w:rsidR="00DB02E5" w:rsidRPr="0099608C" w:rsidRDefault="00DB02E5" w:rsidP="00DB02E5">
            <w:pPr>
              <w:pStyle w:val="GlossEng"/>
              <w:rPr>
                <w:rStyle w:val="ChSmallCaps"/>
              </w:rPr>
            </w:pPr>
            <w:r w:rsidRPr="0099608C">
              <w:rPr>
                <w:rStyle w:val="ChSmallCaps"/>
              </w:rPr>
              <w:t>1sg</w:t>
            </w:r>
          </w:p>
        </w:tc>
        <w:tc>
          <w:tcPr>
            <w:tcW w:w="725" w:type="dxa"/>
            <w:shd w:val="clear" w:color="auto" w:fill="auto"/>
          </w:tcPr>
          <w:p w14:paraId="79BB4F06" w14:textId="77777777" w:rsidR="00DB02E5" w:rsidRPr="00C71489" w:rsidRDefault="00DB02E5" w:rsidP="00DB02E5">
            <w:pPr>
              <w:pStyle w:val="GlossEng"/>
            </w:pPr>
            <w:r w:rsidRPr="00C71489">
              <w:t>speak</w:t>
            </w:r>
          </w:p>
        </w:tc>
        <w:tc>
          <w:tcPr>
            <w:tcW w:w="930" w:type="dxa"/>
            <w:shd w:val="clear" w:color="auto" w:fill="auto"/>
          </w:tcPr>
          <w:p w14:paraId="21D39FFA" w14:textId="77777777" w:rsidR="00DB02E5" w:rsidRPr="00C71489" w:rsidRDefault="00DB02E5" w:rsidP="00DB02E5">
            <w:pPr>
              <w:pStyle w:val="GlossEng"/>
            </w:pPr>
            <w:r>
              <w:t>be.</w:t>
            </w:r>
            <w:r w:rsidRPr="00C71489">
              <w:t>coarse</w:t>
            </w:r>
          </w:p>
        </w:tc>
        <w:tc>
          <w:tcPr>
            <w:tcW w:w="625" w:type="dxa"/>
            <w:shd w:val="clear" w:color="auto" w:fill="auto"/>
          </w:tcPr>
          <w:p w14:paraId="4EAD0AF8" w14:textId="77777777" w:rsidR="00DB02E5" w:rsidRPr="00C71489" w:rsidRDefault="00DB02E5" w:rsidP="00DB02E5">
            <w:pPr>
              <w:pStyle w:val="GlossEng"/>
            </w:pPr>
            <w:r w:rsidRPr="00C71489">
              <w:t>to</w:t>
            </w:r>
          </w:p>
        </w:tc>
        <w:tc>
          <w:tcPr>
            <w:tcW w:w="485" w:type="dxa"/>
            <w:shd w:val="clear" w:color="auto" w:fill="auto"/>
          </w:tcPr>
          <w:p w14:paraId="5F8A9B11" w14:textId="77777777" w:rsidR="00DB02E5" w:rsidRPr="0099608C" w:rsidRDefault="00DB02E5" w:rsidP="00DB02E5">
            <w:pPr>
              <w:pStyle w:val="GlossEng"/>
              <w:rPr>
                <w:rStyle w:val="ChSmallCaps"/>
              </w:rPr>
            </w:pPr>
            <w:r w:rsidRPr="0099608C">
              <w:rPr>
                <w:rStyle w:val="ChSmallCaps"/>
              </w:rPr>
              <w:t>2sg</w:t>
            </w:r>
          </w:p>
        </w:tc>
      </w:tr>
    </w:tbl>
    <w:p w14:paraId="38A14E61" w14:textId="76B50740" w:rsidR="00DB02E5" w:rsidRDefault="00B7093A" w:rsidP="00DB02E5">
      <w:pPr>
        <w:pStyle w:val="FreeTranslEng"/>
      </w:pPr>
      <w:r>
        <w:t>‘</w:t>
      </w:r>
      <w:r w:rsidR="00DB02E5">
        <w:t xml:space="preserve">I apologize, uh, </w:t>
      </w:r>
      <w:r w:rsidR="00DB02E5">
        <w:rPr>
          <w:szCs w:val="19"/>
        </w:rPr>
        <w:t>a short while ago</w:t>
      </w:r>
      <w:r w:rsidR="00DB02E5">
        <w:t xml:space="preserve"> I </w:t>
      </w:r>
      <w:r w:rsidR="00DB02E5" w:rsidRPr="000F1B76">
        <w:rPr>
          <w:rStyle w:val="ChBlueBold"/>
        </w:rPr>
        <w:t>spoke to you</w:t>
      </w:r>
      <w:r w:rsidR="00DB02E5">
        <w:t xml:space="preserve"> harshly</w:t>
      </w:r>
      <w:r>
        <w:t>’</w:t>
      </w:r>
      <w:r w:rsidR="00DB02E5">
        <w:t xml:space="preserve"> </w:t>
      </w:r>
      <w:r w:rsidR="00DB02E5" w:rsidRPr="000F1B76">
        <w:rPr>
          <w:rStyle w:val="ExampleSource"/>
        </w:rPr>
        <w:t>[081115-001a-Cv.0277]</w:t>
      </w:r>
    </w:p>
    <w:tbl>
      <w:tblPr>
        <w:tblW w:w="5354" w:type="dxa"/>
        <w:tblCellMar>
          <w:left w:w="40" w:type="dxa"/>
          <w:right w:w="40" w:type="dxa"/>
        </w:tblCellMar>
        <w:tblLook w:val="01E0" w:firstRow="1" w:lastRow="1" w:firstColumn="1" w:lastColumn="1" w:noHBand="0" w:noVBand="0"/>
      </w:tblPr>
      <w:tblGrid>
        <w:gridCol w:w="709"/>
        <w:gridCol w:w="485"/>
        <w:gridCol w:w="680"/>
        <w:gridCol w:w="569"/>
        <w:gridCol w:w="625"/>
        <w:gridCol w:w="914"/>
        <w:gridCol w:w="847"/>
        <w:gridCol w:w="525"/>
      </w:tblGrid>
      <w:tr w:rsidR="00AC23C4" w:rsidRPr="008C7D8B" w14:paraId="6F254CE3" w14:textId="77777777" w:rsidTr="00AC23C4">
        <w:tc>
          <w:tcPr>
            <w:tcW w:w="709" w:type="dxa"/>
            <w:shd w:val="clear" w:color="auto" w:fill="auto"/>
          </w:tcPr>
          <w:p w14:paraId="1F48C3DF" w14:textId="77777777" w:rsidR="00DB02E5" w:rsidRPr="00B1769D" w:rsidRDefault="00DB02E5" w:rsidP="00DB02E5">
            <w:pPr>
              <w:pStyle w:val="O0Nwnext"/>
            </w:pPr>
            <w:bookmarkStart w:id="4234" w:name="_Ref318979895"/>
            <w:bookmarkStart w:id="4235" w:name="_Ref339634499"/>
            <w:r w:rsidRPr="00534F9D">
              <w:t>(</w:t>
            </w:r>
            <w:fldSimple w:instr=" SEQ ( \* ARABIC \s 1 ">
              <w:r w:rsidR="00154D81">
                <w:rPr>
                  <w:noProof/>
                </w:rPr>
                <w:t>45</w:t>
              </w:r>
            </w:fldSimple>
            <w:bookmarkEnd w:id="4234"/>
            <w:r w:rsidRPr="00534F9D">
              <w:t>)</w:t>
            </w:r>
            <w:bookmarkEnd w:id="4235"/>
          </w:p>
        </w:tc>
        <w:tc>
          <w:tcPr>
            <w:tcW w:w="485" w:type="dxa"/>
            <w:shd w:val="clear" w:color="auto" w:fill="auto"/>
          </w:tcPr>
          <w:p w14:paraId="458EF351" w14:textId="77777777" w:rsidR="00DB02E5" w:rsidRPr="00B84ADC" w:rsidRDefault="00DB02E5" w:rsidP="00DB02E5">
            <w:pPr>
              <w:pStyle w:val="Text"/>
            </w:pPr>
            <w:r w:rsidRPr="001E341B">
              <w:t>d</w:t>
            </w:r>
            <w:r w:rsidRPr="00B84ADC">
              <w:t>e</w:t>
            </w:r>
          </w:p>
        </w:tc>
        <w:tc>
          <w:tcPr>
            <w:tcW w:w="680" w:type="dxa"/>
            <w:shd w:val="clear" w:color="auto" w:fill="auto"/>
          </w:tcPr>
          <w:p w14:paraId="181931D6" w14:textId="77777777" w:rsidR="00DB02E5" w:rsidRPr="00A04480" w:rsidRDefault="00DB02E5" w:rsidP="00DB02E5">
            <w:pPr>
              <w:pStyle w:val="Text"/>
              <w:rPr>
                <w:rStyle w:val="ChBlueBold"/>
              </w:rPr>
            </w:pPr>
            <w:r w:rsidRPr="00A04480">
              <w:rPr>
                <w:rStyle w:val="ChBlueBold"/>
              </w:rPr>
              <w:t>minta</w:t>
            </w:r>
          </w:p>
        </w:tc>
        <w:tc>
          <w:tcPr>
            <w:tcW w:w="569" w:type="dxa"/>
            <w:shd w:val="clear" w:color="auto" w:fill="auto"/>
          </w:tcPr>
          <w:p w14:paraId="19999631" w14:textId="77777777" w:rsidR="00DB02E5" w:rsidRPr="00B84ADC" w:rsidRDefault="00DB02E5" w:rsidP="00DB02E5">
            <w:pPr>
              <w:pStyle w:val="Text"/>
            </w:pPr>
            <w:r w:rsidRPr="00B84ADC">
              <w:t>apa</w:t>
            </w:r>
          </w:p>
        </w:tc>
        <w:tc>
          <w:tcPr>
            <w:tcW w:w="625" w:type="dxa"/>
            <w:shd w:val="clear" w:color="auto" w:fill="auto"/>
          </w:tcPr>
          <w:p w14:paraId="3423992A" w14:textId="77777777" w:rsidR="00DB02E5" w:rsidRPr="001E341B" w:rsidRDefault="00DB02E5" w:rsidP="00DB02E5">
            <w:pPr>
              <w:pStyle w:val="Text"/>
              <w:rPr>
                <w:rStyle w:val="ChBlueBold"/>
              </w:rPr>
            </w:pPr>
            <w:r w:rsidRPr="001E341B">
              <w:rPr>
                <w:rStyle w:val="ChBlueBold"/>
              </w:rPr>
              <w:t>sama</w:t>
            </w:r>
          </w:p>
        </w:tc>
        <w:tc>
          <w:tcPr>
            <w:tcW w:w="914" w:type="dxa"/>
            <w:shd w:val="clear" w:color="auto" w:fill="auto"/>
          </w:tcPr>
          <w:p w14:paraId="54B79F0C" w14:textId="77777777" w:rsidR="00DB02E5" w:rsidRPr="00B84ADC" w:rsidRDefault="00DB02E5" w:rsidP="00DB02E5">
            <w:pPr>
              <w:pStyle w:val="Text"/>
            </w:pPr>
            <w:r w:rsidRPr="001E341B">
              <w:rPr>
                <w:rStyle w:val="ChBlueBold"/>
              </w:rPr>
              <w:t>kitorang</w:t>
            </w:r>
          </w:p>
        </w:tc>
        <w:tc>
          <w:tcPr>
            <w:tcW w:w="847" w:type="dxa"/>
            <w:shd w:val="clear" w:color="auto" w:fill="auto"/>
          </w:tcPr>
          <w:p w14:paraId="235D7171" w14:textId="77777777" w:rsidR="00DB02E5" w:rsidRPr="00B84ADC" w:rsidRDefault="00DB02E5" w:rsidP="00DB02E5">
            <w:pPr>
              <w:pStyle w:val="Text"/>
            </w:pPr>
            <w:r w:rsidRPr="00B84ADC">
              <w:t>kitorang</w:t>
            </w:r>
          </w:p>
        </w:tc>
        <w:tc>
          <w:tcPr>
            <w:tcW w:w="525" w:type="dxa"/>
            <w:shd w:val="clear" w:color="auto" w:fill="auto"/>
          </w:tcPr>
          <w:p w14:paraId="52D5CCF9" w14:textId="77777777" w:rsidR="00DB02E5" w:rsidRPr="00B84ADC" w:rsidRDefault="00DB02E5" w:rsidP="00DB02E5">
            <w:pPr>
              <w:pStyle w:val="Text"/>
            </w:pPr>
            <w:r w:rsidRPr="00B84ADC">
              <w:t>kasi</w:t>
            </w:r>
          </w:p>
        </w:tc>
      </w:tr>
      <w:tr w:rsidR="00AC23C4" w:rsidRPr="00AC23C4" w14:paraId="39CCF148" w14:textId="77777777" w:rsidTr="00AC23C4">
        <w:tc>
          <w:tcPr>
            <w:tcW w:w="709" w:type="dxa"/>
            <w:shd w:val="clear" w:color="auto" w:fill="auto"/>
          </w:tcPr>
          <w:p w14:paraId="050397E8" w14:textId="77777777" w:rsidR="00DB02E5" w:rsidRPr="00B1769D" w:rsidRDefault="00DB02E5" w:rsidP="00DB02E5">
            <w:pPr>
              <w:pStyle w:val="GlossEng"/>
            </w:pPr>
          </w:p>
        </w:tc>
        <w:tc>
          <w:tcPr>
            <w:tcW w:w="485" w:type="dxa"/>
            <w:shd w:val="clear" w:color="auto" w:fill="auto"/>
          </w:tcPr>
          <w:p w14:paraId="75E74112" w14:textId="77777777" w:rsidR="00DB02E5" w:rsidRPr="0099608C" w:rsidRDefault="00DB02E5" w:rsidP="00DB02E5">
            <w:pPr>
              <w:pStyle w:val="GlossEng"/>
              <w:rPr>
                <w:rStyle w:val="ChSmallCaps"/>
              </w:rPr>
            </w:pPr>
            <w:r w:rsidRPr="0099608C">
              <w:rPr>
                <w:rStyle w:val="ChSmallCaps"/>
              </w:rPr>
              <w:t>3sg</w:t>
            </w:r>
          </w:p>
        </w:tc>
        <w:tc>
          <w:tcPr>
            <w:tcW w:w="680" w:type="dxa"/>
            <w:shd w:val="clear" w:color="auto" w:fill="auto"/>
          </w:tcPr>
          <w:p w14:paraId="43B84CAB" w14:textId="77777777" w:rsidR="00DB02E5" w:rsidRPr="00B84ADC" w:rsidRDefault="00DB02E5" w:rsidP="00DB02E5">
            <w:pPr>
              <w:pStyle w:val="GlossEng"/>
            </w:pPr>
            <w:r w:rsidRPr="00B84ADC">
              <w:t>ask</w:t>
            </w:r>
          </w:p>
        </w:tc>
        <w:tc>
          <w:tcPr>
            <w:tcW w:w="569" w:type="dxa"/>
            <w:shd w:val="clear" w:color="auto" w:fill="auto"/>
          </w:tcPr>
          <w:p w14:paraId="10622327" w14:textId="77777777" w:rsidR="00DB02E5" w:rsidRPr="00B84ADC" w:rsidRDefault="00DB02E5" w:rsidP="00DB02E5">
            <w:pPr>
              <w:pStyle w:val="GlossEng"/>
            </w:pPr>
            <w:r w:rsidRPr="00B84ADC">
              <w:t>what</w:t>
            </w:r>
          </w:p>
        </w:tc>
        <w:tc>
          <w:tcPr>
            <w:tcW w:w="625" w:type="dxa"/>
            <w:shd w:val="clear" w:color="auto" w:fill="auto"/>
          </w:tcPr>
          <w:p w14:paraId="1FEB3948" w14:textId="77777777" w:rsidR="00DB02E5" w:rsidRPr="00B84ADC" w:rsidRDefault="00DB02E5" w:rsidP="00DB02E5">
            <w:pPr>
              <w:pStyle w:val="GlossEng"/>
            </w:pPr>
            <w:r>
              <w:t>to</w:t>
            </w:r>
          </w:p>
        </w:tc>
        <w:tc>
          <w:tcPr>
            <w:tcW w:w="914" w:type="dxa"/>
            <w:shd w:val="clear" w:color="auto" w:fill="auto"/>
          </w:tcPr>
          <w:p w14:paraId="1E0135C8" w14:textId="77777777" w:rsidR="00DB02E5" w:rsidRPr="0099608C" w:rsidRDefault="00DB02E5" w:rsidP="00DB02E5">
            <w:pPr>
              <w:pStyle w:val="GlossEng"/>
              <w:rPr>
                <w:rStyle w:val="ChSmallCaps"/>
              </w:rPr>
            </w:pPr>
            <w:r w:rsidRPr="0099608C">
              <w:rPr>
                <w:rStyle w:val="ChSmallCaps"/>
              </w:rPr>
              <w:t>1pl</w:t>
            </w:r>
          </w:p>
        </w:tc>
        <w:tc>
          <w:tcPr>
            <w:tcW w:w="847" w:type="dxa"/>
            <w:shd w:val="clear" w:color="auto" w:fill="auto"/>
          </w:tcPr>
          <w:p w14:paraId="2F78FD18" w14:textId="77777777" w:rsidR="00DB02E5" w:rsidRPr="0099608C" w:rsidRDefault="00DB02E5" w:rsidP="00DB02E5">
            <w:pPr>
              <w:pStyle w:val="GlossEng"/>
              <w:rPr>
                <w:rStyle w:val="ChSmallCaps"/>
              </w:rPr>
            </w:pPr>
            <w:r w:rsidRPr="0099608C">
              <w:rPr>
                <w:rStyle w:val="ChSmallCaps"/>
              </w:rPr>
              <w:t>1pl</w:t>
            </w:r>
          </w:p>
        </w:tc>
        <w:tc>
          <w:tcPr>
            <w:tcW w:w="525" w:type="dxa"/>
            <w:shd w:val="clear" w:color="auto" w:fill="auto"/>
          </w:tcPr>
          <w:p w14:paraId="4F92477A" w14:textId="77777777" w:rsidR="00DB02E5" w:rsidRPr="00B84ADC" w:rsidRDefault="00DB02E5" w:rsidP="00DB02E5">
            <w:pPr>
              <w:pStyle w:val="GlossEng"/>
            </w:pPr>
            <w:r w:rsidRPr="00B84ADC">
              <w:t>give</w:t>
            </w:r>
          </w:p>
        </w:tc>
      </w:tr>
    </w:tbl>
    <w:p w14:paraId="06512875" w14:textId="4C8857ED" w:rsidR="00DB02E5" w:rsidRPr="00072AF1" w:rsidRDefault="00B7093A" w:rsidP="00A97554">
      <w:pPr>
        <w:pStyle w:val="FreeTranslEng"/>
      </w:pPr>
      <w:r>
        <w:t>‘</w:t>
      </w:r>
      <w:r w:rsidR="00DB02E5">
        <w:t xml:space="preserve">(whenever) she (our daughter) </w:t>
      </w:r>
      <w:r w:rsidR="00DB02E5" w:rsidRPr="00A97554">
        <w:rPr>
          <w:rStyle w:val="ChBlueBold"/>
        </w:rPr>
        <w:t xml:space="preserve">asks </w:t>
      </w:r>
      <w:r w:rsidR="00A97554" w:rsidRPr="00A97554">
        <w:rPr>
          <w:rStyle w:val="ChBlueBold"/>
        </w:rPr>
        <w:t>us</w:t>
      </w:r>
      <w:r w:rsidR="00A97554">
        <w:t xml:space="preserve"> (for) </w:t>
      </w:r>
      <w:r w:rsidR="00DB02E5">
        <w:t>something, we give (it to her)</w:t>
      </w:r>
      <w:r>
        <w:t>’</w:t>
      </w:r>
      <w:r w:rsidR="00DB02E5">
        <w:t xml:space="preserve"> </w:t>
      </w:r>
      <w:r w:rsidR="00DB02E5" w:rsidRPr="001E341B">
        <w:rPr>
          <w:rStyle w:val="ExampleSource"/>
        </w:rPr>
        <w:t>[081006-025-CvEx.0022]</w:t>
      </w:r>
    </w:p>
    <w:p w14:paraId="7289C70D" w14:textId="0855F9EC" w:rsidR="00DB02E5" w:rsidRDefault="00DB02E5" w:rsidP="00F27C28">
      <w:pPr>
        <w:pStyle w:val="Body0000after"/>
      </w:pPr>
      <w:r>
        <w:t xml:space="preserve">Goal preposition </w:t>
      </w:r>
      <w:r w:rsidRPr="00B62D03">
        <w:rPr>
          <w:rStyle w:val="ChItalBold"/>
        </w:rPr>
        <w:t>sama</w:t>
      </w:r>
      <w:r w:rsidRPr="00CF4366">
        <w:t xml:space="preserve"> </w:t>
      </w:r>
      <w:r w:rsidR="00B7093A">
        <w:t>‘</w:t>
      </w:r>
      <w:r w:rsidRPr="00CF4366">
        <w:t>to</w:t>
      </w:r>
      <w:r w:rsidR="00B7093A">
        <w:t>’</w:t>
      </w:r>
      <w:r w:rsidRPr="00CF4366">
        <w:t xml:space="preserve"> </w:t>
      </w:r>
      <w:r>
        <w:t xml:space="preserve">denotes the goal of a transfer or communication </w:t>
      </w:r>
      <w:r w:rsidRPr="00237C09">
        <w:t xml:space="preserve">without concurrently </w:t>
      </w:r>
      <w:r w:rsidR="007F6B0F">
        <w:t xml:space="preserve">marking </w:t>
      </w:r>
      <w:r>
        <w:t>this</w:t>
      </w:r>
      <w:r w:rsidRPr="00237C09">
        <w:t xml:space="preserve"> goal </w:t>
      </w:r>
      <w:r>
        <w:t xml:space="preserve">as </w:t>
      </w:r>
      <w:r w:rsidRPr="00237C09">
        <w:t xml:space="preserve">the beneficiary of </w:t>
      </w:r>
      <w:r>
        <w:t xml:space="preserve">the event talked about. In this it contrasts with benefactive </w:t>
      </w:r>
      <w:r w:rsidRPr="00FA4A00">
        <w:rPr>
          <w:rStyle w:val="ChItalBold"/>
        </w:rPr>
        <w:t>untuk</w:t>
      </w:r>
      <w:r>
        <w:t xml:space="preserve"> </w:t>
      </w:r>
      <w:r w:rsidR="00B7093A">
        <w:t>‘</w:t>
      </w:r>
      <w:r>
        <w:t>for</w:t>
      </w:r>
      <w:r w:rsidR="00B7093A">
        <w:t>’</w:t>
      </w:r>
      <w:r>
        <w:t xml:space="preserve"> and </w:t>
      </w:r>
      <w:r w:rsidRPr="00FA4A00">
        <w:rPr>
          <w:rStyle w:val="ChItalBold"/>
        </w:rPr>
        <w:t>buat</w:t>
      </w:r>
      <w:r>
        <w:t xml:space="preserve"> </w:t>
      </w:r>
      <w:r w:rsidR="00B7093A">
        <w:t>‘</w:t>
      </w:r>
      <w:r>
        <w:t>for</w:t>
      </w:r>
      <w:r w:rsidR="00B7093A">
        <w:t>’</w:t>
      </w:r>
      <w:r>
        <w:t xml:space="preserve">; compare the examples in </w:t>
      </w:r>
      <w:r>
        <w:fldChar w:fldCharType="begin"/>
      </w:r>
      <w:r>
        <w:instrText xml:space="preserve"> REF _Ref318979891 \h </w:instrText>
      </w:r>
      <w:r>
        <w:fldChar w:fldCharType="separate"/>
      </w:r>
      <w:r w:rsidR="00154D81" w:rsidRPr="00534F9D">
        <w:t>(</w:t>
      </w:r>
      <w:r w:rsidR="00154D81">
        <w:rPr>
          <w:noProof/>
        </w:rPr>
        <w:t>43</w:t>
      </w:r>
      <w:r>
        <w:fldChar w:fldCharType="end"/>
      </w:r>
      <w:r>
        <w:fldChar w:fldCharType="begin"/>
      </w:r>
      <w:r>
        <w:instrText xml:space="preserve"> REF _Ref320373857 \n \h </w:instrText>
      </w:r>
      <w:r>
        <w:fldChar w:fldCharType="separate"/>
      </w:r>
      <w:r w:rsidR="00154D81">
        <w:rPr>
          <w:cs/>
        </w:rPr>
        <w:t>‎</w:t>
      </w:r>
      <w:r w:rsidR="00154D81">
        <w:t>b</w:t>
      </w:r>
      <w:r>
        <w:fldChar w:fldCharType="end"/>
      </w:r>
      <w:r>
        <w:t xml:space="preserve">) and </w:t>
      </w:r>
      <w:r>
        <w:fldChar w:fldCharType="begin"/>
      </w:r>
      <w:r>
        <w:instrText xml:space="preserve"> REF _Ref339634497 \h </w:instrText>
      </w:r>
      <w:r>
        <w:fldChar w:fldCharType="separate"/>
      </w:r>
      <w:r w:rsidR="00154D81" w:rsidRPr="00534F9D">
        <w:t>(</w:t>
      </w:r>
      <w:r w:rsidR="00154D81">
        <w:rPr>
          <w:noProof/>
        </w:rPr>
        <w:t>44</w:t>
      </w:r>
      <w:r w:rsidR="00154D81" w:rsidRPr="00534F9D">
        <w:t>)</w:t>
      </w:r>
      <w:r>
        <w:fldChar w:fldCharType="end"/>
      </w:r>
      <w:r>
        <w:t xml:space="preserve"> with </w:t>
      </w:r>
      <w:r w:rsidRPr="002D24FF">
        <w:rPr>
          <w:rStyle w:val="ChItalBold"/>
        </w:rPr>
        <w:t>kasi</w:t>
      </w:r>
      <w:r w:rsidRPr="00301FE7">
        <w:t>/</w:t>
      </w:r>
      <w:r>
        <w:rPr>
          <w:rStyle w:val="ChItalBold"/>
        </w:rPr>
        <w:t xml:space="preserve">bicara </w:t>
      </w:r>
      <w:r w:rsidRPr="002D24FF">
        <w:rPr>
          <w:rStyle w:val="ChItalBold"/>
        </w:rPr>
        <w:t>untuk</w:t>
      </w:r>
      <w:r>
        <w:t xml:space="preserve"> </w:t>
      </w:r>
      <w:r w:rsidR="00B7093A">
        <w:t>‘</w:t>
      </w:r>
      <w:r>
        <w:t>give/speak to and for</w:t>
      </w:r>
      <w:r w:rsidR="00B7093A">
        <w:t>’</w:t>
      </w:r>
      <w:r>
        <w:t xml:space="preserve"> in </w:t>
      </w:r>
      <w:r>
        <w:fldChar w:fldCharType="begin"/>
      </w:r>
      <w:r>
        <w:instrText xml:space="preserve"> REF _Ref339635087 \h </w:instrText>
      </w:r>
      <w:r>
        <w:fldChar w:fldCharType="separate"/>
      </w:r>
      <w:r w:rsidR="00154D81" w:rsidRPr="00534F9D">
        <w:t>(</w:t>
      </w:r>
      <w:r w:rsidR="00154D81">
        <w:rPr>
          <w:noProof/>
        </w:rPr>
        <w:t>55</w:t>
      </w:r>
      <w:r w:rsidR="00154D81" w:rsidRPr="00534F9D">
        <w:t>)</w:t>
      </w:r>
      <w:r>
        <w:fldChar w:fldCharType="end"/>
      </w:r>
      <w:r>
        <w:t xml:space="preserve"> and </w:t>
      </w:r>
      <w:r>
        <w:fldChar w:fldCharType="begin"/>
      </w:r>
      <w:r>
        <w:instrText xml:space="preserve"> REF _Ref339635088 \h </w:instrText>
      </w:r>
      <w:r>
        <w:fldChar w:fldCharType="separate"/>
      </w:r>
      <w:r w:rsidR="00154D81" w:rsidRPr="00534F9D">
        <w:t>(</w:t>
      </w:r>
      <w:r w:rsidR="00154D81">
        <w:rPr>
          <w:noProof/>
        </w:rPr>
        <w:t>56</w:t>
      </w:r>
      <w:r w:rsidR="00154D81" w:rsidRPr="00534F9D">
        <w:t>)</w:t>
      </w:r>
      <w:r>
        <w:fldChar w:fldCharType="end"/>
      </w:r>
      <w:r w:rsidRPr="008E4A35">
        <w:t xml:space="preserve"> </w:t>
      </w:r>
      <w:r>
        <w:t>in §</w:t>
      </w:r>
      <w:r>
        <w:fldChar w:fldCharType="begin"/>
      </w:r>
      <w:r>
        <w:instrText xml:space="preserve"> REF _Ref319602128 \w \h </w:instrText>
      </w:r>
      <w:r>
        <w:fldChar w:fldCharType="separate"/>
      </w:r>
      <w:r w:rsidR="00154D81">
        <w:rPr>
          <w:cs/>
        </w:rPr>
        <w:t>‎</w:t>
      </w:r>
      <w:r w:rsidR="00154D81">
        <w:t>10.2.3</w:t>
      </w:r>
      <w:r>
        <w:fldChar w:fldCharType="end"/>
      </w:r>
      <w:r>
        <w:t xml:space="preserve"> </w:t>
      </w:r>
      <w:r w:rsidR="00BC5C44">
        <w:t xml:space="preserve">(p. </w:t>
      </w:r>
      <w:r w:rsidR="00BC5C44">
        <w:fldChar w:fldCharType="begin"/>
      </w:r>
      <w:r w:rsidR="00BC5C44">
        <w:instrText xml:space="preserve"> PAGEREF _Ref436750739 \h </w:instrText>
      </w:r>
      <w:r w:rsidR="00BC5C44">
        <w:fldChar w:fldCharType="separate"/>
      </w:r>
      <w:r w:rsidR="00154D81">
        <w:rPr>
          <w:noProof/>
        </w:rPr>
        <w:t>435</w:t>
      </w:r>
      <w:r w:rsidR="00BC5C44">
        <w:fldChar w:fldCharType="end"/>
      </w:r>
      <w:r w:rsidR="00BC5C44">
        <w:t xml:space="preserve">) </w:t>
      </w:r>
      <w:r>
        <w:t xml:space="preserve">and with </w:t>
      </w:r>
      <w:r>
        <w:rPr>
          <w:rStyle w:val="ChItalBold"/>
        </w:rPr>
        <w:t>kasi</w:t>
      </w:r>
      <w:r w:rsidRPr="00301FE7">
        <w:t>/</w:t>
      </w:r>
      <w:r>
        <w:rPr>
          <w:rStyle w:val="ChItalBold"/>
        </w:rPr>
        <w:t>bicara buat</w:t>
      </w:r>
      <w:r>
        <w:t xml:space="preserve"> </w:t>
      </w:r>
      <w:r w:rsidR="00B7093A">
        <w:t>‘</w:t>
      </w:r>
      <w:r>
        <w:t>give/speak to and for</w:t>
      </w:r>
      <w:r w:rsidR="00B7093A">
        <w:t>’</w:t>
      </w:r>
      <w:r>
        <w:t xml:space="preserve"> in </w:t>
      </w:r>
      <w:r>
        <w:fldChar w:fldCharType="begin"/>
      </w:r>
      <w:r>
        <w:instrText xml:space="preserve"> REF _Ref339635099 \h </w:instrText>
      </w:r>
      <w:r>
        <w:fldChar w:fldCharType="separate"/>
      </w:r>
      <w:r w:rsidR="00154D81" w:rsidRPr="00534F9D">
        <w:t>(</w:t>
      </w:r>
      <w:r w:rsidR="00154D81">
        <w:rPr>
          <w:noProof/>
        </w:rPr>
        <w:t>65</w:t>
      </w:r>
      <w:r w:rsidR="00154D81" w:rsidRPr="00534F9D">
        <w:t>)</w:t>
      </w:r>
      <w:r>
        <w:fldChar w:fldCharType="end"/>
      </w:r>
      <w:r>
        <w:t xml:space="preserve"> and </w:t>
      </w:r>
      <w:r>
        <w:fldChar w:fldCharType="begin"/>
      </w:r>
      <w:r>
        <w:instrText xml:space="preserve"> REF _Ref339635102 \h </w:instrText>
      </w:r>
      <w:r>
        <w:fldChar w:fldCharType="separate"/>
      </w:r>
      <w:r w:rsidR="00154D81" w:rsidRPr="00534F9D">
        <w:t>(</w:t>
      </w:r>
      <w:r w:rsidR="00154D81">
        <w:rPr>
          <w:noProof/>
        </w:rPr>
        <w:t>66</w:t>
      </w:r>
      <w:r w:rsidR="00154D81" w:rsidRPr="00534F9D">
        <w:t>)</w:t>
      </w:r>
      <w:r>
        <w:fldChar w:fldCharType="end"/>
      </w:r>
      <w:r>
        <w:t xml:space="preserve"> in §</w:t>
      </w:r>
      <w:r>
        <w:fldChar w:fldCharType="begin"/>
      </w:r>
      <w:r>
        <w:instrText xml:space="preserve"> REF _Ref319761140 \w \h </w:instrText>
      </w:r>
      <w:r>
        <w:fldChar w:fldCharType="separate"/>
      </w:r>
      <w:r w:rsidR="00154D81">
        <w:rPr>
          <w:cs/>
        </w:rPr>
        <w:t>‎</w:t>
      </w:r>
      <w:r w:rsidR="00154D81">
        <w:t>10.2.4</w:t>
      </w:r>
      <w:r>
        <w:fldChar w:fldCharType="end"/>
      </w:r>
      <w:r w:rsidR="00BC5C44">
        <w:t xml:space="preserve"> (p. </w:t>
      </w:r>
      <w:r w:rsidR="00BC5C44">
        <w:fldChar w:fldCharType="begin"/>
      </w:r>
      <w:r w:rsidR="00BC5C44">
        <w:instrText xml:space="preserve"> PAGEREF _Ref436750800 \h </w:instrText>
      </w:r>
      <w:r w:rsidR="00BC5C44">
        <w:fldChar w:fldCharType="separate"/>
      </w:r>
      <w:r w:rsidR="00154D81">
        <w:rPr>
          <w:noProof/>
        </w:rPr>
        <w:t>437</w:t>
      </w:r>
      <w:r w:rsidR="00BC5C44">
        <w:fldChar w:fldCharType="end"/>
      </w:r>
      <w:r w:rsidR="00BC5C44">
        <w:t>)</w:t>
      </w:r>
      <w:r>
        <w:t>.</w:t>
      </w:r>
    </w:p>
    <w:p w14:paraId="2AA6208E" w14:textId="0A7F072F" w:rsidR="00DB02E5" w:rsidRPr="00C656D4" w:rsidRDefault="00DB02E5" w:rsidP="00154D81">
      <w:pPr>
        <w:pStyle w:val="Body0500after"/>
      </w:pPr>
      <w:r w:rsidRPr="00C656D4">
        <w:t xml:space="preserve">In addition, </w:t>
      </w:r>
      <w:r w:rsidRPr="00C656D4">
        <w:rPr>
          <w:rStyle w:val="ChItalBold"/>
        </w:rPr>
        <w:t>sama</w:t>
      </w:r>
      <w:r w:rsidRPr="00C656D4">
        <w:t xml:space="preserve"> </w:t>
      </w:r>
      <w:r w:rsidR="00B7093A">
        <w:t>‘</w:t>
      </w:r>
      <w:r w:rsidRPr="00C656D4">
        <w:t>to</w:t>
      </w:r>
      <w:r w:rsidR="00B7093A">
        <w:t>’</w:t>
      </w:r>
      <w:r w:rsidRPr="00C656D4">
        <w:t xml:space="preserve"> introduces oblique arguments of mental verbs such as </w:t>
      </w:r>
      <w:r w:rsidRPr="00C656D4">
        <w:rPr>
          <w:rStyle w:val="ChItalBold"/>
        </w:rPr>
        <w:t>ingat</w:t>
      </w:r>
      <w:r w:rsidRPr="00C656D4">
        <w:t xml:space="preserve"> </w:t>
      </w:r>
      <w:r w:rsidR="00B7093A">
        <w:t>‘</w:t>
      </w:r>
      <w:r w:rsidRPr="00C656D4">
        <w:t>remember</w:t>
      </w:r>
      <w:r w:rsidR="00B7093A">
        <w:t>’</w:t>
      </w:r>
      <w:r w:rsidRPr="00C656D4">
        <w:t xml:space="preserve"> in </w:t>
      </w:r>
      <w:r w:rsidRPr="00C656D4">
        <w:fldChar w:fldCharType="begin"/>
      </w:r>
      <w:r w:rsidRPr="00C656D4">
        <w:instrText xml:space="preserve"> REF _Ref339635081 \h </w:instrText>
      </w:r>
      <w:r>
        <w:instrText xml:space="preserve"> \* MERGEFORMAT </w:instrText>
      </w:r>
      <w:r w:rsidRPr="00C656D4">
        <w:fldChar w:fldCharType="separate"/>
      </w:r>
      <w:r w:rsidR="00154D81" w:rsidRPr="00534F9D">
        <w:t>(</w:t>
      </w:r>
      <w:r w:rsidR="00154D81">
        <w:t>46</w:t>
      </w:r>
      <w:r w:rsidR="00154D81" w:rsidRPr="00534F9D">
        <w:t>)</w:t>
      </w:r>
      <w:r w:rsidRPr="00C656D4">
        <w:fldChar w:fldCharType="end"/>
      </w:r>
      <w:r>
        <w:t xml:space="preserve">, </w:t>
      </w:r>
      <w:r w:rsidRPr="00C656D4">
        <w:rPr>
          <w:rStyle w:val="ChItalBold"/>
        </w:rPr>
        <w:t>mara</w:t>
      </w:r>
      <w:r w:rsidRPr="00C656D4">
        <w:t xml:space="preserve"> </w:t>
      </w:r>
      <w:r w:rsidR="00B7093A">
        <w:t>‘</w:t>
      </w:r>
      <w:r w:rsidRPr="00C656D4">
        <w:t>feel angry (about)</w:t>
      </w:r>
      <w:r w:rsidR="00B7093A">
        <w:t>’</w:t>
      </w:r>
      <w:r w:rsidRPr="00C656D4">
        <w:t xml:space="preserve"> in </w:t>
      </w:r>
      <w:r w:rsidRPr="00C656D4">
        <w:fldChar w:fldCharType="begin"/>
      </w:r>
      <w:r w:rsidRPr="00C656D4">
        <w:instrText xml:space="preserve"> REF _Ref339634500 \h </w:instrText>
      </w:r>
      <w:r>
        <w:instrText xml:space="preserve"> \* MERGEFORMAT </w:instrText>
      </w:r>
      <w:r w:rsidRPr="00C656D4">
        <w:fldChar w:fldCharType="separate"/>
      </w:r>
      <w:r w:rsidR="00154D81" w:rsidRPr="00534F9D">
        <w:t>(</w:t>
      </w:r>
      <w:r w:rsidR="00154D81">
        <w:t>47</w:t>
      </w:r>
      <w:r w:rsidR="00154D81" w:rsidRPr="00534F9D">
        <w:t>)</w:t>
      </w:r>
      <w:r w:rsidRPr="00C656D4">
        <w:fldChar w:fldCharType="end"/>
      </w:r>
      <w:r w:rsidRPr="00C656D4">
        <w:t xml:space="preserve">, or </w:t>
      </w:r>
      <w:r w:rsidRPr="00C656D4">
        <w:rPr>
          <w:rStyle w:val="ChItalBold"/>
        </w:rPr>
        <w:t>takut</w:t>
      </w:r>
      <w:r w:rsidRPr="00C656D4">
        <w:t xml:space="preserve"> </w:t>
      </w:r>
      <w:r w:rsidR="00B7093A">
        <w:t>‘</w:t>
      </w:r>
      <w:r w:rsidRPr="00C656D4">
        <w:t>feel afraid (of)</w:t>
      </w:r>
      <w:r w:rsidR="00B7093A">
        <w:t>’</w:t>
      </w:r>
      <w:r w:rsidRPr="00C656D4">
        <w:t xml:space="preserve"> in </w:t>
      </w:r>
      <w:r w:rsidRPr="00C656D4">
        <w:fldChar w:fldCharType="begin"/>
      </w:r>
      <w:r w:rsidRPr="00C656D4">
        <w:instrText xml:space="preserve"> REF _Ref339635080 \h </w:instrText>
      </w:r>
      <w:r>
        <w:instrText xml:space="preserve"> \* MERGEFORMAT </w:instrText>
      </w:r>
      <w:r w:rsidRPr="00C656D4">
        <w:fldChar w:fldCharType="separate"/>
      </w:r>
      <w:r w:rsidR="00154D81" w:rsidRPr="00534F9D">
        <w:t>(</w:t>
      </w:r>
      <w:r w:rsidR="00154D81">
        <w:t>48</w:t>
      </w:r>
      <w:r w:rsidR="00154D81" w:rsidRPr="00534F9D">
        <w:t>)</w:t>
      </w:r>
      <w:r w:rsidRPr="00C656D4">
        <w:fldChar w:fldCharType="end"/>
      </w:r>
      <w:r w:rsidRPr="00C656D4">
        <w:t xml:space="preserve">. Most of the objects of mental verbs introduced with </w:t>
      </w:r>
      <w:r w:rsidRPr="00C656D4">
        <w:rPr>
          <w:rStyle w:val="ChItalBold"/>
        </w:rPr>
        <w:t>sama</w:t>
      </w:r>
      <w:r w:rsidRPr="00C656D4">
        <w:t xml:space="preserve"> </w:t>
      </w:r>
      <w:r w:rsidR="00B7093A">
        <w:t>‘</w:t>
      </w:r>
      <w:r w:rsidRPr="00C656D4">
        <w:t>to</w:t>
      </w:r>
      <w:r w:rsidR="00B7093A">
        <w:t>’</w:t>
      </w:r>
      <w:r w:rsidRPr="00C656D4">
        <w:t xml:space="preserve"> can also occur with comitative </w:t>
      </w:r>
      <w:r w:rsidR="00AB3BA2" w:rsidRPr="00076132">
        <w:rPr>
          <w:rStyle w:val="ChItalBold"/>
        </w:rPr>
        <w:t>dengan</w:t>
      </w:r>
      <w:r w:rsidR="00AB3BA2">
        <w:rPr>
          <w:rStyle w:val="ChItalBold"/>
        </w:rPr>
        <w:t>g</w:t>
      </w:r>
      <w:r w:rsidRPr="00C656D4">
        <w:t xml:space="preserve"> </w:t>
      </w:r>
      <w:r w:rsidR="00B7093A">
        <w:t>‘</w:t>
      </w:r>
      <w:r w:rsidRPr="00C656D4">
        <w:t>with</w:t>
      </w:r>
      <w:r w:rsidR="00B7093A">
        <w:t>’</w:t>
      </w:r>
      <w:r w:rsidRPr="00C656D4">
        <w:t xml:space="preserve"> (§</w:t>
      </w:r>
      <w:r w:rsidRPr="00C656D4">
        <w:fldChar w:fldCharType="begin"/>
      </w:r>
      <w:r w:rsidRPr="00C656D4">
        <w:instrText xml:space="preserve"> REF _Ref319761134 \w \h </w:instrText>
      </w:r>
      <w:r>
        <w:instrText xml:space="preserve"> \* MERGEFORMAT </w:instrText>
      </w:r>
      <w:r w:rsidRPr="00C656D4">
        <w:fldChar w:fldCharType="separate"/>
      </w:r>
      <w:r w:rsidR="00154D81">
        <w:rPr>
          <w:cs/>
        </w:rPr>
        <w:t>‎</w:t>
      </w:r>
      <w:r w:rsidR="00154D81">
        <w:t>10.2.1</w:t>
      </w:r>
      <w:r w:rsidRPr="00C656D4">
        <w:fldChar w:fldCharType="end"/>
      </w:r>
      <w:r w:rsidRPr="00C656D4">
        <w:t xml:space="preserve">): compare </w:t>
      </w:r>
      <w:r w:rsidRPr="00C656D4">
        <w:rPr>
          <w:rStyle w:val="ChItalBold"/>
        </w:rPr>
        <w:t>mara sama</w:t>
      </w:r>
      <w:r w:rsidRPr="00C656D4">
        <w:t xml:space="preserve"> </w:t>
      </w:r>
      <w:r w:rsidR="00B7093A">
        <w:t>‘</w:t>
      </w:r>
      <w:r w:rsidRPr="00C656D4">
        <w:t>feel angry about</w:t>
      </w:r>
      <w:r w:rsidR="00B7093A">
        <w:t>’</w:t>
      </w:r>
      <w:r w:rsidRPr="00C656D4">
        <w:t xml:space="preserve"> in </w:t>
      </w:r>
      <w:r w:rsidRPr="00C656D4">
        <w:fldChar w:fldCharType="begin"/>
      </w:r>
      <w:r w:rsidRPr="00C656D4">
        <w:instrText xml:space="preserve"> REF _Ref339634500 \h </w:instrText>
      </w:r>
      <w:r>
        <w:instrText xml:space="preserve"> \* MERGEFORMAT </w:instrText>
      </w:r>
      <w:r w:rsidRPr="00C656D4">
        <w:fldChar w:fldCharType="separate"/>
      </w:r>
      <w:r w:rsidR="00154D81" w:rsidRPr="00534F9D">
        <w:t>(</w:t>
      </w:r>
      <w:r w:rsidR="00154D81">
        <w:t>47</w:t>
      </w:r>
      <w:r w:rsidR="00154D81" w:rsidRPr="00534F9D">
        <w:t>)</w:t>
      </w:r>
      <w:r w:rsidRPr="00C656D4">
        <w:fldChar w:fldCharType="end"/>
      </w:r>
      <w:r w:rsidRPr="00C656D4">
        <w:t xml:space="preserve"> with </w:t>
      </w:r>
      <w:r w:rsidRPr="00C656D4">
        <w:rPr>
          <w:rStyle w:val="ChItalBold"/>
        </w:rPr>
        <w:t>mara dengan</w:t>
      </w:r>
      <w:r w:rsidR="00E22DD1">
        <w:rPr>
          <w:rStyle w:val="ChItalBold"/>
        </w:rPr>
        <w:t>g</w:t>
      </w:r>
      <w:r w:rsidRPr="00C656D4">
        <w:t xml:space="preserve"> </w:t>
      </w:r>
      <w:r w:rsidR="00B7093A">
        <w:t>‘</w:t>
      </w:r>
      <w:r w:rsidRPr="00C656D4">
        <w:t>feel angry with</w:t>
      </w:r>
      <w:r w:rsidR="00B7093A">
        <w:t>’</w:t>
      </w:r>
      <w:r w:rsidRPr="00C656D4">
        <w:t xml:space="preserve"> in </w:t>
      </w:r>
      <w:r w:rsidRPr="00C656D4">
        <w:fldChar w:fldCharType="begin"/>
      </w:r>
      <w:r w:rsidRPr="00C656D4">
        <w:instrText xml:space="preserve"> REF _Ref339634491 \h </w:instrText>
      </w:r>
      <w:r>
        <w:instrText xml:space="preserve"> \* MERGEFORMAT </w:instrText>
      </w:r>
      <w:r w:rsidRPr="00C656D4">
        <w:fldChar w:fldCharType="separate"/>
      </w:r>
      <w:r w:rsidR="00154D81" w:rsidRPr="00534F9D">
        <w:t>(</w:t>
      </w:r>
      <w:r w:rsidR="00154D81">
        <w:t>38</w:t>
      </w:r>
      <w:r w:rsidR="00154D81" w:rsidRPr="00534F9D">
        <w:t>)</w:t>
      </w:r>
      <w:r w:rsidRPr="00C656D4">
        <w:fldChar w:fldCharType="end"/>
      </w:r>
      <w:r w:rsidRPr="00C656D4">
        <w:t>, or</w:t>
      </w:r>
      <w:r>
        <w:t xml:space="preserve"> </w:t>
      </w:r>
      <w:r w:rsidRPr="00C656D4">
        <w:rPr>
          <w:rStyle w:val="ChItalBold"/>
        </w:rPr>
        <w:t>takut sama</w:t>
      </w:r>
      <w:r w:rsidRPr="00C656D4">
        <w:t xml:space="preserve"> </w:t>
      </w:r>
      <w:r w:rsidR="00B7093A">
        <w:t>‘</w:t>
      </w:r>
      <w:r w:rsidRPr="00C656D4">
        <w:t>feel afraid of</w:t>
      </w:r>
      <w:r w:rsidR="00B7093A">
        <w:t>’</w:t>
      </w:r>
      <w:r w:rsidRPr="00C656D4">
        <w:t xml:space="preserve"> in </w:t>
      </w:r>
      <w:r w:rsidRPr="00C656D4">
        <w:fldChar w:fldCharType="begin"/>
      </w:r>
      <w:r w:rsidRPr="00C656D4">
        <w:instrText xml:space="preserve"> REF _Ref339635080 \h </w:instrText>
      </w:r>
      <w:r>
        <w:instrText xml:space="preserve"> \* MERGEFORMAT </w:instrText>
      </w:r>
      <w:r w:rsidRPr="00C656D4">
        <w:fldChar w:fldCharType="separate"/>
      </w:r>
      <w:r w:rsidR="00154D81" w:rsidRPr="00534F9D">
        <w:t>(</w:t>
      </w:r>
      <w:r w:rsidR="00154D81">
        <w:t>48</w:t>
      </w:r>
      <w:r w:rsidR="00154D81" w:rsidRPr="00534F9D">
        <w:t>)</w:t>
      </w:r>
      <w:r w:rsidRPr="00C656D4">
        <w:fldChar w:fldCharType="end"/>
      </w:r>
      <w:r w:rsidRPr="00C656D4">
        <w:t xml:space="preserve"> with </w:t>
      </w:r>
      <w:r w:rsidRPr="00C656D4">
        <w:rPr>
          <w:rStyle w:val="ChItalBold"/>
        </w:rPr>
        <w:t>takut dengan</w:t>
      </w:r>
      <w:r w:rsidR="00E22DD1">
        <w:rPr>
          <w:rStyle w:val="ChItalBold"/>
        </w:rPr>
        <w:t>g</w:t>
      </w:r>
      <w:r w:rsidRPr="00C656D4">
        <w:t xml:space="preserve"> </w:t>
      </w:r>
      <w:r w:rsidR="00B7093A">
        <w:t>‘</w:t>
      </w:r>
      <w:r w:rsidRPr="00C656D4">
        <w:t>feel afraid of</w:t>
      </w:r>
      <w:r w:rsidR="00B7093A">
        <w:t>’</w:t>
      </w:r>
      <w:r w:rsidRPr="00C656D4">
        <w:t xml:space="preserve"> in </w:t>
      </w:r>
      <w:r w:rsidRPr="00C656D4">
        <w:fldChar w:fldCharType="begin"/>
      </w:r>
      <w:r w:rsidRPr="00C656D4">
        <w:instrText xml:space="preserve"> REF _Ref339634492 \h </w:instrText>
      </w:r>
      <w:r>
        <w:instrText xml:space="preserve"> \* MERGEFORMAT </w:instrText>
      </w:r>
      <w:r w:rsidRPr="00C656D4">
        <w:fldChar w:fldCharType="separate"/>
      </w:r>
      <w:r w:rsidR="00154D81" w:rsidRPr="00534F9D">
        <w:t>(</w:t>
      </w:r>
      <w:r w:rsidR="00154D81">
        <w:t>39</w:t>
      </w:r>
      <w:r w:rsidR="00154D81" w:rsidRPr="00534F9D">
        <w:t>)</w:t>
      </w:r>
      <w:r w:rsidRPr="00C656D4">
        <w:fldChar w:fldCharType="end"/>
      </w:r>
      <w:r w:rsidRPr="00C656D4">
        <w:t>.</w:t>
      </w:r>
      <w:r w:rsidRPr="00C656D4">
        <w:fldChar w:fldCharType="begin"/>
      </w:r>
      <w:r w:rsidRPr="00C656D4">
        <w:instrText xml:space="preserve"> NOTEREF _Ref357330424 \f \h </w:instrText>
      </w:r>
      <w:r>
        <w:instrText xml:space="preserve"> \* MERGEFORMAT </w:instrText>
      </w:r>
      <w:r w:rsidRPr="00C656D4">
        <w:fldChar w:fldCharType="separate"/>
      </w:r>
      <w:r w:rsidR="00154D81" w:rsidRPr="00154D81">
        <w:rPr>
          <w:rStyle w:val="FootnoteReference"/>
        </w:rPr>
        <w:t>223</w:t>
      </w:r>
      <w:r w:rsidRPr="00C656D4">
        <w:fldChar w:fldCharType="end"/>
      </w:r>
      <w:r w:rsidRPr="00C656D4">
        <w:t xml:space="preserve"> Overall, however, the range of verbs is smaller for </w:t>
      </w:r>
      <w:r w:rsidRPr="00C656D4">
        <w:rPr>
          <w:rStyle w:val="ChItalBold"/>
        </w:rPr>
        <w:t>sama</w:t>
      </w:r>
      <w:r w:rsidRPr="00C656D4">
        <w:t xml:space="preserve"> </w:t>
      </w:r>
      <w:r w:rsidR="00B7093A">
        <w:t>‘</w:t>
      </w:r>
      <w:r w:rsidRPr="00C656D4">
        <w:t>to</w:t>
      </w:r>
      <w:r w:rsidR="00B7093A">
        <w:t>’</w:t>
      </w:r>
      <w:r w:rsidRPr="00C656D4">
        <w:t xml:space="preserve"> than for comitative </w:t>
      </w:r>
      <w:r w:rsidR="00AB3BA2" w:rsidRPr="00076132">
        <w:rPr>
          <w:rStyle w:val="ChItalBold"/>
        </w:rPr>
        <w:t>dengan</w:t>
      </w:r>
      <w:r w:rsidR="00AB3BA2">
        <w:rPr>
          <w:rStyle w:val="ChItalBold"/>
        </w:rPr>
        <w:t>g</w:t>
      </w:r>
      <w:r w:rsidRPr="00C656D4">
        <w:t xml:space="preserve"> </w:t>
      </w:r>
      <w:r w:rsidR="00B7093A">
        <w:t>‘</w:t>
      </w:r>
      <w:r w:rsidRPr="00C656D4">
        <w:t>with</w:t>
      </w:r>
      <w:r w:rsidR="00B7093A">
        <w:t>’</w:t>
      </w:r>
      <w:r w:rsidRPr="00C656D4">
        <w:t>.</w:t>
      </w:r>
    </w:p>
    <w:p w14:paraId="423BB18A" w14:textId="587318D7" w:rsidR="00DB02E5" w:rsidRDefault="00DB02E5" w:rsidP="00A97554">
      <w:pPr>
        <w:pStyle w:val="Body0505after"/>
      </w:pPr>
      <w:r w:rsidRPr="00C656D4">
        <w:t xml:space="preserve">The semantic distinctions between </w:t>
      </w:r>
      <w:r w:rsidRPr="00C656D4">
        <w:rPr>
          <w:rStyle w:val="ChItalBold"/>
        </w:rPr>
        <w:t>sama</w:t>
      </w:r>
      <w:r w:rsidRPr="00C656D4">
        <w:t xml:space="preserve"> </w:t>
      </w:r>
      <w:r w:rsidR="00B7093A">
        <w:t>‘</w:t>
      </w:r>
      <w:r w:rsidRPr="00C656D4">
        <w:t>to</w:t>
      </w:r>
      <w:r w:rsidR="00B7093A">
        <w:t>’</w:t>
      </w:r>
      <w:r w:rsidRPr="00C656D4">
        <w:t xml:space="preserve"> and </w:t>
      </w:r>
      <w:r w:rsidR="00AB3BA2">
        <w:rPr>
          <w:rStyle w:val="ChItalBold"/>
        </w:rPr>
        <w:t>deng</w:t>
      </w:r>
      <w:r w:rsidR="00AB3BA2" w:rsidRPr="00076132">
        <w:rPr>
          <w:rStyle w:val="ChItalBold"/>
        </w:rPr>
        <w:t>an</w:t>
      </w:r>
      <w:r w:rsidR="00AB3BA2">
        <w:rPr>
          <w:rStyle w:val="ChItalBold"/>
        </w:rPr>
        <w:t>g</w:t>
      </w:r>
      <w:r w:rsidRPr="00C656D4">
        <w:t xml:space="preserve"> </w:t>
      </w:r>
      <w:r w:rsidR="00B7093A">
        <w:t>‘</w:t>
      </w:r>
      <w:r w:rsidRPr="00C656D4">
        <w:t>with</w:t>
      </w:r>
      <w:r w:rsidR="00B7093A">
        <w:t>’</w:t>
      </w:r>
      <w:r w:rsidRPr="00C656D4">
        <w:t xml:space="preserve"> are subtle. When speakers want to emphasize the agent of the mental verb they employ </w:t>
      </w:r>
      <w:r w:rsidRPr="00C656D4">
        <w:rPr>
          <w:rStyle w:val="ChItalBold"/>
        </w:rPr>
        <w:t>sama</w:t>
      </w:r>
      <w:r w:rsidRPr="00C656D4">
        <w:t xml:space="preserve"> </w:t>
      </w:r>
      <w:r w:rsidR="00B7093A">
        <w:t>‘</w:t>
      </w:r>
      <w:r w:rsidRPr="00C656D4">
        <w:t>to</w:t>
      </w:r>
      <w:r w:rsidR="00B7093A">
        <w:t>’</w:t>
      </w:r>
      <w:r w:rsidRPr="00C656D4">
        <w:t xml:space="preserve">. If they want to signal that the object of the mental verb is also involved in the mental process talked about, they use comitative </w:t>
      </w:r>
      <w:r w:rsidR="00AB3BA2" w:rsidRPr="00076132">
        <w:rPr>
          <w:rStyle w:val="ChItalBold"/>
        </w:rPr>
        <w:t>dengan</w:t>
      </w:r>
      <w:r w:rsidR="00AB3BA2">
        <w:rPr>
          <w:rStyle w:val="ChItalBold"/>
        </w:rPr>
        <w:t>g</w:t>
      </w:r>
      <w:r w:rsidRPr="00C656D4">
        <w:t xml:space="preserve"> </w:t>
      </w:r>
      <w:r w:rsidR="00B7093A">
        <w:t>‘</w:t>
      </w:r>
      <w:r w:rsidRPr="00C656D4">
        <w:t>with</w:t>
      </w:r>
      <w:r w:rsidR="00B7093A">
        <w:t>’</w:t>
      </w:r>
      <w:r w:rsidRPr="00C656D4">
        <w:t xml:space="preserve">. The contrastive examples in </w:t>
      </w:r>
      <w:r w:rsidRPr="00C656D4">
        <w:fldChar w:fldCharType="begin"/>
      </w:r>
      <w:r w:rsidRPr="00C656D4">
        <w:instrText xml:space="preserve"> REF _Ref339634500 \h </w:instrText>
      </w:r>
      <w:r>
        <w:instrText xml:space="preserve"> \* MERGEFORMAT </w:instrText>
      </w:r>
      <w:r w:rsidRPr="00C656D4">
        <w:fldChar w:fldCharType="separate"/>
      </w:r>
      <w:r w:rsidR="00154D81" w:rsidRPr="00534F9D">
        <w:t>(</w:t>
      </w:r>
      <w:r w:rsidR="00154D81">
        <w:t>47</w:t>
      </w:r>
      <w:r w:rsidR="00154D81" w:rsidRPr="00534F9D">
        <w:t>)</w:t>
      </w:r>
      <w:r w:rsidRPr="00C656D4">
        <w:fldChar w:fldCharType="end"/>
      </w:r>
      <w:r w:rsidRPr="00C656D4">
        <w:t xml:space="preserve"> and </w:t>
      </w:r>
      <w:r w:rsidRPr="00C656D4">
        <w:fldChar w:fldCharType="begin"/>
      </w:r>
      <w:r w:rsidRPr="00C656D4">
        <w:instrText xml:space="preserve"> REF _Ref339635080 \h </w:instrText>
      </w:r>
      <w:r>
        <w:instrText xml:space="preserve"> \* MERGEFORMAT </w:instrText>
      </w:r>
      <w:r w:rsidRPr="00C656D4">
        <w:fldChar w:fldCharType="separate"/>
      </w:r>
      <w:r w:rsidR="00154D81" w:rsidRPr="00534F9D">
        <w:t>(</w:t>
      </w:r>
      <w:r w:rsidR="00154D81">
        <w:t>48</w:t>
      </w:r>
      <w:r w:rsidR="00154D81" w:rsidRPr="00534F9D">
        <w:t>)</w:t>
      </w:r>
      <w:r w:rsidRPr="00C656D4">
        <w:fldChar w:fldCharType="end"/>
      </w:r>
      <w:r>
        <w:t xml:space="preserve"> illustrate </w:t>
      </w:r>
      <w:r w:rsidRPr="00C656D4">
        <w:t xml:space="preserve">this distinction. In </w:t>
      </w:r>
      <w:r w:rsidRPr="00C656D4">
        <w:fldChar w:fldCharType="begin"/>
      </w:r>
      <w:r w:rsidRPr="00C656D4">
        <w:instrText xml:space="preserve"> REF _Ref318981330 \h </w:instrText>
      </w:r>
      <w:r>
        <w:instrText xml:space="preserve"> \* MERGEFORMAT </w:instrText>
      </w:r>
      <w:r w:rsidRPr="00C656D4">
        <w:fldChar w:fldCharType="separate"/>
      </w:r>
      <w:r w:rsidR="00154D81" w:rsidRPr="00534F9D">
        <w:t>(</w:t>
      </w:r>
      <w:r w:rsidR="00154D81">
        <w:t>47</w:t>
      </w:r>
      <w:r w:rsidRPr="00C656D4">
        <w:fldChar w:fldCharType="end"/>
      </w:r>
      <w:r w:rsidRPr="00C656D4">
        <w:fldChar w:fldCharType="begin"/>
      </w:r>
      <w:r w:rsidRPr="00C656D4">
        <w:instrText xml:space="preserve"> REF _Ref316473796 \n \h </w:instrText>
      </w:r>
      <w:r>
        <w:instrText xml:space="preserve"> \* MERGEFORMAT </w:instrText>
      </w:r>
      <w:r w:rsidRPr="00C656D4">
        <w:fldChar w:fldCharType="separate"/>
      </w:r>
      <w:r w:rsidR="00154D81">
        <w:rPr>
          <w:cs/>
        </w:rPr>
        <w:t>‎</w:t>
      </w:r>
      <w:r w:rsidR="00154D81">
        <w:t>a</w:t>
      </w:r>
      <w:r w:rsidRPr="00C656D4">
        <w:fldChar w:fldCharType="end"/>
      </w:r>
      <w:r w:rsidRPr="00C656D4">
        <w:t xml:space="preserve">) </w:t>
      </w:r>
      <w:r w:rsidRPr="00C656D4">
        <w:rPr>
          <w:rStyle w:val="ChItalBold"/>
        </w:rPr>
        <w:t>sama</w:t>
      </w:r>
      <w:r w:rsidRPr="00C656D4">
        <w:t xml:space="preserve"> </w:t>
      </w:r>
      <w:r w:rsidR="00B7093A">
        <w:t>‘</w:t>
      </w:r>
      <w:r w:rsidRPr="00C656D4">
        <w:t>to</w:t>
      </w:r>
      <w:r w:rsidR="00B7093A">
        <w:t>’</w:t>
      </w:r>
      <w:r w:rsidRPr="00C656D4">
        <w:t xml:space="preserve"> emphasizes the fact that the agent </w:t>
      </w:r>
      <w:r w:rsidRPr="00C656D4">
        <w:rPr>
          <w:rStyle w:val="ChItalBold"/>
        </w:rPr>
        <w:t>de</w:t>
      </w:r>
      <w:r w:rsidRPr="00C656D4">
        <w:t xml:space="preserve"> </w:t>
      </w:r>
      <w:r w:rsidR="00B7093A">
        <w:t>‘</w:t>
      </w:r>
      <w:r w:rsidRPr="00C656D4">
        <w:t>3</w:t>
      </w:r>
      <w:r w:rsidRPr="0099608C">
        <w:rPr>
          <w:rStyle w:val="ChSmallCaps"/>
        </w:rPr>
        <w:t>sg</w:t>
      </w:r>
      <w:r w:rsidR="00B7093A">
        <w:t>’</w:t>
      </w:r>
      <w:r w:rsidRPr="00C656D4">
        <w:t xml:space="preserve"> </w:t>
      </w:r>
      <w:r w:rsidRPr="00C656D4">
        <w:rPr>
          <w:rStyle w:val="ChItalBold"/>
        </w:rPr>
        <w:t>mara</w:t>
      </w:r>
      <w:r w:rsidRPr="00C656D4">
        <w:t xml:space="preserve"> </w:t>
      </w:r>
      <w:r w:rsidR="00B7093A">
        <w:t>‘</w:t>
      </w:r>
      <w:r w:rsidRPr="00C656D4">
        <w:t>feel</w:t>
      </w:r>
      <w:r w:rsidR="00DA0EA0">
        <w:t>s</w:t>
      </w:r>
      <w:r w:rsidRPr="00C656D4">
        <w:t xml:space="preserve"> angry</w:t>
      </w:r>
      <w:r w:rsidR="00B7093A">
        <w:t>’</w:t>
      </w:r>
      <w:r w:rsidRPr="00C656D4">
        <w:t xml:space="preserve"> </w:t>
      </w:r>
      <w:r w:rsidR="00A97554">
        <w:t>about</w:t>
      </w:r>
      <w:r w:rsidRPr="00C656D4">
        <w:t xml:space="preserve"> the patient </w:t>
      </w:r>
      <w:r w:rsidRPr="00C656D4">
        <w:rPr>
          <w:rStyle w:val="ChItalBold"/>
        </w:rPr>
        <w:t xml:space="preserve">pak </w:t>
      </w:r>
      <w:r w:rsidR="001715C8" w:rsidRPr="001715C8">
        <w:rPr>
          <w:rStyle w:val="ChItalBold"/>
        </w:rPr>
        <w:t>Bolikarfus</w:t>
      </w:r>
      <w:r w:rsidRPr="00C656D4">
        <w:t xml:space="preserve"> </w:t>
      </w:r>
      <w:r w:rsidR="00B7093A">
        <w:t>‘</w:t>
      </w:r>
      <w:r w:rsidRPr="00C656D4">
        <w:t xml:space="preserve">Mr. </w:t>
      </w:r>
      <w:r w:rsidR="001715C8" w:rsidRPr="001715C8">
        <w:t>Bolikarfus</w:t>
      </w:r>
      <w:r w:rsidR="00B7093A">
        <w:t>’</w:t>
      </w:r>
      <w:r w:rsidRPr="00C656D4">
        <w:t xml:space="preserve"> whereas the patient himself is not involved in this mental process. By contrast in </w:t>
      </w:r>
      <w:r w:rsidRPr="00C656D4">
        <w:fldChar w:fldCharType="begin"/>
      </w:r>
      <w:r w:rsidRPr="00C656D4">
        <w:instrText xml:space="preserve"> REF _Ref318981330 \h </w:instrText>
      </w:r>
      <w:r>
        <w:instrText xml:space="preserve"> \* MERGEFORMAT </w:instrText>
      </w:r>
      <w:r w:rsidRPr="00C656D4">
        <w:fldChar w:fldCharType="separate"/>
      </w:r>
      <w:r w:rsidR="00154D81" w:rsidRPr="00534F9D">
        <w:t>(</w:t>
      </w:r>
      <w:r w:rsidR="00154D81">
        <w:t>47</w:t>
      </w:r>
      <w:r w:rsidRPr="00C656D4">
        <w:fldChar w:fldCharType="end"/>
      </w:r>
      <w:r w:rsidRPr="00C656D4">
        <w:fldChar w:fldCharType="begin"/>
      </w:r>
      <w:r w:rsidRPr="00C656D4">
        <w:instrText xml:space="preserve"> REF _Ref316473799 \n \h </w:instrText>
      </w:r>
      <w:r>
        <w:instrText xml:space="preserve"> \* MERGEFORMAT </w:instrText>
      </w:r>
      <w:r w:rsidRPr="00C656D4">
        <w:fldChar w:fldCharType="separate"/>
      </w:r>
      <w:r w:rsidR="00154D81">
        <w:rPr>
          <w:cs/>
        </w:rPr>
        <w:t>‎</w:t>
      </w:r>
      <w:r w:rsidR="00154D81">
        <w:t>b</w:t>
      </w:r>
      <w:r w:rsidRPr="00C656D4">
        <w:fldChar w:fldCharType="end"/>
      </w:r>
      <w:r w:rsidRPr="00C656D4">
        <w:t xml:space="preserve">) </w:t>
      </w:r>
      <w:r w:rsidRPr="00C656D4">
        <w:rPr>
          <w:rStyle w:val="ChItalBold"/>
        </w:rPr>
        <w:t>deng(an</w:t>
      </w:r>
      <w:r w:rsidR="002B0B65">
        <w:rPr>
          <w:rStyle w:val="ChItalBold"/>
        </w:rPr>
        <w:t>g</w:t>
      </w:r>
      <w:r w:rsidR="00AB3BA2">
        <w:rPr>
          <w:rStyle w:val="ChItalBold"/>
        </w:rPr>
        <w:t>)</w:t>
      </w:r>
      <w:r w:rsidRPr="00C656D4">
        <w:t xml:space="preserve"> </w:t>
      </w:r>
      <w:r w:rsidR="00B7093A">
        <w:t>‘</w:t>
      </w:r>
      <w:r w:rsidRPr="00C656D4">
        <w:t>with</w:t>
      </w:r>
      <w:r w:rsidR="00B7093A">
        <w:t>’</w:t>
      </w:r>
      <w:r w:rsidRPr="00C656D4">
        <w:t xml:space="preserve"> signals that in some ways the patient </w:t>
      </w:r>
      <w:r w:rsidRPr="00C656D4">
        <w:rPr>
          <w:rStyle w:val="ChItalBold"/>
        </w:rPr>
        <w:t xml:space="preserve">pak </w:t>
      </w:r>
      <w:r w:rsidR="001715C8" w:rsidRPr="001715C8">
        <w:rPr>
          <w:rStyle w:val="ChItalBold"/>
        </w:rPr>
        <w:t>Bolikarfus</w:t>
      </w:r>
      <w:r w:rsidRPr="00C656D4">
        <w:t xml:space="preserve"> </w:t>
      </w:r>
      <w:r w:rsidR="00B7093A">
        <w:t>‘</w:t>
      </w:r>
      <w:r w:rsidRPr="00C656D4">
        <w:t xml:space="preserve">Mr. </w:t>
      </w:r>
      <w:r w:rsidR="001715C8" w:rsidRPr="001715C8">
        <w:t>Bolikarfus</w:t>
      </w:r>
      <w:r w:rsidR="00B7093A">
        <w:t>’</w:t>
      </w:r>
      <w:r w:rsidRPr="00C656D4">
        <w:t xml:space="preserve"> has contributed to the agent</w:t>
      </w:r>
      <w:r w:rsidR="00B7093A">
        <w:t>’</w:t>
      </w:r>
      <w:r w:rsidRPr="00C656D4">
        <w:t xml:space="preserve">s anger. Likewise, in </w:t>
      </w:r>
      <w:r w:rsidRPr="00C656D4">
        <w:fldChar w:fldCharType="begin"/>
      </w:r>
      <w:r w:rsidRPr="00C656D4">
        <w:instrText xml:space="preserve"> REF _Ref318989523 \h </w:instrText>
      </w:r>
      <w:r>
        <w:instrText xml:space="preserve"> \* MERGEFORMAT </w:instrText>
      </w:r>
      <w:r w:rsidRPr="00C656D4">
        <w:fldChar w:fldCharType="separate"/>
      </w:r>
      <w:r w:rsidR="00154D81" w:rsidRPr="00534F9D">
        <w:t>(</w:t>
      </w:r>
      <w:r w:rsidR="00154D81">
        <w:t>48</w:t>
      </w:r>
      <w:r w:rsidRPr="00C656D4">
        <w:fldChar w:fldCharType="end"/>
      </w:r>
      <w:r w:rsidRPr="00C656D4">
        <w:fldChar w:fldCharType="begin"/>
      </w:r>
      <w:r w:rsidRPr="00C656D4">
        <w:instrText xml:space="preserve"> REF _Ref323024251 \n \h </w:instrText>
      </w:r>
      <w:r>
        <w:instrText xml:space="preserve"> \* MERGEFORMAT </w:instrText>
      </w:r>
      <w:r w:rsidRPr="00C656D4">
        <w:fldChar w:fldCharType="separate"/>
      </w:r>
      <w:r w:rsidR="00154D81">
        <w:rPr>
          <w:cs/>
        </w:rPr>
        <w:t>‎</w:t>
      </w:r>
      <w:r w:rsidR="00154D81">
        <w:t>a</w:t>
      </w:r>
      <w:r w:rsidRPr="00C656D4">
        <w:fldChar w:fldCharType="end"/>
      </w:r>
      <w:r w:rsidRPr="00C656D4">
        <w:t xml:space="preserve">) </w:t>
      </w:r>
      <w:r w:rsidRPr="00C656D4">
        <w:rPr>
          <w:rStyle w:val="ChItalBold"/>
        </w:rPr>
        <w:t>sama</w:t>
      </w:r>
      <w:r w:rsidRPr="00C656D4">
        <w:t xml:space="preserve"> </w:t>
      </w:r>
      <w:r w:rsidR="00B7093A">
        <w:t>‘</w:t>
      </w:r>
      <w:r w:rsidRPr="00C656D4">
        <w:t>to</w:t>
      </w:r>
      <w:r w:rsidR="00B7093A">
        <w:t>’</w:t>
      </w:r>
      <w:r w:rsidRPr="00C656D4">
        <w:t xml:space="preserve"> focuses on the fact that the agent </w:t>
      </w:r>
      <w:r w:rsidRPr="00C656D4">
        <w:rPr>
          <w:rStyle w:val="ChItalBold"/>
        </w:rPr>
        <w:t>dia</w:t>
      </w:r>
      <w:r w:rsidRPr="00C656D4">
        <w:t xml:space="preserve"> </w:t>
      </w:r>
      <w:r w:rsidR="00B7093A">
        <w:t>‘</w:t>
      </w:r>
      <w:r w:rsidRPr="00C656D4">
        <w:t>3</w:t>
      </w:r>
      <w:r w:rsidRPr="0099608C">
        <w:rPr>
          <w:rStyle w:val="ChSmallCaps"/>
        </w:rPr>
        <w:t>sg</w:t>
      </w:r>
      <w:r w:rsidR="00B7093A">
        <w:t>’</w:t>
      </w:r>
      <w:r w:rsidRPr="00C656D4">
        <w:t xml:space="preserve"> </w:t>
      </w:r>
      <w:r w:rsidRPr="00C656D4">
        <w:rPr>
          <w:rStyle w:val="ChItalBold"/>
        </w:rPr>
        <w:t>takut</w:t>
      </w:r>
      <w:r w:rsidRPr="00C656D4">
        <w:t xml:space="preserve"> </w:t>
      </w:r>
      <w:r w:rsidR="00B7093A">
        <w:t>‘</w:t>
      </w:r>
      <w:r w:rsidRPr="00C656D4">
        <w:t>feel</w:t>
      </w:r>
      <w:r w:rsidR="005B7582">
        <w:t>s</w:t>
      </w:r>
      <w:r w:rsidRPr="00C656D4">
        <w:t xml:space="preserve"> afraid (of)</w:t>
      </w:r>
      <w:r w:rsidR="00B7093A">
        <w:t>’</w:t>
      </w:r>
      <w:r w:rsidRPr="00C656D4">
        <w:t xml:space="preserve">; again, the patient </w:t>
      </w:r>
      <w:r w:rsidR="007F26B9">
        <w:rPr>
          <w:rStyle w:val="ChItalBold"/>
        </w:rPr>
        <w:t>ana</w:t>
      </w:r>
      <w:r>
        <w:rPr>
          <w:rStyle w:val="ChItalBold"/>
        </w:rPr>
        <w:t>~</w:t>
      </w:r>
      <w:r w:rsidR="007F26B9">
        <w:rPr>
          <w:rStyle w:val="ChItalBold"/>
        </w:rPr>
        <w:t>ana</w:t>
      </w:r>
      <w:r w:rsidRPr="00C656D4">
        <w:rPr>
          <w:rStyle w:val="ChItalBold"/>
        </w:rPr>
        <w:t xml:space="preserve"> Tuhan</w:t>
      </w:r>
      <w:r w:rsidR="004E7A51">
        <w:rPr>
          <w:rStyle w:val="ChItalBold"/>
        </w:rPr>
        <w:t>g</w:t>
      </w:r>
      <w:r w:rsidRPr="00C656D4">
        <w:t xml:space="preserve"> </w:t>
      </w:r>
      <w:r w:rsidR="00B7093A">
        <w:t>‘</w:t>
      </w:r>
      <w:r w:rsidRPr="00C656D4">
        <w:t>God</w:t>
      </w:r>
      <w:r w:rsidR="00B7093A">
        <w:t>’</w:t>
      </w:r>
      <w:r w:rsidRPr="00C656D4">
        <w:t>s children</w:t>
      </w:r>
      <w:r w:rsidR="00B7093A">
        <w:t>’</w:t>
      </w:r>
      <w:r w:rsidRPr="00C656D4">
        <w:t xml:space="preserve"> is not involved in this mental process. In </w:t>
      </w:r>
      <w:r w:rsidRPr="00C656D4">
        <w:fldChar w:fldCharType="begin"/>
      </w:r>
      <w:r w:rsidRPr="00C656D4">
        <w:instrText xml:space="preserve"> REF _Ref318989523 \h </w:instrText>
      </w:r>
      <w:r>
        <w:instrText xml:space="preserve"> \* MERGEFORMAT </w:instrText>
      </w:r>
      <w:r w:rsidRPr="00C656D4">
        <w:fldChar w:fldCharType="separate"/>
      </w:r>
      <w:r w:rsidR="00154D81" w:rsidRPr="00534F9D">
        <w:t>(</w:t>
      </w:r>
      <w:r w:rsidR="00154D81">
        <w:t>48</w:t>
      </w:r>
      <w:r w:rsidRPr="00C656D4">
        <w:fldChar w:fldCharType="end"/>
      </w:r>
      <w:r w:rsidRPr="00C656D4">
        <w:fldChar w:fldCharType="begin"/>
      </w:r>
      <w:r w:rsidRPr="00C656D4">
        <w:instrText xml:space="preserve"> REF _Ref323024252 \n \h </w:instrText>
      </w:r>
      <w:r>
        <w:instrText xml:space="preserve"> \* MERGEFORMAT </w:instrText>
      </w:r>
      <w:r w:rsidRPr="00C656D4">
        <w:fldChar w:fldCharType="separate"/>
      </w:r>
      <w:r w:rsidR="00154D81">
        <w:rPr>
          <w:cs/>
        </w:rPr>
        <w:t>‎</w:t>
      </w:r>
      <w:r w:rsidR="00154D81">
        <w:t>b</w:t>
      </w:r>
      <w:r w:rsidRPr="00C656D4">
        <w:fldChar w:fldCharType="end"/>
      </w:r>
      <w:r w:rsidRPr="00C656D4">
        <w:t xml:space="preserve">), by contrast, </w:t>
      </w:r>
      <w:r w:rsidRPr="00C656D4">
        <w:rPr>
          <w:rStyle w:val="ChItalBold"/>
        </w:rPr>
        <w:t>deng(an</w:t>
      </w:r>
      <w:r w:rsidR="002B0B65">
        <w:rPr>
          <w:rStyle w:val="ChItalBold"/>
        </w:rPr>
        <w:t>g</w:t>
      </w:r>
      <w:r w:rsidRPr="00C656D4">
        <w:rPr>
          <w:rStyle w:val="ChItalBold"/>
        </w:rPr>
        <w:t>)</w:t>
      </w:r>
      <w:r w:rsidRPr="00C656D4">
        <w:t xml:space="preserve"> </w:t>
      </w:r>
      <w:r w:rsidR="00B7093A">
        <w:t>‘</w:t>
      </w:r>
      <w:r w:rsidRPr="00C656D4">
        <w:t>with</w:t>
      </w:r>
      <w:r w:rsidR="00B7093A">
        <w:t>’</w:t>
      </w:r>
      <w:r w:rsidRPr="00C656D4">
        <w:t xml:space="preserve"> signals that the patient </w:t>
      </w:r>
      <w:r w:rsidR="007F26B9">
        <w:rPr>
          <w:rStyle w:val="ChItalBold"/>
        </w:rPr>
        <w:t>ana</w:t>
      </w:r>
      <w:r>
        <w:rPr>
          <w:rStyle w:val="ChItalBold"/>
        </w:rPr>
        <w:t>~</w:t>
      </w:r>
      <w:r w:rsidR="007F26B9">
        <w:rPr>
          <w:rStyle w:val="ChItalBold"/>
        </w:rPr>
        <w:t>ana</w:t>
      </w:r>
      <w:r w:rsidRPr="00C656D4">
        <w:rPr>
          <w:rStyle w:val="ChItalBold"/>
        </w:rPr>
        <w:t xml:space="preserve"> Tuhan</w:t>
      </w:r>
      <w:r w:rsidR="004E7A51">
        <w:rPr>
          <w:rStyle w:val="ChItalBold"/>
        </w:rPr>
        <w:t>g</w:t>
      </w:r>
      <w:r w:rsidRPr="00C656D4">
        <w:t xml:space="preserve"> </w:t>
      </w:r>
      <w:r w:rsidR="00B7093A">
        <w:t>‘</w:t>
      </w:r>
      <w:r w:rsidRPr="00C656D4">
        <w:t>God</w:t>
      </w:r>
      <w:r w:rsidR="00B7093A">
        <w:t>’</w:t>
      </w:r>
      <w:r w:rsidRPr="00C656D4">
        <w:t>s children</w:t>
      </w:r>
      <w:r w:rsidR="00B7093A">
        <w:t>’</w:t>
      </w:r>
      <w:r w:rsidRPr="00C656D4">
        <w:t xml:space="preserve"> has contributed in some ways to the agent</w:t>
      </w:r>
      <w:r w:rsidR="00B7093A">
        <w:t>’</w:t>
      </w:r>
      <w:r w:rsidRPr="00C656D4">
        <w:t>s fear.</w:t>
      </w:r>
    </w:p>
    <w:p w14:paraId="0716DFB1" w14:textId="77777777" w:rsidR="00DB02E5" w:rsidRDefault="00DB02E5" w:rsidP="00DB02E5">
      <w:pPr>
        <w:pStyle w:val="ExampleTitle"/>
      </w:pPr>
      <w:r>
        <w:t>Introducing objects of mental verbs</w:t>
      </w:r>
      <w:r w:rsidR="005B7582" w:rsidRPr="00C656D4">
        <w:rPr>
          <w:rStyle w:val="FootnoteReference"/>
        </w:rPr>
        <w:footnoteReference w:id="224"/>
      </w:r>
    </w:p>
    <w:tbl>
      <w:tblPr>
        <w:tblW w:w="6697" w:type="dxa"/>
        <w:tblCellMar>
          <w:left w:w="40" w:type="dxa"/>
          <w:right w:w="40" w:type="dxa"/>
        </w:tblCellMar>
        <w:tblLook w:val="01E0" w:firstRow="1" w:lastRow="1" w:firstColumn="1" w:lastColumn="1" w:noHBand="0" w:noVBand="0"/>
      </w:tblPr>
      <w:tblGrid>
        <w:gridCol w:w="709"/>
        <w:gridCol w:w="880"/>
        <w:gridCol w:w="485"/>
        <w:gridCol w:w="558"/>
        <w:gridCol w:w="919"/>
        <w:gridCol w:w="480"/>
        <w:gridCol w:w="536"/>
        <w:gridCol w:w="991"/>
        <w:gridCol w:w="625"/>
        <w:gridCol w:w="514"/>
      </w:tblGrid>
      <w:tr w:rsidR="00AC23C4" w:rsidRPr="008C7D8B" w14:paraId="752F9293" w14:textId="77777777" w:rsidTr="00AC23C4">
        <w:tc>
          <w:tcPr>
            <w:tcW w:w="709" w:type="dxa"/>
            <w:shd w:val="clear" w:color="auto" w:fill="auto"/>
          </w:tcPr>
          <w:p w14:paraId="139033A3" w14:textId="77777777" w:rsidR="00DB02E5" w:rsidRPr="005F5C29" w:rsidRDefault="00DB02E5" w:rsidP="00DB02E5">
            <w:pPr>
              <w:pStyle w:val="O0Nwnext"/>
            </w:pPr>
            <w:bookmarkStart w:id="4236" w:name="_Ref318979940"/>
            <w:bookmarkStart w:id="4237" w:name="_Ref339635081"/>
            <w:r w:rsidRPr="00534F9D">
              <w:t>(</w:t>
            </w:r>
            <w:fldSimple w:instr=" SEQ ( \* ARABIC \s 1 ">
              <w:r w:rsidR="00154D81">
                <w:rPr>
                  <w:noProof/>
                </w:rPr>
                <w:t>46</w:t>
              </w:r>
            </w:fldSimple>
            <w:bookmarkEnd w:id="4236"/>
            <w:r w:rsidRPr="00534F9D">
              <w:t>)</w:t>
            </w:r>
            <w:bookmarkEnd w:id="4237"/>
          </w:p>
        </w:tc>
        <w:tc>
          <w:tcPr>
            <w:tcW w:w="880" w:type="dxa"/>
            <w:shd w:val="clear" w:color="auto" w:fill="auto"/>
          </w:tcPr>
          <w:p w14:paraId="1E19BFBF" w14:textId="77777777" w:rsidR="00DB02E5" w:rsidRPr="006744D0" w:rsidRDefault="00DB02E5" w:rsidP="00DB02E5">
            <w:pPr>
              <w:pStyle w:val="Text"/>
            </w:pPr>
            <w:r w:rsidRPr="006744D0">
              <w:t>biar</w:t>
            </w:r>
          </w:p>
        </w:tc>
        <w:tc>
          <w:tcPr>
            <w:tcW w:w="485" w:type="dxa"/>
            <w:shd w:val="clear" w:color="auto" w:fill="auto"/>
          </w:tcPr>
          <w:p w14:paraId="5CDDB975" w14:textId="77777777" w:rsidR="00DB02E5" w:rsidRPr="006744D0" w:rsidRDefault="00DB02E5" w:rsidP="00DB02E5">
            <w:pPr>
              <w:pStyle w:val="Text"/>
            </w:pPr>
            <w:r>
              <w:t>di</w:t>
            </w:r>
            <w:r w:rsidRPr="006744D0">
              <w:t>a</w:t>
            </w:r>
          </w:p>
        </w:tc>
        <w:tc>
          <w:tcPr>
            <w:tcW w:w="558" w:type="dxa"/>
            <w:shd w:val="clear" w:color="auto" w:fill="auto"/>
          </w:tcPr>
          <w:p w14:paraId="4120AAC0" w14:textId="77777777" w:rsidR="00DB02E5" w:rsidRPr="006744D0" w:rsidRDefault="00DB02E5" w:rsidP="00DB02E5">
            <w:pPr>
              <w:pStyle w:val="Text"/>
            </w:pPr>
            <w:r w:rsidRPr="006744D0">
              <w:t>masi</w:t>
            </w:r>
          </w:p>
        </w:tc>
        <w:tc>
          <w:tcPr>
            <w:tcW w:w="919" w:type="dxa"/>
            <w:shd w:val="clear" w:color="auto" w:fill="auto"/>
          </w:tcPr>
          <w:p w14:paraId="1D435B26" w14:textId="77777777" w:rsidR="00DB02E5" w:rsidRPr="006744D0" w:rsidRDefault="00DB02E5" w:rsidP="00DB02E5">
            <w:pPr>
              <w:pStyle w:val="Text"/>
            </w:pPr>
            <w:r>
              <w:t>muda</w:t>
            </w:r>
          </w:p>
        </w:tc>
        <w:tc>
          <w:tcPr>
            <w:tcW w:w="480" w:type="dxa"/>
            <w:shd w:val="clear" w:color="auto" w:fill="auto"/>
          </w:tcPr>
          <w:p w14:paraId="3C0C7AA6" w14:textId="77777777" w:rsidR="00DB02E5" w:rsidRPr="006744D0" w:rsidRDefault="00DB02E5" w:rsidP="00DB02E5">
            <w:pPr>
              <w:pStyle w:val="Text"/>
            </w:pPr>
            <w:r w:rsidRPr="006744D0">
              <w:t>tapi</w:t>
            </w:r>
          </w:p>
        </w:tc>
        <w:tc>
          <w:tcPr>
            <w:tcW w:w="536" w:type="dxa"/>
            <w:shd w:val="clear" w:color="auto" w:fill="auto"/>
          </w:tcPr>
          <w:p w14:paraId="45CA14D6" w14:textId="77777777" w:rsidR="00DB02E5" w:rsidRPr="006744D0" w:rsidRDefault="00EB1EFB" w:rsidP="00DB02E5">
            <w:pPr>
              <w:pStyle w:val="Text"/>
            </w:pPr>
            <w:r w:rsidRPr="00EB1EFB">
              <w:t>Fitri</w:t>
            </w:r>
          </w:p>
        </w:tc>
        <w:tc>
          <w:tcPr>
            <w:tcW w:w="991" w:type="dxa"/>
            <w:shd w:val="clear" w:color="auto" w:fill="auto"/>
          </w:tcPr>
          <w:p w14:paraId="748E2A1C" w14:textId="77777777" w:rsidR="00DB02E5" w:rsidRPr="006744D0" w:rsidRDefault="00DB02E5" w:rsidP="00DB02E5">
            <w:pPr>
              <w:pStyle w:val="Text"/>
            </w:pPr>
            <w:r w:rsidRPr="006744D0">
              <w:t>ingat</w:t>
            </w:r>
          </w:p>
        </w:tc>
        <w:tc>
          <w:tcPr>
            <w:tcW w:w="625" w:type="dxa"/>
            <w:shd w:val="clear" w:color="auto" w:fill="auto"/>
          </w:tcPr>
          <w:p w14:paraId="0CF2623F" w14:textId="77777777" w:rsidR="00DB02E5" w:rsidRPr="00F17FE0" w:rsidRDefault="00DB02E5" w:rsidP="00DB02E5">
            <w:pPr>
              <w:pStyle w:val="Text"/>
              <w:rPr>
                <w:rStyle w:val="ChBlueBold"/>
              </w:rPr>
            </w:pPr>
            <w:r w:rsidRPr="00F17FE0">
              <w:rPr>
                <w:rStyle w:val="ChBlueBold"/>
              </w:rPr>
              <w:t>sama</w:t>
            </w:r>
          </w:p>
        </w:tc>
        <w:tc>
          <w:tcPr>
            <w:tcW w:w="514" w:type="dxa"/>
            <w:shd w:val="clear" w:color="auto" w:fill="auto"/>
          </w:tcPr>
          <w:p w14:paraId="49AFB7EB" w14:textId="77777777" w:rsidR="00DB02E5" w:rsidRPr="00F17FE0" w:rsidRDefault="00C453E7" w:rsidP="00DB02E5">
            <w:pPr>
              <w:pStyle w:val="Text"/>
              <w:rPr>
                <w:rStyle w:val="ChBlueBold"/>
              </w:rPr>
            </w:pPr>
            <w:r>
              <w:rPr>
                <w:rStyle w:val="ChBlueBold"/>
              </w:rPr>
              <w:t>Roni</w:t>
            </w:r>
          </w:p>
        </w:tc>
      </w:tr>
      <w:tr w:rsidR="00AC23C4" w:rsidRPr="006744D0" w14:paraId="740C85C0" w14:textId="77777777" w:rsidTr="00AC23C4">
        <w:tc>
          <w:tcPr>
            <w:tcW w:w="709" w:type="dxa"/>
            <w:shd w:val="clear" w:color="auto" w:fill="auto"/>
          </w:tcPr>
          <w:p w14:paraId="3D171A4C" w14:textId="77777777" w:rsidR="00DB02E5" w:rsidRPr="005F5C29" w:rsidRDefault="00DB02E5" w:rsidP="00DB02E5">
            <w:pPr>
              <w:pStyle w:val="GlossEng"/>
            </w:pPr>
          </w:p>
        </w:tc>
        <w:tc>
          <w:tcPr>
            <w:tcW w:w="880" w:type="dxa"/>
            <w:shd w:val="clear" w:color="auto" w:fill="auto"/>
          </w:tcPr>
          <w:p w14:paraId="3A58AA0E" w14:textId="77777777" w:rsidR="00DB02E5" w:rsidRPr="006744D0" w:rsidRDefault="00DB02E5" w:rsidP="00DB02E5">
            <w:pPr>
              <w:pStyle w:val="GlossEng"/>
            </w:pPr>
            <w:r w:rsidRPr="006744D0">
              <w:t>although</w:t>
            </w:r>
          </w:p>
        </w:tc>
        <w:tc>
          <w:tcPr>
            <w:tcW w:w="485" w:type="dxa"/>
            <w:shd w:val="clear" w:color="auto" w:fill="auto"/>
          </w:tcPr>
          <w:p w14:paraId="7680A9C2" w14:textId="77777777" w:rsidR="00DB02E5" w:rsidRPr="0099608C" w:rsidRDefault="00DB02E5" w:rsidP="00DB02E5">
            <w:pPr>
              <w:pStyle w:val="GlossEng"/>
              <w:rPr>
                <w:rStyle w:val="ChSmallCaps"/>
              </w:rPr>
            </w:pPr>
            <w:r w:rsidRPr="0099608C">
              <w:rPr>
                <w:rStyle w:val="ChSmallCaps"/>
              </w:rPr>
              <w:t>3sg</w:t>
            </w:r>
          </w:p>
        </w:tc>
        <w:tc>
          <w:tcPr>
            <w:tcW w:w="558" w:type="dxa"/>
            <w:shd w:val="clear" w:color="auto" w:fill="auto"/>
          </w:tcPr>
          <w:p w14:paraId="40FD6D0A" w14:textId="77777777" w:rsidR="00DB02E5" w:rsidRPr="006744D0" w:rsidRDefault="00DB02E5" w:rsidP="00DB02E5">
            <w:pPr>
              <w:pStyle w:val="GlossEng"/>
            </w:pPr>
            <w:r w:rsidRPr="006744D0">
              <w:t>still</w:t>
            </w:r>
          </w:p>
        </w:tc>
        <w:tc>
          <w:tcPr>
            <w:tcW w:w="919" w:type="dxa"/>
            <w:shd w:val="clear" w:color="auto" w:fill="auto"/>
          </w:tcPr>
          <w:p w14:paraId="554CF252" w14:textId="77777777" w:rsidR="00DB02E5" w:rsidRPr="006744D0" w:rsidRDefault="00DB02E5" w:rsidP="00DB02E5">
            <w:pPr>
              <w:pStyle w:val="GlossEng"/>
            </w:pPr>
            <w:r>
              <w:t>be.</w:t>
            </w:r>
            <w:r w:rsidRPr="006744D0">
              <w:t>young</w:t>
            </w:r>
          </w:p>
        </w:tc>
        <w:tc>
          <w:tcPr>
            <w:tcW w:w="480" w:type="dxa"/>
            <w:shd w:val="clear" w:color="auto" w:fill="auto"/>
          </w:tcPr>
          <w:p w14:paraId="03F91DE4" w14:textId="77777777" w:rsidR="00DB02E5" w:rsidRPr="006744D0" w:rsidRDefault="00DB02E5" w:rsidP="00DB02E5">
            <w:pPr>
              <w:pStyle w:val="GlossEng"/>
            </w:pPr>
            <w:r w:rsidRPr="006744D0">
              <w:t>but</w:t>
            </w:r>
          </w:p>
        </w:tc>
        <w:tc>
          <w:tcPr>
            <w:tcW w:w="536" w:type="dxa"/>
            <w:shd w:val="clear" w:color="auto" w:fill="auto"/>
          </w:tcPr>
          <w:p w14:paraId="06FC6F1A" w14:textId="77777777" w:rsidR="00DB02E5" w:rsidRPr="006744D0" w:rsidRDefault="00EB1EFB" w:rsidP="00DB02E5">
            <w:pPr>
              <w:pStyle w:val="GlossEng"/>
            </w:pPr>
            <w:r w:rsidRPr="00EB1EFB">
              <w:t>Fitri</w:t>
            </w:r>
          </w:p>
        </w:tc>
        <w:tc>
          <w:tcPr>
            <w:tcW w:w="991" w:type="dxa"/>
            <w:shd w:val="clear" w:color="auto" w:fill="auto"/>
          </w:tcPr>
          <w:p w14:paraId="1D3EDF8F" w14:textId="77777777" w:rsidR="00DB02E5" w:rsidRPr="006744D0" w:rsidRDefault="00DB02E5" w:rsidP="00DB02E5">
            <w:pPr>
              <w:pStyle w:val="GlossEng"/>
            </w:pPr>
            <w:r>
              <w:t>remember</w:t>
            </w:r>
          </w:p>
        </w:tc>
        <w:tc>
          <w:tcPr>
            <w:tcW w:w="625" w:type="dxa"/>
            <w:shd w:val="clear" w:color="auto" w:fill="auto"/>
          </w:tcPr>
          <w:p w14:paraId="101343C0" w14:textId="77777777" w:rsidR="00DB02E5" w:rsidRPr="006744D0" w:rsidRDefault="00DB02E5" w:rsidP="00DB02E5">
            <w:pPr>
              <w:pStyle w:val="GlossEng"/>
            </w:pPr>
            <w:r>
              <w:t>to</w:t>
            </w:r>
          </w:p>
        </w:tc>
        <w:tc>
          <w:tcPr>
            <w:tcW w:w="514" w:type="dxa"/>
            <w:shd w:val="clear" w:color="auto" w:fill="auto"/>
          </w:tcPr>
          <w:p w14:paraId="4E1AC536" w14:textId="77777777" w:rsidR="00DB02E5" w:rsidRPr="006744D0" w:rsidRDefault="00C453E7" w:rsidP="00DB02E5">
            <w:pPr>
              <w:pStyle w:val="GlossEng"/>
            </w:pPr>
            <w:r>
              <w:t>Roni</w:t>
            </w:r>
          </w:p>
        </w:tc>
      </w:tr>
    </w:tbl>
    <w:p w14:paraId="1F740E7D" w14:textId="6749EFDE" w:rsidR="00DB02E5" w:rsidRPr="00874C92" w:rsidRDefault="00B7093A" w:rsidP="00DB02E5">
      <w:pPr>
        <w:pStyle w:val="FreeTranslEng"/>
      </w:pPr>
      <w:r>
        <w:t>‘</w:t>
      </w:r>
      <w:r w:rsidR="00DB02E5" w:rsidRPr="006744D0">
        <w:t xml:space="preserve">even though she was still young, </w:t>
      </w:r>
      <w:r w:rsidR="00EB1EFB" w:rsidRPr="00EB1EFB">
        <w:t>Fitri</w:t>
      </w:r>
      <w:r w:rsidR="00DB02E5" w:rsidRPr="006744D0">
        <w:t xml:space="preserve"> </w:t>
      </w:r>
      <w:r w:rsidR="00DB02E5">
        <w:t xml:space="preserve">was thinking </w:t>
      </w:r>
      <w:r w:rsidR="00DB02E5" w:rsidRPr="00C453E7">
        <w:rPr>
          <w:rStyle w:val="ChBlueBold"/>
        </w:rPr>
        <w:t xml:space="preserve">of </w:t>
      </w:r>
      <w:r w:rsidR="00C453E7" w:rsidRPr="00C453E7">
        <w:rPr>
          <w:rStyle w:val="ChBlueBold"/>
        </w:rPr>
        <w:t>Roni</w:t>
      </w:r>
      <w:r>
        <w:t>’</w:t>
      </w:r>
      <w:r w:rsidR="00DB02E5">
        <w:t xml:space="preserve"> </w:t>
      </w:r>
      <w:r w:rsidR="00DB02E5" w:rsidRPr="005F5C29">
        <w:rPr>
          <w:rStyle w:val="ExampleSource"/>
        </w:rPr>
        <w:t>[081006-024-CvEx.0067]</w:t>
      </w:r>
    </w:p>
    <w:tbl>
      <w:tblPr>
        <w:tblW w:w="5618" w:type="dxa"/>
        <w:tblCellMar>
          <w:left w:w="40" w:type="dxa"/>
          <w:right w:w="40" w:type="dxa"/>
        </w:tblCellMar>
        <w:tblLook w:val="01E0" w:firstRow="1" w:lastRow="1" w:firstColumn="1" w:lastColumn="1" w:noHBand="0" w:noVBand="0"/>
      </w:tblPr>
      <w:tblGrid>
        <w:gridCol w:w="709"/>
        <w:gridCol w:w="425"/>
        <w:gridCol w:w="485"/>
        <w:gridCol w:w="1613"/>
        <w:gridCol w:w="625"/>
        <w:gridCol w:w="647"/>
        <w:gridCol w:w="1114"/>
      </w:tblGrid>
      <w:tr w:rsidR="00AC23C4" w:rsidRPr="006744D0" w14:paraId="0BFDD5F1" w14:textId="77777777" w:rsidTr="00AC23C4">
        <w:tc>
          <w:tcPr>
            <w:tcW w:w="709" w:type="dxa"/>
            <w:shd w:val="clear" w:color="auto" w:fill="auto"/>
          </w:tcPr>
          <w:p w14:paraId="425C8F14" w14:textId="77777777" w:rsidR="00DB02E5" w:rsidRPr="006744D0" w:rsidRDefault="00DB02E5" w:rsidP="00DB02E5">
            <w:pPr>
              <w:pStyle w:val="O0Nwnext"/>
            </w:pPr>
            <w:bookmarkStart w:id="4238" w:name="_Ref318981330"/>
            <w:bookmarkStart w:id="4239" w:name="_Ref339634500"/>
            <w:r w:rsidRPr="00534F9D">
              <w:t>(</w:t>
            </w:r>
            <w:fldSimple w:instr=" SEQ ( \* ARABIC \s 1 ">
              <w:r w:rsidR="00154D81">
                <w:rPr>
                  <w:noProof/>
                </w:rPr>
                <w:t>47</w:t>
              </w:r>
            </w:fldSimple>
            <w:bookmarkEnd w:id="4238"/>
            <w:r w:rsidRPr="00534F9D">
              <w:t>)</w:t>
            </w:r>
            <w:bookmarkEnd w:id="4239"/>
          </w:p>
        </w:tc>
        <w:bookmarkStart w:id="4240" w:name="_Ref316473796"/>
        <w:bookmarkEnd w:id="4240"/>
        <w:tc>
          <w:tcPr>
            <w:tcW w:w="425" w:type="dxa"/>
            <w:shd w:val="clear" w:color="auto" w:fill="auto"/>
          </w:tcPr>
          <w:p w14:paraId="73E9B88C" w14:textId="77777777" w:rsidR="00DB02E5" w:rsidRPr="006744D0" w:rsidRDefault="00DB02E5" w:rsidP="00DB02E5">
            <w:pPr>
              <w:pStyle w:val="Text"/>
            </w:pPr>
            <w:r w:rsidRPr="00B360DB">
              <w:fldChar w:fldCharType="begin"/>
            </w:r>
            <w:r w:rsidRPr="00B360DB">
              <w:instrText xml:space="preserve"> LISTNUM  NumberDefault \l 8 \s 1 </w:instrText>
            </w:r>
            <w:r w:rsidRPr="00B360DB">
              <w:fldChar w:fldCharType="end">
                <w:numberingChange w:id="4241" w:author="Angela Kluge" w:date="2014-02-08T11:40:00Z" w:original="a."/>
              </w:fldChar>
            </w:r>
          </w:p>
        </w:tc>
        <w:tc>
          <w:tcPr>
            <w:tcW w:w="485" w:type="dxa"/>
            <w:shd w:val="clear" w:color="auto" w:fill="auto"/>
          </w:tcPr>
          <w:p w14:paraId="6859BB3B" w14:textId="77777777" w:rsidR="00DB02E5" w:rsidRPr="006744D0" w:rsidRDefault="00DB02E5" w:rsidP="00DB02E5">
            <w:pPr>
              <w:pStyle w:val="Text"/>
            </w:pPr>
            <w:r w:rsidRPr="006744D0">
              <w:t>de</w:t>
            </w:r>
          </w:p>
        </w:tc>
        <w:tc>
          <w:tcPr>
            <w:tcW w:w="1613" w:type="dxa"/>
            <w:shd w:val="clear" w:color="auto" w:fill="auto"/>
          </w:tcPr>
          <w:p w14:paraId="5570C7AF" w14:textId="77777777" w:rsidR="00DB02E5" w:rsidRPr="006744D0" w:rsidRDefault="00DB02E5" w:rsidP="00DB02E5">
            <w:pPr>
              <w:pStyle w:val="Text"/>
            </w:pPr>
            <w:r w:rsidRPr="006744D0">
              <w:t>mara</w:t>
            </w:r>
          </w:p>
        </w:tc>
        <w:tc>
          <w:tcPr>
            <w:tcW w:w="625" w:type="dxa"/>
            <w:shd w:val="clear" w:color="auto" w:fill="auto"/>
          </w:tcPr>
          <w:p w14:paraId="62A96B13" w14:textId="77777777" w:rsidR="00DB02E5" w:rsidRPr="006B6F5F" w:rsidRDefault="00DB02E5" w:rsidP="00DB02E5">
            <w:pPr>
              <w:pStyle w:val="Text"/>
              <w:rPr>
                <w:rStyle w:val="ChBlueBold"/>
              </w:rPr>
            </w:pPr>
            <w:r w:rsidRPr="006B6F5F">
              <w:rPr>
                <w:rStyle w:val="ChBlueBold"/>
              </w:rPr>
              <w:t>sama</w:t>
            </w:r>
          </w:p>
        </w:tc>
        <w:tc>
          <w:tcPr>
            <w:tcW w:w="647" w:type="dxa"/>
            <w:shd w:val="clear" w:color="auto" w:fill="auto"/>
          </w:tcPr>
          <w:p w14:paraId="187DA454" w14:textId="77777777" w:rsidR="00DB02E5" w:rsidRPr="006B6F5F" w:rsidRDefault="00DB02E5" w:rsidP="00DB02E5">
            <w:pPr>
              <w:pStyle w:val="Text"/>
              <w:rPr>
                <w:rStyle w:val="ChBlueBold"/>
              </w:rPr>
            </w:pPr>
            <w:r w:rsidRPr="006B6F5F">
              <w:rPr>
                <w:rStyle w:val="ChBlueBold"/>
              </w:rPr>
              <w:t>pa</w:t>
            </w:r>
            <w:r>
              <w:rPr>
                <w:rStyle w:val="ChBlueBold"/>
              </w:rPr>
              <w:t>k</w:t>
            </w:r>
          </w:p>
        </w:tc>
        <w:tc>
          <w:tcPr>
            <w:tcW w:w="1114" w:type="dxa"/>
            <w:shd w:val="clear" w:color="auto" w:fill="auto"/>
          </w:tcPr>
          <w:p w14:paraId="2715D7A0" w14:textId="77777777" w:rsidR="00DB02E5" w:rsidRPr="001715C8" w:rsidRDefault="001715C8" w:rsidP="00DB02E5">
            <w:pPr>
              <w:pStyle w:val="Text"/>
              <w:rPr>
                <w:rStyle w:val="ChBlueBold"/>
              </w:rPr>
            </w:pPr>
            <w:r w:rsidRPr="001715C8">
              <w:rPr>
                <w:rStyle w:val="ChBlueBold"/>
              </w:rPr>
              <w:t>Bolikarfus</w:t>
            </w:r>
          </w:p>
        </w:tc>
      </w:tr>
      <w:tr w:rsidR="00AC23C4" w:rsidRPr="006744D0" w14:paraId="57D827F5" w14:textId="77777777" w:rsidTr="00AC23C4">
        <w:tc>
          <w:tcPr>
            <w:tcW w:w="709" w:type="dxa"/>
            <w:shd w:val="clear" w:color="auto" w:fill="auto"/>
          </w:tcPr>
          <w:p w14:paraId="24053699" w14:textId="77777777" w:rsidR="00DB02E5" w:rsidRPr="006744D0" w:rsidRDefault="00DB02E5" w:rsidP="00DB02E5">
            <w:pPr>
              <w:pStyle w:val="GlossEng"/>
            </w:pPr>
          </w:p>
        </w:tc>
        <w:tc>
          <w:tcPr>
            <w:tcW w:w="425" w:type="dxa"/>
            <w:shd w:val="clear" w:color="auto" w:fill="auto"/>
          </w:tcPr>
          <w:p w14:paraId="770C6053" w14:textId="77777777" w:rsidR="00DB02E5" w:rsidRPr="006B6F5F" w:rsidRDefault="00DB02E5" w:rsidP="00DB02E5">
            <w:pPr>
              <w:pStyle w:val="GlossEng"/>
              <w:rPr>
                <w:rStyle w:val="ChSmallCaps"/>
              </w:rPr>
            </w:pPr>
          </w:p>
        </w:tc>
        <w:tc>
          <w:tcPr>
            <w:tcW w:w="485" w:type="dxa"/>
            <w:shd w:val="clear" w:color="auto" w:fill="auto"/>
          </w:tcPr>
          <w:p w14:paraId="30D83AB4" w14:textId="77777777" w:rsidR="00DB02E5" w:rsidRPr="0099608C" w:rsidRDefault="00DB02E5" w:rsidP="00DB02E5">
            <w:pPr>
              <w:pStyle w:val="GlossEng"/>
              <w:rPr>
                <w:rStyle w:val="ChSmallCaps"/>
              </w:rPr>
            </w:pPr>
            <w:r w:rsidRPr="0099608C">
              <w:rPr>
                <w:rStyle w:val="ChSmallCaps"/>
              </w:rPr>
              <w:t>3sg</w:t>
            </w:r>
          </w:p>
        </w:tc>
        <w:tc>
          <w:tcPr>
            <w:tcW w:w="1613" w:type="dxa"/>
            <w:shd w:val="clear" w:color="auto" w:fill="auto"/>
          </w:tcPr>
          <w:p w14:paraId="7250CA41" w14:textId="77777777" w:rsidR="00DB02E5" w:rsidRPr="008D2629" w:rsidRDefault="00DB02E5" w:rsidP="00DB02E5">
            <w:pPr>
              <w:pStyle w:val="GlossEng"/>
            </w:pPr>
            <w:r>
              <w:t>feel.angry(.about)</w:t>
            </w:r>
          </w:p>
        </w:tc>
        <w:tc>
          <w:tcPr>
            <w:tcW w:w="625" w:type="dxa"/>
            <w:shd w:val="clear" w:color="auto" w:fill="auto"/>
          </w:tcPr>
          <w:p w14:paraId="206C08AA" w14:textId="77777777" w:rsidR="00DB02E5" w:rsidRPr="006744D0" w:rsidRDefault="00DB02E5" w:rsidP="00DB02E5">
            <w:pPr>
              <w:pStyle w:val="GlossEng"/>
            </w:pPr>
            <w:r>
              <w:t>to</w:t>
            </w:r>
          </w:p>
        </w:tc>
        <w:tc>
          <w:tcPr>
            <w:tcW w:w="647" w:type="dxa"/>
            <w:shd w:val="clear" w:color="auto" w:fill="auto"/>
          </w:tcPr>
          <w:p w14:paraId="6B952EB5" w14:textId="77777777" w:rsidR="00DB02E5" w:rsidRPr="006744D0" w:rsidRDefault="00DB02E5" w:rsidP="00DB02E5">
            <w:pPr>
              <w:pStyle w:val="GlossEng"/>
            </w:pPr>
            <w:r w:rsidRPr="006744D0">
              <w:t>father</w:t>
            </w:r>
          </w:p>
        </w:tc>
        <w:tc>
          <w:tcPr>
            <w:tcW w:w="1114" w:type="dxa"/>
            <w:shd w:val="clear" w:color="auto" w:fill="auto"/>
          </w:tcPr>
          <w:p w14:paraId="552DC47F" w14:textId="77777777" w:rsidR="00DB02E5" w:rsidRPr="006744D0" w:rsidRDefault="001715C8" w:rsidP="00DB02E5">
            <w:pPr>
              <w:pStyle w:val="GlossEng"/>
            </w:pPr>
            <w:r w:rsidRPr="001715C8">
              <w:t>Bolikarfus</w:t>
            </w:r>
          </w:p>
        </w:tc>
      </w:tr>
    </w:tbl>
    <w:p w14:paraId="1A81CA75" w14:textId="1DD546D7" w:rsidR="00DB02E5" w:rsidRPr="00874C92" w:rsidRDefault="00B7093A" w:rsidP="00DB02E5">
      <w:pPr>
        <w:pStyle w:val="FreeTranslIndent-2cmEng"/>
      </w:pPr>
      <w:r>
        <w:t>‘</w:t>
      </w:r>
      <w:r w:rsidR="00DB02E5">
        <w:t xml:space="preserve">he was angry </w:t>
      </w:r>
      <w:r w:rsidR="00DB02E5">
        <w:rPr>
          <w:rStyle w:val="ChBlueBold"/>
        </w:rPr>
        <w:t xml:space="preserve">about </w:t>
      </w:r>
      <w:r w:rsidR="00DB02E5" w:rsidRPr="006B6F5F">
        <w:rPr>
          <w:rStyle w:val="ChBlueBold"/>
        </w:rPr>
        <w:t>Mr.</w:t>
      </w:r>
      <w:r w:rsidR="00DB02E5" w:rsidRPr="005F5C29">
        <w:rPr>
          <w:rStyle w:val="ChBlueBold"/>
        </w:rPr>
        <w:t xml:space="preserve"> </w:t>
      </w:r>
      <w:r w:rsidR="001715C8" w:rsidRPr="001715C8">
        <w:rPr>
          <w:rStyle w:val="ChBlueBold"/>
        </w:rPr>
        <w:t>Bolikarfus</w:t>
      </w:r>
      <w:r>
        <w:t>’</w:t>
      </w:r>
      <w:r w:rsidR="00DB02E5">
        <w:t xml:space="preserve"> </w:t>
      </w:r>
      <w:r w:rsidR="00DB02E5" w:rsidRPr="005F5C29">
        <w:rPr>
          <w:rStyle w:val="ExampleSource"/>
        </w:rPr>
        <w:t>[081014-016-Cv.0042]</w:t>
      </w:r>
    </w:p>
    <w:tbl>
      <w:tblPr>
        <w:tblW w:w="5585" w:type="dxa"/>
        <w:tblCellMar>
          <w:left w:w="40" w:type="dxa"/>
          <w:right w:w="40" w:type="dxa"/>
        </w:tblCellMar>
        <w:tblLook w:val="01E0" w:firstRow="1" w:lastRow="1" w:firstColumn="1" w:lastColumn="1" w:noHBand="0" w:noVBand="0"/>
      </w:tblPr>
      <w:tblGrid>
        <w:gridCol w:w="709"/>
        <w:gridCol w:w="425"/>
        <w:gridCol w:w="485"/>
        <w:gridCol w:w="1613"/>
        <w:gridCol w:w="592"/>
        <w:gridCol w:w="647"/>
        <w:gridCol w:w="1114"/>
      </w:tblGrid>
      <w:tr w:rsidR="00AC23C4" w:rsidRPr="006744D0" w14:paraId="0D9CB8B2" w14:textId="77777777" w:rsidTr="00AC23C4">
        <w:tc>
          <w:tcPr>
            <w:tcW w:w="709" w:type="dxa"/>
            <w:shd w:val="clear" w:color="auto" w:fill="auto"/>
          </w:tcPr>
          <w:p w14:paraId="0040A5ED" w14:textId="77777777" w:rsidR="00DB02E5" w:rsidRPr="006744D0" w:rsidRDefault="00DB02E5" w:rsidP="00DB02E5">
            <w:pPr>
              <w:pStyle w:val="O0Nwnext"/>
            </w:pPr>
          </w:p>
        </w:tc>
        <w:bookmarkStart w:id="4242" w:name="_Ref316473799"/>
        <w:bookmarkEnd w:id="4242"/>
        <w:tc>
          <w:tcPr>
            <w:tcW w:w="425" w:type="dxa"/>
            <w:shd w:val="clear" w:color="auto" w:fill="auto"/>
          </w:tcPr>
          <w:p w14:paraId="4B2A2A26" w14:textId="77777777" w:rsidR="00DB02E5" w:rsidRPr="006744D0" w:rsidRDefault="00DB02E5" w:rsidP="00DB02E5">
            <w:pPr>
              <w:pStyle w:val="Text"/>
            </w:pPr>
            <w:r w:rsidRPr="001B1C67">
              <w:fldChar w:fldCharType="begin"/>
            </w:r>
            <w:r w:rsidRPr="001B1C67">
              <w:instrText xml:space="preserve"> LISTNUM  NumberDefault \l 8 </w:instrText>
            </w:r>
            <w:r w:rsidRPr="001B1C67">
              <w:fldChar w:fldCharType="end">
                <w:numberingChange w:id="4243" w:author="Angela Kluge" w:date="2014-02-08T11:40:00Z" w:original="b."/>
              </w:fldChar>
            </w:r>
          </w:p>
        </w:tc>
        <w:tc>
          <w:tcPr>
            <w:tcW w:w="485" w:type="dxa"/>
            <w:shd w:val="clear" w:color="auto" w:fill="auto"/>
          </w:tcPr>
          <w:p w14:paraId="2B9FBE5D" w14:textId="77777777" w:rsidR="00DB02E5" w:rsidRPr="006744D0" w:rsidRDefault="00DB02E5" w:rsidP="00DB02E5">
            <w:pPr>
              <w:pStyle w:val="Text"/>
            </w:pPr>
            <w:r w:rsidRPr="006744D0">
              <w:t>de</w:t>
            </w:r>
          </w:p>
        </w:tc>
        <w:tc>
          <w:tcPr>
            <w:tcW w:w="1613" w:type="dxa"/>
            <w:shd w:val="clear" w:color="auto" w:fill="auto"/>
          </w:tcPr>
          <w:p w14:paraId="2A56AD62" w14:textId="77777777" w:rsidR="00DB02E5" w:rsidRPr="006744D0" w:rsidRDefault="00DB02E5" w:rsidP="00DB02E5">
            <w:pPr>
              <w:pStyle w:val="Text"/>
            </w:pPr>
            <w:r w:rsidRPr="006744D0">
              <w:t>mara</w:t>
            </w:r>
          </w:p>
        </w:tc>
        <w:tc>
          <w:tcPr>
            <w:tcW w:w="592" w:type="dxa"/>
            <w:shd w:val="clear" w:color="auto" w:fill="auto"/>
          </w:tcPr>
          <w:p w14:paraId="5A4659E6" w14:textId="77777777" w:rsidR="00DB02E5" w:rsidRPr="006B6F5F" w:rsidRDefault="00DB02E5" w:rsidP="00DB02E5">
            <w:pPr>
              <w:pStyle w:val="Text"/>
              <w:rPr>
                <w:rStyle w:val="ChBlueBold"/>
              </w:rPr>
            </w:pPr>
            <w:r>
              <w:rPr>
                <w:rStyle w:val="ChBlueBold"/>
              </w:rPr>
              <w:t>deng</w:t>
            </w:r>
          </w:p>
        </w:tc>
        <w:tc>
          <w:tcPr>
            <w:tcW w:w="647" w:type="dxa"/>
            <w:shd w:val="clear" w:color="auto" w:fill="auto"/>
          </w:tcPr>
          <w:p w14:paraId="57F3A977" w14:textId="77777777" w:rsidR="00DB02E5" w:rsidRPr="006B6F5F" w:rsidRDefault="00DB02E5" w:rsidP="00DB02E5">
            <w:pPr>
              <w:pStyle w:val="Text"/>
              <w:rPr>
                <w:rStyle w:val="ChBlueBold"/>
              </w:rPr>
            </w:pPr>
            <w:r w:rsidRPr="006B6F5F">
              <w:rPr>
                <w:rStyle w:val="ChBlueBold"/>
              </w:rPr>
              <w:t>pa</w:t>
            </w:r>
            <w:r>
              <w:rPr>
                <w:rStyle w:val="ChBlueBold"/>
              </w:rPr>
              <w:t>k</w:t>
            </w:r>
          </w:p>
        </w:tc>
        <w:tc>
          <w:tcPr>
            <w:tcW w:w="1114" w:type="dxa"/>
            <w:shd w:val="clear" w:color="auto" w:fill="auto"/>
          </w:tcPr>
          <w:p w14:paraId="39B91D10" w14:textId="77777777" w:rsidR="00DB02E5" w:rsidRPr="001715C8" w:rsidRDefault="001715C8" w:rsidP="00DB02E5">
            <w:pPr>
              <w:pStyle w:val="Text"/>
              <w:rPr>
                <w:rStyle w:val="ChBlueBold"/>
              </w:rPr>
            </w:pPr>
            <w:r w:rsidRPr="001715C8">
              <w:rPr>
                <w:rStyle w:val="ChBlueBold"/>
              </w:rPr>
              <w:t>Bolikarfus</w:t>
            </w:r>
          </w:p>
        </w:tc>
      </w:tr>
      <w:tr w:rsidR="00AC23C4" w:rsidRPr="006744D0" w14:paraId="035681E3" w14:textId="77777777" w:rsidTr="00AC23C4">
        <w:tc>
          <w:tcPr>
            <w:tcW w:w="709" w:type="dxa"/>
            <w:shd w:val="clear" w:color="auto" w:fill="auto"/>
          </w:tcPr>
          <w:p w14:paraId="50663BE3" w14:textId="77777777" w:rsidR="00DB02E5" w:rsidRPr="006744D0" w:rsidRDefault="00DB02E5" w:rsidP="00DB02E5">
            <w:pPr>
              <w:pStyle w:val="GlossEng"/>
            </w:pPr>
          </w:p>
        </w:tc>
        <w:tc>
          <w:tcPr>
            <w:tcW w:w="425" w:type="dxa"/>
            <w:shd w:val="clear" w:color="auto" w:fill="auto"/>
          </w:tcPr>
          <w:p w14:paraId="7D144848" w14:textId="77777777" w:rsidR="00DB02E5" w:rsidRPr="006B6F5F" w:rsidRDefault="00DB02E5" w:rsidP="00DB02E5">
            <w:pPr>
              <w:pStyle w:val="GlossEng"/>
              <w:rPr>
                <w:rStyle w:val="ChSmallCaps"/>
              </w:rPr>
            </w:pPr>
          </w:p>
        </w:tc>
        <w:tc>
          <w:tcPr>
            <w:tcW w:w="485" w:type="dxa"/>
            <w:shd w:val="clear" w:color="auto" w:fill="auto"/>
          </w:tcPr>
          <w:p w14:paraId="0E25E3AD" w14:textId="77777777" w:rsidR="00DB02E5" w:rsidRPr="0099608C" w:rsidRDefault="00DB02E5" w:rsidP="00DB02E5">
            <w:pPr>
              <w:pStyle w:val="GlossEng"/>
              <w:rPr>
                <w:rStyle w:val="ChSmallCaps"/>
              </w:rPr>
            </w:pPr>
            <w:r w:rsidRPr="0099608C">
              <w:rPr>
                <w:rStyle w:val="ChSmallCaps"/>
              </w:rPr>
              <w:t>3sg</w:t>
            </w:r>
          </w:p>
        </w:tc>
        <w:tc>
          <w:tcPr>
            <w:tcW w:w="1613" w:type="dxa"/>
            <w:shd w:val="clear" w:color="auto" w:fill="auto"/>
          </w:tcPr>
          <w:p w14:paraId="5E9C1E84" w14:textId="77777777" w:rsidR="00DB02E5" w:rsidRPr="008D2629" w:rsidRDefault="00DB02E5" w:rsidP="00DB02E5">
            <w:pPr>
              <w:pStyle w:val="GlossEng"/>
            </w:pPr>
            <w:r>
              <w:t>feel.angry(.about)</w:t>
            </w:r>
          </w:p>
        </w:tc>
        <w:tc>
          <w:tcPr>
            <w:tcW w:w="592" w:type="dxa"/>
            <w:shd w:val="clear" w:color="auto" w:fill="auto"/>
          </w:tcPr>
          <w:p w14:paraId="264B9069" w14:textId="77777777" w:rsidR="00DB02E5" w:rsidRPr="006744D0" w:rsidRDefault="00DB02E5" w:rsidP="00DB02E5">
            <w:pPr>
              <w:pStyle w:val="GlossEng"/>
            </w:pPr>
            <w:r>
              <w:t>with</w:t>
            </w:r>
          </w:p>
        </w:tc>
        <w:tc>
          <w:tcPr>
            <w:tcW w:w="647" w:type="dxa"/>
            <w:shd w:val="clear" w:color="auto" w:fill="auto"/>
          </w:tcPr>
          <w:p w14:paraId="3BEFD98C" w14:textId="77777777" w:rsidR="00DB02E5" w:rsidRPr="006744D0" w:rsidRDefault="00DB02E5" w:rsidP="00DB02E5">
            <w:pPr>
              <w:pStyle w:val="GlossEng"/>
            </w:pPr>
            <w:r w:rsidRPr="006744D0">
              <w:t>father</w:t>
            </w:r>
          </w:p>
        </w:tc>
        <w:tc>
          <w:tcPr>
            <w:tcW w:w="1114" w:type="dxa"/>
            <w:shd w:val="clear" w:color="auto" w:fill="auto"/>
          </w:tcPr>
          <w:p w14:paraId="7B799BAF" w14:textId="77777777" w:rsidR="00DB02E5" w:rsidRPr="006744D0" w:rsidRDefault="001715C8" w:rsidP="00DB02E5">
            <w:pPr>
              <w:pStyle w:val="GlossEng"/>
            </w:pPr>
            <w:r w:rsidRPr="001715C8">
              <w:t>Bolikarfus</w:t>
            </w:r>
          </w:p>
        </w:tc>
      </w:tr>
    </w:tbl>
    <w:p w14:paraId="28C197F1" w14:textId="5702770D" w:rsidR="00DB02E5" w:rsidRPr="00874C92" w:rsidRDefault="00B7093A" w:rsidP="00DB02E5">
      <w:pPr>
        <w:pStyle w:val="FreeTranslIndent-2cmEng"/>
      </w:pPr>
      <w:r>
        <w:t>‘</w:t>
      </w:r>
      <w:r w:rsidR="00DB02E5">
        <w:t xml:space="preserve">he was angry </w:t>
      </w:r>
      <w:r w:rsidR="00DB02E5">
        <w:rPr>
          <w:rStyle w:val="ChBlueBold"/>
        </w:rPr>
        <w:t xml:space="preserve">with </w:t>
      </w:r>
      <w:r w:rsidR="00DB02E5" w:rsidRPr="006B6F5F">
        <w:rPr>
          <w:rStyle w:val="ChBlueBold"/>
        </w:rPr>
        <w:t>Mr.</w:t>
      </w:r>
      <w:r w:rsidR="00DB02E5" w:rsidRPr="005F5C29">
        <w:rPr>
          <w:rStyle w:val="ChBlueBold"/>
        </w:rPr>
        <w:t xml:space="preserve"> </w:t>
      </w:r>
      <w:r w:rsidR="001715C8" w:rsidRPr="001715C8">
        <w:rPr>
          <w:rStyle w:val="ChBlueBold"/>
        </w:rPr>
        <w:t>Bolikarfus</w:t>
      </w:r>
      <w:r>
        <w:t>’</w:t>
      </w:r>
      <w:r w:rsidR="00DB02E5">
        <w:t xml:space="preserve"> </w:t>
      </w:r>
      <w:r w:rsidR="00DB02E5" w:rsidRPr="005F5C29">
        <w:rPr>
          <w:rStyle w:val="ExampleSource"/>
        </w:rPr>
        <w:t>[</w:t>
      </w:r>
      <w:r w:rsidR="00DB02E5">
        <w:rPr>
          <w:rStyle w:val="ExampleSource"/>
        </w:rPr>
        <w:t>Elicited BR120817</w:t>
      </w:r>
      <w:r w:rsidR="00DB02E5" w:rsidRPr="00454981">
        <w:rPr>
          <w:rStyle w:val="ExampleSource"/>
        </w:rPr>
        <w:t>.001</w:t>
      </w:r>
      <w:r w:rsidR="00DB02E5" w:rsidRPr="005F5C29">
        <w:rPr>
          <w:rStyle w:val="ExampleSource"/>
        </w:rPr>
        <w:t>]</w:t>
      </w:r>
    </w:p>
    <w:tbl>
      <w:tblPr>
        <w:tblW w:w="6206" w:type="dxa"/>
        <w:tblCellMar>
          <w:left w:w="40" w:type="dxa"/>
          <w:right w:w="40" w:type="dxa"/>
        </w:tblCellMar>
        <w:tblLook w:val="01E0" w:firstRow="1" w:lastRow="1" w:firstColumn="1" w:lastColumn="1" w:noHBand="0" w:noVBand="0"/>
      </w:tblPr>
      <w:tblGrid>
        <w:gridCol w:w="708"/>
        <w:gridCol w:w="425"/>
        <w:gridCol w:w="869"/>
        <w:gridCol w:w="485"/>
        <w:gridCol w:w="1346"/>
        <w:gridCol w:w="625"/>
        <w:gridCol w:w="1000"/>
        <w:gridCol w:w="748"/>
      </w:tblGrid>
      <w:tr w:rsidR="00AC23C4" w:rsidRPr="008C7D8B" w14:paraId="4082A3E6" w14:textId="77777777" w:rsidTr="00AC23C4">
        <w:tc>
          <w:tcPr>
            <w:tcW w:w="709" w:type="dxa"/>
            <w:shd w:val="clear" w:color="auto" w:fill="auto"/>
          </w:tcPr>
          <w:p w14:paraId="25EEAE0D" w14:textId="77777777" w:rsidR="00DB02E5" w:rsidRPr="006744D0" w:rsidRDefault="00DB02E5" w:rsidP="00DB02E5">
            <w:pPr>
              <w:pStyle w:val="O0Nwnext"/>
            </w:pPr>
            <w:bookmarkStart w:id="4244" w:name="_Ref318989523"/>
            <w:bookmarkStart w:id="4245" w:name="_Ref339635080"/>
            <w:r w:rsidRPr="00534F9D">
              <w:t>(</w:t>
            </w:r>
            <w:fldSimple w:instr=" SEQ ( \* ARABIC \s 1 ">
              <w:r w:rsidR="00154D81">
                <w:rPr>
                  <w:noProof/>
                </w:rPr>
                <w:t>48</w:t>
              </w:r>
            </w:fldSimple>
            <w:bookmarkEnd w:id="4244"/>
            <w:r w:rsidRPr="00534F9D">
              <w:t>)</w:t>
            </w:r>
            <w:bookmarkEnd w:id="4245"/>
          </w:p>
        </w:tc>
        <w:bookmarkStart w:id="4246" w:name="_Ref323024251"/>
        <w:bookmarkEnd w:id="4246"/>
        <w:tc>
          <w:tcPr>
            <w:tcW w:w="425" w:type="dxa"/>
            <w:shd w:val="clear" w:color="auto" w:fill="auto"/>
          </w:tcPr>
          <w:p w14:paraId="5097F6B9" w14:textId="77777777" w:rsidR="00DB02E5" w:rsidRPr="00F6595D" w:rsidRDefault="00DB02E5" w:rsidP="00DB02E5">
            <w:pPr>
              <w:pStyle w:val="Text"/>
            </w:pPr>
            <w:r w:rsidRPr="00B360DB">
              <w:fldChar w:fldCharType="begin"/>
            </w:r>
            <w:r w:rsidRPr="00B360DB">
              <w:instrText xml:space="preserve"> LISTNUM  NumberDefault \l 8 \s 1 </w:instrText>
            </w:r>
            <w:r w:rsidRPr="00B360DB">
              <w:fldChar w:fldCharType="end">
                <w:numberingChange w:id="4247" w:author="Angela Kluge" w:date="2014-02-08T11:40:00Z" w:original="a."/>
              </w:fldChar>
            </w:r>
          </w:p>
        </w:tc>
        <w:tc>
          <w:tcPr>
            <w:tcW w:w="869" w:type="dxa"/>
            <w:shd w:val="clear" w:color="auto" w:fill="auto"/>
          </w:tcPr>
          <w:p w14:paraId="70E0F46A" w14:textId="77777777" w:rsidR="00DB02E5" w:rsidRPr="00F6595D" w:rsidRDefault="00DB02E5" w:rsidP="00DB02E5">
            <w:pPr>
              <w:pStyle w:val="Text"/>
            </w:pPr>
            <w:r w:rsidRPr="00F6595D">
              <w:t>meman</w:t>
            </w:r>
            <w:r>
              <w:t>g</w:t>
            </w:r>
          </w:p>
        </w:tc>
        <w:tc>
          <w:tcPr>
            <w:tcW w:w="485" w:type="dxa"/>
            <w:shd w:val="clear" w:color="auto" w:fill="auto"/>
          </w:tcPr>
          <w:p w14:paraId="010D8537" w14:textId="77777777" w:rsidR="00DB02E5" w:rsidRPr="00F6595D" w:rsidRDefault="00DB02E5" w:rsidP="00DB02E5">
            <w:pPr>
              <w:pStyle w:val="Text"/>
            </w:pPr>
            <w:r>
              <w:t>di</w:t>
            </w:r>
            <w:r w:rsidRPr="00F6595D">
              <w:t>a</w:t>
            </w:r>
          </w:p>
        </w:tc>
        <w:tc>
          <w:tcPr>
            <w:tcW w:w="1346" w:type="dxa"/>
            <w:shd w:val="clear" w:color="auto" w:fill="auto"/>
          </w:tcPr>
          <w:p w14:paraId="7EBC4872" w14:textId="77777777" w:rsidR="00DB02E5" w:rsidRPr="00F6595D" w:rsidRDefault="00DB02E5" w:rsidP="00DB02E5">
            <w:pPr>
              <w:pStyle w:val="Text"/>
            </w:pPr>
            <w:r>
              <w:t>taku</w:t>
            </w:r>
            <w:r w:rsidRPr="00F6595D">
              <w:t>t</w:t>
            </w:r>
          </w:p>
        </w:tc>
        <w:tc>
          <w:tcPr>
            <w:tcW w:w="625" w:type="dxa"/>
            <w:shd w:val="clear" w:color="auto" w:fill="auto"/>
          </w:tcPr>
          <w:p w14:paraId="183449D5" w14:textId="77777777" w:rsidR="00DB02E5" w:rsidRPr="00B20A5F" w:rsidRDefault="00DB02E5" w:rsidP="00DB02E5">
            <w:pPr>
              <w:pStyle w:val="Text"/>
              <w:rPr>
                <w:rStyle w:val="ChBlueBold"/>
              </w:rPr>
            </w:pPr>
            <w:r w:rsidRPr="00B20A5F">
              <w:rPr>
                <w:rStyle w:val="ChBlueBold"/>
              </w:rPr>
              <w:t>sama</w:t>
            </w:r>
          </w:p>
        </w:tc>
        <w:tc>
          <w:tcPr>
            <w:tcW w:w="1000" w:type="dxa"/>
            <w:shd w:val="clear" w:color="auto" w:fill="auto"/>
          </w:tcPr>
          <w:p w14:paraId="29013E88" w14:textId="77777777" w:rsidR="00DB02E5" w:rsidRPr="00B20A5F" w:rsidRDefault="00DB02E5" w:rsidP="00DB02E5">
            <w:pPr>
              <w:pStyle w:val="Text"/>
              <w:rPr>
                <w:rStyle w:val="ChBlueBold"/>
              </w:rPr>
            </w:pPr>
            <w:r w:rsidRPr="00B20A5F">
              <w:rPr>
                <w:rStyle w:val="ChBlueBold"/>
              </w:rPr>
              <w:t>an</w:t>
            </w:r>
            <w:r w:rsidR="007F26B9">
              <w:rPr>
                <w:rStyle w:val="ChBlueBold"/>
              </w:rPr>
              <w:t>a</w:t>
            </w:r>
            <w:r>
              <w:rPr>
                <w:rStyle w:val="ChBlueBold"/>
              </w:rPr>
              <w:t>~</w:t>
            </w:r>
            <w:r w:rsidRPr="00B20A5F">
              <w:rPr>
                <w:rStyle w:val="ChBlueBold"/>
              </w:rPr>
              <w:t>ana</w:t>
            </w:r>
          </w:p>
        </w:tc>
        <w:tc>
          <w:tcPr>
            <w:tcW w:w="747" w:type="dxa"/>
            <w:shd w:val="clear" w:color="auto" w:fill="auto"/>
          </w:tcPr>
          <w:p w14:paraId="2FC8AC31" w14:textId="528CDDCD" w:rsidR="00DB02E5" w:rsidRPr="00B20A5F" w:rsidRDefault="00DB02E5" w:rsidP="00DB02E5">
            <w:pPr>
              <w:pStyle w:val="Text"/>
              <w:rPr>
                <w:rStyle w:val="ChBlueBold"/>
              </w:rPr>
            </w:pPr>
            <w:r w:rsidRPr="00B20A5F">
              <w:rPr>
                <w:rStyle w:val="ChBlueBold"/>
              </w:rPr>
              <w:t>Tuhan</w:t>
            </w:r>
            <w:r w:rsidR="004E7A51">
              <w:rPr>
                <w:rStyle w:val="ChBlueBold"/>
              </w:rPr>
              <w:t>g</w:t>
            </w:r>
          </w:p>
        </w:tc>
      </w:tr>
      <w:tr w:rsidR="00AC23C4" w:rsidRPr="00AC23C4" w14:paraId="3F896841" w14:textId="77777777" w:rsidTr="00AC23C4">
        <w:tc>
          <w:tcPr>
            <w:tcW w:w="709" w:type="dxa"/>
            <w:shd w:val="clear" w:color="auto" w:fill="auto"/>
          </w:tcPr>
          <w:p w14:paraId="6ED68F0F" w14:textId="77777777" w:rsidR="00DB02E5" w:rsidRPr="00F6595D" w:rsidRDefault="00DB02E5" w:rsidP="00DB02E5">
            <w:pPr>
              <w:pStyle w:val="GlossEng"/>
            </w:pPr>
          </w:p>
        </w:tc>
        <w:tc>
          <w:tcPr>
            <w:tcW w:w="425" w:type="dxa"/>
            <w:shd w:val="clear" w:color="auto" w:fill="auto"/>
          </w:tcPr>
          <w:p w14:paraId="383B30DB" w14:textId="77777777" w:rsidR="00DB02E5" w:rsidRPr="00F6595D" w:rsidRDefault="00DB02E5" w:rsidP="00DB02E5">
            <w:pPr>
              <w:pStyle w:val="GlossEng"/>
            </w:pPr>
          </w:p>
        </w:tc>
        <w:tc>
          <w:tcPr>
            <w:tcW w:w="869" w:type="dxa"/>
            <w:shd w:val="clear" w:color="auto" w:fill="auto"/>
          </w:tcPr>
          <w:p w14:paraId="51CE0585" w14:textId="77777777" w:rsidR="00DB02E5" w:rsidRPr="00F6595D" w:rsidRDefault="00DB02E5" w:rsidP="00DB02E5">
            <w:pPr>
              <w:pStyle w:val="GlossEng"/>
            </w:pPr>
            <w:r w:rsidRPr="00F6595D">
              <w:t>indeed</w:t>
            </w:r>
          </w:p>
        </w:tc>
        <w:tc>
          <w:tcPr>
            <w:tcW w:w="485" w:type="dxa"/>
            <w:shd w:val="clear" w:color="auto" w:fill="auto"/>
          </w:tcPr>
          <w:p w14:paraId="67B68F7D" w14:textId="77777777" w:rsidR="00DB02E5" w:rsidRPr="0099608C" w:rsidRDefault="00DB02E5" w:rsidP="00DB02E5">
            <w:pPr>
              <w:pStyle w:val="GlossEng"/>
              <w:rPr>
                <w:rStyle w:val="ChSmallCaps"/>
              </w:rPr>
            </w:pPr>
            <w:r w:rsidRPr="0099608C">
              <w:rPr>
                <w:rStyle w:val="ChSmallCaps"/>
              </w:rPr>
              <w:t>3sg</w:t>
            </w:r>
          </w:p>
        </w:tc>
        <w:tc>
          <w:tcPr>
            <w:tcW w:w="1346" w:type="dxa"/>
            <w:shd w:val="clear" w:color="auto" w:fill="auto"/>
          </w:tcPr>
          <w:p w14:paraId="61AB95E2" w14:textId="77777777" w:rsidR="00DB02E5" w:rsidRPr="00EF2531" w:rsidRDefault="00DB02E5" w:rsidP="00DB02E5">
            <w:pPr>
              <w:pStyle w:val="GlossEng"/>
            </w:pPr>
            <w:r w:rsidRPr="00EF2531">
              <w:t>feel</w:t>
            </w:r>
            <w:r>
              <w:t>.</w:t>
            </w:r>
            <w:r w:rsidRPr="00EF2531">
              <w:t>afraid(</w:t>
            </w:r>
            <w:r>
              <w:t>.</w:t>
            </w:r>
            <w:r w:rsidRPr="00EF2531">
              <w:t>of)</w:t>
            </w:r>
          </w:p>
        </w:tc>
        <w:tc>
          <w:tcPr>
            <w:tcW w:w="625" w:type="dxa"/>
            <w:shd w:val="clear" w:color="auto" w:fill="auto"/>
          </w:tcPr>
          <w:p w14:paraId="0EA1F963" w14:textId="77777777" w:rsidR="00DB02E5" w:rsidRPr="00F6595D" w:rsidRDefault="00DB02E5" w:rsidP="00DB02E5">
            <w:pPr>
              <w:pStyle w:val="GlossEng"/>
            </w:pPr>
            <w:r>
              <w:t>to</w:t>
            </w:r>
          </w:p>
        </w:tc>
        <w:tc>
          <w:tcPr>
            <w:tcW w:w="1000" w:type="dxa"/>
            <w:shd w:val="clear" w:color="auto" w:fill="auto"/>
          </w:tcPr>
          <w:p w14:paraId="76E90F39" w14:textId="77777777" w:rsidR="00DB02E5" w:rsidRPr="00F6595D" w:rsidRDefault="00DB02E5" w:rsidP="00DB02E5">
            <w:pPr>
              <w:pStyle w:val="GlossEng"/>
            </w:pPr>
            <w:r w:rsidRPr="0099608C">
              <w:rPr>
                <w:rStyle w:val="ChSmallCaps"/>
              </w:rPr>
              <w:t>rdp</w:t>
            </w:r>
            <w:r>
              <w:t>~</w:t>
            </w:r>
            <w:r w:rsidRPr="00F6595D">
              <w:t>child</w:t>
            </w:r>
          </w:p>
        </w:tc>
        <w:tc>
          <w:tcPr>
            <w:tcW w:w="747" w:type="dxa"/>
            <w:shd w:val="clear" w:color="auto" w:fill="auto"/>
          </w:tcPr>
          <w:p w14:paraId="65F9E9C0" w14:textId="77777777" w:rsidR="00DB02E5" w:rsidRPr="00F6595D" w:rsidRDefault="00DB02E5" w:rsidP="00DB02E5">
            <w:pPr>
              <w:pStyle w:val="GlossEng"/>
            </w:pPr>
            <w:r w:rsidRPr="00F6595D">
              <w:t>God</w:t>
            </w:r>
          </w:p>
        </w:tc>
      </w:tr>
    </w:tbl>
    <w:p w14:paraId="157168F9" w14:textId="0EBD9E61" w:rsidR="00DB02E5" w:rsidRPr="00874C92" w:rsidRDefault="00B7093A" w:rsidP="00DB02E5">
      <w:pPr>
        <w:pStyle w:val="FreeTranslIndent-2cmEng"/>
      </w:pPr>
      <w:r>
        <w:t>‘</w:t>
      </w:r>
      <w:r w:rsidR="00DB02E5">
        <w:t>(that evil spirit) indeed he</w:t>
      </w:r>
      <w:r w:rsidR="005B7582">
        <w:t>/she</w:t>
      </w:r>
      <w:r w:rsidR="00DB02E5">
        <w:t xml:space="preserve"> feels afraid </w:t>
      </w:r>
      <w:r w:rsidR="00DB02E5" w:rsidRPr="00B20A5F">
        <w:rPr>
          <w:rStyle w:val="ChBlueBold"/>
        </w:rPr>
        <w:t>of God</w:t>
      </w:r>
      <w:r>
        <w:rPr>
          <w:rStyle w:val="ChBlueBold"/>
        </w:rPr>
        <w:t>’</w:t>
      </w:r>
      <w:r w:rsidR="00DB02E5" w:rsidRPr="00B20A5F">
        <w:rPr>
          <w:rStyle w:val="ChBlueBold"/>
        </w:rPr>
        <w:t>s children</w:t>
      </w:r>
      <w:r>
        <w:t>’</w:t>
      </w:r>
      <w:r w:rsidR="00DB02E5">
        <w:t xml:space="preserve"> </w:t>
      </w:r>
      <w:r w:rsidR="00DB02E5" w:rsidRPr="00887629">
        <w:rPr>
          <w:rStyle w:val="ExampleSource"/>
        </w:rPr>
        <w:t>[081006-022-CvEx.0175]</w:t>
      </w:r>
    </w:p>
    <w:tbl>
      <w:tblPr>
        <w:tblW w:w="6171" w:type="dxa"/>
        <w:tblCellMar>
          <w:left w:w="40" w:type="dxa"/>
          <w:right w:w="40" w:type="dxa"/>
        </w:tblCellMar>
        <w:tblLook w:val="01E0" w:firstRow="1" w:lastRow="1" w:firstColumn="1" w:lastColumn="1" w:noHBand="0" w:noVBand="0"/>
      </w:tblPr>
      <w:tblGrid>
        <w:gridCol w:w="708"/>
        <w:gridCol w:w="425"/>
        <w:gridCol w:w="869"/>
        <w:gridCol w:w="485"/>
        <w:gridCol w:w="1346"/>
        <w:gridCol w:w="592"/>
        <w:gridCol w:w="998"/>
        <w:gridCol w:w="748"/>
      </w:tblGrid>
      <w:tr w:rsidR="00AC23C4" w:rsidRPr="008C7D8B" w14:paraId="46302090" w14:textId="77777777" w:rsidTr="00AC23C4">
        <w:tc>
          <w:tcPr>
            <w:tcW w:w="709" w:type="dxa"/>
            <w:shd w:val="clear" w:color="auto" w:fill="auto"/>
          </w:tcPr>
          <w:p w14:paraId="3AD4C664" w14:textId="77777777" w:rsidR="00DB02E5" w:rsidRPr="006744D0" w:rsidRDefault="00DB02E5" w:rsidP="00DB02E5">
            <w:pPr>
              <w:pStyle w:val="O0Nwnext"/>
            </w:pPr>
          </w:p>
        </w:tc>
        <w:bookmarkStart w:id="4248" w:name="_Ref323024252"/>
        <w:bookmarkEnd w:id="4248"/>
        <w:tc>
          <w:tcPr>
            <w:tcW w:w="425" w:type="dxa"/>
            <w:shd w:val="clear" w:color="auto" w:fill="auto"/>
          </w:tcPr>
          <w:p w14:paraId="0FCBAB12" w14:textId="77777777" w:rsidR="00DB02E5" w:rsidRPr="00F6595D" w:rsidRDefault="00DB02E5" w:rsidP="00DB02E5">
            <w:pPr>
              <w:pStyle w:val="Text"/>
            </w:pPr>
            <w:r w:rsidRPr="001B1C67">
              <w:fldChar w:fldCharType="begin"/>
            </w:r>
            <w:r w:rsidRPr="001B1C67">
              <w:instrText xml:space="preserve"> LISTNUM  NumberDefault \l 8 </w:instrText>
            </w:r>
            <w:r w:rsidRPr="001B1C67">
              <w:fldChar w:fldCharType="end">
                <w:numberingChange w:id="4249" w:author="Angela Kluge" w:date="2014-02-08T11:40:00Z" w:original="b."/>
              </w:fldChar>
            </w:r>
          </w:p>
        </w:tc>
        <w:tc>
          <w:tcPr>
            <w:tcW w:w="869" w:type="dxa"/>
            <w:shd w:val="clear" w:color="auto" w:fill="auto"/>
          </w:tcPr>
          <w:p w14:paraId="136E829F" w14:textId="77777777" w:rsidR="00DB02E5" w:rsidRPr="00F6595D" w:rsidRDefault="00DB02E5" w:rsidP="00DB02E5">
            <w:pPr>
              <w:pStyle w:val="Text"/>
            </w:pPr>
            <w:r w:rsidRPr="00F6595D">
              <w:t>meman</w:t>
            </w:r>
            <w:r>
              <w:t>g</w:t>
            </w:r>
          </w:p>
        </w:tc>
        <w:tc>
          <w:tcPr>
            <w:tcW w:w="485" w:type="dxa"/>
            <w:shd w:val="clear" w:color="auto" w:fill="auto"/>
          </w:tcPr>
          <w:p w14:paraId="1195C044" w14:textId="77777777" w:rsidR="00DB02E5" w:rsidRPr="00F6595D" w:rsidRDefault="00DB02E5" w:rsidP="00DB02E5">
            <w:pPr>
              <w:pStyle w:val="Text"/>
            </w:pPr>
            <w:r>
              <w:t>di</w:t>
            </w:r>
            <w:r w:rsidRPr="00F6595D">
              <w:t>a</w:t>
            </w:r>
          </w:p>
        </w:tc>
        <w:tc>
          <w:tcPr>
            <w:tcW w:w="1346" w:type="dxa"/>
            <w:shd w:val="clear" w:color="auto" w:fill="auto"/>
          </w:tcPr>
          <w:p w14:paraId="38FDB484" w14:textId="77777777" w:rsidR="00DB02E5" w:rsidRPr="00F6595D" w:rsidRDefault="00DB02E5" w:rsidP="00DB02E5">
            <w:pPr>
              <w:pStyle w:val="Text"/>
            </w:pPr>
            <w:r>
              <w:t>taku</w:t>
            </w:r>
            <w:r w:rsidRPr="00F6595D">
              <w:t>t</w:t>
            </w:r>
          </w:p>
        </w:tc>
        <w:tc>
          <w:tcPr>
            <w:tcW w:w="592" w:type="dxa"/>
            <w:shd w:val="clear" w:color="auto" w:fill="auto"/>
          </w:tcPr>
          <w:p w14:paraId="7802EE30" w14:textId="77777777" w:rsidR="00DB02E5" w:rsidRPr="00B20A5F" w:rsidRDefault="00DB02E5" w:rsidP="00DB02E5">
            <w:pPr>
              <w:pStyle w:val="Text"/>
              <w:rPr>
                <w:rStyle w:val="ChBlueBold"/>
              </w:rPr>
            </w:pPr>
            <w:r>
              <w:rPr>
                <w:rStyle w:val="ChBlueBold"/>
              </w:rPr>
              <w:t>deng</w:t>
            </w:r>
          </w:p>
        </w:tc>
        <w:tc>
          <w:tcPr>
            <w:tcW w:w="998" w:type="dxa"/>
            <w:shd w:val="clear" w:color="auto" w:fill="auto"/>
          </w:tcPr>
          <w:p w14:paraId="23789728" w14:textId="77777777" w:rsidR="00DB02E5" w:rsidRPr="00B20A5F" w:rsidRDefault="00DB02E5" w:rsidP="00DB02E5">
            <w:pPr>
              <w:pStyle w:val="Text"/>
              <w:rPr>
                <w:rStyle w:val="ChBlueBold"/>
              </w:rPr>
            </w:pPr>
            <w:r w:rsidRPr="00B20A5F">
              <w:rPr>
                <w:rStyle w:val="ChBlueBold"/>
              </w:rPr>
              <w:t>an</w:t>
            </w:r>
            <w:r w:rsidR="007F26B9">
              <w:rPr>
                <w:rStyle w:val="ChBlueBold"/>
              </w:rPr>
              <w:t>a</w:t>
            </w:r>
            <w:r>
              <w:rPr>
                <w:rStyle w:val="ChBlueBold"/>
              </w:rPr>
              <w:t>~</w:t>
            </w:r>
            <w:r w:rsidRPr="00B20A5F">
              <w:rPr>
                <w:rStyle w:val="ChBlueBold"/>
              </w:rPr>
              <w:t>ana</w:t>
            </w:r>
          </w:p>
        </w:tc>
        <w:tc>
          <w:tcPr>
            <w:tcW w:w="747" w:type="dxa"/>
            <w:shd w:val="clear" w:color="auto" w:fill="auto"/>
          </w:tcPr>
          <w:p w14:paraId="644BACC6" w14:textId="0125D852" w:rsidR="00DB02E5" w:rsidRPr="00B20A5F" w:rsidRDefault="00DB02E5" w:rsidP="00DB02E5">
            <w:pPr>
              <w:pStyle w:val="Text"/>
              <w:rPr>
                <w:rStyle w:val="ChBlueBold"/>
              </w:rPr>
            </w:pPr>
            <w:r w:rsidRPr="00B20A5F">
              <w:rPr>
                <w:rStyle w:val="ChBlueBold"/>
              </w:rPr>
              <w:t>Tuhan</w:t>
            </w:r>
            <w:r w:rsidR="004E7A51">
              <w:rPr>
                <w:rStyle w:val="ChBlueBold"/>
              </w:rPr>
              <w:t>g</w:t>
            </w:r>
          </w:p>
        </w:tc>
      </w:tr>
      <w:tr w:rsidR="00AC23C4" w:rsidRPr="00AC23C4" w14:paraId="4E00C177" w14:textId="77777777" w:rsidTr="00AC23C4">
        <w:tc>
          <w:tcPr>
            <w:tcW w:w="709" w:type="dxa"/>
            <w:shd w:val="clear" w:color="auto" w:fill="auto"/>
          </w:tcPr>
          <w:p w14:paraId="3F5E1F16" w14:textId="77777777" w:rsidR="00DB02E5" w:rsidRPr="00F6595D" w:rsidRDefault="00DB02E5" w:rsidP="00DB02E5">
            <w:pPr>
              <w:pStyle w:val="GlossEng"/>
            </w:pPr>
          </w:p>
        </w:tc>
        <w:tc>
          <w:tcPr>
            <w:tcW w:w="425" w:type="dxa"/>
            <w:shd w:val="clear" w:color="auto" w:fill="auto"/>
          </w:tcPr>
          <w:p w14:paraId="18DB629D" w14:textId="77777777" w:rsidR="00DB02E5" w:rsidRPr="00F6595D" w:rsidRDefault="00DB02E5" w:rsidP="00DB02E5">
            <w:pPr>
              <w:pStyle w:val="GlossEng"/>
            </w:pPr>
          </w:p>
        </w:tc>
        <w:tc>
          <w:tcPr>
            <w:tcW w:w="869" w:type="dxa"/>
            <w:shd w:val="clear" w:color="auto" w:fill="auto"/>
          </w:tcPr>
          <w:p w14:paraId="3362EFC9" w14:textId="77777777" w:rsidR="00DB02E5" w:rsidRPr="00F6595D" w:rsidRDefault="00DB02E5" w:rsidP="00DB02E5">
            <w:pPr>
              <w:pStyle w:val="GlossEng"/>
            </w:pPr>
            <w:r w:rsidRPr="00F6595D">
              <w:t>indeed</w:t>
            </w:r>
          </w:p>
        </w:tc>
        <w:tc>
          <w:tcPr>
            <w:tcW w:w="485" w:type="dxa"/>
            <w:shd w:val="clear" w:color="auto" w:fill="auto"/>
          </w:tcPr>
          <w:p w14:paraId="7595C82F" w14:textId="77777777" w:rsidR="00DB02E5" w:rsidRPr="0099608C" w:rsidRDefault="00DB02E5" w:rsidP="00DB02E5">
            <w:pPr>
              <w:pStyle w:val="GlossEng"/>
              <w:rPr>
                <w:rStyle w:val="ChSmallCaps"/>
              </w:rPr>
            </w:pPr>
            <w:r w:rsidRPr="0099608C">
              <w:rPr>
                <w:rStyle w:val="ChSmallCaps"/>
              </w:rPr>
              <w:t>3sg</w:t>
            </w:r>
          </w:p>
        </w:tc>
        <w:tc>
          <w:tcPr>
            <w:tcW w:w="1346" w:type="dxa"/>
            <w:shd w:val="clear" w:color="auto" w:fill="auto"/>
          </w:tcPr>
          <w:p w14:paraId="0E2DAEEF" w14:textId="77777777" w:rsidR="00DB02E5" w:rsidRPr="00F6595D" w:rsidRDefault="00DB02E5" w:rsidP="00DB02E5">
            <w:pPr>
              <w:pStyle w:val="GlossEng"/>
            </w:pPr>
            <w:r w:rsidRPr="00EF2531">
              <w:t>feel</w:t>
            </w:r>
            <w:r>
              <w:t>.</w:t>
            </w:r>
            <w:r w:rsidRPr="00EF2531">
              <w:t>afraid(</w:t>
            </w:r>
            <w:r>
              <w:t>.</w:t>
            </w:r>
            <w:r w:rsidRPr="00EF2531">
              <w:t>of)</w:t>
            </w:r>
          </w:p>
        </w:tc>
        <w:tc>
          <w:tcPr>
            <w:tcW w:w="592" w:type="dxa"/>
            <w:shd w:val="clear" w:color="auto" w:fill="auto"/>
          </w:tcPr>
          <w:p w14:paraId="099CC40B" w14:textId="77777777" w:rsidR="00DB02E5" w:rsidRPr="00F6595D" w:rsidRDefault="00DB02E5" w:rsidP="00DB02E5">
            <w:pPr>
              <w:pStyle w:val="GlossEng"/>
            </w:pPr>
            <w:r>
              <w:t>with</w:t>
            </w:r>
          </w:p>
        </w:tc>
        <w:tc>
          <w:tcPr>
            <w:tcW w:w="998" w:type="dxa"/>
            <w:shd w:val="clear" w:color="auto" w:fill="auto"/>
          </w:tcPr>
          <w:p w14:paraId="5E199CD5" w14:textId="77777777" w:rsidR="00DB02E5" w:rsidRPr="00F6595D" w:rsidRDefault="00DB02E5" w:rsidP="00DB02E5">
            <w:pPr>
              <w:pStyle w:val="GlossEng"/>
            </w:pPr>
            <w:r w:rsidRPr="0099608C">
              <w:rPr>
                <w:rStyle w:val="ChSmallCaps"/>
              </w:rPr>
              <w:t>rdp</w:t>
            </w:r>
            <w:r>
              <w:t>~</w:t>
            </w:r>
            <w:r w:rsidRPr="00F6595D">
              <w:t>child</w:t>
            </w:r>
          </w:p>
        </w:tc>
        <w:tc>
          <w:tcPr>
            <w:tcW w:w="747" w:type="dxa"/>
            <w:shd w:val="clear" w:color="auto" w:fill="auto"/>
          </w:tcPr>
          <w:p w14:paraId="17A2721F" w14:textId="77777777" w:rsidR="00DB02E5" w:rsidRPr="00F6595D" w:rsidRDefault="00DB02E5" w:rsidP="00DB02E5">
            <w:pPr>
              <w:pStyle w:val="GlossEng"/>
            </w:pPr>
            <w:r w:rsidRPr="00F6595D">
              <w:t>God</w:t>
            </w:r>
          </w:p>
        </w:tc>
      </w:tr>
    </w:tbl>
    <w:p w14:paraId="0E0AC089" w14:textId="1E86DCDD" w:rsidR="00DB02E5" w:rsidRPr="00874C92" w:rsidRDefault="00B7093A" w:rsidP="00DB02E5">
      <w:pPr>
        <w:pStyle w:val="FreeTranslIndent-2cmEng"/>
      </w:pPr>
      <w:r>
        <w:t>‘</w:t>
      </w:r>
      <w:r w:rsidR="00DB02E5">
        <w:t>(that evil spirit) indeed he</w:t>
      </w:r>
      <w:r w:rsidR="005B7582">
        <w:t>/she</w:t>
      </w:r>
      <w:r w:rsidR="00DB02E5">
        <w:t xml:space="preserve"> feels afraid </w:t>
      </w:r>
      <w:r w:rsidR="00DB02E5" w:rsidRPr="00B20A5F">
        <w:rPr>
          <w:rStyle w:val="ChBlueBold"/>
        </w:rPr>
        <w:t>of God</w:t>
      </w:r>
      <w:r>
        <w:rPr>
          <w:rStyle w:val="ChBlueBold"/>
        </w:rPr>
        <w:t>’</w:t>
      </w:r>
      <w:r w:rsidR="00DB02E5" w:rsidRPr="00B20A5F">
        <w:rPr>
          <w:rStyle w:val="ChBlueBold"/>
        </w:rPr>
        <w:t>s children</w:t>
      </w:r>
      <w:r>
        <w:t>’</w:t>
      </w:r>
      <w:r w:rsidR="00DB02E5">
        <w:t xml:space="preserve"> </w:t>
      </w:r>
      <w:r w:rsidR="00DB02E5" w:rsidRPr="00887629">
        <w:rPr>
          <w:rStyle w:val="ExampleSource"/>
        </w:rPr>
        <w:t>[</w:t>
      </w:r>
      <w:r w:rsidR="00DB02E5">
        <w:rPr>
          <w:rStyle w:val="ExampleSource"/>
        </w:rPr>
        <w:t>Elicited BR120817</w:t>
      </w:r>
      <w:r w:rsidR="00DB02E5" w:rsidRPr="00454981">
        <w:rPr>
          <w:rStyle w:val="ExampleSource"/>
        </w:rPr>
        <w:t>.001</w:t>
      </w:r>
      <w:r w:rsidR="00DB02E5" w:rsidRPr="00887629">
        <w:rPr>
          <w:rStyle w:val="ExampleSource"/>
        </w:rPr>
        <w:t>]</w:t>
      </w:r>
    </w:p>
    <w:p w14:paraId="4D88F420" w14:textId="32876AD0" w:rsidR="00DB02E5" w:rsidRDefault="00DB02E5" w:rsidP="00F27C28">
      <w:pPr>
        <w:pStyle w:val="Body0005after"/>
      </w:pPr>
      <w:r>
        <w:t xml:space="preserve">Furthermore, although not very frequently, </w:t>
      </w:r>
      <w:r w:rsidRPr="00B62D03">
        <w:rPr>
          <w:rStyle w:val="ChItalBold"/>
        </w:rPr>
        <w:t>sama</w:t>
      </w:r>
      <w:r>
        <w:t xml:space="preserve"> </w:t>
      </w:r>
      <w:r w:rsidR="00B7093A">
        <w:t>‘</w:t>
      </w:r>
      <w:r>
        <w:t>to</w:t>
      </w:r>
      <w:r w:rsidR="00B7093A">
        <w:t>’</w:t>
      </w:r>
      <w:r>
        <w:t xml:space="preserve"> introduces animate associates. </w:t>
      </w:r>
      <w:r w:rsidR="00D669DA">
        <w:t xml:space="preserve">As with </w:t>
      </w:r>
      <w:r>
        <w:t xml:space="preserve">comitative </w:t>
      </w:r>
      <w:r w:rsidR="00AB3BA2" w:rsidRPr="00076132">
        <w:rPr>
          <w:rStyle w:val="ChItalBold"/>
        </w:rPr>
        <w:t>dengan</w:t>
      </w:r>
      <w:r w:rsidR="00AB3BA2">
        <w:rPr>
          <w:rStyle w:val="ChItalBold"/>
        </w:rPr>
        <w:t>g</w:t>
      </w:r>
      <w:r>
        <w:t xml:space="preserve"> </w:t>
      </w:r>
      <w:r w:rsidR="00B7093A">
        <w:t>‘</w:t>
      </w:r>
      <w:r>
        <w:t>with</w:t>
      </w:r>
      <w:r w:rsidR="00B7093A">
        <w:t>’</w:t>
      </w:r>
      <w:r>
        <w:t xml:space="preserve"> (§</w:t>
      </w:r>
      <w:r>
        <w:fldChar w:fldCharType="begin"/>
      </w:r>
      <w:r>
        <w:instrText xml:space="preserve"> REF _Ref319761134 \w \h </w:instrText>
      </w:r>
      <w:r>
        <w:fldChar w:fldCharType="separate"/>
      </w:r>
      <w:r w:rsidR="00154D81">
        <w:rPr>
          <w:cs/>
        </w:rPr>
        <w:t>‎</w:t>
      </w:r>
      <w:r w:rsidR="00154D81">
        <w:t>10.2.1</w:t>
      </w:r>
      <w:r>
        <w:fldChar w:fldCharType="end"/>
      </w:r>
      <w:r>
        <w:t xml:space="preserve">), associates are expressed in peripheral adjuncts as in </w:t>
      </w:r>
      <w:r w:rsidRPr="0085198F">
        <w:rPr>
          <w:rStyle w:val="ChItalBold"/>
        </w:rPr>
        <w:t>sama dorang</w:t>
      </w:r>
      <w:r>
        <w:t xml:space="preserve"> </w:t>
      </w:r>
      <w:r w:rsidR="00B7093A">
        <w:t>‘</w:t>
      </w:r>
      <w:r>
        <w:t>with them</w:t>
      </w:r>
      <w:r w:rsidR="00B7093A">
        <w:t>’</w:t>
      </w:r>
      <w:r>
        <w:t xml:space="preserve"> in </w:t>
      </w:r>
      <w:r>
        <w:fldChar w:fldCharType="begin"/>
      </w:r>
      <w:r>
        <w:instrText xml:space="preserve"> REF _Ref339635082 \h </w:instrText>
      </w:r>
      <w:r>
        <w:fldChar w:fldCharType="separate"/>
      </w:r>
      <w:r w:rsidR="00154D81" w:rsidRPr="00534F9D">
        <w:t>(</w:t>
      </w:r>
      <w:r w:rsidR="00154D81">
        <w:rPr>
          <w:noProof/>
        </w:rPr>
        <w:t>49</w:t>
      </w:r>
      <w:r w:rsidR="00154D81" w:rsidRPr="00534F9D">
        <w:t>)</w:t>
      </w:r>
      <w:r>
        <w:fldChar w:fldCharType="end"/>
      </w:r>
      <w:r>
        <w:t xml:space="preserve"> or in nonverbal predicates as in </w:t>
      </w:r>
      <w:r w:rsidRPr="0085198F">
        <w:rPr>
          <w:rStyle w:val="ChItalBold"/>
        </w:rPr>
        <w:t>sama saya</w:t>
      </w:r>
      <w:r>
        <w:t xml:space="preserve"> </w:t>
      </w:r>
      <w:r w:rsidR="00B7093A">
        <w:t>‘</w:t>
      </w:r>
      <w:r>
        <w:t>with me</w:t>
      </w:r>
      <w:r w:rsidR="00B7093A">
        <w:t>’</w:t>
      </w:r>
      <w:r>
        <w:t xml:space="preserve"> in </w:t>
      </w:r>
      <w:r>
        <w:fldChar w:fldCharType="begin"/>
      </w:r>
      <w:r>
        <w:instrText xml:space="preserve"> REF _Ref339635083 \h </w:instrText>
      </w:r>
      <w:r>
        <w:fldChar w:fldCharType="separate"/>
      </w:r>
      <w:r w:rsidR="00154D81" w:rsidRPr="00534F9D">
        <w:t>(</w:t>
      </w:r>
      <w:r w:rsidR="00154D81">
        <w:rPr>
          <w:noProof/>
        </w:rPr>
        <w:t>50</w:t>
      </w:r>
      <w:r w:rsidR="00154D81" w:rsidRPr="00534F9D">
        <w:t>)</w:t>
      </w:r>
      <w:r>
        <w:fldChar w:fldCharType="end"/>
      </w:r>
      <w:r>
        <w:t>.</w:t>
      </w:r>
    </w:p>
    <w:p w14:paraId="1A0A5DD9" w14:textId="77777777" w:rsidR="00DB02E5" w:rsidRDefault="00DB02E5" w:rsidP="00DB02E5">
      <w:pPr>
        <w:pStyle w:val="ExampleTitle"/>
      </w:pPr>
      <w:r>
        <w:t>Introducing animate associates</w:t>
      </w:r>
    </w:p>
    <w:tbl>
      <w:tblPr>
        <w:tblW w:w="4240" w:type="dxa"/>
        <w:tblCellMar>
          <w:left w:w="40" w:type="dxa"/>
          <w:right w:w="40" w:type="dxa"/>
        </w:tblCellMar>
        <w:tblLook w:val="01E0" w:firstRow="1" w:lastRow="1" w:firstColumn="1" w:lastColumn="1" w:noHBand="0" w:noVBand="0"/>
      </w:tblPr>
      <w:tblGrid>
        <w:gridCol w:w="709"/>
        <w:gridCol w:w="825"/>
        <w:gridCol w:w="1289"/>
        <w:gridCol w:w="625"/>
        <w:gridCol w:w="792"/>
      </w:tblGrid>
      <w:tr w:rsidR="00AC23C4" w:rsidRPr="008C7D8B" w14:paraId="57640EE1" w14:textId="77777777" w:rsidTr="00AC23C4">
        <w:tc>
          <w:tcPr>
            <w:tcW w:w="709" w:type="dxa"/>
            <w:shd w:val="clear" w:color="auto" w:fill="auto"/>
          </w:tcPr>
          <w:p w14:paraId="1ABF08BA" w14:textId="77777777" w:rsidR="00DB02E5" w:rsidRPr="00B1769D" w:rsidRDefault="00DB02E5" w:rsidP="00DB02E5">
            <w:pPr>
              <w:pStyle w:val="O0Nwnext"/>
            </w:pPr>
            <w:bookmarkStart w:id="4250" w:name="_Ref318979897"/>
            <w:bookmarkStart w:id="4251" w:name="_Ref339635082"/>
            <w:r w:rsidRPr="00534F9D">
              <w:t>(</w:t>
            </w:r>
            <w:fldSimple w:instr=" SEQ ( \* ARABIC \s 1 ">
              <w:r w:rsidR="00154D81">
                <w:rPr>
                  <w:noProof/>
                </w:rPr>
                <w:t>49</w:t>
              </w:r>
            </w:fldSimple>
            <w:bookmarkEnd w:id="4250"/>
            <w:r w:rsidRPr="00534F9D">
              <w:t>)</w:t>
            </w:r>
            <w:bookmarkEnd w:id="4251"/>
          </w:p>
        </w:tc>
        <w:tc>
          <w:tcPr>
            <w:tcW w:w="825" w:type="dxa"/>
            <w:shd w:val="clear" w:color="auto" w:fill="auto"/>
          </w:tcPr>
          <w:p w14:paraId="2DBE9892" w14:textId="77777777" w:rsidR="00DB02E5" w:rsidRPr="00534F9D" w:rsidRDefault="00555C2E" w:rsidP="00DB02E5">
            <w:pPr>
              <w:pStyle w:val="Text"/>
            </w:pPr>
            <w:r>
              <w:t>Papeas</w:t>
            </w:r>
          </w:p>
        </w:tc>
        <w:tc>
          <w:tcPr>
            <w:tcW w:w="1289" w:type="dxa"/>
            <w:shd w:val="clear" w:color="auto" w:fill="auto"/>
          </w:tcPr>
          <w:p w14:paraId="03EFDA15" w14:textId="77777777" w:rsidR="00DB02E5" w:rsidRPr="00534F9D" w:rsidRDefault="00DB02E5" w:rsidP="00DB02E5">
            <w:pPr>
              <w:pStyle w:val="Text"/>
            </w:pPr>
            <w:r>
              <w:t>main</w:t>
            </w:r>
            <w:r w:rsidR="003E3C0C">
              <w:t>g</w:t>
            </w:r>
            <w:r>
              <w:t>~</w:t>
            </w:r>
            <w:r w:rsidRPr="00534F9D">
              <w:t>main</w:t>
            </w:r>
            <w:r w:rsidR="003E3C0C">
              <w:t>g</w:t>
            </w:r>
          </w:p>
        </w:tc>
        <w:tc>
          <w:tcPr>
            <w:tcW w:w="625" w:type="dxa"/>
            <w:shd w:val="clear" w:color="auto" w:fill="auto"/>
          </w:tcPr>
          <w:p w14:paraId="238DFE38" w14:textId="77777777" w:rsidR="00DB02E5" w:rsidRPr="00534F9D" w:rsidRDefault="00DB02E5" w:rsidP="00DB02E5">
            <w:pPr>
              <w:pStyle w:val="Text"/>
              <w:rPr>
                <w:rStyle w:val="ChBlueBold"/>
              </w:rPr>
            </w:pPr>
            <w:r w:rsidRPr="00534F9D">
              <w:rPr>
                <w:rStyle w:val="ChBlueBold"/>
              </w:rPr>
              <w:t>sama</w:t>
            </w:r>
          </w:p>
        </w:tc>
        <w:tc>
          <w:tcPr>
            <w:tcW w:w="792" w:type="dxa"/>
            <w:shd w:val="clear" w:color="auto" w:fill="auto"/>
          </w:tcPr>
          <w:p w14:paraId="195E72BA" w14:textId="77777777" w:rsidR="00DB02E5" w:rsidRPr="00534F9D" w:rsidRDefault="00DB02E5" w:rsidP="00DB02E5">
            <w:pPr>
              <w:pStyle w:val="Text"/>
              <w:rPr>
                <w:rStyle w:val="ChBlueBold"/>
              </w:rPr>
            </w:pPr>
            <w:r w:rsidRPr="00534F9D">
              <w:rPr>
                <w:rStyle w:val="ChBlueBold"/>
              </w:rPr>
              <w:t>dorang</w:t>
            </w:r>
          </w:p>
        </w:tc>
      </w:tr>
      <w:tr w:rsidR="00AC23C4" w:rsidRPr="00AC23C4" w14:paraId="66B7232D" w14:textId="77777777" w:rsidTr="00AC23C4">
        <w:tc>
          <w:tcPr>
            <w:tcW w:w="709" w:type="dxa"/>
            <w:shd w:val="clear" w:color="auto" w:fill="auto"/>
          </w:tcPr>
          <w:p w14:paraId="349BA841" w14:textId="77777777" w:rsidR="00DB02E5" w:rsidRPr="00B1769D" w:rsidRDefault="00DB02E5" w:rsidP="00DB02E5">
            <w:pPr>
              <w:pStyle w:val="GlossEng"/>
            </w:pPr>
          </w:p>
        </w:tc>
        <w:tc>
          <w:tcPr>
            <w:tcW w:w="825" w:type="dxa"/>
            <w:shd w:val="clear" w:color="auto" w:fill="auto"/>
          </w:tcPr>
          <w:p w14:paraId="52928946" w14:textId="77777777" w:rsidR="00DB02E5" w:rsidRPr="00534F9D" w:rsidRDefault="00555C2E" w:rsidP="00DB02E5">
            <w:pPr>
              <w:pStyle w:val="GlossEng"/>
            </w:pPr>
            <w:r>
              <w:t>Papeas</w:t>
            </w:r>
          </w:p>
        </w:tc>
        <w:tc>
          <w:tcPr>
            <w:tcW w:w="1289" w:type="dxa"/>
            <w:shd w:val="clear" w:color="auto" w:fill="auto"/>
          </w:tcPr>
          <w:p w14:paraId="5AA91D17" w14:textId="77777777" w:rsidR="00DB02E5" w:rsidRPr="00534F9D" w:rsidRDefault="00DB02E5" w:rsidP="00DB02E5">
            <w:pPr>
              <w:pStyle w:val="GlossEng"/>
            </w:pPr>
            <w:r w:rsidRPr="0099608C">
              <w:rPr>
                <w:rStyle w:val="ChSmallCaps"/>
              </w:rPr>
              <w:t>rdp</w:t>
            </w:r>
            <w:r>
              <w:t>~</w:t>
            </w:r>
            <w:r w:rsidRPr="00534F9D">
              <w:t>play</w:t>
            </w:r>
          </w:p>
        </w:tc>
        <w:tc>
          <w:tcPr>
            <w:tcW w:w="625" w:type="dxa"/>
            <w:shd w:val="clear" w:color="auto" w:fill="auto"/>
          </w:tcPr>
          <w:p w14:paraId="24CDF351" w14:textId="77777777" w:rsidR="00DB02E5" w:rsidRPr="00534F9D" w:rsidRDefault="00DB02E5" w:rsidP="00DB02E5">
            <w:pPr>
              <w:pStyle w:val="GlossEng"/>
            </w:pPr>
            <w:r>
              <w:t>to</w:t>
            </w:r>
          </w:p>
        </w:tc>
        <w:tc>
          <w:tcPr>
            <w:tcW w:w="792" w:type="dxa"/>
            <w:shd w:val="clear" w:color="auto" w:fill="auto"/>
          </w:tcPr>
          <w:p w14:paraId="0BFC3CDA" w14:textId="77777777" w:rsidR="00DB02E5" w:rsidRPr="0099608C" w:rsidRDefault="00DB02E5" w:rsidP="00DB02E5">
            <w:pPr>
              <w:pStyle w:val="GlossEng"/>
              <w:rPr>
                <w:rStyle w:val="ChSmallCaps"/>
              </w:rPr>
            </w:pPr>
            <w:r w:rsidRPr="0099608C">
              <w:rPr>
                <w:rStyle w:val="ChSmallCaps"/>
              </w:rPr>
              <w:t>3pl</w:t>
            </w:r>
          </w:p>
        </w:tc>
      </w:tr>
    </w:tbl>
    <w:p w14:paraId="1ACD6717" w14:textId="792917CC" w:rsidR="00DB02E5" w:rsidRDefault="00B7093A" w:rsidP="00DB02E5">
      <w:pPr>
        <w:pStyle w:val="FreeTranslEng"/>
      </w:pPr>
      <w:r>
        <w:t>‘</w:t>
      </w:r>
      <w:r w:rsidR="00555C2E">
        <w:t>Papeas</w:t>
      </w:r>
      <w:r w:rsidR="00555C2E" w:rsidRPr="00534F9D">
        <w:t xml:space="preserve"> </w:t>
      </w:r>
      <w:r w:rsidR="00DB02E5" w:rsidRPr="00534F9D">
        <w:t xml:space="preserve">is going to play </w:t>
      </w:r>
      <w:r w:rsidR="00DB02E5" w:rsidRPr="00534F9D">
        <w:rPr>
          <w:rStyle w:val="ChBlueBold"/>
        </w:rPr>
        <w:t>with them</w:t>
      </w:r>
      <w:r>
        <w:t>’</w:t>
      </w:r>
      <w:r w:rsidR="00DB02E5" w:rsidRPr="00534F9D">
        <w:t xml:space="preserve"> </w:t>
      </w:r>
      <w:r w:rsidR="00DB02E5" w:rsidRPr="00082055">
        <w:rPr>
          <w:rStyle w:val="ExampleSource"/>
        </w:rPr>
        <w:t>[080918-001-CvNP.0040]</w:t>
      </w:r>
    </w:p>
    <w:tbl>
      <w:tblPr>
        <w:tblW w:w="3621" w:type="dxa"/>
        <w:tblCellMar>
          <w:left w:w="40" w:type="dxa"/>
          <w:right w:w="40" w:type="dxa"/>
        </w:tblCellMar>
        <w:tblLook w:val="01E0" w:firstRow="1" w:lastRow="1" w:firstColumn="1" w:lastColumn="1" w:noHBand="0" w:noVBand="0"/>
      </w:tblPr>
      <w:tblGrid>
        <w:gridCol w:w="709"/>
        <w:gridCol w:w="658"/>
        <w:gridCol w:w="580"/>
        <w:gridCol w:w="491"/>
        <w:gridCol w:w="625"/>
        <w:gridCol w:w="558"/>
      </w:tblGrid>
      <w:tr w:rsidR="00AC23C4" w:rsidRPr="00534F9D" w14:paraId="38BFF6D0" w14:textId="77777777" w:rsidTr="00AC23C4">
        <w:tc>
          <w:tcPr>
            <w:tcW w:w="709" w:type="dxa"/>
            <w:shd w:val="clear" w:color="auto" w:fill="auto"/>
          </w:tcPr>
          <w:p w14:paraId="54F8ACDA" w14:textId="77777777" w:rsidR="00DB02E5" w:rsidRPr="00B1769D" w:rsidRDefault="00DB02E5" w:rsidP="00DB02E5">
            <w:pPr>
              <w:pStyle w:val="O0Nwnext"/>
            </w:pPr>
            <w:bookmarkStart w:id="4252" w:name="_Ref318979900"/>
            <w:bookmarkStart w:id="4253" w:name="_Ref339635083"/>
            <w:bookmarkStart w:id="4254" w:name="_Ref354853183"/>
            <w:r w:rsidRPr="00534F9D">
              <w:t>(</w:t>
            </w:r>
            <w:fldSimple w:instr=" SEQ ( \* ARABIC \s 1 ">
              <w:r w:rsidR="00154D81">
                <w:rPr>
                  <w:noProof/>
                </w:rPr>
                <w:t>50</w:t>
              </w:r>
            </w:fldSimple>
            <w:bookmarkEnd w:id="4252"/>
            <w:r w:rsidRPr="00534F9D">
              <w:t>)</w:t>
            </w:r>
            <w:bookmarkEnd w:id="4253"/>
            <w:bookmarkEnd w:id="4254"/>
          </w:p>
        </w:tc>
        <w:tc>
          <w:tcPr>
            <w:tcW w:w="658" w:type="dxa"/>
            <w:shd w:val="clear" w:color="auto" w:fill="auto"/>
          </w:tcPr>
          <w:p w14:paraId="630C1CAE" w14:textId="77777777" w:rsidR="00DB02E5" w:rsidRPr="00534F9D" w:rsidRDefault="00DB02E5" w:rsidP="00DB02E5">
            <w:pPr>
              <w:pStyle w:val="Text"/>
            </w:pPr>
            <w:r w:rsidRPr="00534F9D">
              <w:t>hanya</w:t>
            </w:r>
          </w:p>
        </w:tc>
        <w:tc>
          <w:tcPr>
            <w:tcW w:w="580" w:type="dxa"/>
            <w:shd w:val="clear" w:color="auto" w:fill="auto"/>
          </w:tcPr>
          <w:p w14:paraId="62B53838" w14:textId="77777777" w:rsidR="00DB02E5" w:rsidRPr="00534F9D" w:rsidRDefault="00DB02E5" w:rsidP="00DB02E5">
            <w:pPr>
              <w:pStyle w:val="Text"/>
            </w:pPr>
            <w:r w:rsidRPr="00534F9D">
              <w:t>tiga</w:t>
            </w:r>
          </w:p>
        </w:tc>
        <w:tc>
          <w:tcPr>
            <w:tcW w:w="491" w:type="dxa"/>
            <w:shd w:val="clear" w:color="auto" w:fill="auto"/>
          </w:tcPr>
          <w:p w14:paraId="5D3AA398" w14:textId="77777777" w:rsidR="00DB02E5" w:rsidRPr="00534F9D" w:rsidRDefault="00DB02E5" w:rsidP="00DB02E5">
            <w:pPr>
              <w:pStyle w:val="Text"/>
            </w:pPr>
            <w:r w:rsidRPr="00534F9D">
              <w:t>saja</w:t>
            </w:r>
          </w:p>
        </w:tc>
        <w:tc>
          <w:tcPr>
            <w:tcW w:w="625" w:type="dxa"/>
            <w:shd w:val="clear" w:color="auto" w:fill="auto"/>
          </w:tcPr>
          <w:p w14:paraId="2DA2E399" w14:textId="77777777" w:rsidR="00DB02E5" w:rsidRPr="00534F9D" w:rsidRDefault="00DB02E5" w:rsidP="00DB02E5">
            <w:pPr>
              <w:pStyle w:val="Text"/>
              <w:rPr>
                <w:rStyle w:val="ChBlueBold"/>
              </w:rPr>
            </w:pPr>
            <w:r w:rsidRPr="00534F9D">
              <w:rPr>
                <w:rStyle w:val="ChBlueBold"/>
              </w:rPr>
              <w:t>sama</w:t>
            </w:r>
          </w:p>
        </w:tc>
        <w:tc>
          <w:tcPr>
            <w:tcW w:w="558" w:type="dxa"/>
            <w:shd w:val="clear" w:color="auto" w:fill="auto"/>
          </w:tcPr>
          <w:p w14:paraId="5D023534" w14:textId="77777777" w:rsidR="00DB02E5" w:rsidRPr="00534F9D" w:rsidRDefault="00DB02E5" w:rsidP="00DB02E5">
            <w:pPr>
              <w:pStyle w:val="Text"/>
              <w:rPr>
                <w:rStyle w:val="ChBlueBold"/>
              </w:rPr>
            </w:pPr>
            <w:r w:rsidRPr="00534F9D">
              <w:rPr>
                <w:rStyle w:val="ChBlueBold"/>
              </w:rPr>
              <w:t>saya</w:t>
            </w:r>
          </w:p>
        </w:tc>
      </w:tr>
      <w:tr w:rsidR="00AC23C4" w:rsidRPr="00534F9D" w14:paraId="6408BD49" w14:textId="77777777" w:rsidTr="00AC23C4">
        <w:tc>
          <w:tcPr>
            <w:tcW w:w="709" w:type="dxa"/>
            <w:shd w:val="clear" w:color="auto" w:fill="auto"/>
          </w:tcPr>
          <w:p w14:paraId="376C6B1F" w14:textId="77777777" w:rsidR="00DB02E5" w:rsidRPr="00B1769D" w:rsidRDefault="00DB02E5" w:rsidP="00DB02E5">
            <w:pPr>
              <w:pStyle w:val="GlossEng"/>
            </w:pPr>
          </w:p>
        </w:tc>
        <w:tc>
          <w:tcPr>
            <w:tcW w:w="658" w:type="dxa"/>
            <w:shd w:val="clear" w:color="auto" w:fill="auto"/>
          </w:tcPr>
          <w:p w14:paraId="55564AC5" w14:textId="77777777" w:rsidR="00DB02E5" w:rsidRPr="00534F9D" w:rsidRDefault="00DB02E5" w:rsidP="00DB02E5">
            <w:pPr>
              <w:pStyle w:val="GlossEng"/>
            </w:pPr>
            <w:r w:rsidRPr="00534F9D">
              <w:t>only</w:t>
            </w:r>
          </w:p>
        </w:tc>
        <w:tc>
          <w:tcPr>
            <w:tcW w:w="580" w:type="dxa"/>
            <w:shd w:val="clear" w:color="auto" w:fill="auto"/>
          </w:tcPr>
          <w:p w14:paraId="6A7F3E7B" w14:textId="77777777" w:rsidR="00DB02E5" w:rsidRPr="00534F9D" w:rsidRDefault="00DB02E5" w:rsidP="00DB02E5">
            <w:pPr>
              <w:pStyle w:val="GlossEng"/>
            </w:pPr>
            <w:r w:rsidRPr="00534F9D">
              <w:t>three</w:t>
            </w:r>
          </w:p>
        </w:tc>
        <w:tc>
          <w:tcPr>
            <w:tcW w:w="491" w:type="dxa"/>
            <w:shd w:val="clear" w:color="auto" w:fill="auto"/>
          </w:tcPr>
          <w:p w14:paraId="2E8CE980" w14:textId="77777777" w:rsidR="00DB02E5" w:rsidRPr="00534F9D" w:rsidRDefault="00DB02E5" w:rsidP="00DB02E5">
            <w:pPr>
              <w:pStyle w:val="GlossEng"/>
            </w:pPr>
            <w:r w:rsidRPr="00534F9D">
              <w:t>just</w:t>
            </w:r>
          </w:p>
        </w:tc>
        <w:tc>
          <w:tcPr>
            <w:tcW w:w="625" w:type="dxa"/>
            <w:shd w:val="clear" w:color="auto" w:fill="auto"/>
          </w:tcPr>
          <w:p w14:paraId="6EE68DCB" w14:textId="77777777" w:rsidR="00DB02E5" w:rsidRPr="00534F9D" w:rsidRDefault="00DB02E5" w:rsidP="00DB02E5">
            <w:pPr>
              <w:pStyle w:val="GlossEng"/>
            </w:pPr>
            <w:r>
              <w:t>to</w:t>
            </w:r>
          </w:p>
        </w:tc>
        <w:tc>
          <w:tcPr>
            <w:tcW w:w="558" w:type="dxa"/>
            <w:shd w:val="clear" w:color="auto" w:fill="auto"/>
          </w:tcPr>
          <w:p w14:paraId="1DDA8ABA" w14:textId="77777777" w:rsidR="00DB02E5" w:rsidRPr="0099608C" w:rsidRDefault="00DB02E5" w:rsidP="00DB02E5">
            <w:pPr>
              <w:pStyle w:val="GlossEng"/>
              <w:rPr>
                <w:rStyle w:val="ChSmallCaps"/>
              </w:rPr>
            </w:pPr>
            <w:r w:rsidRPr="0099608C">
              <w:rPr>
                <w:rStyle w:val="ChSmallCaps"/>
              </w:rPr>
              <w:t>1sg</w:t>
            </w:r>
          </w:p>
        </w:tc>
      </w:tr>
    </w:tbl>
    <w:p w14:paraId="3E5290CE" w14:textId="0158C80F" w:rsidR="00DB02E5" w:rsidRPr="00874C92" w:rsidRDefault="00B7093A" w:rsidP="00DB02E5">
      <w:pPr>
        <w:pStyle w:val="FreeTranslEng"/>
      </w:pPr>
      <w:r>
        <w:t>‘</w:t>
      </w:r>
      <w:r w:rsidR="00DB02E5" w:rsidRPr="00534F9D">
        <w:t>just only three (</w:t>
      </w:r>
      <w:r w:rsidR="00DB02E5">
        <w:t xml:space="preserve">of my </w:t>
      </w:r>
      <w:r w:rsidR="00DB02E5" w:rsidRPr="00534F9D">
        <w:t>children</w:t>
      </w:r>
      <w:r w:rsidR="00DB02E5" w:rsidRPr="0022206D">
        <w:t xml:space="preserve">) are </w:t>
      </w:r>
      <w:r w:rsidR="00DB02E5" w:rsidRPr="00534F9D">
        <w:rPr>
          <w:rStyle w:val="ChBlueBold"/>
        </w:rPr>
        <w:t>with me</w:t>
      </w:r>
      <w:r>
        <w:t>’</w:t>
      </w:r>
      <w:r w:rsidR="00DB02E5" w:rsidRPr="00534F9D">
        <w:t xml:space="preserve"> </w:t>
      </w:r>
      <w:r w:rsidR="00DB02E5" w:rsidRPr="00534F9D">
        <w:rPr>
          <w:rStyle w:val="ExampleSource"/>
        </w:rPr>
        <w:t>[081006-024-CvEx.0001]</w:t>
      </w:r>
    </w:p>
    <w:p w14:paraId="008A0F46" w14:textId="6D5F000D" w:rsidR="00DB02E5" w:rsidRDefault="00CF7524" w:rsidP="00CF7524">
      <w:pPr>
        <w:pStyle w:val="Body0015after"/>
      </w:pPr>
      <w:r>
        <w:t xml:space="preserve">The goal preposition </w:t>
      </w:r>
      <w:r w:rsidRPr="00B62D03">
        <w:rPr>
          <w:rStyle w:val="ChItalBold"/>
        </w:rPr>
        <w:t>sama</w:t>
      </w:r>
      <w:r>
        <w:t xml:space="preserve"> ‘to’ </w:t>
      </w:r>
      <w:r w:rsidR="001571BC">
        <w:t>has trial word class membership.</w:t>
      </w:r>
      <w:r>
        <w:t xml:space="preserve"> </w:t>
      </w:r>
      <w:r w:rsidR="001571BC">
        <w:t xml:space="preserve">That </w:t>
      </w:r>
      <w:r>
        <w:t xml:space="preserve">is, besides being used as a preposition, it is also used as the stative verb </w:t>
      </w:r>
      <w:r>
        <w:rPr>
          <w:rStyle w:val="ChItalBold"/>
        </w:rPr>
        <w:t>sama</w:t>
      </w:r>
      <w:r w:rsidRPr="00DE0B66">
        <w:t xml:space="preserve"> </w:t>
      </w:r>
      <w:r>
        <w:t>‘</w:t>
      </w:r>
      <w:r w:rsidRPr="00DE0B66">
        <w:t>be same</w:t>
      </w:r>
      <w:r>
        <w:t>’</w:t>
      </w:r>
      <w:r w:rsidRPr="00BF528F">
        <w:t xml:space="preserve"> </w:t>
      </w:r>
      <w:r>
        <w:t>and, although not very frequently, as an addition-marking conjunction (see §</w:t>
      </w:r>
      <w:r>
        <w:fldChar w:fldCharType="begin"/>
      </w:r>
      <w:r>
        <w:instrText xml:space="preserve"> REF _Ref351641485 \w \h </w:instrText>
      </w:r>
      <w:r>
        <w:fldChar w:fldCharType="separate"/>
      </w:r>
      <w:r w:rsidR="00154D81">
        <w:rPr>
          <w:cs/>
        </w:rPr>
        <w:t>‎</w:t>
      </w:r>
      <w:r w:rsidR="00154D81">
        <w:t>5.14</w:t>
      </w:r>
      <w:r>
        <w:fldChar w:fldCharType="end"/>
      </w:r>
      <w:r>
        <w:t>; see also §</w:t>
      </w:r>
      <w:r>
        <w:fldChar w:fldCharType="begin"/>
      </w:r>
      <w:r>
        <w:instrText xml:space="preserve"> REF _Ref438300440 \w \h </w:instrText>
      </w:r>
      <w:r>
        <w:fldChar w:fldCharType="separate"/>
      </w:r>
      <w:r w:rsidR="00154D81">
        <w:rPr>
          <w:cs/>
        </w:rPr>
        <w:t>‎</w:t>
      </w:r>
      <w:r w:rsidR="00154D81">
        <w:t>14.2.1.3</w:t>
      </w:r>
      <w:r>
        <w:fldChar w:fldCharType="end"/>
      </w:r>
      <w:r>
        <w:t xml:space="preserve"> for its uses as a conjunction).</w:t>
      </w:r>
      <w:bookmarkStart w:id="4255" w:name="_Ref438367955"/>
      <w:r>
        <w:rPr>
          <w:rStyle w:val="FootnoteReference"/>
        </w:rPr>
        <w:footnoteReference w:id="225"/>
      </w:r>
      <w:bookmarkEnd w:id="4255"/>
    </w:p>
    <w:p w14:paraId="4B789B23" w14:textId="4C301287" w:rsidR="00DB02E5" w:rsidRDefault="00DB02E5" w:rsidP="00DB02E5">
      <w:pPr>
        <w:pStyle w:val="Heading3"/>
      </w:pPr>
      <w:bookmarkStart w:id="4258" w:name="_Ref319602128"/>
      <w:bookmarkStart w:id="4259" w:name="_Toc334439717"/>
      <w:bookmarkStart w:id="4260" w:name="_Toc342590113"/>
      <w:bookmarkStart w:id="4261" w:name="_Toc365356529"/>
      <w:bookmarkStart w:id="4262" w:name="_Toc440455696"/>
      <w:r w:rsidRPr="009F5B67">
        <w:rPr>
          <w:rStyle w:val="ChItalBold"/>
        </w:rPr>
        <w:t>untuk</w:t>
      </w:r>
      <w:r>
        <w:t xml:space="preserve"> </w:t>
      </w:r>
      <w:r w:rsidR="00B7093A">
        <w:t>‘</w:t>
      </w:r>
      <w:r>
        <w:t>for</w:t>
      </w:r>
      <w:r w:rsidR="00B7093A">
        <w:t>’</w:t>
      </w:r>
      <w:bookmarkEnd w:id="4258"/>
      <w:bookmarkEnd w:id="4259"/>
      <w:bookmarkEnd w:id="4260"/>
      <w:bookmarkEnd w:id="4261"/>
      <w:bookmarkEnd w:id="4262"/>
    </w:p>
    <w:p w14:paraId="6CE47C15" w14:textId="23CF57E3" w:rsidR="00DB02E5" w:rsidRDefault="00DB02E5" w:rsidP="00A97554">
      <w:pPr>
        <w:pStyle w:val="Body0000after"/>
      </w:pPr>
      <w:r>
        <w:t xml:space="preserve">The benefactive preposition </w:t>
      </w:r>
      <w:r w:rsidRPr="006E34FF">
        <w:rPr>
          <w:rStyle w:val="ChItalBold"/>
        </w:rPr>
        <w:t>untuk</w:t>
      </w:r>
      <w:r>
        <w:t xml:space="preserve"> </w:t>
      </w:r>
      <w:r w:rsidR="00A97554">
        <w:t>usually translates</w:t>
      </w:r>
      <w:r>
        <w:t xml:space="preserve"> with </w:t>
      </w:r>
      <w:r w:rsidR="00B7093A">
        <w:t>‘</w:t>
      </w:r>
      <w:r>
        <w:t>for</w:t>
      </w:r>
      <w:r w:rsidR="00B7093A">
        <w:t>’</w:t>
      </w:r>
      <w:r>
        <w:t xml:space="preserve">; depending on its context, however, it </w:t>
      </w:r>
      <w:r w:rsidR="00A97554">
        <w:t>also translates</w:t>
      </w:r>
      <w:r>
        <w:t xml:space="preserve"> with </w:t>
      </w:r>
      <w:r w:rsidR="00B7093A">
        <w:t>‘</w:t>
      </w:r>
      <w:r>
        <w:t>to, about</w:t>
      </w:r>
      <w:r w:rsidR="00B7093A">
        <w:t>’</w:t>
      </w:r>
      <w:r>
        <w:t>. The preposition introduces animate and inanimate, as well as nominal and pronominal referents. In most cases, the referents are beneficiaries or recipients (148 tokens). In this</w:t>
      </w:r>
      <w:r w:rsidR="00A97554">
        <w:t xml:space="preserve"> regard</w:t>
      </w:r>
      <w:r>
        <w:t xml:space="preserve">, </w:t>
      </w:r>
      <w:r w:rsidRPr="00F85A9E">
        <w:rPr>
          <w:rStyle w:val="ChItalBold"/>
        </w:rPr>
        <w:t>untuk</w:t>
      </w:r>
      <w:r>
        <w:t xml:space="preserve"> </w:t>
      </w:r>
      <w:r w:rsidR="00B7093A">
        <w:t>‘</w:t>
      </w:r>
      <w:r>
        <w:t>for</w:t>
      </w:r>
      <w:r w:rsidR="00B7093A">
        <w:t>’</w:t>
      </w:r>
      <w:r>
        <w:t xml:space="preserve"> is similar to benefactive </w:t>
      </w:r>
      <w:r w:rsidRPr="00F85A9E">
        <w:rPr>
          <w:rStyle w:val="ChItalBold"/>
        </w:rPr>
        <w:t>buat</w:t>
      </w:r>
      <w:r>
        <w:t xml:space="preserve"> </w:t>
      </w:r>
      <w:r w:rsidR="00B7093A">
        <w:t>‘</w:t>
      </w:r>
      <w:r>
        <w:t>for</w:t>
      </w:r>
      <w:r w:rsidR="00B7093A">
        <w:t>’</w:t>
      </w:r>
      <w:r>
        <w:t xml:space="preserve"> (§</w:t>
      </w:r>
      <w:r>
        <w:fldChar w:fldCharType="begin"/>
      </w:r>
      <w:r>
        <w:instrText xml:space="preserve"> REF _Ref319761140 \w \h </w:instrText>
      </w:r>
      <w:r>
        <w:fldChar w:fldCharType="separate"/>
      </w:r>
      <w:r w:rsidR="00154D81">
        <w:rPr>
          <w:cs/>
        </w:rPr>
        <w:t>‎</w:t>
      </w:r>
      <w:r w:rsidR="00154D81">
        <w:t>10.2.4</w:t>
      </w:r>
      <w:r>
        <w:fldChar w:fldCharType="end"/>
      </w:r>
      <w:r>
        <w:t xml:space="preserve">). Contrasting with </w:t>
      </w:r>
      <w:r w:rsidRPr="00B01E49">
        <w:rPr>
          <w:rStyle w:val="ChItalBold"/>
        </w:rPr>
        <w:t>buat</w:t>
      </w:r>
      <w:r>
        <w:t xml:space="preserve"> </w:t>
      </w:r>
      <w:r w:rsidR="00B7093A">
        <w:t>‘</w:t>
      </w:r>
      <w:r>
        <w:t>for</w:t>
      </w:r>
      <w:r w:rsidR="00B7093A">
        <w:t>’</w:t>
      </w:r>
      <w:r>
        <w:t xml:space="preserve">, however, </w:t>
      </w:r>
      <w:r w:rsidRPr="00F85A9E">
        <w:rPr>
          <w:rStyle w:val="ChItalBold"/>
        </w:rPr>
        <w:t>untuk</w:t>
      </w:r>
      <w:r>
        <w:t xml:space="preserve"> </w:t>
      </w:r>
      <w:r w:rsidR="00B7093A">
        <w:t>‘</w:t>
      </w:r>
      <w:r>
        <w:t>for</w:t>
      </w:r>
      <w:r w:rsidR="00B7093A">
        <w:t>’</w:t>
      </w:r>
      <w:r>
        <w:t xml:space="preserve"> has a wider distribution and more functions in that it (1) combines with demonstratives, (2) introduces inanimate referents, and (3) introduces circumstance.</w:t>
      </w:r>
    </w:p>
    <w:p w14:paraId="14792C4A" w14:textId="07457261" w:rsidR="00DB02E5" w:rsidRDefault="00DB02E5" w:rsidP="00DB02E5">
      <w:pPr>
        <w:pStyle w:val="Body0500after"/>
      </w:pPr>
      <w:r>
        <w:t xml:space="preserve">Beneficiaries introduced with </w:t>
      </w:r>
      <w:r w:rsidRPr="002B3236">
        <w:rPr>
          <w:rStyle w:val="ChItalBold"/>
        </w:rPr>
        <w:t>untuk</w:t>
      </w:r>
      <w:r>
        <w:t xml:space="preserve"> </w:t>
      </w:r>
      <w:r w:rsidR="00B7093A">
        <w:t>‘</w:t>
      </w:r>
      <w:r>
        <w:t>for</w:t>
      </w:r>
      <w:r w:rsidR="00B7093A">
        <w:t>’</w:t>
      </w:r>
      <w:r>
        <w:t xml:space="preserve"> are typically animate human as in </w:t>
      </w:r>
      <w:r>
        <w:fldChar w:fldCharType="begin"/>
      </w:r>
      <w:r>
        <w:instrText xml:space="preserve"> REF _Ref366499720 \h </w:instrText>
      </w:r>
      <w:r>
        <w:fldChar w:fldCharType="separate"/>
      </w:r>
      <w:r w:rsidR="00154D81" w:rsidRPr="00534F9D">
        <w:t>(</w:t>
      </w:r>
      <w:r w:rsidR="00154D81">
        <w:rPr>
          <w:noProof/>
        </w:rPr>
        <w:t>51</w:t>
      </w:r>
      <w:r w:rsidR="00154D81" w:rsidRPr="00534F9D">
        <w:t>)</w:t>
      </w:r>
      <w:r>
        <w:fldChar w:fldCharType="end"/>
      </w:r>
      <w:r>
        <w:t xml:space="preserve">, </w:t>
      </w:r>
      <w:r>
        <w:fldChar w:fldCharType="begin"/>
      </w:r>
      <w:r>
        <w:instrText xml:space="preserve"> REF _Ref339635085 \h </w:instrText>
      </w:r>
      <w:r>
        <w:fldChar w:fldCharType="separate"/>
      </w:r>
      <w:r w:rsidR="00154D81" w:rsidRPr="00534F9D">
        <w:t>(</w:t>
      </w:r>
      <w:r w:rsidR="00154D81">
        <w:rPr>
          <w:noProof/>
        </w:rPr>
        <w:t>53</w:t>
      </w:r>
      <w:r w:rsidR="00154D81" w:rsidRPr="00534F9D">
        <w:t>)</w:t>
      </w:r>
      <w:r>
        <w:fldChar w:fldCharType="end"/>
      </w:r>
      <w:r>
        <w:t xml:space="preserve"> or </w:t>
      </w:r>
      <w:r>
        <w:fldChar w:fldCharType="begin"/>
      </w:r>
      <w:r>
        <w:instrText xml:space="preserve"> REF _Ref339635086 \h </w:instrText>
      </w:r>
      <w:r>
        <w:fldChar w:fldCharType="separate"/>
      </w:r>
      <w:r w:rsidR="00154D81" w:rsidRPr="00534F9D">
        <w:t>(</w:t>
      </w:r>
      <w:r w:rsidR="00154D81">
        <w:rPr>
          <w:noProof/>
        </w:rPr>
        <w:t>54</w:t>
      </w:r>
      <w:r w:rsidR="00154D81" w:rsidRPr="00534F9D">
        <w:t>)</w:t>
      </w:r>
      <w:r>
        <w:fldChar w:fldCharType="end"/>
      </w:r>
      <w:r>
        <w:t xml:space="preserve">. The beneficiary can, however, also be animate nonhuman as in </w:t>
      </w:r>
      <w:r w:rsidRPr="008910A0">
        <w:rPr>
          <w:rStyle w:val="ChItalBold"/>
        </w:rPr>
        <w:t>u</w:t>
      </w:r>
      <w:r>
        <w:rPr>
          <w:rStyle w:val="ChItalBold"/>
        </w:rPr>
        <w:t>ntuk anjing dorang</w:t>
      </w:r>
      <w:r>
        <w:t xml:space="preserve"> </w:t>
      </w:r>
      <w:r w:rsidR="00B7093A">
        <w:t>‘</w:t>
      </w:r>
      <w:r>
        <w:t>for the dogs</w:t>
      </w:r>
      <w:r w:rsidR="00B7093A">
        <w:t>’</w:t>
      </w:r>
      <w:r>
        <w:t xml:space="preserve"> in </w:t>
      </w:r>
      <w:r>
        <w:fldChar w:fldCharType="begin"/>
      </w:r>
      <w:r>
        <w:instrText xml:space="preserve"> REF _Ref339635084 \h </w:instrText>
      </w:r>
      <w:r>
        <w:fldChar w:fldCharType="separate"/>
      </w:r>
      <w:r w:rsidR="00154D81" w:rsidRPr="00534F9D">
        <w:t>(</w:t>
      </w:r>
      <w:r w:rsidR="00154D81">
        <w:rPr>
          <w:noProof/>
        </w:rPr>
        <w:t>52</w:t>
      </w:r>
      <w:r w:rsidR="00154D81" w:rsidRPr="00534F9D">
        <w:t>)</w:t>
      </w:r>
      <w:r>
        <w:fldChar w:fldCharType="end"/>
      </w:r>
      <w:r>
        <w:t>.</w:t>
      </w:r>
    </w:p>
    <w:p w14:paraId="07A4D3B3" w14:textId="50C602A8" w:rsidR="00DB02E5" w:rsidRDefault="00DB02E5" w:rsidP="00F27C28">
      <w:pPr>
        <w:pStyle w:val="Body0505after"/>
      </w:pPr>
      <w:r>
        <w:t xml:space="preserve">Usually, </w:t>
      </w:r>
      <w:r w:rsidRPr="00DF5B52">
        <w:rPr>
          <w:rStyle w:val="ChItalBold"/>
        </w:rPr>
        <w:t>untuk</w:t>
      </w:r>
      <w:r>
        <w:t xml:space="preserve"> </w:t>
      </w:r>
      <w:r w:rsidR="00B7093A">
        <w:t>‘</w:t>
      </w:r>
      <w:r>
        <w:t>for</w:t>
      </w:r>
      <w:r w:rsidR="00B7093A">
        <w:t>’</w:t>
      </w:r>
      <w:r>
        <w:t xml:space="preserve"> follows bivalent verbs such as </w:t>
      </w:r>
      <w:r w:rsidRPr="007F01D6">
        <w:rPr>
          <w:rStyle w:val="ChItalBold"/>
        </w:rPr>
        <w:t>buat</w:t>
      </w:r>
      <w:r>
        <w:t xml:space="preserve"> </w:t>
      </w:r>
      <w:r w:rsidR="00B7093A">
        <w:t>‘</w:t>
      </w:r>
      <w:r>
        <w:t>make, do</w:t>
      </w:r>
      <w:r w:rsidR="00B7093A">
        <w:t>’</w:t>
      </w:r>
      <w:r>
        <w:t xml:space="preserve"> or </w:t>
      </w:r>
      <w:r w:rsidRPr="0075147B">
        <w:rPr>
          <w:rStyle w:val="ChItalBold"/>
        </w:rPr>
        <w:t>bikin</w:t>
      </w:r>
      <w:r w:rsidR="00753525">
        <w:rPr>
          <w:rStyle w:val="ChItalBold"/>
        </w:rPr>
        <w:t>g</w:t>
      </w:r>
      <w:r>
        <w:t xml:space="preserve"> </w:t>
      </w:r>
      <w:r w:rsidR="00B7093A">
        <w:t>‘</w:t>
      </w:r>
      <w:r>
        <w:t>make</w:t>
      </w:r>
      <w:r w:rsidR="00B7093A">
        <w:t>’</w:t>
      </w:r>
      <w:r>
        <w:t xml:space="preserve"> and introduces beneficiaries </w:t>
      </w:r>
      <w:r w:rsidRPr="00856563">
        <w:t xml:space="preserve">encoded </w:t>
      </w:r>
      <w:r>
        <w:t xml:space="preserve">by peripheral adjuncts, as in </w:t>
      </w:r>
      <w:r>
        <w:fldChar w:fldCharType="begin"/>
      </w:r>
      <w:r>
        <w:instrText xml:space="preserve"> REF _Ref366499720 \h </w:instrText>
      </w:r>
      <w:r>
        <w:fldChar w:fldCharType="separate"/>
      </w:r>
      <w:r w:rsidR="00154D81" w:rsidRPr="00534F9D">
        <w:t>(</w:t>
      </w:r>
      <w:r w:rsidR="00154D81">
        <w:rPr>
          <w:noProof/>
        </w:rPr>
        <w:t>51</w:t>
      </w:r>
      <w:r w:rsidR="00154D81" w:rsidRPr="00534F9D">
        <w:t>)</w:t>
      </w:r>
      <w:r>
        <w:fldChar w:fldCharType="end"/>
      </w:r>
      <w:r>
        <w:t xml:space="preserve"> or </w:t>
      </w:r>
      <w:r>
        <w:fldChar w:fldCharType="begin"/>
      </w:r>
      <w:r>
        <w:instrText xml:space="preserve"> REF _Ref339635084 \h </w:instrText>
      </w:r>
      <w:r>
        <w:fldChar w:fldCharType="separate"/>
      </w:r>
      <w:r w:rsidR="00154D81" w:rsidRPr="00534F9D">
        <w:t>(</w:t>
      </w:r>
      <w:r w:rsidR="00154D81">
        <w:rPr>
          <w:noProof/>
        </w:rPr>
        <w:t>52</w:t>
      </w:r>
      <w:r w:rsidR="00154D81" w:rsidRPr="00534F9D">
        <w:t>)</w:t>
      </w:r>
      <w:r>
        <w:fldChar w:fldCharType="end"/>
      </w:r>
      <w:r>
        <w:t>, respectively. Only rarely</w:t>
      </w:r>
      <w:r w:rsidR="005B7582">
        <w:t xml:space="preserve"> </w:t>
      </w:r>
      <w:r w:rsidR="00DA0EA0">
        <w:t xml:space="preserve">is </w:t>
      </w:r>
      <w:r>
        <w:t xml:space="preserve">the beneficiary </w:t>
      </w:r>
      <w:r w:rsidRPr="00856563">
        <w:t xml:space="preserve">encoded </w:t>
      </w:r>
      <w:r>
        <w:t>by a nonverbal prepositional predicate (2 tokens)</w:t>
      </w:r>
      <w:r w:rsidR="00DA0EA0">
        <w:t>,</w:t>
      </w:r>
      <w:r>
        <w:t xml:space="preserve"> as in </w:t>
      </w:r>
      <w:r w:rsidRPr="00675038">
        <w:rPr>
          <w:rStyle w:val="ChItalBold"/>
        </w:rPr>
        <w:t>untuk tamu</w:t>
      </w:r>
      <w:r>
        <w:t xml:space="preserve"> </w:t>
      </w:r>
      <w:r w:rsidR="00B7093A">
        <w:t>‘</w:t>
      </w:r>
      <w:r>
        <w:t>for the guests</w:t>
      </w:r>
      <w:r w:rsidR="00B7093A">
        <w:t>’</w:t>
      </w:r>
      <w:r>
        <w:t xml:space="preserve"> in </w:t>
      </w:r>
      <w:r>
        <w:fldChar w:fldCharType="begin"/>
      </w:r>
      <w:r>
        <w:instrText xml:space="preserve"> REF _Ref339635085 \h </w:instrText>
      </w:r>
      <w:r>
        <w:fldChar w:fldCharType="separate"/>
      </w:r>
      <w:r w:rsidR="00154D81" w:rsidRPr="00534F9D">
        <w:t>(</w:t>
      </w:r>
      <w:r w:rsidR="00154D81">
        <w:rPr>
          <w:noProof/>
        </w:rPr>
        <w:t>53</w:t>
      </w:r>
      <w:r w:rsidR="00154D81" w:rsidRPr="00534F9D">
        <w:t>)</w:t>
      </w:r>
      <w:r>
        <w:fldChar w:fldCharType="end"/>
      </w:r>
      <w:r>
        <w:t xml:space="preserve"> or an </w:t>
      </w:r>
      <w:r w:rsidRPr="0000128E">
        <w:t xml:space="preserve">adnominal prepositional phrase </w:t>
      </w:r>
      <w:r>
        <w:t>(2 tokens)</w:t>
      </w:r>
      <w:r w:rsidR="00DA0EA0">
        <w:t>,</w:t>
      </w:r>
      <w:r>
        <w:t xml:space="preserve"> </w:t>
      </w:r>
      <w:r w:rsidRPr="0000128E">
        <w:t>as</w:t>
      </w:r>
      <w:r>
        <w:t xml:space="preserve"> in </w:t>
      </w:r>
      <w:r w:rsidRPr="00390265">
        <w:rPr>
          <w:rStyle w:val="ChItalBold"/>
        </w:rPr>
        <w:t>untuk kafir</w:t>
      </w:r>
      <w:r>
        <w:t xml:space="preserve"> </w:t>
      </w:r>
      <w:r w:rsidR="00B7093A">
        <w:t>‘</w:t>
      </w:r>
      <w:r>
        <w:t>for unbelievers</w:t>
      </w:r>
      <w:r w:rsidR="00B7093A">
        <w:t>’</w:t>
      </w:r>
      <w:r>
        <w:t xml:space="preserve"> in </w:t>
      </w:r>
      <w:r>
        <w:fldChar w:fldCharType="begin"/>
      </w:r>
      <w:r>
        <w:instrText xml:space="preserve"> REF _Ref339635086 \h </w:instrText>
      </w:r>
      <w:r>
        <w:fldChar w:fldCharType="separate"/>
      </w:r>
      <w:r w:rsidR="00154D81" w:rsidRPr="00534F9D">
        <w:t>(</w:t>
      </w:r>
      <w:r w:rsidR="00154D81">
        <w:rPr>
          <w:noProof/>
        </w:rPr>
        <w:t>54</w:t>
      </w:r>
      <w:r w:rsidR="00154D81" w:rsidRPr="00534F9D">
        <w:t>)</w:t>
      </w:r>
      <w:r>
        <w:fldChar w:fldCharType="end"/>
      </w:r>
      <w:r>
        <w:t xml:space="preserve">. As for the low token frequencies of two each, one consultant suggested that these constructions are not native Papuan Malay but represent instances of code-switching with Indonesian. </w:t>
      </w:r>
      <w:r w:rsidR="007561D8">
        <w:t xml:space="preserve">The </w:t>
      </w:r>
      <w:r>
        <w:t>low frequencies support this statement.</w:t>
      </w:r>
    </w:p>
    <w:p w14:paraId="595A3213" w14:textId="77777777" w:rsidR="00DB02E5" w:rsidRDefault="00DB02E5" w:rsidP="00DB02E5">
      <w:pPr>
        <w:pStyle w:val="ExampleTitle"/>
      </w:pPr>
      <w:r>
        <w:t>Introducing animate beneficiaries</w:t>
      </w:r>
    </w:p>
    <w:tbl>
      <w:tblPr>
        <w:tblW w:w="4020" w:type="dxa"/>
        <w:tblCellMar>
          <w:left w:w="42" w:type="dxa"/>
          <w:right w:w="42" w:type="dxa"/>
        </w:tblCellMar>
        <w:tblLook w:val="01E0" w:firstRow="1" w:lastRow="1" w:firstColumn="1" w:lastColumn="1" w:noHBand="0" w:noVBand="0"/>
      </w:tblPr>
      <w:tblGrid>
        <w:gridCol w:w="709"/>
        <w:gridCol w:w="695"/>
        <w:gridCol w:w="618"/>
        <w:gridCol w:w="784"/>
        <w:gridCol w:w="696"/>
        <w:gridCol w:w="518"/>
      </w:tblGrid>
      <w:tr w:rsidR="00AC23C4" w:rsidRPr="008C7D8B" w14:paraId="5BE17AE8" w14:textId="77777777" w:rsidTr="00AC23C4">
        <w:tc>
          <w:tcPr>
            <w:tcW w:w="709" w:type="dxa"/>
            <w:shd w:val="clear" w:color="auto" w:fill="auto"/>
          </w:tcPr>
          <w:p w14:paraId="743FD7A5" w14:textId="77777777" w:rsidR="00DB02E5" w:rsidRPr="00B1769D" w:rsidRDefault="00DB02E5" w:rsidP="00DB02E5">
            <w:pPr>
              <w:pStyle w:val="O0Nwnext"/>
            </w:pPr>
            <w:bookmarkStart w:id="4263" w:name="_Ref366499720"/>
            <w:r w:rsidRPr="00534F9D">
              <w:t>(</w:t>
            </w:r>
            <w:fldSimple w:instr=" SEQ ( \* ARABIC \s 1 ">
              <w:r w:rsidR="00154D81">
                <w:rPr>
                  <w:noProof/>
                </w:rPr>
                <w:t>51</w:t>
              </w:r>
            </w:fldSimple>
            <w:r w:rsidRPr="00534F9D">
              <w:t>)</w:t>
            </w:r>
            <w:bookmarkEnd w:id="4263"/>
          </w:p>
        </w:tc>
        <w:tc>
          <w:tcPr>
            <w:tcW w:w="695" w:type="dxa"/>
            <w:shd w:val="clear" w:color="auto" w:fill="auto"/>
          </w:tcPr>
          <w:p w14:paraId="5040BF7D" w14:textId="23E862E9" w:rsidR="00DB02E5" w:rsidRPr="001731DC" w:rsidRDefault="00DD67AC" w:rsidP="00DB02E5">
            <w:pPr>
              <w:pStyle w:val="Text"/>
            </w:pPr>
            <w:r w:rsidRPr="001731DC">
              <w:t>Tuhan</w:t>
            </w:r>
            <w:r w:rsidR="004E7A51">
              <w:t>g</w:t>
            </w:r>
          </w:p>
        </w:tc>
        <w:tc>
          <w:tcPr>
            <w:tcW w:w="618" w:type="dxa"/>
            <w:shd w:val="clear" w:color="auto" w:fill="auto"/>
          </w:tcPr>
          <w:p w14:paraId="5EFF03A3" w14:textId="77777777" w:rsidR="00DB02E5" w:rsidRPr="001731DC" w:rsidRDefault="00DB02E5" w:rsidP="00DB02E5">
            <w:pPr>
              <w:pStyle w:val="Text"/>
            </w:pPr>
            <w:r w:rsidRPr="001731DC">
              <w:t>buat</w:t>
            </w:r>
          </w:p>
        </w:tc>
        <w:tc>
          <w:tcPr>
            <w:tcW w:w="784" w:type="dxa"/>
            <w:shd w:val="clear" w:color="auto" w:fill="auto"/>
          </w:tcPr>
          <w:p w14:paraId="783B6D43" w14:textId="77777777" w:rsidR="00DB02E5" w:rsidRPr="001731DC" w:rsidRDefault="00DB02E5" w:rsidP="00DB02E5">
            <w:pPr>
              <w:pStyle w:val="Text"/>
            </w:pPr>
            <w:r w:rsidRPr="001731DC">
              <w:t>mujisat</w:t>
            </w:r>
          </w:p>
        </w:tc>
        <w:tc>
          <w:tcPr>
            <w:tcW w:w="696" w:type="dxa"/>
            <w:shd w:val="clear" w:color="auto" w:fill="auto"/>
          </w:tcPr>
          <w:p w14:paraId="1ADB9682" w14:textId="77777777" w:rsidR="00DB02E5" w:rsidRPr="007F01D6" w:rsidRDefault="00DB02E5" w:rsidP="00DB02E5">
            <w:pPr>
              <w:pStyle w:val="Text"/>
              <w:rPr>
                <w:rStyle w:val="ChBlueBold"/>
              </w:rPr>
            </w:pPr>
            <w:r w:rsidRPr="007F01D6">
              <w:rPr>
                <w:rStyle w:val="ChBlueBold"/>
              </w:rPr>
              <w:t>untuk</w:t>
            </w:r>
          </w:p>
        </w:tc>
        <w:tc>
          <w:tcPr>
            <w:tcW w:w="518" w:type="dxa"/>
            <w:shd w:val="clear" w:color="auto" w:fill="auto"/>
          </w:tcPr>
          <w:p w14:paraId="7529B3BE" w14:textId="77777777" w:rsidR="00DB02E5" w:rsidRPr="007F01D6" w:rsidRDefault="00DB02E5" w:rsidP="00DB02E5">
            <w:pPr>
              <w:pStyle w:val="Text"/>
              <w:rPr>
                <w:rStyle w:val="ChBlueBold"/>
              </w:rPr>
            </w:pPr>
            <w:r w:rsidRPr="007F01D6">
              <w:rPr>
                <w:rStyle w:val="ChBlueBold"/>
              </w:rPr>
              <w:t>kita</w:t>
            </w:r>
          </w:p>
        </w:tc>
      </w:tr>
      <w:tr w:rsidR="00AC23C4" w:rsidRPr="00AC23C4" w14:paraId="1CEA515D" w14:textId="77777777" w:rsidTr="00AC23C4">
        <w:tc>
          <w:tcPr>
            <w:tcW w:w="709" w:type="dxa"/>
            <w:shd w:val="clear" w:color="auto" w:fill="auto"/>
          </w:tcPr>
          <w:p w14:paraId="7434EBEC" w14:textId="77777777" w:rsidR="00DB02E5" w:rsidRPr="006301E0" w:rsidRDefault="00DB02E5" w:rsidP="00DB02E5">
            <w:pPr>
              <w:pStyle w:val="GlossEng"/>
            </w:pPr>
          </w:p>
        </w:tc>
        <w:tc>
          <w:tcPr>
            <w:tcW w:w="695" w:type="dxa"/>
            <w:shd w:val="clear" w:color="auto" w:fill="auto"/>
          </w:tcPr>
          <w:p w14:paraId="2D4BAE2D" w14:textId="77777777" w:rsidR="00DB02E5" w:rsidRPr="001731DC" w:rsidRDefault="00DB02E5" w:rsidP="00DB02E5">
            <w:pPr>
              <w:pStyle w:val="GlossEng"/>
            </w:pPr>
            <w:r w:rsidRPr="001731DC">
              <w:t>God</w:t>
            </w:r>
          </w:p>
        </w:tc>
        <w:tc>
          <w:tcPr>
            <w:tcW w:w="618" w:type="dxa"/>
            <w:shd w:val="clear" w:color="auto" w:fill="auto"/>
          </w:tcPr>
          <w:p w14:paraId="4B65CE7C" w14:textId="77777777" w:rsidR="00DB02E5" w:rsidRPr="001731DC" w:rsidRDefault="00DB02E5" w:rsidP="00DB02E5">
            <w:pPr>
              <w:pStyle w:val="GlossEng"/>
            </w:pPr>
            <w:r w:rsidRPr="001731DC">
              <w:t>make</w:t>
            </w:r>
          </w:p>
        </w:tc>
        <w:tc>
          <w:tcPr>
            <w:tcW w:w="784" w:type="dxa"/>
            <w:shd w:val="clear" w:color="auto" w:fill="auto"/>
          </w:tcPr>
          <w:p w14:paraId="1BAF5898" w14:textId="77777777" w:rsidR="00DB02E5" w:rsidRPr="001731DC" w:rsidRDefault="00DB02E5" w:rsidP="00DB02E5">
            <w:pPr>
              <w:pStyle w:val="GlossEng"/>
            </w:pPr>
            <w:r w:rsidRPr="001731DC">
              <w:t>miracle</w:t>
            </w:r>
          </w:p>
        </w:tc>
        <w:tc>
          <w:tcPr>
            <w:tcW w:w="696" w:type="dxa"/>
            <w:shd w:val="clear" w:color="auto" w:fill="auto"/>
          </w:tcPr>
          <w:p w14:paraId="30E68820" w14:textId="77777777" w:rsidR="00DB02E5" w:rsidRPr="001731DC" w:rsidRDefault="00DB02E5" w:rsidP="00DB02E5">
            <w:pPr>
              <w:pStyle w:val="GlossEng"/>
            </w:pPr>
            <w:r w:rsidRPr="001731DC">
              <w:t>for</w:t>
            </w:r>
          </w:p>
        </w:tc>
        <w:tc>
          <w:tcPr>
            <w:tcW w:w="518" w:type="dxa"/>
            <w:shd w:val="clear" w:color="auto" w:fill="auto"/>
          </w:tcPr>
          <w:p w14:paraId="1701035A" w14:textId="77777777" w:rsidR="00DB02E5" w:rsidRPr="0099608C" w:rsidRDefault="00DB02E5" w:rsidP="00DB02E5">
            <w:pPr>
              <w:pStyle w:val="GlossEng"/>
              <w:rPr>
                <w:rStyle w:val="ChSmallCaps"/>
              </w:rPr>
            </w:pPr>
            <w:r w:rsidRPr="0099608C">
              <w:rPr>
                <w:rStyle w:val="ChSmallCaps"/>
              </w:rPr>
              <w:t>1pl</w:t>
            </w:r>
          </w:p>
        </w:tc>
      </w:tr>
    </w:tbl>
    <w:p w14:paraId="64402311" w14:textId="4F827C03" w:rsidR="00DB02E5" w:rsidRDefault="00B7093A" w:rsidP="00DB02E5">
      <w:pPr>
        <w:pStyle w:val="FreeTranslEng"/>
      </w:pPr>
      <w:r>
        <w:t>‘</w:t>
      </w:r>
      <w:r w:rsidR="00DB02E5">
        <w:t xml:space="preserve">God made a miracle </w:t>
      </w:r>
      <w:r w:rsidR="00DB02E5" w:rsidRPr="00CF3B60">
        <w:rPr>
          <w:rStyle w:val="ChBlueBold"/>
        </w:rPr>
        <w:t>for us</w:t>
      </w:r>
      <w:r>
        <w:t>’</w:t>
      </w:r>
      <w:r w:rsidR="00DB02E5">
        <w:t xml:space="preserve"> </w:t>
      </w:r>
      <w:r w:rsidR="00DB02E5" w:rsidRPr="006301E0">
        <w:rPr>
          <w:rStyle w:val="ExampleSource"/>
        </w:rPr>
        <w:t>[080917-008-NP.0163]</w:t>
      </w:r>
    </w:p>
    <w:tbl>
      <w:tblPr>
        <w:tblW w:w="6694" w:type="dxa"/>
        <w:tblCellMar>
          <w:left w:w="40" w:type="dxa"/>
          <w:right w:w="40" w:type="dxa"/>
        </w:tblCellMar>
        <w:tblLook w:val="01E0" w:firstRow="1" w:lastRow="1" w:firstColumn="1" w:lastColumn="1" w:noHBand="0" w:noVBand="0"/>
      </w:tblPr>
      <w:tblGrid>
        <w:gridCol w:w="709"/>
        <w:gridCol w:w="284"/>
        <w:gridCol w:w="569"/>
        <w:gridCol w:w="485"/>
        <w:gridCol w:w="563"/>
        <w:gridCol w:w="536"/>
        <w:gridCol w:w="614"/>
        <w:gridCol w:w="725"/>
        <w:gridCol w:w="692"/>
        <w:gridCol w:w="725"/>
        <w:gridCol w:w="792"/>
      </w:tblGrid>
      <w:tr w:rsidR="00AC23C4" w:rsidRPr="008C7D8B" w14:paraId="7A0C307A" w14:textId="77777777" w:rsidTr="00AC23C4">
        <w:tc>
          <w:tcPr>
            <w:tcW w:w="709" w:type="dxa"/>
            <w:shd w:val="clear" w:color="auto" w:fill="auto"/>
          </w:tcPr>
          <w:p w14:paraId="0B8E2B8E" w14:textId="77777777" w:rsidR="00DB02E5" w:rsidRPr="00B1769D" w:rsidRDefault="00DB02E5" w:rsidP="00DB02E5">
            <w:pPr>
              <w:pStyle w:val="O0Nwnext"/>
            </w:pPr>
            <w:bookmarkStart w:id="4264" w:name="_Ref319599738"/>
            <w:bookmarkStart w:id="4265" w:name="_Ref339635084"/>
            <w:r w:rsidRPr="00534F9D">
              <w:t>(</w:t>
            </w:r>
            <w:fldSimple w:instr=" SEQ ( \* ARABIC \s 1 ">
              <w:r w:rsidR="00154D81">
                <w:rPr>
                  <w:noProof/>
                </w:rPr>
                <w:t>52</w:t>
              </w:r>
            </w:fldSimple>
            <w:bookmarkEnd w:id="4264"/>
            <w:r w:rsidRPr="00534F9D">
              <w:t>)</w:t>
            </w:r>
            <w:bookmarkEnd w:id="4265"/>
          </w:p>
        </w:tc>
        <w:tc>
          <w:tcPr>
            <w:tcW w:w="284" w:type="dxa"/>
            <w:shd w:val="clear" w:color="auto" w:fill="auto"/>
          </w:tcPr>
          <w:p w14:paraId="68299B09" w14:textId="77777777" w:rsidR="00DB02E5" w:rsidRPr="002E32E2" w:rsidRDefault="00DB02E5" w:rsidP="00DB02E5">
            <w:pPr>
              <w:pStyle w:val="Text"/>
            </w:pPr>
            <w:r>
              <w:t>…</w:t>
            </w:r>
          </w:p>
        </w:tc>
        <w:tc>
          <w:tcPr>
            <w:tcW w:w="569" w:type="dxa"/>
            <w:shd w:val="clear" w:color="auto" w:fill="auto"/>
          </w:tcPr>
          <w:p w14:paraId="1F2D87CE" w14:textId="77777777" w:rsidR="00DB02E5" w:rsidRPr="002E32E2" w:rsidRDefault="00DB02E5" w:rsidP="00DB02E5">
            <w:pPr>
              <w:pStyle w:val="Text"/>
            </w:pPr>
            <w:r w:rsidRPr="002E32E2">
              <w:t>yang</w:t>
            </w:r>
          </w:p>
        </w:tc>
        <w:tc>
          <w:tcPr>
            <w:tcW w:w="485" w:type="dxa"/>
            <w:shd w:val="clear" w:color="auto" w:fill="auto"/>
          </w:tcPr>
          <w:p w14:paraId="30BFB404" w14:textId="77777777" w:rsidR="00DB02E5" w:rsidRPr="002E32E2" w:rsidRDefault="00DB02E5" w:rsidP="00DB02E5">
            <w:pPr>
              <w:pStyle w:val="Text"/>
            </w:pPr>
            <w:r w:rsidRPr="002E32E2">
              <w:t>sa</w:t>
            </w:r>
          </w:p>
        </w:tc>
        <w:tc>
          <w:tcPr>
            <w:tcW w:w="563" w:type="dxa"/>
            <w:shd w:val="clear" w:color="auto" w:fill="auto"/>
          </w:tcPr>
          <w:p w14:paraId="4569D08C" w14:textId="77777777" w:rsidR="00DB02E5" w:rsidRPr="002E32E2" w:rsidRDefault="00DB02E5" w:rsidP="00DB02E5">
            <w:pPr>
              <w:pStyle w:val="Text"/>
            </w:pPr>
            <w:r w:rsidRPr="002E32E2">
              <w:t>pu</w:t>
            </w:r>
          </w:p>
        </w:tc>
        <w:tc>
          <w:tcPr>
            <w:tcW w:w="536" w:type="dxa"/>
            <w:shd w:val="clear" w:color="auto" w:fill="auto"/>
          </w:tcPr>
          <w:p w14:paraId="07727590" w14:textId="77777777" w:rsidR="00DB02E5" w:rsidRPr="002E32E2" w:rsidRDefault="00DB02E5" w:rsidP="00DB02E5">
            <w:pPr>
              <w:pStyle w:val="Text"/>
            </w:pPr>
            <w:r w:rsidRPr="002E32E2">
              <w:t>bini</w:t>
            </w:r>
          </w:p>
        </w:tc>
        <w:tc>
          <w:tcPr>
            <w:tcW w:w="614" w:type="dxa"/>
            <w:shd w:val="clear" w:color="auto" w:fill="auto"/>
          </w:tcPr>
          <w:p w14:paraId="4D14BB9A" w14:textId="77777777" w:rsidR="00DB02E5" w:rsidRPr="002E32E2" w:rsidRDefault="00DB02E5" w:rsidP="00DB02E5">
            <w:pPr>
              <w:pStyle w:val="Text"/>
            </w:pPr>
            <w:r w:rsidRPr="002E32E2">
              <w:t>bikin</w:t>
            </w:r>
            <w:r w:rsidR="00753525">
              <w:t>g</w:t>
            </w:r>
          </w:p>
        </w:tc>
        <w:tc>
          <w:tcPr>
            <w:tcW w:w="725" w:type="dxa"/>
            <w:shd w:val="clear" w:color="auto" w:fill="auto"/>
          </w:tcPr>
          <w:p w14:paraId="2F6DD5D1" w14:textId="77777777" w:rsidR="00DB02E5" w:rsidRPr="002E32E2" w:rsidRDefault="00DB02E5" w:rsidP="00DB02E5">
            <w:pPr>
              <w:pStyle w:val="Text"/>
            </w:pPr>
            <w:r w:rsidRPr="002E32E2">
              <w:t>malam</w:t>
            </w:r>
          </w:p>
        </w:tc>
        <w:tc>
          <w:tcPr>
            <w:tcW w:w="692" w:type="dxa"/>
            <w:shd w:val="clear" w:color="auto" w:fill="auto"/>
          </w:tcPr>
          <w:p w14:paraId="23B088B9" w14:textId="77777777" w:rsidR="00DB02E5" w:rsidRPr="005031EE" w:rsidRDefault="00DB02E5" w:rsidP="00DB02E5">
            <w:pPr>
              <w:pStyle w:val="Text"/>
              <w:rPr>
                <w:rStyle w:val="ChBlueBold"/>
              </w:rPr>
            </w:pPr>
            <w:r w:rsidRPr="005031EE">
              <w:rPr>
                <w:rStyle w:val="ChBlueBold"/>
              </w:rPr>
              <w:t>untuk</w:t>
            </w:r>
          </w:p>
        </w:tc>
        <w:tc>
          <w:tcPr>
            <w:tcW w:w="725" w:type="dxa"/>
            <w:shd w:val="clear" w:color="auto" w:fill="auto"/>
          </w:tcPr>
          <w:p w14:paraId="4679D3DC" w14:textId="77777777" w:rsidR="00DB02E5" w:rsidRPr="005031EE" w:rsidRDefault="00DB02E5" w:rsidP="00DB02E5">
            <w:pPr>
              <w:pStyle w:val="Text"/>
              <w:rPr>
                <w:rStyle w:val="ChBlueBold"/>
              </w:rPr>
            </w:pPr>
            <w:r w:rsidRPr="005031EE">
              <w:rPr>
                <w:rStyle w:val="ChBlueBold"/>
              </w:rPr>
              <w:t>anjing</w:t>
            </w:r>
          </w:p>
        </w:tc>
        <w:tc>
          <w:tcPr>
            <w:tcW w:w="792" w:type="dxa"/>
            <w:shd w:val="clear" w:color="auto" w:fill="auto"/>
          </w:tcPr>
          <w:p w14:paraId="4AC170AB" w14:textId="77777777" w:rsidR="00DB02E5" w:rsidRPr="005031EE" w:rsidRDefault="00DB02E5" w:rsidP="00DB02E5">
            <w:pPr>
              <w:pStyle w:val="Text"/>
              <w:rPr>
                <w:rStyle w:val="ChBlueBold"/>
              </w:rPr>
            </w:pPr>
            <w:r w:rsidRPr="005031EE">
              <w:rPr>
                <w:rStyle w:val="ChBlueBold"/>
              </w:rPr>
              <w:t>dorang</w:t>
            </w:r>
          </w:p>
        </w:tc>
      </w:tr>
      <w:tr w:rsidR="00AC23C4" w:rsidRPr="00AC23C4" w14:paraId="5448E218" w14:textId="77777777" w:rsidTr="00AC23C4">
        <w:tc>
          <w:tcPr>
            <w:tcW w:w="709" w:type="dxa"/>
            <w:shd w:val="clear" w:color="auto" w:fill="auto"/>
          </w:tcPr>
          <w:p w14:paraId="40ACA8CA" w14:textId="77777777" w:rsidR="00DB02E5" w:rsidRPr="005031EE" w:rsidRDefault="00DB02E5" w:rsidP="00DB02E5">
            <w:pPr>
              <w:pStyle w:val="GlossEng"/>
            </w:pPr>
          </w:p>
        </w:tc>
        <w:tc>
          <w:tcPr>
            <w:tcW w:w="284" w:type="dxa"/>
            <w:shd w:val="clear" w:color="auto" w:fill="auto"/>
          </w:tcPr>
          <w:p w14:paraId="3AD41996" w14:textId="77777777" w:rsidR="00DB02E5" w:rsidRPr="005031EE" w:rsidRDefault="00DB02E5" w:rsidP="00DB02E5">
            <w:pPr>
              <w:pStyle w:val="GlossEng"/>
              <w:rPr>
                <w:rStyle w:val="ChSmallCaps"/>
              </w:rPr>
            </w:pPr>
          </w:p>
        </w:tc>
        <w:tc>
          <w:tcPr>
            <w:tcW w:w="569" w:type="dxa"/>
            <w:shd w:val="clear" w:color="auto" w:fill="auto"/>
          </w:tcPr>
          <w:p w14:paraId="75E65EEA" w14:textId="77777777" w:rsidR="00DB02E5" w:rsidRPr="0099608C" w:rsidRDefault="00DB02E5" w:rsidP="00DB02E5">
            <w:pPr>
              <w:pStyle w:val="GlossEng"/>
              <w:rPr>
                <w:rStyle w:val="ChSmallCaps"/>
              </w:rPr>
            </w:pPr>
            <w:r w:rsidRPr="0099608C">
              <w:rPr>
                <w:rStyle w:val="ChSmallCaps"/>
              </w:rPr>
              <w:t>rel</w:t>
            </w:r>
          </w:p>
        </w:tc>
        <w:tc>
          <w:tcPr>
            <w:tcW w:w="485" w:type="dxa"/>
            <w:shd w:val="clear" w:color="auto" w:fill="auto"/>
          </w:tcPr>
          <w:p w14:paraId="21D42587" w14:textId="77777777" w:rsidR="00DB02E5" w:rsidRPr="0099608C" w:rsidRDefault="00DB02E5" w:rsidP="00DB02E5">
            <w:pPr>
              <w:pStyle w:val="GlossEng"/>
              <w:rPr>
                <w:rStyle w:val="ChSmallCaps"/>
              </w:rPr>
            </w:pPr>
            <w:r w:rsidRPr="0099608C">
              <w:rPr>
                <w:rStyle w:val="ChSmallCaps"/>
              </w:rPr>
              <w:t>1sg</w:t>
            </w:r>
          </w:p>
        </w:tc>
        <w:tc>
          <w:tcPr>
            <w:tcW w:w="563" w:type="dxa"/>
            <w:shd w:val="clear" w:color="auto" w:fill="auto"/>
          </w:tcPr>
          <w:p w14:paraId="62B082E2" w14:textId="77777777" w:rsidR="00DB02E5" w:rsidRPr="0099608C" w:rsidRDefault="00DB02E5" w:rsidP="00DB02E5">
            <w:pPr>
              <w:pStyle w:val="GlossEng"/>
              <w:rPr>
                <w:rStyle w:val="ChSmallCaps"/>
              </w:rPr>
            </w:pPr>
            <w:r w:rsidRPr="0099608C">
              <w:rPr>
                <w:rStyle w:val="ChSmallCaps"/>
              </w:rPr>
              <w:t>poss</w:t>
            </w:r>
          </w:p>
        </w:tc>
        <w:tc>
          <w:tcPr>
            <w:tcW w:w="536" w:type="dxa"/>
            <w:shd w:val="clear" w:color="auto" w:fill="auto"/>
          </w:tcPr>
          <w:p w14:paraId="289A05F3" w14:textId="77777777" w:rsidR="00DB02E5" w:rsidRPr="002E32E2" w:rsidRDefault="00DB02E5" w:rsidP="00DB02E5">
            <w:pPr>
              <w:pStyle w:val="GlossEng"/>
            </w:pPr>
            <w:r w:rsidRPr="002E32E2">
              <w:t>wife</w:t>
            </w:r>
          </w:p>
        </w:tc>
        <w:tc>
          <w:tcPr>
            <w:tcW w:w="614" w:type="dxa"/>
            <w:shd w:val="clear" w:color="auto" w:fill="auto"/>
          </w:tcPr>
          <w:p w14:paraId="37E2F9B2" w14:textId="77777777" w:rsidR="00DB02E5" w:rsidRPr="002E32E2" w:rsidRDefault="00DB02E5" w:rsidP="00DB02E5">
            <w:pPr>
              <w:pStyle w:val="GlossEng"/>
            </w:pPr>
            <w:r w:rsidRPr="002E32E2">
              <w:t>make</w:t>
            </w:r>
          </w:p>
        </w:tc>
        <w:tc>
          <w:tcPr>
            <w:tcW w:w="725" w:type="dxa"/>
            <w:shd w:val="clear" w:color="auto" w:fill="auto"/>
          </w:tcPr>
          <w:p w14:paraId="1991E0E8" w14:textId="77777777" w:rsidR="00DB02E5" w:rsidRPr="002E32E2" w:rsidRDefault="00DB02E5" w:rsidP="00DB02E5">
            <w:pPr>
              <w:pStyle w:val="GlossEng"/>
            </w:pPr>
            <w:r w:rsidRPr="002E32E2">
              <w:t>night</w:t>
            </w:r>
          </w:p>
        </w:tc>
        <w:tc>
          <w:tcPr>
            <w:tcW w:w="692" w:type="dxa"/>
            <w:shd w:val="clear" w:color="auto" w:fill="auto"/>
          </w:tcPr>
          <w:p w14:paraId="0C6DE373" w14:textId="77777777" w:rsidR="00DB02E5" w:rsidRPr="002E32E2" w:rsidRDefault="00DB02E5" w:rsidP="00DB02E5">
            <w:pPr>
              <w:pStyle w:val="GlossEng"/>
            </w:pPr>
            <w:r w:rsidRPr="002E32E2">
              <w:t>for</w:t>
            </w:r>
          </w:p>
        </w:tc>
        <w:tc>
          <w:tcPr>
            <w:tcW w:w="725" w:type="dxa"/>
            <w:shd w:val="clear" w:color="auto" w:fill="auto"/>
          </w:tcPr>
          <w:p w14:paraId="6EBB6AF9" w14:textId="77777777" w:rsidR="00DB02E5" w:rsidRPr="002E32E2" w:rsidRDefault="00DB02E5" w:rsidP="00DB02E5">
            <w:pPr>
              <w:pStyle w:val="GlossEng"/>
            </w:pPr>
            <w:r w:rsidRPr="002E32E2">
              <w:t>dog</w:t>
            </w:r>
          </w:p>
        </w:tc>
        <w:tc>
          <w:tcPr>
            <w:tcW w:w="792" w:type="dxa"/>
            <w:shd w:val="clear" w:color="auto" w:fill="auto"/>
          </w:tcPr>
          <w:p w14:paraId="2703B524" w14:textId="77777777" w:rsidR="00DB02E5" w:rsidRPr="0099608C" w:rsidRDefault="00DB02E5" w:rsidP="00DB02E5">
            <w:pPr>
              <w:pStyle w:val="GlossEng"/>
              <w:rPr>
                <w:rStyle w:val="ChSmallCaps"/>
              </w:rPr>
            </w:pPr>
            <w:r w:rsidRPr="0099608C">
              <w:rPr>
                <w:rStyle w:val="ChSmallCaps"/>
              </w:rPr>
              <w:t>3pl</w:t>
            </w:r>
          </w:p>
        </w:tc>
      </w:tr>
    </w:tbl>
    <w:p w14:paraId="0B169F85" w14:textId="641E5329" w:rsidR="00DB02E5" w:rsidRPr="00874C92" w:rsidRDefault="00B7093A" w:rsidP="00DB02E5">
      <w:pPr>
        <w:pStyle w:val="FreeTranslEng"/>
      </w:pPr>
      <w:r>
        <w:t>‘</w:t>
      </w:r>
      <w:r w:rsidR="00DB02E5">
        <w:t xml:space="preserve">[I fed the dogs with papeda] which my wife had made in the evening </w:t>
      </w:r>
      <w:r w:rsidR="00DB02E5">
        <w:rPr>
          <w:rStyle w:val="ChBlueBold"/>
        </w:rPr>
        <w:t>for the</w:t>
      </w:r>
      <w:r w:rsidR="00DB02E5" w:rsidRPr="00432560">
        <w:rPr>
          <w:rStyle w:val="ChBlueBold"/>
        </w:rPr>
        <w:t xml:space="preserve"> dogs</w:t>
      </w:r>
      <w:r>
        <w:t>’</w:t>
      </w:r>
      <w:r w:rsidR="00DB02E5">
        <w:t xml:space="preserve"> </w:t>
      </w:r>
      <w:r w:rsidR="00DB02E5" w:rsidRPr="001D72EF">
        <w:rPr>
          <w:rStyle w:val="ExampleSource"/>
        </w:rPr>
        <w:t>[080919-003-NP.0002]</w:t>
      </w:r>
    </w:p>
    <w:tbl>
      <w:tblPr>
        <w:tblW w:w="4067" w:type="dxa"/>
        <w:tblCellMar>
          <w:left w:w="40" w:type="dxa"/>
          <w:right w:w="40" w:type="dxa"/>
        </w:tblCellMar>
        <w:tblLook w:val="01E0" w:firstRow="1" w:lastRow="1" w:firstColumn="1" w:lastColumn="1" w:noHBand="0" w:noVBand="0"/>
      </w:tblPr>
      <w:tblGrid>
        <w:gridCol w:w="709"/>
        <w:gridCol w:w="625"/>
        <w:gridCol w:w="714"/>
        <w:gridCol w:w="702"/>
        <w:gridCol w:w="692"/>
        <w:gridCol w:w="625"/>
      </w:tblGrid>
      <w:tr w:rsidR="00AC23C4" w:rsidRPr="008C7D8B" w14:paraId="7EF63E59" w14:textId="77777777" w:rsidTr="00AC23C4">
        <w:tc>
          <w:tcPr>
            <w:tcW w:w="709" w:type="dxa"/>
            <w:shd w:val="clear" w:color="auto" w:fill="auto"/>
          </w:tcPr>
          <w:p w14:paraId="7DF25AE6" w14:textId="77777777" w:rsidR="00DB02E5" w:rsidRPr="00B1769D" w:rsidRDefault="00DB02E5" w:rsidP="00DB02E5">
            <w:pPr>
              <w:pStyle w:val="O0Nwnext"/>
            </w:pPr>
            <w:bookmarkStart w:id="4266" w:name="_Ref307237727"/>
            <w:bookmarkStart w:id="4267" w:name="_Ref339635085"/>
            <w:r w:rsidRPr="00534F9D">
              <w:t>(</w:t>
            </w:r>
            <w:fldSimple w:instr=" SEQ ( \* ARABIC \s 1 ">
              <w:r w:rsidR="00154D81">
                <w:rPr>
                  <w:noProof/>
                </w:rPr>
                <w:t>53</w:t>
              </w:r>
            </w:fldSimple>
            <w:bookmarkEnd w:id="4266"/>
            <w:r w:rsidRPr="00534F9D">
              <w:t>)</w:t>
            </w:r>
            <w:bookmarkEnd w:id="4267"/>
          </w:p>
        </w:tc>
        <w:tc>
          <w:tcPr>
            <w:tcW w:w="625" w:type="dxa"/>
            <w:shd w:val="clear" w:color="auto" w:fill="auto"/>
          </w:tcPr>
          <w:p w14:paraId="5596227D" w14:textId="77777777" w:rsidR="00DB02E5" w:rsidRPr="00534F9D" w:rsidRDefault="00DB02E5" w:rsidP="00DB02E5">
            <w:pPr>
              <w:pStyle w:val="Text"/>
            </w:pPr>
            <w:r w:rsidRPr="00534F9D">
              <w:t>ikan</w:t>
            </w:r>
            <w:r w:rsidR="00C2238D">
              <w:t>g</w:t>
            </w:r>
          </w:p>
        </w:tc>
        <w:tc>
          <w:tcPr>
            <w:tcW w:w="714" w:type="dxa"/>
            <w:shd w:val="clear" w:color="auto" w:fill="auto"/>
          </w:tcPr>
          <w:p w14:paraId="7BB5F5D7" w14:textId="646B710F" w:rsidR="00DB02E5" w:rsidRPr="00534F9D" w:rsidRDefault="00DB02E5" w:rsidP="00DB02E5">
            <w:pPr>
              <w:pStyle w:val="Text"/>
            </w:pPr>
            <w:r w:rsidRPr="00534F9D">
              <w:t>sedikit</w:t>
            </w:r>
            <w:r w:rsidR="00A97554">
              <w:t>,</w:t>
            </w:r>
          </w:p>
        </w:tc>
        <w:tc>
          <w:tcPr>
            <w:tcW w:w="702" w:type="dxa"/>
            <w:shd w:val="clear" w:color="auto" w:fill="auto"/>
          </w:tcPr>
          <w:p w14:paraId="0EA5308B" w14:textId="77777777" w:rsidR="00DB02E5" w:rsidRPr="00534F9D" w:rsidRDefault="00DB02E5" w:rsidP="00DB02E5">
            <w:pPr>
              <w:pStyle w:val="Text"/>
            </w:pPr>
            <w:r w:rsidRPr="00534F9D">
              <w:t>itu</w:t>
            </w:r>
          </w:p>
        </w:tc>
        <w:tc>
          <w:tcPr>
            <w:tcW w:w="692" w:type="dxa"/>
            <w:shd w:val="clear" w:color="auto" w:fill="auto"/>
          </w:tcPr>
          <w:p w14:paraId="72440CA6" w14:textId="77777777" w:rsidR="00DB02E5" w:rsidRPr="00534F9D" w:rsidRDefault="00DB02E5" w:rsidP="00DB02E5">
            <w:pPr>
              <w:pStyle w:val="Text"/>
              <w:rPr>
                <w:rStyle w:val="ChBlueBold"/>
              </w:rPr>
            </w:pPr>
            <w:r w:rsidRPr="00534F9D">
              <w:rPr>
                <w:rStyle w:val="ChBlueBold"/>
              </w:rPr>
              <w:t>untuk</w:t>
            </w:r>
          </w:p>
        </w:tc>
        <w:tc>
          <w:tcPr>
            <w:tcW w:w="625" w:type="dxa"/>
            <w:shd w:val="clear" w:color="auto" w:fill="auto"/>
          </w:tcPr>
          <w:p w14:paraId="37A63970" w14:textId="77777777" w:rsidR="00DB02E5" w:rsidRPr="00534F9D" w:rsidRDefault="00DB02E5" w:rsidP="00DB02E5">
            <w:pPr>
              <w:pStyle w:val="Text"/>
              <w:rPr>
                <w:rStyle w:val="ChBlueBold"/>
              </w:rPr>
            </w:pPr>
            <w:r w:rsidRPr="00534F9D">
              <w:rPr>
                <w:rStyle w:val="ChBlueBold"/>
              </w:rPr>
              <w:t>tamu</w:t>
            </w:r>
          </w:p>
        </w:tc>
      </w:tr>
      <w:tr w:rsidR="00AC23C4" w:rsidRPr="00AC23C4" w14:paraId="37E19422" w14:textId="77777777" w:rsidTr="00AC23C4">
        <w:tc>
          <w:tcPr>
            <w:tcW w:w="709" w:type="dxa"/>
            <w:shd w:val="clear" w:color="auto" w:fill="auto"/>
          </w:tcPr>
          <w:p w14:paraId="47C2D32B" w14:textId="77777777" w:rsidR="00DB02E5" w:rsidRPr="00B1769D" w:rsidRDefault="00DB02E5" w:rsidP="00DB02E5">
            <w:pPr>
              <w:pStyle w:val="GlossEng"/>
            </w:pPr>
          </w:p>
        </w:tc>
        <w:tc>
          <w:tcPr>
            <w:tcW w:w="625" w:type="dxa"/>
            <w:shd w:val="clear" w:color="auto" w:fill="auto"/>
          </w:tcPr>
          <w:p w14:paraId="182BF5C2" w14:textId="77777777" w:rsidR="00DB02E5" w:rsidRPr="00534F9D" w:rsidRDefault="00DB02E5" w:rsidP="00DB02E5">
            <w:pPr>
              <w:pStyle w:val="GlossEng"/>
            </w:pPr>
            <w:r w:rsidRPr="00534F9D">
              <w:t>fish</w:t>
            </w:r>
          </w:p>
        </w:tc>
        <w:tc>
          <w:tcPr>
            <w:tcW w:w="714" w:type="dxa"/>
            <w:shd w:val="clear" w:color="auto" w:fill="auto"/>
          </w:tcPr>
          <w:p w14:paraId="697FE4D9" w14:textId="77777777" w:rsidR="00DB02E5" w:rsidRPr="00534F9D" w:rsidRDefault="00DB02E5" w:rsidP="00DB02E5">
            <w:pPr>
              <w:pStyle w:val="GlossEng"/>
            </w:pPr>
            <w:r w:rsidRPr="00534F9D">
              <w:t>few</w:t>
            </w:r>
          </w:p>
        </w:tc>
        <w:tc>
          <w:tcPr>
            <w:tcW w:w="702" w:type="dxa"/>
            <w:shd w:val="clear" w:color="auto" w:fill="auto"/>
          </w:tcPr>
          <w:p w14:paraId="6A7B3CB6" w14:textId="77777777" w:rsidR="00DB02E5" w:rsidRPr="0099608C" w:rsidRDefault="00DB02E5" w:rsidP="00DB02E5">
            <w:pPr>
              <w:pStyle w:val="GlossEng"/>
              <w:rPr>
                <w:rStyle w:val="ChSmallCaps"/>
              </w:rPr>
            </w:pPr>
            <w:r w:rsidRPr="0099608C">
              <w:rPr>
                <w:rStyle w:val="ChSmallCaps"/>
              </w:rPr>
              <w:t>d.dist</w:t>
            </w:r>
          </w:p>
        </w:tc>
        <w:tc>
          <w:tcPr>
            <w:tcW w:w="692" w:type="dxa"/>
            <w:shd w:val="clear" w:color="auto" w:fill="auto"/>
          </w:tcPr>
          <w:p w14:paraId="14D4F0D4" w14:textId="77777777" w:rsidR="00DB02E5" w:rsidRPr="00534F9D" w:rsidRDefault="00DB02E5" w:rsidP="00DB02E5">
            <w:pPr>
              <w:pStyle w:val="GlossEng"/>
            </w:pPr>
            <w:r w:rsidRPr="00534F9D">
              <w:t>for</w:t>
            </w:r>
          </w:p>
        </w:tc>
        <w:tc>
          <w:tcPr>
            <w:tcW w:w="625" w:type="dxa"/>
            <w:shd w:val="clear" w:color="auto" w:fill="auto"/>
          </w:tcPr>
          <w:p w14:paraId="4827BF45" w14:textId="77777777" w:rsidR="00DB02E5" w:rsidRPr="00534F9D" w:rsidRDefault="00DB02E5" w:rsidP="00DB02E5">
            <w:pPr>
              <w:pStyle w:val="GlossEng"/>
            </w:pPr>
            <w:r w:rsidRPr="00534F9D">
              <w:t>guest</w:t>
            </w:r>
          </w:p>
        </w:tc>
      </w:tr>
    </w:tbl>
    <w:p w14:paraId="63FC9C90" w14:textId="791C6AAA" w:rsidR="00DB02E5" w:rsidRPr="00874C92" w:rsidRDefault="00B7093A" w:rsidP="00DB02E5">
      <w:pPr>
        <w:pStyle w:val="FreeTranslEng"/>
      </w:pPr>
      <w:r>
        <w:t>‘</w:t>
      </w:r>
      <w:r w:rsidR="00DB02E5">
        <w:t>(</w:t>
      </w:r>
      <w:r w:rsidR="00DB02E5" w:rsidRPr="00534F9D">
        <w:t>as for</w:t>
      </w:r>
      <w:r w:rsidR="00DB02E5">
        <w:t>)</w:t>
      </w:r>
      <w:r w:rsidR="00DB02E5" w:rsidRPr="00534F9D">
        <w:t xml:space="preserve"> the few fish,</w:t>
      </w:r>
      <w:r w:rsidR="00DB02E5" w:rsidRPr="005D1E89">
        <w:t xml:space="preserve"> those are </w:t>
      </w:r>
      <w:r w:rsidR="00DB02E5" w:rsidRPr="00534F9D">
        <w:rPr>
          <w:rStyle w:val="ChBlueBold"/>
        </w:rPr>
        <w:t>for the guests</w:t>
      </w:r>
      <w:r>
        <w:t>’</w:t>
      </w:r>
      <w:r w:rsidR="00DB02E5" w:rsidRPr="00534F9D">
        <w:t xml:space="preserve"> </w:t>
      </w:r>
      <w:r w:rsidR="00DB02E5" w:rsidRPr="00534F9D">
        <w:rPr>
          <w:rStyle w:val="ExampleSource"/>
        </w:rPr>
        <w:t>[081014-011-CvEx.0008]</w:t>
      </w:r>
    </w:p>
    <w:tbl>
      <w:tblPr>
        <w:tblW w:w="5783" w:type="dxa"/>
        <w:tblCellMar>
          <w:left w:w="40" w:type="dxa"/>
          <w:right w:w="40" w:type="dxa"/>
        </w:tblCellMar>
        <w:tblLook w:val="01E0" w:firstRow="1" w:lastRow="1" w:firstColumn="1" w:lastColumn="1" w:noHBand="0" w:noVBand="0"/>
      </w:tblPr>
      <w:tblGrid>
        <w:gridCol w:w="709"/>
        <w:gridCol w:w="360"/>
        <w:gridCol w:w="684"/>
        <w:gridCol w:w="975"/>
        <w:gridCol w:w="558"/>
        <w:gridCol w:w="780"/>
        <w:gridCol w:w="692"/>
        <w:gridCol w:w="1025"/>
      </w:tblGrid>
      <w:tr w:rsidR="00AC23C4" w:rsidRPr="008C7D8B" w14:paraId="4C742347" w14:textId="77777777" w:rsidTr="00AC23C4">
        <w:tc>
          <w:tcPr>
            <w:tcW w:w="709" w:type="dxa"/>
            <w:shd w:val="clear" w:color="auto" w:fill="auto"/>
          </w:tcPr>
          <w:p w14:paraId="6D0F33B3" w14:textId="77777777" w:rsidR="00DB02E5" w:rsidRPr="00B1769D" w:rsidRDefault="00DB02E5" w:rsidP="00DB02E5">
            <w:pPr>
              <w:pStyle w:val="O0Nwnext"/>
            </w:pPr>
            <w:bookmarkStart w:id="4268" w:name="_Ref307234624"/>
            <w:bookmarkStart w:id="4269" w:name="_Ref339635086"/>
            <w:r w:rsidRPr="00534F9D">
              <w:t>(</w:t>
            </w:r>
            <w:fldSimple w:instr=" SEQ ( \* ARABIC \s 1 ">
              <w:r w:rsidR="00154D81">
                <w:rPr>
                  <w:noProof/>
                </w:rPr>
                <w:t>54</w:t>
              </w:r>
            </w:fldSimple>
            <w:bookmarkEnd w:id="4268"/>
            <w:r w:rsidRPr="00534F9D">
              <w:t>)</w:t>
            </w:r>
            <w:bookmarkEnd w:id="4269"/>
          </w:p>
        </w:tc>
        <w:tc>
          <w:tcPr>
            <w:tcW w:w="360" w:type="dxa"/>
            <w:shd w:val="clear" w:color="auto" w:fill="auto"/>
          </w:tcPr>
          <w:p w14:paraId="7B3F4FBD" w14:textId="77777777" w:rsidR="00DB02E5" w:rsidRPr="00534F9D" w:rsidRDefault="00DB02E5" w:rsidP="00DB02E5">
            <w:pPr>
              <w:pStyle w:val="Text"/>
            </w:pPr>
            <w:r w:rsidRPr="00534F9D">
              <w:t>di</w:t>
            </w:r>
          </w:p>
        </w:tc>
        <w:tc>
          <w:tcPr>
            <w:tcW w:w="684" w:type="dxa"/>
            <w:shd w:val="clear" w:color="auto" w:fill="auto"/>
          </w:tcPr>
          <w:p w14:paraId="46E2ED49" w14:textId="77777777" w:rsidR="00DB02E5" w:rsidRPr="00534F9D" w:rsidRDefault="00DB02E5" w:rsidP="00DB02E5">
            <w:pPr>
              <w:pStyle w:val="Text"/>
            </w:pPr>
            <w:r w:rsidRPr="00534F9D">
              <w:t>sana</w:t>
            </w:r>
          </w:p>
        </w:tc>
        <w:tc>
          <w:tcPr>
            <w:tcW w:w="975" w:type="dxa"/>
            <w:shd w:val="clear" w:color="auto" w:fill="auto"/>
          </w:tcPr>
          <w:p w14:paraId="0AB5EB74" w14:textId="77777777" w:rsidR="00DB02E5" w:rsidRPr="00534F9D" w:rsidRDefault="00DB02E5" w:rsidP="00DB02E5">
            <w:pPr>
              <w:pStyle w:val="Text"/>
            </w:pPr>
            <w:r w:rsidRPr="00534F9D">
              <w:t>kan</w:t>
            </w:r>
            <w:r w:rsidR="00C2238D">
              <w:t>g</w:t>
            </w:r>
          </w:p>
        </w:tc>
        <w:tc>
          <w:tcPr>
            <w:tcW w:w="558" w:type="dxa"/>
            <w:shd w:val="clear" w:color="auto" w:fill="auto"/>
          </w:tcPr>
          <w:p w14:paraId="00168421" w14:textId="77777777" w:rsidR="00DB02E5" w:rsidRPr="00534F9D" w:rsidRDefault="00DB02E5" w:rsidP="00DB02E5">
            <w:pPr>
              <w:pStyle w:val="Text"/>
            </w:pPr>
            <w:r w:rsidRPr="00534F9D">
              <w:t>masi</w:t>
            </w:r>
          </w:p>
        </w:tc>
        <w:tc>
          <w:tcPr>
            <w:tcW w:w="780" w:type="dxa"/>
            <w:shd w:val="clear" w:color="auto" w:fill="auto"/>
          </w:tcPr>
          <w:p w14:paraId="7AD7A84C" w14:textId="77777777" w:rsidR="00DB02E5" w:rsidRPr="007D7BE9" w:rsidRDefault="00DB02E5" w:rsidP="00DB02E5">
            <w:pPr>
              <w:pStyle w:val="Text"/>
              <w:rPr>
                <w:rStyle w:val="ChBlueBold"/>
              </w:rPr>
            </w:pPr>
            <w:r w:rsidRPr="007D7BE9">
              <w:rPr>
                <w:rStyle w:val="ChBlueBold"/>
              </w:rPr>
              <w:t>tempat</w:t>
            </w:r>
          </w:p>
        </w:tc>
        <w:tc>
          <w:tcPr>
            <w:tcW w:w="692" w:type="dxa"/>
            <w:shd w:val="clear" w:color="auto" w:fill="auto"/>
          </w:tcPr>
          <w:p w14:paraId="3E60624C" w14:textId="77777777" w:rsidR="00DB02E5" w:rsidRPr="007D7BE9" w:rsidRDefault="00DB02E5" w:rsidP="00DB02E5">
            <w:pPr>
              <w:pStyle w:val="Text"/>
              <w:rPr>
                <w:rStyle w:val="ChBlueBold"/>
              </w:rPr>
            </w:pPr>
            <w:r w:rsidRPr="007D7BE9">
              <w:rPr>
                <w:rStyle w:val="ChBlueBold"/>
              </w:rPr>
              <w:t>untuk</w:t>
            </w:r>
          </w:p>
        </w:tc>
        <w:tc>
          <w:tcPr>
            <w:tcW w:w="1025" w:type="dxa"/>
            <w:shd w:val="clear" w:color="auto" w:fill="auto"/>
          </w:tcPr>
          <w:p w14:paraId="12A7DA73" w14:textId="77777777" w:rsidR="00DB02E5" w:rsidRPr="00534F9D" w:rsidRDefault="00DB02E5" w:rsidP="00DB02E5">
            <w:pPr>
              <w:pStyle w:val="Text"/>
              <w:rPr>
                <w:rStyle w:val="ChBlueBold"/>
              </w:rPr>
            </w:pPr>
            <w:r w:rsidRPr="00534F9D">
              <w:rPr>
                <w:rStyle w:val="ChBlueBold"/>
              </w:rPr>
              <w:t>kafir</w:t>
            </w:r>
          </w:p>
        </w:tc>
      </w:tr>
      <w:tr w:rsidR="00AC23C4" w:rsidRPr="00AC23C4" w14:paraId="164ABA41" w14:textId="77777777" w:rsidTr="00AC23C4">
        <w:tc>
          <w:tcPr>
            <w:tcW w:w="709" w:type="dxa"/>
            <w:shd w:val="clear" w:color="auto" w:fill="auto"/>
          </w:tcPr>
          <w:p w14:paraId="1E7A28CC" w14:textId="77777777" w:rsidR="00DB02E5" w:rsidRPr="00B1769D" w:rsidRDefault="00DB02E5" w:rsidP="00DB02E5">
            <w:pPr>
              <w:pStyle w:val="GlossEng"/>
            </w:pPr>
          </w:p>
        </w:tc>
        <w:tc>
          <w:tcPr>
            <w:tcW w:w="360" w:type="dxa"/>
            <w:shd w:val="clear" w:color="auto" w:fill="auto"/>
          </w:tcPr>
          <w:p w14:paraId="4F7BD0F5" w14:textId="77777777" w:rsidR="00DB02E5" w:rsidRPr="00534F9D" w:rsidRDefault="00DB02E5" w:rsidP="00DB02E5">
            <w:pPr>
              <w:pStyle w:val="GlossEng"/>
            </w:pPr>
            <w:r>
              <w:t>at</w:t>
            </w:r>
          </w:p>
        </w:tc>
        <w:tc>
          <w:tcPr>
            <w:tcW w:w="684" w:type="dxa"/>
            <w:shd w:val="clear" w:color="auto" w:fill="auto"/>
          </w:tcPr>
          <w:p w14:paraId="5C0C1F58" w14:textId="77777777" w:rsidR="00DB02E5" w:rsidRPr="0099608C" w:rsidRDefault="00DB02E5" w:rsidP="00DB02E5">
            <w:pPr>
              <w:pStyle w:val="GlossEng"/>
              <w:rPr>
                <w:rStyle w:val="ChSmallCaps"/>
              </w:rPr>
            </w:pPr>
            <w:r w:rsidRPr="0099608C">
              <w:rPr>
                <w:rStyle w:val="ChSmallCaps"/>
              </w:rPr>
              <w:t>l.dist</w:t>
            </w:r>
          </w:p>
        </w:tc>
        <w:tc>
          <w:tcPr>
            <w:tcW w:w="975" w:type="dxa"/>
            <w:shd w:val="clear" w:color="auto" w:fill="auto"/>
          </w:tcPr>
          <w:p w14:paraId="581B52BA" w14:textId="77777777" w:rsidR="00DB02E5" w:rsidRPr="00534F9D" w:rsidRDefault="00DB02E5" w:rsidP="00DB02E5">
            <w:pPr>
              <w:pStyle w:val="GlossEng"/>
            </w:pPr>
            <w:r w:rsidRPr="00534F9D">
              <w:t>you.know</w:t>
            </w:r>
          </w:p>
        </w:tc>
        <w:tc>
          <w:tcPr>
            <w:tcW w:w="558" w:type="dxa"/>
            <w:shd w:val="clear" w:color="auto" w:fill="auto"/>
          </w:tcPr>
          <w:p w14:paraId="2B4188A8" w14:textId="77777777" w:rsidR="00DB02E5" w:rsidRPr="00534F9D" w:rsidRDefault="00DB02E5" w:rsidP="00DB02E5">
            <w:pPr>
              <w:pStyle w:val="GlossEng"/>
            </w:pPr>
            <w:r w:rsidRPr="00534F9D">
              <w:t>still</w:t>
            </w:r>
          </w:p>
        </w:tc>
        <w:tc>
          <w:tcPr>
            <w:tcW w:w="780" w:type="dxa"/>
            <w:shd w:val="clear" w:color="auto" w:fill="auto"/>
          </w:tcPr>
          <w:p w14:paraId="0C245BC4" w14:textId="77777777" w:rsidR="00DB02E5" w:rsidRPr="00534F9D" w:rsidRDefault="00DB02E5" w:rsidP="00DB02E5">
            <w:pPr>
              <w:pStyle w:val="GlossEng"/>
            </w:pPr>
            <w:r w:rsidRPr="00534F9D">
              <w:t>place</w:t>
            </w:r>
          </w:p>
        </w:tc>
        <w:tc>
          <w:tcPr>
            <w:tcW w:w="692" w:type="dxa"/>
            <w:shd w:val="clear" w:color="auto" w:fill="auto"/>
          </w:tcPr>
          <w:p w14:paraId="69E133A9" w14:textId="77777777" w:rsidR="00DB02E5" w:rsidRPr="00534F9D" w:rsidRDefault="00DB02E5" w:rsidP="00DB02E5">
            <w:pPr>
              <w:pStyle w:val="GlossEng"/>
            </w:pPr>
            <w:r w:rsidRPr="00534F9D">
              <w:t>for</w:t>
            </w:r>
          </w:p>
        </w:tc>
        <w:tc>
          <w:tcPr>
            <w:tcW w:w="1025" w:type="dxa"/>
            <w:shd w:val="clear" w:color="auto" w:fill="auto"/>
          </w:tcPr>
          <w:p w14:paraId="7F87C2D7" w14:textId="77777777" w:rsidR="00DB02E5" w:rsidRPr="00534F9D" w:rsidRDefault="00DB02E5" w:rsidP="00DB02E5">
            <w:pPr>
              <w:pStyle w:val="GlossEng"/>
            </w:pPr>
            <w:r w:rsidRPr="00534F9D">
              <w:t>unbeliever</w:t>
            </w:r>
          </w:p>
        </w:tc>
      </w:tr>
    </w:tbl>
    <w:p w14:paraId="4BD804BD" w14:textId="49EA5E75" w:rsidR="00DB02E5" w:rsidRPr="00874C92" w:rsidRDefault="00B7093A" w:rsidP="00DB02E5">
      <w:pPr>
        <w:pStyle w:val="FreeTranslEng"/>
      </w:pPr>
      <w:r>
        <w:t>‘</w:t>
      </w:r>
      <w:r w:rsidR="00DB02E5" w:rsidRPr="00534F9D">
        <w:t>(the area) over there, you know, is st</w:t>
      </w:r>
      <w:r w:rsidR="00DB02E5" w:rsidRPr="005F3048">
        <w:t xml:space="preserve">ill a location </w:t>
      </w:r>
      <w:r w:rsidR="00DB02E5" w:rsidRPr="00534F9D">
        <w:rPr>
          <w:rStyle w:val="ChBlueBold"/>
        </w:rPr>
        <w:t>for unbelievers</w:t>
      </w:r>
      <w:r>
        <w:t>’</w:t>
      </w:r>
      <w:r w:rsidR="00DB02E5" w:rsidRPr="00534F9D">
        <w:t xml:space="preserve"> </w:t>
      </w:r>
      <w:r w:rsidR="00DB02E5" w:rsidRPr="00534F9D">
        <w:rPr>
          <w:rStyle w:val="ExampleSource"/>
        </w:rPr>
        <w:t>[081011-022-Cv.0238]</w:t>
      </w:r>
    </w:p>
    <w:p w14:paraId="393A982F" w14:textId="38232991" w:rsidR="00DB02E5" w:rsidRDefault="00DB02E5" w:rsidP="00F27C28">
      <w:pPr>
        <w:pStyle w:val="Body0005after"/>
      </w:pPr>
      <w:r>
        <w:t xml:space="preserve">With transfer verbs, </w:t>
      </w:r>
      <w:r w:rsidRPr="00C351D8">
        <w:rPr>
          <w:rStyle w:val="ChItalBold"/>
        </w:rPr>
        <w:t>untuk</w:t>
      </w:r>
      <w:r w:rsidRPr="00C351D8">
        <w:t xml:space="preserve"> </w:t>
      </w:r>
      <w:r w:rsidR="00B7093A">
        <w:t>‘</w:t>
      </w:r>
      <w:r>
        <w:t>for</w:t>
      </w:r>
      <w:r w:rsidR="00B7093A">
        <w:t>’</w:t>
      </w:r>
      <w:r>
        <w:t xml:space="preserve"> introduces benefactive recipients,</w:t>
      </w:r>
      <w:r w:rsidRPr="00630D63">
        <w:t xml:space="preserve"> </w:t>
      </w:r>
      <w:r>
        <w:t xml:space="preserve">and with communication verbs it introduces benefactive addressees. That is, the referent is not merely a recipient or addressee. Benefactive </w:t>
      </w:r>
      <w:r w:rsidRPr="00C351D8">
        <w:rPr>
          <w:rStyle w:val="ChItalBold"/>
        </w:rPr>
        <w:t>untuk</w:t>
      </w:r>
      <w:r w:rsidRPr="00C351D8">
        <w:t xml:space="preserve"> </w:t>
      </w:r>
      <w:r w:rsidR="00B7093A">
        <w:t>‘</w:t>
      </w:r>
      <w:r>
        <w:t>for</w:t>
      </w:r>
      <w:r w:rsidR="00B7093A">
        <w:t>’</w:t>
      </w:r>
      <w:r>
        <w:t xml:space="preserve"> indicates that the referent is also the beneficiary of the transfer or communication, hence </w:t>
      </w:r>
      <w:r w:rsidR="00B7093A">
        <w:t>‘</w:t>
      </w:r>
      <w:r>
        <w:t>benefactive recipient</w:t>
      </w:r>
      <w:r w:rsidR="00B7093A">
        <w:t>’</w:t>
      </w:r>
      <w:r>
        <w:t xml:space="preserve"> and </w:t>
      </w:r>
      <w:r w:rsidR="00B7093A">
        <w:t>‘</w:t>
      </w:r>
      <w:r>
        <w:t>benefactive addressee</w:t>
      </w:r>
      <w:r w:rsidR="00B7093A">
        <w:t>’</w:t>
      </w:r>
      <w:r>
        <w:t xml:space="preserve">. This is illustrated with </w:t>
      </w:r>
      <w:r w:rsidRPr="00F10613">
        <w:rPr>
          <w:rStyle w:val="ChItalBold"/>
        </w:rPr>
        <w:t>kasi untuk</w:t>
      </w:r>
      <w:r>
        <w:t xml:space="preserve"> </w:t>
      </w:r>
      <w:r w:rsidR="00B7093A">
        <w:t>‘</w:t>
      </w:r>
      <w:r>
        <w:t>give to and for</w:t>
      </w:r>
      <w:r w:rsidR="00B7093A">
        <w:t>’</w:t>
      </w:r>
      <w:r>
        <w:t xml:space="preserve"> in </w:t>
      </w:r>
      <w:r>
        <w:fldChar w:fldCharType="begin"/>
      </w:r>
      <w:r>
        <w:instrText xml:space="preserve"> REF _Ref339635087 \h </w:instrText>
      </w:r>
      <w:r>
        <w:fldChar w:fldCharType="separate"/>
      </w:r>
      <w:r w:rsidR="00154D81" w:rsidRPr="00534F9D">
        <w:t>(</w:t>
      </w:r>
      <w:r w:rsidR="00154D81">
        <w:rPr>
          <w:noProof/>
        </w:rPr>
        <w:t>55</w:t>
      </w:r>
      <w:r w:rsidR="00154D81" w:rsidRPr="00534F9D">
        <w:t>)</w:t>
      </w:r>
      <w:r>
        <w:fldChar w:fldCharType="end"/>
      </w:r>
      <w:r>
        <w:t xml:space="preserve">, and </w:t>
      </w:r>
      <w:r w:rsidRPr="00BE490D">
        <w:rPr>
          <w:rStyle w:val="ChItalBold"/>
        </w:rPr>
        <w:t>bicara untuk</w:t>
      </w:r>
      <w:r>
        <w:t xml:space="preserve"> </w:t>
      </w:r>
      <w:r w:rsidR="00B7093A">
        <w:t>‘</w:t>
      </w:r>
      <w:r>
        <w:t>speak to and for</w:t>
      </w:r>
      <w:r w:rsidR="00B7093A">
        <w:t>’</w:t>
      </w:r>
      <w:r>
        <w:t xml:space="preserve"> in </w:t>
      </w:r>
      <w:r>
        <w:fldChar w:fldCharType="begin"/>
      </w:r>
      <w:r>
        <w:instrText xml:space="preserve"> REF _Ref339635088 \h </w:instrText>
      </w:r>
      <w:r>
        <w:fldChar w:fldCharType="separate"/>
      </w:r>
      <w:r w:rsidR="00154D81" w:rsidRPr="00534F9D">
        <w:t>(</w:t>
      </w:r>
      <w:r w:rsidR="00154D81">
        <w:rPr>
          <w:noProof/>
        </w:rPr>
        <w:t>56</w:t>
      </w:r>
      <w:r w:rsidR="00154D81" w:rsidRPr="00534F9D">
        <w:t>)</w:t>
      </w:r>
      <w:r>
        <w:fldChar w:fldCharType="end"/>
      </w:r>
      <w:r>
        <w:t>.</w:t>
      </w:r>
    </w:p>
    <w:p w14:paraId="17ED0E88" w14:textId="77777777" w:rsidR="00DB02E5" w:rsidRDefault="00DB02E5" w:rsidP="00DB02E5">
      <w:pPr>
        <w:pStyle w:val="ExampleTitle"/>
      </w:pPr>
      <w:r>
        <w:t>Introducing benefactive recipients and addressees</w:t>
      </w:r>
    </w:p>
    <w:tbl>
      <w:tblPr>
        <w:tblW w:w="0" w:type="auto"/>
        <w:tblCellMar>
          <w:left w:w="40" w:type="dxa"/>
          <w:right w:w="40" w:type="dxa"/>
        </w:tblCellMar>
        <w:tblLook w:val="01E0" w:firstRow="1" w:lastRow="1" w:firstColumn="1" w:lastColumn="1" w:noHBand="0" w:noVBand="0"/>
      </w:tblPr>
      <w:tblGrid>
        <w:gridCol w:w="709"/>
        <w:gridCol w:w="485"/>
        <w:gridCol w:w="525"/>
        <w:gridCol w:w="614"/>
        <w:gridCol w:w="692"/>
        <w:gridCol w:w="669"/>
      </w:tblGrid>
      <w:tr w:rsidR="00AC23C4" w:rsidRPr="00534F9D" w14:paraId="262EE8BC" w14:textId="77777777" w:rsidTr="00AC23C4">
        <w:tc>
          <w:tcPr>
            <w:tcW w:w="709" w:type="dxa"/>
            <w:shd w:val="clear" w:color="auto" w:fill="auto"/>
          </w:tcPr>
          <w:p w14:paraId="7C532782" w14:textId="5352A494" w:rsidR="00DB02E5" w:rsidRPr="00B1769D" w:rsidRDefault="00DB02E5" w:rsidP="00DB02E5">
            <w:pPr>
              <w:pStyle w:val="O0Nwnext"/>
            </w:pPr>
            <w:bookmarkStart w:id="4270" w:name="_Ref307234623"/>
            <w:bookmarkStart w:id="4271" w:name="_Ref339635087"/>
            <w:bookmarkStart w:id="4272" w:name="_Ref436750739"/>
            <w:r w:rsidRPr="00534F9D">
              <w:t>(</w:t>
            </w:r>
            <w:fldSimple w:instr=" SEQ ( \* ARABIC \s 1 ">
              <w:r w:rsidR="00154D81">
                <w:rPr>
                  <w:noProof/>
                </w:rPr>
                <w:t>55</w:t>
              </w:r>
            </w:fldSimple>
            <w:bookmarkEnd w:id="4270"/>
            <w:r w:rsidRPr="00534F9D">
              <w:t>)</w:t>
            </w:r>
            <w:bookmarkEnd w:id="4271"/>
            <w:bookmarkEnd w:id="4272"/>
          </w:p>
        </w:tc>
        <w:tc>
          <w:tcPr>
            <w:tcW w:w="485" w:type="dxa"/>
            <w:shd w:val="clear" w:color="auto" w:fill="auto"/>
          </w:tcPr>
          <w:p w14:paraId="1D1F9798" w14:textId="77777777" w:rsidR="00DB02E5" w:rsidRPr="00534F9D" w:rsidRDefault="00DB02E5" w:rsidP="00DB02E5">
            <w:pPr>
              <w:pStyle w:val="Text"/>
            </w:pPr>
            <w:r w:rsidRPr="00534F9D">
              <w:t>sa</w:t>
            </w:r>
          </w:p>
        </w:tc>
        <w:tc>
          <w:tcPr>
            <w:tcW w:w="525" w:type="dxa"/>
            <w:shd w:val="clear" w:color="auto" w:fill="auto"/>
          </w:tcPr>
          <w:p w14:paraId="60077550" w14:textId="77777777" w:rsidR="00DB02E5" w:rsidRPr="00534F9D" w:rsidRDefault="00DB02E5" w:rsidP="00DB02E5">
            <w:pPr>
              <w:pStyle w:val="Text"/>
            </w:pPr>
            <w:r w:rsidRPr="00534F9D">
              <w:t>kasi</w:t>
            </w:r>
          </w:p>
        </w:tc>
        <w:tc>
          <w:tcPr>
            <w:tcW w:w="614" w:type="dxa"/>
            <w:shd w:val="clear" w:color="auto" w:fill="auto"/>
          </w:tcPr>
          <w:p w14:paraId="192C68C3" w14:textId="77777777" w:rsidR="00DB02E5" w:rsidRPr="00534F9D" w:rsidRDefault="00DB02E5" w:rsidP="00DB02E5">
            <w:pPr>
              <w:pStyle w:val="Text"/>
            </w:pPr>
            <w:r w:rsidRPr="00534F9D">
              <w:t>hadia</w:t>
            </w:r>
          </w:p>
        </w:tc>
        <w:tc>
          <w:tcPr>
            <w:tcW w:w="692" w:type="dxa"/>
            <w:shd w:val="clear" w:color="auto" w:fill="auto"/>
          </w:tcPr>
          <w:p w14:paraId="57BBCD7E" w14:textId="77777777" w:rsidR="00DB02E5" w:rsidRPr="00534F9D" w:rsidRDefault="00DB02E5" w:rsidP="00DB02E5">
            <w:pPr>
              <w:pStyle w:val="Text"/>
              <w:rPr>
                <w:rStyle w:val="ChBlueBold"/>
              </w:rPr>
            </w:pPr>
            <w:r w:rsidRPr="00534F9D">
              <w:rPr>
                <w:rStyle w:val="ChBlueBold"/>
              </w:rPr>
              <w:t>untuk</w:t>
            </w:r>
          </w:p>
        </w:tc>
        <w:tc>
          <w:tcPr>
            <w:tcW w:w="669" w:type="dxa"/>
            <w:shd w:val="clear" w:color="auto" w:fill="auto"/>
          </w:tcPr>
          <w:p w14:paraId="5AC72DA5" w14:textId="77777777" w:rsidR="00DB02E5" w:rsidRPr="00534F9D" w:rsidRDefault="00DB02E5" w:rsidP="00DB02E5">
            <w:pPr>
              <w:pStyle w:val="Text"/>
              <w:rPr>
                <w:rStyle w:val="ChBlueBold"/>
              </w:rPr>
            </w:pPr>
            <w:r w:rsidRPr="00534F9D">
              <w:rPr>
                <w:rStyle w:val="ChBlueBold"/>
              </w:rPr>
              <w:t>kamu</w:t>
            </w:r>
          </w:p>
        </w:tc>
      </w:tr>
      <w:tr w:rsidR="00AC23C4" w:rsidRPr="00534F9D" w14:paraId="142DAF56" w14:textId="77777777" w:rsidTr="00AC23C4">
        <w:tc>
          <w:tcPr>
            <w:tcW w:w="709" w:type="dxa"/>
            <w:shd w:val="clear" w:color="auto" w:fill="auto"/>
          </w:tcPr>
          <w:p w14:paraId="70A34D4F" w14:textId="4CA5678E" w:rsidR="00DB02E5" w:rsidRPr="00B1769D" w:rsidRDefault="00DB02E5" w:rsidP="00DB02E5">
            <w:pPr>
              <w:pStyle w:val="GlossEng"/>
            </w:pPr>
          </w:p>
        </w:tc>
        <w:tc>
          <w:tcPr>
            <w:tcW w:w="485" w:type="dxa"/>
            <w:shd w:val="clear" w:color="auto" w:fill="auto"/>
          </w:tcPr>
          <w:p w14:paraId="43D9C7CF" w14:textId="77777777" w:rsidR="00DB02E5" w:rsidRPr="0099608C" w:rsidRDefault="00DB02E5" w:rsidP="00DB02E5">
            <w:pPr>
              <w:pStyle w:val="GlossEng"/>
              <w:rPr>
                <w:rStyle w:val="ChSmallCaps"/>
              </w:rPr>
            </w:pPr>
            <w:r w:rsidRPr="0099608C">
              <w:rPr>
                <w:rStyle w:val="ChSmallCaps"/>
              </w:rPr>
              <w:t>1sg</w:t>
            </w:r>
          </w:p>
        </w:tc>
        <w:tc>
          <w:tcPr>
            <w:tcW w:w="525" w:type="dxa"/>
            <w:shd w:val="clear" w:color="auto" w:fill="auto"/>
          </w:tcPr>
          <w:p w14:paraId="14D330A3" w14:textId="77777777" w:rsidR="00DB02E5" w:rsidRPr="00534F9D" w:rsidRDefault="00DB02E5" w:rsidP="00DB02E5">
            <w:pPr>
              <w:pStyle w:val="GlossEng"/>
            </w:pPr>
            <w:r w:rsidRPr="00534F9D">
              <w:t>give</w:t>
            </w:r>
          </w:p>
        </w:tc>
        <w:tc>
          <w:tcPr>
            <w:tcW w:w="614" w:type="dxa"/>
            <w:shd w:val="clear" w:color="auto" w:fill="auto"/>
          </w:tcPr>
          <w:p w14:paraId="04FD87EE" w14:textId="77777777" w:rsidR="00DB02E5" w:rsidRPr="00534F9D" w:rsidRDefault="00DB02E5" w:rsidP="00DB02E5">
            <w:pPr>
              <w:pStyle w:val="GlossEng"/>
            </w:pPr>
            <w:r w:rsidRPr="00534F9D">
              <w:t>gift</w:t>
            </w:r>
          </w:p>
        </w:tc>
        <w:tc>
          <w:tcPr>
            <w:tcW w:w="692" w:type="dxa"/>
            <w:shd w:val="clear" w:color="auto" w:fill="auto"/>
          </w:tcPr>
          <w:p w14:paraId="0D54571B" w14:textId="77777777" w:rsidR="00DB02E5" w:rsidRPr="00534F9D" w:rsidRDefault="00DB02E5" w:rsidP="00DB02E5">
            <w:pPr>
              <w:pStyle w:val="GlossEng"/>
            </w:pPr>
            <w:r w:rsidRPr="00534F9D">
              <w:t>for</w:t>
            </w:r>
          </w:p>
        </w:tc>
        <w:tc>
          <w:tcPr>
            <w:tcW w:w="669" w:type="dxa"/>
            <w:shd w:val="clear" w:color="auto" w:fill="auto"/>
          </w:tcPr>
          <w:p w14:paraId="779E6FA3" w14:textId="77777777" w:rsidR="00DB02E5" w:rsidRPr="0099608C" w:rsidRDefault="00DB02E5" w:rsidP="00DB02E5">
            <w:pPr>
              <w:pStyle w:val="GlossEng"/>
              <w:rPr>
                <w:rStyle w:val="ChSmallCaps"/>
              </w:rPr>
            </w:pPr>
            <w:r w:rsidRPr="0099608C">
              <w:rPr>
                <w:rStyle w:val="ChSmallCaps"/>
              </w:rPr>
              <w:t>2pl</w:t>
            </w:r>
          </w:p>
        </w:tc>
      </w:tr>
    </w:tbl>
    <w:p w14:paraId="37AC381B" w14:textId="568498A4" w:rsidR="00DB02E5" w:rsidRPr="00874C92" w:rsidRDefault="00B7093A" w:rsidP="00DB02E5">
      <w:pPr>
        <w:pStyle w:val="FreeTranslEng"/>
      </w:pPr>
      <w:r>
        <w:t>‘</w:t>
      </w:r>
      <w:r w:rsidR="00DB02E5" w:rsidRPr="00534F9D">
        <w:t>I</w:t>
      </w:r>
      <w:r>
        <w:t>’</w:t>
      </w:r>
      <w:r w:rsidR="00DB02E5" w:rsidRPr="00534F9D">
        <w:t xml:space="preserve">ll give gifts </w:t>
      </w:r>
      <w:r w:rsidR="00DB02E5" w:rsidRPr="00534F9D">
        <w:rPr>
          <w:rStyle w:val="ChBlueBold"/>
        </w:rPr>
        <w:t>to you for you</w:t>
      </w:r>
      <w:r w:rsidR="00DB02E5">
        <w:rPr>
          <w:rStyle w:val="ChBlueBold"/>
        </w:rPr>
        <w:t>r benefit</w:t>
      </w:r>
      <w:r>
        <w:t>’</w:t>
      </w:r>
      <w:r w:rsidR="00DB02E5" w:rsidRPr="00534F9D">
        <w:t xml:space="preserve"> </w:t>
      </w:r>
      <w:r w:rsidR="00DB02E5" w:rsidRPr="00534F9D">
        <w:rPr>
          <w:rStyle w:val="ExampleSource"/>
        </w:rPr>
        <w:t>[080922-001a-CvPh.1332]</w:t>
      </w:r>
    </w:p>
    <w:tbl>
      <w:tblPr>
        <w:tblW w:w="6441" w:type="dxa"/>
        <w:tblCellMar>
          <w:left w:w="40" w:type="dxa"/>
          <w:right w:w="40" w:type="dxa"/>
        </w:tblCellMar>
        <w:tblLook w:val="01E0" w:firstRow="1" w:lastRow="1" w:firstColumn="1" w:lastColumn="1" w:noHBand="0" w:noVBand="0"/>
      </w:tblPr>
      <w:tblGrid>
        <w:gridCol w:w="709"/>
        <w:gridCol w:w="480"/>
        <w:gridCol w:w="212"/>
        <w:gridCol w:w="730"/>
        <w:gridCol w:w="62"/>
        <w:gridCol w:w="640"/>
        <w:gridCol w:w="764"/>
        <w:gridCol w:w="669"/>
        <w:gridCol w:w="692"/>
        <w:gridCol w:w="792"/>
        <w:gridCol w:w="691"/>
      </w:tblGrid>
      <w:tr w:rsidR="00AC23C4" w:rsidRPr="004624AB" w14:paraId="519CD07C" w14:textId="77777777" w:rsidTr="00AC23C4">
        <w:tc>
          <w:tcPr>
            <w:tcW w:w="709" w:type="dxa"/>
            <w:shd w:val="clear" w:color="auto" w:fill="auto"/>
          </w:tcPr>
          <w:p w14:paraId="64F130AF" w14:textId="77777777" w:rsidR="00DB02E5" w:rsidRPr="00B1769D" w:rsidRDefault="00DB02E5" w:rsidP="00DB02E5">
            <w:pPr>
              <w:pStyle w:val="O0Nwnext"/>
            </w:pPr>
            <w:bookmarkStart w:id="4273" w:name="_Ref319918591"/>
            <w:bookmarkStart w:id="4274" w:name="_Ref339635088"/>
            <w:r w:rsidRPr="00534F9D">
              <w:t>(</w:t>
            </w:r>
            <w:fldSimple w:instr=" SEQ ( \* ARABIC \s 1 ">
              <w:r w:rsidR="00154D81">
                <w:rPr>
                  <w:noProof/>
                </w:rPr>
                <w:t>56</w:t>
              </w:r>
            </w:fldSimple>
            <w:bookmarkEnd w:id="4273"/>
            <w:r w:rsidRPr="00534F9D">
              <w:t>)</w:t>
            </w:r>
            <w:bookmarkEnd w:id="4274"/>
          </w:p>
        </w:tc>
        <w:tc>
          <w:tcPr>
            <w:tcW w:w="480" w:type="dxa"/>
            <w:shd w:val="clear" w:color="auto" w:fill="auto"/>
          </w:tcPr>
          <w:p w14:paraId="13E5915A" w14:textId="77777777" w:rsidR="00DB02E5" w:rsidRPr="00C71489" w:rsidRDefault="00DB02E5" w:rsidP="00DB02E5">
            <w:pPr>
              <w:pStyle w:val="Text"/>
            </w:pPr>
            <w:r w:rsidRPr="00C71489">
              <w:t>jadi</w:t>
            </w:r>
          </w:p>
        </w:tc>
        <w:tc>
          <w:tcPr>
            <w:tcW w:w="942" w:type="dxa"/>
            <w:gridSpan w:val="2"/>
            <w:shd w:val="clear" w:color="auto" w:fill="auto"/>
          </w:tcPr>
          <w:p w14:paraId="6905F31F" w14:textId="77777777" w:rsidR="00DB02E5" w:rsidRPr="00C71489" w:rsidRDefault="00DB02E5" w:rsidP="00DB02E5">
            <w:pPr>
              <w:pStyle w:val="Text"/>
            </w:pPr>
            <w:r w:rsidRPr="00C71489">
              <w:t>sperti</w:t>
            </w:r>
          </w:p>
        </w:tc>
        <w:tc>
          <w:tcPr>
            <w:tcW w:w="702" w:type="dxa"/>
            <w:gridSpan w:val="2"/>
            <w:shd w:val="clear" w:color="auto" w:fill="auto"/>
          </w:tcPr>
          <w:p w14:paraId="244CECC4" w14:textId="77777777" w:rsidR="00DB02E5" w:rsidRPr="00C71489" w:rsidRDefault="00DB02E5" w:rsidP="00DB02E5">
            <w:pPr>
              <w:pStyle w:val="Text"/>
            </w:pPr>
            <w:r w:rsidRPr="00C71489">
              <w:t>itu</w:t>
            </w:r>
            <w:r w:rsidR="005B7582">
              <w:t>,</w:t>
            </w:r>
          </w:p>
        </w:tc>
        <w:tc>
          <w:tcPr>
            <w:tcW w:w="764" w:type="dxa"/>
            <w:shd w:val="clear" w:color="auto" w:fill="auto"/>
          </w:tcPr>
          <w:p w14:paraId="3623E263" w14:textId="77777777" w:rsidR="00DB02E5" w:rsidRPr="00C71489" w:rsidRDefault="00DB02E5" w:rsidP="00DB02E5">
            <w:pPr>
              <w:pStyle w:val="Text"/>
            </w:pPr>
            <w:r w:rsidRPr="00C71489">
              <w:t>harus</w:t>
            </w:r>
          </w:p>
        </w:tc>
        <w:tc>
          <w:tcPr>
            <w:tcW w:w="669" w:type="dxa"/>
            <w:shd w:val="clear" w:color="auto" w:fill="auto"/>
          </w:tcPr>
          <w:p w14:paraId="19B0B8DF" w14:textId="77777777" w:rsidR="00DB02E5" w:rsidRPr="005F3048" w:rsidRDefault="00DB02E5" w:rsidP="00DB02E5">
            <w:pPr>
              <w:pStyle w:val="Text"/>
            </w:pPr>
            <w:r w:rsidRPr="005F3048">
              <w:t>bicara</w:t>
            </w:r>
          </w:p>
        </w:tc>
        <w:tc>
          <w:tcPr>
            <w:tcW w:w="692" w:type="dxa"/>
            <w:shd w:val="clear" w:color="auto" w:fill="auto"/>
          </w:tcPr>
          <w:p w14:paraId="2BB112BD" w14:textId="77777777" w:rsidR="00DB02E5" w:rsidRPr="005D40A1" w:rsidRDefault="00DB02E5" w:rsidP="00DB02E5">
            <w:pPr>
              <w:pStyle w:val="Text"/>
              <w:rPr>
                <w:rStyle w:val="ChBlueBold"/>
              </w:rPr>
            </w:pPr>
            <w:r w:rsidRPr="005D40A1">
              <w:rPr>
                <w:rStyle w:val="ChBlueBold"/>
              </w:rPr>
              <w:t>untuk</w:t>
            </w:r>
          </w:p>
        </w:tc>
        <w:tc>
          <w:tcPr>
            <w:tcW w:w="792" w:type="dxa"/>
            <w:shd w:val="clear" w:color="auto" w:fill="auto"/>
          </w:tcPr>
          <w:p w14:paraId="43289A54" w14:textId="77777777" w:rsidR="00DB02E5" w:rsidRPr="001A1CFB" w:rsidRDefault="00DB02E5" w:rsidP="00DB02E5">
            <w:pPr>
              <w:pStyle w:val="Text"/>
            </w:pPr>
            <w:r w:rsidRPr="001A1CFB">
              <w:rPr>
                <w:rStyle w:val="ChBlueBold"/>
              </w:rPr>
              <w:t>dorang</w:t>
            </w:r>
            <w:r w:rsidR="001A1CFB">
              <w:t>,</w:t>
            </w:r>
          </w:p>
        </w:tc>
        <w:tc>
          <w:tcPr>
            <w:tcW w:w="691" w:type="dxa"/>
            <w:shd w:val="clear" w:color="auto" w:fill="auto"/>
          </w:tcPr>
          <w:p w14:paraId="07B54ECD" w14:textId="77777777" w:rsidR="00DB02E5" w:rsidRPr="005F3048" w:rsidRDefault="00DB02E5" w:rsidP="00DB02E5">
            <w:pPr>
              <w:pStyle w:val="Text"/>
            </w:pPr>
            <w:r w:rsidRPr="005F3048">
              <w:t>ceritra</w:t>
            </w:r>
          </w:p>
        </w:tc>
      </w:tr>
      <w:tr w:rsidR="00AC23C4" w:rsidRPr="00AC23C4" w14:paraId="378643E6" w14:textId="77777777" w:rsidTr="00AC23C4">
        <w:tc>
          <w:tcPr>
            <w:tcW w:w="709" w:type="dxa"/>
            <w:shd w:val="clear" w:color="auto" w:fill="auto"/>
          </w:tcPr>
          <w:p w14:paraId="07F6FFDD" w14:textId="77777777" w:rsidR="00DB02E5" w:rsidRPr="008E4FB1" w:rsidRDefault="00DB02E5" w:rsidP="00DB02E5">
            <w:pPr>
              <w:pStyle w:val="GlossEng2ptafter"/>
            </w:pPr>
          </w:p>
        </w:tc>
        <w:tc>
          <w:tcPr>
            <w:tcW w:w="480" w:type="dxa"/>
            <w:shd w:val="clear" w:color="auto" w:fill="auto"/>
          </w:tcPr>
          <w:p w14:paraId="29C27A75" w14:textId="77777777" w:rsidR="00DB02E5" w:rsidRPr="00C71489" w:rsidRDefault="00DB02E5" w:rsidP="00DB02E5">
            <w:pPr>
              <w:pStyle w:val="GlossEng2ptafter"/>
            </w:pPr>
            <w:r w:rsidRPr="00C71489">
              <w:t>so</w:t>
            </w:r>
          </w:p>
        </w:tc>
        <w:tc>
          <w:tcPr>
            <w:tcW w:w="942" w:type="dxa"/>
            <w:gridSpan w:val="2"/>
            <w:shd w:val="clear" w:color="auto" w:fill="auto"/>
          </w:tcPr>
          <w:p w14:paraId="24E0A4AF" w14:textId="77777777" w:rsidR="00DB02E5" w:rsidRPr="00C71489" w:rsidRDefault="00DB02E5" w:rsidP="00DB02E5">
            <w:pPr>
              <w:pStyle w:val="GlossEng2ptafter"/>
            </w:pPr>
            <w:r>
              <w:t>similar.to</w:t>
            </w:r>
          </w:p>
        </w:tc>
        <w:tc>
          <w:tcPr>
            <w:tcW w:w="702" w:type="dxa"/>
            <w:gridSpan w:val="2"/>
            <w:shd w:val="clear" w:color="auto" w:fill="auto"/>
          </w:tcPr>
          <w:p w14:paraId="591AA0AB" w14:textId="77777777" w:rsidR="00DB02E5" w:rsidRPr="0099608C" w:rsidRDefault="00DB02E5" w:rsidP="00DB02E5">
            <w:pPr>
              <w:pStyle w:val="GlossEng2ptafter"/>
              <w:rPr>
                <w:rStyle w:val="ChSmallCaps"/>
              </w:rPr>
            </w:pPr>
            <w:r w:rsidRPr="0099608C">
              <w:rPr>
                <w:rStyle w:val="ChSmallCaps"/>
              </w:rPr>
              <w:t>d.dist</w:t>
            </w:r>
          </w:p>
        </w:tc>
        <w:tc>
          <w:tcPr>
            <w:tcW w:w="764" w:type="dxa"/>
            <w:shd w:val="clear" w:color="auto" w:fill="auto"/>
          </w:tcPr>
          <w:p w14:paraId="6D92AAD1" w14:textId="77777777" w:rsidR="00DB02E5" w:rsidRPr="00C71489" w:rsidRDefault="00DB02E5" w:rsidP="00DB02E5">
            <w:pPr>
              <w:pStyle w:val="GlossEng2ptafter"/>
            </w:pPr>
            <w:r w:rsidRPr="00C71489">
              <w:t>have.to</w:t>
            </w:r>
          </w:p>
        </w:tc>
        <w:tc>
          <w:tcPr>
            <w:tcW w:w="669" w:type="dxa"/>
            <w:shd w:val="clear" w:color="auto" w:fill="auto"/>
          </w:tcPr>
          <w:p w14:paraId="2EB006F1" w14:textId="77777777" w:rsidR="00DB02E5" w:rsidRPr="00C71489" w:rsidRDefault="00DB02E5" w:rsidP="00DB02E5">
            <w:pPr>
              <w:pStyle w:val="GlossEng2ptafter"/>
            </w:pPr>
            <w:r w:rsidRPr="00C71489">
              <w:t>speak</w:t>
            </w:r>
          </w:p>
        </w:tc>
        <w:tc>
          <w:tcPr>
            <w:tcW w:w="692" w:type="dxa"/>
            <w:shd w:val="clear" w:color="auto" w:fill="auto"/>
          </w:tcPr>
          <w:p w14:paraId="32071E7F" w14:textId="77777777" w:rsidR="00DB02E5" w:rsidRPr="00C71489" w:rsidRDefault="00DB02E5" w:rsidP="00DB02E5">
            <w:pPr>
              <w:pStyle w:val="GlossEng2ptafter"/>
            </w:pPr>
            <w:r w:rsidRPr="00C71489">
              <w:t>for</w:t>
            </w:r>
          </w:p>
        </w:tc>
        <w:tc>
          <w:tcPr>
            <w:tcW w:w="792" w:type="dxa"/>
            <w:shd w:val="clear" w:color="auto" w:fill="auto"/>
          </w:tcPr>
          <w:p w14:paraId="5629CAE6" w14:textId="77777777" w:rsidR="00DB02E5" w:rsidRPr="0099608C" w:rsidRDefault="00DB02E5" w:rsidP="00DB02E5">
            <w:pPr>
              <w:pStyle w:val="GlossEng2ptafter"/>
              <w:rPr>
                <w:rStyle w:val="ChSmallCaps"/>
              </w:rPr>
            </w:pPr>
            <w:r w:rsidRPr="0099608C">
              <w:rPr>
                <w:rStyle w:val="ChSmallCaps"/>
              </w:rPr>
              <w:t>3pl</w:t>
            </w:r>
          </w:p>
        </w:tc>
        <w:tc>
          <w:tcPr>
            <w:tcW w:w="691" w:type="dxa"/>
            <w:shd w:val="clear" w:color="auto" w:fill="auto"/>
          </w:tcPr>
          <w:p w14:paraId="1C59AE73" w14:textId="77777777" w:rsidR="00DB02E5" w:rsidRPr="00C71489" w:rsidRDefault="00DB02E5" w:rsidP="00DB02E5">
            <w:pPr>
              <w:pStyle w:val="GlossEng2ptafter"/>
            </w:pPr>
            <w:r>
              <w:t>tell</w:t>
            </w:r>
          </w:p>
        </w:tc>
      </w:tr>
      <w:tr w:rsidR="00DB02E5" w:rsidRPr="008C7D8B" w14:paraId="656DF5AE" w14:textId="77777777" w:rsidTr="00AC23C4">
        <w:trPr>
          <w:gridAfter w:val="6"/>
          <w:wAfter w:w="4248" w:type="dxa"/>
        </w:trPr>
        <w:tc>
          <w:tcPr>
            <w:tcW w:w="709" w:type="dxa"/>
            <w:shd w:val="clear" w:color="auto" w:fill="auto"/>
          </w:tcPr>
          <w:p w14:paraId="34E7AB64" w14:textId="77777777" w:rsidR="00DB02E5" w:rsidRPr="005D40A1" w:rsidRDefault="00DB02E5" w:rsidP="00DB02E5">
            <w:pPr>
              <w:pStyle w:val="O0Nwnext"/>
            </w:pPr>
          </w:p>
        </w:tc>
        <w:tc>
          <w:tcPr>
            <w:tcW w:w="692" w:type="dxa"/>
            <w:gridSpan w:val="2"/>
            <w:shd w:val="clear" w:color="auto" w:fill="auto"/>
          </w:tcPr>
          <w:p w14:paraId="36A6F731" w14:textId="77777777" w:rsidR="00DB02E5" w:rsidRPr="005D40A1" w:rsidRDefault="00DB02E5" w:rsidP="00DB02E5">
            <w:pPr>
              <w:pStyle w:val="Text"/>
              <w:rPr>
                <w:rStyle w:val="ChBlueBold"/>
              </w:rPr>
            </w:pPr>
            <w:r w:rsidRPr="005D40A1">
              <w:rPr>
                <w:rStyle w:val="ChBlueBold"/>
              </w:rPr>
              <w:t>untuk</w:t>
            </w:r>
          </w:p>
        </w:tc>
        <w:tc>
          <w:tcPr>
            <w:tcW w:w="792" w:type="dxa"/>
            <w:gridSpan w:val="2"/>
            <w:shd w:val="clear" w:color="auto" w:fill="auto"/>
          </w:tcPr>
          <w:p w14:paraId="3E65E0CD" w14:textId="77777777" w:rsidR="00DB02E5" w:rsidRPr="005D40A1" w:rsidRDefault="00DB02E5" w:rsidP="00DB02E5">
            <w:pPr>
              <w:pStyle w:val="Text"/>
              <w:rPr>
                <w:rStyle w:val="ChBlueBold"/>
              </w:rPr>
            </w:pPr>
            <w:r w:rsidRPr="005D40A1">
              <w:rPr>
                <w:rStyle w:val="ChBlueBold"/>
              </w:rPr>
              <w:t>dorang</w:t>
            </w:r>
          </w:p>
        </w:tc>
      </w:tr>
      <w:tr w:rsidR="00DB02E5" w:rsidRPr="00AC23C4" w14:paraId="47DB2D9D" w14:textId="77777777" w:rsidTr="00AC23C4">
        <w:trPr>
          <w:gridAfter w:val="6"/>
          <w:wAfter w:w="4248" w:type="dxa"/>
        </w:trPr>
        <w:tc>
          <w:tcPr>
            <w:tcW w:w="709" w:type="dxa"/>
            <w:shd w:val="clear" w:color="auto" w:fill="auto"/>
          </w:tcPr>
          <w:p w14:paraId="467712EA" w14:textId="77777777" w:rsidR="00DB02E5" w:rsidRPr="005D40A1" w:rsidRDefault="00DB02E5" w:rsidP="00DB02E5">
            <w:pPr>
              <w:pStyle w:val="GlossEng"/>
            </w:pPr>
          </w:p>
        </w:tc>
        <w:tc>
          <w:tcPr>
            <w:tcW w:w="692" w:type="dxa"/>
            <w:gridSpan w:val="2"/>
            <w:shd w:val="clear" w:color="auto" w:fill="auto"/>
          </w:tcPr>
          <w:p w14:paraId="611D7AC4" w14:textId="77777777" w:rsidR="00DB02E5" w:rsidRPr="00C71489" w:rsidRDefault="00DB02E5" w:rsidP="00DB02E5">
            <w:pPr>
              <w:pStyle w:val="GlossEng"/>
            </w:pPr>
            <w:r w:rsidRPr="00C71489">
              <w:t>for</w:t>
            </w:r>
          </w:p>
        </w:tc>
        <w:tc>
          <w:tcPr>
            <w:tcW w:w="792" w:type="dxa"/>
            <w:gridSpan w:val="2"/>
            <w:shd w:val="clear" w:color="auto" w:fill="auto"/>
          </w:tcPr>
          <w:p w14:paraId="42FB904A" w14:textId="77777777" w:rsidR="00DB02E5" w:rsidRPr="0099608C" w:rsidRDefault="00DB02E5" w:rsidP="00DB02E5">
            <w:pPr>
              <w:pStyle w:val="GlossEng"/>
              <w:rPr>
                <w:rStyle w:val="ChSmallCaps"/>
              </w:rPr>
            </w:pPr>
            <w:r w:rsidRPr="0099608C">
              <w:rPr>
                <w:rStyle w:val="ChSmallCaps"/>
              </w:rPr>
              <w:t>3pl</w:t>
            </w:r>
          </w:p>
        </w:tc>
      </w:tr>
    </w:tbl>
    <w:p w14:paraId="3E71CBDB" w14:textId="39F62D2E" w:rsidR="00DB02E5" w:rsidRPr="00352C39" w:rsidRDefault="00B7093A" w:rsidP="00DB02E5">
      <w:pPr>
        <w:pStyle w:val="FreeTranslEng"/>
      </w:pPr>
      <w:r>
        <w:t>‘</w:t>
      </w:r>
      <w:r w:rsidR="00DB02E5">
        <w:t>so it</w:t>
      </w:r>
      <w:r>
        <w:t>’</w:t>
      </w:r>
      <w:r w:rsidR="00DB02E5">
        <w:t xml:space="preserve">s like that, (we) have </w:t>
      </w:r>
      <w:r w:rsidR="00DB02E5" w:rsidRPr="005F3048">
        <w:t xml:space="preserve">to speak </w:t>
      </w:r>
      <w:r w:rsidR="00DB02E5" w:rsidRPr="00524AD4">
        <w:rPr>
          <w:rStyle w:val="ChBlueBold"/>
        </w:rPr>
        <w:t>to them</w:t>
      </w:r>
      <w:r w:rsidR="00DB02E5">
        <w:t xml:space="preserve"> (our children), </w:t>
      </w:r>
      <w:r w:rsidR="00DB02E5" w:rsidRPr="005F3048">
        <w:t xml:space="preserve">talk </w:t>
      </w:r>
      <w:r w:rsidR="00DB02E5" w:rsidRPr="00524AD4">
        <w:rPr>
          <w:rStyle w:val="ChBlueBold"/>
        </w:rPr>
        <w:t>to them for their benefit</w:t>
      </w:r>
      <w:r>
        <w:t>’</w:t>
      </w:r>
      <w:r w:rsidR="00DB02E5">
        <w:t xml:space="preserve"> </w:t>
      </w:r>
      <w:r w:rsidR="00DB02E5" w:rsidRPr="008E4FB1">
        <w:rPr>
          <w:rStyle w:val="ExampleSource"/>
        </w:rPr>
        <w:t>[081014-007-</w:t>
      </w:r>
      <w:r w:rsidR="00E34A02">
        <w:rPr>
          <w:rStyle w:val="ExampleSource"/>
        </w:rPr>
        <w:t>CvEx</w:t>
      </w:r>
      <w:r w:rsidR="00DB02E5" w:rsidRPr="008E4FB1">
        <w:rPr>
          <w:rStyle w:val="ExampleSource"/>
        </w:rPr>
        <w:t>.0136]</w:t>
      </w:r>
    </w:p>
    <w:p w14:paraId="2EA67903" w14:textId="56F175F7" w:rsidR="00DB02E5" w:rsidRDefault="00DB02E5" w:rsidP="00F27C28">
      <w:pPr>
        <w:pStyle w:val="Body0005after"/>
      </w:pPr>
      <w:r>
        <w:t xml:space="preserve">Besides introducing animate referents, </w:t>
      </w:r>
      <w:r w:rsidRPr="00DF5B52">
        <w:rPr>
          <w:rStyle w:val="ChItalBold"/>
        </w:rPr>
        <w:t>untuk</w:t>
      </w:r>
      <w:r>
        <w:t xml:space="preserve"> </w:t>
      </w:r>
      <w:r w:rsidR="00B7093A">
        <w:t>‘</w:t>
      </w:r>
      <w:r>
        <w:t>for</w:t>
      </w:r>
      <w:r w:rsidR="00B7093A">
        <w:t>’</w:t>
      </w:r>
      <w:r>
        <w:t xml:space="preserve"> also introduces inanimate beneficiaries that are concrete, abstract, or temporal. In </w:t>
      </w:r>
      <w:r>
        <w:fldChar w:fldCharType="begin"/>
      </w:r>
      <w:r>
        <w:instrText xml:space="preserve"> REF _Ref339635091 \h </w:instrText>
      </w:r>
      <w:r>
        <w:fldChar w:fldCharType="separate"/>
      </w:r>
      <w:r w:rsidR="00154D81" w:rsidRPr="00534F9D">
        <w:t>(</w:t>
      </w:r>
      <w:r w:rsidR="00154D81">
        <w:rPr>
          <w:noProof/>
        </w:rPr>
        <w:t>57</w:t>
      </w:r>
      <w:r w:rsidR="00154D81" w:rsidRPr="00534F9D">
        <w:t>)</w:t>
      </w:r>
      <w:r>
        <w:fldChar w:fldCharType="end"/>
      </w:r>
      <w:r>
        <w:t xml:space="preserve">, the beneficiary is inanimate concrete: </w:t>
      </w:r>
      <w:r w:rsidRPr="00947F5C">
        <w:rPr>
          <w:rStyle w:val="ChItalBold"/>
        </w:rPr>
        <w:t>kamar mandi</w:t>
      </w:r>
      <w:r>
        <w:t xml:space="preserve"> </w:t>
      </w:r>
      <w:r w:rsidR="00B7093A">
        <w:t>‘</w:t>
      </w:r>
      <w:r>
        <w:t>the bathroom</w:t>
      </w:r>
      <w:r w:rsidR="00B7093A">
        <w:t>’</w:t>
      </w:r>
      <w:r>
        <w:t xml:space="preserve">. In </w:t>
      </w:r>
      <w:r>
        <w:fldChar w:fldCharType="begin"/>
      </w:r>
      <w:r>
        <w:instrText xml:space="preserve"> REF _Ref339635092 \h </w:instrText>
      </w:r>
      <w:r>
        <w:fldChar w:fldCharType="separate"/>
      </w:r>
      <w:r w:rsidR="00154D81" w:rsidRPr="00534F9D">
        <w:t>(</w:t>
      </w:r>
      <w:r w:rsidR="00154D81">
        <w:rPr>
          <w:noProof/>
        </w:rPr>
        <w:t>58</w:t>
      </w:r>
      <w:r w:rsidR="00154D81" w:rsidRPr="00534F9D">
        <w:t>)</w:t>
      </w:r>
      <w:r>
        <w:fldChar w:fldCharType="end"/>
      </w:r>
      <w:r>
        <w:t xml:space="preserve">, the beneficiary is inanimate abstract: distal demonstrative </w:t>
      </w:r>
      <w:r w:rsidRPr="00197F9F">
        <w:rPr>
          <w:rStyle w:val="ChItalBold"/>
        </w:rPr>
        <w:t>itu</w:t>
      </w:r>
      <w:r>
        <w:t xml:space="preserve"> </w:t>
      </w:r>
      <w:r w:rsidR="00B7093A">
        <w:t>‘</w:t>
      </w:r>
      <w:r w:rsidRPr="0099608C">
        <w:rPr>
          <w:rStyle w:val="ChSmallCaps"/>
        </w:rPr>
        <w:t>d.dist</w:t>
      </w:r>
      <w:r w:rsidR="00B7093A">
        <w:t>’</w:t>
      </w:r>
      <w:r>
        <w:t xml:space="preserve"> summarizes the speaker</w:t>
      </w:r>
      <w:r w:rsidR="00B7093A">
        <w:t>’</w:t>
      </w:r>
      <w:r>
        <w:t xml:space="preserve">s previous statements about balanced birth rates across families related by marriage. In </w:t>
      </w:r>
      <w:r>
        <w:fldChar w:fldCharType="begin"/>
      </w:r>
      <w:r>
        <w:instrText xml:space="preserve"> REF _Ref339635093 \h </w:instrText>
      </w:r>
      <w:r>
        <w:fldChar w:fldCharType="separate"/>
      </w:r>
      <w:r w:rsidR="00154D81" w:rsidRPr="00534F9D">
        <w:t>(</w:t>
      </w:r>
      <w:r w:rsidR="00154D81">
        <w:rPr>
          <w:noProof/>
        </w:rPr>
        <w:t>59</w:t>
      </w:r>
      <w:r w:rsidR="00154D81" w:rsidRPr="00534F9D">
        <w:t>)</w:t>
      </w:r>
      <w:r>
        <w:fldChar w:fldCharType="end"/>
      </w:r>
      <w:r>
        <w:t xml:space="preserve"> and </w:t>
      </w:r>
      <w:r>
        <w:fldChar w:fldCharType="begin"/>
      </w:r>
      <w:r>
        <w:instrText xml:space="preserve"> REF _Ref339635094 \h </w:instrText>
      </w:r>
      <w:r>
        <w:fldChar w:fldCharType="separate"/>
      </w:r>
      <w:r w:rsidR="00154D81" w:rsidRPr="00534F9D">
        <w:t>(</w:t>
      </w:r>
      <w:r w:rsidR="00154D81">
        <w:rPr>
          <w:noProof/>
        </w:rPr>
        <w:t>60</w:t>
      </w:r>
      <w:r w:rsidR="00154D81" w:rsidRPr="00534F9D">
        <w:t>)</w:t>
      </w:r>
      <w:r>
        <w:fldChar w:fldCharType="end"/>
      </w:r>
      <w:r>
        <w:t xml:space="preserve">, the beneficiary is temporal: </w:t>
      </w:r>
      <w:r w:rsidR="00C2238D" w:rsidRPr="00F430D3">
        <w:rPr>
          <w:rStyle w:val="ChItalBold"/>
        </w:rPr>
        <w:t>taung</w:t>
      </w:r>
      <w:r w:rsidRPr="00F430D3">
        <w:rPr>
          <w:rStyle w:val="ChItalBold"/>
        </w:rPr>
        <w:t xml:space="preserve"> ini</w:t>
      </w:r>
      <w:r>
        <w:t xml:space="preserve"> </w:t>
      </w:r>
      <w:r w:rsidR="00B7093A">
        <w:t>‘</w:t>
      </w:r>
      <w:r>
        <w:t>this year</w:t>
      </w:r>
      <w:r w:rsidR="00B7093A">
        <w:t>’</w:t>
      </w:r>
      <w:r>
        <w:t xml:space="preserve"> in </w:t>
      </w:r>
      <w:r>
        <w:fldChar w:fldCharType="begin"/>
      </w:r>
      <w:r>
        <w:instrText xml:space="preserve"> REF _Ref339635093 \h </w:instrText>
      </w:r>
      <w:r>
        <w:fldChar w:fldCharType="separate"/>
      </w:r>
      <w:r w:rsidR="00154D81" w:rsidRPr="00534F9D">
        <w:t>(</w:t>
      </w:r>
      <w:r w:rsidR="00154D81">
        <w:rPr>
          <w:noProof/>
        </w:rPr>
        <w:t>59</w:t>
      </w:r>
      <w:r w:rsidR="00154D81" w:rsidRPr="00534F9D">
        <w:t>)</w:t>
      </w:r>
      <w:r>
        <w:fldChar w:fldCharType="end"/>
      </w:r>
      <w:r>
        <w:t xml:space="preserve"> and </w:t>
      </w:r>
      <w:r w:rsidRPr="00F430D3">
        <w:rPr>
          <w:rStyle w:val="ChItalBold"/>
        </w:rPr>
        <w:t>besok</w:t>
      </w:r>
      <w:r>
        <w:t xml:space="preserve"> </w:t>
      </w:r>
      <w:r w:rsidR="00B7093A">
        <w:t>‘</w:t>
      </w:r>
      <w:r>
        <w:t>tomorrow</w:t>
      </w:r>
      <w:r w:rsidR="00B7093A">
        <w:t>’</w:t>
      </w:r>
      <w:r>
        <w:t xml:space="preserve"> in </w:t>
      </w:r>
      <w:r>
        <w:fldChar w:fldCharType="begin"/>
      </w:r>
      <w:r>
        <w:instrText xml:space="preserve"> REF _Ref339635094 \h </w:instrText>
      </w:r>
      <w:r>
        <w:fldChar w:fldCharType="separate"/>
      </w:r>
      <w:r w:rsidR="00154D81" w:rsidRPr="00534F9D">
        <w:t>(</w:t>
      </w:r>
      <w:r w:rsidR="00154D81">
        <w:rPr>
          <w:noProof/>
        </w:rPr>
        <w:t>60</w:t>
      </w:r>
      <w:r w:rsidR="00154D81" w:rsidRPr="00534F9D">
        <w:t>)</w:t>
      </w:r>
      <w:r>
        <w:fldChar w:fldCharType="end"/>
      </w:r>
      <w:r>
        <w:t xml:space="preserve">. Overall, however, these uses of benefactive </w:t>
      </w:r>
      <w:r w:rsidRPr="00DF5B52">
        <w:rPr>
          <w:rStyle w:val="ChItalBold"/>
        </w:rPr>
        <w:t>untuk</w:t>
      </w:r>
      <w:r>
        <w:t xml:space="preserve"> </w:t>
      </w:r>
      <w:r w:rsidR="00B7093A">
        <w:t>‘</w:t>
      </w:r>
      <w:r>
        <w:t>for</w:t>
      </w:r>
      <w:r w:rsidR="00B7093A">
        <w:t>’</w:t>
      </w:r>
      <w:r>
        <w:t xml:space="preserve"> are quite rare, with the corpus including only very few examples.</w:t>
      </w:r>
    </w:p>
    <w:p w14:paraId="437D2382" w14:textId="77777777" w:rsidR="00DB02E5" w:rsidRDefault="00DB02E5" w:rsidP="00DB02E5">
      <w:pPr>
        <w:pStyle w:val="ExampleTitle"/>
      </w:pPr>
      <w:r>
        <w:t>Introducing inanimate beneficiaries</w:t>
      </w:r>
    </w:p>
    <w:tbl>
      <w:tblPr>
        <w:tblW w:w="4536" w:type="dxa"/>
        <w:tblCellMar>
          <w:left w:w="40" w:type="dxa"/>
          <w:right w:w="40" w:type="dxa"/>
        </w:tblCellMar>
        <w:tblLook w:val="01E0" w:firstRow="1" w:lastRow="1" w:firstColumn="1" w:lastColumn="1" w:noHBand="0" w:noVBand="0"/>
      </w:tblPr>
      <w:tblGrid>
        <w:gridCol w:w="709"/>
        <w:gridCol w:w="536"/>
        <w:gridCol w:w="569"/>
        <w:gridCol w:w="558"/>
        <w:gridCol w:w="692"/>
        <w:gridCol w:w="747"/>
        <w:gridCol w:w="725"/>
      </w:tblGrid>
      <w:tr w:rsidR="00AC23C4" w:rsidRPr="008C7D8B" w14:paraId="29DB9930" w14:textId="77777777" w:rsidTr="00042410">
        <w:tc>
          <w:tcPr>
            <w:tcW w:w="709" w:type="dxa"/>
            <w:shd w:val="clear" w:color="auto" w:fill="auto"/>
          </w:tcPr>
          <w:p w14:paraId="32C80DA4" w14:textId="77777777" w:rsidR="00DB02E5" w:rsidRPr="00B1769D" w:rsidRDefault="00DB02E5" w:rsidP="00DB02E5">
            <w:pPr>
              <w:pStyle w:val="O0Nwnext"/>
            </w:pPr>
            <w:bookmarkStart w:id="4275" w:name="_Ref319076818"/>
            <w:bookmarkStart w:id="4276" w:name="_Ref339635091"/>
            <w:r w:rsidRPr="00534F9D">
              <w:t>(</w:t>
            </w:r>
            <w:fldSimple w:instr=" SEQ ( \* ARABIC \s 1 ">
              <w:r w:rsidR="00154D81">
                <w:rPr>
                  <w:noProof/>
                </w:rPr>
                <w:t>57</w:t>
              </w:r>
            </w:fldSimple>
            <w:bookmarkEnd w:id="4275"/>
            <w:r w:rsidRPr="00534F9D">
              <w:t>)</w:t>
            </w:r>
            <w:bookmarkEnd w:id="4276"/>
          </w:p>
        </w:tc>
        <w:tc>
          <w:tcPr>
            <w:tcW w:w="536" w:type="dxa"/>
            <w:shd w:val="clear" w:color="auto" w:fill="auto"/>
          </w:tcPr>
          <w:p w14:paraId="3FC01722" w14:textId="77777777" w:rsidR="00DB02E5" w:rsidRPr="00534F9D" w:rsidRDefault="00DB02E5" w:rsidP="00DB02E5">
            <w:pPr>
              <w:pStyle w:val="Text"/>
            </w:pPr>
            <w:r>
              <w:t>tong</w:t>
            </w:r>
          </w:p>
        </w:tc>
        <w:tc>
          <w:tcPr>
            <w:tcW w:w="569" w:type="dxa"/>
            <w:shd w:val="clear" w:color="auto" w:fill="auto"/>
          </w:tcPr>
          <w:p w14:paraId="474442ED" w14:textId="77777777" w:rsidR="00DB02E5" w:rsidRPr="00534F9D" w:rsidRDefault="00DB02E5" w:rsidP="00DB02E5">
            <w:pPr>
              <w:pStyle w:val="Text"/>
            </w:pPr>
            <w:r w:rsidRPr="00534F9D">
              <w:t>mo</w:t>
            </w:r>
          </w:p>
        </w:tc>
        <w:tc>
          <w:tcPr>
            <w:tcW w:w="558" w:type="dxa"/>
            <w:shd w:val="clear" w:color="auto" w:fill="auto"/>
          </w:tcPr>
          <w:p w14:paraId="20C85431" w14:textId="77777777" w:rsidR="00DB02E5" w:rsidRPr="00534F9D" w:rsidRDefault="00DB02E5" w:rsidP="00DB02E5">
            <w:pPr>
              <w:pStyle w:val="Text"/>
            </w:pPr>
            <w:r w:rsidRPr="00534F9D">
              <w:t>pake</w:t>
            </w:r>
          </w:p>
        </w:tc>
        <w:tc>
          <w:tcPr>
            <w:tcW w:w="692" w:type="dxa"/>
            <w:shd w:val="clear" w:color="auto" w:fill="auto"/>
          </w:tcPr>
          <w:p w14:paraId="4052AA53" w14:textId="77777777" w:rsidR="00DB02E5" w:rsidRPr="00534F9D" w:rsidRDefault="00DB02E5" w:rsidP="00DB02E5">
            <w:pPr>
              <w:pStyle w:val="Text"/>
              <w:rPr>
                <w:rStyle w:val="ChBlueBold"/>
              </w:rPr>
            </w:pPr>
            <w:r w:rsidRPr="00534F9D">
              <w:rPr>
                <w:rStyle w:val="ChBlueBold"/>
              </w:rPr>
              <w:t>untuk</w:t>
            </w:r>
          </w:p>
        </w:tc>
        <w:tc>
          <w:tcPr>
            <w:tcW w:w="747" w:type="dxa"/>
            <w:shd w:val="clear" w:color="auto" w:fill="auto"/>
          </w:tcPr>
          <w:p w14:paraId="3E5D19C7" w14:textId="77777777" w:rsidR="00DB02E5" w:rsidRPr="00534F9D" w:rsidRDefault="00DB02E5" w:rsidP="00DB02E5">
            <w:pPr>
              <w:pStyle w:val="Text"/>
              <w:rPr>
                <w:rStyle w:val="ChBlueBold"/>
              </w:rPr>
            </w:pPr>
            <w:r w:rsidRPr="00534F9D">
              <w:rPr>
                <w:rStyle w:val="ChBlueBold"/>
              </w:rPr>
              <w:t>kamar</w:t>
            </w:r>
          </w:p>
        </w:tc>
        <w:tc>
          <w:tcPr>
            <w:tcW w:w="725" w:type="dxa"/>
            <w:shd w:val="clear" w:color="auto" w:fill="auto"/>
          </w:tcPr>
          <w:p w14:paraId="14B2C927" w14:textId="77777777" w:rsidR="00DB02E5" w:rsidRPr="00534F9D" w:rsidRDefault="00DB02E5" w:rsidP="00DB02E5">
            <w:pPr>
              <w:pStyle w:val="Text"/>
              <w:rPr>
                <w:rStyle w:val="ChBlueBold"/>
              </w:rPr>
            </w:pPr>
            <w:r w:rsidRPr="00534F9D">
              <w:rPr>
                <w:rStyle w:val="ChBlueBold"/>
              </w:rPr>
              <w:t>mandi</w:t>
            </w:r>
          </w:p>
        </w:tc>
      </w:tr>
      <w:tr w:rsidR="00AC23C4" w:rsidRPr="00534F9D" w14:paraId="20E74926" w14:textId="77777777" w:rsidTr="00042410">
        <w:tc>
          <w:tcPr>
            <w:tcW w:w="709" w:type="dxa"/>
            <w:shd w:val="clear" w:color="auto" w:fill="auto"/>
          </w:tcPr>
          <w:p w14:paraId="68908CDE" w14:textId="77777777" w:rsidR="00DB02E5" w:rsidRPr="00B1769D" w:rsidRDefault="00DB02E5" w:rsidP="00DB02E5">
            <w:pPr>
              <w:pStyle w:val="GlossEng"/>
            </w:pPr>
          </w:p>
        </w:tc>
        <w:tc>
          <w:tcPr>
            <w:tcW w:w="536" w:type="dxa"/>
            <w:shd w:val="clear" w:color="auto" w:fill="auto"/>
          </w:tcPr>
          <w:p w14:paraId="0C7916F7" w14:textId="77777777" w:rsidR="00DB02E5" w:rsidRPr="0099608C" w:rsidRDefault="00DB02E5" w:rsidP="00DB02E5">
            <w:pPr>
              <w:pStyle w:val="GlossEng"/>
              <w:rPr>
                <w:rStyle w:val="ChSmallCaps"/>
              </w:rPr>
            </w:pPr>
            <w:r w:rsidRPr="0099608C">
              <w:rPr>
                <w:rStyle w:val="ChSmallCaps"/>
              </w:rPr>
              <w:t>1pl</w:t>
            </w:r>
          </w:p>
        </w:tc>
        <w:tc>
          <w:tcPr>
            <w:tcW w:w="569" w:type="dxa"/>
            <w:shd w:val="clear" w:color="auto" w:fill="auto"/>
          </w:tcPr>
          <w:p w14:paraId="1C72ADF1" w14:textId="74399DFE" w:rsidR="00DB02E5" w:rsidRPr="00534F9D" w:rsidRDefault="00042410" w:rsidP="00DB02E5">
            <w:pPr>
              <w:pStyle w:val="GlossEng"/>
            </w:pPr>
            <w:r>
              <w:t>want</w:t>
            </w:r>
          </w:p>
        </w:tc>
        <w:tc>
          <w:tcPr>
            <w:tcW w:w="558" w:type="dxa"/>
            <w:shd w:val="clear" w:color="auto" w:fill="auto"/>
          </w:tcPr>
          <w:p w14:paraId="7687B078" w14:textId="77777777" w:rsidR="00DB02E5" w:rsidRPr="00534F9D" w:rsidRDefault="00DB02E5" w:rsidP="00DB02E5">
            <w:pPr>
              <w:pStyle w:val="GlossEng"/>
            </w:pPr>
            <w:r w:rsidRPr="00534F9D">
              <w:t>use</w:t>
            </w:r>
          </w:p>
        </w:tc>
        <w:tc>
          <w:tcPr>
            <w:tcW w:w="692" w:type="dxa"/>
            <w:shd w:val="clear" w:color="auto" w:fill="auto"/>
          </w:tcPr>
          <w:p w14:paraId="4E89D518" w14:textId="77777777" w:rsidR="00DB02E5" w:rsidRPr="00534F9D" w:rsidRDefault="00DB02E5" w:rsidP="00DB02E5">
            <w:pPr>
              <w:pStyle w:val="GlossEng"/>
            </w:pPr>
            <w:r w:rsidRPr="00534F9D">
              <w:t>for</w:t>
            </w:r>
          </w:p>
        </w:tc>
        <w:tc>
          <w:tcPr>
            <w:tcW w:w="747" w:type="dxa"/>
            <w:shd w:val="clear" w:color="auto" w:fill="auto"/>
          </w:tcPr>
          <w:p w14:paraId="18C0C9F8" w14:textId="77777777" w:rsidR="00DB02E5" w:rsidRPr="00534F9D" w:rsidRDefault="00DB02E5" w:rsidP="00DB02E5">
            <w:pPr>
              <w:pStyle w:val="GlossEng"/>
            </w:pPr>
            <w:r w:rsidRPr="00534F9D">
              <w:t>room</w:t>
            </w:r>
          </w:p>
        </w:tc>
        <w:tc>
          <w:tcPr>
            <w:tcW w:w="725" w:type="dxa"/>
            <w:shd w:val="clear" w:color="auto" w:fill="auto"/>
          </w:tcPr>
          <w:p w14:paraId="3710F72D" w14:textId="77777777" w:rsidR="00DB02E5" w:rsidRPr="00534F9D" w:rsidRDefault="00DB02E5" w:rsidP="00DB02E5">
            <w:pPr>
              <w:pStyle w:val="GlossEng"/>
            </w:pPr>
            <w:r w:rsidRPr="00534F9D">
              <w:t>bathe</w:t>
            </w:r>
          </w:p>
        </w:tc>
      </w:tr>
    </w:tbl>
    <w:p w14:paraId="63EDFB70" w14:textId="0BCA2475" w:rsidR="00DB02E5" w:rsidRPr="002B1870" w:rsidRDefault="00B7093A" w:rsidP="00DB02E5">
      <w:pPr>
        <w:pStyle w:val="FreeTranslEng"/>
      </w:pPr>
      <w:r>
        <w:t>‘</w:t>
      </w:r>
      <w:r w:rsidR="00DB02E5" w:rsidRPr="00534F9D">
        <w:t xml:space="preserve">we want to use (the corrugated iron sheets) </w:t>
      </w:r>
      <w:r w:rsidR="00DB02E5" w:rsidRPr="00534F9D">
        <w:rPr>
          <w:rStyle w:val="ChBlueBold"/>
        </w:rPr>
        <w:t>for the bathroom</w:t>
      </w:r>
      <w:r w:rsidR="00DB02E5" w:rsidRPr="00534F9D">
        <w:t xml:space="preserve"> (roof)</w:t>
      </w:r>
      <w:r>
        <w:t>’</w:t>
      </w:r>
      <w:r w:rsidR="00DB02E5" w:rsidRPr="00534F9D">
        <w:t xml:space="preserve"> </w:t>
      </w:r>
      <w:r w:rsidR="00DB02E5" w:rsidRPr="00534F9D">
        <w:rPr>
          <w:rStyle w:val="ExampleSource"/>
        </w:rPr>
        <w:t>[080925-003-Cv.0005]</w:t>
      </w:r>
    </w:p>
    <w:tbl>
      <w:tblPr>
        <w:tblW w:w="5988" w:type="dxa"/>
        <w:tblCellMar>
          <w:left w:w="40" w:type="dxa"/>
          <w:right w:w="40" w:type="dxa"/>
        </w:tblCellMar>
        <w:tblLook w:val="01E0" w:firstRow="1" w:lastRow="1" w:firstColumn="1" w:lastColumn="1" w:noHBand="0" w:noVBand="0"/>
      </w:tblPr>
      <w:tblGrid>
        <w:gridCol w:w="705"/>
        <w:gridCol w:w="284"/>
        <w:gridCol w:w="901"/>
        <w:gridCol w:w="51"/>
        <w:gridCol w:w="324"/>
        <w:gridCol w:w="242"/>
        <w:gridCol w:w="42"/>
        <w:gridCol w:w="1153"/>
        <w:gridCol w:w="236"/>
        <w:gridCol w:w="128"/>
        <w:gridCol w:w="435"/>
        <w:gridCol w:w="94"/>
        <w:gridCol w:w="441"/>
        <w:gridCol w:w="249"/>
        <w:gridCol w:w="703"/>
      </w:tblGrid>
      <w:tr w:rsidR="00AC23C4" w:rsidRPr="008C7D8B" w14:paraId="408FC2AA" w14:textId="77777777" w:rsidTr="00AC23C4">
        <w:tc>
          <w:tcPr>
            <w:tcW w:w="705" w:type="dxa"/>
            <w:shd w:val="clear" w:color="auto" w:fill="auto"/>
          </w:tcPr>
          <w:p w14:paraId="3BD3E037" w14:textId="77777777" w:rsidR="00DB02E5" w:rsidRPr="00B1769D" w:rsidRDefault="00DB02E5" w:rsidP="00DB02E5">
            <w:pPr>
              <w:pStyle w:val="O0Nwnext"/>
            </w:pPr>
            <w:bookmarkStart w:id="4277" w:name="_Ref319922141"/>
            <w:bookmarkStart w:id="4278" w:name="_Ref339635092"/>
            <w:r w:rsidRPr="00534F9D">
              <w:t>(</w:t>
            </w:r>
            <w:fldSimple w:instr=" SEQ ( \* ARABIC \s 1 ">
              <w:r w:rsidR="00154D81">
                <w:rPr>
                  <w:noProof/>
                </w:rPr>
                <w:t>58</w:t>
              </w:r>
            </w:fldSimple>
            <w:bookmarkEnd w:id="4277"/>
            <w:r w:rsidRPr="00534F9D">
              <w:t>)</w:t>
            </w:r>
            <w:bookmarkEnd w:id="4278"/>
          </w:p>
        </w:tc>
        <w:tc>
          <w:tcPr>
            <w:tcW w:w="284" w:type="dxa"/>
            <w:shd w:val="clear" w:color="auto" w:fill="auto"/>
          </w:tcPr>
          <w:p w14:paraId="4A4D605E" w14:textId="77777777" w:rsidR="00DB02E5" w:rsidRPr="00BC3FB5" w:rsidRDefault="00DB02E5" w:rsidP="00DB02E5">
            <w:pPr>
              <w:pStyle w:val="Text"/>
            </w:pPr>
            <w:r>
              <w:t>…</w:t>
            </w:r>
          </w:p>
        </w:tc>
        <w:tc>
          <w:tcPr>
            <w:tcW w:w="952" w:type="dxa"/>
            <w:gridSpan w:val="2"/>
            <w:shd w:val="clear" w:color="auto" w:fill="auto"/>
          </w:tcPr>
          <w:p w14:paraId="1576CD71" w14:textId="77777777" w:rsidR="00DB02E5" w:rsidRPr="00BC3FB5" w:rsidRDefault="00DB02E5" w:rsidP="00DB02E5">
            <w:pPr>
              <w:pStyle w:val="Text"/>
            </w:pPr>
            <w:r w:rsidRPr="00BC3FB5">
              <w:t>lahir</w:t>
            </w:r>
          </w:p>
        </w:tc>
        <w:tc>
          <w:tcPr>
            <w:tcW w:w="566" w:type="dxa"/>
            <w:gridSpan w:val="2"/>
            <w:shd w:val="clear" w:color="auto" w:fill="auto"/>
          </w:tcPr>
          <w:p w14:paraId="09B432FC" w14:textId="77777777" w:rsidR="00DB02E5" w:rsidRPr="00BC3FB5" w:rsidRDefault="007F26B9" w:rsidP="00DB02E5">
            <w:pPr>
              <w:pStyle w:val="Text"/>
            </w:pPr>
            <w:r>
              <w:t>ana</w:t>
            </w:r>
          </w:p>
        </w:tc>
        <w:tc>
          <w:tcPr>
            <w:tcW w:w="1195" w:type="dxa"/>
            <w:gridSpan w:val="2"/>
            <w:shd w:val="clear" w:color="auto" w:fill="auto"/>
          </w:tcPr>
          <w:p w14:paraId="6114933C" w14:textId="77777777" w:rsidR="00DB02E5" w:rsidRPr="00BC3FB5" w:rsidRDefault="00DB02E5" w:rsidP="00DB02E5">
            <w:pPr>
              <w:pStyle w:val="Text"/>
            </w:pPr>
            <w:r w:rsidRPr="00BC3FB5">
              <w:t>suku</w:t>
            </w:r>
          </w:p>
        </w:tc>
        <w:tc>
          <w:tcPr>
            <w:tcW w:w="364" w:type="dxa"/>
            <w:gridSpan w:val="2"/>
            <w:shd w:val="clear" w:color="auto" w:fill="auto"/>
          </w:tcPr>
          <w:p w14:paraId="6D614CA5" w14:textId="77777777" w:rsidR="00DB02E5" w:rsidRPr="00BC3FB5" w:rsidRDefault="007741A2" w:rsidP="00DB02E5">
            <w:pPr>
              <w:pStyle w:val="Text"/>
            </w:pPr>
            <w:r>
              <w:t>A.</w:t>
            </w:r>
            <w:r w:rsidR="00AC499B">
              <w:t>,</w:t>
            </w:r>
          </w:p>
        </w:tc>
        <w:tc>
          <w:tcPr>
            <w:tcW w:w="435" w:type="dxa"/>
            <w:shd w:val="clear" w:color="auto" w:fill="auto"/>
          </w:tcPr>
          <w:p w14:paraId="48C64CB4" w14:textId="77777777" w:rsidR="00DB02E5" w:rsidRPr="00BC3FB5" w:rsidRDefault="00DB02E5" w:rsidP="00DB02E5">
            <w:pPr>
              <w:pStyle w:val="Text"/>
            </w:pPr>
            <w:r w:rsidRPr="00BC3FB5">
              <w:t>a</w:t>
            </w:r>
            <w:r w:rsidR="00AC499B">
              <w:t>,</w:t>
            </w:r>
          </w:p>
        </w:tc>
        <w:tc>
          <w:tcPr>
            <w:tcW w:w="535" w:type="dxa"/>
            <w:gridSpan w:val="2"/>
            <w:shd w:val="clear" w:color="auto" w:fill="auto"/>
          </w:tcPr>
          <w:p w14:paraId="7A796B7B" w14:textId="77777777" w:rsidR="00DB02E5" w:rsidRPr="00BC3FB5" w:rsidRDefault="00DB02E5" w:rsidP="00DB02E5">
            <w:pPr>
              <w:pStyle w:val="Text"/>
            </w:pPr>
            <w:r w:rsidRPr="00BC3FB5">
              <w:t>saya</w:t>
            </w:r>
          </w:p>
        </w:tc>
        <w:tc>
          <w:tcPr>
            <w:tcW w:w="952" w:type="dxa"/>
            <w:gridSpan w:val="2"/>
            <w:shd w:val="clear" w:color="auto" w:fill="auto"/>
          </w:tcPr>
          <w:p w14:paraId="1F1D4293" w14:textId="77777777" w:rsidR="00DB02E5" w:rsidRPr="00BC3FB5" w:rsidRDefault="00DB02E5" w:rsidP="00DB02E5">
            <w:pPr>
              <w:pStyle w:val="Text"/>
            </w:pPr>
            <w:r w:rsidRPr="00BC3FB5">
              <w:t>lahir</w:t>
            </w:r>
          </w:p>
        </w:tc>
      </w:tr>
      <w:tr w:rsidR="00AC23C4" w:rsidRPr="00AC23C4" w14:paraId="29C8E733" w14:textId="77777777" w:rsidTr="00AC23C4">
        <w:tc>
          <w:tcPr>
            <w:tcW w:w="705" w:type="dxa"/>
            <w:shd w:val="clear" w:color="auto" w:fill="auto"/>
          </w:tcPr>
          <w:p w14:paraId="662BD59D" w14:textId="77777777" w:rsidR="00DB02E5" w:rsidRPr="009B79B3" w:rsidRDefault="00DB02E5" w:rsidP="00DB02E5">
            <w:pPr>
              <w:pStyle w:val="GlossEng2ptafter"/>
            </w:pPr>
          </w:p>
        </w:tc>
        <w:tc>
          <w:tcPr>
            <w:tcW w:w="284" w:type="dxa"/>
            <w:shd w:val="clear" w:color="auto" w:fill="auto"/>
          </w:tcPr>
          <w:p w14:paraId="3AAECA6B" w14:textId="77777777" w:rsidR="00DB02E5" w:rsidRPr="00BC3FB5" w:rsidRDefault="00DB02E5" w:rsidP="00DB02E5">
            <w:pPr>
              <w:pStyle w:val="GlossEng2ptafter"/>
            </w:pPr>
          </w:p>
        </w:tc>
        <w:tc>
          <w:tcPr>
            <w:tcW w:w="952" w:type="dxa"/>
            <w:gridSpan w:val="2"/>
            <w:shd w:val="clear" w:color="auto" w:fill="auto"/>
          </w:tcPr>
          <w:p w14:paraId="5E98314D" w14:textId="77777777" w:rsidR="00DB02E5" w:rsidRPr="00BC3FB5" w:rsidRDefault="00DB02E5" w:rsidP="00DB02E5">
            <w:pPr>
              <w:pStyle w:val="GlossEng2ptafter"/>
            </w:pPr>
            <w:r w:rsidRPr="00BC3FB5">
              <w:t>give.birth</w:t>
            </w:r>
          </w:p>
        </w:tc>
        <w:tc>
          <w:tcPr>
            <w:tcW w:w="566" w:type="dxa"/>
            <w:gridSpan w:val="2"/>
            <w:shd w:val="clear" w:color="auto" w:fill="auto"/>
          </w:tcPr>
          <w:p w14:paraId="0FA84D4A" w14:textId="77777777" w:rsidR="00DB02E5" w:rsidRPr="00BC3FB5" w:rsidRDefault="00DB02E5" w:rsidP="00DB02E5">
            <w:pPr>
              <w:pStyle w:val="GlossEng2ptafter"/>
            </w:pPr>
            <w:r w:rsidRPr="00BC3FB5">
              <w:t>child</w:t>
            </w:r>
          </w:p>
        </w:tc>
        <w:tc>
          <w:tcPr>
            <w:tcW w:w="1195" w:type="dxa"/>
            <w:gridSpan w:val="2"/>
            <w:shd w:val="clear" w:color="auto" w:fill="auto"/>
          </w:tcPr>
          <w:p w14:paraId="46A9BC17" w14:textId="77777777" w:rsidR="00DB02E5" w:rsidRPr="00BC3FB5" w:rsidRDefault="00DB02E5" w:rsidP="00DB02E5">
            <w:pPr>
              <w:pStyle w:val="GlossEng2ptafter"/>
            </w:pPr>
            <w:r w:rsidRPr="00BC3FB5">
              <w:t>ethnic.group</w:t>
            </w:r>
          </w:p>
        </w:tc>
        <w:tc>
          <w:tcPr>
            <w:tcW w:w="364" w:type="dxa"/>
            <w:gridSpan w:val="2"/>
            <w:shd w:val="clear" w:color="auto" w:fill="auto"/>
          </w:tcPr>
          <w:p w14:paraId="78A19EA3" w14:textId="77777777" w:rsidR="00DB02E5" w:rsidRPr="00BC3FB5" w:rsidRDefault="007741A2" w:rsidP="00DB02E5">
            <w:pPr>
              <w:pStyle w:val="GlossEng2ptafter"/>
            </w:pPr>
            <w:r>
              <w:t>A.</w:t>
            </w:r>
          </w:p>
        </w:tc>
        <w:tc>
          <w:tcPr>
            <w:tcW w:w="435" w:type="dxa"/>
            <w:shd w:val="clear" w:color="auto" w:fill="auto"/>
          </w:tcPr>
          <w:p w14:paraId="6B4FBCB6" w14:textId="77777777" w:rsidR="00DB02E5" w:rsidRPr="00BC3FB5" w:rsidRDefault="00DB02E5" w:rsidP="00DB02E5">
            <w:pPr>
              <w:pStyle w:val="GlossEng2ptafter"/>
            </w:pPr>
            <w:r w:rsidRPr="00BC3FB5">
              <w:t>ah!</w:t>
            </w:r>
          </w:p>
        </w:tc>
        <w:tc>
          <w:tcPr>
            <w:tcW w:w="535" w:type="dxa"/>
            <w:gridSpan w:val="2"/>
            <w:shd w:val="clear" w:color="auto" w:fill="auto"/>
          </w:tcPr>
          <w:p w14:paraId="6D0788BA" w14:textId="77777777" w:rsidR="00DB02E5" w:rsidRPr="0099608C" w:rsidRDefault="00DB02E5" w:rsidP="00DB02E5">
            <w:pPr>
              <w:pStyle w:val="GlossEng2ptafter"/>
              <w:rPr>
                <w:rStyle w:val="ChSmallCaps"/>
              </w:rPr>
            </w:pPr>
            <w:r w:rsidRPr="0099608C">
              <w:rPr>
                <w:rStyle w:val="ChSmallCaps"/>
              </w:rPr>
              <w:t>1sg</w:t>
            </w:r>
          </w:p>
        </w:tc>
        <w:tc>
          <w:tcPr>
            <w:tcW w:w="952" w:type="dxa"/>
            <w:gridSpan w:val="2"/>
            <w:shd w:val="clear" w:color="auto" w:fill="auto"/>
          </w:tcPr>
          <w:p w14:paraId="55153617" w14:textId="77777777" w:rsidR="00DB02E5" w:rsidRPr="00BC3FB5" w:rsidRDefault="00DB02E5" w:rsidP="00DB02E5">
            <w:pPr>
              <w:pStyle w:val="GlossEng2ptafter"/>
            </w:pPr>
            <w:r w:rsidRPr="00BC3FB5">
              <w:t>give.birth</w:t>
            </w:r>
          </w:p>
        </w:tc>
      </w:tr>
      <w:tr w:rsidR="00AC23C4" w:rsidRPr="008C7D8B" w14:paraId="24354372" w14:textId="77777777" w:rsidTr="00AC23C4">
        <w:tc>
          <w:tcPr>
            <w:tcW w:w="705" w:type="dxa"/>
            <w:shd w:val="clear" w:color="auto" w:fill="auto"/>
          </w:tcPr>
          <w:p w14:paraId="1B5A5703" w14:textId="77777777" w:rsidR="00DB02E5" w:rsidRPr="009B79B3" w:rsidRDefault="00DB02E5" w:rsidP="00DB02E5">
            <w:pPr>
              <w:pStyle w:val="O0Nwnext"/>
            </w:pPr>
          </w:p>
        </w:tc>
        <w:tc>
          <w:tcPr>
            <w:tcW w:w="1185" w:type="dxa"/>
            <w:gridSpan w:val="2"/>
            <w:shd w:val="clear" w:color="auto" w:fill="auto"/>
          </w:tcPr>
          <w:p w14:paraId="73C8CC81" w14:textId="77777777" w:rsidR="00DB02E5" w:rsidRPr="00BC3FB5" w:rsidRDefault="00DB02E5" w:rsidP="00DB02E5">
            <w:pPr>
              <w:pStyle w:val="Text"/>
            </w:pPr>
            <w:r w:rsidRPr="00BC3FB5">
              <w:t>suku</w:t>
            </w:r>
          </w:p>
        </w:tc>
        <w:tc>
          <w:tcPr>
            <w:tcW w:w="375" w:type="dxa"/>
            <w:gridSpan w:val="2"/>
            <w:shd w:val="clear" w:color="auto" w:fill="auto"/>
          </w:tcPr>
          <w:p w14:paraId="795A5676" w14:textId="77777777" w:rsidR="00DB02E5" w:rsidRPr="00BC3FB5" w:rsidRDefault="007741A2" w:rsidP="00DB02E5">
            <w:pPr>
              <w:pStyle w:val="Text"/>
            </w:pPr>
            <w:r>
              <w:t>Y.</w:t>
            </w:r>
          </w:p>
        </w:tc>
        <w:tc>
          <w:tcPr>
            <w:tcW w:w="284" w:type="dxa"/>
            <w:gridSpan w:val="2"/>
            <w:shd w:val="clear" w:color="auto" w:fill="auto"/>
          </w:tcPr>
          <w:p w14:paraId="19B3F8C3" w14:textId="77777777" w:rsidR="00DB02E5" w:rsidRPr="00BC3FB5" w:rsidRDefault="00DB02E5" w:rsidP="00DB02E5">
            <w:pPr>
              <w:pStyle w:val="Text"/>
            </w:pPr>
            <w:r>
              <w:t>…</w:t>
            </w:r>
          </w:p>
        </w:tc>
        <w:tc>
          <w:tcPr>
            <w:tcW w:w="1389" w:type="dxa"/>
            <w:gridSpan w:val="2"/>
            <w:shd w:val="clear" w:color="auto" w:fill="auto"/>
          </w:tcPr>
          <w:p w14:paraId="285B091D" w14:textId="77777777" w:rsidR="00DB02E5" w:rsidRPr="00BC3FB5" w:rsidRDefault="00C2238D" w:rsidP="00DB02E5">
            <w:pPr>
              <w:pStyle w:val="Text"/>
            </w:pPr>
            <w:r w:rsidRPr="00BC3FB5">
              <w:t>tujuangnya</w:t>
            </w:r>
          </w:p>
        </w:tc>
        <w:tc>
          <w:tcPr>
            <w:tcW w:w="657" w:type="dxa"/>
            <w:gridSpan w:val="3"/>
            <w:shd w:val="clear" w:color="auto" w:fill="auto"/>
          </w:tcPr>
          <w:p w14:paraId="477960D2" w14:textId="77777777" w:rsidR="00DB02E5" w:rsidRPr="00BC3FB5" w:rsidRDefault="00DB02E5" w:rsidP="00DB02E5">
            <w:pPr>
              <w:pStyle w:val="Text"/>
            </w:pPr>
            <w:r w:rsidRPr="00BC3FB5">
              <w:t>hanya</w:t>
            </w:r>
          </w:p>
        </w:tc>
        <w:tc>
          <w:tcPr>
            <w:tcW w:w="690" w:type="dxa"/>
            <w:gridSpan w:val="2"/>
            <w:shd w:val="clear" w:color="auto" w:fill="auto"/>
          </w:tcPr>
          <w:p w14:paraId="1684367A" w14:textId="77777777" w:rsidR="00DB02E5" w:rsidRPr="008B748F" w:rsidRDefault="00DB02E5" w:rsidP="00DB02E5">
            <w:pPr>
              <w:pStyle w:val="Text"/>
              <w:rPr>
                <w:rStyle w:val="ChBlueBold"/>
              </w:rPr>
            </w:pPr>
            <w:r w:rsidRPr="008B748F">
              <w:rPr>
                <w:rStyle w:val="ChBlueBold"/>
              </w:rPr>
              <w:t>untuk</w:t>
            </w:r>
          </w:p>
        </w:tc>
        <w:tc>
          <w:tcPr>
            <w:tcW w:w="701" w:type="dxa"/>
            <w:shd w:val="clear" w:color="auto" w:fill="auto"/>
          </w:tcPr>
          <w:p w14:paraId="692AA628" w14:textId="77777777" w:rsidR="00DB02E5" w:rsidRPr="008B748F" w:rsidRDefault="00DB02E5" w:rsidP="00DB02E5">
            <w:pPr>
              <w:pStyle w:val="Text"/>
              <w:rPr>
                <w:rStyle w:val="ChBlueBold"/>
              </w:rPr>
            </w:pPr>
            <w:r w:rsidRPr="008B748F">
              <w:rPr>
                <w:rStyle w:val="ChBlueBold"/>
              </w:rPr>
              <w:t>itu</w:t>
            </w:r>
          </w:p>
        </w:tc>
      </w:tr>
      <w:tr w:rsidR="00AC23C4" w:rsidRPr="00AC23C4" w14:paraId="4066AACB" w14:textId="77777777" w:rsidTr="00AC23C4">
        <w:tc>
          <w:tcPr>
            <w:tcW w:w="705" w:type="dxa"/>
            <w:shd w:val="clear" w:color="auto" w:fill="auto"/>
          </w:tcPr>
          <w:p w14:paraId="2A692A02" w14:textId="77777777" w:rsidR="00DB02E5" w:rsidRPr="009B79B3" w:rsidRDefault="00DB02E5" w:rsidP="007F26B9">
            <w:pPr>
              <w:pStyle w:val="GlossEng"/>
            </w:pPr>
          </w:p>
        </w:tc>
        <w:tc>
          <w:tcPr>
            <w:tcW w:w="1185" w:type="dxa"/>
            <w:gridSpan w:val="2"/>
            <w:shd w:val="clear" w:color="auto" w:fill="auto"/>
          </w:tcPr>
          <w:p w14:paraId="1F7D4E0B" w14:textId="77777777" w:rsidR="00DB02E5" w:rsidRPr="00BC3FB5" w:rsidRDefault="00DB02E5" w:rsidP="007F26B9">
            <w:pPr>
              <w:pStyle w:val="GlossEng"/>
            </w:pPr>
            <w:r w:rsidRPr="00BC3FB5">
              <w:t>ethnic.group</w:t>
            </w:r>
          </w:p>
        </w:tc>
        <w:tc>
          <w:tcPr>
            <w:tcW w:w="375" w:type="dxa"/>
            <w:gridSpan w:val="2"/>
            <w:shd w:val="clear" w:color="auto" w:fill="auto"/>
          </w:tcPr>
          <w:p w14:paraId="2527C222" w14:textId="77777777" w:rsidR="00DB02E5" w:rsidRPr="00BC3FB5" w:rsidRDefault="007741A2" w:rsidP="007F26B9">
            <w:pPr>
              <w:pStyle w:val="GlossEng"/>
            </w:pPr>
            <w:r>
              <w:t>Y.</w:t>
            </w:r>
          </w:p>
        </w:tc>
        <w:tc>
          <w:tcPr>
            <w:tcW w:w="284" w:type="dxa"/>
            <w:gridSpan w:val="2"/>
            <w:shd w:val="clear" w:color="auto" w:fill="auto"/>
          </w:tcPr>
          <w:p w14:paraId="014F466E" w14:textId="77777777" w:rsidR="00DB02E5" w:rsidRPr="00BC3FB5" w:rsidRDefault="00DB02E5" w:rsidP="007F26B9">
            <w:pPr>
              <w:pStyle w:val="GlossEng"/>
            </w:pPr>
          </w:p>
        </w:tc>
        <w:tc>
          <w:tcPr>
            <w:tcW w:w="1389" w:type="dxa"/>
            <w:gridSpan w:val="2"/>
            <w:shd w:val="clear" w:color="auto" w:fill="auto"/>
          </w:tcPr>
          <w:p w14:paraId="594DA6A7" w14:textId="77777777" w:rsidR="00DB02E5" w:rsidRPr="00BC3FB5" w:rsidRDefault="00DB02E5" w:rsidP="007F26B9">
            <w:pPr>
              <w:pStyle w:val="GlossEng"/>
            </w:pPr>
            <w:r>
              <w:t>purpose:</w:t>
            </w:r>
            <w:r w:rsidRPr="0099608C">
              <w:rPr>
                <w:rStyle w:val="ChSmallCaps"/>
              </w:rPr>
              <w:t>3poss</w:t>
            </w:r>
            <w:r w:rsidR="00101147">
              <w:rPr>
                <w:rStyle w:val="ChSmallCaps"/>
              </w:rPr>
              <w:t>r</w:t>
            </w:r>
          </w:p>
        </w:tc>
        <w:tc>
          <w:tcPr>
            <w:tcW w:w="657" w:type="dxa"/>
            <w:gridSpan w:val="3"/>
            <w:shd w:val="clear" w:color="auto" w:fill="auto"/>
          </w:tcPr>
          <w:p w14:paraId="12FF3375" w14:textId="77777777" w:rsidR="00DB02E5" w:rsidRPr="00BC3FB5" w:rsidRDefault="00DB02E5" w:rsidP="007F26B9">
            <w:pPr>
              <w:pStyle w:val="GlossEng"/>
            </w:pPr>
            <w:r w:rsidRPr="00BC3FB5">
              <w:t>only</w:t>
            </w:r>
          </w:p>
        </w:tc>
        <w:tc>
          <w:tcPr>
            <w:tcW w:w="690" w:type="dxa"/>
            <w:gridSpan w:val="2"/>
            <w:shd w:val="clear" w:color="auto" w:fill="auto"/>
          </w:tcPr>
          <w:p w14:paraId="6365C5D3" w14:textId="77777777" w:rsidR="00DB02E5" w:rsidRPr="00BC3FB5" w:rsidRDefault="00DB02E5" w:rsidP="007F26B9">
            <w:pPr>
              <w:pStyle w:val="GlossEng"/>
            </w:pPr>
            <w:r w:rsidRPr="00BC3FB5">
              <w:t>for</w:t>
            </w:r>
          </w:p>
        </w:tc>
        <w:tc>
          <w:tcPr>
            <w:tcW w:w="701" w:type="dxa"/>
            <w:shd w:val="clear" w:color="auto" w:fill="auto"/>
          </w:tcPr>
          <w:p w14:paraId="526323F1" w14:textId="77777777" w:rsidR="00DB02E5" w:rsidRPr="0099608C" w:rsidRDefault="00DB02E5" w:rsidP="007F26B9">
            <w:pPr>
              <w:pStyle w:val="GlossEng"/>
              <w:rPr>
                <w:rStyle w:val="ChSmallCaps"/>
              </w:rPr>
            </w:pPr>
            <w:r w:rsidRPr="0099608C">
              <w:rPr>
                <w:rStyle w:val="ChSmallCaps"/>
              </w:rPr>
              <w:t>d.dist</w:t>
            </w:r>
          </w:p>
        </w:tc>
      </w:tr>
    </w:tbl>
    <w:p w14:paraId="3DB30A35" w14:textId="38F9FD62" w:rsidR="00DB02E5" w:rsidRPr="00072AF1" w:rsidRDefault="00DB02E5" w:rsidP="00DB02E5">
      <w:pPr>
        <w:pStyle w:val="FreeTranslEng"/>
      </w:pPr>
      <w:r>
        <w:t xml:space="preserve">[About the exchange of bride-price children:] </w:t>
      </w:r>
      <w:r w:rsidR="00B7093A">
        <w:t>‘</w:t>
      </w:r>
      <w:r>
        <w:t xml:space="preserve">(our daughter) will give birth to a child (for) the </w:t>
      </w:r>
      <w:r w:rsidR="007741A2">
        <w:t>A.</w:t>
      </w:r>
      <w:r w:rsidR="00B743DD">
        <w:t xml:space="preserve"> </w:t>
      </w:r>
      <w:r>
        <w:t xml:space="preserve">family, well, I give birth for the </w:t>
      </w:r>
      <w:r w:rsidR="007741A2">
        <w:t>Y.</w:t>
      </w:r>
      <w:r>
        <w:t xml:space="preserve"> family … its purpose is only </w:t>
      </w:r>
      <w:r w:rsidRPr="009027BF">
        <w:rPr>
          <w:rStyle w:val="ChBlueBold"/>
        </w:rPr>
        <w:t>for that</w:t>
      </w:r>
      <w:r w:rsidRPr="00230D50">
        <w:t xml:space="preserve"> (namely,</w:t>
      </w:r>
      <w:r>
        <w:rPr>
          <w:rStyle w:val="ChBlueBold"/>
        </w:rPr>
        <w:t xml:space="preserve"> </w:t>
      </w:r>
      <w:r>
        <w:t>a balanced birth rate across families)</w:t>
      </w:r>
      <w:r w:rsidR="00B7093A">
        <w:t>’</w:t>
      </w:r>
      <w:r>
        <w:t xml:space="preserve"> </w:t>
      </w:r>
      <w:r w:rsidRPr="0081072D">
        <w:rPr>
          <w:rStyle w:val="ExampleSource"/>
        </w:rPr>
        <w:t>[081006-024-CvEx.0079]</w:t>
      </w:r>
    </w:p>
    <w:tbl>
      <w:tblPr>
        <w:tblW w:w="5617" w:type="dxa"/>
        <w:tblCellMar>
          <w:left w:w="40" w:type="dxa"/>
          <w:right w:w="40" w:type="dxa"/>
        </w:tblCellMar>
        <w:tblLook w:val="01E0" w:firstRow="1" w:lastRow="1" w:firstColumn="1" w:lastColumn="1" w:noHBand="0" w:noVBand="0"/>
      </w:tblPr>
      <w:tblGrid>
        <w:gridCol w:w="709"/>
        <w:gridCol w:w="692"/>
        <w:gridCol w:w="669"/>
        <w:gridCol w:w="773"/>
        <w:gridCol w:w="525"/>
        <w:gridCol w:w="525"/>
        <w:gridCol w:w="703"/>
        <w:gridCol w:w="485"/>
        <w:gridCol w:w="536"/>
      </w:tblGrid>
      <w:tr w:rsidR="00AC23C4" w:rsidRPr="008C7D8B" w14:paraId="20A05E9E" w14:textId="77777777" w:rsidTr="00685FF8">
        <w:tc>
          <w:tcPr>
            <w:tcW w:w="709" w:type="dxa"/>
            <w:shd w:val="clear" w:color="auto" w:fill="auto"/>
          </w:tcPr>
          <w:p w14:paraId="189B72A4" w14:textId="77777777" w:rsidR="00DB02E5" w:rsidRPr="00B1769D" w:rsidRDefault="00DB02E5" w:rsidP="00DB02E5">
            <w:pPr>
              <w:pStyle w:val="O0Nwnext"/>
            </w:pPr>
            <w:bookmarkStart w:id="4279" w:name="_Ref307233120"/>
            <w:bookmarkStart w:id="4280" w:name="_Ref339635093"/>
            <w:r w:rsidRPr="00534F9D">
              <w:t>(</w:t>
            </w:r>
            <w:fldSimple w:instr=" SEQ ( \* ARABIC \s 1 ">
              <w:r w:rsidR="00154D81">
                <w:rPr>
                  <w:noProof/>
                </w:rPr>
                <w:t>59</w:t>
              </w:r>
            </w:fldSimple>
            <w:bookmarkEnd w:id="4279"/>
            <w:r w:rsidRPr="00534F9D">
              <w:t>)</w:t>
            </w:r>
            <w:bookmarkEnd w:id="4280"/>
          </w:p>
        </w:tc>
        <w:tc>
          <w:tcPr>
            <w:tcW w:w="692" w:type="dxa"/>
            <w:shd w:val="clear" w:color="auto" w:fill="auto"/>
          </w:tcPr>
          <w:p w14:paraId="1E89B9D3" w14:textId="77777777" w:rsidR="00DB02E5" w:rsidRPr="00534F9D" w:rsidRDefault="00DB02E5" w:rsidP="00DB02E5">
            <w:pPr>
              <w:pStyle w:val="Text"/>
              <w:rPr>
                <w:rStyle w:val="ChBlueBold"/>
              </w:rPr>
            </w:pPr>
            <w:r w:rsidRPr="00534F9D">
              <w:rPr>
                <w:rStyle w:val="ChBlueBold"/>
              </w:rPr>
              <w:t>untuk</w:t>
            </w:r>
          </w:p>
        </w:tc>
        <w:tc>
          <w:tcPr>
            <w:tcW w:w="669" w:type="dxa"/>
            <w:shd w:val="clear" w:color="auto" w:fill="auto"/>
          </w:tcPr>
          <w:p w14:paraId="24AA88A1" w14:textId="77777777" w:rsidR="00DB02E5" w:rsidRPr="00534F9D" w:rsidRDefault="00DB02E5" w:rsidP="00DB02E5">
            <w:pPr>
              <w:pStyle w:val="Text"/>
              <w:rPr>
                <w:rStyle w:val="ChBlueBold"/>
              </w:rPr>
            </w:pPr>
            <w:r w:rsidRPr="00534F9D">
              <w:rPr>
                <w:rStyle w:val="ChBlueBold"/>
              </w:rPr>
              <w:t>taun</w:t>
            </w:r>
            <w:r w:rsidR="00C2238D">
              <w:rPr>
                <w:rStyle w:val="ChBlueBold"/>
              </w:rPr>
              <w:t>g</w:t>
            </w:r>
          </w:p>
        </w:tc>
        <w:tc>
          <w:tcPr>
            <w:tcW w:w="773" w:type="dxa"/>
            <w:shd w:val="clear" w:color="auto" w:fill="auto"/>
          </w:tcPr>
          <w:p w14:paraId="3D484C13" w14:textId="77777777" w:rsidR="00DB02E5" w:rsidRPr="00534F9D" w:rsidRDefault="00DB02E5" w:rsidP="00DB02E5">
            <w:pPr>
              <w:pStyle w:val="Text"/>
              <w:rPr>
                <w:rStyle w:val="ChBlueBold"/>
              </w:rPr>
            </w:pPr>
            <w:r w:rsidRPr="00534F9D">
              <w:rPr>
                <w:rStyle w:val="ChBlueBold"/>
              </w:rPr>
              <w:t>ini</w:t>
            </w:r>
          </w:p>
        </w:tc>
        <w:tc>
          <w:tcPr>
            <w:tcW w:w="525" w:type="dxa"/>
            <w:shd w:val="clear" w:color="auto" w:fill="auto"/>
          </w:tcPr>
          <w:p w14:paraId="199B489A" w14:textId="77777777" w:rsidR="00DB02E5" w:rsidRPr="00534F9D" w:rsidRDefault="00DB02E5" w:rsidP="00DB02E5">
            <w:pPr>
              <w:pStyle w:val="Text"/>
            </w:pPr>
            <w:r w:rsidRPr="00534F9D">
              <w:t>kam</w:t>
            </w:r>
          </w:p>
        </w:tc>
        <w:tc>
          <w:tcPr>
            <w:tcW w:w="525" w:type="dxa"/>
            <w:shd w:val="clear" w:color="auto" w:fill="auto"/>
          </w:tcPr>
          <w:p w14:paraId="753CEB4C" w14:textId="77777777" w:rsidR="00DB02E5" w:rsidRPr="00534F9D" w:rsidRDefault="00DB02E5" w:rsidP="00DB02E5">
            <w:pPr>
              <w:pStyle w:val="Text"/>
            </w:pPr>
            <w:r>
              <w:t>kas</w:t>
            </w:r>
          </w:p>
        </w:tc>
        <w:tc>
          <w:tcPr>
            <w:tcW w:w="703" w:type="dxa"/>
            <w:shd w:val="clear" w:color="auto" w:fill="auto"/>
          </w:tcPr>
          <w:p w14:paraId="3D1BBB05" w14:textId="77777777" w:rsidR="00DB02E5" w:rsidRPr="00534F9D" w:rsidRDefault="00DB02E5" w:rsidP="00DB02E5">
            <w:pPr>
              <w:pStyle w:val="Text"/>
            </w:pPr>
            <w:r w:rsidRPr="00534F9D">
              <w:t>los</w:t>
            </w:r>
          </w:p>
        </w:tc>
        <w:tc>
          <w:tcPr>
            <w:tcW w:w="485" w:type="dxa"/>
            <w:shd w:val="clear" w:color="auto" w:fill="auto"/>
          </w:tcPr>
          <w:p w14:paraId="6BE284C2" w14:textId="77777777" w:rsidR="00DB02E5" w:rsidRPr="00534F9D" w:rsidRDefault="00DB02E5" w:rsidP="00DB02E5">
            <w:pPr>
              <w:pStyle w:val="Text"/>
            </w:pPr>
            <w:r w:rsidRPr="00534F9D">
              <w:t>sa</w:t>
            </w:r>
          </w:p>
        </w:tc>
        <w:tc>
          <w:tcPr>
            <w:tcW w:w="536" w:type="dxa"/>
            <w:shd w:val="clear" w:color="auto" w:fill="auto"/>
          </w:tcPr>
          <w:p w14:paraId="6C0BED6D" w14:textId="77777777" w:rsidR="00DB02E5" w:rsidRPr="00534F9D" w:rsidRDefault="00DB02E5" w:rsidP="00DB02E5">
            <w:pPr>
              <w:pStyle w:val="Text"/>
            </w:pPr>
            <w:r w:rsidRPr="00534F9D">
              <w:t>dulu</w:t>
            </w:r>
          </w:p>
        </w:tc>
      </w:tr>
      <w:tr w:rsidR="00AC23C4" w:rsidRPr="00AC23C4" w14:paraId="6CDE0711" w14:textId="77777777" w:rsidTr="00685FF8">
        <w:tc>
          <w:tcPr>
            <w:tcW w:w="709" w:type="dxa"/>
            <w:shd w:val="clear" w:color="auto" w:fill="auto"/>
          </w:tcPr>
          <w:p w14:paraId="435A9C27" w14:textId="77777777" w:rsidR="00DB02E5" w:rsidRPr="00B1769D" w:rsidRDefault="00DB02E5" w:rsidP="00DB02E5">
            <w:pPr>
              <w:pStyle w:val="GlossEng"/>
            </w:pPr>
          </w:p>
        </w:tc>
        <w:tc>
          <w:tcPr>
            <w:tcW w:w="692" w:type="dxa"/>
            <w:shd w:val="clear" w:color="auto" w:fill="auto"/>
          </w:tcPr>
          <w:p w14:paraId="06256C52" w14:textId="77777777" w:rsidR="00DB02E5" w:rsidRPr="00534F9D" w:rsidRDefault="00DB02E5" w:rsidP="00DB02E5">
            <w:pPr>
              <w:pStyle w:val="GlossEng"/>
            </w:pPr>
            <w:r w:rsidRPr="00534F9D">
              <w:t>for</w:t>
            </w:r>
          </w:p>
        </w:tc>
        <w:tc>
          <w:tcPr>
            <w:tcW w:w="669" w:type="dxa"/>
            <w:shd w:val="clear" w:color="auto" w:fill="auto"/>
          </w:tcPr>
          <w:p w14:paraId="64B94BB2" w14:textId="77777777" w:rsidR="00DB02E5" w:rsidRPr="00534F9D" w:rsidRDefault="00DB02E5" w:rsidP="00DB02E5">
            <w:pPr>
              <w:pStyle w:val="GlossEng"/>
            </w:pPr>
            <w:r w:rsidRPr="00534F9D">
              <w:t>year</w:t>
            </w:r>
          </w:p>
        </w:tc>
        <w:tc>
          <w:tcPr>
            <w:tcW w:w="773" w:type="dxa"/>
            <w:shd w:val="clear" w:color="auto" w:fill="auto"/>
          </w:tcPr>
          <w:p w14:paraId="3399D790" w14:textId="77777777" w:rsidR="00DB02E5" w:rsidRPr="0099608C" w:rsidRDefault="00DB02E5" w:rsidP="00DB02E5">
            <w:pPr>
              <w:pStyle w:val="GlossEng"/>
              <w:rPr>
                <w:rStyle w:val="ChSmallCaps"/>
              </w:rPr>
            </w:pPr>
            <w:r w:rsidRPr="0099608C">
              <w:rPr>
                <w:rStyle w:val="ChSmallCaps"/>
              </w:rPr>
              <w:t>d.prox</w:t>
            </w:r>
          </w:p>
        </w:tc>
        <w:tc>
          <w:tcPr>
            <w:tcW w:w="525" w:type="dxa"/>
            <w:shd w:val="clear" w:color="auto" w:fill="auto"/>
          </w:tcPr>
          <w:p w14:paraId="2FEF785E" w14:textId="77777777" w:rsidR="00DB02E5" w:rsidRPr="0099608C" w:rsidRDefault="00DB02E5" w:rsidP="00DB02E5">
            <w:pPr>
              <w:pStyle w:val="GlossEng"/>
              <w:rPr>
                <w:rStyle w:val="ChSmallCaps"/>
              </w:rPr>
            </w:pPr>
            <w:r w:rsidRPr="0099608C">
              <w:rPr>
                <w:rStyle w:val="ChSmallCaps"/>
              </w:rPr>
              <w:t>2pl</w:t>
            </w:r>
          </w:p>
        </w:tc>
        <w:tc>
          <w:tcPr>
            <w:tcW w:w="525" w:type="dxa"/>
            <w:shd w:val="clear" w:color="auto" w:fill="auto"/>
          </w:tcPr>
          <w:p w14:paraId="10E98BD0" w14:textId="77777777" w:rsidR="00DB02E5" w:rsidRPr="00AB0DCF" w:rsidRDefault="00AB0DCF" w:rsidP="00DB02E5">
            <w:pPr>
              <w:pStyle w:val="GlossEng"/>
            </w:pPr>
            <w:r w:rsidRPr="00AB0DCF">
              <w:t>give</w:t>
            </w:r>
          </w:p>
        </w:tc>
        <w:tc>
          <w:tcPr>
            <w:tcW w:w="703" w:type="dxa"/>
            <w:shd w:val="clear" w:color="auto" w:fill="auto"/>
          </w:tcPr>
          <w:p w14:paraId="6AA55FFC" w14:textId="77777777" w:rsidR="00DB02E5" w:rsidRPr="00534F9D" w:rsidRDefault="00C2238D" w:rsidP="00DB02E5">
            <w:pPr>
              <w:pStyle w:val="GlossEng"/>
            </w:pPr>
            <w:r>
              <w:t>loose</w:t>
            </w:r>
            <w:r w:rsidR="00947129">
              <w:t>n</w:t>
            </w:r>
          </w:p>
        </w:tc>
        <w:tc>
          <w:tcPr>
            <w:tcW w:w="485" w:type="dxa"/>
            <w:shd w:val="clear" w:color="auto" w:fill="auto"/>
          </w:tcPr>
          <w:p w14:paraId="656033F1" w14:textId="77777777" w:rsidR="00DB02E5" w:rsidRPr="0099608C" w:rsidRDefault="00DB02E5" w:rsidP="00DB02E5">
            <w:pPr>
              <w:pStyle w:val="GlossEng"/>
              <w:rPr>
                <w:rStyle w:val="ChSmallCaps"/>
              </w:rPr>
            </w:pPr>
            <w:r w:rsidRPr="0099608C">
              <w:rPr>
                <w:rStyle w:val="ChSmallCaps"/>
              </w:rPr>
              <w:t>1sg</w:t>
            </w:r>
          </w:p>
        </w:tc>
        <w:tc>
          <w:tcPr>
            <w:tcW w:w="536" w:type="dxa"/>
            <w:shd w:val="clear" w:color="auto" w:fill="auto"/>
          </w:tcPr>
          <w:p w14:paraId="36B585E2" w14:textId="419D956F" w:rsidR="00DB02E5" w:rsidRPr="00534F9D" w:rsidRDefault="00685FF8" w:rsidP="00DB02E5">
            <w:pPr>
              <w:pStyle w:val="GlossEng"/>
            </w:pPr>
            <w:r>
              <w:t>first</w:t>
            </w:r>
          </w:p>
        </w:tc>
      </w:tr>
    </w:tbl>
    <w:p w14:paraId="1CC1FA75" w14:textId="756B3473" w:rsidR="00DB02E5" w:rsidRPr="00534F9D" w:rsidRDefault="00B7093A" w:rsidP="00DB02E5">
      <w:pPr>
        <w:pStyle w:val="FreeTranslEng"/>
      </w:pPr>
      <w:r>
        <w:t>‘</w:t>
      </w:r>
      <w:r w:rsidR="00DB02E5" w:rsidRPr="00534F9D">
        <w:rPr>
          <w:rStyle w:val="ChBlueBold"/>
        </w:rPr>
        <w:t>for (the rest of) this year</w:t>
      </w:r>
      <w:r w:rsidR="00DB02E5" w:rsidRPr="00534F9D">
        <w:t xml:space="preserve"> you release me (from my duties) for now</w:t>
      </w:r>
      <w:r>
        <w:t>’</w:t>
      </w:r>
      <w:r w:rsidR="00DB02E5" w:rsidRPr="00534F9D">
        <w:t xml:space="preserve"> </w:t>
      </w:r>
      <w:r w:rsidR="00DB02E5" w:rsidRPr="00534F9D">
        <w:rPr>
          <w:rStyle w:val="ExampleSource"/>
        </w:rPr>
        <w:t>[080922-002-Cv.0084]</w:t>
      </w:r>
    </w:p>
    <w:tbl>
      <w:tblPr>
        <w:tblW w:w="6809" w:type="dxa"/>
        <w:tblCellMar>
          <w:left w:w="40" w:type="dxa"/>
          <w:right w:w="40" w:type="dxa"/>
        </w:tblCellMar>
        <w:tblLook w:val="01E0" w:firstRow="1" w:lastRow="1" w:firstColumn="1" w:lastColumn="1" w:noHBand="0" w:noVBand="0"/>
      </w:tblPr>
      <w:tblGrid>
        <w:gridCol w:w="709"/>
        <w:gridCol w:w="510"/>
        <w:gridCol w:w="569"/>
        <w:gridCol w:w="485"/>
        <w:gridCol w:w="539"/>
        <w:gridCol w:w="709"/>
        <w:gridCol w:w="758"/>
        <w:gridCol w:w="869"/>
        <w:gridCol w:w="692"/>
        <w:gridCol w:w="969"/>
      </w:tblGrid>
      <w:tr w:rsidR="00AC23C4" w:rsidRPr="00534F9D" w14:paraId="3EC4D6D1" w14:textId="77777777" w:rsidTr="00AC23C4">
        <w:tc>
          <w:tcPr>
            <w:tcW w:w="709" w:type="dxa"/>
            <w:shd w:val="clear" w:color="auto" w:fill="auto"/>
          </w:tcPr>
          <w:p w14:paraId="58B227E7" w14:textId="77777777" w:rsidR="00DB02E5" w:rsidRPr="00B1769D" w:rsidRDefault="00DB02E5" w:rsidP="00DB02E5">
            <w:pPr>
              <w:pStyle w:val="O0Nwnext"/>
            </w:pPr>
            <w:bookmarkStart w:id="4281" w:name="_Ref319076819"/>
            <w:bookmarkStart w:id="4282" w:name="_Ref339635094"/>
            <w:r w:rsidRPr="00534F9D">
              <w:t>(</w:t>
            </w:r>
            <w:fldSimple w:instr=" SEQ ( \* ARABIC \s 1 ">
              <w:r w:rsidR="00154D81">
                <w:rPr>
                  <w:noProof/>
                </w:rPr>
                <w:t>60</w:t>
              </w:r>
            </w:fldSimple>
            <w:bookmarkEnd w:id="4281"/>
            <w:r w:rsidRPr="00534F9D">
              <w:t>)</w:t>
            </w:r>
            <w:bookmarkEnd w:id="4282"/>
          </w:p>
        </w:tc>
        <w:tc>
          <w:tcPr>
            <w:tcW w:w="510" w:type="dxa"/>
            <w:shd w:val="clear" w:color="auto" w:fill="auto"/>
          </w:tcPr>
          <w:p w14:paraId="45B1BB1C" w14:textId="77777777" w:rsidR="00DB02E5" w:rsidRPr="00534F9D" w:rsidRDefault="00DB02E5" w:rsidP="00DB02E5">
            <w:pPr>
              <w:pStyle w:val="Text"/>
            </w:pPr>
            <w:r w:rsidRPr="00534F9D">
              <w:t>ton</w:t>
            </w:r>
            <w:r>
              <w:t>g</w:t>
            </w:r>
          </w:p>
        </w:tc>
        <w:tc>
          <w:tcPr>
            <w:tcW w:w="569" w:type="dxa"/>
            <w:shd w:val="clear" w:color="auto" w:fill="auto"/>
          </w:tcPr>
          <w:p w14:paraId="4E63F41E" w14:textId="77777777" w:rsidR="00DB02E5" w:rsidRPr="00534F9D" w:rsidRDefault="00DB02E5" w:rsidP="00DB02E5">
            <w:pPr>
              <w:pStyle w:val="Text"/>
            </w:pPr>
            <w:r w:rsidRPr="00534F9D">
              <w:t>dari</w:t>
            </w:r>
          </w:p>
        </w:tc>
        <w:tc>
          <w:tcPr>
            <w:tcW w:w="485" w:type="dxa"/>
            <w:shd w:val="clear" w:color="auto" w:fill="auto"/>
          </w:tcPr>
          <w:p w14:paraId="6B98FFA8" w14:textId="77777777" w:rsidR="00DB02E5" w:rsidRPr="00534F9D" w:rsidRDefault="00DB02E5" w:rsidP="00DB02E5">
            <w:pPr>
              <w:pStyle w:val="Text"/>
            </w:pPr>
            <w:r w:rsidRPr="00534F9D">
              <w:t>sa</w:t>
            </w:r>
          </w:p>
        </w:tc>
        <w:tc>
          <w:tcPr>
            <w:tcW w:w="539" w:type="dxa"/>
            <w:shd w:val="clear" w:color="auto" w:fill="auto"/>
          </w:tcPr>
          <w:p w14:paraId="6794CB49" w14:textId="77777777" w:rsidR="00DB02E5" w:rsidRPr="00534F9D" w:rsidRDefault="00DB02E5" w:rsidP="00DB02E5">
            <w:pPr>
              <w:pStyle w:val="Text"/>
            </w:pPr>
            <w:r w:rsidRPr="00534F9D">
              <w:t>pu</w:t>
            </w:r>
          </w:p>
        </w:tc>
        <w:tc>
          <w:tcPr>
            <w:tcW w:w="709" w:type="dxa"/>
            <w:shd w:val="clear" w:color="auto" w:fill="auto"/>
          </w:tcPr>
          <w:p w14:paraId="5247A814" w14:textId="77777777" w:rsidR="00DB02E5" w:rsidRPr="00534F9D" w:rsidRDefault="00DB02E5" w:rsidP="00DB02E5">
            <w:pPr>
              <w:pStyle w:val="Text"/>
            </w:pPr>
            <w:r w:rsidRPr="00534F9D">
              <w:t>teman</w:t>
            </w:r>
            <w:r w:rsidR="00C2238D">
              <w:t>g</w:t>
            </w:r>
          </w:p>
        </w:tc>
        <w:tc>
          <w:tcPr>
            <w:tcW w:w="758" w:type="dxa"/>
            <w:shd w:val="clear" w:color="auto" w:fill="auto"/>
          </w:tcPr>
          <w:p w14:paraId="2207EB12" w14:textId="77777777" w:rsidR="00DB02E5" w:rsidRPr="00534F9D" w:rsidRDefault="00DB02E5" w:rsidP="00DB02E5">
            <w:pPr>
              <w:pStyle w:val="Text"/>
            </w:pPr>
            <w:r w:rsidRPr="00534F9D">
              <w:t>pinjam</w:t>
            </w:r>
          </w:p>
        </w:tc>
        <w:tc>
          <w:tcPr>
            <w:tcW w:w="869" w:type="dxa"/>
            <w:shd w:val="clear" w:color="auto" w:fill="auto"/>
          </w:tcPr>
          <w:p w14:paraId="24D1E948" w14:textId="77777777" w:rsidR="00DB02E5" w:rsidRPr="00534F9D" w:rsidRDefault="00DB02E5" w:rsidP="00DB02E5">
            <w:pPr>
              <w:pStyle w:val="Text"/>
            </w:pPr>
            <w:r w:rsidRPr="00534F9D">
              <w:t>trening</w:t>
            </w:r>
          </w:p>
        </w:tc>
        <w:tc>
          <w:tcPr>
            <w:tcW w:w="692" w:type="dxa"/>
            <w:shd w:val="clear" w:color="auto" w:fill="auto"/>
          </w:tcPr>
          <w:p w14:paraId="23EF3D89" w14:textId="77777777" w:rsidR="00DB02E5" w:rsidRPr="00534F9D" w:rsidRDefault="00DB02E5" w:rsidP="00DB02E5">
            <w:pPr>
              <w:pStyle w:val="Text"/>
              <w:rPr>
                <w:rStyle w:val="ChBlueBold"/>
              </w:rPr>
            </w:pPr>
            <w:r w:rsidRPr="00534F9D">
              <w:rPr>
                <w:rStyle w:val="ChBlueBold"/>
              </w:rPr>
              <w:t>untuk</w:t>
            </w:r>
          </w:p>
        </w:tc>
        <w:tc>
          <w:tcPr>
            <w:tcW w:w="969" w:type="dxa"/>
            <w:shd w:val="clear" w:color="auto" w:fill="auto"/>
          </w:tcPr>
          <w:p w14:paraId="2C186419" w14:textId="77777777" w:rsidR="00DB02E5" w:rsidRPr="00534F9D" w:rsidRDefault="00DB02E5" w:rsidP="00DB02E5">
            <w:pPr>
              <w:pStyle w:val="Text"/>
              <w:rPr>
                <w:rStyle w:val="ChBlueBold"/>
              </w:rPr>
            </w:pPr>
            <w:r w:rsidRPr="00534F9D">
              <w:rPr>
                <w:rStyle w:val="ChBlueBold"/>
              </w:rPr>
              <w:t>besok</w:t>
            </w:r>
          </w:p>
        </w:tc>
      </w:tr>
      <w:tr w:rsidR="00AC23C4" w:rsidRPr="00534F9D" w14:paraId="218040BD" w14:textId="77777777" w:rsidTr="00AC23C4">
        <w:tc>
          <w:tcPr>
            <w:tcW w:w="709" w:type="dxa"/>
            <w:shd w:val="clear" w:color="auto" w:fill="auto"/>
          </w:tcPr>
          <w:p w14:paraId="2071F18F" w14:textId="77777777" w:rsidR="00DB02E5" w:rsidRPr="00B1769D" w:rsidRDefault="00DB02E5" w:rsidP="00DB02E5">
            <w:pPr>
              <w:pStyle w:val="GlossEng"/>
            </w:pPr>
          </w:p>
        </w:tc>
        <w:tc>
          <w:tcPr>
            <w:tcW w:w="510" w:type="dxa"/>
            <w:shd w:val="clear" w:color="auto" w:fill="auto"/>
          </w:tcPr>
          <w:p w14:paraId="4E4CC86D" w14:textId="77777777" w:rsidR="00DB02E5" w:rsidRPr="0099608C" w:rsidRDefault="00DB02E5" w:rsidP="00DB02E5">
            <w:pPr>
              <w:pStyle w:val="GlossEng"/>
              <w:rPr>
                <w:rStyle w:val="ChSmallCaps"/>
              </w:rPr>
            </w:pPr>
            <w:r w:rsidRPr="0099608C">
              <w:rPr>
                <w:rStyle w:val="ChSmallCaps"/>
              </w:rPr>
              <w:t>1pl</w:t>
            </w:r>
          </w:p>
        </w:tc>
        <w:tc>
          <w:tcPr>
            <w:tcW w:w="569" w:type="dxa"/>
            <w:shd w:val="clear" w:color="auto" w:fill="auto"/>
          </w:tcPr>
          <w:p w14:paraId="72B1D064" w14:textId="77777777" w:rsidR="00DB02E5" w:rsidRPr="00534F9D" w:rsidRDefault="00DB02E5" w:rsidP="00DB02E5">
            <w:pPr>
              <w:pStyle w:val="GlossEng"/>
            </w:pPr>
            <w:r>
              <w:t>from</w:t>
            </w:r>
          </w:p>
        </w:tc>
        <w:tc>
          <w:tcPr>
            <w:tcW w:w="485" w:type="dxa"/>
            <w:shd w:val="clear" w:color="auto" w:fill="auto"/>
          </w:tcPr>
          <w:p w14:paraId="2A948185" w14:textId="77777777" w:rsidR="00DB02E5" w:rsidRPr="0099608C" w:rsidRDefault="00DB02E5" w:rsidP="00DB02E5">
            <w:pPr>
              <w:pStyle w:val="GlossEng"/>
              <w:rPr>
                <w:rStyle w:val="ChSmallCaps"/>
              </w:rPr>
            </w:pPr>
            <w:r w:rsidRPr="0099608C">
              <w:rPr>
                <w:rStyle w:val="ChSmallCaps"/>
              </w:rPr>
              <w:t>1sg</w:t>
            </w:r>
          </w:p>
        </w:tc>
        <w:tc>
          <w:tcPr>
            <w:tcW w:w="539" w:type="dxa"/>
            <w:shd w:val="clear" w:color="auto" w:fill="auto"/>
          </w:tcPr>
          <w:p w14:paraId="1E398217" w14:textId="77777777" w:rsidR="00DB02E5" w:rsidRPr="0099608C" w:rsidRDefault="00DB02E5" w:rsidP="00DB02E5">
            <w:pPr>
              <w:pStyle w:val="GlossEng"/>
              <w:rPr>
                <w:rStyle w:val="ChSmallCaps"/>
              </w:rPr>
            </w:pPr>
            <w:r w:rsidRPr="0099608C">
              <w:rPr>
                <w:rStyle w:val="ChSmallCaps"/>
              </w:rPr>
              <w:t>poss</w:t>
            </w:r>
          </w:p>
        </w:tc>
        <w:tc>
          <w:tcPr>
            <w:tcW w:w="709" w:type="dxa"/>
            <w:shd w:val="clear" w:color="auto" w:fill="auto"/>
          </w:tcPr>
          <w:p w14:paraId="1F407DBB" w14:textId="77777777" w:rsidR="00DB02E5" w:rsidRPr="00534F9D" w:rsidRDefault="00DB02E5" w:rsidP="00DB02E5">
            <w:pPr>
              <w:pStyle w:val="GlossEng"/>
            </w:pPr>
            <w:r w:rsidRPr="00534F9D">
              <w:t>friend</w:t>
            </w:r>
          </w:p>
        </w:tc>
        <w:tc>
          <w:tcPr>
            <w:tcW w:w="758" w:type="dxa"/>
            <w:shd w:val="clear" w:color="auto" w:fill="auto"/>
          </w:tcPr>
          <w:p w14:paraId="08242C74" w14:textId="77777777" w:rsidR="00DB02E5" w:rsidRPr="00534F9D" w:rsidRDefault="00DB02E5" w:rsidP="00DB02E5">
            <w:pPr>
              <w:pStyle w:val="GlossEng"/>
            </w:pPr>
            <w:r w:rsidRPr="00534F9D">
              <w:t>borrow</w:t>
            </w:r>
          </w:p>
        </w:tc>
        <w:tc>
          <w:tcPr>
            <w:tcW w:w="869" w:type="dxa"/>
            <w:shd w:val="clear" w:color="auto" w:fill="auto"/>
          </w:tcPr>
          <w:p w14:paraId="6ECA167C" w14:textId="77777777" w:rsidR="00DB02E5" w:rsidRPr="00534F9D" w:rsidRDefault="00DB02E5" w:rsidP="00DB02E5">
            <w:pPr>
              <w:pStyle w:val="GlossEng"/>
            </w:pPr>
            <w:r w:rsidRPr="00534F9D">
              <w:t>tracksuit</w:t>
            </w:r>
          </w:p>
        </w:tc>
        <w:tc>
          <w:tcPr>
            <w:tcW w:w="692" w:type="dxa"/>
            <w:shd w:val="clear" w:color="auto" w:fill="auto"/>
          </w:tcPr>
          <w:p w14:paraId="59CD83AA" w14:textId="77777777" w:rsidR="00DB02E5" w:rsidRPr="00534F9D" w:rsidRDefault="00DB02E5" w:rsidP="00DB02E5">
            <w:pPr>
              <w:pStyle w:val="GlossEng"/>
            </w:pPr>
            <w:r w:rsidRPr="00534F9D">
              <w:t>for</w:t>
            </w:r>
          </w:p>
        </w:tc>
        <w:tc>
          <w:tcPr>
            <w:tcW w:w="969" w:type="dxa"/>
            <w:shd w:val="clear" w:color="auto" w:fill="auto"/>
          </w:tcPr>
          <w:p w14:paraId="3C40EAE6" w14:textId="77777777" w:rsidR="00DB02E5" w:rsidRPr="00534F9D" w:rsidRDefault="00DB02E5" w:rsidP="00DB02E5">
            <w:pPr>
              <w:pStyle w:val="GlossEng"/>
            </w:pPr>
            <w:r w:rsidRPr="00534F9D">
              <w:t>tomorrow</w:t>
            </w:r>
          </w:p>
        </w:tc>
      </w:tr>
    </w:tbl>
    <w:p w14:paraId="50405B91" w14:textId="1EA505E0" w:rsidR="00DB02E5" w:rsidRPr="002B1870" w:rsidRDefault="00B7093A" w:rsidP="00DB02E5">
      <w:pPr>
        <w:pStyle w:val="FreeTranslEng"/>
      </w:pPr>
      <w:r>
        <w:t>‘</w:t>
      </w:r>
      <w:r w:rsidR="00DB02E5" w:rsidRPr="00534F9D">
        <w:t xml:space="preserve">we (are back) from my friend (from whom we) borrowed a tracksuit </w:t>
      </w:r>
      <w:r w:rsidR="00DB02E5" w:rsidRPr="00534F9D">
        <w:rPr>
          <w:rStyle w:val="ChBlueBold"/>
        </w:rPr>
        <w:t>for tomorrow</w:t>
      </w:r>
      <w:r>
        <w:t>’</w:t>
      </w:r>
      <w:r w:rsidR="00DB02E5" w:rsidRPr="00534F9D">
        <w:t xml:space="preserve"> </w:t>
      </w:r>
      <w:r w:rsidR="00DB02E5" w:rsidRPr="00534F9D">
        <w:rPr>
          <w:rStyle w:val="ExampleSource"/>
        </w:rPr>
        <w:t>[081011-020-Cv.0052]</w:t>
      </w:r>
    </w:p>
    <w:p w14:paraId="50059966" w14:textId="360FF538" w:rsidR="00DB02E5" w:rsidRDefault="00DB02E5" w:rsidP="00F27C28">
      <w:pPr>
        <w:pStyle w:val="Body0005after"/>
      </w:pPr>
      <w:r>
        <w:t xml:space="preserve">In addition, </w:t>
      </w:r>
      <w:r w:rsidRPr="00DF5B52">
        <w:rPr>
          <w:rStyle w:val="ChItalBold"/>
        </w:rPr>
        <w:t>untuk</w:t>
      </w:r>
      <w:r>
        <w:t xml:space="preserve"> </w:t>
      </w:r>
      <w:r w:rsidR="00B7093A">
        <w:t>‘</w:t>
      </w:r>
      <w:r>
        <w:t>for</w:t>
      </w:r>
      <w:r w:rsidR="00B7093A">
        <w:t>’</w:t>
      </w:r>
      <w:r>
        <w:t xml:space="preserve"> introduces peripheral adjuncts that express the notion of circumstance as in </w:t>
      </w:r>
      <w:r w:rsidRPr="0089284D">
        <w:rPr>
          <w:rStyle w:val="ChItalBold"/>
        </w:rPr>
        <w:t>untuk sen</w:t>
      </w:r>
      <w:r>
        <w:rPr>
          <w:rStyle w:val="ChItalBold"/>
        </w:rPr>
        <w:t>g</w:t>
      </w:r>
      <w:r w:rsidRPr="0089284D">
        <w:rPr>
          <w:rStyle w:val="ChItalBold"/>
        </w:rPr>
        <w:t xml:space="preserve"> itu</w:t>
      </w:r>
      <w:r>
        <w:t xml:space="preserve"> </w:t>
      </w:r>
      <w:r w:rsidR="00B7093A">
        <w:t>‘</w:t>
      </w:r>
      <w:r>
        <w:t>about those corrugated iron sheets</w:t>
      </w:r>
      <w:r w:rsidR="00B7093A">
        <w:t>’</w:t>
      </w:r>
      <w:r>
        <w:t xml:space="preserve"> in </w:t>
      </w:r>
      <w:r>
        <w:fldChar w:fldCharType="begin"/>
      </w:r>
      <w:r>
        <w:instrText xml:space="preserve"> REF _Ref339635095 \h </w:instrText>
      </w:r>
      <w:r>
        <w:fldChar w:fldCharType="separate"/>
      </w:r>
      <w:r w:rsidR="00154D81" w:rsidRPr="00534F9D">
        <w:t>(</w:t>
      </w:r>
      <w:r w:rsidR="00154D81">
        <w:rPr>
          <w:noProof/>
        </w:rPr>
        <w:t>61</w:t>
      </w:r>
      <w:r w:rsidR="00154D81" w:rsidRPr="00534F9D">
        <w:t>)</w:t>
      </w:r>
      <w:r>
        <w:fldChar w:fldCharType="end"/>
      </w:r>
      <w:r>
        <w:t xml:space="preserve"> or </w:t>
      </w:r>
      <w:r w:rsidRPr="0089284D">
        <w:rPr>
          <w:rStyle w:val="ChItalBold"/>
        </w:rPr>
        <w:t xml:space="preserve">untuk </w:t>
      </w:r>
      <w:r>
        <w:rPr>
          <w:rStyle w:val="ChItalBold"/>
        </w:rPr>
        <w:t xml:space="preserve">masala </w:t>
      </w:r>
      <w:r w:rsidR="00C2238D">
        <w:rPr>
          <w:rStyle w:val="ChItalBold"/>
        </w:rPr>
        <w:t>tahang</w:t>
      </w:r>
      <w:r>
        <w:rPr>
          <w:rStyle w:val="ChItalBold"/>
        </w:rPr>
        <w:t xml:space="preserve"> lapar</w:t>
      </w:r>
      <w:r>
        <w:t xml:space="preserve"> </w:t>
      </w:r>
      <w:r w:rsidR="00B7093A">
        <w:t>‘</w:t>
      </w:r>
      <w:r w:rsidRPr="00C001F2">
        <w:t>about the problem of enduring to be hungry</w:t>
      </w:r>
      <w:r w:rsidR="00B7093A">
        <w:t>’</w:t>
      </w:r>
      <w:r>
        <w:t xml:space="preserve"> in </w:t>
      </w:r>
      <w:r>
        <w:fldChar w:fldCharType="begin"/>
      </w:r>
      <w:r>
        <w:instrText xml:space="preserve"> REF _Ref339635096 \h </w:instrText>
      </w:r>
      <w:r>
        <w:fldChar w:fldCharType="separate"/>
      </w:r>
      <w:r w:rsidR="00154D81" w:rsidRPr="00534F9D">
        <w:t>(</w:t>
      </w:r>
      <w:r w:rsidR="00154D81">
        <w:rPr>
          <w:noProof/>
        </w:rPr>
        <w:t>62</w:t>
      </w:r>
      <w:r w:rsidR="00154D81" w:rsidRPr="00534F9D">
        <w:t>)</w:t>
      </w:r>
      <w:r>
        <w:fldChar w:fldCharType="end"/>
      </w:r>
      <w:r>
        <w:t>.</w:t>
      </w:r>
    </w:p>
    <w:p w14:paraId="01DAC217" w14:textId="77777777" w:rsidR="00DB02E5" w:rsidRDefault="00DB02E5" w:rsidP="00DB02E5">
      <w:pPr>
        <w:pStyle w:val="ExampleTitle"/>
      </w:pPr>
      <w:r>
        <w:t>Introducing circumstance</w:t>
      </w:r>
    </w:p>
    <w:tbl>
      <w:tblPr>
        <w:tblW w:w="5441" w:type="dxa"/>
        <w:tblCellMar>
          <w:left w:w="40" w:type="dxa"/>
          <w:right w:w="40" w:type="dxa"/>
        </w:tblCellMar>
        <w:tblLook w:val="01E0" w:firstRow="1" w:lastRow="1" w:firstColumn="1" w:lastColumn="1" w:noHBand="0" w:noVBand="0"/>
      </w:tblPr>
      <w:tblGrid>
        <w:gridCol w:w="709"/>
        <w:gridCol w:w="614"/>
        <w:gridCol w:w="669"/>
        <w:gridCol w:w="647"/>
        <w:gridCol w:w="692"/>
        <w:gridCol w:w="1408"/>
        <w:gridCol w:w="702"/>
      </w:tblGrid>
      <w:tr w:rsidR="00AC23C4" w:rsidRPr="008C7D8B" w14:paraId="115AF44E" w14:textId="77777777" w:rsidTr="00AC23C4">
        <w:tc>
          <w:tcPr>
            <w:tcW w:w="709" w:type="dxa"/>
            <w:shd w:val="clear" w:color="auto" w:fill="auto"/>
          </w:tcPr>
          <w:p w14:paraId="40548C46" w14:textId="77777777" w:rsidR="00DB02E5" w:rsidRPr="00B1769D" w:rsidRDefault="00DB02E5" w:rsidP="00DB02E5">
            <w:pPr>
              <w:pStyle w:val="O0Nwnext"/>
            </w:pPr>
            <w:bookmarkStart w:id="4283" w:name="_Ref319076816"/>
            <w:bookmarkStart w:id="4284" w:name="_Ref339635095"/>
            <w:r w:rsidRPr="00534F9D">
              <w:t>(</w:t>
            </w:r>
            <w:fldSimple w:instr=" SEQ ( \* ARABIC \s 1 ">
              <w:r w:rsidR="00154D81">
                <w:rPr>
                  <w:noProof/>
                </w:rPr>
                <w:t>61</w:t>
              </w:r>
            </w:fldSimple>
            <w:bookmarkEnd w:id="4283"/>
            <w:r w:rsidRPr="00534F9D">
              <w:t>)</w:t>
            </w:r>
            <w:bookmarkEnd w:id="4284"/>
          </w:p>
        </w:tc>
        <w:tc>
          <w:tcPr>
            <w:tcW w:w="614" w:type="dxa"/>
            <w:shd w:val="clear" w:color="auto" w:fill="auto"/>
          </w:tcPr>
          <w:p w14:paraId="069641D0" w14:textId="77777777" w:rsidR="00DB02E5" w:rsidRPr="00534F9D" w:rsidRDefault="00DB02E5" w:rsidP="00DB02E5">
            <w:pPr>
              <w:pStyle w:val="Text"/>
            </w:pPr>
            <w:r w:rsidRPr="00534F9D">
              <w:t>tanya</w:t>
            </w:r>
          </w:p>
        </w:tc>
        <w:tc>
          <w:tcPr>
            <w:tcW w:w="669" w:type="dxa"/>
            <w:shd w:val="clear" w:color="auto" w:fill="auto"/>
          </w:tcPr>
          <w:p w14:paraId="4D676DA7" w14:textId="77777777" w:rsidR="00DB02E5" w:rsidRPr="00534F9D" w:rsidRDefault="00267A03" w:rsidP="00DB02E5">
            <w:pPr>
              <w:pStyle w:val="Text"/>
            </w:pPr>
            <w:r>
              <w:t>Sarles</w:t>
            </w:r>
            <w:r w:rsidR="00AC499B">
              <w:t>,</w:t>
            </w:r>
          </w:p>
        </w:tc>
        <w:tc>
          <w:tcPr>
            <w:tcW w:w="647" w:type="dxa"/>
            <w:shd w:val="clear" w:color="auto" w:fill="auto"/>
          </w:tcPr>
          <w:p w14:paraId="13E67623" w14:textId="77777777" w:rsidR="00DB02E5" w:rsidRPr="00534F9D" w:rsidRDefault="00DB02E5" w:rsidP="00DB02E5">
            <w:pPr>
              <w:pStyle w:val="Text"/>
            </w:pPr>
            <w:r>
              <w:t>bapa</w:t>
            </w:r>
            <w:r w:rsidR="00AC499B">
              <w:t>,</w:t>
            </w:r>
          </w:p>
        </w:tc>
        <w:tc>
          <w:tcPr>
            <w:tcW w:w="692" w:type="dxa"/>
            <w:shd w:val="clear" w:color="auto" w:fill="auto"/>
          </w:tcPr>
          <w:p w14:paraId="0B4EE7B9" w14:textId="77777777" w:rsidR="00DB02E5" w:rsidRPr="00534F9D" w:rsidRDefault="00DB02E5" w:rsidP="00DB02E5">
            <w:pPr>
              <w:pStyle w:val="Text"/>
              <w:rPr>
                <w:rStyle w:val="ChBlueBold"/>
              </w:rPr>
            </w:pPr>
            <w:r w:rsidRPr="00534F9D">
              <w:rPr>
                <w:rStyle w:val="ChBlueBold"/>
              </w:rPr>
              <w:t>untuk</w:t>
            </w:r>
          </w:p>
        </w:tc>
        <w:tc>
          <w:tcPr>
            <w:tcW w:w="1408" w:type="dxa"/>
            <w:shd w:val="clear" w:color="auto" w:fill="auto"/>
          </w:tcPr>
          <w:p w14:paraId="6D1C50DD" w14:textId="77777777" w:rsidR="00DB02E5" w:rsidRPr="00534F9D" w:rsidRDefault="00DB02E5" w:rsidP="00DB02E5">
            <w:pPr>
              <w:pStyle w:val="Text"/>
              <w:rPr>
                <w:rStyle w:val="ChBlueBold"/>
              </w:rPr>
            </w:pPr>
            <w:r w:rsidRPr="00534F9D">
              <w:rPr>
                <w:rStyle w:val="ChBlueBold"/>
              </w:rPr>
              <w:t>sen</w:t>
            </w:r>
            <w:r>
              <w:rPr>
                <w:rStyle w:val="ChBlueBold"/>
              </w:rPr>
              <w:t>g</w:t>
            </w:r>
          </w:p>
        </w:tc>
        <w:tc>
          <w:tcPr>
            <w:tcW w:w="702" w:type="dxa"/>
            <w:shd w:val="clear" w:color="auto" w:fill="auto"/>
          </w:tcPr>
          <w:p w14:paraId="72571203" w14:textId="77777777" w:rsidR="00DB02E5" w:rsidRPr="00534F9D" w:rsidRDefault="00DB02E5" w:rsidP="00DB02E5">
            <w:pPr>
              <w:pStyle w:val="Text"/>
              <w:rPr>
                <w:rStyle w:val="ChBlueBold"/>
              </w:rPr>
            </w:pPr>
            <w:r w:rsidRPr="00534F9D">
              <w:rPr>
                <w:rStyle w:val="ChBlueBold"/>
              </w:rPr>
              <w:t>itu</w:t>
            </w:r>
          </w:p>
        </w:tc>
      </w:tr>
      <w:tr w:rsidR="00AC23C4" w:rsidRPr="00AC23C4" w14:paraId="21924DC7" w14:textId="77777777" w:rsidTr="00AC23C4">
        <w:tc>
          <w:tcPr>
            <w:tcW w:w="709" w:type="dxa"/>
            <w:shd w:val="clear" w:color="auto" w:fill="auto"/>
          </w:tcPr>
          <w:p w14:paraId="695B0783" w14:textId="77777777" w:rsidR="00DB02E5" w:rsidRPr="00B1769D" w:rsidRDefault="00DB02E5" w:rsidP="00DB02E5">
            <w:pPr>
              <w:pStyle w:val="GlossEng"/>
            </w:pPr>
          </w:p>
        </w:tc>
        <w:tc>
          <w:tcPr>
            <w:tcW w:w="614" w:type="dxa"/>
            <w:shd w:val="clear" w:color="auto" w:fill="auto"/>
          </w:tcPr>
          <w:p w14:paraId="643C08C0" w14:textId="77777777" w:rsidR="00DB02E5" w:rsidRPr="00534F9D" w:rsidRDefault="00DB02E5" w:rsidP="00DB02E5">
            <w:pPr>
              <w:pStyle w:val="GlossEng"/>
            </w:pPr>
            <w:r w:rsidRPr="00534F9D">
              <w:t>ask</w:t>
            </w:r>
          </w:p>
        </w:tc>
        <w:tc>
          <w:tcPr>
            <w:tcW w:w="669" w:type="dxa"/>
            <w:shd w:val="clear" w:color="auto" w:fill="auto"/>
          </w:tcPr>
          <w:p w14:paraId="6E28979F" w14:textId="77777777" w:rsidR="00DB02E5" w:rsidRPr="00534F9D" w:rsidRDefault="00267A03" w:rsidP="00DB02E5">
            <w:pPr>
              <w:pStyle w:val="GlossEng"/>
            </w:pPr>
            <w:r>
              <w:t>Sarles</w:t>
            </w:r>
          </w:p>
        </w:tc>
        <w:tc>
          <w:tcPr>
            <w:tcW w:w="647" w:type="dxa"/>
            <w:shd w:val="clear" w:color="auto" w:fill="auto"/>
          </w:tcPr>
          <w:p w14:paraId="264DA1DA" w14:textId="77777777" w:rsidR="00DB02E5" w:rsidRPr="00534F9D" w:rsidRDefault="00DB02E5" w:rsidP="00DB02E5">
            <w:pPr>
              <w:pStyle w:val="GlossEng"/>
            </w:pPr>
            <w:r w:rsidRPr="00534F9D">
              <w:t>father</w:t>
            </w:r>
          </w:p>
        </w:tc>
        <w:tc>
          <w:tcPr>
            <w:tcW w:w="692" w:type="dxa"/>
            <w:shd w:val="clear" w:color="auto" w:fill="auto"/>
          </w:tcPr>
          <w:p w14:paraId="0B47020A" w14:textId="77777777" w:rsidR="00DB02E5" w:rsidRPr="00534F9D" w:rsidRDefault="00DB02E5" w:rsidP="00DB02E5">
            <w:pPr>
              <w:pStyle w:val="GlossEng"/>
            </w:pPr>
            <w:r w:rsidRPr="00534F9D">
              <w:t>for</w:t>
            </w:r>
          </w:p>
        </w:tc>
        <w:tc>
          <w:tcPr>
            <w:tcW w:w="1408" w:type="dxa"/>
            <w:shd w:val="clear" w:color="auto" w:fill="auto"/>
          </w:tcPr>
          <w:p w14:paraId="3E25E4F1" w14:textId="77777777" w:rsidR="00DB02E5" w:rsidRPr="00534F9D" w:rsidRDefault="00DB02E5" w:rsidP="00DB02E5">
            <w:pPr>
              <w:pStyle w:val="GlossEng"/>
            </w:pPr>
            <w:r w:rsidRPr="00534F9D">
              <w:t>corrugated.iron</w:t>
            </w:r>
          </w:p>
        </w:tc>
        <w:tc>
          <w:tcPr>
            <w:tcW w:w="702" w:type="dxa"/>
            <w:shd w:val="clear" w:color="auto" w:fill="auto"/>
          </w:tcPr>
          <w:p w14:paraId="4ECCCAF1" w14:textId="77777777" w:rsidR="00DB02E5" w:rsidRPr="0099608C" w:rsidRDefault="00DB02E5" w:rsidP="00DB02E5">
            <w:pPr>
              <w:pStyle w:val="GlossEng"/>
              <w:rPr>
                <w:rStyle w:val="ChSmallCaps"/>
              </w:rPr>
            </w:pPr>
            <w:r w:rsidRPr="0099608C">
              <w:rPr>
                <w:rStyle w:val="ChSmallCaps"/>
              </w:rPr>
              <w:t>d.dist</w:t>
            </w:r>
          </w:p>
        </w:tc>
      </w:tr>
    </w:tbl>
    <w:p w14:paraId="04BE970D" w14:textId="64E964EF" w:rsidR="00DB02E5" w:rsidRPr="00534F9D" w:rsidRDefault="00B7093A" w:rsidP="00DB02E5">
      <w:pPr>
        <w:pStyle w:val="FreeTranslEng"/>
      </w:pPr>
      <w:r>
        <w:t>‘</w:t>
      </w:r>
      <w:r w:rsidR="00DB02E5" w:rsidRPr="00534F9D">
        <w:t xml:space="preserve">father, ask </w:t>
      </w:r>
      <w:r w:rsidR="00267A03">
        <w:t>Sarles</w:t>
      </w:r>
      <w:r w:rsidR="00DB02E5" w:rsidRPr="00534F9D">
        <w:t xml:space="preserve"> </w:t>
      </w:r>
      <w:r w:rsidR="00DB02E5" w:rsidRPr="00534F9D">
        <w:rPr>
          <w:rStyle w:val="ChBlueBold"/>
        </w:rPr>
        <w:t>about</w:t>
      </w:r>
      <w:r w:rsidR="00DB02E5">
        <w:rPr>
          <w:rStyle w:val="ChBlueBold"/>
        </w:rPr>
        <w:t>/for</w:t>
      </w:r>
      <w:r w:rsidR="00DB02E5" w:rsidRPr="00534F9D">
        <w:rPr>
          <w:rStyle w:val="ChBlueBold"/>
        </w:rPr>
        <w:t xml:space="preserve"> those corrugated iron</w:t>
      </w:r>
      <w:r w:rsidR="00DB02E5" w:rsidRPr="00534F9D">
        <w:t xml:space="preserve"> (sheets)</w:t>
      </w:r>
      <w:r>
        <w:t>’</w:t>
      </w:r>
      <w:r w:rsidR="00DB02E5" w:rsidRPr="00534F9D">
        <w:t xml:space="preserve"> </w:t>
      </w:r>
      <w:r w:rsidR="00DB02E5" w:rsidRPr="00534F9D">
        <w:rPr>
          <w:rStyle w:val="ExampleSource"/>
        </w:rPr>
        <w:t>[080925-003-Cv.0003]</w:t>
      </w:r>
    </w:p>
    <w:tbl>
      <w:tblPr>
        <w:tblW w:w="6549" w:type="dxa"/>
        <w:tblCellMar>
          <w:left w:w="40" w:type="dxa"/>
          <w:right w:w="40" w:type="dxa"/>
        </w:tblCellMar>
        <w:tblLook w:val="01E0" w:firstRow="1" w:lastRow="1" w:firstColumn="1" w:lastColumn="1" w:noHBand="0" w:noVBand="0"/>
      </w:tblPr>
      <w:tblGrid>
        <w:gridCol w:w="709"/>
        <w:gridCol w:w="485"/>
        <w:gridCol w:w="267"/>
        <w:gridCol w:w="463"/>
        <w:gridCol w:w="692"/>
        <w:gridCol w:w="253"/>
        <w:gridCol w:w="594"/>
        <w:gridCol w:w="392"/>
        <w:gridCol w:w="525"/>
        <w:gridCol w:w="458"/>
        <w:gridCol w:w="33"/>
        <w:gridCol w:w="986"/>
        <w:gridCol w:w="692"/>
      </w:tblGrid>
      <w:tr w:rsidR="00AC23C4" w:rsidRPr="008C7D8B" w14:paraId="4E1366CA" w14:textId="77777777" w:rsidTr="00AC23C4">
        <w:tc>
          <w:tcPr>
            <w:tcW w:w="709" w:type="dxa"/>
            <w:shd w:val="clear" w:color="auto" w:fill="auto"/>
          </w:tcPr>
          <w:p w14:paraId="1EB57357" w14:textId="77777777" w:rsidR="00DB02E5" w:rsidRPr="00B1769D" w:rsidRDefault="00DB02E5" w:rsidP="00DB02E5">
            <w:pPr>
              <w:pStyle w:val="O0Nwnext"/>
            </w:pPr>
            <w:bookmarkStart w:id="4285" w:name="_Ref319651325"/>
            <w:bookmarkStart w:id="4286" w:name="_Ref339635096"/>
            <w:r w:rsidRPr="00534F9D">
              <w:t>(</w:t>
            </w:r>
            <w:fldSimple w:instr=" SEQ ( \* ARABIC \s 1 ">
              <w:r w:rsidR="00154D81">
                <w:rPr>
                  <w:noProof/>
                </w:rPr>
                <w:t>62</w:t>
              </w:r>
            </w:fldSimple>
            <w:bookmarkEnd w:id="4285"/>
            <w:r w:rsidRPr="00534F9D">
              <w:t>)</w:t>
            </w:r>
            <w:bookmarkEnd w:id="4286"/>
          </w:p>
        </w:tc>
        <w:tc>
          <w:tcPr>
            <w:tcW w:w="485" w:type="dxa"/>
            <w:shd w:val="clear" w:color="auto" w:fill="auto"/>
          </w:tcPr>
          <w:p w14:paraId="32168B20" w14:textId="77777777" w:rsidR="00DB02E5" w:rsidRPr="00607047" w:rsidRDefault="00DB02E5" w:rsidP="00DB02E5">
            <w:pPr>
              <w:pStyle w:val="Text"/>
            </w:pPr>
            <w:r w:rsidRPr="00607047">
              <w:t>sa</w:t>
            </w:r>
          </w:p>
        </w:tc>
        <w:tc>
          <w:tcPr>
            <w:tcW w:w="730" w:type="dxa"/>
            <w:gridSpan w:val="2"/>
            <w:shd w:val="clear" w:color="auto" w:fill="auto"/>
          </w:tcPr>
          <w:p w14:paraId="25E41F25" w14:textId="77777777" w:rsidR="00DB02E5" w:rsidRPr="00607047" w:rsidRDefault="00DB02E5" w:rsidP="00DB02E5">
            <w:pPr>
              <w:pStyle w:val="Text"/>
            </w:pPr>
            <w:r w:rsidRPr="00607047">
              <w:t>b</w:t>
            </w:r>
            <w:r>
              <w:t>i</w:t>
            </w:r>
            <w:r w:rsidRPr="00607047">
              <w:t>la</w:t>
            </w:r>
            <w:r>
              <w:t>ng</w:t>
            </w:r>
            <w:r w:rsidR="00AC499B">
              <w:t>,</w:t>
            </w:r>
          </w:p>
        </w:tc>
        <w:tc>
          <w:tcPr>
            <w:tcW w:w="692" w:type="dxa"/>
            <w:shd w:val="clear" w:color="auto" w:fill="auto"/>
          </w:tcPr>
          <w:p w14:paraId="3B8BA416" w14:textId="77777777" w:rsidR="00DB02E5" w:rsidRPr="00023CF6" w:rsidRDefault="00DB02E5" w:rsidP="00DB02E5">
            <w:pPr>
              <w:pStyle w:val="Text"/>
              <w:rPr>
                <w:rStyle w:val="ChBlueBold"/>
              </w:rPr>
            </w:pPr>
            <w:r w:rsidRPr="00023CF6">
              <w:rPr>
                <w:rStyle w:val="ChBlueBold"/>
              </w:rPr>
              <w:t>untu</w:t>
            </w:r>
            <w:r>
              <w:rPr>
                <w:rStyle w:val="ChBlueBold"/>
              </w:rPr>
              <w:t>k</w:t>
            </w:r>
          </w:p>
        </w:tc>
        <w:tc>
          <w:tcPr>
            <w:tcW w:w="847" w:type="dxa"/>
            <w:gridSpan w:val="2"/>
            <w:shd w:val="clear" w:color="auto" w:fill="auto"/>
          </w:tcPr>
          <w:p w14:paraId="7722AB11" w14:textId="77777777" w:rsidR="00DB02E5" w:rsidRPr="00023CF6" w:rsidRDefault="00DB02E5" w:rsidP="00DB02E5">
            <w:pPr>
              <w:pStyle w:val="Text"/>
              <w:rPr>
                <w:rStyle w:val="ChBlueBold"/>
              </w:rPr>
            </w:pPr>
            <w:r w:rsidRPr="00023CF6">
              <w:rPr>
                <w:rStyle w:val="ChBlueBold"/>
              </w:rPr>
              <w:t>masala</w:t>
            </w:r>
          </w:p>
        </w:tc>
        <w:tc>
          <w:tcPr>
            <w:tcW w:w="1408" w:type="dxa"/>
            <w:gridSpan w:val="4"/>
            <w:shd w:val="clear" w:color="auto" w:fill="auto"/>
          </w:tcPr>
          <w:p w14:paraId="0809AB88" w14:textId="77777777" w:rsidR="00DB02E5" w:rsidRPr="00023CF6" w:rsidRDefault="00C2238D" w:rsidP="00DB02E5">
            <w:pPr>
              <w:pStyle w:val="Text"/>
              <w:rPr>
                <w:rStyle w:val="ChBlueBold"/>
              </w:rPr>
            </w:pPr>
            <w:r>
              <w:rPr>
                <w:rStyle w:val="ChBlueBold"/>
              </w:rPr>
              <w:t>tahang</w:t>
            </w:r>
          </w:p>
        </w:tc>
        <w:tc>
          <w:tcPr>
            <w:tcW w:w="986" w:type="dxa"/>
            <w:shd w:val="clear" w:color="auto" w:fill="auto"/>
          </w:tcPr>
          <w:p w14:paraId="760639B9" w14:textId="77777777" w:rsidR="00DB02E5" w:rsidRPr="00023CF6" w:rsidRDefault="00DB02E5" w:rsidP="00DB02E5">
            <w:pPr>
              <w:pStyle w:val="Text"/>
              <w:rPr>
                <w:rStyle w:val="ChBlueBold"/>
              </w:rPr>
            </w:pPr>
            <w:r w:rsidRPr="00023CF6">
              <w:rPr>
                <w:rStyle w:val="ChBlueBold"/>
              </w:rPr>
              <w:t>lapar</w:t>
            </w:r>
          </w:p>
        </w:tc>
        <w:tc>
          <w:tcPr>
            <w:tcW w:w="692" w:type="dxa"/>
            <w:shd w:val="clear" w:color="auto" w:fill="auto"/>
          </w:tcPr>
          <w:p w14:paraId="67E16CAF" w14:textId="77777777" w:rsidR="00DB02E5" w:rsidRPr="00607047" w:rsidRDefault="00DB02E5" w:rsidP="00DB02E5">
            <w:pPr>
              <w:pStyle w:val="Text"/>
            </w:pPr>
            <w:r>
              <w:t>kitong</w:t>
            </w:r>
          </w:p>
        </w:tc>
      </w:tr>
      <w:tr w:rsidR="00AC23C4" w:rsidRPr="00AC23C4" w14:paraId="79E8A9A6" w14:textId="77777777" w:rsidTr="00AC23C4">
        <w:tc>
          <w:tcPr>
            <w:tcW w:w="709" w:type="dxa"/>
            <w:shd w:val="clear" w:color="auto" w:fill="auto"/>
          </w:tcPr>
          <w:p w14:paraId="595B3ED4" w14:textId="77777777" w:rsidR="00DB02E5" w:rsidRPr="00023CF6" w:rsidRDefault="00DB02E5" w:rsidP="00DB02E5">
            <w:pPr>
              <w:pStyle w:val="GlossEng2ptafter"/>
            </w:pPr>
          </w:p>
        </w:tc>
        <w:tc>
          <w:tcPr>
            <w:tcW w:w="485" w:type="dxa"/>
            <w:shd w:val="clear" w:color="auto" w:fill="auto"/>
          </w:tcPr>
          <w:p w14:paraId="1C8636FD" w14:textId="77777777" w:rsidR="00DB02E5" w:rsidRPr="0099608C" w:rsidRDefault="00DB02E5" w:rsidP="00DB02E5">
            <w:pPr>
              <w:pStyle w:val="GlossEng2ptafter"/>
              <w:rPr>
                <w:rStyle w:val="ChSmallCaps"/>
              </w:rPr>
            </w:pPr>
            <w:r w:rsidRPr="0099608C">
              <w:rPr>
                <w:rStyle w:val="ChSmallCaps"/>
              </w:rPr>
              <w:t>1sg</w:t>
            </w:r>
          </w:p>
        </w:tc>
        <w:tc>
          <w:tcPr>
            <w:tcW w:w="730" w:type="dxa"/>
            <w:gridSpan w:val="2"/>
            <w:shd w:val="clear" w:color="auto" w:fill="auto"/>
          </w:tcPr>
          <w:p w14:paraId="63F857EF" w14:textId="77777777" w:rsidR="00DB02E5" w:rsidRPr="00607047" w:rsidRDefault="00DB02E5" w:rsidP="00DB02E5">
            <w:pPr>
              <w:pStyle w:val="GlossEng2ptafter"/>
            </w:pPr>
            <w:r w:rsidRPr="00607047">
              <w:t>say</w:t>
            </w:r>
          </w:p>
        </w:tc>
        <w:tc>
          <w:tcPr>
            <w:tcW w:w="692" w:type="dxa"/>
            <w:shd w:val="clear" w:color="auto" w:fill="auto"/>
          </w:tcPr>
          <w:p w14:paraId="4952455D" w14:textId="77777777" w:rsidR="00DB02E5" w:rsidRPr="00607047" w:rsidRDefault="00DB02E5" w:rsidP="00DB02E5">
            <w:pPr>
              <w:pStyle w:val="GlossEng2ptafter"/>
            </w:pPr>
            <w:r w:rsidRPr="00607047">
              <w:t>for</w:t>
            </w:r>
          </w:p>
        </w:tc>
        <w:tc>
          <w:tcPr>
            <w:tcW w:w="847" w:type="dxa"/>
            <w:gridSpan w:val="2"/>
            <w:shd w:val="clear" w:color="auto" w:fill="auto"/>
          </w:tcPr>
          <w:p w14:paraId="743BDCF2" w14:textId="77777777" w:rsidR="00DB02E5" w:rsidRPr="00607047" w:rsidRDefault="00DB02E5" w:rsidP="00DB02E5">
            <w:pPr>
              <w:pStyle w:val="GlossEng2ptafter"/>
            </w:pPr>
            <w:r w:rsidRPr="00607047">
              <w:t>problem</w:t>
            </w:r>
          </w:p>
        </w:tc>
        <w:tc>
          <w:tcPr>
            <w:tcW w:w="1408" w:type="dxa"/>
            <w:gridSpan w:val="4"/>
            <w:shd w:val="clear" w:color="auto" w:fill="auto"/>
          </w:tcPr>
          <w:p w14:paraId="379819CA" w14:textId="77777777" w:rsidR="00DB02E5" w:rsidRPr="00607047" w:rsidRDefault="00DB02E5" w:rsidP="00DB02E5">
            <w:pPr>
              <w:pStyle w:val="GlossEng2ptafter"/>
            </w:pPr>
            <w:r>
              <w:t>hold.(out/back)</w:t>
            </w:r>
          </w:p>
        </w:tc>
        <w:tc>
          <w:tcPr>
            <w:tcW w:w="986" w:type="dxa"/>
            <w:shd w:val="clear" w:color="auto" w:fill="auto"/>
          </w:tcPr>
          <w:p w14:paraId="6122272F" w14:textId="77777777" w:rsidR="00DB02E5" w:rsidRPr="00607047" w:rsidRDefault="00DB02E5" w:rsidP="00DB02E5">
            <w:pPr>
              <w:pStyle w:val="GlossEng2ptafter"/>
            </w:pPr>
            <w:r>
              <w:t>be.</w:t>
            </w:r>
            <w:r w:rsidRPr="00607047">
              <w:t>hungry</w:t>
            </w:r>
          </w:p>
        </w:tc>
        <w:tc>
          <w:tcPr>
            <w:tcW w:w="692" w:type="dxa"/>
            <w:shd w:val="clear" w:color="auto" w:fill="auto"/>
          </w:tcPr>
          <w:p w14:paraId="764616E1" w14:textId="77777777" w:rsidR="00DB02E5" w:rsidRPr="0099608C" w:rsidRDefault="00DB02E5" w:rsidP="00DB02E5">
            <w:pPr>
              <w:pStyle w:val="GlossEng2ptafter"/>
              <w:rPr>
                <w:rStyle w:val="ChSmallCaps"/>
              </w:rPr>
            </w:pPr>
            <w:r w:rsidRPr="0099608C">
              <w:rPr>
                <w:rStyle w:val="ChSmallCaps"/>
              </w:rPr>
              <w:t>1pl</w:t>
            </w:r>
          </w:p>
        </w:tc>
      </w:tr>
      <w:tr w:rsidR="00AC23C4" w:rsidRPr="00607047" w14:paraId="6FBD8C37" w14:textId="77777777" w:rsidTr="00AC23C4">
        <w:trPr>
          <w:gridAfter w:val="3"/>
          <w:wAfter w:w="1711" w:type="dxa"/>
        </w:trPr>
        <w:tc>
          <w:tcPr>
            <w:tcW w:w="709" w:type="dxa"/>
            <w:shd w:val="clear" w:color="auto" w:fill="auto"/>
          </w:tcPr>
          <w:p w14:paraId="6DC14581" w14:textId="77777777" w:rsidR="00DB02E5" w:rsidRPr="00C001F2" w:rsidRDefault="00DB02E5" w:rsidP="00DB02E5">
            <w:pPr>
              <w:pStyle w:val="O0Nwnext"/>
            </w:pPr>
          </w:p>
        </w:tc>
        <w:tc>
          <w:tcPr>
            <w:tcW w:w="752" w:type="dxa"/>
            <w:gridSpan w:val="2"/>
            <w:shd w:val="clear" w:color="auto" w:fill="auto"/>
          </w:tcPr>
          <w:p w14:paraId="2A945DFA" w14:textId="77777777" w:rsidR="00DB02E5" w:rsidRPr="00607047" w:rsidRDefault="00DB02E5" w:rsidP="00DB02E5">
            <w:pPr>
              <w:pStyle w:val="Text"/>
            </w:pPr>
            <w:r w:rsidRPr="00607047">
              <w:t>bisa</w:t>
            </w:r>
          </w:p>
        </w:tc>
        <w:tc>
          <w:tcPr>
            <w:tcW w:w="1408" w:type="dxa"/>
            <w:gridSpan w:val="3"/>
            <w:shd w:val="clear" w:color="auto" w:fill="auto"/>
          </w:tcPr>
          <w:p w14:paraId="18E5F9E4" w14:textId="77777777" w:rsidR="00DB02E5" w:rsidRPr="00607047" w:rsidRDefault="00C2238D" w:rsidP="00DB02E5">
            <w:pPr>
              <w:pStyle w:val="Text"/>
            </w:pPr>
            <w:r w:rsidRPr="00607047">
              <w:t>tahang</w:t>
            </w:r>
          </w:p>
        </w:tc>
        <w:tc>
          <w:tcPr>
            <w:tcW w:w="986" w:type="dxa"/>
            <w:gridSpan w:val="2"/>
            <w:shd w:val="clear" w:color="auto" w:fill="auto"/>
          </w:tcPr>
          <w:p w14:paraId="49B070E6" w14:textId="77777777" w:rsidR="00DB02E5" w:rsidRPr="00607047" w:rsidRDefault="00DB02E5" w:rsidP="00DB02E5">
            <w:pPr>
              <w:pStyle w:val="Text"/>
            </w:pPr>
            <w:r w:rsidRPr="00607047">
              <w:t>lapar</w:t>
            </w:r>
          </w:p>
        </w:tc>
        <w:tc>
          <w:tcPr>
            <w:tcW w:w="525" w:type="dxa"/>
            <w:shd w:val="clear" w:color="auto" w:fill="auto"/>
          </w:tcPr>
          <w:p w14:paraId="10E815ED" w14:textId="77777777" w:rsidR="00DB02E5" w:rsidRPr="00607047" w:rsidRDefault="00DB02E5" w:rsidP="00DB02E5">
            <w:pPr>
              <w:pStyle w:val="Text"/>
            </w:pPr>
            <w:r w:rsidRPr="00607047">
              <w:t>juga</w:t>
            </w:r>
          </w:p>
        </w:tc>
        <w:tc>
          <w:tcPr>
            <w:tcW w:w="458" w:type="dxa"/>
            <w:shd w:val="clear" w:color="auto" w:fill="auto"/>
          </w:tcPr>
          <w:p w14:paraId="329DEDEE" w14:textId="77777777" w:rsidR="00DB02E5" w:rsidRPr="00607047" w:rsidRDefault="00DB02E5" w:rsidP="00DB02E5">
            <w:pPr>
              <w:pStyle w:val="Text"/>
            </w:pPr>
            <w:r w:rsidRPr="00607047">
              <w:t>e</w:t>
            </w:r>
            <w:r w:rsidR="005135C6">
              <w:t>?</w:t>
            </w:r>
          </w:p>
        </w:tc>
      </w:tr>
      <w:tr w:rsidR="00AC23C4" w:rsidRPr="00607047" w14:paraId="28A5C4F6" w14:textId="77777777" w:rsidTr="00AC23C4">
        <w:trPr>
          <w:gridAfter w:val="3"/>
          <w:wAfter w:w="1711" w:type="dxa"/>
        </w:trPr>
        <w:tc>
          <w:tcPr>
            <w:tcW w:w="709" w:type="dxa"/>
            <w:shd w:val="clear" w:color="auto" w:fill="auto"/>
          </w:tcPr>
          <w:p w14:paraId="55B90221" w14:textId="77777777" w:rsidR="00DB02E5" w:rsidRPr="00C001F2" w:rsidRDefault="00DB02E5" w:rsidP="00DB02E5">
            <w:pPr>
              <w:pStyle w:val="GlossEng"/>
            </w:pPr>
          </w:p>
        </w:tc>
        <w:tc>
          <w:tcPr>
            <w:tcW w:w="752" w:type="dxa"/>
            <w:gridSpan w:val="2"/>
            <w:shd w:val="clear" w:color="auto" w:fill="auto"/>
          </w:tcPr>
          <w:p w14:paraId="35939869" w14:textId="77777777" w:rsidR="00DB02E5" w:rsidRPr="00607047" w:rsidRDefault="00DB02E5" w:rsidP="00DB02E5">
            <w:pPr>
              <w:pStyle w:val="GlossEng"/>
            </w:pPr>
            <w:r w:rsidRPr="00607047">
              <w:t>be.able</w:t>
            </w:r>
          </w:p>
        </w:tc>
        <w:tc>
          <w:tcPr>
            <w:tcW w:w="1408" w:type="dxa"/>
            <w:gridSpan w:val="3"/>
            <w:shd w:val="clear" w:color="auto" w:fill="auto"/>
          </w:tcPr>
          <w:p w14:paraId="7A4AC79D" w14:textId="77777777" w:rsidR="00DB02E5" w:rsidRPr="00607047" w:rsidRDefault="00DB02E5" w:rsidP="00DB02E5">
            <w:pPr>
              <w:pStyle w:val="GlossEng"/>
            </w:pPr>
            <w:r>
              <w:t>hold (out/back)</w:t>
            </w:r>
          </w:p>
        </w:tc>
        <w:tc>
          <w:tcPr>
            <w:tcW w:w="986" w:type="dxa"/>
            <w:gridSpan w:val="2"/>
            <w:shd w:val="clear" w:color="auto" w:fill="auto"/>
          </w:tcPr>
          <w:p w14:paraId="21D8B937" w14:textId="77777777" w:rsidR="00DB02E5" w:rsidRPr="00607047" w:rsidRDefault="00DB02E5" w:rsidP="00DB02E5">
            <w:pPr>
              <w:pStyle w:val="GlossEng"/>
            </w:pPr>
            <w:r>
              <w:t>be.</w:t>
            </w:r>
            <w:r w:rsidRPr="00607047">
              <w:t>hungry</w:t>
            </w:r>
          </w:p>
        </w:tc>
        <w:tc>
          <w:tcPr>
            <w:tcW w:w="525" w:type="dxa"/>
            <w:shd w:val="clear" w:color="auto" w:fill="auto"/>
          </w:tcPr>
          <w:p w14:paraId="12462B1B" w14:textId="77777777" w:rsidR="00DB02E5" w:rsidRPr="00607047" w:rsidRDefault="00DB02E5" w:rsidP="00DB02E5">
            <w:pPr>
              <w:pStyle w:val="GlossEng"/>
            </w:pPr>
            <w:r w:rsidRPr="00607047">
              <w:t>also</w:t>
            </w:r>
          </w:p>
        </w:tc>
        <w:tc>
          <w:tcPr>
            <w:tcW w:w="458" w:type="dxa"/>
            <w:shd w:val="clear" w:color="auto" w:fill="auto"/>
          </w:tcPr>
          <w:p w14:paraId="28F06029" w14:textId="77777777" w:rsidR="00DB02E5" w:rsidRPr="00607047" w:rsidRDefault="005135C6" w:rsidP="00DB02E5">
            <w:pPr>
              <w:pStyle w:val="GlossEng"/>
            </w:pPr>
            <w:r>
              <w:t>eh</w:t>
            </w:r>
          </w:p>
        </w:tc>
      </w:tr>
    </w:tbl>
    <w:p w14:paraId="7A81D074" w14:textId="50440369" w:rsidR="00DB02E5" w:rsidRDefault="00B7093A" w:rsidP="00DB02E5">
      <w:pPr>
        <w:pStyle w:val="FreeTranslEng"/>
      </w:pPr>
      <w:r>
        <w:t>‘</w:t>
      </w:r>
      <w:r w:rsidR="00DB02E5">
        <w:t xml:space="preserve">I say </w:t>
      </w:r>
      <w:r w:rsidR="00DB02E5" w:rsidRPr="00023CF6">
        <w:rPr>
          <w:rStyle w:val="ChBlueBold"/>
        </w:rPr>
        <w:t xml:space="preserve">about the problem of enduring </w:t>
      </w:r>
      <w:r w:rsidR="00DB02E5">
        <w:rPr>
          <w:rStyle w:val="ChBlueBold"/>
        </w:rPr>
        <w:t>to be</w:t>
      </w:r>
      <w:r w:rsidR="00DB02E5" w:rsidRPr="00023CF6">
        <w:rPr>
          <w:rStyle w:val="ChBlueBold"/>
        </w:rPr>
        <w:t xml:space="preserve"> hungry</w:t>
      </w:r>
      <w:r w:rsidR="00DB02E5">
        <w:t>, we can also endure being hungry, eh?</w:t>
      </w:r>
      <w:r>
        <w:t>’</w:t>
      </w:r>
      <w:r w:rsidR="00DB02E5">
        <w:t xml:space="preserve"> </w:t>
      </w:r>
      <w:r w:rsidR="00DB02E5" w:rsidRPr="00023CF6">
        <w:rPr>
          <w:rStyle w:val="ExampleSource"/>
        </w:rPr>
        <w:t>[081025-009a-Cv.0118]</w:t>
      </w:r>
    </w:p>
    <w:p w14:paraId="6126F018" w14:textId="7686FE6F" w:rsidR="00DB02E5" w:rsidRDefault="001571BC" w:rsidP="001571BC">
      <w:pPr>
        <w:pStyle w:val="Body0015after"/>
      </w:pPr>
      <w:r>
        <w:rPr>
          <w:lang w:eastAsia="en-US"/>
        </w:rPr>
        <w:t xml:space="preserve">The preposition </w:t>
      </w:r>
      <w:r w:rsidRPr="00057762">
        <w:rPr>
          <w:rStyle w:val="ChItalBold"/>
        </w:rPr>
        <w:t>untuk</w:t>
      </w:r>
      <w:r>
        <w:t xml:space="preserve"> ‘for’ has dual word class membership; it is also used as </w:t>
      </w:r>
      <w:r w:rsidR="00DB02E5">
        <w:t>a conjunction that introduces p</w:t>
      </w:r>
      <w:r w:rsidR="008B783B">
        <w:t>urpos</w:t>
      </w:r>
      <w:r w:rsidR="00DB02E5">
        <w:t xml:space="preserve">e clauses </w:t>
      </w:r>
      <w:r w:rsidR="00DB02E5" w:rsidRPr="007A0BC8">
        <w:t>(</w:t>
      </w:r>
      <w:r w:rsidR="00DB02E5">
        <w:t>§</w:t>
      </w:r>
      <w:r w:rsidR="008B783B">
        <w:fldChar w:fldCharType="begin"/>
      </w:r>
      <w:r w:rsidR="008B783B">
        <w:instrText xml:space="preserve"> REF _Ref355852861 \w \h </w:instrText>
      </w:r>
      <w:r w:rsidR="008B783B">
        <w:fldChar w:fldCharType="separate"/>
      </w:r>
      <w:r w:rsidR="00154D81">
        <w:rPr>
          <w:cs/>
        </w:rPr>
        <w:t>‎</w:t>
      </w:r>
      <w:r w:rsidR="00154D81">
        <w:t>14.2.4.3</w:t>
      </w:r>
      <w:r w:rsidR="008B783B">
        <w:fldChar w:fldCharType="end"/>
      </w:r>
      <w:r w:rsidR="00B41F7F">
        <w:t>; see also §</w:t>
      </w:r>
      <w:r w:rsidR="00B41F7F">
        <w:fldChar w:fldCharType="begin"/>
      </w:r>
      <w:r w:rsidR="00B41F7F">
        <w:instrText xml:space="preserve"> REF _Ref351641485 \w \h </w:instrText>
      </w:r>
      <w:r w:rsidR="00B41F7F">
        <w:fldChar w:fldCharType="separate"/>
      </w:r>
      <w:r w:rsidR="00154D81">
        <w:rPr>
          <w:cs/>
        </w:rPr>
        <w:t>‎</w:t>
      </w:r>
      <w:r w:rsidR="00154D81">
        <w:t>5.14</w:t>
      </w:r>
      <w:r w:rsidR="00B41F7F">
        <w:fldChar w:fldCharType="end"/>
      </w:r>
      <w:r w:rsidR="00DB02E5" w:rsidRPr="007A0BC8">
        <w:t>)</w:t>
      </w:r>
      <w:r w:rsidR="00DB02E5">
        <w:t>.</w:t>
      </w:r>
    </w:p>
    <w:p w14:paraId="2DD5AF99" w14:textId="639D9B29" w:rsidR="00DB02E5" w:rsidRDefault="00DB02E5" w:rsidP="00DB02E5">
      <w:pPr>
        <w:pStyle w:val="Heading3"/>
      </w:pPr>
      <w:bookmarkStart w:id="4287" w:name="_Ref319761140"/>
      <w:bookmarkStart w:id="4288" w:name="_Toc334439718"/>
      <w:bookmarkStart w:id="4289" w:name="_Toc342590114"/>
      <w:bookmarkStart w:id="4290" w:name="_Toc365356530"/>
      <w:bookmarkStart w:id="4291" w:name="_Toc440455697"/>
      <w:r w:rsidRPr="00704958">
        <w:rPr>
          <w:rStyle w:val="ChItalBold"/>
        </w:rPr>
        <w:t>buat</w:t>
      </w:r>
      <w:r>
        <w:t xml:space="preserve"> </w:t>
      </w:r>
      <w:r w:rsidR="00B7093A">
        <w:t>‘</w:t>
      </w:r>
      <w:r>
        <w:t>for</w:t>
      </w:r>
      <w:r w:rsidR="00B7093A">
        <w:t>’</w:t>
      </w:r>
      <w:bookmarkEnd w:id="4287"/>
      <w:bookmarkEnd w:id="4288"/>
      <w:bookmarkEnd w:id="4289"/>
      <w:bookmarkEnd w:id="4290"/>
      <w:bookmarkEnd w:id="4291"/>
    </w:p>
    <w:p w14:paraId="79BE431D" w14:textId="3B30C33D" w:rsidR="00DB02E5" w:rsidRDefault="00DB02E5" w:rsidP="00A97554">
      <w:pPr>
        <w:pStyle w:val="Body0000after"/>
      </w:pPr>
      <w:r>
        <w:rPr>
          <w:lang w:eastAsia="en-US"/>
        </w:rPr>
        <w:t xml:space="preserve">The core semantics of </w:t>
      </w:r>
      <w:r w:rsidR="00656AEA">
        <w:rPr>
          <w:lang w:eastAsia="en-US"/>
        </w:rPr>
        <w:t xml:space="preserve">the preposition </w:t>
      </w:r>
      <w:r w:rsidRPr="00F35AAF">
        <w:rPr>
          <w:rStyle w:val="ChItalBold"/>
        </w:rPr>
        <w:t>buat</w:t>
      </w:r>
      <w:r>
        <w:rPr>
          <w:lang w:eastAsia="en-US"/>
        </w:rPr>
        <w:t xml:space="preserve"> </w:t>
      </w:r>
      <w:r w:rsidR="00B7093A">
        <w:rPr>
          <w:lang w:eastAsia="en-US"/>
        </w:rPr>
        <w:t>‘</w:t>
      </w:r>
      <w:r>
        <w:rPr>
          <w:lang w:eastAsia="en-US"/>
        </w:rPr>
        <w:t>for</w:t>
      </w:r>
      <w:r w:rsidR="00B7093A">
        <w:rPr>
          <w:lang w:eastAsia="en-US"/>
        </w:rPr>
        <w:t>’</w:t>
      </w:r>
      <w:r>
        <w:rPr>
          <w:lang w:eastAsia="en-US"/>
        </w:rPr>
        <w:t xml:space="preserve"> are benefactive; that is, it </w:t>
      </w:r>
      <w:r>
        <w:t xml:space="preserve">introduces beneficiaries and benefactive recipients. In this, it is similar to benefactive </w:t>
      </w:r>
      <w:r w:rsidRPr="00C20C84">
        <w:rPr>
          <w:rStyle w:val="ChItalBold"/>
        </w:rPr>
        <w:t>untuk</w:t>
      </w:r>
      <w:r>
        <w:t xml:space="preserve"> </w:t>
      </w:r>
      <w:r w:rsidR="00B7093A">
        <w:t>‘</w:t>
      </w:r>
      <w:r>
        <w:t>for</w:t>
      </w:r>
      <w:r w:rsidR="00B7093A">
        <w:t>’</w:t>
      </w:r>
      <w:r w:rsidR="00A97554">
        <w:t>.</w:t>
      </w:r>
      <w:r>
        <w:t xml:space="preserve"> </w:t>
      </w:r>
      <w:r w:rsidR="00A97554">
        <w:t>Otherwise</w:t>
      </w:r>
      <w:r>
        <w:t>, as already mentioned in §</w:t>
      </w:r>
      <w:r>
        <w:fldChar w:fldCharType="begin"/>
      </w:r>
      <w:r>
        <w:instrText xml:space="preserve"> REF _Ref319602128 \w \h </w:instrText>
      </w:r>
      <w:r>
        <w:fldChar w:fldCharType="separate"/>
      </w:r>
      <w:r w:rsidR="00154D81">
        <w:rPr>
          <w:cs/>
        </w:rPr>
        <w:t>‎</w:t>
      </w:r>
      <w:r w:rsidR="00154D81">
        <w:t>10.2.3</w:t>
      </w:r>
      <w:r>
        <w:fldChar w:fldCharType="end"/>
      </w:r>
      <w:r>
        <w:t xml:space="preserve">, </w:t>
      </w:r>
      <w:r w:rsidRPr="0025277D">
        <w:rPr>
          <w:rStyle w:val="ChItalBold"/>
        </w:rPr>
        <w:t>buat</w:t>
      </w:r>
      <w:r>
        <w:t xml:space="preserve"> </w:t>
      </w:r>
      <w:r w:rsidR="00B7093A">
        <w:t>‘</w:t>
      </w:r>
      <w:r>
        <w:t>for</w:t>
      </w:r>
      <w:r w:rsidR="00B7093A">
        <w:t>’</w:t>
      </w:r>
      <w:r>
        <w:t xml:space="preserve"> is more restricted in its distribution and functions</w:t>
      </w:r>
      <w:r w:rsidR="00A97554">
        <w:t xml:space="preserve">: </w:t>
      </w:r>
      <w:r>
        <w:t xml:space="preserve">(1) </w:t>
      </w:r>
      <w:r w:rsidR="00A97554">
        <w:t xml:space="preserve">it </w:t>
      </w:r>
      <w:r w:rsidR="00491294">
        <w:t xml:space="preserve">is not attested to </w:t>
      </w:r>
      <w:r>
        <w:t xml:space="preserve">combine with demonstratives, (2) </w:t>
      </w:r>
      <w:r w:rsidR="00A97554">
        <w:t xml:space="preserve">it </w:t>
      </w:r>
      <w:r>
        <w:t xml:space="preserve">only rarely introduces inanimate referents, and (3) </w:t>
      </w:r>
      <w:r w:rsidR="00A97554">
        <w:t xml:space="preserve">it </w:t>
      </w:r>
      <w:r w:rsidR="00491294">
        <w:t xml:space="preserve">is not attested to </w:t>
      </w:r>
      <w:r>
        <w:t>introduce other complements such as circumstance.</w:t>
      </w:r>
    </w:p>
    <w:p w14:paraId="1321BB21" w14:textId="6A65B6C3" w:rsidR="00DB02E5" w:rsidRDefault="00DB02E5" w:rsidP="00F27C28">
      <w:pPr>
        <w:pStyle w:val="Body0505after"/>
      </w:pPr>
      <w:r>
        <w:t xml:space="preserve">Most commonly, </w:t>
      </w:r>
      <w:r w:rsidRPr="0025277D">
        <w:rPr>
          <w:rStyle w:val="ChItalBold"/>
        </w:rPr>
        <w:t>buat</w:t>
      </w:r>
      <w:r>
        <w:t xml:space="preserve"> </w:t>
      </w:r>
      <w:r w:rsidR="00B7093A">
        <w:t>‘</w:t>
      </w:r>
      <w:r>
        <w:t>for</w:t>
      </w:r>
      <w:r w:rsidR="00B7093A">
        <w:t>’</w:t>
      </w:r>
      <w:r>
        <w:t xml:space="preserve"> follows bivalent action verbs such as </w:t>
      </w:r>
      <w:r w:rsidRPr="00727A54">
        <w:rPr>
          <w:rStyle w:val="ChItalBold"/>
        </w:rPr>
        <w:t>putar</w:t>
      </w:r>
      <w:r>
        <w:t xml:space="preserve"> </w:t>
      </w:r>
      <w:r w:rsidR="00B7093A">
        <w:t>‘</w:t>
      </w:r>
      <w:r>
        <w:t>stir</w:t>
      </w:r>
      <w:r w:rsidR="00B7093A">
        <w:t>’</w:t>
      </w:r>
      <w:r>
        <w:t xml:space="preserve"> and introduces peripheral adjuncts denoting human beneficiaries as in </w:t>
      </w:r>
      <w:r w:rsidRPr="008910A0">
        <w:rPr>
          <w:rStyle w:val="ChItalBold"/>
        </w:rPr>
        <w:t>buat de bapa</w:t>
      </w:r>
      <w:r>
        <w:t xml:space="preserve"> </w:t>
      </w:r>
      <w:r w:rsidR="00B7093A">
        <w:t>‘</w:t>
      </w:r>
      <w:r>
        <w:t>for her father</w:t>
      </w:r>
      <w:r w:rsidR="00B7093A">
        <w:t>’</w:t>
      </w:r>
      <w:r>
        <w:t xml:space="preserve"> in </w:t>
      </w:r>
      <w:r>
        <w:fldChar w:fldCharType="begin"/>
      </w:r>
      <w:r>
        <w:instrText xml:space="preserve"> REF _Ref339635097 \h </w:instrText>
      </w:r>
      <w:r>
        <w:fldChar w:fldCharType="separate"/>
      </w:r>
      <w:r w:rsidR="00154D81" w:rsidRPr="00534F9D">
        <w:t>(</w:t>
      </w:r>
      <w:r w:rsidR="00154D81">
        <w:rPr>
          <w:noProof/>
        </w:rPr>
        <w:t>63</w:t>
      </w:r>
      <w:r w:rsidR="00154D81" w:rsidRPr="00534F9D">
        <w:t>)</w:t>
      </w:r>
      <w:r>
        <w:fldChar w:fldCharType="end"/>
      </w:r>
      <w:r>
        <w:t xml:space="preserve">. Considerably less frequently, </w:t>
      </w:r>
      <w:r w:rsidRPr="0025277D">
        <w:rPr>
          <w:rStyle w:val="ChItalBold"/>
        </w:rPr>
        <w:t>buat</w:t>
      </w:r>
      <w:r>
        <w:t xml:space="preserve"> </w:t>
      </w:r>
      <w:r w:rsidR="00B7093A">
        <w:t>‘</w:t>
      </w:r>
      <w:r>
        <w:t>for</w:t>
      </w:r>
      <w:r w:rsidR="00B7093A">
        <w:t>’</w:t>
      </w:r>
      <w:r>
        <w:t xml:space="preserve"> introduces beneficiaries </w:t>
      </w:r>
      <w:r w:rsidRPr="00856563">
        <w:t xml:space="preserve">encoded </w:t>
      </w:r>
      <w:r>
        <w:t xml:space="preserve">by adnominal prepositional phrases as in </w:t>
      </w:r>
      <w:r w:rsidRPr="00390265">
        <w:rPr>
          <w:rStyle w:val="ChItalBold"/>
        </w:rPr>
        <w:t>buat torang</w:t>
      </w:r>
      <w:r>
        <w:t xml:space="preserve"> </w:t>
      </w:r>
      <w:r w:rsidR="00B7093A">
        <w:t>‘</w:t>
      </w:r>
      <w:r>
        <w:t>for us</w:t>
      </w:r>
      <w:r w:rsidR="00B7093A">
        <w:t>’</w:t>
      </w:r>
      <w:r>
        <w:t xml:space="preserve"> in the exchange in </w:t>
      </w:r>
      <w:r>
        <w:fldChar w:fldCharType="begin"/>
      </w:r>
      <w:r>
        <w:instrText xml:space="preserve"> REF _Ref339635098 \h </w:instrText>
      </w:r>
      <w:r>
        <w:fldChar w:fldCharType="separate"/>
      </w:r>
      <w:r w:rsidR="00154D81" w:rsidRPr="00534F9D">
        <w:t>(</w:t>
      </w:r>
      <w:r w:rsidR="00154D81">
        <w:rPr>
          <w:noProof/>
        </w:rPr>
        <w:t>64</w:t>
      </w:r>
      <w:r w:rsidR="00154D81" w:rsidRPr="00534F9D">
        <w:t>)</w:t>
      </w:r>
      <w:r>
        <w:fldChar w:fldCharType="end"/>
      </w:r>
      <w:r>
        <w:t>.</w:t>
      </w:r>
    </w:p>
    <w:p w14:paraId="1014A3C1" w14:textId="77777777" w:rsidR="00DB02E5" w:rsidRDefault="00DB02E5" w:rsidP="00DB02E5">
      <w:pPr>
        <w:pStyle w:val="ExampleTitle"/>
      </w:pPr>
      <w:r>
        <w:t>Introducing animate beneficiaries</w:t>
      </w:r>
    </w:p>
    <w:tbl>
      <w:tblPr>
        <w:tblW w:w="5470" w:type="dxa"/>
        <w:tblCellMar>
          <w:left w:w="40" w:type="dxa"/>
          <w:right w:w="40" w:type="dxa"/>
        </w:tblCellMar>
        <w:tblLook w:val="01E0" w:firstRow="1" w:lastRow="1" w:firstColumn="1" w:lastColumn="1" w:noHBand="0" w:noVBand="0"/>
      </w:tblPr>
      <w:tblGrid>
        <w:gridCol w:w="709"/>
        <w:gridCol w:w="580"/>
        <w:gridCol w:w="614"/>
        <w:gridCol w:w="1275"/>
        <w:gridCol w:w="591"/>
        <w:gridCol w:w="569"/>
        <w:gridCol w:w="485"/>
        <w:gridCol w:w="647"/>
      </w:tblGrid>
      <w:tr w:rsidR="00AC23C4" w:rsidRPr="00534F9D" w14:paraId="5F77A80A" w14:textId="77777777" w:rsidTr="00AC23C4">
        <w:tc>
          <w:tcPr>
            <w:tcW w:w="709" w:type="dxa"/>
            <w:shd w:val="clear" w:color="auto" w:fill="auto"/>
          </w:tcPr>
          <w:p w14:paraId="02DAD086" w14:textId="77777777" w:rsidR="00DB02E5" w:rsidRPr="00B1769D" w:rsidRDefault="00DB02E5" w:rsidP="00DB02E5">
            <w:pPr>
              <w:pStyle w:val="O0Nwnext"/>
            </w:pPr>
            <w:bookmarkStart w:id="4292" w:name="_Ref307386414"/>
            <w:bookmarkStart w:id="4293" w:name="_Ref339635097"/>
            <w:r w:rsidRPr="00534F9D">
              <w:t>(</w:t>
            </w:r>
            <w:fldSimple w:instr=" SEQ ( \* ARABIC \s 1 ">
              <w:r w:rsidR="00154D81">
                <w:rPr>
                  <w:noProof/>
                </w:rPr>
                <w:t>63</w:t>
              </w:r>
            </w:fldSimple>
            <w:bookmarkEnd w:id="4292"/>
            <w:r w:rsidRPr="00534F9D">
              <w:t>)</w:t>
            </w:r>
            <w:bookmarkEnd w:id="4293"/>
          </w:p>
        </w:tc>
        <w:tc>
          <w:tcPr>
            <w:tcW w:w="580" w:type="dxa"/>
            <w:shd w:val="clear" w:color="auto" w:fill="auto"/>
          </w:tcPr>
          <w:p w14:paraId="1F7E5B01" w14:textId="77777777" w:rsidR="00DB02E5" w:rsidRPr="00534F9D" w:rsidRDefault="00AD5891" w:rsidP="00DB02E5">
            <w:pPr>
              <w:pStyle w:val="Text"/>
            </w:pPr>
            <w:r>
              <w:t>Ika</w:t>
            </w:r>
          </w:p>
        </w:tc>
        <w:tc>
          <w:tcPr>
            <w:tcW w:w="614" w:type="dxa"/>
            <w:shd w:val="clear" w:color="auto" w:fill="auto"/>
          </w:tcPr>
          <w:p w14:paraId="4D76034A" w14:textId="77777777" w:rsidR="00DB02E5" w:rsidRPr="00534F9D" w:rsidRDefault="00DB02E5" w:rsidP="00DB02E5">
            <w:pPr>
              <w:pStyle w:val="Text"/>
            </w:pPr>
            <w:r w:rsidRPr="00534F9D">
              <w:t>bikin</w:t>
            </w:r>
            <w:r w:rsidR="00753525">
              <w:t>g</w:t>
            </w:r>
          </w:p>
        </w:tc>
        <w:tc>
          <w:tcPr>
            <w:tcW w:w="1275" w:type="dxa"/>
            <w:shd w:val="clear" w:color="auto" w:fill="auto"/>
          </w:tcPr>
          <w:p w14:paraId="43691B21" w14:textId="77777777" w:rsidR="00DB02E5" w:rsidRPr="00534F9D" w:rsidRDefault="00DB02E5" w:rsidP="00DB02E5">
            <w:pPr>
              <w:pStyle w:val="Text"/>
            </w:pPr>
            <w:r w:rsidRPr="00534F9D">
              <w:t>papeda</w:t>
            </w:r>
          </w:p>
        </w:tc>
        <w:tc>
          <w:tcPr>
            <w:tcW w:w="591" w:type="dxa"/>
            <w:shd w:val="clear" w:color="auto" w:fill="auto"/>
          </w:tcPr>
          <w:p w14:paraId="32429462" w14:textId="77777777" w:rsidR="00DB02E5" w:rsidRPr="00534F9D" w:rsidRDefault="00DB02E5" w:rsidP="00DB02E5">
            <w:pPr>
              <w:pStyle w:val="Text"/>
            </w:pPr>
            <w:r w:rsidRPr="00534F9D">
              <w:t>putar</w:t>
            </w:r>
          </w:p>
        </w:tc>
        <w:tc>
          <w:tcPr>
            <w:tcW w:w="569" w:type="dxa"/>
            <w:shd w:val="clear" w:color="auto" w:fill="auto"/>
          </w:tcPr>
          <w:p w14:paraId="3F4353CF" w14:textId="77777777" w:rsidR="00DB02E5" w:rsidRPr="00534F9D" w:rsidRDefault="00DB02E5" w:rsidP="00DB02E5">
            <w:pPr>
              <w:pStyle w:val="Text"/>
              <w:rPr>
                <w:rStyle w:val="ChBlueBold"/>
              </w:rPr>
            </w:pPr>
            <w:r w:rsidRPr="00534F9D">
              <w:rPr>
                <w:rStyle w:val="ChBlueBold"/>
              </w:rPr>
              <w:t>bua</w:t>
            </w:r>
            <w:r>
              <w:rPr>
                <w:rStyle w:val="ChBlueBold"/>
              </w:rPr>
              <w:t>t</w:t>
            </w:r>
          </w:p>
        </w:tc>
        <w:tc>
          <w:tcPr>
            <w:tcW w:w="485" w:type="dxa"/>
            <w:shd w:val="clear" w:color="auto" w:fill="auto"/>
          </w:tcPr>
          <w:p w14:paraId="14F30EBC" w14:textId="77777777" w:rsidR="00DB02E5" w:rsidRPr="00534F9D" w:rsidRDefault="00DB02E5" w:rsidP="00DB02E5">
            <w:pPr>
              <w:pStyle w:val="Text"/>
              <w:rPr>
                <w:rStyle w:val="ChBlueBold"/>
              </w:rPr>
            </w:pPr>
            <w:r w:rsidRPr="00534F9D">
              <w:rPr>
                <w:rStyle w:val="ChBlueBold"/>
              </w:rPr>
              <w:t>de</w:t>
            </w:r>
          </w:p>
        </w:tc>
        <w:tc>
          <w:tcPr>
            <w:tcW w:w="647" w:type="dxa"/>
            <w:shd w:val="clear" w:color="auto" w:fill="auto"/>
          </w:tcPr>
          <w:p w14:paraId="4B88F04D" w14:textId="77777777" w:rsidR="00DB02E5" w:rsidRPr="00534F9D" w:rsidRDefault="00DB02E5" w:rsidP="00DB02E5">
            <w:pPr>
              <w:pStyle w:val="Text"/>
              <w:rPr>
                <w:rStyle w:val="ChBlueBold"/>
              </w:rPr>
            </w:pPr>
            <w:r w:rsidRPr="00534F9D">
              <w:rPr>
                <w:rStyle w:val="ChBlueBold"/>
              </w:rPr>
              <w:t>bapa</w:t>
            </w:r>
          </w:p>
        </w:tc>
      </w:tr>
      <w:tr w:rsidR="00AC23C4" w:rsidRPr="00534F9D" w14:paraId="2306B537" w14:textId="77777777" w:rsidTr="00AC23C4">
        <w:tc>
          <w:tcPr>
            <w:tcW w:w="709" w:type="dxa"/>
            <w:shd w:val="clear" w:color="auto" w:fill="auto"/>
          </w:tcPr>
          <w:p w14:paraId="0C768152" w14:textId="77777777" w:rsidR="00DB02E5" w:rsidRPr="00B1769D" w:rsidRDefault="00DB02E5" w:rsidP="00DB02E5">
            <w:pPr>
              <w:pStyle w:val="GlossEng"/>
            </w:pPr>
          </w:p>
        </w:tc>
        <w:tc>
          <w:tcPr>
            <w:tcW w:w="580" w:type="dxa"/>
            <w:shd w:val="clear" w:color="auto" w:fill="auto"/>
          </w:tcPr>
          <w:p w14:paraId="394BD9AB" w14:textId="77777777" w:rsidR="00DB02E5" w:rsidRPr="00534F9D" w:rsidRDefault="00AD5891" w:rsidP="00DB02E5">
            <w:pPr>
              <w:pStyle w:val="GlossEng"/>
            </w:pPr>
            <w:r>
              <w:t>Ika</w:t>
            </w:r>
          </w:p>
        </w:tc>
        <w:tc>
          <w:tcPr>
            <w:tcW w:w="614" w:type="dxa"/>
            <w:shd w:val="clear" w:color="auto" w:fill="auto"/>
          </w:tcPr>
          <w:p w14:paraId="2DEA3569" w14:textId="77777777" w:rsidR="00DB02E5" w:rsidRPr="00534F9D" w:rsidRDefault="00DB02E5" w:rsidP="00DB02E5">
            <w:pPr>
              <w:pStyle w:val="GlossEng"/>
            </w:pPr>
            <w:r w:rsidRPr="00534F9D">
              <w:t>make</w:t>
            </w:r>
          </w:p>
        </w:tc>
        <w:tc>
          <w:tcPr>
            <w:tcW w:w="1275" w:type="dxa"/>
            <w:shd w:val="clear" w:color="auto" w:fill="auto"/>
          </w:tcPr>
          <w:p w14:paraId="0D0FD125" w14:textId="77777777" w:rsidR="00DB02E5" w:rsidRPr="00534F9D" w:rsidRDefault="00DB02E5" w:rsidP="00DB02E5">
            <w:pPr>
              <w:pStyle w:val="GlossEng"/>
            </w:pPr>
            <w:r w:rsidRPr="00534F9D">
              <w:t>sagu.porridge</w:t>
            </w:r>
          </w:p>
        </w:tc>
        <w:tc>
          <w:tcPr>
            <w:tcW w:w="591" w:type="dxa"/>
            <w:shd w:val="clear" w:color="auto" w:fill="auto"/>
          </w:tcPr>
          <w:p w14:paraId="32D71D4F" w14:textId="77777777" w:rsidR="00DB02E5" w:rsidRPr="00534F9D" w:rsidRDefault="00DB02E5" w:rsidP="00DB02E5">
            <w:pPr>
              <w:pStyle w:val="GlossEng"/>
            </w:pPr>
            <w:r w:rsidRPr="00534F9D">
              <w:t>stir</w:t>
            </w:r>
          </w:p>
        </w:tc>
        <w:tc>
          <w:tcPr>
            <w:tcW w:w="569" w:type="dxa"/>
            <w:shd w:val="clear" w:color="auto" w:fill="auto"/>
          </w:tcPr>
          <w:p w14:paraId="018C2144" w14:textId="77777777" w:rsidR="00DB02E5" w:rsidRPr="00534F9D" w:rsidRDefault="00DB02E5" w:rsidP="00DB02E5">
            <w:pPr>
              <w:pStyle w:val="GlossEng"/>
            </w:pPr>
            <w:r w:rsidRPr="00534F9D">
              <w:t>for</w:t>
            </w:r>
          </w:p>
        </w:tc>
        <w:tc>
          <w:tcPr>
            <w:tcW w:w="485" w:type="dxa"/>
            <w:shd w:val="clear" w:color="auto" w:fill="auto"/>
          </w:tcPr>
          <w:p w14:paraId="77E4DEB4" w14:textId="77777777" w:rsidR="00DB02E5" w:rsidRPr="0099608C" w:rsidRDefault="00DB02E5" w:rsidP="00DB02E5">
            <w:pPr>
              <w:pStyle w:val="GlossEng"/>
              <w:rPr>
                <w:rStyle w:val="ChSmallCaps"/>
              </w:rPr>
            </w:pPr>
            <w:r w:rsidRPr="0099608C">
              <w:rPr>
                <w:rStyle w:val="ChSmallCaps"/>
              </w:rPr>
              <w:t>3sg</w:t>
            </w:r>
          </w:p>
        </w:tc>
        <w:tc>
          <w:tcPr>
            <w:tcW w:w="647" w:type="dxa"/>
            <w:shd w:val="clear" w:color="auto" w:fill="auto"/>
          </w:tcPr>
          <w:p w14:paraId="224097A7" w14:textId="77777777" w:rsidR="00DB02E5" w:rsidRPr="00534F9D" w:rsidRDefault="00DB02E5" w:rsidP="00DB02E5">
            <w:pPr>
              <w:pStyle w:val="GlossEng"/>
            </w:pPr>
            <w:r w:rsidRPr="00534F9D">
              <w:t>father</w:t>
            </w:r>
          </w:p>
        </w:tc>
      </w:tr>
    </w:tbl>
    <w:p w14:paraId="5362C6C3" w14:textId="57D1DF04" w:rsidR="00DB02E5" w:rsidRPr="00534F9D" w:rsidRDefault="00B7093A" w:rsidP="00DB02E5">
      <w:pPr>
        <w:pStyle w:val="FreeTranslEng"/>
      </w:pPr>
      <w:r>
        <w:t>‘</w:t>
      </w:r>
      <w:r w:rsidR="00AD5891">
        <w:t>Ika</w:t>
      </w:r>
      <w:r w:rsidR="00DB02E5" w:rsidRPr="00534F9D">
        <w:t xml:space="preserve"> made sagu porridge, she stirred (it) </w:t>
      </w:r>
      <w:r w:rsidR="00DB02E5" w:rsidRPr="00534F9D">
        <w:rPr>
          <w:rStyle w:val="ChBlueBold"/>
        </w:rPr>
        <w:t>for her father</w:t>
      </w:r>
      <w:r>
        <w:t>’</w:t>
      </w:r>
      <w:r w:rsidR="00DB02E5" w:rsidRPr="00534F9D">
        <w:t xml:space="preserve"> </w:t>
      </w:r>
      <w:r w:rsidR="00DB02E5" w:rsidRPr="00534F9D">
        <w:rPr>
          <w:rStyle w:val="ExampleSource"/>
        </w:rPr>
        <w:t>[081006-032-Cv.0071]</w:t>
      </w:r>
    </w:p>
    <w:tbl>
      <w:tblPr>
        <w:tblW w:w="6609" w:type="dxa"/>
        <w:tblCellMar>
          <w:left w:w="40" w:type="dxa"/>
          <w:right w:w="40" w:type="dxa"/>
        </w:tblCellMar>
        <w:tblLook w:val="01E0" w:firstRow="1" w:lastRow="1" w:firstColumn="1" w:lastColumn="1" w:noHBand="0" w:noVBand="0"/>
      </w:tblPr>
      <w:tblGrid>
        <w:gridCol w:w="709"/>
        <w:gridCol w:w="425"/>
        <w:gridCol w:w="1047"/>
        <w:gridCol w:w="485"/>
        <w:gridCol w:w="525"/>
        <w:gridCol w:w="794"/>
        <w:gridCol w:w="773"/>
        <w:gridCol w:w="558"/>
        <w:gridCol w:w="591"/>
        <w:gridCol w:w="702"/>
      </w:tblGrid>
      <w:tr w:rsidR="00AC23C4" w:rsidRPr="008C7D8B" w14:paraId="7F231525" w14:textId="77777777" w:rsidTr="00AC23C4">
        <w:tc>
          <w:tcPr>
            <w:tcW w:w="709" w:type="dxa"/>
            <w:shd w:val="clear" w:color="auto" w:fill="auto"/>
          </w:tcPr>
          <w:p w14:paraId="0F700122" w14:textId="77777777" w:rsidR="00DB02E5" w:rsidRPr="00D9328B" w:rsidRDefault="00DB02E5" w:rsidP="00DB02E5">
            <w:pPr>
              <w:pStyle w:val="O0Nwnext"/>
            </w:pPr>
            <w:bookmarkStart w:id="4294" w:name="_Ref319077148"/>
            <w:bookmarkStart w:id="4295" w:name="_Ref339635098"/>
            <w:r w:rsidRPr="00534F9D">
              <w:t>(</w:t>
            </w:r>
            <w:fldSimple w:instr=" SEQ ( \* ARABIC \s 1 ">
              <w:r w:rsidR="00154D81">
                <w:rPr>
                  <w:noProof/>
                </w:rPr>
                <w:t>64</w:t>
              </w:r>
            </w:fldSimple>
            <w:bookmarkEnd w:id="4294"/>
            <w:r w:rsidRPr="00534F9D">
              <w:t>)</w:t>
            </w:r>
            <w:bookmarkEnd w:id="4295"/>
          </w:p>
        </w:tc>
        <w:tc>
          <w:tcPr>
            <w:tcW w:w="425" w:type="dxa"/>
            <w:shd w:val="clear" w:color="auto" w:fill="auto"/>
          </w:tcPr>
          <w:p w14:paraId="56E8241B" w14:textId="77777777" w:rsidR="00DB02E5" w:rsidRPr="00243B92" w:rsidRDefault="00DB02E5" w:rsidP="00DB02E5">
            <w:pPr>
              <w:pStyle w:val="O0Nwnext"/>
            </w:pPr>
            <w:r w:rsidRPr="00482461">
              <w:fldChar w:fldCharType="begin"/>
            </w:r>
            <w:r w:rsidRPr="00482461">
              <w:instrText xml:space="preserve"> LISTNUM  NumberDefault \l 8 \s 1</w:instrText>
            </w:r>
            <w:r w:rsidRPr="00482461">
              <w:fldChar w:fldCharType="end">
                <w:numberingChange w:id="4296" w:author="Angela Kluge" w:date="2014-02-08T11:40:00Z" w:original="a."/>
              </w:fldChar>
            </w:r>
          </w:p>
        </w:tc>
        <w:tc>
          <w:tcPr>
            <w:tcW w:w="1047" w:type="dxa"/>
            <w:shd w:val="clear" w:color="auto" w:fill="auto"/>
          </w:tcPr>
          <w:p w14:paraId="22BE06D6" w14:textId="77777777" w:rsidR="00DB02E5" w:rsidRPr="00534F9D" w:rsidRDefault="00DB02E5" w:rsidP="00DB02E5">
            <w:pPr>
              <w:pStyle w:val="Text"/>
            </w:pPr>
            <w:r>
              <w:t>Speaker-1:</w:t>
            </w:r>
          </w:p>
        </w:tc>
        <w:tc>
          <w:tcPr>
            <w:tcW w:w="485" w:type="dxa"/>
            <w:shd w:val="clear" w:color="auto" w:fill="auto"/>
          </w:tcPr>
          <w:p w14:paraId="6F191036" w14:textId="77777777" w:rsidR="00DB02E5" w:rsidRPr="00534F9D" w:rsidRDefault="00DB02E5" w:rsidP="00DB02E5">
            <w:pPr>
              <w:pStyle w:val="Text"/>
            </w:pPr>
            <w:r w:rsidRPr="00534F9D">
              <w:t>sa</w:t>
            </w:r>
          </w:p>
        </w:tc>
        <w:tc>
          <w:tcPr>
            <w:tcW w:w="525" w:type="dxa"/>
            <w:shd w:val="clear" w:color="auto" w:fill="auto"/>
          </w:tcPr>
          <w:p w14:paraId="2F8FEAF8" w14:textId="77777777" w:rsidR="00DB02E5" w:rsidRPr="00534F9D" w:rsidRDefault="00DB02E5" w:rsidP="00DB02E5">
            <w:pPr>
              <w:pStyle w:val="Text"/>
            </w:pPr>
            <w:r w:rsidRPr="00534F9D">
              <w:t>juga</w:t>
            </w:r>
          </w:p>
        </w:tc>
        <w:tc>
          <w:tcPr>
            <w:tcW w:w="794" w:type="dxa"/>
            <w:shd w:val="clear" w:color="auto" w:fill="auto"/>
          </w:tcPr>
          <w:p w14:paraId="3F35EF9B" w14:textId="77777777" w:rsidR="00DB02E5" w:rsidRPr="00534F9D" w:rsidRDefault="00DB02E5" w:rsidP="00DB02E5">
            <w:pPr>
              <w:pStyle w:val="Text"/>
            </w:pPr>
            <w:r w:rsidRPr="00534F9D">
              <w:t>dengan</w:t>
            </w:r>
            <w:r w:rsidR="00E22DD1">
              <w:t>g</w:t>
            </w:r>
          </w:p>
        </w:tc>
        <w:tc>
          <w:tcPr>
            <w:tcW w:w="773" w:type="dxa"/>
            <w:shd w:val="clear" w:color="auto" w:fill="auto"/>
          </w:tcPr>
          <w:p w14:paraId="1335DA0A" w14:textId="77777777" w:rsidR="00DB02E5" w:rsidRPr="00534F9D" w:rsidRDefault="00DB02E5" w:rsidP="00DB02E5">
            <w:pPr>
              <w:pStyle w:val="Text"/>
            </w:pPr>
            <w:r w:rsidRPr="00534F9D">
              <w:t>ini</w:t>
            </w:r>
          </w:p>
        </w:tc>
        <w:tc>
          <w:tcPr>
            <w:tcW w:w="558" w:type="dxa"/>
            <w:shd w:val="clear" w:color="auto" w:fill="auto"/>
          </w:tcPr>
          <w:p w14:paraId="13FA651D" w14:textId="77777777" w:rsidR="00DB02E5" w:rsidRPr="00534F9D" w:rsidRDefault="00DB02E5" w:rsidP="00DB02E5">
            <w:pPr>
              <w:pStyle w:val="Text"/>
            </w:pPr>
            <w:r w:rsidRPr="00534F9D">
              <w:t>kaka</w:t>
            </w:r>
          </w:p>
        </w:tc>
        <w:tc>
          <w:tcPr>
            <w:tcW w:w="591" w:type="dxa"/>
            <w:shd w:val="clear" w:color="auto" w:fill="auto"/>
          </w:tcPr>
          <w:p w14:paraId="0805B4D9" w14:textId="77777777" w:rsidR="00DB02E5" w:rsidRPr="00534F9D" w:rsidRDefault="00DB02E5" w:rsidP="00DB02E5">
            <w:pPr>
              <w:pStyle w:val="Text"/>
            </w:pPr>
            <w:r w:rsidRPr="00534F9D">
              <w:t>siapa</w:t>
            </w:r>
          </w:p>
        </w:tc>
        <w:tc>
          <w:tcPr>
            <w:tcW w:w="702" w:type="dxa"/>
            <w:shd w:val="clear" w:color="auto" w:fill="auto"/>
          </w:tcPr>
          <w:p w14:paraId="5DF79BDB" w14:textId="77777777" w:rsidR="00DB02E5" w:rsidRPr="00534F9D" w:rsidRDefault="00DB02E5" w:rsidP="00DB02E5">
            <w:pPr>
              <w:pStyle w:val="Text"/>
            </w:pPr>
            <w:r w:rsidRPr="00534F9D">
              <w:t>tu</w:t>
            </w:r>
          </w:p>
        </w:tc>
      </w:tr>
      <w:tr w:rsidR="00AC23C4" w:rsidRPr="00AC23C4" w14:paraId="44988EA2" w14:textId="77777777" w:rsidTr="00AC23C4">
        <w:tc>
          <w:tcPr>
            <w:tcW w:w="709" w:type="dxa"/>
            <w:shd w:val="clear" w:color="auto" w:fill="auto"/>
          </w:tcPr>
          <w:p w14:paraId="7FEF1E8E" w14:textId="77777777" w:rsidR="00DB02E5" w:rsidRPr="00D9328B" w:rsidRDefault="00DB02E5" w:rsidP="00DB02E5">
            <w:pPr>
              <w:pStyle w:val="GlossEng"/>
            </w:pPr>
          </w:p>
        </w:tc>
        <w:tc>
          <w:tcPr>
            <w:tcW w:w="425" w:type="dxa"/>
            <w:shd w:val="clear" w:color="auto" w:fill="auto"/>
          </w:tcPr>
          <w:p w14:paraId="13742001" w14:textId="77777777" w:rsidR="00DB02E5" w:rsidRPr="00534F9D" w:rsidRDefault="00DB02E5" w:rsidP="00DB02E5">
            <w:pPr>
              <w:pStyle w:val="GlossEng"/>
            </w:pPr>
          </w:p>
        </w:tc>
        <w:tc>
          <w:tcPr>
            <w:tcW w:w="1047" w:type="dxa"/>
            <w:shd w:val="clear" w:color="auto" w:fill="auto"/>
          </w:tcPr>
          <w:p w14:paraId="68FC87EC" w14:textId="77777777" w:rsidR="00DB02E5" w:rsidRPr="00534F9D" w:rsidRDefault="00DB02E5" w:rsidP="00DB02E5">
            <w:pPr>
              <w:pStyle w:val="GlossEng"/>
            </w:pPr>
          </w:p>
        </w:tc>
        <w:tc>
          <w:tcPr>
            <w:tcW w:w="485" w:type="dxa"/>
            <w:shd w:val="clear" w:color="auto" w:fill="auto"/>
          </w:tcPr>
          <w:p w14:paraId="3AF76677" w14:textId="77777777" w:rsidR="00DB02E5" w:rsidRPr="0099608C" w:rsidRDefault="00DB02E5" w:rsidP="00DB02E5">
            <w:pPr>
              <w:pStyle w:val="GlossEng"/>
              <w:rPr>
                <w:rStyle w:val="ChSmallCaps"/>
              </w:rPr>
            </w:pPr>
            <w:r w:rsidRPr="0099608C">
              <w:rPr>
                <w:rStyle w:val="ChSmallCaps"/>
              </w:rPr>
              <w:t>1sg</w:t>
            </w:r>
          </w:p>
        </w:tc>
        <w:tc>
          <w:tcPr>
            <w:tcW w:w="525" w:type="dxa"/>
            <w:shd w:val="clear" w:color="auto" w:fill="auto"/>
          </w:tcPr>
          <w:p w14:paraId="4022B521" w14:textId="77777777" w:rsidR="00DB02E5" w:rsidRPr="00534F9D" w:rsidRDefault="00DB02E5" w:rsidP="00DB02E5">
            <w:pPr>
              <w:pStyle w:val="GlossEng"/>
            </w:pPr>
            <w:r w:rsidRPr="00534F9D">
              <w:t>also</w:t>
            </w:r>
          </w:p>
        </w:tc>
        <w:tc>
          <w:tcPr>
            <w:tcW w:w="794" w:type="dxa"/>
            <w:shd w:val="clear" w:color="auto" w:fill="auto"/>
          </w:tcPr>
          <w:p w14:paraId="0E8B7AEC" w14:textId="77777777" w:rsidR="00DB02E5" w:rsidRPr="00534F9D" w:rsidRDefault="00DB02E5" w:rsidP="00DB02E5">
            <w:pPr>
              <w:pStyle w:val="GlossEng"/>
            </w:pPr>
            <w:r w:rsidRPr="00534F9D">
              <w:t>with</w:t>
            </w:r>
          </w:p>
        </w:tc>
        <w:tc>
          <w:tcPr>
            <w:tcW w:w="773" w:type="dxa"/>
            <w:shd w:val="clear" w:color="auto" w:fill="auto"/>
          </w:tcPr>
          <w:p w14:paraId="17F77199" w14:textId="77777777" w:rsidR="00DB02E5" w:rsidRPr="0099608C" w:rsidRDefault="00DB02E5" w:rsidP="00DB02E5">
            <w:pPr>
              <w:pStyle w:val="GlossEng"/>
              <w:rPr>
                <w:rStyle w:val="ChSmallCaps"/>
              </w:rPr>
            </w:pPr>
            <w:r w:rsidRPr="0099608C">
              <w:rPr>
                <w:rStyle w:val="ChSmallCaps"/>
              </w:rPr>
              <w:t>d.prox</w:t>
            </w:r>
          </w:p>
        </w:tc>
        <w:tc>
          <w:tcPr>
            <w:tcW w:w="558" w:type="dxa"/>
            <w:shd w:val="clear" w:color="auto" w:fill="auto"/>
          </w:tcPr>
          <w:p w14:paraId="0ACDC776" w14:textId="77777777" w:rsidR="00DB02E5" w:rsidRPr="00534F9D" w:rsidRDefault="00DB02E5" w:rsidP="00DB02E5">
            <w:pPr>
              <w:pStyle w:val="GlossEng"/>
            </w:pPr>
            <w:r>
              <w:t>oSb</w:t>
            </w:r>
          </w:p>
        </w:tc>
        <w:tc>
          <w:tcPr>
            <w:tcW w:w="591" w:type="dxa"/>
            <w:shd w:val="clear" w:color="auto" w:fill="auto"/>
          </w:tcPr>
          <w:p w14:paraId="1369BB48" w14:textId="77777777" w:rsidR="00DB02E5" w:rsidRPr="00534F9D" w:rsidRDefault="00DB02E5" w:rsidP="00DB02E5">
            <w:pPr>
              <w:pStyle w:val="GlossEng"/>
            </w:pPr>
            <w:r w:rsidRPr="00534F9D">
              <w:t>who</w:t>
            </w:r>
          </w:p>
        </w:tc>
        <w:tc>
          <w:tcPr>
            <w:tcW w:w="702" w:type="dxa"/>
            <w:shd w:val="clear" w:color="auto" w:fill="auto"/>
          </w:tcPr>
          <w:p w14:paraId="5A428296" w14:textId="77777777" w:rsidR="00DB02E5" w:rsidRPr="0099608C" w:rsidRDefault="00DB02E5" w:rsidP="00DB02E5">
            <w:pPr>
              <w:pStyle w:val="GlossEng"/>
              <w:rPr>
                <w:rStyle w:val="ChSmallCaps"/>
              </w:rPr>
            </w:pPr>
            <w:r w:rsidRPr="0099608C">
              <w:rPr>
                <w:rStyle w:val="ChSmallCaps"/>
              </w:rPr>
              <w:t>d.dist</w:t>
            </w:r>
          </w:p>
        </w:tc>
      </w:tr>
    </w:tbl>
    <w:p w14:paraId="2BA4A409" w14:textId="14B719C6" w:rsidR="00DB02E5" w:rsidRDefault="00DB02E5" w:rsidP="00A97554">
      <w:pPr>
        <w:pStyle w:val="FreeTranslIndent-2cmEng"/>
      </w:pPr>
      <w:r>
        <w:t xml:space="preserve">Speaker-1: </w:t>
      </w:r>
      <w:r w:rsidR="00B7093A">
        <w:t>‘</w:t>
      </w:r>
      <w:r w:rsidRPr="00534F9D">
        <w:t>I was also with</w:t>
      </w:r>
      <w:r w:rsidR="00643DB5">
        <w:t>,</w:t>
      </w:r>
      <w:r w:rsidRPr="00534F9D">
        <w:t xml:space="preserve"> </w:t>
      </w:r>
      <w:r>
        <w:t>what</w:t>
      </w:r>
      <w:r w:rsidR="00B7093A">
        <w:t>’</w:t>
      </w:r>
      <w:r>
        <w:t xml:space="preserve">s-his-name, </w:t>
      </w:r>
      <w:r w:rsidRPr="00534F9D">
        <w:t>that older brother</w:t>
      </w:r>
      <w:r w:rsidR="00A97554">
        <w:t>,</w:t>
      </w:r>
      <w:r w:rsidRPr="00534F9D">
        <w:t xml:space="preserve"> who</w:t>
      </w:r>
      <w:r w:rsidR="00A97554">
        <w:t>-is-it</w:t>
      </w:r>
      <w:r w:rsidRPr="00534F9D">
        <w:t>?</w:t>
      </w:r>
      <w:r w:rsidR="00B7093A">
        <w:t>’</w:t>
      </w:r>
    </w:p>
    <w:tbl>
      <w:tblPr>
        <w:tblW w:w="4816" w:type="dxa"/>
        <w:tblCellMar>
          <w:left w:w="40" w:type="dxa"/>
          <w:right w:w="40" w:type="dxa"/>
        </w:tblCellMar>
        <w:tblLook w:val="01E0" w:firstRow="1" w:lastRow="1" w:firstColumn="1" w:lastColumn="1" w:noHBand="0" w:noVBand="0"/>
      </w:tblPr>
      <w:tblGrid>
        <w:gridCol w:w="709"/>
        <w:gridCol w:w="425"/>
        <w:gridCol w:w="1047"/>
        <w:gridCol w:w="1319"/>
        <w:gridCol w:w="569"/>
        <w:gridCol w:w="747"/>
      </w:tblGrid>
      <w:tr w:rsidR="00AC23C4" w:rsidRPr="00534F9D" w14:paraId="72149712" w14:textId="77777777" w:rsidTr="00AC23C4">
        <w:tc>
          <w:tcPr>
            <w:tcW w:w="709" w:type="dxa"/>
            <w:shd w:val="clear" w:color="auto" w:fill="auto"/>
          </w:tcPr>
          <w:p w14:paraId="6635B62C" w14:textId="77777777" w:rsidR="00DB02E5" w:rsidRPr="00D9328B" w:rsidRDefault="00DB02E5" w:rsidP="00DB02E5">
            <w:pPr>
              <w:pStyle w:val="O0Nwnext"/>
            </w:pPr>
          </w:p>
        </w:tc>
        <w:tc>
          <w:tcPr>
            <w:tcW w:w="425" w:type="dxa"/>
            <w:shd w:val="clear" w:color="auto" w:fill="auto"/>
          </w:tcPr>
          <w:p w14:paraId="359AAC13" w14:textId="77777777" w:rsidR="00DB02E5" w:rsidRPr="00B45883" w:rsidRDefault="00DB02E5" w:rsidP="00DB02E5">
            <w:pPr>
              <w:pStyle w:val="O0Nwnext"/>
            </w:pPr>
            <w:r w:rsidRPr="00B45883">
              <w:fldChar w:fldCharType="begin"/>
            </w:r>
            <w:r w:rsidRPr="00B45883">
              <w:instrText xml:space="preserve"> LISTNUM  NumberDefault \l 8 </w:instrText>
            </w:r>
            <w:r w:rsidRPr="00B45883">
              <w:fldChar w:fldCharType="end">
                <w:numberingChange w:id="4297" w:author="Angela Kluge" w:date="2014-02-08T11:40:00Z" w:original="b."/>
              </w:fldChar>
            </w:r>
          </w:p>
        </w:tc>
        <w:tc>
          <w:tcPr>
            <w:tcW w:w="1047" w:type="dxa"/>
            <w:shd w:val="clear" w:color="auto" w:fill="auto"/>
          </w:tcPr>
          <w:p w14:paraId="09C81292" w14:textId="77777777" w:rsidR="00DB02E5" w:rsidRPr="00534F9D" w:rsidRDefault="00DB02E5" w:rsidP="00DB02E5">
            <w:pPr>
              <w:pStyle w:val="Text"/>
            </w:pPr>
            <w:r>
              <w:t>Speaker-2</w:t>
            </w:r>
            <w:r w:rsidRPr="00534F9D">
              <w:t>:</w:t>
            </w:r>
          </w:p>
        </w:tc>
        <w:tc>
          <w:tcPr>
            <w:tcW w:w="1319" w:type="dxa"/>
            <w:shd w:val="clear" w:color="auto" w:fill="auto"/>
          </w:tcPr>
          <w:p w14:paraId="5B7D3152" w14:textId="77777777" w:rsidR="00DB02E5" w:rsidRPr="00534F9D" w:rsidRDefault="00DB02E5" w:rsidP="00DB02E5">
            <w:pPr>
              <w:pStyle w:val="Text"/>
            </w:pPr>
            <w:r w:rsidRPr="00534F9D">
              <w:t>satpam</w:t>
            </w:r>
          </w:p>
        </w:tc>
        <w:tc>
          <w:tcPr>
            <w:tcW w:w="569" w:type="dxa"/>
            <w:shd w:val="clear" w:color="auto" w:fill="auto"/>
          </w:tcPr>
          <w:p w14:paraId="6CD9FF29" w14:textId="77777777" w:rsidR="00DB02E5" w:rsidRPr="00534F9D" w:rsidRDefault="00DB02E5" w:rsidP="00DB02E5">
            <w:pPr>
              <w:pStyle w:val="Text"/>
              <w:rPr>
                <w:rStyle w:val="ChBlueBold"/>
              </w:rPr>
            </w:pPr>
            <w:r w:rsidRPr="00534F9D">
              <w:rPr>
                <w:rStyle w:val="ChBlueBold"/>
              </w:rPr>
              <w:t>buat</w:t>
            </w:r>
          </w:p>
        </w:tc>
        <w:tc>
          <w:tcPr>
            <w:tcW w:w="747" w:type="dxa"/>
            <w:shd w:val="clear" w:color="auto" w:fill="auto"/>
          </w:tcPr>
          <w:p w14:paraId="021EC913" w14:textId="77777777" w:rsidR="00DB02E5" w:rsidRPr="00534F9D" w:rsidRDefault="00DB02E5" w:rsidP="00DB02E5">
            <w:pPr>
              <w:pStyle w:val="Text"/>
              <w:rPr>
                <w:rStyle w:val="ChBlueBold"/>
              </w:rPr>
            </w:pPr>
            <w:r w:rsidRPr="00534F9D">
              <w:rPr>
                <w:rStyle w:val="ChBlueBold"/>
              </w:rPr>
              <w:t>torang</w:t>
            </w:r>
          </w:p>
        </w:tc>
      </w:tr>
      <w:tr w:rsidR="00AC23C4" w:rsidRPr="00534F9D" w14:paraId="19F348BF" w14:textId="77777777" w:rsidTr="00AC23C4">
        <w:tc>
          <w:tcPr>
            <w:tcW w:w="709" w:type="dxa"/>
            <w:shd w:val="clear" w:color="auto" w:fill="auto"/>
          </w:tcPr>
          <w:p w14:paraId="1AF47E16" w14:textId="77777777" w:rsidR="00DB02E5" w:rsidRPr="00D9328B" w:rsidRDefault="00DB02E5" w:rsidP="00DB02E5">
            <w:pPr>
              <w:pStyle w:val="GlossEng"/>
            </w:pPr>
          </w:p>
        </w:tc>
        <w:tc>
          <w:tcPr>
            <w:tcW w:w="425" w:type="dxa"/>
            <w:shd w:val="clear" w:color="auto" w:fill="auto"/>
          </w:tcPr>
          <w:p w14:paraId="3095D5CE" w14:textId="77777777" w:rsidR="00DB02E5" w:rsidRPr="00534F9D" w:rsidRDefault="00DB02E5" w:rsidP="00DB02E5">
            <w:pPr>
              <w:pStyle w:val="GlossEng"/>
            </w:pPr>
          </w:p>
        </w:tc>
        <w:tc>
          <w:tcPr>
            <w:tcW w:w="1047" w:type="dxa"/>
            <w:shd w:val="clear" w:color="auto" w:fill="auto"/>
          </w:tcPr>
          <w:p w14:paraId="7F380212" w14:textId="77777777" w:rsidR="00DB02E5" w:rsidRPr="00534F9D" w:rsidRDefault="00DB02E5" w:rsidP="00DB02E5">
            <w:pPr>
              <w:pStyle w:val="GlossEng"/>
            </w:pPr>
          </w:p>
        </w:tc>
        <w:tc>
          <w:tcPr>
            <w:tcW w:w="1319" w:type="dxa"/>
            <w:shd w:val="clear" w:color="auto" w:fill="auto"/>
          </w:tcPr>
          <w:p w14:paraId="22B45C42" w14:textId="77777777" w:rsidR="00DB02E5" w:rsidRPr="00534F9D" w:rsidRDefault="00DB02E5" w:rsidP="00DB02E5">
            <w:pPr>
              <w:pStyle w:val="GlossEng"/>
            </w:pPr>
            <w:r w:rsidRPr="00534F9D">
              <w:t>security.guard</w:t>
            </w:r>
          </w:p>
        </w:tc>
        <w:tc>
          <w:tcPr>
            <w:tcW w:w="569" w:type="dxa"/>
            <w:shd w:val="clear" w:color="auto" w:fill="auto"/>
          </w:tcPr>
          <w:p w14:paraId="7C442338" w14:textId="77777777" w:rsidR="00DB02E5" w:rsidRPr="00534F9D" w:rsidRDefault="00DB02E5" w:rsidP="00DB02E5">
            <w:pPr>
              <w:pStyle w:val="GlossEng"/>
            </w:pPr>
            <w:r w:rsidRPr="00534F9D">
              <w:t>for</w:t>
            </w:r>
          </w:p>
        </w:tc>
        <w:tc>
          <w:tcPr>
            <w:tcW w:w="747" w:type="dxa"/>
            <w:shd w:val="clear" w:color="auto" w:fill="auto"/>
          </w:tcPr>
          <w:p w14:paraId="5D0813FA" w14:textId="77777777" w:rsidR="00DB02E5" w:rsidRPr="0099608C" w:rsidRDefault="00DB02E5" w:rsidP="00DB02E5">
            <w:pPr>
              <w:pStyle w:val="GlossEng"/>
              <w:rPr>
                <w:rStyle w:val="ChSmallCaps"/>
              </w:rPr>
            </w:pPr>
            <w:r w:rsidRPr="0099608C">
              <w:rPr>
                <w:rStyle w:val="ChSmallCaps"/>
              </w:rPr>
              <w:t>1pl</w:t>
            </w:r>
          </w:p>
        </w:tc>
      </w:tr>
    </w:tbl>
    <w:p w14:paraId="253A8295" w14:textId="631FCA5F" w:rsidR="00DB02E5" w:rsidRPr="00534F9D" w:rsidRDefault="00DB02E5" w:rsidP="00DB02E5">
      <w:pPr>
        <w:pStyle w:val="FreeTranslIndent-2cmEng"/>
      </w:pPr>
      <w:r>
        <w:t xml:space="preserve">Speaker-2: </w:t>
      </w:r>
      <w:r w:rsidR="00B7093A">
        <w:t>‘</w:t>
      </w:r>
      <w:r w:rsidRPr="00534F9D">
        <w:rPr>
          <w:rStyle w:val="ChBlueBold"/>
        </w:rPr>
        <w:t>our</w:t>
      </w:r>
      <w:r w:rsidRPr="00534F9D">
        <w:t xml:space="preserve"> security guard</w:t>
      </w:r>
      <w:r w:rsidR="00B7093A">
        <w:t>’</w:t>
      </w:r>
      <w:r w:rsidRPr="00534F9D">
        <w:t xml:space="preserve"> (Lit. </w:t>
      </w:r>
      <w:r w:rsidR="00B7093A">
        <w:t>‘</w:t>
      </w:r>
      <w:r>
        <w:t xml:space="preserve">the security guard </w:t>
      </w:r>
      <w:r w:rsidRPr="00534F9D">
        <w:rPr>
          <w:rStyle w:val="ChBlueBold"/>
        </w:rPr>
        <w:t>for us</w:t>
      </w:r>
      <w:r w:rsidR="00B7093A">
        <w:t>’</w:t>
      </w:r>
      <w:r>
        <w:t xml:space="preserve"> </w:t>
      </w:r>
      <w:r w:rsidR="00B04170">
        <w:rPr>
          <w:rStyle w:val="ExampleSource"/>
        </w:rPr>
        <w:t>[081025-006-Cv.0109</w:t>
      </w:r>
      <w:r w:rsidRPr="00534F9D">
        <w:rPr>
          <w:rStyle w:val="ExampleSource"/>
        </w:rPr>
        <w:t>]</w:t>
      </w:r>
    </w:p>
    <w:p w14:paraId="50B054A3" w14:textId="435679F8" w:rsidR="00DB02E5" w:rsidRDefault="00DB02E5" w:rsidP="00897766">
      <w:pPr>
        <w:pStyle w:val="Body0005after"/>
      </w:pPr>
      <w:r w:rsidRPr="00C351D8">
        <w:t xml:space="preserve">Benefactive </w:t>
      </w:r>
      <w:r w:rsidRPr="00EF1A04">
        <w:rPr>
          <w:rStyle w:val="ChItalBold"/>
        </w:rPr>
        <w:t>buat</w:t>
      </w:r>
      <w:r>
        <w:t xml:space="preserve"> </w:t>
      </w:r>
      <w:r w:rsidR="00B7093A">
        <w:t>‘</w:t>
      </w:r>
      <w:r>
        <w:t>for</w:t>
      </w:r>
      <w:r w:rsidR="00B7093A">
        <w:t>’</w:t>
      </w:r>
      <w:r>
        <w:t xml:space="preserve"> also introduces benefactive recipients and addressees </w:t>
      </w:r>
      <w:r w:rsidRPr="00856563">
        <w:t xml:space="preserve">encoded </w:t>
      </w:r>
      <w:r>
        <w:t xml:space="preserve">by oblique arguments, </w:t>
      </w:r>
      <w:r w:rsidR="00897766">
        <w:t xml:space="preserve">as shown in </w:t>
      </w:r>
      <w:r w:rsidR="00897766">
        <w:fldChar w:fldCharType="begin"/>
      </w:r>
      <w:r w:rsidR="00897766">
        <w:instrText xml:space="preserve"> REF _Ref319077147 \h </w:instrText>
      </w:r>
      <w:r w:rsidR="00897766">
        <w:fldChar w:fldCharType="separate"/>
      </w:r>
      <w:r w:rsidR="00154D81" w:rsidRPr="00534F9D">
        <w:t>(</w:t>
      </w:r>
      <w:r w:rsidR="00154D81">
        <w:rPr>
          <w:noProof/>
        </w:rPr>
        <w:t>65</w:t>
      </w:r>
      <w:r w:rsidR="00897766">
        <w:fldChar w:fldCharType="end"/>
      </w:r>
      <w:r w:rsidR="00897766">
        <w:t xml:space="preserve">) and </w:t>
      </w:r>
      <w:r w:rsidR="00897766">
        <w:fldChar w:fldCharType="begin"/>
      </w:r>
      <w:r w:rsidR="00897766">
        <w:instrText xml:space="preserve"> REF _Ref319920589 \h </w:instrText>
      </w:r>
      <w:r w:rsidR="00897766">
        <w:fldChar w:fldCharType="separate"/>
      </w:r>
      <w:r w:rsidR="00154D81" w:rsidRPr="00534F9D">
        <w:t>(</w:t>
      </w:r>
      <w:r w:rsidR="00154D81">
        <w:rPr>
          <w:noProof/>
        </w:rPr>
        <w:t>66</w:t>
      </w:r>
      <w:r w:rsidR="00897766">
        <w:fldChar w:fldCharType="end"/>
      </w:r>
      <w:r w:rsidR="00897766">
        <w:t xml:space="preserve">), respectively. </w:t>
      </w:r>
      <w:r>
        <w:t xml:space="preserve">Hence, like </w:t>
      </w:r>
      <w:r w:rsidRPr="00687423">
        <w:rPr>
          <w:rStyle w:val="ChItalBold"/>
        </w:rPr>
        <w:t>untuk</w:t>
      </w:r>
      <w:r>
        <w:t xml:space="preserve"> </w:t>
      </w:r>
      <w:r w:rsidR="00B7093A">
        <w:t>‘</w:t>
      </w:r>
      <w:r>
        <w:t>for</w:t>
      </w:r>
      <w:r w:rsidR="00B7093A">
        <w:t>’</w:t>
      </w:r>
      <w:r w:rsidR="00897766">
        <w:t xml:space="preserve"> (§</w:t>
      </w:r>
      <w:r w:rsidR="00897766">
        <w:fldChar w:fldCharType="begin"/>
      </w:r>
      <w:r w:rsidR="00897766">
        <w:instrText xml:space="preserve"> REF _Ref319602128 \w \h </w:instrText>
      </w:r>
      <w:r w:rsidR="00897766">
        <w:fldChar w:fldCharType="separate"/>
      </w:r>
      <w:r w:rsidR="00154D81">
        <w:rPr>
          <w:cs/>
        </w:rPr>
        <w:t>‎</w:t>
      </w:r>
      <w:r w:rsidR="00154D81">
        <w:t>10.2.3</w:t>
      </w:r>
      <w:r w:rsidR="00897766">
        <w:fldChar w:fldCharType="end"/>
      </w:r>
      <w:r w:rsidR="00897766">
        <w:t>)</w:t>
      </w:r>
      <w:r>
        <w:t xml:space="preserve">, benefactive </w:t>
      </w:r>
      <w:r w:rsidRPr="00F476E8">
        <w:rPr>
          <w:rStyle w:val="ChItalBold"/>
        </w:rPr>
        <w:t>buat</w:t>
      </w:r>
      <w:r>
        <w:t xml:space="preserve"> </w:t>
      </w:r>
      <w:r w:rsidR="00B7093A">
        <w:t>‘</w:t>
      </w:r>
      <w:r>
        <w:t>for</w:t>
      </w:r>
      <w:r w:rsidR="00B7093A">
        <w:t>’</w:t>
      </w:r>
      <w:r>
        <w:t xml:space="preserve"> contrasts with goal-oriented </w:t>
      </w:r>
      <w:r w:rsidRPr="00687423">
        <w:rPr>
          <w:rStyle w:val="ChItalBold"/>
        </w:rPr>
        <w:t>sama</w:t>
      </w:r>
      <w:r>
        <w:t xml:space="preserve"> </w:t>
      </w:r>
      <w:r w:rsidR="00B7093A">
        <w:t>‘</w:t>
      </w:r>
      <w:r>
        <w:t>to</w:t>
      </w:r>
      <w:r w:rsidR="00B7093A">
        <w:t>’</w:t>
      </w:r>
      <w:r>
        <w:t xml:space="preserve"> (§</w:t>
      </w:r>
      <w:r>
        <w:fldChar w:fldCharType="begin"/>
      </w:r>
      <w:r>
        <w:instrText xml:space="preserve"> REF _Ref319761138 \w \h </w:instrText>
      </w:r>
      <w:r>
        <w:fldChar w:fldCharType="separate"/>
      </w:r>
      <w:r w:rsidR="00154D81">
        <w:rPr>
          <w:cs/>
        </w:rPr>
        <w:t>‎</w:t>
      </w:r>
      <w:r w:rsidR="00154D81">
        <w:t>10.2.2</w:t>
      </w:r>
      <w:r>
        <w:fldChar w:fldCharType="end"/>
      </w:r>
      <w:r>
        <w:t>)</w:t>
      </w:r>
      <w:r w:rsidR="00DA0EA0">
        <w:t>,</w:t>
      </w:r>
      <w:r>
        <w:t xml:space="preserve"> which expresses recipients and addressees</w:t>
      </w:r>
      <w:r w:rsidR="00897766">
        <w:t>,</w:t>
      </w:r>
      <w:r>
        <w:t xml:space="preserve"> as in </w:t>
      </w:r>
      <w:r w:rsidR="00897766">
        <w:fldChar w:fldCharType="begin"/>
      </w:r>
      <w:r w:rsidR="00897766">
        <w:instrText xml:space="preserve"> REF _Ref339634496 \h </w:instrText>
      </w:r>
      <w:r w:rsidR="00897766">
        <w:fldChar w:fldCharType="separate"/>
      </w:r>
      <w:r w:rsidR="00154D81" w:rsidRPr="00534F9D">
        <w:t>(</w:t>
      </w:r>
      <w:r w:rsidR="00154D81">
        <w:rPr>
          <w:noProof/>
        </w:rPr>
        <w:t>43</w:t>
      </w:r>
      <w:r w:rsidR="00154D81" w:rsidRPr="00534F9D">
        <w:t>)</w:t>
      </w:r>
      <w:r w:rsidR="00897766">
        <w:fldChar w:fldCharType="end"/>
      </w:r>
      <w:r w:rsidR="00897766">
        <w:t xml:space="preserve"> to </w:t>
      </w:r>
      <w:r>
        <w:fldChar w:fldCharType="begin"/>
      </w:r>
      <w:r>
        <w:instrText xml:space="preserve"> REF _Ref339634499 \h </w:instrText>
      </w:r>
      <w:r>
        <w:fldChar w:fldCharType="separate"/>
      </w:r>
      <w:r w:rsidR="00154D81" w:rsidRPr="00534F9D">
        <w:t>(</w:t>
      </w:r>
      <w:r w:rsidR="00154D81">
        <w:rPr>
          <w:noProof/>
        </w:rPr>
        <w:t>45</w:t>
      </w:r>
      <w:r w:rsidR="00154D81" w:rsidRPr="00534F9D">
        <w:t>)</w:t>
      </w:r>
      <w:r>
        <w:fldChar w:fldCharType="end"/>
      </w:r>
      <w:r w:rsidR="00897766">
        <w:t>,</w:t>
      </w:r>
      <w:r>
        <w:t xml:space="preserve"> without</w:t>
      </w:r>
      <w:r w:rsidR="00897766">
        <w:t>, however,</w:t>
      </w:r>
      <w:r>
        <w:t xml:space="preserve"> signaling the concurrent notion of beneficiary.</w:t>
      </w:r>
    </w:p>
    <w:p w14:paraId="17ABC822" w14:textId="77777777" w:rsidR="00DB02E5" w:rsidRDefault="00DB02E5" w:rsidP="00DB02E5">
      <w:pPr>
        <w:pStyle w:val="ExampleTitle"/>
      </w:pPr>
      <w:r>
        <w:t>Introducing benefactive recipients and addressees</w:t>
      </w:r>
    </w:p>
    <w:tbl>
      <w:tblPr>
        <w:tblW w:w="5893" w:type="dxa"/>
        <w:tblCellMar>
          <w:left w:w="40" w:type="dxa"/>
          <w:right w:w="40" w:type="dxa"/>
        </w:tblCellMar>
        <w:tblLook w:val="01E0" w:firstRow="1" w:lastRow="1" w:firstColumn="1" w:lastColumn="1" w:noHBand="0" w:noVBand="0"/>
      </w:tblPr>
      <w:tblGrid>
        <w:gridCol w:w="709"/>
        <w:gridCol w:w="969"/>
        <w:gridCol w:w="773"/>
        <w:gridCol w:w="485"/>
        <w:gridCol w:w="580"/>
        <w:gridCol w:w="525"/>
        <w:gridCol w:w="725"/>
        <w:gridCol w:w="569"/>
        <w:gridCol w:w="558"/>
      </w:tblGrid>
      <w:tr w:rsidR="00AC23C4" w:rsidRPr="008C7D8B" w14:paraId="323458A3" w14:textId="77777777" w:rsidTr="00AC23C4">
        <w:tc>
          <w:tcPr>
            <w:tcW w:w="709" w:type="dxa"/>
            <w:shd w:val="clear" w:color="auto" w:fill="auto"/>
          </w:tcPr>
          <w:p w14:paraId="34298ECD" w14:textId="62D56B65" w:rsidR="00DB02E5" w:rsidRPr="00D9328B" w:rsidRDefault="00DB02E5" w:rsidP="00DB02E5">
            <w:pPr>
              <w:pStyle w:val="O0Nwnext"/>
            </w:pPr>
            <w:bookmarkStart w:id="4298" w:name="_Ref319077147"/>
            <w:bookmarkStart w:id="4299" w:name="_Ref339635099"/>
            <w:bookmarkStart w:id="4300" w:name="_Ref436750800"/>
            <w:r w:rsidRPr="00534F9D">
              <w:t>(</w:t>
            </w:r>
            <w:fldSimple w:instr=" SEQ ( \* ARABIC \s 1 ">
              <w:r w:rsidR="00154D81">
                <w:rPr>
                  <w:noProof/>
                </w:rPr>
                <w:t>65</w:t>
              </w:r>
            </w:fldSimple>
            <w:bookmarkEnd w:id="4298"/>
            <w:r w:rsidRPr="00534F9D">
              <w:t>)</w:t>
            </w:r>
            <w:bookmarkEnd w:id="4299"/>
            <w:bookmarkEnd w:id="4300"/>
          </w:p>
        </w:tc>
        <w:tc>
          <w:tcPr>
            <w:tcW w:w="969" w:type="dxa"/>
            <w:shd w:val="clear" w:color="auto" w:fill="auto"/>
          </w:tcPr>
          <w:p w14:paraId="39582F22" w14:textId="77777777" w:rsidR="00DB02E5" w:rsidRPr="00434326" w:rsidRDefault="00D34920" w:rsidP="00DB02E5">
            <w:pPr>
              <w:pStyle w:val="Text"/>
            </w:pPr>
            <w:r>
              <w:t>s</w:t>
            </w:r>
            <w:r w:rsidR="00DB02E5" w:rsidRPr="00434326">
              <w:t>lama</w:t>
            </w:r>
          </w:p>
        </w:tc>
        <w:tc>
          <w:tcPr>
            <w:tcW w:w="773" w:type="dxa"/>
            <w:shd w:val="clear" w:color="auto" w:fill="auto"/>
          </w:tcPr>
          <w:p w14:paraId="0714EAF8" w14:textId="77777777" w:rsidR="00DB02E5" w:rsidRPr="00434326" w:rsidRDefault="00DB02E5" w:rsidP="00DB02E5">
            <w:pPr>
              <w:pStyle w:val="Text"/>
            </w:pPr>
            <w:r w:rsidRPr="00434326">
              <w:t>ini</w:t>
            </w:r>
          </w:p>
        </w:tc>
        <w:tc>
          <w:tcPr>
            <w:tcW w:w="485" w:type="dxa"/>
            <w:shd w:val="clear" w:color="auto" w:fill="auto"/>
          </w:tcPr>
          <w:p w14:paraId="4886E7BD" w14:textId="77777777" w:rsidR="00DB02E5" w:rsidRPr="00434326" w:rsidRDefault="00DB02E5" w:rsidP="00DB02E5">
            <w:pPr>
              <w:pStyle w:val="Text"/>
            </w:pPr>
            <w:r>
              <w:t>de</w:t>
            </w:r>
          </w:p>
        </w:tc>
        <w:tc>
          <w:tcPr>
            <w:tcW w:w="580" w:type="dxa"/>
            <w:shd w:val="clear" w:color="auto" w:fill="auto"/>
          </w:tcPr>
          <w:p w14:paraId="7A75079C" w14:textId="77777777" w:rsidR="00DB02E5" w:rsidRPr="00434326" w:rsidRDefault="00DB02E5" w:rsidP="00DB02E5">
            <w:pPr>
              <w:pStyle w:val="Text"/>
            </w:pPr>
            <w:r w:rsidRPr="00434326">
              <w:t>tida</w:t>
            </w:r>
          </w:p>
        </w:tc>
        <w:tc>
          <w:tcPr>
            <w:tcW w:w="525" w:type="dxa"/>
            <w:shd w:val="clear" w:color="auto" w:fill="auto"/>
          </w:tcPr>
          <w:p w14:paraId="76B1F696" w14:textId="77777777" w:rsidR="00DB02E5" w:rsidRPr="00434326" w:rsidRDefault="00DB02E5" w:rsidP="00DB02E5">
            <w:pPr>
              <w:pStyle w:val="Text"/>
            </w:pPr>
            <w:r w:rsidRPr="00434326">
              <w:t>kasi</w:t>
            </w:r>
          </w:p>
        </w:tc>
        <w:tc>
          <w:tcPr>
            <w:tcW w:w="725" w:type="dxa"/>
            <w:shd w:val="clear" w:color="auto" w:fill="auto"/>
          </w:tcPr>
          <w:p w14:paraId="244DCFB5" w14:textId="77777777" w:rsidR="00DB02E5" w:rsidRPr="00434326" w:rsidRDefault="00DB02E5" w:rsidP="00DB02E5">
            <w:pPr>
              <w:pStyle w:val="Text"/>
            </w:pPr>
            <w:r w:rsidRPr="00434326">
              <w:t>uang</w:t>
            </w:r>
          </w:p>
        </w:tc>
        <w:tc>
          <w:tcPr>
            <w:tcW w:w="569" w:type="dxa"/>
            <w:shd w:val="clear" w:color="auto" w:fill="auto"/>
          </w:tcPr>
          <w:p w14:paraId="582605EE" w14:textId="77777777" w:rsidR="00DB02E5" w:rsidRPr="00F62438" w:rsidRDefault="00DB02E5" w:rsidP="00DB02E5">
            <w:pPr>
              <w:pStyle w:val="Text"/>
              <w:rPr>
                <w:rStyle w:val="ChBlueBold"/>
              </w:rPr>
            </w:pPr>
            <w:r w:rsidRPr="00F62438">
              <w:rPr>
                <w:rStyle w:val="ChBlueBold"/>
              </w:rPr>
              <w:t>buat</w:t>
            </w:r>
          </w:p>
        </w:tc>
        <w:tc>
          <w:tcPr>
            <w:tcW w:w="558" w:type="dxa"/>
            <w:shd w:val="clear" w:color="auto" w:fill="auto"/>
          </w:tcPr>
          <w:p w14:paraId="45BE579F" w14:textId="77777777" w:rsidR="00DB02E5" w:rsidRPr="00F62438" w:rsidRDefault="00DB02E5" w:rsidP="00DB02E5">
            <w:pPr>
              <w:pStyle w:val="Text"/>
              <w:rPr>
                <w:rStyle w:val="ChBlueBold"/>
              </w:rPr>
            </w:pPr>
            <w:r w:rsidRPr="00F62438">
              <w:rPr>
                <w:rStyle w:val="ChBlueBold"/>
              </w:rPr>
              <w:t>saya</w:t>
            </w:r>
          </w:p>
        </w:tc>
      </w:tr>
      <w:tr w:rsidR="00AC23C4" w:rsidRPr="00AC23C4" w14:paraId="4527364B" w14:textId="77777777" w:rsidTr="00AC23C4">
        <w:tc>
          <w:tcPr>
            <w:tcW w:w="709" w:type="dxa"/>
            <w:shd w:val="clear" w:color="auto" w:fill="auto"/>
          </w:tcPr>
          <w:p w14:paraId="1D3931F2" w14:textId="27BD7940" w:rsidR="00DB02E5" w:rsidRPr="00F62438" w:rsidRDefault="00DB02E5" w:rsidP="00DB02E5">
            <w:pPr>
              <w:pStyle w:val="GlossEng"/>
            </w:pPr>
          </w:p>
        </w:tc>
        <w:tc>
          <w:tcPr>
            <w:tcW w:w="969" w:type="dxa"/>
            <w:shd w:val="clear" w:color="auto" w:fill="auto"/>
          </w:tcPr>
          <w:p w14:paraId="363DC464" w14:textId="77777777" w:rsidR="00DB02E5" w:rsidRPr="00434326" w:rsidRDefault="00DB02E5" w:rsidP="00DB02E5">
            <w:pPr>
              <w:pStyle w:val="GlossEng"/>
            </w:pPr>
            <w:r>
              <w:t>as.long.as</w:t>
            </w:r>
          </w:p>
        </w:tc>
        <w:tc>
          <w:tcPr>
            <w:tcW w:w="773" w:type="dxa"/>
            <w:shd w:val="clear" w:color="auto" w:fill="auto"/>
          </w:tcPr>
          <w:p w14:paraId="7AA401FF" w14:textId="77777777" w:rsidR="00DB02E5" w:rsidRPr="0099608C" w:rsidRDefault="00DB02E5" w:rsidP="00DB02E5">
            <w:pPr>
              <w:pStyle w:val="GlossEng"/>
              <w:rPr>
                <w:rStyle w:val="ChSmallCaps"/>
              </w:rPr>
            </w:pPr>
            <w:r w:rsidRPr="0099608C">
              <w:rPr>
                <w:rStyle w:val="ChSmallCaps"/>
              </w:rPr>
              <w:t>d.prox</w:t>
            </w:r>
          </w:p>
        </w:tc>
        <w:tc>
          <w:tcPr>
            <w:tcW w:w="485" w:type="dxa"/>
            <w:shd w:val="clear" w:color="auto" w:fill="auto"/>
          </w:tcPr>
          <w:p w14:paraId="00ED9365" w14:textId="77777777" w:rsidR="00DB02E5" w:rsidRPr="0099608C" w:rsidRDefault="00DB02E5" w:rsidP="00DB02E5">
            <w:pPr>
              <w:pStyle w:val="GlossEng"/>
              <w:rPr>
                <w:rStyle w:val="ChSmallCaps"/>
              </w:rPr>
            </w:pPr>
            <w:r w:rsidRPr="0099608C">
              <w:rPr>
                <w:rStyle w:val="ChSmallCaps"/>
              </w:rPr>
              <w:t>3sg</w:t>
            </w:r>
          </w:p>
        </w:tc>
        <w:tc>
          <w:tcPr>
            <w:tcW w:w="580" w:type="dxa"/>
            <w:shd w:val="clear" w:color="auto" w:fill="auto"/>
          </w:tcPr>
          <w:p w14:paraId="353C31A1" w14:textId="77777777" w:rsidR="00DB02E5" w:rsidRPr="0099608C" w:rsidRDefault="00DB02E5" w:rsidP="00DB02E5">
            <w:pPr>
              <w:pStyle w:val="GlossEng"/>
              <w:rPr>
                <w:rStyle w:val="ChSmallCaps"/>
              </w:rPr>
            </w:pPr>
            <w:r w:rsidRPr="0099608C">
              <w:rPr>
                <w:rStyle w:val="ChSmallCaps"/>
              </w:rPr>
              <w:t>neg</w:t>
            </w:r>
          </w:p>
        </w:tc>
        <w:tc>
          <w:tcPr>
            <w:tcW w:w="525" w:type="dxa"/>
            <w:shd w:val="clear" w:color="auto" w:fill="auto"/>
          </w:tcPr>
          <w:p w14:paraId="6148C035" w14:textId="77777777" w:rsidR="00DB02E5" w:rsidRPr="00434326" w:rsidRDefault="00DB02E5" w:rsidP="00DB02E5">
            <w:pPr>
              <w:pStyle w:val="GlossEng"/>
            </w:pPr>
            <w:r w:rsidRPr="00434326">
              <w:t>give</w:t>
            </w:r>
          </w:p>
        </w:tc>
        <w:tc>
          <w:tcPr>
            <w:tcW w:w="725" w:type="dxa"/>
            <w:shd w:val="clear" w:color="auto" w:fill="auto"/>
          </w:tcPr>
          <w:p w14:paraId="3F02AAFA" w14:textId="77777777" w:rsidR="00DB02E5" w:rsidRPr="00434326" w:rsidRDefault="00DB02E5" w:rsidP="00DB02E5">
            <w:pPr>
              <w:pStyle w:val="GlossEng"/>
            </w:pPr>
            <w:r w:rsidRPr="00434326">
              <w:t>money</w:t>
            </w:r>
          </w:p>
        </w:tc>
        <w:tc>
          <w:tcPr>
            <w:tcW w:w="569" w:type="dxa"/>
            <w:shd w:val="clear" w:color="auto" w:fill="auto"/>
          </w:tcPr>
          <w:p w14:paraId="64660266" w14:textId="77777777" w:rsidR="00DB02E5" w:rsidRPr="00434326" w:rsidRDefault="00DB02E5" w:rsidP="00DB02E5">
            <w:pPr>
              <w:pStyle w:val="GlossEng"/>
            </w:pPr>
            <w:r w:rsidRPr="00434326">
              <w:t>for</w:t>
            </w:r>
          </w:p>
        </w:tc>
        <w:tc>
          <w:tcPr>
            <w:tcW w:w="558" w:type="dxa"/>
            <w:shd w:val="clear" w:color="auto" w:fill="auto"/>
          </w:tcPr>
          <w:p w14:paraId="3876EB22" w14:textId="77777777" w:rsidR="00DB02E5" w:rsidRPr="0099608C" w:rsidRDefault="00DB02E5" w:rsidP="00DB02E5">
            <w:pPr>
              <w:pStyle w:val="GlossEng"/>
              <w:rPr>
                <w:rStyle w:val="ChSmallCaps"/>
              </w:rPr>
            </w:pPr>
            <w:r w:rsidRPr="0099608C">
              <w:rPr>
                <w:rStyle w:val="ChSmallCaps"/>
              </w:rPr>
              <w:t>1sg</w:t>
            </w:r>
          </w:p>
        </w:tc>
      </w:tr>
    </w:tbl>
    <w:p w14:paraId="0C5AA4E7" w14:textId="56477922" w:rsidR="00DB02E5" w:rsidRPr="002B1870" w:rsidRDefault="00B7093A" w:rsidP="00DB02E5">
      <w:pPr>
        <w:pStyle w:val="FreeTranslEng"/>
      </w:pPr>
      <w:r>
        <w:t>‘</w:t>
      </w:r>
      <w:r w:rsidR="00DB02E5">
        <w:t>so far he hasn</w:t>
      </w:r>
      <w:r>
        <w:t>’</w:t>
      </w:r>
      <w:r w:rsidR="00DB02E5">
        <w:t xml:space="preserve">t given (any) money </w:t>
      </w:r>
      <w:r w:rsidR="00DB02E5" w:rsidRPr="00F62438">
        <w:rPr>
          <w:rStyle w:val="ChBlueBold"/>
        </w:rPr>
        <w:t>to me for my benefit</w:t>
      </w:r>
      <w:r>
        <w:t>’</w:t>
      </w:r>
      <w:r w:rsidR="00DB02E5">
        <w:t xml:space="preserve"> </w:t>
      </w:r>
      <w:r w:rsidR="00DB02E5" w:rsidRPr="00F62438">
        <w:rPr>
          <w:rStyle w:val="ExampleSource"/>
        </w:rPr>
        <w:t>[081014-003-Cv.0034]</w:t>
      </w:r>
    </w:p>
    <w:tbl>
      <w:tblPr>
        <w:tblW w:w="4646" w:type="dxa"/>
        <w:tblCellMar>
          <w:left w:w="40" w:type="dxa"/>
          <w:right w:w="40" w:type="dxa"/>
        </w:tblCellMar>
        <w:tblLook w:val="01E0" w:firstRow="1" w:lastRow="1" w:firstColumn="1" w:lastColumn="1" w:noHBand="0" w:noVBand="0"/>
      </w:tblPr>
      <w:tblGrid>
        <w:gridCol w:w="709"/>
        <w:gridCol w:w="485"/>
        <w:gridCol w:w="625"/>
        <w:gridCol w:w="669"/>
        <w:gridCol w:w="569"/>
        <w:gridCol w:w="536"/>
        <w:gridCol w:w="769"/>
        <w:gridCol w:w="284"/>
      </w:tblGrid>
      <w:tr w:rsidR="00AC23C4" w:rsidRPr="008C7D8B" w14:paraId="3218F4E1" w14:textId="77777777" w:rsidTr="00AC23C4">
        <w:tc>
          <w:tcPr>
            <w:tcW w:w="709" w:type="dxa"/>
            <w:shd w:val="clear" w:color="auto" w:fill="auto"/>
          </w:tcPr>
          <w:p w14:paraId="0C74FA9A" w14:textId="77777777" w:rsidR="00DB02E5" w:rsidRPr="00B1769D" w:rsidRDefault="00DB02E5" w:rsidP="00DB02E5">
            <w:pPr>
              <w:pStyle w:val="O0Nwnext"/>
            </w:pPr>
            <w:bookmarkStart w:id="4301" w:name="_Ref319920589"/>
            <w:bookmarkStart w:id="4302" w:name="_Ref339635102"/>
            <w:r w:rsidRPr="00534F9D">
              <w:t>(</w:t>
            </w:r>
            <w:fldSimple w:instr=" SEQ ( \* ARABIC \s 1 ">
              <w:r w:rsidR="00154D81">
                <w:rPr>
                  <w:noProof/>
                </w:rPr>
                <w:t>66</w:t>
              </w:r>
            </w:fldSimple>
            <w:bookmarkEnd w:id="4301"/>
            <w:r w:rsidRPr="00534F9D">
              <w:t>)</w:t>
            </w:r>
            <w:bookmarkEnd w:id="4302"/>
          </w:p>
        </w:tc>
        <w:tc>
          <w:tcPr>
            <w:tcW w:w="485" w:type="dxa"/>
            <w:shd w:val="clear" w:color="auto" w:fill="auto"/>
          </w:tcPr>
          <w:p w14:paraId="7EBEA0C3" w14:textId="77777777" w:rsidR="00DB02E5" w:rsidRPr="00C71489" w:rsidRDefault="00DB02E5" w:rsidP="00DB02E5">
            <w:pPr>
              <w:pStyle w:val="Text"/>
            </w:pPr>
            <w:r w:rsidRPr="00C71489">
              <w:t>sa</w:t>
            </w:r>
          </w:p>
        </w:tc>
        <w:tc>
          <w:tcPr>
            <w:tcW w:w="625" w:type="dxa"/>
            <w:shd w:val="clear" w:color="auto" w:fill="auto"/>
          </w:tcPr>
          <w:p w14:paraId="722A493B" w14:textId="77777777" w:rsidR="00DB02E5" w:rsidRPr="00C71489" w:rsidRDefault="00DB02E5" w:rsidP="00DB02E5">
            <w:pPr>
              <w:pStyle w:val="Text"/>
            </w:pPr>
            <w:r w:rsidRPr="00C71489">
              <w:t>perna</w:t>
            </w:r>
          </w:p>
        </w:tc>
        <w:tc>
          <w:tcPr>
            <w:tcW w:w="669" w:type="dxa"/>
            <w:shd w:val="clear" w:color="auto" w:fill="auto"/>
          </w:tcPr>
          <w:p w14:paraId="5B4847F4" w14:textId="77777777" w:rsidR="00DB02E5" w:rsidRPr="00C71489" w:rsidRDefault="00DB02E5" w:rsidP="00DB02E5">
            <w:pPr>
              <w:pStyle w:val="Text"/>
            </w:pPr>
            <w:r w:rsidRPr="00C71489">
              <w:t>bicara</w:t>
            </w:r>
          </w:p>
        </w:tc>
        <w:tc>
          <w:tcPr>
            <w:tcW w:w="569" w:type="dxa"/>
            <w:shd w:val="clear" w:color="auto" w:fill="auto"/>
          </w:tcPr>
          <w:p w14:paraId="7EFD4EA7" w14:textId="77777777" w:rsidR="00DB02E5" w:rsidRPr="00E270EE" w:rsidRDefault="00DB02E5" w:rsidP="00DB02E5">
            <w:pPr>
              <w:pStyle w:val="Text"/>
              <w:rPr>
                <w:rStyle w:val="ChBlueBold"/>
              </w:rPr>
            </w:pPr>
            <w:r w:rsidRPr="00E270EE">
              <w:rPr>
                <w:rStyle w:val="ChBlueBold"/>
              </w:rPr>
              <w:t>buat</w:t>
            </w:r>
          </w:p>
        </w:tc>
        <w:tc>
          <w:tcPr>
            <w:tcW w:w="536" w:type="dxa"/>
            <w:shd w:val="clear" w:color="auto" w:fill="auto"/>
          </w:tcPr>
          <w:p w14:paraId="56BF55E7" w14:textId="77777777" w:rsidR="00DB02E5" w:rsidRPr="00E270EE" w:rsidRDefault="00DB02E5" w:rsidP="00DB02E5">
            <w:pPr>
              <w:pStyle w:val="Text"/>
              <w:rPr>
                <w:rStyle w:val="ChBlueBold"/>
              </w:rPr>
            </w:pPr>
            <w:r w:rsidRPr="00E270EE">
              <w:rPr>
                <w:rStyle w:val="ChBlueBold"/>
              </w:rPr>
              <w:t>satu</w:t>
            </w:r>
          </w:p>
        </w:tc>
        <w:tc>
          <w:tcPr>
            <w:tcW w:w="769" w:type="dxa"/>
            <w:shd w:val="clear" w:color="auto" w:fill="auto"/>
          </w:tcPr>
          <w:p w14:paraId="054F54DD" w14:textId="77777777" w:rsidR="00DB02E5" w:rsidRPr="00E270EE" w:rsidRDefault="00DB02E5" w:rsidP="00DB02E5">
            <w:pPr>
              <w:pStyle w:val="Text"/>
              <w:rPr>
                <w:rStyle w:val="ChBlueBold"/>
              </w:rPr>
            </w:pPr>
            <w:r w:rsidRPr="00E270EE">
              <w:rPr>
                <w:rStyle w:val="ChBlueBold"/>
              </w:rPr>
              <w:t>ibu</w:t>
            </w:r>
          </w:p>
        </w:tc>
        <w:tc>
          <w:tcPr>
            <w:tcW w:w="284" w:type="dxa"/>
            <w:shd w:val="clear" w:color="auto" w:fill="auto"/>
          </w:tcPr>
          <w:p w14:paraId="4F7762DF" w14:textId="77777777" w:rsidR="00DB02E5" w:rsidRPr="00C71489" w:rsidRDefault="00DB02E5" w:rsidP="00DB02E5">
            <w:pPr>
              <w:pStyle w:val="Text"/>
            </w:pPr>
            <w:r>
              <w:t>…</w:t>
            </w:r>
          </w:p>
        </w:tc>
      </w:tr>
      <w:tr w:rsidR="00AC23C4" w:rsidRPr="00AC23C4" w14:paraId="070E78F4" w14:textId="77777777" w:rsidTr="00AC23C4">
        <w:tc>
          <w:tcPr>
            <w:tcW w:w="709" w:type="dxa"/>
            <w:shd w:val="clear" w:color="auto" w:fill="auto"/>
          </w:tcPr>
          <w:p w14:paraId="02773CD9" w14:textId="77777777" w:rsidR="00DB02E5" w:rsidRPr="003956CD" w:rsidRDefault="00DB02E5" w:rsidP="00DB02E5">
            <w:pPr>
              <w:pStyle w:val="GlossEng"/>
            </w:pPr>
          </w:p>
        </w:tc>
        <w:tc>
          <w:tcPr>
            <w:tcW w:w="485" w:type="dxa"/>
            <w:shd w:val="clear" w:color="auto" w:fill="auto"/>
          </w:tcPr>
          <w:p w14:paraId="336613E5" w14:textId="77777777" w:rsidR="00DB02E5" w:rsidRPr="0099608C" w:rsidRDefault="00DB02E5" w:rsidP="00DB02E5">
            <w:pPr>
              <w:pStyle w:val="GlossEng"/>
              <w:rPr>
                <w:rStyle w:val="ChSmallCaps"/>
              </w:rPr>
            </w:pPr>
            <w:r w:rsidRPr="0099608C">
              <w:rPr>
                <w:rStyle w:val="ChSmallCaps"/>
              </w:rPr>
              <w:t>1sg</w:t>
            </w:r>
          </w:p>
        </w:tc>
        <w:tc>
          <w:tcPr>
            <w:tcW w:w="625" w:type="dxa"/>
            <w:shd w:val="clear" w:color="auto" w:fill="auto"/>
          </w:tcPr>
          <w:p w14:paraId="6E160179" w14:textId="77777777" w:rsidR="00DB02E5" w:rsidRPr="00C71489" w:rsidRDefault="00DB02E5" w:rsidP="00DB02E5">
            <w:pPr>
              <w:pStyle w:val="GlossEng"/>
            </w:pPr>
            <w:r w:rsidRPr="00C71489">
              <w:t>once</w:t>
            </w:r>
          </w:p>
        </w:tc>
        <w:tc>
          <w:tcPr>
            <w:tcW w:w="669" w:type="dxa"/>
            <w:shd w:val="clear" w:color="auto" w:fill="auto"/>
          </w:tcPr>
          <w:p w14:paraId="5D436229" w14:textId="77777777" w:rsidR="00DB02E5" w:rsidRPr="00C71489" w:rsidRDefault="00DB02E5" w:rsidP="00DB02E5">
            <w:pPr>
              <w:pStyle w:val="GlossEng"/>
            </w:pPr>
            <w:r w:rsidRPr="00C71489">
              <w:t>speak</w:t>
            </w:r>
          </w:p>
        </w:tc>
        <w:tc>
          <w:tcPr>
            <w:tcW w:w="569" w:type="dxa"/>
            <w:shd w:val="clear" w:color="auto" w:fill="auto"/>
          </w:tcPr>
          <w:p w14:paraId="7D19AB9D" w14:textId="77777777" w:rsidR="00DB02E5" w:rsidRPr="00C71489" w:rsidRDefault="00DB02E5" w:rsidP="00DB02E5">
            <w:pPr>
              <w:pStyle w:val="GlossEng"/>
            </w:pPr>
            <w:r w:rsidRPr="00C71489">
              <w:t>for</w:t>
            </w:r>
          </w:p>
        </w:tc>
        <w:tc>
          <w:tcPr>
            <w:tcW w:w="536" w:type="dxa"/>
            <w:shd w:val="clear" w:color="auto" w:fill="auto"/>
          </w:tcPr>
          <w:p w14:paraId="5CD99561" w14:textId="77777777" w:rsidR="00DB02E5" w:rsidRPr="00C71489" w:rsidRDefault="00DB02E5" w:rsidP="00DB02E5">
            <w:pPr>
              <w:pStyle w:val="GlossEng"/>
            </w:pPr>
            <w:r w:rsidRPr="00C71489">
              <w:t>one</w:t>
            </w:r>
          </w:p>
        </w:tc>
        <w:tc>
          <w:tcPr>
            <w:tcW w:w="769" w:type="dxa"/>
            <w:shd w:val="clear" w:color="auto" w:fill="auto"/>
          </w:tcPr>
          <w:p w14:paraId="22448115" w14:textId="77777777" w:rsidR="00DB02E5" w:rsidRPr="00C71489" w:rsidRDefault="00DB02E5" w:rsidP="00DB02E5">
            <w:pPr>
              <w:pStyle w:val="GlossEng"/>
            </w:pPr>
            <w:r w:rsidRPr="00C71489">
              <w:t>woman</w:t>
            </w:r>
          </w:p>
        </w:tc>
        <w:tc>
          <w:tcPr>
            <w:tcW w:w="284" w:type="dxa"/>
            <w:shd w:val="clear" w:color="auto" w:fill="auto"/>
          </w:tcPr>
          <w:p w14:paraId="3918CA1C" w14:textId="77777777" w:rsidR="00DB02E5" w:rsidRPr="00C71489" w:rsidRDefault="00DB02E5" w:rsidP="00DB02E5">
            <w:pPr>
              <w:pStyle w:val="GlossEng"/>
            </w:pPr>
          </w:p>
        </w:tc>
      </w:tr>
    </w:tbl>
    <w:p w14:paraId="5142E7E1" w14:textId="65ECBD79" w:rsidR="00DB02E5" w:rsidRDefault="00B7093A" w:rsidP="00DB02E5">
      <w:pPr>
        <w:pStyle w:val="FreeTranslEng"/>
      </w:pPr>
      <w:r>
        <w:t>‘</w:t>
      </w:r>
      <w:r w:rsidR="00DB02E5">
        <w:t xml:space="preserve">once I talked </w:t>
      </w:r>
      <w:r w:rsidR="00DB02E5" w:rsidRPr="00E270EE">
        <w:rPr>
          <w:rStyle w:val="ChBlueBold"/>
        </w:rPr>
        <w:t>to a woman for her benefit</w:t>
      </w:r>
      <w:r w:rsidR="00DB02E5">
        <w:t xml:space="preserve"> …</w:t>
      </w:r>
      <w:r>
        <w:t>’</w:t>
      </w:r>
      <w:r w:rsidR="00DB02E5">
        <w:t xml:space="preserve"> </w:t>
      </w:r>
      <w:r w:rsidR="00DB02E5" w:rsidRPr="003956CD">
        <w:rPr>
          <w:rStyle w:val="ExampleSource"/>
        </w:rPr>
        <w:t>[081011-024-Cv.0073]</w:t>
      </w:r>
    </w:p>
    <w:p w14:paraId="0EC68845" w14:textId="79F2944C" w:rsidR="00DB02E5" w:rsidRDefault="00DB02E5" w:rsidP="00F27C28">
      <w:pPr>
        <w:pStyle w:val="Body0005after"/>
      </w:pPr>
      <w:r>
        <w:t xml:space="preserve">Benefactive </w:t>
      </w:r>
      <w:r w:rsidRPr="0025277D">
        <w:rPr>
          <w:rStyle w:val="ChItalBold"/>
        </w:rPr>
        <w:t>buat</w:t>
      </w:r>
      <w:r>
        <w:t xml:space="preserve"> </w:t>
      </w:r>
      <w:r w:rsidR="00B7093A">
        <w:t>‘</w:t>
      </w:r>
      <w:r>
        <w:t>for</w:t>
      </w:r>
      <w:r w:rsidR="00B7093A">
        <w:t>’</w:t>
      </w:r>
      <w:r>
        <w:t xml:space="preserve"> also introduces inanimate beneficiaries as in the adnominal prepositional phrase </w:t>
      </w:r>
      <w:r w:rsidRPr="006C54B0">
        <w:rPr>
          <w:rStyle w:val="ChItalBold"/>
        </w:rPr>
        <w:t>buat natal</w:t>
      </w:r>
      <w:r>
        <w:t xml:space="preserve"> </w:t>
      </w:r>
      <w:r w:rsidR="00B7093A">
        <w:t>‘</w:t>
      </w:r>
      <w:r>
        <w:t xml:space="preserve">for </w:t>
      </w:r>
      <w:r w:rsidRPr="00DF5B04">
        <w:t>Christmas</w:t>
      </w:r>
      <w:r w:rsidR="00B7093A">
        <w:t>’</w:t>
      </w:r>
      <w:r w:rsidRPr="00DF5B04">
        <w:t xml:space="preserve"> in </w:t>
      </w:r>
      <w:r>
        <w:fldChar w:fldCharType="begin"/>
      </w:r>
      <w:r>
        <w:instrText xml:space="preserve"> REF _Ref339635103 \h </w:instrText>
      </w:r>
      <w:r>
        <w:fldChar w:fldCharType="separate"/>
      </w:r>
      <w:r w:rsidR="00154D81" w:rsidRPr="00534F9D">
        <w:t>(</w:t>
      </w:r>
      <w:r w:rsidR="00154D81">
        <w:rPr>
          <w:noProof/>
        </w:rPr>
        <w:t>67</w:t>
      </w:r>
      <w:r w:rsidR="00154D81" w:rsidRPr="00534F9D">
        <w:t>)</w:t>
      </w:r>
      <w:r>
        <w:fldChar w:fldCharType="end"/>
      </w:r>
      <w:r>
        <w:t>. This use, however, is very rare with the corpus including only this one example.</w:t>
      </w:r>
    </w:p>
    <w:p w14:paraId="71667743" w14:textId="77777777" w:rsidR="00DB02E5" w:rsidRDefault="00DB02E5" w:rsidP="00DB02E5">
      <w:pPr>
        <w:pStyle w:val="ExampleTitle"/>
      </w:pPr>
      <w:r>
        <w:t>Introducing inanimate beneficiaries</w:t>
      </w:r>
    </w:p>
    <w:tbl>
      <w:tblPr>
        <w:tblW w:w="5786" w:type="dxa"/>
        <w:tblCellMar>
          <w:left w:w="40" w:type="dxa"/>
          <w:right w:w="40" w:type="dxa"/>
        </w:tblCellMar>
        <w:tblLook w:val="01E0" w:firstRow="1" w:lastRow="1" w:firstColumn="1" w:lastColumn="1" w:noHBand="0" w:noVBand="0"/>
      </w:tblPr>
      <w:tblGrid>
        <w:gridCol w:w="709"/>
        <w:gridCol w:w="380"/>
        <w:gridCol w:w="636"/>
        <w:gridCol w:w="625"/>
        <w:gridCol w:w="625"/>
        <w:gridCol w:w="625"/>
        <w:gridCol w:w="625"/>
        <w:gridCol w:w="569"/>
        <w:gridCol w:w="992"/>
      </w:tblGrid>
      <w:tr w:rsidR="00AC23C4" w:rsidRPr="00534F9D" w14:paraId="55CC8A74" w14:textId="77777777" w:rsidTr="00AC23C4">
        <w:tc>
          <w:tcPr>
            <w:tcW w:w="709" w:type="dxa"/>
            <w:shd w:val="clear" w:color="auto" w:fill="auto"/>
          </w:tcPr>
          <w:p w14:paraId="02FA2806" w14:textId="77777777" w:rsidR="00DB02E5" w:rsidRPr="00B1769D" w:rsidRDefault="00DB02E5" w:rsidP="00DB02E5">
            <w:pPr>
              <w:pStyle w:val="O0Nwnext"/>
            </w:pPr>
            <w:bookmarkStart w:id="4303" w:name="_Ref319077146"/>
            <w:bookmarkStart w:id="4304" w:name="_Ref339635103"/>
            <w:r w:rsidRPr="00534F9D">
              <w:t>(</w:t>
            </w:r>
            <w:fldSimple w:instr=" SEQ ( \* ARABIC \s 1 ">
              <w:r w:rsidR="00154D81">
                <w:rPr>
                  <w:noProof/>
                </w:rPr>
                <w:t>67</w:t>
              </w:r>
            </w:fldSimple>
            <w:bookmarkEnd w:id="4303"/>
            <w:r w:rsidRPr="00534F9D">
              <w:t>)</w:t>
            </w:r>
            <w:bookmarkEnd w:id="4304"/>
          </w:p>
        </w:tc>
        <w:tc>
          <w:tcPr>
            <w:tcW w:w="380" w:type="dxa"/>
            <w:shd w:val="clear" w:color="auto" w:fill="auto"/>
          </w:tcPr>
          <w:p w14:paraId="51DE2A32" w14:textId="77777777" w:rsidR="00DB02E5" w:rsidRPr="00534F9D" w:rsidRDefault="00DB02E5" w:rsidP="00DB02E5">
            <w:pPr>
              <w:pStyle w:val="Text"/>
            </w:pPr>
            <w:r w:rsidRPr="00534F9D">
              <w:t>pi</w:t>
            </w:r>
          </w:p>
        </w:tc>
        <w:tc>
          <w:tcPr>
            <w:tcW w:w="636" w:type="dxa"/>
            <w:shd w:val="clear" w:color="auto" w:fill="auto"/>
          </w:tcPr>
          <w:p w14:paraId="5305ACF6" w14:textId="77777777" w:rsidR="00DB02E5" w:rsidRPr="00534F9D" w:rsidRDefault="00DB02E5" w:rsidP="00DB02E5">
            <w:pPr>
              <w:pStyle w:val="Text"/>
            </w:pPr>
            <w:r>
              <w:t>ambi</w:t>
            </w:r>
            <w:r w:rsidRPr="00534F9D">
              <w:t>l</w:t>
            </w:r>
          </w:p>
        </w:tc>
        <w:tc>
          <w:tcPr>
            <w:tcW w:w="625" w:type="dxa"/>
            <w:shd w:val="clear" w:color="auto" w:fill="auto"/>
          </w:tcPr>
          <w:p w14:paraId="1BC94052" w14:textId="77777777" w:rsidR="00DB02E5" w:rsidRPr="00534F9D" w:rsidRDefault="00DB02E5" w:rsidP="00DB02E5">
            <w:pPr>
              <w:pStyle w:val="Text"/>
            </w:pPr>
            <w:r w:rsidRPr="00534F9D">
              <w:t>kayu</w:t>
            </w:r>
          </w:p>
        </w:tc>
        <w:tc>
          <w:tcPr>
            <w:tcW w:w="625" w:type="dxa"/>
            <w:shd w:val="clear" w:color="auto" w:fill="auto"/>
          </w:tcPr>
          <w:p w14:paraId="12B5534C" w14:textId="77777777" w:rsidR="00DB02E5" w:rsidRPr="00534F9D" w:rsidRDefault="00DB02E5" w:rsidP="00DB02E5">
            <w:pPr>
              <w:pStyle w:val="Text"/>
            </w:pPr>
            <w:r w:rsidRPr="00534F9D">
              <w:t>bakar</w:t>
            </w:r>
            <w:r w:rsidR="00643DB5">
              <w:t>,</w:t>
            </w:r>
          </w:p>
        </w:tc>
        <w:tc>
          <w:tcPr>
            <w:tcW w:w="625" w:type="dxa"/>
            <w:shd w:val="clear" w:color="auto" w:fill="auto"/>
          </w:tcPr>
          <w:p w14:paraId="5149455A" w14:textId="77777777" w:rsidR="00DB02E5" w:rsidRPr="00534F9D" w:rsidRDefault="00DB02E5" w:rsidP="00DB02E5">
            <w:pPr>
              <w:pStyle w:val="Text"/>
            </w:pPr>
            <w:r w:rsidRPr="00534F9D">
              <w:t>kayu</w:t>
            </w:r>
          </w:p>
        </w:tc>
        <w:tc>
          <w:tcPr>
            <w:tcW w:w="625" w:type="dxa"/>
            <w:shd w:val="clear" w:color="auto" w:fill="auto"/>
          </w:tcPr>
          <w:p w14:paraId="02F67720" w14:textId="77777777" w:rsidR="00DB02E5" w:rsidRPr="00534F9D" w:rsidRDefault="00DB02E5" w:rsidP="00DB02E5">
            <w:pPr>
              <w:pStyle w:val="Text"/>
            </w:pPr>
            <w:r w:rsidRPr="00534F9D">
              <w:t>bakar</w:t>
            </w:r>
          </w:p>
        </w:tc>
        <w:tc>
          <w:tcPr>
            <w:tcW w:w="569" w:type="dxa"/>
            <w:shd w:val="clear" w:color="auto" w:fill="auto"/>
          </w:tcPr>
          <w:p w14:paraId="4444A98B" w14:textId="77777777" w:rsidR="00DB02E5" w:rsidRPr="00534F9D" w:rsidRDefault="00DB02E5" w:rsidP="00DB02E5">
            <w:pPr>
              <w:pStyle w:val="Text"/>
              <w:rPr>
                <w:rStyle w:val="ChBlueBold"/>
              </w:rPr>
            </w:pPr>
            <w:r w:rsidRPr="00534F9D">
              <w:rPr>
                <w:rStyle w:val="ChBlueBold"/>
              </w:rPr>
              <w:t>buat</w:t>
            </w:r>
          </w:p>
        </w:tc>
        <w:tc>
          <w:tcPr>
            <w:tcW w:w="992" w:type="dxa"/>
            <w:shd w:val="clear" w:color="auto" w:fill="auto"/>
          </w:tcPr>
          <w:p w14:paraId="192905B4" w14:textId="77777777" w:rsidR="00DB02E5" w:rsidRPr="00534F9D" w:rsidRDefault="00DB02E5" w:rsidP="00DB02E5">
            <w:pPr>
              <w:pStyle w:val="Text"/>
              <w:rPr>
                <w:rStyle w:val="ChBlueBold"/>
              </w:rPr>
            </w:pPr>
            <w:r w:rsidRPr="00534F9D">
              <w:rPr>
                <w:rStyle w:val="ChBlueBold"/>
              </w:rPr>
              <w:t>Natal</w:t>
            </w:r>
          </w:p>
        </w:tc>
      </w:tr>
      <w:tr w:rsidR="00AC23C4" w:rsidRPr="00534F9D" w14:paraId="507F0DEC" w14:textId="77777777" w:rsidTr="00AC23C4">
        <w:tc>
          <w:tcPr>
            <w:tcW w:w="709" w:type="dxa"/>
            <w:shd w:val="clear" w:color="auto" w:fill="auto"/>
          </w:tcPr>
          <w:p w14:paraId="22E86998" w14:textId="77777777" w:rsidR="00DB02E5" w:rsidRPr="00B1769D" w:rsidRDefault="00DB02E5" w:rsidP="00DB02E5">
            <w:pPr>
              <w:pStyle w:val="GlossEng"/>
            </w:pPr>
          </w:p>
        </w:tc>
        <w:tc>
          <w:tcPr>
            <w:tcW w:w="380" w:type="dxa"/>
            <w:shd w:val="clear" w:color="auto" w:fill="auto"/>
          </w:tcPr>
          <w:p w14:paraId="4927C3CF" w14:textId="77777777" w:rsidR="00DB02E5" w:rsidRPr="00534F9D" w:rsidRDefault="00DB02E5" w:rsidP="00DB02E5">
            <w:pPr>
              <w:pStyle w:val="GlossEng"/>
            </w:pPr>
            <w:r w:rsidRPr="00534F9D">
              <w:t>go</w:t>
            </w:r>
          </w:p>
        </w:tc>
        <w:tc>
          <w:tcPr>
            <w:tcW w:w="636" w:type="dxa"/>
            <w:shd w:val="clear" w:color="auto" w:fill="auto"/>
          </w:tcPr>
          <w:p w14:paraId="158FC301" w14:textId="77777777" w:rsidR="00DB02E5" w:rsidRPr="00534F9D" w:rsidRDefault="00DB02E5" w:rsidP="00DB02E5">
            <w:pPr>
              <w:pStyle w:val="GlossEng"/>
            </w:pPr>
            <w:r>
              <w:t>fetch</w:t>
            </w:r>
          </w:p>
        </w:tc>
        <w:tc>
          <w:tcPr>
            <w:tcW w:w="625" w:type="dxa"/>
            <w:shd w:val="clear" w:color="auto" w:fill="auto"/>
          </w:tcPr>
          <w:p w14:paraId="4738B8EE" w14:textId="77777777" w:rsidR="00DB02E5" w:rsidRPr="00534F9D" w:rsidRDefault="00DB02E5" w:rsidP="00DB02E5">
            <w:pPr>
              <w:pStyle w:val="GlossEng"/>
            </w:pPr>
            <w:r w:rsidRPr="00534F9D">
              <w:t>wood</w:t>
            </w:r>
          </w:p>
        </w:tc>
        <w:tc>
          <w:tcPr>
            <w:tcW w:w="625" w:type="dxa"/>
            <w:shd w:val="clear" w:color="auto" w:fill="auto"/>
          </w:tcPr>
          <w:p w14:paraId="661B6BCF" w14:textId="77777777" w:rsidR="00DB02E5" w:rsidRPr="00534F9D" w:rsidRDefault="00DB02E5" w:rsidP="00DB02E5">
            <w:pPr>
              <w:pStyle w:val="GlossEng"/>
            </w:pPr>
            <w:r w:rsidRPr="00534F9D">
              <w:t>burn</w:t>
            </w:r>
          </w:p>
        </w:tc>
        <w:tc>
          <w:tcPr>
            <w:tcW w:w="625" w:type="dxa"/>
            <w:shd w:val="clear" w:color="auto" w:fill="auto"/>
          </w:tcPr>
          <w:p w14:paraId="4503CCE0" w14:textId="77777777" w:rsidR="00DB02E5" w:rsidRPr="00534F9D" w:rsidRDefault="00DB02E5" w:rsidP="00DB02E5">
            <w:pPr>
              <w:pStyle w:val="GlossEng"/>
            </w:pPr>
            <w:r w:rsidRPr="00534F9D">
              <w:t>wood</w:t>
            </w:r>
          </w:p>
        </w:tc>
        <w:tc>
          <w:tcPr>
            <w:tcW w:w="625" w:type="dxa"/>
            <w:shd w:val="clear" w:color="auto" w:fill="auto"/>
          </w:tcPr>
          <w:p w14:paraId="3DD77DB3" w14:textId="77777777" w:rsidR="00DB02E5" w:rsidRPr="00534F9D" w:rsidRDefault="00DB02E5" w:rsidP="00DB02E5">
            <w:pPr>
              <w:pStyle w:val="GlossEng"/>
            </w:pPr>
            <w:r w:rsidRPr="00534F9D">
              <w:t>burn</w:t>
            </w:r>
          </w:p>
        </w:tc>
        <w:tc>
          <w:tcPr>
            <w:tcW w:w="569" w:type="dxa"/>
            <w:shd w:val="clear" w:color="auto" w:fill="auto"/>
          </w:tcPr>
          <w:p w14:paraId="0EFE0B14" w14:textId="77777777" w:rsidR="00DB02E5" w:rsidRPr="00534F9D" w:rsidRDefault="00DB02E5" w:rsidP="00DB02E5">
            <w:pPr>
              <w:pStyle w:val="GlossEng"/>
            </w:pPr>
            <w:r w:rsidRPr="00534F9D">
              <w:t>for</w:t>
            </w:r>
          </w:p>
        </w:tc>
        <w:tc>
          <w:tcPr>
            <w:tcW w:w="992" w:type="dxa"/>
            <w:shd w:val="clear" w:color="auto" w:fill="auto"/>
          </w:tcPr>
          <w:p w14:paraId="42FBC9F1" w14:textId="77777777" w:rsidR="00DB02E5" w:rsidRPr="00534F9D" w:rsidRDefault="00DB02E5" w:rsidP="00DB02E5">
            <w:pPr>
              <w:pStyle w:val="GlossEng"/>
            </w:pPr>
            <w:r w:rsidRPr="00534F9D">
              <w:t>Christmas</w:t>
            </w:r>
          </w:p>
        </w:tc>
      </w:tr>
    </w:tbl>
    <w:p w14:paraId="3545FBBD" w14:textId="58F22D19" w:rsidR="00DB02E5" w:rsidRDefault="00B7093A" w:rsidP="00AF7CAD">
      <w:pPr>
        <w:pStyle w:val="FreeTranslEng15pt"/>
        <w:rPr>
          <w:rStyle w:val="ExampleSource"/>
        </w:rPr>
      </w:pPr>
      <w:r>
        <w:t>‘</w:t>
      </w:r>
      <w:r w:rsidR="00DB02E5" w:rsidRPr="00534F9D">
        <w:t xml:space="preserve">(we) went to get firewood, firewood </w:t>
      </w:r>
      <w:r w:rsidR="00DB02E5" w:rsidRPr="00534F9D">
        <w:rPr>
          <w:rStyle w:val="ChBlueBold"/>
        </w:rPr>
        <w:t>for Christmas</w:t>
      </w:r>
      <w:r>
        <w:t>’</w:t>
      </w:r>
      <w:r w:rsidR="00DB02E5" w:rsidRPr="00534F9D">
        <w:t xml:space="preserve"> </w:t>
      </w:r>
      <w:r w:rsidR="00DB02E5" w:rsidRPr="00534F9D">
        <w:rPr>
          <w:rStyle w:val="ExampleSource"/>
        </w:rPr>
        <w:t>[081006-017-Cv.0014]</w:t>
      </w:r>
    </w:p>
    <w:p w14:paraId="1E8A87FD" w14:textId="202725CC" w:rsidR="00FF305A" w:rsidRDefault="00FF305A" w:rsidP="00FF305A">
      <w:pPr>
        <w:pStyle w:val="Body0015after"/>
      </w:pPr>
      <w:r>
        <w:rPr>
          <w:lang w:eastAsia="en-US"/>
        </w:rPr>
        <w:t xml:space="preserve">The preposition </w:t>
      </w:r>
      <w:r w:rsidRPr="00F35AAF">
        <w:rPr>
          <w:rStyle w:val="ChItalBold"/>
        </w:rPr>
        <w:t>buat</w:t>
      </w:r>
      <w:r>
        <w:rPr>
          <w:lang w:eastAsia="en-US"/>
        </w:rPr>
        <w:t xml:space="preserve"> ‘for’ </w:t>
      </w:r>
      <w:r>
        <w:t xml:space="preserve">has dual word class membership; it is also used as the bivalent verb </w:t>
      </w:r>
      <w:r w:rsidRPr="00056E0A">
        <w:rPr>
          <w:rStyle w:val="ChItalBold"/>
        </w:rPr>
        <w:t>buat</w:t>
      </w:r>
      <w:r>
        <w:t xml:space="preserve"> ‘make’</w:t>
      </w:r>
      <w:r w:rsidRPr="00BF528F">
        <w:t xml:space="preserve"> </w:t>
      </w:r>
      <w:r>
        <w:t>(see §</w:t>
      </w:r>
      <w:r>
        <w:fldChar w:fldCharType="begin"/>
      </w:r>
      <w:r>
        <w:instrText xml:space="preserve"> REF _Ref351641485 \w \h </w:instrText>
      </w:r>
      <w:r>
        <w:fldChar w:fldCharType="separate"/>
      </w:r>
      <w:r w:rsidR="00154D81">
        <w:rPr>
          <w:cs/>
        </w:rPr>
        <w:t>‎</w:t>
      </w:r>
      <w:r w:rsidR="00154D81">
        <w:t>5.14</w:t>
      </w:r>
      <w:r>
        <w:fldChar w:fldCharType="end"/>
      </w:r>
      <w:r>
        <w:t>).</w:t>
      </w:r>
    </w:p>
    <w:p w14:paraId="58D755CE" w14:textId="77777777" w:rsidR="00DB02E5" w:rsidRDefault="00DB02E5" w:rsidP="00DB02E5">
      <w:pPr>
        <w:pStyle w:val="Heading2"/>
      </w:pPr>
      <w:bookmarkStart w:id="4305" w:name="_Ref320188457"/>
      <w:bookmarkStart w:id="4306" w:name="_Toc334439719"/>
      <w:bookmarkStart w:id="4307" w:name="_Toc342590115"/>
      <w:bookmarkStart w:id="4308" w:name="_Toc353454809"/>
      <w:bookmarkStart w:id="4309" w:name="_Toc365356531"/>
      <w:bookmarkStart w:id="4310" w:name="_Toc440455698"/>
      <w:r>
        <w:t>Prepositions encoding comparisons</w:t>
      </w:r>
      <w:bookmarkEnd w:id="4305"/>
      <w:bookmarkEnd w:id="4306"/>
      <w:bookmarkEnd w:id="4307"/>
      <w:bookmarkEnd w:id="4308"/>
      <w:bookmarkEnd w:id="4309"/>
      <w:bookmarkEnd w:id="4310"/>
    </w:p>
    <w:p w14:paraId="58039900" w14:textId="6791EA05" w:rsidR="00DB02E5" w:rsidRPr="000F3316" w:rsidRDefault="00DB02E5" w:rsidP="00897766">
      <w:pPr>
        <w:pStyle w:val="Body0015after"/>
      </w:pPr>
      <w:r>
        <w:t xml:space="preserve">Papuan Malay employs three prepositions of comparison: similative </w:t>
      </w:r>
      <w:r w:rsidRPr="00163181">
        <w:rPr>
          <w:rStyle w:val="ChItalBold"/>
        </w:rPr>
        <w:t>sperti</w:t>
      </w:r>
      <w:r>
        <w:t xml:space="preserve"> </w:t>
      </w:r>
      <w:r w:rsidR="00B7093A">
        <w:t>‘</w:t>
      </w:r>
      <w:r>
        <w:t>similar to</w:t>
      </w:r>
      <w:r w:rsidR="00B7093A">
        <w:t>’</w:t>
      </w:r>
      <w:r>
        <w:t xml:space="preserve"> (§</w:t>
      </w:r>
      <w:r>
        <w:fldChar w:fldCharType="begin"/>
      </w:r>
      <w:r>
        <w:instrText xml:space="preserve"> REF _Ref319667233 \w \h </w:instrText>
      </w:r>
      <w:r>
        <w:fldChar w:fldCharType="separate"/>
      </w:r>
      <w:r w:rsidR="00154D81">
        <w:rPr>
          <w:cs/>
        </w:rPr>
        <w:t>‎</w:t>
      </w:r>
      <w:r w:rsidR="00154D81">
        <w:t>10.3.1</w:t>
      </w:r>
      <w:r>
        <w:fldChar w:fldCharType="end"/>
      </w:r>
      <w:r>
        <w:t xml:space="preserve">) and </w:t>
      </w:r>
      <w:r w:rsidRPr="00163181">
        <w:rPr>
          <w:rStyle w:val="ChItalBold"/>
        </w:rPr>
        <w:t>kaya</w:t>
      </w:r>
      <w:r>
        <w:t xml:space="preserve"> </w:t>
      </w:r>
      <w:r w:rsidR="00B7093A">
        <w:t>‘</w:t>
      </w:r>
      <w:r>
        <w:t>like</w:t>
      </w:r>
      <w:r w:rsidR="00B7093A">
        <w:t>’</w:t>
      </w:r>
      <w:r>
        <w:t xml:space="preserve"> (§</w:t>
      </w:r>
      <w:r>
        <w:fldChar w:fldCharType="begin"/>
      </w:r>
      <w:r>
        <w:instrText xml:space="preserve"> REF _Ref319667235 \w \h </w:instrText>
      </w:r>
      <w:r>
        <w:fldChar w:fldCharType="separate"/>
      </w:r>
      <w:r w:rsidR="00154D81">
        <w:rPr>
          <w:cs/>
        </w:rPr>
        <w:t>‎</w:t>
      </w:r>
      <w:r w:rsidR="00154D81">
        <w:t>10.3.2</w:t>
      </w:r>
      <w:r>
        <w:fldChar w:fldCharType="end"/>
      </w:r>
      <w:r>
        <w:t xml:space="preserve">), and equative </w:t>
      </w:r>
      <w:r w:rsidRPr="00163181">
        <w:rPr>
          <w:rStyle w:val="ChItalBold"/>
        </w:rPr>
        <w:t>sebage</w:t>
      </w:r>
      <w:r w:rsidR="008C18C9">
        <w:rPr>
          <w:rStyle w:val="ChItalBold"/>
        </w:rPr>
        <w:t>y</w:t>
      </w:r>
      <w:r>
        <w:t xml:space="preserve"> </w:t>
      </w:r>
      <w:r w:rsidR="00B7093A">
        <w:t>‘</w:t>
      </w:r>
      <w:r>
        <w:t>as</w:t>
      </w:r>
      <w:r w:rsidR="00B7093A">
        <w:t>’</w:t>
      </w:r>
      <w:r>
        <w:t xml:space="preserve"> (§</w:t>
      </w:r>
      <w:r>
        <w:fldChar w:fldCharType="begin"/>
      </w:r>
      <w:r>
        <w:instrText xml:space="preserve"> REF _Ref319761143 \w \h </w:instrText>
      </w:r>
      <w:r>
        <w:fldChar w:fldCharType="separate"/>
      </w:r>
      <w:r w:rsidR="00154D81">
        <w:rPr>
          <w:cs/>
        </w:rPr>
        <w:t>‎</w:t>
      </w:r>
      <w:r w:rsidR="00154D81">
        <w:t>10.3.3</w:t>
      </w:r>
      <w:r>
        <w:fldChar w:fldCharType="end"/>
      </w:r>
      <w:r>
        <w:t>). All three introduce similes that express explicit resemblance or equatability between two bases of comparison.</w:t>
      </w:r>
    </w:p>
    <w:p w14:paraId="1D1174B0" w14:textId="02A9C951" w:rsidR="00DB02E5" w:rsidRDefault="00DB02E5" w:rsidP="00DB02E5">
      <w:pPr>
        <w:pStyle w:val="Heading3"/>
      </w:pPr>
      <w:bookmarkStart w:id="4311" w:name="_Ref319667233"/>
      <w:bookmarkStart w:id="4312" w:name="_Toc334439720"/>
      <w:bookmarkStart w:id="4313" w:name="_Toc342590116"/>
      <w:bookmarkStart w:id="4314" w:name="_Toc365356532"/>
      <w:bookmarkStart w:id="4315" w:name="_Toc440455699"/>
      <w:r w:rsidRPr="002C743B">
        <w:rPr>
          <w:rStyle w:val="ChItalBold"/>
        </w:rPr>
        <w:t>sperti</w:t>
      </w:r>
      <w:r>
        <w:t xml:space="preserve"> </w:t>
      </w:r>
      <w:r w:rsidR="00B7093A">
        <w:t>‘</w:t>
      </w:r>
      <w:r>
        <w:t>similar to</w:t>
      </w:r>
      <w:r w:rsidR="00B7093A">
        <w:t>’</w:t>
      </w:r>
      <w:bookmarkEnd w:id="4311"/>
      <w:bookmarkEnd w:id="4312"/>
      <w:bookmarkEnd w:id="4313"/>
      <w:bookmarkEnd w:id="4314"/>
      <w:bookmarkEnd w:id="4315"/>
    </w:p>
    <w:p w14:paraId="41B635B1" w14:textId="6EF390A0" w:rsidR="00DB02E5" w:rsidRDefault="00DB02E5" w:rsidP="00F27C28">
      <w:pPr>
        <w:pStyle w:val="Body0000after"/>
      </w:pPr>
      <w:r>
        <w:t xml:space="preserve">The preposition </w:t>
      </w:r>
      <w:r w:rsidRPr="00534F9D">
        <w:rPr>
          <w:rStyle w:val="ChItalBold"/>
        </w:rPr>
        <w:t>sperti</w:t>
      </w:r>
      <w:r w:rsidRPr="00534F9D">
        <w:t xml:space="preserve"> </w:t>
      </w:r>
      <w:r w:rsidR="00B7093A">
        <w:t>‘</w:t>
      </w:r>
      <w:r>
        <w:t>similar to</w:t>
      </w:r>
      <w:r w:rsidR="00B7093A">
        <w:t>’</w:t>
      </w:r>
      <w:r w:rsidRPr="00534F9D">
        <w:t xml:space="preserve"> </w:t>
      </w:r>
      <w:r>
        <w:t xml:space="preserve">introduces similes that highlight resemblance or likeness in some respect between the two bases of comparison. Hence, </w:t>
      </w:r>
      <w:r w:rsidRPr="001136E5">
        <w:rPr>
          <w:rStyle w:val="ChItalBold"/>
        </w:rPr>
        <w:t>sperti</w:t>
      </w:r>
      <w:r>
        <w:t xml:space="preserve"> </w:t>
      </w:r>
      <w:r w:rsidR="00B7093A">
        <w:t>‘</w:t>
      </w:r>
      <w:r>
        <w:t>like</w:t>
      </w:r>
      <w:r w:rsidR="00B7093A">
        <w:t>’</w:t>
      </w:r>
      <w:r>
        <w:t xml:space="preserve"> is similar to </w:t>
      </w:r>
      <w:r w:rsidRPr="00D24034">
        <w:rPr>
          <w:rStyle w:val="ChItalBold"/>
        </w:rPr>
        <w:t>kaya</w:t>
      </w:r>
      <w:r>
        <w:t xml:space="preserve"> </w:t>
      </w:r>
      <w:r w:rsidR="00B7093A">
        <w:t>‘</w:t>
      </w:r>
      <w:r>
        <w:t>like</w:t>
      </w:r>
      <w:r w:rsidR="00B7093A">
        <w:t>’</w:t>
      </w:r>
      <w:r>
        <w:t>; for the distinctions between both similative prepositions see the discussion in §</w:t>
      </w:r>
      <w:r>
        <w:fldChar w:fldCharType="begin"/>
      </w:r>
      <w:r>
        <w:instrText xml:space="preserve"> REF _Ref319667235 \w \h </w:instrText>
      </w:r>
      <w:r>
        <w:fldChar w:fldCharType="separate"/>
      </w:r>
      <w:r w:rsidR="00154D81">
        <w:rPr>
          <w:cs/>
        </w:rPr>
        <w:t>‎</w:t>
      </w:r>
      <w:r w:rsidR="00154D81">
        <w:t>10.3.2</w:t>
      </w:r>
      <w:r>
        <w:fldChar w:fldCharType="end"/>
      </w:r>
      <w:r>
        <w:t>.</w:t>
      </w:r>
    </w:p>
    <w:p w14:paraId="06369228" w14:textId="54E954B0" w:rsidR="00DB02E5" w:rsidRDefault="00DB02E5" w:rsidP="00F27C28">
      <w:pPr>
        <w:pStyle w:val="Body0510after"/>
      </w:pPr>
      <w:r>
        <w:t xml:space="preserve">Very commonly, </w:t>
      </w:r>
      <w:r w:rsidRPr="00534F9D">
        <w:rPr>
          <w:rStyle w:val="ChItalBold"/>
        </w:rPr>
        <w:t>sperti</w:t>
      </w:r>
      <w:r w:rsidRPr="00534F9D">
        <w:t xml:space="preserve"> </w:t>
      </w:r>
      <w:r w:rsidR="00B7093A">
        <w:t>‘</w:t>
      </w:r>
      <w:r>
        <w:t>similar to</w:t>
      </w:r>
      <w:r w:rsidR="00B7093A">
        <w:t>’</w:t>
      </w:r>
      <w:r>
        <w:t xml:space="preserve"> forms peripheral adjuncts as in </w:t>
      </w:r>
      <w:r w:rsidRPr="008B3E4D">
        <w:rPr>
          <w:rStyle w:val="ChItalBold"/>
        </w:rPr>
        <w:t>sperti klawar</w:t>
      </w:r>
      <w:r>
        <w:t xml:space="preserve"> </w:t>
      </w:r>
      <w:r w:rsidR="00B7093A">
        <w:t>‘</w:t>
      </w:r>
      <w:r>
        <w:t>similar to a cave bat</w:t>
      </w:r>
      <w:r w:rsidR="00B7093A">
        <w:t>’</w:t>
      </w:r>
      <w:r>
        <w:t xml:space="preserve"> in </w:t>
      </w:r>
      <w:r>
        <w:fldChar w:fldCharType="begin"/>
      </w:r>
      <w:r>
        <w:instrText xml:space="preserve"> REF _Ref339635104 \h </w:instrText>
      </w:r>
      <w:r>
        <w:fldChar w:fldCharType="separate"/>
      </w:r>
      <w:r w:rsidR="00154D81" w:rsidRPr="00534F9D">
        <w:t>(</w:t>
      </w:r>
      <w:r w:rsidR="00154D81">
        <w:rPr>
          <w:noProof/>
        </w:rPr>
        <w:t>68</w:t>
      </w:r>
      <w:r w:rsidR="00154D81" w:rsidRPr="00534F9D">
        <w:t>)</w:t>
      </w:r>
      <w:r>
        <w:fldChar w:fldCharType="end"/>
      </w:r>
      <w:r>
        <w:t xml:space="preserve">. Also quite frequently, </w:t>
      </w:r>
      <w:r w:rsidRPr="00534F9D">
        <w:rPr>
          <w:rStyle w:val="ChItalBold"/>
        </w:rPr>
        <w:t>sperti</w:t>
      </w:r>
      <w:r w:rsidRPr="00534F9D">
        <w:t xml:space="preserve"> </w:t>
      </w:r>
      <w:r w:rsidR="00B7093A">
        <w:t>‘</w:t>
      </w:r>
      <w:r>
        <w:t>similar to</w:t>
      </w:r>
      <w:r w:rsidR="00B7093A">
        <w:t>’</w:t>
      </w:r>
      <w:r>
        <w:t xml:space="preserve"> expresses resemblance in oblique arguments of some bivalent verbs as in </w:t>
      </w:r>
      <w:r>
        <w:fldChar w:fldCharType="begin"/>
      </w:r>
      <w:r>
        <w:instrText xml:space="preserve"> REF _Ref339635105 \h </w:instrText>
      </w:r>
      <w:r>
        <w:fldChar w:fldCharType="separate"/>
      </w:r>
      <w:r w:rsidR="00154D81" w:rsidRPr="00534F9D">
        <w:t>(</w:t>
      </w:r>
      <w:r w:rsidR="00154D81">
        <w:rPr>
          <w:noProof/>
        </w:rPr>
        <w:t>69</w:t>
      </w:r>
      <w:r w:rsidR="00154D81" w:rsidRPr="00534F9D">
        <w:t>)</w:t>
      </w:r>
      <w:r>
        <w:fldChar w:fldCharType="end"/>
      </w:r>
      <w:r>
        <w:t xml:space="preserve">: </w:t>
      </w:r>
      <w:r w:rsidRPr="0023524A">
        <w:rPr>
          <w:rStyle w:val="ChItalBold"/>
        </w:rPr>
        <w:t>sperti manusia</w:t>
      </w:r>
      <w:r>
        <w:t xml:space="preserve"> </w:t>
      </w:r>
      <w:r w:rsidR="00B7093A">
        <w:t>‘</w:t>
      </w:r>
      <w:r>
        <w:t>similar to a human</w:t>
      </w:r>
      <w:r w:rsidR="00B7093A">
        <w:t>’</w:t>
      </w:r>
      <w:r>
        <w:t xml:space="preserve"> is the oblique object of the change verb </w:t>
      </w:r>
      <w:r w:rsidRPr="00E31DF1">
        <w:rPr>
          <w:rStyle w:val="ChItalBold"/>
        </w:rPr>
        <w:t>jadi</w:t>
      </w:r>
      <w:r>
        <w:t xml:space="preserve"> </w:t>
      </w:r>
      <w:r w:rsidR="00B7093A">
        <w:t>‘</w:t>
      </w:r>
      <w:r>
        <w:t>become</w:t>
      </w:r>
      <w:r w:rsidR="00B7093A">
        <w:t>’</w:t>
      </w:r>
      <w:r>
        <w:t xml:space="preserve">. In addition, </w:t>
      </w:r>
      <w:r w:rsidRPr="00553326">
        <w:rPr>
          <w:rStyle w:val="ChItalBold"/>
        </w:rPr>
        <w:t>sperti</w:t>
      </w:r>
      <w:r>
        <w:t xml:space="preserve"> </w:t>
      </w:r>
      <w:r w:rsidR="00B7093A">
        <w:t>‘</w:t>
      </w:r>
      <w:r>
        <w:t>similar to</w:t>
      </w:r>
      <w:r w:rsidR="00B7093A">
        <w:t>’</w:t>
      </w:r>
      <w:r>
        <w:t xml:space="preserve"> introduces the simile in nonverbal predicates with the complement being a common noun, a </w:t>
      </w:r>
      <w:r w:rsidR="001D4099">
        <w:t>personal pronoun</w:t>
      </w:r>
      <w:r>
        <w:t xml:space="preserve"> as in </w:t>
      </w:r>
      <w:r w:rsidRPr="00140075">
        <w:rPr>
          <w:rStyle w:val="ChItalBold"/>
        </w:rPr>
        <w:t xml:space="preserve">sperti </w:t>
      </w:r>
      <w:r>
        <w:rPr>
          <w:rStyle w:val="ChItalBold"/>
        </w:rPr>
        <w:t>ko</w:t>
      </w:r>
      <w:r>
        <w:t xml:space="preserve"> </w:t>
      </w:r>
      <w:r w:rsidR="00B7093A">
        <w:t>‘</w:t>
      </w:r>
      <w:r>
        <w:t>similar to you</w:t>
      </w:r>
      <w:r w:rsidR="00B7093A">
        <w:t>’</w:t>
      </w:r>
      <w:r>
        <w:t xml:space="preserve"> in </w:t>
      </w:r>
      <w:r>
        <w:fldChar w:fldCharType="begin"/>
      </w:r>
      <w:r>
        <w:instrText xml:space="preserve"> REF _Ref339635106 \h </w:instrText>
      </w:r>
      <w:r>
        <w:fldChar w:fldCharType="separate"/>
      </w:r>
      <w:r w:rsidR="00154D81" w:rsidRPr="00534F9D">
        <w:t>(</w:t>
      </w:r>
      <w:r w:rsidR="00154D81">
        <w:rPr>
          <w:noProof/>
        </w:rPr>
        <w:t>70</w:t>
      </w:r>
      <w:r w:rsidR="00154D81" w:rsidRPr="00534F9D">
        <w:t>)</w:t>
      </w:r>
      <w:r>
        <w:fldChar w:fldCharType="end"/>
      </w:r>
      <w:r>
        <w:t xml:space="preserve">, or a demonstrative as in </w:t>
      </w:r>
      <w:r w:rsidRPr="00A70752">
        <w:rPr>
          <w:rStyle w:val="ChItalBold"/>
        </w:rPr>
        <w:t>sperti itu</w:t>
      </w:r>
      <w:r w:rsidR="00B7093A">
        <w:t>’</w:t>
      </w:r>
      <w:r>
        <w:t xml:space="preserve"> like that</w:t>
      </w:r>
      <w:r w:rsidR="00B7093A">
        <w:t>’</w:t>
      </w:r>
      <w:r>
        <w:t xml:space="preserve"> in </w:t>
      </w:r>
      <w:r>
        <w:fldChar w:fldCharType="begin"/>
      </w:r>
      <w:r>
        <w:instrText xml:space="preserve"> REF _Ref339635107 \h </w:instrText>
      </w:r>
      <w:r>
        <w:fldChar w:fldCharType="separate"/>
      </w:r>
      <w:r w:rsidR="00154D81" w:rsidRPr="00534F9D">
        <w:t>(</w:t>
      </w:r>
      <w:r w:rsidR="00154D81">
        <w:rPr>
          <w:noProof/>
        </w:rPr>
        <w:t>71</w:t>
      </w:r>
      <w:r w:rsidR="00154D81" w:rsidRPr="00534F9D">
        <w:t>)</w:t>
      </w:r>
      <w:r>
        <w:fldChar w:fldCharType="end"/>
      </w:r>
      <w:r>
        <w:t xml:space="preserve">. Finally, although rather infrequently, </w:t>
      </w:r>
      <w:r w:rsidRPr="00534F9D">
        <w:rPr>
          <w:rStyle w:val="ChItalBold"/>
        </w:rPr>
        <w:t>sperti</w:t>
      </w:r>
      <w:r w:rsidRPr="00534F9D">
        <w:t xml:space="preserve"> </w:t>
      </w:r>
      <w:r w:rsidR="00B7093A">
        <w:t>‘</w:t>
      </w:r>
      <w:r>
        <w:t>similar to</w:t>
      </w:r>
      <w:r w:rsidR="00B7093A">
        <w:t>’</w:t>
      </w:r>
      <w:r>
        <w:t xml:space="preserve"> expresses resemblance in adnominal prepositional phrases as in </w:t>
      </w:r>
      <w:r w:rsidRPr="00A24842">
        <w:rPr>
          <w:rStyle w:val="ChItalBold"/>
        </w:rPr>
        <w:t>baju sperti ini</w:t>
      </w:r>
      <w:r>
        <w:t xml:space="preserve"> </w:t>
      </w:r>
      <w:r w:rsidR="00B7093A">
        <w:t>‘</w:t>
      </w:r>
      <w:r>
        <w:t>clothes like these</w:t>
      </w:r>
      <w:r w:rsidR="00B7093A">
        <w:t>’</w:t>
      </w:r>
      <w:r>
        <w:t xml:space="preserve"> </w:t>
      </w:r>
      <w:r>
        <w:fldChar w:fldCharType="begin"/>
      </w:r>
      <w:r>
        <w:instrText xml:space="preserve"> REF _Ref339635108 \h </w:instrText>
      </w:r>
      <w:r>
        <w:fldChar w:fldCharType="separate"/>
      </w:r>
      <w:r w:rsidR="00154D81" w:rsidRPr="00534F9D">
        <w:t>(</w:t>
      </w:r>
      <w:r w:rsidR="00154D81">
        <w:rPr>
          <w:noProof/>
        </w:rPr>
        <w:t>72</w:t>
      </w:r>
      <w:r w:rsidR="00154D81" w:rsidRPr="00534F9D">
        <w:t>)</w:t>
      </w:r>
      <w:r>
        <w:fldChar w:fldCharType="end"/>
      </w:r>
      <w:r>
        <w:t xml:space="preserve">. The examples in </w:t>
      </w:r>
      <w:r>
        <w:fldChar w:fldCharType="begin"/>
      </w:r>
      <w:r>
        <w:instrText xml:space="preserve"> REF _Ref339635104 \h </w:instrText>
      </w:r>
      <w:r>
        <w:fldChar w:fldCharType="separate"/>
      </w:r>
      <w:r w:rsidR="00154D81" w:rsidRPr="00534F9D">
        <w:t>(</w:t>
      </w:r>
      <w:r w:rsidR="00154D81">
        <w:rPr>
          <w:noProof/>
        </w:rPr>
        <w:t>68</w:t>
      </w:r>
      <w:r w:rsidR="00154D81" w:rsidRPr="00534F9D">
        <w:t>)</w:t>
      </w:r>
      <w:r>
        <w:fldChar w:fldCharType="end"/>
      </w:r>
      <w:r>
        <w:t xml:space="preserve"> to </w:t>
      </w:r>
      <w:r>
        <w:fldChar w:fldCharType="begin"/>
      </w:r>
      <w:r>
        <w:instrText xml:space="preserve"> REF _Ref339635108 \h </w:instrText>
      </w:r>
      <w:r>
        <w:fldChar w:fldCharType="separate"/>
      </w:r>
      <w:r w:rsidR="00154D81" w:rsidRPr="00534F9D">
        <w:t>(</w:t>
      </w:r>
      <w:r w:rsidR="00154D81">
        <w:rPr>
          <w:noProof/>
        </w:rPr>
        <w:t>72</w:t>
      </w:r>
      <w:r w:rsidR="00154D81" w:rsidRPr="00534F9D">
        <w:t>)</w:t>
      </w:r>
      <w:r>
        <w:fldChar w:fldCharType="end"/>
      </w:r>
      <w:r>
        <w:t xml:space="preserve"> also illustrate that </w:t>
      </w:r>
      <w:r w:rsidRPr="00534F9D">
        <w:rPr>
          <w:rStyle w:val="ChItalBold"/>
        </w:rPr>
        <w:t>sperti</w:t>
      </w:r>
      <w:r w:rsidRPr="00534F9D">
        <w:t xml:space="preserve"> </w:t>
      </w:r>
      <w:r w:rsidR="00B7093A">
        <w:t>‘</w:t>
      </w:r>
      <w:r>
        <w:t>similar to</w:t>
      </w:r>
      <w:r w:rsidR="00B7093A">
        <w:t>’</w:t>
      </w:r>
      <w:r>
        <w:t xml:space="preserve"> introduces animate and inanimate, as well as nominal and pronominal referents.</w:t>
      </w:r>
      <w:r>
        <w:rPr>
          <w:rStyle w:val="FootnoteReference"/>
        </w:rPr>
        <w:footnoteReference w:id="226"/>
      </w:r>
    </w:p>
    <w:tbl>
      <w:tblPr>
        <w:tblW w:w="4509" w:type="dxa"/>
        <w:tblCellMar>
          <w:left w:w="40" w:type="dxa"/>
          <w:right w:w="40" w:type="dxa"/>
        </w:tblCellMar>
        <w:tblLook w:val="01E0" w:firstRow="1" w:lastRow="1" w:firstColumn="1" w:lastColumn="1" w:noHBand="0" w:noVBand="0"/>
      </w:tblPr>
      <w:tblGrid>
        <w:gridCol w:w="709"/>
        <w:gridCol w:w="485"/>
        <w:gridCol w:w="752"/>
        <w:gridCol w:w="780"/>
        <w:gridCol w:w="942"/>
        <w:gridCol w:w="841"/>
      </w:tblGrid>
      <w:tr w:rsidR="00AC23C4" w:rsidRPr="00FE6FB7" w14:paraId="7087401B" w14:textId="77777777" w:rsidTr="00AC23C4">
        <w:tc>
          <w:tcPr>
            <w:tcW w:w="709" w:type="dxa"/>
            <w:shd w:val="clear" w:color="auto" w:fill="auto"/>
          </w:tcPr>
          <w:p w14:paraId="7691CD9D" w14:textId="77777777" w:rsidR="00DB02E5" w:rsidRPr="00B1769D" w:rsidRDefault="00DB02E5" w:rsidP="00DB02E5">
            <w:pPr>
              <w:pStyle w:val="O0Nwnext"/>
            </w:pPr>
            <w:bookmarkStart w:id="4316" w:name="_Ref319746247"/>
            <w:bookmarkStart w:id="4317" w:name="_Ref339635104"/>
            <w:r w:rsidRPr="00534F9D">
              <w:t>(</w:t>
            </w:r>
            <w:fldSimple w:instr=" SEQ ( \* ARABIC \s 1 ">
              <w:r w:rsidR="00154D81">
                <w:rPr>
                  <w:noProof/>
                </w:rPr>
                <w:t>68</w:t>
              </w:r>
            </w:fldSimple>
            <w:bookmarkEnd w:id="4316"/>
            <w:r w:rsidRPr="00534F9D">
              <w:t>)</w:t>
            </w:r>
            <w:bookmarkEnd w:id="4317"/>
          </w:p>
        </w:tc>
        <w:tc>
          <w:tcPr>
            <w:tcW w:w="485" w:type="dxa"/>
            <w:shd w:val="clear" w:color="auto" w:fill="auto"/>
          </w:tcPr>
          <w:p w14:paraId="5289EC02" w14:textId="77777777" w:rsidR="00DB02E5" w:rsidRPr="00FE6FB7" w:rsidRDefault="00DB02E5" w:rsidP="00DB02E5">
            <w:pPr>
              <w:pStyle w:val="Text"/>
            </w:pPr>
            <w:r w:rsidRPr="00FE6FB7">
              <w:t>de</w:t>
            </w:r>
          </w:p>
        </w:tc>
        <w:tc>
          <w:tcPr>
            <w:tcW w:w="752" w:type="dxa"/>
            <w:shd w:val="clear" w:color="auto" w:fill="auto"/>
          </w:tcPr>
          <w:p w14:paraId="102FD8D4" w14:textId="77777777" w:rsidR="00DB02E5" w:rsidRPr="00FE6FB7" w:rsidRDefault="00DB02E5" w:rsidP="00DB02E5">
            <w:pPr>
              <w:pStyle w:val="Text"/>
            </w:pPr>
            <w:r w:rsidRPr="00FE6FB7">
              <w:t>bisa</w:t>
            </w:r>
          </w:p>
        </w:tc>
        <w:tc>
          <w:tcPr>
            <w:tcW w:w="780" w:type="dxa"/>
            <w:shd w:val="clear" w:color="auto" w:fill="auto"/>
          </w:tcPr>
          <w:p w14:paraId="169DF72A" w14:textId="77777777" w:rsidR="00DB02E5" w:rsidRPr="00FE6FB7" w:rsidRDefault="00DB02E5" w:rsidP="00DB02E5">
            <w:pPr>
              <w:pStyle w:val="Text"/>
            </w:pPr>
            <w:r w:rsidRPr="00FE6FB7">
              <w:t>terban</w:t>
            </w:r>
            <w:r>
              <w:t>g</w:t>
            </w:r>
          </w:p>
        </w:tc>
        <w:tc>
          <w:tcPr>
            <w:tcW w:w="942" w:type="dxa"/>
            <w:shd w:val="clear" w:color="auto" w:fill="auto"/>
          </w:tcPr>
          <w:p w14:paraId="451FB7EF" w14:textId="77777777" w:rsidR="00DB02E5" w:rsidRPr="00CF1A55" w:rsidRDefault="00DB02E5" w:rsidP="00DB02E5">
            <w:pPr>
              <w:pStyle w:val="Text"/>
              <w:rPr>
                <w:rStyle w:val="ChBlueBold"/>
              </w:rPr>
            </w:pPr>
            <w:r w:rsidRPr="00CF1A55">
              <w:rPr>
                <w:rStyle w:val="ChBlueBold"/>
              </w:rPr>
              <w:t>sperti</w:t>
            </w:r>
          </w:p>
        </w:tc>
        <w:tc>
          <w:tcPr>
            <w:tcW w:w="841" w:type="dxa"/>
            <w:shd w:val="clear" w:color="auto" w:fill="auto"/>
          </w:tcPr>
          <w:p w14:paraId="6CE03612" w14:textId="77777777" w:rsidR="00DB02E5" w:rsidRPr="00CF1A55" w:rsidRDefault="00DB02E5" w:rsidP="00DB02E5">
            <w:pPr>
              <w:pStyle w:val="Text"/>
              <w:rPr>
                <w:rStyle w:val="ChBlueBold"/>
              </w:rPr>
            </w:pPr>
            <w:r w:rsidRPr="00CF1A55">
              <w:rPr>
                <w:rStyle w:val="ChBlueBold"/>
              </w:rPr>
              <w:t>klawar</w:t>
            </w:r>
          </w:p>
        </w:tc>
      </w:tr>
      <w:tr w:rsidR="00AC23C4" w:rsidRPr="00FE6FB7" w14:paraId="4FD77D20" w14:textId="77777777" w:rsidTr="00AC23C4">
        <w:tc>
          <w:tcPr>
            <w:tcW w:w="709" w:type="dxa"/>
            <w:shd w:val="clear" w:color="auto" w:fill="auto"/>
          </w:tcPr>
          <w:p w14:paraId="0FB3377C" w14:textId="77777777" w:rsidR="00DB02E5" w:rsidRPr="00CF1A55" w:rsidRDefault="00DB02E5" w:rsidP="00DB02E5">
            <w:pPr>
              <w:pStyle w:val="GlossEng"/>
            </w:pPr>
          </w:p>
        </w:tc>
        <w:tc>
          <w:tcPr>
            <w:tcW w:w="485" w:type="dxa"/>
            <w:shd w:val="clear" w:color="auto" w:fill="auto"/>
          </w:tcPr>
          <w:p w14:paraId="69644445" w14:textId="77777777" w:rsidR="00DB02E5" w:rsidRPr="0099608C" w:rsidRDefault="00DB02E5" w:rsidP="00DB02E5">
            <w:pPr>
              <w:pStyle w:val="GlossEng"/>
              <w:rPr>
                <w:rStyle w:val="ChSmallCaps"/>
              </w:rPr>
            </w:pPr>
            <w:r w:rsidRPr="0099608C">
              <w:rPr>
                <w:rStyle w:val="ChSmallCaps"/>
              </w:rPr>
              <w:t>3sg</w:t>
            </w:r>
          </w:p>
        </w:tc>
        <w:tc>
          <w:tcPr>
            <w:tcW w:w="752" w:type="dxa"/>
            <w:shd w:val="clear" w:color="auto" w:fill="auto"/>
          </w:tcPr>
          <w:p w14:paraId="469BFC0F" w14:textId="77777777" w:rsidR="00DB02E5" w:rsidRPr="00FE6FB7" w:rsidRDefault="00DB02E5" w:rsidP="00DB02E5">
            <w:pPr>
              <w:pStyle w:val="GlossEng"/>
            </w:pPr>
            <w:r w:rsidRPr="00FE6FB7">
              <w:t>be.able</w:t>
            </w:r>
          </w:p>
        </w:tc>
        <w:tc>
          <w:tcPr>
            <w:tcW w:w="780" w:type="dxa"/>
            <w:shd w:val="clear" w:color="auto" w:fill="auto"/>
          </w:tcPr>
          <w:p w14:paraId="6921A1FD" w14:textId="77777777" w:rsidR="00DB02E5" w:rsidRPr="00FE6FB7" w:rsidRDefault="00DB02E5" w:rsidP="00DB02E5">
            <w:pPr>
              <w:pStyle w:val="GlossEng"/>
            </w:pPr>
            <w:r w:rsidRPr="00FE6FB7">
              <w:t>fly</w:t>
            </w:r>
          </w:p>
        </w:tc>
        <w:tc>
          <w:tcPr>
            <w:tcW w:w="942" w:type="dxa"/>
            <w:shd w:val="clear" w:color="auto" w:fill="auto"/>
          </w:tcPr>
          <w:p w14:paraId="4A505F3F" w14:textId="77777777" w:rsidR="00DB02E5" w:rsidRPr="00FE6FB7" w:rsidRDefault="00DB02E5" w:rsidP="00DB02E5">
            <w:pPr>
              <w:pStyle w:val="GlossEng"/>
            </w:pPr>
            <w:r>
              <w:t>similar.to</w:t>
            </w:r>
          </w:p>
        </w:tc>
        <w:tc>
          <w:tcPr>
            <w:tcW w:w="841" w:type="dxa"/>
            <w:shd w:val="clear" w:color="auto" w:fill="auto"/>
          </w:tcPr>
          <w:p w14:paraId="0862C2CA" w14:textId="77777777" w:rsidR="00DB02E5" w:rsidRPr="00FE6FB7" w:rsidRDefault="00DB02E5" w:rsidP="00DB02E5">
            <w:pPr>
              <w:pStyle w:val="GlossEng"/>
            </w:pPr>
            <w:r w:rsidRPr="00FE6FB7">
              <w:t>cave.bat</w:t>
            </w:r>
          </w:p>
        </w:tc>
      </w:tr>
    </w:tbl>
    <w:p w14:paraId="18E801E1" w14:textId="4A3351DA" w:rsidR="00DB02E5" w:rsidRPr="002B1870" w:rsidRDefault="00B7093A" w:rsidP="00DB02E5">
      <w:pPr>
        <w:pStyle w:val="FreeTranslEng"/>
      </w:pPr>
      <w:r>
        <w:t>‘</w:t>
      </w:r>
      <w:r w:rsidR="00DB02E5">
        <w:t>he</w:t>
      </w:r>
      <w:r w:rsidR="00643DB5">
        <w:t>/she</w:t>
      </w:r>
      <w:r w:rsidR="00DB02E5">
        <w:t xml:space="preserve"> (the evil spirit) can fly </w:t>
      </w:r>
      <w:r w:rsidR="00DB02E5" w:rsidRPr="001E3B77">
        <w:rPr>
          <w:rStyle w:val="ChBlueBold"/>
        </w:rPr>
        <w:t>similar to a cave bat</w:t>
      </w:r>
      <w:r>
        <w:t>’</w:t>
      </w:r>
      <w:r w:rsidR="00DB02E5">
        <w:t xml:space="preserve"> </w:t>
      </w:r>
      <w:r w:rsidR="00DB02E5" w:rsidRPr="00A90B5E">
        <w:rPr>
          <w:rStyle w:val="ExampleSource"/>
        </w:rPr>
        <w:t>[081006-022-CvEx.0137]</w:t>
      </w:r>
    </w:p>
    <w:tbl>
      <w:tblPr>
        <w:tblW w:w="6553" w:type="dxa"/>
        <w:tblCellMar>
          <w:left w:w="40" w:type="dxa"/>
          <w:right w:w="40" w:type="dxa"/>
        </w:tblCellMar>
        <w:tblLook w:val="01E0" w:firstRow="1" w:lastRow="1" w:firstColumn="1" w:lastColumn="1" w:noHBand="0" w:noVBand="0"/>
      </w:tblPr>
      <w:tblGrid>
        <w:gridCol w:w="709"/>
        <w:gridCol w:w="942"/>
        <w:gridCol w:w="702"/>
        <w:gridCol w:w="485"/>
        <w:gridCol w:w="752"/>
        <w:gridCol w:w="802"/>
        <w:gridCol w:w="942"/>
        <w:gridCol w:w="1219"/>
      </w:tblGrid>
      <w:tr w:rsidR="00AC23C4" w:rsidRPr="00534F9D" w14:paraId="15C3B449" w14:textId="77777777" w:rsidTr="00AC23C4">
        <w:tc>
          <w:tcPr>
            <w:tcW w:w="709" w:type="dxa"/>
            <w:shd w:val="clear" w:color="auto" w:fill="auto"/>
          </w:tcPr>
          <w:p w14:paraId="179CD2A2" w14:textId="77777777" w:rsidR="00DB02E5" w:rsidRPr="00B1769D" w:rsidRDefault="00DB02E5" w:rsidP="00DB02E5">
            <w:pPr>
              <w:pStyle w:val="O0Nwnext"/>
            </w:pPr>
            <w:bookmarkStart w:id="4318" w:name="_Ref307934522"/>
            <w:bookmarkStart w:id="4319" w:name="_Ref339635105"/>
            <w:r w:rsidRPr="00534F9D">
              <w:t>(</w:t>
            </w:r>
            <w:fldSimple w:instr=" SEQ ( \* ARABIC \s 1 ">
              <w:r w:rsidR="00154D81">
                <w:rPr>
                  <w:noProof/>
                </w:rPr>
                <w:t>69</w:t>
              </w:r>
            </w:fldSimple>
            <w:bookmarkEnd w:id="4318"/>
            <w:r w:rsidRPr="00534F9D">
              <w:t>)</w:t>
            </w:r>
            <w:bookmarkEnd w:id="4319"/>
          </w:p>
        </w:tc>
        <w:tc>
          <w:tcPr>
            <w:tcW w:w="942" w:type="dxa"/>
            <w:shd w:val="clear" w:color="auto" w:fill="auto"/>
          </w:tcPr>
          <w:p w14:paraId="764945AC" w14:textId="1853D3BA" w:rsidR="00DB02E5" w:rsidRPr="00534F9D" w:rsidRDefault="00DB02E5" w:rsidP="00DB02E5">
            <w:pPr>
              <w:pStyle w:val="Text"/>
            </w:pPr>
            <w:r>
              <w:t>setan</w:t>
            </w:r>
            <w:r w:rsidR="001C753E">
              <w:t>g</w:t>
            </w:r>
          </w:p>
        </w:tc>
        <w:tc>
          <w:tcPr>
            <w:tcW w:w="702" w:type="dxa"/>
            <w:shd w:val="clear" w:color="auto" w:fill="auto"/>
          </w:tcPr>
          <w:p w14:paraId="7402D9DB" w14:textId="77777777" w:rsidR="00DB02E5" w:rsidRPr="00534F9D" w:rsidRDefault="00DB02E5" w:rsidP="00DB02E5">
            <w:pPr>
              <w:pStyle w:val="Text"/>
            </w:pPr>
            <w:r w:rsidRPr="00534F9D">
              <w:t>itu</w:t>
            </w:r>
          </w:p>
        </w:tc>
        <w:tc>
          <w:tcPr>
            <w:tcW w:w="485" w:type="dxa"/>
            <w:shd w:val="clear" w:color="auto" w:fill="auto"/>
          </w:tcPr>
          <w:p w14:paraId="2C6CA8DC" w14:textId="77777777" w:rsidR="00DB02E5" w:rsidRPr="00534F9D" w:rsidRDefault="00DB02E5" w:rsidP="00DB02E5">
            <w:pPr>
              <w:pStyle w:val="Text"/>
            </w:pPr>
            <w:r w:rsidRPr="00534F9D">
              <w:t>de</w:t>
            </w:r>
          </w:p>
        </w:tc>
        <w:tc>
          <w:tcPr>
            <w:tcW w:w="752" w:type="dxa"/>
            <w:shd w:val="clear" w:color="auto" w:fill="auto"/>
          </w:tcPr>
          <w:p w14:paraId="5F96D4F7" w14:textId="77777777" w:rsidR="00DB02E5" w:rsidRPr="00534F9D" w:rsidRDefault="00DB02E5" w:rsidP="00DB02E5">
            <w:pPr>
              <w:pStyle w:val="Text"/>
            </w:pPr>
            <w:r w:rsidRPr="00534F9D">
              <w:t>bisa</w:t>
            </w:r>
          </w:p>
        </w:tc>
        <w:tc>
          <w:tcPr>
            <w:tcW w:w="802" w:type="dxa"/>
            <w:shd w:val="clear" w:color="auto" w:fill="auto"/>
          </w:tcPr>
          <w:p w14:paraId="3874E7CA" w14:textId="77777777" w:rsidR="00DB02E5" w:rsidRPr="00534F9D" w:rsidRDefault="00DB02E5" w:rsidP="00DB02E5">
            <w:pPr>
              <w:pStyle w:val="Text"/>
            </w:pPr>
            <w:r w:rsidRPr="00534F9D">
              <w:t>jadi</w:t>
            </w:r>
          </w:p>
        </w:tc>
        <w:tc>
          <w:tcPr>
            <w:tcW w:w="942" w:type="dxa"/>
            <w:shd w:val="clear" w:color="auto" w:fill="auto"/>
          </w:tcPr>
          <w:p w14:paraId="77ED04F9" w14:textId="77777777" w:rsidR="00DB02E5" w:rsidRPr="00534F9D" w:rsidRDefault="00DB02E5" w:rsidP="00DB02E5">
            <w:pPr>
              <w:pStyle w:val="Text"/>
              <w:rPr>
                <w:rStyle w:val="ChBlueBold"/>
              </w:rPr>
            </w:pPr>
            <w:r w:rsidRPr="00534F9D">
              <w:rPr>
                <w:rStyle w:val="ChBlueBold"/>
              </w:rPr>
              <w:t>sperti</w:t>
            </w:r>
          </w:p>
        </w:tc>
        <w:tc>
          <w:tcPr>
            <w:tcW w:w="1219" w:type="dxa"/>
            <w:shd w:val="clear" w:color="auto" w:fill="auto"/>
          </w:tcPr>
          <w:p w14:paraId="5AE4C76E" w14:textId="77777777" w:rsidR="00DB02E5" w:rsidRPr="00534F9D" w:rsidRDefault="00DB02E5" w:rsidP="00DB02E5">
            <w:pPr>
              <w:pStyle w:val="Text"/>
              <w:rPr>
                <w:rStyle w:val="ChBlueBold"/>
              </w:rPr>
            </w:pPr>
            <w:r w:rsidRPr="00534F9D">
              <w:rPr>
                <w:rStyle w:val="ChBlueBold"/>
              </w:rPr>
              <w:t>manusia</w:t>
            </w:r>
          </w:p>
        </w:tc>
      </w:tr>
      <w:tr w:rsidR="00AC23C4" w:rsidRPr="00534F9D" w14:paraId="08E83C75" w14:textId="77777777" w:rsidTr="00AC23C4">
        <w:tc>
          <w:tcPr>
            <w:tcW w:w="709" w:type="dxa"/>
            <w:shd w:val="clear" w:color="auto" w:fill="auto"/>
          </w:tcPr>
          <w:p w14:paraId="0FE80886" w14:textId="77777777" w:rsidR="00DB02E5" w:rsidRPr="00B1769D" w:rsidRDefault="00DB02E5" w:rsidP="00DB02E5">
            <w:pPr>
              <w:pStyle w:val="GlossEng"/>
            </w:pPr>
          </w:p>
        </w:tc>
        <w:tc>
          <w:tcPr>
            <w:tcW w:w="942" w:type="dxa"/>
            <w:shd w:val="clear" w:color="auto" w:fill="auto"/>
          </w:tcPr>
          <w:p w14:paraId="539BB267" w14:textId="77777777" w:rsidR="00DB02E5" w:rsidRPr="00534F9D" w:rsidRDefault="00DB02E5" w:rsidP="00DB02E5">
            <w:pPr>
              <w:pStyle w:val="GlossEng"/>
            </w:pPr>
            <w:r w:rsidRPr="00534F9D">
              <w:t>evil.spirit</w:t>
            </w:r>
          </w:p>
        </w:tc>
        <w:tc>
          <w:tcPr>
            <w:tcW w:w="702" w:type="dxa"/>
            <w:shd w:val="clear" w:color="auto" w:fill="auto"/>
          </w:tcPr>
          <w:p w14:paraId="1717FC53" w14:textId="77777777" w:rsidR="00DB02E5" w:rsidRPr="0099608C" w:rsidRDefault="00DB02E5" w:rsidP="00DB02E5">
            <w:pPr>
              <w:pStyle w:val="GlossEng"/>
              <w:rPr>
                <w:rStyle w:val="ChSmallCaps"/>
              </w:rPr>
            </w:pPr>
            <w:r w:rsidRPr="0099608C">
              <w:rPr>
                <w:rStyle w:val="ChSmallCaps"/>
              </w:rPr>
              <w:t>d.dist</w:t>
            </w:r>
          </w:p>
        </w:tc>
        <w:tc>
          <w:tcPr>
            <w:tcW w:w="485" w:type="dxa"/>
            <w:shd w:val="clear" w:color="auto" w:fill="auto"/>
          </w:tcPr>
          <w:p w14:paraId="0E37CD01" w14:textId="77777777" w:rsidR="00DB02E5" w:rsidRPr="0099608C" w:rsidRDefault="00DB02E5" w:rsidP="00DB02E5">
            <w:pPr>
              <w:pStyle w:val="GlossEng"/>
              <w:rPr>
                <w:rStyle w:val="ChSmallCaps"/>
              </w:rPr>
            </w:pPr>
            <w:r w:rsidRPr="0099608C">
              <w:rPr>
                <w:rStyle w:val="ChSmallCaps"/>
              </w:rPr>
              <w:t>3sg</w:t>
            </w:r>
          </w:p>
        </w:tc>
        <w:tc>
          <w:tcPr>
            <w:tcW w:w="752" w:type="dxa"/>
            <w:shd w:val="clear" w:color="auto" w:fill="auto"/>
          </w:tcPr>
          <w:p w14:paraId="0DC05278" w14:textId="77777777" w:rsidR="00DB02E5" w:rsidRPr="00534F9D" w:rsidRDefault="00DB02E5" w:rsidP="00DB02E5">
            <w:pPr>
              <w:pStyle w:val="GlossEng"/>
            </w:pPr>
            <w:r w:rsidRPr="00534F9D">
              <w:t>be.able</w:t>
            </w:r>
          </w:p>
        </w:tc>
        <w:tc>
          <w:tcPr>
            <w:tcW w:w="802" w:type="dxa"/>
            <w:shd w:val="clear" w:color="auto" w:fill="auto"/>
          </w:tcPr>
          <w:p w14:paraId="2628746D" w14:textId="77777777" w:rsidR="00DB02E5" w:rsidRPr="00534F9D" w:rsidRDefault="00DB02E5" w:rsidP="00DB02E5">
            <w:pPr>
              <w:pStyle w:val="GlossEng"/>
            </w:pPr>
            <w:r w:rsidRPr="00534F9D">
              <w:t>become</w:t>
            </w:r>
          </w:p>
        </w:tc>
        <w:tc>
          <w:tcPr>
            <w:tcW w:w="942" w:type="dxa"/>
            <w:shd w:val="clear" w:color="auto" w:fill="auto"/>
          </w:tcPr>
          <w:p w14:paraId="7907413A" w14:textId="77777777" w:rsidR="00DB02E5" w:rsidRPr="00534F9D" w:rsidRDefault="00DB02E5" w:rsidP="00DB02E5">
            <w:pPr>
              <w:pStyle w:val="GlossEng"/>
            </w:pPr>
            <w:r>
              <w:t>similar.to</w:t>
            </w:r>
          </w:p>
        </w:tc>
        <w:tc>
          <w:tcPr>
            <w:tcW w:w="1219" w:type="dxa"/>
            <w:shd w:val="clear" w:color="auto" w:fill="auto"/>
          </w:tcPr>
          <w:p w14:paraId="265E40CA" w14:textId="77777777" w:rsidR="00DB02E5" w:rsidRPr="00534F9D" w:rsidRDefault="00DB02E5" w:rsidP="00DB02E5">
            <w:pPr>
              <w:pStyle w:val="GlossEng"/>
            </w:pPr>
            <w:r w:rsidRPr="00534F9D">
              <w:t>human.being</w:t>
            </w:r>
          </w:p>
        </w:tc>
      </w:tr>
    </w:tbl>
    <w:p w14:paraId="50641B63" w14:textId="3B97F40B" w:rsidR="00DB02E5" w:rsidRPr="002B1870" w:rsidRDefault="00B7093A" w:rsidP="00DB02E5">
      <w:pPr>
        <w:pStyle w:val="FreeTranslEng"/>
      </w:pPr>
      <w:r>
        <w:t>‘</w:t>
      </w:r>
      <w:r w:rsidR="00DB02E5" w:rsidRPr="00534F9D">
        <w:t>that evil spirit, he</w:t>
      </w:r>
      <w:r w:rsidR="00643DB5">
        <w:t>/she</w:t>
      </w:r>
      <w:r w:rsidR="00DB02E5" w:rsidRPr="00534F9D">
        <w:t xml:space="preserve"> can become </w:t>
      </w:r>
      <w:r w:rsidR="00DB02E5" w:rsidRPr="001E3B77">
        <w:rPr>
          <w:rStyle w:val="ChBlueBold"/>
        </w:rPr>
        <w:t>similar to a human</w:t>
      </w:r>
      <w:r>
        <w:t>’</w:t>
      </w:r>
      <w:r w:rsidR="00DB02E5" w:rsidRPr="00534F9D">
        <w:t xml:space="preserve"> </w:t>
      </w:r>
      <w:r w:rsidR="00DB02E5" w:rsidRPr="00534F9D">
        <w:rPr>
          <w:rStyle w:val="ExampleSource"/>
        </w:rPr>
        <w:t>[081006-022-CvEx.0010]</w:t>
      </w:r>
    </w:p>
    <w:tbl>
      <w:tblPr>
        <w:tblW w:w="0" w:type="auto"/>
        <w:tblCellMar>
          <w:left w:w="40" w:type="dxa"/>
          <w:right w:w="40" w:type="dxa"/>
        </w:tblCellMar>
        <w:tblLook w:val="01E0" w:firstRow="1" w:lastRow="1" w:firstColumn="1" w:lastColumn="1" w:noHBand="0" w:noVBand="0"/>
      </w:tblPr>
      <w:tblGrid>
        <w:gridCol w:w="709"/>
        <w:gridCol w:w="525"/>
        <w:gridCol w:w="558"/>
        <w:gridCol w:w="942"/>
        <w:gridCol w:w="485"/>
        <w:gridCol w:w="558"/>
        <w:gridCol w:w="2157"/>
      </w:tblGrid>
      <w:tr w:rsidR="00AC23C4" w:rsidRPr="008C7D8B" w14:paraId="34EF0EFE" w14:textId="77777777" w:rsidTr="00AC23C4">
        <w:tc>
          <w:tcPr>
            <w:tcW w:w="709" w:type="dxa"/>
            <w:shd w:val="clear" w:color="auto" w:fill="auto"/>
          </w:tcPr>
          <w:p w14:paraId="2B7B785D" w14:textId="77777777" w:rsidR="00DB02E5" w:rsidRPr="00B1769D" w:rsidRDefault="00DB02E5" w:rsidP="00DB02E5">
            <w:pPr>
              <w:pStyle w:val="O0Nwnext"/>
            </w:pPr>
            <w:bookmarkStart w:id="4320" w:name="_Ref319749839"/>
            <w:bookmarkStart w:id="4321" w:name="_Ref339635106"/>
            <w:r w:rsidRPr="00534F9D">
              <w:t>(</w:t>
            </w:r>
            <w:fldSimple w:instr=" SEQ ( \* ARABIC \s 1 ">
              <w:r w:rsidR="00154D81">
                <w:rPr>
                  <w:noProof/>
                </w:rPr>
                <w:t>70</w:t>
              </w:r>
            </w:fldSimple>
            <w:bookmarkEnd w:id="4320"/>
            <w:r w:rsidRPr="00534F9D">
              <w:t>)</w:t>
            </w:r>
            <w:bookmarkEnd w:id="4321"/>
          </w:p>
        </w:tc>
        <w:tc>
          <w:tcPr>
            <w:tcW w:w="525" w:type="dxa"/>
            <w:shd w:val="clear" w:color="auto" w:fill="auto"/>
          </w:tcPr>
          <w:p w14:paraId="3AC541A1" w14:textId="77777777" w:rsidR="00DB02E5" w:rsidRPr="005274D0" w:rsidRDefault="00DB02E5" w:rsidP="00DB02E5">
            <w:pPr>
              <w:pStyle w:val="Text"/>
            </w:pPr>
            <w:r w:rsidRPr="005274D0">
              <w:t>kalo</w:t>
            </w:r>
          </w:p>
        </w:tc>
        <w:tc>
          <w:tcPr>
            <w:tcW w:w="558" w:type="dxa"/>
            <w:shd w:val="clear" w:color="auto" w:fill="auto"/>
          </w:tcPr>
          <w:p w14:paraId="3C73A005" w14:textId="77777777" w:rsidR="00DB02E5" w:rsidRPr="005274D0" w:rsidRDefault="00DB02E5" w:rsidP="00DB02E5">
            <w:pPr>
              <w:pStyle w:val="Text"/>
            </w:pPr>
            <w:r w:rsidRPr="005274D0">
              <w:t>kaka</w:t>
            </w:r>
          </w:p>
        </w:tc>
        <w:tc>
          <w:tcPr>
            <w:tcW w:w="942" w:type="dxa"/>
            <w:shd w:val="clear" w:color="auto" w:fill="auto"/>
          </w:tcPr>
          <w:p w14:paraId="3ACEB430" w14:textId="77777777" w:rsidR="00DB02E5" w:rsidRPr="001B54B8" w:rsidRDefault="00DB02E5" w:rsidP="00DB02E5">
            <w:pPr>
              <w:pStyle w:val="Text"/>
              <w:rPr>
                <w:rStyle w:val="ChBlueBold"/>
              </w:rPr>
            </w:pPr>
            <w:r>
              <w:rPr>
                <w:rStyle w:val="ChBlueBold"/>
              </w:rPr>
              <w:t>s</w:t>
            </w:r>
            <w:r w:rsidRPr="001B54B8">
              <w:rPr>
                <w:rStyle w:val="ChBlueBold"/>
              </w:rPr>
              <w:t>perti</w:t>
            </w:r>
          </w:p>
        </w:tc>
        <w:tc>
          <w:tcPr>
            <w:tcW w:w="485" w:type="dxa"/>
            <w:shd w:val="clear" w:color="auto" w:fill="auto"/>
          </w:tcPr>
          <w:p w14:paraId="26E35D25" w14:textId="77777777" w:rsidR="00DB02E5" w:rsidRPr="005274D0" w:rsidRDefault="00DB02E5" w:rsidP="00DB02E5">
            <w:pPr>
              <w:pStyle w:val="Text"/>
            </w:pPr>
            <w:r w:rsidRPr="001B54B8">
              <w:rPr>
                <w:rStyle w:val="ChBlueBold"/>
              </w:rPr>
              <w:t>ko</w:t>
            </w:r>
          </w:p>
        </w:tc>
        <w:tc>
          <w:tcPr>
            <w:tcW w:w="558" w:type="dxa"/>
            <w:shd w:val="clear" w:color="auto" w:fill="auto"/>
          </w:tcPr>
          <w:p w14:paraId="7B7927C2" w14:textId="77777777" w:rsidR="00DB02E5" w:rsidRPr="005274D0" w:rsidRDefault="00DB02E5" w:rsidP="00DB02E5">
            <w:pPr>
              <w:pStyle w:val="Text"/>
            </w:pPr>
            <w:r w:rsidRPr="005274D0">
              <w:t>kaka</w:t>
            </w:r>
          </w:p>
        </w:tc>
        <w:tc>
          <w:tcPr>
            <w:tcW w:w="2157" w:type="dxa"/>
            <w:shd w:val="clear" w:color="auto" w:fill="auto"/>
          </w:tcPr>
          <w:p w14:paraId="71F73D14" w14:textId="77777777" w:rsidR="00DB02E5" w:rsidRPr="005274D0" w:rsidRDefault="00DB02E5" w:rsidP="00DB02E5">
            <w:pPr>
              <w:pStyle w:val="Text"/>
            </w:pPr>
            <w:r w:rsidRPr="005274D0">
              <w:t>malu</w:t>
            </w:r>
          </w:p>
        </w:tc>
      </w:tr>
      <w:tr w:rsidR="00AC23C4" w:rsidRPr="00AC23C4" w14:paraId="0BFEF18F" w14:textId="77777777" w:rsidTr="00AC23C4">
        <w:tc>
          <w:tcPr>
            <w:tcW w:w="709" w:type="dxa"/>
            <w:shd w:val="clear" w:color="auto" w:fill="auto"/>
          </w:tcPr>
          <w:p w14:paraId="521F014F" w14:textId="77777777" w:rsidR="00DB02E5" w:rsidRPr="005274D0" w:rsidRDefault="00DB02E5" w:rsidP="00DB02E5">
            <w:pPr>
              <w:pStyle w:val="GlossEng"/>
            </w:pPr>
          </w:p>
        </w:tc>
        <w:tc>
          <w:tcPr>
            <w:tcW w:w="525" w:type="dxa"/>
            <w:shd w:val="clear" w:color="auto" w:fill="auto"/>
          </w:tcPr>
          <w:p w14:paraId="0A822824" w14:textId="77777777" w:rsidR="00DB02E5" w:rsidRPr="005274D0" w:rsidRDefault="00DB02E5" w:rsidP="00DB02E5">
            <w:pPr>
              <w:pStyle w:val="GlossEng"/>
            </w:pPr>
            <w:r>
              <w:t>if</w:t>
            </w:r>
          </w:p>
        </w:tc>
        <w:tc>
          <w:tcPr>
            <w:tcW w:w="558" w:type="dxa"/>
            <w:shd w:val="clear" w:color="auto" w:fill="auto"/>
          </w:tcPr>
          <w:p w14:paraId="3E4AAAE5" w14:textId="77777777" w:rsidR="00DB02E5" w:rsidRPr="005274D0" w:rsidRDefault="00DB02E5" w:rsidP="00DB02E5">
            <w:pPr>
              <w:pStyle w:val="GlossEng"/>
            </w:pPr>
            <w:r>
              <w:t>oSb</w:t>
            </w:r>
          </w:p>
        </w:tc>
        <w:tc>
          <w:tcPr>
            <w:tcW w:w="942" w:type="dxa"/>
            <w:shd w:val="clear" w:color="auto" w:fill="auto"/>
          </w:tcPr>
          <w:p w14:paraId="518AE769" w14:textId="77777777" w:rsidR="00DB02E5" w:rsidRPr="005274D0" w:rsidRDefault="00DB02E5" w:rsidP="00DB02E5">
            <w:pPr>
              <w:pStyle w:val="GlossEng"/>
            </w:pPr>
            <w:r>
              <w:t>similar.to</w:t>
            </w:r>
          </w:p>
        </w:tc>
        <w:tc>
          <w:tcPr>
            <w:tcW w:w="485" w:type="dxa"/>
            <w:shd w:val="clear" w:color="auto" w:fill="auto"/>
          </w:tcPr>
          <w:p w14:paraId="58DC8747" w14:textId="77777777" w:rsidR="00DB02E5" w:rsidRPr="0099608C" w:rsidRDefault="00DB02E5" w:rsidP="00DB02E5">
            <w:pPr>
              <w:pStyle w:val="GlossEng"/>
              <w:rPr>
                <w:rStyle w:val="ChSmallCaps"/>
              </w:rPr>
            </w:pPr>
            <w:r w:rsidRPr="0099608C">
              <w:rPr>
                <w:rStyle w:val="ChSmallCaps"/>
              </w:rPr>
              <w:t>2sg</w:t>
            </w:r>
          </w:p>
        </w:tc>
        <w:tc>
          <w:tcPr>
            <w:tcW w:w="558" w:type="dxa"/>
            <w:shd w:val="clear" w:color="auto" w:fill="auto"/>
          </w:tcPr>
          <w:p w14:paraId="1F3E8A5C" w14:textId="77777777" w:rsidR="00DB02E5" w:rsidRPr="005274D0" w:rsidRDefault="00DB02E5" w:rsidP="00DB02E5">
            <w:pPr>
              <w:pStyle w:val="GlossEng"/>
            </w:pPr>
            <w:r>
              <w:t>oSb</w:t>
            </w:r>
          </w:p>
        </w:tc>
        <w:tc>
          <w:tcPr>
            <w:tcW w:w="2157" w:type="dxa"/>
            <w:shd w:val="clear" w:color="auto" w:fill="auto"/>
          </w:tcPr>
          <w:p w14:paraId="3D4E9D8D" w14:textId="77777777" w:rsidR="00DB02E5" w:rsidRPr="005F2F3E" w:rsidRDefault="00DB02E5" w:rsidP="00DB02E5">
            <w:pPr>
              <w:pStyle w:val="GlossEng"/>
            </w:pPr>
            <w:r w:rsidRPr="005F2F3E">
              <w:t>feel.embarrassed(.about)</w:t>
            </w:r>
          </w:p>
        </w:tc>
      </w:tr>
    </w:tbl>
    <w:p w14:paraId="4E85AB6D" w14:textId="64960532" w:rsidR="00DB02E5" w:rsidRPr="002B1870" w:rsidRDefault="00B7093A" w:rsidP="00DB02E5">
      <w:pPr>
        <w:pStyle w:val="FreeTranslEng"/>
      </w:pPr>
      <w:r>
        <w:t>‘</w:t>
      </w:r>
      <w:r w:rsidR="00DB02E5">
        <w:t>i</w:t>
      </w:r>
      <w:r w:rsidR="00DB02E5" w:rsidRPr="005274D0">
        <w:t xml:space="preserve">f </w:t>
      </w:r>
      <w:r w:rsidR="00DB02E5">
        <w:t>I (</w:t>
      </w:r>
      <w:r>
        <w:t>‘</w:t>
      </w:r>
      <w:r w:rsidR="00DB02E5">
        <w:t>older sibling</w:t>
      </w:r>
      <w:r>
        <w:t>’</w:t>
      </w:r>
      <w:r w:rsidR="00DB02E5">
        <w:t xml:space="preserve">) were </w:t>
      </w:r>
      <w:r w:rsidR="00DB02E5" w:rsidRPr="006D0F0C">
        <w:rPr>
          <w:rStyle w:val="ChBlueBold"/>
        </w:rPr>
        <w:t>similar to you</w:t>
      </w:r>
      <w:r w:rsidR="00DB02E5">
        <w:t>, I (</w:t>
      </w:r>
      <w:r>
        <w:t>‘</w:t>
      </w:r>
      <w:r w:rsidR="00DB02E5">
        <w:t>older sibling</w:t>
      </w:r>
      <w:r>
        <w:t>’</w:t>
      </w:r>
      <w:r w:rsidR="00DB02E5">
        <w:t>) would feel ashamed</w:t>
      </w:r>
      <w:r>
        <w:t>’</w:t>
      </w:r>
      <w:r w:rsidR="00DB02E5">
        <w:t xml:space="preserve"> </w:t>
      </w:r>
      <w:r w:rsidR="00DB02E5" w:rsidRPr="00F22275">
        <w:rPr>
          <w:rStyle w:val="ExampleSource"/>
        </w:rPr>
        <w:t>[081115-001a-Cv.0040]</w:t>
      </w:r>
    </w:p>
    <w:tbl>
      <w:tblPr>
        <w:tblW w:w="4299" w:type="dxa"/>
        <w:tblCellMar>
          <w:left w:w="40" w:type="dxa"/>
          <w:right w:w="40" w:type="dxa"/>
        </w:tblCellMar>
        <w:tblLook w:val="01E0" w:firstRow="1" w:lastRow="1" w:firstColumn="1" w:lastColumn="1" w:noHBand="0" w:noVBand="0"/>
      </w:tblPr>
      <w:tblGrid>
        <w:gridCol w:w="709"/>
        <w:gridCol w:w="747"/>
        <w:gridCol w:w="563"/>
        <w:gridCol w:w="636"/>
        <w:gridCol w:w="942"/>
        <w:gridCol w:w="702"/>
      </w:tblGrid>
      <w:tr w:rsidR="00AC23C4" w:rsidRPr="008C7D8B" w14:paraId="0368F1CC" w14:textId="77777777" w:rsidTr="00AC23C4">
        <w:tc>
          <w:tcPr>
            <w:tcW w:w="709" w:type="dxa"/>
            <w:shd w:val="clear" w:color="auto" w:fill="auto"/>
          </w:tcPr>
          <w:p w14:paraId="790E6270" w14:textId="77777777" w:rsidR="00DB02E5" w:rsidRPr="00B1769D" w:rsidRDefault="00DB02E5" w:rsidP="00DB02E5">
            <w:pPr>
              <w:pStyle w:val="O0Nwnext"/>
            </w:pPr>
            <w:bookmarkStart w:id="4322" w:name="_Ref322955067"/>
            <w:bookmarkStart w:id="4323" w:name="_Ref339635107"/>
            <w:r w:rsidRPr="00534F9D">
              <w:t>(</w:t>
            </w:r>
            <w:fldSimple w:instr=" SEQ ( \* ARABIC \s 1 ">
              <w:r w:rsidR="00154D81">
                <w:rPr>
                  <w:noProof/>
                </w:rPr>
                <w:t>71</w:t>
              </w:r>
            </w:fldSimple>
            <w:bookmarkEnd w:id="4322"/>
            <w:r w:rsidRPr="00534F9D">
              <w:t>)</w:t>
            </w:r>
            <w:bookmarkEnd w:id="4323"/>
          </w:p>
        </w:tc>
        <w:tc>
          <w:tcPr>
            <w:tcW w:w="747" w:type="dxa"/>
            <w:shd w:val="clear" w:color="auto" w:fill="auto"/>
          </w:tcPr>
          <w:p w14:paraId="37E36DD5" w14:textId="77777777" w:rsidR="00DB02E5" w:rsidRPr="00457518" w:rsidRDefault="00DB02E5" w:rsidP="00DB02E5">
            <w:pPr>
              <w:pStyle w:val="Text"/>
            </w:pPr>
            <w:r w:rsidRPr="00457518">
              <w:t>mama</w:t>
            </w:r>
          </w:p>
        </w:tc>
        <w:tc>
          <w:tcPr>
            <w:tcW w:w="563" w:type="dxa"/>
            <w:shd w:val="clear" w:color="auto" w:fill="auto"/>
          </w:tcPr>
          <w:p w14:paraId="2AF943B2" w14:textId="77777777" w:rsidR="00DB02E5" w:rsidRPr="00457518" w:rsidRDefault="00DB02E5" w:rsidP="00DB02E5">
            <w:pPr>
              <w:pStyle w:val="Text"/>
            </w:pPr>
            <w:r w:rsidRPr="00457518">
              <w:t>pu</w:t>
            </w:r>
          </w:p>
        </w:tc>
        <w:tc>
          <w:tcPr>
            <w:tcW w:w="636" w:type="dxa"/>
            <w:shd w:val="clear" w:color="auto" w:fill="auto"/>
          </w:tcPr>
          <w:p w14:paraId="37A6C9CC" w14:textId="77777777" w:rsidR="00DB02E5" w:rsidRPr="00457518" w:rsidRDefault="00DB02E5" w:rsidP="00DB02E5">
            <w:pPr>
              <w:pStyle w:val="Text"/>
            </w:pPr>
            <w:r w:rsidRPr="00457518">
              <w:t>hidup</w:t>
            </w:r>
          </w:p>
        </w:tc>
        <w:tc>
          <w:tcPr>
            <w:tcW w:w="942" w:type="dxa"/>
            <w:shd w:val="clear" w:color="auto" w:fill="auto"/>
          </w:tcPr>
          <w:p w14:paraId="1498718D" w14:textId="77777777" w:rsidR="00DB02E5" w:rsidRPr="00432A2F" w:rsidRDefault="00DB02E5" w:rsidP="00DB02E5">
            <w:pPr>
              <w:pStyle w:val="Text"/>
              <w:rPr>
                <w:rStyle w:val="ChBlueBold"/>
              </w:rPr>
            </w:pPr>
            <w:r>
              <w:rPr>
                <w:rStyle w:val="ChBlueBold"/>
              </w:rPr>
              <w:t>s</w:t>
            </w:r>
            <w:r w:rsidRPr="00432A2F">
              <w:rPr>
                <w:rStyle w:val="ChBlueBold"/>
              </w:rPr>
              <w:t>perti</w:t>
            </w:r>
          </w:p>
        </w:tc>
        <w:tc>
          <w:tcPr>
            <w:tcW w:w="702" w:type="dxa"/>
            <w:shd w:val="clear" w:color="auto" w:fill="auto"/>
          </w:tcPr>
          <w:p w14:paraId="3748EAEA" w14:textId="77777777" w:rsidR="00DB02E5" w:rsidRPr="00432A2F" w:rsidRDefault="00DB02E5" w:rsidP="00DB02E5">
            <w:pPr>
              <w:pStyle w:val="Text"/>
              <w:rPr>
                <w:rStyle w:val="ChBlueBold"/>
              </w:rPr>
            </w:pPr>
            <w:r w:rsidRPr="00432A2F">
              <w:rPr>
                <w:rStyle w:val="ChBlueBold"/>
              </w:rPr>
              <w:t>itu</w:t>
            </w:r>
          </w:p>
        </w:tc>
      </w:tr>
      <w:tr w:rsidR="00AC23C4" w:rsidRPr="00AC23C4" w14:paraId="10CDFE81" w14:textId="77777777" w:rsidTr="00AC23C4">
        <w:tc>
          <w:tcPr>
            <w:tcW w:w="709" w:type="dxa"/>
            <w:shd w:val="clear" w:color="auto" w:fill="auto"/>
          </w:tcPr>
          <w:p w14:paraId="6C10C9F7" w14:textId="77777777" w:rsidR="00DB02E5" w:rsidRPr="00272568" w:rsidRDefault="00DB02E5" w:rsidP="00DB02E5">
            <w:pPr>
              <w:pStyle w:val="GlossEng"/>
            </w:pPr>
          </w:p>
        </w:tc>
        <w:tc>
          <w:tcPr>
            <w:tcW w:w="747" w:type="dxa"/>
            <w:shd w:val="clear" w:color="auto" w:fill="auto"/>
          </w:tcPr>
          <w:p w14:paraId="5B210509" w14:textId="77777777" w:rsidR="00DB02E5" w:rsidRPr="00457518" w:rsidRDefault="00DB02E5" w:rsidP="00DB02E5">
            <w:pPr>
              <w:pStyle w:val="GlossEng"/>
            </w:pPr>
            <w:r w:rsidRPr="00457518">
              <w:t>mother</w:t>
            </w:r>
          </w:p>
        </w:tc>
        <w:tc>
          <w:tcPr>
            <w:tcW w:w="563" w:type="dxa"/>
            <w:shd w:val="clear" w:color="auto" w:fill="auto"/>
          </w:tcPr>
          <w:p w14:paraId="1CCB114C" w14:textId="77777777" w:rsidR="00DB02E5" w:rsidRPr="0099608C" w:rsidRDefault="00DB02E5" w:rsidP="00DB02E5">
            <w:pPr>
              <w:pStyle w:val="GlossEng"/>
              <w:rPr>
                <w:rStyle w:val="ChSmallCaps"/>
              </w:rPr>
            </w:pPr>
            <w:r w:rsidRPr="0099608C">
              <w:rPr>
                <w:rStyle w:val="ChSmallCaps"/>
              </w:rPr>
              <w:t>poss</w:t>
            </w:r>
          </w:p>
        </w:tc>
        <w:tc>
          <w:tcPr>
            <w:tcW w:w="636" w:type="dxa"/>
            <w:shd w:val="clear" w:color="auto" w:fill="auto"/>
          </w:tcPr>
          <w:p w14:paraId="35636115" w14:textId="77777777" w:rsidR="00DB02E5" w:rsidRPr="00457518" w:rsidRDefault="00DB02E5" w:rsidP="00DB02E5">
            <w:pPr>
              <w:pStyle w:val="GlossEng"/>
            </w:pPr>
            <w:r w:rsidRPr="00457518">
              <w:t>life</w:t>
            </w:r>
          </w:p>
        </w:tc>
        <w:tc>
          <w:tcPr>
            <w:tcW w:w="942" w:type="dxa"/>
            <w:shd w:val="clear" w:color="auto" w:fill="auto"/>
          </w:tcPr>
          <w:p w14:paraId="40903F9D" w14:textId="77777777" w:rsidR="00DB02E5" w:rsidRPr="00457518" w:rsidRDefault="00DB02E5" w:rsidP="00DB02E5">
            <w:pPr>
              <w:pStyle w:val="GlossEng"/>
            </w:pPr>
            <w:r>
              <w:t>similar.to</w:t>
            </w:r>
          </w:p>
        </w:tc>
        <w:tc>
          <w:tcPr>
            <w:tcW w:w="702" w:type="dxa"/>
            <w:shd w:val="clear" w:color="auto" w:fill="auto"/>
          </w:tcPr>
          <w:p w14:paraId="78E553D5" w14:textId="77777777" w:rsidR="00DB02E5" w:rsidRPr="0099608C" w:rsidRDefault="00DB02E5" w:rsidP="00DB02E5">
            <w:pPr>
              <w:pStyle w:val="GlossEng"/>
              <w:rPr>
                <w:rStyle w:val="ChSmallCaps"/>
              </w:rPr>
            </w:pPr>
            <w:r w:rsidRPr="0099608C">
              <w:rPr>
                <w:rStyle w:val="ChSmallCaps"/>
              </w:rPr>
              <w:t>d.dist</w:t>
            </w:r>
          </w:p>
        </w:tc>
      </w:tr>
    </w:tbl>
    <w:p w14:paraId="49A95289" w14:textId="2806023C" w:rsidR="00DB02E5" w:rsidRDefault="00B7093A" w:rsidP="00DB02E5">
      <w:pPr>
        <w:pStyle w:val="FreeTranslEng"/>
      </w:pPr>
      <w:r>
        <w:t>‘</w:t>
      </w:r>
      <w:r w:rsidR="00DB02E5">
        <w:t>my (</w:t>
      </w:r>
      <w:r>
        <w:t>‘</w:t>
      </w:r>
      <w:r w:rsidR="00DB02E5">
        <w:t>mother</w:t>
      </w:r>
      <w:r>
        <w:t>’</w:t>
      </w:r>
      <w:r w:rsidR="005B7582">
        <w:t>s</w:t>
      </w:r>
      <w:r>
        <w:t>’</w:t>
      </w:r>
      <w:r w:rsidR="00DB02E5">
        <w:t xml:space="preserve">) life is </w:t>
      </w:r>
      <w:r w:rsidR="00DB02E5" w:rsidRPr="00E03F97">
        <w:rPr>
          <w:rStyle w:val="ChBlueBold"/>
        </w:rPr>
        <w:t>like that</w:t>
      </w:r>
      <w:r>
        <w:t>’</w:t>
      </w:r>
      <w:r w:rsidR="00DB02E5">
        <w:t xml:space="preserve"> </w:t>
      </w:r>
      <w:r w:rsidR="00DB02E5" w:rsidRPr="00272568">
        <w:rPr>
          <w:rStyle w:val="ExampleSource"/>
        </w:rPr>
        <w:t>[080922-001a-CvPh.0932/0938]</w:t>
      </w:r>
    </w:p>
    <w:tbl>
      <w:tblPr>
        <w:tblW w:w="6520" w:type="dxa"/>
        <w:tblCellMar>
          <w:left w:w="40" w:type="dxa"/>
          <w:right w:w="40" w:type="dxa"/>
        </w:tblCellMar>
        <w:tblLook w:val="01E0" w:firstRow="1" w:lastRow="1" w:firstColumn="1" w:lastColumn="1" w:noHBand="0" w:noVBand="0"/>
      </w:tblPr>
      <w:tblGrid>
        <w:gridCol w:w="709"/>
        <w:gridCol w:w="726"/>
        <w:gridCol w:w="564"/>
        <w:gridCol w:w="549"/>
        <w:gridCol w:w="560"/>
        <w:gridCol w:w="933"/>
        <w:gridCol w:w="764"/>
        <w:gridCol w:w="549"/>
        <w:gridCol w:w="1166"/>
      </w:tblGrid>
      <w:tr w:rsidR="00AC23C4" w:rsidRPr="00534F9D" w14:paraId="59C53725" w14:textId="77777777" w:rsidTr="00AC23C4">
        <w:tc>
          <w:tcPr>
            <w:tcW w:w="709" w:type="dxa"/>
            <w:shd w:val="clear" w:color="auto" w:fill="auto"/>
          </w:tcPr>
          <w:p w14:paraId="7FD02A08" w14:textId="77777777" w:rsidR="00DB02E5" w:rsidRPr="00B1769D" w:rsidRDefault="00DB02E5" w:rsidP="00DB02E5">
            <w:pPr>
              <w:pStyle w:val="O0Nwnext"/>
            </w:pPr>
            <w:bookmarkStart w:id="4324" w:name="_Ref307235988"/>
            <w:bookmarkStart w:id="4325" w:name="_Ref339635108"/>
            <w:r w:rsidRPr="00534F9D">
              <w:t>(</w:t>
            </w:r>
            <w:fldSimple w:instr=" SEQ ( \* ARABIC \s 1 ">
              <w:r w:rsidR="00154D81">
                <w:rPr>
                  <w:noProof/>
                </w:rPr>
                <w:t>72</w:t>
              </w:r>
            </w:fldSimple>
            <w:bookmarkEnd w:id="4324"/>
            <w:r w:rsidRPr="00534F9D">
              <w:t>)</w:t>
            </w:r>
            <w:bookmarkEnd w:id="4325"/>
          </w:p>
        </w:tc>
        <w:tc>
          <w:tcPr>
            <w:tcW w:w="726" w:type="dxa"/>
            <w:shd w:val="clear" w:color="auto" w:fill="auto"/>
          </w:tcPr>
          <w:p w14:paraId="6FE9740F" w14:textId="77777777" w:rsidR="00DB02E5" w:rsidRPr="00534F9D" w:rsidRDefault="00DB02E5" w:rsidP="00DB02E5">
            <w:pPr>
              <w:pStyle w:val="Text"/>
            </w:pPr>
            <w:r w:rsidRPr="00534F9D">
              <w:t>doran</w:t>
            </w:r>
            <w:r>
              <w:t>g</w:t>
            </w:r>
          </w:p>
        </w:tc>
        <w:tc>
          <w:tcPr>
            <w:tcW w:w="564" w:type="dxa"/>
            <w:shd w:val="clear" w:color="auto" w:fill="auto"/>
          </w:tcPr>
          <w:p w14:paraId="6A1646BA" w14:textId="77777777" w:rsidR="00DB02E5" w:rsidRPr="00534F9D" w:rsidRDefault="00DB02E5" w:rsidP="00DB02E5">
            <w:pPr>
              <w:pStyle w:val="Text"/>
            </w:pPr>
            <w:r w:rsidRPr="00534F9D">
              <w:t>tida</w:t>
            </w:r>
          </w:p>
        </w:tc>
        <w:tc>
          <w:tcPr>
            <w:tcW w:w="549" w:type="dxa"/>
            <w:shd w:val="clear" w:color="auto" w:fill="auto"/>
          </w:tcPr>
          <w:p w14:paraId="73A44155" w14:textId="77777777" w:rsidR="00DB02E5" w:rsidRPr="00534F9D" w:rsidRDefault="00DB02E5" w:rsidP="00DB02E5">
            <w:pPr>
              <w:pStyle w:val="Text"/>
            </w:pPr>
            <w:r w:rsidRPr="00534F9D">
              <w:t>pake</w:t>
            </w:r>
          </w:p>
        </w:tc>
        <w:tc>
          <w:tcPr>
            <w:tcW w:w="560" w:type="dxa"/>
            <w:shd w:val="clear" w:color="auto" w:fill="auto"/>
          </w:tcPr>
          <w:p w14:paraId="7F6B4C11" w14:textId="77777777" w:rsidR="00DB02E5" w:rsidRPr="00923A73" w:rsidRDefault="00DB02E5" w:rsidP="00DB02E5">
            <w:pPr>
              <w:pStyle w:val="Text"/>
              <w:rPr>
                <w:rStyle w:val="ChBlueBold"/>
              </w:rPr>
            </w:pPr>
            <w:r w:rsidRPr="00923A73">
              <w:rPr>
                <w:rStyle w:val="ChBlueBold"/>
              </w:rPr>
              <w:t>baju</w:t>
            </w:r>
          </w:p>
        </w:tc>
        <w:tc>
          <w:tcPr>
            <w:tcW w:w="933" w:type="dxa"/>
            <w:shd w:val="clear" w:color="auto" w:fill="auto"/>
          </w:tcPr>
          <w:p w14:paraId="5252217C" w14:textId="77777777" w:rsidR="00DB02E5" w:rsidRPr="00534F9D" w:rsidRDefault="00DB02E5" w:rsidP="00DB02E5">
            <w:pPr>
              <w:pStyle w:val="Text"/>
              <w:rPr>
                <w:rStyle w:val="ChBlueBold"/>
              </w:rPr>
            </w:pPr>
            <w:r w:rsidRPr="00534F9D">
              <w:rPr>
                <w:rStyle w:val="ChBlueBold"/>
              </w:rPr>
              <w:t>sperti</w:t>
            </w:r>
          </w:p>
        </w:tc>
        <w:tc>
          <w:tcPr>
            <w:tcW w:w="764" w:type="dxa"/>
            <w:shd w:val="clear" w:color="auto" w:fill="auto"/>
          </w:tcPr>
          <w:p w14:paraId="33DB6EE2" w14:textId="77777777" w:rsidR="00DB02E5" w:rsidRPr="00643DB5" w:rsidRDefault="00DB02E5" w:rsidP="00DB02E5">
            <w:pPr>
              <w:pStyle w:val="Text"/>
            </w:pPr>
            <w:r w:rsidRPr="00643DB5">
              <w:rPr>
                <w:rStyle w:val="ChBlueBold"/>
              </w:rPr>
              <w:t>ini</w:t>
            </w:r>
            <w:r w:rsidR="00643DB5" w:rsidRPr="00643DB5">
              <w:t>,</w:t>
            </w:r>
          </w:p>
        </w:tc>
        <w:tc>
          <w:tcPr>
            <w:tcW w:w="549" w:type="dxa"/>
            <w:shd w:val="clear" w:color="auto" w:fill="auto"/>
          </w:tcPr>
          <w:p w14:paraId="0439AFF8" w14:textId="77777777" w:rsidR="00DB02E5" w:rsidRPr="00534F9D" w:rsidRDefault="00DB02E5" w:rsidP="00DB02E5">
            <w:pPr>
              <w:pStyle w:val="Text"/>
            </w:pPr>
            <w:r w:rsidRPr="00534F9D">
              <w:t>pake</w:t>
            </w:r>
          </w:p>
        </w:tc>
        <w:tc>
          <w:tcPr>
            <w:tcW w:w="1166" w:type="dxa"/>
            <w:shd w:val="clear" w:color="auto" w:fill="auto"/>
          </w:tcPr>
          <w:p w14:paraId="342064BB" w14:textId="77777777" w:rsidR="00DB02E5" w:rsidRPr="00534F9D" w:rsidRDefault="00DB02E5" w:rsidP="00DB02E5">
            <w:pPr>
              <w:pStyle w:val="Text"/>
            </w:pPr>
            <w:r>
              <w:t>daun</w:t>
            </w:r>
            <w:r w:rsidR="00DD7472">
              <w:t>g</w:t>
            </w:r>
            <w:r>
              <w:t>~</w:t>
            </w:r>
            <w:r w:rsidRPr="00534F9D">
              <w:t>daun</w:t>
            </w:r>
            <w:r w:rsidR="00DD7472">
              <w:t>g</w:t>
            </w:r>
          </w:p>
        </w:tc>
      </w:tr>
      <w:tr w:rsidR="00AC23C4" w:rsidRPr="00534F9D" w14:paraId="22184463" w14:textId="77777777" w:rsidTr="00AC23C4">
        <w:tc>
          <w:tcPr>
            <w:tcW w:w="709" w:type="dxa"/>
            <w:shd w:val="clear" w:color="auto" w:fill="auto"/>
          </w:tcPr>
          <w:p w14:paraId="7DE15EC7" w14:textId="77777777" w:rsidR="00DB02E5" w:rsidRPr="00B1769D" w:rsidRDefault="00DB02E5" w:rsidP="00DB02E5">
            <w:pPr>
              <w:pStyle w:val="GlossEng"/>
            </w:pPr>
          </w:p>
        </w:tc>
        <w:tc>
          <w:tcPr>
            <w:tcW w:w="726" w:type="dxa"/>
            <w:shd w:val="clear" w:color="auto" w:fill="auto"/>
          </w:tcPr>
          <w:p w14:paraId="49FDFE6A" w14:textId="77777777" w:rsidR="00DB02E5" w:rsidRPr="0099608C" w:rsidRDefault="00DB02E5" w:rsidP="00DB02E5">
            <w:pPr>
              <w:pStyle w:val="GlossEng"/>
              <w:rPr>
                <w:rStyle w:val="ChSmallCaps"/>
              </w:rPr>
            </w:pPr>
            <w:r w:rsidRPr="0099608C">
              <w:rPr>
                <w:rStyle w:val="ChSmallCaps"/>
              </w:rPr>
              <w:t>3pl</w:t>
            </w:r>
          </w:p>
        </w:tc>
        <w:tc>
          <w:tcPr>
            <w:tcW w:w="564" w:type="dxa"/>
            <w:shd w:val="clear" w:color="auto" w:fill="auto"/>
          </w:tcPr>
          <w:p w14:paraId="301607BE" w14:textId="77777777" w:rsidR="00DB02E5" w:rsidRPr="0099608C" w:rsidRDefault="00DB02E5" w:rsidP="00DB02E5">
            <w:pPr>
              <w:pStyle w:val="GlossEng"/>
              <w:rPr>
                <w:rStyle w:val="ChSmallCaps"/>
              </w:rPr>
            </w:pPr>
            <w:r w:rsidRPr="0099608C">
              <w:rPr>
                <w:rStyle w:val="ChSmallCaps"/>
              </w:rPr>
              <w:t>neg</w:t>
            </w:r>
          </w:p>
        </w:tc>
        <w:tc>
          <w:tcPr>
            <w:tcW w:w="549" w:type="dxa"/>
            <w:shd w:val="clear" w:color="auto" w:fill="auto"/>
          </w:tcPr>
          <w:p w14:paraId="5833D8B1" w14:textId="77777777" w:rsidR="00DB02E5" w:rsidRPr="00534F9D" w:rsidRDefault="00DB02E5" w:rsidP="00DB02E5">
            <w:pPr>
              <w:pStyle w:val="GlossEng"/>
            </w:pPr>
            <w:r w:rsidRPr="00534F9D">
              <w:t>use</w:t>
            </w:r>
          </w:p>
        </w:tc>
        <w:tc>
          <w:tcPr>
            <w:tcW w:w="560" w:type="dxa"/>
            <w:shd w:val="clear" w:color="auto" w:fill="auto"/>
          </w:tcPr>
          <w:p w14:paraId="580CE1E1" w14:textId="77777777" w:rsidR="00DB02E5" w:rsidRPr="00534F9D" w:rsidRDefault="00DB02E5" w:rsidP="00DB02E5">
            <w:pPr>
              <w:pStyle w:val="GlossEng"/>
            </w:pPr>
            <w:r w:rsidRPr="00534F9D">
              <w:t>shirt</w:t>
            </w:r>
          </w:p>
        </w:tc>
        <w:tc>
          <w:tcPr>
            <w:tcW w:w="933" w:type="dxa"/>
            <w:shd w:val="clear" w:color="auto" w:fill="auto"/>
          </w:tcPr>
          <w:p w14:paraId="01425DF1" w14:textId="77777777" w:rsidR="00DB02E5" w:rsidRPr="00534F9D" w:rsidRDefault="00DB02E5" w:rsidP="00DB02E5">
            <w:pPr>
              <w:pStyle w:val="GlossEng"/>
            </w:pPr>
            <w:r>
              <w:t>similar.to</w:t>
            </w:r>
          </w:p>
        </w:tc>
        <w:tc>
          <w:tcPr>
            <w:tcW w:w="764" w:type="dxa"/>
            <w:shd w:val="clear" w:color="auto" w:fill="auto"/>
          </w:tcPr>
          <w:p w14:paraId="6A1A9AEC" w14:textId="77777777" w:rsidR="00DB02E5" w:rsidRPr="0099608C" w:rsidRDefault="00DB02E5" w:rsidP="00DB02E5">
            <w:pPr>
              <w:pStyle w:val="GlossEng"/>
              <w:rPr>
                <w:rStyle w:val="ChSmallCaps"/>
              </w:rPr>
            </w:pPr>
            <w:r w:rsidRPr="0099608C">
              <w:rPr>
                <w:rStyle w:val="ChSmallCaps"/>
              </w:rPr>
              <w:t>d.prox</w:t>
            </w:r>
          </w:p>
        </w:tc>
        <w:tc>
          <w:tcPr>
            <w:tcW w:w="549" w:type="dxa"/>
            <w:shd w:val="clear" w:color="auto" w:fill="auto"/>
          </w:tcPr>
          <w:p w14:paraId="19B64EAB" w14:textId="77777777" w:rsidR="00DB02E5" w:rsidRPr="00534F9D" w:rsidRDefault="00DB02E5" w:rsidP="00DB02E5">
            <w:pPr>
              <w:pStyle w:val="GlossEng"/>
            </w:pPr>
            <w:r w:rsidRPr="00534F9D">
              <w:t>use</w:t>
            </w:r>
          </w:p>
        </w:tc>
        <w:tc>
          <w:tcPr>
            <w:tcW w:w="1166" w:type="dxa"/>
            <w:shd w:val="clear" w:color="auto" w:fill="auto"/>
          </w:tcPr>
          <w:p w14:paraId="01F4A987" w14:textId="77777777" w:rsidR="00DB02E5" w:rsidRPr="00534F9D" w:rsidRDefault="00DB02E5" w:rsidP="00DB02E5">
            <w:pPr>
              <w:pStyle w:val="GlossEng"/>
            </w:pPr>
            <w:r w:rsidRPr="0099608C">
              <w:rPr>
                <w:rStyle w:val="ChSmallCaps"/>
              </w:rPr>
              <w:t>rdp</w:t>
            </w:r>
            <w:r>
              <w:t>~</w:t>
            </w:r>
            <w:r w:rsidRPr="00534F9D">
              <w:t>leaf</w:t>
            </w:r>
          </w:p>
        </w:tc>
      </w:tr>
    </w:tbl>
    <w:p w14:paraId="1804411E" w14:textId="0E5743B7" w:rsidR="00DB02E5" w:rsidRPr="002B1870" w:rsidRDefault="00B7093A" w:rsidP="00DB02E5">
      <w:pPr>
        <w:pStyle w:val="FreeTranslEng"/>
      </w:pPr>
      <w:r>
        <w:t>‘</w:t>
      </w:r>
      <w:r w:rsidR="00DB02E5" w:rsidRPr="00534F9D">
        <w:t>they don</w:t>
      </w:r>
      <w:r>
        <w:t>’</w:t>
      </w:r>
      <w:r w:rsidR="00DB02E5" w:rsidRPr="00534F9D">
        <w:t xml:space="preserve">t wear </w:t>
      </w:r>
      <w:r w:rsidR="00DB02E5" w:rsidRPr="00923A73">
        <w:rPr>
          <w:rStyle w:val="ChBlueBold"/>
        </w:rPr>
        <w:t>clothes like</w:t>
      </w:r>
      <w:r w:rsidR="00DB02E5" w:rsidRPr="00534F9D">
        <w:rPr>
          <w:rStyle w:val="ChBlueBold"/>
        </w:rPr>
        <w:t xml:space="preserve"> these</w:t>
      </w:r>
      <w:r w:rsidR="00DB02E5" w:rsidRPr="00534F9D">
        <w:t>, (they) wear leaves</w:t>
      </w:r>
      <w:r>
        <w:t>’</w:t>
      </w:r>
      <w:r w:rsidR="00DB02E5" w:rsidRPr="00534F9D">
        <w:t xml:space="preserve"> </w:t>
      </w:r>
      <w:r w:rsidR="00DB02E5" w:rsidRPr="00534F9D">
        <w:rPr>
          <w:rStyle w:val="ExampleSource"/>
        </w:rPr>
        <w:t>[081006-023-CvEx.0007]</w:t>
      </w:r>
    </w:p>
    <w:p w14:paraId="7EF18907" w14:textId="5F2F9A0D" w:rsidR="001571BC" w:rsidRDefault="001571BC" w:rsidP="001571BC">
      <w:pPr>
        <w:pStyle w:val="Body0015after"/>
      </w:pPr>
      <w:r>
        <w:rPr>
          <w:lang w:eastAsia="en-US"/>
        </w:rPr>
        <w:t xml:space="preserve">The preposition </w:t>
      </w:r>
      <w:r w:rsidRPr="007A0BC8">
        <w:rPr>
          <w:rStyle w:val="ChItalBold"/>
        </w:rPr>
        <w:t>sperti</w:t>
      </w:r>
      <w:r w:rsidRPr="007A0BC8">
        <w:t xml:space="preserve"> </w:t>
      </w:r>
      <w:r>
        <w:t>‘similar to’</w:t>
      </w:r>
      <w:r w:rsidRPr="007A0BC8">
        <w:t xml:space="preserve"> </w:t>
      </w:r>
      <w:r>
        <w:t>has dual word class membership; it is also used as a conjunction that introduces similarity clauses (§</w:t>
      </w:r>
      <w:r>
        <w:fldChar w:fldCharType="begin"/>
      </w:r>
      <w:r>
        <w:instrText xml:space="preserve"> REF _Ref361251536 \w \h </w:instrText>
      </w:r>
      <w:r>
        <w:fldChar w:fldCharType="separate"/>
      </w:r>
      <w:r w:rsidR="00154D81">
        <w:rPr>
          <w:cs/>
        </w:rPr>
        <w:t>‎</w:t>
      </w:r>
      <w:r w:rsidR="00154D81">
        <w:t>14.2.6</w:t>
      </w:r>
      <w:r>
        <w:fldChar w:fldCharType="end"/>
      </w:r>
      <w:r>
        <w:t>; see also §</w:t>
      </w:r>
      <w:r>
        <w:fldChar w:fldCharType="begin"/>
      </w:r>
      <w:r>
        <w:instrText xml:space="preserve"> REF _Ref351641485 \w \h </w:instrText>
      </w:r>
      <w:r>
        <w:fldChar w:fldCharType="separate"/>
      </w:r>
      <w:r w:rsidR="00154D81">
        <w:rPr>
          <w:cs/>
        </w:rPr>
        <w:t>‎</w:t>
      </w:r>
      <w:r w:rsidR="00154D81">
        <w:t>5.14</w:t>
      </w:r>
      <w:r>
        <w:fldChar w:fldCharType="end"/>
      </w:r>
      <w:r>
        <w:t>).</w:t>
      </w:r>
    </w:p>
    <w:p w14:paraId="7DC0F488" w14:textId="0C9D4BBD" w:rsidR="00DB02E5" w:rsidRDefault="00DB02E5" w:rsidP="00DB02E5">
      <w:pPr>
        <w:pStyle w:val="Heading3"/>
      </w:pPr>
      <w:bookmarkStart w:id="4326" w:name="_Ref319667235"/>
      <w:bookmarkStart w:id="4327" w:name="_Toc334439721"/>
      <w:bookmarkStart w:id="4328" w:name="_Toc342590117"/>
      <w:bookmarkStart w:id="4329" w:name="_Toc365356533"/>
      <w:bookmarkStart w:id="4330" w:name="_Toc440455700"/>
      <w:r w:rsidRPr="002C743B">
        <w:rPr>
          <w:rStyle w:val="ChItalBold"/>
        </w:rPr>
        <w:t>kaya</w:t>
      </w:r>
      <w:r>
        <w:t xml:space="preserve"> </w:t>
      </w:r>
      <w:r w:rsidR="00B7093A">
        <w:t>‘</w:t>
      </w:r>
      <w:r>
        <w:t>like</w:t>
      </w:r>
      <w:r w:rsidR="00B7093A">
        <w:t>’</w:t>
      </w:r>
      <w:bookmarkEnd w:id="4326"/>
      <w:bookmarkEnd w:id="4327"/>
      <w:bookmarkEnd w:id="4328"/>
      <w:bookmarkEnd w:id="4329"/>
      <w:bookmarkEnd w:id="4330"/>
    </w:p>
    <w:p w14:paraId="6E720D40" w14:textId="615E27AD" w:rsidR="00DB02E5" w:rsidRDefault="00DB02E5" w:rsidP="00F27C28">
      <w:pPr>
        <w:pStyle w:val="Body0000after"/>
      </w:pPr>
      <w:r>
        <w:t xml:space="preserve">The </w:t>
      </w:r>
      <w:r>
        <w:rPr>
          <w:lang w:eastAsia="en-US"/>
        </w:rPr>
        <w:t xml:space="preserve">core semantics of the preposition </w:t>
      </w:r>
      <w:r w:rsidRPr="005454E3">
        <w:rPr>
          <w:rStyle w:val="ChItalBold"/>
        </w:rPr>
        <w:t>kaya</w:t>
      </w:r>
      <w:r>
        <w:t xml:space="preserve"> </w:t>
      </w:r>
      <w:r w:rsidR="00B7093A">
        <w:t>‘</w:t>
      </w:r>
      <w:r>
        <w:t>like</w:t>
      </w:r>
      <w:r w:rsidR="00B7093A">
        <w:t>’</w:t>
      </w:r>
      <w:r>
        <w:t xml:space="preserve"> </w:t>
      </w:r>
      <w:r>
        <w:rPr>
          <w:lang w:eastAsia="en-US"/>
        </w:rPr>
        <w:t>are similative</w:t>
      </w:r>
      <w:r w:rsidRPr="009B367A">
        <w:t>: it</w:t>
      </w:r>
      <w:r w:rsidRPr="00273FE0">
        <w:t xml:space="preserve"> indicat</w:t>
      </w:r>
      <w:r>
        <w:t xml:space="preserve">es likeness between the two bases of comparison similar to </w:t>
      </w:r>
      <w:r w:rsidRPr="00882AC3">
        <w:rPr>
          <w:rStyle w:val="ChItalBold"/>
        </w:rPr>
        <w:t>sperti</w:t>
      </w:r>
      <w:r>
        <w:t xml:space="preserve"> </w:t>
      </w:r>
      <w:r w:rsidR="00B7093A">
        <w:t>‘</w:t>
      </w:r>
      <w:r>
        <w:t>similar to</w:t>
      </w:r>
      <w:r w:rsidR="00B7093A">
        <w:t>’</w:t>
      </w:r>
      <w:r>
        <w:t>.</w:t>
      </w:r>
      <w:r>
        <w:rPr>
          <w:rStyle w:val="FootnoteReference"/>
        </w:rPr>
        <w:footnoteReference w:id="227"/>
      </w:r>
      <w:r>
        <w:t xml:space="preserve"> Unlike </w:t>
      </w:r>
      <w:r w:rsidRPr="001136E5">
        <w:rPr>
          <w:rStyle w:val="ChItalBold"/>
        </w:rPr>
        <w:t>sperti</w:t>
      </w:r>
      <w:r>
        <w:t xml:space="preserve"> </w:t>
      </w:r>
      <w:r w:rsidR="00B7093A">
        <w:t>‘</w:t>
      </w:r>
      <w:r>
        <w:t>like</w:t>
      </w:r>
      <w:r w:rsidR="00B7093A">
        <w:t>’</w:t>
      </w:r>
      <w:r>
        <w:t xml:space="preserve">, however, </w:t>
      </w:r>
      <w:r w:rsidRPr="00D24034">
        <w:rPr>
          <w:rStyle w:val="ChItalBold"/>
        </w:rPr>
        <w:t>kaya</w:t>
      </w:r>
      <w:r>
        <w:t xml:space="preserve"> </w:t>
      </w:r>
      <w:r w:rsidR="00B7093A">
        <w:t>‘</w:t>
      </w:r>
      <w:r>
        <w:t>like</w:t>
      </w:r>
      <w:r w:rsidR="00B7093A">
        <w:t>’</w:t>
      </w:r>
      <w:r>
        <w:t xml:space="preserve"> </w:t>
      </w:r>
      <w:r w:rsidR="00491294">
        <w:t xml:space="preserve">is not attested to </w:t>
      </w:r>
      <w:r>
        <w:t xml:space="preserve">combine with demonstratives. Moreover, </w:t>
      </w:r>
      <w:r w:rsidRPr="0092081F">
        <w:rPr>
          <w:rStyle w:val="ChItalBold"/>
        </w:rPr>
        <w:t>kaya</w:t>
      </w:r>
      <w:r>
        <w:t xml:space="preserve"> </w:t>
      </w:r>
      <w:r w:rsidR="00B7093A">
        <w:t>‘</w:t>
      </w:r>
      <w:r>
        <w:t>like</w:t>
      </w:r>
      <w:r w:rsidR="00B7093A">
        <w:t>’</w:t>
      </w:r>
      <w:r>
        <w:t xml:space="preserve"> is semantically distinct from </w:t>
      </w:r>
      <w:r w:rsidRPr="0092081F">
        <w:rPr>
          <w:rStyle w:val="ChItalBold"/>
        </w:rPr>
        <w:t>sperti</w:t>
      </w:r>
      <w:r>
        <w:t xml:space="preserve"> </w:t>
      </w:r>
      <w:r w:rsidR="00B7093A">
        <w:t>‘</w:t>
      </w:r>
      <w:r>
        <w:t>similar to</w:t>
      </w:r>
      <w:r w:rsidR="00B7093A">
        <w:t>’</w:t>
      </w:r>
      <w:r>
        <w:t>, as discussed below.</w:t>
      </w:r>
    </w:p>
    <w:p w14:paraId="2873363B" w14:textId="4DC8808D" w:rsidR="00DB02E5" w:rsidRDefault="00DB02E5" w:rsidP="008C368B">
      <w:pPr>
        <w:pStyle w:val="Body0505after"/>
      </w:pPr>
      <w:r>
        <w:t xml:space="preserve">Most commonly, </w:t>
      </w:r>
      <w:r w:rsidRPr="00AD57EE">
        <w:rPr>
          <w:rStyle w:val="ChItalBold"/>
        </w:rPr>
        <w:t>kaya</w:t>
      </w:r>
      <w:r>
        <w:t xml:space="preserve"> </w:t>
      </w:r>
      <w:r w:rsidR="00B7093A">
        <w:t>‘</w:t>
      </w:r>
      <w:r>
        <w:t>like</w:t>
      </w:r>
      <w:r w:rsidR="00B7093A">
        <w:t>’</w:t>
      </w:r>
      <w:r>
        <w:t xml:space="preserve"> forms peripheral adjuncts as in </w:t>
      </w:r>
      <w:r>
        <w:rPr>
          <w:rStyle w:val="ChItalBold"/>
        </w:rPr>
        <w:t xml:space="preserve">kaya </w:t>
      </w:r>
      <w:r w:rsidR="008C368B">
        <w:rPr>
          <w:rStyle w:val="ChItalBold"/>
        </w:rPr>
        <w:t>burung</w:t>
      </w:r>
      <w:r w:rsidRPr="00184C07">
        <w:t xml:space="preserve"> </w:t>
      </w:r>
      <w:r w:rsidR="00B7093A">
        <w:t>‘</w:t>
      </w:r>
      <w:r>
        <w:t xml:space="preserve">like a </w:t>
      </w:r>
      <w:r w:rsidR="008C368B">
        <w:t>bird</w:t>
      </w:r>
      <w:r w:rsidR="00B7093A">
        <w:t>’</w:t>
      </w:r>
      <w:r>
        <w:t xml:space="preserve"> in </w:t>
      </w:r>
      <w:r>
        <w:fldChar w:fldCharType="begin"/>
      </w:r>
      <w:r>
        <w:instrText xml:space="preserve"> REF _Ref339635109 \h </w:instrText>
      </w:r>
      <w:r>
        <w:fldChar w:fldCharType="separate"/>
      </w:r>
      <w:r w:rsidR="00154D81" w:rsidRPr="00534F9D">
        <w:t>(</w:t>
      </w:r>
      <w:r w:rsidR="00154D81">
        <w:rPr>
          <w:noProof/>
        </w:rPr>
        <w:t>73</w:t>
      </w:r>
      <w:r w:rsidR="00154D81" w:rsidRPr="00534F9D">
        <w:t>)</w:t>
      </w:r>
      <w:r>
        <w:fldChar w:fldCharType="end"/>
      </w:r>
      <w:r>
        <w:t xml:space="preserve">. This example also illustrates that </w:t>
      </w:r>
      <w:r w:rsidRPr="005454E3">
        <w:rPr>
          <w:rStyle w:val="ChItalBold"/>
        </w:rPr>
        <w:t>kaya</w:t>
      </w:r>
      <w:r>
        <w:t xml:space="preserve"> </w:t>
      </w:r>
      <w:r w:rsidR="00B7093A">
        <w:t>‘</w:t>
      </w:r>
      <w:r>
        <w:t>like</w:t>
      </w:r>
      <w:r w:rsidR="00B7093A">
        <w:t>’</w:t>
      </w:r>
      <w:r>
        <w:t xml:space="preserve"> co-occurs with some of the same verbs as </w:t>
      </w:r>
      <w:r w:rsidRPr="00882AC3">
        <w:rPr>
          <w:rStyle w:val="ChItalBold"/>
        </w:rPr>
        <w:t>sperti</w:t>
      </w:r>
      <w:r>
        <w:t xml:space="preserve"> </w:t>
      </w:r>
      <w:r w:rsidR="00B7093A">
        <w:t>‘</w:t>
      </w:r>
      <w:r>
        <w:t>similar to</w:t>
      </w:r>
      <w:r w:rsidR="00B7093A">
        <w:t>’</w:t>
      </w:r>
      <w:r>
        <w:t xml:space="preserve">, such as </w:t>
      </w:r>
      <w:r w:rsidRPr="00EC5565">
        <w:rPr>
          <w:rStyle w:val="ChItalBold"/>
        </w:rPr>
        <w:t>terbang</w:t>
      </w:r>
      <w:r>
        <w:t xml:space="preserve"> </w:t>
      </w:r>
      <w:r w:rsidR="00B7093A">
        <w:t>‘</w:t>
      </w:r>
      <w:r>
        <w:t>fly</w:t>
      </w:r>
      <w:r w:rsidR="00B7093A">
        <w:t>’</w:t>
      </w:r>
      <w:r>
        <w:t xml:space="preserve"> in </w:t>
      </w:r>
      <w:r>
        <w:fldChar w:fldCharType="begin"/>
      </w:r>
      <w:r>
        <w:instrText xml:space="preserve"> REF _Ref339635104 \h </w:instrText>
      </w:r>
      <w:r>
        <w:fldChar w:fldCharType="separate"/>
      </w:r>
      <w:r w:rsidR="00154D81" w:rsidRPr="00534F9D">
        <w:t>(</w:t>
      </w:r>
      <w:r w:rsidR="00154D81">
        <w:rPr>
          <w:noProof/>
        </w:rPr>
        <w:t>68</w:t>
      </w:r>
      <w:r w:rsidR="00154D81" w:rsidRPr="00534F9D">
        <w:t>)</w:t>
      </w:r>
      <w:r>
        <w:fldChar w:fldCharType="end"/>
      </w:r>
      <w:r>
        <w:t xml:space="preserve"> (§</w:t>
      </w:r>
      <w:r>
        <w:fldChar w:fldCharType="begin"/>
      </w:r>
      <w:r>
        <w:instrText xml:space="preserve"> REF _Ref319667233 \w \h </w:instrText>
      </w:r>
      <w:r>
        <w:fldChar w:fldCharType="separate"/>
      </w:r>
      <w:r w:rsidR="00154D81">
        <w:rPr>
          <w:cs/>
        </w:rPr>
        <w:t>‎</w:t>
      </w:r>
      <w:r w:rsidR="00154D81">
        <w:t>10.3.1</w:t>
      </w:r>
      <w:r>
        <w:fldChar w:fldCharType="end"/>
      </w:r>
      <w:r>
        <w:t xml:space="preserve">). Less frequently, </w:t>
      </w:r>
      <w:r w:rsidRPr="005454E3">
        <w:rPr>
          <w:rStyle w:val="ChItalBold"/>
        </w:rPr>
        <w:t>kaya</w:t>
      </w:r>
      <w:r>
        <w:t xml:space="preserve"> </w:t>
      </w:r>
      <w:r w:rsidR="00B7093A">
        <w:t>‘</w:t>
      </w:r>
      <w:r>
        <w:t>like</w:t>
      </w:r>
      <w:r w:rsidR="00B7093A">
        <w:t>’</w:t>
      </w:r>
      <w:r>
        <w:t xml:space="preserve"> introduces the simile in nonverbal predicates as in </w:t>
      </w:r>
      <w:r w:rsidRPr="00972FA7">
        <w:rPr>
          <w:rStyle w:val="ChItalBold"/>
        </w:rPr>
        <w:t>kaya buaya</w:t>
      </w:r>
      <w:r>
        <w:t xml:space="preserve"> </w:t>
      </w:r>
      <w:r w:rsidR="00B7093A">
        <w:t>‘</w:t>
      </w:r>
      <w:r>
        <w:t>like a crocodile</w:t>
      </w:r>
      <w:r w:rsidR="00B7093A">
        <w:t>’</w:t>
      </w:r>
      <w:r>
        <w:t xml:space="preserve"> in </w:t>
      </w:r>
      <w:r>
        <w:fldChar w:fldCharType="begin"/>
      </w:r>
      <w:r>
        <w:instrText xml:space="preserve"> REF _Ref339635114 \h </w:instrText>
      </w:r>
      <w:r>
        <w:fldChar w:fldCharType="separate"/>
      </w:r>
      <w:r w:rsidR="00154D81" w:rsidRPr="00534F9D">
        <w:t>(</w:t>
      </w:r>
      <w:r w:rsidR="00154D81">
        <w:rPr>
          <w:noProof/>
        </w:rPr>
        <w:t>74</w:t>
      </w:r>
      <w:r w:rsidR="00154D81" w:rsidRPr="00534F9D">
        <w:t>)</w:t>
      </w:r>
      <w:r>
        <w:fldChar w:fldCharType="end"/>
      </w:r>
      <w:r>
        <w:t xml:space="preserve">. These examples also illustrate that typically the referent is animate and nominal; for an inanimate referent see the example in </w:t>
      </w:r>
      <w:r>
        <w:fldChar w:fldCharType="begin"/>
      </w:r>
      <w:r>
        <w:instrText xml:space="preserve"> REF _Ref339635119 \h </w:instrText>
      </w:r>
      <w:r>
        <w:fldChar w:fldCharType="separate"/>
      </w:r>
      <w:r w:rsidR="00154D81" w:rsidRPr="00534F9D">
        <w:t>(</w:t>
      </w:r>
      <w:r w:rsidR="00154D81">
        <w:rPr>
          <w:noProof/>
        </w:rPr>
        <w:t>77</w:t>
      </w:r>
      <w:r w:rsidR="00154D81" w:rsidRPr="00534F9D">
        <w:t>)</w:t>
      </w:r>
      <w:r>
        <w:fldChar w:fldCharType="end"/>
      </w:r>
      <w:r>
        <w:t xml:space="preserve"> and for a pronominal referent see </w:t>
      </w:r>
      <w:r>
        <w:fldChar w:fldCharType="begin"/>
      </w:r>
      <w:r>
        <w:instrText xml:space="preserve"> REF _Ref334180351 \h </w:instrText>
      </w:r>
      <w:r>
        <w:fldChar w:fldCharType="separate"/>
      </w:r>
      <w:r w:rsidR="00154D81" w:rsidRPr="00534F9D">
        <w:t>(</w:t>
      </w:r>
      <w:r w:rsidR="00154D81">
        <w:rPr>
          <w:noProof/>
        </w:rPr>
        <w:t>76</w:t>
      </w:r>
      <w:r>
        <w:fldChar w:fldCharType="end"/>
      </w:r>
      <w:r>
        <w:fldChar w:fldCharType="begin"/>
      </w:r>
      <w:r>
        <w:instrText xml:space="preserve"> REF _Ref334180373 \n \h </w:instrText>
      </w:r>
      <w:r>
        <w:fldChar w:fldCharType="separate"/>
      </w:r>
      <w:r w:rsidR="00154D81">
        <w:rPr>
          <w:cs/>
        </w:rPr>
        <w:t>‎</w:t>
      </w:r>
      <w:r w:rsidR="00154D81">
        <w:t>b</w:t>
      </w:r>
      <w:r>
        <w:fldChar w:fldCharType="end"/>
      </w:r>
      <w:r>
        <w:t>).</w:t>
      </w:r>
    </w:p>
    <w:p w14:paraId="66F43126" w14:textId="77777777" w:rsidR="00FE333D" w:rsidRDefault="00FE333D" w:rsidP="008C681C">
      <w:pPr>
        <w:pStyle w:val="ExampleTitle"/>
      </w:pPr>
      <w:r>
        <w:t>Signaling overall likeness or resemblance</w:t>
      </w:r>
    </w:p>
    <w:tbl>
      <w:tblPr>
        <w:tblW w:w="6496" w:type="dxa"/>
        <w:tblCellMar>
          <w:left w:w="40" w:type="dxa"/>
          <w:right w:w="40" w:type="dxa"/>
        </w:tblCellMar>
        <w:tblLook w:val="01E0" w:firstRow="1" w:lastRow="1" w:firstColumn="1" w:lastColumn="1" w:noHBand="0" w:noVBand="0"/>
      </w:tblPr>
      <w:tblGrid>
        <w:gridCol w:w="709"/>
        <w:gridCol w:w="752"/>
        <w:gridCol w:w="780"/>
        <w:gridCol w:w="592"/>
        <w:gridCol w:w="814"/>
        <w:gridCol w:w="752"/>
        <w:gridCol w:w="869"/>
        <w:gridCol w:w="592"/>
        <w:gridCol w:w="636"/>
      </w:tblGrid>
      <w:tr w:rsidR="00AC23C4" w:rsidRPr="008C7D8B" w14:paraId="67924FDC" w14:textId="77777777" w:rsidTr="00AC23C4">
        <w:tc>
          <w:tcPr>
            <w:tcW w:w="709" w:type="dxa"/>
            <w:shd w:val="clear" w:color="auto" w:fill="auto"/>
          </w:tcPr>
          <w:p w14:paraId="410E7617" w14:textId="77777777" w:rsidR="00DB02E5" w:rsidRPr="00B1769D" w:rsidRDefault="00DB02E5" w:rsidP="00DB02E5">
            <w:pPr>
              <w:pStyle w:val="O0Nwnext"/>
            </w:pPr>
            <w:bookmarkStart w:id="4332" w:name="_Ref307582002"/>
            <w:bookmarkStart w:id="4333" w:name="_Ref339635109"/>
            <w:r w:rsidRPr="00534F9D">
              <w:t>(</w:t>
            </w:r>
            <w:fldSimple w:instr=" SEQ ( \* ARABIC \s 1 ">
              <w:r w:rsidR="00154D81">
                <w:rPr>
                  <w:noProof/>
                </w:rPr>
                <w:t>73</w:t>
              </w:r>
            </w:fldSimple>
            <w:bookmarkEnd w:id="4332"/>
            <w:r w:rsidRPr="00534F9D">
              <w:t>)</w:t>
            </w:r>
            <w:bookmarkEnd w:id="4333"/>
          </w:p>
        </w:tc>
        <w:tc>
          <w:tcPr>
            <w:tcW w:w="752" w:type="dxa"/>
            <w:shd w:val="clear" w:color="auto" w:fill="auto"/>
          </w:tcPr>
          <w:p w14:paraId="62D530C9" w14:textId="77777777" w:rsidR="00DB02E5" w:rsidRPr="00C403B1" w:rsidRDefault="00DB02E5" w:rsidP="00DB02E5">
            <w:pPr>
              <w:pStyle w:val="Text"/>
            </w:pPr>
            <w:r w:rsidRPr="00444659">
              <w:t>b</w:t>
            </w:r>
            <w:r w:rsidRPr="00C403B1">
              <w:t>isa</w:t>
            </w:r>
          </w:p>
        </w:tc>
        <w:tc>
          <w:tcPr>
            <w:tcW w:w="780" w:type="dxa"/>
            <w:shd w:val="clear" w:color="auto" w:fill="auto"/>
          </w:tcPr>
          <w:p w14:paraId="27BD8675" w14:textId="77777777" w:rsidR="00DB02E5" w:rsidRPr="00C403B1" w:rsidRDefault="00DB02E5" w:rsidP="00DB02E5">
            <w:pPr>
              <w:pStyle w:val="Text"/>
            </w:pPr>
            <w:r w:rsidRPr="00C403B1">
              <w:t>terban</w:t>
            </w:r>
            <w:r>
              <w:t>g</w:t>
            </w:r>
          </w:p>
        </w:tc>
        <w:tc>
          <w:tcPr>
            <w:tcW w:w="592" w:type="dxa"/>
            <w:shd w:val="clear" w:color="auto" w:fill="auto"/>
          </w:tcPr>
          <w:p w14:paraId="2CDBFE83" w14:textId="77777777" w:rsidR="00DB02E5" w:rsidRPr="00444659" w:rsidRDefault="00DB02E5" w:rsidP="00DB02E5">
            <w:pPr>
              <w:pStyle w:val="Text"/>
              <w:rPr>
                <w:rStyle w:val="ChBlueBold"/>
              </w:rPr>
            </w:pPr>
            <w:r w:rsidRPr="00444659">
              <w:rPr>
                <w:rStyle w:val="ChBlueBold"/>
              </w:rPr>
              <w:t>kaya</w:t>
            </w:r>
          </w:p>
        </w:tc>
        <w:tc>
          <w:tcPr>
            <w:tcW w:w="814" w:type="dxa"/>
            <w:shd w:val="clear" w:color="auto" w:fill="auto"/>
          </w:tcPr>
          <w:p w14:paraId="0EBFB06C" w14:textId="77777777" w:rsidR="00DB02E5" w:rsidRPr="003717A9" w:rsidRDefault="00DB02E5" w:rsidP="00DB02E5">
            <w:pPr>
              <w:pStyle w:val="Text"/>
            </w:pPr>
            <w:r w:rsidRPr="003717A9">
              <w:rPr>
                <w:rStyle w:val="ChBlueBold"/>
              </w:rPr>
              <w:t>burung</w:t>
            </w:r>
            <w:r w:rsidR="003717A9" w:rsidRPr="003717A9">
              <w:t>,</w:t>
            </w:r>
          </w:p>
        </w:tc>
        <w:tc>
          <w:tcPr>
            <w:tcW w:w="752" w:type="dxa"/>
            <w:shd w:val="clear" w:color="auto" w:fill="auto"/>
          </w:tcPr>
          <w:p w14:paraId="6ADFE7FD" w14:textId="77777777" w:rsidR="00DB02E5" w:rsidRPr="00C403B1" w:rsidRDefault="00DB02E5" w:rsidP="00DB02E5">
            <w:pPr>
              <w:pStyle w:val="Text"/>
            </w:pPr>
            <w:r w:rsidRPr="00C403B1">
              <w:t>bisa</w:t>
            </w:r>
          </w:p>
        </w:tc>
        <w:tc>
          <w:tcPr>
            <w:tcW w:w="869" w:type="dxa"/>
            <w:shd w:val="clear" w:color="auto" w:fill="auto"/>
          </w:tcPr>
          <w:p w14:paraId="2AD3BD10" w14:textId="77777777" w:rsidR="00DB02E5" w:rsidRPr="00C403B1" w:rsidRDefault="00DB02E5" w:rsidP="00DB02E5">
            <w:pPr>
              <w:pStyle w:val="Text"/>
            </w:pPr>
            <w:r w:rsidRPr="00C403B1">
              <w:t>m</w:t>
            </w:r>
            <w:r>
              <w:t>e</w:t>
            </w:r>
            <w:r w:rsidRPr="00C403B1">
              <w:t>rayap</w:t>
            </w:r>
          </w:p>
        </w:tc>
        <w:tc>
          <w:tcPr>
            <w:tcW w:w="592" w:type="dxa"/>
            <w:shd w:val="clear" w:color="auto" w:fill="auto"/>
          </w:tcPr>
          <w:p w14:paraId="1808D4E0" w14:textId="77777777" w:rsidR="00DB02E5" w:rsidRPr="00444659" w:rsidRDefault="00DB02E5" w:rsidP="00DB02E5">
            <w:pPr>
              <w:pStyle w:val="Text"/>
              <w:rPr>
                <w:rStyle w:val="ChBlueBold"/>
              </w:rPr>
            </w:pPr>
            <w:r w:rsidRPr="00444659">
              <w:rPr>
                <w:rStyle w:val="ChBlueBold"/>
              </w:rPr>
              <w:t>kaya</w:t>
            </w:r>
          </w:p>
        </w:tc>
        <w:tc>
          <w:tcPr>
            <w:tcW w:w="636" w:type="dxa"/>
            <w:shd w:val="clear" w:color="auto" w:fill="auto"/>
          </w:tcPr>
          <w:p w14:paraId="25DB427C" w14:textId="77777777" w:rsidR="00DB02E5" w:rsidRPr="00444659" w:rsidRDefault="00DB02E5" w:rsidP="00DB02E5">
            <w:pPr>
              <w:pStyle w:val="Text"/>
              <w:rPr>
                <w:rStyle w:val="ChBlueBold"/>
              </w:rPr>
            </w:pPr>
            <w:r w:rsidRPr="00444659">
              <w:rPr>
                <w:rStyle w:val="ChBlueBold"/>
              </w:rPr>
              <w:t>ular</w:t>
            </w:r>
          </w:p>
        </w:tc>
      </w:tr>
      <w:tr w:rsidR="00AC23C4" w:rsidRPr="00AC23C4" w14:paraId="031F158F" w14:textId="77777777" w:rsidTr="00AC23C4">
        <w:tc>
          <w:tcPr>
            <w:tcW w:w="709" w:type="dxa"/>
            <w:shd w:val="clear" w:color="auto" w:fill="auto"/>
          </w:tcPr>
          <w:p w14:paraId="730E8954" w14:textId="77777777" w:rsidR="00DB02E5" w:rsidRPr="00444659" w:rsidRDefault="00DB02E5" w:rsidP="00DB02E5">
            <w:pPr>
              <w:pStyle w:val="GlossEng"/>
            </w:pPr>
          </w:p>
        </w:tc>
        <w:tc>
          <w:tcPr>
            <w:tcW w:w="752" w:type="dxa"/>
            <w:shd w:val="clear" w:color="auto" w:fill="auto"/>
          </w:tcPr>
          <w:p w14:paraId="0FB756A0" w14:textId="77777777" w:rsidR="00DB02E5" w:rsidRPr="00C403B1" w:rsidRDefault="00DB02E5" w:rsidP="00DB02E5">
            <w:pPr>
              <w:pStyle w:val="GlossEng"/>
            </w:pPr>
            <w:r w:rsidRPr="00C403B1">
              <w:t>be.able</w:t>
            </w:r>
          </w:p>
        </w:tc>
        <w:tc>
          <w:tcPr>
            <w:tcW w:w="780" w:type="dxa"/>
            <w:shd w:val="clear" w:color="auto" w:fill="auto"/>
          </w:tcPr>
          <w:p w14:paraId="0782FC63" w14:textId="77777777" w:rsidR="00DB02E5" w:rsidRPr="00C403B1" w:rsidRDefault="00DB02E5" w:rsidP="00DB02E5">
            <w:pPr>
              <w:pStyle w:val="GlossEng"/>
            </w:pPr>
            <w:r w:rsidRPr="00C403B1">
              <w:t>fly</w:t>
            </w:r>
          </w:p>
        </w:tc>
        <w:tc>
          <w:tcPr>
            <w:tcW w:w="592" w:type="dxa"/>
            <w:shd w:val="clear" w:color="auto" w:fill="auto"/>
          </w:tcPr>
          <w:p w14:paraId="471927A6" w14:textId="77777777" w:rsidR="00DB02E5" w:rsidRPr="00C403B1" w:rsidRDefault="00DB02E5" w:rsidP="00DB02E5">
            <w:pPr>
              <w:pStyle w:val="GlossEng"/>
            </w:pPr>
            <w:r w:rsidRPr="00C403B1">
              <w:t>like</w:t>
            </w:r>
          </w:p>
        </w:tc>
        <w:tc>
          <w:tcPr>
            <w:tcW w:w="814" w:type="dxa"/>
            <w:shd w:val="clear" w:color="auto" w:fill="auto"/>
          </w:tcPr>
          <w:p w14:paraId="2B12E24C" w14:textId="77777777" w:rsidR="00DB02E5" w:rsidRPr="00C403B1" w:rsidRDefault="00DB02E5" w:rsidP="00DB02E5">
            <w:pPr>
              <w:pStyle w:val="GlossEng"/>
            </w:pPr>
            <w:r w:rsidRPr="00C403B1">
              <w:t>bird</w:t>
            </w:r>
          </w:p>
        </w:tc>
        <w:tc>
          <w:tcPr>
            <w:tcW w:w="752" w:type="dxa"/>
            <w:shd w:val="clear" w:color="auto" w:fill="auto"/>
          </w:tcPr>
          <w:p w14:paraId="0E805308" w14:textId="77777777" w:rsidR="00DB02E5" w:rsidRPr="00C403B1" w:rsidRDefault="00DB02E5" w:rsidP="00DB02E5">
            <w:pPr>
              <w:pStyle w:val="GlossEng"/>
            </w:pPr>
            <w:r w:rsidRPr="00C403B1">
              <w:t>be.able</w:t>
            </w:r>
          </w:p>
        </w:tc>
        <w:tc>
          <w:tcPr>
            <w:tcW w:w="869" w:type="dxa"/>
            <w:shd w:val="clear" w:color="auto" w:fill="auto"/>
          </w:tcPr>
          <w:p w14:paraId="6BFE1014" w14:textId="77777777" w:rsidR="00DB02E5" w:rsidRPr="00C403B1" w:rsidRDefault="00DB02E5" w:rsidP="00DB02E5">
            <w:pPr>
              <w:pStyle w:val="GlossEng"/>
            </w:pPr>
            <w:r w:rsidRPr="00C403B1">
              <w:t>creep</w:t>
            </w:r>
          </w:p>
        </w:tc>
        <w:tc>
          <w:tcPr>
            <w:tcW w:w="592" w:type="dxa"/>
            <w:shd w:val="clear" w:color="auto" w:fill="auto"/>
          </w:tcPr>
          <w:p w14:paraId="0CBBB59F" w14:textId="77777777" w:rsidR="00DB02E5" w:rsidRPr="00C403B1" w:rsidRDefault="00DB02E5" w:rsidP="00DB02E5">
            <w:pPr>
              <w:pStyle w:val="GlossEng"/>
            </w:pPr>
            <w:r w:rsidRPr="00C403B1">
              <w:t>like</w:t>
            </w:r>
          </w:p>
        </w:tc>
        <w:tc>
          <w:tcPr>
            <w:tcW w:w="636" w:type="dxa"/>
            <w:shd w:val="clear" w:color="auto" w:fill="auto"/>
          </w:tcPr>
          <w:p w14:paraId="18334D09" w14:textId="77777777" w:rsidR="00DB02E5" w:rsidRPr="00C403B1" w:rsidRDefault="00DB02E5" w:rsidP="00DB02E5">
            <w:pPr>
              <w:pStyle w:val="GlossEng"/>
            </w:pPr>
            <w:r w:rsidRPr="00C403B1">
              <w:t>snake</w:t>
            </w:r>
          </w:p>
        </w:tc>
      </w:tr>
    </w:tbl>
    <w:p w14:paraId="5A8AC6C5" w14:textId="3BC647C2" w:rsidR="00DB02E5" w:rsidRPr="002B1870" w:rsidRDefault="00B7093A" w:rsidP="00DB02E5">
      <w:pPr>
        <w:pStyle w:val="FreeTranslEng"/>
      </w:pPr>
      <w:r>
        <w:t>‘</w:t>
      </w:r>
      <w:r w:rsidR="00DB02E5">
        <w:t>(the evil spirit) can fly</w:t>
      </w:r>
      <w:r w:rsidR="00DB02E5" w:rsidRPr="00C403B1">
        <w:t xml:space="preserve"> </w:t>
      </w:r>
      <w:r w:rsidR="00DB02E5" w:rsidRPr="00444659">
        <w:rPr>
          <w:rStyle w:val="ChBlueBold"/>
        </w:rPr>
        <w:t>like a bird</w:t>
      </w:r>
      <w:r w:rsidR="00DB02E5" w:rsidRPr="00C403B1">
        <w:t xml:space="preserve">, can creep </w:t>
      </w:r>
      <w:r w:rsidR="00DB02E5" w:rsidRPr="00444659">
        <w:rPr>
          <w:rStyle w:val="ChBlueBold"/>
        </w:rPr>
        <w:t>like a snake</w:t>
      </w:r>
      <w:r>
        <w:t>’</w:t>
      </w:r>
      <w:r w:rsidR="00DB02E5">
        <w:t xml:space="preserve"> </w:t>
      </w:r>
      <w:r w:rsidR="00DB02E5" w:rsidRPr="00444659">
        <w:rPr>
          <w:rStyle w:val="ExampleSource"/>
        </w:rPr>
        <w:t>[081006-022-CvEx.0031]</w:t>
      </w:r>
    </w:p>
    <w:tbl>
      <w:tblPr>
        <w:tblW w:w="5830" w:type="dxa"/>
        <w:tblCellMar>
          <w:left w:w="40" w:type="dxa"/>
          <w:right w:w="40" w:type="dxa"/>
        </w:tblCellMar>
        <w:tblLook w:val="01E0" w:firstRow="1" w:lastRow="1" w:firstColumn="1" w:lastColumn="1" w:noHBand="0" w:noVBand="0"/>
      </w:tblPr>
      <w:tblGrid>
        <w:gridCol w:w="709"/>
        <w:gridCol w:w="580"/>
        <w:gridCol w:w="730"/>
        <w:gridCol w:w="1319"/>
        <w:gridCol w:w="975"/>
        <w:gridCol w:w="592"/>
        <w:gridCol w:w="925"/>
      </w:tblGrid>
      <w:tr w:rsidR="00AC23C4" w:rsidRPr="008C7D8B" w14:paraId="5D2E82BE" w14:textId="77777777" w:rsidTr="00AC23C4">
        <w:tc>
          <w:tcPr>
            <w:tcW w:w="709" w:type="dxa"/>
            <w:shd w:val="clear" w:color="auto" w:fill="auto"/>
          </w:tcPr>
          <w:p w14:paraId="18F859C6" w14:textId="77777777" w:rsidR="00DB02E5" w:rsidRPr="00B1769D" w:rsidRDefault="00DB02E5" w:rsidP="00DB02E5">
            <w:pPr>
              <w:pStyle w:val="O0Nwnext"/>
            </w:pPr>
            <w:bookmarkStart w:id="4334" w:name="_Ref319416834"/>
            <w:bookmarkStart w:id="4335" w:name="_Ref339635114"/>
            <w:r w:rsidRPr="00534F9D">
              <w:t>(</w:t>
            </w:r>
            <w:fldSimple w:instr=" SEQ ( \* ARABIC \s 1 ">
              <w:r w:rsidR="00154D81">
                <w:rPr>
                  <w:noProof/>
                </w:rPr>
                <w:t>74</w:t>
              </w:r>
            </w:fldSimple>
            <w:bookmarkEnd w:id="4334"/>
            <w:r w:rsidRPr="00534F9D">
              <w:t>)</w:t>
            </w:r>
            <w:bookmarkEnd w:id="4335"/>
          </w:p>
        </w:tc>
        <w:tc>
          <w:tcPr>
            <w:tcW w:w="580" w:type="dxa"/>
            <w:shd w:val="clear" w:color="auto" w:fill="auto"/>
          </w:tcPr>
          <w:p w14:paraId="0A98C21F" w14:textId="77777777" w:rsidR="00DB02E5" w:rsidRPr="00C403B1" w:rsidRDefault="00DB02E5" w:rsidP="00DB02E5">
            <w:pPr>
              <w:pStyle w:val="Text"/>
            </w:pPr>
            <w:r>
              <w:t>dong</w:t>
            </w:r>
          </w:p>
        </w:tc>
        <w:tc>
          <w:tcPr>
            <w:tcW w:w="730" w:type="dxa"/>
            <w:shd w:val="clear" w:color="auto" w:fill="auto"/>
          </w:tcPr>
          <w:p w14:paraId="215BD3CA" w14:textId="77777777" w:rsidR="00DB02E5" w:rsidRPr="00C403B1" w:rsidRDefault="00DB02E5" w:rsidP="00DB02E5">
            <w:pPr>
              <w:pStyle w:val="Text"/>
            </w:pPr>
            <w:r w:rsidRPr="00C403B1">
              <w:t>bilang</w:t>
            </w:r>
          </w:p>
        </w:tc>
        <w:tc>
          <w:tcPr>
            <w:tcW w:w="1319" w:type="dxa"/>
            <w:shd w:val="clear" w:color="auto" w:fill="auto"/>
          </w:tcPr>
          <w:p w14:paraId="5AD8AC85" w14:textId="77777777" w:rsidR="00DB02E5" w:rsidRPr="00C403B1" w:rsidRDefault="00DB02E5" w:rsidP="00DB02E5">
            <w:pPr>
              <w:pStyle w:val="Text"/>
            </w:pPr>
            <w:r w:rsidRPr="00C403B1">
              <w:t>soa-soa</w:t>
            </w:r>
          </w:p>
        </w:tc>
        <w:tc>
          <w:tcPr>
            <w:tcW w:w="975" w:type="dxa"/>
            <w:shd w:val="clear" w:color="auto" w:fill="auto"/>
          </w:tcPr>
          <w:p w14:paraId="455F56BD" w14:textId="77777777" w:rsidR="00DB02E5" w:rsidRPr="00C403B1" w:rsidRDefault="00C2238D" w:rsidP="00DB02E5">
            <w:pPr>
              <w:pStyle w:val="Text"/>
            </w:pPr>
            <w:r w:rsidRPr="00C403B1">
              <w:t>kang</w:t>
            </w:r>
            <w:r w:rsidR="00EF7665">
              <w:t>,</w:t>
            </w:r>
          </w:p>
        </w:tc>
        <w:tc>
          <w:tcPr>
            <w:tcW w:w="592" w:type="dxa"/>
            <w:shd w:val="clear" w:color="auto" w:fill="auto"/>
          </w:tcPr>
          <w:p w14:paraId="758F6421" w14:textId="77777777" w:rsidR="00DB02E5" w:rsidRPr="0091065C" w:rsidRDefault="00DB02E5" w:rsidP="00DB02E5">
            <w:pPr>
              <w:pStyle w:val="Text"/>
              <w:rPr>
                <w:rStyle w:val="ChBlueBold"/>
              </w:rPr>
            </w:pPr>
            <w:r w:rsidRPr="0091065C">
              <w:rPr>
                <w:rStyle w:val="ChBlueBold"/>
              </w:rPr>
              <w:t>kaya</w:t>
            </w:r>
          </w:p>
        </w:tc>
        <w:tc>
          <w:tcPr>
            <w:tcW w:w="925" w:type="dxa"/>
            <w:shd w:val="clear" w:color="auto" w:fill="auto"/>
          </w:tcPr>
          <w:p w14:paraId="19012D2B" w14:textId="77777777" w:rsidR="00DB02E5" w:rsidRPr="0091065C" w:rsidRDefault="00DB02E5" w:rsidP="00DB02E5">
            <w:pPr>
              <w:pStyle w:val="Text"/>
              <w:rPr>
                <w:rStyle w:val="ChBlueBold"/>
              </w:rPr>
            </w:pPr>
            <w:r w:rsidRPr="0091065C">
              <w:rPr>
                <w:rStyle w:val="ChBlueBold"/>
              </w:rPr>
              <w:t>buaya</w:t>
            </w:r>
          </w:p>
        </w:tc>
      </w:tr>
      <w:tr w:rsidR="00AC23C4" w:rsidRPr="00AC23C4" w14:paraId="06DDD19E" w14:textId="77777777" w:rsidTr="00AC23C4">
        <w:tc>
          <w:tcPr>
            <w:tcW w:w="709" w:type="dxa"/>
            <w:shd w:val="clear" w:color="auto" w:fill="auto"/>
          </w:tcPr>
          <w:p w14:paraId="5C5A8EBC" w14:textId="77777777" w:rsidR="00DB02E5" w:rsidRPr="0091065C" w:rsidRDefault="00DB02E5" w:rsidP="00DB02E5">
            <w:pPr>
              <w:pStyle w:val="GlossEng"/>
            </w:pPr>
          </w:p>
        </w:tc>
        <w:tc>
          <w:tcPr>
            <w:tcW w:w="580" w:type="dxa"/>
            <w:shd w:val="clear" w:color="auto" w:fill="auto"/>
          </w:tcPr>
          <w:p w14:paraId="1922A8BA" w14:textId="77777777" w:rsidR="00DB02E5" w:rsidRPr="0099608C" w:rsidRDefault="00DB02E5" w:rsidP="00DB02E5">
            <w:pPr>
              <w:pStyle w:val="GlossEng"/>
              <w:rPr>
                <w:rStyle w:val="ChSmallCaps"/>
              </w:rPr>
            </w:pPr>
            <w:r w:rsidRPr="0099608C">
              <w:rPr>
                <w:rStyle w:val="ChSmallCaps"/>
              </w:rPr>
              <w:t>3pl</w:t>
            </w:r>
          </w:p>
        </w:tc>
        <w:tc>
          <w:tcPr>
            <w:tcW w:w="730" w:type="dxa"/>
            <w:shd w:val="clear" w:color="auto" w:fill="auto"/>
          </w:tcPr>
          <w:p w14:paraId="61AFA6A9" w14:textId="77777777" w:rsidR="00DB02E5" w:rsidRPr="00C403B1" w:rsidRDefault="00DB02E5" w:rsidP="00DB02E5">
            <w:pPr>
              <w:pStyle w:val="GlossEng"/>
            </w:pPr>
            <w:r w:rsidRPr="00C403B1">
              <w:t>say</w:t>
            </w:r>
          </w:p>
        </w:tc>
        <w:tc>
          <w:tcPr>
            <w:tcW w:w="1319" w:type="dxa"/>
            <w:shd w:val="clear" w:color="auto" w:fill="auto"/>
          </w:tcPr>
          <w:p w14:paraId="2A9978FD" w14:textId="77777777" w:rsidR="00DB02E5" w:rsidRPr="00C403B1" w:rsidRDefault="00DB02E5" w:rsidP="00DB02E5">
            <w:pPr>
              <w:pStyle w:val="GlossEng"/>
            </w:pPr>
            <w:r w:rsidRPr="00C403B1">
              <w:t>monitor.lizard</w:t>
            </w:r>
          </w:p>
        </w:tc>
        <w:tc>
          <w:tcPr>
            <w:tcW w:w="975" w:type="dxa"/>
            <w:shd w:val="clear" w:color="auto" w:fill="auto"/>
          </w:tcPr>
          <w:p w14:paraId="5CC34259" w14:textId="77777777" w:rsidR="00DB02E5" w:rsidRPr="00C403B1" w:rsidRDefault="00DB02E5" w:rsidP="00DB02E5">
            <w:pPr>
              <w:pStyle w:val="GlossEng"/>
            </w:pPr>
            <w:r w:rsidRPr="00C403B1">
              <w:t>you.know</w:t>
            </w:r>
          </w:p>
        </w:tc>
        <w:tc>
          <w:tcPr>
            <w:tcW w:w="592" w:type="dxa"/>
            <w:shd w:val="clear" w:color="auto" w:fill="auto"/>
          </w:tcPr>
          <w:p w14:paraId="49D53243" w14:textId="77777777" w:rsidR="00DB02E5" w:rsidRPr="00C403B1" w:rsidRDefault="00DB02E5" w:rsidP="00DB02E5">
            <w:pPr>
              <w:pStyle w:val="GlossEng"/>
            </w:pPr>
            <w:r w:rsidRPr="00C403B1">
              <w:t>like</w:t>
            </w:r>
          </w:p>
        </w:tc>
        <w:tc>
          <w:tcPr>
            <w:tcW w:w="925" w:type="dxa"/>
            <w:shd w:val="clear" w:color="auto" w:fill="auto"/>
          </w:tcPr>
          <w:p w14:paraId="12F61DB1" w14:textId="77777777" w:rsidR="00DB02E5" w:rsidRPr="00C403B1" w:rsidRDefault="00DB02E5" w:rsidP="00DB02E5">
            <w:pPr>
              <w:pStyle w:val="GlossEng"/>
            </w:pPr>
            <w:r w:rsidRPr="00C403B1">
              <w:t>crocodile</w:t>
            </w:r>
          </w:p>
        </w:tc>
      </w:tr>
    </w:tbl>
    <w:p w14:paraId="06BF445D" w14:textId="06371178" w:rsidR="00DB02E5" w:rsidRPr="00072AF1" w:rsidRDefault="00B7093A" w:rsidP="00DB02E5">
      <w:pPr>
        <w:pStyle w:val="FreeTranslEng"/>
      </w:pPr>
      <w:r>
        <w:t>‘</w:t>
      </w:r>
      <w:r w:rsidR="00EF7665">
        <w:t xml:space="preserve">they call (it) a monitor lizard, </w:t>
      </w:r>
      <w:r w:rsidR="00EF7665" w:rsidRPr="005B7582">
        <w:t>you know</w:t>
      </w:r>
      <w:r w:rsidR="00EF7665">
        <w:t>, (it</w:t>
      </w:r>
      <w:r>
        <w:t>’</w:t>
      </w:r>
      <w:r w:rsidR="00EF7665">
        <w:t xml:space="preserve">s) </w:t>
      </w:r>
      <w:r w:rsidR="00EF7665" w:rsidRPr="005B7582">
        <w:rPr>
          <w:rStyle w:val="ChBlueBold"/>
        </w:rPr>
        <w:t>like a crocodile</w:t>
      </w:r>
      <w:r>
        <w:t>’</w:t>
      </w:r>
      <w:r w:rsidR="00EF7665">
        <w:t xml:space="preserve"> </w:t>
      </w:r>
      <w:r w:rsidR="00DB02E5" w:rsidRPr="0091065C">
        <w:rPr>
          <w:rStyle w:val="ExampleSource"/>
        </w:rPr>
        <w:t>[080922-009-CvNP.0053]</w:t>
      </w:r>
    </w:p>
    <w:p w14:paraId="72AE4C78" w14:textId="16F16088" w:rsidR="00DB02E5" w:rsidRDefault="00DB02E5" w:rsidP="008C368B">
      <w:pPr>
        <w:pStyle w:val="Body0000after"/>
      </w:pPr>
      <w:r>
        <w:t xml:space="preserve">The semantic distinctions between </w:t>
      </w:r>
      <w:r w:rsidRPr="00B72EDA">
        <w:rPr>
          <w:rStyle w:val="ChItalBold"/>
        </w:rPr>
        <w:t>kaya</w:t>
      </w:r>
      <w:r>
        <w:t xml:space="preserve"> </w:t>
      </w:r>
      <w:r w:rsidR="00B7093A">
        <w:t>‘</w:t>
      </w:r>
      <w:r>
        <w:t>like</w:t>
      </w:r>
      <w:r w:rsidR="00B7093A">
        <w:t>’</w:t>
      </w:r>
      <w:r>
        <w:t xml:space="preserve"> and </w:t>
      </w:r>
      <w:r>
        <w:rPr>
          <w:rStyle w:val="ChItalBold"/>
        </w:rPr>
        <w:t>sperti</w:t>
      </w:r>
      <w:r>
        <w:t xml:space="preserve"> </w:t>
      </w:r>
      <w:r w:rsidR="00B7093A">
        <w:t>‘</w:t>
      </w:r>
      <w:r>
        <w:t>similar to</w:t>
      </w:r>
      <w:r w:rsidR="00B7093A">
        <w:t>’</w:t>
      </w:r>
      <w:r>
        <w:t xml:space="preserve"> are subtle. While both signal likeness in terms of appearance or behavior, they differ in </w:t>
      </w:r>
      <w:r w:rsidR="00EE4A76">
        <w:t>terms of their semantic effect</w:t>
      </w:r>
      <w:r>
        <w:t xml:space="preserve">. Similative </w:t>
      </w:r>
      <w:r w:rsidRPr="00B72EDA">
        <w:rPr>
          <w:rStyle w:val="ChItalBold"/>
        </w:rPr>
        <w:t>kaya</w:t>
      </w:r>
      <w:r>
        <w:t xml:space="preserve"> </w:t>
      </w:r>
      <w:r w:rsidR="00B7093A">
        <w:t>‘</w:t>
      </w:r>
      <w:r>
        <w:t>like</w:t>
      </w:r>
      <w:r w:rsidR="00B7093A">
        <w:t>’</w:t>
      </w:r>
      <w:r>
        <w:t xml:space="preserve"> signals overall resemblance between the two bases of comparison. By contrast, the </w:t>
      </w:r>
      <w:r w:rsidR="00A730F0">
        <w:t xml:space="preserve">semantic effect </w:t>
      </w:r>
      <w:r>
        <w:t xml:space="preserve">of </w:t>
      </w:r>
      <w:r>
        <w:rPr>
          <w:rStyle w:val="ChItalBold"/>
        </w:rPr>
        <w:t>sperti</w:t>
      </w:r>
      <w:r>
        <w:t xml:space="preserve"> </w:t>
      </w:r>
      <w:r w:rsidR="00B7093A">
        <w:t>‘</w:t>
      </w:r>
      <w:r>
        <w:t>similar to</w:t>
      </w:r>
      <w:r w:rsidR="00B7093A">
        <w:t>’</w:t>
      </w:r>
      <w:r>
        <w:t xml:space="preserve"> </w:t>
      </w:r>
      <w:r w:rsidR="00A730F0">
        <w:t xml:space="preserve">is </w:t>
      </w:r>
      <w:r>
        <w:t xml:space="preserve">more limited: it signals likeness or resemblance in some, most </w:t>
      </w:r>
      <w:r w:rsidR="00EE4A76">
        <w:t xml:space="preserve">often </w:t>
      </w:r>
      <w:r>
        <w:t xml:space="preserve">implied, respect. This distinction is illustrated in the contrastive examples in </w:t>
      </w:r>
      <w:r>
        <w:fldChar w:fldCharType="begin"/>
      </w:r>
      <w:r>
        <w:instrText xml:space="preserve"> REF _Ref339635117 \h </w:instrText>
      </w:r>
      <w:r>
        <w:fldChar w:fldCharType="separate"/>
      </w:r>
      <w:r w:rsidR="00154D81" w:rsidRPr="00534F9D">
        <w:t>(</w:t>
      </w:r>
      <w:r w:rsidR="00154D81">
        <w:rPr>
          <w:noProof/>
        </w:rPr>
        <w:t>75</w:t>
      </w:r>
      <w:r w:rsidR="00154D81" w:rsidRPr="00534F9D">
        <w:t>)</w:t>
      </w:r>
      <w:r>
        <w:fldChar w:fldCharType="end"/>
      </w:r>
      <w:r>
        <w:t xml:space="preserve"> and </w:t>
      </w:r>
      <w:r>
        <w:fldChar w:fldCharType="begin"/>
      </w:r>
      <w:r>
        <w:instrText xml:space="preserve"> REF _Ref339635118 \h </w:instrText>
      </w:r>
      <w:r>
        <w:fldChar w:fldCharType="separate"/>
      </w:r>
      <w:r w:rsidR="00154D81" w:rsidRPr="00534F9D">
        <w:t>(</w:t>
      </w:r>
      <w:r w:rsidR="00154D81">
        <w:rPr>
          <w:noProof/>
        </w:rPr>
        <w:t>76</w:t>
      </w:r>
      <w:r w:rsidR="00154D81" w:rsidRPr="00534F9D">
        <w:t>)</w:t>
      </w:r>
      <w:r>
        <w:fldChar w:fldCharType="end"/>
      </w:r>
      <w:r>
        <w:t>.</w:t>
      </w:r>
    </w:p>
    <w:p w14:paraId="23B889A3" w14:textId="087F4E74" w:rsidR="00DB02E5" w:rsidRDefault="00DB02E5" w:rsidP="00F27C28">
      <w:pPr>
        <w:pStyle w:val="Body0505after"/>
      </w:pPr>
      <w:r>
        <w:t xml:space="preserve">In </w:t>
      </w:r>
      <w:r>
        <w:fldChar w:fldCharType="begin"/>
      </w:r>
      <w:r>
        <w:instrText xml:space="preserve"> REF _Ref334180350 \h </w:instrText>
      </w:r>
      <w:r>
        <w:fldChar w:fldCharType="separate"/>
      </w:r>
      <w:r w:rsidR="00154D81" w:rsidRPr="00534F9D">
        <w:t>(</w:t>
      </w:r>
      <w:r w:rsidR="00154D81">
        <w:rPr>
          <w:noProof/>
        </w:rPr>
        <w:t>75</w:t>
      </w:r>
      <w:r>
        <w:fldChar w:fldCharType="end"/>
      </w:r>
      <w:r>
        <w:fldChar w:fldCharType="begin"/>
      </w:r>
      <w:r>
        <w:instrText xml:space="preserve"> REF _Ref334180370 \n \h </w:instrText>
      </w:r>
      <w:r>
        <w:fldChar w:fldCharType="separate"/>
      </w:r>
      <w:r w:rsidR="00154D81">
        <w:rPr>
          <w:cs/>
        </w:rPr>
        <w:t>‎</w:t>
      </w:r>
      <w:r w:rsidR="00154D81">
        <w:t>a</w:t>
      </w:r>
      <w:r>
        <w:fldChar w:fldCharType="end"/>
      </w:r>
      <w:r>
        <w:t xml:space="preserve">) </w:t>
      </w:r>
      <w:r>
        <w:rPr>
          <w:rStyle w:val="ChItalBold"/>
        </w:rPr>
        <w:t>kaya</w:t>
      </w:r>
      <w:r>
        <w:t xml:space="preserve"> </w:t>
      </w:r>
      <w:r w:rsidR="00B7093A">
        <w:t>‘</w:t>
      </w:r>
      <w:r>
        <w:t>like</w:t>
      </w:r>
      <w:r w:rsidR="00B7093A">
        <w:t>’</w:t>
      </w:r>
      <w:r>
        <w:t xml:space="preserve"> signals overall physical resemblance: the speaker</w:t>
      </w:r>
      <w:r w:rsidR="00B7093A">
        <w:t>’</w:t>
      </w:r>
      <w:r>
        <w:t xml:space="preserve">s brother has the same facial features as their father. By contrast, in </w:t>
      </w:r>
      <w:r w:rsidR="008C368B">
        <w:t xml:space="preserve">the elicited example in </w:t>
      </w:r>
      <w:r>
        <w:fldChar w:fldCharType="begin"/>
      </w:r>
      <w:r>
        <w:instrText xml:space="preserve"> REF _Ref334180350 \h </w:instrText>
      </w:r>
      <w:r>
        <w:fldChar w:fldCharType="separate"/>
      </w:r>
      <w:r w:rsidR="00154D81" w:rsidRPr="00534F9D">
        <w:t>(</w:t>
      </w:r>
      <w:r w:rsidR="00154D81">
        <w:rPr>
          <w:noProof/>
        </w:rPr>
        <w:t>75</w:t>
      </w:r>
      <w:r>
        <w:fldChar w:fldCharType="end"/>
      </w:r>
      <w:r>
        <w:fldChar w:fldCharType="begin"/>
      </w:r>
      <w:r>
        <w:instrText xml:space="preserve"> REF _Ref334180371 \n \h </w:instrText>
      </w:r>
      <w:r>
        <w:fldChar w:fldCharType="separate"/>
      </w:r>
      <w:r w:rsidR="00154D81">
        <w:rPr>
          <w:cs/>
        </w:rPr>
        <w:t>‎</w:t>
      </w:r>
      <w:r w:rsidR="00154D81">
        <w:t>b</w:t>
      </w:r>
      <w:r>
        <w:fldChar w:fldCharType="end"/>
      </w:r>
      <w:r>
        <w:t xml:space="preserve">) </w:t>
      </w:r>
      <w:r w:rsidRPr="00720299">
        <w:rPr>
          <w:rStyle w:val="ChItalBold"/>
        </w:rPr>
        <w:t>sperti</w:t>
      </w:r>
      <w:r>
        <w:t xml:space="preserve"> </w:t>
      </w:r>
      <w:r w:rsidR="00B7093A">
        <w:t>‘</w:t>
      </w:r>
      <w:r>
        <w:t>similar to</w:t>
      </w:r>
      <w:r w:rsidR="00B7093A">
        <w:t>’</w:t>
      </w:r>
      <w:r>
        <w:t xml:space="preserve"> signals limited or partial resemblance: </w:t>
      </w:r>
      <w:r>
        <w:rPr>
          <w:szCs w:val="19"/>
        </w:rPr>
        <w:t>that is,</w:t>
      </w:r>
      <w:r>
        <w:t xml:space="preserve"> father and son share specific facial features. In </w:t>
      </w:r>
      <w:r>
        <w:fldChar w:fldCharType="begin"/>
      </w:r>
      <w:r>
        <w:instrText xml:space="preserve"> REF _Ref334180351 \h </w:instrText>
      </w:r>
      <w:r>
        <w:fldChar w:fldCharType="separate"/>
      </w:r>
      <w:r w:rsidR="00154D81" w:rsidRPr="00534F9D">
        <w:t>(</w:t>
      </w:r>
      <w:r w:rsidR="00154D81">
        <w:rPr>
          <w:noProof/>
        </w:rPr>
        <w:t>76</w:t>
      </w:r>
      <w:r>
        <w:fldChar w:fldCharType="end"/>
      </w:r>
      <w:r>
        <w:fldChar w:fldCharType="begin"/>
      </w:r>
      <w:r>
        <w:instrText xml:space="preserve"> REF _Ref334180372 \n \h </w:instrText>
      </w:r>
      <w:r>
        <w:fldChar w:fldCharType="separate"/>
      </w:r>
      <w:r w:rsidR="00154D81">
        <w:rPr>
          <w:cs/>
        </w:rPr>
        <w:t>‎</w:t>
      </w:r>
      <w:r w:rsidR="00154D81">
        <w:t>a</w:t>
      </w:r>
      <w:r>
        <w:fldChar w:fldCharType="end"/>
      </w:r>
      <w:r>
        <w:t xml:space="preserve">), a teacher relates a conversation she had with a socially maladjusted student. Employing </w:t>
      </w:r>
      <w:r w:rsidRPr="00720299">
        <w:rPr>
          <w:rStyle w:val="ChItalBold"/>
        </w:rPr>
        <w:t>sperti</w:t>
      </w:r>
      <w:r>
        <w:t xml:space="preserve"> </w:t>
      </w:r>
      <w:r w:rsidR="00B7093A">
        <w:t>‘</w:t>
      </w:r>
      <w:r>
        <w:t>similar to</w:t>
      </w:r>
      <w:r w:rsidR="00B7093A">
        <w:t>’</w:t>
      </w:r>
      <w:r>
        <w:t>, the teacher signals that she refers to some specific aspects of the student</w:t>
      </w:r>
      <w:r w:rsidR="00B7093A">
        <w:t>’</w:t>
      </w:r>
      <w:r>
        <w:t xml:space="preserve">s behavior: </w:t>
      </w:r>
      <w:r w:rsidRPr="00EA7951">
        <w:rPr>
          <w:rStyle w:val="ChItalBold"/>
        </w:rPr>
        <w:t>kalo kaka sperti ko</w:t>
      </w:r>
      <w:r>
        <w:t xml:space="preserve"> </w:t>
      </w:r>
      <w:r w:rsidR="00B7093A">
        <w:t>‘</w:t>
      </w:r>
      <w:r>
        <w:t>if I (</w:t>
      </w:r>
      <w:r w:rsidR="00B7093A">
        <w:t>‘</w:t>
      </w:r>
      <w:r>
        <w:t>older sibling</w:t>
      </w:r>
      <w:r w:rsidR="00B7093A">
        <w:t>’</w:t>
      </w:r>
      <w:r>
        <w:t xml:space="preserve">) were </w:t>
      </w:r>
      <w:r w:rsidR="005B7582">
        <w:t xml:space="preserve">similar to </w:t>
      </w:r>
      <w:r>
        <w:t>you (with respect to the behavior you</w:t>
      </w:r>
      <w:r w:rsidR="00B7093A">
        <w:t>’</w:t>
      </w:r>
      <w:r>
        <w:t>re displaying at school)</w:t>
      </w:r>
      <w:r w:rsidR="00B7093A">
        <w:t>’</w:t>
      </w:r>
      <w:r>
        <w:t xml:space="preserve">. If, by contrast, the teacher had </w:t>
      </w:r>
      <w:r w:rsidR="0061412B">
        <w:t xml:space="preserve">used </w:t>
      </w:r>
      <w:r w:rsidRPr="00EA7951">
        <w:rPr>
          <w:rStyle w:val="ChItalBold"/>
        </w:rPr>
        <w:t>kaya</w:t>
      </w:r>
      <w:r>
        <w:t xml:space="preserve"> </w:t>
      </w:r>
      <w:r w:rsidR="00B7093A">
        <w:t>‘</w:t>
      </w:r>
      <w:r>
        <w:t>like</w:t>
      </w:r>
      <w:r w:rsidR="00B7093A">
        <w:t>’</w:t>
      </w:r>
      <w:r w:rsidR="008C368B">
        <w:t xml:space="preserve">, as in the elicited example in </w:t>
      </w:r>
      <w:r w:rsidR="008C368B" w:rsidRPr="00D64694">
        <w:fldChar w:fldCharType="begin"/>
      </w:r>
      <w:r w:rsidR="008C368B" w:rsidRPr="00D64694">
        <w:instrText xml:space="preserve"> REF _Ref334180351 \h </w:instrText>
      </w:r>
      <w:r w:rsidR="008C368B" w:rsidRPr="00D64694">
        <w:fldChar w:fldCharType="separate"/>
      </w:r>
      <w:r w:rsidR="00154D81" w:rsidRPr="00534F9D">
        <w:t>(</w:t>
      </w:r>
      <w:r w:rsidR="00154D81">
        <w:rPr>
          <w:noProof/>
        </w:rPr>
        <w:t>76</w:t>
      </w:r>
      <w:r w:rsidR="008C368B" w:rsidRPr="00D64694">
        <w:fldChar w:fldCharType="end"/>
      </w:r>
      <w:r w:rsidR="008C368B" w:rsidRPr="00D64694">
        <w:fldChar w:fldCharType="begin"/>
      </w:r>
      <w:r w:rsidR="008C368B" w:rsidRPr="00D64694">
        <w:instrText xml:space="preserve"> REF _Ref334180373 \n \h </w:instrText>
      </w:r>
      <w:r w:rsidR="008C368B" w:rsidRPr="00D64694">
        <w:fldChar w:fldCharType="separate"/>
      </w:r>
      <w:r w:rsidR="00154D81">
        <w:rPr>
          <w:cs/>
        </w:rPr>
        <w:t>‎</w:t>
      </w:r>
      <w:r w:rsidR="00154D81">
        <w:t>b</w:t>
      </w:r>
      <w:r w:rsidR="008C368B" w:rsidRPr="00D64694">
        <w:fldChar w:fldCharType="end"/>
      </w:r>
      <w:r w:rsidR="008C368B" w:rsidRPr="00D64694">
        <w:t>)</w:t>
      </w:r>
      <w:r>
        <w:t xml:space="preserve">, the </w:t>
      </w:r>
      <w:r w:rsidR="00A730F0">
        <w:t>s</w:t>
      </w:r>
      <w:r w:rsidR="0061412B">
        <w:t xml:space="preserve">emantic effect of the </w:t>
      </w:r>
      <w:r>
        <w:t>comparison would have been much wider, not only referring to the student</w:t>
      </w:r>
      <w:r w:rsidR="00B7093A">
        <w:t>’</w:t>
      </w:r>
      <w:r>
        <w:t>s behavior at school but signaling overall resemblance between the speaker and her student.</w:t>
      </w:r>
    </w:p>
    <w:p w14:paraId="7984F75F" w14:textId="1209B2CF" w:rsidR="00DB02E5" w:rsidRDefault="00DB02E5" w:rsidP="00DB02E5">
      <w:pPr>
        <w:pStyle w:val="ExampleTitle"/>
      </w:pPr>
      <w:r>
        <w:t xml:space="preserve">Semantic distinctions between </w:t>
      </w:r>
      <w:r w:rsidRPr="00AA1CA4">
        <w:rPr>
          <w:rStyle w:val="ChItalBold"/>
        </w:rPr>
        <w:t>kaya</w:t>
      </w:r>
      <w:r>
        <w:t xml:space="preserve"> </w:t>
      </w:r>
      <w:r w:rsidR="00B7093A">
        <w:t>‘</w:t>
      </w:r>
      <w:r>
        <w:t>like</w:t>
      </w:r>
      <w:r w:rsidR="00B7093A">
        <w:t>’</w:t>
      </w:r>
      <w:r>
        <w:t xml:space="preserve"> and </w:t>
      </w:r>
      <w:r w:rsidRPr="00AA1CA4">
        <w:rPr>
          <w:rStyle w:val="ChItalBold"/>
        </w:rPr>
        <w:t>sperti</w:t>
      </w:r>
      <w:r>
        <w:t xml:space="preserve"> </w:t>
      </w:r>
      <w:r w:rsidR="00B7093A">
        <w:t>‘</w:t>
      </w:r>
      <w:r w:rsidR="005B7582">
        <w:t>similar to</w:t>
      </w:r>
      <w:r w:rsidR="00B7093A">
        <w:t>’</w:t>
      </w:r>
    </w:p>
    <w:tbl>
      <w:tblPr>
        <w:tblW w:w="5094" w:type="dxa"/>
        <w:tblCellMar>
          <w:left w:w="40" w:type="dxa"/>
          <w:right w:w="40" w:type="dxa"/>
        </w:tblCellMar>
        <w:tblLook w:val="01E0" w:firstRow="1" w:lastRow="1" w:firstColumn="1" w:lastColumn="1" w:noHBand="0" w:noVBand="0"/>
      </w:tblPr>
      <w:tblGrid>
        <w:gridCol w:w="709"/>
        <w:gridCol w:w="425"/>
        <w:gridCol w:w="485"/>
        <w:gridCol w:w="563"/>
        <w:gridCol w:w="625"/>
        <w:gridCol w:w="592"/>
        <w:gridCol w:w="485"/>
        <w:gridCol w:w="563"/>
        <w:gridCol w:w="647"/>
      </w:tblGrid>
      <w:tr w:rsidR="00AC23C4" w:rsidRPr="008C7D8B" w14:paraId="6804E0C5" w14:textId="77777777" w:rsidTr="00AC23C4">
        <w:tc>
          <w:tcPr>
            <w:tcW w:w="709" w:type="dxa"/>
            <w:shd w:val="clear" w:color="auto" w:fill="auto"/>
          </w:tcPr>
          <w:p w14:paraId="7D12EA73" w14:textId="77777777" w:rsidR="00DB02E5" w:rsidRPr="00B1769D" w:rsidRDefault="00DB02E5" w:rsidP="00DB02E5">
            <w:pPr>
              <w:pStyle w:val="O0Nwnext"/>
            </w:pPr>
            <w:bookmarkStart w:id="4336" w:name="_Ref334180350"/>
            <w:bookmarkStart w:id="4337" w:name="_Ref339635117"/>
            <w:r w:rsidRPr="00534F9D">
              <w:t>(</w:t>
            </w:r>
            <w:fldSimple w:instr=" SEQ ( \* ARABIC \s 1 ">
              <w:r w:rsidR="00154D81">
                <w:rPr>
                  <w:noProof/>
                </w:rPr>
                <w:t>75</w:t>
              </w:r>
            </w:fldSimple>
            <w:bookmarkEnd w:id="4336"/>
            <w:r w:rsidRPr="00534F9D">
              <w:t>)</w:t>
            </w:r>
            <w:bookmarkEnd w:id="4337"/>
          </w:p>
        </w:tc>
        <w:bookmarkStart w:id="4338" w:name="_Ref334180370"/>
        <w:bookmarkEnd w:id="4338"/>
        <w:tc>
          <w:tcPr>
            <w:tcW w:w="425" w:type="dxa"/>
            <w:shd w:val="clear" w:color="auto" w:fill="auto"/>
          </w:tcPr>
          <w:p w14:paraId="59B93031" w14:textId="77777777" w:rsidR="00DB02E5" w:rsidRPr="00243B92" w:rsidRDefault="00DB02E5" w:rsidP="00DB02E5">
            <w:pPr>
              <w:pStyle w:val="O0Nwnext"/>
            </w:pPr>
            <w:r w:rsidRPr="00482461">
              <w:fldChar w:fldCharType="begin"/>
            </w:r>
            <w:r w:rsidRPr="00482461">
              <w:instrText xml:space="preserve"> LISTNUM  NumberDefault \l 8 \s 1</w:instrText>
            </w:r>
            <w:r w:rsidRPr="00482461">
              <w:fldChar w:fldCharType="end">
                <w:numberingChange w:id="4339" w:author="Angela Kluge" w:date="2014-02-08T11:40:00Z" w:original="a."/>
              </w:fldChar>
            </w:r>
          </w:p>
        </w:tc>
        <w:tc>
          <w:tcPr>
            <w:tcW w:w="485" w:type="dxa"/>
            <w:shd w:val="clear" w:color="auto" w:fill="auto"/>
          </w:tcPr>
          <w:p w14:paraId="307AAFBA" w14:textId="77777777" w:rsidR="00DB02E5" w:rsidRPr="001848A1" w:rsidRDefault="00DB02E5" w:rsidP="00DB02E5">
            <w:pPr>
              <w:pStyle w:val="Text"/>
            </w:pPr>
            <w:r w:rsidRPr="001848A1">
              <w:t>de</w:t>
            </w:r>
          </w:p>
        </w:tc>
        <w:tc>
          <w:tcPr>
            <w:tcW w:w="563" w:type="dxa"/>
            <w:shd w:val="clear" w:color="auto" w:fill="auto"/>
          </w:tcPr>
          <w:p w14:paraId="6DB449EF" w14:textId="77777777" w:rsidR="00DB02E5" w:rsidRPr="001848A1" w:rsidRDefault="00DB02E5" w:rsidP="00DB02E5">
            <w:pPr>
              <w:pStyle w:val="Text"/>
            </w:pPr>
            <w:r w:rsidRPr="001848A1">
              <w:t>pu</w:t>
            </w:r>
          </w:p>
        </w:tc>
        <w:tc>
          <w:tcPr>
            <w:tcW w:w="625" w:type="dxa"/>
            <w:shd w:val="clear" w:color="auto" w:fill="auto"/>
          </w:tcPr>
          <w:p w14:paraId="38854E16" w14:textId="77777777" w:rsidR="00DB02E5" w:rsidRPr="001848A1" w:rsidRDefault="00DB02E5" w:rsidP="00DB02E5">
            <w:pPr>
              <w:pStyle w:val="Text"/>
            </w:pPr>
            <w:r w:rsidRPr="001848A1">
              <w:t>muka</w:t>
            </w:r>
          </w:p>
        </w:tc>
        <w:tc>
          <w:tcPr>
            <w:tcW w:w="592" w:type="dxa"/>
            <w:shd w:val="clear" w:color="auto" w:fill="auto"/>
          </w:tcPr>
          <w:p w14:paraId="6D1169FF" w14:textId="77777777" w:rsidR="00DB02E5" w:rsidRPr="00772C24" w:rsidRDefault="00DB02E5" w:rsidP="00DB02E5">
            <w:pPr>
              <w:pStyle w:val="Text"/>
              <w:rPr>
                <w:rStyle w:val="ChBlueBold"/>
              </w:rPr>
            </w:pPr>
            <w:r w:rsidRPr="00772C24">
              <w:rPr>
                <w:rStyle w:val="ChBlueBold"/>
              </w:rPr>
              <w:t>kaya</w:t>
            </w:r>
          </w:p>
        </w:tc>
        <w:tc>
          <w:tcPr>
            <w:tcW w:w="485" w:type="dxa"/>
            <w:shd w:val="clear" w:color="auto" w:fill="auto"/>
          </w:tcPr>
          <w:p w14:paraId="501C4AD4" w14:textId="77777777" w:rsidR="00DB02E5" w:rsidRPr="00772C24" w:rsidRDefault="00DB02E5" w:rsidP="00DB02E5">
            <w:pPr>
              <w:pStyle w:val="Text"/>
              <w:rPr>
                <w:rStyle w:val="ChBlueBold"/>
              </w:rPr>
            </w:pPr>
            <w:r w:rsidRPr="00772C24">
              <w:rPr>
                <w:rStyle w:val="ChBlueBold"/>
              </w:rPr>
              <w:t>de</w:t>
            </w:r>
          </w:p>
        </w:tc>
        <w:tc>
          <w:tcPr>
            <w:tcW w:w="563" w:type="dxa"/>
            <w:shd w:val="clear" w:color="auto" w:fill="auto"/>
          </w:tcPr>
          <w:p w14:paraId="686F9622" w14:textId="77777777" w:rsidR="00DB02E5" w:rsidRPr="00772C24" w:rsidRDefault="00DB02E5" w:rsidP="00DB02E5">
            <w:pPr>
              <w:pStyle w:val="Text"/>
              <w:rPr>
                <w:rStyle w:val="ChBlueBold"/>
              </w:rPr>
            </w:pPr>
            <w:r w:rsidRPr="00772C24">
              <w:rPr>
                <w:rStyle w:val="ChBlueBold"/>
              </w:rPr>
              <w:t>pu</w:t>
            </w:r>
          </w:p>
        </w:tc>
        <w:tc>
          <w:tcPr>
            <w:tcW w:w="647" w:type="dxa"/>
            <w:shd w:val="clear" w:color="auto" w:fill="auto"/>
          </w:tcPr>
          <w:p w14:paraId="1BDF7E81" w14:textId="77777777" w:rsidR="00DB02E5" w:rsidRPr="00772C24" w:rsidRDefault="00DB02E5" w:rsidP="00DB02E5">
            <w:pPr>
              <w:pStyle w:val="Text"/>
              <w:rPr>
                <w:rStyle w:val="ChBlueBold"/>
              </w:rPr>
            </w:pPr>
            <w:r w:rsidRPr="00772C24">
              <w:rPr>
                <w:rStyle w:val="ChBlueBold"/>
              </w:rPr>
              <w:t>bapa</w:t>
            </w:r>
          </w:p>
        </w:tc>
      </w:tr>
      <w:tr w:rsidR="00AC23C4" w:rsidRPr="00AC23C4" w14:paraId="457F234E" w14:textId="77777777" w:rsidTr="00AC23C4">
        <w:tc>
          <w:tcPr>
            <w:tcW w:w="709" w:type="dxa"/>
            <w:shd w:val="clear" w:color="auto" w:fill="auto"/>
          </w:tcPr>
          <w:p w14:paraId="1E2FD177" w14:textId="77777777" w:rsidR="00DB02E5" w:rsidRPr="00F26641" w:rsidRDefault="00DB02E5" w:rsidP="00DB02E5">
            <w:pPr>
              <w:pStyle w:val="GlossEng"/>
            </w:pPr>
          </w:p>
        </w:tc>
        <w:tc>
          <w:tcPr>
            <w:tcW w:w="425" w:type="dxa"/>
            <w:shd w:val="clear" w:color="auto" w:fill="auto"/>
          </w:tcPr>
          <w:p w14:paraId="2B838B4A" w14:textId="77777777" w:rsidR="00DB02E5" w:rsidRPr="00EF0864" w:rsidRDefault="00DB02E5" w:rsidP="00DB02E5">
            <w:pPr>
              <w:pStyle w:val="GlossEng"/>
            </w:pPr>
          </w:p>
        </w:tc>
        <w:tc>
          <w:tcPr>
            <w:tcW w:w="485" w:type="dxa"/>
            <w:shd w:val="clear" w:color="auto" w:fill="auto"/>
          </w:tcPr>
          <w:p w14:paraId="70834D2D" w14:textId="77777777" w:rsidR="00DB02E5" w:rsidRPr="0099608C" w:rsidRDefault="00DB02E5" w:rsidP="00DB02E5">
            <w:pPr>
              <w:pStyle w:val="GlossEng"/>
              <w:rPr>
                <w:rStyle w:val="ChSmallCaps"/>
              </w:rPr>
            </w:pPr>
            <w:r w:rsidRPr="0099608C">
              <w:rPr>
                <w:rStyle w:val="ChSmallCaps"/>
              </w:rPr>
              <w:t>3sg</w:t>
            </w:r>
          </w:p>
        </w:tc>
        <w:tc>
          <w:tcPr>
            <w:tcW w:w="563" w:type="dxa"/>
            <w:shd w:val="clear" w:color="auto" w:fill="auto"/>
          </w:tcPr>
          <w:p w14:paraId="7834B97F" w14:textId="77777777" w:rsidR="00DB02E5" w:rsidRPr="0099608C" w:rsidRDefault="00DB02E5" w:rsidP="00DB02E5">
            <w:pPr>
              <w:pStyle w:val="GlossEng"/>
              <w:rPr>
                <w:rStyle w:val="ChSmallCaps"/>
              </w:rPr>
            </w:pPr>
            <w:r w:rsidRPr="0099608C">
              <w:rPr>
                <w:rStyle w:val="ChSmallCaps"/>
              </w:rPr>
              <w:t>poss</w:t>
            </w:r>
          </w:p>
        </w:tc>
        <w:tc>
          <w:tcPr>
            <w:tcW w:w="625" w:type="dxa"/>
            <w:shd w:val="clear" w:color="auto" w:fill="auto"/>
          </w:tcPr>
          <w:p w14:paraId="19BD2A9C" w14:textId="77777777" w:rsidR="00DB02E5" w:rsidRPr="001848A1" w:rsidRDefault="00DB02E5" w:rsidP="00DB02E5">
            <w:pPr>
              <w:pStyle w:val="GlossEng"/>
            </w:pPr>
            <w:r w:rsidRPr="001848A1">
              <w:t>face</w:t>
            </w:r>
          </w:p>
        </w:tc>
        <w:tc>
          <w:tcPr>
            <w:tcW w:w="592" w:type="dxa"/>
            <w:shd w:val="clear" w:color="auto" w:fill="auto"/>
          </w:tcPr>
          <w:p w14:paraId="091864B0" w14:textId="77777777" w:rsidR="00DB02E5" w:rsidRPr="001848A1" w:rsidRDefault="00DB02E5" w:rsidP="00DB02E5">
            <w:pPr>
              <w:pStyle w:val="GlossEng"/>
            </w:pPr>
            <w:r w:rsidRPr="001848A1">
              <w:t>like</w:t>
            </w:r>
          </w:p>
        </w:tc>
        <w:tc>
          <w:tcPr>
            <w:tcW w:w="485" w:type="dxa"/>
            <w:shd w:val="clear" w:color="auto" w:fill="auto"/>
          </w:tcPr>
          <w:p w14:paraId="07DB6864" w14:textId="77777777" w:rsidR="00DB02E5" w:rsidRPr="0099608C" w:rsidRDefault="00DB02E5" w:rsidP="00DB02E5">
            <w:pPr>
              <w:pStyle w:val="GlossEng"/>
              <w:rPr>
                <w:rStyle w:val="ChSmallCaps"/>
              </w:rPr>
            </w:pPr>
            <w:r w:rsidRPr="0099608C">
              <w:rPr>
                <w:rStyle w:val="ChSmallCaps"/>
              </w:rPr>
              <w:t>3sg</w:t>
            </w:r>
          </w:p>
        </w:tc>
        <w:tc>
          <w:tcPr>
            <w:tcW w:w="563" w:type="dxa"/>
            <w:shd w:val="clear" w:color="auto" w:fill="auto"/>
          </w:tcPr>
          <w:p w14:paraId="07407D81" w14:textId="77777777" w:rsidR="00DB02E5" w:rsidRPr="0099608C" w:rsidRDefault="00DB02E5" w:rsidP="00DB02E5">
            <w:pPr>
              <w:pStyle w:val="GlossEng"/>
              <w:rPr>
                <w:rStyle w:val="ChSmallCaps"/>
              </w:rPr>
            </w:pPr>
            <w:r w:rsidRPr="0099608C">
              <w:rPr>
                <w:rStyle w:val="ChSmallCaps"/>
              </w:rPr>
              <w:t>poss</w:t>
            </w:r>
          </w:p>
        </w:tc>
        <w:tc>
          <w:tcPr>
            <w:tcW w:w="647" w:type="dxa"/>
            <w:shd w:val="clear" w:color="auto" w:fill="auto"/>
          </w:tcPr>
          <w:p w14:paraId="501B61AE" w14:textId="77777777" w:rsidR="00DB02E5" w:rsidRPr="001848A1" w:rsidRDefault="00DB02E5" w:rsidP="00DB02E5">
            <w:pPr>
              <w:pStyle w:val="GlossEng"/>
            </w:pPr>
            <w:r w:rsidRPr="001848A1">
              <w:t>father</w:t>
            </w:r>
          </w:p>
        </w:tc>
      </w:tr>
    </w:tbl>
    <w:p w14:paraId="397A5209" w14:textId="3FE4844B" w:rsidR="00DB02E5" w:rsidRPr="002B1870" w:rsidRDefault="00B7093A" w:rsidP="00DB02E5">
      <w:pPr>
        <w:pStyle w:val="FreeTranslIndent-2cmEng"/>
      </w:pPr>
      <w:r>
        <w:t>‘</w:t>
      </w:r>
      <w:r w:rsidR="00DB02E5">
        <w:t>his (my brother</w:t>
      </w:r>
      <w:r>
        <w:t>’</w:t>
      </w:r>
      <w:r w:rsidR="00DB02E5">
        <w:t xml:space="preserve">s) face is </w:t>
      </w:r>
      <w:r w:rsidR="00DB02E5">
        <w:rPr>
          <w:rStyle w:val="ChBlueBold"/>
        </w:rPr>
        <w:t xml:space="preserve">like his </w:t>
      </w:r>
      <w:r w:rsidR="00DB02E5" w:rsidRPr="00F26641">
        <w:rPr>
          <w:rStyle w:val="ChBlueBold"/>
        </w:rPr>
        <w:t>father</w:t>
      </w:r>
      <w:r>
        <w:rPr>
          <w:rStyle w:val="ChBlueBold"/>
        </w:rPr>
        <w:t>’</w:t>
      </w:r>
      <w:r w:rsidR="00DB02E5" w:rsidRPr="00F26641">
        <w:rPr>
          <w:rStyle w:val="ChBlueBold"/>
        </w:rPr>
        <w:t>s</w:t>
      </w:r>
      <w:r w:rsidR="00DB02E5">
        <w:rPr>
          <w:rStyle w:val="ChBlueBold"/>
        </w:rPr>
        <w:t xml:space="preserve"> (face)</w:t>
      </w:r>
      <w:r>
        <w:t>’</w:t>
      </w:r>
      <w:r w:rsidR="00DB02E5" w:rsidRPr="00534F9D">
        <w:t xml:space="preserve"> </w:t>
      </w:r>
      <w:r w:rsidR="00DB02E5" w:rsidRPr="00534F9D">
        <w:rPr>
          <w:rStyle w:val="ExampleSource"/>
        </w:rPr>
        <w:t>[</w:t>
      </w:r>
      <w:r w:rsidR="00DB02E5" w:rsidRPr="00FB4EFD">
        <w:rPr>
          <w:rStyle w:val="ExampleSource"/>
        </w:rPr>
        <w:t>080922-001a-CvPh.1445</w:t>
      </w:r>
      <w:r w:rsidR="00DB02E5" w:rsidRPr="00534F9D">
        <w:rPr>
          <w:rStyle w:val="ExampleSource"/>
        </w:rPr>
        <w:t>]</w:t>
      </w:r>
    </w:p>
    <w:tbl>
      <w:tblPr>
        <w:tblW w:w="5444" w:type="dxa"/>
        <w:tblCellMar>
          <w:left w:w="40" w:type="dxa"/>
          <w:right w:w="40" w:type="dxa"/>
        </w:tblCellMar>
        <w:tblLook w:val="01E0" w:firstRow="1" w:lastRow="1" w:firstColumn="1" w:lastColumn="1" w:noHBand="0" w:noVBand="0"/>
      </w:tblPr>
      <w:tblGrid>
        <w:gridCol w:w="709"/>
        <w:gridCol w:w="425"/>
        <w:gridCol w:w="485"/>
        <w:gridCol w:w="563"/>
        <w:gridCol w:w="625"/>
        <w:gridCol w:w="942"/>
        <w:gridCol w:w="485"/>
        <w:gridCol w:w="563"/>
        <w:gridCol w:w="647"/>
      </w:tblGrid>
      <w:tr w:rsidR="00AC23C4" w:rsidRPr="008C7D8B" w14:paraId="4D7EF7AD" w14:textId="77777777" w:rsidTr="00AC23C4">
        <w:tc>
          <w:tcPr>
            <w:tcW w:w="709" w:type="dxa"/>
            <w:shd w:val="clear" w:color="auto" w:fill="auto"/>
          </w:tcPr>
          <w:p w14:paraId="24A9EFEC" w14:textId="77777777" w:rsidR="00DB02E5" w:rsidRPr="00B1769D" w:rsidRDefault="00DB02E5" w:rsidP="00DB02E5">
            <w:pPr>
              <w:pStyle w:val="O0Nwnext"/>
            </w:pPr>
          </w:p>
        </w:tc>
        <w:bookmarkStart w:id="4340" w:name="_Ref334180371"/>
        <w:bookmarkEnd w:id="4340"/>
        <w:tc>
          <w:tcPr>
            <w:tcW w:w="425" w:type="dxa"/>
            <w:shd w:val="clear" w:color="auto" w:fill="auto"/>
          </w:tcPr>
          <w:p w14:paraId="2666039B" w14:textId="77777777" w:rsidR="00DB02E5" w:rsidRPr="006744D0" w:rsidRDefault="00DB02E5" w:rsidP="00DB02E5">
            <w:pPr>
              <w:pStyle w:val="Text"/>
            </w:pPr>
            <w:r w:rsidRPr="001B1C67">
              <w:fldChar w:fldCharType="begin"/>
            </w:r>
            <w:r w:rsidRPr="001B1C67">
              <w:instrText xml:space="preserve"> LISTNUM  NumberDefault \l 8 </w:instrText>
            </w:r>
            <w:r w:rsidRPr="001B1C67">
              <w:fldChar w:fldCharType="end">
                <w:numberingChange w:id="4341" w:author="Angela Kluge" w:date="2014-02-08T11:40:00Z" w:original="b."/>
              </w:fldChar>
            </w:r>
          </w:p>
        </w:tc>
        <w:tc>
          <w:tcPr>
            <w:tcW w:w="485" w:type="dxa"/>
            <w:shd w:val="clear" w:color="auto" w:fill="auto"/>
          </w:tcPr>
          <w:p w14:paraId="32A5271A" w14:textId="77777777" w:rsidR="00DB02E5" w:rsidRPr="001848A1" w:rsidRDefault="00DB02E5" w:rsidP="00DB02E5">
            <w:pPr>
              <w:pStyle w:val="Text"/>
            </w:pPr>
            <w:r w:rsidRPr="001848A1">
              <w:t>de</w:t>
            </w:r>
          </w:p>
        </w:tc>
        <w:tc>
          <w:tcPr>
            <w:tcW w:w="563" w:type="dxa"/>
            <w:shd w:val="clear" w:color="auto" w:fill="auto"/>
          </w:tcPr>
          <w:p w14:paraId="04D9E977" w14:textId="77777777" w:rsidR="00DB02E5" w:rsidRPr="001848A1" w:rsidRDefault="00DB02E5" w:rsidP="00DB02E5">
            <w:pPr>
              <w:pStyle w:val="Text"/>
            </w:pPr>
            <w:r w:rsidRPr="001848A1">
              <w:t>pu</w:t>
            </w:r>
          </w:p>
        </w:tc>
        <w:tc>
          <w:tcPr>
            <w:tcW w:w="625" w:type="dxa"/>
            <w:shd w:val="clear" w:color="auto" w:fill="auto"/>
          </w:tcPr>
          <w:p w14:paraId="36DE259D" w14:textId="77777777" w:rsidR="00DB02E5" w:rsidRPr="001848A1" w:rsidRDefault="00DB02E5" w:rsidP="00DB02E5">
            <w:pPr>
              <w:pStyle w:val="Text"/>
            </w:pPr>
            <w:r w:rsidRPr="001848A1">
              <w:t>muka</w:t>
            </w:r>
          </w:p>
        </w:tc>
        <w:tc>
          <w:tcPr>
            <w:tcW w:w="942" w:type="dxa"/>
            <w:shd w:val="clear" w:color="auto" w:fill="auto"/>
          </w:tcPr>
          <w:p w14:paraId="0355D866" w14:textId="77777777" w:rsidR="00DB02E5" w:rsidRPr="00772C24" w:rsidRDefault="00DB02E5" w:rsidP="00DB02E5">
            <w:pPr>
              <w:pStyle w:val="Text"/>
              <w:rPr>
                <w:rStyle w:val="ChBlueBold"/>
              </w:rPr>
            </w:pPr>
            <w:r>
              <w:rPr>
                <w:rStyle w:val="ChBlueBold"/>
              </w:rPr>
              <w:t>sperti</w:t>
            </w:r>
          </w:p>
        </w:tc>
        <w:tc>
          <w:tcPr>
            <w:tcW w:w="485" w:type="dxa"/>
            <w:shd w:val="clear" w:color="auto" w:fill="auto"/>
          </w:tcPr>
          <w:p w14:paraId="0F5B64CC" w14:textId="77777777" w:rsidR="00DB02E5" w:rsidRPr="00772C24" w:rsidRDefault="00DB02E5" w:rsidP="00DB02E5">
            <w:pPr>
              <w:pStyle w:val="Text"/>
              <w:rPr>
                <w:rStyle w:val="ChBlueBold"/>
              </w:rPr>
            </w:pPr>
            <w:r w:rsidRPr="00772C24">
              <w:rPr>
                <w:rStyle w:val="ChBlueBold"/>
              </w:rPr>
              <w:t>de</w:t>
            </w:r>
          </w:p>
        </w:tc>
        <w:tc>
          <w:tcPr>
            <w:tcW w:w="563" w:type="dxa"/>
            <w:shd w:val="clear" w:color="auto" w:fill="auto"/>
          </w:tcPr>
          <w:p w14:paraId="4036B23D" w14:textId="77777777" w:rsidR="00DB02E5" w:rsidRPr="00772C24" w:rsidRDefault="00DB02E5" w:rsidP="00DB02E5">
            <w:pPr>
              <w:pStyle w:val="Text"/>
              <w:rPr>
                <w:rStyle w:val="ChBlueBold"/>
              </w:rPr>
            </w:pPr>
            <w:r w:rsidRPr="00772C24">
              <w:rPr>
                <w:rStyle w:val="ChBlueBold"/>
              </w:rPr>
              <w:t>pu</w:t>
            </w:r>
          </w:p>
        </w:tc>
        <w:tc>
          <w:tcPr>
            <w:tcW w:w="647" w:type="dxa"/>
            <w:shd w:val="clear" w:color="auto" w:fill="auto"/>
          </w:tcPr>
          <w:p w14:paraId="0D60969F" w14:textId="77777777" w:rsidR="00DB02E5" w:rsidRPr="00772C24" w:rsidRDefault="00DB02E5" w:rsidP="00DB02E5">
            <w:pPr>
              <w:pStyle w:val="Text"/>
              <w:rPr>
                <w:rStyle w:val="ChBlueBold"/>
              </w:rPr>
            </w:pPr>
            <w:r w:rsidRPr="00772C24">
              <w:rPr>
                <w:rStyle w:val="ChBlueBold"/>
              </w:rPr>
              <w:t>bapa</w:t>
            </w:r>
          </w:p>
        </w:tc>
      </w:tr>
      <w:tr w:rsidR="00AC23C4" w:rsidRPr="00AC23C4" w14:paraId="486BEF8F" w14:textId="77777777" w:rsidTr="00AC23C4">
        <w:tc>
          <w:tcPr>
            <w:tcW w:w="709" w:type="dxa"/>
            <w:shd w:val="clear" w:color="auto" w:fill="auto"/>
          </w:tcPr>
          <w:p w14:paraId="1AF07E3E" w14:textId="77777777" w:rsidR="00DB02E5" w:rsidRPr="00F26641" w:rsidRDefault="00DB02E5" w:rsidP="00DB02E5">
            <w:pPr>
              <w:pStyle w:val="GlossEng"/>
            </w:pPr>
          </w:p>
        </w:tc>
        <w:tc>
          <w:tcPr>
            <w:tcW w:w="425" w:type="dxa"/>
            <w:shd w:val="clear" w:color="auto" w:fill="auto"/>
          </w:tcPr>
          <w:p w14:paraId="1727D490" w14:textId="77777777" w:rsidR="00DB02E5" w:rsidRPr="00EF0864" w:rsidRDefault="00DB02E5" w:rsidP="00DB02E5">
            <w:pPr>
              <w:pStyle w:val="GlossEng"/>
            </w:pPr>
          </w:p>
        </w:tc>
        <w:tc>
          <w:tcPr>
            <w:tcW w:w="485" w:type="dxa"/>
            <w:shd w:val="clear" w:color="auto" w:fill="auto"/>
          </w:tcPr>
          <w:p w14:paraId="6E124917" w14:textId="77777777" w:rsidR="00DB02E5" w:rsidRPr="0099608C" w:rsidRDefault="00DB02E5" w:rsidP="00DB02E5">
            <w:pPr>
              <w:pStyle w:val="GlossEng"/>
              <w:rPr>
                <w:rStyle w:val="ChSmallCaps"/>
              </w:rPr>
            </w:pPr>
            <w:r w:rsidRPr="0099608C">
              <w:rPr>
                <w:rStyle w:val="ChSmallCaps"/>
              </w:rPr>
              <w:t>3sg</w:t>
            </w:r>
          </w:p>
        </w:tc>
        <w:tc>
          <w:tcPr>
            <w:tcW w:w="563" w:type="dxa"/>
            <w:shd w:val="clear" w:color="auto" w:fill="auto"/>
          </w:tcPr>
          <w:p w14:paraId="4E8ADAB6" w14:textId="77777777" w:rsidR="00DB02E5" w:rsidRPr="0099608C" w:rsidRDefault="00DB02E5" w:rsidP="00DB02E5">
            <w:pPr>
              <w:pStyle w:val="GlossEng"/>
              <w:rPr>
                <w:rStyle w:val="ChSmallCaps"/>
              </w:rPr>
            </w:pPr>
            <w:r w:rsidRPr="0099608C">
              <w:rPr>
                <w:rStyle w:val="ChSmallCaps"/>
              </w:rPr>
              <w:t>poss</w:t>
            </w:r>
          </w:p>
        </w:tc>
        <w:tc>
          <w:tcPr>
            <w:tcW w:w="625" w:type="dxa"/>
            <w:shd w:val="clear" w:color="auto" w:fill="auto"/>
          </w:tcPr>
          <w:p w14:paraId="3FF54C90" w14:textId="77777777" w:rsidR="00DB02E5" w:rsidRPr="001848A1" w:rsidRDefault="00DB02E5" w:rsidP="00DB02E5">
            <w:pPr>
              <w:pStyle w:val="GlossEng"/>
            </w:pPr>
            <w:r w:rsidRPr="001848A1">
              <w:t>face</w:t>
            </w:r>
          </w:p>
        </w:tc>
        <w:tc>
          <w:tcPr>
            <w:tcW w:w="942" w:type="dxa"/>
            <w:shd w:val="clear" w:color="auto" w:fill="auto"/>
          </w:tcPr>
          <w:p w14:paraId="4086FEFD" w14:textId="77777777" w:rsidR="00DB02E5" w:rsidRPr="001848A1" w:rsidRDefault="00DB02E5" w:rsidP="00DB02E5">
            <w:pPr>
              <w:pStyle w:val="GlossEng"/>
            </w:pPr>
            <w:r>
              <w:t>similar.to</w:t>
            </w:r>
          </w:p>
        </w:tc>
        <w:tc>
          <w:tcPr>
            <w:tcW w:w="485" w:type="dxa"/>
            <w:shd w:val="clear" w:color="auto" w:fill="auto"/>
          </w:tcPr>
          <w:p w14:paraId="15F0FF1D" w14:textId="77777777" w:rsidR="00DB02E5" w:rsidRPr="0099608C" w:rsidRDefault="00DB02E5" w:rsidP="00DB02E5">
            <w:pPr>
              <w:pStyle w:val="GlossEng"/>
              <w:rPr>
                <w:rStyle w:val="ChSmallCaps"/>
              </w:rPr>
            </w:pPr>
            <w:r w:rsidRPr="0099608C">
              <w:rPr>
                <w:rStyle w:val="ChSmallCaps"/>
              </w:rPr>
              <w:t>3sg</w:t>
            </w:r>
          </w:p>
        </w:tc>
        <w:tc>
          <w:tcPr>
            <w:tcW w:w="563" w:type="dxa"/>
            <w:shd w:val="clear" w:color="auto" w:fill="auto"/>
          </w:tcPr>
          <w:p w14:paraId="5977AEC9" w14:textId="77777777" w:rsidR="00DB02E5" w:rsidRPr="0099608C" w:rsidRDefault="00DB02E5" w:rsidP="00DB02E5">
            <w:pPr>
              <w:pStyle w:val="GlossEng"/>
              <w:rPr>
                <w:rStyle w:val="ChSmallCaps"/>
              </w:rPr>
            </w:pPr>
            <w:r w:rsidRPr="0099608C">
              <w:rPr>
                <w:rStyle w:val="ChSmallCaps"/>
              </w:rPr>
              <w:t>poss</w:t>
            </w:r>
          </w:p>
        </w:tc>
        <w:tc>
          <w:tcPr>
            <w:tcW w:w="647" w:type="dxa"/>
            <w:shd w:val="clear" w:color="auto" w:fill="auto"/>
          </w:tcPr>
          <w:p w14:paraId="5F793826" w14:textId="77777777" w:rsidR="00DB02E5" w:rsidRPr="001848A1" w:rsidRDefault="00DB02E5" w:rsidP="00DB02E5">
            <w:pPr>
              <w:pStyle w:val="GlossEng"/>
            </w:pPr>
            <w:r w:rsidRPr="001848A1">
              <w:t>father</w:t>
            </w:r>
          </w:p>
        </w:tc>
      </w:tr>
    </w:tbl>
    <w:p w14:paraId="6FD20E0C" w14:textId="254365A0" w:rsidR="00DB02E5" w:rsidRPr="002B1870" w:rsidRDefault="00B7093A" w:rsidP="00DB02E5">
      <w:pPr>
        <w:pStyle w:val="FreeTranslIndent-2cmEng"/>
      </w:pPr>
      <w:r>
        <w:t>‘</w:t>
      </w:r>
      <w:r w:rsidR="00DB02E5">
        <w:t>his (my brother</w:t>
      </w:r>
      <w:r>
        <w:t>’</w:t>
      </w:r>
      <w:r w:rsidR="00DB02E5">
        <w:t xml:space="preserve">s) face is </w:t>
      </w:r>
      <w:r w:rsidR="005B7582" w:rsidRPr="005B7582">
        <w:rPr>
          <w:rStyle w:val="ChBlueBold"/>
        </w:rPr>
        <w:t>similar to</w:t>
      </w:r>
      <w:r w:rsidR="00DB02E5">
        <w:rPr>
          <w:rStyle w:val="ChBlueBold"/>
        </w:rPr>
        <w:t xml:space="preserve"> his </w:t>
      </w:r>
      <w:r w:rsidR="00DB02E5" w:rsidRPr="00F26641">
        <w:rPr>
          <w:rStyle w:val="ChBlueBold"/>
        </w:rPr>
        <w:t>father</w:t>
      </w:r>
      <w:r>
        <w:rPr>
          <w:rStyle w:val="ChBlueBold"/>
        </w:rPr>
        <w:t>’</w:t>
      </w:r>
      <w:r w:rsidR="00DB02E5" w:rsidRPr="00F26641">
        <w:rPr>
          <w:rStyle w:val="ChBlueBold"/>
        </w:rPr>
        <w:t>s</w:t>
      </w:r>
      <w:r w:rsidR="00DB02E5">
        <w:rPr>
          <w:rStyle w:val="ChBlueBold"/>
        </w:rPr>
        <w:t xml:space="preserve"> (face)</w:t>
      </w:r>
      <w:r>
        <w:t>’</w:t>
      </w:r>
      <w:r w:rsidR="00DB02E5" w:rsidRPr="00534F9D">
        <w:t xml:space="preserve"> </w:t>
      </w:r>
      <w:r w:rsidR="00DB02E5" w:rsidRPr="00534F9D">
        <w:rPr>
          <w:rStyle w:val="ExampleSource"/>
        </w:rPr>
        <w:t>[</w:t>
      </w:r>
      <w:r w:rsidR="00DB02E5">
        <w:rPr>
          <w:rStyle w:val="ExampleSource"/>
        </w:rPr>
        <w:t>Elicited BR120817.007</w:t>
      </w:r>
      <w:r w:rsidR="00DB02E5" w:rsidRPr="00534F9D">
        <w:rPr>
          <w:rStyle w:val="ExampleSource"/>
        </w:rPr>
        <w:t>]</w:t>
      </w:r>
    </w:p>
    <w:tbl>
      <w:tblPr>
        <w:tblW w:w="0" w:type="auto"/>
        <w:tblCellMar>
          <w:left w:w="40" w:type="dxa"/>
          <w:right w:w="40" w:type="dxa"/>
        </w:tblCellMar>
        <w:tblLook w:val="01E0" w:firstRow="1" w:lastRow="1" w:firstColumn="1" w:lastColumn="1" w:noHBand="0" w:noVBand="0"/>
      </w:tblPr>
      <w:tblGrid>
        <w:gridCol w:w="709"/>
        <w:gridCol w:w="425"/>
        <w:gridCol w:w="525"/>
        <w:gridCol w:w="558"/>
        <w:gridCol w:w="942"/>
        <w:gridCol w:w="485"/>
        <w:gridCol w:w="558"/>
        <w:gridCol w:w="2157"/>
      </w:tblGrid>
      <w:tr w:rsidR="00AC23C4" w:rsidRPr="008C7D8B" w14:paraId="00A2164E" w14:textId="77777777" w:rsidTr="00AC23C4">
        <w:tc>
          <w:tcPr>
            <w:tcW w:w="709" w:type="dxa"/>
            <w:shd w:val="clear" w:color="auto" w:fill="auto"/>
          </w:tcPr>
          <w:p w14:paraId="6871DF0A" w14:textId="77777777" w:rsidR="00DB02E5" w:rsidRPr="00B1769D" w:rsidRDefault="00DB02E5" w:rsidP="00DB02E5">
            <w:pPr>
              <w:pStyle w:val="O0Nwnext"/>
            </w:pPr>
            <w:bookmarkStart w:id="4342" w:name="_Ref334180351"/>
            <w:bookmarkStart w:id="4343" w:name="_Ref339635118"/>
            <w:r w:rsidRPr="00534F9D">
              <w:t>(</w:t>
            </w:r>
            <w:fldSimple w:instr=" SEQ ( \* ARABIC \s 1 ">
              <w:r w:rsidR="00154D81">
                <w:rPr>
                  <w:noProof/>
                </w:rPr>
                <w:t>76</w:t>
              </w:r>
            </w:fldSimple>
            <w:bookmarkEnd w:id="4342"/>
            <w:r w:rsidRPr="00534F9D">
              <w:t>)</w:t>
            </w:r>
            <w:bookmarkEnd w:id="4343"/>
          </w:p>
        </w:tc>
        <w:bookmarkStart w:id="4344" w:name="_Ref334180372"/>
        <w:bookmarkEnd w:id="4344"/>
        <w:tc>
          <w:tcPr>
            <w:tcW w:w="425" w:type="dxa"/>
            <w:shd w:val="clear" w:color="auto" w:fill="auto"/>
          </w:tcPr>
          <w:p w14:paraId="7386660F" w14:textId="77777777" w:rsidR="00DB02E5" w:rsidRPr="006744D0" w:rsidRDefault="00DB02E5" w:rsidP="00DB02E5">
            <w:pPr>
              <w:pStyle w:val="Text"/>
            </w:pPr>
            <w:r w:rsidRPr="00482461">
              <w:fldChar w:fldCharType="begin"/>
            </w:r>
            <w:r w:rsidRPr="00482461">
              <w:instrText xml:space="preserve"> LISTNUM  NumberDefault \l 8 \s 1</w:instrText>
            </w:r>
            <w:r w:rsidRPr="00482461">
              <w:fldChar w:fldCharType="end">
                <w:numberingChange w:id="4345" w:author="Angela Kluge" w:date="2014-02-08T11:40:00Z" w:original="a."/>
              </w:fldChar>
            </w:r>
          </w:p>
        </w:tc>
        <w:tc>
          <w:tcPr>
            <w:tcW w:w="525" w:type="dxa"/>
            <w:shd w:val="clear" w:color="auto" w:fill="auto"/>
          </w:tcPr>
          <w:p w14:paraId="06064F14" w14:textId="77777777" w:rsidR="00DB02E5" w:rsidRPr="005274D0" w:rsidRDefault="00DB02E5" w:rsidP="00DB02E5">
            <w:pPr>
              <w:pStyle w:val="Text"/>
            </w:pPr>
            <w:r w:rsidRPr="005274D0">
              <w:t>kalo</w:t>
            </w:r>
          </w:p>
        </w:tc>
        <w:tc>
          <w:tcPr>
            <w:tcW w:w="558" w:type="dxa"/>
            <w:shd w:val="clear" w:color="auto" w:fill="auto"/>
          </w:tcPr>
          <w:p w14:paraId="3B146F08" w14:textId="77777777" w:rsidR="00DB02E5" w:rsidRPr="005274D0" w:rsidRDefault="00DB02E5" w:rsidP="00DB02E5">
            <w:pPr>
              <w:pStyle w:val="Text"/>
            </w:pPr>
            <w:r w:rsidRPr="005274D0">
              <w:t>kaka</w:t>
            </w:r>
          </w:p>
        </w:tc>
        <w:tc>
          <w:tcPr>
            <w:tcW w:w="942" w:type="dxa"/>
            <w:shd w:val="clear" w:color="auto" w:fill="auto"/>
          </w:tcPr>
          <w:p w14:paraId="19F46BA9" w14:textId="77777777" w:rsidR="00DB02E5" w:rsidRPr="001B54B8" w:rsidRDefault="00DB02E5" w:rsidP="00DB02E5">
            <w:pPr>
              <w:pStyle w:val="Text"/>
              <w:rPr>
                <w:rStyle w:val="ChBlueBold"/>
              </w:rPr>
            </w:pPr>
            <w:r>
              <w:rPr>
                <w:rStyle w:val="ChBlueBold"/>
              </w:rPr>
              <w:t>s</w:t>
            </w:r>
            <w:r w:rsidRPr="001B54B8">
              <w:rPr>
                <w:rStyle w:val="ChBlueBold"/>
              </w:rPr>
              <w:t>perti</w:t>
            </w:r>
          </w:p>
        </w:tc>
        <w:tc>
          <w:tcPr>
            <w:tcW w:w="485" w:type="dxa"/>
            <w:shd w:val="clear" w:color="auto" w:fill="auto"/>
          </w:tcPr>
          <w:p w14:paraId="50D2FF7F" w14:textId="77777777" w:rsidR="00DB02E5" w:rsidRPr="005274D0" w:rsidRDefault="00DB02E5" w:rsidP="00DB02E5">
            <w:pPr>
              <w:pStyle w:val="Text"/>
            </w:pPr>
            <w:r w:rsidRPr="001B54B8">
              <w:rPr>
                <w:rStyle w:val="ChBlueBold"/>
              </w:rPr>
              <w:t>ko</w:t>
            </w:r>
          </w:p>
        </w:tc>
        <w:tc>
          <w:tcPr>
            <w:tcW w:w="558" w:type="dxa"/>
            <w:shd w:val="clear" w:color="auto" w:fill="auto"/>
          </w:tcPr>
          <w:p w14:paraId="49A08174" w14:textId="77777777" w:rsidR="00DB02E5" w:rsidRPr="005274D0" w:rsidRDefault="00DB02E5" w:rsidP="00DB02E5">
            <w:pPr>
              <w:pStyle w:val="Text"/>
            </w:pPr>
            <w:r w:rsidRPr="005274D0">
              <w:t>kaka</w:t>
            </w:r>
          </w:p>
        </w:tc>
        <w:tc>
          <w:tcPr>
            <w:tcW w:w="2157" w:type="dxa"/>
            <w:shd w:val="clear" w:color="auto" w:fill="auto"/>
          </w:tcPr>
          <w:p w14:paraId="2D932292" w14:textId="77777777" w:rsidR="00DB02E5" w:rsidRPr="005274D0" w:rsidRDefault="00DB02E5" w:rsidP="00DB02E5">
            <w:pPr>
              <w:pStyle w:val="Text"/>
            </w:pPr>
            <w:r w:rsidRPr="005274D0">
              <w:t>malu</w:t>
            </w:r>
          </w:p>
        </w:tc>
      </w:tr>
      <w:tr w:rsidR="00AC23C4" w:rsidRPr="00AC23C4" w14:paraId="23B74AC7" w14:textId="77777777" w:rsidTr="00AC23C4">
        <w:tc>
          <w:tcPr>
            <w:tcW w:w="709" w:type="dxa"/>
            <w:shd w:val="clear" w:color="auto" w:fill="auto"/>
          </w:tcPr>
          <w:p w14:paraId="653E6AF3" w14:textId="77777777" w:rsidR="00DB02E5" w:rsidRPr="005274D0" w:rsidRDefault="00DB02E5" w:rsidP="00DB02E5">
            <w:pPr>
              <w:pStyle w:val="GlossEng"/>
            </w:pPr>
          </w:p>
        </w:tc>
        <w:tc>
          <w:tcPr>
            <w:tcW w:w="425" w:type="dxa"/>
            <w:shd w:val="clear" w:color="auto" w:fill="auto"/>
          </w:tcPr>
          <w:p w14:paraId="2699EA76" w14:textId="77777777" w:rsidR="00DB02E5" w:rsidRPr="00EF0864" w:rsidRDefault="00DB02E5" w:rsidP="00DB02E5">
            <w:pPr>
              <w:pStyle w:val="GlossEng"/>
            </w:pPr>
          </w:p>
        </w:tc>
        <w:tc>
          <w:tcPr>
            <w:tcW w:w="525" w:type="dxa"/>
            <w:shd w:val="clear" w:color="auto" w:fill="auto"/>
          </w:tcPr>
          <w:p w14:paraId="79C46B4F" w14:textId="77777777" w:rsidR="00DB02E5" w:rsidRPr="005274D0" w:rsidRDefault="00DB02E5" w:rsidP="00DB02E5">
            <w:pPr>
              <w:pStyle w:val="GlossEng"/>
            </w:pPr>
            <w:r>
              <w:t>if</w:t>
            </w:r>
          </w:p>
        </w:tc>
        <w:tc>
          <w:tcPr>
            <w:tcW w:w="558" w:type="dxa"/>
            <w:shd w:val="clear" w:color="auto" w:fill="auto"/>
          </w:tcPr>
          <w:p w14:paraId="7F55A99C" w14:textId="77777777" w:rsidR="00DB02E5" w:rsidRPr="005274D0" w:rsidRDefault="00DB02E5" w:rsidP="00DB02E5">
            <w:pPr>
              <w:pStyle w:val="GlossEng"/>
            </w:pPr>
            <w:r>
              <w:t>oSb</w:t>
            </w:r>
          </w:p>
        </w:tc>
        <w:tc>
          <w:tcPr>
            <w:tcW w:w="942" w:type="dxa"/>
            <w:shd w:val="clear" w:color="auto" w:fill="auto"/>
          </w:tcPr>
          <w:p w14:paraId="1458C5E1" w14:textId="77777777" w:rsidR="00DB02E5" w:rsidRPr="001848A1" w:rsidRDefault="00DB02E5" w:rsidP="00DB02E5">
            <w:pPr>
              <w:pStyle w:val="GlossEng"/>
            </w:pPr>
            <w:r>
              <w:t>similar.to</w:t>
            </w:r>
          </w:p>
        </w:tc>
        <w:tc>
          <w:tcPr>
            <w:tcW w:w="485" w:type="dxa"/>
            <w:shd w:val="clear" w:color="auto" w:fill="auto"/>
          </w:tcPr>
          <w:p w14:paraId="2CABF420" w14:textId="77777777" w:rsidR="00DB02E5" w:rsidRPr="0099608C" w:rsidRDefault="00DB02E5" w:rsidP="00DB02E5">
            <w:pPr>
              <w:pStyle w:val="GlossEng"/>
              <w:rPr>
                <w:rStyle w:val="ChSmallCaps"/>
              </w:rPr>
            </w:pPr>
            <w:r w:rsidRPr="0099608C">
              <w:rPr>
                <w:rStyle w:val="ChSmallCaps"/>
              </w:rPr>
              <w:t>2sg</w:t>
            </w:r>
          </w:p>
        </w:tc>
        <w:tc>
          <w:tcPr>
            <w:tcW w:w="558" w:type="dxa"/>
            <w:shd w:val="clear" w:color="auto" w:fill="auto"/>
          </w:tcPr>
          <w:p w14:paraId="5BC1299E" w14:textId="77777777" w:rsidR="00DB02E5" w:rsidRPr="005274D0" w:rsidRDefault="00DB02E5" w:rsidP="00DB02E5">
            <w:pPr>
              <w:pStyle w:val="GlossEng"/>
            </w:pPr>
            <w:r>
              <w:t>oSb</w:t>
            </w:r>
          </w:p>
        </w:tc>
        <w:tc>
          <w:tcPr>
            <w:tcW w:w="2157" w:type="dxa"/>
            <w:shd w:val="clear" w:color="auto" w:fill="auto"/>
          </w:tcPr>
          <w:p w14:paraId="1C6682DE" w14:textId="77777777" w:rsidR="00DB02E5" w:rsidRPr="005F2F3E" w:rsidRDefault="00DB02E5" w:rsidP="00DB02E5">
            <w:pPr>
              <w:pStyle w:val="GlossEng"/>
            </w:pPr>
            <w:r w:rsidRPr="005F2F3E">
              <w:t>feel.embarrassed(.about)</w:t>
            </w:r>
          </w:p>
        </w:tc>
      </w:tr>
    </w:tbl>
    <w:p w14:paraId="49BC7CC0" w14:textId="2FB55B0A" w:rsidR="00DB02E5" w:rsidRPr="002B1870" w:rsidRDefault="00B7093A" w:rsidP="00DB02E5">
      <w:pPr>
        <w:pStyle w:val="FreeTranslIndent-2cmEng"/>
      </w:pPr>
      <w:r>
        <w:t>‘</w:t>
      </w:r>
      <w:r w:rsidR="00DB02E5">
        <w:t>i</w:t>
      </w:r>
      <w:r w:rsidR="00DB02E5" w:rsidRPr="005274D0">
        <w:t xml:space="preserve">f </w:t>
      </w:r>
      <w:r w:rsidR="00DB02E5">
        <w:t>I (</w:t>
      </w:r>
      <w:r>
        <w:t>‘</w:t>
      </w:r>
      <w:r w:rsidR="00DB02E5">
        <w:t>older sibling</w:t>
      </w:r>
      <w:r>
        <w:t>’</w:t>
      </w:r>
      <w:r w:rsidR="00DB02E5">
        <w:t xml:space="preserve">) were </w:t>
      </w:r>
      <w:r w:rsidR="005B7582" w:rsidRPr="005B7582">
        <w:rPr>
          <w:rStyle w:val="ChBlueBold"/>
        </w:rPr>
        <w:t>similar to</w:t>
      </w:r>
      <w:r w:rsidR="00DB02E5" w:rsidRPr="00F22275">
        <w:rPr>
          <w:rStyle w:val="ChBlueBold"/>
        </w:rPr>
        <w:t xml:space="preserve"> you</w:t>
      </w:r>
      <w:r w:rsidR="00DB02E5">
        <w:t>, I (</w:t>
      </w:r>
      <w:r>
        <w:t>‘</w:t>
      </w:r>
      <w:r w:rsidR="00DB02E5">
        <w:t>older sibling</w:t>
      </w:r>
      <w:r>
        <w:t>’</w:t>
      </w:r>
      <w:r w:rsidR="00DB02E5">
        <w:t>) would feel ashamed</w:t>
      </w:r>
      <w:r>
        <w:t>’</w:t>
      </w:r>
      <w:r w:rsidR="00DB02E5">
        <w:t xml:space="preserve"> </w:t>
      </w:r>
      <w:r w:rsidR="00DB02E5" w:rsidRPr="00F22275">
        <w:rPr>
          <w:rStyle w:val="ExampleSource"/>
        </w:rPr>
        <w:t>[081115-001a-Cv.0040]</w:t>
      </w:r>
    </w:p>
    <w:tbl>
      <w:tblPr>
        <w:tblW w:w="0" w:type="auto"/>
        <w:tblCellMar>
          <w:left w:w="40" w:type="dxa"/>
          <w:right w:w="40" w:type="dxa"/>
        </w:tblCellMar>
        <w:tblLook w:val="01E0" w:firstRow="1" w:lastRow="1" w:firstColumn="1" w:lastColumn="1" w:noHBand="0" w:noVBand="0"/>
      </w:tblPr>
      <w:tblGrid>
        <w:gridCol w:w="709"/>
        <w:gridCol w:w="425"/>
        <w:gridCol w:w="525"/>
        <w:gridCol w:w="558"/>
        <w:gridCol w:w="592"/>
        <w:gridCol w:w="485"/>
        <w:gridCol w:w="558"/>
        <w:gridCol w:w="2157"/>
      </w:tblGrid>
      <w:tr w:rsidR="00AC23C4" w:rsidRPr="008C7D8B" w14:paraId="6B589CFB" w14:textId="77777777" w:rsidTr="00AC23C4">
        <w:tc>
          <w:tcPr>
            <w:tcW w:w="709" w:type="dxa"/>
            <w:shd w:val="clear" w:color="auto" w:fill="auto"/>
          </w:tcPr>
          <w:p w14:paraId="5F0A9E07" w14:textId="77777777" w:rsidR="00DB02E5" w:rsidRPr="00B1769D" w:rsidRDefault="00DB02E5" w:rsidP="00DB02E5">
            <w:pPr>
              <w:pStyle w:val="O0Nwnext"/>
            </w:pPr>
          </w:p>
        </w:tc>
        <w:bookmarkStart w:id="4346" w:name="_Ref334180373"/>
        <w:bookmarkEnd w:id="4346"/>
        <w:tc>
          <w:tcPr>
            <w:tcW w:w="425" w:type="dxa"/>
            <w:shd w:val="clear" w:color="auto" w:fill="auto"/>
          </w:tcPr>
          <w:p w14:paraId="355D48F0" w14:textId="77777777" w:rsidR="00DB02E5" w:rsidRPr="00243B92" w:rsidRDefault="00DB02E5" w:rsidP="00DB02E5">
            <w:pPr>
              <w:pStyle w:val="O0Nwnext"/>
            </w:pPr>
            <w:r w:rsidRPr="001B1C67">
              <w:fldChar w:fldCharType="begin"/>
            </w:r>
            <w:r w:rsidRPr="001B1C67">
              <w:instrText xml:space="preserve"> LISTNUM  NumberDefault \l 8 </w:instrText>
            </w:r>
            <w:r w:rsidRPr="001B1C67">
              <w:fldChar w:fldCharType="end">
                <w:numberingChange w:id="4347" w:author="Angela Kluge" w:date="2014-02-08T11:40:00Z" w:original="b."/>
              </w:fldChar>
            </w:r>
          </w:p>
        </w:tc>
        <w:tc>
          <w:tcPr>
            <w:tcW w:w="525" w:type="dxa"/>
            <w:shd w:val="clear" w:color="auto" w:fill="auto"/>
          </w:tcPr>
          <w:p w14:paraId="56C3E339" w14:textId="77777777" w:rsidR="00DB02E5" w:rsidRPr="005274D0" w:rsidRDefault="00DB02E5" w:rsidP="00DB02E5">
            <w:pPr>
              <w:pStyle w:val="Text"/>
            </w:pPr>
            <w:r w:rsidRPr="005274D0">
              <w:t>kalo</w:t>
            </w:r>
          </w:p>
        </w:tc>
        <w:tc>
          <w:tcPr>
            <w:tcW w:w="558" w:type="dxa"/>
            <w:shd w:val="clear" w:color="auto" w:fill="auto"/>
          </w:tcPr>
          <w:p w14:paraId="33F0D8DA" w14:textId="77777777" w:rsidR="00DB02E5" w:rsidRPr="005274D0" w:rsidRDefault="00DB02E5" w:rsidP="00DB02E5">
            <w:pPr>
              <w:pStyle w:val="Text"/>
            </w:pPr>
            <w:r w:rsidRPr="005274D0">
              <w:t>kaka</w:t>
            </w:r>
          </w:p>
        </w:tc>
        <w:tc>
          <w:tcPr>
            <w:tcW w:w="592" w:type="dxa"/>
            <w:shd w:val="clear" w:color="auto" w:fill="auto"/>
          </w:tcPr>
          <w:p w14:paraId="39BBE030" w14:textId="77777777" w:rsidR="00DB02E5" w:rsidRPr="001B54B8" w:rsidRDefault="00DB02E5" w:rsidP="00DB02E5">
            <w:pPr>
              <w:pStyle w:val="Text"/>
              <w:rPr>
                <w:rStyle w:val="ChBlueBold"/>
              </w:rPr>
            </w:pPr>
            <w:r>
              <w:rPr>
                <w:rStyle w:val="ChBlueBold"/>
              </w:rPr>
              <w:t>kaya</w:t>
            </w:r>
          </w:p>
        </w:tc>
        <w:tc>
          <w:tcPr>
            <w:tcW w:w="485" w:type="dxa"/>
            <w:shd w:val="clear" w:color="auto" w:fill="auto"/>
          </w:tcPr>
          <w:p w14:paraId="779465BB" w14:textId="77777777" w:rsidR="00DB02E5" w:rsidRPr="005274D0" w:rsidRDefault="00DB02E5" w:rsidP="00DB02E5">
            <w:pPr>
              <w:pStyle w:val="Text"/>
            </w:pPr>
            <w:r w:rsidRPr="001B54B8">
              <w:rPr>
                <w:rStyle w:val="ChBlueBold"/>
              </w:rPr>
              <w:t>ko</w:t>
            </w:r>
          </w:p>
        </w:tc>
        <w:tc>
          <w:tcPr>
            <w:tcW w:w="558" w:type="dxa"/>
            <w:shd w:val="clear" w:color="auto" w:fill="auto"/>
          </w:tcPr>
          <w:p w14:paraId="130F9E0A" w14:textId="77777777" w:rsidR="00DB02E5" w:rsidRPr="005274D0" w:rsidRDefault="00DB02E5" w:rsidP="00DB02E5">
            <w:pPr>
              <w:pStyle w:val="Text"/>
            </w:pPr>
            <w:r w:rsidRPr="005274D0">
              <w:t>kaka</w:t>
            </w:r>
          </w:p>
        </w:tc>
        <w:tc>
          <w:tcPr>
            <w:tcW w:w="2157" w:type="dxa"/>
            <w:shd w:val="clear" w:color="auto" w:fill="auto"/>
          </w:tcPr>
          <w:p w14:paraId="592E96B6" w14:textId="77777777" w:rsidR="00DB02E5" w:rsidRPr="005274D0" w:rsidRDefault="00DB02E5" w:rsidP="00DB02E5">
            <w:pPr>
              <w:pStyle w:val="Text"/>
            </w:pPr>
            <w:r w:rsidRPr="005274D0">
              <w:t>malu</w:t>
            </w:r>
          </w:p>
        </w:tc>
      </w:tr>
      <w:tr w:rsidR="00AC23C4" w:rsidRPr="00AC23C4" w14:paraId="7D5A380B" w14:textId="77777777" w:rsidTr="00AC23C4">
        <w:tc>
          <w:tcPr>
            <w:tcW w:w="709" w:type="dxa"/>
            <w:shd w:val="clear" w:color="auto" w:fill="auto"/>
          </w:tcPr>
          <w:p w14:paraId="418B335B" w14:textId="77777777" w:rsidR="00DB02E5" w:rsidRPr="005274D0" w:rsidRDefault="00DB02E5" w:rsidP="00DB02E5">
            <w:pPr>
              <w:pStyle w:val="GlossEng"/>
            </w:pPr>
          </w:p>
        </w:tc>
        <w:tc>
          <w:tcPr>
            <w:tcW w:w="425" w:type="dxa"/>
            <w:shd w:val="clear" w:color="auto" w:fill="auto"/>
          </w:tcPr>
          <w:p w14:paraId="143E12BD" w14:textId="77777777" w:rsidR="00DB02E5" w:rsidRPr="00EF0864" w:rsidRDefault="00DB02E5" w:rsidP="00DB02E5">
            <w:pPr>
              <w:pStyle w:val="GlossEng"/>
            </w:pPr>
          </w:p>
        </w:tc>
        <w:tc>
          <w:tcPr>
            <w:tcW w:w="525" w:type="dxa"/>
            <w:shd w:val="clear" w:color="auto" w:fill="auto"/>
          </w:tcPr>
          <w:p w14:paraId="2C61869F" w14:textId="77777777" w:rsidR="00DB02E5" w:rsidRPr="005274D0" w:rsidRDefault="00DB02E5" w:rsidP="00DB02E5">
            <w:pPr>
              <w:pStyle w:val="GlossEng"/>
            </w:pPr>
            <w:r>
              <w:t>if</w:t>
            </w:r>
          </w:p>
        </w:tc>
        <w:tc>
          <w:tcPr>
            <w:tcW w:w="558" w:type="dxa"/>
            <w:shd w:val="clear" w:color="auto" w:fill="auto"/>
          </w:tcPr>
          <w:p w14:paraId="347650D0" w14:textId="77777777" w:rsidR="00DB02E5" w:rsidRPr="005274D0" w:rsidRDefault="00DB02E5" w:rsidP="00DB02E5">
            <w:pPr>
              <w:pStyle w:val="GlossEng"/>
            </w:pPr>
            <w:r>
              <w:t>oSb</w:t>
            </w:r>
          </w:p>
        </w:tc>
        <w:tc>
          <w:tcPr>
            <w:tcW w:w="592" w:type="dxa"/>
            <w:shd w:val="clear" w:color="auto" w:fill="auto"/>
          </w:tcPr>
          <w:p w14:paraId="3A07073E" w14:textId="77777777" w:rsidR="00DB02E5" w:rsidRPr="005274D0" w:rsidRDefault="00DB02E5" w:rsidP="00DB02E5">
            <w:pPr>
              <w:pStyle w:val="GlossEng"/>
            </w:pPr>
            <w:r w:rsidRPr="005274D0">
              <w:t>like</w:t>
            </w:r>
          </w:p>
        </w:tc>
        <w:tc>
          <w:tcPr>
            <w:tcW w:w="485" w:type="dxa"/>
            <w:shd w:val="clear" w:color="auto" w:fill="auto"/>
          </w:tcPr>
          <w:p w14:paraId="3AAD9A88" w14:textId="77777777" w:rsidR="00DB02E5" w:rsidRPr="0099608C" w:rsidRDefault="00DB02E5" w:rsidP="00DB02E5">
            <w:pPr>
              <w:pStyle w:val="GlossEng"/>
              <w:rPr>
                <w:rStyle w:val="ChSmallCaps"/>
              </w:rPr>
            </w:pPr>
            <w:r w:rsidRPr="0099608C">
              <w:rPr>
                <w:rStyle w:val="ChSmallCaps"/>
              </w:rPr>
              <w:t>2sg</w:t>
            </w:r>
          </w:p>
        </w:tc>
        <w:tc>
          <w:tcPr>
            <w:tcW w:w="558" w:type="dxa"/>
            <w:shd w:val="clear" w:color="auto" w:fill="auto"/>
          </w:tcPr>
          <w:p w14:paraId="310E3869" w14:textId="77777777" w:rsidR="00DB02E5" w:rsidRPr="005274D0" w:rsidRDefault="00DB02E5" w:rsidP="00DB02E5">
            <w:pPr>
              <w:pStyle w:val="GlossEng"/>
            </w:pPr>
            <w:r>
              <w:t>oSb</w:t>
            </w:r>
          </w:p>
        </w:tc>
        <w:tc>
          <w:tcPr>
            <w:tcW w:w="2157" w:type="dxa"/>
            <w:shd w:val="clear" w:color="auto" w:fill="auto"/>
          </w:tcPr>
          <w:p w14:paraId="0996E84B" w14:textId="77777777" w:rsidR="00DB02E5" w:rsidRPr="005F2F3E" w:rsidRDefault="00DB02E5" w:rsidP="00DB02E5">
            <w:pPr>
              <w:pStyle w:val="GlossEng"/>
            </w:pPr>
            <w:r w:rsidRPr="005F2F3E">
              <w:t>feel.embarrassed(.about)</w:t>
            </w:r>
          </w:p>
        </w:tc>
      </w:tr>
    </w:tbl>
    <w:p w14:paraId="0925040C" w14:textId="63DF8CE2" w:rsidR="00DB02E5" w:rsidRDefault="00B7093A" w:rsidP="00DB02E5">
      <w:pPr>
        <w:pStyle w:val="FreeTranslIndent-2cmEng"/>
      </w:pPr>
      <w:r>
        <w:t>‘</w:t>
      </w:r>
      <w:r w:rsidR="00DB02E5">
        <w:t>i</w:t>
      </w:r>
      <w:r w:rsidR="00DB02E5" w:rsidRPr="005274D0">
        <w:t xml:space="preserve">f </w:t>
      </w:r>
      <w:r w:rsidR="00DB02E5">
        <w:t>I (</w:t>
      </w:r>
      <w:r>
        <w:t>‘</w:t>
      </w:r>
      <w:r w:rsidR="00DB02E5">
        <w:t>older sibling</w:t>
      </w:r>
      <w:r>
        <w:t>’</w:t>
      </w:r>
      <w:r w:rsidR="00DB02E5">
        <w:t xml:space="preserve">) were </w:t>
      </w:r>
      <w:r w:rsidR="00DB02E5" w:rsidRPr="00F22275">
        <w:rPr>
          <w:rStyle w:val="ChBlueBold"/>
        </w:rPr>
        <w:t>like you</w:t>
      </w:r>
      <w:r w:rsidR="00DB02E5">
        <w:t>, I (</w:t>
      </w:r>
      <w:r>
        <w:t>‘</w:t>
      </w:r>
      <w:r w:rsidR="00DB02E5">
        <w:t>older sibling</w:t>
      </w:r>
      <w:r>
        <w:t>’</w:t>
      </w:r>
      <w:r w:rsidR="00DB02E5">
        <w:t>) would feel ashamed</w:t>
      </w:r>
      <w:r>
        <w:t>’</w:t>
      </w:r>
      <w:r w:rsidR="00DB02E5">
        <w:t xml:space="preserve"> </w:t>
      </w:r>
      <w:r w:rsidR="00DB02E5" w:rsidRPr="00F22275">
        <w:rPr>
          <w:rStyle w:val="ExampleSource"/>
        </w:rPr>
        <w:t>[</w:t>
      </w:r>
      <w:r w:rsidR="00DB02E5">
        <w:rPr>
          <w:rStyle w:val="ExampleSource"/>
        </w:rPr>
        <w:t xml:space="preserve">Elicited </w:t>
      </w:r>
      <w:r w:rsidR="00DB02E5" w:rsidRPr="003B582E">
        <w:rPr>
          <w:rStyle w:val="ExampleSource"/>
        </w:rPr>
        <w:t>BR120817.006</w:t>
      </w:r>
      <w:r w:rsidR="00DB02E5" w:rsidRPr="00F22275">
        <w:rPr>
          <w:rStyle w:val="ExampleSource"/>
        </w:rPr>
        <w:t>]</w:t>
      </w:r>
    </w:p>
    <w:p w14:paraId="6C18F22F" w14:textId="2ECF2D0F" w:rsidR="00DB02E5" w:rsidRDefault="00DB02E5" w:rsidP="00F27C28">
      <w:pPr>
        <w:pStyle w:val="Body0005after"/>
      </w:pPr>
      <w:r>
        <w:t xml:space="preserve">Signaling overall resemblance, similative </w:t>
      </w:r>
      <w:r w:rsidRPr="00672C1A">
        <w:rPr>
          <w:rStyle w:val="ChItalBold"/>
        </w:rPr>
        <w:t>kaya</w:t>
      </w:r>
      <w:r>
        <w:t xml:space="preserve"> </w:t>
      </w:r>
      <w:r w:rsidR="00B7093A">
        <w:t>‘</w:t>
      </w:r>
      <w:r>
        <w:t>like</w:t>
      </w:r>
      <w:r w:rsidR="00B7093A">
        <w:t>’</w:t>
      </w:r>
      <w:r>
        <w:t xml:space="preserve"> is also employed when </w:t>
      </w:r>
      <w:r w:rsidRPr="00792019">
        <w:t>the speaker wants to make a more expressive</w:t>
      </w:r>
      <w:r>
        <w:t xml:space="preserve">, </w:t>
      </w:r>
      <w:r w:rsidRPr="009B7001">
        <w:t>metaphorical comparison</w:t>
      </w:r>
      <w:r>
        <w:t xml:space="preserve"> as in </w:t>
      </w:r>
      <w:r>
        <w:fldChar w:fldCharType="begin"/>
      </w:r>
      <w:r>
        <w:instrText xml:space="preserve"> REF _Ref339635119 \h </w:instrText>
      </w:r>
      <w:r>
        <w:fldChar w:fldCharType="separate"/>
      </w:r>
      <w:r w:rsidR="00154D81" w:rsidRPr="00534F9D">
        <w:t>(</w:t>
      </w:r>
      <w:r w:rsidR="00154D81">
        <w:rPr>
          <w:noProof/>
        </w:rPr>
        <w:t>77</w:t>
      </w:r>
      <w:r w:rsidR="00154D81" w:rsidRPr="00534F9D">
        <w:t>)</w:t>
      </w:r>
      <w:r>
        <w:fldChar w:fldCharType="end"/>
      </w:r>
      <w:r>
        <w:t>. This example also illustrates that the referent can be inanimate.</w:t>
      </w:r>
    </w:p>
    <w:p w14:paraId="140FED43" w14:textId="77777777" w:rsidR="00DB02E5" w:rsidRDefault="00DB02E5" w:rsidP="00DB02E5">
      <w:pPr>
        <w:pStyle w:val="ExampleTitle"/>
      </w:pPr>
      <w:r>
        <w:t>Introducing expressive similes</w:t>
      </w:r>
    </w:p>
    <w:tbl>
      <w:tblPr>
        <w:tblW w:w="3856" w:type="dxa"/>
        <w:tblCellMar>
          <w:left w:w="40" w:type="dxa"/>
          <w:right w:w="40" w:type="dxa"/>
        </w:tblCellMar>
        <w:tblLook w:val="01E0" w:firstRow="1" w:lastRow="1" w:firstColumn="1" w:lastColumn="1" w:noHBand="0" w:noVBand="0"/>
      </w:tblPr>
      <w:tblGrid>
        <w:gridCol w:w="709"/>
        <w:gridCol w:w="603"/>
        <w:gridCol w:w="669"/>
        <w:gridCol w:w="592"/>
        <w:gridCol w:w="658"/>
        <w:gridCol w:w="625"/>
      </w:tblGrid>
      <w:tr w:rsidR="00AC23C4" w:rsidRPr="008C7D8B" w14:paraId="0EE2EE76" w14:textId="77777777" w:rsidTr="00AC23C4">
        <w:tc>
          <w:tcPr>
            <w:tcW w:w="709" w:type="dxa"/>
            <w:shd w:val="clear" w:color="auto" w:fill="auto"/>
          </w:tcPr>
          <w:p w14:paraId="420DE44E" w14:textId="77777777" w:rsidR="00DB02E5" w:rsidRPr="00B1769D" w:rsidRDefault="00DB02E5" w:rsidP="00DB02E5">
            <w:pPr>
              <w:pStyle w:val="O0Nwnext"/>
            </w:pPr>
            <w:bookmarkStart w:id="4348" w:name="_Ref319747418"/>
            <w:bookmarkStart w:id="4349" w:name="_Ref339635119"/>
            <w:r w:rsidRPr="00534F9D">
              <w:t>(</w:t>
            </w:r>
            <w:fldSimple w:instr=" SEQ ( \* ARABIC \s 1 ">
              <w:r w:rsidR="00154D81">
                <w:rPr>
                  <w:noProof/>
                </w:rPr>
                <w:t>77</w:t>
              </w:r>
            </w:fldSimple>
            <w:bookmarkEnd w:id="4348"/>
            <w:r w:rsidRPr="00534F9D">
              <w:t>)</w:t>
            </w:r>
            <w:bookmarkEnd w:id="4349"/>
          </w:p>
        </w:tc>
        <w:tc>
          <w:tcPr>
            <w:tcW w:w="603" w:type="dxa"/>
            <w:shd w:val="clear" w:color="auto" w:fill="auto"/>
          </w:tcPr>
          <w:p w14:paraId="29FC4A52" w14:textId="77777777" w:rsidR="00DB02E5" w:rsidRPr="00534F9D" w:rsidRDefault="00DB02E5" w:rsidP="00DB02E5">
            <w:pPr>
              <w:pStyle w:val="Text"/>
            </w:pPr>
            <w:r w:rsidRPr="00534F9D">
              <w:t>smua</w:t>
            </w:r>
          </w:p>
        </w:tc>
        <w:tc>
          <w:tcPr>
            <w:tcW w:w="669" w:type="dxa"/>
            <w:shd w:val="clear" w:color="auto" w:fill="auto"/>
          </w:tcPr>
          <w:p w14:paraId="4EBBF84A" w14:textId="77777777" w:rsidR="00DB02E5" w:rsidRPr="00534F9D" w:rsidRDefault="00DB02E5" w:rsidP="00DB02E5">
            <w:pPr>
              <w:pStyle w:val="Text"/>
            </w:pPr>
            <w:r>
              <w:t>jalan</w:t>
            </w:r>
            <w:r w:rsidR="00C2238D">
              <w:t>g</w:t>
            </w:r>
          </w:p>
        </w:tc>
        <w:tc>
          <w:tcPr>
            <w:tcW w:w="592" w:type="dxa"/>
            <w:shd w:val="clear" w:color="auto" w:fill="auto"/>
          </w:tcPr>
          <w:p w14:paraId="1C311A2F" w14:textId="77777777" w:rsidR="00DB02E5" w:rsidRPr="00534F9D" w:rsidRDefault="00DB02E5" w:rsidP="00DB02E5">
            <w:pPr>
              <w:pStyle w:val="Text"/>
              <w:rPr>
                <w:rStyle w:val="ChBlueBold"/>
              </w:rPr>
            </w:pPr>
            <w:r w:rsidRPr="00534F9D">
              <w:rPr>
                <w:rStyle w:val="ChBlueBold"/>
              </w:rPr>
              <w:t>kaya</w:t>
            </w:r>
          </w:p>
        </w:tc>
        <w:tc>
          <w:tcPr>
            <w:tcW w:w="658" w:type="dxa"/>
            <w:shd w:val="clear" w:color="auto" w:fill="auto"/>
          </w:tcPr>
          <w:p w14:paraId="22C634C0" w14:textId="77777777" w:rsidR="00DB02E5" w:rsidRPr="00251C98" w:rsidRDefault="00DB02E5" w:rsidP="00DB02E5">
            <w:pPr>
              <w:pStyle w:val="Text"/>
              <w:rPr>
                <w:rStyle w:val="ChBlueBold"/>
              </w:rPr>
            </w:pPr>
            <w:r w:rsidRPr="00251C98">
              <w:rPr>
                <w:rStyle w:val="ChBlueBold"/>
              </w:rPr>
              <w:t>kapal</w:t>
            </w:r>
          </w:p>
        </w:tc>
        <w:tc>
          <w:tcPr>
            <w:tcW w:w="625" w:type="dxa"/>
            <w:shd w:val="clear" w:color="auto" w:fill="auto"/>
          </w:tcPr>
          <w:p w14:paraId="28E25BA7" w14:textId="77777777" w:rsidR="00DB02E5" w:rsidRPr="00251C98" w:rsidRDefault="00DB02E5" w:rsidP="00DB02E5">
            <w:pPr>
              <w:pStyle w:val="Text"/>
              <w:rPr>
                <w:rStyle w:val="ChBlueBold"/>
              </w:rPr>
            </w:pPr>
            <w:r w:rsidRPr="00251C98">
              <w:rPr>
                <w:rStyle w:val="ChBlueBold"/>
              </w:rPr>
              <w:t>kayu</w:t>
            </w:r>
          </w:p>
        </w:tc>
      </w:tr>
      <w:tr w:rsidR="00AC23C4" w:rsidRPr="00534F9D" w14:paraId="129B7C26" w14:textId="77777777" w:rsidTr="00AC23C4">
        <w:tc>
          <w:tcPr>
            <w:tcW w:w="709" w:type="dxa"/>
            <w:shd w:val="clear" w:color="auto" w:fill="auto"/>
          </w:tcPr>
          <w:p w14:paraId="32E2E1B6" w14:textId="77777777" w:rsidR="00DB02E5" w:rsidRPr="00B1769D" w:rsidRDefault="00DB02E5" w:rsidP="00DB02E5">
            <w:pPr>
              <w:pStyle w:val="GlossEng"/>
            </w:pPr>
          </w:p>
        </w:tc>
        <w:tc>
          <w:tcPr>
            <w:tcW w:w="603" w:type="dxa"/>
            <w:shd w:val="clear" w:color="auto" w:fill="auto"/>
          </w:tcPr>
          <w:p w14:paraId="44F9C97A" w14:textId="77777777" w:rsidR="00DB02E5" w:rsidRPr="00534F9D" w:rsidRDefault="00DB02E5" w:rsidP="00DB02E5">
            <w:pPr>
              <w:pStyle w:val="GlossEng"/>
            </w:pPr>
            <w:r w:rsidRPr="00534F9D">
              <w:t>all</w:t>
            </w:r>
          </w:p>
        </w:tc>
        <w:tc>
          <w:tcPr>
            <w:tcW w:w="669" w:type="dxa"/>
            <w:shd w:val="clear" w:color="auto" w:fill="auto"/>
          </w:tcPr>
          <w:p w14:paraId="3DB3164D" w14:textId="77777777" w:rsidR="00DB02E5" w:rsidRPr="00534F9D" w:rsidRDefault="00DB02E5" w:rsidP="00DB02E5">
            <w:pPr>
              <w:pStyle w:val="GlossEng"/>
            </w:pPr>
            <w:r w:rsidRPr="00534F9D">
              <w:t>walk</w:t>
            </w:r>
          </w:p>
        </w:tc>
        <w:tc>
          <w:tcPr>
            <w:tcW w:w="592" w:type="dxa"/>
            <w:shd w:val="clear" w:color="auto" w:fill="auto"/>
          </w:tcPr>
          <w:p w14:paraId="1A6B5EAB" w14:textId="77777777" w:rsidR="00DB02E5" w:rsidRPr="00534F9D" w:rsidRDefault="00DB02E5" w:rsidP="00DB02E5">
            <w:pPr>
              <w:pStyle w:val="GlossEng"/>
            </w:pPr>
            <w:r w:rsidRPr="00534F9D">
              <w:t>like</w:t>
            </w:r>
          </w:p>
        </w:tc>
        <w:tc>
          <w:tcPr>
            <w:tcW w:w="658" w:type="dxa"/>
            <w:shd w:val="clear" w:color="auto" w:fill="auto"/>
          </w:tcPr>
          <w:p w14:paraId="241B7FAB" w14:textId="77777777" w:rsidR="00DB02E5" w:rsidRPr="00534F9D" w:rsidRDefault="00DB02E5" w:rsidP="00DB02E5">
            <w:pPr>
              <w:pStyle w:val="GlossEng"/>
            </w:pPr>
            <w:r w:rsidRPr="00534F9D">
              <w:t>ship</w:t>
            </w:r>
          </w:p>
        </w:tc>
        <w:tc>
          <w:tcPr>
            <w:tcW w:w="625" w:type="dxa"/>
            <w:shd w:val="clear" w:color="auto" w:fill="auto"/>
          </w:tcPr>
          <w:p w14:paraId="4DFD89C7" w14:textId="77777777" w:rsidR="00DB02E5" w:rsidRPr="00534F9D" w:rsidRDefault="00DB02E5" w:rsidP="00DB02E5">
            <w:pPr>
              <w:pStyle w:val="GlossEng"/>
            </w:pPr>
            <w:r w:rsidRPr="00534F9D">
              <w:t>wood</w:t>
            </w:r>
          </w:p>
        </w:tc>
      </w:tr>
    </w:tbl>
    <w:p w14:paraId="71F68403" w14:textId="07D00CCD" w:rsidR="00DB02E5" w:rsidRPr="002B1870" w:rsidRDefault="00B7093A" w:rsidP="00DB02E5">
      <w:pPr>
        <w:pStyle w:val="FreeTranslEng"/>
      </w:pPr>
      <w:r>
        <w:t>‘</w:t>
      </w:r>
      <w:r w:rsidR="00DB02E5" w:rsidRPr="00CB1B53">
        <w:t>[</w:t>
      </w:r>
      <w:r w:rsidR="00DB02E5">
        <w:t>because they were so hungry</w:t>
      </w:r>
      <w:r w:rsidR="00DB02E5" w:rsidRPr="00CB1B53">
        <w:t>]</w:t>
      </w:r>
      <w:r w:rsidR="00DB02E5" w:rsidRPr="00534F9D">
        <w:t xml:space="preserve"> (they) </w:t>
      </w:r>
      <w:r w:rsidR="00DB02E5">
        <w:t xml:space="preserve">all </w:t>
      </w:r>
      <w:r w:rsidR="00DB02E5" w:rsidRPr="00534F9D">
        <w:t xml:space="preserve">were strolling around </w:t>
      </w:r>
      <w:r w:rsidR="00DB02E5" w:rsidRPr="00534F9D">
        <w:rPr>
          <w:rStyle w:val="ChBlueBold"/>
        </w:rPr>
        <w:t>like wooden boats</w:t>
      </w:r>
      <w:r>
        <w:t>’</w:t>
      </w:r>
      <w:r w:rsidR="00DB02E5" w:rsidRPr="00534F9D">
        <w:t xml:space="preserve"> </w:t>
      </w:r>
      <w:r w:rsidR="00DB02E5" w:rsidRPr="00534F9D">
        <w:rPr>
          <w:rStyle w:val="ExampleSource"/>
        </w:rPr>
        <w:t>[081025-009a-Cv.0188]</w:t>
      </w:r>
    </w:p>
    <w:p w14:paraId="19334880" w14:textId="6CB333B8" w:rsidR="00DB02E5" w:rsidRDefault="001571BC" w:rsidP="001571BC">
      <w:pPr>
        <w:pStyle w:val="Body0015after"/>
      </w:pPr>
      <w:r>
        <w:rPr>
          <w:lang w:eastAsia="en-US"/>
        </w:rPr>
        <w:t xml:space="preserve">The preposition </w:t>
      </w:r>
      <w:r>
        <w:rPr>
          <w:rStyle w:val="ChItalBold"/>
        </w:rPr>
        <w:t>kaya</w:t>
      </w:r>
      <w:r w:rsidRPr="007A0BC8">
        <w:t xml:space="preserve"> </w:t>
      </w:r>
      <w:r>
        <w:t>‘like’</w:t>
      </w:r>
      <w:r w:rsidRPr="007A0BC8">
        <w:t xml:space="preserve"> </w:t>
      </w:r>
      <w:r>
        <w:t xml:space="preserve">has dual word class membership; it is also used as </w:t>
      </w:r>
      <w:r w:rsidR="00DB02E5">
        <w:t xml:space="preserve">a conjunction that introduces </w:t>
      </w:r>
      <w:r w:rsidR="00E7797F">
        <w:t>similarity clauses (§</w:t>
      </w:r>
      <w:r w:rsidR="00E7797F">
        <w:fldChar w:fldCharType="begin"/>
      </w:r>
      <w:r w:rsidR="00E7797F">
        <w:instrText xml:space="preserve"> REF _Ref361251536 \w \h </w:instrText>
      </w:r>
      <w:r w:rsidR="00E7797F">
        <w:fldChar w:fldCharType="separate"/>
      </w:r>
      <w:r w:rsidR="00154D81">
        <w:rPr>
          <w:cs/>
        </w:rPr>
        <w:t>‎</w:t>
      </w:r>
      <w:r w:rsidR="00154D81">
        <w:t>14.2.6</w:t>
      </w:r>
      <w:r w:rsidR="00E7797F">
        <w:fldChar w:fldCharType="end"/>
      </w:r>
      <w:r>
        <w:t>; see also §</w:t>
      </w:r>
      <w:r>
        <w:fldChar w:fldCharType="begin"/>
      </w:r>
      <w:r>
        <w:instrText xml:space="preserve"> REF _Ref351641485 \w \h </w:instrText>
      </w:r>
      <w:r>
        <w:fldChar w:fldCharType="separate"/>
      </w:r>
      <w:r w:rsidR="00154D81">
        <w:rPr>
          <w:cs/>
        </w:rPr>
        <w:t>‎</w:t>
      </w:r>
      <w:r w:rsidR="00154D81">
        <w:t>5.14</w:t>
      </w:r>
      <w:r>
        <w:fldChar w:fldCharType="end"/>
      </w:r>
      <w:r>
        <w:t>).</w:t>
      </w:r>
    </w:p>
    <w:p w14:paraId="5F710F12" w14:textId="70FEADA6" w:rsidR="00DB02E5" w:rsidRPr="002C743B" w:rsidRDefault="00DB02E5" w:rsidP="00DB02E5">
      <w:pPr>
        <w:pStyle w:val="Heading3"/>
      </w:pPr>
      <w:bookmarkStart w:id="4350" w:name="_Ref319761143"/>
      <w:bookmarkStart w:id="4351" w:name="_Toc334439722"/>
      <w:bookmarkStart w:id="4352" w:name="_Toc342590118"/>
      <w:bookmarkStart w:id="4353" w:name="_Toc365356534"/>
      <w:bookmarkStart w:id="4354" w:name="_Toc440455701"/>
      <w:r w:rsidRPr="002C743B">
        <w:rPr>
          <w:rStyle w:val="ChItalBold"/>
        </w:rPr>
        <w:t>sebage</w:t>
      </w:r>
      <w:r w:rsidR="0007333B">
        <w:rPr>
          <w:rStyle w:val="ChItalBold"/>
        </w:rPr>
        <w:t>y</w:t>
      </w:r>
      <w:r>
        <w:t xml:space="preserve"> </w:t>
      </w:r>
      <w:r w:rsidR="00B7093A">
        <w:t>‘</w:t>
      </w:r>
      <w:r>
        <w:t>as</w:t>
      </w:r>
      <w:r w:rsidR="00B7093A">
        <w:t>’</w:t>
      </w:r>
      <w:bookmarkEnd w:id="4350"/>
      <w:bookmarkEnd w:id="4351"/>
      <w:bookmarkEnd w:id="4352"/>
      <w:bookmarkEnd w:id="4353"/>
      <w:bookmarkEnd w:id="4354"/>
    </w:p>
    <w:p w14:paraId="0F5C04B4" w14:textId="7D0F44A3" w:rsidR="00DB02E5" w:rsidRDefault="00DB02E5" w:rsidP="00F27C28">
      <w:pPr>
        <w:pStyle w:val="Body0000after"/>
      </w:pPr>
      <w:r>
        <w:t xml:space="preserve">The equative preposition </w:t>
      </w:r>
      <w:r w:rsidRPr="007F04D5">
        <w:rPr>
          <w:rStyle w:val="ChItalBold"/>
        </w:rPr>
        <w:t>sebage</w:t>
      </w:r>
      <w:r w:rsidR="0007333B">
        <w:rPr>
          <w:rStyle w:val="ChItalBold"/>
        </w:rPr>
        <w:t>y</w:t>
      </w:r>
      <w:r>
        <w:t xml:space="preserve"> </w:t>
      </w:r>
      <w:r w:rsidR="00B7093A">
        <w:t>‘</w:t>
      </w:r>
      <w:r>
        <w:t>as</w:t>
      </w:r>
      <w:r w:rsidR="00B7093A">
        <w:t>’</w:t>
      </w:r>
      <w:r>
        <w:t xml:space="preserve"> introduces similes that express equatability between the two bases of comparison in terms of specific roles or capacit</w:t>
      </w:r>
      <w:r w:rsidR="00947129">
        <w:t>ies</w:t>
      </w:r>
      <w:r>
        <w:t xml:space="preserve">. </w:t>
      </w:r>
      <w:r w:rsidRPr="00DD4FEE">
        <w:t>Hence,</w:t>
      </w:r>
      <w:r>
        <w:t xml:space="preserve"> </w:t>
      </w:r>
      <w:r w:rsidRPr="007F04D5">
        <w:rPr>
          <w:rStyle w:val="ChItalBold"/>
        </w:rPr>
        <w:t>sebage</w:t>
      </w:r>
      <w:r w:rsidR="008C18C9">
        <w:rPr>
          <w:rStyle w:val="ChItalBold"/>
        </w:rPr>
        <w:t>y</w:t>
      </w:r>
      <w:r>
        <w:t xml:space="preserve"> </w:t>
      </w:r>
      <w:r w:rsidR="00B7093A">
        <w:t>‘</w:t>
      </w:r>
      <w:r>
        <w:t>as</w:t>
      </w:r>
      <w:r w:rsidR="00B7093A">
        <w:t>’</w:t>
      </w:r>
      <w:r>
        <w:t xml:space="preserve"> contrasts with the similarity prepositions </w:t>
      </w:r>
      <w:r w:rsidRPr="00304DD4">
        <w:rPr>
          <w:rStyle w:val="ChItalBold"/>
        </w:rPr>
        <w:t>sperti</w:t>
      </w:r>
      <w:r>
        <w:t xml:space="preserve"> </w:t>
      </w:r>
      <w:r w:rsidR="00B7093A">
        <w:t>‘</w:t>
      </w:r>
      <w:r>
        <w:t>similar to</w:t>
      </w:r>
      <w:r w:rsidR="00B7093A">
        <w:t>’</w:t>
      </w:r>
      <w:r>
        <w:t xml:space="preserve"> (§</w:t>
      </w:r>
      <w:r>
        <w:fldChar w:fldCharType="begin"/>
      </w:r>
      <w:r>
        <w:instrText xml:space="preserve"> REF _Ref319667233 \w \h </w:instrText>
      </w:r>
      <w:r>
        <w:fldChar w:fldCharType="separate"/>
      </w:r>
      <w:r w:rsidR="00154D81">
        <w:rPr>
          <w:cs/>
        </w:rPr>
        <w:t>‎</w:t>
      </w:r>
      <w:r w:rsidR="00154D81">
        <w:t>10.3.1</w:t>
      </w:r>
      <w:r>
        <w:fldChar w:fldCharType="end"/>
      </w:r>
      <w:r>
        <w:t xml:space="preserve">) and </w:t>
      </w:r>
      <w:r w:rsidRPr="00D55F1E">
        <w:rPr>
          <w:rStyle w:val="ChItalBold"/>
        </w:rPr>
        <w:t>kaya</w:t>
      </w:r>
      <w:r>
        <w:t xml:space="preserve"> </w:t>
      </w:r>
      <w:r w:rsidR="00B7093A">
        <w:t>‘</w:t>
      </w:r>
      <w:r>
        <w:t>like</w:t>
      </w:r>
      <w:r w:rsidR="00B7093A">
        <w:t>’</w:t>
      </w:r>
      <w:r>
        <w:t xml:space="preserve"> (§</w:t>
      </w:r>
      <w:r>
        <w:fldChar w:fldCharType="begin"/>
      </w:r>
      <w:r>
        <w:instrText xml:space="preserve"> REF _Ref319667235 \w \h </w:instrText>
      </w:r>
      <w:r>
        <w:fldChar w:fldCharType="separate"/>
      </w:r>
      <w:r w:rsidR="00154D81">
        <w:rPr>
          <w:cs/>
        </w:rPr>
        <w:t>‎</w:t>
      </w:r>
      <w:r w:rsidR="00154D81">
        <w:t>10.3.2</w:t>
      </w:r>
      <w:r>
        <w:fldChar w:fldCharType="end"/>
      </w:r>
      <w:r>
        <w:t>) which express resemblance and likeness.</w:t>
      </w:r>
    </w:p>
    <w:p w14:paraId="582D14BA" w14:textId="1B937362" w:rsidR="00DB02E5" w:rsidRDefault="00DB02E5" w:rsidP="00F27C28">
      <w:pPr>
        <w:pStyle w:val="Body0510after"/>
      </w:pPr>
      <w:r>
        <w:t xml:space="preserve">Most commonly, the complement is expressed in an adnominal prepositional phrase. In </w:t>
      </w:r>
      <w:r>
        <w:fldChar w:fldCharType="begin"/>
      </w:r>
      <w:r>
        <w:instrText xml:space="preserve"> REF _Ref339635120 \h </w:instrText>
      </w:r>
      <w:r>
        <w:fldChar w:fldCharType="separate"/>
      </w:r>
      <w:r w:rsidR="00154D81" w:rsidRPr="00534F9D">
        <w:t>(</w:t>
      </w:r>
      <w:r w:rsidR="00154D81">
        <w:rPr>
          <w:noProof/>
        </w:rPr>
        <w:t>78</w:t>
      </w:r>
      <w:r w:rsidR="00154D81" w:rsidRPr="00534F9D">
        <w:t>)</w:t>
      </w:r>
      <w:r>
        <w:fldChar w:fldCharType="end"/>
      </w:r>
      <w:r>
        <w:t xml:space="preserve">, for example, </w:t>
      </w:r>
      <w:r w:rsidR="008C18C9">
        <w:rPr>
          <w:rStyle w:val="ChItalBold"/>
        </w:rPr>
        <w:t>sebagey</w:t>
      </w:r>
      <w:r>
        <w:t xml:space="preserve"> </w:t>
      </w:r>
      <w:r w:rsidR="00B7093A">
        <w:t>‘</w:t>
      </w:r>
      <w:r>
        <w:t>as</w:t>
      </w:r>
      <w:r w:rsidR="00B7093A">
        <w:t>’</w:t>
      </w:r>
      <w:r>
        <w:t xml:space="preserve"> links the head nominal </w:t>
      </w:r>
      <w:r w:rsidRPr="002068EA">
        <w:rPr>
          <w:rStyle w:val="ChItalBold"/>
        </w:rPr>
        <w:t>torang</w:t>
      </w:r>
      <w:r>
        <w:t xml:space="preserve"> </w:t>
      </w:r>
      <w:r w:rsidR="00B7093A">
        <w:t>‘</w:t>
      </w:r>
      <w:r w:rsidRPr="0099608C">
        <w:rPr>
          <w:rStyle w:val="ChSmallCaps"/>
        </w:rPr>
        <w:t>1pl</w:t>
      </w:r>
      <w:r w:rsidR="00B7093A">
        <w:t>’</w:t>
      </w:r>
      <w:r>
        <w:t xml:space="preserve"> to the role-encoding adnominal constituent </w:t>
      </w:r>
      <w:r w:rsidRPr="00DF6640">
        <w:rPr>
          <w:rStyle w:val="ChItalBold"/>
        </w:rPr>
        <w:t>kepala kampung</w:t>
      </w:r>
      <w:r>
        <w:t xml:space="preserve"> </w:t>
      </w:r>
      <w:r w:rsidR="00B7093A">
        <w:t>‘</w:t>
      </w:r>
      <w:r>
        <w:t>village heads</w:t>
      </w:r>
      <w:r w:rsidR="00B7093A">
        <w:t>’</w:t>
      </w:r>
      <w:r>
        <w:t xml:space="preserve">. Following mono- or bivalent action verbs, </w:t>
      </w:r>
      <w:r w:rsidR="008C18C9">
        <w:rPr>
          <w:rStyle w:val="ChItalBold"/>
        </w:rPr>
        <w:t>sebagey</w:t>
      </w:r>
      <w:r>
        <w:t xml:space="preserve"> </w:t>
      </w:r>
      <w:r w:rsidR="00B7093A">
        <w:t>‘</w:t>
      </w:r>
      <w:r>
        <w:t>as</w:t>
      </w:r>
      <w:r w:rsidR="00B7093A">
        <w:t>’</w:t>
      </w:r>
      <w:r>
        <w:t xml:space="preserve"> expresses equatability in peripheral adjuncts. In </w:t>
      </w:r>
      <w:r>
        <w:fldChar w:fldCharType="begin"/>
      </w:r>
      <w:r>
        <w:instrText xml:space="preserve"> REF _Ref339635121 \h </w:instrText>
      </w:r>
      <w:r>
        <w:fldChar w:fldCharType="separate"/>
      </w:r>
      <w:r w:rsidR="00154D81" w:rsidRPr="00DB7105">
        <w:t>(</w:t>
      </w:r>
      <w:r w:rsidR="00154D81">
        <w:rPr>
          <w:noProof/>
        </w:rPr>
        <w:t>79</w:t>
      </w:r>
      <w:r w:rsidR="00154D81" w:rsidRPr="00DB7105">
        <w:t>)</w:t>
      </w:r>
      <w:r>
        <w:fldChar w:fldCharType="end"/>
      </w:r>
      <w:r>
        <w:t xml:space="preserve">, for example, </w:t>
      </w:r>
      <w:r w:rsidR="008C18C9">
        <w:rPr>
          <w:rStyle w:val="ChItalBold"/>
        </w:rPr>
        <w:t>sebagey</w:t>
      </w:r>
      <w:r>
        <w:t xml:space="preserve"> </w:t>
      </w:r>
      <w:r w:rsidR="00B7093A">
        <w:t>‘</w:t>
      </w:r>
      <w:r>
        <w:t>as</w:t>
      </w:r>
      <w:r w:rsidR="00B7093A">
        <w:t>’</w:t>
      </w:r>
      <w:r>
        <w:t xml:space="preserve"> follows the communication verb </w:t>
      </w:r>
      <w:r w:rsidRPr="003359F8">
        <w:rPr>
          <w:rStyle w:val="ChItalBold"/>
        </w:rPr>
        <w:t>b</w:t>
      </w:r>
      <w:r>
        <w:rPr>
          <w:rStyle w:val="ChItalBold"/>
        </w:rPr>
        <w:t>icar</w:t>
      </w:r>
      <w:r w:rsidRPr="003359F8">
        <w:rPr>
          <w:rStyle w:val="ChItalBold"/>
        </w:rPr>
        <w:t>a</w:t>
      </w:r>
      <w:r>
        <w:t xml:space="preserve"> </w:t>
      </w:r>
      <w:r w:rsidR="00B7093A">
        <w:t>‘</w:t>
      </w:r>
      <w:r>
        <w:t>speak</w:t>
      </w:r>
      <w:r w:rsidR="00B7093A">
        <w:t>’</w:t>
      </w:r>
      <w:r>
        <w:t xml:space="preserve"> and relates the role-encoding </w:t>
      </w:r>
      <w:r w:rsidRPr="004B2E71">
        <w:t xml:space="preserve">complement </w:t>
      </w:r>
      <w:r>
        <w:rPr>
          <w:rStyle w:val="ChItalBold"/>
        </w:rPr>
        <w:t>ibu camat</w:t>
      </w:r>
      <w:r w:rsidRPr="004B2E71">
        <w:t xml:space="preserve"> </w:t>
      </w:r>
      <w:r w:rsidR="00B7093A">
        <w:t>‘</w:t>
      </w:r>
      <w:r>
        <w:t>Ms. Subdistrict-Head</w:t>
      </w:r>
      <w:r w:rsidR="00B7093A">
        <w:t>’</w:t>
      </w:r>
      <w:r>
        <w:t xml:space="preserve"> to the clausal </w:t>
      </w:r>
      <w:r w:rsidRPr="004B2E71">
        <w:t xml:space="preserve">subject </w:t>
      </w:r>
      <w:r>
        <w:rPr>
          <w:rStyle w:val="ChItalBold"/>
        </w:rPr>
        <w:t>ko</w:t>
      </w:r>
      <w:r w:rsidRPr="004B2E71">
        <w:t xml:space="preserve"> </w:t>
      </w:r>
      <w:r w:rsidR="00B7093A">
        <w:t>‘</w:t>
      </w:r>
      <w:r w:rsidRPr="0099608C">
        <w:rPr>
          <w:rStyle w:val="ChSmallCaps"/>
        </w:rPr>
        <w:t>2sg</w:t>
      </w:r>
      <w:r w:rsidR="00B7093A">
        <w:t>’</w:t>
      </w:r>
      <w:r>
        <w:t xml:space="preserve">. The corpus also includes two examples in which </w:t>
      </w:r>
      <w:r w:rsidRPr="007F04D5">
        <w:rPr>
          <w:rStyle w:val="ChItalBold"/>
        </w:rPr>
        <w:t>sebage</w:t>
      </w:r>
      <w:r w:rsidR="008C18C9">
        <w:rPr>
          <w:rStyle w:val="ChItalBold"/>
        </w:rPr>
        <w:t>y</w:t>
      </w:r>
      <w:r>
        <w:t xml:space="preserve"> </w:t>
      </w:r>
      <w:r w:rsidR="00B7093A">
        <w:t>‘</w:t>
      </w:r>
      <w:r>
        <w:t>as</w:t>
      </w:r>
      <w:r w:rsidR="00B7093A">
        <w:t>’</w:t>
      </w:r>
      <w:r>
        <w:t xml:space="preserve"> introduces nonverbal predicates to express equatability, as for example in </w:t>
      </w:r>
      <w:r>
        <w:fldChar w:fldCharType="begin"/>
      </w:r>
      <w:r>
        <w:instrText xml:space="preserve"> REF _Ref339635122 \h </w:instrText>
      </w:r>
      <w:r>
        <w:fldChar w:fldCharType="separate"/>
      </w:r>
      <w:r w:rsidR="00154D81" w:rsidRPr="00534F9D">
        <w:t>(</w:t>
      </w:r>
      <w:r w:rsidR="00154D81">
        <w:rPr>
          <w:noProof/>
        </w:rPr>
        <w:t>80</w:t>
      </w:r>
      <w:r w:rsidR="00154D81" w:rsidRPr="00534F9D">
        <w:t>)</w:t>
      </w:r>
      <w:r>
        <w:fldChar w:fldCharType="end"/>
      </w:r>
      <w:r>
        <w:t xml:space="preserve"> between the predicate </w:t>
      </w:r>
      <w:r w:rsidRPr="0093081D">
        <w:rPr>
          <w:rStyle w:val="ChItalBold"/>
        </w:rPr>
        <w:t>kepala acara</w:t>
      </w:r>
      <w:r>
        <w:t xml:space="preserve"> </w:t>
      </w:r>
      <w:r w:rsidR="00B7093A">
        <w:t>‘</w:t>
      </w:r>
      <w:r>
        <w:t>the head of the festivity</w:t>
      </w:r>
      <w:r w:rsidR="00B7093A">
        <w:t>’</w:t>
      </w:r>
      <w:r>
        <w:t xml:space="preserve"> and the clausal subject </w:t>
      </w:r>
      <w:r w:rsidRPr="00546C3E">
        <w:rPr>
          <w:rStyle w:val="ChItalBold"/>
        </w:rPr>
        <w:t>sa</w:t>
      </w:r>
      <w:r>
        <w:t xml:space="preserve"> </w:t>
      </w:r>
      <w:r w:rsidR="00B7093A">
        <w:t>‘</w:t>
      </w:r>
      <w:r w:rsidRPr="0099608C">
        <w:rPr>
          <w:rStyle w:val="ChSmallCaps"/>
        </w:rPr>
        <w:t>1sg</w:t>
      </w:r>
      <w:r w:rsidR="00B7093A">
        <w:t>’</w:t>
      </w:r>
      <w:r>
        <w:t>.</w:t>
      </w:r>
    </w:p>
    <w:tbl>
      <w:tblPr>
        <w:tblW w:w="6169" w:type="dxa"/>
        <w:tblCellMar>
          <w:left w:w="40" w:type="dxa"/>
          <w:right w:w="40" w:type="dxa"/>
        </w:tblCellMar>
        <w:tblLook w:val="01E0" w:firstRow="1" w:lastRow="1" w:firstColumn="1" w:lastColumn="1" w:noHBand="0" w:noVBand="0"/>
      </w:tblPr>
      <w:tblGrid>
        <w:gridCol w:w="709"/>
        <w:gridCol w:w="691"/>
        <w:gridCol w:w="803"/>
        <w:gridCol w:w="747"/>
        <w:gridCol w:w="992"/>
        <w:gridCol w:w="525"/>
        <w:gridCol w:w="1702"/>
      </w:tblGrid>
      <w:tr w:rsidR="00AC23C4" w:rsidRPr="008C7D8B" w14:paraId="445AD750" w14:textId="77777777" w:rsidTr="00AC23C4">
        <w:tc>
          <w:tcPr>
            <w:tcW w:w="709" w:type="dxa"/>
            <w:shd w:val="clear" w:color="auto" w:fill="auto"/>
          </w:tcPr>
          <w:p w14:paraId="54810B45" w14:textId="77777777" w:rsidR="00DB02E5" w:rsidRPr="00B1769D" w:rsidRDefault="00DB02E5" w:rsidP="00DB02E5">
            <w:pPr>
              <w:pStyle w:val="O0Nwnext"/>
            </w:pPr>
            <w:bookmarkStart w:id="4355" w:name="_Ref319416839"/>
            <w:bookmarkStart w:id="4356" w:name="_Ref339635120"/>
            <w:r w:rsidRPr="00534F9D">
              <w:t>(</w:t>
            </w:r>
            <w:fldSimple w:instr=" SEQ ( \* ARABIC \s 1 ">
              <w:r w:rsidR="00154D81">
                <w:rPr>
                  <w:noProof/>
                </w:rPr>
                <w:t>78</w:t>
              </w:r>
            </w:fldSimple>
            <w:bookmarkEnd w:id="4355"/>
            <w:r w:rsidRPr="00534F9D">
              <w:t>)</w:t>
            </w:r>
            <w:bookmarkEnd w:id="4356"/>
          </w:p>
        </w:tc>
        <w:tc>
          <w:tcPr>
            <w:tcW w:w="691" w:type="dxa"/>
            <w:shd w:val="clear" w:color="auto" w:fill="auto"/>
          </w:tcPr>
          <w:p w14:paraId="759A3EE3" w14:textId="77777777" w:rsidR="00DB02E5" w:rsidRPr="00534F9D" w:rsidRDefault="00DB02E5" w:rsidP="00DB02E5">
            <w:pPr>
              <w:pStyle w:val="Text"/>
            </w:pPr>
            <w:r w:rsidRPr="00534F9D">
              <w:t>torang</w:t>
            </w:r>
          </w:p>
        </w:tc>
        <w:tc>
          <w:tcPr>
            <w:tcW w:w="803" w:type="dxa"/>
            <w:shd w:val="clear" w:color="auto" w:fill="auto"/>
          </w:tcPr>
          <w:p w14:paraId="396B8F17" w14:textId="77777777" w:rsidR="00DB02E5" w:rsidRPr="00534F9D" w:rsidRDefault="00DB02E5" w:rsidP="00DB02E5">
            <w:pPr>
              <w:pStyle w:val="Text"/>
              <w:rPr>
                <w:rStyle w:val="ChBlueBold"/>
              </w:rPr>
            </w:pPr>
            <w:r w:rsidRPr="00534F9D">
              <w:rPr>
                <w:rStyle w:val="ChBlueBold"/>
              </w:rPr>
              <w:t>sebage</w:t>
            </w:r>
            <w:r w:rsidR="0007333B">
              <w:rPr>
                <w:rStyle w:val="ChBlueBold"/>
              </w:rPr>
              <w:t>y</w:t>
            </w:r>
          </w:p>
        </w:tc>
        <w:tc>
          <w:tcPr>
            <w:tcW w:w="747" w:type="dxa"/>
            <w:shd w:val="clear" w:color="auto" w:fill="auto"/>
          </w:tcPr>
          <w:p w14:paraId="6E5D2C4F" w14:textId="77777777" w:rsidR="00DB02E5" w:rsidRPr="00534F9D" w:rsidRDefault="00DB02E5" w:rsidP="00DB02E5">
            <w:pPr>
              <w:pStyle w:val="Text"/>
              <w:rPr>
                <w:rStyle w:val="ChBlueBold"/>
              </w:rPr>
            </w:pPr>
            <w:r w:rsidRPr="00534F9D">
              <w:rPr>
                <w:rStyle w:val="ChBlueBold"/>
              </w:rPr>
              <w:t>kepala</w:t>
            </w:r>
          </w:p>
        </w:tc>
        <w:tc>
          <w:tcPr>
            <w:tcW w:w="992" w:type="dxa"/>
            <w:shd w:val="clear" w:color="auto" w:fill="auto"/>
          </w:tcPr>
          <w:p w14:paraId="0779D36E" w14:textId="77777777" w:rsidR="00DB02E5" w:rsidRPr="00534F9D" w:rsidRDefault="00DB02E5" w:rsidP="00DB02E5">
            <w:pPr>
              <w:pStyle w:val="Text"/>
              <w:rPr>
                <w:rStyle w:val="ChBlueBold"/>
              </w:rPr>
            </w:pPr>
            <w:r w:rsidRPr="00534F9D">
              <w:rPr>
                <w:rStyle w:val="ChBlueBold"/>
              </w:rPr>
              <w:t>kampung</w:t>
            </w:r>
          </w:p>
        </w:tc>
        <w:tc>
          <w:tcPr>
            <w:tcW w:w="525" w:type="dxa"/>
            <w:shd w:val="clear" w:color="auto" w:fill="auto"/>
          </w:tcPr>
          <w:p w14:paraId="67B0D8D5" w14:textId="77777777" w:rsidR="00DB02E5" w:rsidRPr="00534F9D" w:rsidRDefault="00DB02E5" w:rsidP="00DB02E5">
            <w:pPr>
              <w:pStyle w:val="Text"/>
            </w:pPr>
            <w:r w:rsidRPr="00534F9D">
              <w:t>juga</w:t>
            </w:r>
          </w:p>
        </w:tc>
        <w:tc>
          <w:tcPr>
            <w:tcW w:w="1702" w:type="dxa"/>
            <w:shd w:val="clear" w:color="auto" w:fill="auto"/>
          </w:tcPr>
          <w:p w14:paraId="067B543A" w14:textId="77777777" w:rsidR="00DB02E5" w:rsidRPr="00534F9D" w:rsidRDefault="00DB02E5" w:rsidP="00DB02E5">
            <w:pPr>
              <w:pStyle w:val="Text"/>
            </w:pPr>
            <w:r>
              <w:t>penanggung-jawap</w:t>
            </w:r>
          </w:p>
        </w:tc>
      </w:tr>
      <w:tr w:rsidR="00AC23C4" w:rsidRPr="00AC23C4" w14:paraId="57A19248" w14:textId="77777777" w:rsidTr="00AC23C4">
        <w:tc>
          <w:tcPr>
            <w:tcW w:w="709" w:type="dxa"/>
            <w:shd w:val="clear" w:color="auto" w:fill="auto"/>
          </w:tcPr>
          <w:p w14:paraId="6C02F246" w14:textId="77777777" w:rsidR="00DB02E5" w:rsidRPr="00B1769D" w:rsidRDefault="00DB02E5" w:rsidP="00DB02E5">
            <w:pPr>
              <w:pStyle w:val="GlossEng"/>
            </w:pPr>
          </w:p>
        </w:tc>
        <w:tc>
          <w:tcPr>
            <w:tcW w:w="691" w:type="dxa"/>
            <w:shd w:val="clear" w:color="auto" w:fill="auto"/>
          </w:tcPr>
          <w:p w14:paraId="48155BF1" w14:textId="77777777" w:rsidR="00DB02E5" w:rsidRPr="0099608C" w:rsidRDefault="00DB02E5" w:rsidP="00DB02E5">
            <w:pPr>
              <w:pStyle w:val="GlossEng"/>
              <w:rPr>
                <w:rStyle w:val="ChSmallCaps"/>
              </w:rPr>
            </w:pPr>
            <w:r w:rsidRPr="0099608C">
              <w:rPr>
                <w:rStyle w:val="ChSmallCaps"/>
              </w:rPr>
              <w:t>1pl</w:t>
            </w:r>
          </w:p>
        </w:tc>
        <w:tc>
          <w:tcPr>
            <w:tcW w:w="803" w:type="dxa"/>
            <w:shd w:val="clear" w:color="auto" w:fill="auto"/>
          </w:tcPr>
          <w:p w14:paraId="767517C5" w14:textId="77777777" w:rsidR="00DB02E5" w:rsidRPr="00534F9D" w:rsidRDefault="00DB02E5" w:rsidP="00DB02E5">
            <w:pPr>
              <w:pStyle w:val="GlossEng"/>
            </w:pPr>
            <w:r w:rsidRPr="00534F9D">
              <w:t>as</w:t>
            </w:r>
          </w:p>
        </w:tc>
        <w:tc>
          <w:tcPr>
            <w:tcW w:w="747" w:type="dxa"/>
            <w:shd w:val="clear" w:color="auto" w:fill="auto"/>
          </w:tcPr>
          <w:p w14:paraId="051DDE00" w14:textId="77777777" w:rsidR="00DB02E5" w:rsidRPr="00534F9D" w:rsidRDefault="00DB02E5" w:rsidP="00DB02E5">
            <w:pPr>
              <w:pStyle w:val="GlossEng"/>
            </w:pPr>
            <w:r w:rsidRPr="00534F9D">
              <w:t>head</w:t>
            </w:r>
          </w:p>
        </w:tc>
        <w:tc>
          <w:tcPr>
            <w:tcW w:w="992" w:type="dxa"/>
            <w:shd w:val="clear" w:color="auto" w:fill="auto"/>
          </w:tcPr>
          <w:p w14:paraId="65DA5C2C" w14:textId="77777777" w:rsidR="00DB02E5" w:rsidRPr="00534F9D" w:rsidRDefault="00DB02E5" w:rsidP="00DB02E5">
            <w:pPr>
              <w:pStyle w:val="GlossEng"/>
            </w:pPr>
            <w:r w:rsidRPr="00534F9D">
              <w:t>village</w:t>
            </w:r>
          </w:p>
        </w:tc>
        <w:tc>
          <w:tcPr>
            <w:tcW w:w="525" w:type="dxa"/>
            <w:shd w:val="clear" w:color="auto" w:fill="auto"/>
          </w:tcPr>
          <w:p w14:paraId="050EEA57" w14:textId="77777777" w:rsidR="00DB02E5" w:rsidRPr="00534F9D" w:rsidRDefault="00DB02E5" w:rsidP="00DB02E5">
            <w:pPr>
              <w:pStyle w:val="GlossEng"/>
            </w:pPr>
            <w:r w:rsidRPr="00534F9D">
              <w:t>also</w:t>
            </w:r>
          </w:p>
        </w:tc>
        <w:tc>
          <w:tcPr>
            <w:tcW w:w="1702" w:type="dxa"/>
            <w:shd w:val="clear" w:color="auto" w:fill="auto"/>
          </w:tcPr>
          <w:p w14:paraId="2840C3BB" w14:textId="77777777" w:rsidR="00DB02E5" w:rsidRPr="00534F9D" w:rsidRDefault="00DB02E5" w:rsidP="00DB02E5">
            <w:pPr>
              <w:pStyle w:val="GlossEng"/>
            </w:pPr>
            <w:r>
              <w:t>responsibility</w:t>
            </w:r>
          </w:p>
        </w:tc>
      </w:tr>
    </w:tbl>
    <w:p w14:paraId="6C75BA95" w14:textId="5CE3E09B" w:rsidR="00DB02E5" w:rsidRPr="00DB7105" w:rsidRDefault="00B7093A" w:rsidP="00DB02E5">
      <w:pPr>
        <w:pStyle w:val="FreeTranslEng"/>
      </w:pPr>
      <w:r>
        <w:t>‘</w:t>
      </w:r>
      <w:r w:rsidR="00DB02E5" w:rsidRPr="00534F9D">
        <w:t xml:space="preserve">we as </w:t>
      </w:r>
      <w:r w:rsidR="00DB02E5" w:rsidRPr="00534F9D">
        <w:rPr>
          <w:rStyle w:val="ChBlueBold"/>
        </w:rPr>
        <w:t>village heads</w:t>
      </w:r>
      <w:r w:rsidR="00DB02E5" w:rsidRPr="00534F9D">
        <w:t xml:space="preserve"> </w:t>
      </w:r>
      <w:r w:rsidR="00DB02E5">
        <w:t xml:space="preserve">are </w:t>
      </w:r>
      <w:r w:rsidR="00DB02E5" w:rsidRPr="00534F9D">
        <w:t>also bearers of responsibility</w:t>
      </w:r>
      <w:r>
        <w:t>’</w:t>
      </w:r>
      <w:r w:rsidR="00DB02E5" w:rsidRPr="00534F9D">
        <w:t xml:space="preserve"> </w:t>
      </w:r>
      <w:r w:rsidR="00DB02E5" w:rsidRPr="00534F9D">
        <w:rPr>
          <w:rStyle w:val="ExampleSource"/>
        </w:rPr>
        <w:t>[081008-001-Cv.0035]</w:t>
      </w:r>
    </w:p>
    <w:tbl>
      <w:tblPr>
        <w:tblW w:w="5889" w:type="dxa"/>
        <w:tblCellMar>
          <w:left w:w="40" w:type="dxa"/>
          <w:right w:w="40" w:type="dxa"/>
        </w:tblCellMar>
        <w:tblLook w:val="01E0" w:firstRow="1" w:lastRow="1" w:firstColumn="1" w:lastColumn="1" w:noHBand="0" w:noVBand="0"/>
      </w:tblPr>
      <w:tblGrid>
        <w:gridCol w:w="709"/>
        <w:gridCol w:w="803"/>
        <w:gridCol w:w="172"/>
        <w:gridCol w:w="360"/>
        <w:gridCol w:w="237"/>
        <w:gridCol w:w="1441"/>
        <w:gridCol w:w="1013"/>
        <w:gridCol w:w="485"/>
        <w:gridCol w:w="669"/>
      </w:tblGrid>
      <w:tr w:rsidR="00AC23C4" w:rsidRPr="00DB7105" w14:paraId="1D0CD05F" w14:textId="77777777" w:rsidTr="00AC23C4">
        <w:tc>
          <w:tcPr>
            <w:tcW w:w="709" w:type="dxa"/>
            <w:shd w:val="clear" w:color="auto" w:fill="auto"/>
          </w:tcPr>
          <w:p w14:paraId="7B83CB94" w14:textId="77777777" w:rsidR="00DB02E5" w:rsidRPr="00DB7105" w:rsidRDefault="00DB02E5" w:rsidP="00DB02E5">
            <w:pPr>
              <w:pStyle w:val="O0Nwnext"/>
            </w:pPr>
            <w:bookmarkStart w:id="4357" w:name="_Ref319416842"/>
            <w:bookmarkStart w:id="4358" w:name="_Ref339635121"/>
            <w:r w:rsidRPr="00DB7105">
              <w:t>(</w:t>
            </w:r>
            <w:fldSimple w:instr=" SEQ ( \* ARABIC \s 1 ">
              <w:r w:rsidR="00154D81">
                <w:rPr>
                  <w:noProof/>
                </w:rPr>
                <w:t>79</w:t>
              </w:r>
            </w:fldSimple>
            <w:bookmarkEnd w:id="4357"/>
            <w:r w:rsidRPr="00DB7105">
              <w:t>)</w:t>
            </w:r>
            <w:bookmarkEnd w:id="4358"/>
          </w:p>
        </w:tc>
        <w:tc>
          <w:tcPr>
            <w:tcW w:w="975" w:type="dxa"/>
            <w:gridSpan w:val="2"/>
            <w:shd w:val="clear" w:color="auto" w:fill="auto"/>
          </w:tcPr>
          <w:p w14:paraId="0A25EAE0" w14:textId="77777777" w:rsidR="00DB02E5" w:rsidRPr="00DB7105" w:rsidRDefault="00DB02E5" w:rsidP="00DB02E5">
            <w:pPr>
              <w:pStyle w:val="Text"/>
            </w:pPr>
            <w:r w:rsidRPr="00DB7105">
              <w:t>sebentar</w:t>
            </w:r>
          </w:p>
        </w:tc>
        <w:tc>
          <w:tcPr>
            <w:tcW w:w="360" w:type="dxa"/>
            <w:shd w:val="clear" w:color="auto" w:fill="auto"/>
          </w:tcPr>
          <w:p w14:paraId="6BB03B76" w14:textId="77777777" w:rsidR="00DB02E5" w:rsidRPr="00DB7105" w:rsidRDefault="00DB02E5" w:rsidP="00DB02E5">
            <w:pPr>
              <w:pStyle w:val="Text"/>
            </w:pPr>
            <w:r w:rsidRPr="00DB7105">
              <w:t>di</w:t>
            </w:r>
          </w:p>
        </w:tc>
        <w:tc>
          <w:tcPr>
            <w:tcW w:w="2691" w:type="dxa"/>
            <w:gridSpan w:val="3"/>
            <w:shd w:val="clear" w:color="auto" w:fill="auto"/>
          </w:tcPr>
          <w:p w14:paraId="62E5FE86" w14:textId="77777777" w:rsidR="00DB02E5" w:rsidRPr="00DB7105" w:rsidRDefault="00DB02E5" w:rsidP="00DB02E5">
            <w:pPr>
              <w:pStyle w:val="Text"/>
            </w:pPr>
            <w:r w:rsidRPr="00DB7105">
              <w:t>Diklat</w:t>
            </w:r>
          </w:p>
        </w:tc>
        <w:tc>
          <w:tcPr>
            <w:tcW w:w="485" w:type="dxa"/>
            <w:shd w:val="clear" w:color="auto" w:fill="auto"/>
          </w:tcPr>
          <w:p w14:paraId="2C6240CF" w14:textId="77777777" w:rsidR="00DB02E5" w:rsidRPr="00DB7105" w:rsidRDefault="00DB02E5" w:rsidP="00DB02E5">
            <w:pPr>
              <w:pStyle w:val="Text"/>
            </w:pPr>
            <w:r w:rsidRPr="00DB7105">
              <w:t>ko</w:t>
            </w:r>
          </w:p>
        </w:tc>
        <w:tc>
          <w:tcPr>
            <w:tcW w:w="669" w:type="dxa"/>
            <w:shd w:val="clear" w:color="auto" w:fill="auto"/>
          </w:tcPr>
          <w:p w14:paraId="505D0EC7" w14:textId="77777777" w:rsidR="00DB02E5" w:rsidRPr="00DB7105" w:rsidRDefault="00DB02E5" w:rsidP="00DB02E5">
            <w:pPr>
              <w:pStyle w:val="Text"/>
            </w:pPr>
            <w:r w:rsidRPr="00DB7105">
              <w:t>bicara</w:t>
            </w:r>
          </w:p>
        </w:tc>
      </w:tr>
      <w:tr w:rsidR="00AC23C4" w:rsidRPr="00747DF2" w14:paraId="52CD5979" w14:textId="77777777" w:rsidTr="00AC23C4">
        <w:tc>
          <w:tcPr>
            <w:tcW w:w="709" w:type="dxa"/>
            <w:shd w:val="clear" w:color="auto" w:fill="auto"/>
          </w:tcPr>
          <w:p w14:paraId="0FA28B74" w14:textId="77777777" w:rsidR="00DB02E5" w:rsidRPr="00984B18" w:rsidRDefault="00DB02E5" w:rsidP="00DB02E5">
            <w:pPr>
              <w:pStyle w:val="GlossEng2ptafter"/>
            </w:pPr>
          </w:p>
        </w:tc>
        <w:tc>
          <w:tcPr>
            <w:tcW w:w="975" w:type="dxa"/>
            <w:gridSpan w:val="2"/>
            <w:shd w:val="clear" w:color="auto" w:fill="auto"/>
          </w:tcPr>
          <w:p w14:paraId="69CCAACB" w14:textId="77777777" w:rsidR="00DB02E5" w:rsidRPr="00747DF2" w:rsidRDefault="00DB02E5" w:rsidP="00DB02E5">
            <w:pPr>
              <w:pStyle w:val="GlossEng2ptafter"/>
            </w:pPr>
            <w:r w:rsidRPr="00747DF2">
              <w:t>a.moment</w:t>
            </w:r>
          </w:p>
        </w:tc>
        <w:tc>
          <w:tcPr>
            <w:tcW w:w="360" w:type="dxa"/>
            <w:shd w:val="clear" w:color="auto" w:fill="auto"/>
          </w:tcPr>
          <w:p w14:paraId="6BC11CCA" w14:textId="77777777" w:rsidR="00DB02E5" w:rsidRPr="00747DF2" w:rsidRDefault="00DB02E5" w:rsidP="00DB02E5">
            <w:pPr>
              <w:pStyle w:val="GlossEng2ptafter"/>
            </w:pPr>
            <w:r w:rsidRPr="00747DF2">
              <w:t>at</w:t>
            </w:r>
          </w:p>
        </w:tc>
        <w:tc>
          <w:tcPr>
            <w:tcW w:w="2691" w:type="dxa"/>
            <w:gridSpan w:val="3"/>
            <w:shd w:val="clear" w:color="auto" w:fill="auto"/>
          </w:tcPr>
          <w:p w14:paraId="6A7A5290" w14:textId="77777777" w:rsidR="00DB02E5" w:rsidRPr="00747DF2" w:rsidRDefault="00DB02E5" w:rsidP="00DB02E5">
            <w:pPr>
              <w:pStyle w:val="GlossEng2ptafter"/>
            </w:pPr>
            <w:r w:rsidRPr="00747DF2">
              <w:t>government.education.program</w:t>
            </w:r>
          </w:p>
        </w:tc>
        <w:tc>
          <w:tcPr>
            <w:tcW w:w="485" w:type="dxa"/>
            <w:shd w:val="clear" w:color="auto" w:fill="auto"/>
          </w:tcPr>
          <w:p w14:paraId="71BE4EC7" w14:textId="77777777" w:rsidR="00DB02E5" w:rsidRPr="0099608C" w:rsidRDefault="00DB02E5" w:rsidP="00DB02E5">
            <w:pPr>
              <w:pStyle w:val="GlossEng2ptafter"/>
              <w:rPr>
                <w:rStyle w:val="ChSmallCaps"/>
              </w:rPr>
            </w:pPr>
            <w:r w:rsidRPr="0099608C">
              <w:rPr>
                <w:rStyle w:val="ChSmallCaps"/>
              </w:rPr>
              <w:t>2sg</w:t>
            </w:r>
          </w:p>
        </w:tc>
        <w:tc>
          <w:tcPr>
            <w:tcW w:w="669" w:type="dxa"/>
            <w:shd w:val="clear" w:color="auto" w:fill="auto"/>
          </w:tcPr>
          <w:p w14:paraId="2CE11AC9" w14:textId="77777777" w:rsidR="00DB02E5" w:rsidRPr="00747DF2" w:rsidRDefault="00DB02E5" w:rsidP="00DB02E5">
            <w:pPr>
              <w:pStyle w:val="GlossEng2ptafter"/>
            </w:pPr>
            <w:r w:rsidRPr="00747DF2">
              <w:t>speak</w:t>
            </w:r>
          </w:p>
        </w:tc>
      </w:tr>
      <w:tr w:rsidR="00DB02E5" w:rsidRPr="00747DF2" w14:paraId="40DCD062" w14:textId="77777777" w:rsidTr="00AC23C4">
        <w:trPr>
          <w:gridAfter w:val="3"/>
          <w:wAfter w:w="2167" w:type="dxa"/>
        </w:trPr>
        <w:tc>
          <w:tcPr>
            <w:tcW w:w="709" w:type="dxa"/>
            <w:shd w:val="clear" w:color="auto" w:fill="auto"/>
          </w:tcPr>
          <w:p w14:paraId="2AEE6999" w14:textId="77777777" w:rsidR="00DB02E5" w:rsidRPr="00984B18" w:rsidRDefault="00DB02E5" w:rsidP="00DB02E5">
            <w:pPr>
              <w:pStyle w:val="O0Nwnext"/>
            </w:pPr>
          </w:p>
        </w:tc>
        <w:tc>
          <w:tcPr>
            <w:tcW w:w="803" w:type="dxa"/>
            <w:shd w:val="clear" w:color="auto" w:fill="auto"/>
          </w:tcPr>
          <w:p w14:paraId="1755E8FA" w14:textId="77777777" w:rsidR="00DB02E5" w:rsidRPr="00984B18" w:rsidRDefault="00DB02E5" w:rsidP="00DB02E5">
            <w:pPr>
              <w:pStyle w:val="Text"/>
              <w:rPr>
                <w:rStyle w:val="ChBlueBold"/>
              </w:rPr>
            </w:pPr>
            <w:r w:rsidRPr="00984B18">
              <w:rPr>
                <w:rStyle w:val="ChBlueBold"/>
              </w:rPr>
              <w:t>sebage</w:t>
            </w:r>
            <w:r w:rsidR="0007333B">
              <w:rPr>
                <w:rStyle w:val="ChBlueBold"/>
              </w:rPr>
              <w:t>y</w:t>
            </w:r>
          </w:p>
        </w:tc>
        <w:tc>
          <w:tcPr>
            <w:tcW w:w="769" w:type="dxa"/>
            <w:gridSpan w:val="3"/>
            <w:shd w:val="clear" w:color="auto" w:fill="auto"/>
          </w:tcPr>
          <w:p w14:paraId="55D782DB" w14:textId="77777777" w:rsidR="00DB02E5" w:rsidRPr="00984B18" w:rsidRDefault="00DB02E5" w:rsidP="00DB02E5">
            <w:pPr>
              <w:pStyle w:val="Text"/>
              <w:rPr>
                <w:rStyle w:val="ChBlueBold"/>
              </w:rPr>
            </w:pPr>
            <w:r w:rsidRPr="00984B18">
              <w:rPr>
                <w:rStyle w:val="ChBlueBold"/>
              </w:rPr>
              <w:t>ibu</w:t>
            </w:r>
          </w:p>
        </w:tc>
        <w:tc>
          <w:tcPr>
            <w:tcW w:w="1441" w:type="dxa"/>
            <w:shd w:val="clear" w:color="auto" w:fill="auto"/>
          </w:tcPr>
          <w:p w14:paraId="47C3E2B3" w14:textId="77777777" w:rsidR="00DB02E5" w:rsidRPr="00984B18" w:rsidRDefault="00DB02E5" w:rsidP="00DB02E5">
            <w:pPr>
              <w:pStyle w:val="Text"/>
              <w:rPr>
                <w:rStyle w:val="ChBlueBold"/>
              </w:rPr>
            </w:pPr>
            <w:r w:rsidRPr="00984B18">
              <w:rPr>
                <w:rStyle w:val="ChBlueBold"/>
              </w:rPr>
              <w:t>camat</w:t>
            </w:r>
          </w:p>
        </w:tc>
      </w:tr>
      <w:tr w:rsidR="00DB02E5" w:rsidRPr="00747DF2" w14:paraId="7F6A49A4" w14:textId="77777777" w:rsidTr="00AC23C4">
        <w:trPr>
          <w:gridAfter w:val="3"/>
          <w:wAfter w:w="2167" w:type="dxa"/>
        </w:trPr>
        <w:tc>
          <w:tcPr>
            <w:tcW w:w="709" w:type="dxa"/>
            <w:shd w:val="clear" w:color="auto" w:fill="auto"/>
          </w:tcPr>
          <w:p w14:paraId="723313E5" w14:textId="77777777" w:rsidR="00DB02E5" w:rsidRPr="00984B18" w:rsidRDefault="00DB02E5" w:rsidP="00DB02E5">
            <w:pPr>
              <w:pStyle w:val="GlossEng"/>
            </w:pPr>
          </w:p>
        </w:tc>
        <w:tc>
          <w:tcPr>
            <w:tcW w:w="803" w:type="dxa"/>
            <w:shd w:val="clear" w:color="auto" w:fill="auto"/>
          </w:tcPr>
          <w:p w14:paraId="2C8F1F4B" w14:textId="77777777" w:rsidR="00DB02E5" w:rsidRPr="00747DF2" w:rsidRDefault="00DB02E5" w:rsidP="00DB02E5">
            <w:pPr>
              <w:pStyle w:val="GlossEng"/>
            </w:pPr>
            <w:r>
              <w:t>as</w:t>
            </w:r>
          </w:p>
        </w:tc>
        <w:tc>
          <w:tcPr>
            <w:tcW w:w="769" w:type="dxa"/>
            <w:gridSpan w:val="3"/>
            <w:shd w:val="clear" w:color="auto" w:fill="auto"/>
          </w:tcPr>
          <w:p w14:paraId="09B057B1" w14:textId="77777777" w:rsidR="00DB02E5" w:rsidRPr="00747DF2" w:rsidRDefault="00DB02E5" w:rsidP="00DB02E5">
            <w:pPr>
              <w:pStyle w:val="GlossEng"/>
            </w:pPr>
            <w:r w:rsidRPr="00747DF2">
              <w:t>woman</w:t>
            </w:r>
          </w:p>
        </w:tc>
        <w:tc>
          <w:tcPr>
            <w:tcW w:w="1441" w:type="dxa"/>
            <w:shd w:val="clear" w:color="auto" w:fill="auto"/>
          </w:tcPr>
          <w:p w14:paraId="4D20D3CD" w14:textId="77777777" w:rsidR="00DB02E5" w:rsidRPr="00747DF2" w:rsidRDefault="00DB02E5" w:rsidP="00DB02E5">
            <w:pPr>
              <w:pStyle w:val="GlossEng"/>
            </w:pPr>
            <w:r w:rsidRPr="00747DF2">
              <w:t>subdistrict.head</w:t>
            </w:r>
          </w:p>
        </w:tc>
      </w:tr>
    </w:tbl>
    <w:p w14:paraId="2B98278B" w14:textId="082003A2" w:rsidR="00DB02E5" w:rsidRPr="002B1870" w:rsidRDefault="00B7093A" w:rsidP="00DB02E5">
      <w:pPr>
        <w:pStyle w:val="FreeTranslEng"/>
      </w:pPr>
      <w:r>
        <w:t>‘</w:t>
      </w:r>
      <w:r w:rsidR="00DB02E5">
        <w:t>a bit later</w:t>
      </w:r>
      <w:r w:rsidR="00DB02E5" w:rsidRPr="00747DF2">
        <w:t xml:space="preserve"> at the government education and training (office) you</w:t>
      </w:r>
      <w:r>
        <w:t>’</w:t>
      </w:r>
      <w:r w:rsidR="00DB02E5" w:rsidRPr="00747DF2">
        <w:t xml:space="preserve">ll speak </w:t>
      </w:r>
      <w:r w:rsidR="00DB02E5" w:rsidRPr="00984B18">
        <w:rPr>
          <w:rStyle w:val="ChBlueBold"/>
        </w:rPr>
        <w:t>as Ms. Subdistrict-Head</w:t>
      </w:r>
      <w:r>
        <w:t>’</w:t>
      </w:r>
      <w:r w:rsidR="00DB02E5">
        <w:t xml:space="preserve"> </w:t>
      </w:r>
      <w:r w:rsidR="00DB02E5" w:rsidRPr="00984B18">
        <w:rPr>
          <w:rStyle w:val="ExampleSource"/>
        </w:rPr>
        <w:t>[081010-001-Cv.0099]</w:t>
      </w:r>
    </w:p>
    <w:tbl>
      <w:tblPr>
        <w:tblW w:w="5928" w:type="dxa"/>
        <w:tblCellMar>
          <w:left w:w="40" w:type="dxa"/>
          <w:right w:w="40" w:type="dxa"/>
        </w:tblCellMar>
        <w:tblLook w:val="01E0" w:firstRow="1" w:lastRow="1" w:firstColumn="1" w:lastColumn="1" w:noHBand="0" w:noVBand="0"/>
      </w:tblPr>
      <w:tblGrid>
        <w:gridCol w:w="709"/>
        <w:gridCol w:w="680"/>
        <w:gridCol w:w="485"/>
        <w:gridCol w:w="509"/>
        <w:gridCol w:w="630"/>
        <w:gridCol w:w="485"/>
        <w:gridCol w:w="847"/>
        <w:gridCol w:w="747"/>
        <w:gridCol w:w="836"/>
      </w:tblGrid>
      <w:tr w:rsidR="00514CB4" w:rsidRPr="00AC23C4" w14:paraId="651534F7" w14:textId="000BA255" w:rsidTr="00514CB4">
        <w:tc>
          <w:tcPr>
            <w:tcW w:w="709" w:type="dxa"/>
            <w:shd w:val="clear" w:color="auto" w:fill="auto"/>
          </w:tcPr>
          <w:p w14:paraId="0731C8DB" w14:textId="77777777" w:rsidR="00514CB4" w:rsidRPr="00B1769D" w:rsidRDefault="00514CB4" w:rsidP="00DB02E5">
            <w:pPr>
              <w:pStyle w:val="O0Nwnext"/>
            </w:pPr>
            <w:bookmarkStart w:id="4359" w:name="_Ref319416845"/>
            <w:bookmarkStart w:id="4360" w:name="_Ref339635122"/>
            <w:r w:rsidRPr="00534F9D">
              <w:t>(</w:t>
            </w:r>
            <w:fldSimple w:instr=" SEQ ( \* ARABIC \s 1 ">
              <w:r w:rsidR="00154D81">
                <w:rPr>
                  <w:noProof/>
                </w:rPr>
                <w:t>80</w:t>
              </w:r>
            </w:fldSimple>
            <w:bookmarkEnd w:id="4359"/>
            <w:r w:rsidRPr="00534F9D">
              <w:t>)</w:t>
            </w:r>
            <w:bookmarkEnd w:id="4360"/>
          </w:p>
        </w:tc>
        <w:tc>
          <w:tcPr>
            <w:tcW w:w="680" w:type="dxa"/>
            <w:shd w:val="clear" w:color="auto" w:fill="auto"/>
          </w:tcPr>
          <w:p w14:paraId="1BF3265E" w14:textId="77777777" w:rsidR="00514CB4" w:rsidRPr="00534F9D" w:rsidRDefault="00514CB4" w:rsidP="00DB02E5">
            <w:pPr>
              <w:pStyle w:val="Text"/>
            </w:pPr>
            <w:r w:rsidRPr="00534F9D">
              <w:t>paling</w:t>
            </w:r>
          </w:p>
        </w:tc>
        <w:tc>
          <w:tcPr>
            <w:tcW w:w="485" w:type="dxa"/>
            <w:shd w:val="clear" w:color="auto" w:fill="auto"/>
          </w:tcPr>
          <w:p w14:paraId="5A13AF73" w14:textId="77777777" w:rsidR="00514CB4" w:rsidRPr="00534F9D" w:rsidRDefault="00514CB4" w:rsidP="00DB02E5">
            <w:pPr>
              <w:pStyle w:val="Text"/>
            </w:pPr>
            <w:r w:rsidRPr="00534F9D">
              <w:t>sa</w:t>
            </w:r>
          </w:p>
        </w:tc>
        <w:tc>
          <w:tcPr>
            <w:tcW w:w="509" w:type="dxa"/>
            <w:shd w:val="clear" w:color="auto" w:fill="auto"/>
          </w:tcPr>
          <w:p w14:paraId="403EBDAC" w14:textId="77777777" w:rsidR="00514CB4" w:rsidRPr="00534F9D" w:rsidRDefault="00514CB4" w:rsidP="00DB02E5">
            <w:pPr>
              <w:pStyle w:val="Text"/>
            </w:pPr>
            <w:r>
              <w:t>t</w:t>
            </w:r>
            <w:r w:rsidRPr="00534F9D">
              <w:t>ra</w:t>
            </w:r>
          </w:p>
        </w:tc>
        <w:tc>
          <w:tcPr>
            <w:tcW w:w="630" w:type="dxa"/>
            <w:shd w:val="clear" w:color="auto" w:fill="auto"/>
          </w:tcPr>
          <w:p w14:paraId="41FF42BB" w14:textId="77777777" w:rsidR="00514CB4" w:rsidRPr="00534F9D" w:rsidRDefault="00514CB4" w:rsidP="00DB02E5">
            <w:pPr>
              <w:pStyle w:val="Text"/>
            </w:pPr>
            <w:r w:rsidRPr="00534F9D">
              <w:t>kerja</w:t>
            </w:r>
            <w:r>
              <w:t>,</w:t>
            </w:r>
          </w:p>
        </w:tc>
        <w:tc>
          <w:tcPr>
            <w:tcW w:w="485" w:type="dxa"/>
            <w:shd w:val="clear" w:color="auto" w:fill="auto"/>
          </w:tcPr>
          <w:p w14:paraId="78AFD234" w14:textId="77777777" w:rsidR="00514CB4" w:rsidRPr="00534F9D" w:rsidRDefault="00514CB4" w:rsidP="00DB02E5">
            <w:pPr>
              <w:pStyle w:val="Text"/>
            </w:pPr>
            <w:r w:rsidRPr="00534F9D">
              <w:t>sa</w:t>
            </w:r>
          </w:p>
        </w:tc>
        <w:tc>
          <w:tcPr>
            <w:tcW w:w="847" w:type="dxa"/>
            <w:shd w:val="clear" w:color="auto" w:fill="auto"/>
          </w:tcPr>
          <w:p w14:paraId="0C1FFFAB" w14:textId="77777777" w:rsidR="00514CB4" w:rsidRPr="00534F9D" w:rsidRDefault="00514CB4" w:rsidP="00DB02E5">
            <w:pPr>
              <w:pStyle w:val="Text"/>
              <w:rPr>
                <w:rStyle w:val="ChBlueBold"/>
              </w:rPr>
            </w:pPr>
            <w:r w:rsidRPr="00534F9D">
              <w:rPr>
                <w:rStyle w:val="ChBlueBold"/>
              </w:rPr>
              <w:t>sebage</w:t>
            </w:r>
            <w:r>
              <w:rPr>
                <w:rStyle w:val="ChBlueBold"/>
              </w:rPr>
              <w:t>y</w:t>
            </w:r>
          </w:p>
        </w:tc>
        <w:tc>
          <w:tcPr>
            <w:tcW w:w="747" w:type="dxa"/>
            <w:shd w:val="clear" w:color="auto" w:fill="auto"/>
          </w:tcPr>
          <w:p w14:paraId="429FF074" w14:textId="77777777" w:rsidR="00514CB4" w:rsidRPr="00534F9D" w:rsidRDefault="00514CB4" w:rsidP="00DB02E5">
            <w:pPr>
              <w:pStyle w:val="Text"/>
              <w:rPr>
                <w:rStyle w:val="ChBlueBold"/>
              </w:rPr>
            </w:pPr>
            <w:r w:rsidRPr="00534F9D">
              <w:rPr>
                <w:rStyle w:val="ChBlueBold"/>
              </w:rPr>
              <w:t>kepala</w:t>
            </w:r>
          </w:p>
        </w:tc>
        <w:tc>
          <w:tcPr>
            <w:tcW w:w="836" w:type="dxa"/>
            <w:shd w:val="clear" w:color="auto" w:fill="auto"/>
          </w:tcPr>
          <w:p w14:paraId="0CD867DD" w14:textId="77777777" w:rsidR="00514CB4" w:rsidRPr="00534F9D" w:rsidRDefault="00514CB4" w:rsidP="00DB02E5">
            <w:pPr>
              <w:pStyle w:val="Text"/>
              <w:rPr>
                <w:rStyle w:val="ChBlueBold"/>
              </w:rPr>
            </w:pPr>
            <w:r w:rsidRPr="00534F9D">
              <w:rPr>
                <w:rStyle w:val="ChBlueBold"/>
              </w:rPr>
              <w:t>acara</w:t>
            </w:r>
          </w:p>
        </w:tc>
      </w:tr>
      <w:tr w:rsidR="00514CB4" w:rsidRPr="00AC23C4" w14:paraId="5201D41A" w14:textId="36C8A156" w:rsidTr="00514CB4">
        <w:tc>
          <w:tcPr>
            <w:tcW w:w="709" w:type="dxa"/>
            <w:shd w:val="clear" w:color="auto" w:fill="auto"/>
          </w:tcPr>
          <w:p w14:paraId="799DE3F5" w14:textId="77777777" w:rsidR="00514CB4" w:rsidRPr="00B1769D" w:rsidRDefault="00514CB4" w:rsidP="00DB02E5">
            <w:pPr>
              <w:pStyle w:val="GlossEng"/>
            </w:pPr>
          </w:p>
        </w:tc>
        <w:tc>
          <w:tcPr>
            <w:tcW w:w="680" w:type="dxa"/>
            <w:shd w:val="clear" w:color="auto" w:fill="auto"/>
          </w:tcPr>
          <w:p w14:paraId="393F345A" w14:textId="77777777" w:rsidR="00514CB4" w:rsidRPr="006B160F" w:rsidRDefault="00514CB4" w:rsidP="00DB02E5">
            <w:pPr>
              <w:pStyle w:val="GlossEng"/>
            </w:pPr>
            <w:r w:rsidRPr="006B160F">
              <w:t>most</w:t>
            </w:r>
          </w:p>
        </w:tc>
        <w:tc>
          <w:tcPr>
            <w:tcW w:w="485" w:type="dxa"/>
            <w:shd w:val="clear" w:color="auto" w:fill="auto"/>
          </w:tcPr>
          <w:p w14:paraId="48C82E65" w14:textId="77777777" w:rsidR="00514CB4" w:rsidRPr="0099608C" w:rsidRDefault="00514CB4" w:rsidP="00DB02E5">
            <w:pPr>
              <w:pStyle w:val="GlossEng"/>
              <w:rPr>
                <w:rStyle w:val="ChSmallCaps"/>
              </w:rPr>
            </w:pPr>
            <w:r w:rsidRPr="0099608C">
              <w:rPr>
                <w:rStyle w:val="ChSmallCaps"/>
              </w:rPr>
              <w:t>1sg</w:t>
            </w:r>
          </w:p>
        </w:tc>
        <w:tc>
          <w:tcPr>
            <w:tcW w:w="509" w:type="dxa"/>
            <w:shd w:val="clear" w:color="auto" w:fill="auto"/>
          </w:tcPr>
          <w:p w14:paraId="42A8C064" w14:textId="77777777" w:rsidR="00514CB4" w:rsidRPr="0099608C" w:rsidRDefault="00514CB4" w:rsidP="00DB02E5">
            <w:pPr>
              <w:pStyle w:val="GlossEng"/>
              <w:rPr>
                <w:rStyle w:val="ChSmallCaps"/>
              </w:rPr>
            </w:pPr>
            <w:r w:rsidRPr="0099608C">
              <w:rPr>
                <w:rStyle w:val="ChSmallCaps"/>
              </w:rPr>
              <w:t>neg</w:t>
            </w:r>
          </w:p>
        </w:tc>
        <w:tc>
          <w:tcPr>
            <w:tcW w:w="630" w:type="dxa"/>
            <w:shd w:val="clear" w:color="auto" w:fill="auto"/>
          </w:tcPr>
          <w:p w14:paraId="5EE9A527" w14:textId="77777777" w:rsidR="00514CB4" w:rsidRPr="00534F9D" w:rsidRDefault="00514CB4" w:rsidP="00DB02E5">
            <w:pPr>
              <w:pStyle w:val="GlossEng"/>
            </w:pPr>
            <w:r w:rsidRPr="00534F9D">
              <w:t>work</w:t>
            </w:r>
          </w:p>
        </w:tc>
        <w:tc>
          <w:tcPr>
            <w:tcW w:w="485" w:type="dxa"/>
            <w:shd w:val="clear" w:color="auto" w:fill="auto"/>
          </w:tcPr>
          <w:p w14:paraId="4471A76E" w14:textId="77777777" w:rsidR="00514CB4" w:rsidRPr="0099608C" w:rsidRDefault="00514CB4" w:rsidP="00DB02E5">
            <w:pPr>
              <w:pStyle w:val="GlossEng"/>
              <w:rPr>
                <w:rStyle w:val="ChSmallCaps"/>
              </w:rPr>
            </w:pPr>
            <w:r w:rsidRPr="0099608C">
              <w:rPr>
                <w:rStyle w:val="ChSmallCaps"/>
              </w:rPr>
              <w:t>1sg</w:t>
            </w:r>
          </w:p>
        </w:tc>
        <w:tc>
          <w:tcPr>
            <w:tcW w:w="847" w:type="dxa"/>
            <w:shd w:val="clear" w:color="auto" w:fill="auto"/>
          </w:tcPr>
          <w:p w14:paraId="5730EDC4" w14:textId="77777777" w:rsidR="00514CB4" w:rsidRPr="00534F9D" w:rsidRDefault="00514CB4" w:rsidP="00DB02E5">
            <w:pPr>
              <w:pStyle w:val="GlossEng"/>
            </w:pPr>
            <w:r w:rsidRPr="00534F9D">
              <w:t>as</w:t>
            </w:r>
          </w:p>
        </w:tc>
        <w:tc>
          <w:tcPr>
            <w:tcW w:w="747" w:type="dxa"/>
            <w:shd w:val="clear" w:color="auto" w:fill="auto"/>
          </w:tcPr>
          <w:p w14:paraId="0B1E6AFF" w14:textId="77777777" w:rsidR="00514CB4" w:rsidRPr="00534F9D" w:rsidRDefault="00514CB4" w:rsidP="00DB02E5">
            <w:pPr>
              <w:pStyle w:val="GlossEng"/>
            </w:pPr>
            <w:r w:rsidRPr="00534F9D">
              <w:t>head</w:t>
            </w:r>
          </w:p>
        </w:tc>
        <w:tc>
          <w:tcPr>
            <w:tcW w:w="836" w:type="dxa"/>
            <w:shd w:val="clear" w:color="auto" w:fill="auto"/>
          </w:tcPr>
          <w:p w14:paraId="28FB769B" w14:textId="77777777" w:rsidR="00514CB4" w:rsidRPr="00534F9D" w:rsidRDefault="00514CB4" w:rsidP="00DB02E5">
            <w:pPr>
              <w:pStyle w:val="GlossEng"/>
            </w:pPr>
            <w:r w:rsidRPr="00534F9D">
              <w:t>festivity</w:t>
            </w:r>
          </w:p>
        </w:tc>
      </w:tr>
    </w:tbl>
    <w:p w14:paraId="2B32C156" w14:textId="275F981A" w:rsidR="00DB02E5" w:rsidRPr="002B1870" w:rsidRDefault="00DB02E5" w:rsidP="00DB02E5">
      <w:pPr>
        <w:pStyle w:val="FreeTranslEng"/>
      </w:pPr>
      <w:r>
        <w:t xml:space="preserve">[About organizing a festivity:] </w:t>
      </w:r>
      <w:r w:rsidR="00B7093A">
        <w:t>‘</w:t>
      </w:r>
      <w:r w:rsidRPr="00534F9D">
        <w:t>most likely I won</w:t>
      </w:r>
      <w:r w:rsidR="00B7093A">
        <w:t>’</w:t>
      </w:r>
      <w:r w:rsidRPr="00534F9D">
        <w:t xml:space="preserve">t </w:t>
      </w:r>
      <w:r>
        <w:t xml:space="preserve">(have to) </w:t>
      </w:r>
      <w:r w:rsidRPr="00534F9D">
        <w:t>work, I</w:t>
      </w:r>
      <w:r w:rsidR="00B7093A">
        <w:t>’</w:t>
      </w:r>
      <w:r w:rsidRPr="00534F9D">
        <w:t xml:space="preserve">ll be </w:t>
      </w:r>
      <w:r w:rsidRPr="00534F9D">
        <w:rPr>
          <w:rStyle w:val="ChBlueBold"/>
        </w:rPr>
        <w:t>the head of the festivity</w:t>
      </w:r>
      <w:r w:rsidR="00B7093A">
        <w:t>’</w:t>
      </w:r>
      <w:r w:rsidRPr="00534F9D">
        <w:t xml:space="preserve"> </w:t>
      </w:r>
      <w:r>
        <w:t xml:space="preserve">(Lit. </w:t>
      </w:r>
      <w:r w:rsidR="00B7093A">
        <w:t>‘</w:t>
      </w:r>
      <w:r w:rsidRPr="009E05D5">
        <w:rPr>
          <w:rStyle w:val="ChBlueBold"/>
        </w:rPr>
        <w:t>as the head …</w:t>
      </w:r>
      <w:r w:rsidR="00B7093A">
        <w:t>’</w:t>
      </w:r>
      <w:r>
        <w:t xml:space="preserve">) </w:t>
      </w:r>
      <w:r w:rsidRPr="00534F9D">
        <w:rPr>
          <w:rStyle w:val="ExampleSource"/>
        </w:rPr>
        <w:t>[080919-004-NP.0068]</w:t>
      </w:r>
    </w:p>
    <w:p w14:paraId="656AAFBE" w14:textId="584C5F01" w:rsidR="00B10F20" w:rsidRDefault="00DB02E5" w:rsidP="00AF7CAD">
      <w:pPr>
        <w:pStyle w:val="Body0015after"/>
      </w:pPr>
      <w:r>
        <w:t xml:space="preserve">As for the syntactic properties of its complements, the examples in </w:t>
      </w:r>
      <w:r>
        <w:fldChar w:fldCharType="begin"/>
      </w:r>
      <w:r>
        <w:instrText xml:space="preserve"> REF _Ref339635120 \h </w:instrText>
      </w:r>
      <w:r>
        <w:fldChar w:fldCharType="separate"/>
      </w:r>
      <w:r w:rsidR="00154D81" w:rsidRPr="00534F9D">
        <w:t>(</w:t>
      </w:r>
      <w:r w:rsidR="00154D81">
        <w:rPr>
          <w:noProof/>
        </w:rPr>
        <w:t>78</w:t>
      </w:r>
      <w:r w:rsidR="00154D81" w:rsidRPr="00534F9D">
        <w:t>)</w:t>
      </w:r>
      <w:r>
        <w:fldChar w:fldCharType="end"/>
      </w:r>
      <w:r>
        <w:t xml:space="preserve"> to </w:t>
      </w:r>
      <w:r>
        <w:fldChar w:fldCharType="begin"/>
      </w:r>
      <w:r>
        <w:instrText xml:space="preserve"> REF _Ref339635122 \h </w:instrText>
      </w:r>
      <w:r>
        <w:fldChar w:fldCharType="separate"/>
      </w:r>
      <w:r w:rsidR="00154D81" w:rsidRPr="00534F9D">
        <w:t>(</w:t>
      </w:r>
      <w:r w:rsidR="00154D81">
        <w:rPr>
          <w:noProof/>
        </w:rPr>
        <w:t>80</w:t>
      </w:r>
      <w:r w:rsidR="00154D81" w:rsidRPr="00534F9D">
        <w:t>)</w:t>
      </w:r>
      <w:r>
        <w:fldChar w:fldCharType="end"/>
      </w:r>
      <w:r>
        <w:t xml:space="preserve"> </w:t>
      </w:r>
      <w:r w:rsidR="00E83162">
        <w:t xml:space="preserve">show </w:t>
      </w:r>
      <w:r>
        <w:t xml:space="preserve">that equative </w:t>
      </w:r>
      <w:r w:rsidRPr="007F04D5">
        <w:rPr>
          <w:rStyle w:val="ChItalBold"/>
        </w:rPr>
        <w:t>sebage</w:t>
      </w:r>
      <w:r w:rsidR="008C18C9">
        <w:rPr>
          <w:rStyle w:val="ChItalBold"/>
        </w:rPr>
        <w:t>y</w:t>
      </w:r>
      <w:r>
        <w:t xml:space="preserve"> </w:t>
      </w:r>
      <w:r w:rsidR="00B7093A">
        <w:t>‘</w:t>
      </w:r>
      <w:r>
        <w:t>as</w:t>
      </w:r>
      <w:r w:rsidR="00B7093A">
        <w:t>’</w:t>
      </w:r>
      <w:r>
        <w:t xml:space="preserve"> introduces common nouns, as similative </w:t>
      </w:r>
      <w:r w:rsidRPr="001136E5">
        <w:rPr>
          <w:rStyle w:val="ChItalBold"/>
        </w:rPr>
        <w:t>sperti</w:t>
      </w:r>
      <w:r>
        <w:t xml:space="preserve"> </w:t>
      </w:r>
      <w:r w:rsidR="00B7093A">
        <w:t>‘</w:t>
      </w:r>
      <w:r>
        <w:t>similar to</w:t>
      </w:r>
      <w:r w:rsidR="00B7093A">
        <w:t>’</w:t>
      </w:r>
      <w:r>
        <w:t xml:space="preserve"> (§</w:t>
      </w:r>
      <w:r>
        <w:fldChar w:fldCharType="begin"/>
      </w:r>
      <w:r>
        <w:instrText xml:space="preserve"> REF _Ref319667233 \w \h </w:instrText>
      </w:r>
      <w:r>
        <w:fldChar w:fldCharType="separate"/>
      </w:r>
      <w:r w:rsidR="00154D81">
        <w:rPr>
          <w:cs/>
        </w:rPr>
        <w:t>‎</w:t>
      </w:r>
      <w:r w:rsidR="00154D81">
        <w:t>10.3.1</w:t>
      </w:r>
      <w:r>
        <w:fldChar w:fldCharType="end"/>
      </w:r>
      <w:r>
        <w:t xml:space="preserve">) and </w:t>
      </w:r>
      <w:r w:rsidRPr="00163181">
        <w:rPr>
          <w:rStyle w:val="ChItalBold"/>
        </w:rPr>
        <w:t>kaya</w:t>
      </w:r>
      <w:r>
        <w:t xml:space="preserve"> </w:t>
      </w:r>
      <w:r w:rsidR="00B7093A">
        <w:t>‘</w:t>
      </w:r>
      <w:r>
        <w:t>like</w:t>
      </w:r>
      <w:r w:rsidR="00B7093A">
        <w:t>’</w:t>
      </w:r>
      <w:r>
        <w:t xml:space="preserve"> (§</w:t>
      </w:r>
      <w:r>
        <w:fldChar w:fldCharType="begin"/>
      </w:r>
      <w:r>
        <w:instrText xml:space="preserve"> REF _Ref319667235 \w \h </w:instrText>
      </w:r>
      <w:r>
        <w:fldChar w:fldCharType="separate"/>
      </w:r>
      <w:r w:rsidR="00154D81">
        <w:rPr>
          <w:cs/>
        </w:rPr>
        <w:t>‎</w:t>
      </w:r>
      <w:r w:rsidR="00154D81">
        <w:t>10.3.2</w:t>
      </w:r>
      <w:r>
        <w:fldChar w:fldCharType="end"/>
      </w:r>
      <w:r>
        <w:t xml:space="preserve">) do. </w:t>
      </w:r>
      <w:r w:rsidR="00B10F20">
        <w:t xml:space="preserve">Unlike the findings for both similative prepositions, </w:t>
      </w:r>
      <w:r w:rsidR="008D5923">
        <w:t xml:space="preserve">however, </w:t>
      </w:r>
      <w:r w:rsidR="00B10F20">
        <w:t xml:space="preserve">the corpus does not include prepositional phrases in which </w:t>
      </w:r>
      <w:r w:rsidR="00B10F20" w:rsidRPr="00B10F20">
        <w:rPr>
          <w:rStyle w:val="ChItalBold"/>
        </w:rPr>
        <w:t>sebagey</w:t>
      </w:r>
      <w:r w:rsidR="00B10F20">
        <w:t xml:space="preserve"> </w:t>
      </w:r>
      <w:r w:rsidR="00B7093A">
        <w:t>‘</w:t>
      </w:r>
      <w:r w:rsidR="00B10F20">
        <w:t>as</w:t>
      </w:r>
      <w:r w:rsidR="00B7093A">
        <w:t>’</w:t>
      </w:r>
      <w:r w:rsidR="00B10F20">
        <w:t xml:space="preserve"> introduces personal pronouns. Neither are examples attested in which </w:t>
      </w:r>
      <w:r w:rsidR="00B10F20" w:rsidRPr="00B10F20">
        <w:rPr>
          <w:rStyle w:val="ChItalBold"/>
        </w:rPr>
        <w:t>sebagey</w:t>
      </w:r>
      <w:r w:rsidR="00B10F20">
        <w:t xml:space="preserve"> </w:t>
      </w:r>
      <w:r w:rsidR="00B7093A">
        <w:t>‘</w:t>
      </w:r>
      <w:r w:rsidR="00B10F20">
        <w:t>as</w:t>
      </w:r>
      <w:r w:rsidR="00B7093A">
        <w:t>’</w:t>
      </w:r>
      <w:r w:rsidR="00B10F20">
        <w:t xml:space="preserve"> combines with demonstratives as </w:t>
      </w:r>
      <w:r w:rsidR="00B10F20" w:rsidRPr="001136E5">
        <w:rPr>
          <w:rStyle w:val="ChItalBold"/>
        </w:rPr>
        <w:t>sperti</w:t>
      </w:r>
      <w:r w:rsidR="00B10F20">
        <w:t xml:space="preserve"> </w:t>
      </w:r>
      <w:r w:rsidR="00B7093A">
        <w:t>‘</w:t>
      </w:r>
      <w:r w:rsidR="00B10F20">
        <w:t>similar to</w:t>
      </w:r>
      <w:r w:rsidR="00B7093A">
        <w:t>’</w:t>
      </w:r>
      <w:r w:rsidR="00B10F20">
        <w:t xml:space="preserve"> does.</w:t>
      </w:r>
    </w:p>
    <w:p w14:paraId="282D0509" w14:textId="77777777" w:rsidR="00DB02E5" w:rsidRDefault="00DB02E5" w:rsidP="00DB02E5">
      <w:pPr>
        <w:pStyle w:val="Heading2"/>
      </w:pPr>
      <w:bookmarkStart w:id="4361" w:name="_Ref308522005"/>
      <w:bookmarkStart w:id="4362" w:name="_Toc334439723"/>
      <w:bookmarkStart w:id="4363" w:name="_Toc342590119"/>
      <w:bookmarkStart w:id="4364" w:name="_Toc353454810"/>
      <w:bookmarkStart w:id="4365" w:name="_Toc365356535"/>
      <w:bookmarkStart w:id="4366" w:name="_Toc440455702"/>
      <w:r w:rsidRPr="00534F9D">
        <w:t>Summary</w:t>
      </w:r>
      <w:bookmarkEnd w:id="4361"/>
      <w:bookmarkEnd w:id="4362"/>
      <w:bookmarkEnd w:id="4363"/>
      <w:bookmarkEnd w:id="4364"/>
      <w:bookmarkEnd w:id="4365"/>
      <w:bookmarkEnd w:id="4366"/>
    </w:p>
    <w:p w14:paraId="6226EEC1" w14:textId="77777777" w:rsidR="00DB02E5" w:rsidRDefault="00DB02E5" w:rsidP="00F27C28">
      <w:pPr>
        <w:pStyle w:val="Body0005after"/>
      </w:pPr>
      <w:r w:rsidRPr="00534F9D">
        <w:t xml:space="preserve">Prepositional phrases </w:t>
      </w:r>
      <w:r>
        <w:t xml:space="preserve">consist of a preposition and a noun phrase complement which is obligatory and may not be fronted. The preposition indicates the </w:t>
      </w:r>
      <w:r w:rsidRPr="00534F9D">
        <w:t xml:space="preserve">grammatical and semantic relationship of </w:t>
      </w:r>
      <w:r>
        <w:t>the complement</w:t>
      </w:r>
      <w:r w:rsidRPr="00534F9D">
        <w:t xml:space="preserve"> to the predicate.</w:t>
      </w:r>
      <w:r>
        <w:t xml:space="preserve"> </w:t>
      </w:r>
      <w:r w:rsidRPr="00534F9D">
        <w:t xml:space="preserve">Prepositional phrases </w:t>
      </w:r>
      <w:r>
        <w:t xml:space="preserve">in Papuan Malay </w:t>
      </w:r>
      <w:r w:rsidRPr="00534F9D">
        <w:t>are formed with eleven different prepositions</w:t>
      </w:r>
      <w:r>
        <w:t>:</w:t>
      </w:r>
    </w:p>
    <w:p w14:paraId="0AA23CB5" w14:textId="7E361FAA" w:rsidR="00DB02E5" w:rsidRDefault="00DB02E5" w:rsidP="008C368B">
      <w:pPr>
        <w:pStyle w:val="I0Indented"/>
        <w:numPr>
          <w:ilvl w:val="0"/>
          <w:numId w:val="98"/>
        </w:numPr>
      </w:pPr>
      <w:r>
        <w:t xml:space="preserve">Prepositions encoding location in space </w:t>
      </w:r>
      <w:r w:rsidR="00947129">
        <w:t xml:space="preserve">or </w:t>
      </w:r>
      <w:r>
        <w:t xml:space="preserve">time: </w:t>
      </w:r>
      <w:r w:rsidRPr="00534F9D">
        <w:rPr>
          <w:rStyle w:val="ChItalBold"/>
        </w:rPr>
        <w:t>di</w:t>
      </w:r>
      <w:r w:rsidRPr="00534F9D">
        <w:t xml:space="preserve"> </w:t>
      </w:r>
      <w:r w:rsidR="00B7093A">
        <w:t>‘</w:t>
      </w:r>
      <w:r w:rsidRPr="00534F9D">
        <w:t>at, in</w:t>
      </w:r>
      <w:r w:rsidR="00B7093A">
        <w:t>’</w:t>
      </w:r>
      <w:r w:rsidRPr="00534F9D">
        <w:t xml:space="preserve">, </w:t>
      </w:r>
      <w:r w:rsidRPr="00534F9D">
        <w:rPr>
          <w:rStyle w:val="ChItalBold"/>
        </w:rPr>
        <w:t>ke</w:t>
      </w:r>
      <w:r w:rsidRPr="00534F9D">
        <w:t xml:space="preserve"> </w:t>
      </w:r>
      <w:r w:rsidR="00B7093A">
        <w:t>‘</w:t>
      </w:r>
      <w:r w:rsidRPr="00534F9D">
        <w:t>to</w:t>
      </w:r>
      <w:r w:rsidR="00B7093A">
        <w:t>’</w:t>
      </w:r>
      <w:r w:rsidRPr="00534F9D">
        <w:t xml:space="preserve">, </w:t>
      </w:r>
      <w:r w:rsidRPr="00534F9D">
        <w:rPr>
          <w:rStyle w:val="ChItalBold"/>
        </w:rPr>
        <w:t>dari</w:t>
      </w:r>
      <w:r w:rsidRPr="00534F9D">
        <w:t xml:space="preserve"> </w:t>
      </w:r>
      <w:r w:rsidR="00B7093A">
        <w:t>‘</w:t>
      </w:r>
      <w:r w:rsidRPr="00534F9D">
        <w:t>from</w:t>
      </w:r>
      <w:r w:rsidR="00B7093A">
        <w:t>’</w:t>
      </w:r>
      <w:r>
        <w:t xml:space="preserve">, and </w:t>
      </w:r>
      <w:r w:rsidRPr="004F77F3">
        <w:rPr>
          <w:rStyle w:val="ChItalBold"/>
        </w:rPr>
        <w:t>sampe</w:t>
      </w:r>
      <w:r>
        <w:t xml:space="preserve"> </w:t>
      </w:r>
      <w:r w:rsidR="00B7093A">
        <w:t>‘</w:t>
      </w:r>
      <w:r>
        <w:t>until</w:t>
      </w:r>
      <w:r w:rsidR="00B7093A">
        <w:t>’</w:t>
      </w:r>
    </w:p>
    <w:p w14:paraId="0CFF9006" w14:textId="785CC4A5" w:rsidR="00DB02E5" w:rsidRDefault="00DB02E5" w:rsidP="008C368B">
      <w:pPr>
        <w:pStyle w:val="I0Indented"/>
        <w:numPr>
          <w:ilvl w:val="0"/>
          <w:numId w:val="98"/>
        </w:numPr>
      </w:pPr>
      <w:r>
        <w:t xml:space="preserve">Prepositions encoding </w:t>
      </w:r>
      <w:r>
        <w:rPr>
          <w:lang w:eastAsia="en-US"/>
        </w:rPr>
        <w:t>accompaniment/instruments</w:t>
      </w:r>
      <w:r>
        <w:t xml:space="preserve">, goals, </w:t>
      </w:r>
      <w:r w:rsidR="00947129">
        <w:t xml:space="preserve">or </w:t>
      </w:r>
      <w:r>
        <w:t xml:space="preserve">benefaction: </w:t>
      </w:r>
      <w:r w:rsidR="00AB3BA2" w:rsidRPr="00076132">
        <w:rPr>
          <w:rStyle w:val="ChItalBold"/>
        </w:rPr>
        <w:t>dengan</w:t>
      </w:r>
      <w:r w:rsidR="00AB3BA2">
        <w:rPr>
          <w:rStyle w:val="ChItalBold"/>
        </w:rPr>
        <w:t>g</w:t>
      </w:r>
      <w:r>
        <w:t xml:space="preserve"> </w:t>
      </w:r>
      <w:r w:rsidR="00B7093A">
        <w:t>‘</w:t>
      </w:r>
      <w:r>
        <w:t>with</w:t>
      </w:r>
      <w:r w:rsidR="00B7093A">
        <w:t>’</w:t>
      </w:r>
      <w:r w:rsidRPr="00534F9D">
        <w:t xml:space="preserve">, </w:t>
      </w:r>
      <w:r w:rsidRPr="00534F9D">
        <w:rPr>
          <w:rStyle w:val="ChItalBold"/>
        </w:rPr>
        <w:t>sama</w:t>
      </w:r>
      <w:r w:rsidRPr="00534F9D">
        <w:t xml:space="preserve"> </w:t>
      </w:r>
      <w:r w:rsidR="00B7093A">
        <w:t>‘</w:t>
      </w:r>
      <w:r w:rsidRPr="00534F9D">
        <w:t>to</w:t>
      </w:r>
      <w:r w:rsidR="00B7093A">
        <w:t>’</w:t>
      </w:r>
      <w:r w:rsidRPr="00534F9D">
        <w:t xml:space="preserve">, </w:t>
      </w:r>
      <w:r w:rsidRPr="00534F9D">
        <w:rPr>
          <w:rStyle w:val="ChItalBold"/>
        </w:rPr>
        <w:t>untuk</w:t>
      </w:r>
      <w:r w:rsidRPr="00534F9D">
        <w:t xml:space="preserve"> </w:t>
      </w:r>
      <w:r w:rsidR="00B7093A">
        <w:t>‘</w:t>
      </w:r>
      <w:r w:rsidRPr="00534F9D">
        <w:t>for</w:t>
      </w:r>
      <w:r w:rsidR="00B7093A">
        <w:t>’</w:t>
      </w:r>
      <w:r w:rsidRPr="00534F9D">
        <w:t xml:space="preserve">, </w:t>
      </w:r>
      <w:r>
        <w:t xml:space="preserve">and </w:t>
      </w:r>
      <w:r w:rsidRPr="00192DEC">
        <w:rPr>
          <w:rStyle w:val="ChItalBold"/>
        </w:rPr>
        <w:t>buat</w:t>
      </w:r>
      <w:r>
        <w:t xml:space="preserve"> </w:t>
      </w:r>
      <w:r w:rsidR="00B7093A">
        <w:t>‘</w:t>
      </w:r>
      <w:r>
        <w:t>for</w:t>
      </w:r>
      <w:r w:rsidR="00B7093A">
        <w:t>’</w:t>
      </w:r>
    </w:p>
    <w:p w14:paraId="60C2DE13" w14:textId="665475CB" w:rsidR="006B4BA0" w:rsidRDefault="00DB02E5" w:rsidP="008C368B">
      <w:pPr>
        <w:pStyle w:val="I05I"/>
        <w:numPr>
          <w:ilvl w:val="0"/>
          <w:numId w:val="98"/>
        </w:numPr>
      </w:pPr>
      <w:r w:rsidRPr="008C368B">
        <w:t>Prepositions</w:t>
      </w:r>
      <w:r>
        <w:t xml:space="preserve"> encoding comparisons: </w:t>
      </w:r>
      <w:r w:rsidRPr="00534F9D">
        <w:rPr>
          <w:rStyle w:val="ChItalBold"/>
        </w:rPr>
        <w:t>sperti</w:t>
      </w:r>
      <w:r w:rsidRPr="00534F9D">
        <w:t xml:space="preserve"> </w:t>
      </w:r>
      <w:r w:rsidR="00B7093A">
        <w:t>‘</w:t>
      </w:r>
      <w:r>
        <w:t>similar to</w:t>
      </w:r>
      <w:r w:rsidR="00B7093A">
        <w:t>’</w:t>
      </w:r>
      <w:r w:rsidRPr="00534F9D">
        <w:t xml:space="preserve">, </w:t>
      </w:r>
      <w:r w:rsidRPr="00534F9D">
        <w:rPr>
          <w:rStyle w:val="ChItalBold"/>
        </w:rPr>
        <w:t>kaya</w:t>
      </w:r>
      <w:r w:rsidRPr="00534F9D">
        <w:t xml:space="preserve"> </w:t>
      </w:r>
      <w:r w:rsidR="00B7093A">
        <w:t>‘</w:t>
      </w:r>
      <w:r w:rsidRPr="00534F9D">
        <w:t>like</w:t>
      </w:r>
      <w:r w:rsidR="00B7093A">
        <w:t>’</w:t>
      </w:r>
      <w:r w:rsidRPr="00534F9D">
        <w:t xml:space="preserve">, and </w:t>
      </w:r>
      <w:r w:rsidRPr="007F04D5">
        <w:rPr>
          <w:rStyle w:val="ChItalBold"/>
        </w:rPr>
        <w:t>sebage</w:t>
      </w:r>
      <w:r w:rsidR="008C18C9">
        <w:rPr>
          <w:rStyle w:val="ChItalBold"/>
        </w:rPr>
        <w:t>y</w:t>
      </w:r>
      <w:r w:rsidRPr="00534F9D">
        <w:t xml:space="preserve"> </w:t>
      </w:r>
      <w:r w:rsidR="00B7093A">
        <w:t>‘</w:t>
      </w:r>
      <w:r w:rsidRPr="00534F9D">
        <w:t>as</w:t>
      </w:r>
      <w:r w:rsidR="00B7093A">
        <w:t>’</w:t>
      </w:r>
    </w:p>
    <w:p w14:paraId="3A376F27" w14:textId="6BE73BA2" w:rsidR="00181977" w:rsidRDefault="006B4BA0" w:rsidP="007E351C">
      <w:pPr>
        <w:pStyle w:val="Body0000after"/>
      </w:pPr>
      <w:r>
        <w:rPr>
          <w:lang w:eastAsia="en-US"/>
        </w:rPr>
        <w:t xml:space="preserve">A substantial number of the </w:t>
      </w:r>
      <w:r w:rsidR="00181977">
        <w:rPr>
          <w:lang w:eastAsia="en-US"/>
        </w:rPr>
        <w:t xml:space="preserve">prepositions </w:t>
      </w:r>
      <w:r>
        <w:rPr>
          <w:lang w:eastAsia="en-US"/>
        </w:rPr>
        <w:t xml:space="preserve">have dual word class membership, two have trial class membership. </w:t>
      </w:r>
      <w:r w:rsidR="005A0722">
        <w:rPr>
          <w:lang w:eastAsia="en-US"/>
        </w:rPr>
        <w:t xml:space="preserve">That is, three prepositions </w:t>
      </w:r>
      <w:r>
        <w:rPr>
          <w:lang w:eastAsia="en-US"/>
        </w:rPr>
        <w:t xml:space="preserve">are also used as verbs, namely </w:t>
      </w:r>
      <w:r>
        <w:rPr>
          <w:rStyle w:val="ChItalBold"/>
        </w:rPr>
        <w:t>buat</w:t>
      </w:r>
      <w:r w:rsidRPr="0010606F">
        <w:t xml:space="preserve"> </w:t>
      </w:r>
      <w:r>
        <w:t xml:space="preserve">‘for’, </w:t>
      </w:r>
      <w:r>
        <w:rPr>
          <w:rStyle w:val="ChItalBold"/>
        </w:rPr>
        <w:t>sama</w:t>
      </w:r>
      <w:r w:rsidRPr="0010606F">
        <w:t xml:space="preserve"> </w:t>
      </w:r>
      <w:r>
        <w:t xml:space="preserve">‘to’, </w:t>
      </w:r>
      <w:r w:rsidRPr="006B4BA0">
        <w:t xml:space="preserve">and </w:t>
      </w:r>
      <w:r w:rsidRPr="004A2074">
        <w:rPr>
          <w:rStyle w:val="ChItalBold"/>
        </w:rPr>
        <w:t>sampe</w:t>
      </w:r>
      <w:r w:rsidRPr="0010606F">
        <w:t xml:space="preserve"> </w:t>
      </w:r>
      <w:r>
        <w:t>‘</w:t>
      </w:r>
      <w:r w:rsidRPr="00007D98">
        <w:t>until</w:t>
      </w:r>
      <w:r>
        <w:t>’</w:t>
      </w:r>
      <w:r w:rsidR="00181977">
        <w:t xml:space="preserve"> (see §</w:t>
      </w:r>
      <w:r w:rsidR="00181977">
        <w:fldChar w:fldCharType="begin"/>
      </w:r>
      <w:r w:rsidR="00181977">
        <w:instrText xml:space="preserve"> REF _Ref435775367 \w \h </w:instrText>
      </w:r>
      <w:r w:rsidR="00181977">
        <w:fldChar w:fldCharType="separate"/>
      </w:r>
      <w:r w:rsidR="00154D81">
        <w:rPr>
          <w:cs/>
        </w:rPr>
        <w:t>‎</w:t>
      </w:r>
      <w:r w:rsidR="00154D81">
        <w:t>5.3</w:t>
      </w:r>
      <w:r w:rsidR="00181977">
        <w:fldChar w:fldCharType="end"/>
      </w:r>
      <w:r w:rsidR="00181977">
        <w:t>)</w:t>
      </w:r>
      <w:r>
        <w:rPr>
          <w:lang w:eastAsia="en-US"/>
        </w:rPr>
        <w:t>. Six prepositio</w:t>
      </w:r>
      <w:r w:rsidR="00181977">
        <w:rPr>
          <w:lang w:eastAsia="en-US"/>
        </w:rPr>
        <w:t>n</w:t>
      </w:r>
      <w:r>
        <w:rPr>
          <w:lang w:eastAsia="en-US"/>
        </w:rPr>
        <w:t xml:space="preserve">s are also used as conjunctions, namely </w:t>
      </w:r>
      <w:r w:rsidRPr="00076132">
        <w:rPr>
          <w:rStyle w:val="ChItalBold"/>
        </w:rPr>
        <w:t>dengan</w:t>
      </w:r>
      <w:r>
        <w:rPr>
          <w:rStyle w:val="ChItalBold"/>
        </w:rPr>
        <w:t>g</w:t>
      </w:r>
      <w:r>
        <w:t xml:space="preserve"> ‘with’, </w:t>
      </w:r>
      <w:r>
        <w:rPr>
          <w:rStyle w:val="ChItalBold"/>
        </w:rPr>
        <w:t>kaya</w:t>
      </w:r>
      <w:r w:rsidRPr="007A0BC8">
        <w:t xml:space="preserve"> </w:t>
      </w:r>
      <w:r>
        <w:t xml:space="preserve">‘like’, </w:t>
      </w:r>
      <w:r w:rsidRPr="00B62D03">
        <w:rPr>
          <w:rStyle w:val="ChItalBold"/>
        </w:rPr>
        <w:t>sama</w:t>
      </w:r>
      <w:r>
        <w:t xml:space="preserve"> ‘to’, </w:t>
      </w:r>
      <w:r>
        <w:rPr>
          <w:rStyle w:val="ChItalBold"/>
        </w:rPr>
        <w:t>sampe</w:t>
      </w:r>
      <w:r>
        <w:t xml:space="preserve"> ‘until’, </w:t>
      </w:r>
      <w:r w:rsidRPr="007A0BC8">
        <w:rPr>
          <w:rStyle w:val="ChItalBold"/>
        </w:rPr>
        <w:t>sperti</w:t>
      </w:r>
      <w:r w:rsidRPr="007A0BC8">
        <w:t xml:space="preserve"> </w:t>
      </w:r>
      <w:r>
        <w:t xml:space="preserve">‘similar to’, and </w:t>
      </w:r>
      <w:r w:rsidRPr="00057762">
        <w:rPr>
          <w:rStyle w:val="ChItalBold"/>
        </w:rPr>
        <w:t>untuk</w:t>
      </w:r>
      <w:r>
        <w:t xml:space="preserve"> ‘for’</w:t>
      </w:r>
      <w:r w:rsidR="00181977">
        <w:t xml:space="preserve"> (see §</w:t>
      </w:r>
      <w:r w:rsidR="00181977">
        <w:fldChar w:fldCharType="begin"/>
      </w:r>
      <w:r w:rsidR="00181977">
        <w:instrText xml:space="preserve"> REF _Ref351641494 \w \h </w:instrText>
      </w:r>
      <w:r w:rsidR="00181977">
        <w:fldChar w:fldCharType="separate"/>
      </w:r>
      <w:r w:rsidR="00154D81">
        <w:rPr>
          <w:cs/>
        </w:rPr>
        <w:t>‎</w:t>
      </w:r>
      <w:r w:rsidR="00154D81">
        <w:t>5.12</w:t>
      </w:r>
      <w:r w:rsidR="00181977">
        <w:fldChar w:fldCharType="end"/>
      </w:r>
      <w:r w:rsidR="00181977">
        <w:t xml:space="preserve"> and </w:t>
      </w:r>
      <w:r w:rsidR="007E351C">
        <w:t xml:space="preserve">Chapter </w:t>
      </w:r>
      <w:r w:rsidR="007E351C">
        <w:fldChar w:fldCharType="begin"/>
      </w:r>
      <w:r w:rsidR="007E351C">
        <w:instrText xml:space="preserve"> REF _Ref439247309 \w \h </w:instrText>
      </w:r>
      <w:r w:rsidR="007E351C">
        <w:fldChar w:fldCharType="separate"/>
      </w:r>
      <w:r w:rsidR="00154D81">
        <w:rPr>
          <w:cs/>
        </w:rPr>
        <w:t>‎</w:t>
      </w:r>
      <w:r w:rsidR="00154D81">
        <w:t>14</w:t>
      </w:r>
      <w:r w:rsidR="007E351C">
        <w:fldChar w:fldCharType="end"/>
      </w:r>
      <w:r w:rsidR="00181977">
        <w:t>)</w:t>
      </w:r>
      <w:r>
        <w:t>.</w:t>
      </w:r>
      <w:r w:rsidR="00181977">
        <w:t xml:space="preserve"> (Variation in word class membership is discussed in §</w:t>
      </w:r>
      <w:r w:rsidR="00181977" w:rsidRPr="00AA7999">
        <w:fldChar w:fldCharType="begin"/>
      </w:r>
      <w:r w:rsidR="00181977" w:rsidRPr="00AA7999">
        <w:instrText xml:space="preserve"> REF _Ref351641485 \w \h </w:instrText>
      </w:r>
      <w:r w:rsidR="00181977" w:rsidRPr="00AA7999">
        <w:fldChar w:fldCharType="separate"/>
      </w:r>
      <w:r w:rsidR="00154D81">
        <w:rPr>
          <w:cs/>
        </w:rPr>
        <w:t>‎</w:t>
      </w:r>
      <w:r w:rsidR="00154D81">
        <w:t>5.14</w:t>
      </w:r>
      <w:r w:rsidR="00181977" w:rsidRPr="00AA7999">
        <w:fldChar w:fldCharType="end"/>
      </w:r>
      <w:r w:rsidR="00181977">
        <w:t>.)</w:t>
      </w:r>
    </w:p>
    <w:p w14:paraId="45462965" w14:textId="5DEE0D3B" w:rsidR="00DB02E5" w:rsidRDefault="00DB02E5" w:rsidP="006B4BA0">
      <w:pPr>
        <w:pStyle w:val="Body0500after"/>
      </w:pPr>
      <w:r w:rsidRPr="00534F9D">
        <w:t>Prepositional phrases take on different functions within the clause</w:t>
      </w:r>
      <w:r>
        <w:t xml:space="preserve"> and combine with different types of syntactic constituents. The complements of the prepositions take different semantic roles within the clause, depending on </w:t>
      </w:r>
      <w:r w:rsidRPr="00534F9D">
        <w:t>the preposition</w:t>
      </w:r>
      <w:r>
        <w:t>s</w:t>
      </w:r>
      <w:r w:rsidRPr="00534F9D">
        <w:t xml:space="preserve"> they are introduced with</w:t>
      </w:r>
      <w:r>
        <w:t xml:space="preserve">. These findings are summarized in </w:t>
      </w:r>
      <w:r>
        <w:fldChar w:fldCharType="begin"/>
      </w:r>
      <w:r>
        <w:instrText xml:space="preserve"> REF _Ref305151258 \h </w:instrText>
      </w:r>
      <w:r>
        <w:fldChar w:fldCharType="separate"/>
      </w:r>
      <w:r w:rsidR="00154D81" w:rsidRPr="00534F9D">
        <w:t xml:space="preserve">Table </w:t>
      </w:r>
      <w:r w:rsidR="00154D81">
        <w:rPr>
          <w:noProof/>
          <w:cs/>
        </w:rPr>
        <w:t>‎</w:t>
      </w:r>
      <w:r w:rsidR="00154D81">
        <w:rPr>
          <w:noProof/>
        </w:rPr>
        <w:t>10</w:t>
      </w:r>
      <w:r w:rsidR="00154D81">
        <w:t>.</w:t>
      </w:r>
      <w:r w:rsidR="00154D81">
        <w:rPr>
          <w:noProof/>
        </w:rPr>
        <w:t>1</w:t>
      </w:r>
      <w:r>
        <w:fldChar w:fldCharType="end"/>
      </w:r>
      <w:r>
        <w:t xml:space="preserve"> to </w:t>
      </w:r>
      <w:r>
        <w:fldChar w:fldCharType="begin"/>
      </w:r>
      <w:r>
        <w:instrText xml:space="preserve"> REF _Ref304993090 \h </w:instrText>
      </w:r>
      <w:r>
        <w:fldChar w:fldCharType="separate"/>
      </w:r>
      <w:r w:rsidR="00154D81" w:rsidRPr="00534F9D">
        <w:t xml:space="preserve">Table </w:t>
      </w:r>
      <w:r w:rsidR="00154D81">
        <w:rPr>
          <w:noProof/>
          <w:cs/>
        </w:rPr>
        <w:t>‎</w:t>
      </w:r>
      <w:r w:rsidR="00154D81">
        <w:rPr>
          <w:noProof/>
        </w:rPr>
        <w:t>10</w:t>
      </w:r>
      <w:r w:rsidR="00154D81">
        <w:t>.</w:t>
      </w:r>
      <w:r w:rsidR="00154D81">
        <w:rPr>
          <w:noProof/>
        </w:rPr>
        <w:t>3</w:t>
      </w:r>
      <w:r>
        <w:fldChar w:fldCharType="end"/>
      </w:r>
      <w:r>
        <w:t xml:space="preserve">; in these tables, the prepositions are listed according to the order in which they are discussed in this chapter, starting with </w:t>
      </w:r>
      <w:r w:rsidRPr="0075319D">
        <w:rPr>
          <w:rStyle w:val="ChItalBold"/>
        </w:rPr>
        <w:t>di</w:t>
      </w:r>
      <w:r>
        <w:t xml:space="preserve"> </w:t>
      </w:r>
      <w:r w:rsidR="00B7093A">
        <w:t>‘</w:t>
      </w:r>
      <w:r>
        <w:t>at, in</w:t>
      </w:r>
      <w:r w:rsidR="00B7093A">
        <w:t>’</w:t>
      </w:r>
      <w:r>
        <w:t>.</w:t>
      </w:r>
      <w:r w:rsidR="00E8070E">
        <w:t xml:space="preserve"> Empty cells signal unattested constituent combinations.</w:t>
      </w:r>
    </w:p>
    <w:p w14:paraId="2FAED698" w14:textId="443D61D3" w:rsidR="00DB02E5" w:rsidRDefault="00DB02E5" w:rsidP="00F27C28">
      <w:pPr>
        <w:pStyle w:val="Body0505after"/>
      </w:pPr>
      <w:r w:rsidRPr="00534F9D">
        <w:fldChar w:fldCharType="begin"/>
      </w:r>
      <w:r w:rsidRPr="00534F9D">
        <w:instrText xml:space="preserve"> REF _Ref305151258 \h </w:instrText>
      </w:r>
      <w:r w:rsidRPr="00534F9D">
        <w:fldChar w:fldCharType="separate"/>
      </w:r>
      <w:r w:rsidR="00154D81" w:rsidRPr="00534F9D">
        <w:t xml:space="preserve">Table </w:t>
      </w:r>
      <w:r w:rsidR="00154D81">
        <w:rPr>
          <w:noProof/>
          <w:cs/>
        </w:rPr>
        <w:t>‎</w:t>
      </w:r>
      <w:r w:rsidR="00154D81">
        <w:rPr>
          <w:noProof/>
        </w:rPr>
        <w:t>10</w:t>
      </w:r>
      <w:r w:rsidR="00154D81">
        <w:t>.</w:t>
      </w:r>
      <w:r w:rsidR="00154D81">
        <w:rPr>
          <w:noProof/>
        </w:rPr>
        <w:t>1</w:t>
      </w:r>
      <w:r w:rsidRPr="00534F9D">
        <w:fldChar w:fldCharType="end"/>
      </w:r>
      <w:r w:rsidRPr="00534F9D">
        <w:t xml:space="preserve"> lists the </w:t>
      </w:r>
      <w:r>
        <w:t xml:space="preserve">three </w:t>
      </w:r>
      <w:r w:rsidRPr="00534F9D">
        <w:t>syntactic functions that prepositional phrases can take within the clause according to the preposition</w:t>
      </w:r>
      <w:r>
        <w:t>s</w:t>
      </w:r>
      <w:r w:rsidRPr="00534F9D">
        <w:t xml:space="preserve"> they are introduced with</w:t>
      </w:r>
      <w:r>
        <w:t>, that is</w:t>
      </w:r>
      <w:r w:rsidR="000B6621">
        <w:t>,</w:t>
      </w:r>
      <w:r>
        <w:t xml:space="preserve"> their functions as peripheral adjuncts, nonverbal predicates, and arguments. In addition, </w:t>
      </w:r>
      <w:r w:rsidRPr="00534F9D">
        <w:fldChar w:fldCharType="begin"/>
      </w:r>
      <w:r w:rsidRPr="00534F9D">
        <w:instrText xml:space="preserve"> REF _Ref305151258 \h </w:instrText>
      </w:r>
      <w:r w:rsidRPr="00534F9D">
        <w:fldChar w:fldCharType="separate"/>
      </w:r>
      <w:r w:rsidR="00154D81" w:rsidRPr="00534F9D">
        <w:t xml:space="preserve">Table </w:t>
      </w:r>
      <w:r w:rsidR="00154D81">
        <w:rPr>
          <w:noProof/>
          <w:cs/>
        </w:rPr>
        <w:t>‎</w:t>
      </w:r>
      <w:r w:rsidR="00154D81">
        <w:rPr>
          <w:noProof/>
        </w:rPr>
        <w:t>10</w:t>
      </w:r>
      <w:r w:rsidR="00154D81">
        <w:t>.</w:t>
      </w:r>
      <w:r w:rsidR="00154D81">
        <w:rPr>
          <w:noProof/>
        </w:rPr>
        <w:t>1</w:t>
      </w:r>
      <w:r w:rsidRPr="00534F9D">
        <w:fldChar w:fldCharType="end"/>
      </w:r>
      <w:r>
        <w:t xml:space="preserve"> lists those prepositions that introduce modifying, </w:t>
      </w:r>
      <w:r w:rsidRPr="0000128E">
        <w:t>adnominal prepositional phrase</w:t>
      </w:r>
      <w:r>
        <w:t xml:space="preserve"> and those that are also used as conjunctions.</w:t>
      </w:r>
    </w:p>
    <w:p w14:paraId="616B42F5" w14:textId="77777777" w:rsidR="00DB02E5" w:rsidRDefault="00DB02E5" w:rsidP="00DB02E5">
      <w:pPr>
        <w:pStyle w:val="Caption"/>
      </w:pPr>
      <w:bookmarkStart w:id="4367" w:name="_Ref305151258"/>
      <w:r w:rsidRPr="00534F9D">
        <w:t xml:space="preserve">Table </w:t>
      </w:r>
      <w:fldSimple w:instr=" STYLEREF 1 \s ">
        <w:r w:rsidR="00154D81">
          <w:rPr>
            <w:noProof/>
            <w:cs/>
          </w:rPr>
          <w:t>‎</w:t>
        </w:r>
        <w:r w:rsidR="00154D81">
          <w:rPr>
            <w:noProof/>
          </w:rPr>
          <w:t>10</w:t>
        </w:r>
      </w:fldSimple>
      <w:r w:rsidR="00F207A1">
        <w:t>.</w:t>
      </w:r>
      <w:fldSimple w:instr=" SEQ Table \* ARABIC \s 1 ">
        <w:r w:rsidR="00154D81">
          <w:rPr>
            <w:noProof/>
          </w:rPr>
          <w:t>1</w:t>
        </w:r>
      </w:fldSimple>
      <w:bookmarkEnd w:id="4367"/>
      <w:r w:rsidRPr="00534F9D">
        <w:t>:</w:t>
      </w:r>
      <w:r w:rsidRPr="00534F9D">
        <w:tab/>
        <w:t>Syntactic functions</w:t>
      </w:r>
      <w:r>
        <w:t xml:space="preserve"> of prepositional phrases</w:t>
      </w:r>
    </w:p>
    <w:tbl>
      <w:tblPr>
        <w:tblW w:w="5587" w:type="dxa"/>
        <w:tblInd w:w="170" w:type="dxa"/>
        <w:tblBorders>
          <w:top w:val="single" w:sz="4" w:space="0" w:color="auto"/>
          <w:bottom w:val="single" w:sz="4" w:space="0" w:color="auto"/>
        </w:tblBorders>
        <w:tblLayout w:type="fixed"/>
        <w:tblLook w:val="01E0" w:firstRow="1" w:lastRow="1" w:firstColumn="1" w:lastColumn="1" w:noHBand="0" w:noVBand="0"/>
      </w:tblPr>
      <w:tblGrid>
        <w:gridCol w:w="1616"/>
        <w:gridCol w:w="794"/>
        <w:gridCol w:w="794"/>
        <w:gridCol w:w="794"/>
        <w:gridCol w:w="794"/>
        <w:gridCol w:w="795"/>
      </w:tblGrid>
      <w:tr w:rsidR="00DB02E5" w:rsidRPr="00534F9D" w14:paraId="7806374F" w14:textId="77777777" w:rsidTr="00DA5225">
        <w:trPr>
          <w:tblHeader/>
        </w:trPr>
        <w:tc>
          <w:tcPr>
            <w:tcW w:w="1616" w:type="dxa"/>
            <w:tcBorders>
              <w:bottom w:val="nil"/>
            </w:tcBorders>
            <w:shd w:val="clear" w:color="auto" w:fill="auto"/>
          </w:tcPr>
          <w:p w14:paraId="6AF4A49E" w14:textId="77777777" w:rsidR="00DB02E5" w:rsidRPr="007036DB" w:rsidRDefault="00DB02E5" w:rsidP="00DB02E5">
            <w:pPr>
              <w:pStyle w:val="TableHd"/>
              <w:rPr>
                <w:rStyle w:val="ChSmallCaps"/>
              </w:rPr>
            </w:pPr>
          </w:p>
        </w:tc>
        <w:tc>
          <w:tcPr>
            <w:tcW w:w="2382" w:type="dxa"/>
            <w:gridSpan w:val="3"/>
            <w:tcBorders>
              <w:bottom w:val="nil"/>
            </w:tcBorders>
            <w:shd w:val="clear" w:color="auto" w:fill="auto"/>
          </w:tcPr>
          <w:p w14:paraId="465C25A7" w14:textId="77777777" w:rsidR="00DB02E5" w:rsidRPr="00D13415" w:rsidRDefault="00DB02E5" w:rsidP="00DB02E5">
            <w:pPr>
              <w:pStyle w:val="TableHd"/>
            </w:pPr>
            <w:r w:rsidRPr="00D13415">
              <w:t>Cl</w:t>
            </w:r>
            <w:r>
              <w:t>ausal functions</w:t>
            </w:r>
          </w:p>
        </w:tc>
        <w:tc>
          <w:tcPr>
            <w:tcW w:w="1589" w:type="dxa"/>
            <w:gridSpan w:val="2"/>
            <w:tcBorders>
              <w:bottom w:val="nil"/>
            </w:tcBorders>
            <w:shd w:val="clear" w:color="auto" w:fill="auto"/>
          </w:tcPr>
          <w:p w14:paraId="581D5301" w14:textId="77777777" w:rsidR="00DB02E5" w:rsidRPr="00D13415" w:rsidRDefault="00DB02E5" w:rsidP="00DB02E5">
            <w:pPr>
              <w:pStyle w:val="TableHd"/>
            </w:pPr>
            <w:r>
              <w:t>Additional functions</w:t>
            </w:r>
          </w:p>
        </w:tc>
      </w:tr>
      <w:tr w:rsidR="00AC23C4" w:rsidRPr="00534F9D" w14:paraId="5C904636" w14:textId="77777777" w:rsidTr="00DA5225">
        <w:trPr>
          <w:cantSplit/>
          <w:tblHeader/>
        </w:trPr>
        <w:tc>
          <w:tcPr>
            <w:tcW w:w="1616" w:type="dxa"/>
            <w:tcBorders>
              <w:top w:val="nil"/>
              <w:bottom w:val="single" w:sz="4" w:space="0" w:color="auto"/>
            </w:tcBorders>
            <w:shd w:val="clear" w:color="auto" w:fill="auto"/>
          </w:tcPr>
          <w:p w14:paraId="2184CBC2" w14:textId="77777777" w:rsidR="00947129" w:rsidRPr="000B41F9" w:rsidRDefault="00947129" w:rsidP="000B41F9">
            <w:pPr>
              <w:pStyle w:val="TableCell0-2Center"/>
            </w:pPr>
          </w:p>
        </w:tc>
        <w:tc>
          <w:tcPr>
            <w:tcW w:w="794" w:type="dxa"/>
            <w:tcBorders>
              <w:top w:val="nil"/>
              <w:bottom w:val="single" w:sz="4" w:space="0" w:color="auto"/>
            </w:tcBorders>
            <w:shd w:val="clear" w:color="auto" w:fill="auto"/>
            <w:vAlign w:val="center"/>
          </w:tcPr>
          <w:p w14:paraId="7E89A744" w14:textId="0E676CB2" w:rsidR="00947129" w:rsidRPr="000B41F9" w:rsidRDefault="000B41F9" w:rsidP="000B41F9">
            <w:pPr>
              <w:pStyle w:val="TableCell0-2Center"/>
              <w:rPr>
                <w:rStyle w:val="ChSmallCaps"/>
              </w:rPr>
            </w:pPr>
            <w:r w:rsidRPr="000B41F9">
              <w:rPr>
                <w:rStyle w:val="ChSmallCaps"/>
              </w:rPr>
              <w:t>adjct</w:t>
            </w:r>
          </w:p>
        </w:tc>
        <w:tc>
          <w:tcPr>
            <w:tcW w:w="794" w:type="dxa"/>
            <w:tcBorders>
              <w:top w:val="nil"/>
              <w:bottom w:val="single" w:sz="4" w:space="0" w:color="auto"/>
            </w:tcBorders>
            <w:shd w:val="clear" w:color="auto" w:fill="auto"/>
            <w:vAlign w:val="center"/>
          </w:tcPr>
          <w:p w14:paraId="01E2DB16" w14:textId="0FF8AD68" w:rsidR="00947129" w:rsidRPr="000B41F9" w:rsidRDefault="000B41F9" w:rsidP="000B41F9">
            <w:pPr>
              <w:pStyle w:val="TableCell0-2Center"/>
              <w:rPr>
                <w:rStyle w:val="ChSmallCaps"/>
              </w:rPr>
            </w:pPr>
            <w:r w:rsidRPr="000B41F9">
              <w:rPr>
                <w:rStyle w:val="ChSmallCaps"/>
              </w:rPr>
              <w:t>pred</w:t>
            </w:r>
          </w:p>
        </w:tc>
        <w:tc>
          <w:tcPr>
            <w:tcW w:w="794" w:type="dxa"/>
            <w:tcBorders>
              <w:top w:val="nil"/>
              <w:bottom w:val="single" w:sz="4" w:space="0" w:color="auto"/>
            </w:tcBorders>
            <w:shd w:val="clear" w:color="auto" w:fill="auto"/>
            <w:vAlign w:val="center"/>
          </w:tcPr>
          <w:p w14:paraId="76FB865F" w14:textId="0A8895E3" w:rsidR="00947129" w:rsidRPr="000B41F9" w:rsidRDefault="000B41F9" w:rsidP="000B41F9">
            <w:pPr>
              <w:pStyle w:val="TableCell0-2Center"/>
              <w:rPr>
                <w:rStyle w:val="ChSmallCaps"/>
              </w:rPr>
            </w:pPr>
            <w:r w:rsidRPr="000B41F9">
              <w:rPr>
                <w:rStyle w:val="ChSmallCaps"/>
              </w:rPr>
              <w:t>a</w:t>
            </w:r>
            <w:r>
              <w:rPr>
                <w:rStyle w:val="ChSmallCaps"/>
              </w:rPr>
              <w:t>rg</w:t>
            </w:r>
            <w:r w:rsidRPr="000B41F9">
              <w:rPr>
                <w:rStyle w:val="ChSmallCaps"/>
              </w:rPr>
              <w:t>t</w:t>
            </w:r>
          </w:p>
        </w:tc>
        <w:tc>
          <w:tcPr>
            <w:tcW w:w="794" w:type="dxa"/>
            <w:tcBorders>
              <w:top w:val="nil"/>
              <w:bottom w:val="single" w:sz="4" w:space="0" w:color="auto"/>
            </w:tcBorders>
            <w:shd w:val="clear" w:color="auto" w:fill="auto"/>
            <w:vAlign w:val="center"/>
          </w:tcPr>
          <w:p w14:paraId="2A5EF13D" w14:textId="7689E54F" w:rsidR="00947129" w:rsidRPr="000B41F9" w:rsidRDefault="000B41F9" w:rsidP="000B41F9">
            <w:pPr>
              <w:pStyle w:val="TableCell0-2Center"/>
              <w:rPr>
                <w:rStyle w:val="ChSmallCaps"/>
              </w:rPr>
            </w:pPr>
            <w:r w:rsidRPr="000B41F9">
              <w:rPr>
                <w:rStyle w:val="ChSmallCaps"/>
              </w:rPr>
              <w:t>mod</w:t>
            </w:r>
          </w:p>
        </w:tc>
        <w:tc>
          <w:tcPr>
            <w:tcW w:w="795" w:type="dxa"/>
            <w:tcBorders>
              <w:top w:val="nil"/>
              <w:bottom w:val="single" w:sz="4" w:space="0" w:color="auto"/>
            </w:tcBorders>
            <w:shd w:val="clear" w:color="auto" w:fill="auto"/>
            <w:vAlign w:val="center"/>
          </w:tcPr>
          <w:p w14:paraId="17596BFB" w14:textId="417E4761" w:rsidR="00947129" w:rsidRPr="000B41F9" w:rsidRDefault="000B41F9" w:rsidP="000B41F9">
            <w:pPr>
              <w:pStyle w:val="TableCell0-2Center"/>
              <w:rPr>
                <w:rStyle w:val="ChSmallCaps"/>
              </w:rPr>
            </w:pPr>
            <w:r w:rsidRPr="000B41F9">
              <w:rPr>
                <w:rStyle w:val="ChSmallCaps"/>
              </w:rPr>
              <w:t>c</w:t>
            </w:r>
            <w:r>
              <w:rPr>
                <w:rStyle w:val="ChSmallCaps"/>
              </w:rPr>
              <w:t>nj</w:t>
            </w:r>
          </w:p>
        </w:tc>
      </w:tr>
      <w:tr w:rsidR="00AC23C4" w:rsidRPr="00534F9D" w14:paraId="1AB3DF54" w14:textId="77777777" w:rsidTr="00DA5225">
        <w:tc>
          <w:tcPr>
            <w:tcW w:w="1616" w:type="dxa"/>
            <w:tcBorders>
              <w:top w:val="single" w:sz="4" w:space="0" w:color="auto"/>
            </w:tcBorders>
            <w:shd w:val="clear" w:color="auto" w:fill="auto"/>
          </w:tcPr>
          <w:p w14:paraId="25E27124" w14:textId="49F89FA5" w:rsidR="00947129" w:rsidRPr="00534F9D" w:rsidRDefault="00947129" w:rsidP="00DB02E5">
            <w:pPr>
              <w:pStyle w:val="TableCell2-0"/>
            </w:pPr>
            <w:r w:rsidRPr="00534F9D">
              <w:rPr>
                <w:rStyle w:val="ChItalBold"/>
              </w:rPr>
              <w:t>di</w:t>
            </w:r>
            <w:r w:rsidRPr="00534F9D">
              <w:t xml:space="preserve"> </w:t>
            </w:r>
            <w:r w:rsidR="00B7093A">
              <w:t>‘</w:t>
            </w:r>
            <w:r>
              <w:t>at, in</w:t>
            </w:r>
            <w:r w:rsidR="00B7093A">
              <w:t>’</w:t>
            </w:r>
          </w:p>
        </w:tc>
        <w:tc>
          <w:tcPr>
            <w:tcW w:w="794" w:type="dxa"/>
            <w:tcBorders>
              <w:top w:val="single" w:sz="4" w:space="0" w:color="auto"/>
            </w:tcBorders>
            <w:shd w:val="clear" w:color="auto" w:fill="auto"/>
          </w:tcPr>
          <w:p w14:paraId="7B1B3EA7" w14:textId="77777777" w:rsidR="00947129" w:rsidRPr="00D04B2A" w:rsidRDefault="00947129" w:rsidP="00DB02E5">
            <w:pPr>
              <w:pStyle w:val="TableCell2-0Center"/>
            </w:pPr>
            <w:r w:rsidRPr="00D04B2A">
              <w:t>X</w:t>
            </w:r>
          </w:p>
        </w:tc>
        <w:tc>
          <w:tcPr>
            <w:tcW w:w="794" w:type="dxa"/>
            <w:tcBorders>
              <w:top w:val="single" w:sz="4" w:space="0" w:color="auto"/>
            </w:tcBorders>
            <w:shd w:val="clear" w:color="auto" w:fill="auto"/>
          </w:tcPr>
          <w:p w14:paraId="5F3F7EEF" w14:textId="77777777" w:rsidR="00947129" w:rsidRPr="00D04B2A" w:rsidRDefault="00947129" w:rsidP="00DB02E5">
            <w:pPr>
              <w:pStyle w:val="TableCell2-0Center"/>
            </w:pPr>
            <w:r w:rsidRPr="00D04B2A">
              <w:t>X</w:t>
            </w:r>
          </w:p>
        </w:tc>
        <w:tc>
          <w:tcPr>
            <w:tcW w:w="794" w:type="dxa"/>
            <w:tcBorders>
              <w:top w:val="single" w:sz="4" w:space="0" w:color="auto"/>
            </w:tcBorders>
            <w:shd w:val="clear" w:color="auto" w:fill="auto"/>
          </w:tcPr>
          <w:p w14:paraId="21F570D1" w14:textId="77777777" w:rsidR="00947129" w:rsidRPr="00D04B2A" w:rsidRDefault="00947129" w:rsidP="00DB02E5">
            <w:pPr>
              <w:pStyle w:val="TableCell2-0Center"/>
            </w:pPr>
            <w:r w:rsidRPr="00D04B2A">
              <w:t>X</w:t>
            </w:r>
          </w:p>
        </w:tc>
        <w:tc>
          <w:tcPr>
            <w:tcW w:w="794" w:type="dxa"/>
            <w:tcBorders>
              <w:top w:val="single" w:sz="4" w:space="0" w:color="auto"/>
            </w:tcBorders>
            <w:shd w:val="clear" w:color="auto" w:fill="auto"/>
          </w:tcPr>
          <w:p w14:paraId="5FF5BB2B" w14:textId="77777777" w:rsidR="00947129" w:rsidRPr="00D04B2A" w:rsidRDefault="00947129" w:rsidP="00DB02E5">
            <w:pPr>
              <w:pStyle w:val="TableCell2-0Center"/>
            </w:pPr>
            <w:r w:rsidRPr="00D04B2A">
              <w:t>X</w:t>
            </w:r>
          </w:p>
        </w:tc>
        <w:tc>
          <w:tcPr>
            <w:tcW w:w="795" w:type="dxa"/>
            <w:tcBorders>
              <w:top w:val="single" w:sz="4" w:space="0" w:color="auto"/>
            </w:tcBorders>
            <w:shd w:val="clear" w:color="auto" w:fill="auto"/>
          </w:tcPr>
          <w:p w14:paraId="711A5821" w14:textId="77777777" w:rsidR="00947129" w:rsidRPr="00D04B2A" w:rsidRDefault="00947129" w:rsidP="00DB02E5">
            <w:pPr>
              <w:pStyle w:val="TableCell2-0Center"/>
            </w:pPr>
          </w:p>
        </w:tc>
      </w:tr>
      <w:tr w:rsidR="00AC23C4" w:rsidRPr="00534F9D" w14:paraId="6C5BFFE8" w14:textId="77777777" w:rsidTr="00DA5225">
        <w:tc>
          <w:tcPr>
            <w:tcW w:w="1616" w:type="dxa"/>
            <w:shd w:val="clear" w:color="auto" w:fill="auto"/>
          </w:tcPr>
          <w:p w14:paraId="018B5E61" w14:textId="7BE24AA1" w:rsidR="00947129" w:rsidRPr="00534F9D" w:rsidRDefault="00947129" w:rsidP="00DB02E5">
            <w:pPr>
              <w:pStyle w:val="TableCell0-0"/>
            </w:pPr>
            <w:r w:rsidRPr="00534F9D">
              <w:rPr>
                <w:rStyle w:val="ChItalBold"/>
              </w:rPr>
              <w:t>ke</w:t>
            </w:r>
            <w:r w:rsidRPr="00534F9D">
              <w:t xml:space="preserve"> </w:t>
            </w:r>
            <w:r w:rsidR="00B7093A">
              <w:t>‘</w:t>
            </w:r>
            <w:r w:rsidRPr="00534F9D">
              <w:t>to</w:t>
            </w:r>
            <w:r w:rsidR="00B7093A">
              <w:t>’</w:t>
            </w:r>
          </w:p>
        </w:tc>
        <w:tc>
          <w:tcPr>
            <w:tcW w:w="794" w:type="dxa"/>
            <w:shd w:val="clear" w:color="auto" w:fill="auto"/>
          </w:tcPr>
          <w:p w14:paraId="5AB05FF1" w14:textId="77777777" w:rsidR="00947129" w:rsidRPr="00D04B2A" w:rsidRDefault="00947129" w:rsidP="00DB02E5">
            <w:pPr>
              <w:pStyle w:val="TableCell0-0Center"/>
            </w:pPr>
            <w:r w:rsidRPr="00D04B2A">
              <w:t>X</w:t>
            </w:r>
          </w:p>
        </w:tc>
        <w:tc>
          <w:tcPr>
            <w:tcW w:w="794" w:type="dxa"/>
            <w:shd w:val="clear" w:color="auto" w:fill="auto"/>
          </w:tcPr>
          <w:p w14:paraId="3B5D7CF0" w14:textId="77777777" w:rsidR="00947129" w:rsidRPr="00D04B2A" w:rsidRDefault="00947129" w:rsidP="00DB02E5">
            <w:pPr>
              <w:pStyle w:val="TableCell0-0Center"/>
            </w:pPr>
            <w:r w:rsidRPr="00D04B2A">
              <w:t>X</w:t>
            </w:r>
          </w:p>
        </w:tc>
        <w:tc>
          <w:tcPr>
            <w:tcW w:w="794" w:type="dxa"/>
            <w:shd w:val="clear" w:color="auto" w:fill="auto"/>
          </w:tcPr>
          <w:p w14:paraId="0C8EE712" w14:textId="77777777" w:rsidR="00947129" w:rsidRPr="00D04B2A" w:rsidRDefault="00947129" w:rsidP="00DB02E5">
            <w:pPr>
              <w:pStyle w:val="TableCell0-0Center"/>
            </w:pPr>
            <w:r w:rsidRPr="00D04B2A">
              <w:t>X</w:t>
            </w:r>
          </w:p>
        </w:tc>
        <w:tc>
          <w:tcPr>
            <w:tcW w:w="794" w:type="dxa"/>
            <w:shd w:val="clear" w:color="auto" w:fill="auto"/>
          </w:tcPr>
          <w:p w14:paraId="614355E2" w14:textId="77777777" w:rsidR="00947129" w:rsidRPr="00D04B2A" w:rsidRDefault="00947129" w:rsidP="00DB02E5">
            <w:pPr>
              <w:pStyle w:val="TableCell0-0Center"/>
            </w:pPr>
          </w:p>
        </w:tc>
        <w:tc>
          <w:tcPr>
            <w:tcW w:w="795" w:type="dxa"/>
            <w:shd w:val="clear" w:color="auto" w:fill="auto"/>
          </w:tcPr>
          <w:p w14:paraId="6F42AFB7" w14:textId="77777777" w:rsidR="00947129" w:rsidRPr="00D04B2A" w:rsidRDefault="00947129" w:rsidP="00DB02E5">
            <w:pPr>
              <w:pStyle w:val="TableCell0-0Center"/>
            </w:pPr>
          </w:p>
        </w:tc>
      </w:tr>
      <w:tr w:rsidR="00AC23C4" w:rsidRPr="00534F9D" w14:paraId="1FA1F1C0" w14:textId="77777777" w:rsidTr="00DA5225">
        <w:tc>
          <w:tcPr>
            <w:tcW w:w="1616" w:type="dxa"/>
            <w:shd w:val="clear" w:color="auto" w:fill="auto"/>
          </w:tcPr>
          <w:p w14:paraId="20754E03" w14:textId="2AE23EEF" w:rsidR="00947129" w:rsidRPr="00534F9D" w:rsidRDefault="00947129" w:rsidP="00DB02E5">
            <w:pPr>
              <w:pStyle w:val="TableCell0-0"/>
            </w:pPr>
            <w:r w:rsidRPr="00534F9D">
              <w:rPr>
                <w:rStyle w:val="ChItalBold"/>
              </w:rPr>
              <w:t>dari</w:t>
            </w:r>
            <w:r w:rsidRPr="00534F9D">
              <w:t xml:space="preserve"> </w:t>
            </w:r>
            <w:r w:rsidR="00B7093A">
              <w:t>‘</w:t>
            </w:r>
            <w:r w:rsidRPr="00534F9D">
              <w:t>from</w:t>
            </w:r>
            <w:r w:rsidR="00B7093A">
              <w:t>’</w:t>
            </w:r>
          </w:p>
        </w:tc>
        <w:tc>
          <w:tcPr>
            <w:tcW w:w="794" w:type="dxa"/>
            <w:shd w:val="clear" w:color="auto" w:fill="auto"/>
          </w:tcPr>
          <w:p w14:paraId="4F3E7DC4" w14:textId="77777777" w:rsidR="00947129" w:rsidRPr="00D04B2A" w:rsidRDefault="00947129" w:rsidP="00DB02E5">
            <w:pPr>
              <w:pStyle w:val="TableCell0-0Center"/>
            </w:pPr>
            <w:r w:rsidRPr="00D04B2A">
              <w:t>X</w:t>
            </w:r>
          </w:p>
        </w:tc>
        <w:tc>
          <w:tcPr>
            <w:tcW w:w="794" w:type="dxa"/>
            <w:shd w:val="clear" w:color="auto" w:fill="auto"/>
          </w:tcPr>
          <w:p w14:paraId="2B6B9648" w14:textId="77777777" w:rsidR="00947129" w:rsidRPr="00D04B2A" w:rsidRDefault="00947129" w:rsidP="00DB02E5">
            <w:pPr>
              <w:pStyle w:val="TableCell0-0Center"/>
            </w:pPr>
            <w:r w:rsidRPr="00D04B2A">
              <w:t>X</w:t>
            </w:r>
          </w:p>
        </w:tc>
        <w:tc>
          <w:tcPr>
            <w:tcW w:w="794" w:type="dxa"/>
            <w:shd w:val="clear" w:color="auto" w:fill="auto"/>
          </w:tcPr>
          <w:p w14:paraId="597105F9" w14:textId="77777777" w:rsidR="00947129" w:rsidRPr="00D04B2A" w:rsidRDefault="00947129" w:rsidP="00DB02E5">
            <w:pPr>
              <w:pStyle w:val="TableCell0-0Center"/>
            </w:pPr>
            <w:r w:rsidRPr="00D04B2A">
              <w:t>X</w:t>
            </w:r>
          </w:p>
        </w:tc>
        <w:tc>
          <w:tcPr>
            <w:tcW w:w="794" w:type="dxa"/>
            <w:shd w:val="clear" w:color="auto" w:fill="auto"/>
          </w:tcPr>
          <w:p w14:paraId="5FFEF5AD" w14:textId="77777777" w:rsidR="00947129" w:rsidRPr="00D04B2A" w:rsidRDefault="00947129" w:rsidP="00DB02E5">
            <w:pPr>
              <w:pStyle w:val="TableCell0-0Center"/>
            </w:pPr>
            <w:r w:rsidRPr="00D04B2A">
              <w:t>X</w:t>
            </w:r>
          </w:p>
        </w:tc>
        <w:tc>
          <w:tcPr>
            <w:tcW w:w="795" w:type="dxa"/>
            <w:shd w:val="clear" w:color="auto" w:fill="auto"/>
          </w:tcPr>
          <w:p w14:paraId="5323CDFB" w14:textId="77777777" w:rsidR="00947129" w:rsidRPr="00D04B2A" w:rsidRDefault="00947129" w:rsidP="00DB02E5">
            <w:pPr>
              <w:pStyle w:val="TableCell0-0Center"/>
            </w:pPr>
          </w:p>
        </w:tc>
      </w:tr>
      <w:tr w:rsidR="00AC23C4" w:rsidRPr="00534F9D" w14:paraId="22B34122" w14:textId="77777777" w:rsidTr="00DA5225">
        <w:tc>
          <w:tcPr>
            <w:tcW w:w="1616" w:type="dxa"/>
            <w:shd w:val="clear" w:color="auto" w:fill="auto"/>
          </w:tcPr>
          <w:p w14:paraId="22C404E1" w14:textId="71CC0216" w:rsidR="00947129" w:rsidRPr="00534F9D" w:rsidRDefault="00947129" w:rsidP="00DB02E5">
            <w:pPr>
              <w:pStyle w:val="TableCell0-2Break"/>
              <w:rPr>
                <w:rStyle w:val="ChItalBold"/>
              </w:rPr>
            </w:pPr>
            <w:r w:rsidRPr="00534F9D">
              <w:rPr>
                <w:rStyle w:val="ChItalBold"/>
              </w:rPr>
              <w:t>sampe</w:t>
            </w:r>
            <w:r w:rsidRPr="00534F9D">
              <w:t xml:space="preserve"> </w:t>
            </w:r>
            <w:r w:rsidR="00B7093A">
              <w:t>‘</w:t>
            </w:r>
            <w:r>
              <w:t>until</w:t>
            </w:r>
            <w:r w:rsidR="00B7093A">
              <w:t>’</w:t>
            </w:r>
          </w:p>
        </w:tc>
        <w:tc>
          <w:tcPr>
            <w:tcW w:w="794" w:type="dxa"/>
            <w:shd w:val="clear" w:color="auto" w:fill="auto"/>
          </w:tcPr>
          <w:p w14:paraId="54FBF312" w14:textId="77777777" w:rsidR="00947129" w:rsidRPr="00D04B2A" w:rsidRDefault="00947129" w:rsidP="00DB02E5">
            <w:pPr>
              <w:pStyle w:val="TableCell0-2CenterBreak"/>
            </w:pPr>
            <w:r w:rsidRPr="00D04B2A">
              <w:t>X</w:t>
            </w:r>
          </w:p>
        </w:tc>
        <w:tc>
          <w:tcPr>
            <w:tcW w:w="794" w:type="dxa"/>
            <w:shd w:val="clear" w:color="auto" w:fill="auto"/>
          </w:tcPr>
          <w:p w14:paraId="60A8D061" w14:textId="77777777" w:rsidR="00947129" w:rsidRPr="00D04B2A" w:rsidRDefault="00947129" w:rsidP="00DB02E5">
            <w:pPr>
              <w:pStyle w:val="TableCell0-2CenterBreak"/>
            </w:pPr>
          </w:p>
        </w:tc>
        <w:tc>
          <w:tcPr>
            <w:tcW w:w="794" w:type="dxa"/>
            <w:shd w:val="clear" w:color="auto" w:fill="auto"/>
          </w:tcPr>
          <w:p w14:paraId="474F0715" w14:textId="77777777" w:rsidR="00947129" w:rsidRPr="00D04B2A" w:rsidRDefault="00947129" w:rsidP="00DB02E5">
            <w:pPr>
              <w:pStyle w:val="TableCell0-2CenterBreak"/>
            </w:pPr>
          </w:p>
        </w:tc>
        <w:tc>
          <w:tcPr>
            <w:tcW w:w="794" w:type="dxa"/>
            <w:shd w:val="clear" w:color="auto" w:fill="auto"/>
          </w:tcPr>
          <w:p w14:paraId="3DCF9568" w14:textId="77777777" w:rsidR="00947129" w:rsidRPr="00D04B2A" w:rsidRDefault="00947129" w:rsidP="00DB02E5">
            <w:pPr>
              <w:pStyle w:val="TableCell0-2CenterBreak"/>
            </w:pPr>
          </w:p>
        </w:tc>
        <w:tc>
          <w:tcPr>
            <w:tcW w:w="795" w:type="dxa"/>
            <w:shd w:val="clear" w:color="auto" w:fill="auto"/>
          </w:tcPr>
          <w:p w14:paraId="5FA39C62" w14:textId="77777777" w:rsidR="00947129" w:rsidRPr="00D04B2A" w:rsidRDefault="00947129" w:rsidP="00DB02E5">
            <w:pPr>
              <w:pStyle w:val="TableCell0-2CenterBreak"/>
            </w:pPr>
            <w:r>
              <w:t>X</w:t>
            </w:r>
          </w:p>
        </w:tc>
      </w:tr>
      <w:tr w:rsidR="00AC23C4" w:rsidRPr="00DA5225" w14:paraId="0F2ECEAF" w14:textId="77777777" w:rsidTr="00DA5225">
        <w:tc>
          <w:tcPr>
            <w:tcW w:w="1616" w:type="dxa"/>
            <w:shd w:val="clear" w:color="auto" w:fill="auto"/>
          </w:tcPr>
          <w:p w14:paraId="51D66D8C" w14:textId="0B196650" w:rsidR="00947129" w:rsidRPr="00534F9D" w:rsidRDefault="00AB3BA2" w:rsidP="00DB02E5">
            <w:pPr>
              <w:pStyle w:val="TableCell2-0"/>
            </w:pPr>
            <w:r w:rsidRPr="00076132">
              <w:rPr>
                <w:rStyle w:val="ChItalBold"/>
              </w:rPr>
              <w:t>dengan</w:t>
            </w:r>
            <w:r>
              <w:rPr>
                <w:rStyle w:val="ChItalBold"/>
              </w:rPr>
              <w:t>g</w:t>
            </w:r>
            <w:r w:rsidR="00947129">
              <w:t xml:space="preserve"> </w:t>
            </w:r>
            <w:r w:rsidR="00B7093A">
              <w:t>‘</w:t>
            </w:r>
            <w:r w:rsidR="00947129">
              <w:t>with</w:t>
            </w:r>
            <w:r w:rsidR="00B7093A">
              <w:t>’</w:t>
            </w:r>
          </w:p>
        </w:tc>
        <w:tc>
          <w:tcPr>
            <w:tcW w:w="794" w:type="dxa"/>
            <w:shd w:val="clear" w:color="auto" w:fill="auto"/>
          </w:tcPr>
          <w:p w14:paraId="2A35768B" w14:textId="77777777" w:rsidR="00947129" w:rsidRPr="00D04B2A" w:rsidRDefault="00947129" w:rsidP="00DB02E5">
            <w:pPr>
              <w:pStyle w:val="TableCell2-0Center"/>
            </w:pPr>
            <w:r w:rsidRPr="00D04B2A">
              <w:t>X</w:t>
            </w:r>
          </w:p>
        </w:tc>
        <w:tc>
          <w:tcPr>
            <w:tcW w:w="794" w:type="dxa"/>
            <w:shd w:val="clear" w:color="auto" w:fill="auto"/>
          </w:tcPr>
          <w:p w14:paraId="60116E70" w14:textId="77777777" w:rsidR="00947129" w:rsidRPr="00D04B2A" w:rsidRDefault="00947129" w:rsidP="00DB02E5">
            <w:pPr>
              <w:pStyle w:val="TableCell2-0Center"/>
            </w:pPr>
            <w:r w:rsidRPr="00D04B2A">
              <w:t>X</w:t>
            </w:r>
          </w:p>
        </w:tc>
        <w:tc>
          <w:tcPr>
            <w:tcW w:w="794" w:type="dxa"/>
            <w:shd w:val="clear" w:color="auto" w:fill="auto"/>
          </w:tcPr>
          <w:p w14:paraId="17C6A485" w14:textId="77777777" w:rsidR="00947129" w:rsidRPr="00D04B2A" w:rsidRDefault="00947129" w:rsidP="00DB02E5">
            <w:pPr>
              <w:pStyle w:val="TableCell2-0Center"/>
            </w:pPr>
            <w:r w:rsidRPr="00D04B2A">
              <w:t>X</w:t>
            </w:r>
          </w:p>
        </w:tc>
        <w:tc>
          <w:tcPr>
            <w:tcW w:w="794" w:type="dxa"/>
            <w:shd w:val="clear" w:color="auto" w:fill="auto"/>
          </w:tcPr>
          <w:p w14:paraId="3AA23006" w14:textId="77777777" w:rsidR="00947129" w:rsidRPr="00D04B2A" w:rsidRDefault="00947129" w:rsidP="00DB02E5">
            <w:pPr>
              <w:pStyle w:val="TableCell2-0Center"/>
            </w:pPr>
          </w:p>
        </w:tc>
        <w:tc>
          <w:tcPr>
            <w:tcW w:w="795" w:type="dxa"/>
            <w:shd w:val="clear" w:color="auto" w:fill="auto"/>
          </w:tcPr>
          <w:p w14:paraId="7B19285F" w14:textId="77777777" w:rsidR="00947129" w:rsidRPr="00D04B2A" w:rsidRDefault="00947129" w:rsidP="00DB02E5">
            <w:pPr>
              <w:pStyle w:val="TableCell2-0Center"/>
            </w:pPr>
            <w:r>
              <w:t>X</w:t>
            </w:r>
          </w:p>
        </w:tc>
      </w:tr>
      <w:tr w:rsidR="00AC23C4" w:rsidRPr="00534F9D" w14:paraId="346BF065" w14:textId="77777777" w:rsidTr="00DA5225">
        <w:tc>
          <w:tcPr>
            <w:tcW w:w="1616" w:type="dxa"/>
            <w:shd w:val="clear" w:color="auto" w:fill="auto"/>
          </w:tcPr>
          <w:p w14:paraId="11BBC0F5" w14:textId="623F4EE5" w:rsidR="00947129" w:rsidRPr="00534F9D" w:rsidRDefault="00947129" w:rsidP="00DB02E5">
            <w:pPr>
              <w:pStyle w:val="TableCell0-0"/>
            </w:pPr>
            <w:r w:rsidRPr="00534F9D">
              <w:rPr>
                <w:rStyle w:val="ChItalBold"/>
              </w:rPr>
              <w:t>sama</w:t>
            </w:r>
            <w:r w:rsidRPr="00534F9D">
              <w:t xml:space="preserve"> </w:t>
            </w:r>
            <w:r w:rsidR="00B7093A">
              <w:t>‘</w:t>
            </w:r>
            <w:r w:rsidRPr="00534F9D">
              <w:t>to</w:t>
            </w:r>
            <w:r w:rsidR="00B7093A">
              <w:t>’</w:t>
            </w:r>
          </w:p>
        </w:tc>
        <w:tc>
          <w:tcPr>
            <w:tcW w:w="794" w:type="dxa"/>
            <w:shd w:val="clear" w:color="auto" w:fill="auto"/>
          </w:tcPr>
          <w:p w14:paraId="6AE61F03" w14:textId="77777777" w:rsidR="00947129" w:rsidRPr="00D04B2A" w:rsidRDefault="00947129" w:rsidP="00DB02E5">
            <w:pPr>
              <w:pStyle w:val="TableCell0-0Center"/>
            </w:pPr>
            <w:r w:rsidRPr="00D04B2A">
              <w:t>X</w:t>
            </w:r>
          </w:p>
        </w:tc>
        <w:tc>
          <w:tcPr>
            <w:tcW w:w="794" w:type="dxa"/>
            <w:shd w:val="clear" w:color="auto" w:fill="auto"/>
          </w:tcPr>
          <w:p w14:paraId="1940B625" w14:textId="77777777" w:rsidR="00947129" w:rsidRPr="00D04B2A" w:rsidRDefault="00947129" w:rsidP="00DB02E5">
            <w:pPr>
              <w:pStyle w:val="TableCell0-0Center"/>
            </w:pPr>
            <w:r w:rsidRPr="00D04B2A">
              <w:t>X</w:t>
            </w:r>
          </w:p>
        </w:tc>
        <w:tc>
          <w:tcPr>
            <w:tcW w:w="794" w:type="dxa"/>
            <w:shd w:val="clear" w:color="auto" w:fill="auto"/>
          </w:tcPr>
          <w:p w14:paraId="62986D40" w14:textId="77777777" w:rsidR="00947129" w:rsidRPr="00D04B2A" w:rsidRDefault="00947129" w:rsidP="00DB02E5">
            <w:pPr>
              <w:pStyle w:val="TableCell0-0Center"/>
            </w:pPr>
            <w:r w:rsidRPr="00D04B2A">
              <w:t>X</w:t>
            </w:r>
          </w:p>
        </w:tc>
        <w:tc>
          <w:tcPr>
            <w:tcW w:w="794" w:type="dxa"/>
            <w:shd w:val="clear" w:color="auto" w:fill="auto"/>
          </w:tcPr>
          <w:p w14:paraId="0CA418DA" w14:textId="77777777" w:rsidR="00947129" w:rsidRPr="00D04B2A" w:rsidRDefault="00947129" w:rsidP="00DB02E5">
            <w:pPr>
              <w:pStyle w:val="TableCell0-0Center"/>
            </w:pPr>
          </w:p>
        </w:tc>
        <w:tc>
          <w:tcPr>
            <w:tcW w:w="795" w:type="dxa"/>
            <w:shd w:val="clear" w:color="auto" w:fill="auto"/>
          </w:tcPr>
          <w:p w14:paraId="0E5A2C8E" w14:textId="77777777" w:rsidR="00947129" w:rsidRPr="00D04B2A" w:rsidRDefault="00947129" w:rsidP="00DB02E5">
            <w:pPr>
              <w:pStyle w:val="TableCell0-0Center"/>
            </w:pPr>
            <w:r>
              <w:t>X</w:t>
            </w:r>
          </w:p>
        </w:tc>
      </w:tr>
      <w:tr w:rsidR="00AC23C4" w:rsidRPr="00534F9D" w14:paraId="245089C3" w14:textId="77777777" w:rsidTr="00DA5225">
        <w:tc>
          <w:tcPr>
            <w:tcW w:w="1616" w:type="dxa"/>
            <w:shd w:val="clear" w:color="auto" w:fill="auto"/>
          </w:tcPr>
          <w:p w14:paraId="2BF21DFF" w14:textId="2C2C9B81" w:rsidR="00947129" w:rsidRPr="00534F9D" w:rsidRDefault="00947129" w:rsidP="00DB02E5">
            <w:pPr>
              <w:pStyle w:val="TableCell0-0"/>
            </w:pPr>
            <w:r w:rsidRPr="00534F9D">
              <w:rPr>
                <w:rStyle w:val="ChItalBold"/>
              </w:rPr>
              <w:t>untuk</w:t>
            </w:r>
            <w:r w:rsidRPr="00534F9D">
              <w:t xml:space="preserve"> </w:t>
            </w:r>
            <w:r w:rsidR="00B7093A">
              <w:t>‘</w:t>
            </w:r>
            <w:r w:rsidRPr="00534F9D">
              <w:t>for</w:t>
            </w:r>
            <w:r w:rsidR="00B7093A">
              <w:t>’</w:t>
            </w:r>
          </w:p>
        </w:tc>
        <w:tc>
          <w:tcPr>
            <w:tcW w:w="794" w:type="dxa"/>
            <w:shd w:val="clear" w:color="auto" w:fill="auto"/>
          </w:tcPr>
          <w:p w14:paraId="0275882C" w14:textId="77777777" w:rsidR="00947129" w:rsidRPr="00D04B2A" w:rsidRDefault="00947129" w:rsidP="00DB02E5">
            <w:pPr>
              <w:pStyle w:val="TableCell0-0Center"/>
            </w:pPr>
            <w:r w:rsidRPr="00D04B2A">
              <w:t>X</w:t>
            </w:r>
          </w:p>
        </w:tc>
        <w:tc>
          <w:tcPr>
            <w:tcW w:w="794" w:type="dxa"/>
            <w:shd w:val="clear" w:color="auto" w:fill="auto"/>
          </w:tcPr>
          <w:p w14:paraId="71F5ACDD" w14:textId="77777777" w:rsidR="00947129" w:rsidRPr="00D04B2A" w:rsidRDefault="00947129" w:rsidP="00DB02E5">
            <w:pPr>
              <w:pStyle w:val="TableCell0-0Center"/>
            </w:pPr>
            <w:r w:rsidRPr="00D04B2A">
              <w:t>X</w:t>
            </w:r>
          </w:p>
        </w:tc>
        <w:tc>
          <w:tcPr>
            <w:tcW w:w="794" w:type="dxa"/>
            <w:shd w:val="clear" w:color="auto" w:fill="auto"/>
          </w:tcPr>
          <w:p w14:paraId="78F592EB" w14:textId="77777777" w:rsidR="00947129" w:rsidRPr="00D04B2A" w:rsidRDefault="00947129" w:rsidP="00DB02E5">
            <w:pPr>
              <w:pStyle w:val="TableCell0-0Center"/>
            </w:pPr>
            <w:r w:rsidRPr="00D04B2A">
              <w:t>X</w:t>
            </w:r>
          </w:p>
        </w:tc>
        <w:tc>
          <w:tcPr>
            <w:tcW w:w="794" w:type="dxa"/>
            <w:shd w:val="clear" w:color="auto" w:fill="auto"/>
          </w:tcPr>
          <w:p w14:paraId="0012433A" w14:textId="77777777" w:rsidR="00947129" w:rsidRPr="00D04B2A" w:rsidRDefault="00947129" w:rsidP="00DB02E5">
            <w:pPr>
              <w:pStyle w:val="TableCell0-0Center"/>
            </w:pPr>
            <w:r w:rsidRPr="00D04B2A">
              <w:t>X</w:t>
            </w:r>
          </w:p>
        </w:tc>
        <w:tc>
          <w:tcPr>
            <w:tcW w:w="795" w:type="dxa"/>
            <w:shd w:val="clear" w:color="auto" w:fill="auto"/>
          </w:tcPr>
          <w:p w14:paraId="57A9B34E" w14:textId="77777777" w:rsidR="00947129" w:rsidRPr="00D04B2A" w:rsidRDefault="00947129" w:rsidP="00DB02E5">
            <w:pPr>
              <w:pStyle w:val="TableCell0-0Center"/>
            </w:pPr>
            <w:r>
              <w:t>X</w:t>
            </w:r>
          </w:p>
        </w:tc>
      </w:tr>
      <w:tr w:rsidR="00AC23C4" w:rsidRPr="00534F9D" w14:paraId="768C95C4" w14:textId="77777777" w:rsidTr="00DA5225">
        <w:tc>
          <w:tcPr>
            <w:tcW w:w="1616" w:type="dxa"/>
            <w:shd w:val="clear" w:color="auto" w:fill="auto"/>
          </w:tcPr>
          <w:p w14:paraId="40C1B776" w14:textId="4AF50823" w:rsidR="00947129" w:rsidRPr="00534F9D" w:rsidRDefault="00947129" w:rsidP="00DB02E5">
            <w:pPr>
              <w:pStyle w:val="TableCell0-2Break"/>
            </w:pPr>
            <w:r w:rsidRPr="00534F9D">
              <w:rPr>
                <w:rStyle w:val="ChItalBold"/>
              </w:rPr>
              <w:t>buat</w:t>
            </w:r>
            <w:r w:rsidRPr="00534F9D">
              <w:t xml:space="preserve"> </w:t>
            </w:r>
            <w:r w:rsidR="00B7093A">
              <w:t>‘</w:t>
            </w:r>
            <w:r w:rsidRPr="00534F9D">
              <w:t>for</w:t>
            </w:r>
            <w:r w:rsidR="00B7093A">
              <w:t>’</w:t>
            </w:r>
          </w:p>
        </w:tc>
        <w:tc>
          <w:tcPr>
            <w:tcW w:w="794" w:type="dxa"/>
            <w:shd w:val="clear" w:color="auto" w:fill="auto"/>
          </w:tcPr>
          <w:p w14:paraId="62A7F77E" w14:textId="77777777" w:rsidR="00947129" w:rsidRPr="00D04B2A" w:rsidRDefault="00947129" w:rsidP="00DB02E5">
            <w:pPr>
              <w:pStyle w:val="TableCell0-2CenterBreak"/>
            </w:pPr>
            <w:r w:rsidRPr="00D04B2A">
              <w:t>X</w:t>
            </w:r>
          </w:p>
        </w:tc>
        <w:tc>
          <w:tcPr>
            <w:tcW w:w="794" w:type="dxa"/>
            <w:shd w:val="clear" w:color="auto" w:fill="auto"/>
          </w:tcPr>
          <w:p w14:paraId="60CE7D81" w14:textId="77777777" w:rsidR="00947129" w:rsidRPr="00D04B2A" w:rsidRDefault="00947129" w:rsidP="00DB02E5">
            <w:pPr>
              <w:pStyle w:val="TableCell0-2CenterBreak"/>
            </w:pPr>
          </w:p>
        </w:tc>
        <w:tc>
          <w:tcPr>
            <w:tcW w:w="794" w:type="dxa"/>
            <w:shd w:val="clear" w:color="auto" w:fill="auto"/>
          </w:tcPr>
          <w:p w14:paraId="6CB1AACE" w14:textId="77777777" w:rsidR="00947129" w:rsidRPr="00D04B2A" w:rsidRDefault="00947129" w:rsidP="00DB02E5">
            <w:pPr>
              <w:pStyle w:val="TableCell0-2CenterBreak"/>
            </w:pPr>
            <w:r w:rsidRPr="00D04B2A">
              <w:t>X</w:t>
            </w:r>
          </w:p>
        </w:tc>
        <w:tc>
          <w:tcPr>
            <w:tcW w:w="794" w:type="dxa"/>
            <w:shd w:val="clear" w:color="auto" w:fill="auto"/>
          </w:tcPr>
          <w:p w14:paraId="76F2A515" w14:textId="77777777" w:rsidR="00947129" w:rsidRPr="00D04B2A" w:rsidRDefault="00947129" w:rsidP="00DB02E5">
            <w:pPr>
              <w:pStyle w:val="TableCell0-2CenterBreak"/>
            </w:pPr>
            <w:r w:rsidRPr="00D04B2A">
              <w:t>X</w:t>
            </w:r>
          </w:p>
        </w:tc>
        <w:tc>
          <w:tcPr>
            <w:tcW w:w="795" w:type="dxa"/>
            <w:shd w:val="clear" w:color="auto" w:fill="auto"/>
          </w:tcPr>
          <w:p w14:paraId="55B40765" w14:textId="77777777" w:rsidR="00947129" w:rsidRPr="00D04B2A" w:rsidRDefault="00947129" w:rsidP="00DB02E5">
            <w:pPr>
              <w:pStyle w:val="TableCell0-2CenterBreak"/>
            </w:pPr>
          </w:p>
        </w:tc>
      </w:tr>
      <w:tr w:rsidR="00AC23C4" w:rsidRPr="00534F9D" w14:paraId="213304D8" w14:textId="77777777" w:rsidTr="00DA5225">
        <w:tc>
          <w:tcPr>
            <w:tcW w:w="1616" w:type="dxa"/>
            <w:shd w:val="clear" w:color="auto" w:fill="auto"/>
          </w:tcPr>
          <w:p w14:paraId="0A5A6583" w14:textId="2A17A644" w:rsidR="00947129" w:rsidRPr="00534F9D" w:rsidRDefault="00947129" w:rsidP="00DB02E5">
            <w:pPr>
              <w:pStyle w:val="TableCell2-0"/>
            </w:pPr>
            <w:r w:rsidRPr="00534F9D">
              <w:rPr>
                <w:rStyle w:val="ChItalBold"/>
              </w:rPr>
              <w:t>sperti</w:t>
            </w:r>
            <w:r w:rsidRPr="00534F9D">
              <w:t xml:space="preserve"> </w:t>
            </w:r>
            <w:r w:rsidR="00B7093A">
              <w:t>‘</w:t>
            </w:r>
            <w:r>
              <w:t>similar to</w:t>
            </w:r>
            <w:r w:rsidR="00B7093A">
              <w:t>’</w:t>
            </w:r>
          </w:p>
        </w:tc>
        <w:tc>
          <w:tcPr>
            <w:tcW w:w="794" w:type="dxa"/>
            <w:shd w:val="clear" w:color="auto" w:fill="auto"/>
          </w:tcPr>
          <w:p w14:paraId="48F4F5E1" w14:textId="77777777" w:rsidR="00947129" w:rsidRPr="00D04B2A" w:rsidRDefault="00947129" w:rsidP="00DB02E5">
            <w:pPr>
              <w:pStyle w:val="TableCell2-0Center"/>
            </w:pPr>
            <w:r w:rsidRPr="00D04B2A">
              <w:t>X</w:t>
            </w:r>
          </w:p>
        </w:tc>
        <w:tc>
          <w:tcPr>
            <w:tcW w:w="794" w:type="dxa"/>
            <w:shd w:val="clear" w:color="auto" w:fill="auto"/>
          </w:tcPr>
          <w:p w14:paraId="7889A7C7" w14:textId="77777777" w:rsidR="00947129" w:rsidRPr="00D04B2A" w:rsidRDefault="00947129" w:rsidP="00DB02E5">
            <w:pPr>
              <w:pStyle w:val="TableCell2-0Center"/>
            </w:pPr>
            <w:r w:rsidRPr="00D04B2A">
              <w:t>X</w:t>
            </w:r>
          </w:p>
        </w:tc>
        <w:tc>
          <w:tcPr>
            <w:tcW w:w="794" w:type="dxa"/>
            <w:shd w:val="clear" w:color="auto" w:fill="auto"/>
          </w:tcPr>
          <w:p w14:paraId="53F684D6" w14:textId="77777777" w:rsidR="00947129" w:rsidRPr="00D04B2A" w:rsidRDefault="00947129" w:rsidP="00DB02E5">
            <w:pPr>
              <w:pStyle w:val="TableCell2-0Center"/>
            </w:pPr>
            <w:r>
              <w:t>X</w:t>
            </w:r>
          </w:p>
        </w:tc>
        <w:tc>
          <w:tcPr>
            <w:tcW w:w="794" w:type="dxa"/>
            <w:shd w:val="clear" w:color="auto" w:fill="auto"/>
          </w:tcPr>
          <w:p w14:paraId="3352F636" w14:textId="77777777" w:rsidR="00947129" w:rsidRPr="00D04B2A" w:rsidRDefault="00947129" w:rsidP="00DB02E5">
            <w:pPr>
              <w:pStyle w:val="TableCell2-0Center"/>
            </w:pPr>
            <w:r w:rsidRPr="00D04B2A">
              <w:t>X</w:t>
            </w:r>
          </w:p>
        </w:tc>
        <w:tc>
          <w:tcPr>
            <w:tcW w:w="795" w:type="dxa"/>
            <w:shd w:val="clear" w:color="auto" w:fill="auto"/>
          </w:tcPr>
          <w:p w14:paraId="10BC41BF" w14:textId="77777777" w:rsidR="00947129" w:rsidRPr="00D04B2A" w:rsidRDefault="00947129" w:rsidP="00DB02E5">
            <w:pPr>
              <w:pStyle w:val="TableCell2-0Center"/>
            </w:pPr>
            <w:r>
              <w:t>X</w:t>
            </w:r>
          </w:p>
        </w:tc>
      </w:tr>
      <w:tr w:rsidR="00AC23C4" w:rsidRPr="00534F9D" w14:paraId="260E99E5" w14:textId="77777777" w:rsidTr="00DA5225">
        <w:tc>
          <w:tcPr>
            <w:tcW w:w="1616" w:type="dxa"/>
            <w:shd w:val="clear" w:color="auto" w:fill="auto"/>
          </w:tcPr>
          <w:p w14:paraId="3D4D9EBF" w14:textId="1D670622" w:rsidR="00947129" w:rsidRPr="00534F9D" w:rsidRDefault="00947129" w:rsidP="00DB02E5">
            <w:pPr>
              <w:pStyle w:val="TableCell0-0"/>
            </w:pPr>
            <w:r w:rsidRPr="00534F9D">
              <w:rPr>
                <w:rStyle w:val="ChItalBold"/>
              </w:rPr>
              <w:t>kaya</w:t>
            </w:r>
            <w:r w:rsidRPr="00534F9D">
              <w:t xml:space="preserve"> </w:t>
            </w:r>
            <w:r w:rsidR="00B7093A">
              <w:t>‘</w:t>
            </w:r>
            <w:r w:rsidRPr="00534F9D">
              <w:t>like</w:t>
            </w:r>
            <w:r w:rsidR="00B7093A">
              <w:t>’</w:t>
            </w:r>
          </w:p>
        </w:tc>
        <w:tc>
          <w:tcPr>
            <w:tcW w:w="794" w:type="dxa"/>
            <w:shd w:val="clear" w:color="auto" w:fill="auto"/>
          </w:tcPr>
          <w:p w14:paraId="65CFDBC7" w14:textId="77777777" w:rsidR="00947129" w:rsidRPr="00D04B2A" w:rsidRDefault="00947129" w:rsidP="00DB02E5">
            <w:pPr>
              <w:pStyle w:val="TableCell0-0Center"/>
            </w:pPr>
            <w:r w:rsidRPr="00D04B2A">
              <w:t>X</w:t>
            </w:r>
          </w:p>
        </w:tc>
        <w:tc>
          <w:tcPr>
            <w:tcW w:w="794" w:type="dxa"/>
            <w:shd w:val="clear" w:color="auto" w:fill="auto"/>
          </w:tcPr>
          <w:p w14:paraId="722F4BB0" w14:textId="77777777" w:rsidR="00947129" w:rsidRPr="00D04B2A" w:rsidRDefault="00947129" w:rsidP="00DB02E5">
            <w:pPr>
              <w:pStyle w:val="TableCell0-0Center"/>
            </w:pPr>
            <w:r w:rsidRPr="00D04B2A">
              <w:t>X</w:t>
            </w:r>
          </w:p>
        </w:tc>
        <w:tc>
          <w:tcPr>
            <w:tcW w:w="794" w:type="dxa"/>
            <w:shd w:val="clear" w:color="auto" w:fill="auto"/>
          </w:tcPr>
          <w:p w14:paraId="1B779C72" w14:textId="77777777" w:rsidR="00947129" w:rsidRPr="00D04B2A" w:rsidRDefault="00947129" w:rsidP="00DB02E5">
            <w:pPr>
              <w:pStyle w:val="TableCell0-0Center"/>
            </w:pPr>
          </w:p>
        </w:tc>
        <w:tc>
          <w:tcPr>
            <w:tcW w:w="794" w:type="dxa"/>
            <w:shd w:val="clear" w:color="auto" w:fill="auto"/>
          </w:tcPr>
          <w:p w14:paraId="56B97E7B" w14:textId="77777777" w:rsidR="00947129" w:rsidRPr="00D04B2A" w:rsidRDefault="00947129" w:rsidP="00DB02E5">
            <w:pPr>
              <w:pStyle w:val="TableCell0-0Center"/>
            </w:pPr>
          </w:p>
        </w:tc>
        <w:tc>
          <w:tcPr>
            <w:tcW w:w="795" w:type="dxa"/>
            <w:shd w:val="clear" w:color="auto" w:fill="auto"/>
          </w:tcPr>
          <w:p w14:paraId="25360FF3" w14:textId="77777777" w:rsidR="00947129" w:rsidRPr="00D04B2A" w:rsidRDefault="00947129" w:rsidP="00DB02E5">
            <w:pPr>
              <w:pStyle w:val="TableCell0-0Center"/>
            </w:pPr>
            <w:r>
              <w:t>X</w:t>
            </w:r>
          </w:p>
        </w:tc>
      </w:tr>
      <w:tr w:rsidR="00AC23C4" w:rsidRPr="00534F9D" w14:paraId="06C604DC" w14:textId="77777777" w:rsidTr="00DA5225">
        <w:tc>
          <w:tcPr>
            <w:tcW w:w="1616" w:type="dxa"/>
            <w:shd w:val="clear" w:color="auto" w:fill="auto"/>
          </w:tcPr>
          <w:p w14:paraId="1932BE03" w14:textId="78B7DD2E" w:rsidR="00947129" w:rsidRPr="00534F9D" w:rsidRDefault="00947129" w:rsidP="00DB02E5">
            <w:pPr>
              <w:pStyle w:val="TableCell0-2Break"/>
            </w:pPr>
            <w:r w:rsidRPr="007F04D5">
              <w:rPr>
                <w:rStyle w:val="ChItalBold"/>
              </w:rPr>
              <w:t>sebage</w:t>
            </w:r>
            <w:r>
              <w:rPr>
                <w:rStyle w:val="ChItalBold"/>
              </w:rPr>
              <w:t>y</w:t>
            </w:r>
            <w:r w:rsidRPr="00534F9D">
              <w:t xml:space="preserve"> </w:t>
            </w:r>
            <w:r w:rsidR="00B7093A">
              <w:t>‘</w:t>
            </w:r>
            <w:r w:rsidRPr="00534F9D">
              <w:t>as</w:t>
            </w:r>
            <w:r w:rsidR="00B7093A">
              <w:t>’</w:t>
            </w:r>
          </w:p>
        </w:tc>
        <w:tc>
          <w:tcPr>
            <w:tcW w:w="794" w:type="dxa"/>
            <w:shd w:val="clear" w:color="auto" w:fill="auto"/>
          </w:tcPr>
          <w:p w14:paraId="4AB02812" w14:textId="77777777" w:rsidR="00947129" w:rsidRPr="00D04B2A" w:rsidRDefault="00947129" w:rsidP="00DB02E5">
            <w:pPr>
              <w:pStyle w:val="TableCell0-2CenterBreak"/>
            </w:pPr>
            <w:r w:rsidRPr="00D04B2A">
              <w:t>X</w:t>
            </w:r>
          </w:p>
        </w:tc>
        <w:tc>
          <w:tcPr>
            <w:tcW w:w="794" w:type="dxa"/>
            <w:shd w:val="clear" w:color="auto" w:fill="auto"/>
          </w:tcPr>
          <w:p w14:paraId="62FE101B" w14:textId="77777777" w:rsidR="00947129" w:rsidRPr="00D04B2A" w:rsidRDefault="00947129" w:rsidP="00DB02E5">
            <w:pPr>
              <w:pStyle w:val="TableCell0-2CenterBreak"/>
            </w:pPr>
            <w:r w:rsidRPr="00D04B2A">
              <w:t>X</w:t>
            </w:r>
          </w:p>
        </w:tc>
        <w:tc>
          <w:tcPr>
            <w:tcW w:w="794" w:type="dxa"/>
            <w:shd w:val="clear" w:color="auto" w:fill="auto"/>
          </w:tcPr>
          <w:p w14:paraId="47BCC648" w14:textId="77777777" w:rsidR="00947129" w:rsidRPr="00D04B2A" w:rsidRDefault="00947129" w:rsidP="00DB02E5">
            <w:pPr>
              <w:pStyle w:val="TableCell0-2CenterBreak"/>
            </w:pPr>
          </w:p>
        </w:tc>
        <w:tc>
          <w:tcPr>
            <w:tcW w:w="794" w:type="dxa"/>
            <w:shd w:val="clear" w:color="auto" w:fill="auto"/>
          </w:tcPr>
          <w:p w14:paraId="300F9644" w14:textId="77777777" w:rsidR="00947129" w:rsidRPr="00D04B2A" w:rsidRDefault="00947129" w:rsidP="00DB02E5">
            <w:pPr>
              <w:pStyle w:val="TableCell0-2CenterBreak"/>
            </w:pPr>
            <w:r w:rsidRPr="00D04B2A">
              <w:t>X</w:t>
            </w:r>
          </w:p>
        </w:tc>
        <w:tc>
          <w:tcPr>
            <w:tcW w:w="795" w:type="dxa"/>
            <w:shd w:val="clear" w:color="auto" w:fill="auto"/>
          </w:tcPr>
          <w:p w14:paraId="61048DEF" w14:textId="77777777" w:rsidR="00947129" w:rsidRPr="00D04B2A" w:rsidRDefault="00947129" w:rsidP="00DB02E5">
            <w:pPr>
              <w:pStyle w:val="TableCell0-2CenterBreak"/>
            </w:pPr>
          </w:p>
        </w:tc>
      </w:tr>
    </w:tbl>
    <w:p w14:paraId="75B52923" w14:textId="77777777" w:rsidR="00DB02E5" w:rsidRDefault="00DB02E5" w:rsidP="00F27C28">
      <w:pPr>
        <w:pStyle w:val="Body0005after05before"/>
      </w:pPr>
      <w:r>
        <w:t xml:space="preserve">With respect to their complements, the data in </w:t>
      </w:r>
      <w:r w:rsidRPr="00534F9D">
        <w:fldChar w:fldCharType="begin"/>
      </w:r>
      <w:r w:rsidRPr="00534F9D">
        <w:instrText xml:space="preserve"> REF _Ref307935215 \h </w:instrText>
      </w:r>
      <w:r w:rsidRPr="00534F9D">
        <w:fldChar w:fldCharType="separate"/>
      </w:r>
      <w:r w:rsidR="00154D81" w:rsidRPr="00534F9D">
        <w:t xml:space="preserve">Table </w:t>
      </w:r>
      <w:r w:rsidR="00154D81">
        <w:rPr>
          <w:noProof/>
          <w:cs/>
        </w:rPr>
        <w:t>‎</w:t>
      </w:r>
      <w:r w:rsidR="00154D81">
        <w:rPr>
          <w:noProof/>
        </w:rPr>
        <w:t>10</w:t>
      </w:r>
      <w:r w:rsidR="00154D81">
        <w:t>.</w:t>
      </w:r>
      <w:r w:rsidR="00154D81">
        <w:rPr>
          <w:noProof/>
        </w:rPr>
        <w:t>2</w:t>
      </w:r>
      <w:r w:rsidRPr="00534F9D">
        <w:fldChar w:fldCharType="end"/>
      </w:r>
      <w:r>
        <w:t xml:space="preserve"> show</w:t>
      </w:r>
      <w:r w:rsidR="00DA0EA0">
        <w:t>s</w:t>
      </w:r>
      <w:r>
        <w:t xml:space="preserve"> that the prepositions combine with different constituents from different word classes, namely nouns, </w:t>
      </w:r>
      <w:r w:rsidR="00EF188E">
        <w:t>personal pronoun</w:t>
      </w:r>
      <w:r>
        <w:t>s, demonstratives, locatives, and temporal adverbs.</w:t>
      </w:r>
    </w:p>
    <w:p w14:paraId="41F80CEA" w14:textId="77777777" w:rsidR="00DB02E5" w:rsidRPr="00534F9D" w:rsidRDefault="00DB02E5" w:rsidP="00DB02E5">
      <w:pPr>
        <w:pStyle w:val="Caption"/>
      </w:pPr>
      <w:bookmarkStart w:id="4368" w:name="_Ref307935215"/>
      <w:r w:rsidRPr="00534F9D">
        <w:t xml:space="preserve">Table </w:t>
      </w:r>
      <w:fldSimple w:instr=" STYLEREF 1 \s ">
        <w:r w:rsidR="00154D81">
          <w:rPr>
            <w:noProof/>
            <w:cs/>
          </w:rPr>
          <w:t>‎</w:t>
        </w:r>
        <w:r w:rsidR="00154D81">
          <w:rPr>
            <w:noProof/>
          </w:rPr>
          <w:t>10</w:t>
        </w:r>
      </w:fldSimple>
      <w:r w:rsidR="00F207A1">
        <w:t>.</w:t>
      </w:r>
      <w:fldSimple w:instr=" SEQ Table \* ARABIC \s 1 ">
        <w:r w:rsidR="00154D81">
          <w:rPr>
            <w:noProof/>
          </w:rPr>
          <w:t>2</w:t>
        </w:r>
      </w:fldSimple>
      <w:bookmarkEnd w:id="4368"/>
      <w:r w:rsidRPr="00534F9D">
        <w:t>:</w:t>
      </w:r>
      <w:r w:rsidRPr="00534F9D">
        <w:tab/>
      </w:r>
      <w:r>
        <w:t>Word classes of complements</w:t>
      </w:r>
    </w:p>
    <w:tbl>
      <w:tblPr>
        <w:tblW w:w="6607" w:type="dxa"/>
        <w:tblInd w:w="170" w:type="dxa"/>
        <w:tblBorders>
          <w:top w:val="single" w:sz="4" w:space="0" w:color="auto"/>
          <w:bottom w:val="single" w:sz="4" w:space="0" w:color="auto"/>
        </w:tblBorders>
        <w:tblLayout w:type="fixed"/>
        <w:tblLook w:val="01E0" w:firstRow="1" w:lastRow="1" w:firstColumn="1" w:lastColumn="1" w:noHBand="0" w:noVBand="0"/>
      </w:tblPr>
      <w:tblGrid>
        <w:gridCol w:w="1616"/>
        <w:gridCol w:w="794"/>
        <w:gridCol w:w="794"/>
        <w:gridCol w:w="794"/>
        <w:gridCol w:w="567"/>
        <w:gridCol w:w="624"/>
        <w:gridCol w:w="624"/>
        <w:gridCol w:w="794"/>
      </w:tblGrid>
      <w:tr w:rsidR="00AC23C4" w:rsidRPr="00182D21" w14:paraId="3E0DBD37" w14:textId="77777777" w:rsidTr="000B41F9">
        <w:trPr>
          <w:cantSplit/>
          <w:tblHeader/>
        </w:trPr>
        <w:tc>
          <w:tcPr>
            <w:tcW w:w="1616" w:type="dxa"/>
            <w:tcBorders>
              <w:top w:val="single" w:sz="4" w:space="0" w:color="auto"/>
              <w:bottom w:val="single" w:sz="4" w:space="0" w:color="auto"/>
            </w:tcBorders>
            <w:shd w:val="clear" w:color="auto" w:fill="auto"/>
          </w:tcPr>
          <w:p w14:paraId="641447BE" w14:textId="77777777" w:rsidR="00DB02E5" w:rsidRPr="00534F9D" w:rsidRDefault="00DB02E5" w:rsidP="00DA5225">
            <w:pPr>
              <w:pStyle w:val="TableHd"/>
            </w:pPr>
          </w:p>
        </w:tc>
        <w:tc>
          <w:tcPr>
            <w:tcW w:w="794" w:type="dxa"/>
            <w:tcBorders>
              <w:top w:val="single" w:sz="4" w:space="0" w:color="auto"/>
              <w:bottom w:val="single" w:sz="4" w:space="0" w:color="auto"/>
            </w:tcBorders>
            <w:shd w:val="clear" w:color="auto" w:fill="auto"/>
            <w:vAlign w:val="center"/>
          </w:tcPr>
          <w:p w14:paraId="791142F3" w14:textId="20430FA1" w:rsidR="00DB02E5" w:rsidRPr="000B41F9" w:rsidRDefault="000B41F9" w:rsidP="00DA5225">
            <w:pPr>
              <w:pStyle w:val="TableHd"/>
              <w:rPr>
                <w:rStyle w:val="ChSmallCaps"/>
              </w:rPr>
            </w:pPr>
            <w:r w:rsidRPr="000B41F9">
              <w:rPr>
                <w:rStyle w:val="ChSmallCaps"/>
              </w:rPr>
              <w:t>n.com</w:t>
            </w:r>
          </w:p>
        </w:tc>
        <w:tc>
          <w:tcPr>
            <w:tcW w:w="794" w:type="dxa"/>
            <w:tcBorders>
              <w:top w:val="single" w:sz="4" w:space="0" w:color="auto"/>
              <w:bottom w:val="single" w:sz="4" w:space="0" w:color="auto"/>
            </w:tcBorders>
            <w:shd w:val="clear" w:color="auto" w:fill="auto"/>
            <w:vAlign w:val="center"/>
          </w:tcPr>
          <w:p w14:paraId="264258F1" w14:textId="3E5950AF" w:rsidR="00DB02E5" w:rsidRPr="000B41F9" w:rsidRDefault="000B41F9" w:rsidP="00DA5225">
            <w:pPr>
              <w:pStyle w:val="TableHd"/>
              <w:rPr>
                <w:rStyle w:val="ChSmallCaps"/>
              </w:rPr>
            </w:pPr>
            <w:r w:rsidRPr="000B41F9">
              <w:rPr>
                <w:rStyle w:val="ChSmallCaps"/>
              </w:rPr>
              <w:t>n.loc</w:t>
            </w:r>
          </w:p>
        </w:tc>
        <w:tc>
          <w:tcPr>
            <w:tcW w:w="794" w:type="dxa"/>
            <w:tcBorders>
              <w:top w:val="single" w:sz="4" w:space="0" w:color="auto"/>
              <w:bottom w:val="single" w:sz="4" w:space="0" w:color="auto"/>
            </w:tcBorders>
            <w:shd w:val="clear" w:color="auto" w:fill="auto"/>
            <w:vAlign w:val="center"/>
          </w:tcPr>
          <w:p w14:paraId="5A5AE858" w14:textId="6BD05E4F" w:rsidR="00DB02E5" w:rsidRPr="000B41F9" w:rsidRDefault="000B41F9" w:rsidP="00DA5225">
            <w:pPr>
              <w:pStyle w:val="TableHd"/>
              <w:rPr>
                <w:rStyle w:val="ChSmallCaps"/>
              </w:rPr>
            </w:pPr>
            <w:r w:rsidRPr="000B41F9">
              <w:rPr>
                <w:rStyle w:val="ChSmallCaps"/>
              </w:rPr>
              <w:t>n.time</w:t>
            </w:r>
          </w:p>
        </w:tc>
        <w:tc>
          <w:tcPr>
            <w:tcW w:w="567" w:type="dxa"/>
            <w:tcBorders>
              <w:top w:val="single" w:sz="4" w:space="0" w:color="auto"/>
              <w:bottom w:val="single" w:sz="4" w:space="0" w:color="auto"/>
            </w:tcBorders>
            <w:shd w:val="clear" w:color="auto" w:fill="auto"/>
            <w:vAlign w:val="center"/>
          </w:tcPr>
          <w:p w14:paraId="6C906D27" w14:textId="2916A208" w:rsidR="00DB02E5" w:rsidRPr="000B41F9" w:rsidRDefault="000B41F9" w:rsidP="00DA5225">
            <w:pPr>
              <w:pStyle w:val="TableHd"/>
              <w:rPr>
                <w:rStyle w:val="ChSmallCaps"/>
              </w:rPr>
            </w:pPr>
            <w:r w:rsidRPr="000B41F9">
              <w:rPr>
                <w:rStyle w:val="ChSmallCaps"/>
              </w:rPr>
              <w:t>pro</w:t>
            </w:r>
          </w:p>
        </w:tc>
        <w:tc>
          <w:tcPr>
            <w:tcW w:w="624" w:type="dxa"/>
            <w:tcBorders>
              <w:top w:val="single" w:sz="4" w:space="0" w:color="auto"/>
              <w:bottom w:val="single" w:sz="4" w:space="0" w:color="auto"/>
            </w:tcBorders>
            <w:shd w:val="clear" w:color="auto" w:fill="auto"/>
            <w:vAlign w:val="center"/>
          </w:tcPr>
          <w:p w14:paraId="7BB874AA" w14:textId="0FD1040D" w:rsidR="00DB02E5" w:rsidRPr="000B41F9" w:rsidRDefault="000B41F9" w:rsidP="00DA5225">
            <w:pPr>
              <w:pStyle w:val="TableHd"/>
              <w:rPr>
                <w:rStyle w:val="ChSmallCaps"/>
              </w:rPr>
            </w:pPr>
            <w:r w:rsidRPr="000B41F9">
              <w:rPr>
                <w:rStyle w:val="ChSmallCaps"/>
              </w:rPr>
              <w:t>dem</w:t>
            </w:r>
          </w:p>
        </w:tc>
        <w:tc>
          <w:tcPr>
            <w:tcW w:w="624" w:type="dxa"/>
            <w:tcBorders>
              <w:top w:val="single" w:sz="4" w:space="0" w:color="auto"/>
              <w:bottom w:val="single" w:sz="4" w:space="0" w:color="auto"/>
            </w:tcBorders>
            <w:shd w:val="clear" w:color="auto" w:fill="auto"/>
            <w:vAlign w:val="center"/>
          </w:tcPr>
          <w:p w14:paraId="6E609591" w14:textId="7D5269F7" w:rsidR="00DB02E5" w:rsidRPr="000B41F9" w:rsidRDefault="000B41F9" w:rsidP="00DA5225">
            <w:pPr>
              <w:pStyle w:val="TableHd"/>
              <w:rPr>
                <w:rStyle w:val="ChSmallCaps"/>
              </w:rPr>
            </w:pPr>
            <w:r w:rsidRPr="000B41F9">
              <w:rPr>
                <w:rStyle w:val="ChSmallCaps"/>
              </w:rPr>
              <w:t>loc</w:t>
            </w:r>
          </w:p>
        </w:tc>
        <w:tc>
          <w:tcPr>
            <w:tcW w:w="794" w:type="dxa"/>
            <w:tcBorders>
              <w:top w:val="single" w:sz="4" w:space="0" w:color="auto"/>
              <w:bottom w:val="single" w:sz="4" w:space="0" w:color="auto"/>
            </w:tcBorders>
            <w:shd w:val="clear" w:color="auto" w:fill="auto"/>
            <w:vAlign w:val="center"/>
          </w:tcPr>
          <w:p w14:paraId="0A56C69A" w14:textId="44A95294" w:rsidR="00DB02E5" w:rsidRPr="000B41F9" w:rsidRDefault="000B41F9" w:rsidP="00DA5225">
            <w:pPr>
              <w:pStyle w:val="TableHd"/>
              <w:rPr>
                <w:rStyle w:val="ChSmallCaps"/>
              </w:rPr>
            </w:pPr>
            <w:r w:rsidRPr="000B41F9">
              <w:rPr>
                <w:rStyle w:val="ChSmallCaps"/>
              </w:rPr>
              <w:t>adv.t</w:t>
            </w:r>
          </w:p>
        </w:tc>
      </w:tr>
      <w:tr w:rsidR="00AC23C4" w:rsidRPr="00534F9D" w14:paraId="491FA709" w14:textId="77777777" w:rsidTr="000B41F9">
        <w:tc>
          <w:tcPr>
            <w:tcW w:w="1616" w:type="dxa"/>
            <w:tcBorders>
              <w:top w:val="single" w:sz="4" w:space="0" w:color="auto"/>
            </w:tcBorders>
            <w:shd w:val="clear" w:color="auto" w:fill="auto"/>
          </w:tcPr>
          <w:p w14:paraId="3020B475" w14:textId="47399562" w:rsidR="00DB02E5" w:rsidRPr="002316B2" w:rsidRDefault="00DB02E5" w:rsidP="00DB02E5">
            <w:pPr>
              <w:pStyle w:val="TableCell2-0"/>
            </w:pPr>
            <w:r w:rsidRPr="005B67F2">
              <w:rPr>
                <w:rStyle w:val="ChItalBold"/>
              </w:rPr>
              <w:t>di</w:t>
            </w:r>
            <w:r w:rsidRPr="00534F9D">
              <w:t xml:space="preserve"> </w:t>
            </w:r>
            <w:r w:rsidR="00B7093A">
              <w:t>‘</w:t>
            </w:r>
            <w:r>
              <w:t>at, in</w:t>
            </w:r>
            <w:r w:rsidR="00B7093A">
              <w:t>’</w:t>
            </w:r>
          </w:p>
        </w:tc>
        <w:tc>
          <w:tcPr>
            <w:tcW w:w="794" w:type="dxa"/>
            <w:tcBorders>
              <w:top w:val="single" w:sz="4" w:space="0" w:color="auto"/>
            </w:tcBorders>
            <w:shd w:val="clear" w:color="auto" w:fill="auto"/>
          </w:tcPr>
          <w:p w14:paraId="71B7BF4C" w14:textId="77777777" w:rsidR="00DB02E5" w:rsidRPr="00160596" w:rsidRDefault="00DB02E5" w:rsidP="00DB02E5">
            <w:pPr>
              <w:pStyle w:val="TableCell2-0Center"/>
            </w:pPr>
            <w:r w:rsidRPr="00160596">
              <w:t>X</w:t>
            </w:r>
          </w:p>
        </w:tc>
        <w:tc>
          <w:tcPr>
            <w:tcW w:w="794" w:type="dxa"/>
            <w:tcBorders>
              <w:top w:val="single" w:sz="4" w:space="0" w:color="auto"/>
            </w:tcBorders>
            <w:shd w:val="clear" w:color="auto" w:fill="auto"/>
          </w:tcPr>
          <w:p w14:paraId="3132BBCC" w14:textId="77777777" w:rsidR="00DB02E5" w:rsidRPr="002316B2" w:rsidRDefault="00DB02E5" w:rsidP="00DB02E5">
            <w:pPr>
              <w:pStyle w:val="TableCell2-0Center"/>
            </w:pPr>
            <w:r w:rsidRPr="00160596">
              <w:t>X</w:t>
            </w:r>
          </w:p>
        </w:tc>
        <w:tc>
          <w:tcPr>
            <w:tcW w:w="794" w:type="dxa"/>
            <w:tcBorders>
              <w:top w:val="single" w:sz="4" w:space="0" w:color="auto"/>
            </w:tcBorders>
            <w:shd w:val="clear" w:color="auto" w:fill="auto"/>
          </w:tcPr>
          <w:p w14:paraId="025B5E40" w14:textId="77777777" w:rsidR="00DB02E5" w:rsidRPr="00160596" w:rsidRDefault="00DB02E5" w:rsidP="00DB02E5">
            <w:pPr>
              <w:pStyle w:val="TableCell2-0Center"/>
            </w:pPr>
          </w:p>
        </w:tc>
        <w:tc>
          <w:tcPr>
            <w:tcW w:w="567" w:type="dxa"/>
            <w:tcBorders>
              <w:top w:val="single" w:sz="4" w:space="0" w:color="auto"/>
            </w:tcBorders>
            <w:shd w:val="clear" w:color="auto" w:fill="auto"/>
          </w:tcPr>
          <w:p w14:paraId="063B6843" w14:textId="77777777" w:rsidR="00DB02E5" w:rsidRPr="00160596" w:rsidRDefault="00DB02E5" w:rsidP="00DB02E5">
            <w:pPr>
              <w:pStyle w:val="TableCell2-0Center"/>
            </w:pPr>
            <w:r w:rsidRPr="00160596">
              <w:t>X</w:t>
            </w:r>
          </w:p>
        </w:tc>
        <w:tc>
          <w:tcPr>
            <w:tcW w:w="624" w:type="dxa"/>
            <w:tcBorders>
              <w:top w:val="single" w:sz="4" w:space="0" w:color="auto"/>
            </w:tcBorders>
            <w:shd w:val="clear" w:color="auto" w:fill="auto"/>
          </w:tcPr>
          <w:p w14:paraId="301B8FDC" w14:textId="77777777" w:rsidR="00DB02E5" w:rsidRPr="00160596" w:rsidRDefault="00DB02E5" w:rsidP="00DB02E5">
            <w:pPr>
              <w:pStyle w:val="TableCell2-0Center"/>
            </w:pPr>
          </w:p>
        </w:tc>
        <w:tc>
          <w:tcPr>
            <w:tcW w:w="624" w:type="dxa"/>
            <w:tcBorders>
              <w:top w:val="single" w:sz="4" w:space="0" w:color="auto"/>
            </w:tcBorders>
            <w:shd w:val="clear" w:color="auto" w:fill="auto"/>
          </w:tcPr>
          <w:p w14:paraId="2C6ABA43" w14:textId="77777777" w:rsidR="00DB02E5" w:rsidRPr="00160596" w:rsidRDefault="00DB02E5" w:rsidP="00DB02E5">
            <w:pPr>
              <w:pStyle w:val="TableCell2-0Center"/>
            </w:pPr>
            <w:r w:rsidRPr="00160596">
              <w:t>X</w:t>
            </w:r>
          </w:p>
        </w:tc>
        <w:tc>
          <w:tcPr>
            <w:tcW w:w="794" w:type="dxa"/>
            <w:tcBorders>
              <w:top w:val="single" w:sz="4" w:space="0" w:color="auto"/>
            </w:tcBorders>
            <w:shd w:val="clear" w:color="auto" w:fill="auto"/>
          </w:tcPr>
          <w:p w14:paraId="157874A5" w14:textId="77777777" w:rsidR="00DB02E5" w:rsidRPr="00160596" w:rsidRDefault="00DB02E5" w:rsidP="00DB02E5">
            <w:pPr>
              <w:pStyle w:val="TableCell2-0Center"/>
            </w:pPr>
          </w:p>
        </w:tc>
      </w:tr>
      <w:tr w:rsidR="00AC23C4" w:rsidRPr="00534F9D" w14:paraId="5277837C" w14:textId="77777777" w:rsidTr="000B41F9">
        <w:tc>
          <w:tcPr>
            <w:tcW w:w="1616" w:type="dxa"/>
            <w:shd w:val="clear" w:color="auto" w:fill="auto"/>
          </w:tcPr>
          <w:p w14:paraId="5E57D23B" w14:textId="4DADFDE8" w:rsidR="00DB02E5" w:rsidRPr="00534F9D" w:rsidRDefault="00DB02E5" w:rsidP="00DB02E5">
            <w:pPr>
              <w:pStyle w:val="TableCell0-0"/>
            </w:pPr>
            <w:r w:rsidRPr="00534F9D">
              <w:rPr>
                <w:rStyle w:val="ChItalBold"/>
              </w:rPr>
              <w:t>ke</w:t>
            </w:r>
            <w:r w:rsidRPr="00534F9D">
              <w:t xml:space="preserve"> </w:t>
            </w:r>
            <w:r w:rsidR="00B7093A">
              <w:t>‘</w:t>
            </w:r>
            <w:r w:rsidRPr="00534F9D">
              <w:t>to</w:t>
            </w:r>
            <w:r w:rsidR="00B7093A">
              <w:t>’</w:t>
            </w:r>
          </w:p>
        </w:tc>
        <w:tc>
          <w:tcPr>
            <w:tcW w:w="794" w:type="dxa"/>
            <w:shd w:val="clear" w:color="auto" w:fill="auto"/>
          </w:tcPr>
          <w:p w14:paraId="6A290E61" w14:textId="77777777" w:rsidR="00DB02E5" w:rsidRPr="00534F9D" w:rsidRDefault="00DB02E5" w:rsidP="00DB02E5">
            <w:pPr>
              <w:pStyle w:val="TableCell0-0Center"/>
            </w:pPr>
            <w:r w:rsidRPr="00534F9D">
              <w:t>X</w:t>
            </w:r>
          </w:p>
        </w:tc>
        <w:tc>
          <w:tcPr>
            <w:tcW w:w="794" w:type="dxa"/>
            <w:shd w:val="clear" w:color="auto" w:fill="auto"/>
          </w:tcPr>
          <w:p w14:paraId="44197D20" w14:textId="77777777" w:rsidR="00DB02E5" w:rsidRPr="00534F9D" w:rsidRDefault="00DB02E5" w:rsidP="00DB02E5">
            <w:pPr>
              <w:pStyle w:val="TableCell0-0Center"/>
            </w:pPr>
            <w:r w:rsidRPr="00534F9D">
              <w:t>X</w:t>
            </w:r>
          </w:p>
        </w:tc>
        <w:tc>
          <w:tcPr>
            <w:tcW w:w="794" w:type="dxa"/>
            <w:shd w:val="clear" w:color="auto" w:fill="auto"/>
          </w:tcPr>
          <w:p w14:paraId="20E1FEF5" w14:textId="77777777" w:rsidR="00DB02E5" w:rsidRPr="00534F9D" w:rsidRDefault="00DB02E5" w:rsidP="00DB02E5">
            <w:pPr>
              <w:pStyle w:val="TableCell0-0Center"/>
            </w:pPr>
          </w:p>
        </w:tc>
        <w:tc>
          <w:tcPr>
            <w:tcW w:w="567" w:type="dxa"/>
            <w:shd w:val="clear" w:color="auto" w:fill="auto"/>
          </w:tcPr>
          <w:p w14:paraId="18FEB7AD" w14:textId="77777777" w:rsidR="00DB02E5" w:rsidRPr="00534F9D" w:rsidRDefault="00DB02E5" w:rsidP="00DB02E5">
            <w:pPr>
              <w:pStyle w:val="TableCell0-0Center"/>
            </w:pPr>
            <w:r w:rsidRPr="00534F9D">
              <w:t>X</w:t>
            </w:r>
          </w:p>
        </w:tc>
        <w:tc>
          <w:tcPr>
            <w:tcW w:w="624" w:type="dxa"/>
            <w:shd w:val="clear" w:color="auto" w:fill="auto"/>
          </w:tcPr>
          <w:p w14:paraId="7ED923F0" w14:textId="77777777" w:rsidR="00DB02E5" w:rsidRPr="00534F9D" w:rsidRDefault="00DB02E5" w:rsidP="00DB02E5">
            <w:pPr>
              <w:pStyle w:val="TableCell0-0Center"/>
            </w:pPr>
          </w:p>
        </w:tc>
        <w:tc>
          <w:tcPr>
            <w:tcW w:w="624" w:type="dxa"/>
            <w:shd w:val="clear" w:color="auto" w:fill="auto"/>
          </w:tcPr>
          <w:p w14:paraId="6B44A1F3" w14:textId="77777777" w:rsidR="00DB02E5" w:rsidRPr="00534F9D" w:rsidRDefault="00DB02E5" w:rsidP="00DB02E5">
            <w:pPr>
              <w:pStyle w:val="TableCell0-0Center"/>
            </w:pPr>
            <w:r w:rsidRPr="00534F9D">
              <w:t>X</w:t>
            </w:r>
          </w:p>
        </w:tc>
        <w:tc>
          <w:tcPr>
            <w:tcW w:w="794" w:type="dxa"/>
            <w:shd w:val="clear" w:color="auto" w:fill="auto"/>
          </w:tcPr>
          <w:p w14:paraId="4305D98B" w14:textId="77777777" w:rsidR="00DB02E5" w:rsidRPr="00534F9D" w:rsidRDefault="00DB02E5" w:rsidP="00DB02E5">
            <w:pPr>
              <w:pStyle w:val="TableCell0-0Center"/>
            </w:pPr>
          </w:p>
        </w:tc>
      </w:tr>
      <w:tr w:rsidR="00AC23C4" w:rsidRPr="00534F9D" w14:paraId="7B5E1E9E" w14:textId="77777777" w:rsidTr="000B41F9">
        <w:tc>
          <w:tcPr>
            <w:tcW w:w="1616" w:type="dxa"/>
            <w:shd w:val="clear" w:color="auto" w:fill="auto"/>
          </w:tcPr>
          <w:p w14:paraId="4DFC0BA8" w14:textId="07B7A84C" w:rsidR="00DB02E5" w:rsidRPr="00534F9D" w:rsidRDefault="00DB02E5" w:rsidP="00DB02E5">
            <w:pPr>
              <w:pStyle w:val="TableCell0-0"/>
            </w:pPr>
            <w:r w:rsidRPr="00534F9D">
              <w:rPr>
                <w:rStyle w:val="ChItalBold"/>
              </w:rPr>
              <w:t>dari</w:t>
            </w:r>
            <w:r w:rsidRPr="00534F9D">
              <w:t xml:space="preserve"> </w:t>
            </w:r>
            <w:r w:rsidR="00B7093A">
              <w:t>‘</w:t>
            </w:r>
            <w:r w:rsidRPr="002316B2">
              <w:t>from</w:t>
            </w:r>
            <w:r w:rsidR="00B7093A">
              <w:t>’</w:t>
            </w:r>
          </w:p>
        </w:tc>
        <w:tc>
          <w:tcPr>
            <w:tcW w:w="794" w:type="dxa"/>
            <w:shd w:val="clear" w:color="auto" w:fill="auto"/>
          </w:tcPr>
          <w:p w14:paraId="5957FD2D" w14:textId="77777777" w:rsidR="00DB02E5" w:rsidRPr="00534F9D" w:rsidRDefault="00DB02E5" w:rsidP="00DB02E5">
            <w:pPr>
              <w:pStyle w:val="TableCell0-0Center"/>
            </w:pPr>
            <w:r w:rsidRPr="00534F9D">
              <w:t>X</w:t>
            </w:r>
          </w:p>
        </w:tc>
        <w:tc>
          <w:tcPr>
            <w:tcW w:w="794" w:type="dxa"/>
            <w:shd w:val="clear" w:color="auto" w:fill="auto"/>
          </w:tcPr>
          <w:p w14:paraId="1F989CB0" w14:textId="77777777" w:rsidR="00DB02E5" w:rsidRPr="00534F9D" w:rsidRDefault="00DB02E5" w:rsidP="00DB02E5">
            <w:pPr>
              <w:pStyle w:val="TableCell0-0Center"/>
            </w:pPr>
            <w:r w:rsidRPr="00534F9D">
              <w:t>X</w:t>
            </w:r>
          </w:p>
        </w:tc>
        <w:tc>
          <w:tcPr>
            <w:tcW w:w="794" w:type="dxa"/>
            <w:shd w:val="clear" w:color="auto" w:fill="auto"/>
          </w:tcPr>
          <w:p w14:paraId="3CBFD0A6" w14:textId="77777777" w:rsidR="00DB02E5" w:rsidRPr="00534F9D" w:rsidRDefault="00DB02E5" w:rsidP="00DB02E5">
            <w:pPr>
              <w:pStyle w:val="TableCell0-0Center"/>
            </w:pPr>
            <w:r w:rsidRPr="00534F9D">
              <w:t>X</w:t>
            </w:r>
          </w:p>
        </w:tc>
        <w:tc>
          <w:tcPr>
            <w:tcW w:w="567" w:type="dxa"/>
            <w:shd w:val="clear" w:color="auto" w:fill="auto"/>
          </w:tcPr>
          <w:p w14:paraId="25B43970" w14:textId="77777777" w:rsidR="00DB02E5" w:rsidRPr="00534F9D" w:rsidRDefault="00DB02E5" w:rsidP="00DB02E5">
            <w:pPr>
              <w:pStyle w:val="TableCell0-0Center"/>
            </w:pPr>
            <w:r w:rsidRPr="00534F9D">
              <w:t>X</w:t>
            </w:r>
          </w:p>
        </w:tc>
        <w:tc>
          <w:tcPr>
            <w:tcW w:w="624" w:type="dxa"/>
            <w:shd w:val="clear" w:color="auto" w:fill="auto"/>
          </w:tcPr>
          <w:p w14:paraId="0E0C3BF5" w14:textId="77777777" w:rsidR="00DB02E5" w:rsidRPr="00534F9D" w:rsidRDefault="00DB02E5" w:rsidP="00DB02E5">
            <w:pPr>
              <w:pStyle w:val="TableCell0-0Center"/>
            </w:pPr>
          </w:p>
        </w:tc>
        <w:tc>
          <w:tcPr>
            <w:tcW w:w="624" w:type="dxa"/>
            <w:shd w:val="clear" w:color="auto" w:fill="auto"/>
          </w:tcPr>
          <w:p w14:paraId="0664D750" w14:textId="77777777" w:rsidR="00DB02E5" w:rsidRPr="00534F9D" w:rsidRDefault="00DB02E5" w:rsidP="00DB02E5">
            <w:pPr>
              <w:pStyle w:val="TableCell0-0Center"/>
            </w:pPr>
            <w:r w:rsidRPr="00534F9D">
              <w:t>X</w:t>
            </w:r>
          </w:p>
        </w:tc>
        <w:tc>
          <w:tcPr>
            <w:tcW w:w="794" w:type="dxa"/>
            <w:shd w:val="clear" w:color="auto" w:fill="auto"/>
          </w:tcPr>
          <w:p w14:paraId="65A4B91B" w14:textId="77777777" w:rsidR="00DB02E5" w:rsidRPr="00534F9D" w:rsidRDefault="00DB02E5" w:rsidP="00DB02E5">
            <w:pPr>
              <w:pStyle w:val="TableCell0-0Center"/>
            </w:pPr>
            <w:r w:rsidRPr="00534F9D">
              <w:t>X</w:t>
            </w:r>
          </w:p>
        </w:tc>
      </w:tr>
      <w:tr w:rsidR="00AC23C4" w:rsidRPr="00534F9D" w14:paraId="085D53BF" w14:textId="77777777" w:rsidTr="000B41F9">
        <w:tc>
          <w:tcPr>
            <w:tcW w:w="1616" w:type="dxa"/>
            <w:shd w:val="clear" w:color="auto" w:fill="auto"/>
          </w:tcPr>
          <w:p w14:paraId="64C97D1F" w14:textId="08AFA845" w:rsidR="00DB02E5" w:rsidRPr="00534F9D" w:rsidRDefault="00DB02E5" w:rsidP="00DB02E5">
            <w:pPr>
              <w:pStyle w:val="TableCell0-2Break"/>
            </w:pPr>
            <w:r w:rsidRPr="00534F9D">
              <w:rPr>
                <w:rStyle w:val="ChItalBold"/>
              </w:rPr>
              <w:t>sampe</w:t>
            </w:r>
            <w:r w:rsidRPr="00534F9D">
              <w:t xml:space="preserve"> </w:t>
            </w:r>
            <w:r w:rsidR="00B7093A">
              <w:t>‘</w:t>
            </w:r>
            <w:r>
              <w:t>until</w:t>
            </w:r>
            <w:r w:rsidR="00B7093A">
              <w:t>’</w:t>
            </w:r>
          </w:p>
        </w:tc>
        <w:tc>
          <w:tcPr>
            <w:tcW w:w="794" w:type="dxa"/>
            <w:shd w:val="clear" w:color="auto" w:fill="auto"/>
          </w:tcPr>
          <w:p w14:paraId="20D1F37E" w14:textId="77777777" w:rsidR="00DB02E5" w:rsidRPr="00534F9D" w:rsidRDefault="00DB02E5" w:rsidP="00DB02E5">
            <w:pPr>
              <w:pStyle w:val="TableCell0-2CenterBreak"/>
            </w:pPr>
          </w:p>
        </w:tc>
        <w:tc>
          <w:tcPr>
            <w:tcW w:w="794" w:type="dxa"/>
            <w:shd w:val="clear" w:color="auto" w:fill="auto"/>
          </w:tcPr>
          <w:p w14:paraId="3176EB76" w14:textId="77777777" w:rsidR="00DB02E5" w:rsidRPr="00534F9D" w:rsidRDefault="00DB02E5" w:rsidP="00DB02E5">
            <w:pPr>
              <w:pStyle w:val="TableCell0-2CenterBreak"/>
            </w:pPr>
          </w:p>
        </w:tc>
        <w:tc>
          <w:tcPr>
            <w:tcW w:w="794" w:type="dxa"/>
            <w:shd w:val="clear" w:color="auto" w:fill="auto"/>
          </w:tcPr>
          <w:p w14:paraId="3A33DAAB" w14:textId="77777777" w:rsidR="00DB02E5" w:rsidRPr="00534F9D" w:rsidRDefault="00DB02E5" w:rsidP="00DB02E5">
            <w:pPr>
              <w:pStyle w:val="TableCell0-2CenterBreak"/>
            </w:pPr>
            <w:r w:rsidRPr="00534F9D">
              <w:t>X</w:t>
            </w:r>
          </w:p>
        </w:tc>
        <w:tc>
          <w:tcPr>
            <w:tcW w:w="567" w:type="dxa"/>
            <w:shd w:val="clear" w:color="auto" w:fill="auto"/>
          </w:tcPr>
          <w:p w14:paraId="7258B2ED" w14:textId="77777777" w:rsidR="00DB02E5" w:rsidRPr="00534F9D" w:rsidRDefault="00DB02E5" w:rsidP="00DB02E5">
            <w:pPr>
              <w:pStyle w:val="TableCell0-2CenterBreak"/>
            </w:pPr>
          </w:p>
        </w:tc>
        <w:tc>
          <w:tcPr>
            <w:tcW w:w="624" w:type="dxa"/>
            <w:shd w:val="clear" w:color="auto" w:fill="auto"/>
          </w:tcPr>
          <w:p w14:paraId="4FD52203" w14:textId="77777777" w:rsidR="00DB02E5" w:rsidRPr="00534F9D" w:rsidRDefault="00DB02E5" w:rsidP="00DB02E5">
            <w:pPr>
              <w:pStyle w:val="TableCell0-2CenterBreak"/>
            </w:pPr>
          </w:p>
        </w:tc>
        <w:tc>
          <w:tcPr>
            <w:tcW w:w="624" w:type="dxa"/>
            <w:shd w:val="clear" w:color="auto" w:fill="auto"/>
          </w:tcPr>
          <w:p w14:paraId="3E86A6EE" w14:textId="77777777" w:rsidR="00DB02E5" w:rsidRPr="00534F9D" w:rsidRDefault="00DB02E5" w:rsidP="00DB02E5">
            <w:pPr>
              <w:pStyle w:val="TableCell0-2CenterBreak"/>
            </w:pPr>
          </w:p>
        </w:tc>
        <w:tc>
          <w:tcPr>
            <w:tcW w:w="794" w:type="dxa"/>
            <w:shd w:val="clear" w:color="auto" w:fill="auto"/>
          </w:tcPr>
          <w:p w14:paraId="4EBECA22" w14:textId="77777777" w:rsidR="00DB02E5" w:rsidRPr="00534F9D" w:rsidRDefault="00DB02E5" w:rsidP="00DB02E5">
            <w:pPr>
              <w:pStyle w:val="TableCell0-2CenterBreak"/>
            </w:pPr>
            <w:r w:rsidRPr="00534F9D">
              <w:t>X</w:t>
            </w:r>
          </w:p>
        </w:tc>
      </w:tr>
      <w:tr w:rsidR="00AC23C4" w:rsidRPr="00534F9D" w14:paraId="45DCC0CF" w14:textId="77777777" w:rsidTr="000B41F9">
        <w:tc>
          <w:tcPr>
            <w:tcW w:w="1616" w:type="dxa"/>
            <w:shd w:val="clear" w:color="auto" w:fill="auto"/>
          </w:tcPr>
          <w:p w14:paraId="7F626E3F" w14:textId="377EEEAD" w:rsidR="00DB02E5" w:rsidRPr="00534F9D" w:rsidRDefault="00AB3BA2" w:rsidP="00DB02E5">
            <w:pPr>
              <w:pStyle w:val="TableCell2-0"/>
            </w:pPr>
            <w:r w:rsidRPr="00076132">
              <w:rPr>
                <w:rStyle w:val="ChItalBold"/>
              </w:rPr>
              <w:t>dengan</w:t>
            </w:r>
            <w:r>
              <w:rPr>
                <w:rStyle w:val="ChItalBold"/>
              </w:rPr>
              <w:t>g</w:t>
            </w:r>
            <w:r w:rsidR="00DB02E5">
              <w:t xml:space="preserve"> </w:t>
            </w:r>
            <w:r w:rsidR="00B7093A">
              <w:t>‘</w:t>
            </w:r>
            <w:r w:rsidR="00DB02E5">
              <w:t>with</w:t>
            </w:r>
            <w:r w:rsidR="00B7093A">
              <w:t>’</w:t>
            </w:r>
          </w:p>
        </w:tc>
        <w:tc>
          <w:tcPr>
            <w:tcW w:w="794" w:type="dxa"/>
            <w:shd w:val="clear" w:color="auto" w:fill="auto"/>
          </w:tcPr>
          <w:p w14:paraId="7E2C5900" w14:textId="77777777" w:rsidR="00DB02E5" w:rsidRPr="00534F9D" w:rsidRDefault="00DB02E5" w:rsidP="00DB02E5">
            <w:pPr>
              <w:pStyle w:val="TableCell2-0Center"/>
            </w:pPr>
            <w:r w:rsidRPr="00534F9D">
              <w:t>X</w:t>
            </w:r>
          </w:p>
        </w:tc>
        <w:tc>
          <w:tcPr>
            <w:tcW w:w="794" w:type="dxa"/>
            <w:shd w:val="clear" w:color="auto" w:fill="auto"/>
          </w:tcPr>
          <w:p w14:paraId="065F476B" w14:textId="77777777" w:rsidR="00DB02E5" w:rsidRPr="00534F9D" w:rsidRDefault="00DB02E5" w:rsidP="00DB02E5">
            <w:pPr>
              <w:pStyle w:val="TableCell2-0Center"/>
            </w:pPr>
          </w:p>
        </w:tc>
        <w:tc>
          <w:tcPr>
            <w:tcW w:w="794" w:type="dxa"/>
            <w:shd w:val="clear" w:color="auto" w:fill="auto"/>
          </w:tcPr>
          <w:p w14:paraId="10439570" w14:textId="77777777" w:rsidR="00DB02E5" w:rsidRPr="00534F9D" w:rsidRDefault="00DB02E5" w:rsidP="00DB02E5">
            <w:pPr>
              <w:pStyle w:val="TableCell2-0Center"/>
            </w:pPr>
          </w:p>
        </w:tc>
        <w:tc>
          <w:tcPr>
            <w:tcW w:w="567" w:type="dxa"/>
            <w:shd w:val="clear" w:color="auto" w:fill="auto"/>
          </w:tcPr>
          <w:p w14:paraId="0BC89AB2" w14:textId="77777777" w:rsidR="00DB02E5" w:rsidRPr="00534F9D" w:rsidRDefault="00DB02E5" w:rsidP="00DB02E5">
            <w:pPr>
              <w:pStyle w:val="TableCell2-0Center"/>
            </w:pPr>
            <w:r w:rsidRPr="00534F9D">
              <w:t>X</w:t>
            </w:r>
          </w:p>
        </w:tc>
        <w:tc>
          <w:tcPr>
            <w:tcW w:w="624" w:type="dxa"/>
            <w:shd w:val="clear" w:color="auto" w:fill="auto"/>
          </w:tcPr>
          <w:p w14:paraId="29E34A33" w14:textId="77777777" w:rsidR="00DB02E5" w:rsidRPr="00534F9D" w:rsidRDefault="00DB02E5" w:rsidP="00DB02E5">
            <w:pPr>
              <w:pStyle w:val="TableCell2-0Center"/>
            </w:pPr>
            <w:r w:rsidRPr="00534F9D">
              <w:t>X</w:t>
            </w:r>
          </w:p>
        </w:tc>
        <w:tc>
          <w:tcPr>
            <w:tcW w:w="624" w:type="dxa"/>
            <w:shd w:val="clear" w:color="auto" w:fill="auto"/>
          </w:tcPr>
          <w:p w14:paraId="0FA24E76" w14:textId="77777777" w:rsidR="00DB02E5" w:rsidRPr="00534F9D" w:rsidRDefault="00DB02E5" w:rsidP="00DB02E5">
            <w:pPr>
              <w:pStyle w:val="TableCell2-0Center"/>
            </w:pPr>
          </w:p>
        </w:tc>
        <w:tc>
          <w:tcPr>
            <w:tcW w:w="794" w:type="dxa"/>
            <w:shd w:val="clear" w:color="auto" w:fill="auto"/>
          </w:tcPr>
          <w:p w14:paraId="60A8C6BA" w14:textId="77777777" w:rsidR="00DB02E5" w:rsidRPr="00534F9D" w:rsidRDefault="00DB02E5" w:rsidP="00DB02E5">
            <w:pPr>
              <w:pStyle w:val="TableCell2-0Center"/>
            </w:pPr>
          </w:p>
        </w:tc>
      </w:tr>
      <w:tr w:rsidR="00AC23C4" w:rsidRPr="00534F9D" w14:paraId="6B95301B" w14:textId="77777777" w:rsidTr="000B41F9">
        <w:tc>
          <w:tcPr>
            <w:tcW w:w="1616" w:type="dxa"/>
            <w:shd w:val="clear" w:color="auto" w:fill="auto"/>
          </w:tcPr>
          <w:p w14:paraId="40DDACFA" w14:textId="4979D37F" w:rsidR="00DB02E5" w:rsidRPr="00534F9D" w:rsidRDefault="00DB02E5" w:rsidP="00DB02E5">
            <w:pPr>
              <w:pStyle w:val="TableCell0-0"/>
            </w:pPr>
            <w:r w:rsidRPr="00534F9D">
              <w:rPr>
                <w:rStyle w:val="ChItalBold"/>
              </w:rPr>
              <w:t>sama</w:t>
            </w:r>
            <w:r w:rsidRPr="00534F9D">
              <w:t xml:space="preserve"> </w:t>
            </w:r>
            <w:r w:rsidR="00B7093A">
              <w:t>‘</w:t>
            </w:r>
            <w:r>
              <w:t>to</w:t>
            </w:r>
            <w:r w:rsidR="00B7093A">
              <w:t>’</w:t>
            </w:r>
          </w:p>
        </w:tc>
        <w:tc>
          <w:tcPr>
            <w:tcW w:w="794" w:type="dxa"/>
            <w:shd w:val="clear" w:color="auto" w:fill="auto"/>
          </w:tcPr>
          <w:p w14:paraId="1341BC41" w14:textId="77777777" w:rsidR="00DB02E5" w:rsidRPr="00534F9D" w:rsidRDefault="00DB02E5" w:rsidP="00DB02E5">
            <w:pPr>
              <w:pStyle w:val="TableCell0-0Center"/>
            </w:pPr>
            <w:r w:rsidRPr="00534F9D">
              <w:t>X</w:t>
            </w:r>
          </w:p>
        </w:tc>
        <w:tc>
          <w:tcPr>
            <w:tcW w:w="794" w:type="dxa"/>
            <w:shd w:val="clear" w:color="auto" w:fill="auto"/>
          </w:tcPr>
          <w:p w14:paraId="5BDFBD63" w14:textId="77777777" w:rsidR="00DB02E5" w:rsidRPr="00534F9D" w:rsidRDefault="00DB02E5" w:rsidP="00DB02E5">
            <w:pPr>
              <w:pStyle w:val="TableCell0-0Center"/>
            </w:pPr>
          </w:p>
        </w:tc>
        <w:tc>
          <w:tcPr>
            <w:tcW w:w="794" w:type="dxa"/>
            <w:shd w:val="clear" w:color="auto" w:fill="auto"/>
          </w:tcPr>
          <w:p w14:paraId="31716C83" w14:textId="77777777" w:rsidR="00DB02E5" w:rsidRPr="00534F9D" w:rsidRDefault="00DB02E5" w:rsidP="00DB02E5">
            <w:pPr>
              <w:pStyle w:val="TableCell0-0Center"/>
            </w:pPr>
          </w:p>
        </w:tc>
        <w:tc>
          <w:tcPr>
            <w:tcW w:w="567" w:type="dxa"/>
            <w:shd w:val="clear" w:color="auto" w:fill="auto"/>
          </w:tcPr>
          <w:p w14:paraId="675CA67E" w14:textId="77777777" w:rsidR="00DB02E5" w:rsidRPr="00534F9D" w:rsidRDefault="00DB02E5" w:rsidP="00DB02E5">
            <w:pPr>
              <w:pStyle w:val="TableCell0-0Center"/>
            </w:pPr>
            <w:r w:rsidRPr="00534F9D">
              <w:t>X</w:t>
            </w:r>
          </w:p>
        </w:tc>
        <w:tc>
          <w:tcPr>
            <w:tcW w:w="624" w:type="dxa"/>
            <w:shd w:val="clear" w:color="auto" w:fill="auto"/>
          </w:tcPr>
          <w:p w14:paraId="686C25DC" w14:textId="77777777" w:rsidR="00DB02E5" w:rsidRPr="00534F9D" w:rsidRDefault="00DB02E5" w:rsidP="00DB02E5">
            <w:pPr>
              <w:pStyle w:val="TableCell0-0Center"/>
            </w:pPr>
            <w:r w:rsidRPr="00534F9D">
              <w:t>X</w:t>
            </w:r>
          </w:p>
        </w:tc>
        <w:tc>
          <w:tcPr>
            <w:tcW w:w="624" w:type="dxa"/>
            <w:shd w:val="clear" w:color="auto" w:fill="auto"/>
          </w:tcPr>
          <w:p w14:paraId="17F54CF4" w14:textId="77777777" w:rsidR="00DB02E5" w:rsidRPr="00534F9D" w:rsidRDefault="00DB02E5" w:rsidP="00DB02E5">
            <w:pPr>
              <w:pStyle w:val="TableCell0-0Center"/>
            </w:pPr>
          </w:p>
        </w:tc>
        <w:tc>
          <w:tcPr>
            <w:tcW w:w="794" w:type="dxa"/>
            <w:shd w:val="clear" w:color="auto" w:fill="auto"/>
          </w:tcPr>
          <w:p w14:paraId="3895F2ED" w14:textId="77777777" w:rsidR="00DB02E5" w:rsidRPr="00534F9D" w:rsidRDefault="00DB02E5" w:rsidP="00DB02E5">
            <w:pPr>
              <w:pStyle w:val="TableCell0-0Center"/>
            </w:pPr>
          </w:p>
        </w:tc>
      </w:tr>
      <w:tr w:rsidR="00AC23C4" w:rsidRPr="00534F9D" w14:paraId="1A11F7DE" w14:textId="77777777" w:rsidTr="000B41F9">
        <w:tc>
          <w:tcPr>
            <w:tcW w:w="1616" w:type="dxa"/>
            <w:shd w:val="clear" w:color="auto" w:fill="auto"/>
          </w:tcPr>
          <w:p w14:paraId="55637CFC" w14:textId="2421BFD7" w:rsidR="00DB02E5" w:rsidRPr="00534F9D" w:rsidRDefault="00DB02E5" w:rsidP="00DB02E5">
            <w:pPr>
              <w:pStyle w:val="TableCell0-0"/>
            </w:pPr>
            <w:r w:rsidRPr="00534F9D">
              <w:rPr>
                <w:rStyle w:val="ChItalBold"/>
              </w:rPr>
              <w:t>untuk</w:t>
            </w:r>
            <w:r w:rsidRPr="00534F9D">
              <w:t xml:space="preserve"> </w:t>
            </w:r>
            <w:r w:rsidR="00B7093A">
              <w:t>‘</w:t>
            </w:r>
            <w:r w:rsidRPr="00534F9D">
              <w:t>for</w:t>
            </w:r>
            <w:r w:rsidR="00B7093A">
              <w:t>’</w:t>
            </w:r>
          </w:p>
        </w:tc>
        <w:tc>
          <w:tcPr>
            <w:tcW w:w="794" w:type="dxa"/>
            <w:shd w:val="clear" w:color="auto" w:fill="auto"/>
          </w:tcPr>
          <w:p w14:paraId="64BEAF14" w14:textId="77777777" w:rsidR="00DB02E5" w:rsidRPr="00534F9D" w:rsidRDefault="00DB02E5" w:rsidP="00DB02E5">
            <w:pPr>
              <w:pStyle w:val="TableCell0-0Center"/>
            </w:pPr>
            <w:r w:rsidRPr="00534F9D">
              <w:t>X</w:t>
            </w:r>
          </w:p>
        </w:tc>
        <w:tc>
          <w:tcPr>
            <w:tcW w:w="794" w:type="dxa"/>
            <w:shd w:val="clear" w:color="auto" w:fill="auto"/>
          </w:tcPr>
          <w:p w14:paraId="024F82D0" w14:textId="77777777" w:rsidR="00DB02E5" w:rsidRPr="00534F9D" w:rsidRDefault="00DB02E5" w:rsidP="00DB02E5">
            <w:pPr>
              <w:pStyle w:val="TableCell0-0Center"/>
            </w:pPr>
          </w:p>
        </w:tc>
        <w:tc>
          <w:tcPr>
            <w:tcW w:w="794" w:type="dxa"/>
            <w:shd w:val="clear" w:color="auto" w:fill="auto"/>
          </w:tcPr>
          <w:p w14:paraId="3F5A124C" w14:textId="77777777" w:rsidR="00DB02E5" w:rsidRPr="00534F9D" w:rsidRDefault="00DB02E5" w:rsidP="00DB02E5">
            <w:pPr>
              <w:pStyle w:val="TableCell0-0Center"/>
            </w:pPr>
            <w:r w:rsidRPr="00534F9D">
              <w:t>X</w:t>
            </w:r>
          </w:p>
        </w:tc>
        <w:tc>
          <w:tcPr>
            <w:tcW w:w="567" w:type="dxa"/>
            <w:shd w:val="clear" w:color="auto" w:fill="auto"/>
          </w:tcPr>
          <w:p w14:paraId="7D7CB1F1" w14:textId="77777777" w:rsidR="00DB02E5" w:rsidRPr="00534F9D" w:rsidRDefault="00DB02E5" w:rsidP="00DB02E5">
            <w:pPr>
              <w:pStyle w:val="TableCell0-0Center"/>
            </w:pPr>
            <w:r w:rsidRPr="00534F9D">
              <w:t>X</w:t>
            </w:r>
          </w:p>
        </w:tc>
        <w:tc>
          <w:tcPr>
            <w:tcW w:w="624" w:type="dxa"/>
            <w:shd w:val="clear" w:color="auto" w:fill="auto"/>
          </w:tcPr>
          <w:p w14:paraId="33C37492" w14:textId="77777777" w:rsidR="00DB02E5" w:rsidRPr="00534F9D" w:rsidRDefault="00DB02E5" w:rsidP="00DB02E5">
            <w:pPr>
              <w:pStyle w:val="TableCell0-0Center"/>
            </w:pPr>
            <w:r w:rsidRPr="00534F9D">
              <w:t>X</w:t>
            </w:r>
          </w:p>
        </w:tc>
        <w:tc>
          <w:tcPr>
            <w:tcW w:w="624" w:type="dxa"/>
            <w:shd w:val="clear" w:color="auto" w:fill="auto"/>
          </w:tcPr>
          <w:p w14:paraId="6C5BCEFE" w14:textId="77777777" w:rsidR="00DB02E5" w:rsidRPr="00534F9D" w:rsidRDefault="00DB02E5" w:rsidP="00DB02E5">
            <w:pPr>
              <w:pStyle w:val="TableCell0-0Center"/>
            </w:pPr>
          </w:p>
        </w:tc>
        <w:tc>
          <w:tcPr>
            <w:tcW w:w="794" w:type="dxa"/>
            <w:shd w:val="clear" w:color="auto" w:fill="auto"/>
          </w:tcPr>
          <w:p w14:paraId="1920CAD4" w14:textId="77777777" w:rsidR="00DB02E5" w:rsidRPr="00534F9D" w:rsidRDefault="00DB02E5" w:rsidP="00DB02E5">
            <w:pPr>
              <w:pStyle w:val="TableCell0-0Center"/>
            </w:pPr>
            <w:r w:rsidRPr="00534F9D">
              <w:t>X</w:t>
            </w:r>
          </w:p>
        </w:tc>
      </w:tr>
      <w:tr w:rsidR="00AC23C4" w:rsidRPr="00534F9D" w14:paraId="29525874" w14:textId="77777777" w:rsidTr="000B41F9">
        <w:tc>
          <w:tcPr>
            <w:tcW w:w="1616" w:type="dxa"/>
            <w:shd w:val="clear" w:color="auto" w:fill="auto"/>
          </w:tcPr>
          <w:p w14:paraId="3E5EB2C0" w14:textId="57A6F812" w:rsidR="00DB02E5" w:rsidRPr="00534F9D" w:rsidRDefault="00DB02E5" w:rsidP="00DB02E5">
            <w:pPr>
              <w:pStyle w:val="TableCell0-2Break"/>
            </w:pPr>
            <w:r w:rsidRPr="00534F9D">
              <w:rPr>
                <w:rStyle w:val="ChItalBold"/>
              </w:rPr>
              <w:t>buat</w:t>
            </w:r>
            <w:r w:rsidRPr="00534F9D">
              <w:t xml:space="preserve"> </w:t>
            </w:r>
            <w:r w:rsidR="00B7093A">
              <w:t>‘</w:t>
            </w:r>
            <w:r w:rsidRPr="00534F9D">
              <w:t>for</w:t>
            </w:r>
            <w:r w:rsidR="00B7093A">
              <w:t>’</w:t>
            </w:r>
          </w:p>
        </w:tc>
        <w:tc>
          <w:tcPr>
            <w:tcW w:w="794" w:type="dxa"/>
            <w:shd w:val="clear" w:color="auto" w:fill="auto"/>
          </w:tcPr>
          <w:p w14:paraId="51FC44F1" w14:textId="77777777" w:rsidR="00DB02E5" w:rsidRPr="00534F9D" w:rsidRDefault="00DB02E5" w:rsidP="00DB02E5">
            <w:pPr>
              <w:pStyle w:val="TableCell0-2CenterBreak"/>
            </w:pPr>
            <w:r w:rsidRPr="00534F9D">
              <w:t>X</w:t>
            </w:r>
          </w:p>
        </w:tc>
        <w:tc>
          <w:tcPr>
            <w:tcW w:w="794" w:type="dxa"/>
            <w:shd w:val="clear" w:color="auto" w:fill="auto"/>
          </w:tcPr>
          <w:p w14:paraId="55EDBF8B" w14:textId="77777777" w:rsidR="00DB02E5" w:rsidRPr="00534F9D" w:rsidRDefault="00DB02E5" w:rsidP="00DB02E5">
            <w:pPr>
              <w:pStyle w:val="TableCell0-2CenterBreak"/>
            </w:pPr>
          </w:p>
        </w:tc>
        <w:tc>
          <w:tcPr>
            <w:tcW w:w="794" w:type="dxa"/>
            <w:shd w:val="clear" w:color="auto" w:fill="auto"/>
          </w:tcPr>
          <w:p w14:paraId="1CDA2A37" w14:textId="77777777" w:rsidR="00DB02E5" w:rsidRPr="00534F9D" w:rsidRDefault="00DB02E5" w:rsidP="00DB02E5">
            <w:pPr>
              <w:pStyle w:val="TableCell0-2CenterBreak"/>
            </w:pPr>
          </w:p>
        </w:tc>
        <w:tc>
          <w:tcPr>
            <w:tcW w:w="567" w:type="dxa"/>
            <w:shd w:val="clear" w:color="auto" w:fill="auto"/>
          </w:tcPr>
          <w:p w14:paraId="789236FA" w14:textId="77777777" w:rsidR="00DB02E5" w:rsidRPr="00534F9D" w:rsidRDefault="00DB02E5" w:rsidP="00DB02E5">
            <w:pPr>
              <w:pStyle w:val="TableCell0-2CenterBreak"/>
            </w:pPr>
            <w:r w:rsidRPr="00534F9D">
              <w:t>X</w:t>
            </w:r>
          </w:p>
        </w:tc>
        <w:tc>
          <w:tcPr>
            <w:tcW w:w="624" w:type="dxa"/>
            <w:shd w:val="clear" w:color="auto" w:fill="auto"/>
          </w:tcPr>
          <w:p w14:paraId="1C53FB1A" w14:textId="77777777" w:rsidR="00DB02E5" w:rsidRPr="00534F9D" w:rsidRDefault="00DB02E5" w:rsidP="00DB02E5">
            <w:pPr>
              <w:pStyle w:val="TableCell0-2CenterBreak"/>
            </w:pPr>
          </w:p>
        </w:tc>
        <w:tc>
          <w:tcPr>
            <w:tcW w:w="624" w:type="dxa"/>
            <w:shd w:val="clear" w:color="auto" w:fill="auto"/>
          </w:tcPr>
          <w:p w14:paraId="5CD4C5AC" w14:textId="77777777" w:rsidR="00DB02E5" w:rsidRPr="00534F9D" w:rsidRDefault="00DB02E5" w:rsidP="00DB02E5">
            <w:pPr>
              <w:pStyle w:val="TableCell0-2CenterBreak"/>
            </w:pPr>
          </w:p>
        </w:tc>
        <w:tc>
          <w:tcPr>
            <w:tcW w:w="794" w:type="dxa"/>
            <w:shd w:val="clear" w:color="auto" w:fill="auto"/>
          </w:tcPr>
          <w:p w14:paraId="69B03E49" w14:textId="77777777" w:rsidR="00DB02E5" w:rsidRPr="00534F9D" w:rsidRDefault="00DB02E5" w:rsidP="00DB02E5">
            <w:pPr>
              <w:pStyle w:val="TableCell0-2CenterBreak"/>
            </w:pPr>
          </w:p>
        </w:tc>
      </w:tr>
      <w:tr w:rsidR="00AC23C4" w:rsidRPr="00534F9D" w14:paraId="10B474F2" w14:textId="77777777" w:rsidTr="000B41F9">
        <w:tc>
          <w:tcPr>
            <w:tcW w:w="1616" w:type="dxa"/>
            <w:shd w:val="clear" w:color="auto" w:fill="auto"/>
          </w:tcPr>
          <w:p w14:paraId="57181D20" w14:textId="286633D6" w:rsidR="00DB02E5" w:rsidRPr="00534F9D" w:rsidRDefault="00DB02E5" w:rsidP="00DB02E5">
            <w:pPr>
              <w:pStyle w:val="TableCell2-0"/>
            </w:pPr>
            <w:r w:rsidRPr="00534F9D">
              <w:rPr>
                <w:rStyle w:val="ChItalBold"/>
              </w:rPr>
              <w:t>sperti</w:t>
            </w:r>
            <w:r w:rsidRPr="00534F9D">
              <w:t xml:space="preserve"> </w:t>
            </w:r>
            <w:r w:rsidR="00B7093A">
              <w:t>‘</w:t>
            </w:r>
            <w:r>
              <w:t>similar to</w:t>
            </w:r>
            <w:r w:rsidR="00B7093A">
              <w:t>’</w:t>
            </w:r>
          </w:p>
        </w:tc>
        <w:tc>
          <w:tcPr>
            <w:tcW w:w="794" w:type="dxa"/>
            <w:shd w:val="clear" w:color="auto" w:fill="auto"/>
          </w:tcPr>
          <w:p w14:paraId="53223D4D" w14:textId="77777777" w:rsidR="00DB02E5" w:rsidRPr="00534F9D" w:rsidRDefault="00DB02E5" w:rsidP="00DB02E5">
            <w:pPr>
              <w:pStyle w:val="TableCell2-0Center"/>
            </w:pPr>
            <w:r w:rsidRPr="00534F9D">
              <w:t>X</w:t>
            </w:r>
          </w:p>
        </w:tc>
        <w:tc>
          <w:tcPr>
            <w:tcW w:w="794" w:type="dxa"/>
            <w:shd w:val="clear" w:color="auto" w:fill="auto"/>
          </w:tcPr>
          <w:p w14:paraId="6396834B" w14:textId="77777777" w:rsidR="00DB02E5" w:rsidRPr="00534F9D" w:rsidRDefault="00DB02E5" w:rsidP="00DB02E5">
            <w:pPr>
              <w:pStyle w:val="TableCell2-0Center"/>
            </w:pPr>
          </w:p>
        </w:tc>
        <w:tc>
          <w:tcPr>
            <w:tcW w:w="794" w:type="dxa"/>
            <w:shd w:val="clear" w:color="auto" w:fill="auto"/>
          </w:tcPr>
          <w:p w14:paraId="2037C9A9" w14:textId="77777777" w:rsidR="00DB02E5" w:rsidRPr="00534F9D" w:rsidRDefault="00DB02E5" w:rsidP="00DB02E5">
            <w:pPr>
              <w:pStyle w:val="TableCell2-0Center"/>
            </w:pPr>
          </w:p>
        </w:tc>
        <w:tc>
          <w:tcPr>
            <w:tcW w:w="567" w:type="dxa"/>
            <w:shd w:val="clear" w:color="auto" w:fill="auto"/>
          </w:tcPr>
          <w:p w14:paraId="17402413" w14:textId="77777777" w:rsidR="00DB02E5" w:rsidRPr="00534F9D" w:rsidRDefault="00DB02E5" w:rsidP="00DB02E5">
            <w:pPr>
              <w:pStyle w:val="TableCell2-0Center"/>
            </w:pPr>
            <w:r w:rsidRPr="00534F9D">
              <w:t>X</w:t>
            </w:r>
          </w:p>
        </w:tc>
        <w:tc>
          <w:tcPr>
            <w:tcW w:w="624" w:type="dxa"/>
            <w:shd w:val="clear" w:color="auto" w:fill="auto"/>
          </w:tcPr>
          <w:p w14:paraId="12B4B1EA" w14:textId="77777777" w:rsidR="00DB02E5" w:rsidRPr="00534F9D" w:rsidRDefault="00DB02E5" w:rsidP="00DB02E5">
            <w:pPr>
              <w:pStyle w:val="TableCell2-0Center"/>
            </w:pPr>
            <w:r w:rsidRPr="00534F9D">
              <w:t>X</w:t>
            </w:r>
          </w:p>
        </w:tc>
        <w:tc>
          <w:tcPr>
            <w:tcW w:w="624" w:type="dxa"/>
            <w:shd w:val="clear" w:color="auto" w:fill="auto"/>
          </w:tcPr>
          <w:p w14:paraId="391A1CA6" w14:textId="77777777" w:rsidR="00DB02E5" w:rsidRPr="00534F9D" w:rsidRDefault="00DB02E5" w:rsidP="00DB02E5">
            <w:pPr>
              <w:pStyle w:val="TableCell2-0Center"/>
            </w:pPr>
          </w:p>
        </w:tc>
        <w:tc>
          <w:tcPr>
            <w:tcW w:w="794" w:type="dxa"/>
            <w:shd w:val="clear" w:color="auto" w:fill="auto"/>
          </w:tcPr>
          <w:p w14:paraId="39C9E073" w14:textId="77777777" w:rsidR="00DB02E5" w:rsidRPr="00534F9D" w:rsidRDefault="00DB02E5" w:rsidP="00DB02E5">
            <w:pPr>
              <w:pStyle w:val="TableCell2-0Center"/>
            </w:pPr>
          </w:p>
        </w:tc>
      </w:tr>
      <w:tr w:rsidR="00AC23C4" w:rsidRPr="00534F9D" w14:paraId="2EEDB2C0" w14:textId="77777777" w:rsidTr="000B41F9">
        <w:tc>
          <w:tcPr>
            <w:tcW w:w="1616" w:type="dxa"/>
            <w:shd w:val="clear" w:color="auto" w:fill="auto"/>
          </w:tcPr>
          <w:p w14:paraId="75F7213B" w14:textId="456CEB50" w:rsidR="00DB02E5" w:rsidRPr="00534F9D" w:rsidRDefault="00DB02E5" w:rsidP="00DB02E5">
            <w:pPr>
              <w:pStyle w:val="TableCell0-0"/>
            </w:pPr>
            <w:r w:rsidRPr="00534F9D">
              <w:rPr>
                <w:rStyle w:val="ChItalBold"/>
              </w:rPr>
              <w:t>kaya</w:t>
            </w:r>
            <w:r w:rsidRPr="00534F9D">
              <w:t xml:space="preserve"> </w:t>
            </w:r>
            <w:r w:rsidR="00B7093A">
              <w:t>‘</w:t>
            </w:r>
            <w:r w:rsidRPr="00534F9D">
              <w:t>like</w:t>
            </w:r>
            <w:r w:rsidR="00B7093A">
              <w:t>’</w:t>
            </w:r>
          </w:p>
        </w:tc>
        <w:tc>
          <w:tcPr>
            <w:tcW w:w="794" w:type="dxa"/>
            <w:shd w:val="clear" w:color="auto" w:fill="auto"/>
          </w:tcPr>
          <w:p w14:paraId="24C2D2EA" w14:textId="77777777" w:rsidR="00DB02E5" w:rsidRPr="00534F9D" w:rsidRDefault="00DB02E5" w:rsidP="00DB02E5">
            <w:pPr>
              <w:pStyle w:val="TableCell0-0Center"/>
            </w:pPr>
            <w:r w:rsidRPr="00534F9D">
              <w:t>X</w:t>
            </w:r>
          </w:p>
        </w:tc>
        <w:tc>
          <w:tcPr>
            <w:tcW w:w="794" w:type="dxa"/>
            <w:shd w:val="clear" w:color="auto" w:fill="auto"/>
          </w:tcPr>
          <w:p w14:paraId="612225DC" w14:textId="77777777" w:rsidR="00DB02E5" w:rsidRPr="00534F9D" w:rsidRDefault="00DB02E5" w:rsidP="00DB02E5">
            <w:pPr>
              <w:pStyle w:val="TableCell0-0Center"/>
            </w:pPr>
          </w:p>
        </w:tc>
        <w:tc>
          <w:tcPr>
            <w:tcW w:w="794" w:type="dxa"/>
            <w:shd w:val="clear" w:color="auto" w:fill="auto"/>
          </w:tcPr>
          <w:p w14:paraId="7613545E" w14:textId="77777777" w:rsidR="00DB02E5" w:rsidRPr="00534F9D" w:rsidRDefault="00DB02E5" w:rsidP="00DB02E5">
            <w:pPr>
              <w:pStyle w:val="TableCell0-0Center"/>
            </w:pPr>
          </w:p>
        </w:tc>
        <w:tc>
          <w:tcPr>
            <w:tcW w:w="567" w:type="dxa"/>
            <w:shd w:val="clear" w:color="auto" w:fill="auto"/>
          </w:tcPr>
          <w:p w14:paraId="5E98861E" w14:textId="77777777" w:rsidR="00DB02E5" w:rsidRPr="00534F9D" w:rsidRDefault="00DB02E5" w:rsidP="00DB02E5">
            <w:pPr>
              <w:pStyle w:val="TableCell0-0Center"/>
            </w:pPr>
            <w:r w:rsidRPr="00534F9D">
              <w:t>X</w:t>
            </w:r>
          </w:p>
        </w:tc>
        <w:tc>
          <w:tcPr>
            <w:tcW w:w="624" w:type="dxa"/>
            <w:shd w:val="clear" w:color="auto" w:fill="auto"/>
          </w:tcPr>
          <w:p w14:paraId="1C5E235D" w14:textId="77777777" w:rsidR="00DB02E5" w:rsidRPr="00534F9D" w:rsidRDefault="00DB02E5" w:rsidP="00DB02E5">
            <w:pPr>
              <w:pStyle w:val="TableCell0-0Center"/>
            </w:pPr>
          </w:p>
        </w:tc>
        <w:tc>
          <w:tcPr>
            <w:tcW w:w="624" w:type="dxa"/>
            <w:shd w:val="clear" w:color="auto" w:fill="auto"/>
          </w:tcPr>
          <w:p w14:paraId="627F60EE" w14:textId="77777777" w:rsidR="00DB02E5" w:rsidRPr="00534F9D" w:rsidRDefault="00DB02E5" w:rsidP="00DB02E5">
            <w:pPr>
              <w:pStyle w:val="TableCell0-0Center"/>
            </w:pPr>
          </w:p>
        </w:tc>
        <w:tc>
          <w:tcPr>
            <w:tcW w:w="794" w:type="dxa"/>
            <w:shd w:val="clear" w:color="auto" w:fill="auto"/>
          </w:tcPr>
          <w:p w14:paraId="4BB66280" w14:textId="77777777" w:rsidR="00DB02E5" w:rsidRPr="00534F9D" w:rsidRDefault="00DB02E5" w:rsidP="00DB02E5">
            <w:pPr>
              <w:pStyle w:val="TableCell0-0Center"/>
            </w:pPr>
          </w:p>
        </w:tc>
      </w:tr>
      <w:tr w:rsidR="00AC23C4" w:rsidRPr="00534F9D" w14:paraId="778F2D45" w14:textId="77777777" w:rsidTr="000B41F9">
        <w:tc>
          <w:tcPr>
            <w:tcW w:w="1616" w:type="dxa"/>
            <w:shd w:val="clear" w:color="auto" w:fill="auto"/>
          </w:tcPr>
          <w:p w14:paraId="6FEF38F4" w14:textId="6B04AE32" w:rsidR="00DB02E5" w:rsidRPr="00534F9D" w:rsidRDefault="00DB02E5" w:rsidP="00DB02E5">
            <w:pPr>
              <w:pStyle w:val="TableCell0-2Break"/>
            </w:pPr>
            <w:r w:rsidRPr="007F04D5">
              <w:rPr>
                <w:rStyle w:val="ChItalBold"/>
              </w:rPr>
              <w:t>sebage</w:t>
            </w:r>
            <w:r w:rsidR="008C18C9">
              <w:rPr>
                <w:rStyle w:val="ChItalBold"/>
              </w:rPr>
              <w:t>y</w:t>
            </w:r>
            <w:r w:rsidRPr="00534F9D">
              <w:t xml:space="preserve"> </w:t>
            </w:r>
            <w:r w:rsidR="00B7093A">
              <w:t>‘</w:t>
            </w:r>
            <w:r w:rsidRPr="00534F9D">
              <w:t>as</w:t>
            </w:r>
            <w:r w:rsidR="00B7093A">
              <w:t>’</w:t>
            </w:r>
          </w:p>
        </w:tc>
        <w:tc>
          <w:tcPr>
            <w:tcW w:w="794" w:type="dxa"/>
            <w:shd w:val="clear" w:color="auto" w:fill="auto"/>
          </w:tcPr>
          <w:p w14:paraId="4768D43D" w14:textId="77777777" w:rsidR="00DB02E5" w:rsidRPr="00534F9D" w:rsidRDefault="00DB02E5" w:rsidP="00DB02E5">
            <w:pPr>
              <w:pStyle w:val="TableCell0-2CenterBreak"/>
            </w:pPr>
            <w:r w:rsidRPr="00534F9D">
              <w:t>X</w:t>
            </w:r>
          </w:p>
        </w:tc>
        <w:tc>
          <w:tcPr>
            <w:tcW w:w="794" w:type="dxa"/>
            <w:shd w:val="clear" w:color="auto" w:fill="auto"/>
          </w:tcPr>
          <w:p w14:paraId="1BA2FBB5" w14:textId="77777777" w:rsidR="00DB02E5" w:rsidRPr="00534F9D" w:rsidRDefault="00DB02E5" w:rsidP="00DB02E5">
            <w:pPr>
              <w:pStyle w:val="TableCell0-2CenterBreak"/>
            </w:pPr>
          </w:p>
        </w:tc>
        <w:tc>
          <w:tcPr>
            <w:tcW w:w="794" w:type="dxa"/>
            <w:shd w:val="clear" w:color="auto" w:fill="auto"/>
          </w:tcPr>
          <w:p w14:paraId="569F1689" w14:textId="77777777" w:rsidR="00DB02E5" w:rsidRPr="00534F9D" w:rsidRDefault="00DB02E5" w:rsidP="00DB02E5">
            <w:pPr>
              <w:pStyle w:val="TableCell0-2CenterBreak"/>
            </w:pPr>
          </w:p>
        </w:tc>
        <w:tc>
          <w:tcPr>
            <w:tcW w:w="567" w:type="dxa"/>
            <w:shd w:val="clear" w:color="auto" w:fill="auto"/>
          </w:tcPr>
          <w:p w14:paraId="3030600F" w14:textId="77777777" w:rsidR="00DB02E5" w:rsidRPr="00534F9D" w:rsidRDefault="00DB02E5" w:rsidP="00DB02E5">
            <w:pPr>
              <w:pStyle w:val="TableCell0-2CenterBreak"/>
            </w:pPr>
          </w:p>
        </w:tc>
        <w:tc>
          <w:tcPr>
            <w:tcW w:w="624" w:type="dxa"/>
            <w:shd w:val="clear" w:color="auto" w:fill="auto"/>
          </w:tcPr>
          <w:p w14:paraId="4AE1F491" w14:textId="77777777" w:rsidR="00DB02E5" w:rsidRPr="00534F9D" w:rsidRDefault="00DB02E5" w:rsidP="00DB02E5">
            <w:pPr>
              <w:pStyle w:val="TableCell0-2CenterBreak"/>
            </w:pPr>
          </w:p>
        </w:tc>
        <w:tc>
          <w:tcPr>
            <w:tcW w:w="624" w:type="dxa"/>
            <w:shd w:val="clear" w:color="auto" w:fill="auto"/>
          </w:tcPr>
          <w:p w14:paraId="597045B3" w14:textId="77777777" w:rsidR="00DB02E5" w:rsidRPr="00534F9D" w:rsidRDefault="00DB02E5" w:rsidP="00DB02E5">
            <w:pPr>
              <w:pStyle w:val="TableCell0-2CenterBreak"/>
            </w:pPr>
          </w:p>
        </w:tc>
        <w:tc>
          <w:tcPr>
            <w:tcW w:w="794" w:type="dxa"/>
            <w:shd w:val="clear" w:color="auto" w:fill="auto"/>
          </w:tcPr>
          <w:p w14:paraId="432EDADD" w14:textId="77777777" w:rsidR="00DB02E5" w:rsidRPr="00534F9D" w:rsidRDefault="00DB02E5" w:rsidP="00DB02E5">
            <w:pPr>
              <w:pStyle w:val="TableCell0-2CenterBreak"/>
            </w:pPr>
          </w:p>
        </w:tc>
      </w:tr>
    </w:tbl>
    <w:p w14:paraId="4AC899DD" w14:textId="77777777" w:rsidR="00DB02E5" w:rsidRDefault="00DB02E5" w:rsidP="00F27C28">
      <w:pPr>
        <w:pStyle w:val="Body0005after05before"/>
      </w:pPr>
      <w:r>
        <w:t xml:space="preserve">Finally, the complements of prepositions take different semantic roles within the clause, depending on </w:t>
      </w:r>
      <w:r w:rsidRPr="00534F9D">
        <w:t>the preposition</w:t>
      </w:r>
      <w:r>
        <w:t>s</w:t>
      </w:r>
      <w:r w:rsidRPr="00534F9D">
        <w:t xml:space="preserve"> they are introduced with</w:t>
      </w:r>
      <w:r>
        <w:t xml:space="preserve">. These different semantic roles are summarized in </w:t>
      </w:r>
      <w:r w:rsidRPr="00534F9D">
        <w:fldChar w:fldCharType="begin"/>
      </w:r>
      <w:r w:rsidRPr="00534F9D">
        <w:instrText xml:space="preserve"> REF _Ref304993090 \h </w:instrText>
      </w:r>
      <w:r w:rsidRPr="00534F9D">
        <w:fldChar w:fldCharType="separate"/>
      </w:r>
      <w:r w:rsidR="00154D81" w:rsidRPr="00534F9D">
        <w:t xml:space="preserve">Table </w:t>
      </w:r>
      <w:r w:rsidR="00154D81">
        <w:rPr>
          <w:noProof/>
          <w:cs/>
        </w:rPr>
        <w:t>‎</w:t>
      </w:r>
      <w:r w:rsidR="00154D81">
        <w:rPr>
          <w:noProof/>
        </w:rPr>
        <w:t>10</w:t>
      </w:r>
      <w:r w:rsidR="00154D81">
        <w:t>.</w:t>
      </w:r>
      <w:r w:rsidR="00154D81">
        <w:rPr>
          <w:noProof/>
        </w:rPr>
        <w:t>3</w:t>
      </w:r>
      <w:r w:rsidRPr="00534F9D">
        <w:fldChar w:fldCharType="end"/>
      </w:r>
      <w:r>
        <w:t xml:space="preserve"> with the primary role underlined.</w:t>
      </w:r>
    </w:p>
    <w:p w14:paraId="0CC39F69" w14:textId="77777777" w:rsidR="00DB02E5" w:rsidRDefault="00DB02E5" w:rsidP="00DB02E5">
      <w:pPr>
        <w:pStyle w:val="Caption"/>
      </w:pPr>
      <w:bookmarkStart w:id="4369" w:name="_Ref304993090"/>
      <w:r w:rsidRPr="00534F9D">
        <w:t xml:space="preserve">Table </w:t>
      </w:r>
      <w:fldSimple w:instr=" STYLEREF 1 \s ">
        <w:r w:rsidR="00154D81">
          <w:rPr>
            <w:noProof/>
            <w:cs/>
          </w:rPr>
          <w:t>‎</w:t>
        </w:r>
        <w:r w:rsidR="00154D81">
          <w:rPr>
            <w:noProof/>
          </w:rPr>
          <w:t>10</w:t>
        </w:r>
      </w:fldSimple>
      <w:r w:rsidR="00F207A1">
        <w:t>.</w:t>
      </w:r>
      <w:fldSimple w:instr=" SEQ Table \* ARABIC \s 1 ">
        <w:r w:rsidR="00154D81">
          <w:rPr>
            <w:noProof/>
          </w:rPr>
          <w:t>3</w:t>
        </w:r>
      </w:fldSimple>
      <w:bookmarkEnd w:id="4369"/>
      <w:r w:rsidRPr="00534F9D">
        <w:t>:</w:t>
      </w:r>
      <w:r w:rsidRPr="00534F9D">
        <w:tab/>
      </w:r>
      <w:r>
        <w:t>Semantic roles of complements</w:t>
      </w:r>
    </w:p>
    <w:tbl>
      <w:tblPr>
        <w:tblW w:w="6549" w:type="dxa"/>
        <w:tblInd w:w="170" w:type="dxa"/>
        <w:tblBorders>
          <w:top w:val="single" w:sz="4" w:space="0" w:color="auto"/>
          <w:bottom w:val="single" w:sz="4" w:space="0" w:color="auto"/>
        </w:tblBorders>
        <w:tblLayout w:type="fixed"/>
        <w:tblLook w:val="01E0" w:firstRow="1" w:lastRow="1" w:firstColumn="1" w:lastColumn="1" w:noHBand="0" w:noVBand="0"/>
      </w:tblPr>
      <w:tblGrid>
        <w:gridCol w:w="1616"/>
        <w:gridCol w:w="680"/>
        <w:gridCol w:w="794"/>
        <w:gridCol w:w="624"/>
        <w:gridCol w:w="510"/>
        <w:gridCol w:w="567"/>
        <w:gridCol w:w="567"/>
        <w:gridCol w:w="624"/>
        <w:gridCol w:w="567"/>
      </w:tblGrid>
      <w:tr w:rsidR="00AC23C4" w:rsidRPr="00136C5F" w14:paraId="3FC14255" w14:textId="77777777" w:rsidTr="00A602A7">
        <w:trPr>
          <w:cantSplit/>
          <w:tblHeader/>
        </w:trPr>
        <w:tc>
          <w:tcPr>
            <w:tcW w:w="1616" w:type="dxa"/>
            <w:tcBorders>
              <w:top w:val="single" w:sz="4" w:space="0" w:color="auto"/>
              <w:bottom w:val="single" w:sz="4" w:space="0" w:color="auto"/>
            </w:tcBorders>
            <w:shd w:val="clear" w:color="auto" w:fill="auto"/>
          </w:tcPr>
          <w:p w14:paraId="47C736BE" w14:textId="77777777" w:rsidR="00DB02E5" w:rsidRPr="00534F9D" w:rsidRDefault="00DB02E5" w:rsidP="00803EC1">
            <w:pPr>
              <w:pStyle w:val="TableHd"/>
            </w:pPr>
          </w:p>
        </w:tc>
        <w:tc>
          <w:tcPr>
            <w:tcW w:w="680" w:type="dxa"/>
            <w:tcBorders>
              <w:top w:val="single" w:sz="4" w:space="0" w:color="auto"/>
              <w:bottom w:val="single" w:sz="4" w:space="0" w:color="auto"/>
            </w:tcBorders>
            <w:shd w:val="clear" w:color="auto" w:fill="auto"/>
            <w:vAlign w:val="center"/>
          </w:tcPr>
          <w:p w14:paraId="408BE852" w14:textId="0BF0ED3A" w:rsidR="00DB02E5" w:rsidRPr="00803EC1" w:rsidRDefault="00DA5225" w:rsidP="00803EC1">
            <w:pPr>
              <w:pStyle w:val="TableHd"/>
              <w:rPr>
                <w:rStyle w:val="ChSmallCaps"/>
              </w:rPr>
            </w:pPr>
            <w:r w:rsidRPr="00803EC1">
              <w:rPr>
                <w:rStyle w:val="ChSmallCaps"/>
              </w:rPr>
              <w:t>loct</w:t>
            </w:r>
          </w:p>
        </w:tc>
        <w:tc>
          <w:tcPr>
            <w:tcW w:w="794" w:type="dxa"/>
            <w:tcBorders>
              <w:top w:val="single" w:sz="4" w:space="0" w:color="auto"/>
              <w:bottom w:val="single" w:sz="4" w:space="0" w:color="auto"/>
            </w:tcBorders>
            <w:shd w:val="clear" w:color="auto" w:fill="auto"/>
            <w:vAlign w:val="center"/>
          </w:tcPr>
          <w:p w14:paraId="525C6EB3" w14:textId="42F2F6E0" w:rsidR="00DB02E5" w:rsidRPr="00803EC1" w:rsidRDefault="00803EC1" w:rsidP="00803EC1">
            <w:pPr>
              <w:pStyle w:val="TableHd"/>
              <w:rPr>
                <w:rStyle w:val="ChSmallCaps"/>
              </w:rPr>
            </w:pPr>
            <w:r>
              <w:rPr>
                <w:rStyle w:val="ChSmallCaps"/>
              </w:rPr>
              <w:t>ass</w:t>
            </w:r>
            <w:r w:rsidR="00DA5225" w:rsidRPr="00803EC1">
              <w:rPr>
                <w:rStyle w:val="ChSmallCaps"/>
              </w:rPr>
              <w:t>ct</w:t>
            </w:r>
          </w:p>
        </w:tc>
        <w:tc>
          <w:tcPr>
            <w:tcW w:w="624" w:type="dxa"/>
            <w:tcBorders>
              <w:top w:val="single" w:sz="4" w:space="0" w:color="auto"/>
              <w:bottom w:val="single" w:sz="4" w:space="0" w:color="auto"/>
            </w:tcBorders>
            <w:shd w:val="clear" w:color="auto" w:fill="auto"/>
            <w:vAlign w:val="center"/>
          </w:tcPr>
          <w:p w14:paraId="3F0FABDC" w14:textId="595A5764" w:rsidR="00DB02E5" w:rsidRPr="00803EC1" w:rsidRDefault="00DA5225" w:rsidP="00803EC1">
            <w:pPr>
              <w:pStyle w:val="TableHd"/>
              <w:rPr>
                <w:rStyle w:val="ChSmallCaps"/>
              </w:rPr>
            </w:pPr>
            <w:r w:rsidRPr="00803EC1">
              <w:rPr>
                <w:rStyle w:val="ChSmallCaps"/>
              </w:rPr>
              <w:t>omv</w:t>
            </w:r>
          </w:p>
        </w:tc>
        <w:tc>
          <w:tcPr>
            <w:tcW w:w="510" w:type="dxa"/>
            <w:tcBorders>
              <w:top w:val="single" w:sz="4" w:space="0" w:color="auto"/>
              <w:bottom w:val="single" w:sz="4" w:space="0" w:color="auto"/>
            </w:tcBorders>
            <w:shd w:val="clear" w:color="auto" w:fill="auto"/>
            <w:vAlign w:val="center"/>
          </w:tcPr>
          <w:p w14:paraId="5740E0CD" w14:textId="276A4C09" w:rsidR="00DB02E5" w:rsidRPr="00803EC1" w:rsidRDefault="00DA5225" w:rsidP="00803EC1">
            <w:pPr>
              <w:pStyle w:val="TableHd"/>
              <w:rPr>
                <w:rStyle w:val="ChSmallCaps"/>
              </w:rPr>
            </w:pPr>
            <w:r w:rsidRPr="00803EC1">
              <w:rPr>
                <w:rStyle w:val="ChSmallCaps"/>
              </w:rPr>
              <w:t>ins</w:t>
            </w:r>
          </w:p>
        </w:tc>
        <w:tc>
          <w:tcPr>
            <w:tcW w:w="567" w:type="dxa"/>
            <w:tcBorders>
              <w:top w:val="single" w:sz="4" w:space="0" w:color="auto"/>
              <w:bottom w:val="single" w:sz="4" w:space="0" w:color="auto"/>
            </w:tcBorders>
            <w:shd w:val="clear" w:color="auto" w:fill="auto"/>
            <w:vAlign w:val="center"/>
          </w:tcPr>
          <w:p w14:paraId="6EFCF60E" w14:textId="2A9162B6" w:rsidR="00DB02E5" w:rsidRPr="00803EC1" w:rsidRDefault="00DA5225" w:rsidP="00803EC1">
            <w:pPr>
              <w:pStyle w:val="TableHd"/>
              <w:rPr>
                <w:rStyle w:val="ChSmallCaps"/>
              </w:rPr>
            </w:pPr>
            <w:r w:rsidRPr="00803EC1">
              <w:rPr>
                <w:rStyle w:val="ChSmallCaps"/>
              </w:rPr>
              <w:t>rec</w:t>
            </w:r>
          </w:p>
        </w:tc>
        <w:tc>
          <w:tcPr>
            <w:tcW w:w="567" w:type="dxa"/>
            <w:tcBorders>
              <w:top w:val="single" w:sz="4" w:space="0" w:color="auto"/>
              <w:bottom w:val="single" w:sz="4" w:space="0" w:color="auto"/>
            </w:tcBorders>
            <w:shd w:val="clear" w:color="auto" w:fill="auto"/>
            <w:vAlign w:val="center"/>
          </w:tcPr>
          <w:p w14:paraId="79787244" w14:textId="47B6A27B" w:rsidR="00DB02E5" w:rsidRPr="00803EC1" w:rsidRDefault="00DA5225" w:rsidP="00803EC1">
            <w:pPr>
              <w:pStyle w:val="TableHd"/>
              <w:rPr>
                <w:rStyle w:val="ChSmallCaps"/>
              </w:rPr>
            </w:pPr>
            <w:r w:rsidRPr="00803EC1">
              <w:rPr>
                <w:rStyle w:val="ChSmallCaps"/>
              </w:rPr>
              <w:t>ben</w:t>
            </w:r>
          </w:p>
        </w:tc>
        <w:tc>
          <w:tcPr>
            <w:tcW w:w="624" w:type="dxa"/>
            <w:tcBorders>
              <w:top w:val="single" w:sz="4" w:space="0" w:color="auto"/>
              <w:bottom w:val="single" w:sz="4" w:space="0" w:color="auto"/>
            </w:tcBorders>
            <w:shd w:val="clear" w:color="auto" w:fill="auto"/>
            <w:vAlign w:val="center"/>
          </w:tcPr>
          <w:p w14:paraId="1CC48C39" w14:textId="52040949" w:rsidR="00DB02E5" w:rsidRPr="00803EC1" w:rsidRDefault="00DA5225" w:rsidP="00803EC1">
            <w:pPr>
              <w:pStyle w:val="TableHd"/>
              <w:rPr>
                <w:rStyle w:val="ChSmallCaps"/>
              </w:rPr>
            </w:pPr>
            <w:r w:rsidRPr="00803EC1">
              <w:rPr>
                <w:rStyle w:val="ChSmallCaps"/>
              </w:rPr>
              <w:t>circ</w:t>
            </w:r>
          </w:p>
        </w:tc>
        <w:tc>
          <w:tcPr>
            <w:tcW w:w="567" w:type="dxa"/>
            <w:tcBorders>
              <w:top w:val="single" w:sz="4" w:space="0" w:color="auto"/>
              <w:bottom w:val="single" w:sz="4" w:space="0" w:color="auto"/>
            </w:tcBorders>
            <w:shd w:val="clear" w:color="auto" w:fill="auto"/>
            <w:vAlign w:val="center"/>
          </w:tcPr>
          <w:p w14:paraId="3B442160" w14:textId="35B97317" w:rsidR="00DB02E5" w:rsidRPr="00803EC1" w:rsidRDefault="00DA5225" w:rsidP="00803EC1">
            <w:pPr>
              <w:pStyle w:val="TableHd"/>
              <w:rPr>
                <w:rStyle w:val="ChSmallCaps"/>
              </w:rPr>
            </w:pPr>
            <w:r w:rsidRPr="00803EC1">
              <w:rPr>
                <w:rStyle w:val="ChSmallCaps"/>
              </w:rPr>
              <w:t>std</w:t>
            </w:r>
          </w:p>
        </w:tc>
      </w:tr>
      <w:tr w:rsidR="00AC23C4" w:rsidRPr="00534F9D" w14:paraId="6307C4A7" w14:textId="77777777" w:rsidTr="00A602A7">
        <w:tc>
          <w:tcPr>
            <w:tcW w:w="1616" w:type="dxa"/>
            <w:tcBorders>
              <w:top w:val="single" w:sz="4" w:space="0" w:color="auto"/>
            </w:tcBorders>
            <w:shd w:val="clear" w:color="auto" w:fill="auto"/>
          </w:tcPr>
          <w:p w14:paraId="741A8447" w14:textId="7803AD21" w:rsidR="00DB02E5" w:rsidRPr="00534F9D" w:rsidRDefault="00DB02E5" w:rsidP="00DB02E5">
            <w:pPr>
              <w:pStyle w:val="TableCell2-0"/>
            </w:pPr>
            <w:r w:rsidRPr="00534F9D">
              <w:rPr>
                <w:rStyle w:val="ChItalBold"/>
              </w:rPr>
              <w:t>di</w:t>
            </w:r>
            <w:r w:rsidRPr="00534F9D">
              <w:t xml:space="preserve"> </w:t>
            </w:r>
            <w:r w:rsidR="00B7093A">
              <w:t>‘</w:t>
            </w:r>
            <w:r>
              <w:t>at, in</w:t>
            </w:r>
            <w:r w:rsidR="00B7093A">
              <w:t>’</w:t>
            </w:r>
          </w:p>
        </w:tc>
        <w:tc>
          <w:tcPr>
            <w:tcW w:w="680" w:type="dxa"/>
            <w:tcBorders>
              <w:top w:val="single" w:sz="4" w:space="0" w:color="auto"/>
            </w:tcBorders>
            <w:shd w:val="clear" w:color="auto" w:fill="auto"/>
          </w:tcPr>
          <w:p w14:paraId="385189FC" w14:textId="77777777" w:rsidR="00DB02E5" w:rsidRPr="00BD0400" w:rsidRDefault="00DB02E5" w:rsidP="00DB02E5">
            <w:pPr>
              <w:pStyle w:val="TableCell2-0Center"/>
              <w:rPr>
                <w:rStyle w:val="ChUnderl"/>
              </w:rPr>
            </w:pPr>
            <w:r w:rsidRPr="00BD0400">
              <w:rPr>
                <w:rStyle w:val="ChUnderl"/>
              </w:rPr>
              <w:t>X</w:t>
            </w:r>
          </w:p>
        </w:tc>
        <w:tc>
          <w:tcPr>
            <w:tcW w:w="794" w:type="dxa"/>
            <w:tcBorders>
              <w:top w:val="single" w:sz="4" w:space="0" w:color="auto"/>
            </w:tcBorders>
            <w:shd w:val="clear" w:color="auto" w:fill="auto"/>
          </w:tcPr>
          <w:p w14:paraId="2B275B7E" w14:textId="77777777" w:rsidR="00DB02E5" w:rsidRPr="00642C2D" w:rsidRDefault="00DB02E5" w:rsidP="00DB02E5">
            <w:pPr>
              <w:pStyle w:val="TableCell2-0Center"/>
            </w:pPr>
          </w:p>
        </w:tc>
        <w:tc>
          <w:tcPr>
            <w:tcW w:w="624" w:type="dxa"/>
            <w:tcBorders>
              <w:top w:val="single" w:sz="4" w:space="0" w:color="auto"/>
            </w:tcBorders>
            <w:shd w:val="clear" w:color="auto" w:fill="auto"/>
          </w:tcPr>
          <w:p w14:paraId="1FEDCD89" w14:textId="77777777" w:rsidR="00DB02E5" w:rsidRPr="00642C2D" w:rsidRDefault="00DB02E5" w:rsidP="00DB02E5">
            <w:pPr>
              <w:pStyle w:val="TableCell2-0Center"/>
            </w:pPr>
          </w:p>
        </w:tc>
        <w:tc>
          <w:tcPr>
            <w:tcW w:w="510" w:type="dxa"/>
            <w:tcBorders>
              <w:top w:val="single" w:sz="4" w:space="0" w:color="auto"/>
            </w:tcBorders>
            <w:shd w:val="clear" w:color="auto" w:fill="auto"/>
          </w:tcPr>
          <w:p w14:paraId="00F2D5AB" w14:textId="77777777" w:rsidR="00DB02E5" w:rsidRPr="00642C2D" w:rsidRDefault="00DB02E5" w:rsidP="00DB02E5">
            <w:pPr>
              <w:pStyle w:val="TableCell2-0Center"/>
            </w:pPr>
          </w:p>
        </w:tc>
        <w:tc>
          <w:tcPr>
            <w:tcW w:w="567" w:type="dxa"/>
            <w:tcBorders>
              <w:top w:val="single" w:sz="4" w:space="0" w:color="auto"/>
            </w:tcBorders>
            <w:shd w:val="clear" w:color="auto" w:fill="auto"/>
          </w:tcPr>
          <w:p w14:paraId="7EFBACE0" w14:textId="77777777" w:rsidR="00DB02E5" w:rsidRPr="00642C2D" w:rsidRDefault="00DB02E5" w:rsidP="00DB02E5">
            <w:pPr>
              <w:pStyle w:val="TableCell2-0Center"/>
            </w:pPr>
          </w:p>
        </w:tc>
        <w:tc>
          <w:tcPr>
            <w:tcW w:w="567" w:type="dxa"/>
            <w:tcBorders>
              <w:top w:val="single" w:sz="4" w:space="0" w:color="auto"/>
            </w:tcBorders>
            <w:shd w:val="clear" w:color="auto" w:fill="auto"/>
          </w:tcPr>
          <w:p w14:paraId="18241094" w14:textId="77777777" w:rsidR="00DB02E5" w:rsidRPr="00642C2D" w:rsidRDefault="00DB02E5" w:rsidP="00DB02E5">
            <w:pPr>
              <w:pStyle w:val="TableCell2-0Center"/>
            </w:pPr>
          </w:p>
        </w:tc>
        <w:tc>
          <w:tcPr>
            <w:tcW w:w="624" w:type="dxa"/>
            <w:tcBorders>
              <w:top w:val="single" w:sz="4" w:space="0" w:color="auto"/>
            </w:tcBorders>
            <w:shd w:val="clear" w:color="auto" w:fill="auto"/>
          </w:tcPr>
          <w:p w14:paraId="3A9CBEE1" w14:textId="77777777" w:rsidR="00DB02E5" w:rsidRPr="00642C2D" w:rsidRDefault="00DB02E5" w:rsidP="00DB02E5">
            <w:pPr>
              <w:pStyle w:val="TableCell2-0Center"/>
            </w:pPr>
          </w:p>
        </w:tc>
        <w:tc>
          <w:tcPr>
            <w:tcW w:w="567" w:type="dxa"/>
            <w:tcBorders>
              <w:top w:val="single" w:sz="4" w:space="0" w:color="auto"/>
            </w:tcBorders>
            <w:shd w:val="clear" w:color="auto" w:fill="auto"/>
          </w:tcPr>
          <w:p w14:paraId="2A5391A9" w14:textId="77777777" w:rsidR="00DB02E5" w:rsidRPr="00642C2D" w:rsidRDefault="00DB02E5" w:rsidP="00DB02E5">
            <w:pPr>
              <w:pStyle w:val="TableCell2-0Center"/>
            </w:pPr>
          </w:p>
        </w:tc>
      </w:tr>
      <w:tr w:rsidR="00AC23C4" w:rsidRPr="00534F9D" w14:paraId="3E7159C5" w14:textId="77777777" w:rsidTr="00A602A7">
        <w:tc>
          <w:tcPr>
            <w:tcW w:w="1616" w:type="dxa"/>
            <w:shd w:val="clear" w:color="auto" w:fill="auto"/>
          </w:tcPr>
          <w:p w14:paraId="3C1026B7" w14:textId="32B74670" w:rsidR="00DB02E5" w:rsidRPr="00534F9D" w:rsidRDefault="00DB02E5" w:rsidP="00DB02E5">
            <w:pPr>
              <w:pStyle w:val="TableCell0-0"/>
            </w:pPr>
            <w:r w:rsidRPr="00534F9D">
              <w:rPr>
                <w:rStyle w:val="ChItalBold"/>
              </w:rPr>
              <w:t>ke</w:t>
            </w:r>
            <w:r w:rsidRPr="00534F9D">
              <w:t xml:space="preserve"> </w:t>
            </w:r>
            <w:r w:rsidR="00B7093A">
              <w:t>‘</w:t>
            </w:r>
            <w:r w:rsidRPr="00534F9D">
              <w:t>to</w:t>
            </w:r>
            <w:r w:rsidR="00B7093A">
              <w:t>’</w:t>
            </w:r>
          </w:p>
        </w:tc>
        <w:tc>
          <w:tcPr>
            <w:tcW w:w="680" w:type="dxa"/>
            <w:shd w:val="clear" w:color="auto" w:fill="auto"/>
          </w:tcPr>
          <w:p w14:paraId="52AA1179" w14:textId="77777777" w:rsidR="00DB02E5" w:rsidRPr="00BD0400" w:rsidRDefault="00DB02E5" w:rsidP="00DB02E5">
            <w:pPr>
              <w:pStyle w:val="TableCell0-0Center"/>
              <w:rPr>
                <w:rStyle w:val="ChUnderl"/>
              </w:rPr>
            </w:pPr>
            <w:r w:rsidRPr="00BD0400">
              <w:rPr>
                <w:rStyle w:val="ChUnderl"/>
              </w:rPr>
              <w:t>X</w:t>
            </w:r>
          </w:p>
        </w:tc>
        <w:tc>
          <w:tcPr>
            <w:tcW w:w="794" w:type="dxa"/>
            <w:shd w:val="clear" w:color="auto" w:fill="auto"/>
          </w:tcPr>
          <w:p w14:paraId="616D2460" w14:textId="77777777" w:rsidR="00DB02E5" w:rsidRPr="00B843CD" w:rsidRDefault="00DB02E5" w:rsidP="00DB02E5">
            <w:pPr>
              <w:pStyle w:val="TableCell0-0Center"/>
            </w:pPr>
          </w:p>
        </w:tc>
        <w:tc>
          <w:tcPr>
            <w:tcW w:w="624" w:type="dxa"/>
            <w:shd w:val="clear" w:color="auto" w:fill="auto"/>
          </w:tcPr>
          <w:p w14:paraId="3319536A" w14:textId="77777777" w:rsidR="00DB02E5" w:rsidRPr="00B843CD" w:rsidRDefault="00DB02E5" w:rsidP="00DB02E5">
            <w:pPr>
              <w:pStyle w:val="TableCell0-0Center"/>
            </w:pPr>
          </w:p>
        </w:tc>
        <w:tc>
          <w:tcPr>
            <w:tcW w:w="510" w:type="dxa"/>
            <w:shd w:val="clear" w:color="auto" w:fill="auto"/>
          </w:tcPr>
          <w:p w14:paraId="6DA1C97E" w14:textId="77777777" w:rsidR="00DB02E5" w:rsidRPr="00B843CD" w:rsidRDefault="00DB02E5" w:rsidP="00DB02E5">
            <w:pPr>
              <w:pStyle w:val="TableCell0-0Center"/>
            </w:pPr>
          </w:p>
        </w:tc>
        <w:tc>
          <w:tcPr>
            <w:tcW w:w="567" w:type="dxa"/>
            <w:shd w:val="clear" w:color="auto" w:fill="auto"/>
          </w:tcPr>
          <w:p w14:paraId="72BBEB9E" w14:textId="77777777" w:rsidR="00DB02E5" w:rsidRPr="00B843CD" w:rsidRDefault="00DB02E5" w:rsidP="00DB02E5">
            <w:pPr>
              <w:pStyle w:val="TableCell0-0Center"/>
            </w:pPr>
          </w:p>
        </w:tc>
        <w:tc>
          <w:tcPr>
            <w:tcW w:w="567" w:type="dxa"/>
            <w:shd w:val="clear" w:color="auto" w:fill="auto"/>
          </w:tcPr>
          <w:p w14:paraId="2E4B0E8D" w14:textId="77777777" w:rsidR="00DB02E5" w:rsidRPr="00B843CD" w:rsidRDefault="00DB02E5" w:rsidP="00DB02E5">
            <w:pPr>
              <w:pStyle w:val="TableCell0-0Center"/>
            </w:pPr>
          </w:p>
        </w:tc>
        <w:tc>
          <w:tcPr>
            <w:tcW w:w="624" w:type="dxa"/>
            <w:shd w:val="clear" w:color="auto" w:fill="auto"/>
          </w:tcPr>
          <w:p w14:paraId="1079FE55" w14:textId="77777777" w:rsidR="00DB02E5" w:rsidRPr="00B843CD" w:rsidRDefault="00DB02E5" w:rsidP="00DB02E5">
            <w:pPr>
              <w:pStyle w:val="TableCell0-0Center"/>
            </w:pPr>
          </w:p>
        </w:tc>
        <w:tc>
          <w:tcPr>
            <w:tcW w:w="567" w:type="dxa"/>
            <w:shd w:val="clear" w:color="auto" w:fill="auto"/>
          </w:tcPr>
          <w:p w14:paraId="331EC4D1" w14:textId="77777777" w:rsidR="00DB02E5" w:rsidRPr="00B843CD" w:rsidRDefault="00DB02E5" w:rsidP="00DB02E5">
            <w:pPr>
              <w:pStyle w:val="TableCell0-0Center"/>
            </w:pPr>
          </w:p>
        </w:tc>
      </w:tr>
      <w:tr w:rsidR="00AC23C4" w:rsidRPr="00534F9D" w14:paraId="4F5ECDBC" w14:textId="77777777" w:rsidTr="00A602A7">
        <w:tc>
          <w:tcPr>
            <w:tcW w:w="1616" w:type="dxa"/>
            <w:shd w:val="clear" w:color="auto" w:fill="auto"/>
          </w:tcPr>
          <w:p w14:paraId="1D8DBE39" w14:textId="003C1C0C" w:rsidR="00DB02E5" w:rsidRPr="00534F9D" w:rsidRDefault="00DB02E5" w:rsidP="00DB02E5">
            <w:pPr>
              <w:pStyle w:val="TableCell0-0"/>
            </w:pPr>
            <w:r w:rsidRPr="00534F9D">
              <w:rPr>
                <w:rStyle w:val="ChItalBold"/>
              </w:rPr>
              <w:t>dari</w:t>
            </w:r>
            <w:r w:rsidRPr="00534F9D">
              <w:t xml:space="preserve"> </w:t>
            </w:r>
            <w:r w:rsidR="00B7093A">
              <w:t>‘</w:t>
            </w:r>
            <w:r w:rsidRPr="00534F9D">
              <w:t>from</w:t>
            </w:r>
            <w:r w:rsidR="00B7093A">
              <w:t>’</w:t>
            </w:r>
          </w:p>
        </w:tc>
        <w:tc>
          <w:tcPr>
            <w:tcW w:w="680" w:type="dxa"/>
            <w:shd w:val="clear" w:color="auto" w:fill="auto"/>
          </w:tcPr>
          <w:p w14:paraId="61C75A82" w14:textId="77777777" w:rsidR="00DB02E5" w:rsidRPr="00BD0400" w:rsidRDefault="00DB02E5" w:rsidP="00DB02E5">
            <w:pPr>
              <w:pStyle w:val="TableCell0-0Center"/>
              <w:rPr>
                <w:rStyle w:val="ChUnderl"/>
              </w:rPr>
            </w:pPr>
            <w:r w:rsidRPr="00BD0400">
              <w:rPr>
                <w:rStyle w:val="ChUnderl"/>
              </w:rPr>
              <w:t>X</w:t>
            </w:r>
          </w:p>
        </w:tc>
        <w:tc>
          <w:tcPr>
            <w:tcW w:w="794" w:type="dxa"/>
            <w:shd w:val="clear" w:color="auto" w:fill="auto"/>
          </w:tcPr>
          <w:p w14:paraId="37E82A35" w14:textId="77777777" w:rsidR="00DB02E5" w:rsidRPr="00B843CD" w:rsidRDefault="00DB02E5" w:rsidP="00DB02E5">
            <w:pPr>
              <w:pStyle w:val="TableCell0-0Center"/>
            </w:pPr>
          </w:p>
        </w:tc>
        <w:tc>
          <w:tcPr>
            <w:tcW w:w="624" w:type="dxa"/>
            <w:shd w:val="clear" w:color="auto" w:fill="auto"/>
          </w:tcPr>
          <w:p w14:paraId="60A80C31" w14:textId="77777777" w:rsidR="00DB02E5" w:rsidRPr="00B843CD" w:rsidRDefault="00DB02E5" w:rsidP="00DB02E5">
            <w:pPr>
              <w:pStyle w:val="TableCell0-0Center"/>
            </w:pPr>
          </w:p>
        </w:tc>
        <w:tc>
          <w:tcPr>
            <w:tcW w:w="510" w:type="dxa"/>
            <w:shd w:val="clear" w:color="auto" w:fill="auto"/>
          </w:tcPr>
          <w:p w14:paraId="29E8A4F2" w14:textId="77777777" w:rsidR="00DB02E5" w:rsidRPr="00B843CD" w:rsidRDefault="00DB02E5" w:rsidP="00DB02E5">
            <w:pPr>
              <w:pStyle w:val="TableCell0-0Center"/>
            </w:pPr>
          </w:p>
        </w:tc>
        <w:tc>
          <w:tcPr>
            <w:tcW w:w="567" w:type="dxa"/>
            <w:shd w:val="clear" w:color="auto" w:fill="auto"/>
          </w:tcPr>
          <w:p w14:paraId="5D0C9607" w14:textId="77777777" w:rsidR="00DB02E5" w:rsidRPr="00B843CD" w:rsidRDefault="00DB02E5" w:rsidP="00DB02E5">
            <w:pPr>
              <w:pStyle w:val="TableCell0-0Center"/>
            </w:pPr>
          </w:p>
        </w:tc>
        <w:tc>
          <w:tcPr>
            <w:tcW w:w="567" w:type="dxa"/>
            <w:shd w:val="clear" w:color="auto" w:fill="auto"/>
          </w:tcPr>
          <w:p w14:paraId="46E47AA3" w14:textId="77777777" w:rsidR="00DB02E5" w:rsidRPr="00B843CD" w:rsidRDefault="00DB02E5" w:rsidP="00DB02E5">
            <w:pPr>
              <w:pStyle w:val="TableCell0-0Center"/>
            </w:pPr>
          </w:p>
        </w:tc>
        <w:tc>
          <w:tcPr>
            <w:tcW w:w="624" w:type="dxa"/>
            <w:shd w:val="clear" w:color="auto" w:fill="auto"/>
          </w:tcPr>
          <w:p w14:paraId="46418EDD" w14:textId="77777777" w:rsidR="00DB02E5" w:rsidRPr="00B843CD" w:rsidRDefault="00DB02E5" w:rsidP="00DB02E5">
            <w:pPr>
              <w:pStyle w:val="TableCell0-0Center"/>
            </w:pPr>
          </w:p>
        </w:tc>
        <w:tc>
          <w:tcPr>
            <w:tcW w:w="567" w:type="dxa"/>
            <w:shd w:val="clear" w:color="auto" w:fill="auto"/>
          </w:tcPr>
          <w:p w14:paraId="5C129158" w14:textId="77777777" w:rsidR="00DB02E5" w:rsidRPr="00B843CD" w:rsidRDefault="00DB02E5" w:rsidP="00DB02E5">
            <w:pPr>
              <w:pStyle w:val="TableCell0-0Center"/>
            </w:pPr>
          </w:p>
        </w:tc>
      </w:tr>
      <w:tr w:rsidR="00AC23C4" w:rsidRPr="00534F9D" w14:paraId="4B2D961C" w14:textId="77777777" w:rsidTr="00A602A7">
        <w:tc>
          <w:tcPr>
            <w:tcW w:w="1616" w:type="dxa"/>
            <w:shd w:val="clear" w:color="auto" w:fill="auto"/>
          </w:tcPr>
          <w:p w14:paraId="03078D4D" w14:textId="54EE3BB8" w:rsidR="00DB02E5" w:rsidRPr="00534F9D" w:rsidRDefault="00DB02E5" w:rsidP="00DB02E5">
            <w:pPr>
              <w:pStyle w:val="TableCell0-2Break"/>
              <w:rPr>
                <w:rStyle w:val="ChItalBold"/>
              </w:rPr>
            </w:pPr>
            <w:r w:rsidRPr="00534F9D">
              <w:rPr>
                <w:rStyle w:val="ChItalBold"/>
              </w:rPr>
              <w:t>sampe</w:t>
            </w:r>
            <w:r w:rsidRPr="00534F9D">
              <w:t xml:space="preserve"> </w:t>
            </w:r>
            <w:r w:rsidR="00B7093A">
              <w:t>‘</w:t>
            </w:r>
            <w:r>
              <w:t>until</w:t>
            </w:r>
            <w:r w:rsidR="00B7093A">
              <w:t>’</w:t>
            </w:r>
          </w:p>
        </w:tc>
        <w:tc>
          <w:tcPr>
            <w:tcW w:w="680" w:type="dxa"/>
            <w:shd w:val="clear" w:color="auto" w:fill="auto"/>
          </w:tcPr>
          <w:p w14:paraId="53C47AF1" w14:textId="77777777" w:rsidR="00DB02E5" w:rsidRPr="00BD0400" w:rsidRDefault="00DB02E5" w:rsidP="00DB02E5">
            <w:pPr>
              <w:pStyle w:val="TableCell0-2CenterBreak"/>
              <w:rPr>
                <w:rStyle w:val="ChUnderl"/>
              </w:rPr>
            </w:pPr>
            <w:r w:rsidRPr="00BD0400">
              <w:rPr>
                <w:rStyle w:val="ChUnderl"/>
              </w:rPr>
              <w:t>X</w:t>
            </w:r>
          </w:p>
        </w:tc>
        <w:tc>
          <w:tcPr>
            <w:tcW w:w="794" w:type="dxa"/>
            <w:shd w:val="clear" w:color="auto" w:fill="auto"/>
          </w:tcPr>
          <w:p w14:paraId="33AD63B1" w14:textId="77777777" w:rsidR="00DB02E5" w:rsidRPr="00B843CD" w:rsidRDefault="00DB02E5" w:rsidP="00DB02E5">
            <w:pPr>
              <w:pStyle w:val="TableCell0-2CenterBreak"/>
            </w:pPr>
          </w:p>
        </w:tc>
        <w:tc>
          <w:tcPr>
            <w:tcW w:w="624" w:type="dxa"/>
            <w:shd w:val="clear" w:color="auto" w:fill="auto"/>
          </w:tcPr>
          <w:p w14:paraId="1DD65C9D" w14:textId="77777777" w:rsidR="00DB02E5" w:rsidRPr="00B843CD" w:rsidRDefault="00DB02E5" w:rsidP="00DB02E5">
            <w:pPr>
              <w:pStyle w:val="TableCell0-2CenterBreak"/>
            </w:pPr>
          </w:p>
        </w:tc>
        <w:tc>
          <w:tcPr>
            <w:tcW w:w="510" w:type="dxa"/>
            <w:shd w:val="clear" w:color="auto" w:fill="auto"/>
          </w:tcPr>
          <w:p w14:paraId="43ABA84F" w14:textId="77777777" w:rsidR="00DB02E5" w:rsidRPr="00B843CD" w:rsidRDefault="00DB02E5" w:rsidP="00DB02E5">
            <w:pPr>
              <w:pStyle w:val="TableCell0-2CenterBreak"/>
            </w:pPr>
          </w:p>
        </w:tc>
        <w:tc>
          <w:tcPr>
            <w:tcW w:w="567" w:type="dxa"/>
            <w:shd w:val="clear" w:color="auto" w:fill="auto"/>
          </w:tcPr>
          <w:p w14:paraId="2B64BE29" w14:textId="77777777" w:rsidR="00DB02E5" w:rsidRPr="00B843CD" w:rsidRDefault="00DB02E5" w:rsidP="00DB02E5">
            <w:pPr>
              <w:pStyle w:val="TableCell0-2CenterBreak"/>
            </w:pPr>
          </w:p>
        </w:tc>
        <w:tc>
          <w:tcPr>
            <w:tcW w:w="567" w:type="dxa"/>
            <w:shd w:val="clear" w:color="auto" w:fill="auto"/>
          </w:tcPr>
          <w:p w14:paraId="52DFEE1B" w14:textId="77777777" w:rsidR="00DB02E5" w:rsidRPr="00B843CD" w:rsidRDefault="00DB02E5" w:rsidP="00DB02E5">
            <w:pPr>
              <w:pStyle w:val="TableCell0-2CenterBreak"/>
            </w:pPr>
          </w:p>
        </w:tc>
        <w:tc>
          <w:tcPr>
            <w:tcW w:w="624" w:type="dxa"/>
            <w:shd w:val="clear" w:color="auto" w:fill="auto"/>
          </w:tcPr>
          <w:p w14:paraId="73BE5906" w14:textId="77777777" w:rsidR="00DB02E5" w:rsidRPr="00B843CD" w:rsidRDefault="00DB02E5" w:rsidP="00DB02E5">
            <w:pPr>
              <w:pStyle w:val="TableCell0-2CenterBreak"/>
            </w:pPr>
          </w:p>
        </w:tc>
        <w:tc>
          <w:tcPr>
            <w:tcW w:w="567" w:type="dxa"/>
            <w:shd w:val="clear" w:color="auto" w:fill="auto"/>
          </w:tcPr>
          <w:p w14:paraId="686A2580" w14:textId="77777777" w:rsidR="00DB02E5" w:rsidRPr="00B843CD" w:rsidRDefault="00DB02E5" w:rsidP="00DB02E5">
            <w:pPr>
              <w:pStyle w:val="TableCell0-2CenterBreak"/>
            </w:pPr>
          </w:p>
        </w:tc>
      </w:tr>
      <w:tr w:rsidR="00AC23C4" w:rsidRPr="00534F9D" w14:paraId="662526E0" w14:textId="77777777" w:rsidTr="00A602A7">
        <w:tc>
          <w:tcPr>
            <w:tcW w:w="1616" w:type="dxa"/>
            <w:shd w:val="clear" w:color="auto" w:fill="auto"/>
          </w:tcPr>
          <w:p w14:paraId="2EE49E9E" w14:textId="69070FD7" w:rsidR="00DB02E5" w:rsidRPr="00534F9D" w:rsidRDefault="00AB3BA2" w:rsidP="00DB02E5">
            <w:pPr>
              <w:pStyle w:val="TableCell2-0"/>
            </w:pPr>
            <w:r w:rsidRPr="00076132">
              <w:rPr>
                <w:rStyle w:val="ChItalBold"/>
              </w:rPr>
              <w:t>dengan</w:t>
            </w:r>
            <w:r>
              <w:rPr>
                <w:rStyle w:val="ChItalBold"/>
              </w:rPr>
              <w:t>g</w:t>
            </w:r>
            <w:r w:rsidR="00DB02E5">
              <w:t xml:space="preserve"> </w:t>
            </w:r>
            <w:r w:rsidR="00B7093A">
              <w:t>‘</w:t>
            </w:r>
            <w:r w:rsidR="00DB02E5">
              <w:t>with</w:t>
            </w:r>
            <w:r w:rsidR="00B7093A">
              <w:t>’</w:t>
            </w:r>
          </w:p>
        </w:tc>
        <w:tc>
          <w:tcPr>
            <w:tcW w:w="680" w:type="dxa"/>
            <w:shd w:val="clear" w:color="auto" w:fill="auto"/>
          </w:tcPr>
          <w:p w14:paraId="13A5E333" w14:textId="77777777" w:rsidR="00DB02E5" w:rsidRPr="00B843CD" w:rsidRDefault="00DB02E5" w:rsidP="00DB02E5">
            <w:pPr>
              <w:pStyle w:val="TableCell2-0Center"/>
            </w:pPr>
          </w:p>
        </w:tc>
        <w:tc>
          <w:tcPr>
            <w:tcW w:w="794" w:type="dxa"/>
            <w:shd w:val="clear" w:color="auto" w:fill="auto"/>
          </w:tcPr>
          <w:p w14:paraId="5E09E029" w14:textId="77777777" w:rsidR="00DB02E5" w:rsidRPr="00BD0400" w:rsidRDefault="00DB02E5" w:rsidP="00DB02E5">
            <w:pPr>
              <w:pStyle w:val="TableCell2-0Center"/>
              <w:rPr>
                <w:rStyle w:val="ChUnderl"/>
              </w:rPr>
            </w:pPr>
            <w:r w:rsidRPr="00BD0400">
              <w:rPr>
                <w:rStyle w:val="ChUnderl"/>
              </w:rPr>
              <w:t>X</w:t>
            </w:r>
          </w:p>
        </w:tc>
        <w:tc>
          <w:tcPr>
            <w:tcW w:w="624" w:type="dxa"/>
            <w:shd w:val="clear" w:color="auto" w:fill="auto"/>
          </w:tcPr>
          <w:p w14:paraId="3BE96D6C" w14:textId="77777777" w:rsidR="00DB02E5" w:rsidRPr="00B843CD" w:rsidRDefault="00DB02E5" w:rsidP="00DB02E5">
            <w:pPr>
              <w:pStyle w:val="TableCell2-0Center"/>
            </w:pPr>
            <w:r w:rsidRPr="00B843CD">
              <w:t>X</w:t>
            </w:r>
          </w:p>
        </w:tc>
        <w:tc>
          <w:tcPr>
            <w:tcW w:w="510" w:type="dxa"/>
            <w:shd w:val="clear" w:color="auto" w:fill="auto"/>
          </w:tcPr>
          <w:p w14:paraId="05178AA0" w14:textId="77777777" w:rsidR="00DB02E5" w:rsidRPr="00B843CD" w:rsidRDefault="00DB02E5" w:rsidP="00DB02E5">
            <w:pPr>
              <w:pStyle w:val="TableCell2-0Center"/>
            </w:pPr>
            <w:r w:rsidRPr="00B843CD">
              <w:t>X</w:t>
            </w:r>
          </w:p>
        </w:tc>
        <w:tc>
          <w:tcPr>
            <w:tcW w:w="567" w:type="dxa"/>
            <w:shd w:val="clear" w:color="auto" w:fill="auto"/>
          </w:tcPr>
          <w:p w14:paraId="732DCD0D" w14:textId="77777777" w:rsidR="00DB02E5" w:rsidRPr="00B843CD" w:rsidRDefault="00DB02E5" w:rsidP="00DB02E5">
            <w:pPr>
              <w:pStyle w:val="TableCell2-0Center"/>
            </w:pPr>
          </w:p>
        </w:tc>
        <w:tc>
          <w:tcPr>
            <w:tcW w:w="567" w:type="dxa"/>
            <w:shd w:val="clear" w:color="auto" w:fill="auto"/>
          </w:tcPr>
          <w:p w14:paraId="3F205D04" w14:textId="77777777" w:rsidR="00DB02E5" w:rsidRPr="00B843CD" w:rsidRDefault="00DB02E5" w:rsidP="00DB02E5">
            <w:pPr>
              <w:pStyle w:val="TableCell2-0Center"/>
            </w:pPr>
          </w:p>
        </w:tc>
        <w:tc>
          <w:tcPr>
            <w:tcW w:w="624" w:type="dxa"/>
            <w:shd w:val="clear" w:color="auto" w:fill="auto"/>
          </w:tcPr>
          <w:p w14:paraId="579D2E81" w14:textId="77777777" w:rsidR="00DB02E5" w:rsidRPr="00B843CD" w:rsidRDefault="00DB02E5" w:rsidP="00DB02E5">
            <w:pPr>
              <w:pStyle w:val="TableCell2-0Center"/>
            </w:pPr>
          </w:p>
        </w:tc>
        <w:tc>
          <w:tcPr>
            <w:tcW w:w="567" w:type="dxa"/>
            <w:shd w:val="clear" w:color="auto" w:fill="auto"/>
          </w:tcPr>
          <w:p w14:paraId="440DF2B7" w14:textId="77777777" w:rsidR="00DB02E5" w:rsidRPr="00B843CD" w:rsidRDefault="00DB02E5" w:rsidP="00DB02E5">
            <w:pPr>
              <w:pStyle w:val="TableCell2-0Center"/>
            </w:pPr>
          </w:p>
        </w:tc>
      </w:tr>
      <w:tr w:rsidR="00AC23C4" w:rsidRPr="00534F9D" w14:paraId="5A982658" w14:textId="77777777" w:rsidTr="00A602A7">
        <w:tc>
          <w:tcPr>
            <w:tcW w:w="1616" w:type="dxa"/>
            <w:shd w:val="clear" w:color="auto" w:fill="auto"/>
          </w:tcPr>
          <w:p w14:paraId="3A515BC2" w14:textId="7E734811" w:rsidR="00DB02E5" w:rsidRPr="00534F9D" w:rsidRDefault="00DB02E5" w:rsidP="00DB02E5">
            <w:pPr>
              <w:pStyle w:val="TableCell0-0"/>
            </w:pPr>
            <w:r w:rsidRPr="00534F9D">
              <w:rPr>
                <w:rStyle w:val="ChItalBold"/>
              </w:rPr>
              <w:t>sama</w:t>
            </w:r>
            <w:r w:rsidRPr="00534F9D">
              <w:t xml:space="preserve"> </w:t>
            </w:r>
            <w:r w:rsidR="00B7093A">
              <w:t>‘</w:t>
            </w:r>
            <w:r w:rsidRPr="00534F9D">
              <w:t>to</w:t>
            </w:r>
            <w:r w:rsidR="00B7093A">
              <w:t>’</w:t>
            </w:r>
          </w:p>
        </w:tc>
        <w:tc>
          <w:tcPr>
            <w:tcW w:w="680" w:type="dxa"/>
            <w:shd w:val="clear" w:color="auto" w:fill="auto"/>
          </w:tcPr>
          <w:p w14:paraId="5E39E908" w14:textId="77777777" w:rsidR="00DB02E5" w:rsidRPr="00B843CD" w:rsidRDefault="00DB02E5" w:rsidP="00DB02E5">
            <w:pPr>
              <w:pStyle w:val="TableCell0-0Center"/>
            </w:pPr>
          </w:p>
        </w:tc>
        <w:tc>
          <w:tcPr>
            <w:tcW w:w="794" w:type="dxa"/>
            <w:shd w:val="clear" w:color="auto" w:fill="auto"/>
          </w:tcPr>
          <w:p w14:paraId="6EADC3A7" w14:textId="77777777" w:rsidR="00DB02E5" w:rsidRPr="00B843CD" w:rsidRDefault="00DB02E5" w:rsidP="00DB02E5">
            <w:pPr>
              <w:pStyle w:val="TableCell0-0Center"/>
            </w:pPr>
            <w:r w:rsidRPr="00B843CD">
              <w:t>X</w:t>
            </w:r>
          </w:p>
        </w:tc>
        <w:tc>
          <w:tcPr>
            <w:tcW w:w="624" w:type="dxa"/>
            <w:shd w:val="clear" w:color="auto" w:fill="auto"/>
          </w:tcPr>
          <w:p w14:paraId="1B37BF27" w14:textId="77777777" w:rsidR="00DB02E5" w:rsidRPr="00B843CD" w:rsidRDefault="00DB02E5" w:rsidP="00DB02E5">
            <w:pPr>
              <w:pStyle w:val="TableCell0-0Center"/>
            </w:pPr>
            <w:r w:rsidRPr="00B843CD">
              <w:t>X</w:t>
            </w:r>
          </w:p>
        </w:tc>
        <w:tc>
          <w:tcPr>
            <w:tcW w:w="510" w:type="dxa"/>
            <w:shd w:val="clear" w:color="auto" w:fill="auto"/>
          </w:tcPr>
          <w:p w14:paraId="44ACFAC8" w14:textId="77777777" w:rsidR="00DB02E5" w:rsidRPr="00B843CD" w:rsidRDefault="00DB02E5" w:rsidP="00DB02E5">
            <w:pPr>
              <w:pStyle w:val="TableCell0-0Center"/>
            </w:pPr>
          </w:p>
        </w:tc>
        <w:tc>
          <w:tcPr>
            <w:tcW w:w="567" w:type="dxa"/>
            <w:shd w:val="clear" w:color="auto" w:fill="auto"/>
          </w:tcPr>
          <w:p w14:paraId="3B1DACAA" w14:textId="77777777" w:rsidR="00DB02E5" w:rsidRPr="00BD0400" w:rsidRDefault="00DB02E5" w:rsidP="00DB02E5">
            <w:pPr>
              <w:pStyle w:val="TableCell0-0Center"/>
              <w:rPr>
                <w:rStyle w:val="ChUnderl"/>
              </w:rPr>
            </w:pPr>
            <w:r w:rsidRPr="00BD0400">
              <w:rPr>
                <w:rStyle w:val="ChUnderl"/>
              </w:rPr>
              <w:t>X</w:t>
            </w:r>
          </w:p>
        </w:tc>
        <w:tc>
          <w:tcPr>
            <w:tcW w:w="567" w:type="dxa"/>
            <w:shd w:val="clear" w:color="auto" w:fill="auto"/>
          </w:tcPr>
          <w:p w14:paraId="7C75BFB5" w14:textId="77777777" w:rsidR="00DB02E5" w:rsidRPr="00B843CD" w:rsidRDefault="00DB02E5" w:rsidP="00DB02E5">
            <w:pPr>
              <w:pStyle w:val="TableCell0-0Center"/>
            </w:pPr>
          </w:p>
        </w:tc>
        <w:tc>
          <w:tcPr>
            <w:tcW w:w="624" w:type="dxa"/>
            <w:shd w:val="clear" w:color="auto" w:fill="auto"/>
          </w:tcPr>
          <w:p w14:paraId="4C488DAC" w14:textId="77777777" w:rsidR="00DB02E5" w:rsidRPr="00B843CD" w:rsidRDefault="00DB02E5" w:rsidP="00DB02E5">
            <w:pPr>
              <w:pStyle w:val="TableCell0-0Center"/>
            </w:pPr>
          </w:p>
        </w:tc>
        <w:tc>
          <w:tcPr>
            <w:tcW w:w="567" w:type="dxa"/>
            <w:shd w:val="clear" w:color="auto" w:fill="auto"/>
          </w:tcPr>
          <w:p w14:paraId="166FD056" w14:textId="77777777" w:rsidR="00DB02E5" w:rsidRPr="00B843CD" w:rsidRDefault="00DB02E5" w:rsidP="00DB02E5">
            <w:pPr>
              <w:pStyle w:val="TableCell0-0Center"/>
            </w:pPr>
          </w:p>
        </w:tc>
      </w:tr>
      <w:tr w:rsidR="00AC23C4" w:rsidRPr="00534F9D" w14:paraId="3220E6DA" w14:textId="77777777" w:rsidTr="00A602A7">
        <w:tc>
          <w:tcPr>
            <w:tcW w:w="1616" w:type="dxa"/>
            <w:shd w:val="clear" w:color="auto" w:fill="auto"/>
          </w:tcPr>
          <w:p w14:paraId="1A03D32A" w14:textId="098EBC81" w:rsidR="00DB02E5" w:rsidRPr="00534F9D" w:rsidRDefault="00DB02E5" w:rsidP="00DB02E5">
            <w:pPr>
              <w:pStyle w:val="TableCell0-0"/>
            </w:pPr>
            <w:r w:rsidRPr="00534F9D">
              <w:rPr>
                <w:rStyle w:val="ChItalBold"/>
              </w:rPr>
              <w:t>untuk</w:t>
            </w:r>
            <w:r w:rsidRPr="00534F9D">
              <w:t xml:space="preserve"> </w:t>
            </w:r>
            <w:r w:rsidR="00B7093A">
              <w:t>‘</w:t>
            </w:r>
            <w:r w:rsidRPr="00534F9D">
              <w:t>for</w:t>
            </w:r>
            <w:r w:rsidR="00B7093A">
              <w:t>’</w:t>
            </w:r>
          </w:p>
        </w:tc>
        <w:tc>
          <w:tcPr>
            <w:tcW w:w="680" w:type="dxa"/>
            <w:shd w:val="clear" w:color="auto" w:fill="auto"/>
          </w:tcPr>
          <w:p w14:paraId="1FC8B9E4" w14:textId="77777777" w:rsidR="00DB02E5" w:rsidRPr="00B843CD" w:rsidRDefault="00DB02E5" w:rsidP="00DB02E5">
            <w:pPr>
              <w:pStyle w:val="TableCell0-0Center"/>
            </w:pPr>
          </w:p>
        </w:tc>
        <w:tc>
          <w:tcPr>
            <w:tcW w:w="794" w:type="dxa"/>
            <w:shd w:val="clear" w:color="auto" w:fill="auto"/>
          </w:tcPr>
          <w:p w14:paraId="72902C2D" w14:textId="77777777" w:rsidR="00DB02E5" w:rsidRPr="00B843CD" w:rsidRDefault="00DB02E5" w:rsidP="00DB02E5">
            <w:pPr>
              <w:pStyle w:val="TableCell0-0Center"/>
            </w:pPr>
          </w:p>
        </w:tc>
        <w:tc>
          <w:tcPr>
            <w:tcW w:w="624" w:type="dxa"/>
            <w:shd w:val="clear" w:color="auto" w:fill="auto"/>
          </w:tcPr>
          <w:p w14:paraId="1FFBBE13" w14:textId="77777777" w:rsidR="00DB02E5" w:rsidRPr="00B843CD" w:rsidRDefault="00DB02E5" w:rsidP="00DB02E5">
            <w:pPr>
              <w:pStyle w:val="TableCell0-0Center"/>
            </w:pPr>
          </w:p>
        </w:tc>
        <w:tc>
          <w:tcPr>
            <w:tcW w:w="510" w:type="dxa"/>
            <w:shd w:val="clear" w:color="auto" w:fill="auto"/>
          </w:tcPr>
          <w:p w14:paraId="17B79EF8" w14:textId="77777777" w:rsidR="00DB02E5" w:rsidRPr="00B843CD" w:rsidRDefault="00DB02E5" w:rsidP="00DB02E5">
            <w:pPr>
              <w:pStyle w:val="TableCell0-0Center"/>
            </w:pPr>
          </w:p>
        </w:tc>
        <w:tc>
          <w:tcPr>
            <w:tcW w:w="567" w:type="dxa"/>
            <w:shd w:val="clear" w:color="auto" w:fill="auto"/>
          </w:tcPr>
          <w:p w14:paraId="7A5A4F2E" w14:textId="77777777" w:rsidR="00DB02E5" w:rsidRPr="00B843CD" w:rsidRDefault="00DB02E5" w:rsidP="00DB02E5">
            <w:pPr>
              <w:pStyle w:val="TableCell0-0Center"/>
            </w:pPr>
            <w:r w:rsidRPr="00B843CD">
              <w:t>X</w:t>
            </w:r>
          </w:p>
        </w:tc>
        <w:tc>
          <w:tcPr>
            <w:tcW w:w="567" w:type="dxa"/>
            <w:shd w:val="clear" w:color="auto" w:fill="auto"/>
          </w:tcPr>
          <w:p w14:paraId="759C95AA" w14:textId="77777777" w:rsidR="00DB02E5" w:rsidRPr="00BD0400" w:rsidRDefault="00DB02E5" w:rsidP="00DB02E5">
            <w:pPr>
              <w:pStyle w:val="TableCell0-0Center"/>
              <w:rPr>
                <w:rStyle w:val="ChUnderl"/>
              </w:rPr>
            </w:pPr>
            <w:r w:rsidRPr="00BD0400">
              <w:rPr>
                <w:rStyle w:val="ChUnderl"/>
              </w:rPr>
              <w:t>X</w:t>
            </w:r>
          </w:p>
        </w:tc>
        <w:tc>
          <w:tcPr>
            <w:tcW w:w="624" w:type="dxa"/>
            <w:shd w:val="clear" w:color="auto" w:fill="auto"/>
          </w:tcPr>
          <w:p w14:paraId="132681A3" w14:textId="77777777" w:rsidR="00DB02E5" w:rsidRPr="00B843CD" w:rsidRDefault="00DB02E5" w:rsidP="00DB02E5">
            <w:pPr>
              <w:pStyle w:val="TableCell0-0Center"/>
            </w:pPr>
            <w:r w:rsidRPr="00B843CD">
              <w:t>X</w:t>
            </w:r>
          </w:p>
        </w:tc>
        <w:tc>
          <w:tcPr>
            <w:tcW w:w="567" w:type="dxa"/>
            <w:shd w:val="clear" w:color="auto" w:fill="auto"/>
          </w:tcPr>
          <w:p w14:paraId="47480CD3" w14:textId="77777777" w:rsidR="00DB02E5" w:rsidRPr="00B843CD" w:rsidRDefault="00DB02E5" w:rsidP="00DB02E5">
            <w:pPr>
              <w:pStyle w:val="TableCell0-0Center"/>
            </w:pPr>
          </w:p>
        </w:tc>
      </w:tr>
      <w:tr w:rsidR="00AC23C4" w:rsidRPr="00534F9D" w14:paraId="51D6FB2D" w14:textId="77777777" w:rsidTr="00A602A7">
        <w:tc>
          <w:tcPr>
            <w:tcW w:w="1616" w:type="dxa"/>
            <w:shd w:val="clear" w:color="auto" w:fill="auto"/>
          </w:tcPr>
          <w:p w14:paraId="3344F7C3" w14:textId="00D3A091" w:rsidR="00DB02E5" w:rsidRPr="00534F9D" w:rsidRDefault="00DB02E5" w:rsidP="00DB02E5">
            <w:pPr>
              <w:pStyle w:val="TableCell0-2Break"/>
            </w:pPr>
            <w:r w:rsidRPr="00534F9D">
              <w:rPr>
                <w:rStyle w:val="ChItalBold"/>
              </w:rPr>
              <w:t>buat</w:t>
            </w:r>
            <w:r w:rsidRPr="00534F9D">
              <w:t xml:space="preserve"> </w:t>
            </w:r>
            <w:r w:rsidR="00B7093A">
              <w:t>‘</w:t>
            </w:r>
            <w:r w:rsidRPr="00534F9D">
              <w:t>for</w:t>
            </w:r>
            <w:r w:rsidR="00B7093A">
              <w:t>’</w:t>
            </w:r>
          </w:p>
        </w:tc>
        <w:tc>
          <w:tcPr>
            <w:tcW w:w="680" w:type="dxa"/>
            <w:shd w:val="clear" w:color="auto" w:fill="auto"/>
          </w:tcPr>
          <w:p w14:paraId="77E1C103" w14:textId="77777777" w:rsidR="00DB02E5" w:rsidRPr="00B843CD" w:rsidRDefault="00DB02E5" w:rsidP="00DB02E5">
            <w:pPr>
              <w:pStyle w:val="TableCell0-2CenterBreak"/>
            </w:pPr>
          </w:p>
        </w:tc>
        <w:tc>
          <w:tcPr>
            <w:tcW w:w="794" w:type="dxa"/>
            <w:shd w:val="clear" w:color="auto" w:fill="auto"/>
          </w:tcPr>
          <w:p w14:paraId="2AB693BE" w14:textId="77777777" w:rsidR="00DB02E5" w:rsidRPr="00B843CD" w:rsidRDefault="00DB02E5" w:rsidP="00DB02E5">
            <w:pPr>
              <w:pStyle w:val="TableCell0-2CenterBreak"/>
            </w:pPr>
          </w:p>
        </w:tc>
        <w:tc>
          <w:tcPr>
            <w:tcW w:w="624" w:type="dxa"/>
            <w:shd w:val="clear" w:color="auto" w:fill="auto"/>
          </w:tcPr>
          <w:p w14:paraId="394E990B" w14:textId="77777777" w:rsidR="00DB02E5" w:rsidRPr="00B843CD" w:rsidRDefault="00DB02E5" w:rsidP="00DB02E5">
            <w:pPr>
              <w:pStyle w:val="TableCell0-2CenterBreak"/>
            </w:pPr>
          </w:p>
        </w:tc>
        <w:tc>
          <w:tcPr>
            <w:tcW w:w="510" w:type="dxa"/>
            <w:shd w:val="clear" w:color="auto" w:fill="auto"/>
          </w:tcPr>
          <w:p w14:paraId="17521D9B" w14:textId="77777777" w:rsidR="00DB02E5" w:rsidRPr="00B843CD" w:rsidRDefault="00DB02E5" w:rsidP="00DB02E5">
            <w:pPr>
              <w:pStyle w:val="TableCell0-2CenterBreak"/>
            </w:pPr>
          </w:p>
        </w:tc>
        <w:tc>
          <w:tcPr>
            <w:tcW w:w="567" w:type="dxa"/>
            <w:shd w:val="clear" w:color="auto" w:fill="auto"/>
          </w:tcPr>
          <w:p w14:paraId="44467848" w14:textId="77777777" w:rsidR="00DB02E5" w:rsidRPr="00B843CD" w:rsidRDefault="00DB02E5" w:rsidP="00DB02E5">
            <w:pPr>
              <w:pStyle w:val="TableCell0-2CenterBreak"/>
            </w:pPr>
            <w:r w:rsidRPr="00B843CD">
              <w:t>X</w:t>
            </w:r>
          </w:p>
        </w:tc>
        <w:tc>
          <w:tcPr>
            <w:tcW w:w="567" w:type="dxa"/>
            <w:shd w:val="clear" w:color="auto" w:fill="auto"/>
          </w:tcPr>
          <w:p w14:paraId="5E814C1A" w14:textId="77777777" w:rsidR="00DB02E5" w:rsidRPr="00BD0400" w:rsidRDefault="00DB02E5" w:rsidP="00DB02E5">
            <w:pPr>
              <w:pStyle w:val="TableCell0-2CenterBreak"/>
              <w:rPr>
                <w:rStyle w:val="ChUnderl"/>
              </w:rPr>
            </w:pPr>
            <w:r w:rsidRPr="00BD0400">
              <w:rPr>
                <w:rStyle w:val="ChUnderl"/>
              </w:rPr>
              <w:t>X</w:t>
            </w:r>
          </w:p>
        </w:tc>
        <w:tc>
          <w:tcPr>
            <w:tcW w:w="624" w:type="dxa"/>
            <w:shd w:val="clear" w:color="auto" w:fill="auto"/>
          </w:tcPr>
          <w:p w14:paraId="21517B81" w14:textId="77777777" w:rsidR="00DB02E5" w:rsidRPr="00B843CD" w:rsidRDefault="00DB02E5" w:rsidP="00DB02E5">
            <w:pPr>
              <w:pStyle w:val="TableCell0-2CenterBreak"/>
            </w:pPr>
          </w:p>
        </w:tc>
        <w:tc>
          <w:tcPr>
            <w:tcW w:w="567" w:type="dxa"/>
            <w:shd w:val="clear" w:color="auto" w:fill="auto"/>
          </w:tcPr>
          <w:p w14:paraId="4DFBD995" w14:textId="77777777" w:rsidR="00DB02E5" w:rsidRPr="00B843CD" w:rsidRDefault="00DB02E5" w:rsidP="00DB02E5">
            <w:pPr>
              <w:pStyle w:val="TableCell0-2CenterBreak"/>
            </w:pPr>
          </w:p>
        </w:tc>
      </w:tr>
      <w:tr w:rsidR="00AC23C4" w:rsidRPr="00534F9D" w14:paraId="2408C212" w14:textId="77777777" w:rsidTr="00A602A7">
        <w:tc>
          <w:tcPr>
            <w:tcW w:w="1616" w:type="dxa"/>
            <w:shd w:val="clear" w:color="auto" w:fill="auto"/>
          </w:tcPr>
          <w:p w14:paraId="3F6EC337" w14:textId="1A475524" w:rsidR="00DB02E5" w:rsidRPr="00534F9D" w:rsidRDefault="00DB02E5" w:rsidP="00DB02E5">
            <w:pPr>
              <w:pStyle w:val="TableCell2-0"/>
            </w:pPr>
            <w:r w:rsidRPr="00534F9D">
              <w:rPr>
                <w:rStyle w:val="ChItalBold"/>
              </w:rPr>
              <w:t>sperti</w:t>
            </w:r>
            <w:r w:rsidRPr="00534F9D">
              <w:t xml:space="preserve"> </w:t>
            </w:r>
            <w:r w:rsidR="00B7093A">
              <w:t>‘</w:t>
            </w:r>
            <w:r>
              <w:t>similar to</w:t>
            </w:r>
            <w:r w:rsidR="00B7093A">
              <w:t>’</w:t>
            </w:r>
          </w:p>
        </w:tc>
        <w:tc>
          <w:tcPr>
            <w:tcW w:w="680" w:type="dxa"/>
            <w:shd w:val="clear" w:color="auto" w:fill="auto"/>
          </w:tcPr>
          <w:p w14:paraId="1743F4F7" w14:textId="77777777" w:rsidR="00DB02E5" w:rsidRPr="00B843CD" w:rsidRDefault="00DB02E5" w:rsidP="00DB02E5">
            <w:pPr>
              <w:pStyle w:val="TableCell2-0Center"/>
            </w:pPr>
          </w:p>
        </w:tc>
        <w:tc>
          <w:tcPr>
            <w:tcW w:w="794" w:type="dxa"/>
            <w:shd w:val="clear" w:color="auto" w:fill="auto"/>
          </w:tcPr>
          <w:p w14:paraId="2519755C" w14:textId="77777777" w:rsidR="00DB02E5" w:rsidRPr="00B843CD" w:rsidRDefault="00DB02E5" w:rsidP="00DB02E5">
            <w:pPr>
              <w:pStyle w:val="TableCell2-0Center"/>
            </w:pPr>
          </w:p>
        </w:tc>
        <w:tc>
          <w:tcPr>
            <w:tcW w:w="624" w:type="dxa"/>
            <w:shd w:val="clear" w:color="auto" w:fill="auto"/>
          </w:tcPr>
          <w:p w14:paraId="5CB804CA" w14:textId="77777777" w:rsidR="00DB02E5" w:rsidRPr="00B843CD" w:rsidRDefault="00DB02E5" w:rsidP="00DB02E5">
            <w:pPr>
              <w:pStyle w:val="TableCell2-0Center"/>
            </w:pPr>
          </w:p>
        </w:tc>
        <w:tc>
          <w:tcPr>
            <w:tcW w:w="510" w:type="dxa"/>
            <w:shd w:val="clear" w:color="auto" w:fill="auto"/>
          </w:tcPr>
          <w:p w14:paraId="1A9CA655" w14:textId="77777777" w:rsidR="00DB02E5" w:rsidRPr="00B843CD" w:rsidRDefault="00DB02E5" w:rsidP="00DB02E5">
            <w:pPr>
              <w:pStyle w:val="TableCell2-0Center"/>
            </w:pPr>
          </w:p>
        </w:tc>
        <w:tc>
          <w:tcPr>
            <w:tcW w:w="567" w:type="dxa"/>
            <w:shd w:val="clear" w:color="auto" w:fill="auto"/>
          </w:tcPr>
          <w:p w14:paraId="06A5C268" w14:textId="77777777" w:rsidR="00DB02E5" w:rsidRPr="00B843CD" w:rsidRDefault="00DB02E5" w:rsidP="00DB02E5">
            <w:pPr>
              <w:pStyle w:val="TableCell2-0Center"/>
            </w:pPr>
          </w:p>
        </w:tc>
        <w:tc>
          <w:tcPr>
            <w:tcW w:w="567" w:type="dxa"/>
            <w:shd w:val="clear" w:color="auto" w:fill="auto"/>
          </w:tcPr>
          <w:p w14:paraId="201FB3C0" w14:textId="77777777" w:rsidR="00DB02E5" w:rsidRPr="00B843CD" w:rsidRDefault="00DB02E5" w:rsidP="00DB02E5">
            <w:pPr>
              <w:pStyle w:val="TableCell2-0Center"/>
            </w:pPr>
          </w:p>
        </w:tc>
        <w:tc>
          <w:tcPr>
            <w:tcW w:w="624" w:type="dxa"/>
            <w:shd w:val="clear" w:color="auto" w:fill="auto"/>
          </w:tcPr>
          <w:p w14:paraId="7B3F876A" w14:textId="77777777" w:rsidR="00DB02E5" w:rsidRPr="00B843CD" w:rsidRDefault="00DB02E5" w:rsidP="00DB02E5">
            <w:pPr>
              <w:pStyle w:val="TableCell2-0Center"/>
            </w:pPr>
          </w:p>
        </w:tc>
        <w:tc>
          <w:tcPr>
            <w:tcW w:w="567" w:type="dxa"/>
            <w:shd w:val="clear" w:color="auto" w:fill="auto"/>
          </w:tcPr>
          <w:p w14:paraId="4F3AF654" w14:textId="77777777" w:rsidR="00DB02E5" w:rsidRPr="00BD0400" w:rsidRDefault="00DB02E5" w:rsidP="00DB02E5">
            <w:pPr>
              <w:pStyle w:val="TableCell2-0Center"/>
              <w:rPr>
                <w:rStyle w:val="ChUnderl"/>
              </w:rPr>
            </w:pPr>
            <w:r w:rsidRPr="00BD0400">
              <w:rPr>
                <w:rStyle w:val="ChUnderl"/>
              </w:rPr>
              <w:t>X</w:t>
            </w:r>
          </w:p>
        </w:tc>
      </w:tr>
      <w:tr w:rsidR="00AC23C4" w:rsidRPr="00534F9D" w14:paraId="4152F727" w14:textId="77777777" w:rsidTr="00A602A7">
        <w:tc>
          <w:tcPr>
            <w:tcW w:w="1616" w:type="dxa"/>
            <w:shd w:val="clear" w:color="auto" w:fill="auto"/>
          </w:tcPr>
          <w:p w14:paraId="7F09DFF0" w14:textId="4832C4E7" w:rsidR="00DB02E5" w:rsidRPr="00534F9D" w:rsidRDefault="00DB02E5" w:rsidP="00DB02E5">
            <w:pPr>
              <w:pStyle w:val="TableCell0-0"/>
            </w:pPr>
            <w:r w:rsidRPr="00534F9D">
              <w:rPr>
                <w:rStyle w:val="ChItalBold"/>
              </w:rPr>
              <w:t>kaya</w:t>
            </w:r>
            <w:r w:rsidRPr="00534F9D">
              <w:t xml:space="preserve"> </w:t>
            </w:r>
            <w:r w:rsidR="00B7093A">
              <w:t>‘</w:t>
            </w:r>
            <w:r w:rsidRPr="00534F9D">
              <w:t>like</w:t>
            </w:r>
            <w:r w:rsidR="00B7093A">
              <w:t>’</w:t>
            </w:r>
          </w:p>
        </w:tc>
        <w:tc>
          <w:tcPr>
            <w:tcW w:w="680" w:type="dxa"/>
            <w:shd w:val="clear" w:color="auto" w:fill="auto"/>
          </w:tcPr>
          <w:p w14:paraId="38E0EB41" w14:textId="77777777" w:rsidR="00DB02E5" w:rsidRPr="00B843CD" w:rsidRDefault="00DB02E5" w:rsidP="00DB02E5">
            <w:pPr>
              <w:pStyle w:val="TableCell0-0Center"/>
            </w:pPr>
          </w:p>
        </w:tc>
        <w:tc>
          <w:tcPr>
            <w:tcW w:w="794" w:type="dxa"/>
            <w:shd w:val="clear" w:color="auto" w:fill="auto"/>
          </w:tcPr>
          <w:p w14:paraId="27ADFA33" w14:textId="77777777" w:rsidR="00DB02E5" w:rsidRPr="00B843CD" w:rsidRDefault="00DB02E5" w:rsidP="00DB02E5">
            <w:pPr>
              <w:pStyle w:val="TableCell0-0Center"/>
            </w:pPr>
          </w:p>
        </w:tc>
        <w:tc>
          <w:tcPr>
            <w:tcW w:w="624" w:type="dxa"/>
            <w:shd w:val="clear" w:color="auto" w:fill="auto"/>
          </w:tcPr>
          <w:p w14:paraId="58644B58" w14:textId="77777777" w:rsidR="00DB02E5" w:rsidRPr="00B843CD" w:rsidRDefault="00DB02E5" w:rsidP="00DB02E5">
            <w:pPr>
              <w:pStyle w:val="TableCell0-0Center"/>
            </w:pPr>
          </w:p>
        </w:tc>
        <w:tc>
          <w:tcPr>
            <w:tcW w:w="510" w:type="dxa"/>
            <w:shd w:val="clear" w:color="auto" w:fill="auto"/>
          </w:tcPr>
          <w:p w14:paraId="1AAB607D" w14:textId="77777777" w:rsidR="00DB02E5" w:rsidRPr="00B843CD" w:rsidRDefault="00DB02E5" w:rsidP="00DB02E5">
            <w:pPr>
              <w:pStyle w:val="TableCell0-0Center"/>
            </w:pPr>
          </w:p>
        </w:tc>
        <w:tc>
          <w:tcPr>
            <w:tcW w:w="567" w:type="dxa"/>
            <w:shd w:val="clear" w:color="auto" w:fill="auto"/>
          </w:tcPr>
          <w:p w14:paraId="3BA15601" w14:textId="77777777" w:rsidR="00DB02E5" w:rsidRPr="00B843CD" w:rsidRDefault="00DB02E5" w:rsidP="00DB02E5">
            <w:pPr>
              <w:pStyle w:val="TableCell0-0Center"/>
            </w:pPr>
          </w:p>
        </w:tc>
        <w:tc>
          <w:tcPr>
            <w:tcW w:w="567" w:type="dxa"/>
            <w:shd w:val="clear" w:color="auto" w:fill="auto"/>
          </w:tcPr>
          <w:p w14:paraId="376D3FDA" w14:textId="77777777" w:rsidR="00DB02E5" w:rsidRPr="00B843CD" w:rsidRDefault="00DB02E5" w:rsidP="00DB02E5">
            <w:pPr>
              <w:pStyle w:val="TableCell0-0Center"/>
            </w:pPr>
          </w:p>
        </w:tc>
        <w:tc>
          <w:tcPr>
            <w:tcW w:w="624" w:type="dxa"/>
            <w:shd w:val="clear" w:color="auto" w:fill="auto"/>
          </w:tcPr>
          <w:p w14:paraId="75375FB7" w14:textId="77777777" w:rsidR="00DB02E5" w:rsidRPr="00B843CD" w:rsidRDefault="00DB02E5" w:rsidP="00DB02E5">
            <w:pPr>
              <w:pStyle w:val="TableCell0-0Center"/>
            </w:pPr>
          </w:p>
        </w:tc>
        <w:tc>
          <w:tcPr>
            <w:tcW w:w="567" w:type="dxa"/>
            <w:shd w:val="clear" w:color="auto" w:fill="auto"/>
          </w:tcPr>
          <w:p w14:paraId="685FE14B" w14:textId="77777777" w:rsidR="00DB02E5" w:rsidRPr="00BD0400" w:rsidRDefault="00DB02E5" w:rsidP="00DB02E5">
            <w:pPr>
              <w:pStyle w:val="TableCell0-0Center"/>
              <w:rPr>
                <w:rStyle w:val="ChUnderl"/>
              </w:rPr>
            </w:pPr>
            <w:r w:rsidRPr="00BD0400">
              <w:rPr>
                <w:rStyle w:val="ChUnderl"/>
              </w:rPr>
              <w:t>X</w:t>
            </w:r>
          </w:p>
        </w:tc>
      </w:tr>
      <w:tr w:rsidR="00AC23C4" w:rsidRPr="00534F9D" w14:paraId="17DBE0BD" w14:textId="77777777" w:rsidTr="00A602A7">
        <w:tc>
          <w:tcPr>
            <w:tcW w:w="1616" w:type="dxa"/>
            <w:shd w:val="clear" w:color="auto" w:fill="auto"/>
          </w:tcPr>
          <w:p w14:paraId="26E06524" w14:textId="38753771" w:rsidR="00DB02E5" w:rsidRPr="00534F9D" w:rsidRDefault="00DB02E5" w:rsidP="00DB02E5">
            <w:pPr>
              <w:pStyle w:val="TableCell0-2Break"/>
            </w:pPr>
            <w:r w:rsidRPr="007F04D5">
              <w:rPr>
                <w:rStyle w:val="ChItalBold"/>
              </w:rPr>
              <w:t>sebage</w:t>
            </w:r>
            <w:r w:rsidR="008C18C9">
              <w:rPr>
                <w:rStyle w:val="ChItalBold"/>
              </w:rPr>
              <w:t>y</w:t>
            </w:r>
            <w:r w:rsidRPr="00534F9D">
              <w:t xml:space="preserve"> </w:t>
            </w:r>
            <w:r w:rsidR="00B7093A">
              <w:t>‘</w:t>
            </w:r>
            <w:r w:rsidRPr="00534F9D">
              <w:t>as</w:t>
            </w:r>
            <w:r w:rsidR="00B7093A">
              <w:t>’</w:t>
            </w:r>
          </w:p>
        </w:tc>
        <w:tc>
          <w:tcPr>
            <w:tcW w:w="680" w:type="dxa"/>
            <w:shd w:val="clear" w:color="auto" w:fill="auto"/>
          </w:tcPr>
          <w:p w14:paraId="0994E4FB" w14:textId="77777777" w:rsidR="00DB02E5" w:rsidRPr="00B843CD" w:rsidRDefault="00DB02E5" w:rsidP="00DB02E5">
            <w:pPr>
              <w:pStyle w:val="TableCell0-2CenterBreak"/>
            </w:pPr>
          </w:p>
        </w:tc>
        <w:tc>
          <w:tcPr>
            <w:tcW w:w="794" w:type="dxa"/>
            <w:shd w:val="clear" w:color="auto" w:fill="auto"/>
          </w:tcPr>
          <w:p w14:paraId="30212EED" w14:textId="77777777" w:rsidR="00DB02E5" w:rsidRPr="00B843CD" w:rsidRDefault="00DB02E5" w:rsidP="00DB02E5">
            <w:pPr>
              <w:pStyle w:val="TableCell0-2CenterBreak"/>
            </w:pPr>
          </w:p>
        </w:tc>
        <w:tc>
          <w:tcPr>
            <w:tcW w:w="624" w:type="dxa"/>
            <w:shd w:val="clear" w:color="auto" w:fill="auto"/>
          </w:tcPr>
          <w:p w14:paraId="0412075A" w14:textId="77777777" w:rsidR="00DB02E5" w:rsidRPr="00B843CD" w:rsidRDefault="00DB02E5" w:rsidP="00DB02E5">
            <w:pPr>
              <w:pStyle w:val="TableCell0-2CenterBreak"/>
            </w:pPr>
          </w:p>
        </w:tc>
        <w:tc>
          <w:tcPr>
            <w:tcW w:w="510" w:type="dxa"/>
            <w:shd w:val="clear" w:color="auto" w:fill="auto"/>
          </w:tcPr>
          <w:p w14:paraId="42B0C596" w14:textId="77777777" w:rsidR="00DB02E5" w:rsidRPr="00B843CD" w:rsidRDefault="00DB02E5" w:rsidP="00DB02E5">
            <w:pPr>
              <w:pStyle w:val="TableCell0-2CenterBreak"/>
            </w:pPr>
          </w:p>
        </w:tc>
        <w:tc>
          <w:tcPr>
            <w:tcW w:w="567" w:type="dxa"/>
            <w:shd w:val="clear" w:color="auto" w:fill="auto"/>
          </w:tcPr>
          <w:p w14:paraId="1298E6AF" w14:textId="77777777" w:rsidR="00DB02E5" w:rsidRPr="00B843CD" w:rsidRDefault="00DB02E5" w:rsidP="00DB02E5">
            <w:pPr>
              <w:pStyle w:val="TableCell0-2CenterBreak"/>
            </w:pPr>
          </w:p>
        </w:tc>
        <w:tc>
          <w:tcPr>
            <w:tcW w:w="567" w:type="dxa"/>
            <w:shd w:val="clear" w:color="auto" w:fill="auto"/>
          </w:tcPr>
          <w:p w14:paraId="0ED67D3A" w14:textId="77777777" w:rsidR="00DB02E5" w:rsidRPr="00B843CD" w:rsidRDefault="00DB02E5" w:rsidP="00DB02E5">
            <w:pPr>
              <w:pStyle w:val="TableCell0-2CenterBreak"/>
            </w:pPr>
          </w:p>
        </w:tc>
        <w:tc>
          <w:tcPr>
            <w:tcW w:w="624" w:type="dxa"/>
            <w:shd w:val="clear" w:color="auto" w:fill="auto"/>
          </w:tcPr>
          <w:p w14:paraId="558ECFA5" w14:textId="77777777" w:rsidR="00DB02E5" w:rsidRPr="00B843CD" w:rsidRDefault="00DB02E5" w:rsidP="00DB02E5">
            <w:pPr>
              <w:pStyle w:val="TableCell0-2CenterBreak"/>
            </w:pPr>
          </w:p>
        </w:tc>
        <w:tc>
          <w:tcPr>
            <w:tcW w:w="567" w:type="dxa"/>
            <w:shd w:val="clear" w:color="auto" w:fill="auto"/>
          </w:tcPr>
          <w:p w14:paraId="62C0C1E9" w14:textId="77777777" w:rsidR="00DB02E5" w:rsidRPr="00BD0400" w:rsidRDefault="00DB02E5" w:rsidP="00DB02E5">
            <w:pPr>
              <w:pStyle w:val="TableCell0-2CenterBreak"/>
              <w:rPr>
                <w:rStyle w:val="ChUnderl"/>
              </w:rPr>
            </w:pPr>
            <w:r w:rsidRPr="00BD0400">
              <w:rPr>
                <w:rStyle w:val="ChUnderl"/>
              </w:rPr>
              <w:t>X</w:t>
            </w:r>
          </w:p>
        </w:tc>
      </w:tr>
    </w:tbl>
    <w:p w14:paraId="69496503" w14:textId="3426731B" w:rsidR="001179D8" w:rsidRDefault="00E42F75" w:rsidP="00E61A34">
      <w:pPr>
        <w:pStyle w:val="Body0000after05before"/>
      </w:pPr>
      <w:r w:rsidRPr="00203E2B">
        <w:t xml:space="preserve">If the context allows </w:t>
      </w:r>
      <w:r>
        <w:t xml:space="preserve">the </w:t>
      </w:r>
      <w:r w:rsidRPr="00203E2B">
        <w:t>disambiguat</w:t>
      </w:r>
      <w:r>
        <w:t>ion of</w:t>
      </w:r>
      <w:r w:rsidRPr="00203E2B">
        <w:t xml:space="preserve"> the </w:t>
      </w:r>
      <w:r w:rsidR="00DB02E5" w:rsidRPr="00534F9D">
        <w:t xml:space="preserve">semantic relationship </w:t>
      </w:r>
      <w:r w:rsidR="00DB02E5">
        <w:t xml:space="preserve">of </w:t>
      </w:r>
      <w:r w:rsidR="00DB02E5" w:rsidRPr="00534F9D">
        <w:t xml:space="preserve">the </w:t>
      </w:r>
      <w:r w:rsidR="00DB02E5">
        <w:t xml:space="preserve">complement to the predicate, two of the prepositions of location can be </w:t>
      </w:r>
      <w:r w:rsidR="0076158B">
        <w:t>omitted</w:t>
      </w:r>
      <w:r w:rsidR="00DB02E5">
        <w:t xml:space="preserve">: locative </w:t>
      </w:r>
      <w:r w:rsidR="00DB02E5" w:rsidRPr="00B91685">
        <w:rPr>
          <w:rStyle w:val="ChItalBold"/>
        </w:rPr>
        <w:t>di</w:t>
      </w:r>
      <w:r w:rsidR="00DB02E5">
        <w:t xml:space="preserve"> </w:t>
      </w:r>
      <w:r w:rsidR="00B7093A">
        <w:t>‘</w:t>
      </w:r>
      <w:r w:rsidR="00DB02E5">
        <w:t>at, in</w:t>
      </w:r>
      <w:r w:rsidR="00B7093A">
        <w:t>’</w:t>
      </w:r>
      <w:r w:rsidR="00DB02E5">
        <w:t xml:space="preserve"> and allative </w:t>
      </w:r>
      <w:r w:rsidR="00DB02E5" w:rsidRPr="00B91685">
        <w:rPr>
          <w:rStyle w:val="ChItalBold"/>
        </w:rPr>
        <w:t>ke</w:t>
      </w:r>
      <w:r w:rsidR="00DB02E5">
        <w:t xml:space="preserve"> </w:t>
      </w:r>
      <w:r w:rsidR="00B7093A">
        <w:t>‘</w:t>
      </w:r>
      <w:r w:rsidR="00DB02E5">
        <w:t>to</w:t>
      </w:r>
      <w:r w:rsidR="00B7093A">
        <w:t>’</w:t>
      </w:r>
      <w:r w:rsidR="00DB02E5">
        <w:t>.</w:t>
      </w:r>
    </w:p>
    <w:p w14:paraId="3FB50054" w14:textId="77777777" w:rsidR="00727DBB" w:rsidRDefault="00727DBB" w:rsidP="00842A3E">
      <w:pPr>
        <w:sectPr w:rsidR="00727DBB" w:rsidSect="00D707BC">
          <w:type w:val="oddPage"/>
          <w:pgSz w:w="11907" w:h="16840" w:code="9"/>
          <w:pgMar w:top="3289" w:right="2552" w:bottom="2722" w:left="2552" w:header="2722" w:footer="1134" w:gutter="0"/>
          <w:cols w:space="720"/>
          <w:titlePg/>
        </w:sectPr>
      </w:pPr>
    </w:p>
    <w:p w14:paraId="1DDA60FF" w14:textId="77777777" w:rsidR="00075364" w:rsidRPr="000320EB" w:rsidRDefault="00075364" w:rsidP="00075364">
      <w:pPr>
        <w:pStyle w:val="Heading1"/>
      </w:pPr>
      <w:bookmarkStart w:id="4370" w:name="_Ref289539095"/>
      <w:bookmarkStart w:id="4371" w:name="_Toc342590143"/>
      <w:bookmarkStart w:id="4372" w:name="_Toc353454823"/>
      <w:bookmarkStart w:id="4373" w:name="_Toc363831359"/>
      <w:bookmarkStart w:id="4374" w:name="_Toc363831571"/>
      <w:bookmarkStart w:id="4375" w:name="_Toc440455467"/>
      <w:bookmarkStart w:id="4376" w:name="_Toc440455703"/>
      <w:bookmarkStart w:id="4377" w:name="_Ref340733923"/>
      <w:bookmarkStart w:id="4378" w:name="_Toc342590120"/>
      <w:bookmarkStart w:id="4379" w:name="_Toc353454811"/>
      <w:r w:rsidRPr="000320EB">
        <w:t>Verbal clauses</w:t>
      </w:r>
      <w:bookmarkEnd w:id="4370"/>
      <w:bookmarkEnd w:id="4371"/>
      <w:bookmarkEnd w:id="4372"/>
      <w:bookmarkEnd w:id="4373"/>
      <w:bookmarkEnd w:id="4374"/>
      <w:bookmarkEnd w:id="4375"/>
      <w:bookmarkEnd w:id="4376"/>
    </w:p>
    <w:p w14:paraId="5DC7DF3E" w14:textId="110003ED" w:rsidR="00075364" w:rsidRPr="000320EB" w:rsidRDefault="00075364" w:rsidP="006A1546">
      <w:pPr>
        <w:pStyle w:val="Body0000after"/>
        <w:rPr>
          <w:lang w:eastAsia="en-US"/>
        </w:rPr>
      </w:pPr>
      <w:r w:rsidRPr="000320EB">
        <w:t>This chapter discusses different types of verbal predicate clauses in Papuan Malay</w:t>
      </w:r>
      <w:r w:rsidR="001101D8">
        <w:t xml:space="preserve">, in which </w:t>
      </w:r>
      <w:r w:rsidRPr="000320EB">
        <w:t xml:space="preserve">a verb occupies the syntactic </w:t>
      </w:r>
      <w:r w:rsidR="001101D8">
        <w:t xml:space="preserve">and semantic </w:t>
      </w:r>
      <w:r w:rsidRPr="000320EB">
        <w:t>core</w:t>
      </w:r>
      <w:r>
        <w:t xml:space="preserve"> of the clause</w:t>
      </w:r>
      <w:r w:rsidRPr="000320EB">
        <w:t xml:space="preserve">. In Papuan Malay verbal clauses, the predicate typically follows the subject and, in transitive clauses, precedes the direct object. In negated verbal clauses, the negator precedes the </w:t>
      </w:r>
      <w:r w:rsidRPr="000320EB">
        <w:rPr>
          <w:lang w:eastAsia="en-US"/>
        </w:rPr>
        <w:t>predicate.</w:t>
      </w:r>
    </w:p>
    <w:p w14:paraId="57CC27BC" w14:textId="529F24BA" w:rsidR="00075364" w:rsidRDefault="00A602A7" w:rsidP="00A602A7">
      <w:pPr>
        <w:pStyle w:val="Body0515after"/>
      </w:pPr>
      <w:r>
        <w:t xml:space="preserve">Papuan Malay </w:t>
      </w:r>
      <w:r w:rsidRPr="000320EB">
        <w:t xml:space="preserve">verbal clauses can be distinguished </w:t>
      </w:r>
      <w:r>
        <w:t>into</w:t>
      </w:r>
      <w:r w:rsidRPr="000320EB">
        <w:rPr>
          <w:lang w:eastAsia="en-US"/>
        </w:rPr>
        <w:t xml:space="preserve"> </w:t>
      </w:r>
      <w:r>
        <w:rPr>
          <w:lang w:eastAsia="en-US"/>
        </w:rPr>
        <w:t>in</w:t>
      </w:r>
      <w:r w:rsidRPr="000320EB">
        <w:rPr>
          <w:lang w:eastAsia="en-US"/>
        </w:rPr>
        <w:t>transitive and transitive clauses</w:t>
      </w:r>
      <w:r>
        <w:rPr>
          <w:lang w:eastAsia="en-US"/>
        </w:rPr>
        <w:t xml:space="preserve">; this distinction is discussed in </w:t>
      </w:r>
      <w:r w:rsidR="00075364" w:rsidRPr="000320EB">
        <w:t>§</w:t>
      </w:r>
      <w:r w:rsidR="00075364" w:rsidRPr="000320EB">
        <w:fldChar w:fldCharType="begin"/>
      </w:r>
      <w:r w:rsidR="00075364" w:rsidRPr="000320EB">
        <w:instrText xml:space="preserve"> REF _Ref367459475 \w \h </w:instrText>
      </w:r>
      <w:r w:rsidR="00075364">
        <w:instrText xml:space="preserve"> \* MERGEFORMAT </w:instrText>
      </w:r>
      <w:r w:rsidR="00075364" w:rsidRPr="000320EB">
        <w:fldChar w:fldCharType="separate"/>
      </w:r>
      <w:r w:rsidR="00154D81">
        <w:rPr>
          <w:cs/>
        </w:rPr>
        <w:t>‎</w:t>
      </w:r>
      <w:r w:rsidR="00154D81">
        <w:t>11.1</w:t>
      </w:r>
      <w:r w:rsidR="00075364" w:rsidRPr="000320EB">
        <w:fldChar w:fldCharType="end"/>
      </w:r>
      <w:r w:rsidR="00075364" w:rsidRPr="000320EB">
        <w:t xml:space="preserve">. The subsequent sections </w:t>
      </w:r>
      <w:r>
        <w:t xml:space="preserve">describe </w:t>
      </w:r>
      <w:r w:rsidR="00075364" w:rsidRPr="000320EB">
        <w:t>special types of (in)transitive clauses: causative clauses in §</w:t>
      </w:r>
      <w:r w:rsidR="00075364" w:rsidRPr="000320EB">
        <w:fldChar w:fldCharType="begin"/>
      </w:r>
      <w:r w:rsidR="00075364" w:rsidRPr="000320EB">
        <w:instrText xml:space="preserve"> REF _Ref367459479 \w \h </w:instrText>
      </w:r>
      <w:r w:rsidR="00075364">
        <w:instrText xml:space="preserve"> \* MERGEFORMAT </w:instrText>
      </w:r>
      <w:r w:rsidR="00075364" w:rsidRPr="000320EB">
        <w:fldChar w:fldCharType="separate"/>
      </w:r>
      <w:r w:rsidR="00154D81">
        <w:rPr>
          <w:cs/>
        </w:rPr>
        <w:t>‎</w:t>
      </w:r>
      <w:r w:rsidR="00154D81">
        <w:t>11.2</w:t>
      </w:r>
      <w:r w:rsidR="00075364" w:rsidRPr="000320EB">
        <w:fldChar w:fldCharType="end"/>
      </w:r>
      <w:r w:rsidR="00075364" w:rsidRPr="000320EB">
        <w:t>, reciprocal clauses in §</w:t>
      </w:r>
      <w:r w:rsidR="00075364" w:rsidRPr="000320EB">
        <w:fldChar w:fldCharType="begin"/>
      </w:r>
      <w:r w:rsidR="00075364" w:rsidRPr="000320EB">
        <w:instrText xml:space="preserve"> REF _Ref367459483 \w \h </w:instrText>
      </w:r>
      <w:r w:rsidR="00075364">
        <w:instrText xml:space="preserve"> \* MERGEFORMAT </w:instrText>
      </w:r>
      <w:r w:rsidR="00075364" w:rsidRPr="000320EB">
        <w:fldChar w:fldCharType="separate"/>
      </w:r>
      <w:r w:rsidR="00154D81">
        <w:rPr>
          <w:cs/>
        </w:rPr>
        <w:t>‎</w:t>
      </w:r>
      <w:r w:rsidR="00154D81">
        <w:t>11.3</w:t>
      </w:r>
      <w:r w:rsidR="00075364" w:rsidRPr="000320EB">
        <w:fldChar w:fldCharType="end"/>
      </w:r>
      <w:r w:rsidR="00075364" w:rsidRPr="000320EB">
        <w:t>, existential clauses in §</w:t>
      </w:r>
      <w:r w:rsidR="00075364" w:rsidRPr="000320EB">
        <w:fldChar w:fldCharType="begin"/>
      </w:r>
      <w:r w:rsidR="00075364" w:rsidRPr="000320EB">
        <w:instrText xml:space="preserve"> REF _Ref272582710 \w \h </w:instrText>
      </w:r>
      <w:r w:rsidR="00075364">
        <w:instrText xml:space="preserve"> \* MERGEFORMAT </w:instrText>
      </w:r>
      <w:r w:rsidR="00075364" w:rsidRPr="000320EB">
        <w:fldChar w:fldCharType="separate"/>
      </w:r>
      <w:r w:rsidR="00154D81">
        <w:rPr>
          <w:cs/>
        </w:rPr>
        <w:t>‎</w:t>
      </w:r>
      <w:r w:rsidR="00154D81">
        <w:t>11.4</w:t>
      </w:r>
      <w:r w:rsidR="00075364" w:rsidRPr="000320EB">
        <w:fldChar w:fldCharType="end"/>
      </w:r>
      <w:r w:rsidR="00075364" w:rsidRPr="000320EB">
        <w:t>, and comparative clauses in §</w:t>
      </w:r>
      <w:r w:rsidR="00075364" w:rsidRPr="000320EB">
        <w:fldChar w:fldCharType="begin"/>
      </w:r>
      <w:r w:rsidR="00075364" w:rsidRPr="000320EB">
        <w:instrText xml:space="preserve"> REF _Ref367459492 \w \h </w:instrText>
      </w:r>
      <w:r w:rsidR="00075364">
        <w:instrText xml:space="preserve"> \* MERGEFORMAT </w:instrText>
      </w:r>
      <w:r w:rsidR="00075364" w:rsidRPr="000320EB">
        <w:fldChar w:fldCharType="separate"/>
      </w:r>
      <w:r w:rsidR="00154D81">
        <w:rPr>
          <w:cs/>
        </w:rPr>
        <w:t>‎</w:t>
      </w:r>
      <w:r w:rsidR="00154D81">
        <w:t>11.5</w:t>
      </w:r>
      <w:r w:rsidR="00075364" w:rsidRPr="000320EB">
        <w:fldChar w:fldCharType="end"/>
      </w:r>
      <w:r w:rsidR="00075364" w:rsidRPr="000320EB">
        <w:t>. The main points of this chapter are summarized in §</w:t>
      </w:r>
      <w:r w:rsidR="00075364" w:rsidRPr="000320EB">
        <w:fldChar w:fldCharType="begin"/>
      </w:r>
      <w:r w:rsidR="00075364" w:rsidRPr="000320EB">
        <w:instrText xml:space="preserve"> REF _Ref367459571 \w \h </w:instrText>
      </w:r>
      <w:r w:rsidR="00075364">
        <w:instrText xml:space="preserve"> \* MERGEFORMAT </w:instrText>
      </w:r>
      <w:r w:rsidR="00075364" w:rsidRPr="000320EB">
        <w:fldChar w:fldCharType="separate"/>
      </w:r>
      <w:r w:rsidR="00154D81">
        <w:rPr>
          <w:cs/>
        </w:rPr>
        <w:t>‎</w:t>
      </w:r>
      <w:r w:rsidR="00154D81">
        <w:t>11.6</w:t>
      </w:r>
      <w:r w:rsidR="00075364" w:rsidRPr="000320EB">
        <w:fldChar w:fldCharType="end"/>
      </w:r>
      <w:r w:rsidR="00075364" w:rsidRPr="000320EB">
        <w:t>.</w:t>
      </w:r>
      <w:r w:rsidR="00075364">
        <w:t xml:space="preserve"> Negation is described in §</w:t>
      </w:r>
      <w:r w:rsidR="00FD40BA">
        <w:fldChar w:fldCharType="begin"/>
      </w:r>
      <w:r w:rsidR="00FD40BA">
        <w:instrText xml:space="preserve"> REF _Ref363824846 \w \h </w:instrText>
      </w:r>
      <w:r w:rsidR="00FD40BA">
        <w:fldChar w:fldCharType="separate"/>
      </w:r>
      <w:r w:rsidR="00154D81">
        <w:rPr>
          <w:cs/>
        </w:rPr>
        <w:t>‎</w:t>
      </w:r>
      <w:r w:rsidR="00154D81">
        <w:t>13.1</w:t>
      </w:r>
      <w:r w:rsidR="00FD40BA">
        <w:fldChar w:fldCharType="end"/>
      </w:r>
      <w:r w:rsidR="00075364">
        <w:t>.</w:t>
      </w:r>
    </w:p>
    <w:p w14:paraId="4E1D4BCF" w14:textId="77777777" w:rsidR="00075364" w:rsidRPr="000320EB" w:rsidRDefault="00075364" w:rsidP="00075364">
      <w:pPr>
        <w:pStyle w:val="Heading2"/>
      </w:pPr>
      <w:bookmarkStart w:id="4380" w:name="_Toc363831577"/>
      <w:bookmarkStart w:id="4381" w:name="_Ref367459475"/>
      <w:bookmarkStart w:id="4382" w:name="_Toc440455704"/>
      <w:bookmarkStart w:id="4383" w:name="_Ref262640821"/>
      <w:bookmarkStart w:id="4384" w:name="_Ref270511154"/>
      <w:bookmarkStart w:id="4385" w:name="_Ref342323594"/>
      <w:bookmarkStart w:id="4386" w:name="_Toc342590148"/>
      <w:bookmarkStart w:id="4387" w:name="_Toc353454825"/>
      <w:bookmarkStart w:id="4388" w:name="_Toc363831576"/>
      <w:r w:rsidRPr="000320EB">
        <w:t xml:space="preserve">Intransitive and transitive </w:t>
      </w:r>
      <w:bookmarkEnd w:id="4380"/>
      <w:r w:rsidRPr="000320EB">
        <w:t>clauses</w:t>
      </w:r>
      <w:bookmarkEnd w:id="4381"/>
      <w:bookmarkEnd w:id="4382"/>
    </w:p>
    <w:p w14:paraId="54F22F59" w14:textId="4A0ABB5A" w:rsidR="00075364" w:rsidRPr="000320EB" w:rsidRDefault="00075364" w:rsidP="006A1546">
      <w:pPr>
        <w:pStyle w:val="Body0000after"/>
      </w:pPr>
      <w:r w:rsidRPr="000320EB">
        <w:t>Papuan Malay verbal clauses can be intransitive, monotransitive, or ditransitive. Typically, intransitive clauses are formed with monovalent verbs which take one core argument</w:t>
      </w:r>
      <w:r>
        <w:t xml:space="preserve">; as discussed below, though, bi- and trivalent verbs also occur in </w:t>
      </w:r>
      <w:r w:rsidR="00E940EF">
        <w:t xml:space="preserve">intransitive or </w:t>
      </w:r>
      <w:r>
        <w:t>monotransitive clauses</w:t>
      </w:r>
      <w:r w:rsidRPr="000320EB">
        <w:t>. Monotransitive clauses are usually formed with bivalent verbs which take two core arguments, the subject and a direct object. These two types of verbs and verbal clauses are the most common ones in Papuan Malay. In addition, Papuan Malay has ditransitive clauses formed with a small number of trivalent verbs which take three core arguments, a subject and two objects.</w:t>
      </w:r>
    </w:p>
    <w:p w14:paraId="4E38C551" w14:textId="02C413EA" w:rsidR="002734BC" w:rsidRDefault="00075364" w:rsidP="005A21A7">
      <w:pPr>
        <w:pStyle w:val="Body0500after"/>
      </w:pPr>
      <w:r w:rsidRPr="000320EB">
        <w:t xml:space="preserve">It is important to note, though, that </w:t>
      </w:r>
      <w:r w:rsidR="00C81D69">
        <w:t xml:space="preserve">in Papuan Malay </w:t>
      </w:r>
      <w:r w:rsidRPr="000320EB">
        <w:t xml:space="preserve">the trivalent verbs </w:t>
      </w:r>
      <w:r w:rsidR="002734BC">
        <w:t xml:space="preserve">allow but </w:t>
      </w:r>
      <w:r w:rsidRPr="000320EB">
        <w:t xml:space="preserve">do not require three syntactic arguments. Likewise, bivalent verbs </w:t>
      </w:r>
      <w:r>
        <w:t xml:space="preserve">allow but </w:t>
      </w:r>
      <w:r w:rsidRPr="000320EB">
        <w:t xml:space="preserve">do not require two arguments. That is, in clauses with tri- or bivalent verbs, core arguments are </w:t>
      </w:r>
      <w:r>
        <w:t xml:space="preserve">often </w:t>
      </w:r>
      <w:r w:rsidRPr="000320EB">
        <w:t>elided when they are understood from the context.</w:t>
      </w:r>
      <w:r w:rsidR="002734BC">
        <w:t xml:space="preserve"> </w:t>
      </w:r>
      <w:r w:rsidR="00C65364">
        <w:t xml:space="preserve">(See also </w:t>
      </w:r>
      <w:r w:rsidR="00BA6215" w:rsidRPr="008C46A8">
        <w:rPr>
          <w:rStyle w:val="Citation"/>
        </w:rPr>
        <w:fldChar w:fldCharType="begin"/>
      </w:r>
      <w:r w:rsidR="003A5B20">
        <w:rPr>
          <w:rStyle w:val="Citation"/>
        </w:rPr>
        <w:instrText>ADDIN CITAVI.PLACEHOLDER b2272ca5-d41b-400b-a507-100bda5a4918 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JnZXR0cyBhbmQgQXVzdGluPC9UZXh0Pg0KICAgIDwvVGV4dFVuaXQ+DQogIDwvVGV4dFVuaXRzPg0KPC9QbGFjZWhvbGRlcj4=</w:instrText>
      </w:r>
      <w:r w:rsidR="00BA6215" w:rsidRPr="008C46A8">
        <w:rPr>
          <w:rStyle w:val="Citation"/>
        </w:rPr>
        <w:fldChar w:fldCharType="separate"/>
      </w:r>
      <w:bookmarkStart w:id="4389" w:name="_CTVP001b2272ca5d41b400ba507100bda5a4918"/>
      <w:r w:rsidR="0092006B">
        <w:rPr>
          <w:rStyle w:val="Citation"/>
        </w:rPr>
        <w:t>Margetts and Austin</w:t>
      </w:r>
      <w:bookmarkEnd w:id="4389"/>
      <w:r w:rsidR="00BA6215" w:rsidRPr="008C46A8">
        <w:rPr>
          <w:rStyle w:val="Citation"/>
        </w:rPr>
        <w:fldChar w:fldCharType="end"/>
      </w:r>
      <w:r w:rsidR="00B76771">
        <w:rPr>
          <w:rStyle w:val="Citation"/>
        </w:rPr>
        <w:t>’s</w:t>
      </w:r>
      <w:r w:rsidR="00513C8C" w:rsidRPr="00513C8C">
        <w:rPr>
          <w:rStyle w:val="Citation"/>
        </w:rPr>
        <w:t xml:space="preserve"> </w:t>
      </w:r>
      <w:r w:rsidR="008C46A8" w:rsidRPr="008C46A8">
        <w:rPr>
          <w:rStyle w:val="Citation"/>
        </w:rPr>
        <w:fldChar w:fldCharType="begin"/>
      </w:r>
      <w:r w:rsidR="003A5B20">
        <w:rPr>
          <w:rStyle w:val="Citation"/>
        </w:rPr>
        <w:instrText>ADDIN CITAVI.PLACEHOLDER 5164c2d0-7353-42cc-8abe-b4e701af161a 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W5uYTwvRmlyc3ROYW1lPg0KICAgICAgICAgICAgPExhc3ROYW1lPk1hcmdldHRzPC9MYXN0TmFtZT4NCiAgICAgICAgICAgIDxTZXg+RmVtYWxlPC9TZXg+DQogICAgICAgICAgPC9QZXJzb24+DQogICAgICAgICAgPFBlcnNvbj4NCiAgICAgICAgICAgIDxGaXJzdE5hbWU+UGV0ZXI8L0ZpcnN0TmFtZT4NCiAgICAgICAgICAgIDxMYXN0TmFtZT5BdXN0aW48L0xhc3ROYW1lPg0KICAgICAgICAgICAgPE1pZGRsZU5hbWU+Sy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NzogNDAxPC9UZXh0Pg0KICAgIDwvVGV4dFVuaXQ+DQogIDwvVGV4dFVuaXRzPg0KPC9QbGFjZWhvbGRlcj4=</w:instrText>
      </w:r>
      <w:r w:rsidR="008C46A8" w:rsidRPr="008C46A8">
        <w:rPr>
          <w:rStyle w:val="Citation"/>
        </w:rPr>
        <w:fldChar w:fldCharType="separate"/>
      </w:r>
      <w:bookmarkStart w:id="4390" w:name="_CTVP0015164c2d0735342cc8abeb4e701af161a"/>
      <w:r w:rsidR="0092006B">
        <w:rPr>
          <w:rStyle w:val="Citation"/>
        </w:rPr>
        <w:t>2007: 401</w:t>
      </w:r>
      <w:bookmarkEnd w:id="4390"/>
      <w:r w:rsidR="008C46A8" w:rsidRPr="008C46A8">
        <w:rPr>
          <w:rStyle w:val="Citation"/>
        </w:rPr>
        <w:fldChar w:fldCharType="end"/>
      </w:r>
      <w:r w:rsidR="00513C8C" w:rsidRPr="00513C8C">
        <w:rPr>
          <w:rStyle w:val="Citation"/>
        </w:rPr>
        <w:t xml:space="preserve"> </w:t>
      </w:r>
      <w:r w:rsidR="00B9561B" w:rsidRPr="00B9561B">
        <w:t>cross</w:t>
      </w:r>
      <w:r w:rsidR="000B6621">
        <w:t>-</w:t>
      </w:r>
      <w:r w:rsidR="00B9561B" w:rsidRPr="00B9561B">
        <w:t xml:space="preserve">linguistic typology for the </w:t>
      </w:r>
      <w:r w:rsidR="002734BC">
        <w:t>rather common elision of syntactic arguments.)</w:t>
      </w:r>
    </w:p>
    <w:p w14:paraId="651B1177" w14:textId="3AFF2A01" w:rsidR="00075364" w:rsidRPr="000320EB" w:rsidRDefault="00075364" w:rsidP="005A21A7">
      <w:pPr>
        <w:pStyle w:val="Body0515after"/>
      </w:pPr>
      <w:r w:rsidRPr="000320EB">
        <w:t xml:space="preserve">Given this syntactic mismatch between valency and transitivity, this section </w:t>
      </w:r>
      <w:r>
        <w:t xml:space="preserve">on transitivity </w:t>
      </w:r>
      <w:r w:rsidRPr="000320EB">
        <w:t xml:space="preserve">is not organized in terms of intransitive, monotransitive, and ditransitive clauses. Instead, it is organized in terms of the valency of the verbs, and describes how the three verb classes are used in transitive </w:t>
      </w:r>
      <w:r>
        <w:t xml:space="preserve">and/or intransitive </w:t>
      </w:r>
      <w:r w:rsidRPr="000320EB">
        <w:t>clauses. Verbal clauses with monovalent verbs are discussed in §</w:t>
      </w:r>
      <w:r w:rsidRPr="000320EB">
        <w:fldChar w:fldCharType="begin"/>
      </w:r>
      <w:r w:rsidRPr="000320EB">
        <w:instrText xml:space="preserve"> REF _Ref367529000 \w \h </w:instrText>
      </w:r>
      <w:r>
        <w:instrText xml:space="preserve"> \* MERGEFORMAT </w:instrText>
      </w:r>
      <w:r w:rsidRPr="000320EB">
        <w:fldChar w:fldCharType="separate"/>
      </w:r>
      <w:r w:rsidR="00154D81">
        <w:rPr>
          <w:cs/>
        </w:rPr>
        <w:t>‎</w:t>
      </w:r>
      <w:r w:rsidR="00154D81">
        <w:t>11.1.1</w:t>
      </w:r>
      <w:r w:rsidRPr="000320EB">
        <w:fldChar w:fldCharType="end"/>
      </w:r>
      <w:r w:rsidRPr="000320EB">
        <w:t>, with bivalent verbs in §</w:t>
      </w:r>
      <w:r w:rsidRPr="000320EB">
        <w:fldChar w:fldCharType="begin"/>
      </w:r>
      <w:r w:rsidRPr="000320EB">
        <w:instrText xml:space="preserve"> REF _Ref367529001 \w \h </w:instrText>
      </w:r>
      <w:r>
        <w:instrText xml:space="preserve"> \* MERGEFORMAT </w:instrText>
      </w:r>
      <w:r w:rsidRPr="000320EB">
        <w:fldChar w:fldCharType="separate"/>
      </w:r>
      <w:r w:rsidR="00154D81">
        <w:rPr>
          <w:cs/>
        </w:rPr>
        <w:t>‎</w:t>
      </w:r>
      <w:r w:rsidR="00154D81">
        <w:t>11.1.2</w:t>
      </w:r>
      <w:r w:rsidRPr="000320EB">
        <w:fldChar w:fldCharType="end"/>
      </w:r>
      <w:r w:rsidRPr="000320EB">
        <w:t>, and with trivalent verbs in §</w:t>
      </w:r>
      <w:r w:rsidRPr="000320EB">
        <w:fldChar w:fldCharType="begin"/>
      </w:r>
      <w:r w:rsidRPr="000320EB">
        <w:instrText xml:space="preserve"> REF _Ref367529002 \w \h </w:instrText>
      </w:r>
      <w:r>
        <w:instrText xml:space="preserve"> \* MERGEFORMAT </w:instrText>
      </w:r>
      <w:r w:rsidRPr="000320EB">
        <w:fldChar w:fldCharType="separate"/>
      </w:r>
      <w:r w:rsidR="00154D81">
        <w:rPr>
          <w:cs/>
        </w:rPr>
        <w:t>‎</w:t>
      </w:r>
      <w:r w:rsidR="00154D81">
        <w:t>11.1.3</w:t>
      </w:r>
      <w:r w:rsidRPr="000320EB">
        <w:fldChar w:fldCharType="end"/>
      </w:r>
      <w:r w:rsidRPr="000320EB">
        <w:t xml:space="preserve">. (The properties of verbs are described in </w:t>
      </w:r>
      <w:r w:rsidR="00DC261D">
        <w:rPr>
          <w:lang w:eastAsia="en-US"/>
        </w:rPr>
        <w:t>§</w:t>
      </w:r>
      <w:r w:rsidR="00DC261D">
        <w:fldChar w:fldCharType="begin"/>
      </w:r>
      <w:r w:rsidR="00DC261D">
        <w:instrText xml:space="preserve"> REF _Ref435775768 \w \h </w:instrText>
      </w:r>
      <w:r w:rsidR="00DC261D">
        <w:fldChar w:fldCharType="separate"/>
      </w:r>
      <w:r w:rsidR="00154D81">
        <w:rPr>
          <w:cs/>
        </w:rPr>
        <w:t>‎</w:t>
      </w:r>
      <w:r w:rsidR="00154D81">
        <w:t>5.3</w:t>
      </w:r>
      <w:r w:rsidR="00DC261D">
        <w:fldChar w:fldCharType="end"/>
      </w:r>
      <w:r w:rsidRPr="000320EB">
        <w:t xml:space="preserve">. For details on optional linguistic expressions providing additional information about the setting of the events or states depicted by the verbs, see Chapter </w:t>
      </w:r>
      <w:r w:rsidR="00FD40BA">
        <w:fldChar w:fldCharType="begin"/>
      </w:r>
      <w:r w:rsidR="00FD40BA">
        <w:instrText xml:space="preserve"> REF _Ref361998646 \w \h </w:instrText>
      </w:r>
      <w:r w:rsidR="00FD40BA">
        <w:fldChar w:fldCharType="separate"/>
      </w:r>
      <w:r w:rsidR="00154D81">
        <w:rPr>
          <w:cs/>
        </w:rPr>
        <w:t>‎</w:t>
      </w:r>
      <w:r w:rsidR="00154D81">
        <w:t>10</w:t>
      </w:r>
      <w:r w:rsidR="00FD40BA">
        <w:fldChar w:fldCharType="end"/>
      </w:r>
      <w:r w:rsidR="005A21A7">
        <w:t>; see also</w:t>
      </w:r>
      <w:r w:rsidRPr="000320EB">
        <w:t xml:space="preserve"> §</w:t>
      </w:r>
      <w:r w:rsidR="00FD40BA">
        <w:fldChar w:fldCharType="begin"/>
      </w:r>
      <w:r w:rsidR="00FD40BA">
        <w:instrText xml:space="preserve"> REF _Ref351641496 \w \h </w:instrText>
      </w:r>
      <w:r w:rsidR="00FD40BA">
        <w:fldChar w:fldCharType="separate"/>
      </w:r>
      <w:r w:rsidR="00154D81">
        <w:rPr>
          <w:cs/>
        </w:rPr>
        <w:t>‎</w:t>
      </w:r>
      <w:r w:rsidR="00154D81">
        <w:t>5.2.5</w:t>
      </w:r>
      <w:r w:rsidR="00FD40BA">
        <w:fldChar w:fldCharType="end"/>
      </w:r>
      <w:r w:rsidRPr="000320EB">
        <w:t>.)</w:t>
      </w:r>
    </w:p>
    <w:p w14:paraId="5A7A00A2" w14:textId="77777777" w:rsidR="00075364" w:rsidRPr="000320EB" w:rsidRDefault="00075364" w:rsidP="00075364">
      <w:pPr>
        <w:pStyle w:val="Heading3"/>
      </w:pPr>
      <w:bookmarkStart w:id="4391" w:name="_Ref367529000"/>
      <w:bookmarkStart w:id="4392" w:name="_Toc440455705"/>
      <w:r w:rsidRPr="000320EB">
        <w:t>Verbal clauses with monovalent verbs</w:t>
      </w:r>
      <w:bookmarkEnd w:id="4391"/>
      <w:bookmarkEnd w:id="4392"/>
    </w:p>
    <w:p w14:paraId="1577311A" w14:textId="63CEFD1A" w:rsidR="00B8125E" w:rsidRDefault="00075364" w:rsidP="005A21A7">
      <w:pPr>
        <w:pStyle w:val="Body0000after"/>
      </w:pPr>
      <w:r w:rsidRPr="000320EB">
        <w:t>Papuan Malay has a large ope</w:t>
      </w:r>
      <w:r w:rsidR="006A3DFF">
        <w:t>n class of monovalent verbs</w:t>
      </w:r>
      <w:r w:rsidR="009C0595">
        <w:t xml:space="preserve">. Involving only </w:t>
      </w:r>
      <w:r w:rsidR="00B8125E">
        <w:t>one participant</w:t>
      </w:r>
      <w:r w:rsidR="009C0595">
        <w:t>, they</w:t>
      </w:r>
      <w:r w:rsidR="00B8125E">
        <w:t xml:space="preserve"> alway</w:t>
      </w:r>
      <w:r w:rsidR="0019452E">
        <w:t>s</w:t>
      </w:r>
      <w:r w:rsidR="00B8125E">
        <w:t xml:space="preserve"> </w:t>
      </w:r>
      <w:r w:rsidR="00083C47">
        <w:t xml:space="preserve">occur in </w:t>
      </w:r>
      <w:r w:rsidR="00083C47" w:rsidRPr="000320EB">
        <w:t>intransitive clauses</w:t>
      </w:r>
      <w:r w:rsidR="00083C47">
        <w:t xml:space="preserve"> </w:t>
      </w:r>
      <w:r w:rsidR="006A3DFF">
        <w:t>(490</w:t>
      </w:r>
      <w:r w:rsidRPr="000320EB">
        <w:t xml:space="preserve"> </w:t>
      </w:r>
      <w:r w:rsidR="005A21A7">
        <w:t xml:space="preserve">monovalent </w:t>
      </w:r>
      <w:r w:rsidR="00C81D69">
        <w:t xml:space="preserve">verbs </w:t>
      </w:r>
      <w:r w:rsidRPr="000320EB">
        <w:t>are attested in the corpus</w:t>
      </w:r>
      <w:r>
        <w:t xml:space="preserve">; for a list of examples see </w:t>
      </w:r>
      <w:r w:rsidR="00F762C5">
        <w:fldChar w:fldCharType="begin"/>
      </w:r>
      <w:r w:rsidR="00F762C5">
        <w:instrText xml:space="preserve"> REF _Ref350499276 \h </w:instrText>
      </w:r>
      <w:r w:rsidR="00F762C5">
        <w:fldChar w:fldCharType="separate"/>
      </w:r>
      <w:r w:rsidR="00154D81" w:rsidRPr="007A0BC8">
        <w:t xml:space="preserve">Table </w:t>
      </w:r>
      <w:r w:rsidR="00154D81">
        <w:rPr>
          <w:noProof/>
          <w:cs/>
        </w:rPr>
        <w:t>‎</w:t>
      </w:r>
      <w:r w:rsidR="00154D81">
        <w:rPr>
          <w:noProof/>
        </w:rPr>
        <w:t>5</w:t>
      </w:r>
      <w:r w:rsidR="00154D81">
        <w:t>.</w:t>
      </w:r>
      <w:r w:rsidR="00154D81">
        <w:rPr>
          <w:noProof/>
        </w:rPr>
        <w:t>14</w:t>
      </w:r>
      <w:r w:rsidR="00F762C5">
        <w:fldChar w:fldCharType="end"/>
      </w:r>
      <w:r>
        <w:t xml:space="preserve"> in §</w:t>
      </w:r>
      <w:r w:rsidR="00F762C5">
        <w:fldChar w:fldCharType="begin"/>
      </w:r>
      <w:r w:rsidR="00F762C5">
        <w:instrText xml:space="preserve"> REF _Ref350344076 \w \h </w:instrText>
      </w:r>
      <w:r w:rsidR="00F762C5">
        <w:fldChar w:fldCharType="separate"/>
      </w:r>
      <w:r w:rsidR="00154D81">
        <w:rPr>
          <w:cs/>
        </w:rPr>
        <w:t>‎</w:t>
      </w:r>
      <w:r w:rsidR="00154D81">
        <w:t>5.3.1</w:t>
      </w:r>
      <w:r w:rsidR="00F762C5">
        <w:fldChar w:fldCharType="end"/>
      </w:r>
      <w:r w:rsidR="00B8125E">
        <w:t>).</w:t>
      </w:r>
    </w:p>
    <w:p w14:paraId="18A37BA7" w14:textId="6324402D" w:rsidR="00B8125E" w:rsidRPr="000320EB" w:rsidRDefault="00B8125E" w:rsidP="00B8125E">
      <w:pPr>
        <w:pStyle w:val="Body0500after"/>
      </w:pPr>
      <w:r w:rsidRPr="000320EB">
        <w:t xml:space="preserve">Semantically, </w:t>
      </w:r>
      <w:r>
        <w:t xml:space="preserve">the </w:t>
      </w:r>
      <w:r w:rsidR="00C30869">
        <w:t xml:space="preserve">attested 490 </w:t>
      </w:r>
      <w:r>
        <w:t xml:space="preserve">verbs </w:t>
      </w:r>
      <w:r w:rsidRPr="000320EB">
        <w:t xml:space="preserve">can be divided into dynamic </w:t>
      </w:r>
      <w:r>
        <w:t>ones (139 verbs) and stative ones (351</w:t>
      </w:r>
      <w:r w:rsidRPr="000320EB">
        <w:t xml:space="preserve"> verbs)</w:t>
      </w:r>
      <w:r>
        <w:t xml:space="preserve">, </w:t>
      </w:r>
      <w:r w:rsidRPr="000320EB">
        <w:t xml:space="preserve">as is typical of languages lacking a class of adjectives. </w:t>
      </w:r>
      <w:r w:rsidR="00DE4685">
        <w:t>The former denote actions</w:t>
      </w:r>
      <w:r>
        <w:t xml:space="preserve">, while the latter </w:t>
      </w:r>
      <w:r w:rsidR="007E7E39">
        <w:t xml:space="preserve">designate </w:t>
      </w:r>
      <w:r>
        <w:t>states or more time-stable properties.</w:t>
      </w:r>
      <w:r w:rsidRPr="000320EB">
        <w:t xml:space="preserve"> Syntactically, however, there are no distinctions between dynamic and stative verbs.</w:t>
      </w:r>
    </w:p>
    <w:p w14:paraId="52CB7AE7" w14:textId="1AD3789C" w:rsidR="00075364" w:rsidRPr="000320EB" w:rsidRDefault="00075364" w:rsidP="006A1546">
      <w:pPr>
        <w:pStyle w:val="Body0505after"/>
      </w:pPr>
      <w:r w:rsidRPr="000320EB">
        <w:t>Typ</w:t>
      </w:r>
      <w:r w:rsidR="00BE021A">
        <w:t>ically, monovalent verbs follow</w:t>
      </w:r>
      <w:r w:rsidRPr="000320EB">
        <w:t xml:space="preserve"> their clausal subjects, as </w:t>
      </w:r>
      <w:r>
        <w:t xml:space="preserve">shown </w:t>
      </w:r>
      <w:r w:rsidRPr="000320EB">
        <w:t xml:space="preserve">with dynamic </w:t>
      </w:r>
      <w:r w:rsidRPr="000320EB">
        <w:rPr>
          <w:rStyle w:val="ChItalBold"/>
        </w:rPr>
        <w:t>lari</w:t>
      </w:r>
      <w:r w:rsidRPr="000320EB">
        <w:t xml:space="preserve"> </w:t>
      </w:r>
      <w:r w:rsidR="00B7093A">
        <w:t>‘</w:t>
      </w:r>
      <w:r w:rsidRPr="000320EB">
        <w:t>run</w:t>
      </w:r>
      <w:r w:rsidR="00B7093A">
        <w:t>’</w:t>
      </w:r>
      <w:r w:rsidRPr="000320EB">
        <w:t xml:space="preserve"> in </w:t>
      </w:r>
      <w:r w:rsidRPr="000320EB">
        <w:fldChar w:fldCharType="begin"/>
      </w:r>
      <w:r w:rsidRPr="000320EB">
        <w:instrText xml:space="preserve"> REF _Ref346026840 \h </w:instrText>
      </w:r>
      <w:r>
        <w:instrText xml:space="preserve"> \* MERGEFORMAT </w:instrText>
      </w:r>
      <w:r w:rsidRPr="000320EB">
        <w:fldChar w:fldCharType="separate"/>
      </w:r>
      <w:r w:rsidR="00154D81" w:rsidRPr="000320EB">
        <w:t>(</w:t>
      </w:r>
      <w:r w:rsidR="00154D81">
        <w:t>1</w:t>
      </w:r>
      <w:r w:rsidR="00154D81" w:rsidRPr="000320EB">
        <w:t>)</w:t>
      </w:r>
      <w:r w:rsidRPr="000320EB">
        <w:fldChar w:fldCharType="end"/>
      </w:r>
      <w:r w:rsidRPr="000320EB">
        <w:t xml:space="preserve">, and with stative </w:t>
      </w:r>
      <w:r>
        <w:rPr>
          <w:rStyle w:val="ChItalBold"/>
        </w:rPr>
        <w:t>bagus</w:t>
      </w:r>
      <w:r w:rsidRPr="000320EB">
        <w:t xml:space="preserve"> </w:t>
      </w:r>
      <w:r w:rsidR="00B7093A">
        <w:t>‘</w:t>
      </w:r>
      <w:r w:rsidRPr="000320EB">
        <w:t xml:space="preserve">be </w:t>
      </w:r>
      <w:r>
        <w:t>good</w:t>
      </w:r>
      <w:r w:rsidR="00B7093A">
        <w:t>’</w:t>
      </w:r>
      <w:r w:rsidRPr="000320EB">
        <w:t xml:space="preserve"> in </w:t>
      </w:r>
      <w:r w:rsidRPr="000320EB">
        <w:fldChar w:fldCharType="begin"/>
      </w:r>
      <w:r w:rsidRPr="000320EB">
        <w:instrText xml:space="preserve"> REF _Ref340309692 \h </w:instrText>
      </w:r>
      <w:r>
        <w:instrText xml:space="preserve"> \* MERGEFORMAT </w:instrText>
      </w:r>
      <w:r w:rsidRPr="000320EB">
        <w:fldChar w:fldCharType="separate"/>
      </w:r>
      <w:r w:rsidR="00154D81" w:rsidRPr="000320EB">
        <w:t>(</w:t>
      </w:r>
      <w:r w:rsidR="00154D81">
        <w:t>2</w:t>
      </w:r>
      <w:r w:rsidR="00154D81" w:rsidRPr="000320EB">
        <w:t>)</w:t>
      </w:r>
      <w:r w:rsidRPr="000320EB">
        <w:fldChar w:fldCharType="end"/>
      </w:r>
      <w:r w:rsidRPr="000320EB">
        <w:t>.</w:t>
      </w:r>
    </w:p>
    <w:p w14:paraId="6336C376" w14:textId="77777777" w:rsidR="00075364" w:rsidRPr="000320EB" w:rsidRDefault="00075364" w:rsidP="00075364">
      <w:pPr>
        <w:pStyle w:val="ExampleTitle"/>
      </w:pPr>
      <w:r w:rsidRPr="000320EB">
        <w:t>Monovalent verbs with canonical subject-verb word order</w:t>
      </w:r>
    </w:p>
    <w:tbl>
      <w:tblPr>
        <w:tblW w:w="0" w:type="auto"/>
        <w:tblCellMar>
          <w:left w:w="42" w:type="dxa"/>
          <w:right w:w="42" w:type="dxa"/>
        </w:tblCellMar>
        <w:tblLook w:val="01E0" w:firstRow="1" w:lastRow="1" w:firstColumn="1" w:lastColumn="1" w:noHBand="0" w:noVBand="0"/>
      </w:tblPr>
      <w:tblGrid>
        <w:gridCol w:w="709"/>
        <w:gridCol w:w="384"/>
        <w:gridCol w:w="529"/>
        <w:gridCol w:w="484"/>
      </w:tblGrid>
      <w:tr w:rsidR="00075364" w:rsidRPr="000320EB" w14:paraId="158D4178" w14:textId="77777777" w:rsidTr="00AC23C4">
        <w:tc>
          <w:tcPr>
            <w:tcW w:w="709" w:type="dxa"/>
            <w:shd w:val="clear" w:color="auto" w:fill="auto"/>
          </w:tcPr>
          <w:p w14:paraId="46F57403" w14:textId="77777777" w:rsidR="00075364" w:rsidRPr="000320EB" w:rsidRDefault="00075364" w:rsidP="00075364">
            <w:pPr>
              <w:pStyle w:val="Text"/>
            </w:pPr>
            <w:bookmarkStart w:id="4393" w:name="_Ref346026840"/>
            <w:r w:rsidRPr="000320EB">
              <w:t>(</w:t>
            </w:r>
            <w:fldSimple w:instr=" SEQ ( \* ARABIC \s 1 ">
              <w:r w:rsidR="00154D81">
                <w:rPr>
                  <w:noProof/>
                </w:rPr>
                <w:t>1</w:t>
              </w:r>
            </w:fldSimple>
            <w:r w:rsidRPr="000320EB">
              <w:t>)</w:t>
            </w:r>
            <w:bookmarkEnd w:id="4393"/>
          </w:p>
        </w:tc>
        <w:tc>
          <w:tcPr>
            <w:tcW w:w="384" w:type="dxa"/>
            <w:shd w:val="clear" w:color="auto" w:fill="auto"/>
          </w:tcPr>
          <w:p w14:paraId="51707161" w14:textId="77777777" w:rsidR="00075364" w:rsidRPr="000320EB" w:rsidRDefault="00075364" w:rsidP="00075364">
            <w:pPr>
              <w:pStyle w:val="Text"/>
            </w:pPr>
            <w:r w:rsidRPr="000320EB">
              <w:t>o</w:t>
            </w:r>
            <w:r>
              <w:t>,</w:t>
            </w:r>
          </w:p>
        </w:tc>
        <w:tc>
          <w:tcPr>
            <w:tcW w:w="529" w:type="dxa"/>
            <w:shd w:val="clear" w:color="auto" w:fill="auto"/>
          </w:tcPr>
          <w:p w14:paraId="61BA6B5B" w14:textId="77777777" w:rsidR="00075364" w:rsidRPr="00627A84" w:rsidRDefault="00075364" w:rsidP="00075364">
            <w:pPr>
              <w:pStyle w:val="Text"/>
            </w:pPr>
            <w:r w:rsidRPr="00627A84">
              <w:t>babi</w:t>
            </w:r>
          </w:p>
        </w:tc>
        <w:tc>
          <w:tcPr>
            <w:tcW w:w="484" w:type="dxa"/>
            <w:shd w:val="clear" w:color="auto" w:fill="auto"/>
          </w:tcPr>
          <w:p w14:paraId="47B56916" w14:textId="77777777" w:rsidR="00075364" w:rsidRPr="000320EB" w:rsidRDefault="00075364" w:rsidP="00075364">
            <w:pPr>
              <w:pStyle w:val="Text"/>
              <w:rPr>
                <w:rStyle w:val="ChBlueBold"/>
              </w:rPr>
            </w:pPr>
            <w:r w:rsidRPr="000320EB">
              <w:rPr>
                <w:rStyle w:val="ChBlueBold"/>
              </w:rPr>
              <w:t>lari</w:t>
            </w:r>
          </w:p>
        </w:tc>
      </w:tr>
      <w:tr w:rsidR="00075364" w:rsidRPr="00AC23C4" w14:paraId="2BF5FCE4" w14:textId="77777777" w:rsidTr="00AC23C4">
        <w:tc>
          <w:tcPr>
            <w:tcW w:w="709" w:type="dxa"/>
            <w:shd w:val="clear" w:color="auto" w:fill="auto"/>
          </w:tcPr>
          <w:p w14:paraId="67154F37" w14:textId="77777777" w:rsidR="00075364" w:rsidRPr="000320EB" w:rsidRDefault="00075364" w:rsidP="00075364">
            <w:pPr>
              <w:pStyle w:val="GlossEng"/>
            </w:pPr>
          </w:p>
        </w:tc>
        <w:tc>
          <w:tcPr>
            <w:tcW w:w="384" w:type="dxa"/>
            <w:shd w:val="clear" w:color="auto" w:fill="auto"/>
          </w:tcPr>
          <w:p w14:paraId="378CDAC8" w14:textId="77777777" w:rsidR="00075364" w:rsidRPr="000320EB" w:rsidRDefault="00075364" w:rsidP="00075364">
            <w:pPr>
              <w:pStyle w:val="GlossEng"/>
            </w:pPr>
            <w:r w:rsidRPr="000320EB">
              <w:t>oh</w:t>
            </w:r>
          </w:p>
        </w:tc>
        <w:tc>
          <w:tcPr>
            <w:tcW w:w="529" w:type="dxa"/>
            <w:shd w:val="clear" w:color="auto" w:fill="auto"/>
          </w:tcPr>
          <w:p w14:paraId="31B1F06A" w14:textId="77777777" w:rsidR="00075364" w:rsidRPr="00627A84" w:rsidRDefault="00075364" w:rsidP="00075364">
            <w:pPr>
              <w:pStyle w:val="GlossEng"/>
            </w:pPr>
            <w:r w:rsidRPr="00627A84">
              <w:t>pig</w:t>
            </w:r>
          </w:p>
        </w:tc>
        <w:tc>
          <w:tcPr>
            <w:tcW w:w="484" w:type="dxa"/>
            <w:shd w:val="clear" w:color="auto" w:fill="auto"/>
          </w:tcPr>
          <w:p w14:paraId="1260F079" w14:textId="77777777" w:rsidR="00075364" w:rsidRPr="000320EB" w:rsidRDefault="00075364" w:rsidP="00075364">
            <w:pPr>
              <w:pStyle w:val="GlossEng"/>
            </w:pPr>
            <w:r w:rsidRPr="000320EB">
              <w:t>run</w:t>
            </w:r>
          </w:p>
        </w:tc>
      </w:tr>
    </w:tbl>
    <w:p w14:paraId="16F393BE" w14:textId="244F63E2" w:rsidR="00075364" w:rsidRPr="000957E6" w:rsidRDefault="00B7093A" w:rsidP="00075364">
      <w:pPr>
        <w:pStyle w:val="FreeTranslEng"/>
      </w:pPr>
      <w:r>
        <w:t>‘</w:t>
      </w:r>
      <w:r w:rsidR="00075364" w:rsidRPr="000320EB">
        <w:t>o, th</w:t>
      </w:r>
      <w:r w:rsidR="00075364" w:rsidRPr="00627A84">
        <w:t>e pig</w:t>
      </w:r>
      <w:r w:rsidR="00075364" w:rsidRPr="000320EB">
        <w:t xml:space="preserve"> </w:t>
      </w:r>
      <w:r w:rsidR="00075364" w:rsidRPr="000320EB">
        <w:rPr>
          <w:rStyle w:val="ChBlueBold"/>
        </w:rPr>
        <w:t>ran</w:t>
      </w:r>
      <w:r>
        <w:t>’</w:t>
      </w:r>
      <w:r w:rsidR="00075364" w:rsidRPr="000320EB">
        <w:t xml:space="preserve"> </w:t>
      </w:r>
      <w:r w:rsidR="00075364" w:rsidRPr="000320EB">
        <w:rPr>
          <w:rStyle w:val="ExampleSource"/>
        </w:rPr>
        <w:t>[080919-004-NP.0021]</w:t>
      </w:r>
    </w:p>
    <w:tbl>
      <w:tblPr>
        <w:tblW w:w="2800" w:type="dxa"/>
        <w:tblCellMar>
          <w:left w:w="42" w:type="dxa"/>
          <w:right w:w="42" w:type="dxa"/>
        </w:tblCellMar>
        <w:tblLook w:val="01E0" w:firstRow="1" w:lastRow="1" w:firstColumn="1" w:lastColumn="1" w:noHBand="0" w:noVBand="0"/>
      </w:tblPr>
      <w:tblGrid>
        <w:gridCol w:w="709"/>
        <w:gridCol w:w="706"/>
        <w:gridCol w:w="823"/>
        <w:gridCol w:w="562"/>
      </w:tblGrid>
      <w:tr w:rsidR="00075364" w:rsidRPr="000320EB" w14:paraId="52B12E7A" w14:textId="77777777" w:rsidTr="00AC23C4">
        <w:tc>
          <w:tcPr>
            <w:tcW w:w="709" w:type="dxa"/>
            <w:shd w:val="clear" w:color="auto" w:fill="auto"/>
          </w:tcPr>
          <w:p w14:paraId="19779C7E" w14:textId="77777777" w:rsidR="00075364" w:rsidRPr="000320EB" w:rsidRDefault="00075364" w:rsidP="00075364">
            <w:pPr>
              <w:pStyle w:val="O0Nwnext"/>
            </w:pPr>
            <w:bookmarkStart w:id="4394" w:name="_Ref255811803"/>
            <w:bookmarkStart w:id="4395" w:name="_Ref340309692"/>
            <w:r w:rsidRPr="000320EB">
              <w:t>(</w:t>
            </w:r>
            <w:fldSimple w:instr=" SEQ ( \* ARABIC \s 1 ">
              <w:r w:rsidR="00154D81">
                <w:rPr>
                  <w:noProof/>
                </w:rPr>
                <w:t>2</w:t>
              </w:r>
            </w:fldSimple>
            <w:bookmarkEnd w:id="4394"/>
            <w:r w:rsidRPr="000320EB">
              <w:t>)</w:t>
            </w:r>
            <w:bookmarkEnd w:id="4395"/>
          </w:p>
        </w:tc>
        <w:tc>
          <w:tcPr>
            <w:tcW w:w="706" w:type="dxa"/>
            <w:shd w:val="clear" w:color="auto" w:fill="auto"/>
          </w:tcPr>
          <w:p w14:paraId="1CBB57A8" w14:textId="77777777" w:rsidR="00075364" w:rsidRPr="001C6F73" w:rsidRDefault="00075364" w:rsidP="00075364">
            <w:pPr>
              <w:pStyle w:val="Text"/>
            </w:pPr>
            <w:r>
              <w:t>itu</w:t>
            </w:r>
          </w:p>
        </w:tc>
        <w:tc>
          <w:tcPr>
            <w:tcW w:w="823" w:type="dxa"/>
            <w:shd w:val="clear" w:color="auto" w:fill="auto"/>
          </w:tcPr>
          <w:p w14:paraId="5A1E7F41" w14:textId="77777777" w:rsidR="00075364" w:rsidRPr="00F24FB9" w:rsidRDefault="00075364" w:rsidP="00075364">
            <w:pPr>
              <w:pStyle w:val="Text"/>
              <w:rPr>
                <w:rStyle w:val="ChBlueBold"/>
              </w:rPr>
            </w:pPr>
            <w:r w:rsidRPr="00F24FB9">
              <w:rPr>
                <w:rStyle w:val="ChBlueBold"/>
              </w:rPr>
              <w:t>bagus</w:t>
            </w:r>
          </w:p>
        </w:tc>
        <w:tc>
          <w:tcPr>
            <w:tcW w:w="562" w:type="dxa"/>
            <w:shd w:val="clear" w:color="auto" w:fill="auto"/>
          </w:tcPr>
          <w:p w14:paraId="5F04B56E" w14:textId="77777777" w:rsidR="00075364" w:rsidRPr="001C6F73" w:rsidRDefault="00075364" w:rsidP="00075364">
            <w:pPr>
              <w:pStyle w:val="Text"/>
            </w:pPr>
            <w:r>
              <w:t>skali</w:t>
            </w:r>
          </w:p>
        </w:tc>
      </w:tr>
      <w:tr w:rsidR="00075364" w:rsidRPr="000320EB" w14:paraId="50E39D1D" w14:textId="77777777" w:rsidTr="00AC23C4">
        <w:tc>
          <w:tcPr>
            <w:tcW w:w="709" w:type="dxa"/>
            <w:shd w:val="clear" w:color="auto" w:fill="auto"/>
          </w:tcPr>
          <w:p w14:paraId="7250DF46" w14:textId="77777777" w:rsidR="00075364" w:rsidRPr="000320EB" w:rsidRDefault="00075364" w:rsidP="00075364">
            <w:pPr>
              <w:pStyle w:val="GlossEng"/>
            </w:pPr>
          </w:p>
        </w:tc>
        <w:tc>
          <w:tcPr>
            <w:tcW w:w="706" w:type="dxa"/>
            <w:shd w:val="clear" w:color="auto" w:fill="auto"/>
          </w:tcPr>
          <w:p w14:paraId="23928248" w14:textId="77777777" w:rsidR="00075364" w:rsidRPr="0099608C" w:rsidRDefault="00075364" w:rsidP="00075364">
            <w:pPr>
              <w:pStyle w:val="GlossEng"/>
              <w:rPr>
                <w:rStyle w:val="ChSmallCaps"/>
              </w:rPr>
            </w:pPr>
            <w:r w:rsidRPr="0099608C">
              <w:rPr>
                <w:rStyle w:val="ChSmallCaps"/>
              </w:rPr>
              <w:t>d.dist</w:t>
            </w:r>
          </w:p>
        </w:tc>
        <w:tc>
          <w:tcPr>
            <w:tcW w:w="823" w:type="dxa"/>
            <w:shd w:val="clear" w:color="auto" w:fill="auto"/>
          </w:tcPr>
          <w:p w14:paraId="469CD5C1" w14:textId="77777777" w:rsidR="00075364" w:rsidRPr="001C6F73" w:rsidRDefault="00075364" w:rsidP="00075364">
            <w:pPr>
              <w:pStyle w:val="GlossEng"/>
            </w:pPr>
            <w:r>
              <w:t>be.good</w:t>
            </w:r>
          </w:p>
        </w:tc>
        <w:tc>
          <w:tcPr>
            <w:tcW w:w="562" w:type="dxa"/>
            <w:shd w:val="clear" w:color="auto" w:fill="auto"/>
          </w:tcPr>
          <w:p w14:paraId="09C11F8A" w14:textId="77777777" w:rsidR="00075364" w:rsidRPr="001C6F73" w:rsidRDefault="00075364" w:rsidP="00075364">
            <w:pPr>
              <w:pStyle w:val="GlossEng"/>
            </w:pPr>
            <w:r>
              <w:t>very</w:t>
            </w:r>
          </w:p>
        </w:tc>
      </w:tr>
    </w:tbl>
    <w:p w14:paraId="470F5347" w14:textId="70032A36" w:rsidR="00075364" w:rsidRPr="000957E6" w:rsidRDefault="00B7093A" w:rsidP="00E449EB">
      <w:pPr>
        <w:pStyle w:val="FreeTranslEng"/>
      </w:pPr>
      <w:r>
        <w:t>‘</w:t>
      </w:r>
      <w:r w:rsidR="00075364">
        <w:t xml:space="preserve">that is very </w:t>
      </w:r>
      <w:r w:rsidR="00075364" w:rsidRPr="00F24FB9">
        <w:rPr>
          <w:rStyle w:val="ChBlueBold"/>
        </w:rPr>
        <w:t>good</w:t>
      </w:r>
      <w:r>
        <w:t>’</w:t>
      </w:r>
      <w:r w:rsidR="00075364" w:rsidRPr="000320EB">
        <w:t xml:space="preserve"> </w:t>
      </w:r>
      <w:r w:rsidR="00075364" w:rsidRPr="00F24FB9">
        <w:rPr>
          <w:rStyle w:val="ExampleSource"/>
        </w:rPr>
        <w:t>[081025-003-Cv.0267]</w:t>
      </w:r>
    </w:p>
    <w:p w14:paraId="31FA9A4B" w14:textId="14E1BF47" w:rsidR="007E7E39" w:rsidRDefault="007E7E39" w:rsidP="006A1546">
      <w:pPr>
        <w:pStyle w:val="Body0005after"/>
      </w:pPr>
      <w:r>
        <w:t>I</w:t>
      </w:r>
      <w:r w:rsidRPr="000320EB">
        <w:t xml:space="preserve">f speakers want to emphasize the predicate with </w:t>
      </w:r>
      <w:r>
        <w:t xml:space="preserve">a </w:t>
      </w:r>
      <w:r w:rsidRPr="000320EB">
        <w:t xml:space="preserve">monovalent </w:t>
      </w:r>
      <w:r>
        <w:t xml:space="preserve">stative </w:t>
      </w:r>
      <w:r w:rsidRPr="000320EB">
        <w:t xml:space="preserve">verb, they can front it, </w:t>
      </w:r>
      <w:r w:rsidRPr="00E449EB">
        <w:t>such</w:t>
      </w:r>
      <w:r w:rsidRPr="000320EB">
        <w:t xml:space="preserve"> as </w:t>
      </w:r>
      <w:r>
        <w:t xml:space="preserve">stative </w:t>
      </w:r>
      <w:r>
        <w:rPr>
          <w:rStyle w:val="ChItalBold"/>
        </w:rPr>
        <w:t>bagus</w:t>
      </w:r>
      <w:r w:rsidRPr="000320EB">
        <w:t xml:space="preserve"> </w:t>
      </w:r>
      <w:r w:rsidR="00B7093A">
        <w:t>‘</w:t>
      </w:r>
      <w:r>
        <w:t>be good</w:t>
      </w:r>
      <w:r w:rsidR="00B7093A">
        <w:t>’</w:t>
      </w:r>
      <w:r w:rsidRPr="000320EB">
        <w:t xml:space="preserve"> in </w:t>
      </w:r>
      <w:r w:rsidRPr="000320EB">
        <w:fldChar w:fldCharType="begin"/>
      </w:r>
      <w:r w:rsidRPr="000320EB">
        <w:instrText xml:space="preserve"> REF _Ref340309704 \h </w:instrText>
      </w:r>
      <w:r>
        <w:instrText xml:space="preserve"> \* MERGEFORMAT </w:instrText>
      </w:r>
      <w:r w:rsidRPr="000320EB">
        <w:fldChar w:fldCharType="separate"/>
      </w:r>
      <w:r w:rsidR="00154D81" w:rsidRPr="000320EB">
        <w:t>(</w:t>
      </w:r>
      <w:r w:rsidR="00154D81">
        <w:t>3</w:t>
      </w:r>
      <w:r w:rsidR="00154D81" w:rsidRPr="000320EB">
        <w:t>)</w:t>
      </w:r>
      <w:r w:rsidRPr="000320EB">
        <w:fldChar w:fldCharType="end"/>
      </w:r>
      <w:r w:rsidRPr="000320EB">
        <w:t xml:space="preserve">. In </w:t>
      </w:r>
      <w:r>
        <w:t xml:space="preserve">this </w:t>
      </w:r>
      <w:r w:rsidRPr="000320EB">
        <w:t>case, the predicate is set-off by a boundary intonation</w:t>
      </w:r>
      <w:r w:rsidR="00BE021A">
        <w:t>,</w:t>
      </w:r>
      <w:r>
        <w:t xml:space="preserve"> which is </w:t>
      </w:r>
      <w:r w:rsidRPr="000320EB">
        <w:t xml:space="preserve">achieved by marking the </w:t>
      </w:r>
      <w:r>
        <w:t xml:space="preserve">stressed </w:t>
      </w:r>
      <w:r w:rsidRPr="000320EB">
        <w:t xml:space="preserve">syllable of the verb with </w:t>
      </w:r>
      <w:r w:rsidRPr="00175CA6">
        <w:rPr>
          <w:lang w:eastAsia="en-US"/>
        </w:rPr>
        <w:t xml:space="preserve">a </w:t>
      </w:r>
      <w:r w:rsidRPr="00175CA6">
        <w:t>slight increase in pitch</w:t>
      </w:r>
      <w:r>
        <w:t xml:space="preserve"> </w:t>
      </w:r>
      <w:r w:rsidRPr="000320EB">
        <w:t>(</w:t>
      </w:r>
      <w:r w:rsidR="00B7093A">
        <w:t>“</w:t>
      </w:r>
      <w:r w:rsidRPr="000320EB">
        <w:t>  ́ </w:t>
      </w:r>
      <w:r w:rsidR="00B7093A">
        <w:t>”</w:t>
      </w:r>
      <w:r w:rsidRPr="000320EB">
        <w:t>).</w:t>
      </w:r>
      <w:r>
        <w:t xml:space="preserve"> Consultants disagree, however, whether monovalent dynamic verbs can be fronted. While two consultants stated that dynamic </w:t>
      </w:r>
      <w:r w:rsidRPr="00C63015">
        <w:rPr>
          <w:rStyle w:val="ChItalBold"/>
        </w:rPr>
        <w:t>jatu</w:t>
      </w:r>
      <w:r>
        <w:t xml:space="preserve"> </w:t>
      </w:r>
      <w:r w:rsidR="00B7093A">
        <w:t>‘</w:t>
      </w:r>
      <w:r>
        <w:t>fall</w:t>
      </w:r>
      <w:r w:rsidR="00B7093A">
        <w:t>’</w:t>
      </w:r>
      <w:r>
        <w:t xml:space="preserve"> in the elicited example in </w:t>
      </w:r>
      <w:r w:rsidRPr="000320EB">
        <w:fldChar w:fldCharType="begin"/>
      </w:r>
      <w:r w:rsidRPr="000320EB">
        <w:instrText xml:space="preserve"> REF _Ref367266728 \h </w:instrText>
      </w:r>
      <w:r>
        <w:instrText xml:space="preserve"> \* MERGEFORMAT </w:instrText>
      </w:r>
      <w:r w:rsidRPr="000320EB">
        <w:fldChar w:fldCharType="separate"/>
      </w:r>
      <w:r w:rsidR="00154D81" w:rsidRPr="000320EB">
        <w:t>(</w:t>
      </w:r>
      <w:r w:rsidR="00154D81">
        <w:t>4</w:t>
      </w:r>
      <w:r w:rsidR="00154D81" w:rsidRPr="000320EB">
        <w:t>)</w:t>
      </w:r>
      <w:r w:rsidRPr="000320EB">
        <w:fldChar w:fldCharType="end"/>
      </w:r>
      <w:r>
        <w:t xml:space="preserve"> can be fronted, a third one rejected the example as ungrammatical. </w:t>
      </w:r>
      <w:r w:rsidR="00BE021A">
        <w:t>Furthermore</w:t>
      </w:r>
      <w:r>
        <w:t xml:space="preserve">, one of the consultants who accepted the verbal clause in </w:t>
      </w:r>
      <w:r w:rsidRPr="000320EB">
        <w:fldChar w:fldCharType="begin"/>
      </w:r>
      <w:r w:rsidRPr="000320EB">
        <w:instrText xml:space="preserve"> REF _Ref367266728 \h </w:instrText>
      </w:r>
      <w:r>
        <w:instrText xml:space="preserve"> \* MERGEFORMAT </w:instrText>
      </w:r>
      <w:r w:rsidRPr="000320EB">
        <w:fldChar w:fldCharType="separate"/>
      </w:r>
      <w:r w:rsidR="00154D81" w:rsidRPr="000320EB">
        <w:t>(</w:t>
      </w:r>
      <w:r w:rsidR="00154D81">
        <w:t>4</w:t>
      </w:r>
      <w:r w:rsidR="00154D81" w:rsidRPr="000320EB">
        <w:t>)</w:t>
      </w:r>
      <w:r w:rsidRPr="000320EB">
        <w:fldChar w:fldCharType="end"/>
      </w:r>
      <w:r>
        <w:t xml:space="preserve"> suggested that the fronting of monovalent dynamic verbs is a recent development and that older Papuan Malay speakers wo</w:t>
      </w:r>
      <w:r w:rsidR="007561D8">
        <w:t>uld not use such a construction</w:t>
      </w:r>
      <w:r>
        <w:t>.</w:t>
      </w:r>
    </w:p>
    <w:p w14:paraId="75FDFE5E" w14:textId="77777777" w:rsidR="00075364" w:rsidRDefault="00075364" w:rsidP="00075364">
      <w:pPr>
        <w:pStyle w:val="ExampleTitle"/>
      </w:pPr>
      <w:r w:rsidRPr="000320EB">
        <w:t>Preposed monovalent verbs</w:t>
      </w:r>
    </w:p>
    <w:tbl>
      <w:tblPr>
        <w:tblW w:w="2962" w:type="dxa"/>
        <w:tblCellMar>
          <w:left w:w="42" w:type="dxa"/>
          <w:right w:w="42" w:type="dxa"/>
        </w:tblCellMar>
        <w:tblLook w:val="01E0" w:firstRow="1" w:lastRow="1" w:firstColumn="1" w:lastColumn="1" w:noHBand="0" w:noVBand="0"/>
      </w:tblPr>
      <w:tblGrid>
        <w:gridCol w:w="709"/>
        <w:gridCol w:w="751"/>
        <w:gridCol w:w="751"/>
        <w:gridCol w:w="751"/>
      </w:tblGrid>
      <w:tr w:rsidR="00075364" w:rsidRPr="000320EB" w14:paraId="7D5776F3" w14:textId="77777777" w:rsidTr="00AC23C4">
        <w:tc>
          <w:tcPr>
            <w:tcW w:w="709" w:type="dxa"/>
            <w:shd w:val="clear" w:color="auto" w:fill="auto"/>
          </w:tcPr>
          <w:p w14:paraId="2C145529" w14:textId="77777777" w:rsidR="00075364" w:rsidRPr="000320EB" w:rsidRDefault="00075364" w:rsidP="00075364">
            <w:pPr>
              <w:pStyle w:val="O0Nwnext"/>
            </w:pPr>
            <w:bookmarkStart w:id="4396" w:name="_Ref255844479"/>
            <w:bookmarkStart w:id="4397" w:name="_Ref340309704"/>
            <w:r w:rsidRPr="000320EB">
              <w:t>(</w:t>
            </w:r>
            <w:fldSimple w:instr=" SEQ ( \* ARABIC \s 1 ">
              <w:r w:rsidR="00154D81">
                <w:rPr>
                  <w:noProof/>
                </w:rPr>
                <w:t>3</w:t>
              </w:r>
            </w:fldSimple>
            <w:bookmarkEnd w:id="4396"/>
            <w:r w:rsidRPr="000320EB">
              <w:t>)</w:t>
            </w:r>
            <w:bookmarkEnd w:id="4397"/>
          </w:p>
        </w:tc>
        <w:tc>
          <w:tcPr>
            <w:tcW w:w="751" w:type="dxa"/>
            <w:shd w:val="clear" w:color="auto" w:fill="auto"/>
          </w:tcPr>
          <w:p w14:paraId="2313C6DC" w14:textId="77777777" w:rsidR="00075364" w:rsidRPr="00F24FB9" w:rsidRDefault="00075364" w:rsidP="00075364">
            <w:pPr>
              <w:pStyle w:val="Text"/>
              <w:rPr>
                <w:rStyle w:val="ChBlueBold"/>
              </w:rPr>
            </w:pPr>
            <w:r w:rsidRPr="00F24FB9">
              <w:rPr>
                <w:rStyle w:val="ChBlueBold"/>
              </w:rPr>
              <w:t>bágus</w:t>
            </w:r>
          </w:p>
        </w:tc>
        <w:tc>
          <w:tcPr>
            <w:tcW w:w="751" w:type="dxa"/>
            <w:shd w:val="clear" w:color="auto" w:fill="auto"/>
          </w:tcPr>
          <w:p w14:paraId="48C0ABE8" w14:textId="77777777" w:rsidR="00075364" w:rsidRPr="001C6F73" w:rsidRDefault="00075364" w:rsidP="00075364">
            <w:pPr>
              <w:pStyle w:val="Text"/>
            </w:pPr>
            <w:r>
              <w:t>skali</w:t>
            </w:r>
          </w:p>
        </w:tc>
        <w:tc>
          <w:tcPr>
            <w:tcW w:w="751" w:type="dxa"/>
            <w:shd w:val="clear" w:color="auto" w:fill="auto"/>
          </w:tcPr>
          <w:p w14:paraId="228FAFC9" w14:textId="77777777" w:rsidR="00075364" w:rsidRPr="001C6F73" w:rsidRDefault="00075364" w:rsidP="00075364">
            <w:pPr>
              <w:pStyle w:val="Text"/>
            </w:pPr>
            <w:r>
              <w:t>itu</w:t>
            </w:r>
          </w:p>
        </w:tc>
      </w:tr>
      <w:tr w:rsidR="00075364" w:rsidRPr="000320EB" w14:paraId="397F64FC" w14:textId="77777777" w:rsidTr="00AC23C4">
        <w:tc>
          <w:tcPr>
            <w:tcW w:w="709" w:type="dxa"/>
            <w:shd w:val="clear" w:color="auto" w:fill="auto"/>
          </w:tcPr>
          <w:p w14:paraId="1F7B4CAE" w14:textId="77777777" w:rsidR="00075364" w:rsidRPr="000320EB" w:rsidRDefault="00075364" w:rsidP="00075364">
            <w:pPr>
              <w:pStyle w:val="GlossEng"/>
            </w:pPr>
          </w:p>
        </w:tc>
        <w:tc>
          <w:tcPr>
            <w:tcW w:w="751" w:type="dxa"/>
            <w:shd w:val="clear" w:color="auto" w:fill="auto"/>
          </w:tcPr>
          <w:p w14:paraId="58396130" w14:textId="77777777" w:rsidR="00075364" w:rsidRPr="001C6F73" w:rsidRDefault="00075364" w:rsidP="00075364">
            <w:pPr>
              <w:pStyle w:val="GlossEng"/>
            </w:pPr>
            <w:r>
              <w:t>be.good</w:t>
            </w:r>
          </w:p>
        </w:tc>
        <w:tc>
          <w:tcPr>
            <w:tcW w:w="751" w:type="dxa"/>
            <w:shd w:val="clear" w:color="auto" w:fill="auto"/>
          </w:tcPr>
          <w:p w14:paraId="2C524E33" w14:textId="77777777" w:rsidR="00075364" w:rsidRPr="001C6F73" w:rsidRDefault="00075364" w:rsidP="00075364">
            <w:pPr>
              <w:pStyle w:val="GlossEng"/>
            </w:pPr>
            <w:r>
              <w:t>very</w:t>
            </w:r>
          </w:p>
        </w:tc>
        <w:tc>
          <w:tcPr>
            <w:tcW w:w="751" w:type="dxa"/>
            <w:shd w:val="clear" w:color="auto" w:fill="auto"/>
          </w:tcPr>
          <w:p w14:paraId="6C8EB33F" w14:textId="77777777" w:rsidR="00075364" w:rsidRPr="0099608C" w:rsidRDefault="00075364" w:rsidP="00075364">
            <w:pPr>
              <w:pStyle w:val="GlossEng"/>
              <w:rPr>
                <w:rStyle w:val="ChSmallCaps"/>
              </w:rPr>
            </w:pPr>
            <w:r w:rsidRPr="0099608C">
              <w:rPr>
                <w:rStyle w:val="ChSmallCaps"/>
              </w:rPr>
              <w:t>d.dist</w:t>
            </w:r>
          </w:p>
        </w:tc>
      </w:tr>
    </w:tbl>
    <w:p w14:paraId="6751DD01" w14:textId="7DE1AB43" w:rsidR="00075364" w:rsidRPr="000957E6" w:rsidRDefault="00B7093A" w:rsidP="00075364">
      <w:pPr>
        <w:pStyle w:val="FreeTranslEng"/>
      </w:pPr>
      <w:r>
        <w:t>‘</w:t>
      </w:r>
      <w:r w:rsidR="00075364">
        <w:t xml:space="preserve">very </w:t>
      </w:r>
      <w:r w:rsidR="00075364" w:rsidRPr="00A41E92">
        <w:rPr>
          <w:rStyle w:val="ChBlueBold"/>
        </w:rPr>
        <w:t>good</w:t>
      </w:r>
      <w:r w:rsidR="00075364">
        <w:t xml:space="preserve"> is that</w:t>
      </w:r>
      <w:r>
        <w:t>’</w:t>
      </w:r>
      <w:r w:rsidR="00075364" w:rsidRPr="000320EB">
        <w:t xml:space="preserve"> </w:t>
      </w:r>
      <w:r w:rsidR="00075364" w:rsidRPr="000320EB">
        <w:rPr>
          <w:rStyle w:val="ExampleSource"/>
        </w:rPr>
        <w:t>[081025-003-Cv.0270]</w:t>
      </w:r>
    </w:p>
    <w:tbl>
      <w:tblPr>
        <w:tblW w:w="2117" w:type="dxa"/>
        <w:tblCellMar>
          <w:left w:w="42" w:type="dxa"/>
          <w:right w:w="42" w:type="dxa"/>
        </w:tblCellMar>
        <w:tblLook w:val="01E0" w:firstRow="1" w:lastRow="1" w:firstColumn="1" w:lastColumn="1" w:noHBand="0" w:noVBand="0"/>
      </w:tblPr>
      <w:tblGrid>
        <w:gridCol w:w="709"/>
        <w:gridCol w:w="384"/>
        <w:gridCol w:w="529"/>
        <w:gridCol w:w="495"/>
      </w:tblGrid>
      <w:tr w:rsidR="003B4BB8" w:rsidRPr="000320EB" w14:paraId="79200B2D" w14:textId="77777777" w:rsidTr="00AC23C4">
        <w:tc>
          <w:tcPr>
            <w:tcW w:w="709" w:type="dxa"/>
            <w:shd w:val="clear" w:color="auto" w:fill="auto"/>
          </w:tcPr>
          <w:p w14:paraId="4A9857D0" w14:textId="77777777" w:rsidR="003B4BB8" w:rsidRPr="000320EB" w:rsidRDefault="003B4BB8" w:rsidP="00075364">
            <w:pPr>
              <w:pStyle w:val="O0Nwnext"/>
            </w:pPr>
            <w:bookmarkStart w:id="4398" w:name="_Ref367266728"/>
            <w:r w:rsidRPr="000320EB">
              <w:t>(</w:t>
            </w:r>
            <w:fldSimple w:instr=" SEQ ( \* ARABIC \s 1 ">
              <w:r w:rsidR="00154D81">
                <w:rPr>
                  <w:noProof/>
                </w:rPr>
                <w:t>4</w:t>
              </w:r>
            </w:fldSimple>
            <w:r w:rsidRPr="000320EB">
              <w:t>)</w:t>
            </w:r>
            <w:bookmarkEnd w:id="4398"/>
          </w:p>
        </w:tc>
        <w:tc>
          <w:tcPr>
            <w:tcW w:w="384" w:type="dxa"/>
            <w:shd w:val="clear" w:color="auto" w:fill="auto"/>
          </w:tcPr>
          <w:p w14:paraId="516DA858" w14:textId="77777777" w:rsidR="003B4BB8" w:rsidRPr="00A41E92" w:rsidRDefault="003B4BB8" w:rsidP="00075364">
            <w:pPr>
              <w:pStyle w:val="Text"/>
            </w:pPr>
            <w:r>
              <w:t>o,</w:t>
            </w:r>
          </w:p>
        </w:tc>
        <w:tc>
          <w:tcPr>
            <w:tcW w:w="529" w:type="dxa"/>
            <w:shd w:val="clear" w:color="auto" w:fill="auto"/>
          </w:tcPr>
          <w:p w14:paraId="76E01361" w14:textId="77777777" w:rsidR="003B4BB8" w:rsidRPr="001D0C09" w:rsidRDefault="003B4BB8" w:rsidP="00075364">
            <w:pPr>
              <w:pStyle w:val="Text"/>
              <w:rPr>
                <w:rStyle w:val="ChBlueBold"/>
              </w:rPr>
            </w:pPr>
            <w:r>
              <w:rPr>
                <w:rStyle w:val="ChBlueBold"/>
              </w:rPr>
              <w:t>játu</w:t>
            </w:r>
          </w:p>
        </w:tc>
        <w:tc>
          <w:tcPr>
            <w:tcW w:w="495" w:type="dxa"/>
            <w:shd w:val="clear" w:color="auto" w:fill="auto"/>
          </w:tcPr>
          <w:p w14:paraId="0D546129" w14:textId="77777777" w:rsidR="003B4BB8" w:rsidRPr="00A41E92" w:rsidRDefault="003B4BB8" w:rsidP="00075364">
            <w:pPr>
              <w:pStyle w:val="Text"/>
            </w:pPr>
            <w:r>
              <w:t>dia!</w:t>
            </w:r>
          </w:p>
        </w:tc>
      </w:tr>
      <w:tr w:rsidR="003B4BB8" w:rsidRPr="000320EB" w14:paraId="45989715" w14:textId="77777777" w:rsidTr="00AC23C4">
        <w:tc>
          <w:tcPr>
            <w:tcW w:w="709" w:type="dxa"/>
            <w:shd w:val="clear" w:color="auto" w:fill="auto"/>
          </w:tcPr>
          <w:p w14:paraId="5D59C0C5" w14:textId="77777777" w:rsidR="003B4BB8" w:rsidRPr="000320EB" w:rsidRDefault="003B4BB8" w:rsidP="00075364">
            <w:pPr>
              <w:pStyle w:val="GlossEng"/>
            </w:pPr>
          </w:p>
        </w:tc>
        <w:tc>
          <w:tcPr>
            <w:tcW w:w="384" w:type="dxa"/>
            <w:shd w:val="clear" w:color="auto" w:fill="auto"/>
          </w:tcPr>
          <w:p w14:paraId="5745367B" w14:textId="77777777" w:rsidR="003B4BB8" w:rsidRPr="00A41E92" w:rsidRDefault="003B4BB8" w:rsidP="00075364">
            <w:pPr>
              <w:pStyle w:val="GlossEng"/>
            </w:pPr>
            <w:r>
              <w:t>oh</w:t>
            </w:r>
          </w:p>
        </w:tc>
        <w:tc>
          <w:tcPr>
            <w:tcW w:w="529" w:type="dxa"/>
            <w:shd w:val="clear" w:color="auto" w:fill="auto"/>
          </w:tcPr>
          <w:p w14:paraId="154802A0" w14:textId="77777777" w:rsidR="003B4BB8" w:rsidRPr="00A41E92" w:rsidRDefault="003B4BB8" w:rsidP="00075364">
            <w:pPr>
              <w:pStyle w:val="GlossEng"/>
            </w:pPr>
            <w:r>
              <w:t>fall</w:t>
            </w:r>
          </w:p>
        </w:tc>
        <w:tc>
          <w:tcPr>
            <w:tcW w:w="495" w:type="dxa"/>
            <w:shd w:val="clear" w:color="auto" w:fill="auto"/>
          </w:tcPr>
          <w:p w14:paraId="069963DC" w14:textId="77777777" w:rsidR="003B4BB8" w:rsidRPr="0099608C" w:rsidRDefault="003B4BB8" w:rsidP="00075364">
            <w:pPr>
              <w:pStyle w:val="GlossEng"/>
              <w:rPr>
                <w:rStyle w:val="ChSmallCaps"/>
              </w:rPr>
            </w:pPr>
            <w:r w:rsidRPr="0099608C">
              <w:rPr>
                <w:rStyle w:val="ChSmallCaps"/>
              </w:rPr>
              <w:t>3sg</w:t>
            </w:r>
          </w:p>
        </w:tc>
      </w:tr>
    </w:tbl>
    <w:p w14:paraId="09E8E842" w14:textId="101181A9" w:rsidR="00075364" w:rsidRPr="005A0B42" w:rsidRDefault="00B7093A" w:rsidP="00075364">
      <w:pPr>
        <w:pStyle w:val="FreeTranslEng"/>
      </w:pPr>
      <w:r>
        <w:t>‘</w:t>
      </w:r>
      <w:r w:rsidR="00075364">
        <w:t xml:space="preserve">oh, he </w:t>
      </w:r>
      <w:r w:rsidR="00075364" w:rsidRPr="001D0C09">
        <w:rPr>
          <w:rStyle w:val="ChBlueBold"/>
        </w:rPr>
        <w:t>fell</w:t>
      </w:r>
      <w:r>
        <w:t>’</w:t>
      </w:r>
      <w:r w:rsidR="00075364" w:rsidRPr="000320EB">
        <w:t xml:space="preserve"> </w:t>
      </w:r>
      <w:r w:rsidR="00075364" w:rsidRPr="001D0C09">
        <w:rPr>
          <w:rStyle w:val="ExampleSource"/>
        </w:rPr>
        <w:t>[</w:t>
      </w:r>
      <w:r w:rsidR="00C024E8">
        <w:rPr>
          <w:rStyle w:val="ExampleSource"/>
        </w:rPr>
        <w:t xml:space="preserve">Elicited </w:t>
      </w:r>
      <w:r w:rsidR="003B4BB8">
        <w:rPr>
          <w:rStyle w:val="ExampleSource"/>
        </w:rPr>
        <w:t>BR131227</w:t>
      </w:r>
      <w:r w:rsidR="00075364" w:rsidRPr="001D0C09">
        <w:rPr>
          <w:rStyle w:val="ExampleSource"/>
        </w:rPr>
        <w:t>.001]</w:t>
      </w:r>
    </w:p>
    <w:p w14:paraId="4722E778" w14:textId="4E2F9B04" w:rsidR="00075364" w:rsidRPr="000320EB" w:rsidRDefault="00075364" w:rsidP="006A1546">
      <w:pPr>
        <w:pStyle w:val="Body0005after"/>
      </w:pPr>
      <w:r w:rsidRPr="000320EB">
        <w:t xml:space="preserve">The subject can also be omitted if it can be inferred from the context. In </w:t>
      </w:r>
      <w:r w:rsidRPr="000320EB">
        <w:fldChar w:fldCharType="begin"/>
      </w:r>
      <w:r w:rsidRPr="000320EB">
        <w:instrText xml:space="preserve"> REF _Ref367274023 \h </w:instrText>
      </w:r>
      <w:r>
        <w:instrText xml:space="preserve"> \* MERGEFORMAT </w:instrText>
      </w:r>
      <w:r w:rsidRPr="000320EB">
        <w:fldChar w:fldCharType="separate"/>
      </w:r>
      <w:r w:rsidR="00154D81" w:rsidRPr="000320EB">
        <w:t>(</w:t>
      </w:r>
      <w:r w:rsidR="00154D81">
        <w:t>5</w:t>
      </w:r>
      <w:r w:rsidR="00154D81" w:rsidRPr="000320EB">
        <w:t>)</w:t>
      </w:r>
      <w:r w:rsidRPr="000320EB">
        <w:fldChar w:fldCharType="end"/>
      </w:r>
      <w:r w:rsidRPr="000320EB">
        <w:t xml:space="preserve"> the </w:t>
      </w:r>
      <w:r>
        <w:t xml:space="preserve">elided </w:t>
      </w:r>
      <w:r w:rsidRPr="000320EB">
        <w:t xml:space="preserve">subject is </w:t>
      </w:r>
      <w:r>
        <w:rPr>
          <w:rStyle w:val="ChItalBold"/>
        </w:rPr>
        <w:t>sa</w:t>
      </w:r>
      <w:r w:rsidRPr="000320EB">
        <w:t xml:space="preserve"> </w:t>
      </w:r>
      <w:r w:rsidR="00B7093A">
        <w:t>‘</w:t>
      </w:r>
      <w:r w:rsidRPr="0099608C">
        <w:rPr>
          <w:rStyle w:val="ChSmallCaps"/>
        </w:rPr>
        <w:t>1sg</w:t>
      </w:r>
      <w:r w:rsidR="00B7093A">
        <w:t>’</w:t>
      </w:r>
      <w:r>
        <w:t xml:space="preserve">, and in </w:t>
      </w:r>
      <w:r>
        <w:fldChar w:fldCharType="begin"/>
      </w:r>
      <w:r>
        <w:instrText xml:space="preserve"> REF _Ref340309695 \h </w:instrText>
      </w:r>
      <w:r>
        <w:fldChar w:fldCharType="separate"/>
      </w:r>
      <w:r w:rsidR="00154D81" w:rsidRPr="000320EB">
        <w:t>(</w:t>
      </w:r>
      <w:r w:rsidR="00154D81">
        <w:rPr>
          <w:noProof/>
        </w:rPr>
        <w:t>6</w:t>
      </w:r>
      <w:r w:rsidR="00154D81" w:rsidRPr="000320EB">
        <w:t>)</w:t>
      </w:r>
      <w:r>
        <w:fldChar w:fldCharType="end"/>
      </w:r>
      <w:r>
        <w:t xml:space="preserve"> it is </w:t>
      </w:r>
      <w:r w:rsidR="00E940EF" w:rsidRPr="00E940EF">
        <w:rPr>
          <w:rStyle w:val="ChItalBold"/>
        </w:rPr>
        <w:t>dia</w:t>
      </w:r>
      <w:r w:rsidR="00E940EF">
        <w:t>/</w:t>
      </w:r>
      <w:r w:rsidR="000655EA">
        <w:rPr>
          <w:rStyle w:val="ChItalBold"/>
        </w:rPr>
        <w:t>de</w:t>
      </w:r>
      <w:r>
        <w:t xml:space="preserve"> </w:t>
      </w:r>
      <w:r w:rsidR="00B7093A">
        <w:t>‘</w:t>
      </w:r>
      <w:r w:rsidR="000655EA">
        <w:rPr>
          <w:rStyle w:val="ChSmallCaps"/>
        </w:rPr>
        <w:t>3</w:t>
      </w:r>
      <w:r w:rsidR="008D2C59" w:rsidRPr="008D2C59">
        <w:rPr>
          <w:rStyle w:val="ChSmallCaps"/>
        </w:rPr>
        <w:t>sg</w:t>
      </w:r>
      <w:r w:rsidR="00B7093A">
        <w:t>’</w:t>
      </w:r>
      <w:r w:rsidRPr="000320EB">
        <w:t>.</w:t>
      </w:r>
    </w:p>
    <w:p w14:paraId="2116C8FA" w14:textId="16D0A84A" w:rsidR="00075364" w:rsidRDefault="00075364" w:rsidP="00075364">
      <w:pPr>
        <w:pStyle w:val="ExampleTitle"/>
      </w:pPr>
      <w:r w:rsidRPr="000320EB">
        <w:t>Elision</w:t>
      </w:r>
      <w:r>
        <w:t xml:space="preserve"> of </w:t>
      </w:r>
      <w:r w:rsidR="005A21A7">
        <w:t xml:space="preserve">the </w:t>
      </w:r>
      <w:r w:rsidRPr="000320EB">
        <w:t>subject</w:t>
      </w:r>
      <w:r>
        <w:t xml:space="preserve"> argument</w:t>
      </w:r>
    </w:p>
    <w:tbl>
      <w:tblPr>
        <w:tblW w:w="6774" w:type="dxa"/>
        <w:tblCellMar>
          <w:left w:w="42" w:type="dxa"/>
          <w:right w:w="42" w:type="dxa"/>
        </w:tblCellMar>
        <w:tblLook w:val="01E0" w:firstRow="1" w:lastRow="1" w:firstColumn="1" w:lastColumn="1" w:noHBand="0" w:noVBand="0"/>
      </w:tblPr>
      <w:tblGrid>
        <w:gridCol w:w="659"/>
        <w:gridCol w:w="589"/>
        <w:gridCol w:w="276"/>
        <w:gridCol w:w="768"/>
        <w:gridCol w:w="451"/>
        <w:gridCol w:w="629"/>
        <w:gridCol w:w="277"/>
        <w:gridCol w:w="672"/>
        <w:gridCol w:w="954"/>
        <w:gridCol w:w="620"/>
        <w:gridCol w:w="454"/>
        <w:gridCol w:w="425"/>
      </w:tblGrid>
      <w:tr w:rsidR="00AC23C4" w:rsidRPr="008C7D8B" w14:paraId="3DADAB8E" w14:textId="77777777" w:rsidTr="00AC23C4">
        <w:tc>
          <w:tcPr>
            <w:tcW w:w="659" w:type="dxa"/>
            <w:shd w:val="clear" w:color="auto" w:fill="auto"/>
          </w:tcPr>
          <w:p w14:paraId="0228E542" w14:textId="77777777" w:rsidR="00075364" w:rsidRPr="000320EB" w:rsidRDefault="00075364" w:rsidP="00075364">
            <w:pPr>
              <w:pStyle w:val="O0Nwnext"/>
            </w:pPr>
            <w:bookmarkStart w:id="4399" w:name="_Ref367274023"/>
            <w:r w:rsidRPr="000320EB">
              <w:t>(</w:t>
            </w:r>
            <w:fldSimple w:instr=" SEQ ( \* ARABIC \s 1 ">
              <w:r w:rsidR="00154D81">
                <w:rPr>
                  <w:noProof/>
                </w:rPr>
                <w:t>5</w:t>
              </w:r>
            </w:fldSimple>
            <w:r w:rsidRPr="000320EB">
              <w:t>)</w:t>
            </w:r>
            <w:bookmarkEnd w:id="4399"/>
          </w:p>
        </w:tc>
        <w:tc>
          <w:tcPr>
            <w:tcW w:w="589" w:type="dxa"/>
            <w:shd w:val="clear" w:color="auto" w:fill="auto"/>
          </w:tcPr>
          <w:p w14:paraId="75EFBE8F" w14:textId="77777777" w:rsidR="00075364" w:rsidRPr="007971E9" w:rsidRDefault="00075364" w:rsidP="00075364">
            <w:pPr>
              <w:pStyle w:val="Text"/>
            </w:pPr>
            <w:r w:rsidRPr="007971E9">
              <w:t>siang</w:t>
            </w:r>
          </w:p>
        </w:tc>
        <w:tc>
          <w:tcPr>
            <w:tcW w:w="276" w:type="dxa"/>
            <w:shd w:val="clear" w:color="auto" w:fill="auto"/>
          </w:tcPr>
          <w:p w14:paraId="096E6CE4" w14:textId="77777777" w:rsidR="00075364" w:rsidRPr="007316EB" w:rsidRDefault="00075364" w:rsidP="00075364">
            <w:pPr>
              <w:pStyle w:val="Text"/>
            </w:pPr>
            <w:r w:rsidRPr="007316EB">
              <w:t>Ø</w:t>
            </w:r>
          </w:p>
        </w:tc>
        <w:tc>
          <w:tcPr>
            <w:tcW w:w="768" w:type="dxa"/>
            <w:shd w:val="clear" w:color="auto" w:fill="auto"/>
          </w:tcPr>
          <w:p w14:paraId="6C541176" w14:textId="77777777" w:rsidR="00075364" w:rsidRPr="005037B4" w:rsidRDefault="00075364" w:rsidP="00075364">
            <w:pPr>
              <w:pStyle w:val="Text"/>
            </w:pPr>
            <w:r w:rsidRPr="005037B4">
              <w:rPr>
                <w:rStyle w:val="ChBlueBold"/>
              </w:rPr>
              <w:t>jalan</w:t>
            </w:r>
            <w:r w:rsidR="00DB666F">
              <w:rPr>
                <w:rStyle w:val="ChBlueBold"/>
              </w:rPr>
              <w:t>g</w:t>
            </w:r>
            <w:r>
              <w:t>,</w:t>
            </w:r>
          </w:p>
        </w:tc>
        <w:tc>
          <w:tcPr>
            <w:tcW w:w="451" w:type="dxa"/>
            <w:shd w:val="clear" w:color="auto" w:fill="auto"/>
          </w:tcPr>
          <w:p w14:paraId="702EC344" w14:textId="77777777" w:rsidR="00075364" w:rsidRPr="007971E9" w:rsidRDefault="00075364" w:rsidP="00075364">
            <w:pPr>
              <w:pStyle w:val="Text"/>
            </w:pPr>
            <w:r w:rsidRPr="007971E9">
              <w:t>trus</w:t>
            </w:r>
          </w:p>
        </w:tc>
        <w:tc>
          <w:tcPr>
            <w:tcW w:w="629" w:type="dxa"/>
            <w:shd w:val="clear" w:color="auto" w:fill="auto"/>
          </w:tcPr>
          <w:p w14:paraId="4D05FB04" w14:textId="77777777" w:rsidR="00075364" w:rsidRPr="007971E9" w:rsidRDefault="00075364" w:rsidP="00075364">
            <w:pPr>
              <w:pStyle w:val="Text"/>
            </w:pPr>
            <w:r w:rsidRPr="007971E9">
              <w:t>malam</w:t>
            </w:r>
          </w:p>
        </w:tc>
        <w:tc>
          <w:tcPr>
            <w:tcW w:w="277" w:type="dxa"/>
            <w:shd w:val="clear" w:color="auto" w:fill="auto"/>
          </w:tcPr>
          <w:p w14:paraId="797BB745" w14:textId="77777777" w:rsidR="00075364" w:rsidRPr="007316EB" w:rsidRDefault="00075364" w:rsidP="00075364">
            <w:pPr>
              <w:pStyle w:val="Text"/>
            </w:pPr>
            <w:r w:rsidRPr="007316EB">
              <w:t>Ø</w:t>
            </w:r>
          </w:p>
        </w:tc>
        <w:tc>
          <w:tcPr>
            <w:tcW w:w="672" w:type="dxa"/>
            <w:shd w:val="clear" w:color="auto" w:fill="auto"/>
          </w:tcPr>
          <w:p w14:paraId="1A32C4B6" w14:textId="77777777" w:rsidR="00075364" w:rsidRPr="0040044B" w:rsidRDefault="00075364" w:rsidP="00075364">
            <w:pPr>
              <w:pStyle w:val="Text"/>
              <w:rPr>
                <w:rStyle w:val="ChBlueBold"/>
              </w:rPr>
            </w:pPr>
            <w:r w:rsidRPr="0040044B">
              <w:rPr>
                <w:rStyle w:val="ChBlueBold"/>
              </w:rPr>
              <w:t>duduk</w:t>
            </w:r>
          </w:p>
        </w:tc>
        <w:tc>
          <w:tcPr>
            <w:tcW w:w="954" w:type="dxa"/>
            <w:shd w:val="clear" w:color="auto" w:fill="auto"/>
          </w:tcPr>
          <w:p w14:paraId="28B12A4C" w14:textId="77777777" w:rsidR="00075364" w:rsidRPr="0040044B" w:rsidRDefault="00075364" w:rsidP="00075364">
            <w:pPr>
              <w:pStyle w:val="Text"/>
              <w:rPr>
                <w:rStyle w:val="ChBlueBold"/>
              </w:rPr>
            </w:pPr>
            <w:r w:rsidRPr="0040044B">
              <w:rPr>
                <w:rStyle w:val="ChBlueBold"/>
              </w:rPr>
              <w:t>menyanyi</w:t>
            </w:r>
          </w:p>
        </w:tc>
        <w:tc>
          <w:tcPr>
            <w:tcW w:w="620" w:type="dxa"/>
            <w:shd w:val="clear" w:color="auto" w:fill="auto"/>
          </w:tcPr>
          <w:p w14:paraId="2FB07795" w14:textId="77777777" w:rsidR="00075364" w:rsidRPr="007971E9" w:rsidRDefault="00075364" w:rsidP="00075364">
            <w:pPr>
              <w:pStyle w:val="Text"/>
            </w:pPr>
            <w:r w:rsidRPr="007971E9">
              <w:t>sampe</w:t>
            </w:r>
          </w:p>
        </w:tc>
        <w:tc>
          <w:tcPr>
            <w:tcW w:w="454" w:type="dxa"/>
            <w:shd w:val="clear" w:color="auto" w:fill="auto"/>
          </w:tcPr>
          <w:p w14:paraId="1FE85E08" w14:textId="77777777" w:rsidR="00075364" w:rsidRPr="007971E9" w:rsidRDefault="00075364" w:rsidP="00075364">
            <w:pPr>
              <w:pStyle w:val="Text"/>
            </w:pPr>
            <w:r w:rsidRPr="007971E9">
              <w:t>jam</w:t>
            </w:r>
          </w:p>
        </w:tc>
        <w:tc>
          <w:tcPr>
            <w:tcW w:w="425" w:type="dxa"/>
            <w:shd w:val="clear" w:color="auto" w:fill="auto"/>
          </w:tcPr>
          <w:p w14:paraId="306C16A6" w14:textId="77777777" w:rsidR="00075364" w:rsidRPr="007971E9" w:rsidRDefault="00075364" w:rsidP="00075364">
            <w:pPr>
              <w:pStyle w:val="Text"/>
            </w:pPr>
            <w:r w:rsidRPr="007971E9">
              <w:t>dua</w:t>
            </w:r>
          </w:p>
        </w:tc>
      </w:tr>
      <w:tr w:rsidR="00AC23C4" w:rsidRPr="00AC23C4" w14:paraId="696C2309" w14:textId="77777777" w:rsidTr="00AC23C4">
        <w:tc>
          <w:tcPr>
            <w:tcW w:w="659" w:type="dxa"/>
            <w:shd w:val="clear" w:color="auto" w:fill="auto"/>
          </w:tcPr>
          <w:p w14:paraId="4A9B4AD7" w14:textId="77777777" w:rsidR="00075364" w:rsidRPr="00D40C8E" w:rsidRDefault="00075364" w:rsidP="00075364">
            <w:pPr>
              <w:pStyle w:val="GlossEng"/>
            </w:pPr>
          </w:p>
        </w:tc>
        <w:tc>
          <w:tcPr>
            <w:tcW w:w="589" w:type="dxa"/>
            <w:shd w:val="clear" w:color="auto" w:fill="auto"/>
          </w:tcPr>
          <w:p w14:paraId="4292F54B" w14:textId="77777777" w:rsidR="00075364" w:rsidRPr="007971E9" w:rsidRDefault="00075364" w:rsidP="00075364">
            <w:pPr>
              <w:pStyle w:val="GlossEng"/>
            </w:pPr>
            <w:r w:rsidRPr="007971E9">
              <w:t>day</w:t>
            </w:r>
          </w:p>
        </w:tc>
        <w:tc>
          <w:tcPr>
            <w:tcW w:w="276" w:type="dxa"/>
            <w:shd w:val="clear" w:color="auto" w:fill="auto"/>
          </w:tcPr>
          <w:p w14:paraId="1AD91A43" w14:textId="77777777" w:rsidR="00075364" w:rsidRPr="007316EB" w:rsidRDefault="00075364" w:rsidP="00075364">
            <w:pPr>
              <w:pStyle w:val="GlossEng"/>
            </w:pPr>
          </w:p>
        </w:tc>
        <w:tc>
          <w:tcPr>
            <w:tcW w:w="768" w:type="dxa"/>
            <w:shd w:val="clear" w:color="auto" w:fill="auto"/>
          </w:tcPr>
          <w:p w14:paraId="15D131EB" w14:textId="77777777" w:rsidR="00075364" w:rsidRPr="007971E9" w:rsidRDefault="00075364" w:rsidP="00075364">
            <w:pPr>
              <w:pStyle w:val="GlossEng"/>
            </w:pPr>
            <w:r w:rsidRPr="007971E9">
              <w:t>walk</w:t>
            </w:r>
          </w:p>
        </w:tc>
        <w:tc>
          <w:tcPr>
            <w:tcW w:w="451" w:type="dxa"/>
            <w:shd w:val="clear" w:color="auto" w:fill="auto"/>
          </w:tcPr>
          <w:p w14:paraId="1574B2FB" w14:textId="77777777" w:rsidR="00075364" w:rsidRPr="007971E9" w:rsidRDefault="00075364" w:rsidP="00075364">
            <w:pPr>
              <w:pStyle w:val="GlossEng"/>
            </w:pPr>
            <w:r w:rsidRPr="007971E9">
              <w:t>next</w:t>
            </w:r>
          </w:p>
        </w:tc>
        <w:tc>
          <w:tcPr>
            <w:tcW w:w="629" w:type="dxa"/>
            <w:shd w:val="clear" w:color="auto" w:fill="auto"/>
          </w:tcPr>
          <w:p w14:paraId="3902F9E9" w14:textId="77777777" w:rsidR="00075364" w:rsidRPr="007971E9" w:rsidRDefault="00075364" w:rsidP="00075364">
            <w:pPr>
              <w:pStyle w:val="GlossEng"/>
            </w:pPr>
            <w:r w:rsidRPr="007971E9">
              <w:t>night</w:t>
            </w:r>
          </w:p>
        </w:tc>
        <w:tc>
          <w:tcPr>
            <w:tcW w:w="277" w:type="dxa"/>
            <w:shd w:val="clear" w:color="auto" w:fill="auto"/>
          </w:tcPr>
          <w:p w14:paraId="423A385C" w14:textId="77777777" w:rsidR="00075364" w:rsidRPr="007316EB" w:rsidRDefault="00075364" w:rsidP="00075364">
            <w:pPr>
              <w:pStyle w:val="GlossEng"/>
            </w:pPr>
          </w:p>
        </w:tc>
        <w:tc>
          <w:tcPr>
            <w:tcW w:w="672" w:type="dxa"/>
            <w:shd w:val="clear" w:color="auto" w:fill="auto"/>
          </w:tcPr>
          <w:p w14:paraId="4E90FDA8" w14:textId="77777777" w:rsidR="00075364" w:rsidRPr="007971E9" w:rsidRDefault="00075364" w:rsidP="00075364">
            <w:pPr>
              <w:pStyle w:val="GlossEng"/>
            </w:pPr>
            <w:r w:rsidRPr="007971E9">
              <w:t>sit</w:t>
            </w:r>
          </w:p>
        </w:tc>
        <w:tc>
          <w:tcPr>
            <w:tcW w:w="954" w:type="dxa"/>
            <w:shd w:val="clear" w:color="auto" w:fill="auto"/>
          </w:tcPr>
          <w:p w14:paraId="2B6006E0" w14:textId="77777777" w:rsidR="00075364" w:rsidRPr="007971E9" w:rsidRDefault="00075364" w:rsidP="00075364">
            <w:pPr>
              <w:pStyle w:val="GlossEng"/>
            </w:pPr>
            <w:r w:rsidRPr="007971E9">
              <w:t>sing</w:t>
            </w:r>
          </w:p>
        </w:tc>
        <w:tc>
          <w:tcPr>
            <w:tcW w:w="620" w:type="dxa"/>
            <w:shd w:val="clear" w:color="auto" w:fill="auto"/>
          </w:tcPr>
          <w:p w14:paraId="1DF487FC" w14:textId="77777777" w:rsidR="00075364" w:rsidRPr="007971E9" w:rsidRDefault="00075364" w:rsidP="00075364">
            <w:pPr>
              <w:pStyle w:val="GlossEng"/>
            </w:pPr>
            <w:r>
              <w:t>until</w:t>
            </w:r>
          </w:p>
        </w:tc>
        <w:tc>
          <w:tcPr>
            <w:tcW w:w="454" w:type="dxa"/>
            <w:shd w:val="clear" w:color="auto" w:fill="auto"/>
          </w:tcPr>
          <w:p w14:paraId="49118266" w14:textId="77777777" w:rsidR="00075364" w:rsidRPr="007971E9" w:rsidRDefault="00075364" w:rsidP="00075364">
            <w:pPr>
              <w:pStyle w:val="GlossEng"/>
            </w:pPr>
            <w:r w:rsidRPr="007971E9">
              <w:t>hour</w:t>
            </w:r>
          </w:p>
        </w:tc>
        <w:tc>
          <w:tcPr>
            <w:tcW w:w="425" w:type="dxa"/>
            <w:shd w:val="clear" w:color="auto" w:fill="auto"/>
          </w:tcPr>
          <w:p w14:paraId="3FC45135" w14:textId="77777777" w:rsidR="00075364" w:rsidRPr="007971E9" w:rsidRDefault="00075364" w:rsidP="00075364">
            <w:pPr>
              <w:pStyle w:val="GlossEng"/>
            </w:pPr>
            <w:r w:rsidRPr="007971E9">
              <w:t>two</w:t>
            </w:r>
          </w:p>
        </w:tc>
      </w:tr>
    </w:tbl>
    <w:p w14:paraId="748906BA" w14:textId="027A5C00" w:rsidR="00075364" w:rsidRDefault="00B7093A" w:rsidP="00075364">
      <w:pPr>
        <w:pStyle w:val="FreeTranslEng"/>
      </w:pPr>
      <w:r>
        <w:t>‘</w:t>
      </w:r>
      <w:r w:rsidR="00BE021A">
        <w:t>(</w:t>
      </w:r>
      <w:r w:rsidR="00075364">
        <w:t>during</w:t>
      </w:r>
      <w:r w:rsidR="00BE021A">
        <w:t>)</w:t>
      </w:r>
      <w:r w:rsidR="00075364">
        <w:t xml:space="preserve"> the day </w:t>
      </w:r>
      <w:r w:rsidR="00BE021A">
        <w:t>(</w:t>
      </w:r>
      <w:r w:rsidR="00075364">
        <w:t xml:space="preserve">I) </w:t>
      </w:r>
      <w:r w:rsidR="00075364" w:rsidRPr="00607525">
        <w:rPr>
          <w:rStyle w:val="ChBlueBold"/>
        </w:rPr>
        <w:t>went</w:t>
      </w:r>
      <w:r w:rsidR="00075364">
        <w:t xml:space="preserve"> (over there), then in the evening (I) </w:t>
      </w:r>
      <w:r w:rsidR="00075364">
        <w:rPr>
          <w:rStyle w:val="ChBlueBold"/>
        </w:rPr>
        <w:t>sat</w:t>
      </w:r>
      <w:r w:rsidR="00075364" w:rsidRPr="00607525">
        <w:rPr>
          <w:rStyle w:val="ChBlueBold"/>
        </w:rPr>
        <w:t xml:space="preserve"> about</w:t>
      </w:r>
      <w:r w:rsidR="00075364">
        <w:t xml:space="preserve"> (and) </w:t>
      </w:r>
      <w:r w:rsidR="00075364">
        <w:rPr>
          <w:rStyle w:val="ChBlueBold"/>
        </w:rPr>
        <w:t>sang</w:t>
      </w:r>
      <w:r w:rsidR="00075364">
        <w:t xml:space="preserve"> (songs) until two o</w:t>
      </w:r>
      <w:r>
        <w:t>’</w:t>
      </w:r>
      <w:r w:rsidR="00075364">
        <w:t>clock (in the morning)</w:t>
      </w:r>
      <w:r>
        <w:t>’</w:t>
      </w:r>
      <w:r w:rsidR="00075364">
        <w:t xml:space="preserve"> </w:t>
      </w:r>
      <w:r w:rsidR="00075364" w:rsidRPr="00D40C8E">
        <w:rPr>
          <w:rStyle w:val="ExampleSource"/>
        </w:rPr>
        <w:t>[080923-003-Cv</w:t>
      </w:r>
      <w:r w:rsidR="0071426B">
        <w:rPr>
          <w:rStyle w:val="ExampleSource"/>
        </w:rPr>
        <w:t>NP</w:t>
      </w:r>
      <w:r w:rsidR="00075364" w:rsidRPr="00D40C8E">
        <w:rPr>
          <w:rStyle w:val="ExampleSource"/>
        </w:rPr>
        <w:t>.0002]</w:t>
      </w:r>
    </w:p>
    <w:tbl>
      <w:tblPr>
        <w:tblW w:w="0" w:type="auto"/>
        <w:tblCellMar>
          <w:left w:w="42" w:type="dxa"/>
          <w:right w:w="42" w:type="dxa"/>
        </w:tblCellMar>
        <w:tblLook w:val="01E0" w:firstRow="1" w:lastRow="1" w:firstColumn="1" w:lastColumn="1" w:noHBand="0" w:noVBand="0"/>
      </w:tblPr>
      <w:tblGrid>
        <w:gridCol w:w="709"/>
        <w:gridCol w:w="1049"/>
        <w:gridCol w:w="723"/>
        <w:gridCol w:w="284"/>
        <w:gridCol w:w="1423"/>
      </w:tblGrid>
      <w:tr w:rsidR="00AC23C4" w:rsidRPr="008C7D8B" w14:paraId="64EB5FFB" w14:textId="77777777" w:rsidTr="00AC23C4">
        <w:tc>
          <w:tcPr>
            <w:tcW w:w="709" w:type="dxa"/>
            <w:shd w:val="clear" w:color="auto" w:fill="auto"/>
          </w:tcPr>
          <w:p w14:paraId="47D41471" w14:textId="77777777" w:rsidR="000655EA" w:rsidRPr="002B4B79" w:rsidRDefault="000655EA" w:rsidP="000655EA">
            <w:pPr>
              <w:pStyle w:val="O0Nwnext"/>
            </w:pPr>
            <w:bookmarkStart w:id="4400" w:name="_Ref336705993"/>
            <w:bookmarkStart w:id="4401" w:name="_Ref340309695"/>
            <w:r w:rsidRPr="000320EB">
              <w:t>(</w:t>
            </w:r>
            <w:fldSimple w:instr=" SEQ ( \* ARABIC \s 1 ">
              <w:r w:rsidR="00154D81">
                <w:rPr>
                  <w:noProof/>
                </w:rPr>
                <w:t>6</w:t>
              </w:r>
            </w:fldSimple>
            <w:bookmarkEnd w:id="4400"/>
            <w:r w:rsidRPr="000320EB">
              <w:t>)</w:t>
            </w:r>
            <w:bookmarkEnd w:id="4401"/>
          </w:p>
        </w:tc>
        <w:tc>
          <w:tcPr>
            <w:tcW w:w="1049" w:type="dxa"/>
            <w:shd w:val="clear" w:color="auto" w:fill="auto"/>
          </w:tcPr>
          <w:p w14:paraId="2E210B18" w14:textId="77777777" w:rsidR="000655EA" w:rsidRPr="002B4B79" w:rsidRDefault="000655EA" w:rsidP="00960C93">
            <w:pPr>
              <w:pStyle w:val="Text"/>
            </w:pPr>
            <w:r>
              <w:t>Speaker-2</w:t>
            </w:r>
            <w:r w:rsidRPr="002B4B79">
              <w:t>:</w:t>
            </w:r>
          </w:p>
        </w:tc>
        <w:tc>
          <w:tcPr>
            <w:tcW w:w="723" w:type="dxa"/>
            <w:shd w:val="clear" w:color="auto" w:fill="auto"/>
          </w:tcPr>
          <w:p w14:paraId="44B35B9B" w14:textId="77777777" w:rsidR="000655EA" w:rsidRPr="002B4B79" w:rsidRDefault="00CF3879" w:rsidP="00960C93">
            <w:pPr>
              <w:pStyle w:val="Text"/>
            </w:pPr>
            <w:r>
              <w:t>adu</w:t>
            </w:r>
            <w:r w:rsidR="000655EA" w:rsidRPr="002B4B79">
              <w:t>,</w:t>
            </w:r>
          </w:p>
        </w:tc>
        <w:tc>
          <w:tcPr>
            <w:tcW w:w="284" w:type="dxa"/>
            <w:shd w:val="clear" w:color="auto" w:fill="auto"/>
          </w:tcPr>
          <w:p w14:paraId="2FCE1284" w14:textId="77777777" w:rsidR="000655EA" w:rsidRPr="002B4B79" w:rsidRDefault="000655EA" w:rsidP="00960C93">
            <w:pPr>
              <w:pStyle w:val="Text"/>
            </w:pPr>
            <w:r w:rsidRPr="007316EB">
              <w:t>Ø</w:t>
            </w:r>
          </w:p>
        </w:tc>
        <w:tc>
          <w:tcPr>
            <w:tcW w:w="1423" w:type="dxa"/>
            <w:shd w:val="clear" w:color="auto" w:fill="auto"/>
          </w:tcPr>
          <w:p w14:paraId="0FA91731" w14:textId="77777777" w:rsidR="000655EA" w:rsidRPr="000655EA" w:rsidRDefault="000655EA" w:rsidP="00960C93">
            <w:pPr>
              <w:pStyle w:val="Text"/>
              <w:rPr>
                <w:rStyle w:val="ChBlueBold"/>
              </w:rPr>
            </w:pPr>
            <w:r w:rsidRPr="000655EA">
              <w:rPr>
                <w:rStyle w:val="ChBlueBold"/>
              </w:rPr>
              <w:t>nakal</w:t>
            </w:r>
          </w:p>
        </w:tc>
      </w:tr>
      <w:tr w:rsidR="00AC23C4" w:rsidRPr="00AC23C4" w14:paraId="1DFDA835" w14:textId="77777777" w:rsidTr="00AC23C4">
        <w:tc>
          <w:tcPr>
            <w:tcW w:w="709" w:type="dxa"/>
            <w:shd w:val="clear" w:color="auto" w:fill="auto"/>
          </w:tcPr>
          <w:p w14:paraId="34CE0E54" w14:textId="77777777" w:rsidR="000655EA" w:rsidRPr="002B4B79" w:rsidRDefault="000655EA" w:rsidP="00960C93">
            <w:pPr>
              <w:pStyle w:val="GlossEng"/>
            </w:pPr>
          </w:p>
        </w:tc>
        <w:tc>
          <w:tcPr>
            <w:tcW w:w="1049" w:type="dxa"/>
            <w:shd w:val="clear" w:color="auto" w:fill="auto"/>
          </w:tcPr>
          <w:p w14:paraId="600886CD" w14:textId="77777777" w:rsidR="000655EA" w:rsidRPr="002B4B79" w:rsidRDefault="000655EA" w:rsidP="00960C93">
            <w:pPr>
              <w:pStyle w:val="GlossEng"/>
            </w:pPr>
          </w:p>
        </w:tc>
        <w:tc>
          <w:tcPr>
            <w:tcW w:w="723" w:type="dxa"/>
            <w:shd w:val="clear" w:color="auto" w:fill="auto"/>
          </w:tcPr>
          <w:p w14:paraId="422861F4" w14:textId="77777777" w:rsidR="000655EA" w:rsidRPr="002B4B79" w:rsidRDefault="000655EA" w:rsidP="00960C93">
            <w:pPr>
              <w:pStyle w:val="GlossEng"/>
            </w:pPr>
            <w:r w:rsidRPr="002B4B79">
              <w:t>oh.no!</w:t>
            </w:r>
          </w:p>
        </w:tc>
        <w:tc>
          <w:tcPr>
            <w:tcW w:w="284" w:type="dxa"/>
            <w:shd w:val="clear" w:color="auto" w:fill="auto"/>
          </w:tcPr>
          <w:p w14:paraId="2242B4AB" w14:textId="77777777" w:rsidR="000655EA" w:rsidRPr="002B4B79" w:rsidRDefault="000655EA" w:rsidP="00960C93">
            <w:pPr>
              <w:pStyle w:val="GlossEng"/>
            </w:pPr>
          </w:p>
        </w:tc>
        <w:tc>
          <w:tcPr>
            <w:tcW w:w="1423" w:type="dxa"/>
            <w:shd w:val="clear" w:color="auto" w:fill="auto"/>
          </w:tcPr>
          <w:p w14:paraId="7419D497" w14:textId="77777777" w:rsidR="000655EA" w:rsidRPr="002B4B79" w:rsidRDefault="000655EA" w:rsidP="00960C93">
            <w:pPr>
              <w:pStyle w:val="GlossEng"/>
            </w:pPr>
            <w:r>
              <w:t>be.mis</w:t>
            </w:r>
            <w:r w:rsidRPr="002B4B79">
              <w:t>chievous</w:t>
            </w:r>
          </w:p>
        </w:tc>
      </w:tr>
    </w:tbl>
    <w:p w14:paraId="272ABCC4" w14:textId="61BA041E" w:rsidR="000655EA" w:rsidRDefault="000655EA" w:rsidP="000655EA">
      <w:pPr>
        <w:pStyle w:val="FreeTranslEng15pt"/>
      </w:pPr>
      <w:r>
        <w:t xml:space="preserve">[Speaker 1: ah, that </w:t>
      </w:r>
      <w:r w:rsidR="002A6640">
        <w:t>Petrus</w:t>
      </w:r>
      <w:r>
        <w:t>!]</w:t>
      </w:r>
      <w:r>
        <w:br/>
        <w:t>Speaker-2: oh no, (he</w:t>
      </w:r>
      <w:r w:rsidR="00B7093A">
        <w:t>’</w:t>
      </w:r>
      <w:r>
        <w:t xml:space="preserve">s) </w:t>
      </w:r>
      <w:r w:rsidRPr="00D44AFB">
        <w:rPr>
          <w:rStyle w:val="ChBlueBold"/>
        </w:rPr>
        <w:t>mischievous</w:t>
      </w:r>
      <w:r w:rsidR="00B7093A">
        <w:t>’</w:t>
      </w:r>
      <w:r>
        <w:t xml:space="preserve"> </w:t>
      </w:r>
      <w:r w:rsidRPr="002B4B79">
        <w:rPr>
          <w:rStyle w:val="ExampleSource"/>
        </w:rPr>
        <w:t>[081115-001a-Cv.0033]</w:t>
      </w:r>
    </w:p>
    <w:p w14:paraId="2D9877EE" w14:textId="77777777" w:rsidR="00075364" w:rsidRPr="000320EB" w:rsidRDefault="00075364" w:rsidP="00075364">
      <w:pPr>
        <w:pStyle w:val="Heading3"/>
      </w:pPr>
      <w:bookmarkStart w:id="4402" w:name="_Ref367529001"/>
      <w:bookmarkStart w:id="4403" w:name="_Toc440455706"/>
      <w:r w:rsidRPr="000320EB">
        <w:t>Verbal clauses with bivalent verbs</w:t>
      </w:r>
      <w:bookmarkEnd w:id="4402"/>
      <w:bookmarkEnd w:id="4403"/>
    </w:p>
    <w:p w14:paraId="4D3DBF4D" w14:textId="65F19C49" w:rsidR="00075364" w:rsidRPr="00EB36A9" w:rsidRDefault="00075364" w:rsidP="00D4475D">
      <w:pPr>
        <w:pStyle w:val="Body0005after"/>
        <w:rPr>
          <w:szCs w:val="20"/>
        </w:rPr>
      </w:pPr>
      <w:r w:rsidRPr="000320EB">
        <w:t>Papuan Malay has a large open class of bivalent verbs (</w:t>
      </w:r>
      <w:r>
        <w:t>535</w:t>
      </w:r>
      <w:r w:rsidRPr="000320EB">
        <w:t xml:space="preserve"> are attested in the corpus</w:t>
      </w:r>
      <w:r>
        <w:t xml:space="preserve">; for a set of examples see </w:t>
      </w:r>
      <w:r w:rsidR="00162D96">
        <w:fldChar w:fldCharType="begin"/>
      </w:r>
      <w:r w:rsidR="00162D96">
        <w:instrText xml:space="preserve"> REF _Ref350499276 \h </w:instrText>
      </w:r>
      <w:r w:rsidR="00162D96">
        <w:fldChar w:fldCharType="separate"/>
      </w:r>
      <w:r w:rsidR="00154D81" w:rsidRPr="007A0BC8">
        <w:t xml:space="preserve">Table </w:t>
      </w:r>
      <w:r w:rsidR="00154D81">
        <w:rPr>
          <w:noProof/>
          <w:cs/>
        </w:rPr>
        <w:t>‎</w:t>
      </w:r>
      <w:r w:rsidR="00154D81">
        <w:rPr>
          <w:noProof/>
        </w:rPr>
        <w:t>5</w:t>
      </w:r>
      <w:r w:rsidR="00154D81">
        <w:t>.</w:t>
      </w:r>
      <w:r w:rsidR="00154D81">
        <w:rPr>
          <w:noProof/>
        </w:rPr>
        <w:t>14</w:t>
      </w:r>
      <w:r w:rsidR="00162D96">
        <w:fldChar w:fldCharType="end"/>
      </w:r>
      <w:r w:rsidR="00162D96">
        <w:t xml:space="preserve"> in §</w:t>
      </w:r>
      <w:r w:rsidR="00162D96">
        <w:fldChar w:fldCharType="begin"/>
      </w:r>
      <w:r w:rsidR="00162D96">
        <w:instrText xml:space="preserve"> REF _Ref350344076 \w \h </w:instrText>
      </w:r>
      <w:r w:rsidR="00162D96">
        <w:fldChar w:fldCharType="separate"/>
      </w:r>
      <w:r w:rsidR="00154D81">
        <w:rPr>
          <w:cs/>
        </w:rPr>
        <w:t>‎</w:t>
      </w:r>
      <w:r w:rsidR="00154D81">
        <w:t>5.3.1</w:t>
      </w:r>
      <w:r w:rsidR="00162D96">
        <w:fldChar w:fldCharType="end"/>
      </w:r>
      <w:r w:rsidRPr="000320EB">
        <w:t>). Bivalent verbs have two core arguments, a subject and an object</w:t>
      </w:r>
      <w:r>
        <w:t xml:space="preserve">. </w:t>
      </w:r>
      <w:r w:rsidR="00EB36A9" w:rsidRPr="00EB36A9">
        <w:rPr>
          <w:szCs w:val="20"/>
        </w:rPr>
        <w:t xml:space="preserve">In terms of their semantic roles, </w:t>
      </w:r>
      <w:r w:rsidR="00B7093A">
        <w:rPr>
          <w:szCs w:val="20"/>
        </w:rPr>
        <w:t>“</w:t>
      </w:r>
      <w:r w:rsidR="00EB36A9" w:rsidRPr="00EB36A9">
        <w:rPr>
          <w:szCs w:val="20"/>
          <w:lang w:eastAsia="en-US"/>
        </w:rPr>
        <w:t>two-place predicates take an agent</w:t>
      </w:r>
      <w:r w:rsidR="00DC44B1">
        <w:rPr>
          <w:szCs w:val="20"/>
          <w:lang w:eastAsia="en-US"/>
        </w:rPr>
        <w:t>-</w:t>
      </w:r>
      <w:r w:rsidR="00EB36A9" w:rsidRPr="00EB36A9">
        <w:rPr>
          <w:szCs w:val="20"/>
          <w:lang w:eastAsia="en-US"/>
        </w:rPr>
        <w:t>like argument A, and a non-agent-like argument P</w:t>
      </w:r>
      <w:r w:rsidR="00B7093A">
        <w:rPr>
          <w:szCs w:val="20"/>
          <w:lang w:eastAsia="en-US"/>
        </w:rPr>
        <w:t>”</w:t>
      </w:r>
      <w:r w:rsidR="00D4475D">
        <w:rPr>
          <w:szCs w:val="20"/>
          <w:lang w:eastAsia="en-US"/>
        </w:rPr>
        <w:t xml:space="preserve">, adopting </w:t>
      </w:r>
      <w:r w:rsidR="00D4475D" w:rsidRPr="00D4475D">
        <w:rPr>
          <w:rStyle w:val="Citation"/>
        </w:rPr>
        <w:fldChar w:fldCharType="begin"/>
      </w:r>
      <w:r w:rsidR="003A5B20">
        <w:rPr>
          <w:rStyle w:val="Citation"/>
        </w:rPr>
        <w:instrText>ADDIN CITAVI.PLACEHOLDER bd56bae5-2a9f-4964-926b-027a88127a2a 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Bbm5hPC9GaXJzdE5hbWU+DQogICAgICAgICAgICA8TGFzdE5hbWU+TWFyZ2V0dHM8L0xhc3ROYW1lPg0KICAgICAgICAgICAgPFNleD5GZW1hbGU8L1NleD4NCiAgICAgICAgICA8L1BlcnNvbj4NCiAgICAgICAgICA8UGVyc29uPg0KICAgICAgICAgICAgPEZpcnN0TmFtZT5QZXRlcjwvRmlyc3ROYW1lPg0KICAgICAgICAgICAgPExhc3ROYW1lPkF1c3RpbjwvTGFzdE5hbWU+DQogICAgICAgICAgICA8TWlkZGxlTmFtZT5L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Z2V0dHMgYW5kIEF1c3RpbjwvVGV4dD4NCiAgICA8L1RleHRVbml0Pg0KICA8L1RleHRVbml0cz4NCjwvUGxhY2Vob2xkZXI+</w:instrText>
      </w:r>
      <w:r w:rsidR="00D4475D" w:rsidRPr="00D4475D">
        <w:rPr>
          <w:rStyle w:val="Citation"/>
        </w:rPr>
        <w:fldChar w:fldCharType="separate"/>
      </w:r>
      <w:bookmarkStart w:id="4404" w:name="_CTVP001bd56bae52a9f4964926b027a88127a2a"/>
      <w:r w:rsidR="0092006B">
        <w:rPr>
          <w:rStyle w:val="Citation"/>
        </w:rPr>
        <w:t>Margetts and Austin</w:t>
      </w:r>
      <w:bookmarkEnd w:id="4404"/>
      <w:r w:rsidR="00D4475D" w:rsidRPr="00D4475D">
        <w:rPr>
          <w:rStyle w:val="Citation"/>
        </w:rPr>
        <w:fldChar w:fldCharType="end"/>
      </w:r>
      <w:r w:rsidR="00D4475D">
        <w:rPr>
          <w:rStyle w:val="Citation"/>
        </w:rPr>
        <w:t>’s</w:t>
      </w:r>
      <w:r w:rsidR="00D4475D" w:rsidRPr="00D4475D">
        <w:rPr>
          <w:rStyle w:val="Citation"/>
        </w:rPr>
        <w:t xml:space="preserve"> </w:t>
      </w:r>
      <w:r w:rsidR="00D4475D" w:rsidRPr="00D4475D">
        <w:rPr>
          <w:rStyle w:val="Citation"/>
        </w:rPr>
        <w:fldChar w:fldCharType="begin"/>
      </w:r>
      <w:r w:rsidR="003A5B20">
        <w:rPr>
          <w:rStyle w:val="Citation"/>
        </w:rPr>
        <w:instrText>ADDIN CITAVI.PLACEHOLDER 6fd0df9b-c398-447c-bb14-c25dc26bc93e 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m5hPC9GaXJzdE5hbWU+DQogICAgICAgICAgICA8TGFzdE5hbWU+TWFyZ2V0dHM8L0xhc3ROYW1lPg0KICAgICAgICAgICAgPFNleD5GZW1hbGU8L1NleD4NCiAgICAgICAgICA8L1BlcnNvbj4NCiAgICAgICAgICA8UGVyc29uPg0KICAgICAgICAgICAgPEZpcnN0TmFtZT5QZXRlcjwvRmlyc3ROYW1lPg0KICAgICAgICAgICAgPExhc3ROYW1lPkF1c3RpbjwvTGFzdE5hbWU+DQogICAgICAgICAgICA8TWlkZGxlTmFtZT5L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zOTYpPC9UZXh0Pg0KICAgIDwvVGV4dFVuaXQ+DQogIDwvVGV4dFVuaXRzPg0KPC9QbGFjZWhvbGRlcj4=</w:instrText>
      </w:r>
      <w:r w:rsidR="00D4475D" w:rsidRPr="00D4475D">
        <w:rPr>
          <w:rStyle w:val="Citation"/>
        </w:rPr>
        <w:fldChar w:fldCharType="separate"/>
      </w:r>
      <w:bookmarkStart w:id="4405" w:name="_CTVP0016fd0df9bc398447cbb14c25dc26bc93e"/>
      <w:r w:rsidR="0092006B">
        <w:rPr>
          <w:rStyle w:val="Citation"/>
        </w:rPr>
        <w:t>(2007: 396)</w:t>
      </w:r>
      <w:bookmarkEnd w:id="4405"/>
      <w:r w:rsidR="00D4475D" w:rsidRPr="00D4475D">
        <w:rPr>
          <w:rStyle w:val="Citation"/>
        </w:rPr>
        <w:fldChar w:fldCharType="end"/>
      </w:r>
      <w:r w:rsidR="00D4475D">
        <w:rPr>
          <w:szCs w:val="20"/>
          <w:lang w:eastAsia="en-US"/>
        </w:rPr>
        <w:t xml:space="preserve"> terminology</w:t>
      </w:r>
      <w:r w:rsidR="00EB36A9" w:rsidRPr="00EB36A9">
        <w:rPr>
          <w:szCs w:val="20"/>
        </w:rPr>
        <w:t xml:space="preserve">. </w:t>
      </w:r>
      <w:r w:rsidRPr="00EB36A9">
        <w:rPr>
          <w:szCs w:val="20"/>
        </w:rPr>
        <w:t xml:space="preserve">As mentioned, though, bivalent verbs </w:t>
      </w:r>
      <w:r w:rsidR="00AD65C0">
        <w:rPr>
          <w:szCs w:val="20"/>
        </w:rPr>
        <w:t xml:space="preserve">in Papuan Malay </w:t>
      </w:r>
      <w:r w:rsidRPr="00EB36A9">
        <w:rPr>
          <w:szCs w:val="20"/>
        </w:rPr>
        <w:t xml:space="preserve">allow but do not require two syntactic arguments. Examples of bivalent verbs are </w:t>
      </w:r>
      <w:r w:rsidRPr="00EB36A9">
        <w:rPr>
          <w:rStyle w:val="ChItalBold"/>
          <w:szCs w:val="20"/>
        </w:rPr>
        <w:t>bunu</w:t>
      </w:r>
      <w:r w:rsidRPr="00EB36A9">
        <w:rPr>
          <w:szCs w:val="20"/>
        </w:rPr>
        <w:t xml:space="preserve"> </w:t>
      </w:r>
      <w:r w:rsidR="00B7093A">
        <w:rPr>
          <w:szCs w:val="20"/>
        </w:rPr>
        <w:t>‘</w:t>
      </w:r>
      <w:r w:rsidRPr="00EB36A9">
        <w:rPr>
          <w:szCs w:val="20"/>
        </w:rPr>
        <w:t>kill</w:t>
      </w:r>
      <w:r w:rsidR="00B7093A">
        <w:rPr>
          <w:szCs w:val="20"/>
        </w:rPr>
        <w:t>’</w:t>
      </w:r>
      <w:r w:rsidRPr="00EB36A9">
        <w:rPr>
          <w:szCs w:val="20"/>
        </w:rPr>
        <w:t xml:space="preserve"> in </w:t>
      </w:r>
      <w:r w:rsidRPr="00EB36A9">
        <w:rPr>
          <w:szCs w:val="20"/>
        </w:rPr>
        <w:fldChar w:fldCharType="begin"/>
      </w:r>
      <w:r w:rsidRPr="00EB36A9">
        <w:rPr>
          <w:szCs w:val="20"/>
        </w:rPr>
        <w:instrText xml:space="preserve"> REF _Ref348008196 \h  \* MERGEFORMAT </w:instrText>
      </w:r>
      <w:r w:rsidRPr="00EB36A9">
        <w:rPr>
          <w:szCs w:val="20"/>
        </w:rPr>
      </w:r>
      <w:r w:rsidRPr="00EB36A9">
        <w:rPr>
          <w:szCs w:val="20"/>
        </w:rPr>
        <w:fldChar w:fldCharType="separate"/>
      </w:r>
      <w:r w:rsidR="00154D81" w:rsidRPr="00154D81">
        <w:rPr>
          <w:szCs w:val="20"/>
        </w:rPr>
        <w:t>(7)</w:t>
      </w:r>
      <w:r w:rsidRPr="00EB36A9">
        <w:rPr>
          <w:szCs w:val="20"/>
        </w:rPr>
        <w:fldChar w:fldCharType="end"/>
      </w:r>
      <w:r w:rsidRPr="00EB36A9">
        <w:rPr>
          <w:szCs w:val="20"/>
        </w:rPr>
        <w:t xml:space="preserve"> and </w:t>
      </w:r>
      <w:r w:rsidRPr="00EB36A9">
        <w:rPr>
          <w:rStyle w:val="ChItalBold"/>
          <w:szCs w:val="20"/>
        </w:rPr>
        <w:t>potong</w:t>
      </w:r>
      <w:r w:rsidRPr="00EB36A9">
        <w:rPr>
          <w:szCs w:val="20"/>
        </w:rPr>
        <w:t xml:space="preserve"> </w:t>
      </w:r>
      <w:r w:rsidR="00B7093A">
        <w:rPr>
          <w:szCs w:val="20"/>
        </w:rPr>
        <w:t>‘</w:t>
      </w:r>
      <w:r w:rsidRPr="00EB36A9">
        <w:rPr>
          <w:szCs w:val="20"/>
        </w:rPr>
        <w:t>cut</w:t>
      </w:r>
      <w:r w:rsidR="00B7093A">
        <w:rPr>
          <w:szCs w:val="20"/>
        </w:rPr>
        <w:t>’</w:t>
      </w:r>
      <w:r w:rsidRPr="00EB36A9">
        <w:rPr>
          <w:szCs w:val="20"/>
        </w:rPr>
        <w:t xml:space="preserve"> in </w:t>
      </w:r>
      <w:r w:rsidRPr="00EB36A9">
        <w:rPr>
          <w:szCs w:val="20"/>
        </w:rPr>
        <w:fldChar w:fldCharType="begin"/>
      </w:r>
      <w:r w:rsidRPr="00EB36A9">
        <w:rPr>
          <w:szCs w:val="20"/>
        </w:rPr>
        <w:instrText xml:space="preserve"> REF _Ref348008199 \h  \* MERGEFORMAT </w:instrText>
      </w:r>
      <w:r w:rsidRPr="00EB36A9">
        <w:rPr>
          <w:szCs w:val="20"/>
        </w:rPr>
      </w:r>
      <w:r w:rsidRPr="00EB36A9">
        <w:rPr>
          <w:szCs w:val="20"/>
        </w:rPr>
        <w:fldChar w:fldCharType="separate"/>
      </w:r>
      <w:r w:rsidR="00154D81" w:rsidRPr="00154D81">
        <w:rPr>
          <w:szCs w:val="20"/>
        </w:rPr>
        <w:t>(8)</w:t>
      </w:r>
      <w:r w:rsidRPr="00EB36A9">
        <w:rPr>
          <w:szCs w:val="20"/>
        </w:rPr>
        <w:fldChar w:fldCharType="end"/>
      </w:r>
      <w:r w:rsidRPr="00EB36A9">
        <w:rPr>
          <w:szCs w:val="20"/>
        </w:rPr>
        <w:t>.</w:t>
      </w:r>
    </w:p>
    <w:p w14:paraId="54E0BEA5" w14:textId="77777777" w:rsidR="00075364" w:rsidRPr="000320EB" w:rsidRDefault="00075364" w:rsidP="00075364">
      <w:pPr>
        <w:pStyle w:val="ExampleTitle"/>
      </w:pPr>
      <w:r w:rsidRPr="000320EB">
        <w:t>Bivalent verbs with two arguments and canonical subject-verb-object order</w:t>
      </w:r>
    </w:p>
    <w:tbl>
      <w:tblPr>
        <w:tblW w:w="5715" w:type="dxa"/>
        <w:tblCellMar>
          <w:left w:w="42" w:type="dxa"/>
          <w:right w:w="42" w:type="dxa"/>
        </w:tblCellMar>
        <w:tblLook w:val="01E0" w:firstRow="1" w:lastRow="1" w:firstColumn="1" w:lastColumn="1" w:noHBand="0" w:noVBand="0"/>
      </w:tblPr>
      <w:tblGrid>
        <w:gridCol w:w="709"/>
        <w:gridCol w:w="529"/>
        <w:gridCol w:w="489"/>
        <w:gridCol w:w="562"/>
        <w:gridCol w:w="573"/>
        <w:gridCol w:w="884"/>
        <w:gridCol w:w="851"/>
        <w:gridCol w:w="629"/>
        <w:gridCol w:w="489"/>
      </w:tblGrid>
      <w:tr w:rsidR="00AC23C4" w:rsidRPr="000320EB" w14:paraId="14352039" w14:textId="77777777" w:rsidTr="00AC23C4">
        <w:tc>
          <w:tcPr>
            <w:tcW w:w="709" w:type="dxa"/>
            <w:shd w:val="clear" w:color="auto" w:fill="auto"/>
          </w:tcPr>
          <w:p w14:paraId="4CFE9955" w14:textId="77777777" w:rsidR="00075364" w:rsidRPr="00AC23C4" w:rsidRDefault="00075364" w:rsidP="00075364">
            <w:pPr>
              <w:pStyle w:val="O0Nwnext"/>
              <w:rPr>
                <w:szCs w:val="19"/>
              </w:rPr>
            </w:pPr>
            <w:bookmarkStart w:id="4406" w:name="_Ref348008196"/>
            <w:r w:rsidRPr="00483355">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7</w:t>
            </w:r>
            <w:r w:rsidRPr="00AC23C4">
              <w:rPr>
                <w:szCs w:val="19"/>
              </w:rPr>
              <w:fldChar w:fldCharType="end"/>
            </w:r>
            <w:r w:rsidRPr="00AC23C4">
              <w:rPr>
                <w:szCs w:val="19"/>
              </w:rPr>
              <w:t>)</w:t>
            </w:r>
            <w:bookmarkEnd w:id="4406"/>
          </w:p>
        </w:tc>
        <w:tc>
          <w:tcPr>
            <w:tcW w:w="529" w:type="dxa"/>
            <w:shd w:val="clear" w:color="auto" w:fill="auto"/>
          </w:tcPr>
          <w:p w14:paraId="5E4D201A" w14:textId="77777777" w:rsidR="00075364" w:rsidRPr="00483355" w:rsidRDefault="00075364" w:rsidP="00075364">
            <w:pPr>
              <w:pStyle w:val="Text"/>
            </w:pPr>
            <w:r w:rsidRPr="00483355">
              <w:t>kalo</w:t>
            </w:r>
          </w:p>
        </w:tc>
        <w:tc>
          <w:tcPr>
            <w:tcW w:w="489" w:type="dxa"/>
            <w:shd w:val="clear" w:color="auto" w:fill="auto"/>
          </w:tcPr>
          <w:p w14:paraId="4FD5778F" w14:textId="77777777" w:rsidR="00075364" w:rsidRPr="00483355" w:rsidRDefault="00075364" w:rsidP="00075364">
            <w:pPr>
              <w:pStyle w:val="Text"/>
            </w:pPr>
            <w:r w:rsidRPr="00483355">
              <w:t>ko</w:t>
            </w:r>
          </w:p>
        </w:tc>
        <w:tc>
          <w:tcPr>
            <w:tcW w:w="562" w:type="dxa"/>
            <w:shd w:val="clear" w:color="auto" w:fill="auto"/>
          </w:tcPr>
          <w:p w14:paraId="4B589B4A" w14:textId="77777777" w:rsidR="00075364" w:rsidRPr="00483355" w:rsidRDefault="00075364" w:rsidP="00075364">
            <w:pPr>
              <w:pStyle w:val="Text"/>
            </w:pPr>
            <w:r w:rsidRPr="00483355">
              <w:t>masi</w:t>
            </w:r>
          </w:p>
        </w:tc>
        <w:tc>
          <w:tcPr>
            <w:tcW w:w="573" w:type="dxa"/>
            <w:shd w:val="clear" w:color="auto" w:fill="auto"/>
          </w:tcPr>
          <w:p w14:paraId="214A46C4" w14:textId="77777777" w:rsidR="00075364" w:rsidRPr="00483355" w:rsidRDefault="00075364" w:rsidP="00075364">
            <w:pPr>
              <w:pStyle w:val="Text"/>
            </w:pPr>
            <w:r w:rsidRPr="00483355">
              <w:t>mo</w:t>
            </w:r>
          </w:p>
        </w:tc>
        <w:tc>
          <w:tcPr>
            <w:tcW w:w="884" w:type="dxa"/>
            <w:shd w:val="clear" w:color="auto" w:fill="auto"/>
          </w:tcPr>
          <w:p w14:paraId="3989A1B9" w14:textId="77777777" w:rsidR="00075364" w:rsidRPr="00483355" w:rsidRDefault="00075364" w:rsidP="00075364">
            <w:pPr>
              <w:pStyle w:val="Text"/>
            </w:pPr>
            <w:r w:rsidRPr="00483355">
              <w:t>berjuang</w:t>
            </w:r>
          </w:p>
        </w:tc>
        <w:tc>
          <w:tcPr>
            <w:tcW w:w="851" w:type="dxa"/>
            <w:shd w:val="clear" w:color="auto" w:fill="auto"/>
          </w:tcPr>
          <w:p w14:paraId="700E0BD9" w14:textId="77777777" w:rsidR="00075364" w:rsidRPr="00483355" w:rsidRDefault="00075364" w:rsidP="00075364">
            <w:pPr>
              <w:pStyle w:val="Text"/>
            </w:pPr>
            <w:r w:rsidRPr="00483355">
              <w:t>kitorang</w:t>
            </w:r>
          </w:p>
        </w:tc>
        <w:tc>
          <w:tcPr>
            <w:tcW w:w="629" w:type="dxa"/>
            <w:shd w:val="clear" w:color="auto" w:fill="auto"/>
          </w:tcPr>
          <w:p w14:paraId="65E97546" w14:textId="77777777" w:rsidR="00075364" w:rsidRPr="00483355" w:rsidRDefault="00075364" w:rsidP="00075364">
            <w:pPr>
              <w:pStyle w:val="Text"/>
              <w:rPr>
                <w:rStyle w:val="ChBlueBold"/>
              </w:rPr>
            </w:pPr>
            <w:r w:rsidRPr="00483355">
              <w:rPr>
                <w:rStyle w:val="ChBlueBold"/>
              </w:rPr>
              <w:t>bunu</w:t>
            </w:r>
          </w:p>
        </w:tc>
        <w:tc>
          <w:tcPr>
            <w:tcW w:w="489" w:type="dxa"/>
            <w:shd w:val="clear" w:color="auto" w:fill="auto"/>
          </w:tcPr>
          <w:p w14:paraId="4844D891" w14:textId="77777777" w:rsidR="00075364" w:rsidRPr="00896F6D" w:rsidRDefault="00075364" w:rsidP="00075364">
            <w:pPr>
              <w:pStyle w:val="Text"/>
            </w:pPr>
            <w:r w:rsidRPr="00483355">
              <w:t>ko</w:t>
            </w:r>
          </w:p>
        </w:tc>
      </w:tr>
      <w:tr w:rsidR="00AC23C4" w:rsidRPr="00AC23C4" w14:paraId="1B54512B" w14:textId="77777777" w:rsidTr="00AC23C4">
        <w:tc>
          <w:tcPr>
            <w:tcW w:w="709" w:type="dxa"/>
            <w:shd w:val="clear" w:color="auto" w:fill="auto"/>
          </w:tcPr>
          <w:p w14:paraId="5521F39C" w14:textId="77777777" w:rsidR="00075364" w:rsidRPr="000320EB" w:rsidRDefault="00075364" w:rsidP="00075364">
            <w:pPr>
              <w:pStyle w:val="GlossEng"/>
            </w:pPr>
          </w:p>
        </w:tc>
        <w:tc>
          <w:tcPr>
            <w:tcW w:w="529" w:type="dxa"/>
            <w:shd w:val="clear" w:color="auto" w:fill="auto"/>
          </w:tcPr>
          <w:p w14:paraId="128B9DC3" w14:textId="77777777" w:rsidR="00075364" w:rsidRPr="000320EB" w:rsidRDefault="00075364" w:rsidP="00075364">
            <w:pPr>
              <w:pStyle w:val="GlossEng"/>
            </w:pPr>
            <w:r w:rsidRPr="000320EB">
              <w:t>if</w:t>
            </w:r>
          </w:p>
        </w:tc>
        <w:tc>
          <w:tcPr>
            <w:tcW w:w="489" w:type="dxa"/>
            <w:shd w:val="clear" w:color="auto" w:fill="auto"/>
          </w:tcPr>
          <w:p w14:paraId="112FFF82" w14:textId="77777777" w:rsidR="00075364" w:rsidRPr="0099608C" w:rsidRDefault="00075364" w:rsidP="00075364">
            <w:pPr>
              <w:pStyle w:val="GlossEng"/>
              <w:rPr>
                <w:rStyle w:val="ChSmallCaps"/>
              </w:rPr>
            </w:pPr>
            <w:r w:rsidRPr="0099608C">
              <w:rPr>
                <w:rStyle w:val="ChSmallCaps"/>
              </w:rPr>
              <w:t>2sg</w:t>
            </w:r>
          </w:p>
        </w:tc>
        <w:tc>
          <w:tcPr>
            <w:tcW w:w="562" w:type="dxa"/>
            <w:shd w:val="clear" w:color="auto" w:fill="auto"/>
          </w:tcPr>
          <w:p w14:paraId="7969E482" w14:textId="77777777" w:rsidR="00075364" w:rsidRPr="000320EB" w:rsidRDefault="00075364" w:rsidP="00075364">
            <w:pPr>
              <w:pStyle w:val="GlossEng"/>
            </w:pPr>
            <w:r w:rsidRPr="000320EB">
              <w:t>still</w:t>
            </w:r>
          </w:p>
        </w:tc>
        <w:tc>
          <w:tcPr>
            <w:tcW w:w="573" w:type="dxa"/>
            <w:shd w:val="clear" w:color="auto" w:fill="auto"/>
          </w:tcPr>
          <w:p w14:paraId="6E703799" w14:textId="77777777" w:rsidR="00075364" w:rsidRPr="000320EB" w:rsidRDefault="00075364" w:rsidP="00075364">
            <w:pPr>
              <w:pStyle w:val="GlossEng"/>
            </w:pPr>
            <w:r w:rsidRPr="000320EB">
              <w:t>want</w:t>
            </w:r>
          </w:p>
        </w:tc>
        <w:tc>
          <w:tcPr>
            <w:tcW w:w="884" w:type="dxa"/>
            <w:shd w:val="clear" w:color="auto" w:fill="auto"/>
          </w:tcPr>
          <w:p w14:paraId="6211E9D5" w14:textId="77777777" w:rsidR="00075364" w:rsidRPr="000320EB" w:rsidRDefault="00075364" w:rsidP="00075364">
            <w:pPr>
              <w:pStyle w:val="GlossEng"/>
            </w:pPr>
            <w:r w:rsidRPr="000320EB">
              <w:t>struggle</w:t>
            </w:r>
          </w:p>
        </w:tc>
        <w:tc>
          <w:tcPr>
            <w:tcW w:w="851" w:type="dxa"/>
            <w:shd w:val="clear" w:color="auto" w:fill="auto"/>
          </w:tcPr>
          <w:p w14:paraId="644476F4" w14:textId="77777777" w:rsidR="00075364" w:rsidRPr="0099608C" w:rsidRDefault="00075364" w:rsidP="00075364">
            <w:pPr>
              <w:pStyle w:val="GlossEng"/>
              <w:rPr>
                <w:rStyle w:val="ChSmallCaps"/>
              </w:rPr>
            </w:pPr>
            <w:r w:rsidRPr="0099608C">
              <w:rPr>
                <w:rStyle w:val="ChSmallCaps"/>
              </w:rPr>
              <w:t>1pl</w:t>
            </w:r>
          </w:p>
        </w:tc>
        <w:tc>
          <w:tcPr>
            <w:tcW w:w="629" w:type="dxa"/>
            <w:shd w:val="clear" w:color="auto" w:fill="auto"/>
          </w:tcPr>
          <w:p w14:paraId="31946208" w14:textId="77777777" w:rsidR="00075364" w:rsidRPr="000320EB" w:rsidRDefault="00075364" w:rsidP="00075364">
            <w:pPr>
              <w:pStyle w:val="GlossEng"/>
            </w:pPr>
            <w:r w:rsidRPr="000320EB">
              <w:t>kill</w:t>
            </w:r>
          </w:p>
        </w:tc>
        <w:tc>
          <w:tcPr>
            <w:tcW w:w="489" w:type="dxa"/>
            <w:shd w:val="clear" w:color="auto" w:fill="auto"/>
          </w:tcPr>
          <w:p w14:paraId="24819C42" w14:textId="77777777" w:rsidR="00075364" w:rsidRPr="0099608C" w:rsidRDefault="00075364" w:rsidP="00075364">
            <w:pPr>
              <w:pStyle w:val="GlossEng"/>
              <w:rPr>
                <w:rStyle w:val="ChSmallCaps"/>
              </w:rPr>
            </w:pPr>
            <w:r w:rsidRPr="0099608C">
              <w:rPr>
                <w:rStyle w:val="ChSmallCaps"/>
              </w:rPr>
              <w:t>2sg</w:t>
            </w:r>
          </w:p>
        </w:tc>
      </w:tr>
    </w:tbl>
    <w:p w14:paraId="0CBA9326" w14:textId="0DD1B3FD" w:rsidR="00075364" w:rsidRPr="000320EB" w:rsidRDefault="00B7093A" w:rsidP="00075364">
      <w:pPr>
        <w:pStyle w:val="FreeTranslEng"/>
      </w:pPr>
      <w:r>
        <w:t>‘</w:t>
      </w:r>
      <w:r w:rsidR="00075364" w:rsidRPr="000320EB">
        <w:t>if you still want to fight,</w:t>
      </w:r>
      <w:r w:rsidR="00075364" w:rsidRPr="00896F6D">
        <w:t xml:space="preserve"> we</w:t>
      </w:r>
      <w:r>
        <w:t>’</w:t>
      </w:r>
      <w:r w:rsidR="00075364" w:rsidRPr="00896F6D">
        <w:t>ll</w:t>
      </w:r>
      <w:r w:rsidR="00075364" w:rsidRPr="000320EB">
        <w:t xml:space="preserve"> </w:t>
      </w:r>
      <w:r w:rsidR="00075364" w:rsidRPr="000320EB">
        <w:rPr>
          <w:rStyle w:val="ChBlueBold"/>
        </w:rPr>
        <w:t>kill</w:t>
      </w:r>
      <w:r w:rsidR="00075364" w:rsidRPr="000320EB">
        <w:t xml:space="preserve"> </w:t>
      </w:r>
      <w:r w:rsidR="00075364" w:rsidRPr="00896F6D">
        <w:t>you</w:t>
      </w:r>
      <w:r>
        <w:t>’</w:t>
      </w:r>
      <w:r w:rsidR="00075364" w:rsidRPr="000320EB">
        <w:t xml:space="preserve"> </w:t>
      </w:r>
      <w:r w:rsidR="00075364" w:rsidRPr="000320EB">
        <w:rPr>
          <w:rStyle w:val="ExampleSource"/>
        </w:rPr>
        <w:t>[081029-004-Cv.0072]</w:t>
      </w:r>
    </w:p>
    <w:tbl>
      <w:tblPr>
        <w:tblW w:w="0" w:type="auto"/>
        <w:tblCellMar>
          <w:left w:w="42" w:type="dxa"/>
          <w:right w:w="42" w:type="dxa"/>
        </w:tblCellMar>
        <w:tblLook w:val="01E0" w:firstRow="1" w:lastRow="1" w:firstColumn="1" w:lastColumn="1" w:noHBand="0" w:noVBand="0"/>
      </w:tblPr>
      <w:tblGrid>
        <w:gridCol w:w="709"/>
        <w:gridCol w:w="484"/>
        <w:gridCol w:w="629"/>
        <w:gridCol w:w="773"/>
        <w:gridCol w:w="518"/>
      </w:tblGrid>
      <w:tr w:rsidR="00AC23C4" w:rsidRPr="000320EB" w14:paraId="122B6F0E" w14:textId="77777777" w:rsidTr="00AC23C4">
        <w:tc>
          <w:tcPr>
            <w:tcW w:w="709" w:type="dxa"/>
            <w:shd w:val="clear" w:color="auto" w:fill="auto"/>
          </w:tcPr>
          <w:p w14:paraId="6CABD8F1" w14:textId="77777777" w:rsidR="00075364" w:rsidRPr="00AC23C4" w:rsidRDefault="00075364" w:rsidP="00075364">
            <w:pPr>
              <w:pStyle w:val="O0Nwnext"/>
              <w:rPr>
                <w:szCs w:val="19"/>
              </w:rPr>
            </w:pPr>
            <w:bookmarkStart w:id="4407" w:name="_Ref348008199"/>
            <w:r w:rsidRPr="0096082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8</w:t>
            </w:r>
            <w:r w:rsidRPr="00AC23C4">
              <w:rPr>
                <w:szCs w:val="19"/>
              </w:rPr>
              <w:fldChar w:fldCharType="end"/>
            </w:r>
            <w:r w:rsidRPr="00AC23C4">
              <w:rPr>
                <w:szCs w:val="19"/>
              </w:rPr>
              <w:t>)</w:t>
            </w:r>
            <w:bookmarkEnd w:id="4407"/>
          </w:p>
        </w:tc>
        <w:tc>
          <w:tcPr>
            <w:tcW w:w="484" w:type="dxa"/>
            <w:shd w:val="clear" w:color="auto" w:fill="auto"/>
          </w:tcPr>
          <w:p w14:paraId="17AE81FA" w14:textId="77777777" w:rsidR="00075364" w:rsidRPr="0096082A" w:rsidRDefault="00075364" w:rsidP="00075364">
            <w:pPr>
              <w:pStyle w:val="Text"/>
            </w:pPr>
            <w:r w:rsidRPr="0096082A">
              <w:t>jadi</w:t>
            </w:r>
          </w:p>
        </w:tc>
        <w:tc>
          <w:tcPr>
            <w:tcW w:w="629" w:type="dxa"/>
            <w:shd w:val="clear" w:color="auto" w:fill="auto"/>
          </w:tcPr>
          <w:p w14:paraId="1CBD0101" w14:textId="77777777" w:rsidR="00075364" w:rsidRPr="0096082A" w:rsidRDefault="00075364" w:rsidP="00075364">
            <w:pPr>
              <w:pStyle w:val="Text"/>
            </w:pPr>
            <w:r w:rsidRPr="0096082A">
              <w:t>kamu</w:t>
            </w:r>
          </w:p>
        </w:tc>
        <w:tc>
          <w:tcPr>
            <w:tcW w:w="773" w:type="dxa"/>
            <w:shd w:val="clear" w:color="auto" w:fill="auto"/>
          </w:tcPr>
          <w:p w14:paraId="19DC4B26" w14:textId="77777777" w:rsidR="00075364" w:rsidRPr="0096082A" w:rsidRDefault="00075364" w:rsidP="00075364">
            <w:pPr>
              <w:pStyle w:val="Text"/>
              <w:rPr>
                <w:rStyle w:val="ChBlueBold"/>
              </w:rPr>
            </w:pPr>
            <w:r w:rsidRPr="0096082A">
              <w:rPr>
                <w:rStyle w:val="ChBlueBold"/>
              </w:rPr>
              <w:t>potong</w:t>
            </w:r>
          </w:p>
        </w:tc>
        <w:tc>
          <w:tcPr>
            <w:tcW w:w="518" w:type="dxa"/>
            <w:shd w:val="clear" w:color="auto" w:fill="auto"/>
          </w:tcPr>
          <w:p w14:paraId="333BA4BB" w14:textId="77777777" w:rsidR="00075364" w:rsidRPr="00896F6D" w:rsidRDefault="00075364" w:rsidP="00075364">
            <w:pPr>
              <w:pStyle w:val="Text"/>
            </w:pPr>
            <w:r w:rsidRPr="0096082A">
              <w:t>sapi</w:t>
            </w:r>
          </w:p>
        </w:tc>
      </w:tr>
      <w:tr w:rsidR="00AC23C4" w:rsidRPr="00AC23C4" w14:paraId="63E4ECD9" w14:textId="77777777" w:rsidTr="00AC23C4">
        <w:tc>
          <w:tcPr>
            <w:tcW w:w="709" w:type="dxa"/>
            <w:shd w:val="clear" w:color="auto" w:fill="auto"/>
          </w:tcPr>
          <w:p w14:paraId="27502CC0" w14:textId="77777777" w:rsidR="00075364" w:rsidRPr="000320EB" w:rsidRDefault="00075364" w:rsidP="00075364">
            <w:pPr>
              <w:pStyle w:val="GlossEng"/>
            </w:pPr>
          </w:p>
        </w:tc>
        <w:tc>
          <w:tcPr>
            <w:tcW w:w="484" w:type="dxa"/>
            <w:shd w:val="clear" w:color="auto" w:fill="auto"/>
          </w:tcPr>
          <w:p w14:paraId="49D19239" w14:textId="77777777" w:rsidR="00075364" w:rsidRPr="000320EB" w:rsidRDefault="00075364" w:rsidP="00075364">
            <w:pPr>
              <w:pStyle w:val="GlossEng"/>
            </w:pPr>
            <w:r w:rsidRPr="000320EB">
              <w:t>so</w:t>
            </w:r>
          </w:p>
        </w:tc>
        <w:tc>
          <w:tcPr>
            <w:tcW w:w="629" w:type="dxa"/>
            <w:shd w:val="clear" w:color="auto" w:fill="auto"/>
          </w:tcPr>
          <w:p w14:paraId="07E371B2" w14:textId="77777777" w:rsidR="00075364" w:rsidRPr="0099608C" w:rsidRDefault="00075364" w:rsidP="00075364">
            <w:pPr>
              <w:pStyle w:val="GlossEng"/>
              <w:rPr>
                <w:rStyle w:val="ChSmallCaps"/>
              </w:rPr>
            </w:pPr>
            <w:r w:rsidRPr="0099608C">
              <w:rPr>
                <w:rStyle w:val="ChSmallCaps"/>
              </w:rPr>
              <w:t>2pl</w:t>
            </w:r>
          </w:p>
        </w:tc>
        <w:tc>
          <w:tcPr>
            <w:tcW w:w="773" w:type="dxa"/>
            <w:shd w:val="clear" w:color="auto" w:fill="auto"/>
          </w:tcPr>
          <w:p w14:paraId="3B8D7D1A" w14:textId="77777777" w:rsidR="00075364" w:rsidRPr="000320EB" w:rsidRDefault="00075364" w:rsidP="00075364">
            <w:pPr>
              <w:pStyle w:val="GlossEng"/>
            </w:pPr>
            <w:r w:rsidRPr="000320EB">
              <w:t>cut</w:t>
            </w:r>
          </w:p>
        </w:tc>
        <w:tc>
          <w:tcPr>
            <w:tcW w:w="518" w:type="dxa"/>
            <w:shd w:val="clear" w:color="auto" w:fill="auto"/>
          </w:tcPr>
          <w:p w14:paraId="3E051434" w14:textId="77777777" w:rsidR="00075364" w:rsidRPr="000320EB" w:rsidRDefault="00075364" w:rsidP="00075364">
            <w:pPr>
              <w:pStyle w:val="GlossEng"/>
            </w:pPr>
            <w:r w:rsidRPr="000320EB">
              <w:t>cow</w:t>
            </w:r>
          </w:p>
        </w:tc>
      </w:tr>
    </w:tbl>
    <w:p w14:paraId="605F387E" w14:textId="629B5279" w:rsidR="00075364" w:rsidRPr="000957E6" w:rsidRDefault="00B7093A" w:rsidP="00075364">
      <w:pPr>
        <w:pStyle w:val="FreeTranslEng"/>
      </w:pPr>
      <w:r>
        <w:t>‘</w:t>
      </w:r>
      <w:r w:rsidR="00075364" w:rsidRPr="000320EB">
        <w:t xml:space="preserve">so </w:t>
      </w:r>
      <w:r w:rsidR="00075364" w:rsidRPr="00896F6D">
        <w:t>you</w:t>
      </w:r>
      <w:r w:rsidR="00075364" w:rsidRPr="000320EB">
        <w:t xml:space="preserve"> </w:t>
      </w:r>
      <w:r w:rsidR="00075364" w:rsidRPr="00E940EF">
        <w:rPr>
          <w:rStyle w:val="ChBlueBold"/>
        </w:rPr>
        <w:t>cut up</w:t>
      </w:r>
      <w:r w:rsidR="00075364" w:rsidRPr="000320EB">
        <w:t xml:space="preserve"> the </w:t>
      </w:r>
      <w:r w:rsidR="00075364" w:rsidRPr="00896F6D">
        <w:t>cow</w:t>
      </w:r>
      <w:r>
        <w:t>’</w:t>
      </w:r>
      <w:r w:rsidR="00075364" w:rsidRPr="000320EB">
        <w:t xml:space="preserve"> </w:t>
      </w:r>
      <w:r w:rsidR="00075364" w:rsidRPr="000320EB">
        <w:rPr>
          <w:rStyle w:val="ExampleSource"/>
        </w:rPr>
        <w:t>[080925-005-Cv</w:t>
      </w:r>
      <w:r w:rsidR="0071426B">
        <w:rPr>
          <w:rStyle w:val="ExampleSource"/>
        </w:rPr>
        <w:t>Ph</w:t>
      </w:r>
      <w:r w:rsidR="00075364" w:rsidRPr="000320EB">
        <w:rPr>
          <w:rStyle w:val="ExampleSource"/>
        </w:rPr>
        <w:t>.0007]</w:t>
      </w:r>
    </w:p>
    <w:p w14:paraId="400716AF" w14:textId="5B7D0997" w:rsidR="00075364" w:rsidRDefault="00075364" w:rsidP="006A1546">
      <w:pPr>
        <w:pStyle w:val="Body0005after"/>
      </w:pPr>
      <w:r w:rsidRPr="000320EB">
        <w:t xml:space="preserve">The monotransitive clauses in </w:t>
      </w:r>
      <w:r w:rsidRPr="000320EB">
        <w:fldChar w:fldCharType="begin"/>
      </w:r>
      <w:r w:rsidRPr="000320EB">
        <w:instrText xml:space="preserve"> REF _Ref348008196 \h </w:instrText>
      </w:r>
      <w:r>
        <w:instrText xml:space="preserve"> \* MERGEFORMAT </w:instrText>
      </w:r>
      <w:r w:rsidRPr="000320EB">
        <w:fldChar w:fldCharType="separate"/>
      </w:r>
      <w:r w:rsidR="00154D81" w:rsidRPr="00483355">
        <w:t>(</w:t>
      </w:r>
      <w:r w:rsidR="00154D81" w:rsidRPr="00154D81">
        <w:t>7)</w:t>
      </w:r>
      <w:r w:rsidRPr="000320EB">
        <w:fldChar w:fldCharType="end"/>
      </w:r>
      <w:r w:rsidRPr="000320EB">
        <w:t xml:space="preserve"> </w:t>
      </w:r>
      <w:r>
        <w:t>and</w:t>
      </w:r>
      <w:r w:rsidRPr="000320EB">
        <w:t xml:space="preserve"> </w:t>
      </w:r>
      <w:r w:rsidRPr="000320EB">
        <w:fldChar w:fldCharType="begin"/>
      </w:r>
      <w:r w:rsidRPr="000320EB">
        <w:instrText xml:space="preserve"> REF _Ref348008199 \h </w:instrText>
      </w:r>
      <w:r>
        <w:instrText xml:space="preserve"> \* MERGEFORMAT </w:instrText>
      </w:r>
      <w:r w:rsidRPr="000320EB">
        <w:fldChar w:fldCharType="separate"/>
      </w:r>
      <w:r w:rsidR="00154D81" w:rsidRPr="0096082A">
        <w:t>(</w:t>
      </w:r>
      <w:r w:rsidR="00154D81" w:rsidRPr="00154D81">
        <w:t>8)</w:t>
      </w:r>
      <w:r w:rsidRPr="000320EB">
        <w:fldChar w:fldCharType="end"/>
      </w:r>
      <w:r w:rsidRPr="000320EB">
        <w:t xml:space="preserve"> illustrate the canonical subject-verb-object order for bivalent verbs. If speakers want to emphasize the object, they can </w:t>
      </w:r>
      <w:r>
        <w:t xml:space="preserve">also </w:t>
      </w:r>
      <w:r w:rsidRPr="000320EB">
        <w:t xml:space="preserve">front it. Unlike clauses with preposed monovalent verbs, </w:t>
      </w:r>
      <w:r>
        <w:t>though</w:t>
      </w:r>
      <w:r w:rsidRPr="000320EB">
        <w:t xml:space="preserve">, there is no clear boundary intonation to set-off the preposed object arguments from the rest of the clause. In </w:t>
      </w:r>
      <w:r w:rsidRPr="000320EB">
        <w:fldChar w:fldCharType="begin"/>
      </w:r>
      <w:r w:rsidRPr="000320EB">
        <w:instrText xml:space="preserve"> REF _Ref367295788 \h </w:instrText>
      </w:r>
      <w:r>
        <w:instrText xml:space="preserve"> \* MERGEFORMAT </w:instrText>
      </w:r>
      <w:r w:rsidRPr="000320EB">
        <w:fldChar w:fldCharType="separate"/>
      </w:r>
      <w:r w:rsidR="00154D81" w:rsidRPr="000320EB">
        <w:t>(</w:t>
      </w:r>
      <w:r w:rsidR="00154D81" w:rsidRPr="00154D81">
        <w:t>9)</w:t>
      </w:r>
      <w:r w:rsidRPr="000320EB">
        <w:fldChar w:fldCharType="end"/>
      </w:r>
      <w:r w:rsidRPr="000320EB">
        <w:t xml:space="preserve">, the preposed object </w:t>
      </w:r>
      <w:r>
        <w:rPr>
          <w:rStyle w:val="ChItalBold"/>
        </w:rPr>
        <w:t>paylot</w:t>
      </w:r>
      <w:r w:rsidRPr="000320EB">
        <w:t xml:space="preserve"> </w:t>
      </w:r>
      <w:r w:rsidR="00B7093A">
        <w:t>‘</w:t>
      </w:r>
      <w:r>
        <w:t>p</w:t>
      </w:r>
      <w:r w:rsidR="00DB666F">
        <w:t>i</w:t>
      </w:r>
      <w:r>
        <w:t>lot</w:t>
      </w:r>
      <w:r w:rsidR="00B7093A">
        <w:t>’</w:t>
      </w:r>
      <w:r w:rsidRPr="000320EB">
        <w:t xml:space="preserve"> </w:t>
      </w:r>
      <w:r w:rsidR="00175CA6">
        <w:t xml:space="preserve">is marked with </w:t>
      </w:r>
      <w:r w:rsidR="00175CA6" w:rsidRPr="00175CA6">
        <w:rPr>
          <w:lang w:eastAsia="en-US"/>
        </w:rPr>
        <w:t xml:space="preserve">a </w:t>
      </w:r>
      <w:r w:rsidR="00175CA6" w:rsidRPr="00175CA6">
        <w:t xml:space="preserve">slight increase in pitch of </w:t>
      </w:r>
      <w:r w:rsidR="00175CA6">
        <w:t xml:space="preserve">its </w:t>
      </w:r>
      <w:r w:rsidR="00175CA6" w:rsidRPr="00175CA6">
        <w:t xml:space="preserve">stressed </w:t>
      </w:r>
      <w:r w:rsidR="005A3EC7">
        <w:t>penultimate syllable</w:t>
      </w:r>
      <w:r>
        <w:t xml:space="preserve"> (</w:t>
      </w:r>
      <w:r w:rsidR="00B7093A">
        <w:t>“</w:t>
      </w:r>
      <w:r>
        <w:t>  ́ </w:t>
      </w:r>
      <w:r w:rsidR="00B7093A">
        <w:t>”</w:t>
      </w:r>
      <w:r>
        <w:t xml:space="preserve">) and </w:t>
      </w:r>
      <w:r w:rsidR="00C81D69">
        <w:t xml:space="preserve">it </w:t>
      </w:r>
      <w:r>
        <w:t xml:space="preserve">is </w:t>
      </w:r>
      <w:r w:rsidRPr="000320EB">
        <w:t>separated from the rest of the clause with a comma intonation</w:t>
      </w:r>
      <w:r w:rsidR="00175CA6">
        <w:t xml:space="preserve"> (</w:t>
      </w:r>
      <w:r w:rsidR="00B7093A">
        <w:t>“</w:t>
      </w:r>
      <w:r w:rsidRPr="000320EB">
        <w:t>|</w:t>
      </w:r>
      <w:r w:rsidR="00B7093A">
        <w:t>”</w:t>
      </w:r>
      <w:r w:rsidR="00175CA6">
        <w:t>)</w:t>
      </w:r>
      <w:r w:rsidRPr="000320EB">
        <w:t>.</w:t>
      </w:r>
      <w:r>
        <w:t xml:space="preserve"> Besides</w:t>
      </w:r>
      <w:r w:rsidRPr="000320EB">
        <w:t xml:space="preserve">, </w:t>
      </w:r>
      <w:r>
        <w:t xml:space="preserve">the ultimate syllable of </w:t>
      </w:r>
      <w:r w:rsidRPr="00E60769">
        <w:rPr>
          <w:rStyle w:val="ChItalBold"/>
        </w:rPr>
        <w:t>bunu</w:t>
      </w:r>
      <w:r>
        <w:t xml:space="preserve"> </w:t>
      </w:r>
      <w:r w:rsidR="00B7093A">
        <w:t>‘</w:t>
      </w:r>
      <w:r>
        <w:t>kill</w:t>
      </w:r>
      <w:r w:rsidR="00B7093A">
        <w:t>’</w:t>
      </w:r>
      <w:r>
        <w:t xml:space="preserve"> </w:t>
      </w:r>
      <w:r w:rsidRPr="000320EB">
        <w:t>receives final leng</w:t>
      </w:r>
      <w:r>
        <w:t>theni</w:t>
      </w:r>
      <w:r w:rsidRPr="000320EB">
        <w:t xml:space="preserve">ng, signaled with the vowel </w:t>
      </w:r>
      <w:r>
        <w:t>trip</w:t>
      </w:r>
      <w:r w:rsidRPr="000320EB">
        <w:t>ling</w:t>
      </w:r>
      <w:r>
        <w:t>.</w:t>
      </w:r>
      <w:r w:rsidRPr="000320EB">
        <w:t xml:space="preserve"> In </w:t>
      </w:r>
      <w:r w:rsidRPr="000320EB">
        <w:fldChar w:fldCharType="begin"/>
      </w:r>
      <w:r w:rsidRPr="000320EB">
        <w:instrText xml:space="preserve"> REF _Ref367295790 \h </w:instrText>
      </w:r>
      <w:r>
        <w:instrText xml:space="preserve"> \* MERGEFORMAT </w:instrText>
      </w:r>
      <w:r w:rsidRPr="000320EB">
        <w:fldChar w:fldCharType="separate"/>
      </w:r>
      <w:r w:rsidR="00154D81" w:rsidRPr="0096082A">
        <w:t>(</w:t>
      </w:r>
      <w:r w:rsidR="00154D81" w:rsidRPr="00154D81">
        <w:t>10)</w:t>
      </w:r>
      <w:r w:rsidRPr="000320EB">
        <w:fldChar w:fldCharType="end"/>
      </w:r>
      <w:r w:rsidRPr="000320EB">
        <w:t xml:space="preserve">, </w:t>
      </w:r>
      <w:r>
        <w:t xml:space="preserve">the preposed object remains unmarked but the </w:t>
      </w:r>
      <w:r w:rsidRPr="000320EB">
        <w:t xml:space="preserve">clause-final verb </w:t>
      </w:r>
      <w:r w:rsidRPr="000320EB">
        <w:rPr>
          <w:rStyle w:val="ChItalBold"/>
        </w:rPr>
        <w:t>potong</w:t>
      </w:r>
      <w:r w:rsidRPr="000320EB">
        <w:t xml:space="preserve"> </w:t>
      </w:r>
      <w:r w:rsidR="00B7093A">
        <w:t>‘</w:t>
      </w:r>
      <w:r w:rsidRPr="000320EB">
        <w:t>cut</w:t>
      </w:r>
      <w:r w:rsidR="00B7093A">
        <w:t>’</w:t>
      </w:r>
      <w:r w:rsidRPr="000320EB">
        <w:t xml:space="preserve"> </w:t>
      </w:r>
      <w:r w:rsidR="005A3EC7">
        <w:t xml:space="preserve">is marked with </w:t>
      </w:r>
      <w:r w:rsidR="005A3EC7" w:rsidRPr="00175CA6">
        <w:rPr>
          <w:lang w:eastAsia="en-US"/>
        </w:rPr>
        <w:t xml:space="preserve">a </w:t>
      </w:r>
      <w:r w:rsidR="005A3EC7" w:rsidRPr="00175CA6">
        <w:t xml:space="preserve">slight increase in pitch of </w:t>
      </w:r>
      <w:r w:rsidR="005A3EC7">
        <w:t xml:space="preserve">its </w:t>
      </w:r>
      <w:r w:rsidR="005A3EC7" w:rsidRPr="00175CA6">
        <w:t xml:space="preserve">stressed </w:t>
      </w:r>
      <w:r w:rsidR="005A3EC7">
        <w:t>penultimate syllables</w:t>
      </w:r>
      <w:r w:rsidRPr="000320EB">
        <w:t>.</w:t>
      </w:r>
    </w:p>
    <w:p w14:paraId="6AFE1A67" w14:textId="77777777" w:rsidR="00075364" w:rsidRDefault="00075364" w:rsidP="00075364">
      <w:pPr>
        <w:pStyle w:val="ExampleTitle"/>
      </w:pPr>
      <w:r w:rsidRPr="000320EB">
        <w:t>Bivalent verbs with preposed object arguments</w:t>
      </w:r>
    </w:p>
    <w:tbl>
      <w:tblPr>
        <w:tblW w:w="3110" w:type="dxa"/>
        <w:tblCellMar>
          <w:left w:w="42" w:type="dxa"/>
          <w:right w:w="42" w:type="dxa"/>
        </w:tblCellMar>
        <w:tblLook w:val="01E0" w:firstRow="1" w:lastRow="1" w:firstColumn="1" w:lastColumn="1" w:noHBand="0" w:noVBand="0"/>
      </w:tblPr>
      <w:tblGrid>
        <w:gridCol w:w="709"/>
        <w:gridCol w:w="684"/>
        <w:gridCol w:w="125"/>
        <w:gridCol w:w="740"/>
        <w:gridCol w:w="852"/>
      </w:tblGrid>
      <w:tr w:rsidR="00AC23C4" w:rsidRPr="008C7D8B" w14:paraId="4FD69CDF" w14:textId="77777777" w:rsidTr="00AC23C4">
        <w:tc>
          <w:tcPr>
            <w:tcW w:w="709" w:type="dxa"/>
            <w:shd w:val="clear" w:color="auto" w:fill="auto"/>
          </w:tcPr>
          <w:p w14:paraId="3147D1A9" w14:textId="77777777" w:rsidR="00075364" w:rsidRPr="00AC23C4" w:rsidRDefault="00075364" w:rsidP="00075364">
            <w:pPr>
              <w:pStyle w:val="O0Nwnext"/>
              <w:rPr>
                <w:szCs w:val="19"/>
              </w:rPr>
            </w:pPr>
            <w:bookmarkStart w:id="4408" w:name="_Ref367295788"/>
            <w:r w:rsidRPr="000320EB">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9</w:t>
            </w:r>
            <w:r w:rsidRPr="00AC23C4">
              <w:rPr>
                <w:szCs w:val="19"/>
              </w:rPr>
              <w:fldChar w:fldCharType="end"/>
            </w:r>
            <w:r w:rsidRPr="00AC23C4">
              <w:rPr>
                <w:szCs w:val="19"/>
              </w:rPr>
              <w:t>)</w:t>
            </w:r>
            <w:bookmarkEnd w:id="4408"/>
          </w:p>
        </w:tc>
        <w:tc>
          <w:tcPr>
            <w:tcW w:w="684" w:type="dxa"/>
            <w:shd w:val="clear" w:color="auto" w:fill="auto"/>
          </w:tcPr>
          <w:p w14:paraId="2B431E22" w14:textId="77777777" w:rsidR="00075364" w:rsidRPr="00172A0E" w:rsidRDefault="00075364" w:rsidP="00075364">
            <w:pPr>
              <w:pStyle w:val="Text"/>
            </w:pPr>
            <w:r>
              <w:t>pá</w:t>
            </w:r>
            <w:r w:rsidRPr="00172A0E">
              <w:t>ylot</w:t>
            </w:r>
          </w:p>
        </w:tc>
        <w:tc>
          <w:tcPr>
            <w:tcW w:w="125" w:type="dxa"/>
            <w:shd w:val="clear" w:color="auto" w:fill="auto"/>
          </w:tcPr>
          <w:p w14:paraId="48E7BABE" w14:textId="77777777" w:rsidR="00075364" w:rsidRPr="008C79E6" w:rsidRDefault="00075364" w:rsidP="00075364">
            <w:pPr>
              <w:pStyle w:val="Text"/>
            </w:pPr>
            <w:r w:rsidRPr="008C79E6">
              <w:t>|</w:t>
            </w:r>
          </w:p>
        </w:tc>
        <w:tc>
          <w:tcPr>
            <w:tcW w:w="740" w:type="dxa"/>
            <w:shd w:val="clear" w:color="auto" w:fill="auto"/>
          </w:tcPr>
          <w:p w14:paraId="7CF3F44B" w14:textId="77777777" w:rsidR="00075364" w:rsidRPr="00172A0E" w:rsidRDefault="00075364" w:rsidP="00075364">
            <w:pPr>
              <w:pStyle w:val="Text"/>
            </w:pPr>
            <w:r w:rsidRPr="00172A0E">
              <w:t>dorang</w:t>
            </w:r>
          </w:p>
        </w:tc>
        <w:tc>
          <w:tcPr>
            <w:tcW w:w="852" w:type="dxa"/>
            <w:shd w:val="clear" w:color="auto" w:fill="auto"/>
          </w:tcPr>
          <w:p w14:paraId="35EFE951" w14:textId="77777777" w:rsidR="00075364" w:rsidRPr="0096082A" w:rsidRDefault="00075364" w:rsidP="00075364">
            <w:pPr>
              <w:pStyle w:val="Text"/>
              <w:rPr>
                <w:rStyle w:val="ChBlueBold"/>
              </w:rPr>
            </w:pPr>
            <w:r w:rsidRPr="0096082A">
              <w:rPr>
                <w:rStyle w:val="ChBlueBold"/>
              </w:rPr>
              <w:t>bunu</w:t>
            </w:r>
            <w:r>
              <w:rPr>
                <w:rStyle w:val="ChBlueBold"/>
              </w:rPr>
              <w:t>uu</w:t>
            </w:r>
          </w:p>
        </w:tc>
      </w:tr>
      <w:tr w:rsidR="00AC23C4" w:rsidRPr="00AC23C4" w14:paraId="3E6A65F8" w14:textId="77777777" w:rsidTr="00AC23C4">
        <w:tc>
          <w:tcPr>
            <w:tcW w:w="709" w:type="dxa"/>
            <w:shd w:val="clear" w:color="auto" w:fill="auto"/>
          </w:tcPr>
          <w:p w14:paraId="774CE5AF" w14:textId="77777777" w:rsidR="00075364" w:rsidRPr="00172A0E" w:rsidRDefault="00075364" w:rsidP="00075364">
            <w:pPr>
              <w:pStyle w:val="GlossEng"/>
            </w:pPr>
          </w:p>
        </w:tc>
        <w:tc>
          <w:tcPr>
            <w:tcW w:w="684" w:type="dxa"/>
            <w:shd w:val="clear" w:color="auto" w:fill="auto"/>
          </w:tcPr>
          <w:p w14:paraId="5C146023" w14:textId="77777777" w:rsidR="00075364" w:rsidRPr="00172A0E" w:rsidRDefault="00075364" w:rsidP="00075364">
            <w:pPr>
              <w:pStyle w:val="GlossEng"/>
            </w:pPr>
            <w:r w:rsidRPr="00172A0E">
              <w:t>pilot</w:t>
            </w:r>
          </w:p>
        </w:tc>
        <w:tc>
          <w:tcPr>
            <w:tcW w:w="125" w:type="dxa"/>
            <w:shd w:val="clear" w:color="auto" w:fill="auto"/>
          </w:tcPr>
          <w:p w14:paraId="14B8F868" w14:textId="77777777" w:rsidR="00075364" w:rsidRPr="000320EB" w:rsidRDefault="00075364" w:rsidP="00075364">
            <w:pPr>
              <w:pStyle w:val="GlossEng"/>
            </w:pPr>
          </w:p>
        </w:tc>
        <w:tc>
          <w:tcPr>
            <w:tcW w:w="740" w:type="dxa"/>
            <w:shd w:val="clear" w:color="auto" w:fill="auto"/>
          </w:tcPr>
          <w:p w14:paraId="171E7185" w14:textId="77777777" w:rsidR="00075364" w:rsidRPr="0099608C" w:rsidRDefault="00075364" w:rsidP="00075364">
            <w:pPr>
              <w:pStyle w:val="GlossEng"/>
              <w:rPr>
                <w:rStyle w:val="ChSmallCaps"/>
              </w:rPr>
            </w:pPr>
            <w:r w:rsidRPr="0099608C">
              <w:rPr>
                <w:rStyle w:val="ChSmallCaps"/>
              </w:rPr>
              <w:t>3pl</w:t>
            </w:r>
          </w:p>
        </w:tc>
        <w:tc>
          <w:tcPr>
            <w:tcW w:w="852" w:type="dxa"/>
            <w:shd w:val="clear" w:color="auto" w:fill="auto"/>
          </w:tcPr>
          <w:p w14:paraId="05F5B697" w14:textId="77777777" w:rsidR="00075364" w:rsidRPr="00172A0E" w:rsidRDefault="00075364" w:rsidP="00075364">
            <w:pPr>
              <w:pStyle w:val="GlossEng"/>
            </w:pPr>
            <w:r w:rsidRPr="00172A0E">
              <w:t>kill</w:t>
            </w:r>
          </w:p>
        </w:tc>
      </w:tr>
    </w:tbl>
    <w:p w14:paraId="12D6ADE5" w14:textId="16F87A22" w:rsidR="00075364" w:rsidRDefault="00B7093A" w:rsidP="00075364">
      <w:pPr>
        <w:pStyle w:val="FreeTranslEng"/>
      </w:pPr>
      <w:r>
        <w:t>‘</w:t>
      </w:r>
      <w:r w:rsidR="00075364">
        <w:t xml:space="preserve">the pilot they </w:t>
      </w:r>
      <w:r w:rsidR="00075364" w:rsidRPr="00D435A2">
        <w:rPr>
          <w:rStyle w:val="ChBlueBold"/>
        </w:rPr>
        <w:t>killed</w:t>
      </w:r>
      <w:r>
        <w:t>’</w:t>
      </w:r>
      <w:r w:rsidR="00075364">
        <w:t xml:space="preserve"> </w:t>
      </w:r>
      <w:r w:rsidR="00075364" w:rsidRPr="0096082A">
        <w:rPr>
          <w:rStyle w:val="ExampleSource"/>
        </w:rPr>
        <w:t>[081025-004-Cv.0040]</w:t>
      </w:r>
    </w:p>
    <w:tbl>
      <w:tblPr>
        <w:tblW w:w="6031" w:type="dxa"/>
        <w:tblCellMar>
          <w:left w:w="42" w:type="dxa"/>
          <w:right w:w="42" w:type="dxa"/>
        </w:tblCellMar>
        <w:tblLook w:val="01E0" w:firstRow="1" w:lastRow="1" w:firstColumn="1" w:lastColumn="1" w:noHBand="0" w:noVBand="0"/>
      </w:tblPr>
      <w:tblGrid>
        <w:gridCol w:w="709"/>
        <w:gridCol w:w="584"/>
        <w:gridCol w:w="484"/>
        <w:gridCol w:w="567"/>
        <w:gridCol w:w="962"/>
        <w:gridCol w:w="1012"/>
        <w:gridCol w:w="484"/>
        <w:gridCol w:w="489"/>
        <w:gridCol w:w="740"/>
      </w:tblGrid>
      <w:tr w:rsidR="00AC23C4" w:rsidRPr="000320EB" w14:paraId="467FAF49" w14:textId="77777777" w:rsidTr="00AC23C4">
        <w:tc>
          <w:tcPr>
            <w:tcW w:w="709" w:type="dxa"/>
            <w:shd w:val="clear" w:color="auto" w:fill="auto"/>
          </w:tcPr>
          <w:p w14:paraId="50D9D2A7" w14:textId="77777777" w:rsidR="00075364" w:rsidRPr="00AC23C4" w:rsidRDefault="00075364" w:rsidP="00075364">
            <w:pPr>
              <w:pStyle w:val="O0Nwnext"/>
              <w:rPr>
                <w:szCs w:val="19"/>
              </w:rPr>
            </w:pPr>
            <w:bookmarkStart w:id="4409" w:name="_Ref367295790"/>
            <w:r w:rsidRPr="0096082A">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0</w:t>
            </w:r>
            <w:r w:rsidRPr="00AC23C4">
              <w:rPr>
                <w:szCs w:val="19"/>
              </w:rPr>
              <w:fldChar w:fldCharType="end"/>
            </w:r>
            <w:r w:rsidRPr="00AC23C4">
              <w:rPr>
                <w:szCs w:val="19"/>
              </w:rPr>
              <w:t>)</w:t>
            </w:r>
            <w:bookmarkEnd w:id="4409"/>
          </w:p>
        </w:tc>
        <w:tc>
          <w:tcPr>
            <w:tcW w:w="584" w:type="dxa"/>
            <w:shd w:val="clear" w:color="auto" w:fill="auto"/>
          </w:tcPr>
          <w:p w14:paraId="4F732DCE" w14:textId="77777777" w:rsidR="00075364" w:rsidRPr="0096082A" w:rsidRDefault="00075364" w:rsidP="00075364">
            <w:pPr>
              <w:pStyle w:val="Text"/>
            </w:pPr>
            <w:r w:rsidRPr="0096082A">
              <w:t>dong</w:t>
            </w:r>
          </w:p>
        </w:tc>
        <w:tc>
          <w:tcPr>
            <w:tcW w:w="484" w:type="dxa"/>
            <w:shd w:val="clear" w:color="auto" w:fill="auto"/>
          </w:tcPr>
          <w:p w14:paraId="10B10936" w14:textId="77777777" w:rsidR="00075364" w:rsidRPr="0096082A" w:rsidRDefault="00075364" w:rsidP="00075364">
            <w:pPr>
              <w:pStyle w:val="Text"/>
            </w:pPr>
            <w:r w:rsidRPr="0096082A">
              <w:t>dua</w:t>
            </w:r>
          </w:p>
        </w:tc>
        <w:tc>
          <w:tcPr>
            <w:tcW w:w="567" w:type="dxa"/>
            <w:shd w:val="clear" w:color="auto" w:fill="auto"/>
          </w:tcPr>
          <w:p w14:paraId="72BB1A21" w14:textId="77777777" w:rsidR="00075364" w:rsidRPr="0096082A" w:rsidRDefault="00075364" w:rsidP="00075364">
            <w:pPr>
              <w:pStyle w:val="Text"/>
            </w:pPr>
            <w:r w:rsidRPr="0096082A">
              <w:t>pu</w:t>
            </w:r>
          </w:p>
        </w:tc>
        <w:tc>
          <w:tcPr>
            <w:tcW w:w="962" w:type="dxa"/>
            <w:shd w:val="clear" w:color="auto" w:fill="auto"/>
          </w:tcPr>
          <w:p w14:paraId="0EE66910" w14:textId="77777777" w:rsidR="00075364" w:rsidRPr="0096082A" w:rsidRDefault="00075364" w:rsidP="00075364">
            <w:pPr>
              <w:pStyle w:val="Text"/>
            </w:pPr>
            <w:r w:rsidRPr="0096082A">
              <w:t>telefisi</w:t>
            </w:r>
          </w:p>
        </w:tc>
        <w:tc>
          <w:tcPr>
            <w:tcW w:w="1012" w:type="dxa"/>
            <w:shd w:val="clear" w:color="auto" w:fill="auto"/>
          </w:tcPr>
          <w:p w14:paraId="38595511" w14:textId="77777777" w:rsidR="00075364" w:rsidRPr="0096082A" w:rsidRDefault="00075364" w:rsidP="00075364">
            <w:pPr>
              <w:pStyle w:val="Text"/>
            </w:pPr>
            <w:r w:rsidRPr="0096082A">
              <w:t>sidi</w:t>
            </w:r>
          </w:p>
        </w:tc>
        <w:tc>
          <w:tcPr>
            <w:tcW w:w="484" w:type="dxa"/>
            <w:shd w:val="clear" w:color="auto" w:fill="auto"/>
          </w:tcPr>
          <w:p w14:paraId="5621473D" w14:textId="77777777" w:rsidR="00075364" w:rsidRPr="0096082A" w:rsidRDefault="00075364" w:rsidP="00075364">
            <w:pPr>
              <w:pStyle w:val="Text"/>
            </w:pPr>
            <w:r w:rsidRPr="0096082A">
              <w:t>dua</w:t>
            </w:r>
          </w:p>
        </w:tc>
        <w:tc>
          <w:tcPr>
            <w:tcW w:w="489" w:type="dxa"/>
            <w:shd w:val="clear" w:color="auto" w:fill="auto"/>
          </w:tcPr>
          <w:p w14:paraId="55B6D5BC" w14:textId="77777777" w:rsidR="00075364" w:rsidRPr="0096082A" w:rsidRDefault="00075364" w:rsidP="00075364">
            <w:pPr>
              <w:pStyle w:val="Text"/>
            </w:pPr>
            <w:r w:rsidRPr="0096082A">
              <w:t>dia</w:t>
            </w:r>
          </w:p>
        </w:tc>
        <w:tc>
          <w:tcPr>
            <w:tcW w:w="740" w:type="dxa"/>
            <w:shd w:val="clear" w:color="auto" w:fill="auto"/>
          </w:tcPr>
          <w:p w14:paraId="623280AF" w14:textId="77777777" w:rsidR="00075364" w:rsidRPr="000320EB" w:rsidRDefault="00075364" w:rsidP="00075364">
            <w:pPr>
              <w:pStyle w:val="Text"/>
              <w:rPr>
                <w:rStyle w:val="ChBlueBold"/>
              </w:rPr>
            </w:pPr>
            <w:r w:rsidRPr="0096082A">
              <w:rPr>
                <w:rStyle w:val="ChBlueBold"/>
              </w:rPr>
              <w:t>pótong</w:t>
            </w:r>
          </w:p>
        </w:tc>
      </w:tr>
      <w:tr w:rsidR="00AC23C4" w:rsidRPr="00AC23C4" w14:paraId="2371B59A" w14:textId="77777777" w:rsidTr="00AC23C4">
        <w:tc>
          <w:tcPr>
            <w:tcW w:w="709" w:type="dxa"/>
            <w:shd w:val="clear" w:color="auto" w:fill="auto"/>
          </w:tcPr>
          <w:p w14:paraId="2B746B12" w14:textId="77777777" w:rsidR="00075364" w:rsidRPr="000320EB" w:rsidRDefault="00075364" w:rsidP="00075364">
            <w:pPr>
              <w:pStyle w:val="GlossEng"/>
            </w:pPr>
          </w:p>
        </w:tc>
        <w:tc>
          <w:tcPr>
            <w:tcW w:w="584" w:type="dxa"/>
            <w:shd w:val="clear" w:color="auto" w:fill="auto"/>
          </w:tcPr>
          <w:p w14:paraId="2C3C6C6E" w14:textId="77777777" w:rsidR="00075364" w:rsidRPr="0099608C" w:rsidRDefault="00075364" w:rsidP="00075364">
            <w:pPr>
              <w:pStyle w:val="GlossEng"/>
              <w:rPr>
                <w:rStyle w:val="ChSmallCaps"/>
              </w:rPr>
            </w:pPr>
            <w:r w:rsidRPr="0099608C">
              <w:rPr>
                <w:rStyle w:val="ChSmallCaps"/>
              </w:rPr>
              <w:t>3pl</w:t>
            </w:r>
          </w:p>
        </w:tc>
        <w:tc>
          <w:tcPr>
            <w:tcW w:w="484" w:type="dxa"/>
            <w:shd w:val="clear" w:color="auto" w:fill="auto"/>
          </w:tcPr>
          <w:p w14:paraId="2518781A" w14:textId="77777777" w:rsidR="00075364" w:rsidRPr="000320EB" w:rsidRDefault="00075364" w:rsidP="00075364">
            <w:pPr>
              <w:pStyle w:val="GlossEng"/>
            </w:pPr>
            <w:r w:rsidRPr="000320EB">
              <w:t>two</w:t>
            </w:r>
          </w:p>
        </w:tc>
        <w:tc>
          <w:tcPr>
            <w:tcW w:w="567" w:type="dxa"/>
            <w:shd w:val="clear" w:color="auto" w:fill="auto"/>
          </w:tcPr>
          <w:p w14:paraId="36C44381" w14:textId="77777777" w:rsidR="00075364" w:rsidRPr="0099608C" w:rsidRDefault="00075364" w:rsidP="00075364">
            <w:pPr>
              <w:pStyle w:val="GlossEng"/>
              <w:rPr>
                <w:rStyle w:val="ChSmallCaps"/>
              </w:rPr>
            </w:pPr>
            <w:r w:rsidRPr="0099608C">
              <w:rPr>
                <w:rStyle w:val="ChSmallCaps"/>
              </w:rPr>
              <w:t>poss</w:t>
            </w:r>
          </w:p>
        </w:tc>
        <w:tc>
          <w:tcPr>
            <w:tcW w:w="962" w:type="dxa"/>
            <w:shd w:val="clear" w:color="auto" w:fill="auto"/>
          </w:tcPr>
          <w:p w14:paraId="225E7F56" w14:textId="77777777" w:rsidR="00075364" w:rsidRPr="000320EB" w:rsidRDefault="00075364" w:rsidP="00075364">
            <w:pPr>
              <w:pStyle w:val="GlossEng"/>
            </w:pPr>
            <w:r w:rsidRPr="000320EB">
              <w:t>television</w:t>
            </w:r>
          </w:p>
        </w:tc>
        <w:tc>
          <w:tcPr>
            <w:tcW w:w="1012" w:type="dxa"/>
            <w:shd w:val="clear" w:color="auto" w:fill="auto"/>
          </w:tcPr>
          <w:p w14:paraId="1E47C70F" w14:textId="77777777" w:rsidR="00075364" w:rsidRPr="000320EB" w:rsidRDefault="00075364" w:rsidP="00075364">
            <w:pPr>
              <w:pStyle w:val="GlossEng"/>
            </w:pPr>
            <w:r w:rsidRPr="000320EB">
              <w:t>CD.player</w:t>
            </w:r>
          </w:p>
        </w:tc>
        <w:tc>
          <w:tcPr>
            <w:tcW w:w="484" w:type="dxa"/>
            <w:shd w:val="clear" w:color="auto" w:fill="auto"/>
          </w:tcPr>
          <w:p w14:paraId="42AC427F" w14:textId="77777777" w:rsidR="00075364" w:rsidRPr="000320EB" w:rsidRDefault="00075364" w:rsidP="00075364">
            <w:pPr>
              <w:pStyle w:val="GlossEng"/>
            </w:pPr>
            <w:r w:rsidRPr="000320EB">
              <w:t>two</w:t>
            </w:r>
          </w:p>
        </w:tc>
        <w:tc>
          <w:tcPr>
            <w:tcW w:w="489" w:type="dxa"/>
            <w:shd w:val="clear" w:color="auto" w:fill="auto"/>
          </w:tcPr>
          <w:p w14:paraId="657FD6E1" w14:textId="77777777" w:rsidR="00075364" w:rsidRPr="0099608C" w:rsidRDefault="00075364" w:rsidP="00075364">
            <w:pPr>
              <w:pStyle w:val="GlossEng"/>
              <w:rPr>
                <w:rStyle w:val="ChSmallCaps"/>
              </w:rPr>
            </w:pPr>
            <w:r w:rsidRPr="0099608C">
              <w:rPr>
                <w:rStyle w:val="ChSmallCaps"/>
              </w:rPr>
              <w:t>3sg</w:t>
            </w:r>
          </w:p>
        </w:tc>
        <w:tc>
          <w:tcPr>
            <w:tcW w:w="740" w:type="dxa"/>
            <w:shd w:val="clear" w:color="auto" w:fill="auto"/>
          </w:tcPr>
          <w:p w14:paraId="74636049" w14:textId="77777777" w:rsidR="00075364" w:rsidRPr="000320EB" w:rsidRDefault="00075364" w:rsidP="00075364">
            <w:pPr>
              <w:pStyle w:val="GlossEng"/>
            </w:pPr>
            <w:r w:rsidRPr="000320EB">
              <w:t>cut</w:t>
            </w:r>
          </w:p>
        </w:tc>
      </w:tr>
    </w:tbl>
    <w:p w14:paraId="5C5089C5" w14:textId="51787328" w:rsidR="00075364" w:rsidRPr="000320EB" w:rsidRDefault="00B7093A" w:rsidP="00075364">
      <w:pPr>
        <w:pStyle w:val="FreeTranslEng"/>
      </w:pPr>
      <w:r>
        <w:t>‘</w:t>
      </w:r>
      <w:r w:rsidR="00075364" w:rsidRPr="008C79E6">
        <w:t>the television (and) both CDs of the two of them he</w:t>
      </w:r>
      <w:r w:rsidR="00075364" w:rsidRPr="000320EB">
        <w:t xml:space="preserve"> </w:t>
      </w:r>
      <w:r w:rsidR="00075364" w:rsidRPr="00D435A2">
        <w:rPr>
          <w:rStyle w:val="ChBlueBold"/>
        </w:rPr>
        <w:t>destroyed</w:t>
      </w:r>
      <w:r>
        <w:t>’</w:t>
      </w:r>
      <w:r w:rsidR="00075364" w:rsidRPr="000320EB">
        <w:t xml:space="preserve"> </w:t>
      </w:r>
      <w:r w:rsidR="00075364" w:rsidRPr="000320EB">
        <w:rPr>
          <w:rStyle w:val="ExampleSource"/>
        </w:rPr>
        <w:t>[081011-009-Cv.0006]</w:t>
      </w:r>
    </w:p>
    <w:p w14:paraId="18C22695" w14:textId="7DB1F4FD" w:rsidR="00075364" w:rsidRPr="000320EB" w:rsidRDefault="00075364" w:rsidP="006A1546">
      <w:pPr>
        <w:pStyle w:val="Body0005after"/>
      </w:pPr>
      <w:r w:rsidRPr="000320EB">
        <w:t xml:space="preserve">When one or both of the core arguments are understood from the context, they can be omitted, as shown in </w:t>
      </w:r>
      <w:r w:rsidRPr="000320EB">
        <w:fldChar w:fldCharType="begin"/>
      </w:r>
      <w:r w:rsidRPr="000320EB">
        <w:instrText xml:space="preserve"> REF _Ref367281460 \h </w:instrText>
      </w:r>
      <w:r>
        <w:instrText xml:space="preserve"> \* MERGEFORMAT </w:instrText>
      </w:r>
      <w:r w:rsidRPr="000320EB">
        <w:fldChar w:fldCharType="separate"/>
      </w:r>
      <w:r w:rsidR="00154D81" w:rsidRPr="00C1038F">
        <w:t>(</w:t>
      </w:r>
      <w:r w:rsidR="00154D81" w:rsidRPr="00154D81">
        <w:t>11)</w:t>
      </w:r>
      <w:r w:rsidRPr="000320EB">
        <w:fldChar w:fldCharType="end"/>
      </w:r>
      <w:r w:rsidRPr="000320EB">
        <w:t xml:space="preserve"> to </w:t>
      </w:r>
      <w:r w:rsidRPr="000320EB">
        <w:fldChar w:fldCharType="begin"/>
      </w:r>
      <w:r w:rsidRPr="000320EB">
        <w:instrText xml:space="preserve"> REF _Ref367291417 \h </w:instrText>
      </w:r>
      <w:r>
        <w:instrText xml:space="preserve"> \* MERGEFORMAT </w:instrText>
      </w:r>
      <w:r w:rsidRPr="000320EB">
        <w:fldChar w:fldCharType="separate"/>
      </w:r>
      <w:r w:rsidR="00154D81" w:rsidRPr="000320EB">
        <w:t>(</w:t>
      </w:r>
      <w:r w:rsidR="00154D81" w:rsidRPr="00154D81">
        <w:t>16)</w:t>
      </w:r>
      <w:r w:rsidRPr="000320EB">
        <w:fldChar w:fldCharType="end"/>
      </w:r>
      <w:r>
        <w:t>.</w:t>
      </w:r>
      <w:r w:rsidRPr="000320EB">
        <w:rPr>
          <w:rStyle w:val="FootnoteReference"/>
        </w:rPr>
        <w:footnoteReference w:id="228"/>
      </w:r>
      <w:r>
        <w:t xml:space="preserve"> </w:t>
      </w:r>
      <w:r w:rsidRPr="000320EB">
        <w:t xml:space="preserve">Elision of the object argument is illustrated </w:t>
      </w:r>
      <w:r>
        <w:t xml:space="preserve">for </w:t>
      </w:r>
      <w:r w:rsidRPr="000320EB">
        <w:rPr>
          <w:rStyle w:val="ChItalBold"/>
        </w:rPr>
        <w:t>bunu</w:t>
      </w:r>
      <w:r w:rsidRPr="000320EB">
        <w:t xml:space="preserve"> </w:t>
      </w:r>
      <w:r w:rsidR="00B7093A">
        <w:t>‘</w:t>
      </w:r>
      <w:r w:rsidRPr="000320EB">
        <w:t>kill</w:t>
      </w:r>
      <w:r w:rsidR="00B7093A">
        <w:t>’</w:t>
      </w:r>
      <w:r w:rsidRPr="000320EB">
        <w:t xml:space="preserve"> in </w:t>
      </w:r>
      <w:r w:rsidRPr="000320EB">
        <w:fldChar w:fldCharType="begin"/>
      </w:r>
      <w:r w:rsidRPr="000320EB">
        <w:instrText xml:space="preserve"> REF _Ref367281460 \h </w:instrText>
      </w:r>
      <w:r>
        <w:instrText xml:space="preserve"> \* MERGEFORMAT </w:instrText>
      </w:r>
      <w:r w:rsidRPr="000320EB">
        <w:fldChar w:fldCharType="separate"/>
      </w:r>
      <w:r w:rsidR="00154D81" w:rsidRPr="00C1038F">
        <w:t>(</w:t>
      </w:r>
      <w:r w:rsidR="00154D81" w:rsidRPr="00154D81">
        <w:t>11)</w:t>
      </w:r>
      <w:r w:rsidRPr="000320EB">
        <w:fldChar w:fldCharType="end"/>
      </w:r>
      <w:r w:rsidRPr="000320EB">
        <w:t xml:space="preserve">, and </w:t>
      </w:r>
      <w:r w:rsidRPr="000320EB">
        <w:rPr>
          <w:rStyle w:val="ChItalBold"/>
        </w:rPr>
        <w:t>potong</w:t>
      </w:r>
      <w:r w:rsidRPr="000320EB">
        <w:t xml:space="preserve"> </w:t>
      </w:r>
      <w:r w:rsidR="00B7093A">
        <w:t>‘</w:t>
      </w:r>
      <w:r w:rsidRPr="000320EB">
        <w:t xml:space="preserve">cut (up) in </w:t>
      </w:r>
      <w:r w:rsidRPr="000320EB">
        <w:fldChar w:fldCharType="begin"/>
      </w:r>
      <w:r w:rsidRPr="000320EB">
        <w:instrText xml:space="preserve"> REF _Ref346965802 \h </w:instrText>
      </w:r>
      <w:r>
        <w:instrText xml:space="preserve"> \* MERGEFORMAT </w:instrText>
      </w:r>
      <w:r w:rsidRPr="000320EB">
        <w:fldChar w:fldCharType="separate"/>
      </w:r>
      <w:r w:rsidR="00154D81" w:rsidRPr="00C1038F">
        <w:t>(</w:t>
      </w:r>
      <w:r w:rsidR="00154D81" w:rsidRPr="00154D81">
        <w:t>12)</w:t>
      </w:r>
      <w:r w:rsidRPr="000320EB">
        <w:fldChar w:fldCharType="end"/>
      </w:r>
      <w:r w:rsidRPr="000320EB">
        <w:t>.</w:t>
      </w:r>
    </w:p>
    <w:p w14:paraId="6B4ED7B3" w14:textId="5AF2AA69" w:rsidR="00075364" w:rsidRPr="000320EB" w:rsidRDefault="00075364" w:rsidP="00075364">
      <w:pPr>
        <w:pStyle w:val="ExampleTitle"/>
      </w:pPr>
      <w:r w:rsidRPr="000320EB">
        <w:t>Elision</w:t>
      </w:r>
      <w:r>
        <w:t xml:space="preserve"> of </w:t>
      </w:r>
      <w:r w:rsidR="00D4475D">
        <w:t xml:space="preserve">the </w:t>
      </w:r>
      <w:r w:rsidRPr="000320EB">
        <w:t xml:space="preserve">object </w:t>
      </w:r>
      <w:r>
        <w:t xml:space="preserve">argument </w:t>
      </w:r>
      <w:r w:rsidRPr="000320EB">
        <w:t xml:space="preserve">and </w:t>
      </w:r>
      <w:r>
        <w:t xml:space="preserve">retention of </w:t>
      </w:r>
      <w:r w:rsidR="00D4475D">
        <w:t xml:space="preserve">the </w:t>
      </w:r>
      <w:r>
        <w:t>subject argument</w:t>
      </w:r>
    </w:p>
    <w:tbl>
      <w:tblPr>
        <w:tblW w:w="6633" w:type="dxa"/>
        <w:tblCellMar>
          <w:left w:w="42" w:type="dxa"/>
          <w:right w:w="42" w:type="dxa"/>
        </w:tblCellMar>
        <w:tblLook w:val="01E0" w:firstRow="1" w:lastRow="1" w:firstColumn="1" w:lastColumn="1" w:noHBand="0" w:noVBand="0"/>
      </w:tblPr>
      <w:tblGrid>
        <w:gridCol w:w="709"/>
        <w:gridCol w:w="284"/>
        <w:gridCol w:w="529"/>
        <w:gridCol w:w="1084"/>
        <w:gridCol w:w="1184"/>
        <w:gridCol w:w="1270"/>
        <w:gridCol w:w="584"/>
        <w:gridCol w:w="629"/>
        <w:gridCol w:w="360"/>
      </w:tblGrid>
      <w:tr w:rsidR="00AC23C4" w:rsidRPr="000320EB" w14:paraId="501A902D" w14:textId="77777777" w:rsidTr="00AC23C4">
        <w:tc>
          <w:tcPr>
            <w:tcW w:w="709" w:type="dxa"/>
            <w:shd w:val="clear" w:color="auto" w:fill="auto"/>
          </w:tcPr>
          <w:p w14:paraId="4AB5E95C" w14:textId="77777777" w:rsidR="00075364" w:rsidRPr="00AC23C4" w:rsidRDefault="00075364" w:rsidP="00075364">
            <w:pPr>
              <w:pStyle w:val="O0Nwnext"/>
              <w:rPr>
                <w:szCs w:val="19"/>
              </w:rPr>
            </w:pPr>
            <w:bookmarkStart w:id="4410" w:name="_Ref367281460"/>
            <w:r w:rsidRPr="00C1038F">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1</w:t>
            </w:r>
            <w:r w:rsidRPr="00AC23C4">
              <w:rPr>
                <w:szCs w:val="19"/>
              </w:rPr>
              <w:fldChar w:fldCharType="end"/>
            </w:r>
            <w:r w:rsidRPr="00AC23C4">
              <w:rPr>
                <w:szCs w:val="19"/>
              </w:rPr>
              <w:t>)</w:t>
            </w:r>
            <w:bookmarkEnd w:id="4410"/>
          </w:p>
        </w:tc>
        <w:tc>
          <w:tcPr>
            <w:tcW w:w="284" w:type="dxa"/>
            <w:shd w:val="clear" w:color="auto" w:fill="auto"/>
          </w:tcPr>
          <w:p w14:paraId="3FC647A9" w14:textId="77777777" w:rsidR="00075364" w:rsidRPr="00C1038F" w:rsidRDefault="00075364" w:rsidP="00075364">
            <w:pPr>
              <w:pStyle w:val="Text"/>
            </w:pPr>
            <w:r w:rsidRPr="00C1038F">
              <w:t>…</w:t>
            </w:r>
          </w:p>
        </w:tc>
        <w:tc>
          <w:tcPr>
            <w:tcW w:w="529" w:type="dxa"/>
            <w:shd w:val="clear" w:color="auto" w:fill="auto"/>
          </w:tcPr>
          <w:p w14:paraId="34B8050C" w14:textId="77777777" w:rsidR="00075364" w:rsidRPr="00C1038F" w:rsidRDefault="005C5402" w:rsidP="00075364">
            <w:pPr>
              <w:pStyle w:val="Text"/>
            </w:pPr>
            <w:r>
              <w:t>kalo</w:t>
            </w:r>
          </w:p>
        </w:tc>
        <w:tc>
          <w:tcPr>
            <w:tcW w:w="1084" w:type="dxa"/>
            <w:shd w:val="clear" w:color="auto" w:fill="auto"/>
          </w:tcPr>
          <w:p w14:paraId="12A6715B" w14:textId="77777777" w:rsidR="00075364" w:rsidRPr="00C1038F" w:rsidRDefault="00075364" w:rsidP="00075364">
            <w:pPr>
              <w:pStyle w:val="Text"/>
            </w:pPr>
            <w:r w:rsidRPr="00C1038F">
              <w:t>prempuan</w:t>
            </w:r>
            <w:r w:rsidR="005C5402">
              <w:t>g</w:t>
            </w:r>
          </w:p>
        </w:tc>
        <w:tc>
          <w:tcPr>
            <w:tcW w:w="1184" w:type="dxa"/>
            <w:shd w:val="clear" w:color="auto" w:fill="auto"/>
          </w:tcPr>
          <w:p w14:paraId="16577B4A" w14:textId="77777777" w:rsidR="00075364" w:rsidRPr="00C1038F" w:rsidRDefault="00075364" w:rsidP="00075364">
            <w:pPr>
              <w:pStyle w:val="Text"/>
            </w:pPr>
            <w:r w:rsidRPr="00C1038F">
              <w:t>melahirkan</w:t>
            </w:r>
            <w:r w:rsidR="005C5402">
              <w:t>g</w:t>
            </w:r>
          </w:p>
        </w:tc>
        <w:tc>
          <w:tcPr>
            <w:tcW w:w="1270" w:type="dxa"/>
            <w:shd w:val="clear" w:color="auto" w:fill="auto"/>
          </w:tcPr>
          <w:p w14:paraId="35218772" w14:textId="77777777" w:rsidR="00075364" w:rsidRPr="00C1038F" w:rsidRDefault="005C5402" w:rsidP="00075364">
            <w:pPr>
              <w:pStyle w:val="Text"/>
            </w:pPr>
            <w:r>
              <w:t>laki~</w:t>
            </w:r>
            <w:r w:rsidR="00075364" w:rsidRPr="00C1038F">
              <w:t>laki</w:t>
            </w:r>
          </w:p>
        </w:tc>
        <w:tc>
          <w:tcPr>
            <w:tcW w:w="584" w:type="dxa"/>
            <w:shd w:val="clear" w:color="auto" w:fill="auto"/>
          </w:tcPr>
          <w:p w14:paraId="6255F7C7" w14:textId="77777777" w:rsidR="00075364" w:rsidRPr="00CF630A" w:rsidRDefault="00075364" w:rsidP="00075364">
            <w:pPr>
              <w:pStyle w:val="Text"/>
            </w:pPr>
            <w:r w:rsidRPr="00CF630A">
              <w:t>dong</w:t>
            </w:r>
          </w:p>
        </w:tc>
        <w:tc>
          <w:tcPr>
            <w:tcW w:w="629" w:type="dxa"/>
            <w:shd w:val="clear" w:color="auto" w:fill="auto"/>
          </w:tcPr>
          <w:p w14:paraId="170F858E" w14:textId="77777777" w:rsidR="00075364" w:rsidRPr="00C1038F" w:rsidRDefault="00075364" w:rsidP="00075364">
            <w:pPr>
              <w:pStyle w:val="Text"/>
              <w:rPr>
                <w:rStyle w:val="ChBlueBold"/>
              </w:rPr>
            </w:pPr>
            <w:r w:rsidRPr="00C1038F">
              <w:rPr>
                <w:rStyle w:val="ChBlueBold"/>
              </w:rPr>
              <w:t>bunu</w:t>
            </w:r>
          </w:p>
        </w:tc>
        <w:tc>
          <w:tcPr>
            <w:tcW w:w="360" w:type="dxa"/>
            <w:shd w:val="clear" w:color="auto" w:fill="auto"/>
          </w:tcPr>
          <w:p w14:paraId="49836084" w14:textId="77777777" w:rsidR="00075364" w:rsidRPr="00CF630A" w:rsidRDefault="00075364" w:rsidP="00075364">
            <w:pPr>
              <w:pStyle w:val="Text"/>
            </w:pPr>
            <w:r w:rsidRPr="00CF630A">
              <w:t>Ø</w:t>
            </w:r>
          </w:p>
        </w:tc>
      </w:tr>
      <w:tr w:rsidR="00AC23C4" w:rsidRPr="00AC23C4" w14:paraId="74C0F946" w14:textId="77777777" w:rsidTr="00AC23C4">
        <w:tc>
          <w:tcPr>
            <w:tcW w:w="709" w:type="dxa"/>
            <w:shd w:val="clear" w:color="auto" w:fill="auto"/>
          </w:tcPr>
          <w:p w14:paraId="261A0197" w14:textId="77777777" w:rsidR="00075364" w:rsidRPr="000320EB" w:rsidRDefault="00075364" w:rsidP="00075364">
            <w:pPr>
              <w:pStyle w:val="GlossEng"/>
            </w:pPr>
          </w:p>
        </w:tc>
        <w:tc>
          <w:tcPr>
            <w:tcW w:w="284" w:type="dxa"/>
            <w:shd w:val="clear" w:color="auto" w:fill="auto"/>
          </w:tcPr>
          <w:p w14:paraId="4EBBBF44" w14:textId="77777777" w:rsidR="00075364" w:rsidRPr="000320EB" w:rsidRDefault="00075364" w:rsidP="00075364">
            <w:pPr>
              <w:pStyle w:val="GlossEng"/>
            </w:pPr>
          </w:p>
        </w:tc>
        <w:tc>
          <w:tcPr>
            <w:tcW w:w="529" w:type="dxa"/>
            <w:shd w:val="clear" w:color="auto" w:fill="auto"/>
          </w:tcPr>
          <w:p w14:paraId="13A58380" w14:textId="77777777" w:rsidR="00075364" w:rsidRPr="000320EB" w:rsidRDefault="00075364" w:rsidP="00075364">
            <w:pPr>
              <w:pStyle w:val="GlossEng"/>
            </w:pPr>
            <w:r w:rsidRPr="000320EB">
              <w:t>if</w:t>
            </w:r>
          </w:p>
        </w:tc>
        <w:tc>
          <w:tcPr>
            <w:tcW w:w="1084" w:type="dxa"/>
            <w:shd w:val="clear" w:color="auto" w:fill="auto"/>
          </w:tcPr>
          <w:p w14:paraId="4FB27946" w14:textId="77777777" w:rsidR="00075364" w:rsidRPr="000320EB" w:rsidRDefault="00075364" w:rsidP="00075364">
            <w:pPr>
              <w:pStyle w:val="GlossEng"/>
            </w:pPr>
            <w:r w:rsidRPr="000320EB">
              <w:t>woman</w:t>
            </w:r>
          </w:p>
        </w:tc>
        <w:tc>
          <w:tcPr>
            <w:tcW w:w="1184" w:type="dxa"/>
            <w:shd w:val="clear" w:color="auto" w:fill="auto"/>
          </w:tcPr>
          <w:p w14:paraId="0CE35FFA" w14:textId="77777777" w:rsidR="00075364" w:rsidRPr="000320EB" w:rsidRDefault="00075364" w:rsidP="00075364">
            <w:pPr>
              <w:pStyle w:val="GlossEng"/>
            </w:pPr>
            <w:r w:rsidRPr="000320EB">
              <w:t>give.birth</w:t>
            </w:r>
          </w:p>
        </w:tc>
        <w:tc>
          <w:tcPr>
            <w:tcW w:w="1270" w:type="dxa"/>
            <w:shd w:val="clear" w:color="auto" w:fill="auto"/>
          </w:tcPr>
          <w:p w14:paraId="09E5C2BB" w14:textId="77777777" w:rsidR="00075364" w:rsidRPr="000320EB" w:rsidRDefault="005C5402" w:rsidP="00075364">
            <w:pPr>
              <w:pStyle w:val="GlossEng"/>
            </w:pPr>
            <w:r w:rsidRPr="005C5402">
              <w:rPr>
                <w:rStyle w:val="ChSmallCaps"/>
              </w:rPr>
              <w:t>rdp</w:t>
            </w:r>
            <w:r>
              <w:t>~husband</w:t>
            </w:r>
          </w:p>
        </w:tc>
        <w:tc>
          <w:tcPr>
            <w:tcW w:w="584" w:type="dxa"/>
            <w:shd w:val="clear" w:color="auto" w:fill="auto"/>
          </w:tcPr>
          <w:p w14:paraId="4E6C294B" w14:textId="77777777" w:rsidR="00075364" w:rsidRPr="0099608C" w:rsidRDefault="00075364" w:rsidP="00075364">
            <w:pPr>
              <w:pStyle w:val="GlossEng"/>
              <w:rPr>
                <w:rStyle w:val="ChSmallCaps"/>
              </w:rPr>
            </w:pPr>
            <w:r w:rsidRPr="0099608C">
              <w:rPr>
                <w:rStyle w:val="ChSmallCaps"/>
              </w:rPr>
              <w:t>3pl</w:t>
            </w:r>
          </w:p>
        </w:tc>
        <w:tc>
          <w:tcPr>
            <w:tcW w:w="629" w:type="dxa"/>
            <w:shd w:val="clear" w:color="auto" w:fill="auto"/>
          </w:tcPr>
          <w:p w14:paraId="26790647" w14:textId="77777777" w:rsidR="00075364" w:rsidRPr="000320EB" w:rsidRDefault="00075364" w:rsidP="00075364">
            <w:pPr>
              <w:pStyle w:val="GlossEng"/>
            </w:pPr>
            <w:r w:rsidRPr="000320EB">
              <w:t>kill</w:t>
            </w:r>
          </w:p>
        </w:tc>
        <w:tc>
          <w:tcPr>
            <w:tcW w:w="360" w:type="dxa"/>
            <w:shd w:val="clear" w:color="auto" w:fill="auto"/>
          </w:tcPr>
          <w:p w14:paraId="0BF29814" w14:textId="77777777" w:rsidR="00075364" w:rsidRPr="000320EB" w:rsidRDefault="00075364" w:rsidP="00075364">
            <w:pPr>
              <w:pStyle w:val="GlossEng"/>
            </w:pPr>
          </w:p>
        </w:tc>
      </w:tr>
    </w:tbl>
    <w:p w14:paraId="2A27F39C" w14:textId="211446E7" w:rsidR="00075364" w:rsidRPr="000320EB" w:rsidRDefault="00B7093A" w:rsidP="00075364">
      <w:pPr>
        <w:pStyle w:val="FreeTranslEng"/>
      </w:pPr>
      <w:r>
        <w:t>‘</w:t>
      </w:r>
      <w:r w:rsidR="00075364" w:rsidRPr="000320EB">
        <w:t>[indeed, these women can</w:t>
      </w:r>
      <w:r>
        <w:t>’</w:t>
      </w:r>
      <w:r w:rsidR="00075364" w:rsidRPr="000320EB">
        <w:t xml:space="preserve">t live with men,] when a woman gives birth to a boy, </w:t>
      </w:r>
      <w:r w:rsidR="00075364" w:rsidRPr="00CF630A">
        <w:t>they</w:t>
      </w:r>
      <w:r w:rsidR="00075364" w:rsidRPr="000320EB">
        <w:t xml:space="preserve"> </w:t>
      </w:r>
      <w:r w:rsidR="00075364" w:rsidRPr="000320EB">
        <w:rPr>
          <w:rStyle w:val="ChBlueBold"/>
        </w:rPr>
        <w:t>kill</w:t>
      </w:r>
      <w:r w:rsidR="00075364" w:rsidRPr="000320EB">
        <w:t xml:space="preserve"> </w:t>
      </w:r>
      <w:r w:rsidR="00075364" w:rsidRPr="00CF630A">
        <w:t>(him)</w:t>
      </w:r>
      <w:r>
        <w:t>’</w:t>
      </w:r>
      <w:r w:rsidR="00075364" w:rsidRPr="000320EB">
        <w:t xml:space="preserve"> </w:t>
      </w:r>
      <w:r w:rsidR="00075364" w:rsidRPr="000320EB">
        <w:rPr>
          <w:rStyle w:val="ExampleSource"/>
        </w:rPr>
        <w:t>[081006-023-CvEx.0058]</w:t>
      </w:r>
    </w:p>
    <w:tbl>
      <w:tblPr>
        <w:tblW w:w="3867" w:type="dxa"/>
        <w:tblCellMar>
          <w:left w:w="42" w:type="dxa"/>
          <w:right w:w="42" w:type="dxa"/>
        </w:tblCellMar>
        <w:tblLook w:val="01E0" w:firstRow="1" w:lastRow="1" w:firstColumn="1" w:lastColumn="1" w:noHBand="0" w:noVBand="0"/>
      </w:tblPr>
      <w:tblGrid>
        <w:gridCol w:w="709"/>
        <w:gridCol w:w="284"/>
        <w:gridCol w:w="540"/>
        <w:gridCol w:w="773"/>
        <w:gridCol w:w="360"/>
        <w:gridCol w:w="495"/>
        <w:gridCol w:w="706"/>
      </w:tblGrid>
      <w:tr w:rsidR="00AC23C4" w:rsidRPr="000320EB" w14:paraId="5AF2776B" w14:textId="77777777" w:rsidTr="00AC23C4">
        <w:tc>
          <w:tcPr>
            <w:tcW w:w="709" w:type="dxa"/>
            <w:shd w:val="clear" w:color="auto" w:fill="auto"/>
          </w:tcPr>
          <w:p w14:paraId="59B960D7" w14:textId="77777777" w:rsidR="00075364" w:rsidRPr="00AC23C4" w:rsidRDefault="00075364" w:rsidP="00075364">
            <w:pPr>
              <w:pStyle w:val="O0Nwnext"/>
              <w:rPr>
                <w:szCs w:val="19"/>
              </w:rPr>
            </w:pPr>
            <w:bookmarkStart w:id="4411" w:name="_Ref346965802"/>
            <w:r w:rsidRPr="00C1038F">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2</w:t>
            </w:r>
            <w:r w:rsidRPr="00AC23C4">
              <w:rPr>
                <w:szCs w:val="19"/>
              </w:rPr>
              <w:fldChar w:fldCharType="end"/>
            </w:r>
            <w:r w:rsidRPr="00AC23C4">
              <w:rPr>
                <w:szCs w:val="19"/>
              </w:rPr>
              <w:t>)</w:t>
            </w:r>
            <w:bookmarkEnd w:id="4411"/>
          </w:p>
        </w:tc>
        <w:tc>
          <w:tcPr>
            <w:tcW w:w="284" w:type="dxa"/>
            <w:shd w:val="clear" w:color="auto" w:fill="auto"/>
          </w:tcPr>
          <w:p w14:paraId="37C508A6" w14:textId="77777777" w:rsidR="00075364" w:rsidRPr="00CF630A" w:rsidRDefault="00075364" w:rsidP="00075364">
            <w:pPr>
              <w:pStyle w:val="Text"/>
            </w:pPr>
            <w:r>
              <w:t>…</w:t>
            </w:r>
          </w:p>
        </w:tc>
        <w:tc>
          <w:tcPr>
            <w:tcW w:w="540" w:type="dxa"/>
            <w:shd w:val="clear" w:color="auto" w:fill="auto"/>
          </w:tcPr>
          <w:p w14:paraId="1CE99B67" w14:textId="77777777" w:rsidR="00075364" w:rsidRPr="00CF630A" w:rsidRDefault="00075364" w:rsidP="00075364">
            <w:pPr>
              <w:pStyle w:val="Text"/>
            </w:pPr>
            <w:r w:rsidRPr="00CF630A">
              <w:t>tong</w:t>
            </w:r>
          </w:p>
        </w:tc>
        <w:tc>
          <w:tcPr>
            <w:tcW w:w="773" w:type="dxa"/>
            <w:shd w:val="clear" w:color="auto" w:fill="auto"/>
          </w:tcPr>
          <w:p w14:paraId="48FB82C1" w14:textId="77777777" w:rsidR="00075364" w:rsidRPr="00C1038F" w:rsidRDefault="00075364" w:rsidP="00075364">
            <w:pPr>
              <w:pStyle w:val="Text"/>
              <w:rPr>
                <w:rStyle w:val="ChBlueBold"/>
              </w:rPr>
            </w:pPr>
            <w:r w:rsidRPr="00C1038F">
              <w:rPr>
                <w:rStyle w:val="ChBlueBold"/>
              </w:rPr>
              <w:t>potong</w:t>
            </w:r>
          </w:p>
        </w:tc>
        <w:tc>
          <w:tcPr>
            <w:tcW w:w="360" w:type="dxa"/>
            <w:shd w:val="clear" w:color="auto" w:fill="auto"/>
          </w:tcPr>
          <w:p w14:paraId="73D3F2C3" w14:textId="77777777" w:rsidR="00075364" w:rsidRPr="00CF630A" w:rsidRDefault="00075364" w:rsidP="00075364">
            <w:pPr>
              <w:pStyle w:val="Text"/>
            </w:pPr>
            <w:r w:rsidRPr="00CF630A">
              <w:t>Ø</w:t>
            </w:r>
          </w:p>
        </w:tc>
        <w:tc>
          <w:tcPr>
            <w:tcW w:w="495" w:type="dxa"/>
            <w:shd w:val="clear" w:color="auto" w:fill="auto"/>
          </w:tcPr>
          <w:p w14:paraId="25151C13" w14:textId="77777777" w:rsidR="00075364" w:rsidRPr="00C1038F" w:rsidRDefault="00075364" w:rsidP="00075364">
            <w:pPr>
              <w:pStyle w:val="Text"/>
            </w:pPr>
            <w:r w:rsidRPr="00C1038F">
              <w:t>hari</w:t>
            </w:r>
          </w:p>
        </w:tc>
        <w:tc>
          <w:tcPr>
            <w:tcW w:w="706" w:type="dxa"/>
            <w:shd w:val="clear" w:color="auto" w:fill="auto"/>
          </w:tcPr>
          <w:p w14:paraId="35E2DAD9" w14:textId="77777777" w:rsidR="00075364" w:rsidRPr="000320EB" w:rsidRDefault="00075364" w:rsidP="00075364">
            <w:pPr>
              <w:pStyle w:val="Text"/>
            </w:pPr>
            <w:r w:rsidRPr="00C1038F">
              <w:t>itu</w:t>
            </w:r>
          </w:p>
        </w:tc>
      </w:tr>
      <w:tr w:rsidR="00AC23C4" w:rsidRPr="00AC23C4" w14:paraId="5ECB3618" w14:textId="77777777" w:rsidTr="00AC23C4">
        <w:tc>
          <w:tcPr>
            <w:tcW w:w="709" w:type="dxa"/>
            <w:shd w:val="clear" w:color="auto" w:fill="auto"/>
          </w:tcPr>
          <w:p w14:paraId="22DC33BE" w14:textId="77777777" w:rsidR="00075364" w:rsidRPr="000320EB" w:rsidRDefault="00075364" w:rsidP="00075364">
            <w:pPr>
              <w:pStyle w:val="GlossEng"/>
            </w:pPr>
          </w:p>
        </w:tc>
        <w:tc>
          <w:tcPr>
            <w:tcW w:w="284" w:type="dxa"/>
            <w:shd w:val="clear" w:color="auto" w:fill="auto"/>
          </w:tcPr>
          <w:p w14:paraId="74B9BAC4" w14:textId="77777777" w:rsidR="00075364" w:rsidRPr="00AC23C4" w:rsidRDefault="00075364" w:rsidP="00075364">
            <w:pPr>
              <w:pStyle w:val="GlossEng"/>
              <w:rPr>
                <w:smallCaps/>
              </w:rPr>
            </w:pPr>
          </w:p>
        </w:tc>
        <w:tc>
          <w:tcPr>
            <w:tcW w:w="540" w:type="dxa"/>
            <w:shd w:val="clear" w:color="auto" w:fill="auto"/>
          </w:tcPr>
          <w:p w14:paraId="143EDAA1" w14:textId="77777777" w:rsidR="00075364" w:rsidRPr="0099608C" w:rsidRDefault="00075364" w:rsidP="00075364">
            <w:pPr>
              <w:pStyle w:val="GlossEng"/>
              <w:rPr>
                <w:rStyle w:val="ChSmallCaps"/>
              </w:rPr>
            </w:pPr>
            <w:r w:rsidRPr="0099608C">
              <w:rPr>
                <w:rStyle w:val="ChSmallCaps"/>
              </w:rPr>
              <w:t>1pl</w:t>
            </w:r>
          </w:p>
        </w:tc>
        <w:tc>
          <w:tcPr>
            <w:tcW w:w="773" w:type="dxa"/>
            <w:shd w:val="clear" w:color="auto" w:fill="auto"/>
          </w:tcPr>
          <w:p w14:paraId="4A561BD8" w14:textId="77777777" w:rsidR="00075364" w:rsidRPr="000320EB" w:rsidRDefault="00075364" w:rsidP="00075364">
            <w:pPr>
              <w:pStyle w:val="GlossEng"/>
            </w:pPr>
            <w:r w:rsidRPr="000320EB">
              <w:t>cut</w:t>
            </w:r>
          </w:p>
        </w:tc>
        <w:tc>
          <w:tcPr>
            <w:tcW w:w="360" w:type="dxa"/>
            <w:shd w:val="clear" w:color="auto" w:fill="auto"/>
          </w:tcPr>
          <w:p w14:paraId="647700A3" w14:textId="77777777" w:rsidR="00075364" w:rsidRPr="000320EB" w:rsidRDefault="00075364" w:rsidP="00075364">
            <w:pPr>
              <w:pStyle w:val="GlossEng"/>
            </w:pPr>
          </w:p>
        </w:tc>
        <w:tc>
          <w:tcPr>
            <w:tcW w:w="495" w:type="dxa"/>
            <w:shd w:val="clear" w:color="auto" w:fill="auto"/>
          </w:tcPr>
          <w:p w14:paraId="44605EE2" w14:textId="77777777" w:rsidR="00075364" w:rsidRPr="000320EB" w:rsidRDefault="00075364" w:rsidP="00075364">
            <w:pPr>
              <w:pStyle w:val="GlossEng"/>
            </w:pPr>
            <w:r w:rsidRPr="000320EB">
              <w:t>day</w:t>
            </w:r>
          </w:p>
        </w:tc>
        <w:tc>
          <w:tcPr>
            <w:tcW w:w="706" w:type="dxa"/>
            <w:shd w:val="clear" w:color="auto" w:fill="auto"/>
          </w:tcPr>
          <w:p w14:paraId="4024CCA2" w14:textId="77777777" w:rsidR="00075364" w:rsidRPr="0099608C" w:rsidRDefault="00075364" w:rsidP="00075364">
            <w:pPr>
              <w:pStyle w:val="GlossEng"/>
              <w:rPr>
                <w:rStyle w:val="ChSmallCaps"/>
              </w:rPr>
            </w:pPr>
            <w:r w:rsidRPr="0099608C">
              <w:rPr>
                <w:rStyle w:val="ChSmallCaps"/>
              </w:rPr>
              <w:t>d.dist</w:t>
            </w:r>
          </w:p>
        </w:tc>
      </w:tr>
    </w:tbl>
    <w:p w14:paraId="34E72F5B" w14:textId="0BF83EA9" w:rsidR="00075364" w:rsidRPr="000320EB" w:rsidRDefault="00B7093A" w:rsidP="00075364">
      <w:pPr>
        <w:pStyle w:val="FreeTranslEng"/>
      </w:pPr>
      <w:r>
        <w:t>‘</w:t>
      </w:r>
      <w:r w:rsidR="00413C79">
        <w:t xml:space="preserve">[we shouldered it, the pig, (and) carried (it) to the garden shelter,] we </w:t>
      </w:r>
      <w:r w:rsidR="00413C79" w:rsidRPr="00413C79">
        <w:rPr>
          <w:rStyle w:val="ChBlueBold"/>
        </w:rPr>
        <w:t>cut</w:t>
      </w:r>
      <w:r w:rsidR="00413C79">
        <w:t xml:space="preserve"> (it) </w:t>
      </w:r>
      <w:r w:rsidR="00413C79" w:rsidRPr="00413C79">
        <w:rPr>
          <w:rStyle w:val="ChBlueBold"/>
        </w:rPr>
        <w:t>up</w:t>
      </w:r>
      <w:r w:rsidR="00413C79">
        <w:t xml:space="preserve"> that day</w:t>
      </w:r>
      <w:r>
        <w:t>’</w:t>
      </w:r>
      <w:r w:rsidR="00413C79">
        <w:t xml:space="preserve"> </w:t>
      </w:r>
      <w:r w:rsidR="00075364" w:rsidRPr="00A23D04">
        <w:rPr>
          <w:rStyle w:val="ExampleSource"/>
        </w:rPr>
        <w:t>[080919-003-NP.0013-0014]</w:t>
      </w:r>
    </w:p>
    <w:p w14:paraId="24107A78" w14:textId="5D560F3C" w:rsidR="00075364" w:rsidRPr="000320EB" w:rsidRDefault="00075364" w:rsidP="006A1546">
      <w:pPr>
        <w:pStyle w:val="Body0005after"/>
      </w:pPr>
      <w:r w:rsidRPr="000320EB">
        <w:t xml:space="preserve">Elision of the subject argument is demonstrated for </w:t>
      </w:r>
      <w:r>
        <w:rPr>
          <w:rStyle w:val="ChItalBold"/>
        </w:rPr>
        <w:t>bunu</w:t>
      </w:r>
      <w:r w:rsidRPr="000320EB">
        <w:t xml:space="preserve"> </w:t>
      </w:r>
      <w:r w:rsidR="00B7093A">
        <w:t>‘</w:t>
      </w:r>
      <w:r>
        <w:t>kill</w:t>
      </w:r>
      <w:r w:rsidR="00B7093A">
        <w:t>’</w:t>
      </w:r>
      <w:r w:rsidRPr="000320EB">
        <w:t xml:space="preserve"> in </w:t>
      </w:r>
      <w:r w:rsidRPr="000320EB">
        <w:fldChar w:fldCharType="begin"/>
      </w:r>
      <w:r w:rsidRPr="000320EB">
        <w:instrText xml:space="preserve"> REF _Ref367289488 \h </w:instrText>
      </w:r>
      <w:r>
        <w:instrText xml:space="preserve"> \* MERGEFORMAT </w:instrText>
      </w:r>
      <w:r w:rsidRPr="000320EB">
        <w:fldChar w:fldCharType="separate"/>
      </w:r>
      <w:r w:rsidR="00154D81" w:rsidRPr="000320EB">
        <w:t>(</w:t>
      </w:r>
      <w:r w:rsidR="00154D81" w:rsidRPr="00154D81">
        <w:t>13)</w:t>
      </w:r>
      <w:r w:rsidRPr="000320EB">
        <w:fldChar w:fldCharType="end"/>
      </w:r>
      <w:r w:rsidRPr="000320EB">
        <w:t xml:space="preserve">, </w:t>
      </w:r>
      <w:r>
        <w:t xml:space="preserve">and </w:t>
      </w:r>
      <w:r>
        <w:rPr>
          <w:rStyle w:val="ChItalBold"/>
        </w:rPr>
        <w:t>potong</w:t>
      </w:r>
      <w:r w:rsidRPr="000320EB">
        <w:t xml:space="preserve"> </w:t>
      </w:r>
      <w:r w:rsidR="00B7093A">
        <w:t>‘</w:t>
      </w:r>
      <w:r>
        <w:t>cut</w:t>
      </w:r>
      <w:r w:rsidR="00B7093A">
        <w:t>’</w:t>
      </w:r>
      <w:r w:rsidRPr="000320EB">
        <w:t xml:space="preserve"> in </w:t>
      </w:r>
      <w:r w:rsidRPr="000320EB">
        <w:fldChar w:fldCharType="begin"/>
      </w:r>
      <w:r w:rsidRPr="000320EB">
        <w:instrText xml:space="preserve"> REF _Ref367289489 \h </w:instrText>
      </w:r>
      <w:r>
        <w:instrText xml:space="preserve"> \* MERGEFORMAT </w:instrText>
      </w:r>
      <w:r w:rsidRPr="000320EB">
        <w:fldChar w:fldCharType="separate"/>
      </w:r>
      <w:r w:rsidR="00154D81" w:rsidRPr="000320EB">
        <w:t>(</w:t>
      </w:r>
      <w:r w:rsidR="00154D81" w:rsidRPr="00154D81">
        <w:t>14)</w:t>
      </w:r>
      <w:r w:rsidRPr="000320EB">
        <w:fldChar w:fldCharType="end"/>
      </w:r>
      <w:r>
        <w:t>.</w:t>
      </w:r>
    </w:p>
    <w:p w14:paraId="27372137" w14:textId="05EADEEB" w:rsidR="00075364" w:rsidRDefault="00075364" w:rsidP="00075364">
      <w:pPr>
        <w:pStyle w:val="ExampleTitle"/>
      </w:pPr>
      <w:r w:rsidRPr="000320EB">
        <w:t>Elision</w:t>
      </w:r>
      <w:r>
        <w:t xml:space="preserve"> of </w:t>
      </w:r>
      <w:r w:rsidR="00D4475D">
        <w:t xml:space="preserve">the </w:t>
      </w:r>
      <w:r>
        <w:t xml:space="preserve">subject argument and retention of </w:t>
      </w:r>
      <w:r w:rsidR="00D4475D">
        <w:t xml:space="preserve">the </w:t>
      </w:r>
      <w:r w:rsidRPr="000320EB">
        <w:t>object argument</w:t>
      </w:r>
    </w:p>
    <w:tbl>
      <w:tblPr>
        <w:tblW w:w="0" w:type="auto"/>
        <w:tblCellMar>
          <w:left w:w="42" w:type="dxa"/>
          <w:right w:w="42" w:type="dxa"/>
        </w:tblCellMar>
        <w:tblLook w:val="01E0" w:firstRow="1" w:lastRow="1" w:firstColumn="1" w:lastColumn="1" w:noHBand="0" w:noVBand="0"/>
      </w:tblPr>
      <w:tblGrid>
        <w:gridCol w:w="709"/>
        <w:gridCol w:w="360"/>
        <w:gridCol w:w="584"/>
        <w:gridCol w:w="489"/>
        <w:gridCol w:w="360"/>
        <w:gridCol w:w="584"/>
        <w:gridCol w:w="489"/>
      </w:tblGrid>
      <w:tr w:rsidR="00AC23C4" w:rsidRPr="008C7D8B" w14:paraId="6178B803" w14:textId="77777777" w:rsidTr="00AC23C4">
        <w:tc>
          <w:tcPr>
            <w:tcW w:w="709" w:type="dxa"/>
            <w:shd w:val="clear" w:color="auto" w:fill="auto"/>
          </w:tcPr>
          <w:p w14:paraId="090209BC" w14:textId="77777777" w:rsidR="00075364" w:rsidRPr="00AC23C4" w:rsidRDefault="00075364" w:rsidP="00075364">
            <w:pPr>
              <w:pStyle w:val="O0Nwnext"/>
              <w:rPr>
                <w:szCs w:val="19"/>
              </w:rPr>
            </w:pPr>
            <w:bookmarkStart w:id="4412" w:name="_Ref367289488"/>
            <w:r w:rsidRPr="000320EB">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3</w:t>
            </w:r>
            <w:r w:rsidRPr="00AC23C4">
              <w:rPr>
                <w:szCs w:val="19"/>
              </w:rPr>
              <w:fldChar w:fldCharType="end"/>
            </w:r>
            <w:r w:rsidRPr="00AC23C4">
              <w:rPr>
                <w:szCs w:val="19"/>
              </w:rPr>
              <w:t>)</w:t>
            </w:r>
            <w:bookmarkEnd w:id="4412"/>
          </w:p>
        </w:tc>
        <w:tc>
          <w:tcPr>
            <w:tcW w:w="360" w:type="dxa"/>
            <w:shd w:val="clear" w:color="auto" w:fill="auto"/>
          </w:tcPr>
          <w:p w14:paraId="2E3C211A" w14:textId="77777777" w:rsidR="00075364" w:rsidRPr="002E0E7F" w:rsidRDefault="00075364" w:rsidP="00075364">
            <w:pPr>
              <w:pStyle w:val="Text"/>
            </w:pPr>
            <w:r w:rsidRPr="002E0E7F">
              <w:t>Ø</w:t>
            </w:r>
          </w:p>
        </w:tc>
        <w:tc>
          <w:tcPr>
            <w:tcW w:w="584" w:type="dxa"/>
            <w:shd w:val="clear" w:color="auto" w:fill="auto"/>
          </w:tcPr>
          <w:p w14:paraId="53CEB7F0" w14:textId="77777777" w:rsidR="00075364" w:rsidRPr="00F45486" w:rsidRDefault="00075364" w:rsidP="00075364">
            <w:pPr>
              <w:pStyle w:val="Text"/>
              <w:rPr>
                <w:rStyle w:val="ChBlueBold"/>
              </w:rPr>
            </w:pPr>
            <w:r w:rsidRPr="00F45486">
              <w:rPr>
                <w:rStyle w:val="ChBlueBold"/>
              </w:rPr>
              <w:t>bunu</w:t>
            </w:r>
          </w:p>
        </w:tc>
        <w:tc>
          <w:tcPr>
            <w:tcW w:w="489" w:type="dxa"/>
            <w:shd w:val="clear" w:color="auto" w:fill="auto"/>
          </w:tcPr>
          <w:p w14:paraId="3C7355B1" w14:textId="77777777" w:rsidR="00075364" w:rsidRPr="006A1040" w:rsidRDefault="00075364" w:rsidP="00075364">
            <w:pPr>
              <w:pStyle w:val="Text"/>
            </w:pPr>
            <w:r w:rsidRPr="006A1040">
              <w:t>dia,</w:t>
            </w:r>
          </w:p>
        </w:tc>
        <w:tc>
          <w:tcPr>
            <w:tcW w:w="360" w:type="dxa"/>
            <w:shd w:val="clear" w:color="auto" w:fill="auto"/>
          </w:tcPr>
          <w:p w14:paraId="2FAB4988" w14:textId="77777777" w:rsidR="00075364" w:rsidRPr="002E0E7F" w:rsidRDefault="00075364" w:rsidP="00075364">
            <w:pPr>
              <w:pStyle w:val="Text"/>
            </w:pPr>
            <w:r w:rsidRPr="002E0E7F">
              <w:t>Ø</w:t>
            </w:r>
          </w:p>
        </w:tc>
        <w:tc>
          <w:tcPr>
            <w:tcW w:w="584" w:type="dxa"/>
            <w:shd w:val="clear" w:color="auto" w:fill="auto"/>
          </w:tcPr>
          <w:p w14:paraId="5930C544" w14:textId="77777777" w:rsidR="00075364" w:rsidRPr="00F45486" w:rsidRDefault="00075364" w:rsidP="00075364">
            <w:pPr>
              <w:pStyle w:val="Text"/>
              <w:rPr>
                <w:rStyle w:val="ChBlueBold"/>
              </w:rPr>
            </w:pPr>
            <w:r w:rsidRPr="00F45486">
              <w:rPr>
                <w:rStyle w:val="ChBlueBold"/>
              </w:rPr>
              <w:t>bunu</w:t>
            </w:r>
          </w:p>
        </w:tc>
        <w:tc>
          <w:tcPr>
            <w:tcW w:w="489" w:type="dxa"/>
            <w:shd w:val="clear" w:color="auto" w:fill="auto"/>
          </w:tcPr>
          <w:p w14:paraId="3F0C99E5" w14:textId="77777777" w:rsidR="00075364" w:rsidRPr="006A1040" w:rsidRDefault="00075364" w:rsidP="00075364">
            <w:pPr>
              <w:pStyle w:val="Text"/>
            </w:pPr>
            <w:r w:rsidRPr="006A1040">
              <w:t>dia</w:t>
            </w:r>
          </w:p>
        </w:tc>
      </w:tr>
      <w:tr w:rsidR="00AC23C4" w:rsidRPr="00AC23C4" w14:paraId="39C2C2E7" w14:textId="77777777" w:rsidTr="00AC23C4">
        <w:tc>
          <w:tcPr>
            <w:tcW w:w="709" w:type="dxa"/>
            <w:shd w:val="clear" w:color="auto" w:fill="auto"/>
          </w:tcPr>
          <w:p w14:paraId="6F38326A" w14:textId="77777777" w:rsidR="00075364" w:rsidRPr="006A1040" w:rsidRDefault="00075364" w:rsidP="00075364">
            <w:pPr>
              <w:pStyle w:val="GlossEng"/>
            </w:pPr>
          </w:p>
        </w:tc>
        <w:tc>
          <w:tcPr>
            <w:tcW w:w="360" w:type="dxa"/>
            <w:shd w:val="clear" w:color="auto" w:fill="auto"/>
          </w:tcPr>
          <w:p w14:paraId="59F2F8DA" w14:textId="77777777" w:rsidR="00075364" w:rsidRPr="000320EB" w:rsidRDefault="00075364" w:rsidP="00075364">
            <w:pPr>
              <w:pStyle w:val="GlossEng"/>
            </w:pPr>
          </w:p>
        </w:tc>
        <w:tc>
          <w:tcPr>
            <w:tcW w:w="584" w:type="dxa"/>
            <w:shd w:val="clear" w:color="auto" w:fill="auto"/>
          </w:tcPr>
          <w:p w14:paraId="5941B636" w14:textId="77777777" w:rsidR="00075364" w:rsidRPr="006A1040" w:rsidRDefault="00075364" w:rsidP="00075364">
            <w:pPr>
              <w:pStyle w:val="GlossEng"/>
            </w:pPr>
            <w:r w:rsidRPr="006A1040">
              <w:t>kill</w:t>
            </w:r>
          </w:p>
        </w:tc>
        <w:tc>
          <w:tcPr>
            <w:tcW w:w="489" w:type="dxa"/>
            <w:shd w:val="clear" w:color="auto" w:fill="auto"/>
          </w:tcPr>
          <w:p w14:paraId="48F8087D" w14:textId="77777777" w:rsidR="00075364" w:rsidRPr="0099608C" w:rsidRDefault="00075364" w:rsidP="00075364">
            <w:pPr>
              <w:pStyle w:val="GlossEng"/>
              <w:rPr>
                <w:rStyle w:val="ChSmallCaps"/>
              </w:rPr>
            </w:pPr>
            <w:r w:rsidRPr="0099608C">
              <w:rPr>
                <w:rStyle w:val="ChSmallCaps"/>
              </w:rPr>
              <w:t>3sg</w:t>
            </w:r>
          </w:p>
        </w:tc>
        <w:tc>
          <w:tcPr>
            <w:tcW w:w="360" w:type="dxa"/>
            <w:shd w:val="clear" w:color="auto" w:fill="auto"/>
          </w:tcPr>
          <w:p w14:paraId="6E6A7933" w14:textId="77777777" w:rsidR="00075364" w:rsidRPr="000320EB" w:rsidRDefault="00075364" w:rsidP="00075364">
            <w:pPr>
              <w:pStyle w:val="GlossEng"/>
            </w:pPr>
          </w:p>
        </w:tc>
        <w:tc>
          <w:tcPr>
            <w:tcW w:w="584" w:type="dxa"/>
            <w:shd w:val="clear" w:color="auto" w:fill="auto"/>
          </w:tcPr>
          <w:p w14:paraId="05B898E9" w14:textId="77777777" w:rsidR="00075364" w:rsidRPr="006A1040" w:rsidRDefault="00075364" w:rsidP="00075364">
            <w:pPr>
              <w:pStyle w:val="GlossEng"/>
            </w:pPr>
            <w:r w:rsidRPr="006A1040">
              <w:t>kill</w:t>
            </w:r>
          </w:p>
        </w:tc>
        <w:tc>
          <w:tcPr>
            <w:tcW w:w="489" w:type="dxa"/>
            <w:shd w:val="clear" w:color="auto" w:fill="auto"/>
          </w:tcPr>
          <w:p w14:paraId="15CECE08" w14:textId="77777777" w:rsidR="00075364" w:rsidRPr="0099608C" w:rsidRDefault="00075364" w:rsidP="00075364">
            <w:pPr>
              <w:pStyle w:val="GlossEng"/>
              <w:rPr>
                <w:rStyle w:val="ChSmallCaps"/>
              </w:rPr>
            </w:pPr>
            <w:r w:rsidRPr="0099608C">
              <w:rPr>
                <w:rStyle w:val="ChSmallCaps"/>
              </w:rPr>
              <w:t>3sg</w:t>
            </w:r>
          </w:p>
        </w:tc>
      </w:tr>
    </w:tbl>
    <w:p w14:paraId="7FBBE205" w14:textId="62DBFE4B" w:rsidR="00075364" w:rsidRDefault="00B7093A" w:rsidP="00075364">
      <w:pPr>
        <w:pStyle w:val="FreeTranslEng"/>
      </w:pPr>
      <w:r>
        <w:t>‘</w:t>
      </w:r>
      <w:r w:rsidR="00075364">
        <w:t xml:space="preserve">(they) </w:t>
      </w:r>
      <w:r w:rsidR="00075364" w:rsidRPr="00F45486">
        <w:rPr>
          <w:rStyle w:val="ChBlueBold"/>
        </w:rPr>
        <w:t>kill</w:t>
      </w:r>
      <w:r w:rsidR="00075364">
        <w:t xml:space="preserve"> him, (they) </w:t>
      </w:r>
      <w:r w:rsidR="00075364" w:rsidRPr="00F45486">
        <w:rPr>
          <w:rStyle w:val="ChBlueBold"/>
        </w:rPr>
        <w:t>kill</w:t>
      </w:r>
      <w:r w:rsidR="00075364">
        <w:t xml:space="preserve"> him</w:t>
      </w:r>
      <w:r>
        <w:t>’</w:t>
      </w:r>
      <w:r w:rsidR="00075364">
        <w:t xml:space="preserve"> </w:t>
      </w:r>
      <w:r w:rsidR="00075364" w:rsidRPr="006A1040">
        <w:rPr>
          <w:rStyle w:val="ExampleSource"/>
        </w:rPr>
        <w:t>[081006-022-CvEx.0088]</w:t>
      </w:r>
    </w:p>
    <w:tbl>
      <w:tblPr>
        <w:tblW w:w="0" w:type="auto"/>
        <w:tblCellMar>
          <w:left w:w="42" w:type="dxa"/>
          <w:right w:w="42" w:type="dxa"/>
        </w:tblCellMar>
        <w:tblLook w:val="01E0" w:firstRow="1" w:lastRow="1" w:firstColumn="1" w:lastColumn="1" w:noHBand="0" w:noVBand="0"/>
      </w:tblPr>
      <w:tblGrid>
        <w:gridCol w:w="709"/>
        <w:gridCol w:w="851"/>
        <w:gridCol w:w="360"/>
        <w:gridCol w:w="740"/>
        <w:gridCol w:w="751"/>
        <w:gridCol w:w="360"/>
        <w:gridCol w:w="1159"/>
        <w:gridCol w:w="651"/>
      </w:tblGrid>
      <w:tr w:rsidR="00AC23C4" w:rsidRPr="008C7D8B" w14:paraId="20F6D492" w14:textId="77777777" w:rsidTr="00AC23C4">
        <w:tc>
          <w:tcPr>
            <w:tcW w:w="709" w:type="dxa"/>
            <w:shd w:val="clear" w:color="auto" w:fill="auto"/>
          </w:tcPr>
          <w:p w14:paraId="65DACC4E" w14:textId="77777777" w:rsidR="00075364" w:rsidRPr="00AC23C4" w:rsidRDefault="00075364" w:rsidP="00075364">
            <w:pPr>
              <w:pStyle w:val="O0Nwnext"/>
              <w:rPr>
                <w:szCs w:val="19"/>
              </w:rPr>
            </w:pPr>
            <w:bookmarkStart w:id="4413" w:name="_Ref367289489"/>
            <w:r w:rsidRPr="000320EB">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4</w:t>
            </w:r>
            <w:r w:rsidRPr="00AC23C4">
              <w:rPr>
                <w:szCs w:val="19"/>
              </w:rPr>
              <w:fldChar w:fldCharType="end"/>
            </w:r>
            <w:r w:rsidRPr="00AC23C4">
              <w:rPr>
                <w:szCs w:val="19"/>
              </w:rPr>
              <w:t>)</w:t>
            </w:r>
            <w:bookmarkEnd w:id="4413"/>
          </w:p>
        </w:tc>
        <w:tc>
          <w:tcPr>
            <w:tcW w:w="851" w:type="dxa"/>
            <w:shd w:val="clear" w:color="auto" w:fill="auto"/>
          </w:tcPr>
          <w:p w14:paraId="15DCBB28" w14:textId="77777777" w:rsidR="00075364" w:rsidRPr="002F230E" w:rsidRDefault="00075364" w:rsidP="00075364">
            <w:pPr>
              <w:pStyle w:val="Text"/>
            </w:pPr>
            <w:r w:rsidRPr="002F230E">
              <w:t>bar</w:t>
            </w:r>
            <w:r>
              <w:t>u</w:t>
            </w:r>
          </w:p>
        </w:tc>
        <w:tc>
          <w:tcPr>
            <w:tcW w:w="360" w:type="dxa"/>
            <w:shd w:val="clear" w:color="auto" w:fill="auto"/>
          </w:tcPr>
          <w:p w14:paraId="5004B9CF" w14:textId="77777777" w:rsidR="00075364" w:rsidRPr="002E0E7F" w:rsidRDefault="00075364" w:rsidP="00075364">
            <w:pPr>
              <w:pStyle w:val="Text"/>
            </w:pPr>
            <w:r w:rsidRPr="002E0E7F">
              <w:t>Ø</w:t>
            </w:r>
          </w:p>
        </w:tc>
        <w:tc>
          <w:tcPr>
            <w:tcW w:w="740" w:type="dxa"/>
            <w:shd w:val="clear" w:color="auto" w:fill="auto"/>
          </w:tcPr>
          <w:p w14:paraId="60591097" w14:textId="77777777" w:rsidR="00075364" w:rsidRPr="00432FCD" w:rsidRDefault="00075364" w:rsidP="00075364">
            <w:pPr>
              <w:pStyle w:val="Text"/>
              <w:rPr>
                <w:rStyle w:val="ChBlueBold"/>
              </w:rPr>
            </w:pPr>
            <w:r w:rsidRPr="00432FCD">
              <w:rPr>
                <w:rStyle w:val="ChBlueBold"/>
              </w:rPr>
              <w:t>potong</w:t>
            </w:r>
          </w:p>
        </w:tc>
        <w:tc>
          <w:tcPr>
            <w:tcW w:w="751" w:type="dxa"/>
            <w:shd w:val="clear" w:color="auto" w:fill="auto"/>
          </w:tcPr>
          <w:p w14:paraId="53DE5B41" w14:textId="77777777" w:rsidR="00075364" w:rsidRPr="002F230E" w:rsidRDefault="00075364" w:rsidP="00075364">
            <w:pPr>
              <w:pStyle w:val="Text"/>
            </w:pPr>
            <w:r w:rsidRPr="002F230E">
              <w:t>pisan</w:t>
            </w:r>
            <w:r>
              <w:t>g</w:t>
            </w:r>
          </w:p>
        </w:tc>
        <w:tc>
          <w:tcPr>
            <w:tcW w:w="360" w:type="dxa"/>
            <w:shd w:val="clear" w:color="auto" w:fill="auto"/>
          </w:tcPr>
          <w:p w14:paraId="145FA3C2" w14:textId="77777777" w:rsidR="00075364" w:rsidRPr="002F230E" w:rsidRDefault="00075364" w:rsidP="00075364">
            <w:pPr>
              <w:pStyle w:val="Text"/>
            </w:pPr>
            <w:r w:rsidRPr="002F230E">
              <w:t>di</w:t>
            </w:r>
          </w:p>
        </w:tc>
        <w:tc>
          <w:tcPr>
            <w:tcW w:w="1159" w:type="dxa"/>
            <w:shd w:val="clear" w:color="auto" w:fill="auto"/>
          </w:tcPr>
          <w:p w14:paraId="341A0678" w14:textId="77777777" w:rsidR="00075364" w:rsidRPr="002F230E" w:rsidRDefault="00075364" w:rsidP="00075364">
            <w:pPr>
              <w:pStyle w:val="Text"/>
            </w:pPr>
            <w:r>
              <w:t>tenga~</w:t>
            </w:r>
            <w:r w:rsidRPr="002F230E">
              <w:t>tenga</w:t>
            </w:r>
          </w:p>
        </w:tc>
        <w:tc>
          <w:tcPr>
            <w:tcW w:w="651" w:type="dxa"/>
            <w:shd w:val="clear" w:color="auto" w:fill="auto"/>
          </w:tcPr>
          <w:p w14:paraId="6576FDE3" w14:textId="77777777" w:rsidR="00075364" w:rsidRPr="002F230E" w:rsidRDefault="00075364" w:rsidP="00075364">
            <w:pPr>
              <w:pStyle w:val="Text"/>
            </w:pPr>
            <w:r w:rsidRPr="002F230E">
              <w:t>to?</w:t>
            </w:r>
          </w:p>
        </w:tc>
      </w:tr>
      <w:tr w:rsidR="00AC23C4" w:rsidRPr="00AC23C4" w14:paraId="5D5329B0" w14:textId="77777777" w:rsidTr="00AC23C4">
        <w:tc>
          <w:tcPr>
            <w:tcW w:w="709" w:type="dxa"/>
            <w:shd w:val="clear" w:color="auto" w:fill="auto"/>
          </w:tcPr>
          <w:p w14:paraId="3845961E" w14:textId="77777777" w:rsidR="00075364" w:rsidRPr="002F230E" w:rsidRDefault="00075364" w:rsidP="00075364">
            <w:pPr>
              <w:pStyle w:val="GlossEng"/>
            </w:pPr>
          </w:p>
        </w:tc>
        <w:tc>
          <w:tcPr>
            <w:tcW w:w="851" w:type="dxa"/>
            <w:shd w:val="clear" w:color="auto" w:fill="auto"/>
          </w:tcPr>
          <w:p w14:paraId="609CD5C3" w14:textId="77777777" w:rsidR="00075364" w:rsidRPr="002F230E" w:rsidRDefault="00171D59" w:rsidP="00075364">
            <w:pPr>
              <w:pStyle w:val="GlossEng"/>
            </w:pPr>
            <w:r>
              <w:t>and.then</w:t>
            </w:r>
          </w:p>
        </w:tc>
        <w:tc>
          <w:tcPr>
            <w:tcW w:w="360" w:type="dxa"/>
            <w:shd w:val="clear" w:color="auto" w:fill="auto"/>
          </w:tcPr>
          <w:p w14:paraId="7BC18403" w14:textId="77777777" w:rsidR="00075364" w:rsidRPr="000320EB" w:rsidRDefault="00075364" w:rsidP="00075364">
            <w:pPr>
              <w:pStyle w:val="GlossEng"/>
            </w:pPr>
          </w:p>
        </w:tc>
        <w:tc>
          <w:tcPr>
            <w:tcW w:w="740" w:type="dxa"/>
            <w:shd w:val="clear" w:color="auto" w:fill="auto"/>
          </w:tcPr>
          <w:p w14:paraId="49F24FB1" w14:textId="77777777" w:rsidR="00075364" w:rsidRPr="002F230E" w:rsidRDefault="00075364" w:rsidP="00075364">
            <w:pPr>
              <w:pStyle w:val="GlossEng"/>
            </w:pPr>
            <w:r w:rsidRPr="002F230E">
              <w:t>cut</w:t>
            </w:r>
          </w:p>
        </w:tc>
        <w:tc>
          <w:tcPr>
            <w:tcW w:w="751" w:type="dxa"/>
            <w:shd w:val="clear" w:color="auto" w:fill="auto"/>
          </w:tcPr>
          <w:p w14:paraId="6FE802A7" w14:textId="77777777" w:rsidR="00075364" w:rsidRPr="002F230E" w:rsidRDefault="00075364" w:rsidP="00075364">
            <w:pPr>
              <w:pStyle w:val="GlossEng"/>
            </w:pPr>
            <w:r w:rsidRPr="002F230E">
              <w:t>banana</w:t>
            </w:r>
          </w:p>
        </w:tc>
        <w:tc>
          <w:tcPr>
            <w:tcW w:w="360" w:type="dxa"/>
            <w:shd w:val="clear" w:color="auto" w:fill="auto"/>
          </w:tcPr>
          <w:p w14:paraId="32BABA34" w14:textId="77777777" w:rsidR="00075364" w:rsidRPr="002F230E" w:rsidRDefault="00075364" w:rsidP="00075364">
            <w:pPr>
              <w:pStyle w:val="GlossEng"/>
            </w:pPr>
            <w:r w:rsidRPr="002F230E">
              <w:t>at</w:t>
            </w:r>
          </w:p>
        </w:tc>
        <w:tc>
          <w:tcPr>
            <w:tcW w:w="1159" w:type="dxa"/>
            <w:shd w:val="clear" w:color="auto" w:fill="auto"/>
          </w:tcPr>
          <w:p w14:paraId="40862858" w14:textId="77777777" w:rsidR="00075364" w:rsidRPr="002F230E" w:rsidRDefault="00075364" w:rsidP="00075364">
            <w:pPr>
              <w:pStyle w:val="GlossEng"/>
            </w:pPr>
            <w:r w:rsidRPr="0099608C">
              <w:rPr>
                <w:rStyle w:val="ChSmallCaps"/>
              </w:rPr>
              <w:t>rdp</w:t>
            </w:r>
            <w:r w:rsidRPr="002D3354">
              <w:t>~</w:t>
            </w:r>
            <w:r w:rsidRPr="002F230E">
              <w:t>middle</w:t>
            </w:r>
          </w:p>
        </w:tc>
        <w:tc>
          <w:tcPr>
            <w:tcW w:w="651" w:type="dxa"/>
            <w:shd w:val="clear" w:color="auto" w:fill="auto"/>
          </w:tcPr>
          <w:p w14:paraId="75C68E6F" w14:textId="77777777" w:rsidR="00075364" w:rsidRPr="002F230E" w:rsidRDefault="00075364" w:rsidP="00075364">
            <w:pPr>
              <w:pStyle w:val="GlossEng"/>
            </w:pPr>
            <w:r w:rsidRPr="002F230E">
              <w:t>right?</w:t>
            </w:r>
          </w:p>
        </w:tc>
      </w:tr>
    </w:tbl>
    <w:p w14:paraId="5A733E65" w14:textId="01E1908E" w:rsidR="00075364" w:rsidRDefault="00B7093A" w:rsidP="00075364">
      <w:pPr>
        <w:pStyle w:val="FreeTranslEng"/>
      </w:pPr>
      <w:r>
        <w:t>‘</w:t>
      </w:r>
      <w:r w:rsidR="00075364">
        <w:t xml:space="preserve">and then (we) </w:t>
      </w:r>
      <w:r w:rsidR="00075364" w:rsidRPr="00432FCD">
        <w:rPr>
          <w:rStyle w:val="ChBlueBold"/>
        </w:rPr>
        <w:t>cut</w:t>
      </w:r>
      <w:r w:rsidR="00075364">
        <w:t xml:space="preserve"> the bananas in the middle, right?</w:t>
      </w:r>
      <w:r>
        <w:t>’</w:t>
      </w:r>
      <w:r w:rsidR="00075364">
        <w:t xml:space="preserve"> </w:t>
      </w:r>
      <w:r w:rsidR="00075364" w:rsidRPr="00301E9B">
        <w:rPr>
          <w:rStyle w:val="ExampleSource"/>
        </w:rPr>
        <w:t>[080922-009-CvNP.0041]</w:t>
      </w:r>
    </w:p>
    <w:p w14:paraId="122D9364" w14:textId="3ED7A3D4" w:rsidR="00075364" w:rsidRDefault="00075364" w:rsidP="006A1546">
      <w:pPr>
        <w:pStyle w:val="Body0005after"/>
      </w:pPr>
      <w:r w:rsidRPr="000320EB">
        <w:t>Finally, speakers can also omit both core arg</w:t>
      </w:r>
      <w:r>
        <w:t>uments at the same time, as</w:t>
      </w:r>
      <w:r w:rsidRPr="000320EB">
        <w:t xml:space="preserve"> shown for </w:t>
      </w:r>
      <w:r>
        <w:rPr>
          <w:rStyle w:val="ChItalBold"/>
        </w:rPr>
        <w:t>bunu</w:t>
      </w:r>
      <w:r w:rsidRPr="000320EB">
        <w:t xml:space="preserve"> </w:t>
      </w:r>
      <w:r w:rsidR="00B7093A">
        <w:t>‘</w:t>
      </w:r>
      <w:r>
        <w:t>kill</w:t>
      </w:r>
      <w:r w:rsidR="00B7093A">
        <w:t>’</w:t>
      </w:r>
      <w:r w:rsidRPr="000320EB">
        <w:t xml:space="preserve"> in </w:t>
      </w:r>
      <w:r w:rsidRPr="000320EB">
        <w:fldChar w:fldCharType="begin"/>
      </w:r>
      <w:r w:rsidRPr="000320EB">
        <w:instrText xml:space="preserve"> REF _Ref367291415 \h </w:instrText>
      </w:r>
      <w:r>
        <w:instrText xml:space="preserve"> \* MERGEFORMAT </w:instrText>
      </w:r>
      <w:r w:rsidRPr="000320EB">
        <w:fldChar w:fldCharType="separate"/>
      </w:r>
      <w:r w:rsidR="00154D81" w:rsidRPr="000320EB">
        <w:t>(</w:t>
      </w:r>
      <w:r w:rsidR="00154D81" w:rsidRPr="00154D81">
        <w:t>15)</w:t>
      </w:r>
      <w:r w:rsidRPr="000320EB">
        <w:fldChar w:fldCharType="end"/>
      </w:r>
      <w:r w:rsidRPr="000320EB">
        <w:t xml:space="preserve">, </w:t>
      </w:r>
      <w:r>
        <w:t xml:space="preserve">and </w:t>
      </w:r>
      <w:r>
        <w:rPr>
          <w:rStyle w:val="ChItalBold"/>
        </w:rPr>
        <w:t>potong</w:t>
      </w:r>
      <w:r w:rsidRPr="000320EB">
        <w:t xml:space="preserve"> </w:t>
      </w:r>
      <w:r w:rsidR="00B7093A">
        <w:t>‘</w:t>
      </w:r>
      <w:r>
        <w:t>cut</w:t>
      </w:r>
      <w:r w:rsidR="00B7093A">
        <w:t>’</w:t>
      </w:r>
      <w:r w:rsidRPr="000320EB">
        <w:t xml:space="preserve"> in </w:t>
      </w:r>
      <w:r w:rsidRPr="000320EB">
        <w:fldChar w:fldCharType="begin"/>
      </w:r>
      <w:r w:rsidRPr="000320EB">
        <w:instrText xml:space="preserve"> REF _Ref367291417 \h </w:instrText>
      </w:r>
      <w:r>
        <w:instrText xml:space="preserve"> \* MERGEFORMAT </w:instrText>
      </w:r>
      <w:r w:rsidRPr="000320EB">
        <w:fldChar w:fldCharType="separate"/>
      </w:r>
      <w:r w:rsidR="00154D81" w:rsidRPr="000320EB">
        <w:t>(</w:t>
      </w:r>
      <w:r w:rsidR="00154D81" w:rsidRPr="00154D81">
        <w:t>16)</w:t>
      </w:r>
      <w:r w:rsidRPr="000320EB">
        <w:fldChar w:fldCharType="end"/>
      </w:r>
      <w:r w:rsidRPr="000320EB">
        <w:t>.</w:t>
      </w:r>
    </w:p>
    <w:p w14:paraId="797C2FFA" w14:textId="1E769066" w:rsidR="00075364" w:rsidRDefault="00075364" w:rsidP="00075364">
      <w:pPr>
        <w:pStyle w:val="ExampleTitle"/>
      </w:pPr>
      <w:r w:rsidRPr="000320EB">
        <w:t>Elision</w:t>
      </w:r>
      <w:r>
        <w:t xml:space="preserve"> of </w:t>
      </w:r>
      <w:r w:rsidR="00D4475D">
        <w:t xml:space="preserve">the </w:t>
      </w:r>
      <w:r>
        <w:t xml:space="preserve">subject and object </w:t>
      </w:r>
      <w:r w:rsidRPr="000320EB">
        <w:t>arguments</w:t>
      </w:r>
    </w:p>
    <w:tbl>
      <w:tblPr>
        <w:tblW w:w="0" w:type="auto"/>
        <w:tblCellMar>
          <w:left w:w="42" w:type="dxa"/>
          <w:right w:w="42" w:type="dxa"/>
        </w:tblCellMar>
        <w:tblLook w:val="01E0" w:firstRow="1" w:lastRow="1" w:firstColumn="1" w:lastColumn="1" w:noHBand="0" w:noVBand="0"/>
      </w:tblPr>
      <w:tblGrid>
        <w:gridCol w:w="709"/>
        <w:gridCol w:w="360"/>
        <w:gridCol w:w="584"/>
        <w:gridCol w:w="360"/>
        <w:gridCol w:w="484"/>
        <w:gridCol w:w="611"/>
        <w:gridCol w:w="640"/>
        <w:gridCol w:w="618"/>
      </w:tblGrid>
      <w:tr w:rsidR="00AC23C4" w:rsidRPr="008C7D8B" w14:paraId="4DD93816" w14:textId="77777777" w:rsidTr="00AC23C4">
        <w:tc>
          <w:tcPr>
            <w:tcW w:w="709" w:type="dxa"/>
            <w:shd w:val="clear" w:color="auto" w:fill="auto"/>
          </w:tcPr>
          <w:p w14:paraId="2C49830E" w14:textId="77777777" w:rsidR="00075364" w:rsidRPr="00AC23C4" w:rsidRDefault="00075364" w:rsidP="00075364">
            <w:pPr>
              <w:pStyle w:val="O0Nwnext"/>
              <w:rPr>
                <w:szCs w:val="19"/>
              </w:rPr>
            </w:pPr>
            <w:bookmarkStart w:id="4414" w:name="_Ref367291415"/>
            <w:r w:rsidRPr="000320EB">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5</w:t>
            </w:r>
            <w:r w:rsidRPr="00AC23C4">
              <w:rPr>
                <w:szCs w:val="19"/>
              </w:rPr>
              <w:fldChar w:fldCharType="end"/>
            </w:r>
            <w:r w:rsidRPr="00AC23C4">
              <w:rPr>
                <w:szCs w:val="19"/>
              </w:rPr>
              <w:t>)</w:t>
            </w:r>
            <w:bookmarkEnd w:id="4414"/>
          </w:p>
        </w:tc>
        <w:tc>
          <w:tcPr>
            <w:tcW w:w="360" w:type="dxa"/>
            <w:shd w:val="clear" w:color="auto" w:fill="auto"/>
          </w:tcPr>
          <w:p w14:paraId="1B358608" w14:textId="77777777" w:rsidR="00075364" w:rsidRPr="00E5336C" w:rsidRDefault="00075364" w:rsidP="00075364">
            <w:pPr>
              <w:pStyle w:val="Text"/>
            </w:pPr>
            <w:r w:rsidRPr="00E5336C">
              <w:t>Ø</w:t>
            </w:r>
          </w:p>
        </w:tc>
        <w:tc>
          <w:tcPr>
            <w:tcW w:w="584" w:type="dxa"/>
            <w:shd w:val="clear" w:color="auto" w:fill="auto"/>
          </w:tcPr>
          <w:p w14:paraId="6F63A17E" w14:textId="77777777" w:rsidR="00075364" w:rsidRPr="00E5336C" w:rsidRDefault="00075364" w:rsidP="00075364">
            <w:pPr>
              <w:pStyle w:val="Text"/>
              <w:rPr>
                <w:rStyle w:val="ChBlueBold"/>
              </w:rPr>
            </w:pPr>
            <w:r w:rsidRPr="00E5336C">
              <w:rPr>
                <w:rStyle w:val="ChBlueBold"/>
              </w:rPr>
              <w:t>bunu</w:t>
            </w:r>
          </w:p>
        </w:tc>
        <w:tc>
          <w:tcPr>
            <w:tcW w:w="360" w:type="dxa"/>
            <w:shd w:val="clear" w:color="auto" w:fill="auto"/>
          </w:tcPr>
          <w:p w14:paraId="5C374EA4" w14:textId="77777777" w:rsidR="00075364" w:rsidRPr="00E5336C" w:rsidRDefault="00075364" w:rsidP="00075364">
            <w:pPr>
              <w:pStyle w:val="Text"/>
            </w:pPr>
            <w:r w:rsidRPr="00E5336C">
              <w:t>Ø</w:t>
            </w:r>
          </w:p>
        </w:tc>
        <w:tc>
          <w:tcPr>
            <w:tcW w:w="484" w:type="dxa"/>
            <w:shd w:val="clear" w:color="auto" w:fill="auto"/>
          </w:tcPr>
          <w:p w14:paraId="50D0CAC2" w14:textId="77777777" w:rsidR="00075364" w:rsidRPr="006A1040" w:rsidRDefault="00075364" w:rsidP="00075364">
            <w:pPr>
              <w:pStyle w:val="Text"/>
            </w:pPr>
            <w:r w:rsidRPr="006A1040">
              <w:t>tapi</w:t>
            </w:r>
          </w:p>
        </w:tc>
        <w:tc>
          <w:tcPr>
            <w:tcW w:w="611" w:type="dxa"/>
            <w:shd w:val="clear" w:color="auto" w:fill="auto"/>
          </w:tcPr>
          <w:p w14:paraId="74FF64DE" w14:textId="77777777" w:rsidR="00075364" w:rsidRPr="006A1040" w:rsidRDefault="00075364" w:rsidP="00075364">
            <w:pPr>
              <w:pStyle w:val="Text"/>
            </w:pPr>
            <w:r w:rsidRPr="006A1040">
              <w:t>kas</w:t>
            </w:r>
            <w:r>
              <w:t>i</w:t>
            </w:r>
          </w:p>
        </w:tc>
        <w:tc>
          <w:tcPr>
            <w:tcW w:w="640" w:type="dxa"/>
            <w:shd w:val="clear" w:color="auto" w:fill="auto"/>
          </w:tcPr>
          <w:p w14:paraId="04CD842D" w14:textId="77777777" w:rsidR="00075364" w:rsidRPr="006A1040" w:rsidRDefault="00075364" w:rsidP="00075364">
            <w:pPr>
              <w:pStyle w:val="Text"/>
            </w:pPr>
            <w:r>
              <w:t>hidu</w:t>
            </w:r>
            <w:r w:rsidRPr="006A1040">
              <w:t>p</w:t>
            </w:r>
          </w:p>
        </w:tc>
        <w:tc>
          <w:tcPr>
            <w:tcW w:w="618" w:type="dxa"/>
            <w:shd w:val="clear" w:color="auto" w:fill="auto"/>
          </w:tcPr>
          <w:p w14:paraId="5B5458A2" w14:textId="77777777" w:rsidR="00075364" w:rsidRPr="006A1040" w:rsidRDefault="00075364" w:rsidP="00075364">
            <w:pPr>
              <w:pStyle w:val="Text"/>
            </w:pPr>
            <w:r w:rsidRPr="006A1040">
              <w:t>lagi</w:t>
            </w:r>
          </w:p>
        </w:tc>
      </w:tr>
      <w:tr w:rsidR="00AC23C4" w:rsidRPr="00AC23C4" w14:paraId="3A6D144A" w14:textId="77777777" w:rsidTr="00AC23C4">
        <w:tc>
          <w:tcPr>
            <w:tcW w:w="709" w:type="dxa"/>
            <w:shd w:val="clear" w:color="auto" w:fill="auto"/>
          </w:tcPr>
          <w:p w14:paraId="214979CA" w14:textId="77777777" w:rsidR="00075364" w:rsidRPr="006A1040" w:rsidRDefault="00075364" w:rsidP="00075364">
            <w:pPr>
              <w:pStyle w:val="GlossEng"/>
            </w:pPr>
          </w:p>
        </w:tc>
        <w:tc>
          <w:tcPr>
            <w:tcW w:w="360" w:type="dxa"/>
            <w:shd w:val="clear" w:color="auto" w:fill="auto"/>
          </w:tcPr>
          <w:p w14:paraId="1AD1ED09" w14:textId="77777777" w:rsidR="00075364" w:rsidRPr="000320EB" w:rsidRDefault="00075364" w:rsidP="00075364">
            <w:pPr>
              <w:pStyle w:val="GlossEng"/>
            </w:pPr>
          </w:p>
        </w:tc>
        <w:tc>
          <w:tcPr>
            <w:tcW w:w="584" w:type="dxa"/>
            <w:shd w:val="clear" w:color="auto" w:fill="auto"/>
          </w:tcPr>
          <w:p w14:paraId="027F4405" w14:textId="77777777" w:rsidR="00075364" w:rsidRPr="006A1040" w:rsidRDefault="00075364" w:rsidP="00075364">
            <w:pPr>
              <w:pStyle w:val="GlossEng"/>
            </w:pPr>
            <w:r w:rsidRPr="006A1040">
              <w:t>kill</w:t>
            </w:r>
          </w:p>
        </w:tc>
        <w:tc>
          <w:tcPr>
            <w:tcW w:w="360" w:type="dxa"/>
            <w:shd w:val="clear" w:color="auto" w:fill="auto"/>
          </w:tcPr>
          <w:p w14:paraId="67612DCF" w14:textId="77777777" w:rsidR="00075364" w:rsidRPr="000320EB" w:rsidRDefault="00075364" w:rsidP="00075364">
            <w:pPr>
              <w:pStyle w:val="GlossEng"/>
            </w:pPr>
          </w:p>
        </w:tc>
        <w:tc>
          <w:tcPr>
            <w:tcW w:w="484" w:type="dxa"/>
            <w:shd w:val="clear" w:color="auto" w:fill="auto"/>
          </w:tcPr>
          <w:p w14:paraId="16274EAC" w14:textId="77777777" w:rsidR="00075364" w:rsidRPr="006A1040" w:rsidRDefault="00075364" w:rsidP="00075364">
            <w:pPr>
              <w:pStyle w:val="GlossEng"/>
            </w:pPr>
            <w:r w:rsidRPr="006A1040">
              <w:t>but</w:t>
            </w:r>
          </w:p>
        </w:tc>
        <w:tc>
          <w:tcPr>
            <w:tcW w:w="611" w:type="dxa"/>
            <w:shd w:val="clear" w:color="auto" w:fill="auto"/>
          </w:tcPr>
          <w:p w14:paraId="7D01D93F" w14:textId="77777777" w:rsidR="00075364" w:rsidRPr="00123655" w:rsidRDefault="00075364" w:rsidP="00075364">
            <w:pPr>
              <w:pStyle w:val="GlossEng"/>
            </w:pPr>
            <w:r w:rsidRPr="00123655">
              <w:t>give</w:t>
            </w:r>
          </w:p>
        </w:tc>
        <w:tc>
          <w:tcPr>
            <w:tcW w:w="640" w:type="dxa"/>
            <w:shd w:val="clear" w:color="auto" w:fill="auto"/>
          </w:tcPr>
          <w:p w14:paraId="4AF85201" w14:textId="77777777" w:rsidR="00075364" w:rsidRPr="006A1040" w:rsidRDefault="00075364" w:rsidP="00075364">
            <w:pPr>
              <w:pStyle w:val="GlossEng"/>
            </w:pPr>
            <w:r w:rsidRPr="006A1040">
              <w:t>live</w:t>
            </w:r>
          </w:p>
        </w:tc>
        <w:tc>
          <w:tcPr>
            <w:tcW w:w="618" w:type="dxa"/>
            <w:shd w:val="clear" w:color="auto" w:fill="auto"/>
          </w:tcPr>
          <w:p w14:paraId="336EBD9E" w14:textId="77777777" w:rsidR="00075364" w:rsidRPr="006A1040" w:rsidRDefault="00075364" w:rsidP="00075364">
            <w:pPr>
              <w:pStyle w:val="GlossEng"/>
            </w:pPr>
            <w:r w:rsidRPr="006A1040">
              <w:t>again</w:t>
            </w:r>
          </w:p>
        </w:tc>
      </w:tr>
    </w:tbl>
    <w:p w14:paraId="05B03613" w14:textId="05AB93C2" w:rsidR="00075364" w:rsidRDefault="00075364" w:rsidP="00075364">
      <w:pPr>
        <w:pStyle w:val="FreeTranslEng"/>
      </w:pPr>
      <w:r w:rsidRPr="000320EB">
        <w:t>[About sorcerers who can resurrect the dead:]</w:t>
      </w:r>
      <w:r>
        <w:t xml:space="preserve"> </w:t>
      </w:r>
      <w:r w:rsidR="00B7093A">
        <w:t>‘</w:t>
      </w:r>
      <w:r>
        <w:t xml:space="preserve">(they) </w:t>
      </w:r>
      <w:r w:rsidRPr="00652695">
        <w:rPr>
          <w:rStyle w:val="ChBlueBold"/>
        </w:rPr>
        <w:t>kill</w:t>
      </w:r>
      <w:r>
        <w:t xml:space="preserve"> (him) but (they) make (him) live again</w:t>
      </w:r>
      <w:r w:rsidR="00B7093A">
        <w:t>’</w:t>
      </w:r>
      <w:r>
        <w:t xml:space="preserve"> </w:t>
      </w:r>
      <w:r w:rsidRPr="00592EEC">
        <w:rPr>
          <w:rStyle w:val="ExampleSource"/>
        </w:rPr>
        <w:t>[081006-022-CvEx.0087]</w:t>
      </w:r>
    </w:p>
    <w:tbl>
      <w:tblPr>
        <w:tblW w:w="0" w:type="auto"/>
        <w:tblCellMar>
          <w:left w:w="42" w:type="dxa"/>
          <w:right w:w="42" w:type="dxa"/>
        </w:tblCellMar>
        <w:tblLook w:val="01E0" w:firstRow="1" w:lastRow="1" w:firstColumn="1" w:lastColumn="1" w:noHBand="0" w:noVBand="0"/>
      </w:tblPr>
      <w:tblGrid>
        <w:gridCol w:w="709"/>
        <w:gridCol w:w="360"/>
        <w:gridCol w:w="740"/>
        <w:gridCol w:w="360"/>
        <w:gridCol w:w="1176"/>
      </w:tblGrid>
      <w:tr w:rsidR="00AC23C4" w:rsidRPr="008C7D8B" w14:paraId="5C73E109" w14:textId="77777777" w:rsidTr="00AC23C4">
        <w:tc>
          <w:tcPr>
            <w:tcW w:w="709" w:type="dxa"/>
            <w:shd w:val="clear" w:color="auto" w:fill="auto"/>
          </w:tcPr>
          <w:p w14:paraId="54172C8D" w14:textId="77777777" w:rsidR="00075364" w:rsidRPr="00AC23C4" w:rsidRDefault="00075364" w:rsidP="00075364">
            <w:pPr>
              <w:pStyle w:val="O0Nwnext"/>
              <w:rPr>
                <w:szCs w:val="19"/>
              </w:rPr>
            </w:pPr>
            <w:bookmarkStart w:id="4415" w:name="_Ref367291417"/>
            <w:r w:rsidRPr="000320EB">
              <w:t>(</w:t>
            </w:r>
            <w:r w:rsidRPr="00AC23C4">
              <w:rPr>
                <w:szCs w:val="19"/>
              </w:rPr>
              <w:fldChar w:fldCharType="begin"/>
            </w:r>
            <w:r w:rsidRPr="00AC23C4">
              <w:rPr>
                <w:szCs w:val="19"/>
              </w:rPr>
              <w:instrText xml:space="preserve"> SEQ ( \* ARABIC \s 1 </w:instrText>
            </w:r>
            <w:r w:rsidRPr="00AC23C4">
              <w:rPr>
                <w:szCs w:val="19"/>
              </w:rPr>
              <w:fldChar w:fldCharType="separate"/>
            </w:r>
            <w:r w:rsidR="00154D81">
              <w:rPr>
                <w:noProof/>
                <w:szCs w:val="19"/>
              </w:rPr>
              <w:t>16</w:t>
            </w:r>
            <w:r w:rsidRPr="00AC23C4">
              <w:rPr>
                <w:szCs w:val="19"/>
              </w:rPr>
              <w:fldChar w:fldCharType="end"/>
            </w:r>
            <w:r w:rsidRPr="00AC23C4">
              <w:rPr>
                <w:szCs w:val="19"/>
              </w:rPr>
              <w:t>)</w:t>
            </w:r>
            <w:bookmarkEnd w:id="4415"/>
          </w:p>
        </w:tc>
        <w:tc>
          <w:tcPr>
            <w:tcW w:w="360" w:type="dxa"/>
            <w:shd w:val="clear" w:color="auto" w:fill="auto"/>
          </w:tcPr>
          <w:p w14:paraId="1814F92A" w14:textId="77777777" w:rsidR="00075364" w:rsidRPr="00E5336C" w:rsidRDefault="00075364" w:rsidP="00075364">
            <w:pPr>
              <w:pStyle w:val="Text"/>
            </w:pPr>
            <w:r w:rsidRPr="00E5336C">
              <w:t>Ø</w:t>
            </w:r>
          </w:p>
        </w:tc>
        <w:tc>
          <w:tcPr>
            <w:tcW w:w="740" w:type="dxa"/>
            <w:shd w:val="clear" w:color="auto" w:fill="auto"/>
          </w:tcPr>
          <w:p w14:paraId="77A76EDC" w14:textId="77777777" w:rsidR="00075364" w:rsidRPr="008A1B0D" w:rsidRDefault="00075364" w:rsidP="00075364">
            <w:pPr>
              <w:pStyle w:val="Text"/>
              <w:rPr>
                <w:rStyle w:val="ChBlueBold"/>
              </w:rPr>
            </w:pPr>
            <w:r w:rsidRPr="008A1B0D">
              <w:rPr>
                <w:rStyle w:val="ChBlueBold"/>
              </w:rPr>
              <w:t>potong</w:t>
            </w:r>
          </w:p>
        </w:tc>
        <w:tc>
          <w:tcPr>
            <w:tcW w:w="360" w:type="dxa"/>
            <w:shd w:val="clear" w:color="auto" w:fill="auto"/>
          </w:tcPr>
          <w:p w14:paraId="6D54ED5F" w14:textId="77777777" w:rsidR="00075364" w:rsidRPr="00E5336C" w:rsidRDefault="00075364" w:rsidP="00075364">
            <w:pPr>
              <w:pStyle w:val="Text"/>
            </w:pPr>
            <w:r w:rsidRPr="00E5336C">
              <w:t>Ø</w:t>
            </w:r>
          </w:p>
        </w:tc>
        <w:tc>
          <w:tcPr>
            <w:tcW w:w="1037" w:type="dxa"/>
            <w:shd w:val="clear" w:color="auto" w:fill="auto"/>
          </w:tcPr>
          <w:p w14:paraId="6E2354AA" w14:textId="77777777" w:rsidR="00075364" w:rsidRPr="002F230E" w:rsidRDefault="00075364" w:rsidP="00075364">
            <w:pPr>
              <w:pStyle w:val="Text"/>
            </w:pPr>
            <w:r w:rsidRPr="002F230E">
              <w:t>kecil</w:t>
            </w:r>
            <w:r w:rsidR="005C5402">
              <w:t>~</w:t>
            </w:r>
            <w:r w:rsidRPr="002F230E">
              <w:t>kecil</w:t>
            </w:r>
          </w:p>
        </w:tc>
      </w:tr>
      <w:tr w:rsidR="00AC23C4" w:rsidRPr="00AC23C4" w14:paraId="1D693C8F" w14:textId="77777777" w:rsidTr="00AC23C4">
        <w:tc>
          <w:tcPr>
            <w:tcW w:w="709" w:type="dxa"/>
            <w:shd w:val="clear" w:color="auto" w:fill="auto"/>
          </w:tcPr>
          <w:p w14:paraId="648D0A08" w14:textId="77777777" w:rsidR="00075364" w:rsidRPr="002F230E" w:rsidRDefault="00075364" w:rsidP="00075364">
            <w:pPr>
              <w:pStyle w:val="GlossEng"/>
            </w:pPr>
          </w:p>
        </w:tc>
        <w:tc>
          <w:tcPr>
            <w:tcW w:w="360" w:type="dxa"/>
            <w:shd w:val="clear" w:color="auto" w:fill="auto"/>
          </w:tcPr>
          <w:p w14:paraId="11C6C71A" w14:textId="77777777" w:rsidR="00075364" w:rsidRPr="000320EB" w:rsidRDefault="00075364" w:rsidP="00075364">
            <w:pPr>
              <w:pStyle w:val="GlossEng"/>
            </w:pPr>
          </w:p>
        </w:tc>
        <w:tc>
          <w:tcPr>
            <w:tcW w:w="740" w:type="dxa"/>
            <w:shd w:val="clear" w:color="auto" w:fill="auto"/>
          </w:tcPr>
          <w:p w14:paraId="11D0DD08" w14:textId="77777777" w:rsidR="00075364" w:rsidRPr="002F230E" w:rsidRDefault="00075364" w:rsidP="00075364">
            <w:pPr>
              <w:pStyle w:val="GlossEng"/>
            </w:pPr>
            <w:r w:rsidRPr="002F230E">
              <w:t>cut</w:t>
            </w:r>
          </w:p>
        </w:tc>
        <w:tc>
          <w:tcPr>
            <w:tcW w:w="360" w:type="dxa"/>
            <w:shd w:val="clear" w:color="auto" w:fill="auto"/>
          </w:tcPr>
          <w:p w14:paraId="14BC324F" w14:textId="77777777" w:rsidR="00075364" w:rsidRPr="000320EB" w:rsidRDefault="00075364" w:rsidP="00075364">
            <w:pPr>
              <w:pStyle w:val="GlossEng"/>
            </w:pPr>
          </w:p>
        </w:tc>
        <w:tc>
          <w:tcPr>
            <w:tcW w:w="1037" w:type="dxa"/>
            <w:shd w:val="clear" w:color="auto" w:fill="auto"/>
          </w:tcPr>
          <w:p w14:paraId="12E2AF3C" w14:textId="77777777" w:rsidR="00075364" w:rsidRPr="002F230E" w:rsidRDefault="00075364" w:rsidP="00075364">
            <w:pPr>
              <w:pStyle w:val="GlossEng"/>
            </w:pPr>
            <w:r w:rsidRPr="0099608C">
              <w:rPr>
                <w:rStyle w:val="ChSmallCaps"/>
              </w:rPr>
              <w:t>rdp</w:t>
            </w:r>
            <w:r w:rsidRPr="002D3354">
              <w:t>~</w:t>
            </w:r>
            <w:r w:rsidR="002D3354">
              <w:t>be.</w:t>
            </w:r>
            <w:r w:rsidRPr="002F230E">
              <w:t>small</w:t>
            </w:r>
          </w:p>
        </w:tc>
      </w:tr>
    </w:tbl>
    <w:p w14:paraId="6944F06B" w14:textId="56E8F859" w:rsidR="00075364" w:rsidRDefault="00B7093A" w:rsidP="00075364">
      <w:pPr>
        <w:pStyle w:val="FreeTranslEng15pt"/>
      </w:pPr>
      <w:r>
        <w:t>‘</w:t>
      </w:r>
      <w:r w:rsidR="00075364">
        <w:t xml:space="preserve">(I) </w:t>
      </w:r>
      <w:r w:rsidR="00075364" w:rsidRPr="008A1B0D">
        <w:rPr>
          <w:rStyle w:val="ChBlueBold"/>
        </w:rPr>
        <w:t>cut</w:t>
      </w:r>
      <w:r w:rsidR="00075364">
        <w:t xml:space="preserve"> (the meat) very small</w:t>
      </w:r>
      <w:r>
        <w:t>’</w:t>
      </w:r>
      <w:r w:rsidR="00075364">
        <w:t xml:space="preserve"> </w:t>
      </w:r>
      <w:r w:rsidR="00075364" w:rsidRPr="00301E9B">
        <w:rPr>
          <w:rStyle w:val="ExampleSource"/>
        </w:rPr>
        <w:t>[080919-003-NP.0016]</w:t>
      </w:r>
    </w:p>
    <w:p w14:paraId="14C83B19" w14:textId="77777777" w:rsidR="00075364" w:rsidRPr="000320EB" w:rsidRDefault="00075364" w:rsidP="00075364">
      <w:pPr>
        <w:pStyle w:val="Heading3"/>
      </w:pPr>
      <w:bookmarkStart w:id="4416" w:name="_Ref367529002"/>
      <w:bookmarkStart w:id="4417" w:name="_Toc440455707"/>
      <w:r w:rsidRPr="000320EB">
        <w:t>Verbal clauses with trivalent verbs</w:t>
      </w:r>
      <w:bookmarkEnd w:id="4416"/>
      <w:bookmarkEnd w:id="4417"/>
    </w:p>
    <w:p w14:paraId="608FFC15" w14:textId="458E6748" w:rsidR="00817193" w:rsidRDefault="00075364" w:rsidP="006A1546">
      <w:pPr>
        <w:pStyle w:val="Body0000after"/>
      </w:pPr>
      <w:r w:rsidRPr="000320EB">
        <w:t xml:space="preserve">Papuan Malay has a small number of trivalent verbs with three core arguments, </w:t>
      </w:r>
      <w:r w:rsidR="00D4475D">
        <w:t xml:space="preserve">that is, </w:t>
      </w:r>
      <w:r w:rsidRPr="000320EB">
        <w:t>a subject</w:t>
      </w:r>
      <w:r w:rsidR="0040061F">
        <w:t>,</w:t>
      </w:r>
      <w:r w:rsidRPr="000320EB">
        <w:t xml:space="preserve"> </w:t>
      </w:r>
      <w:r w:rsidR="0040061F">
        <w:rPr>
          <w:szCs w:val="20"/>
        </w:rPr>
        <w:t>a</w:t>
      </w:r>
      <w:r w:rsidR="00777C00">
        <w:rPr>
          <w:szCs w:val="20"/>
        </w:rPr>
        <w:t>nd two objects</w:t>
      </w:r>
      <w:r w:rsidRPr="000320EB">
        <w:t xml:space="preserve">. In the corpus seven trivalent verbs are attested: </w:t>
      </w:r>
      <w:r w:rsidRPr="000320EB">
        <w:rPr>
          <w:rStyle w:val="ChItalBold"/>
        </w:rPr>
        <w:t>ambil</w:t>
      </w:r>
      <w:r w:rsidRPr="000320EB">
        <w:t xml:space="preserve"> </w:t>
      </w:r>
      <w:r w:rsidR="00B7093A">
        <w:t>‘</w:t>
      </w:r>
      <w:r w:rsidRPr="000320EB">
        <w:t>fetch</w:t>
      </w:r>
      <w:r w:rsidR="00B7093A">
        <w:t>’</w:t>
      </w:r>
      <w:r w:rsidRPr="000320EB">
        <w:t xml:space="preserve">, </w:t>
      </w:r>
      <w:r w:rsidRPr="000320EB">
        <w:rPr>
          <w:rStyle w:val="ChItalBold"/>
        </w:rPr>
        <w:t>bawa</w:t>
      </w:r>
      <w:r w:rsidRPr="000320EB">
        <w:t xml:space="preserve"> </w:t>
      </w:r>
      <w:r w:rsidR="00B7093A">
        <w:t>‘</w:t>
      </w:r>
      <w:r w:rsidRPr="000320EB">
        <w:t>bring</w:t>
      </w:r>
      <w:r w:rsidR="00B7093A">
        <w:t>’</w:t>
      </w:r>
      <w:r w:rsidRPr="000320EB">
        <w:t xml:space="preserve">, </w:t>
      </w:r>
      <w:r w:rsidRPr="000320EB">
        <w:rPr>
          <w:rStyle w:val="ChItalBold"/>
        </w:rPr>
        <w:t>bli</w:t>
      </w:r>
      <w:r w:rsidRPr="000320EB">
        <w:t xml:space="preserve"> </w:t>
      </w:r>
      <w:r w:rsidR="00B7093A">
        <w:t>‘</w:t>
      </w:r>
      <w:r w:rsidRPr="000320EB">
        <w:t>buy</w:t>
      </w:r>
      <w:r w:rsidR="00B7093A">
        <w:t>’</w:t>
      </w:r>
      <w:r w:rsidRPr="000320EB">
        <w:t xml:space="preserve">, </w:t>
      </w:r>
      <w:r w:rsidRPr="000320EB">
        <w:rPr>
          <w:rStyle w:val="ChItalBold"/>
        </w:rPr>
        <w:t>ceritra</w:t>
      </w:r>
      <w:r w:rsidRPr="000320EB">
        <w:t xml:space="preserve"> </w:t>
      </w:r>
      <w:r w:rsidR="00B7093A">
        <w:t>‘</w:t>
      </w:r>
      <w:r w:rsidRPr="000320EB">
        <w:t>tell</w:t>
      </w:r>
      <w:r w:rsidR="00B7093A">
        <w:t>’</w:t>
      </w:r>
      <w:r w:rsidRPr="000320EB">
        <w:t xml:space="preserve">, </w:t>
      </w:r>
      <w:r w:rsidRPr="000320EB">
        <w:rPr>
          <w:rStyle w:val="ChItalBold"/>
        </w:rPr>
        <w:t>kasi</w:t>
      </w:r>
      <w:r w:rsidRPr="000320EB">
        <w:t xml:space="preserve"> </w:t>
      </w:r>
      <w:r w:rsidR="00B7093A">
        <w:t>‘</w:t>
      </w:r>
      <w:r w:rsidRPr="000320EB">
        <w:t>give</w:t>
      </w:r>
      <w:r w:rsidR="00B7093A">
        <w:t>’</w:t>
      </w:r>
      <w:r w:rsidRPr="000320EB">
        <w:t xml:space="preserve">, </w:t>
      </w:r>
      <w:r w:rsidRPr="000320EB">
        <w:rPr>
          <w:rStyle w:val="ChItalBold"/>
        </w:rPr>
        <w:t>kirim</w:t>
      </w:r>
      <w:r w:rsidRPr="000320EB">
        <w:t xml:space="preserve"> </w:t>
      </w:r>
      <w:r w:rsidR="00B7093A">
        <w:t>‘</w:t>
      </w:r>
      <w:r w:rsidRPr="000320EB">
        <w:t>send</w:t>
      </w:r>
      <w:r w:rsidR="00B7093A">
        <w:t>’</w:t>
      </w:r>
      <w:r w:rsidRPr="000320EB">
        <w:t xml:space="preserve">, and </w:t>
      </w:r>
      <w:r w:rsidRPr="000320EB">
        <w:rPr>
          <w:rStyle w:val="ChItalBold"/>
        </w:rPr>
        <w:t>minta</w:t>
      </w:r>
      <w:r w:rsidRPr="000320EB">
        <w:t xml:space="preserve"> </w:t>
      </w:r>
      <w:r w:rsidR="00B7093A">
        <w:t>‘</w:t>
      </w:r>
      <w:r w:rsidRPr="000320EB">
        <w:t>request</w:t>
      </w:r>
      <w:r w:rsidR="00B7093A">
        <w:t>’</w:t>
      </w:r>
      <w:r w:rsidRPr="000320EB">
        <w:t>.</w:t>
      </w:r>
    </w:p>
    <w:p w14:paraId="0EC68ED8" w14:textId="66530CC7" w:rsidR="00075364" w:rsidRDefault="00AD65C0" w:rsidP="00D4475D">
      <w:pPr>
        <w:pStyle w:val="Body0500after"/>
      </w:pPr>
      <w:r w:rsidRPr="00EB36A9">
        <w:rPr>
          <w:szCs w:val="20"/>
        </w:rPr>
        <w:t xml:space="preserve">In terms of their semantic roles, </w:t>
      </w:r>
      <w:r>
        <w:rPr>
          <w:szCs w:val="20"/>
        </w:rPr>
        <w:t xml:space="preserve">three-place predicates </w:t>
      </w:r>
      <w:r w:rsidR="00B7093A">
        <w:rPr>
          <w:szCs w:val="20"/>
        </w:rPr>
        <w:t>“</w:t>
      </w:r>
      <w:r>
        <w:rPr>
          <w:szCs w:val="20"/>
        </w:rPr>
        <w:t xml:space="preserve">take </w:t>
      </w:r>
      <w:r>
        <w:rPr>
          <w:lang w:eastAsia="en-US"/>
        </w:rPr>
        <w:t>an agent-like A, a participant that will label R on the basis of its most common role as recipient (but that may also be a beneficiary, goal, addressee, location, or source), and a T (typically some thing or information conveyed by A to R)</w:t>
      </w:r>
      <w:r w:rsidR="00B7093A">
        <w:rPr>
          <w:lang w:eastAsia="en-US"/>
        </w:rPr>
        <w:t>”</w:t>
      </w:r>
      <w:r w:rsidR="00D4475D">
        <w:rPr>
          <w:lang w:eastAsia="en-US"/>
        </w:rPr>
        <w:t xml:space="preserve">, applying </w:t>
      </w:r>
      <w:r w:rsidR="00D4475D" w:rsidRPr="00D4475D">
        <w:rPr>
          <w:rStyle w:val="Citation"/>
        </w:rPr>
        <w:fldChar w:fldCharType="begin"/>
      </w:r>
      <w:r w:rsidR="003A5B20">
        <w:rPr>
          <w:rStyle w:val="Citation"/>
        </w:rPr>
        <w:instrText>ADDIN CITAVI.PLACEHOLDER 9a385503-d728-46e0-b6d4-181dd36d657e 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Bbm5hPC9GaXJzdE5hbWU+DQogICAgICAgICAgICA8TGFzdE5hbWU+TWFyZ2V0dHM8L0xhc3ROYW1lPg0KICAgICAgICAgICAgPFNleD5GZW1hbGU8L1NleD4NCiAgICAgICAgICA8L1BlcnNvbj4NCiAgICAgICAgICA8UGVyc29uPg0KICAgICAgICAgICAgPEZpcnN0TmFtZT5QZXRlcjwvRmlyc3ROYW1lPg0KICAgICAgICAgICAgPExhc3ROYW1lPkF1c3RpbjwvTGFzdE5hbWU+DQogICAgICAgICAgICA8TWlkZGxlTmFtZT5L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Z2V0dHMgYW5kIEF1c3RpbjwvVGV4dD4NCiAgICA8L1RleHRVbml0Pg0KICA8L1RleHRVbml0cz4NCjwvUGxhY2Vob2xkZXI+</w:instrText>
      </w:r>
      <w:r w:rsidR="00D4475D" w:rsidRPr="00D4475D">
        <w:rPr>
          <w:rStyle w:val="Citation"/>
        </w:rPr>
        <w:fldChar w:fldCharType="separate"/>
      </w:r>
      <w:bookmarkStart w:id="4418" w:name="_CTVP0019a385503d72846e0b6d4181dd36d657e"/>
      <w:r w:rsidR="0092006B">
        <w:rPr>
          <w:rStyle w:val="Citation"/>
        </w:rPr>
        <w:t>Margetts and Austin</w:t>
      </w:r>
      <w:bookmarkEnd w:id="4418"/>
      <w:r w:rsidR="00D4475D" w:rsidRPr="00D4475D">
        <w:rPr>
          <w:rStyle w:val="Citation"/>
        </w:rPr>
        <w:fldChar w:fldCharType="end"/>
      </w:r>
      <w:r w:rsidR="00D4475D" w:rsidRPr="00D4475D">
        <w:rPr>
          <w:rStyle w:val="Citation"/>
        </w:rPr>
        <w:t xml:space="preserve">’s </w:t>
      </w:r>
      <w:r w:rsidR="00D4475D" w:rsidRPr="00D4475D">
        <w:rPr>
          <w:rStyle w:val="Citation"/>
        </w:rPr>
        <w:fldChar w:fldCharType="begin"/>
      </w:r>
      <w:r w:rsidR="003A5B20">
        <w:rPr>
          <w:rStyle w:val="Citation"/>
        </w:rPr>
        <w:instrText>ADDIN CITAVI.PLACEHOLDER 0688163e-cc14-428d-a257-043adb15bac3 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m5hPC9GaXJzdE5hbWU+DQogICAgICAgICAgICA8TGFzdE5hbWU+TWFyZ2V0dHM8L0xhc3ROYW1lPg0KICAgICAgICAgICAgPFNleD5GZW1hbGU8L1NleD4NCiAgICAgICAgICA8L1BlcnNvbj4NCiAgICAgICAgICA8UGVyc29uPg0KICAgICAgICAgICAgPEZpcnN0TmFtZT5QZXRlcjwvRmlyc3ROYW1lPg0KICAgICAgICAgICAgPExhc3ROYW1lPkF1c3RpbjwvTGFzdE5hbWU+DQogICAgICAgICAgICA8TWlkZGxlTmFtZT5L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zOTYpPC9UZXh0Pg0KICAgIDwvVGV4dFVuaXQ+DQogIDwvVGV4dFVuaXRzPg0KPC9QbGFjZWhvbGRlcj4=</w:instrText>
      </w:r>
      <w:r w:rsidR="00D4475D" w:rsidRPr="00D4475D">
        <w:rPr>
          <w:rStyle w:val="Citation"/>
        </w:rPr>
        <w:fldChar w:fldCharType="separate"/>
      </w:r>
      <w:bookmarkStart w:id="4419" w:name="_CTVP0010688163ecc14428da257043adb15bac3"/>
      <w:r w:rsidR="0092006B">
        <w:rPr>
          <w:rStyle w:val="Citation"/>
        </w:rPr>
        <w:t>(2007: 396)</w:t>
      </w:r>
      <w:bookmarkEnd w:id="4419"/>
      <w:r w:rsidR="00D4475D" w:rsidRPr="00D4475D">
        <w:rPr>
          <w:rStyle w:val="Citation"/>
        </w:rPr>
        <w:fldChar w:fldCharType="end"/>
      </w:r>
      <w:r w:rsidR="00D4475D">
        <w:rPr>
          <w:lang w:eastAsia="en-US"/>
        </w:rPr>
        <w:t xml:space="preserve"> terminology</w:t>
      </w:r>
      <w:r w:rsidRPr="00AD65C0">
        <w:t>.</w:t>
      </w:r>
      <w:r>
        <w:t xml:space="preserve"> </w:t>
      </w:r>
      <w:r w:rsidR="00075364" w:rsidRPr="000320EB">
        <w:t xml:space="preserve">As mentioned, though, trivalent verbs </w:t>
      </w:r>
      <w:r>
        <w:t xml:space="preserve">in Papuan Malay </w:t>
      </w:r>
      <w:r w:rsidR="00075364">
        <w:t xml:space="preserve">allow but </w:t>
      </w:r>
      <w:r w:rsidR="00075364" w:rsidRPr="000320EB">
        <w:t>do not require three syntactic arguments.</w:t>
      </w:r>
    </w:p>
    <w:p w14:paraId="7262A671" w14:textId="77777777" w:rsidR="00075364" w:rsidRPr="000320EB" w:rsidRDefault="00075364" w:rsidP="006A1546">
      <w:pPr>
        <w:pStyle w:val="Body0515after"/>
      </w:pPr>
      <w:r w:rsidRPr="000320EB">
        <w:t xml:space="preserve">Trivalent verbs </w:t>
      </w:r>
      <w:r>
        <w:t>exhibit</w:t>
      </w:r>
      <w:r w:rsidRPr="000320EB">
        <w:t xml:space="preserve"> dative alternation</w:t>
      </w:r>
      <w:r>
        <w:t xml:space="preserve"> in that </w:t>
      </w:r>
      <w:r w:rsidRPr="000320EB">
        <w:t>they appear in ditransitive clauses with double-object constructions</w:t>
      </w:r>
      <w:r>
        <w:t xml:space="preserve"> (</w:t>
      </w:r>
      <w:r w:rsidRPr="000320EB">
        <w:t>§</w:t>
      </w:r>
      <w:r w:rsidRPr="000320EB">
        <w:fldChar w:fldCharType="begin"/>
      </w:r>
      <w:r w:rsidRPr="000320EB">
        <w:instrText xml:space="preserve"> REF _Ref366767542 \w \h </w:instrText>
      </w:r>
      <w:r>
        <w:instrText xml:space="preserve"> \* MERGEFORMAT </w:instrText>
      </w:r>
      <w:r w:rsidRPr="000320EB">
        <w:fldChar w:fldCharType="separate"/>
      </w:r>
      <w:r w:rsidR="00154D81">
        <w:rPr>
          <w:cs/>
        </w:rPr>
        <w:t>‎</w:t>
      </w:r>
      <w:r w:rsidR="00154D81">
        <w:t>11.1.3.1</w:t>
      </w:r>
      <w:r w:rsidRPr="000320EB">
        <w:fldChar w:fldCharType="end"/>
      </w:r>
      <w:r>
        <w:t xml:space="preserve">), </w:t>
      </w:r>
      <w:r w:rsidRPr="000320EB">
        <w:t>or in monotransitive clauses with oblique constructions</w:t>
      </w:r>
      <w:r>
        <w:t xml:space="preserve"> (</w:t>
      </w:r>
      <w:r w:rsidRPr="000320EB">
        <w:t>§</w:t>
      </w:r>
      <w:r w:rsidRPr="000320EB">
        <w:fldChar w:fldCharType="begin"/>
      </w:r>
      <w:r w:rsidRPr="000320EB">
        <w:instrText xml:space="preserve"> REF _Ref366767543 \w \h </w:instrText>
      </w:r>
      <w:r>
        <w:instrText xml:space="preserve"> \* MERGEFORMAT </w:instrText>
      </w:r>
      <w:r w:rsidRPr="000320EB">
        <w:fldChar w:fldCharType="separate"/>
      </w:r>
      <w:r w:rsidR="00154D81">
        <w:rPr>
          <w:cs/>
        </w:rPr>
        <w:t>‎</w:t>
      </w:r>
      <w:r w:rsidR="00154D81">
        <w:t>11.1.3.2</w:t>
      </w:r>
      <w:r w:rsidRPr="000320EB">
        <w:fldChar w:fldCharType="end"/>
      </w:r>
      <w:r>
        <w:t>)</w:t>
      </w:r>
      <w:r w:rsidRPr="000320EB">
        <w:t xml:space="preserve">. </w:t>
      </w:r>
      <w:r>
        <w:t xml:space="preserve">Alternatively, the </w:t>
      </w:r>
      <w:r w:rsidR="00AD65C0">
        <w:t xml:space="preserve">R and T </w:t>
      </w:r>
      <w:r>
        <w:t>arguments can be combined into one noun phrase with an adnominal possessor (</w:t>
      </w:r>
      <w:r w:rsidRPr="000320EB">
        <w:t>§</w:t>
      </w:r>
      <w:r w:rsidRPr="000320EB">
        <w:fldChar w:fldCharType="begin"/>
      </w:r>
      <w:r w:rsidRPr="000320EB">
        <w:instrText xml:space="preserve"> REF _Ref366767544 \w \h </w:instrText>
      </w:r>
      <w:r>
        <w:instrText xml:space="preserve"> \* MERGEFORMAT </w:instrText>
      </w:r>
      <w:r w:rsidRPr="000320EB">
        <w:fldChar w:fldCharType="separate"/>
      </w:r>
      <w:r w:rsidR="00154D81">
        <w:rPr>
          <w:cs/>
        </w:rPr>
        <w:t>‎</w:t>
      </w:r>
      <w:r w:rsidR="00154D81">
        <w:t>11.1.3.3</w:t>
      </w:r>
      <w:r w:rsidRPr="000320EB">
        <w:fldChar w:fldCharType="end"/>
      </w:r>
      <w:r>
        <w:t xml:space="preserve">). Another option is to omit </w:t>
      </w:r>
      <w:r w:rsidRPr="000320EB">
        <w:t xml:space="preserve">the </w:t>
      </w:r>
      <w:r w:rsidR="00AD65C0">
        <w:t xml:space="preserve">R </w:t>
      </w:r>
      <w:r w:rsidRPr="000320EB">
        <w:t xml:space="preserve">and/or </w:t>
      </w:r>
      <w:r w:rsidR="00AD65C0" w:rsidRPr="008510ED">
        <w:t xml:space="preserve">T </w:t>
      </w:r>
      <w:r w:rsidRPr="000320EB">
        <w:t>arguments</w:t>
      </w:r>
      <w:r>
        <w:t xml:space="preserve"> (</w:t>
      </w:r>
      <w:r w:rsidRPr="000320EB">
        <w:t>§</w:t>
      </w:r>
      <w:r w:rsidRPr="000320EB">
        <w:fldChar w:fldCharType="begin"/>
      </w:r>
      <w:r w:rsidRPr="000320EB">
        <w:instrText xml:space="preserve"> REF _Ref366767545 \w \h </w:instrText>
      </w:r>
      <w:r>
        <w:instrText xml:space="preserve"> \* MERGEFORMAT </w:instrText>
      </w:r>
      <w:r w:rsidRPr="000320EB">
        <w:fldChar w:fldCharType="separate"/>
      </w:r>
      <w:r w:rsidR="00154D81">
        <w:rPr>
          <w:cs/>
        </w:rPr>
        <w:t>‎</w:t>
      </w:r>
      <w:r w:rsidR="00154D81">
        <w:t>11.1.3.4</w:t>
      </w:r>
      <w:r w:rsidRPr="000320EB">
        <w:fldChar w:fldCharType="end"/>
      </w:r>
      <w:r>
        <w:t>)</w:t>
      </w:r>
      <w:r w:rsidRPr="000320EB">
        <w:t xml:space="preserve">. The distributional </w:t>
      </w:r>
      <w:r>
        <w:t xml:space="preserve">frequencies </w:t>
      </w:r>
      <w:r w:rsidRPr="000320EB">
        <w:t>for the</w:t>
      </w:r>
      <w:r>
        <w:t>se</w:t>
      </w:r>
      <w:r w:rsidRPr="000320EB">
        <w:t xml:space="preserve"> </w:t>
      </w:r>
      <w:r>
        <w:t xml:space="preserve">strategies </w:t>
      </w:r>
      <w:r w:rsidRPr="000320EB">
        <w:t>are discussed in §</w:t>
      </w:r>
      <w:r w:rsidRPr="000320EB">
        <w:fldChar w:fldCharType="begin"/>
      </w:r>
      <w:r w:rsidRPr="000320EB">
        <w:instrText xml:space="preserve"> REF _Ref367258538 \w \h </w:instrText>
      </w:r>
      <w:r>
        <w:instrText xml:space="preserve"> \* MERGEFORMAT </w:instrText>
      </w:r>
      <w:r w:rsidRPr="000320EB">
        <w:fldChar w:fldCharType="separate"/>
      </w:r>
      <w:r w:rsidR="00154D81">
        <w:rPr>
          <w:cs/>
        </w:rPr>
        <w:t>‎</w:t>
      </w:r>
      <w:r w:rsidR="00154D81">
        <w:t>11.1.3.5</w:t>
      </w:r>
      <w:r w:rsidRPr="000320EB">
        <w:fldChar w:fldCharType="end"/>
      </w:r>
      <w:r w:rsidRPr="000320EB">
        <w:t>.</w:t>
      </w:r>
    </w:p>
    <w:p w14:paraId="4D98432C" w14:textId="77777777" w:rsidR="00075364" w:rsidRPr="000320EB" w:rsidRDefault="00075364" w:rsidP="00075364">
      <w:pPr>
        <w:pStyle w:val="Heading4"/>
      </w:pPr>
      <w:bookmarkStart w:id="4420" w:name="_Ref366767542"/>
      <w:r w:rsidRPr="000320EB">
        <w:t>Double-object constructions</w:t>
      </w:r>
      <w:bookmarkEnd w:id="4420"/>
    </w:p>
    <w:p w14:paraId="70198695" w14:textId="159F5791" w:rsidR="00D4475D" w:rsidRDefault="00075364" w:rsidP="00D4475D">
      <w:pPr>
        <w:pStyle w:val="Body0000after"/>
      </w:pPr>
      <w:r w:rsidRPr="000320EB">
        <w:t xml:space="preserve">In </w:t>
      </w:r>
      <w:r>
        <w:t xml:space="preserve">Papuan Malay </w:t>
      </w:r>
      <w:r w:rsidRPr="000320EB">
        <w:t xml:space="preserve">ditransitive clauses with double-object constructions, </w:t>
      </w:r>
      <w:r w:rsidRPr="00A21A70">
        <w:t xml:space="preserve">the </w:t>
      </w:r>
      <w:r w:rsidR="00A21A70" w:rsidRPr="00A21A70">
        <w:t xml:space="preserve">R and T arguments </w:t>
      </w:r>
      <w:r w:rsidRPr="00A21A70">
        <w:t>are</w:t>
      </w:r>
      <w:r w:rsidRPr="000320EB">
        <w:t xml:space="preserve"> unflagged </w:t>
      </w:r>
      <w:r>
        <w:t xml:space="preserve">and occur in the order </w:t>
      </w:r>
      <w:r w:rsidR="00A21A70" w:rsidRPr="00A21A70">
        <w:t>R-T</w:t>
      </w:r>
      <w:r w:rsidRPr="000320EB">
        <w:t>. In this construction</w:t>
      </w:r>
      <w:r>
        <w:t xml:space="preserve"> type</w:t>
      </w:r>
      <w:r w:rsidRPr="000320EB">
        <w:t xml:space="preserve">, </w:t>
      </w:r>
      <w:r w:rsidR="00D4475D">
        <w:t xml:space="preserve">as </w:t>
      </w:r>
      <w:r w:rsidR="00D4475D" w:rsidRPr="00D4475D">
        <w:rPr>
          <w:rStyle w:val="Citation"/>
        </w:rPr>
        <w:fldChar w:fldCharType="begin"/>
      </w:r>
      <w:r w:rsidR="003A5B20">
        <w:rPr>
          <w:rStyle w:val="Citation"/>
        </w:rPr>
        <w:instrText>ADDIN CITAVI.PLACEHOLDER 0f9a25ba-3520-423d-b852-9fa2c239748e 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QYXluZV9UXzE5OTdfRGVzY3JpYmluZyBtb3JwaG9zeW50YXggLSBBIGd1aWRlIGZvciBmaWVsZCBsaW5ndWlzdHMucGRmPC9BZGRyZXNzPg0KICAgICAgICAgICAgPExvY2F0aW9uVHlwZT5FbGVjdHJvbmljQWRkcmVzczwvTG9jYXRpb25UeXBlPg0KICAgICAgICAgIDwvTG9jYXRpb24+DQogICAgICAgIDwvTG9jYXRpb25zPg0KICAgICAgICA8UGFnZUNvdW50QzU+PCFbQ0RBVEFbPGM+NDEzPC9jPg0KPG9zPnh2aSwgNDEzIHAuPC9vcz4NCjxwcz54dmksIDQxMyBwLjwvcHM+XV0+PC9QYWdlQ291bnRDNT4NCiAgICAgICAgPFBhZ2VDb3VudD54dmksIDQxMy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aG9ydFRpdGxlPlBheW5lIDE5OTcg4oCTIERlc2NyaWJpbmcgbW9ycGhvc3ludGF4PC9TaG9ydFRpdGxlPg0KICAgICAgICA8VGl0bGU+RGVzY3JpYmluZyBtb3JwaG9zeW50YXg6IEEgZ3VpZGUgZm9yIGZpZWxkIGxpbmd1aXN0czwvVGl0bGU+DQogICAgICAgIDxZZWFyPjE5OTc8L1llYXI+DQogICAgICA8L1JlZmVyZW5jZT4NCiAgICA8L0VudHJ5Pg0KICA8L0VudHJpZXM+DQogIDxUZXh0PlBheW5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eW5lPC9UZXh0Pg0KICAgIDwvVGV4dFVuaXQ+DQogIDwvVGV4dFVuaXRzPg0KPC9QbGFjZWhvbGRlcj4=</w:instrText>
      </w:r>
      <w:r w:rsidR="00D4475D" w:rsidRPr="00D4475D">
        <w:rPr>
          <w:rStyle w:val="Citation"/>
        </w:rPr>
        <w:fldChar w:fldCharType="separate"/>
      </w:r>
      <w:bookmarkStart w:id="4421" w:name="_CTVP0010f9a25ba3520423db8529fa2c239748e"/>
      <w:r w:rsidR="0092006B">
        <w:rPr>
          <w:rStyle w:val="Citation"/>
        </w:rPr>
        <w:t>Payne</w:t>
      </w:r>
      <w:bookmarkEnd w:id="4421"/>
      <w:r w:rsidR="00D4475D" w:rsidRPr="00D4475D">
        <w:rPr>
          <w:rStyle w:val="Citation"/>
        </w:rPr>
        <w:fldChar w:fldCharType="end"/>
      </w:r>
      <w:r w:rsidR="00D4475D" w:rsidRPr="00D4475D">
        <w:rPr>
          <w:rStyle w:val="Citation"/>
        </w:rPr>
        <w:t xml:space="preserve"> </w:t>
      </w:r>
      <w:r w:rsidR="00D4475D" w:rsidRPr="00D4475D">
        <w:rPr>
          <w:rStyle w:val="Citation"/>
        </w:rPr>
        <w:fldChar w:fldCharType="begin"/>
      </w:r>
      <w:r w:rsidR="003A5B20">
        <w:rPr>
          <w:rStyle w:val="Citation"/>
        </w:rPr>
        <w:instrText>ADDIN CITAVI.PLACEHOLDER 1a9fadf2-5bd3-4cb2-808a-0ea148fd2dbb 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zogMTczKTwvVGV4dD4NCiAgICA8L1RleHRVbml0Pg0KICA8L1RleHRVbml0cz4NCjwvUGxhY2Vob2xkZXI+</w:instrText>
      </w:r>
      <w:r w:rsidR="00D4475D" w:rsidRPr="00D4475D">
        <w:rPr>
          <w:rStyle w:val="Citation"/>
        </w:rPr>
        <w:fldChar w:fldCharType="separate"/>
      </w:r>
      <w:bookmarkStart w:id="4422" w:name="_CTVP0011a9fadf25bd34cb2808a0ea148fd2dbb"/>
      <w:r w:rsidR="0092006B">
        <w:rPr>
          <w:rStyle w:val="Citation"/>
        </w:rPr>
        <w:t>(1997: 173)</w:t>
      </w:r>
      <w:bookmarkEnd w:id="4422"/>
      <w:r w:rsidR="00D4475D" w:rsidRPr="00D4475D">
        <w:rPr>
          <w:rStyle w:val="Citation"/>
        </w:rPr>
        <w:fldChar w:fldCharType="end"/>
      </w:r>
      <w:r w:rsidR="00D4475D">
        <w:t xml:space="preserve"> puts it, </w:t>
      </w:r>
      <w:r w:rsidRPr="000320EB">
        <w:t xml:space="preserve">the semantically peripheral </w:t>
      </w:r>
      <w:r w:rsidR="00A21A70" w:rsidRPr="00A21A70">
        <w:t>R</w:t>
      </w:r>
      <w:r w:rsidR="00A21A70" w:rsidRPr="008510ED">
        <w:t xml:space="preserve"> </w:t>
      </w:r>
      <w:r w:rsidRPr="000320EB">
        <w:t xml:space="preserve">is brought </w:t>
      </w:r>
      <w:r w:rsidR="00B7093A">
        <w:t>“</w:t>
      </w:r>
      <w:r w:rsidRPr="000320EB">
        <w:t>center-stage</w:t>
      </w:r>
      <w:r w:rsidR="00B7093A">
        <w:t>”</w:t>
      </w:r>
      <w:r w:rsidRPr="000320EB">
        <w:t xml:space="preserve"> while </w:t>
      </w:r>
      <w:r w:rsidR="00A21A70">
        <w:t xml:space="preserve">the </w:t>
      </w:r>
      <w:r w:rsidR="00A21A70" w:rsidRPr="00A21A70">
        <w:t>T</w:t>
      </w:r>
      <w:r w:rsidR="00A21A70">
        <w:t xml:space="preserve"> </w:t>
      </w:r>
      <w:r w:rsidRPr="000320EB">
        <w:t xml:space="preserve">has </w:t>
      </w:r>
      <w:r w:rsidR="00B7093A">
        <w:t>“</w:t>
      </w:r>
      <w:r w:rsidRPr="000320EB">
        <w:t xml:space="preserve">status as the </w:t>
      </w:r>
      <w:r w:rsidR="00B7093A">
        <w:t>‘</w:t>
      </w:r>
      <w:r w:rsidRPr="000320EB">
        <w:t>second object</w:t>
      </w:r>
      <w:r w:rsidR="00B7093A">
        <w:t>’”</w:t>
      </w:r>
      <w:r w:rsidRPr="000320EB">
        <w:t xml:space="preserve">. Cross-linguistically, </w:t>
      </w:r>
      <w:r w:rsidR="00A21A70">
        <w:t>the R</w:t>
      </w:r>
      <w:r w:rsidRPr="000320EB">
        <w:t xml:space="preserve"> typically precedes </w:t>
      </w:r>
      <w:r w:rsidR="00A21A70">
        <w:t>the T</w:t>
      </w:r>
      <w:r w:rsidRPr="000320EB">
        <w:t xml:space="preserve"> which, as </w:t>
      </w:r>
      <w:r w:rsidR="00BA6215">
        <w:rPr>
          <w:rStyle w:val="Citation"/>
        </w:rPr>
        <w:fldChar w:fldCharType="begin"/>
      </w:r>
      <w:r w:rsidR="0092451D">
        <w:rPr>
          <w:rStyle w:val="Citation"/>
        </w:rPr>
        <w:instrText>ADDIN CITAVI.PLACEHOLDER 101d8700-3ecb-4f98-8ce8-9a79751b65ac PFBsYWNlaG9sZGVyPg0KICA8QWRkSW5WZXJzaW9uPjUuMi4wLjg8L0FkZEluVmVyc2lvbj4NCiAgPElkPjEwMWQ4NzAwLTNlY2ItNGY5OC04Y2U4LTlhNzk3NTFiNjVhYzwvSWQ+DQogIDxFbnRyaWVzPg0KICAgIDxFbnRyeT4NCiAgICAgIDxJZD4wODkyYzRiYi01NTRmLTRiYTAtOGI2MC1lOGU2Yjc3Zjk1NGE8L0lkPg0KICAgICAgPE5vUGFyPnRydWU8L05vUGFyPg0KICAgICAgPFBlcnNvbk9ubHk+dHJ1ZTwvUGVyc29uT25seT4NCiAgICAgIDxSZWZlcmVuY2VJZD4xOWQ4ODljMS02YTI0LTQzNzMtYjZkNy05MDA3NTFjNDkzYjk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xjaHVrb3YgZXQgYWwuPC9UZXh0Pg0KICAgIDwvVGV4dFVuaXQ+DQogIDwvVGV4dFVuaXRzPg0KPC9QbGFjZWhvbGRlcj4=</w:instrText>
      </w:r>
      <w:r w:rsidR="00BA6215">
        <w:rPr>
          <w:rStyle w:val="Citation"/>
        </w:rPr>
        <w:fldChar w:fldCharType="separate"/>
      </w:r>
      <w:bookmarkStart w:id="4423" w:name="_CTVP001101d87003ecb4f988ce89a79751b65ac"/>
      <w:r w:rsidR="0092006B">
        <w:rPr>
          <w:rStyle w:val="Citation"/>
        </w:rPr>
        <w:t>Malchukov et al.</w:t>
      </w:r>
      <w:bookmarkEnd w:id="4423"/>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ed850d02-f629-4eeb-977a-b2a83b95568a PFBsYWNlaG9sZGVyPg0KICA8QWRkSW5WZXJzaW9uPjUuMi4wLjg8L0FkZEluVmVyc2lvbj4NCiAgPElkPmVkODUwZDAyLWY2MjktNGVlYi05NzdhLWIyYTgzYjk1NTY4YTwvSWQ+DQogIDxFbnRyaWVzPg0KICAgIDxFbnRyeT4NCiAgICAgIDxJZD4xYjBjMTk3My04Nzk1LTRhYjktYWJiYy02ZTllN2UyYjUzYzY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MTlkODg5YzEtNmEyNC00MzczLWI2ZDctOTAwNzUxYzQ5M2I5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A6IDE2KTwvVGV4dD4NCiAgICA8L1RleHRVbml0Pg0KICA8L1RleHRVbml0cz4NCjwvUGxhY2Vob2xkZXI+</w:instrText>
      </w:r>
      <w:r w:rsidR="00BA6215">
        <w:rPr>
          <w:rStyle w:val="Citation"/>
        </w:rPr>
        <w:fldChar w:fldCharType="separate"/>
      </w:r>
      <w:bookmarkStart w:id="4424" w:name="_CTVP001ed850d02f6294eeb977ab2a83b95568a"/>
      <w:r w:rsidR="0092006B">
        <w:rPr>
          <w:rStyle w:val="Citation"/>
        </w:rPr>
        <w:t>(2010: 16)</w:t>
      </w:r>
      <w:bookmarkEnd w:id="4424"/>
      <w:r w:rsidR="00BA6215">
        <w:rPr>
          <w:rStyle w:val="Citation"/>
        </w:rPr>
        <w:fldChar w:fldCharType="end"/>
      </w:r>
      <w:r>
        <w:t xml:space="preserve"> suggest</w:t>
      </w:r>
      <w:r w:rsidRPr="000320EB">
        <w:t xml:space="preserve">, </w:t>
      </w:r>
      <w:r w:rsidR="00B7093A">
        <w:t>“</w:t>
      </w:r>
      <w:r w:rsidRPr="000320EB">
        <w:t>probably derives from the fact that the R is generally human (and often definite) and thus tends to be more topical than the T, which is typically inanimate (and often indefinite)</w:t>
      </w:r>
      <w:r w:rsidR="00B7093A">
        <w:t>”</w:t>
      </w:r>
      <w:r w:rsidRPr="000320EB">
        <w:t>.</w:t>
      </w:r>
    </w:p>
    <w:p w14:paraId="6555CE37" w14:textId="1E4CFA04" w:rsidR="00075364" w:rsidRPr="000320EB" w:rsidRDefault="00D4475D" w:rsidP="00D4475D">
      <w:pPr>
        <w:pStyle w:val="Body0505after"/>
      </w:pPr>
      <w:r>
        <w:t xml:space="preserve">Papuan Malay double </w:t>
      </w:r>
      <w:r w:rsidR="00075364">
        <w:t xml:space="preserve">object constructions </w:t>
      </w:r>
      <w:r w:rsidR="00075364" w:rsidRPr="00410CDF">
        <w:t xml:space="preserve">with </w:t>
      </w:r>
      <w:r w:rsidR="00410CDF" w:rsidRPr="00410CDF">
        <w:t xml:space="preserve">R-T </w:t>
      </w:r>
      <w:r w:rsidR="00075364" w:rsidRPr="00410CDF">
        <w:t>w</w:t>
      </w:r>
      <w:r w:rsidR="00075364" w:rsidRPr="000320EB">
        <w:t xml:space="preserve">ord order </w:t>
      </w:r>
      <w:r w:rsidR="00075364">
        <w:t xml:space="preserve">are presented </w:t>
      </w:r>
      <w:r w:rsidR="00075364" w:rsidRPr="000320EB">
        <w:t xml:space="preserve">in </w:t>
      </w:r>
      <w:r w:rsidR="00075364" w:rsidRPr="00702A13">
        <w:fldChar w:fldCharType="begin"/>
      </w:r>
      <w:r w:rsidR="00075364" w:rsidRPr="00702A13">
        <w:instrText xml:space="preserve"> REF _Ref365624061 \h  \* MERGEFORMAT </w:instrText>
      </w:r>
      <w:r w:rsidR="00075364" w:rsidRPr="00702A13">
        <w:fldChar w:fldCharType="separate"/>
      </w:r>
      <w:r w:rsidR="00154D81" w:rsidRPr="000320EB">
        <w:t>(</w:t>
      </w:r>
      <w:r w:rsidR="00154D81">
        <w:t>17</w:t>
      </w:r>
      <w:r w:rsidR="00154D81" w:rsidRPr="000320EB">
        <w:t>)</w:t>
      </w:r>
      <w:r w:rsidR="00075364" w:rsidRPr="00702A13">
        <w:fldChar w:fldCharType="end"/>
      </w:r>
      <w:r w:rsidR="00075364" w:rsidRPr="000320EB">
        <w:t xml:space="preserve"> to </w:t>
      </w:r>
      <w:r w:rsidR="00075364" w:rsidRPr="000320EB">
        <w:fldChar w:fldCharType="begin"/>
      </w:r>
      <w:r w:rsidR="00075364" w:rsidRPr="000320EB">
        <w:instrText xml:space="preserve"> REF _Ref349292209 \h </w:instrText>
      </w:r>
      <w:r w:rsidR="00075364">
        <w:instrText xml:space="preserve"> \* MERGEFORMAT </w:instrText>
      </w:r>
      <w:r w:rsidR="00075364" w:rsidRPr="000320EB">
        <w:fldChar w:fldCharType="separate"/>
      </w:r>
      <w:r w:rsidR="00154D81" w:rsidRPr="00AA63D4">
        <w:t>(</w:t>
      </w:r>
      <w:r w:rsidR="00154D81">
        <w:t>23</w:t>
      </w:r>
      <w:r w:rsidR="00154D81" w:rsidRPr="00AA63D4">
        <w:t>)</w:t>
      </w:r>
      <w:r w:rsidR="00075364" w:rsidRPr="000320EB">
        <w:fldChar w:fldCharType="end"/>
      </w:r>
      <w:r w:rsidR="00075364" w:rsidRPr="000320EB">
        <w:t xml:space="preserve">. Overall, however, double-object constructions </w:t>
      </w:r>
      <w:r w:rsidR="00075364">
        <w:t xml:space="preserve">are not </w:t>
      </w:r>
      <w:r w:rsidR="00075364" w:rsidRPr="000320EB">
        <w:t>very common in Papuan Malay. The corpus contains only 30 constructions among a total of 1,160 verbal clauses formed with trivalent verbs (2.6%).</w:t>
      </w:r>
      <w:r w:rsidR="00075364" w:rsidRPr="000320EB">
        <w:rPr>
          <w:rStyle w:val="FootnoteReference"/>
        </w:rPr>
        <w:footnoteReference w:id="229"/>
      </w:r>
    </w:p>
    <w:p w14:paraId="27D50F04" w14:textId="77777777" w:rsidR="00075364" w:rsidRPr="000320EB" w:rsidRDefault="00075364" w:rsidP="00075364">
      <w:pPr>
        <w:pStyle w:val="ExampleTitle"/>
      </w:pPr>
      <w:r w:rsidRPr="000320EB">
        <w:t xml:space="preserve">Double-object constructions: </w:t>
      </w:r>
      <w:r w:rsidR="00410CDF" w:rsidRPr="00410CDF">
        <w:t xml:space="preserve">R-T </w:t>
      </w:r>
      <w:r w:rsidRPr="000320EB">
        <w:t>word order</w:t>
      </w:r>
    </w:p>
    <w:tbl>
      <w:tblPr>
        <w:tblW w:w="5569" w:type="dxa"/>
        <w:tblCellMar>
          <w:left w:w="42" w:type="dxa"/>
          <w:right w:w="42" w:type="dxa"/>
        </w:tblCellMar>
        <w:tblLook w:val="01E0" w:firstRow="1" w:lastRow="1" w:firstColumn="1" w:lastColumn="1" w:noHBand="0" w:noVBand="0"/>
      </w:tblPr>
      <w:tblGrid>
        <w:gridCol w:w="709"/>
        <w:gridCol w:w="996"/>
        <w:gridCol w:w="489"/>
        <w:gridCol w:w="606"/>
        <w:gridCol w:w="489"/>
        <w:gridCol w:w="489"/>
        <w:gridCol w:w="673"/>
        <w:gridCol w:w="489"/>
        <w:gridCol w:w="629"/>
      </w:tblGrid>
      <w:tr w:rsidR="00AC23C4" w:rsidRPr="000320EB" w14:paraId="67889B94" w14:textId="77777777" w:rsidTr="00AC23C4">
        <w:tc>
          <w:tcPr>
            <w:tcW w:w="709" w:type="dxa"/>
            <w:shd w:val="clear" w:color="auto" w:fill="auto"/>
          </w:tcPr>
          <w:p w14:paraId="33ADC9AC" w14:textId="77777777" w:rsidR="00075364" w:rsidRPr="000320EB" w:rsidRDefault="00075364" w:rsidP="00075364">
            <w:pPr>
              <w:pStyle w:val="Text"/>
            </w:pPr>
            <w:bookmarkStart w:id="4425" w:name="_Ref365624061"/>
            <w:r w:rsidRPr="000320EB">
              <w:t>(</w:t>
            </w:r>
            <w:fldSimple w:instr=" SEQ ( \* ARABIC \s 1 ">
              <w:r w:rsidR="00154D81">
                <w:rPr>
                  <w:noProof/>
                </w:rPr>
                <w:t>17</w:t>
              </w:r>
            </w:fldSimple>
            <w:r w:rsidRPr="000320EB">
              <w:t>)</w:t>
            </w:r>
            <w:bookmarkEnd w:id="4425"/>
          </w:p>
        </w:tc>
        <w:tc>
          <w:tcPr>
            <w:tcW w:w="996" w:type="dxa"/>
            <w:shd w:val="clear" w:color="auto" w:fill="auto"/>
          </w:tcPr>
          <w:p w14:paraId="2D1E8E52" w14:textId="77777777" w:rsidR="00075364" w:rsidRPr="000320EB" w:rsidRDefault="00075364" w:rsidP="00075364">
            <w:pPr>
              <w:pStyle w:val="Text"/>
            </w:pPr>
            <w:r w:rsidRPr="000320EB">
              <w:t>mungkin</w:t>
            </w:r>
            <w:r w:rsidR="005C5402">
              <w:t>g</w:t>
            </w:r>
          </w:p>
        </w:tc>
        <w:tc>
          <w:tcPr>
            <w:tcW w:w="489" w:type="dxa"/>
            <w:shd w:val="clear" w:color="auto" w:fill="auto"/>
          </w:tcPr>
          <w:p w14:paraId="0846BA88" w14:textId="77777777" w:rsidR="00075364" w:rsidRPr="000320EB" w:rsidRDefault="00075364" w:rsidP="00075364">
            <w:pPr>
              <w:pStyle w:val="Text"/>
            </w:pPr>
            <w:r w:rsidRPr="000320EB">
              <w:t>de</w:t>
            </w:r>
          </w:p>
        </w:tc>
        <w:tc>
          <w:tcPr>
            <w:tcW w:w="606" w:type="dxa"/>
            <w:shd w:val="clear" w:color="auto" w:fill="auto"/>
          </w:tcPr>
          <w:p w14:paraId="1C6EA59C" w14:textId="77777777" w:rsidR="00075364" w:rsidRPr="000320EB" w:rsidRDefault="00075364" w:rsidP="00075364">
            <w:pPr>
              <w:pStyle w:val="Text"/>
            </w:pPr>
            <w:r w:rsidRPr="000320EB">
              <w:t>suru</w:t>
            </w:r>
          </w:p>
        </w:tc>
        <w:tc>
          <w:tcPr>
            <w:tcW w:w="489" w:type="dxa"/>
            <w:shd w:val="clear" w:color="auto" w:fill="auto"/>
          </w:tcPr>
          <w:p w14:paraId="5BD41FF8" w14:textId="77777777" w:rsidR="00075364" w:rsidRPr="000320EB" w:rsidRDefault="00075364" w:rsidP="00075364">
            <w:pPr>
              <w:pStyle w:val="Text"/>
            </w:pPr>
            <w:r w:rsidRPr="000320EB">
              <w:t>dia,</w:t>
            </w:r>
          </w:p>
        </w:tc>
        <w:tc>
          <w:tcPr>
            <w:tcW w:w="489" w:type="dxa"/>
            <w:shd w:val="clear" w:color="auto" w:fill="auto"/>
          </w:tcPr>
          <w:p w14:paraId="73DB662D" w14:textId="77777777" w:rsidR="00075364" w:rsidRPr="00FF5BBA" w:rsidRDefault="00075364" w:rsidP="00075364">
            <w:pPr>
              <w:pStyle w:val="Text"/>
            </w:pPr>
            <w:r w:rsidRPr="00FF5BBA">
              <w:t>ko</w:t>
            </w:r>
          </w:p>
        </w:tc>
        <w:tc>
          <w:tcPr>
            <w:tcW w:w="673" w:type="dxa"/>
            <w:shd w:val="clear" w:color="auto" w:fill="auto"/>
          </w:tcPr>
          <w:p w14:paraId="42EBBA91" w14:textId="77777777" w:rsidR="00075364" w:rsidRPr="00FF5BBA" w:rsidRDefault="00075364" w:rsidP="00075364">
            <w:pPr>
              <w:pStyle w:val="Text"/>
              <w:rPr>
                <w:rStyle w:val="ChBlueBold"/>
              </w:rPr>
            </w:pPr>
            <w:r w:rsidRPr="00FF5BBA">
              <w:rPr>
                <w:rStyle w:val="ChBlueBold"/>
              </w:rPr>
              <w:t>ambil</w:t>
            </w:r>
          </w:p>
        </w:tc>
        <w:tc>
          <w:tcPr>
            <w:tcW w:w="489" w:type="dxa"/>
            <w:shd w:val="clear" w:color="auto" w:fill="auto"/>
          </w:tcPr>
          <w:p w14:paraId="68612E01" w14:textId="77777777" w:rsidR="00075364" w:rsidRPr="00FF5BBA" w:rsidRDefault="00075364" w:rsidP="00075364">
            <w:pPr>
              <w:pStyle w:val="Text"/>
            </w:pPr>
            <w:r w:rsidRPr="00FF5BBA">
              <w:t>sa</w:t>
            </w:r>
          </w:p>
        </w:tc>
        <w:tc>
          <w:tcPr>
            <w:tcW w:w="629" w:type="dxa"/>
            <w:shd w:val="clear" w:color="auto" w:fill="auto"/>
          </w:tcPr>
          <w:p w14:paraId="732EDAB1" w14:textId="77777777" w:rsidR="00075364" w:rsidRPr="00FF5BBA" w:rsidRDefault="00075364" w:rsidP="00075364">
            <w:pPr>
              <w:pStyle w:val="Text"/>
            </w:pPr>
            <w:r w:rsidRPr="00FF5BBA">
              <w:t>air</w:t>
            </w:r>
            <w:r>
              <w:t>!</w:t>
            </w:r>
          </w:p>
        </w:tc>
      </w:tr>
      <w:tr w:rsidR="00AC23C4" w:rsidRPr="000320EB" w14:paraId="61F5C301" w14:textId="77777777" w:rsidTr="00AC23C4">
        <w:tc>
          <w:tcPr>
            <w:tcW w:w="709" w:type="dxa"/>
            <w:shd w:val="clear" w:color="auto" w:fill="auto"/>
          </w:tcPr>
          <w:p w14:paraId="7EC57087" w14:textId="77777777" w:rsidR="00075364" w:rsidRPr="000320EB" w:rsidRDefault="00075364" w:rsidP="00075364">
            <w:pPr>
              <w:pStyle w:val="GlossEng"/>
            </w:pPr>
          </w:p>
        </w:tc>
        <w:tc>
          <w:tcPr>
            <w:tcW w:w="996" w:type="dxa"/>
            <w:shd w:val="clear" w:color="auto" w:fill="auto"/>
          </w:tcPr>
          <w:p w14:paraId="777ADD3B" w14:textId="77777777" w:rsidR="00075364" w:rsidRPr="000320EB" w:rsidRDefault="00075364" w:rsidP="00075364">
            <w:pPr>
              <w:pStyle w:val="GlossEng"/>
            </w:pPr>
            <w:r w:rsidRPr="000320EB">
              <w:t>maybe</w:t>
            </w:r>
          </w:p>
        </w:tc>
        <w:tc>
          <w:tcPr>
            <w:tcW w:w="489" w:type="dxa"/>
            <w:shd w:val="clear" w:color="auto" w:fill="auto"/>
          </w:tcPr>
          <w:p w14:paraId="3F8619BE" w14:textId="77777777" w:rsidR="00075364" w:rsidRPr="0099608C" w:rsidRDefault="00075364" w:rsidP="00075364">
            <w:pPr>
              <w:pStyle w:val="GlossEng"/>
              <w:rPr>
                <w:rStyle w:val="ChSmallCaps"/>
              </w:rPr>
            </w:pPr>
            <w:r w:rsidRPr="0099608C">
              <w:rPr>
                <w:rStyle w:val="ChSmallCaps"/>
              </w:rPr>
              <w:t>3sg</w:t>
            </w:r>
          </w:p>
        </w:tc>
        <w:tc>
          <w:tcPr>
            <w:tcW w:w="606" w:type="dxa"/>
            <w:shd w:val="clear" w:color="auto" w:fill="auto"/>
          </w:tcPr>
          <w:p w14:paraId="16966ADD" w14:textId="77777777" w:rsidR="00075364" w:rsidRPr="000320EB" w:rsidRDefault="00075364" w:rsidP="00075364">
            <w:pPr>
              <w:pStyle w:val="GlossEng"/>
            </w:pPr>
            <w:r w:rsidRPr="000320EB">
              <w:t>order</w:t>
            </w:r>
          </w:p>
        </w:tc>
        <w:tc>
          <w:tcPr>
            <w:tcW w:w="489" w:type="dxa"/>
            <w:shd w:val="clear" w:color="auto" w:fill="auto"/>
          </w:tcPr>
          <w:p w14:paraId="238E55C9" w14:textId="77777777" w:rsidR="00075364" w:rsidRPr="0099608C" w:rsidRDefault="00075364" w:rsidP="00075364">
            <w:pPr>
              <w:pStyle w:val="GlossEng"/>
              <w:rPr>
                <w:rStyle w:val="ChSmallCaps"/>
              </w:rPr>
            </w:pPr>
            <w:r w:rsidRPr="0099608C">
              <w:rPr>
                <w:rStyle w:val="ChSmallCaps"/>
              </w:rPr>
              <w:t>3sg</w:t>
            </w:r>
          </w:p>
        </w:tc>
        <w:tc>
          <w:tcPr>
            <w:tcW w:w="489" w:type="dxa"/>
            <w:shd w:val="clear" w:color="auto" w:fill="auto"/>
          </w:tcPr>
          <w:p w14:paraId="267DCE06" w14:textId="77777777" w:rsidR="00075364" w:rsidRPr="0099608C" w:rsidRDefault="00075364" w:rsidP="00075364">
            <w:pPr>
              <w:pStyle w:val="GlossEng"/>
              <w:rPr>
                <w:rStyle w:val="ChSmallCaps"/>
              </w:rPr>
            </w:pPr>
            <w:r w:rsidRPr="0099608C">
              <w:rPr>
                <w:rStyle w:val="ChSmallCaps"/>
              </w:rPr>
              <w:t>2sg</w:t>
            </w:r>
          </w:p>
        </w:tc>
        <w:tc>
          <w:tcPr>
            <w:tcW w:w="673" w:type="dxa"/>
            <w:shd w:val="clear" w:color="auto" w:fill="auto"/>
          </w:tcPr>
          <w:p w14:paraId="43557307" w14:textId="77777777" w:rsidR="00075364" w:rsidRPr="000320EB" w:rsidRDefault="00075364" w:rsidP="00075364">
            <w:pPr>
              <w:pStyle w:val="GlossEng"/>
            </w:pPr>
            <w:r w:rsidRPr="000320EB">
              <w:t>fetch</w:t>
            </w:r>
          </w:p>
        </w:tc>
        <w:tc>
          <w:tcPr>
            <w:tcW w:w="489" w:type="dxa"/>
            <w:shd w:val="clear" w:color="auto" w:fill="auto"/>
          </w:tcPr>
          <w:p w14:paraId="402AABE2" w14:textId="77777777" w:rsidR="00075364" w:rsidRPr="0099608C" w:rsidRDefault="00075364" w:rsidP="00075364">
            <w:pPr>
              <w:pStyle w:val="GlossEng"/>
              <w:rPr>
                <w:rStyle w:val="ChSmallCaps"/>
              </w:rPr>
            </w:pPr>
            <w:r w:rsidRPr="0099608C">
              <w:rPr>
                <w:rStyle w:val="ChSmallCaps"/>
              </w:rPr>
              <w:t>1sg</w:t>
            </w:r>
          </w:p>
        </w:tc>
        <w:tc>
          <w:tcPr>
            <w:tcW w:w="629" w:type="dxa"/>
            <w:shd w:val="clear" w:color="auto" w:fill="auto"/>
          </w:tcPr>
          <w:p w14:paraId="4010DCDC" w14:textId="77777777" w:rsidR="00075364" w:rsidRPr="000320EB" w:rsidRDefault="00075364" w:rsidP="00075364">
            <w:pPr>
              <w:pStyle w:val="GlossEng"/>
            </w:pPr>
            <w:r w:rsidRPr="000320EB">
              <w:t>water</w:t>
            </w:r>
          </w:p>
        </w:tc>
      </w:tr>
    </w:tbl>
    <w:p w14:paraId="2C46EA76" w14:textId="049658B4" w:rsidR="00075364" w:rsidRPr="000320EB" w:rsidRDefault="00B7093A" w:rsidP="00075364">
      <w:pPr>
        <w:pStyle w:val="FreeTranslEng"/>
      </w:pPr>
      <w:r>
        <w:t>‘</w:t>
      </w:r>
      <w:r w:rsidR="00075364" w:rsidRPr="000320EB">
        <w:t xml:space="preserve">maybe </w:t>
      </w:r>
      <w:r w:rsidR="00D70200">
        <w:t>h</w:t>
      </w:r>
      <w:r w:rsidR="00D70200" w:rsidRPr="0047331A">
        <w:t>e</w:t>
      </w:r>
      <w:r w:rsidR="00D70200">
        <w:t>/she</w:t>
      </w:r>
      <w:r>
        <w:t>’</w:t>
      </w:r>
      <w:r w:rsidR="00075364" w:rsidRPr="000320EB">
        <w:t xml:space="preserve">ll order him/her, </w:t>
      </w:r>
      <w:r>
        <w:t>‘</w:t>
      </w:r>
      <w:r w:rsidR="00075364" w:rsidRPr="000320EB">
        <w:t xml:space="preserve">you </w:t>
      </w:r>
      <w:r w:rsidR="00075364" w:rsidRPr="000320EB">
        <w:rPr>
          <w:rStyle w:val="ChBlueBold"/>
        </w:rPr>
        <w:t>fetch</w:t>
      </w:r>
      <w:r w:rsidR="00075364" w:rsidRPr="000320EB">
        <w:t xml:space="preserve"> </w:t>
      </w:r>
      <w:r w:rsidR="00075364" w:rsidRPr="00AF22C2">
        <w:t>me water</w:t>
      </w:r>
      <w:r w:rsidR="00075364" w:rsidRPr="000320EB">
        <w:t>!</w:t>
      </w:r>
      <w:r>
        <w:t>’’</w:t>
      </w:r>
      <w:r w:rsidR="00075364" w:rsidRPr="000320EB">
        <w:t xml:space="preserve"> </w:t>
      </w:r>
      <w:r w:rsidR="00075364" w:rsidRPr="000320EB">
        <w:rPr>
          <w:rStyle w:val="ExampleSource"/>
        </w:rPr>
        <w:t>[081006-024-CvEx.0092]</w:t>
      </w:r>
    </w:p>
    <w:tbl>
      <w:tblPr>
        <w:tblW w:w="5794" w:type="dxa"/>
        <w:tblCellMar>
          <w:left w:w="42" w:type="dxa"/>
          <w:right w:w="42" w:type="dxa"/>
        </w:tblCellMar>
        <w:tblLook w:val="01E0" w:firstRow="1" w:lastRow="1" w:firstColumn="1" w:lastColumn="1" w:noHBand="0" w:noVBand="0"/>
      </w:tblPr>
      <w:tblGrid>
        <w:gridCol w:w="709"/>
        <w:gridCol w:w="584"/>
        <w:gridCol w:w="718"/>
        <w:gridCol w:w="706"/>
        <w:gridCol w:w="718"/>
        <w:gridCol w:w="284"/>
        <w:gridCol w:w="640"/>
        <w:gridCol w:w="584"/>
        <w:gridCol w:w="851"/>
      </w:tblGrid>
      <w:tr w:rsidR="00AC23C4" w:rsidRPr="00FF5BBA" w14:paraId="116445BF" w14:textId="77777777" w:rsidTr="00AC23C4">
        <w:tc>
          <w:tcPr>
            <w:tcW w:w="709" w:type="dxa"/>
            <w:shd w:val="clear" w:color="auto" w:fill="auto"/>
          </w:tcPr>
          <w:p w14:paraId="379D7654" w14:textId="77777777" w:rsidR="00075364" w:rsidRPr="000320EB" w:rsidRDefault="00075364" w:rsidP="00075364">
            <w:pPr>
              <w:pStyle w:val="Text"/>
            </w:pPr>
            <w:bookmarkStart w:id="4426" w:name="_Ref365624646"/>
            <w:r w:rsidRPr="000320EB">
              <w:t>(</w:t>
            </w:r>
            <w:fldSimple w:instr=" SEQ ( \* ARABIC \s 1 ">
              <w:r w:rsidR="00154D81">
                <w:rPr>
                  <w:noProof/>
                </w:rPr>
                <w:t>18</w:t>
              </w:r>
            </w:fldSimple>
            <w:r w:rsidRPr="000320EB">
              <w:t>)</w:t>
            </w:r>
            <w:bookmarkEnd w:id="4426"/>
          </w:p>
        </w:tc>
        <w:tc>
          <w:tcPr>
            <w:tcW w:w="584" w:type="dxa"/>
            <w:shd w:val="clear" w:color="auto" w:fill="auto"/>
          </w:tcPr>
          <w:p w14:paraId="2ED1369B" w14:textId="77777777" w:rsidR="00075364" w:rsidRPr="00FF5BBA" w:rsidRDefault="00075364" w:rsidP="00075364">
            <w:pPr>
              <w:pStyle w:val="Text"/>
            </w:pPr>
            <w:r w:rsidRPr="00FF5BBA">
              <w:t>tiga</w:t>
            </w:r>
          </w:p>
        </w:tc>
        <w:tc>
          <w:tcPr>
            <w:tcW w:w="718" w:type="dxa"/>
            <w:shd w:val="clear" w:color="auto" w:fill="auto"/>
          </w:tcPr>
          <w:p w14:paraId="2B2893BA" w14:textId="77777777" w:rsidR="00075364" w:rsidRPr="00FF5BBA" w:rsidRDefault="00075364" w:rsidP="00075364">
            <w:pPr>
              <w:pStyle w:val="Text"/>
            </w:pPr>
            <w:r w:rsidRPr="00FF5BBA">
              <w:t>orang</w:t>
            </w:r>
          </w:p>
        </w:tc>
        <w:tc>
          <w:tcPr>
            <w:tcW w:w="706" w:type="dxa"/>
            <w:shd w:val="clear" w:color="auto" w:fill="auto"/>
          </w:tcPr>
          <w:p w14:paraId="4EB821FB" w14:textId="77777777" w:rsidR="00075364" w:rsidRPr="00FF5BBA" w:rsidRDefault="00075364" w:rsidP="00075364">
            <w:pPr>
              <w:pStyle w:val="Text"/>
            </w:pPr>
            <w:r w:rsidRPr="00FF5BBA">
              <w:t>itu</w:t>
            </w:r>
          </w:p>
        </w:tc>
        <w:tc>
          <w:tcPr>
            <w:tcW w:w="718" w:type="dxa"/>
            <w:shd w:val="clear" w:color="auto" w:fill="auto"/>
          </w:tcPr>
          <w:p w14:paraId="08FC8B1B" w14:textId="77777777" w:rsidR="00075364" w:rsidRPr="00FF5BBA" w:rsidRDefault="00075364" w:rsidP="00075364">
            <w:pPr>
              <w:pStyle w:val="Text"/>
            </w:pPr>
            <w:r w:rsidRPr="00FF5BBA">
              <w:t>datang</w:t>
            </w:r>
          </w:p>
        </w:tc>
        <w:tc>
          <w:tcPr>
            <w:tcW w:w="284" w:type="dxa"/>
            <w:shd w:val="clear" w:color="auto" w:fill="auto"/>
          </w:tcPr>
          <w:p w14:paraId="5B713405" w14:textId="77777777" w:rsidR="00075364" w:rsidRPr="00FF5BBA" w:rsidRDefault="00075364" w:rsidP="00075364">
            <w:pPr>
              <w:pStyle w:val="Text"/>
            </w:pPr>
            <w:r w:rsidRPr="00FF5BBA">
              <w:t>…</w:t>
            </w:r>
          </w:p>
        </w:tc>
        <w:tc>
          <w:tcPr>
            <w:tcW w:w="640" w:type="dxa"/>
            <w:shd w:val="clear" w:color="auto" w:fill="auto"/>
          </w:tcPr>
          <w:p w14:paraId="20E579E9" w14:textId="77777777" w:rsidR="00075364" w:rsidRPr="00FF5BBA" w:rsidRDefault="00075364" w:rsidP="00075364">
            <w:pPr>
              <w:pStyle w:val="Text"/>
              <w:rPr>
                <w:rStyle w:val="ChBlueBold"/>
              </w:rPr>
            </w:pPr>
            <w:r w:rsidRPr="00FF5BBA">
              <w:rPr>
                <w:rStyle w:val="ChBlueBold"/>
              </w:rPr>
              <w:t>bawa</w:t>
            </w:r>
          </w:p>
        </w:tc>
        <w:tc>
          <w:tcPr>
            <w:tcW w:w="584" w:type="dxa"/>
            <w:shd w:val="clear" w:color="auto" w:fill="auto"/>
          </w:tcPr>
          <w:p w14:paraId="1E82AE2C" w14:textId="77777777" w:rsidR="00075364" w:rsidRPr="00FF5BBA" w:rsidRDefault="00075364" w:rsidP="00075364">
            <w:pPr>
              <w:pStyle w:val="Text"/>
            </w:pPr>
            <w:r w:rsidRPr="00FF5BBA">
              <w:t>dong</w:t>
            </w:r>
          </w:p>
        </w:tc>
        <w:tc>
          <w:tcPr>
            <w:tcW w:w="851" w:type="dxa"/>
            <w:shd w:val="clear" w:color="auto" w:fill="auto"/>
          </w:tcPr>
          <w:p w14:paraId="16608F40" w14:textId="77777777" w:rsidR="00075364" w:rsidRPr="00FF5BBA" w:rsidRDefault="00075364" w:rsidP="00075364">
            <w:pPr>
              <w:pStyle w:val="Text"/>
            </w:pPr>
            <w:r w:rsidRPr="00FF5BBA">
              <w:t>pakean</w:t>
            </w:r>
            <w:r w:rsidR="005C5402">
              <w:t>g</w:t>
            </w:r>
          </w:p>
        </w:tc>
      </w:tr>
      <w:tr w:rsidR="00AC23C4" w:rsidRPr="000320EB" w14:paraId="3BABBAF7" w14:textId="77777777" w:rsidTr="00AC23C4">
        <w:tc>
          <w:tcPr>
            <w:tcW w:w="709" w:type="dxa"/>
            <w:shd w:val="clear" w:color="auto" w:fill="auto"/>
          </w:tcPr>
          <w:p w14:paraId="4ED46C67" w14:textId="77777777" w:rsidR="00075364" w:rsidRPr="000320EB" w:rsidRDefault="00075364" w:rsidP="00075364">
            <w:pPr>
              <w:pStyle w:val="GlossEng"/>
            </w:pPr>
          </w:p>
        </w:tc>
        <w:tc>
          <w:tcPr>
            <w:tcW w:w="584" w:type="dxa"/>
            <w:shd w:val="clear" w:color="auto" w:fill="auto"/>
          </w:tcPr>
          <w:p w14:paraId="464F9837" w14:textId="77777777" w:rsidR="00075364" w:rsidRPr="000320EB" w:rsidRDefault="00075364" w:rsidP="00075364">
            <w:pPr>
              <w:pStyle w:val="GlossEng"/>
            </w:pPr>
            <w:r w:rsidRPr="000320EB">
              <w:t>three</w:t>
            </w:r>
          </w:p>
        </w:tc>
        <w:tc>
          <w:tcPr>
            <w:tcW w:w="718" w:type="dxa"/>
            <w:shd w:val="clear" w:color="auto" w:fill="auto"/>
          </w:tcPr>
          <w:p w14:paraId="768F45ED" w14:textId="77777777" w:rsidR="00075364" w:rsidRPr="000320EB" w:rsidRDefault="00075364" w:rsidP="00075364">
            <w:pPr>
              <w:pStyle w:val="GlossEng"/>
            </w:pPr>
            <w:r w:rsidRPr="000320EB">
              <w:t>person</w:t>
            </w:r>
          </w:p>
        </w:tc>
        <w:tc>
          <w:tcPr>
            <w:tcW w:w="706" w:type="dxa"/>
            <w:shd w:val="clear" w:color="auto" w:fill="auto"/>
          </w:tcPr>
          <w:p w14:paraId="717A8E07" w14:textId="77777777" w:rsidR="00075364" w:rsidRPr="0099608C" w:rsidRDefault="00075364" w:rsidP="00075364">
            <w:pPr>
              <w:pStyle w:val="GlossEng"/>
              <w:rPr>
                <w:rStyle w:val="ChSmallCaps"/>
              </w:rPr>
            </w:pPr>
            <w:r w:rsidRPr="0099608C">
              <w:rPr>
                <w:rStyle w:val="ChSmallCaps"/>
              </w:rPr>
              <w:t>d.dist</w:t>
            </w:r>
          </w:p>
        </w:tc>
        <w:tc>
          <w:tcPr>
            <w:tcW w:w="718" w:type="dxa"/>
            <w:shd w:val="clear" w:color="auto" w:fill="auto"/>
          </w:tcPr>
          <w:p w14:paraId="05A7A958" w14:textId="77777777" w:rsidR="00075364" w:rsidRPr="000320EB" w:rsidRDefault="00075364" w:rsidP="00075364">
            <w:pPr>
              <w:pStyle w:val="GlossEng"/>
            </w:pPr>
            <w:r w:rsidRPr="000320EB">
              <w:t>come</w:t>
            </w:r>
          </w:p>
        </w:tc>
        <w:tc>
          <w:tcPr>
            <w:tcW w:w="284" w:type="dxa"/>
            <w:shd w:val="clear" w:color="auto" w:fill="auto"/>
          </w:tcPr>
          <w:p w14:paraId="0C183FC2" w14:textId="77777777" w:rsidR="00075364" w:rsidRPr="000320EB" w:rsidRDefault="00075364" w:rsidP="00075364">
            <w:pPr>
              <w:pStyle w:val="GlossEng"/>
            </w:pPr>
          </w:p>
        </w:tc>
        <w:tc>
          <w:tcPr>
            <w:tcW w:w="640" w:type="dxa"/>
            <w:shd w:val="clear" w:color="auto" w:fill="auto"/>
          </w:tcPr>
          <w:p w14:paraId="19529E17" w14:textId="77777777" w:rsidR="00075364" w:rsidRPr="000320EB" w:rsidRDefault="00075364" w:rsidP="00075364">
            <w:pPr>
              <w:pStyle w:val="GlossEng"/>
            </w:pPr>
            <w:r w:rsidRPr="000320EB">
              <w:t>bring</w:t>
            </w:r>
          </w:p>
        </w:tc>
        <w:tc>
          <w:tcPr>
            <w:tcW w:w="584" w:type="dxa"/>
            <w:shd w:val="clear" w:color="auto" w:fill="auto"/>
          </w:tcPr>
          <w:p w14:paraId="11879D11" w14:textId="77777777" w:rsidR="00075364" w:rsidRPr="0099608C" w:rsidRDefault="00075364" w:rsidP="00075364">
            <w:pPr>
              <w:pStyle w:val="GlossEng"/>
              <w:rPr>
                <w:rStyle w:val="ChSmallCaps"/>
              </w:rPr>
            </w:pPr>
            <w:r w:rsidRPr="0099608C">
              <w:rPr>
                <w:rStyle w:val="ChSmallCaps"/>
              </w:rPr>
              <w:t>3pl</w:t>
            </w:r>
          </w:p>
        </w:tc>
        <w:tc>
          <w:tcPr>
            <w:tcW w:w="851" w:type="dxa"/>
            <w:shd w:val="clear" w:color="auto" w:fill="auto"/>
          </w:tcPr>
          <w:p w14:paraId="1AA15E4F" w14:textId="77777777" w:rsidR="00075364" w:rsidRPr="000320EB" w:rsidRDefault="00075364" w:rsidP="00075364">
            <w:pPr>
              <w:pStyle w:val="GlossEng"/>
            </w:pPr>
            <w:r w:rsidRPr="000320EB">
              <w:t>clothes</w:t>
            </w:r>
          </w:p>
        </w:tc>
      </w:tr>
    </w:tbl>
    <w:p w14:paraId="46306D66" w14:textId="74E80B9F" w:rsidR="00075364" w:rsidRPr="000320EB" w:rsidRDefault="00B7093A" w:rsidP="00075364">
      <w:pPr>
        <w:pStyle w:val="FreeTranslEng"/>
      </w:pPr>
      <w:r>
        <w:t>‘</w:t>
      </w:r>
      <w:r w:rsidR="00075364" w:rsidRPr="00AF22C2">
        <w:t xml:space="preserve">those three people came … (and) </w:t>
      </w:r>
      <w:r w:rsidR="00075364" w:rsidRPr="00AF22C2">
        <w:rPr>
          <w:rStyle w:val="ChBlueBold"/>
        </w:rPr>
        <w:t>brought</w:t>
      </w:r>
      <w:r w:rsidR="00075364" w:rsidRPr="00AF22C2">
        <w:t xml:space="preserve"> them clothes</w:t>
      </w:r>
      <w:r>
        <w:t>’</w:t>
      </w:r>
      <w:r w:rsidR="00075364" w:rsidRPr="000320EB">
        <w:t xml:space="preserve"> </w:t>
      </w:r>
      <w:r w:rsidR="00075364" w:rsidRPr="000320EB">
        <w:rPr>
          <w:rStyle w:val="ExampleSource"/>
        </w:rPr>
        <w:t>[081006-023-CvEx.0074]</w:t>
      </w:r>
    </w:p>
    <w:tbl>
      <w:tblPr>
        <w:tblW w:w="4031" w:type="dxa"/>
        <w:tblCellMar>
          <w:left w:w="42" w:type="dxa"/>
          <w:right w:w="42" w:type="dxa"/>
        </w:tblCellMar>
        <w:tblLook w:val="01E0" w:firstRow="1" w:lastRow="1" w:firstColumn="1" w:lastColumn="1" w:noHBand="0" w:noVBand="0"/>
      </w:tblPr>
      <w:tblGrid>
        <w:gridCol w:w="709"/>
        <w:gridCol w:w="851"/>
        <w:gridCol w:w="489"/>
        <w:gridCol w:w="484"/>
        <w:gridCol w:w="584"/>
        <w:gridCol w:w="507"/>
        <w:gridCol w:w="407"/>
      </w:tblGrid>
      <w:tr w:rsidR="00AC23C4" w:rsidRPr="00FF5BBA" w14:paraId="2C78B784" w14:textId="77777777" w:rsidTr="00AC23C4">
        <w:tc>
          <w:tcPr>
            <w:tcW w:w="709" w:type="dxa"/>
            <w:shd w:val="clear" w:color="auto" w:fill="auto"/>
          </w:tcPr>
          <w:p w14:paraId="4AE1A976" w14:textId="77777777" w:rsidR="00075364" w:rsidRPr="00FF5BBA" w:rsidRDefault="00075364" w:rsidP="00075364">
            <w:pPr>
              <w:pStyle w:val="Text"/>
            </w:pPr>
            <w:bookmarkStart w:id="4427" w:name="_Ref349311269"/>
            <w:r w:rsidRPr="00FF5BBA">
              <w:t>(</w:t>
            </w:r>
            <w:fldSimple w:instr=" SEQ ( \* ARABIC \s 1 ">
              <w:r w:rsidR="00154D81">
                <w:rPr>
                  <w:noProof/>
                </w:rPr>
                <w:t>19</w:t>
              </w:r>
            </w:fldSimple>
            <w:r w:rsidRPr="00FF5BBA">
              <w:t>)</w:t>
            </w:r>
            <w:bookmarkEnd w:id="4427"/>
          </w:p>
        </w:tc>
        <w:tc>
          <w:tcPr>
            <w:tcW w:w="851" w:type="dxa"/>
            <w:shd w:val="clear" w:color="auto" w:fill="auto"/>
          </w:tcPr>
          <w:p w14:paraId="4E2EF1AD" w14:textId="77777777" w:rsidR="00075364" w:rsidRPr="00FF5BBA" w:rsidRDefault="00075364" w:rsidP="00075364">
            <w:pPr>
              <w:pStyle w:val="Text"/>
            </w:pPr>
            <w:r w:rsidRPr="00FF5BBA">
              <w:t>paytua</w:t>
            </w:r>
          </w:p>
        </w:tc>
        <w:tc>
          <w:tcPr>
            <w:tcW w:w="489" w:type="dxa"/>
            <w:shd w:val="clear" w:color="auto" w:fill="auto"/>
          </w:tcPr>
          <w:p w14:paraId="79FA6391" w14:textId="77777777" w:rsidR="00075364" w:rsidRPr="00FF5BBA" w:rsidRDefault="00075364" w:rsidP="00075364">
            <w:pPr>
              <w:pStyle w:val="Text"/>
            </w:pPr>
            <w:r w:rsidRPr="00FF5BBA">
              <w:t>dia</w:t>
            </w:r>
          </w:p>
        </w:tc>
        <w:tc>
          <w:tcPr>
            <w:tcW w:w="484" w:type="dxa"/>
            <w:shd w:val="clear" w:color="auto" w:fill="auto"/>
          </w:tcPr>
          <w:p w14:paraId="15CABD32" w14:textId="77777777" w:rsidR="00075364" w:rsidRPr="00AA63D4" w:rsidRDefault="00075364" w:rsidP="00075364">
            <w:pPr>
              <w:pStyle w:val="Text"/>
              <w:rPr>
                <w:rStyle w:val="ChBlueBold"/>
              </w:rPr>
            </w:pPr>
            <w:r w:rsidRPr="00AA63D4">
              <w:rPr>
                <w:rStyle w:val="ChBlueBold"/>
              </w:rPr>
              <w:t>bli</w:t>
            </w:r>
          </w:p>
        </w:tc>
        <w:tc>
          <w:tcPr>
            <w:tcW w:w="584" w:type="dxa"/>
            <w:shd w:val="clear" w:color="auto" w:fill="auto"/>
          </w:tcPr>
          <w:p w14:paraId="1DC8E309" w14:textId="77777777" w:rsidR="00075364" w:rsidRPr="00FF5BBA" w:rsidRDefault="00E528FD" w:rsidP="00075364">
            <w:pPr>
              <w:pStyle w:val="Text"/>
            </w:pPr>
            <w:r>
              <w:t>Andi</w:t>
            </w:r>
          </w:p>
        </w:tc>
        <w:tc>
          <w:tcPr>
            <w:tcW w:w="507" w:type="dxa"/>
            <w:shd w:val="clear" w:color="auto" w:fill="auto"/>
          </w:tcPr>
          <w:p w14:paraId="3EBA88C4" w14:textId="77777777" w:rsidR="00075364" w:rsidRPr="00FF5BBA" w:rsidRDefault="00075364" w:rsidP="00075364">
            <w:pPr>
              <w:pStyle w:val="Text"/>
            </w:pPr>
            <w:r w:rsidRPr="00FF5BBA">
              <w:t>satu</w:t>
            </w:r>
          </w:p>
        </w:tc>
        <w:tc>
          <w:tcPr>
            <w:tcW w:w="407" w:type="dxa"/>
            <w:shd w:val="clear" w:color="auto" w:fill="auto"/>
          </w:tcPr>
          <w:p w14:paraId="151D9F66" w14:textId="77777777" w:rsidR="00075364" w:rsidRPr="00FF5BBA" w:rsidRDefault="00075364" w:rsidP="00075364">
            <w:pPr>
              <w:pStyle w:val="Text"/>
            </w:pPr>
            <w:r w:rsidRPr="00FF5BBA">
              <w:t>set</w:t>
            </w:r>
          </w:p>
        </w:tc>
      </w:tr>
      <w:tr w:rsidR="00AC23C4" w:rsidRPr="000320EB" w14:paraId="2709EC97" w14:textId="77777777" w:rsidTr="00AC23C4">
        <w:tc>
          <w:tcPr>
            <w:tcW w:w="709" w:type="dxa"/>
            <w:shd w:val="clear" w:color="auto" w:fill="auto"/>
          </w:tcPr>
          <w:p w14:paraId="2E2503EB" w14:textId="77777777" w:rsidR="00075364" w:rsidRPr="000320EB" w:rsidRDefault="00075364" w:rsidP="00075364">
            <w:pPr>
              <w:pStyle w:val="GlossEng"/>
            </w:pPr>
          </w:p>
        </w:tc>
        <w:tc>
          <w:tcPr>
            <w:tcW w:w="851" w:type="dxa"/>
            <w:shd w:val="clear" w:color="auto" w:fill="auto"/>
          </w:tcPr>
          <w:p w14:paraId="5D14145A" w14:textId="77777777" w:rsidR="00075364" w:rsidRPr="000320EB" w:rsidRDefault="00075364" w:rsidP="00075364">
            <w:pPr>
              <w:pStyle w:val="GlossEng"/>
            </w:pPr>
            <w:r w:rsidRPr="000320EB">
              <w:t>husband</w:t>
            </w:r>
          </w:p>
        </w:tc>
        <w:tc>
          <w:tcPr>
            <w:tcW w:w="489" w:type="dxa"/>
            <w:shd w:val="clear" w:color="auto" w:fill="auto"/>
          </w:tcPr>
          <w:p w14:paraId="665DB38F" w14:textId="77777777" w:rsidR="00075364" w:rsidRPr="0099608C" w:rsidRDefault="00075364" w:rsidP="00075364">
            <w:pPr>
              <w:pStyle w:val="GlossEng"/>
              <w:rPr>
                <w:rStyle w:val="ChSmallCaps"/>
              </w:rPr>
            </w:pPr>
            <w:r w:rsidRPr="0099608C">
              <w:rPr>
                <w:rStyle w:val="ChSmallCaps"/>
              </w:rPr>
              <w:t>3sg</w:t>
            </w:r>
          </w:p>
        </w:tc>
        <w:tc>
          <w:tcPr>
            <w:tcW w:w="484" w:type="dxa"/>
            <w:shd w:val="clear" w:color="auto" w:fill="auto"/>
          </w:tcPr>
          <w:p w14:paraId="33BE603F" w14:textId="77777777" w:rsidR="00075364" w:rsidRPr="000320EB" w:rsidRDefault="00075364" w:rsidP="00075364">
            <w:pPr>
              <w:pStyle w:val="GlossEng"/>
            </w:pPr>
            <w:r w:rsidRPr="000320EB">
              <w:t>buy</w:t>
            </w:r>
          </w:p>
        </w:tc>
        <w:tc>
          <w:tcPr>
            <w:tcW w:w="584" w:type="dxa"/>
            <w:shd w:val="clear" w:color="auto" w:fill="auto"/>
          </w:tcPr>
          <w:p w14:paraId="297F2EEC" w14:textId="77777777" w:rsidR="00075364" w:rsidRPr="000320EB" w:rsidRDefault="00E528FD" w:rsidP="00075364">
            <w:pPr>
              <w:pStyle w:val="GlossEng"/>
            </w:pPr>
            <w:r>
              <w:t>Andi</w:t>
            </w:r>
          </w:p>
        </w:tc>
        <w:tc>
          <w:tcPr>
            <w:tcW w:w="507" w:type="dxa"/>
            <w:shd w:val="clear" w:color="auto" w:fill="auto"/>
          </w:tcPr>
          <w:p w14:paraId="0F37EC01" w14:textId="77777777" w:rsidR="00075364" w:rsidRPr="000320EB" w:rsidRDefault="00075364" w:rsidP="00075364">
            <w:pPr>
              <w:pStyle w:val="GlossEng"/>
            </w:pPr>
            <w:r w:rsidRPr="000320EB">
              <w:t>one</w:t>
            </w:r>
          </w:p>
        </w:tc>
        <w:tc>
          <w:tcPr>
            <w:tcW w:w="407" w:type="dxa"/>
            <w:shd w:val="clear" w:color="auto" w:fill="auto"/>
          </w:tcPr>
          <w:p w14:paraId="6F6594CA" w14:textId="77777777" w:rsidR="00075364" w:rsidRPr="000320EB" w:rsidRDefault="00075364" w:rsidP="00075364">
            <w:pPr>
              <w:pStyle w:val="GlossEng"/>
            </w:pPr>
            <w:r w:rsidRPr="000320EB">
              <w:t>set</w:t>
            </w:r>
          </w:p>
        </w:tc>
      </w:tr>
    </w:tbl>
    <w:p w14:paraId="42C62337" w14:textId="7B61578C" w:rsidR="00075364" w:rsidRPr="000320EB" w:rsidRDefault="00B7093A" w:rsidP="00075364">
      <w:pPr>
        <w:pStyle w:val="FreeTranslEng"/>
      </w:pPr>
      <w:r>
        <w:t>‘</w:t>
      </w:r>
      <w:r w:rsidR="00075364" w:rsidRPr="00AF22C2">
        <w:t xml:space="preserve">the gentleman </w:t>
      </w:r>
      <w:r w:rsidR="00075364" w:rsidRPr="00AF22C2">
        <w:rPr>
          <w:rStyle w:val="ChBlueBold"/>
        </w:rPr>
        <w:t>bought</w:t>
      </w:r>
      <w:r w:rsidR="00075364" w:rsidRPr="00AF22C2">
        <w:t xml:space="preserve"> </w:t>
      </w:r>
      <w:r w:rsidR="00E528FD">
        <w:t>Andi</w:t>
      </w:r>
      <w:r w:rsidR="00075364" w:rsidRPr="00AF22C2">
        <w:t xml:space="preserve"> one (TV/CD) set</w:t>
      </w:r>
      <w:r>
        <w:t>’</w:t>
      </w:r>
      <w:r w:rsidR="00075364" w:rsidRPr="000320EB">
        <w:t xml:space="preserve"> </w:t>
      </w:r>
      <w:r w:rsidR="00075364" w:rsidRPr="000320EB">
        <w:rPr>
          <w:rStyle w:val="ExampleSource"/>
        </w:rPr>
        <w:t>[081011-009-Cv.0055]</w:t>
      </w:r>
    </w:p>
    <w:tbl>
      <w:tblPr>
        <w:tblW w:w="6490" w:type="dxa"/>
        <w:tblCellMar>
          <w:left w:w="42" w:type="dxa"/>
          <w:right w:w="42" w:type="dxa"/>
        </w:tblCellMar>
        <w:tblLook w:val="01E0" w:firstRow="1" w:lastRow="1" w:firstColumn="1" w:lastColumn="1" w:noHBand="0" w:noVBand="0"/>
      </w:tblPr>
      <w:tblGrid>
        <w:gridCol w:w="709"/>
        <w:gridCol w:w="1049"/>
        <w:gridCol w:w="621"/>
        <w:gridCol w:w="69"/>
        <w:gridCol w:w="471"/>
        <w:gridCol w:w="116"/>
        <w:gridCol w:w="478"/>
        <w:gridCol w:w="679"/>
        <w:gridCol w:w="429"/>
        <w:gridCol w:w="640"/>
        <w:gridCol w:w="751"/>
        <w:gridCol w:w="478"/>
      </w:tblGrid>
      <w:tr w:rsidR="00AC23C4" w:rsidRPr="00AA63D4" w14:paraId="1B86FA55" w14:textId="77777777" w:rsidTr="00AC23C4">
        <w:tc>
          <w:tcPr>
            <w:tcW w:w="709" w:type="dxa"/>
            <w:shd w:val="clear" w:color="auto" w:fill="auto"/>
          </w:tcPr>
          <w:p w14:paraId="4641BDF6" w14:textId="77777777" w:rsidR="00075364" w:rsidRPr="00AA63D4" w:rsidRDefault="00075364" w:rsidP="00075364">
            <w:pPr>
              <w:pStyle w:val="Text"/>
            </w:pPr>
            <w:r w:rsidRPr="00AA63D4">
              <w:t>(</w:t>
            </w:r>
            <w:fldSimple w:instr=" SEQ ( \* ARABIC \s 1 ">
              <w:r w:rsidR="00154D81">
                <w:rPr>
                  <w:noProof/>
                </w:rPr>
                <w:t>20</w:t>
              </w:r>
            </w:fldSimple>
            <w:r w:rsidRPr="00AA63D4">
              <w:t>)</w:t>
            </w:r>
          </w:p>
        </w:tc>
        <w:tc>
          <w:tcPr>
            <w:tcW w:w="1049" w:type="dxa"/>
            <w:shd w:val="clear" w:color="auto" w:fill="auto"/>
          </w:tcPr>
          <w:p w14:paraId="63215D0F" w14:textId="77777777" w:rsidR="00075364" w:rsidRPr="00AA63D4" w:rsidRDefault="00075364" w:rsidP="00075364">
            <w:pPr>
              <w:pStyle w:val="Text"/>
            </w:pPr>
            <w:r w:rsidRPr="00AA63D4">
              <w:t>nanti</w:t>
            </w:r>
          </w:p>
        </w:tc>
        <w:tc>
          <w:tcPr>
            <w:tcW w:w="690" w:type="dxa"/>
            <w:gridSpan w:val="2"/>
            <w:shd w:val="clear" w:color="auto" w:fill="auto"/>
          </w:tcPr>
          <w:p w14:paraId="11FBE85C" w14:textId="77777777" w:rsidR="00075364" w:rsidRPr="00AA63D4" w:rsidRDefault="00075364" w:rsidP="00075364">
            <w:pPr>
              <w:pStyle w:val="Text"/>
            </w:pPr>
            <w:r w:rsidRPr="00AA63D4">
              <w:t>waktu</w:t>
            </w:r>
          </w:p>
        </w:tc>
        <w:tc>
          <w:tcPr>
            <w:tcW w:w="587" w:type="dxa"/>
            <w:gridSpan w:val="2"/>
            <w:shd w:val="clear" w:color="auto" w:fill="auto"/>
          </w:tcPr>
          <w:p w14:paraId="080DD815" w14:textId="77777777" w:rsidR="00075364" w:rsidRPr="00AA63D4" w:rsidRDefault="00075364" w:rsidP="00075364">
            <w:pPr>
              <w:pStyle w:val="Text"/>
            </w:pPr>
            <w:r w:rsidRPr="00AA63D4">
              <w:t>tidor</w:t>
            </w:r>
          </w:p>
        </w:tc>
        <w:tc>
          <w:tcPr>
            <w:tcW w:w="478" w:type="dxa"/>
            <w:shd w:val="clear" w:color="auto" w:fill="auto"/>
          </w:tcPr>
          <w:p w14:paraId="16275C1F" w14:textId="77777777" w:rsidR="00075364" w:rsidRPr="00AA63D4" w:rsidRDefault="00075364" w:rsidP="00075364">
            <w:pPr>
              <w:pStyle w:val="Text"/>
            </w:pPr>
            <w:r w:rsidRPr="00AA63D4">
              <w:t>de</w:t>
            </w:r>
          </w:p>
        </w:tc>
        <w:tc>
          <w:tcPr>
            <w:tcW w:w="679" w:type="dxa"/>
            <w:shd w:val="clear" w:color="auto" w:fill="auto"/>
          </w:tcPr>
          <w:p w14:paraId="7F05D777" w14:textId="77777777" w:rsidR="00075364" w:rsidRPr="00AA63D4" w:rsidRDefault="00075364" w:rsidP="00075364">
            <w:pPr>
              <w:pStyle w:val="Text"/>
            </w:pPr>
            <w:r w:rsidRPr="00AA63D4">
              <w:t>bilang,</w:t>
            </w:r>
          </w:p>
        </w:tc>
        <w:tc>
          <w:tcPr>
            <w:tcW w:w="429" w:type="dxa"/>
            <w:shd w:val="clear" w:color="auto" w:fill="auto"/>
          </w:tcPr>
          <w:p w14:paraId="1E27F801" w14:textId="77777777" w:rsidR="00075364" w:rsidRPr="00AA63D4" w:rsidRDefault="00075364" w:rsidP="00075364">
            <w:pPr>
              <w:pStyle w:val="Text"/>
            </w:pPr>
            <w:r w:rsidRPr="00AA63D4">
              <w:t>a</w:t>
            </w:r>
            <w:r w:rsidR="00046A0C">
              <w:t>,</w:t>
            </w:r>
          </w:p>
        </w:tc>
        <w:tc>
          <w:tcPr>
            <w:tcW w:w="640" w:type="dxa"/>
            <w:shd w:val="clear" w:color="auto" w:fill="auto"/>
          </w:tcPr>
          <w:p w14:paraId="7E61F6EE" w14:textId="77777777" w:rsidR="00075364" w:rsidRPr="00AA63D4" w:rsidRDefault="00075364" w:rsidP="00075364">
            <w:pPr>
              <w:pStyle w:val="Text"/>
            </w:pPr>
            <w:r w:rsidRPr="00AA63D4">
              <w:t>bapa</w:t>
            </w:r>
          </w:p>
        </w:tc>
        <w:tc>
          <w:tcPr>
            <w:tcW w:w="751" w:type="dxa"/>
            <w:shd w:val="clear" w:color="auto" w:fill="auto"/>
          </w:tcPr>
          <w:p w14:paraId="0F4B0DFD" w14:textId="77777777" w:rsidR="00075364" w:rsidRPr="00AA63D4" w:rsidRDefault="00075364" w:rsidP="00075364">
            <w:pPr>
              <w:pStyle w:val="Text"/>
              <w:rPr>
                <w:rStyle w:val="ChBlueBold"/>
              </w:rPr>
            </w:pPr>
            <w:r w:rsidRPr="00AA63D4">
              <w:rPr>
                <w:rStyle w:val="ChBlueBold"/>
              </w:rPr>
              <w:t>ceritra</w:t>
            </w:r>
          </w:p>
        </w:tc>
        <w:tc>
          <w:tcPr>
            <w:tcW w:w="478" w:type="dxa"/>
            <w:shd w:val="clear" w:color="auto" w:fill="auto"/>
          </w:tcPr>
          <w:p w14:paraId="4D644A66" w14:textId="77777777" w:rsidR="00075364" w:rsidRPr="00AA63D4" w:rsidRDefault="00075364" w:rsidP="00075364">
            <w:pPr>
              <w:pStyle w:val="Text"/>
            </w:pPr>
            <w:r w:rsidRPr="00AA63D4">
              <w:t>ko</w:t>
            </w:r>
          </w:p>
        </w:tc>
      </w:tr>
      <w:tr w:rsidR="00AC23C4" w:rsidRPr="00AC23C4" w14:paraId="0E3E2DB8" w14:textId="77777777" w:rsidTr="00AC23C4">
        <w:tc>
          <w:tcPr>
            <w:tcW w:w="709" w:type="dxa"/>
            <w:shd w:val="clear" w:color="auto" w:fill="auto"/>
          </w:tcPr>
          <w:p w14:paraId="243E491A" w14:textId="77777777" w:rsidR="00075364" w:rsidRPr="000320EB" w:rsidRDefault="00075364" w:rsidP="00075364">
            <w:pPr>
              <w:pStyle w:val="GlossEng2ptafter"/>
            </w:pPr>
          </w:p>
        </w:tc>
        <w:tc>
          <w:tcPr>
            <w:tcW w:w="1049" w:type="dxa"/>
            <w:shd w:val="clear" w:color="auto" w:fill="auto"/>
          </w:tcPr>
          <w:p w14:paraId="04872318" w14:textId="77777777" w:rsidR="00075364" w:rsidRPr="000320EB" w:rsidRDefault="00075364" w:rsidP="00075364">
            <w:pPr>
              <w:pStyle w:val="GlossEng2ptafter"/>
            </w:pPr>
            <w:r w:rsidRPr="00AC23C4">
              <w:rPr>
                <w:szCs w:val="19"/>
              </w:rPr>
              <w:t>very.soon</w:t>
            </w:r>
          </w:p>
        </w:tc>
        <w:tc>
          <w:tcPr>
            <w:tcW w:w="690" w:type="dxa"/>
            <w:gridSpan w:val="2"/>
            <w:shd w:val="clear" w:color="auto" w:fill="auto"/>
          </w:tcPr>
          <w:p w14:paraId="4F5A0F7B" w14:textId="77777777" w:rsidR="00075364" w:rsidRPr="000320EB" w:rsidRDefault="00075364" w:rsidP="00075364">
            <w:pPr>
              <w:pStyle w:val="GlossEng2ptafter"/>
            </w:pPr>
            <w:r w:rsidRPr="000320EB">
              <w:t>time</w:t>
            </w:r>
          </w:p>
        </w:tc>
        <w:tc>
          <w:tcPr>
            <w:tcW w:w="587" w:type="dxa"/>
            <w:gridSpan w:val="2"/>
            <w:shd w:val="clear" w:color="auto" w:fill="auto"/>
          </w:tcPr>
          <w:p w14:paraId="4D10D1A0" w14:textId="77777777" w:rsidR="00075364" w:rsidRPr="000320EB" w:rsidRDefault="00075364" w:rsidP="00075364">
            <w:pPr>
              <w:pStyle w:val="GlossEng2ptafter"/>
            </w:pPr>
            <w:r w:rsidRPr="000320EB">
              <w:t>sleep</w:t>
            </w:r>
          </w:p>
        </w:tc>
        <w:tc>
          <w:tcPr>
            <w:tcW w:w="478" w:type="dxa"/>
            <w:shd w:val="clear" w:color="auto" w:fill="auto"/>
          </w:tcPr>
          <w:p w14:paraId="1946CF34" w14:textId="77777777" w:rsidR="00075364" w:rsidRPr="0099608C" w:rsidRDefault="00075364" w:rsidP="00075364">
            <w:pPr>
              <w:pStyle w:val="GlossEng2ptafter"/>
              <w:rPr>
                <w:rStyle w:val="ChSmallCaps"/>
              </w:rPr>
            </w:pPr>
            <w:r w:rsidRPr="0099608C">
              <w:rPr>
                <w:rStyle w:val="ChSmallCaps"/>
              </w:rPr>
              <w:t>3sg</w:t>
            </w:r>
          </w:p>
        </w:tc>
        <w:tc>
          <w:tcPr>
            <w:tcW w:w="679" w:type="dxa"/>
            <w:shd w:val="clear" w:color="auto" w:fill="auto"/>
          </w:tcPr>
          <w:p w14:paraId="4C87BCD4" w14:textId="77777777" w:rsidR="00075364" w:rsidRPr="000320EB" w:rsidRDefault="00075364" w:rsidP="00075364">
            <w:pPr>
              <w:pStyle w:val="GlossEng2ptafter"/>
            </w:pPr>
            <w:r w:rsidRPr="000320EB">
              <w:t>say</w:t>
            </w:r>
          </w:p>
        </w:tc>
        <w:tc>
          <w:tcPr>
            <w:tcW w:w="429" w:type="dxa"/>
            <w:shd w:val="clear" w:color="auto" w:fill="auto"/>
          </w:tcPr>
          <w:p w14:paraId="0E640109" w14:textId="77777777" w:rsidR="00075364" w:rsidRPr="000320EB" w:rsidRDefault="00075364" w:rsidP="00075364">
            <w:pPr>
              <w:pStyle w:val="GlossEng2ptafter"/>
            </w:pPr>
            <w:r w:rsidRPr="000320EB">
              <w:t>ah!</w:t>
            </w:r>
          </w:p>
        </w:tc>
        <w:tc>
          <w:tcPr>
            <w:tcW w:w="640" w:type="dxa"/>
            <w:shd w:val="clear" w:color="auto" w:fill="auto"/>
          </w:tcPr>
          <w:p w14:paraId="2D887EF4" w14:textId="77777777" w:rsidR="00075364" w:rsidRPr="000320EB" w:rsidRDefault="00075364" w:rsidP="00075364">
            <w:pPr>
              <w:pStyle w:val="GlossEng2ptafter"/>
            </w:pPr>
            <w:r w:rsidRPr="000320EB">
              <w:t>father</w:t>
            </w:r>
          </w:p>
        </w:tc>
        <w:tc>
          <w:tcPr>
            <w:tcW w:w="751" w:type="dxa"/>
            <w:shd w:val="clear" w:color="auto" w:fill="auto"/>
          </w:tcPr>
          <w:p w14:paraId="687B1175" w14:textId="77777777" w:rsidR="00075364" w:rsidRPr="000320EB" w:rsidRDefault="00075364" w:rsidP="00075364">
            <w:pPr>
              <w:pStyle w:val="GlossEng2ptafter"/>
            </w:pPr>
            <w:r w:rsidRPr="000320EB">
              <w:t>tell</w:t>
            </w:r>
          </w:p>
        </w:tc>
        <w:tc>
          <w:tcPr>
            <w:tcW w:w="478" w:type="dxa"/>
            <w:shd w:val="clear" w:color="auto" w:fill="auto"/>
          </w:tcPr>
          <w:p w14:paraId="5459A5E5" w14:textId="77777777" w:rsidR="00075364" w:rsidRPr="0099608C" w:rsidRDefault="00075364" w:rsidP="00075364">
            <w:pPr>
              <w:pStyle w:val="GlossEng2ptafter"/>
              <w:rPr>
                <w:rStyle w:val="ChSmallCaps"/>
              </w:rPr>
            </w:pPr>
            <w:r w:rsidRPr="0099608C">
              <w:rPr>
                <w:rStyle w:val="ChSmallCaps"/>
              </w:rPr>
              <w:t>2sg</w:t>
            </w:r>
          </w:p>
        </w:tc>
      </w:tr>
      <w:tr w:rsidR="00075364" w:rsidRPr="00AA63D4" w14:paraId="1F970B51" w14:textId="77777777" w:rsidTr="00B63238">
        <w:trPr>
          <w:gridAfter w:val="7"/>
          <w:wAfter w:w="3571" w:type="dxa"/>
        </w:trPr>
        <w:tc>
          <w:tcPr>
            <w:tcW w:w="709" w:type="dxa"/>
            <w:shd w:val="clear" w:color="auto" w:fill="auto"/>
          </w:tcPr>
          <w:p w14:paraId="026C9210" w14:textId="77777777" w:rsidR="00075364" w:rsidRPr="00AA63D4" w:rsidRDefault="00075364" w:rsidP="00075364">
            <w:pPr>
              <w:pStyle w:val="O0Nwnext"/>
            </w:pPr>
          </w:p>
        </w:tc>
        <w:tc>
          <w:tcPr>
            <w:tcW w:w="1670" w:type="dxa"/>
            <w:gridSpan w:val="2"/>
            <w:shd w:val="clear" w:color="auto" w:fill="auto"/>
          </w:tcPr>
          <w:p w14:paraId="1A2C155B" w14:textId="77777777" w:rsidR="00075364" w:rsidRPr="00AA63D4" w:rsidRDefault="00075364" w:rsidP="00075364">
            <w:pPr>
              <w:pStyle w:val="Text"/>
            </w:pPr>
            <w:r w:rsidRPr="00AA63D4">
              <w:t>dongen</w:t>
            </w:r>
            <w:r w:rsidR="005C5402">
              <w:t>g</w:t>
            </w:r>
            <w:r w:rsidRPr="00AA63D4">
              <w:t>~dongen</w:t>
            </w:r>
            <w:r w:rsidR="005C5402">
              <w:t>g</w:t>
            </w:r>
          </w:p>
        </w:tc>
        <w:tc>
          <w:tcPr>
            <w:tcW w:w="540" w:type="dxa"/>
            <w:gridSpan w:val="2"/>
            <w:shd w:val="clear" w:color="auto" w:fill="auto"/>
          </w:tcPr>
          <w:p w14:paraId="283BF79D" w14:textId="77777777" w:rsidR="00075364" w:rsidRPr="00AA63D4" w:rsidRDefault="00075364" w:rsidP="00075364">
            <w:pPr>
              <w:pStyle w:val="Text"/>
            </w:pPr>
            <w:r w:rsidRPr="00AA63D4">
              <w:t>dulu</w:t>
            </w:r>
          </w:p>
        </w:tc>
      </w:tr>
      <w:tr w:rsidR="00075364" w:rsidRPr="00AC23C4" w14:paraId="6A0F4F86" w14:textId="77777777" w:rsidTr="00B63238">
        <w:trPr>
          <w:gridAfter w:val="7"/>
          <w:wAfter w:w="3571" w:type="dxa"/>
        </w:trPr>
        <w:tc>
          <w:tcPr>
            <w:tcW w:w="709" w:type="dxa"/>
            <w:shd w:val="clear" w:color="auto" w:fill="auto"/>
          </w:tcPr>
          <w:p w14:paraId="0099EEA2" w14:textId="77777777" w:rsidR="00075364" w:rsidRPr="000320EB" w:rsidRDefault="00075364" w:rsidP="00075364">
            <w:pPr>
              <w:pStyle w:val="GlossEng"/>
            </w:pPr>
          </w:p>
        </w:tc>
        <w:tc>
          <w:tcPr>
            <w:tcW w:w="1670" w:type="dxa"/>
            <w:gridSpan w:val="2"/>
            <w:shd w:val="clear" w:color="auto" w:fill="auto"/>
          </w:tcPr>
          <w:p w14:paraId="2C6465EA" w14:textId="77777777" w:rsidR="00075364" w:rsidRPr="000320EB" w:rsidRDefault="00075364" w:rsidP="00075364">
            <w:pPr>
              <w:pStyle w:val="GlossEng"/>
            </w:pPr>
            <w:r w:rsidRPr="0099608C">
              <w:rPr>
                <w:rStyle w:val="ChSmallCaps"/>
              </w:rPr>
              <w:t>rdp</w:t>
            </w:r>
            <w:r w:rsidRPr="000320EB">
              <w:t>~legend</w:t>
            </w:r>
          </w:p>
        </w:tc>
        <w:tc>
          <w:tcPr>
            <w:tcW w:w="540" w:type="dxa"/>
            <w:gridSpan w:val="2"/>
            <w:shd w:val="clear" w:color="auto" w:fill="auto"/>
          </w:tcPr>
          <w:p w14:paraId="22A68A2B" w14:textId="31FE35C0" w:rsidR="00075364" w:rsidRPr="000320EB" w:rsidRDefault="00B63238" w:rsidP="00075364">
            <w:pPr>
              <w:pStyle w:val="GlossEng"/>
            </w:pPr>
            <w:r>
              <w:t>first</w:t>
            </w:r>
          </w:p>
        </w:tc>
      </w:tr>
    </w:tbl>
    <w:p w14:paraId="686ABD34" w14:textId="0C331C1D" w:rsidR="00075364" w:rsidRPr="000320EB" w:rsidRDefault="00B7093A" w:rsidP="00075364">
      <w:pPr>
        <w:pStyle w:val="FreeTranslEng"/>
      </w:pPr>
      <w:r>
        <w:t>‘</w:t>
      </w:r>
      <w:r w:rsidR="00075364" w:rsidRPr="00AF22C2">
        <w:t>later at bed-time he</w:t>
      </w:r>
      <w:r>
        <w:t>’</w:t>
      </w:r>
      <w:r w:rsidR="00075364" w:rsidRPr="00AF22C2">
        <w:t xml:space="preserve">ll say, </w:t>
      </w:r>
      <w:r>
        <w:t>‘</w:t>
      </w:r>
      <w:r w:rsidR="00075364" w:rsidRPr="00AF22C2">
        <w:t>ah</w:t>
      </w:r>
      <w:r w:rsidR="00046A0C">
        <w:t>,</w:t>
      </w:r>
      <w:r w:rsidR="00075364" w:rsidRPr="00AF22C2">
        <w:t xml:space="preserve"> I (</w:t>
      </w:r>
      <w:r>
        <w:t>‘</w:t>
      </w:r>
      <w:r w:rsidR="00075364" w:rsidRPr="00AF22C2">
        <w:t>father</w:t>
      </w:r>
      <w:r>
        <w:t>’</w:t>
      </w:r>
      <w:r w:rsidR="00075364" w:rsidRPr="00AF22C2">
        <w:t xml:space="preserve">) </w:t>
      </w:r>
      <w:r w:rsidR="00075364" w:rsidRPr="00AF22C2">
        <w:rPr>
          <w:rStyle w:val="ChBlueBold"/>
        </w:rPr>
        <w:t>tell</w:t>
      </w:r>
      <w:r w:rsidR="00075364" w:rsidRPr="00AF22C2">
        <w:t xml:space="preserve"> you some stories first</w:t>
      </w:r>
      <w:r>
        <w:t>’’</w:t>
      </w:r>
      <w:r w:rsidR="00075364" w:rsidRPr="000320EB">
        <w:t xml:space="preserve"> </w:t>
      </w:r>
      <w:r w:rsidR="00075364" w:rsidRPr="000320EB">
        <w:rPr>
          <w:rStyle w:val="ExampleSource"/>
        </w:rPr>
        <w:t>[</w:t>
      </w:r>
      <w:r w:rsidR="003F16F2">
        <w:rPr>
          <w:rStyle w:val="ExampleSource"/>
        </w:rPr>
        <w:t>081110-008-CvNP</w:t>
      </w:r>
      <w:r w:rsidR="00075364" w:rsidRPr="000320EB">
        <w:rPr>
          <w:rStyle w:val="ExampleSource"/>
        </w:rPr>
        <w:t>.0140]</w:t>
      </w:r>
    </w:p>
    <w:tbl>
      <w:tblPr>
        <w:tblW w:w="4057" w:type="dxa"/>
        <w:tblCellMar>
          <w:left w:w="42" w:type="dxa"/>
          <w:right w:w="42" w:type="dxa"/>
        </w:tblCellMar>
        <w:tblLook w:val="01E0" w:firstRow="1" w:lastRow="1" w:firstColumn="1" w:lastColumn="1" w:noHBand="0" w:noVBand="0"/>
      </w:tblPr>
      <w:tblGrid>
        <w:gridCol w:w="709"/>
        <w:gridCol w:w="806"/>
        <w:gridCol w:w="584"/>
        <w:gridCol w:w="529"/>
        <w:gridCol w:w="489"/>
        <w:gridCol w:w="940"/>
      </w:tblGrid>
      <w:tr w:rsidR="00AC23C4" w:rsidRPr="00AA63D4" w14:paraId="36B1EF7B" w14:textId="77777777" w:rsidTr="00245645">
        <w:tc>
          <w:tcPr>
            <w:tcW w:w="709" w:type="dxa"/>
            <w:shd w:val="clear" w:color="auto" w:fill="auto"/>
          </w:tcPr>
          <w:p w14:paraId="61E95D3D" w14:textId="77777777" w:rsidR="00075364" w:rsidRPr="00AA63D4" w:rsidRDefault="00075364" w:rsidP="00075364">
            <w:pPr>
              <w:pStyle w:val="Text"/>
            </w:pPr>
            <w:r w:rsidRPr="00AA63D4">
              <w:t>(</w:t>
            </w:r>
            <w:fldSimple w:instr=" SEQ ( \* ARABIC \s 1 ">
              <w:r w:rsidR="00154D81">
                <w:rPr>
                  <w:noProof/>
                </w:rPr>
                <w:t>21</w:t>
              </w:r>
            </w:fldSimple>
            <w:r w:rsidRPr="00AA63D4">
              <w:t>)</w:t>
            </w:r>
          </w:p>
        </w:tc>
        <w:tc>
          <w:tcPr>
            <w:tcW w:w="806" w:type="dxa"/>
            <w:shd w:val="clear" w:color="auto" w:fill="auto"/>
          </w:tcPr>
          <w:p w14:paraId="50AAD5D6" w14:textId="77777777" w:rsidR="00075364" w:rsidRPr="00AA63D4" w:rsidRDefault="00075364" w:rsidP="00075364">
            <w:pPr>
              <w:pStyle w:val="Text"/>
            </w:pPr>
            <w:r w:rsidRPr="00AA63D4">
              <w:t>skarang</w:t>
            </w:r>
          </w:p>
        </w:tc>
        <w:tc>
          <w:tcPr>
            <w:tcW w:w="584" w:type="dxa"/>
            <w:shd w:val="clear" w:color="auto" w:fill="auto"/>
          </w:tcPr>
          <w:p w14:paraId="44DA4311" w14:textId="77777777" w:rsidR="00075364" w:rsidRPr="00AA63D4" w:rsidRDefault="00075364" w:rsidP="00075364">
            <w:pPr>
              <w:pStyle w:val="Text"/>
            </w:pPr>
            <w:r w:rsidRPr="00AA63D4">
              <w:t>dong</w:t>
            </w:r>
          </w:p>
        </w:tc>
        <w:tc>
          <w:tcPr>
            <w:tcW w:w="529" w:type="dxa"/>
            <w:shd w:val="clear" w:color="auto" w:fill="auto"/>
          </w:tcPr>
          <w:p w14:paraId="044BB23B" w14:textId="77777777" w:rsidR="00075364" w:rsidRPr="00AA63D4" w:rsidRDefault="00075364" w:rsidP="00075364">
            <w:pPr>
              <w:pStyle w:val="Text"/>
              <w:rPr>
                <w:rStyle w:val="ChBlueBold"/>
              </w:rPr>
            </w:pPr>
            <w:r w:rsidRPr="00AA63D4">
              <w:rPr>
                <w:rStyle w:val="ChBlueBold"/>
              </w:rPr>
              <w:t>kasi</w:t>
            </w:r>
          </w:p>
        </w:tc>
        <w:tc>
          <w:tcPr>
            <w:tcW w:w="489" w:type="dxa"/>
            <w:shd w:val="clear" w:color="auto" w:fill="auto"/>
          </w:tcPr>
          <w:p w14:paraId="670126BF" w14:textId="77777777" w:rsidR="00075364" w:rsidRPr="00AA63D4" w:rsidRDefault="00075364" w:rsidP="00075364">
            <w:pPr>
              <w:pStyle w:val="Text"/>
            </w:pPr>
            <w:r w:rsidRPr="00AA63D4">
              <w:t>dia</w:t>
            </w:r>
          </w:p>
        </w:tc>
        <w:tc>
          <w:tcPr>
            <w:tcW w:w="940" w:type="dxa"/>
            <w:shd w:val="clear" w:color="auto" w:fill="auto"/>
          </w:tcPr>
          <w:p w14:paraId="323858C3" w14:textId="77777777" w:rsidR="00075364" w:rsidRPr="00AA63D4" w:rsidRDefault="00075364" w:rsidP="00075364">
            <w:pPr>
              <w:pStyle w:val="Text"/>
            </w:pPr>
            <w:r w:rsidRPr="00AA63D4">
              <w:t>senter</w:t>
            </w:r>
          </w:p>
        </w:tc>
      </w:tr>
      <w:tr w:rsidR="00AC23C4" w:rsidRPr="000320EB" w14:paraId="0D9C9819" w14:textId="77777777" w:rsidTr="00245645">
        <w:tc>
          <w:tcPr>
            <w:tcW w:w="709" w:type="dxa"/>
            <w:shd w:val="clear" w:color="auto" w:fill="auto"/>
          </w:tcPr>
          <w:p w14:paraId="633D15D4" w14:textId="77777777" w:rsidR="00075364" w:rsidRPr="000320EB" w:rsidRDefault="00075364" w:rsidP="00075364">
            <w:pPr>
              <w:pStyle w:val="GlossEng"/>
            </w:pPr>
          </w:p>
        </w:tc>
        <w:tc>
          <w:tcPr>
            <w:tcW w:w="806" w:type="dxa"/>
            <w:shd w:val="clear" w:color="auto" w:fill="auto"/>
          </w:tcPr>
          <w:p w14:paraId="397B3F2E" w14:textId="3D1CA123" w:rsidR="00075364" w:rsidRPr="000320EB" w:rsidRDefault="00245645" w:rsidP="00075364">
            <w:pPr>
              <w:pStyle w:val="GlossEng"/>
            </w:pPr>
            <w:r>
              <w:t>now</w:t>
            </w:r>
          </w:p>
        </w:tc>
        <w:tc>
          <w:tcPr>
            <w:tcW w:w="584" w:type="dxa"/>
            <w:shd w:val="clear" w:color="auto" w:fill="auto"/>
          </w:tcPr>
          <w:p w14:paraId="4833A765" w14:textId="77777777" w:rsidR="00075364" w:rsidRPr="0099608C" w:rsidRDefault="00075364" w:rsidP="00075364">
            <w:pPr>
              <w:pStyle w:val="GlossEng"/>
              <w:rPr>
                <w:rStyle w:val="ChSmallCaps"/>
              </w:rPr>
            </w:pPr>
            <w:r w:rsidRPr="0099608C">
              <w:rPr>
                <w:rStyle w:val="ChSmallCaps"/>
              </w:rPr>
              <w:t>3pl</w:t>
            </w:r>
          </w:p>
        </w:tc>
        <w:tc>
          <w:tcPr>
            <w:tcW w:w="529" w:type="dxa"/>
            <w:shd w:val="clear" w:color="auto" w:fill="auto"/>
          </w:tcPr>
          <w:p w14:paraId="00A9A5D0" w14:textId="77777777" w:rsidR="00075364" w:rsidRPr="000320EB" w:rsidRDefault="00075364" w:rsidP="00075364">
            <w:pPr>
              <w:pStyle w:val="GlossEng"/>
            </w:pPr>
            <w:r w:rsidRPr="000320EB">
              <w:t>give</w:t>
            </w:r>
          </w:p>
        </w:tc>
        <w:tc>
          <w:tcPr>
            <w:tcW w:w="489" w:type="dxa"/>
            <w:shd w:val="clear" w:color="auto" w:fill="auto"/>
          </w:tcPr>
          <w:p w14:paraId="074AC10E" w14:textId="77777777" w:rsidR="00075364" w:rsidRPr="0099608C" w:rsidRDefault="00075364" w:rsidP="00075364">
            <w:pPr>
              <w:pStyle w:val="GlossEng"/>
              <w:rPr>
                <w:rStyle w:val="ChSmallCaps"/>
              </w:rPr>
            </w:pPr>
            <w:r w:rsidRPr="0099608C">
              <w:rPr>
                <w:rStyle w:val="ChSmallCaps"/>
              </w:rPr>
              <w:t>3sg</w:t>
            </w:r>
          </w:p>
        </w:tc>
        <w:tc>
          <w:tcPr>
            <w:tcW w:w="940" w:type="dxa"/>
            <w:shd w:val="clear" w:color="auto" w:fill="auto"/>
          </w:tcPr>
          <w:p w14:paraId="59DCFB2B" w14:textId="77777777" w:rsidR="00075364" w:rsidRPr="000320EB" w:rsidRDefault="00075364" w:rsidP="00075364">
            <w:pPr>
              <w:pStyle w:val="GlossEng"/>
            </w:pPr>
            <w:r w:rsidRPr="000320EB">
              <w:t>flashlight</w:t>
            </w:r>
          </w:p>
        </w:tc>
      </w:tr>
    </w:tbl>
    <w:p w14:paraId="4B83AF6D" w14:textId="40271C3B" w:rsidR="00075364" w:rsidRPr="000320EB" w:rsidRDefault="00B7093A" w:rsidP="00075364">
      <w:pPr>
        <w:pStyle w:val="FreeTranslEng"/>
      </w:pPr>
      <w:r>
        <w:t>‘</w:t>
      </w:r>
      <w:r w:rsidR="00075364" w:rsidRPr="00AF22C2">
        <w:t xml:space="preserve">now they </w:t>
      </w:r>
      <w:r w:rsidR="00075364" w:rsidRPr="00AF22C2">
        <w:rPr>
          <w:rStyle w:val="ChBlueBold"/>
        </w:rPr>
        <w:t>give</w:t>
      </w:r>
      <w:r w:rsidR="00075364" w:rsidRPr="00AF22C2">
        <w:t xml:space="preserve"> him a flashlight</w:t>
      </w:r>
      <w:r>
        <w:t>’</w:t>
      </w:r>
      <w:r w:rsidR="00075364" w:rsidRPr="00AF22C2">
        <w:t xml:space="preserve"> </w:t>
      </w:r>
      <w:r w:rsidR="00075364" w:rsidRPr="00AF22C2">
        <w:rPr>
          <w:rStyle w:val="ExampleSource"/>
        </w:rPr>
        <w:t>[</w:t>
      </w:r>
      <w:r w:rsidR="00075364" w:rsidRPr="000320EB">
        <w:rPr>
          <w:rStyle w:val="ExampleSource"/>
        </w:rPr>
        <w:t>081108-003-JR.0002]</w:t>
      </w:r>
    </w:p>
    <w:tbl>
      <w:tblPr>
        <w:tblW w:w="5756" w:type="dxa"/>
        <w:tblCellMar>
          <w:left w:w="42" w:type="dxa"/>
          <w:right w:w="42" w:type="dxa"/>
        </w:tblCellMar>
        <w:tblLook w:val="01E0" w:firstRow="1" w:lastRow="1" w:firstColumn="1" w:lastColumn="1" w:noHBand="0" w:noVBand="0"/>
      </w:tblPr>
      <w:tblGrid>
        <w:gridCol w:w="709"/>
        <w:gridCol w:w="489"/>
        <w:gridCol w:w="1003"/>
        <w:gridCol w:w="734"/>
        <w:gridCol w:w="284"/>
        <w:gridCol w:w="562"/>
        <w:gridCol w:w="662"/>
        <w:gridCol w:w="584"/>
        <w:gridCol w:w="729"/>
      </w:tblGrid>
      <w:tr w:rsidR="00AC23C4" w:rsidRPr="00AA63D4" w14:paraId="491F4D21" w14:textId="77777777" w:rsidTr="00AC23C4">
        <w:tc>
          <w:tcPr>
            <w:tcW w:w="709" w:type="dxa"/>
            <w:shd w:val="clear" w:color="auto" w:fill="auto"/>
          </w:tcPr>
          <w:p w14:paraId="15EDD938" w14:textId="77777777" w:rsidR="00075364" w:rsidRPr="00AA63D4" w:rsidRDefault="00075364" w:rsidP="00075364">
            <w:pPr>
              <w:pStyle w:val="Text"/>
            </w:pPr>
            <w:bookmarkStart w:id="4428" w:name="_Ref345511047"/>
            <w:r w:rsidRPr="00AA63D4">
              <w:t>(</w:t>
            </w:r>
            <w:fldSimple w:instr=" SEQ ( \* ARABIC \s 1 ">
              <w:r w:rsidR="00154D81">
                <w:rPr>
                  <w:noProof/>
                </w:rPr>
                <w:t>22</w:t>
              </w:r>
            </w:fldSimple>
            <w:r w:rsidRPr="00AA63D4">
              <w:t>)</w:t>
            </w:r>
            <w:bookmarkEnd w:id="4428"/>
          </w:p>
        </w:tc>
        <w:tc>
          <w:tcPr>
            <w:tcW w:w="489" w:type="dxa"/>
            <w:shd w:val="clear" w:color="auto" w:fill="auto"/>
          </w:tcPr>
          <w:p w14:paraId="60B2ED0B" w14:textId="77777777" w:rsidR="00075364" w:rsidRPr="00AA63D4" w:rsidRDefault="00075364" w:rsidP="00075364">
            <w:pPr>
              <w:pStyle w:val="Text"/>
            </w:pPr>
            <w:r w:rsidRPr="00AA63D4">
              <w:t>sa</w:t>
            </w:r>
          </w:p>
        </w:tc>
        <w:tc>
          <w:tcPr>
            <w:tcW w:w="1003" w:type="dxa"/>
            <w:shd w:val="clear" w:color="auto" w:fill="auto"/>
          </w:tcPr>
          <w:p w14:paraId="4B3CA593" w14:textId="77777777" w:rsidR="00075364" w:rsidRPr="00AA63D4" w:rsidRDefault="00075364" w:rsidP="00075364">
            <w:pPr>
              <w:pStyle w:val="Text"/>
            </w:pPr>
            <w:r w:rsidRPr="00AA63D4">
              <w:t>baru~baru</w:t>
            </w:r>
          </w:p>
        </w:tc>
        <w:tc>
          <w:tcPr>
            <w:tcW w:w="734" w:type="dxa"/>
            <w:shd w:val="clear" w:color="auto" w:fill="auto"/>
          </w:tcPr>
          <w:p w14:paraId="70A8C56D" w14:textId="77777777" w:rsidR="00075364" w:rsidRPr="00AA63D4" w:rsidRDefault="00075364" w:rsidP="00075364">
            <w:pPr>
              <w:pStyle w:val="Text"/>
            </w:pPr>
            <w:r w:rsidRPr="00AA63D4">
              <w:t>bilang</w:t>
            </w:r>
            <w:r>
              <w:t>,</w:t>
            </w:r>
          </w:p>
        </w:tc>
        <w:tc>
          <w:tcPr>
            <w:tcW w:w="284" w:type="dxa"/>
            <w:shd w:val="clear" w:color="auto" w:fill="auto"/>
          </w:tcPr>
          <w:p w14:paraId="15AADC50" w14:textId="77777777" w:rsidR="00075364" w:rsidRPr="00AA63D4" w:rsidRDefault="00075364" w:rsidP="00075364">
            <w:pPr>
              <w:pStyle w:val="Text"/>
            </w:pPr>
            <w:r w:rsidRPr="00AA63D4">
              <w:t>…</w:t>
            </w:r>
          </w:p>
        </w:tc>
        <w:tc>
          <w:tcPr>
            <w:tcW w:w="562" w:type="dxa"/>
            <w:shd w:val="clear" w:color="auto" w:fill="auto"/>
          </w:tcPr>
          <w:p w14:paraId="56D2AA53" w14:textId="77777777" w:rsidR="00075364" w:rsidRPr="00AA63D4" w:rsidRDefault="00075364" w:rsidP="00075364">
            <w:pPr>
              <w:pStyle w:val="Text"/>
            </w:pPr>
            <w:r w:rsidRPr="00AA63D4">
              <w:t>kaka</w:t>
            </w:r>
          </w:p>
        </w:tc>
        <w:tc>
          <w:tcPr>
            <w:tcW w:w="662" w:type="dxa"/>
            <w:shd w:val="clear" w:color="auto" w:fill="auto"/>
          </w:tcPr>
          <w:p w14:paraId="6ADD1402" w14:textId="77777777" w:rsidR="00075364" w:rsidRPr="00AA63D4" w:rsidRDefault="00075364" w:rsidP="00075364">
            <w:pPr>
              <w:pStyle w:val="Text"/>
              <w:rPr>
                <w:rStyle w:val="ChBlueBold"/>
              </w:rPr>
            </w:pPr>
            <w:r w:rsidRPr="00AA63D4">
              <w:rPr>
                <w:rStyle w:val="ChBlueBold"/>
              </w:rPr>
              <w:t>kirim</w:t>
            </w:r>
          </w:p>
        </w:tc>
        <w:tc>
          <w:tcPr>
            <w:tcW w:w="584" w:type="dxa"/>
            <w:shd w:val="clear" w:color="auto" w:fill="auto"/>
          </w:tcPr>
          <w:p w14:paraId="3E55731C" w14:textId="77777777" w:rsidR="00075364" w:rsidRPr="00AA63D4" w:rsidRDefault="00075364" w:rsidP="00075364">
            <w:pPr>
              <w:pStyle w:val="Text"/>
            </w:pPr>
            <w:r w:rsidRPr="00AA63D4">
              <w:t>dong</w:t>
            </w:r>
          </w:p>
        </w:tc>
        <w:tc>
          <w:tcPr>
            <w:tcW w:w="729" w:type="dxa"/>
            <w:shd w:val="clear" w:color="auto" w:fill="auto"/>
          </w:tcPr>
          <w:p w14:paraId="6F2DBFAD" w14:textId="77777777" w:rsidR="00075364" w:rsidRPr="00AA63D4" w:rsidRDefault="00075364" w:rsidP="00075364">
            <w:pPr>
              <w:pStyle w:val="Text"/>
            </w:pPr>
            <w:r w:rsidRPr="00AA63D4">
              <w:t>uang</w:t>
            </w:r>
            <w:r>
              <w:t>!</w:t>
            </w:r>
          </w:p>
        </w:tc>
      </w:tr>
      <w:tr w:rsidR="00AC23C4" w:rsidRPr="000320EB" w14:paraId="5BA351D1" w14:textId="77777777" w:rsidTr="00AC23C4">
        <w:tc>
          <w:tcPr>
            <w:tcW w:w="709" w:type="dxa"/>
            <w:shd w:val="clear" w:color="auto" w:fill="auto"/>
          </w:tcPr>
          <w:p w14:paraId="50DEB970" w14:textId="77777777" w:rsidR="00075364" w:rsidRPr="000320EB" w:rsidRDefault="00075364" w:rsidP="00075364">
            <w:pPr>
              <w:pStyle w:val="GlossEng"/>
            </w:pPr>
          </w:p>
        </w:tc>
        <w:tc>
          <w:tcPr>
            <w:tcW w:w="489" w:type="dxa"/>
            <w:shd w:val="clear" w:color="auto" w:fill="auto"/>
          </w:tcPr>
          <w:p w14:paraId="0B7CDE59" w14:textId="77777777" w:rsidR="00075364" w:rsidRPr="0099608C" w:rsidRDefault="00075364" w:rsidP="00075364">
            <w:pPr>
              <w:pStyle w:val="GlossEng"/>
              <w:rPr>
                <w:rStyle w:val="ChSmallCaps"/>
              </w:rPr>
            </w:pPr>
            <w:r w:rsidRPr="0099608C">
              <w:rPr>
                <w:rStyle w:val="ChSmallCaps"/>
              </w:rPr>
              <w:t>1sg</w:t>
            </w:r>
          </w:p>
        </w:tc>
        <w:tc>
          <w:tcPr>
            <w:tcW w:w="1003" w:type="dxa"/>
            <w:shd w:val="clear" w:color="auto" w:fill="auto"/>
          </w:tcPr>
          <w:p w14:paraId="506ABBF2" w14:textId="77777777" w:rsidR="00075364" w:rsidRPr="000320EB" w:rsidRDefault="0056607D" w:rsidP="00075364">
            <w:pPr>
              <w:pStyle w:val="GlossEng"/>
            </w:pPr>
            <w:r>
              <w:t>just.now</w:t>
            </w:r>
          </w:p>
        </w:tc>
        <w:tc>
          <w:tcPr>
            <w:tcW w:w="734" w:type="dxa"/>
            <w:shd w:val="clear" w:color="auto" w:fill="auto"/>
          </w:tcPr>
          <w:p w14:paraId="29B914EC" w14:textId="77777777" w:rsidR="00075364" w:rsidRPr="000320EB" w:rsidRDefault="00075364" w:rsidP="00075364">
            <w:pPr>
              <w:pStyle w:val="GlossEng"/>
            </w:pPr>
            <w:r w:rsidRPr="000320EB">
              <w:t>say</w:t>
            </w:r>
          </w:p>
        </w:tc>
        <w:tc>
          <w:tcPr>
            <w:tcW w:w="284" w:type="dxa"/>
            <w:shd w:val="clear" w:color="auto" w:fill="auto"/>
          </w:tcPr>
          <w:p w14:paraId="3C646BB0" w14:textId="77777777" w:rsidR="00075364" w:rsidRPr="000320EB" w:rsidRDefault="00075364" w:rsidP="00075364">
            <w:pPr>
              <w:pStyle w:val="GlossEng"/>
            </w:pPr>
          </w:p>
        </w:tc>
        <w:tc>
          <w:tcPr>
            <w:tcW w:w="562" w:type="dxa"/>
            <w:shd w:val="clear" w:color="auto" w:fill="auto"/>
          </w:tcPr>
          <w:p w14:paraId="7384237D" w14:textId="77777777" w:rsidR="00075364" w:rsidRPr="000320EB" w:rsidRDefault="00075364" w:rsidP="00075364">
            <w:pPr>
              <w:pStyle w:val="GlossEng"/>
            </w:pPr>
            <w:r>
              <w:t>o</w:t>
            </w:r>
            <w:r w:rsidRPr="000320EB">
              <w:t>Sb</w:t>
            </w:r>
          </w:p>
        </w:tc>
        <w:tc>
          <w:tcPr>
            <w:tcW w:w="662" w:type="dxa"/>
            <w:shd w:val="clear" w:color="auto" w:fill="auto"/>
          </w:tcPr>
          <w:p w14:paraId="2F526979" w14:textId="77777777" w:rsidR="00075364" w:rsidRPr="000320EB" w:rsidRDefault="00075364" w:rsidP="00075364">
            <w:pPr>
              <w:pStyle w:val="GlossEng"/>
            </w:pPr>
            <w:r w:rsidRPr="000320EB">
              <w:t>send</w:t>
            </w:r>
          </w:p>
        </w:tc>
        <w:tc>
          <w:tcPr>
            <w:tcW w:w="584" w:type="dxa"/>
            <w:shd w:val="clear" w:color="auto" w:fill="auto"/>
          </w:tcPr>
          <w:p w14:paraId="07A51290" w14:textId="77777777" w:rsidR="00075364" w:rsidRPr="0099608C" w:rsidRDefault="00075364" w:rsidP="00075364">
            <w:pPr>
              <w:pStyle w:val="GlossEng"/>
              <w:rPr>
                <w:rStyle w:val="ChSmallCaps"/>
              </w:rPr>
            </w:pPr>
            <w:r w:rsidRPr="0099608C">
              <w:rPr>
                <w:rStyle w:val="ChSmallCaps"/>
              </w:rPr>
              <w:t>3pl</w:t>
            </w:r>
          </w:p>
        </w:tc>
        <w:tc>
          <w:tcPr>
            <w:tcW w:w="729" w:type="dxa"/>
            <w:shd w:val="clear" w:color="auto" w:fill="auto"/>
          </w:tcPr>
          <w:p w14:paraId="62C5DC5A" w14:textId="77777777" w:rsidR="00075364" w:rsidRPr="000320EB" w:rsidRDefault="00075364" w:rsidP="00075364">
            <w:pPr>
              <w:pStyle w:val="GlossEng"/>
            </w:pPr>
            <w:r w:rsidRPr="000320EB">
              <w:t>money</w:t>
            </w:r>
          </w:p>
        </w:tc>
      </w:tr>
    </w:tbl>
    <w:p w14:paraId="2386B910" w14:textId="604BF89B" w:rsidR="00075364" w:rsidRPr="000320EB" w:rsidRDefault="00B7093A" w:rsidP="00075364">
      <w:pPr>
        <w:pStyle w:val="FreeTranslEng"/>
      </w:pPr>
      <w:r>
        <w:t>‘</w:t>
      </w:r>
      <w:r w:rsidR="00075364" w:rsidRPr="000320EB">
        <w:t>just now I said</w:t>
      </w:r>
      <w:r w:rsidR="00075364" w:rsidRPr="00AF22C2">
        <w:t xml:space="preserve">, </w:t>
      </w:r>
      <w:r>
        <w:t>‘</w:t>
      </w:r>
      <w:r w:rsidR="00075364" w:rsidRPr="00AF22C2">
        <w:t xml:space="preserve">older sibling </w:t>
      </w:r>
      <w:r w:rsidR="00075364" w:rsidRPr="00AF22C2">
        <w:rPr>
          <w:rStyle w:val="ChBlueBold"/>
        </w:rPr>
        <w:t>send</w:t>
      </w:r>
      <w:r w:rsidR="00075364" w:rsidRPr="00AF22C2">
        <w:t xml:space="preserve"> them money</w:t>
      </w:r>
      <w:r w:rsidR="00075364">
        <w:t>!</w:t>
      </w:r>
      <w:r>
        <w:t>’’</w:t>
      </w:r>
      <w:r w:rsidR="00075364" w:rsidRPr="000320EB">
        <w:t xml:space="preserve"> </w:t>
      </w:r>
      <w:r w:rsidR="00075364" w:rsidRPr="00AF22C2">
        <w:rPr>
          <w:rStyle w:val="ExampleSource"/>
        </w:rPr>
        <w:t>[080922-001a-CvPh.0860]</w:t>
      </w:r>
    </w:p>
    <w:tbl>
      <w:tblPr>
        <w:tblW w:w="0" w:type="auto"/>
        <w:tblCellMar>
          <w:left w:w="42" w:type="dxa"/>
          <w:right w:w="42" w:type="dxa"/>
        </w:tblCellMar>
        <w:tblLook w:val="01E0" w:firstRow="1" w:lastRow="1" w:firstColumn="1" w:lastColumn="1" w:noHBand="0" w:noVBand="0"/>
      </w:tblPr>
      <w:tblGrid>
        <w:gridCol w:w="709"/>
        <w:gridCol w:w="529"/>
        <w:gridCol w:w="489"/>
        <w:gridCol w:w="773"/>
        <w:gridCol w:w="718"/>
        <w:gridCol w:w="790"/>
        <w:gridCol w:w="1288"/>
        <w:gridCol w:w="629"/>
        <w:gridCol w:w="729"/>
      </w:tblGrid>
      <w:tr w:rsidR="00AC23C4" w:rsidRPr="00AA63D4" w14:paraId="1B8F484C" w14:textId="77777777" w:rsidTr="00AC23C4">
        <w:tc>
          <w:tcPr>
            <w:tcW w:w="709" w:type="dxa"/>
            <w:shd w:val="clear" w:color="auto" w:fill="auto"/>
          </w:tcPr>
          <w:p w14:paraId="02765124" w14:textId="77777777" w:rsidR="00075364" w:rsidRPr="00AA63D4" w:rsidRDefault="00075364" w:rsidP="00075364">
            <w:pPr>
              <w:pStyle w:val="Text"/>
            </w:pPr>
            <w:bookmarkStart w:id="4429" w:name="_Ref349292209"/>
            <w:r w:rsidRPr="00AA63D4">
              <w:t>(</w:t>
            </w:r>
            <w:fldSimple w:instr=" SEQ ( \* ARABIC \s 1 ">
              <w:r w:rsidR="00154D81">
                <w:rPr>
                  <w:noProof/>
                </w:rPr>
                <w:t>23</w:t>
              </w:r>
            </w:fldSimple>
            <w:r w:rsidRPr="00AA63D4">
              <w:t>)</w:t>
            </w:r>
            <w:bookmarkEnd w:id="4429"/>
          </w:p>
        </w:tc>
        <w:tc>
          <w:tcPr>
            <w:tcW w:w="529" w:type="dxa"/>
            <w:shd w:val="clear" w:color="auto" w:fill="auto"/>
          </w:tcPr>
          <w:p w14:paraId="101379A5" w14:textId="77777777" w:rsidR="00075364" w:rsidRPr="00AA63D4" w:rsidRDefault="00075364" w:rsidP="00075364">
            <w:pPr>
              <w:pStyle w:val="Text"/>
            </w:pPr>
            <w:r w:rsidRPr="00AA63D4">
              <w:t>trus</w:t>
            </w:r>
          </w:p>
        </w:tc>
        <w:tc>
          <w:tcPr>
            <w:tcW w:w="489" w:type="dxa"/>
            <w:shd w:val="clear" w:color="auto" w:fill="auto"/>
          </w:tcPr>
          <w:p w14:paraId="562E5ED2" w14:textId="77777777" w:rsidR="00075364" w:rsidRPr="00AA63D4" w:rsidRDefault="00075364" w:rsidP="00075364">
            <w:pPr>
              <w:pStyle w:val="Text"/>
            </w:pPr>
            <w:r w:rsidRPr="00AA63D4">
              <w:t>sa</w:t>
            </w:r>
          </w:p>
        </w:tc>
        <w:tc>
          <w:tcPr>
            <w:tcW w:w="773" w:type="dxa"/>
            <w:shd w:val="clear" w:color="auto" w:fill="auto"/>
          </w:tcPr>
          <w:p w14:paraId="4BF891C1" w14:textId="77777777" w:rsidR="00075364" w:rsidRPr="00AA63D4" w:rsidRDefault="00075364" w:rsidP="00075364">
            <w:pPr>
              <w:pStyle w:val="Text"/>
            </w:pPr>
            <w:r w:rsidRPr="00AA63D4">
              <w:t>bukan</w:t>
            </w:r>
            <w:r w:rsidR="005960B3">
              <w:t>g</w:t>
            </w:r>
          </w:p>
        </w:tc>
        <w:tc>
          <w:tcPr>
            <w:tcW w:w="718" w:type="dxa"/>
            <w:shd w:val="clear" w:color="auto" w:fill="auto"/>
          </w:tcPr>
          <w:p w14:paraId="19FC6F6F" w14:textId="77777777" w:rsidR="00075364" w:rsidRPr="00AA63D4" w:rsidRDefault="00075364" w:rsidP="00075364">
            <w:pPr>
              <w:pStyle w:val="Text"/>
            </w:pPr>
            <w:r w:rsidRPr="00AA63D4">
              <w:t>orang</w:t>
            </w:r>
          </w:p>
        </w:tc>
        <w:tc>
          <w:tcPr>
            <w:tcW w:w="790" w:type="dxa"/>
            <w:shd w:val="clear" w:color="auto" w:fill="auto"/>
          </w:tcPr>
          <w:p w14:paraId="044BB265" w14:textId="77777777" w:rsidR="00075364" w:rsidRPr="00AA63D4" w:rsidRDefault="00075364" w:rsidP="00075364">
            <w:pPr>
              <w:pStyle w:val="Text"/>
            </w:pPr>
            <w:r w:rsidRPr="00AA63D4">
              <w:t>miskin</w:t>
            </w:r>
          </w:p>
        </w:tc>
        <w:tc>
          <w:tcPr>
            <w:tcW w:w="1288" w:type="dxa"/>
            <w:shd w:val="clear" w:color="auto" w:fill="auto"/>
          </w:tcPr>
          <w:p w14:paraId="67078197" w14:textId="77777777" w:rsidR="00075364" w:rsidRPr="00AA63D4" w:rsidRDefault="00075364" w:rsidP="00075364">
            <w:pPr>
              <w:pStyle w:val="Text"/>
              <w:rPr>
                <w:rStyle w:val="ChBlueBold"/>
              </w:rPr>
            </w:pPr>
            <w:r w:rsidRPr="00AA63D4">
              <w:rPr>
                <w:rStyle w:val="ChBlueBold"/>
              </w:rPr>
              <w:t>minta~minta</w:t>
            </w:r>
          </w:p>
        </w:tc>
        <w:tc>
          <w:tcPr>
            <w:tcW w:w="629" w:type="dxa"/>
            <w:shd w:val="clear" w:color="auto" w:fill="auto"/>
          </w:tcPr>
          <w:p w14:paraId="260360D6" w14:textId="77777777" w:rsidR="00075364" w:rsidRPr="00AA63D4" w:rsidRDefault="00075364" w:rsidP="00075364">
            <w:pPr>
              <w:pStyle w:val="Text"/>
            </w:pPr>
            <w:r w:rsidRPr="00AA63D4">
              <w:t>kamu</w:t>
            </w:r>
          </w:p>
        </w:tc>
        <w:tc>
          <w:tcPr>
            <w:tcW w:w="729" w:type="dxa"/>
            <w:shd w:val="clear" w:color="auto" w:fill="auto"/>
          </w:tcPr>
          <w:p w14:paraId="6AA6C98E" w14:textId="77777777" w:rsidR="00075364" w:rsidRPr="00AA63D4" w:rsidRDefault="00075364" w:rsidP="00075364">
            <w:pPr>
              <w:pStyle w:val="Text"/>
            </w:pPr>
            <w:r w:rsidRPr="00AA63D4">
              <w:t>uang</w:t>
            </w:r>
          </w:p>
        </w:tc>
      </w:tr>
      <w:tr w:rsidR="00AC23C4" w:rsidRPr="00AC23C4" w14:paraId="7E378B30" w14:textId="77777777" w:rsidTr="00AC23C4">
        <w:tc>
          <w:tcPr>
            <w:tcW w:w="709" w:type="dxa"/>
            <w:shd w:val="clear" w:color="auto" w:fill="auto"/>
          </w:tcPr>
          <w:p w14:paraId="62D53AD0" w14:textId="77777777" w:rsidR="00075364" w:rsidRPr="000320EB" w:rsidRDefault="00075364" w:rsidP="00075364">
            <w:pPr>
              <w:pStyle w:val="GlossEng"/>
            </w:pPr>
          </w:p>
        </w:tc>
        <w:tc>
          <w:tcPr>
            <w:tcW w:w="529" w:type="dxa"/>
            <w:shd w:val="clear" w:color="auto" w:fill="auto"/>
          </w:tcPr>
          <w:p w14:paraId="293E280A" w14:textId="77777777" w:rsidR="00075364" w:rsidRPr="000320EB" w:rsidRDefault="00075364" w:rsidP="00075364">
            <w:pPr>
              <w:pStyle w:val="GlossEng"/>
            </w:pPr>
            <w:r w:rsidRPr="000320EB">
              <w:t>next</w:t>
            </w:r>
          </w:p>
        </w:tc>
        <w:tc>
          <w:tcPr>
            <w:tcW w:w="489" w:type="dxa"/>
            <w:shd w:val="clear" w:color="auto" w:fill="auto"/>
          </w:tcPr>
          <w:p w14:paraId="5092BF61" w14:textId="77777777" w:rsidR="00075364" w:rsidRPr="0099608C" w:rsidRDefault="00075364" w:rsidP="00075364">
            <w:pPr>
              <w:pStyle w:val="GlossEng"/>
              <w:rPr>
                <w:rStyle w:val="ChSmallCaps"/>
              </w:rPr>
            </w:pPr>
            <w:r w:rsidRPr="0099608C">
              <w:rPr>
                <w:rStyle w:val="ChSmallCaps"/>
              </w:rPr>
              <w:t>1sg</w:t>
            </w:r>
          </w:p>
        </w:tc>
        <w:tc>
          <w:tcPr>
            <w:tcW w:w="773" w:type="dxa"/>
            <w:shd w:val="clear" w:color="auto" w:fill="auto"/>
          </w:tcPr>
          <w:p w14:paraId="28C4CB79" w14:textId="77777777" w:rsidR="00075364" w:rsidRPr="0099608C" w:rsidRDefault="00075364" w:rsidP="00075364">
            <w:pPr>
              <w:pStyle w:val="GlossEng"/>
              <w:rPr>
                <w:rStyle w:val="ChSmallCaps"/>
              </w:rPr>
            </w:pPr>
            <w:r w:rsidRPr="0099608C">
              <w:rPr>
                <w:rStyle w:val="ChSmallCaps"/>
              </w:rPr>
              <w:t>neg</w:t>
            </w:r>
          </w:p>
        </w:tc>
        <w:tc>
          <w:tcPr>
            <w:tcW w:w="718" w:type="dxa"/>
            <w:shd w:val="clear" w:color="auto" w:fill="auto"/>
          </w:tcPr>
          <w:p w14:paraId="20BEB5A1" w14:textId="77777777" w:rsidR="00075364" w:rsidRPr="000320EB" w:rsidRDefault="00075364" w:rsidP="00075364">
            <w:pPr>
              <w:pStyle w:val="GlossEng"/>
            </w:pPr>
            <w:r w:rsidRPr="000320EB">
              <w:t>person</w:t>
            </w:r>
          </w:p>
        </w:tc>
        <w:tc>
          <w:tcPr>
            <w:tcW w:w="790" w:type="dxa"/>
            <w:shd w:val="clear" w:color="auto" w:fill="auto"/>
          </w:tcPr>
          <w:p w14:paraId="4F4A9EB4" w14:textId="77777777" w:rsidR="00075364" w:rsidRPr="000320EB" w:rsidRDefault="00075364" w:rsidP="00075364">
            <w:pPr>
              <w:pStyle w:val="GlossEng"/>
            </w:pPr>
            <w:r w:rsidRPr="000320EB">
              <w:t>be.poor</w:t>
            </w:r>
          </w:p>
        </w:tc>
        <w:tc>
          <w:tcPr>
            <w:tcW w:w="1288" w:type="dxa"/>
            <w:shd w:val="clear" w:color="auto" w:fill="auto"/>
          </w:tcPr>
          <w:p w14:paraId="7CB74896" w14:textId="77777777" w:rsidR="00075364" w:rsidRPr="000320EB" w:rsidRDefault="00075364" w:rsidP="00075364">
            <w:pPr>
              <w:pStyle w:val="GlossEng"/>
            </w:pPr>
            <w:r w:rsidRPr="0099608C">
              <w:rPr>
                <w:rStyle w:val="ChSmallCaps"/>
              </w:rPr>
              <w:t>rdp</w:t>
            </w:r>
            <w:r w:rsidRPr="000320EB">
              <w:t>~request</w:t>
            </w:r>
          </w:p>
        </w:tc>
        <w:tc>
          <w:tcPr>
            <w:tcW w:w="629" w:type="dxa"/>
            <w:shd w:val="clear" w:color="auto" w:fill="auto"/>
          </w:tcPr>
          <w:p w14:paraId="1E68A399" w14:textId="77777777" w:rsidR="00075364" w:rsidRPr="0099608C" w:rsidRDefault="00075364" w:rsidP="00075364">
            <w:pPr>
              <w:pStyle w:val="GlossEng"/>
              <w:rPr>
                <w:rStyle w:val="ChSmallCaps"/>
              </w:rPr>
            </w:pPr>
            <w:r w:rsidRPr="0099608C">
              <w:rPr>
                <w:rStyle w:val="ChSmallCaps"/>
              </w:rPr>
              <w:t>2pl</w:t>
            </w:r>
          </w:p>
        </w:tc>
        <w:tc>
          <w:tcPr>
            <w:tcW w:w="729" w:type="dxa"/>
            <w:shd w:val="clear" w:color="auto" w:fill="auto"/>
          </w:tcPr>
          <w:p w14:paraId="2F58D6DC" w14:textId="77777777" w:rsidR="00075364" w:rsidRPr="000320EB" w:rsidRDefault="00075364" w:rsidP="00075364">
            <w:pPr>
              <w:pStyle w:val="GlossEng"/>
            </w:pPr>
            <w:r w:rsidRPr="000320EB">
              <w:t>money</w:t>
            </w:r>
          </w:p>
        </w:tc>
      </w:tr>
    </w:tbl>
    <w:p w14:paraId="33E3A567" w14:textId="08BF4426" w:rsidR="00075364" w:rsidRPr="000320EB" w:rsidRDefault="00B7093A" w:rsidP="00075364">
      <w:pPr>
        <w:pStyle w:val="FreeTranslEng"/>
      </w:pPr>
      <w:r>
        <w:t>‘</w:t>
      </w:r>
      <w:r w:rsidR="00075364" w:rsidRPr="000320EB">
        <w:t>and I</w:t>
      </w:r>
      <w:r>
        <w:t>’</w:t>
      </w:r>
      <w:r w:rsidR="00075364" w:rsidRPr="000320EB">
        <w:t xml:space="preserve">m not a </w:t>
      </w:r>
      <w:r w:rsidR="00075364" w:rsidRPr="00AF22C2">
        <w:t>poor person</w:t>
      </w:r>
      <w:r w:rsidR="00075364" w:rsidRPr="000320EB">
        <w:t xml:space="preserve"> (who) </w:t>
      </w:r>
      <w:r w:rsidR="00075364" w:rsidRPr="000320EB">
        <w:rPr>
          <w:rStyle w:val="ChBlueBold"/>
        </w:rPr>
        <w:t>keeps begging</w:t>
      </w:r>
      <w:r w:rsidR="00075364" w:rsidRPr="000320EB">
        <w:t xml:space="preserve"> </w:t>
      </w:r>
      <w:r w:rsidR="00075364" w:rsidRPr="00AF22C2">
        <w:t>you (for) money</w:t>
      </w:r>
      <w:r>
        <w:t>’</w:t>
      </w:r>
      <w:r w:rsidR="00075364" w:rsidRPr="000320EB">
        <w:t xml:space="preserve"> </w:t>
      </w:r>
      <w:r w:rsidR="00075364" w:rsidRPr="000320EB">
        <w:rPr>
          <w:rStyle w:val="ExampleSource"/>
        </w:rPr>
        <w:t>[081011-020-Cv.0043/0045]</w:t>
      </w:r>
    </w:p>
    <w:p w14:paraId="3F4D28B9" w14:textId="5EE6DF28" w:rsidR="00075364" w:rsidRPr="000320EB" w:rsidRDefault="00075364" w:rsidP="00680900">
      <w:pPr>
        <w:pStyle w:val="Body0000after"/>
      </w:pPr>
      <w:r w:rsidRPr="000320EB">
        <w:rPr>
          <w:lang w:eastAsia="en-US"/>
        </w:rPr>
        <w:t xml:space="preserve">The </w:t>
      </w:r>
      <w:r w:rsidRPr="005120AA">
        <w:t>T</w:t>
      </w:r>
      <w:r>
        <w:rPr>
          <w:lang w:eastAsia="en-US"/>
        </w:rPr>
        <w:t xml:space="preserve"> </w:t>
      </w:r>
      <w:r w:rsidRPr="000320EB">
        <w:rPr>
          <w:lang w:eastAsia="en-US"/>
        </w:rPr>
        <w:t xml:space="preserve">can also precede the </w:t>
      </w:r>
      <w:r w:rsidRPr="005120AA">
        <w:t>R</w:t>
      </w:r>
      <w:r>
        <w:t xml:space="preserve"> </w:t>
      </w:r>
      <w:r w:rsidRPr="000320EB">
        <w:t>in double-object constructions</w:t>
      </w:r>
      <w:r w:rsidRPr="000320EB">
        <w:rPr>
          <w:lang w:eastAsia="en-US"/>
        </w:rPr>
        <w:t xml:space="preserve">, as shown </w:t>
      </w:r>
      <w:r w:rsidRPr="000320EB">
        <w:t xml:space="preserve">in </w:t>
      </w:r>
      <w:r w:rsidRPr="000320EB">
        <w:fldChar w:fldCharType="begin"/>
      </w:r>
      <w:r w:rsidRPr="000320EB">
        <w:instrText xml:space="preserve"> REF _Ref348543243 \h </w:instrText>
      </w:r>
      <w:r>
        <w:instrText xml:space="preserve"> \* MERGEFORMAT </w:instrText>
      </w:r>
      <w:r w:rsidRPr="000320EB">
        <w:fldChar w:fldCharType="separate"/>
      </w:r>
      <w:r w:rsidR="00154D81" w:rsidRPr="000320EB">
        <w:t>(</w:t>
      </w:r>
      <w:r w:rsidR="00154D81">
        <w:t>24</w:t>
      </w:r>
      <w:r w:rsidR="00154D81" w:rsidRPr="000320EB">
        <w:t>)</w:t>
      </w:r>
      <w:r w:rsidRPr="000320EB">
        <w:fldChar w:fldCharType="end"/>
      </w:r>
      <w:r w:rsidRPr="000320EB">
        <w:t xml:space="preserve"> and </w:t>
      </w:r>
      <w:r w:rsidRPr="000320EB">
        <w:fldChar w:fldCharType="begin"/>
      </w:r>
      <w:r w:rsidRPr="000320EB">
        <w:instrText xml:space="preserve"> REF _Ref348543242 \h </w:instrText>
      </w:r>
      <w:r>
        <w:instrText xml:space="preserve"> \* MERGEFORMAT </w:instrText>
      </w:r>
      <w:r w:rsidRPr="000320EB">
        <w:fldChar w:fldCharType="separate"/>
      </w:r>
      <w:r w:rsidR="00154D81" w:rsidRPr="000320EB">
        <w:t>(</w:t>
      </w:r>
      <w:r w:rsidR="00154D81">
        <w:t>25</w:t>
      </w:r>
      <w:r w:rsidR="00154D81" w:rsidRPr="000320EB">
        <w:t>)</w:t>
      </w:r>
      <w:r w:rsidRPr="000320EB">
        <w:fldChar w:fldCharType="end"/>
      </w:r>
      <w:r w:rsidRPr="000320EB">
        <w:t xml:space="preserve">. </w:t>
      </w:r>
      <w:r w:rsidRPr="00410CDF">
        <w:t xml:space="preserve">This </w:t>
      </w:r>
      <w:r w:rsidR="00410CDF" w:rsidRPr="00410CDF">
        <w:t xml:space="preserve">T-R </w:t>
      </w:r>
      <w:r w:rsidRPr="00410CDF">
        <w:t>order</w:t>
      </w:r>
      <w:r w:rsidRPr="000320EB">
        <w:t xml:space="preserve"> </w:t>
      </w:r>
      <w:r w:rsidR="00B7093A">
        <w:t>“</w:t>
      </w:r>
      <w:r w:rsidRPr="000320EB">
        <w:t>is relatively widespread in South-East Asia</w:t>
      </w:r>
      <w:r w:rsidR="00B7093A">
        <w:t>”</w:t>
      </w:r>
      <w:r w:rsidRPr="000320EB">
        <w:t xml:space="preserve">, as </w:t>
      </w:r>
      <w:r w:rsidR="00BA6215">
        <w:rPr>
          <w:rStyle w:val="Citation"/>
        </w:rPr>
        <w:fldChar w:fldCharType="begin"/>
      </w:r>
      <w:r w:rsidR="0092451D">
        <w:rPr>
          <w:rStyle w:val="Citation"/>
        </w:rPr>
        <w:instrText>ADDIN CITAVI.PLACEHOLDER a8e5c6e4-ba7b-4313-8ea4-bdadaeb66331 PFBsYWNlaG9sZGVyPg0KICA8QWRkSW5WZXJzaW9uPjUuMi4wLjg8L0FkZEluVmVyc2lvbj4NCiAgPElkPmE4ZTVjNmU0LWJhN2ItNDMxMy04ZWE0LWJkYWRhZWI2NjMzMTwvSWQ+DQogIDxFbnRyaWVzPg0KICAgIDxFbnRyeT4NCiAgICAgIDxJZD4zN2ZhMGIyZC03OTllLTRjZTctOGU4Yy04OGQ0MGNlYmU2MDg8L0lkPg0KICAgICAgPE5vUGFyPnRydWU8L05vUGFyPg0KICAgICAgPFBlcnNvbk9ubHk+dHJ1ZTwvUGVyc29uT25seT4NCiAgICAgIDxSZWZlcmVuY2VJZD4xOWQ4ODljMS02YTI0LTQzNzMtYjZkNy05MDA3NTFjNDkzYjk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xjaHVrb3YgZXQgYWwuPC9UZXh0Pg0KICAgIDwvVGV4dFVuaXQ+DQogIDwvVGV4dFVuaXRzPg0KPC9QbGFjZWhvbGRlcj4=</w:instrText>
      </w:r>
      <w:r w:rsidR="00BA6215">
        <w:rPr>
          <w:rStyle w:val="Citation"/>
        </w:rPr>
        <w:fldChar w:fldCharType="separate"/>
      </w:r>
      <w:bookmarkStart w:id="4430" w:name="_CTVP001a8e5c6e4ba7b43138ea4bdadaeb66331"/>
      <w:r w:rsidR="0092006B">
        <w:rPr>
          <w:rStyle w:val="Citation"/>
        </w:rPr>
        <w:t>Malchukov et al.</w:t>
      </w:r>
      <w:bookmarkEnd w:id="4430"/>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cabe1dc1-46aa-4b16-a902-e23c149152a4 PFBsYWNlaG9sZGVyPg0KICA8QWRkSW5WZXJzaW9uPjUuMi4wLjg8L0FkZEluVmVyc2lvbj4NCiAgPElkPmNhYmUxZGMxLTQ2YWEtNGIxNi1hOTAyLWUyM2MxNDkxNTJhNDwvSWQ+DQogIDxFbnRyaWVzPg0KICAgIDxFbnRyeT4NCiAgICAgIDxJZD5hZDYzMTdmNS0yMGQ2LTRmMWQtYjAwMi0zOTliODE2N2NlZTQ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mVmZXJlbmNlSWQ+MTlkODg5YzEtNmEyNC00MzczLWI2ZDctOTAwNzUxYzQ5M2I5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A6IDE3KTwvVGV4dD4NCiAgICA8L1RleHRVbml0Pg0KICA8L1RleHRVbml0cz4NCjwvUGxhY2Vob2xkZXI+</w:instrText>
      </w:r>
      <w:r w:rsidR="00BA6215">
        <w:rPr>
          <w:rStyle w:val="Citation"/>
        </w:rPr>
        <w:fldChar w:fldCharType="separate"/>
      </w:r>
      <w:bookmarkStart w:id="4431" w:name="_CTVP001cabe1dc146aa4b16a902e23c149152a4"/>
      <w:r w:rsidR="0092006B">
        <w:rPr>
          <w:rStyle w:val="Citation"/>
        </w:rPr>
        <w:t>(2010: 17)</w:t>
      </w:r>
      <w:bookmarkEnd w:id="4431"/>
      <w:r w:rsidR="00BA6215">
        <w:rPr>
          <w:rStyle w:val="Citation"/>
        </w:rPr>
        <w:fldChar w:fldCharType="end"/>
      </w:r>
      <w:r>
        <w:t xml:space="preserve"> point</w:t>
      </w:r>
      <w:r w:rsidRPr="000320EB">
        <w:t xml:space="preserve"> out. Building on </w:t>
      </w:r>
      <w:r w:rsidR="00BA6215">
        <w:rPr>
          <w:rStyle w:val="Citation"/>
        </w:rPr>
        <w:fldChar w:fldCharType="begin"/>
      </w:r>
      <w:r w:rsidR="00E7434E">
        <w:rPr>
          <w:rStyle w:val="Citation"/>
        </w:rPr>
        <w:instrText>ADDIN CITAVI.PLACEHOLDER cb95f397-274f-474e-9d55-acba27d9b7b7 PFBsYWNlaG9sZGVyPg0KICA8QWRkSW5WZXJzaW9uPjUuMi4wLjg8L0FkZEluVmVyc2lvbj4NCiAgPElkPmNiOTVmMzk3LTI3NGYtNDc0ZS05ZDU1LWFjYmEyN2Q5YjdiNzwvSWQ+DQogIDxFbnRyaWVzPg0KICAgIDxFbnRyeT4NCiAgICAgIDxJZD44OTY3NWVkNC1jNjJjLTRhNjUtOWMyMC1mZWQxNGE5ZDk3OWQ8L0lkPg0KICAgICAgPE5vUGFyPnRydWU8L05vUGFyPg0KICAgICAgPFBlcnNvbk9ubHk+dHJ1ZTwvUGVyc29uT25seT4NCiAgICAgIDxSZWZlcmVuY2VJZD4xMzgzMGJhMi1iNTliLTQ3YTUtYWJiMy1kOTkyMjkzOTdmMzg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payBhbmQgSGVuZ2V2ZWxkPC9UZXh0Pg0KICAgIDwvVGV4dFVuaXQ+DQogIDwvVGV4dFVuaXRzPg0KPC9QbGFjZWhvbGRlcj4=</w:instrText>
      </w:r>
      <w:r w:rsidR="00BA6215">
        <w:rPr>
          <w:rStyle w:val="Citation"/>
        </w:rPr>
        <w:fldChar w:fldCharType="separate"/>
      </w:r>
      <w:bookmarkStart w:id="4432" w:name="_CTVP001cb95f397274f474e9d55acba27d9b7b7"/>
      <w:r w:rsidR="0092006B">
        <w:rPr>
          <w:rStyle w:val="Citation"/>
        </w:rPr>
        <w:t>Dik and Hengeveld</w:t>
      </w:r>
      <w:bookmarkEnd w:id="4432"/>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E7434E">
        <w:rPr>
          <w:rStyle w:val="Citation"/>
        </w:rPr>
        <w:instrText>ADDIN CITAVI.PLACEHOLDER 4b10f7b1-9a01-4340-81ad-0d7ff523e7c2 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c6IDQzNeKAkzQzNik8L1RleHQ+DQogICAgPC9UZXh0VW5pdD4NCiAgPC9UZXh0VW5pdHM+DQo8L1BsYWNlaG9sZGVyPg==</w:instrText>
      </w:r>
      <w:r w:rsidR="00BA6215">
        <w:rPr>
          <w:rStyle w:val="Citation"/>
        </w:rPr>
        <w:fldChar w:fldCharType="separate"/>
      </w:r>
      <w:bookmarkStart w:id="4433" w:name="_CTVP0014b10f7b19a01434081ad0d7ff523e7c2"/>
      <w:r w:rsidR="0092006B">
        <w:rPr>
          <w:rStyle w:val="Citation"/>
        </w:rPr>
        <w:t>(1997: 435–436)</w:t>
      </w:r>
      <w:bookmarkEnd w:id="4433"/>
      <w:r w:rsidR="00BA6215">
        <w:rPr>
          <w:rStyle w:val="Citation"/>
        </w:rPr>
        <w:fldChar w:fldCharType="end"/>
      </w:r>
      <w:r w:rsidRPr="000320EB">
        <w:t xml:space="preserve"> notion of </w:t>
      </w:r>
      <w:r w:rsidR="00B7093A">
        <w:t>“</w:t>
      </w:r>
      <w:r w:rsidRPr="000320EB">
        <w:t>iconic sequencing</w:t>
      </w:r>
      <w:r w:rsidR="00B7093A">
        <w:t>”</w:t>
      </w:r>
      <w:r w:rsidRPr="000320EB">
        <w:t xml:space="preserve">, </w:t>
      </w:r>
      <w:r w:rsidR="00BA6215">
        <w:rPr>
          <w:rStyle w:val="Citation"/>
        </w:rPr>
        <w:fldChar w:fldCharType="begin"/>
      </w:r>
      <w:r w:rsidR="0092451D">
        <w:rPr>
          <w:rStyle w:val="Citation"/>
        </w:rPr>
        <w:instrText>ADDIN CITAVI.PLACEHOLDER 4a3c8220-bea2-403c-81b6-5d5dc34d0b3a PFBsYWNlaG9sZGVyPg0KICA8QWRkSW5WZXJzaW9uPjUuMi4wLjg8L0FkZEluVmVyc2lvbj4NCiAgPElkPjRhM2M4MjIwLWJlYTItNDAzYy04MWI2LTVkNWRjMzRkMGIzYTwvSWQ+DQogIDxFbnRyaWVzPg0KICAgIDxFbnRyeT4NCiAgICAgIDxJZD5lZmU5NDA4YS1hNTg4LTRkN2ItYTA5Mi0wMzg4NzE5NWFiZWU8L0lkPg0KICAgICAgPE5vUGFyPnRydWU8L05vUGFyPg0KICAgICAgPFBlcnNvbk9ubHk+dHJ1ZTwvUGVyc29uT25seT4NCiAgICAgIDxSZWZlcmVuY2VJZD4xOWQ4ODljMS02YTI0LTQzNzMtYjZkNy05MDA3NTFjNDkzYjk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xjaHVrb3YgZXQgYWwuPC9UZXh0Pg0KICAgIDwvVGV4dFVuaXQ+DQogIDwvVGV4dFVuaXRzPg0KPC9QbGFjZWhvbGRlcj4=</w:instrText>
      </w:r>
      <w:r w:rsidR="00BA6215">
        <w:rPr>
          <w:rStyle w:val="Citation"/>
        </w:rPr>
        <w:fldChar w:fldCharType="separate"/>
      </w:r>
      <w:bookmarkStart w:id="4434" w:name="_CTVP0014a3c8220bea2403c81b65d5dc34d0b3a"/>
      <w:r w:rsidR="0092006B">
        <w:rPr>
          <w:rStyle w:val="Citation"/>
        </w:rPr>
        <w:t>Malchukov et al.</w:t>
      </w:r>
      <w:bookmarkEnd w:id="4434"/>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c5fb9bbf-5dbb-4a2f-91fb-5f2b849752f9 PFBsYWNlaG9sZGVyPg0KICA8QWRkSW5WZXJzaW9uPjUuMi4wLjg8L0FkZEluVmVyc2lvbj4NCiAgPElkPmM1ZmI5YmJmLTVkYmItNGEyZi05MWZiLTVmMmI4NDk3NTJmOTwvSWQ+DQogIDxFbnRyaWVzPg0KICAgIDxFbnRyeT4NCiAgICAgIDxJZD4zNzRiMWFiYS1hMzUxLTQxZTYtYjY0MC0xZWMzMzg0NDhlMWM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mVmZXJlbmNlSWQ+MTlkODg5YzEtNmEyNC00MzczLWI2ZDctOTAwNzUxYzQ5M2I5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A6IDE3KTwvVGV4dD4NCiAgICA8L1RleHRVbml0Pg0KICA8L1RleHRVbml0cz4NCjwvUGxhY2Vob2xkZXI+</w:instrText>
      </w:r>
      <w:r w:rsidR="00BA6215">
        <w:rPr>
          <w:rStyle w:val="Citation"/>
        </w:rPr>
        <w:fldChar w:fldCharType="separate"/>
      </w:r>
      <w:bookmarkStart w:id="4435" w:name="_CTVP001c5fb9bbf5dbb4a2f91fb5f2b849752f9"/>
      <w:r w:rsidR="0092006B">
        <w:rPr>
          <w:rStyle w:val="Citation"/>
        </w:rPr>
        <w:t>(2010: 17)</w:t>
      </w:r>
      <w:bookmarkEnd w:id="4435"/>
      <w:r w:rsidR="00BA6215">
        <w:rPr>
          <w:rStyle w:val="Citation"/>
        </w:rPr>
        <w:fldChar w:fldCharType="end"/>
      </w:r>
      <w:r>
        <w:t xml:space="preserve"> suggest</w:t>
      </w:r>
      <w:r w:rsidRPr="000320EB">
        <w:t xml:space="preserve"> that </w:t>
      </w:r>
      <w:r w:rsidR="00B7093A">
        <w:t>“</w:t>
      </w:r>
      <w:r w:rsidRPr="000320EB">
        <w:t>the order T-R is more iconic than the order R-T, because in the unfolding of the event the T is first involved in the action, which reaches the R only in a second step</w:t>
      </w:r>
      <w:r w:rsidR="00B7093A">
        <w:rPr>
          <w:lang w:eastAsia="en-US"/>
        </w:rPr>
        <w:t>”</w:t>
      </w:r>
      <w:r w:rsidR="00AF1707">
        <w:rPr>
          <w:lang w:eastAsia="en-US"/>
        </w:rPr>
        <w:t>.</w:t>
      </w:r>
    </w:p>
    <w:p w14:paraId="0E2025EA" w14:textId="23868604" w:rsidR="00075364" w:rsidRPr="000320EB" w:rsidRDefault="00075364" w:rsidP="00680900">
      <w:pPr>
        <w:pStyle w:val="Body0505after"/>
      </w:pPr>
      <w:r w:rsidRPr="000320EB">
        <w:t xml:space="preserve">In Papuan Malay, however, </w:t>
      </w:r>
      <w:r w:rsidR="00055FFB" w:rsidRPr="00055FFB">
        <w:t xml:space="preserve">T-R </w:t>
      </w:r>
      <w:r w:rsidRPr="00055FFB">
        <w:t>constructions</w:t>
      </w:r>
      <w:r w:rsidRPr="000320EB">
        <w:t xml:space="preserve"> are even less common than </w:t>
      </w:r>
      <w:r w:rsidR="00055FFB" w:rsidRPr="00055FFB">
        <w:t>R</w:t>
      </w:r>
      <w:r w:rsidR="00055FFB">
        <w:t>-T</w:t>
      </w:r>
      <w:r w:rsidR="00055FFB" w:rsidRPr="00055FFB">
        <w:t xml:space="preserve"> </w:t>
      </w:r>
      <w:r w:rsidRPr="000320EB">
        <w:t>constructions</w:t>
      </w:r>
      <w:r>
        <w:t>; the corpus contains</w:t>
      </w:r>
      <w:r w:rsidRPr="000320EB">
        <w:t xml:space="preserve"> 17 constructions </w:t>
      </w:r>
      <w:r>
        <w:t xml:space="preserve">among the total of </w:t>
      </w:r>
      <w:r w:rsidRPr="000320EB">
        <w:t xml:space="preserve">1,160 verbal clauses formed with trivalent verbs </w:t>
      </w:r>
      <w:r>
        <w:t>(</w:t>
      </w:r>
      <w:r w:rsidRPr="000320EB">
        <w:t xml:space="preserve">1.5%). All of them are formed with </w:t>
      </w:r>
      <w:r w:rsidRPr="000320EB">
        <w:rPr>
          <w:rStyle w:val="ChItalBold"/>
        </w:rPr>
        <w:t>kasi</w:t>
      </w:r>
      <w:r w:rsidRPr="000320EB">
        <w:t xml:space="preserve"> </w:t>
      </w:r>
      <w:r w:rsidR="00B7093A">
        <w:t>‘</w:t>
      </w:r>
      <w:r w:rsidRPr="000320EB">
        <w:t>give</w:t>
      </w:r>
      <w:r w:rsidR="00B7093A">
        <w:t>’</w:t>
      </w:r>
      <w:r w:rsidRPr="000320EB">
        <w:t xml:space="preserve">, as in </w:t>
      </w:r>
      <w:r w:rsidRPr="000320EB">
        <w:fldChar w:fldCharType="begin"/>
      </w:r>
      <w:r w:rsidRPr="000320EB">
        <w:instrText xml:space="preserve"> REF _Ref348543243 \h </w:instrText>
      </w:r>
      <w:r>
        <w:instrText xml:space="preserve"> \* MERGEFORMAT </w:instrText>
      </w:r>
      <w:r w:rsidRPr="000320EB">
        <w:fldChar w:fldCharType="separate"/>
      </w:r>
      <w:r w:rsidR="00154D81" w:rsidRPr="000320EB">
        <w:t>(</w:t>
      </w:r>
      <w:r w:rsidR="00154D81">
        <w:t>24</w:t>
      </w:r>
      <w:r w:rsidR="00154D81" w:rsidRPr="000320EB">
        <w:t>)</w:t>
      </w:r>
      <w:r w:rsidRPr="000320EB">
        <w:fldChar w:fldCharType="end"/>
      </w:r>
      <w:r w:rsidRPr="000320EB">
        <w:t xml:space="preserve"> and </w:t>
      </w:r>
      <w:r w:rsidRPr="000320EB">
        <w:fldChar w:fldCharType="begin"/>
      </w:r>
      <w:r w:rsidRPr="000320EB">
        <w:instrText xml:space="preserve"> REF _Ref348543242 \h </w:instrText>
      </w:r>
      <w:r>
        <w:instrText xml:space="preserve"> \* MERGEFORMAT </w:instrText>
      </w:r>
      <w:r w:rsidRPr="000320EB">
        <w:fldChar w:fldCharType="separate"/>
      </w:r>
      <w:r w:rsidR="00154D81" w:rsidRPr="000320EB">
        <w:t>(</w:t>
      </w:r>
      <w:r w:rsidR="00154D81">
        <w:t>25</w:t>
      </w:r>
      <w:r w:rsidR="00154D81" w:rsidRPr="000320EB">
        <w:t>)</w:t>
      </w:r>
      <w:r w:rsidRPr="000320EB">
        <w:fldChar w:fldCharType="end"/>
      </w:r>
      <w:r w:rsidRPr="000320EB">
        <w:t>. In 12</w:t>
      </w:r>
      <w:r w:rsidR="00C81D69">
        <w:t xml:space="preserve"> of them</w:t>
      </w:r>
      <w:r>
        <w:t xml:space="preserve">, </w:t>
      </w:r>
      <w:r w:rsidRPr="00055FFB">
        <w:t xml:space="preserve">the </w:t>
      </w:r>
      <w:r w:rsidR="00055FFB" w:rsidRPr="00055FFB">
        <w:t>T</w:t>
      </w:r>
      <w:r w:rsidR="00055FFB" w:rsidRPr="008510ED">
        <w:t xml:space="preserve"> </w:t>
      </w:r>
      <w:r w:rsidRPr="000320EB">
        <w:t xml:space="preserve">is </w:t>
      </w:r>
      <w:r w:rsidRPr="000320EB">
        <w:rPr>
          <w:rStyle w:val="ChItalBold"/>
        </w:rPr>
        <w:t>nasihat</w:t>
      </w:r>
      <w:r w:rsidRPr="000320EB">
        <w:t xml:space="preserve"> </w:t>
      </w:r>
      <w:r w:rsidR="00B7093A">
        <w:t>‘</w:t>
      </w:r>
      <w:r w:rsidRPr="000320EB">
        <w:t>advice</w:t>
      </w:r>
      <w:r w:rsidR="00B7093A">
        <w:t>’</w:t>
      </w:r>
      <w:r w:rsidRPr="000320EB">
        <w:t xml:space="preserve"> as in </w:t>
      </w:r>
      <w:r w:rsidRPr="000320EB">
        <w:fldChar w:fldCharType="begin"/>
      </w:r>
      <w:r w:rsidRPr="000320EB">
        <w:instrText xml:space="preserve"> REF _Ref348543243 \h </w:instrText>
      </w:r>
      <w:r>
        <w:instrText xml:space="preserve"> \* MERGEFORMAT </w:instrText>
      </w:r>
      <w:r w:rsidRPr="000320EB">
        <w:fldChar w:fldCharType="separate"/>
      </w:r>
      <w:r w:rsidR="00154D81" w:rsidRPr="000320EB">
        <w:t>(</w:t>
      </w:r>
      <w:r w:rsidR="00154D81">
        <w:t>24</w:t>
      </w:r>
      <w:r w:rsidR="00154D81" w:rsidRPr="000320EB">
        <w:t>)</w:t>
      </w:r>
      <w:r w:rsidRPr="000320EB">
        <w:fldChar w:fldCharType="end"/>
      </w:r>
      <w:r w:rsidRPr="000320EB">
        <w:t xml:space="preserve">, in two it is </w:t>
      </w:r>
      <w:r w:rsidR="0051473C">
        <w:rPr>
          <w:rStyle w:val="ChItalBold"/>
        </w:rPr>
        <w:t>ijin</w:t>
      </w:r>
      <w:r w:rsidR="004E0CE0">
        <w:rPr>
          <w:rStyle w:val="ChItalBold"/>
        </w:rPr>
        <w:t>g</w:t>
      </w:r>
      <w:r w:rsidR="0051473C" w:rsidRPr="0051473C">
        <w:t xml:space="preserve"> or </w:t>
      </w:r>
      <w:r w:rsidR="0051473C">
        <w:rPr>
          <w:rStyle w:val="ChItalBold"/>
        </w:rPr>
        <w:t>ijin</w:t>
      </w:r>
      <w:r w:rsidR="004E0CE0">
        <w:rPr>
          <w:rStyle w:val="ChItalBold"/>
        </w:rPr>
        <w:t>g</w:t>
      </w:r>
      <w:r w:rsidR="0051473C">
        <w:rPr>
          <w:rStyle w:val="ChItalBold"/>
        </w:rPr>
        <w:t>~ijin</w:t>
      </w:r>
      <w:r w:rsidR="004E0CE0">
        <w:rPr>
          <w:rStyle w:val="ChItalBold"/>
        </w:rPr>
        <w:t>g</w:t>
      </w:r>
      <w:r w:rsidRPr="000320EB">
        <w:t xml:space="preserve"> </w:t>
      </w:r>
      <w:r w:rsidR="00B7093A">
        <w:t>‘</w:t>
      </w:r>
      <w:r w:rsidRPr="000320EB">
        <w:t>permission</w:t>
      </w:r>
      <w:r w:rsidR="00B7093A">
        <w:t>’</w:t>
      </w:r>
      <w:r w:rsidRPr="000320EB">
        <w:t xml:space="preserve"> as in </w:t>
      </w:r>
      <w:r w:rsidRPr="000320EB">
        <w:fldChar w:fldCharType="begin"/>
      </w:r>
      <w:r w:rsidRPr="000320EB">
        <w:instrText xml:space="preserve"> REF _Ref348543242 \h </w:instrText>
      </w:r>
      <w:r>
        <w:instrText xml:space="preserve"> \* MERGEFORMAT </w:instrText>
      </w:r>
      <w:r w:rsidRPr="000320EB">
        <w:fldChar w:fldCharType="separate"/>
      </w:r>
      <w:r w:rsidR="00154D81" w:rsidRPr="000320EB">
        <w:t>(</w:t>
      </w:r>
      <w:r w:rsidR="00154D81">
        <w:t>25</w:t>
      </w:r>
      <w:r w:rsidR="00154D81" w:rsidRPr="000320EB">
        <w:t>)</w:t>
      </w:r>
      <w:r w:rsidRPr="000320EB">
        <w:fldChar w:fldCharType="end"/>
      </w:r>
      <w:r>
        <w:t>, and in</w:t>
      </w:r>
      <w:r w:rsidRPr="000320EB">
        <w:t xml:space="preserve"> the remaining three </w:t>
      </w:r>
      <w:r w:rsidRPr="00AB495F">
        <w:t xml:space="preserve">the </w:t>
      </w:r>
      <w:r w:rsidR="00055FFB" w:rsidRPr="00AB495F">
        <w:t>T</w:t>
      </w:r>
      <w:r w:rsidR="00AB495F" w:rsidRPr="00AB495F">
        <w:t>s</w:t>
      </w:r>
      <w:r w:rsidR="00055FFB" w:rsidRPr="00AB495F">
        <w:t xml:space="preserve"> </w:t>
      </w:r>
      <w:r w:rsidR="00AB495F">
        <w:t>are</w:t>
      </w:r>
      <w:r w:rsidR="00055FFB" w:rsidRPr="00055FFB">
        <w:t xml:space="preserve"> </w:t>
      </w:r>
      <w:r w:rsidR="00530EB1">
        <w:rPr>
          <w:rStyle w:val="ChItalBold"/>
        </w:rPr>
        <w:t>ana</w:t>
      </w:r>
      <w:r w:rsidRPr="000320EB">
        <w:t xml:space="preserve"> </w:t>
      </w:r>
      <w:r w:rsidR="00B7093A">
        <w:t>‘</w:t>
      </w:r>
      <w:r w:rsidRPr="000320EB">
        <w:t>child</w:t>
      </w:r>
      <w:r w:rsidR="00B7093A">
        <w:t>’</w:t>
      </w:r>
      <w:r w:rsidRPr="000320EB">
        <w:t xml:space="preserve">, </w:t>
      </w:r>
      <w:r w:rsidR="005C5402" w:rsidRPr="000320EB">
        <w:rPr>
          <w:rStyle w:val="ChItalBold"/>
        </w:rPr>
        <w:t>kemerdekaang</w:t>
      </w:r>
      <w:r w:rsidRPr="000320EB">
        <w:t xml:space="preserve"> </w:t>
      </w:r>
      <w:r w:rsidR="00B7093A">
        <w:t>‘</w:t>
      </w:r>
      <w:r w:rsidRPr="000320EB">
        <w:t>independence</w:t>
      </w:r>
      <w:r w:rsidR="00B7093A">
        <w:t>’</w:t>
      </w:r>
      <w:r w:rsidRPr="000320EB">
        <w:t xml:space="preserve"> and </w:t>
      </w:r>
      <w:r w:rsidRPr="000320EB">
        <w:rPr>
          <w:rStyle w:val="ChItalBold"/>
        </w:rPr>
        <w:t>swara</w:t>
      </w:r>
      <w:r w:rsidRPr="000320EB">
        <w:t xml:space="preserve"> </w:t>
      </w:r>
      <w:r w:rsidR="00B7093A">
        <w:t>‘</w:t>
      </w:r>
      <w:r w:rsidRPr="000320EB">
        <w:t>voice</w:t>
      </w:r>
      <w:r w:rsidR="00B7093A">
        <w:t>’</w:t>
      </w:r>
      <w:r w:rsidRPr="000320EB">
        <w:t>.</w:t>
      </w:r>
    </w:p>
    <w:p w14:paraId="025B3A48" w14:textId="77777777" w:rsidR="00075364" w:rsidRPr="000320EB" w:rsidRDefault="00075364" w:rsidP="00075364">
      <w:pPr>
        <w:pStyle w:val="ExampleTitle"/>
      </w:pPr>
      <w:r w:rsidRPr="000320EB">
        <w:t xml:space="preserve">Double-object constructions: </w:t>
      </w:r>
      <w:r w:rsidR="00055FFB" w:rsidRPr="00055FFB">
        <w:t xml:space="preserve">T-R </w:t>
      </w:r>
      <w:r w:rsidRPr="000320EB">
        <w:t>word order</w:t>
      </w:r>
    </w:p>
    <w:tbl>
      <w:tblPr>
        <w:tblW w:w="5049" w:type="dxa"/>
        <w:tblCellMar>
          <w:left w:w="42" w:type="dxa"/>
          <w:right w:w="42" w:type="dxa"/>
        </w:tblCellMar>
        <w:tblLook w:val="01E0" w:firstRow="1" w:lastRow="1" w:firstColumn="1" w:lastColumn="1" w:noHBand="0" w:noVBand="0"/>
      </w:tblPr>
      <w:tblGrid>
        <w:gridCol w:w="709"/>
        <w:gridCol w:w="462"/>
        <w:gridCol w:w="640"/>
        <w:gridCol w:w="823"/>
        <w:gridCol w:w="462"/>
        <w:gridCol w:w="540"/>
        <w:gridCol w:w="784"/>
        <w:gridCol w:w="629"/>
      </w:tblGrid>
      <w:tr w:rsidR="00AC23C4" w:rsidRPr="00824A0D" w14:paraId="2ECE8AFA" w14:textId="77777777" w:rsidTr="00AC23C4">
        <w:tc>
          <w:tcPr>
            <w:tcW w:w="709" w:type="dxa"/>
            <w:shd w:val="clear" w:color="auto" w:fill="auto"/>
          </w:tcPr>
          <w:p w14:paraId="00D79F72" w14:textId="77777777" w:rsidR="00075364" w:rsidRPr="000320EB" w:rsidRDefault="00075364" w:rsidP="00075364">
            <w:pPr>
              <w:pStyle w:val="Text"/>
            </w:pPr>
            <w:bookmarkStart w:id="4436" w:name="_Ref348543243"/>
            <w:r w:rsidRPr="000320EB">
              <w:t>(</w:t>
            </w:r>
            <w:fldSimple w:instr=" SEQ ( \* ARABIC \s 1 ">
              <w:r w:rsidR="00154D81">
                <w:rPr>
                  <w:noProof/>
                </w:rPr>
                <w:t>24</w:t>
              </w:r>
            </w:fldSimple>
            <w:r w:rsidRPr="000320EB">
              <w:t>)</w:t>
            </w:r>
            <w:bookmarkEnd w:id="4436"/>
          </w:p>
        </w:tc>
        <w:tc>
          <w:tcPr>
            <w:tcW w:w="462" w:type="dxa"/>
            <w:shd w:val="clear" w:color="auto" w:fill="auto"/>
          </w:tcPr>
          <w:p w14:paraId="6B0C903C" w14:textId="77777777" w:rsidR="00075364" w:rsidRPr="000320EB" w:rsidRDefault="00075364" w:rsidP="00075364">
            <w:pPr>
              <w:pStyle w:val="Text"/>
            </w:pPr>
            <w:r w:rsidRPr="000320EB">
              <w:t>sa</w:t>
            </w:r>
          </w:p>
        </w:tc>
        <w:tc>
          <w:tcPr>
            <w:tcW w:w="640" w:type="dxa"/>
            <w:shd w:val="clear" w:color="auto" w:fill="auto"/>
          </w:tcPr>
          <w:p w14:paraId="5C064AFF" w14:textId="77777777" w:rsidR="00075364" w:rsidRPr="000320EB" w:rsidRDefault="00075364" w:rsidP="00075364">
            <w:pPr>
              <w:pStyle w:val="Text"/>
            </w:pPr>
            <w:r w:rsidRPr="000320EB">
              <w:t>bilang</w:t>
            </w:r>
          </w:p>
        </w:tc>
        <w:tc>
          <w:tcPr>
            <w:tcW w:w="823" w:type="dxa"/>
            <w:shd w:val="clear" w:color="auto" w:fill="auto"/>
          </w:tcPr>
          <w:p w14:paraId="7877F35F" w14:textId="77777777" w:rsidR="00075364" w:rsidRPr="000320EB" w:rsidRDefault="00075364" w:rsidP="00075364">
            <w:pPr>
              <w:pStyle w:val="Text"/>
            </w:pPr>
            <w:r w:rsidRPr="000320EB">
              <w:t>begini,</w:t>
            </w:r>
          </w:p>
        </w:tc>
        <w:tc>
          <w:tcPr>
            <w:tcW w:w="462" w:type="dxa"/>
            <w:shd w:val="clear" w:color="auto" w:fill="auto"/>
          </w:tcPr>
          <w:p w14:paraId="2CC08271" w14:textId="77777777" w:rsidR="00075364" w:rsidRPr="000320EB" w:rsidRDefault="00075364" w:rsidP="00075364">
            <w:pPr>
              <w:pStyle w:val="Text"/>
            </w:pPr>
            <w:r w:rsidRPr="000320EB">
              <w:t>sa</w:t>
            </w:r>
          </w:p>
        </w:tc>
        <w:tc>
          <w:tcPr>
            <w:tcW w:w="540" w:type="dxa"/>
            <w:shd w:val="clear" w:color="auto" w:fill="auto"/>
          </w:tcPr>
          <w:p w14:paraId="7058F780" w14:textId="77777777" w:rsidR="00075364" w:rsidRPr="000320EB" w:rsidRDefault="00075364" w:rsidP="00075364">
            <w:pPr>
              <w:pStyle w:val="Text"/>
              <w:rPr>
                <w:rStyle w:val="ChBlueBold"/>
              </w:rPr>
            </w:pPr>
            <w:r w:rsidRPr="000320EB">
              <w:rPr>
                <w:rStyle w:val="ChBlueBold"/>
              </w:rPr>
              <w:t>kasi</w:t>
            </w:r>
          </w:p>
        </w:tc>
        <w:tc>
          <w:tcPr>
            <w:tcW w:w="784" w:type="dxa"/>
            <w:shd w:val="clear" w:color="auto" w:fill="auto"/>
          </w:tcPr>
          <w:p w14:paraId="201BCA29" w14:textId="77777777" w:rsidR="00075364" w:rsidRPr="00824A0D" w:rsidRDefault="00075364" w:rsidP="00075364">
            <w:pPr>
              <w:pStyle w:val="Text"/>
            </w:pPr>
            <w:r w:rsidRPr="00824A0D">
              <w:t>nasihat</w:t>
            </w:r>
          </w:p>
        </w:tc>
        <w:tc>
          <w:tcPr>
            <w:tcW w:w="629" w:type="dxa"/>
            <w:shd w:val="clear" w:color="auto" w:fill="auto"/>
          </w:tcPr>
          <w:p w14:paraId="652746A8" w14:textId="77777777" w:rsidR="00075364" w:rsidRPr="00824A0D" w:rsidRDefault="00075364" w:rsidP="00075364">
            <w:pPr>
              <w:pStyle w:val="Text"/>
            </w:pPr>
            <w:r w:rsidRPr="00824A0D">
              <w:t>kamu</w:t>
            </w:r>
          </w:p>
        </w:tc>
      </w:tr>
      <w:tr w:rsidR="00AC23C4" w:rsidRPr="00AC23C4" w14:paraId="47BBBE03" w14:textId="77777777" w:rsidTr="00AC23C4">
        <w:tc>
          <w:tcPr>
            <w:tcW w:w="709" w:type="dxa"/>
            <w:shd w:val="clear" w:color="auto" w:fill="auto"/>
          </w:tcPr>
          <w:p w14:paraId="44B65A88" w14:textId="77777777" w:rsidR="00075364" w:rsidRPr="000320EB" w:rsidRDefault="00075364" w:rsidP="00075364">
            <w:pPr>
              <w:pStyle w:val="GlossEng"/>
            </w:pPr>
          </w:p>
        </w:tc>
        <w:tc>
          <w:tcPr>
            <w:tcW w:w="462" w:type="dxa"/>
            <w:shd w:val="clear" w:color="auto" w:fill="auto"/>
          </w:tcPr>
          <w:p w14:paraId="22BBF8B6" w14:textId="77777777" w:rsidR="00075364" w:rsidRPr="0099608C" w:rsidRDefault="00075364" w:rsidP="00075364">
            <w:pPr>
              <w:pStyle w:val="GlossEng"/>
              <w:rPr>
                <w:rStyle w:val="ChSmallCaps"/>
              </w:rPr>
            </w:pPr>
            <w:r w:rsidRPr="0099608C">
              <w:rPr>
                <w:rStyle w:val="ChSmallCaps"/>
              </w:rPr>
              <w:t>1sg</w:t>
            </w:r>
          </w:p>
        </w:tc>
        <w:tc>
          <w:tcPr>
            <w:tcW w:w="640" w:type="dxa"/>
            <w:shd w:val="clear" w:color="auto" w:fill="auto"/>
          </w:tcPr>
          <w:p w14:paraId="204127C6" w14:textId="77777777" w:rsidR="00075364" w:rsidRPr="000320EB" w:rsidRDefault="00075364" w:rsidP="00075364">
            <w:pPr>
              <w:pStyle w:val="GlossEng"/>
            </w:pPr>
            <w:r w:rsidRPr="000320EB">
              <w:t>say</w:t>
            </w:r>
          </w:p>
        </w:tc>
        <w:tc>
          <w:tcPr>
            <w:tcW w:w="823" w:type="dxa"/>
            <w:shd w:val="clear" w:color="auto" w:fill="auto"/>
          </w:tcPr>
          <w:p w14:paraId="7E9F9F9B" w14:textId="77777777" w:rsidR="00075364" w:rsidRPr="000320EB" w:rsidRDefault="00075364" w:rsidP="00075364">
            <w:pPr>
              <w:pStyle w:val="GlossEng"/>
            </w:pPr>
            <w:r w:rsidRPr="000320EB">
              <w:t>like.this</w:t>
            </w:r>
          </w:p>
        </w:tc>
        <w:tc>
          <w:tcPr>
            <w:tcW w:w="462" w:type="dxa"/>
            <w:shd w:val="clear" w:color="auto" w:fill="auto"/>
          </w:tcPr>
          <w:p w14:paraId="4CBB04DA" w14:textId="77777777" w:rsidR="00075364" w:rsidRPr="0099608C" w:rsidRDefault="00075364" w:rsidP="00075364">
            <w:pPr>
              <w:pStyle w:val="GlossEng"/>
              <w:rPr>
                <w:rStyle w:val="ChSmallCaps"/>
              </w:rPr>
            </w:pPr>
            <w:r w:rsidRPr="0099608C">
              <w:rPr>
                <w:rStyle w:val="ChSmallCaps"/>
              </w:rPr>
              <w:t>1sg</w:t>
            </w:r>
          </w:p>
        </w:tc>
        <w:tc>
          <w:tcPr>
            <w:tcW w:w="540" w:type="dxa"/>
            <w:shd w:val="clear" w:color="auto" w:fill="auto"/>
          </w:tcPr>
          <w:p w14:paraId="3DB60FAA" w14:textId="77777777" w:rsidR="00075364" w:rsidRPr="000320EB" w:rsidRDefault="00075364" w:rsidP="00075364">
            <w:pPr>
              <w:pStyle w:val="GlossEng"/>
            </w:pPr>
            <w:r w:rsidRPr="000320EB">
              <w:t>give</w:t>
            </w:r>
          </w:p>
        </w:tc>
        <w:tc>
          <w:tcPr>
            <w:tcW w:w="784" w:type="dxa"/>
            <w:shd w:val="clear" w:color="auto" w:fill="auto"/>
          </w:tcPr>
          <w:p w14:paraId="0C83B8E3" w14:textId="77777777" w:rsidR="00075364" w:rsidRPr="000320EB" w:rsidRDefault="00075364" w:rsidP="00075364">
            <w:pPr>
              <w:pStyle w:val="GlossEng"/>
            </w:pPr>
            <w:r w:rsidRPr="000320EB">
              <w:t>advice</w:t>
            </w:r>
          </w:p>
        </w:tc>
        <w:tc>
          <w:tcPr>
            <w:tcW w:w="629" w:type="dxa"/>
            <w:shd w:val="clear" w:color="auto" w:fill="auto"/>
          </w:tcPr>
          <w:p w14:paraId="3458A4EC" w14:textId="77777777" w:rsidR="00075364" w:rsidRPr="0099608C" w:rsidRDefault="00075364" w:rsidP="00075364">
            <w:pPr>
              <w:pStyle w:val="GlossEng"/>
              <w:rPr>
                <w:rStyle w:val="ChSmallCaps"/>
              </w:rPr>
            </w:pPr>
            <w:r w:rsidRPr="0099608C">
              <w:rPr>
                <w:rStyle w:val="ChSmallCaps"/>
              </w:rPr>
              <w:t>2pl</w:t>
            </w:r>
          </w:p>
        </w:tc>
      </w:tr>
    </w:tbl>
    <w:p w14:paraId="08754F7C" w14:textId="3572E5ED" w:rsidR="00075364" w:rsidRPr="000320EB" w:rsidRDefault="00B7093A" w:rsidP="00075364">
      <w:pPr>
        <w:pStyle w:val="FreeTranslEng"/>
      </w:pPr>
      <w:r>
        <w:t>‘</w:t>
      </w:r>
      <w:r w:rsidR="00075364" w:rsidRPr="000320EB">
        <w:t xml:space="preserve">I said like this, </w:t>
      </w:r>
      <w:r>
        <w:t>‘</w:t>
      </w:r>
      <w:r w:rsidR="00075364" w:rsidRPr="000320EB">
        <w:t xml:space="preserve">I </w:t>
      </w:r>
      <w:r w:rsidR="00075364" w:rsidRPr="000320EB">
        <w:rPr>
          <w:rStyle w:val="ChBlueBold"/>
        </w:rPr>
        <w:t>give</w:t>
      </w:r>
      <w:r w:rsidR="00075364" w:rsidRPr="000320EB">
        <w:t xml:space="preserve"> </w:t>
      </w:r>
      <w:r w:rsidR="00075364" w:rsidRPr="00824A0D">
        <w:t>you advice</w:t>
      </w:r>
      <w:r>
        <w:t>’</w:t>
      </w:r>
      <w:r w:rsidR="00075364" w:rsidRPr="000320EB">
        <w:t xml:space="preserve"> </w:t>
      </w:r>
      <w:r w:rsidR="00075364" w:rsidRPr="000320EB">
        <w:rPr>
          <w:rStyle w:val="ExampleSource"/>
        </w:rPr>
        <w:t>[081115-001a-Cv.0332]</w:t>
      </w:r>
    </w:p>
    <w:tbl>
      <w:tblPr>
        <w:tblW w:w="6199" w:type="dxa"/>
        <w:tblCellMar>
          <w:left w:w="42" w:type="dxa"/>
          <w:right w:w="42" w:type="dxa"/>
        </w:tblCellMar>
        <w:tblLook w:val="01E0" w:firstRow="1" w:lastRow="1" w:firstColumn="1" w:lastColumn="1" w:noHBand="0" w:noVBand="0"/>
      </w:tblPr>
      <w:tblGrid>
        <w:gridCol w:w="705"/>
        <w:gridCol w:w="632"/>
        <w:gridCol w:w="1162"/>
        <w:gridCol w:w="683"/>
        <w:gridCol w:w="451"/>
        <w:gridCol w:w="1406"/>
        <w:gridCol w:w="389"/>
        <w:gridCol w:w="771"/>
      </w:tblGrid>
      <w:tr w:rsidR="00AC23C4" w:rsidRPr="000320EB" w14:paraId="47E624C2" w14:textId="77777777" w:rsidTr="00AC23C4">
        <w:tc>
          <w:tcPr>
            <w:tcW w:w="709" w:type="dxa"/>
            <w:shd w:val="clear" w:color="auto" w:fill="auto"/>
          </w:tcPr>
          <w:p w14:paraId="17770C16" w14:textId="77777777" w:rsidR="00075364" w:rsidRPr="000320EB" w:rsidRDefault="00075364" w:rsidP="00075364">
            <w:pPr>
              <w:pStyle w:val="Text"/>
            </w:pPr>
            <w:bookmarkStart w:id="4437" w:name="_Ref348543242"/>
            <w:r w:rsidRPr="000320EB">
              <w:t>(</w:t>
            </w:r>
            <w:fldSimple w:instr=" SEQ ( \* ARABIC \s 1 ">
              <w:r w:rsidR="00154D81">
                <w:rPr>
                  <w:noProof/>
                </w:rPr>
                <w:t>25</w:t>
              </w:r>
            </w:fldSimple>
            <w:r w:rsidRPr="000320EB">
              <w:t>)</w:t>
            </w:r>
            <w:bookmarkEnd w:id="4437"/>
          </w:p>
        </w:tc>
        <w:tc>
          <w:tcPr>
            <w:tcW w:w="632" w:type="dxa"/>
            <w:shd w:val="clear" w:color="auto" w:fill="auto"/>
          </w:tcPr>
          <w:p w14:paraId="4D1758C5" w14:textId="77777777" w:rsidR="00075364" w:rsidRPr="000320EB" w:rsidRDefault="00075364" w:rsidP="00075364">
            <w:pPr>
              <w:pStyle w:val="Text"/>
            </w:pPr>
            <w:r w:rsidRPr="000320EB">
              <w:t>adu</w:t>
            </w:r>
            <w:r w:rsidR="00046A0C">
              <w:t>,</w:t>
            </w:r>
          </w:p>
        </w:tc>
        <w:tc>
          <w:tcPr>
            <w:tcW w:w="1163" w:type="dxa"/>
            <w:shd w:val="clear" w:color="auto" w:fill="auto"/>
          </w:tcPr>
          <w:p w14:paraId="13B560ED" w14:textId="77777777" w:rsidR="00075364" w:rsidRPr="000320EB" w:rsidRDefault="00075364" w:rsidP="00075364">
            <w:pPr>
              <w:pStyle w:val="Text"/>
            </w:pPr>
            <w:r w:rsidRPr="000320EB">
              <w:t>nene</w:t>
            </w:r>
          </w:p>
        </w:tc>
        <w:tc>
          <w:tcPr>
            <w:tcW w:w="685" w:type="dxa"/>
            <w:shd w:val="clear" w:color="auto" w:fill="auto"/>
          </w:tcPr>
          <w:p w14:paraId="30541208" w14:textId="77777777" w:rsidR="00075364" w:rsidRPr="000320EB" w:rsidRDefault="00075364" w:rsidP="00075364">
            <w:pPr>
              <w:pStyle w:val="Text"/>
            </w:pPr>
            <w:r w:rsidRPr="000320EB">
              <w:t>knapa</w:t>
            </w:r>
          </w:p>
        </w:tc>
        <w:tc>
          <w:tcPr>
            <w:tcW w:w="451" w:type="dxa"/>
            <w:shd w:val="clear" w:color="auto" w:fill="auto"/>
          </w:tcPr>
          <w:p w14:paraId="24447DA5" w14:textId="77777777" w:rsidR="00075364" w:rsidRPr="000320EB" w:rsidRDefault="00075364" w:rsidP="00075364">
            <w:pPr>
              <w:pStyle w:val="Text"/>
              <w:rPr>
                <w:rStyle w:val="ChBlueBold"/>
              </w:rPr>
            </w:pPr>
            <w:r w:rsidRPr="000320EB">
              <w:rPr>
                <w:rStyle w:val="ChBlueBold"/>
              </w:rPr>
              <w:t>kasi</w:t>
            </w:r>
          </w:p>
        </w:tc>
        <w:tc>
          <w:tcPr>
            <w:tcW w:w="1406" w:type="dxa"/>
            <w:shd w:val="clear" w:color="auto" w:fill="auto"/>
          </w:tcPr>
          <w:p w14:paraId="7294FA61" w14:textId="18EB61D9" w:rsidR="00075364" w:rsidRPr="00824A0D" w:rsidRDefault="00075364" w:rsidP="00075364">
            <w:pPr>
              <w:pStyle w:val="Text"/>
            </w:pPr>
            <w:r w:rsidRPr="00824A0D">
              <w:t>ijin</w:t>
            </w:r>
            <w:r w:rsidR="004E0CE0">
              <w:t>g</w:t>
            </w:r>
            <w:r w:rsidRPr="00824A0D">
              <w:t>~ijin</w:t>
            </w:r>
            <w:r w:rsidR="004E0CE0">
              <w:t>g</w:t>
            </w:r>
          </w:p>
        </w:tc>
        <w:tc>
          <w:tcPr>
            <w:tcW w:w="381" w:type="dxa"/>
            <w:shd w:val="clear" w:color="auto" w:fill="auto"/>
          </w:tcPr>
          <w:p w14:paraId="58565A77" w14:textId="77777777" w:rsidR="00075364" w:rsidRPr="00824A0D" w:rsidRDefault="00075364" w:rsidP="00075364">
            <w:pPr>
              <w:pStyle w:val="Text"/>
            </w:pPr>
            <w:r w:rsidRPr="00824A0D">
              <w:t>dia</w:t>
            </w:r>
          </w:p>
        </w:tc>
        <w:tc>
          <w:tcPr>
            <w:tcW w:w="772" w:type="dxa"/>
            <w:shd w:val="clear" w:color="auto" w:fill="auto"/>
          </w:tcPr>
          <w:p w14:paraId="03D9718F" w14:textId="77777777" w:rsidR="00075364" w:rsidRPr="000320EB" w:rsidRDefault="00075364" w:rsidP="00075364">
            <w:pPr>
              <w:pStyle w:val="Text"/>
            </w:pPr>
            <w:r w:rsidRPr="000320EB">
              <w:t>begitu</w:t>
            </w:r>
          </w:p>
        </w:tc>
      </w:tr>
      <w:tr w:rsidR="00AC23C4" w:rsidRPr="00AC23C4" w14:paraId="4126F17A" w14:textId="77777777" w:rsidTr="00AC23C4">
        <w:tc>
          <w:tcPr>
            <w:tcW w:w="709" w:type="dxa"/>
            <w:shd w:val="clear" w:color="auto" w:fill="auto"/>
          </w:tcPr>
          <w:p w14:paraId="631D0DF3" w14:textId="77777777" w:rsidR="00075364" w:rsidRPr="000320EB" w:rsidRDefault="00075364" w:rsidP="00075364">
            <w:pPr>
              <w:pStyle w:val="GlossEng"/>
            </w:pPr>
          </w:p>
        </w:tc>
        <w:tc>
          <w:tcPr>
            <w:tcW w:w="632" w:type="dxa"/>
            <w:shd w:val="clear" w:color="auto" w:fill="auto"/>
          </w:tcPr>
          <w:p w14:paraId="6CAD1D8F" w14:textId="77777777" w:rsidR="00075364" w:rsidRPr="000320EB" w:rsidRDefault="00075364" w:rsidP="00075364">
            <w:pPr>
              <w:pStyle w:val="GlossEng"/>
            </w:pPr>
            <w:r w:rsidRPr="000320EB">
              <w:t>oh.no!</w:t>
            </w:r>
          </w:p>
        </w:tc>
        <w:tc>
          <w:tcPr>
            <w:tcW w:w="1163" w:type="dxa"/>
            <w:shd w:val="clear" w:color="auto" w:fill="auto"/>
          </w:tcPr>
          <w:p w14:paraId="4853E192" w14:textId="77777777" w:rsidR="00075364" w:rsidRPr="000320EB" w:rsidRDefault="00075364" w:rsidP="00075364">
            <w:pPr>
              <w:pStyle w:val="GlossEng"/>
            </w:pPr>
            <w:r w:rsidRPr="000320EB">
              <w:t>grandmother</w:t>
            </w:r>
          </w:p>
        </w:tc>
        <w:tc>
          <w:tcPr>
            <w:tcW w:w="685" w:type="dxa"/>
            <w:shd w:val="clear" w:color="auto" w:fill="auto"/>
          </w:tcPr>
          <w:p w14:paraId="55018A29" w14:textId="77777777" w:rsidR="00075364" w:rsidRPr="000320EB" w:rsidRDefault="00075364" w:rsidP="00075364">
            <w:pPr>
              <w:pStyle w:val="GlossEng"/>
            </w:pPr>
            <w:r w:rsidRPr="000320EB">
              <w:t>why</w:t>
            </w:r>
          </w:p>
        </w:tc>
        <w:tc>
          <w:tcPr>
            <w:tcW w:w="451" w:type="dxa"/>
            <w:shd w:val="clear" w:color="auto" w:fill="auto"/>
          </w:tcPr>
          <w:p w14:paraId="371E24DB" w14:textId="77777777" w:rsidR="00075364" w:rsidRPr="000320EB" w:rsidRDefault="00075364" w:rsidP="00075364">
            <w:pPr>
              <w:pStyle w:val="GlossEng"/>
            </w:pPr>
            <w:r w:rsidRPr="000320EB">
              <w:t>give</w:t>
            </w:r>
          </w:p>
        </w:tc>
        <w:tc>
          <w:tcPr>
            <w:tcW w:w="1406" w:type="dxa"/>
            <w:shd w:val="clear" w:color="auto" w:fill="auto"/>
          </w:tcPr>
          <w:p w14:paraId="1A78B6DC" w14:textId="77777777" w:rsidR="00075364" w:rsidRPr="000320EB" w:rsidRDefault="00075364" w:rsidP="00075364">
            <w:pPr>
              <w:pStyle w:val="GlossEng"/>
            </w:pPr>
            <w:r w:rsidRPr="0099608C">
              <w:rPr>
                <w:rStyle w:val="ChSmallCaps"/>
              </w:rPr>
              <w:t>rdp</w:t>
            </w:r>
            <w:r w:rsidRPr="000320EB">
              <w:t>~permission</w:t>
            </w:r>
          </w:p>
        </w:tc>
        <w:tc>
          <w:tcPr>
            <w:tcW w:w="381" w:type="dxa"/>
            <w:shd w:val="clear" w:color="auto" w:fill="auto"/>
          </w:tcPr>
          <w:p w14:paraId="240BCC79" w14:textId="77777777" w:rsidR="00075364" w:rsidRPr="0099608C" w:rsidRDefault="00075364" w:rsidP="00075364">
            <w:pPr>
              <w:pStyle w:val="GlossEng"/>
              <w:rPr>
                <w:rStyle w:val="ChSmallCaps"/>
              </w:rPr>
            </w:pPr>
            <w:r w:rsidRPr="0099608C">
              <w:rPr>
                <w:rStyle w:val="ChSmallCaps"/>
              </w:rPr>
              <w:t>3sg</w:t>
            </w:r>
          </w:p>
        </w:tc>
        <w:tc>
          <w:tcPr>
            <w:tcW w:w="772" w:type="dxa"/>
            <w:shd w:val="clear" w:color="auto" w:fill="auto"/>
          </w:tcPr>
          <w:p w14:paraId="73AFFA6C" w14:textId="77777777" w:rsidR="00075364" w:rsidRPr="000320EB" w:rsidRDefault="00075364" w:rsidP="00075364">
            <w:pPr>
              <w:pStyle w:val="GlossEng"/>
            </w:pPr>
            <w:r w:rsidRPr="000320EB">
              <w:t>like.that</w:t>
            </w:r>
          </w:p>
        </w:tc>
      </w:tr>
    </w:tbl>
    <w:p w14:paraId="0E0AB30F" w14:textId="760A743E" w:rsidR="00075364" w:rsidRPr="000320EB" w:rsidRDefault="00B7093A" w:rsidP="00075364">
      <w:pPr>
        <w:pStyle w:val="FreeTranslEng"/>
      </w:pPr>
      <w:r>
        <w:t>‘</w:t>
      </w:r>
      <w:r w:rsidR="00075364" w:rsidRPr="000320EB">
        <w:t xml:space="preserve">oh no!, </w:t>
      </w:r>
      <w:r w:rsidR="00075364">
        <w:t>why did you (</w:t>
      </w:r>
      <w:r>
        <w:t>‘</w:t>
      </w:r>
      <w:r w:rsidR="00075364" w:rsidRPr="000320EB">
        <w:t>grandmother</w:t>
      </w:r>
      <w:r>
        <w:t>’</w:t>
      </w:r>
      <w:r w:rsidR="00075364">
        <w:t xml:space="preserve">) </w:t>
      </w:r>
      <w:r w:rsidR="00075364" w:rsidRPr="000320EB">
        <w:rPr>
          <w:rStyle w:val="ChBlueBold"/>
        </w:rPr>
        <w:t>give</w:t>
      </w:r>
      <w:r w:rsidR="00075364" w:rsidRPr="000320EB">
        <w:t xml:space="preserve"> </w:t>
      </w:r>
      <w:r w:rsidR="00075364" w:rsidRPr="00824A0D">
        <w:t>him permission</w:t>
      </w:r>
      <w:r w:rsidR="00075364" w:rsidRPr="000320EB">
        <w:t xml:space="preserve"> like that?</w:t>
      </w:r>
      <w:r>
        <w:t>’</w:t>
      </w:r>
      <w:r w:rsidR="00075364" w:rsidRPr="000320EB">
        <w:t xml:space="preserve"> </w:t>
      </w:r>
      <w:r w:rsidR="00075364" w:rsidRPr="000320EB">
        <w:rPr>
          <w:rStyle w:val="ExampleSource"/>
        </w:rPr>
        <w:t>[081014-008-CvNP.0026]</w:t>
      </w:r>
    </w:p>
    <w:p w14:paraId="4B8402D7" w14:textId="306F4DB9" w:rsidR="00075364" w:rsidRPr="000320EB" w:rsidRDefault="00075364" w:rsidP="00075364">
      <w:pPr>
        <w:pStyle w:val="Body0015after"/>
      </w:pPr>
      <w:r w:rsidRPr="000320EB">
        <w:t xml:space="preserve">In double-object constructions the </w:t>
      </w:r>
      <w:r w:rsidR="00AB495F" w:rsidRPr="00AB495F">
        <w:t>R</w:t>
      </w:r>
      <w:r w:rsidR="00AB495F" w:rsidRPr="008510ED">
        <w:t xml:space="preserve"> </w:t>
      </w:r>
      <w:r w:rsidRPr="000320EB">
        <w:t xml:space="preserve">is most often encoded by a </w:t>
      </w:r>
      <w:r w:rsidR="00214A3F">
        <w:t xml:space="preserve">personal </w:t>
      </w:r>
      <w:r w:rsidRPr="000320EB">
        <w:t>pronoun, namely in 42/47 attested constructions (89</w:t>
      </w:r>
      <w:r>
        <w:t xml:space="preserve">%), as </w:t>
      </w:r>
      <w:r w:rsidRPr="000320EB">
        <w:t xml:space="preserve">in </w:t>
      </w:r>
      <w:r w:rsidRPr="000320EB">
        <w:fldChar w:fldCharType="begin"/>
      </w:r>
      <w:r w:rsidRPr="000320EB">
        <w:instrText xml:space="preserve"> REF _Ref365624061 \h </w:instrText>
      </w:r>
      <w:r>
        <w:instrText xml:space="preserve"> \* MERGEFORMAT </w:instrText>
      </w:r>
      <w:r w:rsidRPr="000320EB">
        <w:fldChar w:fldCharType="separate"/>
      </w:r>
      <w:r w:rsidR="00154D81" w:rsidRPr="000320EB">
        <w:t>(</w:t>
      </w:r>
      <w:r w:rsidR="00154D81">
        <w:t>17</w:t>
      </w:r>
      <w:r w:rsidR="00154D81" w:rsidRPr="000320EB">
        <w:t>)</w:t>
      </w:r>
      <w:r w:rsidRPr="000320EB">
        <w:fldChar w:fldCharType="end"/>
      </w:r>
      <w:r w:rsidRPr="000320EB">
        <w:t xml:space="preserve"> and </w:t>
      </w:r>
      <w:r w:rsidRPr="000320EB">
        <w:fldChar w:fldCharType="begin"/>
      </w:r>
      <w:r w:rsidRPr="000320EB">
        <w:instrText xml:space="preserve"> REF _Ref365624646 \h </w:instrText>
      </w:r>
      <w:r>
        <w:instrText xml:space="preserve"> \* MERGEFORMAT </w:instrText>
      </w:r>
      <w:r w:rsidRPr="000320EB">
        <w:fldChar w:fldCharType="separate"/>
      </w:r>
      <w:r w:rsidR="00154D81" w:rsidRPr="000320EB">
        <w:t>(</w:t>
      </w:r>
      <w:r w:rsidR="00154D81">
        <w:t>18</w:t>
      </w:r>
      <w:r w:rsidR="00154D81" w:rsidRPr="000320EB">
        <w:t>)</w:t>
      </w:r>
      <w:r w:rsidRPr="000320EB">
        <w:fldChar w:fldCharType="end"/>
      </w:r>
      <w:r w:rsidRPr="000320EB">
        <w:t xml:space="preserve">. In the remaining five constructions, the </w:t>
      </w:r>
      <w:r w:rsidR="00AB495F">
        <w:t xml:space="preserve">R </w:t>
      </w:r>
      <w:r w:rsidRPr="000320EB">
        <w:t xml:space="preserve">is encoded by a nominal. Three nominals occur in </w:t>
      </w:r>
      <w:r w:rsidR="00AB495F">
        <w:t>R-</w:t>
      </w:r>
      <w:r w:rsidR="00AB495F" w:rsidRPr="00055FFB">
        <w:t xml:space="preserve">T </w:t>
      </w:r>
      <w:r w:rsidRPr="000320EB">
        <w:t xml:space="preserve">constructions, namely in </w:t>
      </w:r>
      <w:r w:rsidRPr="000320EB">
        <w:rPr>
          <w:rStyle w:val="ChItalBold"/>
        </w:rPr>
        <w:t xml:space="preserve">bli </w:t>
      </w:r>
      <w:r w:rsidR="00070BED">
        <w:rPr>
          <w:rStyle w:val="ChItalBold"/>
        </w:rPr>
        <w:t>Andi</w:t>
      </w:r>
      <w:r w:rsidRPr="000320EB">
        <w:t xml:space="preserve"> </w:t>
      </w:r>
      <w:r w:rsidR="00B7093A">
        <w:t>‘</w:t>
      </w:r>
      <w:r w:rsidRPr="000320EB">
        <w:t>buy</w:t>
      </w:r>
      <w:r>
        <w:t xml:space="preserve"> </w:t>
      </w:r>
      <w:r w:rsidR="00070BED">
        <w:t>Andi</w:t>
      </w:r>
      <w:r w:rsidR="00B7093A">
        <w:t>’</w:t>
      </w:r>
      <w:r w:rsidRPr="000320EB">
        <w:t xml:space="preserve"> in </w:t>
      </w:r>
      <w:r w:rsidRPr="000320EB">
        <w:fldChar w:fldCharType="begin"/>
      </w:r>
      <w:r w:rsidRPr="000320EB">
        <w:instrText xml:space="preserve"> REF _Ref349311269 \h </w:instrText>
      </w:r>
      <w:r>
        <w:instrText xml:space="preserve"> \* MERGEFORMAT </w:instrText>
      </w:r>
      <w:r w:rsidRPr="000320EB">
        <w:fldChar w:fldCharType="separate"/>
      </w:r>
      <w:r w:rsidR="00154D81" w:rsidRPr="00FF5BBA">
        <w:t>(</w:t>
      </w:r>
      <w:r w:rsidR="00154D81">
        <w:t>19</w:t>
      </w:r>
      <w:r w:rsidR="00154D81" w:rsidRPr="00FF5BBA">
        <w:t>)</w:t>
      </w:r>
      <w:r w:rsidRPr="000320EB">
        <w:fldChar w:fldCharType="end"/>
      </w:r>
      <w:r w:rsidRPr="000320EB">
        <w:t xml:space="preserve">, and in </w:t>
      </w:r>
      <w:r w:rsidRPr="000320EB">
        <w:rPr>
          <w:rStyle w:val="ChItalBold"/>
        </w:rPr>
        <w:t>kirim bapa</w:t>
      </w:r>
      <w:r w:rsidRPr="000320EB">
        <w:t xml:space="preserve"> </w:t>
      </w:r>
      <w:r w:rsidR="00B7093A">
        <w:t>‘</w:t>
      </w:r>
      <w:r w:rsidRPr="000320EB">
        <w:t>send father</w:t>
      </w:r>
      <w:r w:rsidR="00B7093A">
        <w:t>’</w:t>
      </w:r>
      <w:r w:rsidRPr="000320EB">
        <w:t xml:space="preserve">, and </w:t>
      </w:r>
      <w:r w:rsidRPr="000320EB">
        <w:rPr>
          <w:rStyle w:val="ChItalBold"/>
        </w:rPr>
        <w:t xml:space="preserve">minta </w:t>
      </w:r>
      <w:r w:rsidR="00826142">
        <w:rPr>
          <w:rStyle w:val="ChItalBold"/>
        </w:rPr>
        <w:t>Noferus</w:t>
      </w:r>
      <w:r w:rsidRPr="000320EB">
        <w:t xml:space="preserve"> </w:t>
      </w:r>
      <w:r w:rsidR="00B7093A">
        <w:t>‘</w:t>
      </w:r>
      <w:r w:rsidRPr="000320EB">
        <w:t xml:space="preserve">request </w:t>
      </w:r>
      <w:r w:rsidR="00826142">
        <w:t>Noferus</w:t>
      </w:r>
      <w:r w:rsidR="00B7093A">
        <w:t>’</w:t>
      </w:r>
      <w:r w:rsidRPr="000320EB">
        <w:t xml:space="preserve">. The remaining two occur in </w:t>
      </w:r>
      <w:r w:rsidR="00AB495F" w:rsidRPr="00055FFB">
        <w:t xml:space="preserve">T-R </w:t>
      </w:r>
      <w:r w:rsidRPr="000320EB">
        <w:t xml:space="preserve">constructions, namely in </w:t>
      </w:r>
      <w:r w:rsidR="00B7093A">
        <w:t>‘</w:t>
      </w:r>
      <w:r w:rsidRPr="000320EB">
        <w:rPr>
          <w:rStyle w:val="ChItalBold"/>
        </w:rPr>
        <w:t>kasi nasihat</w:t>
      </w:r>
      <w:r w:rsidRPr="000320EB">
        <w:t xml:space="preserve"> </w:t>
      </w:r>
      <w:r w:rsidR="00AB495F" w:rsidRPr="008510ED">
        <w:t>R</w:t>
      </w:r>
      <w:r w:rsidR="00B7093A">
        <w:t>’</w:t>
      </w:r>
      <w:r w:rsidRPr="000320EB">
        <w:t xml:space="preserve"> constructions. The respective </w:t>
      </w:r>
      <w:r w:rsidR="00AB495F" w:rsidRPr="008510ED">
        <w:t>R</w:t>
      </w:r>
      <w:r w:rsidR="00AB495F" w:rsidRPr="00AB495F">
        <w:t>s</w:t>
      </w:r>
      <w:r w:rsidR="00AB495F">
        <w:t xml:space="preserve"> </w:t>
      </w:r>
      <w:r w:rsidRPr="000320EB">
        <w:t xml:space="preserve">are </w:t>
      </w:r>
      <w:r w:rsidRPr="000320EB">
        <w:rPr>
          <w:rStyle w:val="ChItalBold"/>
        </w:rPr>
        <w:t>pendeta</w:t>
      </w:r>
      <w:r w:rsidRPr="000320EB">
        <w:t xml:space="preserve"> </w:t>
      </w:r>
      <w:r w:rsidR="00B7093A">
        <w:t>‘</w:t>
      </w:r>
      <w:r w:rsidRPr="000320EB">
        <w:t>pastor</w:t>
      </w:r>
      <w:r w:rsidR="00B7093A">
        <w:t>’</w:t>
      </w:r>
      <w:r w:rsidRPr="000320EB">
        <w:t xml:space="preserve"> and </w:t>
      </w:r>
      <w:r w:rsidR="00530EB1">
        <w:rPr>
          <w:rStyle w:val="ChItalBold"/>
        </w:rPr>
        <w:t>ana~ana</w:t>
      </w:r>
      <w:r w:rsidRPr="00530EB1">
        <w:t xml:space="preserve"> </w:t>
      </w:r>
      <w:r w:rsidR="00B7093A">
        <w:t>‘</w:t>
      </w:r>
      <w:r w:rsidRPr="000320EB">
        <w:t>children</w:t>
      </w:r>
      <w:r w:rsidR="00B7093A">
        <w:t>’</w:t>
      </w:r>
      <w:r w:rsidRPr="000320EB">
        <w:t xml:space="preserve">. </w:t>
      </w:r>
      <w:r>
        <w:t>These</w:t>
      </w:r>
      <w:r w:rsidRPr="000320EB">
        <w:t xml:space="preserve"> distributional </w:t>
      </w:r>
      <w:r>
        <w:t xml:space="preserve">frequencies are discussed in </w:t>
      </w:r>
      <w:r w:rsidRPr="000320EB">
        <w:t>§</w:t>
      </w:r>
      <w:r w:rsidRPr="000320EB">
        <w:fldChar w:fldCharType="begin"/>
      </w:r>
      <w:r w:rsidRPr="000320EB">
        <w:instrText xml:space="preserve"> REF _Ref367258538 \w \h </w:instrText>
      </w:r>
      <w:r>
        <w:instrText xml:space="preserve"> \* MERGEFORMAT </w:instrText>
      </w:r>
      <w:r w:rsidRPr="000320EB">
        <w:fldChar w:fldCharType="separate"/>
      </w:r>
      <w:r w:rsidR="00154D81">
        <w:rPr>
          <w:cs/>
        </w:rPr>
        <w:t>‎</w:t>
      </w:r>
      <w:r w:rsidR="00154D81">
        <w:t>11.1.3.5</w:t>
      </w:r>
      <w:r w:rsidRPr="000320EB">
        <w:fldChar w:fldCharType="end"/>
      </w:r>
      <w:r>
        <w:t>.</w:t>
      </w:r>
    </w:p>
    <w:p w14:paraId="226DDB62" w14:textId="77777777" w:rsidR="00075364" w:rsidRPr="000320EB" w:rsidRDefault="00075364" w:rsidP="00075364">
      <w:pPr>
        <w:pStyle w:val="Heading4"/>
      </w:pPr>
      <w:bookmarkStart w:id="4438" w:name="_Ref366767543"/>
      <w:r w:rsidRPr="000320EB">
        <w:t>R-type oblique constructions</w:t>
      </w:r>
      <w:bookmarkEnd w:id="4438"/>
    </w:p>
    <w:p w14:paraId="14A24409" w14:textId="1BB7B873" w:rsidR="00E427CA" w:rsidRDefault="00075364" w:rsidP="00E427CA">
      <w:pPr>
        <w:pStyle w:val="Body0000after"/>
      </w:pPr>
      <w:r w:rsidRPr="002A0BA2">
        <w:t xml:space="preserve">One </w:t>
      </w:r>
      <w:r w:rsidR="00D4475D">
        <w:t xml:space="preserve">common </w:t>
      </w:r>
      <w:r w:rsidRPr="002A0BA2">
        <w:t xml:space="preserve">alternative to double-object constructions is the </w:t>
      </w:r>
      <w:r w:rsidR="00B7093A">
        <w:t>“</w:t>
      </w:r>
      <w:r w:rsidRPr="002A0BA2">
        <w:t>oblique strategy</w:t>
      </w:r>
      <w:r w:rsidR="00B7093A">
        <w:t>”</w:t>
      </w:r>
      <w:r w:rsidRPr="002A0BA2">
        <w:t xml:space="preserve"> </w:t>
      </w:r>
      <w:r w:rsidR="00BA6215">
        <w:rPr>
          <w:rStyle w:val="Citation"/>
        </w:rPr>
        <w:fldChar w:fldCharType="begin"/>
      </w:r>
      <w:r w:rsidR="003A5B20">
        <w:rPr>
          <w:rStyle w:val="Citation"/>
        </w:rPr>
        <w:instrText>ADDIN CITAVI.PLACEHOLDER bb47831e-07a5-4f91-bfd5-359dcdd6273a 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FubmE8L0ZpcnN0TmFtZT4NCiAgICAgICAgICAgIDxMYXN0TmFtZT5NYXJnZXR0czwvTGFzdE5hbWU+DQogICAgICAgICAgICA8U2V4PkZlbWFsZTwvU2V4Pg0KICAgICAgICAgIDwvUGVyc29uPg0KICAgICAgICAgIDxQZXJzb24+DQogICAgICAgICAgICA8Rmlyc3ROYW1lPlBldGVyPC9GaXJzdE5hbWU+DQogICAgICAgICAgICA8TGFzdE5hbWU+QXVzdGluPC9MYXN0TmFtZT4NCiAgICAgICAgICAgIDxNaWRkbGVOYW1lPks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Z2V0dHMgYW5kIEF1c3RpbiAyMDA3OiA0MTEpPC9UZXh0Pg0KICAgIDwvVGV4dFVuaXQ+DQogIDwvVGV4dFVuaXRzPg0KPC9QbGFjZWhvbGRlcj4=</w:instrText>
      </w:r>
      <w:r w:rsidR="00BA6215">
        <w:rPr>
          <w:rStyle w:val="Citation"/>
        </w:rPr>
        <w:fldChar w:fldCharType="separate"/>
      </w:r>
      <w:bookmarkStart w:id="4439" w:name="_CTVP001bb47831e07a54f91bfd5359dcdd6273a"/>
      <w:r w:rsidR="0092006B">
        <w:rPr>
          <w:rStyle w:val="Citation"/>
        </w:rPr>
        <w:t>(Margetts and Austin 2007: 411)</w:t>
      </w:r>
      <w:bookmarkEnd w:id="4439"/>
      <w:r w:rsidR="00BA6215">
        <w:rPr>
          <w:rStyle w:val="Citation"/>
        </w:rPr>
        <w:fldChar w:fldCharType="end"/>
      </w:r>
      <w:r>
        <w:t xml:space="preserve"> in which </w:t>
      </w:r>
      <w:r w:rsidR="00B7093A">
        <w:t>“</w:t>
      </w:r>
      <w:r w:rsidRPr="002A0BA2">
        <w:t>the verb takes only two direct arguments and the third participant is expressed as an oblique</w:t>
      </w:r>
      <w:r w:rsidR="00262633">
        <w:t xml:space="preserve"> argument or an adjunct</w:t>
      </w:r>
      <w:r w:rsidR="00B7093A">
        <w:t>”</w:t>
      </w:r>
      <w:r w:rsidRPr="002A0BA2">
        <w:t>.</w:t>
      </w:r>
      <w:r w:rsidR="00262633">
        <w:t xml:space="preserve"> </w:t>
      </w:r>
      <w:r w:rsidR="00E427CA">
        <w:t xml:space="preserve">Very </w:t>
      </w:r>
      <w:r w:rsidR="00262633">
        <w:t xml:space="preserve">commonly, it is the R that is expressed </w:t>
      </w:r>
      <w:r w:rsidR="00262633" w:rsidRPr="000320EB">
        <w:t xml:space="preserve">with a prepositional phrase; hence </w:t>
      </w:r>
      <w:r w:rsidR="00262633">
        <w:t>“</w:t>
      </w:r>
      <w:r w:rsidR="00262633" w:rsidRPr="000320EB">
        <w:t>R-type oblique</w:t>
      </w:r>
      <w:r w:rsidR="00E427CA">
        <w:t>”. Alternatively, the T is encoded in this manner; hence, “T-type oblique”. (</w:t>
      </w:r>
      <w:r w:rsidR="00BA6215">
        <w:rPr>
          <w:rStyle w:val="Citation"/>
        </w:rPr>
        <w:fldChar w:fldCharType="begin"/>
      </w:r>
      <w:r w:rsidR="003A5B20">
        <w:rPr>
          <w:rStyle w:val="Citation"/>
        </w:rPr>
        <w:instrText>ADDIN CITAVI.PLACEHOLDER f5966a24-613c-47d4-9f97-9857f17587c2 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Z2V0dHMgYW5kIEF1c3RpbiAyMDA3OiA0MTM8L1RleHQ+DQogICAgPC9UZXh0VW5pdD4NCiAgPC9UZXh0VW5pdHM+DQo8L1BsYWNlaG9sZGVyPg==</w:instrText>
      </w:r>
      <w:r w:rsidR="00BA6215">
        <w:rPr>
          <w:rStyle w:val="Citation"/>
        </w:rPr>
        <w:fldChar w:fldCharType="separate"/>
      </w:r>
      <w:bookmarkStart w:id="4440" w:name="_CTVP001f5966a24613c47d49f979857f17587c2"/>
      <w:r w:rsidR="0092006B">
        <w:rPr>
          <w:rStyle w:val="Citation"/>
        </w:rPr>
        <w:t>Margetts and Austin 2007: 413</w:t>
      </w:r>
      <w:bookmarkEnd w:id="4440"/>
      <w:r w:rsidR="00BA6215">
        <w:rPr>
          <w:rStyle w:val="Citation"/>
        </w:rPr>
        <w:fldChar w:fldCharType="end"/>
      </w:r>
      <w:r w:rsidR="00E427CA">
        <w:rPr>
          <w:rStyle w:val="Citation"/>
        </w:rPr>
        <w:t xml:space="preserve">; see also </w:t>
      </w:r>
      <w:r w:rsidR="00BA6215">
        <w:rPr>
          <w:rStyle w:val="Citation"/>
        </w:rPr>
        <w:fldChar w:fldCharType="begin"/>
      </w:r>
      <w:r w:rsidR="00E427CA">
        <w:rPr>
          <w:rStyle w:val="Citation"/>
        </w:rPr>
        <w:instrText>ADDIN CITAVI.PLACEHOLDER 5f4c2513-8789-49c4-92cc-79b73e0592b0 PFBsYWNlaG9sZGVyPg0KICA8QWRkSW5WZXJzaW9uPjUuMi4wLjg8L0FkZEluVmVyc2lvbj4NCiAgPElkPjVmNGMyNTEzLTg3ODktNDljNC05MmNjLTc5YjczZTA1OTJiMDwvSWQ+DQogIDxFbnRyaWVzPg0KICAgIDxFbnRyeT4NCiAgICAgIDxJZD40MDJjYjRmNS0xYjE1LTQ4YzMtYmZmNi0zNTRlNmU4OTg4ODk8L0lkPg0KICAgICAgPE5vUGFyPnRydWU8L05vUGFy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sY2h1a292IGV0IGFsLiAyMDEwOiAxNzwvVGV4dD4NCiAgICA8L1RleHRVbml0Pg0KICA8L1RleHRVbml0cz4NCjwvUGxhY2Vob2xkZXI+</w:instrText>
      </w:r>
      <w:r w:rsidR="00BA6215">
        <w:rPr>
          <w:rStyle w:val="Citation"/>
        </w:rPr>
        <w:fldChar w:fldCharType="separate"/>
      </w:r>
      <w:bookmarkStart w:id="4441" w:name="_CTVP0015f4c2513878949c492cc79b73e0592b0"/>
      <w:r w:rsidR="0092006B">
        <w:rPr>
          <w:rStyle w:val="Citation"/>
        </w:rPr>
        <w:t>Malchukov et al. 2010: 17</w:t>
      </w:r>
      <w:bookmarkEnd w:id="4441"/>
      <w:r w:rsidR="00BA6215">
        <w:rPr>
          <w:rStyle w:val="Citation"/>
        </w:rPr>
        <w:fldChar w:fldCharType="end"/>
      </w:r>
      <w:r w:rsidR="00E427CA">
        <w:rPr>
          <w:rStyle w:val="Citation"/>
        </w:rPr>
        <w:t>.)</w:t>
      </w:r>
      <w:r>
        <w:rPr>
          <w:rStyle w:val="FootnoteReference"/>
        </w:rPr>
        <w:footnoteReference w:id="230"/>
      </w:r>
    </w:p>
    <w:p w14:paraId="6185D12B" w14:textId="5920564E" w:rsidR="00075364" w:rsidRPr="000320EB" w:rsidRDefault="000431D7" w:rsidP="000431D7">
      <w:pPr>
        <w:pStyle w:val="Body0505after"/>
      </w:pPr>
      <w:r>
        <w:t xml:space="preserve">In </w:t>
      </w:r>
      <w:r w:rsidRPr="008510ED">
        <w:t>Papuan Malay oblique constructions</w:t>
      </w:r>
      <w:r>
        <w:t xml:space="preserve">, it is always the R that is expressed as an oblique, with the R following the T, as shown </w:t>
      </w:r>
      <w:r w:rsidRPr="000320EB">
        <w:t xml:space="preserve">in </w:t>
      </w:r>
      <w:r w:rsidRPr="000320EB">
        <w:fldChar w:fldCharType="begin"/>
      </w:r>
      <w:r w:rsidRPr="000320EB">
        <w:instrText xml:space="preserve"> REF _Ref348362995 \h </w:instrText>
      </w:r>
      <w:r>
        <w:instrText xml:space="preserve"> \* MERGEFORMAT </w:instrText>
      </w:r>
      <w:r w:rsidRPr="000320EB">
        <w:fldChar w:fldCharType="separate"/>
      </w:r>
      <w:r w:rsidR="00154D81" w:rsidRPr="006238FF">
        <w:t>(</w:t>
      </w:r>
      <w:r w:rsidR="00154D81">
        <w:t>26</w:t>
      </w:r>
      <w:r w:rsidR="00154D81" w:rsidRPr="006238FF">
        <w:t>)</w:t>
      </w:r>
      <w:r w:rsidRPr="000320EB">
        <w:fldChar w:fldCharType="end"/>
      </w:r>
      <w:r w:rsidRPr="000320EB">
        <w:t xml:space="preserve"> to </w:t>
      </w:r>
      <w:r w:rsidRPr="000320EB">
        <w:fldChar w:fldCharType="begin"/>
      </w:r>
      <w:r w:rsidRPr="000320EB">
        <w:instrText xml:space="preserve"> REF _Ref348362999 \h </w:instrText>
      </w:r>
      <w:r>
        <w:instrText xml:space="preserve"> \* MERGEFORMAT </w:instrText>
      </w:r>
      <w:r w:rsidRPr="000320EB">
        <w:fldChar w:fldCharType="separate"/>
      </w:r>
      <w:r w:rsidR="00154D81" w:rsidRPr="006238FF">
        <w:t>(</w:t>
      </w:r>
      <w:r w:rsidR="00154D81">
        <w:t>32</w:t>
      </w:r>
      <w:r w:rsidR="00154D81" w:rsidRPr="006238FF">
        <w:t>)</w:t>
      </w:r>
      <w:r w:rsidRPr="000320EB">
        <w:fldChar w:fldCharType="end"/>
      </w:r>
      <w:r>
        <w:t xml:space="preserve">. </w:t>
      </w:r>
      <w:r w:rsidR="00075364" w:rsidRPr="000320EB">
        <w:t>Overall, however, R-type oblique</w:t>
      </w:r>
      <w:r w:rsidR="00075364">
        <w:t xml:space="preserve"> constructions</w:t>
      </w:r>
      <w:r w:rsidR="00075364" w:rsidRPr="000320EB">
        <w:t xml:space="preserve"> </w:t>
      </w:r>
      <w:r w:rsidR="00075364">
        <w:t xml:space="preserve">are not </w:t>
      </w:r>
      <w:r w:rsidR="00075364" w:rsidRPr="000320EB">
        <w:t xml:space="preserve">very common. The corpus contains only </w:t>
      </w:r>
      <w:r w:rsidR="00075364">
        <w:t>41</w:t>
      </w:r>
      <w:r w:rsidR="00075364" w:rsidRPr="000320EB">
        <w:t xml:space="preserve"> R-type obliques among the </w:t>
      </w:r>
      <w:r w:rsidR="00075364">
        <w:t xml:space="preserve">total of </w:t>
      </w:r>
      <w:r w:rsidR="00075364" w:rsidRPr="000320EB">
        <w:t xml:space="preserve">1,160 verbal clauses </w:t>
      </w:r>
      <w:r w:rsidR="00075364">
        <w:t>formed with trivalent verbs (3</w:t>
      </w:r>
      <w:r w:rsidR="00075364" w:rsidRPr="000320EB">
        <w:t>.</w:t>
      </w:r>
      <w:r w:rsidR="00075364">
        <w:t>5</w:t>
      </w:r>
      <w:r w:rsidR="00075364" w:rsidRPr="000320EB">
        <w:t>%).</w:t>
      </w:r>
      <w:r w:rsidR="00075364">
        <w:t xml:space="preserve"> Moreover, i</w:t>
      </w:r>
      <w:r w:rsidR="00075364" w:rsidRPr="000320EB">
        <w:t xml:space="preserve">n the corpus, R-type obliques are </w:t>
      </w:r>
      <w:r w:rsidR="00E427CA">
        <w:t xml:space="preserve">not </w:t>
      </w:r>
      <w:r w:rsidR="007C6557">
        <w:t>attested</w:t>
      </w:r>
      <w:r w:rsidR="00075364" w:rsidRPr="000320EB">
        <w:t xml:space="preserve"> for all seven verbs (the examples for </w:t>
      </w:r>
      <w:r w:rsidR="00075364" w:rsidRPr="000320EB">
        <w:rPr>
          <w:rStyle w:val="ChItalBold"/>
        </w:rPr>
        <w:t>bawa</w:t>
      </w:r>
      <w:r w:rsidR="00075364" w:rsidRPr="000320EB">
        <w:t xml:space="preserve"> </w:t>
      </w:r>
      <w:r w:rsidR="00B7093A">
        <w:t>‘</w:t>
      </w:r>
      <w:r w:rsidR="00075364" w:rsidRPr="000320EB">
        <w:t>bring</w:t>
      </w:r>
      <w:r w:rsidR="00B7093A">
        <w:t>’</w:t>
      </w:r>
      <w:r w:rsidR="00075364" w:rsidRPr="000320EB">
        <w:t xml:space="preserve"> in </w:t>
      </w:r>
      <w:r w:rsidR="00075364" w:rsidRPr="000320EB">
        <w:fldChar w:fldCharType="begin"/>
      </w:r>
      <w:r w:rsidR="00075364" w:rsidRPr="000320EB">
        <w:instrText xml:space="preserve"> REF _Ref348362996 \h </w:instrText>
      </w:r>
      <w:r w:rsidR="00075364">
        <w:instrText xml:space="preserve"> \* MERGEFORMAT </w:instrText>
      </w:r>
      <w:r w:rsidR="00075364" w:rsidRPr="000320EB">
        <w:fldChar w:fldCharType="separate"/>
      </w:r>
      <w:r w:rsidR="00154D81" w:rsidRPr="006238FF">
        <w:t>(</w:t>
      </w:r>
      <w:r w:rsidR="00154D81">
        <w:t>27</w:t>
      </w:r>
      <w:r w:rsidR="00154D81" w:rsidRPr="006238FF">
        <w:t>)</w:t>
      </w:r>
      <w:r w:rsidR="00075364" w:rsidRPr="000320EB">
        <w:fldChar w:fldCharType="end"/>
      </w:r>
      <w:r w:rsidR="00075364" w:rsidRPr="000320EB">
        <w:t xml:space="preserve">, </w:t>
      </w:r>
      <w:r w:rsidR="00075364" w:rsidRPr="000320EB">
        <w:rPr>
          <w:rStyle w:val="ChItalBold"/>
        </w:rPr>
        <w:t>bli</w:t>
      </w:r>
      <w:r w:rsidR="00075364" w:rsidRPr="000320EB">
        <w:t xml:space="preserve"> </w:t>
      </w:r>
      <w:r w:rsidR="00B7093A">
        <w:t>‘</w:t>
      </w:r>
      <w:r w:rsidR="00075364" w:rsidRPr="000320EB">
        <w:t>buy</w:t>
      </w:r>
      <w:r w:rsidR="00B7093A">
        <w:t>’</w:t>
      </w:r>
      <w:r w:rsidR="00075364" w:rsidRPr="000320EB">
        <w:t xml:space="preserve"> in </w:t>
      </w:r>
      <w:r w:rsidR="00075364" w:rsidRPr="000320EB">
        <w:fldChar w:fldCharType="begin"/>
      </w:r>
      <w:r w:rsidR="00075364" w:rsidRPr="000320EB">
        <w:instrText xml:space="preserve"> REF _Ref348362997 \h </w:instrText>
      </w:r>
      <w:r w:rsidR="00075364">
        <w:instrText xml:space="preserve"> \* MERGEFORMAT </w:instrText>
      </w:r>
      <w:r w:rsidR="00075364" w:rsidRPr="000320EB">
        <w:fldChar w:fldCharType="separate"/>
      </w:r>
      <w:r w:rsidR="00154D81" w:rsidRPr="006238FF">
        <w:t>(</w:t>
      </w:r>
      <w:r w:rsidR="00154D81">
        <w:t>28</w:t>
      </w:r>
      <w:r w:rsidR="00154D81" w:rsidRPr="006238FF">
        <w:t>)</w:t>
      </w:r>
      <w:r w:rsidR="00075364" w:rsidRPr="000320EB">
        <w:fldChar w:fldCharType="end"/>
      </w:r>
      <w:r w:rsidR="00075364" w:rsidRPr="000320EB">
        <w:t xml:space="preserve">, and </w:t>
      </w:r>
      <w:r w:rsidR="00075364" w:rsidRPr="000320EB">
        <w:rPr>
          <w:rStyle w:val="ChItalBold"/>
        </w:rPr>
        <w:t>kirim</w:t>
      </w:r>
      <w:r w:rsidR="00075364" w:rsidRPr="000320EB">
        <w:t xml:space="preserve"> </w:t>
      </w:r>
      <w:r w:rsidR="00B7093A">
        <w:t>‘</w:t>
      </w:r>
      <w:r w:rsidR="00075364" w:rsidRPr="000320EB">
        <w:t>send</w:t>
      </w:r>
      <w:r w:rsidR="00B7093A">
        <w:t>’</w:t>
      </w:r>
      <w:r w:rsidR="00075364" w:rsidRPr="000320EB">
        <w:t xml:space="preserve"> in </w:t>
      </w:r>
      <w:r w:rsidR="00075364" w:rsidRPr="000320EB">
        <w:fldChar w:fldCharType="begin"/>
      </w:r>
      <w:r w:rsidR="00075364" w:rsidRPr="000320EB">
        <w:instrText xml:space="preserve"> REF _Ref349292545 \h </w:instrText>
      </w:r>
      <w:r w:rsidR="00075364">
        <w:instrText xml:space="preserve"> \* MERGEFORMAT </w:instrText>
      </w:r>
      <w:r w:rsidR="00075364" w:rsidRPr="000320EB">
        <w:fldChar w:fldCharType="separate"/>
      </w:r>
      <w:r w:rsidR="00154D81" w:rsidRPr="006238FF">
        <w:t>(</w:t>
      </w:r>
      <w:r w:rsidR="00154D81">
        <w:t>31</w:t>
      </w:r>
      <w:r w:rsidR="00154D81" w:rsidRPr="006238FF">
        <w:t>)</w:t>
      </w:r>
      <w:r w:rsidR="00075364" w:rsidRPr="000320EB">
        <w:fldChar w:fldCharType="end"/>
      </w:r>
      <w:r w:rsidR="00075364">
        <w:t xml:space="preserve"> are elicited). </w:t>
      </w:r>
      <w:r w:rsidR="00075364" w:rsidRPr="000320EB">
        <w:t xml:space="preserve">Most R-type obliques are introduced with the benefactive prepositions </w:t>
      </w:r>
      <w:r w:rsidR="00075364" w:rsidRPr="000320EB">
        <w:rPr>
          <w:rStyle w:val="ChItalBold"/>
        </w:rPr>
        <w:t>buat</w:t>
      </w:r>
      <w:r w:rsidR="00075364" w:rsidRPr="000320EB">
        <w:t xml:space="preserve"> </w:t>
      </w:r>
      <w:r w:rsidR="00B7093A">
        <w:t>‘</w:t>
      </w:r>
      <w:r w:rsidR="00075364" w:rsidRPr="000320EB">
        <w:t>for</w:t>
      </w:r>
      <w:r w:rsidR="00B7093A">
        <w:t>’</w:t>
      </w:r>
      <w:r w:rsidR="00075364" w:rsidRPr="000320EB">
        <w:t xml:space="preserve"> or </w:t>
      </w:r>
      <w:r w:rsidR="00075364" w:rsidRPr="000320EB">
        <w:rPr>
          <w:rStyle w:val="ChItalBold"/>
        </w:rPr>
        <w:t>untuk</w:t>
      </w:r>
      <w:r w:rsidR="00075364" w:rsidRPr="000320EB">
        <w:t xml:space="preserve"> </w:t>
      </w:r>
      <w:r w:rsidR="00B7093A">
        <w:t>‘</w:t>
      </w:r>
      <w:r w:rsidR="00075364" w:rsidRPr="000320EB">
        <w:t>for</w:t>
      </w:r>
      <w:r w:rsidR="00B7093A">
        <w:t>’</w:t>
      </w:r>
      <w:r w:rsidR="00075364">
        <w:t xml:space="preserve"> </w:t>
      </w:r>
      <w:r w:rsidR="00075364" w:rsidRPr="000320EB">
        <w:t>(26/41 tokens – 63%)</w:t>
      </w:r>
      <w:r w:rsidR="00075364">
        <w:t xml:space="preserve">, while the </w:t>
      </w:r>
      <w:r w:rsidR="00075364" w:rsidRPr="000320EB">
        <w:t>remain</w:t>
      </w:r>
      <w:r w:rsidR="00075364">
        <w:t>in</w:t>
      </w:r>
      <w:r w:rsidR="00075364" w:rsidRPr="000320EB">
        <w:t xml:space="preserve">g 15 R-type obliques are formed with goal-oriented </w:t>
      </w:r>
      <w:r w:rsidR="00075364" w:rsidRPr="000320EB">
        <w:rPr>
          <w:rStyle w:val="ChItalBold"/>
        </w:rPr>
        <w:t>sama</w:t>
      </w:r>
      <w:r w:rsidR="00075364" w:rsidRPr="000320EB">
        <w:t xml:space="preserve"> </w:t>
      </w:r>
      <w:r w:rsidR="00B7093A">
        <w:t>‘</w:t>
      </w:r>
      <w:r w:rsidR="00075364" w:rsidRPr="000320EB">
        <w:t>to</w:t>
      </w:r>
      <w:r w:rsidR="00B7093A">
        <w:t>’</w:t>
      </w:r>
      <w:r w:rsidR="00075364" w:rsidRPr="000320EB">
        <w:t>. (The semantics of the three prepositions are discussed in §</w:t>
      </w:r>
      <w:r w:rsidR="00AB23F3">
        <w:fldChar w:fldCharType="begin"/>
      </w:r>
      <w:r w:rsidR="00AB23F3">
        <w:instrText xml:space="preserve"> REF _Ref320188450 \w \h </w:instrText>
      </w:r>
      <w:r w:rsidR="00AB23F3">
        <w:fldChar w:fldCharType="separate"/>
      </w:r>
      <w:r w:rsidR="00154D81">
        <w:rPr>
          <w:cs/>
        </w:rPr>
        <w:t>‎</w:t>
      </w:r>
      <w:r w:rsidR="00154D81">
        <w:t>10.2</w:t>
      </w:r>
      <w:r w:rsidR="00AB23F3">
        <w:fldChar w:fldCharType="end"/>
      </w:r>
      <w:r w:rsidR="00075364" w:rsidRPr="000320EB">
        <w:t>.)</w:t>
      </w:r>
    </w:p>
    <w:p w14:paraId="65B65B26" w14:textId="77777777" w:rsidR="00075364" w:rsidRPr="000320EB" w:rsidRDefault="00075364" w:rsidP="00075364">
      <w:pPr>
        <w:pStyle w:val="ExampleTitle"/>
      </w:pPr>
      <w:r w:rsidRPr="000320EB">
        <w:t>R-type oblique constructions</w:t>
      </w:r>
    </w:p>
    <w:tbl>
      <w:tblPr>
        <w:tblW w:w="0" w:type="auto"/>
        <w:tblCellMar>
          <w:left w:w="42" w:type="dxa"/>
          <w:right w:w="42" w:type="dxa"/>
        </w:tblCellMar>
        <w:tblLook w:val="01E0" w:firstRow="1" w:lastRow="1" w:firstColumn="1" w:lastColumn="1" w:noHBand="0" w:noVBand="0"/>
      </w:tblPr>
      <w:tblGrid>
        <w:gridCol w:w="709"/>
        <w:gridCol w:w="384"/>
        <w:gridCol w:w="673"/>
        <w:gridCol w:w="529"/>
        <w:gridCol w:w="595"/>
        <w:gridCol w:w="496"/>
      </w:tblGrid>
      <w:tr w:rsidR="00AC23C4" w:rsidRPr="006238FF" w14:paraId="4FA8F87B" w14:textId="77777777" w:rsidTr="00AC23C4">
        <w:tc>
          <w:tcPr>
            <w:tcW w:w="709" w:type="dxa"/>
            <w:shd w:val="clear" w:color="auto" w:fill="auto"/>
          </w:tcPr>
          <w:p w14:paraId="1FD3BCAA" w14:textId="77777777" w:rsidR="00075364" w:rsidRPr="006238FF" w:rsidRDefault="00075364" w:rsidP="00075364">
            <w:pPr>
              <w:pStyle w:val="Text"/>
            </w:pPr>
            <w:bookmarkStart w:id="4444" w:name="_Ref348362995"/>
            <w:r w:rsidRPr="006238FF">
              <w:t>(</w:t>
            </w:r>
            <w:fldSimple w:instr=" SEQ ( \* ARABIC \s 1 ">
              <w:r w:rsidR="00154D81">
                <w:rPr>
                  <w:noProof/>
                </w:rPr>
                <w:t>26</w:t>
              </w:r>
            </w:fldSimple>
            <w:r w:rsidRPr="006238FF">
              <w:t>)</w:t>
            </w:r>
            <w:bookmarkEnd w:id="4444"/>
          </w:p>
        </w:tc>
        <w:tc>
          <w:tcPr>
            <w:tcW w:w="384" w:type="dxa"/>
            <w:shd w:val="clear" w:color="auto" w:fill="auto"/>
          </w:tcPr>
          <w:p w14:paraId="18F982E7" w14:textId="77777777" w:rsidR="00075364" w:rsidRPr="006238FF" w:rsidRDefault="00075364" w:rsidP="00075364">
            <w:pPr>
              <w:pStyle w:val="Text"/>
            </w:pPr>
            <w:r w:rsidRPr="006238FF">
              <w:t>pi</w:t>
            </w:r>
          </w:p>
        </w:tc>
        <w:tc>
          <w:tcPr>
            <w:tcW w:w="673" w:type="dxa"/>
            <w:shd w:val="clear" w:color="auto" w:fill="auto"/>
          </w:tcPr>
          <w:p w14:paraId="371F93C9" w14:textId="77777777" w:rsidR="00075364" w:rsidRPr="00925A1A" w:rsidRDefault="00075364" w:rsidP="00075364">
            <w:pPr>
              <w:pStyle w:val="Text"/>
              <w:rPr>
                <w:rStyle w:val="ChBlueBold"/>
              </w:rPr>
            </w:pPr>
            <w:r w:rsidRPr="00925A1A">
              <w:rPr>
                <w:rStyle w:val="ChBlueBold"/>
              </w:rPr>
              <w:t>ambil</w:t>
            </w:r>
          </w:p>
        </w:tc>
        <w:tc>
          <w:tcPr>
            <w:tcW w:w="529" w:type="dxa"/>
            <w:shd w:val="clear" w:color="auto" w:fill="auto"/>
          </w:tcPr>
          <w:p w14:paraId="517564E1" w14:textId="77777777" w:rsidR="00075364" w:rsidRPr="006238FF" w:rsidRDefault="00075364" w:rsidP="00075364">
            <w:pPr>
              <w:pStyle w:val="Text"/>
            </w:pPr>
            <w:r w:rsidRPr="006238FF">
              <w:t>bola</w:t>
            </w:r>
          </w:p>
        </w:tc>
        <w:tc>
          <w:tcPr>
            <w:tcW w:w="595" w:type="dxa"/>
            <w:shd w:val="clear" w:color="auto" w:fill="auto"/>
          </w:tcPr>
          <w:p w14:paraId="1FABE3EE" w14:textId="77777777" w:rsidR="00075364" w:rsidRPr="006238FF" w:rsidRDefault="00075364" w:rsidP="00075364">
            <w:pPr>
              <w:pStyle w:val="Text"/>
            </w:pPr>
            <w:r w:rsidRPr="006238FF">
              <w:t>sama</w:t>
            </w:r>
          </w:p>
        </w:tc>
        <w:tc>
          <w:tcPr>
            <w:tcW w:w="496" w:type="dxa"/>
            <w:shd w:val="clear" w:color="auto" w:fill="auto"/>
          </w:tcPr>
          <w:p w14:paraId="2053F349" w14:textId="77777777" w:rsidR="00075364" w:rsidRPr="006238FF" w:rsidRDefault="00075364" w:rsidP="00075364">
            <w:pPr>
              <w:pStyle w:val="Text"/>
            </w:pPr>
            <w:r w:rsidRPr="006238FF">
              <w:t>ade</w:t>
            </w:r>
          </w:p>
        </w:tc>
      </w:tr>
      <w:tr w:rsidR="00AC23C4" w:rsidRPr="000320EB" w14:paraId="20D5BB7C" w14:textId="77777777" w:rsidTr="00AC23C4">
        <w:tc>
          <w:tcPr>
            <w:tcW w:w="709" w:type="dxa"/>
            <w:shd w:val="clear" w:color="auto" w:fill="auto"/>
          </w:tcPr>
          <w:p w14:paraId="20517308" w14:textId="77777777" w:rsidR="00075364" w:rsidRPr="000320EB" w:rsidRDefault="00075364" w:rsidP="00075364">
            <w:pPr>
              <w:pStyle w:val="GlossEng"/>
            </w:pPr>
          </w:p>
        </w:tc>
        <w:tc>
          <w:tcPr>
            <w:tcW w:w="384" w:type="dxa"/>
            <w:shd w:val="clear" w:color="auto" w:fill="auto"/>
          </w:tcPr>
          <w:p w14:paraId="6FB6C668" w14:textId="77777777" w:rsidR="00075364" w:rsidRPr="000320EB" w:rsidRDefault="00075364" w:rsidP="00075364">
            <w:pPr>
              <w:pStyle w:val="GlossEng"/>
            </w:pPr>
            <w:r w:rsidRPr="000320EB">
              <w:t>go</w:t>
            </w:r>
          </w:p>
        </w:tc>
        <w:tc>
          <w:tcPr>
            <w:tcW w:w="673" w:type="dxa"/>
            <w:shd w:val="clear" w:color="auto" w:fill="auto"/>
          </w:tcPr>
          <w:p w14:paraId="51E66F14" w14:textId="77777777" w:rsidR="00075364" w:rsidRPr="000320EB" w:rsidRDefault="00075364" w:rsidP="00075364">
            <w:pPr>
              <w:pStyle w:val="GlossEng"/>
            </w:pPr>
            <w:r w:rsidRPr="000320EB">
              <w:t>fetch</w:t>
            </w:r>
          </w:p>
        </w:tc>
        <w:tc>
          <w:tcPr>
            <w:tcW w:w="529" w:type="dxa"/>
            <w:shd w:val="clear" w:color="auto" w:fill="auto"/>
          </w:tcPr>
          <w:p w14:paraId="1040304E" w14:textId="77777777" w:rsidR="00075364" w:rsidRPr="000320EB" w:rsidRDefault="00075364" w:rsidP="00075364">
            <w:pPr>
              <w:pStyle w:val="GlossEng"/>
            </w:pPr>
            <w:r w:rsidRPr="000320EB">
              <w:t>ball</w:t>
            </w:r>
          </w:p>
        </w:tc>
        <w:tc>
          <w:tcPr>
            <w:tcW w:w="595" w:type="dxa"/>
            <w:shd w:val="clear" w:color="auto" w:fill="auto"/>
          </w:tcPr>
          <w:p w14:paraId="0989D23E" w14:textId="77777777" w:rsidR="00075364" w:rsidRPr="000320EB" w:rsidRDefault="00075364" w:rsidP="00075364">
            <w:pPr>
              <w:pStyle w:val="GlossEng"/>
            </w:pPr>
            <w:r w:rsidRPr="000320EB">
              <w:t>to</w:t>
            </w:r>
          </w:p>
        </w:tc>
        <w:tc>
          <w:tcPr>
            <w:tcW w:w="496" w:type="dxa"/>
            <w:shd w:val="clear" w:color="auto" w:fill="auto"/>
          </w:tcPr>
          <w:p w14:paraId="075346F4" w14:textId="77777777" w:rsidR="00075364" w:rsidRPr="000320EB" w:rsidRDefault="00075364" w:rsidP="00075364">
            <w:pPr>
              <w:pStyle w:val="GlossEng"/>
            </w:pPr>
            <w:r w:rsidRPr="000320EB">
              <w:t>ySb</w:t>
            </w:r>
          </w:p>
        </w:tc>
      </w:tr>
    </w:tbl>
    <w:p w14:paraId="42864A68" w14:textId="638B33CA" w:rsidR="00075364" w:rsidRPr="000320EB" w:rsidRDefault="00075364" w:rsidP="00075364">
      <w:pPr>
        <w:pStyle w:val="FreeTranslEng"/>
      </w:pPr>
      <w:r w:rsidRPr="006238FF">
        <w:t xml:space="preserve">[Talking to a young boy:] </w:t>
      </w:r>
      <w:r w:rsidR="00B7093A">
        <w:t>‘</w:t>
      </w:r>
      <w:r w:rsidRPr="006238FF">
        <w:t xml:space="preserve">go (and) </w:t>
      </w:r>
      <w:r w:rsidRPr="00925A1A">
        <w:rPr>
          <w:rStyle w:val="ChBlueBold"/>
        </w:rPr>
        <w:t>fetch</w:t>
      </w:r>
      <w:r w:rsidRPr="006238FF">
        <w:t xml:space="preserve"> the ball for the younger sibling!</w:t>
      </w:r>
      <w:r w:rsidR="00B7093A">
        <w:t>’</w:t>
      </w:r>
      <w:r w:rsidRPr="000320EB">
        <w:t xml:space="preserve"> </w:t>
      </w:r>
      <w:r w:rsidRPr="000320EB">
        <w:rPr>
          <w:rStyle w:val="ExampleSource"/>
        </w:rPr>
        <w:t>[081011-009-Cv.0022]</w:t>
      </w:r>
    </w:p>
    <w:tbl>
      <w:tblPr>
        <w:tblW w:w="6695" w:type="dxa"/>
        <w:tblCellMar>
          <w:left w:w="42" w:type="dxa"/>
          <w:right w:w="42" w:type="dxa"/>
        </w:tblCellMar>
        <w:tblLook w:val="01E0" w:firstRow="1" w:lastRow="1" w:firstColumn="1" w:lastColumn="1" w:noHBand="0" w:noVBand="0"/>
      </w:tblPr>
      <w:tblGrid>
        <w:gridCol w:w="709"/>
        <w:gridCol w:w="951"/>
        <w:gridCol w:w="673"/>
        <w:gridCol w:w="489"/>
        <w:gridCol w:w="640"/>
        <w:gridCol w:w="629"/>
        <w:gridCol w:w="629"/>
        <w:gridCol w:w="595"/>
        <w:gridCol w:w="640"/>
        <w:gridCol w:w="740"/>
      </w:tblGrid>
      <w:tr w:rsidR="00AC23C4" w:rsidRPr="006238FF" w14:paraId="00E3C0F2" w14:textId="77777777" w:rsidTr="00AC23C4">
        <w:tc>
          <w:tcPr>
            <w:tcW w:w="709" w:type="dxa"/>
            <w:shd w:val="clear" w:color="auto" w:fill="auto"/>
          </w:tcPr>
          <w:p w14:paraId="34E140C3" w14:textId="77777777" w:rsidR="00075364" w:rsidRPr="006238FF" w:rsidRDefault="00075364" w:rsidP="00075364">
            <w:pPr>
              <w:pStyle w:val="Text"/>
            </w:pPr>
            <w:bookmarkStart w:id="4445" w:name="_Ref348362996"/>
            <w:r w:rsidRPr="006238FF">
              <w:t>(</w:t>
            </w:r>
            <w:fldSimple w:instr=" SEQ ( \* ARABIC \s 1 ">
              <w:r w:rsidR="00154D81">
                <w:rPr>
                  <w:noProof/>
                </w:rPr>
                <w:t>27</w:t>
              </w:r>
            </w:fldSimple>
            <w:r w:rsidRPr="006238FF">
              <w:t>)</w:t>
            </w:r>
            <w:bookmarkEnd w:id="4445"/>
          </w:p>
        </w:tc>
        <w:tc>
          <w:tcPr>
            <w:tcW w:w="951" w:type="dxa"/>
            <w:shd w:val="clear" w:color="auto" w:fill="auto"/>
          </w:tcPr>
          <w:p w14:paraId="407E4F88" w14:textId="77777777" w:rsidR="00075364" w:rsidRPr="006238FF" w:rsidRDefault="005C5402" w:rsidP="00075364">
            <w:pPr>
              <w:pStyle w:val="Text"/>
            </w:pPr>
            <w:r w:rsidRPr="006238FF">
              <w:t>kemaring</w:t>
            </w:r>
          </w:p>
        </w:tc>
        <w:tc>
          <w:tcPr>
            <w:tcW w:w="673" w:type="dxa"/>
            <w:shd w:val="clear" w:color="auto" w:fill="auto"/>
          </w:tcPr>
          <w:p w14:paraId="48BDF450" w14:textId="77777777" w:rsidR="00075364" w:rsidRPr="006238FF" w:rsidRDefault="00075364" w:rsidP="00075364">
            <w:pPr>
              <w:pStyle w:val="GlossEng"/>
            </w:pPr>
            <w:r w:rsidRPr="006238FF">
              <w:t>Lukas</w:t>
            </w:r>
          </w:p>
        </w:tc>
        <w:tc>
          <w:tcPr>
            <w:tcW w:w="489" w:type="dxa"/>
            <w:shd w:val="clear" w:color="auto" w:fill="auto"/>
          </w:tcPr>
          <w:p w14:paraId="3A528E15" w14:textId="77777777" w:rsidR="00075364" w:rsidRPr="006238FF" w:rsidRDefault="00075364" w:rsidP="00075364">
            <w:pPr>
              <w:pStyle w:val="Text"/>
            </w:pPr>
            <w:r w:rsidRPr="006238FF">
              <w:t>de</w:t>
            </w:r>
          </w:p>
        </w:tc>
        <w:tc>
          <w:tcPr>
            <w:tcW w:w="640" w:type="dxa"/>
            <w:shd w:val="clear" w:color="auto" w:fill="auto"/>
          </w:tcPr>
          <w:p w14:paraId="0C21A07C" w14:textId="77777777" w:rsidR="00075364" w:rsidRPr="00B06C11" w:rsidRDefault="00075364" w:rsidP="00075364">
            <w:pPr>
              <w:pStyle w:val="Text"/>
              <w:rPr>
                <w:rStyle w:val="ChBlueBold"/>
              </w:rPr>
            </w:pPr>
            <w:r w:rsidRPr="00B06C11">
              <w:rPr>
                <w:rStyle w:val="ChBlueBold"/>
              </w:rPr>
              <w:t>bawa</w:t>
            </w:r>
          </w:p>
        </w:tc>
        <w:tc>
          <w:tcPr>
            <w:tcW w:w="629" w:type="dxa"/>
            <w:shd w:val="clear" w:color="auto" w:fill="auto"/>
          </w:tcPr>
          <w:p w14:paraId="01167B42" w14:textId="77777777" w:rsidR="00075364" w:rsidRPr="006238FF" w:rsidRDefault="00075364" w:rsidP="00075364">
            <w:pPr>
              <w:pStyle w:val="Text"/>
            </w:pPr>
            <w:r w:rsidRPr="006238FF">
              <w:t>kayu</w:t>
            </w:r>
          </w:p>
        </w:tc>
        <w:tc>
          <w:tcPr>
            <w:tcW w:w="629" w:type="dxa"/>
            <w:shd w:val="clear" w:color="auto" w:fill="auto"/>
          </w:tcPr>
          <w:p w14:paraId="56834E05" w14:textId="77777777" w:rsidR="00075364" w:rsidRPr="006238FF" w:rsidRDefault="00075364" w:rsidP="00075364">
            <w:pPr>
              <w:pStyle w:val="Text"/>
            </w:pPr>
            <w:r w:rsidRPr="006238FF">
              <w:t>bakar</w:t>
            </w:r>
          </w:p>
        </w:tc>
        <w:tc>
          <w:tcPr>
            <w:tcW w:w="595" w:type="dxa"/>
            <w:shd w:val="clear" w:color="auto" w:fill="auto"/>
          </w:tcPr>
          <w:p w14:paraId="0654F4C1" w14:textId="77777777" w:rsidR="00075364" w:rsidRPr="006238FF" w:rsidRDefault="00075364" w:rsidP="00075364">
            <w:pPr>
              <w:pStyle w:val="Text"/>
            </w:pPr>
            <w:r w:rsidRPr="006238FF">
              <w:t>buat</w:t>
            </w:r>
          </w:p>
        </w:tc>
        <w:tc>
          <w:tcPr>
            <w:tcW w:w="640" w:type="dxa"/>
            <w:shd w:val="clear" w:color="auto" w:fill="auto"/>
          </w:tcPr>
          <w:p w14:paraId="043E5460" w14:textId="77777777" w:rsidR="00075364" w:rsidRPr="006238FF" w:rsidRDefault="001D6DE2" w:rsidP="00075364">
            <w:pPr>
              <w:pStyle w:val="Text"/>
            </w:pPr>
            <w:r>
              <w:t>Dodo</w:t>
            </w:r>
          </w:p>
        </w:tc>
        <w:tc>
          <w:tcPr>
            <w:tcW w:w="740" w:type="dxa"/>
            <w:shd w:val="clear" w:color="auto" w:fill="auto"/>
          </w:tcPr>
          <w:p w14:paraId="6637AC8E" w14:textId="77777777" w:rsidR="00075364" w:rsidRPr="006238FF" w:rsidRDefault="00075364" w:rsidP="00075364">
            <w:pPr>
              <w:pStyle w:val="Text"/>
            </w:pPr>
            <w:r w:rsidRPr="006238FF">
              <w:t>dorang</w:t>
            </w:r>
          </w:p>
        </w:tc>
      </w:tr>
      <w:tr w:rsidR="00AC23C4" w:rsidRPr="000320EB" w14:paraId="30C7428F" w14:textId="77777777" w:rsidTr="00AC23C4">
        <w:tc>
          <w:tcPr>
            <w:tcW w:w="709" w:type="dxa"/>
            <w:shd w:val="clear" w:color="auto" w:fill="auto"/>
          </w:tcPr>
          <w:p w14:paraId="3C6DB2F8" w14:textId="77777777" w:rsidR="00075364" w:rsidRPr="000320EB" w:rsidRDefault="00075364" w:rsidP="00075364">
            <w:pPr>
              <w:pStyle w:val="GlossEng"/>
            </w:pPr>
          </w:p>
        </w:tc>
        <w:tc>
          <w:tcPr>
            <w:tcW w:w="951" w:type="dxa"/>
            <w:shd w:val="clear" w:color="auto" w:fill="auto"/>
          </w:tcPr>
          <w:p w14:paraId="5777B0A1" w14:textId="77777777" w:rsidR="00075364" w:rsidRPr="000320EB" w:rsidRDefault="00075364" w:rsidP="00075364">
            <w:pPr>
              <w:pStyle w:val="GlossEng"/>
            </w:pPr>
            <w:r w:rsidRPr="000320EB">
              <w:t>yesterday</w:t>
            </w:r>
          </w:p>
        </w:tc>
        <w:tc>
          <w:tcPr>
            <w:tcW w:w="673" w:type="dxa"/>
            <w:shd w:val="clear" w:color="auto" w:fill="auto"/>
          </w:tcPr>
          <w:p w14:paraId="25C0024E" w14:textId="77777777" w:rsidR="00075364" w:rsidRPr="000320EB" w:rsidRDefault="00075364" w:rsidP="00075364">
            <w:pPr>
              <w:pStyle w:val="GlossEng"/>
            </w:pPr>
            <w:r w:rsidRPr="000320EB">
              <w:t>Lukas</w:t>
            </w:r>
          </w:p>
        </w:tc>
        <w:tc>
          <w:tcPr>
            <w:tcW w:w="489" w:type="dxa"/>
            <w:shd w:val="clear" w:color="auto" w:fill="auto"/>
          </w:tcPr>
          <w:p w14:paraId="522540CD" w14:textId="77777777" w:rsidR="00075364" w:rsidRPr="0099608C" w:rsidRDefault="00075364" w:rsidP="00075364">
            <w:pPr>
              <w:pStyle w:val="GlossEng"/>
              <w:rPr>
                <w:rStyle w:val="ChSmallCaps"/>
              </w:rPr>
            </w:pPr>
            <w:r w:rsidRPr="0099608C">
              <w:rPr>
                <w:rStyle w:val="ChSmallCaps"/>
              </w:rPr>
              <w:t>3sg</w:t>
            </w:r>
          </w:p>
        </w:tc>
        <w:tc>
          <w:tcPr>
            <w:tcW w:w="640" w:type="dxa"/>
            <w:shd w:val="clear" w:color="auto" w:fill="auto"/>
          </w:tcPr>
          <w:p w14:paraId="7A33E9D6" w14:textId="77777777" w:rsidR="00075364" w:rsidRPr="000320EB" w:rsidRDefault="00075364" w:rsidP="00075364">
            <w:pPr>
              <w:pStyle w:val="GlossEng"/>
            </w:pPr>
            <w:r w:rsidRPr="000320EB">
              <w:t>bring</w:t>
            </w:r>
          </w:p>
        </w:tc>
        <w:tc>
          <w:tcPr>
            <w:tcW w:w="629" w:type="dxa"/>
            <w:shd w:val="clear" w:color="auto" w:fill="auto"/>
          </w:tcPr>
          <w:p w14:paraId="349EB021" w14:textId="77777777" w:rsidR="00075364" w:rsidRPr="000320EB" w:rsidRDefault="00075364" w:rsidP="00075364">
            <w:pPr>
              <w:pStyle w:val="GlossEng"/>
            </w:pPr>
            <w:r w:rsidRPr="000320EB">
              <w:t>wood</w:t>
            </w:r>
          </w:p>
        </w:tc>
        <w:tc>
          <w:tcPr>
            <w:tcW w:w="629" w:type="dxa"/>
            <w:shd w:val="clear" w:color="auto" w:fill="auto"/>
          </w:tcPr>
          <w:p w14:paraId="46D79F5B" w14:textId="77777777" w:rsidR="00075364" w:rsidRPr="000320EB" w:rsidRDefault="00075364" w:rsidP="00075364">
            <w:pPr>
              <w:pStyle w:val="GlossEng"/>
            </w:pPr>
            <w:r w:rsidRPr="000320EB">
              <w:t>burn</w:t>
            </w:r>
          </w:p>
        </w:tc>
        <w:tc>
          <w:tcPr>
            <w:tcW w:w="595" w:type="dxa"/>
            <w:shd w:val="clear" w:color="auto" w:fill="auto"/>
          </w:tcPr>
          <w:p w14:paraId="590936D5" w14:textId="77777777" w:rsidR="00075364" w:rsidRPr="000320EB" w:rsidRDefault="00075364" w:rsidP="00075364">
            <w:pPr>
              <w:pStyle w:val="GlossEng"/>
            </w:pPr>
            <w:r>
              <w:t>for</w:t>
            </w:r>
          </w:p>
        </w:tc>
        <w:tc>
          <w:tcPr>
            <w:tcW w:w="640" w:type="dxa"/>
            <w:shd w:val="clear" w:color="auto" w:fill="auto"/>
          </w:tcPr>
          <w:p w14:paraId="51895BE0" w14:textId="77777777" w:rsidR="00075364" w:rsidRPr="000320EB" w:rsidRDefault="001D6DE2" w:rsidP="00075364">
            <w:pPr>
              <w:pStyle w:val="GlossEng"/>
            </w:pPr>
            <w:r>
              <w:t>Dodo</w:t>
            </w:r>
          </w:p>
        </w:tc>
        <w:tc>
          <w:tcPr>
            <w:tcW w:w="740" w:type="dxa"/>
            <w:shd w:val="clear" w:color="auto" w:fill="auto"/>
          </w:tcPr>
          <w:p w14:paraId="1D9679B1" w14:textId="77777777" w:rsidR="00075364" w:rsidRPr="0099608C" w:rsidRDefault="00075364" w:rsidP="00075364">
            <w:pPr>
              <w:pStyle w:val="GlossEng"/>
              <w:rPr>
                <w:rStyle w:val="ChSmallCaps"/>
              </w:rPr>
            </w:pPr>
            <w:r w:rsidRPr="0099608C">
              <w:rPr>
                <w:rStyle w:val="ChSmallCaps"/>
              </w:rPr>
              <w:t>3pl</w:t>
            </w:r>
          </w:p>
        </w:tc>
      </w:tr>
    </w:tbl>
    <w:p w14:paraId="675137D2" w14:textId="519FAC69" w:rsidR="00075364" w:rsidRPr="000320EB" w:rsidRDefault="00B7093A" w:rsidP="00075364">
      <w:pPr>
        <w:pStyle w:val="FreeTranslEng"/>
      </w:pPr>
      <w:r>
        <w:t>‘</w:t>
      </w:r>
      <w:r w:rsidR="00075364" w:rsidRPr="006238FF">
        <w:t xml:space="preserve">yesterday Lukas </w:t>
      </w:r>
      <w:r w:rsidR="00075364" w:rsidRPr="00B06C11">
        <w:rPr>
          <w:rStyle w:val="ChBlueBold"/>
        </w:rPr>
        <w:t>brought</w:t>
      </w:r>
      <w:r w:rsidR="00075364" w:rsidRPr="006238FF">
        <w:t xml:space="preserve"> fire wood to </w:t>
      </w:r>
      <w:r w:rsidR="001D6DE2">
        <w:t>Dodo</w:t>
      </w:r>
      <w:r w:rsidR="00075364" w:rsidRPr="006238FF">
        <w:t xml:space="preserve"> and his associates for </w:t>
      </w:r>
      <w:r w:rsidR="00075364" w:rsidRPr="00B81307">
        <w:t>their benefit</w:t>
      </w:r>
      <w:r>
        <w:t>’</w:t>
      </w:r>
      <w:r w:rsidR="00075364" w:rsidRPr="000320EB">
        <w:t xml:space="preserve"> </w:t>
      </w:r>
      <w:r w:rsidR="00075364">
        <w:rPr>
          <w:rStyle w:val="ExampleSource"/>
        </w:rPr>
        <w:t>[Elicited BR130221.035</w:t>
      </w:r>
      <w:r w:rsidR="00075364" w:rsidRPr="000320EB">
        <w:rPr>
          <w:rStyle w:val="ExampleSource"/>
        </w:rPr>
        <w:t>]</w:t>
      </w:r>
    </w:p>
    <w:tbl>
      <w:tblPr>
        <w:tblW w:w="0" w:type="auto"/>
        <w:tblCellMar>
          <w:left w:w="42" w:type="dxa"/>
          <w:right w:w="42" w:type="dxa"/>
        </w:tblCellMar>
        <w:tblLook w:val="01E0" w:firstRow="1" w:lastRow="1" w:firstColumn="1" w:lastColumn="1" w:noHBand="0" w:noVBand="0"/>
      </w:tblPr>
      <w:tblGrid>
        <w:gridCol w:w="709"/>
        <w:gridCol w:w="651"/>
        <w:gridCol w:w="462"/>
        <w:gridCol w:w="773"/>
        <w:gridCol w:w="484"/>
        <w:gridCol w:w="540"/>
        <w:gridCol w:w="996"/>
        <w:gridCol w:w="529"/>
        <w:gridCol w:w="540"/>
        <w:gridCol w:w="540"/>
        <w:gridCol w:w="540"/>
      </w:tblGrid>
      <w:tr w:rsidR="00AC23C4" w:rsidRPr="006238FF" w14:paraId="55C3FBA6" w14:textId="77777777" w:rsidTr="00AC23C4">
        <w:tc>
          <w:tcPr>
            <w:tcW w:w="709" w:type="dxa"/>
            <w:shd w:val="clear" w:color="auto" w:fill="auto"/>
          </w:tcPr>
          <w:p w14:paraId="31D76542" w14:textId="77777777" w:rsidR="00075364" w:rsidRPr="006238FF" w:rsidRDefault="00075364" w:rsidP="00075364">
            <w:pPr>
              <w:pStyle w:val="Text"/>
            </w:pPr>
            <w:bookmarkStart w:id="4446" w:name="_Ref348362997"/>
            <w:r w:rsidRPr="006238FF">
              <w:t>(</w:t>
            </w:r>
            <w:fldSimple w:instr=" SEQ ( \* ARABIC \s 1 ">
              <w:r w:rsidR="00154D81">
                <w:rPr>
                  <w:noProof/>
                </w:rPr>
                <w:t>28</w:t>
              </w:r>
            </w:fldSimple>
            <w:r w:rsidRPr="006238FF">
              <w:t>)</w:t>
            </w:r>
            <w:bookmarkEnd w:id="4446"/>
          </w:p>
        </w:tc>
        <w:tc>
          <w:tcPr>
            <w:tcW w:w="651" w:type="dxa"/>
            <w:shd w:val="clear" w:color="auto" w:fill="auto"/>
          </w:tcPr>
          <w:p w14:paraId="2F545305" w14:textId="77777777" w:rsidR="00075364" w:rsidRPr="006238FF" w:rsidRDefault="00075364" w:rsidP="00075364">
            <w:pPr>
              <w:pStyle w:val="Text"/>
            </w:pPr>
            <w:r w:rsidRPr="006238FF">
              <w:t>bapa</w:t>
            </w:r>
          </w:p>
        </w:tc>
        <w:tc>
          <w:tcPr>
            <w:tcW w:w="462" w:type="dxa"/>
            <w:shd w:val="clear" w:color="auto" w:fill="auto"/>
          </w:tcPr>
          <w:p w14:paraId="5101A994" w14:textId="77777777" w:rsidR="00075364" w:rsidRPr="006238FF" w:rsidRDefault="00075364" w:rsidP="00075364">
            <w:pPr>
              <w:pStyle w:val="Text"/>
            </w:pPr>
            <w:r w:rsidRPr="006238FF">
              <w:t>de</w:t>
            </w:r>
          </w:p>
        </w:tc>
        <w:tc>
          <w:tcPr>
            <w:tcW w:w="773" w:type="dxa"/>
            <w:shd w:val="clear" w:color="auto" w:fill="auto"/>
          </w:tcPr>
          <w:p w14:paraId="47D36689" w14:textId="77777777" w:rsidR="00075364" w:rsidRPr="006238FF" w:rsidRDefault="00075364" w:rsidP="00075364">
            <w:pPr>
              <w:pStyle w:val="Text"/>
            </w:pPr>
            <w:r w:rsidRPr="006238FF">
              <w:t>su</w:t>
            </w:r>
          </w:p>
        </w:tc>
        <w:tc>
          <w:tcPr>
            <w:tcW w:w="484" w:type="dxa"/>
            <w:shd w:val="clear" w:color="auto" w:fill="auto"/>
          </w:tcPr>
          <w:p w14:paraId="14117275" w14:textId="77777777" w:rsidR="00075364" w:rsidRPr="00B06C11" w:rsidRDefault="00075364" w:rsidP="00075364">
            <w:pPr>
              <w:pStyle w:val="Text"/>
              <w:rPr>
                <w:rStyle w:val="ChBlueBold"/>
              </w:rPr>
            </w:pPr>
            <w:r w:rsidRPr="00B06C11">
              <w:rPr>
                <w:rStyle w:val="ChBlueBold"/>
              </w:rPr>
              <w:t>bli</w:t>
            </w:r>
          </w:p>
        </w:tc>
        <w:tc>
          <w:tcPr>
            <w:tcW w:w="540" w:type="dxa"/>
            <w:shd w:val="clear" w:color="auto" w:fill="auto"/>
          </w:tcPr>
          <w:p w14:paraId="7C60C06D" w14:textId="77777777" w:rsidR="00075364" w:rsidRPr="006238FF" w:rsidRDefault="00075364" w:rsidP="00075364">
            <w:pPr>
              <w:pStyle w:val="Text"/>
            </w:pPr>
            <w:r w:rsidRPr="006238FF">
              <w:t>baju</w:t>
            </w:r>
          </w:p>
        </w:tc>
        <w:tc>
          <w:tcPr>
            <w:tcW w:w="996" w:type="dxa"/>
            <w:shd w:val="clear" w:color="auto" w:fill="auto"/>
          </w:tcPr>
          <w:p w14:paraId="26C31235" w14:textId="77777777" w:rsidR="00075364" w:rsidRPr="006238FF" w:rsidRDefault="00075364" w:rsidP="00075364">
            <w:pPr>
              <w:pStyle w:val="Text"/>
            </w:pPr>
            <w:r w:rsidRPr="006238FF">
              <w:t>natal</w:t>
            </w:r>
          </w:p>
        </w:tc>
        <w:tc>
          <w:tcPr>
            <w:tcW w:w="529" w:type="dxa"/>
            <w:shd w:val="clear" w:color="auto" w:fill="auto"/>
          </w:tcPr>
          <w:p w14:paraId="249E316E" w14:textId="77777777" w:rsidR="00075364" w:rsidRPr="006238FF" w:rsidRDefault="00075364" w:rsidP="00075364">
            <w:pPr>
              <w:pStyle w:val="Text"/>
            </w:pPr>
            <w:r w:rsidRPr="006238FF">
              <w:t>buat</w:t>
            </w:r>
          </w:p>
        </w:tc>
        <w:tc>
          <w:tcPr>
            <w:tcW w:w="540" w:type="dxa"/>
            <w:shd w:val="clear" w:color="auto" w:fill="auto"/>
          </w:tcPr>
          <w:p w14:paraId="63DB08F3" w14:textId="77777777" w:rsidR="00075364" w:rsidRPr="006238FF" w:rsidRDefault="00075364" w:rsidP="00075364">
            <w:pPr>
              <w:pStyle w:val="Text"/>
            </w:pPr>
            <w:r w:rsidRPr="006238FF">
              <w:t>sa</w:t>
            </w:r>
          </w:p>
        </w:tc>
        <w:tc>
          <w:tcPr>
            <w:tcW w:w="540" w:type="dxa"/>
            <w:shd w:val="clear" w:color="auto" w:fill="auto"/>
          </w:tcPr>
          <w:p w14:paraId="64F330C3" w14:textId="77777777" w:rsidR="00075364" w:rsidRPr="006238FF" w:rsidRDefault="00075364" w:rsidP="00075364">
            <w:pPr>
              <w:pStyle w:val="Text"/>
            </w:pPr>
            <w:r w:rsidRPr="006238FF">
              <w:t>pu</w:t>
            </w:r>
          </w:p>
        </w:tc>
        <w:tc>
          <w:tcPr>
            <w:tcW w:w="540" w:type="dxa"/>
            <w:shd w:val="clear" w:color="auto" w:fill="auto"/>
          </w:tcPr>
          <w:p w14:paraId="60A2848D" w14:textId="77777777" w:rsidR="00075364" w:rsidRPr="006238FF" w:rsidRDefault="00075364" w:rsidP="00075364">
            <w:pPr>
              <w:pStyle w:val="Text"/>
            </w:pPr>
            <w:r w:rsidRPr="006238FF">
              <w:t>ade</w:t>
            </w:r>
          </w:p>
        </w:tc>
      </w:tr>
      <w:tr w:rsidR="00AC23C4" w:rsidRPr="000320EB" w14:paraId="7955F0DF" w14:textId="77777777" w:rsidTr="00AC23C4">
        <w:tc>
          <w:tcPr>
            <w:tcW w:w="709" w:type="dxa"/>
            <w:shd w:val="clear" w:color="auto" w:fill="auto"/>
          </w:tcPr>
          <w:p w14:paraId="5A99F4C2" w14:textId="77777777" w:rsidR="00075364" w:rsidRPr="000320EB" w:rsidRDefault="00075364" w:rsidP="00075364">
            <w:pPr>
              <w:pStyle w:val="GlossEng"/>
            </w:pPr>
          </w:p>
        </w:tc>
        <w:tc>
          <w:tcPr>
            <w:tcW w:w="651" w:type="dxa"/>
            <w:shd w:val="clear" w:color="auto" w:fill="auto"/>
          </w:tcPr>
          <w:p w14:paraId="5F4F8E11" w14:textId="77777777" w:rsidR="00075364" w:rsidRPr="000320EB" w:rsidRDefault="00075364" w:rsidP="00075364">
            <w:pPr>
              <w:pStyle w:val="GlossEng"/>
            </w:pPr>
            <w:r w:rsidRPr="000320EB">
              <w:t>father</w:t>
            </w:r>
          </w:p>
        </w:tc>
        <w:tc>
          <w:tcPr>
            <w:tcW w:w="462" w:type="dxa"/>
            <w:shd w:val="clear" w:color="auto" w:fill="auto"/>
          </w:tcPr>
          <w:p w14:paraId="0A0A08FB" w14:textId="77777777" w:rsidR="00075364" w:rsidRPr="0099608C" w:rsidRDefault="00075364" w:rsidP="00075364">
            <w:pPr>
              <w:pStyle w:val="GlossEng"/>
              <w:rPr>
                <w:rStyle w:val="ChSmallCaps"/>
              </w:rPr>
            </w:pPr>
            <w:r w:rsidRPr="0099608C">
              <w:rPr>
                <w:rStyle w:val="ChSmallCaps"/>
              </w:rPr>
              <w:t>3sg</w:t>
            </w:r>
          </w:p>
        </w:tc>
        <w:tc>
          <w:tcPr>
            <w:tcW w:w="773" w:type="dxa"/>
            <w:shd w:val="clear" w:color="auto" w:fill="auto"/>
          </w:tcPr>
          <w:p w14:paraId="3E0740C1" w14:textId="77777777" w:rsidR="00075364" w:rsidRPr="000320EB" w:rsidRDefault="00075364" w:rsidP="00075364">
            <w:pPr>
              <w:pStyle w:val="GlossEng"/>
            </w:pPr>
            <w:r w:rsidRPr="000320EB">
              <w:t>already</w:t>
            </w:r>
          </w:p>
        </w:tc>
        <w:tc>
          <w:tcPr>
            <w:tcW w:w="484" w:type="dxa"/>
            <w:shd w:val="clear" w:color="auto" w:fill="auto"/>
          </w:tcPr>
          <w:p w14:paraId="374BEF1A" w14:textId="77777777" w:rsidR="00075364" w:rsidRPr="000320EB" w:rsidRDefault="00075364" w:rsidP="00075364">
            <w:pPr>
              <w:pStyle w:val="GlossEng"/>
            </w:pPr>
            <w:r w:rsidRPr="000320EB">
              <w:t>buy</w:t>
            </w:r>
          </w:p>
        </w:tc>
        <w:tc>
          <w:tcPr>
            <w:tcW w:w="540" w:type="dxa"/>
            <w:shd w:val="clear" w:color="auto" w:fill="auto"/>
          </w:tcPr>
          <w:p w14:paraId="77207AC1" w14:textId="77777777" w:rsidR="00075364" w:rsidRPr="000320EB" w:rsidRDefault="00075364" w:rsidP="00075364">
            <w:pPr>
              <w:pStyle w:val="GlossEng"/>
            </w:pPr>
            <w:r w:rsidRPr="000320EB">
              <w:t>shirt</w:t>
            </w:r>
          </w:p>
        </w:tc>
        <w:tc>
          <w:tcPr>
            <w:tcW w:w="996" w:type="dxa"/>
            <w:shd w:val="clear" w:color="auto" w:fill="auto"/>
          </w:tcPr>
          <w:p w14:paraId="341234CD" w14:textId="77777777" w:rsidR="00075364" w:rsidRPr="000320EB" w:rsidRDefault="00075364" w:rsidP="00075364">
            <w:pPr>
              <w:pStyle w:val="GlossEng"/>
            </w:pPr>
            <w:r w:rsidRPr="000320EB">
              <w:t>Christmas</w:t>
            </w:r>
          </w:p>
        </w:tc>
        <w:tc>
          <w:tcPr>
            <w:tcW w:w="529" w:type="dxa"/>
            <w:shd w:val="clear" w:color="auto" w:fill="auto"/>
          </w:tcPr>
          <w:p w14:paraId="39806B86" w14:textId="77777777" w:rsidR="00075364" w:rsidRPr="000320EB" w:rsidRDefault="00075364" w:rsidP="00075364">
            <w:pPr>
              <w:pStyle w:val="GlossEng"/>
            </w:pPr>
            <w:r w:rsidRPr="000320EB">
              <w:t>for</w:t>
            </w:r>
          </w:p>
        </w:tc>
        <w:tc>
          <w:tcPr>
            <w:tcW w:w="540" w:type="dxa"/>
            <w:shd w:val="clear" w:color="auto" w:fill="auto"/>
          </w:tcPr>
          <w:p w14:paraId="0EA9BF5C" w14:textId="77777777" w:rsidR="00075364" w:rsidRPr="0099608C" w:rsidRDefault="00075364" w:rsidP="00075364">
            <w:pPr>
              <w:pStyle w:val="GlossEng"/>
              <w:rPr>
                <w:rStyle w:val="ChSmallCaps"/>
              </w:rPr>
            </w:pPr>
            <w:r w:rsidRPr="0099608C">
              <w:rPr>
                <w:rStyle w:val="ChSmallCaps"/>
              </w:rPr>
              <w:t>1sg</w:t>
            </w:r>
          </w:p>
        </w:tc>
        <w:tc>
          <w:tcPr>
            <w:tcW w:w="540" w:type="dxa"/>
            <w:shd w:val="clear" w:color="auto" w:fill="auto"/>
          </w:tcPr>
          <w:p w14:paraId="211EF16F" w14:textId="77777777" w:rsidR="00075364" w:rsidRPr="0099608C" w:rsidRDefault="00075364" w:rsidP="00075364">
            <w:pPr>
              <w:pStyle w:val="GlossEng"/>
              <w:rPr>
                <w:rStyle w:val="ChSmallCaps"/>
              </w:rPr>
            </w:pPr>
            <w:r w:rsidRPr="0099608C">
              <w:rPr>
                <w:rStyle w:val="ChSmallCaps"/>
              </w:rPr>
              <w:t>poss</w:t>
            </w:r>
          </w:p>
        </w:tc>
        <w:tc>
          <w:tcPr>
            <w:tcW w:w="540" w:type="dxa"/>
            <w:shd w:val="clear" w:color="auto" w:fill="auto"/>
          </w:tcPr>
          <w:p w14:paraId="3B20EDF7" w14:textId="77777777" w:rsidR="00075364" w:rsidRPr="000320EB" w:rsidRDefault="00075364" w:rsidP="00075364">
            <w:pPr>
              <w:pStyle w:val="GlossEng"/>
            </w:pPr>
            <w:r w:rsidRPr="000320EB">
              <w:t>ySb</w:t>
            </w:r>
          </w:p>
        </w:tc>
      </w:tr>
    </w:tbl>
    <w:p w14:paraId="71069A89" w14:textId="15BBA6BE" w:rsidR="00075364" w:rsidRPr="000320EB" w:rsidRDefault="00B7093A" w:rsidP="00075364">
      <w:pPr>
        <w:pStyle w:val="FreeTranslEng"/>
      </w:pPr>
      <w:r>
        <w:t>‘</w:t>
      </w:r>
      <w:r w:rsidR="00075364" w:rsidRPr="000320EB">
        <w:t xml:space="preserve">father already </w:t>
      </w:r>
      <w:r w:rsidR="00075364" w:rsidRPr="00B06C11">
        <w:rPr>
          <w:rStyle w:val="ChBlueBold"/>
        </w:rPr>
        <w:t>bought</w:t>
      </w:r>
      <w:r w:rsidR="00075364" w:rsidRPr="000320EB">
        <w:t xml:space="preserve"> a </w:t>
      </w:r>
      <w:r w:rsidR="00075364" w:rsidRPr="006238FF">
        <w:t>Christmas shirt for my younger sibling</w:t>
      </w:r>
      <w:r>
        <w:t>’</w:t>
      </w:r>
      <w:r w:rsidR="00075364" w:rsidRPr="000320EB">
        <w:t xml:space="preserve"> </w:t>
      </w:r>
      <w:r w:rsidR="00075364" w:rsidRPr="000320EB">
        <w:rPr>
          <w:rStyle w:val="ExampleSource"/>
        </w:rPr>
        <w:t>[Elicited BR130221.002]</w:t>
      </w:r>
    </w:p>
    <w:tbl>
      <w:tblPr>
        <w:tblW w:w="5073" w:type="dxa"/>
        <w:tblCellMar>
          <w:left w:w="42" w:type="dxa"/>
          <w:right w:w="42" w:type="dxa"/>
        </w:tblCellMar>
        <w:tblLook w:val="01E0" w:firstRow="1" w:lastRow="1" w:firstColumn="1" w:lastColumn="1" w:noHBand="0" w:noVBand="0"/>
      </w:tblPr>
      <w:tblGrid>
        <w:gridCol w:w="709"/>
        <w:gridCol w:w="284"/>
        <w:gridCol w:w="968"/>
        <w:gridCol w:w="489"/>
        <w:gridCol w:w="762"/>
        <w:gridCol w:w="777"/>
        <w:gridCol w:w="595"/>
        <w:gridCol w:w="489"/>
      </w:tblGrid>
      <w:tr w:rsidR="00AC23C4" w:rsidRPr="006238FF" w14:paraId="71E6BC27" w14:textId="77777777" w:rsidTr="00AC23C4">
        <w:tc>
          <w:tcPr>
            <w:tcW w:w="709" w:type="dxa"/>
            <w:shd w:val="clear" w:color="auto" w:fill="auto"/>
          </w:tcPr>
          <w:p w14:paraId="25637FF8" w14:textId="77777777" w:rsidR="00075364" w:rsidRPr="006238FF" w:rsidRDefault="00075364" w:rsidP="00075364">
            <w:pPr>
              <w:pStyle w:val="Text"/>
            </w:pPr>
            <w:bookmarkStart w:id="4447" w:name="_Ref349227831"/>
            <w:r w:rsidRPr="006238FF">
              <w:t>(</w:t>
            </w:r>
            <w:fldSimple w:instr=" SEQ ( \* ARABIC \s 1 ">
              <w:r w:rsidR="00154D81">
                <w:rPr>
                  <w:noProof/>
                </w:rPr>
                <w:t>29</w:t>
              </w:r>
            </w:fldSimple>
            <w:r w:rsidRPr="006238FF">
              <w:t>)</w:t>
            </w:r>
            <w:bookmarkEnd w:id="4447"/>
          </w:p>
        </w:tc>
        <w:tc>
          <w:tcPr>
            <w:tcW w:w="284" w:type="dxa"/>
            <w:shd w:val="clear" w:color="auto" w:fill="auto"/>
          </w:tcPr>
          <w:p w14:paraId="75310CDB" w14:textId="77777777" w:rsidR="00075364" w:rsidRPr="006238FF" w:rsidRDefault="00075364" w:rsidP="00075364">
            <w:pPr>
              <w:pStyle w:val="Text"/>
            </w:pPr>
            <w:r w:rsidRPr="006238FF">
              <w:t>…</w:t>
            </w:r>
          </w:p>
        </w:tc>
        <w:tc>
          <w:tcPr>
            <w:tcW w:w="968" w:type="dxa"/>
            <w:shd w:val="clear" w:color="auto" w:fill="auto"/>
          </w:tcPr>
          <w:p w14:paraId="75C71D80" w14:textId="77777777" w:rsidR="00075364" w:rsidRPr="006238FF" w:rsidRDefault="00075364" w:rsidP="00075364">
            <w:pPr>
              <w:pStyle w:val="Text"/>
            </w:pPr>
            <w:r w:rsidRPr="006238FF">
              <w:t>nanti</w:t>
            </w:r>
          </w:p>
        </w:tc>
        <w:tc>
          <w:tcPr>
            <w:tcW w:w="489" w:type="dxa"/>
            <w:shd w:val="clear" w:color="auto" w:fill="auto"/>
          </w:tcPr>
          <w:p w14:paraId="72C39FB9" w14:textId="77777777" w:rsidR="00075364" w:rsidRPr="006238FF" w:rsidRDefault="00075364" w:rsidP="00075364">
            <w:pPr>
              <w:pStyle w:val="Text"/>
            </w:pPr>
            <w:r w:rsidRPr="006238FF">
              <w:t>sa</w:t>
            </w:r>
          </w:p>
        </w:tc>
        <w:tc>
          <w:tcPr>
            <w:tcW w:w="762" w:type="dxa"/>
            <w:shd w:val="clear" w:color="auto" w:fill="auto"/>
          </w:tcPr>
          <w:p w14:paraId="55D36F85" w14:textId="77777777" w:rsidR="00075364" w:rsidRPr="00B06C11" w:rsidRDefault="00075364" w:rsidP="00075364">
            <w:pPr>
              <w:pStyle w:val="Text"/>
              <w:rPr>
                <w:rStyle w:val="ChBlueBold"/>
              </w:rPr>
            </w:pPr>
            <w:r w:rsidRPr="00B06C11">
              <w:rPr>
                <w:rStyle w:val="ChBlueBold"/>
              </w:rPr>
              <w:t>ceritra</w:t>
            </w:r>
          </w:p>
        </w:tc>
        <w:tc>
          <w:tcPr>
            <w:tcW w:w="777" w:type="dxa"/>
            <w:shd w:val="clear" w:color="auto" w:fill="auto"/>
          </w:tcPr>
          <w:p w14:paraId="2B6A3023" w14:textId="77777777" w:rsidR="00075364" w:rsidRPr="006238FF" w:rsidRDefault="00075364" w:rsidP="00075364">
            <w:pPr>
              <w:pStyle w:val="Text"/>
            </w:pPr>
            <w:r w:rsidRPr="006238FF">
              <w:t>ini</w:t>
            </w:r>
          </w:p>
        </w:tc>
        <w:tc>
          <w:tcPr>
            <w:tcW w:w="595" w:type="dxa"/>
            <w:shd w:val="clear" w:color="auto" w:fill="auto"/>
          </w:tcPr>
          <w:p w14:paraId="23C57AFE" w14:textId="77777777" w:rsidR="00075364" w:rsidRPr="006238FF" w:rsidRDefault="00075364" w:rsidP="00075364">
            <w:pPr>
              <w:pStyle w:val="Text"/>
            </w:pPr>
            <w:r w:rsidRPr="006238FF">
              <w:t>sama</w:t>
            </w:r>
          </w:p>
        </w:tc>
        <w:tc>
          <w:tcPr>
            <w:tcW w:w="489" w:type="dxa"/>
            <w:shd w:val="clear" w:color="auto" w:fill="auto"/>
          </w:tcPr>
          <w:p w14:paraId="6A0C38AA" w14:textId="77777777" w:rsidR="00075364" w:rsidRPr="006238FF" w:rsidRDefault="00075364" w:rsidP="00075364">
            <w:pPr>
              <w:pStyle w:val="Text"/>
            </w:pPr>
            <w:r w:rsidRPr="006238FF">
              <w:t>dia</w:t>
            </w:r>
          </w:p>
        </w:tc>
      </w:tr>
      <w:tr w:rsidR="00AC23C4" w:rsidRPr="00AC23C4" w14:paraId="24C52860" w14:textId="77777777" w:rsidTr="00AC23C4">
        <w:tc>
          <w:tcPr>
            <w:tcW w:w="709" w:type="dxa"/>
            <w:shd w:val="clear" w:color="auto" w:fill="auto"/>
          </w:tcPr>
          <w:p w14:paraId="3BCD21AC" w14:textId="77777777" w:rsidR="00075364" w:rsidRPr="000320EB" w:rsidRDefault="00075364" w:rsidP="00075364">
            <w:pPr>
              <w:pStyle w:val="GlossEng"/>
            </w:pPr>
          </w:p>
        </w:tc>
        <w:tc>
          <w:tcPr>
            <w:tcW w:w="284" w:type="dxa"/>
            <w:shd w:val="clear" w:color="auto" w:fill="auto"/>
          </w:tcPr>
          <w:p w14:paraId="4791A6EA" w14:textId="77777777" w:rsidR="00075364" w:rsidRPr="000320EB" w:rsidRDefault="00075364" w:rsidP="00075364">
            <w:pPr>
              <w:pStyle w:val="GlossEng"/>
            </w:pPr>
          </w:p>
        </w:tc>
        <w:tc>
          <w:tcPr>
            <w:tcW w:w="968" w:type="dxa"/>
            <w:shd w:val="clear" w:color="auto" w:fill="auto"/>
          </w:tcPr>
          <w:p w14:paraId="39BD3A45" w14:textId="77777777" w:rsidR="00075364" w:rsidRPr="000320EB" w:rsidRDefault="00075364" w:rsidP="00075364">
            <w:pPr>
              <w:pStyle w:val="GlossEng"/>
            </w:pPr>
            <w:r w:rsidRPr="00AC23C4">
              <w:rPr>
                <w:szCs w:val="19"/>
              </w:rPr>
              <w:t>very.soon</w:t>
            </w:r>
          </w:p>
        </w:tc>
        <w:tc>
          <w:tcPr>
            <w:tcW w:w="489" w:type="dxa"/>
            <w:shd w:val="clear" w:color="auto" w:fill="auto"/>
          </w:tcPr>
          <w:p w14:paraId="2B714C0C" w14:textId="77777777" w:rsidR="00075364" w:rsidRPr="0099608C" w:rsidRDefault="00075364" w:rsidP="00075364">
            <w:pPr>
              <w:pStyle w:val="GlossEng"/>
              <w:rPr>
                <w:rStyle w:val="ChSmallCaps"/>
              </w:rPr>
            </w:pPr>
            <w:r w:rsidRPr="0099608C">
              <w:rPr>
                <w:rStyle w:val="ChSmallCaps"/>
              </w:rPr>
              <w:t>1sg</w:t>
            </w:r>
          </w:p>
        </w:tc>
        <w:tc>
          <w:tcPr>
            <w:tcW w:w="762" w:type="dxa"/>
            <w:shd w:val="clear" w:color="auto" w:fill="auto"/>
          </w:tcPr>
          <w:p w14:paraId="347F402D" w14:textId="77777777" w:rsidR="00075364" w:rsidRPr="000320EB" w:rsidRDefault="00075364" w:rsidP="00075364">
            <w:pPr>
              <w:pStyle w:val="GlossEng"/>
            </w:pPr>
            <w:r w:rsidRPr="000320EB">
              <w:t>tell</w:t>
            </w:r>
          </w:p>
        </w:tc>
        <w:tc>
          <w:tcPr>
            <w:tcW w:w="777" w:type="dxa"/>
            <w:shd w:val="clear" w:color="auto" w:fill="auto"/>
          </w:tcPr>
          <w:p w14:paraId="10CDD3B2" w14:textId="77777777" w:rsidR="00075364" w:rsidRPr="0099608C" w:rsidRDefault="00075364" w:rsidP="00075364">
            <w:pPr>
              <w:pStyle w:val="GlossEng"/>
              <w:rPr>
                <w:rStyle w:val="ChSmallCaps"/>
              </w:rPr>
            </w:pPr>
            <w:r w:rsidRPr="0099608C">
              <w:rPr>
                <w:rStyle w:val="ChSmallCaps"/>
              </w:rPr>
              <w:t>d.prox</w:t>
            </w:r>
          </w:p>
        </w:tc>
        <w:tc>
          <w:tcPr>
            <w:tcW w:w="595" w:type="dxa"/>
            <w:shd w:val="clear" w:color="auto" w:fill="auto"/>
          </w:tcPr>
          <w:p w14:paraId="433F02DE" w14:textId="77777777" w:rsidR="00075364" w:rsidRPr="000320EB" w:rsidRDefault="00075364" w:rsidP="00075364">
            <w:pPr>
              <w:pStyle w:val="GlossEng"/>
            </w:pPr>
            <w:r w:rsidRPr="000320EB">
              <w:t>to</w:t>
            </w:r>
          </w:p>
        </w:tc>
        <w:tc>
          <w:tcPr>
            <w:tcW w:w="489" w:type="dxa"/>
            <w:shd w:val="clear" w:color="auto" w:fill="auto"/>
          </w:tcPr>
          <w:p w14:paraId="635DE91F" w14:textId="77777777" w:rsidR="00075364" w:rsidRPr="0099608C" w:rsidRDefault="00075364" w:rsidP="00075364">
            <w:pPr>
              <w:pStyle w:val="GlossEng"/>
              <w:rPr>
                <w:rStyle w:val="ChSmallCaps"/>
              </w:rPr>
            </w:pPr>
            <w:r w:rsidRPr="0099608C">
              <w:rPr>
                <w:rStyle w:val="ChSmallCaps"/>
              </w:rPr>
              <w:t>3sg</w:t>
            </w:r>
          </w:p>
        </w:tc>
      </w:tr>
    </w:tbl>
    <w:p w14:paraId="3AAAA3BF" w14:textId="1519547F" w:rsidR="00075364" w:rsidRPr="000320EB" w:rsidRDefault="00B7093A" w:rsidP="00075364">
      <w:pPr>
        <w:pStyle w:val="FreeTranslEng"/>
      </w:pPr>
      <w:r>
        <w:t>‘</w:t>
      </w:r>
      <w:r w:rsidR="00075364" w:rsidRPr="006238FF">
        <w:t>[when he has returned home,] then I</w:t>
      </w:r>
      <w:r>
        <w:t>’</w:t>
      </w:r>
      <w:r w:rsidR="00075364" w:rsidRPr="006238FF">
        <w:t xml:space="preserve">ll </w:t>
      </w:r>
      <w:r w:rsidR="00075364" w:rsidRPr="00B06C11">
        <w:rPr>
          <w:rStyle w:val="ChBlueBold"/>
        </w:rPr>
        <w:t>tell</w:t>
      </w:r>
      <w:r w:rsidR="00075364" w:rsidRPr="006238FF">
        <w:t xml:space="preserve"> this to him</w:t>
      </w:r>
      <w:r>
        <w:t>’</w:t>
      </w:r>
      <w:r w:rsidR="00075364" w:rsidRPr="000320EB">
        <w:t xml:space="preserve"> </w:t>
      </w:r>
      <w:r w:rsidR="00075364" w:rsidRPr="000320EB">
        <w:rPr>
          <w:rStyle w:val="ExampleSource"/>
        </w:rPr>
        <w:t>[080921-010-Cv.0004]</w:t>
      </w:r>
    </w:p>
    <w:tbl>
      <w:tblPr>
        <w:tblW w:w="5952" w:type="dxa"/>
        <w:tblCellMar>
          <w:left w:w="42" w:type="dxa"/>
          <w:right w:w="42" w:type="dxa"/>
        </w:tblCellMar>
        <w:tblLook w:val="01E0" w:firstRow="1" w:lastRow="1" w:firstColumn="1" w:lastColumn="1" w:noHBand="0" w:noVBand="0"/>
      </w:tblPr>
      <w:tblGrid>
        <w:gridCol w:w="709"/>
        <w:gridCol w:w="489"/>
        <w:gridCol w:w="529"/>
        <w:gridCol w:w="618"/>
        <w:gridCol w:w="640"/>
        <w:gridCol w:w="629"/>
        <w:gridCol w:w="529"/>
        <w:gridCol w:w="529"/>
        <w:gridCol w:w="629"/>
        <w:gridCol w:w="651"/>
      </w:tblGrid>
      <w:tr w:rsidR="00AC23C4" w:rsidRPr="006238FF" w14:paraId="40A51027" w14:textId="77777777" w:rsidTr="00AC23C4">
        <w:tc>
          <w:tcPr>
            <w:tcW w:w="709" w:type="dxa"/>
            <w:shd w:val="clear" w:color="auto" w:fill="auto"/>
          </w:tcPr>
          <w:p w14:paraId="3F58AB0E" w14:textId="77777777" w:rsidR="00075364" w:rsidRPr="006238FF" w:rsidRDefault="00075364" w:rsidP="00075364">
            <w:pPr>
              <w:pStyle w:val="Text"/>
            </w:pPr>
            <w:bookmarkStart w:id="4448" w:name="_Ref348362998"/>
            <w:r w:rsidRPr="006238FF">
              <w:t>(</w:t>
            </w:r>
            <w:fldSimple w:instr=" SEQ ( \* ARABIC \s 1 ">
              <w:r w:rsidR="00154D81">
                <w:rPr>
                  <w:noProof/>
                </w:rPr>
                <w:t>30</w:t>
              </w:r>
            </w:fldSimple>
            <w:r w:rsidRPr="006238FF">
              <w:t>)</w:t>
            </w:r>
            <w:bookmarkEnd w:id="4448"/>
          </w:p>
        </w:tc>
        <w:tc>
          <w:tcPr>
            <w:tcW w:w="489" w:type="dxa"/>
            <w:shd w:val="clear" w:color="auto" w:fill="auto"/>
          </w:tcPr>
          <w:p w14:paraId="47A71BAA" w14:textId="77777777" w:rsidR="00075364" w:rsidRPr="006238FF" w:rsidRDefault="00075364" w:rsidP="00075364">
            <w:pPr>
              <w:pStyle w:val="Text"/>
            </w:pPr>
            <w:r w:rsidRPr="006238FF">
              <w:t>sa</w:t>
            </w:r>
          </w:p>
        </w:tc>
        <w:tc>
          <w:tcPr>
            <w:tcW w:w="529" w:type="dxa"/>
            <w:shd w:val="clear" w:color="auto" w:fill="auto"/>
          </w:tcPr>
          <w:p w14:paraId="70DD31F4" w14:textId="77777777" w:rsidR="00075364" w:rsidRPr="00B06C11" w:rsidRDefault="00075364" w:rsidP="00075364">
            <w:pPr>
              <w:pStyle w:val="Text"/>
              <w:rPr>
                <w:rStyle w:val="ChBlueBold"/>
              </w:rPr>
            </w:pPr>
            <w:r w:rsidRPr="00B06C11">
              <w:rPr>
                <w:rStyle w:val="ChBlueBold"/>
              </w:rPr>
              <w:t>kasi</w:t>
            </w:r>
          </w:p>
        </w:tc>
        <w:tc>
          <w:tcPr>
            <w:tcW w:w="618" w:type="dxa"/>
            <w:shd w:val="clear" w:color="auto" w:fill="auto"/>
          </w:tcPr>
          <w:p w14:paraId="70D25EBD" w14:textId="77777777" w:rsidR="00075364" w:rsidRPr="006238FF" w:rsidRDefault="00075364" w:rsidP="00075364">
            <w:pPr>
              <w:pStyle w:val="Text"/>
            </w:pPr>
            <w:r w:rsidRPr="006238FF">
              <w:t>hadia</w:t>
            </w:r>
          </w:p>
        </w:tc>
        <w:tc>
          <w:tcPr>
            <w:tcW w:w="640" w:type="dxa"/>
            <w:shd w:val="clear" w:color="auto" w:fill="auto"/>
          </w:tcPr>
          <w:p w14:paraId="518977AA" w14:textId="77777777" w:rsidR="00075364" w:rsidRPr="006238FF" w:rsidRDefault="00075364" w:rsidP="00075364">
            <w:pPr>
              <w:pStyle w:val="Text"/>
            </w:pPr>
            <w:r w:rsidRPr="006238FF">
              <w:t>untuk</w:t>
            </w:r>
          </w:p>
        </w:tc>
        <w:tc>
          <w:tcPr>
            <w:tcW w:w="629" w:type="dxa"/>
            <w:shd w:val="clear" w:color="auto" w:fill="auto"/>
          </w:tcPr>
          <w:p w14:paraId="21C08A1A" w14:textId="77777777" w:rsidR="00075364" w:rsidRPr="006238FF" w:rsidRDefault="00075364" w:rsidP="00075364">
            <w:pPr>
              <w:pStyle w:val="Text"/>
            </w:pPr>
            <w:r w:rsidRPr="006238FF">
              <w:t>kamu</w:t>
            </w:r>
          </w:p>
        </w:tc>
        <w:tc>
          <w:tcPr>
            <w:tcW w:w="529" w:type="dxa"/>
            <w:shd w:val="clear" w:color="auto" w:fill="auto"/>
          </w:tcPr>
          <w:p w14:paraId="727EDD03" w14:textId="77777777" w:rsidR="00075364" w:rsidRPr="006238FF" w:rsidRDefault="00075364" w:rsidP="00075364">
            <w:pPr>
              <w:pStyle w:val="Text"/>
            </w:pPr>
            <w:r w:rsidRPr="006238FF">
              <w:t>kalo</w:t>
            </w:r>
          </w:p>
        </w:tc>
        <w:tc>
          <w:tcPr>
            <w:tcW w:w="529" w:type="dxa"/>
            <w:shd w:val="clear" w:color="auto" w:fill="auto"/>
          </w:tcPr>
          <w:p w14:paraId="07F1A691" w14:textId="77777777" w:rsidR="00075364" w:rsidRPr="006238FF" w:rsidRDefault="00075364" w:rsidP="00075364">
            <w:pPr>
              <w:pStyle w:val="Text"/>
            </w:pPr>
            <w:r w:rsidRPr="006238FF">
              <w:t>kam</w:t>
            </w:r>
          </w:p>
        </w:tc>
        <w:tc>
          <w:tcPr>
            <w:tcW w:w="629" w:type="dxa"/>
            <w:shd w:val="clear" w:color="auto" w:fill="auto"/>
          </w:tcPr>
          <w:p w14:paraId="5C8FC07F" w14:textId="77777777" w:rsidR="00075364" w:rsidRPr="006238FF" w:rsidRDefault="00075364" w:rsidP="00075364">
            <w:pPr>
              <w:pStyle w:val="Text"/>
            </w:pPr>
            <w:r w:rsidRPr="006238FF">
              <w:t>kenal</w:t>
            </w:r>
          </w:p>
        </w:tc>
        <w:tc>
          <w:tcPr>
            <w:tcW w:w="651" w:type="dxa"/>
            <w:shd w:val="clear" w:color="auto" w:fill="auto"/>
          </w:tcPr>
          <w:p w14:paraId="11D8AE58" w14:textId="77777777" w:rsidR="00075364" w:rsidRPr="006238FF" w:rsidRDefault="00075364" w:rsidP="00075364">
            <w:pPr>
              <w:pStyle w:val="Text"/>
            </w:pPr>
            <w:r w:rsidRPr="006238FF">
              <w:t>bapa</w:t>
            </w:r>
          </w:p>
        </w:tc>
      </w:tr>
      <w:tr w:rsidR="00AC23C4" w:rsidRPr="00AC23C4" w14:paraId="6895738F" w14:textId="77777777" w:rsidTr="00AC23C4">
        <w:tc>
          <w:tcPr>
            <w:tcW w:w="709" w:type="dxa"/>
            <w:shd w:val="clear" w:color="auto" w:fill="auto"/>
          </w:tcPr>
          <w:p w14:paraId="17698C20" w14:textId="77777777" w:rsidR="00075364" w:rsidRPr="000320EB" w:rsidRDefault="00075364" w:rsidP="00075364">
            <w:pPr>
              <w:pStyle w:val="GlossEng"/>
            </w:pPr>
          </w:p>
        </w:tc>
        <w:tc>
          <w:tcPr>
            <w:tcW w:w="489" w:type="dxa"/>
            <w:shd w:val="clear" w:color="auto" w:fill="auto"/>
          </w:tcPr>
          <w:p w14:paraId="473166F0" w14:textId="77777777" w:rsidR="00075364" w:rsidRPr="0099608C" w:rsidRDefault="00075364" w:rsidP="00075364">
            <w:pPr>
              <w:pStyle w:val="GlossEng"/>
              <w:rPr>
                <w:rStyle w:val="ChSmallCaps"/>
              </w:rPr>
            </w:pPr>
            <w:r w:rsidRPr="0099608C">
              <w:rPr>
                <w:rStyle w:val="ChSmallCaps"/>
              </w:rPr>
              <w:t>1sg</w:t>
            </w:r>
          </w:p>
        </w:tc>
        <w:tc>
          <w:tcPr>
            <w:tcW w:w="529" w:type="dxa"/>
            <w:shd w:val="clear" w:color="auto" w:fill="auto"/>
          </w:tcPr>
          <w:p w14:paraId="4D46F1AF" w14:textId="77777777" w:rsidR="00075364" w:rsidRPr="000320EB" w:rsidRDefault="00075364" w:rsidP="00075364">
            <w:pPr>
              <w:pStyle w:val="GlossEng"/>
            </w:pPr>
            <w:r w:rsidRPr="000320EB">
              <w:t>give</w:t>
            </w:r>
          </w:p>
        </w:tc>
        <w:tc>
          <w:tcPr>
            <w:tcW w:w="618" w:type="dxa"/>
            <w:shd w:val="clear" w:color="auto" w:fill="auto"/>
          </w:tcPr>
          <w:p w14:paraId="35B2A103" w14:textId="77777777" w:rsidR="00075364" w:rsidRPr="000320EB" w:rsidRDefault="00075364" w:rsidP="00075364">
            <w:pPr>
              <w:pStyle w:val="GlossEng"/>
            </w:pPr>
            <w:r w:rsidRPr="000320EB">
              <w:t>gift</w:t>
            </w:r>
          </w:p>
        </w:tc>
        <w:tc>
          <w:tcPr>
            <w:tcW w:w="640" w:type="dxa"/>
            <w:shd w:val="clear" w:color="auto" w:fill="auto"/>
          </w:tcPr>
          <w:p w14:paraId="20D7D326" w14:textId="77777777" w:rsidR="00075364" w:rsidRPr="000320EB" w:rsidRDefault="00075364" w:rsidP="00075364">
            <w:pPr>
              <w:pStyle w:val="GlossEng"/>
            </w:pPr>
            <w:r w:rsidRPr="000320EB">
              <w:t>for</w:t>
            </w:r>
          </w:p>
        </w:tc>
        <w:tc>
          <w:tcPr>
            <w:tcW w:w="629" w:type="dxa"/>
            <w:shd w:val="clear" w:color="auto" w:fill="auto"/>
          </w:tcPr>
          <w:p w14:paraId="12CC113B" w14:textId="77777777" w:rsidR="00075364" w:rsidRPr="0099608C" w:rsidRDefault="00075364" w:rsidP="00075364">
            <w:pPr>
              <w:pStyle w:val="GlossEng"/>
              <w:rPr>
                <w:rStyle w:val="ChSmallCaps"/>
              </w:rPr>
            </w:pPr>
            <w:r w:rsidRPr="0099608C">
              <w:rPr>
                <w:rStyle w:val="ChSmallCaps"/>
              </w:rPr>
              <w:t>2pl</w:t>
            </w:r>
          </w:p>
        </w:tc>
        <w:tc>
          <w:tcPr>
            <w:tcW w:w="529" w:type="dxa"/>
            <w:shd w:val="clear" w:color="auto" w:fill="auto"/>
          </w:tcPr>
          <w:p w14:paraId="39BDAF4B" w14:textId="77777777" w:rsidR="00075364" w:rsidRPr="000320EB" w:rsidRDefault="00075364" w:rsidP="00075364">
            <w:pPr>
              <w:pStyle w:val="GlossEng"/>
            </w:pPr>
            <w:r w:rsidRPr="000320EB">
              <w:t>if</w:t>
            </w:r>
          </w:p>
        </w:tc>
        <w:tc>
          <w:tcPr>
            <w:tcW w:w="529" w:type="dxa"/>
            <w:shd w:val="clear" w:color="auto" w:fill="auto"/>
          </w:tcPr>
          <w:p w14:paraId="3CFAA630" w14:textId="77777777" w:rsidR="00075364" w:rsidRPr="0099608C" w:rsidRDefault="00075364" w:rsidP="00075364">
            <w:pPr>
              <w:pStyle w:val="GlossEng"/>
              <w:rPr>
                <w:rStyle w:val="ChSmallCaps"/>
              </w:rPr>
            </w:pPr>
            <w:r w:rsidRPr="0099608C">
              <w:rPr>
                <w:rStyle w:val="ChSmallCaps"/>
              </w:rPr>
              <w:t>2pl</w:t>
            </w:r>
          </w:p>
        </w:tc>
        <w:tc>
          <w:tcPr>
            <w:tcW w:w="629" w:type="dxa"/>
            <w:shd w:val="clear" w:color="auto" w:fill="auto"/>
          </w:tcPr>
          <w:p w14:paraId="76C66663" w14:textId="77777777" w:rsidR="00075364" w:rsidRPr="000320EB" w:rsidRDefault="00075364" w:rsidP="00075364">
            <w:pPr>
              <w:pStyle w:val="GlossEng"/>
            </w:pPr>
            <w:r w:rsidRPr="000320EB">
              <w:t>know</w:t>
            </w:r>
          </w:p>
        </w:tc>
        <w:tc>
          <w:tcPr>
            <w:tcW w:w="651" w:type="dxa"/>
            <w:shd w:val="clear" w:color="auto" w:fill="auto"/>
          </w:tcPr>
          <w:p w14:paraId="3452D3D5" w14:textId="77777777" w:rsidR="00075364" w:rsidRPr="000320EB" w:rsidRDefault="00075364" w:rsidP="00075364">
            <w:pPr>
              <w:pStyle w:val="GlossEng"/>
            </w:pPr>
            <w:r w:rsidRPr="000320EB">
              <w:t>father</w:t>
            </w:r>
          </w:p>
        </w:tc>
      </w:tr>
    </w:tbl>
    <w:p w14:paraId="487F2557" w14:textId="57128BB2" w:rsidR="00075364" w:rsidRPr="000320EB" w:rsidRDefault="00B7093A" w:rsidP="00075364">
      <w:pPr>
        <w:pStyle w:val="FreeTranslEng"/>
      </w:pPr>
      <w:r>
        <w:t>‘</w:t>
      </w:r>
      <w:r w:rsidR="00075364" w:rsidRPr="006238FF">
        <w:t>I</w:t>
      </w:r>
      <w:r>
        <w:t>’</w:t>
      </w:r>
      <w:r w:rsidR="00075364" w:rsidRPr="006238FF">
        <w:t xml:space="preserve">ll </w:t>
      </w:r>
      <w:r w:rsidR="00075364" w:rsidRPr="00B06C11">
        <w:rPr>
          <w:rStyle w:val="ChBlueBold"/>
        </w:rPr>
        <w:t>give</w:t>
      </w:r>
      <w:r w:rsidR="00075364" w:rsidRPr="006238FF">
        <w:t xml:space="preserve"> a gift to you for your benefit if you recognize me (</w:t>
      </w:r>
      <w:r>
        <w:t>‘</w:t>
      </w:r>
      <w:r w:rsidR="00075364" w:rsidRPr="006238FF">
        <w:t>father</w:t>
      </w:r>
      <w:r>
        <w:t>’</w:t>
      </w:r>
      <w:r w:rsidR="00075364" w:rsidRPr="006238FF">
        <w:t>)</w:t>
      </w:r>
      <w:r>
        <w:t>’</w:t>
      </w:r>
      <w:r w:rsidR="00075364" w:rsidRPr="000320EB">
        <w:t xml:space="preserve"> </w:t>
      </w:r>
      <w:r w:rsidR="00075364" w:rsidRPr="000320EB">
        <w:rPr>
          <w:rStyle w:val="ExampleSource"/>
        </w:rPr>
        <w:t>[080922-001a-CvPh.1334]</w:t>
      </w:r>
    </w:p>
    <w:tbl>
      <w:tblPr>
        <w:tblW w:w="6742" w:type="dxa"/>
        <w:tblCellMar>
          <w:left w:w="42" w:type="dxa"/>
          <w:right w:w="42" w:type="dxa"/>
        </w:tblCellMar>
        <w:tblLook w:val="01E0" w:firstRow="1" w:lastRow="1" w:firstColumn="1" w:lastColumn="1" w:noHBand="0" w:noVBand="0"/>
      </w:tblPr>
      <w:tblGrid>
        <w:gridCol w:w="709"/>
        <w:gridCol w:w="463"/>
        <w:gridCol w:w="640"/>
        <w:gridCol w:w="680"/>
        <w:gridCol w:w="567"/>
        <w:gridCol w:w="629"/>
        <w:gridCol w:w="724"/>
        <w:gridCol w:w="543"/>
        <w:gridCol w:w="538"/>
        <w:gridCol w:w="537"/>
        <w:gridCol w:w="712"/>
      </w:tblGrid>
      <w:tr w:rsidR="00AC23C4" w:rsidRPr="006238FF" w14:paraId="03635124" w14:textId="77777777" w:rsidTr="00AC23C4">
        <w:tc>
          <w:tcPr>
            <w:tcW w:w="709" w:type="dxa"/>
            <w:shd w:val="clear" w:color="auto" w:fill="auto"/>
          </w:tcPr>
          <w:p w14:paraId="50C86620" w14:textId="77777777" w:rsidR="00075364" w:rsidRPr="006238FF" w:rsidRDefault="00075364" w:rsidP="00075364">
            <w:pPr>
              <w:pStyle w:val="Text"/>
            </w:pPr>
            <w:bookmarkStart w:id="4449" w:name="_Ref349292545"/>
            <w:r w:rsidRPr="006238FF">
              <w:t>(</w:t>
            </w:r>
            <w:fldSimple w:instr=" SEQ ( \* ARABIC \s 1 ">
              <w:r w:rsidR="00154D81">
                <w:rPr>
                  <w:noProof/>
                </w:rPr>
                <w:t>31</w:t>
              </w:r>
            </w:fldSimple>
            <w:r w:rsidRPr="006238FF">
              <w:t>)</w:t>
            </w:r>
            <w:bookmarkEnd w:id="4449"/>
          </w:p>
        </w:tc>
        <w:tc>
          <w:tcPr>
            <w:tcW w:w="463" w:type="dxa"/>
            <w:shd w:val="clear" w:color="auto" w:fill="auto"/>
          </w:tcPr>
          <w:p w14:paraId="3302CC91" w14:textId="77777777" w:rsidR="00075364" w:rsidRPr="006238FF" w:rsidRDefault="00075364" w:rsidP="00075364">
            <w:pPr>
              <w:pStyle w:val="Text"/>
            </w:pPr>
            <w:r w:rsidRPr="006238FF">
              <w:t>kaka</w:t>
            </w:r>
          </w:p>
        </w:tc>
        <w:tc>
          <w:tcPr>
            <w:tcW w:w="640" w:type="dxa"/>
            <w:shd w:val="clear" w:color="auto" w:fill="auto"/>
          </w:tcPr>
          <w:p w14:paraId="0D6EA295" w14:textId="77777777" w:rsidR="00075364" w:rsidRPr="006238FF" w:rsidRDefault="00075364" w:rsidP="00075364">
            <w:pPr>
              <w:pStyle w:val="Text"/>
            </w:pPr>
            <w:r w:rsidRPr="006238FF">
              <w:t>dorang</w:t>
            </w:r>
          </w:p>
        </w:tc>
        <w:tc>
          <w:tcPr>
            <w:tcW w:w="680" w:type="dxa"/>
            <w:shd w:val="clear" w:color="auto" w:fill="auto"/>
          </w:tcPr>
          <w:p w14:paraId="685FE1AD" w14:textId="77777777" w:rsidR="00075364" w:rsidRPr="006238FF" w:rsidRDefault="00075364" w:rsidP="00075364">
            <w:pPr>
              <w:pStyle w:val="Text"/>
            </w:pPr>
            <w:r w:rsidRPr="006238FF">
              <w:t>su</w:t>
            </w:r>
          </w:p>
        </w:tc>
        <w:tc>
          <w:tcPr>
            <w:tcW w:w="567" w:type="dxa"/>
            <w:shd w:val="clear" w:color="auto" w:fill="auto"/>
          </w:tcPr>
          <w:p w14:paraId="4161A8DA" w14:textId="77777777" w:rsidR="00075364" w:rsidRPr="00B06C11" w:rsidRDefault="00075364" w:rsidP="00075364">
            <w:pPr>
              <w:pStyle w:val="Text"/>
              <w:rPr>
                <w:rStyle w:val="ChBlueBold"/>
              </w:rPr>
            </w:pPr>
            <w:r w:rsidRPr="00B06C11">
              <w:rPr>
                <w:rStyle w:val="ChBlueBold"/>
              </w:rPr>
              <w:t>kirim</w:t>
            </w:r>
          </w:p>
        </w:tc>
        <w:tc>
          <w:tcPr>
            <w:tcW w:w="629" w:type="dxa"/>
            <w:shd w:val="clear" w:color="auto" w:fill="auto"/>
          </w:tcPr>
          <w:p w14:paraId="5A978876" w14:textId="77777777" w:rsidR="00075364" w:rsidRPr="006238FF" w:rsidRDefault="00075364" w:rsidP="00075364">
            <w:pPr>
              <w:pStyle w:val="Text"/>
            </w:pPr>
            <w:r w:rsidRPr="006238FF">
              <w:t>uang</w:t>
            </w:r>
          </w:p>
        </w:tc>
        <w:tc>
          <w:tcPr>
            <w:tcW w:w="724" w:type="dxa"/>
            <w:shd w:val="clear" w:color="auto" w:fill="auto"/>
          </w:tcPr>
          <w:p w14:paraId="025B0BD6" w14:textId="77777777" w:rsidR="00075364" w:rsidRPr="006238FF" w:rsidRDefault="00075364" w:rsidP="00075364">
            <w:pPr>
              <w:pStyle w:val="Text"/>
            </w:pPr>
            <w:r w:rsidRPr="006238FF">
              <w:t>banyak</w:t>
            </w:r>
          </w:p>
        </w:tc>
        <w:tc>
          <w:tcPr>
            <w:tcW w:w="543" w:type="dxa"/>
            <w:shd w:val="clear" w:color="auto" w:fill="auto"/>
          </w:tcPr>
          <w:p w14:paraId="79E1B29B" w14:textId="77777777" w:rsidR="00075364" w:rsidRPr="006238FF" w:rsidRDefault="00075364" w:rsidP="00075364">
            <w:pPr>
              <w:pStyle w:val="Text"/>
            </w:pPr>
            <w:r w:rsidRPr="006238FF">
              <w:t>sama</w:t>
            </w:r>
          </w:p>
        </w:tc>
        <w:tc>
          <w:tcPr>
            <w:tcW w:w="538" w:type="dxa"/>
            <w:shd w:val="clear" w:color="auto" w:fill="auto"/>
          </w:tcPr>
          <w:p w14:paraId="628DE868" w14:textId="77777777" w:rsidR="00075364" w:rsidRPr="006238FF" w:rsidRDefault="00075364" w:rsidP="00075364">
            <w:pPr>
              <w:pStyle w:val="Text"/>
            </w:pPr>
            <w:r w:rsidRPr="006238FF">
              <w:t>dong</w:t>
            </w:r>
          </w:p>
        </w:tc>
        <w:tc>
          <w:tcPr>
            <w:tcW w:w="537" w:type="dxa"/>
            <w:shd w:val="clear" w:color="auto" w:fill="auto"/>
          </w:tcPr>
          <w:p w14:paraId="7919D789" w14:textId="77777777" w:rsidR="00075364" w:rsidRPr="006238FF" w:rsidRDefault="00075364" w:rsidP="00075364">
            <w:pPr>
              <w:pStyle w:val="Text"/>
            </w:pPr>
            <w:r w:rsidRPr="006238FF">
              <w:t>pu</w:t>
            </w:r>
          </w:p>
        </w:tc>
        <w:tc>
          <w:tcPr>
            <w:tcW w:w="712" w:type="dxa"/>
            <w:shd w:val="clear" w:color="auto" w:fill="auto"/>
          </w:tcPr>
          <w:p w14:paraId="6F6EA957" w14:textId="77777777" w:rsidR="00075364" w:rsidRPr="006238FF" w:rsidRDefault="00075364" w:rsidP="00075364">
            <w:pPr>
              <w:pStyle w:val="Text"/>
            </w:pPr>
            <w:r w:rsidRPr="006238FF">
              <w:t>mama</w:t>
            </w:r>
          </w:p>
        </w:tc>
      </w:tr>
      <w:tr w:rsidR="00AC23C4" w:rsidRPr="000320EB" w14:paraId="52B271EB" w14:textId="77777777" w:rsidTr="00AC23C4">
        <w:tc>
          <w:tcPr>
            <w:tcW w:w="709" w:type="dxa"/>
            <w:shd w:val="clear" w:color="auto" w:fill="auto"/>
          </w:tcPr>
          <w:p w14:paraId="142C8029" w14:textId="77777777" w:rsidR="00075364" w:rsidRPr="000320EB" w:rsidRDefault="00075364" w:rsidP="00075364">
            <w:pPr>
              <w:pStyle w:val="GlossEng"/>
            </w:pPr>
          </w:p>
        </w:tc>
        <w:tc>
          <w:tcPr>
            <w:tcW w:w="463" w:type="dxa"/>
            <w:shd w:val="clear" w:color="auto" w:fill="auto"/>
          </w:tcPr>
          <w:p w14:paraId="0A3D7393" w14:textId="77777777" w:rsidR="00075364" w:rsidRPr="000320EB" w:rsidRDefault="00075364" w:rsidP="00075364">
            <w:pPr>
              <w:pStyle w:val="GlossEng"/>
            </w:pPr>
            <w:r w:rsidRPr="000320EB">
              <w:t>oSb</w:t>
            </w:r>
          </w:p>
        </w:tc>
        <w:tc>
          <w:tcPr>
            <w:tcW w:w="640" w:type="dxa"/>
            <w:shd w:val="clear" w:color="auto" w:fill="auto"/>
          </w:tcPr>
          <w:p w14:paraId="7287773C" w14:textId="77777777" w:rsidR="00075364" w:rsidRPr="0099608C" w:rsidRDefault="00075364" w:rsidP="00075364">
            <w:pPr>
              <w:pStyle w:val="GlossEng"/>
              <w:rPr>
                <w:rStyle w:val="ChSmallCaps"/>
              </w:rPr>
            </w:pPr>
            <w:r w:rsidRPr="0099608C">
              <w:rPr>
                <w:rStyle w:val="ChSmallCaps"/>
              </w:rPr>
              <w:t>3pl</w:t>
            </w:r>
          </w:p>
        </w:tc>
        <w:tc>
          <w:tcPr>
            <w:tcW w:w="680" w:type="dxa"/>
            <w:shd w:val="clear" w:color="auto" w:fill="auto"/>
          </w:tcPr>
          <w:p w14:paraId="51F638C6" w14:textId="77777777" w:rsidR="00075364" w:rsidRPr="000320EB" w:rsidRDefault="00075364" w:rsidP="00075364">
            <w:pPr>
              <w:pStyle w:val="GlossEng"/>
            </w:pPr>
            <w:r w:rsidRPr="000320EB">
              <w:t>already</w:t>
            </w:r>
          </w:p>
        </w:tc>
        <w:tc>
          <w:tcPr>
            <w:tcW w:w="567" w:type="dxa"/>
            <w:shd w:val="clear" w:color="auto" w:fill="auto"/>
          </w:tcPr>
          <w:p w14:paraId="6DECE70F" w14:textId="77777777" w:rsidR="00075364" w:rsidRPr="000320EB" w:rsidRDefault="00075364" w:rsidP="00075364">
            <w:pPr>
              <w:pStyle w:val="GlossEng"/>
            </w:pPr>
            <w:r w:rsidRPr="000320EB">
              <w:t>send</w:t>
            </w:r>
          </w:p>
        </w:tc>
        <w:tc>
          <w:tcPr>
            <w:tcW w:w="629" w:type="dxa"/>
            <w:shd w:val="clear" w:color="auto" w:fill="auto"/>
          </w:tcPr>
          <w:p w14:paraId="34691034" w14:textId="77777777" w:rsidR="00075364" w:rsidRPr="000320EB" w:rsidRDefault="00075364" w:rsidP="00075364">
            <w:pPr>
              <w:pStyle w:val="GlossEng"/>
            </w:pPr>
            <w:r w:rsidRPr="000320EB">
              <w:t>money</w:t>
            </w:r>
          </w:p>
        </w:tc>
        <w:tc>
          <w:tcPr>
            <w:tcW w:w="724" w:type="dxa"/>
            <w:shd w:val="clear" w:color="auto" w:fill="auto"/>
          </w:tcPr>
          <w:p w14:paraId="3D9F6824" w14:textId="77777777" w:rsidR="00075364" w:rsidRPr="000320EB" w:rsidRDefault="00075364" w:rsidP="00075364">
            <w:pPr>
              <w:pStyle w:val="GlossEng"/>
            </w:pPr>
            <w:r w:rsidRPr="000320EB">
              <w:t>many</w:t>
            </w:r>
          </w:p>
        </w:tc>
        <w:tc>
          <w:tcPr>
            <w:tcW w:w="543" w:type="dxa"/>
            <w:shd w:val="clear" w:color="auto" w:fill="auto"/>
          </w:tcPr>
          <w:p w14:paraId="276B1156" w14:textId="77777777" w:rsidR="00075364" w:rsidRPr="000320EB" w:rsidRDefault="00075364" w:rsidP="00075364">
            <w:pPr>
              <w:pStyle w:val="GlossEng"/>
            </w:pPr>
            <w:r w:rsidRPr="000320EB">
              <w:t>to</w:t>
            </w:r>
          </w:p>
        </w:tc>
        <w:tc>
          <w:tcPr>
            <w:tcW w:w="538" w:type="dxa"/>
            <w:shd w:val="clear" w:color="auto" w:fill="auto"/>
          </w:tcPr>
          <w:p w14:paraId="5184C511" w14:textId="77777777" w:rsidR="00075364" w:rsidRPr="0099608C" w:rsidRDefault="00075364" w:rsidP="00075364">
            <w:pPr>
              <w:pStyle w:val="GlossEng"/>
              <w:rPr>
                <w:rStyle w:val="ChSmallCaps"/>
              </w:rPr>
            </w:pPr>
            <w:r w:rsidRPr="0099608C">
              <w:rPr>
                <w:rStyle w:val="ChSmallCaps"/>
              </w:rPr>
              <w:t>3pl</w:t>
            </w:r>
          </w:p>
        </w:tc>
        <w:tc>
          <w:tcPr>
            <w:tcW w:w="537" w:type="dxa"/>
            <w:shd w:val="clear" w:color="auto" w:fill="auto"/>
          </w:tcPr>
          <w:p w14:paraId="6D88F92F" w14:textId="77777777" w:rsidR="00075364" w:rsidRPr="0099608C" w:rsidRDefault="00075364" w:rsidP="00075364">
            <w:pPr>
              <w:pStyle w:val="GlossEng"/>
              <w:rPr>
                <w:rStyle w:val="ChSmallCaps"/>
              </w:rPr>
            </w:pPr>
            <w:r w:rsidRPr="0099608C">
              <w:rPr>
                <w:rStyle w:val="ChSmallCaps"/>
              </w:rPr>
              <w:t>poss</w:t>
            </w:r>
          </w:p>
        </w:tc>
        <w:tc>
          <w:tcPr>
            <w:tcW w:w="712" w:type="dxa"/>
            <w:shd w:val="clear" w:color="auto" w:fill="auto"/>
          </w:tcPr>
          <w:p w14:paraId="3ACC8260" w14:textId="77777777" w:rsidR="00075364" w:rsidRPr="000320EB" w:rsidRDefault="00075364" w:rsidP="00075364">
            <w:pPr>
              <w:pStyle w:val="GlossEng"/>
            </w:pPr>
            <w:r w:rsidRPr="000320EB">
              <w:t>mother</w:t>
            </w:r>
          </w:p>
        </w:tc>
      </w:tr>
    </w:tbl>
    <w:p w14:paraId="22C9246E" w14:textId="7C2C94E8" w:rsidR="00075364" w:rsidRPr="000320EB" w:rsidRDefault="00B7093A" w:rsidP="00075364">
      <w:pPr>
        <w:pStyle w:val="FreeTranslEng"/>
      </w:pPr>
      <w:r>
        <w:t>‘</w:t>
      </w:r>
      <w:r w:rsidR="00075364" w:rsidRPr="006238FF">
        <w:t xml:space="preserve">older sibling and his/her associates already </w:t>
      </w:r>
      <w:r w:rsidR="00075364" w:rsidRPr="00B06C11">
        <w:rPr>
          <w:rStyle w:val="ChBlueBold"/>
        </w:rPr>
        <w:t>sent</w:t>
      </w:r>
      <w:r w:rsidR="00075364" w:rsidRPr="006238FF">
        <w:t xml:space="preserve"> lots of money to </w:t>
      </w:r>
      <w:r w:rsidR="00075364" w:rsidRPr="00B81307">
        <w:t>their mother</w:t>
      </w:r>
      <w:r>
        <w:t>’</w:t>
      </w:r>
      <w:r w:rsidR="00075364" w:rsidRPr="000320EB">
        <w:t xml:space="preserve"> </w:t>
      </w:r>
      <w:r w:rsidR="00075364" w:rsidRPr="000320EB">
        <w:rPr>
          <w:rStyle w:val="ExampleSource"/>
        </w:rPr>
        <w:t>[Elicited BR130221.003]</w:t>
      </w:r>
    </w:p>
    <w:tbl>
      <w:tblPr>
        <w:tblW w:w="5766" w:type="dxa"/>
        <w:tblCellMar>
          <w:left w:w="42" w:type="dxa"/>
          <w:right w:w="42" w:type="dxa"/>
        </w:tblCellMar>
        <w:tblLook w:val="01E0" w:firstRow="1" w:lastRow="1" w:firstColumn="1" w:lastColumn="1" w:noHBand="0" w:noVBand="0"/>
      </w:tblPr>
      <w:tblGrid>
        <w:gridCol w:w="709"/>
        <w:gridCol w:w="462"/>
        <w:gridCol w:w="734"/>
        <w:gridCol w:w="451"/>
        <w:gridCol w:w="462"/>
        <w:gridCol w:w="762"/>
        <w:gridCol w:w="740"/>
        <w:gridCol w:w="595"/>
        <w:gridCol w:w="851"/>
      </w:tblGrid>
      <w:tr w:rsidR="00AC23C4" w:rsidRPr="006238FF" w14:paraId="46E4DCED" w14:textId="77777777" w:rsidTr="00AC23C4">
        <w:tc>
          <w:tcPr>
            <w:tcW w:w="709" w:type="dxa"/>
            <w:shd w:val="clear" w:color="auto" w:fill="auto"/>
          </w:tcPr>
          <w:p w14:paraId="1987648F" w14:textId="77777777" w:rsidR="00075364" w:rsidRPr="006238FF" w:rsidRDefault="00075364" w:rsidP="00075364">
            <w:pPr>
              <w:pStyle w:val="Text"/>
            </w:pPr>
            <w:bookmarkStart w:id="4450" w:name="_Ref348362999"/>
            <w:r w:rsidRPr="006238FF">
              <w:t>(</w:t>
            </w:r>
            <w:fldSimple w:instr=" SEQ ( \* ARABIC \s 1 ">
              <w:r w:rsidR="00154D81">
                <w:rPr>
                  <w:noProof/>
                </w:rPr>
                <w:t>32</w:t>
              </w:r>
            </w:fldSimple>
            <w:r w:rsidRPr="006238FF">
              <w:t>)</w:t>
            </w:r>
            <w:bookmarkEnd w:id="4450"/>
          </w:p>
        </w:tc>
        <w:tc>
          <w:tcPr>
            <w:tcW w:w="462" w:type="dxa"/>
            <w:shd w:val="clear" w:color="auto" w:fill="auto"/>
          </w:tcPr>
          <w:p w14:paraId="7A297832" w14:textId="77777777" w:rsidR="00075364" w:rsidRPr="006238FF" w:rsidRDefault="00075364" w:rsidP="00075364">
            <w:pPr>
              <w:pStyle w:val="Text"/>
            </w:pPr>
            <w:r w:rsidRPr="006238FF">
              <w:t>de</w:t>
            </w:r>
          </w:p>
        </w:tc>
        <w:tc>
          <w:tcPr>
            <w:tcW w:w="734" w:type="dxa"/>
            <w:shd w:val="clear" w:color="auto" w:fill="auto"/>
          </w:tcPr>
          <w:p w14:paraId="23F5037D" w14:textId="77777777" w:rsidR="00075364" w:rsidRPr="006238FF" w:rsidRDefault="00075364" w:rsidP="00075364">
            <w:pPr>
              <w:pStyle w:val="Text"/>
            </w:pPr>
            <w:r w:rsidRPr="006238FF">
              <w:t>bilang,</w:t>
            </w:r>
          </w:p>
        </w:tc>
        <w:tc>
          <w:tcPr>
            <w:tcW w:w="451" w:type="dxa"/>
            <w:shd w:val="clear" w:color="auto" w:fill="auto"/>
          </w:tcPr>
          <w:p w14:paraId="0993867D" w14:textId="77777777" w:rsidR="00075364" w:rsidRPr="006238FF" w:rsidRDefault="00075364" w:rsidP="00075364">
            <w:pPr>
              <w:pStyle w:val="Text"/>
            </w:pPr>
            <w:r w:rsidRPr="006238FF">
              <w:t>yo</w:t>
            </w:r>
            <w:r>
              <w:t>,</w:t>
            </w:r>
          </w:p>
        </w:tc>
        <w:tc>
          <w:tcPr>
            <w:tcW w:w="462" w:type="dxa"/>
            <w:shd w:val="clear" w:color="auto" w:fill="auto"/>
          </w:tcPr>
          <w:p w14:paraId="7B9B2619" w14:textId="77777777" w:rsidR="00075364" w:rsidRPr="006238FF" w:rsidRDefault="00075364" w:rsidP="00075364">
            <w:pPr>
              <w:pStyle w:val="Text"/>
            </w:pPr>
            <w:r w:rsidRPr="006238FF">
              <w:t>sa</w:t>
            </w:r>
          </w:p>
        </w:tc>
        <w:tc>
          <w:tcPr>
            <w:tcW w:w="762" w:type="dxa"/>
            <w:shd w:val="clear" w:color="auto" w:fill="auto"/>
          </w:tcPr>
          <w:p w14:paraId="0A11923C" w14:textId="77777777" w:rsidR="00075364" w:rsidRPr="00B06C11" w:rsidRDefault="00075364" w:rsidP="00075364">
            <w:pPr>
              <w:pStyle w:val="Text"/>
              <w:rPr>
                <w:rStyle w:val="ChBlueBold"/>
              </w:rPr>
            </w:pPr>
            <w:r w:rsidRPr="00B06C11">
              <w:rPr>
                <w:rStyle w:val="ChBlueBold"/>
              </w:rPr>
              <w:t>minta</w:t>
            </w:r>
          </w:p>
        </w:tc>
        <w:tc>
          <w:tcPr>
            <w:tcW w:w="740" w:type="dxa"/>
            <w:shd w:val="clear" w:color="auto" w:fill="auto"/>
          </w:tcPr>
          <w:p w14:paraId="5F23B2BB" w14:textId="77777777" w:rsidR="00075364" w:rsidRPr="006238FF" w:rsidRDefault="00075364" w:rsidP="00075364">
            <w:pPr>
              <w:pStyle w:val="Text"/>
            </w:pPr>
            <w:r w:rsidRPr="006238FF">
              <w:t>maaf</w:t>
            </w:r>
          </w:p>
        </w:tc>
        <w:tc>
          <w:tcPr>
            <w:tcW w:w="595" w:type="dxa"/>
            <w:shd w:val="clear" w:color="auto" w:fill="auto"/>
          </w:tcPr>
          <w:p w14:paraId="778C8CD7" w14:textId="77777777" w:rsidR="00075364" w:rsidRPr="006238FF" w:rsidRDefault="00075364" w:rsidP="00075364">
            <w:pPr>
              <w:pStyle w:val="Text"/>
            </w:pPr>
            <w:r w:rsidRPr="006238FF">
              <w:t>sama</w:t>
            </w:r>
          </w:p>
        </w:tc>
        <w:tc>
          <w:tcPr>
            <w:tcW w:w="851" w:type="dxa"/>
            <w:shd w:val="clear" w:color="auto" w:fill="auto"/>
          </w:tcPr>
          <w:p w14:paraId="66041D4C" w14:textId="77777777" w:rsidR="00075364" w:rsidRPr="006238FF" w:rsidRDefault="00075364" w:rsidP="00075364">
            <w:pPr>
              <w:pStyle w:val="Text"/>
            </w:pPr>
            <w:r w:rsidRPr="006238FF">
              <w:t>paytua</w:t>
            </w:r>
          </w:p>
        </w:tc>
      </w:tr>
      <w:tr w:rsidR="00AC23C4" w:rsidRPr="00AC23C4" w14:paraId="03DEE0F2" w14:textId="77777777" w:rsidTr="00AC23C4">
        <w:tc>
          <w:tcPr>
            <w:tcW w:w="709" w:type="dxa"/>
            <w:shd w:val="clear" w:color="auto" w:fill="auto"/>
          </w:tcPr>
          <w:p w14:paraId="54FC54A7" w14:textId="77777777" w:rsidR="00075364" w:rsidRPr="000320EB" w:rsidRDefault="00075364" w:rsidP="00075364">
            <w:pPr>
              <w:pStyle w:val="GlossEng"/>
            </w:pPr>
          </w:p>
        </w:tc>
        <w:tc>
          <w:tcPr>
            <w:tcW w:w="462" w:type="dxa"/>
            <w:shd w:val="clear" w:color="auto" w:fill="auto"/>
          </w:tcPr>
          <w:p w14:paraId="6F485B5D" w14:textId="77777777" w:rsidR="00075364" w:rsidRPr="00DE5F52" w:rsidRDefault="00075364" w:rsidP="00075364">
            <w:pPr>
              <w:pStyle w:val="GlossEng"/>
              <w:rPr>
                <w:rStyle w:val="ChSmallCaps"/>
              </w:rPr>
            </w:pPr>
            <w:r w:rsidRPr="00DE5F52">
              <w:rPr>
                <w:rStyle w:val="ChSmallCaps"/>
              </w:rPr>
              <w:t>3sg</w:t>
            </w:r>
          </w:p>
        </w:tc>
        <w:tc>
          <w:tcPr>
            <w:tcW w:w="734" w:type="dxa"/>
            <w:shd w:val="clear" w:color="auto" w:fill="auto"/>
          </w:tcPr>
          <w:p w14:paraId="45E5F0AD" w14:textId="77777777" w:rsidR="00075364" w:rsidRPr="000320EB" w:rsidRDefault="00075364" w:rsidP="00075364">
            <w:pPr>
              <w:pStyle w:val="GlossEng"/>
            </w:pPr>
            <w:r w:rsidRPr="000320EB">
              <w:t>say</w:t>
            </w:r>
          </w:p>
        </w:tc>
        <w:tc>
          <w:tcPr>
            <w:tcW w:w="451" w:type="dxa"/>
            <w:shd w:val="clear" w:color="auto" w:fill="auto"/>
          </w:tcPr>
          <w:p w14:paraId="214EFA49" w14:textId="77777777" w:rsidR="00075364" w:rsidRPr="000320EB" w:rsidRDefault="00075364" w:rsidP="00075364">
            <w:pPr>
              <w:pStyle w:val="GlossEng"/>
            </w:pPr>
            <w:r w:rsidRPr="000320EB">
              <w:t>yes</w:t>
            </w:r>
          </w:p>
        </w:tc>
        <w:tc>
          <w:tcPr>
            <w:tcW w:w="462" w:type="dxa"/>
            <w:shd w:val="clear" w:color="auto" w:fill="auto"/>
          </w:tcPr>
          <w:p w14:paraId="6DE48966" w14:textId="77777777" w:rsidR="00075364" w:rsidRPr="00DE5F52" w:rsidRDefault="00075364" w:rsidP="00075364">
            <w:pPr>
              <w:pStyle w:val="GlossEng"/>
              <w:rPr>
                <w:rStyle w:val="ChSmallCaps"/>
              </w:rPr>
            </w:pPr>
            <w:r w:rsidRPr="00DE5F52">
              <w:rPr>
                <w:rStyle w:val="ChSmallCaps"/>
              </w:rPr>
              <w:t>1sg</w:t>
            </w:r>
          </w:p>
        </w:tc>
        <w:tc>
          <w:tcPr>
            <w:tcW w:w="762" w:type="dxa"/>
            <w:shd w:val="clear" w:color="auto" w:fill="auto"/>
          </w:tcPr>
          <w:p w14:paraId="737807CF" w14:textId="77777777" w:rsidR="00075364" w:rsidRPr="000320EB" w:rsidRDefault="00075364" w:rsidP="00075364">
            <w:pPr>
              <w:pStyle w:val="GlossEng"/>
            </w:pPr>
            <w:r w:rsidRPr="000320EB">
              <w:t>request</w:t>
            </w:r>
          </w:p>
        </w:tc>
        <w:tc>
          <w:tcPr>
            <w:tcW w:w="740" w:type="dxa"/>
            <w:shd w:val="clear" w:color="auto" w:fill="auto"/>
          </w:tcPr>
          <w:p w14:paraId="5ED096D8" w14:textId="77777777" w:rsidR="00075364" w:rsidRPr="000320EB" w:rsidRDefault="00075364" w:rsidP="00075364">
            <w:pPr>
              <w:pStyle w:val="GlossEng"/>
            </w:pPr>
            <w:r w:rsidRPr="000320EB">
              <w:t>pardon</w:t>
            </w:r>
          </w:p>
        </w:tc>
        <w:tc>
          <w:tcPr>
            <w:tcW w:w="595" w:type="dxa"/>
            <w:shd w:val="clear" w:color="auto" w:fill="auto"/>
          </w:tcPr>
          <w:p w14:paraId="0337C60C" w14:textId="77777777" w:rsidR="00075364" w:rsidRPr="000320EB" w:rsidRDefault="00075364" w:rsidP="00075364">
            <w:pPr>
              <w:pStyle w:val="GlossEng"/>
            </w:pPr>
            <w:r w:rsidRPr="000320EB">
              <w:t>to</w:t>
            </w:r>
          </w:p>
        </w:tc>
        <w:tc>
          <w:tcPr>
            <w:tcW w:w="851" w:type="dxa"/>
            <w:shd w:val="clear" w:color="auto" w:fill="auto"/>
          </w:tcPr>
          <w:p w14:paraId="0DB56B37" w14:textId="77777777" w:rsidR="00075364" w:rsidRPr="000320EB" w:rsidRDefault="00075364" w:rsidP="00075364">
            <w:pPr>
              <w:pStyle w:val="GlossEng"/>
            </w:pPr>
            <w:r w:rsidRPr="000320EB">
              <w:t>husband</w:t>
            </w:r>
          </w:p>
        </w:tc>
      </w:tr>
    </w:tbl>
    <w:p w14:paraId="186864BB" w14:textId="6465D4F4" w:rsidR="00075364" w:rsidRPr="000320EB" w:rsidRDefault="00B7093A" w:rsidP="00075364">
      <w:pPr>
        <w:pStyle w:val="FreeTranslEng"/>
      </w:pPr>
      <w:r>
        <w:t>‘</w:t>
      </w:r>
      <w:r w:rsidR="00075364" w:rsidRPr="000320EB">
        <w:t xml:space="preserve">he </w:t>
      </w:r>
      <w:r w:rsidR="00075364" w:rsidRPr="006238FF">
        <w:t xml:space="preserve">said, </w:t>
      </w:r>
      <w:r>
        <w:t>‘</w:t>
      </w:r>
      <w:r w:rsidR="00075364" w:rsidRPr="006238FF">
        <w:t>yes</w:t>
      </w:r>
      <w:r w:rsidR="00075364">
        <w:t>,</w:t>
      </w:r>
      <w:r w:rsidR="00075364" w:rsidRPr="006238FF">
        <w:t xml:space="preserve"> I </w:t>
      </w:r>
      <w:r w:rsidR="00075364" w:rsidRPr="00B06C11">
        <w:rPr>
          <w:rStyle w:val="ChBlueBold"/>
        </w:rPr>
        <w:t>beg</w:t>
      </w:r>
      <w:r w:rsidR="00075364" w:rsidRPr="0078148D">
        <w:t xml:space="preserve"> pardon</w:t>
      </w:r>
      <w:r w:rsidR="00075364" w:rsidRPr="006238FF">
        <w:t xml:space="preserve"> of (your) husband</w:t>
      </w:r>
      <w:r>
        <w:t>’’</w:t>
      </w:r>
      <w:r w:rsidR="00075364" w:rsidRPr="000320EB">
        <w:t xml:space="preserve"> </w:t>
      </w:r>
      <w:r w:rsidR="00075364" w:rsidRPr="000320EB">
        <w:rPr>
          <w:rStyle w:val="ExampleSource"/>
        </w:rPr>
        <w:t>[081011-024-Cv.0140]</w:t>
      </w:r>
    </w:p>
    <w:p w14:paraId="77ED11FA" w14:textId="299E243D" w:rsidR="00075364" w:rsidRPr="000320EB" w:rsidRDefault="00075364" w:rsidP="00075364">
      <w:pPr>
        <w:pStyle w:val="Body0015after"/>
      </w:pPr>
      <w:r w:rsidRPr="000320EB">
        <w:t xml:space="preserve">In </w:t>
      </w:r>
      <w:r>
        <w:t xml:space="preserve">the </w:t>
      </w:r>
      <w:r w:rsidRPr="000320EB">
        <w:t xml:space="preserve">R-type oblique constructions in the corpus, the </w:t>
      </w:r>
      <w:r w:rsidR="00AE7CC1" w:rsidRPr="00AE7CC1">
        <w:t xml:space="preserve">R </w:t>
      </w:r>
      <w:r w:rsidRPr="00AE7CC1">
        <w:t>is most</w:t>
      </w:r>
      <w:r w:rsidRPr="000320EB">
        <w:t xml:space="preserve"> often encoded by a noun or </w:t>
      </w:r>
      <w:r>
        <w:t xml:space="preserve">a </w:t>
      </w:r>
      <w:r w:rsidRPr="000320EB">
        <w:t xml:space="preserve">noun phrase, namely in 28/41 attested constructions (68%), as for instance in </w:t>
      </w:r>
      <w:r w:rsidRPr="000320EB">
        <w:fldChar w:fldCharType="begin"/>
      </w:r>
      <w:r w:rsidRPr="000320EB">
        <w:instrText xml:space="preserve"> REF _Ref348362995 \h </w:instrText>
      </w:r>
      <w:r>
        <w:instrText xml:space="preserve"> \* MERGEFORMAT </w:instrText>
      </w:r>
      <w:r w:rsidRPr="000320EB">
        <w:fldChar w:fldCharType="separate"/>
      </w:r>
      <w:r w:rsidR="00154D81" w:rsidRPr="006238FF">
        <w:t>(</w:t>
      </w:r>
      <w:r w:rsidR="00154D81">
        <w:t>26</w:t>
      </w:r>
      <w:r w:rsidR="00154D81" w:rsidRPr="006238FF">
        <w:t>)</w:t>
      </w:r>
      <w:r w:rsidRPr="000320EB">
        <w:fldChar w:fldCharType="end"/>
      </w:r>
      <w:r w:rsidRPr="000320EB">
        <w:t xml:space="preserve"> and </w:t>
      </w:r>
      <w:r w:rsidRPr="000320EB">
        <w:fldChar w:fldCharType="begin"/>
      </w:r>
      <w:r w:rsidRPr="000320EB">
        <w:instrText xml:space="preserve"> REF _Ref348362996 \h </w:instrText>
      </w:r>
      <w:r>
        <w:instrText xml:space="preserve"> \* MERGEFORMAT </w:instrText>
      </w:r>
      <w:r w:rsidRPr="000320EB">
        <w:fldChar w:fldCharType="separate"/>
      </w:r>
      <w:r w:rsidR="00154D81" w:rsidRPr="006238FF">
        <w:t>(</w:t>
      </w:r>
      <w:r w:rsidR="00154D81">
        <w:t>27</w:t>
      </w:r>
      <w:r w:rsidR="00154D81" w:rsidRPr="006238FF">
        <w:t>)</w:t>
      </w:r>
      <w:r w:rsidRPr="000320EB">
        <w:fldChar w:fldCharType="end"/>
      </w:r>
      <w:r w:rsidRPr="000320EB">
        <w:t>. In the remaining 13 constructions (32%), the</w:t>
      </w:r>
      <w:r w:rsidRPr="00AE7CC1">
        <w:t xml:space="preserve"> </w:t>
      </w:r>
      <w:r w:rsidR="00AE7CC1" w:rsidRPr="00AE7CC1">
        <w:t xml:space="preserve">R </w:t>
      </w:r>
      <w:r w:rsidRPr="000320EB">
        <w:t xml:space="preserve">is encoded by a </w:t>
      </w:r>
      <w:r w:rsidR="00214A3F">
        <w:t xml:space="preserve">personal </w:t>
      </w:r>
      <w:r w:rsidRPr="000320EB">
        <w:t xml:space="preserve">pronoun, as in </w:t>
      </w:r>
      <w:r w:rsidRPr="000320EB">
        <w:fldChar w:fldCharType="begin"/>
      </w:r>
      <w:r w:rsidRPr="000320EB">
        <w:instrText xml:space="preserve"> REF _Ref349227831 \h </w:instrText>
      </w:r>
      <w:r>
        <w:instrText xml:space="preserve"> \* MERGEFORMAT </w:instrText>
      </w:r>
      <w:r w:rsidRPr="000320EB">
        <w:fldChar w:fldCharType="separate"/>
      </w:r>
      <w:r w:rsidR="00154D81" w:rsidRPr="006238FF">
        <w:t>(</w:t>
      </w:r>
      <w:r w:rsidR="00154D81">
        <w:t>29</w:t>
      </w:r>
      <w:r w:rsidR="00154D81" w:rsidRPr="006238FF">
        <w:t>)</w:t>
      </w:r>
      <w:r w:rsidRPr="000320EB">
        <w:fldChar w:fldCharType="end"/>
      </w:r>
      <w:r w:rsidRPr="000320EB">
        <w:t xml:space="preserve"> or </w:t>
      </w:r>
      <w:r w:rsidRPr="000320EB">
        <w:fldChar w:fldCharType="begin"/>
      </w:r>
      <w:r w:rsidRPr="000320EB">
        <w:instrText xml:space="preserve"> REF _Ref348362998 \h </w:instrText>
      </w:r>
      <w:r>
        <w:instrText xml:space="preserve"> \* MERGEFORMAT </w:instrText>
      </w:r>
      <w:r w:rsidRPr="000320EB">
        <w:fldChar w:fldCharType="separate"/>
      </w:r>
      <w:r w:rsidR="00154D81" w:rsidRPr="006238FF">
        <w:t>(</w:t>
      </w:r>
      <w:r w:rsidR="00154D81">
        <w:t>30</w:t>
      </w:r>
      <w:r w:rsidR="00154D81" w:rsidRPr="006238FF">
        <w:t>)</w:t>
      </w:r>
      <w:r w:rsidRPr="000320EB">
        <w:fldChar w:fldCharType="end"/>
      </w:r>
      <w:r w:rsidRPr="000320EB">
        <w:t xml:space="preserve">. </w:t>
      </w:r>
      <w:r>
        <w:t>The</w:t>
      </w:r>
      <w:r w:rsidRPr="000320EB">
        <w:t xml:space="preserve"> distributional </w:t>
      </w:r>
      <w:r>
        <w:t xml:space="preserve">frequencies and possible explanations for them are further discussed in </w:t>
      </w:r>
      <w:r w:rsidRPr="000320EB">
        <w:t>§</w:t>
      </w:r>
      <w:r w:rsidRPr="000320EB">
        <w:fldChar w:fldCharType="begin"/>
      </w:r>
      <w:r w:rsidRPr="000320EB">
        <w:instrText xml:space="preserve"> REF _Ref367258538 \w \h </w:instrText>
      </w:r>
      <w:r>
        <w:instrText xml:space="preserve"> \* MERGEFORMAT </w:instrText>
      </w:r>
      <w:r w:rsidRPr="000320EB">
        <w:fldChar w:fldCharType="separate"/>
      </w:r>
      <w:r w:rsidR="00154D81">
        <w:rPr>
          <w:cs/>
        </w:rPr>
        <w:t>‎</w:t>
      </w:r>
      <w:r w:rsidR="00154D81">
        <w:t>11.1.3.5</w:t>
      </w:r>
      <w:r w:rsidRPr="000320EB">
        <w:fldChar w:fldCharType="end"/>
      </w:r>
      <w:r>
        <w:t>.</w:t>
      </w:r>
    </w:p>
    <w:p w14:paraId="5CD79EED" w14:textId="77777777" w:rsidR="00075364" w:rsidRPr="000320EB" w:rsidRDefault="00075364" w:rsidP="00075364">
      <w:pPr>
        <w:pStyle w:val="Heading4"/>
      </w:pPr>
      <w:bookmarkStart w:id="4451" w:name="_Ref366767544"/>
      <w:r w:rsidRPr="000320EB">
        <w:t>Adnominal possessive constructions</w:t>
      </w:r>
      <w:bookmarkEnd w:id="4451"/>
    </w:p>
    <w:p w14:paraId="56F8D4B8" w14:textId="382F1C66" w:rsidR="00075364" w:rsidRPr="000320EB" w:rsidRDefault="00075364" w:rsidP="000D2C01">
      <w:pPr>
        <w:pStyle w:val="Body0000after"/>
        <w:rPr>
          <w:lang w:eastAsia="en-US"/>
        </w:rPr>
      </w:pPr>
      <w:r w:rsidRPr="000320EB">
        <w:t>Another</w:t>
      </w:r>
      <w:r w:rsidR="000D2C01">
        <w:t>,</w:t>
      </w:r>
      <w:r w:rsidRPr="000320EB">
        <w:t xml:space="preserve"> </w:t>
      </w:r>
      <w:r w:rsidR="000D2C01">
        <w:t xml:space="preserve">cross-linguistic </w:t>
      </w:r>
      <w:r w:rsidRPr="000320EB">
        <w:t xml:space="preserve">alternative to </w:t>
      </w:r>
      <w:r>
        <w:t xml:space="preserve">encode </w:t>
      </w:r>
      <w:r w:rsidRPr="00AE7CC1">
        <w:t xml:space="preserve">the </w:t>
      </w:r>
      <w:r w:rsidR="00AE7CC1" w:rsidRPr="00AE7CC1">
        <w:t xml:space="preserve">R </w:t>
      </w:r>
      <w:r w:rsidR="00AE7CC1">
        <w:t xml:space="preserve">and T </w:t>
      </w:r>
      <w:r w:rsidRPr="00AE7CC1">
        <w:t>arguments</w:t>
      </w:r>
      <w:r>
        <w:t xml:space="preserve"> is to express them in an </w:t>
      </w:r>
      <w:r w:rsidRPr="000320EB">
        <w:t>adnominal possessive</w:t>
      </w:r>
      <w:r>
        <w:t xml:space="preserve"> construction</w:t>
      </w:r>
      <w:r w:rsidRPr="000320EB">
        <w:t xml:space="preserve">, in which </w:t>
      </w:r>
      <w:r w:rsidR="00B7093A">
        <w:rPr>
          <w:lang w:eastAsia="en-US"/>
        </w:rPr>
        <w:t>“</w:t>
      </w:r>
      <w:r w:rsidRPr="000320EB">
        <w:rPr>
          <w:lang w:eastAsia="en-US"/>
        </w:rPr>
        <w:t xml:space="preserve">the agent and the theme are expressed as syntactic arguments of the verb, while the R-type participant, which will be the beneficiary with transfer verbs </w:t>
      </w:r>
      <w:r w:rsidRPr="000320EB">
        <w:t>[…]</w:t>
      </w:r>
      <w:r w:rsidRPr="000320EB">
        <w:rPr>
          <w:lang w:eastAsia="en-US"/>
        </w:rPr>
        <w:t>,</w:t>
      </w:r>
      <w:r w:rsidRPr="000320EB">
        <w:t xml:space="preserve"> </w:t>
      </w:r>
      <w:r w:rsidRPr="000320EB">
        <w:rPr>
          <w:lang w:eastAsia="en-US"/>
        </w:rPr>
        <w:t>is expressed as a grammatical dependent of the theme, namely as its possessor</w:t>
      </w:r>
      <w:r w:rsidR="00B7093A">
        <w:rPr>
          <w:lang w:eastAsia="en-US"/>
        </w:rPr>
        <w:t>”</w:t>
      </w:r>
      <w:r w:rsidRPr="000320EB">
        <w:rPr>
          <w:lang w:eastAsia="en-US"/>
        </w:rPr>
        <w:t xml:space="preserve"> </w:t>
      </w:r>
      <w:r w:rsidR="00BA6215">
        <w:rPr>
          <w:rStyle w:val="Citation"/>
        </w:rPr>
        <w:fldChar w:fldCharType="begin"/>
      </w:r>
      <w:r w:rsidR="003A5B20">
        <w:rPr>
          <w:rStyle w:val="Citation"/>
        </w:rPr>
        <w:instrText>ADDIN CITAVI.PLACEHOLDER 884edc8b-1cd0-48e5-a741-a742f6f14419 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FubmE8L0ZpcnN0TmFtZT4NCiAgICAgICAgICAgIDxMYXN0TmFtZT5NYXJnZXR0czwvTGFzdE5hbWU+DQogICAgICAgICAgICA8U2V4PkZlbWFsZTwvU2V4Pg0KICAgICAgICAgIDwvUGVyc29uPg0KICAgICAgICAgIDxQZXJzb24+DQogICAgICAgICAgICA8Rmlyc3ROYW1lPlBldGVyPC9GaXJzdE5hbWU+DQogICAgICAgICAgICA8TGFzdE5hbWU+QXVzdGluPC9MYXN0TmFtZT4NCiAgICAgICAgICAgIDxNaWRkbGVOYW1lPks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Z2V0dHMgYW5kIEF1c3RpbiAyMDA3OiA0MjYpPC9UZXh0Pg0KICAgIDwvVGV4dFVuaXQ+DQogIDwvVGV4dFVuaXRzPg0KPC9QbGFjZWhvbGRlcj4=</w:instrText>
      </w:r>
      <w:r w:rsidR="00BA6215">
        <w:rPr>
          <w:rStyle w:val="Citation"/>
        </w:rPr>
        <w:fldChar w:fldCharType="separate"/>
      </w:r>
      <w:bookmarkStart w:id="4452" w:name="_CTVP001884edc8b1cd048e5a741a742f6f14419"/>
      <w:r w:rsidR="0092006B">
        <w:rPr>
          <w:rStyle w:val="Citation"/>
        </w:rPr>
        <w:t>(Margetts and Austin 2007: 426)</w:t>
      </w:r>
      <w:bookmarkEnd w:id="4452"/>
      <w:r w:rsidR="00BA6215">
        <w:rPr>
          <w:rStyle w:val="Citation"/>
        </w:rPr>
        <w:fldChar w:fldCharType="end"/>
      </w:r>
      <w:r w:rsidRPr="000320EB">
        <w:rPr>
          <w:lang w:eastAsia="en-US"/>
        </w:rPr>
        <w:t>.</w:t>
      </w:r>
    </w:p>
    <w:p w14:paraId="230582E4" w14:textId="48DA7D9B" w:rsidR="00075364" w:rsidRPr="000320EB" w:rsidRDefault="00075364" w:rsidP="0077333E">
      <w:pPr>
        <w:pStyle w:val="Body0505after"/>
        <w:rPr>
          <w:lang w:eastAsia="en-US"/>
        </w:rPr>
      </w:pPr>
      <w:r w:rsidRPr="000320EB">
        <w:rPr>
          <w:lang w:eastAsia="en-US"/>
        </w:rPr>
        <w:t xml:space="preserve">In Papuan Malay, </w:t>
      </w:r>
      <w:r w:rsidRPr="000320EB">
        <w:t xml:space="preserve">speakers use adnominal possessive constructions when </w:t>
      </w:r>
      <w:r w:rsidRPr="00AE7CC1">
        <w:t xml:space="preserve">the </w:t>
      </w:r>
      <w:r w:rsidR="00AE7CC1" w:rsidRPr="00AE7CC1">
        <w:t xml:space="preserve">T </w:t>
      </w:r>
      <w:r w:rsidRPr="00AE7CC1">
        <w:t>is</w:t>
      </w:r>
      <w:r w:rsidRPr="000320EB">
        <w:t xml:space="preserve"> definite</w:t>
      </w:r>
      <w:r>
        <w:t>. The corpus</w:t>
      </w:r>
      <w:r w:rsidRPr="000320EB">
        <w:t xml:space="preserve"> </w:t>
      </w:r>
      <w:r>
        <w:t xml:space="preserve">includes 14 such constructions </w:t>
      </w:r>
      <w:r w:rsidRPr="000320EB">
        <w:t>among the 1,160 clauses formed with trivalent verbs</w:t>
      </w:r>
      <w:r>
        <w:t xml:space="preserve"> (1.2%). </w:t>
      </w:r>
      <w:r w:rsidRPr="000320EB">
        <w:t xml:space="preserve">Examples are given for </w:t>
      </w:r>
      <w:r w:rsidRPr="000320EB">
        <w:rPr>
          <w:rStyle w:val="ChItalBold"/>
        </w:rPr>
        <w:t>ambil</w:t>
      </w:r>
      <w:r w:rsidRPr="000320EB">
        <w:rPr>
          <w:lang w:eastAsia="en-US"/>
        </w:rPr>
        <w:t xml:space="preserve"> </w:t>
      </w:r>
      <w:r w:rsidR="00B7093A">
        <w:rPr>
          <w:lang w:eastAsia="en-US"/>
        </w:rPr>
        <w:t>‘</w:t>
      </w:r>
      <w:r w:rsidRPr="000320EB">
        <w:rPr>
          <w:lang w:eastAsia="en-US"/>
        </w:rPr>
        <w:t>fetch</w:t>
      </w:r>
      <w:r w:rsidR="00B7093A">
        <w:rPr>
          <w:lang w:eastAsia="en-US"/>
        </w:rPr>
        <w:t>’</w:t>
      </w:r>
      <w:r w:rsidRPr="000320EB">
        <w:rPr>
          <w:lang w:eastAsia="en-US"/>
        </w:rPr>
        <w:t xml:space="preserve"> in </w:t>
      </w:r>
      <w:r w:rsidRPr="000320EB">
        <w:rPr>
          <w:lang w:eastAsia="en-US"/>
        </w:rPr>
        <w:fldChar w:fldCharType="begin"/>
      </w:r>
      <w:r w:rsidRPr="000320EB">
        <w:rPr>
          <w:lang w:eastAsia="en-US"/>
        </w:rPr>
        <w:instrText xml:space="preserve"> REF _Ref349294969 \h </w:instrText>
      </w:r>
      <w:r>
        <w:rPr>
          <w:lang w:eastAsia="en-US"/>
        </w:rPr>
        <w:instrText xml:space="preserve"> \* MERGEFORMAT </w:instrText>
      </w:r>
      <w:r w:rsidRPr="000320EB">
        <w:rPr>
          <w:lang w:eastAsia="en-US"/>
        </w:rPr>
      </w:r>
      <w:r w:rsidRPr="000320EB">
        <w:rPr>
          <w:lang w:eastAsia="en-US"/>
        </w:rPr>
        <w:fldChar w:fldCharType="separate"/>
      </w:r>
      <w:r w:rsidR="00154D81" w:rsidRPr="00047605">
        <w:t>(</w:t>
      </w:r>
      <w:r w:rsidR="00154D81">
        <w:t>33</w:t>
      </w:r>
      <w:r w:rsidR="00154D81" w:rsidRPr="00047605">
        <w:t>)</w:t>
      </w:r>
      <w:r w:rsidRPr="000320EB">
        <w:rPr>
          <w:lang w:eastAsia="en-US"/>
        </w:rPr>
        <w:fldChar w:fldCharType="end"/>
      </w:r>
      <w:r w:rsidRPr="000320EB">
        <w:rPr>
          <w:lang w:eastAsia="en-US"/>
        </w:rPr>
        <w:t xml:space="preserve">, </w:t>
      </w:r>
      <w:r w:rsidRPr="000320EB">
        <w:rPr>
          <w:rStyle w:val="ChItalBold"/>
        </w:rPr>
        <w:t>bli</w:t>
      </w:r>
      <w:r w:rsidRPr="000320EB">
        <w:rPr>
          <w:lang w:eastAsia="en-US"/>
        </w:rPr>
        <w:t xml:space="preserve"> </w:t>
      </w:r>
      <w:r w:rsidR="00B7093A">
        <w:rPr>
          <w:lang w:eastAsia="en-US"/>
        </w:rPr>
        <w:t>‘</w:t>
      </w:r>
      <w:r w:rsidRPr="000320EB">
        <w:rPr>
          <w:lang w:eastAsia="en-US"/>
        </w:rPr>
        <w:t>buy</w:t>
      </w:r>
      <w:r w:rsidR="00B7093A">
        <w:rPr>
          <w:lang w:eastAsia="en-US"/>
        </w:rPr>
        <w:t>’</w:t>
      </w:r>
      <w:r w:rsidRPr="000320EB">
        <w:rPr>
          <w:lang w:eastAsia="en-US"/>
        </w:rPr>
        <w:t xml:space="preserve"> in </w:t>
      </w:r>
      <w:r w:rsidRPr="000320EB">
        <w:fldChar w:fldCharType="begin"/>
      </w:r>
      <w:r w:rsidRPr="000320EB">
        <w:instrText xml:space="preserve"> REF _Ref348372758 \h </w:instrText>
      </w:r>
      <w:r>
        <w:instrText xml:space="preserve"> \* MERGEFORMAT </w:instrText>
      </w:r>
      <w:r w:rsidRPr="000320EB">
        <w:fldChar w:fldCharType="separate"/>
      </w:r>
      <w:r w:rsidR="00154D81" w:rsidRPr="00047605">
        <w:t>(</w:t>
      </w:r>
      <w:r w:rsidR="00154D81">
        <w:t>34</w:t>
      </w:r>
      <w:r w:rsidR="00154D81" w:rsidRPr="00047605">
        <w:t>)</w:t>
      </w:r>
      <w:r w:rsidRPr="000320EB">
        <w:fldChar w:fldCharType="end"/>
      </w:r>
      <w:r w:rsidRPr="000320EB">
        <w:t xml:space="preserve">, and </w:t>
      </w:r>
      <w:r w:rsidRPr="000320EB">
        <w:rPr>
          <w:rStyle w:val="ChItalBold"/>
        </w:rPr>
        <w:t>kasi</w:t>
      </w:r>
      <w:r w:rsidRPr="000320EB">
        <w:t xml:space="preserve"> </w:t>
      </w:r>
      <w:r w:rsidR="00B7093A">
        <w:t>‘</w:t>
      </w:r>
      <w:r w:rsidRPr="000320EB">
        <w:t>give</w:t>
      </w:r>
      <w:r w:rsidR="00B7093A">
        <w:t>’</w:t>
      </w:r>
      <w:r w:rsidRPr="000320EB">
        <w:t xml:space="preserve"> in </w:t>
      </w:r>
      <w:r w:rsidRPr="000320EB">
        <w:fldChar w:fldCharType="begin"/>
      </w:r>
      <w:r w:rsidRPr="000320EB">
        <w:instrText xml:space="preserve"> REF _Ref348607542 \h </w:instrText>
      </w:r>
      <w:r>
        <w:instrText xml:space="preserve"> \* MERGEFORMAT </w:instrText>
      </w:r>
      <w:r w:rsidRPr="000320EB">
        <w:fldChar w:fldCharType="separate"/>
      </w:r>
      <w:r w:rsidR="00154D81" w:rsidRPr="00047605">
        <w:t>(</w:t>
      </w:r>
      <w:r w:rsidR="00154D81">
        <w:t>35</w:t>
      </w:r>
      <w:r w:rsidR="00154D81" w:rsidRPr="00047605">
        <w:t>)</w:t>
      </w:r>
      <w:r w:rsidRPr="000320EB">
        <w:fldChar w:fldCharType="end"/>
      </w:r>
      <w:r w:rsidRPr="000320EB">
        <w:t xml:space="preserve">. In each case, the possessor denotes the benefiting </w:t>
      </w:r>
      <w:r w:rsidR="00AE7CC1" w:rsidRPr="00AE7CC1">
        <w:t xml:space="preserve">R </w:t>
      </w:r>
      <w:r w:rsidRPr="00AE7CC1">
        <w:t>of</w:t>
      </w:r>
      <w:r w:rsidRPr="000320EB">
        <w:t xml:space="preserve"> the event expressed by the verb; the possessum denotes </w:t>
      </w:r>
      <w:r w:rsidRPr="00AE7CC1">
        <w:t xml:space="preserve">the </w:t>
      </w:r>
      <w:r w:rsidR="00AE7CC1" w:rsidRPr="00AE7CC1">
        <w:t xml:space="preserve">T </w:t>
      </w:r>
      <w:r w:rsidRPr="00AE7CC1">
        <w:t>as the</w:t>
      </w:r>
      <w:r w:rsidRPr="000320EB">
        <w:t xml:space="preserve"> anticipated object of possession. In the corpus, the possessor is typically encoded by a </w:t>
      </w:r>
      <w:r w:rsidR="00214A3F">
        <w:t xml:space="preserve">personal </w:t>
      </w:r>
      <w:r w:rsidRPr="000320EB">
        <w:t xml:space="preserve">pronoun (13/14 tokens – 93%), as in </w:t>
      </w:r>
      <w:r w:rsidRPr="000320EB">
        <w:fldChar w:fldCharType="begin"/>
      </w:r>
      <w:r w:rsidRPr="000320EB">
        <w:instrText xml:space="preserve"> REF _Ref348372758 \h </w:instrText>
      </w:r>
      <w:r>
        <w:instrText xml:space="preserve"> \* MERGEFORMAT </w:instrText>
      </w:r>
      <w:r w:rsidRPr="000320EB">
        <w:fldChar w:fldCharType="separate"/>
      </w:r>
      <w:r w:rsidR="00154D81" w:rsidRPr="00047605">
        <w:t>(</w:t>
      </w:r>
      <w:r w:rsidR="00154D81">
        <w:t>34</w:t>
      </w:r>
      <w:r w:rsidR="00154D81" w:rsidRPr="00047605">
        <w:t>)</w:t>
      </w:r>
      <w:r w:rsidRPr="000320EB">
        <w:fldChar w:fldCharType="end"/>
      </w:r>
      <w:r w:rsidRPr="000320EB">
        <w:t xml:space="preserve"> and </w:t>
      </w:r>
      <w:r w:rsidRPr="000320EB">
        <w:fldChar w:fldCharType="begin"/>
      </w:r>
      <w:r w:rsidRPr="000320EB">
        <w:instrText xml:space="preserve"> REF _Ref348607542 \h </w:instrText>
      </w:r>
      <w:r>
        <w:instrText xml:space="preserve"> \* MERGEFORMAT </w:instrText>
      </w:r>
      <w:r w:rsidRPr="000320EB">
        <w:fldChar w:fldCharType="separate"/>
      </w:r>
      <w:r w:rsidR="00154D81" w:rsidRPr="00047605">
        <w:t>(</w:t>
      </w:r>
      <w:r w:rsidR="00154D81">
        <w:t>35</w:t>
      </w:r>
      <w:r w:rsidR="00154D81" w:rsidRPr="00047605">
        <w:t>)</w:t>
      </w:r>
      <w:r w:rsidRPr="000320EB">
        <w:fldChar w:fldCharType="end"/>
      </w:r>
      <w:r w:rsidRPr="000320EB">
        <w:t xml:space="preserve">. Only in one construction, presented in </w:t>
      </w:r>
      <w:r w:rsidRPr="000320EB">
        <w:rPr>
          <w:lang w:eastAsia="en-US"/>
        </w:rPr>
        <w:fldChar w:fldCharType="begin"/>
      </w:r>
      <w:r w:rsidRPr="000320EB">
        <w:rPr>
          <w:lang w:eastAsia="en-US"/>
        </w:rPr>
        <w:instrText xml:space="preserve"> REF _Ref349294969 \h </w:instrText>
      </w:r>
      <w:r>
        <w:rPr>
          <w:lang w:eastAsia="en-US"/>
        </w:rPr>
        <w:instrText xml:space="preserve"> \* MERGEFORMAT </w:instrText>
      </w:r>
      <w:r w:rsidRPr="000320EB">
        <w:rPr>
          <w:lang w:eastAsia="en-US"/>
        </w:rPr>
      </w:r>
      <w:r w:rsidRPr="000320EB">
        <w:rPr>
          <w:lang w:eastAsia="en-US"/>
        </w:rPr>
        <w:fldChar w:fldCharType="separate"/>
      </w:r>
      <w:r w:rsidR="00154D81" w:rsidRPr="00047605">
        <w:t>(</w:t>
      </w:r>
      <w:r w:rsidR="00154D81">
        <w:t>33</w:t>
      </w:r>
      <w:r w:rsidR="00154D81" w:rsidRPr="00047605">
        <w:t>)</w:t>
      </w:r>
      <w:r w:rsidRPr="000320EB">
        <w:rPr>
          <w:lang w:eastAsia="en-US"/>
        </w:rPr>
        <w:fldChar w:fldCharType="end"/>
      </w:r>
      <w:r w:rsidRPr="000320EB">
        <w:rPr>
          <w:lang w:eastAsia="en-US"/>
        </w:rPr>
        <w:t xml:space="preserve">, the possessor is expressed with a noun, namely the proper noun </w:t>
      </w:r>
      <w:r w:rsidR="009A6C13" w:rsidRPr="009A6C13">
        <w:rPr>
          <w:rStyle w:val="ChItalBold"/>
        </w:rPr>
        <w:t>Sofia</w:t>
      </w:r>
      <w:r w:rsidRPr="000320EB">
        <w:rPr>
          <w:lang w:eastAsia="en-US"/>
        </w:rPr>
        <w:t>.</w:t>
      </w:r>
      <w:r w:rsidR="0077333E">
        <w:rPr>
          <w:lang w:eastAsia="en-US"/>
        </w:rPr>
        <w:t xml:space="preserve"> </w:t>
      </w:r>
      <w:r w:rsidR="0077333E" w:rsidRPr="000320EB">
        <w:t>(</w:t>
      </w:r>
      <w:r w:rsidR="0077333E">
        <w:t xml:space="preserve">Adnominal possession is described in detail in </w:t>
      </w:r>
      <w:r w:rsidR="0077333E" w:rsidRPr="000320EB">
        <w:t xml:space="preserve">Chapter </w:t>
      </w:r>
      <w:r w:rsidR="0077333E">
        <w:fldChar w:fldCharType="begin"/>
      </w:r>
      <w:r w:rsidR="0077333E">
        <w:instrText xml:space="preserve"> REF _Ref358725848 \w \h </w:instrText>
      </w:r>
      <w:r w:rsidR="0077333E">
        <w:fldChar w:fldCharType="separate"/>
      </w:r>
      <w:r w:rsidR="00154D81">
        <w:rPr>
          <w:cs/>
        </w:rPr>
        <w:t>‎</w:t>
      </w:r>
      <w:r w:rsidR="00154D81">
        <w:t>9</w:t>
      </w:r>
      <w:r w:rsidR="0077333E">
        <w:fldChar w:fldCharType="end"/>
      </w:r>
      <w:r w:rsidR="0077333E">
        <w:t>.</w:t>
      </w:r>
      <w:r w:rsidR="0077333E" w:rsidRPr="000320EB">
        <w:t>)</w:t>
      </w:r>
    </w:p>
    <w:p w14:paraId="257B3BD2" w14:textId="77777777" w:rsidR="00075364" w:rsidRPr="000320EB" w:rsidRDefault="00075364" w:rsidP="00075364">
      <w:pPr>
        <w:pStyle w:val="ExampleTitle"/>
      </w:pPr>
      <w:r w:rsidRPr="000320EB">
        <w:t>Adnominal possessive constructions</w:t>
      </w:r>
    </w:p>
    <w:tbl>
      <w:tblPr>
        <w:tblW w:w="6471" w:type="dxa"/>
        <w:tblCellMar>
          <w:left w:w="42" w:type="dxa"/>
          <w:right w:w="42" w:type="dxa"/>
        </w:tblCellMar>
        <w:tblLook w:val="01E0" w:firstRow="1" w:lastRow="1" w:firstColumn="1" w:lastColumn="1" w:noHBand="0" w:noVBand="0"/>
      </w:tblPr>
      <w:tblGrid>
        <w:gridCol w:w="709"/>
        <w:gridCol w:w="751"/>
        <w:gridCol w:w="968"/>
        <w:gridCol w:w="673"/>
        <w:gridCol w:w="573"/>
        <w:gridCol w:w="567"/>
        <w:gridCol w:w="840"/>
        <w:gridCol w:w="1390"/>
      </w:tblGrid>
      <w:tr w:rsidR="00AC23C4" w:rsidRPr="00047605" w14:paraId="2B46A1EC" w14:textId="77777777" w:rsidTr="00AC23C4">
        <w:tc>
          <w:tcPr>
            <w:tcW w:w="709" w:type="dxa"/>
            <w:shd w:val="clear" w:color="auto" w:fill="auto"/>
          </w:tcPr>
          <w:p w14:paraId="03B2BCB6" w14:textId="77777777" w:rsidR="00075364" w:rsidRPr="00047605" w:rsidRDefault="00075364" w:rsidP="00075364">
            <w:pPr>
              <w:pStyle w:val="Text"/>
            </w:pPr>
            <w:bookmarkStart w:id="4453" w:name="_Ref349294969"/>
            <w:r w:rsidRPr="00047605">
              <w:t>(</w:t>
            </w:r>
            <w:fldSimple w:instr=" SEQ ( \* ARABIC \s 1 ">
              <w:r w:rsidR="00154D81">
                <w:rPr>
                  <w:noProof/>
                </w:rPr>
                <w:t>33</w:t>
              </w:r>
            </w:fldSimple>
            <w:r w:rsidRPr="00047605">
              <w:t>)</w:t>
            </w:r>
            <w:bookmarkEnd w:id="4453"/>
          </w:p>
        </w:tc>
        <w:tc>
          <w:tcPr>
            <w:tcW w:w="751" w:type="dxa"/>
            <w:shd w:val="clear" w:color="auto" w:fill="auto"/>
          </w:tcPr>
          <w:p w14:paraId="7AFE4849" w14:textId="77777777" w:rsidR="00075364" w:rsidRPr="00047605" w:rsidRDefault="00075364" w:rsidP="00075364">
            <w:pPr>
              <w:pStyle w:val="Text"/>
            </w:pPr>
            <w:r w:rsidRPr="00047605">
              <w:t>mama</w:t>
            </w:r>
          </w:p>
        </w:tc>
        <w:tc>
          <w:tcPr>
            <w:tcW w:w="968" w:type="dxa"/>
            <w:shd w:val="clear" w:color="auto" w:fill="auto"/>
          </w:tcPr>
          <w:p w14:paraId="0828253D" w14:textId="77777777" w:rsidR="00075364" w:rsidRPr="00047605" w:rsidRDefault="00075364" w:rsidP="00075364">
            <w:pPr>
              <w:pStyle w:val="Text"/>
            </w:pPr>
            <w:r w:rsidRPr="00047605">
              <w:t>nanti</w:t>
            </w:r>
          </w:p>
        </w:tc>
        <w:tc>
          <w:tcPr>
            <w:tcW w:w="673" w:type="dxa"/>
            <w:shd w:val="clear" w:color="auto" w:fill="auto"/>
          </w:tcPr>
          <w:p w14:paraId="07294D6F" w14:textId="77777777" w:rsidR="00075364" w:rsidRPr="00047605" w:rsidRDefault="00075364" w:rsidP="00075364">
            <w:pPr>
              <w:pStyle w:val="Text"/>
              <w:rPr>
                <w:rStyle w:val="ChBlueBold"/>
              </w:rPr>
            </w:pPr>
            <w:r w:rsidRPr="00047605">
              <w:rPr>
                <w:rStyle w:val="ChBlueBold"/>
              </w:rPr>
              <w:t>ambil</w:t>
            </w:r>
          </w:p>
        </w:tc>
        <w:tc>
          <w:tcPr>
            <w:tcW w:w="573" w:type="dxa"/>
            <w:shd w:val="clear" w:color="auto" w:fill="auto"/>
          </w:tcPr>
          <w:p w14:paraId="568C5E9C" w14:textId="77777777" w:rsidR="00075364" w:rsidRPr="00047605" w:rsidRDefault="00075364" w:rsidP="00075364">
            <w:pPr>
              <w:pStyle w:val="Text"/>
            </w:pPr>
            <w:r>
              <w:t>[</w:t>
            </w:r>
            <w:r w:rsidR="009A6C13" w:rsidRPr="00AC23C4">
              <w:rPr>
                <w:szCs w:val="19"/>
              </w:rPr>
              <w:t>Sofia</w:t>
            </w:r>
          </w:p>
        </w:tc>
        <w:tc>
          <w:tcPr>
            <w:tcW w:w="567" w:type="dxa"/>
            <w:shd w:val="clear" w:color="auto" w:fill="auto"/>
          </w:tcPr>
          <w:p w14:paraId="621664DB" w14:textId="77777777" w:rsidR="00075364" w:rsidRPr="00047605" w:rsidRDefault="00075364" w:rsidP="00075364">
            <w:pPr>
              <w:pStyle w:val="Text"/>
            </w:pPr>
            <w:r w:rsidRPr="00047605">
              <w:t>pu</w:t>
            </w:r>
          </w:p>
        </w:tc>
        <w:tc>
          <w:tcPr>
            <w:tcW w:w="840" w:type="dxa"/>
            <w:shd w:val="clear" w:color="auto" w:fill="auto"/>
          </w:tcPr>
          <w:p w14:paraId="10280BC4" w14:textId="77777777" w:rsidR="00075364" w:rsidRPr="00047605" w:rsidRDefault="00075364" w:rsidP="00075364">
            <w:pPr>
              <w:pStyle w:val="Text"/>
            </w:pPr>
            <w:r w:rsidRPr="00047605">
              <w:t>ijasa</w:t>
            </w:r>
          </w:p>
        </w:tc>
        <w:tc>
          <w:tcPr>
            <w:tcW w:w="1390" w:type="dxa"/>
            <w:shd w:val="clear" w:color="auto" w:fill="auto"/>
          </w:tcPr>
          <w:p w14:paraId="6B580863" w14:textId="77777777" w:rsidR="00075364" w:rsidRPr="00047605" w:rsidRDefault="00075364" w:rsidP="00075364">
            <w:pPr>
              <w:pStyle w:val="Text"/>
            </w:pPr>
            <w:r w:rsidRPr="00047605">
              <w:t>SD</w:t>
            </w:r>
            <w:r>
              <w:t>]</w:t>
            </w:r>
          </w:p>
        </w:tc>
      </w:tr>
      <w:tr w:rsidR="00AC23C4" w:rsidRPr="00AC23C4" w14:paraId="6E4237D1" w14:textId="77777777" w:rsidTr="00AC23C4">
        <w:tc>
          <w:tcPr>
            <w:tcW w:w="709" w:type="dxa"/>
            <w:shd w:val="clear" w:color="auto" w:fill="auto"/>
          </w:tcPr>
          <w:p w14:paraId="4FBE9A33" w14:textId="77777777" w:rsidR="00075364" w:rsidRPr="000320EB" w:rsidRDefault="00075364" w:rsidP="00075364">
            <w:pPr>
              <w:pStyle w:val="GlossEng"/>
            </w:pPr>
          </w:p>
        </w:tc>
        <w:tc>
          <w:tcPr>
            <w:tcW w:w="751" w:type="dxa"/>
            <w:shd w:val="clear" w:color="auto" w:fill="auto"/>
          </w:tcPr>
          <w:p w14:paraId="5E2E6A98" w14:textId="77777777" w:rsidR="00075364" w:rsidRPr="000320EB" w:rsidRDefault="00075364" w:rsidP="00075364">
            <w:pPr>
              <w:pStyle w:val="GlossEng"/>
            </w:pPr>
            <w:r w:rsidRPr="000320EB">
              <w:t>mother</w:t>
            </w:r>
          </w:p>
        </w:tc>
        <w:tc>
          <w:tcPr>
            <w:tcW w:w="968" w:type="dxa"/>
            <w:shd w:val="clear" w:color="auto" w:fill="auto"/>
          </w:tcPr>
          <w:p w14:paraId="35BC41C8" w14:textId="77777777" w:rsidR="00075364" w:rsidRPr="000320EB" w:rsidRDefault="00075364" w:rsidP="00075364">
            <w:pPr>
              <w:pStyle w:val="GlossEng"/>
            </w:pPr>
            <w:r w:rsidRPr="00AC23C4">
              <w:rPr>
                <w:szCs w:val="19"/>
              </w:rPr>
              <w:t>very.soon</w:t>
            </w:r>
          </w:p>
        </w:tc>
        <w:tc>
          <w:tcPr>
            <w:tcW w:w="673" w:type="dxa"/>
            <w:shd w:val="clear" w:color="auto" w:fill="auto"/>
          </w:tcPr>
          <w:p w14:paraId="1234531A" w14:textId="77777777" w:rsidR="00075364" w:rsidRPr="000320EB" w:rsidRDefault="00075364" w:rsidP="00075364">
            <w:pPr>
              <w:pStyle w:val="GlossEng"/>
            </w:pPr>
            <w:r w:rsidRPr="000320EB">
              <w:t>fetch</w:t>
            </w:r>
          </w:p>
        </w:tc>
        <w:tc>
          <w:tcPr>
            <w:tcW w:w="573" w:type="dxa"/>
            <w:shd w:val="clear" w:color="auto" w:fill="auto"/>
          </w:tcPr>
          <w:p w14:paraId="7C64BDD2" w14:textId="77777777" w:rsidR="00075364" w:rsidRPr="000320EB" w:rsidRDefault="009A6C13" w:rsidP="00075364">
            <w:pPr>
              <w:pStyle w:val="GlossEng"/>
            </w:pPr>
            <w:r w:rsidRPr="00AC23C4">
              <w:rPr>
                <w:szCs w:val="19"/>
              </w:rPr>
              <w:t>Sofia</w:t>
            </w:r>
          </w:p>
        </w:tc>
        <w:tc>
          <w:tcPr>
            <w:tcW w:w="567" w:type="dxa"/>
            <w:shd w:val="clear" w:color="auto" w:fill="auto"/>
          </w:tcPr>
          <w:p w14:paraId="3FD31607" w14:textId="77777777" w:rsidR="00075364" w:rsidRPr="0099608C" w:rsidRDefault="00075364" w:rsidP="00075364">
            <w:pPr>
              <w:pStyle w:val="GlossEng"/>
              <w:rPr>
                <w:rStyle w:val="ChSmallCaps"/>
              </w:rPr>
            </w:pPr>
            <w:r w:rsidRPr="0099608C">
              <w:rPr>
                <w:rStyle w:val="ChSmallCaps"/>
              </w:rPr>
              <w:t>poss</w:t>
            </w:r>
          </w:p>
        </w:tc>
        <w:tc>
          <w:tcPr>
            <w:tcW w:w="840" w:type="dxa"/>
            <w:shd w:val="clear" w:color="auto" w:fill="auto"/>
          </w:tcPr>
          <w:p w14:paraId="2000E462" w14:textId="77777777" w:rsidR="00075364" w:rsidRPr="000320EB" w:rsidRDefault="00075364" w:rsidP="00075364">
            <w:pPr>
              <w:pStyle w:val="GlossEng"/>
            </w:pPr>
            <w:r w:rsidRPr="000320EB">
              <w:t>diploma</w:t>
            </w:r>
          </w:p>
        </w:tc>
        <w:tc>
          <w:tcPr>
            <w:tcW w:w="1390" w:type="dxa"/>
            <w:shd w:val="clear" w:color="auto" w:fill="auto"/>
          </w:tcPr>
          <w:p w14:paraId="5D465546" w14:textId="77777777" w:rsidR="00075364" w:rsidRPr="000320EB" w:rsidRDefault="00075364" w:rsidP="00075364">
            <w:pPr>
              <w:pStyle w:val="GlossEng"/>
            </w:pPr>
            <w:r w:rsidRPr="000320EB">
              <w:t>primary.school</w:t>
            </w:r>
          </w:p>
        </w:tc>
      </w:tr>
    </w:tbl>
    <w:p w14:paraId="7D644183" w14:textId="7647B1D8" w:rsidR="00075364" w:rsidRPr="000320EB" w:rsidRDefault="00B7093A" w:rsidP="00075364">
      <w:pPr>
        <w:pStyle w:val="FreeTranslEng"/>
      </w:pPr>
      <w:r>
        <w:t>‘</w:t>
      </w:r>
      <w:r w:rsidR="00075364" w:rsidRPr="00047605">
        <w:t>later you (</w:t>
      </w:r>
      <w:r>
        <w:t>‘</w:t>
      </w:r>
      <w:r w:rsidR="00075364" w:rsidRPr="00047605">
        <w:t>mother</w:t>
      </w:r>
      <w:r>
        <w:t>’</w:t>
      </w:r>
      <w:r w:rsidR="00075364" w:rsidRPr="00047605">
        <w:t xml:space="preserve">) </w:t>
      </w:r>
      <w:r w:rsidR="00075364" w:rsidRPr="00047605">
        <w:rPr>
          <w:rStyle w:val="ChBlueBold"/>
        </w:rPr>
        <w:t>fetch</w:t>
      </w:r>
      <w:r w:rsidR="00075364" w:rsidRPr="00047605">
        <w:t xml:space="preserve"> the primary school diploma for </w:t>
      </w:r>
      <w:r w:rsidR="009A6C13">
        <w:rPr>
          <w:szCs w:val="19"/>
        </w:rPr>
        <w:t>Sofia</w:t>
      </w:r>
      <w:r>
        <w:t>’</w:t>
      </w:r>
      <w:r w:rsidR="00075364" w:rsidRPr="00047605">
        <w:t xml:space="preserve"> (Lit.</w:t>
      </w:r>
      <w:r w:rsidR="00075364" w:rsidRPr="000320EB">
        <w:t xml:space="preserve"> </w:t>
      </w:r>
      <w:r>
        <w:t>‘</w:t>
      </w:r>
      <w:r w:rsidR="009A6C13">
        <w:rPr>
          <w:szCs w:val="19"/>
        </w:rPr>
        <w:t>Sofia</w:t>
      </w:r>
      <w:r>
        <w:t>’</w:t>
      </w:r>
      <w:r w:rsidR="00075364" w:rsidRPr="00047605">
        <w:t>s primary school diploma</w:t>
      </w:r>
      <w:r>
        <w:t>’</w:t>
      </w:r>
      <w:r w:rsidR="00075364" w:rsidRPr="00047605">
        <w:t>)</w:t>
      </w:r>
      <w:r w:rsidR="00075364" w:rsidRPr="000320EB">
        <w:t xml:space="preserve"> </w:t>
      </w:r>
      <w:r w:rsidR="00075364" w:rsidRPr="000320EB">
        <w:rPr>
          <w:rStyle w:val="ExampleSource"/>
        </w:rPr>
        <w:t>[081011-023-Cv.0065]</w:t>
      </w:r>
    </w:p>
    <w:tbl>
      <w:tblPr>
        <w:tblW w:w="6798" w:type="dxa"/>
        <w:tblCellMar>
          <w:left w:w="42" w:type="dxa"/>
          <w:right w:w="42" w:type="dxa"/>
        </w:tblCellMar>
        <w:tblLook w:val="01E0" w:firstRow="1" w:lastRow="1" w:firstColumn="1" w:lastColumn="1" w:noHBand="0" w:noVBand="0"/>
      </w:tblPr>
      <w:tblGrid>
        <w:gridCol w:w="709"/>
        <w:gridCol w:w="389"/>
        <w:gridCol w:w="573"/>
        <w:gridCol w:w="1127"/>
        <w:gridCol w:w="481"/>
        <w:gridCol w:w="481"/>
        <w:gridCol w:w="486"/>
        <w:gridCol w:w="670"/>
        <w:gridCol w:w="751"/>
        <w:gridCol w:w="1131"/>
      </w:tblGrid>
      <w:tr w:rsidR="00AC23C4" w:rsidRPr="00047605" w14:paraId="7C882C6A" w14:textId="77777777" w:rsidTr="00AC23C4">
        <w:tc>
          <w:tcPr>
            <w:tcW w:w="709" w:type="dxa"/>
            <w:shd w:val="clear" w:color="auto" w:fill="auto"/>
          </w:tcPr>
          <w:p w14:paraId="0A3230B6" w14:textId="77777777" w:rsidR="00075364" w:rsidRPr="00047605" w:rsidRDefault="00075364" w:rsidP="00075364">
            <w:pPr>
              <w:pStyle w:val="Text"/>
            </w:pPr>
            <w:bookmarkStart w:id="4454" w:name="_Ref348372758"/>
            <w:r w:rsidRPr="00047605">
              <w:t>(</w:t>
            </w:r>
            <w:fldSimple w:instr=" SEQ ( \* ARABIC \s 1 ">
              <w:r w:rsidR="00154D81">
                <w:rPr>
                  <w:noProof/>
                </w:rPr>
                <w:t>34</w:t>
              </w:r>
            </w:fldSimple>
            <w:r w:rsidRPr="00047605">
              <w:t>)</w:t>
            </w:r>
            <w:bookmarkEnd w:id="4454"/>
          </w:p>
        </w:tc>
        <w:tc>
          <w:tcPr>
            <w:tcW w:w="389" w:type="dxa"/>
            <w:shd w:val="clear" w:color="auto" w:fill="auto"/>
          </w:tcPr>
          <w:p w14:paraId="42835BCE" w14:textId="77777777" w:rsidR="00075364" w:rsidRPr="00047605" w:rsidRDefault="00075364" w:rsidP="00075364">
            <w:pPr>
              <w:pStyle w:val="Text"/>
            </w:pPr>
            <w:r w:rsidRPr="00047605">
              <w:t>dia</w:t>
            </w:r>
          </w:p>
        </w:tc>
        <w:tc>
          <w:tcPr>
            <w:tcW w:w="573" w:type="dxa"/>
            <w:shd w:val="clear" w:color="auto" w:fill="auto"/>
          </w:tcPr>
          <w:p w14:paraId="4465D5B0" w14:textId="77777777" w:rsidR="00075364" w:rsidRPr="00047605" w:rsidRDefault="00075364" w:rsidP="00075364">
            <w:pPr>
              <w:pStyle w:val="Text"/>
            </w:pPr>
            <w:r w:rsidRPr="00047605">
              <w:t>punya</w:t>
            </w:r>
          </w:p>
        </w:tc>
        <w:tc>
          <w:tcPr>
            <w:tcW w:w="1127" w:type="dxa"/>
            <w:shd w:val="clear" w:color="auto" w:fill="auto"/>
          </w:tcPr>
          <w:p w14:paraId="11C39157" w14:textId="77777777" w:rsidR="00075364" w:rsidRPr="00047605" w:rsidRDefault="00075364" w:rsidP="00075364">
            <w:pPr>
              <w:pStyle w:val="Text"/>
            </w:pPr>
            <w:r w:rsidRPr="00047605">
              <w:t>ulang-taun</w:t>
            </w:r>
            <w:r w:rsidR="005C5402">
              <w:t>g</w:t>
            </w:r>
          </w:p>
        </w:tc>
        <w:tc>
          <w:tcPr>
            <w:tcW w:w="481" w:type="dxa"/>
            <w:shd w:val="clear" w:color="auto" w:fill="auto"/>
          </w:tcPr>
          <w:p w14:paraId="16AB6643" w14:textId="77777777" w:rsidR="00075364" w:rsidRPr="00047605" w:rsidRDefault="00075364" w:rsidP="00075364">
            <w:pPr>
              <w:pStyle w:val="Text"/>
            </w:pPr>
            <w:r w:rsidRPr="00047605">
              <w:t>kita</w:t>
            </w:r>
          </w:p>
        </w:tc>
        <w:tc>
          <w:tcPr>
            <w:tcW w:w="481" w:type="dxa"/>
            <w:shd w:val="clear" w:color="auto" w:fill="auto"/>
          </w:tcPr>
          <w:p w14:paraId="487EDFE5" w14:textId="77777777" w:rsidR="00075364" w:rsidRPr="004916A1" w:rsidRDefault="00075364" w:rsidP="00075364">
            <w:pPr>
              <w:pStyle w:val="Text"/>
              <w:rPr>
                <w:rStyle w:val="ChBlueBold"/>
              </w:rPr>
            </w:pPr>
            <w:r w:rsidRPr="004916A1">
              <w:rPr>
                <w:rStyle w:val="ChBlueBold"/>
              </w:rPr>
              <w:t>bli</w:t>
            </w:r>
          </w:p>
        </w:tc>
        <w:tc>
          <w:tcPr>
            <w:tcW w:w="486" w:type="dxa"/>
            <w:shd w:val="clear" w:color="auto" w:fill="auto"/>
          </w:tcPr>
          <w:p w14:paraId="46603FF0" w14:textId="77777777" w:rsidR="00075364" w:rsidRPr="00047605" w:rsidRDefault="00075364" w:rsidP="00075364">
            <w:pPr>
              <w:pStyle w:val="Text"/>
            </w:pPr>
            <w:r>
              <w:t>[</w:t>
            </w:r>
            <w:r w:rsidRPr="00047605">
              <w:t>de</w:t>
            </w:r>
          </w:p>
        </w:tc>
        <w:tc>
          <w:tcPr>
            <w:tcW w:w="670" w:type="dxa"/>
            <w:shd w:val="clear" w:color="auto" w:fill="auto"/>
          </w:tcPr>
          <w:p w14:paraId="7581BBAB" w14:textId="77777777" w:rsidR="00075364" w:rsidRPr="00047605" w:rsidRDefault="00075364" w:rsidP="00075364">
            <w:pPr>
              <w:pStyle w:val="Text"/>
            </w:pPr>
            <w:r w:rsidRPr="00047605">
              <w:t>punya</w:t>
            </w:r>
          </w:p>
        </w:tc>
        <w:tc>
          <w:tcPr>
            <w:tcW w:w="751" w:type="dxa"/>
            <w:shd w:val="clear" w:color="auto" w:fill="auto"/>
          </w:tcPr>
          <w:p w14:paraId="0D097507" w14:textId="77777777" w:rsidR="00075364" w:rsidRPr="00047605" w:rsidRDefault="00075364" w:rsidP="00075364">
            <w:pPr>
              <w:pStyle w:val="Text"/>
            </w:pPr>
            <w:r w:rsidRPr="00047605">
              <w:t>pakean</w:t>
            </w:r>
            <w:r w:rsidR="005C5402">
              <w:t>g</w:t>
            </w:r>
          </w:p>
        </w:tc>
        <w:tc>
          <w:tcPr>
            <w:tcW w:w="1131" w:type="dxa"/>
            <w:shd w:val="clear" w:color="auto" w:fill="auto"/>
          </w:tcPr>
          <w:p w14:paraId="3EDB4238" w14:textId="77777777" w:rsidR="00075364" w:rsidRPr="00047605" w:rsidRDefault="00075364" w:rsidP="00075364">
            <w:pPr>
              <w:pStyle w:val="Text"/>
            </w:pPr>
            <w:r w:rsidRPr="00047605">
              <w:t>ulang-taun</w:t>
            </w:r>
            <w:r w:rsidR="00D3555B">
              <w:t>g</w:t>
            </w:r>
            <w:r>
              <w:t>]</w:t>
            </w:r>
          </w:p>
        </w:tc>
      </w:tr>
      <w:tr w:rsidR="00AC23C4" w:rsidRPr="000320EB" w14:paraId="06755DC6" w14:textId="77777777" w:rsidTr="00AC23C4">
        <w:tc>
          <w:tcPr>
            <w:tcW w:w="709" w:type="dxa"/>
            <w:shd w:val="clear" w:color="auto" w:fill="auto"/>
          </w:tcPr>
          <w:p w14:paraId="0F1CE90E" w14:textId="77777777" w:rsidR="00075364" w:rsidRPr="000320EB" w:rsidRDefault="00075364" w:rsidP="00075364">
            <w:pPr>
              <w:pStyle w:val="GlossEng"/>
            </w:pPr>
          </w:p>
        </w:tc>
        <w:tc>
          <w:tcPr>
            <w:tcW w:w="389" w:type="dxa"/>
            <w:shd w:val="clear" w:color="auto" w:fill="auto"/>
          </w:tcPr>
          <w:p w14:paraId="63256C04" w14:textId="77777777" w:rsidR="00075364" w:rsidRPr="0099608C" w:rsidRDefault="00075364" w:rsidP="00075364">
            <w:pPr>
              <w:pStyle w:val="GlossEng"/>
              <w:rPr>
                <w:rStyle w:val="ChSmallCaps"/>
              </w:rPr>
            </w:pPr>
            <w:r w:rsidRPr="0099608C">
              <w:rPr>
                <w:rStyle w:val="ChSmallCaps"/>
              </w:rPr>
              <w:t>3sg</w:t>
            </w:r>
          </w:p>
        </w:tc>
        <w:tc>
          <w:tcPr>
            <w:tcW w:w="573" w:type="dxa"/>
            <w:shd w:val="clear" w:color="auto" w:fill="auto"/>
          </w:tcPr>
          <w:p w14:paraId="2DADBC8E" w14:textId="77777777" w:rsidR="00075364" w:rsidRPr="0099608C" w:rsidRDefault="00075364" w:rsidP="00075364">
            <w:pPr>
              <w:pStyle w:val="GlossEng"/>
              <w:rPr>
                <w:rStyle w:val="ChSmallCaps"/>
              </w:rPr>
            </w:pPr>
            <w:r w:rsidRPr="0099608C">
              <w:rPr>
                <w:rStyle w:val="ChSmallCaps"/>
              </w:rPr>
              <w:t>poss</w:t>
            </w:r>
          </w:p>
        </w:tc>
        <w:tc>
          <w:tcPr>
            <w:tcW w:w="1127" w:type="dxa"/>
            <w:shd w:val="clear" w:color="auto" w:fill="auto"/>
          </w:tcPr>
          <w:p w14:paraId="7D276B06" w14:textId="77777777" w:rsidR="00075364" w:rsidRPr="000320EB" w:rsidRDefault="00075364" w:rsidP="00075364">
            <w:pPr>
              <w:pStyle w:val="GlossEng"/>
            </w:pPr>
            <w:r w:rsidRPr="000320EB">
              <w:t>birthday</w:t>
            </w:r>
          </w:p>
        </w:tc>
        <w:tc>
          <w:tcPr>
            <w:tcW w:w="481" w:type="dxa"/>
            <w:shd w:val="clear" w:color="auto" w:fill="auto"/>
          </w:tcPr>
          <w:p w14:paraId="6C41C468" w14:textId="77777777" w:rsidR="00075364" w:rsidRPr="0099608C" w:rsidRDefault="00075364" w:rsidP="00075364">
            <w:pPr>
              <w:pStyle w:val="GlossEng"/>
              <w:rPr>
                <w:rStyle w:val="ChSmallCaps"/>
              </w:rPr>
            </w:pPr>
            <w:r w:rsidRPr="0099608C">
              <w:rPr>
                <w:rStyle w:val="ChSmallCaps"/>
              </w:rPr>
              <w:t>1pl</w:t>
            </w:r>
          </w:p>
        </w:tc>
        <w:tc>
          <w:tcPr>
            <w:tcW w:w="481" w:type="dxa"/>
            <w:shd w:val="clear" w:color="auto" w:fill="auto"/>
          </w:tcPr>
          <w:p w14:paraId="3218B41B" w14:textId="77777777" w:rsidR="00075364" w:rsidRPr="000320EB" w:rsidRDefault="00075364" w:rsidP="00075364">
            <w:pPr>
              <w:pStyle w:val="GlossEng"/>
            </w:pPr>
            <w:r w:rsidRPr="000320EB">
              <w:t>buy</w:t>
            </w:r>
          </w:p>
        </w:tc>
        <w:tc>
          <w:tcPr>
            <w:tcW w:w="486" w:type="dxa"/>
            <w:shd w:val="clear" w:color="auto" w:fill="auto"/>
          </w:tcPr>
          <w:p w14:paraId="78C2400E" w14:textId="77777777" w:rsidR="00075364" w:rsidRPr="0099608C" w:rsidRDefault="00075364" w:rsidP="00075364">
            <w:pPr>
              <w:pStyle w:val="GlossEng"/>
              <w:rPr>
                <w:rStyle w:val="ChSmallCaps"/>
              </w:rPr>
            </w:pPr>
            <w:r w:rsidRPr="0099608C">
              <w:rPr>
                <w:rStyle w:val="ChSmallCaps"/>
              </w:rPr>
              <w:t>3sg</w:t>
            </w:r>
          </w:p>
        </w:tc>
        <w:tc>
          <w:tcPr>
            <w:tcW w:w="670" w:type="dxa"/>
            <w:shd w:val="clear" w:color="auto" w:fill="auto"/>
          </w:tcPr>
          <w:p w14:paraId="4F204788" w14:textId="77777777" w:rsidR="00075364" w:rsidRPr="0099608C" w:rsidRDefault="00075364" w:rsidP="00075364">
            <w:pPr>
              <w:pStyle w:val="GlossEng"/>
              <w:rPr>
                <w:rStyle w:val="ChSmallCaps"/>
              </w:rPr>
            </w:pPr>
            <w:r w:rsidRPr="0099608C">
              <w:rPr>
                <w:rStyle w:val="ChSmallCaps"/>
              </w:rPr>
              <w:t>poss</w:t>
            </w:r>
          </w:p>
        </w:tc>
        <w:tc>
          <w:tcPr>
            <w:tcW w:w="751" w:type="dxa"/>
            <w:shd w:val="clear" w:color="auto" w:fill="auto"/>
          </w:tcPr>
          <w:p w14:paraId="2464FC5B" w14:textId="77777777" w:rsidR="00075364" w:rsidRPr="000320EB" w:rsidRDefault="00075364" w:rsidP="00075364">
            <w:pPr>
              <w:pStyle w:val="GlossEng"/>
            </w:pPr>
            <w:r w:rsidRPr="000320EB">
              <w:t>clothes</w:t>
            </w:r>
          </w:p>
        </w:tc>
        <w:tc>
          <w:tcPr>
            <w:tcW w:w="1131" w:type="dxa"/>
            <w:shd w:val="clear" w:color="auto" w:fill="auto"/>
          </w:tcPr>
          <w:p w14:paraId="513201A1" w14:textId="77777777" w:rsidR="00075364" w:rsidRPr="000320EB" w:rsidRDefault="00075364" w:rsidP="00075364">
            <w:pPr>
              <w:pStyle w:val="GlossEng"/>
            </w:pPr>
            <w:r w:rsidRPr="000320EB">
              <w:t>birthday</w:t>
            </w:r>
          </w:p>
        </w:tc>
      </w:tr>
    </w:tbl>
    <w:p w14:paraId="5F9B3810" w14:textId="2C0A07E6" w:rsidR="00075364" w:rsidRPr="000320EB" w:rsidRDefault="00B7093A" w:rsidP="00075364">
      <w:pPr>
        <w:pStyle w:val="FreeTranslEng"/>
      </w:pPr>
      <w:r>
        <w:t>‘</w:t>
      </w:r>
      <w:r w:rsidR="00075364" w:rsidRPr="00047605">
        <w:t xml:space="preserve">(for) her birthday we </w:t>
      </w:r>
      <w:r w:rsidR="00075364" w:rsidRPr="00047605">
        <w:rPr>
          <w:rStyle w:val="ChBlueBold"/>
        </w:rPr>
        <w:t>buy</w:t>
      </w:r>
      <w:r w:rsidR="00075364" w:rsidRPr="00047605">
        <w:t xml:space="preserve"> birthday clothes for her</w:t>
      </w:r>
      <w:r>
        <w:t>’</w:t>
      </w:r>
      <w:r w:rsidR="00075364" w:rsidRPr="00047605">
        <w:t xml:space="preserve"> (Lit. </w:t>
      </w:r>
      <w:r>
        <w:t>‘</w:t>
      </w:r>
      <w:r w:rsidR="00075364" w:rsidRPr="00CF3867">
        <w:t>her birthday clothes</w:t>
      </w:r>
      <w:r>
        <w:t>’</w:t>
      </w:r>
      <w:r w:rsidR="00075364" w:rsidRPr="00047605">
        <w:t>)</w:t>
      </w:r>
      <w:r w:rsidR="00075364" w:rsidRPr="000320EB">
        <w:t xml:space="preserve"> </w:t>
      </w:r>
      <w:r w:rsidR="00075364" w:rsidRPr="000320EB">
        <w:rPr>
          <w:rStyle w:val="ExampleSource"/>
        </w:rPr>
        <w:t>[081006-025-CvEx.0022]</w:t>
      </w:r>
    </w:p>
    <w:tbl>
      <w:tblPr>
        <w:tblW w:w="6787" w:type="dxa"/>
        <w:tblCellMar>
          <w:left w:w="42" w:type="dxa"/>
          <w:right w:w="42" w:type="dxa"/>
        </w:tblCellMar>
        <w:tblLook w:val="01E0" w:firstRow="1" w:lastRow="1" w:firstColumn="1" w:lastColumn="1" w:noHBand="0" w:noVBand="0"/>
      </w:tblPr>
      <w:tblGrid>
        <w:gridCol w:w="709"/>
        <w:gridCol w:w="679"/>
        <w:gridCol w:w="678"/>
        <w:gridCol w:w="389"/>
        <w:gridCol w:w="524"/>
        <w:gridCol w:w="691"/>
        <w:gridCol w:w="479"/>
        <w:gridCol w:w="562"/>
        <w:gridCol w:w="724"/>
        <w:gridCol w:w="1352"/>
      </w:tblGrid>
      <w:tr w:rsidR="00AC23C4" w:rsidRPr="00047605" w14:paraId="7EE0E181" w14:textId="77777777" w:rsidTr="00AC23C4">
        <w:tc>
          <w:tcPr>
            <w:tcW w:w="709" w:type="dxa"/>
            <w:shd w:val="clear" w:color="auto" w:fill="auto"/>
          </w:tcPr>
          <w:p w14:paraId="60C2B46C" w14:textId="77777777" w:rsidR="00075364" w:rsidRPr="00047605" w:rsidRDefault="00075364" w:rsidP="00075364">
            <w:pPr>
              <w:pStyle w:val="Text"/>
            </w:pPr>
            <w:bookmarkStart w:id="4455" w:name="_Ref348607542"/>
            <w:r w:rsidRPr="00047605">
              <w:t>(</w:t>
            </w:r>
            <w:fldSimple w:instr=" SEQ ( \* ARABIC \s 1 ">
              <w:r w:rsidR="00154D81">
                <w:rPr>
                  <w:noProof/>
                </w:rPr>
                <w:t>35</w:t>
              </w:r>
            </w:fldSimple>
            <w:r w:rsidRPr="00047605">
              <w:t>)</w:t>
            </w:r>
            <w:bookmarkEnd w:id="4455"/>
          </w:p>
        </w:tc>
        <w:tc>
          <w:tcPr>
            <w:tcW w:w="679" w:type="dxa"/>
            <w:shd w:val="clear" w:color="auto" w:fill="auto"/>
          </w:tcPr>
          <w:p w14:paraId="289081AE" w14:textId="77777777" w:rsidR="00075364" w:rsidRPr="00047605" w:rsidRDefault="00075364" w:rsidP="00075364">
            <w:pPr>
              <w:pStyle w:val="Text"/>
            </w:pPr>
            <w:r w:rsidRPr="00047605">
              <w:t>ibu</w:t>
            </w:r>
          </w:p>
        </w:tc>
        <w:tc>
          <w:tcPr>
            <w:tcW w:w="678" w:type="dxa"/>
            <w:shd w:val="clear" w:color="auto" w:fill="auto"/>
          </w:tcPr>
          <w:p w14:paraId="4ACBC002" w14:textId="77777777" w:rsidR="00075364" w:rsidRPr="00047605" w:rsidRDefault="00075364" w:rsidP="00075364">
            <w:pPr>
              <w:pStyle w:val="Text"/>
            </w:pPr>
            <w:r w:rsidRPr="00047605">
              <w:t>distrik</w:t>
            </w:r>
          </w:p>
        </w:tc>
        <w:tc>
          <w:tcPr>
            <w:tcW w:w="389" w:type="dxa"/>
            <w:shd w:val="clear" w:color="auto" w:fill="auto"/>
          </w:tcPr>
          <w:p w14:paraId="0591F7BA" w14:textId="77777777" w:rsidR="00075364" w:rsidRPr="00047605" w:rsidRDefault="00075364" w:rsidP="00075364">
            <w:pPr>
              <w:pStyle w:val="Text"/>
            </w:pPr>
            <w:r w:rsidRPr="00047605">
              <w:t>de</w:t>
            </w:r>
          </w:p>
        </w:tc>
        <w:tc>
          <w:tcPr>
            <w:tcW w:w="524" w:type="dxa"/>
            <w:shd w:val="clear" w:color="auto" w:fill="auto"/>
          </w:tcPr>
          <w:p w14:paraId="4BD95CBB" w14:textId="77777777" w:rsidR="00075364" w:rsidRPr="00047605" w:rsidRDefault="00075364" w:rsidP="00075364">
            <w:pPr>
              <w:pStyle w:val="Text"/>
              <w:rPr>
                <w:rStyle w:val="ChBlueBold"/>
              </w:rPr>
            </w:pPr>
            <w:r w:rsidRPr="00047605">
              <w:rPr>
                <w:rStyle w:val="ChBlueBold"/>
              </w:rPr>
              <w:t>kasi</w:t>
            </w:r>
          </w:p>
        </w:tc>
        <w:tc>
          <w:tcPr>
            <w:tcW w:w="691" w:type="dxa"/>
            <w:shd w:val="clear" w:color="auto" w:fill="auto"/>
          </w:tcPr>
          <w:p w14:paraId="6CC75AAE" w14:textId="77777777" w:rsidR="00075364" w:rsidRPr="00047605" w:rsidRDefault="00075364" w:rsidP="00075364">
            <w:pPr>
              <w:pStyle w:val="Text"/>
            </w:pPr>
            <w:r>
              <w:t>[</w:t>
            </w:r>
            <w:r w:rsidRPr="00047605">
              <w:t>kitong</w:t>
            </w:r>
          </w:p>
        </w:tc>
        <w:tc>
          <w:tcPr>
            <w:tcW w:w="479" w:type="dxa"/>
            <w:shd w:val="clear" w:color="auto" w:fill="auto"/>
          </w:tcPr>
          <w:p w14:paraId="36EEC2DE" w14:textId="77777777" w:rsidR="00075364" w:rsidRPr="00047605" w:rsidRDefault="00075364" w:rsidP="00075364">
            <w:pPr>
              <w:pStyle w:val="Text"/>
            </w:pPr>
            <w:r w:rsidRPr="00047605">
              <w:t>dua</w:t>
            </w:r>
          </w:p>
        </w:tc>
        <w:tc>
          <w:tcPr>
            <w:tcW w:w="562" w:type="dxa"/>
            <w:shd w:val="clear" w:color="auto" w:fill="auto"/>
          </w:tcPr>
          <w:p w14:paraId="00B689A8" w14:textId="77777777" w:rsidR="00075364" w:rsidRPr="00047605" w:rsidRDefault="00075364" w:rsidP="00075364">
            <w:pPr>
              <w:pStyle w:val="Text"/>
            </w:pPr>
            <w:r w:rsidRPr="00047605">
              <w:t>pu</w:t>
            </w:r>
          </w:p>
        </w:tc>
        <w:tc>
          <w:tcPr>
            <w:tcW w:w="724" w:type="dxa"/>
            <w:shd w:val="clear" w:color="auto" w:fill="auto"/>
          </w:tcPr>
          <w:p w14:paraId="75CB9EB0" w14:textId="77777777" w:rsidR="00075364" w:rsidRPr="00047605" w:rsidRDefault="00075364" w:rsidP="00075364">
            <w:pPr>
              <w:pStyle w:val="Text"/>
            </w:pPr>
            <w:r w:rsidRPr="00047605">
              <w:t>uang</w:t>
            </w:r>
          </w:p>
        </w:tc>
        <w:tc>
          <w:tcPr>
            <w:tcW w:w="1352" w:type="dxa"/>
            <w:shd w:val="clear" w:color="auto" w:fill="auto"/>
          </w:tcPr>
          <w:p w14:paraId="1F93A9AC" w14:textId="77777777" w:rsidR="00075364" w:rsidRPr="00047605" w:rsidRDefault="00075364" w:rsidP="00075364">
            <w:pPr>
              <w:pStyle w:val="Text"/>
            </w:pPr>
            <w:r w:rsidRPr="00047605">
              <w:t>ojek</w:t>
            </w:r>
            <w:r>
              <w:t>]</w:t>
            </w:r>
          </w:p>
        </w:tc>
      </w:tr>
      <w:tr w:rsidR="00AC23C4" w:rsidRPr="000320EB" w14:paraId="61D1C357" w14:textId="77777777" w:rsidTr="00AC23C4">
        <w:tc>
          <w:tcPr>
            <w:tcW w:w="709" w:type="dxa"/>
            <w:shd w:val="clear" w:color="auto" w:fill="auto"/>
          </w:tcPr>
          <w:p w14:paraId="143810A5" w14:textId="77777777" w:rsidR="00075364" w:rsidRPr="000320EB" w:rsidRDefault="00075364" w:rsidP="00075364">
            <w:pPr>
              <w:pStyle w:val="GlossEng"/>
            </w:pPr>
          </w:p>
        </w:tc>
        <w:tc>
          <w:tcPr>
            <w:tcW w:w="679" w:type="dxa"/>
            <w:shd w:val="clear" w:color="auto" w:fill="auto"/>
          </w:tcPr>
          <w:p w14:paraId="45E34A4E" w14:textId="77777777" w:rsidR="00075364" w:rsidRPr="000320EB" w:rsidRDefault="00075364" w:rsidP="00075364">
            <w:pPr>
              <w:pStyle w:val="GlossEng"/>
            </w:pPr>
            <w:r w:rsidRPr="000320EB">
              <w:t>woman</w:t>
            </w:r>
          </w:p>
        </w:tc>
        <w:tc>
          <w:tcPr>
            <w:tcW w:w="678" w:type="dxa"/>
            <w:shd w:val="clear" w:color="auto" w:fill="auto"/>
          </w:tcPr>
          <w:p w14:paraId="3BA66D4D" w14:textId="77777777" w:rsidR="00075364" w:rsidRPr="000320EB" w:rsidRDefault="00075364" w:rsidP="00075364">
            <w:pPr>
              <w:pStyle w:val="GlossEng"/>
            </w:pPr>
            <w:r w:rsidRPr="000320EB">
              <w:t>district</w:t>
            </w:r>
          </w:p>
        </w:tc>
        <w:tc>
          <w:tcPr>
            <w:tcW w:w="389" w:type="dxa"/>
            <w:shd w:val="clear" w:color="auto" w:fill="auto"/>
          </w:tcPr>
          <w:p w14:paraId="7ABBEA14" w14:textId="77777777" w:rsidR="00075364" w:rsidRPr="0099608C" w:rsidRDefault="00075364" w:rsidP="00075364">
            <w:pPr>
              <w:pStyle w:val="GlossEng"/>
              <w:rPr>
                <w:rStyle w:val="ChSmallCaps"/>
              </w:rPr>
            </w:pPr>
            <w:r w:rsidRPr="0099608C">
              <w:rPr>
                <w:rStyle w:val="ChSmallCaps"/>
              </w:rPr>
              <w:t>3sg</w:t>
            </w:r>
          </w:p>
        </w:tc>
        <w:tc>
          <w:tcPr>
            <w:tcW w:w="524" w:type="dxa"/>
            <w:shd w:val="clear" w:color="auto" w:fill="auto"/>
          </w:tcPr>
          <w:p w14:paraId="160FE992" w14:textId="77777777" w:rsidR="00075364" w:rsidRPr="000320EB" w:rsidRDefault="00075364" w:rsidP="00075364">
            <w:pPr>
              <w:pStyle w:val="GlossEng"/>
            </w:pPr>
            <w:r w:rsidRPr="000320EB">
              <w:t>give</w:t>
            </w:r>
          </w:p>
        </w:tc>
        <w:tc>
          <w:tcPr>
            <w:tcW w:w="691" w:type="dxa"/>
            <w:shd w:val="clear" w:color="auto" w:fill="auto"/>
          </w:tcPr>
          <w:p w14:paraId="7B803384" w14:textId="77777777" w:rsidR="00075364" w:rsidRPr="0099608C" w:rsidRDefault="00075364" w:rsidP="00075364">
            <w:pPr>
              <w:pStyle w:val="GlossEng"/>
              <w:rPr>
                <w:rStyle w:val="ChSmallCaps"/>
              </w:rPr>
            </w:pPr>
            <w:r w:rsidRPr="0099608C">
              <w:rPr>
                <w:rStyle w:val="ChSmallCaps"/>
              </w:rPr>
              <w:t>1pl</w:t>
            </w:r>
          </w:p>
        </w:tc>
        <w:tc>
          <w:tcPr>
            <w:tcW w:w="479" w:type="dxa"/>
            <w:shd w:val="clear" w:color="auto" w:fill="auto"/>
          </w:tcPr>
          <w:p w14:paraId="004558FA" w14:textId="77777777" w:rsidR="00075364" w:rsidRPr="000320EB" w:rsidRDefault="00075364" w:rsidP="00075364">
            <w:pPr>
              <w:pStyle w:val="GlossEng"/>
            </w:pPr>
            <w:r w:rsidRPr="000320EB">
              <w:t>two</w:t>
            </w:r>
          </w:p>
        </w:tc>
        <w:tc>
          <w:tcPr>
            <w:tcW w:w="562" w:type="dxa"/>
            <w:shd w:val="clear" w:color="auto" w:fill="auto"/>
          </w:tcPr>
          <w:p w14:paraId="7F731268" w14:textId="77777777" w:rsidR="00075364" w:rsidRPr="0099608C" w:rsidRDefault="00075364" w:rsidP="00075364">
            <w:pPr>
              <w:pStyle w:val="GlossEng"/>
              <w:rPr>
                <w:rStyle w:val="ChSmallCaps"/>
              </w:rPr>
            </w:pPr>
            <w:r w:rsidRPr="0099608C">
              <w:rPr>
                <w:rStyle w:val="ChSmallCaps"/>
              </w:rPr>
              <w:t>poss</w:t>
            </w:r>
          </w:p>
        </w:tc>
        <w:tc>
          <w:tcPr>
            <w:tcW w:w="724" w:type="dxa"/>
            <w:shd w:val="clear" w:color="auto" w:fill="auto"/>
          </w:tcPr>
          <w:p w14:paraId="7C962AB2" w14:textId="77777777" w:rsidR="00075364" w:rsidRPr="000320EB" w:rsidRDefault="00075364" w:rsidP="00075364">
            <w:pPr>
              <w:pStyle w:val="GlossEng"/>
            </w:pPr>
            <w:r w:rsidRPr="000320EB">
              <w:t>money</w:t>
            </w:r>
          </w:p>
        </w:tc>
        <w:tc>
          <w:tcPr>
            <w:tcW w:w="1352" w:type="dxa"/>
            <w:shd w:val="clear" w:color="auto" w:fill="auto"/>
          </w:tcPr>
          <w:p w14:paraId="27F0F41D" w14:textId="77777777" w:rsidR="00075364" w:rsidRPr="000320EB" w:rsidRDefault="00075364" w:rsidP="00075364">
            <w:pPr>
              <w:pStyle w:val="GlossEng"/>
            </w:pPr>
            <w:r w:rsidRPr="000320EB">
              <w:t>motorbike.taxi</w:t>
            </w:r>
          </w:p>
        </w:tc>
      </w:tr>
    </w:tbl>
    <w:p w14:paraId="473FD365" w14:textId="63D144D4" w:rsidR="00075364" w:rsidRPr="000320EB" w:rsidRDefault="00B7093A" w:rsidP="00075364">
      <w:pPr>
        <w:pStyle w:val="FreeTranslEng15pt"/>
      </w:pPr>
      <w:r>
        <w:t>‘</w:t>
      </w:r>
      <w:r w:rsidR="00075364" w:rsidRPr="00047605">
        <w:t xml:space="preserve">Ms. District </w:t>
      </w:r>
      <w:r w:rsidR="00075364" w:rsidRPr="00047605">
        <w:rPr>
          <w:rStyle w:val="ChBlueBold"/>
        </w:rPr>
        <w:t>gave</w:t>
      </w:r>
      <w:r w:rsidR="00075364" w:rsidRPr="00047605">
        <w:t xml:space="preserve"> </w:t>
      </w:r>
      <w:r w:rsidR="00046A0C">
        <w:t xml:space="preserve">us </w:t>
      </w:r>
      <w:r w:rsidR="00075364" w:rsidRPr="00047605">
        <w:t>two money for the motorbike taxis</w:t>
      </w:r>
      <w:r>
        <w:t>’</w:t>
      </w:r>
      <w:r w:rsidR="00075364" w:rsidRPr="00047605">
        <w:t xml:space="preserve"> (Lit. </w:t>
      </w:r>
      <w:r>
        <w:t>‘</w:t>
      </w:r>
      <w:r w:rsidR="00075364" w:rsidRPr="00047605">
        <w:t>ou</w:t>
      </w:r>
      <w:r w:rsidR="00E940EF">
        <w:t xml:space="preserve">r two </w:t>
      </w:r>
      <w:r w:rsidR="00075364" w:rsidRPr="00047605">
        <w:t>motorbike taxi money</w:t>
      </w:r>
      <w:r>
        <w:t>’</w:t>
      </w:r>
      <w:r w:rsidR="00075364" w:rsidRPr="00047605">
        <w:t>)</w:t>
      </w:r>
      <w:r w:rsidR="00075364" w:rsidRPr="000320EB">
        <w:t xml:space="preserve"> </w:t>
      </w:r>
      <w:r w:rsidR="00075364" w:rsidRPr="000320EB">
        <w:rPr>
          <w:rStyle w:val="ExampleSource"/>
        </w:rPr>
        <w:t>[081110-002-Cv.0036]</w:t>
      </w:r>
    </w:p>
    <w:p w14:paraId="769DAE04" w14:textId="77777777" w:rsidR="00075364" w:rsidRPr="000320EB" w:rsidRDefault="00075364" w:rsidP="00075364">
      <w:pPr>
        <w:pStyle w:val="Heading4"/>
      </w:pPr>
      <w:bookmarkStart w:id="4456" w:name="_Ref366767545"/>
      <w:r w:rsidRPr="000320EB">
        <w:t>Elision</w:t>
      </w:r>
      <w:bookmarkEnd w:id="4456"/>
    </w:p>
    <w:p w14:paraId="1A29D7FA" w14:textId="423BB757" w:rsidR="00075364" w:rsidRDefault="00075364" w:rsidP="0077333E">
      <w:pPr>
        <w:pStyle w:val="Body0000after"/>
      </w:pPr>
      <w:r w:rsidRPr="000320EB">
        <w:t>Elision is</w:t>
      </w:r>
      <w:r w:rsidRPr="00AE7CC1">
        <w:t xml:space="preserve"> a third alternative to double-object constructions and used when the </w:t>
      </w:r>
      <w:r w:rsidR="00AE7CC1" w:rsidRPr="00AE7CC1">
        <w:t xml:space="preserve">T </w:t>
      </w:r>
      <w:r w:rsidRPr="00AE7CC1">
        <w:t xml:space="preserve">and/or </w:t>
      </w:r>
      <w:r w:rsidR="00AE7CC1" w:rsidRPr="00AE7CC1">
        <w:t xml:space="preserve">R </w:t>
      </w:r>
      <w:r w:rsidRPr="00AE7CC1">
        <w:t>are</w:t>
      </w:r>
      <w:r w:rsidRPr="000320EB">
        <w:t xml:space="preserve"> understood from the context. In this case, one or both </w:t>
      </w:r>
      <w:r>
        <w:t xml:space="preserve">of them </w:t>
      </w:r>
      <w:r w:rsidRPr="000320EB">
        <w:t xml:space="preserve">can be omitted. In the corpus, this strategy is used </w:t>
      </w:r>
      <w:r>
        <w:t xml:space="preserve">in </w:t>
      </w:r>
      <w:r w:rsidRPr="000320EB">
        <w:t>1,058</w:t>
      </w:r>
      <w:r>
        <w:t xml:space="preserve"> of </w:t>
      </w:r>
      <w:r w:rsidRPr="000320EB">
        <w:t xml:space="preserve">1,160 </w:t>
      </w:r>
      <w:r w:rsidR="0077333E">
        <w:t xml:space="preserve">verbal clauses </w:t>
      </w:r>
      <w:r w:rsidRPr="000320EB">
        <w:t xml:space="preserve">formed with trivalent verbs </w:t>
      </w:r>
      <w:r>
        <w:t>(</w:t>
      </w:r>
      <w:r w:rsidRPr="000320EB">
        <w:t>91%).</w:t>
      </w:r>
    </w:p>
    <w:p w14:paraId="524F437F" w14:textId="51771DA9" w:rsidR="00075364" w:rsidRPr="000320EB" w:rsidRDefault="00075364" w:rsidP="00680900">
      <w:pPr>
        <w:pStyle w:val="Body0505after"/>
      </w:pPr>
      <w:r w:rsidRPr="000320EB">
        <w:t xml:space="preserve">Most often </w:t>
      </w:r>
      <w:r w:rsidRPr="00AE7CC1">
        <w:t xml:space="preserve">the </w:t>
      </w:r>
      <w:r w:rsidR="00AE7CC1" w:rsidRPr="00AE7CC1">
        <w:t xml:space="preserve">R </w:t>
      </w:r>
      <w:r w:rsidRPr="00AE7CC1">
        <w:t>is elided</w:t>
      </w:r>
      <w:r>
        <w:t xml:space="preserve"> and </w:t>
      </w:r>
      <w:r w:rsidRPr="00AE7CC1">
        <w:t xml:space="preserve">the </w:t>
      </w:r>
      <w:r w:rsidR="00AE7CC1" w:rsidRPr="00AE7CC1">
        <w:t xml:space="preserve">T </w:t>
      </w:r>
      <w:r w:rsidRPr="00AE7CC1">
        <w:t>r</w:t>
      </w:r>
      <w:r w:rsidRPr="000320EB">
        <w:t>etained (601/1,058 tokens – 57%)</w:t>
      </w:r>
      <w:r>
        <w:t xml:space="preserve">; these distributional frequencies are further discussed in </w:t>
      </w:r>
      <w:r w:rsidRPr="000320EB">
        <w:t>§</w:t>
      </w:r>
      <w:r w:rsidRPr="000320EB">
        <w:fldChar w:fldCharType="begin"/>
      </w:r>
      <w:r w:rsidRPr="000320EB">
        <w:instrText xml:space="preserve"> REF _Ref367258538 \w \h </w:instrText>
      </w:r>
      <w:r>
        <w:instrText xml:space="preserve"> \* MERGEFORMAT </w:instrText>
      </w:r>
      <w:r w:rsidRPr="000320EB">
        <w:fldChar w:fldCharType="separate"/>
      </w:r>
      <w:r w:rsidR="00154D81">
        <w:rPr>
          <w:cs/>
        </w:rPr>
        <w:t>‎</w:t>
      </w:r>
      <w:r w:rsidR="00154D81">
        <w:t>11.1.3.5</w:t>
      </w:r>
      <w:r w:rsidRPr="000320EB">
        <w:fldChar w:fldCharType="end"/>
      </w:r>
      <w:r w:rsidRPr="000320EB">
        <w:t xml:space="preserve">. Examples are given for </w:t>
      </w:r>
      <w:r w:rsidRPr="000320EB">
        <w:rPr>
          <w:rStyle w:val="ChItalBold"/>
        </w:rPr>
        <w:t>bli</w:t>
      </w:r>
      <w:r w:rsidRPr="000320EB">
        <w:t xml:space="preserve"> </w:t>
      </w:r>
      <w:r w:rsidR="00B7093A">
        <w:t>‘</w:t>
      </w:r>
      <w:r w:rsidRPr="000320EB">
        <w:t>buy</w:t>
      </w:r>
      <w:r w:rsidR="00B7093A">
        <w:t>’</w:t>
      </w:r>
      <w:r w:rsidRPr="000320EB">
        <w:t xml:space="preserve"> in </w:t>
      </w:r>
      <w:r w:rsidRPr="000320EB">
        <w:fldChar w:fldCharType="begin"/>
      </w:r>
      <w:r w:rsidRPr="000320EB">
        <w:instrText xml:space="preserve"> REF _Ref348371046 \h </w:instrText>
      </w:r>
      <w:r>
        <w:instrText xml:space="preserve"> \* MERGEFORMAT </w:instrText>
      </w:r>
      <w:r w:rsidRPr="000320EB">
        <w:fldChar w:fldCharType="separate"/>
      </w:r>
      <w:r w:rsidR="00154D81" w:rsidRPr="00B534AC">
        <w:t>(</w:t>
      </w:r>
      <w:r w:rsidR="00154D81">
        <w:t>36</w:t>
      </w:r>
      <w:r w:rsidR="00154D81" w:rsidRPr="00B534AC">
        <w:t>)</w:t>
      </w:r>
      <w:r w:rsidRPr="000320EB">
        <w:fldChar w:fldCharType="end"/>
      </w:r>
      <w:r w:rsidRPr="000320EB">
        <w:t xml:space="preserve">, </w:t>
      </w:r>
      <w:r w:rsidRPr="000320EB">
        <w:rPr>
          <w:rStyle w:val="ChItalBold"/>
        </w:rPr>
        <w:t>ceritra</w:t>
      </w:r>
      <w:r w:rsidRPr="000320EB">
        <w:t xml:space="preserve"> </w:t>
      </w:r>
      <w:r w:rsidR="00B7093A">
        <w:t>‘</w:t>
      </w:r>
      <w:r w:rsidRPr="000320EB">
        <w:t>tell</w:t>
      </w:r>
      <w:r w:rsidR="00B7093A">
        <w:t>’</w:t>
      </w:r>
      <w:r w:rsidRPr="000320EB">
        <w:t xml:space="preserve"> in </w:t>
      </w:r>
      <w:r w:rsidRPr="000320EB">
        <w:fldChar w:fldCharType="begin"/>
      </w:r>
      <w:r w:rsidRPr="000320EB">
        <w:instrText xml:space="preserve"> REF _Ref349230366 \h </w:instrText>
      </w:r>
      <w:r>
        <w:instrText xml:space="preserve"> \* MERGEFORMAT </w:instrText>
      </w:r>
      <w:r w:rsidRPr="000320EB">
        <w:fldChar w:fldCharType="separate"/>
      </w:r>
      <w:r w:rsidR="00154D81" w:rsidRPr="00B534AC">
        <w:t>(</w:t>
      </w:r>
      <w:r w:rsidR="00154D81">
        <w:t>37</w:t>
      </w:r>
      <w:r w:rsidR="00154D81" w:rsidRPr="00B534AC">
        <w:t>)</w:t>
      </w:r>
      <w:r w:rsidRPr="000320EB">
        <w:fldChar w:fldCharType="end"/>
      </w:r>
      <w:r w:rsidRPr="000320EB">
        <w:t xml:space="preserve">, and </w:t>
      </w:r>
      <w:r w:rsidRPr="000320EB">
        <w:rPr>
          <w:rStyle w:val="ChItalBold"/>
        </w:rPr>
        <w:t>kirim</w:t>
      </w:r>
      <w:r w:rsidRPr="000320EB">
        <w:t xml:space="preserve"> </w:t>
      </w:r>
      <w:r w:rsidR="00B7093A">
        <w:t>‘</w:t>
      </w:r>
      <w:r w:rsidRPr="000320EB">
        <w:t>send</w:t>
      </w:r>
      <w:r w:rsidR="00B7093A">
        <w:t>’</w:t>
      </w:r>
      <w:r w:rsidRPr="000320EB">
        <w:t xml:space="preserve"> in </w:t>
      </w:r>
      <w:r w:rsidRPr="000320EB">
        <w:fldChar w:fldCharType="begin"/>
      </w:r>
      <w:r w:rsidRPr="000320EB">
        <w:instrText xml:space="preserve"> REF _Ref348012696 \h </w:instrText>
      </w:r>
      <w:r>
        <w:instrText xml:space="preserve"> \* MERGEFORMAT </w:instrText>
      </w:r>
      <w:r w:rsidRPr="000320EB">
        <w:fldChar w:fldCharType="separate"/>
      </w:r>
      <w:r w:rsidR="00154D81" w:rsidRPr="00B534AC">
        <w:t>(</w:t>
      </w:r>
      <w:r w:rsidR="00154D81">
        <w:t>38</w:t>
      </w:r>
      <w:r w:rsidR="00154D81" w:rsidRPr="00B534AC">
        <w:t>)</w:t>
      </w:r>
      <w:r w:rsidRPr="000320EB">
        <w:fldChar w:fldCharType="end"/>
      </w:r>
      <w:r>
        <w:t>.</w:t>
      </w:r>
    </w:p>
    <w:p w14:paraId="45DD4963" w14:textId="77777777" w:rsidR="00075364" w:rsidRPr="00AE7CC1" w:rsidRDefault="00075364" w:rsidP="00075364">
      <w:pPr>
        <w:pStyle w:val="ExampleTitle"/>
      </w:pPr>
      <w:r w:rsidRPr="00AE7CC1">
        <w:t xml:space="preserve">Elision of </w:t>
      </w:r>
      <w:r w:rsidR="00AE7CC1" w:rsidRPr="00AE7CC1">
        <w:t xml:space="preserve">R </w:t>
      </w:r>
      <w:r w:rsidRPr="00AE7CC1">
        <w:t xml:space="preserve">and retention of </w:t>
      </w:r>
      <w:r w:rsidR="00AE7CC1" w:rsidRPr="00AE7CC1">
        <w:t>T</w:t>
      </w:r>
    </w:p>
    <w:tbl>
      <w:tblPr>
        <w:tblW w:w="6653" w:type="dxa"/>
        <w:tblCellMar>
          <w:left w:w="42" w:type="dxa"/>
          <w:right w:w="42" w:type="dxa"/>
        </w:tblCellMar>
        <w:tblLook w:val="01E0" w:firstRow="1" w:lastRow="1" w:firstColumn="1" w:lastColumn="1" w:noHBand="0" w:noVBand="0"/>
      </w:tblPr>
      <w:tblGrid>
        <w:gridCol w:w="709"/>
        <w:gridCol w:w="529"/>
        <w:gridCol w:w="973"/>
        <w:gridCol w:w="562"/>
        <w:gridCol w:w="840"/>
        <w:gridCol w:w="489"/>
        <w:gridCol w:w="484"/>
        <w:gridCol w:w="360"/>
        <w:gridCol w:w="951"/>
        <w:gridCol w:w="756"/>
      </w:tblGrid>
      <w:tr w:rsidR="00AC23C4" w:rsidRPr="00B534AC" w14:paraId="5B812DD6" w14:textId="77777777" w:rsidTr="00AC23C4">
        <w:tc>
          <w:tcPr>
            <w:tcW w:w="709" w:type="dxa"/>
            <w:shd w:val="clear" w:color="auto" w:fill="auto"/>
          </w:tcPr>
          <w:p w14:paraId="5555242B" w14:textId="77777777" w:rsidR="00075364" w:rsidRPr="00B534AC" w:rsidRDefault="00075364" w:rsidP="00075364">
            <w:pPr>
              <w:pStyle w:val="Text"/>
            </w:pPr>
            <w:bookmarkStart w:id="4457" w:name="_Ref348371046"/>
            <w:r w:rsidRPr="00B534AC">
              <w:t>(</w:t>
            </w:r>
            <w:fldSimple w:instr=" SEQ ( \* ARABIC \s 1 ">
              <w:r w:rsidR="00154D81">
                <w:rPr>
                  <w:noProof/>
                </w:rPr>
                <w:t>36</w:t>
              </w:r>
            </w:fldSimple>
            <w:r w:rsidRPr="00B534AC">
              <w:t>)</w:t>
            </w:r>
            <w:bookmarkEnd w:id="4457"/>
          </w:p>
        </w:tc>
        <w:tc>
          <w:tcPr>
            <w:tcW w:w="529" w:type="dxa"/>
            <w:shd w:val="clear" w:color="auto" w:fill="auto"/>
          </w:tcPr>
          <w:p w14:paraId="3E597138" w14:textId="77777777" w:rsidR="00075364" w:rsidRPr="00B534AC" w:rsidRDefault="00075364" w:rsidP="00075364">
            <w:pPr>
              <w:pStyle w:val="Text"/>
            </w:pPr>
            <w:r w:rsidRPr="00B534AC">
              <w:t>kalo</w:t>
            </w:r>
          </w:p>
        </w:tc>
        <w:tc>
          <w:tcPr>
            <w:tcW w:w="973" w:type="dxa"/>
            <w:shd w:val="clear" w:color="auto" w:fill="auto"/>
          </w:tcPr>
          <w:p w14:paraId="085944E4" w14:textId="77777777" w:rsidR="00075364" w:rsidRPr="00B534AC" w:rsidRDefault="00075364" w:rsidP="00075364">
            <w:pPr>
              <w:pStyle w:val="Text"/>
            </w:pPr>
            <w:r w:rsidRPr="00B534AC">
              <w:t>besok</w:t>
            </w:r>
          </w:p>
        </w:tc>
        <w:tc>
          <w:tcPr>
            <w:tcW w:w="562" w:type="dxa"/>
            <w:shd w:val="clear" w:color="auto" w:fill="auto"/>
          </w:tcPr>
          <w:p w14:paraId="63B4A69C" w14:textId="77777777" w:rsidR="00075364" w:rsidRPr="00B534AC" w:rsidRDefault="00075364" w:rsidP="00075364">
            <w:pPr>
              <w:pStyle w:val="Text"/>
            </w:pPr>
            <w:r w:rsidRPr="00B534AC">
              <w:t>ada</w:t>
            </w:r>
          </w:p>
        </w:tc>
        <w:tc>
          <w:tcPr>
            <w:tcW w:w="840" w:type="dxa"/>
            <w:shd w:val="clear" w:color="auto" w:fill="auto"/>
          </w:tcPr>
          <w:p w14:paraId="246888F6" w14:textId="77777777" w:rsidR="00075364" w:rsidRPr="00B534AC" w:rsidRDefault="00075364" w:rsidP="00075364">
            <w:pPr>
              <w:pStyle w:val="Text"/>
            </w:pPr>
            <w:r w:rsidRPr="00B534AC">
              <w:t>berkat</w:t>
            </w:r>
          </w:p>
        </w:tc>
        <w:tc>
          <w:tcPr>
            <w:tcW w:w="489" w:type="dxa"/>
            <w:shd w:val="clear" w:color="auto" w:fill="auto"/>
          </w:tcPr>
          <w:p w14:paraId="595B1A7C" w14:textId="77777777" w:rsidR="00075364" w:rsidRPr="00B534AC" w:rsidRDefault="00075364" w:rsidP="00075364">
            <w:pPr>
              <w:pStyle w:val="Text"/>
            </w:pPr>
            <w:r w:rsidRPr="00B534AC">
              <w:t>sa</w:t>
            </w:r>
          </w:p>
        </w:tc>
        <w:tc>
          <w:tcPr>
            <w:tcW w:w="484" w:type="dxa"/>
            <w:shd w:val="clear" w:color="auto" w:fill="auto"/>
          </w:tcPr>
          <w:p w14:paraId="1713EE13" w14:textId="77777777" w:rsidR="00075364" w:rsidRPr="00B534AC" w:rsidRDefault="00075364" w:rsidP="00075364">
            <w:pPr>
              <w:pStyle w:val="Text"/>
              <w:rPr>
                <w:rStyle w:val="ChBlueBold"/>
              </w:rPr>
            </w:pPr>
            <w:r w:rsidRPr="00B534AC">
              <w:rPr>
                <w:rStyle w:val="ChBlueBold"/>
              </w:rPr>
              <w:t>bli</w:t>
            </w:r>
          </w:p>
        </w:tc>
        <w:tc>
          <w:tcPr>
            <w:tcW w:w="360" w:type="dxa"/>
            <w:shd w:val="clear" w:color="auto" w:fill="auto"/>
          </w:tcPr>
          <w:p w14:paraId="72A11F5F" w14:textId="77777777" w:rsidR="00075364" w:rsidRPr="00B534AC" w:rsidRDefault="00075364" w:rsidP="00075364">
            <w:pPr>
              <w:pStyle w:val="Text"/>
            </w:pPr>
            <w:r w:rsidRPr="00B534AC">
              <w:t>Ø</w:t>
            </w:r>
          </w:p>
        </w:tc>
        <w:tc>
          <w:tcPr>
            <w:tcW w:w="951" w:type="dxa"/>
            <w:shd w:val="clear" w:color="auto" w:fill="auto"/>
          </w:tcPr>
          <w:p w14:paraId="2A3D82DD" w14:textId="77777777" w:rsidR="00075364" w:rsidRPr="00B534AC" w:rsidRDefault="00075364" w:rsidP="00075364">
            <w:pPr>
              <w:pStyle w:val="Text"/>
            </w:pPr>
            <w:r w:rsidRPr="00B534AC">
              <w:t>komputer</w:t>
            </w:r>
          </w:p>
        </w:tc>
        <w:tc>
          <w:tcPr>
            <w:tcW w:w="756" w:type="dxa"/>
            <w:shd w:val="clear" w:color="auto" w:fill="auto"/>
          </w:tcPr>
          <w:p w14:paraId="14D21BCC" w14:textId="77777777" w:rsidR="00075364" w:rsidRPr="00B534AC" w:rsidRDefault="00075364" w:rsidP="00075364">
            <w:pPr>
              <w:pStyle w:val="Text"/>
            </w:pPr>
            <w:r w:rsidRPr="00B534AC">
              <w:t>baru</w:t>
            </w:r>
          </w:p>
        </w:tc>
      </w:tr>
      <w:tr w:rsidR="00AC23C4" w:rsidRPr="00AC23C4" w14:paraId="5B6887DF" w14:textId="77777777" w:rsidTr="00AC23C4">
        <w:tc>
          <w:tcPr>
            <w:tcW w:w="709" w:type="dxa"/>
            <w:shd w:val="clear" w:color="auto" w:fill="auto"/>
          </w:tcPr>
          <w:p w14:paraId="05C84496" w14:textId="77777777" w:rsidR="00075364" w:rsidRPr="000320EB" w:rsidRDefault="00075364" w:rsidP="00075364">
            <w:pPr>
              <w:pStyle w:val="GlossEng"/>
            </w:pPr>
          </w:p>
        </w:tc>
        <w:tc>
          <w:tcPr>
            <w:tcW w:w="529" w:type="dxa"/>
            <w:shd w:val="clear" w:color="auto" w:fill="auto"/>
          </w:tcPr>
          <w:p w14:paraId="6EFBD9CC" w14:textId="77777777" w:rsidR="00075364" w:rsidRPr="000320EB" w:rsidRDefault="00075364" w:rsidP="00075364">
            <w:pPr>
              <w:pStyle w:val="GlossEng"/>
            </w:pPr>
            <w:r w:rsidRPr="000320EB">
              <w:t>if</w:t>
            </w:r>
          </w:p>
        </w:tc>
        <w:tc>
          <w:tcPr>
            <w:tcW w:w="973" w:type="dxa"/>
            <w:shd w:val="clear" w:color="auto" w:fill="auto"/>
          </w:tcPr>
          <w:p w14:paraId="4EDF66DD" w14:textId="77777777" w:rsidR="00075364" w:rsidRPr="000320EB" w:rsidRDefault="00075364" w:rsidP="00075364">
            <w:pPr>
              <w:pStyle w:val="GlossEng"/>
            </w:pPr>
            <w:r w:rsidRPr="000320EB">
              <w:t>tomorrow</w:t>
            </w:r>
          </w:p>
        </w:tc>
        <w:tc>
          <w:tcPr>
            <w:tcW w:w="562" w:type="dxa"/>
            <w:shd w:val="clear" w:color="auto" w:fill="auto"/>
          </w:tcPr>
          <w:p w14:paraId="6B79FA95" w14:textId="77777777" w:rsidR="00075364" w:rsidRPr="000320EB" w:rsidRDefault="00075364" w:rsidP="00075364">
            <w:pPr>
              <w:pStyle w:val="GlossEng"/>
            </w:pPr>
            <w:r w:rsidRPr="000320EB">
              <w:t>exist</w:t>
            </w:r>
          </w:p>
        </w:tc>
        <w:tc>
          <w:tcPr>
            <w:tcW w:w="840" w:type="dxa"/>
            <w:shd w:val="clear" w:color="auto" w:fill="auto"/>
          </w:tcPr>
          <w:p w14:paraId="418F1F37" w14:textId="77777777" w:rsidR="00075364" w:rsidRPr="000320EB" w:rsidRDefault="00075364" w:rsidP="00075364">
            <w:pPr>
              <w:pStyle w:val="GlossEng"/>
            </w:pPr>
            <w:r w:rsidRPr="000320EB">
              <w:t>blessing</w:t>
            </w:r>
          </w:p>
        </w:tc>
        <w:tc>
          <w:tcPr>
            <w:tcW w:w="489" w:type="dxa"/>
            <w:shd w:val="clear" w:color="auto" w:fill="auto"/>
          </w:tcPr>
          <w:p w14:paraId="2AAD48D7" w14:textId="77777777" w:rsidR="00075364" w:rsidRPr="0099608C" w:rsidRDefault="00075364" w:rsidP="00075364">
            <w:pPr>
              <w:pStyle w:val="GlossEng"/>
              <w:rPr>
                <w:rStyle w:val="ChSmallCaps"/>
              </w:rPr>
            </w:pPr>
            <w:r w:rsidRPr="0099608C">
              <w:rPr>
                <w:rStyle w:val="ChSmallCaps"/>
              </w:rPr>
              <w:t>1sg</w:t>
            </w:r>
          </w:p>
        </w:tc>
        <w:tc>
          <w:tcPr>
            <w:tcW w:w="484" w:type="dxa"/>
            <w:shd w:val="clear" w:color="auto" w:fill="auto"/>
          </w:tcPr>
          <w:p w14:paraId="54D01B00" w14:textId="77777777" w:rsidR="00075364" w:rsidRPr="000320EB" w:rsidRDefault="00075364" w:rsidP="00075364">
            <w:pPr>
              <w:pStyle w:val="GlossEng"/>
            </w:pPr>
            <w:r w:rsidRPr="000320EB">
              <w:t>buy</w:t>
            </w:r>
          </w:p>
        </w:tc>
        <w:tc>
          <w:tcPr>
            <w:tcW w:w="360" w:type="dxa"/>
            <w:shd w:val="clear" w:color="auto" w:fill="auto"/>
          </w:tcPr>
          <w:p w14:paraId="4EA89FFF" w14:textId="77777777" w:rsidR="00075364" w:rsidRPr="000320EB" w:rsidRDefault="00075364" w:rsidP="00075364">
            <w:pPr>
              <w:pStyle w:val="GlossEng"/>
            </w:pPr>
          </w:p>
        </w:tc>
        <w:tc>
          <w:tcPr>
            <w:tcW w:w="951" w:type="dxa"/>
            <w:shd w:val="clear" w:color="auto" w:fill="auto"/>
          </w:tcPr>
          <w:p w14:paraId="360EE10A" w14:textId="77777777" w:rsidR="00075364" w:rsidRPr="000320EB" w:rsidRDefault="00075364" w:rsidP="00075364">
            <w:pPr>
              <w:pStyle w:val="GlossEng"/>
            </w:pPr>
            <w:r w:rsidRPr="000320EB">
              <w:t>computer</w:t>
            </w:r>
          </w:p>
        </w:tc>
        <w:tc>
          <w:tcPr>
            <w:tcW w:w="756" w:type="dxa"/>
            <w:shd w:val="clear" w:color="auto" w:fill="auto"/>
          </w:tcPr>
          <w:p w14:paraId="73DC0995" w14:textId="77777777" w:rsidR="00075364" w:rsidRPr="000320EB" w:rsidRDefault="00075364" w:rsidP="00075364">
            <w:pPr>
              <w:pStyle w:val="GlossEng"/>
            </w:pPr>
            <w:r w:rsidRPr="000320EB">
              <w:t>be.new</w:t>
            </w:r>
          </w:p>
        </w:tc>
      </w:tr>
    </w:tbl>
    <w:p w14:paraId="543161D5" w14:textId="5A922F46" w:rsidR="00075364" w:rsidRPr="000320EB" w:rsidRDefault="00B7093A" w:rsidP="00075364">
      <w:pPr>
        <w:pStyle w:val="FreeTranslEng"/>
      </w:pPr>
      <w:r>
        <w:t>‘</w:t>
      </w:r>
      <w:r w:rsidR="00075364" w:rsidRPr="00B534AC">
        <w:t>if there is a (financial) blessing in the near future, I</w:t>
      </w:r>
      <w:r>
        <w:t>’</w:t>
      </w:r>
      <w:r w:rsidR="00075364" w:rsidRPr="00B534AC">
        <w:t xml:space="preserve">ll </w:t>
      </w:r>
      <w:r w:rsidR="00075364" w:rsidRPr="00B534AC">
        <w:rPr>
          <w:rStyle w:val="ChBlueBold"/>
        </w:rPr>
        <w:t>buy</w:t>
      </w:r>
      <w:r w:rsidR="00075364" w:rsidRPr="00B534AC">
        <w:t xml:space="preserve"> (us) a </w:t>
      </w:r>
      <w:r w:rsidR="00075364" w:rsidRPr="00CF3867">
        <w:t>new computer</w:t>
      </w:r>
      <w:r>
        <w:t>’</w:t>
      </w:r>
      <w:r w:rsidR="00075364" w:rsidRPr="000320EB">
        <w:t xml:space="preserve"> </w:t>
      </w:r>
      <w:r w:rsidR="00075364" w:rsidRPr="000320EB">
        <w:rPr>
          <w:rStyle w:val="ExampleSource"/>
        </w:rPr>
        <w:t>[081025-003-Cv.0086]</w:t>
      </w:r>
    </w:p>
    <w:tbl>
      <w:tblPr>
        <w:tblW w:w="6807" w:type="dxa"/>
        <w:tblCellMar>
          <w:left w:w="42" w:type="dxa"/>
          <w:right w:w="42" w:type="dxa"/>
        </w:tblCellMar>
        <w:tblLook w:val="01E0" w:firstRow="1" w:lastRow="1" w:firstColumn="1" w:lastColumn="1" w:noHBand="0" w:noVBand="0"/>
      </w:tblPr>
      <w:tblGrid>
        <w:gridCol w:w="709"/>
        <w:gridCol w:w="722"/>
        <w:gridCol w:w="961"/>
        <w:gridCol w:w="629"/>
        <w:gridCol w:w="680"/>
        <w:gridCol w:w="680"/>
        <w:gridCol w:w="755"/>
        <w:gridCol w:w="350"/>
        <w:gridCol w:w="866"/>
        <w:gridCol w:w="455"/>
      </w:tblGrid>
      <w:tr w:rsidR="00AC23C4" w:rsidRPr="00B534AC" w14:paraId="2FDCE7BF" w14:textId="77777777" w:rsidTr="00AC23C4">
        <w:tc>
          <w:tcPr>
            <w:tcW w:w="709" w:type="dxa"/>
            <w:shd w:val="clear" w:color="auto" w:fill="auto"/>
          </w:tcPr>
          <w:p w14:paraId="058310D5" w14:textId="77777777" w:rsidR="00075364" w:rsidRPr="00B534AC" w:rsidRDefault="00075364" w:rsidP="00075364">
            <w:pPr>
              <w:pStyle w:val="Text"/>
            </w:pPr>
            <w:bookmarkStart w:id="4458" w:name="_Ref349230366"/>
            <w:r w:rsidRPr="00B534AC">
              <w:t>(</w:t>
            </w:r>
            <w:fldSimple w:instr=" SEQ ( \* ARABIC \s 1 ">
              <w:r w:rsidR="00154D81">
                <w:rPr>
                  <w:noProof/>
                </w:rPr>
                <w:t>37</w:t>
              </w:r>
            </w:fldSimple>
            <w:r w:rsidRPr="00B534AC">
              <w:t>)</w:t>
            </w:r>
            <w:bookmarkEnd w:id="4458"/>
          </w:p>
        </w:tc>
        <w:tc>
          <w:tcPr>
            <w:tcW w:w="722" w:type="dxa"/>
            <w:shd w:val="clear" w:color="auto" w:fill="auto"/>
          </w:tcPr>
          <w:p w14:paraId="102976CD" w14:textId="77777777" w:rsidR="00075364" w:rsidRPr="00B534AC" w:rsidRDefault="00075364" w:rsidP="00075364">
            <w:pPr>
              <w:pStyle w:val="Text"/>
            </w:pPr>
            <w:r w:rsidRPr="00B534AC">
              <w:t>malam</w:t>
            </w:r>
          </w:p>
        </w:tc>
        <w:tc>
          <w:tcPr>
            <w:tcW w:w="961" w:type="dxa"/>
            <w:shd w:val="clear" w:color="auto" w:fill="auto"/>
          </w:tcPr>
          <w:p w14:paraId="21BF4B86" w14:textId="77777777" w:rsidR="00075364" w:rsidRPr="00B534AC" w:rsidRDefault="00075364" w:rsidP="00075364">
            <w:pPr>
              <w:pStyle w:val="Text"/>
            </w:pPr>
            <w:r w:rsidRPr="00B534AC">
              <w:t>nanti</w:t>
            </w:r>
          </w:p>
        </w:tc>
        <w:tc>
          <w:tcPr>
            <w:tcW w:w="629" w:type="dxa"/>
            <w:shd w:val="clear" w:color="auto" w:fill="auto"/>
          </w:tcPr>
          <w:p w14:paraId="42C11E3C" w14:textId="77777777" w:rsidR="00075364" w:rsidRPr="00B534AC" w:rsidRDefault="00956EA9" w:rsidP="00075364">
            <w:pPr>
              <w:pStyle w:val="Text"/>
            </w:pPr>
            <w:r>
              <w:t>Matias</w:t>
            </w:r>
          </w:p>
        </w:tc>
        <w:tc>
          <w:tcPr>
            <w:tcW w:w="680" w:type="dxa"/>
            <w:shd w:val="clear" w:color="auto" w:fill="auto"/>
          </w:tcPr>
          <w:p w14:paraId="05B1B360" w14:textId="77777777" w:rsidR="00075364" w:rsidRPr="00B534AC" w:rsidRDefault="00075364" w:rsidP="00075364">
            <w:pPr>
              <w:pStyle w:val="Text"/>
            </w:pPr>
            <w:r w:rsidRPr="00B534AC">
              <w:t>bilang</w:t>
            </w:r>
            <w:r>
              <w:t>,</w:t>
            </w:r>
          </w:p>
        </w:tc>
        <w:tc>
          <w:tcPr>
            <w:tcW w:w="680" w:type="dxa"/>
            <w:shd w:val="clear" w:color="auto" w:fill="auto"/>
          </w:tcPr>
          <w:p w14:paraId="0D3B199C" w14:textId="77777777" w:rsidR="00075364" w:rsidRPr="00B534AC" w:rsidRDefault="00075364" w:rsidP="00075364">
            <w:pPr>
              <w:pStyle w:val="Text"/>
            </w:pPr>
            <w:r w:rsidRPr="00B534AC">
              <w:t>mama</w:t>
            </w:r>
          </w:p>
        </w:tc>
        <w:tc>
          <w:tcPr>
            <w:tcW w:w="755" w:type="dxa"/>
            <w:shd w:val="clear" w:color="auto" w:fill="auto"/>
          </w:tcPr>
          <w:p w14:paraId="2F521DD6" w14:textId="77777777" w:rsidR="00075364" w:rsidRPr="00B534AC" w:rsidRDefault="00075364" w:rsidP="00075364">
            <w:pPr>
              <w:pStyle w:val="Text"/>
              <w:rPr>
                <w:rStyle w:val="ChBlueBold"/>
              </w:rPr>
            </w:pPr>
            <w:r w:rsidRPr="00B534AC">
              <w:rPr>
                <w:rStyle w:val="ChBlueBold"/>
              </w:rPr>
              <w:t>ceritra</w:t>
            </w:r>
          </w:p>
        </w:tc>
        <w:tc>
          <w:tcPr>
            <w:tcW w:w="350" w:type="dxa"/>
            <w:shd w:val="clear" w:color="auto" w:fill="auto"/>
          </w:tcPr>
          <w:p w14:paraId="7C4F5C00" w14:textId="77777777" w:rsidR="00075364" w:rsidRPr="00B534AC" w:rsidRDefault="00075364" w:rsidP="00075364">
            <w:pPr>
              <w:pStyle w:val="Text"/>
            </w:pPr>
            <w:r w:rsidRPr="00B534AC">
              <w:t>Ø</w:t>
            </w:r>
          </w:p>
        </w:tc>
        <w:tc>
          <w:tcPr>
            <w:tcW w:w="866" w:type="dxa"/>
            <w:shd w:val="clear" w:color="auto" w:fill="auto"/>
          </w:tcPr>
          <w:p w14:paraId="0B897439" w14:textId="77777777" w:rsidR="00075364" w:rsidRPr="00B534AC" w:rsidRDefault="00075364" w:rsidP="00075364">
            <w:pPr>
              <w:pStyle w:val="Text"/>
            </w:pPr>
            <w:r w:rsidRPr="00B534AC">
              <w:t>dongen</w:t>
            </w:r>
            <w:r w:rsidR="005C5402">
              <w:t>g</w:t>
            </w:r>
          </w:p>
        </w:tc>
        <w:tc>
          <w:tcPr>
            <w:tcW w:w="455" w:type="dxa"/>
            <w:shd w:val="clear" w:color="auto" w:fill="auto"/>
          </w:tcPr>
          <w:p w14:paraId="333C6AE0" w14:textId="77777777" w:rsidR="00075364" w:rsidRPr="00B534AC" w:rsidRDefault="00075364" w:rsidP="00075364">
            <w:pPr>
              <w:pStyle w:val="Text"/>
            </w:pPr>
            <w:r w:rsidRPr="00B534AC">
              <w:t>ka?</w:t>
            </w:r>
          </w:p>
        </w:tc>
      </w:tr>
      <w:tr w:rsidR="00AC23C4" w:rsidRPr="00AC23C4" w14:paraId="3CCD24EC" w14:textId="77777777" w:rsidTr="00AC23C4">
        <w:tc>
          <w:tcPr>
            <w:tcW w:w="709" w:type="dxa"/>
            <w:shd w:val="clear" w:color="auto" w:fill="auto"/>
          </w:tcPr>
          <w:p w14:paraId="48B35218" w14:textId="77777777" w:rsidR="00075364" w:rsidRPr="000320EB" w:rsidRDefault="00075364" w:rsidP="00075364">
            <w:pPr>
              <w:pStyle w:val="GlossEng"/>
            </w:pPr>
          </w:p>
        </w:tc>
        <w:tc>
          <w:tcPr>
            <w:tcW w:w="722" w:type="dxa"/>
            <w:shd w:val="clear" w:color="auto" w:fill="auto"/>
          </w:tcPr>
          <w:p w14:paraId="2261360B" w14:textId="77777777" w:rsidR="00075364" w:rsidRPr="000320EB" w:rsidRDefault="00075364" w:rsidP="00075364">
            <w:pPr>
              <w:pStyle w:val="GlossEng"/>
            </w:pPr>
            <w:r w:rsidRPr="000320EB">
              <w:t>night</w:t>
            </w:r>
          </w:p>
        </w:tc>
        <w:tc>
          <w:tcPr>
            <w:tcW w:w="961" w:type="dxa"/>
            <w:shd w:val="clear" w:color="auto" w:fill="auto"/>
          </w:tcPr>
          <w:p w14:paraId="0662F6E0" w14:textId="77777777" w:rsidR="00075364" w:rsidRPr="000320EB" w:rsidRDefault="00075364" w:rsidP="00075364">
            <w:pPr>
              <w:pStyle w:val="GlossEng"/>
            </w:pPr>
            <w:r w:rsidRPr="00AC23C4">
              <w:rPr>
                <w:szCs w:val="19"/>
              </w:rPr>
              <w:t>very.soon</w:t>
            </w:r>
          </w:p>
        </w:tc>
        <w:tc>
          <w:tcPr>
            <w:tcW w:w="629" w:type="dxa"/>
            <w:shd w:val="clear" w:color="auto" w:fill="auto"/>
          </w:tcPr>
          <w:p w14:paraId="1DA5AFAA" w14:textId="77777777" w:rsidR="00075364" w:rsidRPr="000320EB" w:rsidRDefault="00956EA9" w:rsidP="00075364">
            <w:pPr>
              <w:pStyle w:val="GlossEng"/>
            </w:pPr>
            <w:r>
              <w:t>Matias</w:t>
            </w:r>
          </w:p>
        </w:tc>
        <w:tc>
          <w:tcPr>
            <w:tcW w:w="680" w:type="dxa"/>
            <w:shd w:val="clear" w:color="auto" w:fill="auto"/>
          </w:tcPr>
          <w:p w14:paraId="7850E0C0" w14:textId="77777777" w:rsidR="00075364" w:rsidRPr="000320EB" w:rsidRDefault="00075364" w:rsidP="00075364">
            <w:pPr>
              <w:pStyle w:val="GlossEng"/>
            </w:pPr>
            <w:r w:rsidRPr="000320EB">
              <w:t>say</w:t>
            </w:r>
          </w:p>
        </w:tc>
        <w:tc>
          <w:tcPr>
            <w:tcW w:w="680" w:type="dxa"/>
            <w:shd w:val="clear" w:color="auto" w:fill="auto"/>
          </w:tcPr>
          <w:p w14:paraId="51CB1757" w14:textId="77777777" w:rsidR="00075364" w:rsidRPr="000320EB" w:rsidRDefault="00075364" w:rsidP="00075364">
            <w:pPr>
              <w:pStyle w:val="GlossEng"/>
            </w:pPr>
            <w:r w:rsidRPr="000320EB">
              <w:t>mother</w:t>
            </w:r>
          </w:p>
        </w:tc>
        <w:tc>
          <w:tcPr>
            <w:tcW w:w="755" w:type="dxa"/>
            <w:shd w:val="clear" w:color="auto" w:fill="auto"/>
          </w:tcPr>
          <w:p w14:paraId="774B4C87" w14:textId="77777777" w:rsidR="00075364" w:rsidRPr="000320EB" w:rsidRDefault="00075364" w:rsidP="00075364">
            <w:pPr>
              <w:pStyle w:val="GlossEng"/>
            </w:pPr>
            <w:r w:rsidRPr="000320EB">
              <w:t>tell</w:t>
            </w:r>
          </w:p>
        </w:tc>
        <w:tc>
          <w:tcPr>
            <w:tcW w:w="350" w:type="dxa"/>
            <w:shd w:val="clear" w:color="auto" w:fill="auto"/>
          </w:tcPr>
          <w:p w14:paraId="1EC3D4C6" w14:textId="77777777" w:rsidR="00075364" w:rsidRPr="000320EB" w:rsidRDefault="00075364" w:rsidP="00075364">
            <w:pPr>
              <w:pStyle w:val="GlossEng"/>
            </w:pPr>
          </w:p>
        </w:tc>
        <w:tc>
          <w:tcPr>
            <w:tcW w:w="866" w:type="dxa"/>
            <w:shd w:val="clear" w:color="auto" w:fill="auto"/>
          </w:tcPr>
          <w:p w14:paraId="59C681FA" w14:textId="77777777" w:rsidR="00075364" w:rsidRPr="000320EB" w:rsidRDefault="00075364" w:rsidP="00075364">
            <w:pPr>
              <w:pStyle w:val="GlossEng"/>
            </w:pPr>
            <w:r w:rsidRPr="000320EB">
              <w:t>legend</w:t>
            </w:r>
          </w:p>
        </w:tc>
        <w:tc>
          <w:tcPr>
            <w:tcW w:w="455" w:type="dxa"/>
            <w:shd w:val="clear" w:color="auto" w:fill="auto"/>
          </w:tcPr>
          <w:p w14:paraId="2F7529B1" w14:textId="77777777" w:rsidR="00075364" w:rsidRPr="000320EB" w:rsidRDefault="00075364" w:rsidP="00075364">
            <w:pPr>
              <w:pStyle w:val="GlossEng"/>
            </w:pPr>
            <w:r w:rsidRPr="000320EB">
              <w:t>or</w:t>
            </w:r>
          </w:p>
        </w:tc>
      </w:tr>
    </w:tbl>
    <w:p w14:paraId="250E3F5D" w14:textId="3235CF96" w:rsidR="00075364" w:rsidRPr="000320EB" w:rsidRDefault="00B7093A" w:rsidP="00075364">
      <w:pPr>
        <w:pStyle w:val="FreeTranslEng"/>
      </w:pPr>
      <w:r>
        <w:t>‘</w:t>
      </w:r>
      <w:r w:rsidR="00075364" w:rsidRPr="00B534AC">
        <w:t xml:space="preserve">later tonight </w:t>
      </w:r>
      <w:r w:rsidR="00956EA9">
        <w:t>Matias</w:t>
      </w:r>
      <w:r w:rsidR="00075364" w:rsidRPr="00B534AC">
        <w:t xml:space="preserve"> will say, </w:t>
      </w:r>
      <w:r>
        <w:t>‘</w:t>
      </w:r>
      <w:r w:rsidR="00075364" w:rsidRPr="00B534AC">
        <w:t>are you (</w:t>
      </w:r>
      <w:r>
        <w:t>‘</w:t>
      </w:r>
      <w:r w:rsidR="00075364" w:rsidRPr="00B534AC">
        <w:t>mother</w:t>
      </w:r>
      <w:r>
        <w:t>’</w:t>
      </w:r>
      <w:r w:rsidR="00075364" w:rsidRPr="00B534AC">
        <w:t xml:space="preserve">) going to </w:t>
      </w:r>
      <w:r w:rsidR="00075364" w:rsidRPr="00B534AC">
        <w:rPr>
          <w:rStyle w:val="ChBlueBold"/>
        </w:rPr>
        <w:t>tell</w:t>
      </w:r>
      <w:r w:rsidR="00075364" w:rsidRPr="00B534AC">
        <w:t xml:space="preserve"> (me) a story?</w:t>
      </w:r>
      <w:r>
        <w:t>’’</w:t>
      </w:r>
      <w:r w:rsidR="00075364" w:rsidRPr="000320EB">
        <w:t xml:space="preserve"> </w:t>
      </w:r>
      <w:r w:rsidR="00075364" w:rsidRPr="000320EB">
        <w:rPr>
          <w:rStyle w:val="ExampleSource"/>
        </w:rPr>
        <w:t>[</w:t>
      </w:r>
      <w:r w:rsidR="003F16F2">
        <w:rPr>
          <w:rStyle w:val="ExampleSource"/>
        </w:rPr>
        <w:t>081110-008-CvNP</w:t>
      </w:r>
      <w:r w:rsidR="00075364" w:rsidRPr="000320EB">
        <w:rPr>
          <w:rStyle w:val="ExampleSource"/>
        </w:rPr>
        <w:t>.0142]</w:t>
      </w:r>
    </w:p>
    <w:tbl>
      <w:tblPr>
        <w:tblW w:w="4625" w:type="dxa"/>
        <w:tblCellMar>
          <w:left w:w="42" w:type="dxa"/>
          <w:right w:w="42" w:type="dxa"/>
        </w:tblCellMar>
        <w:tblLook w:val="01E0" w:firstRow="1" w:lastRow="1" w:firstColumn="1" w:lastColumn="1" w:noHBand="0" w:noVBand="0"/>
      </w:tblPr>
      <w:tblGrid>
        <w:gridCol w:w="709"/>
        <w:gridCol w:w="651"/>
        <w:gridCol w:w="662"/>
        <w:gridCol w:w="360"/>
        <w:gridCol w:w="729"/>
        <w:gridCol w:w="1514"/>
      </w:tblGrid>
      <w:tr w:rsidR="00AC23C4" w:rsidRPr="00B534AC" w14:paraId="56F682DE" w14:textId="77777777" w:rsidTr="00AC23C4">
        <w:tc>
          <w:tcPr>
            <w:tcW w:w="709" w:type="dxa"/>
            <w:shd w:val="clear" w:color="auto" w:fill="auto"/>
          </w:tcPr>
          <w:p w14:paraId="2EA18D28" w14:textId="77777777" w:rsidR="00075364" w:rsidRPr="00B534AC" w:rsidRDefault="00075364" w:rsidP="00075364">
            <w:pPr>
              <w:pStyle w:val="Text"/>
            </w:pPr>
            <w:bookmarkStart w:id="4459" w:name="_Ref348012696"/>
            <w:r w:rsidRPr="00B534AC">
              <w:t>(</w:t>
            </w:r>
            <w:fldSimple w:instr=" SEQ ( \* ARABIC \s 1 ">
              <w:r w:rsidR="00154D81">
                <w:rPr>
                  <w:noProof/>
                </w:rPr>
                <w:t>38</w:t>
              </w:r>
            </w:fldSimple>
            <w:r w:rsidRPr="00B534AC">
              <w:t>)</w:t>
            </w:r>
            <w:bookmarkEnd w:id="4459"/>
          </w:p>
        </w:tc>
        <w:tc>
          <w:tcPr>
            <w:tcW w:w="651" w:type="dxa"/>
            <w:shd w:val="clear" w:color="auto" w:fill="auto"/>
          </w:tcPr>
          <w:p w14:paraId="06B0FE1E" w14:textId="77777777" w:rsidR="00075364" w:rsidRPr="00B534AC" w:rsidRDefault="00075364" w:rsidP="00075364">
            <w:pPr>
              <w:pStyle w:val="Text"/>
            </w:pPr>
            <w:r w:rsidRPr="00B534AC">
              <w:t>bapa</w:t>
            </w:r>
          </w:p>
        </w:tc>
        <w:tc>
          <w:tcPr>
            <w:tcW w:w="662" w:type="dxa"/>
            <w:shd w:val="clear" w:color="auto" w:fill="auto"/>
          </w:tcPr>
          <w:p w14:paraId="4F117C6B" w14:textId="77777777" w:rsidR="00075364" w:rsidRPr="00B534AC" w:rsidRDefault="00075364" w:rsidP="00075364">
            <w:pPr>
              <w:pStyle w:val="Text"/>
              <w:rPr>
                <w:rStyle w:val="ChBlueBold"/>
              </w:rPr>
            </w:pPr>
            <w:r w:rsidRPr="00B534AC">
              <w:rPr>
                <w:rStyle w:val="ChBlueBold"/>
              </w:rPr>
              <w:t>kirim</w:t>
            </w:r>
          </w:p>
        </w:tc>
        <w:tc>
          <w:tcPr>
            <w:tcW w:w="360" w:type="dxa"/>
            <w:shd w:val="clear" w:color="auto" w:fill="auto"/>
          </w:tcPr>
          <w:p w14:paraId="6CDF0590" w14:textId="77777777" w:rsidR="00075364" w:rsidRPr="00B534AC" w:rsidRDefault="00075364" w:rsidP="00075364">
            <w:pPr>
              <w:pStyle w:val="Text"/>
            </w:pPr>
            <w:r w:rsidRPr="00B534AC">
              <w:t>Ø</w:t>
            </w:r>
          </w:p>
        </w:tc>
        <w:tc>
          <w:tcPr>
            <w:tcW w:w="729" w:type="dxa"/>
            <w:shd w:val="clear" w:color="auto" w:fill="auto"/>
          </w:tcPr>
          <w:p w14:paraId="42E54658" w14:textId="77777777" w:rsidR="00075364" w:rsidRPr="00B534AC" w:rsidRDefault="00075364" w:rsidP="00075364">
            <w:pPr>
              <w:pStyle w:val="Text"/>
            </w:pPr>
            <w:r w:rsidRPr="00B534AC">
              <w:t>uang</w:t>
            </w:r>
          </w:p>
        </w:tc>
        <w:tc>
          <w:tcPr>
            <w:tcW w:w="1514" w:type="dxa"/>
            <w:shd w:val="clear" w:color="auto" w:fill="auto"/>
          </w:tcPr>
          <w:p w14:paraId="70C8807F" w14:textId="77777777" w:rsidR="00075364" w:rsidRPr="00B534AC" w:rsidRDefault="00075364" w:rsidP="00075364">
            <w:pPr>
              <w:pStyle w:val="Text"/>
            </w:pPr>
            <w:r w:rsidRPr="00B534AC">
              <w:t>banyak~banyak</w:t>
            </w:r>
            <w:r>
              <w:t>!</w:t>
            </w:r>
          </w:p>
        </w:tc>
      </w:tr>
      <w:tr w:rsidR="00AC23C4" w:rsidRPr="000320EB" w14:paraId="3CDFDEC3" w14:textId="77777777" w:rsidTr="00AC23C4">
        <w:tc>
          <w:tcPr>
            <w:tcW w:w="709" w:type="dxa"/>
            <w:shd w:val="clear" w:color="auto" w:fill="auto"/>
          </w:tcPr>
          <w:p w14:paraId="4A076CDE" w14:textId="77777777" w:rsidR="00075364" w:rsidRPr="000320EB" w:rsidRDefault="00075364" w:rsidP="00075364">
            <w:pPr>
              <w:pStyle w:val="GlossEng"/>
            </w:pPr>
          </w:p>
        </w:tc>
        <w:tc>
          <w:tcPr>
            <w:tcW w:w="651" w:type="dxa"/>
            <w:shd w:val="clear" w:color="auto" w:fill="auto"/>
          </w:tcPr>
          <w:p w14:paraId="19E861E8" w14:textId="77777777" w:rsidR="00075364" w:rsidRPr="000320EB" w:rsidRDefault="00075364" w:rsidP="00075364">
            <w:pPr>
              <w:pStyle w:val="GlossEng"/>
            </w:pPr>
            <w:r w:rsidRPr="000320EB">
              <w:t>father</w:t>
            </w:r>
          </w:p>
        </w:tc>
        <w:tc>
          <w:tcPr>
            <w:tcW w:w="662" w:type="dxa"/>
            <w:shd w:val="clear" w:color="auto" w:fill="auto"/>
          </w:tcPr>
          <w:p w14:paraId="0300D248" w14:textId="77777777" w:rsidR="00075364" w:rsidRPr="000320EB" w:rsidRDefault="00075364" w:rsidP="00075364">
            <w:pPr>
              <w:pStyle w:val="GlossEng"/>
            </w:pPr>
            <w:r w:rsidRPr="000320EB">
              <w:t>send</w:t>
            </w:r>
          </w:p>
        </w:tc>
        <w:tc>
          <w:tcPr>
            <w:tcW w:w="360" w:type="dxa"/>
            <w:shd w:val="clear" w:color="auto" w:fill="auto"/>
          </w:tcPr>
          <w:p w14:paraId="518FD531" w14:textId="77777777" w:rsidR="00075364" w:rsidRPr="000320EB" w:rsidRDefault="00075364" w:rsidP="00075364">
            <w:pPr>
              <w:pStyle w:val="GlossEng"/>
            </w:pPr>
          </w:p>
        </w:tc>
        <w:tc>
          <w:tcPr>
            <w:tcW w:w="729" w:type="dxa"/>
            <w:shd w:val="clear" w:color="auto" w:fill="auto"/>
          </w:tcPr>
          <w:p w14:paraId="15F2AC1F" w14:textId="77777777" w:rsidR="00075364" w:rsidRPr="000320EB" w:rsidRDefault="00075364" w:rsidP="00075364">
            <w:pPr>
              <w:pStyle w:val="GlossEng"/>
            </w:pPr>
            <w:r w:rsidRPr="000320EB">
              <w:t>money</w:t>
            </w:r>
          </w:p>
        </w:tc>
        <w:tc>
          <w:tcPr>
            <w:tcW w:w="1514" w:type="dxa"/>
            <w:shd w:val="clear" w:color="auto" w:fill="auto"/>
          </w:tcPr>
          <w:p w14:paraId="19C1DA49" w14:textId="77777777" w:rsidR="00075364" w:rsidRPr="000320EB" w:rsidRDefault="00075364" w:rsidP="00075364">
            <w:pPr>
              <w:pStyle w:val="GlossEng"/>
            </w:pPr>
            <w:r w:rsidRPr="0099608C">
              <w:rPr>
                <w:rStyle w:val="ChSmallCaps"/>
              </w:rPr>
              <w:t>rdp</w:t>
            </w:r>
            <w:r w:rsidRPr="002D3354">
              <w:t>~</w:t>
            </w:r>
            <w:r w:rsidRPr="000320EB">
              <w:t>many</w:t>
            </w:r>
          </w:p>
        </w:tc>
      </w:tr>
    </w:tbl>
    <w:p w14:paraId="7371BA2D" w14:textId="1F192B10" w:rsidR="00075364" w:rsidRPr="000320EB" w:rsidRDefault="00B7093A" w:rsidP="00075364">
      <w:pPr>
        <w:pStyle w:val="FreeTranslEng"/>
      </w:pPr>
      <w:r>
        <w:t>‘</w:t>
      </w:r>
      <w:r w:rsidR="00075364" w:rsidRPr="00B534AC">
        <w:t xml:space="preserve">[father I want to buy a cell-phone for myself,] father </w:t>
      </w:r>
      <w:r w:rsidR="00075364" w:rsidRPr="00B534AC">
        <w:rPr>
          <w:rStyle w:val="ChBlueBold"/>
        </w:rPr>
        <w:t>send</w:t>
      </w:r>
      <w:r w:rsidR="00075364" w:rsidRPr="00B534AC">
        <w:t xml:space="preserve"> (me) lots </w:t>
      </w:r>
      <w:r w:rsidR="00075364" w:rsidRPr="00CF3867">
        <w:t>of money</w:t>
      </w:r>
      <w:r w:rsidR="00075364" w:rsidRPr="000320EB">
        <w:t>!</w:t>
      </w:r>
      <w:r>
        <w:t>’</w:t>
      </w:r>
      <w:r w:rsidR="00075364" w:rsidRPr="000320EB">
        <w:t xml:space="preserve"> </w:t>
      </w:r>
      <w:r w:rsidR="00075364" w:rsidRPr="000320EB">
        <w:rPr>
          <w:rStyle w:val="ExampleSource"/>
        </w:rPr>
        <w:t>[080922-001a-CvPh.0440]</w:t>
      </w:r>
    </w:p>
    <w:p w14:paraId="6D003A4B" w14:textId="292B9288" w:rsidR="00075364" w:rsidRPr="000320EB" w:rsidRDefault="00075364" w:rsidP="00680900">
      <w:pPr>
        <w:pStyle w:val="Body0005after"/>
      </w:pPr>
      <w:r w:rsidRPr="000320EB">
        <w:t xml:space="preserve">Constructions with </w:t>
      </w:r>
      <w:r w:rsidRPr="00AE7CC1">
        <w:t xml:space="preserve">elided </w:t>
      </w:r>
      <w:r w:rsidR="00AE7CC1" w:rsidRPr="00AE7CC1">
        <w:t xml:space="preserve">T </w:t>
      </w:r>
      <w:r w:rsidRPr="00AE7CC1">
        <w:t>and</w:t>
      </w:r>
      <w:r w:rsidRPr="000320EB">
        <w:t xml:space="preserve"> </w:t>
      </w:r>
      <w:r w:rsidRPr="00AE7CC1">
        <w:t xml:space="preserve">retained </w:t>
      </w:r>
      <w:r w:rsidR="00AE7CC1" w:rsidRPr="00AE7CC1">
        <w:t>R</w:t>
      </w:r>
      <w:r w:rsidR="00AE7CC1">
        <w:rPr>
          <w:rStyle w:val="ChSmallCaps"/>
        </w:rPr>
        <w:t xml:space="preserve"> </w:t>
      </w:r>
      <w:r w:rsidRPr="000320EB">
        <w:t xml:space="preserve">occur much less often in the corpus (75/1,058 tokens – 7%). In most cases, the </w:t>
      </w:r>
      <w:r w:rsidRPr="00AE7CC1">
        <w:t xml:space="preserve">retained </w:t>
      </w:r>
      <w:r w:rsidR="00AE7CC1" w:rsidRPr="00AE7CC1">
        <w:t xml:space="preserve">R </w:t>
      </w:r>
      <w:r w:rsidRPr="00AE7CC1">
        <w:t>is</w:t>
      </w:r>
      <w:r w:rsidRPr="000320EB">
        <w:t xml:space="preserve"> encoded as an oblique (49/75 tokens – 65%). This is </w:t>
      </w:r>
      <w:r>
        <w:t xml:space="preserve">demonstrated </w:t>
      </w:r>
      <w:r w:rsidRPr="000320EB">
        <w:t xml:space="preserve">for </w:t>
      </w:r>
      <w:r w:rsidRPr="000320EB">
        <w:rPr>
          <w:rStyle w:val="ChItalBold"/>
        </w:rPr>
        <w:t>bawa</w:t>
      </w:r>
      <w:r w:rsidRPr="000320EB">
        <w:t xml:space="preserve"> </w:t>
      </w:r>
      <w:r w:rsidR="00B7093A">
        <w:t>‘</w:t>
      </w:r>
      <w:r w:rsidRPr="000320EB">
        <w:t>bring</w:t>
      </w:r>
      <w:r w:rsidR="00B7093A">
        <w:t>’</w:t>
      </w:r>
      <w:r w:rsidRPr="000320EB">
        <w:t xml:space="preserve"> in </w:t>
      </w:r>
      <w:r w:rsidRPr="000320EB">
        <w:fldChar w:fldCharType="begin"/>
      </w:r>
      <w:r w:rsidRPr="000320EB">
        <w:instrText xml:space="preserve"> REF _Ref348373445 \h </w:instrText>
      </w:r>
      <w:r>
        <w:instrText xml:space="preserve"> \* MERGEFORMAT </w:instrText>
      </w:r>
      <w:r w:rsidRPr="000320EB">
        <w:fldChar w:fldCharType="separate"/>
      </w:r>
      <w:r w:rsidR="00154D81" w:rsidRPr="005F4878">
        <w:t>(</w:t>
      </w:r>
      <w:r w:rsidR="00154D81">
        <w:t>39</w:t>
      </w:r>
      <w:r w:rsidR="00154D81" w:rsidRPr="005F4878">
        <w:t>)</w:t>
      </w:r>
      <w:r w:rsidRPr="000320EB">
        <w:fldChar w:fldCharType="end"/>
      </w:r>
      <w:r w:rsidRPr="000320EB">
        <w:t xml:space="preserve">, </w:t>
      </w:r>
      <w:r w:rsidRPr="000320EB">
        <w:rPr>
          <w:rStyle w:val="ChItalBold"/>
        </w:rPr>
        <w:t>ceritra</w:t>
      </w:r>
      <w:r w:rsidRPr="000320EB">
        <w:t xml:space="preserve"> </w:t>
      </w:r>
      <w:r w:rsidR="00B7093A">
        <w:t>‘</w:t>
      </w:r>
      <w:r w:rsidRPr="000320EB">
        <w:t>tell</w:t>
      </w:r>
      <w:r w:rsidR="00B7093A">
        <w:t>’</w:t>
      </w:r>
      <w:r w:rsidRPr="000320EB">
        <w:t xml:space="preserve"> in </w:t>
      </w:r>
      <w:r w:rsidRPr="000320EB">
        <w:fldChar w:fldCharType="begin"/>
      </w:r>
      <w:r w:rsidRPr="000320EB">
        <w:instrText xml:space="preserve"> REF _Ref348373446 \h </w:instrText>
      </w:r>
      <w:r>
        <w:instrText xml:space="preserve"> \* MERGEFORMAT </w:instrText>
      </w:r>
      <w:r w:rsidRPr="000320EB">
        <w:fldChar w:fldCharType="separate"/>
      </w:r>
      <w:r w:rsidR="00154D81" w:rsidRPr="005F4878">
        <w:t>(</w:t>
      </w:r>
      <w:r w:rsidR="00154D81">
        <w:t>40</w:t>
      </w:r>
      <w:r w:rsidR="00154D81" w:rsidRPr="005F4878">
        <w:t>)</w:t>
      </w:r>
      <w:r w:rsidRPr="000320EB">
        <w:fldChar w:fldCharType="end"/>
      </w:r>
      <w:r w:rsidRPr="000320EB">
        <w:t xml:space="preserve">, and </w:t>
      </w:r>
      <w:r w:rsidRPr="000320EB">
        <w:rPr>
          <w:rStyle w:val="ChItalBold"/>
        </w:rPr>
        <w:t>kasi</w:t>
      </w:r>
      <w:r w:rsidRPr="000320EB">
        <w:t xml:space="preserve"> </w:t>
      </w:r>
      <w:r w:rsidR="00B7093A">
        <w:t>‘</w:t>
      </w:r>
      <w:r w:rsidRPr="000320EB">
        <w:t>give</w:t>
      </w:r>
      <w:r w:rsidR="00B7093A">
        <w:t>’</w:t>
      </w:r>
      <w:r w:rsidRPr="000320EB">
        <w:t xml:space="preserve"> in </w:t>
      </w:r>
      <w:r w:rsidRPr="000320EB">
        <w:fldChar w:fldCharType="begin"/>
      </w:r>
      <w:r w:rsidRPr="000320EB">
        <w:instrText xml:space="preserve"> REF _Ref349326228 \h </w:instrText>
      </w:r>
      <w:r>
        <w:instrText xml:space="preserve"> \* MERGEFORMAT </w:instrText>
      </w:r>
      <w:r w:rsidRPr="000320EB">
        <w:fldChar w:fldCharType="separate"/>
      </w:r>
      <w:r w:rsidR="00154D81" w:rsidRPr="005F4878">
        <w:t>(</w:t>
      </w:r>
      <w:r w:rsidR="00154D81">
        <w:t>41</w:t>
      </w:r>
      <w:r w:rsidR="00154D81" w:rsidRPr="005F4878">
        <w:t>)</w:t>
      </w:r>
      <w:r w:rsidRPr="000320EB">
        <w:fldChar w:fldCharType="end"/>
      </w:r>
      <w:r w:rsidRPr="000320EB">
        <w:t>.</w:t>
      </w:r>
    </w:p>
    <w:p w14:paraId="3CC94974" w14:textId="77777777" w:rsidR="00075364" w:rsidRPr="00AE7CC1" w:rsidRDefault="00075364" w:rsidP="00075364">
      <w:pPr>
        <w:pStyle w:val="ExampleTitle"/>
      </w:pPr>
      <w:r w:rsidRPr="000320EB">
        <w:t>Elision</w:t>
      </w:r>
      <w:r>
        <w:t xml:space="preserve"> </w:t>
      </w:r>
      <w:r w:rsidRPr="00AE7CC1">
        <w:t xml:space="preserve">of </w:t>
      </w:r>
      <w:r w:rsidR="00AE7CC1" w:rsidRPr="00AE7CC1">
        <w:t xml:space="preserve">T </w:t>
      </w:r>
      <w:r w:rsidRPr="00AE7CC1">
        <w:t>and retention</w:t>
      </w:r>
      <w:r>
        <w:t xml:space="preserve"> of </w:t>
      </w:r>
      <w:r w:rsidRPr="00AE7CC1">
        <w:t xml:space="preserve">oblique </w:t>
      </w:r>
      <w:r w:rsidR="00AE7CC1" w:rsidRPr="00AE7CC1">
        <w:t>R</w:t>
      </w:r>
    </w:p>
    <w:tbl>
      <w:tblPr>
        <w:tblW w:w="6346" w:type="dxa"/>
        <w:tblCellMar>
          <w:left w:w="42" w:type="dxa"/>
          <w:right w:w="42" w:type="dxa"/>
        </w:tblCellMar>
        <w:tblLook w:val="01E0" w:firstRow="1" w:lastRow="1" w:firstColumn="1" w:lastColumn="1" w:noHBand="0" w:noVBand="0"/>
      </w:tblPr>
      <w:tblGrid>
        <w:gridCol w:w="709"/>
        <w:gridCol w:w="540"/>
        <w:gridCol w:w="489"/>
        <w:gridCol w:w="607"/>
        <w:gridCol w:w="360"/>
        <w:gridCol w:w="373"/>
        <w:gridCol w:w="688"/>
        <w:gridCol w:w="489"/>
        <w:gridCol w:w="640"/>
        <w:gridCol w:w="360"/>
        <w:gridCol w:w="595"/>
        <w:gridCol w:w="496"/>
      </w:tblGrid>
      <w:tr w:rsidR="00AC23C4" w:rsidRPr="005F4878" w14:paraId="3263CF78" w14:textId="77777777" w:rsidTr="00AC23C4">
        <w:tc>
          <w:tcPr>
            <w:tcW w:w="709" w:type="dxa"/>
            <w:shd w:val="clear" w:color="auto" w:fill="auto"/>
          </w:tcPr>
          <w:p w14:paraId="1113CAE0" w14:textId="77777777" w:rsidR="00075364" w:rsidRPr="005F4878" w:rsidRDefault="00075364" w:rsidP="00075364">
            <w:pPr>
              <w:pStyle w:val="Text"/>
            </w:pPr>
            <w:bookmarkStart w:id="4460" w:name="_Ref348373445"/>
            <w:r w:rsidRPr="005F4878">
              <w:t>(</w:t>
            </w:r>
            <w:fldSimple w:instr=" SEQ ( \* ARABIC \s 1 ">
              <w:r w:rsidR="00154D81">
                <w:rPr>
                  <w:noProof/>
                </w:rPr>
                <w:t>39</w:t>
              </w:r>
            </w:fldSimple>
            <w:r w:rsidRPr="005F4878">
              <w:t>)</w:t>
            </w:r>
            <w:bookmarkEnd w:id="4460"/>
          </w:p>
        </w:tc>
        <w:tc>
          <w:tcPr>
            <w:tcW w:w="540" w:type="dxa"/>
            <w:shd w:val="clear" w:color="auto" w:fill="auto"/>
          </w:tcPr>
          <w:p w14:paraId="3F5A9DC9" w14:textId="77777777" w:rsidR="00075364" w:rsidRPr="005F4878" w:rsidRDefault="00075364" w:rsidP="00075364">
            <w:pPr>
              <w:pStyle w:val="Text"/>
            </w:pPr>
            <w:r w:rsidRPr="005F4878">
              <w:t>e</w:t>
            </w:r>
            <w:r>
              <w:t>,</w:t>
            </w:r>
          </w:p>
        </w:tc>
        <w:tc>
          <w:tcPr>
            <w:tcW w:w="489" w:type="dxa"/>
            <w:shd w:val="clear" w:color="auto" w:fill="auto"/>
          </w:tcPr>
          <w:p w14:paraId="1263FA85" w14:textId="77777777" w:rsidR="00075364" w:rsidRPr="005F4878" w:rsidRDefault="00075364" w:rsidP="00075364">
            <w:pPr>
              <w:pStyle w:val="Text"/>
            </w:pPr>
            <w:r w:rsidRPr="005F4878">
              <w:t>ko</w:t>
            </w:r>
          </w:p>
        </w:tc>
        <w:tc>
          <w:tcPr>
            <w:tcW w:w="607" w:type="dxa"/>
            <w:shd w:val="clear" w:color="auto" w:fill="auto"/>
          </w:tcPr>
          <w:p w14:paraId="208E7345" w14:textId="77777777" w:rsidR="00075364" w:rsidRPr="005F4878" w:rsidRDefault="00075364" w:rsidP="00075364">
            <w:pPr>
              <w:pStyle w:val="Text"/>
            </w:pPr>
            <w:r w:rsidRPr="005F4878">
              <w:t>bawa</w:t>
            </w:r>
          </w:p>
        </w:tc>
        <w:tc>
          <w:tcPr>
            <w:tcW w:w="360" w:type="dxa"/>
            <w:shd w:val="clear" w:color="auto" w:fill="auto"/>
          </w:tcPr>
          <w:p w14:paraId="13E8E554" w14:textId="77777777" w:rsidR="00075364" w:rsidRPr="005F4878" w:rsidRDefault="00075364" w:rsidP="00075364">
            <w:pPr>
              <w:pStyle w:val="Text"/>
            </w:pPr>
            <w:r w:rsidRPr="005F4878">
              <w:t>Ø</w:t>
            </w:r>
          </w:p>
        </w:tc>
        <w:tc>
          <w:tcPr>
            <w:tcW w:w="373" w:type="dxa"/>
            <w:shd w:val="clear" w:color="auto" w:fill="auto"/>
          </w:tcPr>
          <w:p w14:paraId="68B27106" w14:textId="77777777" w:rsidR="00075364" w:rsidRPr="005F4878" w:rsidRDefault="00075364" w:rsidP="00075364">
            <w:pPr>
              <w:pStyle w:val="Text"/>
            </w:pPr>
            <w:r w:rsidRPr="005F4878">
              <w:t>ke</w:t>
            </w:r>
          </w:p>
        </w:tc>
        <w:tc>
          <w:tcPr>
            <w:tcW w:w="688" w:type="dxa"/>
            <w:shd w:val="clear" w:color="auto" w:fill="auto"/>
          </w:tcPr>
          <w:p w14:paraId="20A6E526" w14:textId="77777777" w:rsidR="00075364" w:rsidRPr="005F4878" w:rsidRDefault="00075364" w:rsidP="00075364">
            <w:pPr>
              <w:pStyle w:val="Text"/>
            </w:pPr>
            <w:r w:rsidRPr="005F4878">
              <w:t>sana,</w:t>
            </w:r>
          </w:p>
        </w:tc>
        <w:tc>
          <w:tcPr>
            <w:tcW w:w="489" w:type="dxa"/>
            <w:shd w:val="clear" w:color="auto" w:fill="auto"/>
          </w:tcPr>
          <w:p w14:paraId="3DB1A0D9" w14:textId="77777777" w:rsidR="00075364" w:rsidRPr="005F4878" w:rsidRDefault="00075364" w:rsidP="00075364">
            <w:pPr>
              <w:pStyle w:val="Text"/>
            </w:pPr>
            <w:r w:rsidRPr="005F4878">
              <w:t>ko</w:t>
            </w:r>
          </w:p>
        </w:tc>
        <w:tc>
          <w:tcPr>
            <w:tcW w:w="640" w:type="dxa"/>
            <w:shd w:val="clear" w:color="auto" w:fill="auto"/>
          </w:tcPr>
          <w:p w14:paraId="62746797" w14:textId="77777777" w:rsidR="00075364" w:rsidRPr="005F4878" w:rsidRDefault="00075364" w:rsidP="00075364">
            <w:pPr>
              <w:pStyle w:val="Text"/>
              <w:rPr>
                <w:rStyle w:val="ChBlueBold"/>
              </w:rPr>
            </w:pPr>
            <w:r w:rsidRPr="005F4878">
              <w:rPr>
                <w:rStyle w:val="ChBlueBold"/>
              </w:rPr>
              <w:t>bawa</w:t>
            </w:r>
          </w:p>
        </w:tc>
        <w:tc>
          <w:tcPr>
            <w:tcW w:w="360" w:type="dxa"/>
            <w:shd w:val="clear" w:color="auto" w:fill="auto"/>
          </w:tcPr>
          <w:p w14:paraId="26B705FE" w14:textId="77777777" w:rsidR="00075364" w:rsidRPr="005F4878" w:rsidRDefault="00075364" w:rsidP="00075364">
            <w:pPr>
              <w:pStyle w:val="Text"/>
            </w:pPr>
            <w:r w:rsidRPr="005F4878">
              <w:t>Ø</w:t>
            </w:r>
          </w:p>
        </w:tc>
        <w:tc>
          <w:tcPr>
            <w:tcW w:w="595" w:type="dxa"/>
            <w:shd w:val="clear" w:color="auto" w:fill="auto"/>
          </w:tcPr>
          <w:p w14:paraId="566D9798" w14:textId="77777777" w:rsidR="00075364" w:rsidRPr="005F4878" w:rsidRDefault="00075364" w:rsidP="00075364">
            <w:pPr>
              <w:pStyle w:val="Text"/>
            </w:pPr>
            <w:r w:rsidRPr="005F4878">
              <w:t>sama</w:t>
            </w:r>
          </w:p>
        </w:tc>
        <w:tc>
          <w:tcPr>
            <w:tcW w:w="496" w:type="dxa"/>
            <w:shd w:val="clear" w:color="auto" w:fill="auto"/>
          </w:tcPr>
          <w:p w14:paraId="455D9682" w14:textId="77777777" w:rsidR="00075364" w:rsidRPr="005F4878" w:rsidRDefault="00075364" w:rsidP="00075364">
            <w:pPr>
              <w:pStyle w:val="Text"/>
            </w:pPr>
            <w:r w:rsidRPr="005F4878">
              <w:t>ade</w:t>
            </w:r>
          </w:p>
        </w:tc>
      </w:tr>
      <w:tr w:rsidR="00AC23C4" w:rsidRPr="00AC23C4" w14:paraId="1907F12E" w14:textId="77777777" w:rsidTr="00AC23C4">
        <w:tc>
          <w:tcPr>
            <w:tcW w:w="709" w:type="dxa"/>
            <w:shd w:val="clear" w:color="auto" w:fill="auto"/>
          </w:tcPr>
          <w:p w14:paraId="3A1B0B0E" w14:textId="77777777" w:rsidR="00075364" w:rsidRPr="000320EB" w:rsidRDefault="00075364" w:rsidP="00075364">
            <w:pPr>
              <w:pStyle w:val="GlossEng"/>
            </w:pPr>
          </w:p>
        </w:tc>
        <w:tc>
          <w:tcPr>
            <w:tcW w:w="540" w:type="dxa"/>
            <w:shd w:val="clear" w:color="auto" w:fill="auto"/>
          </w:tcPr>
          <w:p w14:paraId="3A83F778" w14:textId="77777777" w:rsidR="00075364" w:rsidRPr="000320EB" w:rsidRDefault="00075364" w:rsidP="00075364">
            <w:pPr>
              <w:pStyle w:val="GlossEng"/>
            </w:pPr>
            <w:r w:rsidRPr="000320EB">
              <w:t>hey!</w:t>
            </w:r>
          </w:p>
        </w:tc>
        <w:tc>
          <w:tcPr>
            <w:tcW w:w="489" w:type="dxa"/>
            <w:shd w:val="clear" w:color="auto" w:fill="auto"/>
          </w:tcPr>
          <w:p w14:paraId="73B99932" w14:textId="77777777" w:rsidR="00075364" w:rsidRPr="0099608C" w:rsidRDefault="00075364" w:rsidP="00075364">
            <w:pPr>
              <w:pStyle w:val="GlossEng"/>
              <w:rPr>
                <w:rStyle w:val="ChSmallCaps"/>
              </w:rPr>
            </w:pPr>
            <w:r w:rsidRPr="0099608C">
              <w:rPr>
                <w:rStyle w:val="ChSmallCaps"/>
              </w:rPr>
              <w:t>2sg</w:t>
            </w:r>
          </w:p>
        </w:tc>
        <w:tc>
          <w:tcPr>
            <w:tcW w:w="607" w:type="dxa"/>
            <w:shd w:val="clear" w:color="auto" w:fill="auto"/>
          </w:tcPr>
          <w:p w14:paraId="323714DE" w14:textId="77777777" w:rsidR="00075364" w:rsidRPr="000320EB" w:rsidRDefault="00075364" w:rsidP="00075364">
            <w:pPr>
              <w:pStyle w:val="GlossEng"/>
            </w:pPr>
            <w:r w:rsidRPr="000320EB">
              <w:t>bring</w:t>
            </w:r>
          </w:p>
        </w:tc>
        <w:tc>
          <w:tcPr>
            <w:tcW w:w="360" w:type="dxa"/>
            <w:shd w:val="clear" w:color="auto" w:fill="auto"/>
          </w:tcPr>
          <w:p w14:paraId="06284C50" w14:textId="77777777" w:rsidR="00075364" w:rsidRPr="000320EB" w:rsidRDefault="00075364" w:rsidP="00075364">
            <w:pPr>
              <w:pStyle w:val="GlossEng"/>
            </w:pPr>
          </w:p>
        </w:tc>
        <w:tc>
          <w:tcPr>
            <w:tcW w:w="373" w:type="dxa"/>
            <w:shd w:val="clear" w:color="auto" w:fill="auto"/>
          </w:tcPr>
          <w:p w14:paraId="53044D5D" w14:textId="77777777" w:rsidR="00075364" w:rsidRPr="000320EB" w:rsidRDefault="00075364" w:rsidP="00075364">
            <w:pPr>
              <w:pStyle w:val="GlossEng"/>
            </w:pPr>
            <w:r w:rsidRPr="000320EB">
              <w:t>to</w:t>
            </w:r>
          </w:p>
        </w:tc>
        <w:tc>
          <w:tcPr>
            <w:tcW w:w="688" w:type="dxa"/>
            <w:shd w:val="clear" w:color="auto" w:fill="auto"/>
          </w:tcPr>
          <w:p w14:paraId="6718BA61" w14:textId="77777777" w:rsidR="00075364" w:rsidRPr="0099608C" w:rsidRDefault="00075364" w:rsidP="00075364">
            <w:pPr>
              <w:pStyle w:val="GlossEng"/>
              <w:rPr>
                <w:rStyle w:val="ChSmallCaps"/>
              </w:rPr>
            </w:pPr>
            <w:r w:rsidRPr="0099608C">
              <w:rPr>
                <w:rStyle w:val="ChSmallCaps"/>
              </w:rPr>
              <w:t>l.dist</w:t>
            </w:r>
          </w:p>
        </w:tc>
        <w:tc>
          <w:tcPr>
            <w:tcW w:w="489" w:type="dxa"/>
            <w:shd w:val="clear" w:color="auto" w:fill="auto"/>
          </w:tcPr>
          <w:p w14:paraId="3AB31406" w14:textId="77777777" w:rsidR="00075364" w:rsidRPr="0099608C" w:rsidRDefault="00075364" w:rsidP="00075364">
            <w:pPr>
              <w:pStyle w:val="GlossEng"/>
              <w:rPr>
                <w:rStyle w:val="ChSmallCaps"/>
              </w:rPr>
            </w:pPr>
            <w:r w:rsidRPr="0099608C">
              <w:rPr>
                <w:rStyle w:val="ChSmallCaps"/>
              </w:rPr>
              <w:t>2sg</w:t>
            </w:r>
          </w:p>
        </w:tc>
        <w:tc>
          <w:tcPr>
            <w:tcW w:w="640" w:type="dxa"/>
            <w:shd w:val="clear" w:color="auto" w:fill="auto"/>
          </w:tcPr>
          <w:p w14:paraId="0313FC88" w14:textId="77777777" w:rsidR="00075364" w:rsidRPr="000320EB" w:rsidRDefault="00075364" w:rsidP="00075364">
            <w:pPr>
              <w:pStyle w:val="GlossEng"/>
            </w:pPr>
            <w:r w:rsidRPr="000320EB">
              <w:t>bring</w:t>
            </w:r>
          </w:p>
        </w:tc>
        <w:tc>
          <w:tcPr>
            <w:tcW w:w="360" w:type="dxa"/>
            <w:shd w:val="clear" w:color="auto" w:fill="auto"/>
          </w:tcPr>
          <w:p w14:paraId="30CB926C" w14:textId="77777777" w:rsidR="00075364" w:rsidRPr="000320EB" w:rsidRDefault="00075364" w:rsidP="00075364">
            <w:pPr>
              <w:pStyle w:val="GlossEng"/>
            </w:pPr>
          </w:p>
        </w:tc>
        <w:tc>
          <w:tcPr>
            <w:tcW w:w="595" w:type="dxa"/>
            <w:shd w:val="clear" w:color="auto" w:fill="auto"/>
          </w:tcPr>
          <w:p w14:paraId="0CBD08BD" w14:textId="77777777" w:rsidR="00075364" w:rsidRPr="000320EB" w:rsidRDefault="00075364" w:rsidP="00075364">
            <w:pPr>
              <w:pStyle w:val="GlossEng"/>
            </w:pPr>
            <w:r w:rsidRPr="000320EB">
              <w:t>to</w:t>
            </w:r>
          </w:p>
        </w:tc>
        <w:tc>
          <w:tcPr>
            <w:tcW w:w="496" w:type="dxa"/>
            <w:shd w:val="clear" w:color="auto" w:fill="auto"/>
          </w:tcPr>
          <w:p w14:paraId="4B04FA6C" w14:textId="77777777" w:rsidR="00075364" w:rsidRPr="000320EB" w:rsidRDefault="00075364" w:rsidP="00075364">
            <w:pPr>
              <w:pStyle w:val="GlossEng"/>
            </w:pPr>
            <w:r w:rsidRPr="000320EB">
              <w:t>ySb</w:t>
            </w:r>
          </w:p>
        </w:tc>
      </w:tr>
    </w:tbl>
    <w:p w14:paraId="60BC336C" w14:textId="7D987E61" w:rsidR="00075364" w:rsidRPr="000320EB" w:rsidRDefault="00075364" w:rsidP="00075364">
      <w:pPr>
        <w:pStyle w:val="FreeTranslEng"/>
      </w:pPr>
      <w:r w:rsidRPr="005F4878">
        <w:t xml:space="preserve">[Talking to a young boy:] </w:t>
      </w:r>
      <w:r w:rsidR="00B7093A">
        <w:t>‘</w:t>
      </w:r>
      <w:r w:rsidRPr="005F4878">
        <w:t xml:space="preserve">hey, </w:t>
      </w:r>
      <w:r w:rsidRPr="005F4878">
        <w:rPr>
          <w:rStyle w:val="ChBlueBold"/>
        </w:rPr>
        <w:t>bring</w:t>
      </w:r>
      <w:r w:rsidRPr="005F4878">
        <w:t xml:space="preserve"> (the ball) over there, </w:t>
      </w:r>
      <w:r w:rsidRPr="005F4878">
        <w:rPr>
          <w:rStyle w:val="ChBlueBold"/>
        </w:rPr>
        <w:t>bring</w:t>
      </w:r>
      <w:r w:rsidRPr="005F4878">
        <w:t xml:space="preserve"> (the ball)</w:t>
      </w:r>
      <w:r w:rsidRPr="000320EB">
        <w:t xml:space="preserve"> </w:t>
      </w:r>
      <w:r w:rsidRPr="005F4878">
        <w:t>to the younger sibling</w:t>
      </w:r>
      <w:r w:rsidR="00B7093A">
        <w:t>’</w:t>
      </w:r>
      <w:r w:rsidRPr="000320EB">
        <w:t xml:space="preserve"> </w:t>
      </w:r>
      <w:r w:rsidRPr="000320EB">
        <w:rPr>
          <w:rStyle w:val="ExampleSource"/>
        </w:rPr>
        <w:t>[081011-009-Cv.0015]</w:t>
      </w:r>
    </w:p>
    <w:tbl>
      <w:tblPr>
        <w:tblW w:w="5163" w:type="dxa"/>
        <w:tblCellMar>
          <w:left w:w="42" w:type="dxa"/>
          <w:right w:w="42" w:type="dxa"/>
        </w:tblCellMar>
        <w:tblLook w:val="01E0" w:firstRow="1" w:lastRow="1" w:firstColumn="1" w:lastColumn="1" w:noHBand="0" w:noVBand="0"/>
      </w:tblPr>
      <w:tblGrid>
        <w:gridCol w:w="709"/>
        <w:gridCol w:w="284"/>
        <w:gridCol w:w="851"/>
        <w:gridCol w:w="489"/>
        <w:gridCol w:w="573"/>
        <w:gridCol w:w="762"/>
        <w:gridCol w:w="360"/>
        <w:gridCol w:w="595"/>
        <w:gridCol w:w="540"/>
      </w:tblGrid>
      <w:tr w:rsidR="00AC23C4" w:rsidRPr="005F4878" w14:paraId="1DB72AB2" w14:textId="77777777" w:rsidTr="00AC23C4">
        <w:tc>
          <w:tcPr>
            <w:tcW w:w="709" w:type="dxa"/>
            <w:shd w:val="clear" w:color="auto" w:fill="auto"/>
          </w:tcPr>
          <w:p w14:paraId="2F0D9B8A" w14:textId="77777777" w:rsidR="00075364" w:rsidRPr="005F4878" w:rsidRDefault="00075364" w:rsidP="00075364">
            <w:pPr>
              <w:pStyle w:val="Text"/>
            </w:pPr>
            <w:bookmarkStart w:id="4461" w:name="_Ref348373446"/>
            <w:r w:rsidRPr="005F4878">
              <w:t>(</w:t>
            </w:r>
            <w:fldSimple w:instr=" SEQ ( \* ARABIC \s 1 ">
              <w:r w:rsidR="00154D81">
                <w:rPr>
                  <w:noProof/>
                </w:rPr>
                <w:t>40</w:t>
              </w:r>
            </w:fldSimple>
            <w:r w:rsidRPr="005F4878">
              <w:t>)</w:t>
            </w:r>
            <w:bookmarkEnd w:id="4461"/>
          </w:p>
        </w:tc>
        <w:tc>
          <w:tcPr>
            <w:tcW w:w="284" w:type="dxa"/>
            <w:shd w:val="clear" w:color="auto" w:fill="auto"/>
          </w:tcPr>
          <w:p w14:paraId="3814C6CA" w14:textId="77777777" w:rsidR="00075364" w:rsidRPr="005F4878" w:rsidRDefault="00075364" w:rsidP="00075364">
            <w:pPr>
              <w:pStyle w:val="Text"/>
            </w:pPr>
            <w:r w:rsidRPr="005F4878">
              <w:t>…</w:t>
            </w:r>
          </w:p>
        </w:tc>
        <w:tc>
          <w:tcPr>
            <w:tcW w:w="851" w:type="dxa"/>
            <w:shd w:val="clear" w:color="auto" w:fill="auto"/>
          </w:tcPr>
          <w:p w14:paraId="101AFC11" w14:textId="77777777" w:rsidR="00075364" w:rsidRPr="005F4878" w:rsidRDefault="00075364" w:rsidP="00075364">
            <w:pPr>
              <w:pStyle w:val="Text"/>
            </w:pPr>
            <w:r w:rsidRPr="005F4878">
              <w:t>baru</w:t>
            </w:r>
          </w:p>
        </w:tc>
        <w:tc>
          <w:tcPr>
            <w:tcW w:w="489" w:type="dxa"/>
            <w:shd w:val="clear" w:color="auto" w:fill="auto"/>
          </w:tcPr>
          <w:p w14:paraId="7644D2FE" w14:textId="77777777" w:rsidR="00075364" w:rsidRPr="005F4878" w:rsidRDefault="00075364" w:rsidP="00075364">
            <w:pPr>
              <w:pStyle w:val="Text"/>
            </w:pPr>
            <w:r w:rsidRPr="005F4878">
              <w:t>dia</w:t>
            </w:r>
          </w:p>
        </w:tc>
        <w:tc>
          <w:tcPr>
            <w:tcW w:w="573" w:type="dxa"/>
            <w:shd w:val="clear" w:color="auto" w:fill="auto"/>
          </w:tcPr>
          <w:p w14:paraId="495F4AAA" w14:textId="77777777" w:rsidR="00075364" w:rsidRPr="005F4878" w:rsidRDefault="00075364" w:rsidP="00075364">
            <w:pPr>
              <w:pStyle w:val="Text"/>
            </w:pPr>
            <w:r w:rsidRPr="005F4878">
              <w:t>yang</w:t>
            </w:r>
          </w:p>
        </w:tc>
        <w:tc>
          <w:tcPr>
            <w:tcW w:w="762" w:type="dxa"/>
            <w:shd w:val="clear" w:color="auto" w:fill="auto"/>
          </w:tcPr>
          <w:p w14:paraId="67C04747" w14:textId="77777777" w:rsidR="00075364" w:rsidRPr="005F4878" w:rsidRDefault="00075364" w:rsidP="00075364">
            <w:pPr>
              <w:pStyle w:val="Text"/>
              <w:rPr>
                <w:rStyle w:val="ChBlueBold"/>
              </w:rPr>
            </w:pPr>
            <w:r w:rsidRPr="005F4878">
              <w:rPr>
                <w:rStyle w:val="ChBlueBold"/>
              </w:rPr>
              <w:t>ceritra</w:t>
            </w:r>
          </w:p>
        </w:tc>
        <w:tc>
          <w:tcPr>
            <w:tcW w:w="360" w:type="dxa"/>
            <w:shd w:val="clear" w:color="auto" w:fill="auto"/>
          </w:tcPr>
          <w:p w14:paraId="567B61BB" w14:textId="77777777" w:rsidR="00075364" w:rsidRPr="005F4878" w:rsidRDefault="00075364" w:rsidP="00075364">
            <w:pPr>
              <w:pStyle w:val="Text"/>
            </w:pPr>
            <w:r w:rsidRPr="005F4878">
              <w:t>Ø</w:t>
            </w:r>
          </w:p>
        </w:tc>
        <w:tc>
          <w:tcPr>
            <w:tcW w:w="595" w:type="dxa"/>
            <w:shd w:val="clear" w:color="auto" w:fill="auto"/>
          </w:tcPr>
          <w:p w14:paraId="56613533" w14:textId="77777777" w:rsidR="00075364" w:rsidRPr="005F4878" w:rsidRDefault="00075364" w:rsidP="00075364">
            <w:pPr>
              <w:pStyle w:val="Text"/>
            </w:pPr>
            <w:r w:rsidRPr="005F4878">
              <w:t>sama</w:t>
            </w:r>
          </w:p>
        </w:tc>
        <w:tc>
          <w:tcPr>
            <w:tcW w:w="540" w:type="dxa"/>
            <w:shd w:val="clear" w:color="auto" w:fill="auto"/>
          </w:tcPr>
          <w:p w14:paraId="6A42BF70" w14:textId="77777777" w:rsidR="00075364" w:rsidRPr="005F4878" w:rsidRDefault="00075364" w:rsidP="00075364">
            <w:pPr>
              <w:pStyle w:val="Text"/>
            </w:pPr>
            <w:r w:rsidRPr="005F4878">
              <w:t>saya</w:t>
            </w:r>
          </w:p>
        </w:tc>
      </w:tr>
      <w:tr w:rsidR="00AC23C4" w:rsidRPr="000320EB" w14:paraId="10D9D5FF" w14:textId="77777777" w:rsidTr="00AC23C4">
        <w:tc>
          <w:tcPr>
            <w:tcW w:w="709" w:type="dxa"/>
            <w:shd w:val="clear" w:color="auto" w:fill="auto"/>
          </w:tcPr>
          <w:p w14:paraId="16ED9D92" w14:textId="77777777" w:rsidR="00075364" w:rsidRPr="000320EB" w:rsidRDefault="00075364" w:rsidP="00075364">
            <w:pPr>
              <w:pStyle w:val="GlossEng"/>
            </w:pPr>
          </w:p>
        </w:tc>
        <w:tc>
          <w:tcPr>
            <w:tcW w:w="284" w:type="dxa"/>
            <w:shd w:val="clear" w:color="auto" w:fill="auto"/>
          </w:tcPr>
          <w:p w14:paraId="34C2B8A4" w14:textId="77777777" w:rsidR="00075364" w:rsidRPr="000320EB" w:rsidRDefault="00075364" w:rsidP="00075364">
            <w:pPr>
              <w:pStyle w:val="GlossEng"/>
              <w:rPr>
                <w:rStyle w:val="ChSmallCaps"/>
              </w:rPr>
            </w:pPr>
          </w:p>
        </w:tc>
        <w:tc>
          <w:tcPr>
            <w:tcW w:w="851" w:type="dxa"/>
            <w:shd w:val="clear" w:color="auto" w:fill="auto"/>
          </w:tcPr>
          <w:p w14:paraId="2D3233CF" w14:textId="77777777" w:rsidR="00075364" w:rsidRPr="000320EB" w:rsidRDefault="00171D59" w:rsidP="00075364">
            <w:pPr>
              <w:pStyle w:val="GlossEng"/>
            </w:pPr>
            <w:r>
              <w:t>and.then</w:t>
            </w:r>
          </w:p>
        </w:tc>
        <w:tc>
          <w:tcPr>
            <w:tcW w:w="489" w:type="dxa"/>
            <w:shd w:val="clear" w:color="auto" w:fill="auto"/>
          </w:tcPr>
          <w:p w14:paraId="79FA69EE" w14:textId="77777777" w:rsidR="00075364" w:rsidRPr="0099608C" w:rsidRDefault="00075364" w:rsidP="00075364">
            <w:pPr>
              <w:pStyle w:val="GlossEng"/>
              <w:rPr>
                <w:rStyle w:val="ChSmallCaps"/>
              </w:rPr>
            </w:pPr>
            <w:r w:rsidRPr="0099608C">
              <w:rPr>
                <w:rStyle w:val="ChSmallCaps"/>
              </w:rPr>
              <w:t>3sg</w:t>
            </w:r>
          </w:p>
        </w:tc>
        <w:tc>
          <w:tcPr>
            <w:tcW w:w="573" w:type="dxa"/>
            <w:shd w:val="clear" w:color="auto" w:fill="auto"/>
          </w:tcPr>
          <w:p w14:paraId="16BED895" w14:textId="77777777" w:rsidR="00075364" w:rsidRPr="0099608C" w:rsidRDefault="00075364" w:rsidP="00075364">
            <w:pPr>
              <w:pStyle w:val="GlossEng"/>
              <w:rPr>
                <w:rStyle w:val="ChSmallCaps"/>
              </w:rPr>
            </w:pPr>
            <w:r w:rsidRPr="0099608C">
              <w:rPr>
                <w:rStyle w:val="ChSmallCaps"/>
              </w:rPr>
              <w:t>rel</w:t>
            </w:r>
          </w:p>
        </w:tc>
        <w:tc>
          <w:tcPr>
            <w:tcW w:w="762" w:type="dxa"/>
            <w:shd w:val="clear" w:color="auto" w:fill="auto"/>
          </w:tcPr>
          <w:p w14:paraId="32878F31" w14:textId="77777777" w:rsidR="00075364" w:rsidRPr="000320EB" w:rsidRDefault="00075364" w:rsidP="00075364">
            <w:pPr>
              <w:pStyle w:val="GlossEng"/>
            </w:pPr>
            <w:r w:rsidRPr="000320EB">
              <w:t>tell</w:t>
            </w:r>
          </w:p>
        </w:tc>
        <w:tc>
          <w:tcPr>
            <w:tcW w:w="360" w:type="dxa"/>
            <w:shd w:val="clear" w:color="auto" w:fill="auto"/>
          </w:tcPr>
          <w:p w14:paraId="158D1415" w14:textId="77777777" w:rsidR="00075364" w:rsidRPr="000320EB" w:rsidRDefault="00075364" w:rsidP="00075364">
            <w:pPr>
              <w:pStyle w:val="GlossEng"/>
            </w:pPr>
          </w:p>
        </w:tc>
        <w:tc>
          <w:tcPr>
            <w:tcW w:w="595" w:type="dxa"/>
            <w:shd w:val="clear" w:color="auto" w:fill="auto"/>
          </w:tcPr>
          <w:p w14:paraId="604835D4" w14:textId="77777777" w:rsidR="00075364" w:rsidRPr="000320EB" w:rsidRDefault="00075364" w:rsidP="00075364">
            <w:pPr>
              <w:pStyle w:val="GlossEng"/>
            </w:pPr>
            <w:r w:rsidRPr="000320EB">
              <w:t>to</w:t>
            </w:r>
          </w:p>
        </w:tc>
        <w:tc>
          <w:tcPr>
            <w:tcW w:w="540" w:type="dxa"/>
            <w:shd w:val="clear" w:color="auto" w:fill="auto"/>
          </w:tcPr>
          <w:p w14:paraId="4D45FBCD" w14:textId="77777777" w:rsidR="00075364" w:rsidRPr="0099608C" w:rsidRDefault="00075364" w:rsidP="00075364">
            <w:pPr>
              <w:pStyle w:val="GlossEng"/>
              <w:rPr>
                <w:rStyle w:val="ChSmallCaps"/>
              </w:rPr>
            </w:pPr>
            <w:r w:rsidRPr="0099608C">
              <w:rPr>
                <w:rStyle w:val="ChSmallCaps"/>
              </w:rPr>
              <w:t>1sg</w:t>
            </w:r>
          </w:p>
        </w:tc>
      </w:tr>
    </w:tbl>
    <w:p w14:paraId="0FF3480B" w14:textId="6976E23E" w:rsidR="00075364" w:rsidRPr="000320EB" w:rsidRDefault="00B7093A" w:rsidP="00075364">
      <w:pPr>
        <w:pStyle w:val="FreeTranslEng"/>
      </w:pPr>
      <w:r>
        <w:t>‘</w:t>
      </w:r>
      <w:r w:rsidR="00075364" w:rsidRPr="005F4878">
        <w:t>[I</w:t>
      </w:r>
      <w:r>
        <w:t>’</w:t>
      </w:r>
      <w:r w:rsidR="00075364" w:rsidRPr="005F4878">
        <w:t xml:space="preserve">d already forgotten who this gentleman was,] </w:t>
      </w:r>
      <w:r w:rsidR="00FB7D87">
        <w:t>and then</w:t>
      </w:r>
      <w:r w:rsidR="00075364" w:rsidRPr="005F4878">
        <w:t xml:space="preserve"> (it was) him</w:t>
      </w:r>
      <w:r w:rsidR="00075364" w:rsidRPr="000320EB">
        <w:t xml:space="preserve"> </w:t>
      </w:r>
      <w:r w:rsidR="00075364" w:rsidRPr="005F4878">
        <w:t xml:space="preserve">(who) </w:t>
      </w:r>
      <w:r w:rsidR="00075364" w:rsidRPr="00215055">
        <w:rPr>
          <w:rStyle w:val="ChBlueBold"/>
        </w:rPr>
        <w:t>told</w:t>
      </w:r>
      <w:r w:rsidR="00075364" w:rsidRPr="005F4878">
        <w:t xml:space="preserve"> (this story) to me</w:t>
      </w:r>
      <w:r>
        <w:t>’</w:t>
      </w:r>
      <w:r w:rsidR="00075364" w:rsidRPr="000320EB">
        <w:t xml:space="preserve"> </w:t>
      </w:r>
      <w:r w:rsidR="00075364" w:rsidRPr="000320EB">
        <w:rPr>
          <w:rStyle w:val="ExampleSource"/>
        </w:rPr>
        <w:t>[080917-008-NP.0005]</w:t>
      </w:r>
    </w:p>
    <w:tbl>
      <w:tblPr>
        <w:tblW w:w="4673" w:type="dxa"/>
        <w:tblCellMar>
          <w:left w:w="42" w:type="dxa"/>
          <w:right w:w="42" w:type="dxa"/>
        </w:tblCellMar>
        <w:tblLook w:val="01E0" w:firstRow="1" w:lastRow="1" w:firstColumn="1" w:lastColumn="1" w:noHBand="0" w:noVBand="0"/>
      </w:tblPr>
      <w:tblGrid>
        <w:gridCol w:w="709"/>
        <w:gridCol w:w="489"/>
        <w:gridCol w:w="529"/>
        <w:gridCol w:w="360"/>
        <w:gridCol w:w="595"/>
        <w:gridCol w:w="562"/>
        <w:gridCol w:w="1056"/>
        <w:gridCol w:w="373"/>
      </w:tblGrid>
      <w:tr w:rsidR="00AC23C4" w:rsidRPr="005F4878" w14:paraId="0C918DFE" w14:textId="77777777" w:rsidTr="00AC23C4">
        <w:tc>
          <w:tcPr>
            <w:tcW w:w="709" w:type="dxa"/>
            <w:shd w:val="clear" w:color="auto" w:fill="auto"/>
          </w:tcPr>
          <w:p w14:paraId="031F8E83" w14:textId="77777777" w:rsidR="00075364" w:rsidRPr="005F4878" w:rsidRDefault="00075364" w:rsidP="00075364">
            <w:pPr>
              <w:pStyle w:val="Text"/>
            </w:pPr>
            <w:bookmarkStart w:id="4462" w:name="_Ref349326228"/>
            <w:r w:rsidRPr="005F4878">
              <w:t>(</w:t>
            </w:r>
            <w:fldSimple w:instr=" SEQ ( \* ARABIC \s 1 ">
              <w:r w:rsidR="00154D81">
                <w:rPr>
                  <w:noProof/>
                </w:rPr>
                <w:t>41</w:t>
              </w:r>
            </w:fldSimple>
            <w:r w:rsidRPr="005F4878">
              <w:t>)</w:t>
            </w:r>
            <w:bookmarkEnd w:id="4462"/>
          </w:p>
        </w:tc>
        <w:tc>
          <w:tcPr>
            <w:tcW w:w="489" w:type="dxa"/>
            <w:shd w:val="clear" w:color="auto" w:fill="auto"/>
          </w:tcPr>
          <w:p w14:paraId="6CAAFA20" w14:textId="77777777" w:rsidR="00075364" w:rsidRPr="005F4878" w:rsidRDefault="00075364" w:rsidP="00075364">
            <w:pPr>
              <w:pStyle w:val="Text"/>
            </w:pPr>
            <w:r w:rsidRPr="005F4878">
              <w:t>ko</w:t>
            </w:r>
          </w:p>
        </w:tc>
        <w:tc>
          <w:tcPr>
            <w:tcW w:w="529" w:type="dxa"/>
            <w:shd w:val="clear" w:color="auto" w:fill="auto"/>
          </w:tcPr>
          <w:p w14:paraId="764A82DA" w14:textId="77777777" w:rsidR="00075364" w:rsidRPr="00215055" w:rsidRDefault="00075364" w:rsidP="00075364">
            <w:pPr>
              <w:pStyle w:val="Text"/>
              <w:rPr>
                <w:rStyle w:val="ChBlueBold"/>
              </w:rPr>
            </w:pPr>
            <w:r w:rsidRPr="00215055">
              <w:rPr>
                <w:rStyle w:val="ChBlueBold"/>
              </w:rPr>
              <w:t>kasi</w:t>
            </w:r>
          </w:p>
        </w:tc>
        <w:tc>
          <w:tcPr>
            <w:tcW w:w="360" w:type="dxa"/>
            <w:shd w:val="clear" w:color="auto" w:fill="auto"/>
          </w:tcPr>
          <w:p w14:paraId="238AE540" w14:textId="77777777" w:rsidR="00075364" w:rsidRPr="005F4878" w:rsidRDefault="00075364" w:rsidP="00075364">
            <w:pPr>
              <w:pStyle w:val="Text"/>
            </w:pPr>
            <w:r w:rsidRPr="005F4878">
              <w:t>Ø</w:t>
            </w:r>
          </w:p>
        </w:tc>
        <w:tc>
          <w:tcPr>
            <w:tcW w:w="595" w:type="dxa"/>
            <w:shd w:val="clear" w:color="auto" w:fill="auto"/>
          </w:tcPr>
          <w:p w14:paraId="22898C10" w14:textId="77777777" w:rsidR="00075364" w:rsidRPr="005F4878" w:rsidRDefault="00075364" w:rsidP="00075364">
            <w:pPr>
              <w:pStyle w:val="Text"/>
            </w:pPr>
            <w:r w:rsidRPr="005F4878">
              <w:t>sama</w:t>
            </w:r>
          </w:p>
        </w:tc>
        <w:tc>
          <w:tcPr>
            <w:tcW w:w="562" w:type="dxa"/>
            <w:shd w:val="clear" w:color="auto" w:fill="auto"/>
          </w:tcPr>
          <w:p w14:paraId="11CF040D" w14:textId="77777777" w:rsidR="00075364" w:rsidRPr="005F4878" w:rsidRDefault="00075364" w:rsidP="00075364">
            <w:pPr>
              <w:pStyle w:val="Text"/>
            </w:pPr>
            <w:r w:rsidRPr="005F4878">
              <w:t>kaka</w:t>
            </w:r>
          </w:p>
        </w:tc>
        <w:tc>
          <w:tcPr>
            <w:tcW w:w="1056" w:type="dxa"/>
            <w:shd w:val="clear" w:color="auto" w:fill="auto"/>
          </w:tcPr>
          <w:p w14:paraId="4DDB3014" w14:textId="77777777" w:rsidR="00075364" w:rsidRPr="005F4878" w:rsidRDefault="00075364" w:rsidP="00075364">
            <w:pPr>
              <w:pStyle w:val="Text"/>
            </w:pPr>
            <w:r w:rsidRPr="005F4878">
              <w:t>mantri</w:t>
            </w:r>
            <w:r>
              <w:t>,</w:t>
            </w:r>
          </w:p>
        </w:tc>
        <w:tc>
          <w:tcPr>
            <w:tcW w:w="373" w:type="dxa"/>
            <w:shd w:val="clear" w:color="auto" w:fill="auto"/>
          </w:tcPr>
          <w:p w14:paraId="6CD0426F" w14:textId="77777777" w:rsidR="00075364" w:rsidRPr="005F4878" w:rsidRDefault="00075364" w:rsidP="00075364">
            <w:pPr>
              <w:pStyle w:val="Text"/>
            </w:pPr>
            <w:r w:rsidRPr="005F4878">
              <w:t>e</w:t>
            </w:r>
            <w:r>
              <w:t>?</w:t>
            </w:r>
          </w:p>
        </w:tc>
      </w:tr>
      <w:tr w:rsidR="00AC23C4" w:rsidRPr="00AC23C4" w14:paraId="634D2C5D" w14:textId="77777777" w:rsidTr="00AC23C4">
        <w:tc>
          <w:tcPr>
            <w:tcW w:w="709" w:type="dxa"/>
            <w:shd w:val="clear" w:color="auto" w:fill="auto"/>
          </w:tcPr>
          <w:p w14:paraId="470111E1" w14:textId="77777777" w:rsidR="00075364" w:rsidRPr="000320EB" w:rsidRDefault="00075364" w:rsidP="00075364">
            <w:pPr>
              <w:pStyle w:val="GlossEng"/>
            </w:pPr>
          </w:p>
        </w:tc>
        <w:tc>
          <w:tcPr>
            <w:tcW w:w="489" w:type="dxa"/>
            <w:shd w:val="clear" w:color="auto" w:fill="auto"/>
          </w:tcPr>
          <w:p w14:paraId="0F17BEF5" w14:textId="77777777" w:rsidR="00075364" w:rsidRPr="0099608C" w:rsidRDefault="00075364" w:rsidP="00075364">
            <w:pPr>
              <w:pStyle w:val="GlossEng"/>
              <w:rPr>
                <w:rStyle w:val="ChSmallCaps"/>
              </w:rPr>
            </w:pPr>
            <w:r w:rsidRPr="0099608C">
              <w:rPr>
                <w:rStyle w:val="ChSmallCaps"/>
              </w:rPr>
              <w:t>2sg</w:t>
            </w:r>
          </w:p>
        </w:tc>
        <w:tc>
          <w:tcPr>
            <w:tcW w:w="529" w:type="dxa"/>
            <w:shd w:val="clear" w:color="auto" w:fill="auto"/>
          </w:tcPr>
          <w:p w14:paraId="1D0564CB" w14:textId="77777777" w:rsidR="00075364" w:rsidRPr="000320EB" w:rsidRDefault="00075364" w:rsidP="00075364">
            <w:pPr>
              <w:pStyle w:val="GlossEng"/>
            </w:pPr>
            <w:r w:rsidRPr="000320EB">
              <w:t>give</w:t>
            </w:r>
          </w:p>
        </w:tc>
        <w:tc>
          <w:tcPr>
            <w:tcW w:w="360" w:type="dxa"/>
            <w:shd w:val="clear" w:color="auto" w:fill="auto"/>
          </w:tcPr>
          <w:p w14:paraId="72F88487" w14:textId="77777777" w:rsidR="00075364" w:rsidRPr="000320EB" w:rsidRDefault="00075364" w:rsidP="00075364">
            <w:pPr>
              <w:pStyle w:val="GlossEng"/>
            </w:pPr>
          </w:p>
        </w:tc>
        <w:tc>
          <w:tcPr>
            <w:tcW w:w="595" w:type="dxa"/>
            <w:shd w:val="clear" w:color="auto" w:fill="auto"/>
          </w:tcPr>
          <w:p w14:paraId="43012581" w14:textId="77777777" w:rsidR="00075364" w:rsidRPr="000320EB" w:rsidRDefault="00075364" w:rsidP="00075364">
            <w:pPr>
              <w:pStyle w:val="GlossEng"/>
            </w:pPr>
            <w:r w:rsidRPr="000320EB">
              <w:t>with</w:t>
            </w:r>
          </w:p>
        </w:tc>
        <w:tc>
          <w:tcPr>
            <w:tcW w:w="562" w:type="dxa"/>
            <w:shd w:val="clear" w:color="auto" w:fill="auto"/>
          </w:tcPr>
          <w:p w14:paraId="1E08A673" w14:textId="77777777" w:rsidR="00075364" w:rsidRPr="000320EB" w:rsidRDefault="00075364" w:rsidP="00075364">
            <w:pPr>
              <w:pStyle w:val="GlossEng"/>
            </w:pPr>
            <w:r w:rsidRPr="000320EB">
              <w:t>oSb</w:t>
            </w:r>
          </w:p>
        </w:tc>
        <w:tc>
          <w:tcPr>
            <w:tcW w:w="1056" w:type="dxa"/>
            <w:shd w:val="clear" w:color="auto" w:fill="auto"/>
          </w:tcPr>
          <w:p w14:paraId="4CE6426C" w14:textId="77777777" w:rsidR="00075364" w:rsidRPr="000320EB" w:rsidRDefault="00075364" w:rsidP="00075364">
            <w:pPr>
              <w:pStyle w:val="GlossEng"/>
            </w:pPr>
            <w:r w:rsidRPr="000320EB">
              <w:t>male.nurse</w:t>
            </w:r>
          </w:p>
        </w:tc>
        <w:tc>
          <w:tcPr>
            <w:tcW w:w="373" w:type="dxa"/>
            <w:shd w:val="clear" w:color="auto" w:fill="auto"/>
          </w:tcPr>
          <w:p w14:paraId="388F0F5D" w14:textId="77777777" w:rsidR="00075364" w:rsidRPr="000320EB" w:rsidRDefault="00075364" w:rsidP="00075364">
            <w:pPr>
              <w:pStyle w:val="GlossEng"/>
            </w:pPr>
            <w:r w:rsidRPr="000320EB">
              <w:t>eh</w:t>
            </w:r>
          </w:p>
        </w:tc>
      </w:tr>
    </w:tbl>
    <w:p w14:paraId="22ABD3DD" w14:textId="45334C28" w:rsidR="00075364" w:rsidRPr="000320EB" w:rsidRDefault="00B7093A" w:rsidP="00075364">
      <w:pPr>
        <w:pStyle w:val="FreeTranslEng"/>
      </w:pPr>
      <w:r>
        <w:t>‘</w:t>
      </w:r>
      <w:r w:rsidR="00075364" w:rsidRPr="00215055">
        <w:rPr>
          <w:rStyle w:val="ChBlueBold"/>
        </w:rPr>
        <w:t>give</w:t>
      </w:r>
      <w:r w:rsidR="00075364" w:rsidRPr="005F4878">
        <w:t xml:space="preserve"> (the keys) to the older brother nurse</w:t>
      </w:r>
      <w:r w:rsidR="00075364">
        <w:t>, eh?</w:t>
      </w:r>
      <w:r>
        <w:t>’</w:t>
      </w:r>
      <w:r w:rsidR="00075364" w:rsidRPr="000320EB">
        <w:t xml:space="preserve"> </w:t>
      </w:r>
      <w:r w:rsidR="00075364" w:rsidRPr="000320EB">
        <w:rPr>
          <w:rStyle w:val="ExampleSource"/>
        </w:rPr>
        <w:t>[080922-010a-</w:t>
      </w:r>
      <w:r w:rsidR="00F00E41">
        <w:rPr>
          <w:rStyle w:val="ExampleSource"/>
        </w:rPr>
        <w:t>Cv</w:t>
      </w:r>
      <w:r w:rsidR="00075364" w:rsidRPr="000320EB">
        <w:rPr>
          <w:rStyle w:val="ExampleSource"/>
        </w:rPr>
        <w:t>NF.0167]</w:t>
      </w:r>
    </w:p>
    <w:p w14:paraId="34EB843A" w14:textId="49061CCE" w:rsidR="00075364" w:rsidRPr="000320EB" w:rsidRDefault="00075364" w:rsidP="00680900">
      <w:pPr>
        <w:pStyle w:val="Body0005after"/>
      </w:pPr>
      <w:r w:rsidRPr="000320EB">
        <w:t xml:space="preserve">Less often (26/75 tokens – 35%), the </w:t>
      </w:r>
      <w:r w:rsidRPr="00AE7CC1">
        <w:t xml:space="preserve">retained </w:t>
      </w:r>
      <w:r w:rsidR="00AE7CC1" w:rsidRPr="00AE7CC1">
        <w:t xml:space="preserve">R </w:t>
      </w:r>
      <w:r w:rsidRPr="00AE7CC1">
        <w:t>is</w:t>
      </w:r>
      <w:r>
        <w:t xml:space="preserve"> </w:t>
      </w:r>
      <w:r w:rsidRPr="000320EB">
        <w:t>encoded as a direct object</w:t>
      </w:r>
      <w:r>
        <w:t xml:space="preserve">. This is illustrated </w:t>
      </w:r>
      <w:r w:rsidRPr="000320EB">
        <w:t xml:space="preserve">for </w:t>
      </w:r>
      <w:r w:rsidRPr="000320EB">
        <w:rPr>
          <w:rStyle w:val="ChItalBold"/>
        </w:rPr>
        <w:t>kasi</w:t>
      </w:r>
      <w:r w:rsidRPr="000320EB">
        <w:t xml:space="preserve"> </w:t>
      </w:r>
      <w:r w:rsidR="00B7093A">
        <w:t>‘</w:t>
      </w:r>
      <w:r w:rsidRPr="000320EB">
        <w:t>give</w:t>
      </w:r>
      <w:r w:rsidR="00B7093A">
        <w:t>’</w:t>
      </w:r>
      <w:r w:rsidRPr="000320EB">
        <w:t xml:space="preserve"> in </w:t>
      </w:r>
      <w:r w:rsidRPr="000320EB">
        <w:fldChar w:fldCharType="begin"/>
      </w:r>
      <w:r w:rsidRPr="000320EB">
        <w:instrText xml:space="preserve"> REF _Ref349229927 \h </w:instrText>
      </w:r>
      <w:r>
        <w:instrText xml:space="preserve"> \* MERGEFORMAT </w:instrText>
      </w:r>
      <w:r w:rsidRPr="000320EB">
        <w:fldChar w:fldCharType="separate"/>
      </w:r>
      <w:r w:rsidR="00154D81" w:rsidRPr="00A70DAB">
        <w:t>(</w:t>
      </w:r>
      <w:r w:rsidR="00154D81">
        <w:t>42</w:t>
      </w:r>
      <w:r w:rsidR="00154D81" w:rsidRPr="00A70DAB">
        <w:t>)</w:t>
      </w:r>
      <w:r w:rsidRPr="000320EB">
        <w:fldChar w:fldCharType="end"/>
      </w:r>
      <w:r w:rsidRPr="000320EB">
        <w:t xml:space="preserve">, and </w:t>
      </w:r>
      <w:r w:rsidRPr="000320EB">
        <w:rPr>
          <w:rStyle w:val="ChItalBold"/>
        </w:rPr>
        <w:t>minta</w:t>
      </w:r>
      <w:r w:rsidRPr="000320EB">
        <w:t xml:space="preserve"> </w:t>
      </w:r>
      <w:r w:rsidR="00B7093A">
        <w:t>‘</w:t>
      </w:r>
      <w:r w:rsidRPr="000320EB">
        <w:t>request</w:t>
      </w:r>
      <w:r w:rsidR="00B7093A">
        <w:t>’</w:t>
      </w:r>
      <w:r w:rsidRPr="000320EB">
        <w:t xml:space="preserve"> in </w:t>
      </w:r>
      <w:r w:rsidRPr="000320EB">
        <w:fldChar w:fldCharType="begin"/>
      </w:r>
      <w:r w:rsidRPr="000320EB">
        <w:instrText xml:space="preserve"> REF _Ref348371041 \h </w:instrText>
      </w:r>
      <w:r>
        <w:instrText xml:space="preserve"> \* MERGEFORMAT </w:instrText>
      </w:r>
      <w:r w:rsidRPr="000320EB">
        <w:fldChar w:fldCharType="separate"/>
      </w:r>
      <w:r w:rsidR="00154D81" w:rsidRPr="00A70DAB">
        <w:t>(</w:t>
      </w:r>
      <w:r w:rsidR="00154D81">
        <w:t>43</w:t>
      </w:r>
      <w:r w:rsidR="00154D81" w:rsidRPr="00A70DAB">
        <w:t>)</w:t>
      </w:r>
      <w:r w:rsidRPr="000320EB">
        <w:fldChar w:fldCharType="end"/>
      </w:r>
      <w:r w:rsidRPr="000320EB">
        <w:t>.</w:t>
      </w:r>
    </w:p>
    <w:p w14:paraId="4A3C6EB9" w14:textId="77777777" w:rsidR="00075364" w:rsidRPr="00AE7CC1" w:rsidRDefault="00075364" w:rsidP="00075364">
      <w:pPr>
        <w:pStyle w:val="ExampleTitle"/>
      </w:pPr>
      <w:r w:rsidRPr="000320EB">
        <w:t>Elision</w:t>
      </w:r>
      <w:r>
        <w:t xml:space="preserve"> of </w:t>
      </w:r>
      <w:r w:rsidR="00AE7CC1">
        <w:t xml:space="preserve">T </w:t>
      </w:r>
      <w:r w:rsidRPr="000320EB">
        <w:t xml:space="preserve">and </w:t>
      </w:r>
      <w:r>
        <w:t xml:space="preserve">retention of </w:t>
      </w:r>
      <w:r w:rsidRPr="000320EB">
        <w:t xml:space="preserve">direct-object </w:t>
      </w:r>
      <w:r w:rsidR="00AE7CC1" w:rsidRPr="00AE7CC1">
        <w:t>R</w:t>
      </w:r>
    </w:p>
    <w:tbl>
      <w:tblPr>
        <w:tblW w:w="5139" w:type="dxa"/>
        <w:tblCellMar>
          <w:left w:w="42" w:type="dxa"/>
          <w:right w:w="42" w:type="dxa"/>
        </w:tblCellMar>
        <w:tblLook w:val="01E0" w:firstRow="1" w:lastRow="1" w:firstColumn="1" w:lastColumn="1" w:noHBand="0" w:noVBand="0"/>
      </w:tblPr>
      <w:tblGrid>
        <w:gridCol w:w="709"/>
        <w:gridCol w:w="284"/>
        <w:gridCol w:w="495"/>
        <w:gridCol w:w="777"/>
        <w:gridCol w:w="740"/>
        <w:gridCol w:w="756"/>
        <w:gridCol w:w="529"/>
        <w:gridCol w:w="489"/>
        <w:gridCol w:w="360"/>
      </w:tblGrid>
      <w:tr w:rsidR="00AC23C4" w:rsidRPr="00A70DAB" w14:paraId="11EF6A3B" w14:textId="77777777" w:rsidTr="00640703">
        <w:tc>
          <w:tcPr>
            <w:tcW w:w="709" w:type="dxa"/>
            <w:shd w:val="clear" w:color="auto" w:fill="auto"/>
          </w:tcPr>
          <w:p w14:paraId="0B709E41" w14:textId="77777777" w:rsidR="00075364" w:rsidRPr="00A70DAB" w:rsidRDefault="00075364" w:rsidP="00075364">
            <w:pPr>
              <w:pStyle w:val="Text"/>
            </w:pPr>
            <w:bookmarkStart w:id="4463" w:name="_Ref349229927"/>
            <w:r w:rsidRPr="00A70DAB">
              <w:t>(</w:t>
            </w:r>
            <w:fldSimple w:instr=" SEQ ( \* ARABIC \s 1 ">
              <w:r w:rsidR="00154D81">
                <w:rPr>
                  <w:noProof/>
                </w:rPr>
                <w:t>42</w:t>
              </w:r>
            </w:fldSimple>
            <w:r w:rsidRPr="00A70DAB">
              <w:t>)</w:t>
            </w:r>
            <w:bookmarkEnd w:id="4463"/>
          </w:p>
        </w:tc>
        <w:tc>
          <w:tcPr>
            <w:tcW w:w="284" w:type="dxa"/>
            <w:shd w:val="clear" w:color="auto" w:fill="auto"/>
          </w:tcPr>
          <w:p w14:paraId="7A73DE6E" w14:textId="77777777" w:rsidR="00075364" w:rsidRPr="00A70DAB" w:rsidRDefault="00075364" w:rsidP="00075364">
            <w:pPr>
              <w:pStyle w:val="Text"/>
            </w:pPr>
            <w:r w:rsidRPr="00A70DAB">
              <w:t>…</w:t>
            </w:r>
          </w:p>
        </w:tc>
        <w:tc>
          <w:tcPr>
            <w:tcW w:w="495" w:type="dxa"/>
            <w:shd w:val="clear" w:color="auto" w:fill="auto"/>
          </w:tcPr>
          <w:p w14:paraId="4A29125A" w14:textId="77777777" w:rsidR="00075364" w:rsidRPr="00A70DAB" w:rsidRDefault="00075364" w:rsidP="00075364">
            <w:pPr>
              <w:pStyle w:val="Text"/>
            </w:pPr>
            <w:r w:rsidRPr="00A70DAB">
              <w:t>hari</w:t>
            </w:r>
          </w:p>
        </w:tc>
        <w:tc>
          <w:tcPr>
            <w:tcW w:w="777" w:type="dxa"/>
            <w:shd w:val="clear" w:color="auto" w:fill="auto"/>
          </w:tcPr>
          <w:p w14:paraId="24B1F238" w14:textId="77777777" w:rsidR="00075364" w:rsidRPr="00A70DAB" w:rsidRDefault="00075364" w:rsidP="00075364">
            <w:pPr>
              <w:pStyle w:val="Text"/>
            </w:pPr>
            <w:r w:rsidRPr="00A70DAB">
              <w:t>ini</w:t>
            </w:r>
          </w:p>
        </w:tc>
        <w:tc>
          <w:tcPr>
            <w:tcW w:w="740" w:type="dxa"/>
            <w:shd w:val="clear" w:color="auto" w:fill="auto"/>
          </w:tcPr>
          <w:p w14:paraId="59A61AEB" w14:textId="77777777" w:rsidR="00075364" w:rsidRPr="00A70DAB" w:rsidRDefault="00075364" w:rsidP="00075364">
            <w:pPr>
              <w:pStyle w:val="Text"/>
            </w:pPr>
            <w:r w:rsidRPr="00A70DAB">
              <w:t>dorang</w:t>
            </w:r>
          </w:p>
        </w:tc>
        <w:tc>
          <w:tcPr>
            <w:tcW w:w="756" w:type="dxa"/>
            <w:shd w:val="clear" w:color="auto" w:fill="auto"/>
          </w:tcPr>
          <w:p w14:paraId="54639BA3" w14:textId="77777777" w:rsidR="00075364" w:rsidRPr="00A70DAB" w:rsidRDefault="00075364" w:rsidP="00075364">
            <w:pPr>
              <w:pStyle w:val="Text"/>
            </w:pPr>
            <w:r w:rsidRPr="00A70DAB">
              <w:t>bisa</w:t>
            </w:r>
          </w:p>
        </w:tc>
        <w:tc>
          <w:tcPr>
            <w:tcW w:w="529" w:type="dxa"/>
            <w:shd w:val="clear" w:color="auto" w:fill="auto"/>
          </w:tcPr>
          <w:p w14:paraId="0C569622" w14:textId="77777777" w:rsidR="00075364" w:rsidRPr="004D255B" w:rsidRDefault="00075364" w:rsidP="00075364">
            <w:pPr>
              <w:pStyle w:val="Text"/>
              <w:rPr>
                <w:rStyle w:val="ChBlueBold"/>
              </w:rPr>
            </w:pPr>
            <w:r w:rsidRPr="004D255B">
              <w:rPr>
                <w:rStyle w:val="ChBlueBold"/>
              </w:rPr>
              <w:t>kasi</w:t>
            </w:r>
          </w:p>
        </w:tc>
        <w:tc>
          <w:tcPr>
            <w:tcW w:w="489" w:type="dxa"/>
            <w:shd w:val="clear" w:color="auto" w:fill="auto"/>
          </w:tcPr>
          <w:p w14:paraId="70CA48A0" w14:textId="77777777" w:rsidR="00075364" w:rsidRPr="00A70DAB" w:rsidRDefault="00075364" w:rsidP="00075364">
            <w:pPr>
              <w:pStyle w:val="Text"/>
            </w:pPr>
            <w:r w:rsidRPr="00A70DAB">
              <w:t>ko</w:t>
            </w:r>
          </w:p>
        </w:tc>
        <w:tc>
          <w:tcPr>
            <w:tcW w:w="360" w:type="dxa"/>
            <w:shd w:val="clear" w:color="auto" w:fill="auto"/>
          </w:tcPr>
          <w:p w14:paraId="1B511DC2" w14:textId="77777777" w:rsidR="00075364" w:rsidRPr="00A70DAB" w:rsidRDefault="00075364" w:rsidP="00075364">
            <w:pPr>
              <w:pStyle w:val="Text"/>
            </w:pPr>
            <w:r w:rsidRPr="00A70DAB">
              <w:t>Ø</w:t>
            </w:r>
          </w:p>
        </w:tc>
      </w:tr>
      <w:tr w:rsidR="00AC23C4" w:rsidRPr="00AC23C4" w14:paraId="69A1B705" w14:textId="77777777" w:rsidTr="00640703">
        <w:tc>
          <w:tcPr>
            <w:tcW w:w="709" w:type="dxa"/>
            <w:shd w:val="clear" w:color="auto" w:fill="auto"/>
          </w:tcPr>
          <w:p w14:paraId="28CB093D" w14:textId="77777777" w:rsidR="00075364" w:rsidRPr="000320EB" w:rsidRDefault="00075364" w:rsidP="00075364">
            <w:pPr>
              <w:pStyle w:val="GlossEng"/>
            </w:pPr>
          </w:p>
        </w:tc>
        <w:tc>
          <w:tcPr>
            <w:tcW w:w="284" w:type="dxa"/>
            <w:shd w:val="clear" w:color="auto" w:fill="auto"/>
          </w:tcPr>
          <w:p w14:paraId="102E3EA8" w14:textId="77777777" w:rsidR="00075364" w:rsidRPr="000320EB" w:rsidRDefault="00075364" w:rsidP="00075364">
            <w:pPr>
              <w:pStyle w:val="GlossEng"/>
            </w:pPr>
          </w:p>
        </w:tc>
        <w:tc>
          <w:tcPr>
            <w:tcW w:w="495" w:type="dxa"/>
            <w:shd w:val="clear" w:color="auto" w:fill="auto"/>
          </w:tcPr>
          <w:p w14:paraId="5926702C" w14:textId="77777777" w:rsidR="00075364" w:rsidRPr="000320EB" w:rsidRDefault="00075364" w:rsidP="00075364">
            <w:pPr>
              <w:pStyle w:val="GlossEng"/>
            </w:pPr>
            <w:r w:rsidRPr="000320EB">
              <w:t>day</w:t>
            </w:r>
          </w:p>
        </w:tc>
        <w:tc>
          <w:tcPr>
            <w:tcW w:w="777" w:type="dxa"/>
            <w:shd w:val="clear" w:color="auto" w:fill="auto"/>
          </w:tcPr>
          <w:p w14:paraId="32AA2A37" w14:textId="77777777" w:rsidR="00075364" w:rsidRPr="0099608C" w:rsidRDefault="00075364" w:rsidP="00075364">
            <w:pPr>
              <w:pStyle w:val="GlossEng"/>
              <w:rPr>
                <w:rStyle w:val="ChSmallCaps"/>
              </w:rPr>
            </w:pPr>
            <w:r w:rsidRPr="0099608C">
              <w:rPr>
                <w:rStyle w:val="ChSmallCaps"/>
              </w:rPr>
              <w:t>d.prox</w:t>
            </w:r>
          </w:p>
        </w:tc>
        <w:tc>
          <w:tcPr>
            <w:tcW w:w="740" w:type="dxa"/>
            <w:shd w:val="clear" w:color="auto" w:fill="auto"/>
          </w:tcPr>
          <w:p w14:paraId="45225ED7" w14:textId="77777777" w:rsidR="00075364" w:rsidRPr="0099608C" w:rsidRDefault="00075364" w:rsidP="00075364">
            <w:pPr>
              <w:pStyle w:val="GlossEng"/>
              <w:rPr>
                <w:rStyle w:val="ChSmallCaps"/>
              </w:rPr>
            </w:pPr>
            <w:r w:rsidRPr="0099608C">
              <w:rPr>
                <w:rStyle w:val="ChSmallCaps"/>
              </w:rPr>
              <w:t>3pl</w:t>
            </w:r>
          </w:p>
        </w:tc>
        <w:tc>
          <w:tcPr>
            <w:tcW w:w="756" w:type="dxa"/>
            <w:shd w:val="clear" w:color="auto" w:fill="auto"/>
          </w:tcPr>
          <w:p w14:paraId="529D364C" w14:textId="0DD94789" w:rsidR="00075364" w:rsidRPr="000320EB" w:rsidRDefault="00075364" w:rsidP="00640703">
            <w:pPr>
              <w:pStyle w:val="GlossEng"/>
            </w:pPr>
            <w:r w:rsidRPr="000320EB">
              <w:t>be.able</w:t>
            </w:r>
          </w:p>
        </w:tc>
        <w:tc>
          <w:tcPr>
            <w:tcW w:w="529" w:type="dxa"/>
            <w:shd w:val="clear" w:color="auto" w:fill="auto"/>
          </w:tcPr>
          <w:p w14:paraId="7438D36E" w14:textId="77777777" w:rsidR="00075364" w:rsidRPr="000320EB" w:rsidRDefault="00075364" w:rsidP="00075364">
            <w:pPr>
              <w:pStyle w:val="GlossEng"/>
            </w:pPr>
            <w:r w:rsidRPr="000320EB">
              <w:t>give</w:t>
            </w:r>
          </w:p>
        </w:tc>
        <w:tc>
          <w:tcPr>
            <w:tcW w:w="489" w:type="dxa"/>
            <w:shd w:val="clear" w:color="auto" w:fill="auto"/>
          </w:tcPr>
          <w:p w14:paraId="43140A4A" w14:textId="77777777" w:rsidR="00075364" w:rsidRPr="0099608C" w:rsidRDefault="00075364" w:rsidP="00075364">
            <w:pPr>
              <w:pStyle w:val="GlossEng"/>
              <w:rPr>
                <w:rStyle w:val="ChSmallCaps"/>
              </w:rPr>
            </w:pPr>
            <w:r w:rsidRPr="0099608C">
              <w:rPr>
                <w:rStyle w:val="ChSmallCaps"/>
              </w:rPr>
              <w:t>2sg</w:t>
            </w:r>
          </w:p>
        </w:tc>
        <w:tc>
          <w:tcPr>
            <w:tcW w:w="360" w:type="dxa"/>
            <w:shd w:val="clear" w:color="auto" w:fill="auto"/>
          </w:tcPr>
          <w:p w14:paraId="72DB7EF0" w14:textId="77777777" w:rsidR="00075364" w:rsidRPr="000320EB" w:rsidRDefault="00075364" w:rsidP="00075364">
            <w:pPr>
              <w:pStyle w:val="GlossEng"/>
            </w:pPr>
          </w:p>
        </w:tc>
      </w:tr>
    </w:tbl>
    <w:p w14:paraId="7BF72224" w14:textId="6BA98128" w:rsidR="00075364" w:rsidRPr="000320EB" w:rsidRDefault="00B7093A" w:rsidP="00C555E8">
      <w:pPr>
        <w:pStyle w:val="FreeTranslEng"/>
      </w:pPr>
      <w:r>
        <w:t>‘</w:t>
      </w:r>
      <w:r w:rsidR="00075364" w:rsidRPr="00A70DAB">
        <w:t xml:space="preserve">[if (you) say (you also want) a trillion (rupiah),] today they can </w:t>
      </w:r>
      <w:r w:rsidR="00075364" w:rsidRPr="004D255B">
        <w:rPr>
          <w:rStyle w:val="ChBlueBold"/>
        </w:rPr>
        <w:t>give</w:t>
      </w:r>
      <w:r w:rsidR="00075364" w:rsidRPr="00A70DAB">
        <w:t xml:space="preserve"> you (the money)</w:t>
      </w:r>
      <w:r>
        <w:t>’</w:t>
      </w:r>
      <w:r w:rsidR="00C555E8">
        <w:t xml:space="preserve"> </w:t>
      </w:r>
      <w:r w:rsidR="00C555E8" w:rsidRPr="001C59F7">
        <w:rPr>
          <w:rStyle w:val="ExampleSource"/>
        </w:rPr>
        <w:t>[081029-004-Cv.0023]</w:t>
      </w:r>
    </w:p>
    <w:tbl>
      <w:tblPr>
        <w:tblW w:w="6385" w:type="dxa"/>
        <w:tblCellMar>
          <w:left w:w="42" w:type="dxa"/>
          <w:right w:w="42" w:type="dxa"/>
        </w:tblCellMar>
        <w:tblLook w:val="01E0" w:firstRow="1" w:lastRow="1" w:firstColumn="1" w:lastColumn="1" w:noHBand="0" w:noVBand="0"/>
      </w:tblPr>
      <w:tblGrid>
        <w:gridCol w:w="709"/>
        <w:gridCol w:w="1248"/>
        <w:gridCol w:w="923"/>
        <w:gridCol w:w="489"/>
        <w:gridCol w:w="762"/>
        <w:gridCol w:w="418"/>
        <w:gridCol w:w="379"/>
        <w:gridCol w:w="489"/>
        <w:gridCol w:w="684"/>
        <w:gridCol w:w="284"/>
      </w:tblGrid>
      <w:tr w:rsidR="00AC23C4" w:rsidRPr="00A70DAB" w14:paraId="4AC90CF3" w14:textId="77777777" w:rsidTr="00AC23C4">
        <w:tc>
          <w:tcPr>
            <w:tcW w:w="709" w:type="dxa"/>
            <w:shd w:val="clear" w:color="auto" w:fill="auto"/>
          </w:tcPr>
          <w:p w14:paraId="52E5AB6C" w14:textId="77777777" w:rsidR="00075364" w:rsidRPr="00A70DAB" w:rsidRDefault="00075364" w:rsidP="00075364">
            <w:pPr>
              <w:pStyle w:val="Text"/>
            </w:pPr>
            <w:bookmarkStart w:id="4464" w:name="_Ref348371041"/>
            <w:r w:rsidRPr="00A70DAB">
              <w:t>(</w:t>
            </w:r>
            <w:fldSimple w:instr=" SEQ ( \* ARABIC \s 1 ">
              <w:r w:rsidR="00154D81">
                <w:rPr>
                  <w:noProof/>
                </w:rPr>
                <w:t>43</w:t>
              </w:r>
            </w:fldSimple>
            <w:r w:rsidRPr="00A70DAB">
              <w:t>)</w:t>
            </w:r>
            <w:bookmarkEnd w:id="4464"/>
          </w:p>
        </w:tc>
        <w:tc>
          <w:tcPr>
            <w:tcW w:w="1248" w:type="dxa"/>
            <w:shd w:val="clear" w:color="auto" w:fill="auto"/>
          </w:tcPr>
          <w:p w14:paraId="4FEE4140" w14:textId="77777777" w:rsidR="00075364" w:rsidRPr="00A70DAB" w:rsidRDefault="00075364" w:rsidP="00075364">
            <w:pPr>
              <w:pStyle w:val="Text"/>
            </w:pPr>
            <w:r w:rsidRPr="00A70DAB">
              <w:t>piring~piring</w:t>
            </w:r>
          </w:p>
        </w:tc>
        <w:tc>
          <w:tcPr>
            <w:tcW w:w="923" w:type="dxa"/>
            <w:shd w:val="clear" w:color="auto" w:fill="auto"/>
          </w:tcPr>
          <w:p w14:paraId="024A0720" w14:textId="77777777" w:rsidR="00075364" w:rsidRPr="00A70DAB" w:rsidRDefault="00075364" w:rsidP="00075364">
            <w:pPr>
              <w:pStyle w:val="Text"/>
            </w:pPr>
            <w:r w:rsidRPr="00A70DAB">
              <w:t>kosong,</w:t>
            </w:r>
          </w:p>
        </w:tc>
        <w:tc>
          <w:tcPr>
            <w:tcW w:w="489" w:type="dxa"/>
            <w:shd w:val="clear" w:color="auto" w:fill="auto"/>
          </w:tcPr>
          <w:p w14:paraId="6D00060D" w14:textId="77777777" w:rsidR="00075364" w:rsidRPr="00A70DAB" w:rsidRDefault="00075364" w:rsidP="00075364">
            <w:pPr>
              <w:pStyle w:val="Text"/>
            </w:pPr>
            <w:r w:rsidRPr="00A70DAB">
              <w:t>sa</w:t>
            </w:r>
          </w:p>
        </w:tc>
        <w:tc>
          <w:tcPr>
            <w:tcW w:w="762" w:type="dxa"/>
            <w:shd w:val="clear" w:color="auto" w:fill="auto"/>
          </w:tcPr>
          <w:p w14:paraId="34F5201B" w14:textId="77777777" w:rsidR="00075364" w:rsidRPr="004D255B" w:rsidRDefault="00075364" w:rsidP="00075364">
            <w:pPr>
              <w:pStyle w:val="Text"/>
              <w:rPr>
                <w:rStyle w:val="ChBlueBold"/>
              </w:rPr>
            </w:pPr>
            <w:r w:rsidRPr="004D255B">
              <w:rPr>
                <w:rStyle w:val="ChBlueBold"/>
              </w:rPr>
              <w:t>minta</w:t>
            </w:r>
          </w:p>
        </w:tc>
        <w:tc>
          <w:tcPr>
            <w:tcW w:w="418" w:type="dxa"/>
            <w:shd w:val="clear" w:color="auto" w:fill="auto"/>
          </w:tcPr>
          <w:p w14:paraId="3ADD6E45" w14:textId="77777777" w:rsidR="00075364" w:rsidRPr="00A70DAB" w:rsidRDefault="009A477A" w:rsidP="00075364">
            <w:pPr>
              <w:pStyle w:val="Text"/>
            </w:pPr>
            <w:r>
              <w:t>Ise</w:t>
            </w:r>
          </w:p>
        </w:tc>
        <w:tc>
          <w:tcPr>
            <w:tcW w:w="379" w:type="dxa"/>
            <w:shd w:val="clear" w:color="auto" w:fill="auto"/>
          </w:tcPr>
          <w:p w14:paraId="5BDC2B53" w14:textId="77777777" w:rsidR="00075364" w:rsidRPr="00A70DAB" w:rsidRDefault="00075364" w:rsidP="00075364">
            <w:pPr>
              <w:pStyle w:val="Text"/>
            </w:pPr>
            <w:r w:rsidRPr="00A70DAB">
              <w:t>Ø,</w:t>
            </w:r>
          </w:p>
        </w:tc>
        <w:tc>
          <w:tcPr>
            <w:tcW w:w="489" w:type="dxa"/>
            <w:shd w:val="clear" w:color="auto" w:fill="auto"/>
          </w:tcPr>
          <w:p w14:paraId="2876FC53" w14:textId="77777777" w:rsidR="00075364" w:rsidRPr="00A70DAB" w:rsidRDefault="00075364" w:rsidP="00075364">
            <w:pPr>
              <w:pStyle w:val="Text"/>
            </w:pPr>
            <w:r w:rsidRPr="00A70DAB">
              <w:t>sa</w:t>
            </w:r>
          </w:p>
        </w:tc>
        <w:tc>
          <w:tcPr>
            <w:tcW w:w="684" w:type="dxa"/>
            <w:shd w:val="clear" w:color="auto" w:fill="auto"/>
          </w:tcPr>
          <w:p w14:paraId="77BAC893" w14:textId="77777777" w:rsidR="00075364" w:rsidRPr="00A70DAB" w:rsidRDefault="00075364" w:rsidP="00075364">
            <w:pPr>
              <w:pStyle w:val="Text"/>
            </w:pPr>
            <w:r w:rsidRPr="00A70DAB">
              <w:t>bilang</w:t>
            </w:r>
          </w:p>
        </w:tc>
        <w:tc>
          <w:tcPr>
            <w:tcW w:w="284" w:type="dxa"/>
            <w:shd w:val="clear" w:color="auto" w:fill="auto"/>
          </w:tcPr>
          <w:p w14:paraId="53ADBA18" w14:textId="77777777" w:rsidR="00075364" w:rsidRPr="00A70DAB" w:rsidRDefault="00075364" w:rsidP="00075364">
            <w:pPr>
              <w:pStyle w:val="Text"/>
            </w:pPr>
            <w:r w:rsidRPr="00A70DAB">
              <w:t>…</w:t>
            </w:r>
          </w:p>
        </w:tc>
      </w:tr>
      <w:tr w:rsidR="00AC23C4" w:rsidRPr="000320EB" w14:paraId="6FF3BC8D" w14:textId="77777777" w:rsidTr="00AC23C4">
        <w:tc>
          <w:tcPr>
            <w:tcW w:w="709" w:type="dxa"/>
            <w:shd w:val="clear" w:color="auto" w:fill="auto"/>
          </w:tcPr>
          <w:p w14:paraId="1E02A524" w14:textId="77777777" w:rsidR="00075364" w:rsidRPr="000320EB" w:rsidRDefault="00075364" w:rsidP="00075364">
            <w:pPr>
              <w:pStyle w:val="GlossEng"/>
            </w:pPr>
          </w:p>
        </w:tc>
        <w:tc>
          <w:tcPr>
            <w:tcW w:w="1248" w:type="dxa"/>
            <w:shd w:val="clear" w:color="auto" w:fill="auto"/>
          </w:tcPr>
          <w:p w14:paraId="668607E7" w14:textId="77777777" w:rsidR="00075364" w:rsidRPr="000320EB" w:rsidRDefault="00075364" w:rsidP="00075364">
            <w:pPr>
              <w:pStyle w:val="GlossEng"/>
            </w:pPr>
            <w:r w:rsidRPr="0099608C">
              <w:rPr>
                <w:rStyle w:val="ChSmallCaps"/>
              </w:rPr>
              <w:t>rdp</w:t>
            </w:r>
            <w:r w:rsidRPr="000320EB">
              <w:t>~plate</w:t>
            </w:r>
          </w:p>
        </w:tc>
        <w:tc>
          <w:tcPr>
            <w:tcW w:w="923" w:type="dxa"/>
            <w:shd w:val="clear" w:color="auto" w:fill="auto"/>
          </w:tcPr>
          <w:p w14:paraId="3EEA211A" w14:textId="77777777" w:rsidR="00075364" w:rsidRPr="000320EB" w:rsidRDefault="00075364" w:rsidP="00075364">
            <w:pPr>
              <w:pStyle w:val="GlossEng"/>
            </w:pPr>
            <w:r w:rsidRPr="000320EB">
              <w:t>be.empty</w:t>
            </w:r>
          </w:p>
        </w:tc>
        <w:tc>
          <w:tcPr>
            <w:tcW w:w="489" w:type="dxa"/>
            <w:shd w:val="clear" w:color="auto" w:fill="auto"/>
          </w:tcPr>
          <w:p w14:paraId="3704C9C6" w14:textId="77777777" w:rsidR="00075364" w:rsidRPr="0099608C" w:rsidRDefault="00075364" w:rsidP="00075364">
            <w:pPr>
              <w:pStyle w:val="GlossEng"/>
              <w:rPr>
                <w:rStyle w:val="ChSmallCaps"/>
              </w:rPr>
            </w:pPr>
            <w:r w:rsidRPr="0099608C">
              <w:rPr>
                <w:rStyle w:val="ChSmallCaps"/>
              </w:rPr>
              <w:t>1sg</w:t>
            </w:r>
          </w:p>
        </w:tc>
        <w:tc>
          <w:tcPr>
            <w:tcW w:w="762" w:type="dxa"/>
            <w:shd w:val="clear" w:color="auto" w:fill="auto"/>
          </w:tcPr>
          <w:p w14:paraId="4DBD76EA" w14:textId="77777777" w:rsidR="00075364" w:rsidRPr="000320EB" w:rsidRDefault="00075364" w:rsidP="00075364">
            <w:pPr>
              <w:pStyle w:val="GlossEng"/>
            </w:pPr>
            <w:r w:rsidRPr="000320EB">
              <w:t>request</w:t>
            </w:r>
          </w:p>
        </w:tc>
        <w:tc>
          <w:tcPr>
            <w:tcW w:w="418" w:type="dxa"/>
            <w:shd w:val="clear" w:color="auto" w:fill="auto"/>
          </w:tcPr>
          <w:p w14:paraId="7887BB82" w14:textId="77777777" w:rsidR="00075364" w:rsidRPr="000320EB" w:rsidRDefault="009A477A" w:rsidP="00075364">
            <w:pPr>
              <w:pStyle w:val="GlossEng"/>
            </w:pPr>
            <w:r>
              <w:t>Ise</w:t>
            </w:r>
          </w:p>
        </w:tc>
        <w:tc>
          <w:tcPr>
            <w:tcW w:w="379" w:type="dxa"/>
            <w:shd w:val="clear" w:color="auto" w:fill="auto"/>
          </w:tcPr>
          <w:p w14:paraId="0A315587" w14:textId="77777777" w:rsidR="00075364" w:rsidRPr="000320EB" w:rsidRDefault="00075364" w:rsidP="00075364">
            <w:pPr>
              <w:pStyle w:val="GlossEng"/>
            </w:pPr>
          </w:p>
        </w:tc>
        <w:tc>
          <w:tcPr>
            <w:tcW w:w="489" w:type="dxa"/>
            <w:shd w:val="clear" w:color="auto" w:fill="auto"/>
          </w:tcPr>
          <w:p w14:paraId="21AAD3B8" w14:textId="77777777" w:rsidR="00075364" w:rsidRPr="0099608C" w:rsidRDefault="00075364" w:rsidP="00075364">
            <w:pPr>
              <w:pStyle w:val="GlossEng"/>
              <w:rPr>
                <w:rStyle w:val="ChSmallCaps"/>
              </w:rPr>
            </w:pPr>
            <w:r w:rsidRPr="0099608C">
              <w:rPr>
                <w:rStyle w:val="ChSmallCaps"/>
              </w:rPr>
              <w:t>1sg</w:t>
            </w:r>
          </w:p>
        </w:tc>
        <w:tc>
          <w:tcPr>
            <w:tcW w:w="684" w:type="dxa"/>
            <w:shd w:val="clear" w:color="auto" w:fill="auto"/>
          </w:tcPr>
          <w:p w14:paraId="3188EBBF" w14:textId="77777777" w:rsidR="00075364" w:rsidRPr="000320EB" w:rsidRDefault="00075364" w:rsidP="00075364">
            <w:pPr>
              <w:pStyle w:val="GlossEng"/>
            </w:pPr>
            <w:r w:rsidRPr="000320EB">
              <w:t>say</w:t>
            </w:r>
          </w:p>
        </w:tc>
        <w:tc>
          <w:tcPr>
            <w:tcW w:w="284" w:type="dxa"/>
            <w:shd w:val="clear" w:color="auto" w:fill="auto"/>
          </w:tcPr>
          <w:p w14:paraId="6CC8D72D" w14:textId="77777777" w:rsidR="00075364" w:rsidRPr="000320EB" w:rsidRDefault="00075364" w:rsidP="00075364">
            <w:pPr>
              <w:pStyle w:val="GlossEng"/>
            </w:pPr>
          </w:p>
        </w:tc>
      </w:tr>
    </w:tbl>
    <w:p w14:paraId="749559F1" w14:textId="456B8C71" w:rsidR="00075364" w:rsidRPr="000320EB" w:rsidRDefault="00B7093A" w:rsidP="00075364">
      <w:pPr>
        <w:pStyle w:val="FreeTranslEng"/>
      </w:pPr>
      <w:r>
        <w:t>‘</w:t>
      </w:r>
      <w:r w:rsidR="00075364" w:rsidRPr="00A70DAB">
        <w:t xml:space="preserve">the (cake) plates were empty, I </w:t>
      </w:r>
      <w:r w:rsidR="00075364" w:rsidRPr="004D255B">
        <w:rPr>
          <w:rStyle w:val="ChBlueBold"/>
        </w:rPr>
        <w:t>asked</w:t>
      </w:r>
      <w:r w:rsidR="00075364" w:rsidRPr="00A70DAB">
        <w:t xml:space="preserve"> </w:t>
      </w:r>
      <w:r w:rsidR="009A477A">
        <w:t>Ise</w:t>
      </w:r>
      <w:r w:rsidR="00075364" w:rsidRPr="00A70DAB">
        <w:t xml:space="preserve"> (for a piece of cake), I said …</w:t>
      </w:r>
      <w:r>
        <w:t>’</w:t>
      </w:r>
      <w:r w:rsidR="00075364" w:rsidRPr="000320EB">
        <w:t xml:space="preserve"> </w:t>
      </w:r>
      <w:r w:rsidR="00075364" w:rsidRPr="000320EB">
        <w:rPr>
          <w:rStyle w:val="ExampleSource"/>
        </w:rPr>
        <w:t>[081011-005-Cv.0034]</w:t>
      </w:r>
    </w:p>
    <w:p w14:paraId="20A861F9" w14:textId="7160DF36" w:rsidR="00075364" w:rsidRPr="000320EB" w:rsidRDefault="00075364" w:rsidP="0077333E">
      <w:pPr>
        <w:pStyle w:val="Body0000after"/>
      </w:pPr>
      <w:r w:rsidRPr="00AE7CC1">
        <w:t xml:space="preserve">In constructions with elided </w:t>
      </w:r>
      <w:r w:rsidR="00AE7CC1" w:rsidRPr="00AE7CC1">
        <w:t xml:space="preserve">T </w:t>
      </w:r>
      <w:r w:rsidRPr="00AE7CC1">
        <w:t xml:space="preserve">and retained </w:t>
      </w:r>
      <w:r w:rsidR="00AE7CC1" w:rsidRPr="00AE7CC1">
        <w:t>R</w:t>
      </w:r>
      <w:r w:rsidRPr="00AE7CC1">
        <w:t xml:space="preserve">, the </w:t>
      </w:r>
      <w:r w:rsidR="00AE7CC1" w:rsidRPr="00AE7CC1">
        <w:t xml:space="preserve">R </w:t>
      </w:r>
      <w:r w:rsidRPr="00AE7CC1">
        <w:t>is most</w:t>
      </w:r>
      <w:r w:rsidRPr="000320EB">
        <w:t xml:space="preserve"> often encoded by a nominal (56/75 tokens – 75%). This applies to </w:t>
      </w:r>
      <w:r w:rsidRPr="00AE7CC1">
        <w:t xml:space="preserve">oblique </w:t>
      </w:r>
      <w:r w:rsidR="00AE7CC1" w:rsidRPr="00AE7CC1">
        <w:t>R</w:t>
      </w:r>
      <w:r w:rsidRPr="00AE7CC1">
        <w:t>s</w:t>
      </w:r>
      <w:r w:rsidRPr="000320EB">
        <w:t xml:space="preserve"> (39/49 – 80%), as in </w:t>
      </w:r>
      <w:r w:rsidRPr="000320EB">
        <w:fldChar w:fldCharType="begin"/>
      </w:r>
      <w:r w:rsidRPr="000320EB">
        <w:instrText xml:space="preserve"> REF _Ref348373445 \h </w:instrText>
      </w:r>
      <w:r>
        <w:instrText xml:space="preserve"> \* MERGEFORMAT </w:instrText>
      </w:r>
      <w:r w:rsidRPr="000320EB">
        <w:fldChar w:fldCharType="separate"/>
      </w:r>
      <w:r w:rsidR="00154D81" w:rsidRPr="005F4878">
        <w:t>(</w:t>
      </w:r>
      <w:r w:rsidR="00154D81">
        <w:t>39</w:t>
      </w:r>
      <w:r w:rsidR="00154D81" w:rsidRPr="005F4878">
        <w:t>)</w:t>
      </w:r>
      <w:r w:rsidRPr="000320EB">
        <w:fldChar w:fldCharType="end"/>
      </w:r>
      <w:r w:rsidRPr="000320EB">
        <w:t xml:space="preserve">, </w:t>
      </w:r>
      <w:r w:rsidR="0077333E">
        <w:t xml:space="preserve">as well as </w:t>
      </w:r>
      <w:r>
        <w:t xml:space="preserve">to </w:t>
      </w:r>
      <w:r w:rsidRPr="000320EB">
        <w:t>direct-</w:t>
      </w:r>
      <w:r w:rsidRPr="00AE7CC1">
        <w:t xml:space="preserve">object </w:t>
      </w:r>
      <w:r w:rsidR="00AE7CC1" w:rsidRPr="00AE7CC1">
        <w:t>R</w:t>
      </w:r>
      <w:r w:rsidRPr="00AE7CC1">
        <w:t>s (</w:t>
      </w:r>
      <w:r w:rsidRPr="000320EB">
        <w:t xml:space="preserve">17/26 – 65%), as in </w:t>
      </w:r>
      <w:r w:rsidRPr="000320EB">
        <w:fldChar w:fldCharType="begin"/>
      </w:r>
      <w:r w:rsidRPr="000320EB">
        <w:instrText xml:space="preserve"> REF _Ref348371041 \h </w:instrText>
      </w:r>
      <w:r>
        <w:instrText xml:space="preserve"> \* MERGEFORMAT </w:instrText>
      </w:r>
      <w:r w:rsidRPr="000320EB">
        <w:fldChar w:fldCharType="separate"/>
      </w:r>
      <w:r w:rsidR="00154D81" w:rsidRPr="00A70DAB">
        <w:t>(</w:t>
      </w:r>
      <w:r w:rsidR="00154D81">
        <w:t>43</w:t>
      </w:r>
      <w:r w:rsidR="00154D81" w:rsidRPr="00A70DAB">
        <w:t>)</w:t>
      </w:r>
      <w:r w:rsidRPr="000320EB">
        <w:fldChar w:fldCharType="end"/>
      </w:r>
      <w:r w:rsidRPr="000320EB">
        <w:t xml:space="preserve">. Retained pronominal </w:t>
      </w:r>
      <w:r w:rsidR="00AE7CC1" w:rsidRPr="00AE7CC1">
        <w:t>R</w:t>
      </w:r>
      <w:r w:rsidRPr="00AE7CC1">
        <w:t>s,</w:t>
      </w:r>
      <w:r w:rsidRPr="000320EB">
        <w:t xml:space="preserve"> by contrast, occur much less often (19/75 tokens – 25%), be </w:t>
      </w:r>
      <w:r>
        <w:t xml:space="preserve">they </w:t>
      </w:r>
      <w:r w:rsidRPr="00AE7CC1">
        <w:t xml:space="preserve">oblique </w:t>
      </w:r>
      <w:r w:rsidR="00AE7CC1" w:rsidRPr="00AE7CC1">
        <w:t>R</w:t>
      </w:r>
      <w:r w:rsidRPr="00AE7CC1">
        <w:t>s as</w:t>
      </w:r>
      <w:r w:rsidRPr="008020F1">
        <w:t xml:space="preserve"> </w:t>
      </w:r>
      <w:r w:rsidRPr="000320EB">
        <w:t xml:space="preserve">in </w:t>
      </w:r>
      <w:r w:rsidRPr="000320EB">
        <w:fldChar w:fldCharType="begin"/>
      </w:r>
      <w:r w:rsidRPr="000320EB">
        <w:instrText xml:space="preserve"> REF _Ref348373446 \h </w:instrText>
      </w:r>
      <w:r>
        <w:instrText xml:space="preserve"> \* MERGEFORMAT </w:instrText>
      </w:r>
      <w:r w:rsidRPr="000320EB">
        <w:fldChar w:fldCharType="separate"/>
      </w:r>
      <w:r w:rsidR="00154D81" w:rsidRPr="005F4878">
        <w:t>(</w:t>
      </w:r>
      <w:r w:rsidR="00154D81">
        <w:t>40</w:t>
      </w:r>
      <w:r w:rsidR="00154D81" w:rsidRPr="005F4878">
        <w:t>)</w:t>
      </w:r>
      <w:r w:rsidRPr="000320EB">
        <w:fldChar w:fldCharType="end"/>
      </w:r>
      <w:r w:rsidRPr="000320EB">
        <w:t xml:space="preserve">, or direct-object </w:t>
      </w:r>
      <w:r w:rsidR="00AE7CC1" w:rsidRPr="00AE7CC1">
        <w:t>R</w:t>
      </w:r>
      <w:r w:rsidRPr="00AE7CC1">
        <w:t>s as</w:t>
      </w:r>
      <w:r w:rsidRPr="000320EB">
        <w:t xml:space="preserve"> in </w:t>
      </w:r>
      <w:r w:rsidRPr="000320EB">
        <w:fldChar w:fldCharType="begin"/>
      </w:r>
      <w:r w:rsidRPr="000320EB">
        <w:instrText xml:space="preserve"> REF _Ref349229927 \h </w:instrText>
      </w:r>
      <w:r>
        <w:instrText xml:space="preserve"> \* MERGEFORMAT </w:instrText>
      </w:r>
      <w:r w:rsidRPr="000320EB">
        <w:fldChar w:fldCharType="separate"/>
      </w:r>
      <w:r w:rsidR="00154D81" w:rsidRPr="00A70DAB">
        <w:t>(</w:t>
      </w:r>
      <w:r w:rsidR="00154D81">
        <w:t>42</w:t>
      </w:r>
      <w:r w:rsidR="00154D81" w:rsidRPr="00A70DAB">
        <w:t>)</w:t>
      </w:r>
      <w:r w:rsidRPr="000320EB">
        <w:fldChar w:fldCharType="end"/>
      </w:r>
      <w:r w:rsidRPr="000320EB">
        <w:t>.</w:t>
      </w:r>
      <w:r>
        <w:t xml:space="preserve"> These distributional frequencies are discussed in </w:t>
      </w:r>
      <w:r w:rsidRPr="000320EB">
        <w:t>§</w:t>
      </w:r>
      <w:r w:rsidRPr="000320EB">
        <w:fldChar w:fldCharType="begin"/>
      </w:r>
      <w:r w:rsidRPr="000320EB">
        <w:instrText xml:space="preserve"> REF _Ref367258538 \w \h </w:instrText>
      </w:r>
      <w:r>
        <w:instrText xml:space="preserve"> \* MERGEFORMAT </w:instrText>
      </w:r>
      <w:r w:rsidRPr="000320EB">
        <w:fldChar w:fldCharType="separate"/>
      </w:r>
      <w:r w:rsidR="00154D81">
        <w:rPr>
          <w:cs/>
        </w:rPr>
        <w:t>‎</w:t>
      </w:r>
      <w:r w:rsidR="00154D81">
        <w:t>11.1.3.5</w:t>
      </w:r>
      <w:r w:rsidRPr="000320EB">
        <w:fldChar w:fldCharType="end"/>
      </w:r>
      <w:r w:rsidRPr="000320EB">
        <w:t>.</w:t>
      </w:r>
    </w:p>
    <w:p w14:paraId="76C344D3" w14:textId="7CFB0860" w:rsidR="00075364" w:rsidRPr="000320EB" w:rsidRDefault="00075364" w:rsidP="00680900">
      <w:pPr>
        <w:pStyle w:val="Body0505after"/>
      </w:pPr>
      <w:r w:rsidRPr="00AE7CC1">
        <w:t xml:space="preserve">Finally, elision can also affect the </w:t>
      </w:r>
      <w:r w:rsidR="00400794">
        <w:t xml:space="preserve">R and the </w:t>
      </w:r>
      <w:r w:rsidR="00AE7CC1" w:rsidRPr="00AE7CC1">
        <w:t xml:space="preserve">T </w:t>
      </w:r>
      <w:r w:rsidRPr="00AE7CC1">
        <w:t>at the same time. That is, both can be</w:t>
      </w:r>
      <w:r w:rsidRPr="000320EB">
        <w:t xml:space="preserve"> omitted </w:t>
      </w:r>
      <w:r>
        <w:t xml:space="preserve">at once if </w:t>
      </w:r>
      <w:r w:rsidRPr="000320EB">
        <w:t>they are understood from the context. In the corpus, this applies to a substantial number of verbal clauses formed with trivalent verbs (382/1,160 tokens – 36</w:t>
      </w:r>
      <w:r>
        <w:t>%</w:t>
      </w:r>
      <w:r w:rsidRPr="000320EB">
        <w:t xml:space="preserve">). This type of elision is illustrated for </w:t>
      </w:r>
      <w:r w:rsidRPr="000320EB">
        <w:rPr>
          <w:rStyle w:val="ChItalBold"/>
        </w:rPr>
        <w:t>ambil</w:t>
      </w:r>
      <w:r w:rsidRPr="000320EB">
        <w:t xml:space="preserve"> </w:t>
      </w:r>
      <w:r w:rsidR="00B7093A">
        <w:t>‘</w:t>
      </w:r>
      <w:r w:rsidRPr="000320EB">
        <w:t>fetch</w:t>
      </w:r>
      <w:r w:rsidR="00B7093A">
        <w:t>’</w:t>
      </w:r>
      <w:r w:rsidRPr="000320EB">
        <w:t xml:space="preserve"> in </w:t>
      </w:r>
      <w:r w:rsidRPr="000320EB">
        <w:fldChar w:fldCharType="begin"/>
      </w:r>
      <w:r w:rsidRPr="000320EB">
        <w:instrText xml:space="preserve"> REF _Ref349234368 \h </w:instrText>
      </w:r>
      <w:r>
        <w:instrText xml:space="preserve"> \* MERGEFORMAT </w:instrText>
      </w:r>
      <w:r w:rsidRPr="000320EB">
        <w:fldChar w:fldCharType="separate"/>
      </w:r>
      <w:r w:rsidR="00154D81" w:rsidRPr="00A70DAB">
        <w:t>(</w:t>
      </w:r>
      <w:r w:rsidR="00154D81">
        <w:t>44</w:t>
      </w:r>
      <w:r w:rsidR="00154D81" w:rsidRPr="00A70DAB">
        <w:t>)</w:t>
      </w:r>
      <w:r w:rsidRPr="000320EB">
        <w:fldChar w:fldCharType="end"/>
      </w:r>
      <w:r w:rsidRPr="000320EB">
        <w:t xml:space="preserve">, </w:t>
      </w:r>
      <w:r w:rsidRPr="000320EB">
        <w:rPr>
          <w:rStyle w:val="ChItalBold"/>
        </w:rPr>
        <w:t>bli</w:t>
      </w:r>
      <w:r w:rsidRPr="000320EB">
        <w:t xml:space="preserve"> </w:t>
      </w:r>
      <w:r w:rsidR="00B7093A">
        <w:t>‘</w:t>
      </w:r>
      <w:r w:rsidRPr="000320EB">
        <w:t>buy</w:t>
      </w:r>
      <w:r w:rsidR="00B7093A">
        <w:t>’</w:t>
      </w:r>
      <w:r w:rsidRPr="000320EB">
        <w:t xml:space="preserve"> in </w:t>
      </w:r>
      <w:r w:rsidRPr="000320EB">
        <w:fldChar w:fldCharType="begin"/>
      </w:r>
      <w:r w:rsidRPr="000320EB">
        <w:instrText xml:space="preserve"> REF _Ref349295464 \h </w:instrText>
      </w:r>
      <w:r>
        <w:instrText xml:space="preserve"> \* MERGEFORMAT </w:instrText>
      </w:r>
      <w:r w:rsidRPr="000320EB">
        <w:fldChar w:fldCharType="separate"/>
      </w:r>
      <w:r w:rsidR="00154D81" w:rsidRPr="00A70DAB">
        <w:t>(</w:t>
      </w:r>
      <w:r w:rsidR="00154D81">
        <w:t>45</w:t>
      </w:r>
      <w:r w:rsidR="00154D81" w:rsidRPr="00A70DAB">
        <w:t>)</w:t>
      </w:r>
      <w:r w:rsidRPr="000320EB">
        <w:fldChar w:fldCharType="end"/>
      </w:r>
      <w:r w:rsidRPr="000320EB">
        <w:t xml:space="preserve">, and </w:t>
      </w:r>
      <w:r w:rsidRPr="000320EB">
        <w:rPr>
          <w:rStyle w:val="ChItalBold"/>
        </w:rPr>
        <w:t>kirim</w:t>
      </w:r>
      <w:r w:rsidRPr="000320EB">
        <w:t xml:space="preserve"> </w:t>
      </w:r>
      <w:r w:rsidR="00B7093A">
        <w:t>‘</w:t>
      </w:r>
      <w:r w:rsidRPr="000320EB">
        <w:t>send</w:t>
      </w:r>
      <w:r w:rsidR="00B7093A">
        <w:t>’</w:t>
      </w:r>
      <w:r w:rsidRPr="000320EB">
        <w:t xml:space="preserve"> in </w:t>
      </w:r>
      <w:r w:rsidRPr="000320EB">
        <w:fldChar w:fldCharType="begin"/>
      </w:r>
      <w:r w:rsidRPr="000320EB">
        <w:instrText xml:space="preserve"> REF _Ref349234371 \h </w:instrText>
      </w:r>
      <w:r>
        <w:instrText xml:space="preserve"> \* MERGEFORMAT </w:instrText>
      </w:r>
      <w:r w:rsidRPr="000320EB">
        <w:fldChar w:fldCharType="separate"/>
      </w:r>
      <w:r w:rsidR="00154D81" w:rsidRPr="00A70DAB">
        <w:t>(</w:t>
      </w:r>
      <w:r w:rsidR="00154D81">
        <w:t>46</w:t>
      </w:r>
      <w:r w:rsidR="00154D81" w:rsidRPr="00A70DAB">
        <w:t>)</w:t>
      </w:r>
      <w:r w:rsidRPr="000320EB">
        <w:fldChar w:fldCharType="end"/>
      </w:r>
      <w:r w:rsidRPr="000320EB">
        <w:t>.</w:t>
      </w:r>
    </w:p>
    <w:p w14:paraId="3C345BC6" w14:textId="77777777" w:rsidR="00075364" w:rsidRPr="00AE7CC1" w:rsidRDefault="00075364" w:rsidP="00075364">
      <w:pPr>
        <w:pStyle w:val="ExampleTitle"/>
      </w:pPr>
      <w:r w:rsidRPr="000320EB">
        <w:t>Elision</w:t>
      </w:r>
      <w:r>
        <w:t xml:space="preserve"> </w:t>
      </w:r>
      <w:r w:rsidRPr="00AE7CC1">
        <w:t xml:space="preserve">of </w:t>
      </w:r>
      <w:r w:rsidR="00400794">
        <w:t>R and T</w:t>
      </w:r>
    </w:p>
    <w:tbl>
      <w:tblPr>
        <w:tblW w:w="6502" w:type="dxa"/>
        <w:tblCellMar>
          <w:left w:w="42" w:type="dxa"/>
          <w:right w:w="42" w:type="dxa"/>
        </w:tblCellMar>
        <w:tblLook w:val="01E0" w:firstRow="1" w:lastRow="1" w:firstColumn="1" w:lastColumn="1" w:noHBand="0" w:noVBand="0"/>
      </w:tblPr>
      <w:tblGrid>
        <w:gridCol w:w="709"/>
        <w:gridCol w:w="284"/>
        <w:gridCol w:w="629"/>
        <w:gridCol w:w="965"/>
        <w:gridCol w:w="731"/>
        <w:gridCol w:w="709"/>
        <w:gridCol w:w="486"/>
        <w:gridCol w:w="670"/>
        <w:gridCol w:w="356"/>
        <w:gridCol w:w="356"/>
        <w:gridCol w:w="607"/>
      </w:tblGrid>
      <w:tr w:rsidR="00AC23C4" w:rsidRPr="00A70DAB" w14:paraId="70C6D230" w14:textId="77777777" w:rsidTr="00B63238">
        <w:tc>
          <w:tcPr>
            <w:tcW w:w="709" w:type="dxa"/>
            <w:shd w:val="clear" w:color="auto" w:fill="auto"/>
          </w:tcPr>
          <w:p w14:paraId="3FB17DFE" w14:textId="77777777" w:rsidR="00075364" w:rsidRPr="00A70DAB" w:rsidRDefault="00075364" w:rsidP="00075364">
            <w:pPr>
              <w:pStyle w:val="Text"/>
            </w:pPr>
            <w:bookmarkStart w:id="4465" w:name="_Ref349234368"/>
            <w:r w:rsidRPr="00A70DAB">
              <w:t>(</w:t>
            </w:r>
            <w:fldSimple w:instr=" SEQ ( \* ARABIC \s 1 ">
              <w:r w:rsidR="00154D81">
                <w:rPr>
                  <w:noProof/>
                </w:rPr>
                <w:t>44</w:t>
              </w:r>
            </w:fldSimple>
            <w:r w:rsidRPr="00A70DAB">
              <w:t>)</w:t>
            </w:r>
            <w:bookmarkEnd w:id="4465"/>
          </w:p>
        </w:tc>
        <w:tc>
          <w:tcPr>
            <w:tcW w:w="284" w:type="dxa"/>
            <w:shd w:val="clear" w:color="auto" w:fill="auto"/>
          </w:tcPr>
          <w:p w14:paraId="173B428E" w14:textId="77777777" w:rsidR="00075364" w:rsidRPr="00A70DAB" w:rsidRDefault="00075364" w:rsidP="00075364">
            <w:pPr>
              <w:pStyle w:val="Text"/>
            </w:pPr>
            <w:r w:rsidRPr="00A70DAB">
              <w:t>…</w:t>
            </w:r>
          </w:p>
        </w:tc>
        <w:tc>
          <w:tcPr>
            <w:tcW w:w="629" w:type="dxa"/>
            <w:shd w:val="clear" w:color="auto" w:fill="auto"/>
          </w:tcPr>
          <w:p w14:paraId="57750DC9" w14:textId="77777777" w:rsidR="00075364" w:rsidRPr="00A70DAB" w:rsidRDefault="00956EA9" w:rsidP="00075364">
            <w:pPr>
              <w:pStyle w:val="Text"/>
            </w:pPr>
            <w:r>
              <w:t>Matias</w:t>
            </w:r>
          </w:p>
        </w:tc>
        <w:tc>
          <w:tcPr>
            <w:tcW w:w="965" w:type="dxa"/>
            <w:shd w:val="clear" w:color="auto" w:fill="auto"/>
          </w:tcPr>
          <w:p w14:paraId="409ECDCF" w14:textId="77777777" w:rsidR="00075364" w:rsidRPr="00A70DAB" w:rsidRDefault="00075364" w:rsidP="00075364">
            <w:pPr>
              <w:pStyle w:val="Text"/>
            </w:pPr>
            <w:r w:rsidRPr="00A70DAB">
              <w:t>nanti</w:t>
            </w:r>
          </w:p>
        </w:tc>
        <w:tc>
          <w:tcPr>
            <w:tcW w:w="731" w:type="dxa"/>
            <w:shd w:val="clear" w:color="auto" w:fill="auto"/>
          </w:tcPr>
          <w:p w14:paraId="274A465B" w14:textId="77777777" w:rsidR="00075364" w:rsidRPr="00A70DAB" w:rsidRDefault="00075364" w:rsidP="00075364">
            <w:pPr>
              <w:pStyle w:val="Text"/>
            </w:pPr>
            <w:r w:rsidRPr="00A70DAB">
              <w:t>anjing,</w:t>
            </w:r>
          </w:p>
        </w:tc>
        <w:tc>
          <w:tcPr>
            <w:tcW w:w="709" w:type="dxa"/>
            <w:shd w:val="clear" w:color="auto" w:fill="auto"/>
          </w:tcPr>
          <w:p w14:paraId="6779E7D3" w14:textId="77777777" w:rsidR="00075364" w:rsidRPr="00A70DAB" w:rsidRDefault="00075364" w:rsidP="00075364">
            <w:pPr>
              <w:pStyle w:val="Text"/>
            </w:pPr>
            <w:r w:rsidRPr="00A70DAB">
              <w:t>cepat,</w:t>
            </w:r>
          </w:p>
        </w:tc>
        <w:tc>
          <w:tcPr>
            <w:tcW w:w="486" w:type="dxa"/>
            <w:shd w:val="clear" w:color="auto" w:fill="auto"/>
          </w:tcPr>
          <w:p w14:paraId="4ABF7087" w14:textId="77777777" w:rsidR="00075364" w:rsidRPr="00A70DAB" w:rsidRDefault="00075364" w:rsidP="00075364">
            <w:pPr>
              <w:pStyle w:val="Text"/>
            </w:pPr>
            <w:r w:rsidRPr="00A70DAB">
              <w:t>ko</w:t>
            </w:r>
          </w:p>
        </w:tc>
        <w:tc>
          <w:tcPr>
            <w:tcW w:w="670" w:type="dxa"/>
            <w:shd w:val="clear" w:color="auto" w:fill="auto"/>
          </w:tcPr>
          <w:p w14:paraId="2D4CD3F2" w14:textId="77777777" w:rsidR="00075364" w:rsidRPr="004D255B" w:rsidRDefault="00075364" w:rsidP="00075364">
            <w:pPr>
              <w:pStyle w:val="Text"/>
              <w:rPr>
                <w:rStyle w:val="ChBlueBold"/>
              </w:rPr>
            </w:pPr>
            <w:r w:rsidRPr="004D255B">
              <w:rPr>
                <w:rStyle w:val="ChBlueBold"/>
              </w:rPr>
              <w:t>ambil</w:t>
            </w:r>
          </w:p>
        </w:tc>
        <w:tc>
          <w:tcPr>
            <w:tcW w:w="356" w:type="dxa"/>
            <w:shd w:val="clear" w:color="auto" w:fill="auto"/>
          </w:tcPr>
          <w:p w14:paraId="776BA9C7" w14:textId="77777777" w:rsidR="00075364" w:rsidRPr="00A70DAB" w:rsidRDefault="00075364" w:rsidP="00075364">
            <w:pPr>
              <w:pStyle w:val="Text"/>
            </w:pPr>
            <w:r w:rsidRPr="00A70DAB">
              <w:t>Ø</w:t>
            </w:r>
          </w:p>
        </w:tc>
        <w:tc>
          <w:tcPr>
            <w:tcW w:w="356" w:type="dxa"/>
            <w:shd w:val="clear" w:color="auto" w:fill="auto"/>
          </w:tcPr>
          <w:p w14:paraId="785D2057" w14:textId="77777777" w:rsidR="00075364" w:rsidRPr="00A70DAB" w:rsidRDefault="00075364" w:rsidP="00075364">
            <w:pPr>
              <w:pStyle w:val="Text"/>
            </w:pPr>
            <w:r w:rsidRPr="00A70DAB">
              <w:t>Ø</w:t>
            </w:r>
          </w:p>
        </w:tc>
        <w:tc>
          <w:tcPr>
            <w:tcW w:w="607" w:type="dxa"/>
            <w:shd w:val="clear" w:color="auto" w:fill="auto"/>
          </w:tcPr>
          <w:p w14:paraId="27AE9CEC" w14:textId="77777777" w:rsidR="00075364" w:rsidRPr="00A70DAB" w:rsidRDefault="00075364" w:rsidP="00075364">
            <w:pPr>
              <w:pStyle w:val="Text"/>
            </w:pPr>
            <w:r w:rsidRPr="00A70DAB">
              <w:t>dulu</w:t>
            </w:r>
            <w:r>
              <w:t>!</w:t>
            </w:r>
          </w:p>
        </w:tc>
      </w:tr>
      <w:tr w:rsidR="00B63238" w:rsidRPr="000320EB" w14:paraId="55225D3C" w14:textId="77777777" w:rsidTr="00B63238">
        <w:tc>
          <w:tcPr>
            <w:tcW w:w="709" w:type="dxa"/>
            <w:shd w:val="clear" w:color="auto" w:fill="auto"/>
          </w:tcPr>
          <w:p w14:paraId="167A6E15" w14:textId="77777777" w:rsidR="00B63238" w:rsidRPr="000320EB" w:rsidRDefault="00B63238" w:rsidP="00B63238">
            <w:pPr>
              <w:pStyle w:val="GlossEng"/>
            </w:pPr>
          </w:p>
        </w:tc>
        <w:tc>
          <w:tcPr>
            <w:tcW w:w="284" w:type="dxa"/>
            <w:shd w:val="clear" w:color="auto" w:fill="auto"/>
          </w:tcPr>
          <w:p w14:paraId="71DDCBCE" w14:textId="77777777" w:rsidR="00B63238" w:rsidRPr="000320EB" w:rsidRDefault="00B63238" w:rsidP="00B63238">
            <w:pPr>
              <w:pStyle w:val="GlossEng"/>
              <w:rPr>
                <w:rStyle w:val="ChSmallCaps"/>
              </w:rPr>
            </w:pPr>
          </w:p>
        </w:tc>
        <w:tc>
          <w:tcPr>
            <w:tcW w:w="629" w:type="dxa"/>
            <w:shd w:val="clear" w:color="auto" w:fill="auto"/>
          </w:tcPr>
          <w:p w14:paraId="64E0962B" w14:textId="77777777" w:rsidR="00B63238" w:rsidRPr="000320EB" w:rsidRDefault="00B63238" w:rsidP="00B63238">
            <w:pPr>
              <w:pStyle w:val="GlossEng"/>
            </w:pPr>
            <w:r>
              <w:t>Matias</w:t>
            </w:r>
          </w:p>
        </w:tc>
        <w:tc>
          <w:tcPr>
            <w:tcW w:w="965" w:type="dxa"/>
            <w:shd w:val="clear" w:color="auto" w:fill="auto"/>
          </w:tcPr>
          <w:p w14:paraId="16EDE509" w14:textId="77777777" w:rsidR="00B63238" w:rsidRPr="000320EB" w:rsidRDefault="00B63238" w:rsidP="00B63238">
            <w:pPr>
              <w:pStyle w:val="GlossEng"/>
            </w:pPr>
            <w:r w:rsidRPr="00AC23C4">
              <w:rPr>
                <w:szCs w:val="19"/>
              </w:rPr>
              <w:t>very.soon</w:t>
            </w:r>
          </w:p>
        </w:tc>
        <w:tc>
          <w:tcPr>
            <w:tcW w:w="731" w:type="dxa"/>
            <w:shd w:val="clear" w:color="auto" w:fill="auto"/>
          </w:tcPr>
          <w:p w14:paraId="3F7855F3" w14:textId="77777777" w:rsidR="00B63238" w:rsidRPr="000320EB" w:rsidRDefault="00B63238" w:rsidP="00B63238">
            <w:pPr>
              <w:pStyle w:val="GlossEng"/>
            </w:pPr>
            <w:r w:rsidRPr="000320EB">
              <w:t>dog</w:t>
            </w:r>
          </w:p>
        </w:tc>
        <w:tc>
          <w:tcPr>
            <w:tcW w:w="709" w:type="dxa"/>
            <w:shd w:val="clear" w:color="auto" w:fill="auto"/>
          </w:tcPr>
          <w:p w14:paraId="0686104A" w14:textId="77777777" w:rsidR="00B63238" w:rsidRPr="000320EB" w:rsidRDefault="00B63238" w:rsidP="00B63238">
            <w:pPr>
              <w:pStyle w:val="GlossEng"/>
            </w:pPr>
            <w:r w:rsidRPr="000320EB">
              <w:t>be.fast</w:t>
            </w:r>
          </w:p>
        </w:tc>
        <w:tc>
          <w:tcPr>
            <w:tcW w:w="486" w:type="dxa"/>
            <w:shd w:val="clear" w:color="auto" w:fill="auto"/>
          </w:tcPr>
          <w:p w14:paraId="602BA585" w14:textId="77777777" w:rsidR="00B63238" w:rsidRPr="0099608C" w:rsidRDefault="00B63238" w:rsidP="00B63238">
            <w:pPr>
              <w:pStyle w:val="GlossEng"/>
              <w:rPr>
                <w:rStyle w:val="ChSmallCaps"/>
              </w:rPr>
            </w:pPr>
            <w:r w:rsidRPr="0099608C">
              <w:rPr>
                <w:rStyle w:val="ChSmallCaps"/>
              </w:rPr>
              <w:t>2sg</w:t>
            </w:r>
          </w:p>
        </w:tc>
        <w:tc>
          <w:tcPr>
            <w:tcW w:w="670" w:type="dxa"/>
            <w:shd w:val="clear" w:color="auto" w:fill="auto"/>
          </w:tcPr>
          <w:p w14:paraId="0579D9D4" w14:textId="77777777" w:rsidR="00B63238" w:rsidRPr="000320EB" w:rsidRDefault="00B63238" w:rsidP="00B63238">
            <w:pPr>
              <w:pStyle w:val="GlossEng"/>
            </w:pPr>
            <w:r w:rsidRPr="000320EB">
              <w:t>fetch</w:t>
            </w:r>
          </w:p>
        </w:tc>
        <w:tc>
          <w:tcPr>
            <w:tcW w:w="356" w:type="dxa"/>
            <w:shd w:val="clear" w:color="auto" w:fill="auto"/>
          </w:tcPr>
          <w:p w14:paraId="2EA64CD2" w14:textId="77777777" w:rsidR="00B63238" w:rsidRPr="000320EB" w:rsidRDefault="00B63238" w:rsidP="00B63238">
            <w:pPr>
              <w:pStyle w:val="GlossEng"/>
            </w:pPr>
          </w:p>
        </w:tc>
        <w:tc>
          <w:tcPr>
            <w:tcW w:w="356" w:type="dxa"/>
            <w:shd w:val="clear" w:color="auto" w:fill="auto"/>
          </w:tcPr>
          <w:p w14:paraId="3CDDCD9C" w14:textId="77777777" w:rsidR="00B63238" w:rsidRPr="000320EB" w:rsidRDefault="00B63238" w:rsidP="00B63238">
            <w:pPr>
              <w:pStyle w:val="GlossEng"/>
            </w:pPr>
          </w:p>
        </w:tc>
        <w:tc>
          <w:tcPr>
            <w:tcW w:w="607" w:type="dxa"/>
            <w:shd w:val="clear" w:color="auto" w:fill="auto"/>
          </w:tcPr>
          <w:p w14:paraId="2425B1CA" w14:textId="7CCDC37A" w:rsidR="00B63238" w:rsidRPr="000320EB" w:rsidRDefault="00B63238" w:rsidP="00B63238">
            <w:pPr>
              <w:pStyle w:val="GlossEng"/>
            </w:pPr>
            <w:r>
              <w:t>first</w:t>
            </w:r>
          </w:p>
        </w:tc>
      </w:tr>
    </w:tbl>
    <w:p w14:paraId="225FB23F" w14:textId="7FB4B1EE" w:rsidR="00075364" w:rsidRPr="000320EB" w:rsidRDefault="00B7093A" w:rsidP="00075364">
      <w:pPr>
        <w:pStyle w:val="FreeTranslEng"/>
      </w:pPr>
      <w:r>
        <w:t>‘</w:t>
      </w:r>
      <w:r w:rsidR="00075364" w:rsidRPr="00A70DAB">
        <w:t>[</w:t>
      </w:r>
      <w:r w:rsidR="00956EA9">
        <w:t>Matias</w:t>
      </w:r>
      <w:r w:rsidR="00075364" w:rsidRPr="00A70DAB">
        <w:t>, younger sister</w:t>
      </w:r>
      <w:r>
        <w:t>’</w:t>
      </w:r>
      <w:r w:rsidR="00075364" w:rsidRPr="00A70DAB">
        <w:t xml:space="preserve">s fish fell down,] </w:t>
      </w:r>
      <w:r w:rsidR="00956EA9">
        <w:t>Matias</w:t>
      </w:r>
      <w:r w:rsidR="00075364" w:rsidRPr="00A70DAB">
        <w:t xml:space="preserve">, very soon the dogs (will get it), quick, you </w:t>
      </w:r>
      <w:r w:rsidR="00075364" w:rsidRPr="004D255B">
        <w:rPr>
          <w:rStyle w:val="ChBlueBold"/>
        </w:rPr>
        <w:t>fetch</w:t>
      </w:r>
      <w:r w:rsidR="00075364" w:rsidRPr="00A70DAB">
        <w:t xml:space="preserve"> (your sister the fish)!</w:t>
      </w:r>
      <w:r>
        <w:t>’</w:t>
      </w:r>
      <w:r w:rsidR="00075364" w:rsidRPr="000320EB">
        <w:t xml:space="preserve"> </w:t>
      </w:r>
      <w:r w:rsidR="00075364" w:rsidRPr="000320EB">
        <w:rPr>
          <w:rStyle w:val="ExampleSource"/>
        </w:rPr>
        <w:t>[081006-019-Cv.0002]</w:t>
      </w:r>
    </w:p>
    <w:tbl>
      <w:tblPr>
        <w:tblW w:w="6691" w:type="dxa"/>
        <w:tblCellMar>
          <w:left w:w="42" w:type="dxa"/>
          <w:right w:w="42" w:type="dxa"/>
        </w:tblCellMar>
        <w:tblLook w:val="01E0" w:firstRow="1" w:lastRow="1" w:firstColumn="1" w:lastColumn="1" w:noHBand="0" w:noVBand="0"/>
      </w:tblPr>
      <w:tblGrid>
        <w:gridCol w:w="709"/>
        <w:gridCol w:w="284"/>
        <w:gridCol w:w="389"/>
        <w:gridCol w:w="467"/>
        <w:gridCol w:w="1094"/>
        <w:gridCol w:w="608"/>
        <w:gridCol w:w="479"/>
        <w:gridCol w:w="479"/>
        <w:gridCol w:w="474"/>
        <w:gridCol w:w="348"/>
        <w:gridCol w:w="348"/>
        <w:gridCol w:w="349"/>
        <w:gridCol w:w="663"/>
      </w:tblGrid>
      <w:tr w:rsidR="00AC23C4" w:rsidRPr="00A70DAB" w14:paraId="77F12441" w14:textId="77777777" w:rsidTr="00AC23C4">
        <w:tc>
          <w:tcPr>
            <w:tcW w:w="709" w:type="dxa"/>
            <w:shd w:val="clear" w:color="auto" w:fill="auto"/>
          </w:tcPr>
          <w:p w14:paraId="4C45E07F" w14:textId="77777777" w:rsidR="00075364" w:rsidRPr="00A70DAB" w:rsidRDefault="00075364" w:rsidP="00075364">
            <w:pPr>
              <w:pStyle w:val="Text"/>
            </w:pPr>
            <w:bookmarkStart w:id="4466" w:name="_Ref349295464"/>
            <w:r w:rsidRPr="00A70DAB">
              <w:t>(</w:t>
            </w:r>
            <w:fldSimple w:instr=" SEQ ( \* ARABIC \s 1 ">
              <w:r w:rsidR="00154D81">
                <w:rPr>
                  <w:noProof/>
                </w:rPr>
                <w:t>45</w:t>
              </w:r>
            </w:fldSimple>
            <w:r w:rsidRPr="00A70DAB">
              <w:t>)</w:t>
            </w:r>
            <w:bookmarkEnd w:id="4466"/>
          </w:p>
        </w:tc>
        <w:tc>
          <w:tcPr>
            <w:tcW w:w="284" w:type="dxa"/>
            <w:shd w:val="clear" w:color="auto" w:fill="auto"/>
          </w:tcPr>
          <w:p w14:paraId="2FC23829" w14:textId="77777777" w:rsidR="00075364" w:rsidRPr="00A70DAB" w:rsidRDefault="00075364" w:rsidP="00075364">
            <w:pPr>
              <w:pStyle w:val="Text"/>
            </w:pPr>
            <w:r w:rsidRPr="00A70DAB">
              <w:t>…</w:t>
            </w:r>
          </w:p>
        </w:tc>
        <w:tc>
          <w:tcPr>
            <w:tcW w:w="389" w:type="dxa"/>
            <w:shd w:val="clear" w:color="auto" w:fill="auto"/>
          </w:tcPr>
          <w:p w14:paraId="48F1566F" w14:textId="77777777" w:rsidR="00075364" w:rsidRPr="00A70DAB" w:rsidRDefault="00075364" w:rsidP="00075364">
            <w:pPr>
              <w:pStyle w:val="Text"/>
            </w:pPr>
            <w:r w:rsidRPr="00A70DAB">
              <w:t>de</w:t>
            </w:r>
          </w:p>
        </w:tc>
        <w:tc>
          <w:tcPr>
            <w:tcW w:w="467" w:type="dxa"/>
            <w:shd w:val="clear" w:color="auto" w:fill="auto"/>
          </w:tcPr>
          <w:p w14:paraId="6D8DBC7C" w14:textId="77777777" w:rsidR="00075364" w:rsidRPr="00A70DAB" w:rsidRDefault="00075364" w:rsidP="00075364">
            <w:pPr>
              <w:pStyle w:val="Text"/>
            </w:pPr>
            <w:r w:rsidRPr="00A70DAB">
              <w:t>pu</w:t>
            </w:r>
          </w:p>
        </w:tc>
        <w:tc>
          <w:tcPr>
            <w:tcW w:w="1094" w:type="dxa"/>
            <w:shd w:val="clear" w:color="auto" w:fill="auto"/>
          </w:tcPr>
          <w:p w14:paraId="7184CAEB" w14:textId="77777777" w:rsidR="00075364" w:rsidRPr="00A70DAB" w:rsidRDefault="00075364" w:rsidP="00075364">
            <w:pPr>
              <w:pStyle w:val="Text"/>
            </w:pPr>
            <w:r w:rsidRPr="00A70DAB">
              <w:t>tete</w:t>
            </w:r>
          </w:p>
        </w:tc>
        <w:tc>
          <w:tcPr>
            <w:tcW w:w="608" w:type="dxa"/>
            <w:shd w:val="clear" w:color="auto" w:fill="auto"/>
          </w:tcPr>
          <w:p w14:paraId="0E698C8A" w14:textId="77777777" w:rsidR="00075364" w:rsidRPr="00A70DAB" w:rsidRDefault="00075364" w:rsidP="00075364">
            <w:pPr>
              <w:pStyle w:val="Text"/>
            </w:pPr>
            <w:r w:rsidRPr="00A70DAB">
              <w:t>tanya</w:t>
            </w:r>
          </w:p>
        </w:tc>
        <w:tc>
          <w:tcPr>
            <w:tcW w:w="479" w:type="dxa"/>
            <w:shd w:val="clear" w:color="auto" w:fill="auto"/>
          </w:tcPr>
          <w:p w14:paraId="024144A8" w14:textId="77777777" w:rsidR="00075364" w:rsidRPr="00A70DAB" w:rsidRDefault="00075364" w:rsidP="00075364">
            <w:pPr>
              <w:pStyle w:val="Text"/>
            </w:pPr>
            <w:r w:rsidRPr="00A70DAB">
              <w:t>dia,</w:t>
            </w:r>
          </w:p>
        </w:tc>
        <w:tc>
          <w:tcPr>
            <w:tcW w:w="479" w:type="dxa"/>
            <w:shd w:val="clear" w:color="auto" w:fill="auto"/>
          </w:tcPr>
          <w:p w14:paraId="1CF38F31" w14:textId="77777777" w:rsidR="00075364" w:rsidRPr="00A70DAB" w:rsidRDefault="00075364" w:rsidP="00075364">
            <w:pPr>
              <w:pStyle w:val="Text"/>
            </w:pPr>
            <w:r w:rsidRPr="00A70DAB">
              <w:t>ko</w:t>
            </w:r>
          </w:p>
        </w:tc>
        <w:tc>
          <w:tcPr>
            <w:tcW w:w="474" w:type="dxa"/>
            <w:shd w:val="clear" w:color="auto" w:fill="auto"/>
          </w:tcPr>
          <w:p w14:paraId="46C8FA15" w14:textId="77777777" w:rsidR="00075364" w:rsidRPr="004D255B" w:rsidRDefault="00075364" w:rsidP="00075364">
            <w:pPr>
              <w:pStyle w:val="Text"/>
              <w:rPr>
                <w:rStyle w:val="ChBlueBold"/>
              </w:rPr>
            </w:pPr>
            <w:r w:rsidRPr="004D255B">
              <w:rPr>
                <w:rStyle w:val="ChBlueBold"/>
              </w:rPr>
              <w:t>bli</w:t>
            </w:r>
          </w:p>
        </w:tc>
        <w:tc>
          <w:tcPr>
            <w:tcW w:w="348" w:type="dxa"/>
            <w:shd w:val="clear" w:color="auto" w:fill="auto"/>
          </w:tcPr>
          <w:p w14:paraId="272ED9B6" w14:textId="77777777" w:rsidR="00075364" w:rsidRPr="00A70DAB" w:rsidRDefault="00075364" w:rsidP="00075364">
            <w:pPr>
              <w:pStyle w:val="Text"/>
            </w:pPr>
            <w:r w:rsidRPr="00A70DAB">
              <w:t>Ø</w:t>
            </w:r>
          </w:p>
        </w:tc>
        <w:tc>
          <w:tcPr>
            <w:tcW w:w="348" w:type="dxa"/>
            <w:shd w:val="clear" w:color="auto" w:fill="auto"/>
          </w:tcPr>
          <w:p w14:paraId="4B62EC0A" w14:textId="77777777" w:rsidR="00075364" w:rsidRPr="00A70DAB" w:rsidRDefault="00075364" w:rsidP="00075364">
            <w:pPr>
              <w:pStyle w:val="Text"/>
            </w:pPr>
            <w:r w:rsidRPr="00A70DAB">
              <w:t>Ø</w:t>
            </w:r>
          </w:p>
        </w:tc>
        <w:tc>
          <w:tcPr>
            <w:tcW w:w="349" w:type="dxa"/>
            <w:shd w:val="clear" w:color="auto" w:fill="auto"/>
          </w:tcPr>
          <w:p w14:paraId="2D061C11" w14:textId="77777777" w:rsidR="00075364" w:rsidRPr="00A70DAB" w:rsidRDefault="00075364" w:rsidP="00075364">
            <w:pPr>
              <w:pStyle w:val="Text"/>
            </w:pPr>
            <w:r w:rsidRPr="00A70DAB">
              <w:t>di</w:t>
            </w:r>
          </w:p>
        </w:tc>
        <w:tc>
          <w:tcPr>
            <w:tcW w:w="663" w:type="dxa"/>
            <w:shd w:val="clear" w:color="auto" w:fill="auto"/>
          </w:tcPr>
          <w:p w14:paraId="5E6F893F" w14:textId="77777777" w:rsidR="00075364" w:rsidRPr="00A70DAB" w:rsidRDefault="00075364" w:rsidP="00075364">
            <w:pPr>
              <w:pStyle w:val="Text"/>
            </w:pPr>
            <w:r w:rsidRPr="00A70DAB">
              <w:t>mana</w:t>
            </w:r>
            <w:r>
              <w:t>?</w:t>
            </w:r>
          </w:p>
        </w:tc>
      </w:tr>
      <w:tr w:rsidR="00AC23C4" w:rsidRPr="000320EB" w14:paraId="56194BEF" w14:textId="77777777" w:rsidTr="00AC23C4">
        <w:tc>
          <w:tcPr>
            <w:tcW w:w="709" w:type="dxa"/>
            <w:shd w:val="clear" w:color="auto" w:fill="auto"/>
          </w:tcPr>
          <w:p w14:paraId="7908C0CE" w14:textId="77777777" w:rsidR="00075364" w:rsidRPr="000320EB" w:rsidRDefault="00075364" w:rsidP="00075364">
            <w:pPr>
              <w:pStyle w:val="GlossEng"/>
            </w:pPr>
          </w:p>
        </w:tc>
        <w:tc>
          <w:tcPr>
            <w:tcW w:w="284" w:type="dxa"/>
            <w:shd w:val="clear" w:color="auto" w:fill="auto"/>
          </w:tcPr>
          <w:p w14:paraId="5FD98DF4" w14:textId="77777777" w:rsidR="00075364" w:rsidRPr="000320EB" w:rsidRDefault="00075364" w:rsidP="00075364">
            <w:pPr>
              <w:pStyle w:val="GlossEng"/>
            </w:pPr>
          </w:p>
        </w:tc>
        <w:tc>
          <w:tcPr>
            <w:tcW w:w="389" w:type="dxa"/>
            <w:shd w:val="clear" w:color="auto" w:fill="auto"/>
          </w:tcPr>
          <w:p w14:paraId="3827B1DE" w14:textId="77777777" w:rsidR="00075364" w:rsidRPr="0099608C" w:rsidRDefault="00075364" w:rsidP="00075364">
            <w:pPr>
              <w:pStyle w:val="GlossEng"/>
              <w:rPr>
                <w:rStyle w:val="ChSmallCaps"/>
              </w:rPr>
            </w:pPr>
            <w:r w:rsidRPr="0099608C">
              <w:rPr>
                <w:rStyle w:val="ChSmallCaps"/>
              </w:rPr>
              <w:t>3sg</w:t>
            </w:r>
          </w:p>
        </w:tc>
        <w:tc>
          <w:tcPr>
            <w:tcW w:w="467" w:type="dxa"/>
            <w:shd w:val="clear" w:color="auto" w:fill="auto"/>
          </w:tcPr>
          <w:p w14:paraId="65DF5E86" w14:textId="77777777" w:rsidR="00075364" w:rsidRPr="0099608C" w:rsidRDefault="00075364" w:rsidP="00075364">
            <w:pPr>
              <w:pStyle w:val="GlossEng"/>
              <w:rPr>
                <w:rStyle w:val="ChSmallCaps"/>
              </w:rPr>
            </w:pPr>
            <w:r w:rsidRPr="0099608C">
              <w:rPr>
                <w:rStyle w:val="ChSmallCaps"/>
              </w:rPr>
              <w:t>poss</w:t>
            </w:r>
          </w:p>
        </w:tc>
        <w:tc>
          <w:tcPr>
            <w:tcW w:w="1094" w:type="dxa"/>
            <w:shd w:val="clear" w:color="auto" w:fill="auto"/>
          </w:tcPr>
          <w:p w14:paraId="453A2275" w14:textId="77777777" w:rsidR="00075364" w:rsidRPr="000320EB" w:rsidRDefault="00075364" w:rsidP="00075364">
            <w:pPr>
              <w:pStyle w:val="GlossEng"/>
            </w:pPr>
            <w:r w:rsidRPr="000320EB">
              <w:t>grandfather</w:t>
            </w:r>
          </w:p>
        </w:tc>
        <w:tc>
          <w:tcPr>
            <w:tcW w:w="608" w:type="dxa"/>
            <w:shd w:val="clear" w:color="auto" w:fill="auto"/>
          </w:tcPr>
          <w:p w14:paraId="6248ABEF" w14:textId="77777777" w:rsidR="00075364" w:rsidRPr="000320EB" w:rsidRDefault="00075364" w:rsidP="00075364">
            <w:pPr>
              <w:pStyle w:val="GlossEng"/>
            </w:pPr>
            <w:r w:rsidRPr="000320EB">
              <w:t>ask</w:t>
            </w:r>
          </w:p>
        </w:tc>
        <w:tc>
          <w:tcPr>
            <w:tcW w:w="479" w:type="dxa"/>
            <w:shd w:val="clear" w:color="auto" w:fill="auto"/>
          </w:tcPr>
          <w:p w14:paraId="18F8C9F7" w14:textId="77777777" w:rsidR="00075364" w:rsidRPr="0099608C" w:rsidRDefault="00075364" w:rsidP="00075364">
            <w:pPr>
              <w:pStyle w:val="GlossEng"/>
              <w:rPr>
                <w:rStyle w:val="ChSmallCaps"/>
              </w:rPr>
            </w:pPr>
            <w:r w:rsidRPr="0099608C">
              <w:rPr>
                <w:rStyle w:val="ChSmallCaps"/>
              </w:rPr>
              <w:t>3sg</w:t>
            </w:r>
          </w:p>
        </w:tc>
        <w:tc>
          <w:tcPr>
            <w:tcW w:w="479" w:type="dxa"/>
            <w:shd w:val="clear" w:color="auto" w:fill="auto"/>
          </w:tcPr>
          <w:p w14:paraId="1B68CFEA" w14:textId="77777777" w:rsidR="00075364" w:rsidRPr="0099608C" w:rsidRDefault="00075364" w:rsidP="00075364">
            <w:pPr>
              <w:pStyle w:val="GlossEng"/>
              <w:rPr>
                <w:rStyle w:val="ChSmallCaps"/>
              </w:rPr>
            </w:pPr>
            <w:r w:rsidRPr="0099608C">
              <w:rPr>
                <w:rStyle w:val="ChSmallCaps"/>
              </w:rPr>
              <w:t>2sg</w:t>
            </w:r>
          </w:p>
        </w:tc>
        <w:tc>
          <w:tcPr>
            <w:tcW w:w="474" w:type="dxa"/>
            <w:shd w:val="clear" w:color="auto" w:fill="auto"/>
          </w:tcPr>
          <w:p w14:paraId="1EFD0CEA" w14:textId="77777777" w:rsidR="00075364" w:rsidRPr="000320EB" w:rsidRDefault="00075364" w:rsidP="00075364">
            <w:pPr>
              <w:pStyle w:val="GlossEng"/>
            </w:pPr>
            <w:r w:rsidRPr="000320EB">
              <w:t>buy</w:t>
            </w:r>
          </w:p>
        </w:tc>
        <w:tc>
          <w:tcPr>
            <w:tcW w:w="348" w:type="dxa"/>
            <w:shd w:val="clear" w:color="auto" w:fill="auto"/>
          </w:tcPr>
          <w:p w14:paraId="6CE53CBB" w14:textId="77777777" w:rsidR="00075364" w:rsidRPr="000320EB" w:rsidRDefault="00075364" w:rsidP="00075364">
            <w:pPr>
              <w:pStyle w:val="GlossEng"/>
            </w:pPr>
          </w:p>
        </w:tc>
        <w:tc>
          <w:tcPr>
            <w:tcW w:w="348" w:type="dxa"/>
            <w:shd w:val="clear" w:color="auto" w:fill="auto"/>
          </w:tcPr>
          <w:p w14:paraId="3157B5F7" w14:textId="77777777" w:rsidR="00075364" w:rsidRPr="000320EB" w:rsidRDefault="00075364" w:rsidP="00075364">
            <w:pPr>
              <w:pStyle w:val="GlossEng"/>
            </w:pPr>
          </w:p>
        </w:tc>
        <w:tc>
          <w:tcPr>
            <w:tcW w:w="349" w:type="dxa"/>
            <w:shd w:val="clear" w:color="auto" w:fill="auto"/>
          </w:tcPr>
          <w:p w14:paraId="0CEC8B17" w14:textId="77777777" w:rsidR="00075364" w:rsidRPr="000320EB" w:rsidRDefault="00075364" w:rsidP="00075364">
            <w:pPr>
              <w:pStyle w:val="GlossEng"/>
            </w:pPr>
            <w:r w:rsidRPr="000320EB">
              <w:t>at</w:t>
            </w:r>
          </w:p>
        </w:tc>
        <w:tc>
          <w:tcPr>
            <w:tcW w:w="663" w:type="dxa"/>
            <w:shd w:val="clear" w:color="auto" w:fill="auto"/>
          </w:tcPr>
          <w:p w14:paraId="69A0BA55" w14:textId="77777777" w:rsidR="00075364" w:rsidRPr="000320EB" w:rsidRDefault="00075364" w:rsidP="00075364">
            <w:pPr>
              <w:pStyle w:val="GlossEng"/>
            </w:pPr>
            <w:r w:rsidRPr="000320EB">
              <w:t>where</w:t>
            </w:r>
          </w:p>
        </w:tc>
      </w:tr>
    </w:tbl>
    <w:p w14:paraId="2382EFBC" w14:textId="2BA63765" w:rsidR="00075364" w:rsidRPr="000320EB" w:rsidRDefault="00B7093A" w:rsidP="00075364">
      <w:pPr>
        <w:pStyle w:val="FreeTranslEng"/>
      </w:pPr>
      <w:r>
        <w:t>‘</w:t>
      </w:r>
      <w:r w:rsidR="00075364" w:rsidRPr="00A70DAB">
        <w:t xml:space="preserve">[when the grandchild emerged, he was holding a fried banana,] then his grandfather asked him, </w:t>
      </w:r>
      <w:r>
        <w:t>‘</w:t>
      </w:r>
      <w:r w:rsidR="00075364" w:rsidRPr="00A70DAB">
        <w:t xml:space="preserve">where did you </w:t>
      </w:r>
      <w:r w:rsidR="00075364" w:rsidRPr="004D255B">
        <w:rPr>
          <w:rStyle w:val="ChBlueBold"/>
        </w:rPr>
        <w:t>buy</w:t>
      </w:r>
      <w:r w:rsidR="00075364" w:rsidRPr="00A70DAB">
        <w:t xml:space="preserve"> (yourself the fried banana)?</w:t>
      </w:r>
      <w:r>
        <w:t>’’</w:t>
      </w:r>
      <w:r w:rsidR="00075364" w:rsidRPr="000320EB">
        <w:t xml:space="preserve"> </w:t>
      </w:r>
      <w:r w:rsidR="00075364" w:rsidRPr="000320EB">
        <w:rPr>
          <w:rStyle w:val="ExampleSource"/>
        </w:rPr>
        <w:t>[081109-005-JR.0007]</w:t>
      </w:r>
    </w:p>
    <w:tbl>
      <w:tblPr>
        <w:tblW w:w="0" w:type="auto"/>
        <w:tblCellMar>
          <w:left w:w="42" w:type="dxa"/>
          <w:right w:w="42" w:type="dxa"/>
        </w:tblCellMar>
        <w:tblLook w:val="01E0" w:firstRow="1" w:lastRow="1" w:firstColumn="1" w:lastColumn="1" w:noHBand="0" w:noVBand="0"/>
      </w:tblPr>
      <w:tblGrid>
        <w:gridCol w:w="709"/>
        <w:gridCol w:w="284"/>
        <w:gridCol w:w="751"/>
        <w:gridCol w:w="584"/>
        <w:gridCol w:w="360"/>
        <w:gridCol w:w="929"/>
        <w:gridCol w:w="513"/>
        <w:gridCol w:w="662"/>
        <w:gridCol w:w="360"/>
        <w:gridCol w:w="360"/>
      </w:tblGrid>
      <w:tr w:rsidR="00AC23C4" w:rsidRPr="00A70DAB" w14:paraId="712C5D36" w14:textId="77777777" w:rsidTr="00AC23C4">
        <w:tc>
          <w:tcPr>
            <w:tcW w:w="709" w:type="dxa"/>
            <w:shd w:val="clear" w:color="auto" w:fill="auto"/>
          </w:tcPr>
          <w:p w14:paraId="7133C5F4" w14:textId="77777777" w:rsidR="00075364" w:rsidRPr="00A70DAB" w:rsidRDefault="00075364" w:rsidP="00075364">
            <w:pPr>
              <w:pStyle w:val="Text"/>
            </w:pPr>
            <w:bookmarkStart w:id="4467" w:name="_Ref349234371"/>
            <w:r w:rsidRPr="00A70DAB">
              <w:t>(</w:t>
            </w:r>
            <w:fldSimple w:instr=" SEQ ( \* ARABIC \s 1 ">
              <w:r w:rsidR="00154D81">
                <w:rPr>
                  <w:noProof/>
                </w:rPr>
                <w:t>46</w:t>
              </w:r>
            </w:fldSimple>
            <w:r w:rsidRPr="00A70DAB">
              <w:t>)</w:t>
            </w:r>
            <w:bookmarkEnd w:id="4467"/>
          </w:p>
        </w:tc>
        <w:tc>
          <w:tcPr>
            <w:tcW w:w="284" w:type="dxa"/>
            <w:shd w:val="clear" w:color="auto" w:fill="auto"/>
          </w:tcPr>
          <w:p w14:paraId="6A3E067E" w14:textId="77777777" w:rsidR="00075364" w:rsidRPr="00A70DAB" w:rsidRDefault="00075364" w:rsidP="00075364">
            <w:pPr>
              <w:pStyle w:val="Text"/>
            </w:pPr>
            <w:r w:rsidRPr="00A70DAB">
              <w:t>…</w:t>
            </w:r>
          </w:p>
        </w:tc>
        <w:tc>
          <w:tcPr>
            <w:tcW w:w="751" w:type="dxa"/>
            <w:shd w:val="clear" w:color="auto" w:fill="auto"/>
          </w:tcPr>
          <w:p w14:paraId="688BFC7E" w14:textId="77777777" w:rsidR="00075364" w:rsidRPr="00A70DAB" w:rsidRDefault="00075364" w:rsidP="00075364">
            <w:pPr>
              <w:pStyle w:val="Text"/>
            </w:pPr>
            <w:r w:rsidRPr="00A70DAB">
              <w:t>mama</w:t>
            </w:r>
          </w:p>
        </w:tc>
        <w:tc>
          <w:tcPr>
            <w:tcW w:w="584" w:type="dxa"/>
            <w:shd w:val="clear" w:color="auto" w:fill="auto"/>
          </w:tcPr>
          <w:p w14:paraId="5D625D1E" w14:textId="77777777" w:rsidR="00075364" w:rsidRPr="00A70DAB" w:rsidRDefault="00075364" w:rsidP="00075364">
            <w:pPr>
              <w:pStyle w:val="Text"/>
            </w:pPr>
            <w:r w:rsidRPr="00A70DAB">
              <w:t>dong</w:t>
            </w:r>
          </w:p>
        </w:tc>
        <w:tc>
          <w:tcPr>
            <w:tcW w:w="360" w:type="dxa"/>
            <w:shd w:val="clear" w:color="auto" w:fill="auto"/>
          </w:tcPr>
          <w:p w14:paraId="219B1E98" w14:textId="77777777" w:rsidR="00075364" w:rsidRPr="00A70DAB" w:rsidRDefault="00075364" w:rsidP="00075364">
            <w:pPr>
              <w:pStyle w:val="Text"/>
            </w:pPr>
            <w:r w:rsidRPr="00A70DAB">
              <w:t>di</w:t>
            </w:r>
          </w:p>
        </w:tc>
        <w:tc>
          <w:tcPr>
            <w:tcW w:w="929" w:type="dxa"/>
            <w:shd w:val="clear" w:color="auto" w:fill="auto"/>
          </w:tcPr>
          <w:p w14:paraId="56F166C3" w14:textId="77777777" w:rsidR="00075364" w:rsidRPr="00A70DAB" w:rsidRDefault="00075364" w:rsidP="00075364">
            <w:pPr>
              <w:pStyle w:val="Text"/>
            </w:pPr>
            <w:r w:rsidRPr="00A70DAB">
              <w:t>kampung</w:t>
            </w:r>
          </w:p>
        </w:tc>
        <w:tc>
          <w:tcPr>
            <w:tcW w:w="513" w:type="dxa"/>
            <w:shd w:val="clear" w:color="auto" w:fill="auto"/>
          </w:tcPr>
          <w:p w14:paraId="060033DD" w14:textId="77777777" w:rsidR="00075364" w:rsidRPr="00A70DAB" w:rsidRDefault="00075364" w:rsidP="00075364">
            <w:pPr>
              <w:pStyle w:val="Text"/>
            </w:pPr>
            <w:r w:rsidRPr="00A70DAB">
              <w:t>tra</w:t>
            </w:r>
          </w:p>
        </w:tc>
        <w:tc>
          <w:tcPr>
            <w:tcW w:w="662" w:type="dxa"/>
            <w:shd w:val="clear" w:color="auto" w:fill="auto"/>
          </w:tcPr>
          <w:p w14:paraId="50D263C6" w14:textId="77777777" w:rsidR="00075364" w:rsidRPr="000C0ECF" w:rsidRDefault="00075364" w:rsidP="00075364">
            <w:pPr>
              <w:pStyle w:val="Text"/>
              <w:rPr>
                <w:rStyle w:val="ChBlueBold"/>
              </w:rPr>
            </w:pPr>
            <w:r w:rsidRPr="000C0ECF">
              <w:rPr>
                <w:rStyle w:val="ChBlueBold"/>
              </w:rPr>
              <w:t>kirim</w:t>
            </w:r>
          </w:p>
        </w:tc>
        <w:tc>
          <w:tcPr>
            <w:tcW w:w="360" w:type="dxa"/>
            <w:shd w:val="clear" w:color="auto" w:fill="auto"/>
          </w:tcPr>
          <w:p w14:paraId="324A8F80" w14:textId="77777777" w:rsidR="00075364" w:rsidRPr="00A70DAB" w:rsidRDefault="00075364" w:rsidP="00075364">
            <w:pPr>
              <w:pStyle w:val="Text"/>
            </w:pPr>
            <w:r w:rsidRPr="00A70DAB">
              <w:t>Ø</w:t>
            </w:r>
          </w:p>
        </w:tc>
        <w:tc>
          <w:tcPr>
            <w:tcW w:w="360" w:type="dxa"/>
            <w:shd w:val="clear" w:color="auto" w:fill="auto"/>
          </w:tcPr>
          <w:p w14:paraId="717002E7" w14:textId="77777777" w:rsidR="00075364" w:rsidRPr="00A70DAB" w:rsidRDefault="00075364" w:rsidP="00075364">
            <w:pPr>
              <w:pStyle w:val="Text"/>
            </w:pPr>
            <w:r w:rsidRPr="00A70DAB">
              <w:t>Ø</w:t>
            </w:r>
          </w:p>
        </w:tc>
      </w:tr>
      <w:tr w:rsidR="00AC23C4" w:rsidRPr="00AC23C4" w14:paraId="7563ABF5" w14:textId="77777777" w:rsidTr="00AC23C4">
        <w:tc>
          <w:tcPr>
            <w:tcW w:w="709" w:type="dxa"/>
            <w:shd w:val="clear" w:color="auto" w:fill="auto"/>
          </w:tcPr>
          <w:p w14:paraId="4E00E637" w14:textId="77777777" w:rsidR="00075364" w:rsidRPr="000320EB" w:rsidRDefault="00075364" w:rsidP="00075364">
            <w:pPr>
              <w:pStyle w:val="GlossEng"/>
            </w:pPr>
          </w:p>
        </w:tc>
        <w:tc>
          <w:tcPr>
            <w:tcW w:w="284" w:type="dxa"/>
            <w:shd w:val="clear" w:color="auto" w:fill="auto"/>
          </w:tcPr>
          <w:p w14:paraId="138CA0BA" w14:textId="77777777" w:rsidR="00075364" w:rsidRPr="000320EB" w:rsidRDefault="00075364" w:rsidP="00075364">
            <w:pPr>
              <w:pStyle w:val="GlossEng"/>
            </w:pPr>
          </w:p>
        </w:tc>
        <w:tc>
          <w:tcPr>
            <w:tcW w:w="751" w:type="dxa"/>
            <w:shd w:val="clear" w:color="auto" w:fill="auto"/>
          </w:tcPr>
          <w:p w14:paraId="14FEC3C2" w14:textId="77777777" w:rsidR="00075364" w:rsidRPr="000320EB" w:rsidRDefault="00075364" w:rsidP="00075364">
            <w:pPr>
              <w:pStyle w:val="GlossEng"/>
            </w:pPr>
            <w:r w:rsidRPr="000320EB">
              <w:t>mother</w:t>
            </w:r>
          </w:p>
        </w:tc>
        <w:tc>
          <w:tcPr>
            <w:tcW w:w="584" w:type="dxa"/>
            <w:shd w:val="clear" w:color="auto" w:fill="auto"/>
          </w:tcPr>
          <w:p w14:paraId="0CA8A832" w14:textId="77777777" w:rsidR="00075364" w:rsidRPr="0099608C" w:rsidRDefault="00075364" w:rsidP="00075364">
            <w:pPr>
              <w:pStyle w:val="GlossEng"/>
              <w:rPr>
                <w:rStyle w:val="ChSmallCaps"/>
              </w:rPr>
            </w:pPr>
            <w:r w:rsidRPr="0099608C">
              <w:rPr>
                <w:rStyle w:val="ChSmallCaps"/>
              </w:rPr>
              <w:t>3pl</w:t>
            </w:r>
          </w:p>
        </w:tc>
        <w:tc>
          <w:tcPr>
            <w:tcW w:w="360" w:type="dxa"/>
            <w:shd w:val="clear" w:color="auto" w:fill="auto"/>
          </w:tcPr>
          <w:p w14:paraId="3D493AEA" w14:textId="77777777" w:rsidR="00075364" w:rsidRPr="000320EB" w:rsidRDefault="00075364" w:rsidP="00075364">
            <w:pPr>
              <w:pStyle w:val="GlossEng"/>
            </w:pPr>
            <w:r w:rsidRPr="000320EB">
              <w:t>at</w:t>
            </w:r>
          </w:p>
        </w:tc>
        <w:tc>
          <w:tcPr>
            <w:tcW w:w="929" w:type="dxa"/>
            <w:shd w:val="clear" w:color="auto" w:fill="auto"/>
          </w:tcPr>
          <w:p w14:paraId="3D65F80D" w14:textId="77777777" w:rsidR="00075364" w:rsidRPr="000320EB" w:rsidRDefault="00075364" w:rsidP="00075364">
            <w:pPr>
              <w:pStyle w:val="GlossEng"/>
            </w:pPr>
            <w:r w:rsidRPr="000320EB">
              <w:t>village</w:t>
            </w:r>
          </w:p>
        </w:tc>
        <w:tc>
          <w:tcPr>
            <w:tcW w:w="513" w:type="dxa"/>
            <w:shd w:val="clear" w:color="auto" w:fill="auto"/>
          </w:tcPr>
          <w:p w14:paraId="0BE9EAC9" w14:textId="77777777" w:rsidR="00075364" w:rsidRPr="0099608C" w:rsidRDefault="00075364" w:rsidP="00075364">
            <w:pPr>
              <w:pStyle w:val="GlossEng"/>
              <w:rPr>
                <w:rStyle w:val="ChSmallCaps"/>
              </w:rPr>
            </w:pPr>
            <w:r w:rsidRPr="0099608C">
              <w:rPr>
                <w:rStyle w:val="ChSmallCaps"/>
              </w:rPr>
              <w:t>neg</w:t>
            </w:r>
          </w:p>
        </w:tc>
        <w:tc>
          <w:tcPr>
            <w:tcW w:w="662" w:type="dxa"/>
            <w:shd w:val="clear" w:color="auto" w:fill="auto"/>
          </w:tcPr>
          <w:p w14:paraId="27E0CF41" w14:textId="77777777" w:rsidR="00075364" w:rsidRPr="000320EB" w:rsidRDefault="00075364" w:rsidP="00075364">
            <w:pPr>
              <w:pStyle w:val="GlossEng"/>
            </w:pPr>
            <w:r w:rsidRPr="000320EB">
              <w:t>send</w:t>
            </w:r>
          </w:p>
        </w:tc>
        <w:tc>
          <w:tcPr>
            <w:tcW w:w="360" w:type="dxa"/>
            <w:shd w:val="clear" w:color="auto" w:fill="auto"/>
          </w:tcPr>
          <w:p w14:paraId="767BA6DC" w14:textId="77777777" w:rsidR="00075364" w:rsidRPr="000320EB" w:rsidRDefault="00075364" w:rsidP="00075364">
            <w:pPr>
              <w:pStyle w:val="GlossEng"/>
            </w:pPr>
          </w:p>
        </w:tc>
        <w:tc>
          <w:tcPr>
            <w:tcW w:w="360" w:type="dxa"/>
            <w:shd w:val="clear" w:color="auto" w:fill="auto"/>
          </w:tcPr>
          <w:p w14:paraId="00BD333F" w14:textId="77777777" w:rsidR="00075364" w:rsidRPr="000320EB" w:rsidRDefault="00075364" w:rsidP="00075364">
            <w:pPr>
              <w:pStyle w:val="GlossEng"/>
            </w:pPr>
          </w:p>
        </w:tc>
      </w:tr>
    </w:tbl>
    <w:p w14:paraId="0BC8DF6D" w14:textId="0448B07B" w:rsidR="00075364" w:rsidRPr="000320EB" w:rsidRDefault="00B7093A" w:rsidP="00075364">
      <w:pPr>
        <w:pStyle w:val="FreeTranslEng15pt"/>
      </w:pPr>
      <w:r>
        <w:t>‘</w:t>
      </w:r>
      <w:r w:rsidR="00075364">
        <w:t>[</w:t>
      </w:r>
      <w:r w:rsidR="00075364" w:rsidRPr="00A70DAB">
        <w:t>it</w:t>
      </w:r>
      <w:r>
        <w:t>’</w:t>
      </w:r>
      <w:r w:rsidR="00075364" w:rsidRPr="00A70DAB">
        <w:t>s difficult, there is no money,] mother and the others in the village don</w:t>
      </w:r>
      <w:r>
        <w:t>’</w:t>
      </w:r>
      <w:r w:rsidR="00075364" w:rsidRPr="00A70DAB">
        <w:t>t</w:t>
      </w:r>
      <w:r w:rsidR="00075364" w:rsidRPr="000320EB">
        <w:t xml:space="preserve"> </w:t>
      </w:r>
      <w:r w:rsidR="00075364" w:rsidRPr="000C0ECF">
        <w:rPr>
          <w:rStyle w:val="ChBlueBold"/>
        </w:rPr>
        <w:t>send</w:t>
      </w:r>
      <w:r w:rsidR="00075364" w:rsidRPr="00AE18F0">
        <w:t xml:space="preserve"> (us money)</w:t>
      </w:r>
      <w:r>
        <w:t>’</w:t>
      </w:r>
      <w:r w:rsidR="00075364" w:rsidRPr="000320EB">
        <w:t xml:space="preserve"> </w:t>
      </w:r>
      <w:r w:rsidR="00075364" w:rsidRPr="000320EB">
        <w:rPr>
          <w:rStyle w:val="ExampleSource"/>
        </w:rPr>
        <w:t>[080922-001a-CvPh.0943/0945]</w:t>
      </w:r>
    </w:p>
    <w:p w14:paraId="34301C8F" w14:textId="77777777" w:rsidR="00075364" w:rsidRPr="000320EB" w:rsidRDefault="00075364" w:rsidP="00075364">
      <w:pPr>
        <w:pStyle w:val="Heading4"/>
      </w:pPr>
      <w:bookmarkStart w:id="4468" w:name="_Ref367258538"/>
      <w:r w:rsidRPr="000320EB">
        <w:t xml:space="preserve">Distributional </w:t>
      </w:r>
      <w:bookmarkEnd w:id="4468"/>
      <w:r>
        <w:t>frequencies</w:t>
      </w:r>
    </w:p>
    <w:p w14:paraId="34C46A20" w14:textId="77777777" w:rsidR="00075364" w:rsidRDefault="00075364" w:rsidP="00680900">
      <w:pPr>
        <w:pStyle w:val="Body0000after"/>
      </w:pPr>
      <w:r>
        <w:t>The above description of how Papuan Malay trivalent verbs are used in verbal cl</w:t>
      </w:r>
      <w:r w:rsidRPr="00400794">
        <w:t xml:space="preserve">auses shows three types of variation, namely in word order, in encoding the </w:t>
      </w:r>
      <w:r w:rsidR="00400794" w:rsidRPr="00400794">
        <w:t xml:space="preserve">R and T </w:t>
      </w:r>
      <w:r>
        <w:t>arguments, and in eliding one or both of these arguments. The data also indicate distributional preferences for these three variation types. Summarizing this variation, this section provides an explanation for the distributional frequencies and preferences in terms of salience.</w:t>
      </w:r>
    </w:p>
    <w:p w14:paraId="0CFED8A7" w14:textId="389DAF1F" w:rsidR="00714036" w:rsidRDefault="00714036" w:rsidP="00861A12">
      <w:pPr>
        <w:pStyle w:val="Body0505after"/>
      </w:pPr>
      <w:r>
        <w:t xml:space="preserve">Cross-linguistically, ditransitive alignment variation is </w:t>
      </w:r>
      <w:r w:rsidRPr="000320EB">
        <w:t xml:space="preserve">related to distinctions between </w:t>
      </w:r>
      <w:r w:rsidRPr="00E162F5">
        <w:t>the R and T a</w:t>
      </w:r>
      <w:r w:rsidRPr="000320EB">
        <w:t xml:space="preserve">rguments in terms of three </w:t>
      </w:r>
      <w:r>
        <w:t>“</w:t>
      </w:r>
      <w:r w:rsidRPr="000320EB">
        <w:t>salience scales (animacy, definiteness, person)</w:t>
      </w:r>
      <w:r>
        <w:t>”</w:t>
      </w:r>
      <w:r w:rsidRPr="000320EB">
        <w:t xml:space="preserve">, with </w:t>
      </w:r>
      <w:r>
        <w:rPr>
          <w:rStyle w:val="Citation"/>
        </w:rPr>
        <w:fldChar w:fldCharType="begin"/>
      </w:r>
      <w:r w:rsidR="003A5B20">
        <w:rPr>
          <w:rStyle w:val="Citation"/>
        </w:rPr>
        <w:instrText>ADDIN CITAVI.PLACEHOLDER d6e21e7b-5387-4b14-aa39-3ce444f81d26 PFBsYWNlaG9sZGVyPg0KICA8QWRkSW5WZXJzaW9uPjUuMi4wLjg8L0FkZEluVmVyc2lvbj4NCiAgPElkPmQ2ZTIxZTdiLTUzODctNGIxNC1hYTM5LTNjZTQ0NGY4MWQyNjwvSWQ+DQogIDxFbnRyaWVzPg0KICAgIDxFbnRyeT4NCiAgICAgIDxJZD5jMDFkMWE3Mi1iOWNkLTQ2YWMtOTI0Zi1jNmE3ODQzZDg2ZTQ8L0lkPg0KICAgICAgPE5vUGFyPnRydWU8L05vUGFyPg0KICAgICAgPFBlcnNvbk9ubHk+dHJ1ZTwvUGVyc29uT25seT4NCiAgICAgIDxSZWZlcmVuY2VJZD5mNTg0ZGRjNS02OTQyLTQ3MWQtODBlMy04NWMyYWIyZTAxZGY8L1JlZmVyZW5jZUlk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1hcnRpbjwvRmlyc3ROYW1lPg0KICAgICAgICAgICAgPExhc3ROYW1lPkhhc3BlbG1hdGg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Pr>
          <w:rStyle w:val="Citation"/>
        </w:rPr>
        <w:fldChar w:fldCharType="separate"/>
      </w:r>
      <w:bookmarkStart w:id="4469" w:name="_CTVP001d6e21e7b53874b14aa393ce444f81d26"/>
      <w:r w:rsidR="0092006B">
        <w:rPr>
          <w:rStyle w:val="Citation"/>
        </w:rPr>
        <w:t>Haspelmath</w:t>
      </w:r>
      <w:bookmarkEnd w:id="4469"/>
      <w:r>
        <w:rPr>
          <w:rStyle w:val="Citation"/>
        </w:rPr>
        <w:fldChar w:fldCharType="end"/>
      </w:r>
      <w:r w:rsidRPr="00513C8C">
        <w:rPr>
          <w:rStyle w:val="Citation"/>
        </w:rPr>
        <w:t xml:space="preserve"> </w:t>
      </w:r>
      <w:r>
        <w:rPr>
          <w:rStyle w:val="Citation"/>
        </w:rPr>
        <w:fldChar w:fldCharType="begin"/>
      </w:r>
      <w:r w:rsidR="003A5B20">
        <w:rPr>
          <w:rStyle w:val="Citation"/>
        </w:rPr>
        <w:instrText>ADDIN CITAVI.PLACEHOLDER 058debe6-4d4b-4a2f-b45c-6301711715df PFBsYWNlaG9sZGVyPg0KICA8QWRkSW5WZXJzaW9uPjUuMi4wLjg8L0FkZEluVmVyc2lvbj4NCiAgPElkPjA1OGRlYmU2LTRkNGItNGEyZi1iNDVjLTYzMDE3MTE3MTVkZjwvSWQ+DQogIDxFbnRyaWVzPg0KICAgIDxFbnRyeT4NCiAgICAgIDxJZD5lZTU4MGE1Yi1lMjYxLTQ3MTctYTUyMy1lN2M3NTQwODMzMzg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mVmZXJlbmNlSWQ+ZjU4NGRkYzUtNjk0Mi00NzFkLTgwZTMtODVjMmFiMmUwMWRm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I6IDg0KTwvVGV4dD4NCiAgICA8L1RleHRVbml0Pg0KICA8L1RleHRVbml0cz4NCjwvUGxhY2Vob2xkZXI+</w:instrText>
      </w:r>
      <w:r>
        <w:rPr>
          <w:rStyle w:val="Citation"/>
        </w:rPr>
        <w:fldChar w:fldCharType="separate"/>
      </w:r>
      <w:bookmarkStart w:id="4470" w:name="_CTVP001058debe64d4b4a2fb45c6301711715df"/>
      <w:r w:rsidR="0092006B">
        <w:rPr>
          <w:rStyle w:val="Citation"/>
        </w:rPr>
        <w:t>(2007b: 84)</w:t>
      </w:r>
      <w:bookmarkEnd w:id="4470"/>
      <w:r>
        <w:rPr>
          <w:rStyle w:val="Citation"/>
        </w:rPr>
        <w:fldChar w:fldCharType="end"/>
      </w:r>
      <w:r w:rsidRPr="000320EB">
        <w:t xml:space="preserve"> presenting the following scale</w:t>
      </w:r>
      <w:r w:rsidR="00861A12">
        <w:t xml:space="preserve"> for “differential R marking”</w:t>
      </w:r>
      <w:r w:rsidRPr="000320EB">
        <w:t>:</w:t>
      </w:r>
      <w:r w:rsidRPr="000320EB">
        <w:rPr>
          <w:rStyle w:val="FootnoteReference"/>
        </w:rPr>
        <w:footnoteReference w:id="231"/>
      </w:r>
    </w:p>
    <w:p w14:paraId="11CA3C95" w14:textId="77777777" w:rsidR="00075364" w:rsidRPr="000320EB" w:rsidRDefault="00075364" w:rsidP="00075364">
      <w:pPr>
        <w:pStyle w:val="I05I"/>
      </w:pPr>
      <w:r w:rsidRPr="000320EB">
        <w:t>1st/2nd &gt; 3rd &gt; proper noun &gt; human &gt; non-human</w:t>
      </w:r>
    </w:p>
    <w:p w14:paraId="1682E464" w14:textId="0A944766" w:rsidR="00075364" w:rsidRPr="000320EB" w:rsidRDefault="00075364" w:rsidP="00680900">
      <w:pPr>
        <w:pStyle w:val="Body0005after"/>
      </w:pPr>
      <w:r w:rsidRPr="000320EB">
        <w:rPr>
          <w:szCs w:val="20"/>
          <w:lang w:eastAsia="en-US"/>
        </w:rPr>
        <w:t xml:space="preserve">When </w:t>
      </w:r>
      <w:r w:rsidRPr="00E162F5">
        <w:t xml:space="preserve">the </w:t>
      </w:r>
      <w:r w:rsidR="00E162F5" w:rsidRPr="00E162F5">
        <w:t xml:space="preserve">R </w:t>
      </w:r>
      <w:r w:rsidRPr="00E162F5">
        <w:t>is</w:t>
      </w:r>
      <w:r w:rsidRPr="000320EB">
        <w:rPr>
          <w:szCs w:val="20"/>
          <w:lang w:eastAsia="en-US"/>
        </w:rPr>
        <w:t xml:space="preserve"> more salient than the </w:t>
      </w:r>
      <w:r w:rsidR="00E162F5" w:rsidRPr="00E162F5">
        <w:t>T</w:t>
      </w:r>
      <w:r w:rsidRPr="00E162F5">
        <w:t>,</w:t>
      </w:r>
      <w:r w:rsidRPr="000320EB">
        <w:rPr>
          <w:szCs w:val="20"/>
          <w:lang w:eastAsia="en-US"/>
        </w:rPr>
        <w:t xml:space="preserve"> speakers favor a double-object construction. This preference </w:t>
      </w:r>
      <w:r w:rsidRPr="000320EB">
        <w:t xml:space="preserve">applies especially to pronominal </w:t>
      </w:r>
      <w:r w:rsidR="00E162F5" w:rsidRPr="00E162F5">
        <w:t>R</w:t>
      </w:r>
      <w:r w:rsidRPr="00E162F5">
        <w:t>s, which</w:t>
      </w:r>
      <w:r w:rsidRPr="000320EB">
        <w:t xml:space="preserve"> are the most salient ones. Otherwise, as </w:t>
      </w:r>
      <w:r w:rsidR="00BA6215">
        <w:rPr>
          <w:rStyle w:val="Citation"/>
        </w:rPr>
        <w:fldChar w:fldCharType="begin"/>
      </w:r>
      <w:r w:rsidR="003A5B20">
        <w:rPr>
          <w:rStyle w:val="Citation"/>
        </w:rPr>
        <w:instrText>ADDIN CITAVI.PLACEHOLDER d8bc5ef1-24c3-4c41-a516-743cd9f2f9f0 PFBsYWNlaG9sZGVyPg0KICA8QWRkSW5WZXJzaW9uPjUuMi4wLjg8L0FkZEluVmVyc2lvbj4NCiAgPElkPmQ4YmM1ZWYxLTI0YzMtNGM0MS1hNTE2LTc0M2NkOWYyZjlmMDwvSWQ+DQogIDxFbnRyaWVzPg0KICAgIDxFbnRyeT4NCiAgICAgIDxJZD42MzNjYzc2Yi1mMjkxLTQzM2QtYWFhMS02OTg5YzdhNzBkN2I8L0lkPg0KICAgICAgPE5vUGFyPnRydWU8L05vUGFyPg0KICAgICAgPFBlcnNvbk9ubHk+dHJ1ZTwvUGVyc29uT25seT4NCiAgICAgIDxSZWZlcmVuY2VJZD5mNTg0ZGRjNS02OTQyLTQ3MWQtODBlMy04NWMyYWIyZTAxZGY8L1JlZmVyZW5jZUlk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1hcnRpbjwvRmlyc3ROYW1lPg0KICAgICAgICAgICAgPExhc3ROYW1lPkhhc3BlbG1hdGg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BA6215">
        <w:rPr>
          <w:rStyle w:val="Citation"/>
        </w:rPr>
        <w:fldChar w:fldCharType="separate"/>
      </w:r>
      <w:bookmarkStart w:id="4477" w:name="_CTVP001d8bc5ef124c34c41a516743cd9f2f9f0"/>
      <w:r w:rsidR="0092006B">
        <w:rPr>
          <w:rStyle w:val="Citation"/>
        </w:rPr>
        <w:t>Haspelmath</w:t>
      </w:r>
      <w:bookmarkEnd w:id="4477"/>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f7c66b03-d8ca-4ce7-bfa4-0507ce309b8c 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I6IDgzKTwvVGV4dD4NCiAgICA8L1RleHRVbml0Pg0KICA8L1RleHRVbml0cz4NCjwvUGxhY2Vob2xkZXI+</w:instrText>
      </w:r>
      <w:r w:rsidR="00BA6215">
        <w:rPr>
          <w:rStyle w:val="Citation"/>
        </w:rPr>
        <w:fldChar w:fldCharType="separate"/>
      </w:r>
      <w:bookmarkStart w:id="4478" w:name="_CTVP001f7c66b03d8ca4ce7bfa40507ce309b8c"/>
      <w:r w:rsidR="0092006B">
        <w:rPr>
          <w:rStyle w:val="Citation"/>
        </w:rPr>
        <w:t>(2007b: 83)</w:t>
      </w:r>
      <w:bookmarkEnd w:id="4478"/>
      <w:r w:rsidR="00BA6215">
        <w:rPr>
          <w:rStyle w:val="Citation"/>
        </w:rPr>
        <w:fldChar w:fldCharType="end"/>
      </w:r>
      <w:r w:rsidRPr="000320EB">
        <w:t xml:space="preserve"> states, the </w:t>
      </w:r>
      <w:r>
        <w:t xml:space="preserve">oblique </w:t>
      </w:r>
      <w:r w:rsidRPr="000320EB">
        <w:t>construction is the favored one:</w:t>
      </w:r>
    </w:p>
    <w:p w14:paraId="36809603" w14:textId="6548B4DD" w:rsidR="00075364" w:rsidRPr="000320EB" w:rsidRDefault="00075364" w:rsidP="00075364">
      <w:pPr>
        <w:pStyle w:val="I05I"/>
        <w:rPr>
          <w:szCs w:val="20"/>
          <w:lang w:eastAsia="en-US"/>
        </w:rPr>
      </w:pPr>
      <w:r w:rsidRPr="000320EB">
        <w:t>Special (</w:t>
      </w:r>
      <w:r w:rsidR="00B7093A">
        <w:t>“</w:t>
      </w:r>
      <w:r w:rsidRPr="000320EB">
        <w:t>indirective</w:t>
      </w:r>
      <w:r w:rsidR="00B7093A">
        <w:t>”</w:t>
      </w:r>
      <w:r w:rsidRPr="000320EB">
        <w:t xml:space="preserve"> or </w:t>
      </w:r>
      <w:r w:rsidR="00B7093A">
        <w:t>“</w:t>
      </w:r>
      <w:r w:rsidRPr="000320EB">
        <w:t>dative</w:t>
      </w:r>
      <w:r w:rsidR="00B7093A">
        <w:t>”</w:t>
      </w:r>
      <w:r w:rsidRPr="000320EB">
        <w:t>) R-marking is the more likely, the lower the R is on the animacy, definiteness, and person scales.</w:t>
      </w:r>
    </w:p>
    <w:p w14:paraId="7E07C814" w14:textId="2DFF63A6" w:rsidR="00075364" w:rsidRDefault="00075364" w:rsidP="00714036">
      <w:pPr>
        <w:pStyle w:val="Body0000after"/>
      </w:pPr>
      <w:r>
        <w:t xml:space="preserve">The same distributional preferences apply to Papuan Malay, as </w:t>
      </w:r>
      <w:r w:rsidR="00714036">
        <w:t xml:space="preserve">shown </w:t>
      </w:r>
      <w:r>
        <w:t xml:space="preserve">in </w:t>
      </w:r>
      <w:r w:rsidRPr="000320EB">
        <w:fldChar w:fldCharType="begin"/>
      </w:r>
      <w:r w:rsidRPr="000320EB">
        <w:instrText xml:space="preserve"> REF _Ref366829880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2</w:t>
      </w:r>
      <w:r w:rsidRPr="000320EB">
        <w:fldChar w:fldCharType="end"/>
      </w:r>
      <w:r>
        <w:t xml:space="preserve">. Before discussing the distribution of </w:t>
      </w:r>
      <w:r w:rsidRPr="000320EB">
        <w:t xml:space="preserve">nominal and pronominal </w:t>
      </w:r>
      <w:r w:rsidR="00E162F5" w:rsidRPr="00E162F5">
        <w:t>R</w:t>
      </w:r>
      <w:r w:rsidRPr="00E162F5">
        <w:t>s,</w:t>
      </w:r>
      <w:r>
        <w:t xml:space="preserve"> however, </w:t>
      </w:r>
      <w:r w:rsidRPr="000320EB">
        <w:fldChar w:fldCharType="begin"/>
      </w:r>
      <w:r w:rsidRPr="000320EB">
        <w:instrText xml:space="preserve"> REF _Ref366829879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1</w:t>
      </w:r>
      <w:r w:rsidRPr="000320EB">
        <w:fldChar w:fldCharType="end"/>
      </w:r>
      <w:r>
        <w:t xml:space="preserve"> gives an overview of the distributional frequencies for trivalent verbs in the different constructions types discussed in the preceding sections.</w:t>
      </w:r>
    </w:p>
    <w:p w14:paraId="0B93A30D" w14:textId="234E5B2B" w:rsidR="00075364" w:rsidRPr="000320EB" w:rsidRDefault="00075364" w:rsidP="003D064A">
      <w:pPr>
        <w:pStyle w:val="Body0505after"/>
      </w:pPr>
      <w:r w:rsidRPr="000320EB">
        <w:fldChar w:fldCharType="begin"/>
      </w:r>
      <w:r w:rsidRPr="000320EB">
        <w:instrText xml:space="preserve"> REF _Ref366829879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1</w:t>
      </w:r>
      <w:r w:rsidRPr="000320EB">
        <w:fldChar w:fldCharType="end"/>
      </w:r>
      <w:r>
        <w:t xml:space="preserve"> </w:t>
      </w:r>
      <w:r w:rsidRPr="000320EB">
        <w:t>show</w:t>
      </w:r>
      <w:r>
        <w:t>s</w:t>
      </w:r>
      <w:r w:rsidRPr="000320EB">
        <w:t xml:space="preserve"> </w:t>
      </w:r>
      <w:r>
        <w:t xml:space="preserve">that Papuan Malay disfavors clauses </w:t>
      </w:r>
      <w:r w:rsidRPr="000320EB">
        <w:t xml:space="preserve">in which </w:t>
      </w:r>
      <w:r>
        <w:t xml:space="preserve">both the </w:t>
      </w:r>
      <w:r w:rsidR="00E162F5" w:rsidRPr="00E162F5">
        <w:t xml:space="preserve">R and T </w:t>
      </w:r>
      <w:r w:rsidRPr="00E162F5">
        <w:t>arguments</w:t>
      </w:r>
      <w:r w:rsidRPr="000320EB">
        <w:t xml:space="preserve"> are </w:t>
      </w:r>
      <w:r>
        <w:t xml:space="preserve">overtly </w:t>
      </w:r>
      <w:r w:rsidRPr="000320EB">
        <w:t xml:space="preserve">mentioned. Double-object constructions are </w:t>
      </w:r>
      <w:r>
        <w:t>rare (4.1%); the</w:t>
      </w:r>
      <w:r w:rsidRPr="000320EB">
        <w:t xml:space="preserve"> </w:t>
      </w:r>
      <w:r>
        <w:t xml:space="preserve">47 clauses include 30 clauses </w:t>
      </w:r>
      <w:r w:rsidRPr="000320EB">
        <w:t xml:space="preserve">with </w:t>
      </w:r>
      <w:r w:rsidR="00E162F5" w:rsidRPr="00E162F5">
        <w:t>R-T</w:t>
      </w:r>
      <w:r w:rsidRPr="00E162F5">
        <w:t xml:space="preserve"> order</w:t>
      </w:r>
      <w:r w:rsidRPr="000320EB">
        <w:t xml:space="preserve"> and </w:t>
      </w:r>
      <w:r>
        <w:t xml:space="preserve">17 </w:t>
      </w:r>
      <w:r w:rsidRPr="00E162F5">
        <w:t xml:space="preserve">with </w:t>
      </w:r>
      <w:r w:rsidR="00E162F5" w:rsidRPr="00E162F5">
        <w:t xml:space="preserve">T-R </w:t>
      </w:r>
      <w:r w:rsidRPr="00E162F5">
        <w:t>order.</w:t>
      </w:r>
      <w:r w:rsidRPr="000320EB">
        <w:t xml:space="preserve"> </w:t>
      </w:r>
      <w:r>
        <w:t xml:space="preserve">Likewise, R-type oblique </w:t>
      </w:r>
      <w:r w:rsidRPr="000320EB">
        <w:t xml:space="preserve">constructions </w:t>
      </w:r>
      <w:r>
        <w:t xml:space="preserve">are </w:t>
      </w:r>
      <w:r w:rsidRPr="000320EB">
        <w:t>rare</w:t>
      </w:r>
      <w:r>
        <w:t xml:space="preserve"> (3.5%)</w:t>
      </w:r>
      <w:r w:rsidRPr="000320EB">
        <w:t>.</w:t>
      </w:r>
      <w:r>
        <w:t xml:space="preserve"> </w:t>
      </w:r>
      <w:r w:rsidRPr="000320EB">
        <w:t xml:space="preserve">Adnominal possessive constructions </w:t>
      </w:r>
      <w:r>
        <w:t xml:space="preserve">with </w:t>
      </w:r>
      <w:r w:rsidRPr="00E162F5">
        <w:t>a</w:t>
      </w:r>
      <w:r w:rsidR="00E162F5" w:rsidRPr="00E162F5">
        <w:t xml:space="preserve">n R </w:t>
      </w:r>
      <w:r w:rsidRPr="00E162F5">
        <w:t>possessor</w:t>
      </w:r>
      <w:r w:rsidRPr="000320EB">
        <w:t xml:space="preserve"> </w:t>
      </w:r>
      <w:r w:rsidR="009B4BFC">
        <w:t xml:space="preserve">are </w:t>
      </w:r>
      <w:r w:rsidR="002C5578">
        <w:t xml:space="preserve">even </w:t>
      </w:r>
      <w:r w:rsidR="009B4BFC">
        <w:t>rarer</w:t>
      </w:r>
      <w:r w:rsidR="002C5578" w:rsidRPr="00203E2B">
        <w:t xml:space="preserve"> </w:t>
      </w:r>
      <w:r w:rsidRPr="000320EB">
        <w:t>(1.2%).</w:t>
      </w:r>
      <w:r>
        <w:t xml:space="preserve"> Instead, </w:t>
      </w:r>
      <w:r w:rsidRPr="000320EB">
        <w:t xml:space="preserve">trivalent verbs </w:t>
      </w:r>
      <w:r>
        <w:t xml:space="preserve">usually </w:t>
      </w:r>
      <w:r w:rsidRPr="000320EB">
        <w:t xml:space="preserve">occur in clauses </w:t>
      </w:r>
      <w:r>
        <w:t xml:space="preserve">with elided </w:t>
      </w:r>
      <w:r w:rsidR="00E162F5">
        <w:t xml:space="preserve">R and/or T </w:t>
      </w:r>
      <w:r w:rsidRPr="000320EB">
        <w:t>arguments (</w:t>
      </w:r>
      <w:r>
        <w:t>91%</w:t>
      </w:r>
      <w:r w:rsidR="009B4BFC">
        <w:t xml:space="preserve">). Details on elision are presented in </w:t>
      </w:r>
      <w:r w:rsidRPr="000320EB">
        <w:fldChar w:fldCharType="begin"/>
      </w:r>
      <w:r w:rsidRPr="000320EB">
        <w:instrText xml:space="preserve"> REF _Ref366829881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3</w:t>
      </w:r>
      <w:r w:rsidRPr="000320EB">
        <w:fldChar w:fldCharType="end"/>
      </w:r>
      <w:r>
        <w:t>.</w:t>
      </w:r>
    </w:p>
    <w:p w14:paraId="39E2DFE6" w14:textId="77777777" w:rsidR="00075364" w:rsidRPr="000320EB" w:rsidRDefault="00075364" w:rsidP="00075364">
      <w:pPr>
        <w:pStyle w:val="Caption"/>
      </w:pPr>
      <w:bookmarkStart w:id="4479" w:name="_Ref366829879"/>
      <w:r w:rsidRPr="000320EB">
        <w:t xml:space="preserve">Table </w:t>
      </w:r>
      <w:fldSimple w:instr=" STYLEREF 1 \s ">
        <w:r w:rsidR="00154D81">
          <w:rPr>
            <w:noProof/>
            <w:cs/>
          </w:rPr>
          <w:t>‎</w:t>
        </w:r>
        <w:r w:rsidR="00154D81">
          <w:rPr>
            <w:noProof/>
          </w:rPr>
          <w:t>11</w:t>
        </w:r>
      </w:fldSimple>
      <w:r w:rsidR="00F207A1">
        <w:t>.</w:t>
      </w:r>
      <w:fldSimple w:instr=" SEQ Table \* ARABIC \s 1 ">
        <w:r w:rsidR="00154D81">
          <w:rPr>
            <w:noProof/>
          </w:rPr>
          <w:t>1</w:t>
        </w:r>
      </w:fldSimple>
      <w:bookmarkEnd w:id="4479"/>
      <w:r w:rsidRPr="000320EB">
        <w:t>:</w:t>
      </w:r>
      <w:r w:rsidRPr="000320EB">
        <w:tab/>
      </w:r>
      <w:bookmarkStart w:id="4480" w:name="_Ref366829866"/>
      <w:r w:rsidRPr="000320EB">
        <w:t>Distributional preferences for trivalent verbs</w:t>
      </w:r>
      <w:bookmarkEnd w:id="4480"/>
    </w:p>
    <w:tbl>
      <w:tblPr>
        <w:tblW w:w="272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907"/>
        <w:gridCol w:w="907"/>
        <w:gridCol w:w="907"/>
      </w:tblGrid>
      <w:tr w:rsidR="00AC23C4" w:rsidRPr="000320EB" w14:paraId="2008B39F" w14:textId="77777777" w:rsidTr="00714036">
        <w:trPr>
          <w:tblHeader/>
        </w:trPr>
        <w:tc>
          <w:tcPr>
            <w:tcW w:w="907" w:type="dxa"/>
            <w:tcBorders>
              <w:top w:val="single" w:sz="4" w:space="0" w:color="auto"/>
              <w:left w:val="nil"/>
              <w:bottom w:val="single" w:sz="4" w:space="0" w:color="auto"/>
              <w:right w:val="nil"/>
            </w:tcBorders>
            <w:shd w:val="clear" w:color="auto" w:fill="auto"/>
            <w:noWrap/>
          </w:tcPr>
          <w:p w14:paraId="4FB43A8B" w14:textId="77777777" w:rsidR="00075364" w:rsidRPr="000320EB" w:rsidRDefault="00075364" w:rsidP="00075364">
            <w:pPr>
              <w:pStyle w:val="TableHd"/>
            </w:pPr>
          </w:p>
        </w:tc>
        <w:tc>
          <w:tcPr>
            <w:tcW w:w="907" w:type="dxa"/>
            <w:tcBorders>
              <w:top w:val="single" w:sz="4" w:space="0" w:color="auto"/>
              <w:left w:val="nil"/>
              <w:bottom w:val="single" w:sz="4" w:space="0" w:color="auto"/>
              <w:right w:val="nil"/>
            </w:tcBorders>
            <w:shd w:val="clear" w:color="auto" w:fill="auto"/>
            <w:noWrap/>
          </w:tcPr>
          <w:p w14:paraId="5036C4FB" w14:textId="77777777" w:rsidR="00075364" w:rsidRPr="000320EB" w:rsidRDefault="00075364" w:rsidP="00075364">
            <w:pPr>
              <w:pStyle w:val="TableHd"/>
            </w:pPr>
            <w:r>
              <w:t>Token #</w:t>
            </w:r>
          </w:p>
        </w:tc>
        <w:tc>
          <w:tcPr>
            <w:tcW w:w="907" w:type="dxa"/>
            <w:tcBorders>
              <w:top w:val="single" w:sz="4" w:space="0" w:color="auto"/>
              <w:left w:val="nil"/>
              <w:bottom w:val="single" w:sz="4" w:space="0" w:color="auto"/>
              <w:right w:val="nil"/>
            </w:tcBorders>
            <w:shd w:val="clear" w:color="auto" w:fill="auto"/>
            <w:noWrap/>
          </w:tcPr>
          <w:p w14:paraId="602FACE5" w14:textId="77777777" w:rsidR="00075364" w:rsidRPr="000320EB" w:rsidRDefault="00075364" w:rsidP="00075364">
            <w:pPr>
              <w:pStyle w:val="TableHd"/>
            </w:pPr>
            <w:r>
              <w:t>%</w:t>
            </w:r>
          </w:p>
        </w:tc>
      </w:tr>
      <w:tr w:rsidR="00AC23C4" w:rsidRPr="000320EB" w14:paraId="41263A38" w14:textId="77777777" w:rsidTr="00714036">
        <w:tc>
          <w:tcPr>
            <w:tcW w:w="907" w:type="dxa"/>
            <w:tcBorders>
              <w:top w:val="single" w:sz="4" w:space="0" w:color="auto"/>
              <w:left w:val="nil"/>
              <w:right w:val="nil"/>
            </w:tcBorders>
            <w:shd w:val="clear" w:color="auto" w:fill="auto"/>
            <w:noWrap/>
          </w:tcPr>
          <w:p w14:paraId="08DF99DB" w14:textId="77777777" w:rsidR="00075364" w:rsidRPr="000320EB" w:rsidRDefault="00075364" w:rsidP="00075364">
            <w:pPr>
              <w:pStyle w:val="TableCell2-0"/>
              <w:rPr>
                <w:lang w:eastAsia="en-US"/>
              </w:rPr>
            </w:pPr>
            <w:r>
              <w:rPr>
                <w:lang w:eastAsia="en-US"/>
              </w:rPr>
              <w:t>DO</w:t>
            </w:r>
          </w:p>
        </w:tc>
        <w:tc>
          <w:tcPr>
            <w:tcW w:w="907" w:type="dxa"/>
            <w:tcBorders>
              <w:top w:val="single" w:sz="4" w:space="0" w:color="auto"/>
              <w:left w:val="nil"/>
              <w:right w:val="nil"/>
            </w:tcBorders>
            <w:shd w:val="clear" w:color="auto" w:fill="auto"/>
            <w:noWrap/>
          </w:tcPr>
          <w:p w14:paraId="051E17CA" w14:textId="77777777" w:rsidR="00075364" w:rsidRPr="000320EB" w:rsidRDefault="00075364" w:rsidP="00AC23C4">
            <w:pPr>
              <w:pStyle w:val="TableCell2-0"/>
              <w:ind w:right="113"/>
              <w:jc w:val="right"/>
              <w:rPr>
                <w:lang w:eastAsia="en-US"/>
              </w:rPr>
            </w:pPr>
            <w:r>
              <w:rPr>
                <w:lang w:eastAsia="en-US"/>
              </w:rPr>
              <w:t>47</w:t>
            </w:r>
          </w:p>
        </w:tc>
        <w:tc>
          <w:tcPr>
            <w:tcW w:w="907" w:type="dxa"/>
            <w:tcBorders>
              <w:top w:val="single" w:sz="4" w:space="0" w:color="auto"/>
              <w:left w:val="nil"/>
              <w:right w:val="nil"/>
            </w:tcBorders>
            <w:shd w:val="clear" w:color="auto" w:fill="auto"/>
            <w:noWrap/>
          </w:tcPr>
          <w:p w14:paraId="6E8360D2" w14:textId="77777777" w:rsidR="00075364" w:rsidRPr="000320EB" w:rsidRDefault="00075364" w:rsidP="00AC23C4">
            <w:pPr>
              <w:pStyle w:val="TableCell2-0"/>
              <w:ind w:right="113"/>
              <w:jc w:val="right"/>
              <w:rPr>
                <w:lang w:eastAsia="en-US"/>
              </w:rPr>
            </w:pPr>
            <w:r>
              <w:rPr>
                <w:lang w:eastAsia="en-US"/>
              </w:rPr>
              <w:t>4.1%</w:t>
            </w:r>
          </w:p>
        </w:tc>
      </w:tr>
      <w:tr w:rsidR="00AC23C4" w:rsidRPr="000320EB" w14:paraId="6A7B6E6F" w14:textId="77777777" w:rsidTr="00714036">
        <w:tc>
          <w:tcPr>
            <w:tcW w:w="907" w:type="dxa"/>
            <w:tcBorders>
              <w:left w:val="nil"/>
              <w:right w:val="nil"/>
            </w:tcBorders>
            <w:shd w:val="clear" w:color="auto" w:fill="auto"/>
            <w:noWrap/>
          </w:tcPr>
          <w:p w14:paraId="72945FC4" w14:textId="11DC88D0" w:rsidR="00075364" w:rsidRPr="000320EB" w:rsidRDefault="00075364" w:rsidP="00075364">
            <w:pPr>
              <w:pStyle w:val="O0Nwnext"/>
              <w:rPr>
                <w:lang w:eastAsia="en-US"/>
              </w:rPr>
            </w:pPr>
            <w:r>
              <w:rPr>
                <w:lang w:eastAsia="en-US"/>
              </w:rPr>
              <w:t>Obl</w:t>
            </w:r>
            <w:r w:rsidR="00714036">
              <w:rPr>
                <w:lang w:eastAsia="en-US"/>
              </w:rPr>
              <w:t>.</w:t>
            </w:r>
          </w:p>
        </w:tc>
        <w:tc>
          <w:tcPr>
            <w:tcW w:w="907" w:type="dxa"/>
            <w:tcBorders>
              <w:left w:val="nil"/>
              <w:right w:val="nil"/>
            </w:tcBorders>
            <w:shd w:val="clear" w:color="auto" w:fill="auto"/>
            <w:noWrap/>
          </w:tcPr>
          <w:p w14:paraId="412AD1D9" w14:textId="77777777" w:rsidR="00075364" w:rsidRPr="000320EB" w:rsidRDefault="00075364" w:rsidP="00AC23C4">
            <w:pPr>
              <w:pStyle w:val="O0Nwnext"/>
              <w:ind w:right="113"/>
              <w:jc w:val="right"/>
              <w:rPr>
                <w:lang w:eastAsia="en-US"/>
              </w:rPr>
            </w:pPr>
            <w:r>
              <w:rPr>
                <w:lang w:eastAsia="en-US"/>
              </w:rPr>
              <w:t>41</w:t>
            </w:r>
          </w:p>
        </w:tc>
        <w:tc>
          <w:tcPr>
            <w:tcW w:w="907" w:type="dxa"/>
            <w:tcBorders>
              <w:left w:val="nil"/>
              <w:right w:val="nil"/>
            </w:tcBorders>
            <w:shd w:val="clear" w:color="auto" w:fill="auto"/>
            <w:noWrap/>
          </w:tcPr>
          <w:p w14:paraId="22C13E30" w14:textId="77777777" w:rsidR="00075364" w:rsidRPr="000320EB" w:rsidRDefault="00075364" w:rsidP="00AC23C4">
            <w:pPr>
              <w:pStyle w:val="O0Nwnext"/>
              <w:ind w:right="113"/>
              <w:jc w:val="right"/>
              <w:rPr>
                <w:lang w:eastAsia="en-US"/>
              </w:rPr>
            </w:pPr>
            <w:r>
              <w:rPr>
                <w:lang w:eastAsia="en-US"/>
              </w:rPr>
              <w:t>3.5%</w:t>
            </w:r>
          </w:p>
        </w:tc>
      </w:tr>
      <w:tr w:rsidR="00AC23C4" w:rsidRPr="000320EB" w14:paraId="30E24815" w14:textId="77777777" w:rsidTr="00714036">
        <w:tc>
          <w:tcPr>
            <w:tcW w:w="907" w:type="dxa"/>
            <w:tcBorders>
              <w:left w:val="nil"/>
              <w:right w:val="nil"/>
            </w:tcBorders>
            <w:shd w:val="clear" w:color="auto" w:fill="auto"/>
            <w:noWrap/>
          </w:tcPr>
          <w:p w14:paraId="1C487E9B" w14:textId="7C06A0B4" w:rsidR="00075364" w:rsidRPr="000320EB" w:rsidRDefault="00075364" w:rsidP="00075364">
            <w:pPr>
              <w:pStyle w:val="O0Nwnext"/>
              <w:rPr>
                <w:lang w:eastAsia="en-US"/>
              </w:rPr>
            </w:pPr>
            <w:r>
              <w:rPr>
                <w:lang w:eastAsia="en-US"/>
              </w:rPr>
              <w:t>AdPoss</w:t>
            </w:r>
            <w:r w:rsidR="00714036">
              <w:rPr>
                <w:lang w:eastAsia="en-US"/>
              </w:rPr>
              <w:t>.</w:t>
            </w:r>
          </w:p>
        </w:tc>
        <w:tc>
          <w:tcPr>
            <w:tcW w:w="907" w:type="dxa"/>
            <w:tcBorders>
              <w:left w:val="nil"/>
              <w:right w:val="nil"/>
            </w:tcBorders>
            <w:shd w:val="clear" w:color="auto" w:fill="auto"/>
            <w:noWrap/>
          </w:tcPr>
          <w:p w14:paraId="242DB177" w14:textId="77777777" w:rsidR="00075364" w:rsidRPr="000320EB" w:rsidRDefault="00075364" w:rsidP="00AC23C4">
            <w:pPr>
              <w:pStyle w:val="O0Nwnext"/>
              <w:ind w:right="113"/>
              <w:jc w:val="right"/>
              <w:rPr>
                <w:lang w:eastAsia="en-US"/>
              </w:rPr>
            </w:pPr>
            <w:r>
              <w:rPr>
                <w:lang w:eastAsia="en-US"/>
              </w:rPr>
              <w:t>14</w:t>
            </w:r>
          </w:p>
        </w:tc>
        <w:tc>
          <w:tcPr>
            <w:tcW w:w="907" w:type="dxa"/>
            <w:tcBorders>
              <w:left w:val="nil"/>
              <w:right w:val="nil"/>
            </w:tcBorders>
            <w:shd w:val="clear" w:color="auto" w:fill="auto"/>
            <w:noWrap/>
          </w:tcPr>
          <w:p w14:paraId="07FDDBB4" w14:textId="77777777" w:rsidR="00075364" w:rsidRPr="000320EB" w:rsidRDefault="00075364" w:rsidP="00AC23C4">
            <w:pPr>
              <w:pStyle w:val="O0Nwnext"/>
              <w:ind w:right="113"/>
              <w:jc w:val="right"/>
              <w:rPr>
                <w:lang w:eastAsia="en-US"/>
              </w:rPr>
            </w:pPr>
            <w:r>
              <w:rPr>
                <w:lang w:eastAsia="en-US"/>
              </w:rPr>
              <w:t>1.2%</w:t>
            </w:r>
          </w:p>
        </w:tc>
      </w:tr>
      <w:tr w:rsidR="00AC23C4" w:rsidRPr="000320EB" w14:paraId="0246A22A" w14:textId="77777777" w:rsidTr="00714036">
        <w:tc>
          <w:tcPr>
            <w:tcW w:w="907" w:type="dxa"/>
            <w:tcBorders>
              <w:left w:val="nil"/>
              <w:bottom w:val="single" w:sz="4" w:space="0" w:color="auto"/>
              <w:right w:val="nil"/>
            </w:tcBorders>
            <w:shd w:val="clear" w:color="auto" w:fill="auto"/>
            <w:noWrap/>
          </w:tcPr>
          <w:p w14:paraId="73F4103D" w14:textId="77777777" w:rsidR="00075364" w:rsidRPr="000320EB" w:rsidRDefault="00075364" w:rsidP="00075364">
            <w:pPr>
              <w:pStyle w:val="TableCell0-2"/>
              <w:rPr>
                <w:lang w:eastAsia="en-US"/>
              </w:rPr>
            </w:pPr>
            <w:r>
              <w:rPr>
                <w:lang w:eastAsia="en-US"/>
              </w:rPr>
              <w:t>Elision</w:t>
            </w:r>
          </w:p>
        </w:tc>
        <w:tc>
          <w:tcPr>
            <w:tcW w:w="907" w:type="dxa"/>
            <w:tcBorders>
              <w:left w:val="nil"/>
              <w:bottom w:val="single" w:sz="4" w:space="0" w:color="auto"/>
              <w:right w:val="nil"/>
            </w:tcBorders>
            <w:shd w:val="clear" w:color="auto" w:fill="auto"/>
            <w:noWrap/>
          </w:tcPr>
          <w:p w14:paraId="751FE05B" w14:textId="77777777" w:rsidR="00075364" w:rsidRPr="000320EB" w:rsidRDefault="00075364" w:rsidP="00AC23C4">
            <w:pPr>
              <w:pStyle w:val="TableCell0-2"/>
              <w:ind w:right="113"/>
              <w:jc w:val="right"/>
              <w:rPr>
                <w:lang w:eastAsia="en-US"/>
              </w:rPr>
            </w:pPr>
            <w:r>
              <w:rPr>
                <w:lang w:eastAsia="en-US"/>
              </w:rPr>
              <w:t>1,058</w:t>
            </w:r>
          </w:p>
        </w:tc>
        <w:tc>
          <w:tcPr>
            <w:tcW w:w="907" w:type="dxa"/>
            <w:tcBorders>
              <w:left w:val="nil"/>
              <w:bottom w:val="single" w:sz="4" w:space="0" w:color="auto"/>
              <w:right w:val="nil"/>
            </w:tcBorders>
            <w:shd w:val="clear" w:color="auto" w:fill="auto"/>
            <w:noWrap/>
          </w:tcPr>
          <w:p w14:paraId="62EEE7FC" w14:textId="77777777" w:rsidR="00075364" w:rsidRPr="000320EB" w:rsidRDefault="00075364" w:rsidP="00AC23C4">
            <w:pPr>
              <w:pStyle w:val="TableCell0-2"/>
              <w:ind w:right="113"/>
              <w:jc w:val="right"/>
              <w:rPr>
                <w:lang w:eastAsia="en-US"/>
              </w:rPr>
            </w:pPr>
            <w:r>
              <w:rPr>
                <w:lang w:eastAsia="en-US"/>
              </w:rPr>
              <w:t>91.2%</w:t>
            </w:r>
          </w:p>
        </w:tc>
      </w:tr>
      <w:tr w:rsidR="00AC23C4" w:rsidRPr="000320EB" w14:paraId="4E3D5BC1" w14:textId="77777777" w:rsidTr="00714036">
        <w:tc>
          <w:tcPr>
            <w:tcW w:w="907" w:type="dxa"/>
            <w:tcBorders>
              <w:top w:val="single" w:sz="4" w:space="0" w:color="auto"/>
              <w:left w:val="nil"/>
              <w:bottom w:val="single" w:sz="4" w:space="0" w:color="auto"/>
              <w:right w:val="nil"/>
            </w:tcBorders>
            <w:shd w:val="clear" w:color="auto" w:fill="auto"/>
            <w:noWrap/>
          </w:tcPr>
          <w:p w14:paraId="6AC7E325" w14:textId="77777777" w:rsidR="00075364" w:rsidRPr="000320EB" w:rsidRDefault="00075364" w:rsidP="00075364">
            <w:pPr>
              <w:pStyle w:val="TableCell2-2Break"/>
            </w:pPr>
            <w:r>
              <w:t>Total</w:t>
            </w:r>
          </w:p>
        </w:tc>
        <w:tc>
          <w:tcPr>
            <w:tcW w:w="907" w:type="dxa"/>
            <w:tcBorders>
              <w:top w:val="single" w:sz="4" w:space="0" w:color="auto"/>
              <w:left w:val="nil"/>
              <w:bottom w:val="single" w:sz="4" w:space="0" w:color="auto"/>
              <w:right w:val="nil"/>
            </w:tcBorders>
            <w:shd w:val="clear" w:color="auto" w:fill="auto"/>
            <w:noWrap/>
          </w:tcPr>
          <w:p w14:paraId="116203FF" w14:textId="77777777" w:rsidR="00075364" w:rsidRPr="000320EB" w:rsidRDefault="00075364" w:rsidP="00AC23C4">
            <w:pPr>
              <w:pStyle w:val="TableCell2-2Break"/>
              <w:ind w:right="113"/>
              <w:jc w:val="right"/>
            </w:pPr>
            <w:r>
              <w:t>1,160</w:t>
            </w:r>
          </w:p>
        </w:tc>
        <w:tc>
          <w:tcPr>
            <w:tcW w:w="907" w:type="dxa"/>
            <w:tcBorders>
              <w:top w:val="single" w:sz="4" w:space="0" w:color="auto"/>
              <w:left w:val="nil"/>
              <w:bottom w:val="single" w:sz="4" w:space="0" w:color="auto"/>
              <w:right w:val="nil"/>
            </w:tcBorders>
            <w:shd w:val="clear" w:color="auto" w:fill="auto"/>
            <w:noWrap/>
          </w:tcPr>
          <w:p w14:paraId="78401A49" w14:textId="77777777" w:rsidR="00075364" w:rsidRPr="000320EB" w:rsidRDefault="00075364" w:rsidP="00AC23C4">
            <w:pPr>
              <w:pStyle w:val="TableCell2-2Break"/>
              <w:ind w:right="113"/>
              <w:jc w:val="right"/>
            </w:pPr>
            <w:r>
              <w:t>100%</w:t>
            </w:r>
          </w:p>
        </w:tc>
      </w:tr>
    </w:tbl>
    <w:p w14:paraId="22F5D10F" w14:textId="77777777" w:rsidR="00075364" w:rsidRPr="000102E8" w:rsidRDefault="00075364" w:rsidP="00680900">
      <w:pPr>
        <w:pStyle w:val="Body0005after05before"/>
      </w:pPr>
      <w:r>
        <w:t xml:space="preserve">As for the </w:t>
      </w:r>
      <w:r w:rsidRPr="000320EB">
        <w:t>distribution</w:t>
      </w:r>
      <w:r>
        <w:t xml:space="preserve"> </w:t>
      </w:r>
      <w:r w:rsidRPr="000320EB">
        <w:t xml:space="preserve">of nominal and pronominal </w:t>
      </w:r>
      <w:r w:rsidR="000102E8" w:rsidRPr="000102E8">
        <w:t>R</w:t>
      </w:r>
      <w:r w:rsidRPr="000102E8">
        <w:t>s,</w:t>
      </w:r>
      <w:r>
        <w:t xml:space="preserve"> </w:t>
      </w:r>
      <w:r w:rsidRPr="000320EB">
        <w:fldChar w:fldCharType="begin"/>
      </w:r>
      <w:r w:rsidRPr="000320EB">
        <w:instrText xml:space="preserve"> REF _Ref366829880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2</w:t>
      </w:r>
      <w:r w:rsidRPr="000320EB">
        <w:fldChar w:fldCharType="end"/>
      </w:r>
      <w:r>
        <w:t xml:space="preserve"> indicates clear preferences. </w:t>
      </w:r>
      <w:r w:rsidR="00C81D69">
        <w:t>Only f</w:t>
      </w:r>
      <w:r w:rsidRPr="000320EB">
        <w:t xml:space="preserve">ive </w:t>
      </w:r>
      <w:r w:rsidRPr="000102E8">
        <w:t xml:space="preserve">nominal </w:t>
      </w:r>
      <w:r w:rsidR="000102E8" w:rsidRPr="000102E8">
        <w:t xml:space="preserve">Rs </w:t>
      </w:r>
      <w:r w:rsidRPr="000102E8">
        <w:t>o</w:t>
      </w:r>
      <w:r>
        <w:t xml:space="preserve">ccur </w:t>
      </w:r>
      <w:r w:rsidRPr="000320EB">
        <w:t xml:space="preserve">in </w:t>
      </w:r>
      <w:r>
        <w:t>double</w:t>
      </w:r>
      <w:r w:rsidRPr="000320EB">
        <w:t>-object constructions (6%)</w:t>
      </w:r>
      <w:r>
        <w:t xml:space="preserve">, and </w:t>
      </w:r>
      <w:r w:rsidRPr="000320EB">
        <w:t xml:space="preserve">about one third in </w:t>
      </w:r>
      <w:r>
        <w:t xml:space="preserve">R-type oblique </w:t>
      </w:r>
      <w:r w:rsidRPr="000320EB">
        <w:t>constructions (28/90 tokens – 31%)</w:t>
      </w:r>
      <w:r>
        <w:t xml:space="preserve">. Besides, one </w:t>
      </w:r>
      <w:r w:rsidRPr="000102E8">
        <w:t xml:space="preserve">nominal </w:t>
      </w:r>
      <w:r w:rsidR="000102E8" w:rsidRPr="000102E8">
        <w:t xml:space="preserve">R </w:t>
      </w:r>
      <w:r w:rsidRPr="000102E8">
        <w:t>is used</w:t>
      </w:r>
      <w:r>
        <w:t xml:space="preserve"> in </w:t>
      </w:r>
      <w:r w:rsidRPr="000320EB">
        <w:t>an adnominal possessive construction (1%).</w:t>
      </w:r>
      <w:r>
        <w:t xml:space="preserve"> Instead, </w:t>
      </w:r>
      <w:r w:rsidRPr="000320EB">
        <w:t xml:space="preserve">most </w:t>
      </w:r>
      <w:r w:rsidRPr="000102E8">
        <w:t xml:space="preserve">nominal </w:t>
      </w:r>
      <w:r w:rsidR="000102E8" w:rsidRPr="000102E8">
        <w:t xml:space="preserve">Rs </w:t>
      </w:r>
      <w:r w:rsidRPr="000102E8">
        <w:t>occur</w:t>
      </w:r>
      <w:r>
        <w:t xml:space="preserve"> </w:t>
      </w:r>
      <w:r w:rsidRPr="000320EB">
        <w:t xml:space="preserve">in clauses with </w:t>
      </w:r>
      <w:r w:rsidRPr="000102E8">
        <w:t xml:space="preserve">elided </w:t>
      </w:r>
      <w:r w:rsidR="000102E8" w:rsidRPr="000102E8">
        <w:t xml:space="preserve">T </w:t>
      </w:r>
      <w:r w:rsidRPr="000102E8">
        <w:t>arguments</w:t>
      </w:r>
      <w:r w:rsidRPr="000320EB">
        <w:t xml:space="preserve"> (56/90 tokens – 62%; </w:t>
      </w:r>
      <w:r w:rsidRPr="000320EB">
        <w:fldChar w:fldCharType="begin"/>
      </w:r>
      <w:r w:rsidRPr="000320EB">
        <w:instrText xml:space="preserve"> REF _Ref366829881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3</w:t>
      </w:r>
      <w:r w:rsidRPr="000320EB">
        <w:fldChar w:fldCharType="end"/>
      </w:r>
      <w:r>
        <w:t xml:space="preserve"> gives details on elision</w:t>
      </w:r>
      <w:r w:rsidRPr="000320EB">
        <w:t>)</w:t>
      </w:r>
      <w:r>
        <w:t xml:space="preserve">. </w:t>
      </w:r>
      <w:r w:rsidRPr="000320EB">
        <w:t xml:space="preserve">By contrast, </w:t>
      </w:r>
      <w:r>
        <w:t xml:space="preserve">about </w:t>
      </w:r>
      <w:r w:rsidRPr="000320EB">
        <w:t xml:space="preserve">half of the </w:t>
      </w:r>
      <w:r w:rsidRPr="000102E8">
        <w:t xml:space="preserve">pronominal </w:t>
      </w:r>
      <w:r w:rsidR="000102E8" w:rsidRPr="000102E8">
        <w:t xml:space="preserve">Rs </w:t>
      </w:r>
      <w:r w:rsidRPr="000102E8">
        <w:t>occur</w:t>
      </w:r>
      <w:r>
        <w:t xml:space="preserve"> </w:t>
      </w:r>
      <w:r w:rsidRPr="000320EB">
        <w:t xml:space="preserve">in </w:t>
      </w:r>
      <w:r>
        <w:t>double</w:t>
      </w:r>
      <w:r w:rsidRPr="000320EB">
        <w:t>-object constructions (42/87 tokens – 48%)</w:t>
      </w:r>
      <w:r>
        <w:t>,</w:t>
      </w:r>
      <w:r w:rsidRPr="000320EB">
        <w:t xml:space="preserve"> </w:t>
      </w:r>
      <w:r>
        <w:t>while</w:t>
      </w:r>
      <w:r w:rsidRPr="000320EB">
        <w:t xml:space="preserve"> 13 </w:t>
      </w:r>
      <w:r w:rsidR="000102E8" w:rsidRPr="000102E8">
        <w:t xml:space="preserve">Rs </w:t>
      </w:r>
      <w:r w:rsidRPr="000102E8">
        <w:t>are used</w:t>
      </w:r>
      <w:r>
        <w:t xml:space="preserve"> </w:t>
      </w:r>
      <w:r w:rsidRPr="000320EB">
        <w:t xml:space="preserve">in </w:t>
      </w:r>
      <w:r>
        <w:t xml:space="preserve">R-type oblique </w:t>
      </w:r>
      <w:r w:rsidRPr="000320EB">
        <w:t>constructions (15%)</w:t>
      </w:r>
      <w:r>
        <w:t xml:space="preserve">. </w:t>
      </w:r>
      <w:r w:rsidRPr="000320EB">
        <w:t xml:space="preserve">Another 13 </w:t>
      </w:r>
      <w:r w:rsidR="000102E8" w:rsidRPr="000102E8">
        <w:t xml:space="preserve">Rs </w:t>
      </w:r>
      <w:r w:rsidRPr="000102E8">
        <w:t>occur in</w:t>
      </w:r>
      <w:r w:rsidRPr="000320EB">
        <w:t xml:space="preserve"> adnominal possessive constructions (15%; compare with one token for nominal </w:t>
      </w:r>
      <w:r w:rsidR="000102E8" w:rsidRPr="000102E8">
        <w:t>Rs</w:t>
      </w:r>
      <w:r w:rsidRPr="000102E8">
        <w:t>).</w:t>
      </w:r>
      <w:r>
        <w:t xml:space="preserve"> Yet another </w:t>
      </w:r>
      <w:r w:rsidRPr="000320EB">
        <w:t xml:space="preserve">19 </w:t>
      </w:r>
      <w:r w:rsidR="000102E8" w:rsidRPr="000102E8">
        <w:t xml:space="preserve">Rs </w:t>
      </w:r>
      <w:r w:rsidRPr="000102E8">
        <w:t>occur</w:t>
      </w:r>
      <w:r>
        <w:t xml:space="preserve"> </w:t>
      </w:r>
      <w:r w:rsidRPr="000320EB">
        <w:t xml:space="preserve">in clauses with </w:t>
      </w:r>
      <w:r w:rsidRPr="000102E8">
        <w:t xml:space="preserve">elided </w:t>
      </w:r>
      <w:r w:rsidR="000102E8" w:rsidRPr="000102E8">
        <w:t>T</w:t>
      </w:r>
      <w:r w:rsidR="000102E8" w:rsidRPr="00BE06E1">
        <w:t xml:space="preserve"> </w:t>
      </w:r>
      <w:r w:rsidRPr="000320EB">
        <w:t xml:space="preserve">(22%; compare with 56 </w:t>
      </w:r>
      <w:r w:rsidRPr="000102E8">
        <w:t xml:space="preserve">nominal </w:t>
      </w:r>
      <w:r w:rsidR="000102E8" w:rsidRPr="000102E8">
        <w:t>Rs</w:t>
      </w:r>
      <w:r w:rsidRPr="000102E8">
        <w:t>).</w:t>
      </w:r>
    </w:p>
    <w:p w14:paraId="4B61ED09" w14:textId="44B4A794" w:rsidR="00075364" w:rsidRPr="000320EB" w:rsidRDefault="00075364" w:rsidP="003D064A">
      <w:pPr>
        <w:pStyle w:val="Caption"/>
      </w:pPr>
      <w:bookmarkStart w:id="4481" w:name="_Ref366829880"/>
      <w:r w:rsidRPr="000320EB">
        <w:t xml:space="preserve">Table </w:t>
      </w:r>
      <w:fldSimple w:instr=" STYLEREF 1 \s ">
        <w:r w:rsidR="00154D81">
          <w:rPr>
            <w:noProof/>
            <w:cs/>
          </w:rPr>
          <w:t>‎</w:t>
        </w:r>
        <w:r w:rsidR="00154D81">
          <w:rPr>
            <w:noProof/>
          </w:rPr>
          <w:t>11</w:t>
        </w:r>
      </w:fldSimple>
      <w:r w:rsidR="00F207A1">
        <w:t>.</w:t>
      </w:r>
      <w:fldSimple w:instr=" SEQ Table \* ARABIC \s 1 ">
        <w:r w:rsidR="00154D81">
          <w:rPr>
            <w:noProof/>
          </w:rPr>
          <w:t>2</w:t>
        </w:r>
      </w:fldSimple>
      <w:bookmarkEnd w:id="4481"/>
      <w:r w:rsidRPr="000320EB">
        <w:t>:</w:t>
      </w:r>
      <w:r w:rsidRPr="000320EB">
        <w:tab/>
        <w:t xml:space="preserve">Distribution of nominal and pronominal </w:t>
      </w:r>
      <w:r w:rsidR="00753AE8" w:rsidRPr="000102E8">
        <w:t>Rs</w:t>
      </w:r>
      <w:r w:rsidRPr="000320EB">
        <w:rPr>
          <w:rStyle w:val="FootnoteReference"/>
        </w:rPr>
        <w:footnoteReference w:id="232"/>
      </w:r>
    </w:p>
    <w:tbl>
      <w:tblPr>
        <w:tblW w:w="5609" w:type="dxa"/>
        <w:tblInd w:w="1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60"/>
        <w:gridCol w:w="907"/>
        <w:gridCol w:w="907"/>
        <w:gridCol w:w="907"/>
        <w:gridCol w:w="1021"/>
        <w:gridCol w:w="907"/>
      </w:tblGrid>
      <w:tr w:rsidR="00AC23C4" w:rsidRPr="000320EB" w14:paraId="7848E463" w14:textId="77777777" w:rsidTr="003D064A">
        <w:trPr>
          <w:tblHeader/>
        </w:trPr>
        <w:tc>
          <w:tcPr>
            <w:tcW w:w="960" w:type="dxa"/>
            <w:tcBorders>
              <w:top w:val="single" w:sz="4" w:space="0" w:color="auto"/>
              <w:left w:val="nil"/>
              <w:bottom w:val="single" w:sz="4" w:space="0" w:color="auto"/>
              <w:right w:val="nil"/>
            </w:tcBorders>
            <w:shd w:val="clear" w:color="auto" w:fill="auto"/>
            <w:noWrap/>
          </w:tcPr>
          <w:p w14:paraId="06CF6224" w14:textId="77777777" w:rsidR="00075364" w:rsidRPr="000320EB" w:rsidRDefault="00075364" w:rsidP="00075364">
            <w:pPr>
              <w:pStyle w:val="TableHd"/>
            </w:pPr>
          </w:p>
        </w:tc>
        <w:tc>
          <w:tcPr>
            <w:tcW w:w="907" w:type="dxa"/>
            <w:tcBorders>
              <w:top w:val="single" w:sz="4" w:space="0" w:color="auto"/>
              <w:left w:val="nil"/>
              <w:bottom w:val="single" w:sz="4" w:space="0" w:color="auto"/>
              <w:right w:val="nil"/>
            </w:tcBorders>
            <w:shd w:val="clear" w:color="auto" w:fill="auto"/>
            <w:noWrap/>
          </w:tcPr>
          <w:p w14:paraId="5CF4B9D2" w14:textId="5C8C2EDB" w:rsidR="00075364" w:rsidRPr="000320EB" w:rsidRDefault="00861A12" w:rsidP="00075364">
            <w:pPr>
              <w:pStyle w:val="TableHd"/>
            </w:pPr>
            <w:r>
              <w:t>DO</w:t>
            </w:r>
          </w:p>
        </w:tc>
        <w:tc>
          <w:tcPr>
            <w:tcW w:w="907" w:type="dxa"/>
            <w:tcBorders>
              <w:top w:val="single" w:sz="4" w:space="0" w:color="auto"/>
              <w:left w:val="nil"/>
              <w:bottom w:val="single" w:sz="4" w:space="0" w:color="auto"/>
              <w:right w:val="nil"/>
            </w:tcBorders>
            <w:shd w:val="clear" w:color="auto" w:fill="auto"/>
            <w:noWrap/>
          </w:tcPr>
          <w:p w14:paraId="338996B7" w14:textId="54795DAA" w:rsidR="00075364" w:rsidRPr="000320EB" w:rsidRDefault="00075364" w:rsidP="00075364">
            <w:pPr>
              <w:pStyle w:val="TableHd"/>
            </w:pPr>
            <w:r>
              <w:t>Obl</w:t>
            </w:r>
            <w:r w:rsidR="00714036">
              <w:t>.</w:t>
            </w:r>
          </w:p>
        </w:tc>
        <w:tc>
          <w:tcPr>
            <w:tcW w:w="907" w:type="dxa"/>
            <w:tcBorders>
              <w:top w:val="single" w:sz="4" w:space="0" w:color="auto"/>
              <w:left w:val="nil"/>
              <w:bottom w:val="single" w:sz="4" w:space="0" w:color="auto"/>
              <w:right w:val="nil"/>
            </w:tcBorders>
            <w:shd w:val="clear" w:color="auto" w:fill="auto"/>
            <w:noWrap/>
          </w:tcPr>
          <w:p w14:paraId="4067B3C3" w14:textId="4F0B353F" w:rsidR="00075364" w:rsidRPr="000320EB" w:rsidRDefault="00075364" w:rsidP="00075364">
            <w:pPr>
              <w:pStyle w:val="TableHd"/>
            </w:pPr>
            <w:r w:rsidRPr="000320EB">
              <w:t>AdPoss</w:t>
            </w:r>
            <w:r w:rsidR="00714036">
              <w:t>.</w:t>
            </w:r>
          </w:p>
        </w:tc>
        <w:tc>
          <w:tcPr>
            <w:tcW w:w="1021" w:type="dxa"/>
            <w:tcBorders>
              <w:top w:val="single" w:sz="4" w:space="0" w:color="auto"/>
              <w:left w:val="nil"/>
              <w:bottom w:val="single" w:sz="4" w:space="0" w:color="auto"/>
              <w:right w:val="nil"/>
            </w:tcBorders>
            <w:shd w:val="clear" w:color="auto" w:fill="auto"/>
            <w:noWrap/>
          </w:tcPr>
          <w:p w14:paraId="65680C0A" w14:textId="48066A18" w:rsidR="00075364" w:rsidRPr="000320EB" w:rsidRDefault="00861A12" w:rsidP="00075364">
            <w:pPr>
              <w:pStyle w:val="TableHd"/>
            </w:pPr>
            <w:r>
              <w:t xml:space="preserve">T </w:t>
            </w:r>
            <w:r w:rsidR="00075364" w:rsidRPr="000320EB">
              <w:t>Elision</w:t>
            </w:r>
          </w:p>
        </w:tc>
        <w:tc>
          <w:tcPr>
            <w:tcW w:w="907" w:type="dxa"/>
            <w:tcBorders>
              <w:top w:val="single" w:sz="4" w:space="0" w:color="auto"/>
              <w:left w:val="nil"/>
              <w:bottom w:val="single" w:sz="4" w:space="0" w:color="auto"/>
              <w:right w:val="nil"/>
            </w:tcBorders>
            <w:shd w:val="clear" w:color="auto" w:fill="auto"/>
            <w:noWrap/>
          </w:tcPr>
          <w:p w14:paraId="63A2D16B" w14:textId="77777777" w:rsidR="00075364" w:rsidRPr="000320EB" w:rsidRDefault="00075364" w:rsidP="00075364">
            <w:pPr>
              <w:pStyle w:val="TableHd"/>
            </w:pPr>
            <w:r w:rsidRPr="000320EB">
              <w:t>Total</w:t>
            </w:r>
          </w:p>
        </w:tc>
      </w:tr>
      <w:tr w:rsidR="00AC23C4" w:rsidRPr="000320EB" w14:paraId="354E0D56" w14:textId="77777777" w:rsidTr="003D064A">
        <w:tc>
          <w:tcPr>
            <w:tcW w:w="960" w:type="dxa"/>
            <w:tcBorders>
              <w:top w:val="single" w:sz="4" w:space="0" w:color="auto"/>
              <w:left w:val="nil"/>
              <w:bottom w:val="nil"/>
              <w:right w:val="nil"/>
            </w:tcBorders>
            <w:shd w:val="clear" w:color="auto" w:fill="auto"/>
            <w:noWrap/>
          </w:tcPr>
          <w:p w14:paraId="1F6EA719" w14:textId="77777777" w:rsidR="00075364" w:rsidRPr="000320EB" w:rsidRDefault="00075364" w:rsidP="00075364">
            <w:pPr>
              <w:pStyle w:val="TableCell2-0"/>
              <w:rPr>
                <w:lang w:eastAsia="en-US"/>
              </w:rPr>
            </w:pPr>
            <w:r w:rsidRPr="0099608C">
              <w:rPr>
                <w:rStyle w:val="ChSmallCaps"/>
              </w:rPr>
              <w:t>nom</w:t>
            </w:r>
            <w:r w:rsidRPr="000320EB">
              <w:rPr>
                <w:lang w:eastAsia="en-US"/>
              </w:rPr>
              <w:t>-R</w:t>
            </w:r>
          </w:p>
        </w:tc>
        <w:tc>
          <w:tcPr>
            <w:tcW w:w="907" w:type="dxa"/>
            <w:tcBorders>
              <w:top w:val="single" w:sz="4" w:space="0" w:color="auto"/>
              <w:left w:val="nil"/>
              <w:bottom w:val="nil"/>
              <w:right w:val="nil"/>
            </w:tcBorders>
            <w:shd w:val="clear" w:color="auto" w:fill="auto"/>
            <w:noWrap/>
          </w:tcPr>
          <w:p w14:paraId="730D2ABE" w14:textId="77777777" w:rsidR="00075364" w:rsidRPr="000320EB" w:rsidRDefault="00075364" w:rsidP="00AC23C4">
            <w:pPr>
              <w:pStyle w:val="TableCell2-0"/>
              <w:ind w:right="113"/>
              <w:jc w:val="right"/>
              <w:rPr>
                <w:lang w:eastAsia="en-US"/>
              </w:rPr>
            </w:pPr>
            <w:r w:rsidRPr="000320EB">
              <w:rPr>
                <w:lang w:eastAsia="en-US"/>
              </w:rPr>
              <w:t>5</w:t>
            </w:r>
          </w:p>
        </w:tc>
        <w:tc>
          <w:tcPr>
            <w:tcW w:w="907" w:type="dxa"/>
            <w:tcBorders>
              <w:top w:val="single" w:sz="4" w:space="0" w:color="auto"/>
              <w:left w:val="nil"/>
              <w:bottom w:val="nil"/>
              <w:right w:val="nil"/>
            </w:tcBorders>
            <w:shd w:val="clear" w:color="auto" w:fill="auto"/>
            <w:noWrap/>
          </w:tcPr>
          <w:p w14:paraId="5B2DB1DC" w14:textId="77777777" w:rsidR="00075364" w:rsidRPr="000320EB" w:rsidRDefault="00075364" w:rsidP="00AC23C4">
            <w:pPr>
              <w:pStyle w:val="TableCell2-0"/>
              <w:ind w:right="113"/>
              <w:jc w:val="right"/>
              <w:rPr>
                <w:lang w:eastAsia="en-US"/>
              </w:rPr>
            </w:pPr>
            <w:r w:rsidRPr="000320EB">
              <w:rPr>
                <w:lang w:eastAsia="en-US"/>
              </w:rPr>
              <w:t>28</w:t>
            </w:r>
          </w:p>
        </w:tc>
        <w:tc>
          <w:tcPr>
            <w:tcW w:w="907" w:type="dxa"/>
            <w:tcBorders>
              <w:top w:val="single" w:sz="4" w:space="0" w:color="auto"/>
              <w:left w:val="nil"/>
              <w:bottom w:val="nil"/>
              <w:right w:val="nil"/>
            </w:tcBorders>
            <w:shd w:val="clear" w:color="auto" w:fill="auto"/>
            <w:noWrap/>
          </w:tcPr>
          <w:p w14:paraId="030D2210" w14:textId="77777777" w:rsidR="00075364" w:rsidRPr="000320EB" w:rsidRDefault="00075364" w:rsidP="00AC23C4">
            <w:pPr>
              <w:pStyle w:val="TableCell2-0"/>
              <w:ind w:right="113"/>
              <w:jc w:val="right"/>
              <w:rPr>
                <w:lang w:eastAsia="en-US"/>
              </w:rPr>
            </w:pPr>
            <w:r w:rsidRPr="000320EB">
              <w:rPr>
                <w:lang w:eastAsia="en-US"/>
              </w:rPr>
              <w:t>1</w:t>
            </w:r>
          </w:p>
        </w:tc>
        <w:tc>
          <w:tcPr>
            <w:tcW w:w="1021" w:type="dxa"/>
            <w:tcBorders>
              <w:top w:val="single" w:sz="4" w:space="0" w:color="auto"/>
              <w:left w:val="nil"/>
              <w:bottom w:val="nil"/>
              <w:right w:val="nil"/>
            </w:tcBorders>
            <w:shd w:val="clear" w:color="auto" w:fill="auto"/>
            <w:noWrap/>
          </w:tcPr>
          <w:p w14:paraId="29E06AD3" w14:textId="77777777" w:rsidR="00075364" w:rsidRPr="000320EB" w:rsidRDefault="00075364" w:rsidP="00AC23C4">
            <w:pPr>
              <w:pStyle w:val="TableCell2-0"/>
              <w:ind w:right="113"/>
              <w:jc w:val="right"/>
              <w:rPr>
                <w:lang w:eastAsia="en-US"/>
              </w:rPr>
            </w:pPr>
            <w:r w:rsidRPr="000320EB">
              <w:rPr>
                <w:lang w:eastAsia="en-US"/>
              </w:rPr>
              <w:t>56</w:t>
            </w:r>
          </w:p>
        </w:tc>
        <w:tc>
          <w:tcPr>
            <w:tcW w:w="907" w:type="dxa"/>
            <w:tcBorders>
              <w:top w:val="single" w:sz="4" w:space="0" w:color="auto"/>
              <w:left w:val="nil"/>
              <w:bottom w:val="nil"/>
              <w:right w:val="nil"/>
            </w:tcBorders>
            <w:shd w:val="clear" w:color="auto" w:fill="auto"/>
            <w:noWrap/>
          </w:tcPr>
          <w:p w14:paraId="216EDE2C" w14:textId="77777777" w:rsidR="00075364" w:rsidRPr="000320EB" w:rsidRDefault="00075364" w:rsidP="00AC23C4">
            <w:pPr>
              <w:pStyle w:val="TableCell2-0"/>
              <w:ind w:right="113"/>
              <w:jc w:val="right"/>
            </w:pPr>
            <w:r w:rsidRPr="000320EB">
              <w:t>90</w:t>
            </w:r>
          </w:p>
        </w:tc>
      </w:tr>
      <w:tr w:rsidR="00AC23C4" w:rsidRPr="000320EB" w14:paraId="7A9FAD7A" w14:textId="77777777" w:rsidTr="003D064A">
        <w:tc>
          <w:tcPr>
            <w:tcW w:w="960" w:type="dxa"/>
            <w:tcBorders>
              <w:top w:val="nil"/>
              <w:left w:val="nil"/>
              <w:bottom w:val="single" w:sz="4" w:space="0" w:color="auto"/>
              <w:right w:val="nil"/>
            </w:tcBorders>
            <w:shd w:val="clear" w:color="auto" w:fill="auto"/>
            <w:noWrap/>
          </w:tcPr>
          <w:p w14:paraId="0E625D6F" w14:textId="77777777" w:rsidR="00075364" w:rsidRPr="000320EB" w:rsidRDefault="00075364" w:rsidP="00075364">
            <w:pPr>
              <w:pStyle w:val="TableCell0-2"/>
              <w:rPr>
                <w:lang w:eastAsia="en-US"/>
              </w:rPr>
            </w:pPr>
          </w:p>
        </w:tc>
        <w:tc>
          <w:tcPr>
            <w:tcW w:w="907" w:type="dxa"/>
            <w:tcBorders>
              <w:top w:val="nil"/>
              <w:left w:val="nil"/>
              <w:bottom w:val="single" w:sz="4" w:space="0" w:color="auto"/>
              <w:right w:val="nil"/>
            </w:tcBorders>
            <w:shd w:val="clear" w:color="auto" w:fill="auto"/>
            <w:noWrap/>
          </w:tcPr>
          <w:p w14:paraId="6EA71FD9" w14:textId="77777777" w:rsidR="00075364" w:rsidRPr="000320EB" w:rsidRDefault="00075364" w:rsidP="00AC23C4">
            <w:pPr>
              <w:pStyle w:val="TableCell0-2"/>
              <w:ind w:right="113"/>
              <w:jc w:val="right"/>
              <w:rPr>
                <w:lang w:eastAsia="en-US"/>
              </w:rPr>
            </w:pPr>
            <w:r w:rsidRPr="000320EB">
              <w:rPr>
                <w:lang w:eastAsia="en-US"/>
              </w:rPr>
              <w:t>5.6%</w:t>
            </w:r>
          </w:p>
        </w:tc>
        <w:tc>
          <w:tcPr>
            <w:tcW w:w="907" w:type="dxa"/>
            <w:tcBorders>
              <w:top w:val="nil"/>
              <w:left w:val="nil"/>
              <w:bottom w:val="single" w:sz="4" w:space="0" w:color="auto"/>
              <w:right w:val="nil"/>
            </w:tcBorders>
            <w:shd w:val="clear" w:color="auto" w:fill="auto"/>
            <w:noWrap/>
          </w:tcPr>
          <w:p w14:paraId="1C7DAE56" w14:textId="77777777" w:rsidR="00075364" w:rsidRPr="000320EB" w:rsidRDefault="00075364" w:rsidP="00AC23C4">
            <w:pPr>
              <w:pStyle w:val="TableCell0-2"/>
              <w:ind w:right="113"/>
              <w:jc w:val="right"/>
              <w:rPr>
                <w:lang w:eastAsia="en-US"/>
              </w:rPr>
            </w:pPr>
            <w:r w:rsidRPr="000320EB">
              <w:rPr>
                <w:lang w:eastAsia="en-US"/>
              </w:rPr>
              <w:t>31.1%</w:t>
            </w:r>
          </w:p>
        </w:tc>
        <w:tc>
          <w:tcPr>
            <w:tcW w:w="907" w:type="dxa"/>
            <w:tcBorders>
              <w:top w:val="nil"/>
              <w:left w:val="nil"/>
              <w:bottom w:val="single" w:sz="4" w:space="0" w:color="auto"/>
              <w:right w:val="nil"/>
            </w:tcBorders>
            <w:shd w:val="clear" w:color="auto" w:fill="auto"/>
            <w:noWrap/>
          </w:tcPr>
          <w:p w14:paraId="1C95DF4D" w14:textId="77777777" w:rsidR="00075364" w:rsidRPr="000320EB" w:rsidRDefault="00075364" w:rsidP="00AC23C4">
            <w:pPr>
              <w:pStyle w:val="TableCell0-2"/>
              <w:ind w:right="113"/>
              <w:jc w:val="right"/>
              <w:rPr>
                <w:lang w:eastAsia="en-US"/>
              </w:rPr>
            </w:pPr>
            <w:r w:rsidRPr="000320EB">
              <w:rPr>
                <w:lang w:eastAsia="en-US"/>
              </w:rPr>
              <w:t>1.1%</w:t>
            </w:r>
          </w:p>
        </w:tc>
        <w:tc>
          <w:tcPr>
            <w:tcW w:w="1021" w:type="dxa"/>
            <w:tcBorders>
              <w:top w:val="nil"/>
              <w:left w:val="nil"/>
              <w:bottom w:val="single" w:sz="4" w:space="0" w:color="auto"/>
              <w:right w:val="nil"/>
            </w:tcBorders>
            <w:shd w:val="clear" w:color="auto" w:fill="auto"/>
            <w:noWrap/>
          </w:tcPr>
          <w:p w14:paraId="3CA46071" w14:textId="77777777" w:rsidR="00075364" w:rsidRPr="000320EB" w:rsidRDefault="00075364" w:rsidP="00AC23C4">
            <w:pPr>
              <w:pStyle w:val="TableCell0-2"/>
              <w:ind w:right="113"/>
              <w:jc w:val="right"/>
              <w:rPr>
                <w:lang w:eastAsia="en-US"/>
              </w:rPr>
            </w:pPr>
            <w:r w:rsidRPr="000320EB">
              <w:rPr>
                <w:lang w:eastAsia="en-US"/>
              </w:rPr>
              <w:t>62.2%</w:t>
            </w:r>
          </w:p>
        </w:tc>
        <w:tc>
          <w:tcPr>
            <w:tcW w:w="907" w:type="dxa"/>
            <w:tcBorders>
              <w:top w:val="nil"/>
              <w:left w:val="nil"/>
              <w:bottom w:val="single" w:sz="4" w:space="0" w:color="auto"/>
              <w:right w:val="nil"/>
            </w:tcBorders>
            <w:shd w:val="clear" w:color="auto" w:fill="auto"/>
            <w:noWrap/>
          </w:tcPr>
          <w:p w14:paraId="0914B63B" w14:textId="77777777" w:rsidR="00075364" w:rsidRPr="000320EB" w:rsidRDefault="00075364" w:rsidP="00AC23C4">
            <w:pPr>
              <w:pStyle w:val="TableCell0-2"/>
              <w:ind w:right="113"/>
              <w:jc w:val="right"/>
            </w:pPr>
            <w:r w:rsidRPr="000320EB">
              <w:t>100%</w:t>
            </w:r>
          </w:p>
        </w:tc>
      </w:tr>
      <w:tr w:rsidR="00AC23C4" w:rsidRPr="000320EB" w14:paraId="1ECB66BD" w14:textId="77777777" w:rsidTr="003D064A">
        <w:tc>
          <w:tcPr>
            <w:tcW w:w="960" w:type="dxa"/>
            <w:tcBorders>
              <w:top w:val="single" w:sz="4" w:space="0" w:color="auto"/>
              <w:left w:val="nil"/>
              <w:bottom w:val="nil"/>
              <w:right w:val="nil"/>
            </w:tcBorders>
            <w:shd w:val="clear" w:color="auto" w:fill="auto"/>
            <w:noWrap/>
          </w:tcPr>
          <w:p w14:paraId="5ACF1C6D" w14:textId="77777777" w:rsidR="00075364" w:rsidRPr="000320EB" w:rsidRDefault="00075364" w:rsidP="00075364">
            <w:pPr>
              <w:pStyle w:val="TableCell2-0"/>
              <w:rPr>
                <w:lang w:eastAsia="en-US"/>
              </w:rPr>
            </w:pPr>
            <w:r w:rsidRPr="0099608C">
              <w:rPr>
                <w:rStyle w:val="ChSmallCaps"/>
              </w:rPr>
              <w:t>pro</w:t>
            </w:r>
            <w:r w:rsidRPr="000320EB">
              <w:rPr>
                <w:lang w:eastAsia="en-US"/>
              </w:rPr>
              <w:t>-R</w:t>
            </w:r>
          </w:p>
        </w:tc>
        <w:tc>
          <w:tcPr>
            <w:tcW w:w="907" w:type="dxa"/>
            <w:tcBorders>
              <w:top w:val="single" w:sz="4" w:space="0" w:color="auto"/>
              <w:left w:val="nil"/>
              <w:bottom w:val="nil"/>
              <w:right w:val="nil"/>
            </w:tcBorders>
            <w:shd w:val="clear" w:color="auto" w:fill="auto"/>
            <w:noWrap/>
          </w:tcPr>
          <w:p w14:paraId="56826C38" w14:textId="77777777" w:rsidR="00075364" w:rsidRPr="000320EB" w:rsidRDefault="00075364" w:rsidP="00AC23C4">
            <w:pPr>
              <w:pStyle w:val="TableCell2-0"/>
              <w:ind w:right="113"/>
              <w:jc w:val="right"/>
              <w:rPr>
                <w:lang w:eastAsia="en-US"/>
              </w:rPr>
            </w:pPr>
            <w:r w:rsidRPr="000320EB">
              <w:rPr>
                <w:lang w:eastAsia="en-US"/>
              </w:rPr>
              <w:t>42</w:t>
            </w:r>
          </w:p>
        </w:tc>
        <w:tc>
          <w:tcPr>
            <w:tcW w:w="907" w:type="dxa"/>
            <w:tcBorders>
              <w:top w:val="single" w:sz="4" w:space="0" w:color="auto"/>
              <w:left w:val="nil"/>
              <w:bottom w:val="nil"/>
              <w:right w:val="nil"/>
            </w:tcBorders>
            <w:shd w:val="clear" w:color="auto" w:fill="auto"/>
            <w:noWrap/>
          </w:tcPr>
          <w:p w14:paraId="647E8C63" w14:textId="77777777" w:rsidR="00075364" w:rsidRPr="000320EB" w:rsidRDefault="00075364" w:rsidP="00AC23C4">
            <w:pPr>
              <w:pStyle w:val="TableCell2-0"/>
              <w:ind w:right="113"/>
              <w:jc w:val="right"/>
              <w:rPr>
                <w:lang w:eastAsia="en-US"/>
              </w:rPr>
            </w:pPr>
            <w:r w:rsidRPr="000320EB">
              <w:rPr>
                <w:lang w:eastAsia="en-US"/>
              </w:rPr>
              <w:t>13</w:t>
            </w:r>
          </w:p>
        </w:tc>
        <w:tc>
          <w:tcPr>
            <w:tcW w:w="907" w:type="dxa"/>
            <w:tcBorders>
              <w:top w:val="single" w:sz="4" w:space="0" w:color="auto"/>
              <w:left w:val="nil"/>
              <w:bottom w:val="nil"/>
              <w:right w:val="nil"/>
            </w:tcBorders>
            <w:shd w:val="clear" w:color="auto" w:fill="auto"/>
            <w:noWrap/>
          </w:tcPr>
          <w:p w14:paraId="65DCAF51" w14:textId="77777777" w:rsidR="00075364" w:rsidRPr="000320EB" w:rsidRDefault="00075364" w:rsidP="00AC23C4">
            <w:pPr>
              <w:pStyle w:val="TableCell2-0"/>
              <w:ind w:right="113"/>
              <w:jc w:val="right"/>
              <w:rPr>
                <w:lang w:eastAsia="en-US"/>
              </w:rPr>
            </w:pPr>
            <w:r w:rsidRPr="000320EB">
              <w:rPr>
                <w:lang w:eastAsia="en-US"/>
              </w:rPr>
              <w:t>13</w:t>
            </w:r>
          </w:p>
        </w:tc>
        <w:tc>
          <w:tcPr>
            <w:tcW w:w="1021" w:type="dxa"/>
            <w:tcBorders>
              <w:top w:val="single" w:sz="4" w:space="0" w:color="auto"/>
              <w:left w:val="nil"/>
              <w:bottom w:val="nil"/>
              <w:right w:val="nil"/>
            </w:tcBorders>
            <w:shd w:val="clear" w:color="auto" w:fill="auto"/>
            <w:noWrap/>
          </w:tcPr>
          <w:p w14:paraId="5E3EB235" w14:textId="77777777" w:rsidR="00075364" w:rsidRPr="000320EB" w:rsidRDefault="00075364" w:rsidP="00AC23C4">
            <w:pPr>
              <w:pStyle w:val="TableCell2-0"/>
              <w:ind w:right="113"/>
              <w:jc w:val="right"/>
              <w:rPr>
                <w:lang w:eastAsia="en-US"/>
              </w:rPr>
            </w:pPr>
            <w:r w:rsidRPr="000320EB">
              <w:rPr>
                <w:lang w:eastAsia="en-US"/>
              </w:rPr>
              <w:t>19</w:t>
            </w:r>
          </w:p>
        </w:tc>
        <w:tc>
          <w:tcPr>
            <w:tcW w:w="907" w:type="dxa"/>
            <w:tcBorders>
              <w:top w:val="single" w:sz="4" w:space="0" w:color="auto"/>
              <w:left w:val="nil"/>
              <w:bottom w:val="nil"/>
              <w:right w:val="nil"/>
            </w:tcBorders>
            <w:shd w:val="clear" w:color="auto" w:fill="auto"/>
            <w:noWrap/>
          </w:tcPr>
          <w:p w14:paraId="264777CB" w14:textId="77777777" w:rsidR="00075364" w:rsidRPr="000320EB" w:rsidRDefault="00075364" w:rsidP="00AC23C4">
            <w:pPr>
              <w:pStyle w:val="TableCell2-0"/>
              <w:ind w:right="113"/>
              <w:jc w:val="right"/>
            </w:pPr>
            <w:r w:rsidRPr="000320EB">
              <w:t>87</w:t>
            </w:r>
          </w:p>
        </w:tc>
      </w:tr>
      <w:tr w:rsidR="00AC23C4" w:rsidRPr="000320EB" w14:paraId="02E75F91" w14:textId="77777777" w:rsidTr="003D064A">
        <w:tc>
          <w:tcPr>
            <w:tcW w:w="960" w:type="dxa"/>
            <w:tcBorders>
              <w:top w:val="nil"/>
              <w:left w:val="nil"/>
              <w:bottom w:val="single" w:sz="4" w:space="0" w:color="auto"/>
              <w:right w:val="nil"/>
            </w:tcBorders>
            <w:shd w:val="clear" w:color="auto" w:fill="auto"/>
            <w:noWrap/>
          </w:tcPr>
          <w:p w14:paraId="7C3118C7" w14:textId="77777777" w:rsidR="00075364" w:rsidRPr="000320EB" w:rsidRDefault="00075364" w:rsidP="00075364">
            <w:pPr>
              <w:pStyle w:val="TableCell0-2"/>
              <w:rPr>
                <w:lang w:eastAsia="en-US"/>
              </w:rPr>
            </w:pPr>
          </w:p>
        </w:tc>
        <w:tc>
          <w:tcPr>
            <w:tcW w:w="907" w:type="dxa"/>
            <w:tcBorders>
              <w:top w:val="nil"/>
              <w:left w:val="nil"/>
              <w:bottom w:val="single" w:sz="4" w:space="0" w:color="auto"/>
              <w:right w:val="nil"/>
            </w:tcBorders>
            <w:shd w:val="clear" w:color="auto" w:fill="auto"/>
            <w:noWrap/>
          </w:tcPr>
          <w:p w14:paraId="02908C5F" w14:textId="77777777" w:rsidR="00075364" w:rsidRPr="000320EB" w:rsidRDefault="00075364" w:rsidP="00AC23C4">
            <w:pPr>
              <w:pStyle w:val="TableCell0-2"/>
              <w:ind w:right="113"/>
              <w:jc w:val="right"/>
              <w:rPr>
                <w:lang w:eastAsia="en-US"/>
              </w:rPr>
            </w:pPr>
            <w:r w:rsidRPr="000320EB">
              <w:rPr>
                <w:lang w:eastAsia="en-US"/>
              </w:rPr>
              <w:t>48.3%</w:t>
            </w:r>
          </w:p>
        </w:tc>
        <w:tc>
          <w:tcPr>
            <w:tcW w:w="907" w:type="dxa"/>
            <w:tcBorders>
              <w:top w:val="nil"/>
              <w:left w:val="nil"/>
              <w:bottom w:val="single" w:sz="4" w:space="0" w:color="auto"/>
              <w:right w:val="nil"/>
            </w:tcBorders>
            <w:shd w:val="clear" w:color="auto" w:fill="auto"/>
            <w:noWrap/>
          </w:tcPr>
          <w:p w14:paraId="7E65D892" w14:textId="77777777" w:rsidR="00075364" w:rsidRPr="000320EB" w:rsidRDefault="00075364" w:rsidP="00AC23C4">
            <w:pPr>
              <w:pStyle w:val="TableCell0-2"/>
              <w:ind w:right="113"/>
              <w:jc w:val="right"/>
              <w:rPr>
                <w:lang w:eastAsia="en-US"/>
              </w:rPr>
            </w:pPr>
            <w:r w:rsidRPr="000320EB">
              <w:rPr>
                <w:lang w:eastAsia="en-US"/>
              </w:rPr>
              <w:t>14.9%</w:t>
            </w:r>
          </w:p>
        </w:tc>
        <w:tc>
          <w:tcPr>
            <w:tcW w:w="907" w:type="dxa"/>
            <w:tcBorders>
              <w:top w:val="nil"/>
              <w:left w:val="nil"/>
              <w:bottom w:val="single" w:sz="4" w:space="0" w:color="auto"/>
              <w:right w:val="nil"/>
            </w:tcBorders>
            <w:shd w:val="clear" w:color="auto" w:fill="auto"/>
            <w:noWrap/>
          </w:tcPr>
          <w:p w14:paraId="243264DC" w14:textId="77777777" w:rsidR="00075364" w:rsidRPr="000320EB" w:rsidRDefault="00075364" w:rsidP="00AC23C4">
            <w:pPr>
              <w:pStyle w:val="TableCell0-2"/>
              <w:ind w:right="113"/>
              <w:jc w:val="right"/>
              <w:rPr>
                <w:lang w:eastAsia="en-US"/>
              </w:rPr>
            </w:pPr>
            <w:r w:rsidRPr="000320EB">
              <w:rPr>
                <w:lang w:eastAsia="en-US"/>
              </w:rPr>
              <w:t>14.9%</w:t>
            </w:r>
          </w:p>
        </w:tc>
        <w:tc>
          <w:tcPr>
            <w:tcW w:w="1021" w:type="dxa"/>
            <w:tcBorders>
              <w:top w:val="nil"/>
              <w:left w:val="nil"/>
              <w:bottom w:val="single" w:sz="4" w:space="0" w:color="auto"/>
              <w:right w:val="nil"/>
            </w:tcBorders>
            <w:shd w:val="clear" w:color="auto" w:fill="auto"/>
            <w:noWrap/>
          </w:tcPr>
          <w:p w14:paraId="3C54143A" w14:textId="77777777" w:rsidR="00075364" w:rsidRPr="000320EB" w:rsidRDefault="00075364" w:rsidP="00AC23C4">
            <w:pPr>
              <w:pStyle w:val="TableCell0-2"/>
              <w:ind w:right="113"/>
              <w:jc w:val="right"/>
              <w:rPr>
                <w:lang w:eastAsia="en-US"/>
              </w:rPr>
            </w:pPr>
            <w:r w:rsidRPr="000320EB">
              <w:rPr>
                <w:lang w:eastAsia="en-US"/>
              </w:rPr>
              <w:t>21.8%</w:t>
            </w:r>
          </w:p>
        </w:tc>
        <w:tc>
          <w:tcPr>
            <w:tcW w:w="907" w:type="dxa"/>
            <w:tcBorders>
              <w:top w:val="nil"/>
              <w:left w:val="nil"/>
              <w:bottom w:val="single" w:sz="4" w:space="0" w:color="auto"/>
              <w:right w:val="nil"/>
            </w:tcBorders>
            <w:shd w:val="clear" w:color="auto" w:fill="auto"/>
            <w:noWrap/>
          </w:tcPr>
          <w:p w14:paraId="0098D9C7" w14:textId="77777777" w:rsidR="00075364" w:rsidRPr="000320EB" w:rsidRDefault="00075364" w:rsidP="00AC23C4">
            <w:pPr>
              <w:pStyle w:val="TableCell0-2"/>
              <w:ind w:right="113"/>
              <w:jc w:val="right"/>
            </w:pPr>
            <w:r w:rsidRPr="000320EB">
              <w:t>100%</w:t>
            </w:r>
          </w:p>
        </w:tc>
      </w:tr>
      <w:tr w:rsidR="00AC23C4" w:rsidRPr="000320EB" w14:paraId="1CC30B58" w14:textId="77777777" w:rsidTr="003D064A">
        <w:tblPrEx>
          <w:tblBorders>
            <w:insideH w:val="single" w:sz="4" w:space="0" w:color="auto"/>
            <w:insideV w:val="single" w:sz="4" w:space="0" w:color="auto"/>
          </w:tblBorders>
        </w:tblPrEx>
        <w:tc>
          <w:tcPr>
            <w:tcW w:w="960" w:type="dxa"/>
            <w:tcBorders>
              <w:left w:val="nil"/>
              <w:bottom w:val="nil"/>
              <w:right w:val="nil"/>
            </w:tcBorders>
            <w:shd w:val="clear" w:color="auto" w:fill="auto"/>
            <w:noWrap/>
          </w:tcPr>
          <w:p w14:paraId="014A00F7" w14:textId="77777777" w:rsidR="00075364" w:rsidRPr="000320EB" w:rsidRDefault="00075364" w:rsidP="00075364">
            <w:pPr>
              <w:pStyle w:val="TableCell2-0"/>
              <w:rPr>
                <w:lang w:eastAsia="en-US"/>
              </w:rPr>
            </w:pPr>
            <w:r w:rsidRPr="000320EB">
              <w:rPr>
                <w:lang w:eastAsia="en-US"/>
              </w:rPr>
              <w:t>Total</w:t>
            </w:r>
          </w:p>
        </w:tc>
        <w:tc>
          <w:tcPr>
            <w:tcW w:w="907" w:type="dxa"/>
            <w:tcBorders>
              <w:left w:val="nil"/>
              <w:bottom w:val="nil"/>
              <w:right w:val="nil"/>
            </w:tcBorders>
            <w:shd w:val="clear" w:color="auto" w:fill="auto"/>
            <w:noWrap/>
          </w:tcPr>
          <w:p w14:paraId="0F13C70E" w14:textId="77777777" w:rsidR="00075364" w:rsidRPr="000320EB" w:rsidRDefault="00075364" w:rsidP="00AC23C4">
            <w:pPr>
              <w:pStyle w:val="TableCell2-0"/>
              <w:ind w:right="113"/>
              <w:jc w:val="right"/>
              <w:rPr>
                <w:lang w:eastAsia="en-US"/>
              </w:rPr>
            </w:pPr>
            <w:r w:rsidRPr="000320EB">
              <w:rPr>
                <w:lang w:eastAsia="en-US"/>
              </w:rPr>
              <w:t>47</w:t>
            </w:r>
          </w:p>
        </w:tc>
        <w:tc>
          <w:tcPr>
            <w:tcW w:w="907" w:type="dxa"/>
            <w:tcBorders>
              <w:left w:val="nil"/>
              <w:bottom w:val="nil"/>
              <w:right w:val="nil"/>
            </w:tcBorders>
            <w:shd w:val="clear" w:color="auto" w:fill="auto"/>
            <w:noWrap/>
          </w:tcPr>
          <w:p w14:paraId="04C81B95" w14:textId="77777777" w:rsidR="00075364" w:rsidRPr="000320EB" w:rsidRDefault="00075364" w:rsidP="00AC23C4">
            <w:pPr>
              <w:pStyle w:val="TableCell2-0"/>
              <w:ind w:right="113"/>
              <w:jc w:val="right"/>
              <w:rPr>
                <w:lang w:eastAsia="en-US"/>
              </w:rPr>
            </w:pPr>
            <w:r w:rsidRPr="000320EB">
              <w:rPr>
                <w:lang w:eastAsia="en-US"/>
              </w:rPr>
              <w:t>41</w:t>
            </w:r>
          </w:p>
        </w:tc>
        <w:tc>
          <w:tcPr>
            <w:tcW w:w="907" w:type="dxa"/>
            <w:tcBorders>
              <w:left w:val="nil"/>
              <w:bottom w:val="nil"/>
              <w:right w:val="nil"/>
            </w:tcBorders>
            <w:shd w:val="clear" w:color="auto" w:fill="auto"/>
            <w:noWrap/>
          </w:tcPr>
          <w:p w14:paraId="0BD6DA90" w14:textId="77777777" w:rsidR="00075364" w:rsidRPr="000320EB" w:rsidRDefault="00075364" w:rsidP="00AC23C4">
            <w:pPr>
              <w:pStyle w:val="TableCell2-0"/>
              <w:ind w:right="113"/>
              <w:jc w:val="right"/>
              <w:rPr>
                <w:lang w:eastAsia="en-US"/>
              </w:rPr>
            </w:pPr>
            <w:r w:rsidRPr="000320EB">
              <w:rPr>
                <w:lang w:eastAsia="en-US"/>
              </w:rPr>
              <w:t>14</w:t>
            </w:r>
          </w:p>
        </w:tc>
        <w:tc>
          <w:tcPr>
            <w:tcW w:w="1021" w:type="dxa"/>
            <w:tcBorders>
              <w:left w:val="nil"/>
              <w:bottom w:val="nil"/>
              <w:right w:val="nil"/>
            </w:tcBorders>
            <w:shd w:val="clear" w:color="auto" w:fill="auto"/>
            <w:noWrap/>
          </w:tcPr>
          <w:p w14:paraId="4C8B6B28" w14:textId="77777777" w:rsidR="00075364" w:rsidRPr="000320EB" w:rsidRDefault="00075364" w:rsidP="00AC23C4">
            <w:pPr>
              <w:pStyle w:val="TableCell2-0"/>
              <w:ind w:right="113"/>
              <w:jc w:val="right"/>
              <w:rPr>
                <w:lang w:eastAsia="en-US"/>
              </w:rPr>
            </w:pPr>
            <w:r w:rsidRPr="000320EB">
              <w:rPr>
                <w:lang w:eastAsia="en-US"/>
              </w:rPr>
              <w:t>75</w:t>
            </w:r>
          </w:p>
        </w:tc>
        <w:tc>
          <w:tcPr>
            <w:tcW w:w="907" w:type="dxa"/>
            <w:tcBorders>
              <w:left w:val="nil"/>
              <w:bottom w:val="nil"/>
              <w:right w:val="nil"/>
            </w:tcBorders>
            <w:shd w:val="clear" w:color="auto" w:fill="auto"/>
            <w:noWrap/>
          </w:tcPr>
          <w:p w14:paraId="1B9ACD4F" w14:textId="77777777" w:rsidR="00075364" w:rsidRPr="00883C0D" w:rsidRDefault="00075364" w:rsidP="00AC23C4">
            <w:pPr>
              <w:pStyle w:val="TableCell2-0"/>
              <w:ind w:right="113"/>
              <w:jc w:val="right"/>
            </w:pPr>
            <w:r w:rsidRPr="00883C0D">
              <w:t>177</w:t>
            </w:r>
          </w:p>
        </w:tc>
      </w:tr>
      <w:tr w:rsidR="00AC23C4" w:rsidRPr="000320EB" w14:paraId="2835D5E6" w14:textId="77777777" w:rsidTr="003D064A">
        <w:tblPrEx>
          <w:tblBorders>
            <w:insideH w:val="single" w:sz="4" w:space="0" w:color="auto"/>
            <w:insideV w:val="single" w:sz="4" w:space="0" w:color="auto"/>
          </w:tblBorders>
        </w:tblPrEx>
        <w:tc>
          <w:tcPr>
            <w:tcW w:w="960" w:type="dxa"/>
            <w:tcBorders>
              <w:top w:val="nil"/>
              <w:left w:val="nil"/>
              <w:right w:val="nil"/>
            </w:tcBorders>
            <w:shd w:val="clear" w:color="auto" w:fill="auto"/>
            <w:noWrap/>
          </w:tcPr>
          <w:p w14:paraId="0196F8ED" w14:textId="77777777" w:rsidR="00075364" w:rsidRPr="000320EB" w:rsidRDefault="00075364" w:rsidP="00075364">
            <w:pPr>
              <w:pStyle w:val="TableCell0-2"/>
              <w:rPr>
                <w:lang w:eastAsia="en-US"/>
              </w:rPr>
            </w:pPr>
          </w:p>
        </w:tc>
        <w:tc>
          <w:tcPr>
            <w:tcW w:w="907" w:type="dxa"/>
            <w:tcBorders>
              <w:top w:val="nil"/>
              <w:left w:val="nil"/>
              <w:right w:val="nil"/>
            </w:tcBorders>
            <w:shd w:val="clear" w:color="auto" w:fill="auto"/>
            <w:noWrap/>
          </w:tcPr>
          <w:p w14:paraId="17D85A4A" w14:textId="77777777" w:rsidR="00075364" w:rsidRPr="000320EB" w:rsidRDefault="00075364" w:rsidP="00AC23C4">
            <w:pPr>
              <w:pStyle w:val="TableCell0-2"/>
              <w:ind w:right="113"/>
              <w:jc w:val="right"/>
              <w:rPr>
                <w:lang w:eastAsia="en-US"/>
              </w:rPr>
            </w:pPr>
            <w:r w:rsidRPr="000320EB">
              <w:rPr>
                <w:lang w:eastAsia="en-US"/>
              </w:rPr>
              <w:t>26.6%</w:t>
            </w:r>
          </w:p>
        </w:tc>
        <w:tc>
          <w:tcPr>
            <w:tcW w:w="907" w:type="dxa"/>
            <w:tcBorders>
              <w:top w:val="nil"/>
              <w:left w:val="nil"/>
              <w:right w:val="nil"/>
            </w:tcBorders>
            <w:shd w:val="clear" w:color="auto" w:fill="auto"/>
            <w:noWrap/>
          </w:tcPr>
          <w:p w14:paraId="620C9994" w14:textId="77777777" w:rsidR="00075364" w:rsidRPr="000320EB" w:rsidRDefault="00075364" w:rsidP="00AC23C4">
            <w:pPr>
              <w:pStyle w:val="TableCell0-2"/>
              <w:ind w:right="113"/>
              <w:jc w:val="right"/>
              <w:rPr>
                <w:lang w:eastAsia="en-US"/>
              </w:rPr>
            </w:pPr>
            <w:r w:rsidRPr="000320EB">
              <w:rPr>
                <w:lang w:eastAsia="en-US"/>
              </w:rPr>
              <w:t>23.2%</w:t>
            </w:r>
          </w:p>
        </w:tc>
        <w:tc>
          <w:tcPr>
            <w:tcW w:w="907" w:type="dxa"/>
            <w:tcBorders>
              <w:top w:val="nil"/>
              <w:left w:val="nil"/>
              <w:right w:val="nil"/>
            </w:tcBorders>
            <w:shd w:val="clear" w:color="auto" w:fill="auto"/>
            <w:noWrap/>
          </w:tcPr>
          <w:p w14:paraId="186CC029" w14:textId="77777777" w:rsidR="00075364" w:rsidRPr="000320EB" w:rsidRDefault="00075364" w:rsidP="00AC23C4">
            <w:pPr>
              <w:pStyle w:val="TableCell0-2"/>
              <w:ind w:right="113"/>
              <w:jc w:val="right"/>
              <w:rPr>
                <w:lang w:eastAsia="en-US"/>
              </w:rPr>
            </w:pPr>
            <w:r w:rsidRPr="000320EB">
              <w:rPr>
                <w:lang w:eastAsia="en-US"/>
              </w:rPr>
              <w:t>7.9%</w:t>
            </w:r>
          </w:p>
        </w:tc>
        <w:tc>
          <w:tcPr>
            <w:tcW w:w="1021" w:type="dxa"/>
            <w:tcBorders>
              <w:top w:val="nil"/>
              <w:left w:val="nil"/>
              <w:right w:val="nil"/>
            </w:tcBorders>
            <w:shd w:val="clear" w:color="auto" w:fill="auto"/>
            <w:noWrap/>
          </w:tcPr>
          <w:p w14:paraId="1F14AA95" w14:textId="77777777" w:rsidR="00075364" w:rsidRPr="000320EB" w:rsidRDefault="00075364" w:rsidP="00AC23C4">
            <w:pPr>
              <w:pStyle w:val="TableCell0-2"/>
              <w:ind w:right="113"/>
              <w:jc w:val="right"/>
              <w:rPr>
                <w:lang w:eastAsia="en-US"/>
              </w:rPr>
            </w:pPr>
            <w:r w:rsidRPr="000320EB">
              <w:rPr>
                <w:lang w:eastAsia="en-US"/>
              </w:rPr>
              <w:t>42.4%</w:t>
            </w:r>
          </w:p>
        </w:tc>
        <w:tc>
          <w:tcPr>
            <w:tcW w:w="907" w:type="dxa"/>
            <w:tcBorders>
              <w:top w:val="nil"/>
              <w:left w:val="nil"/>
              <w:right w:val="nil"/>
            </w:tcBorders>
            <w:shd w:val="clear" w:color="auto" w:fill="auto"/>
            <w:noWrap/>
          </w:tcPr>
          <w:p w14:paraId="76E0C6C1" w14:textId="77777777" w:rsidR="00075364" w:rsidRPr="000320EB" w:rsidRDefault="00075364" w:rsidP="00AC23C4">
            <w:pPr>
              <w:pStyle w:val="TableCell0-2"/>
              <w:ind w:right="113"/>
              <w:jc w:val="right"/>
            </w:pPr>
            <w:r w:rsidRPr="000320EB">
              <w:t>100%</w:t>
            </w:r>
          </w:p>
        </w:tc>
      </w:tr>
    </w:tbl>
    <w:p w14:paraId="345B8EBB" w14:textId="5B54E744" w:rsidR="00075364" w:rsidRDefault="00075364" w:rsidP="00EB2F99">
      <w:pPr>
        <w:pStyle w:val="Body0000after05before"/>
        <w:rPr>
          <w:szCs w:val="20"/>
          <w:lang w:eastAsia="en-US"/>
        </w:rPr>
      </w:pPr>
      <w:r>
        <w:t xml:space="preserve">This tendency </w:t>
      </w:r>
      <w:r w:rsidRPr="000320EB">
        <w:t xml:space="preserve">for pronominal </w:t>
      </w:r>
      <w:r w:rsidR="006123B9" w:rsidRPr="000102E8">
        <w:t>Rs</w:t>
      </w:r>
      <w:r w:rsidR="006123B9">
        <w:t xml:space="preserve"> </w:t>
      </w:r>
      <w:r>
        <w:t>to occur in double</w:t>
      </w:r>
      <w:r w:rsidRPr="000320EB">
        <w:t xml:space="preserve">-object constructions, </w:t>
      </w:r>
      <w:r>
        <w:t xml:space="preserve">while </w:t>
      </w:r>
      <w:r w:rsidRPr="000320EB">
        <w:t xml:space="preserve">nominal </w:t>
      </w:r>
      <w:r w:rsidR="006123B9" w:rsidRPr="000102E8">
        <w:t>Rs</w:t>
      </w:r>
      <w:r w:rsidR="006123B9">
        <w:t xml:space="preserve"> </w:t>
      </w:r>
      <w:r>
        <w:t xml:space="preserve">are </w:t>
      </w:r>
      <w:r w:rsidRPr="000320EB">
        <w:t xml:space="preserve">more often </w:t>
      </w:r>
      <w:r>
        <w:t xml:space="preserve">used </w:t>
      </w:r>
      <w:r w:rsidRPr="000320EB">
        <w:t xml:space="preserve">in </w:t>
      </w:r>
      <w:r>
        <w:t xml:space="preserve">R-type oblique </w:t>
      </w:r>
      <w:r w:rsidRPr="000320EB">
        <w:t>constructions</w:t>
      </w:r>
      <w:r>
        <w:t xml:space="preserve"> is in line with </w:t>
      </w:r>
      <w:r w:rsidR="00BA6215">
        <w:rPr>
          <w:rStyle w:val="Citation"/>
        </w:rPr>
        <w:fldChar w:fldCharType="begin"/>
      </w:r>
      <w:r w:rsidR="003A5B20">
        <w:rPr>
          <w:rStyle w:val="Citation"/>
        </w:rPr>
        <w:instrText>ADDIN CITAVI.PLACEHOLDER f009c40d-8f60-4bd6-8060-eba485f25d5f PFBsYWNlaG9sZGVyPg0KICA8QWRkSW5WZXJzaW9uPjUuMi4wLjg8L0FkZEluVmVyc2lvbj4NCiAgPElkPmYwMDljNDBkLThmNjAtNGJkNi04MDYwLWViYTQ4NWYyNWQ1ZjwvSWQ+DQogIDxFbnRyaWVzPg0KICAgIDxFbnRyeT4NCiAgICAgIDxJZD40ODdiMDFlNC02NzgwLTRiM2QtOTYyMC05YmE4NzUwZDQ2NTE8L0lkPg0KICAgICAgPE5vUGFyPnRydWU8L05vUGFyPg0KICAgICAgPFBlcnNvbk9ubHk+dHJ1ZTwvUGVyc29uT25seT4NCiAgICAgIDxSZWZlcmVuY2VJZD5mNTg0ZGRjNS02OTQyLTQ3MWQtODBlMy04NWMyYWIyZTAxZGY8L1JlZmVyZW5jZUlk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1hcnRpbjwvRmlyc3ROYW1lPg0KICAgICAgICAgICAgPExhc3ROYW1lPkhhc3BlbG1hdGg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BA6215">
        <w:rPr>
          <w:rStyle w:val="Citation"/>
        </w:rPr>
        <w:fldChar w:fldCharType="separate"/>
      </w:r>
      <w:bookmarkStart w:id="4482" w:name="_CTVP001f009c40d8f604bd68060eba485f25d5f"/>
      <w:r w:rsidR="0092006B">
        <w:rPr>
          <w:rStyle w:val="Citation"/>
        </w:rPr>
        <w:t>Haspelmath</w:t>
      </w:r>
      <w:bookmarkEnd w:id="4482"/>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f7eb17c3-0f06-4bfd-89e7-396680207032 PFBsYWNlaG9sZGVyPg0KICA8QWRkSW5WZXJzaW9uPjUuMi4wLjg8L0FkZEluVmVyc2lvbj4NCiAgPElkPmY3ZWIxN2MzLTBmMDYtNGJmZC04OWU3LTM5NjY4MDIwNzAzMjwvSWQ+DQogIDxFbnRyaWVzPg0KICAgIDxFbnRyeT4NCiAgICAgIDxJZD4xMGM0M2ZiZi04NjNlLTQ3MDAtYTVmYi0zOTk4M2ZkOGM1ZDc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mVmZXJlbmNlSWQ+ZjU4NGRkYzUtNjk0Mi00NzFkLTgwZTMtODVjMmFiMmUwMWRmPC9SZWZlcmVuY2VJZD4NCiAgICAgIDxZZWFyT25seT50cnVlPC9ZZWFyT25seT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I6IDg0KTwvVGV4dD4NCiAgICA8L1RleHRVbml0Pg0KICA8L1RleHRVbml0cz4NCjwvUGxhY2Vob2xkZXI+</w:instrText>
      </w:r>
      <w:r w:rsidR="00BA6215">
        <w:rPr>
          <w:rStyle w:val="Citation"/>
        </w:rPr>
        <w:fldChar w:fldCharType="separate"/>
      </w:r>
      <w:bookmarkStart w:id="4483" w:name="_CTVP001f7eb17c30f064bfd89e7396680207032"/>
      <w:r w:rsidR="0092006B">
        <w:rPr>
          <w:rStyle w:val="Citation"/>
        </w:rPr>
        <w:t>(2007b: 84)</w:t>
      </w:r>
      <w:bookmarkEnd w:id="4483"/>
      <w:r w:rsidR="00BA6215">
        <w:rPr>
          <w:rStyle w:val="Citation"/>
        </w:rPr>
        <w:fldChar w:fldCharType="end"/>
      </w:r>
      <w:r w:rsidRPr="000320EB">
        <w:t xml:space="preserve"> scale</w:t>
      </w:r>
      <w:r w:rsidR="00861A12">
        <w:t xml:space="preserve"> for differential R marking</w:t>
      </w:r>
      <w:r w:rsidR="00EB2F99">
        <w:t>, presented above</w:t>
      </w:r>
      <w:r>
        <w:t xml:space="preserve">. As mentioned, this scale suggests that speakers favor a </w:t>
      </w:r>
      <w:r w:rsidRPr="000320EB">
        <w:rPr>
          <w:szCs w:val="20"/>
          <w:lang w:eastAsia="en-US"/>
        </w:rPr>
        <w:t>double-object construction</w:t>
      </w:r>
      <w:r>
        <w:rPr>
          <w:szCs w:val="20"/>
          <w:lang w:eastAsia="en-US"/>
        </w:rPr>
        <w:t xml:space="preserve"> </w:t>
      </w:r>
      <w:r w:rsidRPr="000320EB">
        <w:rPr>
          <w:szCs w:val="20"/>
          <w:lang w:eastAsia="en-US"/>
        </w:rPr>
        <w:t xml:space="preserve">when the </w:t>
      </w:r>
      <w:r w:rsidR="006123B9" w:rsidRPr="000102E8">
        <w:t>R</w:t>
      </w:r>
      <w:r w:rsidR="006123B9" w:rsidRPr="000320EB">
        <w:rPr>
          <w:szCs w:val="20"/>
          <w:lang w:eastAsia="en-US"/>
        </w:rPr>
        <w:t xml:space="preserve"> </w:t>
      </w:r>
      <w:r w:rsidRPr="000320EB">
        <w:rPr>
          <w:szCs w:val="20"/>
          <w:lang w:eastAsia="en-US"/>
        </w:rPr>
        <w:t xml:space="preserve">is more salient than the </w:t>
      </w:r>
      <w:r w:rsidR="006123B9">
        <w:rPr>
          <w:szCs w:val="20"/>
          <w:lang w:eastAsia="en-US"/>
        </w:rPr>
        <w:t>T</w:t>
      </w:r>
      <w:r>
        <w:t xml:space="preserve">, a preference that applies especially to pronominal </w:t>
      </w:r>
      <w:r w:rsidR="006123B9" w:rsidRPr="000102E8">
        <w:t>Rs</w:t>
      </w:r>
      <w:r w:rsidRPr="00DE01B6">
        <w:t>.</w:t>
      </w:r>
      <w:r>
        <w:t xml:space="preserve"> Otherwise, speakers favor an </w:t>
      </w:r>
      <w:r>
        <w:rPr>
          <w:szCs w:val="20"/>
          <w:lang w:eastAsia="en-US"/>
        </w:rPr>
        <w:t>oblique construction.</w:t>
      </w:r>
    </w:p>
    <w:p w14:paraId="377F5BEC" w14:textId="26392BF4" w:rsidR="00075364" w:rsidRDefault="00075364" w:rsidP="00075364">
      <w:pPr>
        <w:pStyle w:val="Body0500after"/>
      </w:pPr>
      <w:r w:rsidRPr="000320EB">
        <w:t xml:space="preserve">There is one exception, </w:t>
      </w:r>
      <w:r>
        <w:t>though</w:t>
      </w:r>
      <w:r w:rsidRPr="000320EB">
        <w:t xml:space="preserve">. When speakers want to </w:t>
      </w:r>
      <w:r>
        <w:t xml:space="preserve">signal </w:t>
      </w:r>
      <w:r w:rsidRPr="000320EB">
        <w:t xml:space="preserve">that a pronominal </w:t>
      </w:r>
      <w:r w:rsidR="006123B9">
        <w:t xml:space="preserve">R </w:t>
      </w:r>
      <w:r w:rsidRPr="000320EB">
        <w:t xml:space="preserve">is also the </w:t>
      </w:r>
      <w:r w:rsidRPr="006123B9">
        <w:t>beneficiary</w:t>
      </w:r>
      <w:r w:rsidRPr="000320EB">
        <w:t xml:space="preserve"> o</w:t>
      </w:r>
      <w:r>
        <w:t>f the transfer, they encode this</w:t>
      </w:r>
      <w:r w:rsidRPr="000320EB">
        <w:t xml:space="preserve"> </w:t>
      </w:r>
      <w:r w:rsidR="006123B9">
        <w:t xml:space="preserve">R </w:t>
      </w:r>
      <w:r w:rsidRPr="000320EB">
        <w:t xml:space="preserve">as an R-type oblique, </w:t>
      </w:r>
      <w:r w:rsidR="006123B9">
        <w:t xml:space="preserve">which is </w:t>
      </w:r>
      <w:r w:rsidRPr="000320EB">
        <w:t xml:space="preserve">introduced with benefactive </w:t>
      </w:r>
      <w:r w:rsidRPr="000320EB">
        <w:rPr>
          <w:rStyle w:val="ChItalBold"/>
        </w:rPr>
        <w:t>buat</w:t>
      </w:r>
      <w:r w:rsidRPr="000320EB">
        <w:t xml:space="preserve"> </w:t>
      </w:r>
      <w:r w:rsidR="00B7093A">
        <w:t>‘</w:t>
      </w:r>
      <w:r w:rsidRPr="000320EB">
        <w:t>for</w:t>
      </w:r>
      <w:r w:rsidR="00B7093A">
        <w:t>’</w:t>
      </w:r>
      <w:r w:rsidRPr="000320EB">
        <w:t xml:space="preserve"> or </w:t>
      </w:r>
      <w:r w:rsidRPr="000320EB">
        <w:rPr>
          <w:rStyle w:val="ChItalBold"/>
        </w:rPr>
        <w:t>untuk</w:t>
      </w:r>
      <w:r w:rsidRPr="000320EB">
        <w:t xml:space="preserve"> </w:t>
      </w:r>
      <w:r w:rsidR="00B7093A">
        <w:t>‘</w:t>
      </w:r>
      <w:r w:rsidRPr="000320EB">
        <w:t>for</w:t>
      </w:r>
      <w:r w:rsidR="00B7093A">
        <w:t>’</w:t>
      </w:r>
      <w:r w:rsidRPr="000320EB">
        <w:t xml:space="preserve"> (both prepositions </w:t>
      </w:r>
      <w:r w:rsidR="006123B9">
        <w:t xml:space="preserve">and their semantics </w:t>
      </w:r>
      <w:r w:rsidRPr="000320EB">
        <w:t>are discussed in §</w:t>
      </w:r>
      <w:r w:rsidR="00AB23F3">
        <w:fldChar w:fldCharType="begin"/>
      </w:r>
      <w:r w:rsidR="00AB23F3">
        <w:instrText xml:space="preserve"> REF _Ref320188450 \w \h </w:instrText>
      </w:r>
      <w:r w:rsidR="00AB23F3">
        <w:fldChar w:fldCharType="separate"/>
      </w:r>
      <w:r w:rsidR="00154D81">
        <w:rPr>
          <w:cs/>
        </w:rPr>
        <w:t>‎</w:t>
      </w:r>
      <w:r w:rsidR="00154D81">
        <w:t>10.2</w:t>
      </w:r>
      <w:r w:rsidR="00AB23F3">
        <w:fldChar w:fldCharType="end"/>
      </w:r>
      <w:r w:rsidRPr="000320EB">
        <w:t xml:space="preserve">). This benefactive marking </w:t>
      </w:r>
      <w:r w:rsidR="006123B9">
        <w:t xml:space="preserve">of the R </w:t>
      </w:r>
      <w:r w:rsidRPr="000320EB">
        <w:t xml:space="preserve">is </w:t>
      </w:r>
      <w:r>
        <w:t xml:space="preserve">not </w:t>
      </w:r>
      <w:r w:rsidRPr="000320EB">
        <w:t xml:space="preserve">possible </w:t>
      </w:r>
      <w:r>
        <w:t>in double</w:t>
      </w:r>
      <w:r w:rsidRPr="000320EB">
        <w:t xml:space="preserve">-object constructions. </w:t>
      </w:r>
      <w:r>
        <w:t xml:space="preserve">Hence, </w:t>
      </w:r>
      <w:r w:rsidRPr="000320EB">
        <w:t xml:space="preserve">speakers have to use an </w:t>
      </w:r>
      <w:r>
        <w:t xml:space="preserve">R-type oblique </w:t>
      </w:r>
      <w:r w:rsidRPr="000320EB">
        <w:t>construction</w:t>
      </w:r>
      <w:r>
        <w:t>;</w:t>
      </w:r>
      <w:r w:rsidRPr="000320EB">
        <w:t xml:space="preserve"> </w:t>
      </w:r>
      <w:r>
        <w:t xml:space="preserve">this applies to </w:t>
      </w:r>
      <w:r w:rsidRPr="000320EB">
        <w:t xml:space="preserve">13 pronominal </w:t>
      </w:r>
      <w:r w:rsidR="006123B9" w:rsidRPr="000102E8">
        <w:t>Rs</w:t>
      </w:r>
      <w:r w:rsidR="006123B9" w:rsidRPr="000320EB">
        <w:t xml:space="preserve"> </w:t>
      </w:r>
      <w:r w:rsidRPr="000320EB">
        <w:t>in the corpus</w:t>
      </w:r>
      <w:r>
        <w:t xml:space="preserve"> occurring in R-type oblique </w:t>
      </w:r>
      <w:r w:rsidRPr="000320EB">
        <w:t xml:space="preserve">constructions. In nine of </w:t>
      </w:r>
      <w:r>
        <w:t xml:space="preserve">them </w:t>
      </w:r>
      <w:r w:rsidRPr="000320EB">
        <w:t xml:space="preserve">(70%), the oblique is introduced with </w:t>
      </w:r>
      <w:r>
        <w:t xml:space="preserve">a </w:t>
      </w:r>
      <w:r w:rsidRPr="000320EB">
        <w:t>benefactive preposition.</w:t>
      </w:r>
    </w:p>
    <w:p w14:paraId="2BF64B38" w14:textId="77777777" w:rsidR="00075364" w:rsidRDefault="00075364" w:rsidP="00075364">
      <w:pPr>
        <w:pStyle w:val="Body0500after"/>
      </w:pPr>
      <w:r>
        <w:t xml:space="preserve">As already discussed, however, Papuan Malay disfavors constructions </w:t>
      </w:r>
      <w:r w:rsidRPr="000320EB">
        <w:t xml:space="preserve">in which </w:t>
      </w:r>
      <w:r w:rsidRPr="006123B9">
        <w:t xml:space="preserve">the </w:t>
      </w:r>
      <w:r w:rsidR="006123B9" w:rsidRPr="006123B9">
        <w:t xml:space="preserve">R and T </w:t>
      </w:r>
      <w:r w:rsidRPr="006123B9">
        <w:t>arguments</w:t>
      </w:r>
      <w:r w:rsidRPr="000320EB">
        <w:t xml:space="preserve"> are </w:t>
      </w:r>
      <w:r w:rsidR="006123B9">
        <w:t xml:space="preserve">both </w:t>
      </w:r>
      <w:r w:rsidRPr="000320EB">
        <w:t>overtly mentioned.</w:t>
      </w:r>
      <w:r>
        <w:t xml:space="preserve"> Instead, </w:t>
      </w:r>
      <w:r w:rsidRPr="000320EB">
        <w:t xml:space="preserve">trivalent verbs </w:t>
      </w:r>
      <w:r>
        <w:t xml:space="preserve">usually </w:t>
      </w:r>
      <w:r w:rsidRPr="000320EB">
        <w:t xml:space="preserve">occur in clauses in which </w:t>
      </w:r>
      <w:r w:rsidRPr="00D56788">
        <w:t xml:space="preserve">the </w:t>
      </w:r>
      <w:r w:rsidR="00D56788" w:rsidRPr="00D56788">
        <w:t xml:space="preserve">R </w:t>
      </w:r>
      <w:r w:rsidRPr="00D56788">
        <w:t xml:space="preserve">and/or </w:t>
      </w:r>
      <w:r w:rsidR="00D56788" w:rsidRPr="00D56788">
        <w:t xml:space="preserve">T </w:t>
      </w:r>
      <w:r w:rsidRPr="00D56788">
        <w:t>arguments</w:t>
      </w:r>
      <w:r w:rsidRPr="000320EB">
        <w:t xml:space="preserve"> are elided (1,058/1,160 tokens – 91%</w:t>
      </w:r>
      <w:r>
        <w:t xml:space="preserve">; see </w:t>
      </w:r>
      <w:r w:rsidRPr="000320EB">
        <w:fldChar w:fldCharType="begin"/>
      </w:r>
      <w:r w:rsidRPr="000320EB">
        <w:instrText xml:space="preserve"> REF _Ref366829879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1</w:t>
      </w:r>
      <w:r w:rsidRPr="000320EB">
        <w:fldChar w:fldCharType="end"/>
      </w:r>
      <w:r w:rsidRPr="000320EB">
        <w:t xml:space="preserve">). </w:t>
      </w:r>
      <w:r>
        <w:t>Most often</w:t>
      </w:r>
      <w:r w:rsidRPr="000320EB">
        <w:t xml:space="preserve">, the </w:t>
      </w:r>
      <w:r>
        <w:t xml:space="preserve">more salient </w:t>
      </w:r>
      <w:r w:rsidR="00D56788">
        <w:t xml:space="preserve">R </w:t>
      </w:r>
      <w:r w:rsidRPr="000320EB">
        <w:t xml:space="preserve">is omitted </w:t>
      </w:r>
      <w:r>
        <w:t xml:space="preserve">while </w:t>
      </w:r>
      <w:r w:rsidRPr="000320EB">
        <w:t xml:space="preserve">the </w:t>
      </w:r>
      <w:r>
        <w:t xml:space="preserve">less salient </w:t>
      </w:r>
      <w:r w:rsidR="00D56788">
        <w:t xml:space="preserve">T </w:t>
      </w:r>
      <w:r w:rsidRPr="000320EB">
        <w:t xml:space="preserve">is retained (601/1,058 tokens – 57%), as shown in </w:t>
      </w:r>
      <w:r w:rsidRPr="000320EB">
        <w:fldChar w:fldCharType="begin"/>
      </w:r>
      <w:r w:rsidRPr="000320EB">
        <w:instrText xml:space="preserve"> REF _Ref366829881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3</w:t>
      </w:r>
      <w:r w:rsidRPr="000320EB">
        <w:fldChar w:fldCharType="end"/>
      </w:r>
      <w:r w:rsidRPr="000320EB">
        <w:t xml:space="preserve">. Clauses in which the </w:t>
      </w:r>
      <w:r w:rsidR="00D56788">
        <w:t xml:space="preserve">R and the T </w:t>
      </w:r>
      <w:r w:rsidRPr="000320EB">
        <w:t xml:space="preserve">are </w:t>
      </w:r>
      <w:r>
        <w:t xml:space="preserve">both </w:t>
      </w:r>
      <w:r w:rsidRPr="000320EB">
        <w:t xml:space="preserve">elided </w:t>
      </w:r>
      <w:r>
        <w:t xml:space="preserve">at the same time </w:t>
      </w:r>
      <w:r w:rsidRPr="000320EB">
        <w:t xml:space="preserve">are also rather common (382/1,058 tokens – 36%). Only rarely, the </w:t>
      </w:r>
      <w:r w:rsidR="00D56788">
        <w:t xml:space="preserve">T </w:t>
      </w:r>
      <w:r w:rsidRPr="000320EB">
        <w:t xml:space="preserve">is omitted </w:t>
      </w:r>
      <w:r>
        <w:t xml:space="preserve">while </w:t>
      </w:r>
      <w:r w:rsidRPr="000320EB">
        <w:t xml:space="preserve">the </w:t>
      </w:r>
      <w:r w:rsidR="00D56788">
        <w:t xml:space="preserve">R </w:t>
      </w:r>
      <w:r>
        <w:t>is retained (75/1,058 tokens – 7%).</w:t>
      </w:r>
    </w:p>
    <w:p w14:paraId="22B07F0F" w14:textId="77777777" w:rsidR="00075364" w:rsidRPr="000320EB" w:rsidRDefault="00D56788" w:rsidP="00680900">
      <w:pPr>
        <w:pStyle w:val="Body0505after"/>
      </w:pPr>
      <w:r w:rsidRPr="00D56788">
        <w:t>Ret</w:t>
      </w:r>
      <w:r>
        <w:t xml:space="preserve">ention of the R </w:t>
      </w:r>
      <w:r w:rsidR="00075364">
        <w:t xml:space="preserve">most often </w:t>
      </w:r>
      <w:r w:rsidR="002C5578">
        <w:t xml:space="preserve">affects </w:t>
      </w:r>
      <w:r w:rsidR="00075364">
        <w:t xml:space="preserve">nominal </w:t>
      </w:r>
      <w:r w:rsidRPr="000102E8">
        <w:t>Rs</w:t>
      </w:r>
      <w:r>
        <w:t xml:space="preserve"> </w:t>
      </w:r>
      <w:r w:rsidR="00075364">
        <w:t>(</w:t>
      </w:r>
      <w:r w:rsidR="00075364" w:rsidRPr="0099608C">
        <w:rPr>
          <w:rStyle w:val="ChSmallCaps"/>
        </w:rPr>
        <w:t>nom</w:t>
      </w:r>
      <w:r w:rsidR="00075364" w:rsidRPr="000320EB">
        <w:rPr>
          <w:lang w:eastAsia="en-US"/>
        </w:rPr>
        <w:t>-R</w:t>
      </w:r>
      <w:r w:rsidR="00075364">
        <w:t xml:space="preserve">) </w:t>
      </w:r>
      <w:r w:rsidR="00075364" w:rsidRPr="000320EB">
        <w:t>(56/75 tokens – 75%)</w:t>
      </w:r>
      <w:r w:rsidR="00075364">
        <w:t xml:space="preserve">; most of them are </w:t>
      </w:r>
      <w:r w:rsidR="00075364" w:rsidRPr="000320EB">
        <w:t xml:space="preserve">encoded as </w:t>
      </w:r>
      <w:r w:rsidR="00075364">
        <w:t xml:space="preserve">R-type obliques </w:t>
      </w:r>
      <w:r w:rsidR="00075364" w:rsidRPr="000320EB">
        <w:t>(39/</w:t>
      </w:r>
      <w:r w:rsidR="00075364">
        <w:t>56</w:t>
      </w:r>
      <w:r w:rsidR="00075364" w:rsidRPr="000320EB">
        <w:t xml:space="preserve"> tokens – </w:t>
      </w:r>
      <w:r w:rsidR="00075364">
        <w:t>70</w:t>
      </w:r>
      <w:r w:rsidR="00075364" w:rsidRPr="000320EB">
        <w:t xml:space="preserve">%). </w:t>
      </w:r>
      <w:r w:rsidR="00075364">
        <w:t xml:space="preserve">Retention of </w:t>
      </w:r>
      <w:r w:rsidR="00075364" w:rsidRPr="000320EB">
        <w:t xml:space="preserve">pronominal </w:t>
      </w:r>
      <w:r w:rsidRPr="00D56788">
        <w:t>Rs</w:t>
      </w:r>
      <w:r>
        <w:t xml:space="preserve"> </w:t>
      </w:r>
      <w:r w:rsidR="00075364">
        <w:t>(</w:t>
      </w:r>
      <w:r w:rsidR="00075364" w:rsidRPr="0099608C">
        <w:rPr>
          <w:rStyle w:val="ChSmallCaps"/>
        </w:rPr>
        <w:t>pro</w:t>
      </w:r>
      <w:r w:rsidR="00075364" w:rsidRPr="000320EB">
        <w:rPr>
          <w:lang w:eastAsia="en-US"/>
        </w:rPr>
        <w:t>-R</w:t>
      </w:r>
      <w:r w:rsidR="00075364">
        <w:t>),</w:t>
      </w:r>
      <w:r w:rsidR="00075364" w:rsidRPr="000320EB">
        <w:t xml:space="preserve"> which are more salient than nominal ones, </w:t>
      </w:r>
      <w:r w:rsidR="00075364">
        <w:t xml:space="preserve">is much </w:t>
      </w:r>
      <w:r w:rsidR="00075364" w:rsidRPr="000320EB">
        <w:t xml:space="preserve">less </w:t>
      </w:r>
      <w:r w:rsidR="00075364">
        <w:t>frequent</w:t>
      </w:r>
      <w:r w:rsidR="00075364" w:rsidRPr="000320EB">
        <w:t xml:space="preserve"> (19/75 tokens – 25%). </w:t>
      </w:r>
      <w:r w:rsidR="00075364">
        <w:t xml:space="preserve">In light of </w:t>
      </w:r>
      <w:r w:rsidR="00075364" w:rsidRPr="000320EB">
        <w:t xml:space="preserve">the data </w:t>
      </w:r>
      <w:r w:rsidR="00075364">
        <w:t xml:space="preserve">given </w:t>
      </w:r>
      <w:r w:rsidR="00075364" w:rsidRPr="000320EB">
        <w:t xml:space="preserve">in </w:t>
      </w:r>
      <w:r w:rsidR="00075364" w:rsidRPr="000320EB">
        <w:fldChar w:fldCharType="begin"/>
      </w:r>
      <w:r w:rsidR="00075364" w:rsidRPr="000320EB">
        <w:instrText xml:space="preserve"> REF _Ref366829880 \h </w:instrText>
      </w:r>
      <w:r w:rsidR="00075364">
        <w:instrText xml:space="preserve"> \* MERGEFORMAT </w:instrText>
      </w:r>
      <w:r w:rsidR="00075364" w:rsidRPr="000320EB">
        <w:fldChar w:fldCharType="separate"/>
      </w:r>
      <w:r w:rsidR="00154D81" w:rsidRPr="000320EB">
        <w:t xml:space="preserve">Table </w:t>
      </w:r>
      <w:r w:rsidR="00154D81">
        <w:rPr>
          <w:noProof/>
          <w:cs/>
        </w:rPr>
        <w:t>‎</w:t>
      </w:r>
      <w:r w:rsidR="00154D81">
        <w:rPr>
          <w:noProof/>
        </w:rPr>
        <w:t>11.2</w:t>
      </w:r>
      <w:r w:rsidR="00075364" w:rsidRPr="000320EB">
        <w:fldChar w:fldCharType="end"/>
      </w:r>
      <w:r w:rsidR="00075364" w:rsidRPr="000320EB">
        <w:t xml:space="preserve">, one would expect the 19 pronominal </w:t>
      </w:r>
      <w:r w:rsidRPr="000102E8">
        <w:t>Rs</w:t>
      </w:r>
      <w:r w:rsidRPr="000320EB">
        <w:t xml:space="preserve"> </w:t>
      </w:r>
      <w:r w:rsidR="00075364" w:rsidRPr="000320EB">
        <w:t xml:space="preserve">to be encoded as direct </w:t>
      </w:r>
      <w:r w:rsidR="00075364">
        <w:t xml:space="preserve">objects </w:t>
      </w:r>
      <w:r w:rsidR="00075364" w:rsidRPr="000320EB">
        <w:t xml:space="preserve">rather than as </w:t>
      </w:r>
      <w:r w:rsidR="00075364">
        <w:t>R-type obliques</w:t>
      </w:r>
      <w:r w:rsidR="00075364" w:rsidRPr="000320EB">
        <w:t xml:space="preserve">. As shown in </w:t>
      </w:r>
      <w:r w:rsidR="00075364" w:rsidRPr="000320EB">
        <w:fldChar w:fldCharType="begin"/>
      </w:r>
      <w:r w:rsidR="00075364" w:rsidRPr="000320EB">
        <w:instrText xml:space="preserve"> REF _Ref366829881 \h </w:instrText>
      </w:r>
      <w:r w:rsidR="00075364">
        <w:instrText xml:space="preserve"> \* MERGEFORMAT </w:instrText>
      </w:r>
      <w:r w:rsidR="00075364" w:rsidRPr="000320EB">
        <w:fldChar w:fldCharType="separate"/>
      </w:r>
      <w:r w:rsidR="00154D81" w:rsidRPr="000320EB">
        <w:t xml:space="preserve">Table </w:t>
      </w:r>
      <w:r w:rsidR="00154D81">
        <w:rPr>
          <w:noProof/>
          <w:cs/>
        </w:rPr>
        <w:t>‎</w:t>
      </w:r>
      <w:r w:rsidR="00154D81">
        <w:rPr>
          <w:noProof/>
        </w:rPr>
        <w:t>11.3</w:t>
      </w:r>
      <w:r w:rsidR="00075364" w:rsidRPr="000320EB">
        <w:fldChar w:fldCharType="end"/>
      </w:r>
      <w:r w:rsidR="00075364" w:rsidRPr="000320EB">
        <w:t xml:space="preserve">, </w:t>
      </w:r>
      <w:r w:rsidR="00075364">
        <w:t>however</w:t>
      </w:r>
      <w:r w:rsidR="00075364" w:rsidRPr="000320EB">
        <w:t xml:space="preserve">, ten of the 19 pronominal </w:t>
      </w:r>
      <w:r w:rsidRPr="000102E8">
        <w:t>Rs</w:t>
      </w:r>
      <w:r w:rsidRPr="000320EB">
        <w:t xml:space="preserve"> </w:t>
      </w:r>
      <w:r w:rsidR="00075364" w:rsidRPr="000320EB">
        <w:t xml:space="preserve">are encoded as </w:t>
      </w:r>
      <w:r w:rsidR="00075364">
        <w:t xml:space="preserve">R-type obliques </w:t>
      </w:r>
      <w:r w:rsidR="00075364" w:rsidRPr="000320EB">
        <w:t>(53%). Again, this has to do with the</w:t>
      </w:r>
      <w:r w:rsidR="00075364">
        <w:t>ir</w:t>
      </w:r>
      <w:r w:rsidR="00075364" w:rsidRPr="000320EB">
        <w:t xml:space="preserve"> marking as benefactive </w:t>
      </w:r>
      <w:r w:rsidRPr="000102E8">
        <w:t>Rs</w:t>
      </w:r>
      <w:r w:rsidR="00075364" w:rsidRPr="000320EB">
        <w:t xml:space="preserve">: seven of the </w:t>
      </w:r>
      <w:r w:rsidR="00075364">
        <w:t xml:space="preserve">ten </w:t>
      </w:r>
      <w:r w:rsidR="00075364" w:rsidRPr="000320EB">
        <w:t xml:space="preserve">pronominal </w:t>
      </w:r>
      <w:r w:rsidRPr="000102E8">
        <w:t>Rs</w:t>
      </w:r>
      <w:r w:rsidRPr="000320EB">
        <w:t xml:space="preserve"> </w:t>
      </w:r>
      <w:r w:rsidR="00075364" w:rsidRPr="000320EB">
        <w:t xml:space="preserve">are introduced with a benefactive preposition, similar to the 13 pronominal R-type obliques listed in </w:t>
      </w:r>
      <w:r w:rsidR="00075364" w:rsidRPr="000320EB">
        <w:fldChar w:fldCharType="begin"/>
      </w:r>
      <w:r w:rsidR="00075364" w:rsidRPr="000320EB">
        <w:instrText xml:space="preserve"> REF _Ref366829880 \h </w:instrText>
      </w:r>
      <w:r w:rsidR="00075364">
        <w:instrText xml:space="preserve"> \* MERGEFORMAT </w:instrText>
      </w:r>
      <w:r w:rsidR="00075364" w:rsidRPr="000320EB">
        <w:fldChar w:fldCharType="separate"/>
      </w:r>
      <w:r w:rsidR="00154D81" w:rsidRPr="000320EB">
        <w:t xml:space="preserve">Table </w:t>
      </w:r>
      <w:r w:rsidR="00154D81">
        <w:rPr>
          <w:noProof/>
          <w:cs/>
        </w:rPr>
        <w:t>‎</w:t>
      </w:r>
      <w:r w:rsidR="00154D81">
        <w:rPr>
          <w:noProof/>
        </w:rPr>
        <w:t>11.2</w:t>
      </w:r>
      <w:r w:rsidR="00075364" w:rsidRPr="000320EB">
        <w:fldChar w:fldCharType="end"/>
      </w:r>
      <w:r w:rsidR="00075364" w:rsidRPr="000320EB">
        <w:t>.</w:t>
      </w:r>
    </w:p>
    <w:p w14:paraId="68072283" w14:textId="5FF46304" w:rsidR="00075364" w:rsidRPr="000320EB" w:rsidRDefault="00075364" w:rsidP="003D064A">
      <w:pPr>
        <w:pStyle w:val="Caption"/>
      </w:pPr>
      <w:bookmarkStart w:id="4484" w:name="_Ref366829881"/>
      <w:r w:rsidRPr="000320EB">
        <w:t xml:space="preserve">Table </w:t>
      </w:r>
      <w:fldSimple w:instr=" STYLEREF 1 \s ">
        <w:r w:rsidR="00154D81">
          <w:rPr>
            <w:noProof/>
            <w:cs/>
          </w:rPr>
          <w:t>‎</w:t>
        </w:r>
        <w:r w:rsidR="00154D81">
          <w:rPr>
            <w:noProof/>
          </w:rPr>
          <w:t>11</w:t>
        </w:r>
      </w:fldSimple>
      <w:r w:rsidR="00F207A1">
        <w:t>.</w:t>
      </w:r>
      <w:fldSimple w:instr=" SEQ Table \* ARABIC \s 1 ">
        <w:r w:rsidR="00154D81">
          <w:rPr>
            <w:noProof/>
          </w:rPr>
          <w:t>3</w:t>
        </w:r>
      </w:fldSimple>
      <w:bookmarkEnd w:id="4484"/>
      <w:r w:rsidRPr="000320EB">
        <w:t>:</w:t>
      </w:r>
      <w:r w:rsidRPr="000320EB">
        <w:tab/>
      </w:r>
      <w:bookmarkStart w:id="4485" w:name="_Ref366829869"/>
      <w:r w:rsidRPr="000320EB">
        <w:t>Distribution</w:t>
      </w:r>
      <w:r>
        <w:t>al preferences</w:t>
      </w:r>
      <w:r w:rsidRPr="000320EB">
        <w:t xml:space="preserve"> </w:t>
      </w:r>
      <w:r>
        <w:t xml:space="preserve">for </w:t>
      </w:r>
      <w:r w:rsidR="003D064A">
        <w:t>argument elision and retention</w:t>
      </w:r>
      <w:bookmarkEnd w:id="4485"/>
    </w:p>
    <w:tbl>
      <w:tblPr>
        <w:tblW w:w="6403" w:type="dxa"/>
        <w:tblInd w:w="1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60"/>
        <w:gridCol w:w="1134"/>
        <w:gridCol w:w="1134"/>
        <w:gridCol w:w="1134"/>
        <w:gridCol w:w="1134"/>
        <w:gridCol w:w="907"/>
      </w:tblGrid>
      <w:tr w:rsidR="00AC23C4" w:rsidRPr="000320EB" w14:paraId="46B36F4C" w14:textId="77777777" w:rsidTr="00B12109">
        <w:trPr>
          <w:tblHeader/>
        </w:trPr>
        <w:tc>
          <w:tcPr>
            <w:tcW w:w="960" w:type="dxa"/>
            <w:tcBorders>
              <w:top w:val="single" w:sz="4" w:space="0" w:color="auto"/>
              <w:left w:val="nil"/>
              <w:bottom w:val="single" w:sz="4" w:space="0" w:color="auto"/>
              <w:right w:val="nil"/>
            </w:tcBorders>
            <w:shd w:val="clear" w:color="auto" w:fill="auto"/>
            <w:noWrap/>
          </w:tcPr>
          <w:p w14:paraId="74C3E10A" w14:textId="77777777" w:rsidR="00075364" w:rsidRPr="000320EB" w:rsidRDefault="00075364" w:rsidP="00075364">
            <w:pPr>
              <w:pStyle w:val="TableHd"/>
            </w:pPr>
          </w:p>
        </w:tc>
        <w:tc>
          <w:tcPr>
            <w:tcW w:w="1134" w:type="dxa"/>
            <w:tcBorders>
              <w:top w:val="single" w:sz="4" w:space="0" w:color="auto"/>
              <w:left w:val="nil"/>
              <w:bottom w:val="single" w:sz="4" w:space="0" w:color="auto"/>
              <w:right w:val="nil"/>
            </w:tcBorders>
            <w:shd w:val="clear" w:color="auto" w:fill="auto"/>
            <w:noWrap/>
          </w:tcPr>
          <w:p w14:paraId="199D3A97" w14:textId="18A8E419" w:rsidR="00075364" w:rsidRPr="000320EB" w:rsidRDefault="00075364" w:rsidP="00075364">
            <w:pPr>
              <w:pStyle w:val="TableHd"/>
            </w:pPr>
            <w:r w:rsidRPr="000320EB">
              <w:t xml:space="preserve">R </w:t>
            </w:r>
            <w:r w:rsidR="003D064A">
              <w:rPr>
                <w:rStyle w:val="ChSmallCaps"/>
              </w:rPr>
              <w:t>el</w:t>
            </w:r>
            <w:r w:rsidR="003D064A" w:rsidRPr="003D064A">
              <w:rPr>
                <w:rStyle w:val="ChSmallCaps"/>
              </w:rPr>
              <w:t>s</w:t>
            </w:r>
            <w:r w:rsidR="003D064A">
              <w:br/>
              <w:t xml:space="preserve">T </w:t>
            </w:r>
            <w:r w:rsidR="003D064A" w:rsidRPr="003D064A">
              <w:rPr>
                <w:rStyle w:val="ChSmallCaps"/>
              </w:rPr>
              <w:t>ret</w:t>
            </w:r>
          </w:p>
        </w:tc>
        <w:tc>
          <w:tcPr>
            <w:tcW w:w="1134" w:type="dxa"/>
            <w:tcBorders>
              <w:top w:val="single" w:sz="4" w:space="0" w:color="auto"/>
              <w:left w:val="nil"/>
              <w:bottom w:val="single" w:sz="4" w:space="0" w:color="auto"/>
              <w:right w:val="nil"/>
            </w:tcBorders>
            <w:shd w:val="clear" w:color="auto" w:fill="auto"/>
            <w:noWrap/>
          </w:tcPr>
          <w:p w14:paraId="3FDD735E" w14:textId="7B48E0A2" w:rsidR="00075364" w:rsidRPr="000320EB" w:rsidRDefault="00075364" w:rsidP="00075364">
            <w:pPr>
              <w:pStyle w:val="TableHd"/>
            </w:pPr>
            <w:r w:rsidRPr="000320EB">
              <w:t xml:space="preserve">T </w:t>
            </w:r>
            <w:r w:rsidR="003D064A">
              <w:rPr>
                <w:rStyle w:val="ChSmallCaps"/>
              </w:rPr>
              <w:t>el</w:t>
            </w:r>
            <w:r w:rsidR="003D064A" w:rsidRPr="003D064A">
              <w:rPr>
                <w:rStyle w:val="ChSmallCaps"/>
              </w:rPr>
              <w:t>s</w:t>
            </w:r>
            <w:r w:rsidR="003D064A">
              <w:br/>
              <w:t xml:space="preserve">DO-R </w:t>
            </w:r>
            <w:r w:rsidR="003D064A" w:rsidRPr="003D064A">
              <w:rPr>
                <w:rStyle w:val="ChSmallCaps"/>
              </w:rPr>
              <w:t>ret</w:t>
            </w:r>
          </w:p>
        </w:tc>
        <w:tc>
          <w:tcPr>
            <w:tcW w:w="1134" w:type="dxa"/>
            <w:tcBorders>
              <w:top w:val="single" w:sz="4" w:space="0" w:color="auto"/>
              <w:left w:val="nil"/>
              <w:bottom w:val="single" w:sz="4" w:space="0" w:color="auto"/>
              <w:right w:val="nil"/>
            </w:tcBorders>
            <w:shd w:val="clear" w:color="auto" w:fill="auto"/>
            <w:noWrap/>
          </w:tcPr>
          <w:p w14:paraId="2D9FC60D" w14:textId="08EE642C" w:rsidR="00075364" w:rsidRPr="000320EB" w:rsidRDefault="00075364" w:rsidP="00075364">
            <w:pPr>
              <w:pStyle w:val="TableHd"/>
            </w:pPr>
            <w:r w:rsidRPr="000320EB">
              <w:t>T</w:t>
            </w:r>
            <w:r w:rsidR="003D064A">
              <w:t xml:space="preserve"> </w:t>
            </w:r>
            <w:r w:rsidR="003D064A">
              <w:rPr>
                <w:rStyle w:val="ChSmallCaps"/>
              </w:rPr>
              <w:t>el</w:t>
            </w:r>
            <w:r w:rsidR="003D064A" w:rsidRPr="003D064A">
              <w:rPr>
                <w:rStyle w:val="ChSmallCaps"/>
              </w:rPr>
              <w:t>s</w:t>
            </w:r>
            <w:r w:rsidRPr="000320EB">
              <w:br/>
              <w:t>O</w:t>
            </w:r>
            <w:r>
              <w:t>bl</w:t>
            </w:r>
            <w:r w:rsidR="00861A12">
              <w:t>.</w:t>
            </w:r>
            <w:r w:rsidR="003D064A">
              <w:t xml:space="preserve">-R </w:t>
            </w:r>
            <w:r w:rsidR="003D064A" w:rsidRPr="003D064A">
              <w:rPr>
                <w:rStyle w:val="ChSmallCaps"/>
              </w:rPr>
              <w:t>ret</w:t>
            </w:r>
          </w:p>
        </w:tc>
        <w:tc>
          <w:tcPr>
            <w:tcW w:w="1134" w:type="dxa"/>
            <w:tcBorders>
              <w:top w:val="single" w:sz="4" w:space="0" w:color="auto"/>
              <w:left w:val="nil"/>
              <w:bottom w:val="single" w:sz="4" w:space="0" w:color="auto"/>
              <w:right w:val="nil"/>
            </w:tcBorders>
            <w:shd w:val="clear" w:color="auto" w:fill="auto"/>
            <w:noWrap/>
          </w:tcPr>
          <w:p w14:paraId="657D9F96" w14:textId="62B3E2B5" w:rsidR="00075364" w:rsidRPr="000320EB" w:rsidRDefault="003D064A" w:rsidP="00075364">
            <w:pPr>
              <w:pStyle w:val="TableHd"/>
            </w:pPr>
            <w:r>
              <w:t xml:space="preserve">T </w:t>
            </w:r>
            <w:r>
              <w:rPr>
                <w:rStyle w:val="ChSmallCaps"/>
              </w:rPr>
              <w:t>el</w:t>
            </w:r>
            <w:r w:rsidRPr="003D064A">
              <w:rPr>
                <w:rStyle w:val="ChSmallCaps"/>
              </w:rPr>
              <w:t>s</w:t>
            </w:r>
            <w:r>
              <w:br/>
              <w:t xml:space="preserve">R </w:t>
            </w:r>
            <w:r>
              <w:rPr>
                <w:rStyle w:val="ChSmallCaps"/>
              </w:rPr>
              <w:t>el</w:t>
            </w:r>
            <w:r w:rsidRPr="003D064A">
              <w:rPr>
                <w:rStyle w:val="ChSmallCaps"/>
              </w:rPr>
              <w:t>s</w:t>
            </w:r>
          </w:p>
        </w:tc>
        <w:tc>
          <w:tcPr>
            <w:tcW w:w="907" w:type="dxa"/>
            <w:tcBorders>
              <w:top w:val="single" w:sz="4" w:space="0" w:color="auto"/>
              <w:left w:val="nil"/>
              <w:bottom w:val="single" w:sz="4" w:space="0" w:color="auto"/>
              <w:right w:val="nil"/>
            </w:tcBorders>
            <w:shd w:val="clear" w:color="auto" w:fill="auto"/>
            <w:noWrap/>
          </w:tcPr>
          <w:p w14:paraId="1F60268B" w14:textId="77777777" w:rsidR="00075364" w:rsidRPr="000320EB" w:rsidRDefault="00075364" w:rsidP="00075364">
            <w:pPr>
              <w:pStyle w:val="TableHd"/>
            </w:pPr>
            <w:r w:rsidRPr="000320EB">
              <w:t>Total</w:t>
            </w:r>
          </w:p>
        </w:tc>
      </w:tr>
      <w:tr w:rsidR="00075364" w:rsidRPr="000320EB" w14:paraId="59DAB16C" w14:textId="77777777" w:rsidTr="00B12109">
        <w:tc>
          <w:tcPr>
            <w:tcW w:w="6403" w:type="dxa"/>
            <w:gridSpan w:val="6"/>
            <w:tcBorders>
              <w:top w:val="single" w:sz="4" w:space="0" w:color="auto"/>
              <w:left w:val="nil"/>
              <w:bottom w:val="nil"/>
              <w:right w:val="nil"/>
            </w:tcBorders>
            <w:shd w:val="clear" w:color="auto" w:fill="auto"/>
            <w:noWrap/>
          </w:tcPr>
          <w:p w14:paraId="6CC1976A" w14:textId="77777777" w:rsidR="00075364" w:rsidRPr="000320EB" w:rsidRDefault="00075364" w:rsidP="00075364">
            <w:pPr>
              <w:pStyle w:val="TableCell2-2"/>
            </w:pPr>
            <w:r w:rsidRPr="000320EB">
              <w:t>Distribution of elided and retained arguments</w:t>
            </w:r>
          </w:p>
        </w:tc>
      </w:tr>
      <w:tr w:rsidR="00AC23C4" w:rsidRPr="000320EB" w14:paraId="1F76E041" w14:textId="77777777" w:rsidTr="00B12109">
        <w:tc>
          <w:tcPr>
            <w:tcW w:w="960" w:type="dxa"/>
            <w:tcBorders>
              <w:top w:val="single" w:sz="4" w:space="0" w:color="auto"/>
              <w:left w:val="nil"/>
              <w:bottom w:val="nil"/>
              <w:right w:val="nil"/>
            </w:tcBorders>
            <w:shd w:val="clear" w:color="auto" w:fill="auto"/>
            <w:noWrap/>
          </w:tcPr>
          <w:p w14:paraId="35D55613" w14:textId="77777777" w:rsidR="00075364" w:rsidRPr="000320EB" w:rsidRDefault="00075364" w:rsidP="00075364">
            <w:pPr>
              <w:pStyle w:val="TableCell2-0"/>
              <w:rPr>
                <w:lang w:eastAsia="en-US"/>
              </w:rPr>
            </w:pPr>
            <w:r w:rsidRPr="000320EB">
              <w:rPr>
                <w:lang w:eastAsia="en-US"/>
              </w:rPr>
              <w:t>Total</w:t>
            </w:r>
          </w:p>
        </w:tc>
        <w:tc>
          <w:tcPr>
            <w:tcW w:w="1134" w:type="dxa"/>
            <w:tcBorders>
              <w:top w:val="single" w:sz="4" w:space="0" w:color="auto"/>
              <w:left w:val="nil"/>
              <w:bottom w:val="nil"/>
              <w:right w:val="nil"/>
            </w:tcBorders>
            <w:shd w:val="clear" w:color="auto" w:fill="auto"/>
            <w:noWrap/>
          </w:tcPr>
          <w:p w14:paraId="5453E893" w14:textId="77777777" w:rsidR="00075364" w:rsidRPr="000320EB" w:rsidRDefault="00075364" w:rsidP="00AC23C4">
            <w:pPr>
              <w:pStyle w:val="TableCell2-0"/>
              <w:ind w:right="113"/>
              <w:jc w:val="right"/>
              <w:rPr>
                <w:lang w:eastAsia="en-US"/>
              </w:rPr>
            </w:pPr>
            <w:r w:rsidRPr="000320EB">
              <w:rPr>
                <w:lang w:eastAsia="en-US"/>
              </w:rPr>
              <w:t>601</w:t>
            </w:r>
          </w:p>
        </w:tc>
        <w:tc>
          <w:tcPr>
            <w:tcW w:w="1134" w:type="dxa"/>
            <w:tcBorders>
              <w:top w:val="single" w:sz="4" w:space="0" w:color="auto"/>
              <w:left w:val="nil"/>
              <w:bottom w:val="nil"/>
              <w:right w:val="nil"/>
            </w:tcBorders>
            <w:shd w:val="clear" w:color="auto" w:fill="auto"/>
            <w:noWrap/>
          </w:tcPr>
          <w:p w14:paraId="320E28CB" w14:textId="77777777" w:rsidR="00075364" w:rsidRPr="000320EB" w:rsidRDefault="00075364" w:rsidP="00AC23C4">
            <w:pPr>
              <w:pStyle w:val="TableCell2-0"/>
              <w:ind w:right="113"/>
              <w:jc w:val="right"/>
              <w:rPr>
                <w:lang w:eastAsia="en-US"/>
              </w:rPr>
            </w:pPr>
            <w:r w:rsidRPr="000320EB">
              <w:rPr>
                <w:lang w:eastAsia="en-US"/>
              </w:rPr>
              <w:t>26</w:t>
            </w:r>
          </w:p>
        </w:tc>
        <w:tc>
          <w:tcPr>
            <w:tcW w:w="1134" w:type="dxa"/>
            <w:tcBorders>
              <w:top w:val="single" w:sz="4" w:space="0" w:color="auto"/>
              <w:left w:val="nil"/>
              <w:bottom w:val="nil"/>
              <w:right w:val="nil"/>
            </w:tcBorders>
            <w:shd w:val="clear" w:color="auto" w:fill="auto"/>
            <w:noWrap/>
          </w:tcPr>
          <w:p w14:paraId="643FC1F8" w14:textId="77777777" w:rsidR="00075364" w:rsidRPr="000320EB" w:rsidRDefault="00075364" w:rsidP="00AC23C4">
            <w:pPr>
              <w:pStyle w:val="TableCell2-0"/>
              <w:ind w:right="113"/>
              <w:jc w:val="right"/>
              <w:rPr>
                <w:lang w:eastAsia="en-US"/>
              </w:rPr>
            </w:pPr>
            <w:r w:rsidRPr="000320EB">
              <w:rPr>
                <w:lang w:eastAsia="en-US"/>
              </w:rPr>
              <w:t>49</w:t>
            </w:r>
          </w:p>
        </w:tc>
        <w:tc>
          <w:tcPr>
            <w:tcW w:w="1134" w:type="dxa"/>
            <w:tcBorders>
              <w:top w:val="single" w:sz="4" w:space="0" w:color="auto"/>
              <w:left w:val="nil"/>
              <w:bottom w:val="nil"/>
              <w:right w:val="nil"/>
            </w:tcBorders>
            <w:shd w:val="clear" w:color="auto" w:fill="auto"/>
            <w:noWrap/>
          </w:tcPr>
          <w:p w14:paraId="7D013935" w14:textId="77777777" w:rsidR="00075364" w:rsidRPr="000320EB" w:rsidRDefault="00075364" w:rsidP="00AC23C4">
            <w:pPr>
              <w:pStyle w:val="TableCell2-0"/>
              <w:ind w:right="113"/>
              <w:jc w:val="right"/>
              <w:rPr>
                <w:lang w:eastAsia="en-US"/>
              </w:rPr>
            </w:pPr>
            <w:r w:rsidRPr="000320EB">
              <w:rPr>
                <w:lang w:eastAsia="en-US"/>
              </w:rPr>
              <w:t>382</w:t>
            </w:r>
          </w:p>
        </w:tc>
        <w:tc>
          <w:tcPr>
            <w:tcW w:w="907" w:type="dxa"/>
            <w:tcBorders>
              <w:top w:val="single" w:sz="4" w:space="0" w:color="auto"/>
              <w:left w:val="nil"/>
              <w:bottom w:val="nil"/>
              <w:right w:val="nil"/>
            </w:tcBorders>
            <w:shd w:val="clear" w:color="auto" w:fill="auto"/>
            <w:noWrap/>
          </w:tcPr>
          <w:p w14:paraId="32FC9898" w14:textId="77777777" w:rsidR="00075364" w:rsidRPr="000320EB" w:rsidRDefault="00075364" w:rsidP="00AC23C4">
            <w:pPr>
              <w:pStyle w:val="TableCell2-0"/>
              <w:ind w:right="113"/>
              <w:jc w:val="right"/>
            </w:pPr>
            <w:r w:rsidRPr="000320EB">
              <w:t>1,058</w:t>
            </w:r>
          </w:p>
        </w:tc>
      </w:tr>
      <w:tr w:rsidR="00AC23C4" w:rsidRPr="000320EB" w14:paraId="300C7541" w14:textId="77777777" w:rsidTr="00B12109">
        <w:tc>
          <w:tcPr>
            <w:tcW w:w="960" w:type="dxa"/>
            <w:tcBorders>
              <w:top w:val="nil"/>
              <w:left w:val="nil"/>
              <w:bottom w:val="single" w:sz="4" w:space="0" w:color="auto"/>
              <w:right w:val="nil"/>
            </w:tcBorders>
            <w:shd w:val="clear" w:color="auto" w:fill="auto"/>
            <w:noWrap/>
          </w:tcPr>
          <w:p w14:paraId="2E85D9B5" w14:textId="77777777" w:rsidR="00075364" w:rsidRPr="000320EB" w:rsidRDefault="00075364" w:rsidP="00075364">
            <w:pPr>
              <w:pStyle w:val="TableCell0-2"/>
              <w:rPr>
                <w:lang w:eastAsia="en-US"/>
              </w:rPr>
            </w:pPr>
          </w:p>
        </w:tc>
        <w:tc>
          <w:tcPr>
            <w:tcW w:w="1134" w:type="dxa"/>
            <w:tcBorders>
              <w:top w:val="nil"/>
              <w:left w:val="nil"/>
              <w:bottom w:val="single" w:sz="4" w:space="0" w:color="auto"/>
              <w:right w:val="nil"/>
            </w:tcBorders>
            <w:shd w:val="clear" w:color="auto" w:fill="auto"/>
            <w:noWrap/>
          </w:tcPr>
          <w:p w14:paraId="5FFDC227" w14:textId="77777777" w:rsidR="00075364" w:rsidRPr="000320EB" w:rsidRDefault="00075364" w:rsidP="00AC23C4">
            <w:pPr>
              <w:pStyle w:val="TableCell0-2"/>
              <w:ind w:right="113"/>
              <w:jc w:val="right"/>
              <w:rPr>
                <w:lang w:eastAsia="en-US"/>
              </w:rPr>
            </w:pPr>
            <w:r w:rsidRPr="000320EB">
              <w:rPr>
                <w:lang w:eastAsia="en-US"/>
              </w:rPr>
              <w:t>57%</w:t>
            </w:r>
          </w:p>
        </w:tc>
        <w:tc>
          <w:tcPr>
            <w:tcW w:w="1134" w:type="dxa"/>
            <w:tcBorders>
              <w:top w:val="nil"/>
              <w:left w:val="nil"/>
              <w:bottom w:val="single" w:sz="4" w:space="0" w:color="auto"/>
              <w:right w:val="nil"/>
            </w:tcBorders>
            <w:shd w:val="clear" w:color="auto" w:fill="auto"/>
            <w:noWrap/>
          </w:tcPr>
          <w:p w14:paraId="250E445C" w14:textId="77777777" w:rsidR="00075364" w:rsidRPr="000320EB" w:rsidRDefault="00075364" w:rsidP="00AC23C4">
            <w:pPr>
              <w:pStyle w:val="TableCell0-2"/>
              <w:ind w:right="113"/>
              <w:jc w:val="right"/>
              <w:rPr>
                <w:lang w:eastAsia="en-US"/>
              </w:rPr>
            </w:pPr>
            <w:r w:rsidRPr="000320EB">
              <w:rPr>
                <w:lang w:eastAsia="en-US"/>
              </w:rPr>
              <w:t>2%</w:t>
            </w:r>
          </w:p>
        </w:tc>
        <w:tc>
          <w:tcPr>
            <w:tcW w:w="1134" w:type="dxa"/>
            <w:tcBorders>
              <w:top w:val="nil"/>
              <w:left w:val="nil"/>
              <w:bottom w:val="single" w:sz="4" w:space="0" w:color="auto"/>
              <w:right w:val="nil"/>
            </w:tcBorders>
            <w:shd w:val="clear" w:color="auto" w:fill="auto"/>
            <w:noWrap/>
          </w:tcPr>
          <w:p w14:paraId="2F61505E" w14:textId="77777777" w:rsidR="00075364" w:rsidRPr="000320EB" w:rsidRDefault="00075364" w:rsidP="00AC23C4">
            <w:pPr>
              <w:pStyle w:val="TableCell0-2"/>
              <w:ind w:right="113"/>
              <w:jc w:val="right"/>
              <w:rPr>
                <w:lang w:eastAsia="en-US"/>
              </w:rPr>
            </w:pPr>
            <w:r w:rsidRPr="000320EB">
              <w:rPr>
                <w:lang w:eastAsia="en-US"/>
              </w:rPr>
              <w:t>5%</w:t>
            </w:r>
          </w:p>
        </w:tc>
        <w:tc>
          <w:tcPr>
            <w:tcW w:w="1134" w:type="dxa"/>
            <w:tcBorders>
              <w:top w:val="nil"/>
              <w:left w:val="nil"/>
              <w:bottom w:val="single" w:sz="4" w:space="0" w:color="auto"/>
              <w:right w:val="nil"/>
            </w:tcBorders>
            <w:shd w:val="clear" w:color="auto" w:fill="auto"/>
            <w:noWrap/>
          </w:tcPr>
          <w:p w14:paraId="435502E9" w14:textId="77777777" w:rsidR="00075364" w:rsidRPr="000320EB" w:rsidRDefault="00075364" w:rsidP="00AC23C4">
            <w:pPr>
              <w:pStyle w:val="TableCell0-2"/>
              <w:ind w:right="113"/>
              <w:jc w:val="right"/>
              <w:rPr>
                <w:lang w:eastAsia="en-US"/>
              </w:rPr>
            </w:pPr>
            <w:r w:rsidRPr="000320EB">
              <w:rPr>
                <w:lang w:eastAsia="en-US"/>
              </w:rPr>
              <w:t>36%</w:t>
            </w:r>
          </w:p>
        </w:tc>
        <w:tc>
          <w:tcPr>
            <w:tcW w:w="907" w:type="dxa"/>
            <w:tcBorders>
              <w:top w:val="nil"/>
              <w:left w:val="nil"/>
              <w:bottom w:val="single" w:sz="4" w:space="0" w:color="auto"/>
              <w:right w:val="nil"/>
            </w:tcBorders>
            <w:shd w:val="clear" w:color="auto" w:fill="auto"/>
            <w:noWrap/>
          </w:tcPr>
          <w:p w14:paraId="2F5D798A" w14:textId="77777777" w:rsidR="00075364" w:rsidRPr="000320EB" w:rsidRDefault="00075364" w:rsidP="00AC23C4">
            <w:pPr>
              <w:pStyle w:val="TableCell0-2"/>
              <w:ind w:right="113"/>
              <w:jc w:val="right"/>
            </w:pPr>
            <w:r w:rsidRPr="000320EB">
              <w:rPr>
                <w:lang w:eastAsia="en-US"/>
              </w:rPr>
              <w:t>100%</w:t>
            </w:r>
          </w:p>
        </w:tc>
      </w:tr>
      <w:tr w:rsidR="00075364" w:rsidRPr="000320EB" w14:paraId="0458E6A5" w14:textId="77777777" w:rsidTr="00B12109">
        <w:tc>
          <w:tcPr>
            <w:tcW w:w="6403" w:type="dxa"/>
            <w:gridSpan w:val="6"/>
            <w:tcBorders>
              <w:top w:val="single" w:sz="4" w:space="0" w:color="auto"/>
              <w:left w:val="nil"/>
              <w:bottom w:val="single" w:sz="4" w:space="0" w:color="auto"/>
              <w:right w:val="nil"/>
            </w:tcBorders>
            <w:shd w:val="clear" w:color="auto" w:fill="auto"/>
            <w:noWrap/>
          </w:tcPr>
          <w:p w14:paraId="68FB1B72" w14:textId="77777777" w:rsidR="00075364" w:rsidRPr="00BE06E1" w:rsidRDefault="00075364" w:rsidP="00075364">
            <w:pPr>
              <w:pStyle w:val="TableCell2-2"/>
            </w:pPr>
            <w:r w:rsidRPr="00BE06E1">
              <w:t xml:space="preserve">Encoding of retained </w:t>
            </w:r>
            <w:r w:rsidR="00BE06E1" w:rsidRPr="00BE06E1">
              <w:t>R</w:t>
            </w:r>
            <w:r w:rsidRPr="00BE06E1">
              <w:t>s</w:t>
            </w:r>
          </w:p>
        </w:tc>
      </w:tr>
      <w:tr w:rsidR="00AC23C4" w:rsidRPr="000320EB" w14:paraId="2B6EED4B" w14:textId="77777777" w:rsidTr="00B12109">
        <w:tc>
          <w:tcPr>
            <w:tcW w:w="960" w:type="dxa"/>
            <w:tcBorders>
              <w:top w:val="single" w:sz="4" w:space="0" w:color="auto"/>
              <w:left w:val="nil"/>
              <w:bottom w:val="nil"/>
              <w:right w:val="nil"/>
            </w:tcBorders>
            <w:shd w:val="clear" w:color="auto" w:fill="auto"/>
            <w:noWrap/>
          </w:tcPr>
          <w:p w14:paraId="6194EF94" w14:textId="77777777" w:rsidR="00075364" w:rsidRPr="000320EB" w:rsidRDefault="00075364" w:rsidP="00075364">
            <w:pPr>
              <w:pStyle w:val="TableCell2-0"/>
              <w:rPr>
                <w:lang w:eastAsia="en-US"/>
              </w:rPr>
            </w:pPr>
            <w:r w:rsidRPr="0099608C">
              <w:rPr>
                <w:rStyle w:val="ChSmallCaps"/>
              </w:rPr>
              <w:t>nom</w:t>
            </w:r>
            <w:r w:rsidRPr="000320EB">
              <w:rPr>
                <w:lang w:eastAsia="en-US"/>
              </w:rPr>
              <w:t>-R</w:t>
            </w:r>
          </w:p>
        </w:tc>
        <w:tc>
          <w:tcPr>
            <w:tcW w:w="1134" w:type="dxa"/>
            <w:tcBorders>
              <w:top w:val="single" w:sz="4" w:space="0" w:color="auto"/>
              <w:left w:val="nil"/>
              <w:bottom w:val="nil"/>
              <w:right w:val="nil"/>
            </w:tcBorders>
            <w:shd w:val="clear" w:color="auto" w:fill="auto"/>
            <w:noWrap/>
          </w:tcPr>
          <w:p w14:paraId="29B7DDFA" w14:textId="77777777" w:rsidR="00075364" w:rsidRPr="000320EB" w:rsidRDefault="00075364" w:rsidP="00AC23C4">
            <w:pPr>
              <w:pStyle w:val="TableCell2-0"/>
              <w:ind w:right="113"/>
              <w:jc w:val="right"/>
              <w:rPr>
                <w:lang w:eastAsia="en-US"/>
              </w:rPr>
            </w:pPr>
            <w:r w:rsidRPr="000320EB">
              <w:rPr>
                <w:lang w:eastAsia="en-US"/>
              </w:rPr>
              <w:t>---</w:t>
            </w:r>
          </w:p>
        </w:tc>
        <w:tc>
          <w:tcPr>
            <w:tcW w:w="1134" w:type="dxa"/>
            <w:tcBorders>
              <w:top w:val="single" w:sz="4" w:space="0" w:color="auto"/>
              <w:left w:val="nil"/>
              <w:bottom w:val="nil"/>
              <w:right w:val="nil"/>
            </w:tcBorders>
            <w:shd w:val="clear" w:color="auto" w:fill="auto"/>
            <w:noWrap/>
          </w:tcPr>
          <w:p w14:paraId="0DCB982A" w14:textId="77777777" w:rsidR="00075364" w:rsidRPr="000320EB" w:rsidRDefault="00075364" w:rsidP="00AC23C4">
            <w:pPr>
              <w:pStyle w:val="TableCell2-0"/>
              <w:ind w:right="113"/>
              <w:jc w:val="right"/>
              <w:rPr>
                <w:lang w:eastAsia="en-US"/>
              </w:rPr>
            </w:pPr>
            <w:r w:rsidRPr="000320EB">
              <w:rPr>
                <w:lang w:eastAsia="en-US"/>
              </w:rPr>
              <w:t>17</w:t>
            </w:r>
          </w:p>
        </w:tc>
        <w:tc>
          <w:tcPr>
            <w:tcW w:w="1134" w:type="dxa"/>
            <w:tcBorders>
              <w:top w:val="single" w:sz="4" w:space="0" w:color="auto"/>
              <w:left w:val="nil"/>
              <w:bottom w:val="nil"/>
              <w:right w:val="nil"/>
            </w:tcBorders>
            <w:shd w:val="clear" w:color="auto" w:fill="auto"/>
            <w:noWrap/>
          </w:tcPr>
          <w:p w14:paraId="56993CA7" w14:textId="77777777" w:rsidR="00075364" w:rsidRPr="000320EB" w:rsidRDefault="00075364" w:rsidP="00AC23C4">
            <w:pPr>
              <w:pStyle w:val="TableCell2-0"/>
              <w:ind w:right="113"/>
              <w:jc w:val="right"/>
              <w:rPr>
                <w:lang w:eastAsia="en-US"/>
              </w:rPr>
            </w:pPr>
            <w:r w:rsidRPr="000320EB">
              <w:rPr>
                <w:lang w:eastAsia="en-US"/>
              </w:rPr>
              <w:t>39</w:t>
            </w:r>
          </w:p>
        </w:tc>
        <w:tc>
          <w:tcPr>
            <w:tcW w:w="1134" w:type="dxa"/>
            <w:tcBorders>
              <w:top w:val="single" w:sz="4" w:space="0" w:color="auto"/>
              <w:left w:val="nil"/>
              <w:bottom w:val="nil"/>
              <w:right w:val="nil"/>
            </w:tcBorders>
            <w:shd w:val="clear" w:color="auto" w:fill="auto"/>
            <w:noWrap/>
          </w:tcPr>
          <w:p w14:paraId="4FB8B1C0" w14:textId="77777777" w:rsidR="00075364" w:rsidRPr="000320EB" w:rsidRDefault="00075364" w:rsidP="00AC23C4">
            <w:pPr>
              <w:pStyle w:val="TableCell2-0"/>
              <w:ind w:right="113"/>
              <w:jc w:val="right"/>
              <w:rPr>
                <w:lang w:eastAsia="en-US"/>
              </w:rPr>
            </w:pPr>
            <w:r w:rsidRPr="000320EB">
              <w:rPr>
                <w:lang w:eastAsia="en-US"/>
              </w:rPr>
              <w:t>---</w:t>
            </w:r>
          </w:p>
        </w:tc>
        <w:tc>
          <w:tcPr>
            <w:tcW w:w="907" w:type="dxa"/>
            <w:tcBorders>
              <w:top w:val="single" w:sz="4" w:space="0" w:color="auto"/>
              <w:left w:val="nil"/>
              <w:bottom w:val="nil"/>
              <w:right w:val="nil"/>
            </w:tcBorders>
            <w:shd w:val="clear" w:color="auto" w:fill="auto"/>
            <w:noWrap/>
          </w:tcPr>
          <w:p w14:paraId="7B87FFD8" w14:textId="77777777" w:rsidR="00075364" w:rsidRPr="000320EB" w:rsidRDefault="00075364" w:rsidP="00AC23C4">
            <w:pPr>
              <w:pStyle w:val="TableCell2-0"/>
              <w:ind w:right="113"/>
              <w:jc w:val="right"/>
            </w:pPr>
            <w:r w:rsidRPr="000320EB">
              <w:t>56</w:t>
            </w:r>
          </w:p>
        </w:tc>
      </w:tr>
      <w:tr w:rsidR="00AC23C4" w:rsidRPr="000320EB" w14:paraId="47FC6996" w14:textId="77777777" w:rsidTr="00B12109">
        <w:tc>
          <w:tcPr>
            <w:tcW w:w="960" w:type="dxa"/>
            <w:tcBorders>
              <w:top w:val="nil"/>
              <w:left w:val="nil"/>
              <w:bottom w:val="single" w:sz="4" w:space="0" w:color="auto"/>
              <w:right w:val="nil"/>
            </w:tcBorders>
            <w:shd w:val="clear" w:color="auto" w:fill="auto"/>
            <w:noWrap/>
          </w:tcPr>
          <w:p w14:paraId="59921868" w14:textId="77777777" w:rsidR="00075364" w:rsidRPr="000320EB" w:rsidRDefault="00075364" w:rsidP="00075364">
            <w:pPr>
              <w:pStyle w:val="TableCell0-2"/>
              <w:rPr>
                <w:lang w:eastAsia="en-US"/>
              </w:rPr>
            </w:pPr>
            <w:r w:rsidRPr="0099608C">
              <w:rPr>
                <w:rStyle w:val="ChSmallCaps"/>
              </w:rPr>
              <w:t>pro</w:t>
            </w:r>
            <w:r w:rsidRPr="000320EB">
              <w:rPr>
                <w:lang w:eastAsia="en-US"/>
              </w:rPr>
              <w:t>-R</w:t>
            </w:r>
          </w:p>
        </w:tc>
        <w:tc>
          <w:tcPr>
            <w:tcW w:w="1134" w:type="dxa"/>
            <w:tcBorders>
              <w:top w:val="nil"/>
              <w:left w:val="nil"/>
              <w:bottom w:val="single" w:sz="4" w:space="0" w:color="auto"/>
              <w:right w:val="nil"/>
            </w:tcBorders>
            <w:shd w:val="clear" w:color="auto" w:fill="auto"/>
            <w:noWrap/>
          </w:tcPr>
          <w:p w14:paraId="54BF3688" w14:textId="77777777" w:rsidR="00075364" w:rsidRPr="000320EB" w:rsidRDefault="00075364" w:rsidP="00AC23C4">
            <w:pPr>
              <w:pStyle w:val="TableCell0-2"/>
              <w:ind w:right="113"/>
              <w:jc w:val="right"/>
              <w:rPr>
                <w:lang w:eastAsia="en-US"/>
              </w:rPr>
            </w:pPr>
            <w:r w:rsidRPr="000320EB">
              <w:rPr>
                <w:lang w:eastAsia="en-US"/>
              </w:rPr>
              <w:t>---</w:t>
            </w:r>
          </w:p>
        </w:tc>
        <w:tc>
          <w:tcPr>
            <w:tcW w:w="1134" w:type="dxa"/>
            <w:tcBorders>
              <w:top w:val="nil"/>
              <w:left w:val="nil"/>
              <w:bottom w:val="single" w:sz="4" w:space="0" w:color="auto"/>
              <w:right w:val="nil"/>
            </w:tcBorders>
            <w:shd w:val="clear" w:color="auto" w:fill="auto"/>
            <w:noWrap/>
          </w:tcPr>
          <w:p w14:paraId="469BD6B3" w14:textId="77777777" w:rsidR="00075364" w:rsidRPr="000320EB" w:rsidRDefault="00075364" w:rsidP="00AC23C4">
            <w:pPr>
              <w:pStyle w:val="TableCell0-2"/>
              <w:ind w:right="113"/>
              <w:jc w:val="right"/>
              <w:rPr>
                <w:lang w:eastAsia="en-US"/>
              </w:rPr>
            </w:pPr>
            <w:r w:rsidRPr="000320EB">
              <w:rPr>
                <w:lang w:eastAsia="en-US"/>
              </w:rPr>
              <w:t>9</w:t>
            </w:r>
          </w:p>
        </w:tc>
        <w:tc>
          <w:tcPr>
            <w:tcW w:w="1134" w:type="dxa"/>
            <w:tcBorders>
              <w:top w:val="nil"/>
              <w:left w:val="nil"/>
              <w:bottom w:val="single" w:sz="4" w:space="0" w:color="auto"/>
              <w:right w:val="nil"/>
            </w:tcBorders>
            <w:shd w:val="clear" w:color="auto" w:fill="auto"/>
            <w:noWrap/>
          </w:tcPr>
          <w:p w14:paraId="63885BF4" w14:textId="77777777" w:rsidR="00075364" w:rsidRPr="000320EB" w:rsidRDefault="00075364" w:rsidP="00AC23C4">
            <w:pPr>
              <w:pStyle w:val="TableCell0-2"/>
              <w:ind w:right="113"/>
              <w:jc w:val="right"/>
              <w:rPr>
                <w:lang w:eastAsia="en-US"/>
              </w:rPr>
            </w:pPr>
            <w:r w:rsidRPr="000320EB">
              <w:rPr>
                <w:lang w:eastAsia="en-US"/>
              </w:rPr>
              <w:t>10</w:t>
            </w:r>
          </w:p>
        </w:tc>
        <w:tc>
          <w:tcPr>
            <w:tcW w:w="1134" w:type="dxa"/>
            <w:tcBorders>
              <w:top w:val="nil"/>
              <w:left w:val="nil"/>
              <w:bottom w:val="single" w:sz="4" w:space="0" w:color="auto"/>
              <w:right w:val="nil"/>
            </w:tcBorders>
            <w:shd w:val="clear" w:color="auto" w:fill="auto"/>
            <w:noWrap/>
          </w:tcPr>
          <w:p w14:paraId="013C920F" w14:textId="77777777" w:rsidR="00075364" w:rsidRPr="000320EB" w:rsidRDefault="00075364" w:rsidP="00AC23C4">
            <w:pPr>
              <w:pStyle w:val="TableCell0-2"/>
              <w:ind w:right="113"/>
              <w:jc w:val="right"/>
              <w:rPr>
                <w:lang w:eastAsia="en-US"/>
              </w:rPr>
            </w:pPr>
            <w:r w:rsidRPr="000320EB">
              <w:rPr>
                <w:lang w:eastAsia="en-US"/>
              </w:rPr>
              <w:t>---</w:t>
            </w:r>
          </w:p>
        </w:tc>
        <w:tc>
          <w:tcPr>
            <w:tcW w:w="907" w:type="dxa"/>
            <w:tcBorders>
              <w:top w:val="nil"/>
              <w:left w:val="nil"/>
              <w:bottom w:val="single" w:sz="4" w:space="0" w:color="auto"/>
              <w:right w:val="nil"/>
            </w:tcBorders>
            <w:shd w:val="clear" w:color="auto" w:fill="auto"/>
            <w:noWrap/>
          </w:tcPr>
          <w:p w14:paraId="0BBC0AF1" w14:textId="77777777" w:rsidR="00075364" w:rsidRPr="000320EB" w:rsidRDefault="00075364" w:rsidP="00AC23C4">
            <w:pPr>
              <w:pStyle w:val="TableCell0-2"/>
              <w:ind w:right="113"/>
              <w:jc w:val="right"/>
            </w:pPr>
            <w:r w:rsidRPr="000320EB">
              <w:t>19</w:t>
            </w:r>
          </w:p>
        </w:tc>
      </w:tr>
      <w:tr w:rsidR="00AC23C4" w:rsidRPr="000320EB" w14:paraId="05F81035" w14:textId="77777777" w:rsidTr="00B12109">
        <w:tblPrEx>
          <w:tblBorders>
            <w:insideH w:val="single" w:sz="4" w:space="0" w:color="auto"/>
            <w:insideV w:val="single" w:sz="4" w:space="0" w:color="auto"/>
          </w:tblBorders>
        </w:tblPrEx>
        <w:tc>
          <w:tcPr>
            <w:tcW w:w="960" w:type="dxa"/>
            <w:tcBorders>
              <w:left w:val="nil"/>
              <w:bottom w:val="nil"/>
              <w:right w:val="nil"/>
            </w:tcBorders>
            <w:shd w:val="clear" w:color="auto" w:fill="auto"/>
            <w:noWrap/>
          </w:tcPr>
          <w:p w14:paraId="396B8103" w14:textId="77777777" w:rsidR="00075364" w:rsidRPr="000320EB" w:rsidRDefault="00075364" w:rsidP="00075364">
            <w:pPr>
              <w:pStyle w:val="TableCell2-0"/>
              <w:rPr>
                <w:lang w:eastAsia="en-US"/>
              </w:rPr>
            </w:pPr>
            <w:r w:rsidRPr="000320EB">
              <w:t>Total</w:t>
            </w:r>
          </w:p>
        </w:tc>
        <w:tc>
          <w:tcPr>
            <w:tcW w:w="1134" w:type="dxa"/>
            <w:tcBorders>
              <w:left w:val="nil"/>
              <w:bottom w:val="nil"/>
              <w:right w:val="nil"/>
            </w:tcBorders>
            <w:shd w:val="clear" w:color="auto" w:fill="auto"/>
            <w:noWrap/>
          </w:tcPr>
          <w:p w14:paraId="6C412641" w14:textId="77777777" w:rsidR="00075364" w:rsidRPr="000320EB" w:rsidRDefault="00075364" w:rsidP="00AC23C4">
            <w:pPr>
              <w:pStyle w:val="TableCell2-0"/>
              <w:ind w:right="113"/>
              <w:jc w:val="right"/>
              <w:rPr>
                <w:lang w:eastAsia="en-US"/>
              </w:rPr>
            </w:pPr>
            <w:r w:rsidRPr="000320EB">
              <w:rPr>
                <w:lang w:eastAsia="en-US"/>
              </w:rPr>
              <w:t>---</w:t>
            </w:r>
          </w:p>
        </w:tc>
        <w:tc>
          <w:tcPr>
            <w:tcW w:w="1134" w:type="dxa"/>
            <w:tcBorders>
              <w:left w:val="nil"/>
              <w:bottom w:val="nil"/>
              <w:right w:val="nil"/>
            </w:tcBorders>
            <w:shd w:val="clear" w:color="auto" w:fill="auto"/>
            <w:noWrap/>
          </w:tcPr>
          <w:p w14:paraId="1A658779" w14:textId="77777777" w:rsidR="00075364" w:rsidRPr="000320EB" w:rsidRDefault="00075364" w:rsidP="00AC23C4">
            <w:pPr>
              <w:pStyle w:val="TableCell2-0"/>
              <w:ind w:right="113"/>
              <w:jc w:val="right"/>
              <w:rPr>
                <w:lang w:eastAsia="en-US"/>
              </w:rPr>
            </w:pPr>
            <w:r w:rsidRPr="000320EB">
              <w:rPr>
                <w:lang w:eastAsia="en-US"/>
              </w:rPr>
              <w:t>26</w:t>
            </w:r>
          </w:p>
        </w:tc>
        <w:tc>
          <w:tcPr>
            <w:tcW w:w="1134" w:type="dxa"/>
            <w:tcBorders>
              <w:left w:val="nil"/>
              <w:bottom w:val="nil"/>
              <w:right w:val="nil"/>
            </w:tcBorders>
            <w:shd w:val="clear" w:color="auto" w:fill="auto"/>
            <w:noWrap/>
          </w:tcPr>
          <w:p w14:paraId="440AEA2C" w14:textId="77777777" w:rsidR="00075364" w:rsidRPr="000320EB" w:rsidRDefault="00075364" w:rsidP="00AC23C4">
            <w:pPr>
              <w:pStyle w:val="TableCell2-0"/>
              <w:ind w:right="113"/>
              <w:jc w:val="right"/>
              <w:rPr>
                <w:lang w:eastAsia="en-US"/>
              </w:rPr>
            </w:pPr>
            <w:r w:rsidRPr="000320EB">
              <w:rPr>
                <w:lang w:eastAsia="en-US"/>
              </w:rPr>
              <w:t>49</w:t>
            </w:r>
          </w:p>
        </w:tc>
        <w:tc>
          <w:tcPr>
            <w:tcW w:w="1134" w:type="dxa"/>
            <w:tcBorders>
              <w:left w:val="nil"/>
              <w:bottom w:val="nil"/>
              <w:right w:val="nil"/>
            </w:tcBorders>
            <w:shd w:val="clear" w:color="auto" w:fill="auto"/>
            <w:noWrap/>
          </w:tcPr>
          <w:p w14:paraId="71C6832E" w14:textId="77777777" w:rsidR="00075364" w:rsidRPr="000320EB" w:rsidRDefault="00075364" w:rsidP="00AC23C4">
            <w:pPr>
              <w:pStyle w:val="TableCell2-0"/>
              <w:ind w:right="113"/>
              <w:jc w:val="right"/>
              <w:rPr>
                <w:lang w:eastAsia="en-US"/>
              </w:rPr>
            </w:pPr>
            <w:r w:rsidRPr="000320EB">
              <w:rPr>
                <w:lang w:eastAsia="en-US"/>
              </w:rPr>
              <w:t>---</w:t>
            </w:r>
          </w:p>
        </w:tc>
        <w:tc>
          <w:tcPr>
            <w:tcW w:w="907" w:type="dxa"/>
            <w:tcBorders>
              <w:left w:val="nil"/>
              <w:bottom w:val="nil"/>
              <w:right w:val="nil"/>
            </w:tcBorders>
            <w:shd w:val="clear" w:color="auto" w:fill="auto"/>
            <w:noWrap/>
          </w:tcPr>
          <w:p w14:paraId="67A37CCF" w14:textId="77777777" w:rsidR="00075364" w:rsidRPr="00795E44" w:rsidRDefault="00075364" w:rsidP="00AC23C4">
            <w:pPr>
              <w:pStyle w:val="TableCell2-0"/>
              <w:ind w:right="113"/>
              <w:jc w:val="right"/>
            </w:pPr>
            <w:r w:rsidRPr="00795E44">
              <w:t>75</w:t>
            </w:r>
          </w:p>
        </w:tc>
      </w:tr>
      <w:tr w:rsidR="00AC23C4" w:rsidRPr="000320EB" w14:paraId="663354D3" w14:textId="77777777" w:rsidTr="00B12109">
        <w:tblPrEx>
          <w:tblBorders>
            <w:insideH w:val="single" w:sz="4" w:space="0" w:color="auto"/>
            <w:insideV w:val="single" w:sz="4" w:space="0" w:color="auto"/>
          </w:tblBorders>
        </w:tblPrEx>
        <w:tc>
          <w:tcPr>
            <w:tcW w:w="960" w:type="dxa"/>
            <w:tcBorders>
              <w:top w:val="nil"/>
              <w:left w:val="nil"/>
              <w:right w:val="nil"/>
            </w:tcBorders>
            <w:shd w:val="clear" w:color="auto" w:fill="auto"/>
            <w:noWrap/>
          </w:tcPr>
          <w:p w14:paraId="18927029" w14:textId="77777777" w:rsidR="00075364" w:rsidRPr="000320EB" w:rsidRDefault="00075364" w:rsidP="00075364">
            <w:pPr>
              <w:pStyle w:val="TableCell0-2"/>
              <w:rPr>
                <w:lang w:eastAsia="en-US"/>
              </w:rPr>
            </w:pPr>
          </w:p>
        </w:tc>
        <w:tc>
          <w:tcPr>
            <w:tcW w:w="1134" w:type="dxa"/>
            <w:tcBorders>
              <w:top w:val="nil"/>
              <w:left w:val="nil"/>
              <w:right w:val="nil"/>
            </w:tcBorders>
            <w:shd w:val="clear" w:color="auto" w:fill="auto"/>
            <w:noWrap/>
          </w:tcPr>
          <w:p w14:paraId="44E5A37F" w14:textId="77777777" w:rsidR="00075364" w:rsidRPr="000320EB" w:rsidRDefault="00075364" w:rsidP="00AC23C4">
            <w:pPr>
              <w:pStyle w:val="TableCell0-2"/>
              <w:ind w:right="113"/>
              <w:jc w:val="right"/>
              <w:rPr>
                <w:lang w:eastAsia="en-US"/>
              </w:rPr>
            </w:pPr>
          </w:p>
        </w:tc>
        <w:tc>
          <w:tcPr>
            <w:tcW w:w="1134" w:type="dxa"/>
            <w:tcBorders>
              <w:top w:val="nil"/>
              <w:left w:val="nil"/>
              <w:right w:val="nil"/>
            </w:tcBorders>
            <w:shd w:val="clear" w:color="auto" w:fill="auto"/>
            <w:noWrap/>
          </w:tcPr>
          <w:p w14:paraId="38BE075E" w14:textId="77777777" w:rsidR="00075364" w:rsidRPr="000320EB" w:rsidRDefault="00075364" w:rsidP="00AC23C4">
            <w:pPr>
              <w:pStyle w:val="TableCell0-2"/>
              <w:ind w:right="113"/>
              <w:jc w:val="right"/>
              <w:rPr>
                <w:lang w:eastAsia="en-US"/>
              </w:rPr>
            </w:pPr>
            <w:r w:rsidRPr="000320EB">
              <w:rPr>
                <w:lang w:eastAsia="en-US"/>
              </w:rPr>
              <w:t>25%</w:t>
            </w:r>
          </w:p>
        </w:tc>
        <w:tc>
          <w:tcPr>
            <w:tcW w:w="1134" w:type="dxa"/>
            <w:tcBorders>
              <w:top w:val="nil"/>
              <w:left w:val="nil"/>
              <w:right w:val="nil"/>
            </w:tcBorders>
            <w:shd w:val="clear" w:color="auto" w:fill="auto"/>
            <w:noWrap/>
          </w:tcPr>
          <w:p w14:paraId="6D2D7EE2" w14:textId="77777777" w:rsidR="00075364" w:rsidRPr="000320EB" w:rsidRDefault="00075364" w:rsidP="00AC23C4">
            <w:pPr>
              <w:pStyle w:val="TableCell0-2"/>
              <w:ind w:right="113"/>
              <w:jc w:val="right"/>
              <w:rPr>
                <w:lang w:eastAsia="en-US"/>
              </w:rPr>
            </w:pPr>
            <w:r w:rsidRPr="000320EB">
              <w:rPr>
                <w:lang w:eastAsia="en-US"/>
              </w:rPr>
              <w:t>75%</w:t>
            </w:r>
          </w:p>
        </w:tc>
        <w:tc>
          <w:tcPr>
            <w:tcW w:w="1134" w:type="dxa"/>
            <w:tcBorders>
              <w:top w:val="nil"/>
              <w:left w:val="nil"/>
              <w:right w:val="nil"/>
            </w:tcBorders>
            <w:shd w:val="clear" w:color="auto" w:fill="auto"/>
            <w:noWrap/>
          </w:tcPr>
          <w:p w14:paraId="056986DC" w14:textId="77777777" w:rsidR="00075364" w:rsidRPr="000320EB" w:rsidRDefault="00075364" w:rsidP="00AC23C4">
            <w:pPr>
              <w:pStyle w:val="TableCell0-2"/>
              <w:ind w:right="113"/>
              <w:jc w:val="right"/>
              <w:rPr>
                <w:lang w:eastAsia="en-US"/>
              </w:rPr>
            </w:pPr>
          </w:p>
        </w:tc>
        <w:tc>
          <w:tcPr>
            <w:tcW w:w="907" w:type="dxa"/>
            <w:tcBorders>
              <w:top w:val="nil"/>
              <w:left w:val="nil"/>
              <w:right w:val="nil"/>
            </w:tcBorders>
            <w:shd w:val="clear" w:color="auto" w:fill="auto"/>
            <w:noWrap/>
          </w:tcPr>
          <w:p w14:paraId="3C6768FC" w14:textId="77777777" w:rsidR="00075364" w:rsidRPr="000320EB" w:rsidRDefault="00075364" w:rsidP="00AC23C4">
            <w:pPr>
              <w:pStyle w:val="TableCell0-2"/>
              <w:ind w:right="113"/>
              <w:jc w:val="right"/>
            </w:pPr>
            <w:r w:rsidRPr="000320EB">
              <w:t>100%</w:t>
            </w:r>
          </w:p>
        </w:tc>
      </w:tr>
    </w:tbl>
    <w:p w14:paraId="5A4A1537" w14:textId="3BDB4DE3" w:rsidR="00075364" w:rsidRPr="000320EB" w:rsidRDefault="00075364" w:rsidP="00075364">
      <w:pPr>
        <w:pStyle w:val="Body0000after05before"/>
      </w:pPr>
      <w:r w:rsidRPr="000320EB">
        <w:t xml:space="preserve">An explanation for this preference to delete the </w:t>
      </w:r>
      <w:r w:rsidR="007071A6">
        <w:t xml:space="preserve">R </w:t>
      </w:r>
      <w:r w:rsidRPr="000320EB">
        <w:t xml:space="preserve">argument and to retain the </w:t>
      </w:r>
      <w:r w:rsidR="007071A6">
        <w:t xml:space="preserve">T </w:t>
      </w:r>
      <w:r w:rsidRPr="000320EB">
        <w:t xml:space="preserve">argument is given by </w:t>
      </w:r>
      <w:r w:rsidR="00BA6215">
        <w:rPr>
          <w:rStyle w:val="Citation"/>
        </w:rPr>
        <w:fldChar w:fldCharType="begin"/>
      </w:r>
      <w:r w:rsidR="0092451D">
        <w:rPr>
          <w:rStyle w:val="Citation"/>
        </w:rPr>
        <w:instrText>ADDIN CITAVI.PLACEHOLDER 9556d1bc-8290-4c56-986a-9c62641d2338 PFBsYWNlaG9sZGVyPg0KICA8QWRkSW5WZXJzaW9uPjUuMi4wLjg8L0FkZEluVmVyc2lvbj4NCiAgPElkPjk1NTZkMWJjLTgyOTAtNGM1Ni05ODZhLTljNjI2NDFkMjMzODwvSWQ+DQogIDxFbnRyaWVzPg0KICAgIDxFbnRyeT4NCiAgICAgIDxJZD4xMmVkZGNjNC05NjhlLTQ0NDgtYjQxZS0wNTg2YjFiMWI3NTE8L0lkPg0KICAgICAgPE5vUGFyPnRydWU8L05vUGFyPg0KICAgICAgPFBlcnNvbk9ubHk+dHJ1ZTwvUGVyc29uT25seT4NCiAgICAgIDxSZWZlcmVuY2VJZD43NjZkYWM2Ni02YjZhLTRiMDgtYThmOS04NTA3Nzk3OGU3MDk8L1JlZmVyZW5jZUlk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b2xpbnNreTwvVGV4dD4NCiAgICA8L1RleHRVbml0Pg0KICA8L1RleHRVbml0cz4NCjwvUGxhY2Vob2xkZXI+</w:instrText>
      </w:r>
      <w:r w:rsidR="00BA6215">
        <w:rPr>
          <w:rStyle w:val="Citation"/>
        </w:rPr>
        <w:fldChar w:fldCharType="separate"/>
      </w:r>
      <w:bookmarkStart w:id="4486" w:name="_CTVP0019556d1bc82904c56986a9c62641d2338"/>
      <w:r w:rsidR="0092006B">
        <w:rPr>
          <w:rStyle w:val="Citation"/>
        </w:rPr>
        <w:t>Polinsky</w:t>
      </w:r>
      <w:bookmarkEnd w:id="4486"/>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bd9da63-60d2-41c9-a54e-cc65a3d7767f PFBsYWNlaG9sZGVyPg0KICA8QWRkSW5WZXJzaW9uPjUuMi4wLjg8L0FkZEluVmVyc2lvbj4NCiAgPElkPmRiZDlkYTYzLTYwZDItNDFjOS1hNTRlLWNjNjVhM2Q3NzY3ZjwvSWQ+DQogIDxFbnRyaWVzPg0KICAgIDxFbnRyeT4NCiAgICAgIDxJZD42YzBjZTRiOS1iYmM3LTQ4ODgtYTNjNi03ZmI5Yzc4MzhjNWY8L0lkPg0KICAgICAgPFJlZmVyZW5jZUlkPjc2NmRhYzY2LTZiNmEtNGIwOC1hOGY5LTg1MDc3OTc4ZTcwO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OCk8L1RleHQ+DQogICAgPC9UZXh0VW5pdD4NCiAgPC9UZXh0VW5pdHM+DQo8L1BsYWNlaG9sZGVyPg==</w:instrText>
      </w:r>
      <w:r w:rsidR="00BA6215">
        <w:rPr>
          <w:rStyle w:val="Citation"/>
        </w:rPr>
        <w:fldChar w:fldCharType="separate"/>
      </w:r>
      <w:bookmarkStart w:id="4487" w:name="_CTVP001dbd9da6360d241c9a54ecc65a3d7767f"/>
      <w:r w:rsidR="0092006B">
        <w:rPr>
          <w:rStyle w:val="Citation"/>
        </w:rPr>
        <w:t>(1998)</w:t>
      </w:r>
      <w:bookmarkEnd w:id="4487"/>
      <w:r w:rsidR="00BA6215">
        <w:rPr>
          <w:rStyle w:val="Citation"/>
        </w:rPr>
        <w:fldChar w:fldCharType="end"/>
      </w:r>
      <w:r w:rsidRPr="00546A05">
        <w:t xml:space="preserve"> </w:t>
      </w:r>
      <w:r w:rsidRPr="000320EB">
        <w:t xml:space="preserve">in her study on asymmetries in double-object constructions (DOC) in English. </w:t>
      </w:r>
      <w:r>
        <w:t xml:space="preserve">The author </w:t>
      </w:r>
      <w:r w:rsidRPr="000320EB">
        <w:t xml:space="preserve">explains the optional deletion of the </w:t>
      </w:r>
      <w:r w:rsidR="007071A6" w:rsidRPr="00BE06E1">
        <w:t xml:space="preserve">R </w:t>
      </w:r>
      <w:r w:rsidRPr="000320EB">
        <w:t xml:space="preserve">arguments </w:t>
      </w:r>
      <w:r w:rsidR="00B7093A">
        <w:t>“</w:t>
      </w:r>
      <w:r w:rsidRPr="000320EB">
        <w:t>as sensitive to topic</w:t>
      </w:r>
      <w:r w:rsidR="00B7093A">
        <w:t>”</w:t>
      </w:r>
      <w:r w:rsidRPr="000320EB">
        <w:t xml:space="preserve">, in that it applies </w:t>
      </w:r>
      <w:r w:rsidR="00B7093A">
        <w:t>“</w:t>
      </w:r>
      <w:r w:rsidRPr="000320EB">
        <w:t>to those elements of [Information Structure …] that have already been activated and are accessible to speaker and hearer. More topical information is easily backgrounded, which explains why the r</w:t>
      </w:r>
      <w:r>
        <w:t>ecipient is more easily deleted</w:t>
      </w:r>
      <w:r w:rsidR="00B7093A">
        <w:t>”</w:t>
      </w:r>
      <w:r>
        <w:t xml:space="preserve"> </w:t>
      </w:r>
      <w:r w:rsidR="00BA6215">
        <w:rPr>
          <w:rStyle w:val="Citation"/>
        </w:rPr>
        <w:fldChar w:fldCharType="begin"/>
      </w:r>
      <w:r w:rsidR="0092451D">
        <w:rPr>
          <w:rStyle w:val="Citation"/>
        </w:rPr>
        <w:instrText>ADDIN CITAVI.PLACEHOLDER 1452dd35-4f21-46f5-a13f-1adcf0101625 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6IDQxNik8L1RleHQ+DQogICAgPC9UZXh0VW5pdD4NCiAgPC9UZXh0VW5pdHM+DQo8L1BsYWNlaG9sZGVyPg==</w:instrText>
      </w:r>
      <w:r w:rsidR="00BA6215">
        <w:rPr>
          <w:rStyle w:val="Citation"/>
        </w:rPr>
        <w:fldChar w:fldCharType="separate"/>
      </w:r>
      <w:bookmarkStart w:id="4488" w:name="_CTVP0011452dd354f2146f5a13f1adcf0101625"/>
      <w:r w:rsidR="0092006B">
        <w:rPr>
          <w:rStyle w:val="Citation"/>
        </w:rPr>
        <w:t>(1998: 416)</w:t>
      </w:r>
      <w:bookmarkEnd w:id="4488"/>
      <w:r w:rsidR="00BA6215">
        <w:rPr>
          <w:rStyle w:val="Citation"/>
        </w:rPr>
        <w:fldChar w:fldCharType="end"/>
      </w:r>
      <w:r w:rsidRPr="00686452">
        <w:t>.</w:t>
      </w:r>
      <w:r w:rsidRPr="000320EB">
        <w:t xml:space="preserve"> Hence, </w:t>
      </w:r>
      <w:r w:rsidR="00BA6215">
        <w:rPr>
          <w:rStyle w:val="Citation"/>
        </w:rPr>
        <w:fldChar w:fldCharType="begin"/>
      </w:r>
      <w:r w:rsidR="0092451D">
        <w:rPr>
          <w:rStyle w:val="Citation"/>
        </w:rPr>
        <w:instrText>ADDIN CITAVI.PLACEHOLDER 9cbab56e-d63e-4df9-81be-b5f7f15942fe PFBsYWNlaG9sZGVyPg0KICA8QWRkSW5WZXJzaW9uPjUuMi4wLjg8L0FkZEluVmVyc2lvbj4NCiAgPElkPjljYmFiNTZlLWQ2M2UtNGRmOS04MWJlLWI1ZjdmMTU5NDJmZTwvSWQ+DQogIDxFbnRyaWVzPg0KICAgIDxFbnRyeT4NCiAgICAgIDxJZD4xMTE3NGM0Ny1jZTYzLTQ3NzMtYjQ2My1iYzAxYjAwOTU4ZTc8L0lkPg0KICAgICAgPE5vUGFyPnRydWU8L05vUGFyPg0KICAgICAgPFBlcnNvbk9ubHk+dHJ1ZTwvUGVyc29uT25seT4NCiAgICAgIDxSZWZlcmVuY2VJZD43NjZkYWM2Ni02YjZhLTRiMDgtYThmOS04NTA3Nzk3OGU3MDk8L1JlZmVyZW5jZUlk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b2xpbnNreTwvVGV4dD4NCiAgICA8L1RleHRVbml0Pg0KICA8L1RleHRVbml0cz4NCjwvUGxhY2Vob2xkZXI+</w:instrText>
      </w:r>
      <w:r w:rsidR="00BA6215">
        <w:rPr>
          <w:rStyle w:val="Citation"/>
        </w:rPr>
        <w:fldChar w:fldCharType="separate"/>
      </w:r>
      <w:bookmarkStart w:id="4489" w:name="_CTVP0019cbab56ed63e4df981beb5f7f15942fe"/>
      <w:r w:rsidR="0092006B">
        <w:rPr>
          <w:rStyle w:val="Citation"/>
        </w:rPr>
        <w:t>Polinsky</w:t>
      </w:r>
      <w:bookmarkEnd w:id="4489"/>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e436e89-a9bc-41ec-9feb-65131e4426b0 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6IDQwNyk8L1RleHQ+DQogICAgPC9UZXh0VW5pdD4NCiAgPC9UZXh0VW5pdHM+DQo8L1BsYWNlaG9sZGVyPg==</w:instrText>
      </w:r>
      <w:r w:rsidR="00BA6215">
        <w:rPr>
          <w:rStyle w:val="Citation"/>
        </w:rPr>
        <w:fldChar w:fldCharType="separate"/>
      </w:r>
      <w:bookmarkStart w:id="4490" w:name="_CTVP001de436e89a9bc41ec9feb65131e4426b0"/>
      <w:r w:rsidR="0092006B">
        <w:rPr>
          <w:rStyle w:val="Citation"/>
        </w:rPr>
        <w:t>(1998: 407)</w:t>
      </w:r>
      <w:bookmarkEnd w:id="4490"/>
      <w:r w:rsidR="00BA6215">
        <w:rPr>
          <w:rStyle w:val="Citation"/>
        </w:rPr>
        <w:fldChar w:fldCharType="end"/>
      </w:r>
      <w:r w:rsidRPr="000320EB">
        <w:t xml:space="preserve"> presents the following implication: </w:t>
      </w:r>
      <w:r w:rsidR="00B7093A">
        <w:t>“</w:t>
      </w:r>
      <w:r w:rsidRPr="000320EB">
        <w:t>If the patient of DOC can undergo optional deletion, the recipient of DOC can undergo optional deletion, too</w:t>
      </w:r>
      <w:r w:rsidR="00B7093A">
        <w:t>”</w:t>
      </w:r>
      <w:r w:rsidRPr="000320EB">
        <w:t>.</w:t>
      </w:r>
    </w:p>
    <w:p w14:paraId="671CD4C4" w14:textId="77777777" w:rsidR="00075364" w:rsidRDefault="00075364" w:rsidP="00075364">
      <w:pPr>
        <w:pStyle w:val="Body0500after"/>
      </w:pPr>
      <w:r w:rsidRPr="000320EB">
        <w:t xml:space="preserve">This </w:t>
      </w:r>
      <w:r>
        <w:t xml:space="preserve">observation </w:t>
      </w:r>
      <w:r w:rsidRPr="000320EB">
        <w:t>that the more accessible argument can be deleted also provides an explanation for the preference</w:t>
      </w:r>
      <w:r>
        <w:t xml:space="preserve"> of </w:t>
      </w:r>
      <w:r w:rsidRPr="000320EB">
        <w:t xml:space="preserve">Papuan Malay to </w:t>
      </w:r>
      <w:r>
        <w:t xml:space="preserve">elide </w:t>
      </w:r>
      <w:r w:rsidRPr="000320EB">
        <w:t xml:space="preserve">the more salient </w:t>
      </w:r>
      <w:r w:rsidR="00BE06E1">
        <w:t xml:space="preserve">R </w:t>
      </w:r>
      <w:r w:rsidRPr="000320EB">
        <w:t xml:space="preserve">argument and to retain the less salient </w:t>
      </w:r>
      <w:r w:rsidR="00BE06E1">
        <w:t xml:space="preserve">T </w:t>
      </w:r>
      <w:r w:rsidRPr="000320EB">
        <w:t>argument.</w:t>
      </w:r>
    </w:p>
    <w:p w14:paraId="581B51B9" w14:textId="06764DBC" w:rsidR="00075364" w:rsidRDefault="00075364" w:rsidP="00680900">
      <w:pPr>
        <w:pStyle w:val="Body0515after"/>
      </w:pPr>
      <w:r>
        <w:t xml:space="preserve">The observed tendency to omit the </w:t>
      </w:r>
      <w:r w:rsidR="00BE06E1">
        <w:t xml:space="preserve">R and/or T </w:t>
      </w:r>
      <w:r w:rsidRPr="000320EB">
        <w:t>arguments</w:t>
      </w:r>
      <w:r>
        <w:t xml:space="preserve"> has also been noted for</w:t>
      </w:r>
      <w:r w:rsidR="002C5578">
        <w:t xml:space="preserve"> western Austronesian languages</w:t>
      </w:r>
      <w:r>
        <w:t xml:space="preserve"> in general. In these languages, </w:t>
      </w:r>
      <w:r w:rsidRPr="000320EB">
        <w:t xml:space="preserve">as </w:t>
      </w:r>
      <w:r w:rsidR="00BA6215">
        <w:rPr>
          <w:rStyle w:val="Citation"/>
        </w:rPr>
        <w:fldChar w:fldCharType="begin"/>
      </w:r>
      <w:r w:rsidR="00CD0131">
        <w:rPr>
          <w:rStyle w:val="Citation"/>
        </w:rPr>
        <w:instrText>ADDIN CITAVI.PLACEHOLDER eb15dd39-e64f-424e-a4b3-225bbe1f54b4 PFBsYWNlaG9sZGVyPg0KICA8QWRkSW5WZXJzaW9uPjUuMi4wLjg8L0FkZEluVmVyc2lvbj4NCiAgPElkPmViMTVkZDM5LWU2NGYtNDI0ZS1hNGIzLTIyNWJiZTFmNTRiNDwvSWQ+DQogIDxFbnRyaWVzPg0KICAgIDxFbnRyeT4NCiAgICAgIDxJZD5jNmExMjJmMC0wN2NjLTRiYmEtOTZkYS03N2FhYjIwY2QyMzU8L0lkPg0KICAgICAgPE5vUGFyPnRydWU8L05vUGFyPg0KICAgICAgPFBlcnNvbk9ubHk+dHJ1ZTwvUGVyc29uT25seT4NCiAgICAgIDxSZWZlcmVuY2VJZD40ZDE1NTQ3Yi02MDMwLTQ0MzktODRjZC03NzgwNGQ1MTQ5Yz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khpbW1lbG1hbm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ltbWVsbWFubjwvVGV4dD4NCiAgICA8L1RleHRVbml0Pg0KICA8L1RleHRVbml0cz4NCjwvUGxhY2Vob2xkZXI+</w:instrText>
      </w:r>
      <w:r w:rsidR="00BA6215">
        <w:rPr>
          <w:rStyle w:val="Citation"/>
        </w:rPr>
        <w:fldChar w:fldCharType="separate"/>
      </w:r>
      <w:bookmarkStart w:id="4491" w:name="_CTVP001eb15dd39e64f424ea4b3225bbe1f54b4"/>
      <w:r w:rsidR="0092006B">
        <w:rPr>
          <w:rStyle w:val="Citation"/>
        </w:rPr>
        <w:t>Himmelmann</w:t>
      </w:r>
      <w:bookmarkEnd w:id="4491"/>
      <w:r w:rsidR="00BA6215">
        <w:rPr>
          <w:rStyle w:val="Citation"/>
        </w:rPr>
        <w:fldChar w:fldCharType="end"/>
      </w:r>
      <w:r w:rsidR="00513C8C" w:rsidRPr="00513C8C">
        <w:rPr>
          <w:rStyle w:val="Citation"/>
        </w:rPr>
        <w:t xml:space="preserve"> </w:t>
      </w:r>
      <w:r w:rsidR="00BA6215">
        <w:rPr>
          <w:rStyle w:val="Citation"/>
        </w:rPr>
        <w:fldChar w:fldCharType="begin"/>
      </w:r>
      <w:r w:rsidR="00CD0131">
        <w:rPr>
          <w:rStyle w:val="Citation"/>
        </w:rPr>
        <w:instrText>ADDIN CITAVI.PLACEHOLDER c2b2bdc6-358f-4a57-9f30-206b1b61605c 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igyMDA1OiAx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1OiAxNzEpPC9UZXh0Pg0KICAgIDwvVGV4dFVuaXQ+DQogIDwvVGV4dFVuaXRzPg0KPC9QbGFjZWhvbGRlcj4=</w:instrText>
      </w:r>
      <w:r w:rsidR="00BA6215">
        <w:rPr>
          <w:rStyle w:val="Citation"/>
        </w:rPr>
        <w:fldChar w:fldCharType="separate"/>
      </w:r>
      <w:bookmarkStart w:id="4492" w:name="_CTVP001c2b2bdc6358f4a579f30206b1b61605c"/>
      <w:r w:rsidR="0092006B">
        <w:rPr>
          <w:rStyle w:val="Citation"/>
        </w:rPr>
        <w:t>(2005: 171)</w:t>
      </w:r>
      <w:bookmarkEnd w:id="4492"/>
      <w:r w:rsidR="00BA6215">
        <w:rPr>
          <w:rStyle w:val="Citation"/>
        </w:rPr>
        <w:fldChar w:fldCharType="end"/>
      </w:r>
      <w:r w:rsidRPr="000320EB">
        <w:t xml:space="preserve"> points out, </w:t>
      </w:r>
      <w:r w:rsidR="00B7093A">
        <w:t>“</w:t>
      </w:r>
      <w:r w:rsidRPr="000320EB">
        <w:t>there are few (if any) morphosyntactic constraints on the omission of coreferential arguments in clause sequences. That is, the possibility to omit a coreferential argument is not re</w:t>
      </w:r>
      <w:r>
        <w:t>stricted to subject arguments</w:t>
      </w:r>
      <w:r w:rsidR="00B7093A">
        <w:t>”</w:t>
      </w:r>
      <w:r>
        <w:t xml:space="preserve">. </w:t>
      </w:r>
      <w:r w:rsidRPr="000320EB">
        <w:t xml:space="preserve">This </w:t>
      </w:r>
      <w:r>
        <w:t xml:space="preserve">also </w:t>
      </w:r>
      <w:r w:rsidRPr="000320EB">
        <w:t xml:space="preserve">applies to other </w:t>
      </w:r>
      <w:r>
        <w:t xml:space="preserve">eastern </w:t>
      </w:r>
      <w:r w:rsidRPr="000320EB">
        <w:t xml:space="preserve">Malay varieties, such as Ambon Malay </w:t>
      </w:r>
      <w:r w:rsidR="00BA6215">
        <w:rPr>
          <w:rStyle w:val="Citation"/>
        </w:rPr>
        <w:fldChar w:fldCharType="begin"/>
      </w:r>
      <w:r w:rsidR="0092451D">
        <w:rPr>
          <w:rStyle w:val="Citation"/>
        </w:rPr>
        <w:instrText>ADDIN CITAVI.PLACEHOLDER a8db5af9-7c84-423d-b734-7c372832d9ca 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dmFuIE1pbmRlIDE5OTcg4oCTIE1hbGF5dSBBbWJvbmc8L1Nob3J0VGl0bGU+DQogICAgICAgIDxUaXRsZT5NYWxheXUgQW1ib25nOiBQaG9ub2xvZ3ksIG1vcnBob2xvZ3ksIHN5bnRheDwvVGl0bGU+DQogICAgICAgIDxZZWFyPjE5OTc8L1llYXI+DQogICAgICA8L1JlZmVyZW5jZT4NCiAgICA8L0VudHJ5Pg0KICA8L0VudHJpZXM+DQogIDxUZXh0Pih2YW4gTWluZGUgMTk5NzogMj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1pbmRlIDE5OTc6IDIwOSk8L1RleHQ+DQogICAgPC9UZXh0VW5pdD4NCiAgPC9UZXh0VW5pdHM+DQo8L1BsYWNlaG9sZGVyPg==</w:instrText>
      </w:r>
      <w:r w:rsidR="00BA6215">
        <w:rPr>
          <w:rStyle w:val="Citation"/>
        </w:rPr>
        <w:fldChar w:fldCharType="separate"/>
      </w:r>
      <w:bookmarkStart w:id="4493" w:name="_CTVP001a8db5af97c84423db7347c372832d9ca"/>
      <w:r w:rsidR="0092006B">
        <w:rPr>
          <w:rStyle w:val="Citation"/>
        </w:rPr>
        <w:t>(van Minde 1997: 209)</w:t>
      </w:r>
      <w:bookmarkEnd w:id="4493"/>
      <w:r w:rsidR="00BA6215">
        <w:rPr>
          <w:rStyle w:val="Citation"/>
        </w:rPr>
        <w:fldChar w:fldCharType="end"/>
      </w:r>
      <w:r w:rsidRPr="000320EB">
        <w:t xml:space="preserve">, </w:t>
      </w:r>
      <w:r w:rsidR="002C5578">
        <w:t xml:space="preserve">and </w:t>
      </w:r>
      <w:r w:rsidRPr="000320EB">
        <w:t xml:space="preserve">Manado Malay </w:t>
      </w:r>
      <w:r w:rsidR="00BA6215">
        <w:rPr>
          <w:rStyle w:val="Citation"/>
        </w:rPr>
        <w:fldChar w:fldCharType="begin"/>
      </w:r>
      <w:r w:rsidR="0092451D">
        <w:rPr>
          <w:rStyle w:val="Citation"/>
        </w:rPr>
        <w:instrText>ADDIN CITAVI.PLACEHOLDER aa4caf64-630b-4e07-9cb3-c16990616abf 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b2VsIDIwMDU6IDEzM+KAkzE1NCk8L1RleHQ+DQogICAgPC9UZXh0VW5pdD4NCiAgPC9UZXh0VW5pdHM+DQo8L1BsYWNlaG9sZGVyPg==</w:instrText>
      </w:r>
      <w:r w:rsidR="00BA6215">
        <w:rPr>
          <w:rStyle w:val="Citation"/>
        </w:rPr>
        <w:fldChar w:fldCharType="separate"/>
      </w:r>
      <w:bookmarkStart w:id="4494" w:name="_CTVP001aa4caf64630b4e079cb3c16990616abf"/>
      <w:r w:rsidR="0092006B">
        <w:rPr>
          <w:rStyle w:val="Citation"/>
        </w:rPr>
        <w:t>(Stoel 2005: 133–154)</w:t>
      </w:r>
      <w:bookmarkEnd w:id="4494"/>
      <w:r w:rsidR="00BA6215">
        <w:rPr>
          <w:rStyle w:val="Citation"/>
        </w:rPr>
        <w:fldChar w:fldCharType="end"/>
      </w:r>
      <w:r w:rsidRPr="000320EB">
        <w:t xml:space="preserve">. Along similar lines, </w:t>
      </w:r>
      <w:r w:rsidR="00BA6215">
        <w:rPr>
          <w:rStyle w:val="Citation"/>
        </w:rPr>
        <w:fldChar w:fldCharType="begin"/>
      </w:r>
      <w:r w:rsidR="0092451D">
        <w:rPr>
          <w:rStyle w:val="Citation"/>
        </w:rPr>
        <w:instrText>ADDIN CITAVI.PLACEHOLDER 329016b4-a428-436d-8c08-c04215891f73 PFBsYWNlaG9sZGVyPg0KICA8QWRkSW5WZXJzaW9uPjUuMi4wLjg8L0FkZEluVmVyc2lvbj4NCiAgPElkPjMyOTAxNmI0LWE0MjgtNDM2ZC04YzA4LWMwNDIxNTg5MWY3MzwvSWQ+DQogIDxFbnRyaWVzPg0KICAgIDxFbnRyeT4NCiAgICAgIDxJZD41OTVmNmVmYi0wMTkxLTQxMTctYmQ4YS0xY2U4YmU0OTgzNTM8L0lkPg0KICAgICAgPE5vUGFyPnRydWU8L05vUGFyPg0KICAgICAgPFBlcnNvbk9ubHk+dHJ1ZTwvUGVyc29uT25seT4NCiAgICAgIDxSZWZlcmVuY2VJZD42YTg5NDk5NS00MTBjLTRjYWYtYjY3ZC00MDVkODRhNDg2MTE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9zZWw8L1RleHQ+DQogICAgPC9UZXh0VW5pdD4NCiAgPC9UZXh0VW5pdHM+DQo8L1BsYWNlaG9sZGVyPg==</w:instrText>
      </w:r>
      <w:r w:rsidR="00BA6215">
        <w:rPr>
          <w:rStyle w:val="Citation"/>
        </w:rPr>
        <w:fldChar w:fldCharType="separate"/>
      </w:r>
      <w:bookmarkStart w:id="4495" w:name="_CTVP001329016b4a428436d8c08c04215891f73"/>
      <w:r w:rsidR="0092006B">
        <w:rPr>
          <w:rStyle w:val="Citation"/>
        </w:rPr>
        <w:t>Mosel</w:t>
      </w:r>
      <w:bookmarkEnd w:id="4495"/>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d35ab81a-cd5b-497a-9ea3-1cb21b50804a PFBsYWNlaG9sZGVyPg0KICA8QWRkSW5WZXJzaW9uPjUuMi4wLjg8L0FkZEluVmVyc2lvbj4NCiAgPElkPmQzNWFiODFhLWNkNWItNDk3YS05ZWEzLTFjYjIxYjUwODA0YTwvSWQ+DQogIDxFbnRyaWVzPg0KICAgIDxFbnRyeT4NCiAgICAgIDxJZD4xZjdiODU2MC00MTVjLTRkZWEtODkxNC1kYjIxNmVmMWE4NjI8L0lkPg0KICAgICAgPFJlZmVyZW5jZUlkPjZhODk0OTk1LTQxMGMtNGNhZi1iNjdkLTQwNWQ4NGE0ODYxM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ApPC9UZXh0Pg0KICAgIDwvVGV4dFVuaXQ+DQogIDwvVGV4dFVuaXRzPg0KPC9QbGFjZWhvbGRlcj4=</w:instrText>
      </w:r>
      <w:r w:rsidR="00BA6215">
        <w:rPr>
          <w:rStyle w:val="Citation"/>
        </w:rPr>
        <w:fldChar w:fldCharType="separate"/>
      </w:r>
      <w:bookmarkStart w:id="4496" w:name="_CTVP001d35ab81acd5b497a9ea31cb21b50804a"/>
      <w:r w:rsidR="0092006B">
        <w:rPr>
          <w:rStyle w:val="Citation"/>
        </w:rPr>
        <w:t>(2010)</w:t>
      </w:r>
      <w:bookmarkEnd w:id="4496"/>
      <w:r w:rsidR="00BA6215">
        <w:rPr>
          <w:rStyle w:val="Citation"/>
        </w:rPr>
        <w:fldChar w:fldCharType="end"/>
      </w:r>
      <w:r w:rsidRPr="000320EB">
        <w:t xml:space="preserve"> notes for the Oceanic language Teop that </w:t>
      </w:r>
      <w:r w:rsidR="00B7093A">
        <w:t>“</w:t>
      </w:r>
      <w:r w:rsidRPr="000320EB">
        <w:t>[all] three arguments of ditransitive constructions can be elided in both topical and non</w:t>
      </w:r>
      <w:r w:rsidR="00DC44B1">
        <w:t>-</w:t>
      </w:r>
      <w:r w:rsidRPr="000320EB">
        <w:t>topical positions</w:t>
      </w:r>
      <w:r w:rsidR="00B7093A">
        <w:t>”</w:t>
      </w:r>
      <w:r w:rsidRPr="000320EB">
        <w:t xml:space="preserve">. These studies, however, do not discuss whether the languages under investigation have a preference for omitting the </w:t>
      </w:r>
      <w:r w:rsidR="00BE06E1">
        <w:t xml:space="preserve">R </w:t>
      </w:r>
      <w:r w:rsidRPr="000320EB">
        <w:t xml:space="preserve">or the </w:t>
      </w:r>
      <w:r w:rsidR="00BE06E1">
        <w:t xml:space="preserve">T </w:t>
      </w:r>
      <w:r w:rsidRPr="000320EB">
        <w:t>arguments in ditransitive constructions, and what the reasons for such a preference might be.</w:t>
      </w:r>
      <w:r>
        <w:t xml:space="preserve"> An exception is </w:t>
      </w:r>
      <w:r w:rsidR="00BA6215">
        <w:rPr>
          <w:rStyle w:val="Citation"/>
        </w:rPr>
        <w:fldChar w:fldCharType="begin"/>
      </w:r>
      <w:r w:rsidR="0092451D">
        <w:rPr>
          <w:rStyle w:val="Citation"/>
        </w:rPr>
        <w:instrText>ADDIN CITAVI.PLACEHOLDER 393d25ec-8933-4fc0-af3b-a90e733a4a68 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sYW1lciBhbmQgTW9ybzwvVGV4dD4NCiAgICA8L1RleHRVbml0Pg0KICA8L1RleHRVbml0cz4NCjwvUGxhY2Vob2xkZXI+</w:instrText>
      </w:r>
      <w:r w:rsidR="00BA6215">
        <w:rPr>
          <w:rStyle w:val="Citation"/>
        </w:rPr>
        <w:fldChar w:fldCharType="separate"/>
      </w:r>
      <w:bookmarkStart w:id="4497" w:name="_CTVP001393d25ec89334fc0af3ba90e733a4a68"/>
      <w:r w:rsidR="0092006B">
        <w:rPr>
          <w:rStyle w:val="Citation"/>
        </w:rPr>
        <w:t>Klamer and Moro</w:t>
      </w:r>
      <w:bookmarkEnd w:id="4497"/>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d8848e6c-9aa6-4171-a95d-2dfe11a3b9c3 PFBsYWNlaG9sZGVyPg0KICA8QWRkSW5WZXJzaW9uPjUuMi4wLjg8L0FkZEluVmVyc2lvbj4NCiAgPElkPmQ4ODQ4ZTZjLTlhYTYtNDE3MS1hOTVkLTJkZmUxMWEzYjljMzwvSWQ+DQogIDxFbnRyaWVzPg0KICAgIDxFbnRyeT4NCiAgICAgIDxJZD5jOTgwMmU0My0wMWU0LTRkNjEtODlhNC03MDk4NDFjYWY1ZGY8L0lkPg0KICAgICAgPFJlZmVyZW5jZUlkPjhhNzdjMzZlLWY3NWYtNDA5Yy1hYzQ5LTY2NDZhZWZmZjUwYz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00BA6215">
        <w:rPr>
          <w:rStyle w:val="Citation"/>
        </w:rPr>
        <w:fldChar w:fldCharType="separate"/>
      </w:r>
      <w:bookmarkStart w:id="4498" w:name="_CTVP001d8848e6c9aa64171a95d2dfe11a3b9c3"/>
      <w:r w:rsidR="0092006B">
        <w:rPr>
          <w:rStyle w:val="Citation"/>
        </w:rPr>
        <w:t>(2013)</w:t>
      </w:r>
      <w:bookmarkEnd w:id="4498"/>
      <w:r w:rsidR="00BA6215">
        <w:rPr>
          <w:rStyle w:val="Citation"/>
        </w:rPr>
        <w:fldChar w:fldCharType="end"/>
      </w:r>
      <w:r>
        <w:t xml:space="preserve"> study on </w:t>
      </w:r>
      <w:r w:rsidR="00B7093A">
        <w:t>‘</w:t>
      </w:r>
      <w:r w:rsidRPr="00B5651D">
        <w:t>give</w:t>
      </w:r>
      <w:r w:rsidR="00B7093A">
        <w:t>’</w:t>
      </w:r>
      <w:r w:rsidRPr="00B5651D">
        <w:t>-constructions in heritage and baseline Ambon Malay.</w:t>
      </w:r>
      <w:r>
        <w:t xml:space="preserve"> Noting that elision affects the </w:t>
      </w:r>
      <w:r w:rsidR="00BE06E1">
        <w:t>R</w:t>
      </w:r>
      <w:r>
        <w:t xml:space="preserve"> but not the </w:t>
      </w:r>
      <w:r w:rsidR="00BE06E1">
        <w:t>T</w:t>
      </w:r>
      <w:r>
        <w:t xml:space="preserve">, the authors suggest that these distributional preferences are due to </w:t>
      </w:r>
      <w:r w:rsidR="00B7093A">
        <w:t>“</w:t>
      </w:r>
      <w:r w:rsidRPr="0039414C">
        <w:t>a difference in the prominence of T and R</w:t>
      </w:r>
      <w:r w:rsidR="00B7093A">
        <w:t>”</w:t>
      </w:r>
      <w:r>
        <w:t xml:space="preserve"> </w:t>
      </w:r>
      <w:r w:rsidR="00BA6215">
        <w:rPr>
          <w:rStyle w:val="Citation"/>
        </w:rPr>
        <w:fldChar w:fldCharType="begin"/>
      </w:r>
      <w:r w:rsidR="0092451D">
        <w:rPr>
          <w:rStyle w:val="Citation"/>
        </w:rPr>
        <w:instrText>ADDIN CITAVI.PLACEHOLDER 93238ed9-58e4-4695-acb3-e192a7e3b581 PFBsYWNlaG9sZGVyPg0KICA8QWRkSW5WZXJzaW9uPjUuMi4wLjg8L0FkZEluVmVyc2lvbj4NCiAgPElkPjkzMjM4ZWQ5LTU4ZTQtNDY5NS1hY2IzLWUxOTJhN2UzYjU4MTwvSWQ+DQogIDxFbnRyaWVzPg0KICAgIDxFbnRyeT4NCiAgICAgIDxJZD4wMjRlOWIxMi1kNjcyLTRiY2QtYThjOC03OTEyMjJiZDY0ZTk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JlZmVyZW5jZUlkPjhhNzdjMzZlLWY3NWYtNDA5Yy1hYzQ5LTY2NDZhZWZmZjUwYz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zogOSk8L1RleHQ+DQogICAgPC9UZXh0VW5pdD4NCiAgPC9UZXh0VW5pdHM+DQo8L1BsYWNlaG9sZGVyPg==</w:instrText>
      </w:r>
      <w:r w:rsidR="00BA6215">
        <w:rPr>
          <w:rStyle w:val="Citation"/>
        </w:rPr>
        <w:fldChar w:fldCharType="separate"/>
      </w:r>
      <w:bookmarkStart w:id="4499" w:name="_CTVP00193238ed958e44695acb3e192a7e3b581"/>
      <w:r w:rsidR="0092006B">
        <w:rPr>
          <w:rStyle w:val="Citation"/>
        </w:rPr>
        <w:t>(2013: 9)</w:t>
      </w:r>
      <w:bookmarkEnd w:id="4499"/>
      <w:r w:rsidR="00BA6215">
        <w:rPr>
          <w:rStyle w:val="Citation"/>
        </w:rPr>
        <w:fldChar w:fldCharType="end"/>
      </w:r>
      <w:r w:rsidRPr="00421C13">
        <w:t>.</w:t>
      </w:r>
    </w:p>
    <w:p w14:paraId="2B1AFCFA" w14:textId="77777777" w:rsidR="00075364" w:rsidRPr="000320EB" w:rsidRDefault="00075364" w:rsidP="00075364">
      <w:pPr>
        <w:pStyle w:val="Heading2"/>
      </w:pPr>
      <w:bookmarkStart w:id="4500" w:name="_Ref367459479"/>
      <w:bookmarkStart w:id="4501" w:name="_Toc440455708"/>
      <w:r w:rsidRPr="000320EB">
        <w:t>Causative clauses</w:t>
      </w:r>
      <w:bookmarkEnd w:id="4500"/>
      <w:bookmarkEnd w:id="4501"/>
    </w:p>
    <w:p w14:paraId="7A5C9F91" w14:textId="20DBBAD9" w:rsidR="005F31DC" w:rsidRDefault="005F31DC" w:rsidP="005F31DC">
      <w:pPr>
        <w:pStyle w:val="Body0000after"/>
      </w:pPr>
      <w:r w:rsidRPr="000320EB">
        <w:t xml:space="preserve">Papuan Malay </w:t>
      </w:r>
      <w:r>
        <w:t xml:space="preserve">employs </w:t>
      </w:r>
      <w:r w:rsidRPr="000320EB">
        <w:t>three types of causative constructions: syntactic, lexical, and periphrastic causatives.</w:t>
      </w:r>
    </w:p>
    <w:p w14:paraId="4631A641" w14:textId="76E7E769" w:rsidR="005F31DC" w:rsidRDefault="005F31DC" w:rsidP="005F31DC">
      <w:pPr>
        <w:pStyle w:val="Body0500after"/>
      </w:pPr>
      <w:r w:rsidRPr="005F31DC">
        <w:t>Generally speaking, causative clauses are constructions which involve two</w:t>
      </w:r>
      <w:r w:rsidRPr="000320EB">
        <w:t xml:space="preserve"> events: </w:t>
      </w:r>
      <w:r w:rsidR="00B7093A">
        <w:t>“</w:t>
      </w:r>
      <w:r w:rsidRPr="000320EB">
        <w:t>(1) the causing event in which the causer does something, and (2) the caused event in which the causee carries out an action or undergoes a change of condition or state as a result of the causer</w:t>
      </w:r>
      <w:r w:rsidR="00B7093A">
        <w:t>’</w:t>
      </w:r>
      <w:r w:rsidRPr="000320EB">
        <w:t>s action</w:t>
      </w:r>
      <w:r w:rsidR="00B7093A">
        <w:t>”</w:t>
      </w:r>
      <w:r w:rsidRPr="000320EB">
        <w:t xml:space="preserve"> </w:t>
      </w:r>
      <w:r>
        <w:rPr>
          <w:rStyle w:val="Citation"/>
        </w:rPr>
        <w:fldChar w:fldCharType="begin"/>
      </w:r>
      <w:r>
        <w:rPr>
          <w:rStyle w:val="Citation"/>
        </w:rPr>
        <w:instrText>ADDIN CITAVI.PLACEHOLDER 3ec7b8aa-b02a-4b18-b8c4-29c0e920144e 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9uZyAyMDA2OiAyNjUpPC9UZXh0Pg0KICAgIDwvVGV4dFVuaXQ+DQogIDwvVGV4dFVuaXRzPg0KPC9QbGFjZWhvbGRlcj4=</w:instrText>
      </w:r>
      <w:r>
        <w:rPr>
          <w:rStyle w:val="Citation"/>
        </w:rPr>
        <w:fldChar w:fldCharType="separate"/>
      </w:r>
      <w:bookmarkStart w:id="4502" w:name="_CTVP0013ec7b8aab02a4b18b8c429c0e920144e"/>
      <w:r w:rsidR="0092006B">
        <w:rPr>
          <w:rStyle w:val="Citation"/>
        </w:rPr>
        <w:t>(Song 2006: 265)</w:t>
      </w:r>
      <w:bookmarkEnd w:id="4502"/>
      <w:r>
        <w:rPr>
          <w:rStyle w:val="Citation"/>
        </w:rPr>
        <w:fldChar w:fldCharType="end"/>
      </w:r>
      <w:r w:rsidRPr="000320EB">
        <w:t xml:space="preserve">. Hence, causative constructions are the result of a valency-increasing operation: in addition to the arguments of the cause event, or </w:t>
      </w:r>
      <w:r w:rsidR="00B7093A">
        <w:t>“</w:t>
      </w:r>
      <w:r w:rsidRPr="000320EB">
        <w:t>non-causative predicate</w:t>
      </w:r>
      <w:r w:rsidR="00B7093A">
        <w:t>”</w:t>
      </w:r>
      <w:r>
        <w:t>,</w:t>
      </w:r>
      <w:r w:rsidRPr="000320EB">
        <w:t xml:space="preserve"> there is also the </w:t>
      </w:r>
      <w:r w:rsidR="00B7093A">
        <w:t>“</w:t>
      </w:r>
      <w:r w:rsidRPr="000320EB">
        <w:t>causer</w:t>
      </w:r>
      <w:r w:rsidR="00B7093A">
        <w:t>”</w:t>
      </w:r>
      <w:r w:rsidRPr="000320EB">
        <w:t xml:space="preserve"> </w:t>
      </w:r>
      <w:r>
        <w:rPr>
          <w:rStyle w:val="Citation"/>
        </w:rPr>
        <w:fldChar w:fldCharType="begin"/>
      </w:r>
      <w:r>
        <w:rPr>
          <w:rStyle w:val="Citation"/>
        </w:rPr>
        <w:instrText>ADDIN CITAVI.PLACEHOLDER 779f6740-b2cc-4cf9-8c0e-29b2b98d7beb 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1yaWUgMTk4OTogMTc1KTwvVGV4dD4NCiAgICA8L1RleHRVbml0Pg0KICA8L1RleHRVbml0cz4NCjwvUGxhY2Vob2xkZXI+</w:instrText>
      </w:r>
      <w:r>
        <w:rPr>
          <w:rStyle w:val="Citation"/>
        </w:rPr>
        <w:fldChar w:fldCharType="separate"/>
      </w:r>
      <w:bookmarkStart w:id="4503" w:name="_CTVP001779f6740b2cc4cf98c0e29b2b98d7beb"/>
      <w:r w:rsidR="0092006B">
        <w:rPr>
          <w:rStyle w:val="Citation"/>
        </w:rPr>
        <w:t>(Comrie 1989: 175)</w:t>
      </w:r>
      <w:bookmarkEnd w:id="4503"/>
      <w:r>
        <w:rPr>
          <w:rStyle w:val="Citation"/>
        </w:rPr>
        <w:fldChar w:fldCharType="end"/>
      </w:r>
      <w:r w:rsidRPr="000320EB">
        <w:t>. This valency-increasing operation is possible with intransitive and transitive events.</w:t>
      </w:r>
    </w:p>
    <w:p w14:paraId="10A6D250" w14:textId="42551F6C" w:rsidR="005F31DC" w:rsidRPr="000320EB" w:rsidRDefault="005F31DC" w:rsidP="005F31DC">
      <w:pPr>
        <w:pStyle w:val="Body0500after"/>
      </w:pPr>
      <w:r w:rsidRPr="000320EB">
        <w:t>Cross-linguistically, four major strategies of encoding the notion of causation can be distinguished: lexical, morphological, syntac</w:t>
      </w:r>
      <w:r>
        <w:t>tic</w:t>
      </w:r>
      <w:r w:rsidRPr="000320EB">
        <w:t>, and periphrastic causative</w:t>
      </w:r>
      <w:r>
        <w:t>s</w:t>
      </w:r>
      <w:r w:rsidRPr="000320EB">
        <w:t xml:space="preserve">. These constructions differ with respect to the degree of </w:t>
      </w:r>
      <w:r w:rsidR="00B7093A">
        <w:t>“</w:t>
      </w:r>
      <w:r w:rsidRPr="000320EB">
        <w:t>structural integration</w:t>
      </w:r>
      <w:r w:rsidR="00B7093A">
        <w:t>”</w:t>
      </w:r>
      <w:r w:rsidRPr="000320EB">
        <w:t xml:space="preserve"> between the causing event, or the </w:t>
      </w:r>
      <w:r w:rsidR="00B7093A">
        <w:t>“</w:t>
      </w:r>
      <w:r w:rsidRPr="000320EB">
        <w:t>predicate of cause</w:t>
      </w:r>
      <w:r w:rsidR="00B7093A">
        <w:t>”</w:t>
      </w:r>
      <w:r w:rsidRPr="000320EB">
        <w:t xml:space="preserve">, and the caused event, or the </w:t>
      </w:r>
      <w:r w:rsidR="00B7093A">
        <w:t>“</w:t>
      </w:r>
      <w:r w:rsidRPr="000320EB">
        <w:t>predicate of effect</w:t>
      </w:r>
      <w:r w:rsidR="00B7093A">
        <w:t>”</w:t>
      </w:r>
      <w:r w:rsidRPr="000320EB">
        <w:t xml:space="preserve"> </w:t>
      </w:r>
      <w:r>
        <w:rPr>
          <w:rStyle w:val="Citation"/>
        </w:rPr>
        <w:fldChar w:fldCharType="begin"/>
      </w:r>
      <w:r w:rsidR="003A5B20">
        <w:rPr>
          <w:rStyle w:val="Citation"/>
        </w:rPr>
        <w:instrText>ADDIN CITAVI.PLACEHOLDER 045fdc93-5373-4433-989f-915ec850dc9d 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ob3J0VGl0bGU+UGF5bmUgMTk5NyDigJMgRGVzY3JpYmluZyBtb3JwaG9zeW50YXg8L1Nob3J0VGl0bGU+DQogICAgICAgIDxUaXRsZT5EZXNjcmliaW5nIG1vcnBob3N5bnRheDogQSBndWlkZSBmb3IgZmllbGQgbGluZ3Vpc3RzPC9UaXRsZT4NCiAgICAgICAgPFllYXI+MTk5NzwvWWVhcj4NCiAgICAgIDwvUmVmZXJlbmNlPg0KICAgIDwvRW50cnk+DQogIDwvRW50cmllcz4NCiAgPFRleHQ+KFBheW5lIDE5OTc6IDE1OeKAkzE2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eW5lIDE5OTc6IDE1OeKAkzE2MCk8L1RleHQ+DQogICAgPC9UZXh0VW5pdD4NCiAgPC9UZXh0VW5pdHM+DQo8L1BsYWNlaG9sZGVyPg==</w:instrText>
      </w:r>
      <w:r>
        <w:rPr>
          <w:rStyle w:val="Citation"/>
        </w:rPr>
        <w:fldChar w:fldCharType="separate"/>
      </w:r>
      <w:bookmarkStart w:id="4504" w:name="_CTVP001045fdc9353734433989f915ec850dc9d"/>
      <w:r w:rsidR="0092006B">
        <w:rPr>
          <w:rStyle w:val="Citation"/>
        </w:rPr>
        <w:t>(Payne 1997: 159–160)</w:t>
      </w:r>
      <w:bookmarkEnd w:id="4504"/>
      <w:r>
        <w:rPr>
          <w:rStyle w:val="Citation"/>
        </w:rPr>
        <w:fldChar w:fldCharType="end"/>
      </w:r>
      <w:r w:rsidRPr="000320EB">
        <w:t xml:space="preserve">. Lexical causatives show a maximal degree of structural integration in that the cause and effect are encoded in a single lexical item. Periphrastic causative constructions, by contrast, show the least degree of structural integration in that the cause and effect are encoded in two separate clauses. </w:t>
      </w:r>
      <w:r w:rsidR="00041540">
        <w:t>According</w:t>
      </w:r>
      <w:r>
        <w:t xml:space="preserve"> to</w:t>
      </w:r>
      <w:r w:rsidRPr="005A7567">
        <w:t xml:space="preserve"> </w:t>
      </w:r>
      <w:r>
        <w:rPr>
          <w:rStyle w:val="Citation"/>
        </w:rPr>
        <w:fldChar w:fldCharType="begin"/>
      </w:r>
      <w:r>
        <w:rPr>
          <w:rStyle w:val="Citation"/>
        </w:rPr>
        <w:instrText>ADDIN CITAVI.PLACEHOLDER 412bec9a-a125-4d3a-b28c-86edbc472c0a PFBsYWNlaG9sZGVyPg0KICA8QWRkSW5WZXJzaW9uPjUuMi4wLjg8L0FkZEluVmVyc2lvbj4NCiAgPElkPjQxMmJlYzlhLWExMjUtNGQzYS1iMjhjLTg2ZWRiYzQ3MmMwYTwvSWQ+DQogIDxFbnRyaWVzPg0KICAgIDxFbnRyeT4NCiAgICAgIDxJZD5jYjhkZGRjZC0yMTFlLTQ1YjktYWFmZC0wNTBjMzQyMGUxNmM8L0lkPg0KICAgICAgPE5vUGFyPnRydWU8L05vUGFyPg0KICAgICAgPFBlcnNvbk9ubHk+dHJ1ZTwvUGVyc29uT25seT4NCiAgICAgIDxSZWZlcmVuY2VJZD40YzBjZGQ3MS1mYmEwLTQxN2EtOGEwNS0wMDZlMmUxNzQwNmY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1bGlrb3Y8L1RleHQ+DQogICAgPC9UZXh0VW5pdD4NCiAgPC9UZXh0VW5pdHM+DQo8L1BsYWNlaG9sZGVyPg==</w:instrText>
      </w:r>
      <w:r>
        <w:rPr>
          <w:rStyle w:val="Citation"/>
        </w:rPr>
        <w:fldChar w:fldCharType="separate"/>
      </w:r>
      <w:bookmarkStart w:id="4505" w:name="_CTVP001412bec9aa1254d3ab28c86edbc472c0a"/>
      <w:r w:rsidR="0092006B">
        <w:rPr>
          <w:rStyle w:val="Citation"/>
        </w:rPr>
        <w:t>Kulikov</w:t>
      </w:r>
      <w:bookmarkEnd w:id="4505"/>
      <w:r>
        <w:rPr>
          <w:rStyle w:val="Citation"/>
        </w:rPr>
        <w:fldChar w:fldCharType="end"/>
      </w:r>
      <w:r w:rsidRPr="00513C8C">
        <w:rPr>
          <w:rStyle w:val="Citation"/>
        </w:rPr>
        <w:t xml:space="preserve"> </w:t>
      </w:r>
      <w:r>
        <w:rPr>
          <w:rStyle w:val="Citation"/>
        </w:rPr>
        <w:fldChar w:fldCharType="begin"/>
      </w:r>
      <w:r>
        <w:rPr>
          <w:rStyle w:val="Citation"/>
        </w:rPr>
        <w:instrText>ADDIN CITAVI.PLACEHOLDER b6ce808f-e920-4fdc-87cd-679c7b2f7aa1 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TogODg44oCTODg5KTwvVGV4dD4NCiAgICA8L1RleHRVbml0Pg0KICA8L1RleHRVbml0cz4NCjwvUGxhY2Vob2xkZXI+</w:instrText>
      </w:r>
      <w:r>
        <w:rPr>
          <w:rStyle w:val="Citation"/>
        </w:rPr>
        <w:fldChar w:fldCharType="separate"/>
      </w:r>
      <w:bookmarkStart w:id="4506" w:name="_CTVP001b6ce808fe9204fdc87cd679c7b2f7aa1"/>
      <w:r w:rsidR="0092006B">
        <w:rPr>
          <w:rStyle w:val="Citation"/>
        </w:rPr>
        <w:t>(2001: 888–889)</w:t>
      </w:r>
      <w:bookmarkEnd w:id="4506"/>
      <w:r>
        <w:rPr>
          <w:rStyle w:val="Citation"/>
        </w:rPr>
        <w:fldChar w:fldCharType="end"/>
      </w:r>
      <w:r w:rsidRPr="000320EB">
        <w:t xml:space="preserve">, however, lexical causatives do not </w:t>
      </w:r>
      <w:r w:rsidR="00B7093A">
        <w:t>“</w:t>
      </w:r>
      <w:r w:rsidRPr="000320EB">
        <w:t xml:space="preserve">qualify as </w:t>
      </w:r>
      <w:r w:rsidRPr="000320EB">
        <w:rPr>
          <w:rStyle w:val="ChItalic"/>
        </w:rPr>
        <w:t>causatives sensu stricto</w:t>
      </w:r>
      <w:r w:rsidR="00B7093A">
        <w:t>”</w:t>
      </w:r>
      <w:r w:rsidRPr="000320EB">
        <w:t xml:space="preserve"> </w:t>
      </w:r>
      <w:r>
        <w:t xml:space="preserve">as </w:t>
      </w:r>
      <w:r w:rsidRPr="000320EB">
        <w:t>they do not involv</w:t>
      </w:r>
      <w:r>
        <w:t>e a morphological or syntactic</w:t>
      </w:r>
      <w:r w:rsidRPr="000320EB">
        <w:t xml:space="preserve"> change; neither do periphrastic constructions qualify as </w:t>
      </w:r>
      <w:r w:rsidRPr="000320EB">
        <w:rPr>
          <w:rStyle w:val="ChItalic"/>
        </w:rPr>
        <w:t>causatives sensu stricto</w:t>
      </w:r>
      <w:r w:rsidRPr="000320EB">
        <w:t xml:space="preserve"> given their biclausal structure.</w:t>
      </w:r>
    </w:p>
    <w:p w14:paraId="6ADEFA76" w14:textId="0CEDADEE" w:rsidR="005F31DC" w:rsidRPr="000320EB" w:rsidRDefault="005F31DC" w:rsidP="005F31DC">
      <w:pPr>
        <w:pStyle w:val="Body0500after"/>
      </w:pPr>
      <w:r w:rsidRPr="000320EB">
        <w:t>Morphological and syntactic causative</w:t>
      </w:r>
      <w:r>
        <w:t>s</w:t>
      </w:r>
      <w:r w:rsidRPr="000320EB">
        <w:t xml:space="preserve"> differ from lexical and periphrastic causatives in that they integrate the cause </w:t>
      </w:r>
      <w:r>
        <w:t xml:space="preserve">with </w:t>
      </w:r>
      <w:r w:rsidRPr="000320EB">
        <w:t xml:space="preserve">the caused event into a single predication. Hence, a causativized intransitive event yields a transitive causative construction, while a causativized transitive caused event yields a ditransitive construction. The integration of the causer is achieved by demoting the agent of the caused event, the causee. Cross-linguistically, </w:t>
      </w:r>
      <w:r>
        <w:rPr>
          <w:rStyle w:val="Citation"/>
        </w:rPr>
        <w:fldChar w:fldCharType="begin"/>
      </w:r>
      <w:r>
        <w:rPr>
          <w:rStyle w:val="Citation"/>
        </w:rPr>
        <w:instrText>ADDIN CITAVI.PLACEHOLDER a2eb2a13-9b1c-4e59-bd6a-b13e2f214826 PFBsYWNlaG9sZGVyPg0KICA8QWRkSW5WZXJzaW9uPjUuMi4wLjg8L0FkZEluVmVyc2lvbj4NCiAgPElkPmEyZWIyYTEzLTliMWMtNGU1OS1iZDZhLWIxM2UyZjIxNDgyNjwvSWQ+DQogIDxFbnRyaWVzPg0KICAgIDxFbnRyeT4NCiAgICAgIDxJZD4xNmY0NDYzMi1lNzQxLTQ3ZDgtODhhNC1lMzY4N2IwZDUwOWU8L0lkPg0KICAgICAgPE5vUGFyPnRydWU8L05vUGFyPg0KICAgICAgPFBlcnNvbk9ubHk+dHJ1ZTwvUGVyc29uT25seT4NCiAgICAgIDxSZWZlcmVuY2VJZD43OWQ5NmI4NS1mMWVmLTQ5YjAtOGE0OC0xMTZiZmQ2ZWI4ZGM8L1JlZmVyZW5jZUlk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tcmllPC9UZXh0Pg0KICAgIDwvVGV4dFVuaXQ+DQogIDwvVGV4dFVuaXRzPg0KPC9QbGFjZWhvbGRlcj4=</w:instrText>
      </w:r>
      <w:r>
        <w:rPr>
          <w:rStyle w:val="Citation"/>
        </w:rPr>
        <w:fldChar w:fldCharType="separate"/>
      </w:r>
      <w:bookmarkStart w:id="4507" w:name="_CTVP001a2eb2a139b1c4e59bd6ab13e2f214826"/>
      <w:r w:rsidR="0092006B">
        <w:rPr>
          <w:rStyle w:val="Citation"/>
        </w:rPr>
        <w:t>Comrie</w:t>
      </w:r>
      <w:bookmarkEnd w:id="4507"/>
      <w:r>
        <w:rPr>
          <w:rStyle w:val="Citation"/>
        </w:rPr>
        <w:fldChar w:fldCharType="end"/>
      </w:r>
      <w:r w:rsidRPr="00513C8C">
        <w:rPr>
          <w:rStyle w:val="Citation"/>
        </w:rPr>
        <w:t xml:space="preserve"> </w:t>
      </w:r>
      <w:r>
        <w:rPr>
          <w:rStyle w:val="Citation"/>
        </w:rPr>
        <w:fldChar w:fldCharType="begin"/>
      </w:r>
      <w:r>
        <w:rPr>
          <w:rStyle w:val="Citation"/>
        </w:rPr>
        <w:instrText>ADDIN CITAVI.PLACEHOLDER 1e92b324-b8db-482c-bbf0-fd1d227f735e 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6IDE3Nik8L1RleHQ+DQogICAgPC9UZXh0VW5pdD4NCiAgPC9UZXh0VW5pdHM+DQo8L1BsYWNlaG9sZGVyPg==</w:instrText>
      </w:r>
      <w:r>
        <w:rPr>
          <w:rStyle w:val="Citation"/>
        </w:rPr>
        <w:fldChar w:fldCharType="separate"/>
      </w:r>
      <w:bookmarkStart w:id="4508" w:name="_CTVP0011e92b324b8db482cbbf0fd1d227f735e"/>
      <w:r w:rsidR="0092006B">
        <w:rPr>
          <w:rStyle w:val="Citation"/>
        </w:rPr>
        <w:t>(1989: 176)</w:t>
      </w:r>
      <w:bookmarkEnd w:id="4508"/>
      <w:r>
        <w:rPr>
          <w:rStyle w:val="Citation"/>
        </w:rPr>
        <w:fldChar w:fldCharType="end"/>
      </w:r>
      <w:r w:rsidRPr="000320EB">
        <w:t xml:space="preserve"> notes the following grammatical </w:t>
      </w:r>
      <w:r w:rsidRPr="00DA6F15">
        <w:t xml:space="preserve">relation hierarchy for this process: </w:t>
      </w:r>
      <w:r w:rsidR="00B7093A">
        <w:t>“</w:t>
      </w:r>
      <w:r w:rsidRPr="00DA6F15">
        <w:t>subject &gt; direct object &gt; indirect object &gt;</w:t>
      </w:r>
      <w:r w:rsidRPr="000320EB">
        <w:t xml:space="preserve"> oblique object</w:t>
      </w:r>
      <w:r w:rsidR="00B7093A">
        <w:t>”</w:t>
      </w:r>
      <w:r w:rsidRPr="000320EB">
        <w:t xml:space="preserve">; that is, </w:t>
      </w:r>
      <w:r w:rsidR="00B7093A">
        <w:t>“</w:t>
      </w:r>
      <w:r w:rsidRPr="000320EB">
        <w:t>the causee occupies the highest (leftmost) position on this hierarchy that is not already filled</w:t>
      </w:r>
      <w:r w:rsidR="00B7093A">
        <w:t>”</w:t>
      </w:r>
      <w:r w:rsidRPr="000320EB">
        <w:t>.</w:t>
      </w:r>
    </w:p>
    <w:p w14:paraId="073B71F0" w14:textId="5AC413EC" w:rsidR="005F31DC" w:rsidRPr="000320EB" w:rsidRDefault="005F31DC" w:rsidP="005F31DC">
      <w:pPr>
        <w:pStyle w:val="Body0515after"/>
      </w:pPr>
      <w:r>
        <w:t xml:space="preserve">As mentioned, </w:t>
      </w:r>
      <w:r w:rsidRPr="000320EB">
        <w:t xml:space="preserve">Papuan Malay </w:t>
      </w:r>
      <w:r>
        <w:t xml:space="preserve">uses </w:t>
      </w:r>
      <w:r w:rsidRPr="000320EB">
        <w:t xml:space="preserve">three </w:t>
      </w:r>
      <w:r>
        <w:t xml:space="preserve">of the four </w:t>
      </w:r>
      <w:r w:rsidRPr="000320EB">
        <w:t>types of causative constructions: lexical, syntactic, and peri</w:t>
      </w:r>
      <w:r>
        <w:t xml:space="preserve">phrastic causatives; morphological causatives are unattested. </w:t>
      </w:r>
      <w:r w:rsidRPr="000320EB">
        <w:t xml:space="preserve">The main </w:t>
      </w:r>
      <w:r>
        <w:t xml:space="preserve">topic </w:t>
      </w:r>
      <w:r w:rsidRPr="000320EB">
        <w:t xml:space="preserve">of this section </w:t>
      </w:r>
      <w:r>
        <w:t xml:space="preserve">is </w:t>
      </w:r>
      <w:r w:rsidRPr="000320EB">
        <w:t>syntactic causatives (§</w:t>
      </w:r>
      <w:r w:rsidRPr="000320EB">
        <w:fldChar w:fldCharType="begin"/>
      </w:r>
      <w:r w:rsidRPr="000320EB">
        <w:instrText xml:space="preserve"> REF _Ref290751396 \w \h </w:instrText>
      </w:r>
      <w:r>
        <w:instrText xml:space="preserve"> \* MERGEFORMAT </w:instrText>
      </w:r>
      <w:r w:rsidRPr="000320EB">
        <w:fldChar w:fldCharType="separate"/>
      </w:r>
      <w:r w:rsidR="00154D81">
        <w:rPr>
          <w:cs/>
        </w:rPr>
        <w:t>‎</w:t>
      </w:r>
      <w:r w:rsidR="00154D81">
        <w:t>11.2.1</w:t>
      </w:r>
      <w:r w:rsidRPr="000320EB">
        <w:fldChar w:fldCharType="end"/>
      </w:r>
      <w:r w:rsidRPr="000320EB">
        <w:t xml:space="preserve">), since only they qualify as </w:t>
      </w:r>
      <w:r w:rsidRPr="000320EB">
        <w:rPr>
          <w:rStyle w:val="ChItalic"/>
        </w:rPr>
        <w:t>causatives sensu stricto</w:t>
      </w:r>
      <w:r w:rsidRPr="000320EB">
        <w:t xml:space="preserve"> </w:t>
      </w:r>
      <w:r>
        <w:rPr>
          <w:rStyle w:val="Citation"/>
        </w:rPr>
        <w:fldChar w:fldCharType="begin"/>
      </w:r>
      <w:r>
        <w:rPr>
          <w:rStyle w:val="Citation"/>
        </w:rPr>
        <w:instrText>ADDIN CITAVI.PLACEHOLDER 11f73e8d-e32a-43fd-9ab3-eca7efaa643f 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dWxpa292IDIwMDE6IDg4OOKAkzg4OSk8L1RleHQ+DQogICAgPC9UZXh0VW5pdD4NCiAgPC9UZXh0VW5pdHM+DQo8L1BsYWNlaG9sZGVyPg==</w:instrText>
      </w:r>
      <w:r>
        <w:rPr>
          <w:rStyle w:val="Citation"/>
        </w:rPr>
        <w:fldChar w:fldCharType="separate"/>
      </w:r>
      <w:bookmarkStart w:id="4509" w:name="_CTVP00111f73e8de32a43fd9ab3eca7efaa643f"/>
      <w:r w:rsidR="0092006B">
        <w:rPr>
          <w:rStyle w:val="Citation"/>
        </w:rPr>
        <w:t>(Kulikov 2001: 888–889)</w:t>
      </w:r>
      <w:bookmarkEnd w:id="4509"/>
      <w:r>
        <w:rPr>
          <w:rStyle w:val="Citation"/>
        </w:rPr>
        <w:fldChar w:fldCharType="end"/>
      </w:r>
      <w:r w:rsidRPr="000320EB">
        <w:t>. Lexical and periphrastic causatives are mentioned only briefly</w:t>
      </w:r>
      <w:r>
        <w:t xml:space="preserve"> in </w:t>
      </w:r>
      <w:r w:rsidRPr="000320EB">
        <w:t>§</w:t>
      </w:r>
      <w:r w:rsidRPr="000320EB">
        <w:fldChar w:fldCharType="begin"/>
      </w:r>
      <w:r w:rsidRPr="000320EB">
        <w:instrText xml:space="preserve"> REF _Ref290751393 \w \h </w:instrText>
      </w:r>
      <w:r>
        <w:instrText xml:space="preserve"> \* MERGEFORMAT </w:instrText>
      </w:r>
      <w:r w:rsidRPr="000320EB">
        <w:fldChar w:fldCharType="separate"/>
      </w:r>
      <w:r w:rsidR="00154D81">
        <w:rPr>
          <w:cs/>
        </w:rPr>
        <w:t>‎</w:t>
      </w:r>
      <w:r w:rsidR="00154D81">
        <w:t>11.2.2</w:t>
      </w:r>
      <w:r w:rsidRPr="000320EB">
        <w:fldChar w:fldCharType="end"/>
      </w:r>
      <w:r>
        <w:t xml:space="preserve"> and </w:t>
      </w:r>
      <w:r w:rsidRPr="000320EB">
        <w:t>§</w:t>
      </w:r>
      <w:r w:rsidRPr="000320EB">
        <w:fldChar w:fldCharType="begin"/>
      </w:r>
      <w:r w:rsidRPr="000320EB">
        <w:instrText xml:space="preserve"> REF _Ref365275569 \w \h </w:instrText>
      </w:r>
      <w:r>
        <w:instrText xml:space="preserve"> \* MERGEFORMAT </w:instrText>
      </w:r>
      <w:r w:rsidRPr="000320EB">
        <w:fldChar w:fldCharType="separate"/>
      </w:r>
      <w:r w:rsidR="00154D81">
        <w:rPr>
          <w:cs/>
        </w:rPr>
        <w:t>‎</w:t>
      </w:r>
      <w:r w:rsidR="00154D81">
        <w:t>11.2.3</w:t>
      </w:r>
      <w:r w:rsidRPr="000320EB">
        <w:fldChar w:fldCharType="end"/>
      </w:r>
      <w:r>
        <w:t>, respectively.</w:t>
      </w:r>
      <w:r w:rsidRPr="00CF54BB">
        <w:t xml:space="preserve"> </w:t>
      </w:r>
      <w:r w:rsidRPr="000320EB">
        <w:t xml:space="preserve">The main points </w:t>
      </w:r>
      <w:r>
        <w:t xml:space="preserve">of this section </w:t>
      </w:r>
      <w:r w:rsidRPr="000320EB">
        <w:t>are summarized in §</w:t>
      </w:r>
      <w:r w:rsidRPr="000320EB">
        <w:fldChar w:fldCharType="begin"/>
      </w:r>
      <w:r w:rsidRPr="000320EB">
        <w:instrText xml:space="preserve"> REF _Ref365537073 \w \h </w:instrText>
      </w:r>
      <w:r>
        <w:instrText xml:space="preserve"> \* MERGEFORMAT </w:instrText>
      </w:r>
      <w:r w:rsidRPr="000320EB">
        <w:fldChar w:fldCharType="separate"/>
      </w:r>
      <w:r w:rsidR="00154D81">
        <w:rPr>
          <w:cs/>
        </w:rPr>
        <w:t>‎</w:t>
      </w:r>
      <w:r w:rsidR="00154D81">
        <w:t>11.2.4</w:t>
      </w:r>
      <w:r w:rsidRPr="000320EB">
        <w:fldChar w:fldCharType="end"/>
      </w:r>
      <w:r w:rsidRPr="000320EB">
        <w:t>.</w:t>
      </w:r>
    </w:p>
    <w:p w14:paraId="152B18F4" w14:textId="77777777" w:rsidR="00075364" w:rsidRDefault="00075364" w:rsidP="00075364">
      <w:pPr>
        <w:pStyle w:val="Heading3"/>
      </w:pPr>
      <w:bookmarkStart w:id="4510" w:name="_Ref290751396"/>
      <w:bookmarkStart w:id="4511" w:name="_Toc440455709"/>
      <w:r w:rsidRPr="000320EB">
        <w:t>Syntactic causatives</w:t>
      </w:r>
      <w:bookmarkEnd w:id="4510"/>
      <w:bookmarkEnd w:id="4511"/>
    </w:p>
    <w:p w14:paraId="31690316" w14:textId="07ACABA5" w:rsidR="00075364" w:rsidRPr="000320EB" w:rsidRDefault="00075364" w:rsidP="00680900">
      <w:pPr>
        <w:pStyle w:val="Body0000after"/>
      </w:pPr>
      <w:r w:rsidRPr="000320EB">
        <w:t xml:space="preserve">In syntactic causatives, </w:t>
      </w:r>
      <w:r>
        <w:t xml:space="preserve">or </w:t>
      </w:r>
      <w:r w:rsidR="00B7093A">
        <w:t>“</w:t>
      </w:r>
      <w:r w:rsidRPr="000320EB">
        <w:t>compound</w:t>
      </w:r>
      <w:r w:rsidR="00B7093A">
        <w:t>”</w:t>
      </w:r>
      <w:r w:rsidRPr="000320EB">
        <w:t xml:space="preserve"> causatives </w:t>
      </w:r>
      <w:r w:rsidR="00BA6215">
        <w:rPr>
          <w:rStyle w:val="Citation"/>
        </w:rPr>
        <w:fldChar w:fldCharType="begin"/>
      </w:r>
      <w:r w:rsidR="003A5B20">
        <w:rPr>
          <w:rStyle w:val="Citation"/>
        </w:rPr>
        <w:instrText>ADDIN CITAVI.PLACEHOLDER 9f8d48e6-6bb1-4757-9368-319ec646491b 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9uZyAyMDExOiA0NTApPC9UZXh0Pg0KICAgIDwvVGV4dFVuaXQ+DQogIDwvVGV4dFVuaXRzPg0KPC9QbGFjZWhvbGRlcj4=</w:instrText>
      </w:r>
      <w:r w:rsidR="00BA6215">
        <w:rPr>
          <w:rStyle w:val="Citation"/>
        </w:rPr>
        <w:fldChar w:fldCharType="separate"/>
      </w:r>
      <w:bookmarkStart w:id="4512" w:name="_CTVP0019f8d48e66bb147579368319ec646491b"/>
      <w:r w:rsidR="0092006B">
        <w:rPr>
          <w:rStyle w:val="Citation"/>
        </w:rPr>
        <w:t>(Song 2011: 450)</w:t>
      </w:r>
      <w:bookmarkEnd w:id="4512"/>
      <w:r w:rsidR="00BA6215">
        <w:rPr>
          <w:rStyle w:val="Citation"/>
        </w:rPr>
        <w:fldChar w:fldCharType="end"/>
      </w:r>
      <w:r w:rsidRPr="00F113BD">
        <w:t xml:space="preserve">, </w:t>
      </w:r>
      <w:r w:rsidRPr="000320EB">
        <w:t xml:space="preserve">the notion of causation is encoded in a monoclausal construction which consists of two constituents, namely a causative verb, which expresses the notion of cause, and a second constituent that denotes the effect </w:t>
      </w:r>
      <w:r w:rsidR="00BA6215">
        <w:rPr>
          <w:rStyle w:val="Citation"/>
        </w:rPr>
        <w:fldChar w:fldCharType="begin"/>
      </w:r>
      <w:r w:rsidR="0092451D">
        <w:rPr>
          <w:rStyle w:val="Citation"/>
        </w:rPr>
        <w:instrText>ADDIN CITAVI.PLACEHOLDER f4c24f96-11f2-42b3-ac2a-d329ecb2036f 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3VsaWtvdiAyMDAxOiA4ODcpPC9UZXh0Pg0KICAgIDwvVGV4dFVuaXQ+DQogIDwvVGV4dFVuaXRzPg0KPC9QbGFjZWhvbGRlcj4=</w:instrText>
      </w:r>
      <w:r w:rsidR="00BA6215">
        <w:rPr>
          <w:rStyle w:val="Citation"/>
        </w:rPr>
        <w:fldChar w:fldCharType="separate"/>
      </w:r>
      <w:bookmarkStart w:id="4513" w:name="_CTVP001f4c24f9611f242b3ac2ad329ecb2036f"/>
      <w:r w:rsidR="0092006B">
        <w:rPr>
          <w:rStyle w:val="Citation"/>
        </w:rPr>
        <w:t>(Kulikov 2001: 887)</w:t>
      </w:r>
      <w:bookmarkEnd w:id="4513"/>
      <w:r w:rsidR="00BA6215">
        <w:rPr>
          <w:rStyle w:val="Citation"/>
        </w:rPr>
        <w:fldChar w:fldCharType="end"/>
      </w:r>
      <w:r w:rsidRPr="000320EB">
        <w:t>.</w:t>
      </w:r>
    </w:p>
    <w:p w14:paraId="24A8308C" w14:textId="28F7D543" w:rsidR="00075364" w:rsidRPr="00D94E17" w:rsidRDefault="00075364" w:rsidP="00075364">
      <w:pPr>
        <w:pStyle w:val="Body0500after"/>
      </w:pPr>
      <w:r w:rsidRPr="000320EB">
        <w:t xml:space="preserve">In Papuan Malay syntactic causatives, </w:t>
      </w:r>
      <w:r>
        <w:t xml:space="preserve">a </w:t>
      </w:r>
      <w:r w:rsidRPr="000320EB">
        <w:t>serial verb construction V</w:t>
      </w:r>
      <w:r w:rsidRPr="000320EB">
        <w:rPr>
          <w:vertAlign w:val="subscript"/>
        </w:rPr>
        <w:t>1</w:t>
      </w:r>
      <w:r w:rsidRPr="000320EB">
        <w:t>V</w:t>
      </w:r>
      <w:r w:rsidRPr="000320EB">
        <w:rPr>
          <w:vertAlign w:val="subscript"/>
        </w:rPr>
        <w:t>2</w:t>
      </w:r>
      <w:r w:rsidRPr="000320EB">
        <w:t xml:space="preserve"> </w:t>
      </w:r>
      <w:r>
        <w:t xml:space="preserve">encodes the causation: </w:t>
      </w:r>
      <w:r w:rsidRPr="000320EB">
        <w:t>the causative verb V</w:t>
      </w:r>
      <w:r w:rsidRPr="000320EB">
        <w:rPr>
          <w:vertAlign w:val="subscript"/>
        </w:rPr>
        <w:t>1</w:t>
      </w:r>
      <w:r>
        <w:t xml:space="preserve"> expresses</w:t>
      </w:r>
      <w:r w:rsidRPr="000320EB">
        <w:t xml:space="preserve"> the cause event </w:t>
      </w:r>
      <w:r>
        <w:t xml:space="preserve">and </w:t>
      </w:r>
      <w:r w:rsidRPr="000320EB">
        <w:t>the V</w:t>
      </w:r>
      <w:r w:rsidRPr="000320EB">
        <w:rPr>
          <w:vertAlign w:val="subscript"/>
        </w:rPr>
        <w:t>2</w:t>
      </w:r>
      <w:r w:rsidRPr="000320EB">
        <w:t xml:space="preserve"> the caused event. Two free verb forms are used as causative verbs: trivalent </w:t>
      </w:r>
      <w:r w:rsidRPr="000320EB">
        <w:rPr>
          <w:rStyle w:val="ChItalBold"/>
        </w:rPr>
        <w:t>kasi</w:t>
      </w:r>
      <w:r>
        <w:t xml:space="preserve"> </w:t>
      </w:r>
      <w:r w:rsidR="00B7093A">
        <w:t>‘</w:t>
      </w:r>
      <w:r>
        <w:t>give</w:t>
      </w:r>
      <w:r w:rsidR="00B7093A">
        <w:t>’</w:t>
      </w:r>
      <w:r w:rsidRPr="000320EB">
        <w:t xml:space="preserve"> and bivalent </w:t>
      </w:r>
      <w:r w:rsidRPr="000320EB">
        <w:rPr>
          <w:rStyle w:val="ChItalBold"/>
        </w:rPr>
        <w:t>bikin</w:t>
      </w:r>
      <w:r w:rsidR="00753525">
        <w:rPr>
          <w:rStyle w:val="ChItalBold"/>
        </w:rPr>
        <w:t>g</w:t>
      </w:r>
      <w:r w:rsidRPr="000320EB">
        <w:t xml:space="preserve"> </w:t>
      </w:r>
      <w:r w:rsidR="00B7093A">
        <w:t>‘</w:t>
      </w:r>
      <w:r w:rsidRPr="000320EB">
        <w:t>make</w:t>
      </w:r>
      <w:r w:rsidR="00B7093A">
        <w:t>’</w:t>
      </w:r>
      <w:r w:rsidRPr="000320EB">
        <w:t>.</w:t>
      </w:r>
      <w:r>
        <w:t xml:space="preserve"> In </w:t>
      </w:r>
      <w:r w:rsidRPr="000320EB">
        <w:rPr>
          <w:rStyle w:val="ChItalBold"/>
        </w:rPr>
        <w:t>kasi</w:t>
      </w:r>
      <w:r>
        <w:t xml:space="preserve">-causatives the </w:t>
      </w:r>
      <w:r w:rsidRPr="000320EB">
        <w:t>V</w:t>
      </w:r>
      <w:r w:rsidRPr="000320EB">
        <w:rPr>
          <w:vertAlign w:val="subscript"/>
        </w:rPr>
        <w:t>2</w:t>
      </w:r>
      <w:r w:rsidRPr="00442DE0">
        <w:t xml:space="preserve"> </w:t>
      </w:r>
      <w:r>
        <w:t xml:space="preserve">can be monovalent or bivalent while in </w:t>
      </w:r>
      <w:r w:rsidRPr="000320EB">
        <w:rPr>
          <w:rStyle w:val="ChItalBold"/>
        </w:rPr>
        <w:t>bikin</w:t>
      </w:r>
      <w:r w:rsidR="00753525">
        <w:rPr>
          <w:rStyle w:val="ChItalBold"/>
        </w:rPr>
        <w:t>g</w:t>
      </w:r>
      <w:r>
        <w:t xml:space="preserve">-causatives the </w:t>
      </w:r>
      <w:r w:rsidRPr="000320EB">
        <w:t>V</w:t>
      </w:r>
      <w:r w:rsidRPr="000320EB">
        <w:rPr>
          <w:vertAlign w:val="subscript"/>
        </w:rPr>
        <w:t>2</w:t>
      </w:r>
      <w:r w:rsidRPr="00D94E17">
        <w:t xml:space="preserve"> is al</w:t>
      </w:r>
      <w:r>
        <w:t>ways monovalent.</w:t>
      </w:r>
    </w:p>
    <w:p w14:paraId="635B1E42" w14:textId="4F855B6B" w:rsidR="00075364" w:rsidRDefault="00075364" w:rsidP="002D176F">
      <w:pPr>
        <w:pStyle w:val="Body0505after"/>
      </w:pPr>
      <w:r>
        <w:t xml:space="preserve">Semantically, causatives with </w:t>
      </w:r>
      <w:r w:rsidRPr="005456EC">
        <w:rPr>
          <w:rStyle w:val="ChItalBold"/>
        </w:rPr>
        <w:t>kasi</w:t>
      </w:r>
      <w:r>
        <w:t xml:space="preserve"> </w:t>
      </w:r>
      <w:r w:rsidR="00B7093A">
        <w:t>‘</w:t>
      </w:r>
      <w:r>
        <w:t>give</w:t>
      </w:r>
      <w:r w:rsidR="00B7093A">
        <w:t>’</w:t>
      </w:r>
      <w:r>
        <w:t xml:space="preserve"> focus on the outcome of the causation or manipulation. Causatives with </w:t>
      </w:r>
      <w:r w:rsidRPr="005456EC">
        <w:rPr>
          <w:rStyle w:val="ChItalBold"/>
        </w:rPr>
        <w:t>bikin</w:t>
      </w:r>
      <w:r w:rsidR="00753525">
        <w:rPr>
          <w:rStyle w:val="ChItalBold"/>
        </w:rPr>
        <w:t>g</w:t>
      </w:r>
      <w:r>
        <w:t xml:space="preserve"> </w:t>
      </w:r>
      <w:r w:rsidR="00B7093A">
        <w:t>‘</w:t>
      </w:r>
      <w:r>
        <w:t>make</w:t>
      </w:r>
      <w:r w:rsidR="00B7093A">
        <w:t>’</w:t>
      </w:r>
      <w:r>
        <w:t xml:space="preserve">, by contrast, focus on the manipulation of circumstances </w:t>
      </w:r>
      <w:r w:rsidR="006C64CD">
        <w:t xml:space="preserve">that </w:t>
      </w:r>
      <w:r>
        <w:t xml:space="preserve">ultimately leads to the caused event or effect. This is shown with the contrastive examples in </w:t>
      </w:r>
      <w:r>
        <w:fldChar w:fldCharType="begin"/>
      </w:r>
      <w:r>
        <w:instrText xml:space="preserve"> REF _Ref371154580 \h </w:instrText>
      </w:r>
      <w:r>
        <w:fldChar w:fldCharType="separate"/>
      </w:r>
      <w:r w:rsidR="00154D81" w:rsidRPr="000320EB">
        <w:t>(</w:t>
      </w:r>
      <w:r w:rsidR="00154D81">
        <w:rPr>
          <w:noProof/>
        </w:rPr>
        <w:t>47</w:t>
      </w:r>
      <w:r w:rsidR="00154D81" w:rsidRPr="000320EB">
        <w:t>)</w:t>
      </w:r>
      <w:r>
        <w:fldChar w:fldCharType="end"/>
      </w:r>
      <w:r>
        <w:t xml:space="preserve"> and </w:t>
      </w:r>
      <w:r>
        <w:fldChar w:fldCharType="begin"/>
      </w:r>
      <w:r>
        <w:instrText xml:space="preserve"> REF _Ref371154582 \h </w:instrText>
      </w:r>
      <w:r>
        <w:fldChar w:fldCharType="separate"/>
      </w:r>
      <w:r w:rsidR="00154D81" w:rsidRPr="000320EB">
        <w:t>(</w:t>
      </w:r>
      <w:r w:rsidR="00154D81">
        <w:rPr>
          <w:noProof/>
        </w:rPr>
        <w:t>48</w:t>
      </w:r>
      <w:r w:rsidR="00154D81" w:rsidRPr="000320EB">
        <w:t>)</w:t>
      </w:r>
      <w:r>
        <w:fldChar w:fldCharType="end"/>
      </w:r>
      <w:r>
        <w:t xml:space="preserve"> both of which are formed with monovalent stative </w:t>
      </w:r>
      <w:r w:rsidRPr="00806E45">
        <w:rPr>
          <w:rStyle w:val="ChItalBold"/>
        </w:rPr>
        <w:t>bersi</w:t>
      </w:r>
      <w:r>
        <w:t xml:space="preserve"> </w:t>
      </w:r>
      <w:r w:rsidR="00B7093A">
        <w:t>‘</w:t>
      </w:r>
      <w:r>
        <w:t>be clean</w:t>
      </w:r>
      <w:r w:rsidR="00B7093A">
        <w:t>’</w:t>
      </w:r>
      <w:r>
        <w:t xml:space="preserve">. In </w:t>
      </w:r>
      <w:r>
        <w:fldChar w:fldCharType="begin"/>
      </w:r>
      <w:r>
        <w:instrText xml:space="preserve"> REF _Ref371154580 \h </w:instrText>
      </w:r>
      <w:r>
        <w:fldChar w:fldCharType="separate"/>
      </w:r>
      <w:r w:rsidR="00154D81" w:rsidRPr="000320EB">
        <w:t>(</w:t>
      </w:r>
      <w:r w:rsidR="00154D81">
        <w:rPr>
          <w:noProof/>
        </w:rPr>
        <w:t>47</w:t>
      </w:r>
      <w:r w:rsidR="00154D81" w:rsidRPr="000320EB">
        <w:t>)</w:t>
      </w:r>
      <w:r>
        <w:fldChar w:fldCharType="end"/>
      </w:r>
      <w:r>
        <w:t xml:space="preserve">, </w:t>
      </w:r>
      <w:r w:rsidRPr="00F245C3">
        <w:rPr>
          <w:rStyle w:val="ChItalBold"/>
        </w:rPr>
        <w:t xml:space="preserve">kasi </w:t>
      </w:r>
      <w:r>
        <w:rPr>
          <w:rStyle w:val="ChItalBold"/>
        </w:rPr>
        <w:t>bersi</w:t>
      </w:r>
      <w:r>
        <w:t xml:space="preserve"> </w:t>
      </w:r>
      <w:r w:rsidR="00B7093A">
        <w:t>‘</w:t>
      </w:r>
      <w:r>
        <w:t>cause to be clean</w:t>
      </w:r>
      <w:r w:rsidR="00B7093A">
        <w:t>’</w:t>
      </w:r>
      <w:r>
        <w:t xml:space="preserve"> stresses the outcome of the washing process, namely that the clothes are clean. In the elicited example in </w:t>
      </w:r>
      <w:r>
        <w:fldChar w:fldCharType="begin"/>
      </w:r>
      <w:r>
        <w:instrText xml:space="preserve"> REF _Ref371154582 \h </w:instrText>
      </w:r>
      <w:r>
        <w:fldChar w:fldCharType="separate"/>
      </w:r>
      <w:r w:rsidR="00154D81" w:rsidRPr="000320EB">
        <w:t>(</w:t>
      </w:r>
      <w:r w:rsidR="00154D81">
        <w:rPr>
          <w:noProof/>
        </w:rPr>
        <w:t>48</w:t>
      </w:r>
      <w:r w:rsidR="00154D81" w:rsidRPr="000320EB">
        <w:t>)</w:t>
      </w:r>
      <w:r>
        <w:fldChar w:fldCharType="end"/>
      </w:r>
      <w:r>
        <w:t xml:space="preserve">, by contrast, </w:t>
      </w:r>
      <w:r w:rsidRPr="00053CE3">
        <w:rPr>
          <w:rStyle w:val="ChItalBold"/>
        </w:rPr>
        <w:t>bikin</w:t>
      </w:r>
      <w:r w:rsidR="00753525">
        <w:rPr>
          <w:rStyle w:val="ChItalBold"/>
        </w:rPr>
        <w:t>g</w:t>
      </w:r>
      <w:r w:rsidRPr="00053CE3">
        <w:rPr>
          <w:rStyle w:val="ChItalBold"/>
        </w:rPr>
        <w:t xml:space="preserve"> </w:t>
      </w:r>
      <w:r>
        <w:rPr>
          <w:rStyle w:val="ChItalBold"/>
        </w:rPr>
        <w:t>bersi</w:t>
      </w:r>
      <w:r>
        <w:t xml:space="preserve"> </w:t>
      </w:r>
      <w:r w:rsidR="00B7093A">
        <w:t>‘</w:t>
      </w:r>
      <w:r>
        <w:t>make clean</w:t>
      </w:r>
      <w:r w:rsidR="00B7093A">
        <w:t>’</w:t>
      </w:r>
      <w:r>
        <w:t xml:space="preserve"> focuses on the manipulation itself, which leads to the effect that the clothes are clean.</w:t>
      </w:r>
    </w:p>
    <w:p w14:paraId="39A4BB0B" w14:textId="6291E538" w:rsidR="00075364" w:rsidRPr="00F075E5" w:rsidRDefault="00075364" w:rsidP="00075364">
      <w:pPr>
        <w:pStyle w:val="ExampleTitle"/>
      </w:pPr>
      <w:r w:rsidRPr="005456EC">
        <w:rPr>
          <w:rStyle w:val="ChItalBold"/>
        </w:rPr>
        <w:t>kasi</w:t>
      </w:r>
      <w:r>
        <w:t xml:space="preserve"> </w:t>
      </w:r>
      <w:r w:rsidR="00B7093A">
        <w:t>‘</w:t>
      </w:r>
      <w:r>
        <w:t>give</w:t>
      </w:r>
      <w:r w:rsidR="00B7093A">
        <w:t>’</w:t>
      </w:r>
      <w:r>
        <w:t xml:space="preserve"> versus </w:t>
      </w:r>
      <w:r w:rsidRPr="005456EC">
        <w:rPr>
          <w:rStyle w:val="ChItalBold"/>
        </w:rPr>
        <w:t>bikin</w:t>
      </w:r>
      <w:r w:rsidR="00753525">
        <w:rPr>
          <w:rStyle w:val="ChItalBold"/>
        </w:rPr>
        <w:t>g</w:t>
      </w:r>
      <w:r>
        <w:t xml:space="preserve"> </w:t>
      </w:r>
      <w:r w:rsidR="00B7093A">
        <w:t>‘</w:t>
      </w:r>
      <w:r>
        <w:t>make</w:t>
      </w:r>
      <w:r w:rsidR="00B7093A">
        <w:t>’</w:t>
      </w:r>
      <w:r>
        <w:t xml:space="preserve"> causatives</w:t>
      </w:r>
    </w:p>
    <w:tbl>
      <w:tblPr>
        <w:tblW w:w="4909" w:type="dxa"/>
        <w:tblCellMar>
          <w:left w:w="42" w:type="dxa"/>
          <w:right w:w="42" w:type="dxa"/>
        </w:tblCellMar>
        <w:tblLook w:val="01E0" w:firstRow="1" w:lastRow="1" w:firstColumn="1" w:lastColumn="1" w:noHBand="0" w:noVBand="0"/>
      </w:tblPr>
      <w:tblGrid>
        <w:gridCol w:w="709"/>
        <w:gridCol w:w="729"/>
        <w:gridCol w:w="595"/>
        <w:gridCol w:w="851"/>
        <w:gridCol w:w="529"/>
        <w:gridCol w:w="845"/>
        <w:gridCol w:w="651"/>
      </w:tblGrid>
      <w:tr w:rsidR="00AC23C4" w:rsidRPr="008C7D8B" w14:paraId="07895641" w14:textId="77777777" w:rsidTr="00AC23C4">
        <w:tc>
          <w:tcPr>
            <w:tcW w:w="709" w:type="dxa"/>
            <w:shd w:val="clear" w:color="auto" w:fill="auto"/>
          </w:tcPr>
          <w:p w14:paraId="7FA87281" w14:textId="77777777" w:rsidR="00075364" w:rsidRPr="000320EB" w:rsidRDefault="00075364" w:rsidP="00075364">
            <w:pPr>
              <w:pStyle w:val="O0Nwnext"/>
            </w:pPr>
            <w:bookmarkStart w:id="4514" w:name="_Ref371154580"/>
            <w:r w:rsidRPr="000320EB">
              <w:t>(</w:t>
            </w:r>
            <w:fldSimple w:instr=" SEQ ( \* ARABIC \s 1 ">
              <w:r w:rsidR="00154D81">
                <w:rPr>
                  <w:noProof/>
                </w:rPr>
                <w:t>47</w:t>
              </w:r>
            </w:fldSimple>
            <w:r w:rsidRPr="000320EB">
              <w:t>)</w:t>
            </w:r>
            <w:bookmarkEnd w:id="4514"/>
          </w:p>
        </w:tc>
        <w:tc>
          <w:tcPr>
            <w:tcW w:w="729" w:type="dxa"/>
            <w:shd w:val="clear" w:color="auto" w:fill="auto"/>
          </w:tcPr>
          <w:p w14:paraId="7C3DB313" w14:textId="77777777" w:rsidR="00075364" w:rsidRPr="00D14815" w:rsidRDefault="00075364" w:rsidP="00075364">
            <w:pPr>
              <w:pStyle w:val="Text"/>
            </w:pPr>
            <w:r w:rsidRPr="00D14815">
              <w:t>malam</w:t>
            </w:r>
          </w:p>
        </w:tc>
        <w:tc>
          <w:tcPr>
            <w:tcW w:w="595" w:type="dxa"/>
            <w:shd w:val="clear" w:color="auto" w:fill="auto"/>
          </w:tcPr>
          <w:p w14:paraId="660BD59D" w14:textId="77777777" w:rsidR="00075364" w:rsidRPr="00D14815" w:rsidRDefault="00075364" w:rsidP="00075364">
            <w:pPr>
              <w:pStyle w:val="Text"/>
            </w:pPr>
            <w:r w:rsidRPr="00D14815">
              <w:t>cuci</w:t>
            </w:r>
          </w:p>
        </w:tc>
        <w:tc>
          <w:tcPr>
            <w:tcW w:w="851" w:type="dxa"/>
            <w:shd w:val="clear" w:color="auto" w:fill="auto"/>
          </w:tcPr>
          <w:p w14:paraId="6F0ECFA9" w14:textId="77777777" w:rsidR="00075364" w:rsidRPr="00D14815" w:rsidRDefault="00075364" w:rsidP="00075364">
            <w:pPr>
              <w:pStyle w:val="Text"/>
            </w:pPr>
            <w:r w:rsidRPr="00D14815">
              <w:t>pakean</w:t>
            </w:r>
            <w:r w:rsidR="00A660E1">
              <w:t>g</w:t>
            </w:r>
          </w:p>
        </w:tc>
        <w:tc>
          <w:tcPr>
            <w:tcW w:w="529" w:type="dxa"/>
            <w:shd w:val="clear" w:color="auto" w:fill="auto"/>
          </w:tcPr>
          <w:p w14:paraId="26416841" w14:textId="77777777" w:rsidR="00075364" w:rsidRPr="00D16AA0" w:rsidRDefault="00075364" w:rsidP="00075364">
            <w:pPr>
              <w:pStyle w:val="Text"/>
              <w:rPr>
                <w:rStyle w:val="ChBlueBold"/>
              </w:rPr>
            </w:pPr>
            <w:r w:rsidRPr="00D16AA0">
              <w:rPr>
                <w:rStyle w:val="ChBlueBold"/>
              </w:rPr>
              <w:t>kasi</w:t>
            </w:r>
          </w:p>
        </w:tc>
        <w:tc>
          <w:tcPr>
            <w:tcW w:w="845" w:type="dxa"/>
            <w:shd w:val="clear" w:color="auto" w:fill="auto"/>
          </w:tcPr>
          <w:p w14:paraId="364941C8" w14:textId="77777777" w:rsidR="00075364" w:rsidRPr="00D16AA0" w:rsidRDefault="00075364" w:rsidP="00075364">
            <w:pPr>
              <w:pStyle w:val="Text"/>
              <w:rPr>
                <w:rStyle w:val="ChBlueBold"/>
              </w:rPr>
            </w:pPr>
            <w:r w:rsidRPr="00D16AA0">
              <w:rPr>
                <w:rStyle w:val="ChBlueBold"/>
              </w:rPr>
              <w:t>bersi</w:t>
            </w:r>
          </w:p>
        </w:tc>
        <w:tc>
          <w:tcPr>
            <w:tcW w:w="651" w:type="dxa"/>
            <w:shd w:val="clear" w:color="auto" w:fill="auto"/>
          </w:tcPr>
          <w:p w14:paraId="336D6A07" w14:textId="77777777" w:rsidR="00075364" w:rsidRPr="00D14815" w:rsidRDefault="00075364" w:rsidP="00075364">
            <w:pPr>
              <w:pStyle w:val="Text"/>
            </w:pPr>
            <w:r w:rsidRPr="00D14815">
              <w:t>jemur</w:t>
            </w:r>
          </w:p>
        </w:tc>
      </w:tr>
      <w:tr w:rsidR="00AC23C4" w:rsidRPr="00AC23C4" w14:paraId="3BC8DEFC" w14:textId="77777777" w:rsidTr="00AC23C4">
        <w:tc>
          <w:tcPr>
            <w:tcW w:w="709" w:type="dxa"/>
            <w:shd w:val="clear" w:color="auto" w:fill="auto"/>
          </w:tcPr>
          <w:p w14:paraId="3ABEA892" w14:textId="77777777" w:rsidR="00075364" w:rsidRPr="00D14815" w:rsidRDefault="00075364" w:rsidP="00075364">
            <w:pPr>
              <w:pStyle w:val="GlossEng"/>
            </w:pPr>
          </w:p>
        </w:tc>
        <w:tc>
          <w:tcPr>
            <w:tcW w:w="729" w:type="dxa"/>
            <w:shd w:val="clear" w:color="auto" w:fill="auto"/>
          </w:tcPr>
          <w:p w14:paraId="3F55C247" w14:textId="77777777" w:rsidR="00075364" w:rsidRPr="00D14815" w:rsidRDefault="00075364" w:rsidP="00075364">
            <w:pPr>
              <w:pStyle w:val="GlossEng"/>
            </w:pPr>
            <w:r w:rsidRPr="00D14815">
              <w:t>night</w:t>
            </w:r>
          </w:p>
        </w:tc>
        <w:tc>
          <w:tcPr>
            <w:tcW w:w="595" w:type="dxa"/>
            <w:shd w:val="clear" w:color="auto" w:fill="auto"/>
          </w:tcPr>
          <w:p w14:paraId="580B0472" w14:textId="77777777" w:rsidR="00075364" w:rsidRPr="00D14815" w:rsidRDefault="00075364" w:rsidP="00075364">
            <w:pPr>
              <w:pStyle w:val="GlossEng"/>
            </w:pPr>
            <w:r w:rsidRPr="00D14815">
              <w:t>wash</w:t>
            </w:r>
          </w:p>
        </w:tc>
        <w:tc>
          <w:tcPr>
            <w:tcW w:w="851" w:type="dxa"/>
            <w:shd w:val="clear" w:color="auto" w:fill="auto"/>
          </w:tcPr>
          <w:p w14:paraId="39B65D69" w14:textId="77777777" w:rsidR="00075364" w:rsidRPr="00D14815" w:rsidRDefault="00075364" w:rsidP="00075364">
            <w:pPr>
              <w:pStyle w:val="GlossEng"/>
            </w:pPr>
            <w:r>
              <w:t>clothes</w:t>
            </w:r>
          </w:p>
        </w:tc>
        <w:tc>
          <w:tcPr>
            <w:tcW w:w="529" w:type="dxa"/>
            <w:shd w:val="clear" w:color="auto" w:fill="auto"/>
          </w:tcPr>
          <w:p w14:paraId="242A5060" w14:textId="77777777" w:rsidR="00075364" w:rsidRPr="00D14815" w:rsidRDefault="00075364" w:rsidP="00075364">
            <w:pPr>
              <w:pStyle w:val="GlossEng"/>
            </w:pPr>
            <w:r>
              <w:t>give</w:t>
            </w:r>
          </w:p>
        </w:tc>
        <w:tc>
          <w:tcPr>
            <w:tcW w:w="845" w:type="dxa"/>
            <w:shd w:val="clear" w:color="auto" w:fill="auto"/>
          </w:tcPr>
          <w:p w14:paraId="065A3471" w14:textId="77777777" w:rsidR="00075364" w:rsidRPr="00D14815" w:rsidRDefault="00075364" w:rsidP="00075364">
            <w:pPr>
              <w:pStyle w:val="GlossEng"/>
            </w:pPr>
            <w:r>
              <w:t>be.</w:t>
            </w:r>
            <w:r w:rsidRPr="00D14815">
              <w:t>clean</w:t>
            </w:r>
          </w:p>
        </w:tc>
        <w:tc>
          <w:tcPr>
            <w:tcW w:w="651" w:type="dxa"/>
            <w:shd w:val="clear" w:color="auto" w:fill="auto"/>
          </w:tcPr>
          <w:p w14:paraId="4D9A840E" w14:textId="77777777" w:rsidR="00075364" w:rsidRPr="00D14815" w:rsidRDefault="00075364" w:rsidP="00075364">
            <w:pPr>
              <w:pStyle w:val="GlossEng"/>
            </w:pPr>
            <w:r w:rsidRPr="00D14815">
              <w:t>dry</w:t>
            </w:r>
          </w:p>
        </w:tc>
      </w:tr>
    </w:tbl>
    <w:p w14:paraId="241F317B" w14:textId="327026D6" w:rsidR="00075364" w:rsidRDefault="00B7093A" w:rsidP="00075364">
      <w:pPr>
        <w:pStyle w:val="FreeTranslEng"/>
      </w:pPr>
      <w:r>
        <w:t>‘</w:t>
      </w:r>
      <w:r w:rsidR="00075364">
        <w:t xml:space="preserve">(if you have to do laundry at night time) wash (your clothes), </w:t>
      </w:r>
      <w:r w:rsidR="00075364" w:rsidRPr="00D16AA0">
        <w:rPr>
          <w:rStyle w:val="ChBlueBold"/>
        </w:rPr>
        <w:t>clean</w:t>
      </w:r>
      <w:r w:rsidR="00075364">
        <w:t xml:space="preserve"> them, (and hang them up) to dry</w:t>
      </w:r>
      <w:r>
        <w:t>’</w:t>
      </w:r>
      <w:r w:rsidR="00075364">
        <w:t xml:space="preserve"> </w:t>
      </w:r>
      <w:r w:rsidR="00075364" w:rsidRPr="00C772E2">
        <w:rPr>
          <w:rStyle w:val="ExampleSource"/>
        </w:rPr>
        <w:t>[081011-019-Cv.0009]</w:t>
      </w:r>
    </w:p>
    <w:tbl>
      <w:tblPr>
        <w:tblW w:w="5109" w:type="dxa"/>
        <w:tblCellMar>
          <w:left w:w="42" w:type="dxa"/>
          <w:right w:w="42" w:type="dxa"/>
        </w:tblCellMar>
        <w:tblLook w:val="01E0" w:firstRow="1" w:lastRow="1" w:firstColumn="1" w:lastColumn="1" w:noHBand="0" w:noVBand="0"/>
      </w:tblPr>
      <w:tblGrid>
        <w:gridCol w:w="709"/>
        <w:gridCol w:w="729"/>
        <w:gridCol w:w="595"/>
        <w:gridCol w:w="851"/>
        <w:gridCol w:w="729"/>
        <w:gridCol w:w="845"/>
        <w:gridCol w:w="651"/>
      </w:tblGrid>
      <w:tr w:rsidR="00AC23C4" w:rsidRPr="008C7D8B" w14:paraId="32402402" w14:textId="77777777" w:rsidTr="00AC23C4">
        <w:tc>
          <w:tcPr>
            <w:tcW w:w="709" w:type="dxa"/>
            <w:shd w:val="clear" w:color="auto" w:fill="auto"/>
          </w:tcPr>
          <w:p w14:paraId="5BB9FD8B" w14:textId="77777777" w:rsidR="00075364" w:rsidRPr="000320EB" w:rsidRDefault="00075364" w:rsidP="00075364">
            <w:pPr>
              <w:pStyle w:val="O0Nwnext"/>
            </w:pPr>
            <w:bookmarkStart w:id="4515" w:name="_Ref371154582"/>
            <w:r w:rsidRPr="000320EB">
              <w:t>(</w:t>
            </w:r>
            <w:fldSimple w:instr=" SEQ ( \* ARABIC \s 1 ">
              <w:r w:rsidR="00154D81">
                <w:rPr>
                  <w:noProof/>
                </w:rPr>
                <w:t>48</w:t>
              </w:r>
            </w:fldSimple>
            <w:r w:rsidRPr="000320EB">
              <w:t>)</w:t>
            </w:r>
            <w:bookmarkEnd w:id="4515"/>
          </w:p>
        </w:tc>
        <w:tc>
          <w:tcPr>
            <w:tcW w:w="729" w:type="dxa"/>
            <w:shd w:val="clear" w:color="auto" w:fill="auto"/>
          </w:tcPr>
          <w:p w14:paraId="0940B0BD" w14:textId="77777777" w:rsidR="00075364" w:rsidRPr="00D14815" w:rsidRDefault="00075364" w:rsidP="00075364">
            <w:pPr>
              <w:pStyle w:val="Text"/>
            </w:pPr>
            <w:r w:rsidRPr="00D14815">
              <w:t>malam</w:t>
            </w:r>
          </w:p>
        </w:tc>
        <w:tc>
          <w:tcPr>
            <w:tcW w:w="595" w:type="dxa"/>
            <w:shd w:val="clear" w:color="auto" w:fill="auto"/>
          </w:tcPr>
          <w:p w14:paraId="11C90413" w14:textId="77777777" w:rsidR="00075364" w:rsidRPr="00D14815" w:rsidRDefault="00075364" w:rsidP="00075364">
            <w:pPr>
              <w:pStyle w:val="Text"/>
            </w:pPr>
            <w:r w:rsidRPr="00D14815">
              <w:t>cuci</w:t>
            </w:r>
          </w:p>
        </w:tc>
        <w:tc>
          <w:tcPr>
            <w:tcW w:w="851" w:type="dxa"/>
            <w:shd w:val="clear" w:color="auto" w:fill="auto"/>
          </w:tcPr>
          <w:p w14:paraId="67AE1654" w14:textId="77777777" w:rsidR="00075364" w:rsidRPr="00D14815" w:rsidRDefault="00075364" w:rsidP="00075364">
            <w:pPr>
              <w:pStyle w:val="Text"/>
            </w:pPr>
            <w:r w:rsidRPr="00D14815">
              <w:t>pakean</w:t>
            </w:r>
            <w:r w:rsidR="00A660E1">
              <w:t>g</w:t>
            </w:r>
          </w:p>
        </w:tc>
        <w:tc>
          <w:tcPr>
            <w:tcW w:w="729" w:type="dxa"/>
            <w:shd w:val="clear" w:color="auto" w:fill="auto"/>
          </w:tcPr>
          <w:p w14:paraId="1C9B9505" w14:textId="77777777" w:rsidR="00075364" w:rsidRPr="00D16AA0" w:rsidRDefault="00075364" w:rsidP="00075364">
            <w:pPr>
              <w:pStyle w:val="Text"/>
              <w:rPr>
                <w:rStyle w:val="ChBlueBold"/>
              </w:rPr>
            </w:pPr>
            <w:r>
              <w:rPr>
                <w:rStyle w:val="ChBlueBold"/>
              </w:rPr>
              <w:t>bikin</w:t>
            </w:r>
            <w:r w:rsidR="00A660E1">
              <w:rPr>
                <w:rStyle w:val="ChBlueBold"/>
              </w:rPr>
              <w:t>g</w:t>
            </w:r>
          </w:p>
        </w:tc>
        <w:tc>
          <w:tcPr>
            <w:tcW w:w="845" w:type="dxa"/>
            <w:shd w:val="clear" w:color="auto" w:fill="auto"/>
          </w:tcPr>
          <w:p w14:paraId="17B0A800" w14:textId="77777777" w:rsidR="00075364" w:rsidRPr="00D16AA0" w:rsidRDefault="00075364" w:rsidP="00075364">
            <w:pPr>
              <w:pStyle w:val="Text"/>
              <w:rPr>
                <w:rStyle w:val="ChBlueBold"/>
              </w:rPr>
            </w:pPr>
            <w:r w:rsidRPr="00D16AA0">
              <w:rPr>
                <w:rStyle w:val="ChBlueBold"/>
              </w:rPr>
              <w:t>bersi</w:t>
            </w:r>
          </w:p>
        </w:tc>
        <w:tc>
          <w:tcPr>
            <w:tcW w:w="651" w:type="dxa"/>
            <w:shd w:val="clear" w:color="auto" w:fill="auto"/>
          </w:tcPr>
          <w:p w14:paraId="6F29D0E7" w14:textId="77777777" w:rsidR="00075364" w:rsidRPr="00D14815" w:rsidRDefault="00075364" w:rsidP="00075364">
            <w:pPr>
              <w:pStyle w:val="Text"/>
            </w:pPr>
            <w:r w:rsidRPr="00D14815">
              <w:t>jemur</w:t>
            </w:r>
          </w:p>
        </w:tc>
      </w:tr>
      <w:tr w:rsidR="00AC23C4" w:rsidRPr="00AC23C4" w14:paraId="201BBF4A" w14:textId="77777777" w:rsidTr="00AC23C4">
        <w:tc>
          <w:tcPr>
            <w:tcW w:w="709" w:type="dxa"/>
            <w:shd w:val="clear" w:color="auto" w:fill="auto"/>
          </w:tcPr>
          <w:p w14:paraId="61B21E64" w14:textId="77777777" w:rsidR="00075364" w:rsidRPr="00D14815" w:rsidRDefault="00075364" w:rsidP="00075364">
            <w:pPr>
              <w:pStyle w:val="GlossEng"/>
            </w:pPr>
          </w:p>
        </w:tc>
        <w:tc>
          <w:tcPr>
            <w:tcW w:w="729" w:type="dxa"/>
            <w:shd w:val="clear" w:color="auto" w:fill="auto"/>
          </w:tcPr>
          <w:p w14:paraId="0944CEFA" w14:textId="77777777" w:rsidR="00075364" w:rsidRPr="00D14815" w:rsidRDefault="00075364" w:rsidP="00075364">
            <w:pPr>
              <w:pStyle w:val="GlossEng"/>
            </w:pPr>
            <w:r w:rsidRPr="00D14815">
              <w:t>night</w:t>
            </w:r>
          </w:p>
        </w:tc>
        <w:tc>
          <w:tcPr>
            <w:tcW w:w="595" w:type="dxa"/>
            <w:shd w:val="clear" w:color="auto" w:fill="auto"/>
          </w:tcPr>
          <w:p w14:paraId="2FC50ED5" w14:textId="77777777" w:rsidR="00075364" w:rsidRPr="00D14815" w:rsidRDefault="00075364" w:rsidP="00075364">
            <w:pPr>
              <w:pStyle w:val="GlossEng"/>
            </w:pPr>
            <w:r w:rsidRPr="00D14815">
              <w:t>wash</w:t>
            </w:r>
          </w:p>
        </w:tc>
        <w:tc>
          <w:tcPr>
            <w:tcW w:w="851" w:type="dxa"/>
            <w:shd w:val="clear" w:color="auto" w:fill="auto"/>
          </w:tcPr>
          <w:p w14:paraId="35D6DC31" w14:textId="77777777" w:rsidR="00075364" w:rsidRPr="00D14815" w:rsidRDefault="00075364" w:rsidP="00075364">
            <w:pPr>
              <w:pStyle w:val="GlossEng"/>
            </w:pPr>
            <w:r>
              <w:t>clothes</w:t>
            </w:r>
          </w:p>
        </w:tc>
        <w:tc>
          <w:tcPr>
            <w:tcW w:w="729" w:type="dxa"/>
            <w:shd w:val="clear" w:color="auto" w:fill="auto"/>
          </w:tcPr>
          <w:p w14:paraId="0ECA2356" w14:textId="77777777" w:rsidR="00075364" w:rsidRPr="00D14815" w:rsidRDefault="00075364" w:rsidP="00075364">
            <w:pPr>
              <w:pStyle w:val="GlossEng"/>
            </w:pPr>
            <w:r>
              <w:t>make</w:t>
            </w:r>
          </w:p>
        </w:tc>
        <w:tc>
          <w:tcPr>
            <w:tcW w:w="845" w:type="dxa"/>
            <w:shd w:val="clear" w:color="auto" w:fill="auto"/>
          </w:tcPr>
          <w:p w14:paraId="7BBA646B" w14:textId="77777777" w:rsidR="00075364" w:rsidRPr="00D14815" w:rsidRDefault="00075364" w:rsidP="00075364">
            <w:pPr>
              <w:pStyle w:val="GlossEng"/>
            </w:pPr>
            <w:r>
              <w:t>be.</w:t>
            </w:r>
            <w:r w:rsidRPr="00D14815">
              <w:t>clean</w:t>
            </w:r>
          </w:p>
        </w:tc>
        <w:tc>
          <w:tcPr>
            <w:tcW w:w="651" w:type="dxa"/>
            <w:shd w:val="clear" w:color="auto" w:fill="auto"/>
          </w:tcPr>
          <w:p w14:paraId="38AB5655" w14:textId="77777777" w:rsidR="00075364" w:rsidRPr="00D14815" w:rsidRDefault="00075364" w:rsidP="00075364">
            <w:pPr>
              <w:pStyle w:val="GlossEng"/>
            </w:pPr>
            <w:r w:rsidRPr="00D14815">
              <w:t>dry</w:t>
            </w:r>
          </w:p>
        </w:tc>
      </w:tr>
    </w:tbl>
    <w:p w14:paraId="63864D80" w14:textId="2B627B6B" w:rsidR="00075364" w:rsidRPr="00926B0B" w:rsidRDefault="00B7093A" w:rsidP="00075364">
      <w:pPr>
        <w:pStyle w:val="FreeTranslEng"/>
      </w:pPr>
      <w:r>
        <w:t>‘</w:t>
      </w:r>
      <w:r w:rsidR="00075364">
        <w:t xml:space="preserve">(if you have to do laundry at night time) wash (your clothes), </w:t>
      </w:r>
      <w:r w:rsidR="00075364" w:rsidRPr="0073468E">
        <w:rPr>
          <w:rStyle w:val="ChBlueBold"/>
        </w:rPr>
        <w:t>clean</w:t>
      </w:r>
      <w:r w:rsidR="00075364">
        <w:t xml:space="preserve"> them, (and hang them up) to dry</w:t>
      </w:r>
      <w:r>
        <w:t>’</w:t>
      </w:r>
      <w:r w:rsidR="00075364">
        <w:t xml:space="preserve"> </w:t>
      </w:r>
      <w:r w:rsidR="00075364" w:rsidRPr="00C772E2">
        <w:rPr>
          <w:rStyle w:val="ExampleSource"/>
        </w:rPr>
        <w:t>[</w:t>
      </w:r>
      <w:r w:rsidR="00075364">
        <w:rPr>
          <w:rStyle w:val="ExampleSource"/>
        </w:rPr>
        <w:t xml:space="preserve">Elicited </w:t>
      </w:r>
      <w:r w:rsidR="00075364" w:rsidRPr="0076093B">
        <w:rPr>
          <w:rStyle w:val="ExampleSource"/>
        </w:rPr>
        <w:t>BR131103.001</w:t>
      </w:r>
      <w:r w:rsidR="00075364" w:rsidRPr="00C772E2">
        <w:rPr>
          <w:rStyle w:val="ExampleSource"/>
        </w:rPr>
        <w:t>]</w:t>
      </w:r>
    </w:p>
    <w:p w14:paraId="32581C9D" w14:textId="5509CB2A" w:rsidR="00075364" w:rsidRPr="000320EB" w:rsidRDefault="00075364" w:rsidP="00075364">
      <w:pPr>
        <w:pStyle w:val="Body0015after"/>
      </w:pPr>
      <w:r w:rsidRPr="000320EB">
        <w:t>The following sections</w:t>
      </w:r>
      <w:r>
        <w:t xml:space="preserve"> discuss </w:t>
      </w:r>
      <w:r w:rsidRPr="000320EB">
        <w:t xml:space="preserve">the syntax and semantics of Papuan Malay syntactic causatives in more detail. The two verbs </w:t>
      </w:r>
      <w:r>
        <w:t xml:space="preserve">that </w:t>
      </w:r>
      <w:r w:rsidRPr="000320EB">
        <w:t xml:space="preserve">qualify as causative verbs are </w:t>
      </w:r>
      <w:r>
        <w:t xml:space="preserve">presented </w:t>
      </w:r>
      <w:r w:rsidRPr="000320EB">
        <w:t>in §</w:t>
      </w:r>
      <w:r w:rsidRPr="000320EB">
        <w:fldChar w:fldCharType="begin"/>
      </w:r>
      <w:r w:rsidRPr="000320EB">
        <w:instrText xml:space="preserve"> REF _Ref290751580 \w \h </w:instrText>
      </w:r>
      <w:r>
        <w:instrText xml:space="preserve"> \* MERGEFORMAT </w:instrText>
      </w:r>
      <w:r w:rsidRPr="000320EB">
        <w:fldChar w:fldCharType="separate"/>
      </w:r>
      <w:r w:rsidR="00154D81">
        <w:rPr>
          <w:cs/>
        </w:rPr>
        <w:t>‎</w:t>
      </w:r>
      <w:r w:rsidR="00154D81">
        <w:t>11.2.1.1</w:t>
      </w:r>
      <w:r w:rsidRPr="000320EB">
        <w:fldChar w:fldCharType="end"/>
      </w:r>
      <w:r>
        <w:t>,</w:t>
      </w:r>
      <w:r w:rsidRPr="000320EB">
        <w:t xml:space="preserve"> followed by a </w:t>
      </w:r>
      <w:r>
        <w:t xml:space="preserve">description </w:t>
      </w:r>
      <w:r w:rsidRPr="000320EB">
        <w:t xml:space="preserve">of syntactic causatives with the causative verb </w:t>
      </w:r>
      <w:r w:rsidRPr="000320EB">
        <w:rPr>
          <w:rStyle w:val="ChItalBold"/>
        </w:rPr>
        <w:t>kasi</w:t>
      </w:r>
      <w:r w:rsidRPr="000320EB">
        <w:t xml:space="preserve"> </w:t>
      </w:r>
      <w:r w:rsidR="00B7093A">
        <w:t>‘</w:t>
      </w:r>
      <w:r w:rsidRPr="000320EB">
        <w:t>give</w:t>
      </w:r>
      <w:r w:rsidR="00B7093A">
        <w:t>’</w:t>
      </w:r>
      <w:r w:rsidRPr="000320EB">
        <w:t xml:space="preserve"> in §</w:t>
      </w:r>
      <w:r w:rsidRPr="000320EB">
        <w:fldChar w:fldCharType="begin"/>
      </w:r>
      <w:r w:rsidRPr="000320EB">
        <w:instrText xml:space="preserve"> REF _Ref290797493 \w \h </w:instrText>
      </w:r>
      <w:r>
        <w:instrText xml:space="preserve"> \* MERGEFORMAT </w:instrText>
      </w:r>
      <w:r w:rsidRPr="000320EB">
        <w:fldChar w:fldCharType="separate"/>
      </w:r>
      <w:r w:rsidR="00154D81">
        <w:rPr>
          <w:cs/>
        </w:rPr>
        <w:t>‎</w:t>
      </w:r>
      <w:r w:rsidR="00154D81">
        <w:t>11.2.1.2</w:t>
      </w:r>
      <w:r w:rsidRPr="000320EB">
        <w:fldChar w:fldCharType="end"/>
      </w:r>
      <w:r w:rsidRPr="000320EB">
        <w:t xml:space="preserve">, and </w:t>
      </w:r>
      <w:r>
        <w:t xml:space="preserve">with </w:t>
      </w:r>
      <w:r w:rsidRPr="000320EB">
        <w:rPr>
          <w:rStyle w:val="ChItalBold"/>
        </w:rPr>
        <w:t>bikin</w:t>
      </w:r>
      <w:r w:rsidR="00753525">
        <w:rPr>
          <w:rStyle w:val="ChItalBold"/>
        </w:rPr>
        <w:t>g</w:t>
      </w:r>
      <w:r w:rsidRPr="000320EB">
        <w:t xml:space="preserve"> </w:t>
      </w:r>
      <w:r w:rsidR="00B7093A">
        <w:t>‘</w:t>
      </w:r>
      <w:r w:rsidRPr="000320EB">
        <w:t>make</w:t>
      </w:r>
      <w:r w:rsidR="00B7093A">
        <w:t>’</w:t>
      </w:r>
      <w:r w:rsidRPr="000320EB">
        <w:t xml:space="preserve"> in §</w:t>
      </w:r>
      <w:r w:rsidRPr="000320EB">
        <w:fldChar w:fldCharType="begin"/>
      </w:r>
      <w:r w:rsidRPr="000320EB">
        <w:instrText xml:space="preserve"> REF _Ref290798166 \w \h </w:instrText>
      </w:r>
      <w:r>
        <w:instrText xml:space="preserve"> \* MERGEFORMAT </w:instrText>
      </w:r>
      <w:r w:rsidRPr="000320EB">
        <w:fldChar w:fldCharType="separate"/>
      </w:r>
      <w:r w:rsidR="00154D81">
        <w:rPr>
          <w:cs/>
        </w:rPr>
        <w:t>‎</w:t>
      </w:r>
      <w:r w:rsidR="00154D81">
        <w:t>11.2.1.3</w:t>
      </w:r>
      <w:r w:rsidRPr="000320EB">
        <w:fldChar w:fldCharType="end"/>
      </w:r>
      <w:r w:rsidRPr="000320EB">
        <w:t>.</w:t>
      </w:r>
    </w:p>
    <w:p w14:paraId="794E8933" w14:textId="77777777" w:rsidR="00075364" w:rsidRPr="000320EB" w:rsidRDefault="00075364" w:rsidP="00075364">
      <w:pPr>
        <w:pStyle w:val="Heading4"/>
      </w:pPr>
      <w:bookmarkStart w:id="4516" w:name="_Ref290751580"/>
      <w:r w:rsidRPr="000320EB">
        <w:t>Causative verbs</w:t>
      </w:r>
      <w:bookmarkEnd w:id="4516"/>
    </w:p>
    <w:p w14:paraId="54F26562" w14:textId="369A5064" w:rsidR="00075364" w:rsidRDefault="00075364" w:rsidP="00075364">
      <w:pPr>
        <w:pStyle w:val="Body0010after"/>
      </w:pPr>
      <w:r>
        <w:t xml:space="preserve">The </w:t>
      </w:r>
      <w:r w:rsidRPr="000320EB">
        <w:t>Papuan Malay</w:t>
      </w:r>
      <w:r>
        <w:t xml:space="preserve"> </w:t>
      </w:r>
      <w:r w:rsidRPr="000320EB">
        <w:t>verbs which express the notion of cause in syntactic causatives</w:t>
      </w:r>
      <w:r>
        <w:t>,</w:t>
      </w:r>
      <w:r w:rsidRPr="000320EB">
        <w:t xml:space="preserve"> </w:t>
      </w:r>
      <w:r w:rsidRPr="000320EB">
        <w:rPr>
          <w:rStyle w:val="ChItalBold"/>
        </w:rPr>
        <w:t>kasi</w:t>
      </w:r>
      <w:r w:rsidRPr="000320EB">
        <w:t xml:space="preserve"> </w:t>
      </w:r>
      <w:r w:rsidR="00B7093A">
        <w:t>‘</w:t>
      </w:r>
      <w:r w:rsidRPr="000320EB">
        <w:t>give</w:t>
      </w:r>
      <w:r w:rsidR="00B7093A">
        <w:t>’</w:t>
      </w:r>
      <w:r w:rsidRPr="000320EB">
        <w:t xml:space="preserve"> and </w:t>
      </w:r>
      <w:r w:rsidRPr="000320EB">
        <w:rPr>
          <w:rStyle w:val="ChItalBold"/>
        </w:rPr>
        <w:t>bikin</w:t>
      </w:r>
      <w:r w:rsidR="00753525">
        <w:rPr>
          <w:rStyle w:val="ChItalBold"/>
        </w:rPr>
        <w:t>g</w:t>
      </w:r>
      <w:r w:rsidRPr="000320EB">
        <w:t xml:space="preserve"> </w:t>
      </w:r>
      <w:r w:rsidR="00B7093A">
        <w:t>‘</w:t>
      </w:r>
      <w:r w:rsidRPr="000320EB">
        <w:t>make</w:t>
      </w:r>
      <w:r w:rsidR="00B7093A">
        <w:t>’</w:t>
      </w:r>
      <w:r>
        <w:t xml:space="preserve">, </w:t>
      </w:r>
      <w:r w:rsidRPr="000320EB">
        <w:t xml:space="preserve">are used synchronically as </w:t>
      </w:r>
      <w:r>
        <w:t xml:space="preserve">full </w:t>
      </w:r>
      <w:r w:rsidRPr="000320EB">
        <w:t>transitive verbs</w:t>
      </w:r>
      <w:r>
        <w:t>,</w:t>
      </w:r>
      <w:r w:rsidRPr="000320EB">
        <w:t xml:space="preserve"> as shown in </w:t>
      </w:r>
      <w:r w:rsidRPr="000320EB">
        <w:fldChar w:fldCharType="begin"/>
      </w:r>
      <w:r w:rsidRPr="000320EB">
        <w:instrText xml:space="preserve"> REF _Ref365011709 \h </w:instrText>
      </w:r>
      <w:r>
        <w:instrText xml:space="preserve"> \* MERGEFORMAT </w:instrText>
      </w:r>
      <w:r w:rsidRPr="000320EB">
        <w:fldChar w:fldCharType="separate"/>
      </w:r>
      <w:r w:rsidR="00154D81" w:rsidRPr="000320EB">
        <w:t>(</w:t>
      </w:r>
      <w:r w:rsidR="00154D81">
        <w:t>49</w:t>
      </w:r>
      <w:r w:rsidR="00154D81" w:rsidRPr="000320EB">
        <w:t>)</w:t>
      </w:r>
      <w:r w:rsidRPr="000320EB">
        <w:fldChar w:fldCharType="end"/>
      </w:r>
      <w:r w:rsidRPr="000320EB">
        <w:t xml:space="preserve"> to </w:t>
      </w:r>
      <w:r w:rsidRPr="000320EB">
        <w:fldChar w:fldCharType="begin"/>
      </w:r>
      <w:r w:rsidRPr="000320EB">
        <w:instrText xml:space="preserve"> REF _Ref365011708 \h </w:instrText>
      </w:r>
      <w:r>
        <w:instrText xml:space="preserve"> \* MERGEFORMAT </w:instrText>
      </w:r>
      <w:r w:rsidRPr="000320EB">
        <w:fldChar w:fldCharType="separate"/>
      </w:r>
      <w:r w:rsidR="00154D81" w:rsidRPr="000320EB">
        <w:t>(</w:t>
      </w:r>
      <w:r w:rsidR="00154D81">
        <w:t>51</w:t>
      </w:r>
      <w:r w:rsidR="00154D81" w:rsidRPr="000320EB">
        <w:t>)</w:t>
      </w:r>
      <w:r w:rsidRPr="000320EB">
        <w:fldChar w:fldCharType="end"/>
      </w:r>
      <w:r w:rsidRPr="000320EB">
        <w:t xml:space="preserve">. Trivalent </w:t>
      </w:r>
      <w:r w:rsidRPr="000320EB">
        <w:rPr>
          <w:rStyle w:val="ChItalBold"/>
        </w:rPr>
        <w:t>kasi</w:t>
      </w:r>
      <w:r w:rsidRPr="000320EB">
        <w:t xml:space="preserve"> </w:t>
      </w:r>
      <w:r w:rsidR="00B7093A">
        <w:t>‘</w:t>
      </w:r>
      <w:r w:rsidRPr="000320EB">
        <w:t>give</w:t>
      </w:r>
      <w:r w:rsidR="00B7093A">
        <w:t>’</w:t>
      </w:r>
      <w:r w:rsidRPr="000320EB">
        <w:t xml:space="preserve"> exhibits dative alternation</w:t>
      </w:r>
      <w:r>
        <w:t xml:space="preserve">, as illustrated with the </w:t>
      </w:r>
      <w:r w:rsidRPr="000320EB">
        <w:t xml:space="preserve">double-object constructions in </w:t>
      </w:r>
      <w:r w:rsidRPr="000320EB">
        <w:fldChar w:fldCharType="begin"/>
      </w:r>
      <w:r w:rsidRPr="000320EB">
        <w:instrText xml:space="preserve"> REF _Ref365011709 \h </w:instrText>
      </w:r>
      <w:r>
        <w:instrText xml:space="preserve"> \* MERGEFORMAT </w:instrText>
      </w:r>
      <w:r w:rsidRPr="000320EB">
        <w:fldChar w:fldCharType="separate"/>
      </w:r>
      <w:r w:rsidR="00154D81" w:rsidRPr="000320EB">
        <w:t>(</w:t>
      </w:r>
      <w:r w:rsidR="00154D81">
        <w:t>49</w:t>
      </w:r>
      <w:r w:rsidR="00154D81" w:rsidRPr="000320EB">
        <w:t>)</w:t>
      </w:r>
      <w:r w:rsidRPr="000320EB">
        <w:fldChar w:fldCharType="end"/>
      </w:r>
      <w:r>
        <w:t xml:space="preserve"> and the R-type oblique construction</w:t>
      </w:r>
      <w:r w:rsidRPr="000320EB">
        <w:t xml:space="preserve"> in </w:t>
      </w:r>
      <w:r w:rsidRPr="000320EB">
        <w:fldChar w:fldCharType="begin"/>
      </w:r>
      <w:r w:rsidRPr="000320EB">
        <w:instrText xml:space="preserve"> REF _Ref365011710 \h </w:instrText>
      </w:r>
      <w:r>
        <w:instrText xml:space="preserve"> \* MERGEFORMAT </w:instrText>
      </w:r>
      <w:r w:rsidRPr="000320EB">
        <w:fldChar w:fldCharType="separate"/>
      </w:r>
      <w:r w:rsidR="00154D81" w:rsidRPr="000320EB">
        <w:t>(</w:t>
      </w:r>
      <w:r w:rsidR="00154D81">
        <w:t>50</w:t>
      </w:r>
      <w:r w:rsidR="00154D81" w:rsidRPr="000320EB">
        <w:t>)</w:t>
      </w:r>
      <w:r w:rsidRPr="000320EB">
        <w:fldChar w:fldCharType="end"/>
      </w:r>
      <w:r w:rsidRPr="000320EB">
        <w:t xml:space="preserve"> (see §</w:t>
      </w:r>
      <w:r>
        <w:fldChar w:fldCharType="begin"/>
      </w:r>
      <w:r>
        <w:instrText xml:space="preserve"> REF _Ref367529002 \w \h </w:instrText>
      </w:r>
      <w:r>
        <w:fldChar w:fldCharType="separate"/>
      </w:r>
      <w:r w:rsidR="00154D81">
        <w:rPr>
          <w:cs/>
        </w:rPr>
        <w:t>‎</w:t>
      </w:r>
      <w:r w:rsidR="00154D81">
        <w:t>11.1.3</w:t>
      </w:r>
      <w:r>
        <w:fldChar w:fldCharType="end"/>
      </w:r>
      <w:r w:rsidRPr="000320EB">
        <w:t xml:space="preserve"> for more details on dative alternation). The transitive uses of </w:t>
      </w:r>
      <w:r w:rsidRPr="000320EB">
        <w:rPr>
          <w:rStyle w:val="ChItalBold"/>
        </w:rPr>
        <w:t>bikin</w:t>
      </w:r>
      <w:r w:rsidR="00753525">
        <w:rPr>
          <w:rStyle w:val="ChItalBold"/>
        </w:rPr>
        <w:t>g</w:t>
      </w:r>
      <w:r w:rsidRPr="000320EB">
        <w:t xml:space="preserve"> </w:t>
      </w:r>
      <w:r w:rsidR="00B7093A">
        <w:t>‘</w:t>
      </w:r>
      <w:r w:rsidRPr="000320EB">
        <w:t>make</w:t>
      </w:r>
      <w:r w:rsidR="00B7093A">
        <w:t>’</w:t>
      </w:r>
      <w:r w:rsidRPr="000320EB">
        <w:t xml:space="preserve"> are illustrated in </w:t>
      </w:r>
      <w:r w:rsidRPr="000320EB">
        <w:fldChar w:fldCharType="begin"/>
      </w:r>
      <w:r w:rsidRPr="000320EB">
        <w:instrText xml:space="preserve"> REF _Ref365011708 \h </w:instrText>
      </w:r>
      <w:r>
        <w:instrText xml:space="preserve"> \* MERGEFORMAT </w:instrText>
      </w:r>
      <w:r w:rsidRPr="000320EB">
        <w:fldChar w:fldCharType="separate"/>
      </w:r>
      <w:r w:rsidR="00154D81" w:rsidRPr="000320EB">
        <w:t>(</w:t>
      </w:r>
      <w:r w:rsidR="00154D81">
        <w:t>51</w:t>
      </w:r>
      <w:r w:rsidR="00154D81" w:rsidRPr="000320EB">
        <w:t>)</w:t>
      </w:r>
      <w:r w:rsidRPr="000320EB">
        <w:fldChar w:fldCharType="end"/>
      </w:r>
      <w:r w:rsidRPr="000320EB">
        <w:t>.</w:t>
      </w:r>
    </w:p>
    <w:tbl>
      <w:tblPr>
        <w:tblW w:w="3631" w:type="dxa"/>
        <w:tblCellMar>
          <w:left w:w="42" w:type="dxa"/>
          <w:right w:w="42" w:type="dxa"/>
        </w:tblCellMar>
        <w:tblLook w:val="01E0" w:firstRow="1" w:lastRow="1" w:firstColumn="1" w:lastColumn="1" w:noHBand="0" w:noVBand="0"/>
      </w:tblPr>
      <w:tblGrid>
        <w:gridCol w:w="709"/>
        <w:gridCol w:w="373"/>
        <w:gridCol w:w="529"/>
        <w:gridCol w:w="529"/>
        <w:gridCol w:w="489"/>
        <w:gridCol w:w="629"/>
        <w:gridCol w:w="373"/>
      </w:tblGrid>
      <w:tr w:rsidR="00AC23C4" w:rsidRPr="000320EB" w14:paraId="175A07D4" w14:textId="77777777" w:rsidTr="00AC23C4">
        <w:tc>
          <w:tcPr>
            <w:tcW w:w="709" w:type="dxa"/>
            <w:shd w:val="clear" w:color="auto" w:fill="auto"/>
          </w:tcPr>
          <w:p w14:paraId="7228442E" w14:textId="77777777" w:rsidR="00075364" w:rsidRPr="000320EB" w:rsidRDefault="00075364" w:rsidP="00075364">
            <w:pPr>
              <w:pStyle w:val="O0Nwnext"/>
            </w:pPr>
            <w:bookmarkStart w:id="4517" w:name="_Ref365011709"/>
            <w:r w:rsidRPr="000320EB">
              <w:t>(</w:t>
            </w:r>
            <w:fldSimple w:instr=" SEQ ( \* ARABIC \s 1 ">
              <w:r w:rsidR="00154D81">
                <w:rPr>
                  <w:noProof/>
                </w:rPr>
                <w:t>49</w:t>
              </w:r>
            </w:fldSimple>
            <w:r w:rsidRPr="000320EB">
              <w:t>)</w:t>
            </w:r>
            <w:bookmarkEnd w:id="4517"/>
          </w:p>
        </w:tc>
        <w:tc>
          <w:tcPr>
            <w:tcW w:w="373" w:type="dxa"/>
            <w:shd w:val="clear" w:color="auto" w:fill="auto"/>
          </w:tcPr>
          <w:p w14:paraId="0DCC81EA" w14:textId="77777777" w:rsidR="00075364" w:rsidRPr="000320EB" w:rsidRDefault="00075364" w:rsidP="00075364">
            <w:pPr>
              <w:pStyle w:val="Text"/>
            </w:pPr>
            <w:r>
              <w:t>a,</w:t>
            </w:r>
          </w:p>
        </w:tc>
        <w:tc>
          <w:tcPr>
            <w:tcW w:w="529" w:type="dxa"/>
            <w:shd w:val="clear" w:color="auto" w:fill="auto"/>
          </w:tcPr>
          <w:p w14:paraId="79A0A261" w14:textId="77777777" w:rsidR="00075364" w:rsidRPr="000320EB" w:rsidRDefault="00075364" w:rsidP="00075364">
            <w:pPr>
              <w:pStyle w:val="Text"/>
            </w:pPr>
            <w:r>
              <w:t>kam</w:t>
            </w:r>
          </w:p>
        </w:tc>
        <w:tc>
          <w:tcPr>
            <w:tcW w:w="529" w:type="dxa"/>
            <w:shd w:val="clear" w:color="auto" w:fill="auto"/>
          </w:tcPr>
          <w:p w14:paraId="2282622B" w14:textId="77777777" w:rsidR="00075364" w:rsidRPr="000320EB" w:rsidRDefault="00075364" w:rsidP="00075364">
            <w:pPr>
              <w:pStyle w:val="Text"/>
              <w:rPr>
                <w:rStyle w:val="ChBlueBold"/>
              </w:rPr>
            </w:pPr>
            <w:r w:rsidRPr="000320EB">
              <w:rPr>
                <w:rStyle w:val="ChBlueBold"/>
              </w:rPr>
              <w:t>kasi</w:t>
            </w:r>
          </w:p>
        </w:tc>
        <w:tc>
          <w:tcPr>
            <w:tcW w:w="489" w:type="dxa"/>
            <w:shd w:val="clear" w:color="auto" w:fill="auto"/>
          </w:tcPr>
          <w:p w14:paraId="7EFCDA11" w14:textId="77777777" w:rsidR="00075364" w:rsidRPr="000320EB" w:rsidRDefault="00075364" w:rsidP="00075364">
            <w:pPr>
              <w:pStyle w:val="Text"/>
            </w:pPr>
            <w:r>
              <w:t>sa</w:t>
            </w:r>
          </w:p>
        </w:tc>
        <w:tc>
          <w:tcPr>
            <w:tcW w:w="629" w:type="dxa"/>
            <w:shd w:val="clear" w:color="auto" w:fill="auto"/>
          </w:tcPr>
          <w:p w14:paraId="4546C532" w14:textId="77777777" w:rsidR="00075364" w:rsidRPr="000320EB" w:rsidRDefault="00075364" w:rsidP="00075364">
            <w:pPr>
              <w:pStyle w:val="Text"/>
            </w:pPr>
            <w:r>
              <w:t>air</w:t>
            </w:r>
          </w:p>
        </w:tc>
        <w:tc>
          <w:tcPr>
            <w:tcW w:w="373" w:type="dxa"/>
            <w:shd w:val="clear" w:color="auto" w:fill="auto"/>
          </w:tcPr>
          <w:p w14:paraId="4707F54B" w14:textId="77777777" w:rsidR="00075364" w:rsidRDefault="00075364" w:rsidP="00075364">
            <w:pPr>
              <w:pStyle w:val="Text"/>
            </w:pPr>
            <w:r>
              <w:t>ka</w:t>
            </w:r>
          </w:p>
        </w:tc>
      </w:tr>
      <w:tr w:rsidR="00AC23C4" w:rsidRPr="00AC23C4" w14:paraId="73341A05" w14:textId="77777777" w:rsidTr="00AC23C4">
        <w:tc>
          <w:tcPr>
            <w:tcW w:w="709" w:type="dxa"/>
            <w:shd w:val="clear" w:color="auto" w:fill="auto"/>
          </w:tcPr>
          <w:p w14:paraId="73EB11BA" w14:textId="77777777" w:rsidR="00075364" w:rsidRPr="000320EB" w:rsidRDefault="00075364" w:rsidP="00075364">
            <w:pPr>
              <w:pStyle w:val="GlossEng"/>
            </w:pPr>
          </w:p>
        </w:tc>
        <w:tc>
          <w:tcPr>
            <w:tcW w:w="373" w:type="dxa"/>
            <w:shd w:val="clear" w:color="auto" w:fill="auto"/>
          </w:tcPr>
          <w:p w14:paraId="1C13F1E0" w14:textId="77777777" w:rsidR="00075364" w:rsidRPr="000320EB" w:rsidRDefault="00075364" w:rsidP="00075364">
            <w:pPr>
              <w:pStyle w:val="GlossEng"/>
            </w:pPr>
            <w:r>
              <w:t>ah</w:t>
            </w:r>
          </w:p>
        </w:tc>
        <w:tc>
          <w:tcPr>
            <w:tcW w:w="529" w:type="dxa"/>
            <w:shd w:val="clear" w:color="auto" w:fill="auto"/>
          </w:tcPr>
          <w:p w14:paraId="4432E808" w14:textId="77777777" w:rsidR="00075364" w:rsidRPr="0099608C" w:rsidRDefault="00075364" w:rsidP="00075364">
            <w:pPr>
              <w:pStyle w:val="GlossEng"/>
              <w:rPr>
                <w:rStyle w:val="ChSmallCaps"/>
              </w:rPr>
            </w:pPr>
            <w:r w:rsidRPr="0099608C">
              <w:rPr>
                <w:rStyle w:val="ChSmallCaps"/>
              </w:rPr>
              <w:t>2pl</w:t>
            </w:r>
          </w:p>
        </w:tc>
        <w:tc>
          <w:tcPr>
            <w:tcW w:w="529" w:type="dxa"/>
            <w:shd w:val="clear" w:color="auto" w:fill="auto"/>
          </w:tcPr>
          <w:p w14:paraId="6FFC4396" w14:textId="77777777" w:rsidR="00075364" w:rsidRPr="000320EB" w:rsidRDefault="00075364" w:rsidP="00075364">
            <w:pPr>
              <w:pStyle w:val="GlossEng"/>
            </w:pPr>
            <w:r w:rsidRPr="000320EB">
              <w:t>give</w:t>
            </w:r>
          </w:p>
        </w:tc>
        <w:tc>
          <w:tcPr>
            <w:tcW w:w="489" w:type="dxa"/>
            <w:shd w:val="clear" w:color="auto" w:fill="auto"/>
          </w:tcPr>
          <w:p w14:paraId="3BB9B2AD" w14:textId="77777777" w:rsidR="00075364" w:rsidRPr="0099608C" w:rsidRDefault="00075364" w:rsidP="00075364">
            <w:pPr>
              <w:pStyle w:val="GlossEng"/>
              <w:rPr>
                <w:rStyle w:val="ChSmallCaps"/>
              </w:rPr>
            </w:pPr>
            <w:r w:rsidRPr="0099608C">
              <w:rPr>
                <w:rStyle w:val="ChSmallCaps"/>
              </w:rPr>
              <w:t>1sg</w:t>
            </w:r>
          </w:p>
        </w:tc>
        <w:tc>
          <w:tcPr>
            <w:tcW w:w="629" w:type="dxa"/>
            <w:shd w:val="clear" w:color="auto" w:fill="auto"/>
          </w:tcPr>
          <w:p w14:paraId="5E0860F3" w14:textId="77777777" w:rsidR="00075364" w:rsidRPr="000320EB" w:rsidRDefault="00075364" w:rsidP="00075364">
            <w:pPr>
              <w:pStyle w:val="GlossEng"/>
            </w:pPr>
            <w:r>
              <w:t>water</w:t>
            </w:r>
          </w:p>
        </w:tc>
        <w:tc>
          <w:tcPr>
            <w:tcW w:w="373" w:type="dxa"/>
            <w:shd w:val="clear" w:color="auto" w:fill="auto"/>
          </w:tcPr>
          <w:p w14:paraId="027C3CC6" w14:textId="77777777" w:rsidR="00075364" w:rsidRDefault="00075364" w:rsidP="00075364">
            <w:pPr>
              <w:pStyle w:val="GlossEng"/>
            </w:pPr>
            <w:r>
              <w:t>or</w:t>
            </w:r>
          </w:p>
        </w:tc>
      </w:tr>
    </w:tbl>
    <w:p w14:paraId="30D72476" w14:textId="3E73525E" w:rsidR="00075364" w:rsidRPr="000320EB" w:rsidRDefault="00B7093A" w:rsidP="00075364">
      <w:pPr>
        <w:pStyle w:val="FreeTranslEng"/>
      </w:pPr>
      <w:r>
        <w:t>‘</w:t>
      </w:r>
      <w:r w:rsidR="00075364">
        <w:t xml:space="preserve">ah, you </w:t>
      </w:r>
      <w:r w:rsidR="00075364" w:rsidRPr="00CF1F4E">
        <w:rPr>
          <w:rStyle w:val="ChBlueBold"/>
        </w:rPr>
        <w:t>give</w:t>
      </w:r>
      <w:r w:rsidR="00075364">
        <w:t xml:space="preserve"> me water, please</w:t>
      </w:r>
      <w:r>
        <w:t>’</w:t>
      </w:r>
      <w:r w:rsidR="00075364" w:rsidRPr="000320EB">
        <w:t xml:space="preserve"> </w:t>
      </w:r>
      <w:r w:rsidR="00075364" w:rsidRPr="005474FA">
        <w:rPr>
          <w:rStyle w:val="ExampleSource"/>
        </w:rPr>
        <w:t>[080919-008-CvNP.0005]</w:t>
      </w:r>
    </w:p>
    <w:tbl>
      <w:tblPr>
        <w:tblW w:w="5148" w:type="dxa"/>
        <w:tblCellMar>
          <w:left w:w="42" w:type="dxa"/>
          <w:right w:w="42" w:type="dxa"/>
        </w:tblCellMar>
        <w:tblLook w:val="01E0" w:firstRow="1" w:lastRow="1" w:firstColumn="1" w:lastColumn="1" w:noHBand="0" w:noVBand="0"/>
      </w:tblPr>
      <w:tblGrid>
        <w:gridCol w:w="709"/>
        <w:gridCol w:w="489"/>
        <w:gridCol w:w="529"/>
        <w:gridCol w:w="1179"/>
        <w:gridCol w:w="907"/>
        <w:gridCol w:w="595"/>
        <w:gridCol w:w="740"/>
      </w:tblGrid>
      <w:tr w:rsidR="00AC23C4" w:rsidRPr="00AC23C4" w14:paraId="4B80047A" w14:textId="77777777" w:rsidTr="00AC23C4">
        <w:tc>
          <w:tcPr>
            <w:tcW w:w="709" w:type="dxa"/>
            <w:shd w:val="clear" w:color="auto" w:fill="auto"/>
          </w:tcPr>
          <w:p w14:paraId="489E89F9" w14:textId="77777777" w:rsidR="00075364" w:rsidRPr="000320EB" w:rsidRDefault="00075364" w:rsidP="00075364">
            <w:pPr>
              <w:pStyle w:val="O0Nwnext"/>
            </w:pPr>
            <w:bookmarkStart w:id="4518" w:name="_Ref365011710"/>
            <w:r w:rsidRPr="000320EB">
              <w:t>(</w:t>
            </w:r>
            <w:fldSimple w:instr=" SEQ ( \* ARABIC \s 1 ">
              <w:r w:rsidR="00154D81">
                <w:rPr>
                  <w:noProof/>
                </w:rPr>
                <w:t>50</w:t>
              </w:r>
            </w:fldSimple>
            <w:r w:rsidRPr="000320EB">
              <w:t>)</w:t>
            </w:r>
            <w:bookmarkEnd w:id="4518"/>
          </w:p>
        </w:tc>
        <w:tc>
          <w:tcPr>
            <w:tcW w:w="489" w:type="dxa"/>
            <w:shd w:val="clear" w:color="auto" w:fill="auto"/>
          </w:tcPr>
          <w:p w14:paraId="051FFDC3" w14:textId="77777777" w:rsidR="00075364" w:rsidRPr="000320EB" w:rsidRDefault="00075364" w:rsidP="00075364">
            <w:pPr>
              <w:pStyle w:val="Text"/>
            </w:pPr>
            <w:r w:rsidRPr="000320EB">
              <w:t>de</w:t>
            </w:r>
          </w:p>
        </w:tc>
        <w:tc>
          <w:tcPr>
            <w:tcW w:w="529" w:type="dxa"/>
            <w:shd w:val="clear" w:color="auto" w:fill="auto"/>
          </w:tcPr>
          <w:p w14:paraId="3756CF52" w14:textId="77777777" w:rsidR="00075364" w:rsidRPr="000320EB" w:rsidRDefault="00075364" w:rsidP="00075364">
            <w:pPr>
              <w:pStyle w:val="Text"/>
              <w:rPr>
                <w:rStyle w:val="ChBlueBold"/>
              </w:rPr>
            </w:pPr>
            <w:r w:rsidRPr="000320EB">
              <w:rPr>
                <w:rStyle w:val="ChBlueBold"/>
              </w:rPr>
              <w:t>kasi</w:t>
            </w:r>
          </w:p>
        </w:tc>
        <w:tc>
          <w:tcPr>
            <w:tcW w:w="1179" w:type="dxa"/>
            <w:shd w:val="clear" w:color="auto" w:fill="auto"/>
          </w:tcPr>
          <w:p w14:paraId="185C6072" w14:textId="77777777" w:rsidR="00075364" w:rsidRPr="000320EB" w:rsidRDefault="00075364" w:rsidP="00075364">
            <w:pPr>
              <w:pStyle w:val="Text"/>
            </w:pPr>
            <w:r w:rsidRPr="000320EB">
              <w:t>sratus</w:t>
            </w:r>
          </w:p>
        </w:tc>
        <w:tc>
          <w:tcPr>
            <w:tcW w:w="907" w:type="dxa"/>
            <w:shd w:val="clear" w:color="auto" w:fill="auto"/>
          </w:tcPr>
          <w:p w14:paraId="2AECBF38" w14:textId="77777777" w:rsidR="00075364" w:rsidRPr="000320EB" w:rsidRDefault="00075364" w:rsidP="00075364">
            <w:pPr>
              <w:pStyle w:val="Text"/>
            </w:pPr>
            <w:r w:rsidRPr="000320EB">
              <w:t>ribu</w:t>
            </w:r>
          </w:p>
        </w:tc>
        <w:tc>
          <w:tcPr>
            <w:tcW w:w="595" w:type="dxa"/>
            <w:shd w:val="clear" w:color="auto" w:fill="auto"/>
          </w:tcPr>
          <w:p w14:paraId="57709DF6" w14:textId="77777777" w:rsidR="00075364" w:rsidRPr="000320EB" w:rsidRDefault="00075364" w:rsidP="00075364">
            <w:pPr>
              <w:pStyle w:val="Text"/>
            </w:pPr>
            <w:r w:rsidRPr="000320EB">
              <w:t>sama</w:t>
            </w:r>
          </w:p>
        </w:tc>
        <w:tc>
          <w:tcPr>
            <w:tcW w:w="740" w:type="dxa"/>
            <w:shd w:val="clear" w:color="auto" w:fill="auto"/>
          </w:tcPr>
          <w:p w14:paraId="1668BF4F" w14:textId="77777777" w:rsidR="00075364" w:rsidRPr="000320EB" w:rsidRDefault="00267A03" w:rsidP="00075364">
            <w:pPr>
              <w:pStyle w:val="Text"/>
            </w:pPr>
            <w:r>
              <w:t>Madga</w:t>
            </w:r>
          </w:p>
        </w:tc>
      </w:tr>
      <w:tr w:rsidR="00AC23C4" w:rsidRPr="00AC23C4" w14:paraId="5A1D10D9" w14:textId="77777777" w:rsidTr="00AC23C4">
        <w:tc>
          <w:tcPr>
            <w:tcW w:w="709" w:type="dxa"/>
            <w:shd w:val="clear" w:color="auto" w:fill="auto"/>
          </w:tcPr>
          <w:p w14:paraId="0938A0CE" w14:textId="77777777" w:rsidR="00075364" w:rsidRPr="000320EB" w:rsidRDefault="00075364" w:rsidP="00075364">
            <w:pPr>
              <w:pStyle w:val="GlossEng"/>
            </w:pPr>
          </w:p>
        </w:tc>
        <w:tc>
          <w:tcPr>
            <w:tcW w:w="489" w:type="dxa"/>
            <w:shd w:val="clear" w:color="auto" w:fill="auto"/>
          </w:tcPr>
          <w:p w14:paraId="5C7DA233" w14:textId="77777777" w:rsidR="00075364" w:rsidRPr="0099608C" w:rsidRDefault="00075364" w:rsidP="00075364">
            <w:pPr>
              <w:pStyle w:val="GlossEng"/>
              <w:rPr>
                <w:rStyle w:val="ChSmallCaps"/>
              </w:rPr>
            </w:pPr>
            <w:r w:rsidRPr="0099608C">
              <w:rPr>
                <w:rStyle w:val="ChSmallCaps"/>
              </w:rPr>
              <w:t>3sg</w:t>
            </w:r>
          </w:p>
        </w:tc>
        <w:tc>
          <w:tcPr>
            <w:tcW w:w="529" w:type="dxa"/>
            <w:shd w:val="clear" w:color="auto" w:fill="auto"/>
          </w:tcPr>
          <w:p w14:paraId="5AC4748A" w14:textId="77777777" w:rsidR="00075364" w:rsidRPr="000320EB" w:rsidRDefault="00075364" w:rsidP="00075364">
            <w:pPr>
              <w:pStyle w:val="GlossEng"/>
            </w:pPr>
            <w:r w:rsidRPr="000320EB">
              <w:t>give</w:t>
            </w:r>
          </w:p>
        </w:tc>
        <w:tc>
          <w:tcPr>
            <w:tcW w:w="1179" w:type="dxa"/>
            <w:shd w:val="clear" w:color="auto" w:fill="auto"/>
          </w:tcPr>
          <w:p w14:paraId="3DB7AF32" w14:textId="77777777" w:rsidR="00075364" w:rsidRPr="000320EB" w:rsidRDefault="00075364" w:rsidP="00075364">
            <w:pPr>
              <w:pStyle w:val="GlossEng"/>
            </w:pPr>
            <w:r w:rsidRPr="000320EB">
              <w:t>one.hundred</w:t>
            </w:r>
          </w:p>
        </w:tc>
        <w:tc>
          <w:tcPr>
            <w:tcW w:w="907" w:type="dxa"/>
            <w:shd w:val="clear" w:color="auto" w:fill="auto"/>
          </w:tcPr>
          <w:p w14:paraId="4AC8DB91" w14:textId="77777777" w:rsidR="00075364" w:rsidRPr="000320EB" w:rsidRDefault="00075364" w:rsidP="00075364">
            <w:pPr>
              <w:pStyle w:val="GlossEng"/>
            </w:pPr>
            <w:r w:rsidRPr="000320EB">
              <w:t>thousand</w:t>
            </w:r>
          </w:p>
        </w:tc>
        <w:tc>
          <w:tcPr>
            <w:tcW w:w="595" w:type="dxa"/>
            <w:shd w:val="clear" w:color="auto" w:fill="auto"/>
          </w:tcPr>
          <w:p w14:paraId="169C31AE" w14:textId="77777777" w:rsidR="00075364" w:rsidRPr="000320EB" w:rsidRDefault="00075364" w:rsidP="00075364">
            <w:pPr>
              <w:pStyle w:val="GlossEng"/>
            </w:pPr>
            <w:r w:rsidRPr="000320EB">
              <w:t>to</w:t>
            </w:r>
          </w:p>
        </w:tc>
        <w:tc>
          <w:tcPr>
            <w:tcW w:w="740" w:type="dxa"/>
            <w:shd w:val="clear" w:color="auto" w:fill="auto"/>
          </w:tcPr>
          <w:p w14:paraId="012A9830" w14:textId="77777777" w:rsidR="00075364" w:rsidRPr="000320EB" w:rsidRDefault="00267A03" w:rsidP="00075364">
            <w:pPr>
              <w:pStyle w:val="GlossEng"/>
            </w:pPr>
            <w:r>
              <w:t>Madga</w:t>
            </w:r>
          </w:p>
        </w:tc>
      </w:tr>
    </w:tbl>
    <w:p w14:paraId="281C4381" w14:textId="5602E03B" w:rsidR="00075364" w:rsidRPr="000957E6" w:rsidRDefault="00B7093A" w:rsidP="00075364">
      <w:pPr>
        <w:pStyle w:val="FreeTranslEng"/>
      </w:pPr>
      <w:r>
        <w:t>‘</w:t>
      </w:r>
      <w:r w:rsidR="00075364" w:rsidRPr="000320EB">
        <w:t xml:space="preserve">he </w:t>
      </w:r>
      <w:r w:rsidR="00075364" w:rsidRPr="000320EB">
        <w:rPr>
          <w:rStyle w:val="ChBlueBold"/>
        </w:rPr>
        <w:t>gave</w:t>
      </w:r>
      <w:r w:rsidR="00075364" w:rsidRPr="000320EB">
        <w:t xml:space="preserve"> one hundred thousand (rupiah) to </w:t>
      </w:r>
      <w:r w:rsidR="00267A03">
        <w:t>Madga</w:t>
      </w:r>
      <w:r>
        <w:t>’</w:t>
      </w:r>
      <w:r w:rsidR="00075364" w:rsidRPr="000320EB">
        <w:t xml:space="preserve"> </w:t>
      </w:r>
      <w:r w:rsidR="00075364" w:rsidRPr="000320EB">
        <w:rPr>
          <w:rStyle w:val="ExampleSource"/>
        </w:rPr>
        <w:t>[081014-003-Cv.0008]</w:t>
      </w:r>
    </w:p>
    <w:tbl>
      <w:tblPr>
        <w:tblW w:w="3157" w:type="dxa"/>
        <w:tblCellMar>
          <w:left w:w="42" w:type="dxa"/>
          <w:right w:w="42" w:type="dxa"/>
        </w:tblCellMar>
        <w:tblLook w:val="01E0" w:firstRow="1" w:lastRow="1" w:firstColumn="1" w:lastColumn="1" w:noHBand="0" w:noVBand="0"/>
      </w:tblPr>
      <w:tblGrid>
        <w:gridCol w:w="709"/>
        <w:gridCol w:w="440"/>
        <w:gridCol w:w="729"/>
        <w:gridCol w:w="1279"/>
      </w:tblGrid>
      <w:tr w:rsidR="00075364" w:rsidRPr="000320EB" w14:paraId="2BCED9B0" w14:textId="77777777" w:rsidTr="00AC23C4">
        <w:tc>
          <w:tcPr>
            <w:tcW w:w="709" w:type="dxa"/>
            <w:shd w:val="clear" w:color="auto" w:fill="auto"/>
          </w:tcPr>
          <w:p w14:paraId="5F5675AB" w14:textId="77777777" w:rsidR="00075364" w:rsidRPr="000320EB" w:rsidRDefault="00075364" w:rsidP="00075364">
            <w:pPr>
              <w:pStyle w:val="O0Nwnext"/>
            </w:pPr>
            <w:bookmarkStart w:id="4519" w:name="_Ref365011708"/>
            <w:r w:rsidRPr="000320EB">
              <w:t>(</w:t>
            </w:r>
            <w:fldSimple w:instr=" SEQ ( \* ARABIC \s 1 ">
              <w:r w:rsidR="00154D81">
                <w:rPr>
                  <w:noProof/>
                </w:rPr>
                <w:t>51</w:t>
              </w:r>
            </w:fldSimple>
            <w:r w:rsidRPr="000320EB">
              <w:t>)</w:t>
            </w:r>
            <w:bookmarkEnd w:id="4519"/>
          </w:p>
        </w:tc>
        <w:tc>
          <w:tcPr>
            <w:tcW w:w="440" w:type="dxa"/>
            <w:shd w:val="clear" w:color="auto" w:fill="auto"/>
          </w:tcPr>
          <w:p w14:paraId="12ECF7BE" w14:textId="77777777" w:rsidR="00075364" w:rsidRPr="000320EB" w:rsidRDefault="00AD5891" w:rsidP="00075364">
            <w:pPr>
              <w:pStyle w:val="Text"/>
            </w:pPr>
            <w:r>
              <w:t>Ika</w:t>
            </w:r>
          </w:p>
        </w:tc>
        <w:tc>
          <w:tcPr>
            <w:tcW w:w="729" w:type="dxa"/>
            <w:shd w:val="clear" w:color="auto" w:fill="auto"/>
          </w:tcPr>
          <w:p w14:paraId="27E8E69A" w14:textId="77777777" w:rsidR="00075364" w:rsidRPr="000320EB" w:rsidRDefault="00075364" w:rsidP="00075364">
            <w:pPr>
              <w:pStyle w:val="Text"/>
              <w:rPr>
                <w:rStyle w:val="ChBlueBold"/>
              </w:rPr>
            </w:pPr>
            <w:r w:rsidRPr="000320EB">
              <w:rPr>
                <w:rStyle w:val="ChBlueBold"/>
              </w:rPr>
              <w:t>bikin</w:t>
            </w:r>
            <w:r w:rsidR="00753525">
              <w:rPr>
                <w:rStyle w:val="ChBlueBold"/>
              </w:rPr>
              <w:t>g</w:t>
            </w:r>
          </w:p>
        </w:tc>
        <w:tc>
          <w:tcPr>
            <w:tcW w:w="1279" w:type="dxa"/>
            <w:shd w:val="clear" w:color="auto" w:fill="auto"/>
          </w:tcPr>
          <w:p w14:paraId="2CE36CBA" w14:textId="77777777" w:rsidR="00075364" w:rsidRPr="000320EB" w:rsidRDefault="00075364" w:rsidP="00075364">
            <w:pPr>
              <w:pStyle w:val="Text"/>
            </w:pPr>
            <w:r w:rsidRPr="000320EB">
              <w:t>papeda</w:t>
            </w:r>
          </w:p>
        </w:tc>
      </w:tr>
      <w:tr w:rsidR="00075364" w:rsidRPr="00AC23C4" w14:paraId="3ABF8FD4" w14:textId="77777777" w:rsidTr="00AC23C4">
        <w:tc>
          <w:tcPr>
            <w:tcW w:w="709" w:type="dxa"/>
            <w:shd w:val="clear" w:color="auto" w:fill="auto"/>
          </w:tcPr>
          <w:p w14:paraId="3981FEAB" w14:textId="77777777" w:rsidR="00075364" w:rsidRPr="000320EB" w:rsidRDefault="00075364" w:rsidP="00075364">
            <w:pPr>
              <w:pStyle w:val="GlossEng"/>
            </w:pPr>
          </w:p>
        </w:tc>
        <w:tc>
          <w:tcPr>
            <w:tcW w:w="440" w:type="dxa"/>
            <w:shd w:val="clear" w:color="auto" w:fill="auto"/>
          </w:tcPr>
          <w:p w14:paraId="4B13B5C5" w14:textId="77777777" w:rsidR="00075364" w:rsidRPr="000320EB" w:rsidRDefault="00AD5891" w:rsidP="00075364">
            <w:pPr>
              <w:pStyle w:val="GlossEng"/>
            </w:pPr>
            <w:r>
              <w:t>Ika</w:t>
            </w:r>
          </w:p>
        </w:tc>
        <w:tc>
          <w:tcPr>
            <w:tcW w:w="729" w:type="dxa"/>
            <w:shd w:val="clear" w:color="auto" w:fill="auto"/>
          </w:tcPr>
          <w:p w14:paraId="4E3123A0" w14:textId="77777777" w:rsidR="00075364" w:rsidRPr="000320EB" w:rsidRDefault="00075364" w:rsidP="00075364">
            <w:pPr>
              <w:pStyle w:val="GlossEng"/>
            </w:pPr>
            <w:r w:rsidRPr="000320EB">
              <w:t>make</w:t>
            </w:r>
          </w:p>
        </w:tc>
        <w:tc>
          <w:tcPr>
            <w:tcW w:w="1279" w:type="dxa"/>
            <w:shd w:val="clear" w:color="auto" w:fill="auto"/>
          </w:tcPr>
          <w:p w14:paraId="4E30A1E4" w14:textId="77777777" w:rsidR="00075364" w:rsidRPr="000320EB" w:rsidRDefault="00075364" w:rsidP="00075364">
            <w:pPr>
              <w:pStyle w:val="GlossEng"/>
            </w:pPr>
            <w:r w:rsidRPr="000320EB">
              <w:t>sagu.porridge</w:t>
            </w:r>
          </w:p>
        </w:tc>
      </w:tr>
    </w:tbl>
    <w:p w14:paraId="61FD9659" w14:textId="09273863" w:rsidR="00075364" w:rsidRPr="000320EB" w:rsidRDefault="00B7093A" w:rsidP="00075364">
      <w:pPr>
        <w:pStyle w:val="FreeTranslEng15pt"/>
      </w:pPr>
      <w:r>
        <w:t>‘</w:t>
      </w:r>
      <w:r w:rsidR="00AD5891">
        <w:t>Ika</w:t>
      </w:r>
      <w:r w:rsidR="00075364" w:rsidRPr="000320EB">
        <w:t xml:space="preserve"> </w:t>
      </w:r>
      <w:r w:rsidR="00075364" w:rsidRPr="000320EB">
        <w:rPr>
          <w:rStyle w:val="ChBlueBold"/>
        </w:rPr>
        <w:t>made</w:t>
      </w:r>
      <w:r w:rsidR="00075364" w:rsidRPr="000320EB">
        <w:t xml:space="preserve"> sagu porridge</w:t>
      </w:r>
      <w:r>
        <w:t>’</w:t>
      </w:r>
      <w:r w:rsidR="00075364" w:rsidRPr="000320EB">
        <w:t xml:space="preserve"> </w:t>
      </w:r>
      <w:r w:rsidR="00075364" w:rsidRPr="000320EB">
        <w:rPr>
          <w:rStyle w:val="ExampleSource"/>
        </w:rPr>
        <w:t>[081006-032-Cv.0071]</w:t>
      </w:r>
    </w:p>
    <w:p w14:paraId="587DC878" w14:textId="1D451110" w:rsidR="00075364" w:rsidRPr="000320EB" w:rsidRDefault="00075364" w:rsidP="00075364">
      <w:pPr>
        <w:pStyle w:val="Heading4"/>
      </w:pPr>
      <w:bookmarkStart w:id="4520" w:name="_Ref290797493"/>
      <w:r w:rsidRPr="000320EB">
        <w:t xml:space="preserve">Syntactic causatives with </w:t>
      </w:r>
      <w:r w:rsidRPr="000320EB">
        <w:rPr>
          <w:rStyle w:val="ChItalBold"/>
        </w:rPr>
        <w:t>kasi</w:t>
      </w:r>
      <w:r w:rsidRPr="000320EB">
        <w:t xml:space="preserve"> </w:t>
      </w:r>
      <w:r w:rsidR="00B7093A">
        <w:t>‘</w:t>
      </w:r>
      <w:r w:rsidRPr="000320EB">
        <w:t>give</w:t>
      </w:r>
      <w:r w:rsidR="00B7093A">
        <w:t>’</w:t>
      </w:r>
      <w:bookmarkEnd w:id="4520"/>
    </w:p>
    <w:p w14:paraId="6C809243" w14:textId="3274D772" w:rsidR="00075364" w:rsidRDefault="00075364" w:rsidP="006F1350">
      <w:pPr>
        <w:pStyle w:val="Body0015after"/>
      </w:pPr>
      <w:r w:rsidRPr="000320EB">
        <w:t xml:space="preserve">As a causative, trivalent </w:t>
      </w:r>
      <w:r w:rsidRPr="000320EB">
        <w:rPr>
          <w:rStyle w:val="ChItalBold"/>
        </w:rPr>
        <w:t>kasi</w:t>
      </w:r>
      <w:r w:rsidRPr="000320EB">
        <w:t xml:space="preserve"> </w:t>
      </w:r>
      <w:r w:rsidR="00B7093A">
        <w:t>‘</w:t>
      </w:r>
      <w:r w:rsidRPr="000320EB">
        <w:t>give</w:t>
      </w:r>
      <w:r w:rsidR="00B7093A">
        <w:t>’</w:t>
      </w:r>
      <w:r w:rsidRPr="000320EB">
        <w:t xml:space="preserve">, with its short form </w:t>
      </w:r>
      <w:r w:rsidRPr="000320EB">
        <w:rPr>
          <w:rStyle w:val="ChItalBold"/>
        </w:rPr>
        <w:t>kas</w:t>
      </w:r>
      <w:r w:rsidRPr="000320EB">
        <w:t xml:space="preserve">, is used with </w:t>
      </w:r>
      <w:r>
        <w:t xml:space="preserve">two </w:t>
      </w:r>
      <w:r w:rsidRPr="000320EB">
        <w:t>types of verbal bases: monovalent</w:t>
      </w:r>
      <w:r>
        <w:t xml:space="preserve"> ones</w:t>
      </w:r>
      <w:r w:rsidRPr="000320EB">
        <w:t xml:space="preserve">, as in </w:t>
      </w:r>
      <w:r w:rsidRPr="000320EB">
        <w:fldChar w:fldCharType="begin"/>
      </w:r>
      <w:r w:rsidRPr="000320EB">
        <w:instrText xml:space="preserve"> REF _Ref365021741 \h </w:instrText>
      </w:r>
      <w:r>
        <w:instrText xml:space="preserve"> \* MERGEFORMAT </w:instrText>
      </w:r>
      <w:r w:rsidRPr="000320EB">
        <w:fldChar w:fldCharType="separate"/>
      </w:r>
      <w:r w:rsidR="00154D81" w:rsidRPr="000320EB">
        <w:t>(</w:t>
      </w:r>
      <w:r w:rsidR="00154D81">
        <w:t>52</w:t>
      </w:r>
      <w:r w:rsidR="00154D81" w:rsidRPr="000320EB">
        <w:t>)</w:t>
      </w:r>
      <w:r w:rsidRPr="000320EB">
        <w:fldChar w:fldCharType="end"/>
      </w:r>
      <w:r w:rsidRPr="000320EB">
        <w:t xml:space="preserve"> to </w:t>
      </w:r>
      <w:r w:rsidRPr="000320EB">
        <w:fldChar w:fldCharType="begin"/>
      </w:r>
      <w:r w:rsidRPr="000320EB">
        <w:instrText xml:space="preserve"> REF _Ref365036186 \h </w:instrText>
      </w:r>
      <w:r>
        <w:instrText xml:space="preserve"> \* MERGEFORMAT </w:instrText>
      </w:r>
      <w:r w:rsidRPr="000320EB">
        <w:fldChar w:fldCharType="separate"/>
      </w:r>
      <w:r w:rsidR="00154D81" w:rsidRPr="000320EB">
        <w:t>(</w:t>
      </w:r>
      <w:r w:rsidR="00154D81">
        <w:t>59</w:t>
      </w:r>
      <w:r w:rsidR="00154D81" w:rsidRPr="000320EB">
        <w:t>)</w:t>
      </w:r>
      <w:r w:rsidRPr="000320EB">
        <w:fldChar w:fldCharType="end"/>
      </w:r>
      <w:r w:rsidRPr="000320EB">
        <w:t xml:space="preserve">, or bivalent </w:t>
      </w:r>
      <w:r>
        <w:t xml:space="preserve">ones </w:t>
      </w:r>
      <w:r w:rsidRPr="000320EB">
        <w:t xml:space="preserve">as in </w:t>
      </w:r>
      <w:r w:rsidRPr="000320EB">
        <w:fldChar w:fldCharType="begin"/>
      </w:r>
      <w:r w:rsidRPr="000320EB">
        <w:instrText xml:space="preserve"> REF _Ref365021749 \h </w:instrText>
      </w:r>
      <w:r>
        <w:instrText xml:space="preserve"> \* MERGEFORMAT </w:instrText>
      </w:r>
      <w:r w:rsidRPr="000320EB">
        <w:fldChar w:fldCharType="separate"/>
      </w:r>
      <w:r w:rsidR="00154D81" w:rsidRPr="000320EB">
        <w:t>(</w:t>
      </w:r>
      <w:r w:rsidR="00154D81">
        <w:t>60</w:t>
      </w:r>
      <w:r w:rsidR="00154D81" w:rsidRPr="000320EB">
        <w:t>)</w:t>
      </w:r>
      <w:r w:rsidRPr="000320EB">
        <w:fldChar w:fldCharType="end"/>
      </w:r>
      <w:r w:rsidRPr="000320EB">
        <w:t xml:space="preserve"> </w:t>
      </w:r>
      <w:r w:rsidR="006F1350">
        <w:t xml:space="preserve">and </w:t>
      </w:r>
      <w:r w:rsidR="006F1350">
        <w:fldChar w:fldCharType="begin"/>
      </w:r>
      <w:r w:rsidR="006F1350">
        <w:instrText xml:space="preserve"> REF _Ref439601467 \h </w:instrText>
      </w:r>
      <w:r w:rsidR="006F1350">
        <w:fldChar w:fldCharType="separate"/>
      </w:r>
      <w:r w:rsidR="00154D81" w:rsidRPr="000320EB">
        <w:t>(</w:t>
      </w:r>
      <w:r w:rsidR="00154D81">
        <w:rPr>
          <w:noProof/>
        </w:rPr>
        <w:t>61</w:t>
      </w:r>
      <w:r w:rsidR="00154D81" w:rsidRPr="000320EB">
        <w:t>)</w:t>
      </w:r>
      <w:r w:rsidR="006F1350">
        <w:fldChar w:fldCharType="end"/>
      </w:r>
      <w:r w:rsidRPr="000320EB">
        <w:t>.</w:t>
      </w:r>
      <w:r>
        <w:t xml:space="preserve"> Semantically, causative </w:t>
      </w:r>
      <w:r w:rsidRPr="005456EC">
        <w:rPr>
          <w:rStyle w:val="ChItalBold"/>
        </w:rPr>
        <w:t>kasi</w:t>
      </w:r>
      <w:r>
        <w:t xml:space="preserve"> </w:t>
      </w:r>
      <w:r w:rsidR="00B7093A">
        <w:t>‘</w:t>
      </w:r>
      <w:r>
        <w:t>give</w:t>
      </w:r>
      <w:r w:rsidR="00B7093A">
        <w:t>’</w:t>
      </w:r>
      <w:r>
        <w:t xml:space="preserve"> highlights the outcome of a causation.</w:t>
      </w:r>
    </w:p>
    <w:p w14:paraId="1B77F90C" w14:textId="77777777" w:rsidR="00075364" w:rsidRDefault="00075364" w:rsidP="00075364">
      <w:pPr>
        <w:pStyle w:val="Heading5"/>
      </w:pPr>
      <w:bookmarkStart w:id="4521" w:name="_Ref290881097"/>
      <w:r w:rsidRPr="000320EB">
        <w:t>Monovalent bases</w:t>
      </w:r>
      <w:bookmarkEnd w:id="4521"/>
    </w:p>
    <w:p w14:paraId="76230482" w14:textId="2AD741A5" w:rsidR="00CB18B7" w:rsidRDefault="002D176F" w:rsidP="00680900">
      <w:pPr>
        <w:pStyle w:val="Body0000after"/>
      </w:pPr>
      <w:r>
        <w:t xml:space="preserve">Cross-linguistically, </w:t>
      </w:r>
      <w:r w:rsidRPr="000320EB">
        <w:t xml:space="preserve">in </w:t>
      </w:r>
      <w:r w:rsidR="00075364" w:rsidRPr="000320EB">
        <w:t xml:space="preserve">causatives with monovalent bases, the </w:t>
      </w:r>
      <w:r w:rsidR="00075364" w:rsidRPr="00E35E24">
        <w:t>agent</w:t>
      </w:r>
      <w:r w:rsidR="00075364" w:rsidRPr="000320EB">
        <w:t xml:space="preserve"> of the caused event is demoted from its intransitive subject function </w:t>
      </w:r>
      <w:r w:rsidR="00075364">
        <w:t xml:space="preserve">(S) </w:t>
      </w:r>
      <w:r w:rsidR="00075364" w:rsidRPr="000320EB">
        <w:t xml:space="preserve">to the transitive object </w:t>
      </w:r>
      <w:r w:rsidR="00075364">
        <w:t xml:space="preserve">or </w:t>
      </w:r>
      <w:r w:rsidR="00075364" w:rsidRPr="0099608C">
        <w:rPr>
          <w:rStyle w:val="ChSmallCaps"/>
        </w:rPr>
        <w:t>patient</w:t>
      </w:r>
      <w:r w:rsidR="00075364">
        <w:t xml:space="preserve"> (P) function, while </w:t>
      </w:r>
      <w:r w:rsidR="00075364" w:rsidRPr="000320EB">
        <w:t xml:space="preserve">the incoming causer takes the transitive subject </w:t>
      </w:r>
      <w:r w:rsidR="00075364">
        <w:t xml:space="preserve">or </w:t>
      </w:r>
      <w:r w:rsidR="00075364" w:rsidRPr="0099608C">
        <w:rPr>
          <w:rStyle w:val="ChSmallCaps"/>
        </w:rPr>
        <w:t>agent</w:t>
      </w:r>
      <w:r w:rsidR="00075364">
        <w:t xml:space="preserve"> (A) </w:t>
      </w:r>
      <w:r w:rsidR="00075364" w:rsidRPr="000320EB">
        <w:t xml:space="preserve">function </w:t>
      </w:r>
      <w:r w:rsidR="00BA6215">
        <w:rPr>
          <w:rStyle w:val="Citation"/>
        </w:rPr>
        <w:fldChar w:fldCharType="begin"/>
      </w:r>
      <w:r w:rsidR="0092451D">
        <w:rPr>
          <w:rStyle w:val="Citation"/>
        </w:rPr>
        <w:instrText>ADDIN CITAVI.PLACEHOLDER 8476640c-b112-4490-8de7-d41815f0c231 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XJpZSAxOTg5OiAxMTDigJMxMTEpPC9UZXh0Pg0KICAgIDwvVGV4dFVuaXQ+DQogIDwvVGV4dFVuaXRzPg0KPC9QbGFjZWhvbGRlcj4=</w:instrText>
      </w:r>
      <w:r w:rsidR="00BA6215">
        <w:rPr>
          <w:rStyle w:val="Citation"/>
        </w:rPr>
        <w:fldChar w:fldCharType="separate"/>
      </w:r>
      <w:bookmarkStart w:id="4522" w:name="_CTVP0018476640cb11244908de7d41815f0c231"/>
      <w:r w:rsidR="0092006B">
        <w:rPr>
          <w:rStyle w:val="Citation"/>
        </w:rPr>
        <w:t>(Comrie 1989: 110–111)</w:t>
      </w:r>
      <w:bookmarkEnd w:id="4522"/>
      <w:r w:rsidR="00BA6215">
        <w:rPr>
          <w:rStyle w:val="Citation"/>
        </w:rPr>
        <w:fldChar w:fldCharType="end"/>
      </w:r>
      <w:r w:rsidR="00075364" w:rsidRPr="000320EB">
        <w:t xml:space="preserve">. This strategy, which corresponds to </w:t>
      </w:r>
      <w:r w:rsidR="00BA6215">
        <w:rPr>
          <w:rStyle w:val="Citation"/>
        </w:rPr>
        <w:fldChar w:fldCharType="begin"/>
      </w:r>
      <w:r w:rsidR="0092451D">
        <w:rPr>
          <w:rStyle w:val="Citation"/>
        </w:rPr>
        <w:instrText>ADDIN CITAVI.PLACEHOLDER 89c42e6d-3ab6-452a-bc14-e16447b5963b PFBsYWNlaG9sZGVyPg0KICA8QWRkSW5WZXJzaW9uPjUuMi4wLjg8L0FkZEluVmVyc2lvbj4NCiAgPElkPjg5YzQyZTZkLTNhYjYtNDUyYS1iYzE0LWUxNjQ0N2I1OTYzYjwvSWQ+DQogIDxFbnRyaWVzPg0KICAgIDxFbnRyeT4NCiAgICAgIDxJZD5jMDEwMzIzMC00NDg2LTQzZWEtYWYzZi04YTI5NGNlNDM0ZTg8L0lkPg0KICAgICAgPE5vUGFyPnRydWU8L05vUGFyPg0KICAgICAgPFBlcnNvbk9ubHk+dHJ1ZTwvUGVyc29uT25seT4NCiAgICAgIDxSZWZlcmVuY2VJZD43OWQ5NmI4NS1mMWVmLTQ5YjAtOGE0OC0xMTZiZmQ2ZWI4ZGM8L1JlZmVyZW5jZUlk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tcmllPC9UZXh0Pg0KICAgIDwvVGV4dFVuaXQ+DQogIDwvVGV4dFVuaXRzPg0KPC9QbGFjZWhvbGRlcj4=</w:instrText>
      </w:r>
      <w:r w:rsidR="00BA6215">
        <w:rPr>
          <w:rStyle w:val="Citation"/>
        </w:rPr>
        <w:fldChar w:fldCharType="separate"/>
      </w:r>
      <w:bookmarkStart w:id="4523" w:name="_CTVP00189c42e6d3ab6452abc14e16447b5963b"/>
      <w:r w:rsidR="0092006B">
        <w:rPr>
          <w:rStyle w:val="Citation"/>
        </w:rPr>
        <w:t>Comrie</w:t>
      </w:r>
      <w:bookmarkEnd w:id="4523"/>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e92647d7-402f-4bd6-a4b9-8bc8c8fb9061 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6IDE3Nik8L1RleHQ+DQogICAgPC9UZXh0VW5pdD4NCiAgPC9UZXh0VW5pdHM+DQo8L1BsYWNlaG9sZGVyPg==</w:instrText>
      </w:r>
      <w:r w:rsidR="00BA6215">
        <w:rPr>
          <w:rStyle w:val="Citation"/>
        </w:rPr>
        <w:fldChar w:fldCharType="separate"/>
      </w:r>
      <w:bookmarkStart w:id="4524" w:name="_CTVP001e92647d7402f4bd6a4b98bc8c8fb9061"/>
      <w:r w:rsidR="0092006B">
        <w:rPr>
          <w:rStyle w:val="Citation"/>
        </w:rPr>
        <w:t>(1989: 176)</w:t>
      </w:r>
      <w:bookmarkEnd w:id="4524"/>
      <w:r w:rsidR="00BA6215">
        <w:rPr>
          <w:rStyle w:val="Citation"/>
        </w:rPr>
        <w:fldChar w:fldCharType="end"/>
      </w:r>
      <w:r w:rsidR="00075364" w:rsidRPr="000320EB">
        <w:t xml:space="preserve"> </w:t>
      </w:r>
      <w:r>
        <w:t xml:space="preserve">mentioned </w:t>
      </w:r>
      <w:r w:rsidR="00075364" w:rsidRPr="000320EB">
        <w:t>causative hierarchy, is also used in Papuan Malay c</w:t>
      </w:r>
      <w:r w:rsidR="00075364">
        <w:t xml:space="preserve">ausatives with monovalent bases. This is illustrated with the </w:t>
      </w:r>
      <w:r w:rsidR="00CB18B7" w:rsidRPr="00CB18B7">
        <w:t>monoclausal</w:t>
      </w:r>
      <w:r w:rsidR="00CB18B7">
        <w:t xml:space="preserve"> causative constructions in </w:t>
      </w:r>
      <w:r w:rsidR="00CB18B7" w:rsidRPr="000320EB">
        <w:fldChar w:fldCharType="begin"/>
      </w:r>
      <w:r w:rsidR="00CB18B7" w:rsidRPr="000320EB">
        <w:instrText xml:space="preserve"> REF _Ref365021741 \h </w:instrText>
      </w:r>
      <w:r w:rsidR="00CB18B7">
        <w:instrText xml:space="preserve"> \* MERGEFORMAT </w:instrText>
      </w:r>
      <w:r w:rsidR="00CB18B7" w:rsidRPr="000320EB">
        <w:fldChar w:fldCharType="separate"/>
      </w:r>
      <w:r w:rsidR="00154D81" w:rsidRPr="000320EB">
        <w:t>(</w:t>
      </w:r>
      <w:r w:rsidR="00154D81">
        <w:t>52</w:t>
      </w:r>
      <w:r w:rsidR="00154D81" w:rsidRPr="000320EB">
        <w:t>)</w:t>
      </w:r>
      <w:r w:rsidR="00CB18B7" w:rsidRPr="000320EB">
        <w:fldChar w:fldCharType="end"/>
      </w:r>
      <w:r w:rsidR="00CB18B7">
        <w:t xml:space="preserve"> to </w:t>
      </w:r>
      <w:r w:rsidR="00CB18B7" w:rsidRPr="000320EB">
        <w:fldChar w:fldCharType="begin"/>
      </w:r>
      <w:r w:rsidR="00CB18B7" w:rsidRPr="000320EB">
        <w:instrText xml:space="preserve"> REF _Ref365036186 \h </w:instrText>
      </w:r>
      <w:r w:rsidR="00CB18B7">
        <w:instrText xml:space="preserve"> \* MERGEFORMAT </w:instrText>
      </w:r>
      <w:r w:rsidR="00CB18B7" w:rsidRPr="000320EB">
        <w:fldChar w:fldCharType="separate"/>
      </w:r>
      <w:r w:rsidR="00154D81" w:rsidRPr="000320EB">
        <w:t>(</w:t>
      </w:r>
      <w:r w:rsidR="00154D81">
        <w:t>59</w:t>
      </w:r>
      <w:r w:rsidR="00154D81" w:rsidRPr="000320EB">
        <w:t>)</w:t>
      </w:r>
      <w:r w:rsidR="00CB18B7" w:rsidRPr="000320EB">
        <w:fldChar w:fldCharType="end"/>
      </w:r>
      <w:r w:rsidR="00CB18B7">
        <w:t xml:space="preserve">: </w:t>
      </w:r>
      <w:r w:rsidR="00075364">
        <w:t xml:space="preserve">causatives with </w:t>
      </w:r>
      <w:r w:rsidR="00075364" w:rsidRPr="000320EB">
        <w:t>monovalent non-agentive bases</w:t>
      </w:r>
      <w:r w:rsidR="00075364">
        <w:t xml:space="preserve"> </w:t>
      </w:r>
      <w:r w:rsidR="00CB18B7">
        <w:t xml:space="preserve">are presented </w:t>
      </w:r>
      <w:r w:rsidR="00075364">
        <w:t xml:space="preserve">in </w:t>
      </w:r>
      <w:r w:rsidR="00075364" w:rsidRPr="000320EB">
        <w:fldChar w:fldCharType="begin"/>
      </w:r>
      <w:r w:rsidR="00075364" w:rsidRPr="000320EB">
        <w:instrText xml:space="preserve"> REF _Ref365021741 \h </w:instrText>
      </w:r>
      <w:r w:rsidR="00075364">
        <w:instrText xml:space="preserve"> \* MERGEFORMAT </w:instrText>
      </w:r>
      <w:r w:rsidR="00075364" w:rsidRPr="000320EB">
        <w:fldChar w:fldCharType="separate"/>
      </w:r>
      <w:r w:rsidR="00154D81" w:rsidRPr="000320EB">
        <w:t>(</w:t>
      </w:r>
      <w:r w:rsidR="00154D81">
        <w:t>52</w:t>
      </w:r>
      <w:r w:rsidR="00154D81" w:rsidRPr="000320EB">
        <w:t>)</w:t>
      </w:r>
      <w:r w:rsidR="00075364" w:rsidRPr="000320EB">
        <w:fldChar w:fldCharType="end"/>
      </w:r>
      <w:r w:rsidR="00075364">
        <w:t xml:space="preserve"> to </w:t>
      </w:r>
      <w:r w:rsidR="00075364" w:rsidRPr="000320EB">
        <w:fldChar w:fldCharType="begin"/>
      </w:r>
      <w:r w:rsidR="00075364" w:rsidRPr="000320EB">
        <w:instrText xml:space="preserve"> REF _Ref365021742 \h </w:instrText>
      </w:r>
      <w:r w:rsidR="00075364">
        <w:instrText xml:space="preserve"> \* MERGEFORMAT </w:instrText>
      </w:r>
      <w:r w:rsidR="00075364" w:rsidRPr="000320EB">
        <w:fldChar w:fldCharType="separate"/>
      </w:r>
      <w:r w:rsidR="00154D81" w:rsidRPr="000320EB">
        <w:t>(</w:t>
      </w:r>
      <w:r w:rsidR="00154D81">
        <w:t>55</w:t>
      </w:r>
      <w:r w:rsidR="00154D81" w:rsidRPr="000320EB">
        <w:t>)</w:t>
      </w:r>
      <w:r w:rsidR="00075364" w:rsidRPr="000320EB">
        <w:fldChar w:fldCharType="end"/>
      </w:r>
      <w:r w:rsidR="00075364">
        <w:t xml:space="preserve"> and causatives with </w:t>
      </w:r>
      <w:r w:rsidR="00075364" w:rsidRPr="000320EB">
        <w:t>monovalent agentive bases</w:t>
      </w:r>
      <w:r w:rsidR="00075364">
        <w:t xml:space="preserve"> in </w:t>
      </w:r>
      <w:r w:rsidR="00075364">
        <w:fldChar w:fldCharType="begin"/>
      </w:r>
      <w:r w:rsidR="00075364">
        <w:instrText xml:space="preserve"> REF _Ref371179284 \h </w:instrText>
      </w:r>
      <w:r w:rsidR="00075364">
        <w:fldChar w:fldCharType="separate"/>
      </w:r>
      <w:r w:rsidR="00154D81" w:rsidRPr="000320EB">
        <w:t>(</w:t>
      </w:r>
      <w:r w:rsidR="00154D81">
        <w:rPr>
          <w:noProof/>
        </w:rPr>
        <w:t>56</w:t>
      </w:r>
      <w:r w:rsidR="00154D81" w:rsidRPr="000320EB">
        <w:t>)</w:t>
      </w:r>
      <w:r w:rsidR="00075364">
        <w:fldChar w:fldCharType="end"/>
      </w:r>
      <w:r w:rsidR="00075364" w:rsidRPr="000320EB">
        <w:t xml:space="preserve"> to </w:t>
      </w:r>
      <w:r w:rsidR="00075364" w:rsidRPr="000320EB">
        <w:fldChar w:fldCharType="begin"/>
      </w:r>
      <w:r w:rsidR="00075364" w:rsidRPr="000320EB">
        <w:instrText xml:space="preserve"> REF _Ref365036186 \h </w:instrText>
      </w:r>
      <w:r w:rsidR="00075364">
        <w:instrText xml:space="preserve"> \* MERGEFORMAT </w:instrText>
      </w:r>
      <w:r w:rsidR="00075364" w:rsidRPr="000320EB">
        <w:fldChar w:fldCharType="separate"/>
      </w:r>
      <w:r w:rsidR="00154D81" w:rsidRPr="000320EB">
        <w:t>(</w:t>
      </w:r>
      <w:r w:rsidR="00154D81">
        <w:t>59</w:t>
      </w:r>
      <w:r w:rsidR="00154D81" w:rsidRPr="000320EB">
        <w:t>)</w:t>
      </w:r>
      <w:r w:rsidR="00075364" w:rsidRPr="000320EB">
        <w:fldChar w:fldCharType="end"/>
      </w:r>
      <w:r w:rsidR="00075364">
        <w:t>.</w:t>
      </w:r>
      <w:r w:rsidR="00CB18B7">
        <w:t xml:space="preserve"> (Compare also with the biclausal </w:t>
      </w:r>
      <w:r w:rsidR="00CB18B7" w:rsidRPr="000320EB">
        <w:t>causative constructions</w:t>
      </w:r>
      <w:r w:rsidR="00CB18B7">
        <w:t xml:space="preserve"> in §</w:t>
      </w:r>
      <w:r w:rsidR="00CB18B7">
        <w:fldChar w:fldCharType="begin"/>
      </w:r>
      <w:r w:rsidR="00CB18B7">
        <w:instrText xml:space="preserve"> REF _Ref365275569 \w \h </w:instrText>
      </w:r>
      <w:r w:rsidR="00CB18B7">
        <w:fldChar w:fldCharType="separate"/>
      </w:r>
      <w:r w:rsidR="00154D81">
        <w:rPr>
          <w:cs/>
        </w:rPr>
        <w:t>‎</w:t>
      </w:r>
      <w:r w:rsidR="00154D81">
        <w:t>11.2.3</w:t>
      </w:r>
      <w:r w:rsidR="00CB18B7">
        <w:fldChar w:fldCharType="end"/>
      </w:r>
      <w:r w:rsidR="00CB18B7">
        <w:t>.)</w:t>
      </w:r>
    </w:p>
    <w:p w14:paraId="58965551" w14:textId="20F82C0E" w:rsidR="002D176F" w:rsidRDefault="00075364" w:rsidP="002D176F">
      <w:pPr>
        <w:pStyle w:val="Body0505after"/>
      </w:pPr>
      <w:r>
        <w:t xml:space="preserve">In </w:t>
      </w:r>
      <w:r w:rsidRPr="000320EB">
        <w:t>causatives with monovalent non-agentive bases</w:t>
      </w:r>
      <w:r>
        <w:t xml:space="preserve">, the </w:t>
      </w:r>
      <w:r w:rsidRPr="000320EB">
        <w:t xml:space="preserve">effect expression can be a stative verb such as </w:t>
      </w:r>
      <w:r w:rsidRPr="000320EB">
        <w:rPr>
          <w:rStyle w:val="ChItalBold"/>
        </w:rPr>
        <w:t>panjang</w:t>
      </w:r>
      <w:r w:rsidRPr="000320EB">
        <w:t xml:space="preserve"> </w:t>
      </w:r>
      <w:r w:rsidR="00B7093A">
        <w:t>‘</w:t>
      </w:r>
      <w:r w:rsidRPr="000320EB">
        <w:t>be long</w:t>
      </w:r>
      <w:r w:rsidR="00B7093A">
        <w:t>’</w:t>
      </w:r>
      <w:r w:rsidRPr="000320EB">
        <w:t xml:space="preserve"> in </w:t>
      </w:r>
      <w:r w:rsidRPr="000320EB">
        <w:fldChar w:fldCharType="begin"/>
      </w:r>
      <w:r w:rsidRPr="000320EB">
        <w:instrText xml:space="preserve"> REF _Ref365021741 \h </w:instrText>
      </w:r>
      <w:r>
        <w:instrText xml:space="preserve"> \* MERGEFORMAT </w:instrText>
      </w:r>
      <w:r w:rsidRPr="000320EB">
        <w:fldChar w:fldCharType="separate"/>
      </w:r>
      <w:r w:rsidR="00154D81" w:rsidRPr="000320EB">
        <w:t>(</w:t>
      </w:r>
      <w:r w:rsidR="00154D81">
        <w:t>52</w:t>
      </w:r>
      <w:r w:rsidR="00154D81" w:rsidRPr="000320EB">
        <w:t>)</w:t>
      </w:r>
      <w:r w:rsidRPr="000320EB">
        <w:fldChar w:fldCharType="end"/>
      </w:r>
      <w:r w:rsidRPr="000320EB">
        <w:t xml:space="preserve">, or a non-agentive dynamic verb such as </w:t>
      </w:r>
      <w:r w:rsidRPr="000320EB">
        <w:rPr>
          <w:rStyle w:val="ChItalBold"/>
        </w:rPr>
        <w:t>gugur</w:t>
      </w:r>
      <w:r w:rsidRPr="000320EB">
        <w:t xml:space="preserve"> </w:t>
      </w:r>
      <w:r w:rsidR="00B7093A">
        <w:t>‘</w:t>
      </w:r>
      <w:r w:rsidRPr="000320EB">
        <w:t>fall (prematurely)</w:t>
      </w:r>
      <w:r w:rsidR="00B7093A">
        <w:t>’</w:t>
      </w:r>
      <w:r w:rsidRPr="000320EB">
        <w:t xml:space="preserve"> in </w:t>
      </w:r>
      <w:r w:rsidRPr="000320EB">
        <w:fldChar w:fldCharType="begin"/>
      </w:r>
      <w:r w:rsidRPr="000320EB">
        <w:instrText xml:space="preserve"> REF _Ref365021743 \h </w:instrText>
      </w:r>
      <w:r>
        <w:instrText xml:space="preserve"> \* MERGEFORMAT </w:instrText>
      </w:r>
      <w:r w:rsidRPr="000320EB">
        <w:fldChar w:fldCharType="separate"/>
      </w:r>
      <w:r w:rsidR="00154D81" w:rsidRPr="000320EB">
        <w:t>(</w:t>
      </w:r>
      <w:r w:rsidR="00154D81">
        <w:t>54</w:t>
      </w:r>
      <w:r w:rsidR="00154D81" w:rsidRPr="000320EB">
        <w:t>)</w:t>
      </w:r>
      <w:r w:rsidRPr="000320EB">
        <w:fldChar w:fldCharType="end"/>
      </w:r>
      <w:r w:rsidRPr="000320EB">
        <w:t>. The resulting V</w:t>
      </w:r>
      <w:r w:rsidRPr="000320EB">
        <w:rPr>
          <w:vertAlign w:val="subscript"/>
        </w:rPr>
        <w:t>1</w:t>
      </w:r>
      <w:r w:rsidRPr="000320EB">
        <w:t>V</w:t>
      </w:r>
      <w:r w:rsidRPr="000320EB">
        <w:rPr>
          <w:vertAlign w:val="subscript"/>
        </w:rPr>
        <w:t>2</w:t>
      </w:r>
      <w:r w:rsidRPr="000320EB">
        <w:t xml:space="preserve"> expressions function as transitive predicates.</w:t>
      </w:r>
    </w:p>
    <w:p w14:paraId="67BC3FE6" w14:textId="77777777" w:rsidR="00075364" w:rsidRPr="00F075E5" w:rsidRDefault="00075364" w:rsidP="00075364">
      <w:pPr>
        <w:pStyle w:val="ExampleTitle"/>
      </w:pPr>
      <w:r>
        <w:t xml:space="preserve">Causatives with </w:t>
      </w:r>
      <w:r w:rsidRPr="000320EB">
        <w:t>monovalent non-agentive bases</w:t>
      </w:r>
    </w:p>
    <w:tbl>
      <w:tblPr>
        <w:tblW w:w="4455" w:type="dxa"/>
        <w:tblCellMar>
          <w:left w:w="42" w:type="dxa"/>
          <w:right w:w="42" w:type="dxa"/>
        </w:tblCellMar>
        <w:tblLook w:val="01E0" w:firstRow="1" w:lastRow="1" w:firstColumn="1" w:lastColumn="1" w:noHBand="0" w:noVBand="0"/>
      </w:tblPr>
      <w:tblGrid>
        <w:gridCol w:w="709"/>
        <w:gridCol w:w="284"/>
        <w:gridCol w:w="751"/>
        <w:gridCol w:w="768"/>
        <w:gridCol w:w="529"/>
        <w:gridCol w:w="885"/>
        <w:gridCol w:w="529"/>
      </w:tblGrid>
      <w:tr w:rsidR="00AC23C4" w:rsidRPr="000320EB" w14:paraId="0CE5AFFF" w14:textId="77777777" w:rsidTr="00AC23C4">
        <w:tc>
          <w:tcPr>
            <w:tcW w:w="709" w:type="dxa"/>
            <w:shd w:val="clear" w:color="auto" w:fill="auto"/>
          </w:tcPr>
          <w:p w14:paraId="3BEC40C3" w14:textId="77777777" w:rsidR="00075364" w:rsidRPr="000320EB" w:rsidRDefault="00075364" w:rsidP="00075364">
            <w:pPr>
              <w:pStyle w:val="O0Nwnext"/>
            </w:pPr>
            <w:bookmarkStart w:id="4525" w:name="_Ref365021741"/>
            <w:r w:rsidRPr="000320EB">
              <w:t>(</w:t>
            </w:r>
            <w:fldSimple w:instr=" SEQ ( \* ARABIC \s 1 ">
              <w:r w:rsidR="00154D81">
                <w:rPr>
                  <w:noProof/>
                </w:rPr>
                <w:t>52</w:t>
              </w:r>
            </w:fldSimple>
            <w:r w:rsidRPr="000320EB">
              <w:t>)</w:t>
            </w:r>
            <w:bookmarkEnd w:id="4525"/>
          </w:p>
        </w:tc>
        <w:tc>
          <w:tcPr>
            <w:tcW w:w="284" w:type="dxa"/>
            <w:shd w:val="clear" w:color="auto" w:fill="auto"/>
          </w:tcPr>
          <w:p w14:paraId="717D3A06" w14:textId="77777777" w:rsidR="00075364" w:rsidRPr="000320EB" w:rsidRDefault="00075364" w:rsidP="00075364">
            <w:pPr>
              <w:pStyle w:val="Text"/>
            </w:pPr>
            <w:r w:rsidRPr="000320EB">
              <w:t>…</w:t>
            </w:r>
          </w:p>
        </w:tc>
        <w:tc>
          <w:tcPr>
            <w:tcW w:w="751" w:type="dxa"/>
            <w:shd w:val="clear" w:color="auto" w:fill="auto"/>
          </w:tcPr>
          <w:p w14:paraId="6C27F96E" w14:textId="77777777" w:rsidR="00075364" w:rsidRPr="000320EB" w:rsidRDefault="00075364" w:rsidP="00075364">
            <w:pPr>
              <w:pStyle w:val="Text"/>
            </w:pPr>
            <w:r w:rsidRPr="000320EB">
              <w:t>mama</w:t>
            </w:r>
          </w:p>
        </w:tc>
        <w:tc>
          <w:tcPr>
            <w:tcW w:w="768" w:type="dxa"/>
            <w:shd w:val="clear" w:color="auto" w:fill="auto"/>
          </w:tcPr>
          <w:p w14:paraId="5498D789" w14:textId="77777777" w:rsidR="00075364" w:rsidRPr="000320EB" w:rsidRDefault="00075364" w:rsidP="00075364">
            <w:pPr>
              <w:pStyle w:val="Text"/>
            </w:pPr>
            <w:r w:rsidRPr="000320EB">
              <w:t>harus</w:t>
            </w:r>
          </w:p>
        </w:tc>
        <w:tc>
          <w:tcPr>
            <w:tcW w:w="529" w:type="dxa"/>
            <w:shd w:val="clear" w:color="auto" w:fill="auto"/>
          </w:tcPr>
          <w:p w14:paraId="0691963D" w14:textId="77777777" w:rsidR="00075364" w:rsidRPr="000320EB" w:rsidRDefault="00075364" w:rsidP="00075364">
            <w:pPr>
              <w:pStyle w:val="Text"/>
              <w:rPr>
                <w:rStyle w:val="ChBlueBold"/>
              </w:rPr>
            </w:pPr>
            <w:r w:rsidRPr="000320EB">
              <w:rPr>
                <w:rStyle w:val="ChBlueBold"/>
              </w:rPr>
              <w:t>kas</w:t>
            </w:r>
          </w:p>
        </w:tc>
        <w:tc>
          <w:tcPr>
            <w:tcW w:w="885" w:type="dxa"/>
            <w:shd w:val="clear" w:color="auto" w:fill="auto"/>
          </w:tcPr>
          <w:p w14:paraId="1A3D521E" w14:textId="77777777" w:rsidR="00075364" w:rsidRPr="000320EB" w:rsidRDefault="00075364" w:rsidP="00075364">
            <w:pPr>
              <w:pStyle w:val="Text"/>
              <w:rPr>
                <w:rStyle w:val="ChBlueBold"/>
              </w:rPr>
            </w:pPr>
            <w:r w:rsidRPr="000320EB">
              <w:rPr>
                <w:rStyle w:val="ChBlueBold"/>
              </w:rPr>
              <w:t>panjang</w:t>
            </w:r>
          </w:p>
        </w:tc>
        <w:tc>
          <w:tcPr>
            <w:tcW w:w="529" w:type="dxa"/>
            <w:shd w:val="clear" w:color="auto" w:fill="auto"/>
          </w:tcPr>
          <w:p w14:paraId="3D8405F7" w14:textId="77777777" w:rsidR="00075364" w:rsidRPr="00595F4F" w:rsidRDefault="00075364" w:rsidP="00075364">
            <w:pPr>
              <w:pStyle w:val="Text"/>
            </w:pPr>
            <w:r w:rsidRPr="00595F4F">
              <w:t>kaki</w:t>
            </w:r>
          </w:p>
        </w:tc>
      </w:tr>
      <w:tr w:rsidR="00AC23C4" w:rsidRPr="00AC23C4" w14:paraId="697F1480" w14:textId="77777777" w:rsidTr="00AC23C4">
        <w:tc>
          <w:tcPr>
            <w:tcW w:w="709" w:type="dxa"/>
            <w:shd w:val="clear" w:color="auto" w:fill="auto"/>
          </w:tcPr>
          <w:p w14:paraId="629D8640" w14:textId="77777777" w:rsidR="00075364" w:rsidRPr="000320EB" w:rsidRDefault="00075364" w:rsidP="00075364">
            <w:pPr>
              <w:pStyle w:val="GlossEng"/>
            </w:pPr>
          </w:p>
        </w:tc>
        <w:tc>
          <w:tcPr>
            <w:tcW w:w="284" w:type="dxa"/>
            <w:shd w:val="clear" w:color="auto" w:fill="auto"/>
          </w:tcPr>
          <w:p w14:paraId="5034436E" w14:textId="77777777" w:rsidR="00075364" w:rsidRPr="000320EB" w:rsidRDefault="00075364" w:rsidP="00075364">
            <w:pPr>
              <w:pStyle w:val="GlossEng"/>
            </w:pPr>
          </w:p>
        </w:tc>
        <w:tc>
          <w:tcPr>
            <w:tcW w:w="751" w:type="dxa"/>
            <w:shd w:val="clear" w:color="auto" w:fill="auto"/>
          </w:tcPr>
          <w:p w14:paraId="000BA84F" w14:textId="77777777" w:rsidR="00075364" w:rsidRPr="000320EB" w:rsidRDefault="00075364" w:rsidP="00075364">
            <w:pPr>
              <w:pStyle w:val="GlossEng"/>
            </w:pPr>
            <w:r w:rsidRPr="000320EB">
              <w:t>mother</w:t>
            </w:r>
          </w:p>
        </w:tc>
        <w:tc>
          <w:tcPr>
            <w:tcW w:w="768" w:type="dxa"/>
            <w:shd w:val="clear" w:color="auto" w:fill="auto"/>
          </w:tcPr>
          <w:p w14:paraId="5A448DE7" w14:textId="77777777" w:rsidR="00075364" w:rsidRPr="000320EB" w:rsidRDefault="00075364" w:rsidP="00075364">
            <w:pPr>
              <w:pStyle w:val="GlossEng"/>
            </w:pPr>
            <w:r w:rsidRPr="000320EB">
              <w:t>have.to</w:t>
            </w:r>
          </w:p>
        </w:tc>
        <w:tc>
          <w:tcPr>
            <w:tcW w:w="529" w:type="dxa"/>
            <w:shd w:val="clear" w:color="auto" w:fill="auto"/>
          </w:tcPr>
          <w:p w14:paraId="1304C165" w14:textId="77777777" w:rsidR="00075364" w:rsidRPr="000320EB" w:rsidRDefault="00075364" w:rsidP="00075364">
            <w:pPr>
              <w:pStyle w:val="GlossEng"/>
            </w:pPr>
            <w:r w:rsidRPr="000320EB">
              <w:t>give</w:t>
            </w:r>
          </w:p>
        </w:tc>
        <w:tc>
          <w:tcPr>
            <w:tcW w:w="885" w:type="dxa"/>
            <w:shd w:val="clear" w:color="auto" w:fill="auto"/>
          </w:tcPr>
          <w:p w14:paraId="387C0513" w14:textId="77777777" w:rsidR="00075364" w:rsidRPr="000320EB" w:rsidRDefault="00075364" w:rsidP="00075364">
            <w:pPr>
              <w:pStyle w:val="GlossEng"/>
            </w:pPr>
            <w:r w:rsidRPr="000320EB">
              <w:t>long</w:t>
            </w:r>
          </w:p>
        </w:tc>
        <w:tc>
          <w:tcPr>
            <w:tcW w:w="529" w:type="dxa"/>
            <w:shd w:val="clear" w:color="auto" w:fill="auto"/>
          </w:tcPr>
          <w:p w14:paraId="08DB8B63" w14:textId="77777777" w:rsidR="00075364" w:rsidRPr="00595F4F" w:rsidRDefault="00075364" w:rsidP="00075364">
            <w:pPr>
              <w:pStyle w:val="GlossEng"/>
            </w:pPr>
            <w:r w:rsidRPr="00595F4F">
              <w:t>foot</w:t>
            </w:r>
          </w:p>
        </w:tc>
      </w:tr>
    </w:tbl>
    <w:p w14:paraId="4B4273E7" w14:textId="25B12563" w:rsidR="00075364" w:rsidRPr="000957E6" w:rsidRDefault="00075364" w:rsidP="00075364">
      <w:pPr>
        <w:pStyle w:val="FreeTranslEng"/>
      </w:pPr>
      <w:r w:rsidRPr="000320EB">
        <w:t xml:space="preserve">[Addressing someone with a bad knee:] </w:t>
      </w:r>
      <w:r w:rsidR="00B7093A">
        <w:t>‘</w:t>
      </w:r>
      <w:r w:rsidRPr="000320EB">
        <w:t>[you shouldn</w:t>
      </w:r>
      <w:r w:rsidR="00B7093A">
        <w:t>’</w:t>
      </w:r>
      <w:r w:rsidRPr="000320EB">
        <w:t>t fold (your legs) under,] you (</w:t>
      </w:r>
      <w:r w:rsidR="00B7093A">
        <w:t>‘</w:t>
      </w:r>
      <w:r w:rsidRPr="000320EB">
        <w:t>mother</w:t>
      </w:r>
      <w:r w:rsidR="00B7093A">
        <w:t>’</w:t>
      </w:r>
      <w:r w:rsidRPr="000320EB">
        <w:t xml:space="preserve">) have to </w:t>
      </w:r>
      <w:r w:rsidRPr="000320EB">
        <w:rPr>
          <w:rStyle w:val="ChBlueBold"/>
        </w:rPr>
        <w:t>stretch out</w:t>
      </w:r>
      <w:r w:rsidRPr="000320EB">
        <w:t xml:space="preserve"> (your) legs</w:t>
      </w:r>
      <w:r w:rsidR="00B7093A">
        <w:t>’</w:t>
      </w:r>
      <w:r w:rsidRPr="000320EB">
        <w:t xml:space="preserve"> </w:t>
      </w:r>
      <w:r w:rsidRPr="000320EB">
        <w:rPr>
          <w:rStyle w:val="ExampleSource"/>
        </w:rPr>
        <w:t>[080921-004a-Cv</w:t>
      </w:r>
      <w:r w:rsidR="00AF798A">
        <w:rPr>
          <w:rStyle w:val="ExampleSource"/>
        </w:rPr>
        <w:t>NP</w:t>
      </w:r>
      <w:r w:rsidRPr="000320EB">
        <w:rPr>
          <w:rStyle w:val="ExampleSource"/>
        </w:rPr>
        <w:t>.0069]</w:t>
      </w:r>
    </w:p>
    <w:tbl>
      <w:tblPr>
        <w:tblW w:w="5195" w:type="dxa"/>
        <w:tblCellMar>
          <w:left w:w="42" w:type="dxa"/>
          <w:right w:w="42" w:type="dxa"/>
        </w:tblCellMar>
        <w:tblLook w:val="01E0" w:firstRow="1" w:lastRow="1" w:firstColumn="1" w:lastColumn="1" w:noHBand="0" w:noVBand="0"/>
      </w:tblPr>
      <w:tblGrid>
        <w:gridCol w:w="709"/>
        <w:gridCol w:w="489"/>
        <w:gridCol w:w="529"/>
        <w:gridCol w:w="945"/>
        <w:gridCol w:w="489"/>
        <w:gridCol w:w="673"/>
        <w:gridCol w:w="584"/>
        <w:gridCol w:w="777"/>
      </w:tblGrid>
      <w:tr w:rsidR="00AC23C4" w:rsidRPr="000320EB" w14:paraId="2823FE2D" w14:textId="77777777" w:rsidTr="00AC23C4">
        <w:tc>
          <w:tcPr>
            <w:tcW w:w="709" w:type="dxa"/>
            <w:shd w:val="clear" w:color="auto" w:fill="auto"/>
          </w:tcPr>
          <w:p w14:paraId="4F6532FE" w14:textId="77777777" w:rsidR="00075364" w:rsidRPr="000320EB" w:rsidRDefault="00075364" w:rsidP="00075364">
            <w:pPr>
              <w:pStyle w:val="O0Nwnext"/>
            </w:pPr>
            <w:bookmarkStart w:id="4526" w:name="_Ref365021744"/>
            <w:r w:rsidRPr="000320EB">
              <w:t>(</w:t>
            </w:r>
            <w:fldSimple w:instr=" SEQ ( \* ARABIC \s 1 ">
              <w:r w:rsidR="00154D81">
                <w:rPr>
                  <w:noProof/>
                </w:rPr>
                <w:t>53</w:t>
              </w:r>
            </w:fldSimple>
            <w:r w:rsidRPr="000320EB">
              <w:t>)</w:t>
            </w:r>
            <w:bookmarkEnd w:id="4526"/>
          </w:p>
        </w:tc>
        <w:tc>
          <w:tcPr>
            <w:tcW w:w="489" w:type="dxa"/>
            <w:shd w:val="clear" w:color="auto" w:fill="auto"/>
          </w:tcPr>
          <w:p w14:paraId="78621E73" w14:textId="77777777" w:rsidR="00075364" w:rsidRPr="000320EB" w:rsidRDefault="00075364" w:rsidP="00075364">
            <w:pPr>
              <w:pStyle w:val="Text"/>
            </w:pPr>
            <w:r w:rsidRPr="000320EB">
              <w:t>ko</w:t>
            </w:r>
          </w:p>
        </w:tc>
        <w:tc>
          <w:tcPr>
            <w:tcW w:w="529" w:type="dxa"/>
            <w:shd w:val="clear" w:color="auto" w:fill="auto"/>
          </w:tcPr>
          <w:p w14:paraId="67371C5C" w14:textId="77777777" w:rsidR="00075364" w:rsidRPr="000320EB" w:rsidRDefault="00075364" w:rsidP="00075364">
            <w:pPr>
              <w:pStyle w:val="Text"/>
              <w:rPr>
                <w:rStyle w:val="ChBlueBold"/>
              </w:rPr>
            </w:pPr>
            <w:r w:rsidRPr="000320EB">
              <w:rPr>
                <w:rStyle w:val="ChBlueBold"/>
              </w:rPr>
              <w:t>kasi</w:t>
            </w:r>
          </w:p>
        </w:tc>
        <w:tc>
          <w:tcPr>
            <w:tcW w:w="945" w:type="dxa"/>
            <w:shd w:val="clear" w:color="auto" w:fill="auto"/>
          </w:tcPr>
          <w:p w14:paraId="4847D58E" w14:textId="77777777" w:rsidR="00075364" w:rsidRPr="000320EB" w:rsidRDefault="00075364" w:rsidP="00075364">
            <w:pPr>
              <w:pStyle w:val="Text"/>
              <w:rPr>
                <w:rStyle w:val="ChBlueBold"/>
              </w:rPr>
            </w:pPr>
            <w:r w:rsidRPr="000320EB">
              <w:rPr>
                <w:rStyle w:val="ChBlueBold"/>
              </w:rPr>
              <w:t>sembu</w:t>
            </w:r>
          </w:p>
        </w:tc>
        <w:tc>
          <w:tcPr>
            <w:tcW w:w="489" w:type="dxa"/>
            <w:shd w:val="clear" w:color="auto" w:fill="auto"/>
          </w:tcPr>
          <w:p w14:paraId="06D88427" w14:textId="77777777" w:rsidR="00075364" w:rsidRPr="000320EB" w:rsidRDefault="00075364" w:rsidP="00075364">
            <w:pPr>
              <w:pStyle w:val="Text"/>
            </w:pPr>
            <w:r w:rsidRPr="000320EB">
              <w:t>sa</w:t>
            </w:r>
          </w:p>
        </w:tc>
        <w:tc>
          <w:tcPr>
            <w:tcW w:w="673" w:type="dxa"/>
            <w:shd w:val="clear" w:color="auto" w:fill="auto"/>
          </w:tcPr>
          <w:p w14:paraId="3B527E4C" w14:textId="77777777" w:rsidR="00075364" w:rsidRPr="000320EB" w:rsidRDefault="00075364" w:rsidP="00075364">
            <w:pPr>
              <w:pStyle w:val="Text"/>
            </w:pPr>
            <w:r w:rsidRPr="000320EB">
              <w:t>punya</w:t>
            </w:r>
          </w:p>
        </w:tc>
        <w:tc>
          <w:tcPr>
            <w:tcW w:w="584" w:type="dxa"/>
            <w:shd w:val="clear" w:color="auto" w:fill="auto"/>
          </w:tcPr>
          <w:p w14:paraId="66C3F0F0" w14:textId="77777777" w:rsidR="00075364" w:rsidRPr="000320EB" w:rsidRDefault="00530EB1" w:rsidP="00075364">
            <w:pPr>
              <w:pStyle w:val="Text"/>
            </w:pPr>
            <w:r>
              <w:t>ana</w:t>
            </w:r>
          </w:p>
        </w:tc>
        <w:tc>
          <w:tcPr>
            <w:tcW w:w="777" w:type="dxa"/>
            <w:shd w:val="clear" w:color="auto" w:fill="auto"/>
          </w:tcPr>
          <w:p w14:paraId="05FF2466" w14:textId="77777777" w:rsidR="00075364" w:rsidRPr="000320EB" w:rsidRDefault="00075364" w:rsidP="00075364">
            <w:pPr>
              <w:pStyle w:val="Text"/>
            </w:pPr>
            <w:r w:rsidRPr="000320EB">
              <w:t>ini</w:t>
            </w:r>
            <w:r>
              <w:t>!</w:t>
            </w:r>
          </w:p>
        </w:tc>
      </w:tr>
      <w:tr w:rsidR="00AC23C4" w:rsidRPr="00AC23C4" w14:paraId="7AB80359" w14:textId="77777777" w:rsidTr="00AC23C4">
        <w:tc>
          <w:tcPr>
            <w:tcW w:w="709" w:type="dxa"/>
            <w:shd w:val="clear" w:color="auto" w:fill="auto"/>
          </w:tcPr>
          <w:p w14:paraId="07DAC2C4" w14:textId="77777777" w:rsidR="00075364" w:rsidRPr="000320EB" w:rsidRDefault="00075364" w:rsidP="00075364">
            <w:pPr>
              <w:pStyle w:val="GlossEng"/>
            </w:pPr>
          </w:p>
        </w:tc>
        <w:tc>
          <w:tcPr>
            <w:tcW w:w="489" w:type="dxa"/>
            <w:shd w:val="clear" w:color="auto" w:fill="auto"/>
          </w:tcPr>
          <w:p w14:paraId="6E6E9871" w14:textId="77777777" w:rsidR="00075364" w:rsidRPr="0099608C" w:rsidRDefault="00075364" w:rsidP="00075364">
            <w:pPr>
              <w:pStyle w:val="GlossEng"/>
              <w:rPr>
                <w:rStyle w:val="ChSmallCaps"/>
              </w:rPr>
            </w:pPr>
            <w:r w:rsidRPr="0099608C">
              <w:rPr>
                <w:rStyle w:val="ChSmallCaps"/>
              </w:rPr>
              <w:t>2sg</w:t>
            </w:r>
          </w:p>
        </w:tc>
        <w:tc>
          <w:tcPr>
            <w:tcW w:w="529" w:type="dxa"/>
            <w:shd w:val="clear" w:color="auto" w:fill="auto"/>
          </w:tcPr>
          <w:p w14:paraId="23DB0C95" w14:textId="77777777" w:rsidR="00075364" w:rsidRPr="000320EB" w:rsidRDefault="00075364" w:rsidP="00075364">
            <w:pPr>
              <w:pStyle w:val="GlossEng"/>
            </w:pPr>
            <w:r w:rsidRPr="000320EB">
              <w:t>give</w:t>
            </w:r>
          </w:p>
        </w:tc>
        <w:tc>
          <w:tcPr>
            <w:tcW w:w="945" w:type="dxa"/>
            <w:shd w:val="clear" w:color="auto" w:fill="auto"/>
          </w:tcPr>
          <w:p w14:paraId="257E6867" w14:textId="77777777" w:rsidR="00075364" w:rsidRPr="000320EB" w:rsidRDefault="00075364" w:rsidP="00075364">
            <w:pPr>
              <w:pStyle w:val="GlossEng"/>
            </w:pPr>
            <w:r w:rsidRPr="000320EB">
              <w:t>be.healed</w:t>
            </w:r>
          </w:p>
        </w:tc>
        <w:tc>
          <w:tcPr>
            <w:tcW w:w="489" w:type="dxa"/>
            <w:shd w:val="clear" w:color="auto" w:fill="auto"/>
          </w:tcPr>
          <w:p w14:paraId="7D77FAB3" w14:textId="77777777" w:rsidR="00075364" w:rsidRPr="0099608C" w:rsidRDefault="00075364" w:rsidP="00075364">
            <w:pPr>
              <w:pStyle w:val="GlossEng"/>
              <w:rPr>
                <w:rStyle w:val="ChSmallCaps"/>
              </w:rPr>
            </w:pPr>
            <w:r w:rsidRPr="0099608C">
              <w:rPr>
                <w:rStyle w:val="ChSmallCaps"/>
              </w:rPr>
              <w:t>1sg</w:t>
            </w:r>
          </w:p>
        </w:tc>
        <w:tc>
          <w:tcPr>
            <w:tcW w:w="673" w:type="dxa"/>
            <w:shd w:val="clear" w:color="auto" w:fill="auto"/>
          </w:tcPr>
          <w:p w14:paraId="7ED9A992" w14:textId="77777777" w:rsidR="00075364" w:rsidRPr="0099608C" w:rsidRDefault="00075364" w:rsidP="00075364">
            <w:pPr>
              <w:pStyle w:val="GlossEng"/>
              <w:rPr>
                <w:rStyle w:val="ChSmallCaps"/>
              </w:rPr>
            </w:pPr>
            <w:r w:rsidRPr="0099608C">
              <w:rPr>
                <w:rStyle w:val="ChSmallCaps"/>
              </w:rPr>
              <w:t>poss</w:t>
            </w:r>
          </w:p>
        </w:tc>
        <w:tc>
          <w:tcPr>
            <w:tcW w:w="584" w:type="dxa"/>
            <w:shd w:val="clear" w:color="auto" w:fill="auto"/>
          </w:tcPr>
          <w:p w14:paraId="7F4B52AD" w14:textId="77777777" w:rsidR="00075364" w:rsidRPr="000320EB" w:rsidRDefault="00075364" w:rsidP="00075364">
            <w:pPr>
              <w:pStyle w:val="GlossEng"/>
            </w:pPr>
            <w:r w:rsidRPr="000320EB">
              <w:t>child</w:t>
            </w:r>
          </w:p>
        </w:tc>
        <w:tc>
          <w:tcPr>
            <w:tcW w:w="777" w:type="dxa"/>
            <w:shd w:val="clear" w:color="auto" w:fill="auto"/>
          </w:tcPr>
          <w:p w14:paraId="07AFB4CE" w14:textId="77777777" w:rsidR="00075364" w:rsidRPr="0099608C" w:rsidRDefault="00075364" w:rsidP="00075364">
            <w:pPr>
              <w:pStyle w:val="GlossEng"/>
              <w:rPr>
                <w:rStyle w:val="ChSmallCaps"/>
              </w:rPr>
            </w:pPr>
            <w:r w:rsidRPr="0099608C">
              <w:rPr>
                <w:rStyle w:val="ChSmallCaps"/>
              </w:rPr>
              <w:t>d.prox</w:t>
            </w:r>
          </w:p>
        </w:tc>
      </w:tr>
    </w:tbl>
    <w:p w14:paraId="0065563C" w14:textId="5F665BA8" w:rsidR="00075364" w:rsidRPr="000957E6" w:rsidRDefault="00075364" w:rsidP="00075364">
      <w:pPr>
        <w:pStyle w:val="FreeTranslEng"/>
      </w:pPr>
      <w:r w:rsidRPr="000320EB">
        <w:t xml:space="preserve">[Addressing an evil spirit:] </w:t>
      </w:r>
      <w:r w:rsidR="00B7093A">
        <w:t>‘</w:t>
      </w:r>
      <w:r w:rsidRPr="000320EB">
        <w:t xml:space="preserve">you </w:t>
      </w:r>
      <w:r w:rsidRPr="00F3246F">
        <w:rPr>
          <w:rStyle w:val="ChBlueBold"/>
        </w:rPr>
        <w:t>heal</w:t>
      </w:r>
      <w:r w:rsidRPr="000320EB">
        <w:t xml:space="preserve"> this child of mine!</w:t>
      </w:r>
      <w:r w:rsidR="00B7093A">
        <w:t>’</w:t>
      </w:r>
      <w:r w:rsidRPr="000320EB">
        <w:t xml:space="preserve"> </w:t>
      </w:r>
      <w:r w:rsidRPr="000320EB">
        <w:rPr>
          <w:rStyle w:val="ExampleSource"/>
        </w:rPr>
        <w:t>[081006-023-CvEx.0031]</w:t>
      </w:r>
    </w:p>
    <w:tbl>
      <w:tblPr>
        <w:tblW w:w="5582" w:type="dxa"/>
        <w:tblCellMar>
          <w:left w:w="42" w:type="dxa"/>
          <w:right w:w="42" w:type="dxa"/>
        </w:tblCellMar>
        <w:tblLook w:val="01E0" w:firstRow="1" w:lastRow="1" w:firstColumn="1" w:lastColumn="1" w:noHBand="0" w:noVBand="0"/>
      </w:tblPr>
      <w:tblGrid>
        <w:gridCol w:w="709"/>
        <w:gridCol w:w="629"/>
        <w:gridCol w:w="489"/>
        <w:gridCol w:w="483"/>
        <w:gridCol w:w="190"/>
        <w:gridCol w:w="170"/>
        <w:gridCol w:w="681"/>
        <w:gridCol w:w="640"/>
        <w:gridCol w:w="489"/>
        <w:gridCol w:w="573"/>
        <w:gridCol w:w="529"/>
      </w:tblGrid>
      <w:tr w:rsidR="00AC23C4" w:rsidRPr="000320EB" w14:paraId="6D039381" w14:textId="77777777" w:rsidTr="00AC23C4">
        <w:tc>
          <w:tcPr>
            <w:tcW w:w="709" w:type="dxa"/>
            <w:shd w:val="clear" w:color="auto" w:fill="auto"/>
          </w:tcPr>
          <w:p w14:paraId="4AA9FAA9" w14:textId="77777777" w:rsidR="00933738" w:rsidRPr="000320EB" w:rsidRDefault="00933738" w:rsidP="00075364">
            <w:pPr>
              <w:pStyle w:val="O0Nwnext"/>
            </w:pPr>
            <w:bookmarkStart w:id="4527" w:name="_Ref365021743"/>
            <w:r w:rsidRPr="000320EB">
              <w:t>(</w:t>
            </w:r>
            <w:fldSimple w:instr=" SEQ ( \* ARABIC \s 1 ">
              <w:r w:rsidR="00154D81">
                <w:rPr>
                  <w:noProof/>
                </w:rPr>
                <w:t>54</w:t>
              </w:r>
            </w:fldSimple>
            <w:r w:rsidRPr="000320EB">
              <w:t>)</w:t>
            </w:r>
            <w:bookmarkEnd w:id="4527"/>
          </w:p>
        </w:tc>
        <w:tc>
          <w:tcPr>
            <w:tcW w:w="629" w:type="dxa"/>
            <w:shd w:val="clear" w:color="auto" w:fill="auto"/>
          </w:tcPr>
          <w:p w14:paraId="76020E71" w14:textId="77777777" w:rsidR="00933738" w:rsidRPr="000320EB" w:rsidRDefault="00933738" w:rsidP="00075364">
            <w:pPr>
              <w:pStyle w:val="Text"/>
            </w:pPr>
            <w:r w:rsidRPr="000320EB">
              <w:t>perna</w:t>
            </w:r>
          </w:p>
        </w:tc>
        <w:tc>
          <w:tcPr>
            <w:tcW w:w="489" w:type="dxa"/>
            <w:shd w:val="clear" w:color="auto" w:fill="auto"/>
          </w:tcPr>
          <w:p w14:paraId="47F1069A" w14:textId="77777777" w:rsidR="00933738" w:rsidRPr="000320EB" w:rsidRDefault="00933738" w:rsidP="00075364">
            <w:pPr>
              <w:pStyle w:val="Text"/>
            </w:pPr>
            <w:r w:rsidRPr="000320EB">
              <w:t>dia</w:t>
            </w:r>
          </w:p>
        </w:tc>
        <w:tc>
          <w:tcPr>
            <w:tcW w:w="673" w:type="dxa"/>
            <w:gridSpan w:val="2"/>
            <w:shd w:val="clear" w:color="auto" w:fill="auto"/>
          </w:tcPr>
          <w:p w14:paraId="04971E09" w14:textId="77777777" w:rsidR="00933738" w:rsidRPr="000320EB" w:rsidRDefault="00933738" w:rsidP="00075364">
            <w:pPr>
              <w:pStyle w:val="Text"/>
            </w:pPr>
            <w:r w:rsidRPr="000320EB">
              <w:t>punya</w:t>
            </w:r>
          </w:p>
        </w:tc>
        <w:tc>
          <w:tcPr>
            <w:tcW w:w="851" w:type="dxa"/>
            <w:gridSpan w:val="2"/>
            <w:shd w:val="clear" w:color="auto" w:fill="auto"/>
          </w:tcPr>
          <w:p w14:paraId="3467FBD0" w14:textId="77777777" w:rsidR="00933738" w:rsidRPr="000320EB" w:rsidRDefault="00933738" w:rsidP="00075364">
            <w:pPr>
              <w:pStyle w:val="Text"/>
            </w:pPr>
            <w:r w:rsidRPr="000320EB">
              <w:t>pikiran</w:t>
            </w:r>
            <w:r>
              <w:t>g</w:t>
            </w:r>
          </w:p>
        </w:tc>
        <w:tc>
          <w:tcPr>
            <w:tcW w:w="640" w:type="dxa"/>
            <w:shd w:val="clear" w:color="auto" w:fill="auto"/>
          </w:tcPr>
          <w:p w14:paraId="14342B6A" w14:textId="77777777" w:rsidR="00933738" w:rsidRPr="000320EB" w:rsidRDefault="00933738" w:rsidP="00075364">
            <w:pPr>
              <w:pStyle w:val="Text"/>
            </w:pPr>
            <w:r w:rsidRPr="000320EB">
              <w:t>untuk</w:t>
            </w:r>
          </w:p>
        </w:tc>
        <w:tc>
          <w:tcPr>
            <w:tcW w:w="489" w:type="dxa"/>
            <w:shd w:val="clear" w:color="auto" w:fill="auto"/>
          </w:tcPr>
          <w:p w14:paraId="3072349C" w14:textId="77777777" w:rsidR="00933738" w:rsidRPr="000320EB" w:rsidRDefault="00933738" w:rsidP="00075364">
            <w:pPr>
              <w:pStyle w:val="Text"/>
            </w:pPr>
            <w:r w:rsidRPr="000320EB">
              <w:t>de</w:t>
            </w:r>
          </w:p>
        </w:tc>
        <w:tc>
          <w:tcPr>
            <w:tcW w:w="573" w:type="dxa"/>
            <w:shd w:val="clear" w:color="auto" w:fill="auto"/>
          </w:tcPr>
          <w:p w14:paraId="285919DE" w14:textId="77777777" w:rsidR="00933738" w:rsidRPr="000320EB" w:rsidRDefault="00933738" w:rsidP="00933738">
            <w:pPr>
              <w:pStyle w:val="Text"/>
            </w:pPr>
            <w:r w:rsidRPr="000320EB">
              <w:t>mo</w:t>
            </w:r>
          </w:p>
        </w:tc>
        <w:tc>
          <w:tcPr>
            <w:tcW w:w="529" w:type="dxa"/>
            <w:shd w:val="clear" w:color="auto" w:fill="auto"/>
          </w:tcPr>
          <w:p w14:paraId="7D422147" w14:textId="77777777" w:rsidR="00933738" w:rsidRPr="000320EB" w:rsidRDefault="00933738" w:rsidP="00933738">
            <w:pPr>
              <w:pStyle w:val="Text"/>
              <w:rPr>
                <w:rStyle w:val="ChBlueBold"/>
              </w:rPr>
            </w:pPr>
            <w:r w:rsidRPr="000320EB">
              <w:rPr>
                <w:rStyle w:val="ChBlueBold"/>
              </w:rPr>
              <w:t>kasi</w:t>
            </w:r>
          </w:p>
        </w:tc>
      </w:tr>
      <w:tr w:rsidR="00AC23C4" w:rsidRPr="00AC23C4" w14:paraId="11787D99" w14:textId="77777777" w:rsidTr="00AC23C4">
        <w:tc>
          <w:tcPr>
            <w:tcW w:w="709" w:type="dxa"/>
            <w:shd w:val="clear" w:color="auto" w:fill="auto"/>
          </w:tcPr>
          <w:p w14:paraId="3D3EBFAA" w14:textId="77777777" w:rsidR="00933738" w:rsidRPr="000320EB" w:rsidRDefault="00933738" w:rsidP="00933738">
            <w:pPr>
              <w:pStyle w:val="GlossEng2ptafter"/>
            </w:pPr>
          </w:p>
        </w:tc>
        <w:tc>
          <w:tcPr>
            <w:tcW w:w="629" w:type="dxa"/>
            <w:shd w:val="clear" w:color="auto" w:fill="auto"/>
          </w:tcPr>
          <w:p w14:paraId="2B4BA3B7" w14:textId="77777777" w:rsidR="00933738" w:rsidRPr="000320EB" w:rsidRDefault="00933738" w:rsidP="00933738">
            <w:pPr>
              <w:pStyle w:val="GlossEng2ptafter"/>
            </w:pPr>
            <w:r w:rsidRPr="000320EB">
              <w:t>ever</w:t>
            </w:r>
          </w:p>
        </w:tc>
        <w:tc>
          <w:tcPr>
            <w:tcW w:w="489" w:type="dxa"/>
            <w:shd w:val="clear" w:color="auto" w:fill="auto"/>
          </w:tcPr>
          <w:p w14:paraId="0FD47DD9" w14:textId="77777777" w:rsidR="00933738" w:rsidRPr="0099608C" w:rsidRDefault="00933738" w:rsidP="00933738">
            <w:pPr>
              <w:pStyle w:val="GlossEng2ptafter"/>
              <w:rPr>
                <w:rStyle w:val="ChSmallCaps"/>
              </w:rPr>
            </w:pPr>
            <w:r w:rsidRPr="0099608C">
              <w:rPr>
                <w:rStyle w:val="ChSmallCaps"/>
              </w:rPr>
              <w:t>3sg</w:t>
            </w:r>
          </w:p>
        </w:tc>
        <w:tc>
          <w:tcPr>
            <w:tcW w:w="673" w:type="dxa"/>
            <w:gridSpan w:val="2"/>
            <w:shd w:val="clear" w:color="auto" w:fill="auto"/>
          </w:tcPr>
          <w:p w14:paraId="65ECA38E" w14:textId="77777777" w:rsidR="00933738" w:rsidRPr="000320EB" w:rsidRDefault="00933738" w:rsidP="00933738">
            <w:pPr>
              <w:pStyle w:val="GlossEng2ptafter"/>
            </w:pPr>
            <w:r w:rsidRPr="000320EB">
              <w:t>have</w:t>
            </w:r>
          </w:p>
        </w:tc>
        <w:tc>
          <w:tcPr>
            <w:tcW w:w="851" w:type="dxa"/>
            <w:gridSpan w:val="2"/>
            <w:shd w:val="clear" w:color="auto" w:fill="auto"/>
          </w:tcPr>
          <w:p w14:paraId="424B617E" w14:textId="77777777" w:rsidR="00933738" w:rsidRPr="000320EB" w:rsidRDefault="00933738" w:rsidP="00933738">
            <w:pPr>
              <w:pStyle w:val="GlossEng2ptafter"/>
            </w:pPr>
            <w:r w:rsidRPr="000320EB">
              <w:t>thought</w:t>
            </w:r>
          </w:p>
        </w:tc>
        <w:tc>
          <w:tcPr>
            <w:tcW w:w="640" w:type="dxa"/>
            <w:shd w:val="clear" w:color="auto" w:fill="auto"/>
          </w:tcPr>
          <w:p w14:paraId="60E7EF9F" w14:textId="77777777" w:rsidR="00933738" w:rsidRPr="000320EB" w:rsidRDefault="00933738" w:rsidP="00933738">
            <w:pPr>
              <w:pStyle w:val="GlossEng2ptafter"/>
            </w:pPr>
            <w:r w:rsidRPr="000320EB">
              <w:t>for</w:t>
            </w:r>
          </w:p>
        </w:tc>
        <w:tc>
          <w:tcPr>
            <w:tcW w:w="489" w:type="dxa"/>
            <w:shd w:val="clear" w:color="auto" w:fill="auto"/>
          </w:tcPr>
          <w:p w14:paraId="3CE0803A" w14:textId="77777777" w:rsidR="00933738" w:rsidRPr="0099608C" w:rsidRDefault="00933738" w:rsidP="00933738">
            <w:pPr>
              <w:pStyle w:val="GlossEng2ptafter"/>
              <w:rPr>
                <w:rStyle w:val="ChSmallCaps"/>
              </w:rPr>
            </w:pPr>
            <w:r w:rsidRPr="0099608C">
              <w:rPr>
                <w:rStyle w:val="ChSmallCaps"/>
              </w:rPr>
              <w:t>3sg</w:t>
            </w:r>
          </w:p>
        </w:tc>
        <w:tc>
          <w:tcPr>
            <w:tcW w:w="573" w:type="dxa"/>
            <w:shd w:val="clear" w:color="auto" w:fill="auto"/>
          </w:tcPr>
          <w:p w14:paraId="0BA40644" w14:textId="77777777" w:rsidR="00933738" w:rsidRPr="000320EB" w:rsidRDefault="00933738" w:rsidP="00933738">
            <w:pPr>
              <w:pStyle w:val="GlossEng2ptafter"/>
            </w:pPr>
            <w:r w:rsidRPr="000320EB">
              <w:t>want</w:t>
            </w:r>
          </w:p>
        </w:tc>
        <w:tc>
          <w:tcPr>
            <w:tcW w:w="529" w:type="dxa"/>
            <w:shd w:val="clear" w:color="auto" w:fill="auto"/>
          </w:tcPr>
          <w:p w14:paraId="2E912656" w14:textId="77777777" w:rsidR="00933738" w:rsidRPr="000320EB" w:rsidRDefault="00933738" w:rsidP="00933738">
            <w:pPr>
              <w:pStyle w:val="GlossEng2ptafter"/>
            </w:pPr>
            <w:r w:rsidRPr="000320EB">
              <w:t>give</w:t>
            </w:r>
          </w:p>
        </w:tc>
      </w:tr>
      <w:tr w:rsidR="00933738" w:rsidRPr="00933738" w14:paraId="1FBBDF6D" w14:textId="77777777" w:rsidTr="00AC23C4">
        <w:trPr>
          <w:gridAfter w:val="5"/>
          <w:wAfter w:w="2912" w:type="dxa"/>
        </w:trPr>
        <w:tc>
          <w:tcPr>
            <w:tcW w:w="709" w:type="dxa"/>
            <w:shd w:val="clear" w:color="auto" w:fill="auto"/>
          </w:tcPr>
          <w:p w14:paraId="56770D94" w14:textId="77777777" w:rsidR="00933738" w:rsidRPr="00933738" w:rsidRDefault="00933738" w:rsidP="00933738">
            <w:pPr>
              <w:pStyle w:val="O0Nwnext"/>
            </w:pPr>
          </w:p>
        </w:tc>
        <w:tc>
          <w:tcPr>
            <w:tcW w:w="1601" w:type="dxa"/>
            <w:gridSpan w:val="3"/>
            <w:shd w:val="clear" w:color="auto" w:fill="auto"/>
          </w:tcPr>
          <w:p w14:paraId="3050CD0B" w14:textId="77777777" w:rsidR="00933738" w:rsidRPr="000320EB" w:rsidRDefault="00933738" w:rsidP="00933738">
            <w:pPr>
              <w:pStyle w:val="Text"/>
              <w:rPr>
                <w:rStyle w:val="ChBlueBold"/>
              </w:rPr>
            </w:pPr>
            <w:r w:rsidRPr="000320EB">
              <w:rPr>
                <w:rStyle w:val="ChBlueBold"/>
              </w:rPr>
              <w:t>gugur</w:t>
            </w:r>
          </w:p>
        </w:tc>
        <w:tc>
          <w:tcPr>
            <w:tcW w:w="360" w:type="dxa"/>
            <w:gridSpan w:val="2"/>
            <w:shd w:val="clear" w:color="auto" w:fill="auto"/>
          </w:tcPr>
          <w:p w14:paraId="26D6F684" w14:textId="77777777" w:rsidR="00933738" w:rsidRPr="00B534AC" w:rsidRDefault="00933738" w:rsidP="00933738">
            <w:pPr>
              <w:pStyle w:val="Text"/>
            </w:pPr>
            <w:r w:rsidRPr="00B534AC">
              <w:t>Ø</w:t>
            </w:r>
          </w:p>
        </w:tc>
      </w:tr>
      <w:tr w:rsidR="00933738" w:rsidRPr="000320EB" w14:paraId="642F6105" w14:textId="77777777" w:rsidTr="00AC23C4">
        <w:trPr>
          <w:gridAfter w:val="5"/>
          <w:wAfter w:w="2912" w:type="dxa"/>
        </w:trPr>
        <w:tc>
          <w:tcPr>
            <w:tcW w:w="709" w:type="dxa"/>
            <w:shd w:val="clear" w:color="auto" w:fill="auto"/>
          </w:tcPr>
          <w:p w14:paraId="0577184A" w14:textId="77777777" w:rsidR="00933738" w:rsidRPr="00933738" w:rsidRDefault="00933738" w:rsidP="00933738">
            <w:pPr>
              <w:pStyle w:val="GlossEng"/>
            </w:pPr>
          </w:p>
        </w:tc>
        <w:tc>
          <w:tcPr>
            <w:tcW w:w="1601" w:type="dxa"/>
            <w:gridSpan w:val="3"/>
            <w:shd w:val="clear" w:color="auto" w:fill="auto"/>
          </w:tcPr>
          <w:p w14:paraId="44EB917E" w14:textId="77777777" w:rsidR="00933738" w:rsidRPr="000320EB" w:rsidRDefault="00933738" w:rsidP="00933738">
            <w:pPr>
              <w:pStyle w:val="GlossEng"/>
            </w:pPr>
            <w:r w:rsidRPr="000320EB">
              <w:t>fall(.prematurely)</w:t>
            </w:r>
          </w:p>
        </w:tc>
        <w:tc>
          <w:tcPr>
            <w:tcW w:w="360" w:type="dxa"/>
            <w:gridSpan w:val="2"/>
            <w:shd w:val="clear" w:color="auto" w:fill="auto"/>
          </w:tcPr>
          <w:p w14:paraId="1C397AF9" w14:textId="77777777" w:rsidR="00933738" w:rsidRPr="000320EB" w:rsidRDefault="00933738" w:rsidP="00933738">
            <w:pPr>
              <w:pStyle w:val="GlossEng"/>
            </w:pPr>
          </w:p>
        </w:tc>
      </w:tr>
    </w:tbl>
    <w:p w14:paraId="7A76B057" w14:textId="3D5769B9" w:rsidR="00075364" w:rsidRPr="000320EB" w:rsidRDefault="00B7093A" w:rsidP="00075364">
      <w:pPr>
        <w:pStyle w:val="FreeTranslEng"/>
      </w:pPr>
      <w:r>
        <w:t>‘</w:t>
      </w:r>
      <w:r w:rsidR="00075364" w:rsidRPr="000320EB">
        <w:t xml:space="preserve">once she had the thought that she wanted to </w:t>
      </w:r>
      <w:r w:rsidR="00075364" w:rsidRPr="000320EB">
        <w:rPr>
          <w:rStyle w:val="ChBlueBold"/>
        </w:rPr>
        <w:t>abort</w:t>
      </w:r>
      <w:r w:rsidR="00075364" w:rsidRPr="000320EB">
        <w:t xml:space="preserve"> (the child)</w:t>
      </w:r>
      <w:r>
        <w:t>’</w:t>
      </w:r>
      <w:r w:rsidR="00075364" w:rsidRPr="000320EB">
        <w:t xml:space="preserve"> </w:t>
      </w:r>
      <w:r w:rsidR="00075364" w:rsidRPr="000320EB">
        <w:rPr>
          <w:rStyle w:val="ExampleSource"/>
        </w:rPr>
        <w:t>[080917-010-CvEx.0097]</w:t>
      </w:r>
    </w:p>
    <w:tbl>
      <w:tblPr>
        <w:tblW w:w="5145" w:type="dxa"/>
        <w:tblCellMar>
          <w:left w:w="42" w:type="dxa"/>
          <w:right w:w="42" w:type="dxa"/>
        </w:tblCellMar>
        <w:tblLook w:val="01E0" w:firstRow="1" w:lastRow="1" w:firstColumn="1" w:lastColumn="1" w:noHBand="0" w:noVBand="0"/>
      </w:tblPr>
      <w:tblGrid>
        <w:gridCol w:w="709"/>
        <w:gridCol w:w="762"/>
        <w:gridCol w:w="540"/>
        <w:gridCol w:w="360"/>
        <w:gridCol w:w="823"/>
        <w:gridCol w:w="529"/>
        <w:gridCol w:w="1062"/>
        <w:gridCol w:w="360"/>
      </w:tblGrid>
      <w:tr w:rsidR="00AC23C4" w:rsidRPr="000320EB" w14:paraId="329A0EDA" w14:textId="77777777" w:rsidTr="00AC23C4">
        <w:tc>
          <w:tcPr>
            <w:tcW w:w="709" w:type="dxa"/>
            <w:shd w:val="clear" w:color="auto" w:fill="auto"/>
          </w:tcPr>
          <w:p w14:paraId="3657FF47" w14:textId="4262CFF0" w:rsidR="00933738" w:rsidRPr="000320EB" w:rsidRDefault="00933738" w:rsidP="00990853">
            <w:pPr>
              <w:pStyle w:val="O0Nwnext"/>
            </w:pPr>
            <w:bookmarkStart w:id="4528" w:name="_Ref365021742"/>
            <w:bookmarkStart w:id="4529" w:name="_Ref436750473"/>
            <w:r w:rsidRPr="000320EB">
              <w:t>(</w:t>
            </w:r>
            <w:fldSimple w:instr=" SEQ ( \* ARABIC \s 1 ">
              <w:r w:rsidR="00154D81">
                <w:rPr>
                  <w:noProof/>
                </w:rPr>
                <w:t>55</w:t>
              </w:r>
            </w:fldSimple>
            <w:r w:rsidRPr="000320EB">
              <w:t>)</w:t>
            </w:r>
            <w:bookmarkEnd w:id="4528"/>
            <w:bookmarkEnd w:id="4529"/>
          </w:p>
        </w:tc>
        <w:tc>
          <w:tcPr>
            <w:tcW w:w="762" w:type="dxa"/>
            <w:shd w:val="clear" w:color="auto" w:fill="auto"/>
          </w:tcPr>
          <w:p w14:paraId="68E9226E" w14:textId="77777777" w:rsidR="00933738" w:rsidRPr="000320EB" w:rsidRDefault="00933738" w:rsidP="00075364">
            <w:pPr>
              <w:pStyle w:val="Text"/>
            </w:pPr>
            <w:r w:rsidRPr="000320EB">
              <w:t>banyak</w:t>
            </w:r>
          </w:p>
        </w:tc>
        <w:tc>
          <w:tcPr>
            <w:tcW w:w="540" w:type="dxa"/>
            <w:shd w:val="clear" w:color="auto" w:fill="auto"/>
          </w:tcPr>
          <w:p w14:paraId="52DAB56B" w14:textId="77777777" w:rsidR="00933738" w:rsidRPr="000320EB" w:rsidRDefault="00933738" w:rsidP="00075364">
            <w:pPr>
              <w:pStyle w:val="Text"/>
            </w:pPr>
            <w:r w:rsidRPr="000320EB">
              <w:t>mati</w:t>
            </w:r>
          </w:p>
        </w:tc>
        <w:tc>
          <w:tcPr>
            <w:tcW w:w="360" w:type="dxa"/>
            <w:shd w:val="clear" w:color="auto" w:fill="auto"/>
          </w:tcPr>
          <w:p w14:paraId="2B6EB372" w14:textId="77777777" w:rsidR="00933738" w:rsidRPr="000320EB" w:rsidRDefault="00933738" w:rsidP="00075364">
            <w:pPr>
              <w:pStyle w:val="Text"/>
            </w:pPr>
            <w:r w:rsidRPr="000320EB">
              <w:t>di</w:t>
            </w:r>
          </w:p>
        </w:tc>
        <w:tc>
          <w:tcPr>
            <w:tcW w:w="823" w:type="dxa"/>
            <w:shd w:val="clear" w:color="auto" w:fill="auto"/>
          </w:tcPr>
          <w:p w14:paraId="50E6F3A1" w14:textId="77777777" w:rsidR="00933738" w:rsidRPr="000320EB" w:rsidRDefault="00933738" w:rsidP="00075364">
            <w:pPr>
              <w:pStyle w:val="Text"/>
            </w:pPr>
            <w:r w:rsidRPr="000320EB">
              <w:t>lautan</w:t>
            </w:r>
            <w:r>
              <w:t>g,</w:t>
            </w:r>
          </w:p>
        </w:tc>
        <w:tc>
          <w:tcPr>
            <w:tcW w:w="529" w:type="dxa"/>
            <w:shd w:val="clear" w:color="auto" w:fill="auto"/>
          </w:tcPr>
          <w:p w14:paraId="471D51D0" w14:textId="77777777" w:rsidR="00933738" w:rsidRPr="000320EB" w:rsidRDefault="00933738" w:rsidP="00075364">
            <w:pPr>
              <w:pStyle w:val="Text"/>
              <w:rPr>
                <w:rStyle w:val="ChBlueBold"/>
              </w:rPr>
            </w:pPr>
            <w:r w:rsidRPr="000320EB">
              <w:rPr>
                <w:rStyle w:val="ChBlueBold"/>
              </w:rPr>
              <w:t>kas</w:t>
            </w:r>
          </w:p>
        </w:tc>
        <w:tc>
          <w:tcPr>
            <w:tcW w:w="1062" w:type="dxa"/>
            <w:shd w:val="clear" w:color="auto" w:fill="auto"/>
          </w:tcPr>
          <w:p w14:paraId="4AD868BC" w14:textId="77777777" w:rsidR="00933738" w:rsidRPr="000320EB" w:rsidRDefault="00933738" w:rsidP="00075364">
            <w:pPr>
              <w:pStyle w:val="Text"/>
              <w:rPr>
                <w:rStyle w:val="ChBlueBold"/>
              </w:rPr>
            </w:pPr>
            <w:r w:rsidRPr="000320EB">
              <w:rPr>
                <w:rStyle w:val="ChBlueBold"/>
              </w:rPr>
              <w:t>tenggelam</w:t>
            </w:r>
          </w:p>
        </w:tc>
        <w:tc>
          <w:tcPr>
            <w:tcW w:w="360" w:type="dxa"/>
            <w:shd w:val="clear" w:color="auto" w:fill="auto"/>
          </w:tcPr>
          <w:p w14:paraId="6B36DBC5" w14:textId="77777777" w:rsidR="00933738" w:rsidRPr="00B534AC" w:rsidRDefault="00933738" w:rsidP="00933738">
            <w:pPr>
              <w:pStyle w:val="Text"/>
            </w:pPr>
            <w:r w:rsidRPr="00B534AC">
              <w:t>Ø</w:t>
            </w:r>
          </w:p>
        </w:tc>
      </w:tr>
      <w:tr w:rsidR="00AC23C4" w:rsidRPr="00AC23C4" w14:paraId="24125750" w14:textId="77777777" w:rsidTr="00AC23C4">
        <w:tc>
          <w:tcPr>
            <w:tcW w:w="709" w:type="dxa"/>
            <w:shd w:val="clear" w:color="auto" w:fill="auto"/>
          </w:tcPr>
          <w:p w14:paraId="5B388574" w14:textId="77777777" w:rsidR="00933738" w:rsidRPr="000320EB" w:rsidRDefault="00933738" w:rsidP="00075364">
            <w:pPr>
              <w:pStyle w:val="GlossEng"/>
            </w:pPr>
          </w:p>
        </w:tc>
        <w:tc>
          <w:tcPr>
            <w:tcW w:w="762" w:type="dxa"/>
            <w:shd w:val="clear" w:color="auto" w:fill="auto"/>
          </w:tcPr>
          <w:p w14:paraId="22649F30" w14:textId="77777777" w:rsidR="00933738" w:rsidRPr="000320EB" w:rsidRDefault="00933738" w:rsidP="00075364">
            <w:pPr>
              <w:pStyle w:val="GlossEng"/>
            </w:pPr>
            <w:r w:rsidRPr="000320EB">
              <w:t>many</w:t>
            </w:r>
          </w:p>
        </w:tc>
        <w:tc>
          <w:tcPr>
            <w:tcW w:w="540" w:type="dxa"/>
            <w:shd w:val="clear" w:color="auto" w:fill="auto"/>
          </w:tcPr>
          <w:p w14:paraId="093BCB6F" w14:textId="77777777" w:rsidR="00933738" w:rsidRPr="000320EB" w:rsidRDefault="00933738" w:rsidP="00075364">
            <w:pPr>
              <w:pStyle w:val="GlossEng"/>
            </w:pPr>
            <w:r w:rsidRPr="000320EB">
              <w:t>die</w:t>
            </w:r>
          </w:p>
        </w:tc>
        <w:tc>
          <w:tcPr>
            <w:tcW w:w="360" w:type="dxa"/>
            <w:shd w:val="clear" w:color="auto" w:fill="auto"/>
          </w:tcPr>
          <w:p w14:paraId="55F81061" w14:textId="77777777" w:rsidR="00933738" w:rsidRPr="000320EB" w:rsidRDefault="00933738" w:rsidP="00075364">
            <w:pPr>
              <w:pStyle w:val="GlossEng"/>
            </w:pPr>
            <w:r w:rsidRPr="000320EB">
              <w:t>at</w:t>
            </w:r>
          </w:p>
        </w:tc>
        <w:tc>
          <w:tcPr>
            <w:tcW w:w="823" w:type="dxa"/>
            <w:shd w:val="clear" w:color="auto" w:fill="auto"/>
          </w:tcPr>
          <w:p w14:paraId="289935C7" w14:textId="77777777" w:rsidR="00933738" w:rsidRPr="000320EB" w:rsidRDefault="00933738" w:rsidP="00075364">
            <w:pPr>
              <w:pStyle w:val="GlossEng"/>
            </w:pPr>
            <w:r w:rsidRPr="000320EB">
              <w:t>ocean</w:t>
            </w:r>
          </w:p>
        </w:tc>
        <w:tc>
          <w:tcPr>
            <w:tcW w:w="529" w:type="dxa"/>
            <w:shd w:val="clear" w:color="auto" w:fill="auto"/>
          </w:tcPr>
          <w:p w14:paraId="18B0D349" w14:textId="77777777" w:rsidR="00933738" w:rsidRPr="000320EB" w:rsidRDefault="00933738" w:rsidP="00075364">
            <w:pPr>
              <w:pStyle w:val="GlossEng"/>
            </w:pPr>
            <w:r w:rsidRPr="000320EB">
              <w:t>give</w:t>
            </w:r>
          </w:p>
        </w:tc>
        <w:tc>
          <w:tcPr>
            <w:tcW w:w="1062" w:type="dxa"/>
            <w:shd w:val="clear" w:color="auto" w:fill="auto"/>
          </w:tcPr>
          <w:p w14:paraId="52A64FA4" w14:textId="77777777" w:rsidR="00933738" w:rsidRPr="000320EB" w:rsidRDefault="00933738" w:rsidP="00075364">
            <w:pPr>
              <w:pStyle w:val="GlossEng"/>
            </w:pPr>
            <w:r w:rsidRPr="000320EB">
              <w:t>sink</w:t>
            </w:r>
          </w:p>
        </w:tc>
        <w:tc>
          <w:tcPr>
            <w:tcW w:w="360" w:type="dxa"/>
            <w:shd w:val="clear" w:color="auto" w:fill="auto"/>
          </w:tcPr>
          <w:p w14:paraId="514A224A" w14:textId="77777777" w:rsidR="00933738" w:rsidRPr="000320EB" w:rsidRDefault="00933738" w:rsidP="00933738">
            <w:pPr>
              <w:pStyle w:val="GlossEng"/>
            </w:pPr>
          </w:p>
        </w:tc>
      </w:tr>
    </w:tbl>
    <w:p w14:paraId="6EAC5726" w14:textId="7F34687F" w:rsidR="00075364" w:rsidRPr="000957E6" w:rsidRDefault="00075364" w:rsidP="00075364">
      <w:pPr>
        <w:pStyle w:val="FreeTranslEng"/>
      </w:pPr>
      <w:r w:rsidRPr="000320EB">
        <w:t>[</w:t>
      </w:r>
      <w:r w:rsidR="006C64CD">
        <w:t>About people in a container who died in the ocean</w:t>
      </w:r>
      <w:r w:rsidRPr="000320EB">
        <w:t xml:space="preserve">:] </w:t>
      </w:r>
      <w:r w:rsidR="00B7093A">
        <w:t>‘</w:t>
      </w:r>
      <w:r w:rsidRPr="000320EB">
        <w:t xml:space="preserve">many died </w:t>
      </w:r>
      <w:r w:rsidR="006C64CD">
        <w:t xml:space="preserve">in the (open) </w:t>
      </w:r>
      <w:r>
        <w:t>ocean</w:t>
      </w:r>
      <w:r w:rsidRPr="000320EB">
        <w:t>, (</w:t>
      </w:r>
      <w:r>
        <w:t>the murderers</w:t>
      </w:r>
      <w:r w:rsidRPr="000320EB">
        <w:t xml:space="preserve">) </w:t>
      </w:r>
      <w:r>
        <w:rPr>
          <w:rStyle w:val="ChBlueBold"/>
        </w:rPr>
        <w:t>sank</w:t>
      </w:r>
      <w:r w:rsidRPr="000320EB">
        <w:t xml:space="preserve"> (the containers)</w:t>
      </w:r>
      <w:r w:rsidR="00B7093A">
        <w:t>’</w:t>
      </w:r>
      <w:r w:rsidRPr="000320EB">
        <w:t xml:space="preserve"> </w:t>
      </w:r>
      <w:r w:rsidRPr="000320EB">
        <w:rPr>
          <w:rStyle w:val="ExampleSource"/>
        </w:rPr>
        <w:t>[081029-002-Cv.0025]</w:t>
      </w:r>
    </w:p>
    <w:p w14:paraId="64984AC2" w14:textId="77777777" w:rsidR="00075364" w:rsidRDefault="00075364" w:rsidP="00680900">
      <w:pPr>
        <w:pStyle w:val="Body0005after"/>
      </w:pPr>
      <w:r w:rsidRPr="000320EB">
        <w:t xml:space="preserve">In causatives with monovalent agentive bases, the effect expression is encoded by a </w:t>
      </w:r>
      <w:r>
        <w:t xml:space="preserve">monovalent </w:t>
      </w:r>
      <w:r w:rsidRPr="000320EB">
        <w:t xml:space="preserve">dynamic verb, as shown in </w:t>
      </w:r>
      <w:r>
        <w:fldChar w:fldCharType="begin"/>
      </w:r>
      <w:r>
        <w:instrText xml:space="preserve"> REF _Ref371179284 \h </w:instrText>
      </w:r>
      <w:r>
        <w:fldChar w:fldCharType="separate"/>
      </w:r>
      <w:r w:rsidR="00154D81" w:rsidRPr="000320EB">
        <w:t>(</w:t>
      </w:r>
      <w:r w:rsidR="00154D81">
        <w:rPr>
          <w:noProof/>
        </w:rPr>
        <w:t>56</w:t>
      </w:r>
      <w:r w:rsidR="00154D81" w:rsidRPr="000320EB">
        <w:t>)</w:t>
      </w:r>
      <w:r>
        <w:fldChar w:fldCharType="end"/>
      </w:r>
      <w:r w:rsidRPr="000320EB">
        <w:t xml:space="preserve"> to </w:t>
      </w:r>
      <w:r w:rsidRPr="000320EB">
        <w:fldChar w:fldCharType="begin"/>
      </w:r>
      <w:r w:rsidRPr="000320EB">
        <w:instrText xml:space="preserve"> REF _Ref365036186 \h </w:instrText>
      </w:r>
      <w:r>
        <w:instrText xml:space="preserve"> \* MERGEFORMAT </w:instrText>
      </w:r>
      <w:r w:rsidRPr="000320EB">
        <w:fldChar w:fldCharType="separate"/>
      </w:r>
      <w:r w:rsidR="00154D81" w:rsidRPr="000320EB">
        <w:t>(</w:t>
      </w:r>
      <w:r w:rsidR="00154D81">
        <w:t>59</w:t>
      </w:r>
      <w:r w:rsidR="00154D81" w:rsidRPr="000320EB">
        <w:t>)</w:t>
      </w:r>
      <w:r w:rsidRPr="000320EB">
        <w:fldChar w:fldCharType="end"/>
      </w:r>
      <w:r>
        <w:t>.</w:t>
      </w:r>
    </w:p>
    <w:p w14:paraId="4178DB5A" w14:textId="77777777" w:rsidR="00075364" w:rsidRDefault="00075364" w:rsidP="00075364">
      <w:pPr>
        <w:pStyle w:val="ExampleTitle"/>
      </w:pPr>
      <w:r>
        <w:t xml:space="preserve">Causatives with </w:t>
      </w:r>
      <w:r w:rsidRPr="000320EB">
        <w:t>monovalent agentive bases</w:t>
      </w:r>
    </w:p>
    <w:tbl>
      <w:tblPr>
        <w:tblW w:w="5373" w:type="dxa"/>
        <w:tblCellMar>
          <w:left w:w="42" w:type="dxa"/>
          <w:right w:w="42" w:type="dxa"/>
        </w:tblCellMar>
        <w:tblLook w:val="01E0" w:firstRow="1" w:lastRow="1" w:firstColumn="1" w:lastColumn="1" w:noHBand="0" w:noVBand="0"/>
      </w:tblPr>
      <w:tblGrid>
        <w:gridCol w:w="709"/>
        <w:gridCol w:w="489"/>
        <w:gridCol w:w="360"/>
        <w:gridCol w:w="751"/>
        <w:gridCol w:w="507"/>
        <w:gridCol w:w="529"/>
        <w:gridCol w:w="684"/>
        <w:gridCol w:w="489"/>
        <w:gridCol w:w="360"/>
        <w:gridCol w:w="495"/>
      </w:tblGrid>
      <w:tr w:rsidR="00AC23C4" w:rsidRPr="000320EB" w14:paraId="39465D43" w14:textId="77777777" w:rsidTr="00AC23C4">
        <w:tc>
          <w:tcPr>
            <w:tcW w:w="709" w:type="dxa"/>
            <w:shd w:val="clear" w:color="auto" w:fill="auto"/>
          </w:tcPr>
          <w:p w14:paraId="5483F498" w14:textId="77777777" w:rsidR="00075364" w:rsidRPr="000320EB" w:rsidRDefault="00075364" w:rsidP="00075364">
            <w:pPr>
              <w:pStyle w:val="O0Nwnext"/>
            </w:pPr>
            <w:bookmarkStart w:id="4530" w:name="_Ref371179284"/>
            <w:r w:rsidRPr="000320EB">
              <w:t>(</w:t>
            </w:r>
            <w:fldSimple w:instr=" SEQ ( \* ARABIC \s 1 ">
              <w:r w:rsidR="00154D81">
                <w:rPr>
                  <w:noProof/>
                </w:rPr>
                <w:t>56</w:t>
              </w:r>
            </w:fldSimple>
            <w:r w:rsidRPr="000320EB">
              <w:t>)</w:t>
            </w:r>
            <w:bookmarkEnd w:id="4530"/>
          </w:p>
        </w:tc>
        <w:tc>
          <w:tcPr>
            <w:tcW w:w="489" w:type="dxa"/>
            <w:shd w:val="clear" w:color="auto" w:fill="auto"/>
          </w:tcPr>
          <w:p w14:paraId="654B5072" w14:textId="77777777" w:rsidR="00075364" w:rsidRPr="000320EB" w:rsidRDefault="00075364" w:rsidP="00075364">
            <w:pPr>
              <w:pStyle w:val="Text"/>
            </w:pPr>
            <w:r w:rsidRPr="000320EB">
              <w:t>sa</w:t>
            </w:r>
          </w:p>
        </w:tc>
        <w:tc>
          <w:tcPr>
            <w:tcW w:w="360" w:type="dxa"/>
            <w:shd w:val="clear" w:color="auto" w:fill="auto"/>
          </w:tcPr>
          <w:p w14:paraId="155A0E77" w14:textId="77777777" w:rsidR="00075364" w:rsidRPr="000320EB" w:rsidRDefault="00075364" w:rsidP="00075364">
            <w:pPr>
              <w:pStyle w:val="Text"/>
            </w:pPr>
            <w:r w:rsidRPr="000320EB">
              <w:t>di</w:t>
            </w:r>
          </w:p>
        </w:tc>
        <w:tc>
          <w:tcPr>
            <w:tcW w:w="751" w:type="dxa"/>
            <w:shd w:val="clear" w:color="auto" w:fill="auto"/>
          </w:tcPr>
          <w:p w14:paraId="3AE9B808" w14:textId="77777777" w:rsidR="00075364" w:rsidRPr="000320EB" w:rsidRDefault="00075364" w:rsidP="00075364">
            <w:pPr>
              <w:pStyle w:val="Text"/>
            </w:pPr>
            <w:r w:rsidRPr="000320EB">
              <w:t>bawa</w:t>
            </w:r>
            <w:r>
              <w:t>,</w:t>
            </w:r>
          </w:p>
        </w:tc>
        <w:tc>
          <w:tcPr>
            <w:tcW w:w="507" w:type="dxa"/>
            <w:shd w:val="clear" w:color="auto" w:fill="auto"/>
          </w:tcPr>
          <w:p w14:paraId="3345EBB7" w14:textId="77777777" w:rsidR="00075364" w:rsidRPr="000320EB" w:rsidRDefault="00C453E7" w:rsidP="00075364">
            <w:pPr>
              <w:pStyle w:val="Text"/>
            </w:pPr>
            <w:r>
              <w:t>Roni</w:t>
            </w:r>
          </w:p>
        </w:tc>
        <w:tc>
          <w:tcPr>
            <w:tcW w:w="529" w:type="dxa"/>
            <w:shd w:val="clear" w:color="auto" w:fill="auto"/>
          </w:tcPr>
          <w:p w14:paraId="1C709909" w14:textId="77777777" w:rsidR="00075364" w:rsidRPr="000320EB" w:rsidRDefault="00075364" w:rsidP="00075364">
            <w:pPr>
              <w:pStyle w:val="Text"/>
              <w:rPr>
                <w:rStyle w:val="ChBlueBold"/>
              </w:rPr>
            </w:pPr>
            <w:r w:rsidRPr="000320EB">
              <w:rPr>
                <w:rStyle w:val="ChBlueBold"/>
              </w:rPr>
              <w:t>kas</w:t>
            </w:r>
          </w:p>
        </w:tc>
        <w:tc>
          <w:tcPr>
            <w:tcW w:w="684" w:type="dxa"/>
            <w:shd w:val="clear" w:color="auto" w:fill="auto"/>
          </w:tcPr>
          <w:p w14:paraId="26ABA1AC" w14:textId="77777777" w:rsidR="00075364" w:rsidRPr="000320EB" w:rsidRDefault="00075364" w:rsidP="00075364">
            <w:pPr>
              <w:pStyle w:val="Text"/>
              <w:rPr>
                <w:rStyle w:val="ChBlueBold"/>
              </w:rPr>
            </w:pPr>
            <w:r w:rsidRPr="000320EB">
              <w:rPr>
                <w:rStyle w:val="ChBlueBold"/>
              </w:rPr>
              <w:t>duduk</w:t>
            </w:r>
          </w:p>
        </w:tc>
        <w:tc>
          <w:tcPr>
            <w:tcW w:w="489" w:type="dxa"/>
            <w:shd w:val="clear" w:color="auto" w:fill="auto"/>
          </w:tcPr>
          <w:p w14:paraId="21660E31" w14:textId="77777777" w:rsidR="00075364" w:rsidRPr="000320EB" w:rsidRDefault="00075364" w:rsidP="00075364">
            <w:pPr>
              <w:pStyle w:val="Text"/>
            </w:pPr>
            <w:r w:rsidRPr="000320EB">
              <w:t>sa</w:t>
            </w:r>
          </w:p>
        </w:tc>
        <w:tc>
          <w:tcPr>
            <w:tcW w:w="360" w:type="dxa"/>
            <w:shd w:val="clear" w:color="auto" w:fill="auto"/>
          </w:tcPr>
          <w:p w14:paraId="633B24F2" w14:textId="77777777" w:rsidR="00075364" w:rsidRPr="000320EB" w:rsidRDefault="00075364" w:rsidP="00075364">
            <w:pPr>
              <w:pStyle w:val="Text"/>
            </w:pPr>
            <w:r w:rsidRPr="000320EB">
              <w:t>di</w:t>
            </w:r>
          </w:p>
        </w:tc>
        <w:tc>
          <w:tcPr>
            <w:tcW w:w="495" w:type="dxa"/>
            <w:shd w:val="clear" w:color="auto" w:fill="auto"/>
          </w:tcPr>
          <w:p w14:paraId="6F054C20" w14:textId="77777777" w:rsidR="00075364" w:rsidRPr="000320EB" w:rsidRDefault="00075364" w:rsidP="00075364">
            <w:pPr>
              <w:pStyle w:val="Text"/>
            </w:pPr>
            <w:r w:rsidRPr="000320EB">
              <w:t>atas</w:t>
            </w:r>
          </w:p>
        </w:tc>
      </w:tr>
      <w:tr w:rsidR="00AC23C4" w:rsidRPr="00AC23C4" w14:paraId="6BA4F96B" w14:textId="77777777" w:rsidTr="00AC23C4">
        <w:tc>
          <w:tcPr>
            <w:tcW w:w="709" w:type="dxa"/>
            <w:shd w:val="clear" w:color="auto" w:fill="auto"/>
          </w:tcPr>
          <w:p w14:paraId="5B74B412" w14:textId="77777777" w:rsidR="00075364" w:rsidRPr="000320EB" w:rsidRDefault="00075364" w:rsidP="00075364">
            <w:pPr>
              <w:pStyle w:val="GlossEng"/>
            </w:pPr>
          </w:p>
        </w:tc>
        <w:tc>
          <w:tcPr>
            <w:tcW w:w="489" w:type="dxa"/>
            <w:shd w:val="clear" w:color="auto" w:fill="auto"/>
          </w:tcPr>
          <w:p w14:paraId="272D037D" w14:textId="77777777" w:rsidR="00075364" w:rsidRPr="0099608C" w:rsidRDefault="00075364" w:rsidP="00075364">
            <w:pPr>
              <w:pStyle w:val="GlossEng"/>
              <w:rPr>
                <w:rStyle w:val="ChSmallCaps"/>
              </w:rPr>
            </w:pPr>
            <w:r w:rsidRPr="0099608C">
              <w:rPr>
                <w:rStyle w:val="ChSmallCaps"/>
              </w:rPr>
              <w:t>1sg</w:t>
            </w:r>
          </w:p>
        </w:tc>
        <w:tc>
          <w:tcPr>
            <w:tcW w:w="360" w:type="dxa"/>
            <w:shd w:val="clear" w:color="auto" w:fill="auto"/>
          </w:tcPr>
          <w:p w14:paraId="04EB89F0" w14:textId="77777777" w:rsidR="00075364" w:rsidRPr="000320EB" w:rsidRDefault="00075364" w:rsidP="00075364">
            <w:pPr>
              <w:pStyle w:val="GlossEng"/>
            </w:pPr>
            <w:r w:rsidRPr="000320EB">
              <w:t>at</w:t>
            </w:r>
          </w:p>
        </w:tc>
        <w:tc>
          <w:tcPr>
            <w:tcW w:w="751" w:type="dxa"/>
            <w:shd w:val="clear" w:color="auto" w:fill="auto"/>
          </w:tcPr>
          <w:p w14:paraId="5B176027" w14:textId="77777777" w:rsidR="00075364" w:rsidRPr="000320EB" w:rsidRDefault="00075364" w:rsidP="00075364">
            <w:pPr>
              <w:pStyle w:val="GlossEng"/>
            </w:pPr>
            <w:r w:rsidRPr="000320EB">
              <w:t>bottom</w:t>
            </w:r>
          </w:p>
        </w:tc>
        <w:tc>
          <w:tcPr>
            <w:tcW w:w="507" w:type="dxa"/>
            <w:shd w:val="clear" w:color="auto" w:fill="auto"/>
          </w:tcPr>
          <w:p w14:paraId="2AD09934" w14:textId="77777777" w:rsidR="00075364" w:rsidRPr="000320EB" w:rsidRDefault="00C453E7" w:rsidP="00075364">
            <w:pPr>
              <w:pStyle w:val="GlossEng"/>
            </w:pPr>
            <w:r>
              <w:t>Roni</w:t>
            </w:r>
          </w:p>
        </w:tc>
        <w:tc>
          <w:tcPr>
            <w:tcW w:w="529" w:type="dxa"/>
            <w:shd w:val="clear" w:color="auto" w:fill="auto"/>
          </w:tcPr>
          <w:p w14:paraId="1F921BFC" w14:textId="77777777" w:rsidR="00075364" w:rsidRPr="000320EB" w:rsidRDefault="00075364" w:rsidP="00075364">
            <w:pPr>
              <w:pStyle w:val="GlossEng"/>
            </w:pPr>
            <w:r w:rsidRPr="000320EB">
              <w:t>give</w:t>
            </w:r>
          </w:p>
        </w:tc>
        <w:tc>
          <w:tcPr>
            <w:tcW w:w="684" w:type="dxa"/>
            <w:shd w:val="clear" w:color="auto" w:fill="auto"/>
          </w:tcPr>
          <w:p w14:paraId="43485FF3" w14:textId="77777777" w:rsidR="00075364" w:rsidRPr="000320EB" w:rsidRDefault="00075364" w:rsidP="00075364">
            <w:pPr>
              <w:pStyle w:val="GlossEng"/>
            </w:pPr>
            <w:r w:rsidRPr="000320EB">
              <w:t>sit</w:t>
            </w:r>
          </w:p>
        </w:tc>
        <w:tc>
          <w:tcPr>
            <w:tcW w:w="489" w:type="dxa"/>
            <w:shd w:val="clear" w:color="auto" w:fill="auto"/>
          </w:tcPr>
          <w:p w14:paraId="4A95B91B" w14:textId="77777777" w:rsidR="00075364" w:rsidRPr="0099608C" w:rsidRDefault="00075364" w:rsidP="00075364">
            <w:pPr>
              <w:pStyle w:val="GlossEng"/>
              <w:rPr>
                <w:rStyle w:val="ChSmallCaps"/>
              </w:rPr>
            </w:pPr>
            <w:r w:rsidRPr="0099608C">
              <w:rPr>
                <w:rStyle w:val="ChSmallCaps"/>
              </w:rPr>
              <w:t>1sg</w:t>
            </w:r>
          </w:p>
        </w:tc>
        <w:tc>
          <w:tcPr>
            <w:tcW w:w="360" w:type="dxa"/>
            <w:shd w:val="clear" w:color="auto" w:fill="auto"/>
          </w:tcPr>
          <w:p w14:paraId="6CEB13C0" w14:textId="77777777" w:rsidR="00075364" w:rsidRPr="000320EB" w:rsidRDefault="00075364" w:rsidP="00075364">
            <w:pPr>
              <w:pStyle w:val="GlossEng"/>
            </w:pPr>
            <w:r w:rsidRPr="000320EB">
              <w:t>at</w:t>
            </w:r>
          </w:p>
        </w:tc>
        <w:tc>
          <w:tcPr>
            <w:tcW w:w="495" w:type="dxa"/>
            <w:shd w:val="clear" w:color="auto" w:fill="auto"/>
          </w:tcPr>
          <w:p w14:paraId="1161AFE1" w14:textId="77777777" w:rsidR="00075364" w:rsidRPr="000320EB" w:rsidRDefault="00075364" w:rsidP="00075364">
            <w:pPr>
              <w:pStyle w:val="GlossEng"/>
            </w:pPr>
            <w:r w:rsidRPr="000320EB">
              <w:t>top</w:t>
            </w:r>
          </w:p>
        </w:tc>
      </w:tr>
    </w:tbl>
    <w:p w14:paraId="33015DEE" w14:textId="11313DB8" w:rsidR="00075364" w:rsidRPr="00EC47BA" w:rsidRDefault="00075364" w:rsidP="00075364">
      <w:pPr>
        <w:pStyle w:val="FreeTranslEng"/>
      </w:pPr>
      <w:r w:rsidRPr="000320EB">
        <w:t xml:space="preserve">[A ten-year old boy on a truck-trip:] </w:t>
      </w:r>
      <w:r w:rsidR="00B7093A">
        <w:t>‘</w:t>
      </w:r>
      <w:r w:rsidRPr="000320EB">
        <w:t xml:space="preserve">I was down (in the cargo area, but) </w:t>
      </w:r>
      <w:r w:rsidR="00C453E7">
        <w:t>Roni</w:t>
      </w:r>
      <w:r w:rsidRPr="000320EB">
        <w:t xml:space="preserve"> </w:t>
      </w:r>
      <w:r w:rsidRPr="000320EB">
        <w:rPr>
          <w:rStyle w:val="ChBlueBold"/>
        </w:rPr>
        <w:t>enabled</w:t>
      </w:r>
      <w:r w:rsidRPr="000320EB">
        <w:t xml:space="preserve"> me </w:t>
      </w:r>
      <w:r w:rsidRPr="000320EB">
        <w:rPr>
          <w:rStyle w:val="ChBlueBold"/>
        </w:rPr>
        <w:t>to sit</w:t>
      </w:r>
      <w:r w:rsidRPr="000320EB">
        <w:t xml:space="preserve"> on top (of the cab)</w:t>
      </w:r>
      <w:r w:rsidR="00B7093A">
        <w:t>’</w:t>
      </w:r>
      <w:r w:rsidRPr="000320EB">
        <w:t xml:space="preserve"> </w:t>
      </w:r>
      <w:r w:rsidRPr="000320EB">
        <w:rPr>
          <w:rStyle w:val="ExampleSource"/>
        </w:rPr>
        <w:t>[081022-002-Cv</w:t>
      </w:r>
      <w:r w:rsidR="00681446">
        <w:rPr>
          <w:rStyle w:val="ExampleSource"/>
        </w:rPr>
        <w:t>NP</w:t>
      </w:r>
      <w:r w:rsidRPr="000320EB">
        <w:rPr>
          <w:rStyle w:val="ExampleSource"/>
        </w:rPr>
        <w:t>.0012]</w:t>
      </w:r>
    </w:p>
    <w:tbl>
      <w:tblPr>
        <w:tblW w:w="6712" w:type="dxa"/>
        <w:tblCellMar>
          <w:left w:w="42" w:type="dxa"/>
          <w:right w:w="42" w:type="dxa"/>
        </w:tblCellMar>
        <w:tblLook w:val="01E0" w:firstRow="1" w:lastRow="1" w:firstColumn="1" w:lastColumn="1" w:noHBand="0" w:noVBand="0"/>
      </w:tblPr>
      <w:tblGrid>
        <w:gridCol w:w="709"/>
        <w:gridCol w:w="284"/>
        <w:gridCol w:w="484"/>
        <w:gridCol w:w="584"/>
        <w:gridCol w:w="529"/>
        <w:gridCol w:w="1312"/>
        <w:gridCol w:w="489"/>
        <w:gridCol w:w="618"/>
        <w:gridCol w:w="529"/>
        <w:gridCol w:w="685"/>
        <w:gridCol w:w="489"/>
      </w:tblGrid>
      <w:tr w:rsidR="00AC23C4" w:rsidRPr="000320EB" w14:paraId="4AFAD2B8" w14:textId="77777777" w:rsidTr="00AC23C4">
        <w:tc>
          <w:tcPr>
            <w:tcW w:w="709" w:type="dxa"/>
            <w:shd w:val="clear" w:color="auto" w:fill="auto"/>
          </w:tcPr>
          <w:p w14:paraId="567D4834" w14:textId="77777777" w:rsidR="00075364" w:rsidRPr="000320EB" w:rsidRDefault="00075364" w:rsidP="00075364">
            <w:pPr>
              <w:pStyle w:val="O0Nwnext"/>
            </w:pPr>
            <w:bookmarkStart w:id="4531" w:name="_Ref365097670"/>
            <w:r w:rsidRPr="000320EB">
              <w:t>(</w:t>
            </w:r>
            <w:fldSimple w:instr=" SEQ ( \* ARABIC \s 1 ">
              <w:r w:rsidR="00154D81">
                <w:rPr>
                  <w:noProof/>
                </w:rPr>
                <w:t>57</w:t>
              </w:r>
            </w:fldSimple>
            <w:r w:rsidRPr="000320EB">
              <w:t>)</w:t>
            </w:r>
            <w:bookmarkEnd w:id="4531"/>
          </w:p>
        </w:tc>
        <w:tc>
          <w:tcPr>
            <w:tcW w:w="284" w:type="dxa"/>
            <w:shd w:val="clear" w:color="auto" w:fill="auto"/>
          </w:tcPr>
          <w:p w14:paraId="1F47DD71" w14:textId="77777777" w:rsidR="00075364" w:rsidRPr="000320EB" w:rsidRDefault="00075364" w:rsidP="00075364">
            <w:pPr>
              <w:pStyle w:val="Text"/>
            </w:pPr>
            <w:r w:rsidRPr="000320EB">
              <w:t>…</w:t>
            </w:r>
          </w:p>
        </w:tc>
        <w:tc>
          <w:tcPr>
            <w:tcW w:w="484" w:type="dxa"/>
            <w:shd w:val="clear" w:color="auto" w:fill="auto"/>
          </w:tcPr>
          <w:p w14:paraId="2306F6C5" w14:textId="77777777" w:rsidR="00075364" w:rsidRPr="000320EB" w:rsidRDefault="00075364" w:rsidP="00075364">
            <w:pPr>
              <w:pStyle w:val="Text"/>
            </w:pPr>
            <w:r w:rsidRPr="000320EB">
              <w:t>tapi</w:t>
            </w:r>
          </w:p>
        </w:tc>
        <w:tc>
          <w:tcPr>
            <w:tcW w:w="584" w:type="dxa"/>
            <w:shd w:val="clear" w:color="auto" w:fill="auto"/>
          </w:tcPr>
          <w:p w14:paraId="5D359851" w14:textId="77777777" w:rsidR="00075364" w:rsidRPr="000320EB" w:rsidRDefault="00075364" w:rsidP="00075364">
            <w:pPr>
              <w:pStyle w:val="Text"/>
            </w:pPr>
            <w:r w:rsidRPr="000320EB">
              <w:t>dong</w:t>
            </w:r>
          </w:p>
        </w:tc>
        <w:tc>
          <w:tcPr>
            <w:tcW w:w="529" w:type="dxa"/>
            <w:shd w:val="clear" w:color="auto" w:fill="auto"/>
          </w:tcPr>
          <w:p w14:paraId="6C213078" w14:textId="77777777" w:rsidR="00075364" w:rsidRPr="000320EB" w:rsidRDefault="00075364" w:rsidP="00075364">
            <w:pPr>
              <w:pStyle w:val="Text"/>
            </w:pPr>
            <w:r w:rsidRPr="000320EB">
              <w:t>kasi</w:t>
            </w:r>
          </w:p>
        </w:tc>
        <w:tc>
          <w:tcPr>
            <w:tcW w:w="1312" w:type="dxa"/>
            <w:shd w:val="clear" w:color="auto" w:fill="auto"/>
          </w:tcPr>
          <w:p w14:paraId="504D4BA7" w14:textId="77777777" w:rsidR="00075364" w:rsidRPr="000320EB" w:rsidRDefault="00075364" w:rsidP="00075364">
            <w:pPr>
              <w:pStyle w:val="Text"/>
            </w:pPr>
            <w:r w:rsidRPr="000320EB">
              <w:t>bangkit</w:t>
            </w:r>
          </w:p>
        </w:tc>
        <w:tc>
          <w:tcPr>
            <w:tcW w:w="489" w:type="dxa"/>
            <w:shd w:val="clear" w:color="auto" w:fill="auto"/>
          </w:tcPr>
          <w:p w14:paraId="405C1A6A" w14:textId="77777777" w:rsidR="00075364" w:rsidRPr="000320EB" w:rsidRDefault="00075364" w:rsidP="00075364">
            <w:pPr>
              <w:pStyle w:val="Text"/>
            </w:pPr>
            <w:r w:rsidRPr="000320EB">
              <w:t>dia</w:t>
            </w:r>
          </w:p>
        </w:tc>
        <w:tc>
          <w:tcPr>
            <w:tcW w:w="618" w:type="dxa"/>
            <w:shd w:val="clear" w:color="auto" w:fill="auto"/>
          </w:tcPr>
          <w:p w14:paraId="286E18B2" w14:textId="77777777" w:rsidR="00075364" w:rsidRPr="000320EB" w:rsidRDefault="00075364" w:rsidP="00075364">
            <w:pPr>
              <w:pStyle w:val="Text"/>
            </w:pPr>
            <w:r w:rsidRPr="000320EB">
              <w:t>lagi,</w:t>
            </w:r>
          </w:p>
        </w:tc>
        <w:tc>
          <w:tcPr>
            <w:tcW w:w="529" w:type="dxa"/>
            <w:shd w:val="clear" w:color="auto" w:fill="auto"/>
          </w:tcPr>
          <w:p w14:paraId="22B62362" w14:textId="77777777" w:rsidR="00075364" w:rsidRPr="000320EB" w:rsidRDefault="00075364" w:rsidP="00075364">
            <w:pPr>
              <w:pStyle w:val="Text"/>
              <w:rPr>
                <w:rStyle w:val="ChBlueBold"/>
              </w:rPr>
            </w:pPr>
            <w:r w:rsidRPr="000320EB">
              <w:rPr>
                <w:rStyle w:val="ChBlueBold"/>
              </w:rPr>
              <w:t>kasi</w:t>
            </w:r>
          </w:p>
        </w:tc>
        <w:tc>
          <w:tcPr>
            <w:tcW w:w="685" w:type="dxa"/>
            <w:shd w:val="clear" w:color="auto" w:fill="auto"/>
          </w:tcPr>
          <w:p w14:paraId="40781B5A" w14:textId="77777777" w:rsidR="00075364" w:rsidRPr="000320EB" w:rsidRDefault="00075364" w:rsidP="00075364">
            <w:pPr>
              <w:pStyle w:val="Text"/>
              <w:rPr>
                <w:rStyle w:val="ChBlueBold"/>
              </w:rPr>
            </w:pPr>
            <w:r w:rsidRPr="000320EB">
              <w:rPr>
                <w:rStyle w:val="ChBlueBold"/>
              </w:rPr>
              <w:t>hidup</w:t>
            </w:r>
          </w:p>
        </w:tc>
        <w:tc>
          <w:tcPr>
            <w:tcW w:w="489" w:type="dxa"/>
            <w:shd w:val="clear" w:color="auto" w:fill="auto"/>
          </w:tcPr>
          <w:p w14:paraId="5ABE20BD" w14:textId="77777777" w:rsidR="00075364" w:rsidRPr="000320EB" w:rsidRDefault="00075364" w:rsidP="00075364">
            <w:pPr>
              <w:pStyle w:val="Text"/>
            </w:pPr>
            <w:r w:rsidRPr="000320EB">
              <w:t>dia</w:t>
            </w:r>
          </w:p>
        </w:tc>
      </w:tr>
      <w:tr w:rsidR="00AC23C4" w:rsidRPr="00AC23C4" w14:paraId="08E9EB96" w14:textId="77777777" w:rsidTr="00AC23C4">
        <w:tc>
          <w:tcPr>
            <w:tcW w:w="709" w:type="dxa"/>
            <w:shd w:val="clear" w:color="auto" w:fill="auto"/>
          </w:tcPr>
          <w:p w14:paraId="1372B171" w14:textId="77777777" w:rsidR="00075364" w:rsidRPr="000320EB" w:rsidRDefault="00075364" w:rsidP="00075364">
            <w:pPr>
              <w:pStyle w:val="GlossEng"/>
            </w:pPr>
          </w:p>
        </w:tc>
        <w:tc>
          <w:tcPr>
            <w:tcW w:w="284" w:type="dxa"/>
            <w:shd w:val="clear" w:color="auto" w:fill="auto"/>
          </w:tcPr>
          <w:p w14:paraId="320DF24D" w14:textId="77777777" w:rsidR="00075364" w:rsidRPr="000320EB" w:rsidRDefault="00075364" w:rsidP="00075364">
            <w:pPr>
              <w:pStyle w:val="GlossEng"/>
              <w:rPr>
                <w:rStyle w:val="ChSmallCaps"/>
              </w:rPr>
            </w:pPr>
          </w:p>
        </w:tc>
        <w:tc>
          <w:tcPr>
            <w:tcW w:w="484" w:type="dxa"/>
            <w:shd w:val="clear" w:color="auto" w:fill="auto"/>
          </w:tcPr>
          <w:p w14:paraId="5C153AEE" w14:textId="77777777" w:rsidR="00075364" w:rsidRPr="000320EB" w:rsidRDefault="00075364" w:rsidP="00075364">
            <w:pPr>
              <w:pStyle w:val="GlossEng"/>
            </w:pPr>
            <w:r w:rsidRPr="000320EB">
              <w:t>but</w:t>
            </w:r>
          </w:p>
        </w:tc>
        <w:tc>
          <w:tcPr>
            <w:tcW w:w="584" w:type="dxa"/>
            <w:shd w:val="clear" w:color="auto" w:fill="auto"/>
          </w:tcPr>
          <w:p w14:paraId="358296D3" w14:textId="77777777" w:rsidR="00075364" w:rsidRPr="0099608C" w:rsidRDefault="00075364" w:rsidP="00075364">
            <w:pPr>
              <w:pStyle w:val="GlossEng"/>
              <w:rPr>
                <w:rStyle w:val="ChSmallCaps"/>
              </w:rPr>
            </w:pPr>
            <w:r w:rsidRPr="0099608C">
              <w:rPr>
                <w:rStyle w:val="ChSmallCaps"/>
              </w:rPr>
              <w:t>3pl</w:t>
            </w:r>
          </w:p>
        </w:tc>
        <w:tc>
          <w:tcPr>
            <w:tcW w:w="529" w:type="dxa"/>
            <w:shd w:val="clear" w:color="auto" w:fill="auto"/>
          </w:tcPr>
          <w:p w14:paraId="6DE0F8BD" w14:textId="77777777" w:rsidR="00075364" w:rsidRPr="000320EB" w:rsidRDefault="00075364" w:rsidP="00075364">
            <w:pPr>
              <w:pStyle w:val="GlossEng"/>
            </w:pPr>
            <w:r w:rsidRPr="000320EB">
              <w:t>give</w:t>
            </w:r>
          </w:p>
        </w:tc>
        <w:tc>
          <w:tcPr>
            <w:tcW w:w="1312" w:type="dxa"/>
            <w:shd w:val="clear" w:color="auto" w:fill="auto"/>
          </w:tcPr>
          <w:p w14:paraId="6AB34D90" w14:textId="77777777" w:rsidR="00075364" w:rsidRPr="000320EB" w:rsidRDefault="00075364" w:rsidP="00075364">
            <w:pPr>
              <w:pStyle w:val="GlossEng"/>
            </w:pPr>
            <w:r w:rsidRPr="000320EB">
              <w:t>be.resurrected</w:t>
            </w:r>
          </w:p>
        </w:tc>
        <w:tc>
          <w:tcPr>
            <w:tcW w:w="489" w:type="dxa"/>
            <w:shd w:val="clear" w:color="auto" w:fill="auto"/>
          </w:tcPr>
          <w:p w14:paraId="7BB38485" w14:textId="77777777" w:rsidR="00075364" w:rsidRPr="0099608C" w:rsidRDefault="00075364" w:rsidP="00075364">
            <w:pPr>
              <w:pStyle w:val="GlossEng"/>
              <w:rPr>
                <w:rStyle w:val="ChSmallCaps"/>
              </w:rPr>
            </w:pPr>
            <w:r w:rsidRPr="0099608C">
              <w:rPr>
                <w:rStyle w:val="ChSmallCaps"/>
              </w:rPr>
              <w:t>3sg</w:t>
            </w:r>
          </w:p>
        </w:tc>
        <w:tc>
          <w:tcPr>
            <w:tcW w:w="618" w:type="dxa"/>
            <w:shd w:val="clear" w:color="auto" w:fill="auto"/>
          </w:tcPr>
          <w:p w14:paraId="30EFE225" w14:textId="77777777" w:rsidR="00075364" w:rsidRPr="000320EB" w:rsidRDefault="00075364" w:rsidP="00075364">
            <w:pPr>
              <w:pStyle w:val="GlossEng"/>
            </w:pPr>
            <w:r w:rsidRPr="000320EB">
              <w:t>again</w:t>
            </w:r>
          </w:p>
        </w:tc>
        <w:tc>
          <w:tcPr>
            <w:tcW w:w="529" w:type="dxa"/>
            <w:shd w:val="clear" w:color="auto" w:fill="auto"/>
          </w:tcPr>
          <w:p w14:paraId="7DC37AC8" w14:textId="77777777" w:rsidR="00075364" w:rsidRPr="000320EB" w:rsidRDefault="00075364" w:rsidP="00075364">
            <w:pPr>
              <w:pStyle w:val="GlossEng"/>
            </w:pPr>
            <w:r w:rsidRPr="000320EB">
              <w:t>give</w:t>
            </w:r>
          </w:p>
        </w:tc>
        <w:tc>
          <w:tcPr>
            <w:tcW w:w="685" w:type="dxa"/>
            <w:shd w:val="clear" w:color="auto" w:fill="auto"/>
          </w:tcPr>
          <w:p w14:paraId="4F4A4696" w14:textId="77777777" w:rsidR="00075364" w:rsidRPr="000320EB" w:rsidRDefault="00075364" w:rsidP="00075364">
            <w:pPr>
              <w:pStyle w:val="GlossEng"/>
            </w:pPr>
            <w:r w:rsidRPr="000320EB">
              <w:t>live</w:t>
            </w:r>
          </w:p>
        </w:tc>
        <w:tc>
          <w:tcPr>
            <w:tcW w:w="489" w:type="dxa"/>
            <w:shd w:val="clear" w:color="auto" w:fill="auto"/>
          </w:tcPr>
          <w:p w14:paraId="6F82D31D" w14:textId="77777777" w:rsidR="00075364" w:rsidRPr="0099608C" w:rsidRDefault="00075364" w:rsidP="00075364">
            <w:pPr>
              <w:pStyle w:val="GlossEng"/>
              <w:rPr>
                <w:rStyle w:val="ChSmallCaps"/>
              </w:rPr>
            </w:pPr>
            <w:r w:rsidRPr="0099608C">
              <w:rPr>
                <w:rStyle w:val="ChSmallCaps"/>
              </w:rPr>
              <w:t>3sg</w:t>
            </w:r>
          </w:p>
        </w:tc>
      </w:tr>
    </w:tbl>
    <w:p w14:paraId="10FF8A46" w14:textId="03C7B8F5" w:rsidR="00075364" w:rsidRPr="000957E6" w:rsidRDefault="00075364" w:rsidP="00075364">
      <w:pPr>
        <w:pStyle w:val="FreeTranslEng"/>
      </w:pPr>
      <w:r w:rsidRPr="000320EB">
        <w:t xml:space="preserve">[About sorcerers who can resurrect the dead:] </w:t>
      </w:r>
      <w:r w:rsidR="00B7093A">
        <w:t>‘</w:t>
      </w:r>
      <w:r w:rsidRPr="000320EB">
        <w:t>[he</w:t>
      </w:r>
      <w:r w:rsidR="00B7093A">
        <w:t>’</w:t>
      </w:r>
      <w:r w:rsidRPr="000320EB">
        <w:t xml:space="preserve">s already (dead),] but they resurrect him again, </w:t>
      </w:r>
      <w:r w:rsidRPr="000320EB">
        <w:rPr>
          <w:rStyle w:val="ChBlueBold"/>
        </w:rPr>
        <w:t>make</w:t>
      </w:r>
      <w:r w:rsidRPr="000320EB">
        <w:t xml:space="preserve"> him </w:t>
      </w:r>
      <w:r w:rsidRPr="000320EB">
        <w:rPr>
          <w:rStyle w:val="ChBlueBold"/>
        </w:rPr>
        <w:t>live</w:t>
      </w:r>
      <w:r w:rsidR="00B7093A">
        <w:t>’</w:t>
      </w:r>
      <w:r w:rsidRPr="000320EB">
        <w:t xml:space="preserve"> </w:t>
      </w:r>
      <w:r w:rsidRPr="000320EB">
        <w:rPr>
          <w:rStyle w:val="ExampleSource"/>
        </w:rPr>
        <w:t>[081006-022-CvEx.0095]</w:t>
      </w:r>
    </w:p>
    <w:tbl>
      <w:tblPr>
        <w:tblW w:w="3637" w:type="dxa"/>
        <w:tblCellMar>
          <w:left w:w="42" w:type="dxa"/>
          <w:right w:w="42" w:type="dxa"/>
        </w:tblCellMar>
        <w:tblLook w:val="01E0" w:firstRow="1" w:lastRow="1" w:firstColumn="1" w:lastColumn="1" w:noHBand="0" w:noVBand="0"/>
      </w:tblPr>
      <w:tblGrid>
        <w:gridCol w:w="709"/>
        <w:gridCol w:w="529"/>
        <w:gridCol w:w="529"/>
        <w:gridCol w:w="690"/>
        <w:gridCol w:w="573"/>
        <w:gridCol w:w="607"/>
      </w:tblGrid>
      <w:tr w:rsidR="00AC23C4" w:rsidRPr="000320EB" w14:paraId="4132F485" w14:textId="77777777" w:rsidTr="00B63238">
        <w:tc>
          <w:tcPr>
            <w:tcW w:w="709" w:type="dxa"/>
            <w:shd w:val="clear" w:color="auto" w:fill="auto"/>
          </w:tcPr>
          <w:p w14:paraId="36685C6C" w14:textId="77777777" w:rsidR="00075364" w:rsidRPr="000320EB" w:rsidRDefault="00075364" w:rsidP="00075364">
            <w:pPr>
              <w:pStyle w:val="O0Nwnext"/>
            </w:pPr>
            <w:bookmarkStart w:id="4532" w:name="_Ref365036185"/>
            <w:bookmarkStart w:id="4533" w:name="_Ref365021747"/>
            <w:r w:rsidRPr="000320EB">
              <w:t>(</w:t>
            </w:r>
            <w:fldSimple w:instr=" SEQ ( \* ARABIC \s 1 ">
              <w:r w:rsidR="00154D81">
                <w:rPr>
                  <w:noProof/>
                </w:rPr>
                <w:t>58</w:t>
              </w:r>
            </w:fldSimple>
            <w:r w:rsidRPr="000320EB">
              <w:t>)</w:t>
            </w:r>
            <w:bookmarkEnd w:id="4532"/>
            <w:bookmarkEnd w:id="4533"/>
          </w:p>
        </w:tc>
        <w:tc>
          <w:tcPr>
            <w:tcW w:w="529" w:type="dxa"/>
            <w:shd w:val="clear" w:color="auto" w:fill="auto"/>
          </w:tcPr>
          <w:p w14:paraId="5CAE6F87" w14:textId="77777777" w:rsidR="00075364" w:rsidRPr="000320EB" w:rsidRDefault="00075364" w:rsidP="00075364">
            <w:pPr>
              <w:pStyle w:val="Text"/>
            </w:pPr>
            <w:r w:rsidRPr="000320EB">
              <w:t>kam</w:t>
            </w:r>
          </w:p>
        </w:tc>
        <w:tc>
          <w:tcPr>
            <w:tcW w:w="529" w:type="dxa"/>
            <w:shd w:val="clear" w:color="auto" w:fill="auto"/>
          </w:tcPr>
          <w:p w14:paraId="2AF97525" w14:textId="77777777" w:rsidR="00075364" w:rsidRPr="000320EB" w:rsidRDefault="00075364" w:rsidP="00075364">
            <w:pPr>
              <w:pStyle w:val="Text"/>
              <w:rPr>
                <w:rStyle w:val="ChBlueBold"/>
              </w:rPr>
            </w:pPr>
            <w:r w:rsidRPr="000320EB">
              <w:rPr>
                <w:rStyle w:val="ChBlueBold"/>
              </w:rPr>
              <w:t>kas</w:t>
            </w:r>
          </w:p>
        </w:tc>
        <w:tc>
          <w:tcPr>
            <w:tcW w:w="690" w:type="dxa"/>
            <w:shd w:val="clear" w:color="auto" w:fill="auto"/>
          </w:tcPr>
          <w:p w14:paraId="3F0FE3E2" w14:textId="77777777" w:rsidR="00075364" w:rsidRPr="000320EB" w:rsidRDefault="00075364" w:rsidP="00075364">
            <w:pPr>
              <w:pStyle w:val="Text"/>
            </w:pPr>
            <w:r w:rsidRPr="000320EB">
              <w:rPr>
                <w:rStyle w:val="ChBlueBold"/>
              </w:rPr>
              <w:t>kluar</w:t>
            </w:r>
          </w:p>
        </w:tc>
        <w:tc>
          <w:tcPr>
            <w:tcW w:w="573" w:type="dxa"/>
            <w:shd w:val="clear" w:color="auto" w:fill="auto"/>
          </w:tcPr>
          <w:p w14:paraId="5FA62DF7" w14:textId="77777777" w:rsidR="00075364" w:rsidRPr="000320EB" w:rsidRDefault="00075364" w:rsidP="00075364">
            <w:pPr>
              <w:pStyle w:val="Text"/>
            </w:pPr>
            <w:r w:rsidRPr="000320EB">
              <w:t>pasir</w:t>
            </w:r>
          </w:p>
        </w:tc>
        <w:tc>
          <w:tcPr>
            <w:tcW w:w="607" w:type="dxa"/>
            <w:shd w:val="clear" w:color="auto" w:fill="auto"/>
          </w:tcPr>
          <w:p w14:paraId="053E46E8" w14:textId="77777777" w:rsidR="00075364" w:rsidRPr="000320EB" w:rsidRDefault="00075364" w:rsidP="00075364">
            <w:pPr>
              <w:pStyle w:val="Text"/>
            </w:pPr>
            <w:r w:rsidRPr="000320EB">
              <w:t>dulu</w:t>
            </w:r>
            <w:r>
              <w:t>!</w:t>
            </w:r>
          </w:p>
        </w:tc>
      </w:tr>
      <w:tr w:rsidR="00B63238" w:rsidRPr="00AC23C4" w14:paraId="1E13F62C" w14:textId="77777777" w:rsidTr="00B63238">
        <w:tc>
          <w:tcPr>
            <w:tcW w:w="709" w:type="dxa"/>
            <w:shd w:val="clear" w:color="auto" w:fill="auto"/>
          </w:tcPr>
          <w:p w14:paraId="5ADB5BAB" w14:textId="77777777" w:rsidR="00B63238" w:rsidRPr="000320EB" w:rsidRDefault="00B63238" w:rsidP="00B63238">
            <w:pPr>
              <w:pStyle w:val="GlossEng"/>
            </w:pPr>
          </w:p>
        </w:tc>
        <w:tc>
          <w:tcPr>
            <w:tcW w:w="529" w:type="dxa"/>
            <w:shd w:val="clear" w:color="auto" w:fill="auto"/>
          </w:tcPr>
          <w:p w14:paraId="2C58A8A8" w14:textId="77777777" w:rsidR="00B63238" w:rsidRPr="0099608C" w:rsidRDefault="00B63238" w:rsidP="00B63238">
            <w:pPr>
              <w:pStyle w:val="GlossEng"/>
              <w:rPr>
                <w:rStyle w:val="ChSmallCaps"/>
              </w:rPr>
            </w:pPr>
            <w:r w:rsidRPr="0099608C">
              <w:rPr>
                <w:rStyle w:val="ChSmallCaps"/>
              </w:rPr>
              <w:t>2pl</w:t>
            </w:r>
          </w:p>
        </w:tc>
        <w:tc>
          <w:tcPr>
            <w:tcW w:w="529" w:type="dxa"/>
            <w:shd w:val="clear" w:color="auto" w:fill="auto"/>
          </w:tcPr>
          <w:p w14:paraId="604B0055" w14:textId="77777777" w:rsidR="00B63238" w:rsidRPr="000320EB" w:rsidRDefault="00B63238" w:rsidP="00B63238">
            <w:pPr>
              <w:pStyle w:val="GlossEng"/>
            </w:pPr>
            <w:r w:rsidRPr="000320EB">
              <w:t>give</w:t>
            </w:r>
          </w:p>
        </w:tc>
        <w:tc>
          <w:tcPr>
            <w:tcW w:w="690" w:type="dxa"/>
            <w:shd w:val="clear" w:color="auto" w:fill="auto"/>
          </w:tcPr>
          <w:p w14:paraId="3858ABC6" w14:textId="77777777" w:rsidR="00B63238" w:rsidRPr="000320EB" w:rsidRDefault="00B63238" w:rsidP="00B63238">
            <w:pPr>
              <w:pStyle w:val="GlossEng"/>
            </w:pPr>
            <w:r w:rsidRPr="000320EB">
              <w:t>go.out</w:t>
            </w:r>
          </w:p>
        </w:tc>
        <w:tc>
          <w:tcPr>
            <w:tcW w:w="573" w:type="dxa"/>
            <w:shd w:val="clear" w:color="auto" w:fill="auto"/>
          </w:tcPr>
          <w:p w14:paraId="3CC29E2D" w14:textId="77777777" w:rsidR="00B63238" w:rsidRPr="000320EB" w:rsidRDefault="00B63238" w:rsidP="00B63238">
            <w:pPr>
              <w:pStyle w:val="GlossEng"/>
            </w:pPr>
            <w:r w:rsidRPr="000320EB">
              <w:t>sand</w:t>
            </w:r>
          </w:p>
        </w:tc>
        <w:tc>
          <w:tcPr>
            <w:tcW w:w="607" w:type="dxa"/>
            <w:shd w:val="clear" w:color="auto" w:fill="auto"/>
          </w:tcPr>
          <w:p w14:paraId="113AF69F" w14:textId="57E6CE94" w:rsidR="00B63238" w:rsidRPr="000320EB" w:rsidRDefault="00B63238" w:rsidP="00B63238">
            <w:pPr>
              <w:pStyle w:val="GlossEng"/>
            </w:pPr>
            <w:r>
              <w:t>first</w:t>
            </w:r>
          </w:p>
        </w:tc>
      </w:tr>
    </w:tbl>
    <w:p w14:paraId="7ED7C99A" w14:textId="52B025B3" w:rsidR="00075364" w:rsidRDefault="00B7093A" w:rsidP="00075364">
      <w:pPr>
        <w:pStyle w:val="FreeTranslEng"/>
      </w:pPr>
      <w:r>
        <w:t>‘</w:t>
      </w:r>
      <w:r w:rsidR="00075364" w:rsidRPr="000320EB">
        <w:t xml:space="preserve">you </w:t>
      </w:r>
      <w:r w:rsidR="00075364" w:rsidRPr="000320EB">
        <w:rPr>
          <w:rStyle w:val="ChBlueBold"/>
        </w:rPr>
        <w:t>remove</w:t>
      </w:r>
      <w:r w:rsidR="00075364" w:rsidRPr="000320EB">
        <w:t xml:space="preserve"> the sand first!</w:t>
      </w:r>
      <w:r>
        <w:t>’</w:t>
      </w:r>
      <w:r w:rsidR="00075364" w:rsidRPr="000320EB">
        <w:t xml:space="preserve"> </w:t>
      </w:r>
      <w:r w:rsidR="00075364" w:rsidRPr="000320EB">
        <w:rPr>
          <w:rStyle w:val="ExampleSource"/>
        </w:rPr>
        <w:t>[080925-002-Cv</w:t>
      </w:r>
      <w:r w:rsidR="00787B37">
        <w:rPr>
          <w:rStyle w:val="ExampleSource"/>
        </w:rPr>
        <w:t>Ht</w:t>
      </w:r>
      <w:r w:rsidR="00075364" w:rsidRPr="000320EB">
        <w:rPr>
          <w:rStyle w:val="ExampleSource"/>
        </w:rPr>
        <w:t>.0005]</w:t>
      </w:r>
    </w:p>
    <w:tbl>
      <w:tblPr>
        <w:tblW w:w="0" w:type="auto"/>
        <w:tblCellMar>
          <w:left w:w="42" w:type="dxa"/>
          <w:right w:w="42" w:type="dxa"/>
        </w:tblCellMar>
        <w:tblLook w:val="01E0" w:firstRow="1" w:lastRow="1" w:firstColumn="1" w:lastColumn="1" w:noHBand="0" w:noVBand="0"/>
      </w:tblPr>
      <w:tblGrid>
        <w:gridCol w:w="709"/>
        <w:gridCol w:w="529"/>
        <w:gridCol w:w="529"/>
        <w:gridCol w:w="690"/>
        <w:gridCol w:w="629"/>
        <w:gridCol w:w="573"/>
        <w:gridCol w:w="673"/>
        <w:gridCol w:w="573"/>
        <w:gridCol w:w="688"/>
      </w:tblGrid>
      <w:tr w:rsidR="00AC23C4" w:rsidRPr="000320EB" w14:paraId="5A6BE72B" w14:textId="77777777" w:rsidTr="00AC23C4">
        <w:tc>
          <w:tcPr>
            <w:tcW w:w="709" w:type="dxa"/>
            <w:shd w:val="clear" w:color="auto" w:fill="auto"/>
          </w:tcPr>
          <w:p w14:paraId="375E0E0F" w14:textId="77777777" w:rsidR="00075364" w:rsidRPr="000320EB" w:rsidRDefault="00075364" w:rsidP="00075364">
            <w:pPr>
              <w:pStyle w:val="O0Nwnext"/>
            </w:pPr>
            <w:bookmarkStart w:id="4534" w:name="_Ref365036186"/>
            <w:r w:rsidRPr="000320EB">
              <w:t>(</w:t>
            </w:r>
            <w:fldSimple w:instr=" SEQ ( \* ARABIC \s 1 ">
              <w:r w:rsidR="00154D81">
                <w:rPr>
                  <w:noProof/>
                </w:rPr>
                <w:t>59</w:t>
              </w:r>
            </w:fldSimple>
            <w:r w:rsidRPr="000320EB">
              <w:t>)</w:t>
            </w:r>
            <w:bookmarkEnd w:id="4534"/>
          </w:p>
        </w:tc>
        <w:tc>
          <w:tcPr>
            <w:tcW w:w="529" w:type="dxa"/>
            <w:shd w:val="clear" w:color="auto" w:fill="auto"/>
          </w:tcPr>
          <w:p w14:paraId="2E4E2BB1" w14:textId="77777777" w:rsidR="00075364" w:rsidRPr="000320EB" w:rsidRDefault="00075364" w:rsidP="00075364">
            <w:pPr>
              <w:pStyle w:val="Text"/>
            </w:pPr>
            <w:r w:rsidRPr="000320EB">
              <w:t>kam</w:t>
            </w:r>
          </w:p>
        </w:tc>
        <w:tc>
          <w:tcPr>
            <w:tcW w:w="529" w:type="dxa"/>
            <w:shd w:val="clear" w:color="auto" w:fill="auto"/>
          </w:tcPr>
          <w:p w14:paraId="07EF01C4" w14:textId="77777777" w:rsidR="00075364" w:rsidRPr="000320EB" w:rsidRDefault="00075364" w:rsidP="00075364">
            <w:pPr>
              <w:pStyle w:val="Text"/>
              <w:rPr>
                <w:rStyle w:val="ChBlueBold"/>
              </w:rPr>
            </w:pPr>
            <w:r w:rsidRPr="000320EB">
              <w:rPr>
                <w:rStyle w:val="ChBlueBold"/>
              </w:rPr>
              <w:t>kas</w:t>
            </w:r>
          </w:p>
        </w:tc>
        <w:tc>
          <w:tcPr>
            <w:tcW w:w="690" w:type="dxa"/>
            <w:shd w:val="clear" w:color="auto" w:fill="auto"/>
          </w:tcPr>
          <w:p w14:paraId="77237538" w14:textId="77777777" w:rsidR="00075364" w:rsidRPr="000320EB" w:rsidRDefault="00075364" w:rsidP="00075364">
            <w:pPr>
              <w:pStyle w:val="Text"/>
            </w:pPr>
            <w:r w:rsidRPr="000320EB">
              <w:rPr>
                <w:rStyle w:val="ChBlueBold"/>
              </w:rPr>
              <w:t>kluar</w:t>
            </w:r>
          </w:p>
        </w:tc>
        <w:tc>
          <w:tcPr>
            <w:tcW w:w="629" w:type="dxa"/>
            <w:shd w:val="clear" w:color="auto" w:fill="auto"/>
          </w:tcPr>
          <w:p w14:paraId="2654EE51" w14:textId="77777777" w:rsidR="00075364" w:rsidRPr="000320EB" w:rsidRDefault="002A6640" w:rsidP="00075364">
            <w:pPr>
              <w:pStyle w:val="Text"/>
            </w:pPr>
            <w:r>
              <w:t>Dodo</w:t>
            </w:r>
          </w:p>
        </w:tc>
        <w:tc>
          <w:tcPr>
            <w:tcW w:w="573" w:type="dxa"/>
            <w:shd w:val="clear" w:color="auto" w:fill="auto"/>
          </w:tcPr>
          <w:p w14:paraId="23474E67" w14:textId="77777777" w:rsidR="00075364" w:rsidRPr="000320EB" w:rsidRDefault="00075364" w:rsidP="00075364">
            <w:pPr>
              <w:pStyle w:val="Text"/>
            </w:pPr>
            <w:r w:rsidRPr="000320EB">
              <w:t>dari</w:t>
            </w:r>
          </w:p>
        </w:tc>
        <w:tc>
          <w:tcPr>
            <w:tcW w:w="673" w:type="dxa"/>
            <w:shd w:val="clear" w:color="auto" w:fill="auto"/>
          </w:tcPr>
          <w:p w14:paraId="01978902" w14:textId="77777777" w:rsidR="00075364" w:rsidRPr="000320EB" w:rsidRDefault="00075364" w:rsidP="00075364">
            <w:pPr>
              <w:pStyle w:val="Text"/>
            </w:pPr>
            <w:r w:rsidRPr="000320EB">
              <w:t>dalam</w:t>
            </w:r>
          </w:p>
        </w:tc>
        <w:tc>
          <w:tcPr>
            <w:tcW w:w="573" w:type="dxa"/>
            <w:shd w:val="clear" w:color="auto" w:fill="auto"/>
          </w:tcPr>
          <w:p w14:paraId="2D6FBF0F" w14:textId="77777777" w:rsidR="00075364" w:rsidRPr="000320EB" w:rsidRDefault="00075364" w:rsidP="00075364">
            <w:pPr>
              <w:pStyle w:val="Text"/>
            </w:pPr>
            <w:r w:rsidRPr="000320EB">
              <w:t>meja</w:t>
            </w:r>
          </w:p>
        </w:tc>
        <w:tc>
          <w:tcPr>
            <w:tcW w:w="688" w:type="dxa"/>
            <w:shd w:val="clear" w:color="auto" w:fill="auto"/>
          </w:tcPr>
          <w:p w14:paraId="3301782B" w14:textId="77777777" w:rsidR="00075364" w:rsidRPr="000320EB" w:rsidRDefault="00075364" w:rsidP="00075364">
            <w:pPr>
              <w:pStyle w:val="Text"/>
            </w:pPr>
            <w:r w:rsidRPr="000320EB">
              <w:t>situ</w:t>
            </w:r>
            <w:r>
              <w:t>!</w:t>
            </w:r>
          </w:p>
        </w:tc>
      </w:tr>
      <w:tr w:rsidR="00AC23C4" w:rsidRPr="00AC23C4" w14:paraId="623B34FC" w14:textId="77777777" w:rsidTr="00AC23C4">
        <w:tc>
          <w:tcPr>
            <w:tcW w:w="709" w:type="dxa"/>
            <w:shd w:val="clear" w:color="auto" w:fill="auto"/>
          </w:tcPr>
          <w:p w14:paraId="78904122" w14:textId="77777777" w:rsidR="00075364" w:rsidRPr="000320EB" w:rsidRDefault="00075364" w:rsidP="00075364">
            <w:pPr>
              <w:pStyle w:val="GlossEng"/>
            </w:pPr>
          </w:p>
        </w:tc>
        <w:tc>
          <w:tcPr>
            <w:tcW w:w="529" w:type="dxa"/>
            <w:shd w:val="clear" w:color="auto" w:fill="auto"/>
          </w:tcPr>
          <w:p w14:paraId="511FBC12" w14:textId="77777777" w:rsidR="00075364" w:rsidRPr="0099608C" w:rsidRDefault="00075364" w:rsidP="00075364">
            <w:pPr>
              <w:pStyle w:val="GlossEng"/>
              <w:rPr>
                <w:rStyle w:val="ChSmallCaps"/>
              </w:rPr>
            </w:pPr>
            <w:r w:rsidRPr="0099608C">
              <w:rPr>
                <w:rStyle w:val="ChSmallCaps"/>
              </w:rPr>
              <w:t>2pl</w:t>
            </w:r>
          </w:p>
        </w:tc>
        <w:tc>
          <w:tcPr>
            <w:tcW w:w="529" w:type="dxa"/>
            <w:shd w:val="clear" w:color="auto" w:fill="auto"/>
          </w:tcPr>
          <w:p w14:paraId="497EEF28" w14:textId="77777777" w:rsidR="00075364" w:rsidRPr="000320EB" w:rsidRDefault="00075364" w:rsidP="00075364">
            <w:pPr>
              <w:pStyle w:val="GlossEng"/>
            </w:pPr>
            <w:r w:rsidRPr="000320EB">
              <w:t>give</w:t>
            </w:r>
          </w:p>
        </w:tc>
        <w:tc>
          <w:tcPr>
            <w:tcW w:w="690" w:type="dxa"/>
            <w:shd w:val="clear" w:color="auto" w:fill="auto"/>
          </w:tcPr>
          <w:p w14:paraId="25A9AB99" w14:textId="77777777" w:rsidR="00075364" w:rsidRPr="000320EB" w:rsidRDefault="00075364" w:rsidP="00075364">
            <w:pPr>
              <w:pStyle w:val="GlossEng"/>
            </w:pPr>
            <w:r w:rsidRPr="000320EB">
              <w:t>go.out</w:t>
            </w:r>
          </w:p>
        </w:tc>
        <w:tc>
          <w:tcPr>
            <w:tcW w:w="629" w:type="dxa"/>
            <w:shd w:val="clear" w:color="auto" w:fill="auto"/>
          </w:tcPr>
          <w:p w14:paraId="7928CCCB" w14:textId="77777777" w:rsidR="00075364" w:rsidRPr="000320EB" w:rsidRDefault="002A6640" w:rsidP="00075364">
            <w:pPr>
              <w:pStyle w:val="GlossEng"/>
            </w:pPr>
            <w:r>
              <w:t>Dodo</w:t>
            </w:r>
          </w:p>
        </w:tc>
        <w:tc>
          <w:tcPr>
            <w:tcW w:w="573" w:type="dxa"/>
            <w:shd w:val="clear" w:color="auto" w:fill="auto"/>
          </w:tcPr>
          <w:p w14:paraId="2D457B23" w14:textId="77777777" w:rsidR="00075364" w:rsidRPr="000320EB" w:rsidRDefault="00075364" w:rsidP="00075364">
            <w:pPr>
              <w:pStyle w:val="GlossEng"/>
            </w:pPr>
            <w:r w:rsidRPr="000320EB">
              <w:t>from</w:t>
            </w:r>
          </w:p>
        </w:tc>
        <w:tc>
          <w:tcPr>
            <w:tcW w:w="673" w:type="dxa"/>
            <w:shd w:val="clear" w:color="auto" w:fill="auto"/>
          </w:tcPr>
          <w:p w14:paraId="5D91BD10" w14:textId="77777777" w:rsidR="00075364" w:rsidRPr="000320EB" w:rsidRDefault="00075364" w:rsidP="00075364">
            <w:pPr>
              <w:pStyle w:val="GlossEng"/>
            </w:pPr>
            <w:r w:rsidRPr="000320EB">
              <w:t>inside</w:t>
            </w:r>
          </w:p>
        </w:tc>
        <w:tc>
          <w:tcPr>
            <w:tcW w:w="573" w:type="dxa"/>
            <w:shd w:val="clear" w:color="auto" w:fill="auto"/>
          </w:tcPr>
          <w:p w14:paraId="3B0EF65D" w14:textId="77777777" w:rsidR="00075364" w:rsidRPr="000320EB" w:rsidRDefault="00075364" w:rsidP="00075364">
            <w:pPr>
              <w:pStyle w:val="GlossEng"/>
            </w:pPr>
            <w:r w:rsidRPr="000320EB">
              <w:t>table</w:t>
            </w:r>
          </w:p>
        </w:tc>
        <w:tc>
          <w:tcPr>
            <w:tcW w:w="688" w:type="dxa"/>
            <w:shd w:val="clear" w:color="auto" w:fill="auto"/>
          </w:tcPr>
          <w:p w14:paraId="480E28AC" w14:textId="77777777" w:rsidR="00075364" w:rsidRPr="0099608C" w:rsidRDefault="00075364" w:rsidP="00075364">
            <w:pPr>
              <w:pStyle w:val="GlossEng"/>
              <w:rPr>
                <w:rStyle w:val="ChSmallCaps"/>
              </w:rPr>
            </w:pPr>
            <w:r w:rsidRPr="0099608C">
              <w:rPr>
                <w:rStyle w:val="ChSmallCaps"/>
              </w:rPr>
              <w:t>l.med</w:t>
            </w:r>
          </w:p>
        </w:tc>
      </w:tr>
    </w:tbl>
    <w:p w14:paraId="146C93F9" w14:textId="00C1DD46" w:rsidR="00075364" w:rsidRPr="000957E6" w:rsidRDefault="00075364" w:rsidP="00075364">
      <w:pPr>
        <w:pStyle w:val="FreeTranslEng"/>
      </w:pPr>
      <w:r w:rsidRPr="000320EB">
        <w:t xml:space="preserve">[About </w:t>
      </w:r>
      <w:r>
        <w:t xml:space="preserve">a fearful person </w:t>
      </w:r>
      <w:r w:rsidRPr="000320EB">
        <w:t xml:space="preserve">hiding under the table:] </w:t>
      </w:r>
      <w:r w:rsidR="00B7093A">
        <w:t>‘</w:t>
      </w:r>
      <w:r w:rsidRPr="000320EB">
        <w:t xml:space="preserve">you </w:t>
      </w:r>
      <w:r w:rsidRPr="000320EB">
        <w:rPr>
          <w:rStyle w:val="ChBlueBold"/>
        </w:rPr>
        <w:t>remove</w:t>
      </w:r>
      <w:r w:rsidRPr="000320EB">
        <w:t xml:space="preserve"> </w:t>
      </w:r>
      <w:r w:rsidR="002A6640">
        <w:t>Dodo</w:t>
      </w:r>
      <w:r w:rsidR="002A6640" w:rsidRPr="000320EB">
        <w:t xml:space="preserve"> </w:t>
      </w:r>
      <w:r w:rsidRPr="000320EB">
        <w:t xml:space="preserve">/ </w:t>
      </w:r>
      <w:r w:rsidRPr="000320EB">
        <w:rPr>
          <w:rStyle w:val="ChBlueBold"/>
        </w:rPr>
        <w:t>enable</w:t>
      </w:r>
      <w:r w:rsidRPr="000320EB">
        <w:t xml:space="preserve"> </w:t>
      </w:r>
      <w:r w:rsidR="002A6640">
        <w:t>Dodo</w:t>
      </w:r>
      <w:r w:rsidRPr="000320EB">
        <w:t xml:space="preserve"> </w:t>
      </w:r>
      <w:r w:rsidRPr="000320EB">
        <w:rPr>
          <w:rStyle w:val="ChBlueBold"/>
        </w:rPr>
        <w:t>to get out</w:t>
      </w:r>
      <w:r w:rsidRPr="000320EB">
        <w:t xml:space="preserve"> from under the table there!</w:t>
      </w:r>
      <w:r w:rsidR="00B7093A">
        <w:t>’</w:t>
      </w:r>
      <w:r w:rsidRPr="000320EB">
        <w:t xml:space="preserve"> </w:t>
      </w:r>
      <w:r w:rsidRPr="000320EB">
        <w:rPr>
          <w:rStyle w:val="ExampleSource"/>
        </w:rPr>
        <w:t>[081025-009b-Cv.0028]</w:t>
      </w:r>
    </w:p>
    <w:p w14:paraId="24756491" w14:textId="19C2C88A" w:rsidR="00075364" w:rsidRDefault="00075364" w:rsidP="00680900">
      <w:pPr>
        <w:pStyle w:val="Body0000after"/>
      </w:pPr>
      <w:r w:rsidRPr="001E24A8">
        <w:t>Cross-linguistically, causative constructions receive different readings, depending on the causee</w:t>
      </w:r>
      <w:r w:rsidR="00B7093A">
        <w:t>’</w:t>
      </w:r>
      <w:r w:rsidRPr="001E24A8">
        <w:t>s level of agentivity</w:t>
      </w:r>
      <w:r>
        <w:t xml:space="preserve"> </w:t>
      </w:r>
      <w:r w:rsidR="00BA6215">
        <w:rPr>
          <w:rStyle w:val="Citation"/>
        </w:rPr>
        <w:fldChar w:fldCharType="begin"/>
      </w:r>
      <w:r w:rsidR="0092451D">
        <w:rPr>
          <w:rStyle w:val="Citation"/>
        </w:rPr>
        <w:instrText>ADDIN CITAVI.PLACEHOLDER 9d3fe180-ec71-4560-ba90-341a61e2eced 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dWxpa292IDIwMDE6IDg5MeKAkzg5Myk8L1RleHQ+DQogICAgPC9UZXh0VW5pdD4NCiAgPC9UZXh0VW5pdHM+DQo8L1BsYWNlaG9sZGVyPg==</w:instrText>
      </w:r>
      <w:r w:rsidR="00BA6215">
        <w:rPr>
          <w:rStyle w:val="Citation"/>
        </w:rPr>
        <w:fldChar w:fldCharType="separate"/>
      </w:r>
      <w:bookmarkStart w:id="4535" w:name="_CTVP0019d3fe180ec714560ba90341a61e2eced"/>
      <w:r w:rsidR="0092006B">
        <w:rPr>
          <w:rStyle w:val="Citation"/>
        </w:rPr>
        <w:t>(Kulikov 2001: 891–893)</w:t>
      </w:r>
      <w:bookmarkEnd w:id="4535"/>
      <w:r w:rsidR="00BA6215">
        <w:rPr>
          <w:rStyle w:val="Citation"/>
        </w:rPr>
        <w:fldChar w:fldCharType="end"/>
      </w:r>
      <w:r w:rsidRPr="008F3C8C">
        <w:t>.</w:t>
      </w:r>
      <w:r>
        <w:t xml:space="preserve"> This also applies to Papuan Malay. When the causee has no control, the causative receives a </w:t>
      </w:r>
      <w:r w:rsidR="00B7093A">
        <w:t>“</w:t>
      </w:r>
      <w:r w:rsidRPr="000320EB">
        <w:t xml:space="preserve">manipulative </w:t>
      </w:r>
      <w:r>
        <w:t>or directive</w:t>
      </w:r>
      <w:r w:rsidR="00B7093A">
        <w:t>”</w:t>
      </w:r>
      <w:r>
        <w:t xml:space="preserve"> </w:t>
      </w:r>
      <w:r w:rsidRPr="000320EB">
        <w:t>reading</w:t>
      </w:r>
      <w:r>
        <w:t xml:space="preserve">, while it receives an </w:t>
      </w:r>
      <w:r w:rsidR="00B7093A">
        <w:t>“</w:t>
      </w:r>
      <w:r>
        <w:t>assistive or cooperative</w:t>
      </w:r>
      <w:r w:rsidR="00B7093A">
        <w:t>”</w:t>
      </w:r>
      <w:r>
        <w:t xml:space="preserve"> reading, when the causee has some level of agentivity </w:t>
      </w:r>
      <w:r w:rsidR="00BA6215">
        <w:rPr>
          <w:rStyle w:val="Citation"/>
        </w:rPr>
        <w:fldChar w:fldCharType="begin"/>
      </w:r>
      <w:r w:rsidR="0092451D">
        <w:rPr>
          <w:rStyle w:val="Citation"/>
        </w:rPr>
        <w:instrText>ADDIN CITAVI.PLACEHOLDER 43ddd642-535a-42b0-97bf-1ffd6f3596ee 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E6IDg5Mik8L1RleHQ+DQogICAgPC9UZXh0VW5pdD4NCiAgPC9UZXh0VW5pdHM+DQo8L1BsYWNlaG9sZGVyPg==</w:instrText>
      </w:r>
      <w:r w:rsidR="00BA6215">
        <w:rPr>
          <w:rStyle w:val="Citation"/>
        </w:rPr>
        <w:fldChar w:fldCharType="separate"/>
      </w:r>
      <w:bookmarkStart w:id="4536" w:name="_CTVP00143ddd642535a42b097bf1ffd6f3596ee"/>
      <w:r w:rsidR="0092006B">
        <w:rPr>
          <w:rStyle w:val="Citation"/>
        </w:rPr>
        <w:t>(2001: 892)</w:t>
      </w:r>
      <w:bookmarkEnd w:id="4536"/>
      <w:r w:rsidR="00BA6215">
        <w:rPr>
          <w:rStyle w:val="Citation"/>
        </w:rPr>
        <w:fldChar w:fldCharType="end"/>
      </w:r>
      <w:r w:rsidRPr="00607A34">
        <w:t>.</w:t>
      </w:r>
    </w:p>
    <w:p w14:paraId="469FCF7D" w14:textId="65D8C351" w:rsidR="00075364" w:rsidRDefault="00075364" w:rsidP="00BE13CA">
      <w:pPr>
        <w:pStyle w:val="Body0515after"/>
      </w:pPr>
      <w:r>
        <w:t xml:space="preserve">In causatives with </w:t>
      </w:r>
      <w:r w:rsidRPr="00C21F1F">
        <w:t>monovalent non-agentive bases</w:t>
      </w:r>
      <w:r>
        <w:t>,</w:t>
      </w:r>
      <w:r w:rsidRPr="00C21F1F">
        <w:t xml:space="preserve"> </w:t>
      </w:r>
      <w:r>
        <w:t xml:space="preserve">as in </w:t>
      </w:r>
      <w:r w:rsidRPr="000320EB">
        <w:fldChar w:fldCharType="begin"/>
      </w:r>
      <w:r w:rsidRPr="000320EB">
        <w:instrText xml:space="preserve"> REF _Ref365021741 \h </w:instrText>
      </w:r>
      <w:r>
        <w:instrText xml:space="preserve"> \* MERGEFORMAT </w:instrText>
      </w:r>
      <w:r w:rsidRPr="000320EB">
        <w:fldChar w:fldCharType="separate"/>
      </w:r>
      <w:r w:rsidR="00154D81" w:rsidRPr="000320EB">
        <w:t>(</w:t>
      </w:r>
      <w:r w:rsidR="00154D81">
        <w:t>52</w:t>
      </w:r>
      <w:r w:rsidR="00154D81" w:rsidRPr="000320EB">
        <w:t>)</w:t>
      </w:r>
      <w:r w:rsidRPr="000320EB">
        <w:fldChar w:fldCharType="end"/>
      </w:r>
      <w:r>
        <w:t xml:space="preserve"> to </w:t>
      </w:r>
      <w:r w:rsidRPr="000320EB">
        <w:fldChar w:fldCharType="begin"/>
      </w:r>
      <w:r w:rsidRPr="000320EB">
        <w:instrText xml:space="preserve"> REF _Ref365021742 \h </w:instrText>
      </w:r>
      <w:r>
        <w:instrText xml:space="preserve"> \* MERGEFORMAT </w:instrText>
      </w:r>
      <w:r w:rsidRPr="000320EB">
        <w:fldChar w:fldCharType="separate"/>
      </w:r>
      <w:r w:rsidR="00154D81" w:rsidRPr="000320EB">
        <w:t>(</w:t>
      </w:r>
      <w:r w:rsidR="00154D81">
        <w:t>55</w:t>
      </w:r>
      <w:r w:rsidR="00154D81" w:rsidRPr="000320EB">
        <w:t>)</w:t>
      </w:r>
      <w:r w:rsidRPr="000320EB">
        <w:fldChar w:fldCharType="end"/>
      </w:r>
      <w:r>
        <w:t xml:space="preserve">, </w:t>
      </w:r>
      <w:r w:rsidRPr="000320EB">
        <w:t xml:space="preserve">the causer controls the event while the causee </w:t>
      </w:r>
      <w:r>
        <w:t xml:space="preserve">has no </w:t>
      </w:r>
      <w:r w:rsidRPr="000320EB">
        <w:t>control.</w:t>
      </w:r>
      <w:r>
        <w:t xml:space="preserve"> Hence, these causatives always receive a directive reading. Likewise, causatives with </w:t>
      </w:r>
      <w:r w:rsidRPr="00C21F1F">
        <w:t>monovalent agentive bases</w:t>
      </w:r>
      <w:r>
        <w:t xml:space="preserve"> receive a directive reading when the causee is inanimate</w:t>
      </w:r>
      <w:r w:rsidR="00944D5A">
        <w:t>,</w:t>
      </w:r>
      <w:r>
        <w:t xml:space="preserve"> or animate but helpless. This is the case in </w:t>
      </w:r>
      <w:r w:rsidRPr="000320EB">
        <w:fldChar w:fldCharType="begin"/>
      </w:r>
      <w:r w:rsidRPr="000320EB">
        <w:instrText xml:space="preserve"> REF _Ref365097670 \h </w:instrText>
      </w:r>
      <w:r>
        <w:instrText xml:space="preserve"> \* MERGEFORMAT </w:instrText>
      </w:r>
      <w:r w:rsidRPr="000320EB">
        <w:fldChar w:fldCharType="separate"/>
      </w:r>
      <w:r w:rsidR="00154D81" w:rsidRPr="000320EB">
        <w:t>(</w:t>
      </w:r>
      <w:r w:rsidR="00154D81">
        <w:t>57</w:t>
      </w:r>
      <w:r w:rsidR="00154D81" w:rsidRPr="000320EB">
        <w:t>)</w:t>
      </w:r>
      <w:r w:rsidRPr="000320EB">
        <w:fldChar w:fldCharType="end"/>
      </w:r>
      <w:r>
        <w:t xml:space="preserve"> and </w:t>
      </w:r>
      <w:r w:rsidRPr="000320EB">
        <w:fldChar w:fldCharType="begin"/>
      </w:r>
      <w:r w:rsidRPr="000320EB">
        <w:instrText xml:space="preserve"> REF _Ref365036185 \h </w:instrText>
      </w:r>
      <w:r>
        <w:instrText xml:space="preserve"> \* MERGEFORMAT </w:instrText>
      </w:r>
      <w:r w:rsidRPr="000320EB">
        <w:fldChar w:fldCharType="separate"/>
      </w:r>
      <w:r w:rsidR="00154D81" w:rsidRPr="000320EB">
        <w:t>(</w:t>
      </w:r>
      <w:r w:rsidR="00154D81">
        <w:t>58</w:t>
      </w:r>
      <w:r w:rsidR="00154D81" w:rsidRPr="000320EB">
        <w:t>)</w:t>
      </w:r>
      <w:r w:rsidRPr="000320EB">
        <w:fldChar w:fldCharType="end"/>
      </w:r>
      <w:r>
        <w:t xml:space="preserve">. When, by contrast, the causee has some level of control, as in </w:t>
      </w:r>
      <w:r>
        <w:fldChar w:fldCharType="begin"/>
      </w:r>
      <w:r>
        <w:instrText xml:space="preserve"> REF _Ref371179284 \h </w:instrText>
      </w:r>
      <w:r>
        <w:fldChar w:fldCharType="separate"/>
      </w:r>
      <w:r w:rsidR="00154D81" w:rsidRPr="000320EB">
        <w:t>(</w:t>
      </w:r>
      <w:r w:rsidR="00154D81">
        <w:rPr>
          <w:noProof/>
        </w:rPr>
        <w:t>56</w:t>
      </w:r>
      <w:r w:rsidR="00154D81" w:rsidRPr="000320EB">
        <w:t>)</w:t>
      </w:r>
      <w:r>
        <w:fldChar w:fldCharType="end"/>
      </w:r>
      <w:r>
        <w:t xml:space="preserve">, the causation is less direct; hence, the causative receives an assistive reading. Sometimes, however, the reading of a causative is ambiguous, as in </w:t>
      </w:r>
      <w:r w:rsidRPr="000320EB">
        <w:fldChar w:fldCharType="begin"/>
      </w:r>
      <w:r w:rsidRPr="000320EB">
        <w:instrText xml:space="preserve"> REF _Ref365036186 \h </w:instrText>
      </w:r>
      <w:r>
        <w:instrText xml:space="preserve"> \* MERGEFORMAT </w:instrText>
      </w:r>
      <w:r w:rsidRPr="000320EB">
        <w:fldChar w:fldCharType="separate"/>
      </w:r>
      <w:r w:rsidR="00154D81" w:rsidRPr="000320EB">
        <w:t>(</w:t>
      </w:r>
      <w:r w:rsidR="00154D81">
        <w:t>59</w:t>
      </w:r>
      <w:r w:rsidR="00154D81" w:rsidRPr="000320EB">
        <w:t>)</w:t>
      </w:r>
      <w:r w:rsidRPr="000320EB">
        <w:fldChar w:fldCharType="end"/>
      </w:r>
      <w:r>
        <w:t xml:space="preserve">. If the causee </w:t>
      </w:r>
      <w:r w:rsidR="002A6640" w:rsidRPr="002A6640">
        <w:rPr>
          <w:rStyle w:val="ChItalBold"/>
        </w:rPr>
        <w:t>Dodo</w:t>
      </w:r>
      <w:r>
        <w:t xml:space="preserve"> unconscious out of fear and thereby helpless, the causative receives the directive reading </w:t>
      </w:r>
      <w:r w:rsidR="00B7093A">
        <w:t>‘</w:t>
      </w:r>
      <w:r>
        <w:t>remove</w:t>
      </w:r>
      <w:r w:rsidR="00B7093A">
        <w:t>’</w:t>
      </w:r>
      <w:r>
        <w:t>.</w:t>
      </w:r>
      <w:r w:rsidR="00BE13CA">
        <w:t xml:space="preserve"> But if </w:t>
      </w:r>
      <w:r w:rsidR="00BE13CA" w:rsidRPr="002A6640">
        <w:rPr>
          <w:rStyle w:val="ChItalBold"/>
        </w:rPr>
        <w:t>Dodo</w:t>
      </w:r>
      <w:r w:rsidR="00BE13CA">
        <w:t xml:space="preserve"> is conscious and can move, the causative receives the assistive reading ‘</w:t>
      </w:r>
      <w:r w:rsidR="00BE13CA" w:rsidRPr="000320EB">
        <w:t>enable to come out</w:t>
      </w:r>
      <w:r w:rsidR="00BE13CA">
        <w:t>’.</w:t>
      </w:r>
    </w:p>
    <w:p w14:paraId="7BE7CCD1" w14:textId="77777777" w:rsidR="00075364" w:rsidRDefault="00075364" w:rsidP="00075364">
      <w:pPr>
        <w:pStyle w:val="Heading5"/>
      </w:pPr>
      <w:bookmarkStart w:id="4537" w:name="_Ref290881148"/>
      <w:r w:rsidRPr="000320EB">
        <w:t>Bivalent bases</w:t>
      </w:r>
      <w:bookmarkEnd w:id="4537"/>
    </w:p>
    <w:p w14:paraId="06A96909" w14:textId="2EA284E8" w:rsidR="00075364" w:rsidRPr="003977AC" w:rsidRDefault="00BE13CA" w:rsidP="00680900">
      <w:pPr>
        <w:pStyle w:val="Body0000after"/>
      </w:pPr>
      <w:r w:rsidRPr="000320EB">
        <w:t xml:space="preserve">In </w:t>
      </w:r>
      <w:r w:rsidR="00075364" w:rsidRPr="000320EB">
        <w:t xml:space="preserve">causatives with bivalent bases, the </w:t>
      </w:r>
      <w:r>
        <w:t xml:space="preserve">cross-linguistically </w:t>
      </w:r>
      <w:r w:rsidR="00075364" w:rsidRPr="000320EB">
        <w:t xml:space="preserve">expected operation is for the </w:t>
      </w:r>
      <w:r w:rsidR="00075364" w:rsidRPr="0099608C">
        <w:rPr>
          <w:rStyle w:val="ChSmallCaps"/>
        </w:rPr>
        <w:t>patient</w:t>
      </w:r>
      <w:r w:rsidR="00075364">
        <w:t xml:space="preserve"> (P) </w:t>
      </w:r>
      <w:r w:rsidR="00075364" w:rsidRPr="000320EB">
        <w:t xml:space="preserve">of the caused event to retain its P function and for the </w:t>
      </w:r>
      <w:r w:rsidR="00075364" w:rsidRPr="0099608C">
        <w:rPr>
          <w:rStyle w:val="ChSmallCaps"/>
        </w:rPr>
        <w:t>agent</w:t>
      </w:r>
      <w:r w:rsidR="00075364">
        <w:t xml:space="preserve"> (A)</w:t>
      </w:r>
      <w:r w:rsidR="00075364" w:rsidRPr="000320EB">
        <w:t xml:space="preserve"> of the </w:t>
      </w:r>
      <w:r w:rsidR="00075364" w:rsidRPr="00813BDB">
        <w:t>caused event to be demoted to the indirect object</w:t>
      </w:r>
      <w:r w:rsidR="00075364">
        <w:t xml:space="preserve"> function </w:t>
      </w:r>
      <w:r w:rsidR="00BA6215">
        <w:rPr>
          <w:rStyle w:val="Citation"/>
        </w:rPr>
        <w:fldChar w:fldCharType="begin"/>
      </w:r>
      <w:r w:rsidR="0092451D">
        <w:rPr>
          <w:rStyle w:val="Citation"/>
        </w:rPr>
        <w:instrText>ADDIN CITAVI.PLACEHOLDER d912d909-a10e-46b8-a084-fd64067c0c4b 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1yaWUgMTk4OTogMTc2KTwvVGV4dD4NCiAgICA8L1RleHRVbml0Pg0KICA8L1RleHRVbml0cz4NCjwvUGxhY2Vob2xkZXI+</w:instrText>
      </w:r>
      <w:r w:rsidR="00BA6215">
        <w:rPr>
          <w:rStyle w:val="Citation"/>
        </w:rPr>
        <w:fldChar w:fldCharType="separate"/>
      </w:r>
      <w:bookmarkStart w:id="4538" w:name="_CTVP001d912d909a10e46b8a084fd64067c0c4b"/>
      <w:r w:rsidR="0092006B">
        <w:rPr>
          <w:rStyle w:val="Citation"/>
        </w:rPr>
        <w:t>(Comrie 1989: 176)</w:t>
      </w:r>
      <w:bookmarkEnd w:id="4538"/>
      <w:r w:rsidR="00BA6215">
        <w:rPr>
          <w:rStyle w:val="Citation"/>
        </w:rPr>
        <w:fldChar w:fldCharType="end"/>
      </w:r>
      <w:r w:rsidR="00075364" w:rsidRPr="003977AC">
        <w:t>.</w:t>
      </w:r>
    </w:p>
    <w:p w14:paraId="2C2F4288" w14:textId="08D33F03" w:rsidR="00075364" w:rsidRDefault="00075364" w:rsidP="003A181B">
      <w:pPr>
        <w:pStyle w:val="Body0500after"/>
      </w:pPr>
      <w:r w:rsidRPr="00813BDB">
        <w:t>Papuan Malay, however,</w:t>
      </w:r>
      <w:r w:rsidRPr="000320EB">
        <w:t xml:space="preserve"> </w:t>
      </w:r>
      <w:r>
        <w:t xml:space="preserve">uses </w:t>
      </w:r>
      <w:r w:rsidRPr="000320EB">
        <w:t>a different strategy, in that all the arguments involved shift their functions. That is, the A</w:t>
      </w:r>
      <w:r w:rsidRPr="00880B80">
        <w:t xml:space="preserve"> </w:t>
      </w:r>
      <w:r>
        <w:t>of the caused event</w:t>
      </w:r>
      <w:r w:rsidRPr="000320EB">
        <w:t xml:space="preserve">, </w:t>
      </w:r>
      <w:r>
        <w:t xml:space="preserve">or </w:t>
      </w:r>
      <w:r w:rsidRPr="000320EB">
        <w:t>causee, is demoted to the P function</w:t>
      </w:r>
      <w:r w:rsidR="00EF188F">
        <w:t>.</w:t>
      </w:r>
      <w:r w:rsidRPr="000320EB">
        <w:t xml:space="preserve"> </w:t>
      </w:r>
      <w:r w:rsidR="00EF188F">
        <w:t xml:space="preserve">In turn, </w:t>
      </w:r>
      <w:r w:rsidRPr="000320EB">
        <w:t>the P of the caused event is moved out of the core into an oblique slot</w:t>
      </w:r>
      <w:r w:rsidR="00EF188F">
        <w:t xml:space="preserve">; as an oblique, P is encoded in a prepositional phrase introduced with comitative </w:t>
      </w:r>
      <w:r w:rsidR="00545989">
        <w:rPr>
          <w:rStyle w:val="ChItalBold"/>
        </w:rPr>
        <w:t>dengang</w:t>
      </w:r>
      <w:r w:rsidR="00EF188F" w:rsidRPr="00545989">
        <w:t xml:space="preserve"> </w:t>
      </w:r>
      <w:r w:rsidR="00EF188F">
        <w:t>‘with’</w:t>
      </w:r>
      <w:r w:rsidR="00545989">
        <w:t xml:space="preserve">, with its short form </w:t>
      </w:r>
      <w:r w:rsidR="00545989" w:rsidRPr="007A5A50">
        <w:rPr>
          <w:rStyle w:val="ChItalBold"/>
        </w:rPr>
        <w:t>deng</w:t>
      </w:r>
      <w:r w:rsidR="00545989" w:rsidRPr="000320EB">
        <w:t xml:space="preserve"> (see also §</w:t>
      </w:r>
      <w:r w:rsidR="00545989">
        <w:fldChar w:fldCharType="begin"/>
      </w:r>
      <w:r w:rsidR="00545989">
        <w:instrText xml:space="preserve"> REF _Ref319761134 \w \h </w:instrText>
      </w:r>
      <w:r w:rsidR="00545989">
        <w:fldChar w:fldCharType="separate"/>
      </w:r>
      <w:r w:rsidR="00154D81">
        <w:rPr>
          <w:cs/>
        </w:rPr>
        <w:t>‎</w:t>
      </w:r>
      <w:r w:rsidR="00154D81">
        <w:t>10.2.1</w:t>
      </w:r>
      <w:r w:rsidR="00545989">
        <w:fldChar w:fldCharType="end"/>
      </w:r>
      <w:r w:rsidR="00545989" w:rsidRPr="000320EB">
        <w:t>)</w:t>
      </w:r>
      <w:r w:rsidRPr="000320EB">
        <w:t>.</w:t>
      </w:r>
      <w:r>
        <w:t xml:space="preserve"> This is </w:t>
      </w:r>
      <w:r w:rsidR="003A181B">
        <w:t xml:space="preserve">shown </w:t>
      </w:r>
      <w:r>
        <w:t xml:space="preserve">with the examples in </w:t>
      </w:r>
      <w:r w:rsidRPr="000320EB">
        <w:fldChar w:fldCharType="begin"/>
      </w:r>
      <w:r w:rsidRPr="000320EB">
        <w:instrText xml:space="preserve"> REF _Ref365021749 \h </w:instrText>
      </w:r>
      <w:r>
        <w:instrText xml:space="preserve"> \* MERGEFORMAT </w:instrText>
      </w:r>
      <w:r w:rsidRPr="000320EB">
        <w:fldChar w:fldCharType="separate"/>
      </w:r>
      <w:r w:rsidR="00154D81" w:rsidRPr="000320EB">
        <w:t>(</w:t>
      </w:r>
      <w:r w:rsidR="00154D81">
        <w:t>60</w:t>
      </w:r>
      <w:r w:rsidR="00154D81" w:rsidRPr="000320EB">
        <w:t>)</w:t>
      </w:r>
      <w:r w:rsidRPr="000320EB">
        <w:fldChar w:fldCharType="end"/>
      </w:r>
      <w:r w:rsidRPr="000320EB">
        <w:t xml:space="preserve"> </w:t>
      </w:r>
      <w:r w:rsidR="00EF188F">
        <w:t xml:space="preserve">and </w:t>
      </w:r>
      <w:r w:rsidR="00EF188F">
        <w:fldChar w:fldCharType="begin"/>
      </w:r>
      <w:r w:rsidR="00EF188F">
        <w:instrText xml:space="preserve"> REF _Ref439601467 \h </w:instrText>
      </w:r>
      <w:r w:rsidR="00EF188F">
        <w:fldChar w:fldCharType="separate"/>
      </w:r>
      <w:r w:rsidR="00154D81" w:rsidRPr="000320EB">
        <w:t>(</w:t>
      </w:r>
      <w:r w:rsidR="00154D81">
        <w:rPr>
          <w:noProof/>
        </w:rPr>
        <w:t>61</w:t>
      </w:r>
      <w:r w:rsidR="00154D81" w:rsidRPr="000320EB">
        <w:t>)</w:t>
      </w:r>
      <w:r w:rsidR="00EF188F">
        <w:fldChar w:fldCharType="end"/>
      </w:r>
      <w:r w:rsidR="00EF188F">
        <w:t>.</w:t>
      </w:r>
    </w:p>
    <w:p w14:paraId="2C182117" w14:textId="28A49BB8" w:rsidR="00075364" w:rsidRDefault="00075364" w:rsidP="00680900">
      <w:pPr>
        <w:pStyle w:val="Body0505after"/>
      </w:pPr>
      <w:r>
        <w:t xml:space="preserve">In </w:t>
      </w:r>
      <w:r w:rsidRPr="000320EB">
        <w:fldChar w:fldCharType="begin"/>
      </w:r>
      <w:r w:rsidRPr="000320EB">
        <w:instrText xml:space="preserve"> REF _Ref365021749 \h </w:instrText>
      </w:r>
      <w:r>
        <w:instrText xml:space="preserve"> \* MERGEFORMAT </w:instrText>
      </w:r>
      <w:r w:rsidRPr="000320EB">
        <w:fldChar w:fldCharType="separate"/>
      </w:r>
      <w:r w:rsidR="00154D81" w:rsidRPr="000320EB">
        <w:t>(</w:t>
      </w:r>
      <w:r w:rsidR="00154D81">
        <w:t>60</w:t>
      </w:r>
      <w:r w:rsidR="00154D81" w:rsidRPr="000320EB">
        <w:t>)</w:t>
      </w:r>
      <w:r w:rsidRPr="000320EB">
        <w:fldChar w:fldCharType="end"/>
      </w:r>
      <w:r>
        <w:t xml:space="preserve">, for instance, the original </w:t>
      </w:r>
      <w:r w:rsidRPr="0032722D">
        <w:t>A</w:t>
      </w:r>
      <w:r>
        <w:t xml:space="preserve">, or causee, </w:t>
      </w:r>
      <w:r w:rsidRPr="00E35904">
        <w:rPr>
          <w:rStyle w:val="ChItalBold"/>
        </w:rPr>
        <w:t>anjing</w:t>
      </w:r>
      <w:r>
        <w:t xml:space="preserve"> </w:t>
      </w:r>
      <w:r w:rsidR="00B7093A">
        <w:t>‘</w:t>
      </w:r>
      <w:r>
        <w:t>dog</w:t>
      </w:r>
      <w:r w:rsidR="00B7093A">
        <w:t>’</w:t>
      </w:r>
      <w:r>
        <w:t xml:space="preserve">, is </w:t>
      </w:r>
      <w:r w:rsidRPr="000320EB">
        <w:t>demoted to the P function and juxtaposed to the V</w:t>
      </w:r>
      <w:r w:rsidRPr="000320EB">
        <w:rPr>
          <w:vertAlign w:val="subscript"/>
        </w:rPr>
        <w:t>1</w:t>
      </w:r>
      <w:r w:rsidRPr="000320EB">
        <w:t>V</w:t>
      </w:r>
      <w:r w:rsidRPr="000320EB">
        <w:rPr>
          <w:vertAlign w:val="subscript"/>
        </w:rPr>
        <w:t>2</w:t>
      </w:r>
      <w:r w:rsidRPr="000320EB">
        <w:t xml:space="preserve"> construction. Semantically, </w:t>
      </w:r>
      <w:r>
        <w:t>the causee</w:t>
      </w:r>
      <w:r w:rsidRPr="000320EB">
        <w:t xml:space="preserve"> become</w:t>
      </w:r>
      <w:r>
        <w:t>s</w:t>
      </w:r>
      <w:r w:rsidRPr="000320EB">
        <w:t xml:space="preserve"> the </w:t>
      </w:r>
      <w:r w:rsidRPr="00E11A20">
        <w:t>theme</w:t>
      </w:r>
      <w:r>
        <w:t xml:space="preserve"> argument</w:t>
      </w:r>
      <w:r w:rsidRPr="000320EB">
        <w:t xml:space="preserve"> of the causa</w:t>
      </w:r>
      <w:r w:rsidR="00BE13CA">
        <w:t>tive expression</w:t>
      </w:r>
      <w:r w:rsidRPr="000320EB">
        <w:t xml:space="preserve"> </w:t>
      </w:r>
      <w:r w:rsidRPr="000320EB">
        <w:rPr>
          <w:rStyle w:val="ChItalBold"/>
        </w:rPr>
        <w:t>kas makan</w:t>
      </w:r>
      <w:r w:rsidR="00A660E1">
        <w:rPr>
          <w:rStyle w:val="ChItalBold"/>
        </w:rPr>
        <w:t>g</w:t>
      </w:r>
      <w:r w:rsidRPr="000320EB">
        <w:t xml:space="preserve"> </w:t>
      </w:r>
      <w:r w:rsidR="00B7093A">
        <w:t>‘</w:t>
      </w:r>
      <w:r w:rsidRPr="000320EB">
        <w:t>give to eat</w:t>
      </w:r>
      <w:r w:rsidR="00B7093A">
        <w:t>’</w:t>
      </w:r>
      <w:r w:rsidRPr="000320EB">
        <w:t>. With the P slot being taken, the original P</w:t>
      </w:r>
      <w:r>
        <w:t xml:space="preserve"> </w:t>
      </w:r>
      <w:r w:rsidRPr="000320EB">
        <w:rPr>
          <w:rStyle w:val="ChItalBold"/>
        </w:rPr>
        <w:t>papeda</w:t>
      </w:r>
      <w:r w:rsidRPr="000320EB">
        <w:t xml:space="preserve"> </w:t>
      </w:r>
      <w:r w:rsidR="00B7093A">
        <w:t>‘</w:t>
      </w:r>
      <w:r w:rsidRPr="000320EB">
        <w:t>sagu porridge</w:t>
      </w:r>
      <w:r w:rsidR="00B7093A">
        <w:t>’</w:t>
      </w:r>
      <w:r w:rsidRPr="000320EB">
        <w:t xml:space="preserve"> </w:t>
      </w:r>
      <w:r>
        <w:t xml:space="preserve">is </w:t>
      </w:r>
      <w:r w:rsidRPr="000320EB">
        <w:t xml:space="preserve">moved out of the core into </w:t>
      </w:r>
      <w:r>
        <w:t>an oblique slot</w:t>
      </w:r>
      <w:r w:rsidRPr="000320EB">
        <w:t>.</w:t>
      </w:r>
    </w:p>
    <w:p w14:paraId="34BA4659" w14:textId="77777777" w:rsidR="00075364" w:rsidRDefault="00075364" w:rsidP="00075364">
      <w:pPr>
        <w:pStyle w:val="ExampleTitle"/>
      </w:pPr>
      <w:r>
        <w:t>Causatives with bivalent bases: Demoting the A and P functions</w:t>
      </w:r>
    </w:p>
    <w:tbl>
      <w:tblPr>
        <w:tblW w:w="0" w:type="auto"/>
        <w:tblCellMar>
          <w:left w:w="42" w:type="dxa"/>
          <w:right w:w="42" w:type="dxa"/>
        </w:tblCellMar>
        <w:tblLook w:val="01E0" w:firstRow="1" w:lastRow="1" w:firstColumn="1" w:lastColumn="1" w:noHBand="0" w:noVBand="0"/>
      </w:tblPr>
      <w:tblGrid>
        <w:gridCol w:w="709"/>
        <w:gridCol w:w="540"/>
        <w:gridCol w:w="529"/>
        <w:gridCol w:w="873"/>
        <w:gridCol w:w="684"/>
        <w:gridCol w:w="573"/>
        <w:gridCol w:w="1279"/>
      </w:tblGrid>
      <w:tr w:rsidR="00AC23C4" w:rsidRPr="000320EB" w14:paraId="34CE8F4B" w14:textId="77777777" w:rsidTr="00AC23C4">
        <w:tc>
          <w:tcPr>
            <w:tcW w:w="709" w:type="dxa"/>
            <w:shd w:val="clear" w:color="auto" w:fill="auto"/>
          </w:tcPr>
          <w:p w14:paraId="692999C0" w14:textId="77777777" w:rsidR="00075364" w:rsidRPr="000320EB" w:rsidRDefault="00075364" w:rsidP="00075364">
            <w:pPr>
              <w:pStyle w:val="O0Nwnext"/>
            </w:pPr>
            <w:bookmarkStart w:id="4539" w:name="_Ref365021749"/>
            <w:r w:rsidRPr="000320EB">
              <w:t>(</w:t>
            </w:r>
            <w:fldSimple w:instr=" SEQ ( \* ARABIC \s 1 ">
              <w:r w:rsidR="00154D81">
                <w:rPr>
                  <w:noProof/>
                </w:rPr>
                <w:t>60</w:t>
              </w:r>
            </w:fldSimple>
            <w:r w:rsidRPr="000320EB">
              <w:t>)</w:t>
            </w:r>
            <w:bookmarkEnd w:id="4539"/>
          </w:p>
        </w:tc>
        <w:tc>
          <w:tcPr>
            <w:tcW w:w="540" w:type="dxa"/>
            <w:shd w:val="clear" w:color="auto" w:fill="auto"/>
          </w:tcPr>
          <w:p w14:paraId="7BFC3748" w14:textId="77777777" w:rsidR="00075364" w:rsidRPr="000320EB" w:rsidRDefault="00075364" w:rsidP="00075364">
            <w:pPr>
              <w:pStyle w:val="Text"/>
            </w:pPr>
            <w:r w:rsidRPr="000320EB">
              <w:t>saya</w:t>
            </w:r>
          </w:p>
        </w:tc>
        <w:tc>
          <w:tcPr>
            <w:tcW w:w="529" w:type="dxa"/>
            <w:shd w:val="clear" w:color="auto" w:fill="auto"/>
          </w:tcPr>
          <w:p w14:paraId="15E1D1E0" w14:textId="77777777" w:rsidR="00075364" w:rsidRPr="000320EB" w:rsidRDefault="00075364" w:rsidP="00075364">
            <w:pPr>
              <w:pStyle w:val="Text"/>
              <w:rPr>
                <w:rStyle w:val="ChBlueBold"/>
              </w:rPr>
            </w:pPr>
            <w:r w:rsidRPr="000320EB">
              <w:rPr>
                <w:rStyle w:val="ChBlueBold"/>
              </w:rPr>
              <w:t>kas</w:t>
            </w:r>
          </w:p>
        </w:tc>
        <w:tc>
          <w:tcPr>
            <w:tcW w:w="873" w:type="dxa"/>
            <w:shd w:val="clear" w:color="auto" w:fill="auto"/>
          </w:tcPr>
          <w:p w14:paraId="133D36A6" w14:textId="77777777" w:rsidR="00075364" w:rsidRPr="000320EB" w:rsidRDefault="00075364" w:rsidP="00075364">
            <w:pPr>
              <w:pStyle w:val="Text"/>
              <w:rPr>
                <w:rStyle w:val="ChBlueBold"/>
              </w:rPr>
            </w:pPr>
            <w:r w:rsidRPr="000320EB">
              <w:rPr>
                <w:rStyle w:val="ChBlueBold"/>
              </w:rPr>
              <w:t>makan</w:t>
            </w:r>
            <w:r w:rsidR="00A660E1">
              <w:rPr>
                <w:rStyle w:val="ChBlueBold"/>
              </w:rPr>
              <w:t>g</w:t>
            </w:r>
          </w:p>
        </w:tc>
        <w:tc>
          <w:tcPr>
            <w:tcW w:w="684" w:type="dxa"/>
            <w:shd w:val="clear" w:color="auto" w:fill="auto"/>
          </w:tcPr>
          <w:p w14:paraId="2E664197" w14:textId="77777777" w:rsidR="00075364" w:rsidRPr="000320EB" w:rsidRDefault="00075364" w:rsidP="00075364">
            <w:pPr>
              <w:pStyle w:val="Text"/>
            </w:pPr>
            <w:r w:rsidRPr="000320EB">
              <w:t>anjing</w:t>
            </w:r>
          </w:p>
        </w:tc>
        <w:tc>
          <w:tcPr>
            <w:tcW w:w="573" w:type="dxa"/>
            <w:shd w:val="clear" w:color="auto" w:fill="auto"/>
          </w:tcPr>
          <w:p w14:paraId="23EF1C0B" w14:textId="77777777" w:rsidR="00075364" w:rsidRPr="000320EB" w:rsidRDefault="00075364" w:rsidP="00075364">
            <w:pPr>
              <w:pStyle w:val="Text"/>
            </w:pPr>
            <w:r w:rsidRPr="000320EB">
              <w:t>deng</w:t>
            </w:r>
          </w:p>
        </w:tc>
        <w:tc>
          <w:tcPr>
            <w:tcW w:w="1279" w:type="dxa"/>
            <w:shd w:val="clear" w:color="auto" w:fill="auto"/>
          </w:tcPr>
          <w:p w14:paraId="271391D6" w14:textId="77777777" w:rsidR="00075364" w:rsidRPr="000320EB" w:rsidRDefault="00075364" w:rsidP="00075364">
            <w:pPr>
              <w:pStyle w:val="Text"/>
            </w:pPr>
            <w:r w:rsidRPr="000320EB">
              <w:t>papeda</w:t>
            </w:r>
          </w:p>
        </w:tc>
      </w:tr>
      <w:tr w:rsidR="00AC23C4" w:rsidRPr="00AC23C4" w14:paraId="7530CFFF" w14:textId="77777777" w:rsidTr="00AC23C4">
        <w:tc>
          <w:tcPr>
            <w:tcW w:w="709" w:type="dxa"/>
            <w:shd w:val="clear" w:color="auto" w:fill="auto"/>
          </w:tcPr>
          <w:p w14:paraId="735BEDD6" w14:textId="77777777" w:rsidR="00075364" w:rsidRPr="000320EB" w:rsidRDefault="00075364" w:rsidP="00075364">
            <w:pPr>
              <w:pStyle w:val="GlossEng"/>
            </w:pPr>
          </w:p>
        </w:tc>
        <w:tc>
          <w:tcPr>
            <w:tcW w:w="540" w:type="dxa"/>
            <w:shd w:val="clear" w:color="auto" w:fill="auto"/>
          </w:tcPr>
          <w:p w14:paraId="28C0106C" w14:textId="77777777" w:rsidR="00075364" w:rsidRPr="0099608C" w:rsidRDefault="00075364" w:rsidP="00075364">
            <w:pPr>
              <w:pStyle w:val="GlossEng"/>
              <w:rPr>
                <w:rStyle w:val="ChSmallCaps"/>
              </w:rPr>
            </w:pPr>
            <w:r w:rsidRPr="0099608C">
              <w:rPr>
                <w:rStyle w:val="ChSmallCaps"/>
              </w:rPr>
              <w:t>1sg</w:t>
            </w:r>
          </w:p>
        </w:tc>
        <w:tc>
          <w:tcPr>
            <w:tcW w:w="529" w:type="dxa"/>
            <w:shd w:val="clear" w:color="auto" w:fill="auto"/>
          </w:tcPr>
          <w:p w14:paraId="6B42C571" w14:textId="77777777" w:rsidR="00075364" w:rsidRPr="000320EB" w:rsidRDefault="00075364" w:rsidP="00075364">
            <w:pPr>
              <w:pStyle w:val="GlossEng"/>
            </w:pPr>
            <w:r w:rsidRPr="000320EB">
              <w:t>give</w:t>
            </w:r>
          </w:p>
        </w:tc>
        <w:tc>
          <w:tcPr>
            <w:tcW w:w="873" w:type="dxa"/>
            <w:shd w:val="clear" w:color="auto" w:fill="auto"/>
          </w:tcPr>
          <w:p w14:paraId="7B9D6174" w14:textId="77777777" w:rsidR="00075364" w:rsidRPr="000320EB" w:rsidRDefault="00075364" w:rsidP="00075364">
            <w:pPr>
              <w:pStyle w:val="GlossEng"/>
            </w:pPr>
            <w:r w:rsidRPr="000320EB">
              <w:t>eat</w:t>
            </w:r>
          </w:p>
        </w:tc>
        <w:tc>
          <w:tcPr>
            <w:tcW w:w="684" w:type="dxa"/>
            <w:shd w:val="clear" w:color="auto" w:fill="auto"/>
          </w:tcPr>
          <w:p w14:paraId="5FB0A470" w14:textId="77777777" w:rsidR="00075364" w:rsidRPr="000320EB" w:rsidRDefault="00075364" w:rsidP="00075364">
            <w:pPr>
              <w:pStyle w:val="GlossEng"/>
            </w:pPr>
            <w:r w:rsidRPr="000320EB">
              <w:t>dog</w:t>
            </w:r>
          </w:p>
        </w:tc>
        <w:tc>
          <w:tcPr>
            <w:tcW w:w="573" w:type="dxa"/>
            <w:shd w:val="clear" w:color="auto" w:fill="auto"/>
          </w:tcPr>
          <w:p w14:paraId="16A13BED" w14:textId="77777777" w:rsidR="00075364" w:rsidRPr="000320EB" w:rsidRDefault="00075364" w:rsidP="00075364">
            <w:pPr>
              <w:pStyle w:val="GlossEng"/>
            </w:pPr>
            <w:r w:rsidRPr="000320EB">
              <w:t>with</w:t>
            </w:r>
          </w:p>
        </w:tc>
        <w:tc>
          <w:tcPr>
            <w:tcW w:w="1279" w:type="dxa"/>
            <w:shd w:val="clear" w:color="auto" w:fill="auto"/>
          </w:tcPr>
          <w:p w14:paraId="4284A167" w14:textId="77777777" w:rsidR="00075364" w:rsidRPr="000320EB" w:rsidRDefault="00075364" w:rsidP="00075364">
            <w:pPr>
              <w:pStyle w:val="GlossEng"/>
            </w:pPr>
            <w:r w:rsidRPr="000320EB">
              <w:t>sagu.porridge</w:t>
            </w:r>
          </w:p>
        </w:tc>
      </w:tr>
    </w:tbl>
    <w:p w14:paraId="6CA852D5" w14:textId="5427131B" w:rsidR="00075364" w:rsidRPr="000320EB" w:rsidRDefault="00B7093A" w:rsidP="00075364">
      <w:pPr>
        <w:pStyle w:val="FreeTranslEng"/>
      </w:pPr>
      <w:r>
        <w:t>‘</w:t>
      </w:r>
      <w:r w:rsidR="00075364" w:rsidRPr="000320EB">
        <w:t xml:space="preserve">I </w:t>
      </w:r>
      <w:r w:rsidR="00075364">
        <w:rPr>
          <w:rStyle w:val="ChBlueBold"/>
        </w:rPr>
        <w:t>fed</w:t>
      </w:r>
      <w:r w:rsidR="00075364" w:rsidRPr="000320EB">
        <w:t xml:space="preserve"> the dogs </w:t>
      </w:r>
      <w:r w:rsidR="00075364">
        <w:t xml:space="preserve">with </w:t>
      </w:r>
      <w:r w:rsidR="00075364" w:rsidRPr="000320EB">
        <w:t>papeda</w:t>
      </w:r>
      <w:r>
        <w:t>’</w:t>
      </w:r>
      <w:r w:rsidR="00075364" w:rsidRPr="000320EB">
        <w:t xml:space="preserve"> </w:t>
      </w:r>
      <w:r w:rsidR="00075364" w:rsidRPr="000320EB">
        <w:rPr>
          <w:rStyle w:val="ExampleSource"/>
        </w:rPr>
        <w:t>[080919-003-NP.0002]</w:t>
      </w:r>
    </w:p>
    <w:tbl>
      <w:tblPr>
        <w:tblW w:w="5372" w:type="dxa"/>
        <w:tblCellMar>
          <w:left w:w="42" w:type="dxa"/>
          <w:right w:w="42" w:type="dxa"/>
        </w:tblCellMar>
        <w:tblLook w:val="01E0" w:firstRow="1" w:lastRow="1" w:firstColumn="1" w:lastColumn="1" w:noHBand="0" w:noVBand="0"/>
      </w:tblPr>
      <w:tblGrid>
        <w:gridCol w:w="709"/>
        <w:gridCol w:w="489"/>
        <w:gridCol w:w="529"/>
        <w:gridCol w:w="796"/>
        <w:gridCol w:w="729"/>
        <w:gridCol w:w="807"/>
        <w:gridCol w:w="684"/>
        <w:gridCol w:w="629"/>
      </w:tblGrid>
      <w:tr w:rsidR="00AC23C4" w:rsidRPr="00AC23C4" w14:paraId="522821A1" w14:textId="77777777" w:rsidTr="00AC23C4">
        <w:tc>
          <w:tcPr>
            <w:tcW w:w="709" w:type="dxa"/>
            <w:shd w:val="clear" w:color="auto" w:fill="auto"/>
          </w:tcPr>
          <w:p w14:paraId="107EB67C" w14:textId="4D5FFA85" w:rsidR="00075364" w:rsidRPr="000320EB" w:rsidRDefault="00075364" w:rsidP="00075364">
            <w:pPr>
              <w:pStyle w:val="O0Nwnext"/>
            </w:pPr>
            <w:bookmarkStart w:id="4540" w:name="_Ref365021748"/>
            <w:bookmarkStart w:id="4541" w:name="_Ref439601467"/>
            <w:r w:rsidRPr="000320EB">
              <w:t>(</w:t>
            </w:r>
            <w:fldSimple w:instr=" SEQ ( \* ARABIC \s 1 ">
              <w:r w:rsidR="00154D81">
                <w:rPr>
                  <w:noProof/>
                </w:rPr>
                <w:t>61</w:t>
              </w:r>
            </w:fldSimple>
            <w:r w:rsidRPr="000320EB">
              <w:t>)</w:t>
            </w:r>
            <w:bookmarkEnd w:id="4540"/>
            <w:bookmarkEnd w:id="4541"/>
          </w:p>
        </w:tc>
        <w:tc>
          <w:tcPr>
            <w:tcW w:w="489" w:type="dxa"/>
            <w:shd w:val="clear" w:color="auto" w:fill="auto"/>
          </w:tcPr>
          <w:p w14:paraId="682B6552" w14:textId="77777777" w:rsidR="00075364" w:rsidRPr="000320EB" w:rsidRDefault="00075364" w:rsidP="00075364">
            <w:pPr>
              <w:pStyle w:val="Text"/>
            </w:pPr>
            <w:r w:rsidRPr="000320EB">
              <w:t>dia</w:t>
            </w:r>
          </w:p>
        </w:tc>
        <w:tc>
          <w:tcPr>
            <w:tcW w:w="529" w:type="dxa"/>
            <w:shd w:val="clear" w:color="auto" w:fill="auto"/>
          </w:tcPr>
          <w:p w14:paraId="63DAF66B" w14:textId="77777777" w:rsidR="00075364" w:rsidRPr="000320EB" w:rsidRDefault="00075364" w:rsidP="00075364">
            <w:pPr>
              <w:pStyle w:val="Text"/>
              <w:rPr>
                <w:rStyle w:val="ChBlueBold"/>
              </w:rPr>
            </w:pPr>
            <w:r w:rsidRPr="000320EB">
              <w:rPr>
                <w:rStyle w:val="ChBlueBold"/>
              </w:rPr>
              <w:t>kasi</w:t>
            </w:r>
          </w:p>
        </w:tc>
        <w:tc>
          <w:tcPr>
            <w:tcW w:w="796" w:type="dxa"/>
            <w:shd w:val="clear" w:color="auto" w:fill="auto"/>
          </w:tcPr>
          <w:p w14:paraId="622C5BD5" w14:textId="77777777" w:rsidR="00075364" w:rsidRPr="000320EB" w:rsidRDefault="00075364" w:rsidP="00075364">
            <w:pPr>
              <w:pStyle w:val="Text"/>
              <w:rPr>
                <w:rStyle w:val="ChBlueBold"/>
              </w:rPr>
            </w:pPr>
            <w:r w:rsidRPr="000320EB">
              <w:rPr>
                <w:rStyle w:val="ChBlueBold"/>
              </w:rPr>
              <w:t>minum</w:t>
            </w:r>
          </w:p>
        </w:tc>
        <w:tc>
          <w:tcPr>
            <w:tcW w:w="729" w:type="dxa"/>
            <w:shd w:val="clear" w:color="auto" w:fill="auto"/>
          </w:tcPr>
          <w:p w14:paraId="5ACBE8F9" w14:textId="77777777" w:rsidR="00075364" w:rsidRPr="000320EB" w:rsidRDefault="00075364" w:rsidP="00075364">
            <w:pPr>
              <w:pStyle w:val="Text"/>
            </w:pPr>
            <w:r w:rsidRPr="000320EB">
              <w:t>kitong</w:t>
            </w:r>
          </w:p>
        </w:tc>
        <w:tc>
          <w:tcPr>
            <w:tcW w:w="807" w:type="dxa"/>
            <w:shd w:val="clear" w:color="auto" w:fill="auto"/>
          </w:tcPr>
          <w:p w14:paraId="5BB57631" w14:textId="77777777" w:rsidR="00075364" w:rsidRPr="000320EB" w:rsidRDefault="00075364" w:rsidP="00075364">
            <w:pPr>
              <w:pStyle w:val="Text"/>
            </w:pPr>
            <w:r w:rsidRPr="000320EB">
              <w:t>dengan</w:t>
            </w:r>
            <w:r w:rsidR="00E22DD1">
              <w:t>g</w:t>
            </w:r>
          </w:p>
        </w:tc>
        <w:tc>
          <w:tcPr>
            <w:tcW w:w="684" w:type="dxa"/>
            <w:shd w:val="clear" w:color="auto" w:fill="auto"/>
          </w:tcPr>
          <w:p w14:paraId="5B84188E" w14:textId="77777777" w:rsidR="00075364" w:rsidRPr="000320EB" w:rsidRDefault="00075364" w:rsidP="00075364">
            <w:pPr>
              <w:pStyle w:val="Text"/>
            </w:pPr>
            <w:r w:rsidRPr="000320EB">
              <w:t>kopi</w:t>
            </w:r>
          </w:p>
        </w:tc>
        <w:tc>
          <w:tcPr>
            <w:tcW w:w="629" w:type="dxa"/>
            <w:shd w:val="clear" w:color="auto" w:fill="auto"/>
          </w:tcPr>
          <w:p w14:paraId="75AEE8DB" w14:textId="77777777" w:rsidR="00075364" w:rsidRPr="000320EB" w:rsidRDefault="00075364" w:rsidP="00075364">
            <w:pPr>
              <w:pStyle w:val="Text"/>
            </w:pPr>
            <w:r w:rsidRPr="000320EB">
              <w:t>air</w:t>
            </w:r>
          </w:p>
        </w:tc>
      </w:tr>
      <w:tr w:rsidR="00AC23C4" w:rsidRPr="000320EB" w14:paraId="2C12DF03" w14:textId="77777777" w:rsidTr="00AC23C4">
        <w:tc>
          <w:tcPr>
            <w:tcW w:w="709" w:type="dxa"/>
            <w:shd w:val="clear" w:color="auto" w:fill="auto"/>
          </w:tcPr>
          <w:p w14:paraId="689EF1EE" w14:textId="77777777" w:rsidR="00075364" w:rsidRPr="000320EB" w:rsidRDefault="00075364" w:rsidP="00075364">
            <w:pPr>
              <w:pStyle w:val="GlossEng"/>
            </w:pPr>
          </w:p>
        </w:tc>
        <w:tc>
          <w:tcPr>
            <w:tcW w:w="489" w:type="dxa"/>
            <w:shd w:val="clear" w:color="auto" w:fill="auto"/>
          </w:tcPr>
          <w:p w14:paraId="34B42C80" w14:textId="77777777" w:rsidR="00075364" w:rsidRPr="0099608C" w:rsidRDefault="00075364" w:rsidP="00075364">
            <w:pPr>
              <w:pStyle w:val="GlossEng"/>
              <w:rPr>
                <w:rStyle w:val="ChSmallCaps"/>
              </w:rPr>
            </w:pPr>
            <w:r w:rsidRPr="0099608C">
              <w:rPr>
                <w:rStyle w:val="ChSmallCaps"/>
              </w:rPr>
              <w:t>3sg</w:t>
            </w:r>
          </w:p>
        </w:tc>
        <w:tc>
          <w:tcPr>
            <w:tcW w:w="529" w:type="dxa"/>
            <w:shd w:val="clear" w:color="auto" w:fill="auto"/>
          </w:tcPr>
          <w:p w14:paraId="7F1BF9B2" w14:textId="77777777" w:rsidR="00075364" w:rsidRPr="000320EB" w:rsidRDefault="00075364" w:rsidP="00075364">
            <w:pPr>
              <w:pStyle w:val="GlossEng"/>
            </w:pPr>
            <w:r w:rsidRPr="000320EB">
              <w:t>give</w:t>
            </w:r>
          </w:p>
        </w:tc>
        <w:tc>
          <w:tcPr>
            <w:tcW w:w="796" w:type="dxa"/>
            <w:shd w:val="clear" w:color="auto" w:fill="auto"/>
          </w:tcPr>
          <w:p w14:paraId="6F4721A4" w14:textId="77777777" w:rsidR="00075364" w:rsidRPr="000320EB" w:rsidRDefault="00075364" w:rsidP="00075364">
            <w:pPr>
              <w:pStyle w:val="GlossEng"/>
            </w:pPr>
            <w:r w:rsidRPr="000320EB">
              <w:t>drink</w:t>
            </w:r>
          </w:p>
        </w:tc>
        <w:tc>
          <w:tcPr>
            <w:tcW w:w="729" w:type="dxa"/>
            <w:shd w:val="clear" w:color="auto" w:fill="auto"/>
          </w:tcPr>
          <w:p w14:paraId="16E273B6" w14:textId="77777777" w:rsidR="00075364" w:rsidRPr="0099608C" w:rsidRDefault="00075364" w:rsidP="00075364">
            <w:pPr>
              <w:pStyle w:val="GlossEng"/>
              <w:rPr>
                <w:rStyle w:val="ChSmallCaps"/>
              </w:rPr>
            </w:pPr>
            <w:r w:rsidRPr="0099608C">
              <w:rPr>
                <w:rStyle w:val="ChSmallCaps"/>
              </w:rPr>
              <w:t>1pl</w:t>
            </w:r>
          </w:p>
        </w:tc>
        <w:tc>
          <w:tcPr>
            <w:tcW w:w="807" w:type="dxa"/>
            <w:shd w:val="clear" w:color="auto" w:fill="auto"/>
          </w:tcPr>
          <w:p w14:paraId="087DCC96" w14:textId="77777777" w:rsidR="00075364" w:rsidRPr="000320EB" w:rsidRDefault="00075364" w:rsidP="00075364">
            <w:pPr>
              <w:pStyle w:val="GlossEng"/>
            </w:pPr>
            <w:r w:rsidRPr="000320EB">
              <w:t>with</w:t>
            </w:r>
          </w:p>
        </w:tc>
        <w:tc>
          <w:tcPr>
            <w:tcW w:w="684" w:type="dxa"/>
            <w:shd w:val="clear" w:color="auto" w:fill="auto"/>
          </w:tcPr>
          <w:p w14:paraId="5D1E4432" w14:textId="77777777" w:rsidR="00075364" w:rsidRPr="000320EB" w:rsidRDefault="00075364" w:rsidP="00075364">
            <w:pPr>
              <w:pStyle w:val="GlossEng"/>
            </w:pPr>
            <w:r w:rsidRPr="000320EB">
              <w:t>coffee</w:t>
            </w:r>
          </w:p>
        </w:tc>
        <w:tc>
          <w:tcPr>
            <w:tcW w:w="629" w:type="dxa"/>
            <w:shd w:val="clear" w:color="auto" w:fill="auto"/>
          </w:tcPr>
          <w:p w14:paraId="6D2B2AB9" w14:textId="77777777" w:rsidR="00075364" w:rsidRPr="000320EB" w:rsidRDefault="00075364" w:rsidP="00075364">
            <w:pPr>
              <w:pStyle w:val="GlossEng"/>
            </w:pPr>
            <w:r w:rsidRPr="000320EB">
              <w:t>water</w:t>
            </w:r>
          </w:p>
        </w:tc>
      </w:tr>
    </w:tbl>
    <w:p w14:paraId="6B024DD4" w14:textId="05503582" w:rsidR="00075364" w:rsidRPr="000957E6" w:rsidRDefault="00B7093A" w:rsidP="00075364">
      <w:pPr>
        <w:pStyle w:val="FreeTranslEng"/>
      </w:pPr>
      <w:r>
        <w:t>‘</w:t>
      </w:r>
      <w:r w:rsidR="00075364" w:rsidRPr="000320EB">
        <w:t>he</w:t>
      </w:r>
      <w:r>
        <w:t>’</w:t>
      </w:r>
      <w:r w:rsidR="00075364" w:rsidRPr="000320EB">
        <w:t xml:space="preserve">ll </w:t>
      </w:r>
      <w:r w:rsidR="00075364">
        <w:rPr>
          <w:rStyle w:val="ChBlueBold"/>
        </w:rPr>
        <w:t>give</w:t>
      </w:r>
      <w:r w:rsidR="00075364" w:rsidRPr="000320EB">
        <w:t xml:space="preserve"> us coffee and water </w:t>
      </w:r>
      <w:r w:rsidR="00075364" w:rsidRPr="000320EB">
        <w:rPr>
          <w:rStyle w:val="ChBlueBold"/>
        </w:rPr>
        <w:t>to drink</w:t>
      </w:r>
      <w:r>
        <w:t>’</w:t>
      </w:r>
      <w:r w:rsidR="00075364" w:rsidRPr="000320EB">
        <w:t xml:space="preserve"> </w:t>
      </w:r>
      <w:r w:rsidR="00075364" w:rsidRPr="000320EB">
        <w:rPr>
          <w:rStyle w:val="ExampleSource"/>
        </w:rPr>
        <w:t>[080919-004-NP.0069]</w:t>
      </w:r>
    </w:p>
    <w:p w14:paraId="444B0E06" w14:textId="191222AE" w:rsidR="00075364" w:rsidRDefault="003A181B" w:rsidP="003A181B">
      <w:pPr>
        <w:pStyle w:val="Body0015after"/>
      </w:pPr>
      <w:r>
        <w:t xml:space="preserve">In the attested </w:t>
      </w:r>
      <w:r w:rsidRPr="00ED7549">
        <w:t>causatives</w:t>
      </w:r>
      <w:r>
        <w:t xml:space="preserve"> with bivalent bases,</w:t>
      </w:r>
      <w:r w:rsidRPr="00ED7549">
        <w:t xml:space="preserve"> </w:t>
      </w:r>
      <w:r>
        <w:t xml:space="preserve">the causees are </w:t>
      </w:r>
      <w:r w:rsidRPr="000320EB">
        <w:t xml:space="preserve">able to control </w:t>
      </w:r>
      <w:r>
        <w:t xml:space="preserve">their </w:t>
      </w:r>
      <w:r w:rsidRPr="000320EB">
        <w:t>own actions</w:t>
      </w:r>
      <w:r>
        <w:t>.</w:t>
      </w:r>
      <w:r w:rsidRPr="000320EB">
        <w:t xml:space="preserve"> </w:t>
      </w:r>
      <w:r>
        <w:t xml:space="preserve">Therefore, </w:t>
      </w:r>
      <w:r w:rsidRPr="000320EB">
        <w:rPr>
          <w:rStyle w:val="ChItalBold"/>
        </w:rPr>
        <w:t>kasi</w:t>
      </w:r>
      <w:r w:rsidRPr="000320EB">
        <w:t xml:space="preserve"> </w:t>
      </w:r>
      <w:r>
        <w:t>‘</w:t>
      </w:r>
      <w:r w:rsidRPr="000320EB">
        <w:t>give</w:t>
      </w:r>
      <w:r>
        <w:t>’</w:t>
      </w:r>
      <w:r w:rsidRPr="000320EB">
        <w:t xml:space="preserve"> receives an assistive or cooperative reading</w:t>
      </w:r>
      <w:r>
        <w:t xml:space="preserve">, as in </w:t>
      </w:r>
      <w:r w:rsidR="00075364" w:rsidRPr="000320EB">
        <w:fldChar w:fldCharType="begin"/>
      </w:r>
      <w:r w:rsidR="00075364" w:rsidRPr="000320EB">
        <w:instrText xml:space="preserve"> REF _Ref365021749 \h </w:instrText>
      </w:r>
      <w:r w:rsidR="00075364">
        <w:instrText xml:space="preserve"> \* MERGEFORMAT </w:instrText>
      </w:r>
      <w:r w:rsidR="00075364" w:rsidRPr="000320EB">
        <w:fldChar w:fldCharType="separate"/>
      </w:r>
      <w:r w:rsidR="00154D81" w:rsidRPr="000320EB">
        <w:t>(</w:t>
      </w:r>
      <w:r w:rsidR="00154D81">
        <w:t>60</w:t>
      </w:r>
      <w:r w:rsidR="00154D81" w:rsidRPr="000320EB">
        <w:t>)</w:t>
      </w:r>
      <w:r w:rsidR="00075364" w:rsidRPr="000320EB">
        <w:fldChar w:fldCharType="end"/>
      </w:r>
      <w:r w:rsidR="00075364">
        <w:t xml:space="preserve"> and </w:t>
      </w:r>
      <w:r w:rsidR="00075364" w:rsidRPr="000320EB">
        <w:fldChar w:fldCharType="begin"/>
      </w:r>
      <w:r w:rsidR="00075364" w:rsidRPr="000320EB">
        <w:instrText xml:space="preserve"> REF _Ref365021748 \h </w:instrText>
      </w:r>
      <w:r w:rsidR="00075364">
        <w:instrText xml:space="preserve"> \* MERGEFORMAT </w:instrText>
      </w:r>
      <w:r w:rsidR="00075364" w:rsidRPr="000320EB">
        <w:fldChar w:fldCharType="separate"/>
      </w:r>
      <w:r w:rsidR="00154D81" w:rsidRPr="000320EB">
        <w:t>(</w:t>
      </w:r>
      <w:r w:rsidR="00154D81">
        <w:t>61</w:t>
      </w:r>
      <w:r w:rsidR="00154D81" w:rsidRPr="000320EB">
        <w:t>)</w:t>
      </w:r>
      <w:r w:rsidR="00075364" w:rsidRPr="000320EB">
        <w:fldChar w:fldCharType="end"/>
      </w:r>
      <w:r w:rsidR="00075364">
        <w:t xml:space="preserve">. </w:t>
      </w:r>
      <w:r>
        <w:t xml:space="preserve">Causative with bivalent bases and </w:t>
      </w:r>
      <w:r w:rsidR="00075364">
        <w:t>inanimate</w:t>
      </w:r>
      <w:r>
        <w:t xml:space="preserve">, or </w:t>
      </w:r>
      <w:r w:rsidR="00075364" w:rsidRPr="000320EB">
        <w:t>animate but helpless</w:t>
      </w:r>
      <w:r>
        <w:t xml:space="preserve"> referents are unattested</w:t>
      </w:r>
      <w:r w:rsidR="00075364">
        <w:t>.</w:t>
      </w:r>
    </w:p>
    <w:p w14:paraId="0E65E2E9" w14:textId="7DF99B3C" w:rsidR="00075364" w:rsidRDefault="00075364" w:rsidP="00075364">
      <w:pPr>
        <w:pStyle w:val="Heading4"/>
      </w:pPr>
      <w:bookmarkStart w:id="4542" w:name="_Ref290798166"/>
      <w:bookmarkStart w:id="4543" w:name="_Ref290751405"/>
      <w:r w:rsidRPr="000320EB">
        <w:t xml:space="preserve">Syntactic causatives with </w:t>
      </w:r>
      <w:r w:rsidRPr="000320EB">
        <w:rPr>
          <w:rStyle w:val="ChItalBold"/>
        </w:rPr>
        <w:t>bikin</w:t>
      </w:r>
      <w:r w:rsidR="00753525">
        <w:rPr>
          <w:rStyle w:val="ChItalBold"/>
        </w:rPr>
        <w:t>g</w:t>
      </w:r>
      <w:r w:rsidRPr="000320EB">
        <w:t xml:space="preserve"> </w:t>
      </w:r>
      <w:r w:rsidR="00B7093A">
        <w:t>‘</w:t>
      </w:r>
      <w:r w:rsidRPr="000320EB">
        <w:t>make</w:t>
      </w:r>
      <w:r w:rsidR="00B7093A">
        <w:t>’</w:t>
      </w:r>
      <w:bookmarkEnd w:id="4542"/>
    </w:p>
    <w:p w14:paraId="75BEB93E" w14:textId="46C0DC69" w:rsidR="00075364" w:rsidRDefault="00075364" w:rsidP="00680900">
      <w:pPr>
        <w:pStyle w:val="Body0000after"/>
      </w:pPr>
      <w:r w:rsidRPr="000320EB">
        <w:t xml:space="preserve">As a causative, </w:t>
      </w:r>
      <w:r>
        <w:t>bi</w:t>
      </w:r>
      <w:r w:rsidRPr="000320EB">
        <w:t xml:space="preserve">valent </w:t>
      </w:r>
      <w:r w:rsidRPr="005456EC">
        <w:rPr>
          <w:rStyle w:val="ChItalBold"/>
        </w:rPr>
        <w:t>bikin</w:t>
      </w:r>
      <w:r w:rsidR="00753525">
        <w:rPr>
          <w:rStyle w:val="ChItalBold"/>
        </w:rPr>
        <w:t>g</w:t>
      </w:r>
      <w:r>
        <w:t xml:space="preserve"> </w:t>
      </w:r>
      <w:r w:rsidR="00B7093A">
        <w:t>‘</w:t>
      </w:r>
      <w:r>
        <w:t>make</w:t>
      </w:r>
      <w:r w:rsidR="00B7093A">
        <w:t>’</w:t>
      </w:r>
      <w:r w:rsidRPr="000320EB">
        <w:t xml:space="preserve"> is used with monovalent</w:t>
      </w:r>
      <w:r>
        <w:t xml:space="preserve"> bases</w:t>
      </w:r>
      <w:r w:rsidRPr="000320EB">
        <w:t>.</w:t>
      </w:r>
      <w:r>
        <w:t xml:space="preserve"> Semantically, this causative type stresses the causer</w:t>
      </w:r>
      <w:r w:rsidR="00B7093A">
        <w:t>’</w:t>
      </w:r>
      <w:r>
        <w:t xml:space="preserve">s manipulation of circumstances, which leads to the caused event or effect. That is, </w:t>
      </w:r>
      <w:r w:rsidRPr="005456EC">
        <w:rPr>
          <w:rStyle w:val="ChItalBold"/>
        </w:rPr>
        <w:t>bikin</w:t>
      </w:r>
      <w:r w:rsidR="00753525">
        <w:rPr>
          <w:rStyle w:val="ChItalBold"/>
        </w:rPr>
        <w:t>g</w:t>
      </w:r>
      <w:r>
        <w:t xml:space="preserve">-causatives are </w:t>
      </w:r>
      <w:r w:rsidRPr="000320EB">
        <w:t>causer-controlled</w:t>
      </w:r>
      <w:r>
        <w:t xml:space="preserve">, with the causee having no control. Therefore, causatives with </w:t>
      </w:r>
      <w:r w:rsidRPr="005456EC">
        <w:rPr>
          <w:rStyle w:val="ChItalBold"/>
        </w:rPr>
        <w:t>bikin</w:t>
      </w:r>
      <w:r w:rsidR="00753525">
        <w:rPr>
          <w:rStyle w:val="ChItalBold"/>
        </w:rPr>
        <w:t>g</w:t>
      </w:r>
      <w:r>
        <w:t xml:space="preserve"> </w:t>
      </w:r>
      <w:r w:rsidR="00B7093A">
        <w:t>‘</w:t>
      </w:r>
      <w:r>
        <w:t>make</w:t>
      </w:r>
      <w:r w:rsidR="00B7093A">
        <w:t>’</w:t>
      </w:r>
      <w:r>
        <w:t xml:space="preserve"> are formed with monovalent non-agentive bases, or with </w:t>
      </w:r>
      <w:r w:rsidRPr="00C21F1F">
        <w:t>monovalent agentive bases</w:t>
      </w:r>
      <w:r>
        <w:t xml:space="preserve"> with inanimate or with animate but helpless causees. This is shown in </w:t>
      </w:r>
      <w:r>
        <w:fldChar w:fldCharType="begin"/>
      </w:r>
      <w:r>
        <w:instrText xml:space="preserve"> REF _Ref365021737 \h </w:instrText>
      </w:r>
      <w:r>
        <w:fldChar w:fldCharType="separate"/>
      </w:r>
      <w:r w:rsidR="00154D81" w:rsidRPr="000320EB">
        <w:t>(</w:t>
      </w:r>
      <w:r w:rsidR="00154D81">
        <w:rPr>
          <w:noProof/>
        </w:rPr>
        <w:t>62</w:t>
      </w:r>
      <w:r w:rsidR="00154D81" w:rsidRPr="000320EB">
        <w:t>)</w:t>
      </w:r>
      <w:r>
        <w:fldChar w:fldCharType="end"/>
      </w:r>
      <w:r>
        <w:t xml:space="preserve"> to </w:t>
      </w:r>
      <w:r>
        <w:fldChar w:fldCharType="begin"/>
      </w:r>
      <w:r>
        <w:instrText xml:space="preserve"> REF _Ref371408575 \h </w:instrText>
      </w:r>
      <w:r>
        <w:fldChar w:fldCharType="separate"/>
      </w:r>
      <w:r w:rsidR="00154D81" w:rsidRPr="000320EB">
        <w:t>(</w:t>
      </w:r>
      <w:r w:rsidR="00154D81">
        <w:rPr>
          <w:noProof/>
        </w:rPr>
        <w:t>67</w:t>
      </w:r>
      <w:r w:rsidR="00154D81" w:rsidRPr="000320EB">
        <w:t>)</w:t>
      </w:r>
      <w:r>
        <w:fldChar w:fldCharType="end"/>
      </w:r>
      <w:r>
        <w:t xml:space="preserve">. Overall, though, </w:t>
      </w:r>
      <w:r w:rsidRPr="005B14D7">
        <w:rPr>
          <w:rStyle w:val="ChItalBold"/>
        </w:rPr>
        <w:t>bikin</w:t>
      </w:r>
      <w:r w:rsidR="00753525">
        <w:rPr>
          <w:rStyle w:val="ChItalBold"/>
        </w:rPr>
        <w:t>g</w:t>
      </w:r>
      <w:r w:rsidRPr="008C283E">
        <w:t>-causatives are rare</w:t>
      </w:r>
      <w:r>
        <w:t xml:space="preserve"> in the corpus</w:t>
      </w:r>
      <w:r w:rsidRPr="008C283E">
        <w:t>.</w:t>
      </w:r>
    </w:p>
    <w:p w14:paraId="30D56CFF" w14:textId="27B36C05" w:rsidR="00075364" w:rsidRDefault="00075364" w:rsidP="00640703">
      <w:pPr>
        <w:pStyle w:val="Body0505after"/>
      </w:pPr>
      <w:r>
        <w:t xml:space="preserve">The causative in </w:t>
      </w:r>
      <w:r w:rsidRPr="000320EB">
        <w:fldChar w:fldCharType="begin"/>
      </w:r>
      <w:r w:rsidRPr="000320EB">
        <w:instrText xml:space="preserve"> REF _Ref365021737 \h </w:instrText>
      </w:r>
      <w:r>
        <w:instrText xml:space="preserve"> \* MERGEFORMAT </w:instrText>
      </w:r>
      <w:r w:rsidRPr="000320EB">
        <w:fldChar w:fldCharType="separate"/>
      </w:r>
      <w:r w:rsidR="00154D81" w:rsidRPr="000320EB">
        <w:t>(</w:t>
      </w:r>
      <w:r w:rsidR="00154D81">
        <w:t>62</w:t>
      </w:r>
      <w:r w:rsidR="00154D81" w:rsidRPr="000320EB">
        <w:t>)</w:t>
      </w:r>
      <w:r w:rsidRPr="000320EB">
        <w:fldChar w:fldCharType="end"/>
      </w:r>
      <w:r>
        <w:t xml:space="preserve">, for example, is formed with non-agentive stative </w:t>
      </w:r>
      <w:r w:rsidRPr="00127367">
        <w:rPr>
          <w:rStyle w:val="ChItalBold"/>
        </w:rPr>
        <w:t>pusing</w:t>
      </w:r>
      <w:r>
        <w:t xml:space="preserve"> </w:t>
      </w:r>
      <w:r w:rsidR="00B7093A">
        <w:t>‘</w:t>
      </w:r>
      <w:r w:rsidR="00B05FBD">
        <w:t>be dizzy</w:t>
      </w:r>
      <w:r w:rsidR="00640703">
        <w:t xml:space="preserve">, be </w:t>
      </w:r>
      <w:r w:rsidR="00B05FBD">
        <w:t>confused</w:t>
      </w:r>
      <w:r w:rsidR="00B7093A">
        <w:t>’</w:t>
      </w:r>
      <w:r>
        <w:t xml:space="preserve">. The use of </w:t>
      </w:r>
      <w:r w:rsidRPr="00CA092C">
        <w:rPr>
          <w:rStyle w:val="ChItalBold"/>
        </w:rPr>
        <w:t>bikin</w:t>
      </w:r>
      <w:r w:rsidR="00753525">
        <w:rPr>
          <w:rStyle w:val="ChItalBold"/>
        </w:rPr>
        <w:t>g</w:t>
      </w:r>
      <w:r>
        <w:t xml:space="preserve"> </w:t>
      </w:r>
      <w:r w:rsidR="00B7093A">
        <w:t>‘</w:t>
      </w:r>
      <w:r>
        <w:t>make</w:t>
      </w:r>
      <w:r w:rsidR="00B7093A">
        <w:t>’</w:t>
      </w:r>
      <w:r>
        <w:t xml:space="preserve"> stresses the manipulating behavior of the causer </w:t>
      </w:r>
      <w:r w:rsidR="00530EB1">
        <w:rPr>
          <w:rStyle w:val="ChItalBold"/>
        </w:rPr>
        <w:t>ana~ana</w:t>
      </w:r>
      <w:r>
        <w:t xml:space="preserve"> </w:t>
      </w:r>
      <w:r w:rsidR="00B7093A">
        <w:t>‘</w:t>
      </w:r>
      <w:r>
        <w:t>children</w:t>
      </w:r>
      <w:r w:rsidR="00B7093A">
        <w:t>’</w:t>
      </w:r>
      <w:r>
        <w:t xml:space="preserve"> which leads to the effect </w:t>
      </w:r>
      <w:r w:rsidRPr="001432C3">
        <w:rPr>
          <w:rStyle w:val="ChItalBold"/>
        </w:rPr>
        <w:t>pusing</w:t>
      </w:r>
      <w:r>
        <w:t xml:space="preserve"> </w:t>
      </w:r>
      <w:r w:rsidR="00B7093A">
        <w:t>‘</w:t>
      </w:r>
      <w:r>
        <w:t>be worried</w:t>
      </w:r>
      <w:r w:rsidR="00B7093A">
        <w:t>’</w:t>
      </w:r>
      <w:r>
        <w:t xml:space="preserve">; the causee </w:t>
      </w:r>
      <w:r w:rsidRPr="0084449A">
        <w:rPr>
          <w:rStyle w:val="ChItalBold"/>
        </w:rPr>
        <w:t>mama</w:t>
      </w:r>
      <w:r>
        <w:t xml:space="preserve"> </w:t>
      </w:r>
      <w:r w:rsidR="00B7093A">
        <w:t>‘</w:t>
      </w:r>
      <w:r>
        <w:t>mother</w:t>
      </w:r>
      <w:r w:rsidR="00B7093A">
        <w:t>’</w:t>
      </w:r>
      <w:r>
        <w:t xml:space="preserve"> has no control. The elicited examples in </w:t>
      </w:r>
      <w:r>
        <w:fldChar w:fldCharType="begin"/>
      </w:r>
      <w:r>
        <w:instrText xml:space="preserve"> REF _Ref371178806 \h </w:instrText>
      </w:r>
      <w:r>
        <w:fldChar w:fldCharType="separate"/>
      </w:r>
      <w:r w:rsidR="00154D81" w:rsidRPr="00B07257">
        <w:t>(</w:t>
      </w:r>
      <w:r w:rsidR="00154D81">
        <w:rPr>
          <w:noProof/>
        </w:rPr>
        <w:t>63</w:t>
      </w:r>
      <w:r w:rsidR="00154D81" w:rsidRPr="00B07257">
        <w:t>)</w:t>
      </w:r>
      <w:r>
        <w:fldChar w:fldCharType="end"/>
      </w:r>
      <w:r>
        <w:t xml:space="preserve"> and </w:t>
      </w:r>
      <w:r>
        <w:fldChar w:fldCharType="begin"/>
      </w:r>
      <w:r>
        <w:instrText xml:space="preserve"> REF _Ref371407708 \h </w:instrText>
      </w:r>
      <w:r>
        <w:fldChar w:fldCharType="separate"/>
      </w:r>
      <w:r w:rsidR="00154D81" w:rsidRPr="000320EB">
        <w:t>(</w:t>
      </w:r>
      <w:r w:rsidR="00154D81">
        <w:rPr>
          <w:noProof/>
        </w:rPr>
        <w:t>64</w:t>
      </w:r>
      <w:r w:rsidR="00154D81" w:rsidRPr="000320EB">
        <w:t>)</w:t>
      </w:r>
      <w:r>
        <w:fldChar w:fldCharType="end"/>
      </w:r>
      <w:r>
        <w:t xml:space="preserve"> contrast with the corresponding </w:t>
      </w:r>
      <w:r w:rsidRPr="004E1AC8">
        <w:rPr>
          <w:rStyle w:val="ChItalBold"/>
        </w:rPr>
        <w:t>kasi</w:t>
      </w:r>
      <w:r>
        <w:t xml:space="preserve">-causatives in </w:t>
      </w:r>
      <w:r w:rsidRPr="000320EB">
        <w:fldChar w:fldCharType="begin"/>
      </w:r>
      <w:r w:rsidRPr="000320EB">
        <w:instrText xml:space="preserve"> REF _Ref365021743 \h </w:instrText>
      </w:r>
      <w:r>
        <w:instrText xml:space="preserve"> \* MERGEFORMAT </w:instrText>
      </w:r>
      <w:r w:rsidRPr="000320EB">
        <w:fldChar w:fldCharType="separate"/>
      </w:r>
      <w:r w:rsidR="00154D81" w:rsidRPr="000320EB">
        <w:t>(</w:t>
      </w:r>
      <w:r w:rsidR="00154D81">
        <w:t>54</w:t>
      </w:r>
      <w:r w:rsidR="00154D81" w:rsidRPr="000320EB">
        <w:t>)</w:t>
      </w:r>
      <w:r w:rsidRPr="000320EB">
        <w:fldChar w:fldCharType="end"/>
      </w:r>
      <w:r>
        <w:t xml:space="preserve"> and </w:t>
      </w:r>
      <w:r w:rsidRPr="000320EB">
        <w:fldChar w:fldCharType="begin"/>
      </w:r>
      <w:r w:rsidRPr="000320EB">
        <w:instrText xml:space="preserve"> REF _Ref365021742 \h </w:instrText>
      </w:r>
      <w:r>
        <w:instrText xml:space="preserve"> \* MERGEFORMAT </w:instrText>
      </w:r>
      <w:r w:rsidRPr="000320EB">
        <w:fldChar w:fldCharType="separate"/>
      </w:r>
      <w:r w:rsidR="00154D81" w:rsidRPr="000320EB">
        <w:t>(</w:t>
      </w:r>
      <w:r w:rsidR="00154D81">
        <w:t>55</w:t>
      </w:r>
      <w:r w:rsidR="00154D81" w:rsidRPr="000320EB">
        <w:t>)</w:t>
      </w:r>
      <w:r w:rsidRPr="000320EB">
        <w:fldChar w:fldCharType="end"/>
      </w:r>
      <w:r>
        <w:t xml:space="preserve">. They show that </w:t>
      </w:r>
      <w:r w:rsidRPr="005456EC">
        <w:rPr>
          <w:rStyle w:val="ChItalBold"/>
        </w:rPr>
        <w:t>bikin</w:t>
      </w:r>
      <w:r w:rsidR="00753525">
        <w:rPr>
          <w:rStyle w:val="ChItalBold"/>
        </w:rPr>
        <w:t>g</w:t>
      </w:r>
      <w:r>
        <w:t xml:space="preserve">-causatives are also formed with monovalent non-agentive dynamic bases, such as </w:t>
      </w:r>
      <w:r w:rsidRPr="00B86B25">
        <w:rPr>
          <w:rStyle w:val="ChItalBold"/>
        </w:rPr>
        <w:t>gugur</w:t>
      </w:r>
      <w:r>
        <w:t xml:space="preserve"> </w:t>
      </w:r>
      <w:r w:rsidR="00B7093A">
        <w:t>‘</w:t>
      </w:r>
      <w:r>
        <w:t>abort</w:t>
      </w:r>
      <w:r w:rsidR="00B7093A">
        <w:t>’</w:t>
      </w:r>
      <w:r>
        <w:t xml:space="preserve"> or </w:t>
      </w:r>
      <w:r w:rsidRPr="00B86B25">
        <w:rPr>
          <w:rStyle w:val="ChItalBold"/>
        </w:rPr>
        <w:t>tenggelam</w:t>
      </w:r>
      <w:r>
        <w:t xml:space="preserve"> </w:t>
      </w:r>
      <w:r w:rsidR="00B7093A">
        <w:t>‘</w:t>
      </w:r>
      <w:r>
        <w:t>sink</w:t>
      </w:r>
      <w:r w:rsidR="00B7093A">
        <w:t>’</w:t>
      </w:r>
      <w:r>
        <w:t xml:space="preserve">, respectively. Again, the manipulation itself is stressed. The base can also be agentive dynamic if the causee is animate but helpless. This is illustrated with the elicited example in </w:t>
      </w:r>
      <w:r>
        <w:fldChar w:fldCharType="begin"/>
      </w:r>
      <w:r>
        <w:instrText xml:space="preserve"> REF _Ref371407218 \h </w:instrText>
      </w:r>
      <w:r>
        <w:fldChar w:fldCharType="separate"/>
      </w:r>
      <w:r w:rsidR="00154D81" w:rsidRPr="000320EB">
        <w:t>(</w:t>
      </w:r>
      <w:r w:rsidR="00154D81">
        <w:rPr>
          <w:noProof/>
        </w:rPr>
        <w:t>65</w:t>
      </w:r>
      <w:r w:rsidR="00154D81" w:rsidRPr="000320EB">
        <w:t>)</w:t>
      </w:r>
      <w:r>
        <w:fldChar w:fldCharType="end"/>
      </w:r>
      <w:r>
        <w:t xml:space="preserve">, which contrasts with the corresponding </w:t>
      </w:r>
      <w:r w:rsidRPr="0009755D">
        <w:rPr>
          <w:rStyle w:val="ChItalBold"/>
        </w:rPr>
        <w:t>kasi</w:t>
      </w:r>
      <w:r>
        <w:t xml:space="preserve">-causative in </w:t>
      </w:r>
      <w:r>
        <w:fldChar w:fldCharType="begin"/>
      </w:r>
      <w:r>
        <w:instrText xml:space="preserve"> REF _Ref365097670 \h </w:instrText>
      </w:r>
      <w:r>
        <w:fldChar w:fldCharType="separate"/>
      </w:r>
      <w:r w:rsidR="00154D81" w:rsidRPr="000320EB">
        <w:t>(</w:t>
      </w:r>
      <w:r w:rsidR="00154D81">
        <w:rPr>
          <w:noProof/>
        </w:rPr>
        <w:t>57</w:t>
      </w:r>
      <w:r w:rsidR="00154D81" w:rsidRPr="000320EB">
        <w:t>)</w:t>
      </w:r>
      <w:r>
        <w:fldChar w:fldCharType="end"/>
      </w:r>
      <w:r>
        <w:t xml:space="preserve">. The base is agentive dynamic </w:t>
      </w:r>
      <w:r w:rsidRPr="0005393D">
        <w:rPr>
          <w:rStyle w:val="ChItalBold"/>
        </w:rPr>
        <w:t>hidup</w:t>
      </w:r>
      <w:r>
        <w:t xml:space="preserve"> </w:t>
      </w:r>
      <w:r w:rsidR="00B7093A">
        <w:t>‘</w:t>
      </w:r>
      <w:r>
        <w:t>live</w:t>
      </w:r>
      <w:r w:rsidR="00B7093A">
        <w:t>’</w:t>
      </w:r>
      <w:r>
        <w:t xml:space="preserve"> but the animate causee is helpless and therefore has no control.</w:t>
      </w:r>
    </w:p>
    <w:p w14:paraId="06C334A7" w14:textId="77777777" w:rsidR="00075364" w:rsidRDefault="00075364" w:rsidP="00075364">
      <w:pPr>
        <w:pStyle w:val="ExampleTitle"/>
      </w:pPr>
      <w:r>
        <w:t xml:space="preserve">Causatives with </w:t>
      </w:r>
      <w:r w:rsidRPr="000320EB">
        <w:t xml:space="preserve">monovalent </w:t>
      </w:r>
      <w:r>
        <w:t>non-</w:t>
      </w:r>
      <w:r w:rsidRPr="000320EB">
        <w:t>agentive bases</w:t>
      </w:r>
    </w:p>
    <w:tbl>
      <w:tblPr>
        <w:tblW w:w="4049" w:type="dxa"/>
        <w:tblCellMar>
          <w:left w:w="42" w:type="dxa"/>
          <w:right w:w="42" w:type="dxa"/>
        </w:tblCellMar>
        <w:tblLook w:val="01E0" w:firstRow="1" w:lastRow="1" w:firstColumn="1" w:lastColumn="1" w:noHBand="0" w:noVBand="0"/>
      </w:tblPr>
      <w:tblGrid>
        <w:gridCol w:w="709"/>
        <w:gridCol w:w="1004"/>
        <w:gridCol w:w="729"/>
        <w:gridCol w:w="856"/>
        <w:gridCol w:w="751"/>
      </w:tblGrid>
      <w:tr w:rsidR="00AC23C4" w:rsidRPr="008C7D8B" w14:paraId="12A3EF0C" w14:textId="77777777" w:rsidTr="00640703">
        <w:tc>
          <w:tcPr>
            <w:tcW w:w="709" w:type="dxa"/>
            <w:shd w:val="clear" w:color="auto" w:fill="auto"/>
          </w:tcPr>
          <w:p w14:paraId="09C79F1F" w14:textId="77777777" w:rsidR="00075364" w:rsidRPr="000320EB" w:rsidRDefault="00075364" w:rsidP="00075364">
            <w:pPr>
              <w:pStyle w:val="O0Nwnext"/>
            </w:pPr>
            <w:bookmarkStart w:id="4544" w:name="_Ref365021737"/>
            <w:r w:rsidRPr="000320EB">
              <w:t>(</w:t>
            </w:r>
            <w:fldSimple w:instr=" SEQ ( \* ARABIC \s 1 ">
              <w:r w:rsidR="00154D81">
                <w:rPr>
                  <w:noProof/>
                </w:rPr>
                <w:t>62</w:t>
              </w:r>
            </w:fldSimple>
            <w:r w:rsidRPr="000320EB">
              <w:t>)</w:t>
            </w:r>
            <w:bookmarkEnd w:id="4544"/>
          </w:p>
        </w:tc>
        <w:tc>
          <w:tcPr>
            <w:tcW w:w="1004" w:type="dxa"/>
            <w:shd w:val="clear" w:color="auto" w:fill="auto"/>
          </w:tcPr>
          <w:p w14:paraId="4A30216F" w14:textId="77777777" w:rsidR="00075364" w:rsidRPr="008831B8" w:rsidRDefault="00075364" w:rsidP="00075364">
            <w:pPr>
              <w:pStyle w:val="Text"/>
            </w:pPr>
            <w:r w:rsidRPr="008831B8">
              <w:t>an</w:t>
            </w:r>
            <w:r w:rsidR="00530EB1">
              <w:t>a</w:t>
            </w:r>
            <w:r>
              <w:t>~</w:t>
            </w:r>
            <w:r w:rsidRPr="008831B8">
              <w:t>ana</w:t>
            </w:r>
          </w:p>
        </w:tc>
        <w:tc>
          <w:tcPr>
            <w:tcW w:w="729" w:type="dxa"/>
            <w:shd w:val="clear" w:color="auto" w:fill="auto"/>
          </w:tcPr>
          <w:p w14:paraId="337F6981" w14:textId="77777777" w:rsidR="00075364" w:rsidRPr="00096174" w:rsidRDefault="00075364" w:rsidP="00075364">
            <w:pPr>
              <w:pStyle w:val="Text"/>
              <w:rPr>
                <w:rStyle w:val="ChBlueBold"/>
              </w:rPr>
            </w:pPr>
            <w:r w:rsidRPr="00096174">
              <w:rPr>
                <w:rStyle w:val="ChBlueBold"/>
              </w:rPr>
              <w:t>bikin</w:t>
            </w:r>
            <w:r w:rsidR="00753525">
              <w:rPr>
                <w:rStyle w:val="ChBlueBold"/>
              </w:rPr>
              <w:t>g</w:t>
            </w:r>
          </w:p>
        </w:tc>
        <w:tc>
          <w:tcPr>
            <w:tcW w:w="856" w:type="dxa"/>
            <w:shd w:val="clear" w:color="auto" w:fill="auto"/>
          </w:tcPr>
          <w:p w14:paraId="39FF4CF6" w14:textId="77777777" w:rsidR="00075364" w:rsidRPr="00096174" w:rsidRDefault="00075364" w:rsidP="00075364">
            <w:pPr>
              <w:pStyle w:val="Text"/>
              <w:rPr>
                <w:rStyle w:val="ChBlueBold"/>
              </w:rPr>
            </w:pPr>
            <w:r w:rsidRPr="00096174">
              <w:rPr>
                <w:rStyle w:val="ChBlueBold"/>
              </w:rPr>
              <w:t>pusing</w:t>
            </w:r>
          </w:p>
        </w:tc>
        <w:tc>
          <w:tcPr>
            <w:tcW w:w="751" w:type="dxa"/>
            <w:shd w:val="clear" w:color="auto" w:fill="auto"/>
          </w:tcPr>
          <w:p w14:paraId="12383DB4" w14:textId="77777777" w:rsidR="00075364" w:rsidRPr="008831B8" w:rsidRDefault="00075364" w:rsidP="00075364">
            <w:pPr>
              <w:pStyle w:val="Text"/>
            </w:pPr>
            <w:r w:rsidRPr="008831B8">
              <w:t>mama</w:t>
            </w:r>
          </w:p>
        </w:tc>
      </w:tr>
      <w:tr w:rsidR="00AC23C4" w:rsidRPr="00AC23C4" w14:paraId="2B297EF9" w14:textId="77777777" w:rsidTr="00640703">
        <w:tc>
          <w:tcPr>
            <w:tcW w:w="709" w:type="dxa"/>
            <w:shd w:val="clear" w:color="auto" w:fill="auto"/>
          </w:tcPr>
          <w:p w14:paraId="36164BDE" w14:textId="77777777" w:rsidR="00075364" w:rsidRPr="008831B8" w:rsidRDefault="00075364" w:rsidP="00075364">
            <w:pPr>
              <w:pStyle w:val="GlossEng"/>
            </w:pPr>
          </w:p>
        </w:tc>
        <w:tc>
          <w:tcPr>
            <w:tcW w:w="1004" w:type="dxa"/>
            <w:shd w:val="clear" w:color="auto" w:fill="auto"/>
          </w:tcPr>
          <w:p w14:paraId="10695972" w14:textId="77777777" w:rsidR="00075364" w:rsidRPr="008831B8" w:rsidRDefault="00075364" w:rsidP="00075364">
            <w:pPr>
              <w:pStyle w:val="GlossEng"/>
            </w:pPr>
            <w:r w:rsidRPr="0099608C">
              <w:rPr>
                <w:rStyle w:val="ChSmallCaps"/>
              </w:rPr>
              <w:t>rdp</w:t>
            </w:r>
            <w:r w:rsidRPr="002D3354">
              <w:t>~</w:t>
            </w:r>
            <w:r w:rsidRPr="008831B8">
              <w:t>child</w:t>
            </w:r>
          </w:p>
        </w:tc>
        <w:tc>
          <w:tcPr>
            <w:tcW w:w="729" w:type="dxa"/>
            <w:shd w:val="clear" w:color="auto" w:fill="auto"/>
          </w:tcPr>
          <w:p w14:paraId="34991D11" w14:textId="77777777" w:rsidR="00075364" w:rsidRPr="008831B8" w:rsidRDefault="00075364" w:rsidP="00075364">
            <w:pPr>
              <w:pStyle w:val="GlossEng"/>
            </w:pPr>
            <w:r w:rsidRPr="008831B8">
              <w:t>make</w:t>
            </w:r>
          </w:p>
        </w:tc>
        <w:tc>
          <w:tcPr>
            <w:tcW w:w="856" w:type="dxa"/>
            <w:shd w:val="clear" w:color="auto" w:fill="auto"/>
          </w:tcPr>
          <w:p w14:paraId="70FCE6EB" w14:textId="2943BF8E" w:rsidR="00075364" w:rsidRPr="008831B8" w:rsidRDefault="00075364" w:rsidP="00640703">
            <w:pPr>
              <w:pStyle w:val="GlossEng"/>
            </w:pPr>
            <w:r>
              <w:t>be.</w:t>
            </w:r>
            <w:r w:rsidR="00B05FBD">
              <w:t>dizzy</w:t>
            </w:r>
          </w:p>
        </w:tc>
        <w:tc>
          <w:tcPr>
            <w:tcW w:w="751" w:type="dxa"/>
            <w:shd w:val="clear" w:color="auto" w:fill="auto"/>
          </w:tcPr>
          <w:p w14:paraId="3133CC18" w14:textId="77777777" w:rsidR="00075364" w:rsidRPr="008831B8" w:rsidRDefault="00075364" w:rsidP="00075364">
            <w:pPr>
              <w:pStyle w:val="GlossEng"/>
            </w:pPr>
            <w:r w:rsidRPr="008831B8">
              <w:t>mother</w:t>
            </w:r>
          </w:p>
        </w:tc>
      </w:tr>
    </w:tbl>
    <w:p w14:paraId="71F8F085" w14:textId="00090B50" w:rsidR="00075364" w:rsidRPr="000957E6" w:rsidRDefault="00B7093A" w:rsidP="00075364">
      <w:pPr>
        <w:pStyle w:val="FreeTranslEng"/>
      </w:pPr>
      <w:r>
        <w:t>‘</w:t>
      </w:r>
      <w:r w:rsidR="00075364">
        <w:t xml:space="preserve">the kids </w:t>
      </w:r>
      <w:r w:rsidR="00075364" w:rsidRPr="00096174">
        <w:rPr>
          <w:rStyle w:val="ChBlueBold"/>
        </w:rPr>
        <w:t>worry</w:t>
      </w:r>
      <w:r w:rsidR="00075364">
        <w:t xml:space="preserve"> (their mother)</w:t>
      </w:r>
      <w:r>
        <w:t>’</w:t>
      </w:r>
      <w:r w:rsidR="00075364">
        <w:t xml:space="preserve"> </w:t>
      </w:r>
      <w:r w:rsidR="00501502">
        <w:t xml:space="preserve">(Lit. </w:t>
      </w:r>
      <w:r>
        <w:t>‘</w:t>
      </w:r>
      <w:r w:rsidR="00501502" w:rsidRPr="002E70AB">
        <w:rPr>
          <w:rStyle w:val="ChBlueBold"/>
        </w:rPr>
        <w:t xml:space="preserve">make to be </w:t>
      </w:r>
      <w:r w:rsidR="00501502">
        <w:rPr>
          <w:rStyle w:val="ChBlueBold"/>
        </w:rPr>
        <w:t>dizzy/confused</w:t>
      </w:r>
      <w:r>
        <w:t>’</w:t>
      </w:r>
      <w:r w:rsidR="008C7E80" w:rsidRPr="00856563">
        <w:t xml:space="preserve">) </w:t>
      </w:r>
      <w:r w:rsidR="008C7E80" w:rsidRPr="00856563">
        <w:rPr>
          <w:rStyle w:val="ExampleSource"/>
        </w:rPr>
        <w:t>[</w:t>
      </w:r>
      <w:r w:rsidR="00075364" w:rsidRPr="00096174">
        <w:rPr>
          <w:rStyle w:val="ExampleSource"/>
        </w:rPr>
        <w:t>081014-007-</w:t>
      </w:r>
      <w:r w:rsidR="00E34A02">
        <w:rPr>
          <w:rStyle w:val="ExampleSource"/>
        </w:rPr>
        <w:t>CvEx</w:t>
      </w:r>
      <w:r w:rsidR="00075364" w:rsidRPr="00096174">
        <w:rPr>
          <w:rStyle w:val="ExampleSource"/>
        </w:rPr>
        <w:t>.0047]</w:t>
      </w:r>
    </w:p>
    <w:tbl>
      <w:tblPr>
        <w:tblW w:w="6776" w:type="dxa"/>
        <w:tblCellMar>
          <w:left w:w="42" w:type="dxa"/>
          <w:right w:w="42" w:type="dxa"/>
        </w:tblCellMar>
        <w:tblLook w:val="01E0" w:firstRow="1" w:lastRow="1" w:firstColumn="1" w:lastColumn="1" w:noHBand="0" w:noVBand="0"/>
      </w:tblPr>
      <w:tblGrid>
        <w:gridCol w:w="709"/>
        <w:gridCol w:w="563"/>
        <w:gridCol w:w="389"/>
        <w:gridCol w:w="594"/>
        <w:gridCol w:w="790"/>
        <w:gridCol w:w="565"/>
        <w:gridCol w:w="440"/>
        <w:gridCol w:w="508"/>
        <w:gridCol w:w="629"/>
        <w:gridCol w:w="1589"/>
      </w:tblGrid>
      <w:tr w:rsidR="00AC23C4" w:rsidRPr="000320EB" w14:paraId="163C28C4" w14:textId="77777777" w:rsidTr="00AC23C4">
        <w:tc>
          <w:tcPr>
            <w:tcW w:w="709" w:type="dxa"/>
            <w:shd w:val="clear" w:color="auto" w:fill="auto"/>
          </w:tcPr>
          <w:p w14:paraId="763004E4" w14:textId="77777777" w:rsidR="00075364" w:rsidRPr="00B07257" w:rsidRDefault="00075364" w:rsidP="00075364">
            <w:pPr>
              <w:pStyle w:val="O0Nwnext"/>
            </w:pPr>
            <w:bookmarkStart w:id="4545" w:name="_Ref371178806"/>
            <w:r w:rsidRPr="00B07257">
              <w:t>(</w:t>
            </w:r>
            <w:fldSimple w:instr=" SEQ ( \* ARABIC \s 1 ">
              <w:r w:rsidR="00154D81">
                <w:rPr>
                  <w:noProof/>
                </w:rPr>
                <w:t>63</w:t>
              </w:r>
            </w:fldSimple>
            <w:r w:rsidRPr="00B07257">
              <w:t>)</w:t>
            </w:r>
            <w:bookmarkEnd w:id="4545"/>
          </w:p>
        </w:tc>
        <w:tc>
          <w:tcPr>
            <w:tcW w:w="563" w:type="dxa"/>
            <w:shd w:val="clear" w:color="auto" w:fill="auto"/>
          </w:tcPr>
          <w:p w14:paraId="2B38924B" w14:textId="77777777" w:rsidR="00075364" w:rsidRPr="00B07257" w:rsidRDefault="00075364" w:rsidP="00075364">
            <w:pPr>
              <w:pStyle w:val="Text"/>
            </w:pPr>
            <w:r w:rsidRPr="00B07257">
              <w:t>perna</w:t>
            </w:r>
          </w:p>
        </w:tc>
        <w:tc>
          <w:tcPr>
            <w:tcW w:w="389" w:type="dxa"/>
            <w:shd w:val="clear" w:color="auto" w:fill="auto"/>
          </w:tcPr>
          <w:p w14:paraId="34511DA4" w14:textId="77777777" w:rsidR="00075364" w:rsidRPr="00B07257" w:rsidRDefault="00075364" w:rsidP="00075364">
            <w:pPr>
              <w:pStyle w:val="Text"/>
            </w:pPr>
            <w:r w:rsidRPr="00B07257">
              <w:t>dia</w:t>
            </w:r>
          </w:p>
        </w:tc>
        <w:tc>
          <w:tcPr>
            <w:tcW w:w="594" w:type="dxa"/>
            <w:shd w:val="clear" w:color="auto" w:fill="auto"/>
          </w:tcPr>
          <w:p w14:paraId="26EAE09D" w14:textId="77777777" w:rsidR="00075364" w:rsidRPr="00B07257" w:rsidRDefault="00075364" w:rsidP="00075364">
            <w:pPr>
              <w:pStyle w:val="Text"/>
            </w:pPr>
            <w:r w:rsidRPr="00B07257">
              <w:t>punya</w:t>
            </w:r>
          </w:p>
        </w:tc>
        <w:tc>
          <w:tcPr>
            <w:tcW w:w="790" w:type="dxa"/>
            <w:shd w:val="clear" w:color="auto" w:fill="auto"/>
          </w:tcPr>
          <w:p w14:paraId="1BB7BE2E" w14:textId="77777777" w:rsidR="00075364" w:rsidRPr="00B07257" w:rsidRDefault="00075364" w:rsidP="00075364">
            <w:pPr>
              <w:pStyle w:val="Text"/>
            </w:pPr>
            <w:r w:rsidRPr="00B07257">
              <w:t>pikiran</w:t>
            </w:r>
            <w:r w:rsidR="00A660E1">
              <w:t>g</w:t>
            </w:r>
          </w:p>
        </w:tc>
        <w:tc>
          <w:tcPr>
            <w:tcW w:w="565" w:type="dxa"/>
            <w:shd w:val="clear" w:color="auto" w:fill="auto"/>
          </w:tcPr>
          <w:p w14:paraId="7307A7B3" w14:textId="77777777" w:rsidR="00075364" w:rsidRPr="00B07257" w:rsidRDefault="00075364" w:rsidP="00075364">
            <w:pPr>
              <w:pStyle w:val="Text"/>
            </w:pPr>
            <w:r w:rsidRPr="00B07257">
              <w:t>untuk</w:t>
            </w:r>
          </w:p>
        </w:tc>
        <w:tc>
          <w:tcPr>
            <w:tcW w:w="440" w:type="dxa"/>
            <w:shd w:val="clear" w:color="auto" w:fill="auto"/>
          </w:tcPr>
          <w:p w14:paraId="07B978B0" w14:textId="77777777" w:rsidR="00075364" w:rsidRPr="00B07257" w:rsidRDefault="00075364" w:rsidP="00075364">
            <w:pPr>
              <w:pStyle w:val="Text"/>
            </w:pPr>
            <w:r w:rsidRPr="00B07257">
              <w:t>de</w:t>
            </w:r>
          </w:p>
        </w:tc>
        <w:tc>
          <w:tcPr>
            <w:tcW w:w="508" w:type="dxa"/>
            <w:shd w:val="clear" w:color="auto" w:fill="auto"/>
          </w:tcPr>
          <w:p w14:paraId="7157B8BF" w14:textId="77777777" w:rsidR="00075364" w:rsidRPr="00B07257" w:rsidRDefault="00075364" w:rsidP="00075364">
            <w:pPr>
              <w:pStyle w:val="Text"/>
            </w:pPr>
            <w:r w:rsidRPr="00B07257">
              <w:t>mo</w:t>
            </w:r>
          </w:p>
        </w:tc>
        <w:tc>
          <w:tcPr>
            <w:tcW w:w="629" w:type="dxa"/>
            <w:shd w:val="clear" w:color="auto" w:fill="auto"/>
          </w:tcPr>
          <w:p w14:paraId="4D577C29" w14:textId="77777777" w:rsidR="00075364" w:rsidRPr="00B07257" w:rsidRDefault="00075364" w:rsidP="00075364">
            <w:pPr>
              <w:pStyle w:val="Text"/>
              <w:rPr>
                <w:rStyle w:val="ChBlueBold"/>
              </w:rPr>
            </w:pPr>
            <w:r w:rsidRPr="00B07257">
              <w:rPr>
                <w:rStyle w:val="ChBlueBold"/>
              </w:rPr>
              <w:t>bikin</w:t>
            </w:r>
            <w:r w:rsidR="00BE272A">
              <w:rPr>
                <w:rStyle w:val="ChBlueBold"/>
              </w:rPr>
              <w:t>g</w:t>
            </w:r>
          </w:p>
        </w:tc>
        <w:tc>
          <w:tcPr>
            <w:tcW w:w="1589" w:type="dxa"/>
            <w:shd w:val="clear" w:color="auto" w:fill="auto"/>
          </w:tcPr>
          <w:p w14:paraId="304305A4" w14:textId="77777777" w:rsidR="00075364" w:rsidRPr="000320EB" w:rsidRDefault="00075364" w:rsidP="00075364">
            <w:pPr>
              <w:pStyle w:val="Text"/>
              <w:rPr>
                <w:rStyle w:val="ChBlueBold"/>
              </w:rPr>
            </w:pPr>
            <w:r w:rsidRPr="00B07257">
              <w:rPr>
                <w:rStyle w:val="ChBlueBold"/>
              </w:rPr>
              <w:t>gugur</w:t>
            </w:r>
          </w:p>
        </w:tc>
      </w:tr>
      <w:tr w:rsidR="00AC23C4" w:rsidRPr="00AC23C4" w14:paraId="684579DD" w14:textId="77777777" w:rsidTr="00AC23C4">
        <w:tc>
          <w:tcPr>
            <w:tcW w:w="709" w:type="dxa"/>
            <w:shd w:val="clear" w:color="auto" w:fill="auto"/>
          </w:tcPr>
          <w:p w14:paraId="1CF4A5EC" w14:textId="77777777" w:rsidR="00075364" w:rsidRPr="000320EB" w:rsidRDefault="00075364" w:rsidP="00075364">
            <w:pPr>
              <w:pStyle w:val="GlossEng"/>
            </w:pPr>
          </w:p>
        </w:tc>
        <w:tc>
          <w:tcPr>
            <w:tcW w:w="563" w:type="dxa"/>
            <w:shd w:val="clear" w:color="auto" w:fill="auto"/>
          </w:tcPr>
          <w:p w14:paraId="708E037B" w14:textId="77777777" w:rsidR="00075364" w:rsidRPr="000320EB" w:rsidRDefault="00075364" w:rsidP="00075364">
            <w:pPr>
              <w:pStyle w:val="GlossEng"/>
            </w:pPr>
            <w:r w:rsidRPr="000320EB">
              <w:t>ever</w:t>
            </w:r>
          </w:p>
        </w:tc>
        <w:tc>
          <w:tcPr>
            <w:tcW w:w="389" w:type="dxa"/>
            <w:shd w:val="clear" w:color="auto" w:fill="auto"/>
          </w:tcPr>
          <w:p w14:paraId="13288118" w14:textId="77777777" w:rsidR="00075364" w:rsidRPr="0099608C" w:rsidRDefault="00075364" w:rsidP="00075364">
            <w:pPr>
              <w:pStyle w:val="GlossEng"/>
              <w:rPr>
                <w:rStyle w:val="ChSmallCaps"/>
              </w:rPr>
            </w:pPr>
            <w:r w:rsidRPr="0099608C">
              <w:rPr>
                <w:rStyle w:val="ChSmallCaps"/>
              </w:rPr>
              <w:t>3sg</w:t>
            </w:r>
          </w:p>
        </w:tc>
        <w:tc>
          <w:tcPr>
            <w:tcW w:w="594" w:type="dxa"/>
            <w:shd w:val="clear" w:color="auto" w:fill="auto"/>
          </w:tcPr>
          <w:p w14:paraId="13ED2F7E" w14:textId="77777777" w:rsidR="00075364" w:rsidRPr="000320EB" w:rsidRDefault="00075364" w:rsidP="00075364">
            <w:pPr>
              <w:pStyle w:val="GlossEng"/>
            </w:pPr>
            <w:r w:rsidRPr="000320EB">
              <w:t>have</w:t>
            </w:r>
          </w:p>
        </w:tc>
        <w:tc>
          <w:tcPr>
            <w:tcW w:w="790" w:type="dxa"/>
            <w:shd w:val="clear" w:color="auto" w:fill="auto"/>
          </w:tcPr>
          <w:p w14:paraId="0D43A9FA" w14:textId="77777777" w:rsidR="00075364" w:rsidRPr="000320EB" w:rsidRDefault="00075364" w:rsidP="00075364">
            <w:pPr>
              <w:pStyle w:val="GlossEng"/>
            </w:pPr>
            <w:r w:rsidRPr="000320EB">
              <w:t>thought</w:t>
            </w:r>
          </w:p>
        </w:tc>
        <w:tc>
          <w:tcPr>
            <w:tcW w:w="565" w:type="dxa"/>
            <w:shd w:val="clear" w:color="auto" w:fill="auto"/>
          </w:tcPr>
          <w:p w14:paraId="77DC8DF2" w14:textId="77777777" w:rsidR="00075364" w:rsidRPr="000320EB" w:rsidRDefault="00075364" w:rsidP="00075364">
            <w:pPr>
              <w:pStyle w:val="GlossEng"/>
            </w:pPr>
            <w:r w:rsidRPr="000320EB">
              <w:t>for</w:t>
            </w:r>
          </w:p>
        </w:tc>
        <w:tc>
          <w:tcPr>
            <w:tcW w:w="440" w:type="dxa"/>
            <w:shd w:val="clear" w:color="auto" w:fill="auto"/>
          </w:tcPr>
          <w:p w14:paraId="633E6A9B" w14:textId="77777777" w:rsidR="00075364" w:rsidRPr="0099608C" w:rsidRDefault="00075364" w:rsidP="00075364">
            <w:pPr>
              <w:pStyle w:val="GlossEng"/>
              <w:rPr>
                <w:rStyle w:val="ChSmallCaps"/>
              </w:rPr>
            </w:pPr>
            <w:r w:rsidRPr="0099608C">
              <w:rPr>
                <w:rStyle w:val="ChSmallCaps"/>
              </w:rPr>
              <w:t>3sg</w:t>
            </w:r>
          </w:p>
        </w:tc>
        <w:tc>
          <w:tcPr>
            <w:tcW w:w="508" w:type="dxa"/>
            <w:shd w:val="clear" w:color="auto" w:fill="auto"/>
          </w:tcPr>
          <w:p w14:paraId="6C8CB983" w14:textId="77777777" w:rsidR="00075364" w:rsidRPr="000320EB" w:rsidRDefault="00075364" w:rsidP="00075364">
            <w:pPr>
              <w:pStyle w:val="GlossEng"/>
            </w:pPr>
            <w:r w:rsidRPr="000320EB">
              <w:t>want</w:t>
            </w:r>
          </w:p>
        </w:tc>
        <w:tc>
          <w:tcPr>
            <w:tcW w:w="629" w:type="dxa"/>
            <w:shd w:val="clear" w:color="auto" w:fill="auto"/>
          </w:tcPr>
          <w:p w14:paraId="6DB5C46F" w14:textId="77777777" w:rsidR="00075364" w:rsidRPr="000320EB" w:rsidRDefault="00075364" w:rsidP="00075364">
            <w:pPr>
              <w:pStyle w:val="GlossEng"/>
            </w:pPr>
            <w:r>
              <w:t>make</w:t>
            </w:r>
          </w:p>
        </w:tc>
        <w:tc>
          <w:tcPr>
            <w:tcW w:w="1589" w:type="dxa"/>
            <w:shd w:val="clear" w:color="auto" w:fill="auto"/>
          </w:tcPr>
          <w:p w14:paraId="713DBB40" w14:textId="77777777" w:rsidR="00075364" w:rsidRPr="000320EB" w:rsidRDefault="00075364" w:rsidP="00075364">
            <w:pPr>
              <w:pStyle w:val="GlossEng"/>
            </w:pPr>
            <w:r w:rsidRPr="000320EB">
              <w:t>fall(.prematurely)</w:t>
            </w:r>
          </w:p>
        </w:tc>
      </w:tr>
    </w:tbl>
    <w:p w14:paraId="4C60F79D" w14:textId="3ED84B4E" w:rsidR="00075364" w:rsidRPr="000957E6" w:rsidRDefault="00B7093A" w:rsidP="00075364">
      <w:pPr>
        <w:pStyle w:val="FreeTranslEng"/>
      </w:pPr>
      <w:r>
        <w:t>‘</w:t>
      </w:r>
      <w:r w:rsidR="00075364" w:rsidRPr="000320EB">
        <w:t xml:space="preserve">once she had the thought that she wanted to </w:t>
      </w:r>
      <w:r w:rsidR="00075364" w:rsidRPr="000320EB">
        <w:rPr>
          <w:rStyle w:val="ChBlueBold"/>
        </w:rPr>
        <w:t>abort</w:t>
      </w:r>
      <w:r w:rsidR="00075364" w:rsidRPr="000320EB">
        <w:t xml:space="preserve"> (the child)</w:t>
      </w:r>
      <w:r>
        <w:t>’</w:t>
      </w:r>
      <w:r w:rsidR="00075364" w:rsidRPr="000320EB">
        <w:t xml:space="preserve"> </w:t>
      </w:r>
      <w:r w:rsidR="00075364" w:rsidRPr="000320EB">
        <w:rPr>
          <w:rStyle w:val="ExampleSource"/>
        </w:rPr>
        <w:t>[</w:t>
      </w:r>
      <w:r w:rsidR="00075364">
        <w:rPr>
          <w:rStyle w:val="ExampleSource"/>
        </w:rPr>
        <w:t xml:space="preserve">Elicited </w:t>
      </w:r>
      <w:r w:rsidR="00075364" w:rsidRPr="00444D9A">
        <w:rPr>
          <w:rStyle w:val="ExampleSource"/>
        </w:rPr>
        <w:t>BR131103.002</w:t>
      </w:r>
      <w:r w:rsidR="00075364" w:rsidRPr="000320EB">
        <w:rPr>
          <w:rStyle w:val="ExampleSource"/>
        </w:rPr>
        <w:t>]</w:t>
      </w:r>
    </w:p>
    <w:tbl>
      <w:tblPr>
        <w:tblW w:w="4985" w:type="dxa"/>
        <w:tblCellMar>
          <w:left w:w="42" w:type="dxa"/>
          <w:right w:w="42" w:type="dxa"/>
        </w:tblCellMar>
        <w:tblLook w:val="01E0" w:firstRow="1" w:lastRow="1" w:firstColumn="1" w:lastColumn="1" w:noHBand="0" w:noVBand="0"/>
      </w:tblPr>
      <w:tblGrid>
        <w:gridCol w:w="709"/>
        <w:gridCol w:w="762"/>
        <w:gridCol w:w="540"/>
        <w:gridCol w:w="360"/>
        <w:gridCol w:w="823"/>
        <w:gridCol w:w="729"/>
        <w:gridCol w:w="1062"/>
      </w:tblGrid>
      <w:tr w:rsidR="00AC23C4" w:rsidRPr="000320EB" w14:paraId="6200913E" w14:textId="77777777" w:rsidTr="00AC23C4">
        <w:tc>
          <w:tcPr>
            <w:tcW w:w="709" w:type="dxa"/>
            <w:shd w:val="clear" w:color="auto" w:fill="auto"/>
          </w:tcPr>
          <w:p w14:paraId="3F082431" w14:textId="77777777" w:rsidR="00075364" w:rsidRPr="000320EB" w:rsidRDefault="00075364" w:rsidP="00075364">
            <w:pPr>
              <w:pStyle w:val="O0Nwnext"/>
            </w:pPr>
            <w:bookmarkStart w:id="4546" w:name="_Ref371407708"/>
            <w:r w:rsidRPr="000320EB">
              <w:t>(</w:t>
            </w:r>
            <w:fldSimple w:instr=" SEQ ( \* ARABIC \s 1 ">
              <w:r w:rsidR="00154D81">
                <w:rPr>
                  <w:noProof/>
                </w:rPr>
                <w:t>64</w:t>
              </w:r>
            </w:fldSimple>
            <w:r w:rsidRPr="000320EB">
              <w:t>)</w:t>
            </w:r>
            <w:bookmarkEnd w:id="4546"/>
          </w:p>
        </w:tc>
        <w:tc>
          <w:tcPr>
            <w:tcW w:w="762" w:type="dxa"/>
            <w:shd w:val="clear" w:color="auto" w:fill="auto"/>
          </w:tcPr>
          <w:p w14:paraId="366143B1" w14:textId="77777777" w:rsidR="00075364" w:rsidRPr="000320EB" w:rsidRDefault="00075364" w:rsidP="00075364">
            <w:pPr>
              <w:pStyle w:val="Text"/>
            </w:pPr>
            <w:r w:rsidRPr="000320EB">
              <w:t>banyak</w:t>
            </w:r>
          </w:p>
        </w:tc>
        <w:tc>
          <w:tcPr>
            <w:tcW w:w="540" w:type="dxa"/>
            <w:shd w:val="clear" w:color="auto" w:fill="auto"/>
          </w:tcPr>
          <w:p w14:paraId="4C6EB99D" w14:textId="77777777" w:rsidR="00075364" w:rsidRPr="000320EB" w:rsidRDefault="00075364" w:rsidP="00075364">
            <w:pPr>
              <w:pStyle w:val="Text"/>
            </w:pPr>
            <w:r w:rsidRPr="000320EB">
              <w:t>mati</w:t>
            </w:r>
          </w:p>
        </w:tc>
        <w:tc>
          <w:tcPr>
            <w:tcW w:w="360" w:type="dxa"/>
            <w:shd w:val="clear" w:color="auto" w:fill="auto"/>
          </w:tcPr>
          <w:p w14:paraId="4ED38D7B" w14:textId="77777777" w:rsidR="00075364" w:rsidRPr="000320EB" w:rsidRDefault="00075364" w:rsidP="00075364">
            <w:pPr>
              <w:pStyle w:val="Text"/>
            </w:pPr>
            <w:r w:rsidRPr="000320EB">
              <w:t>di</w:t>
            </w:r>
          </w:p>
        </w:tc>
        <w:tc>
          <w:tcPr>
            <w:tcW w:w="823" w:type="dxa"/>
            <w:shd w:val="clear" w:color="auto" w:fill="auto"/>
          </w:tcPr>
          <w:p w14:paraId="24E79289" w14:textId="77777777" w:rsidR="00075364" w:rsidRPr="000320EB" w:rsidRDefault="00075364" w:rsidP="00075364">
            <w:pPr>
              <w:pStyle w:val="Text"/>
            </w:pPr>
            <w:r w:rsidRPr="000320EB">
              <w:t>lautan</w:t>
            </w:r>
            <w:r w:rsidR="00BA5C1C">
              <w:t>g</w:t>
            </w:r>
            <w:r>
              <w:t>,</w:t>
            </w:r>
          </w:p>
        </w:tc>
        <w:tc>
          <w:tcPr>
            <w:tcW w:w="729" w:type="dxa"/>
            <w:shd w:val="clear" w:color="auto" w:fill="auto"/>
          </w:tcPr>
          <w:p w14:paraId="62ED45FE" w14:textId="77777777" w:rsidR="00075364" w:rsidRPr="000320EB" w:rsidRDefault="00075364" w:rsidP="00075364">
            <w:pPr>
              <w:pStyle w:val="Text"/>
              <w:rPr>
                <w:rStyle w:val="ChBlueBold"/>
              </w:rPr>
            </w:pPr>
            <w:r>
              <w:rPr>
                <w:rStyle w:val="ChBlueBold"/>
              </w:rPr>
              <w:t>bikin</w:t>
            </w:r>
            <w:r w:rsidR="00BE272A">
              <w:rPr>
                <w:rStyle w:val="ChBlueBold"/>
              </w:rPr>
              <w:t>g</w:t>
            </w:r>
          </w:p>
        </w:tc>
        <w:tc>
          <w:tcPr>
            <w:tcW w:w="1062" w:type="dxa"/>
            <w:shd w:val="clear" w:color="auto" w:fill="auto"/>
          </w:tcPr>
          <w:p w14:paraId="43A31244" w14:textId="77777777" w:rsidR="00075364" w:rsidRPr="000320EB" w:rsidRDefault="00075364" w:rsidP="00075364">
            <w:pPr>
              <w:pStyle w:val="Text"/>
              <w:rPr>
                <w:rStyle w:val="ChBlueBold"/>
              </w:rPr>
            </w:pPr>
            <w:r w:rsidRPr="000320EB">
              <w:rPr>
                <w:rStyle w:val="ChBlueBold"/>
              </w:rPr>
              <w:t>tenggelam</w:t>
            </w:r>
          </w:p>
        </w:tc>
      </w:tr>
      <w:tr w:rsidR="00AC23C4" w:rsidRPr="00AC23C4" w14:paraId="5718F8BD" w14:textId="77777777" w:rsidTr="00AC23C4">
        <w:tc>
          <w:tcPr>
            <w:tcW w:w="709" w:type="dxa"/>
            <w:shd w:val="clear" w:color="auto" w:fill="auto"/>
          </w:tcPr>
          <w:p w14:paraId="4AD0EFDC" w14:textId="77777777" w:rsidR="00075364" w:rsidRPr="000320EB" w:rsidRDefault="00075364" w:rsidP="00075364">
            <w:pPr>
              <w:pStyle w:val="GlossEng"/>
            </w:pPr>
          </w:p>
        </w:tc>
        <w:tc>
          <w:tcPr>
            <w:tcW w:w="762" w:type="dxa"/>
            <w:shd w:val="clear" w:color="auto" w:fill="auto"/>
          </w:tcPr>
          <w:p w14:paraId="4C8E99D2" w14:textId="77777777" w:rsidR="00075364" w:rsidRPr="000320EB" w:rsidRDefault="00075364" w:rsidP="00075364">
            <w:pPr>
              <w:pStyle w:val="GlossEng"/>
            </w:pPr>
            <w:r w:rsidRPr="000320EB">
              <w:t>many</w:t>
            </w:r>
          </w:p>
        </w:tc>
        <w:tc>
          <w:tcPr>
            <w:tcW w:w="540" w:type="dxa"/>
            <w:shd w:val="clear" w:color="auto" w:fill="auto"/>
          </w:tcPr>
          <w:p w14:paraId="15AFF165" w14:textId="77777777" w:rsidR="00075364" w:rsidRPr="000320EB" w:rsidRDefault="00075364" w:rsidP="00075364">
            <w:pPr>
              <w:pStyle w:val="GlossEng"/>
            </w:pPr>
            <w:r w:rsidRPr="000320EB">
              <w:t>die</w:t>
            </w:r>
          </w:p>
        </w:tc>
        <w:tc>
          <w:tcPr>
            <w:tcW w:w="360" w:type="dxa"/>
            <w:shd w:val="clear" w:color="auto" w:fill="auto"/>
          </w:tcPr>
          <w:p w14:paraId="19CC7CF2" w14:textId="77777777" w:rsidR="00075364" w:rsidRPr="000320EB" w:rsidRDefault="00075364" w:rsidP="00075364">
            <w:pPr>
              <w:pStyle w:val="GlossEng"/>
            </w:pPr>
            <w:r w:rsidRPr="000320EB">
              <w:t>at</w:t>
            </w:r>
          </w:p>
        </w:tc>
        <w:tc>
          <w:tcPr>
            <w:tcW w:w="823" w:type="dxa"/>
            <w:shd w:val="clear" w:color="auto" w:fill="auto"/>
          </w:tcPr>
          <w:p w14:paraId="54E20DCE" w14:textId="77777777" w:rsidR="00075364" w:rsidRPr="000320EB" w:rsidRDefault="00075364" w:rsidP="00075364">
            <w:pPr>
              <w:pStyle w:val="GlossEng"/>
            </w:pPr>
            <w:r w:rsidRPr="000320EB">
              <w:t>ocean</w:t>
            </w:r>
          </w:p>
        </w:tc>
        <w:tc>
          <w:tcPr>
            <w:tcW w:w="729" w:type="dxa"/>
            <w:shd w:val="clear" w:color="auto" w:fill="auto"/>
          </w:tcPr>
          <w:p w14:paraId="7F387305" w14:textId="77777777" w:rsidR="00075364" w:rsidRPr="000320EB" w:rsidRDefault="00075364" w:rsidP="00075364">
            <w:pPr>
              <w:pStyle w:val="GlossEng"/>
            </w:pPr>
            <w:r>
              <w:t>make</w:t>
            </w:r>
          </w:p>
        </w:tc>
        <w:tc>
          <w:tcPr>
            <w:tcW w:w="1062" w:type="dxa"/>
            <w:shd w:val="clear" w:color="auto" w:fill="auto"/>
          </w:tcPr>
          <w:p w14:paraId="33A18931" w14:textId="77777777" w:rsidR="00075364" w:rsidRPr="000320EB" w:rsidRDefault="00075364" w:rsidP="00075364">
            <w:pPr>
              <w:pStyle w:val="GlossEng"/>
            </w:pPr>
            <w:r w:rsidRPr="000320EB">
              <w:t>sink</w:t>
            </w:r>
          </w:p>
        </w:tc>
      </w:tr>
    </w:tbl>
    <w:p w14:paraId="740B3FA0" w14:textId="6788F38B" w:rsidR="00075364" w:rsidRPr="000957E6" w:rsidRDefault="00075364" w:rsidP="00075364">
      <w:pPr>
        <w:pStyle w:val="FreeTranslEng"/>
      </w:pPr>
      <w:r w:rsidRPr="000320EB">
        <w:t>[</w:t>
      </w:r>
      <w:r w:rsidR="006C64CD">
        <w:t>About people in a container who died in the ocean</w:t>
      </w:r>
      <w:r w:rsidRPr="000320EB">
        <w:t xml:space="preserve">:] </w:t>
      </w:r>
      <w:r w:rsidR="00B7093A">
        <w:t>‘</w:t>
      </w:r>
      <w:r w:rsidRPr="000320EB">
        <w:t xml:space="preserve">many died </w:t>
      </w:r>
      <w:r w:rsidR="006C64CD">
        <w:t xml:space="preserve">in the (open) </w:t>
      </w:r>
      <w:r>
        <w:t>ocean</w:t>
      </w:r>
      <w:r w:rsidRPr="000320EB">
        <w:t>, (</w:t>
      </w:r>
      <w:r>
        <w:t xml:space="preserve">the </w:t>
      </w:r>
      <w:r w:rsidRPr="00445B9D">
        <w:t>murderers</w:t>
      </w:r>
      <w:r w:rsidRPr="000320EB">
        <w:t xml:space="preserve">) </w:t>
      </w:r>
      <w:r>
        <w:rPr>
          <w:rStyle w:val="ChBlueBold"/>
        </w:rPr>
        <w:t>sank</w:t>
      </w:r>
      <w:r w:rsidRPr="000320EB">
        <w:t xml:space="preserve"> (the containers)</w:t>
      </w:r>
      <w:r w:rsidR="00B7093A">
        <w:t>’</w:t>
      </w:r>
      <w:r w:rsidRPr="000320EB">
        <w:t xml:space="preserve"> </w:t>
      </w:r>
      <w:r w:rsidRPr="000320EB">
        <w:rPr>
          <w:rStyle w:val="ExampleSource"/>
        </w:rPr>
        <w:t>[</w:t>
      </w:r>
      <w:r>
        <w:rPr>
          <w:rStyle w:val="ExampleSource"/>
        </w:rPr>
        <w:t xml:space="preserve">Elicited </w:t>
      </w:r>
      <w:r w:rsidRPr="00444D9A">
        <w:rPr>
          <w:rStyle w:val="ExampleSource"/>
        </w:rPr>
        <w:t>BR131103.003</w:t>
      </w:r>
      <w:r w:rsidRPr="000320EB">
        <w:rPr>
          <w:rStyle w:val="ExampleSource"/>
        </w:rPr>
        <w:t>]</w:t>
      </w:r>
    </w:p>
    <w:tbl>
      <w:tblPr>
        <w:tblW w:w="6755" w:type="dxa"/>
        <w:tblCellMar>
          <w:left w:w="42" w:type="dxa"/>
          <w:right w:w="42" w:type="dxa"/>
        </w:tblCellMar>
        <w:tblLook w:val="01E0" w:firstRow="1" w:lastRow="1" w:firstColumn="1" w:lastColumn="1" w:noHBand="0" w:noVBand="0"/>
      </w:tblPr>
      <w:tblGrid>
        <w:gridCol w:w="689"/>
        <w:gridCol w:w="284"/>
        <w:gridCol w:w="449"/>
        <w:gridCol w:w="577"/>
        <w:gridCol w:w="629"/>
        <w:gridCol w:w="1245"/>
        <w:gridCol w:w="482"/>
        <w:gridCol w:w="611"/>
        <w:gridCol w:w="629"/>
        <w:gridCol w:w="678"/>
        <w:gridCol w:w="482"/>
      </w:tblGrid>
      <w:tr w:rsidR="00AC23C4" w:rsidRPr="000320EB" w14:paraId="3B7B04F5" w14:textId="77777777" w:rsidTr="00AC23C4">
        <w:tc>
          <w:tcPr>
            <w:tcW w:w="709" w:type="dxa"/>
            <w:shd w:val="clear" w:color="auto" w:fill="auto"/>
          </w:tcPr>
          <w:p w14:paraId="6E94DC93" w14:textId="77777777" w:rsidR="00075364" w:rsidRPr="000320EB" w:rsidRDefault="00075364" w:rsidP="00075364">
            <w:pPr>
              <w:pStyle w:val="O0Nwnext"/>
            </w:pPr>
            <w:bookmarkStart w:id="4547" w:name="_Ref371407218"/>
            <w:r w:rsidRPr="000320EB">
              <w:t>(</w:t>
            </w:r>
            <w:fldSimple w:instr=" SEQ ( \* ARABIC \s 1 ">
              <w:r w:rsidR="00154D81">
                <w:rPr>
                  <w:noProof/>
                </w:rPr>
                <w:t>65</w:t>
              </w:r>
            </w:fldSimple>
            <w:r w:rsidRPr="000320EB">
              <w:t>)</w:t>
            </w:r>
            <w:bookmarkEnd w:id="4547"/>
          </w:p>
        </w:tc>
        <w:tc>
          <w:tcPr>
            <w:tcW w:w="284" w:type="dxa"/>
            <w:shd w:val="clear" w:color="auto" w:fill="auto"/>
          </w:tcPr>
          <w:p w14:paraId="5FDEF28E" w14:textId="77777777" w:rsidR="00075364" w:rsidRPr="000320EB" w:rsidRDefault="00075364" w:rsidP="00075364">
            <w:pPr>
              <w:pStyle w:val="Text"/>
            </w:pPr>
            <w:r w:rsidRPr="000320EB">
              <w:t>…</w:t>
            </w:r>
          </w:p>
        </w:tc>
        <w:tc>
          <w:tcPr>
            <w:tcW w:w="454" w:type="dxa"/>
            <w:shd w:val="clear" w:color="auto" w:fill="auto"/>
          </w:tcPr>
          <w:p w14:paraId="070C14DF" w14:textId="77777777" w:rsidR="00075364" w:rsidRPr="000320EB" w:rsidRDefault="00075364" w:rsidP="00075364">
            <w:pPr>
              <w:pStyle w:val="Text"/>
            </w:pPr>
            <w:r w:rsidRPr="000320EB">
              <w:t>tapi</w:t>
            </w:r>
          </w:p>
        </w:tc>
        <w:tc>
          <w:tcPr>
            <w:tcW w:w="584" w:type="dxa"/>
            <w:shd w:val="clear" w:color="auto" w:fill="auto"/>
          </w:tcPr>
          <w:p w14:paraId="758955F9" w14:textId="77777777" w:rsidR="00075364" w:rsidRPr="000320EB" w:rsidRDefault="00075364" w:rsidP="00075364">
            <w:pPr>
              <w:pStyle w:val="Text"/>
            </w:pPr>
            <w:r w:rsidRPr="000320EB">
              <w:t>dong</w:t>
            </w:r>
          </w:p>
        </w:tc>
        <w:tc>
          <w:tcPr>
            <w:tcW w:w="567" w:type="dxa"/>
            <w:shd w:val="clear" w:color="auto" w:fill="auto"/>
          </w:tcPr>
          <w:p w14:paraId="30B41CAE" w14:textId="77777777" w:rsidR="00075364" w:rsidRPr="00212DAB" w:rsidRDefault="00075364" w:rsidP="00075364">
            <w:pPr>
              <w:pStyle w:val="Text"/>
              <w:rPr>
                <w:rStyle w:val="ChBlueBold"/>
              </w:rPr>
            </w:pPr>
            <w:r w:rsidRPr="00212DAB">
              <w:rPr>
                <w:rStyle w:val="ChBlueBold"/>
              </w:rPr>
              <w:t>bikin</w:t>
            </w:r>
            <w:r w:rsidR="00BE272A">
              <w:rPr>
                <w:rStyle w:val="ChBlueBold"/>
              </w:rPr>
              <w:t>g</w:t>
            </w:r>
          </w:p>
        </w:tc>
        <w:tc>
          <w:tcPr>
            <w:tcW w:w="1247" w:type="dxa"/>
            <w:shd w:val="clear" w:color="auto" w:fill="auto"/>
          </w:tcPr>
          <w:p w14:paraId="08BD165B" w14:textId="77777777" w:rsidR="00075364" w:rsidRPr="000320EB" w:rsidRDefault="00075364" w:rsidP="00075364">
            <w:pPr>
              <w:pStyle w:val="Text"/>
            </w:pPr>
            <w:r w:rsidRPr="000320EB">
              <w:t>bangkit</w:t>
            </w:r>
          </w:p>
        </w:tc>
        <w:tc>
          <w:tcPr>
            <w:tcW w:w="489" w:type="dxa"/>
            <w:shd w:val="clear" w:color="auto" w:fill="auto"/>
          </w:tcPr>
          <w:p w14:paraId="590F5E0D" w14:textId="77777777" w:rsidR="00075364" w:rsidRPr="000320EB" w:rsidRDefault="00075364" w:rsidP="00075364">
            <w:pPr>
              <w:pStyle w:val="Text"/>
            </w:pPr>
            <w:r w:rsidRPr="000320EB">
              <w:t>dia</w:t>
            </w:r>
          </w:p>
        </w:tc>
        <w:tc>
          <w:tcPr>
            <w:tcW w:w="618" w:type="dxa"/>
            <w:shd w:val="clear" w:color="auto" w:fill="auto"/>
          </w:tcPr>
          <w:p w14:paraId="3D97ED04" w14:textId="77777777" w:rsidR="00075364" w:rsidRPr="000320EB" w:rsidRDefault="00075364" w:rsidP="00075364">
            <w:pPr>
              <w:pStyle w:val="Text"/>
            </w:pPr>
            <w:r w:rsidRPr="000320EB">
              <w:t>lagi,</w:t>
            </w:r>
          </w:p>
        </w:tc>
        <w:tc>
          <w:tcPr>
            <w:tcW w:w="629" w:type="dxa"/>
            <w:shd w:val="clear" w:color="auto" w:fill="auto"/>
          </w:tcPr>
          <w:p w14:paraId="086C998F" w14:textId="77777777" w:rsidR="00075364" w:rsidRPr="000320EB" w:rsidRDefault="00075364" w:rsidP="00075364">
            <w:pPr>
              <w:pStyle w:val="Text"/>
              <w:rPr>
                <w:rStyle w:val="ChBlueBold"/>
              </w:rPr>
            </w:pPr>
            <w:r>
              <w:rPr>
                <w:rStyle w:val="ChBlueBold"/>
              </w:rPr>
              <w:t>bikin</w:t>
            </w:r>
            <w:r w:rsidR="00BE272A">
              <w:rPr>
                <w:rStyle w:val="ChBlueBold"/>
              </w:rPr>
              <w:t>g</w:t>
            </w:r>
          </w:p>
        </w:tc>
        <w:tc>
          <w:tcPr>
            <w:tcW w:w="685" w:type="dxa"/>
            <w:shd w:val="clear" w:color="auto" w:fill="auto"/>
          </w:tcPr>
          <w:p w14:paraId="494BB407" w14:textId="77777777" w:rsidR="00075364" w:rsidRPr="000320EB" w:rsidRDefault="00075364" w:rsidP="00075364">
            <w:pPr>
              <w:pStyle w:val="Text"/>
              <w:rPr>
                <w:rStyle w:val="ChBlueBold"/>
              </w:rPr>
            </w:pPr>
            <w:r w:rsidRPr="000320EB">
              <w:rPr>
                <w:rStyle w:val="ChBlueBold"/>
              </w:rPr>
              <w:t>hidup</w:t>
            </w:r>
          </w:p>
        </w:tc>
        <w:tc>
          <w:tcPr>
            <w:tcW w:w="489" w:type="dxa"/>
            <w:shd w:val="clear" w:color="auto" w:fill="auto"/>
          </w:tcPr>
          <w:p w14:paraId="78464968" w14:textId="77777777" w:rsidR="00075364" w:rsidRPr="000320EB" w:rsidRDefault="00075364" w:rsidP="00075364">
            <w:pPr>
              <w:pStyle w:val="Text"/>
            </w:pPr>
            <w:r w:rsidRPr="000320EB">
              <w:t>dia</w:t>
            </w:r>
          </w:p>
        </w:tc>
      </w:tr>
      <w:tr w:rsidR="00AC23C4" w:rsidRPr="00AC23C4" w14:paraId="70DE3AD6" w14:textId="77777777" w:rsidTr="00AC23C4">
        <w:tc>
          <w:tcPr>
            <w:tcW w:w="709" w:type="dxa"/>
            <w:shd w:val="clear" w:color="auto" w:fill="auto"/>
          </w:tcPr>
          <w:p w14:paraId="7979ED50" w14:textId="77777777" w:rsidR="00075364" w:rsidRPr="000320EB" w:rsidRDefault="00075364" w:rsidP="00075364">
            <w:pPr>
              <w:pStyle w:val="GlossEng"/>
            </w:pPr>
          </w:p>
        </w:tc>
        <w:tc>
          <w:tcPr>
            <w:tcW w:w="284" w:type="dxa"/>
            <w:shd w:val="clear" w:color="auto" w:fill="auto"/>
          </w:tcPr>
          <w:p w14:paraId="55920CBF" w14:textId="77777777" w:rsidR="00075364" w:rsidRPr="000320EB" w:rsidRDefault="00075364" w:rsidP="00075364">
            <w:pPr>
              <w:pStyle w:val="GlossEng"/>
              <w:rPr>
                <w:rStyle w:val="ChSmallCaps"/>
              </w:rPr>
            </w:pPr>
          </w:p>
        </w:tc>
        <w:tc>
          <w:tcPr>
            <w:tcW w:w="454" w:type="dxa"/>
            <w:shd w:val="clear" w:color="auto" w:fill="auto"/>
          </w:tcPr>
          <w:p w14:paraId="5EFFF0CC" w14:textId="77777777" w:rsidR="00075364" w:rsidRPr="000320EB" w:rsidRDefault="00075364" w:rsidP="00075364">
            <w:pPr>
              <w:pStyle w:val="GlossEng"/>
            </w:pPr>
            <w:r w:rsidRPr="000320EB">
              <w:t>but</w:t>
            </w:r>
          </w:p>
        </w:tc>
        <w:tc>
          <w:tcPr>
            <w:tcW w:w="584" w:type="dxa"/>
            <w:shd w:val="clear" w:color="auto" w:fill="auto"/>
          </w:tcPr>
          <w:p w14:paraId="1BC5B427" w14:textId="77777777" w:rsidR="00075364" w:rsidRPr="0099608C" w:rsidRDefault="00075364" w:rsidP="00075364">
            <w:pPr>
              <w:pStyle w:val="GlossEng"/>
              <w:rPr>
                <w:rStyle w:val="ChSmallCaps"/>
              </w:rPr>
            </w:pPr>
            <w:r w:rsidRPr="0099608C">
              <w:rPr>
                <w:rStyle w:val="ChSmallCaps"/>
              </w:rPr>
              <w:t>3pl</w:t>
            </w:r>
          </w:p>
        </w:tc>
        <w:tc>
          <w:tcPr>
            <w:tcW w:w="567" w:type="dxa"/>
            <w:shd w:val="clear" w:color="auto" w:fill="auto"/>
          </w:tcPr>
          <w:p w14:paraId="0A9D012E" w14:textId="77777777" w:rsidR="00075364" w:rsidRPr="000320EB" w:rsidRDefault="00075364" w:rsidP="00075364">
            <w:pPr>
              <w:pStyle w:val="GlossEng"/>
            </w:pPr>
            <w:r>
              <w:t>make</w:t>
            </w:r>
          </w:p>
        </w:tc>
        <w:tc>
          <w:tcPr>
            <w:tcW w:w="1247" w:type="dxa"/>
            <w:shd w:val="clear" w:color="auto" w:fill="auto"/>
          </w:tcPr>
          <w:p w14:paraId="4443005A" w14:textId="77777777" w:rsidR="00075364" w:rsidRPr="000320EB" w:rsidRDefault="00075364" w:rsidP="00075364">
            <w:pPr>
              <w:pStyle w:val="GlossEng"/>
            </w:pPr>
            <w:r w:rsidRPr="000320EB">
              <w:t>be.resurrected</w:t>
            </w:r>
          </w:p>
        </w:tc>
        <w:tc>
          <w:tcPr>
            <w:tcW w:w="489" w:type="dxa"/>
            <w:shd w:val="clear" w:color="auto" w:fill="auto"/>
          </w:tcPr>
          <w:p w14:paraId="597150D7" w14:textId="77777777" w:rsidR="00075364" w:rsidRPr="0099608C" w:rsidRDefault="00075364" w:rsidP="00075364">
            <w:pPr>
              <w:pStyle w:val="GlossEng"/>
              <w:rPr>
                <w:rStyle w:val="ChSmallCaps"/>
              </w:rPr>
            </w:pPr>
            <w:r w:rsidRPr="0099608C">
              <w:rPr>
                <w:rStyle w:val="ChSmallCaps"/>
              </w:rPr>
              <w:t>3sg</w:t>
            </w:r>
          </w:p>
        </w:tc>
        <w:tc>
          <w:tcPr>
            <w:tcW w:w="618" w:type="dxa"/>
            <w:shd w:val="clear" w:color="auto" w:fill="auto"/>
          </w:tcPr>
          <w:p w14:paraId="6B372145" w14:textId="77777777" w:rsidR="00075364" w:rsidRPr="000320EB" w:rsidRDefault="00075364" w:rsidP="00075364">
            <w:pPr>
              <w:pStyle w:val="GlossEng"/>
            </w:pPr>
            <w:r w:rsidRPr="000320EB">
              <w:t>again</w:t>
            </w:r>
          </w:p>
        </w:tc>
        <w:tc>
          <w:tcPr>
            <w:tcW w:w="629" w:type="dxa"/>
            <w:shd w:val="clear" w:color="auto" w:fill="auto"/>
          </w:tcPr>
          <w:p w14:paraId="3D0433C0" w14:textId="77777777" w:rsidR="00075364" w:rsidRPr="000320EB" w:rsidRDefault="00075364" w:rsidP="00075364">
            <w:pPr>
              <w:pStyle w:val="GlossEng"/>
            </w:pPr>
            <w:r>
              <w:t>make</w:t>
            </w:r>
          </w:p>
        </w:tc>
        <w:tc>
          <w:tcPr>
            <w:tcW w:w="685" w:type="dxa"/>
            <w:shd w:val="clear" w:color="auto" w:fill="auto"/>
          </w:tcPr>
          <w:p w14:paraId="654224F0" w14:textId="77777777" w:rsidR="00075364" w:rsidRPr="000320EB" w:rsidRDefault="00075364" w:rsidP="00075364">
            <w:pPr>
              <w:pStyle w:val="GlossEng"/>
            </w:pPr>
            <w:r w:rsidRPr="000320EB">
              <w:t>live</w:t>
            </w:r>
          </w:p>
        </w:tc>
        <w:tc>
          <w:tcPr>
            <w:tcW w:w="489" w:type="dxa"/>
            <w:shd w:val="clear" w:color="auto" w:fill="auto"/>
          </w:tcPr>
          <w:p w14:paraId="35900360" w14:textId="77777777" w:rsidR="00075364" w:rsidRPr="0099608C" w:rsidRDefault="00075364" w:rsidP="00075364">
            <w:pPr>
              <w:pStyle w:val="GlossEng"/>
              <w:rPr>
                <w:rStyle w:val="ChSmallCaps"/>
              </w:rPr>
            </w:pPr>
            <w:r w:rsidRPr="0099608C">
              <w:rPr>
                <w:rStyle w:val="ChSmallCaps"/>
              </w:rPr>
              <w:t>3sg</w:t>
            </w:r>
          </w:p>
        </w:tc>
      </w:tr>
    </w:tbl>
    <w:p w14:paraId="18841017" w14:textId="37F97785" w:rsidR="00075364" w:rsidRPr="000957E6" w:rsidRDefault="00075364" w:rsidP="00075364">
      <w:pPr>
        <w:pStyle w:val="FreeTranslEng"/>
      </w:pPr>
      <w:r w:rsidRPr="000320EB">
        <w:t xml:space="preserve">[About sorcerers who can resurrect the dead:] </w:t>
      </w:r>
      <w:r w:rsidR="00B7093A">
        <w:t>‘</w:t>
      </w:r>
      <w:r w:rsidRPr="000320EB">
        <w:t>[he</w:t>
      </w:r>
      <w:r w:rsidR="00B7093A">
        <w:t>’</w:t>
      </w:r>
      <w:r w:rsidRPr="000320EB">
        <w:t xml:space="preserve">s already (dead),] but they </w:t>
      </w:r>
      <w:r w:rsidRPr="00875B6C">
        <w:rPr>
          <w:rStyle w:val="ChBlueBold"/>
        </w:rPr>
        <w:t>resurrect</w:t>
      </w:r>
      <w:r w:rsidRPr="000320EB">
        <w:t xml:space="preserve"> him again, </w:t>
      </w:r>
      <w:r w:rsidRPr="000320EB">
        <w:rPr>
          <w:rStyle w:val="ChBlueBold"/>
        </w:rPr>
        <w:t>make</w:t>
      </w:r>
      <w:r w:rsidRPr="000320EB">
        <w:t xml:space="preserve"> him </w:t>
      </w:r>
      <w:r w:rsidRPr="000320EB">
        <w:rPr>
          <w:rStyle w:val="ChBlueBold"/>
        </w:rPr>
        <w:t>live</w:t>
      </w:r>
      <w:r w:rsidR="00B7093A">
        <w:t>’</w:t>
      </w:r>
      <w:r w:rsidRPr="000320EB">
        <w:t xml:space="preserve"> </w:t>
      </w:r>
      <w:r w:rsidRPr="000320EB">
        <w:rPr>
          <w:rStyle w:val="ExampleSource"/>
        </w:rPr>
        <w:t>[</w:t>
      </w:r>
      <w:r>
        <w:rPr>
          <w:rStyle w:val="ExampleSource"/>
        </w:rPr>
        <w:t xml:space="preserve">Elicited </w:t>
      </w:r>
      <w:r w:rsidRPr="00212DAB">
        <w:rPr>
          <w:rStyle w:val="ExampleSource"/>
        </w:rPr>
        <w:t>BR131103.005</w:t>
      </w:r>
      <w:r w:rsidRPr="000320EB">
        <w:rPr>
          <w:rStyle w:val="ExampleSource"/>
        </w:rPr>
        <w:t>]</w:t>
      </w:r>
    </w:p>
    <w:p w14:paraId="1D6A0F02" w14:textId="6E085008" w:rsidR="00075364" w:rsidRPr="007C7F70" w:rsidRDefault="00075364" w:rsidP="00640703">
      <w:pPr>
        <w:pStyle w:val="Body0005after"/>
      </w:pPr>
      <w:r w:rsidRPr="00896359">
        <w:t xml:space="preserve">Causatives with agentive bases are unacceptable. </w:t>
      </w:r>
      <w:r>
        <w:t xml:space="preserve">This is due to the fact that </w:t>
      </w:r>
      <w:r w:rsidRPr="00896359">
        <w:rPr>
          <w:rStyle w:val="ChItalBold"/>
        </w:rPr>
        <w:t>bikin</w:t>
      </w:r>
      <w:r w:rsidR="00753525">
        <w:rPr>
          <w:rStyle w:val="ChItalBold"/>
        </w:rPr>
        <w:t>g</w:t>
      </w:r>
      <w:r w:rsidRPr="00896359">
        <w:t>-causatives focus</w:t>
      </w:r>
      <w:r>
        <w:t xml:space="preserve"> on the causer</w:t>
      </w:r>
      <w:r w:rsidR="00B7093A">
        <w:t>’</w:t>
      </w:r>
      <w:r>
        <w:t xml:space="preserve">s manipulation of circumstances itself while the causee has no control. This is illustrated with the unacceptable </w:t>
      </w:r>
      <w:r w:rsidR="00753525" w:rsidRPr="005456EC">
        <w:rPr>
          <w:rStyle w:val="ChItalBold"/>
        </w:rPr>
        <w:t>bikin</w:t>
      </w:r>
      <w:r w:rsidR="00753525">
        <w:rPr>
          <w:rStyle w:val="ChItalBold"/>
        </w:rPr>
        <w:t>g</w:t>
      </w:r>
      <w:r>
        <w:t xml:space="preserve">-causatives in </w:t>
      </w:r>
      <w:r>
        <w:fldChar w:fldCharType="begin"/>
      </w:r>
      <w:r>
        <w:instrText xml:space="preserve"> REF _Ref371408574 \h </w:instrText>
      </w:r>
      <w:r>
        <w:fldChar w:fldCharType="separate"/>
      </w:r>
      <w:r w:rsidR="00154D81" w:rsidRPr="000320EB">
        <w:t>(</w:t>
      </w:r>
      <w:r w:rsidR="00154D81">
        <w:rPr>
          <w:noProof/>
        </w:rPr>
        <w:t>66</w:t>
      </w:r>
      <w:r w:rsidR="00154D81" w:rsidRPr="000320EB">
        <w:t>)</w:t>
      </w:r>
      <w:r>
        <w:fldChar w:fldCharType="end"/>
      </w:r>
      <w:r>
        <w:t xml:space="preserve"> and </w:t>
      </w:r>
      <w:r>
        <w:fldChar w:fldCharType="begin"/>
      </w:r>
      <w:r>
        <w:instrText xml:space="preserve"> REF _Ref371408575 \h </w:instrText>
      </w:r>
      <w:r>
        <w:fldChar w:fldCharType="separate"/>
      </w:r>
      <w:r w:rsidR="00154D81" w:rsidRPr="000320EB">
        <w:t>(</w:t>
      </w:r>
      <w:r w:rsidR="00154D81">
        <w:rPr>
          <w:noProof/>
        </w:rPr>
        <w:t>67</w:t>
      </w:r>
      <w:r w:rsidR="00154D81" w:rsidRPr="000320EB">
        <w:t>)</w:t>
      </w:r>
      <w:r>
        <w:fldChar w:fldCharType="end"/>
      </w:r>
      <w:r>
        <w:t xml:space="preserve">, which are formed with monovalent dynamic </w:t>
      </w:r>
      <w:r w:rsidRPr="00AC4863">
        <w:rPr>
          <w:rStyle w:val="ChItalBold"/>
        </w:rPr>
        <w:t>duduk</w:t>
      </w:r>
      <w:r>
        <w:t xml:space="preserve"> </w:t>
      </w:r>
      <w:r w:rsidR="00B7093A">
        <w:t>‘</w:t>
      </w:r>
      <w:r>
        <w:t>sit</w:t>
      </w:r>
      <w:r w:rsidR="00B7093A">
        <w:t>’</w:t>
      </w:r>
      <w:r>
        <w:t xml:space="preserve"> and bivalent </w:t>
      </w:r>
      <w:r w:rsidR="00BA5C1C" w:rsidRPr="00AC4863">
        <w:rPr>
          <w:rStyle w:val="ChItalBold"/>
        </w:rPr>
        <w:t>makang</w:t>
      </w:r>
      <w:r>
        <w:t xml:space="preserve"> </w:t>
      </w:r>
      <w:r w:rsidR="00B7093A">
        <w:t>‘</w:t>
      </w:r>
      <w:r>
        <w:t>eat</w:t>
      </w:r>
      <w:r w:rsidR="00B7093A">
        <w:t>’</w:t>
      </w:r>
      <w:r>
        <w:t xml:space="preserve"> respectively. The two elicited examples contrast with the corresponding </w:t>
      </w:r>
      <w:r w:rsidRPr="00AC4863">
        <w:rPr>
          <w:rStyle w:val="ChItalBold"/>
        </w:rPr>
        <w:t>kasi</w:t>
      </w:r>
      <w:r>
        <w:t xml:space="preserve">-causatives in </w:t>
      </w:r>
      <w:r>
        <w:fldChar w:fldCharType="begin"/>
      </w:r>
      <w:r>
        <w:instrText xml:space="preserve"> REF _Ref371179284 \h </w:instrText>
      </w:r>
      <w:r>
        <w:fldChar w:fldCharType="separate"/>
      </w:r>
      <w:r w:rsidR="00154D81" w:rsidRPr="000320EB">
        <w:t>(</w:t>
      </w:r>
      <w:r w:rsidR="00154D81">
        <w:rPr>
          <w:noProof/>
        </w:rPr>
        <w:t>56</w:t>
      </w:r>
      <w:r w:rsidR="00154D81" w:rsidRPr="000320EB">
        <w:t>)</w:t>
      </w:r>
      <w:r>
        <w:fldChar w:fldCharType="end"/>
      </w:r>
      <w:r w:rsidRPr="00AC4863">
        <w:t xml:space="preserve"> </w:t>
      </w:r>
      <w:r>
        <w:t xml:space="preserve">and </w:t>
      </w:r>
      <w:r w:rsidRPr="000320EB">
        <w:fldChar w:fldCharType="begin"/>
      </w:r>
      <w:r w:rsidRPr="000320EB">
        <w:instrText xml:space="preserve"> REF _Ref365021749 \h </w:instrText>
      </w:r>
      <w:r>
        <w:instrText xml:space="preserve"> \* MERGEFORMAT </w:instrText>
      </w:r>
      <w:r w:rsidRPr="000320EB">
        <w:fldChar w:fldCharType="separate"/>
      </w:r>
      <w:r w:rsidR="00154D81" w:rsidRPr="000320EB">
        <w:t>(</w:t>
      </w:r>
      <w:r w:rsidR="00154D81">
        <w:t>60</w:t>
      </w:r>
      <w:r w:rsidR="00154D81" w:rsidRPr="000320EB">
        <w:t>)</w:t>
      </w:r>
      <w:r w:rsidRPr="000320EB">
        <w:fldChar w:fldCharType="end"/>
      </w:r>
      <w:r>
        <w:t>.</w:t>
      </w:r>
    </w:p>
    <w:p w14:paraId="08CE929A" w14:textId="77777777" w:rsidR="00075364" w:rsidRDefault="00075364" w:rsidP="00075364">
      <w:pPr>
        <w:pStyle w:val="ExampleTitle"/>
      </w:pPr>
      <w:r>
        <w:t xml:space="preserve">Causatives with </w:t>
      </w:r>
      <w:r w:rsidRPr="000320EB">
        <w:t xml:space="preserve">monovalent </w:t>
      </w:r>
      <w:r>
        <w:t xml:space="preserve">and bivalent </w:t>
      </w:r>
      <w:r w:rsidRPr="000320EB">
        <w:t>agentive bases</w:t>
      </w:r>
    </w:p>
    <w:tbl>
      <w:tblPr>
        <w:tblW w:w="5813" w:type="dxa"/>
        <w:tblCellMar>
          <w:left w:w="42" w:type="dxa"/>
          <w:right w:w="42" w:type="dxa"/>
        </w:tblCellMar>
        <w:tblLook w:val="01E0" w:firstRow="1" w:lastRow="1" w:firstColumn="1" w:lastColumn="1" w:noHBand="0" w:noVBand="0"/>
      </w:tblPr>
      <w:tblGrid>
        <w:gridCol w:w="709"/>
        <w:gridCol w:w="284"/>
        <w:gridCol w:w="489"/>
        <w:gridCol w:w="360"/>
        <w:gridCol w:w="751"/>
        <w:gridCol w:w="507"/>
        <w:gridCol w:w="629"/>
        <w:gridCol w:w="740"/>
        <w:gridCol w:w="489"/>
        <w:gridCol w:w="360"/>
        <w:gridCol w:w="495"/>
      </w:tblGrid>
      <w:tr w:rsidR="00AC23C4" w:rsidRPr="000320EB" w14:paraId="656EE313" w14:textId="77777777" w:rsidTr="00AC23C4">
        <w:tc>
          <w:tcPr>
            <w:tcW w:w="709" w:type="dxa"/>
            <w:shd w:val="clear" w:color="auto" w:fill="auto"/>
          </w:tcPr>
          <w:p w14:paraId="77DACD5F" w14:textId="77777777" w:rsidR="00075364" w:rsidRPr="000320EB" w:rsidRDefault="00075364" w:rsidP="00075364">
            <w:pPr>
              <w:pStyle w:val="O0Nwnext"/>
            </w:pPr>
            <w:bookmarkStart w:id="4548" w:name="_Ref371408574"/>
            <w:r w:rsidRPr="000320EB">
              <w:t>(</w:t>
            </w:r>
            <w:fldSimple w:instr=" SEQ ( \* ARABIC \s 1 ">
              <w:r w:rsidR="00154D81">
                <w:rPr>
                  <w:noProof/>
                </w:rPr>
                <w:t>66</w:t>
              </w:r>
            </w:fldSimple>
            <w:r w:rsidRPr="000320EB">
              <w:t>)</w:t>
            </w:r>
            <w:bookmarkEnd w:id="4548"/>
          </w:p>
        </w:tc>
        <w:tc>
          <w:tcPr>
            <w:tcW w:w="284" w:type="dxa"/>
            <w:shd w:val="clear" w:color="auto" w:fill="auto"/>
          </w:tcPr>
          <w:p w14:paraId="2005B4E4" w14:textId="77777777" w:rsidR="00075364" w:rsidRPr="000320EB" w:rsidRDefault="00075364" w:rsidP="00075364">
            <w:pPr>
              <w:pStyle w:val="Text"/>
            </w:pPr>
            <w:r>
              <w:t>*</w:t>
            </w:r>
          </w:p>
        </w:tc>
        <w:tc>
          <w:tcPr>
            <w:tcW w:w="489" w:type="dxa"/>
            <w:shd w:val="clear" w:color="auto" w:fill="auto"/>
          </w:tcPr>
          <w:p w14:paraId="15F96094" w14:textId="77777777" w:rsidR="00075364" w:rsidRPr="000320EB" w:rsidRDefault="00075364" w:rsidP="00075364">
            <w:pPr>
              <w:pStyle w:val="Text"/>
            </w:pPr>
            <w:r w:rsidRPr="000320EB">
              <w:t>sa</w:t>
            </w:r>
          </w:p>
        </w:tc>
        <w:tc>
          <w:tcPr>
            <w:tcW w:w="360" w:type="dxa"/>
            <w:shd w:val="clear" w:color="auto" w:fill="auto"/>
          </w:tcPr>
          <w:p w14:paraId="1AFAC7C3" w14:textId="77777777" w:rsidR="00075364" w:rsidRPr="000320EB" w:rsidRDefault="00075364" w:rsidP="00075364">
            <w:pPr>
              <w:pStyle w:val="Text"/>
            </w:pPr>
            <w:r w:rsidRPr="000320EB">
              <w:t>di</w:t>
            </w:r>
          </w:p>
        </w:tc>
        <w:tc>
          <w:tcPr>
            <w:tcW w:w="751" w:type="dxa"/>
            <w:shd w:val="clear" w:color="auto" w:fill="auto"/>
          </w:tcPr>
          <w:p w14:paraId="21CE4DF2" w14:textId="77777777" w:rsidR="00075364" w:rsidRPr="000320EB" w:rsidRDefault="00075364" w:rsidP="00075364">
            <w:pPr>
              <w:pStyle w:val="Text"/>
            </w:pPr>
            <w:r w:rsidRPr="000320EB">
              <w:t>bawa</w:t>
            </w:r>
            <w:r>
              <w:t>,</w:t>
            </w:r>
          </w:p>
        </w:tc>
        <w:tc>
          <w:tcPr>
            <w:tcW w:w="507" w:type="dxa"/>
            <w:shd w:val="clear" w:color="auto" w:fill="auto"/>
          </w:tcPr>
          <w:p w14:paraId="0291090C" w14:textId="77777777" w:rsidR="00075364" w:rsidRPr="000320EB" w:rsidRDefault="00C453E7" w:rsidP="00075364">
            <w:pPr>
              <w:pStyle w:val="Text"/>
            </w:pPr>
            <w:r>
              <w:t>Roni</w:t>
            </w:r>
          </w:p>
        </w:tc>
        <w:tc>
          <w:tcPr>
            <w:tcW w:w="629" w:type="dxa"/>
            <w:shd w:val="clear" w:color="auto" w:fill="auto"/>
          </w:tcPr>
          <w:p w14:paraId="1114B374" w14:textId="77777777" w:rsidR="00075364" w:rsidRPr="000320EB" w:rsidRDefault="00075364" w:rsidP="00075364">
            <w:pPr>
              <w:pStyle w:val="Text"/>
              <w:rPr>
                <w:rStyle w:val="ChBlueBold"/>
              </w:rPr>
            </w:pPr>
            <w:r>
              <w:rPr>
                <w:rStyle w:val="ChBlueBold"/>
              </w:rPr>
              <w:t>bikin</w:t>
            </w:r>
            <w:r w:rsidR="00BE272A">
              <w:rPr>
                <w:rStyle w:val="ChBlueBold"/>
              </w:rPr>
              <w:t>g</w:t>
            </w:r>
          </w:p>
        </w:tc>
        <w:tc>
          <w:tcPr>
            <w:tcW w:w="740" w:type="dxa"/>
            <w:shd w:val="clear" w:color="auto" w:fill="auto"/>
          </w:tcPr>
          <w:p w14:paraId="6235356B" w14:textId="77777777" w:rsidR="00075364" w:rsidRPr="000320EB" w:rsidRDefault="00075364" w:rsidP="00075364">
            <w:pPr>
              <w:pStyle w:val="Text"/>
              <w:rPr>
                <w:rStyle w:val="ChBlueBold"/>
              </w:rPr>
            </w:pPr>
            <w:r w:rsidRPr="000320EB">
              <w:rPr>
                <w:rStyle w:val="ChBlueBold"/>
              </w:rPr>
              <w:t>duduk</w:t>
            </w:r>
          </w:p>
        </w:tc>
        <w:tc>
          <w:tcPr>
            <w:tcW w:w="489" w:type="dxa"/>
            <w:shd w:val="clear" w:color="auto" w:fill="auto"/>
          </w:tcPr>
          <w:p w14:paraId="2E4F3745" w14:textId="77777777" w:rsidR="00075364" w:rsidRPr="000320EB" w:rsidRDefault="00075364" w:rsidP="00075364">
            <w:pPr>
              <w:pStyle w:val="Text"/>
            </w:pPr>
            <w:r w:rsidRPr="000320EB">
              <w:t>sa</w:t>
            </w:r>
          </w:p>
        </w:tc>
        <w:tc>
          <w:tcPr>
            <w:tcW w:w="360" w:type="dxa"/>
            <w:shd w:val="clear" w:color="auto" w:fill="auto"/>
          </w:tcPr>
          <w:p w14:paraId="30080D09" w14:textId="77777777" w:rsidR="00075364" w:rsidRPr="000320EB" w:rsidRDefault="00075364" w:rsidP="00075364">
            <w:pPr>
              <w:pStyle w:val="Text"/>
            </w:pPr>
            <w:r w:rsidRPr="000320EB">
              <w:t>di</w:t>
            </w:r>
          </w:p>
        </w:tc>
        <w:tc>
          <w:tcPr>
            <w:tcW w:w="495" w:type="dxa"/>
            <w:shd w:val="clear" w:color="auto" w:fill="auto"/>
          </w:tcPr>
          <w:p w14:paraId="3FE8EA3C" w14:textId="77777777" w:rsidR="00075364" w:rsidRPr="000320EB" w:rsidRDefault="00075364" w:rsidP="00075364">
            <w:pPr>
              <w:pStyle w:val="Text"/>
            </w:pPr>
            <w:r w:rsidRPr="000320EB">
              <w:t>atas</w:t>
            </w:r>
          </w:p>
        </w:tc>
      </w:tr>
      <w:tr w:rsidR="00AC23C4" w:rsidRPr="00AC23C4" w14:paraId="5224EC45" w14:textId="77777777" w:rsidTr="00AC23C4">
        <w:tc>
          <w:tcPr>
            <w:tcW w:w="709" w:type="dxa"/>
            <w:shd w:val="clear" w:color="auto" w:fill="auto"/>
          </w:tcPr>
          <w:p w14:paraId="6A0A4397" w14:textId="77777777" w:rsidR="00075364" w:rsidRPr="000320EB" w:rsidRDefault="00075364" w:rsidP="00075364">
            <w:pPr>
              <w:pStyle w:val="GlossEng"/>
            </w:pPr>
          </w:p>
        </w:tc>
        <w:tc>
          <w:tcPr>
            <w:tcW w:w="284" w:type="dxa"/>
            <w:shd w:val="clear" w:color="auto" w:fill="auto"/>
          </w:tcPr>
          <w:p w14:paraId="26CFE314" w14:textId="77777777" w:rsidR="00075364" w:rsidRPr="000320EB" w:rsidRDefault="00075364" w:rsidP="00075364">
            <w:pPr>
              <w:pStyle w:val="GlossEng"/>
              <w:rPr>
                <w:rStyle w:val="ChSmallCaps"/>
              </w:rPr>
            </w:pPr>
          </w:p>
        </w:tc>
        <w:tc>
          <w:tcPr>
            <w:tcW w:w="489" w:type="dxa"/>
            <w:shd w:val="clear" w:color="auto" w:fill="auto"/>
          </w:tcPr>
          <w:p w14:paraId="10474D56" w14:textId="77777777" w:rsidR="00075364" w:rsidRPr="0099608C" w:rsidRDefault="00075364" w:rsidP="00075364">
            <w:pPr>
              <w:pStyle w:val="GlossEng"/>
              <w:rPr>
                <w:rStyle w:val="ChSmallCaps"/>
              </w:rPr>
            </w:pPr>
            <w:r w:rsidRPr="0099608C">
              <w:rPr>
                <w:rStyle w:val="ChSmallCaps"/>
              </w:rPr>
              <w:t>1sg</w:t>
            </w:r>
          </w:p>
        </w:tc>
        <w:tc>
          <w:tcPr>
            <w:tcW w:w="360" w:type="dxa"/>
            <w:shd w:val="clear" w:color="auto" w:fill="auto"/>
          </w:tcPr>
          <w:p w14:paraId="1A6E9245" w14:textId="77777777" w:rsidR="00075364" w:rsidRPr="000320EB" w:rsidRDefault="00075364" w:rsidP="00075364">
            <w:pPr>
              <w:pStyle w:val="GlossEng"/>
            </w:pPr>
            <w:r w:rsidRPr="000320EB">
              <w:t>at</w:t>
            </w:r>
          </w:p>
        </w:tc>
        <w:tc>
          <w:tcPr>
            <w:tcW w:w="751" w:type="dxa"/>
            <w:shd w:val="clear" w:color="auto" w:fill="auto"/>
          </w:tcPr>
          <w:p w14:paraId="1EEE131F" w14:textId="77777777" w:rsidR="00075364" w:rsidRPr="000320EB" w:rsidRDefault="00075364" w:rsidP="00075364">
            <w:pPr>
              <w:pStyle w:val="GlossEng"/>
            </w:pPr>
            <w:r w:rsidRPr="000320EB">
              <w:t>bottom</w:t>
            </w:r>
          </w:p>
        </w:tc>
        <w:tc>
          <w:tcPr>
            <w:tcW w:w="507" w:type="dxa"/>
            <w:shd w:val="clear" w:color="auto" w:fill="auto"/>
          </w:tcPr>
          <w:p w14:paraId="2E604CA0" w14:textId="77777777" w:rsidR="00075364" w:rsidRPr="000320EB" w:rsidRDefault="00C453E7" w:rsidP="00075364">
            <w:pPr>
              <w:pStyle w:val="GlossEng"/>
            </w:pPr>
            <w:r>
              <w:t>Roni</w:t>
            </w:r>
          </w:p>
        </w:tc>
        <w:tc>
          <w:tcPr>
            <w:tcW w:w="629" w:type="dxa"/>
            <w:shd w:val="clear" w:color="auto" w:fill="auto"/>
          </w:tcPr>
          <w:p w14:paraId="3F687117" w14:textId="77777777" w:rsidR="00075364" w:rsidRPr="000320EB" w:rsidRDefault="00075364" w:rsidP="00075364">
            <w:pPr>
              <w:pStyle w:val="GlossEng"/>
            </w:pPr>
            <w:r>
              <w:t>make</w:t>
            </w:r>
          </w:p>
        </w:tc>
        <w:tc>
          <w:tcPr>
            <w:tcW w:w="740" w:type="dxa"/>
            <w:shd w:val="clear" w:color="auto" w:fill="auto"/>
          </w:tcPr>
          <w:p w14:paraId="24C74677" w14:textId="77777777" w:rsidR="00075364" w:rsidRPr="000320EB" w:rsidRDefault="00075364" w:rsidP="00075364">
            <w:pPr>
              <w:pStyle w:val="GlossEng"/>
            </w:pPr>
            <w:r w:rsidRPr="000320EB">
              <w:t>sit</w:t>
            </w:r>
          </w:p>
        </w:tc>
        <w:tc>
          <w:tcPr>
            <w:tcW w:w="489" w:type="dxa"/>
            <w:shd w:val="clear" w:color="auto" w:fill="auto"/>
          </w:tcPr>
          <w:p w14:paraId="0BE7052C" w14:textId="77777777" w:rsidR="00075364" w:rsidRPr="0099608C" w:rsidRDefault="00075364" w:rsidP="00075364">
            <w:pPr>
              <w:pStyle w:val="GlossEng"/>
              <w:rPr>
                <w:rStyle w:val="ChSmallCaps"/>
              </w:rPr>
            </w:pPr>
            <w:r w:rsidRPr="0099608C">
              <w:rPr>
                <w:rStyle w:val="ChSmallCaps"/>
              </w:rPr>
              <w:t>1sg</w:t>
            </w:r>
          </w:p>
        </w:tc>
        <w:tc>
          <w:tcPr>
            <w:tcW w:w="360" w:type="dxa"/>
            <w:shd w:val="clear" w:color="auto" w:fill="auto"/>
          </w:tcPr>
          <w:p w14:paraId="38BE1677" w14:textId="77777777" w:rsidR="00075364" w:rsidRPr="000320EB" w:rsidRDefault="00075364" w:rsidP="00075364">
            <w:pPr>
              <w:pStyle w:val="GlossEng"/>
            </w:pPr>
            <w:r w:rsidRPr="000320EB">
              <w:t>at</w:t>
            </w:r>
          </w:p>
        </w:tc>
        <w:tc>
          <w:tcPr>
            <w:tcW w:w="495" w:type="dxa"/>
            <w:shd w:val="clear" w:color="auto" w:fill="auto"/>
          </w:tcPr>
          <w:p w14:paraId="6F70B6E2" w14:textId="77777777" w:rsidR="00075364" w:rsidRPr="000320EB" w:rsidRDefault="00075364" w:rsidP="00075364">
            <w:pPr>
              <w:pStyle w:val="GlossEng"/>
            </w:pPr>
            <w:r w:rsidRPr="000320EB">
              <w:t>top</w:t>
            </w:r>
          </w:p>
        </w:tc>
      </w:tr>
    </w:tbl>
    <w:p w14:paraId="6D88E9C2" w14:textId="328F1703" w:rsidR="00075364" w:rsidRPr="000957E6" w:rsidRDefault="00B226BA" w:rsidP="00075364">
      <w:pPr>
        <w:pStyle w:val="FreeTranslEng"/>
      </w:pPr>
      <w:r>
        <w:t xml:space="preserve">Intended reading: </w:t>
      </w:r>
      <w:r w:rsidR="00B7093A">
        <w:t>‘</w:t>
      </w:r>
      <w:r w:rsidR="00075364" w:rsidRPr="000320EB">
        <w:t xml:space="preserve">I was down (in the cargo area, but) </w:t>
      </w:r>
      <w:r w:rsidR="00C453E7">
        <w:t>Roni</w:t>
      </w:r>
      <w:r w:rsidR="00075364" w:rsidRPr="000320EB">
        <w:t xml:space="preserve"> </w:t>
      </w:r>
      <w:r w:rsidR="00075364">
        <w:rPr>
          <w:rStyle w:val="ChBlueBold"/>
        </w:rPr>
        <w:t>made</w:t>
      </w:r>
      <w:r w:rsidR="00075364" w:rsidRPr="000320EB">
        <w:t xml:space="preserve"> me </w:t>
      </w:r>
      <w:r w:rsidR="00075364" w:rsidRPr="000320EB">
        <w:rPr>
          <w:rStyle w:val="ChBlueBold"/>
        </w:rPr>
        <w:t>sit</w:t>
      </w:r>
      <w:r w:rsidR="00075364" w:rsidRPr="000320EB">
        <w:t xml:space="preserve"> on top (of the cab)</w:t>
      </w:r>
      <w:r w:rsidR="00B7093A">
        <w:t>’</w:t>
      </w:r>
      <w:r w:rsidR="00075364" w:rsidRPr="000320EB">
        <w:t xml:space="preserve"> </w:t>
      </w:r>
      <w:r w:rsidR="00075364" w:rsidRPr="000320EB">
        <w:rPr>
          <w:rStyle w:val="ExampleSource"/>
        </w:rPr>
        <w:t>[</w:t>
      </w:r>
      <w:r w:rsidR="00A059D6">
        <w:rPr>
          <w:rStyle w:val="ExampleSource"/>
        </w:rPr>
        <w:t xml:space="preserve">Elicited </w:t>
      </w:r>
      <w:r w:rsidR="00075364" w:rsidRPr="00F10EE8">
        <w:rPr>
          <w:rStyle w:val="ExampleSource"/>
        </w:rPr>
        <w:t>BR131103.006</w:t>
      </w:r>
      <w:r w:rsidR="00075364" w:rsidRPr="000320EB">
        <w:rPr>
          <w:rStyle w:val="ExampleSource"/>
        </w:rPr>
        <w:t>]</w:t>
      </w:r>
    </w:p>
    <w:tbl>
      <w:tblPr>
        <w:tblW w:w="0" w:type="auto"/>
        <w:tblCellMar>
          <w:left w:w="42" w:type="dxa"/>
          <w:right w:w="42" w:type="dxa"/>
        </w:tblCellMar>
        <w:tblLook w:val="01E0" w:firstRow="1" w:lastRow="1" w:firstColumn="1" w:lastColumn="1" w:noHBand="0" w:noVBand="0"/>
      </w:tblPr>
      <w:tblGrid>
        <w:gridCol w:w="709"/>
        <w:gridCol w:w="360"/>
        <w:gridCol w:w="540"/>
        <w:gridCol w:w="729"/>
        <w:gridCol w:w="873"/>
        <w:gridCol w:w="684"/>
        <w:gridCol w:w="573"/>
        <w:gridCol w:w="1279"/>
      </w:tblGrid>
      <w:tr w:rsidR="00AC23C4" w:rsidRPr="000320EB" w14:paraId="188C35FE" w14:textId="77777777" w:rsidTr="00AC23C4">
        <w:tc>
          <w:tcPr>
            <w:tcW w:w="709" w:type="dxa"/>
            <w:shd w:val="clear" w:color="auto" w:fill="auto"/>
          </w:tcPr>
          <w:p w14:paraId="387C9763" w14:textId="77777777" w:rsidR="00075364" w:rsidRPr="000320EB" w:rsidRDefault="00075364" w:rsidP="00075364">
            <w:pPr>
              <w:pStyle w:val="O0Nwnext"/>
            </w:pPr>
            <w:bookmarkStart w:id="4549" w:name="_Ref371408575"/>
            <w:r w:rsidRPr="000320EB">
              <w:t>(</w:t>
            </w:r>
            <w:fldSimple w:instr=" SEQ ( \* ARABIC \s 1 ">
              <w:r w:rsidR="00154D81">
                <w:rPr>
                  <w:noProof/>
                </w:rPr>
                <w:t>67</w:t>
              </w:r>
            </w:fldSimple>
            <w:r w:rsidRPr="000320EB">
              <w:t>)</w:t>
            </w:r>
            <w:bookmarkEnd w:id="4549"/>
          </w:p>
        </w:tc>
        <w:tc>
          <w:tcPr>
            <w:tcW w:w="360" w:type="dxa"/>
            <w:shd w:val="clear" w:color="auto" w:fill="auto"/>
          </w:tcPr>
          <w:p w14:paraId="1EC877A0" w14:textId="77777777" w:rsidR="00075364" w:rsidRPr="000320EB" w:rsidRDefault="00075364" w:rsidP="00075364">
            <w:pPr>
              <w:pStyle w:val="Text"/>
            </w:pPr>
            <w:r>
              <w:t>*</w:t>
            </w:r>
          </w:p>
        </w:tc>
        <w:tc>
          <w:tcPr>
            <w:tcW w:w="540" w:type="dxa"/>
            <w:shd w:val="clear" w:color="auto" w:fill="auto"/>
          </w:tcPr>
          <w:p w14:paraId="0BA1F39E" w14:textId="77777777" w:rsidR="00075364" w:rsidRPr="000320EB" w:rsidRDefault="00075364" w:rsidP="00075364">
            <w:pPr>
              <w:pStyle w:val="Text"/>
            </w:pPr>
            <w:r w:rsidRPr="000320EB">
              <w:t>saya</w:t>
            </w:r>
          </w:p>
        </w:tc>
        <w:tc>
          <w:tcPr>
            <w:tcW w:w="729" w:type="dxa"/>
            <w:shd w:val="clear" w:color="auto" w:fill="auto"/>
          </w:tcPr>
          <w:p w14:paraId="5F0BBA9B" w14:textId="77777777" w:rsidR="00075364" w:rsidRPr="000320EB" w:rsidRDefault="00075364" w:rsidP="00075364">
            <w:pPr>
              <w:pStyle w:val="Text"/>
              <w:rPr>
                <w:rStyle w:val="ChBlueBold"/>
              </w:rPr>
            </w:pPr>
            <w:r>
              <w:rPr>
                <w:rStyle w:val="ChBlueBold"/>
              </w:rPr>
              <w:t>bikin</w:t>
            </w:r>
            <w:r w:rsidR="00BE272A">
              <w:rPr>
                <w:rStyle w:val="ChBlueBold"/>
              </w:rPr>
              <w:t>g</w:t>
            </w:r>
          </w:p>
        </w:tc>
        <w:tc>
          <w:tcPr>
            <w:tcW w:w="873" w:type="dxa"/>
            <w:shd w:val="clear" w:color="auto" w:fill="auto"/>
          </w:tcPr>
          <w:p w14:paraId="6002ADB7" w14:textId="77777777" w:rsidR="00075364" w:rsidRPr="000320EB" w:rsidRDefault="00075364" w:rsidP="00075364">
            <w:pPr>
              <w:pStyle w:val="Text"/>
              <w:rPr>
                <w:rStyle w:val="ChBlueBold"/>
              </w:rPr>
            </w:pPr>
            <w:r w:rsidRPr="000320EB">
              <w:rPr>
                <w:rStyle w:val="ChBlueBold"/>
              </w:rPr>
              <w:t>makan</w:t>
            </w:r>
            <w:r w:rsidR="00BE272A">
              <w:rPr>
                <w:rStyle w:val="ChBlueBold"/>
              </w:rPr>
              <w:t>g</w:t>
            </w:r>
          </w:p>
        </w:tc>
        <w:tc>
          <w:tcPr>
            <w:tcW w:w="684" w:type="dxa"/>
            <w:shd w:val="clear" w:color="auto" w:fill="auto"/>
          </w:tcPr>
          <w:p w14:paraId="61CF246A" w14:textId="77777777" w:rsidR="00075364" w:rsidRPr="000320EB" w:rsidRDefault="00075364" w:rsidP="00075364">
            <w:pPr>
              <w:pStyle w:val="Text"/>
            </w:pPr>
            <w:r w:rsidRPr="000320EB">
              <w:t>anjing</w:t>
            </w:r>
          </w:p>
        </w:tc>
        <w:tc>
          <w:tcPr>
            <w:tcW w:w="573" w:type="dxa"/>
            <w:shd w:val="clear" w:color="auto" w:fill="auto"/>
          </w:tcPr>
          <w:p w14:paraId="62B4D5AA" w14:textId="77777777" w:rsidR="00075364" w:rsidRPr="000320EB" w:rsidRDefault="00075364" w:rsidP="00075364">
            <w:pPr>
              <w:pStyle w:val="Text"/>
            </w:pPr>
            <w:r w:rsidRPr="000320EB">
              <w:t>deng</w:t>
            </w:r>
          </w:p>
        </w:tc>
        <w:tc>
          <w:tcPr>
            <w:tcW w:w="1279" w:type="dxa"/>
            <w:shd w:val="clear" w:color="auto" w:fill="auto"/>
          </w:tcPr>
          <w:p w14:paraId="4E75CED2" w14:textId="77777777" w:rsidR="00075364" w:rsidRPr="000320EB" w:rsidRDefault="00075364" w:rsidP="00075364">
            <w:pPr>
              <w:pStyle w:val="Text"/>
            </w:pPr>
            <w:r w:rsidRPr="000320EB">
              <w:t>papeda</w:t>
            </w:r>
          </w:p>
        </w:tc>
      </w:tr>
      <w:tr w:rsidR="00AC23C4" w:rsidRPr="00AC23C4" w14:paraId="53F01C85" w14:textId="77777777" w:rsidTr="00AC23C4">
        <w:tc>
          <w:tcPr>
            <w:tcW w:w="709" w:type="dxa"/>
            <w:shd w:val="clear" w:color="auto" w:fill="auto"/>
          </w:tcPr>
          <w:p w14:paraId="560013BC" w14:textId="77777777" w:rsidR="00075364" w:rsidRPr="000320EB" w:rsidRDefault="00075364" w:rsidP="00075364">
            <w:pPr>
              <w:pStyle w:val="GlossEng"/>
            </w:pPr>
          </w:p>
        </w:tc>
        <w:tc>
          <w:tcPr>
            <w:tcW w:w="360" w:type="dxa"/>
            <w:shd w:val="clear" w:color="auto" w:fill="auto"/>
          </w:tcPr>
          <w:p w14:paraId="5C01F18E" w14:textId="77777777" w:rsidR="00075364" w:rsidRPr="000320EB" w:rsidRDefault="00075364" w:rsidP="00075364">
            <w:pPr>
              <w:pStyle w:val="GlossEng"/>
              <w:rPr>
                <w:rStyle w:val="ChSmallCaps"/>
              </w:rPr>
            </w:pPr>
          </w:p>
        </w:tc>
        <w:tc>
          <w:tcPr>
            <w:tcW w:w="540" w:type="dxa"/>
            <w:shd w:val="clear" w:color="auto" w:fill="auto"/>
          </w:tcPr>
          <w:p w14:paraId="519CC1C1" w14:textId="77777777" w:rsidR="00075364" w:rsidRPr="0099608C" w:rsidRDefault="00075364" w:rsidP="00075364">
            <w:pPr>
              <w:pStyle w:val="GlossEng"/>
              <w:rPr>
                <w:rStyle w:val="ChSmallCaps"/>
              </w:rPr>
            </w:pPr>
            <w:r w:rsidRPr="0099608C">
              <w:rPr>
                <w:rStyle w:val="ChSmallCaps"/>
              </w:rPr>
              <w:t>1sg</w:t>
            </w:r>
          </w:p>
        </w:tc>
        <w:tc>
          <w:tcPr>
            <w:tcW w:w="729" w:type="dxa"/>
            <w:shd w:val="clear" w:color="auto" w:fill="auto"/>
          </w:tcPr>
          <w:p w14:paraId="05C1FBE8" w14:textId="77777777" w:rsidR="00075364" w:rsidRPr="000320EB" w:rsidRDefault="00075364" w:rsidP="00075364">
            <w:pPr>
              <w:pStyle w:val="GlossEng"/>
            </w:pPr>
            <w:r>
              <w:t>make</w:t>
            </w:r>
          </w:p>
        </w:tc>
        <w:tc>
          <w:tcPr>
            <w:tcW w:w="873" w:type="dxa"/>
            <w:shd w:val="clear" w:color="auto" w:fill="auto"/>
          </w:tcPr>
          <w:p w14:paraId="7DE9B13E" w14:textId="77777777" w:rsidR="00075364" w:rsidRPr="000320EB" w:rsidRDefault="00075364" w:rsidP="00075364">
            <w:pPr>
              <w:pStyle w:val="GlossEng"/>
            </w:pPr>
            <w:r w:rsidRPr="000320EB">
              <w:t>eat</w:t>
            </w:r>
          </w:p>
        </w:tc>
        <w:tc>
          <w:tcPr>
            <w:tcW w:w="684" w:type="dxa"/>
            <w:shd w:val="clear" w:color="auto" w:fill="auto"/>
          </w:tcPr>
          <w:p w14:paraId="0941A00C" w14:textId="77777777" w:rsidR="00075364" w:rsidRPr="000320EB" w:rsidRDefault="00075364" w:rsidP="00075364">
            <w:pPr>
              <w:pStyle w:val="GlossEng"/>
            </w:pPr>
            <w:r w:rsidRPr="000320EB">
              <w:t>dog</w:t>
            </w:r>
          </w:p>
        </w:tc>
        <w:tc>
          <w:tcPr>
            <w:tcW w:w="573" w:type="dxa"/>
            <w:shd w:val="clear" w:color="auto" w:fill="auto"/>
          </w:tcPr>
          <w:p w14:paraId="35A59E0A" w14:textId="77777777" w:rsidR="00075364" w:rsidRPr="000320EB" w:rsidRDefault="00075364" w:rsidP="00075364">
            <w:pPr>
              <w:pStyle w:val="GlossEng"/>
            </w:pPr>
            <w:r w:rsidRPr="000320EB">
              <w:t>with</w:t>
            </w:r>
          </w:p>
        </w:tc>
        <w:tc>
          <w:tcPr>
            <w:tcW w:w="1279" w:type="dxa"/>
            <w:shd w:val="clear" w:color="auto" w:fill="auto"/>
          </w:tcPr>
          <w:p w14:paraId="2DACA985" w14:textId="77777777" w:rsidR="00075364" w:rsidRPr="000320EB" w:rsidRDefault="00075364" w:rsidP="00075364">
            <w:pPr>
              <w:pStyle w:val="GlossEng"/>
            </w:pPr>
            <w:r w:rsidRPr="000320EB">
              <w:t>sagu.porridge</w:t>
            </w:r>
          </w:p>
        </w:tc>
      </w:tr>
    </w:tbl>
    <w:p w14:paraId="3D8305EA" w14:textId="6815E229" w:rsidR="00075364" w:rsidRPr="000320EB" w:rsidRDefault="00B226BA" w:rsidP="00075364">
      <w:pPr>
        <w:pStyle w:val="FreeTranslEng15pt"/>
      </w:pPr>
      <w:r>
        <w:t xml:space="preserve">Intended reading: </w:t>
      </w:r>
      <w:r w:rsidR="00B7093A">
        <w:t>‘</w:t>
      </w:r>
      <w:r w:rsidR="00075364" w:rsidRPr="000320EB">
        <w:t xml:space="preserve">I </w:t>
      </w:r>
      <w:r w:rsidR="00075364">
        <w:rPr>
          <w:rStyle w:val="ChBlueBold"/>
        </w:rPr>
        <w:t>made</w:t>
      </w:r>
      <w:r w:rsidR="00075364" w:rsidRPr="000320EB">
        <w:t xml:space="preserve"> the dogs </w:t>
      </w:r>
      <w:r w:rsidR="00075364" w:rsidRPr="000320EB">
        <w:rPr>
          <w:rStyle w:val="ChBlueBold"/>
        </w:rPr>
        <w:t>eat</w:t>
      </w:r>
      <w:r w:rsidR="00075364" w:rsidRPr="00D31C31">
        <w:t xml:space="preserve"> papeda</w:t>
      </w:r>
      <w:r w:rsidR="00B7093A">
        <w:t>’</w:t>
      </w:r>
      <w:r w:rsidR="00075364" w:rsidRPr="000320EB">
        <w:t xml:space="preserve"> </w:t>
      </w:r>
      <w:r w:rsidR="00075364" w:rsidRPr="000320EB">
        <w:rPr>
          <w:rStyle w:val="ExampleSource"/>
        </w:rPr>
        <w:t>[</w:t>
      </w:r>
      <w:r w:rsidR="00075364">
        <w:rPr>
          <w:rStyle w:val="ExampleSource"/>
        </w:rPr>
        <w:t xml:space="preserve">Elicited </w:t>
      </w:r>
      <w:r w:rsidR="00075364" w:rsidRPr="00814FCE">
        <w:rPr>
          <w:rStyle w:val="ExampleSource"/>
        </w:rPr>
        <w:t>BR131103.009</w:t>
      </w:r>
      <w:r w:rsidR="00075364" w:rsidRPr="000320EB">
        <w:rPr>
          <w:rStyle w:val="ExampleSource"/>
        </w:rPr>
        <w:t>]</w:t>
      </w:r>
    </w:p>
    <w:p w14:paraId="6686B58D" w14:textId="77777777" w:rsidR="00075364" w:rsidRPr="000320EB" w:rsidRDefault="00075364" w:rsidP="00075364">
      <w:pPr>
        <w:pStyle w:val="Heading3"/>
      </w:pPr>
      <w:bookmarkStart w:id="4550" w:name="_Ref290751393"/>
      <w:bookmarkStart w:id="4551" w:name="_Toc440455710"/>
      <w:bookmarkEnd w:id="4543"/>
      <w:r w:rsidRPr="000320EB">
        <w:t>Lexical causatives</w:t>
      </w:r>
      <w:bookmarkEnd w:id="4550"/>
      <w:bookmarkEnd w:id="4551"/>
    </w:p>
    <w:p w14:paraId="11CB95A5" w14:textId="22697ABA" w:rsidR="00640703" w:rsidRDefault="00640703" w:rsidP="00640703">
      <w:pPr>
        <w:pStyle w:val="Body0000after"/>
      </w:pPr>
      <w:r>
        <w:t xml:space="preserve">Generally speaking, </w:t>
      </w:r>
      <w:r w:rsidR="00075364" w:rsidRPr="000320EB">
        <w:t xml:space="preserve">lexical causatives </w:t>
      </w:r>
      <w:r w:rsidR="00B7093A">
        <w:t>“</w:t>
      </w:r>
      <w:r w:rsidR="00075364" w:rsidRPr="000320EB">
        <w:t>are in a suppletive relation with their non-causative counterparts</w:t>
      </w:r>
      <w:r w:rsidR="00B7093A">
        <w:t>”</w:t>
      </w:r>
      <w:r w:rsidR="00075364" w:rsidRPr="000320EB">
        <w:t xml:space="preserve"> </w:t>
      </w:r>
      <w:r w:rsidR="00BA6215">
        <w:rPr>
          <w:rStyle w:val="Citation"/>
        </w:rPr>
        <w:fldChar w:fldCharType="begin"/>
      </w:r>
      <w:r w:rsidR="0092451D">
        <w:rPr>
          <w:rStyle w:val="Citation"/>
        </w:rPr>
        <w:instrText>ADDIN CITAVI.PLACEHOLDER a8e1e38c-2c06-4369-9b62-d74b2f5209c1 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3VsaWtvdiAyMDAxOiA4ODcpPC9UZXh0Pg0KICAgIDwvVGV4dFVuaXQ+DQogIDwvVGV4dFVuaXRzPg0KPC9QbGFjZWhvbGRlcj4=</w:instrText>
      </w:r>
      <w:r w:rsidR="00BA6215">
        <w:rPr>
          <w:rStyle w:val="Citation"/>
        </w:rPr>
        <w:fldChar w:fldCharType="separate"/>
      </w:r>
      <w:bookmarkStart w:id="4552" w:name="_CTVP001a8e1e38c2c0643699b62d74b2f5209c1"/>
      <w:r w:rsidR="0092006B">
        <w:rPr>
          <w:rStyle w:val="Citation"/>
        </w:rPr>
        <w:t>(Kulikov 2001: 887)</w:t>
      </w:r>
      <w:bookmarkEnd w:id="4552"/>
      <w:r w:rsidR="00BA6215">
        <w:rPr>
          <w:rStyle w:val="Citation"/>
        </w:rPr>
        <w:fldChar w:fldCharType="end"/>
      </w:r>
      <w:r w:rsidR="00075364" w:rsidRPr="000320EB">
        <w:t>. That is, the notion of causation is encoded in the semantics of the causative verb itself and not in an additional morpheme</w:t>
      </w:r>
      <w:r>
        <w:t xml:space="preserve"> as in </w:t>
      </w:r>
      <w:r w:rsidRPr="000320EB">
        <w:t>syntactic</w:t>
      </w:r>
      <w:r>
        <w:t xml:space="preserve"> causative constructions.</w:t>
      </w:r>
    </w:p>
    <w:p w14:paraId="049514C2" w14:textId="51E1C440" w:rsidR="00FE1FC1" w:rsidRDefault="00640703" w:rsidP="00FE1FC1">
      <w:pPr>
        <w:pStyle w:val="Body0510after"/>
      </w:pPr>
      <w:r>
        <w:t xml:space="preserve">For Papuan Malay, </w:t>
      </w:r>
      <w:r w:rsidRPr="000320EB">
        <w:t xml:space="preserve">this </w:t>
      </w:r>
      <w:r w:rsidR="00075364" w:rsidRPr="000320EB">
        <w:t xml:space="preserve">suppletive relation is </w:t>
      </w:r>
      <w:r>
        <w:t xml:space="preserve">illustrated </w:t>
      </w:r>
      <w:r w:rsidR="00075364" w:rsidRPr="000320EB">
        <w:t xml:space="preserve">with the </w:t>
      </w:r>
      <w:r w:rsidR="00FE1FC1">
        <w:t xml:space="preserve">lexical causatives </w:t>
      </w:r>
      <w:r w:rsidR="00075364" w:rsidRPr="000320EB">
        <w:rPr>
          <w:rStyle w:val="ChItalBold"/>
        </w:rPr>
        <w:t>bunu</w:t>
      </w:r>
      <w:r w:rsidR="00075364" w:rsidRPr="000320EB">
        <w:t xml:space="preserve"> </w:t>
      </w:r>
      <w:r w:rsidR="00B7093A">
        <w:t>‘</w:t>
      </w:r>
      <w:r w:rsidR="00075364" w:rsidRPr="000320EB">
        <w:t>kill</w:t>
      </w:r>
      <w:r w:rsidR="00B7093A">
        <w:t>’</w:t>
      </w:r>
      <w:r w:rsidR="00075364" w:rsidRPr="000320EB">
        <w:t xml:space="preserve"> and </w:t>
      </w:r>
      <w:r w:rsidR="00075364" w:rsidRPr="000320EB">
        <w:rPr>
          <w:rStyle w:val="ChItalBold"/>
        </w:rPr>
        <w:t>tebang</w:t>
      </w:r>
      <w:r w:rsidR="00075364" w:rsidRPr="000320EB">
        <w:t xml:space="preserve"> </w:t>
      </w:r>
      <w:r w:rsidR="00B7093A">
        <w:t>‘</w:t>
      </w:r>
      <w:r w:rsidR="00075364" w:rsidRPr="000320EB">
        <w:t>fell</w:t>
      </w:r>
      <w:r w:rsidR="00B7093A">
        <w:t>’</w:t>
      </w:r>
      <w:r w:rsidR="00075364" w:rsidRPr="000320EB">
        <w:t xml:space="preserve"> in </w:t>
      </w:r>
      <w:r w:rsidR="00FE1FC1" w:rsidRPr="000320EB">
        <w:fldChar w:fldCharType="begin"/>
      </w:r>
      <w:r w:rsidR="00FE1FC1" w:rsidRPr="000320EB">
        <w:instrText xml:space="preserve"> REF _Ref365011704 \h </w:instrText>
      </w:r>
      <w:r w:rsidR="00FE1FC1">
        <w:instrText xml:space="preserve"> \* MERGEFORMAT </w:instrText>
      </w:r>
      <w:r w:rsidR="00FE1FC1" w:rsidRPr="000320EB">
        <w:fldChar w:fldCharType="separate"/>
      </w:r>
      <w:r w:rsidR="00154D81" w:rsidRPr="000320EB">
        <w:t>(</w:t>
      </w:r>
      <w:r w:rsidR="00154D81">
        <w:t>68</w:t>
      </w:r>
      <w:r w:rsidR="00154D81" w:rsidRPr="000320EB">
        <w:t>)</w:t>
      </w:r>
      <w:r w:rsidR="00FE1FC1" w:rsidRPr="000320EB">
        <w:fldChar w:fldCharType="end"/>
      </w:r>
      <w:r w:rsidR="00075364" w:rsidRPr="000320EB">
        <w:t xml:space="preserve"> and </w:t>
      </w:r>
      <w:r w:rsidR="00075364" w:rsidRPr="000320EB">
        <w:fldChar w:fldCharType="begin"/>
      </w:r>
      <w:r w:rsidR="00075364" w:rsidRPr="000320EB">
        <w:instrText xml:space="preserve"> REF _Ref365011705 \h </w:instrText>
      </w:r>
      <w:r w:rsidR="00075364">
        <w:instrText xml:space="preserve"> \* MERGEFORMAT </w:instrText>
      </w:r>
      <w:r w:rsidR="00075364" w:rsidRPr="000320EB">
        <w:fldChar w:fldCharType="separate"/>
      </w:r>
      <w:r w:rsidR="00154D81" w:rsidRPr="000320EB">
        <w:t>(</w:t>
      </w:r>
      <w:r w:rsidR="00154D81">
        <w:t>70</w:t>
      </w:r>
      <w:r w:rsidR="00154D81" w:rsidRPr="000320EB">
        <w:t>)</w:t>
      </w:r>
      <w:r w:rsidR="00075364" w:rsidRPr="000320EB">
        <w:fldChar w:fldCharType="end"/>
      </w:r>
      <w:r w:rsidR="00FE1FC1">
        <w:t xml:space="preserve">, and their respective </w:t>
      </w:r>
      <w:r w:rsidR="00FE1FC1" w:rsidRPr="000320EB">
        <w:t>non-causative counterparts</w:t>
      </w:r>
      <w:r w:rsidR="00FE1FC1">
        <w:t xml:space="preserve"> </w:t>
      </w:r>
      <w:r w:rsidR="00FE1FC1" w:rsidRPr="000320EB">
        <w:rPr>
          <w:rStyle w:val="ChItalBold"/>
        </w:rPr>
        <w:t>mati</w:t>
      </w:r>
      <w:r w:rsidR="00FE1FC1" w:rsidRPr="000320EB">
        <w:t xml:space="preserve"> </w:t>
      </w:r>
      <w:r w:rsidR="00FE1FC1">
        <w:t>‘</w:t>
      </w:r>
      <w:r w:rsidR="00FE1FC1" w:rsidRPr="000320EB">
        <w:t>die</w:t>
      </w:r>
      <w:r w:rsidR="00FE1FC1">
        <w:t>’</w:t>
      </w:r>
      <w:r w:rsidR="00FE1FC1" w:rsidRPr="000320EB">
        <w:t xml:space="preserve"> and</w:t>
      </w:r>
      <w:r w:rsidR="00FE1FC1">
        <w:t xml:space="preserve"> </w:t>
      </w:r>
      <w:r w:rsidR="00FE1FC1" w:rsidRPr="000320EB">
        <w:rPr>
          <w:rStyle w:val="ChItalBold"/>
        </w:rPr>
        <w:t>jatu</w:t>
      </w:r>
      <w:r w:rsidR="00FE1FC1" w:rsidRPr="000320EB">
        <w:t xml:space="preserve"> </w:t>
      </w:r>
      <w:r w:rsidR="00FE1FC1">
        <w:t>‘</w:t>
      </w:r>
      <w:r w:rsidR="00FE1FC1" w:rsidRPr="000320EB">
        <w:t>fall</w:t>
      </w:r>
      <w:r w:rsidR="00FE1FC1">
        <w:t xml:space="preserve">’ in </w:t>
      </w:r>
      <w:r w:rsidR="00FE1FC1" w:rsidRPr="000320EB">
        <w:fldChar w:fldCharType="begin"/>
      </w:r>
      <w:r w:rsidR="00FE1FC1" w:rsidRPr="000320EB">
        <w:instrText xml:space="preserve"> REF _Ref365011704 \h </w:instrText>
      </w:r>
      <w:r w:rsidR="00FE1FC1">
        <w:instrText xml:space="preserve"> \* MERGEFORMAT </w:instrText>
      </w:r>
      <w:r w:rsidR="00FE1FC1" w:rsidRPr="000320EB">
        <w:fldChar w:fldCharType="separate"/>
      </w:r>
      <w:r w:rsidR="00154D81" w:rsidRPr="000320EB">
        <w:t>(</w:t>
      </w:r>
      <w:r w:rsidR="00154D81">
        <w:t>68</w:t>
      </w:r>
      <w:r w:rsidR="00154D81" w:rsidRPr="000320EB">
        <w:t>)</w:t>
      </w:r>
      <w:r w:rsidR="00FE1FC1" w:rsidRPr="000320EB">
        <w:fldChar w:fldCharType="end"/>
      </w:r>
      <w:r w:rsidR="00FE1FC1" w:rsidRPr="000320EB">
        <w:t xml:space="preserve"> and</w:t>
      </w:r>
      <w:r w:rsidR="00FE1FC1">
        <w:t xml:space="preserve"> </w:t>
      </w:r>
      <w:r w:rsidR="00FE1FC1" w:rsidRPr="000320EB">
        <w:fldChar w:fldCharType="begin"/>
      </w:r>
      <w:r w:rsidR="00FE1FC1" w:rsidRPr="000320EB">
        <w:instrText xml:space="preserve"> REF _Ref365011706 \h </w:instrText>
      </w:r>
      <w:r w:rsidR="00FE1FC1">
        <w:instrText xml:space="preserve"> \* MERGEFORMAT </w:instrText>
      </w:r>
      <w:r w:rsidR="00FE1FC1" w:rsidRPr="000320EB">
        <w:fldChar w:fldCharType="separate"/>
      </w:r>
      <w:r w:rsidR="00154D81" w:rsidRPr="000320EB">
        <w:t>(</w:t>
      </w:r>
      <w:r w:rsidR="00154D81">
        <w:t>69</w:t>
      </w:r>
      <w:r w:rsidR="00154D81" w:rsidRPr="000320EB">
        <w:t>)</w:t>
      </w:r>
      <w:r w:rsidR="00FE1FC1" w:rsidRPr="000320EB">
        <w:fldChar w:fldCharType="end"/>
      </w:r>
      <w:r w:rsidR="00FE1FC1">
        <w:t>, respectively.</w:t>
      </w:r>
    </w:p>
    <w:tbl>
      <w:tblPr>
        <w:tblW w:w="6655" w:type="dxa"/>
        <w:tblCellMar>
          <w:left w:w="42" w:type="dxa"/>
          <w:right w:w="42" w:type="dxa"/>
        </w:tblCellMar>
        <w:tblLook w:val="01E0" w:firstRow="1" w:lastRow="1" w:firstColumn="1" w:lastColumn="1" w:noHBand="0" w:noVBand="0"/>
      </w:tblPr>
      <w:tblGrid>
        <w:gridCol w:w="709"/>
        <w:gridCol w:w="462"/>
        <w:gridCol w:w="27"/>
        <w:gridCol w:w="729"/>
        <w:gridCol w:w="66"/>
        <w:gridCol w:w="535"/>
        <w:gridCol w:w="138"/>
        <w:gridCol w:w="551"/>
        <w:gridCol w:w="29"/>
        <w:gridCol w:w="590"/>
        <w:gridCol w:w="10"/>
        <w:gridCol w:w="1223"/>
        <w:gridCol w:w="946"/>
        <w:gridCol w:w="640"/>
      </w:tblGrid>
      <w:tr w:rsidR="00AC23C4" w:rsidRPr="000320EB" w14:paraId="7632E182" w14:textId="77777777" w:rsidTr="00AC23C4">
        <w:tc>
          <w:tcPr>
            <w:tcW w:w="709" w:type="dxa"/>
            <w:shd w:val="clear" w:color="auto" w:fill="auto"/>
          </w:tcPr>
          <w:p w14:paraId="03198071" w14:textId="77777777" w:rsidR="00075364" w:rsidRPr="000320EB" w:rsidRDefault="00075364" w:rsidP="00075364">
            <w:pPr>
              <w:pStyle w:val="O0Nwnext"/>
            </w:pPr>
            <w:bookmarkStart w:id="4553" w:name="_Ref365011704"/>
            <w:r w:rsidRPr="000320EB">
              <w:t>(</w:t>
            </w:r>
            <w:fldSimple w:instr=" SEQ ( \* ARABIC \s 1 ">
              <w:r w:rsidR="00154D81">
                <w:rPr>
                  <w:noProof/>
                </w:rPr>
                <w:t>68</w:t>
              </w:r>
            </w:fldSimple>
            <w:r w:rsidRPr="000320EB">
              <w:t>)</w:t>
            </w:r>
            <w:bookmarkEnd w:id="4553"/>
          </w:p>
        </w:tc>
        <w:tc>
          <w:tcPr>
            <w:tcW w:w="489" w:type="dxa"/>
            <w:gridSpan w:val="2"/>
            <w:shd w:val="clear" w:color="auto" w:fill="auto"/>
          </w:tcPr>
          <w:p w14:paraId="04611DCF" w14:textId="77777777" w:rsidR="00075364" w:rsidRPr="000320EB" w:rsidRDefault="00075364" w:rsidP="00075364">
            <w:pPr>
              <w:pStyle w:val="Text"/>
            </w:pPr>
            <w:r w:rsidRPr="000320EB">
              <w:t>de</w:t>
            </w:r>
          </w:p>
        </w:tc>
        <w:tc>
          <w:tcPr>
            <w:tcW w:w="795" w:type="dxa"/>
            <w:gridSpan w:val="2"/>
            <w:shd w:val="clear" w:color="auto" w:fill="auto"/>
          </w:tcPr>
          <w:p w14:paraId="1CC14EDE" w14:textId="77777777" w:rsidR="00075364" w:rsidRPr="000320EB" w:rsidRDefault="00075364" w:rsidP="00075364">
            <w:pPr>
              <w:pStyle w:val="Text"/>
            </w:pPr>
            <w:r w:rsidRPr="000320EB">
              <w:t>bisa</w:t>
            </w:r>
          </w:p>
        </w:tc>
        <w:tc>
          <w:tcPr>
            <w:tcW w:w="673" w:type="dxa"/>
            <w:gridSpan w:val="2"/>
            <w:shd w:val="clear" w:color="auto" w:fill="auto"/>
          </w:tcPr>
          <w:p w14:paraId="3EFB5BC1" w14:textId="77777777" w:rsidR="00075364" w:rsidRPr="000320EB" w:rsidRDefault="00075364" w:rsidP="00075364">
            <w:pPr>
              <w:pStyle w:val="Text"/>
            </w:pPr>
            <w:r w:rsidRPr="000320EB">
              <w:t>jalan</w:t>
            </w:r>
            <w:r w:rsidR="00BE272A">
              <w:t>g</w:t>
            </w:r>
          </w:p>
        </w:tc>
        <w:tc>
          <w:tcPr>
            <w:tcW w:w="551" w:type="dxa"/>
            <w:shd w:val="clear" w:color="auto" w:fill="auto"/>
          </w:tcPr>
          <w:p w14:paraId="4BFBBFC9" w14:textId="77777777" w:rsidR="00075364" w:rsidRPr="000320EB" w:rsidRDefault="00075364" w:rsidP="00075364">
            <w:pPr>
              <w:pStyle w:val="Text"/>
            </w:pPr>
            <w:r w:rsidRPr="000320EB">
              <w:t>gigit,</w:t>
            </w:r>
          </w:p>
        </w:tc>
        <w:tc>
          <w:tcPr>
            <w:tcW w:w="629" w:type="dxa"/>
            <w:gridSpan w:val="3"/>
            <w:shd w:val="clear" w:color="auto" w:fill="auto"/>
          </w:tcPr>
          <w:p w14:paraId="13F95AE3" w14:textId="77777777" w:rsidR="00075364" w:rsidRPr="000320EB" w:rsidRDefault="00075364" w:rsidP="00075364">
            <w:pPr>
              <w:pStyle w:val="Text"/>
              <w:rPr>
                <w:rStyle w:val="ChBlueBold"/>
              </w:rPr>
            </w:pPr>
            <w:r w:rsidRPr="000320EB">
              <w:rPr>
                <w:rStyle w:val="ChBlueBold"/>
              </w:rPr>
              <w:t>bunu</w:t>
            </w:r>
          </w:p>
        </w:tc>
        <w:tc>
          <w:tcPr>
            <w:tcW w:w="1223" w:type="dxa"/>
            <w:shd w:val="clear" w:color="auto" w:fill="auto"/>
          </w:tcPr>
          <w:p w14:paraId="60207A46" w14:textId="77777777" w:rsidR="00075364" w:rsidRPr="000320EB" w:rsidRDefault="00075364" w:rsidP="00075364">
            <w:pPr>
              <w:pStyle w:val="Text"/>
            </w:pPr>
            <w:r w:rsidRPr="000320EB">
              <w:t>manusia,</w:t>
            </w:r>
          </w:p>
        </w:tc>
        <w:tc>
          <w:tcPr>
            <w:tcW w:w="946" w:type="dxa"/>
            <w:shd w:val="clear" w:color="auto" w:fill="auto"/>
          </w:tcPr>
          <w:p w14:paraId="58FFB807" w14:textId="77777777" w:rsidR="00075364" w:rsidRPr="000320EB" w:rsidRDefault="00075364" w:rsidP="00075364">
            <w:pPr>
              <w:pStyle w:val="Text"/>
            </w:pPr>
            <w:r w:rsidRPr="000320EB">
              <w:t>sperti</w:t>
            </w:r>
          </w:p>
        </w:tc>
        <w:tc>
          <w:tcPr>
            <w:tcW w:w="640" w:type="dxa"/>
            <w:shd w:val="clear" w:color="auto" w:fill="auto"/>
          </w:tcPr>
          <w:p w14:paraId="6543D442" w14:textId="77777777" w:rsidR="00075364" w:rsidRPr="000320EB" w:rsidRDefault="00075364" w:rsidP="00075364">
            <w:pPr>
              <w:pStyle w:val="Text"/>
            </w:pPr>
            <w:r w:rsidRPr="000320EB">
              <w:t>ular,</w:t>
            </w:r>
          </w:p>
        </w:tc>
      </w:tr>
      <w:tr w:rsidR="00AC23C4" w:rsidRPr="00AC23C4" w14:paraId="6FCE5CAA" w14:textId="77777777" w:rsidTr="00AC23C4">
        <w:tc>
          <w:tcPr>
            <w:tcW w:w="709" w:type="dxa"/>
            <w:shd w:val="clear" w:color="auto" w:fill="auto"/>
          </w:tcPr>
          <w:p w14:paraId="190229E5" w14:textId="77777777" w:rsidR="00075364" w:rsidRPr="000320EB" w:rsidRDefault="00075364" w:rsidP="00075364">
            <w:pPr>
              <w:pStyle w:val="GlossEng2ptafter"/>
            </w:pPr>
          </w:p>
        </w:tc>
        <w:tc>
          <w:tcPr>
            <w:tcW w:w="489" w:type="dxa"/>
            <w:gridSpan w:val="2"/>
            <w:shd w:val="clear" w:color="auto" w:fill="auto"/>
          </w:tcPr>
          <w:p w14:paraId="030DFECD" w14:textId="77777777" w:rsidR="00075364" w:rsidRPr="0099608C" w:rsidRDefault="00075364" w:rsidP="00075364">
            <w:pPr>
              <w:pStyle w:val="GlossEng2ptafter"/>
              <w:rPr>
                <w:rStyle w:val="ChSmallCaps"/>
              </w:rPr>
            </w:pPr>
            <w:r w:rsidRPr="0099608C">
              <w:rPr>
                <w:rStyle w:val="ChSmallCaps"/>
              </w:rPr>
              <w:t>3sg</w:t>
            </w:r>
          </w:p>
        </w:tc>
        <w:tc>
          <w:tcPr>
            <w:tcW w:w="795" w:type="dxa"/>
            <w:gridSpan w:val="2"/>
            <w:shd w:val="clear" w:color="auto" w:fill="auto"/>
          </w:tcPr>
          <w:p w14:paraId="4AF4B253" w14:textId="5B93BAD6" w:rsidR="00075364" w:rsidRPr="000320EB" w:rsidRDefault="00640703" w:rsidP="00075364">
            <w:pPr>
              <w:pStyle w:val="GlossEng2ptafter"/>
            </w:pPr>
            <w:r>
              <w:t>be.</w:t>
            </w:r>
            <w:r w:rsidR="00075364" w:rsidRPr="000320EB">
              <w:t>able</w:t>
            </w:r>
          </w:p>
        </w:tc>
        <w:tc>
          <w:tcPr>
            <w:tcW w:w="673" w:type="dxa"/>
            <w:gridSpan w:val="2"/>
            <w:shd w:val="clear" w:color="auto" w:fill="auto"/>
          </w:tcPr>
          <w:p w14:paraId="2869E84F" w14:textId="77777777" w:rsidR="00075364" w:rsidRPr="000320EB" w:rsidRDefault="00075364" w:rsidP="00075364">
            <w:pPr>
              <w:pStyle w:val="GlossEng2ptafter"/>
            </w:pPr>
            <w:r w:rsidRPr="000320EB">
              <w:t>walk</w:t>
            </w:r>
          </w:p>
        </w:tc>
        <w:tc>
          <w:tcPr>
            <w:tcW w:w="551" w:type="dxa"/>
            <w:shd w:val="clear" w:color="auto" w:fill="auto"/>
          </w:tcPr>
          <w:p w14:paraId="0201D421" w14:textId="77777777" w:rsidR="00075364" w:rsidRPr="000320EB" w:rsidRDefault="00075364" w:rsidP="00075364">
            <w:pPr>
              <w:pStyle w:val="GlossEng2ptafter"/>
            </w:pPr>
            <w:r w:rsidRPr="000320EB">
              <w:t>bite</w:t>
            </w:r>
          </w:p>
        </w:tc>
        <w:tc>
          <w:tcPr>
            <w:tcW w:w="629" w:type="dxa"/>
            <w:gridSpan w:val="3"/>
            <w:shd w:val="clear" w:color="auto" w:fill="auto"/>
          </w:tcPr>
          <w:p w14:paraId="1B3396A9" w14:textId="77777777" w:rsidR="00075364" w:rsidRPr="000320EB" w:rsidRDefault="00075364" w:rsidP="00075364">
            <w:pPr>
              <w:pStyle w:val="GlossEng2ptafter"/>
            </w:pPr>
            <w:r w:rsidRPr="000320EB">
              <w:t>kill</w:t>
            </w:r>
          </w:p>
        </w:tc>
        <w:tc>
          <w:tcPr>
            <w:tcW w:w="1223" w:type="dxa"/>
            <w:shd w:val="clear" w:color="auto" w:fill="auto"/>
          </w:tcPr>
          <w:p w14:paraId="25278C5E" w14:textId="77777777" w:rsidR="00075364" w:rsidRPr="000320EB" w:rsidRDefault="00075364" w:rsidP="00075364">
            <w:pPr>
              <w:pStyle w:val="GlossEng2ptafter"/>
            </w:pPr>
            <w:r w:rsidRPr="000320EB">
              <w:t>human.being</w:t>
            </w:r>
          </w:p>
        </w:tc>
        <w:tc>
          <w:tcPr>
            <w:tcW w:w="946" w:type="dxa"/>
            <w:shd w:val="clear" w:color="auto" w:fill="auto"/>
          </w:tcPr>
          <w:p w14:paraId="7940BAC0" w14:textId="77777777" w:rsidR="00075364" w:rsidRPr="000320EB" w:rsidRDefault="00075364" w:rsidP="00075364">
            <w:pPr>
              <w:pStyle w:val="GlossEng2ptafter"/>
            </w:pPr>
            <w:r w:rsidRPr="000320EB">
              <w:t>similar.to</w:t>
            </w:r>
          </w:p>
        </w:tc>
        <w:tc>
          <w:tcPr>
            <w:tcW w:w="640" w:type="dxa"/>
            <w:shd w:val="clear" w:color="auto" w:fill="auto"/>
          </w:tcPr>
          <w:p w14:paraId="43495854" w14:textId="77777777" w:rsidR="00075364" w:rsidRPr="000320EB" w:rsidRDefault="00075364" w:rsidP="00075364">
            <w:pPr>
              <w:pStyle w:val="GlossEng2ptafter"/>
            </w:pPr>
            <w:r w:rsidRPr="000320EB">
              <w:t>snake</w:t>
            </w:r>
          </w:p>
        </w:tc>
      </w:tr>
      <w:tr w:rsidR="00AC23C4" w:rsidRPr="000320EB" w14:paraId="526A9816" w14:textId="77777777" w:rsidTr="00640703">
        <w:trPr>
          <w:gridAfter w:val="4"/>
          <w:wAfter w:w="2819" w:type="dxa"/>
        </w:trPr>
        <w:tc>
          <w:tcPr>
            <w:tcW w:w="709" w:type="dxa"/>
            <w:shd w:val="clear" w:color="auto" w:fill="auto"/>
          </w:tcPr>
          <w:p w14:paraId="5AC5D0E7" w14:textId="77777777" w:rsidR="00075364" w:rsidRPr="000320EB" w:rsidRDefault="00075364" w:rsidP="00075364">
            <w:pPr>
              <w:pStyle w:val="O0Nwnext"/>
            </w:pPr>
          </w:p>
        </w:tc>
        <w:tc>
          <w:tcPr>
            <w:tcW w:w="462" w:type="dxa"/>
            <w:shd w:val="clear" w:color="auto" w:fill="auto"/>
          </w:tcPr>
          <w:p w14:paraId="71EC2487" w14:textId="77777777" w:rsidR="00075364" w:rsidRPr="000320EB" w:rsidRDefault="00075364" w:rsidP="00075364">
            <w:pPr>
              <w:pStyle w:val="Text"/>
            </w:pPr>
            <w:r w:rsidRPr="000320EB">
              <w:t>de</w:t>
            </w:r>
          </w:p>
        </w:tc>
        <w:tc>
          <w:tcPr>
            <w:tcW w:w="756" w:type="dxa"/>
            <w:gridSpan w:val="2"/>
            <w:shd w:val="clear" w:color="auto" w:fill="auto"/>
          </w:tcPr>
          <w:p w14:paraId="0B423D7E" w14:textId="77777777" w:rsidR="00075364" w:rsidRPr="000320EB" w:rsidRDefault="00075364" w:rsidP="00075364">
            <w:pPr>
              <w:pStyle w:val="Text"/>
            </w:pPr>
            <w:r w:rsidRPr="000320EB">
              <w:t>bisa</w:t>
            </w:r>
          </w:p>
        </w:tc>
        <w:tc>
          <w:tcPr>
            <w:tcW w:w="601" w:type="dxa"/>
            <w:gridSpan w:val="2"/>
            <w:shd w:val="clear" w:color="auto" w:fill="auto"/>
          </w:tcPr>
          <w:p w14:paraId="073DB45D" w14:textId="77777777" w:rsidR="00075364" w:rsidRPr="000320EB" w:rsidRDefault="00075364" w:rsidP="00075364">
            <w:pPr>
              <w:pStyle w:val="Text"/>
            </w:pPr>
            <w:r w:rsidRPr="000320EB">
              <w:t>gigit,</w:t>
            </w:r>
          </w:p>
        </w:tc>
        <w:tc>
          <w:tcPr>
            <w:tcW w:w="718" w:type="dxa"/>
            <w:gridSpan w:val="3"/>
            <w:shd w:val="clear" w:color="auto" w:fill="auto"/>
          </w:tcPr>
          <w:p w14:paraId="653CFFFE" w14:textId="77777777" w:rsidR="00075364" w:rsidRPr="000320EB" w:rsidRDefault="00075364" w:rsidP="00075364">
            <w:pPr>
              <w:pStyle w:val="Text"/>
            </w:pPr>
            <w:r w:rsidRPr="000320EB">
              <w:t>orang</w:t>
            </w:r>
          </w:p>
        </w:tc>
        <w:tc>
          <w:tcPr>
            <w:tcW w:w="590" w:type="dxa"/>
            <w:shd w:val="clear" w:color="auto" w:fill="auto"/>
          </w:tcPr>
          <w:p w14:paraId="7035938E" w14:textId="77777777" w:rsidR="00075364" w:rsidRPr="000320EB" w:rsidRDefault="00075364" w:rsidP="00075364">
            <w:pPr>
              <w:pStyle w:val="Text"/>
              <w:rPr>
                <w:rStyle w:val="ChBlueBold"/>
              </w:rPr>
            </w:pPr>
            <w:r w:rsidRPr="000320EB">
              <w:rPr>
                <w:rStyle w:val="ChBlueBold"/>
              </w:rPr>
              <w:t>mati</w:t>
            </w:r>
          </w:p>
        </w:tc>
      </w:tr>
      <w:tr w:rsidR="00AC23C4" w:rsidRPr="00AC23C4" w14:paraId="70132E46" w14:textId="77777777" w:rsidTr="00640703">
        <w:trPr>
          <w:gridAfter w:val="4"/>
          <w:wAfter w:w="2819" w:type="dxa"/>
        </w:trPr>
        <w:tc>
          <w:tcPr>
            <w:tcW w:w="709" w:type="dxa"/>
            <w:shd w:val="clear" w:color="auto" w:fill="auto"/>
          </w:tcPr>
          <w:p w14:paraId="5E59543D" w14:textId="77777777" w:rsidR="00075364" w:rsidRPr="000320EB" w:rsidRDefault="00075364" w:rsidP="00075364">
            <w:pPr>
              <w:pStyle w:val="GlossEng"/>
            </w:pPr>
          </w:p>
        </w:tc>
        <w:tc>
          <w:tcPr>
            <w:tcW w:w="462" w:type="dxa"/>
            <w:shd w:val="clear" w:color="auto" w:fill="auto"/>
          </w:tcPr>
          <w:p w14:paraId="2401969B" w14:textId="77777777" w:rsidR="00075364" w:rsidRPr="0099608C" w:rsidRDefault="00075364" w:rsidP="00075364">
            <w:pPr>
              <w:pStyle w:val="GlossEng"/>
              <w:rPr>
                <w:rStyle w:val="ChSmallCaps"/>
              </w:rPr>
            </w:pPr>
            <w:r w:rsidRPr="0099608C">
              <w:rPr>
                <w:rStyle w:val="ChSmallCaps"/>
              </w:rPr>
              <w:t>3sg</w:t>
            </w:r>
          </w:p>
        </w:tc>
        <w:tc>
          <w:tcPr>
            <w:tcW w:w="756" w:type="dxa"/>
            <w:gridSpan w:val="2"/>
            <w:shd w:val="clear" w:color="auto" w:fill="auto"/>
          </w:tcPr>
          <w:p w14:paraId="6BFB881B" w14:textId="6093A452" w:rsidR="00075364" w:rsidRPr="000320EB" w:rsidRDefault="00075364" w:rsidP="00640703">
            <w:pPr>
              <w:pStyle w:val="GlossEng"/>
            </w:pPr>
            <w:r w:rsidRPr="000320EB">
              <w:t>be.able</w:t>
            </w:r>
          </w:p>
        </w:tc>
        <w:tc>
          <w:tcPr>
            <w:tcW w:w="601" w:type="dxa"/>
            <w:gridSpan w:val="2"/>
            <w:shd w:val="clear" w:color="auto" w:fill="auto"/>
          </w:tcPr>
          <w:p w14:paraId="2BA15ECF" w14:textId="77777777" w:rsidR="00075364" w:rsidRPr="000320EB" w:rsidRDefault="00075364" w:rsidP="00075364">
            <w:pPr>
              <w:pStyle w:val="GlossEng"/>
            </w:pPr>
            <w:r w:rsidRPr="000320EB">
              <w:t>bite</w:t>
            </w:r>
          </w:p>
        </w:tc>
        <w:tc>
          <w:tcPr>
            <w:tcW w:w="718" w:type="dxa"/>
            <w:gridSpan w:val="3"/>
            <w:shd w:val="clear" w:color="auto" w:fill="auto"/>
          </w:tcPr>
          <w:p w14:paraId="68BEED5C" w14:textId="77777777" w:rsidR="00075364" w:rsidRPr="000320EB" w:rsidRDefault="00075364" w:rsidP="00075364">
            <w:pPr>
              <w:pStyle w:val="GlossEng"/>
            </w:pPr>
            <w:r w:rsidRPr="000320EB">
              <w:t>person</w:t>
            </w:r>
          </w:p>
        </w:tc>
        <w:tc>
          <w:tcPr>
            <w:tcW w:w="590" w:type="dxa"/>
            <w:shd w:val="clear" w:color="auto" w:fill="auto"/>
          </w:tcPr>
          <w:p w14:paraId="7FA4CB2B" w14:textId="77777777" w:rsidR="00075364" w:rsidRPr="000320EB" w:rsidRDefault="00075364" w:rsidP="00075364">
            <w:pPr>
              <w:pStyle w:val="GlossEng"/>
            </w:pPr>
            <w:r w:rsidRPr="000320EB">
              <w:t>die</w:t>
            </w:r>
          </w:p>
        </w:tc>
      </w:tr>
    </w:tbl>
    <w:p w14:paraId="2AE324CC" w14:textId="65C70566" w:rsidR="00075364" w:rsidRPr="000320EB" w:rsidRDefault="00075364" w:rsidP="00075364">
      <w:pPr>
        <w:pStyle w:val="FreeTranslEng"/>
      </w:pPr>
      <w:r w:rsidRPr="000320EB">
        <w:t xml:space="preserve">[About an evil spirit:] </w:t>
      </w:r>
      <w:r w:rsidR="00B7093A">
        <w:t>‘</w:t>
      </w:r>
      <w:r w:rsidR="00605C10">
        <w:t>he/she</w:t>
      </w:r>
      <w:r>
        <w:t xml:space="preserve"> </w:t>
      </w:r>
      <w:r w:rsidRPr="000320EB">
        <w:t>can go (and) bite (</w:t>
      </w:r>
      <w:r>
        <w:t>and</w:t>
      </w:r>
      <w:r w:rsidRPr="000320EB">
        <w:t xml:space="preserve">) </w:t>
      </w:r>
      <w:r w:rsidRPr="000320EB">
        <w:rPr>
          <w:rStyle w:val="ChBlueBold"/>
        </w:rPr>
        <w:t>kill</w:t>
      </w:r>
      <w:r w:rsidRPr="000320EB">
        <w:t xml:space="preserve"> humans like a snake, </w:t>
      </w:r>
      <w:r w:rsidR="00605C10">
        <w:t>he/she</w:t>
      </w:r>
      <w:r>
        <w:t xml:space="preserve"> </w:t>
      </w:r>
      <w:r w:rsidRPr="000320EB">
        <w:t xml:space="preserve">can bite (and) someone </w:t>
      </w:r>
      <w:r w:rsidRPr="000320EB">
        <w:rPr>
          <w:rStyle w:val="ChBlueBold"/>
        </w:rPr>
        <w:t>dies</w:t>
      </w:r>
      <w:r w:rsidR="00B7093A">
        <w:t>’</w:t>
      </w:r>
      <w:r w:rsidRPr="000320EB">
        <w:t xml:space="preserve"> </w:t>
      </w:r>
      <w:r w:rsidRPr="000320EB">
        <w:rPr>
          <w:rStyle w:val="ExampleSource"/>
        </w:rPr>
        <w:t>[081006-022-CvEx.0133]</w:t>
      </w:r>
    </w:p>
    <w:tbl>
      <w:tblPr>
        <w:tblW w:w="4698" w:type="dxa"/>
        <w:tblCellMar>
          <w:left w:w="42" w:type="dxa"/>
          <w:right w:w="42" w:type="dxa"/>
        </w:tblCellMar>
        <w:tblLook w:val="01E0" w:firstRow="1" w:lastRow="1" w:firstColumn="1" w:lastColumn="1" w:noHBand="0" w:noVBand="0"/>
      </w:tblPr>
      <w:tblGrid>
        <w:gridCol w:w="709"/>
        <w:gridCol w:w="284"/>
        <w:gridCol w:w="706"/>
        <w:gridCol w:w="573"/>
        <w:gridCol w:w="829"/>
        <w:gridCol w:w="529"/>
        <w:gridCol w:w="573"/>
        <w:gridCol w:w="495"/>
      </w:tblGrid>
      <w:tr w:rsidR="00AC23C4" w:rsidRPr="00AC23C4" w14:paraId="658C5A50" w14:textId="77777777" w:rsidTr="00AC23C4">
        <w:tc>
          <w:tcPr>
            <w:tcW w:w="709" w:type="dxa"/>
            <w:shd w:val="clear" w:color="auto" w:fill="auto"/>
          </w:tcPr>
          <w:p w14:paraId="67077934" w14:textId="77777777" w:rsidR="00075364" w:rsidRPr="000320EB" w:rsidRDefault="00075364" w:rsidP="00075364">
            <w:pPr>
              <w:pStyle w:val="O0Nwnext"/>
            </w:pPr>
            <w:bookmarkStart w:id="4554" w:name="_Ref365011706"/>
            <w:r w:rsidRPr="000320EB">
              <w:t>(</w:t>
            </w:r>
            <w:fldSimple w:instr=" SEQ ( \* ARABIC \s 1 ">
              <w:r w:rsidR="00154D81">
                <w:rPr>
                  <w:noProof/>
                </w:rPr>
                <w:t>69</w:t>
              </w:r>
            </w:fldSimple>
            <w:r w:rsidRPr="000320EB">
              <w:t>)</w:t>
            </w:r>
            <w:bookmarkEnd w:id="4554"/>
          </w:p>
        </w:tc>
        <w:tc>
          <w:tcPr>
            <w:tcW w:w="284" w:type="dxa"/>
            <w:shd w:val="clear" w:color="auto" w:fill="auto"/>
          </w:tcPr>
          <w:p w14:paraId="24C1AA97" w14:textId="77777777" w:rsidR="00075364" w:rsidRPr="000320EB" w:rsidRDefault="00075364" w:rsidP="00075364">
            <w:pPr>
              <w:pStyle w:val="Text"/>
            </w:pPr>
            <w:r w:rsidRPr="000320EB">
              <w:t>…</w:t>
            </w:r>
          </w:p>
        </w:tc>
        <w:tc>
          <w:tcPr>
            <w:tcW w:w="706" w:type="dxa"/>
            <w:shd w:val="clear" w:color="auto" w:fill="auto"/>
          </w:tcPr>
          <w:p w14:paraId="34BA2F82" w14:textId="77777777" w:rsidR="00075364" w:rsidRPr="000320EB" w:rsidRDefault="00075364" w:rsidP="00075364">
            <w:pPr>
              <w:pStyle w:val="Text"/>
            </w:pPr>
            <w:r w:rsidRPr="000320EB">
              <w:t>itu</w:t>
            </w:r>
          </w:p>
        </w:tc>
        <w:tc>
          <w:tcPr>
            <w:tcW w:w="573" w:type="dxa"/>
            <w:shd w:val="clear" w:color="auto" w:fill="auto"/>
          </w:tcPr>
          <w:p w14:paraId="65BD6118" w14:textId="77777777" w:rsidR="00075364" w:rsidRPr="000320EB" w:rsidRDefault="00075364" w:rsidP="00075364">
            <w:pPr>
              <w:pStyle w:val="Text"/>
            </w:pPr>
            <w:r w:rsidRPr="000320EB">
              <w:t>yang</w:t>
            </w:r>
          </w:p>
        </w:tc>
        <w:tc>
          <w:tcPr>
            <w:tcW w:w="829" w:type="dxa"/>
            <w:shd w:val="clear" w:color="auto" w:fill="auto"/>
          </w:tcPr>
          <w:p w14:paraId="2D42D1E0" w14:textId="77777777" w:rsidR="00075364" w:rsidRPr="000320EB" w:rsidRDefault="00075364" w:rsidP="00075364">
            <w:pPr>
              <w:pStyle w:val="Text"/>
            </w:pPr>
            <w:r w:rsidRPr="000320EB">
              <w:t>monyet</w:t>
            </w:r>
          </w:p>
        </w:tc>
        <w:tc>
          <w:tcPr>
            <w:tcW w:w="529" w:type="dxa"/>
            <w:shd w:val="clear" w:color="auto" w:fill="auto"/>
          </w:tcPr>
          <w:p w14:paraId="777A5763" w14:textId="77777777" w:rsidR="00075364" w:rsidRPr="000320EB" w:rsidRDefault="00075364" w:rsidP="00075364">
            <w:pPr>
              <w:pStyle w:val="Text"/>
              <w:rPr>
                <w:rStyle w:val="ChBlueBold"/>
              </w:rPr>
            </w:pPr>
            <w:r w:rsidRPr="000320EB">
              <w:rPr>
                <w:rStyle w:val="ChBlueBold"/>
              </w:rPr>
              <w:t>jatu</w:t>
            </w:r>
          </w:p>
        </w:tc>
        <w:tc>
          <w:tcPr>
            <w:tcW w:w="573" w:type="dxa"/>
            <w:shd w:val="clear" w:color="auto" w:fill="auto"/>
          </w:tcPr>
          <w:p w14:paraId="2B776914" w14:textId="77777777" w:rsidR="00075364" w:rsidRPr="000320EB" w:rsidRDefault="00075364" w:rsidP="00075364">
            <w:pPr>
              <w:pStyle w:val="Text"/>
            </w:pPr>
            <w:r w:rsidRPr="000320EB">
              <w:t>dari</w:t>
            </w:r>
          </w:p>
        </w:tc>
        <w:tc>
          <w:tcPr>
            <w:tcW w:w="495" w:type="dxa"/>
            <w:shd w:val="clear" w:color="auto" w:fill="auto"/>
          </w:tcPr>
          <w:p w14:paraId="1F06DE56" w14:textId="77777777" w:rsidR="00075364" w:rsidRPr="000320EB" w:rsidRDefault="00075364" w:rsidP="00075364">
            <w:pPr>
              <w:pStyle w:val="Text"/>
            </w:pPr>
            <w:r w:rsidRPr="000320EB">
              <w:t>atas</w:t>
            </w:r>
          </w:p>
        </w:tc>
      </w:tr>
      <w:tr w:rsidR="00AC23C4" w:rsidRPr="00AC23C4" w14:paraId="79B1BA4E" w14:textId="77777777" w:rsidTr="00AC23C4">
        <w:tc>
          <w:tcPr>
            <w:tcW w:w="709" w:type="dxa"/>
            <w:shd w:val="clear" w:color="auto" w:fill="auto"/>
          </w:tcPr>
          <w:p w14:paraId="54719D6E" w14:textId="77777777" w:rsidR="00075364" w:rsidRPr="000320EB" w:rsidRDefault="00075364" w:rsidP="00075364">
            <w:pPr>
              <w:pStyle w:val="GlossEng"/>
            </w:pPr>
          </w:p>
        </w:tc>
        <w:tc>
          <w:tcPr>
            <w:tcW w:w="284" w:type="dxa"/>
            <w:shd w:val="clear" w:color="auto" w:fill="auto"/>
          </w:tcPr>
          <w:p w14:paraId="25B17428" w14:textId="77777777" w:rsidR="00075364" w:rsidRPr="000320EB" w:rsidRDefault="00075364" w:rsidP="00075364">
            <w:pPr>
              <w:pStyle w:val="GlossEng"/>
              <w:rPr>
                <w:rStyle w:val="ChSmallCaps"/>
              </w:rPr>
            </w:pPr>
          </w:p>
        </w:tc>
        <w:tc>
          <w:tcPr>
            <w:tcW w:w="706" w:type="dxa"/>
            <w:shd w:val="clear" w:color="auto" w:fill="auto"/>
          </w:tcPr>
          <w:p w14:paraId="23C1EB4A" w14:textId="77777777" w:rsidR="00075364" w:rsidRPr="0099608C" w:rsidRDefault="00075364" w:rsidP="00075364">
            <w:pPr>
              <w:pStyle w:val="GlossEng"/>
              <w:rPr>
                <w:rStyle w:val="ChSmallCaps"/>
              </w:rPr>
            </w:pPr>
            <w:r w:rsidRPr="0099608C">
              <w:rPr>
                <w:rStyle w:val="ChSmallCaps"/>
              </w:rPr>
              <w:t>d.dist</w:t>
            </w:r>
          </w:p>
        </w:tc>
        <w:tc>
          <w:tcPr>
            <w:tcW w:w="573" w:type="dxa"/>
            <w:shd w:val="clear" w:color="auto" w:fill="auto"/>
          </w:tcPr>
          <w:p w14:paraId="616C37AB" w14:textId="77777777" w:rsidR="00075364" w:rsidRPr="0099608C" w:rsidRDefault="00075364" w:rsidP="00075364">
            <w:pPr>
              <w:pStyle w:val="GlossEng"/>
              <w:rPr>
                <w:rStyle w:val="ChSmallCaps"/>
              </w:rPr>
            </w:pPr>
            <w:r w:rsidRPr="0099608C">
              <w:rPr>
                <w:rStyle w:val="ChSmallCaps"/>
              </w:rPr>
              <w:t>rel</w:t>
            </w:r>
          </w:p>
        </w:tc>
        <w:tc>
          <w:tcPr>
            <w:tcW w:w="829" w:type="dxa"/>
            <w:shd w:val="clear" w:color="auto" w:fill="auto"/>
          </w:tcPr>
          <w:p w14:paraId="0FA08765" w14:textId="77777777" w:rsidR="00075364" w:rsidRPr="000320EB" w:rsidRDefault="00075364" w:rsidP="00075364">
            <w:pPr>
              <w:pStyle w:val="GlossEng"/>
            </w:pPr>
            <w:r w:rsidRPr="000320EB">
              <w:t>monkey</w:t>
            </w:r>
          </w:p>
        </w:tc>
        <w:tc>
          <w:tcPr>
            <w:tcW w:w="529" w:type="dxa"/>
            <w:shd w:val="clear" w:color="auto" w:fill="auto"/>
          </w:tcPr>
          <w:p w14:paraId="1C76F33A" w14:textId="77777777" w:rsidR="00075364" w:rsidRPr="000320EB" w:rsidRDefault="00075364" w:rsidP="00075364">
            <w:pPr>
              <w:pStyle w:val="GlossEng"/>
            </w:pPr>
            <w:r w:rsidRPr="000320EB">
              <w:t>fall</w:t>
            </w:r>
          </w:p>
        </w:tc>
        <w:tc>
          <w:tcPr>
            <w:tcW w:w="573" w:type="dxa"/>
            <w:shd w:val="clear" w:color="auto" w:fill="auto"/>
          </w:tcPr>
          <w:p w14:paraId="1A5DC121" w14:textId="77777777" w:rsidR="00075364" w:rsidRPr="000320EB" w:rsidRDefault="00075364" w:rsidP="00075364">
            <w:pPr>
              <w:pStyle w:val="GlossEng"/>
            </w:pPr>
            <w:r w:rsidRPr="000320EB">
              <w:t>from</w:t>
            </w:r>
          </w:p>
        </w:tc>
        <w:tc>
          <w:tcPr>
            <w:tcW w:w="495" w:type="dxa"/>
            <w:shd w:val="clear" w:color="auto" w:fill="auto"/>
          </w:tcPr>
          <w:p w14:paraId="19C6C64A" w14:textId="77777777" w:rsidR="00075364" w:rsidRPr="000320EB" w:rsidRDefault="00075364" w:rsidP="00075364">
            <w:pPr>
              <w:pStyle w:val="GlossEng"/>
            </w:pPr>
            <w:r w:rsidRPr="000320EB">
              <w:t>top</w:t>
            </w:r>
          </w:p>
        </w:tc>
      </w:tr>
    </w:tbl>
    <w:p w14:paraId="32452FBB" w14:textId="0F302DFC" w:rsidR="00075364" w:rsidRPr="000957E6" w:rsidRDefault="00B7093A" w:rsidP="00075364">
      <w:pPr>
        <w:pStyle w:val="FreeTranslEng"/>
      </w:pPr>
      <w:r>
        <w:t>‘</w:t>
      </w:r>
      <w:r w:rsidR="00075364" w:rsidRPr="000320EB">
        <w:t>…that</w:t>
      </w:r>
      <w:r>
        <w:t>’</w:t>
      </w:r>
      <w:r w:rsidR="00075364" w:rsidRPr="000320EB">
        <w:t xml:space="preserve">s why the monkey </w:t>
      </w:r>
      <w:r w:rsidR="00075364" w:rsidRPr="000320EB">
        <w:rPr>
          <w:rStyle w:val="ChBlueBold"/>
        </w:rPr>
        <w:t>fell</w:t>
      </w:r>
      <w:r w:rsidR="00075364" w:rsidRPr="000320EB">
        <w:t xml:space="preserve"> off from the top (of the banana plant)</w:t>
      </w:r>
      <w:r>
        <w:t>’</w:t>
      </w:r>
      <w:r w:rsidR="00075364" w:rsidRPr="000320EB">
        <w:t xml:space="preserve"> </w:t>
      </w:r>
      <w:r w:rsidR="00075364" w:rsidRPr="000320EB">
        <w:rPr>
          <w:rStyle w:val="ExampleSource"/>
        </w:rPr>
        <w:t>[081109-002-JR.0005]</w:t>
      </w:r>
    </w:p>
    <w:tbl>
      <w:tblPr>
        <w:tblW w:w="0" w:type="auto"/>
        <w:tblCellMar>
          <w:left w:w="42" w:type="dxa"/>
          <w:right w:w="42" w:type="dxa"/>
        </w:tblCellMar>
        <w:tblLook w:val="01E0" w:firstRow="1" w:lastRow="1" w:firstColumn="1" w:lastColumn="1" w:noHBand="0" w:noVBand="0"/>
      </w:tblPr>
      <w:tblGrid>
        <w:gridCol w:w="709"/>
        <w:gridCol w:w="573"/>
        <w:gridCol w:w="762"/>
        <w:gridCol w:w="551"/>
      </w:tblGrid>
      <w:tr w:rsidR="00075364" w:rsidRPr="000320EB" w14:paraId="0BE04D40" w14:textId="77777777" w:rsidTr="00AC23C4">
        <w:tc>
          <w:tcPr>
            <w:tcW w:w="709" w:type="dxa"/>
            <w:shd w:val="clear" w:color="auto" w:fill="auto"/>
          </w:tcPr>
          <w:p w14:paraId="2344FA44" w14:textId="77777777" w:rsidR="00075364" w:rsidRPr="000320EB" w:rsidRDefault="00075364" w:rsidP="00075364">
            <w:pPr>
              <w:pStyle w:val="O0Nwnext"/>
            </w:pPr>
            <w:bookmarkStart w:id="4555" w:name="_Ref365011705"/>
            <w:r w:rsidRPr="000320EB">
              <w:t>(</w:t>
            </w:r>
            <w:fldSimple w:instr=" SEQ ( \* ARABIC \s 1 ">
              <w:r w:rsidR="00154D81">
                <w:rPr>
                  <w:noProof/>
                </w:rPr>
                <w:t>70</w:t>
              </w:r>
            </w:fldSimple>
            <w:r w:rsidRPr="000320EB">
              <w:t>)</w:t>
            </w:r>
            <w:bookmarkEnd w:id="4555"/>
          </w:p>
        </w:tc>
        <w:tc>
          <w:tcPr>
            <w:tcW w:w="573" w:type="dxa"/>
            <w:shd w:val="clear" w:color="auto" w:fill="auto"/>
          </w:tcPr>
          <w:p w14:paraId="2841DAAC" w14:textId="77777777" w:rsidR="00075364" w:rsidRPr="000320EB" w:rsidRDefault="00075364" w:rsidP="00075364">
            <w:pPr>
              <w:pStyle w:val="Text"/>
            </w:pPr>
            <w:r w:rsidRPr="000320EB">
              <w:t>mo</w:t>
            </w:r>
          </w:p>
        </w:tc>
        <w:tc>
          <w:tcPr>
            <w:tcW w:w="762" w:type="dxa"/>
            <w:shd w:val="clear" w:color="auto" w:fill="auto"/>
          </w:tcPr>
          <w:p w14:paraId="016EB568" w14:textId="77777777" w:rsidR="00075364" w:rsidRPr="000320EB" w:rsidRDefault="00075364" w:rsidP="00075364">
            <w:pPr>
              <w:pStyle w:val="Text"/>
              <w:rPr>
                <w:rStyle w:val="ChBlueBold"/>
              </w:rPr>
            </w:pPr>
            <w:r w:rsidRPr="000320EB">
              <w:rPr>
                <w:rStyle w:val="ChBlueBold"/>
              </w:rPr>
              <w:t>tebang</w:t>
            </w:r>
          </w:p>
        </w:tc>
        <w:tc>
          <w:tcPr>
            <w:tcW w:w="551" w:type="dxa"/>
            <w:shd w:val="clear" w:color="auto" w:fill="auto"/>
          </w:tcPr>
          <w:p w14:paraId="0F31FDBF" w14:textId="77777777" w:rsidR="00075364" w:rsidRPr="000320EB" w:rsidRDefault="00075364" w:rsidP="00075364">
            <w:pPr>
              <w:pStyle w:val="Text"/>
            </w:pPr>
            <w:r w:rsidRPr="000320EB">
              <w:t>sagu</w:t>
            </w:r>
          </w:p>
        </w:tc>
      </w:tr>
      <w:tr w:rsidR="00075364" w:rsidRPr="00AC23C4" w14:paraId="2260A6FC" w14:textId="77777777" w:rsidTr="00AC23C4">
        <w:tc>
          <w:tcPr>
            <w:tcW w:w="709" w:type="dxa"/>
            <w:shd w:val="clear" w:color="auto" w:fill="auto"/>
          </w:tcPr>
          <w:p w14:paraId="37004C75" w14:textId="77777777" w:rsidR="00075364" w:rsidRPr="000320EB" w:rsidRDefault="00075364" w:rsidP="00075364">
            <w:pPr>
              <w:pStyle w:val="GlossEng"/>
            </w:pPr>
          </w:p>
        </w:tc>
        <w:tc>
          <w:tcPr>
            <w:tcW w:w="573" w:type="dxa"/>
            <w:shd w:val="clear" w:color="auto" w:fill="auto"/>
          </w:tcPr>
          <w:p w14:paraId="2181E92E" w14:textId="77777777" w:rsidR="00075364" w:rsidRPr="000320EB" w:rsidRDefault="00075364" w:rsidP="00075364">
            <w:pPr>
              <w:pStyle w:val="GlossEng"/>
            </w:pPr>
            <w:r w:rsidRPr="000320EB">
              <w:t>want</w:t>
            </w:r>
          </w:p>
        </w:tc>
        <w:tc>
          <w:tcPr>
            <w:tcW w:w="762" w:type="dxa"/>
            <w:shd w:val="clear" w:color="auto" w:fill="auto"/>
          </w:tcPr>
          <w:p w14:paraId="0FDB3C37" w14:textId="77777777" w:rsidR="00075364" w:rsidRPr="000320EB" w:rsidRDefault="00075364" w:rsidP="00075364">
            <w:pPr>
              <w:pStyle w:val="GlossEng"/>
            </w:pPr>
            <w:r w:rsidRPr="000320EB">
              <w:t>fell</w:t>
            </w:r>
          </w:p>
        </w:tc>
        <w:tc>
          <w:tcPr>
            <w:tcW w:w="551" w:type="dxa"/>
            <w:shd w:val="clear" w:color="auto" w:fill="auto"/>
          </w:tcPr>
          <w:p w14:paraId="68A1CDCA" w14:textId="77777777" w:rsidR="00075364" w:rsidRPr="000320EB" w:rsidRDefault="00075364" w:rsidP="00075364">
            <w:pPr>
              <w:pStyle w:val="GlossEng"/>
            </w:pPr>
            <w:r w:rsidRPr="000320EB">
              <w:t>sago</w:t>
            </w:r>
          </w:p>
        </w:tc>
      </w:tr>
    </w:tbl>
    <w:p w14:paraId="70F2DAE6" w14:textId="5A9F5750" w:rsidR="00075364" w:rsidRPr="000320EB" w:rsidRDefault="00B7093A" w:rsidP="00075364">
      <w:pPr>
        <w:pStyle w:val="FreeTranslEng15pt"/>
      </w:pPr>
      <w:r>
        <w:t>‘</w:t>
      </w:r>
      <w:r w:rsidR="00075364" w:rsidRPr="000320EB">
        <w:t xml:space="preserve">(I) want to </w:t>
      </w:r>
      <w:r w:rsidR="00075364" w:rsidRPr="000320EB">
        <w:rPr>
          <w:rStyle w:val="ChBlueBold"/>
        </w:rPr>
        <w:t>fell</w:t>
      </w:r>
      <w:r w:rsidR="00075364" w:rsidRPr="000320EB">
        <w:t xml:space="preserve"> a sago tree</w:t>
      </w:r>
      <w:r>
        <w:t>’</w:t>
      </w:r>
      <w:r w:rsidR="00075364" w:rsidRPr="000320EB">
        <w:t xml:space="preserve"> </w:t>
      </w:r>
      <w:r w:rsidR="00075364" w:rsidRPr="000320EB">
        <w:rPr>
          <w:rStyle w:val="ExampleSource"/>
        </w:rPr>
        <w:t>[081014-006-</w:t>
      </w:r>
      <w:r w:rsidR="001B7E6E">
        <w:rPr>
          <w:rStyle w:val="ExampleSource"/>
        </w:rPr>
        <w:t>Cv</w:t>
      </w:r>
      <w:r w:rsidR="00075364" w:rsidRPr="000320EB">
        <w:rPr>
          <w:rStyle w:val="ExampleSource"/>
        </w:rPr>
        <w:t>Pr.0069]</w:t>
      </w:r>
    </w:p>
    <w:p w14:paraId="2FC4A317" w14:textId="77777777" w:rsidR="00075364" w:rsidRPr="000320EB" w:rsidRDefault="00075364" w:rsidP="00075364">
      <w:pPr>
        <w:pStyle w:val="Heading3"/>
      </w:pPr>
      <w:bookmarkStart w:id="4556" w:name="_Ref365275569"/>
      <w:bookmarkStart w:id="4557" w:name="_Toc440455711"/>
      <w:r w:rsidRPr="000320EB">
        <w:t>Periphrastic causative constructions</w:t>
      </w:r>
      <w:bookmarkEnd w:id="4556"/>
      <w:bookmarkEnd w:id="4557"/>
    </w:p>
    <w:p w14:paraId="25B174CF" w14:textId="6D4957F0" w:rsidR="00075364" w:rsidRDefault="00334FD4" w:rsidP="00334FD4">
      <w:pPr>
        <w:pStyle w:val="Body0000after"/>
      </w:pPr>
      <w:r>
        <w:t xml:space="preserve">Cross-linguistically, </w:t>
      </w:r>
      <w:r w:rsidRPr="000320EB">
        <w:t>periphrastic causative constructions</w:t>
      </w:r>
      <w:r>
        <w:t xml:space="preserve"> are defined as constructions </w:t>
      </w:r>
      <w:r w:rsidR="00075364">
        <w:t xml:space="preserve">which involve </w:t>
      </w:r>
      <w:r w:rsidR="00075364" w:rsidRPr="000320EB">
        <w:t xml:space="preserve">two predicates: (1) a </w:t>
      </w:r>
      <w:r w:rsidR="00B7093A">
        <w:t>“</w:t>
      </w:r>
      <w:r w:rsidR="00075364" w:rsidRPr="000320EB">
        <w:t>matrix predicate</w:t>
      </w:r>
      <w:r w:rsidR="00B7093A">
        <w:t>”</w:t>
      </w:r>
      <w:r w:rsidR="00075364" w:rsidRPr="000320EB">
        <w:t xml:space="preserve"> which </w:t>
      </w:r>
      <w:r w:rsidR="00B7093A">
        <w:t>“</w:t>
      </w:r>
      <w:r w:rsidR="00075364" w:rsidRPr="000320EB">
        <w:t>contains the notion of causation</w:t>
      </w:r>
      <w:r w:rsidR="00B7093A">
        <w:t>”</w:t>
      </w:r>
      <w:r w:rsidR="00075364" w:rsidRPr="000320EB">
        <w:t xml:space="preserve">, the </w:t>
      </w:r>
      <w:r w:rsidR="00B7093A">
        <w:t>“</w:t>
      </w:r>
      <w:r w:rsidR="00075364" w:rsidRPr="000320EB">
        <w:t>predicate of cause</w:t>
      </w:r>
      <w:r w:rsidR="00B7093A">
        <w:t>”</w:t>
      </w:r>
      <w:r w:rsidR="00075364" w:rsidRPr="000320EB">
        <w:t xml:space="preserve">, and (2) an embedded predicate which </w:t>
      </w:r>
      <w:r w:rsidR="00B7093A">
        <w:t>“</w:t>
      </w:r>
      <w:r w:rsidR="00075364" w:rsidRPr="000320EB">
        <w:t>expresses the effect of the causative situation</w:t>
      </w:r>
      <w:r w:rsidR="00B7093A">
        <w:t>”</w:t>
      </w:r>
      <w:r w:rsidR="00075364" w:rsidRPr="000320EB">
        <w:t xml:space="preserve">, the </w:t>
      </w:r>
      <w:r w:rsidR="00B7093A">
        <w:t>“</w:t>
      </w:r>
      <w:r w:rsidR="00075364" w:rsidRPr="000320EB">
        <w:t>predicate of effect</w:t>
      </w:r>
      <w:r w:rsidR="00B7093A">
        <w:t>”</w:t>
      </w:r>
      <w:r w:rsidR="00075364" w:rsidRPr="000320EB">
        <w:t xml:space="preserve"> </w:t>
      </w:r>
      <w:r w:rsidR="00BA6215">
        <w:rPr>
          <w:rStyle w:val="Citation"/>
        </w:rPr>
        <w:fldChar w:fldCharType="begin"/>
      </w:r>
      <w:r w:rsidR="003A5B20">
        <w:rPr>
          <w:rStyle w:val="Citation"/>
        </w:rPr>
        <w:instrText>ADDIN CITAVI.PLACEHOLDER 257e7cf7-5dc8-4905-99c1-2bb67fe5fb66 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ob3J0VGl0bGU+UGF5bmUgMTk5NyDigJMgRGVzY3JpYmluZyBtb3JwaG9zeW50YXg8L1Nob3J0VGl0bGU+DQogICAgICAgIDxUaXRsZT5EZXNjcmliaW5nIG1vcnBob3N5bnRheDogQSBndWlkZSBmb3IgZmllbGQgbGluZ3Vpc3RzPC9UaXRsZT4NCiAgICAgICAgPFllYXI+MTk5NzwvWWVhcj4NCiAgICAgIDwvUmVmZXJlbmNlPg0KICAgIDwvRW50cnk+DQogIDwvRW50cmllcz4NCiAgPFRleHQ+KFBheW5lIDE5OTc6IDE1OeKAkzE2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eW5lIDE5OTc6IDE1OeKAkzE2MCk8L1RleHQ+DQogICAgPC9UZXh0VW5pdD4NCiAgPC9UZXh0VW5pdHM+DQo8L1BsYWNlaG9sZGVyPg==</w:instrText>
      </w:r>
      <w:r w:rsidR="00BA6215">
        <w:rPr>
          <w:rStyle w:val="Citation"/>
        </w:rPr>
        <w:fldChar w:fldCharType="separate"/>
      </w:r>
      <w:bookmarkStart w:id="4558" w:name="_CTVP001257e7cf75dc8490599c12bb67fe5fb66"/>
      <w:r w:rsidR="0092006B">
        <w:rPr>
          <w:rStyle w:val="Citation"/>
        </w:rPr>
        <w:t>(Payne 1997: 159–160)</w:t>
      </w:r>
      <w:bookmarkEnd w:id="4558"/>
      <w:r w:rsidR="00BA6215">
        <w:rPr>
          <w:rStyle w:val="Citation"/>
        </w:rPr>
        <w:fldChar w:fldCharType="end"/>
      </w:r>
      <w:r w:rsidR="00075364" w:rsidRPr="000320EB">
        <w:t>.</w:t>
      </w:r>
    </w:p>
    <w:p w14:paraId="23DAFFAB" w14:textId="7D387CD6" w:rsidR="00075364" w:rsidRPr="000320EB" w:rsidRDefault="00334FD4" w:rsidP="00680900">
      <w:pPr>
        <w:pStyle w:val="Body0510after"/>
      </w:pPr>
      <w:r w:rsidRPr="000320EB">
        <w:t>Papuan Malay periphrastic causative constructions</w:t>
      </w:r>
      <w:r>
        <w:t xml:space="preserve"> are presented in </w:t>
      </w:r>
      <w:r w:rsidRPr="000320EB">
        <w:fldChar w:fldCharType="begin"/>
      </w:r>
      <w:r w:rsidRPr="000320EB">
        <w:instrText xml:space="preserve"> REF _Ref365013633 \h </w:instrText>
      </w:r>
      <w:r>
        <w:instrText xml:space="preserve"> \* MERGEFORMAT </w:instrText>
      </w:r>
      <w:r w:rsidRPr="000320EB">
        <w:fldChar w:fldCharType="separate"/>
      </w:r>
      <w:r w:rsidR="00154D81" w:rsidRPr="000320EB">
        <w:t>(</w:t>
      </w:r>
      <w:r w:rsidR="00154D81">
        <w:t>71</w:t>
      </w:r>
      <w:r w:rsidR="00154D81" w:rsidRPr="000320EB">
        <w:t>)</w:t>
      </w:r>
      <w:r w:rsidRPr="000320EB">
        <w:fldChar w:fldCharType="end"/>
      </w:r>
      <w:r>
        <w:t xml:space="preserve"> to </w:t>
      </w:r>
      <w:r w:rsidRPr="000320EB">
        <w:fldChar w:fldCharType="begin"/>
      </w:r>
      <w:r w:rsidRPr="000320EB">
        <w:instrText xml:space="preserve"> REF _Ref365013629 \h </w:instrText>
      </w:r>
      <w:r>
        <w:instrText xml:space="preserve"> \* MERGEFORMAT </w:instrText>
      </w:r>
      <w:r w:rsidRPr="000320EB">
        <w:fldChar w:fldCharType="separate"/>
      </w:r>
      <w:r w:rsidR="00154D81" w:rsidRPr="000320EB">
        <w:t>(</w:t>
      </w:r>
      <w:r w:rsidR="00154D81">
        <w:t>74</w:t>
      </w:r>
      <w:r w:rsidR="00154D81" w:rsidRPr="000320EB">
        <w:t>)</w:t>
      </w:r>
      <w:r w:rsidRPr="000320EB">
        <w:fldChar w:fldCharType="end"/>
      </w:r>
      <w:r>
        <w:t xml:space="preserve">. The matrix verb is </w:t>
      </w:r>
      <w:r w:rsidRPr="000320EB">
        <w:rPr>
          <w:rStyle w:val="ChItalBold"/>
        </w:rPr>
        <w:t>kasi</w:t>
      </w:r>
      <w:r w:rsidRPr="000320EB">
        <w:t xml:space="preserve"> </w:t>
      </w:r>
      <w:r>
        <w:t>‘</w:t>
      </w:r>
      <w:r w:rsidRPr="000320EB">
        <w:t>give</w:t>
      </w:r>
      <w:r>
        <w:t xml:space="preserve">’ in </w:t>
      </w:r>
      <w:r w:rsidRPr="000320EB">
        <w:fldChar w:fldCharType="begin"/>
      </w:r>
      <w:r w:rsidRPr="000320EB">
        <w:instrText xml:space="preserve"> REF _Ref365013633 \h </w:instrText>
      </w:r>
      <w:r>
        <w:instrText xml:space="preserve"> \* MERGEFORMAT </w:instrText>
      </w:r>
      <w:r w:rsidRPr="000320EB">
        <w:fldChar w:fldCharType="separate"/>
      </w:r>
      <w:r w:rsidR="00154D81" w:rsidRPr="000320EB">
        <w:t>(</w:t>
      </w:r>
      <w:r w:rsidR="00154D81">
        <w:t>71</w:t>
      </w:r>
      <w:r w:rsidR="00154D81" w:rsidRPr="000320EB">
        <w:t>)</w:t>
      </w:r>
      <w:r w:rsidRPr="000320EB">
        <w:fldChar w:fldCharType="end"/>
      </w:r>
      <w:r>
        <w:t xml:space="preserve"> and</w:t>
      </w:r>
      <w:r w:rsidRPr="000320EB">
        <w:t xml:space="preserve"> </w:t>
      </w:r>
      <w:r w:rsidRPr="000320EB">
        <w:fldChar w:fldCharType="begin"/>
      </w:r>
      <w:r w:rsidRPr="000320EB">
        <w:instrText xml:space="preserve"> REF _Ref365013632 \h </w:instrText>
      </w:r>
      <w:r>
        <w:instrText xml:space="preserve"> \* MERGEFORMAT </w:instrText>
      </w:r>
      <w:r w:rsidRPr="000320EB">
        <w:fldChar w:fldCharType="separate"/>
      </w:r>
      <w:r w:rsidR="00154D81" w:rsidRPr="000320EB">
        <w:t>(</w:t>
      </w:r>
      <w:r w:rsidR="00154D81">
        <w:t>72</w:t>
      </w:r>
      <w:r w:rsidR="00154D81" w:rsidRPr="000320EB">
        <w:t>)</w:t>
      </w:r>
      <w:r w:rsidRPr="000320EB">
        <w:fldChar w:fldCharType="end"/>
      </w:r>
      <w:r>
        <w:t xml:space="preserve">, and </w:t>
      </w:r>
      <w:r w:rsidRPr="005456EC">
        <w:rPr>
          <w:rStyle w:val="ChItalBold"/>
        </w:rPr>
        <w:t>bikin</w:t>
      </w:r>
      <w:r>
        <w:rPr>
          <w:rStyle w:val="ChItalBold"/>
        </w:rPr>
        <w:t>g</w:t>
      </w:r>
      <w:r w:rsidRPr="000320EB">
        <w:t xml:space="preserve"> </w:t>
      </w:r>
      <w:r>
        <w:t>‘</w:t>
      </w:r>
      <w:r w:rsidRPr="000320EB">
        <w:t>make</w:t>
      </w:r>
      <w:r>
        <w:t>’</w:t>
      </w:r>
      <w:r w:rsidRPr="000320EB">
        <w:t xml:space="preserve"> in </w:t>
      </w:r>
      <w:r w:rsidRPr="000320EB">
        <w:fldChar w:fldCharType="begin"/>
      </w:r>
      <w:r w:rsidRPr="000320EB">
        <w:instrText xml:space="preserve"> REF _Ref365013628 \h </w:instrText>
      </w:r>
      <w:r>
        <w:instrText xml:space="preserve"> \* MERGEFORMAT </w:instrText>
      </w:r>
      <w:r w:rsidRPr="000320EB">
        <w:fldChar w:fldCharType="separate"/>
      </w:r>
      <w:r w:rsidR="00154D81" w:rsidRPr="000320EB">
        <w:t>(</w:t>
      </w:r>
      <w:r w:rsidR="00154D81">
        <w:t>73</w:t>
      </w:r>
      <w:r w:rsidR="00154D81" w:rsidRPr="000320EB">
        <w:t>)</w:t>
      </w:r>
      <w:r w:rsidRPr="000320EB">
        <w:fldChar w:fldCharType="end"/>
      </w:r>
      <w:r w:rsidRPr="000320EB">
        <w:t xml:space="preserve"> and </w:t>
      </w:r>
      <w:r w:rsidRPr="000320EB">
        <w:fldChar w:fldCharType="begin"/>
      </w:r>
      <w:r w:rsidRPr="000320EB">
        <w:instrText xml:space="preserve"> REF _Ref365013629 \h </w:instrText>
      </w:r>
      <w:r>
        <w:instrText xml:space="preserve"> \* MERGEFORMAT </w:instrText>
      </w:r>
      <w:r w:rsidRPr="000320EB">
        <w:fldChar w:fldCharType="separate"/>
      </w:r>
      <w:r w:rsidR="00154D81" w:rsidRPr="000320EB">
        <w:t>(</w:t>
      </w:r>
      <w:r w:rsidR="00154D81">
        <w:t>74</w:t>
      </w:r>
      <w:r w:rsidR="00154D81" w:rsidRPr="000320EB">
        <w:t>)</w:t>
      </w:r>
      <w:r w:rsidRPr="000320EB">
        <w:fldChar w:fldCharType="end"/>
      </w:r>
      <w:r>
        <w:t>.</w:t>
      </w:r>
      <w:r w:rsidR="00075364" w:rsidRPr="000320EB">
        <w:t xml:space="preserve"> </w:t>
      </w:r>
      <w:r w:rsidR="00075364">
        <w:t>Besides</w:t>
      </w:r>
      <w:r w:rsidR="00075364" w:rsidRPr="000320EB">
        <w:t>, Papuan Malay forms periphrastic causative</w:t>
      </w:r>
      <w:r w:rsidR="00075364">
        <w:t>s</w:t>
      </w:r>
      <w:r w:rsidR="00075364" w:rsidRPr="000320EB">
        <w:t xml:space="preserve"> with a wide range of speech verbs; they are not further discussed here.</w:t>
      </w:r>
    </w:p>
    <w:tbl>
      <w:tblPr>
        <w:tblW w:w="6510" w:type="dxa"/>
        <w:tblCellMar>
          <w:left w:w="42" w:type="dxa"/>
          <w:right w:w="42" w:type="dxa"/>
        </w:tblCellMar>
        <w:tblLook w:val="01E0" w:firstRow="1" w:lastRow="1" w:firstColumn="1" w:lastColumn="1" w:noHBand="0" w:noVBand="0"/>
      </w:tblPr>
      <w:tblGrid>
        <w:gridCol w:w="709"/>
        <w:gridCol w:w="529"/>
        <w:gridCol w:w="489"/>
        <w:gridCol w:w="640"/>
        <w:gridCol w:w="1234"/>
        <w:gridCol w:w="946"/>
        <w:gridCol w:w="529"/>
        <w:gridCol w:w="489"/>
        <w:gridCol w:w="945"/>
      </w:tblGrid>
      <w:tr w:rsidR="00AC23C4" w:rsidRPr="000320EB" w14:paraId="054362AA" w14:textId="77777777" w:rsidTr="00AC23C4">
        <w:tc>
          <w:tcPr>
            <w:tcW w:w="709" w:type="dxa"/>
            <w:shd w:val="clear" w:color="auto" w:fill="auto"/>
          </w:tcPr>
          <w:p w14:paraId="238F0E20" w14:textId="77777777" w:rsidR="00075364" w:rsidRPr="000320EB" w:rsidRDefault="00075364" w:rsidP="00075364">
            <w:pPr>
              <w:pStyle w:val="O0Nwnext"/>
            </w:pPr>
            <w:bookmarkStart w:id="4559" w:name="_Ref365013633"/>
            <w:r w:rsidRPr="000320EB">
              <w:t>(</w:t>
            </w:r>
            <w:fldSimple w:instr=" SEQ ( \* ARABIC ">
              <w:r w:rsidR="00154D81">
                <w:rPr>
                  <w:noProof/>
                </w:rPr>
                <w:t>71</w:t>
              </w:r>
            </w:fldSimple>
            <w:r w:rsidRPr="000320EB">
              <w:t>)</w:t>
            </w:r>
            <w:bookmarkEnd w:id="4559"/>
          </w:p>
        </w:tc>
        <w:tc>
          <w:tcPr>
            <w:tcW w:w="529" w:type="dxa"/>
            <w:shd w:val="clear" w:color="auto" w:fill="auto"/>
          </w:tcPr>
          <w:p w14:paraId="421DB4A5" w14:textId="77777777" w:rsidR="00075364" w:rsidRPr="000320EB" w:rsidRDefault="00075364" w:rsidP="00075364">
            <w:pPr>
              <w:pStyle w:val="Text"/>
            </w:pPr>
            <w:r w:rsidRPr="000320EB">
              <w:t>kalo</w:t>
            </w:r>
          </w:p>
        </w:tc>
        <w:tc>
          <w:tcPr>
            <w:tcW w:w="489" w:type="dxa"/>
            <w:shd w:val="clear" w:color="auto" w:fill="auto"/>
          </w:tcPr>
          <w:p w14:paraId="08A801AD" w14:textId="77777777" w:rsidR="00075364" w:rsidRPr="000320EB" w:rsidRDefault="00075364" w:rsidP="00075364">
            <w:pPr>
              <w:pStyle w:val="Text"/>
            </w:pPr>
            <w:r w:rsidRPr="000320EB">
              <w:t>de</w:t>
            </w:r>
          </w:p>
        </w:tc>
        <w:tc>
          <w:tcPr>
            <w:tcW w:w="640" w:type="dxa"/>
            <w:shd w:val="clear" w:color="auto" w:fill="auto"/>
          </w:tcPr>
          <w:p w14:paraId="3054F442" w14:textId="77777777" w:rsidR="00075364" w:rsidRPr="000320EB" w:rsidRDefault="00075364" w:rsidP="00075364">
            <w:pPr>
              <w:pStyle w:val="Text"/>
            </w:pPr>
            <w:r w:rsidRPr="000320EB">
              <w:t>minta</w:t>
            </w:r>
          </w:p>
        </w:tc>
        <w:tc>
          <w:tcPr>
            <w:tcW w:w="1234" w:type="dxa"/>
            <w:shd w:val="clear" w:color="auto" w:fill="auto"/>
          </w:tcPr>
          <w:p w14:paraId="462B5A79" w14:textId="77777777" w:rsidR="00075364" w:rsidRPr="000320EB" w:rsidRDefault="00075364" w:rsidP="00075364">
            <w:pPr>
              <w:pStyle w:val="Text"/>
            </w:pPr>
            <w:r w:rsidRPr="000320EB">
              <w:t>kesembuan</w:t>
            </w:r>
            <w:r w:rsidR="00BE272A">
              <w:t>g</w:t>
            </w:r>
            <w:r>
              <w:t>,</w:t>
            </w:r>
          </w:p>
        </w:tc>
        <w:tc>
          <w:tcPr>
            <w:tcW w:w="946" w:type="dxa"/>
            <w:shd w:val="clear" w:color="auto" w:fill="auto"/>
          </w:tcPr>
          <w:p w14:paraId="083AAD46" w14:textId="62EE352D" w:rsidR="00075364" w:rsidRPr="000320EB" w:rsidRDefault="00075364" w:rsidP="00075364">
            <w:pPr>
              <w:pStyle w:val="Text"/>
            </w:pPr>
            <w:r w:rsidRPr="000320EB">
              <w:t>setan</w:t>
            </w:r>
            <w:r w:rsidR="001C753E">
              <w:t>g</w:t>
            </w:r>
          </w:p>
        </w:tc>
        <w:tc>
          <w:tcPr>
            <w:tcW w:w="529" w:type="dxa"/>
            <w:shd w:val="clear" w:color="auto" w:fill="auto"/>
          </w:tcPr>
          <w:p w14:paraId="4E161DB0" w14:textId="77777777" w:rsidR="00075364" w:rsidRPr="000320EB" w:rsidRDefault="00075364" w:rsidP="00075364">
            <w:pPr>
              <w:pStyle w:val="Text"/>
              <w:rPr>
                <w:rStyle w:val="ChBlueBold"/>
              </w:rPr>
            </w:pPr>
            <w:r w:rsidRPr="000320EB">
              <w:rPr>
                <w:rStyle w:val="ChBlueBold"/>
              </w:rPr>
              <w:t>kasi</w:t>
            </w:r>
          </w:p>
        </w:tc>
        <w:tc>
          <w:tcPr>
            <w:tcW w:w="489" w:type="dxa"/>
            <w:shd w:val="clear" w:color="auto" w:fill="auto"/>
          </w:tcPr>
          <w:p w14:paraId="417DB8D0" w14:textId="77777777" w:rsidR="00075364" w:rsidRPr="000320EB" w:rsidRDefault="00075364" w:rsidP="00075364">
            <w:pPr>
              <w:pStyle w:val="Text"/>
              <w:rPr>
                <w:rStyle w:val="ChBlueBold"/>
              </w:rPr>
            </w:pPr>
            <w:r w:rsidRPr="000320EB">
              <w:rPr>
                <w:rStyle w:val="ChBlueBold"/>
              </w:rPr>
              <w:t>de</w:t>
            </w:r>
          </w:p>
        </w:tc>
        <w:tc>
          <w:tcPr>
            <w:tcW w:w="945" w:type="dxa"/>
            <w:shd w:val="clear" w:color="auto" w:fill="auto"/>
          </w:tcPr>
          <w:p w14:paraId="0F27CF2B" w14:textId="77777777" w:rsidR="00075364" w:rsidRPr="000320EB" w:rsidRDefault="00075364" w:rsidP="00075364">
            <w:pPr>
              <w:pStyle w:val="Text"/>
              <w:rPr>
                <w:rStyle w:val="ChBlueBold"/>
              </w:rPr>
            </w:pPr>
            <w:r w:rsidRPr="000320EB">
              <w:rPr>
                <w:rStyle w:val="ChBlueBold"/>
              </w:rPr>
              <w:t>sembu</w:t>
            </w:r>
          </w:p>
        </w:tc>
      </w:tr>
      <w:tr w:rsidR="00AC23C4" w:rsidRPr="00AC23C4" w14:paraId="37022DF5" w14:textId="77777777" w:rsidTr="00AC23C4">
        <w:tc>
          <w:tcPr>
            <w:tcW w:w="709" w:type="dxa"/>
            <w:shd w:val="clear" w:color="auto" w:fill="auto"/>
          </w:tcPr>
          <w:p w14:paraId="052CD686" w14:textId="77777777" w:rsidR="00075364" w:rsidRPr="000320EB" w:rsidRDefault="00075364" w:rsidP="00075364">
            <w:pPr>
              <w:pStyle w:val="GlossEng"/>
            </w:pPr>
          </w:p>
        </w:tc>
        <w:tc>
          <w:tcPr>
            <w:tcW w:w="529" w:type="dxa"/>
            <w:shd w:val="clear" w:color="auto" w:fill="auto"/>
          </w:tcPr>
          <w:p w14:paraId="242E8017" w14:textId="77777777" w:rsidR="00075364" w:rsidRPr="000320EB" w:rsidRDefault="00075364" w:rsidP="00075364">
            <w:pPr>
              <w:pStyle w:val="GlossEng"/>
            </w:pPr>
            <w:r w:rsidRPr="000320EB">
              <w:t>if</w:t>
            </w:r>
          </w:p>
        </w:tc>
        <w:tc>
          <w:tcPr>
            <w:tcW w:w="489" w:type="dxa"/>
            <w:shd w:val="clear" w:color="auto" w:fill="auto"/>
          </w:tcPr>
          <w:p w14:paraId="26F4A8AE" w14:textId="77777777" w:rsidR="00075364" w:rsidRPr="0099608C" w:rsidRDefault="00075364" w:rsidP="00075364">
            <w:pPr>
              <w:pStyle w:val="GlossEng"/>
              <w:rPr>
                <w:rStyle w:val="ChSmallCaps"/>
              </w:rPr>
            </w:pPr>
            <w:r w:rsidRPr="0099608C">
              <w:rPr>
                <w:rStyle w:val="ChSmallCaps"/>
              </w:rPr>
              <w:t>3sg</w:t>
            </w:r>
          </w:p>
        </w:tc>
        <w:tc>
          <w:tcPr>
            <w:tcW w:w="640" w:type="dxa"/>
            <w:shd w:val="clear" w:color="auto" w:fill="auto"/>
          </w:tcPr>
          <w:p w14:paraId="12F7E924" w14:textId="77777777" w:rsidR="00075364" w:rsidRPr="000320EB" w:rsidRDefault="00075364" w:rsidP="00075364">
            <w:pPr>
              <w:pStyle w:val="GlossEng"/>
            </w:pPr>
            <w:r w:rsidRPr="000320EB">
              <w:t>ask</w:t>
            </w:r>
          </w:p>
        </w:tc>
        <w:tc>
          <w:tcPr>
            <w:tcW w:w="1234" w:type="dxa"/>
            <w:shd w:val="clear" w:color="auto" w:fill="auto"/>
          </w:tcPr>
          <w:p w14:paraId="4BB7B9F5" w14:textId="77777777" w:rsidR="00075364" w:rsidRPr="000320EB" w:rsidRDefault="00075364" w:rsidP="00075364">
            <w:pPr>
              <w:pStyle w:val="GlossEng"/>
            </w:pPr>
            <w:r w:rsidRPr="000320EB">
              <w:t>recovery</w:t>
            </w:r>
          </w:p>
        </w:tc>
        <w:tc>
          <w:tcPr>
            <w:tcW w:w="946" w:type="dxa"/>
            <w:shd w:val="clear" w:color="auto" w:fill="auto"/>
          </w:tcPr>
          <w:p w14:paraId="6265C877" w14:textId="77777777" w:rsidR="00075364" w:rsidRPr="000320EB" w:rsidRDefault="00075364" w:rsidP="00075364">
            <w:pPr>
              <w:pStyle w:val="GlossEng"/>
            </w:pPr>
            <w:r w:rsidRPr="000320EB">
              <w:t>evil.spirit</w:t>
            </w:r>
          </w:p>
        </w:tc>
        <w:tc>
          <w:tcPr>
            <w:tcW w:w="529" w:type="dxa"/>
            <w:shd w:val="clear" w:color="auto" w:fill="auto"/>
          </w:tcPr>
          <w:p w14:paraId="75C85C9C" w14:textId="77777777" w:rsidR="00075364" w:rsidRPr="000320EB" w:rsidRDefault="00075364" w:rsidP="00075364">
            <w:pPr>
              <w:pStyle w:val="GlossEng"/>
            </w:pPr>
            <w:r w:rsidRPr="000320EB">
              <w:t>give</w:t>
            </w:r>
          </w:p>
        </w:tc>
        <w:tc>
          <w:tcPr>
            <w:tcW w:w="489" w:type="dxa"/>
            <w:shd w:val="clear" w:color="auto" w:fill="auto"/>
          </w:tcPr>
          <w:p w14:paraId="2295D5A5" w14:textId="77777777" w:rsidR="00075364" w:rsidRPr="0099608C" w:rsidRDefault="00075364" w:rsidP="00075364">
            <w:pPr>
              <w:pStyle w:val="GlossEng"/>
              <w:rPr>
                <w:rStyle w:val="ChSmallCaps"/>
              </w:rPr>
            </w:pPr>
            <w:r w:rsidRPr="0099608C">
              <w:rPr>
                <w:rStyle w:val="ChSmallCaps"/>
              </w:rPr>
              <w:t>3sg</w:t>
            </w:r>
          </w:p>
        </w:tc>
        <w:tc>
          <w:tcPr>
            <w:tcW w:w="945" w:type="dxa"/>
            <w:shd w:val="clear" w:color="auto" w:fill="auto"/>
          </w:tcPr>
          <w:p w14:paraId="6931CFEA" w14:textId="77777777" w:rsidR="00075364" w:rsidRPr="000320EB" w:rsidRDefault="00075364" w:rsidP="00075364">
            <w:pPr>
              <w:pStyle w:val="GlossEng"/>
            </w:pPr>
            <w:r w:rsidRPr="000320EB">
              <w:t>be.healed</w:t>
            </w:r>
          </w:p>
        </w:tc>
      </w:tr>
    </w:tbl>
    <w:p w14:paraId="69A9E3B2" w14:textId="3D7DDB04" w:rsidR="00075364" w:rsidRPr="000320EB" w:rsidRDefault="00B7093A" w:rsidP="00075364">
      <w:pPr>
        <w:pStyle w:val="FreeTranslEng"/>
      </w:pPr>
      <w:r>
        <w:t>‘</w:t>
      </w:r>
      <w:r w:rsidR="00075364" w:rsidRPr="000320EB">
        <w:t xml:space="preserve">when </w:t>
      </w:r>
      <w:r w:rsidR="00D70200">
        <w:t>she</w:t>
      </w:r>
      <w:r w:rsidR="00075364" w:rsidRPr="000320EB">
        <w:t xml:space="preserve"> asks for recovery, the evil spirit </w:t>
      </w:r>
      <w:r w:rsidR="00075364" w:rsidRPr="000320EB">
        <w:rPr>
          <w:rStyle w:val="ChBlueBold"/>
        </w:rPr>
        <w:t>has her healed</w:t>
      </w:r>
      <w:r>
        <w:t>’</w:t>
      </w:r>
      <w:r w:rsidR="00075364" w:rsidRPr="000320EB">
        <w:t xml:space="preserve"> </w:t>
      </w:r>
      <w:r w:rsidR="00075364" w:rsidRPr="000320EB">
        <w:rPr>
          <w:rStyle w:val="ExampleSource"/>
        </w:rPr>
        <w:t>[081006-023-CvEx.0082]</w:t>
      </w:r>
    </w:p>
    <w:tbl>
      <w:tblPr>
        <w:tblW w:w="6737" w:type="dxa"/>
        <w:tblCellMar>
          <w:left w:w="42" w:type="dxa"/>
          <w:right w:w="42" w:type="dxa"/>
        </w:tblCellMar>
        <w:tblLook w:val="01E0" w:firstRow="1" w:lastRow="1" w:firstColumn="1" w:lastColumn="1" w:noHBand="0" w:noVBand="0"/>
      </w:tblPr>
      <w:tblGrid>
        <w:gridCol w:w="709"/>
        <w:gridCol w:w="284"/>
        <w:gridCol w:w="868"/>
        <w:gridCol w:w="573"/>
        <w:gridCol w:w="618"/>
        <w:gridCol w:w="1279"/>
        <w:gridCol w:w="529"/>
        <w:gridCol w:w="1004"/>
        <w:gridCol w:w="873"/>
      </w:tblGrid>
      <w:tr w:rsidR="00AC23C4" w:rsidRPr="000320EB" w14:paraId="767FFCD5" w14:textId="77777777" w:rsidTr="00AC23C4">
        <w:tc>
          <w:tcPr>
            <w:tcW w:w="709" w:type="dxa"/>
            <w:shd w:val="clear" w:color="auto" w:fill="auto"/>
          </w:tcPr>
          <w:p w14:paraId="35911FBF" w14:textId="487BD745" w:rsidR="00075364" w:rsidRPr="000320EB" w:rsidRDefault="00075364" w:rsidP="00075364">
            <w:pPr>
              <w:pStyle w:val="O0Nwnext"/>
            </w:pPr>
            <w:bookmarkStart w:id="4560" w:name="_Ref439955340"/>
            <w:bookmarkStart w:id="4561" w:name="_Ref365013632"/>
            <w:r w:rsidRPr="000320EB">
              <w:t>(</w:t>
            </w:r>
            <w:r w:rsidR="000253EE">
              <w:fldChar w:fldCharType="begin"/>
            </w:r>
            <w:r w:rsidR="000253EE">
              <w:instrText xml:space="preserve"> SEQ ( \* ARABIC</w:instrText>
            </w:r>
            <w:r w:rsidR="00A04438">
              <w:instrText xml:space="preserve"> \s 1</w:instrText>
            </w:r>
            <w:r w:rsidR="000253EE">
              <w:instrText xml:space="preserve"> </w:instrText>
            </w:r>
            <w:r w:rsidR="000253EE">
              <w:fldChar w:fldCharType="separate"/>
            </w:r>
            <w:r w:rsidR="00154D81">
              <w:rPr>
                <w:noProof/>
              </w:rPr>
              <w:t>72</w:t>
            </w:r>
            <w:r w:rsidR="000253EE">
              <w:rPr>
                <w:noProof/>
              </w:rPr>
              <w:fldChar w:fldCharType="end"/>
            </w:r>
            <w:bookmarkEnd w:id="4560"/>
            <w:r w:rsidRPr="000320EB">
              <w:t>)</w:t>
            </w:r>
            <w:bookmarkEnd w:id="4561"/>
          </w:p>
        </w:tc>
        <w:tc>
          <w:tcPr>
            <w:tcW w:w="284" w:type="dxa"/>
            <w:shd w:val="clear" w:color="auto" w:fill="auto"/>
          </w:tcPr>
          <w:p w14:paraId="1B7BB470" w14:textId="77777777" w:rsidR="00075364" w:rsidRPr="000320EB" w:rsidRDefault="00075364" w:rsidP="00075364">
            <w:pPr>
              <w:pStyle w:val="Text"/>
            </w:pPr>
            <w:r w:rsidRPr="000320EB">
              <w:t>…</w:t>
            </w:r>
          </w:p>
        </w:tc>
        <w:tc>
          <w:tcPr>
            <w:tcW w:w="868" w:type="dxa"/>
            <w:shd w:val="clear" w:color="auto" w:fill="auto"/>
          </w:tcPr>
          <w:p w14:paraId="73C5DC30" w14:textId="77777777" w:rsidR="00075364" w:rsidRPr="000320EB" w:rsidRDefault="00075364" w:rsidP="00075364">
            <w:pPr>
              <w:pStyle w:val="Text"/>
            </w:pPr>
            <w:r w:rsidRPr="000320EB">
              <w:t>baru</w:t>
            </w:r>
          </w:p>
        </w:tc>
        <w:tc>
          <w:tcPr>
            <w:tcW w:w="573" w:type="dxa"/>
            <w:shd w:val="clear" w:color="auto" w:fill="auto"/>
          </w:tcPr>
          <w:p w14:paraId="089D23CA" w14:textId="77777777" w:rsidR="00075364" w:rsidRPr="000320EB" w:rsidRDefault="00075364" w:rsidP="00075364">
            <w:pPr>
              <w:pStyle w:val="Text"/>
            </w:pPr>
            <w:r w:rsidRPr="000320EB">
              <w:t>mo</w:t>
            </w:r>
          </w:p>
        </w:tc>
        <w:tc>
          <w:tcPr>
            <w:tcW w:w="618" w:type="dxa"/>
            <w:shd w:val="clear" w:color="auto" w:fill="auto"/>
          </w:tcPr>
          <w:p w14:paraId="0F72A3B9" w14:textId="77777777" w:rsidR="00075364" w:rsidRPr="000320EB" w:rsidRDefault="00075364" w:rsidP="00075364">
            <w:pPr>
              <w:pStyle w:val="Text"/>
            </w:pPr>
            <w:r w:rsidRPr="000320EB">
              <w:t>bikin</w:t>
            </w:r>
            <w:r w:rsidR="00753525">
              <w:t>g</w:t>
            </w:r>
          </w:p>
        </w:tc>
        <w:tc>
          <w:tcPr>
            <w:tcW w:w="1279" w:type="dxa"/>
            <w:shd w:val="clear" w:color="auto" w:fill="auto"/>
          </w:tcPr>
          <w:p w14:paraId="3BFFB18C" w14:textId="77777777" w:rsidR="00075364" w:rsidRPr="000320EB" w:rsidRDefault="00075364" w:rsidP="00075364">
            <w:pPr>
              <w:pStyle w:val="Text"/>
            </w:pPr>
            <w:r w:rsidRPr="000320EB">
              <w:t>papeda</w:t>
            </w:r>
          </w:p>
        </w:tc>
        <w:tc>
          <w:tcPr>
            <w:tcW w:w="529" w:type="dxa"/>
            <w:shd w:val="clear" w:color="auto" w:fill="auto"/>
          </w:tcPr>
          <w:p w14:paraId="5B4B0A52" w14:textId="77777777" w:rsidR="00075364" w:rsidRPr="000320EB" w:rsidRDefault="00075364" w:rsidP="00075364">
            <w:pPr>
              <w:pStyle w:val="Text"/>
              <w:rPr>
                <w:rStyle w:val="ChBlueBold"/>
              </w:rPr>
            </w:pPr>
            <w:r w:rsidRPr="000320EB">
              <w:rPr>
                <w:rStyle w:val="ChBlueBold"/>
              </w:rPr>
              <w:t>kasi</w:t>
            </w:r>
          </w:p>
        </w:tc>
        <w:tc>
          <w:tcPr>
            <w:tcW w:w="1004" w:type="dxa"/>
            <w:shd w:val="clear" w:color="auto" w:fill="auto"/>
          </w:tcPr>
          <w:p w14:paraId="68D7CA0C" w14:textId="77777777" w:rsidR="00075364" w:rsidRPr="000320EB" w:rsidRDefault="00CE70E8" w:rsidP="00075364">
            <w:pPr>
              <w:pStyle w:val="Text"/>
              <w:rPr>
                <w:rStyle w:val="ChBlueBold"/>
              </w:rPr>
            </w:pPr>
            <w:r>
              <w:rPr>
                <w:rStyle w:val="ChBlueBold"/>
              </w:rPr>
              <w:t>ana~ana</w:t>
            </w:r>
          </w:p>
        </w:tc>
        <w:tc>
          <w:tcPr>
            <w:tcW w:w="873" w:type="dxa"/>
            <w:shd w:val="clear" w:color="auto" w:fill="auto"/>
          </w:tcPr>
          <w:p w14:paraId="396F1B88" w14:textId="77777777" w:rsidR="00075364" w:rsidRPr="000320EB" w:rsidRDefault="00075364" w:rsidP="00075364">
            <w:pPr>
              <w:pStyle w:val="Text"/>
              <w:rPr>
                <w:rStyle w:val="ChBlueBold"/>
              </w:rPr>
            </w:pPr>
            <w:r w:rsidRPr="000320EB">
              <w:rPr>
                <w:rStyle w:val="ChBlueBold"/>
              </w:rPr>
              <w:t>makan</w:t>
            </w:r>
            <w:r w:rsidR="00BE272A">
              <w:rPr>
                <w:rStyle w:val="ChBlueBold"/>
              </w:rPr>
              <w:t>g</w:t>
            </w:r>
          </w:p>
        </w:tc>
      </w:tr>
      <w:tr w:rsidR="00AC23C4" w:rsidRPr="00AC23C4" w14:paraId="520B4594" w14:textId="77777777" w:rsidTr="00AC23C4">
        <w:tc>
          <w:tcPr>
            <w:tcW w:w="709" w:type="dxa"/>
            <w:shd w:val="clear" w:color="auto" w:fill="auto"/>
          </w:tcPr>
          <w:p w14:paraId="27135BB6" w14:textId="77777777" w:rsidR="00075364" w:rsidRPr="000320EB" w:rsidRDefault="00075364" w:rsidP="00075364">
            <w:pPr>
              <w:pStyle w:val="GlossEng"/>
            </w:pPr>
          </w:p>
        </w:tc>
        <w:tc>
          <w:tcPr>
            <w:tcW w:w="284" w:type="dxa"/>
            <w:shd w:val="clear" w:color="auto" w:fill="auto"/>
          </w:tcPr>
          <w:p w14:paraId="2CB210FD" w14:textId="77777777" w:rsidR="00075364" w:rsidRPr="000320EB" w:rsidRDefault="00075364" w:rsidP="00075364">
            <w:pPr>
              <w:pStyle w:val="GlossEng"/>
            </w:pPr>
          </w:p>
        </w:tc>
        <w:tc>
          <w:tcPr>
            <w:tcW w:w="868" w:type="dxa"/>
            <w:shd w:val="clear" w:color="auto" w:fill="auto"/>
          </w:tcPr>
          <w:p w14:paraId="46427268" w14:textId="77777777" w:rsidR="00075364" w:rsidRPr="000320EB" w:rsidRDefault="00171D59" w:rsidP="00075364">
            <w:pPr>
              <w:pStyle w:val="GlossEng"/>
            </w:pPr>
            <w:r>
              <w:t>and.then</w:t>
            </w:r>
          </w:p>
        </w:tc>
        <w:tc>
          <w:tcPr>
            <w:tcW w:w="573" w:type="dxa"/>
            <w:shd w:val="clear" w:color="auto" w:fill="auto"/>
          </w:tcPr>
          <w:p w14:paraId="7E2BD7F8" w14:textId="77777777" w:rsidR="00075364" w:rsidRPr="000320EB" w:rsidRDefault="00075364" w:rsidP="00075364">
            <w:pPr>
              <w:pStyle w:val="GlossEng"/>
            </w:pPr>
            <w:r w:rsidRPr="000320EB">
              <w:t>want</w:t>
            </w:r>
          </w:p>
        </w:tc>
        <w:tc>
          <w:tcPr>
            <w:tcW w:w="618" w:type="dxa"/>
            <w:shd w:val="clear" w:color="auto" w:fill="auto"/>
          </w:tcPr>
          <w:p w14:paraId="73093D47" w14:textId="77777777" w:rsidR="00075364" w:rsidRPr="000320EB" w:rsidRDefault="00075364" w:rsidP="00075364">
            <w:pPr>
              <w:pStyle w:val="GlossEng"/>
            </w:pPr>
            <w:r w:rsidRPr="000320EB">
              <w:t>make</w:t>
            </w:r>
          </w:p>
        </w:tc>
        <w:tc>
          <w:tcPr>
            <w:tcW w:w="1279" w:type="dxa"/>
            <w:shd w:val="clear" w:color="auto" w:fill="auto"/>
          </w:tcPr>
          <w:p w14:paraId="4480B41E" w14:textId="77777777" w:rsidR="00075364" w:rsidRPr="000320EB" w:rsidRDefault="00075364" w:rsidP="00075364">
            <w:pPr>
              <w:pStyle w:val="GlossEng"/>
            </w:pPr>
            <w:r w:rsidRPr="000320EB">
              <w:t>sagu.porridge</w:t>
            </w:r>
          </w:p>
        </w:tc>
        <w:tc>
          <w:tcPr>
            <w:tcW w:w="529" w:type="dxa"/>
            <w:shd w:val="clear" w:color="auto" w:fill="auto"/>
          </w:tcPr>
          <w:p w14:paraId="188ACF53" w14:textId="77777777" w:rsidR="00075364" w:rsidRPr="000320EB" w:rsidRDefault="00075364" w:rsidP="00075364">
            <w:pPr>
              <w:pStyle w:val="GlossEng"/>
            </w:pPr>
            <w:r w:rsidRPr="000320EB">
              <w:t>give</w:t>
            </w:r>
          </w:p>
        </w:tc>
        <w:tc>
          <w:tcPr>
            <w:tcW w:w="1004" w:type="dxa"/>
            <w:shd w:val="clear" w:color="auto" w:fill="auto"/>
          </w:tcPr>
          <w:p w14:paraId="20405043" w14:textId="77777777" w:rsidR="00075364" w:rsidRPr="000320EB" w:rsidRDefault="00075364" w:rsidP="00075364">
            <w:pPr>
              <w:pStyle w:val="GlossEng"/>
            </w:pPr>
            <w:r w:rsidRPr="0099608C">
              <w:rPr>
                <w:rStyle w:val="ChSmallCaps"/>
              </w:rPr>
              <w:t>rdp</w:t>
            </w:r>
            <w:r w:rsidRPr="000320EB">
              <w:t>~child</w:t>
            </w:r>
          </w:p>
        </w:tc>
        <w:tc>
          <w:tcPr>
            <w:tcW w:w="873" w:type="dxa"/>
            <w:shd w:val="clear" w:color="auto" w:fill="auto"/>
          </w:tcPr>
          <w:p w14:paraId="5E53DB27" w14:textId="77777777" w:rsidR="00075364" w:rsidRPr="000320EB" w:rsidRDefault="00075364" w:rsidP="00075364">
            <w:pPr>
              <w:pStyle w:val="GlossEng"/>
            </w:pPr>
            <w:r w:rsidRPr="000320EB">
              <w:t>food</w:t>
            </w:r>
          </w:p>
        </w:tc>
      </w:tr>
    </w:tbl>
    <w:p w14:paraId="15791383" w14:textId="46B8C11C" w:rsidR="00075364" w:rsidRPr="000957E6" w:rsidRDefault="00B7093A" w:rsidP="00075364">
      <w:pPr>
        <w:pStyle w:val="FreeTranslEng"/>
      </w:pPr>
      <w:r>
        <w:t>‘</w:t>
      </w:r>
      <w:r w:rsidR="00075364" w:rsidRPr="000320EB">
        <w:t xml:space="preserve">[they said (they) wanted to catch chickens,] and then (they) wanted to make sagu porridge (and) </w:t>
      </w:r>
      <w:r w:rsidR="00075364">
        <w:rPr>
          <w:rStyle w:val="ChBlueBold"/>
        </w:rPr>
        <w:t xml:space="preserve">have </w:t>
      </w:r>
      <w:r w:rsidR="00075364" w:rsidRPr="000320EB">
        <w:rPr>
          <w:rStyle w:val="ChBlueBold"/>
        </w:rPr>
        <w:t>the children eat</w:t>
      </w:r>
      <w:r>
        <w:t>’</w:t>
      </w:r>
      <w:r w:rsidR="00075364" w:rsidRPr="000320EB">
        <w:t xml:space="preserve"> </w:t>
      </w:r>
      <w:r w:rsidR="00075364" w:rsidRPr="000320EB">
        <w:rPr>
          <w:rStyle w:val="ExampleSource"/>
        </w:rPr>
        <w:t>[081010-001-Cv.0191]</w:t>
      </w:r>
    </w:p>
    <w:tbl>
      <w:tblPr>
        <w:tblW w:w="5781" w:type="dxa"/>
        <w:tblCellMar>
          <w:left w:w="42" w:type="dxa"/>
          <w:right w:w="42" w:type="dxa"/>
        </w:tblCellMar>
        <w:tblLook w:val="01E0" w:firstRow="1" w:lastRow="1" w:firstColumn="1" w:lastColumn="1" w:noHBand="0" w:noVBand="0"/>
      </w:tblPr>
      <w:tblGrid>
        <w:gridCol w:w="709"/>
        <w:gridCol w:w="489"/>
        <w:gridCol w:w="567"/>
        <w:gridCol w:w="851"/>
        <w:gridCol w:w="729"/>
        <w:gridCol w:w="489"/>
        <w:gridCol w:w="745"/>
        <w:gridCol w:w="551"/>
        <w:gridCol w:w="651"/>
      </w:tblGrid>
      <w:tr w:rsidR="00AC23C4" w:rsidRPr="008C7D8B" w14:paraId="1D0DDF25" w14:textId="77777777" w:rsidTr="00AC23C4">
        <w:tc>
          <w:tcPr>
            <w:tcW w:w="709" w:type="dxa"/>
            <w:shd w:val="clear" w:color="auto" w:fill="auto"/>
          </w:tcPr>
          <w:p w14:paraId="60EE4CC6" w14:textId="51FE5D23" w:rsidR="00075364" w:rsidRPr="000320EB" w:rsidRDefault="00075364" w:rsidP="00075364">
            <w:pPr>
              <w:pStyle w:val="O0Nwnext"/>
            </w:pPr>
            <w:bookmarkStart w:id="4562" w:name="_Ref439955341"/>
            <w:bookmarkStart w:id="4563" w:name="_Ref365013628"/>
            <w:r w:rsidRPr="000320EB">
              <w:t>(</w:t>
            </w:r>
            <w:r w:rsidR="000253EE">
              <w:fldChar w:fldCharType="begin"/>
            </w:r>
            <w:r w:rsidR="000253EE">
              <w:instrText xml:space="preserve"> SEQ ( \* ARABIC</w:instrText>
            </w:r>
            <w:r w:rsidR="00A04438">
              <w:instrText xml:space="preserve"> \s 1</w:instrText>
            </w:r>
            <w:r w:rsidR="000253EE">
              <w:instrText xml:space="preserve"> </w:instrText>
            </w:r>
            <w:r w:rsidR="000253EE">
              <w:fldChar w:fldCharType="separate"/>
            </w:r>
            <w:r w:rsidR="00154D81">
              <w:rPr>
                <w:noProof/>
              </w:rPr>
              <w:t>73</w:t>
            </w:r>
            <w:r w:rsidR="000253EE">
              <w:rPr>
                <w:noProof/>
              </w:rPr>
              <w:fldChar w:fldCharType="end"/>
            </w:r>
            <w:bookmarkEnd w:id="4562"/>
            <w:r w:rsidRPr="000320EB">
              <w:t>)</w:t>
            </w:r>
            <w:bookmarkEnd w:id="4563"/>
          </w:p>
        </w:tc>
        <w:tc>
          <w:tcPr>
            <w:tcW w:w="489" w:type="dxa"/>
            <w:shd w:val="clear" w:color="auto" w:fill="auto"/>
          </w:tcPr>
          <w:p w14:paraId="31042D02" w14:textId="77777777" w:rsidR="00075364" w:rsidRPr="0082700B" w:rsidRDefault="00075364" w:rsidP="00075364">
            <w:pPr>
              <w:pStyle w:val="Text"/>
            </w:pPr>
            <w:r w:rsidRPr="0082700B">
              <w:t>de</w:t>
            </w:r>
          </w:p>
        </w:tc>
        <w:tc>
          <w:tcPr>
            <w:tcW w:w="567" w:type="dxa"/>
            <w:shd w:val="clear" w:color="auto" w:fill="auto"/>
          </w:tcPr>
          <w:p w14:paraId="083F80D8" w14:textId="77777777" w:rsidR="00075364" w:rsidRPr="0082700B" w:rsidRDefault="00075364" w:rsidP="00075364">
            <w:pPr>
              <w:pStyle w:val="Text"/>
            </w:pPr>
            <w:r w:rsidRPr="0082700B">
              <w:t>pu</w:t>
            </w:r>
          </w:p>
        </w:tc>
        <w:tc>
          <w:tcPr>
            <w:tcW w:w="851" w:type="dxa"/>
            <w:shd w:val="clear" w:color="auto" w:fill="auto"/>
          </w:tcPr>
          <w:p w14:paraId="073E8D27" w14:textId="77777777" w:rsidR="00075364" w:rsidRPr="0082700B" w:rsidRDefault="00075364" w:rsidP="00075364">
            <w:pPr>
              <w:pStyle w:val="Text"/>
            </w:pPr>
            <w:r w:rsidRPr="0082700B">
              <w:t>swami</w:t>
            </w:r>
          </w:p>
        </w:tc>
        <w:tc>
          <w:tcPr>
            <w:tcW w:w="729" w:type="dxa"/>
            <w:shd w:val="clear" w:color="auto" w:fill="auto"/>
          </w:tcPr>
          <w:p w14:paraId="05B9CADE" w14:textId="77777777" w:rsidR="00075364" w:rsidRPr="00C40BE9" w:rsidRDefault="00075364" w:rsidP="00075364">
            <w:pPr>
              <w:pStyle w:val="Text"/>
              <w:rPr>
                <w:rStyle w:val="ChBlueBold"/>
              </w:rPr>
            </w:pPr>
            <w:r w:rsidRPr="00C40BE9">
              <w:rPr>
                <w:rStyle w:val="ChBlueBold"/>
              </w:rPr>
              <w:t>bikin</w:t>
            </w:r>
            <w:r w:rsidR="00753525">
              <w:rPr>
                <w:rStyle w:val="ChBlueBold"/>
              </w:rPr>
              <w:t>g</w:t>
            </w:r>
          </w:p>
        </w:tc>
        <w:tc>
          <w:tcPr>
            <w:tcW w:w="489" w:type="dxa"/>
            <w:shd w:val="clear" w:color="auto" w:fill="auto"/>
          </w:tcPr>
          <w:p w14:paraId="43A854E1" w14:textId="77777777" w:rsidR="00075364" w:rsidRPr="00C40BE9" w:rsidRDefault="00075364" w:rsidP="00075364">
            <w:pPr>
              <w:pStyle w:val="Text"/>
              <w:rPr>
                <w:rStyle w:val="ChBlueBold"/>
              </w:rPr>
            </w:pPr>
            <w:r w:rsidRPr="00C40BE9">
              <w:rPr>
                <w:rStyle w:val="ChBlueBold"/>
              </w:rPr>
              <w:t>de</w:t>
            </w:r>
          </w:p>
        </w:tc>
        <w:tc>
          <w:tcPr>
            <w:tcW w:w="745" w:type="dxa"/>
            <w:shd w:val="clear" w:color="auto" w:fill="auto"/>
          </w:tcPr>
          <w:p w14:paraId="2BCD185A" w14:textId="77777777" w:rsidR="00075364" w:rsidRPr="00C40BE9" w:rsidRDefault="00075364" w:rsidP="00075364">
            <w:pPr>
              <w:pStyle w:val="Text"/>
              <w:rPr>
                <w:rStyle w:val="ChBlueBold"/>
              </w:rPr>
            </w:pPr>
            <w:r w:rsidRPr="00C40BE9">
              <w:rPr>
                <w:rStyle w:val="ChBlueBold"/>
              </w:rPr>
              <w:t>sakit</w:t>
            </w:r>
          </w:p>
        </w:tc>
        <w:tc>
          <w:tcPr>
            <w:tcW w:w="551" w:type="dxa"/>
            <w:shd w:val="clear" w:color="auto" w:fill="auto"/>
          </w:tcPr>
          <w:p w14:paraId="762BFBA6" w14:textId="77777777" w:rsidR="00075364" w:rsidRPr="00C40BE9" w:rsidRDefault="00075364" w:rsidP="00075364">
            <w:pPr>
              <w:pStyle w:val="Text"/>
              <w:rPr>
                <w:rStyle w:val="ChBlueBold"/>
              </w:rPr>
            </w:pPr>
            <w:r w:rsidRPr="00C40BE9">
              <w:rPr>
                <w:rStyle w:val="ChBlueBold"/>
              </w:rPr>
              <w:t>hati</w:t>
            </w:r>
          </w:p>
        </w:tc>
        <w:tc>
          <w:tcPr>
            <w:tcW w:w="651" w:type="dxa"/>
            <w:shd w:val="clear" w:color="auto" w:fill="auto"/>
          </w:tcPr>
          <w:p w14:paraId="10621009" w14:textId="77777777" w:rsidR="00075364" w:rsidRPr="0082700B" w:rsidRDefault="00075364" w:rsidP="00075364">
            <w:pPr>
              <w:pStyle w:val="Text"/>
            </w:pPr>
            <w:r>
              <w:t>to?</w:t>
            </w:r>
          </w:p>
        </w:tc>
      </w:tr>
      <w:tr w:rsidR="00AC23C4" w:rsidRPr="00AC23C4" w14:paraId="70AF425F" w14:textId="77777777" w:rsidTr="00AC23C4">
        <w:tc>
          <w:tcPr>
            <w:tcW w:w="709" w:type="dxa"/>
            <w:shd w:val="clear" w:color="auto" w:fill="auto"/>
          </w:tcPr>
          <w:p w14:paraId="383658EC" w14:textId="77777777" w:rsidR="00075364" w:rsidRPr="0082700B" w:rsidRDefault="00075364" w:rsidP="00075364">
            <w:pPr>
              <w:pStyle w:val="GlossEng"/>
            </w:pPr>
          </w:p>
        </w:tc>
        <w:tc>
          <w:tcPr>
            <w:tcW w:w="489" w:type="dxa"/>
            <w:shd w:val="clear" w:color="auto" w:fill="auto"/>
          </w:tcPr>
          <w:p w14:paraId="17FE1E58" w14:textId="77777777" w:rsidR="00075364" w:rsidRPr="0099608C" w:rsidRDefault="00075364" w:rsidP="00075364">
            <w:pPr>
              <w:pStyle w:val="GlossEng"/>
              <w:rPr>
                <w:rStyle w:val="ChSmallCaps"/>
              </w:rPr>
            </w:pPr>
            <w:r w:rsidRPr="0099608C">
              <w:rPr>
                <w:rStyle w:val="ChSmallCaps"/>
              </w:rPr>
              <w:t>3sg</w:t>
            </w:r>
          </w:p>
        </w:tc>
        <w:tc>
          <w:tcPr>
            <w:tcW w:w="567" w:type="dxa"/>
            <w:shd w:val="clear" w:color="auto" w:fill="auto"/>
          </w:tcPr>
          <w:p w14:paraId="0ADEC9D3" w14:textId="77777777" w:rsidR="00075364" w:rsidRPr="0099608C" w:rsidRDefault="00075364" w:rsidP="00075364">
            <w:pPr>
              <w:pStyle w:val="GlossEng"/>
              <w:rPr>
                <w:rStyle w:val="ChSmallCaps"/>
              </w:rPr>
            </w:pPr>
            <w:r w:rsidRPr="0099608C">
              <w:rPr>
                <w:rStyle w:val="ChSmallCaps"/>
              </w:rPr>
              <w:t>poss</w:t>
            </w:r>
          </w:p>
        </w:tc>
        <w:tc>
          <w:tcPr>
            <w:tcW w:w="851" w:type="dxa"/>
            <w:shd w:val="clear" w:color="auto" w:fill="auto"/>
          </w:tcPr>
          <w:p w14:paraId="1FF14B71" w14:textId="77777777" w:rsidR="00075364" w:rsidRPr="0082700B" w:rsidRDefault="00075364" w:rsidP="00075364">
            <w:pPr>
              <w:pStyle w:val="GlossEng"/>
            </w:pPr>
            <w:r w:rsidRPr="0082700B">
              <w:t>husband</w:t>
            </w:r>
          </w:p>
        </w:tc>
        <w:tc>
          <w:tcPr>
            <w:tcW w:w="729" w:type="dxa"/>
            <w:shd w:val="clear" w:color="auto" w:fill="auto"/>
          </w:tcPr>
          <w:p w14:paraId="06E7F2D7" w14:textId="77777777" w:rsidR="00075364" w:rsidRPr="0082700B" w:rsidRDefault="00075364" w:rsidP="00075364">
            <w:pPr>
              <w:pStyle w:val="GlossEng"/>
            </w:pPr>
            <w:r w:rsidRPr="0082700B">
              <w:t>make</w:t>
            </w:r>
          </w:p>
        </w:tc>
        <w:tc>
          <w:tcPr>
            <w:tcW w:w="489" w:type="dxa"/>
            <w:shd w:val="clear" w:color="auto" w:fill="auto"/>
          </w:tcPr>
          <w:p w14:paraId="0B5BCBD8" w14:textId="77777777" w:rsidR="00075364" w:rsidRPr="0099608C" w:rsidRDefault="00075364" w:rsidP="00075364">
            <w:pPr>
              <w:pStyle w:val="GlossEng"/>
              <w:rPr>
                <w:rStyle w:val="ChSmallCaps"/>
              </w:rPr>
            </w:pPr>
            <w:r w:rsidRPr="0099608C">
              <w:rPr>
                <w:rStyle w:val="ChSmallCaps"/>
              </w:rPr>
              <w:t>3sg</w:t>
            </w:r>
          </w:p>
        </w:tc>
        <w:tc>
          <w:tcPr>
            <w:tcW w:w="745" w:type="dxa"/>
            <w:shd w:val="clear" w:color="auto" w:fill="auto"/>
          </w:tcPr>
          <w:p w14:paraId="5BA7D79D" w14:textId="77777777" w:rsidR="00075364" w:rsidRPr="0082700B" w:rsidRDefault="000D5BFE" w:rsidP="00075364">
            <w:pPr>
              <w:pStyle w:val="GlossEng"/>
            </w:pPr>
            <w:r>
              <w:t>be.</w:t>
            </w:r>
            <w:r w:rsidR="00075364" w:rsidRPr="0082700B">
              <w:t>sick</w:t>
            </w:r>
          </w:p>
        </w:tc>
        <w:tc>
          <w:tcPr>
            <w:tcW w:w="551" w:type="dxa"/>
            <w:shd w:val="clear" w:color="auto" w:fill="auto"/>
          </w:tcPr>
          <w:p w14:paraId="51077A13" w14:textId="77777777" w:rsidR="00075364" w:rsidRPr="0082700B" w:rsidRDefault="00075364" w:rsidP="00075364">
            <w:pPr>
              <w:pStyle w:val="GlossEng"/>
            </w:pPr>
            <w:r w:rsidRPr="0082700B">
              <w:t>liver</w:t>
            </w:r>
          </w:p>
        </w:tc>
        <w:tc>
          <w:tcPr>
            <w:tcW w:w="651" w:type="dxa"/>
            <w:shd w:val="clear" w:color="auto" w:fill="auto"/>
          </w:tcPr>
          <w:p w14:paraId="26E31527" w14:textId="77777777" w:rsidR="00075364" w:rsidRPr="0082700B" w:rsidRDefault="00075364" w:rsidP="00075364">
            <w:pPr>
              <w:pStyle w:val="GlossEng"/>
            </w:pPr>
            <w:r w:rsidRPr="0082700B">
              <w:t>right?</w:t>
            </w:r>
          </w:p>
        </w:tc>
      </w:tr>
    </w:tbl>
    <w:p w14:paraId="0E92221D" w14:textId="7980A0B6" w:rsidR="00075364" w:rsidRDefault="00B7093A" w:rsidP="00075364">
      <w:pPr>
        <w:pStyle w:val="FreeTranslEng"/>
      </w:pPr>
      <w:r>
        <w:t>‘</w:t>
      </w:r>
      <w:r w:rsidR="00075364">
        <w:t xml:space="preserve">her husband </w:t>
      </w:r>
      <w:r w:rsidR="00075364" w:rsidRPr="00C40BE9">
        <w:rPr>
          <w:rStyle w:val="ChBlueBold"/>
        </w:rPr>
        <w:t>made her feel miserable</w:t>
      </w:r>
      <w:r w:rsidR="00075364">
        <w:t>, right?</w:t>
      </w:r>
      <w:r>
        <w:t>’</w:t>
      </w:r>
      <w:r w:rsidR="00075364">
        <w:t xml:space="preserve"> </w:t>
      </w:r>
      <w:r w:rsidR="00B04170">
        <w:rPr>
          <w:rStyle w:val="ExampleSource"/>
        </w:rPr>
        <w:t>[081025-006-Cv.0161</w:t>
      </w:r>
      <w:r w:rsidR="00075364" w:rsidRPr="0082700B">
        <w:rPr>
          <w:rStyle w:val="ExampleSource"/>
        </w:rPr>
        <w:t>]</w:t>
      </w:r>
    </w:p>
    <w:tbl>
      <w:tblPr>
        <w:tblW w:w="5919" w:type="dxa"/>
        <w:tblCellMar>
          <w:left w:w="42" w:type="dxa"/>
          <w:right w:w="42" w:type="dxa"/>
        </w:tblCellMar>
        <w:tblLook w:val="01E0" w:firstRow="1" w:lastRow="1" w:firstColumn="1" w:lastColumn="1" w:noHBand="0" w:noVBand="0"/>
      </w:tblPr>
      <w:tblGrid>
        <w:gridCol w:w="709"/>
        <w:gridCol w:w="595"/>
        <w:gridCol w:w="706"/>
        <w:gridCol w:w="706"/>
        <w:gridCol w:w="573"/>
        <w:gridCol w:w="729"/>
        <w:gridCol w:w="489"/>
        <w:gridCol w:w="1412"/>
      </w:tblGrid>
      <w:tr w:rsidR="00AC23C4" w:rsidRPr="000320EB" w14:paraId="3902ED2A" w14:textId="77777777" w:rsidTr="00AC23C4">
        <w:tc>
          <w:tcPr>
            <w:tcW w:w="709" w:type="dxa"/>
            <w:shd w:val="clear" w:color="auto" w:fill="auto"/>
          </w:tcPr>
          <w:p w14:paraId="17335FB8" w14:textId="77777777" w:rsidR="00075364" w:rsidRPr="000320EB" w:rsidRDefault="00075364" w:rsidP="00075364">
            <w:pPr>
              <w:pStyle w:val="O0Nwnext"/>
            </w:pPr>
            <w:bookmarkStart w:id="4564" w:name="_Ref365013629"/>
            <w:r w:rsidRPr="000320EB">
              <w:t>(</w:t>
            </w:r>
            <w:fldSimple w:instr=" SEQ ( \* ARABIC ">
              <w:r w:rsidR="00154D81">
                <w:rPr>
                  <w:noProof/>
                </w:rPr>
                <w:t>74</w:t>
              </w:r>
            </w:fldSimple>
            <w:r w:rsidRPr="000320EB">
              <w:t>)</w:t>
            </w:r>
            <w:bookmarkEnd w:id="4564"/>
          </w:p>
        </w:tc>
        <w:tc>
          <w:tcPr>
            <w:tcW w:w="595" w:type="dxa"/>
            <w:shd w:val="clear" w:color="auto" w:fill="auto"/>
          </w:tcPr>
          <w:p w14:paraId="28EBDDA0" w14:textId="77777777" w:rsidR="00075364" w:rsidRPr="000320EB" w:rsidRDefault="00075364" w:rsidP="00075364">
            <w:pPr>
              <w:pStyle w:val="Text"/>
            </w:pPr>
            <w:r w:rsidRPr="000320EB">
              <w:t>kata</w:t>
            </w:r>
          </w:p>
        </w:tc>
        <w:tc>
          <w:tcPr>
            <w:tcW w:w="706" w:type="dxa"/>
            <w:shd w:val="clear" w:color="auto" w:fill="auto"/>
          </w:tcPr>
          <w:p w14:paraId="7BA21D69" w14:textId="77777777" w:rsidR="00075364" w:rsidRPr="000320EB" w:rsidRDefault="00075364" w:rsidP="00075364">
            <w:pPr>
              <w:pStyle w:val="Text"/>
            </w:pPr>
            <w:r w:rsidRPr="000320EB">
              <w:t>itu</w:t>
            </w:r>
          </w:p>
        </w:tc>
        <w:tc>
          <w:tcPr>
            <w:tcW w:w="706" w:type="dxa"/>
            <w:shd w:val="clear" w:color="auto" w:fill="auto"/>
          </w:tcPr>
          <w:p w14:paraId="154F40A1" w14:textId="77777777" w:rsidR="00075364" w:rsidRPr="000320EB" w:rsidRDefault="00075364" w:rsidP="00075364">
            <w:pPr>
              <w:pStyle w:val="Text"/>
            </w:pPr>
            <w:r w:rsidRPr="000320EB">
              <w:t>tu</w:t>
            </w:r>
          </w:p>
        </w:tc>
        <w:tc>
          <w:tcPr>
            <w:tcW w:w="573" w:type="dxa"/>
            <w:shd w:val="clear" w:color="auto" w:fill="auto"/>
          </w:tcPr>
          <w:p w14:paraId="1C6F2127" w14:textId="77777777" w:rsidR="00075364" w:rsidRPr="000320EB" w:rsidRDefault="00075364" w:rsidP="00075364">
            <w:pPr>
              <w:pStyle w:val="Text"/>
            </w:pPr>
            <w:r w:rsidRPr="000320EB">
              <w:t>yang</w:t>
            </w:r>
          </w:p>
        </w:tc>
        <w:tc>
          <w:tcPr>
            <w:tcW w:w="729" w:type="dxa"/>
            <w:shd w:val="clear" w:color="auto" w:fill="auto"/>
          </w:tcPr>
          <w:p w14:paraId="6E57A5A3" w14:textId="77777777" w:rsidR="00075364" w:rsidRPr="000320EB" w:rsidRDefault="00075364" w:rsidP="00075364">
            <w:pPr>
              <w:pStyle w:val="Text"/>
              <w:rPr>
                <w:rStyle w:val="ChBlueBold"/>
              </w:rPr>
            </w:pPr>
            <w:r w:rsidRPr="000320EB">
              <w:rPr>
                <w:rStyle w:val="ChBlueBold"/>
              </w:rPr>
              <w:t>bikin</w:t>
            </w:r>
            <w:r w:rsidR="00753525">
              <w:rPr>
                <w:rStyle w:val="ChBlueBold"/>
              </w:rPr>
              <w:t>g</w:t>
            </w:r>
          </w:p>
        </w:tc>
        <w:tc>
          <w:tcPr>
            <w:tcW w:w="489" w:type="dxa"/>
            <w:shd w:val="clear" w:color="auto" w:fill="auto"/>
          </w:tcPr>
          <w:p w14:paraId="337A6191" w14:textId="77777777" w:rsidR="00075364" w:rsidRPr="000320EB" w:rsidRDefault="00075364" w:rsidP="00075364">
            <w:pPr>
              <w:pStyle w:val="Text"/>
              <w:rPr>
                <w:rStyle w:val="ChBlueBold"/>
              </w:rPr>
            </w:pPr>
            <w:r w:rsidRPr="000320EB">
              <w:rPr>
                <w:rStyle w:val="ChBlueBold"/>
              </w:rPr>
              <w:t>sa</w:t>
            </w:r>
          </w:p>
        </w:tc>
        <w:tc>
          <w:tcPr>
            <w:tcW w:w="1412" w:type="dxa"/>
            <w:shd w:val="clear" w:color="auto" w:fill="auto"/>
          </w:tcPr>
          <w:p w14:paraId="78FDBB2F" w14:textId="77777777" w:rsidR="00075364" w:rsidRPr="000320EB" w:rsidRDefault="00BE272A" w:rsidP="00075364">
            <w:pPr>
              <w:pStyle w:val="Text"/>
              <w:rPr>
                <w:rStyle w:val="ChBlueBold"/>
              </w:rPr>
            </w:pPr>
            <w:r w:rsidRPr="000320EB">
              <w:rPr>
                <w:rStyle w:val="ChBlueBold"/>
              </w:rPr>
              <w:t>bertahang</w:t>
            </w:r>
          </w:p>
        </w:tc>
      </w:tr>
      <w:tr w:rsidR="00AC23C4" w:rsidRPr="00AC23C4" w14:paraId="7CCBA43D" w14:textId="77777777" w:rsidTr="00AC23C4">
        <w:tc>
          <w:tcPr>
            <w:tcW w:w="709" w:type="dxa"/>
            <w:shd w:val="clear" w:color="auto" w:fill="auto"/>
          </w:tcPr>
          <w:p w14:paraId="40513E19" w14:textId="77777777" w:rsidR="00075364" w:rsidRPr="000320EB" w:rsidRDefault="00075364" w:rsidP="00075364">
            <w:pPr>
              <w:pStyle w:val="GlossEng"/>
            </w:pPr>
          </w:p>
        </w:tc>
        <w:tc>
          <w:tcPr>
            <w:tcW w:w="595" w:type="dxa"/>
            <w:shd w:val="clear" w:color="auto" w:fill="auto"/>
          </w:tcPr>
          <w:p w14:paraId="07C816C2" w14:textId="77777777" w:rsidR="00075364" w:rsidRPr="000320EB" w:rsidRDefault="00075364" w:rsidP="00075364">
            <w:pPr>
              <w:pStyle w:val="GlossEng"/>
            </w:pPr>
            <w:r w:rsidRPr="000320EB">
              <w:t>word</w:t>
            </w:r>
          </w:p>
        </w:tc>
        <w:tc>
          <w:tcPr>
            <w:tcW w:w="706" w:type="dxa"/>
            <w:shd w:val="clear" w:color="auto" w:fill="auto"/>
          </w:tcPr>
          <w:p w14:paraId="221DC381" w14:textId="77777777" w:rsidR="00075364" w:rsidRPr="0099608C" w:rsidRDefault="00075364" w:rsidP="00075364">
            <w:pPr>
              <w:pStyle w:val="GlossEng"/>
              <w:rPr>
                <w:rStyle w:val="ChSmallCaps"/>
              </w:rPr>
            </w:pPr>
            <w:r w:rsidRPr="0099608C">
              <w:rPr>
                <w:rStyle w:val="ChSmallCaps"/>
              </w:rPr>
              <w:t>d.dist</w:t>
            </w:r>
          </w:p>
        </w:tc>
        <w:tc>
          <w:tcPr>
            <w:tcW w:w="706" w:type="dxa"/>
            <w:shd w:val="clear" w:color="auto" w:fill="auto"/>
          </w:tcPr>
          <w:p w14:paraId="6AE1FA16" w14:textId="77777777" w:rsidR="00075364" w:rsidRPr="0099608C" w:rsidRDefault="00075364" w:rsidP="00075364">
            <w:pPr>
              <w:pStyle w:val="GlossEng"/>
              <w:rPr>
                <w:rStyle w:val="ChSmallCaps"/>
              </w:rPr>
            </w:pPr>
            <w:r w:rsidRPr="0099608C">
              <w:rPr>
                <w:rStyle w:val="ChSmallCaps"/>
              </w:rPr>
              <w:t>d.dist</w:t>
            </w:r>
          </w:p>
        </w:tc>
        <w:tc>
          <w:tcPr>
            <w:tcW w:w="573" w:type="dxa"/>
            <w:shd w:val="clear" w:color="auto" w:fill="auto"/>
          </w:tcPr>
          <w:p w14:paraId="7A44101B" w14:textId="77777777" w:rsidR="00075364" w:rsidRPr="0099608C" w:rsidRDefault="00075364" w:rsidP="00075364">
            <w:pPr>
              <w:pStyle w:val="GlossEng"/>
              <w:rPr>
                <w:rStyle w:val="ChSmallCaps"/>
              </w:rPr>
            </w:pPr>
            <w:r w:rsidRPr="0099608C">
              <w:rPr>
                <w:rStyle w:val="ChSmallCaps"/>
              </w:rPr>
              <w:t>rel</w:t>
            </w:r>
          </w:p>
        </w:tc>
        <w:tc>
          <w:tcPr>
            <w:tcW w:w="729" w:type="dxa"/>
            <w:shd w:val="clear" w:color="auto" w:fill="auto"/>
          </w:tcPr>
          <w:p w14:paraId="202ACE3A" w14:textId="77777777" w:rsidR="00075364" w:rsidRPr="000320EB" w:rsidRDefault="00075364" w:rsidP="00075364">
            <w:pPr>
              <w:pStyle w:val="GlossEng"/>
            </w:pPr>
            <w:r w:rsidRPr="000320EB">
              <w:t>make</w:t>
            </w:r>
          </w:p>
        </w:tc>
        <w:tc>
          <w:tcPr>
            <w:tcW w:w="489" w:type="dxa"/>
            <w:shd w:val="clear" w:color="auto" w:fill="auto"/>
          </w:tcPr>
          <w:p w14:paraId="253648A2" w14:textId="77777777" w:rsidR="00075364" w:rsidRPr="0099608C" w:rsidRDefault="00075364" w:rsidP="00075364">
            <w:pPr>
              <w:pStyle w:val="GlossEng"/>
              <w:rPr>
                <w:rStyle w:val="ChSmallCaps"/>
              </w:rPr>
            </w:pPr>
            <w:r w:rsidRPr="0099608C">
              <w:rPr>
                <w:rStyle w:val="ChSmallCaps"/>
              </w:rPr>
              <w:t>1sg</w:t>
            </w:r>
          </w:p>
        </w:tc>
        <w:tc>
          <w:tcPr>
            <w:tcW w:w="1412" w:type="dxa"/>
            <w:shd w:val="clear" w:color="auto" w:fill="auto"/>
          </w:tcPr>
          <w:p w14:paraId="2E8D4638" w14:textId="77777777" w:rsidR="00075364" w:rsidRPr="000320EB" w:rsidRDefault="00075364" w:rsidP="00075364">
            <w:pPr>
              <w:pStyle w:val="GlossEng"/>
            </w:pPr>
            <w:r w:rsidRPr="000320EB">
              <w:t>hold(.out/back)</w:t>
            </w:r>
          </w:p>
        </w:tc>
      </w:tr>
    </w:tbl>
    <w:p w14:paraId="2B68A675" w14:textId="45178E6D" w:rsidR="00075364" w:rsidRPr="000320EB" w:rsidRDefault="00B7093A" w:rsidP="00075364">
      <w:pPr>
        <w:pStyle w:val="FreeTranslEng15pt"/>
      </w:pPr>
      <w:r>
        <w:t>‘</w:t>
      </w:r>
      <w:r w:rsidR="00075364" w:rsidRPr="000320EB">
        <w:t xml:space="preserve">(it was) those very words that </w:t>
      </w:r>
      <w:r w:rsidR="00075364" w:rsidRPr="000320EB">
        <w:rPr>
          <w:rStyle w:val="ChBlueBold"/>
        </w:rPr>
        <w:t>made me hold out</w:t>
      </w:r>
      <w:r>
        <w:t>’</w:t>
      </w:r>
      <w:r w:rsidR="00075364" w:rsidRPr="000320EB">
        <w:t xml:space="preserve"> </w:t>
      </w:r>
      <w:r w:rsidR="00075364" w:rsidRPr="000320EB">
        <w:rPr>
          <w:rStyle w:val="ExampleSource"/>
        </w:rPr>
        <w:t>[081115-001a-Cv.0234]</w:t>
      </w:r>
    </w:p>
    <w:p w14:paraId="68C6985D" w14:textId="77777777" w:rsidR="00075364" w:rsidRPr="000320EB" w:rsidRDefault="00075364" w:rsidP="00075364">
      <w:pPr>
        <w:pStyle w:val="Heading3"/>
      </w:pPr>
      <w:bookmarkStart w:id="4565" w:name="_Ref365537073"/>
      <w:bookmarkStart w:id="4566" w:name="_Toc440455712"/>
      <w:r w:rsidRPr="000320EB">
        <w:t>Summary</w:t>
      </w:r>
      <w:bookmarkEnd w:id="4565"/>
      <w:bookmarkEnd w:id="4566"/>
    </w:p>
    <w:p w14:paraId="25D01B07" w14:textId="19DECEDD" w:rsidR="00075364" w:rsidRPr="000320EB" w:rsidRDefault="00075364" w:rsidP="00AC0CE0">
      <w:pPr>
        <w:pStyle w:val="Body0000after"/>
      </w:pPr>
      <w:r w:rsidRPr="000320EB">
        <w:t xml:space="preserve">Papuan Malay employs three different strategies to express the notion of causation: syntactic, periphrastic, and lexical causatives. The </w:t>
      </w:r>
      <w:r w:rsidR="00AC0CE0">
        <w:t xml:space="preserve">description of causation focused on the </w:t>
      </w:r>
      <w:r w:rsidRPr="000320EB">
        <w:t>syntax and semantics</w:t>
      </w:r>
      <w:r>
        <w:t xml:space="preserve"> of syntactic causatives.</w:t>
      </w:r>
      <w:r w:rsidRPr="000320EB">
        <w:t xml:space="preserve"> Lexical and periphrastic causatives were discussed only briefly.</w:t>
      </w:r>
    </w:p>
    <w:p w14:paraId="084E8A2A" w14:textId="25EF9126" w:rsidR="006F1350" w:rsidRDefault="00075364" w:rsidP="006F1350">
      <w:pPr>
        <w:pStyle w:val="Body0500after"/>
      </w:pPr>
      <w:r>
        <w:t xml:space="preserve">Papuan Malay </w:t>
      </w:r>
      <w:r w:rsidRPr="000320EB">
        <w:t>syntactic causatives are monoclausal V</w:t>
      </w:r>
      <w:r w:rsidRPr="000320EB">
        <w:rPr>
          <w:vertAlign w:val="subscript"/>
        </w:rPr>
        <w:t>1</w:t>
      </w:r>
      <w:r w:rsidRPr="000320EB">
        <w:t>V</w:t>
      </w:r>
      <w:r w:rsidRPr="000320EB">
        <w:rPr>
          <w:vertAlign w:val="subscript"/>
        </w:rPr>
        <w:t>2</w:t>
      </w:r>
      <w:r w:rsidRPr="000320EB">
        <w:t xml:space="preserve"> constructions in which a causative verb V</w:t>
      </w:r>
      <w:r w:rsidRPr="000320EB">
        <w:rPr>
          <w:vertAlign w:val="subscript"/>
        </w:rPr>
        <w:t>1</w:t>
      </w:r>
      <w:r>
        <w:t xml:space="preserve">, namely </w:t>
      </w:r>
      <w:r w:rsidRPr="000320EB">
        <w:t xml:space="preserve">trivalent </w:t>
      </w:r>
      <w:r w:rsidRPr="000320EB">
        <w:rPr>
          <w:rStyle w:val="ChItalBold"/>
        </w:rPr>
        <w:t>kasi</w:t>
      </w:r>
      <w:r>
        <w:t xml:space="preserve"> </w:t>
      </w:r>
      <w:r w:rsidR="00B7093A">
        <w:t>‘</w:t>
      </w:r>
      <w:r>
        <w:t>give</w:t>
      </w:r>
      <w:r w:rsidR="00B7093A">
        <w:t>’</w:t>
      </w:r>
      <w:r w:rsidRPr="000320EB">
        <w:t xml:space="preserve"> </w:t>
      </w:r>
      <w:r>
        <w:t>or</w:t>
      </w:r>
      <w:r w:rsidRPr="000320EB">
        <w:t xml:space="preserve"> bivalent </w:t>
      </w:r>
      <w:r w:rsidRPr="000320EB">
        <w:rPr>
          <w:rStyle w:val="ChItalBold"/>
        </w:rPr>
        <w:t>bikin</w:t>
      </w:r>
      <w:r w:rsidR="00753525">
        <w:rPr>
          <w:rStyle w:val="ChItalBold"/>
        </w:rPr>
        <w:t>g</w:t>
      </w:r>
      <w:r w:rsidRPr="000320EB">
        <w:t xml:space="preserve"> </w:t>
      </w:r>
      <w:r w:rsidR="00B7093A">
        <w:t>‘</w:t>
      </w:r>
      <w:r w:rsidRPr="000320EB">
        <w:t>make</w:t>
      </w:r>
      <w:r w:rsidR="00B7093A">
        <w:t>’</w:t>
      </w:r>
      <w:r>
        <w:t xml:space="preserve">, </w:t>
      </w:r>
      <w:r w:rsidRPr="000320EB">
        <w:t>encodes the notion of cause while the V</w:t>
      </w:r>
      <w:r w:rsidRPr="000320EB">
        <w:rPr>
          <w:vertAlign w:val="subscript"/>
        </w:rPr>
        <w:t>2</w:t>
      </w:r>
      <w:r w:rsidRPr="000320EB">
        <w:t xml:space="preserve"> </w:t>
      </w:r>
      <w:r>
        <w:t xml:space="preserve">denotes the notion of effect. </w:t>
      </w:r>
      <w:r w:rsidRPr="000320EB">
        <w:t xml:space="preserve">Syntactic causatives </w:t>
      </w:r>
      <w:r>
        <w:t xml:space="preserve">have </w:t>
      </w:r>
      <w:r w:rsidRPr="000320EB">
        <w:t xml:space="preserve">monovalent </w:t>
      </w:r>
      <w:r>
        <w:t xml:space="preserve">or </w:t>
      </w:r>
      <w:r w:rsidRPr="000320EB">
        <w:t>bivalent bases. In causatives with monovalent bases, the original A is demoted from its intransitive S function to the transitive P function, while the incoming causer takes the transitive A function. In causatives with bivalent bases, the original A is demoted to the P function while the original P is moved out of the core into an oblique slot.</w:t>
      </w:r>
      <w:r w:rsidR="006F1350">
        <w:t xml:space="preserve"> Hence, </w:t>
      </w:r>
      <w:r w:rsidR="006F1350" w:rsidRPr="000320EB">
        <w:t>in causatives with monovalent bases</w:t>
      </w:r>
      <w:r w:rsidR="006F1350">
        <w:t xml:space="preserve"> </w:t>
      </w:r>
      <w:r w:rsidR="006F1350" w:rsidRPr="000320EB">
        <w:t xml:space="preserve">the grammatical relations correspond to those established by </w:t>
      </w:r>
      <w:r w:rsidR="006F1350">
        <w:rPr>
          <w:rStyle w:val="Citation"/>
        </w:rPr>
        <w:fldChar w:fldCharType="begin"/>
      </w:r>
      <w:r w:rsidR="006F1350">
        <w:rPr>
          <w:rStyle w:val="Citation"/>
        </w:rPr>
        <w:instrText>ADDIN CITAVI.PLACEHOLDER 8e39e861-d6ee-4aaa-aa4c-fb80d53d4e69 PFBsYWNlaG9sZGVyPg0KICA8QWRkSW5WZXJzaW9uPjUuMi4wLjg8L0FkZEluVmVyc2lvbj4NCiAgPElkPjhlMzllODYxLWQ2ZWUtNGFhYS1hYTRjLWZiODBkNTNkNGU2OTwvSWQ+DQogIDxFbnRyaWVzPg0KICAgIDxFbnRyeT4NCiAgICAgIDxJZD5mYWU3NDZhZC1mZDYxLTQ5ZTUtYTJjMC01Y2RhOTIxMWUwM2M8L0lkPg0KICAgICAgPE5vUGFyPnRydWU8L05vUGFyPg0KICAgICAgPFBlcnNvbk9ubHk+dHJ1ZTwvUGVyc29uT25seT4NCiAgICAgIDxSZWZlcmVuY2VJZD43OWQ5NmI4NS1mMWVmLTQ5YjAtOGE0OC0xMTZiZmQ2ZWI4ZGM8L1JlZmVyZW5jZUlk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tcmllPC9UZXh0Pg0KICAgIDwvVGV4dFVuaXQ+DQogIDwvVGV4dFVuaXRzPg0KPC9QbGFjZWhvbGRlcj4=</w:instrText>
      </w:r>
      <w:r w:rsidR="006F1350">
        <w:rPr>
          <w:rStyle w:val="Citation"/>
        </w:rPr>
        <w:fldChar w:fldCharType="separate"/>
      </w:r>
      <w:bookmarkStart w:id="4567" w:name="_CTVP0018e39e861d6ee4aaaaa4cfb80d53d4e69"/>
      <w:r w:rsidR="0092006B">
        <w:rPr>
          <w:rStyle w:val="Citation"/>
        </w:rPr>
        <w:t>Comrie</w:t>
      </w:r>
      <w:bookmarkEnd w:id="4567"/>
      <w:r w:rsidR="006F1350">
        <w:rPr>
          <w:rStyle w:val="Citation"/>
        </w:rPr>
        <w:fldChar w:fldCharType="end"/>
      </w:r>
      <w:r w:rsidR="006F1350" w:rsidRPr="00513C8C">
        <w:rPr>
          <w:rStyle w:val="Citation"/>
        </w:rPr>
        <w:t xml:space="preserve"> </w:t>
      </w:r>
      <w:r w:rsidR="006F1350">
        <w:rPr>
          <w:rStyle w:val="Citation"/>
        </w:rPr>
        <w:fldChar w:fldCharType="begin"/>
      </w:r>
      <w:r w:rsidR="006F1350">
        <w:rPr>
          <w:rStyle w:val="Citation"/>
        </w:rPr>
        <w:instrText>ADDIN CITAVI.PLACEHOLDER e31af7f6-d337-4cd1-a203-ceb4f41bd038 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6IDE3Nik8L1RleHQ+DQogICAgPC9UZXh0VW5pdD4NCiAgPC9UZXh0VW5pdHM+DQo8L1BsYWNlaG9sZGVyPg==</w:instrText>
      </w:r>
      <w:r w:rsidR="006F1350">
        <w:rPr>
          <w:rStyle w:val="Citation"/>
        </w:rPr>
        <w:fldChar w:fldCharType="separate"/>
      </w:r>
      <w:bookmarkStart w:id="4568" w:name="_CTVP001e31af7f6d3374cd1a203ceb4f41bd038"/>
      <w:r w:rsidR="0092006B">
        <w:rPr>
          <w:rStyle w:val="Citation"/>
        </w:rPr>
        <w:t>(1989: 176)</w:t>
      </w:r>
      <w:bookmarkEnd w:id="4568"/>
      <w:r w:rsidR="006F1350">
        <w:rPr>
          <w:rStyle w:val="Citation"/>
        </w:rPr>
        <w:fldChar w:fldCharType="end"/>
      </w:r>
      <w:r w:rsidR="006F1350">
        <w:t>, whereas in causatives with bivalent bases they do not correspond.</w:t>
      </w:r>
    </w:p>
    <w:p w14:paraId="74F72C6E" w14:textId="2E532910" w:rsidR="00075364" w:rsidRDefault="00075364" w:rsidP="006F1350">
      <w:pPr>
        <w:pStyle w:val="Body0500after"/>
      </w:pPr>
      <w:r>
        <w:t>Semantically</w:t>
      </w:r>
      <w:r w:rsidRPr="000320EB">
        <w:t xml:space="preserve">, </w:t>
      </w:r>
      <w:r>
        <w:t xml:space="preserve">causatives with </w:t>
      </w:r>
      <w:r w:rsidRPr="005456EC">
        <w:rPr>
          <w:rStyle w:val="ChItalBold"/>
        </w:rPr>
        <w:t>kasi</w:t>
      </w:r>
      <w:r>
        <w:t xml:space="preserve"> </w:t>
      </w:r>
      <w:r w:rsidR="00B7093A">
        <w:t>‘</w:t>
      </w:r>
      <w:r>
        <w:t>give</w:t>
      </w:r>
      <w:r w:rsidR="00B7093A">
        <w:t>’</w:t>
      </w:r>
      <w:r>
        <w:t xml:space="preserve"> focus on the outcome of the manipulation, whereas causatives with </w:t>
      </w:r>
      <w:r w:rsidRPr="005456EC">
        <w:rPr>
          <w:rStyle w:val="ChItalBold"/>
        </w:rPr>
        <w:t>bikin</w:t>
      </w:r>
      <w:r w:rsidR="00753525">
        <w:rPr>
          <w:rStyle w:val="ChItalBold"/>
        </w:rPr>
        <w:t>g</w:t>
      </w:r>
      <w:r>
        <w:t xml:space="preserve"> </w:t>
      </w:r>
      <w:r w:rsidR="00B7093A">
        <w:t>‘</w:t>
      </w:r>
      <w:r>
        <w:t>make</w:t>
      </w:r>
      <w:r w:rsidR="00B7093A">
        <w:t>’</w:t>
      </w:r>
      <w:r>
        <w:t xml:space="preserve"> focus on the manipulation of </w:t>
      </w:r>
      <w:r w:rsidR="006F1350">
        <w:t xml:space="preserve">the </w:t>
      </w:r>
      <w:r>
        <w:t xml:space="preserve">circumstances itself, which results in the effect. Both causative verbs </w:t>
      </w:r>
      <w:r w:rsidRPr="000320EB">
        <w:t xml:space="preserve">typically generate causer-controlled causatives, in which the causer controls the event while the causee </w:t>
      </w:r>
      <w:r>
        <w:t>has no agentivity</w:t>
      </w:r>
      <w:r w:rsidRPr="000320EB">
        <w:t xml:space="preserve">. </w:t>
      </w:r>
      <w:r>
        <w:t xml:space="preserve">This applies especially to </w:t>
      </w:r>
      <w:r w:rsidRPr="007102E5">
        <w:rPr>
          <w:rStyle w:val="ChItalBold"/>
        </w:rPr>
        <w:t>bikin</w:t>
      </w:r>
      <w:r w:rsidR="00753525">
        <w:rPr>
          <w:rStyle w:val="ChItalBold"/>
        </w:rPr>
        <w:t>g</w:t>
      </w:r>
      <w:r>
        <w:t xml:space="preserve">-causatives which stress the manipulation itself. Causatives with </w:t>
      </w:r>
      <w:r w:rsidRPr="009F1ABE">
        <w:rPr>
          <w:rStyle w:val="ChItalBold"/>
        </w:rPr>
        <w:t>kasi</w:t>
      </w:r>
      <w:r>
        <w:t xml:space="preserve"> </w:t>
      </w:r>
      <w:r w:rsidR="00B7093A">
        <w:t>‘</w:t>
      </w:r>
      <w:r>
        <w:t>give</w:t>
      </w:r>
      <w:r w:rsidR="00B7093A">
        <w:t>’</w:t>
      </w:r>
      <w:r>
        <w:t xml:space="preserve"> however, can also receive an assistive</w:t>
      </w:r>
      <w:r w:rsidR="00944D5A">
        <w:t>,</w:t>
      </w:r>
      <w:r>
        <w:t xml:space="preserve"> rather than the typical directive</w:t>
      </w:r>
      <w:r w:rsidR="00944D5A">
        <w:t>,</w:t>
      </w:r>
      <w:r>
        <w:t xml:space="preserve"> reading. This applies to </w:t>
      </w:r>
      <w:r w:rsidRPr="000320EB">
        <w:t>agentive monovalent or bivalent bases</w:t>
      </w:r>
      <w:r>
        <w:t xml:space="preserve"> when the causee has some level of agentivity.</w:t>
      </w:r>
    </w:p>
    <w:p w14:paraId="49707876" w14:textId="2834AAC5" w:rsidR="00075364" w:rsidRPr="000320EB" w:rsidRDefault="00075364" w:rsidP="00EC1C5B">
      <w:pPr>
        <w:pStyle w:val="Body0505after"/>
      </w:pPr>
      <w:r>
        <w:t xml:space="preserve">Most </w:t>
      </w:r>
      <w:r w:rsidRPr="000320EB">
        <w:t xml:space="preserve">causative constructions </w:t>
      </w:r>
      <w:r>
        <w:t xml:space="preserve">in the corpus </w:t>
      </w:r>
      <w:r w:rsidRPr="000320EB">
        <w:t xml:space="preserve">are formed with </w:t>
      </w:r>
      <w:r w:rsidRPr="000320EB">
        <w:rPr>
          <w:rStyle w:val="ChItalBold"/>
        </w:rPr>
        <w:t>kasi</w:t>
      </w:r>
      <w:r w:rsidRPr="000320EB">
        <w:t xml:space="preserve"> </w:t>
      </w:r>
      <w:r w:rsidR="00B7093A">
        <w:t>‘</w:t>
      </w:r>
      <w:r w:rsidRPr="000320EB">
        <w:t>give</w:t>
      </w:r>
      <w:r w:rsidR="00B7093A">
        <w:t>’</w:t>
      </w:r>
      <w:r w:rsidR="00EC1C5B">
        <w:t xml:space="preserve"> </w:t>
      </w:r>
      <w:r w:rsidRPr="000320EB">
        <w:t xml:space="preserve">while causatives with </w:t>
      </w:r>
      <w:r w:rsidRPr="000320EB">
        <w:rPr>
          <w:rStyle w:val="ChItalBold"/>
        </w:rPr>
        <w:t>bikin</w:t>
      </w:r>
      <w:r w:rsidR="00753525">
        <w:rPr>
          <w:rStyle w:val="ChItalBold"/>
        </w:rPr>
        <w:t>g</w:t>
      </w:r>
      <w:r w:rsidRPr="000320EB">
        <w:t xml:space="preserve"> </w:t>
      </w:r>
      <w:r w:rsidR="00B7093A">
        <w:t>‘</w:t>
      </w:r>
      <w:r w:rsidRPr="000320EB">
        <w:t>make</w:t>
      </w:r>
      <w:r w:rsidR="00B7093A">
        <w:t>’</w:t>
      </w:r>
      <w:r w:rsidRPr="000320EB">
        <w:t xml:space="preserve"> </w:t>
      </w:r>
      <w:r>
        <w:t>are much fewer</w:t>
      </w:r>
      <w:r w:rsidRPr="000320EB">
        <w:t xml:space="preserve">. </w:t>
      </w:r>
      <w:r w:rsidRPr="000320EB">
        <w:fldChar w:fldCharType="begin"/>
      </w:r>
      <w:r w:rsidRPr="000320EB">
        <w:instrText xml:space="preserve"> REF _Ref365123879 \h </w:instrText>
      </w:r>
      <w:r>
        <w:instrText xml:space="preserve"> \* MERGEFORMAT </w:instrText>
      </w:r>
      <w:r w:rsidRPr="000320EB">
        <w:fldChar w:fldCharType="separate"/>
      </w:r>
      <w:r w:rsidR="00154D81" w:rsidRPr="000320EB">
        <w:rPr>
          <w:szCs w:val="19"/>
        </w:rPr>
        <w:t xml:space="preserve">Table </w:t>
      </w:r>
      <w:r w:rsidR="00154D81">
        <w:rPr>
          <w:noProof/>
          <w:szCs w:val="19"/>
          <w:cs/>
        </w:rPr>
        <w:t>‎</w:t>
      </w:r>
      <w:r w:rsidR="00154D81">
        <w:rPr>
          <w:noProof/>
          <w:szCs w:val="19"/>
        </w:rPr>
        <w:t>11.4</w:t>
      </w:r>
      <w:r w:rsidRPr="000320EB">
        <w:fldChar w:fldCharType="end"/>
      </w:r>
      <w:r w:rsidRPr="000320EB">
        <w:t xml:space="preserve"> </w:t>
      </w:r>
      <w:r>
        <w:t xml:space="preserve">lists </w:t>
      </w:r>
      <w:r w:rsidRPr="000320EB">
        <w:t>the type and token frequencies for both causative verbs in the corpus.</w:t>
      </w:r>
    </w:p>
    <w:p w14:paraId="7ACA347C" w14:textId="77777777" w:rsidR="00075364" w:rsidRPr="000320EB" w:rsidRDefault="00075364" w:rsidP="00075364">
      <w:pPr>
        <w:pStyle w:val="Caption"/>
        <w:rPr>
          <w:szCs w:val="19"/>
        </w:rPr>
      </w:pPr>
      <w:bookmarkStart w:id="4569" w:name="_Ref365123879"/>
      <w:r w:rsidRPr="000320EB">
        <w:rPr>
          <w:szCs w:val="19"/>
        </w:rPr>
        <w:t xml:space="preserve">Table </w:t>
      </w:r>
      <w:r w:rsidR="00F207A1">
        <w:rPr>
          <w:szCs w:val="19"/>
        </w:rPr>
        <w:fldChar w:fldCharType="begin"/>
      </w:r>
      <w:r w:rsidR="00F207A1">
        <w:rPr>
          <w:szCs w:val="19"/>
        </w:rPr>
        <w:instrText xml:space="preserve"> STYLEREF 1 \s </w:instrText>
      </w:r>
      <w:r w:rsidR="00F207A1">
        <w:rPr>
          <w:szCs w:val="19"/>
        </w:rPr>
        <w:fldChar w:fldCharType="separate"/>
      </w:r>
      <w:r w:rsidR="00154D81">
        <w:rPr>
          <w:noProof/>
          <w:szCs w:val="19"/>
          <w:cs/>
        </w:rPr>
        <w:t>‎</w:t>
      </w:r>
      <w:r w:rsidR="00154D81">
        <w:rPr>
          <w:noProof/>
          <w:szCs w:val="19"/>
        </w:rPr>
        <w:t>11</w:t>
      </w:r>
      <w:r w:rsidR="00F207A1">
        <w:rPr>
          <w:szCs w:val="19"/>
        </w:rPr>
        <w:fldChar w:fldCharType="end"/>
      </w:r>
      <w:r w:rsidR="00F207A1">
        <w:rPr>
          <w:szCs w:val="19"/>
        </w:rPr>
        <w:t>.</w:t>
      </w:r>
      <w:r w:rsidR="00F207A1">
        <w:rPr>
          <w:szCs w:val="19"/>
        </w:rPr>
        <w:fldChar w:fldCharType="begin"/>
      </w:r>
      <w:r w:rsidR="00F207A1">
        <w:rPr>
          <w:szCs w:val="19"/>
        </w:rPr>
        <w:instrText xml:space="preserve"> SEQ Table \* ARABIC \s 1 </w:instrText>
      </w:r>
      <w:r w:rsidR="00F207A1">
        <w:rPr>
          <w:szCs w:val="19"/>
        </w:rPr>
        <w:fldChar w:fldCharType="separate"/>
      </w:r>
      <w:r w:rsidR="00154D81">
        <w:rPr>
          <w:noProof/>
          <w:szCs w:val="19"/>
        </w:rPr>
        <w:t>4</w:t>
      </w:r>
      <w:r w:rsidR="00F207A1">
        <w:rPr>
          <w:szCs w:val="19"/>
        </w:rPr>
        <w:fldChar w:fldCharType="end"/>
      </w:r>
      <w:bookmarkEnd w:id="4569"/>
      <w:r w:rsidRPr="000320EB">
        <w:rPr>
          <w:szCs w:val="19"/>
        </w:rPr>
        <w:t>:</w:t>
      </w:r>
      <w:r w:rsidRPr="000320EB">
        <w:rPr>
          <w:szCs w:val="19"/>
        </w:rPr>
        <w:tab/>
        <w:t>Frequencies of causative constructions</w:t>
      </w:r>
    </w:p>
    <w:tbl>
      <w:tblPr>
        <w:tblW w:w="6378" w:type="dxa"/>
        <w:tblInd w:w="170" w:type="dxa"/>
        <w:tblBorders>
          <w:top w:val="single" w:sz="4" w:space="0" w:color="auto"/>
          <w:bottom w:val="single" w:sz="4" w:space="0" w:color="auto"/>
        </w:tblBorders>
        <w:tblLayout w:type="fixed"/>
        <w:tblLook w:val="01E0" w:firstRow="1" w:lastRow="1" w:firstColumn="1" w:lastColumn="1" w:noHBand="0" w:noVBand="0"/>
      </w:tblPr>
      <w:tblGrid>
        <w:gridCol w:w="1021"/>
        <w:gridCol w:w="567"/>
        <w:gridCol w:w="765"/>
        <w:gridCol w:w="595"/>
        <w:gridCol w:w="766"/>
        <w:gridCol w:w="567"/>
        <w:gridCol w:w="765"/>
        <w:gridCol w:w="567"/>
        <w:gridCol w:w="765"/>
      </w:tblGrid>
      <w:tr w:rsidR="00EC1C5B" w:rsidRPr="000320EB" w14:paraId="43A1FF6C" w14:textId="77777777" w:rsidTr="00A37E2C">
        <w:trPr>
          <w:tblHeader/>
        </w:trPr>
        <w:tc>
          <w:tcPr>
            <w:tcW w:w="1021" w:type="dxa"/>
            <w:tcBorders>
              <w:top w:val="single" w:sz="4" w:space="0" w:color="auto"/>
              <w:bottom w:val="nil"/>
              <w:right w:val="single" w:sz="4" w:space="0" w:color="auto"/>
            </w:tcBorders>
            <w:shd w:val="clear" w:color="auto" w:fill="auto"/>
          </w:tcPr>
          <w:p w14:paraId="5D51E7FA" w14:textId="77777777" w:rsidR="00EC1C5B" w:rsidRPr="0099608C" w:rsidRDefault="00EC1C5B" w:rsidP="00EC1C5B">
            <w:pPr>
              <w:pStyle w:val="TableCell3-2Center"/>
              <w:rPr>
                <w:rStyle w:val="ChSmallCaps"/>
              </w:rPr>
            </w:pPr>
          </w:p>
        </w:tc>
        <w:tc>
          <w:tcPr>
            <w:tcW w:w="2693" w:type="dxa"/>
            <w:gridSpan w:val="4"/>
            <w:tcBorders>
              <w:top w:val="single" w:sz="4" w:space="0" w:color="auto"/>
              <w:left w:val="single" w:sz="4" w:space="0" w:color="auto"/>
              <w:bottom w:val="nil"/>
              <w:right w:val="single" w:sz="4" w:space="0" w:color="auto"/>
            </w:tcBorders>
            <w:shd w:val="clear" w:color="auto" w:fill="auto"/>
          </w:tcPr>
          <w:p w14:paraId="0C7C792C" w14:textId="7A72F300" w:rsidR="00EC1C5B" w:rsidRDefault="00EC1C5B" w:rsidP="00EC1C5B">
            <w:pPr>
              <w:pStyle w:val="TableCell3-2Center"/>
            </w:pPr>
            <w:r w:rsidRPr="000320EB">
              <w:rPr>
                <w:rStyle w:val="ChItalBold"/>
              </w:rPr>
              <w:t>kasi</w:t>
            </w:r>
            <w:r w:rsidRPr="000320EB">
              <w:t xml:space="preserve"> </w:t>
            </w:r>
            <w:r>
              <w:t>‘</w:t>
            </w:r>
            <w:r w:rsidRPr="000320EB">
              <w:t>give</w:t>
            </w:r>
            <w:r>
              <w:t>’</w:t>
            </w:r>
          </w:p>
        </w:tc>
        <w:tc>
          <w:tcPr>
            <w:tcW w:w="2664" w:type="dxa"/>
            <w:gridSpan w:val="4"/>
            <w:tcBorders>
              <w:top w:val="single" w:sz="4" w:space="0" w:color="auto"/>
              <w:left w:val="single" w:sz="4" w:space="0" w:color="auto"/>
              <w:bottom w:val="nil"/>
            </w:tcBorders>
            <w:shd w:val="clear" w:color="auto" w:fill="auto"/>
          </w:tcPr>
          <w:p w14:paraId="46479814" w14:textId="26E14B1A" w:rsidR="00EC1C5B" w:rsidRDefault="00EC1C5B" w:rsidP="00EC1C5B">
            <w:pPr>
              <w:pStyle w:val="TableCell3-2Center"/>
            </w:pPr>
            <w:r w:rsidRPr="005456EC">
              <w:rPr>
                <w:rStyle w:val="ChItalBold"/>
              </w:rPr>
              <w:t>bikin</w:t>
            </w:r>
            <w:r>
              <w:rPr>
                <w:rStyle w:val="ChItalBold"/>
              </w:rPr>
              <w:t>g</w:t>
            </w:r>
            <w:r w:rsidRPr="000320EB">
              <w:t xml:space="preserve"> </w:t>
            </w:r>
            <w:r>
              <w:t>‘</w:t>
            </w:r>
            <w:r w:rsidRPr="000320EB">
              <w:t>make</w:t>
            </w:r>
            <w:r>
              <w:t>’</w:t>
            </w:r>
          </w:p>
        </w:tc>
      </w:tr>
      <w:tr w:rsidR="00EC1C5B" w:rsidRPr="000320EB" w14:paraId="44BA619C" w14:textId="77777777" w:rsidTr="00A37E2C">
        <w:trPr>
          <w:tblHeader/>
        </w:trPr>
        <w:tc>
          <w:tcPr>
            <w:tcW w:w="1021" w:type="dxa"/>
            <w:tcBorders>
              <w:top w:val="nil"/>
              <w:bottom w:val="single" w:sz="4" w:space="0" w:color="auto"/>
              <w:right w:val="single" w:sz="4" w:space="0" w:color="auto"/>
            </w:tcBorders>
            <w:shd w:val="clear" w:color="auto" w:fill="auto"/>
          </w:tcPr>
          <w:p w14:paraId="4EB9100B" w14:textId="610DA64F" w:rsidR="00EC1C5B" w:rsidRPr="00EC1C5B" w:rsidRDefault="00EC1C5B" w:rsidP="00EC1C5B">
            <w:pPr>
              <w:pStyle w:val="TableCell0-3"/>
            </w:pPr>
            <w:r>
              <w:t>Base</w:t>
            </w:r>
          </w:p>
        </w:tc>
        <w:tc>
          <w:tcPr>
            <w:tcW w:w="1332" w:type="dxa"/>
            <w:gridSpan w:val="2"/>
            <w:tcBorders>
              <w:top w:val="nil"/>
              <w:left w:val="single" w:sz="4" w:space="0" w:color="auto"/>
              <w:bottom w:val="single" w:sz="4" w:space="0" w:color="auto"/>
            </w:tcBorders>
            <w:shd w:val="clear" w:color="auto" w:fill="auto"/>
          </w:tcPr>
          <w:p w14:paraId="78797E9D" w14:textId="480C9E87" w:rsidR="00EC1C5B" w:rsidRDefault="00EC1C5B" w:rsidP="00EC1C5B">
            <w:pPr>
              <w:pStyle w:val="TableCell0-3Center"/>
            </w:pPr>
            <w:r>
              <w:t>Type #</w:t>
            </w:r>
            <w:r w:rsidR="00A37E2C">
              <w:t xml:space="preserve"> / %</w:t>
            </w:r>
          </w:p>
        </w:tc>
        <w:tc>
          <w:tcPr>
            <w:tcW w:w="1361" w:type="dxa"/>
            <w:gridSpan w:val="2"/>
            <w:tcBorders>
              <w:top w:val="nil"/>
              <w:bottom w:val="single" w:sz="4" w:space="0" w:color="auto"/>
              <w:right w:val="single" w:sz="4" w:space="0" w:color="auto"/>
            </w:tcBorders>
            <w:shd w:val="clear" w:color="auto" w:fill="auto"/>
          </w:tcPr>
          <w:p w14:paraId="3016A02A" w14:textId="2D7D35D0" w:rsidR="00EC1C5B" w:rsidRDefault="00EC1C5B" w:rsidP="00EC1C5B">
            <w:pPr>
              <w:pStyle w:val="TableCell0-3Center"/>
            </w:pPr>
            <w:r>
              <w:t>Token #</w:t>
            </w:r>
            <w:r w:rsidR="00A37E2C">
              <w:t xml:space="preserve"> / %</w:t>
            </w:r>
          </w:p>
        </w:tc>
        <w:tc>
          <w:tcPr>
            <w:tcW w:w="1332" w:type="dxa"/>
            <w:gridSpan w:val="2"/>
            <w:tcBorders>
              <w:top w:val="nil"/>
              <w:left w:val="single" w:sz="4" w:space="0" w:color="auto"/>
              <w:bottom w:val="single" w:sz="4" w:space="0" w:color="auto"/>
            </w:tcBorders>
            <w:shd w:val="clear" w:color="auto" w:fill="auto"/>
          </w:tcPr>
          <w:p w14:paraId="1DF686CD" w14:textId="3DFA98DA" w:rsidR="00EC1C5B" w:rsidRDefault="00EC1C5B" w:rsidP="00EC1C5B">
            <w:pPr>
              <w:pStyle w:val="TableCell0-3Center"/>
            </w:pPr>
            <w:r>
              <w:t>Type #</w:t>
            </w:r>
            <w:r w:rsidR="00A37E2C">
              <w:t xml:space="preserve"> / %</w:t>
            </w:r>
          </w:p>
        </w:tc>
        <w:tc>
          <w:tcPr>
            <w:tcW w:w="1332" w:type="dxa"/>
            <w:gridSpan w:val="2"/>
            <w:tcBorders>
              <w:top w:val="nil"/>
              <w:bottom w:val="single" w:sz="4" w:space="0" w:color="auto"/>
            </w:tcBorders>
            <w:shd w:val="clear" w:color="auto" w:fill="auto"/>
          </w:tcPr>
          <w:p w14:paraId="6E5EC50C" w14:textId="34160D0D" w:rsidR="00EC1C5B" w:rsidRDefault="00EC1C5B" w:rsidP="00EC1C5B">
            <w:pPr>
              <w:pStyle w:val="TableCell0-3Center"/>
            </w:pPr>
            <w:r>
              <w:t>Token #</w:t>
            </w:r>
            <w:r w:rsidR="00A37E2C">
              <w:t xml:space="preserve"> / %</w:t>
            </w:r>
          </w:p>
        </w:tc>
      </w:tr>
      <w:tr w:rsidR="00EC1C5B" w:rsidRPr="000320EB" w14:paraId="023C7F7F" w14:textId="47D177F9" w:rsidTr="00A37E2C">
        <w:tc>
          <w:tcPr>
            <w:tcW w:w="1021" w:type="dxa"/>
            <w:tcBorders>
              <w:top w:val="single" w:sz="4" w:space="0" w:color="auto"/>
              <w:right w:val="single" w:sz="4" w:space="0" w:color="auto"/>
            </w:tcBorders>
            <w:shd w:val="clear" w:color="auto" w:fill="auto"/>
          </w:tcPr>
          <w:p w14:paraId="0369D0FF" w14:textId="77777777" w:rsidR="00EC1C5B" w:rsidRPr="00B14277" w:rsidRDefault="00EC1C5B" w:rsidP="00B14277">
            <w:pPr>
              <w:pStyle w:val="TableCell2-0"/>
              <w:rPr>
                <w:rStyle w:val="ChSmallCaps"/>
              </w:rPr>
            </w:pPr>
            <w:r w:rsidRPr="00B14277">
              <w:rPr>
                <w:rStyle w:val="ChSmallCaps"/>
              </w:rPr>
              <w:t>v.mo(st)</w:t>
            </w:r>
          </w:p>
        </w:tc>
        <w:tc>
          <w:tcPr>
            <w:tcW w:w="567" w:type="dxa"/>
            <w:tcBorders>
              <w:top w:val="single" w:sz="4" w:space="0" w:color="auto"/>
              <w:left w:val="single" w:sz="4" w:space="0" w:color="auto"/>
            </w:tcBorders>
            <w:shd w:val="clear" w:color="auto" w:fill="auto"/>
          </w:tcPr>
          <w:p w14:paraId="0D8389C7" w14:textId="77777777" w:rsidR="00EC1C5B" w:rsidRPr="000320EB" w:rsidRDefault="00EC1C5B" w:rsidP="00EC1C5B">
            <w:pPr>
              <w:pStyle w:val="TableCell2-0"/>
              <w:ind w:right="57"/>
              <w:jc w:val="right"/>
            </w:pPr>
            <w:r w:rsidRPr="000320EB">
              <w:t>24</w:t>
            </w:r>
          </w:p>
        </w:tc>
        <w:tc>
          <w:tcPr>
            <w:tcW w:w="765" w:type="dxa"/>
            <w:tcBorders>
              <w:top w:val="single" w:sz="4" w:space="0" w:color="auto"/>
            </w:tcBorders>
          </w:tcPr>
          <w:p w14:paraId="18F027D4" w14:textId="633C5AD4" w:rsidR="00EC1C5B" w:rsidRPr="000320EB" w:rsidRDefault="00EC1C5B" w:rsidP="00EC1C5B">
            <w:pPr>
              <w:pStyle w:val="TableCell2-0"/>
              <w:ind w:right="57"/>
              <w:jc w:val="right"/>
            </w:pPr>
            <w:r>
              <w:t>30%</w:t>
            </w:r>
          </w:p>
        </w:tc>
        <w:tc>
          <w:tcPr>
            <w:tcW w:w="595" w:type="dxa"/>
            <w:tcBorders>
              <w:top w:val="single" w:sz="4" w:space="0" w:color="auto"/>
            </w:tcBorders>
            <w:shd w:val="clear" w:color="auto" w:fill="auto"/>
          </w:tcPr>
          <w:p w14:paraId="0A49412E" w14:textId="5171E1CC" w:rsidR="00EC1C5B" w:rsidRPr="000320EB" w:rsidRDefault="00EC1C5B" w:rsidP="00EC1C5B">
            <w:pPr>
              <w:pStyle w:val="TableCell2-0"/>
              <w:ind w:right="57"/>
              <w:jc w:val="right"/>
            </w:pPr>
            <w:r w:rsidRPr="000320EB">
              <w:t>36</w:t>
            </w:r>
          </w:p>
        </w:tc>
        <w:tc>
          <w:tcPr>
            <w:tcW w:w="766" w:type="dxa"/>
            <w:tcBorders>
              <w:top w:val="single" w:sz="4" w:space="0" w:color="auto"/>
              <w:bottom w:val="nil"/>
              <w:right w:val="single" w:sz="4" w:space="0" w:color="auto"/>
            </w:tcBorders>
          </w:tcPr>
          <w:p w14:paraId="0D05C3F6" w14:textId="462CFA14" w:rsidR="00EC1C5B" w:rsidRPr="000320EB" w:rsidRDefault="00EC1C5B" w:rsidP="00EC1C5B">
            <w:pPr>
              <w:pStyle w:val="TableCell2-0"/>
              <w:ind w:right="57"/>
              <w:jc w:val="right"/>
            </w:pPr>
            <w:r>
              <w:t>8%</w:t>
            </w:r>
          </w:p>
        </w:tc>
        <w:tc>
          <w:tcPr>
            <w:tcW w:w="567" w:type="dxa"/>
            <w:tcBorders>
              <w:top w:val="single" w:sz="4" w:space="0" w:color="auto"/>
              <w:left w:val="single" w:sz="4" w:space="0" w:color="auto"/>
              <w:bottom w:val="nil"/>
            </w:tcBorders>
            <w:shd w:val="clear" w:color="auto" w:fill="auto"/>
          </w:tcPr>
          <w:p w14:paraId="375649CB" w14:textId="0953C5D1" w:rsidR="00EC1C5B" w:rsidRPr="000320EB" w:rsidRDefault="00EC1C5B" w:rsidP="00EC1C5B">
            <w:pPr>
              <w:pStyle w:val="TableCell2-0"/>
              <w:ind w:right="57"/>
              <w:jc w:val="right"/>
            </w:pPr>
            <w:r w:rsidRPr="000320EB">
              <w:t>16</w:t>
            </w:r>
          </w:p>
        </w:tc>
        <w:tc>
          <w:tcPr>
            <w:tcW w:w="765" w:type="dxa"/>
            <w:tcBorders>
              <w:top w:val="single" w:sz="4" w:space="0" w:color="auto"/>
            </w:tcBorders>
          </w:tcPr>
          <w:p w14:paraId="5F6E159C" w14:textId="227246BF" w:rsidR="00EC1C5B" w:rsidRPr="000320EB" w:rsidRDefault="00EC1C5B" w:rsidP="00EC1C5B">
            <w:pPr>
              <w:pStyle w:val="TableCell2-0"/>
              <w:ind w:right="57"/>
              <w:jc w:val="right"/>
            </w:pPr>
            <w:r>
              <w:t>100%</w:t>
            </w:r>
          </w:p>
        </w:tc>
        <w:tc>
          <w:tcPr>
            <w:tcW w:w="567" w:type="dxa"/>
            <w:tcBorders>
              <w:top w:val="single" w:sz="4" w:space="0" w:color="auto"/>
            </w:tcBorders>
            <w:shd w:val="clear" w:color="auto" w:fill="auto"/>
          </w:tcPr>
          <w:p w14:paraId="0459C08C" w14:textId="06720673" w:rsidR="00EC1C5B" w:rsidRPr="000320EB" w:rsidRDefault="00EC1C5B" w:rsidP="00EC1C5B">
            <w:pPr>
              <w:pStyle w:val="TableCell2-0"/>
              <w:ind w:right="57"/>
              <w:jc w:val="right"/>
            </w:pPr>
            <w:r w:rsidRPr="000320EB">
              <w:t>25</w:t>
            </w:r>
          </w:p>
        </w:tc>
        <w:tc>
          <w:tcPr>
            <w:tcW w:w="765" w:type="dxa"/>
            <w:tcBorders>
              <w:top w:val="single" w:sz="4" w:space="0" w:color="auto"/>
            </w:tcBorders>
          </w:tcPr>
          <w:p w14:paraId="49F45B2E" w14:textId="3F986663" w:rsidR="00EC1C5B" w:rsidRPr="000320EB" w:rsidRDefault="00EC1C5B" w:rsidP="00EC1C5B">
            <w:pPr>
              <w:pStyle w:val="TableCell2-0"/>
              <w:ind w:right="57"/>
              <w:jc w:val="right"/>
            </w:pPr>
            <w:r>
              <w:t>100%</w:t>
            </w:r>
          </w:p>
        </w:tc>
      </w:tr>
      <w:tr w:rsidR="00EC1C5B" w:rsidRPr="000320EB" w14:paraId="6621C043" w14:textId="3E5AD7BE" w:rsidTr="00A37E2C">
        <w:tc>
          <w:tcPr>
            <w:tcW w:w="1021" w:type="dxa"/>
            <w:tcBorders>
              <w:right w:val="single" w:sz="4" w:space="0" w:color="auto"/>
            </w:tcBorders>
            <w:shd w:val="clear" w:color="auto" w:fill="auto"/>
          </w:tcPr>
          <w:p w14:paraId="65F3ED4C" w14:textId="77777777" w:rsidR="00EC1C5B" w:rsidRPr="00A366A1" w:rsidRDefault="00EC1C5B" w:rsidP="00A37E2C">
            <w:pPr>
              <w:pStyle w:val="TableCell0-0"/>
              <w:rPr>
                <w:rStyle w:val="ChSmallCaps"/>
              </w:rPr>
            </w:pPr>
            <w:r w:rsidRPr="0099608C">
              <w:rPr>
                <w:rStyle w:val="ChSmallCaps"/>
              </w:rPr>
              <w:t>v.mo</w:t>
            </w:r>
            <w:r w:rsidRPr="00372706">
              <w:t>(</w:t>
            </w:r>
            <w:r w:rsidRPr="0099608C">
              <w:rPr>
                <w:rStyle w:val="ChSmallCaps"/>
              </w:rPr>
              <w:t>dy</w:t>
            </w:r>
            <w:r w:rsidRPr="00C92FB5">
              <w:t>)</w:t>
            </w:r>
          </w:p>
        </w:tc>
        <w:tc>
          <w:tcPr>
            <w:tcW w:w="567" w:type="dxa"/>
            <w:tcBorders>
              <w:left w:val="single" w:sz="4" w:space="0" w:color="auto"/>
            </w:tcBorders>
            <w:shd w:val="clear" w:color="auto" w:fill="auto"/>
          </w:tcPr>
          <w:p w14:paraId="59E3655C" w14:textId="77777777" w:rsidR="00EC1C5B" w:rsidRPr="00A366A1" w:rsidRDefault="00EC1C5B" w:rsidP="00A37E2C">
            <w:pPr>
              <w:pStyle w:val="TableCell0-0"/>
              <w:ind w:right="57"/>
              <w:jc w:val="right"/>
            </w:pPr>
            <w:r w:rsidRPr="00A366A1">
              <w:t>18</w:t>
            </w:r>
          </w:p>
        </w:tc>
        <w:tc>
          <w:tcPr>
            <w:tcW w:w="765" w:type="dxa"/>
          </w:tcPr>
          <w:p w14:paraId="0ECCE64F" w14:textId="78BBD863" w:rsidR="00EC1C5B" w:rsidRPr="00A366A1" w:rsidRDefault="00EC1C5B" w:rsidP="00A37E2C">
            <w:pPr>
              <w:pStyle w:val="TableCell0-0"/>
              <w:ind w:right="57"/>
              <w:jc w:val="right"/>
            </w:pPr>
            <w:r>
              <w:t>22%</w:t>
            </w:r>
          </w:p>
        </w:tc>
        <w:tc>
          <w:tcPr>
            <w:tcW w:w="595" w:type="dxa"/>
            <w:shd w:val="clear" w:color="auto" w:fill="auto"/>
          </w:tcPr>
          <w:p w14:paraId="03B468B8" w14:textId="5034A5E3" w:rsidR="00EC1C5B" w:rsidRPr="00A366A1" w:rsidRDefault="00EC1C5B" w:rsidP="00A37E2C">
            <w:pPr>
              <w:pStyle w:val="TableCell0-0"/>
              <w:ind w:right="57"/>
              <w:jc w:val="right"/>
            </w:pPr>
            <w:r w:rsidRPr="00A366A1">
              <w:t>115</w:t>
            </w:r>
          </w:p>
        </w:tc>
        <w:tc>
          <w:tcPr>
            <w:tcW w:w="766" w:type="dxa"/>
            <w:tcBorders>
              <w:top w:val="nil"/>
              <w:bottom w:val="nil"/>
              <w:right w:val="single" w:sz="4" w:space="0" w:color="auto"/>
            </w:tcBorders>
          </w:tcPr>
          <w:p w14:paraId="51C8FB96" w14:textId="02FAD616" w:rsidR="00EC1C5B" w:rsidRPr="00A366A1" w:rsidRDefault="00EC1C5B" w:rsidP="00A37E2C">
            <w:pPr>
              <w:pStyle w:val="TableCell0-0"/>
              <w:ind w:right="57"/>
              <w:jc w:val="right"/>
            </w:pPr>
            <w:r>
              <w:t>24%</w:t>
            </w:r>
          </w:p>
        </w:tc>
        <w:tc>
          <w:tcPr>
            <w:tcW w:w="567" w:type="dxa"/>
            <w:tcBorders>
              <w:top w:val="nil"/>
              <w:left w:val="single" w:sz="4" w:space="0" w:color="auto"/>
              <w:bottom w:val="nil"/>
            </w:tcBorders>
            <w:shd w:val="clear" w:color="auto" w:fill="auto"/>
          </w:tcPr>
          <w:p w14:paraId="3B221CB5" w14:textId="5ED997BE" w:rsidR="00EC1C5B" w:rsidRPr="00A366A1" w:rsidRDefault="00EC1C5B" w:rsidP="00A37E2C">
            <w:pPr>
              <w:pStyle w:val="TableCell0-0"/>
              <w:ind w:right="57"/>
              <w:jc w:val="right"/>
            </w:pPr>
            <w:r>
              <w:t>---</w:t>
            </w:r>
          </w:p>
        </w:tc>
        <w:tc>
          <w:tcPr>
            <w:tcW w:w="765" w:type="dxa"/>
          </w:tcPr>
          <w:p w14:paraId="37535110" w14:textId="40B3017F" w:rsidR="00EC1C5B" w:rsidRPr="00A366A1" w:rsidRDefault="00EC1C5B" w:rsidP="00A37E2C">
            <w:pPr>
              <w:pStyle w:val="TableCell0-0"/>
              <w:ind w:right="57"/>
              <w:jc w:val="right"/>
            </w:pPr>
            <w:r>
              <w:t>---</w:t>
            </w:r>
          </w:p>
        </w:tc>
        <w:tc>
          <w:tcPr>
            <w:tcW w:w="567" w:type="dxa"/>
            <w:shd w:val="clear" w:color="auto" w:fill="auto"/>
          </w:tcPr>
          <w:p w14:paraId="26B418A2" w14:textId="671A560C" w:rsidR="00EC1C5B" w:rsidRPr="00A366A1" w:rsidRDefault="00EC1C5B" w:rsidP="00A37E2C">
            <w:pPr>
              <w:pStyle w:val="TableCell0-0"/>
              <w:ind w:right="57"/>
              <w:jc w:val="right"/>
            </w:pPr>
            <w:r>
              <w:t>---</w:t>
            </w:r>
          </w:p>
        </w:tc>
        <w:tc>
          <w:tcPr>
            <w:tcW w:w="765" w:type="dxa"/>
          </w:tcPr>
          <w:p w14:paraId="3E135A4E" w14:textId="151A9495" w:rsidR="00EC1C5B" w:rsidRPr="00A366A1" w:rsidRDefault="00EC1C5B" w:rsidP="00A37E2C">
            <w:pPr>
              <w:pStyle w:val="TableCell0-0"/>
              <w:ind w:right="57"/>
              <w:jc w:val="right"/>
            </w:pPr>
            <w:r>
              <w:t>---</w:t>
            </w:r>
          </w:p>
        </w:tc>
      </w:tr>
      <w:tr w:rsidR="00EC1C5B" w:rsidRPr="000320EB" w14:paraId="08BC2F0D" w14:textId="077C4AB7" w:rsidTr="00A37E2C">
        <w:tc>
          <w:tcPr>
            <w:tcW w:w="1021" w:type="dxa"/>
            <w:tcBorders>
              <w:bottom w:val="single" w:sz="4" w:space="0" w:color="auto"/>
              <w:right w:val="single" w:sz="4" w:space="0" w:color="auto"/>
            </w:tcBorders>
            <w:shd w:val="clear" w:color="auto" w:fill="auto"/>
          </w:tcPr>
          <w:p w14:paraId="37D9BA22" w14:textId="77777777" w:rsidR="00EC1C5B" w:rsidRPr="0099608C" w:rsidRDefault="00EC1C5B" w:rsidP="00EC1C5B">
            <w:pPr>
              <w:pStyle w:val="TableCell0-2"/>
              <w:rPr>
                <w:rStyle w:val="ChSmallCaps"/>
              </w:rPr>
            </w:pPr>
            <w:r w:rsidRPr="0099608C">
              <w:rPr>
                <w:rStyle w:val="ChSmallCaps"/>
              </w:rPr>
              <w:t>v.bi</w:t>
            </w:r>
          </w:p>
        </w:tc>
        <w:tc>
          <w:tcPr>
            <w:tcW w:w="567" w:type="dxa"/>
            <w:tcBorders>
              <w:left w:val="single" w:sz="4" w:space="0" w:color="auto"/>
              <w:bottom w:val="single" w:sz="4" w:space="0" w:color="auto"/>
            </w:tcBorders>
            <w:shd w:val="clear" w:color="auto" w:fill="auto"/>
          </w:tcPr>
          <w:p w14:paraId="36C6847E" w14:textId="77777777" w:rsidR="00EC1C5B" w:rsidRPr="000320EB" w:rsidRDefault="00EC1C5B" w:rsidP="00EC1C5B">
            <w:pPr>
              <w:pStyle w:val="TableCell0-2"/>
              <w:ind w:right="57"/>
              <w:jc w:val="right"/>
            </w:pPr>
            <w:r w:rsidRPr="000320EB">
              <w:t>39</w:t>
            </w:r>
          </w:p>
        </w:tc>
        <w:tc>
          <w:tcPr>
            <w:tcW w:w="765" w:type="dxa"/>
            <w:tcBorders>
              <w:bottom w:val="single" w:sz="4" w:space="0" w:color="auto"/>
            </w:tcBorders>
          </w:tcPr>
          <w:p w14:paraId="1952E38D" w14:textId="1543E823" w:rsidR="00EC1C5B" w:rsidRPr="000320EB" w:rsidRDefault="00EC1C5B" w:rsidP="00EC1C5B">
            <w:pPr>
              <w:pStyle w:val="TableCell0-2"/>
              <w:ind w:right="57"/>
              <w:jc w:val="right"/>
            </w:pPr>
            <w:r>
              <w:t>48%</w:t>
            </w:r>
          </w:p>
        </w:tc>
        <w:tc>
          <w:tcPr>
            <w:tcW w:w="595" w:type="dxa"/>
            <w:tcBorders>
              <w:bottom w:val="single" w:sz="4" w:space="0" w:color="auto"/>
            </w:tcBorders>
            <w:shd w:val="clear" w:color="auto" w:fill="auto"/>
          </w:tcPr>
          <w:p w14:paraId="78D59CF4" w14:textId="65AC2D4E" w:rsidR="00EC1C5B" w:rsidRPr="000320EB" w:rsidRDefault="00EC1C5B" w:rsidP="00EC1C5B">
            <w:pPr>
              <w:pStyle w:val="TableCell0-2"/>
              <w:ind w:right="57"/>
              <w:jc w:val="right"/>
            </w:pPr>
            <w:r w:rsidRPr="000320EB">
              <w:t>327</w:t>
            </w:r>
          </w:p>
        </w:tc>
        <w:tc>
          <w:tcPr>
            <w:tcW w:w="766" w:type="dxa"/>
            <w:tcBorders>
              <w:top w:val="nil"/>
              <w:bottom w:val="single" w:sz="4" w:space="0" w:color="auto"/>
              <w:right w:val="single" w:sz="4" w:space="0" w:color="auto"/>
            </w:tcBorders>
          </w:tcPr>
          <w:p w14:paraId="113B744C" w14:textId="0F4D6BFE" w:rsidR="00EC1C5B" w:rsidRDefault="00EC1C5B" w:rsidP="00EC1C5B">
            <w:pPr>
              <w:pStyle w:val="TableCell0-2"/>
              <w:ind w:right="57"/>
              <w:jc w:val="right"/>
            </w:pPr>
            <w:r>
              <w:t>68%</w:t>
            </w:r>
          </w:p>
        </w:tc>
        <w:tc>
          <w:tcPr>
            <w:tcW w:w="567" w:type="dxa"/>
            <w:tcBorders>
              <w:top w:val="nil"/>
              <w:left w:val="single" w:sz="4" w:space="0" w:color="auto"/>
              <w:bottom w:val="single" w:sz="4" w:space="0" w:color="auto"/>
            </w:tcBorders>
            <w:shd w:val="clear" w:color="auto" w:fill="auto"/>
          </w:tcPr>
          <w:p w14:paraId="35F32BE9" w14:textId="64080DED" w:rsidR="00EC1C5B" w:rsidRPr="000320EB" w:rsidRDefault="00EC1C5B" w:rsidP="00EC1C5B">
            <w:pPr>
              <w:pStyle w:val="TableCell0-2"/>
              <w:ind w:right="57"/>
              <w:jc w:val="right"/>
            </w:pPr>
            <w:r>
              <w:t>---</w:t>
            </w:r>
          </w:p>
        </w:tc>
        <w:tc>
          <w:tcPr>
            <w:tcW w:w="765" w:type="dxa"/>
            <w:tcBorders>
              <w:bottom w:val="single" w:sz="4" w:space="0" w:color="auto"/>
            </w:tcBorders>
          </w:tcPr>
          <w:p w14:paraId="13898821" w14:textId="485B725C" w:rsidR="00EC1C5B" w:rsidRDefault="00EC1C5B" w:rsidP="00EC1C5B">
            <w:pPr>
              <w:pStyle w:val="TableCell0-2"/>
              <w:ind w:right="57"/>
              <w:jc w:val="right"/>
            </w:pPr>
            <w:r>
              <w:t>---</w:t>
            </w:r>
          </w:p>
        </w:tc>
        <w:tc>
          <w:tcPr>
            <w:tcW w:w="567" w:type="dxa"/>
            <w:tcBorders>
              <w:bottom w:val="single" w:sz="4" w:space="0" w:color="auto"/>
            </w:tcBorders>
            <w:shd w:val="clear" w:color="auto" w:fill="auto"/>
          </w:tcPr>
          <w:p w14:paraId="4CE85971" w14:textId="5B92434B" w:rsidR="00EC1C5B" w:rsidRPr="000320EB" w:rsidRDefault="00EC1C5B" w:rsidP="00EC1C5B">
            <w:pPr>
              <w:pStyle w:val="TableCell0-2"/>
              <w:ind w:right="57"/>
              <w:jc w:val="right"/>
            </w:pPr>
            <w:r>
              <w:t>---</w:t>
            </w:r>
          </w:p>
        </w:tc>
        <w:tc>
          <w:tcPr>
            <w:tcW w:w="765" w:type="dxa"/>
            <w:tcBorders>
              <w:bottom w:val="single" w:sz="4" w:space="0" w:color="auto"/>
            </w:tcBorders>
          </w:tcPr>
          <w:p w14:paraId="464B02EE" w14:textId="11460C7A" w:rsidR="00EC1C5B" w:rsidRDefault="00EC1C5B" w:rsidP="00EC1C5B">
            <w:pPr>
              <w:pStyle w:val="TableCell0-2"/>
              <w:ind w:right="57"/>
              <w:jc w:val="right"/>
            </w:pPr>
            <w:r>
              <w:t>---</w:t>
            </w:r>
          </w:p>
        </w:tc>
      </w:tr>
      <w:tr w:rsidR="00EC1C5B" w:rsidRPr="000320EB" w14:paraId="1DC580C6" w14:textId="46BC43FF" w:rsidTr="00A37E2C">
        <w:tc>
          <w:tcPr>
            <w:tcW w:w="1021" w:type="dxa"/>
            <w:tcBorders>
              <w:top w:val="single" w:sz="4" w:space="0" w:color="auto"/>
              <w:bottom w:val="single" w:sz="4" w:space="0" w:color="auto"/>
              <w:right w:val="single" w:sz="4" w:space="0" w:color="auto"/>
            </w:tcBorders>
            <w:shd w:val="clear" w:color="auto" w:fill="auto"/>
          </w:tcPr>
          <w:p w14:paraId="3665C7E3" w14:textId="77777777" w:rsidR="00EC1C5B" w:rsidRPr="000320EB" w:rsidRDefault="00EC1C5B" w:rsidP="00EC1C5B">
            <w:pPr>
              <w:pStyle w:val="TableCell2-2Break"/>
            </w:pPr>
            <w:r w:rsidRPr="000320EB">
              <w:t>Total</w:t>
            </w:r>
          </w:p>
        </w:tc>
        <w:tc>
          <w:tcPr>
            <w:tcW w:w="567" w:type="dxa"/>
            <w:tcBorders>
              <w:top w:val="single" w:sz="4" w:space="0" w:color="auto"/>
              <w:left w:val="single" w:sz="4" w:space="0" w:color="auto"/>
              <w:bottom w:val="single" w:sz="4" w:space="0" w:color="auto"/>
            </w:tcBorders>
            <w:shd w:val="clear" w:color="auto" w:fill="auto"/>
          </w:tcPr>
          <w:p w14:paraId="79B211D9" w14:textId="1F2E3410" w:rsidR="00EC1C5B" w:rsidRPr="000320EB" w:rsidRDefault="00EC1C5B" w:rsidP="00EC1C5B">
            <w:pPr>
              <w:pStyle w:val="TableCell2-2Break"/>
              <w:ind w:right="57"/>
              <w:jc w:val="right"/>
            </w:pPr>
            <w:r>
              <w:t>81</w:t>
            </w:r>
          </w:p>
        </w:tc>
        <w:tc>
          <w:tcPr>
            <w:tcW w:w="765" w:type="dxa"/>
            <w:tcBorders>
              <w:top w:val="single" w:sz="4" w:space="0" w:color="auto"/>
              <w:bottom w:val="single" w:sz="4" w:space="0" w:color="auto"/>
            </w:tcBorders>
          </w:tcPr>
          <w:p w14:paraId="709435A8" w14:textId="2AFDF474" w:rsidR="00EC1C5B" w:rsidRPr="000320EB" w:rsidRDefault="00EC1C5B" w:rsidP="00EC1C5B">
            <w:pPr>
              <w:pStyle w:val="TableCell2-2Break"/>
              <w:ind w:right="57"/>
              <w:jc w:val="right"/>
            </w:pPr>
            <w:r>
              <w:t>100%</w:t>
            </w:r>
          </w:p>
        </w:tc>
        <w:tc>
          <w:tcPr>
            <w:tcW w:w="595" w:type="dxa"/>
            <w:tcBorders>
              <w:top w:val="single" w:sz="4" w:space="0" w:color="auto"/>
              <w:bottom w:val="single" w:sz="4" w:space="0" w:color="auto"/>
            </w:tcBorders>
            <w:shd w:val="clear" w:color="auto" w:fill="auto"/>
          </w:tcPr>
          <w:p w14:paraId="3F63AF7D" w14:textId="340FDD05" w:rsidR="00EC1C5B" w:rsidRPr="000320EB" w:rsidRDefault="00EC1C5B" w:rsidP="00EC1C5B">
            <w:pPr>
              <w:pStyle w:val="TableCell2-2Break"/>
              <w:ind w:right="57"/>
              <w:jc w:val="right"/>
            </w:pPr>
            <w:r>
              <w:t>478</w:t>
            </w:r>
          </w:p>
        </w:tc>
        <w:tc>
          <w:tcPr>
            <w:tcW w:w="766" w:type="dxa"/>
            <w:tcBorders>
              <w:top w:val="single" w:sz="4" w:space="0" w:color="auto"/>
              <w:bottom w:val="single" w:sz="4" w:space="0" w:color="auto"/>
              <w:right w:val="single" w:sz="4" w:space="0" w:color="auto"/>
            </w:tcBorders>
          </w:tcPr>
          <w:p w14:paraId="7FE57D24" w14:textId="5D6D8252" w:rsidR="00EC1C5B" w:rsidRPr="000320EB" w:rsidRDefault="00EC1C5B" w:rsidP="00EC1C5B">
            <w:pPr>
              <w:pStyle w:val="TableCell2-2Break"/>
              <w:ind w:right="57"/>
              <w:jc w:val="right"/>
            </w:pPr>
            <w:r>
              <w:t>100%</w:t>
            </w:r>
          </w:p>
        </w:tc>
        <w:tc>
          <w:tcPr>
            <w:tcW w:w="567" w:type="dxa"/>
            <w:tcBorders>
              <w:top w:val="single" w:sz="4" w:space="0" w:color="auto"/>
              <w:left w:val="single" w:sz="4" w:space="0" w:color="auto"/>
              <w:bottom w:val="single" w:sz="4" w:space="0" w:color="auto"/>
            </w:tcBorders>
            <w:shd w:val="clear" w:color="auto" w:fill="auto"/>
          </w:tcPr>
          <w:p w14:paraId="6E501969" w14:textId="2BFC20E4" w:rsidR="00EC1C5B" w:rsidRPr="000320EB" w:rsidRDefault="00EC1C5B" w:rsidP="00EC1C5B">
            <w:pPr>
              <w:pStyle w:val="TableCell2-2Break"/>
              <w:ind w:right="57"/>
              <w:jc w:val="right"/>
            </w:pPr>
            <w:r>
              <w:t>16</w:t>
            </w:r>
          </w:p>
        </w:tc>
        <w:tc>
          <w:tcPr>
            <w:tcW w:w="765" w:type="dxa"/>
            <w:tcBorders>
              <w:top w:val="single" w:sz="4" w:space="0" w:color="auto"/>
              <w:bottom w:val="single" w:sz="4" w:space="0" w:color="auto"/>
            </w:tcBorders>
          </w:tcPr>
          <w:p w14:paraId="69D923D6" w14:textId="1C63D6EC" w:rsidR="00EC1C5B" w:rsidRPr="000320EB" w:rsidRDefault="00EC1C5B" w:rsidP="00EC1C5B">
            <w:pPr>
              <w:pStyle w:val="TableCell2-2Break"/>
              <w:ind w:right="57"/>
              <w:jc w:val="right"/>
            </w:pPr>
            <w:r>
              <w:t>100%</w:t>
            </w:r>
          </w:p>
        </w:tc>
        <w:tc>
          <w:tcPr>
            <w:tcW w:w="567" w:type="dxa"/>
            <w:tcBorders>
              <w:top w:val="single" w:sz="4" w:space="0" w:color="auto"/>
              <w:bottom w:val="single" w:sz="4" w:space="0" w:color="auto"/>
            </w:tcBorders>
            <w:shd w:val="clear" w:color="auto" w:fill="auto"/>
          </w:tcPr>
          <w:p w14:paraId="11EBCA88" w14:textId="7FB0E7A1" w:rsidR="00EC1C5B" w:rsidRPr="000320EB" w:rsidRDefault="00EC1C5B" w:rsidP="00EC1C5B">
            <w:pPr>
              <w:pStyle w:val="TableCell2-2Break"/>
              <w:ind w:right="57"/>
              <w:jc w:val="right"/>
            </w:pPr>
            <w:r>
              <w:t>25</w:t>
            </w:r>
          </w:p>
        </w:tc>
        <w:tc>
          <w:tcPr>
            <w:tcW w:w="765" w:type="dxa"/>
            <w:tcBorders>
              <w:top w:val="single" w:sz="4" w:space="0" w:color="auto"/>
              <w:bottom w:val="single" w:sz="4" w:space="0" w:color="auto"/>
            </w:tcBorders>
          </w:tcPr>
          <w:p w14:paraId="3F8957D1" w14:textId="4C4624AE" w:rsidR="00EC1C5B" w:rsidRPr="000320EB" w:rsidRDefault="00EC1C5B" w:rsidP="00EC1C5B">
            <w:pPr>
              <w:pStyle w:val="TableCell2-2Break"/>
              <w:ind w:right="57"/>
              <w:jc w:val="right"/>
            </w:pPr>
            <w:r>
              <w:t>100%</w:t>
            </w:r>
          </w:p>
        </w:tc>
      </w:tr>
    </w:tbl>
    <w:p w14:paraId="385BE5F6" w14:textId="4F9CC80B" w:rsidR="00075364" w:rsidRDefault="00075364" w:rsidP="006F1350">
      <w:pPr>
        <w:pStyle w:val="Body0005after05before"/>
      </w:pPr>
      <w:r w:rsidRPr="000320EB">
        <w:t xml:space="preserve">In the corpus, </w:t>
      </w:r>
      <w:r w:rsidRPr="000320EB">
        <w:rPr>
          <w:rStyle w:val="ChItalBold"/>
        </w:rPr>
        <w:t>kasi</w:t>
      </w:r>
      <w:r w:rsidRPr="000320EB">
        <w:t xml:space="preserve"> </w:t>
      </w:r>
      <w:r w:rsidR="00B7093A">
        <w:t>‘</w:t>
      </w:r>
      <w:r w:rsidRPr="000320EB">
        <w:t>give</w:t>
      </w:r>
      <w:r w:rsidR="00B7093A">
        <w:t>’</w:t>
      </w:r>
      <w:r w:rsidRPr="000320EB">
        <w:t xml:space="preserve"> is used most often with bivalent bases. Less often, </w:t>
      </w:r>
      <w:r w:rsidRPr="000320EB">
        <w:rPr>
          <w:rStyle w:val="ChItalBold"/>
        </w:rPr>
        <w:t>kasi</w:t>
      </w:r>
      <w:r w:rsidRPr="000320EB">
        <w:t xml:space="preserve"> </w:t>
      </w:r>
      <w:r w:rsidR="00B7093A">
        <w:t>‘</w:t>
      </w:r>
      <w:r w:rsidRPr="000320EB">
        <w:t>give</w:t>
      </w:r>
      <w:r w:rsidR="00B7093A">
        <w:t>’</w:t>
      </w:r>
      <w:r w:rsidRPr="000320EB">
        <w:t xml:space="preserve"> occurs with monovalent bases, which can be agentive or non-agentive. </w:t>
      </w:r>
      <w:r>
        <w:t xml:space="preserve">Most </w:t>
      </w:r>
      <w:r w:rsidRPr="000320EB">
        <w:t>monovalent bases</w:t>
      </w:r>
      <w:r>
        <w:t xml:space="preserve"> are </w:t>
      </w:r>
      <w:r w:rsidRPr="000320EB">
        <w:t xml:space="preserve">dynamic, whereas stative bases, which are </w:t>
      </w:r>
      <w:r w:rsidR="006421F5">
        <w:t xml:space="preserve">mostly </w:t>
      </w:r>
      <w:r w:rsidRPr="000320EB">
        <w:t xml:space="preserve">non-agentive, are much </w:t>
      </w:r>
      <w:r w:rsidR="00944D5A">
        <w:t>rarer</w:t>
      </w:r>
      <w:r w:rsidRPr="000320EB">
        <w:t>. Most monovalent dynamic bases</w:t>
      </w:r>
      <w:r>
        <w:t xml:space="preserve">, in turn, </w:t>
      </w:r>
      <w:r w:rsidRPr="000320EB">
        <w:t xml:space="preserve">are agentive, while non-agentive dynamic bases are rare. By contrast, </w:t>
      </w:r>
      <w:r w:rsidR="00753525" w:rsidRPr="005456EC">
        <w:rPr>
          <w:rStyle w:val="ChItalBold"/>
        </w:rPr>
        <w:t>bikin</w:t>
      </w:r>
      <w:r w:rsidR="00753525">
        <w:rPr>
          <w:rStyle w:val="ChItalBold"/>
        </w:rPr>
        <w:t>g</w:t>
      </w:r>
      <w:r w:rsidRPr="000320EB">
        <w:t xml:space="preserve"> </w:t>
      </w:r>
      <w:r w:rsidR="00B7093A">
        <w:t>‘</w:t>
      </w:r>
      <w:r w:rsidRPr="000320EB">
        <w:t>make</w:t>
      </w:r>
      <w:r w:rsidR="00B7093A">
        <w:t>’</w:t>
      </w:r>
      <w:r w:rsidRPr="000320EB">
        <w:t xml:space="preserve"> </w:t>
      </w:r>
      <w:r>
        <w:t>always takes monovalent bases</w:t>
      </w:r>
      <w:r w:rsidR="004803E5">
        <w:t xml:space="preserve"> which are typically </w:t>
      </w:r>
      <w:r>
        <w:t xml:space="preserve">stative </w:t>
      </w:r>
      <w:r w:rsidR="006421F5">
        <w:t xml:space="preserve">and </w:t>
      </w:r>
      <w:r>
        <w:t>non-agentive</w:t>
      </w:r>
      <w:r w:rsidR="004803E5">
        <w:t xml:space="preserve">. Causatives with monovalent non-agentive dynamic bases are also possible, although they are </w:t>
      </w:r>
      <w:r w:rsidR="0026036D">
        <w:t>unattested</w:t>
      </w:r>
      <w:r w:rsidR="004803E5">
        <w:t xml:space="preserve"> in the corpus. Causatives with </w:t>
      </w:r>
      <w:r w:rsidR="004803E5" w:rsidRPr="00C21F1F">
        <w:t>monovalent agentive bases</w:t>
      </w:r>
      <w:r w:rsidR="004803E5">
        <w:t xml:space="preserve"> are only possible if the causee is inanimate or animate but helpless. </w:t>
      </w:r>
      <w:r w:rsidRPr="000320EB">
        <w:fldChar w:fldCharType="begin"/>
      </w:r>
      <w:r w:rsidRPr="000320EB">
        <w:instrText xml:space="preserve"> REF _Ref350326318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5</w:t>
      </w:r>
      <w:r w:rsidRPr="000320EB">
        <w:fldChar w:fldCharType="end"/>
      </w:r>
      <w:r w:rsidRPr="000320EB">
        <w:t xml:space="preserve"> </w:t>
      </w:r>
      <w:r>
        <w:t xml:space="preserve">shows </w:t>
      </w:r>
      <w:r w:rsidRPr="000320EB">
        <w:t>these distributional patterns.</w:t>
      </w:r>
    </w:p>
    <w:p w14:paraId="3891D639" w14:textId="77777777" w:rsidR="00075364" w:rsidRPr="000320EB" w:rsidRDefault="00075364" w:rsidP="00075364">
      <w:pPr>
        <w:pStyle w:val="Caption"/>
        <w:rPr>
          <w:szCs w:val="19"/>
        </w:rPr>
      </w:pPr>
      <w:bookmarkStart w:id="4570" w:name="_Ref350326318"/>
      <w:r w:rsidRPr="000320EB">
        <w:t xml:space="preserve">Table </w:t>
      </w:r>
      <w:fldSimple w:instr=" STYLEREF 1 \s ">
        <w:r w:rsidR="00154D81">
          <w:rPr>
            <w:noProof/>
            <w:cs/>
          </w:rPr>
          <w:t>‎</w:t>
        </w:r>
        <w:r w:rsidR="00154D81">
          <w:rPr>
            <w:noProof/>
          </w:rPr>
          <w:t>11</w:t>
        </w:r>
      </w:fldSimple>
      <w:r w:rsidR="00F207A1">
        <w:t>.</w:t>
      </w:r>
      <w:fldSimple w:instr=" SEQ Table \* ARABIC \s 1 ">
        <w:r w:rsidR="00154D81">
          <w:rPr>
            <w:noProof/>
          </w:rPr>
          <w:t>5</w:t>
        </w:r>
      </w:fldSimple>
      <w:bookmarkEnd w:id="4570"/>
      <w:r w:rsidRPr="000320EB">
        <w:t>:</w:t>
      </w:r>
      <w:r w:rsidRPr="000320EB">
        <w:tab/>
        <w:t>Properties of causative constructions</w:t>
      </w:r>
    </w:p>
    <w:tbl>
      <w:tblPr>
        <w:tblW w:w="5897"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21"/>
        <w:gridCol w:w="1077"/>
        <w:gridCol w:w="1247"/>
        <w:gridCol w:w="2552"/>
      </w:tblGrid>
      <w:tr w:rsidR="00AC23C4" w:rsidRPr="000320EB" w14:paraId="4C1E2086" w14:textId="77777777" w:rsidTr="00471922">
        <w:tc>
          <w:tcPr>
            <w:tcW w:w="1021" w:type="dxa"/>
            <w:tcBorders>
              <w:top w:val="single" w:sz="4" w:space="0" w:color="auto"/>
              <w:left w:val="nil"/>
              <w:bottom w:val="single" w:sz="4" w:space="0" w:color="auto"/>
            </w:tcBorders>
            <w:shd w:val="clear" w:color="auto" w:fill="auto"/>
          </w:tcPr>
          <w:p w14:paraId="4DD429F7" w14:textId="77777777" w:rsidR="00075364" w:rsidRPr="000320EB" w:rsidRDefault="00075364" w:rsidP="00075364">
            <w:pPr>
              <w:pStyle w:val="TableHd"/>
            </w:pPr>
            <w:r w:rsidRPr="000320EB">
              <w:t>Base</w:t>
            </w:r>
          </w:p>
        </w:tc>
        <w:tc>
          <w:tcPr>
            <w:tcW w:w="1077" w:type="dxa"/>
            <w:tcBorders>
              <w:top w:val="single" w:sz="4" w:space="0" w:color="auto"/>
              <w:bottom w:val="single" w:sz="4" w:space="0" w:color="auto"/>
              <w:right w:val="single" w:sz="4" w:space="0" w:color="auto"/>
            </w:tcBorders>
            <w:shd w:val="clear" w:color="auto" w:fill="auto"/>
          </w:tcPr>
          <w:p w14:paraId="5F5AB9BA" w14:textId="77777777" w:rsidR="00075364" w:rsidRPr="000320EB" w:rsidRDefault="00075364" w:rsidP="00075364">
            <w:pPr>
              <w:pStyle w:val="TableHd"/>
              <w:rPr>
                <w:rStyle w:val="ChItalBold"/>
              </w:rPr>
            </w:pPr>
            <w:r w:rsidRPr="000320EB">
              <w:t>Agentivity</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3693FBF9" w14:textId="265C056C" w:rsidR="00075364" w:rsidRPr="000320EB" w:rsidRDefault="00075364" w:rsidP="00075364">
            <w:pPr>
              <w:pStyle w:val="TableHd"/>
            </w:pPr>
            <w:r w:rsidRPr="000320EB">
              <w:rPr>
                <w:rStyle w:val="ChItalBold"/>
              </w:rPr>
              <w:t>kasi</w:t>
            </w:r>
            <w:r w:rsidRPr="000320EB">
              <w:t xml:space="preserve"> </w:t>
            </w:r>
            <w:r w:rsidR="00B7093A">
              <w:t>‘</w:t>
            </w:r>
            <w:r w:rsidRPr="000320EB">
              <w:t>give</w:t>
            </w:r>
            <w:r w:rsidR="00B7093A">
              <w:t>’</w:t>
            </w:r>
          </w:p>
        </w:tc>
        <w:tc>
          <w:tcPr>
            <w:tcW w:w="2552" w:type="dxa"/>
            <w:tcBorders>
              <w:top w:val="single" w:sz="4" w:space="0" w:color="auto"/>
              <w:left w:val="single" w:sz="4" w:space="0" w:color="auto"/>
              <w:bottom w:val="single" w:sz="4" w:space="0" w:color="auto"/>
              <w:right w:val="nil"/>
            </w:tcBorders>
            <w:shd w:val="clear" w:color="auto" w:fill="auto"/>
          </w:tcPr>
          <w:p w14:paraId="66364C68" w14:textId="433D1516" w:rsidR="00075364" w:rsidRPr="000320EB" w:rsidRDefault="00753525" w:rsidP="00075364">
            <w:pPr>
              <w:pStyle w:val="TableHd"/>
            </w:pPr>
            <w:r w:rsidRPr="005456EC">
              <w:rPr>
                <w:rStyle w:val="ChItalBold"/>
              </w:rPr>
              <w:t>bikin</w:t>
            </w:r>
            <w:r>
              <w:rPr>
                <w:rStyle w:val="ChItalBold"/>
              </w:rPr>
              <w:t>g</w:t>
            </w:r>
            <w:r w:rsidR="00075364" w:rsidRPr="000320EB">
              <w:t xml:space="preserve"> </w:t>
            </w:r>
            <w:r w:rsidR="00B7093A">
              <w:t>‘</w:t>
            </w:r>
            <w:r w:rsidR="00075364" w:rsidRPr="000320EB">
              <w:t>make</w:t>
            </w:r>
            <w:r w:rsidR="00B7093A">
              <w:t>’</w:t>
            </w:r>
          </w:p>
        </w:tc>
      </w:tr>
      <w:tr w:rsidR="00AC23C4" w:rsidRPr="000320EB" w14:paraId="123A6641" w14:textId="77777777" w:rsidTr="00471922">
        <w:tc>
          <w:tcPr>
            <w:tcW w:w="1021" w:type="dxa"/>
            <w:tcBorders>
              <w:top w:val="single" w:sz="4" w:space="0" w:color="auto"/>
              <w:left w:val="nil"/>
            </w:tcBorders>
            <w:shd w:val="clear" w:color="auto" w:fill="auto"/>
          </w:tcPr>
          <w:p w14:paraId="3AD2A05A" w14:textId="77777777" w:rsidR="00075364" w:rsidRPr="000320EB" w:rsidRDefault="00075364" w:rsidP="00075364">
            <w:pPr>
              <w:pStyle w:val="TableCell2-2"/>
              <w:rPr>
                <w:rStyle w:val="ChSmallCaps"/>
              </w:rPr>
            </w:pPr>
            <w:r w:rsidRPr="0099608C">
              <w:rPr>
                <w:rStyle w:val="ChSmallCaps"/>
              </w:rPr>
              <w:t>v.mo</w:t>
            </w:r>
            <w:r w:rsidRPr="00372706">
              <w:t>(</w:t>
            </w:r>
            <w:r w:rsidRPr="0099608C">
              <w:rPr>
                <w:rStyle w:val="ChSmallCaps"/>
              </w:rPr>
              <w:t>st</w:t>
            </w:r>
            <w:r w:rsidRPr="00C92FB5">
              <w:t>)</w:t>
            </w:r>
          </w:p>
        </w:tc>
        <w:tc>
          <w:tcPr>
            <w:tcW w:w="1077" w:type="dxa"/>
            <w:tcBorders>
              <w:top w:val="single" w:sz="4" w:space="0" w:color="auto"/>
              <w:right w:val="single" w:sz="4" w:space="0" w:color="auto"/>
            </w:tcBorders>
            <w:shd w:val="clear" w:color="auto" w:fill="auto"/>
          </w:tcPr>
          <w:p w14:paraId="3D5E7736" w14:textId="77777777" w:rsidR="00075364" w:rsidRPr="0099608C" w:rsidRDefault="00075364" w:rsidP="00075364">
            <w:pPr>
              <w:pStyle w:val="TableCell2-2"/>
              <w:rPr>
                <w:rStyle w:val="ChSmallCaps"/>
              </w:rPr>
            </w:pPr>
            <w:r w:rsidRPr="0099608C">
              <w:rPr>
                <w:rStyle w:val="ChSmallCaps"/>
              </w:rPr>
              <w:t>non-agt</w:t>
            </w:r>
          </w:p>
        </w:tc>
        <w:tc>
          <w:tcPr>
            <w:tcW w:w="1247" w:type="dxa"/>
            <w:tcBorders>
              <w:top w:val="single" w:sz="4" w:space="0" w:color="auto"/>
              <w:left w:val="single" w:sz="4" w:space="0" w:color="auto"/>
              <w:bottom w:val="nil"/>
              <w:right w:val="single" w:sz="4" w:space="0" w:color="auto"/>
            </w:tcBorders>
            <w:shd w:val="clear" w:color="auto" w:fill="E6E6E6"/>
          </w:tcPr>
          <w:p w14:paraId="6C101646" w14:textId="77777777" w:rsidR="00075364" w:rsidRPr="000320EB" w:rsidRDefault="00075364" w:rsidP="00AC23C4">
            <w:pPr>
              <w:pStyle w:val="TableCell2-2Center"/>
              <w:jc w:val="left"/>
            </w:pPr>
            <w:r w:rsidRPr="000320EB">
              <w:t>Less often</w:t>
            </w:r>
          </w:p>
        </w:tc>
        <w:tc>
          <w:tcPr>
            <w:tcW w:w="2552" w:type="dxa"/>
            <w:tcBorders>
              <w:top w:val="single" w:sz="4" w:space="0" w:color="auto"/>
              <w:left w:val="single" w:sz="4" w:space="0" w:color="auto"/>
              <w:bottom w:val="nil"/>
              <w:right w:val="nil"/>
            </w:tcBorders>
            <w:shd w:val="clear" w:color="auto" w:fill="CCCCCC"/>
          </w:tcPr>
          <w:p w14:paraId="40337C75" w14:textId="77777777" w:rsidR="00075364" w:rsidRPr="000320EB" w:rsidRDefault="00075364" w:rsidP="00AC23C4">
            <w:pPr>
              <w:pStyle w:val="TableCell2-2Center"/>
              <w:jc w:val="left"/>
            </w:pPr>
            <w:r w:rsidRPr="000320EB">
              <w:t>Most often</w:t>
            </w:r>
          </w:p>
        </w:tc>
      </w:tr>
      <w:tr w:rsidR="00AC23C4" w:rsidRPr="000320EB" w14:paraId="73288293" w14:textId="77777777" w:rsidTr="00471922">
        <w:tc>
          <w:tcPr>
            <w:tcW w:w="1021" w:type="dxa"/>
            <w:tcBorders>
              <w:left w:val="nil"/>
            </w:tcBorders>
            <w:shd w:val="clear" w:color="auto" w:fill="auto"/>
          </w:tcPr>
          <w:p w14:paraId="6571859B" w14:textId="77777777" w:rsidR="00075364" w:rsidRPr="000320EB" w:rsidRDefault="00075364" w:rsidP="00075364">
            <w:pPr>
              <w:pStyle w:val="TableCell2-2"/>
              <w:rPr>
                <w:rStyle w:val="ChSmallCaps"/>
              </w:rPr>
            </w:pPr>
            <w:r w:rsidRPr="0099608C">
              <w:rPr>
                <w:rStyle w:val="ChSmallCaps"/>
              </w:rPr>
              <w:t>v.mo</w:t>
            </w:r>
            <w:r w:rsidRPr="00372706">
              <w:t>(</w:t>
            </w:r>
            <w:r w:rsidRPr="0099608C">
              <w:rPr>
                <w:rStyle w:val="ChSmallCaps"/>
              </w:rPr>
              <w:t>dy</w:t>
            </w:r>
            <w:r w:rsidRPr="00C92FB5">
              <w:t>)</w:t>
            </w:r>
          </w:p>
        </w:tc>
        <w:tc>
          <w:tcPr>
            <w:tcW w:w="1077" w:type="dxa"/>
            <w:tcBorders>
              <w:right w:val="single" w:sz="4" w:space="0" w:color="auto"/>
            </w:tcBorders>
            <w:shd w:val="clear" w:color="auto" w:fill="auto"/>
          </w:tcPr>
          <w:p w14:paraId="4F1F7BC6" w14:textId="77777777" w:rsidR="00075364" w:rsidRPr="0099608C" w:rsidRDefault="00075364" w:rsidP="00075364">
            <w:pPr>
              <w:pStyle w:val="TableCell2-2"/>
              <w:rPr>
                <w:rStyle w:val="ChSmallCaps"/>
              </w:rPr>
            </w:pPr>
            <w:r w:rsidRPr="0099608C">
              <w:rPr>
                <w:rStyle w:val="ChSmallCaps"/>
              </w:rPr>
              <w:t>non-agt</w:t>
            </w:r>
          </w:p>
        </w:tc>
        <w:tc>
          <w:tcPr>
            <w:tcW w:w="1247" w:type="dxa"/>
            <w:tcBorders>
              <w:top w:val="nil"/>
              <w:left w:val="single" w:sz="4" w:space="0" w:color="auto"/>
              <w:bottom w:val="nil"/>
              <w:right w:val="single" w:sz="4" w:space="0" w:color="auto"/>
            </w:tcBorders>
            <w:shd w:val="clear" w:color="auto" w:fill="auto"/>
          </w:tcPr>
          <w:p w14:paraId="05DC4D6D" w14:textId="77777777" w:rsidR="00075364" w:rsidRPr="000320EB" w:rsidRDefault="00075364" w:rsidP="00AC23C4">
            <w:pPr>
              <w:pStyle w:val="TableCell2-2Center"/>
              <w:jc w:val="left"/>
            </w:pPr>
            <w:r w:rsidRPr="000320EB">
              <w:t>Rarely</w:t>
            </w:r>
          </w:p>
        </w:tc>
        <w:tc>
          <w:tcPr>
            <w:tcW w:w="2552" w:type="dxa"/>
            <w:tcBorders>
              <w:top w:val="nil"/>
              <w:left w:val="single" w:sz="4" w:space="0" w:color="auto"/>
              <w:bottom w:val="nil"/>
              <w:right w:val="nil"/>
            </w:tcBorders>
            <w:shd w:val="clear" w:color="auto" w:fill="auto"/>
          </w:tcPr>
          <w:p w14:paraId="6F92F0B0" w14:textId="77777777" w:rsidR="00075364" w:rsidRPr="000320EB" w:rsidRDefault="00075364" w:rsidP="00AC23C4">
            <w:pPr>
              <w:pStyle w:val="TableCell2-2Center"/>
              <w:jc w:val="left"/>
            </w:pPr>
            <w:r>
              <w:t xml:space="preserve">Possible </w:t>
            </w:r>
            <w:r w:rsidR="004803E5">
              <w:t xml:space="preserve">although </w:t>
            </w:r>
            <w:r>
              <w:t>unattested</w:t>
            </w:r>
          </w:p>
        </w:tc>
      </w:tr>
      <w:tr w:rsidR="00AC23C4" w:rsidRPr="000320EB" w14:paraId="2EC5D0F8" w14:textId="77777777" w:rsidTr="00471922">
        <w:tc>
          <w:tcPr>
            <w:tcW w:w="1021" w:type="dxa"/>
            <w:tcBorders>
              <w:left w:val="nil"/>
            </w:tcBorders>
            <w:shd w:val="clear" w:color="auto" w:fill="auto"/>
          </w:tcPr>
          <w:p w14:paraId="74263E4E" w14:textId="77777777" w:rsidR="00075364" w:rsidRPr="000320EB" w:rsidRDefault="00075364" w:rsidP="00075364">
            <w:pPr>
              <w:pStyle w:val="TableCell2-2"/>
              <w:rPr>
                <w:rStyle w:val="ChSmallCaps"/>
              </w:rPr>
            </w:pPr>
            <w:r w:rsidRPr="0099608C">
              <w:rPr>
                <w:rStyle w:val="ChSmallCaps"/>
              </w:rPr>
              <w:t>v.mo</w:t>
            </w:r>
            <w:r w:rsidRPr="00372706">
              <w:t>(</w:t>
            </w:r>
            <w:r w:rsidRPr="0099608C">
              <w:rPr>
                <w:rStyle w:val="ChSmallCaps"/>
              </w:rPr>
              <w:t>dy</w:t>
            </w:r>
            <w:r w:rsidRPr="00C92FB5">
              <w:t>)</w:t>
            </w:r>
          </w:p>
        </w:tc>
        <w:tc>
          <w:tcPr>
            <w:tcW w:w="1077" w:type="dxa"/>
            <w:tcBorders>
              <w:right w:val="single" w:sz="4" w:space="0" w:color="auto"/>
            </w:tcBorders>
            <w:shd w:val="clear" w:color="auto" w:fill="auto"/>
          </w:tcPr>
          <w:p w14:paraId="7A312EBE" w14:textId="77777777" w:rsidR="00075364" w:rsidRPr="0099608C" w:rsidRDefault="00075364" w:rsidP="00075364">
            <w:pPr>
              <w:pStyle w:val="TableCell2-2"/>
              <w:rPr>
                <w:rStyle w:val="ChSmallCaps"/>
              </w:rPr>
            </w:pPr>
            <w:r w:rsidRPr="0099608C">
              <w:rPr>
                <w:rStyle w:val="ChSmallCaps"/>
              </w:rPr>
              <w:t>agt</w:t>
            </w:r>
          </w:p>
        </w:tc>
        <w:tc>
          <w:tcPr>
            <w:tcW w:w="1247" w:type="dxa"/>
            <w:tcBorders>
              <w:top w:val="nil"/>
              <w:left w:val="single" w:sz="4" w:space="0" w:color="auto"/>
              <w:bottom w:val="nil"/>
              <w:right w:val="single" w:sz="4" w:space="0" w:color="auto"/>
            </w:tcBorders>
            <w:shd w:val="clear" w:color="auto" w:fill="E6E6E6"/>
          </w:tcPr>
          <w:p w14:paraId="4BDB2B54" w14:textId="77777777" w:rsidR="00075364" w:rsidRPr="000320EB" w:rsidRDefault="00075364" w:rsidP="00AC23C4">
            <w:pPr>
              <w:pStyle w:val="TableCell2-2Center"/>
              <w:jc w:val="left"/>
            </w:pPr>
            <w:r w:rsidRPr="000320EB">
              <w:t>Less often</w:t>
            </w:r>
          </w:p>
        </w:tc>
        <w:tc>
          <w:tcPr>
            <w:tcW w:w="2552" w:type="dxa"/>
            <w:tcBorders>
              <w:top w:val="nil"/>
              <w:left w:val="single" w:sz="4" w:space="0" w:color="auto"/>
              <w:bottom w:val="nil"/>
              <w:right w:val="nil"/>
            </w:tcBorders>
            <w:shd w:val="clear" w:color="auto" w:fill="auto"/>
          </w:tcPr>
          <w:p w14:paraId="321A1C8B" w14:textId="77777777" w:rsidR="00075364" w:rsidRPr="000320EB" w:rsidRDefault="00075364" w:rsidP="00AC23C4">
            <w:pPr>
              <w:pStyle w:val="TableCell2-2Center"/>
              <w:jc w:val="left"/>
            </w:pPr>
            <w:r>
              <w:t xml:space="preserve">Possible </w:t>
            </w:r>
            <w:r w:rsidR="004803E5">
              <w:t xml:space="preserve">with inanimate or with animate but helpless causees although </w:t>
            </w:r>
            <w:r>
              <w:t>unattested</w:t>
            </w:r>
          </w:p>
        </w:tc>
      </w:tr>
      <w:tr w:rsidR="00AC23C4" w:rsidRPr="000320EB" w14:paraId="59639351" w14:textId="77777777" w:rsidTr="00471922">
        <w:tc>
          <w:tcPr>
            <w:tcW w:w="1021" w:type="dxa"/>
            <w:tcBorders>
              <w:left w:val="nil"/>
              <w:bottom w:val="single" w:sz="4" w:space="0" w:color="auto"/>
            </w:tcBorders>
            <w:shd w:val="clear" w:color="auto" w:fill="auto"/>
          </w:tcPr>
          <w:p w14:paraId="75EE9714" w14:textId="77777777" w:rsidR="00075364" w:rsidRPr="0099608C" w:rsidRDefault="00075364" w:rsidP="00075364">
            <w:pPr>
              <w:pStyle w:val="TableCell2-2Break"/>
              <w:rPr>
                <w:rStyle w:val="ChSmallCaps"/>
              </w:rPr>
            </w:pPr>
            <w:r w:rsidRPr="0099608C">
              <w:rPr>
                <w:rStyle w:val="ChSmallCaps"/>
              </w:rPr>
              <w:t>v.bi</w:t>
            </w:r>
          </w:p>
        </w:tc>
        <w:tc>
          <w:tcPr>
            <w:tcW w:w="1077" w:type="dxa"/>
            <w:tcBorders>
              <w:bottom w:val="single" w:sz="4" w:space="0" w:color="auto"/>
              <w:right w:val="single" w:sz="4" w:space="0" w:color="auto"/>
            </w:tcBorders>
            <w:shd w:val="clear" w:color="auto" w:fill="auto"/>
          </w:tcPr>
          <w:p w14:paraId="5D26C410" w14:textId="77777777" w:rsidR="00075364" w:rsidRPr="0099608C" w:rsidRDefault="00075364" w:rsidP="00075364">
            <w:pPr>
              <w:pStyle w:val="TableCell2-2Break"/>
              <w:rPr>
                <w:rStyle w:val="ChSmallCaps"/>
              </w:rPr>
            </w:pPr>
            <w:r w:rsidRPr="0099608C">
              <w:rPr>
                <w:rStyle w:val="ChSmallCaps"/>
              </w:rPr>
              <w:t>agt</w:t>
            </w:r>
          </w:p>
        </w:tc>
        <w:tc>
          <w:tcPr>
            <w:tcW w:w="1247" w:type="dxa"/>
            <w:tcBorders>
              <w:top w:val="nil"/>
              <w:left w:val="single" w:sz="4" w:space="0" w:color="auto"/>
              <w:bottom w:val="single" w:sz="4" w:space="0" w:color="auto"/>
              <w:right w:val="single" w:sz="4" w:space="0" w:color="auto"/>
            </w:tcBorders>
            <w:shd w:val="clear" w:color="auto" w:fill="CCCCCC"/>
          </w:tcPr>
          <w:p w14:paraId="333C85EF" w14:textId="77777777" w:rsidR="00075364" w:rsidRPr="000320EB" w:rsidRDefault="00075364" w:rsidP="00AC23C4">
            <w:pPr>
              <w:pStyle w:val="TableCell2-2CenterBreak"/>
              <w:jc w:val="left"/>
            </w:pPr>
            <w:r w:rsidRPr="000320EB">
              <w:t>Most often</w:t>
            </w:r>
          </w:p>
        </w:tc>
        <w:tc>
          <w:tcPr>
            <w:tcW w:w="2552" w:type="dxa"/>
            <w:tcBorders>
              <w:top w:val="nil"/>
              <w:left w:val="single" w:sz="4" w:space="0" w:color="auto"/>
              <w:bottom w:val="single" w:sz="4" w:space="0" w:color="auto"/>
              <w:right w:val="nil"/>
            </w:tcBorders>
            <w:shd w:val="clear" w:color="auto" w:fill="auto"/>
          </w:tcPr>
          <w:p w14:paraId="33EAFFC9" w14:textId="77777777" w:rsidR="00075364" w:rsidRPr="000320EB" w:rsidRDefault="00075364" w:rsidP="00AC23C4">
            <w:pPr>
              <w:pStyle w:val="TableCell2-2CenterBreak"/>
              <w:jc w:val="left"/>
            </w:pPr>
            <w:r>
              <w:t>Unacceptable</w:t>
            </w:r>
          </w:p>
        </w:tc>
      </w:tr>
    </w:tbl>
    <w:p w14:paraId="5C176756" w14:textId="77777777" w:rsidR="00075364" w:rsidRPr="000320EB" w:rsidRDefault="00075364" w:rsidP="00075364">
      <w:pPr>
        <w:pStyle w:val="Body0010after"/>
      </w:pPr>
    </w:p>
    <w:p w14:paraId="08E43114" w14:textId="77777777" w:rsidR="00075364" w:rsidRPr="000320EB" w:rsidRDefault="00075364" w:rsidP="00075364">
      <w:pPr>
        <w:pStyle w:val="Heading2"/>
      </w:pPr>
      <w:bookmarkStart w:id="4571" w:name="_Ref367459483"/>
      <w:bookmarkStart w:id="4572" w:name="_Toc440455713"/>
      <w:r w:rsidRPr="000320EB">
        <w:t>Reciprocal clauses</w:t>
      </w:r>
      <w:bookmarkEnd w:id="4571"/>
      <w:bookmarkEnd w:id="4572"/>
    </w:p>
    <w:p w14:paraId="5A66A8AE" w14:textId="4B1DC692" w:rsidR="00B7761A" w:rsidRDefault="00B7761A" w:rsidP="00B7761A">
      <w:pPr>
        <w:pStyle w:val="Body0000after"/>
      </w:pPr>
      <w:r w:rsidRPr="000320EB">
        <w:t xml:space="preserve">Papuan Malay employs two </w:t>
      </w:r>
      <w:r>
        <w:t xml:space="preserve">different </w:t>
      </w:r>
      <w:r w:rsidRPr="000320EB">
        <w:t xml:space="preserve">strategies to express reciprocal relations: a syntactic strategy with the dedicated reciprocity marker </w:t>
      </w:r>
      <w:r w:rsidRPr="000320EB">
        <w:rPr>
          <w:rStyle w:val="ChItalBold"/>
        </w:rPr>
        <w:t>baku</w:t>
      </w:r>
      <w:r w:rsidRPr="000320EB">
        <w:t xml:space="preserve"> </w:t>
      </w:r>
      <w:r w:rsidR="00B7093A">
        <w:t>‘</w:t>
      </w:r>
      <w:r w:rsidRPr="0099608C">
        <w:rPr>
          <w:rStyle w:val="ChSmallCaps"/>
        </w:rPr>
        <w:t>recp</w:t>
      </w:r>
      <w:r w:rsidR="00B7093A">
        <w:t>’</w:t>
      </w:r>
      <w:r w:rsidRPr="000320EB">
        <w:t>, and a</w:t>
      </w:r>
      <w:r>
        <w:t xml:space="preserve"> lexical strategy</w:t>
      </w:r>
      <w:r w:rsidRPr="000320EB">
        <w:t>.</w:t>
      </w:r>
    </w:p>
    <w:p w14:paraId="568E8262" w14:textId="79A30BF1" w:rsidR="00B7761A" w:rsidRDefault="00B7761A" w:rsidP="00B7761A">
      <w:pPr>
        <w:pStyle w:val="Body0500after"/>
      </w:pPr>
      <w:r w:rsidRPr="00E9680D">
        <w:t xml:space="preserve">Generally speaking, reciprocal clauses describe situations </w:t>
      </w:r>
      <w:r w:rsidR="00B7093A">
        <w:t>“</w:t>
      </w:r>
      <w:r w:rsidRPr="00E9680D">
        <w:t>in which two par</w:t>
      </w:r>
      <w:r w:rsidRPr="000320EB">
        <w:t>ticipants equally act upon each other</w:t>
      </w:r>
      <w:r w:rsidR="00B7093A">
        <w:t>”</w:t>
      </w:r>
      <w:r w:rsidRPr="000320EB">
        <w:t xml:space="preserve"> </w:t>
      </w:r>
      <w:r>
        <w:rPr>
          <w:rStyle w:val="Citation"/>
        </w:rPr>
        <w:fldChar w:fldCharType="begin"/>
      </w:r>
      <w:r w:rsidR="003A5B20">
        <w:rPr>
          <w:rStyle w:val="Citation"/>
        </w:rPr>
        <w:instrText>ADDIN CITAVI.PLACEHOLDER d920785a-3156-4084-b17d-5ea6a311cdc9 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QYXluZV9UXzE5OTdfRGVzY3JpYmluZyBtb3JwaG9zeW50YXggLSBBIGd1aWRlIGZvciBmaWVsZCBsaW5ndWlzdHMucGRmPC9BZGRyZXNzPg0KICAgICAgICAgICAgPExvY2F0aW9uVHlwZT5FbGVjdHJvbmljQWRkcmVzczwvTG9jYXRpb25UeXBlPg0KICAgICAgICAgIDwvTG9jYXRpb24+DQogICAgICAgIDwvTG9jYXRpb25zPg0KICAgICAgICA8UGFnZUNvdW50QzU+PCFbQ0RBVEFbPGM+NDEzPC9jPg0KPG9zPnh2aSwgNDEzIHAuPC9vcz4NCjxwcz54dmksIDQxMyBwLjwvcHM+XV0+PC9QYWdlQ291bnRDNT4NCiAgICAgICAgPFBhZ2VDb3VudD54dmksIDQxMy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aG9ydFRpdGxlPlBheW5lIDE5OTcg4oCTIERlc2NyaWJpbmcgbW9ycGhvc3ludGF4PC9TaG9ydFRpdGxlPg0KICAgICAgICA8VGl0bGU+RGVzY3JpYmluZyBtb3JwaG9zeW50YXg6IEEgZ3VpZGUgZm9yIGZpZWxkIGxpbmd1aXN0czwvVGl0bGU+DQogICAgICAgIDxZZWFyPjE5OTc8L1llYXI+DQogICAgICA8L1JlZmVyZW5jZT4NCiAgICA8L0VudHJ5Pg0KICA8L0VudHJpZXM+DQogIDxUZXh0PihQYXluZSAxOTk3OiAxO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luZSAxOTk3OiAxODEpPC9UZXh0Pg0KICAgIDwvVGV4dFVuaXQ+DQogIDwvVGV4dFVuaXRzPg0KPC9QbGFjZWhvbGRlcj4=</w:instrText>
      </w:r>
      <w:r>
        <w:rPr>
          <w:rStyle w:val="Citation"/>
        </w:rPr>
        <w:fldChar w:fldCharType="separate"/>
      </w:r>
      <w:bookmarkStart w:id="4573" w:name="_CTVP001d920785a31564084b17d5ea6a311cdc9"/>
      <w:r w:rsidR="0092006B">
        <w:rPr>
          <w:rStyle w:val="Citation"/>
        </w:rPr>
        <w:t>(Payne 1997: 181)</w:t>
      </w:r>
      <w:bookmarkEnd w:id="4573"/>
      <w:r>
        <w:rPr>
          <w:rStyle w:val="Citation"/>
        </w:rPr>
        <w:fldChar w:fldCharType="end"/>
      </w:r>
      <w:r w:rsidRPr="000320EB">
        <w:t xml:space="preserve">, with the two participants </w:t>
      </w:r>
      <w:r>
        <w:t>performing</w:t>
      </w:r>
      <w:r w:rsidRPr="000320EB">
        <w:t xml:space="preserve"> </w:t>
      </w:r>
      <w:r w:rsidR="00B7093A">
        <w:t>“</w:t>
      </w:r>
      <w:r w:rsidRPr="000320EB">
        <w:rPr>
          <w:lang w:eastAsia="en-US"/>
        </w:rPr>
        <w:t>two identical semantic roles</w:t>
      </w:r>
      <w:r w:rsidR="00B7093A">
        <w:rPr>
          <w:lang w:eastAsia="en-US"/>
        </w:rPr>
        <w:t>”</w:t>
      </w:r>
      <w:r w:rsidRPr="000320EB">
        <w:rPr>
          <w:lang w:eastAsia="en-US"/>
        </w:rPr>
        <w:t xml:space="preserve"> </w:t>
      </w:r>
      <w:r>
        <w:rPr>
          <w:rStyle w:val="Citation"/>
        </w:rPr>
        <w:fldChar w:fldCharType="begin"/>
      </w:r>
      <w:r>
        <w:rPr>
          <w:rStyle w:val="Citation"/>
        </w:rPr>
        <w:instrText>ADDIN CITAVI.PLACEHOLDER 5b3b9dbd-166c-4baa-beb7-180b9c58df74 PFBsYWNlaG9sZGVyPg0KICA8QWRkSW5WZXJzaW9uPjUuMi4wLjg8L0FkZEluVmVyc2lvbj4NCiAgPElkPjViM2I5ZGJkLTE2NmMtNGJhYS1iZWI3LTE4MGI5YzU4ZGY3NDwvSWQ+DQogIDxFbnRyaWVzPg0KICAgIDxFbnRyeT4NCiAgICAgIDxJZD5hNzA0ZjA4NS00MDE2LTQzYWItOTEwOS1kZjRjY2FjMGM2MzI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jg0OWVhYjMwLWZiYTEtNDQ0Zi1iMDExLWFhNmMxMmI4NDlmNjwvUmVmZXJlbmNlSWQ+DQogICAgICA8UmFuZ2U+DQogICAgICAgIDxTdGFydD4wPC9TdGFydD4NCiAgICAgICAgPExlbmd0aD4xOTwvTGVuZ3RoPg0KICAgICAgPC9SYW5nZT4NCiAgICAgIDxSZWZlcmVuY2U+DQogICAgICAgIDxSZWZlcmVuY2VUeXBlSWQ+Q29udHJpYnV0aW9uPC9SZWZlcmVuY2VUeXBlSWQ+DQogICAgICAgIDxBdXRob3JzPg0KICAgICAgICAgIDxQZXJzb24+DQogICAgICAgICAgICA8Rmlyc3ROYW1lPlZsYWRpbWlyPC9GaXJzdE5hbWU+DQogICAgICAgICAgICA8TGFzdE5hbWU+TmVkamFsa292PC9MYXN0TmFtZT4NCiAgICAgICAgICAgIDxNaWRkbGVOYW1lPlA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kamFsa292IDIwMDc6IDYpPC9UZXh0Pg0KICAgIDwvVGV4dFVuaXQ+DQogIDwvVGV4dFVuaXRzPg0KPC9QbGFjZWhvbGRlcj4=</w:instrText>
      </w:r>
      <w:r>
        <w:rPr>
          <w:rStyle w:val="Citation"/>
        </w:rPr>
        <w:fldChar w:fldCharType="separate"/>
      </w:r>
      <w:bookmarkStart w:id="4574" w:name="_CTVP0015b3b9dbd166c4baabeb7180b9c58df74"/>
      <w:r w:rsidR="0092006B">
        <w:rPr>
          <w:rStyle w:val="Citation"/>
        </w:rPr>
        <w:t>(Nedjalkov 2007: 6)</w:t>
      </w:r>
      <w:bookmarkEnd w:id="4574"/>
      <w:r>
        <w:rPr>
          <w:rStyle w:val="Citation"/>
        </w:rPr>
        <w:fldChar w:fldCharType="end"/>
      </w:r>
      <w:r w:rsidRPr="000320EB">
        <w:rPr>
          <w:lang w:eastAsia="en-US"/>
        </w:rPr>
        <w:t xml:space="preserve">. That is, in reciprocal clauses </w:t>
      </w:r>
      <w:r w:rsidR="00B7093A">
        <w:rPr>
          <w:lang w:eastAsia="en-US"/>
        </w:rPr>
        <w:t>“</w:t>
      </w:r>
      <w:r w:rsidRPr="000320EB">
        <w:rPr>
          <w:lang w:eastAsia="en-US"/>
        </w:rPr>
        <w:t>two subevents are shown as one event or situation</w:t>
      </w:r>
      <w:r w:rsidR="00B7093A">
        <w:rPr>
          <w:lang w:eastAsia="en-US"/>
        </w:rPr>
        <w:t>”</w:t>
      </w:r>
      <w:r w:rsidRPr="000320EB">
        <w:rPr>
          <w:lang w:eastAsia="en-US"/>
        </w:rPr>
        <w:t xml:space="preserve"> by presenting two predications as one </w:t>
      </w:r>
      <w:r>
        <w:rPr>
          <w:rStyle w:val="Citation"/>
        </w:rPr>
        <w:fldChar w:fldCharType="begin"/>
      </w:r>
      <w:r>
        <w:rPr>
          <w:rStyle w:val="Citation"/>
        </w:rPr>
        <w:instrText>ADDIN CITAVI.PLACEHOLDER 6c0560ff-2989-45cb-b381-da06b449717d PFBsYWNlaG9sZGVyPg0KICA8QWRkSW5WZXJzaW9uPjUuMi4wLjg8L0FkZEluVmVyc2lvbj4NCiAgPElkPjZjMDU2MGZmLTI5ODktNDVjYi1iMzgxLWRhMDZiNDQ5NzE3ZDwvSWQ+DQogIDxFbnRyaWVzPg0KICAgIDxFbnRyeT4NCiAgICAgIDxJZD4yYzMyN2NjYS05MjQzLTQyMmMtYTQwNi05YTFmYTY4YWVjYjQ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jg0OWVhYjMwLWZiYTEtNDQ0Zi1iMDExLWFhNmMxMmI4NDlmNj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VmxhZGltaXI8L0ZpcnN0TmFtZT4NCiAgICAgICAgICAgIDxMYXN0TmFtZT5OZWRqYWxrb3Y8L0xhc3ROYW1lPg0KICAgICAgICAgICAgPE1pZGRsZU5hbWU+UC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FjNmQ2ODFhLWIyNDUtNGM4ZC04NTY0LTlkOGI0ODc4NGJhY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cpPC9UZXh0Pg0KICAgIDwvVGV4dFVuaXQ+DQogIDwvVGV4dFVuaXRzPg0KPC9QbGFjZWhvbGRlcj4=</w:instrText>
      </w:r>
      <w:r>
        <w:rPr>
          <w:rStyle w:val="Citation"/>
        </w:rPr>
        <w:fldChar w:fldCharType="separate"/>
      </w:r>
      <w:bookmarkStart w:id="4575" w:name="_CTVP0016c0560ff298945cbb381da06b449717d"/>
      <w:r w:rsidR="0092006B">
        <w:rPr>
          <w:rStyle w:val="Citation"/>
        </w:rPr>
        <w:t>(2007: 7)</w:t>
      </w:r>
      <w:bookmarkEnd w:id="4575"/>
      <w:r>
        <w:rPr>
          <w:rStyle w:val="Citation"/>
        </w:rPr>
        <w:fldChar w:fldCharType="end"/>
      </w:r>
      <w:r w:rsidRPr="000320EB">
        <w:rPr>
          <w:lang w:eastAsia="en-US"/>
        </w:rPr>
        <w:t>.</w:t>
      </w:r>
    </w:p>
    <w:p w14:paraId="7D37A27C" w14:textId="1664A60E" w:rsidR="00B7761A" w:rsidRPr="000320EB" w:rsidRDefault="00B7761A" w:rsidP="00A37E2C">
      <w:pPr>
        <w:pStyle w:val="Body0500after"/>
        <w:rPr>
          <w:rFonts w:eastAsia="Times New Roman"/>
          <w:szCs w:val="20"/>
          <w:lang w:eastAsia="en-US"/>
        </w:rPr>
      </w:pPr>
      <w:r w:rsidRPr="000320EB">
        <w:t xml:space="preserve">Cross-linguistically, four major strategies of encoding the notion of reciprocity structurally are distinguished, </w:t>
      </w:r>
      <w:r w:rsidR="00A37E2C">
        <w:t xml:space="preserve">according to </w:t>
      </w:r>
      <w:r>
        <w:rPr>
          <w:rStyle w:val="Citation"/>
        </w:rPr>
        <w:fldChar w:fldCharType="begin"/>
      </w:r>
      <w:r>
        <w:rPr>
          <w:rStyle w:val="Citation"/>
        </w:rPr>
        <w:instrText>ADDIN CITAVI.PLACEHOLDER d6bb473e-42fa-4f03-8a3f-4ec65de5d47a PFBsYWNlaG9sZGVyPg0KICA8QWRkSW5WZXJzaW9uPjUuMi4wLjg8L0FkZEluVmVyc2lvbj4NCiAgPElkPmQ2YmI0NzNlLTQyZmEtNGYwMy04YTNmLTRlYzY1ZGU1ZDQ3YTwvSWQ+DQogIDxFbnRyaWVzPg0KICAgIDxFbnRyeT4NCiAgICAgIDxJZD43Yzc1YWYzZi1lMDQ5LTQxODktODNkZi1hOGEzNzg0NjVjNGM8L0lkPg0KICAgICAgPE5vUGFyPnRydWU8L05vUGFyPg0KICAgICAgPFBlcnNvbk9ubHk+dHJ1ZTwvUGVyc29uT25seT4NCiAgICAgIDxSZWZlcmVuY2VJZD44NDllYWIzMC1mYmExLTQ0NGYtYjAxMS1hYTZjMTJiODQ5ZjY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lZsYWRpbWlyPC9GaXJzdE5hbWU+DQogICAgICAgICAgICA8TGFzdE5hbWU+TmVkamFsa292PC9MYXN0TmFtZT4NCiAgICAgICAgICAgIDxNaWRkbGVOYW1lPlA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lZGphbGtvdjwvVGV4dD4NCiAgICA8L1RleHRVbml0Pg0KICA8L1RleHRVbml0cz4NCjwvUGxhY2Vob2xkZXI+</w:instrText>
      </w:r>
      <w:r>
        <w:rPr>
          <w:rStyle w:val="Citation"/>
        </w:rPr>
        <w:fldChar w:fldCharType="separate"/>
      </w:r>
      <w:bookmarkStart w:id="4576" w:name="_CTVP001d6bb473e42fa4f038a3f4ec65de5d47a"/>
      <w:r w:rsidR="0092006B">
        <w:rPr>
          <w:rStyle w:val="Citation"/>
        </w:rPr>
        <w:t>Nedjalkov</w:t>
      </w:r>
      <w:bookmarkEnd w:id="4576"/>
      <w:r>
        <w:rPr>
          <w:rStyle w:val="Citation"/>
        </w:rPr>
        <w:fldChar w:fldCharType="end"/>
      </w:r>
      <w:r w:rsidRPr="00513C8C">
        <w:rPr>
          <w:rStyle w:val="Citation"/>
        </w:rPr>
        <w:t xml:space="preserve"> </w:t>
      </w:r>
      <w:r>
        <w:rPr>
          <w:rStyle w:val="Citation"/>
        </w:rPr>
        <w:fldChar w:fldCharType="begin"/>
      </w:r>
      <w:r>
        <w:rPr>
          <w:rStyle w:val="Citation"/>
        </w:rPr>
        <w:instrText>ADDIN CITAVI.PLACEHOLDER a9fd9eed-9bea-446e-af01-f6c71c83b186 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lZsYWRpbWlyPC9GaXJzdE5hbWU+DQogICAgICAgICAgICA8TGFzdE5hbWU+TmVkamFsa292PC9MYXN0TmFtZT4NCiAgICAgICAgICAgIDxNaWRkbGVOYW1lPlA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nigJMxNik8L1RleHQ+DQogICAgPC9UZXh0VW5pdD4NCiAgPC9UZXh0VW5pdHM+DQo8L1BsYWNlaG9sZGVyPg==</w:instrText>
      </w:r>
      <w:r>
        <w:rPr>
          <w:rStyle w:val="Citation"/>
        </w:rPr>
        <w:fldChar w:fldCharType="separate"/>
      </w:r>
      <w:bookmarkStart w:id="4577" w:name="_CTVP001a9fd9eed9bea446eaf01f6c71c83b186"/>
      <w:r w:rsidR="0092006B">
        <w:rPr>
          <w:rStyle w:val="Citation"/>
        </w:rPr>
        <w:t>(2007: 9–16)</w:t>
      </w:r>
      <w:bookmarkEnd w:id="4577"/>
      <w:r>
        <w:rPr>
          <w:rStyle w:val="Citation"/>
        </w:rPr>
        <w:fldChar w:fldCharType="end"/>
      </w:r>
      <w:r w:rsidRPr="000320EB">
        <w:t xml:space="preserve">: </w:t>
      </w:r>
      <w:r w:rsidRPr="000320EB">
        <w:rPr>
          <w:rFonts w:eastAsia="Times New Roman"/>
          <w:szCs w:val="20"/>
          <w:lang w:eastAsia="en-US"/>
        </w:rPr>
        <w:t>syntactic, morphological, clitic, and lexical constructions.</w:t>
      </w:r>
      <w:r w:rsidRPr="000320EB">
        <w:rPr>
          <w:rStyle w:val="FootnoteReference"/>
          <w:rFonts w:eastAsia="Times New Roman"/>
          <w:szCs w:val="20"/>
          <w:lang w:eastAsia="en-US"/>
        </w:rPr>
        <w:footnoteReference w:id="233"/>
      </w:r>
      <w:r w:rsidRPr="000320EB">
        <w:rPr>
          <w:rFonts w:eastAsia="Times New Roman"/>
          <w:szCs w:val="20"/>
          <w:lang w:eastAsia="en-US"/>
        </w:rPr>
        <w:t xml:space="preserve"> Syntactic reciprocals are formed with reciprocal pronouns or reciprocal adverbs. Morphological reciprocals are formed by means of affixation, reduplication, compounding, or periphrastic constructions involving an auxiliary.</w:t>
      </w:r>
    </w:p>
    <w:p w14:paraId="5A616DF9" w14:textId="45FFBAF3" w:rsidR="00B7761A" w:rsidRPr="000320EB" w:rsidRDefault="00B7761A" w:rsidP="00B7761A">
      <w:pPr>
        <w:pStyle w:val="Body0515after"/>
      </w:pPr>
      <w:r w:rsidRPr="000320EB">
        <w:t xml:space="preserve">Papuan Malay </w:t>
      </w:r>
      <w:r>
        <w:t xml:space="preserve">syntactic </w:t>
      </w:r>
      <w:r w:rsidRPr="000320EB">
        <w:t>reciprocal</w:t>
      </w:r>
      <w:r>
        <w:t>s</w:t>
      </w:r>
      <w:r w:rsidRPr="000320EB">
        <w:t xml:space="preserve"> </w:t>
      </w:r>
      <w:r>
        <w:t xml:space="preserve">are </w:t>
      </w:r>
      <w:r w:rsidRPr="000320EB">
        <w:t>discussed in §</w:t>
      </w:r>
      <w:r w:rsidRPr="000320EB">
        <w:fldChar w:fldCharType="begin"/>
      </w:r>
      <w:r w:rsidRPr="000320EB">
        <w:instrText xml:space="preserve"> REF _Ref366595040 \w \h </w:instrText>
      </w:r>
      <w:r>
        <w:instrText xml:space="preserve"> \* MERGEFORMAT </w:instrText>
      </w:r>
      <w:r w:rsidRPr="000320EB">
        <w:fldChar w:fldCharType="separate"/>
      </w:r>
      <w:r w:rsidR="00154D81">
        <w:rPr>
          <w:cs/>
        </w:rPr>
        <w:t>‎</w:t>
      </w:r>
      <w:r w:rsidR="00154D81">
        <w:t>11.3.1</w:t>
      </w:r>
      <w:r w:rsidRPr="000320EB">
        <w:fldChar w:fldCharType="end"/>
      </w:r>
      <w:r w:rsidR="00A37E2C">
        <w:t>, and</w:t>
      </w:r>
      <w:r>
        <w:t xml:space="preserve"> </w:t>
      </w:r>
      <w:r w:rsidRPr="000320EB">
        <w:t xml:space="preserve">lexical </w:t>
      </w:r>
      <w:r>
        <w:t xml:space="preserve">reciprocals are </w:t>
      </w:r>
      <w:r w:rsidRPr="000320EB">
        <w:t>briefly mentioned in §</w:t>
      </w:r>
      <w:r w:rsidRPr="000320EB">
        <w:fldChar w:fldCharType="begin"/>
      </w:r>
      <w:r w:rsidRPr="000320EB">
        <w:instrText xml:space="preserve"> REF _Ref366595042 \w \h </w:instrText>
      </w:r>
      <w:r>
        <w:instrText xml:space="preserve"> \* MERGEFORMAT </w:instrText>
      </w:r>
      <w:r w:rsidRPr="000320EB">
        <w:fldChar w:fldCharType="separate"/>
      </w:r>
      <w:r w:rsidR="00154D81">
        <w:rPr>
          <w:cs/>
        </w:rPr>
        <w:t>‎</w:t>
      </w:r>
      <w:r w:rsidR="00154D81">
        <w:t>11.3.2</w:t>
      </w:r>
      <w:r w:rsidRPr="000320EB">
        <w:fldChar w:fldCharType="end"/>
      </w:r>
      <w:r w:rsidRPr="000320EB">
        <w:t>.</w:t>
      </w:r>
      <w:r w:rsidR="00E9680D">
        <w:t xml:space="preserve"> </w:t>
      </w:r>
      <w:r w:rsidR="00E9680D">
        <w:rPr>
          <w:rFonts w:eastAsia="Times New Roman"/>
          <w:szCs w:val="20"/>
          <w:lang w:eastAsia="en-US"/>
        </w:rPr>
        <w:t xml:space="preserve">Morphological </w:t>
      </w:r>
      <w:r w:rsidR="00393916">
        <w:rPr>
          <w:rFonts w:eastAsia="Times New Roman"/>
          <w:szCs w:val="20"/>
          <w:lang w:eastAsia="en-US"/>
        </w:rPr>
        <w:t>and</w:t>
      </w:r>
      <w:r w:rsidR="00E9680D">
        <w:rPr>
          <w:rFonts w:eastAsia="Times New Roman"/>
          <w:szCs w:val="20"/>
          <w:lang w:eastAsia="en-US"/>
        </w:rPr>
        <w:t xml:space="preserve"> clitic reciprocal constructions are unattested</w:t>
      </w:r>
      <w:r w:rsidR="00E9680D">
        <w:t>.</w:t>
      </w:r>
    </w:p>
    <w:p w14:paraId="4F3E6F1F" w14:textId="77777777" w:rsidR="00075364" w:rsidRPr="000320EB" w:rsidRDefault="00075364" w:rsidP="00075364">
      <w:pPr>
        <w:pStyle w:val="Heading3"/>
        <w:rPr>
          <w:lang w:eastAsia="en-US"/>
        </w:rPr>
      </w:pPr>
      <w:bookmarkStart w:id="4579" w:name="_Ref366595040"/>
      <w:bookmarkStart w:id="4580" w:name="_Toc440455714"/>
      <w:r w:rsidRPr="000320EB">
        <w:rPr>
          <w:lang w:eastAsia="en-US"/>
        </w:rPr>
        <w:t>Syntactic reciprocals</w:t>
      </w:r>
      <w:bookmarkEnd w:id="4579"/>
      <w:bookmarkEnd w:id="4580"/>
    </w:p>
    <w:p w14:paraId="2939D938" w14:textId="61D0EB92" w:rsidR="00075364" w:rsidRDefault="00075364" w:rsidP="00680900">
      <w:pPr>
        <w:pStyle w:val="Body0005after"/>
      </w:pPr>
      <w:r w:rsidRPr="000320EB">
        <w:t xml:space="preserve">Papuan Malay forms syntactic reciprocals with the dedicated reciprocity marker </w:t>
      </w:r>
      <w:r w:rsidRPr="000320EB">
        <w:rPr>
          <w:rStyle w:val="ChItalBold"/>
        </w:rPr>
        <w:t>baku</w:t>
      </w:r>
      <w:r w:rsidRPr="000320EB">
        <w:t xml:space="preserve"> </w:t>
      </w:r>
      <w:r w:rsidR="00B7093A">
        <w:t>‘</w:t>
      </w:r>
      <w:r w:rsidRPr="0099608C">
        <w:rPr>
          <w:rStyle w:val="ChSmallCaps"/>
        </w:rPr>
        <w:t>recp</w:t>
      </w:r>
      <w:r w:rsidR="00B7093A">
        <w:t>’</w:t>
      </w:r>
      <w:r w:rsidRPr="000320EB">
        <w:t xml:space="preserve">. A typical example is given in </w:t>
      </w:r>
      <w:r w:rsidRPr="000320EB">
        <w:fldChar w:fldCharType="begin"/>
      </w:r>
      <w:r w:rsidRPr="000320EB">
        <w:instrText xml:space="preserve"> REF _Ref365463736 \h </w:instrText>
      </w:r>
      <w:r>
        <w:instrText xml:space="preserve"> \* MERGEFORMAT </w:instrText>
      </w:r>
      <w:r w:rsidRPr="000320EB">
        <w:fldChar w:fldCharType="separate"/>
      </w:r>
      <w:r w:rsidR="00154D81" w:rsidRPr="000320EB">
        <w:t>(</w:t>
      </w:r>
      <w:r w:rsidR="00154D81">
        <w:t>75</w:t>
      </w:r>
      <w:r w:rsidR="00154D81" w:rsidRPr="000320EB">
        <w:t>)</w:t>
      </w:r>
      <w:r w:rsidRPr="000320EB">
        <w:fldChar w:fldCharType="end"/>
      </w:r>
      <w:r w:rsidRPr="000320EB">
        <w:t>.</w:t>
      </w:r>
    </w:p>
    <w:p w14:paraId="2B4F14D5" w14:textId="5812547B" w:rsidR="002759AA" w:rsidRDefault="002759AA" w:rsidP="002759AA">
      <w:pPr>
        <w:pStyle w:val="ExampleTitle"/>
      </w:pPr>
      <w:r>
        <w:t xml:space="preserve">Papuan Malay </w:t>
      </w:r>
      <w:r w:rsidR="00FA16BF">
        <w:t>reciprocity</w:t>
      </w:r>
      <w:r>
        <w:t xml:space="preserve"> marker </w:t>
      </w:r>
      <w:r w:rsidRPr="000320EB">
        <w:rPr>
          <w:rStyle w:val="ChItalBold"/>
        </w:rPr>
        <w:t>baku</w:t>
      </w:r>
      <w:r w:rsidRPr="000320EB">
        <w:t xml:space="preserve"> </w:t>
      </w:r>
      <w:r w:rsidR="00B7093A">
        <w:t>‘</w:t>
      </w:r>
      <w:r w:rsidRPr="0099608C">
        <w:rPr>
          <w:rStyle w:val="ChSmallCaps"/>
        </w:rPr>
        <w:t>recp</w:t>
      </w:r>
      <w:r w:rsidR="00B7093A">
        <w:t>’</w:t>
      </w:r>
    </w:p>
    <w:tbl>
      <w:tblPr>
        <w:tblW w:w="0" w:type="auto"/>
        <w:tblCellMar>
          <w:left w:w="42" w:type="dxa"/>
          <w:right w:w="42" w:type="dxa"/>
        </w:tblCellMar>
        <w:tblLook w:val="01E0" w:firstRow="1" w:lastRow="1" w:firstColumn="1" w:lastColumn="1" w:noHBand="0" w:noVBand="0"/>
      </w:tblPr>
      <w:tblGrid>
        <w:gridCol w:w="709"/>
        <w:gridCol w:w="696"/>
        <w:gridCol w:w="484"/>
        <w:gridCol w:w="618"/>
        <w:gridCol w:w="1051"/>
        <w:gridCol w:w="939"/>
        <w:gridCol w:w="629"/>
      </w:tblGrid>
      <w:tr w:rsidR="00AC23C4" w:rsidRPr="000320EB" w14:paraId="6489EB46" w14:textId="77777777" w:rsidTr="00AC23C4">
        <w:tc>
          <w:tcPr>
            <w:tcW w:w="709" w:type="dxa"/>
            <w:shd w:val="clear" w:color="auto" w:fill="auto"/>
          </w:tcPr>
          <w:p w14:paraId="13DF00E7" w14:textId="77777777" w:rsidR="00075364" w:rsidRPr="000320EB" w:rsidRDefault="00075364" w:rsidP="00075364">
            <w:pPr>
              <w:pStyle w:val="O0Nwnext"/>
            </w:pPr>
            <w:bookmarkStart w:id="4581" w:name="_Ref439955342"/>
            <w:bookmarkStart w:id="4582" w:name="_Ref365463736"/>
            <w:r w:rsidRPr="000320EB">
              <w:t>(</w:t>
            </w:r>
            <w:fldSimple w:instr=" SEQ ( \* ARABIC \s 1 ">
              <w:r w:rsidR="00154D81">
                <w:rPr>
                  <w:noProof/>
                </w:rPr>
                <w:t>75</w:t>
              </w:r>
            </w:fldSimple>
            <w:bookmarkEnd w:id="4581"/>
            <w:r w:rsidRPr="000320EB">
              <w:t>)</w:t>
            </w:r>
            <w:bookmarkEnd w:id="4582"/>
          </w:p>
        </w:tc>
        <w:tc>
          <w:tcPr>
            <w:tcW w:w="696" w:type="dxa"/>
            <w:shd w:val="clear" w:color="auto" w:fill="auto"/>
          </w:tcPr>
          <w:p w14:paraId="6D32695E" w14:textId="77777777" w:rsidR="00075364" w:rsidRPr="000320EB" w:rsidRDefault="00075364" w:rsidP="00075364">
            <w:pPr>
              <w:pStyle w:val="Text"/>
            </w:pPr>
            <w:r w:rsidRPr="000320EB">
              <w:t>kitong</w:t>
            </w:r>
          </w:p>
        </w:tc>
        <w:tc>
          <w:tcPr>
            <w:tcW w:w="484" w:type="dxa"/>
            <w:shd w:val="clear" w:color="auto" w:fill="auto"/>
          </w:tcPr>
          <w:p w14:paraId="420137FB" w14:textId="77777777" w:rsidR="00075364" w:rsidRPr="000320EB" w:rsidRDefault="00075364" w:rsidP="00075364">
            <w:pPr>
              <w:pStyle w:val="Text"/>
            </w:pPr>
            <w:r w:rsidRPr="000320EB">
              <w:t>dua</w:t>
            </w:r>
          </w:p>
        </w:tc>
        <w:tc>
          <w:tcPr>
            <w:tcW w:w="618" w:type="dxa"/>
            <w:shd w:val="clear" w:color="auto" w:fill="auto"/>
          </w:tcPr>
          <w:p w14:paraId="43CD6356" w14:textId="77777777" w:rsidR="00075364" w:rsidRPr="000320EB" w:rsidRDefault="00075364" w:rsidP="00075364">
            <w:pPr>
              <w:pStyle w:val="Text"/>
              <w:rPr>
                <w:rStyle w:val="ChBlueBold"/>
              </w:rPr>
            </w:pPr>
            <w:r w:rsidRPr="000320EB">
              <w:rPr>
                <w:rStyle w:val="ChBlueBold"/>
              </w:rPr>
              <w:t>baku</w:t>
            </w:r>
          </w:p>
        </w:tc>
        <w:tc>
          <w:tcPr>
            <w:tcW w:w="1051" w:type="dxa"/>
            <w:shd w:val="clear" w:color="auto" w:fill="auto"/>
          </w:tcPr>
          <w:p w14:paraId="3968BB33" w14:textId="77777777" w:rsidR="00075364" w:rsidRPr="000320EB" w:rsidRDefault="00075364" w:rsidP="00075364">
            <w:pPr>
              <w:pStyle w:val="Text"/>
              <w:rPr>
                <w:rStyle w:val="ChBlueBold"/>
              </w:rPr>
            </w:pPr>
            <w:r w:rsidRPr="000320EB">
              <w:rPr>
                <w:rStyle w:val="ChBlueBold"/>
              </w:rPr>
              <w:t>melawan</w:t>
            </w:r>
            <w:r w:rsidR="00BE272A">
              <w:rPr>
                <w:rStyle w:val="ChBlueBold"/>
              </w:rPr>
              <w:t>g</w:t>
            </w:r>
          </w:p>
        </w:tc>
        <w:tc>
          <w:tcPr>
            <w:tcW w:w="939" w:type="dxa"/>
            <w:shd w:val="clear" w:color="auto" w:fill="auto"/>
          </w:tcPr>
          <w:p w14:paraId="01E26F05" w14:textId="77777777" w:rsidR="00075364" w:rsidRPr="000320EB" w:rsidRDefault="00055CB8" w:rsidP="00075364">
            <w:pPr>
              <w:pStyle w:val="Text"/>
            </w:pPr>
            <w:r>
              <w:t>gara-</w:t>
            </w:r>
            <w:r w:rsidR="00075364" w:rsidRPr="000320EB">
              <w:t>gara</w:t>
            </w:r>
          </w:p>
        </w:tc>
        <w:tc>
          <w:tcPr>
            <w:tcW w:w="629" w:type="dxa"/>
            <w:shd w:val="clear" w:color="auto" w:fill="auto"/>
          </w:tcPr>
          <w:p w14:paraId="66C9BDF9" w14:textId="77777777" w:rsidR="00075364" w:rsidRPr="000320EB" w:rsidRDefault="00075364" w:rsidP="00075364">
            <w:pPr>
              <w:pStyle w:val="Text"/>
            </w:pPr>
            <w:r w:rsidRPr="000320EB">
              <w:t>ikan</w:t>
            </w:r>
            <w:r w:rsidR="00BE272A">
              <w:t>g</w:t>
            </w:r>
          </w:p>
        </w:tc>
      </w:tr>
      <w:tr w:rsidR="00AC23C4" w:rsidRPr="00AC23C4" w14:paraId="145865FF" w14:textId="77777777" w:rsidTr="00AC23C4">
        <w:tc>
          <w:tcPr>
            <w:tcW w:w="709" w:type="dxa"/>
            <w:shd w:val="clear" w:color="auto" w:fill="auto"/>
          </w:tcPr>
          <w:p w14:paraId="1A13C9E7" w14:textId="77777777" w:rsidR="00075364" w:rsidRPr="000320EB" w:rsidRDefault="00075364" w:rsidP="00075364">
            <w:pPr>
              <w:pStyle w:val="GlossEng"/>
            </w:pPr>
          </w:p>
        </w:tc>
        <w:tc>
          <w:tcPr>
            <w:tcW w:w="696" w:type="dxa"/>
            <w:shd w:val="clear" w:color="auto" w:fill="auto"/>
          </w:tcPr>
          <w:p w14:paraId="043564DC" w14:textId="77777777" w:rsidR="00075364" w:rsidRPr="0099608C" w:rsidRDefault="00075364" w:rsidP="00075364">
            <w:pPr>
              <w:pStyle w:val="GlossEng"/>
              <w:rPr>
                <w:rStyle w:val="ChSmallCaps"/>
              </w:rPr>
            </w:pPr>
            <w:r w:rsidRPr="0099608C">
              <w:rPr>
                <w:rStyle w:val="ChSmallCaps"/>
              </w:rPr>
              <w:t>1pl</w:t>
            </w:r>
          </w:p>
        </w:tc>
        <w:tc>
          <w:tcPr>
            <w:tcW w:w="484" w:type="dxa"/>
            <w:shd w:val="clear" w:color="auto" w:fill="auto"/>
          </w:tcPr>
          <w:p w14:paraId="0F6AF968" w14:textId="77777777" w:rsidR="00075364" w:rsidRPr="000320EB" w:rsidRDefault="00075364" w:rsidP="00075364">
            <w:pPr>
              <w:pStyle w:val="GlossEng"/>
            </w:pPr>
            <w:r w:rsidRPr="000320EB">
              <w:t>two</w:t>
            </w:r>
          </w:p>
        </w:tc>
        <w:tc>
          <w:tcPr>
            <w:tcW w:w="618" w:type="dxa"/>
            <w:shd w:val="clear" w:color="auto" w:fill="auto"/>
          </w:tcPr>
          <w:p w14:paraId="15EEC813" w14:textId="77777777" w:rsidR="00075364" w:rsidRPr="0099608C" w:rsidRDefault="00075364" w:rsidP="00075364">
            <w:pPr>
              <w:pStyle w:val="GlossEng"/>
              <w:rPr>
                <w:rStyle w:val="ChSmallCaps"/>
              </w:rPr>
            </w:pPr>
            <w:r w:rsidRPr="0099608C">
              <w:rPr>
                <w:rStyle w:val="ChSmallCaps"/>
              </w:rPr>
              <w:t>recp</w:t>
            </w:r>
          </w:p>
        </w:tc>
        <w:tc>
          <w:tcPr>
            <w:tcW w:w="1051" w:type="dxa"/>
            <w:shd w:val="clear" w:color="auto" w:fill="auto"/>
          </w:tcPr>
          <w:p w14:paraId="047E4AB6" w14:textId="77777777" w:rsidR="00075364" w:rsidRPr="000320EB" w:rsidRDefault="00075364" w:rsidP="00075364">
            <w:pPr>
              <w:pStyle w:val="GlossEng"/>
            </w:pPr>
            <w:r w:rsidRPr="000320EB">
              <w:t>oppose</w:t>
            </w:r>
          </w:p>
        </w:tc>
        <w:tc>
          <w:tcPr>
            <w:tcW w:w="939" w:type="dxa"/>
            <w:shd w:val="clear" w:color="auto" w:fill="auto"/>
          </w:tcPr>
          <w:p w14:paraId="7C04D85E" w14:textId="77777777" w:rsidR="00075364" w:rsidRPr="000320EB" w:rsidRDefault="00055CB8" w:rsidP="00075364">
            <w:pPr>
              <w:pStyle w:val="GlossEng"/>
            </w:pPr>
            <w:r>
              <w:t>because</w:t>
            </w:r>
          </w:p>
        </w:tc>
        <w:tc>
          <w:tcPr>
            <w:tcW w:w="629" w:type="dxa"/>
            <w:shd w:val="clear" w:color="auto" w:fill="auto"/>
          </w:tcPr>
          <w:p w14:paraId="60ED8D73" w14:textId="77777777" w:rsidR="00075364" w:rsidRPr="000320EB" w:rsidRDefault="00075364" w:rsidP="00075364">
            <w:pPr>
              <w:pStyle w:val="GlossEng"/>
            </w:pPr>
            <w:r w:rsidRPr="000320EB">
              <w:t>fish</w:t>
            </w:r>
          </w:p>
        </w:tc>
      </w:tr>
    </w:tbl>
    <w:p w14:paraId="1E4DACB9" w14:textId="11E8E98A" w:rsidR="00075364" w:rsidRPr="000320EB" w:rsidRDefault="00B7093A" w:rsidP="00075364">
      <w:pPr>
        <w:pStyle w:val="FreeTranslEng"/>
      </w:pPr>
      <w:r>
        <w:t>‘</w:t>
      </w:r>
      <w:r w:rsidR="00075364" w:rsidRPr="000320EB">
        <w:t xml:space="preserve">the two of us are </w:t>
      </w:r>
      <w:r w:rsidR="00075364" w:rsidRPr="000320EB">
        <w:rPr>
          <w:rStyle w:val="ChBlueBold"/>
        </w:rPr>
        <w:t>fighting each other</w:t>
      </w:r>
      <w:r w:rsidR="00075364" w:rsidRPr="000320EB">
        <w:t xml:space="preserve"> because of the fish</w:t>
      </w:r>
      <w:r>
        <w:t>’</w:t>
      </w:r>
      <w:r w:rsidR="00075364" w:rsidRPr="000320EB">
        <w:t xml:space="preserve"> </w:t>
      </w:r>
      <w:r w:rsidR="00075364" w:rsidRPr="000320EB">
        <w:rPr>
          <w:rStyle w:val="ExampleSource"/>
        </w:rPr>
        <w:t>[081109-011-JR.0008]</w:t>
      </w:r>
    </w:p>
    <w:p w14:paraId="24E7FAD1" w14:textId="3CC23CB9" w:rsidR="00075364" w:rsidRPr="000320EB" w:rsidRDefault="00075364" w:rsidP="00680900">
      <w:pPr>
        <w:pStyle w:val="Body0000after"/>
      </w:pPr>
      <w:r w:rsidRPr="000320EB">
        <w:t>The corpus contains 10</w:t>
      </w:r>
      <w:r>
        <w:t>1</w:t>
      </w:r>
      <w:r w:rsidRPr="000320EB">
        <w:t xml:space="preserve"> reciprocal </w:t>
      </w:r>
      <w:r>
        <w:t>clauses formed with 42</w:t>
      </w:r>
      <w:r w:rsidRPr="000320EB">
        <w:t xml:space="preserve"> different verbs. The vast majority are bivalent: </w:t>
      </w:r>
      <w:r>
        <w:t>37 verbs (88%) accounting for 95</w:t>
      </w:r>
      <w:r w:rsidRPr="000320EB">
        <w:t xml:space="preserve"> tokens (94%). One reciprocal </w:t>
      </w:r>
      <w:r>
        <w:t xml:space="preserve">clause is </w:t>
      </w:r>
      <w:r w:rsidRPr="000320EB">
        <w:t xml:space="preserve">formed with trivalent </w:t>
      </w:r>
      <w:r w:rsidRPr="000320EB">
        <w:rPr>
          <w:rStyle w:val="ChItalBold"/>
        </w:rPr>
        <w:t>ceritra</w:t>
      </w:r>
      <w:r w:rsidRPr="000320EB">
        <w:t xml:space="preserve"> </w:t>
      </w:r>
      <w:r w:rsidR="00B7093A">
        <w:t>‘</w:t>
      </w:r>
      <w:r w:rsidRPr="000320EB">
        <w:t>tell</w:t>
      </w:r>
      <w:r w:rsidR="00B7093A">
        <w:t>’</w:t>
      </w:r>
      <w:r w:rsidRPr="000320EB">
        <w:t>. The remaining four verbs are monovalent dynamic (accounting for five tokens) (for details see §</w:t>
      </w:r>
      <w:r w:rsidRPr="000320EB">
        <w:fldChar w:fldCharType="begin"/>
      </w:r>
      <w:r w:rsidRPr="000320EB">
        <w:instrText xml:space="preserve"> REF _Ref365529708 \w \h </w:instrText>
      </w:r>
      <w:r>
        <w:instrText xml:space="preserve"> \* MERGEFORMAT </w:instrText>
      </w:r>
      <w:r w:rsidRPr="000320EB">
        <w:fldChar w:fldCharType="separate"/>
      </w:r>
      <w:r w:rsidR="00154D81">
        <w:rPr>
          <w:cs/>
        </w:rPr>
        <w:t>‎</w:t>
      </w:r>
      <w:r w:rsidR="00154D81">
        <w:t>11.3.1.1</w:t>
      </w:r>
      <w:r w:rsidRPr="000320EB">
        <w:fldChar w:fldCharType="end"/>
      </w:r>
      <w:r w:rsidRPr="000320EB">
        <w:t>).</w:t>
      </w:r>
    </w:p>
    <w:p w14:paraId="728DF3F2" w14:textId="6C53AE8D" w:rsidR="00075364" w:rsidRDefault="00075364" w:rsidP="00075364">
      <w:pPr>
        <w:pStyle w:val="Body0500after"/>
      </w:pPr>
      <w:r w:rsidRPr="000320EB">
        <w:t xml:space="preserve">Structurally, Papuan Malay </w:t>
      </w:r>
      <w:r>
        <w:t xml:space="preserve">uses </w:t>
      </w:r>
      <w:r w:rsidRPr="000320EB">
        <w:t xml:space="preserve">two different types of syntactic reciprocals: (1) a </w:t>
      </w:r>
      <w:r w:rsidR="00B7093A">
        <w:t>“</w:t>
      </w:r>
      <w:r w:rsidRPr="000320EB">
        <w:t>simple reciprocal construction</w:t>
      </w:r>
      <w:r w:rsidR="00B7093A">
        <w:t>”</w:t>
      </w:r>
      <w:r w:rsidRPr="000320EB">
        <w:t xml:space="preserve"> (§</w:t>
      </w:r>
      <w:r w:rsidRPr="000320EB">
        <w:fldChar w:fldCharType="begin"/>
      </w:r>
      <w:r w:rsidRPr="000320EB">
        <w:instrText xml:space="preserve"> REF _Ref365529708 \w \h </w:instrText>
      </w:r>
      <w:r>
        <w:instrText xml:space="preserve"> \* MERGEFORMAT </w:instrText>
      </w:r>
      <w:r w:rsidRPr="000320EB">
        <w:fldChar w:fldCharType="separate"/>
      </w:r>
      <w:r w:rsidR="00154D81">
        <w:rPr>
          <w:cs/>
        </w:rPr>
        <w:t>‎</w:t>
      </w:r>
      <w:r w:rsidR="00154D81">
        <w:t>11.3.1.1</w:t>
      </w:r>
      <w:r w:rsidRPr="000320EB">
        <w:fldChar w:fldCharType="end"/>
      </w:r>
      <w:r w:rsidRPr="000320EB">
        <w:t xml:space="preserve">), and (2) a </w:t>
      </w:r>
      <w:r w:rsidR="00B7093A">
        <w:t>“</w:t>
      </w:r>
      <w:r w:rsidRPr="000320EB">
        <w:t>discontinuous construction</w:t>
      </w:r>
      <w:r w:rsidR="00B7093A">
        <w:t>”</w:t>
      </w:r>
      <w:r w:rsidRPr="000320EB">
        <w:t xml:space="preserve"> (§</w:t>
      </w:r>
      <w:r w:rsidRPr="000320EB">
        <w:fldChar w:fldCharType="begin"/>
      </w:r>
      <w:r w:rsidRPr="000320EB">
        <w:instrText xml:space="preserve"> REF _Ref365529710 \w \h </w:instrText>
      </w:r>
      <w:r>
        <w:instrText xml:space="preserve"> \* MERGEFORMAT </w:instrText>
      </w:r>
      <w:r w:rsidRPr="000320EB">
        <w:fldChar w:fldCharType="separate"/>
      </w:r>
      <w:r w:rsidR="00154D81">
        <w:rPr>
          <w:cs/>
        </w:rPr>
        <w:t>‎</w:t>
      </w:r>
      <w:r w:rsidR="00154D81">
        <w:t>11.3.1.2</w:t>
      </w:r>
      <w:r w:rsidRPr="000320EB">
        <w:fldChar w:fldCharType="end"/>
      </w:r>
      <w:r w:rsidR="00944D5A">
        <w:t>), using</w:t>
      </w:r>
      <w:r w:rsidRPr="000320EB">
        <w:t xml:space="preserve"> </w:t>
      </w:r>
      <w:r w:rsidR="00BA6215">
        <w:rPr>
          <w:rStyle w:val="Citation"/>
        </w:rPr>
        <w:fldChar w:fldCharType="begin"/>
      </w:r>
      <w:r w:rsidR="0092451D">
        <w:rPr>
          <w:rStyle w:val="Citation"/>
        </w:rPr>
        <w:instrText>ADDIN CITAVI.PLACEHOLDER 0add5f3b-d0cb-46ca-8284-b5e303b9329b PFBsYWNlaG9sZGVyPg0KICA8QWRkSW5WZXJzaW9uPjUuMi4wLjg8L0FkZEluVmVyc2lvbj4NCiAgPElkPjBhZGQ1ZjNiLWQwY2ItNDZjYS04Mjg0LWI1ZTMwM2I5MzI5YjwvSWQ+DQogIDxFbnRyaWVzPg0KICAgIDxFbnRyeT4NCiAgICAgIDxJZD5iMmUyYjQ3MC1lMDZhLTRkOTAtYmNhOS01MDRmMzEyMGRkZDg8L0lkPg0KICAgICAgPE5vUGFyPnRydWU8L05vUGFyPg0KICAgICAgPFBlcnNvbk9ubHk+dHJ1ZTwvUGVyc29uT25seT4NCiAgICAgIDxSZWZlcmVuY2VJZD44NDllYWIzMC1mYmExLTQ0NGYtYjAxMS1hYTZjMTJiODQ5ZjY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lZsYWRpbWlyPC9GaXJzdE5hbWU+DQogICAgICAgICAgICA8TGFzdE5hbWU+TmVkamFsa292PC9MYXN0TmFtZT4NCiAgICAgICAgICAgIDxNaWRkbGVOYW1lPlA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lZGphbGtvdjwvVGV4dD4NCiAgICA8L1RleHRVbml0Pg0KICA8L1RleHRVbml0cz4NCjwvUGxhY2Vob2xkZXI+</w:instrText>
      </w:r>
      <w:r w:rsidR="00BA6215">
        <w:rPr>
          <w:rStyle w:val="Citation"/>
        </w:rPr>
        <w:fldChar w:fldCharType="separate"/>
      </w:r>
      <w:bookmarkStart w:id="4583" w:name="_CTVP0010add5f3bd0cb46ca8284b5e303b9329b"/>
      <w:r w:rsidR="0092006B">
        <w:rPr>
          <w:rStyle w:val="Citation"/>
        </w:rPr>
        <w:t>Nedjalkov</w:t>
      </w:r>
      <w:bookmarkEnd w:id="4583"/>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e196ab49-10d0-4ea6-9e88-253cafc3303f 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FjNmQ2ODFhLWIyNDUtNGM4ZC04NTY0LTlkOGI0ODc4NGJhY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I34oCTMzApPC9UZXh0Pg0KICAgIDwvVGV4dFVuaXQ+DQogIDwvVGV4dFVuaXRzPg0KPC9QbGFjZWhvbGRlcj4=</w:instrText>
      </w:r>
      <w:r w:rsidR="00BA6215">
        <w:rPr>
          <w:rStyle w:val="Citation"/>
        </w:rPr>
        <w:fldChar w:fldCharType="separate"/>
      </w:r>
      <w:bookmarkStart w:id="4584" w:name="_CTVP001e196ab4910d04ea69e88253cafc3303f"/>
      <w:r w:rsidR="0092006B">
        <w:rPr>
          <w:rStyle w:val="Citation"/>
        </w:rPr>
        <w:t>(2007: 27–30)</w:t>
      </w:r>
      <w:bookmarkEnd w:id="4584"/>
      <w:r w:rsidR="00BA6215">
        <w:rPr>
          <w:rStyle w:val="Citation"/>
        </w:rPr>
        <w:fldChar w:fldCharType="end"/>
      </w:r>
      <w:r w:rsidRPr="000320EB">
        <w:rPr>
          <w:lang w:eastAsia="en-US"/>
        </w:rPr>
        <w:t xml:space="preserve"> terminology. In simple reciprocals </w:t>
      </w:r>
      <w:r w:rsidRPr="000320EB">
        <w:rPr>
          <w:rStyle w:val="ChItalBold"/>
        </w:rPr>
        <w:t>baku</w:t>
      </w:r>
      <w:r w:rsidRPr="000320EB">
        <w:t xml:space="preserve"> </w:t>
      </w:r>
      <w:r w:rsidR="00B7093A">
        <w:t>‘</w:t>
      </w:r>
      <w:r w:rsidRPr="0099608C">
        <w:rPr>
          <w:rStyle w:val="ChSmallCaps"/>
        </w:rPr>
        <w:t>recp</w:t>
      </w:r>
      <w:r w:rsidR="00B7093A">
        <w:t>’</w:t>
      </w:r>
      <w:r w:rsidRPr="000320EB">
        <w:t xml:space="preserve"> can receive a reciprocal or a sociative reading, while in discontinuous reciprocals the marker always receives a reciprocal reading.</w:t>
      </w:r>
    </w:p>
    <w:p w14:paraId="4AD48AD1" w14:textId="3F3317A2" w:rsidR="00550548" w:rsidRDefault="00550548" w:rsidP="00A37E2C">
      <w:pPr>
        <w:pStyle w:val="Body0505after"/>
      </w:pPr>
      <w:r>
        <w:t xml:space="preserve">Cross-linguistically, the </w:t>
      </w:r>
      <w:r w:rsidR="00FA16BF">
        <w:t>reciprocity</w:t>
      </w:r>
      <w:r w:rsidR="00FA16BF" w:rsidRPr="006C65BE">
        <w:t xml:space="preserve"> </w:t>
      </w:r>
      <w:r>
        <w:t>marker is classified in different ways; in some languages it is classified as a pronoun</w:t>
      </w:r>
      <w:r w:rsidR="00FA16BF">
        <w:t xml:space="preserve"> or an adverb, in others </w:t>
      </w:r>
      <w:r>
        <w:t xml:space="preserve">as an affix or an auxiliary </w:t>
      </w:r>
      <w:r w:rsidRPr="000320EB">
        <w:t xml:space="preserve">(see </w:t>
      </w:r>
      <w:r w:rsidR="00BA6215" w:rsidRPr="008C46A8">
        <w:rPr>
          <w:rStyle w:val="Citation"/>
        </w:rPr>
        <w:fldChar w:fldCharType="begin"/>
      </w:r>
      <w:r w:rsidR="0092451D" w:rsidRPr="008C46A8">
        <w:rPr>
          <w:rStyle w:val="Citation"/>
        </w:rPr>
        <w:instrText>ADDIN CITAVI.PLACEHOLDER a5de6d09-eceb-4ca4-813e-4632881c5fcd PFBsYWNlaG9sZGVyPg0KICA8QWRkSW5WZXJzaW9uPjUuMi4wLjg8L0FkZEluVmVyc2lvbj4NCiAgPElkPmE1ZGU2ZDA5LWVjZWItNGNhNC04MTNlLTQ2MzI4ODFjNWZjZDwvSWQ+DQogIDxFbnRyaWVzPg0KICAgIDxFbnRyeT4NCiAgICAgIDxJZD5kMGNjNzdlYi01ODY5LTRlNjYtYTkwZi01NDk5ZjY0NDc5NjI8L0lkPg0KICAgICAgPE5vUGFyPnRydWU8L05vUGFyPg0KICAgICAgPFBlcnNvbk9ubHk+dHJ1ZTwvUGVyc29uT25seT4NCiAgICAgIDxSZWZlcmVuY2VJZD44NDllYWIzMC1mYmExLTQ0NGYtYjAxMS1hYTZjMTJiODQ5ZjY8L1JlZmVyZW5jZUlk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lZsYWRpbWlyPC9GaXJzdE5hbWU+DQogICAgICAgICAgICA8TGFzdE5hbWU+TmVkamFsa292PC9MYXN0TmFtZT4NCiAgICAgICAgICAgIDxNaWRkbGVOYW1lPlA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lZGphbGtvdjwvVGV4dD4NCiAgICA8L1RleHRVbml0Pg0KICA8L1RleHRVbml0cz4NCjwvUGxhY2Vob2xkZXI+</w:instrText>
      </w:r>
      <w:r w:rsidR="00BA6215" w:rsidRPr="008C46A8">
        <w:rPr>
          <w:rStyle w:val="Citation"/>
        </w:rPr>
        <w:fldChar w:fldCharType="separate"/>
      </w:r>
      <w:bookmarkStart w:id="4585" w:name="_CTVP001a5de6d09eceb4ca4813e4632881c5fcd"/>
      <w:r w:rsidR="0092006B">
        <w:rPr>
          <w:rStyle w:val="Citation"/>
        </w:rPr>
        <w:t>Nedjalkov</w:t>
      </w:r>
      <w:bookmarkEnd w:id="4585"/>
      <w:r w:rsidR="00BA6215" w:rsidRPr="008C46A8">
        <w:rPr>
          <w:rStyle w:val="Citation"/>
        </w:rPr>
        <w:fldChar w:fldCharType="end"/>
      </w:r>
      <w:r w:rsidR="00B76771">
        <w:rPr>
          <w:rStyle w:val="Citation"/>
        </w:rPr>
        <w:t>’s</w:t>
      </w:r>
      <w:r w:rsidR="00513C8C" w:rsidRPr="00513C8C">
        <w:rPr>
          <w:rStyle w:val="Citation"/>
        </w:rPr>
        <w:t xml:space="preserve"> </w:t>
      </w:r>
      <w:r w:rsidR="008C46A8" w:rsidRPr="008C46A8">
        <w:rPr>
          <w:rStyle w:val="Citation"/>
        </w:rPr>
        <w:fldChar w:fldCharType="begin"/>
      </w:r>
      <w:r w:rsidR="008C46A8" w:rsidRPr="008C46A8">
        <w:rPr>
          <w:rStyle w:val="Citation"/>
        </w:rPr>
        <w:instrText>ADDIN CITAVI.PLACEHOLDER 692e285e-1303-4512-a8e6-714bce161a7a 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lZsYWRpbWlyPC9GaXJzdE5hbWU+DQogICAgICAgICAgICA8TGFzdE5hbWU+TmVkamFsa292PC9MYXN0TmFtZT4NCiAgICAgICAgICAgIDxNaWRkbGVOYW1lPlA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c6IDnigJMxNjwvVGV4dD4NCiAgICA8L1RleHRVbml0Pg0KICA8L1RleHRVbml0cz4NCjwvUGxhY2Vob2xkZXI+</w:instrText>
      </w:r>
      <w:r w:rsidR="008C46A8" w:rsidRPr="008C46A8">
        <w:rPr>
          <w:rStyle w:val="Citation"/>
        </w:rPr>
        <w:fldChar w:fldCharType="separate"/>
      </w:r>
      <w:bookmarkStart w:id="4586" w:name="_CTVP001692e285e13034512a8e6714bce161a7a"/>
      <w:r w:rsidR="0092006B">
        <w:rPr>
          <w:rStyle w:val="Citation"/>
        </w:rPr>
        <w:t>2007: 9–16</w:t>
      </w:r>
      <w:bookmarkEnd w:id="4586"/>
      <w:r w:rsidR="008C46A8" w:rsidRPr="008C46A8">
        <w:rPr>
          <w:rStyle w:val="Citation"/>
        </w:rPr>
        <w:fldChar w:fldCharType="end"/>
      </w:r>
      <w:r w:rsidRPr="000320EB">
        <w:t xml:space="preserve"> above-mentioned distinction of syntactic and morphological reciprocals).</w:t>
      </w:r>
      <w:r>
        <w:t xml:space="preserve"> As for </w:t>
      </w:r>
      <w:r w:rsidR="002759AA">
        <w:t xml:space="preserve">the </w:t>
      </w:r>
      <w:r>
        <w:t xml:space="preserve">Papuan Malay </w:t>
      </w:r>
      <w:r w:rsidR="00FA16BF">
        <w:t>reciprocity</w:t>
      </w:r>
      <w:r w:rsidR="00FA16BF" w:rsidRPr="006C65BE">
        <w:t xml:space="preserve"> </w:t>
      </w:r>
      <w:r w:rsidR="00FA16BF">
        <w:t>marker</w:t>
      </w:r>
      <w:r>
        <w:t xml:space="preserve">, this grammar analyzes </w:t>
      </w:r>
      <w:r w:rsidR="002759AA" w:rsidRPr="00550548">
        <w:rPr>
          <w:rStyle w:val="ChItalBold"/>
        </w:rPr>
        <w:t>baku</w:t>
      </w:r>
      <w:r w:rsidR="002759AA">
        <w:t xml:space="preserve"> </w:t>
      </w:r>
      <w:r w:rsidR="00B7093A">
        <w:t>‘</w:t>
      </w:r>
      <w:r w:rsidR="002759AA" w:rsidRPr="00550548">
        <w:rPr>
          <w:rStyle w:val="ChSmallCaps"/>
        </w:rPr>
        <w:t>recp</w:t>
      </w:r>
      <w:r w:rsidR="00B7093A">
        <w:t>’</w:t>
      </w:r>
      <w:r w:rsidR="002759AA">
        <w:t xml:space="preserve"> as an independent word and not as an affix, without, however, further specifying its </w:t>
      </w:r>
      <w:r w:rsidR="002759AA" w:rsidRPr="000320EB">
        <w:t>morphosyntactic status</w:t>
      </w:r>
      <w:r w:rsidR="002759AA">
        <w:t xml:space="preserve"> at this point. This analysis as a separate word is based on the fact that </w:t>
      </w:r>
      <w:r w:rsidR="002759AA" w:rsidRPr="00550548">
        <w:rPr>
          <w:rStyle w:val="ChItalBold"/>
        </w:rPr>
        <w:t>baku</w:t>
      </w:r>
      <w:r w:rsidR="002759AA">
        <w:t xml:space="preserve"> </w:t>
      </w:r>
      <w:r w:rsidR="00B7093A">
        <w:t>‘</w:t>
      </w:r>
      <w:r w:rsidR="002759AA" w:rsidRPr="00550548">
        <w:rPr>
          <w:rStyle w:val="ChSmallCaps"/>
        </w:rPr>
        <w:t>recp</w:t>
      </w:r>
      <w:r w:rsidR="00B7093A">
        <w:t>’</w:t>
      </w:r>
      <w:r w:rsidR="002759AA">
        <w:t xml:space="preserve"> can be reduplicated, as shown in </w:t>
      </w:r>
      <w:r w:rsidR="002759AA">
        <w:fldChar w:fldCharType="begin"/>
      </w:r>
      <w:r w:rsidR="002759AA">
        <w:instrText xml:space="preserve"> REF _Ref376434631 \h </w:instrText>
      </w:r>
      <w:r w:rsidR="002759AA">
        <w:fldChar w:fldCharType="separate"/>
      </w:r>
      <w:r w:rsidR="00154D81" w:rsidRPr="007A0BC8">
        <w:t>(</w:t>
      </w:r>
      <w:r w:rsidR="00154D81">
        <w:rPr>
          <w:noProof/>
        </w:rPr>
        <w:t>76</w:t>
      </w:r>
      <w:r w:rsidR="00154D81" w:rsidRPr="007A0BC8">
        <w:t>)</w:t>
      </w:r>
      <w:r w:rsidR="002759AA">
        <w:fldChar w:fldCharType="end"/>
      </w:r>
      <w:r w:rsidR="002759AA">
        <w:t>. Affix</w:t>
      </w:r>
      <w:r w:rsidR="004F356C">
        <w:t>es</w:t>
      </w:r>
      <w:r w:rsidR="002759AA">
        <w:t xml:space="preserve">, by contrast, </w:t>
      </w:r>
      <w:r w:rsidR="00A37E2C">
        <w:t xml:space="preserve">are not </w:t>
      </w:r>
      <w:r w:rsidR="002759AA">
        <w:t>reduplicated</w:t>
      </w:r>
      <w:r w:rsidR="00A37E2C">
        <w:t xml:space="preserve"> in Papuan Malay</w:t>
      </w:r>
      <w:r w:rsidR="002759AA">
        <w:t xml:space="preserve">, as discussed in </w:t>
      </w:r>
      <w:r w:rsidR="002759AA" w:rsidRPr="000320EB">
        <w:t>§</w:t>
      </w:r>
      <w:r w:rsidR="002759AA">
        <w:fldChar w:fldCharType="begin"/>
      </w:r>
      <w:r w:rsidR="002759AA">
        <w:instrText xml:space="preserve"> REF _Ref360096569 \w \h </w:instrText>
      </w:r>
      <w:r w:rsidR="002759AA">
        <w:fldChar w:fldCharType="separate"/>
      </w:r>
      <w:r w:rsidR="00154D81">
        <w:rPr>
          <w:cs/>
        </w:rPr>
        <w:t>‎</w:t>
      </w:r>
      <w:r w:rsidR="00154D81">
        <w:t>4.1</w:t>
      </w:r>
      <w:r w:rsidR="002759AA">
        <w:fldChar w:fldCharType="end"/>
      </w:r>
      <w:r w:rsidR="002759AA">
        <w:t>.</w:t>
      </w:r>
    </w:p>
    <w:p w14:paraId="56DE5029" w14:textId="69217C1A" w:rsidR="002759AA" w:rsidRDefault="002759AA" w:rsidP="002759AA">
      <w:pPr>
        <w:pStyle w:val="ExampleTitle"/>
      </w:pPr>
      <w:r>
        <w:t xml:space="preserve">Reduplication of </w:t>
      </w:r>
      <w:r w:rsidRPr="000320EB">
        <w:rPr>
          <w:rStyle w:val="ChItalBold"/>
        </w:rPr>
        <w:t>baku</w:t>
      </w:r>
      <w:r w:rsidRPr="000320EB">
        <w:t xml:space="preserve"> </w:t>
      </w:r>
      <w:r w:rsidR="00B7093A">
        <w:t>‘</w:t>
      </w:r>
      <w:r w:rsidRPr="0099608C">
        <w:rPr>
          <w:rStyle w:val="ChSmallCaps"/>
        </w:rPr>
        <w:t>recp</w:t>
      </w:r>
      <w:r w:rsidR="00B7093A">
        <w:t>’</w:t>
      </w:r>
    </w:p>
    <w:tbl>
      <w:tblPr>
        <w:tblW w:w="6475" w:type="dxa"/>
        <w:tblCellMar>
          <w:left w:w="42" w:type="dxa"/>
          <w:right w:w="42" w:type="dxa"/>
        </w:tblCellMar>
        <w:tblLook w:val="01E0" w:firstRow="1" w:lastRow="1" w:firstColumn="1" w:lastColumn="1" w:noHBand="0" w:noVBand="0"/>
      </w:tblPr>
      <w:tblGrid>
        <w:gridCol w:w="703"/>
        <w:gridCol w:w="663"/>
        <w:gridCol w:w="692"/>
        <w:gridCol w:w="538"/>
        <w:gridCol w:w="1154"/>
        <w:gridCol w:w="684"/>
        <w:gridCol w:w="775"/>
        <w:gridCol w:w="571"/>
        <w:gridCol w:w="695"/>
      </w:tblGrid>
      <w:tr w:rsidR="00AC23C4" w:rsidRPr="008C7D8B" w14:paraId="306D5C93" w14:textId="77777777" w:rsidTr="00AC23C4">
        <w:tc>
          <w:tcPr>
            <w:tcW w:w="703" w:type="dxa"/>
            <w:shd w:val="clear" w:color="auto" w:fill="auto"/>
          </w:tcPr>
          <w:p w14:paraId="29B625BD" w14:textId="77777777" w:rsidR="002759AA" w:rsidRPr="008A3EB0" w:rsidRDefault="002759AA" w:rsidP="002759AA">
            <w:pPr>
              <w:pStyle w:val="O0Nwnext"/>
            </w:pPr>
            <w:bookmarkStart w:id="4587" w:name="_Ref439955343"/>
            <w:bookmarkStart w:id="4588" w:name="_Ref376434631"/>
            <w:r w:rsidRPr="007A0BC8">
              <w:t>(</w:t>
            </w:r>
            <w:fldSimple w:instr=" SEQ ( \* ARABIC \s 1 ">
              <w:r w:rsidR="00154D81">
                <w:rPr>
                  <w:noProof/>
                </w:rPr>
                <w:t>76</w:t>
              </w:r>
            </w:fldSimple>
            <w:bookmarkEnd w:id="4587"/>
            <w:r w:rsidRPr="007A0BC8">
              <w:t>)</w:t>
            </w:r>
            <w:bookmarkEnd w:id="4588"/>
          </w:p>
        </w:tc>
        <w:tc>
          <w:tcPr>
            <w:tcW w:w="663" w:type="dxa"/>
            <w:shd w:val="clear" w:color="auto" w:fill="auto"/>
          </w:tcPr>
          <w:p w14:paraId="4BD28C44" w14:textId="77777777" w:rsidR="002759AA" w:rsidRPr="00A00ED1" w:rsidRDefault="002759AA" w:rsidP="002759AA">
            <w:pPr>
              <w:pStyle w:val="Text"/>
            </w:pPr>
            <w:r w:rsidRPr="00A00ED1">
              <w:t>itu</w:t>
            </w:r>
          </w:p>
        </w:tc>
        <w:tc>
          <w:tcPr>
            <w:tcW w:w="692" w:type="dxa"/>
            <w:shd w:val="clear" w:color="auto" w:fill="auto"/>
          </w:tcPr>
          <w:p w14:paraId="675BE6EA" w14:textId="77777777" w:rsidR="002759AA" w:rsidRPr="00A00ED1" w:rsidRDefault="002759AA" w:rsidP="002759AA">
            <w:pPr>
              <w:pStyle w:val="Text"/>
            </w:pPr>
            <w:r w:rsidRPr="00A00ED1">
              <w:t>sampe</w:t>
            </w:r>
          </w:p>
        </w:tc>
        <w:tc>
          <w:tcPr>
            <w:tcW w:w="538" w:type="dxa"/>
            <w:shd w:val="clear" w:color="auto" w:fill="auto"/>
          </w:tcPr>
          <w:p w14:paraId="4BB69385" w14:textId="77777777" w:rsidR="002759AA" w:rsidRPr="00A00ED1" w:rsidRDefault="002759AA" w:rsidP="002759AA">
            <w:pPr>
              <w:pStyle w:val="Text"/>
            </w:pPr>
            <w:r w:rsidRPr="00A00ED1">
              <w:t>tong</w:t>
            </w:r>
          </w:p>
        </w:tc>
        <w:tc>
          <w:tcPr>
            <w:tcW w:w="1154" w:type="dxa"/>
            <w:shd w:val="clear" w:color="auto" w:fill="auto"/>
          </w:tcPr>
          <w:p w14:paraId="36464077" w14:textId="77777777" w:rsidR="002759AA" w:rsidRPr="0077168E" w:rsidRDefault="002759AA" w:rsidP="002759AA">
            <w:pPr>
              <w:pStyle w:val="Text"/>
              <w:rPr>
                <w:rStyle w:val="ChBlueBold"/>
              </w:rPr>
            </w:pPr>
            <w:r>
              <w:rPr>
                <w:rStyle w:val="ChBlueBold"/>
              </w:rPr>
              <w:t>baku~</w:t>
            </w:r>
            <w:r w:rsidRPr="0077168E">
              <w:rPr>
                <w:rStyle w:val="ChBlueBold"/>
              </w:rPr>
              <w:t>baku</w:t>
            </w:r>
          </w:p>
        </w:tc>
        <w:tc>
          <w:tcPr>
            <w:tcW w:w="684" w:type="dxa"/>
            <w:shd w:val="clear" w:color="auto" w:fill="auto"/>
          </w:tcPr>
          <w:p w14:paraId="4023E554" w14:textId="77777777" w:rsidR="002759AA" w:rsidRPr="00A00ED1" w:rsidRDefault="002759AA" w:rsidP="002759AA">
            <w:pPr>
              <w:pStyle w:val="Text"/>
            </w:pPr>
            <w:r w:rsidRPr="00A00ED1">
              <w:t>tawar</w:t>
            </w:r>
          </w:p>
        </w:tc>
        <w:tc>
          <w:tcPr>
            <w:tcW w:w="775" w:type="dxa"/>
            <w:shd w:val="clear" w:color="auto" w:fill="auto"/>
          </w:tcPr>
          <w:p w14:paraId="3C21A806" w14:textId="77777777" w:rsidR="002759AA" w:rsidRPr="00A00ED1" w:rsidRDefault="002759AA" w:rsidP="002759AA">
            <w:pPr>
              <w:pStyle w:val="Text"/>
            </w:pPr>
            <w:r w:rsidRPr="00A00ED1">
              <w:t>ini</w:t>
            </w:r>
          </w:p>
        </w:tc>
        <w:tc>
          <w:tcPr>
            <w:tcW w:w="571" w:type="dxa"/>
            <w:shd w:val="clear" w:color="auto" w:fill="auto"/>
          </w:tcPr>
          <w:p w14:paraId="7237C638" w14:textId="77777777" w:rsidR="002759AA" w:rsidRPr="00A00ED1" w:rsidRDefault="002759AA" w:rsidP="002759AA">
            <w:pPr>
              <w:pStyle w:val="Text"/>
            </w:pPr>
            <w:r w:rsidRPr="00A00ED1">
              <w:t>deng</w:t>
            </w:r>
          </w:p>
        </w:tc>
        <w:tc>
          <w:tcPr>
            <w:tcW w:w="695" w:type="dxa"/>
            <w:shd w:val="clear" w:color="auto" w:fill="auto"/>
          </w:tcPr>
          <w:p w14:paraId="60BC3C97" w14:textId="609C74B4" w:rsidR="002759AA" w:rsidRPr="00A00ED1" w:rsidRDefault="002759AA" w:rsidP="002759AA">
            <w:pPr>
              <w:pStyle w:val="Text"/>
            </w:pPr>
            <w:r w:rsidRPr="00A00ED1">
              <w:t>dosen</w:t>
            </w:r>
            <w:r w:rsidR="0050678E">
              <w:t>g</w:t>
            </w:r>
          </w:p>
        </w:tc>
      </w:tr>
      <w:tr w:rsidR="00AC23C4" w:rsidRPr="00AC23C4" w14:paraId="2CE17290" w14:textId="77777777" w:rsidTr="00AC23C4">
        <w:tc>
          <w:tcPr>
            <w:tcW w:w="703" w:type="dxa"/>
            <w:shd w:val="clear" w:color="auto" w:fill="auto"/>
          </w:tcPr>
          <w:p w14:paraId="6E854692" w14:textId="77777777" w:rsidR="002759AA" w:rsidRPr="00A00ED1" w:rsidRDefault="002759AA" w:rsidP="002759AA">
            <w:pPr>
              <w:pStyle w:val="GlossEng"/>
            </w:pPr>
          </w:p>
        </w:tc>
        <w:tc>
          <w:tcPr>
            <w:tcW w:w="663" w:type="dxa"/>
            <w:shd w:val="clear" w:color="auto" w:fill="auto"/>
          </w:tcPr>
          <w:p w14:paraId="09F140B5" w14:textId="77777777" w:rsidR="002759AA" w:rsidRPr="0099608C" w:rsidRDefault="002759AA" w:rsidP="002759AA">
            <w:pPr>
              <w:pStyle w:val="GlossEng"/>
              <w:rPr>
                <w:rStyle w:val="ChSmallCaps"/>
              </w:rPr>
            </w:pPr>
            <w:r w:rsidRPr="0099608C">
              <w:rPr>
                <w:rStyle w:val="ChSmallCaps"/>
              </w:rPr>
              <w:t>d.dist</w:t>
            </w:r>
          </w:p>
        </w:tc>
        <w:tc>
          <w:tcPr>
            <w:tcW w:w="692" w:type="dxa"/>
            <w:shd w:val="clear" w:color="auto" w:fill="auto"/>
          </w:tcPr>
          <w:p w14:paraId="074C285D" w14:textId="76ADBFA6" w:rsidR="002759AA" w:rsidRPr="00A00ED1" w:rsidRDefault="006C2C0C" w:rsidP="002759AA">
            <w:pPr>
              <w:pStyle w:val="GlossEng"/>
            </w:pPr>
            <w:r>
              <w:t>until</w:t>
            </w:r>
          </w:p>
        </w:tc>
        <w:tc>
          <w:tcPr>
            <w:tcW w:w="538" w:type="dxa"/>
            <w:shd w:val="clear" w:color="auto" w:fill="auto"/>
          </w:tcPr>
          <w:p w14:paraId="0FB52BA4" w14:textId="77777777" w:rsidR="002759AA" w:rsidRPr="0099608C" w:rsidRDefault="002759AA" w:rsidP="002759AA">
            <w:pPr>
              <w:pStyle w:val="GlossEng"/>
              <w:rPr>
                <w:rStyle w:val="ChSmallCaps"/>
              </w:rPr>
            </w:pPr>
            <w:r w:rsidRPr="0099608C">
              <w:rPr>
                <w:rStyle w:val="ChSmallCaps"/>
              </w:rPr>
              <w:t>1pl</w:t>
            </w:r>
          </w:p>
        </w:tc>
        <w:tc>
          <w:tcPr>
            <w:tcW w:w="1154" w:type="dxa"/>
            <w:shd w:val="clear" w:color="auto" w:fill="auto"/>
          </w:tcPr>
          <w:p w14:paraId="3457DA5E" w14:textId="77777777" w:rsidR="002759AA" w:rsidRPr="0099608C" w:rsidRDefault="002759AA" w:rsidP="002759AA">
            <w:pPr>
              <w:pStyle w:val="GlossEng"/>
              <w:rPr>
                <w:rStyle w:val="ChSmallCaps"/>
              </w:rPr>
            </w:pPr>
            <w:r w:rsidRPr="0099608C">
              <w:rPr>
                <w:rStyle w:val="ChSmallCaps"/>
              </w:rPr>
              <w:t>rdp</w:t>
            </w:r>
            <w:r w:rsidRPr="002D3354">
              <w:t>~</w:t>
            </w:r>
            <w:r w:rsidRPr="0099608C">
              <w:rPr>
                <w:rStyle w:val="ChSmallCaps"/>
              </w:rPr>
              <w:t>recp</w:t>
            </w:r>
          </w:p>
        </w:tc>
        <w:tc>
          <w:tcPr>
            <w:tcW w:w="684" w:type="dxa"/>
            <w:shd w:val="clear" w:color="auto" w:fill="auto"/>
          </w:tcPr>
          <w:p w14:paraId="29610CEF" w14:textId="77777777" w:rsidR="002759AA" w:rsidRPr="00A00ED1" w:rsidRDefault="002759AA" w:rsidP="002759AA">
            <w:pPr>
              <w:pStyle w:val="GlossEng"/>
            </w:pPr>
            <w:r w:rsidRPr="00A00ED1">
              <w:t>bargain</w:t>
            </w:r>
          </w:p>
        </w:tc>
        <w:tc>
          <w:tcPr>
            <w:tcW w:w="775" w:type="dxa"/>
            <w:shd w:val="clear" w:color="auto" w:fill="auto"/>
          </w:tcPr>
          <w:p w14:paraId="0B39FCED" w14:textId="77777777" w:rsidR="002759AA" w:rsidRPr="0099608C" w:rsidRDefault="002759AA" w:rsidP="002759AA">
            <w:pPr>
              <w:pStyle w:val="GlossEng"/>
              <w:rPr>
                <w:rStyle w:val="ChSmallCaps"/>
              </w:rPr>
            </w:pPr>
            <w:r w:rsidRPr="0099608C">
              <w:rPr>
                <w:rStyle w:val="ChSmallCaps"/>
              </w:rPr>
              <w:t>d.prox</w:t>
            </w:r>
          </w:p>
        </w:tc>
        <w:tc>
          <w:tcPr>
            <w:tcW w:w="571" w:type="dxa"/>
            <w:shd w:val="clear" w:color="auto" w:fill="auto"/>
          </w:tcPr>
          <w:p w14:paraId="4AA8CA3E" w14:textId="77777777" w:rsidR="002759AA" w:rsidRPr="00A00ED1" w:rsidRDefault="002759AA" w:rsidP="002759AA">
            <w:pPr>
              <w:pStyle w:val="GlossEng"/>
            </w:pPr>
            <w:r w:rsidRPr="00A00ED1">
              <w:t>with</w:t>
            </w:r>
          </w:p>
        </w:tc>
        <w:tc>
          <w:tcPr>
            <w:tcW w:w="695" w:type="dxa"/>
            <w:shd w:val="clear" w:color="auto" w:fill="auto"/>
          </w:tcPr>
          <w:p w14:paraId="48638490" w14:textId="77777777" w:rsidR="002759AA" w:rsidRPr="00A00ED1" w:rsidRDefault="002759AA" w:rsidP="002759AA">
            <w:pPr>
              <w:pStyle w:val="GlossEng"/>
            </w:pPr>
            <w:r w:rsidRPr="00A00ED1">
              <w:t>lecturer</w:t>
            </w:r>
          </w:p>
        </w:tc>
      </w:tr>
    </w:tbl>
    <w:p w14:paraId="5FF4C784" w14:textId="2955477E" w:rsidR="002759AA" w:rsidRPr="00690E2C" w:rsidRDefault="00B7093A" w:rsidP="002759AA">
      <w:pPr>
        <w:pStyle w:val="FreeTranslEng"/>
      </w:pPr>
      <w:r>
        <w:t>‘</w:t>
      </w:r>
      <w:r w:rsidR="002759AA">
        <w:t xml:space="preserve">it got to the point that we and the lecturer were arguing </w:t>
      </w:r>
      <w:r w:rsidR="002759AA" w:rsidRPr="00FF6326">
        <w:rPr>
          <w:rStyle w:val="ChBlueBold"/>
        </w:rPr>
        <w:t>constantly with each other</w:t>
      </w:r>
      <w:r>
        <w:t>’</w:t>
      </w:r>
      <w:r w:rsidR="002759AA">
        <w:t xml:space="preserve"> </w:t>
      </w:r>
      <w:r w:rsidR="002759AA" w:rsidRPr="0077168E">
        <w:rPr>
          <w:rStyle w:val="ExampleSource"/>
        </w:rPr>
        <w:t>[080917-010-CvEx.0177]</w:t>
      </w:r>
    </w:p>
    <w:p w14:paraId="4C96FE8D" w14:textId="2ED6A5D0" w:rsidR="00550548" w:rsidRDefault="002759AA" w:rsidP="00550548">
      <w:pPr>
        <w:pStyle w:val="Body0015after"/>
      </w:pPr>
      <w:r>
        <w:t xml:space="preserve">This analysis of </w:t>
      </w:r>
      <w:r w:rsidRPr="00550548">
        <w:rPr>
          <w:rStyle w:val="ChItalBold"/>
        </w:rPr>
        <w:t>baku</w:t>
      </w:r>
      <w:r>
        <w:t xml:space="preserve"> </w:t>
      </w:r>
      <w:r w:rsidR="00B7093A">
        <w:t>‘</w:t>
      </w:r>
      <w:r w:rsidRPr="00550548">
        <w:rPr>
          <w:rStyle w:val="ChSmallCaps"/>
        </w:rPr>
        <w:t>recp</w:t>
      </w:r>
      <w:r w:rsidR="00B7093A">
        <w:t>’</w:t>
      </w:r>
      <w:r>
        <w:t xml:space="preserve"> as an independent word is also applied by </w:t>
      </w:r>
      <w:r w:rsidR="00BA6215">
        <w:rPr>
          <w:rStyle w:val="Citation"/>
        </w:rPr>
        <w:fldChar w:fldCharType="begin"/>
      </w:r>
      <w:r w:rsidR="003A5B20">
        <w:rPr>
          <w:rStyle w:val="Citation"/>
        </w:rPr>
        <w:instrText>ADDIN CITAVI.PLACEHOLDER e09ec601-b632-4d67-875b-7a333aeb1dc5 PFBsYWNlaG9sZGVyPg0KICA8QWRkSW5WZXJzaW9uPjUuMi4wLjg8L0FkZEluVmVyc2lvbj4NCiAgPElkPmUwOWVjNjAxLWI2MzItNGQ2Ny04NzViLTdhMzMzYWViMWRjNTwvSWQ+DQogIDxFbnRyaWVzPg0KICAgIDxFbnRyeT4NCiAgICAgIDxJZD5hMjE0ODFjMC1jZTBmLTQ0MmMtYWRjNS01MTVlNDZhOTQzMmI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00BA6215">
        <w:rPr>
          <w:rStyle w:val="Citation"/>
        </w:rPr>
        <w:fldChar w:fldCharType="separate"/>
      </w:r>
      <w:bookmarkStart w:id="4589" w:name="_CTVP001e09ec601b6324d67875b7a333aeb1dc5"/>
      <w:r w:rsidR="0092006B">
        <w:rPr>
          <w:rStyle w:val="Citation"/>
        </w:rPr>
        <w:t>Donohue</w:t>
      </w:r>
      <w:bookmarkEnd w:id="4589"/>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376748db-34bf-44e4-a23b-590d6c379f86 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zogMj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OiAyNCk8L1RleHQ+DQogICAgPC9UZXh0VW5pdD4NCiAgPC9UZXh0VW5pdHM+DQo8L1BsYWNlaG9sZGVyPg==</w:instrText>
      </w:r>
      <w:r w:rsidR="00BA6215">
        <w:rPr>
          <w:rStyle w:val="Citation"/>
        </w:rPr>
        <w:fldChar w:fldCharType="separate"/>
      </w:r>
      <w:bookmarkStart w:id="4590" w:name="_CTVP001376748db34bf44e4a23b590d6c379f86"/>
      <w:r w:rsidR="0092006B">
        <w:rPr>
          <w:rStyle w:val="Citation"/>
        </w:rPr>
        <w:t>(2003: 24)</w:t>
      </w:r>
      <w:bookmarkEnd w:id="4590"/>
      <w:r w:rsidR="00BA6215">
        <w:rPr>
          <w:rStyle w:val="Citation"/>
        </w:rPr>
        <w:fldChar w:fldCharType="end"/>
      </w:r>
      <w:r>
        <w:t xml:space="preserve">, while </w:t>
      </w:r>
      <w:r w:rsidR="00550548" w:rsidRPr="000320EB">
        <w:t xml:space="preserve">other researchers such as </w:t>
      </w:r>
      <w:r w:rsidR="00BA6215">
        <w:rPr>
          <w:rStyle w:val="Citation"/>
        </w:rPr>
        <w:fldChar w:fldCharType="begin"/>
      </w:r>
      <w:r w:rsidR="0092451D">
        <w:rPr>
          <w:rStyle w:val="Citation"/>
        </w:rPr>
        <w:instrText>ADDIN CITAVI.PLACEHOLDER 4852007f-a89f-4624-b64a-7e117bc494b1 PFBsYWNlaG9sZGVyPg0KICA8QWRkSW5WZXJzaW9uPjUuMi4wLjg8L0FkZEluVmVyc2lvbj4NCiAgPElkPjQ4NTIwMDdmLWE4OWYtNDYyNC1iNjRhLTdlMTE3YmM0OTRiMTwvSWQ+DQogIDxFbnRyaWVzPg0KICAgIDxFbnRyeT4NCiAgICAgIDxJZD5jODg1NWM1Yi02NzI4LTQ1OTYtYmQzOC05MmRiNGUzODQ3M2M8L0lkPg0KICAgICAgPE5vUGFyPnRydWU8L05vUGFyPg0KICAgICAgPFBlcnNvbk9ubHk+dHJ1ZTwvUGVyc29uT25seT4NCiAgICAgIDxSZWZlcmVuY2VJZD5kY2JmZGRmZC03NDJmLTQwYzMtOGNmMS01ZjY2OTFmM2IyYTE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mFuIFZlbHplbjwvVGV4dD4NCiAgICA8L1RleHRVbml0Pg0KICA8L1RleHRVbml0cz4NCjwvUGxhY2Vob2xkZXI+</w:instrText>
      </w:r>
      <w:r w:rsidR="00BA6215">
        <w:rPr>
          <w:rStyle w:val="Citation"/>
        </w:rPr>
        <w:fldChar w:fldCharType="separate"/>
      </w:r>
      <w:bookmarkStart w:id="4591" w:name="_CTVP0014852007fa89f4624b64a7e117bc494b1"/>
      <w:r w:rsidR="0092006B">
        <w:rPr>
          <w:rStyle w:val="Citation"/>
        </w:rPr>
        <w:t>van Velzen</w:t>
      </w:r>
      <w:bookmarkEnd w:id="4591"/>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f1016347-11c4-4529-9049-7663d536ba9b 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1OiAzMjQpPC9UZXh0Pg0KICAgIDwvVGV4dFVuaXQ+DQogIDwvVGV4dFVuaXRzPg0KPC9QbGFjZWhvbGRlcj4=</w:instrText>
      </w:r>
      <w:r w:rsidR="00BA6215">
        <w:rPr>
          <w:rStyle w:val="Citation"/>
        </w:rPr>
        <w:fldChar w:fldCharType="separate"/>
      </w:r>
      <w:bookmarkStart w:id="4592" w:name="_CTVP001f101634711c4452990497663d536ba9b"/>
      <w:r w:rsidR="0092006B">
        <w:rPr>
          <w:rStyle w:val="Citation"/>
        </w:rPr>
        <w:t>(1995: 324)</w:t>
      </w:r>
      <w:bookmarkEnd w:id="4592"/>
      <w:r w:rsidR="00BA6215">
        <w:rPr>
          <w:rStyle w:val="Citation"/>
        </w:rPr>
        <w:fldChar w:fldCharType="end"/>
      </w:r>
      <w:r w:rsidR="00550548" w:rsidRPr="000320EB">
        <w:t xml:space="preserve"> </w:t>
      </w:r>
      <w:r w:rsidR="00550548">
        <w:t xml:space="preserve">treat </w:t>
      </w:r>
      <w:r w:rsidR="00550548" w:rsidRPr="000320EB">
        <w:t xml:space="preserve">the reciprocity marker as a prefix. </w:t>
      </w:r>
      <w:r>
        <w:t xml:space="preserve">For most of the </w:t>
      </w:r>
      <w:r w:rsidR="00550548" w:rsidRPr="000320EB">
        <w:t xml:space="preserve">other eastern Malay varieties, </w:t>
      </w:r>
      <w:r>
        <w:t xml:space="preserve">the </w:t>
      </w:r>
      <w:r w:rsidR="00FA16BF">
        <w:t>reciprocity</w:t>
      </w:r>
      <w:r w:rsidR="00FA16BF" w:rsidRPr="006C65BE">
        <w:t xml:space="preserve"> </w:t>
      </w:r>
      <w:r w:rsidR="00FA16BF">
        <w:t>marker</w:t>
      </w:r>
      <w:r>
        <w:t xml:space="preserve"> </w:t>
      </w:r>
      <w:r w:rsidR="00550548" w:rsidRPr="000320EB">
        <w:t xml:space="preserve">is also </w:t>
      </w:r>
      <w:r w:rsidR="00550548">
        <w:t xml:space="preserve">treated </w:t>
      </w:r>
      <w:r w:rsidR="00550548" w:rsidRPr="000320EB">
        <w:t xml:space="preserve">as a prefix, namely for Ambon Malay </w:t>
      </w:r>
      <w:r w:rsidR="00BA6215">
        <w:rPr>
          <w:rStyle w:val="Citation"/>
          <w:szCs w:val="19"/>
        </w:rPr>
        <w:fldChar w:fldCharType="begin"/>
      </w:r>
      <w:r w:rsidR="0092451D">
        <w:rPr>
          <w:rStyle w:val="Citation"/>
          <w:szCs w:val="19"/>
        </w:rPr>
        <w:instrText>ADDIN CITAVI.PLACEHOLDER 73e38281-6306-4af2-943b-6159a39aeeea 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KHZhbiBNaW5kZSAxOTk3OiAxMDHigJMx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4gTWluZGUgMTk5NzogMTAx4oCTMTA1KTwvVGV4dD4NCiAgICA8L1RleHRVbml0Pg0KICA8L1RleHRVbml0cz4NCjwvUGxhY2Vob2xkZXI+</w:instrText>
      </w:r>
      <w:r w:rsidR="00BA6215">
        <w:rPr>
          <w:rStyle w:val="Citation"/>
          <w:szCs w:val="19"/>
        </w:rPr>
        <w:fldChar w:fldCharType="separate"/>
      </w:r>
      <w:bookmarkStart w:id="4593" w:name="_CTVP00173e3828163064af2943b6159a39aeeea"/>
      <w:r w:rsidR="0092006B">
        <w:rPr>
          <w:rStyle w:val="Citation"/>
          <w:szCs w:val="19"/>
        </w:rPr>
        <w:t>(van Minde 1997: 101–105)</w:t>
      </w:r>
      <w:bookmarkEnd w:id="4593"/>
      <w:r w:rsidR="00BA6215">
        <w:rPr>
          <w:rStyle w:val="Citation"/>
          <w:szCs w:val="19"/>
        </w:rPr>
        <w:fldChar w:fldCharType="end"/>
      </w:r>
      <w:r w:rsidR="00550548" w:rsidRPr="000320EB">
        <w:t xml:space="preserve">, Banda Malay </w:t>
      </w:r>
      <w:r w:rsidR="00BA6215">
        <w:rPr>
          <w:rStyle w:val="Citation"/>
        </w:rPr>
        <w:fldChar w:fldCharType="begin"/>
      </w:r>
      <w:r w:rsidR="0092451D">
        <w:rPr>
          <w:rStyle w:val="Citation"/>
        </w:rPr>
        <w:instrText>ADDIN CITAVI.PLACEHOLDER b173f068-236f-4366-a9c3-3aaacad67595 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y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F1dyAyMDA5OiAyNTApPC9UZXh0Pg0KICAgIDwvVGV4dFVuaXQ+DQogIDwvVGV4dFVuaXRzPg0KPC9QbGFjZWhvbGRlcj4=</w:instrText>
      </w:r>
      <w:r w:rsidR="00BA6215">
        <w:rPr>
          <w:rStyle w:val="Citation"/>
        </w:rPr>
        <w:fldChar w:fldCharType="separate"/>
      </w:r>
      <w:bookmarkStart w:id="4594" w:name="_CTVP001b173f068236f4366a9c33aaacad67595"/>
      <w:r w:rsidR="0092006B">
        <w:rPr>
          <w:rStyle w:val="Citation"/>
        </w:rPr>
        <w:t>(Paauw 2009: 250)</w:t>
      </w:r>
      <w:bookmarkEnd w:id="4594"/>
      <w:r w:rsidR="00BA6215">
        <w:rPr>
          <w:rStyle w:val="Citation"/>
        </w:rPr>
        <w:fldChar w:fldCharType="end"/>
      </w:r>
      <w:r w:rsidR="00550548" w:rsidRPr="000320EB">
        <w:t xml:space="preserve">, Kupang Malay </w:t>
      </w:r>
      <w:r w:rsidR="00BA6215">
        <w:rPr>
          <w:rStyle w:val="Citation"/>
          <w:szCs w:val="19"/>
        </w:rPr>
        <w:fldChar w:fldCharType="begin"/>
      </w:r>
      <w:r w:rsidR="0092451D">
        <w:rPr>
          <w:rStyle w:val="Citation"/>
          <w:szCs w:val="19"/>
        </w:rPr>
        <w:instrText>ADDIN CITAVI.PLACEHOLDER e0fcaf5f-dd31-435b-8b09-783837180e07 PFBsYWNlaG9sZGVyPg0KICA8QWRkSW5WZXJzaW9uPjUuMi4wLjg8L0FkZEluVmVyc2lvbj4NCiAgPElkPmUwZmNhZjVmLWRkMzEtNDM1Yi04YjA5LTc4MzgzNzE4MGUwNzwvSWQ+DQogIDxFbnRyaWVzPg0KICAgIDxFbnRyeT4NCiAgICAgIDxJZD40ZWZmNzU2ZS0yNGQwLTRjNjItYjg4MS00YjNjZjk2MGU1MzI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mVmZXJlbmNlSWQ+MGE2MTMzZTAtM2FmZS00ZDQ5LWI2YzQtOWQzM2UxZGUxMWJl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TdGVpbmhhdWVyIDE5ODMg4oCTIE5vdGVzIG9uIHRoZSBNYWxheTwvU2hvcnRUaXRsZT4NCiAgICAgICAgPFRpdGxlPk5vdGVzIG9uIHRoZSBNYWxheSBvZiBLdXBhbmc8L1RpdGxlPg0KICAgICAgPC9SZWZlcmVuY2U+DQogICAgPC9FbnRyeT4NCiAgPC9FbnRyaWVzPg0KICA8VGV4dD4oU3RlaW5oYXVlciAxOTgzOiA0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ZWluaGF1ZXIgMTk4MzogNDYpPC9UZXh0Pg0KICAgIDwvVGV4dFVuaXQ+DQogIDwvVGV4dFVuaXRzPg0KPC9QbGFjZWhvbGRlcj4=</w:instrText>
      </w:r>
      <w:r w:rsidR="00BA6215">
        <w:rPr>
          <w:rStyle w:val="Citation"/>
          <w:szCs w:val="19"/>
        </w:rPr>
        <w:fldChar w:fldCharType="separate"/>
      </w:r>
      <w:bookmarkStart w:id="4595" w:name="_CTVP001e0fcaf5fdd31435b8b09783837180e07"/>
      <w:r w:rsidR="0092006B">
        <w:rPr>
          <w:rStyle w:val="Citation"/>
          <w:szCs w:val="19"/>
        </w:rPr>
        <w:t>(Steinhauer 1983: 46)</w:t>
      </w:r>
      <w:bookmarkEnd w:id="4595"/>
      <w:r w:rsidR="00BA6215">
        <w:rPr>
          <w:rStyle w:val="Citation"/>
          <w:szCs w:val="19"/>
        </w:rPr>
        <w:fldChar w:fldCharType="end"/>
      </w:r>
      <w:r w:rsidR="00550548" w:rsidRPr="000320EB">
        <w:t xml:space="preserve">, Manado Malay </w:t>
      </w:r>
      <w:r w:rsidR="00BA6215">
        <w:rPr>
          <w:rStyle w:val="Citation"/>
          <w:szCs w:val="19"/>
        </w:rPr>
        <w:fldChar w:fldCharType="begin"/>
      </w:r>
      <w:r w:rsidR="0092451D">
        <w:rPr>
          <w:rStyle w:val="Citation"/>
          <w:szCs w:val="19"/>
        </w:rPr>
        <w:instrText>ADDIN CITAVI.PLACEHOLDER f8b57fd9-945f-4b2c-ace5-e80304ca5738 PFBsYWNlaG9sZGVyPg0KICA8QWRkSW5WZXJzaW9uPjUuMi4wLjg8L0FkZEluVmVyc2lvbj4NCiAgPElkPmY4YjU3ZmQ5LTk0NWYtNGIyYy1hY2U1LWU4MDMwNGNhNTczODwvSWQ+DQogIDxFbnRyaWVzPg0KICAgIDxFbnRyeT4NCiAgICAgIDxJZD4zNTU2YjIzMi03OTFjLTQxMDgtODNmOC1lOGY2NmMwMzFlM2U8L0lkPg0KICAgICAgPFBhZ2VSYW5nZT48IVtDREFUQVs8c3A+DQogIDxuPjIzPC9uPg0KICA8aW4+dHJ1ZTwvaW4+DQogIDxvcz4yMzwvb3M+DQogIDxwcz4yMzwvcHM+DQo8L3NwPg0KPG9zPjIzPC9vcz5dXT48L1BhZ2VSYW5nZT4NCiAgICAgIDxTdGFydFBhZ2U+MjM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yMyk8L1RleHQ+DQogICAgPC9UZXh0VW5pdD4NCiAgPC9UZXh0VW5pdHM+DQo8L1BsYWNlaG9sZGVyPg==</w:instrText>
      </w:r>
      <w:r w:rsidR="00BA6215">
        <w:rPr>
          <w:rStyle w:val="Citation"/>
          <w:szCs w:val="19"/>
        </w:rPr>
        <w:fldChar w:fldCharType="separate"/>
      </w:r>
      <w:bookmarkStart w:id="4596" w:name="_CTVP001f8b57fd9945f4b2cace5e80304ca5738"/>
      <w:r w:rsidR="0092006B">
        <w:rPr>
          <w:rStyle w:val="Citation"/>
          <w:szCs w:val="19"/>
        </w:rPr>
        <w:t>(Stoel 2005: 23)</w:t>
      </w:r>
      <w:bookmarkEnd w:id="4596"/>
      <w:r w:rsidR="00BA6215">
        <w:rPr>
          <w:rStyle w:val="Citation"/>
          <w:szCs w:val="19"/>
        </w:rPr>
        <w:fldChar w:fldCharType="end"/>
      </w:r>
      <w:r w:rsidR="00550548" w:rsidRPr="000320EB">
        <w:t xml:space="preserve">, </w:t>
      </w:r>
      <w:r w:rsidR="00BB0FC0">
        <w:t xml:space="preserve">and </w:t>
      </w:r>
      <w:r w:rsidR="00550548" w:rsidRPr="000320EB">
        <w:t xml:space="preserve">North Moluccan </w:t>
      </w:r>
      <w:r w:rsidR="00550548">
        <w:t xml:space="preserve">/ Ternate </w:t>
      </w:r>
      <w:r w:rsidR="00550548" w:rsidRPr="000320EB">
        <w:t>Malay (</w:t>
      </w:r>
      <w:r w:rsidR="00E3717E" w:rsidRPr="00E3717E">
        <w:rPr>
          <w:rStyle w:val="Citation"/>
        </w:rPr>
        <w:fldChar w:fldCharType="begin"/>
      </w:r>
      <w:r w:rsidR="00E3717E" w:rsidRPr="00E3717E">
        <w:rPr>
          <w:rStyle w:val="Citation"/>
        </w:rPr>
        <w:instrText>ADDIN CITAVI.PLACEHOLDER 46957fd9-55f4-4872-9c36-70974b415a12 PFBsYWNlaG9sZGVyPg0KICA8QWRkSW5WZXJzaW9uPjUuMi4wLjg8L0FkZEluVmVyc2lvbj4NCiAgPElkPjQ2OTU3ZmQ5LTU1ZjQtNDg3Mi05YzM2LTcwOTc0YjQxNWExMjwvSWQ+DQogIDxFbnRyaWVzPg0KICAgIDxFbnRyeT4NCiAgICAgIDxJZD5lMTE2YTEzMS1hZGMwLTQ4YmItOTM0NC0yZTFkMmIzNmVkMjA8L0lkPg0KICAgICAgPE5vUGFyPnRydWU8L05vUGFy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mVmZXJlbmNlSWQ+YTI4OGI5YjQtOTk5NC00Y2ZkLWI1YTktZDcxYzdjYjE0ZjE0PC9SZWZlcmVuY2VJZD4NCiAgICAgIDxSYW5nZT4NCiAgICAgICAgPFN0YXJ0PjA8L1N0YXJ0Pg0KICAgICAgICA8TGVuZ3RoPjE1PC9MZW5ndGg+DQogICAgICA8L1JhbmdlPg0KICAgICAgPFJlZmVyZW5jZT4NCiAgICAgICAgPFJlZmVyZW5jZVR5cGVJZD5Db250cmlidXRpb248L1JlZmVyZW5jZVR5cGVJZD4NCiAgICAgICAgPEF1dGhvcnM+DQogICAgICAgICAgPFBlcnNvbj4NCiAgICAgICAgICAgIDxGaXJzdE5hbWU+UGF1bDwvRmlyc3ROYW1lPg0KICAgICAgICAgICAgPExhc3ROYW1lPlRheWxvcjwvTGFzdE5hbWU+DQogICAgICAgICAgICA8TWlkZGxlTmFtZT5N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Xlsb3IgMTk4MzogMTk8L1RleHQ+DQogICAgPC9UZXh0VW5pdD4NCiAgPC9UZXh0VW5pdHM+DQo8L1BsYWNlaG9sZGVyPg==</w:instrText>
      </w:r>
      <w:r w:rsidR="00E3717E" w:rsidRPr="00E3717E">
        <w:rPr>
          <w:rStyle w:val="Citation"/>
        </w:rPr>
        <w:fldChar w:fldCharType="separate"/>
      </w:r>
      <w:bookmarkStart w:id="4597" w:name="_CTVP00146957fd955f448729c3670974b415a12"/>
      <w:r w:rsidR="0092006B">
        <w:rPr>
          <w:rStyle w:val="Citation"/>
        </w:rPr>
        <w:t>Taylor 1983: 19</w:t>
      </w:r>
      <w:bookmarkEnd w:id="4597"/>
      <w:r w:rsidR="00E3717E" w:rsidRPr="00E3717E">
        <w:rPr>
          <w:rStyle w:val="Citation"/>
        </w:rPr>
        <w:fldChar w:fldCharType="end"/>
      </w:r>
      <w:r w:rsidR="00E3717E" w:rsidRPr="00E3717E">
        <w:rPr>
          <w:rStyle w:val="Citation"/>
        </w:rPr>
        <w:t>;</w:t>
      </w:r>
      <w:r w:rsidR="00513C8C" w:rsidRPr="00513C8C">
        <w:rPr>
          <w:rStyle w:val="Citation"/>
        </w:rPr>
        <w:t xml:space="preserve"> </w:t>
      </w:r>
      <w:r w:rsidR="00E3717E" w:rsidRPr="00E3717E">
        <w:rPr>
          <w:rStyle w:val="Citation"/>
        </w:rPr>
        <w:fldChar w:fldCharType="begin"/>
      </w:r>
      <w:r w:rsidR="00E3717E" w:rsidRPr="00E3717E">
        <w:rPr>
          <w:rStyle w:val="Citation"/>
        </w:rPr>
        <w:instrText>ADDIN CITAVI.PLACEHOLDER 01d93125-bc55-42cd-acfd-7973e1ddb143 PFBsYWNlaG9sZGVyPg0KICA8QWRkSW5WZXJzaW9uPjUuMi4wLjg8L0FkZEluVmVyc2lvbj4NCiAgPElkPjAxZDkzMTI1LWJjNTUtNDJjZC1hY2ZkLTc5NzNlMWRkYjE0MzwvSWQ+DQogIDxFbnRyaWVzPg0KICAgIDxFbnRyeT4NCiAgICAgIDxJZD41YTM5ZmM3Zi05NjAxLTQwMWItYjYxYi0xOTdkZjQ5MzVhZjE8L0lkPg0KICAgICAgPE5vUGFyPnRydWU8L05vUGFy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FhNTkxM2E3LWU1NmItNDdiYy1iOWMzLTEwNzI5MGViNTY3M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gMTk4Mzog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b29yaG9ldmUgMTk4MzogNDwvVGV4dD4NCiAgICA8L1RleHRVbml0Pg0KICA8L1RleHRVbml0cz4NCjwvUGxhY2Vob2xkZXI+</w:instrText>
      </w:r>
      <w:r w:rsidR="00E3717E" w:rsidRPr="00E3717E">
        <w:rPr>
          <w:rStyle w:val="Citation"/>
        </w:rPr>
        <w:fldChar w:fldCharType="separate"/>
      </w:r>
      <w:bookmarkStart w:id="4598" w:name="_CTVP00101d93125bc5542cdacfd7973e1ddb143"/>
      <w:r w:rsidR="0092006B">
        <w:rPr>
          <w:rStyle w:val="Citation"/>
        </w:rPr>
        <w:t>Voorhoeve 1983: 4</w:t>
      </w:r>
      <w:bookmarkEnd w:id="4598"/>
      <w:r w:rsidR="00E3717E" w:rsidRPr="00E3717E">
        <w:rPr>
          <w:rStyle w:val="Citation"/>
        </w:rPr>
        <w:fldChar w:fldCharType="end"/>
      </w:r>
      <w:r w:rsidR="00CC0C2B">
        <w:rPr>
          <w:rStyle w:val="Citation"/>
          <w:szCs w:val="19"/>
        </w:rPr>
        <w:t>;</w:t>
      </w:r>
      <w:r w:rsidR="00550548" w:rsidRPr="009E7344">
        <w:t xml:space="preserve"> </w:t>
      </w:r>
      <w:r w:rsidR="00BA6215">
        <w:rPr>
          <w:rStyle w:val="Citation"/>
          <w:szCs w:val="19"/>
        </w:rPr>
        <w:fldChar w:fldCharType="begin"/>
      </w:r>
      <w:r w:rsidR="003A5B20">
        <w:rPr>
          <w:rStyle w:val="Citation"/>
          <w:szCs w:val="19"/>
        </w:rPr>
        <w:instrText>ADDIN CITAVI.PLACEHOLDER a130dbdc-4112-49a6-888a-ddbc3d7ba6bc 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dGFtYWh1cHV0dHkgMjAxMjogMTMw4oCTMTMzPC9UZXh0Pg0KICAgIDwvVGV4dFVuaXQ+DQogIDwvVGV4dFVuaXRzPg0KPC9QbGFjZWhvbGRlcj4=</w:instrText>
      </w:r>
      <w:r w:rsidR="00BA6215">
        <w:rPr>
          <w:rStyle w:val="Citation"/>
          <w:szCs w:val="19"/>
        </w:rPr>
        <w:fldChar w:fldCharType="separate"/>
      </w:r>
      <w:bookmarkStart w:id="4599" w:name="_CTVP001a130dbdc411249a6888addbc3d7ba6bc"/>
      <w:r w:rsidR="0092006B">
        <w:rPr>
          <w:rStyle w:val="Citation"/>
          <w:szCs w:val="19"/>
        </w:rPr>
        <w:t>Litamahuputty 2012: 130–133</w:t>
      </w:r>
      <w:bookmarkEnd w:id="4599"/>
      <w:r w:rsidR="00BA6215">
        <w:rPr>
          <w:rStyle w:val="Citation"/>
          <w:szCs w:val="19"/>
        </w:rPr>
        <w:fldChar w:fldCharType="end"/>
      </w:r>
      <w:r w:rsidR="00550548" w:rsidRPr="00544D4B">
        <w:t>)</w:t>
      </w:r>
      <w:r w:rsidR="00550548">
        <w:t>.</w:t>
      </w:r>
    </w:p>
    <w:p w14:paraId="57B03AC4" w14:textId="77777777" w:rsidR="00075364" w:rsidRPr="000320EB" w:rsidRDefault="00075364" w:rsidP="00075364">
      <w:pPr>
        <w:pStyle w:val="Heading4"/>
        <w:rPr>
          <w:lang w:eastAsia="en-US"/>
        </w:rPr>
      </w:pPr>
      <w:bookmarkStart w:id="4600" w:name="_Ref365529708"/>
      <w:r w:rsidRPr="000320EB">
        <w:rPr>
          <w:lang w:eastAsia="en-US"/>
        </w:rPr>
        <w:t>Simple reciprocal constructions</w:t>
      </w:r>
      <w:bookmarkEnd w:id="4600"/>
    </w:p>
    <w:p w14:paraId="1ECB5F5A" w14:textId="35F7EAC4" w:rsidR="00075364" w:rsidRPr="000320EB" w:rsidRDefault="00075364" w:rsidP="00680900">
      <w:pPr>
        <w:pStyle w:val="Body0000after"/>
      </w:pPr>
      <w:r w:rsidRPr="000320EB">
        <w:t xml:space="preserve">Most reciprocal constructions in the corpus (86/101 – 85%) are </w:t>
      </w:r>
      <w:r w:rsidR="00B7093A">
        <w:t>“</w:t>
      </w:r>
      <w:r w:rsidRPr="000320EB">
        <w:t>simple reciprocals</w:t>
      </w:r>
      <w:r w:rsidR="00B7093A">
        <w:t>”</w:t>
      </w:r>
      <w:r w:rsidRPr="000320EB">
        <w:t xml:space="preserve">. In such a </w:t>
      </w:r>
      <w:r w:rsidRPr="000320EB">
        <w:rPr>
          <w:lang w:eastAsia="en-US"/>
        </w:rPr>
        <w:t xml:space="preserve">construction, </w:t>
      </w:r>
      <w:r w:rsidRPr="000320EB">
        <w:rPr>
          <w:rFonts w:eastAsia="Times New Roman"/>
          <w:szCs w:val="20"/>
          <w:lang w:eastAsia="en-US"/>
        </w:rPr>
        <w:t xml:space="preserve">both participants are </w:t>
      </w:r>
      <w:r w:rsidRPr="000320EB">
        <w:t>encoded as the clausal subject</w:t>
      </w:r>
      <w:r w:rsidR="00944D5A">
        <w:t>,</w:t>
      </w:r>
      <w:r w:rsidRPr="000320EB">
        <w:t xml:space="preserve"> which is called </w:t>
      </w:r>
      <w:r w:rsidR="00944D5A">
        <w:t xml:space="preserve">the </w:t>
      </w:r>
      <w:r w:rsidR="00B7093A">
        <w:t>“</w:t>
      </w:r>
      <w:r w:rsidRPr="000320EB">
        <w:t>reciprocator</w:t>
      </w:r>
      <w:r w:rsidR="00B7093A">
        <w:t>”</w:t>
      </w:r>
      <w:r w:rsidRPr="000320EB">
        <w:t xml:space="preserve">, following </w:t>
      </w:r>
      <w:r w:rsidR="00BA6215">
        <w:rPr>
          <w:rStyle w:val="Citation"/>
        </w:rPr>
        <w:fldChar w:fldCharType="begin"/>
      </w:r>
      <w:r w:rsidR="0092451D">
        <w:rPr>
          <w:rStyle w:val="Citation"/>
        </w:rPr>
        <w:instrText>ADDIN CITAVI.PLACEHOLDER 7e63d200-1bf4-40a8-afec-6f4f92ebb648 PFBsYWNlaG9sZGVyPg0KICA8QWRkSW5WZXJzaW9uPjUuMi4wLjg8L0FkZEluVmVyc2lvbj4NCiAgPElkPjdlNjNkMjAwLTFiZjQtNDBhOC1hZmVjLTZmNGY5MmViYjY0ODwvSWQ+DQogIDxFbnRyaWVzPg0KICAgIDxFbnRyeT4NCiAgICAgIDxJZD4wNGZmMjNmYy03ZWExLTQzZjktYWM2MS1iODg1NzIwODdmYjM8L0lkPg0KICAgICAgPE5vUGFyPnRydWU8L05vUGFyPg0KICAgICAgPFBlcnNvbk9ubHk+dHJ1ZTwvUGVyc29uT25seT4NCiAgICAgIDxSZWZlcmVuY2VJZD44YTY5NTk5Ni1iZDQyLTQ4ZjItYWRhMC0wYmVjNjc2YjU1M2I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k0M2Q2YzI1LTg4MjItNGZhNi1iNmJlLTg4YTc1YzViYWYwO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M2NTk8L2M+DQo8b3M+aXgsIDE1NDQtMjExNTwvb3M+DQo8cHM+aXgsIDE1NDQtMjExNTwvcHM+XV0+PC9QYWdlQ291bnRDNT48UGFnZUNvdW50Pml4LCAxNTQ0LTIxMTU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Q8L1Nob3J0VGl0bGU+PFRpdGxlPlJlY2lwcm9jYWwgY29uc3RydWN0aW9ucyAoVm9sdW1lIDQpPC9UaXRsZT48Vm9sdW1lPjcxPC9Wb2x1bWU+PFllYXI+MjAwNzwvWWVhcj48L1JlZmVyZW5jZT48L1BhcmVudFJlZmVyZW5jZT4NCiAgICAgICAgPFNob3J0VGl0bGU+SGFzcGVsbWF0aCAyMDA3IOKAkyBGdXJ0aGVyIHJlbWFya3Mgb24gcmVjaXByb2NhbCBjb25zdHJ1Y3Rpb25zPC9TaG9ydFRpdGxlPg0KICAgICAgICA8VGl0bGU+RnVydGhlciByZW1hcmtzIG9uIHJlY2lwcm9jYWwgY29uc3RydWN0aW9uczwvVGl0bGU+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BA6215">
        <w:rPr>
          <w:rStyle w:val="Citation"/>
        </w:rPr>
        <w:fldChar w:fldCharType="separate"/>
      </w:r>
      <w:bookmarkStart w:id="4601" w:name="_CTVP0017e63d2001bf440a8afec6f4f92ebb648"/>
      <w:r w:rsidR="0092006B">
        <w:rPr>
          <w:rStyle w:val="Citation"/>
        </w:rPr>
        <w:t>Haspelmath</w:t>
      </w:r>
      <w:bookmarkEnd w:id="4601"/>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92451D">
        <w:rPr>
          <w:rStyle w:val="Citation"/>
        </w:rPr>
        <w:instrText>ADDIN CITAVI.PLACEHOLDER 3a3fd6f9-aa47-4124-9c06-5ee94403bbd7 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M6IDIwOTIpPC9UZXh0Pg0KICAgIDwvVGV4dFVuaXQ+DQogIDwvVGV4dFVuaXRzPg0KPC9QbGFjZWhvbGRlcj4=</w:instrText>
      </w:r>
      <w:r w:rsidR="00BA6215">
        <w:rPr>
          <w:rStyle w:val="Citation"/>
        </w:rPr>
        <w:fldChar w:fldCharType="separate"/>
      </w:r>
      <w:bookmarkStart w:id="4602" w:name="_CTVP0013a3fd6f9aa4741249c065ee94403bbd7"/>
      <w:r w:rsidR="0092006B">
        <w:rPr>
          <w:rStyle w:val="Citation"/>
        </w:rPr>
        <w:t>(2007c: 2092)</w:t>
      </w:r>
      <w:bookmarkEnd w:id="4602"/>
      <w:r w:rsidR="00BA6215">
        <w:rPr>
          <w:rStyle w:val="Citation"/>
        </w:rPr>
        <w:fldChar w:fldCharType="end"/>
      </w:r>
      <w:r w:rsidRPr="000320EB">
        <w:t xml:space="preserve"> terminology.</w:t>
      </w:r>
      <w:r w:rsidRPr="000320EB">
        <w:rPr>
          <w:rStyle w:val="FootnoteReference"/>
        </w:rPr>
        <w:footnoteReference w:id="234"/>
      </w:r>
      <w:r w:rsidRPr="000320EB">
        <w:t xml:space="preserve"> Hence, the typical structure for </w:t>
      </w:r>
      <w:r w:rsidRPr="000320EB">
        <w:rPr>
          <w:lang w:eastAsia="en-US"/>
        </w:rPr>
        <w:t xml:space="preserve">simple reciprocals </w:t>
      </w:r>
      <w:r w:rsidRPr="000320EB">
        <w:t xml:space="preserve">is </w:t>
      </w:r>
      <w:r w:rsidR="00B7093A">
        <w:t>‘</w:t>
      </w:r>
      <w:r w:rsidRPr="0099608C">
        <w:rPr>
          <w:rStyle w:val="ChSmallCaps"/>
        </w:rPr>
        <w:t>reciprocator</w:t>
      </w:r>
      <w:r w:rsidRPr="000320EB">
        <w:t xml:space="preserve"> </w:t>
      </w:r>
      <w:r w:rsidRPr="000320EB">
        <w:rPr>
          <w:rStyle w:val="ChItalBold"/>
        </w:rPr>
        <w:t>baku</w:t>
      </w:r>
      <w:r w:rsidRPr="000320EB">
        <w:t xml:space="preserve"> </w:t>
      </w:r>
      <w:r w:rsidRPr="0099608C">
        <w:rPr>
          <w:rStyle w:val="ChSmallCaps"/>
        </w:rPr>
        <w:t>v</w:t>
      </w:r>
      <w:r w:rsidR="00B7093A">
        <w:t>’</w:t>
      </w:r>
      <w:r w:rsidRPr="000320EB">
        <w:t xml:space="preserve">, as </w:t>
      </w:r>
      <w:r>
        <w:t xml:space="preserve">shown </w:t>
      </w:r>
      <w:r w:rsidRPr="000320EB">
        <w:t xml:space="preserve">in </w:t>
      </w:r>
      <w:r w:rsidRPr="000320EB">
        <w:fldChar w:fldCharType="begin"/>
      </w:r>
      <w:r w:rsidRPr="000320EB">
        <w:instrText xml:space="preserve"> REF _Ref365463735 \h </w:instrText>
      </w:r>
      <w:r>
        <w:instrText xml:space="preserve"> \* MERGEFORMAT </w:instrText>
      </w:r>
      <w:r w:rsidRPr="000320EB">
        <w:fldChar w:fldCharType="separate"/>
      </w:r>
      <w:r w:rsidR="00154D81" w:rsidRPr="000320EB">
        <w:t>(</w:t>
      </w:r>
      <w:r w:rsidR="00154D81">
        <w:t>77</w:t>
      </w:r>
      <w:r w:rsidR="00154D81" w:rsidRPr="000320EB">
        <w:t>)</w:t>
      </w:r>
      <w:r w:rsidRPr="000320EB">
        <w:fldChar w:fldCharType="end"/>
      </w:r>
      <w:r w:rsidRPr="000320EB">
        <w:t xml:space="preserve"> to </w:t>
      </w:r>
      <w:r w:rsidRPr="000320EB">
        <w:fldChar w:fldCharType="begin"/>
      </w:r>
      <w:r w:rsidRPr="000320EB">
        <w:instrText xml:space="preserve"> REF _Ref365464036 \h </w:instrText>
      </w:r>
      <w:r>
        <w:instrText xml:space="preserve"> \* MERGEFORMAT </w:instrText>
      </w:r>
      <w:r w:rsidRPr="000320EB">
        <w:fldChar w:fldCharType="separate"/>
      </w:r>
      <w:r w:rsidR="00154D81" w:rsidRPr="000320EB">
        <w:t>(</w:t>
      </w:r>
      <w:r w:rsidR="00154D81">
        <w:t>85</w:t>
      </w:r>
      <w:r w:rsidR="00154D81" w:rsidRPr="000320EB">
        <w:t>)</w:t>
      </w:r>
      <w:r w:rsidRPr="000320EB">
        <w:fldChar w:fldCharType="end"/>
      </w:r>
      <w:r w:rsidRPr="000320EB">
        <w:t xml:space="preserve">. The reciprocator can be a coordinate noun phrase such as </w:t>
      </w:r>
      <w:r w:rsidR="00CE70E8">
        <w:rPr>
          <w:rStyle w:val="ChItalBold"/>
        </w:rPr>
        <w:t>nona~nona ana</w:t>
      </w:r>
      <w:r w:rsidRPr="000320EB">
        <w:rPr>
          <w:rStyle w:val="ChItalBold"/>
        </w:rPr>
        <w:t xml:space="preserve"> laki~laki</w:t>
      </w:r>
      <w:r w:rsidRPr="000320EB">
        <w:t xml:space="preserve"> </w:t>
      </w:r>
      <w:r w:rsidR="00B7093A">
        <w:t>‘</w:t>
      </w:r>
      <w:r w:rsidRPr="000320EB">
        <w:t>the girls (and) boys</w:t>
      </w:r>
      <w:r w:rsidR="00B7093A">
        <w:t>’</w:t>
      </w:r>
      <w:r w:rsidRPr="000320EB">
        <w:t xml:space="preserve"> in </w:t>
      </w:r>
      <w:r w:rsidRPr="000320EB">
        <w:fldChar w:fldCharType="begin"/>
      </w:r>
      <w:r w:rsidRPr="000320EB">
        <w:instrText xml:space="preserve"> REF _Ref365463735 \h </w:instrText>
      </w:r>
      <w:r>
        <w:instrText xml:space="preserve"> \* MERGEFORMAT </w:instrText>
      </w:r>
      <w:r w:rsidRPr="000320EB">
        <w:fldChar w:fldCharType="separate"/>
      </w:r>
      <w:r w:rsidR="00154D81" w:rsidRPr="000320EB">
        <w:t>(</w:t>
      </w:r>
      <w:r w:rsidR="00154D81">
        <w:t>77</w:t>
      </w:r>
      <w:r w:rsidR="00154D81" w:rsidRPr="000320EB">
        <w:t>)</w:t>
      </w:r>
      <w:r w:rsidRPr="000320EB">
        <w:fldChar w:fldCharType="end"/>
      </w:r>
      <w:r w:rsidRPr="000320EB">
        <w:t xml:space="preserve">, or a plural </w:t>
      </w:r>
      <w:r w:rsidR="00E51420">
        <w:t xml:space="preserve">personal </w:t>
      </w:r>
      <w:r w:rsidRPr="000320EB">
        <w:t xml:space="preserve">pronoun such as </w:t>
      </w:r>
      <w:r w:rsidRPr="000320EB">
        <w:rPr>
          <w:rStyle w:val="ChItalBold"/>
        </w:rPr>
        <w:t>kamu</w:t>
      </w:r>
      <w:r w:rsidRPr="000320EB">
        <w:t xml:space="preserve"> </w:t>
      </w:r>
      <w:r w:rsidR="00B7093A">
        <w:t>‘</w:t>
      </w:r>
      <w:r w:rsidRPr="0099608C">
        <w:rPr>
          <w:rStyle w:val="ChSmallCaps"/>
        </w:rPr>
        <w:t>2pl</w:t>
      </w:r>
      <w:r w:rsidR="00B7093A">
        <w:t>’</w:t>
      </w:r>
      <w:r w:rsidRPr="000320EB">
        <w:t xml:space="preserve"> in </w:t>
      </w:r>
      <w:r w:rsidRPr="000320EB">
        <w:fldChar w:fldCharType="begin"/>
      </w:r>
      <w:r w:rsidRPr="000320EB">
        <w:instrText xml:space="preserve"> REF _Ref365463734 \h </w:instrText>
      </w:r>
      <w:r>
        <w:instrText xml:space="preserve"> \* MERGEFORMAT </w:instrText>
      </w:r>
      <w:r w:rsidRPr="000320EB">
        <w:fldChar w:fldCharType="separate"/>
      </w:r>
      <w:r w:rsidR="00154D81" w:rsidRPr="000320EB">
        <w:t>(</w:t>
      </w:r>
      <w:r w:rsidR="00154D81">
        <w:t>78</w:t>
      </w:r>
      <w:r w:rsidR="00154D81" w:rsidRPr="000320EB">
        <w:t>)</w:t>
      </w:r>
      <w:r w:rsidRPr="000320EB">
        <w:fldChar w:fldCharType="end"/>
      </w:r>
      <w:r w:rsidRPr="000320EB">
        <w:t>.</w:t>
      </w:r>
    </w:p>
    <w:p w14:paraId="7B15B39E" w14:textId="7D9271B3" w:rsidR="00075364" w:rsidRPr="000320EB" w:rsidRDefault="00075364" w:rsidP="00075364">
      <w:pPr>
        <w:pStyle w:val="Body0500after"/>
      </w:pPr>
      <w:r w:rsidRPr="000320EB">
        <w:rPr>
          <w:lang w:eastAsia="en-US"/>
        </w:rPr>
        <w:t xml:space="preserve">In </w:t>
      </w:r>
      <w:r w:rsidR="00B7093A">
        <w:t>‘</w:t>
      </w:r>
      <w:r w:rsidRPr="0099608C">
        <w:rPr>
          <w:rStyle w:val="ChSmallCaps"/>
        </w:rPr>
        <w:t>reciprocator</w:t>
      </w:r>
      <w:r w:rsidRPr="000320EB">
        <w:t xml:space="preserve"> </w:t>
      </w:r>
      <w:r w:rsidRPr="000320EB">
        <w:rPr>
          <w:rStyle w:val="ChItalBold"/>
        </w:rPr>
        <w:t>baku</w:t>
      </w:r>
      <w:r w:rsidRPr="000320EB">
        <w:t xml:space="preserve"> </w:t>
      </w:r>
      <w:r w:rsidRPr="0099608C">
        <w:rPr>
          <w:rStyle w:val="ChSmallCaps"/>
        </w:rPr>
        <w:t>v</w:t>
      </w:r>
      <w:r w:rsidR="00B7093A">
        <w:t>’</w:t>
      </w:r>
      <w:r w:rsidRPr="000320EB">
        <w:t xml:space="preserve"> constructions</w:t>
      </w:r>
      <w:r w:rsidRPr="000320EB">
        <w:rPr>
          <w:lang w:eastAsia="en-US"/>
        </w:rPr>
        <w:t xml:space="preserve">, </w:t>
      </w:r>
      <w:r w:rsidRPr="000320EB">
        <w:rPr>
          <w:rStyle w:val="ChItalBold"/>
        </w:rPr>
        <w:t>baku</w:t>
      </w:r>
      <w:r w:rsidRPr="000320EB">
        <w:t xml:space="preserve"> </w:t>
      </w:r>
      <w:r w:rsidR="00B7093A">
        <w:t>‘</w:t>
      </w:r>
      <w:r w:rsidRPr="0099608C">
        <w:rPr>
          <w:rStyle w:val="ChSmallCaps"/>
        </w:rPr>
        <w:t>recp</w:t>
      </w:r>
      <w:r w:rsidR="00B7093A">
        <w:t>’</w:t>
      </w:r>
      <w:r w:rsidRPr="000320EB">
        <w:t xml:space="preserve"> can receive a reciprocal reading in the sense of </w:t>
      </w:r>
      <w:r w:rsidR="00B7093A">
        <w:t>‘</w:t>
      </w:r>
      <w:r w:rsidRPr="0099608C">
        <w:rPr>
          <w:rStyle w:val="ChSmallCaps"/>
        </w:rPr>
        <w:t>reciprocator</w:t>
      </w:r>
      <w:r w:rsidRPr="000320EB">
        <w:t xml:space="preserve"> </w:t>
      </w:r>
      <w:r w:rsidRPr="0099608C">
        <w:rPr>
          <w:rStyle w:val="ChSmallCaps"/>
        </w:rPr>
        <w:t>v</w:t>
      </w:r>
      <w:r w:rsidRPr="000320EB">
        <w:t xml:space="preserve"> each other</w:t>
      </w:r>
      <w:r w:rsidR="00B7093A">
        <w:t>’</w:t>
      </w:r>
      <w:r w:rsidRPr="000320EB">
        <w:t xml:space="preserve">, or a sociative reading in the sense of </w:t>
      </w:r>
      <w:r w:rsidR="00B7093A">
        <w:t>‘</w:t>
      </w:r>
      <w:r w:rsidRPr="0099608C">
        <w:rPr>
          <w:rStyle w:val="ChSmallCaps"/>
        </w:rPr>
        <w:t>reciprocator</w:t>
      </w:r>
      <w:r w:rsidRPr="000320EB">
        <w:t xml:space="preserve"> </w:t>
      </w:r>
      <w:r w:rsidRPr="0099608C">
        <w:rPr>
          <w:rStyle w:val="ChSmallCaps"/>
        </w:rPr>
        <w:t>v</w:t>
      </w:r>
      <w:r w:rsidRPr="000320EB">
        <w:t xml:space="preserve"> together</w:t>
      </w:r>
      <w:r w:rsidR="00B7093A">
        <w:t>’</w:t>
      </w:r>
      <w:r w:rsidRPr="000320EB">
        <w:t>.</w:t>
      </w:r>
    </w:p>
    <w:p w14:paraId="0A98AFE2" w14:textId="0BB36C7B" w:rsidR="00075364" w:rsidRPr="000320EB" w:rsidRDefault="00B7093A" w:rsidP="00075364">
      <w:pPr>
        <w:pStyle w:val="Body0500after"/>
      </w:pPr>
      <w:r>
        <w:t>‘</w:t>
      </w:r>
      <w:r w:rsidR="00075364" w:rsidRPr="0099608C">
        <w:rPr>
          <w:rStyle w:val="ChSmallCaps"/>
        </w:rPr>
        <w:t>reciprocator</w:t>
      </w:r>
      <w:r w:rsidR="00075364" w:rsidRPr="000320EB">
        <w:t xml:space="preserve"> </w:t>
      </w:r>
      <w:r w:rsidR="00075364" w:rsidRPr="000320EB">
        <w:rPr>
          <w:rStyle w:val="ChItalBold"/>
        </w:rPr>
        <w:t>baku</w:t>
      </w:r>
      <w:r w:rsidR="00075364" w:rsidRPr="000320EB">
        <w:t xml:space="preserve"> </w:t>
      </w:r>
      <w:r w:rsidR="00075364" w:rsidRPr="0099608C">
        <w:rPr>
          <w:rStyle w:val="ChSmallCaps"/>
        </w:rPr>
        <w:t>v</w:t>
      </w:r>
      <w:r>
        <w:t>’</w:t>
      </w:r>
      <w:r w:rsidR="00075364" w:rsidRPr="000320EB">
        <w:t xml:space="preserve"> constructions with a </w:t>
      </w:r>
      <w:r w:rsidR="00075364" w:rsidRPr="000320EB">
        <w:rPr>
          <w:lang w:eastAsia="en-US"/>
        </w:rPr>
        <w:t xml:space="preserve">reciprocal reading are characterized by a reduction in syntactic valency, which corresponds to the reduction in semantic valency: with both participants being encoded by the clausal subject, the </w:t>
      </w:r>
      <w:r w:rsidR="00075364" w:rsidRPr="00096E08">
        <w:rPr>
          <w:lang w:eastAsia="en-US"/>
        </w:rPr>
        <w:t>object</w:t>
      </w:r>
      <w:r w:rsidR="00075364" w:rsidRPr="000320EB">
        <w:rPr>
          <w:lang w:eastAsia="en-US"/>
        </w:rPr>
        <w:t xml:space="preserve"> </w:t>
      </w:r>
      <w:r w:rsidR="00075364">
        <w:rPr>
          <w:lang w:eastAsia="en-US"/>
        </w:rPr>
        <w:t xml:space="preserve">that </w:t>
      </w:r>
      <w:r w:rsidR="00075364" w:rsidRPr="000320EB">
        <w:rPr>
          <w:lang w:eastAsia="en-US"/>
        </w:rPr>
        <w:t>typical</w:t>
      </w:r>
      <w:r w:rsidR="00075364">
        <w:rPr>
          <w:lang w:eastAsia="en-US"/>
        </w:rPr>
        <w:t>ly encodes a second participant</w:t>
      </w:r>
      <w:r w:rsidR="00075364" w:rsidRPr="000320EB">
        <w:rPr>
          <w:lang w:eastAsia="en-US"/>
        </w:rPr>
        <w:t xml:space="preserve"> is deleted. This is shown </w:t>
      </w:r>
      <w:r w:rsidR="00075364" w:rsidRPr="000320EB">
        <w:t xml:space="preserve">in </w:t>
      </w:r>
      <w:r w:rsidR="00075364" w:rsidRPr="000320EB">
        <w:fldChar w:fldCharType="begin"/>
      </w:r>
      <w:r w:rsidR="00075364" w:rsidRPr="000320EB">
        <w:instrText xml:space="preserve"> REF _Ref365463735 \h </w:instrText>
      </w:r>
      <w:r w:rsidR="00075364">
        <w:instrText xml:space="preserve"> \* MERGEFORMAT </w:instrText>
      </w:r>
      <w:r w:rsidR="00075364" w:rsidRPr="000320EB">
        <w:fldChar w:fldCharType="separate"/>
      </w:r>
      <w:r w:rsidR="00154D81" w:rsidRPr="000320EB">
        <w:t>(</w:t>
      </w:r>
      <w:r w:rsidR="00154D81">
        <w:t>77</w:t>
      </w:r>
      <w:r w:rsidR="00154D81" w:rsidRPr="000320EB">
        <w:t>)</w:t>
      </w:r>
      <w:r w:rsidR="00075364" w:rsidRPr="000320EB">
        <w:fldChar w:fldCharType="end"/>
      </w:r>
      <w:r w:rsidR="00075364" w:rsidRPr="000320EB">
        <w:t xml:space="preserve"> to </w:t>
      </w:r>
      <w:r w:rsidR="00075364" w:rsidRPr="000320EB">
        <w:fldChar w:fldCharType="begin"/>
      </w:r>
      <w:r w:rsidR="00075364" w:rsidRPr="000320EB">
        <w:instrText xml:space="preserve"> REF _Ref366589257 \h </w:instrText>
      </w:r>
      <w:r w:rsidR="00075364">
        <w:instrText xml:space="preserve"> \* MERGEFORMAT </w:instrText>
      </w:r>
      <w:r w:rsidR="00075364" w:rsidRPr="000320EB">
        <w:fldChar w:fldCharType="separate"/>
      </w:r>
      <w:r w:rsidR="00154D81" w:rsidRPr="000320EB">
        <w:t>(</w:t>
      </w:r>
      <w:r w:rsidR="00154D81">
        <w:t>82</w:t>
      </w:r>
      <w:r w:rsidR="00154D81" w:rsidRPr="000320EB">
        <w:t>)</w:t>
      </w:r>
      <w:r w:rsidR="00075364" w:rsidRPr="000320EB">
        <w:fldChar w:fldCharType="end"/>
      </w:r>
      <w:r w:rsidR="00075364" w:rsidRPr="000320EB">
        <w:t xml:space="preserve">; reciprocals with a sociative reading are given in </w:t>
      </w:r>
      <w:r w:rsidR="00075364" w:rsidRPr="000320EB">
        <w:fldChar w:fldCharType="begin"/>
      </w:r>
      <w:r w:rsidR="00075364" w:rsidRPr="000320EB">
        <w:instrText xml:space="preserve"> REF _Ref365475550 \h </w:instrText>
      </w:r>
      <w:r w:rsidR="00075364">
        <w:instrText xml:space="preserve"> \* MERGEFORMAT </w:instrText>
      </w:r>
      <w:r w:rsidR="00075364" w:rsidRPr="000320EB">
        <w:fldChar w:fldCharType="separate"/>
      </w:r>
      <w:r w:rsidR="00154D81" w:rsidRPr="000320EB">
        <w:t>(</w:t>
      </w:r>
      <w:r w:rsidR="00154D81">
        <w:t>83</w:t>
      </w:r>
      <w:r w:rsidR="00154D81" w:rsidRPr="000320EB">
        <w:t>)</w:t>
      </w:r>
      <w:r w:rsidR="00075364" w:rsidRPr="000320EB">
        <w:fldChar w:fldCharType="end"/>
      </w:r>
      <w:r w:rsidR="00075364" w:rsidRPr="000320EB">
        <w:t xml:space="preserve"> to </w:t>
      </w:r>
      <w:r w:rsidR="00075364" w:rsidRPr="000320EB">
        <w:fldChar w:fldCharType="begin"/>
      </w:r>
      <w:r w:rsidR="00075364" w:rsidRPr="000320EB">
        <w:instrText xml:space="preserve"> REF _Ref365464036 \h </w:instrText>
      </w:r>
      <w:r w:rsidR="00075364">
        <w:instrText xml:space="preserve"> \* MERGEFORMAT </w:instrText>
      </w:r>
      <w:r w:rsidR="00075364" w:rsidRPr="000320EB">
        <w:fldChar w:fldCharType="separate"/>
      </w:r>
      <w:r w:rsidR="00154D81" w:rsidRPr="000320EB">
        <w:t>(</w:t>
      </w:r>
      <w:r w:rsidR="00154D81">
        <w:t>85</w:t>
      </w:r>
      <w:r w:rsidR="00154D81" w:rsidRPr="000320EB">
        <w:t>)</w:t>
      </w:r>
      <w:r w:rsidR="00075364" w:rsidRPr="000320EB">
        <w:fldChar w:fldCharType="end"/>
      </w:r>
      <w:r w:rsidR="00075364" w:rsidRPr="000320EB">
        <w:t>.</w:t>
      </w:r>
    </w:p>
    <w:p w14:paraId="1EA031C4" w14:textId="748CDB5A" w:rsidR="00075364" w:rsidRPr="000320EB" w:rsidRDefault="00075364" w:rsidP="00680900">
      <w:pPr>
        <w:pStyle w:val="Body0505after"/>
      </w:pPr>
      <w:r w:rsidRPr="000320EB">
        <w:t xml:space="preserve">Typically, the </w:t>
      </w:r>
      <w:r>
        <w:t xml:space="preserve">verbal </w:t>
      </w:r>
      <w:r w:rsidRPr="000320EB">
        <w:t xml:space="preserve">base in a </w:t>
      </w:r>
      <w:r w:rsidR="00B7093A">
        <w:t>‘</w:t>
      </w:r>
      <w:r w:rsidRPr="0099608C">
        <w:rPr>
          <w:rStyle w:val="ChSmallCaps"/>
        </w:rPr>
        <w:t>reciprocator</w:t>
      </w:r>
      <w:r w:rsidRPr="000320EB">
        <w:t xml:space="preserve"> </w:t>
      </w:r>
      <w:r w:rsidRPr="000320EB">
        <w:rPr>
          <w:rStyle w:val="ChItalBold"/>
        </w:rPr>
        <w:t>baku</w:t>
      </w:r>
      <w:r w:rsidRPr="000320EB">
        <w:t xml:space="preserve"> </w:t>
      </w:r>
      <w:r w:rsidRPr="0099608C">
        <w:rPr>
          <w:rStyle w:val="ChSmallCaps"/>
        </w:rPr>
        <w:t>v</w:t>
      </w:r>
      <w:r w:rsidR="00B7093A">
        <w:t>’</w:t>
      </w:r>
      <w:r w:rsidRPr="000320EB">
        <w:t xml:space="preserve"> construction is bivalent</w:t>
      </w:r>
      <w:r>
        <w:t xml:space="preserve"> (80/86 reciprocals – 93%); </w:t>
      </w:r>
      <w:r w:rsidRPr="000320EB">
        <w:t xml:space="preserve">the corpus </w:t>
      </w:r>
      <w:r w:rsidR="00944D5A">
        <w:t xml:space="preserve">also </w:t>
      </w:r>
      <w:r w:rsidRPr="000320EB">
        <w:t>contain</w:t>
      </w:r>
      <w:r>
        <w:t>s</w:t>
      </w:r>
      <w:r w:rsidRPr="000320EB">
        <w:t xml:space="preserve"> one reciprocal construction formed with trivalent </w:t>
      </w:r>
      <w:r w:rsidRPr="000320EB">
        <w:rPr>
          <w:rStyle w:val="ChItalBold"/>
        </w:rPr>
        <w:t>ceritra</w:t>
      </w:r>
      <w:r w:rsidRPr="000320EB">
        <w:t xml:space="preserve"> </w:t>
      </w:r>
      <w:r w:rsidR="00B7093A">
        <w:t>‘</w:t>
      </w:r>
      <w:r w:rsidRPr="000320EB">
        <w:t>tell</w:t>
      </w:r>
      <w:r w:rsidR="00B7093A">
        <w:t>’</w:t>
      </w:r>
      <w:r w:rsidRPr="000320EB">
        <w:t xml:space="preserve">. Examples are </w:t>
      </w:r>
      <w:r>
        <w:t xml:space="preserve">given </w:t>
      </w:r>
      <w:r w:rsidRPr="000320EB">
        <w:t xml:space="preserve">in </w:t>
      </w:r>
      <w:r w:rsidRPr="000320EB">
        <w:fldChar w:fldCharType="begin"/>
      </w:r>
      <w:r w:rsidRPr="000320EB">
        <w:instrText xml:space="preserve"> REF _Ref365463735 \h </w:instrText>
      </w:r>
      <w:r>
        <w:instrText xml:space="preserve"> \* MERGEFORMAT </w:instrText>
      </w:r>
      <w:r w:rsidRPr="000320EB">
        <w:fldChar w:fldCharType="separate"/>
      </w:r>
      <w:r w:rsidR="00154D81" w:rsidRPr="000320EB">
        <w:t>(</w:t>
      </w:r>
      <w:r w:rsidR="00154D81">
        <w:t>77</w:t>
      </w:r>
      <w:r w:rsidR="00154D81" w:rsidRPr="000320EB">
        <w:t>)</w:t>
      </w:r>
      <w:r w:rsidRPr="000320EB">
        <w:fldChar w:fldCharType="end"/>
      </w:r>
      <w:r w:rsidRPr="000320EB">
        <w:t xml:space="preserve"> to </w:t>
      </w:r>
      <w:r w:rsidRPr="000320EB">
        <w:fldChar w:fldCharType="begin"/>
      </w:r>
      <w:r w:rsidRPr="000320EB">
        <w:instrText xml:space="preserve"> REF _Ref350270691 \h </w:instrText>
      </w:r>
      <w:r>
        <w:instrText xml:space="preserve"> \* MERGEFORMAT </w:instrText>
      </w:r>
      <w:r w:rsidRPr="000320EB">
        <w:fldChar w:fldCharType="separate"/>
      </w:r>
      <w:r w:rsidR="00154D81" w:rsidRPr="000320EB">
        <w:t>(</w:t>
      </w:r>
      <w:r w:rsidR="00154D81">
        <w:t>79</w:t>
      </w:r>
      <w:r w:rsidR="00154D81" w:rsidRPr="000320EB">
        <w:t>)</w:t>
      </w:r>
      <w:r w:rsidRPr="000320EB">
        <w:fldChar w:fldCharType="end"/>
      </w:r>
      <w:r w:rsidRPr="000320EB">
        <w:t>. The</w:t>
      </w:r>
      <w:r>
        <w:t>se</w:t>
      </w:r>
      <w:r w:rsidRPr="000320EB">
        <w:t xml:space="preserve"> examples </w:t>
      </w:r>
      <w:r>
        <w:t xml:space="preserve">show </w:t>
      </w:r>
      <w:r w:rsidRPr="000320EB">
        <w:t xml:space="preserve">that the bases can have reciprocal/bidirectional semantics such as </w:t>
      </w:r>
      <w:r w:rsidRPr="000320EB">
        <w:rPr>
          <w:rStyle w:val="ChItalBold"/>
        </w:rPr>
        <w:t>cium</w:t>
      </w:r>
      <w:r w:rsidRPr="000320EB">
        <w:t xml:space="preserve"> </w:t>
      </w:r>
      <w:r w:rsidR="00B7093A">
        <w:t>‘</w:t>
      </w:r>
      <w:r w:rsidRPr="000320EB">
        <w:t>kiss</w:t>
      </w:r>
      <w:r w:rsidR="00B7093A">
        <w:t>’</w:t>
      </w:r>
      <w:r w:rsidRPr="000320EB">
        <w:t xml:space="preserve"> in </w:t>
      </w:r>
      <w:r w:rsidRPr="000320EB">
        <w:fldChar w:fldCharType="begin"/>
      </w:r>
      <w:r w:rsidRPr="000320EB">
        <w:instrText xml:space="preserve"> REF _Ref365463735 \h </w:instrText>
      </w:r>
      <w:r>
        <w:instrText xml:space="preserve"> \* MERGEFORMAT </w:instrText>
      </w:r>
      <w:r w:rsidRPr="000320EB">
        <w:fldChar w:fldCharType="separate"/>
      </w:r>
      <w:r w:rsidR="00154D81" w:rsidRPr="000320EB">
        <w:t>(</w:t>
      </w:r>
      <w:r w:rsidR="00154D81">
        <w:t>77</w:t>
      </w:r>
      <w:r w:rsidR="00154D81" w:rsidRPr="000320EB">
        <w:t>)</w:t>
      </w:r>
      <w:r w:rsidRPr="000320EB">
        <w:fldChar w:fldCharType="end"/>
      </w:r>
      <w:r w:rsidRPr="000320EB">
        <w:t xml:space="preserve">, or non-reciprocal/unidirectional semantics such </w:t>
      </w:r>
      <w:r>
        <w:t xml:space="preserve">as </w:t>
      </w:r>
      <w:r w:rsidRPr="000320EB">
        <w:rPr>
          <w:rStyle w:val="ChItalBold"/>
        </w:rPr>
        <w:t>benci</w:t>
      </w:r>
      <w:r w:rsidRPr="000320EB">
        <w:t xml:space="preserve"> </w:t>
      </w:r>
      <w:r w:rsidR="00B7093A">
        <w:t>‘</w:t>
      </w:r>
      <w:r w:rsidRPr="000320EB">
        <w:t>hate</w:t>
      </w:r>
      <w:r w:rsidR="00B7093A">
        <w:t>’</w:t>
      </w:r>
      <w:r w:rsidRPr="000320EB">
        <w:t xml:space="preserve"> in </w:t>
      </w:r>
      <w:r w:rsidRPr="000320EB">
        <w:fldChar w:fldCharType="begin"/>
      </w:r>
      <w:r w:rsidRPr="000320EB">
        <w:instrText xml:space="preserve"> REF _Ref365463734 \h </w:instrText>
      </w:r>
      <w:r>
        <w:instrText xml:space="preserve"> \* MERGEFORMAT </w:instrText>
      </w:r>
      <w:r w:rsidRPr="000320EB">
        <w:fldChar w:fldCharType="separate"/>
      </w:r>
      <w:r w:rsidR="00154D81" w:rsidRPr="000320EB">
        <w:t>(</w:t>
      </w:r>
      <w:r w:rsidR="00154D81">
        <w:t>78</w:t>
      </w:r>
      <w:r w:rsidR="00154D81" w:rsidRPr="000320EB">
        <w:t>)</w:t>
      </w:r>
      <w:r w:rsidRPr="000320EB">
        <w:fldChar w:fldCharType="end"/>
      </w:r>
      <w:r w:rsidRPr="000320EB">
        <w:t>.</w:t>
      </w:r>
      <w:r>
        <w:t xml:space="preserve"> </w:t>
      </w:r>
      <w:r w:rsidRPr="000320EB">
        <w:t xml:space="preserve">(Reciprocals with monovalent bases are </w:t>
      </w:r>
      <w:r>
        <w:t xml:space="preserve">presented </w:t>
      </w:r>
      <w:r w:rsidRPr="000320EB">
        <w:t xml:space="preserve">in </w:t>
      </w:r>
      <w:r w:rsidRPr="000320EB">
        <w:fldChar w:fldCharType="begin"/>
      </w:r>
      <w:r w:rsidRPr="000320EB">
        <w:instrText xml:space="preserve"> REF _Ref365463738 \h </w:instrText>
      </w:r>
      <w:r>
        <w:instrText xml:space="preserve"> \* MERGEFORMAT </w:instrText>
      </w:r>
      <w:r w:rsidRPr="000320EB">
        <w:fldChar w:fldCharType="separate"/>
      </w:r>
      <w:r w:rsidR="00154D81" w:rsidRPr="000320EB">
        <w:t>(</w:t>
      </w:r>
      <w:r w:rsidR="00154D81">
        <w:t>80</w:t>
      </w:r>
      <w:r w:rsidR="00154D81" w:rsidRPr="000320EB">
        <w:t>)</w:t>
      </w:r>
      <w:r w:rsidRPr="000320EB">
        <w:fldChar w:fldCharType="end"/>
      </w:r>
      <w:r w:rsidRPr="000320EB">
        <w:t xml:space="preserve"> and </w:t>
      </w:r>
      <w:r w:rsidRPr="000320EB">
        <w:fldChar w:fldCharType="begin"/>
      </w:r>
      <w:r w:rsidRPr="000320EB">
        <w:instrText xml:space="preserve"> REF _Ref365463737 \h </w:instrText>
      </w:r>
      <w:r>
        <w:instrText xml:space="preserve"> \* MERGEFORMAT </w:instrText>
      </w:r>
      <w:r w:rsidRPr="000320EB">
        <w:fldChar w:fldCharType="separate"/>
      </w:r>
      <w:r w:rsidR="00154D81" w:rsidRPr="000320EB">
        <w:t>(</w:t>
      </w:r>
      <w:r w:rsidR="00154D81">
        <w:t>81</w:t>
      </w:r>
      <w:r w:rsidR="00154D81" w:rsidRPr="000320EB">
        <w:t>)</w:t>
      </w:r>
      <w:r w:rsidRPr="000320EB">
        <w:fldChar w:fldCharType="end"/>
      </w:r>
      <w:r>
        <w:t>.</w:t>
      </w:r>
      <w:r w:rsidRPr="000320EB">
        <w:t>)</w:t>
      </w:r>
    </w:p>
    <w:p w14:paraId="02A1FCAE" w14:textId="0F4C73CA" w:rsidR="00075364" w:rsidRPr="000320EB" w:rsidRDefault="00B7093A" w:rsidP="00075364">
      <w:pPr>
        <w:pStyle w:val="ExampleTitle"/>
      </w:pPr>
      <w:r>
        <w:t>‘</w:t>
      </w:r>
      <w:r w:rsidR="00075364" w:rsidRPr="0099608C">
        <w:rPr>
          <w:rStyle w:val="ChSmallCaps"/>
        </w:rPr>
        <w:t>reciprocator</w:t>
      </w:r>
      <w:r w:rsidR="00075364" w:rsidRPr="000320EB">
        <w:t xml:space="preserve"> </w:t>
      </w:r>
      <w:r w:rsidR="00075364" w:rsidRPr="000320EB">
        <w:rPr>
          <w:rStyle w:val="ChItalBold"/>
        </w:rPr>
        <w:t>baku</w:t>
      </w:r>
      <w:r w:rsidR="00075364" w:rsidRPr="000320EB">
        <w:t xml:space="preserve"> </w:t>
      </w:r>
      <w:r w:rsidR="00075364" w:rsidRPr="0099608C">
        <w:rPr>
          <w:rStyle w:val="ChSmallCaps"/>
        </w:rPr>
        <w:t>v</w:t>
      </w:r>
      <w:r>
        <w:t>’</w:t>
      </w:r>
      <w:r w:rsidR="00075364" w:rsidRPr="000320EB">
        <w:t xml:space="preserve"> constructions with bivalent verbs: Reciprocal reading</w:t>
      </w:r>
    </w:p>
    <w:tbl>
      <w:tblPr>
        <w:tblW w:w="6407" w:type="dxa"/>
        <w:tblCellMar>
          <w:left w:w="42" w:type="dxa"/>
          <w:right w:w="42" w:type="dxa"/>
        </w:tblCellMar>
        <w:tblLook w:val="01E0" w:firstRow="1" w:lastRow="1" w:firstColumn="1" w:lastColumn="1" w:noHBand="0" w:noVBand="0"/>
      </w:tblPr>
      <w:tblGrid>
        <w:gridCol w:w="709"/>
        <w:gridCol w:w="707"/>
        <w:gridCol w:w="284"/>
        <w:gridCol w:w="129"/>
        <w:gridCol w:w="489"/>
        <w:gridCol w:w="95"/>
        <w:gridCol w:w="512"/>
        <w:gridCol w:w="360"/>
        <w:gridCol w:w="398"/>
        <w:gridCol w:w="618"/>
        <w:gridCol w:w="432"/>
        <w:gridCol w:w="552"/>
        <w:gridCol w:w="360"/>
        <w:gridCol w:w="762"/>
      </w:tblGrid>
      <w:tr w:rsidR="00AC23C4" w:rsidRPr="000320EB" w14:paraId="001A680B" w14:textId="77777777" w:rsidTr="00AC23C4">
        <w:tc>
          <w:tcPr>
            <w:tcW w:w="709" w:type="dxa"/>
            <w:shd w:val="clear" w:color="auto" w:fill="auto"/>
          </w:tcPr>
          <w:p w14:paraId="1B6755D6" w14:textId="77777777" w:rsidR="00DA27E8" w:rsidRPr="000320EB" w:rsidRDefault="00DA27E8" w:rsidP="00075364">
            <w:pPr>
              <w:pStyle w:val="O0Nwnext"/>
            </w:pPr>
            <w:bookmarkStart w:id="4604" w:name="_Ref439955344"/>
            <w:bookmarkStart w:id="4605" w:name="_Ref365463735"/>
            <w:r w:rsidRPr="000320EB">
              <w:t>(</w:t>
            </w:r>
            <w:fldSimple w:instr=" SEQ ( \* ARABIC \s 1 ">
              <w:r w:rsidR="00154D81">
                <w:rPr>
                  <w:noProof/>
                </w:rPr>
                <w:t>77</w:t>
              </w:r>
            </w:fldSimple>
            <w:bookmarkEnd w:id="4604"/>
            <w:r w:rsidRPr="000320EB">
              <w:t>)</w:t>
            </w:r>
            <w:bookmarkEnd w:id="4605"/>
          </w:p>
        </w:tc>
        <w:tc>
          <w:tcPr>
            <w:tcW w:w="1120" w:type="dxa"/>
            <w:gridSpan w:val="3"/>
            <w:shd w:val="clear" w:color="auto" w:fill="auto"/>
          </w:tcPr>
          <w:p w14:paraId="6654B62E" w14:textId="77777777" w:rsidR="00DA27E8" w:rsidRPr="000320EB" w:rsidRDefault="00DA27E8" w:rsidP="00075364">
            <w:pPr>
              <w:pStyle w:val="Text"/>
            </w:pPr>
            <w:r w:rsidRPr="000320EB">
              <w:t>nona~nona,</w:t>
            </w:r>
          </w:p>
        </w:tc>
        <w:tc>
          <w:tcPr>
            <w:tcW w:w="584" w:type="dxa"/>
            <w:gridSpan w:val="2"/>
            <w:shd w:val="clear" w:color="auto" w:fill="auto"/>
          </w:tcPr>
          <w:p w14:paraId="5ADDDF79" w14:textId="77777777" w:rsidR="00DA27E8" w:rsidRPr="000320EB" w:rsidRDefault="00DA27E8" w:rsidP="00075364">
            <w:pPr>
              <w:pStyle w:val="Text"/>
            </w:pPr>
            <w:r>
              <w:t>ana</w:t>
            </w:r>
          </w:p>
        </w:tc>
        <w:tc>
          <w:tcPr>
            <w:tcW w:w="1270" w:type="dxa"/>
            <w:gridSpan w:val="3"/>
            <w:shd w:val="clear" w:color="auto" w:fill="auto"/>
          </w:tcPr>
          <w:p w14:paraId="0CD2F9DB" w14:textId="77777777" w:rsidR="00DA27E8" w:rsidRPr="000320EB" w:rsidRDefault="00DA27E8" w:rsidP="00075364">
            <w:pPr>
              <w:pStyle w:val="Text"/>
            </w:pPr>
            <w:r w:rsidRPr="000320EB">
              <w:t>laki~laki</w:t>
            </w:r>
          </w:p>
        </w:tc>
        <w:tc>
          <w:tcPr>
            <w:tcW w:w="618" w:type="dxa"/>
            <w:shd w:val="clear" w:color="auto" w:fill="auto"/>
          </w:tcPr>
          <w:p w14:paraId="14C7F252" w14:textId="77777777" w:rsidR="00DA27E8" w:rsidRPr="000320EB" w:rsidRDefault="00DA27E8" w:rsidP="00075364">
            <w:pPr>
              <w:pStyle w:val="Text"/>
              <w:rPr>
                <w:rStyle w:val="ChBlueBold"/>
              </w:rPr>
            </w:pPr>
            <w:r w:rsidRPr="000320EB">
              <w:rPr>
                <w:rStyle w:val="ChBlueBold"/>
              </w:rPr>
              <w:t>baku</w:t>
            </w:r>
          </w:p>
        </w:tc>
        <w:tc>
          <w:tcPr>
            <w:tcW w:w="984" w:type="dxa"/>
            <w:gridSpan w:val="2"/>
            <w:shd w:val="clear" w:color="auto" w:fill="auto"/>
          </w:tcPr>
          <w:p w14:paraId="55A7EA43" w14:textId="77777777" w:rsidR="00DA27E8" w:rsidRPr="000320EB" w:rsidRDefault="00DA27E8" w:rsidP="00075364">
            <w:pPr>
              <w:pStyle w:val="Text"/>
              <w:rPr>
                <w:rStyle w:val="ChBlueBold"/>
              </w:rPr>
            </w:pPr>
            <w:r w:rsidRPr="000320EB">
              <w:rPr>
                <w:rStyle w:val="ChBlueBold"/>
              </w:rPr>
              <w:t>pacar</w:t>
            </w:r>
          </w:p>
        </w:tc>
        <w:tc>
          <w:tcPr>
            <w:tcW w:w="360" w:type="dxa"/>
            <w:shd w:val="clear" w:color="auto" w:fill="auto"/>
          </w:tcPr>
          <w:p w14:paraId="25D2E834" w14:textId="77777777" w:rsidR="00DA27E8" w:rsidRPr="000320EB" w:rsidRDefault="00DA27E8" w:rsidP="00075364">
            <w:pPr>
              <w:pStyle w:val="Text"/>
            </w:pPr>
            <w:r w:rsidRPr="000320EB">
              <w:t>di</w:t>
            </w:r>
          </w:p>
        </w:tc>
        <w:tc>
          <w:tcPr>
            <w:tcW w:w="762" w:type="dxa"/>
            <w:shd w:val="clear" w:color="auto" w:fill="auto"/>
          </w:tcPr>
          <w:p w14:paraId="2722E0E5" w14:textId="77777777" w:rsidR="00DA27E8" w:rsidRPr="000320EB" w:rsidRDefault="00DA27E8" w:rsidP="00075364">
            <w:pPr>
              <w:pStyle w:val="Text"/>
            </w:pPr>
            <w:r w:rsidRPr="000320EB">
              <w:t>pinggir</w:t>
            </w:r>
          </w:p>
        </w:tc>
      </w:tr>
      <w:tr w:rsidR="00AC23C4" w:rsidRPr="00AC23C4" w14:paraId="2159EC35" w14:textId="77777777" w:rsidTr="00AC23C4">
        <w:tc>
          <w:tcPr>
            <w:tcW w:w="709" w:type="dxa"/>
            <w:shd w:val="clear" w:color="auto" w:fill="auto"/>
          </w:tcPr>
          <w:p w14:paraId="10161FFA" w14:textId="77777777" w:rsidR="00DA27E8" w:rsidRPr="000320EB" w:rsidRDefault="00DA27E8" w:rsidP="00DA27E8">
            <w:pPr>
              <w:pStyle w:val="GlossEng2ptafter"/>
            </w:pPr>
          </w:p>
        </w:tc>
        <w:tc>
          <w:tcPr>
            <w:tcW w:w="1120" w:type="dxa"/>
            <w:gridSpan w:val="3"/>
            <w:shd w:val="clear" w:color="auto" w:fill="auto"/>
          </w:tcPr>
          <w:p w14:paraId="3BD57338" w14:textId="77777777" w:rsidR="00DA27E8" w:rsidRPr="000320EB" w:rsidRDefault="00DA27E8" w:rsidP="00DA27E8">
            <w:pPr>
              <w:pStyle w:val="GlossEng2ptafter"/>
            </w:pPr>
            <w:r w:rsidRPr="0099608C">
              <w:rPr>
                <w:rStyle w:val="ChSmallCaps"/>
              </w:rPr>
              <w:t>rdp</w:t>
            </w:r>
            <w:r w:rsidRPr="000320EB">
              <w:t>~girl</w:t>
            </w:r>
          </w:p>
        </w:tc>
        <w:tc>
          <w:tcPr>
            <w:tcW w:w="584" w:type="dxa"/>
            <w:gridSpan w:val="2"/>
            <w:shd w:val="clear" w:color="auto" w:fill="auto"/>
          </w:tcPr>
          <w:p w14:paraId="06B1F270" w14:textId="77777777" w:rsidR="00DA27E8" w:rsidRPr="000320EB" w:rsidRDefault="00DA27E8" w:rsidP="00DA27E8">
            <w:pPr>
              <w:pStyle w:val="GlossEng2ptafter"/>
            </w:pPr>
            <w:r w:rsidRPr="000320EB">
              <w:t>child</w:t>
            </w:r>
          </w:p>
        </w:tc>
        <w:tc>
          <w:tcPr>
            <w:tcW w:w="1270" w:type="dxa"/>
            <w:gridSpan w:val="3"/>
            <w:shd w:val="clear" w:color="auto" w:fill="auto"/>
          </w:tcPr>
          <w:p w14:paraId="73AE5620" w14:textId="77777777" w:rsidR="00DA27E8" w:rsidRPr="000320EB" w:rsidRDefault="00DA27E8" w:rsidP="00DA27E8">
            <w:pPr>
              <w:pStyle w:val="GlossEng2ptafter"/>
            </w:pPr>
            <w:r w:rsidRPr="0099608C">
              <w:rPr>
                <w:rStyle w:val="ChSmallCaps"/>
              </w:rPr>
              <w:t>rdp</w:t>
            </w:r>
            <w:r w:rsidRPr="000320EB">
              <w:t>~husband</w:t>
            </w:r>
          </w:p>
        </w:tc>
        <w:tc>
          <w:tcPr>
            <w:tcW w:w="618" w:type="dxa"/>
            <w:shd w:val="clear" w:color="auto" w:fill="auto"/>
          </w:tcPr>
          <w:p w14:paraId="022B069C" w14:textId="77777777" w:rsidR="00DA27E8" w:rsidRPr="0099608C" w:rsidRDefault="00DA27E8" w:rsidP="00DA27E8">
            <w:pPr>
              <w:pStyle w:val="GlossEng2ptafter"/>
              <w:rPr>
                <w:rStyle w:val="ChSmallCaps"/>
              </w:rPr>
            </w:pPr>
            <w:r w:rsidRPr="0099608C">
              <w:rPr>
                <w:rStyle w:val="ChSmallCaps"/>
              </w:rPr>
              <w:t>recp</w:t>
            </w:r>
          </w:p>
        </w:tc>
        <w:tc>
          <w:tcPr>
            <w:tcW w:w="984" w:type="dxa"/>
            <w:gridSpan w:val="2"/>
            <w:shd w:val="clear" w:color="auto" w:fill="auto"/>
          </w:tcPr>
          <w:p w14:paraId="47A94140" w14:textId="77777777" w:rsidR="00DA27E8" w:rsidRPr="000320EB" w:rsidRDefault="00DA27E8" w:rsidP="00DA27E8">
            <w:pPr>
              <w:pStyle w:val="GlossEng2ptafter"/>
            </w:pPr>
            <w:r w:rsidRPr="000320EB">
              <w:t>date</w:t>
            </w:r>
            <w:r>
              <w:t>/lover</w:t>
            </w:r>
          </w:p>
        </w:tc>
        <w:tc>
          <w:tcPr>
            <w:tcW w:w="360" w:type="dxa"/>
            <w:shd w:val="clear" w:color="auto" w:fill="auto"/>
          </w:tcPr>
          <w:p w14:paraId="4338FF08" w14:textId="77777777" w:rsidR="00DA27E8" w:rsidRPr="000320EB" w:rsidRDefault="00DA27E8" w:rsidP="00DA27E8">
            <w:pPr>
              <w:pStyle w:val="GlossEng2ptafter"/>
            </w:pPr>
            <w:r w:rsidRPr="000320EB">
              <w:t>at</w:t>
            </w:r>
          </w:p>
        </w:tc>
        <w:tc>
          <w:tcPr>
            <w:tcW w:w="762" w:type="dxa"/>
            <w:shd w:val="clear" w:color="auto" w:fill="auto"/>
          </w:tcPr>
          <w:p w14:paraId="7C9CAB05" w14:textId="77777777" w:rsidR="00DA27E8" w:rsidRPr="000320EB" w:rsidRDefault="00DA27E8" w:rsidP="00DA27E8">
            <w:pPr>
              <w:pStyle w:val="GlossEng2ptafter"/>
            </w:pPr>
            <w:r w:rsidRPr="000320EB">
              <w:t>edge</w:t>
            </w:r>
          </w:p>
        </w:tc>
      </w:tr>
      <w:tr w:rsidR="00AC23C4" w:rsidRPr="000320EB" w14:paraId="58AD51CD" w14:textId="77777777" w:rsidTr="00AC23C4">
        <w:trPr>
          <w:gridAfter w:val="3"/>
          <w:wAfter w:w="1674" w:type="dxa"/>
        </w:trPr>
        <w:tc>
          <w:tcPr>
            <w:tcW w:w="709" w:type="dxa"/>
            <w:shd w:val="clear" w:color="auto" w:fill="auto"/>
          </w:tcPr>
          <w:p w14:paraId="11C77DCE" w14:textId="77777777" w:rsidR="00DA27E8" w:rsidRPr="000320EB" w:rsidRDefault="00DA27E8" w:rsidP="00DA27E8">
            <w:pPr>
              <w:pStyle w:val="O0Nwnext"/>
            </w:pPr>
          </w:p>
        </w:tc>
        <w:tc>
          <w:tcPr>
            <w:tcW w:w="707" w:type="dxa"/>
            <w:shd w:val="clear" w:color="auto" w:fill="auto"/>
          </w:tcPr>
          <w:p w14:paraId="2D32056E" w14:textId="77777777" w:rsidR="00DA27E8" w:rsidRPr="000320EB" w:rsidRDefault="00DA27E8" w:rsidP="00DA27E8">
            <w:pPr>
              <w:pStyle w:val="Text"/>
            </w:pPr>
            <w:r w:rsidRPr="000320EB">
              <w:t>skola</w:t>
            </w:r>
          </w:p>
        </w:tc>
        <w:tc>
          <w:tcPr>
            <w:tcW w:w="284" w:type="dxa"/>
            <w:shd w:val="clear" w:color="auto" w:fill="auto"/>
          </w:tcPr>
          <w:p w14:paraId="73070C46" w14:textId="77777777" w:rsidR="00DA27E8" w:rsidRPr="000320EB" w:rsidRDefault="00DA27E8" w:rsidP="00DA27E8">
            <w:pPr>
              <w:pStyle w:val="Text"/>
            </w:pPr>
            <w:r w:rsidRPr="000320EB">
              <w:t>…</w:t>
            </w:r>
          </w:p>
        </w:tc>
        <w:tc>
          <w:tcPr>
            <w:tcW w:w="618" w:type="dxa"/>
            <w:gridSpan w:val="2"/>
            <w:shd w:val="clear" w:color="auto" w:fill="auto"/>
          </w:tcPr>
          <w:p w14:paraId="706EC5EC" w14:textId="77777777" w:rsidR="00DA27E8" w:rsidRPr="000320EB" w:rsidRDefault="00DA27E8" w:rsidP="00075364">
            <w:pPr>
              <w:pStyle w:val="Text"/>
              <w:rPr>
                <w:rStyle w:val="ChBlueBold"/>
              </w:rPr>
            </w:pPr>
            <w:r w:rsidRPr="000320EB">
              <w:rPr>
                <w:rStyle w:val="ChBlueBold"/>
              </w:rPr>
              <w:t>baku</w:t>
            </w:r>
          </w:p>
        </w:tc>
        <w:tc>
          <w:tcPr>
            <w:tcW w:w="607" w:type="dxa"/>
            <w:gridSpan w:val="2"/>
            <w:shd w:val="clear" w:color="auto" w:fill="auto"/>
          </w:tcPr>
          <w:p w14:paraId="64ABEF89" w14:textId="77777777" w:rsidR="00DA27E8" w:rsidRPr="000320EB" w:rsidRDefault="00DA27E8" w:rsidP="00075364">
            <w:pPr>
              <w:pStyle w:val="Text"/>
              <w:rPr>
                <w:rStyle w:val="ChBlueBold"/>
              </w:rPr>
            </w:pPr>
            <w:r w:rsidRPr="000320EB">
              <w:rPr>
                <w:rStyle w:val="ChBlueBold"/>
              </w:rPr>
              <w:t>cium</w:t>
            </w:r>
          </w:p>
        </w:tc>
        <w:tc>
          <w:tcPr>
            <w:tcW w:w="360" w:type="dxa"/>
            <w:shd w:val="clear" w:color="auto" w:fill="auto"/>
          </w:tcPr>
          <w:p w14:paraId="33113DE7" w14:textId="77777777" w:rsidR="00DA27E8" w:rsidRPr="000320EB" w:rsidRDefault="00DA27E8" w:rsidP="00075364">
            <w:pPr>
              <w:pStyle w:val="Text"/>
            </w:pPr>
            <w:r w:rsidRPr="000320EB">
              <w:t>di</w:t>
            </w:r>
          </w:p>
        </w:tc>
        <w:tc>
          <w:tcPr>
            <w:tcW w:w="1448" w:type="dxa"/>
            <w:gridSpan w:val="3"/>
            <w:shd w:val="clear" w:color="auto" w:fill="auto"/>
          </w:tcPr>
          <w:p w14:paraId="3780864F" w14:textId="77777777" w:rsidR="00DA27E8" w:rsidRPr="000320EB" w:rsidRDefault="00DA27E8" w:rsidP="00075364">
            <w:pPr>
              <w:pStyle w:val="Text"/>
            </w:pPr>
            <w:r w:rsidRPr="000320EB">
              <w:t>pinggir~pinggir</w:t>
            </w:r>
          </w:p>
        </w:tc>
      </w:tr>
      <w:tr w:rsidR="00AC23C4" w:rsidRPr="00AC23C4" w14:paraId="6E659E30" w14:textId="77777777" w:rsidTr="00AC23C4">
        <w:trPr>
          <w:gridAfter w:val="3"/>
          <w:wAfter w:w="1674" w:type="dxa"/>
        </w:trPr>
        <w:tc>
          <w:tcPr>
            <w:tcW w:w="709" w:type="dxa"/>
            <w:shd w:val="clear" w:color="auto" w:fill="auto"/>
          </w:tcPr>
          <w:p w14:paraId="0C27FBCB" w14:textId="77777777" w:rsidR="00DA27E8" w:rsidRPr="000320EB" w:rsidRDefault="00DA27E8" w:rsidP="00075364">
            <w:pPr>
              <w:pStyle w:val="GlossEng"/>
            </w:pPr>
          </w:p>
        </w:tc>
        <w:tc>
          <w:tcPr>
            <w:tcW w:w="707" w:type="dxa"/>
            <w:shd w:val="clear" w:color="auto" w:fill="auto"/>
          </w:tcPr>
          <w:p w14:paraId="74F357CF" w14:textId="77777777" w:rsidR="00DA27E8" w:rsidRPr="000320EB" w:rsidRDefault="00DA27E8" w:rsidP="00DA27E8">
            <w:pPr>
              <w:pStyle w:val="GlossEng"/>
            </w:pPr>
            <w:r w:rsidRPr="000320EB">
              <w:t>school</w:t>
            </w:r>
          </w:p>
        </w:tc>
        <w:tc>
          <w:tcPr>
            <w:tcW w:w="284" w:type="dxa"/>
            <w:shd w:val="clear" w:color="auto" w:fill="auto"/>
          </w:tcPr>
          <w:p w14:paraId="367CA1D3" w14:textId="77777777" w:rsidR="00DA27E8" w:rsidRPr="000320EB" w:rsidRDefault="00DA27E8" w:rsidP="00DA27E8">
            <w:pPr>
              <w:pStyle w:val="GlossEng"/>
            </w:pPr>
          </w:p>
        </w:tc>
        <w:tc>
          <w:tcPr>
            <w:tcW w:w="618" w:type="dxa"/>
            <w:gridSpan w:val="2"/>
            <w:shd w:val="clear" w:color="auto" w:fill="auto"/>
          </w:tcPr>
          <w:p w14:paraId="6658FEC8" w14:textId="77777777" w:rsidR="00DA27E8" w:rsidRPr="0099608C" w:rsidRDefault="00DA27E8" w:rsidP="00075364">
            <w:pPr>
              <w:pStyle w:val="GlossEng"/>
              <w:rPr>
                <w:rStyle w:val="ChSmallCaps"/>
              </w:rPr>
            </w:pPr>
            <w:r w:rsidRPr="0099608C">
              <w:rPr>
                <w:rStyle w:val="ChSmallCaps"/>
              </w:rPr>
              <w:t>recp</w:t>
            </w:r>
          </w:p>
        </w:tc>
        <w:tc>
          <w:tcPr>
            <w:tcW w:w="607" w:type="dxa"/>
            <w:gridSpan w:val="2"/>
            <w:shd w:val="clear" w:color="auto" w:fill="auto"/>
          </w:tcPr>
          <w:p w14:paraId="7F332468" w14:textId="77777777" w:rsidR="00DA27E8" w:rsidRPr="000320EB" w:rsidRDefault="00DA27E8" w:rsidP="00075364">
            <w:pPr>
              <w:pStyle w:val="GlossEng"/>
            </w:pPr>
            <w:r w:rsidRPr="000320EB">
              <w:t>kiss</w:t>
            </w:r>
          </w:p>
        </w:tc>
        <w:tc>
          <w:tcPr>
            <w:tcW w:w="360" w:type="dxa"/>
            <w:shd w:val="clear" w:color="auto" w:fill="auto"/>
          </w:tcPr>
          <w:p w14:paraId="68089D3E" w14:textId="77777777" w:rsidR="00DA27E8" w:rsidRPr="000320EB" w:rsidRDefault="00DA27E8" w:rsidP="00075364">
            <w:pPr>
              <w:pStyle w:val="GlossEng"/>
            </w:pPr>
            <w:r w:rsidRPr="000320EB">
              <w:t>at</w:t>
            </w:r>
          </w:p>
        </w:tc>
        <w:tc>
          <w:tcPr>
            <w:tcW w:w="1448" w:type="dxa"/>
            <w:gridSpan w:val="3"/>
            <w:shd w:val="clear" w:color="auto" w:fill="auto"/>
          </w:tcPr>
          <w:p w14:paraId="2D855048" w14:textId="77777777" w:rsidR="00DA27E8" w:rsidRPr="000320EB" w:rsidRDefault="00DA27E8" w:rsidP="00075364">
            <w:pPr>
              <w:pStyle w:val="GlossEng"/>
            </w:pPr>
            <w:r w:rsidRPr="0099608C">
              <w:rPr>
                <w:rStyle w:val="ChSmallCaps"/>
              </w:rPr>
              <w:t>rdp</w:t>
            </w:r>
            <w:r w:rsidRPr="000320EB">
              <w:t>~edge</w:t>
            </w:r>
          </w:p>
        </w:tc>
      </w:tr>
    </w:tbl>
    <w:p w14:paraId="4B7294F1" w14:textId="1348B382" w:rsidR="00075364" w:rsidRPr="000957E6" w:rsidRDefault="00B7093A" w:rsidP="00075364">
      <w:pPr>
        <w:pStyle w:val="FreeTranslEng"/>
      </w:pPr>
      <w:r>
        <w:t>‘</w:t>
      </w:r>
      <w:r w:rsidR="00075364" w:rsidRPr="000320EB">
        <w:t xml:space="preserve">the girls (and) boys are </w:t>
      </w:r>
      <w:r w:rsidR="00075364" w:rsidRPr="000320EB">
        <w:rPr>
          <w:rStyle w:val="ChBlueBold"/>
        </w:rPr>
        <w:t>courting each other</w:t>
      </w:r>
      <w:r w:rsidR="00075364" w:rsidRPr="000320EB">
        <w:t xml:space="preserve"> at the edge of the school (grounds), … (they) are </w:t>
      </w:r>
      <w:r w:rsidR="00075364" w:rsidRPr="000320EB">
        <w:rPr>
          <w:rStyle w:val="ChBlueBold"/>
        </w:rPr>
        <w:t>kissing each other</w:t>
      </w:r>
      <w:r w:rsidR="00075364" w:rsidRPr="000320EB">
        <w:t xml:space="preserve"> at the edges (of the school grounds)</w:t>
      </w:r>
      <w:r>
        <w:t>’</w:t>
      </w:r>
      <w:r w:rsidR="00075364" w:rsidRPr="000320EB">
        <w:t xml:space="preserve"> </w:t>
      </w:r>
      <w:r w:rsidR="00075364" w:rsidRPr="000320EB">
        <w:rPr>
          <w:rStyle w:val="ExampleSource"/>
        </w:rPr>
        <w:t>[081115-001a-Cv.0017]</w:t>
      </w:r>
    </w:p>
    <w:tbl>
      <w:tblPr>
        <w:tblW w:w="6697" w:type="dxa"/>
        <w:tblCellMar>
          <w:left w:w="42" w:type="dxa"/>
          <w:right w:w="42" w:type="dxa"/>
        </w:tblCellMar>
        <w:tblLook w:val="01E0" w:firstRow="1" w:lastRow="1" w:firstColumn="1" w:lastColumn="1" w:noHBand="0" w:noVBand="0"/>
      </w:tblPr>
      <w:tblGrid>
        <w:gridCol w:w="709"/>
        <w:gridCol w:w="567"/>
        <w:gridCol w:w="510"/>
        <w:gridCol w:w="454"/>
        <w:gridCol w:w="618"/>
        <w:gridCol w:w="640"/>
        <w:gridCol w:w="510"/>
        <w:gridCol w:w="454"/>
        <w:gridCol w:w="618"/>
        <w:gridCol w:w="1617"/>
      </w:tblGrid>
      <w:tr w:rsidR="00AC23C4" w:rsidRPr="000320EB" w14:paraId="412051D2" w14:textId="77777777" w:rsidTr="00AC23C4">
        <w:tc>
          <w:tcPr>
            <w:tcW w:w="709" w:type="dxa"/>
            <w:shd w:val="clear" w:color="auto" w:fill="auto"/>
          </w:tcPr>
          <w:p w14:paraId="05C8C4FC" w14:textId="77777777" w:rsidR="00075364" w:rsidRPr="000320EB" w:rsidRDefault="00075364" w:rsidP="00075364">
            <w:pPr>
              <w:pStyle w:val="O0Nwnext"/>
            </w:pPr>
            <w:bookmarkStart w:id="4606" w:name="_Ref365463734"/>
            <w:r w:rsidRPr="000320EB">
              <w:t>(</w:t>
            </w:r>
            <w:fldSimple w:instr=" SEQ ( \* ARABIC \s 1 ">
              <w:r w:rsidR="00154D81">
                <w:rPr>
                  <w:noProof/>
                </w:rPr>
                <w:t>78</w:t>
              </w:r>
            </w:fldSimple>
            <w:r w:rsidRPr="000320EB">
              <w:t>)</w:t>
            </w:r>
            <w:bookmarkEnd w:id="4606"/>
          </w:p>
        </w:tc>
        <w:tc>
          <w:tcPr>
            <w:tcW w:w="567" w:type="dxa"/>
            <w:shd w:val="clear" w:color="auto" w:fill="auto"/>
          </w:tcPr>
          <w:p w14:paraId="0239AC73" w14:textId="77777777" w:rsidR="00075364" w:rsidRPr="000320EB" w:rsidRDefault="00075364" w:rsidP="00075364">
            <w:pPr>
              <w:pStyle w:val="Text"/>
            </w:pPr>
            <w:r w:rsidRPr="000320EB">
              <w:t>kamu</w:t>
            </w:r>
          </w:p>
        </w:tc>
        <w:tc>
          <w:tcPr>
            <w:tcW w:w="510" w:type="dxa"/>
            <w:shd w:val="clear" w:color="auto" w:fill="auto"/>
          </w:tcPr>
          <w:p w14:paraId="79997464" w14:textId="77777777" w:rsidR="00075364" w:rsidRPr="000320EB" w:rsidRDefault="004E6833" w:rsidP="00075364">
            <w:pPr>
              <w:pStyle w:val="Text"/>
            </w:pPr>
            <w:r>
              <w:t>tida</w:t>
            </w:r>
          </w:p>
        </w:tc>
        <w:tc>
          <w:tcPr>
            <w:tcW w:w="454" w:type="dxa"/>
            <w:shd w:val="clear" w:color="auto" w:fill="auto"/>
          </w:tcPr>
          <w:p w14:paraId="0F131E83" w14:textId="77777777" w:rsidR="00075364" w:rsidRPr="000320EB" w:rsidRDefault="00075364" w:rsidP="00075364">
            <w:pPr>
              <w:pStyle w:val="Text"/>
            </w:pPr>
            <w:r w:rsidRPr="000320EB">
              <w:t>bole</w:t>
            </w:r>
          </w:p>
        </w:tc>
        <w:tc>
          <w:tcPr>
            <w:tcW w:w="618" w:type="dxa"/>
            <w:shd w:val="clear" w:color="auto" w:fill="auto"/>
          </w:tcPr>
          <w:p w14:paraId="6B864DA5" w14:textId="77777777" w:rsidR="00075364" w:rsidRPr="000320EB" w:rsidRDefault="00075364" w:rsidP="00075364">
            <w:pPr>
              <w:pStyle w:val="Text"/>
              <w:rPr>
                <w:rStyle w:val="ChBlueBold"/>
              </w:rPr>
            </w:pPr>
            <w:r w:rsidRPr="000320EB">
              <w:rPr>
                <w:rStyle w:val="ChBlueBold"/>
              </w:rPr>
              <w:t>baku</w:t>
            </w:r>
          </w:p>
        </w:tc>
        <w:tc>
          <w:tcPr>
            <w:tcW w:w="640" w:type="dxa"/>
            <w:shd w:val="clear" w:color="auto" w:fill="auto"/>
          </w:tcPr>
          <w:p w14:paraId="1A5DACC7" w14:textId="77777777" w:rsidR="00075364" w:rsidRPr="000320EB" w:rsidRDefault="00075364" w:rsidP="00075364">
            <w:pPr>
              <w:pStyle w:val="Text"/>
            </w:pPr>
            <w:r w:rsidRPr="000320EB">
              <w:rPr>
                <w:rStyle w:val="ChBlueBold"/>
              </w:rPr>
              <w:t>benci</w:t>
            </w:r>
            <w:r w:rsidRPr="000320EB">
              <w:t>,</w:t>
            </w:r>
          </w:p>
        </w:tc>
        <w:tc>
          <w:tcPr>
            <w:tcW w:w="510" w:type="dxa"/>
            <w:shd w:val="clear" w:color="auto" w:fill="auto"/>
          </w:tcPr>
          <w:p w14:paraId="16BA0F42" w14:textId="77777777" w:rsidR="00075364" w:rsidRPr="000320EB" w:rsidRDefault="004E6833" w:rsidP="00075364">
            <w:pPr>
              <w:pStyle w:val="Text"/>
            </w:pPr>
            <w:r>
              <w:t>tida</w:t>
            </w:r>
          </w:p>
        </w:tc>
        <w:tc>
          <w:tcPr>
            <w:tcW w:w="454" w:type="dxa"/>
            <w:shd w:val="clear" w:color="auto" w:fill="auto"/>
          </w:tcPr>
          <w:p w14:paraId="7AE81CF5" w14:textId="77777777" w:rsidR="00075364" w:rsidRPr="000320EB" w:rsidRDefault="00075364" w:rsidP="00075364">
            <w:pPr>
              <w:pStyle w:val="Text"/>
            </w:pPr>
            <w:r w:rsidRPr="000320EB">
              <w:t>bole</w:t>
            </w:r>
          </w:p>
        </w:tc>
        <w:tc>
          <w:tcPr>
            <w:tcW w:w="618" w:type="dxa"/>
            <w:shd w:val="clear" w:color="auto" w:fill="auto"/>
          </w:tcPr>
          <w:p w14:paraId="35ABD5DF" w14:textId="77777777" w:rsidR="00075364" w:rsidRPr="000320EB" w:rsidRDefault="00075364" w:rsidP="00075364">
            <w:pPr>
              <w:pStyle w:val="Text"/>
              <w:rPr>
                <w:rStyle w:val="ChBlueBold"/>
              </w:rPr>
            </w:pPr>
            <w:r w:rsidRPr="000320EB">
              <w:rPr>
                <w:rStyle w:val="ChBlueBold"/>
              </w:rPr>
              <w:t>baku</w:t>
            </w:r>
          </w:p>
        </w:tc>
        <w:tc>
          <w:tcPr>
            <w:tcW w:w="1617" w:type="dxa"/>
            <w:shd w:val="clear" w:color="auto" w:fill="auto"/>
          </w:tcPr>
          <w:p w14:paraId="1C389106" w14:textId="77777777" w:rsidR="00075364" w:rsidRPr="000320EB" w:rsidRDefault="00075364" w:rsidP="00075364">
            <w:pPr>
              <w:pStyle w:val="Text"/>
              <w:rPr>
                <w:rStyle w:val="ChBlueBold"/>
              </w:rPr>
            </w:pPr>
            <w:r w:rsidRPr="000320EB">
              <w:rPr>
                <w:rStyle w:val="ChBlueBold"/>
              </w:rPr>
              <w:t>mara</w:t>
            </w:r>
          </w:p>
        </w:tc>
      </w:tr>
      <w:tr w:rsidR="00AC23C4" w:rsidRPr="00AC23C4" w14:paraId="32CE42D4" w14:textId="77777777" w:rsidTr="00AC23C4">
        <w:tc>
          <w:tcPr>
            <w:tcW w:w="709" w:type="dxa"/>
            <w:shd w:val="clear" w:color="auto" w:fill="auto"/>
          </w:tcPr>
          <w:p w14:paraId="0FEFB970" w14:textId="77777777" w:rsidR="00075364" w:rsidRPr="000320EB" w:rsidRDefault="00075364" w:rsidP="00075364">
            <w:pPr>
              <w:pStyle w:val="GlossEng"/>
            </w:pPr>
          </w:p>
        </w:tc>
        <w:tc>
          <w:tcPr>
            <w:tcW w:w="567" w:type="dxa"/>
            <w:shd w:val="clear" w:color="auto" w:fill="auto"/>
          </w:tcPr>
          <w:p w14:paraId="7AA9B07C" w14:textId="77777777" w:rsidR="00075364" w:rsidRPr="0099608C" w:rsidRDefault="00075364" w:rsidP="00075364">
            <w:pPr>
              <w:pStyle w:val="GlossEng"/>
              <w:rPr>
                <w:rStyle w:val="ChSmallCaps"/>
              </w:rPr>
            </w:pPr>
            <w:r w:rsidRPr="0099608C">
              <w:rPr>
                <w:rStyle w:val="ChSmallCaps"/>
              </w:rPr>
              <w:t>2pl</w:t>
            </w:r>
          </w:p>
        </w:tc>
        <w:tc>
          <w:tcPr>
            <w:tcW w:w="510" w:type="dxa"/>
            <w:shd w:val="clear" w:color="auto" w:fill="auto"/>
          </w:tcPr>
          <w:p w14:paraId="5AE48B18" w14:textId="77777777" w:rsidR="00075364" w:rsidRPr="0099608C" w:rsidRDefault="00075364" w:rsidP="00075364">
            <w:pPr>
              <w:pStyle w:val="GlossEng"/>
              <w:rPr>
                <w:rStyle w:val="ChSmallCaps"/>
              </w:rPr>
            </w:pPr>
            <w:r w:rsidRPr="0099608C">
              <w:rPr>
                <w:rStyle w:val="ChSmallCaps"/>
              </w:rPr>
              <w:t>neg</w:t>
            </w:r>
          </w:p>
        </w:tc>
        <w:tc>
          <w:tcPr>
            <w:tcW w:w="454" w:type="dxa"/>
            <w:shd w:val="clear" w:color="auto" w:fill="auto"/>
          </w:tcPr>
          <w:p w14:paraId="0CB8EFEA" w14:textId="77777777" w:rsidR="00075364" w:rsidRPr="000320EB" w:rsidRDefault="00075364" w:rsidP="00075364">
            <w:pPr>
              <w:pStyle w:val="GlossEng"/>
            </w:pPr>
            <w:r w:rsidRPr="000320EB">
              <w:t>may</w:t>
            </w:r>
          </w:p>
        </w:tc>
        <w:tc>
          <w:tcPr>
            <w:tcW w:w="618" w:type="dxa"/>
            <w:shd w:val="clear" w:color="auto" w:fill="auto"/>
          </w:tcPr>
          <w:p w14:paraId="2DD88F78" w14:textId="77777777" w:rsidR="00075364" w:rsidRPr="0099608C" w:rsidRDefault="00075364" w:rsidP="00075364">
            <w:pPr>
              <w:pStyle w:val="GlossEng"/>
              <w:rPr>
                <w:rStyle w:val="ChSmallCaps"/>
              </w:rPr>
            </w:pPr>
            <w:r w:rsidRPr="0099608C">
              <w:rPr>
                <w:rStyle w:val="ChSmallCaps"/>
              </w:rPr>
              <w:t>recp</w:t>
            </w:r>
          </w:p>
        </w:tc>
        <w:tc>
          <w:tcPr>
            <w:tcW w:w="640" w:type="dxa"/>
            <w:shd w:val="clear" w:color="auto" w:fill="auto"/>
          </w:tcPr>
          <w:p w14:paraId="6804AF8E" w14:textId="77777777" w:rsidR="00075364" w:rsidRPr="000320EB" w:rsidRDefault="00075364" w:rsidP="00075364">
            <w:pPr>
              <w:pStyle w:val="GlossEng"/>
            </w:pPr>
            <w:r w:rsidRPr="000320EB">
              <w:t>hate</w:t>
            </w:r>
          </w:p>
        </w:tc>
        <w:tc>
          <w:tcPr>
            <w:tcW w:w="510" w:type="dxa"/>
            <w:shd w:val="clear" w:color="auto" w:fill="auto"/>
          </w:tcPr>
          <w:p w14:paraId="16CFC6EF" w14:textId="77777777" w:rsidR="00075364" w:rsidRPr="0099608C" w:rsidRDefault="00075364" w:rsidP="00075364">
            <w:pPr>
              <w:pStyle w:val="GlossEng"/>
              <w:rPr>
                <w:rStyle w:val="ChSmallCaps"/>
              </w:rPr>
            </w:pPr>
            <w:r w:rsidRPr="0099608C">
              <w:rPr>
                <w:rStyle w:val="ChSmallCaps"/>
              </w:rPr>
              <w:t>neg</w:t>
            </w:r>
          </w:p>
        </w:tc>
        <w:tc>
          <w:tcPr>
            <w:tcW w:w="454" w:type="dxa"/>
            <w:shd w:val="clear" w:color="auto" w:fill="auto"/>
          </w:tcPr>
          <w:p w14:paraId="3C0F8B54" w14:textId="77777777" w:rsidR="00075364" w:rsidRPr="000320EB" w:rsidRDefault="00075364" w:rsidP="00075364">
            <w:pPr>
              <w:pStyle w:val="GlossEng"/>
            </w:pPr>
            <w:r w:rsidRPr="000320EB">
              <w:t>may</w:t>
            </w:r>
          </w:p>
        </w:tc>
        <w:tc>
          <w:tcPr>
            <w:tcW w:w="618" w:type="dxa"/>
            <w:shd w:val="clear" w:color="auto" w:fill="auto"/>
          </w:tcPr>
          <w:p w14:paraId="3B60DA73" w14:textId="77777777" w:rsidR="00075364" w:rsidRPr="0099608C" w:rsidRDefault="00075364" w:rsidP="00075364">
            <w:pPr>
              <w:pStyle w:val="GlossEng"/>
              <w:rPr>
                <w:rStyle w:val="ChSmallCaps"/>
              </w:rPr>
            </w:pPr>
            <w:r w:rsidRPr="0099608C">
              <w:rPr>
                <w:rStyle w:val="ChSmallCaps"/>
              </w:rPr>
              <w:t>recp</w:t>
            </w:r>
          </w:p>
        </w:tc>
        <w:tc>
          <w:tcPr>
            <w:tcW w:w="1617" w:type="dxa"/>
            <w:shd w:val="clear" w:color="auto" w:fill="auto"/>
          </w:tcPr>
          <w:p w14:paraId="0DA94BD1" w14:textId="77777777" w:rsidR="00075364" w:rsidRPr="000320EB" w:rsidRDefault="00075364" w:rsidP="00075364">
            <w:pPr>
              <w:pStyle w:val="GlossEng"/>
            </w:pPr>
            <w:r w:rsidRPr="000320EB">
              <w:t>feel.angry(.about)</w:t>
            </w:r>
          </w:p>
        </w:tc>
      </w:tr>
    </w:tbl>
    <w:p w14:paraId="2DE697CF" w14:textId="3DE81F32" w:rsidR="00075364" w:rsidRPr="000957E6" w:rsidRDefault="00B7093A" w:rsidP="00075364">
      <w:pPr>
        <w:pStyle w:val="FreeTranslEng"/>
      </w:pPr>
      <w:r>
        <w:t>‘</w:t>
      </w:r>
      <w:r w:rsidR="00075364" w:rsidRPr="000320EB">
        <w:t xml:space="preserve">you must not </w:t>
      </w:r>
      <w:r w:rsidR="00075364" w:rsidRPr="000320EB">
        <w:rPr>
          <w:rStyle w:val="ChBlueBold"/>
        </w:rPr>
        <w:t>hate each other</w:t>
      </w:r>
      <w:r w:rsidR="00075364" w:rsidRPr="000320EB">
        <w:t xml:space="preserve">, (you) must not </w:t>
      </w:r>
      <w:r w:rsidR="00075364" w:rsidRPr="000320EB">
        <w:rPr>
          <w:rStyle w:val="ChBlueBold"/>
        </w:rPr>
        <w:t>feel angry with each other</w:t>
      </w:r>
      <w:r>
        <w:t>’</w:t>
      </w:r>
      <w:r w:rsidR="00075364" w:rsidRPr="000320EB">
        <w:t xml:space="preserve"> </w:t>
      </w:r>
      <w:r w:rsidR="00075364" w:rsidRPr="000320EB">
        <w:rPr>
          <w:rStyle w:val="ExampleSource"/>
        </w:rPr>
        <w:t>[081115-001a-Cv.0271]</w:t>
      </w:r>
    </w:p>
    <w:tbl>
      <w:tblPr>
        <w:tblW w:w="4559" w:type="dxa"/>
        <w:tblCellMar>
          <w:left w:w="42" w:type="dxa"/>
          <w:right w:w="42" w:type="dxa"/>
        </w:tblCellMar>
        <w:tblLook w:val="01E0" w:firstRow="1" w:lastRow="1" w:firstColumn="1" w:lastColumn="1" w:noHBand="0" w:noVBand="0"/>
      </w:tblPr>
      <w:tblGrid>
        <w:gridCol w:w="709"/>
        <w:gridCol w:w="795"/>
        <w:gridCol w:w="573"/>
        <w:gridCol w:w="518"/>
        <w:gridCol w:w="584"/>
        <w:gridCol w:w="618"/>
        <w:gridCol w:w="762"/>
      </w:tblGrid>
      <w:tr w:rsidR="00AC23C4" w:rsidRPr="000320EB" w14:paraId="23FA6358" w14:textId="77777777" w:rsidTr="00AC23C4">
        <w:tc>
          <w:tcPr>
            <w:tcW w:w="709" w:type="dxa"/>
            <w:shd w:val="clear" w:color="auto" w:fill="auto"/>
          </w:tcPr>
          <w:p w14:paraId="025A9D0C" w14:textId="77777777" w:rsidR="00075364" w:rsidRPr="000320EB" w:rsidRDefault="00075364" w:rsidP="00075364">
            <w:pPr>
              <w:pStyle w:val="O0Nwnext"/>
            </w:pPr>
            <w:bookmarkStart w:id="4607" w:name="_Ref350270691"/>
            <w:r w:rsidRPr="000320EB">
              <w:t>(</w:t>
            </w:r>
            <w:fldSimple w:instr=" SEQ ( \* ARABIC \s 1 ">
              <w:r w:rsidR="00154D81">
                <w:rPr>
                  <w:noProof/>
                </w:rPr>
                <w:t>79</w:t>
              </w:r>
            </w:fldSimple>
            <w:r w:rsidRPr="000320EB">
              <w:t>)</w:t>
            </w:r>
            <w:bookmarkEnd w:id="4607"/>
          </w:p>
        </w:tc>
        <w:tc>
          <w:tcPr>
            <w:tcW w:w="795" w:type="dxa"/>
            <w:shd w:val="clear" w:color="auto" w:fill="auto"/>
          </w:tcPr>
          <w:p w14:paraId="6947755A" w14:textId="77777777" w:rsidR="00075364" w:rsidRPr="000320EB" w:rsidRDefault="00075364" w:rsidP="00075364">
            <w:pPr>
              <w:pStyle w:val="Text"/>
            </w:pPr>
            <w:r w:rsidRPr="000320EB">
              <w:t>Markus</w:t>
            </w:r>
          </w:p>
        </w:tc>
        <w:tc>
          <w:tcPr>
            <w:tcW w:w="573" w:type="dxa"/>
            <w:shd w:val="clear" w:color="auto" w:fill="auto"/>
          </w:tcPr>
          <w:p w14:paraId="756DED0A" w14:textId="77777777" w:rsidR="00075364" w:rsidRPr="000320EB" w:rsidRDefault="00075364" w:rsidP="00075364">
            <w:pPr>
              <w:pStyle w:val="Text"/>
            </w:pPr>
            <w:r w:rsidRPr="000320EB">
              <w:t>deng</w:t>
            </w:r>
          </w:p>
        </w:tc>
        <w:tc>
          <w:tcPr>
            <w:tcW w:w="518" w:type="dxa"/>
            <w:shd w:val="clear" w:color="auto" w:fill="auto"/>
          </w:tcPr>
          <w:p w14:paraId="152B8655" w14:textId="77777777" w:rsidR="00075364" w:rsidRPr="000320EB" w:rsidRDefault="007E7AA8" w:rsidP="00075364">
            <w:pPr>
              <w:pStyle w:val="Text"/>
            </w:pPr>
            <w:r>
              <w:t>Yan</w:t>
            </w:r>
          </w:p>
        </w:tc>
        <w:tc>
          <w:tcPr>
            <w:tcW w:w="584" w:type="dxa"/>
            <w:shd w:val="clear" w:color="auto" w:fill="auto"/>
          </w:tcPr>
          <w:p w14:paraId="41CD1B5C" w14:textId="77777777" w:rsidR="00075364" w:rsidRPr="000320EB" w:rsidRDefault="00075364" w:rsidP="00075364">
            <w:pPr>
              <w:pStyle w:val="Text"/>
            </w:pPr>
            <w:r w:rsidRPr="000320EB">
              <w:t>dong</w:t>
            </w:r>
          </w:p>
        </w:tc>
        <w:tc>
          <w:tcPr>
            <w:tcW w:w="618" w:type="dxa"/>
            <w:shd w:val="clear" w:color="auto" w:fill="auto"/>
          </w:tcPr>
          <w:p w14:paraId="749F5FE7" w14:textId="77777777" w:rsidR="00075364" w:rsidRPr="000320EB" w:rsidRDefault="00075364" w:rsidP="00075364">
            <w:pPr>
              <w:pStyle w:val="Text"/>
              <w:rPr>
                <w:rStyle w:val="ChBlueBold"/>
              </w:rPr>
            </w:pPr>
            <w:r w:rsidRPr="000320EB">
              <w:rPr>
                <w:rStyle w:val="ChBlueBold"/>
              </w:rPr>
              <w:t>baku</w:t>
            </w:r>
          </w:p>
        </w:tc>
        <w:tc>
          <w:tcPr>
            <w:tcW w:w="762" w:type="dxa"/>
            <w:shd w:val="clear" w:color="auto" w:fill="auto"/>
          </w:tcPr>
          <w:p w14:paraId="212F05B3" w14:textId="77777777" w:rsidR="00075364" w:rsidRPr="000320EB" w:rsidRDefault="00075364" w:rsidP="00075364">
            <w:pPr>
              <w:pStyle w:val="Text"/>
              <w:rPr>
                <w:rStyle w:val="ChBlueBold"/>
              </w:rPr>
            </w:pPr>
            <w:r w:rsidRPr="000320EB">
              <w:rPr>
                <w:rStyle w:val="ChBlueBold"/>
              </w:rPr>
              <w:t>ceritra</w:t>
            </w:r>
          </w:p>
        </w:tc>
      </w:tr>
      <w:tr w:rsidR="00AC23C4" w:rsidRPr="00AC23C4" w14:paraId="5C82587B" w14:textId="77777777" w:rsidTr="00AC23C4">
        <w:tc>
          <w:tcPr>
            <w:tcW w:w="709" w:type="dxa"/>
            <w:shd w:val="clear" w:color="auto" w:fill="auto"/>
          </w:tcPr>
          <w:p w14:paraId="57C1ED1A" w14:textId="77777777" w:rsidR="00075364" w:rsidRPr="000320EB" w:rsidRDefault="00075364" w:rsidP="00075364">
            <w:pPr>
              <w:pStyle w:val="GlossEng"/>
            </w:pPr>
          </w:p>
        </w:tc>
        <w:tc>
          <w:tcPr>
            <w:tcW w:w="795" w:type="dxa"/>
            <w:shd w:val="clear" w:color="auto" w:fill="auto"/>
          </w:tcPr>
          <w:p w14:paraId="45B1D8E2" w14:textId="77777777" w:rsidR="00075364" w:rsidRPr="000320EB" w:rsidRDefault="00075364" w:rsidP="00075364">
            <w:pPr>
              <w:pStyle w:val="GlossEng"/>
            </w:pPr>
            <w:r w:rsidRPr="000320EB">
              <w:t>Markus</w:t>
            </w:r>
          </w:p>
        </w:tc>
        <w:tc>
          <w:tcPr>
            <w:tcW w:w="573" w:type="dxa"/>
            <w:shd w:val="clear" w:color="auto" w:fill="auto"/>
          </w:tcPr>
          <w:p w14:paraId="52DA3928" w14:textId="77777777" w:rsidR="00075364" w:rsidRPr="000320EB" w:rsidRDefault="00075364" w:rsidP="00075364">
            <w:pPr>
              <w:pStyle w:val="GlossEng"/>
            </w:pPr>
            <w:r w:rsidRPr="000320EB">
              <w:t>with</w:t>
            </w:r>
          </w:p>
        </w:tc>
        <w:tc>
          <w:tcPr>
            <w:tcW w:w="518" w:type="dxa"/>
            <w:shd w:val="clear" w:color="auto" w:fill="auto"/>
          </w:tcPr>
          <w:p w14:paraId="18CF9251" w14:textId="77777777" w:rsidR="00075364" w:rsidRPr="000320EB" w:rsidRDefault="007E7AA8" w:rsidP="00075364">
            <w:pPr>
              <w:pStyle w:val="GlossEng"/>
            </w:pPr>
            <w:r>
              <w:t>Yan</w:t>
            </w:r>
          </w:p>
        </w:tc>
        <w:tc>
          <w:tcPr>
            <w:tcW w:w="584" w:type="dxa"/>
            <w:shd w:val="clear" w:color="auto" w:fill="auto"/>
          </w:tcPr>
          <w:p w14:paraId="6E2CFEA5" w14:textId="77777777" w:rsidR="00075364" w:rsidRPr="0099608C" w:rsidRDefault="00075364" w:rsidP="00075364">
            <w:pPr>
              <w:pStyle w:val="GlossEng"/>
              <w:rPr>
                <w:rStyle w:val="ChSmallCaps"/>
              </w:rPr>
            </w:pPr>
            <w:r w:rsidRPr="0099608C">
              <w:rPr>
                <w:rStyle w:val="ChSmallCaps"/>
              </w:rPr>
              <w:t>3sg</w:t>
            </w:r>
          </w:p>
        </w:tc>
        <w:tc>
          <w:tcPr>
            <w:tcW w:w="618" w:type="dxa"/>
            <w:shd w:val="clear" w:color="auto" w:fill="auto"/>
          </w:tcPr>
          <w:p w14:paraId="4F31FC3F" w14:textId="77777777" w:rsidR="00075364" w:rsidRPr="0099608C" w:rsidRDefault="00075364" w:rsidP="00075364">
            <w:pPr>
              <w:pStyle w:val="GlossEng"/>
              <w:rPr>
                <w:rStyle w:val="ChSmallCaps"/>
              </w:rPr>
            </w:pPr>
            <w:r w:rsidRPr="0099608C">
              <w:rPr>
                <w:rStyle w:val="ChSmallCaps"/>
              </w:rPr>
              <w:t>recp</w:t>
            </w:r>
          </w:p>
        </w:tc>
        <w:tc>
          <w:tcPr>
            <w:tcW w:w="762" w:type="dxa"/>
            <w:shd w:val="clear" w:color="auto" w:fill="auto"/>
          </w:tcPr>
          <w:p w14:paraId="4BA6E3EA" w14:textId="77777777" w:rsidR="00075364" w:rsidRPr="000320EB" w:rsidRDefault="00075364" w:rsidP="00075364">
            <w:pPr>
              <w:pStyle w:val="GlossEng"/>
            </w:pPr>
            <w:r w:rsidRPr="000320EB">
              <w:t>tell</w:t>
            </w:r>
          </w:p>
        </w:tc>
      </w:tr>
    </w:tbl>
    <w:p w14:paraId="0F8943AC" w14:textId="3A7D64FD" w:rsidR="00075364" w:rsidRPr="000320EB" w:rsidRDefault="00B7093A" w:rsidP="00075364">
      <w:pPr>
        <w:pStyle w:val="FreeTranslEng"/>
      </w:pPr>
      <w:r>
        <w:t>‘</w:t>
      </w:r>
      <w:r w:rsidR="00321FB3">
        <w:t xml:space="preserve">they </w:t>
      </w:r>
      <w:r w:rsidR="00075364" w:rsidRPr="000320EB">
        <w:t xml:space="preserve">Markus and </w:t>
      </w:r>
      <w:r w:rsidR="007E7AA8">
        <w:t>Yan</w:t>
      </w:r>
      <w:r w:rsidR="00075364" w:rsidRPr="000320EB">
        <w:t xml:space="preserve"> were </w:t>
      </w:r>
      <w:r w:rsidR="00075364" w:rsidRPr="000320EB">
        <w:rPr>
          <w:rStyle w:val="ChBlueBold"/>
        </w:rPr>
        <w:t>talking to each other</w:t>
      </w:r>
      <w:r>
        <w:t>’</w:t>
      </w:r>
      <w:r w:rsidR="00075364" w:rsidRPr="000320EB">
        <w:t xml:space="preserve"> </w:t>
      </w:r>
      <w:r w:rsidR="00075364" w:rsidRPr="000320EB">
        <w:rPr>
          <w:rStyle w:val="ExampleSource"/>
        </w:rPr>
        <w:t>[Elicited BR130601.001]</w:t>
      </w:r>
      <w:r w:rsidR="00075364" w:rsidRPr="000462AD">
        <w:rPr>
          <w:rStyle w:val="FootnoteReference"/>
          <w:szCs w:val="20"/>
        </w:rPr>
        <w:footnoteReference w:id="235"/>
      </w:r>
    </w:p>
    <w:p w14:paraId="1FF5E0EC" w14:textId="401085ED" w:rsidR="00075364" w:rsidRPr="000320EB" w:rsidRDefault="00B7093A" w:rsidP="00680900">
      <w:pPr>
        <w:pStyle w:val="Body0005after"/>
      </w:pPr>
      <w:r>
        <w:t>‘</w:t>
      </w:r>
      <w:r w:rsidR="00075364" w:rsidRPr="0099608C">
        <w:rPr>
          <w:rStyle w:val="ChSmallCaps"/>
        </w:rPr>
        <w:t>reciprocator</w:t>
      </w:r>
      <w:r w:rsidR="00075364" w:rsidRPr="000320EB">
        <w:t xml:space="preserve"> </w:t>
      </w:r>
      <w:r w:rsidR="00075364" w:rsidRPr="000320EB">
        <w:rPr>
          <w:rStyle w:val="ChItalBold"/>
        </w:rPr>
        <w:t>baku</w:t>
      </w:r>
      <w:r w:rsidR="00075364" w:rsidRPr="000320EB">
        <w:t xml:space="preserve"> </w:t>
      </w:r>
      <w:r w:rsidR="00075364" w:rsidRPr="0099608C">
        <w:rPr>
          <w:rStyle w:val="ChSmallCaps"/>
        </w:rPr>
        <w:t>v</w:t>
      </w:r>
      <w:r>
        <w:t>’</w:t>
      </w:r>
      <w:r w:rsidR="00075364" w:rsidRPr="000320EB">
        <w:t xml:space="preserve"> constructions with monovalent dynamic bases are also possible, </w:t>
      </w:r>
      <w:r w:rsidR="00075364">
        <w:t xml:space="preserve">but </w:t>
      </w:r>
      <w:r w:rsidR="00075364" w:rsidRPr="000320EB">
        <w:t xml:space="preserve">rare. Of the </w:t>
      </w:r>
      <w:r w:rsidR="00075364">
        <w:t xml:space="preserve">attested </w:t>
      </w:r>
      <w:r w:rsidR="00075364" w:rsidRPr="000320EB">
        <w:t xml:space="preserve">86 simple reciprocals, only five are formed with monovalent verbs (6%), namely with </w:t>
      </w:r>
      <w:r w:rsidR="00075364" w:rsidRPr="000320EB">
        <w:rPr>
          <w:rStyle w:val="ChItalBold"/>
        </w:rPr>
        <w:t>bertengkar</w:t>
      </w:r>
      <w:r w:rsidR="00075364" w:rsidRPr="000320EB">
        <w:t xml:space="preserve"> </w:t>
      </w:r>
      <w:r>
        <w:t>‘</w:t>
      </w:r>
      <w:r w:rsidR="00075364" w:rsidRPr="000320EB">
        <w:t>quarrel</w:t>
      </w:r>
      <w:r>
        <w:t>’</w:t>
      </w:r>
      <w:r w:rsidR="00075364" w:rsidRPr="000320EB">
        <w:t xml:space="preserve"> (1 token), </w:t>
      </w:r>
      <w:r w:rsidR="00075364" w:rsidRPr="000320EB">
        <w:rPr>
          <w:rStyle w:val="ChItalBold"/>
        </w:rPr>
        <w:t>saing</w:t>
      </w:r>
      <w:r w:rsidR="00075364" w:rsidRPr="000320EB">
        <w:t xml:space="preserve"> </w:t>
      </w:r>
      <w:r>
        <w:t>‘</w:t>
      </w:r>
      <w:r w:rsidR="00075364">
        <w:t>compete</w:t>
      </w:r>
      <w:r>
        <w:t>’</w:t>
      </w:r>
      <w:r w:rsidR="00075364" w:rsidRPr="000320EB">
        <w:t xml:space="preserve"> (1 token), </w:t>
      </w:r>
      <w:r w:rsidR="00075364" w:rsidRPr="000320EB">
        <w:rPr>
          <w:rStyle w:val="ChItalBold"/>
        </w:rPr>
        <w:t>tampil</w:t>
      </w:r>
      <w:r w:rsidR="00075364" w:rsidRPr="000320EB">
        <w:t xml:space="preserve"> </w:t>
      </w:r>
      <w:r>
        <w:t>‘</w:t>
      </w:r>
      <w:r w:rsidR="00075364" w:rsidRPr="000320EB">
        <w:t>perform</w:t>
      </w:r>
      <w:r>
        <w:t>’</w:t>
      </w:r>
      <w:r w:rsidR="00075364" w:rsidRPr="000320EB">
        <w:t xml:space="preserve"> (2 tokens), and </w:t>
      </w:r>
      <w:r w:rsidR="00075364" w:rsidRPr="000320EB">
        <w:rPr>
          <w:rStyle w:val="ChItalBold"/>
        </w:rPr>
        <w:t>tanding</w:t>
      </w:r>
      <w:r w:rsidR="00075364" w:rsidRPr="000320EB">
        <w:t xml:space="preserve"> </w:t>
      </w:r>
      <w:r>
        <w:t>‘</w:t>
      </w:r>
      <w:r w:rsidR="00075364" w:rsidRPr="000320EB">
        <w:t>compete</w:t>
      </w:r>
      <w:r>
        <w:t>’</w:t>
      </w:r>
      <w:r w:rsidR="00075364" w:rsidRPr="000320EB">
        <w:t xml:space="preserve"> (1 token) (none of the four verbs occur in discontinuous reciprocal constructions). Examples are given for </w:t>
      </w:r>
      <w:r w:rsidR="00075364" w:rsidRPr="000320EB">
        <w:rPr>
          <w:rStyle w:val="ChItalBold"/>
        </w:rPr>
        <w:t>saing</w:t>
      </w:r>
      <w:r w:rsidR="00075364" w:rsidRPr="000320EB">
        <w:t xml:space="preserve"> </w:t>
      </w:r>
      <w:r>
        <w:t>‘</w:t>
      </w:r>
      <w:r w:rsidR="00075364">
        <w:t>compete</w:t>
      </w:r>
      <w:r>
        <w:t>’</w:t>
      </w:r>
      <w:r w:rsidR="00075364" w:rsidRPr="000320EB">
        <w:t xml:space="preserve"> in </w:t>
      </w:r>
      <w:r w:rsidR="00075364" w:rsidRPr="000320EB">
        <w:fldChar w:fldCharType="begin"/>
      </w:r>
      <w:r w:rsidR="00075364" w:rsidRPr="000320EB">
        <w:instrText xml:space="preserve"> REF _Ref365463738 \h </w:instrText>
      </w:r>
      <w:r w:rsidR="00075364">
        <w:instrText xml:space="preserve"> \* MERGEFORMAT </w:instrText>
      </w:r>
      <w:r w:rsidR="00075364" w:rsidRPr="000320EB">
        <w:fldChar w:fldCharType="separate"/>
      </w:r>
      <w:r w:rsidR="00154D81" w:rsidRPr="000320EB">
        <w:t>(</w:t>
      </w:r>
      <w:r w:rsidR="00154D81">
        <w:t>80</w:t>
      </w:r>
      <w:r w:rsidR="00154D81" w:rsidRPr="000320EB">
        <w:t>)</w:t>
      </w:r>
      <w:r w:rsidR="00075364" w:rsidRPr="000320EB">
        <w:fldChar w:fldCharType="end"/>
      </w:r>
      <w:r w:rsidR="00075364" w:rsidRPr="000320EB">
        <w:t xml:space="preserve"> and for </w:t>
      </w:r>
      <w:r w:rsidR="00075364" w:rsidRPr="000320EB">
        <w:rPr>
          <w:rStyle w:val="ChItalBold"/>
        </w:rPr>
        <w:t>tanding</w:t>
      </w:r>
      <w:r w:rsidR="00075364" w:rsidRPr="000320EB">
        <w:t xml:space="preserve"> </w:t>
      </w:r>
      <w:r>
        <w:t>‘</w:t>
      </w:r>
      <w:r w:rsidR="00075364" w:rsidRPr="000320EB">
        <w:t>compete</w:t>
      </w:r>
      <w:r>
        <w:t>’</w:t>
      </w:r>
      <w:r w:rsidR="00075364" w:rsidRPr="000320EB">
        <w:t xml:space="preserve"> in </w:t>
      </w:r>
      <w:r w:rsidR="00075364" w:rsidRPr="000320EB">
        <w:fldChar w:fldCharType="begin"/>
      </w:r>
      <w:r w:rsidR="00075364" w:rsidRPr="000320EB">
        <w:instrText xml:space="preserve"> REF _Ref365463737 \h </w:instrText>
      </w:r>
      <w:r w:rsidR="00075364">
        <w:instrText xml:space="preserve"> \* MERGEFORMAT </w:instrText>
      </w:r>
      <w:r w:rsidR="00075364" w:rsidRPr="000320EB">
        <w:fldChar w:fldCharType="separate"/>
      </w:r>
      <w:r w:rsidR="00154D81" w:rsidRPr="000320EB">
        <w:t>(</w:t>
      </w:r>
      <w:r w:rsidR="00154D81">
        <w:t>81</w:t>
      </w:r>
      <w:r w:rsidR="00154D81" w:rsidRPr="000320EB">
        <w:t>)</w:t>
      </w:r>
      <w:r w:rsidR="00075364" w:rsidRPr="000320EB">
        <w:fldChar w:fldCharType="end"/>
      </w:r>
      <w:r w:rsidR="00075364" w:rsidRPr="000320EB">
        <w:t>.</w:t>
      </w:r>
    </w:p>
    <w:p w14:paraId="36C2837E" w14:textId="2E006307" w:rsidR="00075364" w:rsidRPr="000320EB" w:rsidRDefault="00B7093A" w:rsidP="00075364">
      <w:pPr>
        <w:pStyle w:val="ExampleTitle"/>
      </w:pPr>
      <w:r>
        <w:t>‘</w:t>
      </w:r>
      <w:r w:rsidR="00075364" w:rsidRPr="0099608C">
        <w:rPr>
          <w:rStyle w:val="ChSmallCaps"/>
        </w:rPr>
        <w:t>reciprocator</w:t>
      </w:r>
      <w:r w:rsidR="00075364" w:rsidRPr="000320EB">
        <w:t xml:space="preserve"> </w:t>
      </w:r>
      <w:r w:rsidR="00075364" w:rsidRPr="000320EB">
        <w:rPr>
          <w:rStyle w:val="ChItalBold"/>
        </w:rPr>
        <w:t>baku</w:t>
      </w:r>
      <w:r w:rsidR="00075364" w:rsidRPr="000320EB">
        <w:t xml:space="preserve"> </w:t>
      </w:r>
      <w:r w:rsidR="00075364" w:rsidRPr="0099608C">
        <w:rPr>
          <w:rStyle w:val="ChSmallCaps"/>
        </w:rPr>
        <w:t>v</w:t>
      </w:r>
      <w:r>
        <w:t>’</w:t>
      </w:r>
      <w:r w:rsidR="00075364" w:rsidRPr="000320EB">
        <w:t xml:space="preserve"> constructions with monovalent dynamic verbs: Reciprocal reading</w:t>
      </w:r>
    </w:p>
    <w:tbl>
      <w:tblPr>
        <w:tblW w:w="0" w:type="auto"/>
        <w:tblCellMar>
          <w:left w:w="42" w:type="dxa"/>
          <w:right w:w="42" w:type="dxa"/>
        </w:tblCellMar>
        <w:tblLook w:val="01E0" w:firstRow="1" w:lastRow="1" w:firstColumn="1" w:lastColumn="1" w:noHBand="0" w:noVBand="0"/>
      </w:tblPr>
      <w:tblGrid>
        <w:gridCol w:w="709"/>
        <w:gridCol w:w="906"/>
        <w:gridCol w:w="618"/>
        <w:gridCol w:w="862"/>
      </w:tblGrid>
      <w:tr w:rsidR="00075364" w:rsidRPr="000320EB" w14:paraId="04AE482D" w14:textId="77777777" w:rsidTr="00AC23C4">
        <w:tc>
          <w:tcPr>
            <w:tcW w:w="709" w:type="dxa"/>
            <w:shd w:val="clear" w:color="auto" w:fill="auto"/>
          </w:tcPr>
          <w:p w14:paraId="5F3B56BB" w14:textId="77777777" w:rsidR="00075364" w:rsidRPr="000320EB" w:rsidRDefault="00075364" w:rsidP="00075364">
            <w:pPr>
              <w:pStyle w:val="O0Nwnext"/>
            </w:pPr>
            <w:bookmarkStart w:id="4608" w:name="_Ref365463738"/>
            <w:r w:rsidRPr="000320EB">
              <w:t>(</w:t>
            </w:r>
            <w:fldSimple w:instr=" SEQ ( \* ARABIC \s 1 ">
              <w:r w:rsidR="00154D81">
                <w:rPr>
                  <w:noProof/>
                </w:rPr>
                <w:t>80</w:t>
              </w:r>
            </w:fldSimple>
            <w:r w:rsidRPr="000320EB">
              <w:t>)</w:t>
            </w:r>
            <w:bookmarkEnd w:id="4608"/>
          </w:p>
        </w:tc>
        <w:tc>
          <w:tcPr>
            <w:tcW w:w="906" w:type="dxa"/>
            <w:shd w:val="clear" w:color="auto" w:fill="auto"/>
          </w:tcPr>
          <w:p w14:paraId="027B3B99" w14:textId="77777777" w:rsidR="00075364" w:rsidRPr="000320EB" w:rsidRDefault="00075364" w:rsidP="00075364">
            <w:pPr>
              <w:pStyle w:val="Text"/>
            </w:pPr>
            <w:r w:rsidRPr="000320EB">
              <w:t>ade-kaka</w:t>
            </w:r>
          </w:p>
        </w:tc>
        <w:tc>
          <w:tcPr>
            <w:tcW w:w="618" w:type="dxa"/>
            <w:shd w:val="clear" w:color="auto" w:fill="auto"/>
          </w:tcPr>
          <w:p w14:paraId="4CAA1321" w14:textId="77777777" w:rsidR="00075364" w:rsidRPr="000320EB" w:rsidRDefault="00075364" w:rsidP="00075364">
            <w:pPr>
              <w:pStyle w:val="Text"/>
              <w:rPr>
                <w:rStyle w:val="ChBlueBold"/>
              </w:rPr>
            </w:pPr>
            <w:r w:rsidRPr="000320EB">
              <w:rPr>
                <w:rStyle w:val="ChBlueBold"/>
              </w:rPr>
              <w:t>baku</w:t>
            </w:r>
          </w:p>
        </w:tc>
        <w:tc>
          <w:tcPr>
            <w:tcW w:w="862" w:type="dxa"/>
            <w:shd w:val="clear" w:color="auto" w:fill="auto"/>
          </w:tcPr>
          <w:p w14:paraId="33ACBBD2" w14:textId="77777777" w:rsidR="00075364" w:rsidRPr="000320EB" w:rsidRDefault="00075364" w:rsidP="00075364">
            <w:pPr>
              <w:pStyle w:val="Text"/>
              <w:rPr>
                <w:rStyle w:val="ChBlueBold"/>
              </w:rPr>
            </w:pPr>
            <w:r w:rsidRPr="000320EB">
              <w:rPr>
                <w:rStyle w:val="ChBlueBold"/>
              </w:rPr>
              <w:t>saing</w:t>
            </w:r>
          </w:p>
        </w:tc>
      </w:tr>
      <w:tr w:rsidR="00075364" w:rsidRPr="00AC23C4" w14:paraId="657D0DC3" w14:textId="77777777" w:rsidTr="00AC23C4">
        <w:tc>
          <w:tcPr>
            <w:tcW w:w="709" w:type="dxa"/>
            <w:shd w:val="clear" w:color="auto" w:fill="auto"/>
          </w:tcPr>
          <w:p w14:paraId="2D139481" w14:textId="77777777" w:rsidR="00075364" w:rsidRPr="000320EB" w:rsidRDefault="00075364" w:rsidP="00075364">
            <w:pPr>
              <w:pStyle w:val="GlossEng"/>
            </w:pPr>
          </w:p>
        </w:tc>
        <w:tc>
          <w:tcPr>
            <w:tcW w:w="906" w:type="dxa"/>
            <w:shd w:val="clear" w:color="auto" w:fill="auto"/>
          </w:tcPr>
          <w:p w14:paraId="6334EE81" w14:textId="77777777" w:rsidR="00075364" w:rsidRPr="000320EB" w:rsidRDefault="00075364" w:rsidP="00075364">
            <w:pPr>
              <w:pStyle w:val="GlossEng"/>
            </w:pPr>
            <w:r w:rsidRPr="000320EB">
              <w:t>ySb-oSb</w:t>
            </w:r>
          </w:p>
        </w:tc>
        <w:tc>
          <w:tcPr>
            <w:tcW w:w="618" w:type="dxa"/>
            <w:shd w:val="clear" w:color="auto" w:fill="auto"/>
          </w:tcPr>
          <w:p w14:paraId="00AEBC4F" w14:textId="77777777" w:rsidR="00075364" w:rsidRPr="000320EB" w:rsidRDefault="00075364" w:rsidP="00075364">
            <w:pPr>
              <w:pStyle w:val="GlossEng"/>
              <w:rPr>
                <w:rStyle w:val="ChSmallCaps"/>
              </w:rPr>
            </w:pPr>
          </w:p>
        </w:tc>
        <w:tc>
          <w:tcPr>
            <w:tcW w:w="862" w:type="dxa"/>
            <w:shd w:val="clear" w:color="auto" w:fill="auto"/>
          </w:tcPr>
          <w:p w14:paraId="4A7AD653" w14:textId="77777777" w:rsidR="00075364" w:rsidRPr="000320EB" w:rsidRDefault="00075364" w:rsidP="00075364">
            <w:pPr>
              <w:pStyle w:val="GlossEng"/>
            </w:pPr>
          </w:p>
        </w:tc>
      </w:tr>
      <w:tr w:rsidR="00075364" w:rsidRPr="00AC23C4" w14:paraId="4D877A25" w14:textId="77777777" w:rsidTr="00AC23C4">
        <w:tc>
          <w:tcPr>
            <w:tcW w:w="709" w:type="dxa"/>
            <w:shd w:val="clear" w:color="auto" w:fill="auto"/>
          </w:tcPr>
          <w:p w14:paraId="0985CE74" w14:textId="77777777" w:rsidR="00075364" w:rsidRPr="000320EB" w:rsidRDefault="00075364" w:rsidP="00075364">
            <w:pPr>
              <w:pStyle w:val="GlossEng"/>
            </w:pPr>
          </w:p>
        </w:tc>
        <w:tc>
          <w:tcPr>
            <w:tcW w:w="906" w:type="dxa"/>
            <w:shd w:val="clear" w:color="auto" w:fill="auto"/>
          </w:tcPr>
          <w:p w14:paraId="6D4DFF18" w14:textId="77777777" w:rsidR="00075364" w:rsidRPr="000320EB" w:rsidRDefault="00075364" w:rsidP="00075364">
            <w:pPr>
              <w:pStyle w:val="GlossEng"/>
            </w:pPr>
            <w:r w:rsidRPr="000320EB">
              <w:t>siblings</w:t>
            </w:r>
          </w:p>
        </w:tc>
        <w:tc>
          <w:tcPr>
            <w:tcW w:w="618" w:type="dxa"/>
            <w:shd w:val="clear" w:color="auto" w:fill="auto"/>
          </w:tcPr>
          <w:p w14:paraId="64403C72" w14:textId="77777777" w:rsidR="00075364" w:rsidRPr="0099608C" w:rsidRDefault="00075364" w:rsidP="00075364">
            <w:pPr>
              <w:pStyle w:val="GlossEng"/>
              <w:rPr>
                <w:rStyle w:val="ChSmallCaps"/>
              </w:rPr>
            </w:pPr>
            <w:r w:rsidRPr="0099608C">
              <w:rPr>
                <w:rStyle w:val="ChSmallCaps"/>
              </w:rPr>
              <w:t>recp</w:t>
            </w:r>
          </w:p>
        </w:tc>
        <w:tc>
          <w:tcPr>
            <w:tcW w:w="862" w:type="dxa"/>
            <w:shd w:val="clear" w:color="auto" w:fill="auto"/>
          </w:tcPr>
          <w:p w14:paraId="0F5BBDA7" w14:textId="77777777" w:rsidR="00075364" w:rsidRPr="000320EB" w:rsidRDefault="00075364" w:rsidP="00075364">
            <w:pPr>
              <w:pStyle w:val="GlossEng"/>
            </w:pPr>
            <w:r>
              <w:t>compete</w:t>
            </w:r>
          </w:p>
        </w:tc>
      </w:tr>
    </w:tbl>
    <w:p w14:paraId="6165CC69" w14:textId="06AF6B67" w:rsidR="00075364" w:rsidRPr="000320EB" w:rsidRDefault="00B7093A" w:rsidP="00075364">
      <w:pPr>
        <w:pStyle w:val="FreeTranslEng"/>
      </w:pPr>
      <w:r>
        <w:t>‘</w:t>
      </w:r>
      <w:r w:rsidR="00075364" w:rsidRPr="000320EB">
        <w:t xml:space="preserve">the siblings were </w:t>
      </w:r>
      <w:r w:rsidR="00075364">
        <w:rPr>
          <w:rStyle w:val="ChBlueBold"/>
        </w:rPr>
        <w:t>competing</w:t>
      </w:r>
      <w:r w:rsidR="00075364" w:rsidRPr="000320EB">
        <w:rPr>
          <w:rStyle w:val="ChBlueBold"/>
        </w:rPr>
        <w:t xml:space="preserve"> with each other</w:t>
      </w:r>
      <w:r>
        <w:t>’</w:t>
      </w:r>
      <w:r w:rsidR="00075364" w:rsidRPr="000320EB">
        <w:t xml:space="preserve"> </w:t>
      </w:r>
      <w:r w:rsidR="00075364" w:rsidRPr="000320EB">
        <w:rPr>
          <w:rStyle w:val="ExampleSource"/>
        </w:rPr>
        <w:t>[080919-006-CvNP.0001]</w:t>
      </w:r>
    </w:p>
    <w:tbl>
      <w:tblPr>
        <w:tblW w:w="6205" w:type="dxa"/>
        <w:tblCellMar>
          <w:left w:w="42" w:type="dxa"/>
          <w:right w:w="42" w:type="dxa"/>
        </w:tblCellMar>
        <w:tblLook w:val="01E0" w:firstRow="1" w:lastRow="1" w:firstColumn="1" w:lastColumn="1" w:noHBand="0" w:noVBand="0"/>
      </w:tblPr>
      <w:tblGrid>
        <w:gridCol w:w="709"/>
        <w:gridCol w:w="584"/>
        <w:gridCol w:w="562"/>
        <w:gridCol w:w="751"/>
        <w:gridCol w:w="718"/>
        <w:gridCol w:w="706"/>
        <w:gridCol w:w="618"/>
        <w:gridCol w:w="862"/>
        <w:gridCol w:w="695"/>
      </w:tblGrid>
      <w:tr w:rsidR="00AC23C4" w:rsidRPr="000320EB" w14:paraId="575E1736" w14:textId="77777777" w:rsidTr="00AC23C4">
        <w:tc>
          <w:tcPr>
            <w:tcW w:w="709" w:type="dxa"/>
            <w:shd w:val="clear" w:color="auto" w:fill="auto"/>
          </w:tcPr>
          <w:p w14:paraId="195FB25C" w14:textId="77777777" w:rsidR="00075364" w:rsidRPr="000320EB" w:rsidRDefault="00075364" w:rsidP="00075364">
            <w:pPr>
              <w:pStyle w:val="O0Nwnext"/>
            </w:pPr>
            <w:bookmarkStart w:id="4609" w:name="_Ref365463737"/>
            <w:r w:rsidRPr="000320EB">
              <w:t>(</w:t>
            </w:r>
            <w:fldSimple w:instr=" SEQ ( \* ARABIC \s 1 ">
              <w:r w:rsidR="00154D81">
                <w:rPr>
                  <w:noProof/>
                </w:rPr>
                <w:t>81</w:t>
              </w:r>
            </w:fldSimple>
            <w:r w:rsidRPr="000320EB">
              <w:t>)</w:t>
            </w:r>
            <w:bookmarkEnd w:id="4609"/>
          </w:p>
        </w:tc>
        <w:tc>
          <w:tcPr>
            <w:tcW w:w="584" w:type="dxa"/>
            <w:shd w:val="clear" w:color="auto" w:fill="auto"/>
          </w:tcPr>
          <w:p w14:paraId="074A4193" w14:textId="77777777" w:rsidR="00075364" w:rsidRPr="000320EB" w:rsidRDefault="00075364" w:rsidP="00075364">
            <w:pPr>
              <w:pStyle w:val="Text"/>
            </w:pPr>
            <w:r w:rsidRPr="000320EB">
              <w:t>dong</w:t>
            </w:r>
          </w:p>
        </w:tc>
        <w:tc>
          <w:tcPr>
            <w:tcW w:w="562" w:type="dxa"/>
            <w:shd w:val="clear" w:color="auto" w:fill="auto"/>
          </w:tcPr>
          <w:p w14:paraId="46C26930" w14:textId="77777777" w:rsidR="00075364" w:rsidRPr="000320EB" w:rsidRDefault="00075364" w:rsidP="00075364">
            <w:pPr>
              <w:pStyle w:val="Text"/>
            </w:pPr>
            <w:r w:rsidRPr="000320EB">
              <w:t>ada</w:t>
            </w:r>
          </w:p>
        </w:tc>
        <w:tc>
          <w:tcPr>
            <w:tcW w:w="751" w:type="dxa"/>
            <w:shd w:val="clear" w:color="auto" w:fill="auto"/>
          </w:tcPr>
          <w:p w14:paraId="2B4A268A" w14:textId="77777777" w:rsidR="00075364" w:rsidRPr="000320EB" w:rsidRDefault="00075364" w:rsidP="00075364">
            <w:pPr>
              <w:pStyle w:val="Text"/>
            </w:pPr>
            <w:r w:rsidRPr="000320EB">
              <w:t>brapa</w:t>
            </w:r>
          </w:p>
        </w:tc>
        <w:tc>
          <w:tcPr>
            <w:tcW w:w="718" w:type="dxa"/>
            <w:shd w:val="clear" w:color="auto" w:fill="auto"/>
          </w:tcPr>
          <w:p w14:paraId="56B53647" w14:textId="77777777" w:rsidR="00075364" w:rsidRPr="000320EB" w:rsidRDefault="00075364" w:rsidP="00075364">
            <w:pPr>
              <w:pStyle w:val="Text"/>
            </w:pPr>
            <w:r w:rsidRPr="000320EB">
              <w:t>orang</w:t>
            </w:r>
          </w:p>
        </w:tc>
        <w:tc>
          <w:tcPr>
            <w:tcW w:w="706" w:type="dxa"/>
            <w:shd w:val="clear" w:color="auto" w:fill="auto"/>
          </w:tcPr>
          <w:p w14:paraId="00F019D6" w14:textId="77777777" w:rsidR="00075364" w:rsidRPr="000320EB" w:rsidRDefault="00075364" w:rsidP="00075364">
            <w:pPr>
              <w:pStyle w:val="Text"/>
            </w:pPr>
            <w:r w:rsidRPr="000320EB">
              <w:t>itu</w:t>
            </w:r>
          </w:p>
        </w:tc>
        <w:tc>
          <w:tcPr>
            <w:tcW w:w="618" w:type="dxa"/>
            <w:shd w:val="clear" w:color="auto" w:fill="auto"/>
          </w:tcPr>
          <w:p w14:paraId="161BEAA1" w14:textId="77777777" w:rsidR="00075364" w:rsidRPr="000320EB" w:rsidRDefault="00075364" w:rsidP="00075364">
            <w:pPr>
              <w:pStyle w:val="Text"/>
              <w:rPr>
                <w:rStyle w:val="ChBlueBold"/>
              </w:rPr>
            </w:pPr>
            <w:r w:rsidRPr="000320EB">
              <w:rPr>
                <w:rStyle w:val="ChBlueBold"/>
              </w:rPr>
              <w:t>baku</w:t>
            </w:r>
          </w:p>
        </w:tc>
        <w:tc>
          <w:tcPr>
            <w:tcW w:w="862" w:type="dxa"/>
            <w:shd w:val="clear" w:color="auto" w:fill="auto"/>
          </w:tcPr>
          <w:p w14:paraId="4804EBB2" w14:textId="77777777" w:rsidR="00075364" w:rsidRPr="000320EB" w:rsidRDefault="00075364" w:rsidP="00075364">
            <w:pPr>
              <w:pStyle w:val="Text"/>
              <w:rPr>
                <w:rStyle w:val="ChBlueBold"/>
              </w:rPr>
            </w:pPr>
            <w:r w:rsidRPr="000320EB">
              <w:rPr>
                <w:rStyle w:val="ChBlueBold"/>
              </w:rPr>
              <w:t>tanding</w:t>
            </w:r>
          </w:p>
        </w:tc>
        <w:tc>
          <w:tcPr>
            <w:tcW w:w="695" w:type="dxa"/>
            <w:shd w:val="clear" w:color="auto" w:fill="auto"/>
          </w:tcPr>
          <w:p w14:paraId="7FD2DC65" w14:textId="77777777" w:rsidR="00075364" w:rsidRPr="000320EB" w:rsidRDefault="00075364" w:rsidP="00075364">
            <w:pPr>
              <w:pStyle w:val="Text"/>
            </w:pPr>
            <w:r w:rsidRPr="000320EB">
              <w:t>rekam</w:t>
            </w:r>
          </w:p>
        </w:tc>
      </w:tr>
      <w:tr w:rsidR="00AC23C4" w:rsidRPr="00AC23C4" w14:paraId="52EECDC3" w14:textId="77777777" w:rsidTr="00AC23C4">
        <w:tc>
          <w:tcPr>
            <w:tcW w:w="709" w:type="dxa"/>
            <w:shd w:val="clear" w:color="auto" w:fill="auto"/>
          </w:tcPr>
          <w:p w14:paraId="4FAD4AA8" w14:textId="77777777" w:rsidR="00075364" w:rsidRPr="000320EB" w:rsidRDefault="00075364" w:rsidP="00075364">
            <w:pPr>
              <w:pStyle w:val="GlossEng"/>
            </w:pPr>
          </w:p>
        </w:tc>
        <w:tc>
          <w:tcPr>
            <w:tcW w:w="584" w:type="dxa"/>
            <w:shd w:val="clear" w:color="auto" w:fill="auto"/>
          </w:tcPr>
          <w:p w14:paraId="4615F948" w14:textId="77777777" w:rsidR="00075364" w:rsidRPr="0099608C" w:rsidRDefault="00075364" w:rsidP="00075364">
            <w:pPr>
              <w:pStyle w:val="GlossEng"/>
              <w:rPr>
                <w:rStyle w:val="ChSmallCaps"/>
              </w:rPr>
            </w:pPr>
            <w:r w:rsidRPr="0099608C">
              <w:rPr>
                <w:rStyle w:val="ChSmallCaps"/>
              </w:rPr>
              <w:t>3pl</w:t>
            </w:r>
          </w:p>
        </w:tc>
        <w:tc>
          <w:tcPr>
            <w:tcW w:w="562" w:type="dxa"/>
            <w:shd w:val="clear" w:color="auto" w:fill="auto"/>
          </w:tcPr>
          <w:p w14:paraId="5409085C" w14:textId="77777777" w:rsidR="00075364" w:rsidRPr="000320EB" w:rsidRDefault="00075364" w:rsidP="00075364">
            <w:pPr>
              <w:pStyle w:val="GlossEng"/>
            </w:pPr>
            <w:r w:rsidRPr="000320EB">
              <w:t>exist</w:t>
            </w:r>
          </w:p>
        </w:tc>
        <w:tc>
          <w:tcPr>
            <w:tcW w:w="751" w:type="dxa"/>
            <w:shd w:val="clear" w:color="auto" w:fill="auto"/>
          </w:tcPr>
          <w:p w14:paraId="79929D04" w14:textId="77777777" w:rsidR="00075364" w:rsidRPr="000320EB" w:rsidRDefault="007D3A2F" w:rsidP="00075364">
            <w:pPr>
              <w:pStyle w:val="GlossEng"/>
            </w:pPr>
            <w:r>
              <w:t>several</w:t>
            </w:r>
          </w:p>
        </w:tc>
        <w:tc>
          <w:tcPr>
            <w:tcW w:w="718" w:type="dxa"/>
            <w:shd w:val="clear" w:color="auto" w:fill="auto"/>
          </w:tcPr>
          <w:p w14:paraId="089E9C5D" w14:textId="77777777" w:rsidR="00075364" w:rsidRPr="000320EB" w:rsidRDefault="00075364" w:rsidP="00075364">
            <w:pPr>
              <w:pStyle w:val="GlossEng"/>
            </w:pPr>
            <w:r w:rsidRPr="000320EB">
              <w:t>person</w:t>
            </w:r>
          </w:p>
        </w:tc>
        <w:tc>
          <w:tcPr>
            <w:tcW w:w="706" w:type="dxa"/>
            <w:shd w:val="clear" w:color="auto" w:fill="auto"/>
          </w:tcPr>
          <w:p w14:paraId="47E163A4" w14:textId="77777777" w:rsidR="00075364" w:rsidRPr="0099608C" w:rsidRDefault="00075364" w:rsidP="00075364">
            <w:pPr>
              <w:pStyle w:val="GlossEng"/>
              <w:rPr>
                <w:rStyle w:val="ChSmallCaps"/>
              </w:rPr>
            </w:pPr>
            <w:r w:rsidRPr="0099608C">
              <w:rPr>
                <w:rStyle w:val="ChSmallCaps"/>
              </w:rPr>
              <w:t>d.dist</w:t>
            </w:r>
          </w:p>
        </w:tc>
        <w:tc>
          <w:tcPr>
            <w:tcW w:w="618" w:type="dxa"/>
            <w:shd w:val="clear" w:color="auto" w:fill="auto"/>
          </w:tcPr>
          <w:p w14:paraId="2CB86BD6" w14:textId="77777777" w:rsidR="00075364" w:rsidRPr="0099608C" w:rsidRDefault="00075364" w:rsidP="00075364">
            <w:pPr>
              <w:pStyle w:val="GlossEng"/>
              <w:rPr>
                <w:rStyle w:val="ChSmallCaps"/>
              </w:rPr>
            </w:pPr>
            <w:r w:rsidRPr="0099608C">
              <w:rPr>
                <w:rStyle w:val="ChSmallCaps"/>
              </w:rPr>
              <w:t>recp</w:t>
            </w:r>
          </w:p>
        </w:tc>
        <w:tc>
          <w:tcPr>
            <w:tcW w:w="862" w:type="dxa"/>
            <w:shd w:val="clear" w:color="auto" w:fill="auto"/>
          </w:tcPr>
          <w:p w14:paraId="3A0DC1BE" w14:textId="77777777" w:rsidR="00075364" w:rsidRPr="000320EB" w:rsidRDefault="00075364" w:rsidP="00075364">
            <w:pPr>
              <w:pStyle w:val="GlossEng"/>
            </w:pPr>
            <w:r w:rsidRPr="000320EB">
              <w:t>compete</w:t>
            </w:r>
          </w:p>
        </w:tc>
        <w:tc>
          <w:tcPr>
            <w:tcW w:w="695" w:type="dxa"/>
            <w:shd w:val="clear" w:color="auto" w:fill="auto"/>
          </w:tcPr>
          <w:p w14:paraId="3CCE5710" w14:textId="77777777" w:rsidR="00075364" w:rsidRPr="000320EB" w:rsidRDefault="00075364" w:rsidP="00075364">
            <w:pPr>
              <w:pStyle w:val="GlossEng"/>
            </w:pPr>
            <w:r w:rsidRPr="000320EB">
              <w:t>record</w:t>
            </w:r>
          </w:p>
        </w:tc>
      </w:tr>
    </w:tbl>
    <w:p w14:paraId="2E58A096" w14:textId="5EADFEE5" w:rsidR="00075364" w:rsidRPr="000320EB" w:rsidRDefault="00B7093A" w:rsidP="00075364">
      <w:pPr>
        <w:pStyle w:val="FreeTranslEng"/>
      </w:pPr>
      <w:r>
        <w:t>‘</w:t>
      </w:r>
      <w:r w:rsidR="00075364" w:rsidRPr="000320EB">
        <w:t xml:space="preserve">they were (indeed) several people (who) were </w:t>
      </w:r>
      <w:r w:rsidR="00075364" w:rsidRPr="000320EB">
        <w:rPr>
          <w:rStyle w:val="ChBlueBold"/>
        </w:rPr>
        <w:t>competing with each other</w:t>
      </w:r>
      <w:r w:rsidR="00075364" w:rsidRPr="000320EB">
        <w:t xml:space="preserve"> to record (their songs)</w:t>
      </w:r>
      <w:r>
        <w:t>’</w:t>
      </w:r>
      <w:r w:rsidR="00075364" w:rsidRPr="000320EB">
        <w:t xml:space="preserve"> </w:t>
      </w:r>
      <w:r w:rsidR="00075364" w:rsidRPr="000320EB">
        <w:rPr>
          <w:rStyle w:val="ExampleSource"/>
        </w:rPr>
        <w:t>[080923-016-CvNP.0006]</w:t>
      </w:r>
    </w:p>
    <w:p w14:paraId="19155FCE" w14:textId="2474331C" w:rsidR="00075364" w:rsidRPr="000320EB" w:rsidRDefault="00075364" w:rsidP="00680900">
      <w:pPr>
        <w:pStyle w:val="Body0005after"/>
      </w:pPr>
      <w:r w:rsidRPr="000320EB">
        <w:t xml:space="preserve">Most of the verbs used in reciprocal </w:t>
      </w:r>
      <w:r>
        <w:t xml:space="preserve">clauses </w:t>
      </w:r>
      <w:r w:rsidRPr="000320EB">
        <w:t xml:space="preserve">in the corpus also occur in non-reciprocal transitive </w:t>
      </w:r>
      <w:r>
        <w:t>clauses (38/42</w:t>
      </w:r>
      <w:r w:rsidRPr="000320EB">
        <w:t xml:space="preserve"> verbs). This is illustrated with </w:t>
      </w:r>
      <w:r w:rsidRPr="000320EB">
        <w:rPr>
          <w:rStyle w:val="ChItalBold"/>
        </w:rPr>
        <w:t>gendong</w:t>
      </w:r>
      <w:r w:rsidRPr="000320EB">
        <w:t xml:space="preserve"> </w:t>
      </w:r>
      <w:r w:rsidR="00B7093A">
        <w:t>‘</w:t>
      </w:r>
      <w:r w:rsidRPr="000320EB">
        <w:t>hold</w:t>
      </w:r>
      <w:r w:rsidR="00B7093A">
        <w:t>’</w:t>
      </w:r>
      <w:r w:rsidRPr="000320EB">
        <w:t xml:space="preserve"> in </w:t>
      </w:r>
      <w:r w:rsidRPr="000320EB">
        <w:fldChar w:fldCharType="begin"/>
      </w:r>
      <w:r w:rsidRPr="000320EB">
        <w:instrText xml:space="preserve"> REF _Ref366589257 \h </w:instrText>
      </w:r>
      <w:r>
        <w:instrText xml:space="preserve"> \* MERGEFORMAT </w:instrText>
      </w:r>
      <w:r w:rsidRPr="000320EB">
        <w:fldChar w:fldCharType="separate"/>
      </w:r>
      <w:r w:rsidR="00154D81" w:rsidRPr="000320EB">
        <w:t>(</w:t>
      </w:r>
      <w:r w:rsidR="00154D81">
        <w:t>82</w:t>
      </w:r>
      <w:r w:rsidR="00154D81" w:rsidRPr="000320EB">
        <w:t>)</w:t>
      </w:r>
      <w:r w:rsidRPr="000320EB">
        <w:fldChar w:fldCharType="end"/>
      </w:r>
      <w:r w:rsidRPr="000320EB">
        <w:t xml:space="preserve">. The remaining four verbs are only used in reciprocal constructions: bivalent </w:t>
      </w:r>
      <w:r w:rsidRPr="000320EB">
        <w:rPr>
          <w:rStyle w:val="ChItalBold"/>
        </w:rPr>
        <w:t>ancam</w:t>
      </w:r>
      <w:r w:rsidRPr="000320EB">
        <w:t xml:space="preserve"> </w:t>
      </w:r>
      <w:r w:rsidR="00B7093A">
        <w:t>‘</w:t>
      </w:r>
      <w:r w:rsidRPr="000320EB">
        <w:t>threaten</w:t>
      </w:r>
      <w:r w:rsidR="00B7093A">
        <w:t>’</w:t>
      </w:r>
      <w:r w:rsidRPr="000320EB">
        <w:t xml:space="preserve"> (1 token) and </w:t>
      </w:r>
      <w:r w:rsidRPr="000320EB">
        <w:rPr>
          <w:rStyle w:val="ChItalBold"/>
        </w:rPr>
        <w:t>cium</w:t>
      </w:r>
      <w:r w:rsidRPr="000320EB">
        <w:t xml:space="preserve"> </w:t>
      </w:r>
      <w:r w:rsidR="00B7093A">
        <w:t>‘</w:t>
      </w:r>
      <w:r w:rsidRPr="000320EB">
        <w:t>kiss</w:t>
      </w:r>
      <w:r w:rsidR="00B7093A">
        <w:t>’</w:t>
      </w:r>
      <w:r w:rsidRPr="000320EB">
        <w:t xml:space="preserve"> (2 tokens), and monovalent </w:t>
      </w:r>
      <w:r w:rsidRPr="000320EB">
        <w:rPr>
          <w:rStyle w:val="ChItalBold"/>
        </w:rPr>
        <w:t>bertengkar</w:t>
      </w:r>
      <w:r w:rsidRPr="000320EB">
        <w:t xml:space="preserve"> </w:t>
      </w:r>
      <w:r w:rsidR="00B7093A">
        <w:t>‘</w:t>
      </w:r>
      <w:r w:rsidRPr="000320EB">
        <w:t>quarrel</w:t>
      </w:r>
      <w:r w:rsidR="00B7093A">
        <w:t>’</w:t>
      </w:r>
      <w:r w:rsidRPr="000320EB">
        <w:t xml:space="preserve"> (1 token) and </w:t>
      </w:r>
      <w:r w:rsidRPr="000320EB">
        <w:rPr>
          <w:rStyle w:val="ChItalBold"/>
        </w:rPr>
        <w:t>tanding</w:t>
      </w:r>
      <w:r w:rsidRPr="000320EB">
        <w:t xml:space="preserve"> </w:t>
      </w:r>
      <w:r w:rsidR="00B7093A">
        <w:t>‘</w:t>
      </w:r>
      <w:r w:rsidRPr="000320EB">
        <w:t>compete</w:t>
      </w:r>
      <w:r w:rsidR="00B7093A">
        <w:t>’</w:t>
      </w:r>
      <w:r w:rsidRPr="000320EB">
        <w:t xml:space="preserve"> (1 token). Whether these verbs can also occur in non-reciprocal transitive </w:t>
      </w:r>
      <w:r>
        <w:t xml:space="preserve">clauses </w:t>
      </w:r>
      <w:r w:rsidRPr="000320EB">
        <w:t>requires further investigation.</w:t>
      </w:r>
    </w:p>
    <w:p w14:paraId="640915FC" w14:textId="77777777" w:rsidR="00075364" w:rsidRPr="000320EB" w:rsidRDefault="00075364" w:rsidP="00075364">
      <w:pPr>
        <w:pStyle w:val="ExampleTitle"/>
      </w:pPr>
      <w:r w:rsidRPr="000320EB">
        <w:t>Reciprocal and non-reciprocal uses of verbs</w:t>
      </w:r>
    </w:p>
    <w:tbl>
      <w:tblPr>
        <w:tblW w:w="6351" w:type="dxa"/>
        <w:tblCellMar>
          <w:left w:w="42" w:type="dxa"/>
          <w:right w:w="42" w:type="dxa"/>
        </w:tblCellMar>
        <w:tblLook w:val="01E0" w:firstRow="1" w:lastRow="1" w:firstColumn="1" w:lastColumn="1" w:noHBand="0" w:noVBand="0"/>
      </w:tblPr>
      <w:tblGrid>
        <w:gridCol w:w="709"/>
        <w:gridCol w:w="596"/>
        <w:gridCol w:w="155"/>
        <w:gridCol w:w="596"/>
        <w:gridCol w:w="311"/>
        <w:gridCol w:w="62"/>
        <w:gridCol w:w="384"/>
        <w:gridCol w:w="205"/>
        <w:gridCol w:w="429"/>
        <w:gridCol w:w="62"/>
        <w:gridCol w:w="589"/>
        <w:gridCol w:w="29"/>
        <w:gridCol w:w="544"/>
        <w:gridCol w:w="363"/>
        <w:gridCol w:w="544"/>
        <w:gridCol w:w="107"/>
        <w:gridCol w:w="666"/>
      </w:tblGrid>
      <w:tr w:rsidR="00AC23C4" w:rsidRPr="000320EB" w14:paraId="362F695D" w14:textId="77777777" w:rsidTr="00AC23C4">
        <w:tc>
          <w:tcPr>
            <w:tcW w:w="709" w:type="dxa"/>
            <w:shd w:val="clear" w:color="auto" w:fill="auto"/>
          </w:tcPr>
          <w:p w14:paraId="4B9D4E92" w14:textId="77777777" w:rsidR="00075364" w:rsidRPr="000320EB" w:rsidRDefault="00075364" w:rsidP="00075364">
            <w:pPr>
              <w:pStyle w:val="O0Nwnext"/>
            </w:pPr>
            <w:bookmarkStart w:id="4610" w:name="_Ref366589257"/>
            <w:r w:rsidRPr="000320EB">
              <w:t>(</w:t>
            </w:r>
            <w:fldSimple w:instr=" SEQ ( \* ARABIC \s 1 ">
              <w:r w:rsidR="00154D81">
                <w:rPr>
                  <w:noProof/>
                </w:rPr>
                <w:t>82</w:t>
              </w:r>
            </w:fldSimple>
            <w:r w:rsidRPr="000320EB">
              <w:t>)</w:t>
            </w:r>
            <w:bookmarkEnd w:id="4610"/>
          </w:p>
        </w:tc>
        <w:tc>
          <w:tcPr>
            <w:tcW w:w="751" w:type="dxa"/>
            <w:gridSpan w:val="2"/>
            <w:shd w:val="clear" w:color="auto" w:fill="auto"/>
          </w:tcPr>
          <w:p w14:paraId="6CDC11B3" w14:textId="77777777" w:rsidR="00075364" w:rsidRPr="000320EB" w:rsidRDefault="00A03B18" w:rsidP="00075364">
            <w:pPr>
              <w:pStyle w:val="Text"/>
            </w:pPr>
            <w:r>
              <w:t>Nofela</w:t>
            </w:r>
          </w:p>
        </w:tc>
        <w:tc>
          <w:tcPr>
            <w:tcW w:w="907" w:type="dxa"/>
            <w:gridSpan w:val="2"/>
            <w:shd w:val="clear" w:color="auto" w:fill="auto"/>
          </w:tcPr>
          <w:p w14:paraId="519FF7FD" w14:textId="77777777" w:rsidR="00075364" w:rsidRPr="000320EB" w:rsidRDefault="00075364" w:rsidP="00075364">
            <w:pPr>
              <w:pStyle w:val="Text"/>
              <w:rPr>
                <w:rStyle w:val="ChBlueBold"/>
              </w:rPr>
            </w:pPr>
            <w:r w:rsidRPr="000320EB">
              <w:rPr>
                <w:rStyle w:val="ChBlueBold"/>
              </w:rPr>
              <w:t>gendong</w:t>
            </w:r>
          </w:p>
        </w:tc>
        <w:tc>
          <w:tcPr>
            <w:tcW w:w="651" w:type="dxa"/>
            <w:gridSpan w:val="3"/>
            <w:shd w:val="clear" w:color="auto" w:fill="auto"/>
          </w:tcPr>
          <w:p w14:paraId="00F97769" w14:textId="77777777" w:rsidR="00075364" w:rsidRPr="000320EB" w:rsidRDefault="00075364" w:rsidP="00075364">
            <w:pPr>
              <w:pStyle w:val="Text"/>
              <w:rPr>
                <w:rStyle w:val="ChBlueBold"/>
              </w:rPr>
            </w:pPr>
            <w:r w:rsidRPr="000320EB">
              <w:rPr>
                <w:rStyle w:val="ChBlueBold"/>
              </w:rPr>
              <w:t>bapa</w:t>
            </w:r>
          </w:p>
        </w:tc>
        <w:tc>
          <w:tcPr>
            <w:tcW w:w="429" w:type="dxa"/>
            <w:shd w:val="clear" w:color="auto" w:fill="auto"/>
          </w:tcPr>
          <w:p w14:paraId="7D66AA18" w14:textId="77777777" w:rsidR="00075364" w:rsidRPr="000320EB" w:rsidRDefault="00075364" w:rsidP="00075364">
            <w:pPr>
              <w:pStyle w:val="Text"/>
            </w:pPr>
            <w:r w:rsidRPr="000320EB">
              <w:t>ato</w:t>
            </w:r>
          </w:p>
        </w:tc>
        <w:tc>
          <w:tcPr>
            <w:tcW w:w="651" w:type="dxa"/>
            <w:gridSpan w:val="2"/>
            <w:shd w:val="clear" w:color="auto" w:fill="auto"/>
          </w:tcPr>
          <w:p w14:paraId="66984857" w14:textId="77777777" w:rsidR="00075364" w:rsidRPr="000320EB" w:rsidRDefault="00075364" w:rsidP="00075364">
            <w:pPr>
              <w:pStyle w:val="Text"/>
            </w:pPr>
            <w:r w:rsidRPr="000320EB">
              <w:t>bapa</w:t>
            </w:r>
          </w:p>
        </w:tc>
        <w:tc>
          <w:tcPr>
            <w:tcW w:w="573" w:type="dxa"/>
            <w:gridSpan w:val="2"/>
            <w:shd w:val="clear" w:color="auto" w:fill="auto"/>
          </w:tcPr>
          <w:p w14:paraId="7B1C0D17" w14:textId="77777777" w:rsidR="00075364" w:rsidRPr="000320EB" w:rsidRDefault="00075364" w:rsidP="00075364">
            <w:pPr>
              <w:pStyle w:val="Text"/>
            </w:pPr>
            <w:r w:rsidRPr="000320EB">
              <w:t>yang</w:t>
            </w:r>
          </w:p>
        </w:tc>
        <w:tc>
          <w:tcPr>
            <w:tcW w:w="907" w:type="dxa"/>
            <w:gridSpan w:val="2"/>
            <w:shd w:val="clear" w:color="auto" w:fill="auto"/>
          </w:tcPr>
          <w:p w14:paraId="7E2F233D" w14:textId="77777777" w:rsidR="00075364" w:rsidRPr="000320EB" w:rsidRDefault="00075364" w:rsidP="00075364">
            <w:pPr>
              <w:pStyle w:val="Text"/>
              <w:rPr>
                <w:rStyle w:val="ChBlueBold"/>
              </w:rPr>
            </w:pPr>
            <w:r w:rsidRPr="000320EB">
              <w:rPr>
                <w:rStyle w:val="ChBlueBold"/>
              </w:rPr>
              <w:t>gendong</w:t>
            </w:r>
          </w:p>
        </w:tc>
        <w:tc>
          <w:tcPr>
            <w:tcW w:w="773" w:type="dxa"/>
            <w:gridSpan w:val="2"/>
            <w:shd w:val="clear" w:color="auto" w:fill="auto"/>
          </w:tcPr>
          <w:p w14:paraId="7167CCF9" w14:textId="77777777" w:rsidR="00075364" w:rsidRPr="00A03B18" w:rsidRDefault="00A03B18" w:rsidP="00075364">
            <w:pPr>
              <w:pStyle w:val="Text"/>
              <w:rPr>
                <w:rStyle w:val="ChBlueBold"/>
              </w:rPr>
            </w:pPr>
            <w:r w:rsidRPr="00A03B18">
              <w:rPr>
                <w:rStyle w:val="ChBlueBold"/>
              </w:rPr>
              <w:t>Nofela</w:t>
            </w:r>
          </w:p>
        </w:tc>
      </w:tr>
      <w:tr w:rsidR="00AC23C4" w:rsidRPr="00AC23C4" w14:paraId="549BC75B" w14:textId="77777777" w:rsidTr="00AC23C4">
        <w:tc>
          <w:tcPr>
            <w:tcW w:w="709" w:type="dxa"/>
            <w:shd w:val="clear" w:color="auto" w:fill="auto"/>
          </w:tcPr>
          <w:p w14:paraId="53E9E6D5" w14:textId="77777777" w:rsidR="00075364" w:rsidRPr="000320EB" w:rsidRDefault="00075364" w:rsidP="00075364">
            <w:pPr>
              <w:pStyle w:val="GlossEng2ptafter"/>
            </w:pPr>
          </w:p>
        </w:tc>
        <w:tc>
          <w:tcPr>
            <w:tcW w:w="751" w:type="dxa"/>
            <w:gridSpan w:val="2"/>
            <w:shd w:val="clear" w:color="auto" w:fill="auto"/>
          </w:tcPr>
          <w:p w14:paraId="4F494F3F" w14:textId="77777777" w:rsidR="00075364" w:rsidRPr="000320EB" w:rsidRDefault="00A03B18" w:rsidP="00075364">
            <w:pPr>
              <w:pStyle w:val="GlossEng2ptafter"/>
            </w:pPr>
            <w:r>
              <w:t>Nofela</w:t>
            </w:r>
          </w:p>
        </w:tc>
        <w:tc>
          <w:tcPr>
            <w:tcW w:w="907" w:type="dxa"/>
            <w:gridSpan w:val="2"/>
            <w:shd w:val="clear" w:color="auto" w:fill="auto"/>
          </w:tcPr>
          <w:p w14:paraId="4A7203DF" w14:textId="77777777" w:rsidR="00075364" w:rsidRPr="000320EB" w:rsidRDefault="00075364" w:rsidP="00075364">
            <w:pPr>
              <w:pStyle w:val="GlossEng2ptafter"/>
            </w:pPr>
            <w:r w:rsidRPr="000320EB">
              <w:t>hold</w:t>
            </w:r>
          </w:p>
        </w:tc>
        <w:tc>
          <w:tcPr>
            <w:tcW w:w="651" w:type="dxa"/>
            <w:gridSpan w:val="3"/>
            <w:shd w:val="clear" w:color="auto" w:fill="auto"/>
          </w:tcPr>
          <w:p w14:paraId="130B4FA4" w14:textId="77777777" w:rsidR="00075364" w:rsidRPr="000320EB" w:rsidRDefault="00075364" w:rsidP="00075364">
            <w:pPr>
              <w:pStyle w:val="GlossEng2ptafter"/>
            </w:pPr>
            <w:r w:rsidRPr="000320EB">
              <w:t>father</w:t>
            </w:r>
          </w:p>
        </w:tc>
        <w:tc>
          <w:tcPr>
            <w:tcW w:w="429" w:type="dxa"/>
            <w:shd w:val="clear" w:color="auto" w:fill="auto"/>
          </w:tcPr>
          <w:p w14:paraId="33FB00F3" w14:textId="77777777" w:rsidR="00075364" w:rsidRPr="000320EB" w:rsidRDefault="00075364" w:rsidP="00075364">
            <w:pPr>
              <w:pStyle w:val="GlossEng2ptafter"/>
            </w:pPr>
            <w:r w:rsidRPr="000320EB">
              <w:t>or</w:t>
            </w:r>
          </w:p>
        </w:tc>
        <w:tc>
          <w:tcPr>
            <w:tcW w:w="651" w:type="dxa"/>
            <w:gridSpan w:val="2"/>
            <w:shd w:val="clear" w:color="auto" w:fill="auto"/>
          </w:tcPr>
          <w:p w14:paraId="3F6030DC" w14:textId="77777777" w:rsidR="00075364" w:rsidRPr="000320EB" w:rsidRDefault="00075364" w:rsidP="00075364">
            <w:pPr>
              <w:pStyle w:val="GlossEng2ptafter"/>
            </w:pPr>
            <w:r w:rsidRPr="000320EB">
              <w:t>father</w:t>
            </w:r>
          </w:p>
        </w:tc>
        <w:tc>
          <w:tcPr>
            <w:tcW w:w="573" w:type="dxa"/>
            <w:gridSpan w:val="2"/>
            <w:shd w:val="clear" w:color="auto" w:fill="auto"/>
          </w:tcPr>
          <w:p w14:paraId="683F45CE" w14:textId="77777777" w:rsidR="00075364" w:rsidRPr="0099608C" w:rsidRDefault="00075364" w:rsidP="00075364">
            <w:pPr>
              <w:pStyle w:val="GlossEng2ptafter"/>
              <w:rPr>
                <w:rStyle w:val="ChSmallCaps"/>
              </w:rPr>
            </w:pPr>
            <w:r w:rsidRPr="0099608C">
              <w:rPr>
                <w:rStyle w:val="ChSmallCaps"/>
              </w:rPr>
              <w:t>rel</w:t>
            </w:r>
          </w:p>
        </w:tc>
        <w:tc>
          <w:tcPr>
            <w:tcW w:w="907" w:type="dxa"/>
            <w:gridSpan w:val="2"/>
            <w:shd w:val="clear" w:color="auto" w:fill="auto"/>
          </w:tcPr>
          <w:p w14:paraId="5E65E087" w14:textId="77777777" w:rsidR="00075364" w:rsidRPr="000320EB" w:rsidRDefault="00075364" w:rsidP="00075364">
            <w:pPr>
              <w:pStyle w:val="GlossEng2ptafter"/>
            </w:pPr>
            <w:r w:rsidRPr="000320EB">
              <w:t>hold</w:t>
            </w:r>
          </w:p>
        </w:tc>
        <w:tc>
          <w:tcPr>
            <w:tcW w:w="773" w:type="dxa"/>
            <w:gridSpan w:val="2"/>
            <w:shd w:val="clear" w:color="auto" w:fill="auto"/>
          </w:tcPr>
          <w:p w14:paraId="05637C14" w14:textId="77777777" w:rsidR="00075364" w:rsidRPr="000320EB" w:rsidRDefault="00A03B18" w:rsidP="00075364">
            <w:pPr>
              <w:pStyle w:val="GlossEng2ptafter"/>
            </w:pPr>
            <w:r>
              <w:t>Nofela</w:t>
            </w:r>
          </w:p>
        </w:tc>
      </w:tr>
      <w:tr w:rsidR="00AC23C4" w:rsidRPr="000320EB" w14:paraId="1573DC7A" w14:textId="77777777" w:rsidTr="00AC23C4">
        <w:trPr>
          <w:gridAfter w:val="1"/>
          <w:wAfter w:w="666" w:type="dxa"/>
        </w:trPr>
        <w:tc>
          <w:tcPr>
            <w:tcW w:w="709" w:type="dxa"/>
            <w:shd w:val="clear" w:color="auto" w:fill="auto"/>
          </w:tcPr>
          <w:p w14:paraId="773BE1D2" w14:textId="77777777" w:rsidR="00075364" w:rsidRPr="000320EB" w:rsidRDefault="00075364" w:rsidP="004A6C97">
            <w:pPr>
              <w:pStyle w:val="O0Nwnext"/>
            </w:pPr>
          </w:p>
        </w:tc>
        <w:tc>
          <w:tcPr>
            <w:tcW w:w="596" w:type="dxa"/>
            <w:shd w:val="clear" w:color="auto" w:fill="auto"/>
          </w:tcPr>
          <w:p w14:paraId="4F53277B" w14:textId="77777777" w:rsidR="00075364" w:rsidRPr="000320EB" w:rsidRDefault="00075364" w:rsidP="00075364">
            <w:pPr>
              <w:pStyle w:val="Text"/>
              <w:rPr>
                <w:rStyle w:val="ChBlueBold"/>
              </w:rPr>
            </w:pPr>
            <w:r w:rsidRPr="000320EB">
              <w:rPr>
                <w:rStyle w:val="ChBlueBold"/>
              </w:rPr>
              <w:t>deng</w:t>
            </w:r>
          </w:p>
        </w:tc>
        <w:tc>
          <w:tcPr>
            <w:tcW w:w="751" w:type="dxa"/>
            <w:gridSpan w:val="2"/>
            <w:shd w:val="clear" w:color="auto" w:fill="auto"/>
          </w:tcPr>
          <w:p w14:paraId="441E6CA1" w14:textId="77777777" w:rsidR="00075364" w:rsidRPr="004A6C97" w:rsidRDefault="004A6C97" w:rsidP="00075364">
            <w:pPr>
              <w:pStyle w:val="Text"/>
              <w:rPr>
                <w:rStyle w:val="ChBlueBold"/>
              </w:rPr>
            </w:pPr>
            <w:r w:rsidRPr="004A6C97">
              <w:rPr>
                <w:rStyle w:val="ChBlueBold"/>
              </w:rPr>
              <w:t>Siduas</w:t>
            </w:r>
          </w:p>
        </w:tc>
        <w:tc>
          <w:tcPr>
            <w:tcW w:w="373" w:type="dxa"/>
            <w:gridSpan w:val="2"/>
            <w:shd w:val="clear" w:color="auto" w:fill="auto"/>
          </w:tcPr>
          <w:p w14:paraId="5E3A393F" w14:textId="77777777" w:rsidR="00075364" w:rsidRPr="000320EB" w:rsidRDefault="00075364" w:rsidP="00075364">
            <w:pPr>
              <w:pStyle w:val="Text"/>
            </w:pPr>
            <w:r w:rsidRPr="000320EB">
              <w:t>ka</w:t>
            </w:r>
          </w:p>
        </w:tc>
        <w:tc>
          <w:tcPr>
            <w:tcW w:w="384" w:type="dxa"/>
            <w:shd w:val="clear" w:color="auto" w:fill="auto"/>
          </w:tcPr>
          <w:p w14:paraId="7AB32124" w14:textId="77777777" w:rsidR="00075364" w:rsidRPr="000320EB" w:rsidRDefault="00075364" w:rsidP="00075364">
            <w:pPr>
              <w:pStyle w:val="Text"/>
            </w:pPr>
            <w:r w:rsidRPr="000320EB">
              <w:t>…</w:t>
            </w:r>
          </w:p>
        </w:tc>
        <w:tc>
          <w:tcPr>
            <w:tcW w:w="696" w:type="dxa"/>
            <w:gridSpan w:val="3"/>
            <w:shd w:val="clear" w:color="auto" w:fill="auto"/>
          </w:tcPr>
          <w:p w14:paraId="450B5A90" w14:textId="77777777" w:rsidR="00075364" w:rsidRPr="000320EB" w:rsidRDefault="00075364" w:rsidP="00075364">
            <w:pPr>
              <w:pStyle w:val="Text"/>
            </w:pPr>
            <w:r w:rsidRPr="000320EB">
              <w:t>kitong</w:t>
            </w:r>
          </w:p>
        </w:tc>
        <w:tc>
          <w:tcPr>
            <w:tcW w:w="618" w:type="dxa"/>
            <w:gridSpan w:val="2"/>
            <w:shd w:val="clear" w:color="auto" w:fill="auto"/>
          </w:tcPr>
          <w:p w14:paraId="5F9E2326" w14:textId="77777777" w:rsidR="00075364" w:rsidRPr="000320EB" w:rsidRDefault="00075364" w:rsidP="00075364">
            <w:pPr>
              <w:pStyle w:val="Text"/>
              <w:rPr>
                <w:rStyle w:val="ChBlueBold"/>
              </w:rPr>
            </w:pPr>
            <w:r w:rsidRPr="000320EB">
              <w:rPr>
                <w:rStyle w:val="ChBlueBold"/>
              </w:rPr>
              <w:t>baku</w:t>
            </w:r>
          </w:p>
        </w:tc>
        <w:tc>
          <w:tcPr>
            <w:tcW w:w="907" w:type="dxa"/>
            <w:gridSpan w:val="2"/>
            <w:shd w:val="clear" w:color="auto" w:fill="auto"/>
          </w:tcPr>
          <w:p w14:paraId="50B744AB" w14:textId="77777777" w:rsidR="00075364" w:rsidRPr="000320EB" w:rsidRDefault="00075364" w:rsidP="00075364">
            <w:pPr>
              <w:pStyle w:val="Text"/>
              <w:rPr>
                <w:rStyle w:val="ChBlueBold"/>
              </w:rPr>
            </w:pPr>
            <w:r w:rsidRPr="000320EB">
              <w:rPr>
                <w:rStyle w:val="ChBlueBold"/>
              </w:rPr>
              <w:t>gendong</w:t>
            </w:r>
          </w:p>
        </w:tc>
        <w:tc>
          <w:tcPr>
            <w:tcW w:w="651" w:type="dxa"/>
            <w:gridSpan w:val="2"/>
            <w:shd w:val="clear" w:color="auto" w:fill="auto"/>
          </w:tcPr>
          <w:p w14:paraId="21D22220" w14:textId="77777777" w:rsidR="00075364" w:rsidRPr="000320EB" w:rsidRDefault="00075364" w:rsidP="00075364">
            <w:pPr>
              <w:pStyle w:val="Text"/>
            </w:pPr>
            <w:r w:rsidRPr="000320EB">
              <w:t>to?</w:t>
            </w:r>
          </w:p>
        </w:tc>
      </w:tr>
      <w:tr w:rsidR="00AC23C4" w:rsidRPr="00AC23C4" w14:paraId="01B1A9C8" w14:textId="77777777" w:rsidTr="00AC23C4">
        <w:trPr>
          <w:gridAfter w:val="1"/>
          <w:wAfter w:w="666" w:type="dxa"/>
        </w:trPr>
        <w:tc>
          <w:tcPr>
            <w:tcW w:w="709" w:type="dxa"/>
            <w:shd w:val="clear" w:color="auto" w:fill="auto"/>
          </w:tcPr>
          <w:p w14:paraId="18DDE64D" w14:textId="77777777" w:rsidR="00075364" w:rsidRPr="000320EB" w:rsidRDefault="00075364" w:rsidP="00075364">
            <w:pPr>
              <w:pStyle w:val="GlossEng"/>
            </w:pPr>
          </w:p>
        </w:tc>
        <w:tc>
          <w:tcPr>
            <w:tcW w:w="596" w:type="dxa"/>
            <w:shd w:val="clear" w:color="auto" w:fill="auto"/>
          </w:tcPr>
          <w:p w14:paraId="13D8D15F" w14:textId="77777777" w:rsidR="00075364" w:rsidRPr="000320EB" w:rsidRDefault="00075364" w:rsidP="00075364">
            <w:pPr>
              <w:pStyle w:val="GlossEng"/>
            </w:pPr>
            <w:r w:rsidRPr="000320EB">
              <w:t>with</w:t>
            </w:r>
          </w:p>
        </w:tc>
        <w:tc>
          <w:tcPr>
            <w:tcW w:w="751" w:type="dxa"/>
            <w:gridSpan w:val="2"/>
            <w:shd w:val="clear" w:color="auto" w:fill="auto"/>
          </w:tcPr>
          <w:p w14:paraId="7FE4E23B" w14:textId="77777777" w:rsidR="00075364" w:rsidRPr="000320EB" w:rsidRDefault="004A6C97" w:rsidP="00075364">
            <w:pPr>
              <w:pStyle w:val="GlossEng"/>
            </w:pPr>
            <w:r>
              <w:t>Siduas</w:t>
            </w:r>
          </w:p>
        </w:tc>
        <w:tc>
          <w:tcPr>
            <w:tcW w:w="373" w:type="dxa"/>
            <w:gridSpan w:val="2"/>
            <w:shd w:val="clear" w:color="auto" w:fill="auto"/>
          </w:tcPr>
          <w:p w14:paraId="0AC7DE88" w14:textId="77777777" w:rsidR="00075364" w:rsidRPr="000320EB" w:rsidRDefault="00075364" w:rsidP="00075364">
            <w:pPr>
              <w:pStyle w:val="GlossEng"/>
            </w:pPr>
            <w:r w:rsidRPr="000320EB">
              <w:t>or</w:t>
            </w:r>
          </w:p>
        </w:tc>
        <w:tc>
          <w:tcPr>
            <w:tcW w:w="384" w:type="dxa"/>
            <w:shd w:val="clear" w:color="auto" w:fill="auto"/>
          </w:tcPr>
          <w:p w14:paraId="30B0CCDE" w14:textId="77777777" w:rsidR="00075364" w:rsidRPr="00AC23C4" w:rsidRDefault="00075364" w:rsidP="00075364">
            <w:pPr>
              <w:pStyle w:val="GlossEng"/>
              <w:rPr>
                <w:smallCaps/>
              </w:rPr>
            </w:pPr>
          </w:p>
        </w:tc>
        <w:tc>
          <w:tcPr>
            <w:tcW w:w="696" w:type="dxa"/>
            <w:gridSpan w:val="3"/>
            <w:shd w:val="clear" w:color="auto" w:fill="auto"/>
          </w:tcPr>
          <w:p w14:paraId="09B022BD" w14:textId="77777777" w:rsidR="00075364" w:rsidRPr="0099608C" w:rsidRDefault="00075364" w:rsidP="00075364">
            <w:pPr>
              <w:pStyle w:val="GlossEng"/>
              <w:rPr>
                <w:rStyle w:val="ChSmallCaps"/>
              </w:rPr>
            </w:pPr>
            <w:r w:rsidRPr="0099608C">
              <w:rPr>
                <w:rStyle w:val="ChSmallCaps"/>
              </w:rPr>
              <w:t>1pl</w:t>
            </w:r>
          </w:p>
        </w:tc>
        <w:tc>
          <w:tcPr>
            <w:tcW w:w="618" w:type="dxa"/>
            <w:gridSpan w:val="2"/>
            <w:shd w:val="clear" w:color="auto" w:fill="auto"/>
          </w:tcPr>
          <w:p w14:paraId="45316814" w14:textId="77777777" w:rsidR="00075364" w:rsidRPr="0099608C" w:rsidRDefault="00075364" w:rsidP="00075364">
            <w:pPr>
              <w:pStyle w:val="GlossEng"/>
              <w:rPr>
                <w:rStyle w:val="ChSmallCaps"/>
              </w:rPr>
            </w:pPr>
            <w:r w:rsidRPr="0099608C">
              <w:rPr>
                <w:rStyle w:val="ChSmallCaps"/>
              </w:rPr>
              <w:t>recp</w:t>
            </w:r>
          </w:p>
        </w:tc>
        <w:tc>
          <w:tcPr>
            <w:tcW w:w="907" w:type="dxa"/>
            <w:gridSpan w:val="2"/>
            <w:shd w:val="clear" w:color="auto" w:fill="auto"/>
          </w:tcPr>
          <w:p w14:paraId="1372A2AE" w14:textId="77777777" w:rsidR="00075364" w:rsidRPr="000320EB" w:rsidRDefault="00075364" w:rsidP="00075364">
            <w:pPr>
              <w:pStyle w:val="GlossEng"/>
            </w:pPr>
            <w:r w:rsidRPr="000320EB">
              <w:t>hold</w:t>
            </w:r>
          </w:p>
        </w:tc>
        <w:tc>
          <w:tcPr>
            <w:tcW w:w="651" w:type="dxa"/>
            <w:gridSpan w:val="2"/>
            <w:shd w:val="clear" w:color="auto" w:fill="auto"/>
          </w:tcPr>
          <w:p w14:paraId="2FD7B7C4" w14:textId="77777777" w:rsidR="00075364" w:rsidRPr="000320EB" w:rsidRDefault="00075364" w:rsidP="00075364">
            <w:pPr>
              <w:pStyle w:val="GlossEng"/>
            </w:pPr>
            <w:r w:rsidRPr="000320EB">
              <w:t>right?</w:t>
            </w:r>
          </w:p>
        </w:tc>
      </w:tr>
    </w:tbl>
    <w:p w14:paraId="17CB0D63" w14:textId="037BB306" w:rsidR="00075364" w:rsidRPr="000320EB" w:rsidRDefault="00075364" w:rsidP="00075364">
      <w:pPr>
        <w:pStyle w:val="FreeTranslEng"/>
      </w:pPr>
      <w:r w:rsidRPr="000320EB">
        <w:t xml:space="preserve">[During a phone conversation between a father and his children:] </w:t>
      </w:r>
      <w:r w:rsidR="00B7093A">
        <w:t>‘</w:t>
      </w:r>
      <w:r w:rsidRPr="000320EB">
        <w:t>you (</w:t>
      </w:r>
      <w:r w:rsidR="00B7093A">
        <w:t>‘</w:t>
      </w:r>
      <w:r w:rsidR="00A03B18">
        <w:t>Nofela</w:t>
      </w:r>
      <w:r w:rsidR="00B7093A">
        <w:t>’</w:t>
      </w:r>
      <w:r w:rsidRPr="000320EB">
        <w:t xml:space="preserve">) will </w:t>
      </w:r>
      <w:r w:rsidRPr="000320EB">
        <w:rPr>
          <w:rStyle w:val="ChBlueBold"/>
        </w:rPr>
        <w:t>hold me (</w:t>
      </w:r>
      <w:r w:rsidR="00B7093A">
        <w:rPr>
          <w:rStyle w:val="ChBlueBold"/>
        </w:rPr>
        <w:t>‘</w:t>
      </w:r>
      <w:r w:rsidRPr="000320EB">
        <w:rPr>
          <w:rStyle w:val="ChBlueBold"/>
        </w:rPr>
        <w:t>father</w:t>
      </w:r>
      <w:r w:rsidR="00B7093A">
        <w:rPr>
          <w:rStyle w:val="ChBlueBold"/>
        </w:rPr>
        <w:t>’</w:t>
      </w:r>
      <w:r w:rsidRPr="000320EB">
        <w:rPr>
          <w:rStyle w:val="ChBlueBold"/>
        </w:rPr>
        <w:t>)</w:t>
      </w:r>
      <w:r w:rsidRPr="000320EB">
        <w:t xml:space="preserve"> or I (</w:t>
      </w:r>
      <w:r w:rsidR="00B7093A">
        <w:t>‘</w:t>
      </w:r>
      <w:r w:rsidRPr="000320EB">
        <w:t>father</w:t>
      </w:r>
      <w:r w:rsidR="00B7093A">
        <w:t>’</w:t>
      </w:r>
      <w:r w:rsidRPr="000320EB">
        <w:t xml:space="preserve">) will </w:t>
      </w:r>
      <w:r w:rsidRPr="000320EB">
        <w:rPr>
          <w:rStyle w:val="ChBlueBold"/>
        </w:rPr>
        <w:t>hold you (</w:t>
      </w:r>
      <w:r w:rsidR="00B7093A">
        <w:rPr>
          <w:rStyle w:val="ChBlueBold"/>
        </w:rPr>
        <w:t>‘</w:t>
      </w:r>
      <w:r w:rsidR="00A03B18" w:rsidRPr="00A03B18">
        <w:rPr>
          <w:rStyle w:val="ChBlueBold"/>
        </w:rPr>
        <w:t>Nofela</w:t>
      </w:r>
      <w:r w:rsidR="00B7093A">
        <w:rPr>
          <w:rStyle w:val="ChBlueBold"/>
        </w:rPr>
        <w:t>’</w:t>
      </w:r>
      <w:r w:rsidRPr="000320EB">
        <w:rPr>
          <w:rStyle w:val="ChBlueBold"/>
        </w:rPr>
        <w:t xml:space="preserve">) </w:t>
      </w:r>
      <w:r w:rsidRPr="004A6C97">
        <w:rPr>
          <w:rStyle w:val="ChBlueBold"/>
        </w:rPr>
        <w:t xml:space="preserve">and </w:t>
      </w:r>
      <w:r w:rsidR="004A6C97" w:rsidRPr="004A6C97">
        <w:rPr>
          <w:rStyle w:val="ChBlueBold"/>
        </w:rPr>
        <w:t>Siduas</w:t>
      </w:r>
      <w:r w:rsidRPr="000320EB">
        <w:t xml:space="preserve"> … we</w:t>
      </w:r>
      <w:r w:rsidR="00B7093A">
        <w:t>’</w:t>
      </w:r>
      <w:r w:rsidRPr="000320EB">
        <w:t xml:space="preserve">ll </w:t>
      </w:r>
      <w:r w:rsidRPr="000320EB">
        <w:rPr>
          <w:rStyle w:val="ChBlueBold"/>
        </w:rPr>
        <w:t>hold each other</w:t>
      </w:r>
      <w:r w:rsidRPr="000320EB">
        <w:t>, right?</w:t>
      </w:r>
      <w:r w:rsidR="00B7093A">
        <w:t>’</w:t>
      </w:r>
      <w:r w:rsidRPr="000320EB">
        <w:t xml:space="preserve"> </w:t>
      </w:r>
      <w:r w:rsidRPr="000320EB">
        <w:rPr>
          <w:rStyle w:val="ExampleSource"/>
        </w:rPr>
        <w:t>[080922-001a-CvPh.0687/0695]</w:t>
      </w:r>
    </w:p>
    <w:p w14:paraId="7937A818" w14:textId="77777777" w:rsidR="00A37E2C" w:rsidRDefault="00075364" w:rsidP="00A37E2C">
      <w:pPr>
        <w:pStyle w:val="Body0000after"/>
      </w:pPr>
      <w:r>
        <w:t xml:space="preserve">In the simple reciprocals </w:t>
      </w:r>
      <w:r w:rsidRPr="000320EB">
        <w:t xml:space="preserve">presented so far, </w:t>
      </w:r>
      <w:r w:rsidRPr="000320EB">
        <w:rPr>
          <w:rStyle w:val="ChItalBold"/>
        </w:rPr>
        <w:t>baku</w:t>
      </w:r>
      <w:r w:rsidRPr="000320EB">
        <w:t xml:space="preserve"> </w:t>
      </w:r>
      <w:r w:rsidR="00B7093A">
        <w:t>‘</w:t>
      </w:r>
      <w:r w:rsidRPr="0099608C">
        <w:rPr>
          <w:rStyle w:val="ChSmallCaps"/>
        </w:rPr>
        <w:t>recp</w:t>
      </w:r>
      <w:r w:rsidR="00B7093A">
        <w:t>’</w:t>
      </w:r>
      <w:r w:rsidRPr="000320EB">
        <w:t xml:space="preserve"> </w:t>
      </w:r>
      <w:r>
        <w:t xml:space="preserve">denotes </w:t>
      </w:r>
      <w:r w:rsidRPr="000320EB">
        <w:t xml:space="preserve">reciprocal relations. </w:t>
      </w:r>
      <w:r>
        <w:t xml:space="preserve">Alternatively, though, </w:t>
      </w:r>
      <w:r w:rsidR="00B7093A">
        <w:t>‘</w:t>
      </w:r>
      <w:r w:rsidRPr="0099608C">
        <w:rPr>
          <w:rStyle w:val="ChSmallCaps"/>
        </w:rPr>
        <w:t>reciprocator</w:t>
      </w:r>
      <w:r w:rsidRPr="000320EB">
        <w:t xml:space="preserve"> </w:t>
      </w:r>
      <w:r w:rsidRPr="000320EB">
        <w:rPr>
          <w:rStyle w:val="ChItalBold"/>
        </w:rPr>
        <w:t>baku</w:t>
      </w:r>
      <w:r w:rsidRPr="000320EB">
        <w:t xml:space="preserve"> </w:t>
      </w:r>
      <w:r w:rsidRPr="0099608C">
        <w:rPr>
          <w:rStyle w:val="ChSmallCaps"/>
        </w:rPr>
        <w:t>v</w:t>
      </w:r>
      <w:r w:rsidR="00B7093A">
        <w:t>’</w:t>
      </w:r>
      <w:r w:rsidRPr="000320EB">
        <w:t xml:space="preserve"> </w:t>
      </w:r>
      <w:r>
        <w:t>clauses</w:t>
      </w:r>
      <w:r w:rsidRPr="000320EB">
        <w:t xml:space="preserve"> can </w:t>
      </w:r>
      <w:r>
        <w:t>signal sociative relations</w:t>
      </w:r>
      <w:r w:rsidRPr="000320EB">
        <w:t xml:space="preserve"> in the sense of </w:t>
      </w:r>
      <w:r w:rsidR="00B7093A">
        <w:t>‘</w:t>
      </w:r>
      <w:r w:rsidRPr="0099608C">
        <w:rPr>
          <w:rStyle w:val="ChSmallCaps"/>
        </w:rPr>
        <w:t>reciprocator</w:t>
      </w:r>
      <w:r w:rsidRPr="000320EB">
        <w:t xml:space="preserve"> </w:t>
      </w:r>
      <w:r w:rsidRPr="0099608C">
        <w:rPr>
          <w:rStyle w:val="ChSmallCaps"/>
        </w:rPr>
        <w:t>v</w:t>
      </w:r>
      <w:r w:rsidRPr="000320EB">
        <w:t xml:space="preserve"> together</w:t>
      </w:r>
      <w:r w:rsidR="00B7093A">
        <w:t>’</w:t>
      </w:r>
      <w:r w:rsidR="00A37E2C">
        <w:t>.</w:t>
      </w:r>
    </w:p>
    <w:p w14:paraId="6439B672" w14:textId="25354F5B" w:rsidR="00DB35EA" w:rsidRDefault="00A37E2C" w:rsidP="009A1CE9">
      <w:pPr>
        <w:pStyle w:val="Body0500after"/>
      </w:pPr>
      <w:r>
        <w:t xml:space="preserve">Generally speaking, the </w:t>
      </w:r>
      <w:r w:rsidR="00B7093A">
        <w:t>“</w:t>
      </w:r>
      <w:r w:rsidR="00075364" w:rsidRPr="000320EB">
        <w:t>sociative meaning (also called associative, collective, cooperative, etc.) suggests that an action is performed jointly and simultaneously by a group of people (at least two) named by the subject […] and engaged in the same activity</w:t>
      </w:r>
      <w:r w:rsidR="00B7093A">
        <w:t>”</w:t>
      </w:r>
      <w:r>
        <w:t xml:space="preserve">, as </w:t>
      </w:r>
      <w:r w:rsidRPr="00A37E2C">
        <w:rPr>
          <w:rStyle w:val="Citation"/>
        </w:rPr>
        <w:fldChar w:fldCharType="begin"/>
      </w:r>
      <w:r w:rsidRPr="00A37E2C">
        <w:rPr>
          <w:rStyle w:val="Citation"/>
        </w:rPr>
        <w:instrText>ADDIN CITAVI.PLACEHOLDER 540d98e4-dc38-47a5-9e70-9d1f1567e746 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ZWRqYWxrb3Y8L1RleHQ+DQogICAgPC9UZXh0VW5pdD4NCiAgPC9UZXh0VW5pdHM+DQo8L1BsYWNlaG9sZGVyPg==</w:instrText>
      </w:r>
      <w:r w:rsidRPr="00A37E2C">
        <w:rPr>
          <w:rStyle w:val="Citation"/>
        </w:rPr>
        <w:fldChar w:fldCharType="separate"/>
      </w:r>
      <w:bookmarkStart w:id="4611" w:name="_CTVP001540d98e4dc3847a59e709d1f1567e746"/>
      <w:r w:rsidR="0092006B">
        <w:rPr>
          <w:rStyle w:val="Citation"/>
        </w:rPr>
        <w:t>Nedjalkov</w:t>
      </w:r>
      <w:bookmarkEnd w:id="4611"/>
      <w:r w:rsidRPr="00A37E2C">
        <w:rPr>
          <w:rStyle w:val="Citation"/>
        </w:rPr>
        <w:fldChar w:fldCharType="end"/>
      </w:r>
      <w:r w:rsidRPr="00A37E2C">
        <w:rPr>
          <w:rStyle w:val="Citation"/>
        </w:rPr>
        <w:t xml:space="preserve"> </w:t>
      </w:r>
      <w:r w:rsidRPr="00A37E2C">
        <w:rPr>
          <w:rStyle w:val="Citation"/>
        </w:rPr>
        <w:fldChar w:fldCharType="begin"/>
      </w:r>
      <w:r w:rsidRPr="00A37E2C">
        <w:rPr>
          <w:rStyle w:val="Citation"/>
        </w:rPr>
        <w:instrText>ADDIN CITAVI.PLACEHOLDER c838b4e6-26e8-40d8-8d3f-c15d0518d73b 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lZsYWRpbWlyPC9GaXJzdE5hbWU+DQogICAgICAgICAgICA8TGFzdE5hbWU+TmVkamFsa292PC9MYXN0TmFtZT4NCiAgICAgICAgICAgIDxNaWRkbGVOYW1lPlA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E8L1Nob3J0VGl0bGU+PFRpdGxlPlJlY2lwcm9jYWwgY29uc3RydWN0aW9ucyAoVm9sdW1lIDEpPC9UaXRsZT48Vm9sdW1lPjcxPC9Wb2x1bWU+PFllYXI+MjAwNzwvWWVhcj48L1JlZmVyZW5jZT48L1BhcmVudFJlZmVyZW5jZT4NCiAgICAgICAgPFNob3J0VGl0bGU+TmVkamFsa292IDIwMDcg4oCTIE92ZXJ2aWV3IG9mIHRoZSByZXNlYXJjaDwvU2hvcnRUaXRsZT4NCiAgICAgICAgPFRpdGxlPk92ZXJ2aWV3IG9mIHRoZSByZXNlYXJjaDogRGVmaW5pdGlvbnMgb2YgdGVybXMsIGZyYW1ld29yaywgYW5kIHJlbGF0ZWQgaXNzdWVzPC9UaXRsZT4NCiAgICAgIDwvUmVmZXJlbmNlPg0KICAgIDwvRW50cnk+DQogIDwvRW50cmllcz4NCiAgPFRleHQ+KDIwMDc6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zogMzMpPC9UZXh0Pg0KICAgIDwvVGV4dFVuaXQ+DQogIDwvVGV4dFVuaXRzPg0KPC9QbGFjZWhvbGRlcj4=</w:instrText>
      </w:r>
      <w:r w:rsidRPr="00A37E2C">
        <w:rPr>
          <w:rStyle w:val="Citation"/>
        </w:rPr>
        <w:fldChar w:fldCharType="separate"/>
      </w:r>
      <w:bookmarkStart w:id="4612" w:name="_CTVP001c838b4e626e840d88d3fc15d0518d73b"/>
      <w:r w:rsidR="0092006B">
        <w:rPr>
          <w:rStyle w:val="Citation"/>
        </w:rPr>
        <w:t>(2007: 33)</w:t>
      </w:r>
      <w:bookmarkEnd w:id="4612"/>
      <w:r w:rsidRPr="00A37E2C">
        <w:rPr>
          <w:rStyle w:val="Citation"/>
        </w:rPr>
        <w:fldChar w:fldCharType="end"/>
      </w:r>
      <w:r>
        <w:t xml:space="preserve"> </w:t>
      </w:r>
      <w:r w:rsidR="00DB35EA">
        <w:t xml:space="preserve">notes in </w:t>
      </w:r>
      <w:r>
        <w:t>his typology of reciprocal constructions</w:t>
      </w:r>
      <w:r w:rsidR="00075364" w:rsidRPr="000320EB">
        <w:t>.</w:t>
      </w:r>
      <w:r>
        <w:t xml:space="preserve"> </w:t>
      </w:r>
      <w:r w:rsidR="00DB35EA">
        <w:t>Reciprocal</w:t>
      </w:r>
      <w:r w:rsidR="009A1CE9">
        <w:t>s</w:t>
      </w:r>
      <w:r w:rsidR="00DB35EA">
        <w:t xml:space="preserve"> with a sociative reading </w:t>
      </w:r>
      <w:r w:rsidR="00DB35EA" w:rsidRPr="000320EB">
        <w:rPr>
          <w:lang w:eastAsia="en-US"/>
        </w:rPr>
        <w:t xml:space="preserve">are characterized by valency retention, in that </w:t>
      </w:r>
      <w:r w:rsidR="00DB35EA">
        <w:rPr>
          <w:lang w:eastAsia="en-US"/>
        </w:rPr>
        <w:t>“</w:t>
      </w:r>
      <w:r w:rsidR="00DB35EA" w:rsidRPr="000320EB">
        <w:rPr>
          <w:lang w:eastAsia="en-US"/>
        </w:rPr>
        <w:t>the number of the participants increases without changing the syntactic structure</w:t>
      </w:r>
      <w:r w:rsidR="00DB35EA">
        <w:rPr>
          <w:lang w:eastAsia="en-US"/>
        </w:rPr>
        <w:t>”</w:t>
      </w:r>
      <w:r w:rsidR="00DB35EA" w:rsidRPr="000320EB">
        <w:rPr>
          <w:lang w:eastAsia="en-US"/>
        </w:rPr>
        <w:t xml:space="preserve"> </w:t>
      </w:r>
      <w:r w:rsidR="00BA6215">
        <w:rPr>
          <w:rStyle w:val="Citation"/>
        </w:rPr>
        <w:fldChar w:fldCharType="begin"/>
      </w:r>
      <w:r w:rsidR="00DB35EA">
        <w:rPr>
          <w:rStyle w:val="Citation"/>
        </w:rPr>
        <w:instrText>ADDIN CITAVI.PLACEHOLDER a28c0122-b037-4a5f-b6eb-fffe24bc4c83 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VmxhZGltaXI8L0ZpcnN0TmFtZT4NCiAgICAgICAgICAgIDxMYXN0TmFtZT5OZWRqYWxrb3Y8L0xhc3ROYW1lPg0KICAgICAgICAgICAgPE1pZGRsZU5hbWU+UC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FjNmQ2ODFhLWIyNDUtNGM4ZC04NTY0LTlkOGI0ODc4NGJhY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yMik8L1RleHQ+DQogICAgPC9UZXh0VW5pdD4NCiAgPC9UZXh0VW5pdHM+DQo8L1BsYWNlaG9sZGVyPg==</w:instrText>
      </w:r>
      <w:r w:rsidR="00BA6215">
        <w:rPr>
          <w:rStyle w:val="Citation"/>
        </w:rPr>
        <w:fldChar w:fldCharType="separate"/>
      </w:r>
      <w:bookmarkStart w:id="4613" w:name="_CTVP001a28c0122b0374a5fb6ebfffe24bc4c83"/>
      <w:r w:rsidR="0092006B">
        <w:rPr>
          <w:rStyle w:val="Citation"/>
        </w:rPr>
        <w:t>(2007: 22)</w:t>
      </w:r>
      <w:bookmarkEnd w:id="4613"/>
      <w:r w:rsidR="00BA6215">
        <w:rPr>
          <w:rStyle w:val="Citation"/>
        </w:rPr>
        <w:fldChar w:fldCharType="end"/>
      </w:r>
      <w:r w:rsidR="00075364" w:rsidRPr="000320EB">
        <w:t>.</w:t>
      </w:r>
    </w:p>
    <w:p w14:paraId="5888830A" w14:textId="1F35FF71" w:rsidR="00075364" w:rsidRDefault="00DB35EA" w:rsidP="00DB35EA">
      <w:pPr>
        <w:pStyle w:val="Body0505after"/>
      </w:pPr>
      <w:r>
        <w:t>This observation also applies to ‘</w:t>
      </w:r>
      <w:r w:rsidRPr="0099608C">
        <w:rPr>
          <w:rStyle w:val="ChSmallCaps"/>
        </w:rPr>
        <w:t>reciprocator</w:t>
      </w:r>
      <w:r w:rsidRPr="000320EB">
        <w:t xml:space="preserve"> </w:t>
      </w:r>
      <w:r w:rsidRPr="000320EB">
        <w:rPr>
          <w:rStyle w:val="ChItalBold"/>
        </w:rPr>
        <w:t>baku</w:t>
      </w:r>
      <w:r w:rsidRPr="000320EB">
        <w:t xml:space="preserve"> </w:t>
      </w:r>
      <w:r w:rsidRPr="0099608C">
        <w:rPr>
          <w:rStyle w:val="ChSmallCaps"/>
        </w:rPr>
        <w:t>v</w:t>
      </w:r>
      <w:r>
        <w:t>’</w:t>
      </w:r>
      <w:r w:rsidRPr="000320EB">
        <w:t xml:space="preserve"> constructions</w:t>
      </w:r>
      <w:r>
        <w:t xml:space="preserve">, as shown </w:t>
      </w:r>
      <w:r w:rsidR="00075364" w:rsidRPr="000320EB">
        <w:t xml:space="preserve">in </w:t>
      </w:r>
      <w:r w:rsidR="00075364" w:rsidRPr="000320EB">
        <w:fldChar w:fldCharType="begin"/>
      </w:r>
      <w:r w:rsidR="00075364" w:rsidRPr="000320EB">
        <w:instrText xml:space="preserve"> REF _Ref365475550 \h </w:instrText>
      </w:r>
      <w:r w:rsidR="00075364">
        <w:instrText xml:space="preserve"> \* MERGEFORMAT </w:instrText>
      </w:r>
      <w:r w:rsidR="00075364" w:rsidRPr="000320EB">
        <w:fldChar w:fldCharType="separate"/>
      </w:r>
      <w:r w:rsidR="00154D81" w:rsidRPr="000320EB">
        <w:t>(</w:t>
      </w:r>
      <w:r w:rsidR="00154D81">
        <w:t>83</w:t>
      </w:r>
      <w:r w:rsidR="00154D81" w:rsidRPr="000320EB">
        <w:t>)</w:t>
      </w:r>
      <w:r w:rsidR="00075364" w:rsidRPr="000320EB">
        <w:fldChar w:fldCharType="end"/>
      </w:r>
      <w:r w:rsidR="00075364" w:rsidRPr="000320EB">
        <w:t xml:space="preserve"> and </w:t>
      </w:r>
      <w:r w:rsidR="00075364" w:rsidRPr="000320EB">
        <w:fldChar w:fldCharType="begin"/>
      </w:r>
      <w:r w:rsidR="00075364" w:rsidRPr="000320EB">
        <w:instrText xml:space="preserve"> REF _Ref365464036 \h </w:instrText>
      </w:r>
      <w:r w:rsidR="00075364">
        <w:instrText xml:space="preserve"> \* MERGEFORMAT </w:instrText>
      </w:r>
      <w:r w:rsidR="00075364" w:rsidRPr="000320EB">
        <w:fldChar w:fldCharType="separate"/>
      </w:r>
      <w:r w:rsidR="00154D81" w:rsidRPr="000320EB">
        <w:t>(</w:t>
      </w:r>
      <w:r w:rsidR="00154D81">
        <w:t>85</w:t>
      </w:r>
      <w:r w:rsidR="00154D81" w:rsidRPr="000320EB">
        <w:t>)</w:t>
      </w:r>
      <w:r w:rsidR="00075364" w:rsidRPr="000320EB">
        <w:fldChar w:fldCharType="end"/>
      </w:r>
      <w:r w:rsidR="00075364" w:rsidRPr="000320EB">
        <w:t>.</w:t>
      </w:r>
      <w:r>
        <w:t xml:space="preserve"> That is, reciprocal clauses with a sociative reading are characterized by valency retention, although the number of participants increases.</w:t>
      </w:r>
    </w:p>
    <w:p w14:paraId="0817EF6D" w14:textId="1DE2602F" w:rsidR="00075364" w:rsidRPr="000320EB" w:rsidRDefault="00B7093A" w:rsidP="00075364">
      <w:pPr>
        <w:pStyle w:val="ExampleTitle"/>
      </w:pPr>
      <w:r>
        <w:t>‘</w:t>
      </w:r>
      <w:r w:rsidR="00075364" w:rsidRPr="0099608C">
        <w:rPr>
          <w:rStyle w:val="ChSmallCaps"/>
        </w:rPr>
        <w:t>reciprocator</w:t>
      </w:r>
      <w:r w:rsidR="00075364" w:rsidRPr="000320EB">
        <w:t xml:space="preserve"> </w:t>
      </w:r>
      <w:r w:rsidR="00075364" w:rsidRPr="000320EB">
        <w:rPr>
          <w:rStyle w:val="ChItalBold"/>
        </w:rPr>
        <w:t>baku</w:t>
      </w:r>
      <w:r w:rsidR="00075364" w:rsidRPr="000320EB">
        <w:t xml:space="preserve"> </w:t>
      </w:r>
      <w:r w:rsidR="00075364" w:rsidRPr="0099608C">
        <w:rPr>
          <w:rStyle w:val="ChSmallCaps"/>
        </w:rPr>
        <w:t>v</w:t>
      </w:r>
      <w:r>
        <w:t>’</w:t>
      </w:r>
      <w:r w:rsidR="00075364" w:rsidRPr="000320EB">
        <w:t xml:space="preserve"> constructions: Sociative reading</w:t>
      </w:r>
    </w:p>
    <w:tbl>
      <w:tblPr>
        <w:tblW w:w="5298" w:type="dxa"/>
        <w:tblCellMar>
          <w:left w:w="42" w:type="dxa"/>
          <w:right w:w="42" w:type="dxa"/>
        </w:tblCellMar>
        <w:tblLook w:val="01E0" w:firstRow="1" w:lastRow="1" w:firstColumn="1" w:lastColumn="1" w:noHBand="0" w:noVBand="0"/>
      </w:tblPr>
      <w:tblGrid>
        <w:gridCol w:w="709"/>
        <w:gridCol w:w="851"/>
        <w:gridCol w:w="696"/>
        <w:gridCol w:w="684"/>
        <w:gridCol w:w="618"/>
        <w:gridCol w:w="1740"/>
      </w:tblGrid>
      <w:tr w:rsidR="00AC23C4" w:rsidRPr="000320EB" w14:paraId="69C0C968" w14:textId="77777777" w:rsidTr="00AC23C4">
        <w:tc>
          <w:tcPr>
            <w:tcW w:w="709" w:type="dxa"/>
            <w:shd w:val="clear" w:color="auto" w:fill="auto"/>
          </w:tcPr>
          <w:p w14:paraId="1948E571" w14:textId="77777777" w:rsidR="00075364" w:rsidRPr="000320EB" w:rsidRDefault="00075364" w:rsidP="00075364">
            <w:pPr>
              <w:pStyle w:val="O0Nwnext"/>
            </w:pPr>
            <w:bookmarkStart w:id="4614" w:name="_Ref365475550"/>
            <w:r w:rsidRPr="000320EB">
              <w:t>(</w:t>
            </w:r>
            <w:fldSimple w:instr=" SEQ ( \* ARABIC \s 1 ">
              <w:r w:rsidR="00154D81">
                <w:rPr>
                  <w:noProof/>
                </w:rPr>
                <w:t>83</w:t>
              </w:r>
            </w:fldSimple>
            <w:r w:rsidRPr="000320EB">
              <w:t>)</w:t>
            </w:r>
            <w:bookmarkEnd w:id="4614"/>
          </w:p>
        </w:tc>
        <w:tc>
          <w:tcPr>
            <w:tcW w:w="851" w:type="dxa"/>
            <w:shd w:val="clear" w:color="auto" w:fill="auto"/>
          </w:tcPr>
          <w:p w14:paraId="1C96E669" w14:textId="77777777" w:rsidR="00075364" w:rsidRPr="000320EB" w:rsidRDefault="00075364" w:rsidP="00075364">
            <w:pPr>
              <w:pStyle w:val="Text"/>
            </w:pPr>
            <w:r w:rsidRPr="000320EB">
              <w:t>baru</w:t>
            </w:r>
          </w:p>
        </w:tc>
        <w:tc>
          <w:tcPr>
            <w:tcW w:w="696" w:type="dxa"/>
            <w:shd w:val="clear" w:color="auto" w:fill="auto"/>
          </w:tcPr>
          <w:p w14:paraId="6412131F" w14:textId="77777777" w:rsidR="00075364" w:rsidRPr="000320EB" w:rsidRDefault="00075364" w:rsidP="00075364">
            <w:pPr>
              <w:pStyle w:val="Text"/>
            </w:pPr>
            <w:r w:rsidRPr="000320EB">
              <w:t>kitong</w:t>
            </w:r>
          </w:p>
        </w:tc>
        <w:tc>
          <w:tcPr>
            <w:tcW w:w="684" w:type="dxa"/>
            <w:shd w:val="clear" w:color="auto" w:fill="auto"/>
          </w:tcPr>
          <w:p w14:paraId="24748952" w14:textId="77777777" w:rsidR="00075364" w:rsidRPr="000320EB" w:rsidRDefault="00075364" w:rsidP="00075364">
            <w:pPr>
              <w:pStyle w:val="Text"/>
            </w:pPr>
            <w:r w:rsidRPr="000320EB">
              <w:t>mulay</w:t>
            </w:r>
          </w:p>
        </w:tc>
        <w:tc>
          <w:tcPr>
            <w:tcW w:w="618" w:type="dxa"/>
            <w:shd w:val="clear" w:color="auto" w:fill="auto"/>
          </w:tcPr>
          <w:p w14:paraId="25C4C856" w14:textId="77777777" w:rsidR="00075364" w:rsidRPr="000320EB" w:rsidRDefault="00075364" w:rsidP="00075364">
            <w:pPr>
              <w:pStyle w:val="Text"/>
              <w:rPr>
                <w:rStyle w:val="ChBlueBold"/>
              </w:rPr>
            </w:pPr>
            <w:r w:rsidRPr="000320EB">
              <w:rPr>
                <w:rStyle w:val="ChBlueBold"/>
              </w:rPr>
              <w:t>baku</w:t>
            </w:r>
          </w:p>
        </w:tc>
        <w:tc>
          <w:tcPr>
            <w:tcW w:w="1740" w:type="dxa"/>
            <w:shd w:val="clear" w:color="auto" w:fill="auto"/>
          </w:tcPr>
          <w:p w14:paraId="094651E7" w14:textId="77777777" w:rsidR="00075364" w:rsidRPr="000320EB" w:rsidRDefault="00075364" w:rsidP="00075364">
            <w:pPr>
              <w:pStyle w:val="Text"/>
            </w:pPr>
            <w:r w:rsidRPr="000320EB">
              <w:rPr>
                <w:rStyle w:val="ChBlueBold"/>
              </w:rPr>
              <w:t>ojek</w:t>
            </w:r>
          </w:p>
        </w:tc>
      </w:tr>
      <w:tr w:rsidR="00AC23C4" w:rsidRPr="00AC23C4" w14:paraId="7B014262" w14:textId="77777777" w:rsidTr="00AC23C4">
        <w:tc>
          <w:tcPr>
            <w:tcW w:w="709" w:type="dxa"/>
            <w:shd w:val="clear" w:color="auto" w:fill="auto"/>
          </w:tcPr>
          <w:p w14:paraId="23FB875B" w14:textId="77777777" w:rsidR="00075364" w:rsidRPr="000320EB" w:rsidRDefault="00075364" w:rsidP="00075364">
            <w:pPr>
              <w:pStyle w:val="GlossEng"/>
            </w:pPr>
          </w:p>
        </w:tc>
        <w:tc>
          <w:tcPr>
            <w:tcW w:w="851" w:type="dxa"/>
            <w:shd w:val="clear" w:color="auto" w:fill="auto"/>
          </w:tcPr>
          <w:p w14:paraId="0384691B" w14:textId="77777777" w:rsidR="00075364" w:rsidRPr="000320EB" w:rsidRDefault="00171D59" w:rsidP="00075364">
            <w:pPr>
              <w:pStyle w:val="GlossEng"/>
            </w:pPr>
            <w:r>
              <w:t>and.then</w:t>
            </w:r>
          </w:p>
        </w:tc>
        <w:tc>
          <w:tcPr>
            <w:tcW w:w="696" w:type="dxa"/>
            <w:shd w:val="clear" w:color="auto" w:fill="auto"/>
          </w:tcPr>
          <w:p w14:paraId="09C0E962" w14:textId="77777777" w:rsidR="00075364" w:rsidRPr="0099608C" w:rsidRDefault="00075364" w:rsidP="00075364">
            <w:pPr>
              <w:pStyle w:val="GlossEng"/>
              <w:rPr>
                <w:rStyle w:val="ChSmallCaps"/>
              </w:rPr>
            </w:pPr>
            <w:r w:rsidRPr="0099608C">
              <w:rPr>
                <w:rStyle w:val="ChSmallCaps"/>
              </w:rPr>
              <w:t>1pl</w:t>
            </w:r>
          </w:p>
        </w:tc>
        <w:tc>
          <w:tcPr>
            <w:tcW w:w="684" w:type="dxa"/>
            <w:shd w:val="clear" w:color="auto" w:fill="auto"/>
          </w:tcPr>
          <w:p w14:paraId="48C60D66" w14:textId="77777777" w:rsidR="00075364" w:rsidRPr="000320EB" w:rsidRDefault="00075364" w:rsidP="00075364">
            <w:pPr>
              <w:pStyle w:val="GlossEng"/>
            </w:pPr>
            <w:r w:rsidRPr="000320EB">
              <w:t>start</w:t>
            </w:r>
          </w:p>
        </w:tc>
        <w:tc>
          <w:tcPr>
            <w:tcW w:w="618" w:type="dxa"/>
            <w:shd w:val="clear" w:color="auto" w:fill="auto"/>
          </w:tcPr>
          <w:p w14:paraId="70FCCFC1" w14:textId="77777777" w:rsidR="00075364" w:rsidRPr="0099608C" w:rsidRDefault="00075364" w:rsidP="00075364">
            <w:pPr>
              <w:pStyle w:val="GlossEng"/>
              <w:rPr>
                <w:rStyle w:val="ChSmallCaps"/>
              </w:rPr>
            </w:pPr>
            <w:r w:rsidRPr="0099608C">
              <w:rPr>
                <w:rStyle w:val="ChSmallCaps"/>
              </w:rPr>
              <w:t>recp</w:t>
            </w:r>
          </w:p>
        </w:tc>
        <w:tc>
          <w:tcPr>
            <w:tcW w:w="1740" w:type="dxa"/>
            <w:shd w:val="clear" w:color="auto" w:fill="auto"/>
          </w:tcPr>
          <w:p w14:paraId="2DBB06D1" w14:textId="77777777" w:rsidR="00075364" w:rsidRPr="000320EB" w:rsidRDefault="00075364" w:rsidP="00075364">
            <w:pPr>
              <w:pStyle w:val="GlossEng"/>
            </w:pPr>
            <w:r w:rsidRPr="000320EB">
              <w:t>take.motorbike.taxi</w:t>
            </w:r>
          </w:p>
        </w:tc>
      </w:tr>
    </w:tbl>
    <w:p w14:paraId="7A5CAE39" w14:textId="7F3C9C0A" w:rsidR="00075364" w:rsidRPr="000957E6" w:rsidRDefault="00B7093A" w:rsidP="00075364">
      <w:pPr>
        <w:pStyle w:val="FreeTranslEng"/>
      </w:pPr>
      <w:r>
        <w:t>‘</w:t>
      </w:r>
      <w:r w:rsidR="00FB7D87">
        <w:t>and then</w:t>
      </w:r>
      <w:r w:rsidR="00075364" w:rsidRPr="000320EB">
        <w:t xml:space="preserve"> we</w:t>
      </w:r>
      <w:r w:rsidR="00075364" w:rsidRPr="000320EB">
        <w:rPr>
          <w:rStyle w:val="ChBlueBold"/>
        </w:rPr>
        <w:t xml:space="preserve"> </w:t>
      </w:r>
      <w:r w:rsidR="00075364" w:rsidRPr="000320EB">
        <w:t xml:space="preserve">started </w:t>
      </w:r>
      <w:r w:rsidR="00075364" w:rsidRPr="000320EB">
        <w:rPr>
          <w:rStyle w:val="ChBlueBold"/>
        </w:rPr>
        <w:t>taking motorbike taxis together</w:t>
      </w:r>
      <w:r>
        <w:t>’</w:t>
      </w:r>
      <w:r w:rsidR="00075364" w:rsidRPr="000320EB">
        <w:t xml:space="preserve"> </w:t>
      </w:r>
      <w:r w:rsidR="00075364" w:rsidRPr="000320EB">
        <w:rPr>
          <w:rStyle w:val="ExampleSource"/>
        </w:rPr>
        <w:t>[081002-001-CvNP.0004]</w:t>
      </w:r>
    </w:p>
    <w:tbl>
      <w:tblPr>
        <w:tblW w:w="0" w:type="auto"/>
        <w:tblCellMar>
          <w:left w:w="42" w:type="dxa"/>
          <w:right w:w="42" w:type="dxa"/>
        </w:tblCellMar>
        <w:tblLook w:val="01E0" w:firstRow="1" w:lastRow="1" w:firstColumn="1" w:lastColumn="1" w:noHBand="0" w:noVBand="0"/>
      </w:tblPr>
      <w:tblGrid>
        <w:gridCol w:w="709"/>
        <w:gridCol w:w="696"/>
        <w:gridCol w:w="573"/>
        <w:gridCol w:w="573"/>
        <w:gridCol w:w="684"/>
        <w:gridCol w:w="651"/>
        <w:gridCol w:w="995"/>
      </w:tblGrid>
      <w:tr w:rsidR="00AC23C4" w:rsidRPr="000320EB" w14:paraId="48141DCA" w14:textId="77777777" w:rsidTr="00AC23C4">
        <w:tc>
          <w:tcPr>
            <w:tcW w:w="709" w:type="dxa"/>
            <w:shd w:val="clear" w:color="auto" w:fill="auto"/>
          </w:tcPr>
          <w:p w14:paraId="5094AE07" w14:textId="77777777" w:rsidR="00075364" w:rsidRPr="000320EB" w:rsidRDefault="00075364" w:rsidP="00075364">
            <w:pPr>
              <w:pStyle w:val="O0Nwnext"/>
            </w:pPr>
            <w:bookmarkStart w:id="4615" w:name="_Ref365475551"/>
            <w:r w:rsidRPr="000320EB">
              <w:t>(</w:t>
            </w:r>
            <w:fldSimple w:instr=" SEQ ( \* ARABIC \s 1 ">
              <w:r w:rsidR="00154D81">
                <w:rPr>
                  <w:noProof/>
                </w:rPr>
                <w:t>84</w:t>
              </w:r>
            </w:fldSimple>
            <w:r w:rsidRPr="000320EB">
              <w:t>)</w:t>
            </w:r>
            <w:bookmarkEnd w:id="4615"/>
          </w:p>
        </w:tc>
        <w:tc>
          <w:tcPr>
            <w:tcW w:w="696" w:type="dxa"/>
            <w:shd w:val="clear" w:color="auto" w:fill="auto"/>
          </w:tcPr>
          <w:p w14:paraId="72E51CFB" w14:textId="77777777" w:rsidR="00075364" w:rsidRPr="000320EB" w:rsidRDefault="00075364" w:rsidP="00075364">
            <w:pPr>
              <w:pStyle w:val="Text"/>
            </w:pPr>
            <w:r w:rsidRPr="000320EB">
              <w:t>kitong</w:t>
            </w:r>
          </w:p>
        </w:tc>
        <w:tc>
          <w:tcPr>
            <w:tcW w:w="573" w:type="dxa"/>
            <w:shd w:val="clear" w:color="auto" w:fill="auto"/>
          </w:tcPr>
          <w:p w14:paraId="5A95AC3D" w14:textId="77777777" w:rsidR="00075364" w:rsidRPr="000320EB" w:rsidRDefault="00075364" w:rsidP="00075364">
            <w:pPr>
              <w:pStyle w:val="Text"/>
            </w:pPr>
            <w:r w:rsidRPr="000320EB">
              <w:t>mo</w:t>
            </w:r>
          </w:p>
        </w:tc>
        <w:tc>
          <w:tcPr>
            <w:tcW w:w="573" w:type="dxa"/>
            <w:shd w:val="clear" w:color="auto" w:fill="auto"/>
          </w:tcPr>
          <w:p w14:paraId="3AFD7F18" w14:textId="77777777" w:rsidR="00075364" w:rsidRPr="000320EB" w:rsidRDefault="00075364" w:rsidP="00075364">
            <w:pPr>
              <w:pStyle w:val="Text"/>
              <w:rPr>
                <w:rStyle w:val="ChBlueBold"/>
              </w:rPr>
            </w:pPr>
            <w:r w:rsidRPr="000320EB">
              <w:rPr>
                <w:rStyle w:val="ChBlueBold"/>
              </w:rPr>
              <w:t>baku</w:t>
            </w:r>
          </w:p>
        </w:tc>
        <w:tc>
          <w:tcPr>
            <w:tcW w:w="684" w:type="dxa"/>
            <w:shd w:val="clear" w:color="auto" w:fill="auto"/>
          </w:tcPr>
          <w:p w14:paraId="2A019AE1" w14:textId="77777777" w:rsidR="00075364" w:rsidRPr="000320EB" w:rsidRDefault="00075364" w:rsidP="00075364">
            <w:pPr>
              <w:pStyle w:val="Text"/>
              <w:rPr>
                <w:rStyle w:val="ChBlueBold"/>
              </w:rPr>
            </w:pPr>
            <w:r w:rsidRPr="000320EB">
              <w:rPr>
                <w:rStyle w:val="ChBlueBold"/>
              </w:rPr>
              <w:t>bagi</w:t>
            </w:r>
          </w:p>
        </w:tc>
        <w:tc>
          <w:tcPr>
            <w:tcW w:w="651" w:type="dxa"/>
            <w:shd w:val="clear" w:color="auto" w:fill="auto"/>
          </w:tcPr>
          <w:p w14:paraId="1A9F7771" w14:textId="77777777" w:rsidR="00075364" w:rsidRPr="000320EB" w:rsidRDefault="00075364" w:rsidP="00075364">
            <w:pPr>
              <w:pStyle w:val="Text"/>
              <w:rPr>
                <w:rStyle w:val="ChBlueBold"/>
              </w:rPr>
            </w:pPr>
            <w:r w:rsidRPr="000320EB">
              <w:rPr>
                <w:rStyle w:val="ChBlueBold"/>
              </w:rPr>
              <w:t>swara</w:t>
            </w:r>
          </w:p>
        </w:tc>
        <w:tc>
          <w:tcPr>
            <w:tcW w:w="995" w:type="dxa"/>
            <w:shd w:val="clear" w:color="auto" w:fill="auto"/>
          </w:tcPr>
          <w:p w14:paraId="72B5EB63" w14:textId="77777777" w:rsidR="00075364" w:rsidRPr="000320EB" w:rsidRDefault="00075364" w:rsidP="00075364">
            <w:pPr>
              <w:pStyle w:val="Text"/>
            </w:pPr>
            <w:r w:rsidRPr="000320EB">
              <w:t>bagemana</w:t>
            </w:r>
          </w:p>
        </w:tc>
      </w:tr>
      <w:tr w:rsidR="00AC23C4" w:rsidRPr="00AC23C4" w14:paraId="2107EFD7" w14:textId="77777777" w:rsidTr="00AC23C4">
        <w:tc>
          <w:tcPr>
            <w:tcW w:w="709" w:type="dxa"/>
            <w:shd w:val="clear" w:color="auto" w:fill="auto"/>
          </w:tcPr>
          <w:p w14:paraId="46C7ACB8" w14:textId="77777777" w:rsidR="00075364" w:rsidRPr="000320EB" w:rsidRDefault="00075364" w:rsidP="00075364">
            <w:pPr>
              <w:pStyle w:val="GlossEng"/>
            </w:pPr>
          </w:p>
        </w:tc>
        <w:tc>
          <w:tcPr>
            <w:tcW w:w="696" w:type="dxa"/>
            <w:shd w:val="clear" w:color="auto" w:fill="auto"/>
          </w:tcPr>
          <w:p w14:paraId="7539DC9E" w14:textId="77777777" w:rsidR="00075364" w:rsidRPr="0099608C" w:rsidRDefault="00075364" w:rsidP="00075364">
            <w:pPr>
              <w:pStyle w:val="GlossEng"/>
              <w:rPr>
                <w:rStyle w:val="ChSmallCaps"/>
              </w:rPr>
            </w:pPr>
            <w:r w:rsidRPr="0099608C">
              <w:rPr>
                <w:rStyle w:val="ChSmallCaps"/>
              </w:rPr>
              <w:t>1pl</w:t>
            </w:r>
          </w:p>
        </w:tc>
        <w:tc>
          <w:tcPr>
            <w:tcW w:w="573" w:type="dxa"/>
            <w:shd w:val="clear" w:color="auto" w:fill="auto"/>
          </w:tcPr>
          <w:p w14:paraId="47D18811" w14:textId="77777777" w:rsidR="00075364" w:rsidRPr="000320EB" w:rsidRDefault="00075364" w:rsidP="00075364">
            <w:pPr>
              <w:pStyle w:val="GlossEng"/>
            </w:pPr>
            <w:r w:rsidRPr="000320EB">
              <w:t>want</w:t>
            </w:r>
          </w:p>
        </w:tc>
        <w:tc>
          <w:tcPr>
            <w:tcW w:w="573" w:type="dxa"/>
            <w:shd w:val="clear" w:color="auto" w:fill="auto"/>
          </w:tcPr>
          <w:p w14:paraId="4C5DD8F4" w14:textId="77777777" w:rsidR="00075364" w:rsidRPr="0099608C" w:rsidRDefault="00075364" w:rsidP="00075364">
            <w:pPr>
              <w:pStyle w:val="GlossEng"/>
              <w:rPr>
                <w:rStyle w:val="ChSmallCaps"/>
              </w:rPr>
            </w:pPr>
            <w:r w:rsidRPr="0099608C">
              <w:rPr>
                <w:rStyle w:val="ChSmallCaps"/>
              </w:rPr>
              <w:t>recp</w:t>
            </w:r>
          </w:p>
        </w:tc>
        <w:tc>
          <w:tcPr>
            <w:tcW w:w="684" w:type="dxa"/>
            <w:shd w:val="clear" w:color="auto" w:fill="auto"/>
          </w:tcPr>
          <w:p w14:paraId="4758EE3E" w14:textId="77777777" w:rsidR="00075364" w:rsidRPr="000320EB" w:rsidRDefault="00075364" w:rsidP="00075364">
            <w:pPr>
              <w:pStyle w:val="GlossEng"/>
            </w:pPr>
            <w:r w:rsidRPr="000320EB">
              <w:t>divide</w:t>
            </w:r>
          </w:p>
        </w:tc>
        <w:tc>
          <w:tcPr>
            <w:tcW w:w="651" w:type="dxa"/>
            <w:shd w:val="clear" w:color="auto" w:fill="auto"/>
          </w:tcPr>
          <w:p w14:paraId="39B8A60D" w14:textId="77777777" w:rsidR="00075364" w:rsidRPr="000320EB" w:rsidRDefault="00075364" w:rsidP="00075364">
            <w:pPr>
              <w:pStyle w:val="GlossEng"/>
            </w:pPr>
            <w:r w:rsidRPr="000320EB">
              <w:t>voice</w:t>
            </w:r>
          </w:p>
        </w:tc>
        <w:tc>
          <w:tcPr>
            <w:tcW w:w="995" w:type="dxa"/>
            <w:shd w:val="clear" w:color="auto" w:fill="auto"/>
          </w:tcPr>
          <w:p w14:paraId="7BC71F47" w14:textId="77777777" w:rsidR="00075364" w:rsidRPr="000320EB" w:rsidRDefault="00075364" w:rsidP="00075364">
            <w:pPr>
              <w:pStyle w:val="GlossEng"/>
            </w:pPr>
            <w:r w:rsidRPr="000320EB">
              <w:t>how</w:t>
            </w:r>
          </w:p>
        </w:tc>
      </w:tr>
    </w:tbl>
    <w:p w14:paraId="4888C71F" w14:textId="5EDDE2D8" w:rsidR="00075364" w:rsidRPr="000320EB" w:rsidRDefault="00075364" w:rsidP="00075364">
      <w:pPr>
        <w:pStyle w:val="FreeTranslEng"/>
      </w:pPr>
      <w:r w:rsidRPr="000320EB">
        <w:t xml:space="preserve">[About upcoming local elections:] </w:t>
      </w:r>
      <w:r w:rsidR="00B7093A">
        <w:t>‘</w:t>
      </w:r>
      <w:r w:rsidRPr="000320EB">
        <w:t xml:space="preserve">how do we want to </w:t>
      </w:r>
      <w:r w:rsidRPr="000320EB">
        <w:rPr>
          <w:rStyle w:val="ChBlueBold"/>
        </w:rPr>
        <w:t>share the votes together</w:t>
      </w:r>
      <w:r w:rsidRPr="000320EB">
        <w:t>?</w:t>
      </w:r>
      <w:r w:rsidR="00B7093A">
        <w:t>’</w:t>
      </w:r>
      <w:r w:rsidRPr="000320EB">
        <w:t xml:space="preserve"> </w:t>
      </w:r>
      <w:r w:rsidRPr="000320EB">
        <w:rPr>
          <w:rStyle w:val="ExampleSource"/>
        </w:rPr>
        <w:t>[080919-001-Cv.0165]</w:t>
      </w:r>
    </w:p>
    <w:tbl>
      <w:tblPr>
        <w:tblW w:w="5760" w:type="dxa"/>
        <w:tblCellMar>
          <w:left w:w="42" w:type="dxa"/>
          <w:right w:w="42" w:type="dxa"/>
        </w:tblCellMar>
        <w:tblLook w:val="01E0" w:firstRow="1" w:lastRow="1" w:firstColumn="1" w:lastColumn="1" w:noHBand="0" w:noVBand="0"/>
      </w:tblPr>
      <w:tblGrid>
        <w:gridCol w:w="709"/>
        <w:gridCol w:w="995"/>
        <w:gridCol w:w="573"/>
        <w:gridCol w:w="551"/>
        <w:gridCol w:w="584"/>
        <w:gridCol w:w="484"/>
        <w:gridCol w:w="573"/>
        <w:gridCol w:w="762"/>
        <w:gridCol w:w="529"/>
      </w:tblGrid>
      <w:tr w:rsidR="00AC23C4" w:rsidRPr="000320EB" w14:paraId="002007F7" w14:textId="77777777" w:rsidTr="00AC23C4">
        <w:tc>
          <w:tcPr>
            <w:tcW w:w="709" w:type="dxa"/>
            <w:shd w:val="clear" w:color="auto" w:fill="auto"/>
          </w:tcPr>
          <w:p w14:paraId="424BDD0F" w14:textId="77777777" w:rsidR="00075364" w:rsidRPr="000320EB" w:rsidRDefault="00075364" w:rsidP="00075364">
            <w:pPr>
              <w:pStyle w:val="O0Nwnext"/>
            </w:pPr>
            <w:bookmarkStart w:id="4616" w:name="_Ref439955345"/>
            <w:bookmarkStart w:id="4617" w:name="_Ref365464036"/>
            <w:r w:rsidRPr="000320EB">
              <w:t>(</w:t>
            </w:r>
            <w:fldSimple w:instr=" SEQ ( \* ARABIC \s 1 ">
              <w:r w:rsidR="00154D81">
                <w:rPr>
                  <w:noProof/>
                </w:rPr>
                <w:t>85</w:t>
              </w:r>
            </w:fldSimple>
            <w:bookmarkEnd w:id="4616"/>
            <w:r w:rsidRPr="000320EB">
              <w:t>)</w:t>
            </w:r>
            <w:bookmarkEnd w:id="4617"/>
          </w:p>
        </w:tc>
        <w:tc>
          <w:tcPr>
            <w:tcW w:w="995" w:type="dxa"/>
            <w:shd w:val="clear" w:color="auto" w:fill="auto"/>
          </w:tcPr>
          <w:p w14:paraId="736C5865" w14:textId="77777777" w:rsidR="00075364" w:rsidRPr="000320EB" w:rsidRDefault="00075364" w:rsidP="00075364">
            <w:pPr>
              <w:pStyle w:val="Text"/>
            </w:pPr>
            <w:r w:rsidRPr="000320EB">
              <w:t>Aksamina</w:t>
            </w:r>
          </w:p>
        </w:tc>
        <w:tc>
          <w:tcPr>
            <w:tcW w:w="573" w:type="dxa"/>
            <w:shd w:val="clear" w:color="auto" w:fill="auto"/>
          </w:tcPr>
          <w:p w14:paraId="1E8813A1" w14:textId="77777777" w:rsidR="00075364" w:rsidRPr="000320EB" w:rsidRDefault="00075364" w:rsidP="00075364">
            <w:pPr>
              <w:pStyle w:val="Text"/>
            </w:pPr>
            <w:r w:rsidRPr="000320EB">
              <w:t>deng</w:t>
            </w:r>
          </w:p>
        </w:tc>
        <w:tc>
          <w:tcPr>
            <w:tcW w:w="551" w:type="dxa"/>
            <w:shd w:val="clear" w:color="auto" w:fill="auto"/>
          </w:tcPr>
          <w:p w14:paraId="6565C18E" w14:textId="77777777" w:rsidR="00075364" w:rsidRPr="000320EB" w:rsidRDefault="009B531F" w:rsidP="00075364">
            <w:pPr>
              <w:pStyle w:val="Text"/>
            </w:pPr>
            <w:r>
              <w:t>Klara</w:t>
            </w:r>
          </w:p>
        </w:tc>
        <w:tc>
          <w:tcPr>
            <w:tcW w:w="584" w:type="dxa"/>
            <w:shd w:val="clear" w:color="auto" w:fill="auto"/>
          </w:tcPr>
          <w:p w14:paraId="0BBF5C06" w14:textId="77777777" w:rsidR="00075364" w:rsidRPr="000320EB" w:rsidRDefault="00075364" w:rsidP="00075364">
            <w:pPr>
              <w:pStyle w:val="Text"/>
            </w:pPr>
            <w:r w:rsidRPr="000320EB">
              <w:t>dong</w:t>
            </w:r>
          </w:p>
        </w:tc>
        <w:tc>
          <w:tcPr>
            <w:tcW w:w="484" w:type="dxa"/>
            <w:shd w:val="clear" w:color="auto" w:fill="auto"/>
          </w:tcPr>
          <w:p w14:paraId="473A1A30" w14:textId="77777777" w:rsidR="00075364" w:rsidRPr="000320EB" w:rsidRDefault="00075364" w:rsidP="00075364">
            <w:pPr>
              <w:pStyle w:val="Text"/>
            </w:pPr>
            <w:r w:rsidRPr="000320EB">
              <w:t>dua</w:t>
            </w:r>
          </w:p>
        </w:tc>
        <w:tc>
          <w:tcPr>
            <w:tcW w:w="573" w:type="dxa"/>
            <w:shd w:val="clear" w:color="auto" w:fill="auto"/>
          </w:tcPr>
          <w:p w14:paraId="1B0B6C45" w14:textId="77777777" w:rsidR="00075364" w:rsidRPr="000320EB" w:rsidRDefault="00075364" w:rsidP="00075364">
            <w:pPr>
              <w:pStyle w:val="Text"/>
              <w:rPr>
                <w:rStyle w:val="ChBlueBold"/>
              </w:rPr>
            </w:pPr>
            <w:r w:rsidRPr="000320EB">
              <w:rPr>
                <w:rStyle w:val="ChBlueBold"/>
              </w:rPr>
              <w:t>baku</w:t>
            </w:r>
          </w:p>
        </w:tc>
        <w:tc>
          <w:tcPr>
            <w:tcW w:w="762" w:type="dxa"/>
            <w:shd w:val="clear" w:color="auto" w:fill="auto"/>
          </w:tcPr>
          <w:p w14:paraId="20455BD3" w14:textId="77777777" w:rsidR="00075364" w:rsidRPr="000320EB" w:rsidRDefault="00075364" w:rsidP="00075364">
            <w:pPr>
              <w:pStyle w:val="Text"/>
              <w:rPr>
                <w:rStyle w:val="ChBlueBold"/>
              </w:rPr>
            </w:pPr>
            <w:r w:rsidRPr="000320EB">
              <w:rPr>
                <w:rStyle w:val="ChBlueBold"/>
              </w:rPr>
              <w:t>rampas</w:t>
            </w:r>
          </w:p>
        </w:tc>
        <w:tc>
          <w:tcPr>
            <w:tcW w:w="529" w:type="dxa"/>
            <w:shd w:val="clear" w:color="auto" w:fill="auto"/>
          </w:tcPr>
          <w:p w14:paraId="1FE06F71" w14:textId="77777777" w:rsidR="00075364" w:rsidRPr="000320EB" w:rsidRDefault="00075364" w:rsidP="00075364">
            <w:pPr>
              <w:pStyle w:val="Text"/>
              <w:rPr>
                <w:rStyle w:val="ChBlueBold"/>
              </w:rPr>
            </w:pPr>
            <w:r w:rsidRPr="000320EB">
              <w:rPr>
                <w:rStyle w:val="ChBlueBold"/>
              </w:rPr>
              <w:t>bola</w:t>
            </w:r>
          </w:p>
        </w:tc>
      </w:tr>
      <w:tr w:rsidR="00AC23C4" w:rsidRPr="00AC23C4" w14:paraId="000F5CF5" w14:textId="77777777" w:rsidTr="00AC23C4">
        <w:tc>
          <w:tcPr>
            <w:tcW w:w="709" w:type="dxa"/>
            <w:shd w:val="clear" w:color="auto" w:fill="auto"/>
          </w:tcPr>
          <w:p w14:paraId="67DE2DE6" w14:textId="77777777" w:rsidR="00075364" w:rsidRPr="000320EB" w:rsidRDefault="00075364" w:rsidP="00075364">
            <w:pPr>
              <w:pStyle w:val="GlossEng"/>
            </w:pPr>
          </w:p>
        </w:tc>
        <w:tc>
          <w:tcPr>
            <w:tcW w:w="995" w:type="dxa"/>
            <w:shd w:val="clear" w:color="auto" w:fill="auto"/>
          </w:tcPr>
          <w:p w14:paraId="5193BFF9" w14:textId="77777777" w:rsidR="00075364" w:rsidRPr="000320EB" w:rsidRDefault="00075364" w:rsidP="00075364">
            <w:pPr>
              <w:pStyle w:val="GlossEng"/>
            </w:pPr>
            <w:r w:rsidRPr="000320EB">
              <w:t>Aksamina</w:t>
            </w:r>
          </w:p>
        </w:tc>
        <w:tc>
          <w:tcPr>
            <w:tcW w:w="573" w:type="dxa"/>
            <w:shd w:val="clear" w:color="auto" w:fill="auto"/>
          </w:tcPr>
          <w:p w14:paraId="2C389F81" w14:textId="77777777" w:rsidR="00075364" w:rsidRPr="000320EB" w:rsidRDefault="00075364" w:rsidP="00075364">
            <w:pPr>
              <w:pStyle w:val="GlossEng"/>
            </w:pPr>
            <w:r w:rsidRPr="000320EB">
              <w:t>with</w:t>
            </w:r>
          </w:p>
        </w:tc>
        <w:tc>
          <w:tcPr>
            <w:tcW w:w="551" w:type="dxa"/>
            <w:shd w:val="clear" w:color="auto" w:fill="auto"/>
          </w:tcPr>
          <w:p w14:paraId="134BEEDC" w14:textId="77777777" w:rsidR="00075364" w:rsidRPr="000320EB" w:rsidRDefault="009B531F" w:rsidP="00075364">
            <w:pPr>
              <w:pStyle w:val="GlossEng"/>
            </w:pPr>
            <w:r>
              <w:t>Klara</w:t>
            </w:r>
          </w:p>
        </w:tc>
        <w:tc>
          <w:tcPr>
            <w:tcW w:w="584" w:type="dxa"/>
            <w:shd w:val="clear" w:color="auto" w:fill="auto"/>
          </w:tcPr>
          <w:p w14:paraId="63171CFA" w14:textId="77777777" w:rsidR="00075364" w:rsidRPr="0099608C" w:rsidRDefault="00075364" w:rsidP="00075364">
            <w:pPr>
              <w:pStyle w:val="GlossEng"/>
              <w:rPr>
                <w:rStyle w:val="ChSmallCaps"/>
              </w:rPr>
            </w:pPr>
            <w:r w:rsidRPr="0099608C">
              <w:rPr>
                <w:rStyle w:val="ChSmallCaps"/>
              </w:rPr>
              <w:t>3pl</w:t>
            </w:r>
          </w:p>
        </w:tc>
        <w:tc>
          <w:tcPr>
            <w:tcW w:w="484" w:type="dxa"/>
            <w:shd w:val="clear" w:color="auto" w:fill="auto"/>
          </w:tcPr>
          <w:p w14:paraId="08BF7F5C" w14:textId="77777777" w:rsidR="00075364" w:rsidRPr="000320EB" w:rsidRDefault="00075364" w:rsidP="00075364">
            <w:pPr>
              <w:pStyle w:val="GlossEng"/>
            </w:pPr>
            <w:r w:rsidRPr="000320EB">
              <w:t>two</w:t>
            </w:r>
          </w:p>
        </w:tc>
        <w:tc>
          <w:tcPr>
            <w:tcW w:w="573" w:type="dxa"/>
            <w:shd w:val="clear" w:color="auto" w:fill="auto"/>
          </w:tcPr>
          <w:p w14:paraId="3585AC69" w14:textId="77777777" w:rsidR="00075364" w:rsidRPr="0099608C" w:rsidRDefault="00075364" w:rsidP="00075364">
            <w:pPr>
              <w:pStyle w:val="GlossEng"/>
              <w:rPr>
                <w:rStyle w:val="ChSmallCaps"/>
              </w:rPr>
            </w:pPr>
            <w:r w:rsidRPr="0099608C">
              <w:rPr>
                <w:rStyle w:val="ChSmallCaps"/>
              </w:rPr>
              <w:t>recp</w:t>
            </w:r>
          </w:p>
        </w:tc>
        <w:tc>
          <w:tcPr>
            <w:tcW w:w="762" w:type="dxa"/>
            <w:shd w:val="clear" w:color="auto" w:fill="auto"/>
          </w:tcPr>
          <w:p w14:paraId="643416A1" w14:textId="77777777" w:rsidR="00075364" w:rsidRPr="000320EB" w:rsidRDefault="00075364" w:rsidP="00075364">
            <w:pPr>
              <w:pStyle w:val="GlossEng"/>
            </w:pPr>
            <w:r w:rsidRPr="000320EB">
              <w:t>seize</w:t>
            </w:r>
          </w:p>
        </w:tc>
        <w:tc>
          <w:tcPr>
            <w:tcW w:w="529" w:type="dxa"/>
            <w:shd w:val="clear" w:color="auto" w:fill="auto"/>
          </w:tcPr>
          <w:p w14:paraId="3D54FA33" w14:textId="77777777" w:rsidR="00075364" w:rsidRPr="000320EB" w:rsidRDefault="00075364" w:rsidP="00075364">
            <w:pPr>
              <w:pStyle w:val="GlossEng"/>
            </w:pPr>
            <w:r w:rsidRPr="000320EB">
              <w:t>ball</w:t>
            </w:r>
          </w:p>
        </w:tc>
      </w:tr>
    </w:tbl>
    <w:p w14:paraId="686DE217" w14:textId="588FF2FE" w:rsidR="00075364" w:rsidRPr="000957E6" w:rsidRDefault="00B7093A" w:rsidP="00075364">
      <w:pPr>
        <w:pStyle w:val="FreeTranslEng"/>
      </w:pPr>
      <w:r>
        <w:t>‘</w:t>
      </w:r>
      <w:r w:rsidR="00075364" w:rsidRPr="000320EB">
        <w:t xml:space="preserve">both Aksamina and </w:t>
      </w:r>
      <w:r w:rsidR="009B531F">
        <w:t>Klara</w:t>
      </w:r>
      <w:r w:rsidR="00075364" w:rsidRPr="000320EB">
        <w:t xml:space="preserve"> </w:t>
      </w:r>
      <w:r w:rsidR="00075364" w:rsidRPr="000320EB">
        <w:rPr>
          <w:rStyle w:val="ChBlueBold"/>
        </w:rPr>
        <w:t>tackled the ball together</w:t>
      </w:r>
      <w:r>
        <w:t>’</w:t>
      </w:r>
      <w:r w:rsidR="00075364" w:rsidRPr="000320EB">
        <w:t xml:space="preserve"> </w:t>
      </w:r>
      <w:r w:rsidR="00075364" w:rsidRPr="000320EB">
        <w:rPr>
          <w:rStyle w:val="ExampleSource"/>
        </w:rPr>
        <w:t>[081006-014-Cv.0007]</w:t>
      </w:r>
    </w:p>
    <w:p w14:paraId="5A878A4F" w14:textId="140A1C35" w:rsidR="00075364" w:rsidRPr="000320EB" w:rsidRDefault="00075364" w:rsidP="00075364">
      <w:pPr>
        <w:pStyle w:val="Body0015after"/>
      </w:pPr>
      <w:r w:rsidRPr="000320EB">
        <w:t xml:space="preserve">Overall, the corpus contains only few </w:t>
      </w:r>
      <w:r w:rsidR="00B7093A">
        <w:t>‘</w:t>
      </w:r>
      <w:r w:rsidRPr="0099608C">
        <w:rPr>
          <w:rStyle w:val="ChSmallCaps"/>
        </w:rPr>
        <w:t>reciprocator</w:t>
      </w:r>
      <w:r w:rsidRPr="000320EB">
        <w:t xml:space="preserve"> </w:t>
      </w:r>
      <w:r w:rsidRPr="000320EB">
        <w:rPr>
          <w:rStyle w:val="ChItalBold"/>
        </w:rPr>
        <w:t>baku</w:t>
      </w:r>
      <w:r w:rsidRPr="000320EB">
        <w:t xml:space="preserve"> </w:t>
      </w:r>
      <w:r w:rsidRPr="0099608C">
        <w:rPr>
          <w:rStyle w:val="ChSmallCaps"/>
        </w:rPr>
        <w:t>v</w:t>
      </w:r>
      <w:r w:rsidR="00B7093A">
        <w:t>’</w:t>
      </w:r>
      <w:r w:rsidRPr="000320EB">
        <w:t xml:space="preserve"> constructions with a sociative reading. </w:t>
      </w:r>
      <w:r w:rsidR="00944D5A" w:rsidRPr="00203E2B">
        <w:t xml:space="preserve">Further research is needed to determine whether there are any formal criteria that allow </w:t>
      </w:r>
      <w:r w:rsidR="00B7093A">
        <w:t>‘</w:t>
      </w:r>
      <w:r w:rsidR="00944D5A" w:rsidRPr="00203E2B">
        <w:rPr>
          <w:rStyle w:val="ChSmallCaps"/>
        </w:rPr>
        <w:t>reciprocator</w:t>
      </w:r>
      <w:r w:rsidR="00944D5A" w:rsidRPr="00203E2B">
        <w:t xml:space="preserve"> </w:t>
      </w:r>
      <w:r w:rsidR="00944D5A" w:rsidRPr="00203E2B">
        <w:rPr>
          <w:rStyle w:val="ChItalBold"/>
        </w:rPr>
        <w:t>baku</w:t>
      </w:r>
      <w:r w:rsidR="00944D5A" w:rsidRPr="00203E2B">
        <w:t xml:space="preserve"> </w:t>
      </w:r>
      <w:r w:rsidR="00944D5A" w:rsidRPr="00203E2B">
        <w:rPr>
          <w:rStyle w:val="ChSmallCaps"/>
        </w:rPr>
        <w:t>v</w:t>
      </w:r>
      <w:r w:rsidR="00B7093A">
        <w:t>’</w:t>
      </w:r>
      <w:r w:rsidR="00944D5A" w:rsidRPr="00203E2B">
        <w:t xml:space="preserve"> constructions with a reciprocal reading </w:t>
      </w:r>
      <w:r w:rsidR="00944D5A">
        <w:t xml:space="preserve">to be distinguished </w:t>
      </w:r>
      <w:r w:rsidR="00944D5A" w:rsidRPr="00203E2B">
        <w:t>from those with a sociative reading</w:t>
      </w:r>
      <w:r w:rsidRPr="000320EB">
        <w:t>.</w:t>
      </w:r>
    </w:p>
    <w:p w14:paraId="1CD1ED24" w14:textId="77777777" w:rsidR="00075364" w:rsidRPr="000320EB" w:rsidRDefault="00075364" w:rsidP="00075364">
      <w:pPr>
        <w:pStyle w:val="Heading4"/>
      </w:pPr>
      <w:bookmarkStart w:id="4618" w:name="_Ref365529710"/>
      <w:r w:rsidRPr="000320EB">
        <w:rPr>
          <w:lang w:eastAsia="en-US"/>
        </w:rPr>
        <w:t>Discontinuous reciprocal constructions</w:t>
      </w:r>
      <w:bookmarkEnd w:id="4618"/>
    </w:p>
    <w:p w14:paraId="3C833BE5" w14:textId="3F603341" w:rsidR="00075364" w:rsidRPr="000320EB" w:rsidRDefault="00075364" w:rsidP="0049775F">
      <w:pPr>
        <w:pStyle w:val="Body0000after"/>
      </w:pPr>
      <w:r w:rsidRPr="000320EB">
        <w:t xml:space="preserve">In </w:t>
      </w:r>
      <w:r w:rsidRPr="000320EB">
        <w:rPr>
          <w:lang w:eastAsia="en-US"/>
        </w:rPr>
        <w:t>discontinuous reciprocal constructions</w:t>
      </w:r>
      <w:r w:rsidR="00C636EB">
        <w:rPr>
          <w:lang w:eastAsia="en-US"/>
        </w:rPr>
        <w:t>, cross-linguistically</w:t>
      </w:r>
      <w:r w:rsidRPr="000320EB">
        <w:rPr>
          <w:lang w:eastAsia="en-US"/>
        </w:rPr>
        <w:t>, only one of the participants is expressed as the subjec</w:t>
      </w:r>
      <w:r>
        <w:rPr>
          <w:lang w:eastAsia="en-US"/>
        </w:rPr>
        <w:t>t, while the second participant</w:t>
      </w:r>
      <w:r w:rsidRPr="000320EB">
        <w:rPr>
          <w:lang w:eastAsia="en-US"/>
        </w:rPr>
        <w:t xml:space="preserve"> </w:t>
      </w:r>
      <w:r w:rsidR="00B7093A">
        <w:rPr>
          <w:lang w:eastAsia="en-US"/>
        </w:rPr>
        <w:t>“</w:t>
      </w:r>
      <w:r w:rsidRPr="000320EB">
        <w:rPr>
          <w:lang w:eastAsia="en-US"/>
        </w:rPr>
        <w:t>is a comitative phrase</w:t>
      </w:r>
      <w:r w:rsidR="00B7093A">
        <w:rPr>
          <w:lang w:eastAsia="en-US"/>
        </w:rPr>
        <w:t>”</w:t>
      </w:r>
      <w:r w:rsidR="00B35108">
        <w:rPr>
          <w:lang w:eastAsia="en-US"/>
        </w:rPr>
        <w:t xml:space="preserve">, as </w:t>
      </w:r>
      <w:r w:rsidR="00B35108" w:rsidRPr="00B35108">
        <w:rPr>
          <w:rStyle w:val="Citation"/>
        </w:rPr>
        <w:fldChar w:fldCharType="begin"/>
      </w:r>
      <w:r w:rsidR="00B35108" w:rsidRPr="00B35108">
        <w:rPr>
          <w:rStyle w:val="Citation"/>
        </w:rPr>
        <w:instrText>ADDIN CITAVI.PLACEHOLDER ba0f812c-f2b7-4c41-857c-a573c173898e 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ZWRqYWxrb3Y8L1RleHQ+DQogICAgPC9UZXh0VW5pdD4NCiAgPC9UZXh0VW5pdHM+DQo8L1BsYWNlaG9sZGVyPg==</w:instrText>
      </w:r>
      <w:r w:rsidR="00B35108" w:rsidRPr="00B35108">
        <w:rPr>
          <w:rStyle w:val="Citation"/>
        </w:rPr>
        <w:fldChar w:fldCharType="separate"/>
      </w:r>
      <w:bookmarkStart w:id="4619" w:name="_CTVP001ba0f812cf2b74c41857ca573c173898e"/>
      <w:r w:rsidR="0092006B">
        <w:rPr>
          <w:rStyle w:val="Citation"/>
        </w:rPr>
        <w:t>Nedjalkov</w:t>
      </w:r>
      <w:bookmarkEnd w:id="4619"/>
      <w:r w:rsidR="00B35108" w:rsidRPr="00B35108">
        <w:rPr>
          <w:rStyle w:val="Citation"/>
        </w:rPr>
        <w:fldChar w:fldCharType="end"/>
      </w:r>
      <w:r w:rsidR="00B35108" w:rsidRPr="00B35108">
        <w:rPr>
          <w:rStyle w:val="Citation"/>
        </w:rPr>
        <w:t xml:space="preserve"> </w:t>
      </w:r>
      <w:r w:rsidR="00B35108" w:rsidRPr="00B35108">
        <w:rPr>
          <w:rStyle w:val="Citation"/>
        </w:rPr>
        <w:fldChar w:fldCharType="begin"/>
      </w:r>
      <w:r w:rsidR="00B35108" w:rsidRPr="00B35108">
        <w:rPr>
          <w:rStyle w:val="Citation"/>
        </w:rPr>
        <w:instrText>ADDIN CITAVI.PLACEHOLDER 7c74ec00-2de7-4ecf-adc8-dbe717880c8a 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lZsYWRpbWlyPC9GaXJzdE5hbWU+DQogICAgICAgICAgICA8TGFzdE5hbWU+TmVkamFsa292PC9MYXN0TmFtZT4NCiAgICAgICAgICAgIDxNaWRkbGVOYW1lPlA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zogMjkpPC9UZXh0Pg0KICAgIDwvVGV4dFVuaXQ+DQogIDwvVGV4dFVuaXRzPg0KPC9QbGFjZWhvbGRlcj4=</w:instrText>
      </w:r>
      <w:r w:rsidR="00B35108" w:rsidRPr="00B35108">
        <w:rPr>
          <w:rStyle w:val="Citation"/>
        </w:rPr>
        <w:fldChar w:fldCharType="separate"/>
      </w:r>
      <w:bookmarkStart w:id="4620" w:name="_CTVP0017c74ec002de74ecfadc8dbe717880c8a"/>
      <w:r w:rsidR="0092006B">
        <w:rPr>
          <w:rStyle w:val="Citation"/>
        </w:rPr>
        <w:t>(2007: 29)</w:t>
      </w:r>
      <w:bookmarkEnd w:id="4620"/>
      <w:r w:rsidR="00B35108" w:rsidRPr="00B35108">
        <w:rPr>
          <w:rStyle w:val="Citation"/>
        </w:rPr>
        <w:fldChar w:fldCharType="end"/>
      </w:r>
      <w:r w:rsidR="00B35108">
        <w:rPr>
          <w:lang w:eastAsia="en-US"/>
        </w:rPr>
        <w:t xml:space="preserve"> points out. </w:t>
      </w:r>
      <w:r w:rsidR="00B35108">
        <w:t xml:space="preserve">Given that </w:t>
      </w:r>
      <w:r w:rsidR="00B35108" w:rsidRPr="000320EB">
        <w:t>the second participant is not encoded as the direct object</w:t>
      </w:r>
      <w:r w:rsidR="00B35108" w:rsidRPr="00B35108">
        <w:t xml:space="preserve"> </w:t>
      </w:r>
      <w:r w:rsidR="00B35108" w:rsidRPr="000320EB">
        <w:t>but as a prepositional phrase</w:t>
      </w:r>
      <w:r w:rsidR="00B35108">
        <w:t>,</w:t>
      </w:r>
      <w:r w:rsidR="00B35108" w:rsidRPr="000320EB">
        <w:t xml:space="preserve"> discontinuous reciprocals result in a reduction in syntactic valency. </w:t>
      </w:r>
      <w:r w:rsidR="00B35108">
        <w:t xml:space="preserve">Hence, </w:t>
      </w:r>
      <w:r w:rsidR="0049775F">
        <w:t xml:space="preserve">pragmatically and syntactically, </w:t>
      </w:r>
      <w:r w:rsidR="00B35108" w:rsidRPr="000320EB">
        <w:t xml:space="preserve">the </w:t>
      </w:r>
      <w:r w:rsidR="00B35108">
        <w:t xml:space="preserve">second, </w:t>
      </w:r>
      <w:r w:rsidR="00B35108" w:rsidRPr="000320EB">
        <w:t xml:space="preserve">non-subject </w:t>
      </w:r>
      <w:r w:rsidR="00B35108">
        <w:t xml:space="preserve">participant </w:t>
      </w:r>
      <w:r w:rsidR="00B35108" w:rsidRPr="000320EB">
        <w:t xml:space="preserve">is </w:t>
      </w:r>
      <w:r w:rsidR="00B35108">
        <w:t>“</w:t>
      </w:r>
      <w:r w:rsidR="00B35108" w:rsidRPr="000320EB">
        <w:t xml:space="preserve">a constituent of lower </w:t>
      </w:r>
      <w:r w:rsidR="0049775F">
        <w:t xml:space="preserve">[…] </w:t>
      </w:r>
      <w:r w:rsidR="00B35108" w:rsidRPr="000320EB">
        <w:t>status</w:t>
      </w:r>
      <w:r w:rsidR="00B35108">
        <w:t>”</w:t>
      </w:r>
      <w:r w:rsidR="00B35108" w:rsidRPr="000320EB">
        <w:t xml:space="preserve"> </w:t>
      </w:r>
      <w:r w:rsidR="00B35108">
        <w:rPr>
          <w:rStyle w:val="Citation"/>
        </w:rPr>
        <w:fldChar w:fldCharType="begin"/>
      </w:r>
      <w:r w:rsidR="00B35108">
        <w:rPr>
          <w:rStyle w:val="Citation"/>
        </w:rPr>
        <w:instrText>ADDIN CITAVI.PLACEHOLDER bf5c39d7-f7b5-43ec-9404-5299ef17b566 PFBsYWNlaG9sZGVyPg0KICA8QWRkSW5WZXJzaW9uPjUuMi4wLjg8L0FkZEluVmVyc2lvbj4NCiAgPElkPmJmNWMzOWQ3LWY3YjUtNDNlYy05NDA0LTUyOTllZjE3YjU2NjwvSWQ+DQogIDxFbnRyaWVzPg0KICAgIDxFbnRyeT4NCiAgICAgIDxJZD4zZjg0MTc3YS04ZjQ3LTRmNTQtODFkNi0zY2E5MmQ3YzliZWU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mVmZXJlbmNlSWQ+ODQ5ZWFiMzAtZmJhMS00NDRmLWIwMTEtYWE2YzEyYjg0OWY2PC9SZWZlcmVuY2VJZD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VmxhZGltaXI8L0ZpcnN0TmFtZT4NCiAgICAgICAgICAgIDxMYXN0TmFtZT5OZWRqYWxrb3Y8L0xhc3ROYW1lPg0KICAgICAgICAgICAgPE1pZGRsZU5hbWU+UC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FjNmQ2ODFhLWIyNDUtNGM4ZC04NTY0LTlkOGI0ODc4NGJhY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yOCk8L1RleHQ+DQogICAgPC9UZXh0VW5pdD4NCiAgPC9UZXh0VW5pdHM+DQo8L1BsYWNlaG9sZGVyPg==</w:instrText>
      </w:r>
      <w:r w:rsidR="00B35108">
        <w:rPr>
          <w:rStyle w:val="Citation"/>
        </w:rPr>
        <w:fldChar w:fldCharType="separate"/>
      </w:r>
      <w:bookmarkStart w:id="4621" w:name="_CTVP001bf5c39d7f7b543ec94045299ef17b566"/>
      <w:r w:rsidR="0092006B">
        <w:rPr>
          <w:rStyle w:val="Citation"/>
        </w:rPr>
        <w:t>(2007: 28)</w:t>
      </w:r>
      <w:bookmarkEnd w:id="4621"/>
      <w:r w:rsidR="00B35108">
        <w:rPr>
          <w:rStyle w:val="Citation"/>
        </w:rPr>
        <w:fldChar w:fldCharType="end"/>
      </w:r>
      <w:r w:rsidR="00B35108" w:rsidRPr="000320EB">
        <w:t>; semantically, however, it is of the same status as the subject reciprocator.</w:t>
      </w:r>
    </w:p>
    <w:p w14:paraId="0AF4DFE8" w14:textId="4EEB77DD" w:rsidR="00C636EB" w:rsidRDefault="0049775F" w:rsidP="00545989">
      <w:pPr>
        <w:pStyle w:val="Body0500after"/>
      </w:pPr>
      <w:r>
        <w:t>These observations also apply to Papuan Malay</w:t>
      </w:r>
      <w:r w:rsidR="00545989">
        <w:t>. In</w:t>
      </w:r>
      <w:r w:rsidR="001A3105">
        <w:t xml:space="preserve"> </w:t>
      </w:r>
      <w:r w:rsidR="001A3105" w:rsidRPr="000320EB">
        <w:rPr>
          <w:lang w:eastAsia="en-US"/>
        </w:rPr>
        <w:t>discontinuous reciprocal constructions</w:t>
      </w:r>
      <w:r w:rsidR="00545989">
        <w:rPr>
          <w:lang w:eastAsia="en-US"/>
        </w:rPr>
        <w:t xml:space="preserve">, </w:t>
      </w:r>
      <w:r w:rsidR="00545989">
        <w:t>t</w:t>
      </w:r>
      <w:r>
        <w:t xml:space="preserve">he </w:t>
      </w:r>
      <w:r w:rsidR="00C636EB" w:rsidRPr="000320EB">
        <w:t>second participant, or</w:t>
      </w:r>
      <w:r w:rsidR="00545989">
        <w:t xml:space="preserve"> “</w:t>
      </w:r>
      <w:r w:rsidR="00545989" w:rsidRPr="000320EB">
        <w:t>reciprocee</w:t>
      </w:r>
      <w:r w:rsidR="00545989">
        <w:t>”</w:t>
      </w:r>
      <w:r>
        <w:t>, adopting</w:t>
      </w:r>
      <w:r w:rsidR="001A3105">
        <w:t xml:space="preserve"> </w:t>
      </w:r>
      <w:r w:rsidR="001A3105" w:rsidRPr="001A3105">
        <w:rPr>
          <w:rStyle w:val="Citation"/>
        </w:rPr>
        <w:fldChar w:fldCharType="begin"/>
      </w:r>
      <w:r w:rsidR="001A3105" w:rsidRPr="001A3105">
        <w:rPr>
          <w:rStyle w:val="Citation"/>
        </w:rPr>
        <w:instrText>ADDIN CITAVI.PLACEHOLDER adf6d9f5-6af8-4c09-94f6-591d5fee581a 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c3BlbG1hdGg8L1RleHQ+DQogICAgPC9UZXh0VW5pdD4NCiAgPC9UZXh0VW5pdHM+DQo8L1BsYWNlaG9sZGVyPg==</w:instrText>
      </w:r>
      <w:r w:rsidR="001A3105" w:rsidRPr="001A3105">
        <w:rPr>
          <w:rStyle w:val="Citation"/>
        </w:rPr>
        <w:fldChar w:fldCharType="separate"/>
      </w:r>
      <w:bookmarkStart w:id="4622" w:name="_CTVP001adf6d9f56af84c0994f6591d5fee581a"/>
      <w:r w:rsidR="0092006B">
        <w:rPr>
          <w:rStyle w:val="Citation"/>
        </w:rPr>
        <w:t>Haspelmath</w:t>
      </w:r>
      <w:bookmarkEnd w:id="4622"/>
      <w:r w:rsidR="001A3105" w:rsidRPr="001A3105">
        <w:rPr>
          <w:rStyle w:val="Citation"/>
        </w:rPr>
        <w:fldChar w:fldCharType="end"/>
      </w:r>
      <w:r w:rsidR="001A3105">
        <w:rPr>
          <w:rStyle w:val="Citation"/>
        </w:rPr>
        <w:t>’s</w:t>
      </w:r>
      <w:r w:rsidR="001A3105" w:rsidRPr="001A3105">
        <w:rPr>
          <w:rStyle w:val="Citation"/>
        </w:rPr>
        <w:t xml:space="preserve"> </w:t>
      </w:r>
      <w:r w:rsidR="001A3105" w:rsidRPr="001A3105">
        <w:rPr>
          <w:rStyle w:val="Citation"/>
        </w:rPr>
        <w:fldChar w:fldCharType="begin"/>
      </w:r>
      <w:r w:rsidR="001A3105" w:rsidRPr="001A3105">
        <w:rPr>
          <w:rStyle w:val="Citation"/>
        </w:rPr>
        <w:instrText>ADDIN CITAVI.PLACEHOLDER 0d503bba-a1a2-4f47-87fc-90abb72dfb33 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k0M2Q2YzI1LTg4MjItNGZhNi1iNmJlLTg4YTc1YzViYWYwO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djOiAyMDkyKTwvVGV4dD4NCiAgICA8L1RleHRVbml0Pg0KICA8L1RleHRVbml0cz4NCjwvUGxhY2Vob2xkZXI+</w:instrText>
      </w:r>
      <w:r w:rsidR="001A3105" w:rsidRPr="001A3105">
        <w:rPr>
          <w:rStyle w:val="Citation"/>
        </w:rPr>
        <w:fldChar w:fldCharType="separate"/>
      </w:r>
      <w:bookmarkStart w:id="4623" w:name="_CTVP0010d503bbaa1a24f4787fc90abb72dfb33"/>
      <w:r w:rsidR="0092006B">
        <w:rPr>
          <w:rStyle w:val="Citation"/>
        </w:rPr>
        <w:t>(2007c: 2092)</w:t>
      </w:r>
      <w:bookmarkEnd w:id="4623"/>
      <w:r w:rsidR="001A3105" w:rsidRPr="001A3105">
        <w:rPr>
          <w:rStyle w:val="Citation"/>
        </w:rPr>
        <w:fldChar w:fldCharType="end"/>
      </w:r>
      <w:r w:rsidR="001A3105">
        <w:t xml:space="preserve"> </w:t>
      </w:r>
      <w:r>
        <w:rPr>
          <w:rStyle w:val="Citation"/>
        </w:rPr>
        <w:t xml:space="preserve">terminology, </w:t>
      </w:r>
      <w:r w:rsidR="00C636EB" w:rsidRPr="000320EB">
        <w:t xml:space="preserve">is encoded </w:t>
      </w:r>
      <w:r w:rsidR="00C636EB">
        <w:t xml:space="preserve">by </w:t>
      </w:r>
      <w:r w:rsidR="00C636EB" w:rsidRPr="000320EB">
        <w:t xml:space="preserve">a prepositional </w:t>
      </w:r>
      <w:r w:rsidR="00C636EB" w:rsidRPr="000320EB">
        <w:rPr>
          <w:lang w:eastAsia="en-US"/>
        </w:rPr>
        <w:t>phrase</w:t>
      </w:r>
      <w:r w:rsidR="00545989">
        <w:rPr>
          <w:lang w:eastAsia="en-US"/>
        </w:rPr>
        <w:t xml:space="preserve">. This </w:t>
      </w:r>
      <w:r w:rsidR="00545989" w:rsidRPr="000320EB">
        <w:t xml:space="preserve">prepositional </w:t>
      </w:r>
      <w:r w:rsidR="00545989" w:rsidRPr="000320EB">
        <w:rPr>
          <w:lang w:eastAsia="en-US"/>
        </w:rPr>
        <w:t>phrase</w:t>
      </w:r>
      <w:r w:rsidR="00C636EB" w:rsidRPr="000320EB">
        <w:rPr>
          <w:lang w:eastAsia="en-US"/>
        </w:rPr>
        <w:t xml:space="preserve"> is introduced with the </w:t>
      </w:r>
      <w:r w:rsidR="00C636EB" w:rsidRPr="000320EB">
        <w:t xml:space="preserve">comitative preposition </w:t>
      </w:r>
      <w:r w:rsidR="00C636EB" w:rsidRPr="00076132">
        <w:rPr>
          <w:rStyle w:val="ChItalBold"/>
        </w:rPr>
        <w:t>dengan</w:t>
      </w:r>
      <w:r w:rsidR="00C636EB">
        <w:rPr>
          <w:rStyle w:val="ChItalBold"/>
        </w:rPr>
        <w:t>g</w:t>
      </w:r>
      <w:r w:rsidR="00C636EB" w:rsidRPr="000320EB">
        <w:t xml:space="preserve"> </w:t>
      </w:r>
      <w:r w:rsidR="00C636EB">
        <w:t>‘</w:t>
      </w:r>
      <w:r w:rsidR="00C636EB" w:rsidRPr="000320EB">
        <w:t>with</w:t>
      </w:r>
      <w:r w:rsidR="00C636EB">
        <w:t xml:space="preserve">’, with its short form </w:t>
      </w:r>
      <w:r w:rsidR="00C636EB" w:rsidRPr="007A5A50">
        <w:rPr>
          <w:rStyle w:val="ChItalBold"/>
        </w:rPr>
        <w:t>deng</w:t>
      </w:r>
      <w:r w:rsidR="00C636EB" w:rsidRPr="000320EB">
        <w:t xml:space="preserve"> (see also §</w:t>
      </w:r>
      <w:r w:rsidR="00C636EB">
        <w:fldChar w:fldCharType="begin"/>
      </w:r>
      <w:r w:rsidR="00C636EB">
        <w:instrText xml:space="preserve"> REF _Ref319761134 \w \h </w:instrText>
      </w:r>
      <w:r w:rsidR="00C636EB">
        <w:fldChar w:fldCharType="separate"/>
      </w:r>
      <w:r w:rsidR="00154D81">
        <w:rPr>
          <w:cs/>
        </w:rPr>
        <w:t>‎</w:t>
      </w:r>
      <w:r w:rsidR="00154D81">
        <w:t>10.2.1</w:t>
      </w:r>
      <w:r w:rsidR="00C636EB">
        <w:fldChar w:fldCharType="end"/>
      </w:r>
      <w:r w:rsidR="00C636EB" w:rsidRPr="000320EB">
        <w:t>).</w:t>
      </w:r>
      <w:r w:rsidRPr="000320EB">
        <w:rPr>
          <w:rStyle w:val="FootnoteReference"/>
        </w:rPr>
        <w:footnoteReference w:id="236"/>
      </w:r>
      <w:r w:rsidR="00C636EB" w:rsidRPr="000320EB">
        <w:t xml:space="preserve"> Hence, the structure for </w:t>
      </w:r>
      <w:r w:rsidR="00C636EB" w:rsidRPr="000320EB">
        <w:rPr>
          <w:lang w:eastAsia="en-US"/>
        </w:rPr>
        <w:t>discontinuous reciprocal</w:t>
      </w:r>
      <w:r w:rsidR="00C636EB">
        <w:rPr>
          <w:lang w:eastAsia="en-US"/>
        </w:rPr>
        <w:t>s</w:t>
      </w:r>
      <w:r w:rsidR="00C636EB" w:rsidRPr="000320EB">
        <w:rPr>
          <w:lang w:eastAsia="en-US"/>
        </w:rPr>
        <w:t xml:space="preserve"> </w:t>
      </w:r>
      <w:r w:rsidR="00C636EB" w:rsidRPr="000320EB">
        <w:t xml:space="preserve">is </w:t>
      </w:r>
      <w:r w:rsidR="00C636EB">
        <w:t>‘</w:t>
      </w:r>
      <w:r w:rsidR="00C636EB" w:rsidRPr="0099608C">
        <w:rPr>
          <w:rStyle w:val="ChSmallCaps"/>
        </w:rPr>
        <w:t>reciprocator</w:t>
      </w:r>
      <w:r w:rsidR="00C636EB" w:rsidRPr="000320EB">
        <w:t xml:space="preserve"> </w:t>
      </w:r>
      <w:r w:rsidR="00C636EB" w:rsidRPr="000320EB">
        <w:rPr>
          <w:rStyle w:val="ChItalBold"/>
        </w:rPr>
        <w:t>baku</w:t>
      </w:r>
      <w:r w:rsidR="00C636EB" w:rsidRPr="000320EB">
        <w:t xml:space="preserve"> </w:t>
      </w:r>
      <w:r w:rsidR="00C636EB" w:rsidRPr="0099608C">
        <w:rPr>
          <w:rStyle w:val="ChSmallCaps"/>
        </w:rPr>
        <w:t>v</w:t>
      </w:r>
      <w:r w:rsidR="00C636EB" w:rsidRPr="008020F1">
        <w:t xml:space="preserve"> </w:t>
      </w:r>
      <w:r w:rsidR="00C636EB" w:rsidRPr="00076132">
        <w:rPr>
          <w:rStyle w:val="ChItalBold"/>
        </w:rPr>
        <w:t>dengan</w:t>
      </w:r>
      <w:r w:rsidR="00C636EB">
        <w:rPr>
          <w:rStyle w:val="ChItalBold"/>
        </w:rPr>
        <w:t>g</w:t>
      </w:r>
      <w:r w:rsidR="00C636EB" w:rsidRPr="000320EB">
        <w:t xml:space="preserve"> </w:t>
      </w:r>
      <w:r w:rsidR="00C636EB" w:rsidRPr="0099608C">
        <w:rPr>
          <w:rStyle w:val="ChSmallCaps"/>
        </w:rPr>
        <w:t>reciprocee</w:t>
      </w:r>
      <w:r w:rsidR="00C636EB">
        <w:t>’</w:t>
      </w:r>
      <w:r w:rsidR="00C636EB" w:rsidRPr="000320EB">
        <w:t>.</w:t>
      </w:r>
    </w:p>
    <w:p w14:paraId="65536047" w14:textId="42D72B8C" w:rsidR="00075364" w:rsidRPr="000320EB" w:rsidRDefault="00075364" w:rsidP="00075364">
      <w:pPr>
        <w:pStyle w:val="Body0500after"/>
      </w:pPr>
      <w:r w:rsidRPr="000320EB">
        <w:t xml:space="preserve">In the corpus, </w:t>
      </w:r>
      <w:r w:rsidR="00545989">
        <w:t xml:space="preserve">however, </w:t>
      </w:r>
      <w:r w:rsidRPr="000320EB">
        <w:t>discontinuous constructions occur much less often than simple ones; only 15 of the 101 reciprocals are discontinuous (15%). All of them de</w:t>
      </w:r>
      <w:r>
        <w:t>signate reciprocal relations</w:t>
      </w:r>
      <w:r w:rsidRPr="000320EB">
        <w:t xml:space="preserve"> in the sense of </w:t>
      </w:r>
      <w:r w:rsidR="00B7093A">
        <w:t>‘</w:t>
      </w:r>
      <w:r w:rsidRPr="0099608C">
        <w:rPr>
          <w:rStyle w:val="ChSmallCaps"/>
        </w:rPr>
        <w:t>reciprocator</w:t>
      </w:r>
      <w:r w:rsidRPr="000320EB">
        <w:t xml:space="preserve"> </w:t>
      </w:r>
      <w:r w:rsidRPr="0099608C">
        <w:rPr>
          <w:rStyle w:val="ChSmallCaps"/>
        </w:rPr>
        <w:t>v</w:t>
      </w:r>
      <w:r w:rsidRPr="000320EB">
        <w:t xml:space="preserve"> with </w:t>
      </w:r>
      <w:r w:rsidRPr="0099608C">
        <w:rPr>
          <w:rStyle w:val="ChSmallCaps"/>
        </w:rPr>
        <w:t>reciprocee</w:t>
      </w:r>
      <w:r w:rsidR="00B7093A">
        <w:t>’</w:t>
      </w:r>
      <w:r w:rsidRPr="000320EB">
        <w:t xml:space="preserve">, literally </w:t>
      </w:r>
      <w:r w:rsidR="00B7093A">
        <w:t>‘</w:t>
      </w:r>
      <w:r w:rsidRPr="0099608C">
        <w:rPr>
          <w:rStyle w:val="ChSmallCaps"/>
        </w:rPr>
        <w:t>reciprocator</w:t>
      </w:r>
      <w:r w:rsidRPr="000320EB">
        <w:t xml:space="preserve"> </w:t>
      </w:r>
      <w:r w:rsidRPr="0099608C">
        <w:rPr>
          <w:rStyle w:val="ChSmallCaps"/>
        </w:rPr>
        <w:t>v</w:t>
      </w:r>
      <w:r w:rsidRPr="000320EB">
        <w:t xml:space="preserve"> each other with </w:t>
      </w:r>
      <w:r w:rsidRPr="0099608C">
        <w:rPr>
          <w:rStyle w:val="ChSmallCaps"/>
        </w:rPr>
        <w:t>reciprocee</w:t>
      </w:r>
      <w:r w:rsidR="00B7093A">
        <w:t>’</w:t>
      </w:r>
      <w:r w:rsidRPr="000320EB">
        <w:t>. Unlike the simple reciprocals in §</w:t>
      </w:r>
      <w:r w:rsidRPr="000320EB">
        <w:fldChar w:fldCharType="begin"/>
      </w:r>
      <w:r w:rsidRPr="000320EB">
        <w:instrText xml:space="preserve"> REF _Ref365529708 \w \h  \* MERGEFORMAT </w:instrText>
      </w:r>
      <w:r w:rsidRPr="000320EB">
        <w:fldChar w:fldCharType="separate"/>
      </w:r>
      <w:r w:rsidR="00154D81">
        <w:rPr>
          <w:cs/>
        </w:rPr>
        <w:t>‎</w:t>
      </w:r>
      <w:r w:rsidR="00154D81">
        <w:t>11.3.1.1</w:t>
      </w:r>
      <w:r w:rsidRPr="000320EB">
        <w:fldChar w:fldCharType="end"/>
      </w:r>
      <w:r w:rsidRPr="000320EB">
        <w:t xml:space="preserve">, discontinuous constructions </w:t>
      </w:r>
      <w:r>
        <w:t>do not express</w:t>
      </w:r>
      <w:r w:rsidRPr="000320EB">
        <w:t xml:space="preserve"> sociative relations.</w:t>
      </w:r>
    </w:p>
    <w:p w14:paraId="4AA15F5B" w14:textId="6585781D" w:rsidR="00075364" w:rsidRPr="000320EB" w:rsidRDefault="00075364" w:rsidP="00545989">
      <w:pPr>
        <w:pStyle w:val="Body0505after"/>
      </w:pPr>
      <w:r w:rsidRPr="000320EB">
        <w:t xml:space="preserve">In most of the discontinuous reciprocals (10/15 – 67%), the </w:t>
      </w:r>
      <w:r w:rsidR="00545989">
        <w:t xml:space="preserve">reciprocee </w:t>
      </w:r>
      <w:r w:rsidRPr="000320EB">
        <w:t xml:space="preserve">is mentioned overtly, as in </w:t>
      </w:r>
      <w:r w:rsidRPr="000320EB">
        <w:fldChar w:fldCharType="begin"/>
      </w:r>
      <w:r w:rsidRPr="000320EB">
        <w:instrText xml:space="preserve"> REF _Ref365464756 \h </w:instrText>
      </w:r>
      <w:r>
        <w:instrText xml:space="preserve"> \* MERGEFORMAT </w:instrText>
      </w:r>
      <w:r w:rsidRPr="000320EB">
        <w:fldChar w:fldCharType="separate"/>
      </w:r>
      <w:r w:rsidR="00154D81" w:rsidRPr="000320EB">
        <w:t>(</w:t>
      </w:r>
      <w:r w:rsidR="00154D81">
        <w:t>86</w:t>
      </w:r>
      <w:r w:rsidR="00154D81" w:rsidRPr="000320EB">
        <w:t>)</w:t>
      </w:r>
      <w:r w:rsidRPr="000320EB">
        <w:fldChar w:fldCharType="end"/>
      </w:r>
      <w:r w:rsidRPr="000320EB">
        <w:t xml:space="preserve"> to </w:t>
      </w:r>
      <w:r w:rsidRPr="000320EB">
        <w:fldChar w:fldCharType="begin"/>
      </w:r>
      <w:r w:rsidRPr="000320EB">
        <w:instrText xml:space="preserve"> REF _Ref365464758 \h </w:instrText>
      </w:r>
      <w:r>
        <w:instrText xml:space="preserve"> \* MERGEFORMAT </w:instrText>
      </w:r>
      <w:r w:rsidRPr="000320EB">
        <w:fldChar w:fldCharType="separate"/>
      </w:r>
      <w:r w:rsidR="00154D81" w:rsidRPr="000320EB">
        <w:t>(</w:t>
      </w:r>
      <w:r w:rsidR="00154D81">
        <w:t>88</w:t>
      </w:r>
      <w:r w:rsidR="00154D81" w:rsidRPr="000320EB">
        <w:t>)</w:t>
      </w:r>
      <w:r w:rsidRPr="000320EB">
        <w:fldChar w:fldCharType="end"/>
      </w:r>
      <w:r w:rsidRPr="000320EB">
        <w:t xml:space="preserve">. (For discontinuous constructions with omitted reciprocee see the examples in </w:t>
      </w:r>
      <w:r w:rsidRPr="000320EB">
        <w:fldChar w:fldCharType="begin"/>
      </w:r>
      <w:r w:rsidRPr="000320EB">
        <w:instrText xml:space="preserve"> REF _Ref365464761 \h </w:instrText>
      </w:r>
      <w:r>
        <w:instrText xml:space="preserve"> \* MERGEFORMAT </w:instrText>
      </w:r>
      <w:r w:rsidRPr="000320EB">
        <w:fldChar w:fldCharType="separate"/>
      </w:r>
      <w:r w:rsidR="00154D81" w:rsidRPr="000320EB">
        <w:t>(</w:t>
      </w:r>
      <w:r w:rsidR="00154D81">
        <w:t>89</w:t>
      </w:r>
      <w:r w:rsidR="00154D81" w:rsidRPr="000320EB">
        <w:t>)</w:t>
      </w:r>
      <w:r w:rsidRPr="000320EB">
        <w:fldChar w:fldCharType="end"/>
      </w:r>
      <w:r w:rsidRPr="000320EB">
        <w:t xml:space="preserve"> and </w:t>
      </w:r>
      <w:r w:rsidRPr="000320EB">
        <w:fldChar w:fldCharType="begin"/>
      </w:r>
      <w:r w:rsidRPr="000320EB">
        <w:instrText xml:space="preserve"> REF _Ref365464759 \h </w:instrText>
      </w:r>
      <w:r>
        <w:instrText xml:space="preserve"> \* MERGEFORMAT </w:instrText>
      </w:r>
      <w:r w:rsidRPr="000320EB">
        <w:fldChar w:fldCharType="separate"/>
      </w:r>
      <w:r w:rsidR="00154D81" w:rsidRPr="000320EB">
        <w:t>(</w:t>
      </w:r>
      <w:r w:rsidR="00154D81">
        <w:t>90</w:t>
      </w:r>
      <w:r w:rsidR="00154D81" w:rsidRPr="000320EB">
        <w:t>)</w:t>
      </w:r>
      <w:r w:rsidRPr="000320EB">
        <w:fldChar w:fldCharType="end"/>
      </w:r>
      <w:r w:rsidRPr="000320EB">
        <w:t>.)</w:t>
      </w:r>
    </w:p>
    <w:p w14:paraId="2BD3FE8D" w14:textId="24D95659" w:rsidR="00075364" w:rsidRPr="000320EB" w:rsidRDefault="00B7093A" w:rsidP="00075364">
      <w:pPr>
        <w:pStyle w:val="ExampleTitle"/>
      </w:pPr>
      <w:r>
        <w:t>‘</w:t>
      </w:r>
      <w:r w:rsidR="00075364" w:rsidRPr="0099608C">
        <w:rPr>
          <w:rStyle w:val="ChSmallCaps"/>
        </w:rPr>
        <w:t>reciprocator</w:t>
      </w:r>
      <w:r w:rsidR="00075364" w:rsidRPr="000320EB">
        <w:t xml:space="preserve"> </w:t>
      </w:r>
      <w:r w:rsidR="00075364" w:rsidRPr="000320EB">
        <w:rPr>
          <w:rStyle w:val="ChItalBold"/>
        </w:rPr>
        <w:t>baku</w:t>
      </w:r>
      <w:r w:rsidR="00075364" w:rsidRPr="000320EB">
        <w:t xml:space="preserve"> </w:t>
      </w:r>
      <w:r w:rsidR="00075364" w:rsidRPr="0099608C">
        <w:rPr>
          <w:rStyle w:val="ChSmallCaps"/>
        </w:rPr>
        <w:t>v</w:t>
      </w:r>
      <w:r w:rsidR="00075364" w:rsidRPr="000320EB">
        <w:t xml:space="preserve"> </w:t>
      </w:r>
      <w:r w:rsidR="00075364" w:rsidRPr="000320EB">
        <w:rPr>
          <w:rStyle w:val="ChItalBold"/>
        </w:rPr>
        <w:t>deng(an</w:t>
      </w:r>
      <w:r w:rsidR="00AB3BA2">
        <w:rPr>
          <w:rStyle w:val="ChItalBold"/>
        </w:rPr>
        <w:t>g</w:t>
      </w:r>
      <w:r w:rsidR="00075364" w:rsidRPr="000320EB">
        <w:rPr>
          <w:rStyle w:val="ChItalBold"/>
        </w:rPr>
        <w:t>)</w:t>
      </w:r>
      <w:r w:rsidR="00075364" w:rsidRPr="000320EB">
        <w:t xml:space="preserve"> </w:t>
      </w:r>
      <w:r w:rsidR="00075364" w:rsidRPr="0099608C">
        <w:rPr>
          <w:rStyle w:val="ChSmallCaps"/>
        </w:rPr>
        <w:t>reciprocee</w:t>
      </w:r>
      <w:r>
        <w:t>’</w:t>
      </w:r>
      <w:r w:rsidR="00075364" w:rsidRPr="000320EB">
        <w:t xml:space="preserve"> constructions</w:t>
      </w:r>
    </w:p>
    <w:tbl>
      <w:tblPr>
        <w:tblW w:w="6046" w:type="dxa"/>
        <w:tblCellMar>
          <w:left w:w="42" w:type="dxa"/>
          <w:right w:w="42" w:type="dxa"/>
        </w:tblCellMar>
        <w:tblLook w:val="01E0" w:firstRow="1" w:lastRow="1" w:firstColumn="1" w:lastColumn="1" w:noHBand="0" w:noVBand="0"/>
      </w:tblPr>
      <w:tblGrid>
        <w:gridCol w:w="709"/>
        <w:gridCol w:w="284"/>
        <w:gridCol w:w="489"/>
        <w:gridCol w:w="1270"/>
        <w:gridCol w:w="756"/>
        <w:gridCol w:w="618"/>
        <w:gridCol w:w="673"/>
        <w:gridCol w:w="596"/>
        <w:gridCol w:w="651"/>
      </w:tblGrid>
      <w:tr w:rsidR="00AC23C4" w:rsidRPr="000320EB" w14:paraId="7196BD23" w14:textId="77777777" w:rsidTr="00640703">
        <w:tc>
          <w:tcPr>
            <w:tcW w:w="709" w:type="dxa"/>
            <w:shd w:val="clear" w:color="auto" w:fill="auto"/>
          </w:tcPr>
          <w:p w14:paraId="7ED92E8D" w14:textId="77777777" w:rsidR="00075364" w:rsidRPr="000320EB" w:rsidRDefault="00075364" w:rsidP="00075364">
            <w:pPr>
              <w:pStyle w:val="O0Nwnext"/>
            </w:pPr>
            <w:bookmarkStart w:id="4625" w:name="_Ref365464756"/>
            <w:r w:rsidRPr="000320EB">
              <w:t>(</w:t>
            </w:r>
            <w:fldSimple w:instr=" SEQ ( \* ARABIC \s 1 ">
              <w:r w:rsidR="00154D81">
                <w:rPr>
                  <w:noProof/>
                </w:rPr>
                <w:t>86</w:t>
              </w:r>
            </w:fldSimple>
            <w:r w:rsidRPr="000320EB">
              <w:t>)</w:t>
            </w:r>
            <w:bookmarkEnd w:id="4625"/>
          </w:p>
        </w:tc>
        <w:tc>
          <w:tcPr>
            <w:tcW w:w="284" w:type="dxa"/>
            <w:shd w:val="clear" w:color="auto" w:fill="auto"/>
          </w:tcPr>
          <w:p w14:paraId="6CDBD46D" w14:textId="77777777" w:rsidR="00075364" w:rsidRPr="000320EB" w:rsidRDefault="00075364" w:rsidP="00075364">
            <w:pPr>
              <w:pStyle w:val="Text"/>
            </w:pPr>
            <w:r w:rsidRPr="000320EB">
              <w:t>…</w:t>
            </w:r>
          </w:p>
        </w:tc>
        <w:tc>
          <w:tcPr>
            <w:tcW w:w="489" w:type="dxa"/>
            <w:shd w:val="clear" w:color="auto" w:fill="auto"/>
          </w:tcPr>
          <w:p w14:paraId="48714784" w14:textId="77777777" w:rsidR="00075364" w:rsidRPr="000320EB" w:rsidRDefault="00075364" w:rsidP="00075364">
            <w:pPr>
              <w:pStyle w:val="Text"/>
            </w:pPr>
            <w:r w:rsidRPr="000320EB">
              <w:t>ko</w:t>
            </w:r>
          </w:p>
        </w:tc>
        <w:tc>
          <w:tcPr>
            <w:tcW w:w="1270" w:type="dxa"/>
            <w:shd w:val="clear" w:color="auto" w:fill="auto"/>
          </w:tcPr>
          <w:p w14:paraId="3CD17EC7" w14:textId="77777777" w:rsidR="00075364" w:rsidRPr="000320EB" w:rsidRDefault="00075364" w:rsidP="00075364">
            <w:pPr>
              <w:pStyle w:val="Text"/>
            </w:pPr>
            <w:r w:rsidRPr="000320EB">
              <w:t>laki~laki</w:t>
            </w:r>
          </w:p>
        </w:tc>
        <w:tc>
          <w:tcPr>
            <w:tcW w:w="756" w:type="dxa"/>
            <w:shd w:val="clear" w:color="auto" w:fill="auto"/>
          </w:tcPr>
          <w:p w14:paraId="4BF95A61" w14:textId="77777777" w:rsidR="00075364" w:rsidRPr="000320EB" w:rsidRDefault="00075364" w:rsidP="00075364">
            <w:pPr>
              <w:pStyle w:val="Text"/>
            </w:pPr>
            <w:r w:rsidRPr="000320EB">
              <w:t>bisa</w:t>
            </w:r>
          </w:p>
        </w:tc>
        <w:tc>
          <w:tcPr>
            <w:tcW w:w="618" w:type="dxa"/>
            <w:shd w:val="clear" w:color="auto" w:fill="auto"/>
          </w:tcPr>
          <w:p w14:paraId="380D1D05" w14:textId="77777777" w:rsidR="00075364" w:rsidRPr="000320EB" w:rsidRDefault="00075364" w:rsidP="00075364">
            <w:pPr>
              <w:pStyle w:val="Text"/>
              <w:rPr>
                <w:rStyle w:val="ChBlueBold"/>
              </w:rPr>
            </w:pPr>
            <w:r w:rsidRPr="000320EB">
              <w:rPr>
                <w:rStyle w:val="ChBlueBold"/>
              </w:rPr>
              <w:t>baku</w:t>
            </w:r>
          </w:p>
        </w:tc>
        <w:tc>
          <w:tcPr>
            <w:tcW w:w="673" w:type="dxa"/>
            <w:shd w:val="clear" w:color="auto" w:fill="auto"/>
          </w:tcPr>
          <w:p w14:paraId="6A1F243A" w14:textId="77777777" w:rsidR="00075364" w:rsidRPr="000320EB" w:rsidRDefault="00075364" w:rsidP="00075364">
            <w:pPr>
              <w:pStyle w:val="Text"/>
              <w:rPr>
                <w:rStyle w:val="ChBlueBold"/>
              </w:rPr>
            </w:pPr>
            <w:r w:rsidRPr="000320EB">
              <w:rPr>
                <w:rStyle w:val="ChBlueBold"/>
              </w:rPr>
              <w:t>dapat</w:t>
            </w:r>
          </w:p>
        </w:tc>
        <w:tc>
          <w:tcPr>
            <w:tcW w:w="596" w:type="dxa"/>
            <w:shd w:val="clear" w:color="auto" w:fill="auto"/>
          </w:tcPr>
          <w:p w14:paraId="47BDB5FD" w14:textId="77777777" w:rsidR="00075364" w:rsidRPr="000320EB" w:rsidRDefault="00075364" w:rsidP="00075364">
            <w:pPr>
              <w:pStyle w:val="Text"/>
              <w:rPr>
                <w:rStyle w:val="ChBlueBold"/>
              </w:rPr>
            </w:pPr>
            <w:r w:rsidRPr="000320EB">
              <w:rPr>
                <w:rStyle w:val="ChBlueBold"/>
              </w:rPr>
              <w:t>deng</w:t>
            </w:r>
          </w:p>
        </w:tc>
        <w:tc>
          <w:tcPr>
            <w:tcW w:w="651" w:type="dxa"/>
            <w:shd w:val="clear" w:color="auto" w:fill="auto"/>
          </w:tcPr>
          <w:p w14:paraId="53FB7A7C" w14:textId="77777777" w:rsidR="00075364" w:rsidRPr="000320EB" w:rsidRDefault="00075364" w:rsidP="00075364">
            <w:pPr>
              <w:pStyle w:val="Text"/>
            </w:pPr>
            <w:r w:rsidRPr="000320EB">
              <w:t>bapa</w:t>
            </w:r>
          </w:p>
        </w:tc>
      </w:tr>
      <w:tr w:rsidR="00AC23C4" w:rsidRPr="00AC23C4" w14:paraId="30507EA3" w14:textId="77777777" w:rsidTr="00640703">
        <w:tc>
          <w:tcPr>
            <w:tcW w:w="709" w:type="dxa"/>
            <w:shd w:val="clear" w:color="auto" w:fill="auto"/>
          </w:tcPr>
          <w:p w14:paraId="3EE2DC9A" w14:textId="77777777" w:rsidR="00075364" w:rsidRPr="000320EB" w:rsidRDefault="00075364" w:rsidP="00075364">
            <w:pPr>
              <w:pStyle w:val="GlossEng"/>
            </w:pPr>
          </w:p>
        </w:tc>
        <w:tc>
          <w:tcPr>
            <w:tcW w:w="284" w:type="dxa"/>
            <w:shd w:val="clear" w:color="auto" w:fill="auto"/>
          </w:tcPr>
          <w:p w14:paraId="2035E793" w14:textId="77777777" w:rsidR="00075364" w:rsidRPr="000320EB" w:rsidRDefault="00075364" w:rsidP="00075364">
            <w:pPr>
              <w:pStyle w:val="GlossEng"/>
            </w:pPr>
          </w:p>
        </w:tc>
        <w:tc>
          <w:tcPr>
            <w:tcW w:w="489" w:type="dxa"/>
            <w:shd w:val="clear" w:color="auto" w:fill="auto"/>
          </w:tcPr>
          <w:p w14:paraId="4F01ADE5" w14:textId="77777777" w:rsidR="00075364" w:rsidRPr="0099608C" w:rsidRDefault="00075364" w:rsidP="00075364">
            <w:pPr>
              <w:pStyle w:val="GlossEng"/>
              <w:rPr>
                <w:rStyle w:val="ChSmallCaps"/>
              </w:rPr>
            </w:pPr>
            <w:r w:rsidRPr="0099608C">
              <w:rPr>
                <w:rStyle w:val="ChSmallCaps"/>
              </w:rPr>
              <w:t>2sg</w:t>
            </w:r>
          </w:p>
        </w:tc>
        <w:tc>
          <w:tcPr>
            <w:tcW w:w="1270" w:type="dxa"/>
            <w:shd w:val="clear" w:color="auto" w:fill="auto"/>
          </w:tcPr>
          <w:p w14:paraId="0E790C93" w14:textId="77777777" w:rsidR="00075364" w:rsidRPr="000320EB" w:rsidRDefault="00075364" w:rsidP="00075364">
            <w:pPr>
              <w:pStyle w:val="GlossEng"/>
            </w:pPr>
            <w:r w:rsidRPr="0099608C">
              <w:rPr>
                <w:rStyle w:val="ChSmallCaps"/>
              </w:rPr>
              <w:t>rdp</w:t>
            </w:r>
            <w:r w:rsidRPr="000320EB">
              <w:t>~husband</w:t>
            </w:r>
          </w:p>
        </w:tc>
        <w:tc>
          <w:tcPr>
            <w:tcW w:w="756" w:type="dxa"/>
            <w:shd w:val="clear" w:color="auto" w:fill="auto"/>
          </w:tcPr>
          <w:p w14:paraId="54E429D6" w14:textId="08EC4D4F" w:rsidR="00075364" w:rsidRPr="000320EB" w:rsidRDefault="00640703" w:rsidP="00640703">
            <w:pPr>
              <w:pStyle w:val="GlossEng"/>
            </w:pPr>
            <w:r>
              <w:t>be.</w:t>
            </w:r>
            <w:r w:rsidR="00075364" w:rsidRPr="000320EB">
              <w:t>able</w:t>
            </w:r>
          </w:p>
        </w:tc>
        <w:tc>
          <w:tcPr>
            <w:tcW w:w="618" w:type="dxa"/>
            <w:shd w:val="clear" w:color="auto" w:fill="auto"/>
          </w:tcPr>
          <w:p w14:paraId="5025C6B1" w14:textId="77777777" w:rsidR="00075364" w:rsidRPr="0099608C" w:rsidRDefault="00075364" w:rsidP="00075364">
            <w:pPr>
              <w:pStyle w:val="GlossEng"/>
              <w:rPr>
                <w:rStyle w:val="ChSmallCaps"/>
              </w:rPr>
            </w:pPr>
            <w:r w:rsidRPr="0099608C">
              <w:rPr>
                <w:rStyle w:val="ChSmallCaps"/>
              </w:rPr>
              <w:t>recp</w:t>
            </w:r>
          </w:p>
        </w:tc>
        <w:tc>
          <w:tcPr>
            <w:tcW w:w="673" w:type="dxa"/>
            <w:shd w:val="clear" w:color="auto" w:fill="auto"/>
          </w:tcPr>
          <w:p w14:paraId="544446DF" w14:textId="77777777" w:rsidR="00075364" w:rsidRPr="000320EB" w:rsidRDefault="00075364" w:rsidP="00075364">
            <w:pPr>
              <w:pStyle w:val="GlossEng"/>
            </w:pPr>
            <w:r w:rsidRPr="000320EB">
              <w:t>get</w:t>
            </w:r>
          </w:p>
        </w:tc>
        <w:tc>
          <w:tcPr>
            <w:tcW w:w="596" w:type="dxa"/>
            <w:shd w:val="clear" w:color="auto" w:fill="auto"/>
          </w:tcPr>
          <w:p w14:paraId="5A5FB94B" w14:textId="77777777" w:rsidR="00075364" w:rsidRPr="000320EB" w:rsidRDefault="00075364" w:rsidP="00075364">
            <w:pPr>
              <w:pStyle w:val="GlossEng"/>
            </w:pPr>
            <w:r w:rsidRPr="000320EB">
              <w:t>with</w:t>
            </w:r>
          </w:p>
        </w:tc>
        <w:tc>
          <w:tcPr>
            <w:tcW w:w="651" w:type="dxa"/>
            <w:shd w:val="clear" w:color="auto" w:fill="auto"/>
          </w:tcPr>
          <w:p w14:paraId="25545BBF" w14:textId="77777777" w:rsidR="00075364" w:rsidRPr="000320EB" w:rsidRDefault="00075364" w:rsidP="00075364">
            <w:pPr>
              <w:pStyle w:val="GlossEng"/>
            </w:pPr>
            <w:r w:rsidRPr="000320EB">
              <w:t>father</w:t>
            </w:r>
          </w:p>
        </w:tc>
      </w:tr>
    </w:tbl>
    <w:p w14:paraId="1B16FB4C" w14:textId="7FE34981" w:rsidR="00075364" w:rsidRPr="000957E6" w:rsidRDefault="00B7093A" w:rsidP="00075364">
      <w:pPr>
        <w:pStyle w:val="FreeTranslEng"/>
      </w:pPr>
      <w:r>
        <w:t>‘</w:t>
      </w:r>
      <w:r w:rsidR="00075364" w:rsidRPr="000320EB">
        <w:t xml:space="preserve">[I thought,] you, a man, can </w:t>
      </w:r>
      <w:r w:rsidR="00075364" w:rsidRPr="000320EB">
        <w:rPr>
          <w:rStyle w:val="ChBlueBold"/>
        </w:rPr>
        <w:t>meet with</w:t>
      </w:r>
      <w:r w:rsidR="00075364" w:rsidRPr="000320EB">
        <w:t xml:space="preserve"> me (</w:t>
      </w:r>
      <w:r>
        <w:t>‘</w:t>
      </w:r>
      <w:r w:rsidR="00075364" w:rsidRPr="000320EB">
        <w:t>father</w:t>
      </w:r>
      <w:r>
        <w:t>’</w:t>
      </w:r>
      <w:r w:rsidR="00075364" w:rsidRPr="000320EB">
        <w:t>)</w:t>
      </w:r>
      <w:r>
        <w:t>’</w:t>
      </w:r>
      <w:r w:rsidR="00075364" w:rsidRPr="000320EB">
        <w:t xml:space="preserve"> (Lit. </w:t>
      </w:r>
      <w:r>
        <w:t>‘</w:t>
      </w:r>
      <w:r w:rsidR="00075364" w:rsidRPr="000320EB">
        <w:t xml:space="preserve">can </w:t>
      </w:r>
      <w:r w:rsidR="00075364" w:rsidRPr="000320EB">
        <w:rPr>
          <w:rStyle w:val="ChBlueBold"/>
        </w:rPr>
        <w:t>meet each other with</w:t>
      </w:r>
      <w:r w:rsidR="00AB642E">
        <w:t xml:space="preserve"> father</w:t>
      </w:r>
      <w:r>
        <w:t>’</w:t>
      </w:r>
      <w:r w:rsidR="00075364" w:rsidRPr="000320EB">
        <w:t xml:space="preserve">) </w:t>
      </w:r>
      <w:r w:rsidR="00075364" w:rsidRPr="000320EB">
        <w:rPr>
          <w:rStyle w:val="ExampleSource"/>
        </w:rPr>
        <w:t>[080922-001a-CvPh.0234]</w:t>
      </w:r>
    </w:p>
    <w:tbl>
      <w:tblPr>
        <w:tblW w:w="6794" w:type="dxa"/>
        <w:tblCellMar>
          <w:left w:w="42" w:type="dxa"/>
          <w:right w:w="42" w:type="dxa"/>
        </w:tblCellMar>
        <w:tblLook w:val="01E0" w:firstRow="1" w:lastRow="1" w:firstColumn="1" w:lastColumn="1" w:noHBand="0" w:noVBand="0"/>
      </w:tblPr>
      <w:tblGrid>
        <w:gridCol w:w="709"/>
        <w:gridCol w:w="397"/>
        <w:gridCol w:w="454"/>
        <w:gridCol w:w="629"/>
        <w:gridCol w:w="585"/>
        <w:gridCol w:w="1617"/>
        <w:gridCol w:w="573"/>
        <w:gridCol w:w="718"/>
        <w:gridCol w:w="1112"/>
      </w:tblGrid>
      <w:tr w:rsidR="00AC23C4" w:rsidRPr="000320EB" w14:paraId="524848DD" w14:textId="77777777" w:rsidTr="00AC23C4">
        <w:tc>
          <w:tcPr>
            <w:tcW w:w="709" w:type="dxa"/>
            <w:shd w:val="clear" w:color="auto" w:fill="auto"/>
          </w:tcPr>
          <w:p w14:paraId="5BB36268" w14:textId="77777777" w:rsidR="00075364" w:rsidRPr="000320EB" w:rsidRDefault="00075364" w:rsidP="00075364">
            <w:pPr>
              <w:pStyle w:val="O0Nwnext"/>
            </w:pPr>
            <w:bookmarkStart w:id="4626" w:name="_Ref365464757"/>
            <w:r w:rsidRPr="000320EB">
              <w:t>(</w:t>
            </w:r>
            <w:fldSimple w:instr=" SEQ ( \* ARABIC \s 1 ">
              <w:r w:rsidR="00154D81">
                <w:rPr>
                  <w:noProof/>
                </w:rPr>
                <w:t>87</w:t>
              </w:r>
            </w:fldSimple>
            <w:r w:rsidRPr="000320EB">
              <w:t>)</w:t>
            </w:r>
            <w:bookmarkEnd w:id="4626"/>
          </w:p>
        </w:tc>
        <w:tc>
          <w:tcPr>
            <w:tcW w:w="397" w:type="dxa"/>
            <w:shd w:val="clear" w:color="auto" w:fill="auto"/>
          </w:tcPr>
          <w:p w14:paraId="0BD31AC8" w14:textId="77777777" w:rsidR="00075364" w:rsidRPr="000320EB" w:rsidRDefault="00075364" w:rsidP="00075364">
            <w:pPr>
              <w:pStyle w:val="Text"/>
            </w:pPr>
            <w:r w:rsidRPr="000320EB">
              <w:t>sa</w:t>
            </w:r>
          </w:p>
        </w:tc>
        <w:tc>
          <w:tcPr>
            <w:tcW w:w="454" w:type="dxa"/>
            <w:shd w:val="clear" w:color="auto" w:fill="auto"/>
          </w:tcPr>
          <w:p w14:paraId="3CB72CD2" w14:textId="77777777" w:rsidR="00075364" w:rsidRPr="000320EB" w:rsidRDefault="004E6833" w:rsidP="00075364">
            <w:pPr>
              <w:pStyle w:val="Text"/>
            </w:pPr>
            <w:r>
              <w:t>tida</w:t>
            </w:r>
          </w:p>
        </w:tc>
        <w:tc>
          <w:tcPr>
            <w:tcW w:w="629" w:type="dxa"/>
            <w:shd w:val="clear" w:color="auto" w:fill="auto"/>
          </w:tcPr>
          <w:p w14:paraId="5A3F36AD" w14:textId="77777777" w:rsidR="00075364" w:rsidRPr="000320EB" w:rsidRDefault="00075364" w:rsidP="00075364">
            <w:pPr>
              <w:pStyle w:val="Text"/>
            </w:pPr>
            <w:r w:rsidRPr="000320EB">
              <w:t>perna</w:t>
            </w:r>
          </w:p>
        </w:tc>
        <w:tc>
          <w:tcPr>
            <w:tcW w:w="585" w:type="dxa"/>
            <w:shd w:val="clear" w:color="auto" w:fill="auto"/>
          </w:tcPr>
          <w:p w14:paraId="46216224" w14:textId="77777777" w:rsidR="00075364" w:rsidRPr="000320EB" w:rsidRDefault="00075364" w:rsidP="00075364">
            <w:pPr>
              <w:pStyle w:val="Text"/>
              <w:rPr>
                <w:rStyle w:val="ChBlueBold"/>
              </w:rPr>
            </w:pPr>
            <w:r w:rsidRPr="000320EB">
              <w:rPr>
                <w:rStyle w:val="ChBlueBold"/>
              </w:rPr>
              <w:t>baku</w:t>
            </w:r>
          </w:p>
        </w:tc>
        <w:tc>
          <w:tcPr>
            <w:tcW w:w="1617" w:type="dxa"/>
            <w:shd w:val="clear" w:color="auto" w:fill="auto"/>
          </w:tcPr>
          <w:p w14:paraId="09BECA03" w14:textId="77777777" w:rsidR="00075364" w:rsidRPr="000320EB" w:rsidRDefault="00075364" w:rsidP="00075364">
            <w:pPr>
              <w:pStyle w:val="Text"/>
              <w:rPr>
                <w:rStyle w:val="ChBlueBold"/>
              </w:rPr>
            </w:pPr>
            <w:r w:rsidRPr="000320EB">
              <w:rPr>
                <w:rStyle w:val="ChBlueBold"/>
              </w:rPr>
              <w:t>mara</w:t>
            </w:r>
          </w:p>
        </w:tc>
        <w:tc>
          <w:tcPr>
            <w:tcW w:w="573" w:type="dxa"/>
            <w:shd w:val="clear" w:color="auto" w:fill="auto"/>
          </w:tcPr>
          <w:p w14:paraId="77587AC7" w14:textId="77777777" w:rsidR="00075364" w:rsidRPr="000320EB" w:rsidRDefault="00075364" w:rsidP="00075364">
            <w:pPr>
              <w:pStyle w:val="Text"/>
              <w:rPr>
                <w:rStyle w:val="ChBlueBold"/>
              </w:rPr>
            </w:pPr>
            <w:r w:rsidRPr="000320EB">
              <w:rPr>
                <w:rStyle w:val="ChBlueBold"/>
              </w:rPr>
              <w:t>deng</w:t>
            </w:r>
          </w:p>
        </w:tc>
        <w:tc>
          <w:tcPr>
            <w:tcW w:w="718" w:type="dxa"/>
            <w:shd w:val="clear" w:color="auto" w:fill="auto"/>
          </w:tcPr>
          <w:p w14:paraId="186B0C25" w14:textId="77777777" w:rsidR="00075364" w:rsidRPr="000320EB" w:rsidRDefault="00075364" w:rsidP="00075364">
            <w:pPr>
              <w:pStyle w:val="Text"/>
            </w:pPr>
            <w:r w:rsidRPr="000320EB">
              <w:t>orang</w:t>
            </w:r>
          </w:p>
        </w:tc>
        <w:tc>
          <w:tcPr>
            <w:tcW w:w="1112" w:type="dxa"/>
            <w:shd w:val="clear" w:color="auto" w:fill="auto"/>
          </w:tcPr>
          <w:p w14:paraId="5DBDB7FD" w14:textId="77777777" w:rsidR="00075364" w:rsidRPr="000320EB" w:rsidRDefault="00075364" w:rsidP="00075364">
            <w:pPr>
              <w:pStyle w:val="Text"/>
            </w:pPr>
            <w:r w:rsidRPr="000320EB">
              <w:t>lain</w:t>
            </w:r>
            <w:r w:rsidR="00F92323">
              <w:t>g</w:t>
            </w:r>
          </w:p>
        </w:tc>
      </w:tr>
      <w:tr w:rsidR="00AC23C4" w:rsidRPr="00AC23C4" w14:paraId="58FDF792" w14:textId="77777777" w:rsidTr="00AC23C4">
        <w:tc>
          <w:tcPr>
            <w:tcW w:w="709" w:type="dxa"/>
            <w:shd w:val="clear" w:color="auto" w:fill="auto"/>
          </w:tcPr>
          <w:p w14:paraId="3A202BF7" w14:textId="77777777" w:rsidR="00075364" w:rsidRPr="000320EB" w:rsidRDefault="00075364" w:rsidP="00075364">
            <w:pPr>
              <w:pStyle w:val="GlossEng"/>
            </w:pPr>
          </w:p>
        </w:tc>
        <w:tc>
          <w:tcPr>
            <w:tcW w:w="397" w:type="dxa"/>
            <w:shd w:val="clear" w:color="auto" w:fill="auto"/>
          </w:tcPr>
          <w:p w14:paraId="7F4368DC" w14:textId="77777777" w:rsidR="00075364" w:rsidRPr="0099608C" w:rsidRDefault="00075364" w:rsidP="00075364">
            <w:pPr>
              <w:pStyle w:val="GlossEng"/>
              <w:rPr>
                <w:rStyle w:val="ChSmallCaps"/>
              </w:rPr>
            </w:pPr>
            <w:r w:rsidRPr="0099608C">
              <w:rPr>
                <w:rStyle w:val="ChSmallCaps"/>
              </w:rPr>
              <w:t>1sg</w:t>
            </w:r>
          </w:p>
        </w:tc>
        <w:tc>
          <w:tcPr>
            <w:tcW w:w="454" w:type="dxa"/>
            <w:shd w:val="clear" w:color="auto" w:fill="auto"/>
          </w:tcPr>
          <w:p w14:paraId="581AC0B9" w14:textId="77777777" w:rsidR="00075364" w:rsidRPr="0099608C" w:rsidRDefault="00075364" w:rsidP="00075364">
            <w:pPr>
              <w:pStyle w:val="GlossEng"/>
              <w:rPr>
                <w:rStyle w:val="ChSmallCaps"/>
              </w:rPr>
            </w:pPr>
            <w:r w:rsidRPr="0099608C">
              <w:rPr>
                <w:rStyle w:val="ChSmallCaps"/>
              </w:rPr>
              <w:t>neg</w:t>
            </w:r>
          </w:p>
        </w:tc>
        <w:tc>
          <w:tcPr>
            <w:tcW w:w="629" w:type="dxa"/>
            <w:shd w:val="clear" w:color="auto" w:fill="auto"/>
          </w:tcPr>
          <w:p w14:paraId="15605C57" w14:textId="77777777" w:rsidR="00075364" w:rsidRPr="000320EB" w:rsidRDefault="00075364" w:rsidP="00075364">
            <w:pPr>
              <w:pStyle w:val="GlossEng"/>
            </w:pPr>
            <w:r w:rsidRPr="000320EB">
              <w:t>ever</w:t>
            </w:r>
          </w:p>
        </w:tc>
        <w:tc>
          <w:tcPr>
            <w:tcW w:w="585" w:type="dxa"/>
            <w:shd w:val="clear" w:color="auto" w:fill="auto"/>
          </w:tcPr>
          <w:p w14:paraId="2CC334FF" w14:textId="77777777" w:rsidR="00075364" w:rsidRPr="0099608C" w:rsidRDefault="00075364" w:rsidP="00075364">
            <w:pPr>
              <w:pStyle w:val="GlossEng"/>
              <w:rPr>
                <w:rStyle w:val="ChSmallCaps"/>
              </w:rPr>
            </w:pPr>
            <w:r w:rsidRPr="0099608C">
              <w:rPr>
                <w:rStyle w:val="ChSmallCaps"/>
              </w:rPr>
              <w:t>recp</w:t>
            </w:r>
          </w:p>
        </w:tc>
        <w:tc>
          <w:tcPr>
            <w:tcW w:w="1617" w:type="dxa"/>
            <w:shd w:val="clear" w:color="auto" w:fill="auto"/>
          </w:tcPr>
          <w:p w14:paraId="57D4E7BD" w14:textId="77777777" w:rsidR="00075364" w:rsidRPr="000320EB" w:rsidRDefault="00075364" w:rsidP="00075364">
            <w:pPr>
              <w:pStyle w:val="GlossEng"/>
            </w:pPr>
            <w:r w:rsidRPr="000320EB">
              <w:t>feel.angry(.about)</w:t>
            </w:r>
          </w:p>
        </w:tc>
        <w:tc>
          <w:tcPr>
            <w:tcW w:w="573" w:type="dxa"/>
            <w:shd w:val="clear" w:color="auto" w:fill="auto"/>
          </w:tcPr>
          <w:p w14:paraId="1DCB13FB" w14:textId="77777777" w:rsidR="00075364" w:rsidRPr="000320EB" w:rsidRDefault="00075364" w:rsidP="00075364">
            <w:pPr>
              <w:pStyle w:val="GlossEng"/>
            </w:pPr>
            <w:r w:rsidRPr="000320EB">
              <w:t>with</w:t>
            </w:r>
          </w:p>
        </w:tc>
        <w:tc>
          <w:tcPr>
            <w:tcW w:w="718" w:type="dxa"/>
            <w:shd w:val="clear" w:color="auto" w:fill="auto"/>
          </w:tcPr>
          <w:p w14:paraId="12CA4141" w14:textId="77777777" w:rsidR="00075364" w:rsidRPr="000320EB" w:rsidRDefault="00075364" w:rsidP="00075364">
            <w:pPr>
              <w:pStyle w:val="GlossEng"/>
            </w:pPr>
            <w:r w:rsidRPr="000320EB">
              <w:t>person</w:t>
            </w:r>
          </w:p>
        </w:tc>
        <w:tc>
          <w:tcPr>
            <w:tcW w:w="1112" w:type="dxa"/>
            <w:shd w:val="clear" w:color="auto" w:fill="auto"/>
          </w:tcPr>
          <w:p w14:paraId="74360F83" w14:textId="77777777" w:rsidR="00075364" w:rsidRPr="000320EB" w:rsidRDefault="00075364" w:rsidP="00075364">
            <w:pPr>
              <w:pStyle w:val="GlossEng"/>
            </w:pPr>
            <w:r w:rsidRPr="000320EB">
              <w:t>be.different</w:t>
            </w:r>
          </w:p>
        </w:tc>
      </w:tr>
    </w:tbl>
    <w:p w14:paraId="220F73EF" w14:textId="39C354D7" w:rsidR="00075364" w:rsidRPr="000320EB" w:rsidRDefault="00B7093A" w:rsidP="00075364">
      <w:pPr>
        <w:pStyle w:val="FreeTranslEng"/>
      </w:pPr>
      <w:r>
        <w:t>‘</w:t>
      </w:r>
      <w:r w:rsidR="00075364" w:rsidRPr="000320EB">
        <w:t xml:space="preserve">I never </w:t>
      </w:r>
      <w:r w:rsidR="00075364" w:rsidRPr="000320EB">
        <w:rPr>
          <w:rStyle w:val="ChBlueBold"/>
        </w:rPr>
        <w:t>get angry with</w:t>
      </w:r>
      <w:r w:rsidR="00075364" w:rsidRPr="000320EB">
        <w:t xml:space="preserve"> other people</w:t>
      </w:r>
      <w:r>
        <w:t>’</w:t>
      </w:r>
      <w:r w:rsidR="00075364" w:rsidRPr="000320EB">
        <w:t xml:space="preserve"> (Lit. </w:t>
      </w:r>
      <w:r>
        <w:t>‘</w:t>
      </w:r>
      <w:r w:rsidR="00075364" w:rsidRPr="000320EB">
        <w:rPr>
          <w:rStyle w:val="ChBlueBold"/>
        </w:rPr>
        <w:t>feel angry about each other with</w:t>
      </w:r>
      <w:r w:rsidR="00075364" w:rsidRPr="000320EB">
        <w:t xml:space="preserve"> another person</w:t>
      </w:r>
      <w:r>
        <w:t>’</w:t>
      </w:r>
      <w:r w:rsidR="00075364" w:rsidRPr="000320EB">
        <w:t xml:space="preserve">) </w:t>
      </w:r>
      <w:r w:rsidR="00075364" w:rsidRPr="000320EB">
        <w:rPr>
          <w:rStyle w:val="ExampleSource"/>
        </w:rPr>
        <w:t>[</w:t>
      </w:r>
      <w:r w:rsidR="003F16F2">
        <w:rPr>
          <w:rStyle w:val="ExampleSource"/>
        </w:rPr>
        <w:t>081110-008-CvNP</w:t>
      </w:r>
      <w:r w:rsidR="00075364" w:rsidRPr="000320EB">
        <w:rPr>
          <w:rStyle w:val="ExampleSource"/>
        </w:rPr>
        <w:t>.0067]</w:t>
      </w:r>
    </w:p>
    <w:tbl>
      <w:tblPr>
        <w:tblW w:w="4381" w:type="dxa"/>
        <w:tblCellMar>
          <w:left w:w="42" w:type="dxa"/>
          <w:right w:w="42" w:type="dxa"/>
        </w:tblCellMar>
        <w:tblLook w:val="01E0" w:firstRow="1" w:lastRow="1" w:firstColumn="1" w:lastColumn="1" w:noHBand="0" w:noVBand="0"/>
      </w:tblPr>
      <w:tblGrid>
        <w:gridCol w:w="709"/>
        <w:gridCol w:w="284"/>
        <w:gridCol w:w="489"/>
        <w:gridCol w:w="618"/>
        <w:gridCol w:w="1012"/>
        <w:gridCol w:w="596"/>
        <w:gridCol w:w="673"/>
      </w:tblGrid>
      <w:tr w:rsidR="00AC23C4" w:rsidRPr="000320EB" w14:paraId="294FB864" w14:textId="77777777" w:rsidTr="00AC23C4">
        <w:tc>
          <w:tcPr>
            <w:tcW w:w="709" w:type="dxa"/>
            <w:shd w:val="clear" w:color="auto" w:fill="auto"/>
          </w:tcPr>
          <w:p w14:paraId="45DF4DC6" w14:textId="77777777" w:rsidR="00075364" w:rsidRPr="000320EB" w:rsidRDefault="00075364" w:rsidP="00075364">
            <w:pPr>
              <w:pStyle w:val="O0Nwnext"/>
            </w:pPr>
            <w:bookmarkStart w:id="4627" w:name="_Ref365464758"/>
            <w:r w:rsidRPr="000320EB">
              <w:t>(</w:t>
            </w:r>
            <w:fldSimple w:instr=" SEQ ( \* ARABIC \s 1 ">
              <w:r w:rsidR="00154D81">
                <w:rPr>
                  <w:noProof/>
                </w:rPr>
                <w:t>88</w:t>
              </w:r>
            </w:fldSimple>
            <w:r w:rsidRPr="000320EB">
              <w:t>)</w:t>
            </w:r>
            <w:bookmarkEnd w:id="4627"/>
          </w:p>
        </w:tc>
        <w:tc>
          <w:tcPr>
            <w:tcW w:w="284" w:type="dxa"/>
            <w:shd w:val="clear" w:color="auto" w:fill="auto"/>
          </w:tcPr>
          <w:p w14:paraId="22B77661" w14:textId="77777777" w:rsidR="00075364" w:rsidRPr="000320EB" w:rsidRDefault="00075364" w:rsidP="00075364">
            <w:pPr>
              <w:pStyle w:val="Text"/>
            </w:pPr>
            <w:r w:rsidRPr="000320EB">
              <w:t>…</w:t>
            </w:r>
          </w:p>
        </w:tc>
        <w:tc>
          <w:tcPr>
            <w:tcW w:w="489" w:type="dxa"/>
            <w:shd w:val="clear" w:color="auto" w:fill="auto"/>
          </w:tcPr>
          <w:p w14:paraId="73452BB8" w14:textId="77777777" w:rsidR="00075364" w:rsidRPr="000320EB" w:rsidRDefault="00075364" w:rsidP="00075364">
            <w:pPr>
              <w:pStyle w:val="Text"/>
            </w:pPr>
            <w:r w:rsidRPr="000320EB">
              <w:t>de</w:t>
            </w:r>
          </w:p>
        </w:tc>
        <w:tc>
          <w:tcPr>
            <w:tcW w:w="618" w:type="dxa"/>
            <w:shd w:val="clear" w:color="auto" w:fill="auto"/>
          </w:tcPr>
          <w:p w14:paraId="3FAB32CC" w14:textId="77777777" w:rsidR="00075364" w:rsidRPr="000320EB" w:rsidRDefault="00075364" w:rsidP="00075364">
            <w:pPr>
              <w:pStyle w:val="Text"/>
              <w:rPr>
                <w:rStyle w:val="ChBlueBold"/>
              </w:rPr>
            </w:pPr>
            <w:r w:rsidRPr="000320EB">
              <w:rPr>
                <w:rStyle w:val="ChBlueBold"/>
              </w:rPr>
              <w:t>baku</w:t>
            </w:r>
          </w:p>
        </w:tc>
        <w:tc>
          <w:tcPr>
            <w:tcW w:w="1012" w:type="dxa"/>
            <w:shd w:val="clear" w:color="auto" w:fill="auto"/>
          </w:tcPr>
          <w:p w14:paraId="25C886D1" w14:textId="77777777" w:rsidR="00075364" w:rsidRPr="000320EB" w:rsidRDefault="00075364" w:rsidP="00075364">
            <w:pPr>
              <w:pStyle w:val="Text"/>
              <w:rPr>
                <w:rStyle w:val="ChBlueBold"/>
              </w:rPr>
            </w:pPr>
            <w:r w:rsidRPr="000320EB">
              <w:rPr>
                <w:rStyle w:val="ChBlueBold"/>
              </w:rPr>
              <w:t>tabrak</w:t>
            </w:r>
          </w:p>
        </w:tc>
        <w:tc>
          <w:tcPr>
            <w:tcW w:w="596" w:type="dxa"/>
            <w:shd w:val="clear" w:color="auto" w:fill="auto"/>
          </w:tcPr>
          <w:p w14:paraId="18E8B713" w14:textId="77777777" w:rsidR="00075364" w:rsidRPr="000320EB" w:rsidRDefault="00075364" w:rsidP="00075364">
            <w:pPr>
              <w:pStyle w:val="Text"/>
              <w:rPr>
                <w:rStyle w:val="ChBlueBold"/>
              </w:rPr>
            </w:pPr>
            <w:r w:rsidRPr="000320EB">
              <w:rPr>
                <w:rStyle w:val="ChBlueBold"/>
              </w:rPr>
              <w:t>deng</w:t>
            </w:r>
          </w:p>
        </w:tc>
        <w:tc>
          <w:tcPr>
            <w:tcW w:w="673" w:type="dxa"/>
            <w:shd w:val="clear" w:color="auto" w:fill="auto"/>
          </w:tcPr>
          <w:p w14:paraId="32C421C1" w14:textId="77777777" w:rsidR="00075364" w:rsidRPr="000320EB" w:rsidRDefault="004C0415" w:rsidP="00075364">
            <w:pPr>
              <w:pStyle w:val="Text"/>
            </w:pPr>
            <w:r>
              <w:t>Sarles</w:t>
            </w:r>
          </w:p>
        </w:tc>
      </w:tr>
      <w:tr w:rsidR="00AC23C4" w:rsidRPr="00AC23C4" w14:paraId="1D5BAE76" w14:textId="77777777" w:rsidTr="00AC23C4">
        <w:tc>
          <w:tcPr>
            <w:tcW w:w="709" w:type="dxa"/>
            <w:shd w:val="clear" w:color="auto" w:fill="auto"/>
          </w:tcPr>
          <w:p w14:paraId="72618E8B" w14:textId="77777777" w:rsidR="00075364" w:rsidRPr="000320EB" w:rsidRDefault="00075364" w:rsidP="00075364">
            <w:pPr>
              <w:pStyle w:val="GlossEng"/>
            </w:pPr>
          </w:p>
        </w:tc>
        <w:tc>
          <w:tcPr>
            <w:tcW w:w="284" w:type="dxa"/>
            <w:shd w:val="clear" w:color="auto" w:fill="auto"/>
          </w:tcPr>
          <w:p w14:paraId="23A66FDF" w14:textId="77777777" w:rsidR="00075364" w:rsidRPr="000320EB" w:rsidRDefault="00075364" w:rsidP="00075364">
            <w:pPr>
              <w:pStyle w:val="GlossEng"/>
            </w:pPr>
          </w:p>
        </w:tc>
        <w:tc>
          <w:tcPr>
            <w:tcW w:w="489" w:type="dxa"/>
            <w:shd w:val="clear" w:color="auto" w:fill="auto"/>
          </w:tcPr>
          <w:p w14:paraId="431E7DC7" w14:textId="77777777" w:rsidR="00075364" w:rsidRPr="0099608C" w:rsidRDefault="00075364" w:rsidP="00075364">
            <w:pPr>
              <w:pStyle w:val="GlossEng"/>
              <w:rPr>
                <w:rStyle w:val="ChSmallCaps"/>
              </w:rPr>
            </w:pPr>
            <w:r w:rsidRPr="0099608C">
              <w:rPr>
                <w:rStyle w:val="ChSmallCaps"/>
              </w:rPr>
              <w:t>3sg</w:t>
            </w:r>
          </w:p>
        </w:tc>
        <w:tc>
          <w:tcPr>
            <w:tcW w:w="618" w:type="dxa"/>
            <w:shd w:val="clear" w:color="auto" w:fill="auto"/>
          </w:tcPr>
          <w:p w14:paraId="03CC04E0" w14:textId="77777777" w:rsidR="00075364" w:rsidRPr="0099608C" w:rsidRDefault="00075364" w:rsidP="00075364">
            <w:pPr>
              <w:pStyle w:val="GlossEng"/>
              <w:rPr>
                <w:rStyle w:val="ChSmallCaps"/>
              </w:rPr>
            </w:pPr>
            <w:r w:rsidRPr="0099608C">
              <w:rPr>
                <w:rStyle w:val="ChSmallCaps"/>
              </w:rPr>
              <w:t>recp</w:t>
            </w:r>
          </w:p>
        </w:tc>
        <w:tc>
          <w:tcPr>
            <w:tcW w:w="1012" w:type="dxa"/>
            <w:shd w:val="clear" w:color="auto" w:fill="auto"/>
          </w:tcPr>
          <w:p w14:paraId="44E3C716" w14:textId="77777777" w:rsidR="00075364" w:rsidRPr="000320EB" w:rsidRDefault="00075364" w:rsidP="00075364">
            <w:pPr>
              <w:pStyle w:val="GlossEng"/>
            </w:pPr>
            <w:r w:rsidRPr="000320EB">
              <w:t>hit.against</w:t>
            </w:r>
          </w:p>
        </w:tc>
        <w:tc>
          <w:tcPr>
            <w:tcW w:w="596" w:type="dxa"/>
            <w:shd w:val="clear" w:color="auto" w:fill="auto"/>
          </w:tcPr>
          <w:p w14:paraId="71597C4B" w14:textId="77777777" w:rsidR="00075364" w:rsidRPr="000320EB" w:rsidRDefault="00075364" w:rsidP="00075364">
            <w:pPr>
              <w:pStyle w:val="GlossEng"/>
            </w:pPr>
            <w:r w:rsidRPr="000320EB">
              <w:t>with</w:t>
            </w:r>
          </w:p>
        </w:tc>
        <w:tc>
          <w:tcPr>
            <w:tcW w:w="673" w:type="dxa"/>
            <w:shd w:val="clear" w:color="auto" w:fill="auto"/>
          </w:tcPr>
          <w:p w14:paraId="11023944" w14:textId="77777777" w:rsidR="00075364" w:rsidRPr="000320EB" w:rsidRDefault="004C0415" w:rsidP="00075364">
            <w:pPr>
              <w:pStyle w:val="GlossEng"/>
            </w:pPr>
            <w:r>
              <w:t>Sarles</w:t>
            </w:r>
          </w:p>
        </w:tc>
      </w:tr>
    </w:tbl>
    <w:p w14:paraId="6140A6A7" w14:textId="6908A56B" w:rsidR="00075364" w:rsidRPr="000320EB" w:rsidRDefault="00B7093A" w:rsidP="00075364">
      <w:pPr>
        <w:pStyle w:val="FreeTranslEng"/>
      </w:pPr>
      <w:r>
        <w:t>‘</w:t>
      </w:r>
      <w:r w:rsidR="00075364" w:rsidRPr="000320EB">
        <w:t xml:space="preserve">[right then </w:t>
      </w:r>
      <w:r w:rsidR="004C0415">
        <w:t>Sarles</w:t>
      </w:r>
      <w:r w:rsidR="00075364" w:rsidRPr="000320EB">
        <w:t xml:space="preserve"> was standing by door,] </w:t>
      </w:r>
      <w:r w:rsidR="008E4C70">
        <w:t>he/she</w:t>
      </w:r>
      <w:r w:rsidR="00075364">
        <w:t xml:space="preserve"> </w:t>
      </w:r>
      <w:r w:rsidR="00075364" w:rsidRPr="000320EB">
        <w:t xml:space="preserve">(the evil spirit) </w:t>
      </w:r>
      <w:r w:rsidR="00075364" w:rsidRPr="000320EB">
        <w:rPr>
          <w:rStyle w:val="ChBlueBold"/>
        </w:rPr>
        <w:t>collided with</w:t>
      </w:r>
      <w:r w:rsidR="00075364" w:rsidRPr="000320EB">
        <w:t xml:space="preserve"> </w:t>
      </w:r>
      <w:r w:rsidR="004C0415">
        <w:t>Sarles</w:t>
      </w:r>
      <w:r>
        <w:t>’</w:t>
      </w:r>
      <w:r w:rsidR="00075364" w:rsidRPr="000320EB">
        <w:t xml:space="preserve"> (Lit. </w:t>
      </w:r>
      <w:r>
        <w:t>‘</w:t>
      </w:r>
      <w:r w:rsidR="00075364" w:rsidRPr="000320EB">
        <w:rPr>
          <w:rStyle w:val="ChBlueBold"/>
        </w:rPr>
        <w:t>hit against each other with</w:t>
      </w:r>
      <w:r w:rsidR="00075364" w:rsidRPr="000320EB">
        <w:t xml:space="preserve"> </w:t>
      </w:r>
      <w:r w:rsidR="004C0415">
        <w:t>Sarles</w:t>
      </w:r>
      <w:r>
        <w:t>’</w:t>
      </w:r>
      <w:r w:rsidR="00075364" w:rsidRPr="000320EB">
        <w:t xml:space="preserve">) </w:t>
      </w:r>
      <w:r w:rsidR="00075364" w:rsidRPr="000320EB">
        <w:rPr>
          <w:rStyle w:val="ExampleSource"/>
        </w:rPr>
        <w:t>[081025-009b-Cv.0026]</w:t>
      </w:r>
    </w:p>
    <w:p w14:paraId="084640F1" w14:textId="7E1234CF" w:rsidR="00075364" w:rsidRDefault="00075364" w:rsidP="00680900">
      <w:pPr>
        <w:pStyle w:val="Body0005after"/>
      </w:pPr>
      <w:r w:rsidRPr="000320EB">
        <w:t xml:space="preserve">Given the lower pragmatic status of the reciprocee, it can also remain </w:t>
      </w:r>
      <w:r w:rsidR="00B7093A">
        <w:t>“</w:t>
      </w:r>
      <w:r w:rsidRPr="000320EB">
        <w:t>unspecified</w:t>
      </w:r>
      <w:r w:rsidR="00B7093A">
        <w:t>”</w:t>
      </w:r>
      <w:r w:rsidRPr="000320EB">
        <w:t xml:space="preserve"> </w:t>
      </w:r>
      <w:r w:rsidR="00BA6215">
        <w:rPr>
          <w:rStyle w:val="Citation"/>
        </w:rPr>
        <w:fldChar w:fldCharType="begin"/>
      </w:r>
      <w:r w:rsidR="0092451D">
        <w:rPr>
          <w:rStyle w:val="Citation"/>
        </w:rPr>
        <w:instrText>ADDIN CITAVI.PLACEHOLDER 1fbe0b40-8d0d-4bf3-8e06-0469d7177145 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VmxhZGltaXI8L0ZpcnN0TmFtZT4NCiAgICAgICAgICAgIDxMYXN0TmFtZT5OZWRqYWxrb3Y8L0xhc3ROYW1lPg0KICAgICAgICAgICAgPE1pZGRsZU5hbWU+UC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FjNmQ2ODFhLWIyNDUtNGM4ZC04NTY0LTlkOGI0ODc4NGJhY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kamFsa292IDIwMDc6IDQyKTwvVGV4dD4NCiAgICA8L1RleHRVbml0Pg0KICA8L1RleHRVbml0cz4NCjwvUGxhY2Vob2xkZXI+</w:instrText>
      </w:r>
      <w:r w:rsidR="00BA6215">
        <w:rPr>
          <w:rStyle w:val="Citation"/>
        </w:rPr>
        <w:fldChar w:fldCharType="separate"/>
      </w:r>
      <w:bookmarkStart w:id="4628" w:name="_CTVP0011fbe0b408d0d4bf38e060469d7177145"/>
      <w:r w:rsidR="0092006B">
        <w:rPr>
          <w:rStyle w:val="Citation"/>
        </w:rPr>
        <w:t>(Nedjalkov 2007: 42)</w:t>
      </w:r>
      <w:bookmarkEnd w:id="4628"/>
      <w:r w:rsidR="00BA6215">
        <w:rPr>
          <w:rStyle w:val="Citation"/>
        </w:rPr>
        <w:fldChar w:fldCharType="end"/>
      </w:r>
      <w:r w:rsidRPr="000320EB">
        <w:t xml:space="preserve">, as in </w:t>
      </w:r>
      <w:r w:rsidRPr="000320EB">
        <w:fldChar w:fldCharType="begin"/>
      </w:r>
      <w:r w:rsidRPr="000320EB">
        <w:instrText xml:space="preserve"> REF _Ref365464761 \h </w:instrText>
      </w:r>
      <w:r>
        <w:instrText xml:space="preserve"> \* MERGEFORMAT </w:instrText>
      </w:r>
      <w:r w:rsidRPr="000320EB">
        <w:fldChar w:fldCharType="separate"/>
      </w:r>
      <w:r w:rsidR="00154D81" w:rsidRPr="000320EB">
        <w:t>(</w:t>
      </w:r>
      <w:r w:rsidR="00154D81">
        <w:t>89</w:t>
      </w:r>
      <w:r w:rsidR="00154D81" w:rsidRPr="000320EB">
        <w:t>)</w:t>
      </w:r>
      <w:r w:rsidRPr="000320EB">
        <w:fldChar w:fldCharType="end"/>
      </w:r>
      <w:r w:rsidRPr="000320EB">
        <w:t xml:space="preserve"> and </w:t>
      </w:r>
      <w:r w:rsidRPr="000320EB">
        <w:fldChar w:fldCharType="begin"/>
      </w:r>
      <w:r w:rsidRPr="000320EB">
        <w:instrText xml:space="preserve"> REF _Ref365464759 \h </w:instrText>
      </w:r>
      <w:r>
        <w:instrText xml:space="preserve"> \* MERGEFORMAT </w:instrText>
      </w:r>
      <w:r w:rsidRPr="000320EB">
        <w:fldChar w:fldCharType="separate"/>
      </w:r>
      <w:r w:rsidR="00154D81" w:rsidRPr="000320EB">
        <w:t>(</w:t>
      </w:r>
      <w:r w:rsidR="00154D81">
        <w:t>90</w:t>
      </w:r>
      <w:r w:rsidR="00154D81" w:rsidRPr="000320EB">
        <w:t>)</w:t>
      </w:r>
      <w:r w:rsidRPr="000320EB">
        <w:fldChar w:fldCharType="end"/>
      </w:r>
      <w:r w:rsidRPr="000320EB">
        <w:t xml:space="preserve">. This applies to five of the 15 discontinuous constructions in the corpus (33%). That is, if the second participant is understood from the context, or considered irrelevant, it can be omitted together with its preposition. In </w:t>
      </w:r>
      <w:r w:rsidRPr="000320EB">
        <w:fldChar w:fldCharType="begin"/>
      </w:r>
      <w:r w:rsidRPr="000320EB">
        <w:instrText xml:space="preserve"> REF _Ref365464761 \h </w:instrText>
      </w:r>
      <w:r>
        <w:instrText xml:space="preserve"> \* MERGEFORMAT </w:instrText>
      </w:r>
      <w:r w:rsidRPr="000320EB">
        <w:fldChar w:fldCharType="separate"/>
      </w:r>
      <w:r w:rsidR="00154D81" w:rsidRPr="000320EB">
        <w:t>(</w:t>
      </w:r>
      <w:r w:rsidR="00154D81">
        <w:t>89</w:t>
      </w:r>
      <w:r w:rsidR="00154D81" w:rsidRPr="000320EB">
        <w:t>)</w:t>
      </w:r>
      <w:r w:rsidRPr="000320EB">
        <w:fldChar w:fldCharType="end"/>
      </w:r>
      <w:r w:rsidRPr="000320EB">
        <w:t xml:space="preserve">, the omitted reciprocee </w:t>
      </w:r>
      <w:r w:rsidRPr="000320EB">
        <w:rPr>
          <w:rStyle w:val="ChItalBold"/>
        </w:rPr>
        <w:t>orang</w:t>
      </w:r>
      <w:r w:rsidRPr="000320EB">
        <w:t xml:space="preserve"> </w:t>
      </w:r>
      <w:r w:rsidR="00B7093A">
        <w:t>‘</w:t>
      </w:r>
      <w:r w:rsidRPr="000320EB">
        <w:t>person</w:t>
      </w:r>
      <w:r w:rsidR="00B7093A">
        <w:t>’</w:t>
      </w:r>
      <w:r w:rsidRPr="000320EB">
        <w:t xml:space="preserve"> was mentioned </w:t>
      </w:r>
      <w:r>
        <w:t>earlier</w:t>
      </w:r>
      <w:r w:rsidRPr="000320EB">
        <w:t xml:space="preserve">. In </w:t>
      </w:r>
      <w:r w:rsidRPr="000320EB">
        <w:fldChar w:fldCharType="begin"/>
      </w:r>
      <w:r w:rsidRPr="000320EB">
        <w:instrText xml:space="preserve"> REF _Ref365464759 \h </w:instrText>
      </w:r>
      <w:r>
        <w:instrText xml:space="preserve"> \* MERGEFORMAT </w:instrText>
      </w:r>
      <w:r w:rsidRPr="000320EB">
        <w:fldChar w:fldCharType="separate"/>
      </w:r>
      <w:r w:rsidR="00154D81" w:rsidRPr="000320EB">
        <w:t>(</w:t>
      </w:r>
      <w:r w:rsidR="00154D81">
        <w:t>90</w:t>
      </w:r>
      <w:r w:rsidR="00154D81" w:rsidRPr="000320EB">
        <w:t>)</w:t>
      </w:r>
      <w:r w:rsidRPr="000320EB">
        <w:fldChar w:fldCharType="end"/>
      </w:r>
      <w:r w:rsidRPr="000320EB">
        <w:t xml:space="preserve">, the omitted reciprocee </w:t>
      </w:r>
      <w:r w:rsidR="00B7093A">
        <w:t>‘</w:t>
      </w:r>
      <w:r w:rsidRPr="000320EB">
        <w:t>community</w:t>
      </w:r>
      <w:r w:rsidR="00B7093A">
        <w:t>’</w:t>
      </w:r>
      <w:r w:rsidRPr="000320EB">
        <w:t xml:space="preserve"> is understood from the context, as the topic of the narrative is communal life in the village.</w:t>
      </w:r>
    </w:p>
    <w:p w14:paraId="0A362316" w14:textId="589D7B07" w:rsidR="00075364" w:rsidRPr="000320EB" w:rsidRDefault="00B7093A" w:rsidP="00075364">
      <w:pPr>
        <w:pStyle w:val="ExampleTitle"/>
      </w:pPr>
      <w:r>
        <w:t>‘</w:t>
      </w:r>
      <w:r w:rsidR="00075364" w:rsidRPr="0099608C">
        <w:rPr>
          <w:rStyle w:val="ChSmallCaps"/>
        </w:rPr>
        <w:t>reciprocator</w:t>
      </w:r>
      <w:r w:rsidR="00075364" w:rsidRPr="000320EB">
        <w:t xml:space="preserve"> </w:t>
      </w:r>
      <w:r w:rsidR="00075364" w:rsidRPr="000320EB">
        <w:rPr>
          <w:rStyle w:val="ChItalBold"/>
        </w:rPr>
        <w:t>baku</w:t>
      </w:r>
      <w:r w:rsidR="00075364" w:rsidRPr="000320EB">
        <w:t xml:space="preserve"> </w:t>
      </w:r>
      <w:r w:rsidR="00075364" w:rsidRPr="0099608C">
        <w:rPr>
          <w:rStyle w:val="ChSmallCaps"/>
        </w:rPr>
        <w:t>v</w:t>
      </w:r>
      <w:r w:rsidR="00075364" w:rsidRPr="000320EB">
        <w:t xml:space="preserve"> Ø</w:t>
      </w:r>
      <w:r>
        <w:t>’</w:t>
      </w:r>
      <w:r w:rsidR="00075364" w:rsidRPr="000320EB">
        <w:t xml:space="preserve"> constructions</w:t>
      </w:r>
    </w:p>
    <w:tbl>
      <w:tblPr>
        <w:tblW w:w="6103" w:type="dxa"/>
        <w:tblCellMar>
          <w:left w:w="42" w:type="dxa"/>
          <w:right w:w="42" w:type="dxa"/>
        </w:tblCellMar>
        <w:tblLook w:val="01E0" w:firstRow="1" w:lastRow="1" w:firstColumn="1" w:lastColumn="1" w:noHBand="0" w:noVBand="0"/>
      </w:tblPr>
      <w:tblGrid>
        <w:gridCol w:w="709"/>
        <w:gridCol w:w="540"/>
        <w:gridCol w:w="529"/>
        <w:gridCol w:w="806"/>
        <w:gridCol w:w="618"/>
        <w:gridCol w:w="685"/>
        <w:gridCol w:w="360"/>
        <w:gridCol w:w="506"/>
        <w:gridCol w:w="1350"/>
      </w:tblGrid>
      <w:tr w:rsidR="00AC23C4" w:rsidRPr="000320EB" w14:paraId="5E8D7657" w14:textId="77777777" w:rsidTr="00AC23C4">
        <w:tc>
          <w:tcPr>
            <w:tcW w:w="709" w:type="dxa"/>
            <w:shd w:val="clear" w:color="auto" w:fill="auto"/>
          </w:tcPr>
          <w:p w14:paraId="59ECCC0C" w14:textId="77777777" w:rsidR="00075364" w:rsidRPr="000320EB" w:rsidRDefault="00075364" w:rsidP="00075364">
            <w:pPr>
              <w:pStyle w:val="O0Nwnext"/>
            </w:pPr>
            <w:bookmarkStart w:id="4629" w:name="_Ref365464761"/>
            <w:r w:rsidRPr="000320EB">
              <w:t>(</w:t>
            </w:r>
            <w:fldSimple w:instr=" SEQ ( \* ARABIC \s 1 ">
              <w:r w:rsidR="00154D81">
                <w:rPr>
                  <w:noProof/>
                </w:rPr>
                <w:t>89</w:t>
              </w:r>
            </w:fldSimple>
            <w:r w:rsidRPr="000320EB">
              <w:t>)</w:t>
            </w:r>
            <w:bookmarkEnd w:id="4629"/>
          </w:p>
        </w:tc>
        <w:tc>
          <w:tcPr>
            <w:tcW w:w="540" w:type="dxa"/>
            <w:shd w:val="clear" w:color="auto" w:fill="auto"/>
          </w:tcPr>
          <w:p w14:paraId="6C5CC604" w14:textId="77777777" w:rsidR="00075364" w:rsidRPr="000320EB" w:rsidRDefault="00075364" w:rsidP="00075364">
            <w:pPr>
              <w:pStyle w:val="Text"/>
            </w:pPr>
            <w:r w:rsidRPr="000320EB">
              <w:t>saya</w:t>
            </w:r>
          </w:p>
        </w:tc>
        <w:tc>
          <w:tcPr>
            <w:tcW w:w="529" w:type="dxa"/>
            <w:shd w:val="clear" w:color="auto" w:fill="auto"/>
          </w:tcPr>
          <w:p w14:paraId="3E25899B" w14:textId="77777777" w:rsidR="00075364" w:rsidRPr="000320EB" w:rsidRDefault="00075364" w:rsidP="00075364">
            <w:pPr>
              <w:pStyle w:val="Text"/>
            </w:pPr>
            <w:r w:rsidRPr="000320EB">
              <w:t>kalo</w:t>
            </w:r>
          </w:p>
        </w:tc>
        <w:tc>
          <w:tcPr>
            <w:tcW w:w="806" w:type="dxa"/>
            <w:shd w:val="clear" w:color="auto" w:fill="auto"/>
          </w:tcPr>
          <w:p w14:paraId="411CC66A" w14:textId="77777777" w:rsidR="00075364" w:rsidRPr="000320EB" w:rsidRDefault="00BE272A" w:rsidP="00075364">
            <w:pPr>
              <w:pStyle w:val="Text"/>
            </w:pPr>
            <w:r>
              <w:t>macang</w:t>
            </w:r>
          </w:p>
        </w:tc>
        <w:tc>
          <w:tcPr>
            <w:tcW w:w="618" w:type="dxa"/>
            <w:shd w:val="clear" w:color="auto" w:fill="auto"/>
          </w:tcPr>
          <w:p w14:paraId="07F4B8D0" w14:textId="77777777" w:rsidR="00075364" w:rsidRPr="000320EB" w:rsidRDefault="00075364" w:rsidP="00075364">
            <w:pPr>
              <w:pStyle w:val="Text"/>
              <w:rPr>
                <w:rStyle w:val="ChBlueBold"/>
              </w:rPr>
            </w:pPr>
            <w:r w:rsidRPr="000320EB">
              <w:rPr>
                <w:rStyle w:val="ChBlueBold"/>
              </w:rPr>
              <w:t>baku</w:t>
            </w:r>
          </w:p>
        </w:tc>
        <w:tc>
          <w:tcPr>
            <w:tcW w:w="685" w:type="dxa"/>
            <w:shd w:val="clear" w:color="auto" w:fill="auto"/>
          </w:tcPr>
          <w:p w14:paraId="5262B10B" w14:textId="77777777" w:rsidR="00075364" w:rsidRPr="000320EB" w:rsidRDefault="00075364" w:rsidP="00075364">
            <w:pPr>
              <w:pStyle w:val="Text"/>
              <w:rPr>
                <w:rStyle w:val="ChBlueBold"/>
              </w:rPr>
            </w:pPr>
            <w:r w:rsidRPr="000320EB">
              <w:rPr>
                <w:rStyle w:val="ChBlueBold"/>
              </w:rPr>
              <w:t>pukul</w:t>
            </w:r>
          </w:p>
        </w:tc>
        <w:tc>
          <w:tcPr>
            <w:tcW w:w="360" w:type="dxa"/>
            <w:shd w:val="clear" w:color="auto" w:fill="auto"/>
          </w:tcPr>
          <w:p w14:paraId="2F2ED6A7" w14:textId="77777777" w:rsidR="00075364" w:rsidRPr="000320EB" w:rsidRDefault="00075364" w:rsidP="00075364">
            <w:pPr>
              <w:pStyle w:val="Text"/>
              <w:rPr>
                <w:rStyle w:val="ChBlueBold"/>
              </w:rPr>
            </w:pPr>
            <w:r w:rsidRPr="000320EB">
              <w:rPr>
                <w:rStyle w:val="ChBlueBold"/>
              </w:rPr>
              <w:t>Ø</w:t>
            </w:r>
          </w:p>
        </w:tc>
        <w:tc>
          <w:tcPr>
            <w:tcW w:w="506" w:type="dxa"/>
            <w:shd w:val="clear" w:color="auto" w:fill="auto"/>
          </w:tcPr>
          <w:p w14:paraId="32ED8E79" w14:textId="77777777" w:rsidR="00075364" w:rsidRPr="000320EB" w:rsidRDefault="00075364" w:rsidP="00075364">
            <w:pPr>
              <w:pStyle w:val="Text"/>
            </w:pPr>
            <w:r w:rsidRPr="000320EB">
              <w:t>rasa</w:t>
            </w:r>
          </w:p>
        </w:tc>
        <w:tc>
          <w:tcPr>
            <w:tcW w:w="1350" w:type="dxa"/>
            <w:shd w:val="clear" w:color="auto" w:fill="auto"/>
          </w:tcPr>
          <w:p w14:paraId="5E7F8E93" w14:textId="77777777" w:rsidR="00075364" w:rsidRPr="000320EB" w:rsidRDefault="00075364" w:rsidP="00075364">
            <w:pPr>
              <w:pStyle w:val="Text"/>
            </w:pPr>
            <w:r w:rsidRPr="000320EB">
              <w:t>takut</w:t>
            </w:r>
          </w:p>
        </w:tc>
      </w:tr>
      <w:tr w:rsidR="00AC23C4" w:rsidRPr="00AC23C4" w14:paraId="6E96F801" w14:textId="77777777" w:rsidTr="00AC23C4">
        <w:tc>
          <w:tcPr>
            <w:tcW w:w="709" w:type="dxa"/>
            <w:shd w:val="clear" w:color="auto" w:fill="auto"/>
          </w:tcPr>
          <w:p w14:paraId="7401D8BF" w14:textId="77777777" w:rsidR="00075364" w:rsidRPr="000320EB" w:rsidRDefault="00075364" w:rsidP="00075364">
            <w:pPr>
              <w:pStyle w:val="GlossEng"/>
            </w:pPr>
          </w:p>
        </w:tc>
        <w:tc>
          <w:tcPr>
            <w:tcW w:w="540" w:type="dxa"/>
            <w:shd w:val="clear" w:color="auto" w:fill="auto"/>
          </w:tcPr>
          <w:p w14:paraId="05E4FBDF" w14:textId="77777777" w:rsidR="00075364" w:rsidRPr="0099608C" w:rsidRDefault="00075364" w:rsidP="00075364">
            <w:pPr>
              <w:pStyle w:val="GlossEng"/>
              <w:rPr>
                <w:rStyle w:val="ChSmallCaps"/>
              </w:rPr>
            </w:pPr>
            <w:r w:rsidRPr="0099608C">
              <w:rPr>
                <w:rStyle w:val="ChSmallCaps"/>
              </w:rPr>
              <w:t>1sg</w:t>
            </w:r>
          </w:p>
        </w:tc>
        <w:tc>
          <w:tcPr>
            <w:tcW w:w="529" w:type="dxa"/>
            <w:shd w:val="clear" w:color="auto" w:fill="auto"/>
          </w:tcPr>
          <w:p w14:paraId="3C9F3D74" w14:textId="77777777" w:rsidR="00075364" w:rsidRPr="000320EB" w:rsidRDefault="00075364" w:rsidP="00075364">
            <w:pPr>
              <w:pStyle w:val="GlossEng"/>
            </w:pPr>
            <w:r w:rsidRPr="000320EB">
              <w:t>if</w:t>
            </w:r>
          </w:p>
        </w:tc>
        <w:tc>
          <w:tcPr>
            <w:tcW w:w="806" w:type="dxa"/>
            <w:shd w:val="clear" w:color="auto" w:fill="auto"/>
          </w:tcPr>
          <w:p w14:paraId="440561C2" w14:textId="77777777" w:rsidR="00075364" w:rsidRPr="000320EB" w:rsidRDefault="00075364" w:rsidP="00075364">
            <w:pPr>
              <w:pStyle w:val="GlossEng"/>
            </w:pPr>
            <w:r w:rsidRPr="000320EB">
              <w:t>variety</w:t>
            </w:r>
          </w:p>
        </w:tc>
        <w:tc>
          <w:tcPr>
            <w:tcW w:w="618" w:type="dxa"/>
            <w:shd w:val="clear" w:color="auto" w:fill="auto"/>
          </w:tcPr>
          <w:p w14:paraId="1D84286B" w14:textId="77777777" w:rsidR="00075364" w:rsidRPr="0099608C" w:rsidRDefault="00075364" w:rsidP="00075364">
            <w:pPr>
              <w:pStyle w:val="GlossEng"/>
              <w:rPr>
                <w:rStyle w:val="ChSmallCaps"/>
              </w:rPr>
            </w:pPr>
            <w:r w:rsidRPr="0099608C">
              <w:rPr>
                <w:rStyle w:val="ChSmallCaps"/>
              </w:rPr>
              <w:t>recp</w:t>
            </w:r>
          </w:p>
        </w:tc>
        <w:tc>
          <w:tcPr>
            <w:tcW w:w="685" w:type="dxa"/>
            <w:shd w:val="clear" w:color="auto" w:fill="auto"/>
          </w:tcPr>
          <w:p w14:paraId="720F5BA6" w14:textId="77777777" w:rsidR="00075364" w:rsidRPr="000320EB" w:rsidRDefault="00075364" w:rsidP="00075364">
            <w:pPr>
              <w:pStyle w:val="GlossEng"/>
            </w:pPr>
            <w:r w:rsidRPr="000320EB">
              <w:t>hit</w:t>
            </w:r>
          </w:p>
        </w:tc>
        <w:tc>
          <w:tcPr>
            <w:tcW w:w="360" w:type="dxa"/>
            <w:shd w:val="clear" w:color="auto" w:fill="auto"/>
          </w:tcPr>
          <w:p w14:paraId="523BD3C8" w14:textId="77777777" w:rsidR="00075364" w:rsidRPr="000320EB" w:rsidRDefault="00075364" w:rsidP="00075364">
            <w:pPr>
              <w:pStyle w:val="GlossEng"/>
            </w:pPr>
          </w:p>
        </w:tc>
        <w:tc>
          <w:tcPr>
            <w:tcW w:w="506" w:type="dxa"/>
            <w:shd w:val="clear" w:color="auto" w:fill="auto"/>
          </w:tcPr>
          <w:p w14:paraId="5C388FD3" w14:textId="77777777" w:rsidR="00075364" w:rsidRPr="000320EB" w:rsidRDefault="00075364" w:rsidP="00075364">
            <w:pPr>
              <w:pStyle w:val="GlossEng"/>
            </w:pPr>
            <w:r w:rsidRPr="000320EB">
              <w:t>feel</w:t>
            </w:r>
          </w:p>
        </w:tc>
        <w:tc>
          <w:tcPr>
            <w:tcW w:w="1350" w:type="dxa"/>
            <w:shd w:val="clear" w:color="auto" w:fill="auto"/>
          </w:tcPr>
          <w:p w14:paraId="00F26846" w14:textId="77777777" w:rsidR="00075364" w:rsidRPr="000320EB" w:rsidRDefault="00075364" w:rsidP="00075364">
            <w:pPr>
              <w:pStyle w:val="GlossEng"/>
            </w:pPr>
            <w:r w:rsidRPr="000320EB">
              <w:t>feel.afraid(.of)</w:t>
            </w:r>
          </w:p>
        </w:tc>
      </w:tr>
    </w:tbl>
    <w:p w14:paraId="30B52F82" w14:textId="32312A7A" w:rsidR="00075364" w:rsidRPr="000320EB" w:rsidRDefault="00B7093A" w:rsidP="00075364">
      <w:pPr>
        <w:pStyle w:val="FreeTranslEng"/>
      </w:pPr>
      <w:r>
        <w:t>‘</w:t>
      </w:r>
      <w:r w:rsidR="00075364" w:rsidRPr="000320EB">
        <w:t xml:space="preserve">(as for) me, when (I) kind of </w:t>
      </w:r>
      <w:r w:rsidR="00075364" w:rsidRPr="000320EB">
        <w:rPr>
          <w:rStyle w:val="ChBlueBold"/>
        </w:rPr>
        <w:t>fight (with another person)</w:t>
      </w:r>
      <w:r w:rsidR="00075364" w:rsidRPr="000320EB">
        <w:t>, I feel afraid</w:t>
      </w:r>
      <w:r>
        <w:t>’</w:t>
      </w:r>
      <w:r w:rsidR="00075364" w:rsidRPr="000320EB">
        <w:t xml:space="preserve"> (Lit. </w:t>
      </w:r>
      <w:r>
        <w:t>‘</w:t>
      </w:r>
      <w:r w:rsidR="00075364" w:rsidRPr="000320EB">
        <w:rPr>
          <w:rStyle w:val="ChBlueBold"/>
        </w:rPr>
        <w:t>hit each other</w:t>
      </w:r>
      <w:r>
        <w:t>’</w:t>
      </w:r>
      <w:r w:rsidR="00075364" w:rsidRPr="000320EB">
        <w:t xml:space="preserve">) </w:t>
      </w:r>
      <w:r w:rsidR="00075364" w:rsidRPr="000320EB">
        <w:rPr>
          <w:rStyle w:val="ExampleSource"/>
        </w:rPr>
        <w:t>[</w:t>
      </w:r>
      <w:r w:rsidR="003F16F2">
        <w:rPr>
          <w:rStyle w:val="ExampleSource"/>
        </w:rPr>
        <w:t>081110-008-CvNP</w:t>
      </w:r>
      <w:r w:rsidR="00075364" w:rsidRPr="000320EB">
        <w:rPr>
          <w:rStyle w:val="ExampleSource"/>
        </w:rPr>
        <w:t>.0066]</w:t>
      </w:r>
    </w:p>
    <w:tbl>
      <w:tblPr>
        <w:tblW w:w="5625" w:type="dxa"/>
        <w:tblCellMar>
          <w:left w:w="42" w:type="dxa"/>
          <w:right w:w="42" w:type="dxa"/>
        </w:tblCellMar>
        <w:tblLook w:val="01E0" w:firstRow="1" w:lastRow="1" w:firstColumn="1" w:lastColumn="1" w:noHBand="0" w:noVBand="0"/>
      </w:tblPr>
      <w:tblGrid>
        <w:gridCol w:w="709"/>
        <w:gridCol w:w="284"/>
        <w:gridCol w:w="489"/>
        <w:gridCol w:w="618"/>
        <w:gridCol w:w="529"/>
        <w:gridCol w:w="489"/>
        <w:gridCol w:w="845"/>
        <w:gridCol w:w="618"/>
        <w:gridCol w:w="684"/>
        <w:gridCol w:w="360"/>
      </w:tblGrid>
      <w:tr w:rsidR="00AC23C4" w:rsidRPr="000320EB" w14:paraId="1B2703A3" w14:textId="77777777" w:rsidTr="00AC23C4">
        <w:tc>
          <w:tcPr>
            <w:tcW w:w="709" w:type="dxa"/>
            <w:shd w:val="clear" w:color="auto" w:fill="auto"/>
          </w:tcPr>
          <w:p w14:paraId="31EC57E2" w14:textId="77777777" w:rsidR="00075364" w:rsidRPr="000320EB" w:rsidRDefault="00075364" w:rsidP="00075364">
            <w:pPr>
              <w:pStyle w:val="O0Nwnext"/>
            </w:pPr>
            <w:bookmarkStart w:id="4630" w:name="_Ref365464759"/>
            <w:r w:rsidRPr="000320EB">
              <w:t>(</w:t>
            </w:r>
            <w:fldSimple w:instr=" SEQ ( \* ARABIC \s 1 ">
              <w:r w:rsidR="00154D81">
                <w:rPr>
                  <w:noProof/>
                </w:rPr>
                <w:t>90</w:t>
              </w:r>
            </w:fldSimple>
            <w:r w:rsidRPr="000320EB">
              <w:t>)</w:t>
            </w:r>
            <w:bookmarkEnd w:id="4630"/>
          </w:p>
        </w:tc>
        <w:tc>
          <w:tcPr>
            <w:tcW w:w="284" w:type="dxa"/>
            <w:shd w:val="clear" w:color="auto" w:fill="auto"/>
          </w:tcPr>
          <w:p w14:paraId="52F441C8" w14:textId="77777777" w:rsidR="00075364" w:rsidRPr="000320EB" w:rsidRDefault="00075364" w:rsidP="00075364">
            <w:pPr>
              <w:pStyle w:val="Text"/>
            </w:pPr>
            <w:r w:rsidRPr="000320EB">
              <w:t>…</w:t>
            </w:r>
          </w:p>
        </w:tc>
        <w:tc>
          <w:tcPr>
            <w:tcW w:w="489" w:type="dxa"/>
            <w:shd w:val="clear" w:color="auto" w:fill="auto"/>
          </w:tcPr>
          <w:p w14:paraId="7F8C76D6" w14:textId="77777777" w:rsidR="00075364" w:rsidRPr="000320EB" w:rsidRDefault="00075364" w:rsidP="00075364">
            <w:pPr>
              <w:pStyle w:val="Text"/>
            </w:pPr>
            <w:r w:rsidRPr="000320EB">
              <w:t>dia</w:t>
            </w:r>
          </w:p>
        </w:tc>
        <w:tc>
          <w:tcPr>
            <w:tcW w:w="618" w:type="dxa"/>
            <w:shd w:val="clear" w:color="auto" w:fill="auto"/>
          </w:tcPr>
          <w:p w14:paraId="4AB7E022" w14:textId="77777777" w:rsidR="00075364" w:rsidRPr="000320EB" w:rsidRDefault="00075364" w:rsidP="00075364">
            <w:pPr>
              <w:pStyle w:val="Text"/>
            </w:pPr>
            <w:r w:rsidRPr="000320EB">
              <w:t>dapat</w:t>
            </w:r>
          </w:p>
        </w:tc>
        <w:tc>
          <w:tcPr>
            <w:tcW w:w="529" w:type="dxa"/>
            <w:shd w:val="clear" w:color="auto" w:fill="auto"/>
          </w:tcPr>
          <w:p w14:paraId="0B1E63E1" w14:textId="77777777" w:rsidR="00075364" w:rsidRPr="000320EB" w:rsidRDefault="00075364" w:rsidP="00075364">
            <w:pPr>
              <w:pStyle w:val="Text"/>
            </w:pPr>
            <w:r w:rsidRPr="000320EB">
              <w:t>babi,</w:t>
            </w:r>
          </w:p>
        </w:tc>
        <w:tc>
          <w:tcPr>
            <w:tcW w:w="489" w:type="dxa"/>
            <w:shd w:val="clear" w:color="auto" w:fill="auto"/>
          </w:tcPr>
          <w:p w14:paraId="27EA54F4" w14:textId="77777777" w:rsidR="00075364" w:rsidRPr="000320EB" w:rsidRDefault="00075364" w:rsidP="00075364">
            <w:pPr>
              <w:pStyle w:val="Text"/>
            </w:pPr>
            <w:r w:rsidRPr="000320EB">
              <w:t>de</w:t>
            </w:r>
          </w:p>
        </w:tc>
        <w:tc>
          <w:tcPr>
            <w:tcW w:w="845" w:type="dxa"/>
            <w:shd w:val="clear" w:color="auto" w:fill="auto"/>
          </w:tcPr>
          <w:p w14:paraId="63C9E08B" w14:textId="77777777" w:rsidR="00075364" w:rsidRPr="000320EB" w:rsidRDefault="00075364" w:rsidP="00075364">
            <w:pPr>
              <w:pStyle w:val="Text"/>
            </w:pPr>
            <w:r w:rsidRPr="000320EB">
              <w:t>biasa</w:t>
            </w:r>
          </w:p>
        </w:tc>
        <w:tc>
          <w:tcPr>
            <w:tcW w:w="618" w:type="dxa"/>
            <w:shd w:val="clear" w:color="auto" w:fill="auto"/>
          </w:tcPr>
          <w:p w14:paraId="52B80E69" w14:textId="77777777" w:rsidR="00075364" w:rsidRPr="000320EB" w:rsidRDefault="00075364" w:rsidP="00075364">
            <w:pPr>
              <w:pStyle w:val="Text"/>
              <w:rPr>
                <w:rStyle w:val="ChBlueBold"/>
              </w:rPr>
            </w:pPr>
            <w:r w:rsidRPr="000320EB">
              <w:rPr>
                <w:rStyle w:val="ChBlueBold"/>
              </w:rPr>
              <w:t>baku</w:t>
            </w:r>
          </w:p>
        </w:tc>
        <w:tc>
          <w:tcPr>
            <w:tcW w:w="684" w:type="dxa"/>
            <w:shd w:val="clear" w:color="auto" w:fill="auto"/>
          </w:tcPr>
          <w:p w14:paraId="7A0DAAC8" w14:textId="77777777" w:rsidR="00075364" w:rsidRPr="000320EB" w:rsidRDefault="00075364" w:rsidP="00075364">
            <w:pPr>
              <w:pStyle w:val="Text"/>
              <w:rPr>
                <w:rStyle w:val="ChBlueBold"/>
              </w:rPr>
            </w:pPr>
            <w:r w:rsidRPr="000320EB">
              <w:rPr>
                <w:rStyle w:val="ChBlueBold"/>
              </w:rPr>
              <w:t>bagi</w:t>
            </w:r>
          </w:p>
        </w:tc>
        <w:tc>
          <w:tcPr>
            <w:tcW w:w="360" w:type="dxa"/>
            <w:shd w:val="clear" w:color="auto" w:fill="auto"/>
          </w:tcPr>
          <w:p w14:paraId="795DB649" w14:textId="77777777" w:rsidR="00075364" w:rsidRPr="000320EB" w:rsidRDefault="00075364" w:rsidP="00075364">
            <w:pPr>
              <w:pStyle w:val="Text"/>
              <w:rPr>
                <w:rStyle w:val="ChBlueBold"/>
              </w:rPr>
            </w:pPr>
            <w:r w:rsidRPr="000320EB">
              <w:rPr>
                <w:rStyle w:val="ChBlueBold"/>
              </w:rPr>
              <w:t>Ø</w:t>
            </w:r>
          </w:p>
        </w:tc>
      </w:tr>
      <w:tr w:rsidR="00AC23C4" w:rsidRPr="00AC23C4" w14:paraId="4B097524" w14:textId="77777777" w:rsidTr="00AC23C4">
        <w:tc>
          <w:tcPr>
            <w:tcW w:w="709" w:type="dxa"/>
            <w:shd w:val="clear" w:color="auto" w:fill="auto"/>
          </w:tcPr>
          <w:p w14:paraId="42C33418" w14:textId="77777777" w:rsidR="00075364" w:rsidRPr="000320EB" w:rsidRDefault="00075364" w:rsidP="00075364">
            <w:pPr>
              <w:pStyle w:val="GlossEng"/>
            </w:pPr>
          </w:p>
        </w:tc>
        <w:tc>
          <w:tcPr>
            <w:tcW w:w="284" w:type="dxa"/>
            <w:shd w:val="clear" w:color="auto" w:fill="auto"/>
          </w:tcPr>
          <w:p w14:paraId="55B2592E" w14:textId="77777777" w:rsidR="00075364" w:rsidRPr="000320EB" w:rsidRDefault="00075364" w:rsidP="00075364">
            <w:pPr>
              <w:pStyle w:val="GlossEng"/>
            </w:pPr>
          </w:p>
        </w:tc>
        <w:tc>
          <w:tcPr>
            <w:tcW w:w="489" w:type="dxa"/>
            <w:shd w:val="clear" w:color="auto" w:fill="auto"/>
          </w:tcPr>
          <w:p w14:paraId="36141918" w14:textId="77777777" w:rsidR="00075364" w:rsidRPr="0099608C" w:rsidRDefault="00075364" w:rsidP="00075364">
            <w:pPr>
              <w:pStyle w:val="GlossEng"/>
              <w:rPr>
                <w:rStyle w:val="ChSmallCaps"/>
              </w:rPr>
            </w:pPr>
            <w:r w:rsidRPr="0099608C">
              <w:rPr>
                <w:rStyle w:val="ChSmallCaps"/>
              </w:rPr>
              <w:t>3sg</w:t>
            </w:r>
          </w:p>
        </w:tc>
        <w:tc>
          <w:tcPr>
            <w:tcW w:w="618" w:type="dxa"/>
            <w:shd w:val="clear" w:color="auto" w:fill="auto"/>
          </w:tcPr>
          <w:p w14:paraId="3C139053" w14:textId="77777777" w:rsidR="00075364" w:rsidRPr="000320EB" w:rsidRDefault="00075364" w:rsidP="00075364">
            <w:pPr>
              <w:pStyle w:val="GlossEng"/>
            </w:pPr>
            <w:r w:rsidRPr="000320EB">
              <w:t>get</w:t>
            </w:r>
          </w:p>
        </w:tc>
        <w:tc>
          <w:tcPr>
            <w:tcW w:w="529" w:type="dxa"/>
            <w:shd w:val="clear" w:color="auto" w:fill="auto"/>
          </w:tcPr>
          <w:p w14:paraId="55949B7D" w14:textId="77777777" w:rsidR="00075364" w:rsidRPr="000320EB" w:rsidRDefault="00075364" w:rsidP="00075364">
            <w:pPr>
              <w:pStyle w:val="GlossEng"/>
            </w:pPr>
            <w:r w:rsidRPr="000320EB">
              <w:t>pig</w:t>
            </w:r>
          </w:p>
        </w:tc>
        <w:tc>
          <w:tcPr>
            <w:tcW w:w="489" w:type="dxa"/>
            <w:shd w:val="clear" w:color="auto" w:fill="auto"/>
          </w:tcPr>
          <w:p w14:paraId="411DF45C" w14:textId="77777777" w:rsidR="00075364" w:rsidRPr="0099608C" w:rsidRDefault="00075364" w:rsidP="00075364">
            <w:pPr>
              <w:pStyle w:val="GlossEng"/>
              <w:rPr>
                <w:rStyle w:val="ChSmallCaps"/>
              </w:rPr>
            </w:pPr>
            <w:r w:rsidRPr="0099608C">
              <w:rPr>
                <w:rStyle w:val="ChSmallCaps"/>
              </w:rPr>
              <w:t>3sg</w:t>
            </w:r>
          </w:p>
        </w:tc>
        <w:tc>
          <w:tcPr>
            <w:tcW w:w="845" w:type="dxa"/>
            <w:shd w:val="clear" w:color="auto" w:fill="auto"/>
          </w:tcPr>
          <w:p w14:paraId="3534411E" w14:textId="77777777" w:rsidR="00075364" w:rsidRPr="000320EB" w:rsidRDefault="00075364" w:rsidP="00075364">
            <w:pPr>
              <w:pStyle w:val="GlossEng"/>
            </w:pPr>
            <w:r w:rsidRPr="000320EB">
              <w:t>be.usual</w:t>
            </w:r>
          </w:p>
        </w:tc>
        <w:tc>
          <w:tcPr>
            <w:tcW w:w="618" w:type="dxa"/>
            <w:shd w:val="clear" w:color="auto" w:fill="auto"/>
          </w:tcPr>
          <w:p w14:paraId="30B2F19E" w14:textId="77777777" w:rsidR="00075364" w:rsidRPr="0099608C" w:rsidRDefault="00075364" w:rsidP="00075364">
            <w:pPr>
              <w:pStyle w:val="GlossEng"/>
              <w:rPr>
                <w:rStyle w:val="ChSmallCaps"/>
              </w:rPr>
            </w:pPr>
            <w:r w:rsidRPr="0099608C">
              <w:rPr>
                <w:rStyle w:val="ChSmallCaps"/>
              </w:rPr>
              <w:t>recp</w:t>
            </w:r>
          </w:p>
        </w:tc>
        <w:tc>
          <w:tcPr>
            <w:tcW w:w="684" w:type="dxa"/>
            <w:shd w:val="clear" w:color="auto" w:fill="auto"/>
          </w:tcPr>
          <w:p w14:paraId="5BEC0C72" w14:textId="77777777" w:rsidR="00075364" w:rsidRPr="000320EB" w:rsidRDefault="00075364" w:rsidP="00075364">
            <w:pPr>
              <w:pStyle w:val="GlossEng"/>
            </w:pPr>
            <w:r w:rsidRPr="000320EB">
              <w:t>divide</w:t>
            </w:r>
          </w:p>
        </w:tc>
        <w:tc>
          <w:tcPr>
            <w:tcW w:w="360" w:type="dxa"/>
            <w:shd w:val="clear" w:color="auto" w:fill="auto"/>
          </w:tcPr>
          <w:p w14:paraId="09A64749" w14:textId="77777777" w:rsidR="00075364" w:rsidRPr="000320EB" w:rsidRDefault="00075364" w:rsidP="00075364">
            <w:pPr>
              <w:pStyle w:val="GlossEng"/>
            </w:pPr>
          </w:p>
        </w:tc>
      </w:tr>
    </w:tbl>
    <w:p w14:paraId="44DFB3B4" w14:textId="63256EB3" w:rsidR="00075364" w:rsidRPr="000957E6" w:rsidRDefault="00075364" w:rsidP="00545989">
      <w:pPr>
        <w:pStyle w:val="FreeTranslEng15pt"/>
      </w:pPr>
      <w:r w:rsidRPr="000320EB">
        <w:t xml:space="preserve">[How to be a good villager:] </w:t>
      </w:r>
      <w:r w:rsidR="00B7093A">
        <w:t>‘</w:t>
      </w:r>
      <w:r w:rsidRPr="000320EB">
        <w:t xml:space="preserve">[when he catches fish,] (when) he catches a pig, he usually </w:t>
      </w:r>
      <w:r w:rsidRPr="000320EB">
        <w:rPr>
          <w:rStyle w:val="ChBlueBold"/>
        </w:rPr>
        <w:t>shares</w:t>
      </w:r>
      <w:r w:rsidRPr="00FA0B0D">
        <w:t xml:space="preserve"> (it</w:t>
      </w:r>
      <w:r>
        <w:t xml:space="preserve"> </w:t>
      </w:r>
      <w:r w:rsidRPr="000320EB">
        <w:rPr>
          <w:rStyle w:val="ChBlueBold"/>
        </w:rPr>
        <w:t>with the community)</w:t>
      </w:r>
      <w:r w:rsidR="00B7093A">
        <w:t>’</w:t>
      </w:r>
      <w:r w:rsidRPr="000320EB">
        <w:t xml:space="preserve"> (Lit. </w:t>
      </w:r>
      <w:r w:rsidR="00B7093A">
        <w:t>‘</w:t>
      </w:r>
      <w:r w:rsidRPr="000320EB">
        <w:rPr>
          <w:rStyle w:val="ChBlueBold"/>
        </w:rPr>
        <w:t>divide</w:t>
      </w:r>
      <w:r w:rsidR="00545989">
        <w:rPr>
          <w:rStyle w:val="ChBlueBold"/>
        </w:rPr>
        <w:t xml:space="preserve"> </w:t>
      </w:r>
      <w:r w:rsidRPr="000320EB">
        <w:rPr>
          <w:rStyle w:val="ChBlueBold"/>
        </w:rPr>
        <w:t>each other</w:t>
      </w:r>
      <w:r w:rsidR="00B7093A">
        <w:t>’</w:t>
      </w:r>
      <w:r w:rsidRPr="000320EB">
        <w:t xml:space="preserve">) </w:t>
      </w:r>
      <w:r w:rsidRPr="000320EB">
        <w:rPr>
          <w:rStyle w:val="ExampleSource"/>
        </w:rPr>
        <w:t>[080919-004-NP.0063]</w:t>
      </w:r>
    </w:p>
    <w:p w14:paraId="54FDE11F" w14:textId="77777777" w:rsidR="00075364" w:rsidRDefault="00075364" w:rsidP="00075364">
      <w:pPr>
        <w:pStyle w:val="Heading3"/>
      </w:pPr>
      <w:bookmarkStart w:id="4631" w:name="_Ref366595042"/>
      <w:bookmarkStart w:id="4632" w:name="_Toc440455715"/>
      <w:r w:rsidRPr="000320EB">
        <w:t>Lexical reciprocals</w:t>
      </w:r>
      <w:bookmarkEnd w:id="4631"/>
      <w:bookmarkEnd w:id="4632"/>
    </w:p>
    <w:p w14:paraId="10F1EC3E" w14:textId="39030322" w:rsidR="00B14005" w:rsidRDefault="00075364" w:rsidP="00B14005">
      <w:pPr>
        <w:pStyle w:val="Body0000after"/>
      </w:pPr>
      <w:r w:rsidRPr="000320EB">
        <w:t>Lexical reciprocals</w:t>
      </w:r>
      <w:r w:rsidR="00B30630">
        <w:t xml:space="preserve"> are, generally speaking,</w:t>
      </w:r>
      <w:r w:rsidRPr="000320EB">
        <w:t xml:space="preserve"> </w:t>
      </w:r>
      <w:r w:rsidR="00B7093A">
        <w:t>“</w:t>
      </w:r>
      <w:r w:rsidRPr="000320EB">
        <w:t>words with an inherent reciprocal meaning</w:t>
      </w:r>
      <w:r w:rsidR="00B7093A">
        <w:t>”</w:t>
      </w:r>
      <w:r w:rsidRPr="000320EB">
        <w:t xml:space="preserve"> </w:t>
      </w:r>
      <w:r w:rsidR="00BA6215">
        <w:rPr>
          <w:rStyle w:val="Citation"/>
        </w:rPr>
        <w:fldChar w:fldCharType="begin"/>
      </w:r>
      <w:r w:rsidR="0092451D">
        <w:rPr>
          <w:rStyle w:val="Citation"/>
        </w:rPr>
        <w:instrText>ADDIN CITAVI.PLACEHOLDER 3f6ea9b0-e2cf-45b5-a29e-2a965d695c77 PFBsYWNlaG9sZGVyPg0KICA8QWRkSW5WZXJzaW9uPjUuMi4wLjg8L0FkZEluVmVyc2lvbj4NCiAgPElkPjNmNmVhOWIwLWUyY2YtNDViNS1hMjllLTJhOTY1ZDY5NWM3NzwvSWQ+DQogIDxFbnRyaWVzPg0KICAgIDxFbnRyeT4NCiAgICAgIDxJZD5lY2UyMDU3YS0wYmM3LTRhOTQtODI4ZC1lMjhhOGUyZjRkMm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ODQ5ZWFiMzAtZmJhMS00NDRmLWIwMTEtYWE2YzEyYjg0OWY2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VmxhZGltaXI8L0ZpcnN0TmFtZT4NCiAgICAgICAgICAgIDxMYXN0TmFtZT5OZWRqYWxrb3Y8L0xhc3ROYW1lPg0KICAgICAgICAgICAgPE1pZGRsZU5hbWU+UC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FjNmQ2ODFhLWIyNDUtNGM4ZC04NTY0LTlkOGI0ODc4NGJhY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kamFsa292IDIwMDc6IDE0KTwvVGV4dD4NCiAgICA8L1RleHRVbml0Pg0KICA8L1RleHRVbml0cz4NCjwvUGxhY2Vob2xkZXI+</w:instrText>
      </w:r>
      <w:r w:rsidR="00BA6215">
        <w:rPr>
          <w:rStyle w:val="Citation"/>
        </w:rPr>
        <w:fldChar w:fldCharType="separate"/>
      </w:r>
      <w:bookmarkStart w:id="4633" w:name="_CTVP0013f6ea9b0e2cf45b5a29e2a965d695c77"/>
      <w:r w:rsidR="0092006B">
        <w:rPr>
          <w:rStyle w:val="Citation"/>
        </w:rPr>
        <w:t>(Nedjalkov 2007: 14)</w:t>
      </w:r>
      <w:bookmarkEnd w:id="4633"/>
      <w:r w:rsidR="00BA6215">
        <w:rPr>
          <w:rStyle w:val="Citation"/>
        </w:rPr>
        <w:fldChar w:fldCharType="end"/>
      </w:r>
      <w:r w:rsidRPr="000320EB">
        <w:t xml:space="preserve">. Therefore, they do not need to be marked with </w:t>
      </w:r>
      <w:r w:rsidR="00B30630">
        <w:t xml:space="preserve">a </w:t>
      </w:r>
      <w:r w:rsidRPr="000320EB">
        <w:t>reciprocity marker</w:t>
      </w:r>
      <w:r w:rsidR="00B14005">
        <w:t>.</w:t>
      </w:r>
    </w:p>
    <w:p w14:paraId="2AB24F36" w14:textId="7743F9AF" w:rsidR="00075364" w:rsidRPr="000320EB" w:rsidRDefault="00B30630" w:rsidP="00B14005">
      <w:pPr>
        <w:pStyle w:val="Body0510after"/>
      </w:pPr>
      <w:r>
        <w:t>Papuan Malay</w:t>
      </w:r>
      <w:r w:rsidR="00B14005">
        <w:t xml:space="preserve"> lexical reciprocal are presented </w:t>
      </w:r>
      <w:r w:rsidR="00075364" w:rsidRPr="000320EB">
        <w:t xml:space="preserve">in </w:t>
      </w:r>
      <w:r w:rsidR="00075364" w:rsidRPr="000320EB">
        <w:fldChar w:fldCharType="begin"/>
      </w:r>
      <w:r w:rsidR="00075364" w:rsidRPr="000320EB">
        <w:instrText xml:space="preserve"> REF _Ref366516206 \h </w:instrText>
      </w:r>
      <w:r w:rsidR="00075364">
        <w:instrText xml:space="preserve"> \* MERGEFORMAT </w:instrText>
      </w:r>
      <w:r w:rsidR="00075364" w:rsidRPr="000320EB">
        <w:fldChar w:fldCharType="separate"/>
      </w:r>
      <w:r w:rsidR="00154D81" w:rsidRPr="000320EB">
        <w:t>(</w:t>
      </w:r>
      <w:r w:rsidR="00154D81">
        <w:t>91</w:t>
      </w:r>
      <w:r w:rsidR="00154D81" w:rsidRPr="000320EB">
        <w:t>)</w:t>
      </w:r>
      <w:r w:rsidR="00075364" w:rsidRPr="000320EB">
        <w:fldChar w:fldCharType="end"/>
      </w:r>
      <w:r w:rsidR="00075364" w:rsidRPr="000320EB">
        <w:t xml:space="preserve"> to </w:t>
      </w:r>
      <w:r w:rsidR="00075364" w:rsidRPr="000320EB">
        <w:fldChar w:fldCharType="begin"/>
      </w:r>
      <w:r w:rsidR="00075364" w:rsidRPr="000320EB">
        <w:instrText xml:space="preserve"> REF _Ref366516209 \h </w:instrText>
      </w:r>
      <w:r w:rsidR="00075364">
        <w:instrText xml:space="preserve"> \* MERGEFORMAT </w:instrText>
      </w:r>
      <w:r w:rsidR="00075364" w:rsidRPr="000320EB">
        <w:fldChar w:fldCharType="separate"/>
      </w:r>
      <w:r w:rsidR="00154D81" w:rsidRPr="000320EB">
        <w:t>(</w:t>
      </w:r>
      <w:r w:rsidR="00154D81">
        <w:t>93</w:t>
      </w:r>
      <w:r w:rsidR="00154D81" w:rsidRPr="000320EB">
        <w:t>)</w:t>
      </w:r>
      <w:r w:rsidR="00075364" w:rsidRPr="000320EB">
        <w:fldChar w:fldCharType="end"/>
      </w:r>
      <w:r w:rsidR="00075364" w:rsidRPr="000320EB">
        <w:t xml:space="preserve">. All </w:t>
      </w:r>
      <w:r w:rsidR="00075364">
        <w:t xml:space="preserve">three </w:t>
      </w:r>
      <w:r w:rsidR="00075364" w:rsidRPr="000320EB">
        <w:t xml:space="preserve">examples </w:t>
      </w:r>
      <w:r w:rsidR="00075364">
        <w:t>denote</w:t>
      </w:r>
      <w:r>
        <w:t xml:space="preserve">, what </w:t>
      </w:r>
      <w:r>
        <w:fldChar w:fldCharType="begin"/>
      </w:r>
      <w:r>
        <w:instrText>ADDIN CITAVI.PLACEHOLDER 8e0eeb27-3118-4b20-8dcf-8dffe226d39a 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lbW1lcjwvVGV4dD4NCiAgICA8L1RleHRVbml0Pg0KICA8L1RleHRVbml0cz4NCjwvUGxhY2Vob2xkZXI+</w:instrText>
      </w:r>
      <w:r>
        <w:fldChar w:fldCharType="separate"/>
      </w:r>
      <w:bookmarkStart w:id="4634" w:name="_CTVP0018e0eeb2731184b208dcf8dffe226d39a"/>
      <w:r w:rsidR="0092006B">
        <w:t>Kemmer</w:t>
      </w:r>
      <w:bookmarkEnd w:id="4634"/>
      <w:r>
        <w:fldChar w:fldCharType="end"/>
      </w:r>
      <w:r>
        <w:t xml:space="preserve"> </w:t>
      </w:r>
      <w:r>
        <w:fldChar w:fldCharType="begin"/>
      </w:r>
      <w:r>
        <w:instrText>ADDIN CITAVI.PLACEHOLDER 8f5e49ab-c894-4fa1-94c2-c9316c1e58f2 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zOiAxMDIpPC9UZXh0Pg0KICAgIDwvVGV4dFVuaXQ+DQogIDwvVGV4dFVuaXRzPg0KPC9QbGFjZWhvbGRlcj4=</w:instrText>
      </w:r>
      <w:r>
        <w:fldChar w:fldCharType="separate"/>
      </w:r>
      <w:bookmarkStart w:id="4635" w:name="_CTVP0018f5e49abc8944fa194c2c9316c1e58f2"/>
      <w:r w:rsidR="0092006B">
        <w:t>(1993: 102)</w:t>
      </w:r>
      <w:bookmarkEnd w:id="4635"/>
      <w:r>
        <w:fldChar w:fldCharType="end"/>
      </w:r>
      <w:r>
        <w:rPr>
          <w:rStyle w:val="Citation"/>
        </w:rPr>
        <w:t xml:space="preserve"> calls</w:t>
      </w:r>
      <w:r w:rsidR="00075364" w:rsidRPr="000320EB">
        <w:t xml:space="preserve">, </w:t>
      </w:r>
      <w:r>
        <w:t>“</w:t>
      </w:r>
      <w:r w:rsidRPr="000320EB">
        <w:t>naturally reciprocal events</w:t>
      </w:r>
      <w:r>
        <w:t xml:space="preserve">”, </w:t>
      </w:r>
      <w:r w:rsidR="00075364" w:rsidRPr="000320EB">
        <w:t xml:space="preserve">such as </w:t>
      </w:r>
      <w:r w:rsidR="00075364" w:rsidRPr="000320EB">
        <w:rPr>
          <w:rStyle w:val="ChItalBold"/>
        </w:rPr>
        <w:t>ketemu</w:t>
      </w:r>
      <w:r w:rsidR="00075364" w:rsidRPr="000320EB">
        <w:t xml:space="preserve"> </w:t>
      </w:r>
      <w:r w:rsidR="00B7093A">
        <w:t>‘</w:t>
      </w:r>
      <w:r w:rsidR="00075364" w:rsidRPr="000320EB">
        <w:t>meet</w:t>
      </w:r>
      <w:r w:rsidR="00B7093A">
        <w:t>’</w:t>
      </w:r>
      <w:r w:rsidR="00075364" w:rsidRPr="000320EB">
        <w:t xml:space="preserve"> in </w:t>
      </w:r>
      <w:r w:rsidR="00075364" w:rsidRPr="000320EB">
        <w:fldChar w:fldCharType="begin"/>
      </w:r>
      <w:r w:rsidR="00075364" w:rsidRPr="000320EB">
        <w:instrText xml:space="preserve"> REF _Ref366516206 \h </w:instrText>
      </w:r>
      <w:r w:rsidR="00075364">
        <w:instrText xml:space="preserve"> \* MERGEFORMAT </w:instrText>
      </w:r>
      <w:r w:rsidR="00075364" w:rsidRPr="000320EB">
        <w:fldChar w:fldCharType="separate"/>
      </w:r>
      <w:r w:rsidR="00154D81" w:rsidRPr="000320EB">
        <w:t>(</w:t>
      </w:r>
      <w:r w:rsidR="00154D81">
        <w:t>91</w:t>
      </w:r>
      <w:r w:rsidR="00154D81" w:rsidRPr="000320EB">
        <w:t>)</w:t>
      </w:r>
      <w:r w:rsidR="00075364" w:rsidRPr="000320EB">
        <w:fldChar w:fldCharType="end"/>
      </w:r>
      <w:r w:rsidR="00075364">
        <w:t xml:space="preserve">, </w:t>
      </w:r>
      <w:r w:rsidR="00075364" w:rsidRPr="000320EB">
        <w:rPr>
          <w:rStyle w:val="ChItalBold"/>
        </w:rPr>
        <w:t>nika</w:t>
      </w:r>
      <w:r w:rsidR="00075364" w:rsidRPr="000320EB">
        <w:t xml:space="preserve"> </w:t>
      </w:r>
      <w:r w:rsidR="00B7093A">
        <w:t>‘</w:t>
      </w:r>
      <w:r w:rsidR="00075364" w:rsidRPr="000320EB">
        <w:t>marry</w:t>
      </w:r>
      <w:r w:rsidR="00B7093A">
        <w:t>’</w:t>
      </w:r>
      <w:r w:rsidR="00075364">
        <w:t xml:space="preserve"> in </w:t>
      </w:r>
      <w:r w:rsidR="00075364" w:rsidRPr="000320EB">
        <w:fldChar w:fldCharType="begin"/>
      </w:r>
      <w:r w:rsidR="00075364" w:rsidRPr="000320EB">
        <w:instrText xml:space="preserve"> REF _Ref366516207 \h </w:instrText>
      </w:r>
      <w:r w:rsidR="00075364">
        <w:instrText xml:space="preserve"> \* MERGEFORMAT </w:instrText>
      </w:r>
      <w:r w:rsidR="00075364" w:rsidRPr="000320EB">
        <w:fldChar w:fldCharType="separate"/>
      </w:r>
      <w:r w:rsidR="00154D81" w:rsidRPr="000320EB">
        <w:t>(</w:t>
      </w:r>
      <w:r w:rsidR="00154D81">
        <w:t>92</w:t>
      </w:r>
      <w:r w:rsidR="00154D81" w:rsidRPr="000320EB">
        <w:t>)</w:t>
      </w:r>
      <w:r w:rsidR="00075364" w:rsidRPr="000320EB">
        <w:fldChar w:fldCharType="end"/>
      </w:r>
      <w:r>
        <w:t xml:space="preserve">, or </w:t>
      </w:r>
      <w:r w:rsidRPr="00B30630">
        <w:rPr>
          <w:rStyle w:val="ChItalBold"/>
        </w:rPr>
        <w:t>cocok</w:t>
      </w:r>
      <w:r>
        <w:t xml:space="preserve"> ‘be su</w:t>
      </w:r>
      <w:r w:rsidR="00FC6013">
        <w:t>it</w:t>
      </w:r>
      <w:r>
        <w:t xml:space="preserve">able’ in </w:t>
      </w:r>
      <w:r w:rsidRPr="000320EB">
        <w:fldChar w:fldCharType="begin"/>
      </w:r>
      <w:r w:rsidRPr="000320EB">
        <w:instrText xml:space="preserve"> REF _Ref366516209 \h </w:instrText>
      </w:r>
      <w:r>
        <w:instrText xml:space="preserve"> \* MERGEFORMAT </w:instrText>
      </w:r>
      <w:r w:rsidRPr="000320EB">
        <w:fldChar w:fldCharType="separate"/>
      </w:r>
      <w:r w:rsidR="00154D81" w:rsidRPr="000320EB">
        <w:t>(</w:t>
      </w:r>
      <w:r w:rsidR="00154D81">
        <w:t>93</w:t>
      </w:r>
      <w:r w:rsidR="00154D81" w:rsidRPr="000320EB">
        <w:t>)</w:t>
      </w:r>
      <w:r w:rsidRPr="000320EB">
        <w:fldChar w:fldCharType="end"/>
      </w:r>
      <w:r w:rsidR="00075364">
        <w:t>.</w:t>
      </w:r>
    </w:p>
    <w:tbl>
      <w:tblPr>
        <w:tblW w:w="0" w:type="auto"/>
        <w:tblCellMar>
          <w:left w:w="42" w:type="dxa"/>
          <w:right w:w="42" w:type="dxa"/>
        </w:tblCellMar>
        <w:tblLook w:val="01E0" w:firstRow="1" w:lastRow="1" w:firstColumn="1" w:lastColumn="1" w:noHBand="0" w:noVBand="0"/>
      </w:tblPr>
      <w:tblGrid>
        <w:gridCol w:w="709"/>
        <w:gridCol w:w="489"/>
        <w:gridCol w:w="818"/>
        <w:gridCol w:w="489"/>
        <w:gridCol w:w="360"/>
        <w:gridCol w:w="807"/>
      </w:tblGrid>
      <w:tr w:rsidR="00AC23C4" w:rsidRPr="000320EB" w14:paraId="334534B6" w14:textId="77777777" w:rsidTr="00AC23C4">
        <w:tc>
          <w:tcPr>
            <w:tcW w:w="709" w:type="dxa"/>
            <w:shd w:val="clear" w:color="auto" w:fill="auto"/>
          </w:tcPr>
          <w:p w14:paraId="15958224" w14:textId="77777777" w:rsidR="00075364" w:rsidRPr="000320EB" w:rsidRDefault="00075364" w:rsidP="00075364">
            <w:pPr>
              <w:pStyle w:val="O0Nwnext"/>
            </w:pPr>
            <w:bookmarkStart w:id="4636" w:name="_Ref366516206"/>
            <w:r w:rsidRPr="000320EB">
              <w:t>(</w:t>
            </w:r>
            <w:fldSimple w:instr=" SEQ ( \* ARABIC \s 1 ">
              <w:r w:rsidR="00154D81">
                <w:rPr>
                  <w:noProof/>
                </w:rPr>
                <w:t>91</w:t>
              </w:r>
            </w:fldSimple>
            <w:r w:rsidRPr="000320EB">
              <w:t>)</w:t>
            </w:r>
            <w:bookmarkEnd w:id="4636"/>
          </w:p>
        </w:tc>
        <w:tc>
          <w:tcPr>
            <w:tcW w:w="489" w:type="dxa"/>
            <w:shd w:val="clear" w:color="auto" w:fill="auto"/>
          </w:tcPr>
          <w:p w14:paraId="23AE6969" w14:textId="77777777" w:rsidR="00075364" w:rsidRPr="000320EB" w:rsidRDefault="00075364" w:rsidP="00075364">
            <w:pPr>
              <w:pStyle w:val="Text"/>
            </w:pPr>
            <w:r w:rsidRPr="000320EB">
              <w:t>sa</w:t>
            </w:r>
          </w:p>
        </w:tc>
        <w:tc>
          <w:tcPr>
            <w:tcW w:w="818" w:type="dxa"/>
            <w:shd w:val="clear" w:color="auto" w:fill="auto"/>
          </w:tcPr>
          <w:p w14:paraId="750E9BCF" w14:textId="77777777" w:rsidR="00075364" w:rsidRPr="000320EB" w:rsidRDefault="00075364" w:rsidP="00075364">
            <w:pPr>
              <w:pStyle w:val="Text"/>
              <w:rPr>
                <w:rStyle w:val="ChBlueBold"/>
              </w:rPr>
            </w:pPr>
            <w:r w:rsidRPr="000320EB">
              <w:rPr>
                <w:rStyle w:val="ChBlueBold"/>
              </w:rPr>
              <w:t>ketemu</w:t>
            </w:r>
          </w:p>
        </w:tc>
        <w:tc>
          <w:tcPr>
            <w:tcW w:w="489" w:type="dxa"/>
            <w:shd w:val="clear" w:color="auto" w:fill="auto"/>
          </w:tcPr>
          <w:p w14:paraId="4C7C5D05" w14:textId="77777777" w:rsidR="00075364" w:rsidRPr="000320EB" w:rsidRDefault="00075364" w:rsidP="00075364">
            <w:pPr>
              <w:pStyle w:val="Text"/>
            </w:pPr>
            <w:r w:rsidRPr="000320EB">
              <w:t>de</w:t>
            </w:r>
          </w:p>
        </w:tc>
        <w:tc>
          <w:tcPr>
            <w:tcW w:w="360" w:type="dxa"/>
            <w:shd w:val="clear" w:color="auto" w:fill="auto"/>
          </w:tcPr>
          <w:p w14:paraId="5A09565E" w14:textId="77777777" w:rsidR="00075364" w:rsidRPr="000320EB" w:rsidRDefault="00075364" w:rsidP="00075364">
            <w:pPr>
              <w:pStyle w:val="Text"/>
            </w:pPr>
            <w:r w:rsidRPr="000320EB">
              <w:t>di</w:t>
            </w:r>
          </w:p>
        </w:tc>
        <w:tc>
          <w:tcPr>
            <w:tcW w:w="807" w:type="dxa"/>
            <w:shd w:val="clear" w:color="auto" w:fill="auto"/>
          </w:tcPr>
          <w:p w14:paraId="33432DEA" w14:textId="77777777" w:rsidR="00075364" w:rsidRPr="000320EB" w:rsidRDefault="00075364" w:rsidP="00075364">
            <w:pPr>
              <w:pStyle w:val="Text"/>
            </w:pPr>
            <w:r w:rsidRPr="000320EB">
              <w:t>kampus</w:t>
            </w:r>
          </w:p>
        </w:tc>
      </w:tr>
      <w:tr w:rsidR="00AC23C4" w:rsidRPr="00AC23C4" w14:paraId="415BF8B3" w14:textId="77777777" w:rsidTr="00AC23C4">
        <w:tc>
          <w:tcPr>
            <w:tcW w:w="709" w:type="dxa"/>
            <w:shd w:val="clear" w:color="auto" w:fill="auto"/>
          </w:tcPr>
          <w:p w14:paraId="010407A2" w14:textId="77777777" w:rsidR="00075364" w:rsidRPr="000320EB" w:rsidRDefault="00075364" w:rsidP="00075364">
            <w:pPr>
              <w:pStyle w:val="GlossEng"/>
            </w:pPr>
          </w:p>
        </w:tc>
        <w:tc>
          <w:tcPr>
            <w:tcW w:w="489" w:type="dxa"/>
            <w:shd w:val="clear" w:color="auto" w:fill="auto"/>
          </w:tcPr>
          <w:p w14:paraId="12A57958" w14:textId="77777777" w:rsidR="00075364" w:rsidRPr="0099608C" w:rsidRDefault="00075364" w:rsidP="00075364">
            <w:pPr>
              <w:pStyle w:val="GlossEng"/>
              <w:rPr>
                <w:rStyle w:val="ChSmallCaps"/>
              </w:rPr>
            </w:pPr>
            <w:r w:rsidRPr="0099608C">
              <w:rPr>
                <w:rStyle w:val="ChSmallCaps"/>
              </w:rPr>
              <w:t>1sg</w:t>
            </w:r>
          </w:p>
        </w:tc>
        <w:tc>
          <w:tcPr>
            <w:tcW w:w="818" w:type="dxa"/>
            <w:shd w:val="clear" w:color="auto" w:fill="auto"/>
          </w:tcPr>
          <w:p w14:paraId="712CCDE1" w14:textId="77777777" w:rsidR="00075364" w:rsidRPr="000320EB" w:rsidRDefault="00075364" w:rsidP="00075364">
            <w:pPr>
              <w:pStyle w:val="GlossEng"/>
            </w:pPr>
            <w:r w:rsidRPr="000320EB">
              <w:t>meet</w:t>
            </w:r>
          </w:p>
        </w:tc>
        <w:tc>
          <w:tcPr>
            <w:tcW w:w="489" w:type="dxa"/>
            <w:shd w:val="clear" w:color="auto" w:fill="auto"/>
          </w:tcPr>
          <w:p w14:paraId="5EE31CD2" w14:textId="77777777" w:rsidR="00075364" w:rsidRPr="0099608C" w:rsidRDefault="00075364" w:rsidP="00075364">
            <w:pPr>
              <w:pStyle w:val="GlossEng"/>
              <w:rPr>
                <w:rStyle w:val="ChSmallCaps"/>
              </w:rPr>
            </w:pPr>
            <w:r w:rsidRPr="0099608C">
              <w:rPr>
                <w:rStyle w:val="ChSmallCaps"/>
              </w:rPr>
              <w:t>3sg</w:t>
            </w:r>
          </w:p>
        </w:tc>
        <w:tc>
          <w:tcPr>
            <w:tcW w:w="360" w:type="dxa"/>
            <w:shd w:val="clear" w:color="auto" w:fill="auto"/>
          </w:tcPr>
          <w:p w14:paraId="49D5920F" w14:textId="77777777" w:rsidR="00075364" w:rsidRPr="000320EB" w:rsidRDefault="00075364" w:rsidP="00075364">
            <w:pPr>
              <w:pStyle w:val="GlossEng"/>
            </w:pPr>
            <w:r w:rsidRPr="000320EB">
              <w:t>at</w:t>
            </w:r>
          </w:p>
        </w:tc>
        <w:tc>
          <w:tcPr>
            <w:tcW w:w="807" w:type="dxa"/>
            <w:shd w:val="clear" w:color="auto" w:fill="auto"/>
          </w:tcPr>
          <w:p w14:paraId="21512743" w14:textId="77777777" w:rsidR="00075364" w:rsidRPr="000320EB" w:rsidRDefault="00075364" w:rsidP="00075364">
            <w:pPr>
              <w:pStyle w:val="GlossEng"/>
            </w:pPr>
            <w:r w:rsidRPr="000320EB">
              <w:t>campus</w:t>
            </w:r>
          </w:p>
        </w:tc>
      </w:tr>
    </w:tbl>
    <w:p w14:paraId="0060D02F" w14:textId="316263A2" w:rsidR="00075364" w:rsidRPr="000320EB" w:rsidRDefault="00B7093A" w:rsidP="00075364">
      <w:pPr>
        <w:pStyle w:val="FreeTranslEng"/>
      </w:pPr>
      <w:r>
        <w:t>‘</w:t>
      </w:r>
      <w:r w:rsidR="00075364" w:rsidRPr="000320EB">
        <w:t xml:space="preserve">I </w:t>
      </w:r>
      <w:r w:rsidR="00075364" w:rsidRPr="000320EB">
        <w:rPr>
          <w:rStyle w:val="ChBlueBold"/>
        </w:rPr>
        <w:t>met</w:t>
      </w:r>
      <w:r w:rsidR="00075364" w:rsidRPr="000320EB">
        <w:t xml:space="preserve"> him on the (university) campus</w:t>
      </w:r>
      <w:r>
        <w:t>’</w:t>
      </w:r>
      <w:r w:rsidR="00075364" w:rsidRPr="000320EB">
        <w:t xml:space="preserve"> </w:t>
      </w:r>
      <w:r w:rsidR="00075364" w:rsidRPr="000320EB">
        <w:rPr>
          <w:rStyle w:val="ExampleSource"/>
        </w:rPr>
        <w:t>[080922-003-Cv.0102]</w:t>
      </w:r>
    </w:p>
    <w:tbl>
      <w:tblPr>
        <w:tblW w:w="0" w:type="auto"/>
        <w:tblCellMar>
          <w:left w:w="42" w:type="dxa"/>
          <w:right w:w="42" w:type="dxa"/>
        </w:tblCellMar>
        <w:tblLook w:val="01E0" w:firstRow="1" w:lastRow="1" w:firstColumn="1" w:lastColumn="1" w:noHBand="0" w:noVBand="0"/>
      </w:tblPr>
      <w:tblGrid>
        <w:gridCol w:w="709"/>
        <w:gridCol w:w="740"/>
        <w:gridCol w:w="484"/>
        <w:gridCol w:w="1445"/>
      </w:tblGrid>
      <w:tr w:rsidR="00075364" w:rsidRPr="000320EB" w14:paraId="5D8A2068" w14:textId="77777777" w:rsidTr="00AC23C4">
        <w:tc>
          <w:tcPr>
            <w:tcW w:w="709" w:type="dxa"/>
            <w:shd w:val="clear" w:color="auto" w:fill="auto"/>
          </w:tcPr>
          <w:p w14:paraId="1D1F56CB" w14:textId="77777777" w:rsidR="00075364" w:rsidRPr="000320EB" w:rsidRDefault="00075364" w:rsidP="00075364">
            <w:pPr>
              <w:pStyle w:val="O0Nwnext"/>
            </w:pPr>
            <w:bookmarkStart w:id="4637" w:name="_Ref366516207"/>
            <w:r w:rsidRPr="000320EB">
              <w:t>(</w:t>
            </w:r>
            <w:fldSimple w:instr=" SEQ ( \* ARABIC \s 1 ">
              <w:r w:rsidR="00154D81">
                <w:rPr>
                  <w:noProof/>
                </w:rPr>
                <w:t>92</w:t>
              </w:r>
            </w:fldSimple>
            <w:r w:rsidRPr="000320EB">
              <w:t>)</w:t>
            </w:r>
            <w:bookmarkEnd w:id="4637"/>
          </w:p>
        </w:tc>
        <w:tc>
          <w:tcPr>
            <w:tcW w:w="740" w:type="dxa"/>
            <w:shd w:val="clear" w:color="auto" w:fill="auto"/>
          </w:tcPr>
          <w:p w14:paraId="56517AAB" w14:textId="77777777" w:rsidR="00075364" w:rsidRPr="000320EB" w:rsidRDefault="00075364" w:rsidP="00075364">
            <w:pPr>
              <w:pStyle w:val="Text"/>
            </w:pPr>
            <w:r w:rsidRPr="000320EB">
              <w:t>dorang</w:t>
            </w:r>
          </w:p>
        </w:tc>
        <w:tc>
          <w:tcPr>
            <w:tcW w:w="484" w:type="dxa"/>
            <w:shd w:val="clear" w:color="auto" w:fill="auto"/>
          </w:tcPr>
          <w:p w14:paraId="0EDBE0F2" w14:textId="77777777" w:rsidR="00075364" w:rsidRPr="000320EB" w:rsidRDefault="00075364" w:rsidP="00075364">
            <w:pPr>
              <w:pStyle w:val="Text"/>
            </w:pPr>
            <w:r w:rsidRPr="000320EB">
              <w:t>dua</w:t>
            </w:r>
          </w:p>
        </w:tc>
        <w:tc>
          <w:tcPr>
            <w:tcW w:w="1445" w:type="dxa"/>
            <w:shd w:val="clear" w:color="auto" w:fill="auto"/>
          </w:tcPr>
          <w:p w14:paraId="245149D4" w14:textId="77777777" w:rsidR="00075364" w:rsidRPr="000320EB" w:rsidRDefault="00075364" w:rsidP="00075364">
            <w:pPr>
              <w:pStyle w:val="Text"/>
              <w:rPr>
                <w:rStyle w:val="ChBlueBold"/>
              </w:rPr>
            </w:pPr>
            <w:r w:rsidRPr="000320EB">
              <w:rPr>
                <w:rStyle w:val="ChBlueBold"/>
              </w:rPr>
              <w:t>nika</w:t>
            </w:r>
          </w:p>
        </w:tc>
      </w:tr>
      <w:tr w:rsidR="00075364" w:rsidRPr="00AC23C4" w14:paraId="6013B4CB" w14:textId="77777777" w:rsidTr="00AC23C4">
        <w:tc>
          <w:tcPr>
            <w:tcW w:w="709" w:type="dxa"/>
            <w:shd w:val="clear" w:color="auto" w:fill="auto"/>
          </w:tcPr>
          <w:p w14:paraId="170A202F" w14:textId="77777777" w:rsidR="00075364" w:rsidRPr="000320EB" w:rsidRDefault="00075364" w:rsidP="00075364">
            <w:pPr>
              <w:pStyle w:val="GlossEng"/>
            </w:pPr>
          </w:p>
        </w:tc>
        <w:tc>
          <w:tcPr>
            <w:tcW w:w="740" w:type="dxa"/>
            <w:shd w:val="clear" w:color="auto" w:fill="auto"/>
          </w:tcPr>
          <w:p w14:paraId="7A815BD9" w14:textId="77777777" w:rsidR="00075364" w:rsidRPr="0099608C" w:rsidRDefault="00075364" w:rsidP="00075364">
            <w:pPr>
              <w:pStyle w:val="GlossEng"/>
              <w:rPr>
                <w:rStyle w:val="ChSmallCaps"/>
              </w:rPr>
            </w:pPr>
            <w:r w:rsidRPr="0099608C">
              <w:rPr>
                <w:rStyle w:val="ChSmallCaps"/>
              </w:rPr>
              <w:t>3pl</w:t>
            </w:r>
          </w:p>
        </w:tc>
        <w:tc>
          <w:tcPr>
            <w:tcW w:w="484" w:type="dxa"/>
            <w:shd w:val="clear" w:color="auto" w:fill="auto"/>
          </w:tcPr>
          <w:p w14:paraId="4FAD9D8D" w14:textId="77777777" w:rsidR="00075364" w:rsidRPr="000320EB" w:rsidRDefault="00075364" w:rsidP="00075364">
            <w:pPr>
              <w:pStyle w:val="GlossEng"/>
            </w:pPr>
            <w:r w:rsidRPr="000320EB">
              <w:t>two</w:t>
            </w:r>
          </w:p>
        </w:tc>
        <w:tc>
          <w:tcPr>
            <w:tcW w:w="1445" w:type="dxa"/>
            <w:shd w:val="clear" w:color="auto" w:fill="auto"/>
          </w:tcPr>
          <w:p w14:paraId="5281FEAB" w14:textId="77777777" w:rsidR="00075364" w:rsidRPr="000320EB" w:rsidRDefault="00075364" w:rsidP="00075364">
            <w:pPr>
              <w:pStyle w:val="GlossEng"/>
            </w:pPr>
            <w:r w:rsidRPr="000320EB">
              <w:t>marry.officially</w:t>
            </w:r>
          </w:p>
        </w:tc>
      </w:tr>
    </w:tbl>
    <w:p w14:paraId="6F0BC54E" w14:textId="06E2C491" w:rsidR="00075364" w:rsidRPr="000957E6" w:rsidRDefault="00B7093A" w:rsidP="00075364">
      <w:pPr>
        <w:pStyle w:val="FreeTranslEng"/>
      </w:pPr>
      <w:r>
        <w:t>‘</w:t>
      </w:r>
      <w:r w:rsidR="00075364" w:rsidRPr="000320EB">
        <w:t xml:space="preserve">the two of them </w:t>
      </w:r>
      <w:r w:rsidR="00075364" w:rsidRPr="000320EB">
        <w:rPr>
          <w:rStyle w:val="ChBlueBold"/>
        </w:rPr>
        <w:t>married</w:t>
      </w:r>
      <w:r>
        <w:t>’</w:t>
      </w:r>
      <w:r w:rsidR="00075364" w:rsidRPr="000320EB">
        <w:t xml:space="preserve"> </w:t>
      </w:r>
      <w:r w:rsidR="00075364" w:rsidRPr="000320EB">
        <w:rPr>
          <w:rStyle w:val="ExampleSource"/>
        </w:rPr>
        <w:t>[081110-005-</w:t>
      </w:r>
      <w:r w:rsidR="00AA5D7C">
        <w:rPr>
          <w:rStyle w:val="ExampleSource"/>
        </w:rPr>
        <w:t>Cv</w:t>
      </w:r>
      <w:r w:rsidR="00075364" w:rsidRPr="000320EB">
        <w:rPr>
          <w:rStyle w:val="ExampleSource"/>
        </w:rPr>
        <w:t>Pr.0095]</w:t>
      </w:r>
    </w:p>
    <w:tbl>
      <w:tblPr>
        <w:tblW w:w="0" w:type="auto"/>
        <w:tblCellMar>
          <w:left w:w="42" w:type="dxa"/>
          <w:right w:w="42" w:type="dxa"/>
        </w:tblCellMar>
        <w:tblLook w:val="01E0" w:firstRow="1" w:lastRow="1" w:firstColumn="1" w:lastColumn="1" w:noHBand="0" w:noVBand="0"/>
      </w:tblPr>
      <w:tblGrid>
        <w:gridCol w:w="709"/>
        <w:gridCol w:w="529"/>
        <w:gridCol w:w="484"/>
        <w:gridCol w:w="1045"/>
      </w:tblGrid>
      <w:tr w:rsidR="00075364" w:rsidRPr="000320EB" w14:paraId="39788FFF" w14:textId="77777777" w:rsidTr="00AC23C4">
        <w:tc>
          <w:tcPr>
            <w:tcW w:w="709" w:type="dxa"/>
            <w:shd w:val="clear" w:color="auto" w:fill="auto"/>
          </w:tcPr>
          <w:p w14:paraId="319D4151" w14:textId="77777777" w:rsidR="00075364" w:rsidRPr="000320EB" w:rsidRDefault="00075364" w:rsidP="00075364">
            <w:pPr>
              <w:pStyle w:val="O0Nwnext"/>
            </w:pPr>
            <w:bookmarkStart w:id="4638" w:name="_Ref366516209"/>
            <w:r w:rsidRPr="000320EB">
              <w:t>(</w:t>
            </w:r>
            <w:fldSimple w:instr=" SEQ ( \* ARABIC \s 1 ">
              <w:r w:rsidR="00154D81">
                <w:rPr>
                  <w:noProof/>
                </w:rPr>
                <w:t>93</w:t>
              </w:r>
            </w:fldSimple>
            <w:r w:rsidRPr="000320EB">
              <w:t>)</w:t>
            </w:r>
            <w:bookmarkEnd w:id="4638"/>
          </w:p>
        </w:tc>
        <w:tc>
          <w:tcPr>
            <w:tcW w:w="529" w:type="dxa"/>
            <w:shd w:val="clear" w:color="auto" w:fill="auto"/>
          </w:tcPr>
          <w:p w14:paraId="78DF7D31" w14:textId="77777777" w:rsidR="00075364" w:rsidRPr="000320EB" w:rsidRDefault="00075364" w:rsidP="00075364">
            <w:pPr>
              <w:pStyle w:val="Text"/>
            </w:pPr>
            <w:r w:rsidRPr="000320EB">
              <w:t>kam</w:t>
            </w:r>
          </w:p>
        </w:tc>
        <w:tc>
          <w:tcPr>
            <w:tcW w:w="484" w:type="dxa"/>
            <w:shd w:val="clear" w:color="auto" w:fill="auto"/>
          </w:tcPr>
          <w:p w14:paraId="30D2A68E" w14:textId="77777777" w:rsidR="00075364" w:rsidRPr="000320EB" w:rsidRDefault="00075364" w:rsidP="00075364">
            <w:pPr>
              <w:pStyle w:val="Text"/>
            </w:pPr>
            <w:r w:rsidRPr="000320EB">
              <w:t>dua</w:t>
            </w:r>
          </w:p>
        </w:tc>
        <w:tc>
          <w:tcPr>
            <w:tcW w:w="1045" w:type="dxa"/>
            <w:shd w:val="clear" w:color="auto" w:fill="auto"/>
          </w:tcPr>
          <w:p w14:paraId="1C4C62D7" w14:textId="77777777" w:rsidR="00075364" w:rsidRPr="000320EB" w:rsidRDefault="00075364" w:rsidP="00075364">
            <w:pPr>
              <w:pStyle w:val="Text"/>
              <w:rPr>
                <w:rStyle w:val="ChBlueBold"/>
              </w:rPr>
            </w:pPr>
            <w:r w:rsidRPr="000320EB">
              <w:rPr>
                <w:rStyle w:val="ChBlueBold"/>
              </w:rPr>
              <w:t>cocok</w:t>
            </w:r>
          </w:p>
        </w:tc>
      </w:tr>
      <w:tr w:rsidR="00075364" w:rsidRPr="00AC23C4" w14:paraId="03D56018" w14:textId="77777777" w:rsidTr="00AC23C4">
        <w:tc>
          <w:tcPr>
            <w:tcW w:w="709" w:type="dxa"/>
            <w:shd w:val="clear" w:color="auto" w:fill="auto"/>
          </w:tcPr>
          <w:p w14:paraId="613904D3" w14:textId="77777777" w:rsidR="00075364" w:rsidRPr="000320EB" w:rsidRDefault="00075364" w:rsidP="00075364">
            <w:pPr>
              <w:pStyle w:val="GlossEng"/>
            </w:pPr>
          </w:p>
        </w:tc>
        <w:tc>
          <w:tcPr>
            <w:tcW w:w="529" w:type="dxa"/>
            <w:shd w:val="clear" w:color="auto" w:fill="auto"/>
          </w:tcPr>
          <w:p w14:paraId="637AEEAA" w14:textId="77777777" w:rsidR="00075364" w:rsidRPr="0099608C" w:rsidRDefault="00075364" w:rsidP="00075364">
            <w:pPr>
              <w:pStyle w:val="GlossEng"/>
              <w:rPr>
                <w:rStyle w:val="ChSmallCaps"/>
              </w:rPr>
            </w:pPr>
            <w:r w:rsidRPr="0099608C">
              <w:rPr>
                <w:rStyle w:val="ChSmallCaps"/>
              </w:rPr>
              <w:t>2pl</w:t>
            </w:r>
          </w:p>
        </w:tc>
        <w:tc>
          <w:tcPr>
            <w:tcW w:w="484" w:type="dxa"/>
            <w:shd w:val="clear" w:color="auto" w:fill="auto"/>
          </w:tcPr>
          <w:p w14:paraId="7E22CBB1" w14:textId="77777777" w:rsidR="00075364" w:rsidRPr="000320EB" w:rsidRDefault="00075364" w:rsidP="00075364">
            <w:pPr>
              <w:pStyle w:val="GlossEng"/>
            </w:pPr>
            <w:r w:rsidRPr="000320EB">
              <w:t>two</w:t>
            </w:r>
          </w:p>
        </w:tc>
        <w:tc>
          <w:tcPr>
            <w:tcW w:w="1045" w:type="dxa"/>
            <w:shd w:val="clear" w:color="auto" w:fill="auto"/>
          </w:tcPr>
          <w:p w14:paraId="17ED40A3" w14:textId="77777777" w:rsidR="00075364" w:rsidRPr="000320EB" w:rsidRDefault="00075364" w:rsidP="00075364">
            <w:pPr>
              <w:pStyle w:val="GlossEng"/>
            </w:pPr>
            <w:r w:rsidRPr="000320EB">
              <w:t>be.suitable</w:t>
            </w:r>
          </w:p>
        </w:tc>
      </w:tr>
    </w:tbl>
    <w:p w14:paraId="2BD43902" w14:textId="237D2414" w:rsidR="00075364" w:rsidRPr="000957E6" w:rsidRDefault="00B7093A" w:rsidP="00075364">
      <w:pPr>
        <w:pStyle w:val="FreeTranslEng15pt"/>
      </w:pPr>
      <w:r>
        <w:t>‘</w:t>
      </w:r>
      <w:r w:rsidR="00075364" w:rsidRPr="000320EB">
        <w:t xml:space="preserve">the two of you </w:t>
      </w:r>
      <w:r w:rsidR="00075364" w:rsidRPr="000320EB">
        <w:rPr>
          <w:rStyle w:val="ChBlueBold"/>
        </w:rPr>
        <w:t>match</w:t>
      </w:r>
      <w:r>
        <w:t>’</w:t>
      </w:r>
      <w:r w:rsidR="00075364" w:rsidRPr="000320EB">
        <w:t xml:space="preserve"> </w:t>
      </w:r>
      <w:r w:rsidR="00075364" w:rsidRPr="000320EB">
        <w:rPr>
          <w:rStyle w:val="ExampleSource"/>
        </w:rPr>
        <w:t>[080922-004-Cv.0033]</w:t>
      </w:r>
    </w:p>
    <w:p w14:paraId="079BD5BA" w14:textId="77777777" w:rsidR="00075364" w:rsidRDefault="00075364" w:rsidP="00075364">
      <w:pPr>
        <w:pStyle w:val="Heading3"/>
      </w:pPr>
      <w:bookmarkStart w:id="4639" w:name="_Toc440455716"/>
      <w:r>
        <w:t>Summary</w:t>
      </w:r>
      <w:bookmarkEnd w:id="4639"/>
    </w:p>
    <w:p w14:paraId="0062E570" w14:textId="643AC7B5" w:rsidR="00075364" w:rsidRDefault="00075364" w:rsidP="00680900">
      <w:pPr>
        <w:pStyle w:val="Body0000after"/>
      </w:pPr>
      <w:r>
        <w:t xml:space="preserve">In </w:t>
      </w:r>
      <w:r w:rsidRPr="000320EB">
        <w:t>Papuan Malay</w:t>
      </w:r>
      <w:r>
        <w:t>,</w:t>
      </w:r>
      <w:r w:rsidRPr="000320EB">
        <w:t xml:space="preserve"> </w:t>
      </w:r>
      <w:r>
        <w:t xml:space="preserve">the dedicated </w:t>
      </w:r>
      <w:r w:rsidRPr="000320EB">
        <w:t xml:space="preserve">reciprocity marker </w:t>
      </w:r>
      <w:r w:rsidRPr="000320EB">
        <w:rPr>
          <w:rStyle w:val="ChItalBold"/>
        </w:rPr>
        <w:t>baku</w:t>
      </w:r>
      <w:r w:rsidRPr="000320EB">
        <w:t xml:space="preserve"> </w:t>
      </w:r>
      <w:r w:rsidR="00B7093A">
        <w:t>‘</w:t>
      </w:r>
      <w:r w:rsidRPr="0099608C">
        <w:rPr>
          <w:rStyle w:val="ChSmallCaps"/>
        </w:rPr>
        <w:t>recp</w:t>
      </w:r>
      <w:r w:rsidR="00B7093A">
        <w:t>’</w:t>
      </w:r>
      <w:r>
        <w:t xml:space="preserve"> signals reciprocity. In reciprocity clauses two predications are presented with the two subjects of each predication equally acting upon each other. The main focus of this description </w:t>
      </w:r>
      <w:r w:rsidR="00B72A07">
        <w:t xml:space="preserve">is </w:t>
      </w:r>
      <w:r>
        <w:t>syntactic reciprocal constructions; lexical reciprocal</w:t>
      </w:r>
      <w:r w:rsidR="00CB0C07">
        <w:t>s</w:t>
      </w:r>
      <w:r>
        <w:t xml:space="preserve"> </w:t>
      </w:r>
      <w:r w:rsidRPr="000320EB">
        <w:t xml:space="preserve">were </w:t>
      </w:r>
      <w:r>
        <w:t xml:space="preserve">mentioned </w:t>
      </w:r>
      <w:r w:rsidRPr="000320EB">
        <w:t>only briefly</w:t>
      </w:r>
      <w:r>
        <w:t>. Two types of reciprocal constructions are attested, simple and discontinuous ones.</w:t>
      </w:r>
    </w:p>
    <w:p w14:paraId="6D08BB3F" w14:textId="1518A6EC" w:rsidR="00075364" w:rsidRDefault="00075364" w:rsidP="00680900">
      <w:pPr>
        <w:pStyle w:val="Body0505after"/>
      </w:pPr>
      <w:r>
        <w:t xml:space="preserve">In simple reciprocals, both participants are encoded by the clausal subject. The base is most often a bivalent verb, although reciprocals with monovalent verbs are also attested. Usually, these clauses are the result of a valency-reducing operation and receive the </w:t>
      </w:r>
      <w:r w:rsidRPr="000320EB">
        <w:t xml:space="preserve">reciprocal reading </w:t>
      </w:r>
      <w:r w:rsidR="00B7093A">
        <w:t>‘</w:t>
      </w:r>
      <w:r w:rsidRPr="0099608C">
        <w:rPr>
          <w:rStyle w:val="ChSmallCaps"/>
        </w:rPr>
        <w:t>reciprocator</w:t>
      </w:r>
      <w:r w:rsidRPr="000320EB">
        <w:t xml:space="preserve"> </w:t>
      </w:r>
      <w:r w:rsidRPr="0099608C">
        <w:rPr>
          <w:rStyle w:val="ChSmallCaps"/>
        </w:rPr>
        <w:t>v</w:t>
      </w:r>
      <w:r w:rsidRPr="000320EB">
        <w:t xml:space="preserve"> each other</w:t>
      </w:r>
      <w:r w:rsidR="00B7093A">
        <w:t>’</w:t>
      </w:r>
      <w:r>
        <w:t xml:space="preserve">. </w:t>
      </w:r>
      <w:r>
        <w:rPr>
          <w:lang w:eastAsia="en-US"/>
        </w:rPr>
        <w:t xml:space="preserve">Alternatively, these constructions </w:t>
      </w:r>
      <w:r>
        <w:t xml:space="preserve">can receive a </w:t>
      </w:r>
      <w:r w:rsidRPr="000320EB">
        <w:t>sociative reading</w:t>
      </w:r>
      <w:r>
        <w:t xml:space="preserve"> in which case the reciprocal clause is characterized by valency retention. Further investigation is needed to determine whether there are </w:t>
      </w:r>
      <w:r w:rsidRPr="000320EB">
        <w:t xml:space="preserve">formal criteria </w:t>
      </w:r>
      <w:r>
        <w:t xml:space="preserve">to </w:t>
      </w:r>
      <w:r w:rsidRPr="000320EB">
        <w:t xml:space="preserve">distinguish </w:t>
      </w:r>
      <w:r>
        <w:t xml:space="preserve">the </w:t>
      </w:r>
      <w:r w:rsidRPr="000320EB">
        <w:t xml:space="preserve">reciprocal </w:t>
      </w:r>
      <w:r>
        <w:t xml:space="preserve">from the sociative readings. </w:t>
      </w:r>
      <w:r w:rsidRPr="000320EB">
        <w:t xml:space="preserve">The basic scheme for </w:t>
      </w:r>
      <w:r>
        <w:t>simple reciprocals is given in</w:t>
      </w:r>
      <w:r>
        <w:rPr>
          <w:lang w:eastAsia="en-US"/>
        </w:rPr>
        <w:t xml:space="preserve"> </w:t>
      </w:r>
      <w:r>
        <w:fldChar w:fldCharType="begin"/>
      </w:r>
      <w:r>
        <w:instrText xml:space="preserve"> REF _Ref371510530 \h </w:instrText>
      </w:r>
      <w:r>
        <w:fldChar w:fldCharType="separate"/>
      </w:r>
      <w:r w:rsidR="00154D81" w:rsidRPr="000320EB">
        <w:t>(</w:t>
      </w:r>
      <w:r w:rsidR="00154D81">
        <w:rPr>
          <w:noProof/>
        </w:rPr>
        <w:t>94</w:t>
      </w:r>
      <w:r w:rsidR="00154D81" w:rsidRPr="000320EB">
        <w:t>)</w:t>
      </w:r>
      <w:r>
        <w:fldChar w:fldCharType="end"/>
      </w:r>
      <w:r>
        <w:t>.</w:t>
      </w:r>
    </w:p>
    <w:p w14:paraId="03045D9F" w14:textId="77777777" w:rsidR="00075364" w:rsidRDefault="00075364" w:rsidP="00075364">
      <w:pPr>
        <w:pStyle w:val="ExampleTitle"/>
      </w:pPr>
      <w:r>
        <w:t>Scheme for simple reciprocals</w:t>
      </w:r>
    </w:p>
    <w:tbl>
      <w:tblPr>
        <w:tblW w:w="3036" w:type="dxa"/>
        <w:tblCellMar>
          <w:left w:w="40" w:type="dxa"/>
          <w:right w:w="40" w:type="dxa"/>
        </w:tblCellMar>
        <w:tblLook w:val="01E0" w:firstRow="1" w:lastRow="1" w:firstColumn="1" w:lastColumn="1" w:noHBand="0" w:noVBand="0"/>
      </w:tblPr>
      <w:tblGrid>
        <w:gridCol w:w="709"/>
        <w:gridCol w:w="1398"/>
        <w:gridCol w:w="569"/>
        <w:gridCol w:w="360"/>
      </w:tblGrid>
      <w:tr w:rsidR="00075364" w:rsidRPr="003C146D" w14:paraId="677FB1AA" w14:textId="77777777" w:rsidTr="00AC23C4">
        <w:tc>
          <w:tcPr>
            <w:tcW w:w="709" w:type="dxa"/>
            <w:shd w:val="clear" w:color="auto" w:fill="auto"/>
          </w:tcPr>
          <w:p w14:paraId="598856AE" w14:textId="77777777" w:rsidR="00075364" w:rsidRPr="000320EB" w:rsidRDefault="00075364" w:rsidP="00075364">
            <w:pPr>
              <w:pStyle w:val="O0Nwnext"/>
            </w:pPr>
            <w:bookmarkStart w:id="4640" w:name="_Ref371510530"/>
            <w:r w:rsidRPr="000320EB">
              <w:t>(</w:t>
            </w:r>
            <w:fldSimple w:instr=" SEQ ( \* ARABIC \s 1 ">
              <w:r w:rsidR="00154D81">
                <w:rPr>
                  <w:noProof/>
                </w:rPr>
                <w:t>94</w:t>
              </w:r>
            </w:fldSimple>
            <w:r w:rsidRPr="000320EB">
              <w:t>)</w:t>
            </w:r>
            <w:bookmarkEnd w:id="4640"/>
          </w:p>
        </w:tc>
        <w:tc>
          <w:tcPr>
            <w:tcW w:w="1398" w:type="dxa"/>
            <w:shd w:val="clear" w:color="auto" w:fill="auto"/>
          </w:tcPr>
          <w:p w14:paraId="5E723AB6" w14:textId="77777777" w:rsidR="00075364" w:rsidRPr="0099608C" w:rsidRDefault="00075364" w:rsidP="00075364">
            <w:pPr>
              <w:rPr>
                <w:rStyle w:val="ChSmallCaps"/>
              </w:rPr>
            </w:pPr>
            <w:r w:rsidRPr="0099608C">
              <w:rPr>
                <w:rStyle w:val="ChSmallCaps"/>
              </w:rPr>
              <w:t>reciprocator</w:t>
            </w:r>
          </w:p>
        </w:tc>
        <w:tc>
          <w:tcPr>
            <w:tcW w:w="569" w:type="dxa"/>
            <w:shd w:val="clear" w:color="auto" w:fill="auto"/>
          </w:tcPr>
          <w:p w14:paraId="5F433F5E" w14:textId="77777777" w:rsidR="00075364" w:rsidRPr="008B0407" w:rsidRDefault="00075364" w:rsidP="00075364">
            <w:pPr>
              <w:rPr>
                <w:rStyle w:val="ChItalBold"/>
              </w:rPr>
            </w:pPr>
            <w:r w:rsidRPr="008B0407">
              <w:rPr>
                <w:rStyle w:val="ChItalBold"/>
              </w:rPr>
              <w:t>baku</w:t>
            </w:r>
          </w:p>
        </w:tc>
        <w:tc>
          <w:tcPr>
            <w:tcW w:w="360" w:type="dxa"/>
            <w:shd w:val="clear" w:color="auto" w:fill="auto"/>
          </w:tcPr>
          <w:p w14:paraId="31E2DE87" w14:textId="77777777" w:rsidR="00075364" w:rsidRPr="0099608C" w:rsidRDefault="00075364" w:rsidP="00075364">
            <w:pPr>
              <w:rPr>
                <w:rStyle w:val="ChSmallCaps"/>
              </w:rPr>
            </w:pPr>
            <w:r w:rsidRPr="0099608C">
              <w:rPr>
                <w:rStyle w:val="ChSmallCaps"/>
              </w:rPr>
              <w:t>V</w:t>
            </w:r>
          </w:p>
        </w:tc>
      </w:tr>
    </w:tbl>
    <w:p w14:paraId="28CFB1AF" w14:textId="050E71D4" w:rsidR="00075364" w:rsidRDefault="00075364" w:rsidP="00680900">
      <w:pPr>
        <w:pStyle w:val="Body0005after05before"/>
      </w:pPr>
      <w:r>
        <w:t xml:space="preserve">In </w:t>
      </w:r>
      <w:r w:rsidRPr="000320EB">
        <w:rPr>
          <w:lang w:eastAsia="en-US"/>
        </w:rPr>
        <w:t>discontinuous reciprocal</w:t>
      </w:r>
      <w:r>
        <w:rPr>
          <w:lang w:eastAsia="en-US"/>
        </w:rPr>
        <w:t xml:space="preserve">s, one participant is encoded by the clausal subject while the second one, the </w:t>
      </w:r>
      <w:r w:rsidRPr="0099608C">
        <w:rPr>
          <w:rStyle w:val="ChSmallCaps"/>
        </w:rPr>
        <w:t>reciprocee</w:t>
      </w:r>
      <w:r>
        <w:t>, is</w:t>
      </w:r>
      <w:r>
        <w:rPr>
          <w:lang w:eastAsia="en-US"/>
        </w:rPr>
        <w:t xml:space="preserve"> expressed in a prepositional phrase introduced with comitative </w:t>
      </w:r>
      <w:r w:rsidR="00AB3BA2">
        <w:rPr>
          <w:rStyle w:val="ChItalBold"/>
        </w:rPr>
        <w:t>deng</w:t>
      </w:r>
      <w:r w:rsidR="00AB3BA2" w:rsidRPr="000320EB">
        <w:rPr>
          <w:rStyle w:val="ChItalBold"/>
        </w:rPr>
        <w:t>an</w:t>
      </w:r>
      <w:r w:rsidR="00AB3BA2">
        <w:rPr>
          <w:rStyle w:val="ChItalBold"/>
        </w:rPr>
        <w:t>g</w:t>
      </w:r>
      <w:r>
        <w:rPr>
          <w:lang w:eastAsia="en-US"/>
        </w:rPr>
        <w:t xml:space="preserve"> </w:t>
      </w:r>
      <w:r w:rsidR="00B7093A">
        <w:rPr>
          <w:lang w:eastAsia="en-US"/>
        </w:rPr>
        <w:t>‘</w:t>
      </w:r>
      <w:r>
        <w:rPr>
          <w:lang w:eastAsia="en-US"/>
        </w:rPr>
        <w:t>with</w:t>
      </w:r>
      <w:r w:rsidR="00B7093A">
        <w:rPr>
          <w:lang w:eastAsia="en-US"/>
        </w:rPr>
        <w:t>’</w:t>
      </w:r>
      <w:r>
        <w:rPr>
          <w:lang w:eastAsia="en-US"/>
        </w:rPr>
        <w:t xml:space="preserve">. </w:t>
      </w:r>
      <w:r>
        <w:t xml:space="preserve">This type of reciprocal also results from a </w:t>
      </w:r>
      <w:r w:rsidRPr="000320EB">
        <w:t>valency</w:t>
      </w:r>
      <w:r>
        <w:t xml:space="preserve">-reducing </w:t>
      </w:r>
      <w:r w:rsidRPr="000320EB">
        <w:t>operation</w:t>
      </w:r>
      <w:r>
        <w:t xml:space="preserve"> and receives the reading </w:t>
      </w:r>
      <w:r w:rsidR="00B7093A">
        <w:t>‘</w:t>
      </w:r>
      <w:r w:rsidRPr="0099608C">
        <w:rPr>
          <w:rStyle w:val="ChSmallCaps"/>
        </w:rPr>
        <w:t>reciprocator</w:t>
      </w:r>
      <w:r w:rsidRPr="000320EB">
        <w:t xml:space="preserve"> </w:t>
      </w:r>
      <w:r w:rsidRPr="0099608C">
        <w:rPr>
          <w:rStyle w:val="ChSmallCaps"/>
        </w:rPr>
        <w:t>v</w:t>
      </w:r>
      <w:r w:rsidRPr="000320EB">
        <w:t xml:space="preserve"> with </w:t>
      </w:r>
      <w:r w:rsidRPr="0099608C">
        <w:rPr>
          <w:rStyle w:val="ChSmallCaps"/>
        </w:rPr>
        <w:t>reciprocee</w:t>
      </w:r>
      <w:r w:rsidR="00B7093A">
        <w:t>’</w:t>
      </w:r>
      <w:r>
        <w:t xml:space="preserve">. The </w:t>
      </w:r>
      <w:r w:rsidRPr="000320EB">
        <w:t xml:space="preserve">second participant </w:t>
      </w:r>
      <w:r>
        <w:t xml:space="preserve">can also be omitted if it is understood from the context. </w:t>
      </w:r>
      <w:r w:rsidRPr="000320EB">
        <w:t xml:space="preserve">The basic scheme for </w:t>
      </w:r>
      <w:r>
        <w:rPr>
          <w:lang w:eastAsia="en-US"/>
        </w:rPr>
        <w:t xml:space="preserve">discontinuous reciprocals </w:t>
      </w:r>
      <w:r>
        <w:t xml:space="preserve">is given in </w:t>
      </w:r>
      <w:r>
        <w:fldChar w:fldCharType="begin"/>
      </w:r>
      <w:r>
        <w:instrText xml:space="preserve"> REF _Ref371510532 \h </w:instrText>
      </w:r>
      <w:r>
        <w:fldChar w:fldCharType="separate"/>
      </w:r>
      <w:r w:rsidR="00154D81" w:rsidRPr="000320EB">
        <w:t>(</w:t>
      </w:r>
      <w:r w:rsidR="00154D81">
        <w:rPr>
          <w:noProof/>
        </w:rPr>
        <w:t>95</w:t>
      </w:r>
      <w:r w:rsidR="00154D81" w:rsidRPr="000320EB">
        <w:t>)</w:t>
      </w:r>
      <w:r>
        <w:fldChar w:fldCharType="end"/>
      </w:r>
      <w:r>
        <w:t>.</w:t>
      </w:r>
    </w:p>
    <w:p w14:paraId="42E041C5" w14:textId="77777777" w:rsidR="00075364" w:rsidRDefault="00075364" w:rsidP="00075364">
      <w:pPr>
        <w:pStyle w:val="ExampleTitle"/>
      </w:pPr>
      <w:r>
        <w:t xml:space="preserve">Scheme for </w:t>
      </w:r>
      <w:r>
        <w:rPr>
          <w:lang w:eastAsia="en-US"/>
        </w:rPr>
        <w:t>discontinuous reciprocals</w:t>
      </w:r>
    </w:p>
    <w:tbl>
      <w:tblPr>
        <w:tblW w:w="5242" w:type="dxa"/>
        <w:tblCellMar>
          <w:left w:w="40" w:type="dxa"/>
          <w:right w:w="40" w:type="dxa"/>
        </w:tblCellMar>
        <w:tblLook w:val="01E0" w:firstRow="1" w:lastRow="1" w:firstColumn="1" w:lastColumn="1" w:noHBand="0" w:noVBand="0"/>
      </w:tblPr>
      <w:tblGrid>
        <w:gridCol w:w="709"/>
        <w:gridCol w:w="1398"/>
        <w:gridCol w:w="592"/>
        <w:gridCol w:w="360"/>
        <w:gridCol w:w="958"/>
        <w:gridCol w:w="1225"/>
      </w:tblGrid>
      <w:tr w:rsidR="00AC23C4" w:rsidRPr="003C146D" w14:paraId="570D868D" w14:textId="77777777" w:rsidTr="00AC23C4">
        <w:tc>
          <w:tcPr>
            <w:tcW w:w="709" w:type="dxa"/>
            <w:shd w:val="clear" w:color="auto" w:fill="auto"/>
          </w:tcPr>
          <w:p w14:paraId="3047E913" w14:textId="77777777" w:rsidR="00075364" w:rsidRPr="000320EB" w:rsidRDefault="00075364" w:rsidP="00075364">
            <w:pPr>
              <w:pStyle w:val="O0Nwnext"/>
            </w:pPr>
            <w:bookmarkStart w:id="4641" w:name="_Ref371510532"/>
            <w:r w:rsidRPr="000320EB">
              <w:t>(</w:t>
            </w:r>
            <w:fldSimple w:instr=" SEQ ( \* ARABIC \s 1 ">
              <w:r w:rsidR="00154D81">
                <w:rPr>
                  <w:noProof/>
                </w:rPr>
                <w:t>95</w:t>
              </w:r>
            </w:fldSimple>
            <w:r w:rsidRPr="000320EB">
              <w:t>)</w:t>
            </w:r>
            <w:bookmarkEnd w:id="4641"/>
          </w:p>
        </w:tc>
        <w:tc>
          <w:tcPr>
            <w:tcW w:w="1398" w:type="dxa"/>
            <w:shd w:val="clear" w:color="auto" w:fill="auto"/>
          </w:tcPr>
          <w:p w14:paraId="51C554D2" w14:textId="77777777" w:rsidR="00075364" w:rsidRPr="0099608C" w:rsidRDefault="00075364" w:rsidP="00075364">
            <w:pPr>
              <w:rPr>
                <w:rStyle w:val="ChSmallCaps"/>
              </w:rPr>
            </w:pPr>
            <w:r w:rsidRPr="0099608C">
              <w:rPr>
                <w:rStyle w:val="ChSmallCaps"/>
              </w:rPr>
              <w:t>reciprocator</w:t>
            </w:r>
          </w:p>
        </w:tc>
        <w:tc>
          <w:tcPr>
            <w:tcW w:w="592" w:type="dxa"/>
            <w:shd w:val="clear" w:color="auto" w:fill="auto"/>
          </w:tcPr>
          <w:p w14:paraId="1A53CABE" w14:textId="77777777" w:rsidR="00075364" w:rsidRPr="008B0407" w:rsidRDefault="00075364" w:rsidP="00075364">
            <w:pPr>
              <w:rPr>
                <w:rStyle w:val="ChItalBold"/>
              </w:rPr>
            </w:pPr>
            <w:r w:rsidRPr="008B0407">
              <w:rPr>
                <w:rStyle w:val="ChItalBold"/>
              </w:rPr>
              <w:t>baku</w:t>
            </w:r>
          </w:p>
        </w:tc>
        <w:tc>
          <w:tcPr>
            <w:tcW w:w="360" w:type="dxa"/>
            <w:shd w:val="clear" w:color="auto" w:fill="auto"/>
          </w:tcPr>
          <w:p w14:paraId="1B959552" w14:textId="77777777" w:rsidR="00075364" w:rsidRPr="0099608C" w:rsidRDefault="00075364" w:rsidP="00075364">
            <w:pPr>
              <w:rPr>
                <w:rStyle w:val="ChSmallCaps"/>
              </w:rPr>
            </w:pPr>
            <w:r w:rsidRPr="0099608C">
              <w:rPr>
                <w:rStyle w:val="ChSmallCaps"/>
              </w:rPr>
              <w:t>V</w:t>
            </w:r>
          </w:p>
        </w:tc>
        <w:tc>
          <w:tcPr>
            <w:tcW w:w="958" w:type="dxa"/>
            <w:shd w:val="clear" w:color="auto" w:fill="auto"/>
          </w:tcPr>
          <w:p w14:paraId="548E2A67" w14:textId="77777777" w:rsidR="00075364" w:rsidRPr="008B0407" w:rsidRDefault="00075364" w:rsidP="00075364">
            <w:pPr>
              <w:rPr>
                <w:rStyle w:val="ChItalBold"/>
              </w:rPr>
            </w:pPr>
            <w:r w:rsidRPr="009315EB">
              <w:t>(</w:t>
            </w:r>
            <w:r w:rsidR="00AB3BA2">
              <w:rPr>
                <w:rStyle w:val="ChItalBold"/>
              </w:rPr>
              <w:t>deng</w:t>
            </w:r>
            <w:r w:rsidRPr="008B0407">
              <w:rPr>
                <w:rStyle w:val="ChItalBold"/>
              </w:rPr>
              <w:t>an</w:t>
            </w:r>
            <w:r w:rsidR="002B0B65">
              <w:rPr>
                <w:rStyle w:val="ChItalBold"/>
              </w:rPr>
              <w:t>g</w:t>
            </w:r>
          </w:p>
        </w:tc>
        <w:tc>
          <w:tcPr>
            <w:tcW w:w="1225" w:type="dxa"/>
            <w:shd w:val="clear" w:color="auto" w:fill="auto"/>
          </w:tcPr>
          <w:p w14:paraId="6CFD936C" w14:textId="77777777" w:rsidR="00075364" w:rsidRPr="003C146D" w:rsidRDefault="00075364" w:rsidP="00075364">
            <w:pPr>
              <w:rPr>
                <w:rStyle w:val="ChSmallCaps"/>
              </w:rPr>
            </w:pPr>
            <w:r w:rsidRPr="0099608C">
              <w:rPr>
                <w:rStyle w:val="ChSmallCaps"/>
              </w:rPr>
              <w:t>reciprocee</w:t>
            </w:r>
            <w:r w:rsidRPr="009315EB">
              <w:t>)</w:t>
            </w:r>
          </w:p>
        </w:tc>
      </w:tr>
    </w:tbl>
    <w:p w14:paraId="3CEFB3DA" w14:textId="77777777" w:rsidR="00075364" w:rsidRDefault="00075364" w:rsidP="00075364">
      <w:pPr>
        <w:pStyle w:val="Body0010after"/>
      </w:pPr>
    </w:p>
    <w:p w14:paraId="52D389DC" w14:textId="77777777" w:rsidR="00075364" w:rsidRPr="000320EB" w:rsidRDefault="00075364" w:rsidP="00075364">
      <w:pPr>
        <w:pStyle w:val="Heading2"/>
      </w:pPr>
      <w:bookmarkStart w:id="4642" w:name="_Ref269454859"/>
      <w:bookmarkStart w:id="4643" w:name="_Ref270511161"/>
      <w:bookmarkStart w:id="4644" w:name="_Ref272582710"/>
      <w:bookmarkStart w:id="4645" w:name="_Toc342590144"/>
      <w:bookmarkStart w:id="4646" w:name="_Toc353454824"/>
      <w:bookmarkStart w:id="4647" w:name="_Toc363831572"/>
      <w:bookmarkStart w:id="4648" w:name="_Toc440455717"/>
      <w:bookmarkEnd w:id="4383"/>
      <w:bookmarkEnd w:id="4384"/>
      <w:bookmarkEnd w:id="4385"/>
      <w:bookmarkEnd w:id="4386"/>
      <w:bookmarkEnd w:id="4387"/>
      <w:bookmarkEnd w:id="4388"/>
      <w:r w:rsidRPr="000320EB">
        <w:t xml:space="preserve">Existential </w:t>
      </w:r>
      <w:bookmarkEnd w:id="4642"/>
      <w:bookmarkEnd w:id="4643"/>
      <w:r w:rsidRPr="000320EB">
        <w:t>clauses</w:t>
      </w:r>
      <w:bookmarkEnd w:id="4644"/>
      <w:bookmarkEnd w:id="4645"/>
      <w:bookmarkEnd w:id="4646"/>
      <w:bookmarkEnd w:id="4647"/>
      <w:bookmarkEnd w:id="4648"/>
    </w:p>
    <w:p w14:paraId="185CAAB2" w14:textId="012CA852" w:rsidR="00075364" w:rsidRPr="000320EB" w:rsidRDefault="00075364" w:rsidP="00680900">
      <w:pPr>
        <w:pStyle w:val="Body0000after"/>
      </w:pPr>
      <w:r w:rsidRPr="000320EB">
        <w:t>In Papuan Malay</w:t>
      </w:r>
      <w:r>
        <w:t>,</w:t>
      </w:r>
      <w:r w:rsidRPr="000320EB">
        <w:t xml:space="preserve"> existential clauses are formed with the existential verb </w:t>
      </w:r>
      <w:r w:rsidRPr="000320EB">
        <w:rPr>
          <w:rStyle w:val="ChItalBold"/>
        </w:rPr>
        <w:t>ada</w:t>
      </w:r>
      <w:r w:rsidRPr="000320EB">
        <w:t xml:space="preserve"> </w:t>
      </w:r>
      <w:r w:rsidR="00B7093A">
        <w:t>‘</w:t>
      </w:r>
      <w:r w:rsidRPr="000320EB">
        <w:t>exist</w:t>
      </w:r>
      <w:r w:rsidR="00B7093A">
        <w:t>’</w:t>
      </w:r>
      <w:r w:rsidRPr="000320EB">
        <w:t>. Structurally, two types of existential clauses can be distinguished: (1) intransitive clauses with one core argument and (2) transitive clauses with two core arguments.</w:t>
      </w:r>
    </w:p>
    <w:p w14:paraId="360D261D" w14:textId="1C042756" w:rsidR="00075364" w:rsidRDefault="00075364" w:rsidP="00680900">
      <w:pPr>
        <w:pStyle w:val="Body0515after"/>
      </w:pPr>
      <w:r w:rsidRPr="000320EB">
        <w:t xml:space="preserve">In one-argument clauses, </w:t>
      </w:r>
      <w:r w:rsidRPr="000320EB">
        <w:rPr>
          <w:rStyle w:val="ChItalBold"/>
        </w:rPr>
        <w:t>ada</w:t>
      </w:r>
      <w:r w:rsidRPr="000320EB">
        <w:t xml:space="preserve"> </w:t>
      </w:r>
      <w:r w:rsidR="00B7093A">
        <w:t>‘</w:t>
      </w:r>
      <w:r w:rsidRPr="000320EB">
        <w:t>exist</w:t>
      </w:r>
      <w:r w:rsidR="00B7093A">
        <w:t>’</w:t>
      </w:r>
      <w:r w:rsidRPr="000320EB">
        <w:t xml:space="preserve"> precede</w:t>
      </w:r>
      <w:r>
        <w:t>s</w:t>
      </w:r>
      <w:r w:rsidRPr="000320EB">
        <w:t xml:space="preserve"> or follow</w:t>
      </w:r>
      <w:r>
        <w:t>s</w:t>
      </w:r>
      <w:r w:rsidRPr="000320EB">
        <w:t xml:space="preserve"> the theme expression depending on </w:t>
      </w:r>
      <w:r>
        <w:t>the theme</w:t>
      </w:r>
      <w:r w:rsidR="00B7093A">
        <w:t>’</w:t>
      </w:r>
      <w:r>
        <w:t xml:space="preserve">s </w:t>
      </w:r>
      <w:r w:rsidRPr="000320EB">
        <w:t xml:space="preserve">definiteness. This </w:t>
      </w:r>
      <w:r>
        <w:t xml:space="preserve">clause </w:t>
      </w:r>
      <w:r w:rsidRPr="000320EB">
        <w:t>type assert</w:t>
      </w:r>
      <w:r>
        <w:t xml:space="preserve">s the existence of an entity, </w:t>
      </w:r>
      <w:r w:rsidRPr="000320EB">
        <w:t>express</w:t>
      </w:r>
      <w:r>
        <w:t>es</w:t>
      </w:r>
      <w:r w:rsidRPr="000320EB">
        <w:t xml:space="preserve"> </w:t>
      </w:r>
      <w:r>
        <w:t xml:space="preserve">its availability, or, with </w:t>
      </w:r>
      <w:r w:rsidRPr="000320EB">
        <w:t xml:space="preserve">definite </w:t>
      </w:r>
      <w:r>
        <w:t xml:space="preserve">themes, denotes </w:t>
      </w:r>
      <w:r w:rsidRPr="000320EB">
        <w:t>possession</w:t>
      </w:r>
      <w:r>
        <w:t xml:space="preserve">. </w:t>
      </w:r>
      <w:r w:rsidRPr="000320EB">
        <w:t>In two-argument clauses</w:t>
      </w:r>
      <w:r>
        <w:t>,</w:t>
      </w:r>
      <w:r w:rsidRPr="000320EB">
        <w:t xml:space="preserve"> </w:t>
      </w:r>
      <w:r w:rsidRPr="000320EB">
        <w:rPr>
          <w:rStyle w:val="ChItalBold"/>
        </w:rPr>
        <w:t>ada</w:t>
      </w:r>
      <w:r w:rsidRPr="000320EB">
        <w:t xml:space="preserve"> </w:t>
      </w:r>
      <w:r w:rsidR="00B7093A">
        <w:t>‘</w:t>
      </w:r>
      <w:r w:rsidRPr="000320EB">
        <w:t>links</w:t>
      </w:r>
      <w:r w:rsidR="00B7093A">
        <w:t>’</w:t>
      </w:r>
      <w:r w:rsidRPr="000320EB">
        <w:t xml:space="preserve"> the subject with the direct object. This </w:t>
      </w:r>
      <w:r>
        <w:t xml:space="preserve">clause </w:t>
      </w:r>
      <w:r w:rsidRPr="000320EB">
        <w:t xml:space="preserve">type </w:t>
      </w:r>
      <w:r>
        <w:t xml:space="preserve">signals </w:t>
      </w:r>
      <w:r w:rsidRPr="000320EB">
        <w:t>possession of an indefinite possessum.</w:t>
      </w:r>
      <w:r>
        <w:t xml:space="preserve"> </w:t>
      </w:r>
      <w:r w:rsidRPr="000320EB">
        <w:t xml:space="preserve">One-argument clauses </w:t>
      </w:r>
      <w:r>
        <w:t xml:space="preserve">are described </w:t>
      </w:r>
      <w:r w:rsidRPr="000320EB">
        <w:t>in §</w:t>
      </w:r>
      <w:r w:rsidRPr="000320EB">
        <w:fldChar w:fldCharType="begin"/>
      </w:r>
      <w:r w:rsidRPr="000320EB">
        <w:instrText xml:space="preserve"> REF _Ref263510864 \w \h </w:instrText>
      </w:r>
      <w:r>
        <w:instrText xml:space="preserve"> \* MERGEFORMAT </w:instrText>
      </w:r>
      <w:r w:rsidRPr="000320EB">
        <w:fldChar w:fldCharType="separate"/>
      </w:r>
      <w:r w:rsidR="00154D81">
        <w:rPr>
          <w:cs/>
        </w:rPr>
        <w:t>‎</w:t>
      </w:r>
      <w:r w:rsidR="00154D81">
        <w:t>11.4.1</w:t>
      </w:r>
      <w:r w:rsidRPr="000320EB">
        <w:fldChar w:fldCharType="end"/>
      </w:r>
      <w:r w:rsidRPr="000320EB">
        <w:t xml:space="preserve"> and two-argument clauses in §</w:t>
      </w:r>
      <w:r w:rsidRPr="000320EB">
        <w:fldChar w:fldCharType="begin"/>
      </w:r>
      <w:r w:rsidRPr="000320EB">
        <w:instrText xml:space="preserve"> REF _Ref263510867 \w \h </w:instrText>
      </w:r>
      <w:r>
        <w:instrText xml:space="preserve"> \* MERGEFORMAT </w:instrText>
      </w:r>
      <w:r w:rsidRPr="000320EB">
        <w:fldChar w:fldCharType="separate"/>
      </w:r>
      <w:r w:rsidR="00154D81">
        <w:rPr>
          <w:cs/>
        </w:rPr>
        <w:t>‎</w:t>
      </w:r>
      <w:r w:rsidR="00154D81">
        <w:t>11.4.2</w:t>
      </w:r>
      <w:r w:rsidRPr="000320EB">
        <w:fldChar w:fldCharType="end"/>
      </w:r>
      <w:r>
        <w:t xml:space="preserve">; </w:t>
      </w:r>
      <w:r w:rsidRPr="000320EB">
        <w:t>§</w:t>
      </w:r>
      <w:r w:rsidRPr="000320EB">
        <w:fldChar w:fldCharType="begin"/>
      </w:r>
      <w:r w:rsidRPr="000320EB">
        <w:instrText xml:space="preserve"> REF _Ref263531077 \w \h </w:instrText>
      </w:r>
      <w:r>
        <w:instrText xml:space="preserve"> \* MERGEFORMAT </w:instrText>
      </w:r>
      <w:r w:rsidRPr="000320EB">
        <w:fldChar w:fldCharType="separate"/>
      </w:r>
      <w:r w:rsidR="00154D81">
        <w:rPr>
          <w:cs/>
        </w:rPr>
        <w:t>‎</w:t>
      </w:r>
      <w:r w:rsidR="00154D81">
        <w:t>11.4.3</w:t>
      </w:r>
      <w:r w:rsidRPr="000320EB">
        <w:fldChar w:fldCharType="end"/>
      </w:r>
      <w:r w:rsidRPr="000320EB">
        <w:t xml:space="preserve"> </w:t>
      </w:r>
      <w:r>
        <w:t xml:space="preserve">summarizes </w:t>
      </w:r>
      <w:r w:rsidRPr="000320EB">
        <w:t>the main points of this section</w:t>
      </w:r>
      <w:r>
        <w:t>.</w:t>
      </w:r>
      <w:r w:rsidRPr="000320EB">
        <w:t xml:space="preserve"> (Negation of existential clauses is discussed in §</w:t>
      </w:r>
      <w:r w:rsidR="00AB23F3">
        <w:fldChar w:fldCharType="begin"/>
      </w:r>
      <w:r w:rsidR="00AB23F3">
        <w:instrText xml:space="preserve"> REF _Ref367461744 \w \h </w:instrText>
      </w:r>
      <w:r w:rsidR="00AB23F3">
        <w:fldChar w:fldCharType="separate"/>
      </w:r>
      <w:r w:rsidR="00154D81">
        <w:rPr>
          <w:cs/>
        </w:rPr>
        <w:t>‎</w:t>
      </w:r>
      <w:r w:rsidR="00154D81">
        <w:t>13.1.1.2</w:t>
      </w:r>
      <w:r w:rsidR="00AB23F3">
        <w:fldChar w:fldCharType="end"/>
      </w:r>
      <w:r w:rsidRPr="000320EB">
        <w:t>.)</w:t>
      </w:r>
    </w:p>
    <w:p w14:paraId="317BE9E6" w14:textId="77777777" w:rsidR="00075364" w:rsidRPr="000320EB" w:rsidRDefault="00075364" w:rsidP="00075364">
      <w:pPr>
        <w:pStyle w:val="Heading3"/>
      </w:pPr>
      <w:bookmarkStart w:id="4649" w:name="_Ref263510864"/>
      <w:bookmarkStart w:id="4650" w:name="_Toc342590145"/>
      <w:bookmarkStart w:id="4651" w:name="_Toc363831573"/>
      <w:bookmarkStart w:id="4652" w:name="_Toc440455718"/>
      <w:r w:rsidRPr="000320EB">
        <w:t>One-argument existential clauses</w:t>
      </w:r>
      <w:bookmarkEnd w:id="4649"/>
      <w:bookmarkEnd w:id="4650"/>
      <w:bookmarkEnd w:id="4651"/>
      <w:bookmarkEnd w:id="4652"/>
    </w:p>
    <w:p w14:paraId="79C8DB57" w14:textId="4F8504E7" w:rsidR="00075364" w:rsidRDefault="00075364" w:rsidP="00AB6FC1">
      <w:pPr>
        <w:pStyle w:val="Body0005after"/>
      </w:pPr>
      <w:r w:rsidRPr="000320EB">
        <w:t xml:space="preserve">In one-argument existential clauses, </w:t>
      </w:r>
      <w:r w:rsidRPr="000320EB">
        <w:rPr>
          <w:rStyle w:val="ChItalBold"/>
        </w:rPr>
        <w:t>ada</w:t>
      </w:r>
      <w:r w:rsidRPr="000320EB">
        <w:t xml:space="preserve"> </w:t>
      </w:r>
      <w:r w:rsidR="00B7093A">
        <w:t>‘</w:t>
      </w:r>
      <w:r w:rsidRPr="000320EB">
        <w:t>exist</w:t>
      </w:r>
      <w:r w:rsidR="00B7093A">
        <w:t>’</w:t>
      </w:r>
      <w:r w:rsidRPr="000320EB">
        <w:t xml:space="preserve"> precede</w:t>
      </w:r>
      <w:r>
        <w:t>s</w:t>
      </w:r>
      <w:r w:rsidRPr="000320EB">
        <w:t xml:space="preserve"> or follow</w:t>
      </w:r>
      <w:r>
        <w:t>s</w:t>
      </w:r>
      <w:r w:rsidRPr="000320EB">
        <w:t xml:space="preserve"> the </w:t>
      </w:r>
      <w:r>
        <w:t xml:space="preserve">subject, or </w:t>
      </w:r>
      <w:r w:rsidRPr="000320EB">
        <w:t>theme expression</w:t>
      </w:r>
      <w:r>
        <w:t xml:space="preserve">, such that </w:t>
      </w:r>
      <w:r w:rsidR="00B7093A">
        <w:t>‘</w:t>
      </w:r>
      <w:r>
        <w:t xml:space="preserve">S </w:t>
      </w:r>
      <w:r w:rsidR="005A1A57" w:rsidRPr="005A1A57">
        <w:rPr>
          <w:rStyle w:val="ChItalBold"/>
        </w:rPr>
        <w:t>ada</w:t>
      </w:r>
      <w:r w:rsidR="00B7093A">
        <w:t>’</w:t>
      </w:r>
      <w:r>
        <w:t xml:space="preserve"> or </w:t>
      </w:r>
      <w:r w:rsidR="00B7093A">
        <w:t>‘</w:t>
      </w:r>
      <w:r w:rsidR="005A1A57" w:rsidRPr="005A1A57">
        <w:rPr>
          <w:rStyle w:val="ChItalBold"/>
        </w:rPr>
        <w:t>ada</w:t>
      </w:r>
      <w:r>
        <w:t xml:space="preserve"> S</w:t>
      </w:r>
      <w:r w:rsidR="00B7093A">
        <w:t>’</w:t>
      </w:r>
      <w:r>
        <w:t xml:space="preserve">. </w:t>
      </w:r>
      <w:r w:rsidRPr="000320EB">
        <w:t xml:space="preserve">These differences </w:t>
      </w:r>
      <w:r>
        <w:t xml:space="preserve">in word order </w:t>
      </w:r>
      <w:r w:rsidRPr="000320EB">
        <w:t>serve to distinguish nonidentifiable themes from identifiable ones</w:t>
      </w:r>
      <w:r w:rsidRPr="00D8574A">
        <w:t>,</w:t>
      </w:r>
      <w:r>
        <w:t xml:space="preserve"> </w:t>
      </w:r>
      <w:r w:rsidRPr="000320EB">
        <w:t xml:space="preserve">as </w:t>
      </w:r>
      <w:r>
        <w:t xml:space="preserve">shown </w:t>
      </w:r>
      <w:r w:rsidRPr="000320EB">
        <w:t xml:space="preserve">with the near contrastive examples in </w:t>
      </w:r>
      <w:r w:rsidRPr="000320EB">
        <w:fldChar w:fldCharType="begin"/>
      </w:r>
      <w:r w:rsidRPr="000320EB">
        <w:instrText xml:space="preserve"> REF _Ref339731725 \h </w:instrText>
      </w:r>
      <w:r>
        <w:instrText xml:space="preserve"> \* MERGEFORMAT </w:instrText>
      </w:r>
      <w:r w:rsidRPr="000320EB">
        <w:fldChar w:fldCharType="separate"/>
      </w:r>
      <w:r w:rsidR="00154D81" w:rsidRPr="000320EB">
        <w:t>(</w:t>
      </w:r>
      <w:r w:rsidR="00154D81">
        <w:t>96</w:t>
      </w:r>
      <w:r w:rsidR="00154D81" w:rsidRPr="000320EB">
        <w:t>)</w:t>
      </w:r>
      <w:r w:rsidRPr="000320EB">
        <w:fldChar w:fldCharType="end"/>
      </w:r>
      <w:r w:rsidRPr="000320EB">
        <w:t xml:space="preserve"> and </w:t>
      </w:r>
      <w:r w:rsidRPr="000320EB">
        <w:fldChar w:fldCharType="begin"/>
      </w:r>
      <w:r w:rsidRPr="000320EB">
        <w:instrText xml:space="preserve"> REF _Ref339731726 \h </w:instrText>
      </w:r>
      <w:r>
        <w:instrText xml:space="preserve"> \* MERGEFORMAT </w:instrText>
      </w:r>
      <w:r w:rsidRPr="000320EB">
        <w:fldChar w:fldCharType="separate"/>
      </w:r>
      <w:r w:rsidR="00154D81" w:rsidRPr="000320EB">
        <w:t>(</w:t>
      </w:r>
      <w:r w:rsidR="00154D81">
        <w:t>97</w:t>
      </w:r>
      <w:r w:rsidR="00154D81" w:rsidRPr="000320EB">
        <w:t>)</w:t>
      </w:r>
      <w:r w:rsidRPr="000320EB">
        <w:fldChar w:fldCharType="end"/>
      </w:r>
      <w:r w:rsidRPr="00FA0359">
        <w:t>.</w:t>
      </w:r>
      <w:r>
        <w:t xml:space="preserve"> When the theme is </w:t>
      </w:r>
      <w:r w:rsidRPr="000320EB">
        <w:t>pragmatically indefinite or nonidentifiable</w:t>
      </w:r>
      <w:r>
        <w:t xml:space="preserve">, </w:t>
      </w:r>
      <w:r w:rsidRPr="000320EB">
        <w:rPr>
          <w:rStyle w:val="ChItalBold"/>
        </w:rPr>
        <w:t>ada</w:t>
      </w:r>
      <w:r w:rsidRPr="000320EB">
        <w:t xml:space="preserve"> </w:t>
      </w:r>
      <w:r w:rsidR="00B7093A">
        <w:t>‘</w:t>
      </w:r>
      <w:r w:rsidRPr="000320EB">
        <w:t>exist</w:t>
      </w:r>
      <w:r w:rsidR="00B7093A">
        <w:t>’</w:t>
      </w:r>
      <w:r w:rsidRPr="000320EB">
        <w:t xml:space="preserve"> precedes </w:t>
      </w:r>
      <w:r>
        <w:t xml:space="preserve">it, such that </w:t>
      </w:r>
      <w:r w:rsidR="00B7093A">
        <w:t>‘</w:t>
      </w:r>
      <w:r w:rsidR="005A1A57" w:rsidRPr="005A1A57">
        <w:rPr>
          <w:rStyle w:val="ChItalBold"/>
        </w:rPr>
        <w:t>ada</w:t>
      </w:r>
      <w:r>
        <w:t xml:space="preserve"> S</w:t>
      </w:r>
      <w:r w:rsidR="00B7093A">
        <w:t>’</w:t>
      </w:r>
      <w:r>
        <w:t xml:space="preserve">, as in </w:t>
      </w:r>
      <w:r w:rsidRPr="000320EB">
        <w:fldChar w:fldCharType="begin"/>
      </w:r>
      <w:r w:rsidRPr="000320EB">
        <w:instrText xml:space="preserve"> REF _Ref339731725 \h </w:instrText>
      </w:r>
      <w:r>
        <w:instrText xml:space="preserve"> \* MERGEFORMAT </w:instrText>
      </w:r>
      <w:r w:rsidRPr="000320EB">
        <w:fldChar w:fldCharType="separate"/>
      </w:r>
      <w:r w:rsidR="00154D81" w:rsidRPr="000320EB">
        <w:t>(</w:t>
      </w:r>
      <w:r w:rsidR="00154D81">
        <w:t>96</w:t>
      </w:r>
      <w:r w:rsidR="00154D81" w:rsidRPr="000320EB">
        <w:t>)</w:t>
      </w:r>
      <w:r w:rsidRPr="000320EB">
        <w:fldChar w:fldCharType="end"/>
      </w:r>
      <w:r>
        <w:t xml:space="preserve">. When the theme is </w:t>
      </w:r>
      <w:r w:rsidRPr="000320EB">
        <w:t>definite or identifiable</w:t>
      </w:r>
      <w:r>
        <w:t xml:space="preserve">, </w:t>
      </w:r>
      <w:r w:rsidRPr="000320EB">
        <w:rPr>
          <w:rStyle w:val="ChItalBold"/>
        </w:rPr>
        <w:t>ada</w:t>
      </w:r>
      <w:r w:rsidRPr="000320EB">
        <w:t xml:space="preserve"> </w:t>
      </w:r>
      <w:r w:rsidR="00B7093A">
        <w:t>‘</w:t>
      </w:r>
      <w:r w:rsidRPr="000320EB">
        <w:t>exist</w:t>
      </w:r>
      <w:r w:rsidR="00B7093A">
        <w:t>’</w:t>
      </w:r>
      <w:r w:rsidRPr="000320EB">
        <w:t xml:space="preserve"> </w:t>
      </w:r>
      <w:r>
        <w:t xml:space="preserve">follows it, such that </w:t>
      </w:r>
      <w:r w:rsidR="00B7093A">
        <w:t>‘</w:t>
      </w:r>
      <w:r>
        <w:t xml:space="preserve">S </w:t>
      </w:r>
      <w:r w:rsidR="005A1A57" w:rsidRPr="005A1A57">
        <w:rPr>
          <w:rStyle w:val="ChItalBold"/>
        </w:rPr>
        <w:t>ada</w:t>
      </w:r>
      <w:r w:rsidR="00B7093A">
        <w:t>’</w:t>
      </w:r>
      <w:r>
        <w:t xml:space="preserve">, as in </w:t>
      </w:r>
      <w:r w:rsidRPr="000320EB">
        <w:fldChar w:fldCharType="begin"/>
      </w:r>
      <w:r w:rsidRPr="000320EB">
        <w:instrText xml:space="preserve"> REF _Ref339731726 \h </w:instrText>
      </w:r>
      <w:r>
        <w:instrText xml:space="preserve"> \* MERGEFORMAT </w:instrText>
      </w:r>
      <w:r w:rsidRPr="000320EB">
        <w:fldChar w:fldCharType="separate"/>
      </w:r>
      <w:r w:rsidR="00154D81" w:rsidRPr="000320EB">
        <w:t>(</w:t>
      </w:r>
      <w:r w:rsidR="00154D81">
        <w:t>97</w:t>
      </w:r>
      <w:r w:rsidR="00154D81" w:rsidRPr="000320EB">
        <w:t>)</w:t>
      </w:r>
      <w:r w:rsidRPr="000320EB">
        <w:fldChar w:fldCharType="end"/>
      </w:r>
      <w:r>
        <w:t>.</w:t>
      </w:r>
    </w:p>
    <w:p w14:paraId="2993A10D" w14:textId="51B96E03" w:rsidR="00075364" w:rsidRDefault="00075364" w:rsidP="005A1A57">
      <w:pPr>
        <w:pStyle w:val="ExampleTitle"/>
      </w:pPr>
      <w:r>
        <w:t xml:space="preserve">One-argument existential clauses: </w:t>
      </w:r>
      <w:r w:rsidR="00B7093A">
        <w:t>‘</w:t>
      </w:r>
      <w:r w:rsidR="005A1A57" w:rsidRPr="005A1A57">
        <w:rPr>
          <w:rStyle w:val="ChItalBold"/>
        </w:rPr>
        <w:t>ada</w:t>
      </w:r>
      <w:r>
        <w:t xml:space="preserve"> S</w:t>
      </w:r>
      <w:r w:rsidR="00B7093A">
        <w:t>’</w:t>
      </w:r>
      <w:r>
        <w:t xml:space="preserve"> versus </w:t>
      </w:r>
      <w:r w:rsidR="00B7093A">
        <w:t>‘</w:t>
      </w:r>
      <w:r>
        <w:t xml:space="preserve">S </w:t>
      </w:r>
      <w:r w:rsidR="005A1A57" w:rsidRPr="005A1A57">
        <w:rPr>
          <w:rStyle w:val="ChItalBold"/>
        </w:rPr>
        <w:t>ada</w:t>
      </w:r>
      <w:r w:rsidR="00B7093A">
        <w:t>’</w:t>
      </w:r>
      <w:r>
        <w:t xml:space="preserve"> word order</w:t>
      </w:r>
    </w:p>
    <w:tbl>
      <w:tblPr>
        <w:tblW w:w="0" w:type="auto"/>
        <w:tblCellMar>
          <w:left w:w="42" w:type="dxa"/>
          <w:right w:w="42" w:type="dxa"/>
        </w:tblCellMar>
        <w:tblLook w:val="01E0" w:firstRow="1" w:lastRow="1" w:firstColumn="1" w:lastColumn="1" w:noHBand="0" w:noVBand="0"/>
      </w:tblPr>
      <w:tblGrid>
        <w:gridCol w:w="709"/>
        <w:gridCol w:w="373"/>
        <w:gridCol w:w="651"/>
        <w:gridCol w:w="562"/>
        <w:gridCol w:w="1112"/>
      </w:tblGrid>
      <w:tr w:rsidR="00AC23C4" w:rsidRPr="000320EB" w14:paraId="2A46B81A" w14:textId="77777777" w:rsidTr="00AC23C4">
        <w:tc>
          <w:tcPr>
            <w:tcW w:w="709" w:type="dxa"/>
            <w:shd w:val="clear" w:color="auto" w:fill="auto"/>
          </w:tcPr>
          <w:p w14:paraId="1F9640B9" w14:textId="77777777" w:rsidR="00075364" w:rsidRPr="000320EB" w:rsidRDefault="00075364" w:rsidP="00075364">
            <w:pPr>
              <w:pStyle w:val="O0Nwnext"/>
            </w:pPr>
            <w:bookmarkStart w:id="4653" w:name="_Ref263424815"/>
            <w:bookmarkStart w:id="4654" w:name="_Ref339731725"/>
            <w:r w:rsidRPr="000320EB">
              <w:t>(</w:t>
            </w:r>
            <w:fldSimple w:instr=" SEQ ( \* ARABIC \s 1 ">
              <w:r w:rsidR="00154D81">
                <w:rPr>
                  <w:noProof/>
                </w:rPr>
                <w:t>96</w:t>
              </w:r>
            </w:fldSimple>
            <w:bookmarkEnd w:id="4653"/>
            <w:r w:rsidRPr="000320EB">
              <w:t>)</w:t>
            </w:r>
            <w:bookmarkEnd w:id="4654"/>
          </w:p>
        </w:tc>
        <w:tc>
          <w:tcPr>
            <w:tcW w:w="373" w:type="dxa"/>
            <w:shd w:val="clear" w:color="auto" w:fill="auto"/>
          </w:tcPr>
          <w:p w14:paraId="623DBA3E" w14:textId="77777777" w:rsidR="00075364" w:rsidRPr="000320EB" w:rsidRDefault="00075364" w:rsidP="00075364">
            <w:pPr>
              <w:pStyle w:val="Text"/>
            </w:pPr>
            <w:r w:rsidRPr="000320EB">
              <w:t>ke</w:t>
            </w:r>
          </w:p>
        </w:tc>
        <w:tc>
          <w:tcPr>
            <w:tcW w:w="651" w:type="dxa"/>
            <w:shd w:val="clear" w:color="auto" w:fill="auto"/>
          </w:tcPr>
          <w:p w14:paraId="751ECFD6" w14:textId="77777777" w:rsidR="00075364" w:rsidRPr="000320EB" w:rsidRDefault="00075364" w:rsidP="00075364">
            <w:pPr>
              <w:pStyle w:val="Text"/>
            </w:pPr>
            <w:r w:rsidRPr="000320EB">
              <w:t>mari,</w:t>
            </w:r>
          </w:p>
        </w:tc>
        <w:tc>
          <w:tcPr>
            <w:tcW w:w="562" w:type="dxa"/>
            <w:shd w:val="clear" w:color="auto" w:fill="auto"/>
          </w:tcPr>
          <w:p w14:paraId="3A18337D" w14:textId="77777777" w:rsidR="00075364" w:rsidRPr="001D2FB6" w:rsidRDefault="00075364" w:rsidP="00075364">
            <w:pPr>
              <w:pStyle w:val="Text"/>
            </w:pPr>
            <w:r w:rsidRPr="001D2FB6">
              <w:t>ada</w:t>
            </w:r>
          </w:p>
        </w:tc>
        <w:tc>
          <w:tcPr>
            <w:tcW w:w="1112" w:type="dxa"/>
            <w:shd w:val="clear" w:color="auto" w:fill="auto"/>
          </w:tcPr>
          <w:p w14:paraId="4D7C07DE" w14:textId="77777777" w:rsidR="00075364" w:rsidRPr="000320EB" w:rsidRDefault="00075364" w:rsidP="00075364">
            <w:pPr>
              <w:pStyle w:val="Text"/>
              <w:rPr>
                <w:rStyle w:val="ChBlueBold"/>
              </w:rPr>
            </w:pPr>
            <w:r w:rsidRPr="000320EB">
              <w:rPr>
                <w:rStyle w:val="ChBlueBold"/>
              </w:rPr>
              <w:t>nasi</w:t>
            </w:r>
          </w:p>
        </w:tc>
      </w:tr>
      <w:tr w:rsidR="00AC23C4" w:rsidRPr="00AC23C4" w14:paraId="21344351" w14:textId="77777777" w:rsidTr="00AC23C4">
        <w:tc>
          <w:tcPr>
            <w:tcW w:w="709" w:type="dxa"/>
            <w:shd w:val="clear" w:color="auto" w:fill="auto"/>
          </w:tcPr>
          <w:p w14:paraId="761178DC" w14:textId="77777777" w:rsidR="00075364" w:rsidRPr="000320EB" w:rsidRDefault="00075364" w:rsidP="00075364">
            <w:pPr>
              <w:pStyle w:val="GlossEng"/>
            </w:pPr>
          </w:p>
        </w:tc>
        <w:tc>
          <w:tcPr>
            <w:tcW w:w="373" w:type="dxa"/>
            <w:shd w:val="clear" w:color="auto" w:fill="auto"/>
          </w:tcPr>
          <w:p w14:paraId="175691B3" w14:textId="77777777" w:rsidR="00075364" w:rsidRPr="000320EB" w:rsidRDefault="00075364" w:rsidP="00075364">
            <w:pPr>
              <w:pStyle w:val="GlossEng"/>
            </w:pPr>
            <w:r w:rsidRPr="000320EB">
              <w:t>to</w:t>
            </w:r>
          </w:p>
        </w:tc>
        <w:tc>
          <w:tcPr>
            <w:tcW w:w="651" w:type="dxa"/>
            <w:shd w:val="clear" w:color="auto" w:fill="auto"/>
          </w:tcPr>
          <w:p w14:paraId="6F204A94" w14:textId="77777777" w:rsidR="00075364" w:rsidRPr="000320EB" w:rsidRDefault="00075364" w:rsidP="00075364">
            <w:pPr>
              <w:pStyle w:val="GlossEng"/>
              <w:rPr>
                <w:rStyle w:val="ChSmallCaps"/>
              </w:rPr>
            </w:pPr>
            <w:r w:rsidRPr="000320EB">
              <w:t>hither</w:t>
            </w:r>
          </w:p>
        </w:tc>
        <w:tc>
          <w:tcPr>
            <w:tcW w:w="562" w:type="dxa"/>
            <w:shd w:val="clear" w:color="auto" w:fill="auto"/>
          </w:tcPr>
          <w:p w14:paraId="44DA05B4" w14:textId="77777777" w:rsidR="00075364" w:rsidRPr="000320EB" w:rsidRDefault="00075364" w:rsidP="00075364">
            <w:pPr>
              <w:pStyle w:val="GlossEng"/>
            </w:pPr>
            <w:r w:rsidRPr="000320EB">
              <w:t>exist</w:t>
            </w:r>
          </w:p>
        </w:tc>
        <w:tc>
          <w:tcPr>
            <w:tcW w:w="1112" w:type="dxa"/>
            <w:shd w:val="clear" w:color="auto" w:fill="auto"/>
          </w:tcPr>
          <w:p w14:paraId="7B19A0A1" w14:textId="77777777" w:rsidR="00075364" w:rsidRPr="000320EB" w:rsidRDefault="00075364" w:rsidP="00075364">
            <w:pPr>
              <w:pStyle w:val="GlossEng"/>
            </w:pPr>
            <w:r w:rsidRPr="000320EB">
              <w:t>cooked.rice</w:t>
            </w:r>
          </w:p>
        </w:tc>
      </w:tr>
    </w:tbl>
    <w:p w14:paraId="6D073398" w14:textId="317E097D" w:rsidR="00075364" w:rsidRPr="00CF46B5" w:rsidRDefault="00B7093A" w:rsidP="00075364">
      <w:pPr>
        <w:pStyle w:val="FreeTranslEng"/>
      </w:pPr>
      <w:r>
        <w:t>‘</w:t>
      </w:r>
      <w:r w:rsidR="00075364" w:rsidRPr="000320EB">
        <w:t xml:space="preserve">(come) here, </w:t>
      </w:r>
      <w:r w:rsidR="00075364" w:rsidRPr="001D2FB6">
        <w:t>there</w:t>
      </w:r>
      <w:r>
        <w:t>’</w:t>
      </w:r>
      <w:r w:rsidR="00075364" w:rsidRPr="001D2FB6">
        <w:t xml:space="preserve">s </w:t>
      </w:r>
      <w:r w:rsidR="00075364" w:rsidRPr="000320EB">
        <w:rPr>
          <w:rStyle w:val="ChBlueBold"/>
        </w:rPr>
        <w:t>cooked rice</w:t>
      </w:r>
      <w:r>
        <w:t>’</w:t>
      </w:r>
      <w:r w:rsidR="00075364" w:rsidRPr="000320EB">
        <w:t xml:space="preserve"> </w:t>
      </w:r>
      <w:r w:rsidR="00075364" w:rsidRPr="000320EB">
        <w:rPr>
          <w:rStyle w:val="ExampleSource"/>
        </w:rPr>
        <w:t>[081006-035-CvEx.0052]</w:t>
      </w:r>
    </w:p>
    <w:tbl>
      <w:tblPr>
        <w:tblW w:w="4524" w:type="dxa"/>
        <w:tblCellMar>
          <w:left w:w="42" w:type="dxa"/>
          <w:right w:w="42" w:type="dxa"/>
        </w:tblCellMar>
        <w:tblLook w:val="01E0" w:firstRow="1" w:lastRow="1" w:firstColumn="1" w:lastColumn="1" w:noHBand="0" w:noVBand="0"/>
      </w:tblPr>
      <w:tblGrid>
        <w:gridCol w:w="709"/>
        <w:gridCol w:w="1112"/>
        <w:gridCol w:w="562"/>
        <w:gridCol w:w="706"/>
        <w:gridCol w:w="662"/>
        <w:gridCol w:w="773"/>
      </w:tblGrid>
      <w:tr w:rsidR="00AC23C4" w:rsidRPr="000320EB" w14:paraId="4EA51666" w14:textId="77777777" w:rsidTr="00AC23C4">
        <w:tc>
          <w:tcPr>
            <w:tcW w:w="709" w:type="dxa"/>
            <w:shd w:val="clear" w:color="auto" w:fill="auto"/>
          </w:tcPr>
          <w:p w14:paraId="48533EC3" w14:textId="77777777" w:rsidR="00075364" w:rsidRPr="000320EB" w:rsidRDefault="00075364" w:rsidP="00075364">
            <w:pPr>
              <w:pStyle w:val="O0Nwnext"/>
            </w:pPr>
            <w:bookmarkStart w:id="4655" w:name="_Ref339731726"/>
            <w:r w:rsidRPr="000320EB">
              <w:t>(</w:t>
            </w:r>
            <w:fldSimple w:instr=" SEQ ( \* ARABIC \s 1 ">
              <w:r w:rsidR="00154D81">
                <w:rPr>
                  <w:noProof/>
                </w:rPr>
                <w:t>97</w:t>
              </w:r>
            </w:fldSimple>
            <w:r w:rsidRPr="000320EB">
              <w:t>)</w:t>
            </w:r>
            <w:bookmarkEnd w:id="4655"/>
          </w:p>
        </w:tc>
        <w:tc>
          <w:tcPr>
            <w:tcW w:w="1112" w:type="dxa"/>
            <w:shd w:val="clear" w:color="auto" w:fill="auto"/>
          </w:tcPr>
          <w:p w14:paraId="3C9B9216" w14:textId="77777777" w:rsidR="00075364" w:rsidRPr="000320EB" w:rsidRDefault="00075364" w:rsidP="00075364">
            <w:pPr>
              <w:pStyle w:val="Text"/>
              <w:rPr>
                <w:rStyle w:val="ChBlueBold"/>
              </w:rPr>
            </w:pPr>
            <w:r w:rsidRPr="000320EB">
              <w:rPr>
                <w:rStyle w:val="ChBlueBold"/>
              </w:rPr>
              <w:t>nasi</w:t>
            </w:r>
          </w:p>
        </w:tc>
        <w:tc>
          <w:tcPr>
            <w:tcW w:w="562" w:type="dxa"/>
            <w:shd w:val="clear" w:color="auto" w:fill="auto"/>
          </w:tcPr>
          <w:p w14:paraId="37402844" w14:textId="77777777" w:rsidR="00075364" w:rsidRPr="001D2FB6" w:rsidRDefault="00075364" w:rsidP="00075364">
            <w:pPr>
              <w:pStyle w:val="Text"/>
            </w:pPr>
            <w:r w:rsidRPr="001D2FB6">
              <w:t>ada</w:t>
            </w:r>
          </w:p>
        </w:tc>
        <w:tc>
          <w:tcPr>
            <w:tcW w:w="706" w:type="dxa"/>
            <w:shd w:val="clear" w:color="auto" w:fill="auto"/>
          </w:tcPr>
          <w:p w14:paraId="33557D1D" w14:textId="77777777" w:rsidR="00075364" w:rsidRPr="000320EB" w:rsidRDefault="00075364" w:rsidP="00075364">
            <w:pPr>
              <w:pStyle w:val="Text"/>
            </w:pPr>
            <w:r w:rsidRPr="000320EB">
              <w:t>itu,</w:t>
            </w:r>
          </w:p>
        </w:tc>
        <w:tc>
          <w:tcPr>
            <w:tcW w:w="662" w:type="dxa"/>
            <w:shd w:val="clear" w:color="auto" w:fill="auto"/>
          </w:tcPr>
          <w:p w14:paraId="71AD9527" w14:textId="77777777" w:rsidR="00075364" w:rsidRPr="000320EB" w:rsidRDefault="00075364" w:rsidP="00075364">
            <w:pPr>
              <w:pStyle w:val="Text"/>
            </w:pPr>
            <w:r w:rsidRPr="000320EB">
              <w:t>timba</w:t>
            </w:r>
          </w:p>
        </w:tc>
        <w:tc>
          <w:tcPr>
            <w:tcW w:w="773" w:type="dxa"/>
            <w:shd w:val="clear" w:color="auto" w:fill="auto"/>
          </w:tcPr>
          <w:p w14:paraId="2B3FEE48" w14:textId="77777777" w:rsidR="00075364" w:rsidRPr="000320EB" w:rsidRDefault="00075364" w:rsidP="00075364">
            <w:pPr>
              <w:pStyle w:val="Text"/>
            </w:pPr>
            <w:r w:rsidRPr="000320EB">
              <w:t>suda</w:t>
            </w:r>
            <w:r>
              <w:t>!</w:t>
            </w:r>
          </w:p>
        </w:tc>
      </w:tr>
      <w:tr w:rsidR="00AC23C4" w:rsidRPr="00AC23C4" w14:paraId="04109405" w14:textId="77777777" w:rsidTr="00AC23C4">
        <w:tc>
          <w:tcPr>
            <w:tcW w:w="709" w:type="dxa"/>
            <w:shd w:val="clear" w:color="auto" w:fill="auto"/>
          </w:tcPr>
          <w:p w14:paraId="2E592385" w14:textId="77777777" w:rsidR="00075364" w:rsidRPr="000320EB" w:rsidRDefault="00075364" w:rsidP="00075364">
            <w:pPr>
              <w:pStyle w:val="GlossEng"/>
            </w:pPr>
          </w:p>
        </w:tc>
        <w:tc>
          <w:tcPr>
            <w:tcW w:w="1112" w:type="dxa"/>
            <w:shd w:val="clear" w:color="auto" w:fill="auto"/>
          </w:tcPr>
          <w:p w14:paraId="2CB45E57" w14:textId="77777777" w:rsidR="00075364" w:rsidRPr="000320EB" w:rsidRDefault="00075364" w:rsidP="00075364">
            <w:pPr>
              <w:pStyle w:val="GlossEng"/>
            </w:pPr>
            <w:r w:rsidRPr="000320EB">
              <w:t>cooked.rice</w:t>
            </w:r>
          </w:p>
        </w:tc>
        <w:tc>
          <w:tcPr>
            <w:tcW w:w="562" w:type="dxa"/>
            <w:shd w:val="clear" w:color="auto" w:fill="auto"/>
          </w:tcPr>
          <w:p w14:paraId="1E93EBDA" w14:textId="77777777" w:rsidR="00075364" w:rsidRPr="000320EB" w:rsidRDefault="00075364" w:rsidP="00075364">
            <w:pPr>
              <w:pStyle w:val="GlossEng"/>
            </w:pPr>
            <w:r w:rsidRPr="000320EB">
              <w:t>exist</w:t>
            </w:r>
          </w:p>
        </w:tc>
        <w:tc>
          <w:tcPr>
            <w:tcW w:w="706" w:type="dxa"/>
            <w:shd w:val="clear" w:color="auto" w:fill="auto"/>
          </w:tcPr>
          <w:p w14:paraId="2BCBBF2C" w14:textId="77777777" w:rsidR="00075364" w:rsidRPr="0099608C" w:rsidRDefault="00075364" w:rsidP="00075364">
            <w:pPr>
              <w:pStyle w:val="GlossEng"/>
              <w:rPr>
                <w:rStyle w:val="ChSmallCaps"/>
              </w:rPr>
            </w:pPr>
            <w:r w:rsidRPr="0099608C">
              <w:rPr>
                <w:rStyle w:val="ChSmallCaps"/>
              </w:rPr>
              <w:t>d.dist</w:t>
            </w:r>
          </w:p>
        </w:tc>
        <w:tc>
          <w:tcPr>
            <w:tcW w:w="662" w:type="dxa"/>
            <w:shd w:val="clear" w:color="auto" w:fill="auto"/>
          </w:tcPr>
          <w:p w14:paraId="4271BE92" w14:textId="77777777" w:rsidR="00075364" w:rsidRPr="000320EB" w:rsidRDefault="00075364" w:rsidP="00075364">
            <w:pPr>
              <w:pStyle w:val="GlossEng"/>
            </w:pPr>
            <w:r w:rsidRPr="000320EB">
              <w:t>spoon</w:t>
            </w:r>
          </w:p>
        </w:tc>
        <w:tc>
          <w:tcPr>
            <w:tcW w:w="773" w:type="dxa"/>
            <w:shd w:val="clear" w:color="auto" w:fill="auto"/>
          </w:tcPr>
          <w:p w14:paraId="20A8BABC" w14:textId="77777777" w:rsidR="00075364" w:rsidRPr="000320EB" w:rsidRDefault="00075364" w:rsidP="00075364">
            <w:pPr>
              <w:pStyle w:val="GlossEng"/>
            </w:pPr>
            <w:r w:rsidRPr="000320EB">
              <w:t>already</w:t>
            </w:r>
          </w:p>
        </w:tc>
      </w:tr>
    </w:tbl>
    <w:p w14:paraId="0B0B2F81" w14:textId="3D6306E3" w:rsidR="00075364" w:rsidRPr="00CF46B5" w:rsidRDefault="00B7093A" w:rsidP="00075364">
      <w:pPr>
        <w:pStyle w:val="FreeTranslEng"/>
      </w:pPr>
      <w:r>
        <w:t>‘</w:t>
      </w:r>
      <w:r w:rsidR="00075364" w:rsidRPr="00A358D3">
        <w:rPr>
          <w:rStyle w:val="ChBlueBold"/>
        </w:rPr>
        <w:t>the cooked rice</w:t>
      </w:r>
      <w:r w:rsidR="00075364" w:rsidRPr="001D2FB6">
        <w:t xml:space="preserve"> is </w:t>
      </w:r>
      <w:r w:rsidR="00075364" w:rsidRPr="000320EB">
        <w:t>there, just spoon (it)</w:t>
      </w:r>
      <w:r w:rsidR="00075364">
        <w:t>!</w:t>
      </w:r>
      <w:r>
        <w:t>’</w:t>
      </w:r>
      <w:r w:rsidR="00075364" w:rsidRPr="000320EB">
        <w:t xml:space="preserve"> </w:t>
      </w:r>
      <w:r w:rsidR="00075364" w:rsidRPr="000320EB">
        <w:rPr>
          <w:rStyle w:val="ExampleSource"/>
        </w:rPr>
        <w:t>[081110-002-Cv.0051]</w:t>
      </w:r>
    </w:p>
    <w:p w14:paraId="472A175E" w14:textId="23EEB7D1" w:rsidR="00075364" w:rsidRPr="000320EB" w:rsidRDefault="00075364" w:rsidP="00855332">
      <w:pPr>
        <w:pStyle w:val="Body0005after"/>
      </w:pPr>
      <w:r>
        <w:t xml:space="preserve">In existential clauses with </w:t>
      </w:r>
      <w:r w:rsidRPr="000320EB">
        <w:t>indefinite or nonidentifiable</w:t>
      </w:r>
      <w:r>
        <w:t xml:space="preserve"> themes, fronted </w:t>
      </w:r>
      <w:r w:rsidRPr="000320EB">
        <w:rPr>
          <w:rStyle w:val="ChItalBold"/>
        </w:rPr>
        <w:t>ada</w:t>
      </w:r>
      <w:r w:rsidRPr="000320EB">
        <w:t xml:space="preserve"> </w:t>
      </w:r>
      <w:r w:rsidR="00B7093A">
        <w:t>‘</w:t>
      </w:r>
      <w:r w:rsidRPr="000320EB">
        <w:t>exist</w:t>
      </w:r>
      <w:r w:rsidR="00B7093A">
        <w:t>’</w:t>
      </w:r>
      <w:r>
        <w:t xml:space="preserve"> has two functions, as shown in </w:t>
      </w:r>
      <w:r w:rsidRPr="000320EB">
        <w:fldChar w:fldCharType="begin"/>
      </w:r>
      <w:r w:rsidRPr="000320EB">
        <w:instrText xml:space="preserve"> REF _Ref339731720 \h </w:instrText>
      </w:r>
      <w:r>
        <w:instrText xml:space="preserve"> \* MERGEFORMAT </w:instrText>
      </w:r>
      <w:r w:rsidRPr="000320EB">
        <w:fldChar w:fldCharType="separate"/>
      </w:r>
      <w:r w:rsidR="00154D81" w:rsidRPr="000320EB">
        <w:t>(</w:t>
      </w:r>
      <w:r w:rsidR="00154D81">
        <w:t>98</w:t>
      </w:r>
      <w:r w:rsidR="00154D81" w:rsidRPr="000320EB">
        <w:t>)</w:t>
      </w:r>
      <w:r w:rsidRPr="000320EB">
        <w:fldChar w:fldCharType="end"/>
      </w:r>
      <w:r>
        <w:t xml:space="preserve"> and </w:t>
      </w:r>
      <w:r w:rsidRPr="000320EB">
        <w:fldChar w:fldCharType="begin"/>
      </w:r>
      <w:r w:rsidRPr="000320EB">
        <w:instrText xml:space="preserve"> REF _Ref342316742 \h </w:instrText>
      </w:r>
      <w:r>
        <w:instrText xml:space="preserve"> \* MERGEFORMAT </w:instrText>
      </w:r>
      <w:r w:rsidRPr="000320EB">
        <w:fldChar w:fldCharType="separate"/>
      </w:r>
      <w:r w:rsidR="00154D81" w:rsidRPr="000320EB">
        <w:t>(</w:t>
      </w:r>
      <w:r w:rsidR="00154D81">
        <w:t>99</w:t>
      </w:r>
      <w:r w:rsidR="00154D81" w:rsidRPr="000320EB">
        <w:t>)</w:t>
      </w:r>
      <w:r w:rsidRPr="000320EB">
        <w:fldChar w:fldCharType="end"/>
      </w:r>
      <w:r>
        <w:t xml:space="preserve">. One is </w:t>
      </w:r>
      <w:r w:rsidRPr="000320EB">
        <w:t xml:space="preserve">to </w:t>
      </w:r>
      <w:r>
        <w:t xml:space="preserve">convey </w:t>
      </w:r>
      <w:r w:rsidRPr="000320EB">
        <w:t>the existence of an entity</w:t>
      </w:r>
      <w:r>
        <w:t>,</w:t>
      </w:r>
      <w:r w:rsidRPr="000320EB">
        <w:t xml:space="preserve"> such that </w:t>
      </w:r>
      <w:r w:rsidR="00B7093A">
        <w:t>‘</w:t>
      </w:r>
      <w:r>
        <w:t xml:space="preserve">a </w:t>
      </w:r>
      <w:r w:rsidRPr="0099608C">
        <w:rPr>
          <w:rStyle w:val="ChSmallCaps"/>
        </w:rPr>
        <w:t>theme</w:t>
      </w:r>
      <w:r w:rsidRPr="000320EB">
        <w:t xml:space="preserve"> exists</w:t>
      </w:r>
      <w:r w:rsidR="00B7093A">
        <w:t>’</w:t>
      </w:r>
      <w:r>
        <w:t xml:space="preserve">, as in </w:t>
      </w:r>
      <w:r w:rsidRPr="000320EB">
        <w:fldChar w:fldCharType="begin"/>
      </w:r>
      <w:r w:rsidRPr="000320EB">
        <w:instrText xml:space="preserve"> REF _Ref339731720 \h </w:instrText>
      </w:r>
      <w:r>
        <w:instrText xml:space="preserve"> \* MERGEFORMAT </w:instrText>
      </w:r>
      <w:r w:rsidRPr="000320EB">
        <w:fldChar w:fldCharType="separate"/>
      </w:r>
      <w:r w:rsidR="00154D81" w:rsidRPr="000320EB">
        <w:t>(</w:t>
      </w:r>
      <w:r w:rsidR="00154D81">
        <w:t>98</w:t>
      </w:r>
      <w:r w:rsidR="00154D81" w:rsidRPr="000320EB">
        <w:t>)</w:t>
      </w:r>
      <w:r w:rsidRPr="000320EB">
        <w:fldChar w:fldCharType="end"/>
      </w:r>
      <w:r>
        <w:t xml:space="preserve">, where </w:t>
      </w:r>
      <w:r w:rsidRPr="00F46875">
        <w:rPr>
          <w:rStyle w:val="ChItalBold"/>
        </w:rPr>
        <w:t>ada</w:t>
      </w:r>
      <w:r>
        <w:t xml:space="preserve"> </w:t>
      </w:r>
      <w:r w:rsidR="00B7093A">
        <w:t>‘</w:t>
      </w:r>
      <w:r>
        <w:t>exist</w:t>
      </w:r>
      <w:r w:rsidR="00B7093A">
        <w:t>’</w:t>
      </w:r>
      <w:r>
        <w:t xml:space="preserve"> signals the existence of </w:t>
      </w:r>
      <w:r w:rsidRPr="00F46875">
        <w:rPr>
          <w:rStyle w:val="ChItalBold"/>
        </w:rPr>
        <w:t>babi</w:t>
      </w:r>
      <w:r>
        <w:t xml:space="preserve"> </w:t>
      </w:r>
      <w:r w:rsidR="00B7093A">
        <w:t>‘</w:t>
      </w:r>
      <w:r>
        <w:t>pig</w:t>
      </w:r>
      <w:r w:rsidR="00B7093A">
        <w:t>’</w:t>
      </w:r>
      <w:r w:rsidRPr="000320EB">
        <w:t xml:space="preserve">. A second function is to </w:t>
      </w:r>
      <w:r>
        <w:t>si</w:t>
      </w:r>
      <w:r w:rsidRPr="000320EB">
        <w:t xml:space="preserve">gnal availability </w:t>
      </w:r>
      <w:r>
        <w:t xml:space="preserve">in the sense of </w:t>
      </w:r>
      <w:r w:rsidR="00B7093A">
        <w:t>‘</w:t>
      </w:r>
      <w:r>
        <w:t xml:space="preserve">a </w:t>
      </w:r>
      <w:r w:rsidRPr="0099608C">
        <w:rPr>
          <w:rStyle w:val="ChSmallCaps"/>
        </w:rPr>
        <w:t>theme</w:t>
      </w:r>
      <w:r w:rsidRPr="000320EB">
        <w:t xml:space="preserve"> is available</w:t>
      </w:r>
      <w:r w:rsidR="00B7093A">
        <w:t>’</w:t>
      </w:r>
      <w:r>
        <w:t xml:space="preserve">, as in </w:t>
      </w:r>
      <w:r w:rsidRPr="000320EB">
        <w:fldChar w:fldCharType="begin"/>
      </w:r>
      <w:r w:rsidRPr="000320EB">
        <w:instrText xml:space="preserve"> REF _Ref342316742 \h </w:instrText>
      </w:r>
      <w:r>
        <w:instrText xml:space="preserve"> \* MERGEFORMAT </w:instrText>
      </w:r>
      <w:r w:rsidRPr="000320EB">
        <w:fldChar w:fldCharType="separate"/>
      </w:r>
      <w:r w:rsidR="00154D81" w:rsidRPr="000320EB">
        <w:t>(</w:t>
      </w:r>
      <w:r w:rsidR="00154D81">
        <w:t>99</w:t>
      </w:r>
      <w:r w:rsidR="00154D81" w:rsidRPr="000320EB">
        <w:t>)</w:t>
      </w:r>
      <w:r w:rsidRPr="000320EB">
        <w:fldChar w:fldCharType="end"/>
      </w:r>
      <w:r>
        <w:t xml:space="preserve">, where </w:t>
      </w:r>
      <w:r w:rsidRPr="00F46875">
        <w:rPr>
          <w:rStyle w:val="ChItalBold"/>
        </w:rPr>
        <w:t>ada</w:t>
      </w:r>
      <w:r>
        <w:t xml:space="preserve"> </w:t>
      </w:r>
      <w:r w:rsidR="00B7093A">
        <w:t>‘</w:t>
      </w:r>
      <w:r>
        <w:t>exist</w:t>
      </w:r>
      <w:r w:rsidR="00B7093A">
        <w:t>’</w:t>
      </w:r>
      <w:r>
        <w:t xml:space="preserve"> asserts the availability of </w:t>
      </w:r>
      <w:r w:rsidRPr="001D52F0">
        <w:rPr>
          <w:rStyle w:val="ChItalBold"/>
        </w:rPr>
        <w:t>kuskus</w:t>
      </w:r>
      <w:r>
        <w:t xml:space="preserve"> </w:t>
      </w:r>
      <w:r w:rsidR="00B7093A">
        <w:t>‘</w:t>
      </w:r>
      <w:r w:rsidRPr="000320EB">
        <w:t>cuscus</w:t>
      </w:r>
      <w:r w:rsidR="00B7093A">
        <w:t>’</w:t>
      </w:r>
      <w:r>
        <w:t xml:space="preserve"> and other game; see also the example in </w:t>
      </w:r>
      <w:r w:rsidRPr="000320EB">
        <w:fldChar w:fldCharType="begin"/>
      </w:r>
      <w:r w:rsidRPr="000320EB">
        <w:instrText xml:space="preserve"> REF _Ref339731725 \h </w:instrText>
      </w:r>
      <w:r>
        <w:instrText xml:space="preserve"> \* MERGEFORMAT </w:instrText>
      </w:r>
      <w:r w:rsidRPr="000320EB">
        <w:fldChar w:fldCharType="separate"/>
      </w:r>
      <w:r w:rsidR="00154D81" w:rsidRPr="000320EB">
        <w:t>(</w:t>
      </w:r>
      <w:r w:rsidR="00154D81">
        <w:t>96</w:t>
      </w:r>
      <w:r w:rsidR="00154D81" w:rsidRPr="000320EB">
        <w:t>)</w:t>
      </w:r>
      <w:r w:rsidRPr="000320EB">
        <w:fldChar w:fldCharType="end"/>
      </w:r>
      <w:r>
        <w:t>.</w:t>
      </w:r>
    </w:p>
    <w:p w14:paraId="34CF5122" w14:textId="0D5FE9A2" w:rsidR="00075364" w:rsidRDefault="00B7093A" w:rsidP="00AB6FC1">
      <w:pPr>
        <w:pStyle w:val="ExampleTitle"/>
      </w:pPr>
      <w:r>
        <w:t>‘</w:t>
      </w:r>
      <w:r w:rsidR="00AB6FC1" w:rsidRPr="005A1A57">
        <w:rPr>
          <w:rStyle w:val="ChItalBold"/>
        </w:rPr>
        <w:t>ada</w:t>
      </w:r>
      <w:r w:rsidR="00075364">
        <w:t xml:space="preserve"> S</w:t>
      </w:r>
      <w:r>
        <w:t>’</w:t>
      </w:r>
      <w:r w:rsidR="00075364">
        <w:t xml:space="preserve"> word order:</w:t>
      </w:r>
      <w:r w:rsidR="00075364" w:rsidRPr="000320EB">
        <w:t xml:space="preserve"> Existence </w:t>
      </w:r>
      <w:r w:rsidR="00075364">
        <w:t xml:space="preserve">or availability </w:t>
      </w:r>
      <w:r w:rsidR="00075364" w:rsidRPr="000320EB">
        <w:t xml:space="preserve">of </w:t>
      </w:r>
      <w:r w:rsidR="00075364">
        <w:t xml:space="preserve">an </w:t>
      </w:r>
      <w:r w:rsidR="00075364" w:rsidRPr="000320EB">
        <w:t>indefinite</w:t>
      </w:r>
      <w:r w:rsidR="00075364">
        <w:t>/</w:t>
      </w:r>
      <w:r w:rsidR="00075364" w:rsidRPr="000320EB">
        <w:t>nonidentifiable</w:t>
      </w:r>
      <w:r w:rsidR="00075364">
        <w:t xml:space="preserve"> theme</w:t>
      </w:r>
    </w:p>
    <w:tbl>
      <w:tblPr>
        <w:tblW w:w="2881" w:type="dxa"/>
        <w:tblCellMar>
          <w:left w:w="42" w:type="dxa"/>
          <w:right w:w="42" w:type="dxa"/>
        </w:tblCellMar>
        <w:tblLook w:val="01E0" w:firstRow="1" w:lastRow="1" w:firstColumn="1" w:lastColumn="1" w:noHBand="0" w:noVBand="0"/>
      </w:tblPr>
      <w:tblGrid>
        <w:gridCol w:w="709"/>
        <w:gridCol w:w="562"/>
        <w:gridCol w:w="562"/>
        <w:gridCol w:w="360"/>
        <w:gridCol w:w="688"/>
      </w:tblGrid>
      <w:tr w:rsidR="00AC23C4" w:rsidRPr="000320EB" w14:paraId="3F15779E" w14:textId="77777777" w:rsidTr="00AC23C4">
        <w:tc>
          <w:tcPr>
            <w:tcW w:w="709" w:type="dxa"/>
            <w:shd w:val="clear" w:color="auto" w:fill="auto"/>
          </w:tcPr>
          <w:p w14:paraId="106852FB" w14:textId="77777777" w:rsidR="00075364" w:rsidRPr="000320EB" w:rsidRDefault="00075364" w:rsidP="00075364">
            <w:pPr>
              <w:pStyle w:val="O0Nwnext"/>
            </w:pPr>
            <w:bookmarkStart w:id="4656" w:name="_Ref262722577"/>
            <w:bookmarkStart w:id="4657" w:name="_Ref339731720"/>
            <w:r w:rsidRPr="000320EB">
              <w:t>(</w:t>
            </w:r>
            <w:fldSimple w:instr=" SEQ ( \* ARABIC \s 1 ">
              <w:r w:rsidR="00154D81">
                <w:rPr>
                  <w:noProof/>
                </w:rPr>
                <w:t>98</w:t>
              </w:r>
            </w:fldSimple>
            <w:bookmarkEnd w:id="4656"/>
            <w:r w:rsidRPr="000320EB">
              <w:t>)</w:t>
            </w:r>
            <w:bookmarkEnd w:id="4657"/>
          </w:p>
        </w:tc>
        <w:tc>
          <w:tcPr>
            <w:tcW w:w="562" w:type="dxa"/>
            <w:shd w:val="clear" w:color="auto" w:fill="auto"/>
          </w:tcPr>
          <w:p w14:paraId="0D44218E" w14:textId="77777777" w:rsidR="00075364" w:rsidRPr="001D2FB6" w:rsidRDefault="00075364" w:rsidP="00075364">
            <w:pPr>
              <w:pStyle w:val="Text"/>
            </w:pPr>
            <w:r w:rsidRPr="001D2FB6">
              <w:t>ada</w:t>
            </w:r>
          </w:p>
        </w:tc>
        <w:tc>
          <w:tcPr>
            <w:tcW w:w="562" w:type="dxa"/>
            <w:shd w:val="clear" w:color="auto" w:fill="auto"/>
          </w:tcPr>
          <w:p w14:paraId="09C80B2C" w14:textId="77777777" w:rsidR="00075364" w:rsidRPr="00BF3E41" w:rsidRDefault="00075364" w:rsidP="00075364">
            <w:pPr>
              <w:pStyle w:val="Text"/>
              <w:rPr>
                <w:rStyle w:val="ChBlueBold"/>
              </w:rPr>
            </w:pPr>
            <w:r w:rsidRPr="00BF3E41">
              <w:rPr>
                <w:rStyle w:val="ChBlueBold"/>
              </w:rPr>
              <w:t>babi</w:t>
            </w:r>
          </w:p>
        </w:tc>
        <w:tc>
          <w:tcPr>
            <w:tcW w:w="360" w:type="dxa"/>
            <w:shd w:val="clear" w:color="auto" w:fill="auto"/>
          </w:tcPr>
          <w:p w14:paraId="5A614E81" w14:textId="77777777" w:rsidR="00075364" w:rsidRPr="00C430B1" w:rsidRDefault="00075364" w:rsidP="00075364">
            <w:pPr>
              <w:pStyle w:val="Text"/>
            </w:pPr>
            <w:r w:rsidRPr="00C430B1">
              <w:t>di</w:t>
            </w:r>
          </w:p>
        </w:tc>
        <w:tc>
          <w:tcPr>
            <w:tcW w:w="688" w:type="dxa"/>
            <w:shd w:val="clear" w:color="auto" w:fill="auto"/>
          </w:tcPr>
          <w:p w14:paraId="620D9B8E" w14:textId="77777777" w:rsidR="00075364" w:rsidRPr="00C430B1" w:rsidRDefault="00075364" w:rsidP="00075364">
            <w:pPr>
              <w:pStyle w:val="Text"/>
            </w:pPr>
            <w:r w:rsidRPr="00C430B1">
              <w:t>situ</w:t>
            </w:r>
          </w:p>
        </w:tc>
      </w:tr>
      <w:tr w:rsidR="00AC23C4" w:rsidRPr="00AC23C4" w14:paraId="2CACA1B8" w14:textId="77777777" w:rsidTr="00AC23C4">
        <w:tc>
          <w:tcPr>
            <w:tcW w:w="709" w:type="dxa"/>
            <w:shd w:val="clear" w:color="auto" w:fill="auto"/>
          </w:tcPr>
          <w:p w14:paraId="359ACADB" w14:textId="77777777" w:rsidR="00075364" w:rsidRPr="000320EB" w:rsidRDefault="00075364" w:rsidP="00075364">
            <w:pPr>
              <w:pStyle w:val="GlossEng"/>
            </w:pPr>
          </w:p>
        </w:tc>
        <w:tc>
          <w:tcPr>
            <w:tcW w:w="562" w:type="dxa"/>
            <w:shd w:val="clear" w:color="auto" w:fill="auto"/>
          </w:tcPr>
          <w:p w14:paraId="0E6500F6" w14:textId="77777777" w:rsidR="00075364" w:rsidRPr="000320EB" w:rsidRDefault="00075364" w:rsidP="00075364">
            <w:pPr>
              <w:pStyle w:val="GlossEng"/>
            </w:pPr>
            <w:r w:rsidRPr="000320EB">
              <w:t>exist</w:t>
            </w:r>
          </w:p>
        </w:tc>
        <w:tc>
          <w:tcPr>
            <w:tcW w:w="562" w:type="dxa"/>
            <w:shd w:val="clear" w:color="auto" w:fill="auto"/>
          </w:tcPr>
          <w:p w14:paraId="53E2A932" w14:textId="77777777" w:rsidR="00075364" w:rsidRPr="000320EB" w:rsidRDefault="00075364" w:rsidP="00075364">
            <w:pPr>
              <w:pStyle w:val="GlossEng"/>
            </w:pPr>
            <w:r w:rsidRPr="000320EB">
              <w:t>pig</w:t>
            </w:r>
          </w:p>
        </w:tc>
        <w:tc>
          <w:tcPr>
            <w:tcW w:w="360" w:type="dxa"/>
            <w:shd w:val="clear" w:color="auto" w:fill="auto"/>
          </w:tcPr>
          <w:p w14:paraId="3981B61C" w14:textId="77777777" w:rsidR="00075364" w:rsidRPr="000320EB" w:rsidRDefault="00075364" w:rsidP="00075364">
            <w:pPr>
              <w:pStyle w:val="GlossEng"/>
            </w:pPr>
            <w:r w:rsidRPr="000320EB">
              <w:t>at</w:t>
            </w:r>
          </w:p>
        </w:tc>
        <w:tc>
          <w:tcPr>
            <w:tcW w:w="688" w:type="dxa"/>
            <w:shd w:val="clear" w:color="auto" w:fill="auto"/>
          </w:tcPr>
          <w:p w14:paraId="40342CEF" w14:textId="77777777" w:rsidR="00075364" w:rsidRPr="0099608C" w:rsidRDefault="00075364" w:rsidP="00075364">
            <w:pPr>
              <w:pStyle w:val="GlossEng"/>
              <w:rPr>
                <w:rStyle w:val="ChSmallCaps"/>
              </w:rPr>
            </w:pPr>
            <w:r w:rsidRPr="0099608C">
              <w:rPr>
                <w:rStyle w:val="ChSmallCaps"/>
              </w:rPr>
              <w:t>l.med</w:t>
            </w:r>
          </w:p>
        </w:tc>
      </w:tr>
    </w:tbl>
    <w:p w14:paraId="75C4E1F6" w14:textId="7B8690CD" w:rsidR="00075364" w:rsidRPr="000320EB" w:rsidRDefault="00B7093A" w:rsidP="00075364">
      <w:pPr>
        <w:pStyle w:val="FreeTranslEng"/>
      </w:pPr>
      <w:r>
        <w:t>‘</w:t>
      </w:r>
      <w:r w:rsidR="00075364" w:rsidRPr="001D2FB6">
        <w:t xml:space="preserve">there is </w:t>
      </w:r>
      <w:r w:rsidR="00075364" w:rsidRPr="00BF3E41">
        <w:rPr>
          <w:rStyle w:val="ChBlueBold"/>
        </w:rPr>
        <w:t>a pig</w:t>
      </w:r>
      <w:r w:rsidR="00075364" w:rsidRPr="000320EB">
        <w:t xml:space="preserve"> </w:t>
      </w:r>
      <w:r w:rsidR="00075364" w:rsidRPr="00C430B1">
        <w:t>there</w:t>
      </w:r>
      <w:r>
        <w:t>’</w:t>
      </w:r>
      <w:r w:rsidR="00075364" w:rsidRPr="00C430B1">
        <w:t xml:space="preserve"> </w:t>
      </w:r>
      <w:r w:rsidR="00075364" w:rsidRPr="00C430B1">
        <w:rPr>
          <w:rStyle w:val="ExampleSource"/>
        </w:rPr>
        <w:t>[</w:t>
      </w:r>
      <w:r w:rsidR="00075364" w:rsidRPr="000320EB">
        <w:rPr>
          <w:rStyle w:val="ExampleSource"/>
        </w:rPr>
        <w:t>081006-023-CvEx.0004]</w:t>
      </w:r>
    </w:p>
    <w:tbl>
      <w:tblPr>
        <w:tblW w:w="6663" w:type="dxa"/>
        <w:tblCellMar>
          <w:left w:w="42" w:type="dxa"/>
          <w:right w:w="42" w:type="dxa"/>
        </w:tblCellMar>
        <w:tblLook w:val="01E0" w:firstRow="1" w:lastRow="1" w:firstColumn="1" w:lastColumn="1" w:noHBand="0" w:noVBand="0"/>
      </w:tblPr>
      <w:tblGrid>
        <w:gridCol w:w="707"/>
        <w:gridCol w:w="729"/>
        <w:gridCol w:w="440"/>
        <w:gridCol w:w="288"/>
        <w:gridCol w:w="352"/>
        <w:gridCol w:w="210"/>
        <w:gridCol w:w="619"/>
        <w:gridCol w:w="266"/>
        <w:gridCol w:w="384"/>
        <w:gridCol w:w="56"/>
        <w:gridCol w:w="705"/>
        <w:gridCol w:w="561"/>
        <w:gridCol w:w="662"/>
        <w:gridCol w:w="123"/>
        <w:gridCol w:w="561"/>
      </w:tblGrid>
      <w:tr w:rsidR="00AC23C4" w:rsidRPr="001D2FB6" w14:paraId="4B26BB98" w14:textId="77777777" w:rsidTr="00AC23C4">
        <w:tc>
          <w:tcPr>
            <w:tcW w:w="707" w:type="dxa"/>
            <w:shd w:val="clear" w:color="auto" w:fill="auto"/>
          </w:tcPr>
          <w:p w14:paraId="1D1D9D92" w14:textId="77777777" w:rsidR="00075364" w:rsidRPr="000320EB" w:rsidRDefault="00075364" w:rsidP="00075364">
            <w:pPr>
              <w:pStyle w:val="O0Nwnext"/>
            </w:pPr>
            <w:bookmarkStart w:id="4658" w:name="_Ref342316742"/>
            <w:r w:rsidRPr="000320EB">
              <w:t>(</w:t>
            </w:r>
            <w:fldSimple w:instr=" SEQ ( \* ARABIC \s 1 ">
              <w:r w:rsidR="00154D81">
                <w:rPr>
                  <w:noProof/>
                </w:rPr>
                <w:t>99</w:t>
              </w:r>
            </w:fldSimple>
            <w:r w:rsidRPr="000320EB">
              <w:t>)</w:t>
            </w:r>
            <w:bookmarkEnd w:id="4658"/>
          </w:p>
        </w:tc>
        <w:tc>
          <w:tcPr>
            <w:tcW w:w="729" w:type="dxa"/>
            <w:shd w:val="clear" w:color="auto" w:fill="auto"/>
          </w:tcPr>
          <w:p w14:paraId="14329F9E" w14:textId="77777777" w:rsidR="00075364" w:rsidRPr="000320EB" w:rsidRDefault="00075364" w:rsidP="00075364">
            <w:pPr>
              <w:pStyle w:val="Text"/>
            </w:pPr>
            <w:r w:rsidRPr="000320EB">
              <w:t>maytua</w:t>
            </w:r>
          </w:p>
        </w:tc>
        <w:tc>
          <w:tcPr>
            <w:tcW w:w="440" w:type="dxa"/>
            <w:shd w:val="clear" w:color="auto" w:fill="auto"/>
          </w:tcPr>
          <w:p w14:paraId="75221F00" w14:textId="77777777" w:rsidR="00075364" w:rsidRPr="000320EB" w:rsidRDefault="00075364" w:rsidP="00075364">
            <w:pPr>
              <w:pStyle w:val="Text"/>
            </w:pPr>
            <w:r w:rsidRPr="000320EB">
              <w:t>liat,</w:t>
            </w:r>
          </w:p>
        </w:tc>
        <w:tc>
          <w:tcPr>
            <w:tcW w:w="640" w:type="dxa"/>
            <w:gridSpan w:val="2"/>
            <w:shd w:val="clear" w:color="auto" w:fill="auto"/>
          </w:tcPr>
          <w:p w14:paraId="390C4274" w14:textId="77777777" w:rsidR="00075364" w:rsidRPr="000320EB" w:rsidRDefault="00075364" w:rsidP="00075364">
            <w:pPr>
              <w:pStyle w:val="Text"/>
            </w:pPr>
            <w:r w:rsidRPr="000320EB">
              <w:t>wa,</w:t>
            </w:r>
          </w:p>
        </w:tc>
        <w:tc>
          <w:tcPr>
            <w:tcW w:w="829" w:type="dxa"/>
            <w:gridSpan w:val="2"/>
            <w:shd w:val="clear" w:color="auto" w:fill="auto"/>
          </w:tcPr>
          <w:p w14:paraId="265E34EF" w14:textId="77777777" w:rsidR="00075364" w:rsidRPr="000320EB" w:rsidRDefault="00075364" w:rsidP="00075364">
            <w:pPr>
              <w:pStyle w:val="Text"/>
            </w:pPr>
            <w:r w:rsidRPr="000320EB">
              <w:t>kantong</w:t>
            </w:r>
          </w:p>
        </w:tc>
        <w:tc>
          <w:tcPr>
            <w:tcW w:w="706" w:type="dxa"/>
            <w:gridSpan w:val="3"/>
            <w:shd w:val="clear" w:color="auto" w:fill="auto"/>
          </w:tcPr>
          <w:p w14:paraId="072171AB" w14:textId="77777777" w:rsidR="00075364" w:rsidRPr="000320EB" w:rsidRDefault="00075364" w:rsidP="00075364">
            <w:pPr>
              <w:pStyle w:val="Text"/>
            </w:pPr>
            <w:r w:rsidRPr="000320EB">
              <w:t>itu</w:t>
            </w:r>
          </w:p>
        </w:tc>
        <w:tc>
          <w:tcPr>
            <w:tcW w:w="705" w:type="dxa"/>
            <w:shd w:val="clear" w:color="auto" w:fill="auto"/>
          </w:tcPr>
          <w:p w14:paraId="2912737B" w14:textId="77777777" w:rsidR="00075364" w:rsidRPr="000320EB" w:rsidRDefault="00075364" w:rsidP="00075364">
            <w:pPr>
              <w:pStyle w:val="Text"/>
            </w:pPr>
            <w:r w:rsidRPr="000320EB">
              <w:t>fol,</w:t>
            </w:r>
          </w:p>
        </w:tc>
        <w:tc>
          <w:tcPr>
            <w:tcW w:w="561" w:type="dxa"/>
            <w:shd w:val="clear" w:color="auto" w:fill="auto"/>
          </w:tcPr>
          <w:p w14:paraId="43E4FEAA" w14:textId="77777777" w:rsidR="00075364" w:rsidRPr="001D2FB6" w:rsidRDefault="00075364" w:rsidP="00075364">
            <w:pPr>
              <w:pStyle w:val="Text"/>
            </w:pPr>
            <w:r w:rsidRPr="001D2FB6">
              <w:t>ada</w:t>
            </w:r>
          </w:p>
        </w:tc>
        <w:tc>
          <w:tcPr>
            <w:tcW w:w="785" w:type="dxa"/>
            <w:gridSpan w:val="2"/>
            <w:shd w:val="clear" w:color="auto" w:fill="auto"/>
          </w:tcPr>
          <w:p w14:paraId="430A9673" w14:textId="77777777" w:rsidR="00075364" w:rsidRPr="001D2FB6" w:rsidRDefault="00075364" w:rsidP="00075364">
            <w:pPr>
              <w:pStyle w:val="Text"/>
            </w:pPr>
            <w:r w:rsidRPr="001D2FB6">
              <w:rPr>
                <w:rStyle w:val="ChBlueBold"/>
              </w:rPr>
              <w:t>kuskus</w:t>
            </w:r>
            <w:r w:rsidRPr="001D2FB6">
              <w:t>,</w:t>
            </w:r>
          </w:p>
        </w:tc>
        <w:tc>
          <w:tcPr>
            <w:tcW w:w="561" w:type="dxa"/>
            <w:shd w:val="clear" w:color="auto" w:fill="auto"/>
          </w:tcPr>
          <w:p w14:paraId="083A99B0" w14:textId="77777777" w:rsidR="00075364" w:rsidRPr="001D2FB6" w:rsidRDefault="00075364" w:rsidP="00075364">
            <w:pPr>
              <w:pStyle w:val="Text"/>
            </w:pPr>
            <w:r w:rsidRPr="001D2FB6">
              <w:t>ada</w:t>
            </w:r>
          </w:p>
        </w:tc>
      </w:tr>
      <w:tr w:rsidR="00AC23C4" w:rsidRPr="001D2FB6" w14:paraId="034FB9E5" w14:textId="77777777" w:rsidTr="00AC23C4">
        <w:tc>
          <w:tcPr>
            <w:tcW w:w="707" w:type="dxa"/>
            <w:shd w:val="clear" w:color="auto" w:fill="auto"/>
          </w:tcPr>
          <w:p w14:paraId="27F79B13" w14:textId="77777777" w:rsidR="00075364" w:rsidRPr="000320EB" w:rsidRDefault="00075364" w:rsidP="00075364">
            <w:pPr>
              <w:pStyle w:val="GlossEng2ptafter"/>
            </w:pPr>
          </w:p>
        </w:tc>
        <w:tc>
          <w:tcPr>
            <w:tcW w:w="729" w:type="dxa"/>
            <w:shd w:val="clear" w:color="auto" w:fill="auto"/>
          </w:tcPr>
          <w:p w14:paraId="6104EE1C" w14:textId="77777777" w:rsidR="00075364" w:rsidRPr="000320EB" w:rsidRDefault="00075364" w:rsidP="00075364">
            <w:pPr>
              <w:pStyle w:val="GlossEng2ptafter"/>
            </w:pPr>
            <w:r w:rsidRPr="000320EB">
              <w:t>wife</w:t>
            </w:r>
          </w:p>
        </w:tc>
        <w:tc>
          <w:tcPr>
            <w:tcW w:w="440" w:type="dxa"/>
            <w:shd w:val="clear" w:color="auto" w:fill="auto"/>
          </w:tcPr>
          <w:p w14:paraId="152F8995" w14:textId="77777777" w:rsidR="00075364" w:rsidRPr="000320EB" w:rsidRDefault="00075364" w:rsidP="00075364">
            <w:pPr>
              <w:pStyle w:val="GlossEng2ptafter"/>
            </w:pPr>
            <w:r w:rsidRPr="000320EB">
              <w:t>see</w:t>
            </w:r>
          </w:p>
        </w:tc>
        <w:tc>
          <w:tcPr>
            <w:tcW w:w="640" w:type="dxa"/>
            <w:gridSpan w:val="2"/>
            <w:shd w:val="clear" w:color="auto" w:fill="auto"/>
          </w:tcPr>
          <w:p w14:paraId="5BBDD1B3" w14:textId="77777777" w:rsidR="00075364" w:rsidRPr="000320EB" w:rsidRDefault="00075364" w:rsidP="00075364">
            <w:pPr>
              <w:pStyle w:val="GlossEng2ptafter"/>
            </w:pPr>
            <w:r w:rsidRPr="000320EB">
              <w:t>wow!</w:t>
            </w:r>
          </w:p>
        </w:tc>
        <w:tc>
          <w:tcPr>
            <w:tcW w:w="829" w:type="dxa"/>
            <w:gridSpan w:val="2"/>
            <w:shd w:val="clear" w:color="auto" w:fill="auto"/>
          </w:tcPr>
          <w:p w14:paraId="1C229F30" w14:textId="77777777" w:rsidR="00075364" w:rsidRPr="000320EB" w:rsidRDefault="00075364" w:rsidP="00075364">
            <w:pPr>
              <w:pStyle w:val="GlossEng2ptafter"/>
            </w:pPr>
            <w:r w:rsidRPr="000320EB">
              <w:t>bag</w:t>
            </w:r>
          </w:p>
        </w:tc>
        <w:tc>
          <w:tcPr>
            <w:tcW w:w="706" w:type="dxa"/>
            <w:gridSpan w:val="3"/>
            <w:shd w:val="clear" w:color="auto" w:fill="auto"/>
          </w:tcPr>
          <w:p w14:paraId="7741C223" w14:textId="77777777" w:rsidR="00075364" w:rsidRPr="0099608C" w:rsidRDefault="00075364" w:rsidP="00075364">
            <w:pPr>
              <w:pStyle w:val="GlossEng2ptafter"/>
              <w:rPr>
                <w:rStyle w:val="ChSmallCaps"/>
              </w:rPr>
            </w:pPr>
            <w:r w:rsidRPr="0099608C">
              <w:rPr>
                <w:rStyle w:val="ChSmallCaps"/>
              </w:rPr>
              <w:t>d.dist</w:t>
            </w:r>
          </w:p>
        </w:tc>
        <w:tc>
          <w:tcPr>
            <w:tcW w:w="705" w:type="dxa"/>
            <w:shd w:val="clear" w:color="auto" w:fill="auto"/>
          </w:tcPr>
          <w:p w14:paraId="30C1A06B" w14:textId="77777777" w:rsidR="00075364" w:rsidRPr="000320EB" w:rsidRDefault="00075364" w:rsidP="00075364">
            <w:pPr>
              <w:pStyle w:val="GlossEng2ptafter"/>
            </w:pPr>
            <w:r w:rsidRPr="000320EB">
              <w:t>be.full</w:t>
            </w:r>
          </w:p>
        </w:tc>
        <w:tc>
          <w:tcPr>
            <w:tcW w:w="561" w:type="dxa"/>
            <w:shd w:val="clear" w:color="auto" w:fill="auto"/>
          </w:tcPr>
          <w:p w14:paraId="0F33EB56" w14:textId="77777777" w:rsidR="00075364" w:rsidRPr="001D2FB6" w:rsidRDefault="00075364" w:rsidP="00075364">
            <w:pPr>
              <w:pStyle w:val="GlossEng2ptafter"/>
            </w:pPr>
            <w:r w:rsidRPr="001D2FB6">
              <w:t>exist</w:t>
            </w:r>
          </w:p>
        </w:tc>
        <w:tc>
          <w:tcPr>
            <w:tcW w:w="785" w:type="dxa"/>
            <w:gridSpan w:val="2"/>
            <w:shd w:val="clear" w:color="auto" w:fill="auto"/>
          </w:tcPr>
          <w:p w14:paraId="55D7FA23" w14:textId="77777777" w:rsidR="00075364" w:rsidRPr="001D2FB6" w:rsidRDefault="00075364" w:rsidP="00075364">
            <w:pPr>
              <w:pStyle w:val="GlossEng2ptafter"/>
            </w:pPr>
            <w:r w:rsidRPr="001D2FB6">
              <w:t>cuscus</w:t>
            </w:r>
          </w:p>
        </w:tc>
        <w:tc>
          <w:tcPr>
            <w:tcW w:w="561" w:type="dxa"/>
            <w:shd w:val="clear" w:color="auto" w:fill="auto"/>
          </w:tcPr>
          <w:p w14:paraId="59A3FDE2" w14:textId="77777777" w:rsidR="00075364" w:rsidRPr="001D2FB6" w:rsidRDefault="00075364" w:rsidP="00075364">
            <w:pPr>
              <w:pStyle w:val="GlossEng2ptafter"/>
            </w:pPr>
            <w:r w:rsidRPr="001D2FB6">
              <w:t>exist</w:t>
            </w:r>
          </w:p>
        </w:tc>
      </w:tr>
      <w:tr w:rsidR="00AC23C4" w:rsidRPr="001D2FB6" w14:paraId="1A756C16" w14:textId="77777777" w:rsidTr="00AC23C4">
        <w:trPr>
          <w:gridAfter w:val="2"/>
          <w:wAfter w:w="684" w:type="dxa"/>
        </w:trPr>
        <w:tc>
          <w:tcPr>
            <w:tcW w:w="707" w:type="dxa"/>
            <w:shd w:val="clear" w:color="auto" w:fill="auto"/>
          </w:tcPr>
          <w:p w14:paraId="249B4429" w14:textId="77777777" w:rsidR="00075364" w:rsidRPr="000320EB" w:rsidRDefault="00075364" w:rsidP="00075364">
            <w:pPr>
              <w:pStyle w:val="O0Nwnext"/>
            </w:pPr>
          </w:p>
        </w:tc>
        <w:tc>
          <w:tcPr>
            <w:tcW w:w="1457" w:type="dxa"/>
            <w:gridSpan w:val="3"/>
            <w:shd w:val="clear" w:color="auto" w:fill="auto"/>
          </w:tcPr>
          <w:p w14:paraId="739294B0" w14:textId="77777777" w:rsidR="00075364" w:rsidRPr="001D52F0" w:rsidRDefault="00075364" w:rsidP="00075364">
            <w:pPr>
              <w:pStyle w:val="Text"/>
            </w:pPr>
            <w:r w:rsidRPr="001D2FB6">
              <w:rPr>
                <w:rStyle w:val="ChBlueBold"/>
              </w:rPr>
              <w:t>tikus-tana</w:t>
            </w:r>
            <w:r>
              <w:t>,</w:t>
            </w:r>
          </w:p>
        </w:tc>
        <w:tc>
          <w:tcPr>
            <w:tcW w:w="562" w:type="dxa"/>
            <w:gridSpan w:val="2"/>
            <w:shd w:val="clear" w:color="auto" w:fill="auto"/>
          </w:tcPr>
          <w:p w14:paraId="595F12D5" w14:textId="77777777" w:rsidR="00075364" w:rsidRPr="001D2FB6" w:rsidRDefault="00075364" w:rsidP="00075364">
            <w:pPr>
              <w:pStyle w:val="Text"/>
            </w:pPr>
            <w:r w:rsidRPr="001D2FB6">
              <w:t>ada</w:t>
            </w:r>
          </w:p>
        </w:tc>
        <w:tc>
          <w:tcPr>
            <w:tcW w:w="885" w:type="dxa"/>
            <w:gridSpan w:val="2"/>
            <w:shd w:val="clear" w:color="auto" w:fill="auto"/>
          </w:tcPr>
          <w:p w14:paraId="2F6248A0" w14:textId="77777777" w:rsidR="00075364" w:rsidRPr="001D2FB6" w:rsidRDefault="00075364" w:rsidP="00075364">
            <w:pPr>
              <w:pStyle w:val="Text"/>
              <w:rPr>
                <w:rStyle w:val="ChBlueBold"/>
              </w:rPr>
            </w:pPr>
            <w:r w:rsidRPr="001D2FB6">
              <w:rPr>
                <w:rStyle w:val="ChBlueBold"/>
              </w:rPr>
              <w:t>kepiting</w:t>
            </w:r>
          </w:p>
        </w:tc>
        <w:tc>
          <w:tcPr>
            <w:tcW w:w="384" w:type="dxa"/>
            <w:shd w:val="clear" w:color="auto" w:fill="auto"/>
          </w:tcPr>
          <w:p w14:paraId="6888F465" w14:textId="77777777" w:rsidR="00075364" w:rsidRPr="000320EB" w:rsidRDefault="00075364" w:rsidP="00075364">
            <w:pPr>
              <w:pStyle w:val="Text"/>
            </w:pPr>
            <w:r w:rsidRPr="000320EB">
              <w:t>e,</w:t>
            </w:r>
          </w:p>
        </w:tc>
        <w:tc>
          <w:tcPr>
            <w:tcW w:w="761" w:type="dxa"/>
            <w:gridSpan w:val="2"/>
            <w:shd w:val="clear" w:color="auto" w:fill="auto"/>
          </w:tcPr>
          <w:p w14:paraId="6914B176" w14:textId="77777777" w:rsidR="00075364" w:rsidRPr="001D52F0" w:rsidRDefault="00075364" w:rsidP="00075364">
            <w:pPr>
              <w:pStyle w:val="Text"/>
            </w:pPr>
            <w:r w:rsidRPr="001D2FB6">
              <w:rPr>
                <w:rStyle w:val="ChBlueBold"/>
              </w:rPr>
              <w:t>ketang</w:t>
            </w:r>
            <w:r>
              <w:t>,</w:t>
            </w:r>
          </w:p>
        </w:tc>
        <w:tc>
          <w:tcPr>
            <w:tcW w:w="561" w:type="dxa"/>
            <w:shd w:val="clear" w:color="auto" w:fill="auto"/>
          </w:tcPr>
          <w:p w14:paraId="59E8F5D9" w14:textId="77777777" w:rsidR="00075364" w:rsidRPr="001D2FB6" w:rsidRDefault="00075364" w:rsidP="00075364">
            <w:pPr>
              <w:pStyle w:val="Text"/>
            </w:pPr>
            <w:r w:rsidRPr="001D2FB6">
              <w:t>ada</w:t>
            </w:r>
          </w:p>
        </w:tc>
        <w:tc>
          <w:tcPr>
            <w:tcW w:w="662" w:type="dxa"/>
            <w:shd w:val="clear" w:color="auto" w:fill="auto"/>
          </w:tcPr>
          <w:p w14:paraId="592C7AF2" w14:textId="77777777" w:rsidR="00075364" w:rsidRPr="001D2FB6" w:rsidRDefault="00075364" w:rsidP="00075364">
            <w:pPr>
              <w:pStyle w:val="Text"/>
              <w:rPr>
                <w:rStyle w:val="ChBlueBold"/>
              </w:rPr>
            </w:pPr>
            <w:r w:rsidRPr="001D2FB6">
              <w:rPr>
                <w:rStyle w:val="ChBlueBold"/>
              </w:rPr>
              <w:t>ikan</w:t>
            </w:r>
            <w:r w:rsidR="00BE272A">
              <w:rPr>
                <w:rStyle w:val="ChBlueBold"/>
              </w:rPr>
              <w:t>g</w:t>
            </w:r>
          </w:p>
        </w:tc>
      </w:tr>
      <w:tr w:rsidR="00AC23C4" w:rsidRPr="000320EB" w14:paraId="0DCC3A7E" w14:textId="77777777" w:rsidTr="00AC23C4">
        <w:trPr>
          <w:gridAfter w:val="2"/>
          <w:wAfter w:w="684" w:type="dxa"/>
        </w:trPr>
        <w:tc>
          <w:tcPr>
            <w:tcW w:w="707" w:type="dxa"/>
            <w:shd w:val="clear" w:color="auto" w:fill="auto"/>
          </w:tcPr>
          <w:p w14:paraId="25C03720" w14:textId="77777777" w:rsidR="00075364" w:rsidRPr="000320EB" w:rsidRDefault="00075364" w:rsidP="00075364">
            <w:pPr>
              <w:pStyle w:val="GlossEng"/>
            </w:pPr>
          </w:p>
        </w:tc>
        <w:tc>
          <w:tcPr>
            <w:tcW w:w="1457" w:type="dxa"/>
            <w:gridSpan w:val="3"/>
            <w:shd w:val="clear" w:color="auto" w:fill="auto"/>
          </w:tcPr>
          <w:p w14:paraId="5A0F83C4" w14:textId="77777777" w:rsidR="00075364" w:rsidRPr="000320EB" w:rsidRDefault="00075364" w:rsidP="00075364">
            <w:pPr>
              <w:pStyle w:val="GlossEng"/>
            </w:pPr>
            <w:r w:rsidRPr="000320EB">
              <w:t>spiny.bandicoot</w:t>
            </w:r>
          </w:p>
        </w:tc>
        <w:tc>
          <w:tcPr>
            <w:tcW w:w="562" w:type="dxa"/>
            <w:gridSpan w:val="2"/>
            <w:shd w:val="clear" w:color="auto" w:fill="auto"/>
          </w:tcPr>
          <w:p w14:paraId="203ED870" w14:textId="77777777" w:rsidR="00075364" w:rsidRPr="000320EB" w:rsidRDefault="00075364" w:rsidP="00075364">
            <w:pPr>
              <w:pStyle w:val="GlossEng"/>
            </w:pPr>
            <w:r w:rsidRPr="000320EB">
              <w:t>exist</w:t>
            </w:r>
          </w:p>
        </w:tc>
        <w:tc>
          <w:tcPr>
            <w:tcW w:w="885" w:type="dxa"/>
            <w:gridSpan w:val="2"/>
            <w:shd w:val="clear" w:color="auto" w:fill="auto"/>
          </w:tcPr>
          <w:p w14:paraId="2601F92F" w14:textId="77777777" w:rsidR="00075364" w:rsidRPr="000320EB" w:rsidRDefault="00AC1B5B" w:rsidP="00075364">
            <w:pPr>
              <w:pStyle w:val="GlossEng"/>
            </w:pPr>
            <w:r>
              <w:t>crab</w:t>
            </w:r>
          </w:p>
        </w:tc>
        <w:tc>
          <w:tcPr>
            <w:tcW w:w="384" w:type="dxa"/>
            <w:shd w:val="clear" w:color="auto" w:fill="auto"/>
          </w:tcPr>
          <w:p w14:paraId="34C15844" w14:textId="77777777" w:rsidR="00075364" w:rsidRPr="000320EB" w:rsidRDefault="00075364" w:rsidP="00075364">
            <w:pPr>
              <w:pStyle w:val="GlossEng"/>
            </w:pPr>
            <w:r w:rsidRPr="000320EB">
              <w:t>uh</w:t>
            </w:r>
          </w:p>
        </w:tc>
        <w:tc>
          <w:tcPr>
            <w:tcW w:w="761" w:type="dxa"/>
            <w:gridSpan w:val="2"/>
            <w:shd w:val="clear" w:color="auto" w:fill="auto"/>
          </w:tcPr>
          <w:p w14:paraId="7863FA86" w14:textId="77777777" w:rsidR="00075364" w:rsidRPr="000320EB" w:rsidRDefault="00075364" w:rsidP="00075364">
            <w:pPr>
              <w:pStyle w:val="GlossEng"/>
            </w:pPr>
            <w:r w:rsidRPr="000320EB">
              <w:t>crab</w:t>
            </w:r>
          </w:p>
        </w:tc>
        <w:tc>
          <w:tcPr>
            <w:tcW w:w="561" w:type="dxa"/>
            <w:shd w:val="clear" w:color="auto" w:fill="auto"/>
          </w:tcPr>
          <w:p w14:paraId="2E8ECE02" w14:textId="77777777" w:rsidR="00075364" w:rsidRPr="000320EB" w:rsidRDefault="00075364" w:rsidP="00075364">
            <w:pPr>
              <w:pStyle w:val="GlossEng"/>
            </w:pPr>
            <w:r w:rsidRPr="000320EB">
              <w:t>exist</w:t>
            </w:r>
          </w:p>
        </w:tc>
        <w:tc>
          <w:tcPr>
            <w:tcW w:w="662" w:type="dxa"/>
            <w:shd w:val="clear" w:color="auto" w:fill="auto"/>
          </w:tcPr>
          <w:p w14:paraId="3781E8C9" w14:textId="77777777" w:rsidR="00075364" w:rsidRPr="000320EB" w:rsidRDefault="00075364" w:rsidP="00075364">
            <w:pPr>
              <w:pStyle w:val="GlossEng"/>
            </w:pPr>
            <w:r w:rsidRPr="000320EB">
              <w:t>fish</w:t>
            </w:r>
          </w:p>
        </w:tc>
      </w:tr>
    </w:tbl>
    <w:p w14:paraId="6EECB495" w14:textId="3B6B166D" w:rsidR="00075364" w:rsidRPr="000320EB" w:rsidRDefault="00075364" w:rsidP="00075364">
      <w:pPr>
        <w:pStyle w:val="FreeTranslEng"/>
      </w:pPr>
      <w:r w:rsidRPr="000320EB">
        <w:t xml:space="preserve">[After a successful hunt:] </w:t>
      </w:r>
      <w:r w:rsidR="00B7093A">
        <w:t>‘</w:t>
      </w:r>
      <w:r w:rsidRPr="000320EB">
        <w:t xml:space="preserve">(my) wife saw, </w:t>
      </w:r>
      <w:r w:rsidR="00B7093A">
        <w:t>‘</w:t>
      </w:r>
      <w:r w:rsidRPr="000320EB">
        <w:t>wow!, that ba</w:t>
      </w:r>
      <w:r w:rsidRPr="001D2FB6">
        <w:t>g is full</w:t>
      </w:r>
      <w:r w:rsidR="00B7093A">
        <w:t>’</w:t>
      </w:r>
      <w:r w:rsidRPr="001D2FB6">
        <w:t xml:space="preserve">, there was </w:t>
      </w:r>
      <w:r w:rsidRPr="001D2FB6">
        <w:rPr>
          <w:rStyle w:val="ChBlueBold"/>
        </w:rPr>
        <w:t>cuscus</w:t>
      </w:r>
      <w:r w:rsidRPr="001D2FB6">
        <w:t xml:space="preserve">, there were </w:t>
      </w:r>
      <w:r w:rsidRPr="001D2FB6">
        <w:rPr>
          <w:rStyle w:val="ChBlueBold"/>
        </w:rPr>
        <w:t>bandicoots</w:t>
      </w:r>
      <w:r w:rsidRPr="001D2FB6">
        <w:t xml:space="preserve">, there were </w:t>
      </w:r>
      <w:r w:rsidRPr="001D2FB6">
        <w:rPr>
          <w:rStyle w:val="ChBlueBold"/>
        </w:rPr>
        <w:t>crabs</w:t>
      </w:r>
      <w:r w:rsidRPr="001D2FB6">
        <w:t xml:space="preserve">, uh, </w:t>
      </w:r>
      <w:r w:rsidRPr="001D2FB6">
        <w:rPr>
          <w:rStyle w:val="ChBlueBold"/>
        </w:rPr>
        <w:t>crabs</w:t>
      </w:r>
      <w:r w:rsidRPr="001D2FB6">
        <w:t xml:space="preserve">, there were </w:t>
      </w:r>
      <w:r w:rsidRPr="001D2FB6">
        <w:rPr>
          <w:rStyle w:val="ChBlueBold"/>
        </w:rPr>
        <w:t>fish</w:t>
      </w:r>
      <w:r w:rsidR="00B7093A">
        <w:t>’</w:t>
      </w:r>
      <w:r w:rsidRPr="000320EB">
        <w:t xml:space="preserve"> </w:t>
      </w:r>
      <w:r w:rsidRPr="000320EB">
        <w:rPr>
          <w:rStyle w:val="ExampleSource"/>
        </w:rPr>
        <w:t>[080919-004-NP.0031]</w:t>
      </w:r>
    </w:p>
    <w:p w14:paraId="09D8BCE8" w14:textId="05F39EA1" w:rsidR="00075364" w:rsidRDefault="00075364" w:rsidP="009E3FAA">
      <w:pPr>
        <w:pStyle w:val="Body0005after"/>
      </w:pPr>
      <w:r>
        <w:t xml:space="preserve">In existential clauses with </w:t>
      </w:r>
      <w:r w:rsidRPr="000320EB">
        <w:t>definite or identifiable</w:t>
      </w:r>
      <w:r>
        <w:t xml:space="preserve"> themes, post-posed </w:t>
      </w:r>
      <w:r w:rsidRPr="00797A34">
        <w:rPr>
          <w:rStyle w:val="ChItalBold"/>
        </w:rPr>
        <w:t>ada</w:t>
      </w:r>
      <w:r>
        <w:t xml:space="preserve"> </w:t>
      </w:r>
      <w:r w:rsidR="00B7093A">
        <w:t>‘</w:t>
      </w:r>
      <w:r>
        <w:t>exist</w:t>
      </w:r>
      <w:r w:rsidR="00B7093A">
        <w:t>’</w:t>
      </w:r>
      <w:r>
        <w:t xml:space="preserve"> also has two functions, as demonstrated in </w:t>
      </w:r>
      <w:r>
        <w:fldChar w:fldCharType="begin"/>
      </w:r>
      <w:r>
        <w:instrText xml:space="preserve"> REF _Ref371429994 \h </w:instrText>
      </w:r>
      <w:r>
        <w:fldChar w:fldCharType="separate"/>
      </w:r>
      <w:r w:rsidR="00154D81" w:rsidRPr="000320EB">
        <w:t>(</w:t>
      </w:r>
      <w:r w:rsidR="00154D81">
        <w:rPr>
          <w:noProof/>
        </w:rPr>
        <w:t>100</w:t>
      </w:r>
      <w:r w:rsidR="00154D81" w:rsidRPr="000320EB">
        <w:t>)</w:t>
      </w:r>
      <w:r>
        <w:fldChar w:fldCharType="end"/>
      </w:r>
      <w:r>
        <w:t xml:space="preserve"> and </w:t>
      </w:r>
      <w:r w:rsidRPr="000320EB">
        <w:fldChar w:fldCharType="begin"/>
      </w:r>
      <w:r w:rsidRPr="000320EB">
        <w:instrText xml:space="preserve"> REF _Ref339731741 \h </w:instrText>
      </w:r>
      <w:r>
        <w:instrText xml:space="preserve"> \* MERGEFORMAT </w:instrText>
      </w:r>
      <w:r w:rsidRPr="000320EB">
        <w:fldChar w:fldCharType="separate"/>
      </w:r>
      <w:r w:rsidR="00154D81" w:rsidRPr="000320EB">
        <w:t>(</w:t>
      </w:r>
      <w:r w:rsidR="00154D81">
        <w:t>101</w:t>
      </w:r>
      <w:r w:rsidR="00154D81" w:rsidRPr="000320EB">
        <w:t>)</w:t>
      </w:r>
      <w:r w:rsidRPr="000320EB">
        <w:fldChar w:fldCharType="end"/>
      </w:r>
      <w:r>
        <w:t xml:space="preserve">. One function is to </w:t>
      </w:r>
      <w:r w:rsidRPr="000320EB">
        <w:t>assert the existence of an already established theme</w:t>
      </w:r>
      <w:r>
        <w:t>,</w:t>
      </w:r>
      <w:r w:rsidRPr="000320EB">
        <w:t xml:space="preserve"> such that </w:t>
      </w:r>
      <w:r w:rsidR="00B7093A">
        <w:t>‘</w:t>
      </w:r>
      <w:r>
        <w:t xml:space="preserve">the </w:t>
      </w:r>
      <w:r w:rsidRPr="0099608C">
        <w:rPr>
          <w:rStyle w:val="ChSmallCaps"/>
        </w:rPr>
        <w:t>theme</w:t>
      </w:r>
      <w:r w:rsidRPr="000320EB">
        <w:t xml:space="preserve"> exists</w:t>
      </w:r>
      <w:r w:rsidR="00B7093A">
        <w:t>’</w:t>
      </w:r>
      <w:r>
        <w:t xml:space="preserve">. This is the case in the elicited example in </w:t>
      </w:r>
      <w:r>
        <w:fldChar w:fldCharType="begin"/>
      </w:r>
      <w:r>
        <w:instrText xml:space="preserve"> REF _Ref371429994 \h </w:instrText>
      </w:r>
      <w:r>
        <w:fldChar w:fldCharType="separate"/>
      </w:r>
      <w:r w:rsidR="00154D81" w:rsidRPr="000320EB">
        <w:t>(</w:t>
      </w:r>
      <w:r w:rsidR="00154D81">
        <w:rPr>
          <w:noProof/>
        </w:rPr>
        <w:t>100</w:t>
      </w:r>
      <w:r w:rsidR="00154D81" w:rsidRPr="000320EB">
        <w:t>)</w:t>
      </w:r>
      <w:r>
        <w:fldChar w:fldCharType="end"/>
      </w:r>
      <w:r>
        <w:t xml:space="preserve">, which contrasts with the existential clause in </w:t>
      </w:r>
      <w:r w:rsidRPr="000320EB">
        <w:fldChar w:fldCharType="begin"/>
      </w:r>
      <w:r w:rsidRPr="000320EB">
        <w:instrText xml:space="preserve"> REF _Ref339731720 \h </w:instrText>
      </w:r>
      <w:r>
        <w:instrText xml:space="preserve"> \* MERGEFORMAT </w:instrText>
      </w:r>
      <w:r w:rsidRPr="000320EB">
        <w:fldChar w:fldCharType="separate"/>
      </w:r>
      <w:r w:rsidR="00154D81" w:rsidRPr="000320EB">
        <w:t>(</w:t>
      </w:r>
      <w:r w:rsidR="00154D81">
        <w:t>98</w:t>
      </w:r>
      <w:r w:rsidR="00154D81" w:rsidRPr="000320EB">
        <w:t>)</w:t>
      </w:r>
      <w:r w:rsidRPr="000320EB">
        <w:fldChar w:fldCharType="end"/>
      </w:r>
      <w:r w:rsidR="009E3FAA">
        <w:t xml:space="preserve">. This reading </w:t>
      </w:r>
      <w:r>
        <w:t>also applies to the example</w:t>
      </w:r>
      <w:r w:rsidR="009E3FAA">
        <w:t>s</w:t>
      </w:r>
      <w:r>
        <w:t xml:space="preserve"> in </w:t>
      </w:r>
      <w:r w:rsidRPr="000320EB">
        <w:fldChar w:fldCharType="begin"/>
      </w:r>
      <w:r w:rsidRPr="000320EB">
        <w:instrText xml:space="preserve"> REF _Ref339731741 \h </w:instrText>
      </w:r>
      <w:r>
        <w:instrText xml:space="preserve"> \* MERGEFORMAT </w:instrText>
      </w:r>
      <w:r w:rsidRPr="000320EB">
        <w:fldChar w:fldCharType="separate"/>
      </w:r>
      <w:r w:rsidR="00154D81" w:rsidRPr="000320EB">
        <w:t>(</w:t>
      </w:r>
      <w:r w:rsidR="00154D81">
        <w:t>101</w:t>
      </w:r>
      <w:r w:rsidR="00154D81" w:rsidRPr="000320EB">
        <w:t>)</w:t>
      </w:r>
      <w:r w:rsidRPr="000320EB">
        <w:fldChar w:fldCharType="end"/>
      </w:r>
      <w:r w:rsidR="009E3FAA">
        <w:t xml:space="preserve"> and in </w:t>
      </w:r>
      <w:r w:rsidR="009E3FAA" w:rsidRPr="000320EB">
        <w:fldChar w:fldCharType="begin"/>
      </w:r>
      <w:r w:rsidR="009E3FAA" w:rsidRPr="000320EB">
        <w:instrText xml:space="preserve"> REF _Ref339731726 \h </w:instrText>
      </w:r>
      <w:r w:rsidR="009E3FAA">
        <w:instrText xml:space="preserve"> \* MERGEFORMAT </w:instrText>
      </w:r>
      <w:r w:rsidR="009E3FAA" w:rsidRPr="000320EB">
        <w:fldChar w:fldCharType="separate"/>
      </w:r>
      <w:r w:rsidR="00154D81" w:rsidRPr="000320EB">
        <w:t>(</w:t>
      </w:r>
      <w:r w:rsidR="00154D81">
        <w:t>97</w:t>
      </w:r>
      <w:r w:rsidR="00154D81" w:rsidRPr="000320EB">
        <w:t>)</w:t>
      </w:r>
      <w:r w:rsidR="009E3FAA" w:rsidRPr="000320EB">
        <w:fldChar w:fldCharType="end"/>
      </w:r>
      <w:r>
        <w:t>.</w:t>
      </w:r>
    </w:p>
    <w:p w14:paraId="5AD3BEA9" w14:textId="18DAC381" w:rsidR="00075364" w:rsidRDefault="00B7093A" w:rsidP="00AB6FC1">
      <w:pPr>
        <w:pStyle w:val="ExampleTitle"/>
      </w:pPr>
      <w:r>
        <w:t>‘</w:t>
      </w:r>
      <w:r w:rsidR="00075364">
        <w:t xml:space="preserve">S </w:t>
      </w:r>
      <w:r w:rsidR="00AB6FC1" w:rsidRPr="005A1A57">
        <w:rPr>
          <w:rStyle w:val="ChItalBold"/>
        </w:rPr>
        <w:t>ada</w:t>
      </w:r>
      <w:r>
        <w:t>’</w:t>
      </w:r>
      <w:r w:rsidR="00075364">
        <w:t xml:space="preserve"> word order:</w:t>
      </w:r>
      <w:r w:rsidR="00075364" w:rsidRPr="000320EB">
        <w:t xml:space="preserve"> Existence of </w:t>
      </w:r>
      <w:r w:rsidR="00075364">
        <w:t xml:space="preserve">a </w:t>
      </w:r>
      <w:r w:rsidR="00075364" w:rsidRPr="000320EB">
        <w:t>definite</w:t>
      </w:r>
      <w:r w:rsidR="00075364">
        <w:t>/i</w:t>
      </w:r>
      <w:r w:rsidR="00075364" w:rsidRPr="000320EB">
        <w:t>dentifiable</w:t>
      </w:r>
      <w:r w:rsidR="00075364">
        <w:t xml:space="preserve"> theme</w:t>
      </w:r>
    </w:p>
    <w:tbl>
      <w:tblPr>
        <w:tblW w:w="2848" w:type="dxa"/>
        <w:tblCellMar>
          <w:left w:w="42" w:type="dxa"/>
          <w:right w:w="42" w:type="dxa"/>
        </w:tblCellMar>
        <w:tblLook w:val="01E0" w:firstRow="1" w:lastRow="1" w:firstColumn="1" w:lastColumn="1" w:noHBand="0" w:noVBand="0"/>
      </w:tblPr>
      <w:tblGrid>
        <w:gridCol w:w="709"/>
        <w:gridCol w:w="529"/>
        <w:gridCol w:w="562"/>
        <w:gridCol w:w="360"/>
        <w:gridCol w:w="688"/>
      </w:tblGrid>
      <w:tr w:rsidR="00AC23C4" w:rsidRPr="000320EB" w14:paraId="33D5BBB0" w14:textId="77777777" w:rsidTr="00AC23C4">
        <w:tc>
          <w:tcPr>
            <w:tcW w:w="709" w:type="dxa"/>
            <w:shd w:val="clear" w:color="auto" w:fill="auto"/>
          </w:tcPr>
          <w:p w14:paraId="084643F2" w14:textId="77777777" w:rsidR="00075364" w:rsidRPr="000320EB" w:rsidRDefault="00075364" w:rsidP="00075364">
            <w:pPr>
              <w:pStyle w:val="O0Nwnext"/>
            </w:pPr>
            <w:bookmarkStart w:id="4659" w:name="_Ref371429994"/>
            <w:r w:rsidRPr="000320EB">
              <w:t>(</w:t>
            </w:r>
            <w:fldSimple w:instr=" SEQ ( \* ARABIC \s 1 ">
              <w:r w:rsidR="00154D81">
                <w:rPr>
                  <w:noProof/>
                </w:rPr>
                <w:t>100</w:t>
              </w:r>
            </w:fldSimple>
            <w:r w:rsidRPr="000320EB">
              <w:t>)</w:t>
            </w:r>
            <w:bookmarkEnd w:id="4659"/>
          </w:p>
        </w:tc>
        <w:tc>
          <w:tcPr>
            <w:tcW w:w="529" w:type="dxa"/>
            <w:shd w:val="clear" w:color="auto" w:fill="auto"/>
          </w:tcPr>
          <w:p w14:paraId="0AA959A2" w14:textId="77777777" w:rsidR="00075364" w:rsidRPr="001D2FB6" w:rsidRDefault="00075364" w:rsidP="00075364">
            <w:pPr>
              <w:pStyle w:val="Text"/>
              <w:rPr>
                <w:rStyle w:val="ChBlueBold"/>
              </w:rPr>
            </w:pPr>
            <w:r w:rsidRPr="001D2FB6">
              <w:rPr>
                <w:rStyle w:val="ChBlueBold"/>
              </w:rPr>
              <w:t>babi</w:t>
            </w:r>
          </w:p>
        </w:tc>
        <w:tc>
          <w:tcPr>
            <w:tcW w:w="562" w:type="dxa"/>
            <w:shd w:val="clear" w:color="auto" w:fill="auto"/>
          </w:tcPr>
          <w:p w14:paraId="1DE0509A" w14:textId="77777777" w:rsidR="00075364" w:rsidRPr="001D2FB6" w:rsidRDefault="00075364" w:rsidP="00075364">
            <w:pPr>
              <w:pStyle w:val="Text"/>
            </w:pPr>
            <w:r w:rsidRPr="001D2FB6">
              <w:t>ada</w:t>
            </w:r>
          </w:p>
        </w:tc>
        <w:tc>
          <w:tcPr>
            <w:tcW w:w="360" w:type="dxa"/>
            <w:shd w:val="clear" w:color="auto" w:fill="auto"/>
          </w:tcPr>
          <w:p w14:paraId="4180F8FD" w14:textId="77777777" w:rsidR="00075364" w:rsidRPr="00C430B1" w:rsidRDefault="00075364" w:rsidP="00075364">
            <w:pPr>
              <w:pStyle w:val="Text"/>
            </w:pPr>
            <w:r w:rsidRPr="00C430B1">
              <w:t>di</w:t>
            </w:r>
          </w:p>
        </w:tc>
        <w:tc>
          <w:tcPr>
            <w:tcW w:w="688" w:type="dxa"/>
            <w:shd w:val="clear" w:color="auto" w:fill="auto"/>
          </w:tcPr>
          <w:p w14:paraId="0BDCE1F9" w14:textId="77777777" w:rsidR="00075364" w:rsidRPr="00C430B1" w:rsidRDefault="00075364" w:rsidP="00075364">
            <w:pPr>
              <w:pStyle w:val="Text"/>
            </w:pPr>
            <w:r w:rsidRPr="00C430B1">
              <w:t>situ</w:t>
            </w:r>
          </w:p>
        </w:tc>
      </w:tr>
      <w:tr w:rsidR="00AC23C4" w:rsidRPr="00AC23C4" w14:paraId="70F384C5" w14:textId="77777777" w:rsidTr="00AC23C4">
        <w:tc>
          <w:tcPr>
            <w:tcW w:w="709" w:type="dxa"/>
            <w:shd w:val="clear" w:color="auto" w:fill="auto"/>
          </w:tcPr>
          <w:p w14:paraId="298E2B8D" w14:textId="77777777" w:rsidR="00075364" w:rsidRPr="000320EB" w:rsidRDefault="00075364" w:rsidP="00075364">
            <w:pPr>
              <w:pStyle w:val="GlossEng"/>
            </w:pPr>
          </w:p>
        </w:tc>
        <w:tc>
          <w:tcPr>
            <w:tcW w:w="529" w:type="dxa"/>
            <w:shd w:val="clear" w:color="auto" w:fill="auto"/>
          </w:tcPr>
          <w:p w14:paraId="4E29872E" w14:textId="77777777" w:rsidR="00075364" w:rsidRPr="000320EB" w:rsidRDefault="00075364" w:rsidP="00075364">
            <w:pPr>
              <w:pStyle w:val="GlossEng"/>
            </w:pPr>
            <w:r w:rsidRPr="000320EB">
              <w:t>pig</w:t>
            </w:r>
          </w:p>
        </w:tc>
        <w:tc>
          <w:tcPr>
            <w:tcW w:w="562" w:type="dxa"/>
            <w:shd w:val="clear" w:color="auto" w:fill="auto"/>
          </w:tcPr>
          <w:p w14:paraId="2A33CA13" w14:textId="77777777" w:rsidR="00075364" w:rsidRPr="000320EB" w:rsidRDefault="00075364" w:rsidP="00075364">
            <w:pPr>
              <w:pStyle w:val="GlossEng"/>
            </w:pPr>
            <w:r w:rsidRPr="000320EB">
              <w:t>exist</w:t>
            </w:r>
          </w:p>
        </w:tc>
        <w:tc>
          <w:tcPr>
            <w:tcW w:w="360" w:type="dxa"/>
            <w:shd w:val="clear" w:color="auto" w:fill="auto"/>
          </w:tcPr>
          <w:p w14:paraId="1FDC16FE" w14:textId="77777777" w:rsidR="00075364" w:rsidRPr="000320EB" w:rsidRDefault="00075364" w:rsidP="00075364">
            <w:pPr>
              <w:pStyle w:val="GlossEng"/>
            </w:pPr>
            <w:r w:rsidRPr="000320EB">
              <w:t>at</w:t>
            </w:r>
          </w:p>
        </w:tc>
        <w:tc>
          <w:tcPr>
            <w:tcW w:w="688" w:type="dxa"/>
            <w:shd w:val="clear" w:color="auto" w:fill="auto"/>
          </w:tcPr>
          <w:p w14:paraId="596ACAD0" w14:textId="77777777" w:rsidR="00075364" w:rsidRPr="0099608C" w:rsidRDefault="00075364" w:rsidP="00075364">
            <w:pPr>
              <w:pStyle w:val="GlossEng"/>
              <w:rPr>
                <w:rStyle w:val="ChSmallCaps"/>
              </w:rPr>
            </w:pPr>
            <w:r w:rsidRPr="0099608C">
              <w:rPr>
                <w:rStyle w:val="ChSmallCaps"/>
              </w:rPr>
              <w:t>l.med</w:t>
            </w:r>
          </w:p>
        </w:tc>
      </w:tr>
    </w:tbl>
    <w:p w14:paraId="49397965" w14:textId="41FD96EE" w:rsidR="00075364" w:rsidRPr="000147F5" w:rsidRDefault="00B7093A" w:rsidP="00075364">
      <w:pPr>
        <w:pStyle w:val="FreeTranslEng"/>
      </w:pPr>
      <w:r>
        <w:t>‘</w:t>
      </w:r>
      <w:r w:rsidR="00075364" w:rsidRPr="001D2FB6">
        <w:rPr>
          <w:rStyle w:val="ChBlueBold"/>
        </w:rPr>
        <w:t>the pig</w:t>
      </w:r>
      <w:r w:rsidR="00075364" w:rsidRPr="001D2FB6">
        <w:t xml:space="preserve"> is</w:t>
      </w:r>
      <w:r w:rsidR="00075364">
        <w:t xml:space="preserve"> </w:t>
      </w:r>
      <w:r w:rsidR="00075364" w:rsidRPr="00C430B1">
        <w:t>there</w:t>
      </w:r>
      <w:r>
        <w:t>’</w:t>
      </w:r>
      <w:r w:rsidR="00075364" w:rsidRPr="00C430B1">
        <w:t xml:space="preserve"> </w:t>
      </w:r>
      <w:r w:rsidR="00075364" w:rsidRPr="00C430B1">
        <w:rPr>
          <w:rStyle w:val="ExampleSource"/>
        </w:rPr>
        <w:t>[</w:t>
      </w:r>
      <w:r w:rsidR="00075364">
        <w:rPr>
          <w:rStyle w:val="ExampleSource"/>
        </w:rPr>
        <w:t>Elicited MY</w:t>
      </w:r>
      <w:r w:rsidR="00075364" w:rsidRPr="000147F5">
        <w:rPr>
          <w:rStyle w:val="ExampleSource"/>
        </w:rPr>
        <w:t>131105.004</w:t>
      </w:r>
      <w:r w:rsidR="00075364" w:rsidRPr="000320EB">
        <w:rPr>
          <w:rStyle w:val="ExampleSource"/>
        </w:rPr>
        <w:t>]</w:t>
      </w:r>
    </w:p>
    <w:tbl>
      <w:tblPr>
        <w:tblW w:w="0" w:type="auto"/>
        <w:tblCellMar>
          <w:left w:w="42" w:type="dxa"/>
          <w:right w:w="42" w:type="dxa"/>
        </w:tblCellMar>
        <w:tblLook w:val="01E0" w:firstRow="1" w:lastRow="1" w:firstColumn="1" w:lastColumn="1" w:noHBand="0" w:noVBand="0"/>
      </w:tblPr>
      <w:tblGrid>
        <w:gridCol w:w="709"/>
        <w:gridCol w:w="562"/>
        <w:gridCol w:w="562"/>
      </w:tblGrid>
      <w:tr w:rsidR="00075364" w:rsidRPr="000320EB" w14:paraId="00D36718" w14:textId="77777777" w:rsidTr="00AC23C4">
        <w:tc>
          <w:tcPr>
            <w:tcW w:w="709" w:type="dxa"/>
            <w:shd w:val="clear" w:color="auto" w:fill="auto"/>
          </w:tcPr>
          <w:p w14:paraId="3CF2ED09" w14:textId="77777777" w:rsidR="00075364" w:rsidRPr="000320EB" w:rsidRDefault="00075364" w:rsidP="00075364">
            <w:pPr>
              <w:pStyle w:val="O0Nwnext"/>
            </w:pPr>
            <w:bookmarkStart w:id="4660" w:name="_Ref339731741"/>
            <w:r w:rsidRPr="000320EB">
              <w:t>(</w:t>
            </w:r>
            <w:fldSimple w:instr=" SEQ ( \* ARABIC \s 1 ">
              <w:r w:rsidR="00154D81">
                <w:rPr>
                  <w:noProof/>
                </w:rPr>
                <w:t>101</w:t>
              </w:r>
            </w:fldSimple>
            <w:r w:rsidRPr="000320EB">
              <w:t>)</w:t>
            </w:r>
            <w:bookmarkEnd w:id="4660"/>
          </w:p>
        </w:tc>
        <w:tc>
          <w:tcPr>
            <w:tcW w:w="562" w:type="dxa"/>
            <w:shd w:val="clear" w:color="auto" w:fill="auto"/>
          </w:tcPr>
          <w:p w14:paraId="4E7C47D6" w14:textId="77777777" w:rsidR="00075364" w:rsidRPr="001D2FB6" w:rsidRDefault="00075364" w:rsidP="00075364">
            <w:pPr>
              <w:pStyle w:val="Text"/>
              <w:rPr>
                <w:rStyle w:val="ChBlueBold"/>
              </w:rPr>
            </w:pPr>
            <w:r w:rsidRPr="001D2FB6">
              <w:rPr>
                <w:rStyle w:val="ChBlueBold"/>
              </w:rPr>
              <w:t>saya</w:t>
            </w:r>
          </w:p>
        </w:tc>
        <w:tc>
          <w:tcPr>
            <w:tcW w:w="562" w:type="dxa"/>
            <w:shd w:val="clear" w:color="auto" w:fill="auto"/>
          </w:tcPr>
          <w:p w14:paraId="10DCC738" w14:textId="77777777" w:rsidR="00075364" w:rsidRPr="001D2FB6" w:rsidRDefault="00075364" w:rsidP="00075364">
            <w:pPr>
              <w:pStyle w:val="Text"/>
            </w:pPr>
            <w:r w:rsidRPr="001D2FB6">
              <w:t>ada</w:t>
            </w:r>
          </w:p>
        </w:tc>
      </w:tr>
      <w:tr w:rsidR="00075364" w:rsidRPr="00AC23C4" w14:paraId="48723A8A" w14:textId="77777777" w:rsidTr="00AC23C4">
        <w:tc>
          <w:tcPr>
            <w:tcW w:w="709" w:type="dxa"/>
            <w:shd w:val="clear" w:color="auto" w:fill="auto"/>
          </w:tcPr>
          <w:p w14:paraId="4926BC97" w14:textId="77777777" w:rsidR="00075364" w:rsidRPr="000320EB" w:rsidRDefault="00075364" w:rsidP="00075364">
            <w:pPr>
              <w:pStyle w:val="GlossEng"/>
            </w:pPr>
          </w:p>
        </w:tc>
        <w:tc>
          <w:tcPr>
            <w:tcW w:w="562" w:type="dxa"/>
            <w:shd w:val="clear" w:color="auto" w:fill="auto"/>
          </w:tcPr>
          <w:p w14:paraId="6E1DC186" w14:textId="77777777" w:rsidR="00075364" w:rsidRPr="000320EB" w:rsidRDefault="00075364" w:rsidP="00075364">
            <w:pPr>
              <w:pStyle w:val="GlossEng"/>
            </w:pPr>
            <w:r w:rsidRPr="000320EB">
              <w:t>1</w:t>
            </w:r>
            <w:r w:rsidRPr="0099608C">
              <w:rPr>
                <w:rStyle w:val="ChSmallCaps"/>
              </w:rPr>
              <w:t>sg</w:t>
            </w:r>
          </w:p>
        </w:tc>
        <w:tc>
          <w:tcPr>
            <w:tcW w:w="562" w:type="dxa"/>
            <w:shd w:val="clear" w:color="auto" w:fill="auto"/>
          </w:tcPr>
          <w:p w14:paraId="069620BA" w14:textId="77777777" w:rsidR="00075364" w:rsidRPr="000320EB" w:rsidRDefault="00075364" w:rsidP="00075364">
            <w:pPr>
              <w:pStyle w:val="GlossEng"/>
            </w:pPr>
            <w:r w:rsidRPr="000320EB">
              <w:t>exist</w:t>
            </w:r>
          </w:p>
        </w:tc>
      </w:tr>
    </w:tbl>
    <w:p w14:paraId="613C9819" w14:textId="6F97FDA0" w:rsidR="00075364" w:rsidRPr="000320EB" w:rsidRDefault="00075364" w:rsidP="00075364">
      <w:pPr>
        <w:pStyle w:val="FreeTranslEng"/>
      </w:pPr>
      <w:r w:rsidRPr="000320EB">
        <w:t xml:space="preserve">[About a motorbike accident:] </w:t>
      </w:r>
      <w:r w:rsidR="00B7093A">
        <w:t>‘</w:t>
      </w:r>
      <w:r w:rsidRPr="001D2FB6">
        <w:rPr>
          <w:rStyle w:val="ChBlueBold"/>
        </w:rPr>
        <w:t>I</w:t>
      </w:r>
      <w:r w:rsidRPr="001D2FB6">
        <w:t xml:space="preserve"> am alive</w:t>
      </w:r>
      <w:r w:rsidR="00B7093A">
        <w:t>’</w:t>
      </w:r>
      <w:r w:rsidRPr="000320EB">
        <w:t xml:space="preserve"> </w:t>
      </w:r>
      <w:r w:rsidRPr="000320EB">
        <w:rPr>
          <w:rStyle w:val="ExampleSource"/>
        </w:rPr>
        <w:t>[081015-005-NP.0024]</w:t>
      </w:r>
    </w:p>
    <w:p w14:paraId="1D35A20A" w14:textId="7A948313" w:rsidR="0003427D" w:rsidRDefault="00075364" w:rsidP="00504AD2">
      <w:pPr>
        <w:pStyle w:val="Body0005after"/>
      </w:pPr>
      <w:r w:rsidRPr="000320EB">
        <w:t xml:space="preserve">A second function </w:t>
      </w:r>
      <w:r>
        <w:t xml:space="preserve">of post-posed </w:t>
      </w:r>
      <w:r w:rsidRPr="0033253B">
        <w:rPr>
          <w:rStyle w:val="ChItalBold"/>
        </w:rPr>
        <w:t>ada</w:t>
      </w:r>
      <w:r>
        <w:t xml:space="preserve"> </w:t>
      </w:r>
      <w:r w:rsidR="00B7093A">
        <w:t>‘</w:t>
      </w:r>
      <w:r>
        <w:t>exist</w:t>
      </w:r>
      <w:r w:rsidR="00B7093A">
        <w:t>’</w:t>
      </w:r>
      <w:r>
        <w:t xml:space="preserve"> is to </w:t>
      </w:r>
      <w:r w:rsidRPr="000320EB">
        <w:t xml:space="preserve">designate possession of a </w:t>
      </w:r>
      <w:r>
        <w:t xml:space="preserve">definite or identifiable possessum, as shown in </w:t>
      </w:r>
      <w:r w:rsidRPr="000320EB">
        <w:fldChar w:fldCharType="begin"/>
      </w:r>
      <w:r w:rsidRPr="000320EB">
        <w:instrText xml:space="preserve"> REF _Ref339731742 \h </w:instrText>
      </w:r>
      <w:r>
        <w:instrText xml:space="preserve"> \* MERGEFORMAT </w:instrText>
      </w:r>
      <w:r w:rsidRPr="000320EB">
        <w:fldChar w:fldCharType="separate"/>
      </w:r>
      <w:r w:rsidR="00154D81" w:rsidRPr="000320EB">
        <w:t>(</w:t>
      </w:r>
      <w:r w:rsidR="00154D81">
        <w:t>102</w:t>
      </w:r>
      <w:r w:rsidR="00154D81" w:rsidRPr="000320EB">
        <w:t>)</w:t>
      </w:r>
      <w:r w:rsidRPr="000320EB">
        <w:fldChar w:fldCharType="end"/>
      </w:r>
      <w:r>
        <w:t xml:space="preserve"> and </w:t>
      </w:r>
      <w:r w:rsidRPr="000320EB">
        <w:fldChar w:fldCharType="begin"/>
      </w:r>
      <w:r w:rsidRPr="000320EB">
        <w:instrText xml:space="preserve"> REF _Ref339731743 \h </w:instrText>
      </w:r>
      <w:r>
        <w:instrText xml:space="preserve"> \* MERGEFORMAT </w:instrText>
      </w:r>
      <w:r w:rsidRPr="000320EB">
        <w:fldChar w:fldCharType="separate"/>
      </w:r>
      <w:r w:rsidR="00154D81" w:rsidRPr="000320EB">
        <w:t>(</w:t>
      </w:r>
      <w:r w:rsidR="00154D81">
        <w:t>103</w:t>
      </w:r>
      <w:r w:rsidR="00154D81" w:rsidRPr="000320EB">
        <w:t>)</w:t>
      </w:r>
      <w:r w:rsidRPr="000320EB">
        <w:fldChar w:fldCharType="end"/>
      </w:r>
      <w:r>
        <w:t xml:space="preserve">. To convey </w:t>
      </w:r>
      <w:r w:rsidRPr="000320EB">
        <w:t xml:space="preserve">the notion of possession </w:t>
      </w:r>
      <w:r>
        <w:t xml:space="preserve">the </w:t>
      </w:r>
      <w:r w:rsidRPr="000320EB">
        <w:t xml:space="preserve">theme </w:t>
      </w:r>
      <w:r>
        <w:t xml:space="preserve">is expressed in </w:t>
      </w:r>
      <w:r w:rsidRPr="000320EB">
        <w:t>an adnominal possessive construction</w:t>
      </w:r>
      <w:r>
        <w:t xml:space="preserve">, </w:t>
      </w:r>
      <w:r w:rsidRPr="000320EB">
        <w:t xml:space="preserve">such that </w:t>
      </w:r>
      <w:r w:rsidR="00B7093A">
        <w:t>‘</w:t>
      </w:r>
      <w:r w:rsidRPr="0099608C">
        <w:rPr>
          <w:rStyle w:val="ChSmallCaps"/>
        </w:rPr>
        <w:t>possessive</w:t>
      </w:r>
      <w:r w:rsidRPr="008020F1">
        <w:t xml:space="preserve"> </w:t>
      </w:r>
      <w:r w:rsidRPr="0099608C">
        <w:rPr>
          <w:rStyle w:val="ChSmallCaps"/>
        </w:rPr>
        <w:t>np</w:t>
      </w:r>
      <w:r w:rsidRPr="008020F1">
        <w:t xml:space="preserve"> </w:t>
      </w:r>
      <w:r w:rsidRPr="0099608C">
        <w:rPr>
          <w:rStyle w:val="ChSmallCaps"/>
        </w:rPr>
        <w:t>exist</w:t>
      </w:r>
      <w:r w:rsidRPr="000320EB">
        <w:t>s</w:t>
      </w:r>
      <w:r w:rsidR="00B7093A">
        <w:t>’</w:t>
      </w:r>
      <w:r>
        <w:t xml:space="preserve"> or </w:t>
      </w:r>
      <w:r w:rsidR="00B7093A">
        <w:t>‘</w:t>
      </w:r>
      <w:r w:rsidRPr="0099608C">
        <w:rPr>
          <w:rStyle w:val="ChSmallCaps"/>
        </w:rPr>
        <w:t>possessor</w:t>
      </w:r>
      <w:r w:rsidRPr="000320EB">
        <w:t xml:space="preserve"> has the </w:t>
      </w:r>
      <w:r w:rsidRPr="0099608C">
        <w:rPr>
          <w:rStyle w:val="ChSmallCaps"/>
        </w:rPr>
        <w:t>possessum</w:t>
      </w:r>
      <w:r w:rsidR="00B7093A">
        <w:t>’</w:t>
      </w:r>
      <w:r>
        <w:t xml:space="preserve">. </w:t>
      </w:r>
      <w:r w:rsidRPr="000320EB">
        <w:t xml:space="preserve">The clause in </w:t>
      </w:r>
      <w:r w:rsidRPr="000320EB">
        <w:fldChar w:fldCharType="begin"/>
      </w:r>
      <w:r w:rsidRPr="000320EB">
        <w:instrText xml:space="preserve"> REF _Ref339731742 \h </w:instrText>
      </w:r>
      <w:r>
        <w:instrText xml:space="preserve"> \* MERGEFORMAT </w:instrText>
      </w:r>
      <w:r w:rsidRPr="000320EB">
        <w:fldChar w:fldCharType="separate"/>
      </w:r>
      <w:r w:rsidR="00154D81" w:rsidRPr="000320EB">
        <w:t>(</w:t>
      </w:r>
      <w:r w:rsidR="00154D81">
        <w:t>102</w:t>
      </w:r>
      <w:r w:rsidR="00154D81" w:rsidRPr="000320EB">
        <w:t>)</w:t>
      </w:r>
      <w:r w:rsidRPr="000320EB">
        <w:fldChar w:fldCharType="end"/>
      </w:r>
      <w:r w:rsidRPr="000320EB">
        <w:t xml:space="preserve"> asserts the known existence of </w:t>
      </w:r>
      <w:r w:rsidRPr="000320EB">
        <w:rPr>
          <w:rStyle w:val="ChItalBold"/>
        </w:rPr>
        <w:t>bapa pu motor</w:t>
      </w:r>
      <w:r w:rsidRPr="000320EB">
        <w:t xml:space="preserve"> </w:t>
      </w:r>
      <w:r w:rsidR="00B7093A">
        <w:t>‘</w:t>
      </w:r>
      <w:r w:rsidRPr="000320EB">
        <w:t>father</w:t>
      </w:r>
      <w:r w:rsidR="00B7093A">
        <w:t>’</w:t>
      </w:r>
      <w:r w:rsidRPr="000320EB">
        <w:t>s motorbike</w:t>
      </w:r>
      <w:r w:rsidR="00B7093A">
        <w:t>’</w:t>
      </w:r>
      <w:r w:rsidRPr="000320EB">
        <w:t>. In this adnominal possessive construction</w:t>
      </w:r>
      <w:r>
        <w:t>,</w:t>
      </w:r>
      <w:r w:rsidRPr="000320EB">
        <w:t xml:space="preserve"> the possessor noun phrase </w:t>
      </w:r>
      <w:r w:rsidRPr="000320EB">
        <w:rPr>
          <w:rStyle w:val="ChItalBold"/>
        </w:rPr>
        <w:t>bapa</w:t>
      </w:r>
      <w:r w:rsidRPr="000320EB">
        <w:t xml:space="preserve"> </w:t>
      </w:r>
      <w:r w:rsidR="00B7093A">
        <w:t>‘</w:t>
      </w:r>
      <w:r w:rsidRPr="000320EB">
        <w:t>father</w:t>
      </w:r>
      <w:r w:rsidR="00B7093A">
        <w:t>’</w:t>
      </w:r>
      <w:r w:rsidRPr="000320EB">
        <w:t xml:space="preserve"> modifies the identifiable possessum noun phrase </w:t>
      </w:r>
      <w:r w:rsidRPr="000320EB">
        <w:rPr>
          <w:rStyle w:val="ChItalBold"/>
        </w:rPr>
        <w:t>motor</w:t>
      </w:r>
      <w:r w:rsidRPr="000320EB">
        <w:t xml:space="preserve"> </w:t>
      </w:r>
      <w:r w:rsidR="00B7093A">
        <w:t>‘</w:t>
      </w:r>
      <w:r w:rsidRPr="000320EB">
        <w:t>motorbike</w:t>
      </w:r>
      <w:r w:rsidR="00B7093A">
        <w:t>’</w:t>
      </w:r>
      <w:r w:rsidRPr="000320EB">
        <w:t xml:space="preserve">; both constituents are linked with the possessive marker </w:t>
      </w:r>
      <w:r w:rsidRPr="000320EB">
        <w:rPr>
          <w:rStyle w:val="ChItalBold"/>
        </w:rPr>
        <w:t>pu</w:t>
      </w:r>
      <w:r w:rsidRPr="000320EB">
        <w:t xml:space="preserve"> </w:t>
      </w:r>
      <w:r w:rsidR="00B7093A">
        <w:t>‘</w:t>
      </w:r>
      <w:r w:rsidRPr="0099608C">
        <w:rPr>
          <w:rStyle w:val="ChSmallCaps"/>
        </w:rPr>
        <w:t>poss</w:t>
      </w:r>
      <w:r w:rsidR="00B7093A">
        <w:t>’</w:t>
      </w:r>
      <w:r w:rsidRPr="000320EB">
        <w:t xml:space="preserve">. </w:t>
      </w:r>
      <w:r>
        <w:t xml:space="preserve">The same applies to the </w:t>
      </w:r>
      <w:r w:rsidRPr="000320EB">
        <w:t xml:space="preserve">clause in </w:t>
      </w:r>
      <w:r w:rsidRPr="000320EB">
        <w:fldChar w:fldCharType="begin"/>
      </w:r>
      <w:r w:rsidRPr="000320EB">
        <w:instrText xml:space="preserve"> REF _Ref339731743 \h </w:instrText>
      </w:r>
      <w:r>
        <w:instrText xml:space="preserve"> \* MERGEFORMAT </w:instrText>
      </w:r>
      <w:r w:rsidRPr="000320EB">
        <w:fldChar w:fldCharType="separate"/>
      </w:r>
      <w:r w:rsidR="00154D81" w:rsidRPr="000320EB">
        <w:t>(</w:t>
      </w:r>
      <w:r w:rsidR="00154D81">
        <w:t>103</w:t>
      </w:r>
      <w:r w:rsidR="00154D81" w:rsidRPr="000320EB">
        <w:t>)</w:t>
      </w:r>
      <w:r w:rsidRPr="000320EB">
        <w:fldChar w:fldCharType="end"/>
      </w:r>
      <w:r w:rsidRPr="000320EB">
        <w:t xml:space="preserve"> </w:t>
      </w:r>
      <w:r>
        <w:t xml:space="preserve">which </w:t>
      </w:r>
      <w:r w:rsidRPr="000320EB">
        <w:t xml:space="preserve">signals possession of </w:t>
      </w:r>
      <w:r>
        <w:t xml:space="preserve">the </w:t>
      </w:r>
      <w:r w:rsidRPr="000320EB">
        <w:t xml:space="preserve">definite possessum noun phrase </w:t>
      </w:r>
      <w:r w:rsidRPr="000320EB">
        <w:rPr>
          <w:rStyle w:val="ChItalBold"/>
        </w:rPr>
        <w:t>dana</w:t>
      </w:r>
      <w:r w:rsidRPr="000320EB">
        <w:t xml:space="preserve"> </w:t>
      </w:r>
      <w:r w:rsidR="00B7093A">
        <w:t>‘</w:t>
      </w:r>
      <w:r w:rsidRPr="000320EB">
        <w:t>funds</w:t>
      </w:r>
      <w:r w:rsidR="00B7093A">
        <w:t>’</w:t>
      </w:r>
      <w:r w:rsidRPr="000320EB">
        <w:t>.</w:t>
      </w:r>
      <w:r w:rsidR="00504AD2">
        <w:t xml:space="preserve"> (Adnominal possessive relations are discussed in detail in </w:t>
      </w:r>
      <w:r w:rsidR="00504AD2" w:rsidRPr="000320EB">
        <w:t xml:space="preserve">Chapter </w:t>
      </w:r>
      <w:r w:rsidR="00504AD2">
        <w:fldChar w:fldCharType="begin"/>
      </w:r>
      <w:r w:rsidR="00504AD2">
        <w:instrText xml:space="preserve"> REF _Ref358725848 \w \h </w:instrText>
      </w:r>
      <w:r w:rsidR="00504AD2">
        <w:fldChar w:fldCharType="separate"/>
      </w:r>
      <w:r w:rsidR="00154D81">
        <w:rPr>
          <w:cs/>
        </w:rPr>
        <w:t>‎</w:t>
      </w:r>
      <w:r w:rsidR="00154D81">
        <w:t>9</w:t>
      </w:r>
      <w:r w:rsidR="00504AD2">
        <w:fldChar w:fldCharType="end"/>
      </w:r>
      <w:r w:rsidR="00504AD2">
        <w:t xml:space="preserve">. </w:t>
      </w:r>
      <w:r w:rsidR="00AA750A">
        <w:t xml:space="preserve">Possession of an indefinite possessum is </w:t>
      </w:r>
      <w:r w:rsidR="0003427D">
        <w:t xml:space="preserve">expressed with a </w:t>
      </w:r>
      <w:r w:rsidR="00AA750A">
        <w:t xml:space="preserve">two-argument existential clause or </w:t>
      </w:r>
      <w:r w:rsidR="0003427D">
        <w:t xml:space="preserve">with a </w:t>
      </w:r>
      <w:r w:rsidR="00AA750A">
        <w:t xml:space="preserve">nominal </w:t>
      </w:r>
      <w:r w:rsidR="0003427D">
        <w:t>clause</w:t>
      </w:r>
      <w:r w:rsidR="00AA750A">
        <w:t xml:space="preserve">, as described in </w:t>
      </w:r>
      <w:r w:rsidR="0003427D" w:rsidRPr="000320EB">
        <w:t>§</w:t>
      </w:r>
      <w:r w:rsidR="0003427D" w:rsidRPr="000320EB">
        <w:fldChar w:fldCharType="begin"/>
      </w:r>
      <w:r w:rsidR="0003427D" w:rsidRPr="000320EB">
        <w:instrText xml:space="preserve"> REF _Ref263510867 \w \h </w:instrText>
      </w:r>
      <w:r w:rsidR="0003427D">
        <w:instrText xml:space="preserve"> \* MERGEFORMAT </w:instrText>
      </w:r>
      <w:r w:rsidR="0003427D" w:rsidRPr="000320EB">
        <w:fldChar w:fldCharType="separate"/>
      </w:r>
      <w:r w:rsidR="00154D81">
        <w:rPr>
          <w:cs/>
        </w:rPr>
        <w:t>‎</w:t>
      </w:r>
      <w:r w:rsidR="00154D81">
        <w:t>11.4.2</w:t>
      </w:r>
      <w:r w:rsidR="0003427D" w:rsidRPr="000320EB">
        <w:fldChar w:fldCharType="end"/>
      </w:r>
      <w:r w:rsidR="0003427D">
        <w:t xml:space="preserve"> and </w:t>
      </w:r>
      <w:r w:rsidR="0003427D" w:rsidRPr="006331B3">
        <w:t>§</w:t>
      </w:r>
      <w:r w:rsidR="0003427D">
        <w:fldChar w:fldCharType="begin"/>
      </w:r>
      <w:r w:rsidR="0003427D">
        <w:instrText xml:space="preserve"> REF _Ref272583000 \w \h </w:instrText>
      </w:r>
      <w:r w:rsidR="0003427D">
        <w:fldChar w:fldCharType="separate"/>
      </w:r>
      <w:r w:rsidR="00154D81">
        <w:rPr>
          <w:cs/>
        </w:rPr>
        <w:t>‎</w:t>
      </w:r>
      <w:r w:rsidR="00154D81">
        <w:t>12.2</w:t>
      </w:r>
      <w:r w:rsidR="0003427D">
        <w:fldChar w:fldCharType="end"/>
      </w:r>
      <w:r w:rsidR="0003427D">
        <w:t>, respectively.)</w:t>
      </w:r>
    </w:p>
    <w:p w14:paraId="64FCEF1C" w14:textId="3AB5121F" w:rsidR="00075364" w:rsidRDefault="00B7093A" w:rsidP="00AB6FC1">
      <w:pPr>
        <w:pStyle w:val="ExampleTitle"/>
      </w:pPr>
      <w:r>
        <w:t>‘</w:t>
      </w:r>
      <w:r w:rsidR="00075364">
        <w:t xml:space="preserve">S </w:t>
      </w:r>
      <w:r w:rsidR="00AB6FC1" w:rsidRPr="005A1A57">
        <w:rPr>
          <w:rStyle w:val="ChItalBold"/>
        </w:rPr>
        <w:t>ada</w:t>
      </w:r>
      <w:r>
        <w:t>’</w:t>
      </w:r>
      <w:r w:rsidR="00075364">
        <w:t xml:space="preserve"> word order:</w:t>
      </w:r>
      <w:r w:rsidR="00075364" w:rsidRPr="000320EB">
        <w:t xml:space="preserve"> </w:t>
      </w:r>
      <w:r w:rsidR="00075364">
        <w:t xml:space="preserve">Possession </w:t>
      </w:r>
      <w:r w:rsidR="00075364" w:rsidRPr="000320EB">
        <w:t xml:space="preserve">of </w:t>
      </w:r>
      <w:r w:rsidR="00075364">
        <w:t xml:space="preserve">a </w:t>
      </w:r>
      <w:r w:rsidR="00075364" w:rsidRPr="000320EB">
        <w:t>definite</w:t>
      </w:r>
      <w:r w:rsidR="00075364">
        <w:t>/</w:t>
      </w:r>
      <w:r w:rsidR="00075364" w:rsidRPr="000320EB">
        <w:t>identifiable</w:t>
      </w:r>
      <w:r w:rsidR="00075364">
        <w:t xml:space="preserve"> theme</w:t>
      </w:r>
    </w:p>
    <w:tbl>
      <w:tblPr>
        <w:tblW w:w="3496" w:type="dxa"/>
        <w:tblCellMar>
          <w:left w:w="42" w:type="dxa"/>
          <w:right w:w="42" w:type="dxa"/>
        </w:tblCellMar>
        <w:tblLook w:val="01E0" w:firstRow="1" w:lastRow="1" w:firstColumn="1" w:lastColumn="1" w:noHBand="0" w:noVBand="0"/>
      </w:tblPr>
      <w:tblGrid>
        <w:gridCol w:w="709"/>
        <w:gridCol w:w="651"/>
        <w:gridCol w:w="567"/>
        <w:gridCol w:w="1007"/>
        <w:gridCol w:w="562"/>
      </w:tblGrid>
      <w:tr w:rsidR="00AC23C4" w:rsidRPr="000320EB" w14:paraId="04904115" w14:textId="77777777" w:rsidTr="00AC23C4">
        <w:tc>
          <w:tcPr>
            <w:tcW w:w="709" w:type="dxa"/>
            <w:shd w:val="clear" w:color="auto" w:fill="auto"/>
          </w:tcPr>
          <w:p w14:paraId="566DF065" w14:textId="130AE2DE" w:rsidR="00075364" w:rsidRPr="000320EB" w:rsidRDefault="00075364" w:rsidP="00075364">
            <w:pPr>
              <w:pStyle w:val="O0Nwnext"/>
            </w:pPr>
            <w:bookmarkStart w:id="4661" w:name="_Ref263597673"/>
            <w:bookmarkStart w:id="4662" w:name="_Ref339731742"/>
            <w:bookmarkStart w:id="4663" w:name="_Ref436408711"/>
            <w:r w:rsidRPr="000320EB">
              <w:t>(</w:t>
            </w:r>
            <w:fldSimple w:instr=" SEQ ( \* ARABIC \s 1 ">
              <w:r w:rsidR="00154D81">
                <w:rPr>
                  <w:noProof/>
                </w:rPr>
                <w:t>102</w:t>
              </w:r>
            </w:fldSimple>
            <w:bookmarkEnd w:id="4661"/>
            <w:r w:rsidRPr="000320EB">
              <w:t>)</w:t>
            </w:r>
            <w:bookmarkEnd w:id="4662"/>
            <w:bookmarkEnd w:id="4663"/>
          </w:p>
        </w:tc>
        <w:tc>
          <w:tcPr>
            <w:tcW w:w="651" w:type="dxa"/>
            <w:shd w:val="clear" w:color="auto" w:fill="auto"/>
          </w:tcPr>
          <w:p w14:paraId="52AC29C2" w14:textId="77777777" w:rsidR="00075364" w:rsidRPr="00D019C8" w:rsidRDefault="00075364" w:rsidP="00075364">
            <w:pPr>
              <w:pStyle w:val="Text"/>
              <w:rPr>
                <w:rStyle w:val="ChBlueBold"/>
              </w:rPr>
            </w:pPr>
            <w:r w:rsidRPr="00D019C8">
              <w:rPr>
                <w:rStyle w:val="ChBlueBold"/>
              </w:rPr>
              <w:t>bapa</w:t>
            </w:r>
          </w:p>
        </w:tc>
        <w:tc>
          <w:tcPr>
            <w:tcW w:w="567" w:type="dxa"/>
            <w:shd w:val="clear" w:color="auto" w:fill="auto"/>
          </w:tcPr>
          <w:p w14:paraId="31CAD3DD" w14:textId="77777777" w:rsidR="00075364" w:rsidRPr="00D019C8" w:rsidRDefault="00075364" w:rsidP="00075364">
            <w:pPr>
              <w:pStyle w:val="Text"/>
              <w:rPr>
                <w:rStyle w:val="ChBlueBold"/>
              </w:rPr>
            </w:pPr>
            <w:r w:rsidRPr="00D019C8">
              <w:rPr>
                <w:rStyle w:val="ChBlueBold"/>
              </w:rPr>
              <w:t>pu</w:t>
            </w:r>
          </w:p>
        </w:tc>
        <w:tc>
          <w:tcPr>
            <w:tcW w:w="1007" w:type="dxa"/>
            <w:shd w:val="clear" w:color="auto" w:fill="auto"/>
          </w:tcPr>
          <w:p w14:paraId="4D2E9DB3" w14:textId="77777777" w:rsidR="00075364" w:rsidRPr="00D019C8" w:rsidRDefault="00075364" w:rsidP="00075364">
            <w:pPr>
              <w:pStyle w:val="Text"/>
              <w:rPr>
                <w:rStyle w:val="ChBlueBold"/>
              </w:rPr>
            </w:pPr>
            <w:r w:rsidRPr="00D019C8">
              <w:rPr>
                <w:rStyle w:val="ChBlueBold"/>
              </w:rPr>
              <w:t>motor</w:t>
            </w:r>
          </w:p>
        </w:tc>
        <w:tc>
          <w:tcPr>
            <w:tcW w:w="562" w:type="dxa"/>
            <w:shd w:val="clear" w:color="auto" w:fill="auto"/>
          </w:tcPr>
          <w:p w14:paraId="1064C2C2" w14:textId="77777777" w:rsidR="00075364" w:rsidRPr="00D019C8" w:rsidRDefault="00075364" w:rsidP="00075364">
            <w:pPr>
              <w:pStyle w:val="Text"/>
            </w:pPr>
            <w:r w:rsidRPr="00D019C8">
              <w:t>ada</w:t>
            </w:r>
          </w:p>
        </w:tc>
      </w:tr>
      <w:tr w:rsidR="00AC23C4" w:rsidRPr="00AC23C4" w14:paraId="31E08922" w14:textId="77777777" w:rsidTr="00AC23C4">
        <w:tc>
          <w:tcPr>
            <w:tcW w:w="709" w:type="dxa"/>
            <w:shd w:val="clear" w:color="auto" w:fill="auto"/>
          </w:tcPr>
          <w:p w14:paraId="2D1D6360" w14:textId="77777777" w:rsidR="00075364" w:rsidRPr="000320EB" w:rsidRDefault="00075364" w:rsidP="00075364">
            <w:pPr>
              <w:pStyle w:val="GlossEng"/>
            </w:pPr>
          </w:p>
        </w:tc>
        <w:tc>
          <w:tcPr>
            <w:tcW w:w="651" w:type="dxa"/>
            <w:shd w:val="clear" w:color="auto" w:fill="auto"/>
          </w:tcPr>
          <w:p w14:paraId="5B7A1BD0" w14:textId="77777777" w:rsidR="00075364" w:rsidRPr="000320EB" w:rsidRDefault="00075364" w:rsidP="00075364">
            <w:pPr>
              <w:pStyle w:val="GlossEng"/>
            </w:pPr>
            <w:r w:rsidRPr="000320EB">
              <w:t>father</w:t>
            </w:r>
          </w:p>
        </w:tc>
        <w:tc>
          <w:tcPr>
            <w:tcW w:w="567" w:type="dxa"/>
            <w:shd w:val="clear" w:color="auto" w:fill="auto"/>
          </w:tcPr>
          <w:p w14:paraId="7689CE67" w14:textId="77777777" w:rsidR="00075364" w:rsidRPr="0099608C" w:rsidRDefault="00075364" w:rsidP="00075364">
            <w:pPr>
              <w:pStyle w:val="GlossEng"/>
              <w:rPr>
                <w:rStyle w:val="ChSmallCaps"/>
              </w:rPr>
            </w:pPr>
            <w:r w:rsidRPr="0099608C">
              <w:rPr>
                <w:rStyle w:val="ChSmallCaps"/>
              </w:rPr>
              <w:t>poss</w:t>
            </w:r>
          </w:p>
        </w:tc>
        <w:tc>
          <w:tcPr>
            <w:tcW w:w="1007" w:type="dxa"/>
            <w:shd w:val="clear" w:color="auto" w:fill="auto"/>
          </w:tcPr>
          <w:p w14:paraId="1FC04F70" w14:textId="77777777" w:rsidR="00075364" w:rsidRPr="000320EB" w:rsidRDefault="00075364" w:rsidP="00075364">
            <w:pPr>
              <w:pStyle w:val="GlossEng"/>
            </w:pPr>
            <w:r w:rsidRPr="000320EB">
              <w:t>motorbike</w:t>
            </w:r>
          </w:p>
        </w:tc>
        <w:tc>
          <w:tcPr>
            <w:tcW w:w="562" w:type="dxa"/>
            <w:shd w:val="clear" w:color="auto" w:fill="auto"/>
          </w:tcPr>
          <w:p w14:paraId="2FB445A5" w14:textId="77777777" w:rsidR="00075364" w:rsidRPr="000320EB" w:rsidRDefault="00075364" w:rsidP="00075364">
            <w:pPr>
              <w:pStyle w:val="GlossEng"/>
            </w:pPr>
            <w:r w:rsidRPr="000320EB">
              <w:t>exist</w:t>
            </w:r>
          </w:p>
        </w:tc>
      </w:tr>
    </w:tbl>
    <w:p w14:paraId="0DF9AE0D" w14:textId="7921B48F" w:rsidR="00075364" w:rsidRPr="000320EB" w:rsidRDefault="00075364" w:rsidP="00075364">
      <w:pPr>
        <w:pStyle w:val="FreeTranslEng"/>
      </w:pPr>
      <w:r w:rsidRPr="000320EB">
        <w:t xml:space="preserve">[Reply to a question:] </w:t>
      </w:r>
      <w:r w:rsidR="00B7093A">
        <w:t>‘</w:t>
      </w:r>
      <w:r w:rsidRPr="00A358D3">
        <w:rPr>
          <w:rStyle w:val="ChBlueBold"/>
        </w:rPr>
        <w:t>father</w:t>
      </w:r>
      <w:r w:rsidRPr="00D019C8">
        <w:t xml:space="preserve"> had </w:t>
      </w:r>
      <w:r w:rsidRPr="00A358D3">
        <w:rPr>
          <w:rStyle w:val="ChBlueBold"/>
        </w:rPr>
        <w:t>a motorbike</w:t>
      </w:r>
      <w:r w:rsidR="00B7093A">
        <w:t>’</w:t>
      </w:r>
      <w:r w:rsidRPr="000320EB">
        <w:t xml:space="preserve"> (Lit. </w:t>
      </w:r>
      <w:r w:rsidR="00B7093A">
        <w:t>‘</w:t>
      </w:r>
      <w:r w:rsidRPr="00A358D3">
        <w:rPr>
          <w:rStyle w:val="ChBlueBold"/>
        </w:rPr>
        <w:t>father</w:t>
      </w:r>
      <w:r w:rsidR="00B7093A">
        <w:rPr>
          <w:rStyle w:val="ChBlueBold"/>
        </w:rPr>
        <w:t>’</w:t>
      </w:r>
      <w:r w:rsidRPr="00A358D3">
        <w:rPr>
          <w:rStyle w:val="ChBlueBold"/>
        </w:rPr>
        <w:t>s motorbike</w:t>
      </w:r>
      <w:r w:rsidRPr="00D019C8">
        <w:t xml:space="preserve"> exists</w:t>
      </w:r>
      <w:r w:rsidR="00B7093A">
        <w:t>’</w:t>
      </w:r>
      <w:r w:rsidRPr="000320EB">
        <w:t xml:space="preserve">) </w:t>
      </w:r>
      <w:r w:rsidRPr="000320EB">
        <w:rPr>
          <w:rStyle w:val="ExampleSource"/>
        </w:rPr>
        <w:t>[080919-002-Cv.0012]</w:t>
      </w:r>
    </w:p>
    <w:tbl>
      <w:tblPr>
        <w:tblW w:w="6400" w:type="dxa"/>
        <w:tblCellMar>
          <w:left w:w="42" w:type="dxa"/>
          <w:right w:w="42" w:type="dxa"/>
        </w:tblCellMar>
        <w:tblLook w:val="01E0" w:firstRow="1" w:lastRow="1" w:firstColumn="1" w:lastColumn="1" w:noHBand="0" w:noVBand="0"/>
      </w:tblPr>
      <w:tblGrid>
        <w:gridCol w:w="709"/>
        <w:gridCol w:w="529"/>
        <w:gridCol w:w="489"/>
        <w:gridCol w:w="567"/>
        <w:gridCol w:w="607"/>
        <w:gridCol w:w="773"/>
        <w:gridCol w:w="562"/>
        <w:gridCol w:w="618"/>
        <w:gridCol w:w="489"/>
        <w:gridCol w:w="773"/>
        <w:gridCol w:w="284"/>
      </w:tblGrid>
      <w:tr w:rsidR="00AC23C4" w:rsidRPr="000320EB" w14:paraId="18F4F916" w14:textId="77777777" w:rsidTr="00AC23C4">
        <w:tc>
          <w:tcPr>
            <w:tcW w:w="709" w:type="dxa"/>
            <w:shd w:val="clear" w:color="auto" w:fill="auto"/>
          </w:tcPr>
          <w:p w14:paraId="3E96F440" w14:textId="77777777" w:rsidR="00075364" w:rsidRPr="000320EB" w:rsidRDefault="00075364" w:rsidP="00075364">
            <w:pPr>
              <w:pStyle w:val="O0Nwnext"/>
            </w:pPr>
            <w:bookmarkStart w:id="4664" w:name="_Ref339731743"/>
            <w:r w:rsidRPr="000320EB">
              <w:t>(</w:t>
            </w:r>
            <w:fldSimple w:instr=" SEQ ( \* ARABIC \s 1 ">
              <w:r w:rsidR="00154D81">
                <w:rPr>
                  <w:noProof/>
                </w:rPr>
                <w:t>103</w:t>
              </w:r>
            </w:fldSimple>
            <w:r w:rsidRPr="000320EB">
              <w:t>)</w:t>
            </w:r>
            <w:bookmarkEnd w:id="4664"/>
          </w:p>
        </w:tc>
        <w:tc>
          <w:tcPr>
            <w:tcW w:w="529" w:type="dxa"/>
            <w:shd w:val="clear" w:color="auto" w:fill="auto"/>
          </w:tcPr>
          <w:p w14:paraId="402518B0" w14:textId="77777777" w:rsidR="00075364" w:rsidRPr="000320EB" w:rsidRDefault="00075364" w:rsidP="00075364">
            <w:pPr>
              <w:pStyle w:val="Text"/>
            </w:pPr>
            <w:r w:rsidRPr="000320EB">
              <w:t>kalo</w:t>
            </w:r>
          </w:p>
        </w:tc>
        <w:tc>
          <w:tcPr>
            <w:tcW w:w="489" w:type="dxa"/>
            <w:shd w:val="clear" w:color="auto" w:fill="auto"/>
          </w:tcPr>
          <w:p w14:paraId="6A30DED1" w14:textId="77777777" w:rsidR="00075364" w:rsidRPr="00D019C8" w:rsidRDefault="00075364" w:rsidP="00075364">
            <w:pPr>
              <w:pStyle w:val="Text"/>
              <w:rPr>
                <w:rStyle w:val="ChBlueBold"/>
              </w:rPr>
            </w:pPr>
            <w:r w:rsidRPr="00D019C8">
              <w:rPr>
                <w:rStyle w:val="ChBlueBold"/>
              </w:rPr>
              <w:t>sa</w:t>
            </w:r>
          </w:p>
        </w:tc>
        <w:tc>
          <w:tcPr>
            <w:tcW w:w="567" w:type="dxa"/>
            <w:shd w:val="clear" w:color="auto" w:fill="auto"/>
          </w:tcPr>
          <w:p w14:paraId="6FE0F1AF" w14:textId="77777777" w:rsidR="00075364" w:rsidRPr="00D019C8" w:rsidRDefault="00075364" w:rsidP="00075364">
            <w:pPr>
              <w:pStyle w:val="Text"/>
              <w:rPr>
                <w:rStyle w:val="ChBlueBold"/>
              </w:rPr>
            </w:pPr>
            <w:r w:rsidRPr="00D019C8">
              <w:rPr>
                <w:rStyle w:val="ChBlueBold"/>
              </w:rPr>
              <w:t>pu</w:t>
            </w:r>
          </w:p>
        </w:tc>
        <w:tc>
          <w:tcPr>
            <w:tcW w:w="607" w:type="dxa"/>
            <w:shd w:val="clear" w:color="auto" w:fill="auto"/>
          </w:tcPr>
          <w:p w14:paraId="23A4A6C9" w14:textId="77777777" w:rsidR="00075364" w:rsidRPr="00D019C8" w:rsidRDefault="00075364" w:rsidP="00075364">
            <w:pPr>
              <w:pStyle w:val="Text"/>
              <w:rPr>
                <w:rStyle w:val="ChBlueBold"/>
              </w:rPr>
            </w:pPr>
            <w:r w:rsidRPr="00D019C8">
              <w:rPr>
                <w:rStyle w:val="ChBlueBold"/>
              </w:rPr>
              <w:t>dana</w:t>
            </w:r>
          </w:p>
        </w:tc>
        <w:tc>
          <w:tcPr>
            <w:tcW w:w="773" w:type="dxa"/>
            <w:shd w:val="clear" w:color="auto" w:fill="auto"/>
          </w:tcPr>
          <w:p w14:paraId="7E9F292F" w14:textId="77777777" w:rsidR="00075364" w:rsidRPr="00BF3E41" w:rsidRDefault="00075364" w:rsidP="00075364">
            <w:pPr>
              <w:pStyle w:val="Text"/>
            </w:pPr>
            <w:r w:rsidRPr="00BF3E41">
              <w:t>suda</w:t>
            </w:r>
          </w:p>
        </w:tc>
        <w:tc>
          <w:tcPr>
            <w:tcW w:w="562" w:type="dxa"/>
            <w:shd w:val="clear" w:color="auto" w:fill="auto"/>
          </w:tcPr>
          <w:p w14:paraId="3AFBEACF" w14:textId="77777777" w:rsidR="00075364" w:rsidRPr="00D019C8" w:rsidRDefault="00075364" w:rsidP="00075364">
            <w:pPr>
              <w:pStyle w:val="Text"/>
            </w:pPr>
            <w:r w:rsidRPr="00D019C8">
              <w:t>ada</w:t>
            </w:r>
          </w:p>
        </w:tc>
        <w:tc>
          <w:tcPr>
            <w:tcW w:w="618" w:type="dxa"/>
            <w:shd w:val="clear" w:color="auto" w:fill="auto"/>
          </w:tcPr>
          <w:p w14:paraId="6D6BCF0E" w14:textId="77777777" w:rsidR="00075364" w:rsidRPr="000320EB" w:rsidRDefault="00075364" w:rsidP="00075364">
            <w:pPr>
              <w:pStyle w:val="Text"/>
            </w:pPr>
            <w:r>
              <w:t>b</w:t>
            </w:r>
            <w:r w:rsidRPr="000320EB">
              <w:t>rarti</w:t>
            </w:r>
          </w:p>
        </w:tc>
        <w:tc>
          <w:tcPr>
            <w:tcW w:w="489" w:type="dxa"/>
            <w:shd w:val="clear" w:color="auto" w:fill="auto"/>
          </w:tcPr>
          <w:p w14:paraId="5BF32D57" w14:textId="77777777" w:rsidR="00075364" w:rsidRPr="000320EB" w:rsidRDefault="00075364" w:rsidP="00075364">
            <w:pPr>
              <w:pStyle w:val="Text"/>
            </w:pPr>
            <w:r w:rsidRPr="000320EB">
              <w:t>sa</w:t>
            </w:r>
          </w:p>
        </w:tc>
        <w:tc>
          <w:tcPr>
            <w:tcW w:w="773" w:type="dxa"/>
            <w:shd w:val="clear" w:color="auto" w:fill="auto"/>
          </w:tcPr>
          <w:p w14:paraId="1B1F5A1E" w14:textId="77777777" w:rsidR="00075364" w:rsidRPr="000320EB" w:rsidRDefault="00075364" w:rsidP="00075364">
            <w:pPr>
              <w:pStyle w:val="Text"/>
            </w:pPr>
            <w:r w:rsidRPr="000320EB">
              <w:t>undang</w:t>
            </w:r>
          </w:p>
        </w:tc>
        <w:tc>
          <w:tcPr>
            <w:tcW w:w="284" w:type="dxa"/>
            <w:shd w:val="clear" w:color="auto" w:fill="auto"/>
          </w:tcPr>
          <w:p w14:paraId="1CD0FFE0" w14:textId="77777777" w:rsidR="00075364" w:rsidRPr="000320EB" w:rsidRDefault="00075364" w:rsidP="00075364">
            <w:pPr>
              <w:pStyle w:val="Text"/>
            </w:pPr>
            <w:r w:rsidRPr="000320EB">
              <w:t>…</w:t>
            </w:r>
          </w:p>
        </w:tc>
      </w:tr>
      <w:tr w:rsidR="00AC23C4" w:rsidRPr="00AC23C4" w14:paraId="471DCA4F" w14:textId="77777777" w:rsidTr="00AC23C4">
        <w:tc>
          <w:tcPr>
            <w:tcW w:w="709" w:type="dxa"/>
            <w:shd w:val="clear" w:color="auto" w:fill="auto"/>
          </w:tcPr>
          <w:p w14:paraId="09048A20" w14:textId="77777777" w:rsidR="00075364" w:rsidRPr="000320EB" w:rsidRDefault="00075364" w:rsidP="00075364">
            <w:pPr>
              <w:pStyle w:val="GlossEng"/>
            </w:pPr>
          </w:p>
        </w:tc>
        <w:tc>
          <w:tcPr>
            <w:tcW w:w="529" w:type="dxa"/>
            <w:shd w:val="clear" w:color="auto" w:fill="auto"/>
          </w:tcPr>
          <w:p w14:paraId="0E33ABE5" w14:textId="77777777" w:rsidR="00075364" w:rsidRPr="000320EB" w:rsidRDefault="00075364" w:rsidP="00075364">
            <w:pPr>
              <w:pStyle w:val="GlossEng"/>
            </w:pPr>
            <w:r w:rsidRPr="000320EB">
              <w:t>if</w:t>
            </w:r>
          </w:p>
        </w:tc>
        <w:tc>
          <w:tcPr>
            <w:tcW w:w="489" w:type="dxa"/>
            <w:shd w:val="clear" w:color="auto" w:fill="auto"/>
          </w:tcPr>
          <w:p w14:paraId="6F56217E" w14:textId="77777777" w:rsidR="00075364" w:rsidRPr="000320EB" w:rsidRDefault="00075364" w:rsidP="00075364">
            <w:pPr>
              <w:pStyle w:val="GlossEng"/>
            </w:pPr>
            <w:r w:rsidRPr="000320EB">
              <w:t>1</w:t>
            </w:r>
            <w:r w:rsidRPr="0099608C">
              <w:rPr>
                <w:rStyle w:val="ChSmallCaps"/>
              </w:rPr>
              <w:t>sg</w:t>
            </w:r>
          </w:p>
        </w:tc>
        <w:tc>
          <w:tcPr>
            <w:tcW w:w="567" w:type="dxa"/>
            <w:shd w:val="clear" w:color="auto" w:fill="auto"/>
          </w:tcPr>
          <w:p w14:paraId="564FCC8B" w14:textId="77777777" w:rsidR="00075364" w:rsidRPr="0099608C" w:rsidRDefault="00075364" w:rsidP="00075364">
            <w:pPr>
              <w:pStyle w:val="GlossEng"/>
              <w:rPr>
                <w:rStyle w:val="ChSmallCaps"/>
              </w:rPr>
            </w:pPr>
            <w:r w:rsidRPr="0099608C">
              <w:rPr>
                <w:rStyle w:val="ChSmallCaps"/>
              </w:rPr>
              <w:t>poss</w:t>
            </w:r>
          </w:p>
        </w:tc>
        <w:tc>
          <w:tcPr>
            <w:tcW w:w="607" w:type="dxa"/>
            <w:shd w:val="clear" w:color="auto" w:fill="auto"/>
          </w:tcPr>
          <w:p w14:paraId="4E66CE61" w14:textId="77777777" w:rsidR="00075364" w:rsidRPr="000320EB" w:rsidRDefault="00075364" w:rsidP="00075364">
            <w:pPr>
              <w:pStyle w:val="GlossEng"/>
            </w:pPr>
            <w:r w:rsidRPr="000320EB">
              <w:t>fund</w:t>
            </w:r>
          </w:p>
        </w:tc>
        <w:tc>
          <w:tcPr>
            <w:tcW w:w="773" w:type="dxa"/>
            <w:shd w:val="clear" w:color="auto" w:fill="auto"/>
          </w:tcPr>
          <w:p w14:paraId="59084FEE" w14:textId="77777777" w:rsidR="00075364" w:rsidRPr="000320EB" w:rsidRDefault="00075364" w:rsidP="00075364">
            <w:pPr>
              <w:pStyle w:val="GlossEng"/>
            </w:pPr>
            <w:r w:rsidRPr="000320EB">
              <w:t>already</w:t>
            </w:r>
          </w:p>
        </w:tc>
        <w:tc>
          <w:tcPr>
            <w:tcW w:w="562" w:type="dxa"/>
            <w:shd w:val="clear" w:color="auto" w:fill="auto"/>
          </w:tcPr>
          <w:p w14:paraId="2EEF3E7F" w14:textId="77777777" w:rsidR="00075364" w:rsidRPr="000320EB" w:rsidRDefault="00075364" w:rsidP="00075364">
            <w:pPr>
              <w:pStyle w:val="GlossEng"/>
            </w:pPr>
            <w:r w:rsidRPr="000320EB">
              <w:t>exist</w:t>
            </w:r>
          </w:p>
        </w:tc>
        <w:tc>
          <w:tcPr>
            <w:tcW w:w="618" w:type="dxa"/>
            <w:shd w:val="clear" w:color="auto" w:fill="auto"/>
          </w:tcPr>
          <w:p w14:paraId="2B3D4A3B" w14:textId="77777777" w:rsidR="00075364" w:rsidRPr="000320EB" w:rsidRDefault="00075364" w:rsidP="00075364">
            <w:pPr>
              <w:pStyle w:val="GlossEng"/>
            </w:pPr>
            <w:r w:rsidRPr="000320EB">
              <w:t>mean</w:t>
            </w:r>
          </w:p>
        </w:tc>
        <w:tc>
          <w:tcPr>
            <w:tcW w:w="489" w:type="dxa"/>
            <w:shd w:val="clear" w:color="auto" w:fill="auto"/>
          </w:tcPr>
          <w:p w14:paraId="695586D5" w14:textId="77777777" w:rsidR="00075364" w:rsidRPr="0099608C" w:rsidRDefault="00075364" w:rsidP="00075364">
            <w:pPr>
              <w:pStyle w:val="GlossEng"/>
              <w:rPr>
                <w:rStyle w:val="ChSmallCaps"/>
              </w:rPr>
            </w:pPr>
            <w:r w:rsidRPr="0099608C">
              <w:rPr>
                <w:rStyle w:val="ChSmallCaps"/>
              </w:rPr>
              <w:t>1sg</w:t>
            </w:r>
          </w:p>
        </w:tc>
        <w:tc>
          <w:tcPr>
            <w:tcW w:w="773" w:type="dxa"/>
            <w:shd w:val="clear" w:color="auto" w:fill="auto"/>
          </w:tcPr>
          <w:p w14:paraId="11228B93" w14:textId="77777777" w:rsidR="00075364" w:rsidRPr="000320EB" w:rsidRDefault="00075364" w:rsidP="00075364">
            <w:pPr>
              <w:pStyle w:val="GlossEng"/>
            </w:pPr>
            <w:r w:rsidRPr="000320EB">
              <w:t>invite</w:t>
            </w:r>
          </w:p>
        </w:tc>
        <w:tc>
          <w:tcPr>
            <w:tcW w:w="284" w:type="dxa"/>
            <w:shd w:val="clear" w:color="auto" w:fill="auto"/>
          </w:tcPr>
          <w:p w14:paraId="755132FB" w14:textId="77777777" w:rsidR="00075364" w:rsidRPr="000320EB" w:rsidRDefault="00075364" w:rsidP="00075364">
            <w:pPr>
              <w:pStyle w:val="GlossEng"/>
            </w:pPr>
          </w:p>
        </w:tc>
      </w:tr>
    </w:tbl>
    <w:p w14:paraId="5CE70DBE" w14:textId="3301FEAB" w:rsidR="00075364" w:rsidRPr="000320EB" w:rsidRDefault="00075364" w:rsidP="00075364">
      <w:pPr>
        <w:pStyle w:val="FreeTranslEng"/>
      </w:pPr>
      <w:r w:rsidRPr="000320EB">
        <w:t xml:space="preserve">[About a planned meeting:] </w:t>
      </w:r>
      <w:r w:rsidR="00B7093A">
        <w:t>‘</w:t>
      </w:r>
      <w:r w:rsidRPr="00D019C8">
        <w:t xml:space="preserve">if </w:t>
      </w:r>
      <w:r w:rsidRPr="00D019C8">
        <w:rPr>
          <w:rStyle w:val="ChBlueBold"/>
        </w:rPr>
        <w:t>I</w:t>
      </w:r>
      <w:r w:rsidRPr="00D019C8">
        <w:t xml:space="preserve"> already had </w:t>
      </w:r>
      <w:r w:rsidRPr="00D019C8">
        <w:rPr>
          <w:rStyle w:val="ChBlueBold"/>
        </w:rPr>
        <w:t>the funds</w:t>
      </w:r>
      <w:r w:rsidRPr="000320EB">
        <w:t>, that means</w:t>
      </w:r>
      <w:r w:rsidR="00041540">
        <w:t>,</w:t>
      </w:r>
      <w:r w:rsidRPr="000320EB">
        <w:t xml:space="preserve"> I would invite …</w:t>
      </w:r>
      <w:r w:rsidR="00B7093A">
        <w:t>’</w:t>
      </w:r>
      <w:r w:rsidRPr="000320EB">
        <w:t xml:space="preserve"> (Lit. </w:t>
      </w:r>
      <w:r w:rsidR="00B7093A">
        <w:t>‘</w:t>
      </w:r>
      <w:r w:rsidRPr="000320EB">
        <w:rPr>
          <w:rStyle w:val="ChBlueBold"/>
        </w:rPr>
        <w:t>my funds</w:t>
      </w:r>
      <w:r w:rsidRPr="00D019C8">
        <w:t xml:space="preserve"> already exist</w:t>
      </w:r>
      <w:r w:rsidR="00B7093A">
        <w:t>’</w:t>
      </w:r>
      <w:r w:rsidRPr="000320EB">
        <w:t xml:space="preserve">) </w:t>
      </w:r>
      <w:r w:rsidRPr="000320EB">
        <w:rPr>
          <w:rStyle w:val="ExampleSource"/>
        </w:rPr>
        <w:t>[081010-001-Cv.0131]</w:t>
      </w:r>
    </w:p>
    <w:p w14:paraId="27071215" w14:textId="2E95F466" w:rsidR="00075364" w:rsidRPr="000320EB" w:rsidRDefault="00075364" w:rsidP="00855332">
      <w:pPr>
        <w:pStyle w:val="Body0005after"/>
      </w:pPr>
      <w:r w:rsidRPr="000320EB">
        <w:t xml:space="preserve">If the theme can be inferred from the context it </w:t>
      </w:r>
      <w:r>
        <w:t xml:space="preserve">can also </w:t>
      </w:r>
      <w:r w:rsidRPr="000320EB">
        <w:t xml:space="preserve">be omitted as in </w:t>
      </w:r>
      <w:r w:rsidRPr="000320EB">
        <w:fldChar w:fldCharType="begin"/>
      </w:r>
      <w:r w:rsidRPr="000320EB">
        <w:instrText xml:space="preserve"> REF _Ref339731747 \h </w:instrText>
      </w:r>
      <w:r>
        <w:instrText xml:space="preserve"> \* MERGEFORMAT </w:instrText>
      </w:r>
      <w:r w:rsidRPr="000320EB">
        <w:fldChar w:fldCharType="separate"/>
      </w:r>
      <w:r w:rsidR="00154D81" w:rsidRPr="000320EB">
        <w:t>(</w:t>
      </w:r>
      <w:r w:rsidR="00154D81">
        <w:t>104</w:t>
      </w:r>
      <w:r w:rsidR="00154D81" w:rsidRPr="000320EB">
        <w:t>)</w:t>
      </w:r>
      <w:r w:rsidRPr="000320EB">
        <w:fldChar w:fldCharType="end"/>
      </w:r>
      <w:r w:rsidRPr="000320EB">
        <w:t xml:space="preserve">. In </w:t>
      </w:r>
      <w:r>
        <w:t xml:space="preserve">this example, </w:t>
      </w:r>
      <w:r w:rsidRPr="000320EB">
        <w:t xml:space="preserve">the </w:t>
      </w:r>
      <w:r>
        <w:t xml:space="preserve">omitted </w:t>
      </w:r>
      <w:r w:rsidRPr="000320EB">
        <w:t xml:space="preserve">theme is </w:t>
      </w:r>
      <w:r w:rsidR="00BE272A" w:rsidRPr="000320EB">
        <w:rPr>
          <w:rStyle w:val="ChItalBold"/>
        </w:rPr>
        <w:t>bagiang</w:t>
      </w:r>
      <w:r w:rsidRPr="000320EB">
        <w:rPr>
          <w:rStyle w:val="ChItalBold"/>
        </w:rPr>
        <w:t xml:space="preserve"> dana</w:t>
      </w:r>
      <w:r w:rsidRPr="000320EB">
        <w:t xml:space="preserve"> </w:t>
      </w:r>
      <w:r w:rsidR="00B7093A">
        <w:t>‘</w:t>
      </w:r>
      <w:r w:rsidRPr="000320EB">
        <w:t>funding department</w:t>
      </w:r>
      <w:r w:rsidR="00B7093A">
        <w:t>’</w:t>
      </w:r>
      <w:r w:rsidRPr="000320EB">
        <w:t xml:space="preserve">. </w:t>
      </w:r>
      <w:r>
        <w:t xml:space="preserve">Having been </w:t>
      </w:r>
      <w:r w:rsidRPr="000320EB">
        <w:t>presented in the previous clause</w:t>
      </w:r>
      <w:r>
        <w:t xml:space="preserve">, it </w:t>
      </w:r>
      <w:r w:rsidRPr="000320EB">
        <w:t xml:space="preserve">is now omitted, </w:t>
      </w:r>
      <w:r>
        <w:t xml:space="preserve">which leaves </w:t>
      </w:r>
      <w:r w:rsidRPr="000320EB">
        <w:rPr>
          <w:rStyle w:val="ChItalBold"/>
        </w:rPr>
        <w:t>ada</w:t>
      </w:r>
      <w:r w:rsidRPr="000320EB">
        <w:t xml:space="preserve"> </w:t>
      </w:r>
      <w:r w:rsidR="00B7093A">
        <w:t>‘</w:t>
      </w:r>
      <w:r w:rsidRPr="000320EB">
        <w:t>exist</w:t>
      </w:r>
      <w:r w:rsidR="00B7093A">
        <w:t>’</w:t>
      </w:r>
      <w:r w:rsidRPr="000320EB">
        <w:t xml:space="preserve"> as the sole constituent of the existential clause.</w:t>
      </w:r>
    </w:p>
    <w:p w14:paraId="554D8439" w14:textId="77777777" w:rsidR="00075364" w:rsidRPr="000320EB" w:rsidRDefault="00075364" w:rsidP="00075364">
      <w:pPr>
        <w:pStyle w:val="ExampleTitle"/>
      </w:pPr>
      <w:r w:rsidRPr="000320EB">
        <w:t>Omitted theme expression</w:t>
      </w:r>
    </w:p>
    <w:tbl>
      <w:tblPr>
        <w:tblW w:w="0" w:type="auto"/>
        <w:tblCellMar>
          <w:left w:w="42" w:type="dxa"/>
          <w:right w:w="42" w:type="dxa"/>
        </w:tblCellMar>
        <w:tblLook w:val="01E0" w:firstRow="1" w:lastRow="1" w:firstColumn="1" w:lastColumn="1" w:noHBand="0" w:noVBand="0"/>
      </w:tblPr>
      <w:tblGrid>
        <w:gridCol w:w="709"/>
        <w:gridCol w:w="360"/>
        <w:gridCol w:w="562"/>
        <w:gridCol w:w="489"/>
        <w:gridCol w:w="673"/>
        <w:gridCol w:w="562"/>
        <w:gridCol w:w="856"/>
      </w:tblGrid>
      <w:tr w:rsidR="00AC23C4" w:rsidRPr="000320EB" w14:paraId="291CA30C" w14:textId="77777777" w:rsidTr="00AC23C4">
        <w:tc>
          <w:tcPr>
            <w:tcW w:w="709" w:type="dxa"/>
            <w:shd w:val="clear" w:color="auto" w:fill="auto"/>
          </w:tcPr>
          <w:p w14:paraId="19D65B52" w14:textId="170D071B" w:rsidR="00075364" w:rsidRPr="000320EB" w:rsidRDefault="00075364" w:rsidP="00075364">
            <w:pPr>
              <w:pStyle w:val="O0Nwnext"/>
            </w:pPr>
            <w:bookmarkStart w:id="4665" w:name="_Ref259093536"/>
            <w:bookmarkStart w:id="4666" w:name="_Ref339731747"/>
            <w:bookmarkStart w:id="4667" w:name="_Ref439954950"/>
            <w:r w:rsidRPr="000320EB">
              <w:t>(</w:t>
            </w:r>
            <w:fldSimple w:instr=" SEQ ( \* ARABIC \s 1 ">
              <w:r w:rsidR="00154D81">
                <w:rPr>
                  <w:noProof/>
                </w:rPr>
                <w:t>104</w:t>
              </w:r>
            </w:fldSimple>
            <w:bookmarkEnd w:id="4665"/>
            <w:r w:rsidRPr="000320EB">
              <w:t>)</w:t>
            </w:r>
            <w:bookmarkEnd w:id="4666"/>
            <w:bookmarkEnd w:id="4667"/>
          </w:p>
        </w:tc>
        <w:tc>
          <w:tcPr>
            <w:tcW w:w="360" w:type="dxa"/>
            <w:shd w:val="clear" w:color="auto" w:fill="auto"/>
          </w:tcPr>
          <w:p w14:paraId="4F7A1FBF" w14:textId="77777777" w:rsidR="00075364" w:rsidRPr="006C652E" w:rsidRDefault="00075364" w:rsidP="00075364">
            <w:pPr>
              <w:pStyle w:val="Text"/>
              <w:rPr>
                <w:rStyle w:val="ChBlueBold"/>
              </w:rPr>
            </w:pPr>
            <w:r>
              <w:rPr>
                <w:rStyle w:val="ChBlueBold"/>
              </w:rPr>
              <w:t>Ø</w:t>
            </w:r>
          </w:p>
        </w:tc>
        <w:tc>
          <w:tcPr>
            <w:tcW w:w="562" w:type="dxa"/>
            <w:shd w:val="clear" w:color="auto" w:fill="auto"/>
          </w:tcPr>
          <w:p w14:paraId="1B20BCC1" w14:textId="77777777" w:rsidR="00075364" w:rsidRPr="006C652E" w:rsidRDefault="00075364" w:rsidP="00075364">
            <w:pPr>
              <w:pStyle w:val="Text"/>
            </w:pPr>
            <w:r w:rsidRPr="006C652E">
              <w:rPr>
                <w:rStyle w:val="ChBlueBold"/>
              </w:rPr>
              <w:t>ada</w:t>
            </w:r>
            <w:r>
              <w:t>,</w:t>
            </w:r>
          </w:p>
        </w:tc>
        <w:tc>
          <w:tcPr>
            <w:tcW w:w="489" w:type="dxa"/>
            <w:shd w:val="clear" w:color="auto" w:fill="auto"/>
          </w:tcPr>
          <w:p w14:paraId="51F5EDD6" w14:textId="77777777" w:rsidR="00075364" w:rsidRPr="000320EB" w:rsidRDefault="00075364" w:rsidP="00075364">
            <w:pPr>
              <w:pStyle w:val="Text"/>
            </w:pPr>
            <w:r w:rsidRPr="000320EB">
              <w:t>de</w:t>
            </w:r>
          </w:p>
        </w:tc>
        <w:tc>
          <w:tcPr>
            <w:tcW w:w="673" w:type="dxa"/>
            <w:shd w:val="clear" w:color="auto" w:fill="auto"/>
          </w:tcPr>
          <w:p w14:paraId="62B20DA5" w14:textId="77777777" w:rsidR="00075364" w:rsidRPr="000320EB" w:rsidRDefault="00075364" w:rsidP="00075364">
            <w:pPr>
              <w:pStyle w:val="Text"/>
            </w:pPr>
            <w:r w:rsidRPr="000320EB">
              <w:t>punya</w:t>
            </w:r>
          </w:p>
        </w:tc>
        <w:tc>
          <w:tcPr>
            <w:tcW w:w="562" w:type="dxa"/>
            <w:shd w:val="clear" w:color="auto" w:fill="auto"/>
          </w:tcPr>
          <w:p w14:paraId="63C26A27" w14:textId="77777777" w:rsidR="00075364" w:rsidRPr="000320EB" w:rsidRDefault="00075364" w:rsidP="00075364">
            <w:pPr>
              <w:pStyle w:val="Text"/>
            </w:pPr>
            <w:r w:rsidRPr="000320EB">
              <w:t>dana</w:t>
            </w:r>
          </w:p>
        </w:tc>
        <w:tc>
          <w:tcPr>
            <w:tcW w:w="856" w:type="dxa"/>
            <w:shd w:val="clear" w:color="auto" w:fill="auto"/>
          </w:tcPr>
          <w:p w14:paraId="346F33A2" w14:textId="77777777" w:rsidR="00075364" w:rsidRPr="000320EB" w:rsidRDefault="00075364" w:rsidP="00075364">
            <w:pPr>
              <w:pStyle w:val="Text"/>
            </w:pPr>
            <w:r w:rsidRPr="000320EB">
              <w:t>sendiri</w:t>
            </w:r>
          </w:p>
        </w:tc>
      </w:tr>
      <w:tr w:rsidR="00AC23C4" w:rsidRPr="00AC23C4" w14:paraId="4B96EB46" w14:textId="77777777" w:rsidTr="00AC23C4">
        <w:tc>
          <w:tcPr>
            <w:tcW w:w="709" w:type="dxa"/>
            <w:shd w:val="clear" w:color="auto" w:fill="auto"/>
          </w:tcPr>
          <w:p w14:paraId="4AA7CAFE" w14:textId="77777777" w:rsidR="00075364" w:rsidRPr="000320EB" w:rsidRDefault="00075364" w:rsidP="00075364">
            <w:pPr>
              <w:pStyle w:val="GlossEng"/>
            </w:pPr>
          </w:p>
        </w:tc>
        <w:tc>
          <w:tcPr>
            <w:tcW w:w="360" w:type="dxa"/>
            <w:shd w:val="clear" w:color="auto" w:fill="auto"/>
          </w:tcPr>
          <w:p w14:paraId="22233EA1" w14:textId="77777777" w:rsidR="00075364" w:rsidRPr="000320EB" w:rsidRDefault="00075364" w:rsidP="00075364">
            <w:pPr>
              <w:pStyle w:val="GlossEng"/>
            </w:pPr>
          </w:p>
        </w:tc>
        <w:tc>
          <w:tcPr>
            <w:tcW w:w="562" w:type="dxa"/>
            <w:shd w:val="clear" w:color="auto" w:fill="auto"/>
          </w:tcPr>
          <w:p w14:paraId="3D265D7C" w14:textId="77777777" w:rsidR="00075364" w:rsidRPr="000320EB" w:rsidRDefault="00075364" w:rsidP="00075364">
            <w:pPr>
              <w:pStyle w:val="GlossEng"/>
            </w:pPr>
            <w:r w:rsidRPr="000320EB">
              <w:t>exist</w:t>
            </w:r>
          </w:p>
        </w:tc>
        <w:tc>
          <w:tcPr>
            <w:tcW w:w="489" w:type="dxa"/>
            <w:shd w:val="clear" w:color="auto" w:fill="auto"/>
          </w:tcPr>
          <w:p w14:paraId="03DD4454" w14:textId="77777777" w:rsidR="00075364" w:rsidRPr="000320EB" w:rsidRDefault="00075364" w:rsidP="00075364">
            <w:pPr>
              <w:pStyle w:val="GlossEng"/>
            </w:pPr>
            <w:r w:rsidRPr="000320EB">
              <w:t>3</w:t>
            </w:r>
            <w:r w:rsidRPr="0099608C">
              <w:rPr>
                <w:rStyle w:val="ChSmallCaps"/>
              </w:rPr>
              <w:t>sg</w:t>
            </w:r>
          </w:p>
        </w:tc>
        <w:tc>
          <w:tcPr>
            <w:tcW w:w="673" w:type="dxa"/>
            <w:shd w:val="clear" w:color="auto" w:fill="auto"/>
          </w:tcPr>
          <w:p w14:paraId="5A92FBAB" w14:textId="77777777" w:rsidR="00075364" w:rsidRPr="000320EB" w:rsidRDefault="00075364" w:rsidP="00075364">
            <w:pPr>
              <w:pStyle w:val="GlossEng"/>
            </w:pPr>
            <w:r w:rsidRPr="000320EB">
              <w:t>have</w:t>
            </w:r>
          </w:p>
        </w:tc>
        <w:tc>
          <w:tcPr>
            <w:tcW w:w="562" w:type="dxa"/>
            <w:shd w:val="clear" w:color="auto" w:fill="auto"/>
          </w:tcPr>
          <w:p w14:paraId="53CDAEF4" w14:textId="77777777" w:rsidR="00075364" w:rsidRPr="000320EB" w:rsidRDefault="00075364" w:rsidP="00075364">
            <w:pPr>
              <w:pStyle w:val="GlossEng"/>
            </w:pPr>
            <w:r w:rsidRPr="000320EB">
              <w:t>fund</w:t>
            </w:r>
          </w:p>
        </w:tc>
        <w:tc>
          <w:tcPr>
            <w:tcW w:w="856" w:type="dxa"/>
            <w:shd w:val="clear" w:color="auto" w:fill="auto"/>
          </w:tcPr>
          <w:p w14:paraId="14BDACB2" w14:textId="77777777" w:rsidR="00075364" w:rsidRPr="000320EB" w:rsidRDefault="00075364" w:rsidP="00075364">
            <w:pPr>
              <w:pStyle w:val="GlossEng"/>
            </w:pPr>
            <w:r w:rsidRPr="000320EB">
              <w:t>be.alone</w:t>
            </w:r>
          </w:p>
        </w:tc>
      </w:tr>
    </w:tbl>
    <w:p w14:paraId="77CCC8A0" w14:textId="79816353" w:rsidR="00075364" w:rsidRPr="000320EB" w:rsidRDefault="00B7093A" w:rsidP="00075364">
      <w:pPr>
        <w:pStyle w:val="FreeTranslEng"/>
      </w:pPr>
      <w:r>
        <w:t>‘</w:t>
      </w:r>
      <w:r w:rsidR="00075364" w:rsidRPr="000320EB">
        <w:rPr>
          <w:rStyle w:val="ChBlueBold"/>
        </w:rPr>
        <w:t>(the funding department) exists</w:t>
      </w:r>
      <w:r w:rsidR="00075364" w:rsidRPr="000320EB">
        <w:t>, it has its own funding</w:t>
      </w:r>
      <w:r>
        <w:t>’</w:t>
      </w:r>
      <w:r w:rsidR="00075364" w:rsidRPr="000320EB">
        <w:t xml:space="preserve"> </w:t>
      </w:r>
      <w:r w:rsidR="00075364" w:rsidRPr="000320EB">
        <w:rPr>
          <w:rStyle w:val="ExampleSource"/>
        </w:rPr>
        <w:t>[081010-001-Cv.0174]</w:t>
      </w:r>
    </w:p>
    <w:p w14:paraId="0639870F" w14:textId="6B397002" w:rsidR="00075364" w:rsidRDefault="00075364" w:rsidP="008841D9">
      <w:pPr>
        <w:pStyle w:val="Body0005after"/>
      </w:pPr>
      <w:r w:rsidRPr="00650D3B">
        <w:t>Definite</w:t>
      </w:r>
      <w:r>
        <w:t xml:space="preserve"> or </w:t>
      </w:r>
      <w:r w:rsidRPr="00650D3B">
        <w:t xml:space="preserve">identifiable existential clauses also </w:t>
      </w:r>
      <w:r>
        <w:t xml:space="preserve">co-occur with prepositional phrases, such as the locational phrase </w:t>
      </w:r>
      <w:r w:rsidRPr="00D836EC">
        <w:rPr>
          <w:rStyle w:val="ChItalBold"/>
        </w:rPr>
        <w:t>di situ</w:t>
      </w:r>
      <w:r>
        <w:t xml:space="preserve"> </w:t>
      </w:r>
      <w:r w:rsidR="00B7093A">
        <w:t>‘</w:t>
      </w:r>
      <w:r>
        <w:t>there</w:t>
      </w:r>
      <w:r w:rsidR="00B7093A">
        <w:t>’</w:t>
      </w:r>
      <w:r>
        <w:t xml:space="preserve"> in </w:t>
      </w:r>
      <w:r>
        <w:fldChar w:fldCharType="begin"/>
      </w:r>
      <w:r>
        <w:instrText xml:space="preserve"> REF _Ref339731759 \h </w:instrText>
      </w:r>
      <w:r>
        <w:fldChar w:fldCharType="separate"/>
      </w:r>
      <w:r w:rsidR="00154D81" w:rsidRPr="0009114C">
        <w:t>(</w:t>
      </w:r>
      <w:r w:rsidR="00154D81">
        <w:rPr>
          <w:noProof/>
        </w:rPr>
        <w:t>105</w:t>
      </w:r>
      <w:r w:rsidR="00154D81" w:rsidRPr="0009114C">
        <w:t>)</w:t>
      </w:r>
      <w:r>
        <w:fldChar w:fldCharType="end"/>
      </w:r>
      <w:r>
        <w:t xml:space="preserve">. This clause can be analyzed in two ways. One analysis is that of an existential clause with a locational adjunct which gives </w:t>
      </w:r>
      <w:r w:rsidRPr="000320EB">
        <w:t xml:space="preserve">additional information about the </w:t>
      </w:r>
      <w:r>
        <w:t>theme</w:t>
      </w:r>
      <w:r w:rsidR="00B7093A">
        <w:t>’</w:t>
      </w:r>
      <w:r>
        <w:t xml:space="preserve">s current </w:t>
      </w:r>
      <w:r w:rsidRPr="000320EB">
        <w:t>location</w:t>
      </w:r>
      <w:r>
        <w:t xml:space="preserve">. This analysis is substantiated by the contrastive example in </w:t>
      </w:r>
      <w:r>
        <w:fldChar w:fldCharType="begin"/>
      </w:r>
      <w:r>
        <w:instrText xml:space="preserve"> REF _Ref371438793 \h </w:instrText>
      </w:r>
      <w:r>
        <w:fldChar w:fldCharType="separate"/>
      </w:r>
      <w:r w:rsidR="00154D81" w:rsidRPr="000320EB">
        <w:t>(</w:t>
      </w:r>
      <w:r w:rsidR="00154D81">
        <w:rPr>
          <w:noProof/>
        </w:rPr>
        <w:t>106</w:t>
      </w:r>
      <w:r w:rsidR="00154D81" w:rsidRPr="000320EB">
        <w:t>)</w:t>
      </w:r>
      <w:r>
        <w:fldChar w:fldCharType="end"/>
      </w:r>
      <w:r>
        <w:t xml:space="preserve">, in which </w:t>
      </w:r>
      <w:r w:rsidRPr="00D5332F">
        <w:rPr>
          <w:rStyle w:val="ChItalBold"/>
        </w:rPr>
        <w:t>situ</w:t>
      </w:r>
      <w:r>
        <w:t xml:space="preserve"> </w:t>
      </w:r>
      <w:r w:rsidR="00B7093A">
        <w:t>‘</w:t>
      </w:r>
      <w:r w:rsidR="008841D9" w:rsidRPr="008841D9">
        <w:rPr>
          <w:rStyle w:val="ChSmallCaps"/>
        </w:rPr>
        <w:t>l.med</w:t>
      </w:r>
      <w:r w:rsidR="00B7093A">
        <w:t>’</w:t>
      </w:r>
      <w:r>
        <w:t xml:space="preserve"> is fronted to the clause-initial position. This possibility of fronting the prepositional phrase is typical for adjuncts. In </w:t>
      </w:r>
      <w:r>
        <w:fldChar w:fldCharType="begin"/>
      </w:r>
      <w:r>
        <w:instrText xml:space="preserve"> REF _Ref371438793 \h </w:instrText>
      </w:r>
      <w:r>
        <w:fldChar w:fldCharType="separate"/>
      </w:r>
      <w:r w:rsidR="00154D81" w:rsidRPr="000320EB">
        <w:t>(</w:t>
      </w:r>
      <w:r w:rsidR="00154D81">
        <w:rPr>
          <w:noProof/>
        </w:rPr>
        <w:t>106</w:t>
      </w:r>
      <w:r w:rsidR="00154D81" w:rsidRPr="000320EB">
        <w:t>)</w:t>
      </w:r>
      <w:r>
        <w:fldChar w:fldCharType="end"/>
      </w:r>
      <w:r>
        <w:t xml:space="preserve"> the fronting serves to emphasize the location (concerning the rather common elision of locative </w:t>
      </w:r>
      <w:r w:rsidRPr="00E24A5D">
        <w:rPr>
          <w:rStyle w:val="ChItalBold"/>
        </w:rPr>
        <w:t>di</w:t>
      </w:r>
      <w:r>
        <w:t xml:space="preserve"> </w:t>
      </w:r>
      <w:r w:rsidR="00B7093A">
        <w:t>‘</w:t>
      </w:r>
      <w:r>
        <w:t>at</w:t>
      </w:r>
      <w:r w:rsidR="00B7093A">
        <w:t>’</w:t>
      </w:r>
      <w:r>
        <w:t>, see §</w:t>
      </w:r>
      <w:r w:rsidR="00AB23F3">
        <w:fldChar w:fldCharType="begin"/>
      </w:r>
      <w:r w:rsidR="00AB23F3">
        <w:instrText xml:space="preserve"> REF _Ref374462679 \w \h </w:instrText>
      </w:r>
      <w:r w:rsidR="00AB23F3">
        <w:fldChar w:fldCharType="separate"/>
      </w:r>
      <w:r w:rsidR="00154D81">
        <w:rPr>
          <w:cs/>
        </w:rPr>
        <w:t>‎</w:t>
      </w:r>
      <w:r w:rsidR="00154D81">
        <w:t>10.1.5</w:t>
      </w:r>
      <w:r w:rsidR="00AB23F3">
        <w:fldChar w:fldCharType="end"/>
      </w:r>
      <w:r>
        <w:t xml:space="preserve">). An alternative analysis </w:t>
      </w:r>
      <w:r w:rsidRPr="00D836EC">
        <w:t xml:space="preserve">of </w:t>
      </w:r>
      <w:r>
        <w:fldChar w:fldCharType="begin"/>
      </w:r>
      <w:r>
        <w:instrText xml:space="preserve"> REF _Ref339731759 \h </w:instrText>
      </w:r>
      <w:r>
        <w:fldChar w:fldCharType="separate"/>
      </w:r>
      <w:r w:rsidR="00154D81" w:rsidRPr="0009114C">
        <w:t>(</w:t>
      </w:r>
      <w:r w:rsidR="00154D81">
        <w:rPr>
          <w:noProof/>
        </w:rPr>
        <w:t>105</w:t>
      </w:r>
      <w:r w:rsidR="00154D81" w:rsidRPr="0009114C">
        <w:t>)</w:t>
      </w:r>
      <w:r>
        <w:fldChar w:fldCharType="end"/>
      </w:r>
      <w:r>
        <w:t xml:space="preserve"> is that of a prepositional predicate clause with progressive reading. This analysis is substantiated with the (near) contrastive examples in </w:t>
      </w:r>
      <w:r>
        <w:fldChar w:fldCharType="begin"/>
      </w:r>
      <w:r>
        <w:instrText xml:space="preserve"> REF _Ref339731757 \h </w:instrText>
      </w:r>
      <w:r>
        <w:fldChar w:fldCharType="separate"/>
      </w:r>
      <w:r w:rsidR="00154D81" w:rsidRPr="000320EB">
        <w:t>(</w:t>
      </w:r>
      <w:r w:rsidR="00154D81">
        <w:rPr>
          <w:noProof/>
        </w:rPr>
        <w:t>107</w:t>
      </w:r>
      <w:r w:rsidR="00154D81" w:rsidRPr="000320EB">
        <w:t>)</w:t>
      </w:r>
      <w:r>
        <w:fldChar w:fldCharType="end"/>
      </w:r>
      <w:r>
        <w:t xml:space="preserve"> to </w:t>
      </w:r>
      <w:r>
        <w:fldChar w:fldCharType="begin"/>
      </w:r>
      <w:r>
        <w:instrText xml:space="preserve"> REF _Ref371438794 \h </w:instrText>
      </w:r>
      <w:r>
        <w:fldChar w:fldCharType="separate"/>
      </w:r>
      <w:r w:rsidR="00154D81" w:rsidRPr="000320EB">
        <w:t>(</w:t>
      </w:r>
      <w:r w:rsidR="00154D81">
        <w:rPr>
          <w:noProof/>
        </w:rPr>
        <w:t>109</w:t>
      </w:r>
      <w:r w:rsidR="00154D81" w:rsidRPr="000320EB">
        <w:t>)</w:t>
      </w:r>
      <w:r>
        <w:fldChar w:fldCharType="end"/>
      </w:r>
      <w:r>
        <w:t xml:space="preserve">. The example in </w:t>
      </w:r>
      <w:r>
        <w:fldChar w:fldCharType="begin"/>
      </w:r>
      <w:r>
        <w:instrText xml:space="preserve"> REF _Ref339731757 \h </w:instrText>
      </w:r>
      <w:r>
        <w:fldChar w:fldCharType="separate"/>
      </w:r>
      <w:r w:rsidR="00154D81" w:rsidRPr="000320EB">
        <w:t>(</w:t>
      </w:r>
      <w:r w:rsidR="00154D81">
        <w:rPr>
          <w:noProof/>
        </w:rPr>
        <w:t>107</w:t>
      </w:r>
      <w:r w:rsidR="00154D81" w:rsidRPr="000320EB">
        <w:t>)</w:t>
      </w:r>
      <w:r>
        <w:fldChar w:fldCharType="end"/>
      </w:r>
      <w:r>
        <w:t xml:space="preserve"> presents a nonverbal clause in which </w:t>
      </w:r>
      <w:r w:rsidRPr="00BF2CB7">
        <w:rPr>
          <w:rStyle w:val="ChItalBold"/>
        </w:rPr>
        <w:t>di situ</w:t>
      </w:r>
      <w:r>
        <w:t xml:space="preserve"> </w:t>
      </w:r>
      <w:r w:rsidR="00B7093A">
        <w:t>‘</w:t>
      </w:r>
      <w:r>
        <w:t>there</w:t>
      </w:r>
      <w:r w:rsidR="00B7093A">
        <w:t>’</w:t>
      </w:r>
      <w:r>
        <w:t xml:space="preserve"> serves as the predicate. The example in </w:t>
      </w:r>
      <w:r>
        <w:fldChar w:fldCharType="begin"/>
      </w:r>
      <w:r>
        <w:instrText xml:space="preserve"> REF _Ref371441825 \h </w:instrText>
      </w:r>
      <w:r>
        <w:fldChar w:fldCharType="separate"/>
      </w:r>
      <w:r w:rsidR="00154D81" w:rsidRPr="000320EB">
        <w:t>(</w:t>
      </w:r>
      <w:r w:rsidR="00154D81">
        <w:rPr>
          <w:noProof/>
        </w:rPr>
        <w:t>108</w:t>
      </w:r>
      <w:r w:rsidR="00154D81" w:rsidRPr="000320EB">
        <w:t>)</w:t>
      </w:r>
      <w:r>
        <w:fldChar w:fldCharType="end"/>
      </w:r>
      <w:r>
        <w:t xml:space="preserve"> shows how a prepositional predicate clause can undergo aspectual modification, as for instance with the prospective adverb </w:t>
      </w:r>
      <w:r w:rsidRPr="003F18FA">
        <w:rPr>
          <w:rStyle w:val="ChItalBold"/>
        </w:rPr>
        <w:t>masi</w:t>
      </w:r>
      <w:r>
        <w:t xml:space="preserve"> </w:t>
      </w:r>
      <w:r w:rsidR="00B7093A">
        <w:t>‘</w:t>
      </w:r>
      <w:r>
        <w:t>still</w:t>
      </w:r>
      <w:r w:rsidR="00B7093A">
        <w:t>’</w:t>
      </w:r>
      <w:r>
        <w:t xml:space="preserve">. The example in </w:t>
      </w:r>
      <w:r>
        <w:fldChar w:fldCharType="begin"/>
      </w:r>
      <w:r>
        <w:instrText xml:space="preserve"> REF _Ref371438794 \h </w:instrText>
      </w:r>
      <w:r>
        <w:fldChar w:fldCharType="separate"/>
      </w:r>
      <w:r w:rsidR="00154D81" w:rsidRPr="000320EB">
        <w:t>(</w:t>
      </w:r>
      <w:r w:rsidR="00154D81">
        <w:rPr>
          <w:noProof/>
        </w:rPr>
        <w:t>109</w:t>
      </w:r>
      <w:r w:rsidR="00154D81" w:rsidRPr="000320EB">
        <w:t>)</w:t>
      </w:r>
      <w:r>
        <w:fldChar w:fldCharType="end"/>
      </w:r>
      <w:r>
        <w:t xml:space="preserve"> shows the progressive-marking function of existential </w:t>
      </w:r>
      <w:r w:rsidRPr="005B45D7">
        <w:rPr>
          <w:rStyle w:val="ChItalBold"/>
        </w:rPr>
        <w:t>ada</w:t>
      </w:r>
      <w:r>
        <w:t xml:space="preserve"> </w:t>
      </w:r>
      <w:r w:rsidR="00B7093A">
        <w:t>‘</w:t>
      </w:r>
      <w:r>
        <w:t>exist</w:t>
      </w:r>
      <w:r w:rsidR="00B7093A">
        <w:t>’</w:t>
      </w:r>
      <w:r>
        <w:t xml:space="preserve"> in verbal clauses (see also §</w:t>
      </w:r>
      <w:r w:rsidR="00AB23F3">
        <w:fldChar w:fldCharType="begin"/>
      </w:r>
      <w:r w:rsidR="00AB23F3">
        <w:instrText xml:space="preserve"> REF _Ref358725502 \w \h </w:instrText>
      </w:r>
      <w:r w:rsidR="00AB23F3">
        <w:fldChar w:fldCharType="separate"/>
      </w:r>
      <w:r w:rsidR="00154D81">
        <w:rPr>
          <w:cs/>
        </w:rPr>
        <w:t>‎</w:t>
      </w:r>
      <w:r w:rsidR="00154D81">
        <w:t>5.4.1</w:t>
      </w:r>
      <w:r w:rsidR="00AB23F3">
        <w:fldChar w:fldCharType="end"/>
      </w:r>
      <w:r>
        <w:t xml:space="preserve">). When presented with both analyses, however, one of the consultants rejected the first analysis. Instead this consultant maintained that </w:t>
      </w:r>
      <w:r w:rsidRPr="00AF1387">
        <w:rPr>
          <w:rStyle w:val="ChItalBold"/>
        </w:rPr>
        <w:t>ada</w:t>
      </w:r>
      <w:r>
        <w:t xml:space="preserve"> </w:t>
      </w:r>
      <w:r w:rsidR="00B7093A">
        <w:t>‘</w:t>
      </w:r>
      <w:r>
        <w:t>exist</w:t>
      </w:r>
      <w:r w:rsidR="00B7093A">
        <w:t>’</w:t>
      </w:r>
      <w:r>
        <w:t xml:space="preserve"> in </w:t>
      </w:r>
      <w:r>
        <w:fldChar w:fldCharType="begin"/>
      </w:r>
      <w:r>
        <w:instrText xml:space="preserve"> REF _Ref339731759 \h </w:instrText>
      </w:r>
      <w:r>
        <w:fldChar w:fldCharType="separate"/>
      </w:r>
      <w:r w:rsidR="00154D81" w:rsidRPr="0009114C">
        <w:t>(</w:t>
      </w:r>
      <w:r w:rsidR="00154D81">
        <w:rPr>
          <w:noProof/>
        </w:rPr>
        <w:t>105</w:t>
      </w:r>
      <w:r w:rsidR="00154D81" w:rsidRPr="0009114C">
        <w:t>)</w:t>
      </w:r>
      <w:r>
        <w:fldChar w:fldCharType="end"/>
      </w:r>
      <w:r>
        <w:t xml:space="preserve"> has the same function as </w:t>
      </w:r>
      <w:r w:rsidRPr="00AF1387">
        <w:rPr>
          <w:rStyle w:val="ChItalBold"/>
        </w:rPr>
        <w:t>masi</w:t>
      </w:r>
      <w:r>
        <w:t xml:space="preserve"> </w:t>
      </w:r>
      <w:r w:rsidR="00B7093A">
        <w:t>‘</w:t>
      </w:r>
      <w:r>
        <w:t>still</w:t>
      </w:r>
      <w:r w:rsidR="00B7093A">
        <w:t>’</w:t>
      </w:r>
      <w:r>
        <w:t xml:space="preserve"> in </w:t>
      </w:r>
      <w:r>
        <w:fldChar w:fldCharType="begin"/>
      </w:r>
      <w:r>
        <w:instrText xml:space="preserve"> REF _Ref371441825 \h </w:instrText>
      </w:r>
      <w:r>
        <w:fldChar w:fldCharType="separate"/>
      </w:r>
      <w:r w:rsidR="00154D81" w:rsidRPr="000320EB">
        <w:t>(</w:t>
      </w:r>
      <w:r w:rsidR="00154D81">
        <w:rPr>
          <w:noProof/>
        </w:rPr>
        <w:t>108</w:t>
      </w:r>
      <w:r w:rsidR="00154D81" w:rsidRPr="000320EB">
        <w:t>)</w:t>
      </w:r>
      <w:r>
        <w:fldChar w:fldCharType="end"/>
      </w:r>
      <w:r>
        <w:t xml:space="preserve">, namely to modify the prepositional predicate </w:t>
      </w:r>
      <w:r w:rsidRPr="00AF1387">
        <w:rPr>
          <w:rStyle w:val="ChItalBold"/>
        </w:rPr>
        <w:t>di situ</w:t>
      </w:r>
      <w:r>
        <w:t xml:space="preserve"> </w:t>
      </w:r>
      <w:r w:rsidR="00B7093A">
        <w:t>‘</w:t>
      </w:r>
      <w:r>
        <w:t>there</w:t>
      </w:r>
      <w:r w:rsidR="00B7093A">
        <w:t>’</w:t>
      </w:r>
      <w:r>
        <w:t xml:space="preserve">. The two analyses and the reading chosen by one of the consultants for the clauses in </w:t>
      </w:r>
      <w:r>
        <w:fldChar w:fldCharType="begin"/>
      </w:r>
      <w:r>
        <w:instrText xml:space="preserve"> REF _Ref339731759 \h </w:instrText>
      </w:r>
      <w:r>
        <w:fldChar w:fldCharType="separate"/>
      </w:r>
      <w:r w:rsidR="00154D81" w:rsidRPr="0009114C">
        <w:t>(</w:t>
      </w:r>
      <w:r w:rsidR="00154D81">
        <w:rPr>
          <w:noProof/>
        </w:rPr>
        <w:t>105</w:t>
      </w:r>
      <w:r w:rsidR="00154D81" w:rsidRPr="0009114C">
        <w:t>)</w:t>
      </w:r>
      <w:r>
        <w:fldChar w:fldCharType="end"/>
      </w:r>
      <w:r>
        <w:t xml:space="preserve"> require further investigation.</w:t>
      </w:r>
    </w:p>
    <w:p w14:paraId="67FEF156" w14:textId="77777777" w:rsidR="00075364" w:rsidRDefault="00075364" w:rsidP="00075364">
      <w:pPr>
        <w:pStyle w:val="ExampleTitle"/>
      </w:pPr>
      <w:r>
        <w:t xml:space="preserve">Alternative readings of clauses with </w:t>
      </w:r>
      <w:r w:rsidRPr="00650D3B">
        <w:t>definite</w:t>
      </w:r>
      <w:r>
        <w:t>/</w:t>
      </w:r>
      <w:r w:rsidRPr="00650D3B">
        <w:t xml:space="preserve">identifiable </w:t>
      </w:r>
      <w:r>
        <w:t>themes and post-posed prepositional phrases</w:t>
      </w:r>
    </w:p>
    <w:tbl>
      <w:tblPr>
        <w:tblW w:w="5236" w:type="dxa"/>
        <w:tblCellMar>
          <w:left w:w="42" w:type="dxa"/>
          <w:right w:w="42" w:type="dxa"/>
        </w:tblCellMar>
        <w:tblLook w:val="01E0" w:firstRow="1" w:lastRow="1" w:firstColumn="1" w:lastColumn="1" w:noHBand="0" w:noVBand="0"/>
      </w:tblPr>
      <w:tblGrid>
        <w:gridCol w:w="709"/>
        <w:gridCol w:w="489"/>
        <w:gridCol w:w="562"/>
        <w:gridCol w:w="360"/>
        <w:gridCol w:w="688"/>
        <w:gridCol w:w="818"/>
        <w:gridCol w:w="562"/>
        <w:gridCol w:w="360"/>
        <w:gridCol w:w="688"/>
      </w:tblGrid>
      <w:tr w:rsidR="00AC23C4" w:rsidRPr="0009114C" w14:paraId="0546FF2A" w14:textId="77777777" w:rsidTr="00AC23C4">
        <w:tc>
          <w:tcPr>
            <w:tcW w:w="709" w:type="dxa"/>
            <w:shd w:val="clear" w:color="auto" w:fill="auto"/>
          </w:tcPr>
          <w:p w14:paraId="3A7D547F" w14:textId="77777777" w:rsidR="00075364" w:rsidRPr="0009114C" w:rsidRDefault="00075364" w:rsidP="00075364">
            <w:pPr>
              <w:pStyle w:val="O0Nwnext"/>
            </w:pPr>
            <w:bookmarkStart w:id="4668" w:name="_Ref259102174"/>
            <w:bookmarkStart w:id="4669" w:name="_Ref339731759"/>
            <w:r w:rsidRPr="0009114C">
              <w:t>(</w:t>
            </w:r>
            <w:fldSimple w:instr=" SEQ ( \* ARABIC \s 1 ">
              <w:r w:rsidR="00154D81">
                <w:rPr>
                  <w:noProof/>
                </w:rPr>
                <w:t>105</w:t>
              </w:r>
            </w:fldSimple>
            <w:bookmarkEnd w:id="4668"/>
            <w:r w:rsidRPr="0009114C">
              <w:t>)</w:t>
            </w:r>
            <w:bookmarkEnd w:id="4669"/>
          </w:p>
        </w:tc>
        <w:tc>
          <w:tcPr>
            <w:tcW w:w="489" w:type="dxa"/>
            <w:shd w:val="clear" w:color="auto" w:fill="auto"/>
          </w:tcPr>
          <w:p w14:paraId="751F6752" w14:textId="77777777" w:rsidR="00075364" w:rsidRPr="0009114C" w:rsidRDefault="00075364" w:rsidP="00075364">
            <w:pPr>
              <w:pStyle w:val="Text"/>
            </w:pPr>
            <w:r w:rsidRPr="0009114C">
              <w:t>de</w:t>
            </w:r>
          </w:p>
        </w:tc>
        <w:tc>
          <w:tcPr>
            <w:tcW w:w="562" w:type="dxa"/>
            <w:shd w:val="clear" w:color="auto" w:fill="auto"/>
          </w:tcPr>
          <w:p w14:paraId="50CBB72A" w14:textId="77777777" w:rsidR="00075364" w:rsidRPr="0009114C" w:rsidRDefault="00075364" w:rsidP="00075364">
            <w:pPr>
              <w:pStyle w:val="Text"/>
              <w:rPr>
                <w:rStyle w:val="ChBlueBold"/>
              </w:rPr>
            </w:pPr>
            <w:r w:rsidRPr="0009114C">
              <w:rPr>
                <w:rStyle w:val="ChBlueBold"/>
              </w:rPr>
              <w:t>ada</w:t>
            </w:r>
          </w:p>
        </w:tc>
        <w:tc>
          <w:tcPr>
            <w:tcW w:w="360" w:type="dxa"/>
            <w:shd w:val="clear" w:color="auto" w:fill="auto"/>
          </w:tcPr>
          <w:p w14:paraId="323EA232" w14:textId="77777777" w:rsidR="00075364" w:rsidRPr="0009114C" w:rsidRDefault="00075364" w:rsidP="00075364">
            <w:pPr>
              <w:pStyle w:val="Text"/>
            </w:pPr>
            <w:r w:rsidRPr="0009114C">
              <w:t>di</w:t>
            </w:r>
          </w:p>
        </w:tc>
        <w:tc>
          <w:tcPr>
            <w:tcW w:w="688" w:type="dxa"/>
            <w:shd w:val="clear" w:color="auto" w:fill="auto"/>
          </w:tcPr>
          <w:p w14:paraId="27E12D22" w14:textId="77777777" w:rsidR="00075364" w:rsidRPr="0009114C" w:rsidRDefault="00075364" w:rsidP="00075364">
            <w:pPr>
              <w:pStyle w:val="Text"/>
            </w:pPr>
            <w:r w:rsidRPr="0009114C">
              <w:t>situ,</w:t>
            </w:r>
          </w:p>
        </w:tc>
        <w:tc>
          <w:tcPr>
            <w:tcW w:w="818" w:type="dxa"/>
            <w:shd w:val="clear" w:color="auto" w:fill="auto"/>
          </w:tcPr>
          <w:p w14:paraId="048D4A72" w14:textId="77777777" w:rsidR="00075364" w:rsidRPr="0009114C" w:rsidRDefault="00075364" w:rsidP="00075364">
            <w:pPr>
              <w:pStyle w:val="Text"/>
            </w:pPr>
            <w:r w:rsidRPr="0009114C">
              <w:t>Martina</w:t>
            </w:r>
          </w:p>
        </w:tc>
        <w:tc>
          <w:tcPr>
            <w:tcW w:w="562" w:type="dxa"/>
            <w:shd w:val="clear" w:color="auto" w:fill="auto"/>
          </w:tcPr>
          <w:p w14:paraId="3B6DA9C4" w14:textId="77777777" w:rsidR="00075364" w:rsidRPr="0009114C" w:rsidRDefault="00075364" w:rsidP="00075364">
            <w:pPr>
              <w:pStyle w:val="Text"/>
              <w:rPr>
                <w:rStyle w:val="ChBlueBold"/>
              </w:rPr>
            </w:pPr>
            <w:r w:rsidRPr="0009114C">
              <w:rPr>
                <w:rStyle w:val="ChBlueBold"/>
              </w:rPr>
              <w:t>ada</w:t>
            </w:r>
          </w:p>
        </w:tc>
        <w:tc>
          <w:tcPr>
            <w:tcW w:w="360" w:type="dxa"/>
            <w:shd w:val="clear" w:color="auto" w:fill="auto"/>
          </w:tcPr>
          <w:p w14:paraId="7916A070" w14:textId="77777777" w:rsidR="00075364" w:rsidRPr="0009114C" w:rsidRDefault="00075364" w:rsidP="00075364">
            <w:pPr>
              <w:pStyle w:val="Text"/>
            </w:pPr>
            <w:r w:rsidRPr="0009114C">
              <w:t>di</w:t>
            </w:r>
          </w:p>
        </w:tc>
        <w:tc>
          <w:tcPr>
            <w:tcW w:w="688" w:type="dxa"/>
            <w:shd w:val="clear" w:color="auto" w:fill="auto"/>
          </w:tcPr>
          <w:p w14:paraId="7415D987" w14:textId="77777777" w:rsidR="00075364" w:rsidRPr="0009114C" w:rsidRDefault="00075364" w:rsidP="00075364">
            <w:pPr>
              <w:pStyle w:val="Text"/>
            </w:pPr>
            <w:r w:rsidRPr="0009114C">
              <w:t>situ</w:t>
            </w:r>
          </w:p>
        </w:tc>
      </w:tr>
      <w:tr w:rsidR="00AC23C4" w:rsidRPr="00AC23C4" w14:paraId="63BD48C0" w14:textId="77777777" w:rsidTr="00AC23C4">
        <w:tc>
          <w:tcPr>
            <w:tcW w:w="709" w:type="dxa"/>
            <w:shd w:val="clear" w:color="auto" w:fill="auto"/>
          </w:tcPr>
          <w:p w14:paraId="0FB7B020" w14:textId="77777777" w:rsidR="00075364" w:rsidRPr="009C4B5B" w:rsidRDefault="00075364" w:rsidP="00075364">
            <w:pPr>
              <w:pStyle w:val="GlossEng"/>
            </w:pPr>
          </w:p>
        </w:tc>
        <w:tc>
          <w:tcPr>
            <w:tcW w:w="489" w:type="dxa"/>
            <w:shd w:val="clear" w:color="auto" w:fill="auto"/>
          </w:tcPr>
          <w:p w14:paraId="14EC6224" w14:textId="77777777" w:rsidR="00075364" w:rsidRPr="0099608C" w:rsidRDefault="00075364" w:rsidP="00075364">
            <w:pPr>
              <w:pStyle w:val="GlossEng"/>
              <w:rPr>
                <w:rStyle w:val="ChSmallCaps"/>
              </w:rPr>
            </w:pPr>
            <w:r w:rsidRPr="0099608C">
              <w:rPr>
                <w:rStyle w:val="ChSmallCaps"/>
              </w:rPr>
              <w:t>3sg</w:t>
            </w:r>
          </w:p>
        </w:tc>
        <w:tc>
          <w:tcPr>
            <w:tcW w:w="562" w:type="dxa"/>
            <w:shd w:val="clear" w:color="auto" w:fill="auto"/>
          </w:tcPr>
          <w:p w14:paraId="4B7DC07D" w14:textId="77777777" w:rsidR="00075364" w:rsidRPr="009C4B5B" w:rsidRDefault="00075364" w:rsidP="00075364">
            <w:pPr>
              <w:pStyle w:val="GlossEng"/>
            </w:pPr>
            <w:r w:rsidRPr="009C4B5B">
              <w:t>exist</w:t>
            </w:r>
          </w:p>
        </w:tc>
        <w:tc>
          <w:tcPr>
            <w:tcW w:w="360" w:type="dxa"/>
            <w:shd w:val="clear" w:color="auto" w:fill="auto"/>
          </w:tcPr>
          <w:p w14:paraId="324E6B34" w14:textId="77777777" w:rsidR="00075364" w:rsidRPr="009C4B5B" w:rsidRDefault="00075364" w:rsidP="00075364">
            <w:pPr>
              <w:pStyle w:val="GlossEng"/>
            </w:pPr>
            <w:r w:rsidRPr="009C4B5B">
              <w:t>at</w:t>
            </w:r>
          </w:p>
        </w:tc>
        <w:tc>
          <w:tcPr>
            <w:tcW w:w="688" w:type="dxa"/>
            <w:shd w:val="clear" w:color="auto" w:fill="auto"/>
          </w:tcPr>
          <w:p w14:paraId="05738409" w14:textId="77777777" w:rsidR="00075364" w:rsidRPr="0099608C" w:rsidRDefault="00075364" w:rsidP="00075364">
            <w:pPr>
              <w:pStyle w:val="GlossEng"/>
              <w:rPr>
                <w:rStyle w:val="ChSmallCaps"/>
              </w:rPr>
            </w:pPr>
            <w:r w:rsidRPr="0099608C">
              <w:rPr>
                <w:rStyle w:val="ChSmallCaps"/>
              </w:rPr>
              <w:t>l.med</w:t>
            </w:r>
          </w:p>
        </w:tc>
        <w:tc>
          <w:tcPr>
            <w:tcW w:w="818" w:type="dxa"/>
            <w:shd w:val="clear" w:color="auto" w:fill="auto"/>
          </w:tcPr>
          <w:p w14:paraId="3B9CEE17" w14:textId="77777777" w:rsidR="00075364" w:rsidRPr="009C4B5B" w:rsidRDefault="00075364" w:rsidP="00075364">
            <w:pPr>
              <w:pStyle w:val="GlossEng"/>
            </w:pPr>
            <w:r w:rsidRPr="009C4B5B">
              <w:t>Martina</w:t>
            </w:r>
          </w:p>
        </w:tc>
        <w:tc>
          <w:tcPr>
            <w:tcW w:w="562" w:type="dxa"/>
            <w:shd w:val="clear" w:color="auto" w:fill="auto"/>
          </w:tcPr>
          <w:p w14:paraId="0E66B144" w14:textId="77777777" w:rsidR="00075364" w:rsidRPr="009C4B5B" w:rsidRDefault="00075364" w:rsidP="00075364">
            <w:pPr>
              <w:pStyle w:val="GlossEng"/>
            </w:pPr>
            <w:r w:rsidRPr="009C4B5B">
              <w:t>exist</w:t>
            </w:r>
          </w:p>
        </w:tc>
        <w:tc>
          <w:tcPr>
            <w:tcW w:w="360" w:type="dxa"/>
            <w:shd w:val="clear" w:color="auto" w:fill="auto"/>
          </w:tcPr>
          <w:p w14:paraId="14AB2711" w14:textId="77777777" w:rsidR="00075364" w:rsidRPr="009C4B5B" w:rsidRDefault="00075364" w:rsidP="00075364">
            <w:pPr>
              <w:pStyle w:val="GlossEng"/>
            </w:pPr>
            <w:r w:rsidRPr="009C4B5B">
              <w:t>at</w:t>
            </w:r>
          </w:p>
        </w:tc>
        <w:tc>
          <w:tcPr>
            <w:tcW w:w="688" w:type="dxa"/>
            <w:shd w:val="clear" w:color="auto" w:fill="auto"/>
          </w:tcPr>
          <w:p w14:paraId="050674D8" w14:textId="77777777" w:rsidR="00075364" w:rsidRPr="0099608C" w:rsidRDefault="00075364" w:rsidP="00075364">
            <w:pPr>
              <w:pStyle w:val="GlossEng"/>
              <w:rPr>
                <w:rStyle w:val="ChSmallCaps"/>
              </w:rPr>
            </w:pPr>
            <w:r w:rsidRPr="0099608C">
              <w:rPr>
                <w:rStyle w:val="ChSmallCaps"/>
              </w:rPr>
              <w:t>l.med</w:t>
            </w:r>
          </w:p>
        </w:tc>
      </w:tr>
    </w:tbl>
    <w:p w14:paraId="6F9CD61F" w14:textId="393280EC" w:rsidR="00075364" w:rsidRDefault="00B7093A" w:rsidP="00075364">
      <w:pPr>
        <w:pStyle w:val="FreeTranslEng"/>
      </w:pPr>
      <w:r>
        <w:t>‘</w:t>
      </w:r>
      <w:r w:rsidR="00075364">
        <w:t xml:space="preserve">she </w:t>
      </w:r>
      <w:r w:rsidR="00075364" w:rsidRPr="000C435D">
        <w:rPr>
          <w:rStyle w:val="ChBlueBold"/>
        </w:rPr>
        <w:t>was (being)</w:t>
      </w:r>
      <w:r w:rsidR="00075364">
        <w:t xml:space="preserve"> there, Martina </w:t>
      </w:r>
      <w:r w:rsidR="00075364" w:rsidRPr="000C435D">
        <w:rPr>
          <w:rStyle w:val="ChBlueBold"/>
        </w:rPr>
        <w:t>was (being)</w:t>
      </w:r>
      <w:r w:rsidR="00075364">
        <w:t xml:space="preserve"> there</w:t>
      </w:r>
      <w:r>
        <w:t>’</w:t>
      </w:r>
      <w:r w:rsidR="00075364">
        <w:t xml:space="preserve"> </w:t>
      </w:r>
      <w:r w:rsidR="00075364" w:rsidRPr="009C4B5B">
        <w:rPr>
          <w:rStyle w:val="ExampleSource"/>
        </w:rPr>
        <w:t>[081109-001-Cv.0087]</w:t>
      </w:r>
    </w:p>
    <w:tbl>
      <w:tblPr>
        <w:tblW w:w="6212" w:type="dxa"/>
        <w:tblCellMar>
          <w:left w:w="42" w:type="dxa"/>
          <w:right w:w="42" w:type="dxa"/>
        </w:tblCellMar>
        <w:tblLook w:val="01E0" w:firstRow="1" w:lastRow="1" w:firstColumn="1" w:lastColumn="1" w:noHBand="0" w:noVBand="0"/>
      </w:tblPr>
      <w:tblGrid>
        <w:gridCol w:w="709"/>
        <w:gridCol w:w="284"/>
        <w:gridCol w:w="205"/>
        <w:gridCol w:w="346"/>
        <w:gridCol w:w="427"/>
        <w:gridCol w:w="62"/>
        <w:gridCol w:w="595"/>
        <w:gridCol w:w="39"/>
        <w:gridCol w:w="321"/>
        <w:gridCol w:w="330"/>
        <w:gridCol w:w="382"/>
        <w:gridCol w:w="773"/>
        <w:gridCol w:w="688"/>
        <w:gridCol w:w="489"/>
        <w:gridCol w:w="562"/>
      </w:tblGrid>
      <w:tr w:rsidR="00AC23C4" w:rsidRPr="008C7D8B" w14:paraId="5F78C626" w14:textId="77777777" w:rsidTr="00AC23C4">
        <w:tc>
          <w:tcPr>
            <w:tcW w:w="709" w:type="dxa"/>
            <w:shd w:val="clear" w:color="auto" w:fill="auto"/>
          </w:tcPr>
          <w:p w14:paraId="6ECF6470" w14:textId="77777777" w:rsidR="00075364" w:rsidRPr="000320EB" w:rsidRDefault="00075364" w:rsidP="00075364">
            <w:pPr>
              <w:pStyle w:val="O0Nwnext"/>
            </w:pPr>
            <w:bookmarkStart w:id="4670" w:name="_Ref371438793"/>
            <w:r w:rsidRPr="000320EB">
              <w:t>(</w:t>
            </w:r>
            <w:fldSimple w:instr=" SEQ ( \* ARABIC \s 1 ">
              <w:r w:rsidR="00154D81">
                <w:rPr>
                  <w:noProof/>
                </w:rPr>
                <w:t>106</w:t>
              </w:r>
            </w:fldSimple>
            <w:r w:rsidRPr="000320EB">
              <w:t>)</w:t>
            </w:r>
            <w:bookmarkEnd w:id="4670"/>
          </w:p>
        </w:tc>
        <w:tc>
          <w:tcPr>
            <w:tcW w:w="284" w:type="dxa"/>
            <w:shd w:val="clear" w:color="auto" w:fill="auto"/>
          </w:tcPr>
          <w:p w14:paraId="254CFC39" w14:textId="77777777" w:rsidR="00075364" w:rsidRPr="00CA1A95" w:rsidRDefault="00075364" w:rsidP="00075364">
            <w:pPr>
              <w:pStyle w:val="Text"/>
            </w:pPr>
            <w:r>
              <w:t>…</w:t>
            </w:r>
          </w:p>
        </w:tc>
        <w:tc>
          <w:tcPr>
            <w:tcW w:w="551" w:type="dxa"/>
            <w:gridSpan w:val="2"/>
            <w:shd w:val="clear" w:color="auto" w:fill="auto"/>
          </w:tcPr>
          <w:p w14:paraId="1574E0F7" w14:textId="77777777" w:rsidR="00075364" w:rsidRPr="00CA1A95" w:rsidRDefault="00075364" w:rsidP="00075364">
            <w:pPr>
              <w:pStyle w:val="Text"/>
            </w:pPr>
            <w:r w:rsidRPr="00CA1A95">
              <w:t>pace</w:t>
            </w:r>
          </w:p>
        </w:tc>
        <w:tc>
          <w:tcPr>
            <w:tcW w:w="489" w:type="dxa"/>
            <w:gridSpan w:val="2"/>
            <w:shd w:val="clear" w:color="auto" w:fill="auto"/>
          </w:tcPr>
          <w:p w14:paraId="3FE7176E" w14:textId="77777777" w:rsidR="00075364" w:rsidRPr="00CA1A95" w:rsidRDefault="00075364" w:rsidP="00075364">
            <w:pPr>
              <w:pStyle w:val="Text"/>
            </w:pPr>
            <w:r w:rsidRPr="00CA1A95">
              <w:t>de</w:t>
            </w:r>
          </w:p>
        </w:tc>
        <w:tc>
          <w:tcPr>
            <w:tcW w:w="595" w:type="dxa"/>
            <w:shd w:val="clear" w:color="auto" w:fill="auto"/>
          </w:tcPr>
          <w:p w14:paraId="1F7ABD8A" w14:textId="77777777" w:rsidR="00075364" w:rsidRPr="00CA1A95" w:rsidRDefault="00075364" w:rsidP="00075364">
            <w:pPr>
              <w:pStyle w:val="Text"/>
            </w:pPr>
            <w:r w:rsidRPr="00CA1A95">
              <w:t>tulis</w:t>
            </w:r>
          </w:p>
        </w:tc>
        <w:tc>
          <w:tcPr>
            <w:tcW w:w="360" w:type="dxa"/>
            <w:gridSpan w:val="2"/>
            <w:shd w:val="clear" w:color="auto" w:fill="auto"/>
          </w:tcPr>
          <w:p w14:paraId="42C62429" w14:textId="77777777" w:rsidR="00075364" w:rsidRPr="00CA1A95" w:rsidRDefault="00075364" w:rsidP="00075364">
            <w:pPr>
              <w:pStyle w:val="Text"/>
            </w:pPr>
            <w:r w:rsidRPr="00CA1A95">
              <w:t>di</w:t>
            </w:r>
          </w:p>
        </w:tc>
        <w:tc>
          <w:tcPr>
            <w:tcW w:w="712" w:type="dxa"/>
            <w:gridSpan w:val="2"/>
            <w:shd w:val="clear" w:color="auto" w:fill="auto"/>
          </w:tcPr>
          <w:p w14:paraId="4666083E" w14:textId="77777777" w:rsidR="00075364" w:rsidRPr="00CA1A95" w:rsidRDefault="00075364" w:rsidP="00075364">
            <w:pPr>
              <w:pStyle w:val="Text"/>
            </w:pPr>
            <w:r w:rsidRPr="00CA1A95">
              <w:t>kertas,</w:t>
            </w:r>
          </w:p>
        </w:tc>
        <w:tc>
          <w:tcPr>
            <w:tcW w:w="773" w:type="dxa"/>
            <w:shd w:val="clear" w:color="auto" w:fill="auto"/>
          </w:tcPr>
          <w:p w14:paraId="53571A13" w14:textId="77777777" w:rsidR="00075364" w:rsidRPr="00CA1A95" w:rsidRDefault="00075364" w:rsidP="00075364">
            <w:pPr>
              <w:pStyle w:val="Text"/>
            </w:pPr>
            <w:r>
              <w:t>suda,</w:t>
            </w:r>
          </w:p>
        </w:tc>
        <w:tc>
          <w:tcPr>
            <w:tcW w:w="688" w:type="dxa"/>
            <w:shd w:val="clear" w:color="auto" w:fill="auto"/>
          </w:tcPr>
          <w:p w14:paraId="4F9025CA" w14:textId="77777777" w:rsidR="00075364" w:rsidRPr="0009114C" w:rsidRDefault="00075364" w:rsidP="00075364">
            <w:pPr>
              <w:pStyle w:val="Text"/>
            </w:pPr>
            <w:r w:rsidRPr="0009114C">
              <w:t>situ</w:t>
            </w:r>
          </w:p>
        </w:tc>
        <w:tc>
          <w:tcPr>
            <w:tcW w:w="489" w:type="dxa"/>
            <w:shd w:val="clear" w:color="auto" w:fill="auto"/>
          </w:tcPr>
          <w:p w14:paraId="68069CE2" w14:textId="77777777" w:rsidR="00075364" w:rsidRPr="00CA1A95" w:rsidRDefault="00075364" w:rsidP="00075364">
            <w:pPr>
              <w:pStyle w:val="Text"/>
            </w:pPr>
            <w:r w:rsidRPr="00CA1A95">
              <w:t>de</w:t>
            </w:r>
          </w:p>
        </w:tc>
        <w:tc>
          <w:tcPr>
            <w:tcW w:w="562" w:type="dxa"/>
            <w:shd w:val="clear" w:color="auto" w:fill="auto"/>
          </w:tcPr>
          <w:p w14:paraId="60BD7685" w14:textId="77777777" w:rsidR="00075364" w:rsidRPr="00F70599" w:rsidRDefault="00075364" w:rsidP="00075364">
            <w:pPr>
              <w:pStyle w:val="Text"/>
            </w:pPr>
            <w:r w:rsidRPr="00F70599">
              <w:rPr>
                <w:rStyle w:val="ChBlueBold"/>
              </w:rPr>
              <w:t>ada</w:t>
            </w:r>
            <w:r w:rsidRPr="00F70599">
              <w:t>,</w:t>
            </w:r>
          </w:p>
        </w:tc>
      </w:tr>
      <w:tr w:rsidR="00AC23C4" w:rsidRPr="00AC23C4" w14:paraId="673061AC" w14:textId="77777777" w:rsidTr="00AC23C4">
        <w:tc>
          <w:tcPr>
            <w:tcW w:w="709" w:type="dxa"/>
            <w:shd w:val="clear" w:color="auto" w:fill="auto"/>
          </w:tcPr>
          <w:p w14:paraId="375686FB" w14:textId="77777777" w:rsidR="00075364" w:rsidRPr="00CA1A95" w:rsidRDefault="00075364" w:rsidP="00075364">
            <w:pPr>
              <w:pStyle w:val="GlossEng"/>
            </w:pPr>
          </w:p>
        </w:tc>
        <w:tc>
          <w:tcPr>
            <w:tcW w:w="284" w:type="dxa"/>
            <w:shd w:val="clear" w:color="auto" w:fill="auto"/>
          </w:tcPr>
          <w:p w14:paraId="0D852999" w14:textId="77777777" w:rsidR="00075364" w:rsidRPr="00CA1A95" w:rsidRDefault="00075364" w:rsidP="00075364">
            <w:pPr>
              <w:pStyle w:val="GlossEng"/>
            </w:pPr>
          </w:p>
        </w:tc>
        <w:tc>
          <w:tcPr>
            <w:tcW w:w="551" w:type="dxa"/>
            <w:gridSpan w:val="2"/>
            <w:shd w:val="clear" w:color="auto" w:fill="auto"/>
          </w:tcPr>
          <w:p w14:paraId="489980F6" w14:textId="77777777" w:rsidR="00075364" w:rsidRPr="00CA1A95" w:rsidRDefault="00075364" w:rsidP="00075364">
            <w:pPr>
              <w:pStyle w:val="GlossEng"/>
            </w:pPr>
            <w:r w:rsidRPr="00CA1A95">
              <w:t>man</w:t>
            </w:r>
          </w:p>
        </w:tc>
        <w:tc>
          <w:tcPr>
            <w:tcW w:w="489" w:type="dxa"/>
            <w:gridSpan w:val="2"/>
            <w:shd w:val="clear" w:color="auto" w:fill="auto"/>
          </w:tcPr>
          <w:p w14:paraId="43F547EA" w14:textId="77777777" w:rsidR="00075364" w:rsidRPr="0099608C" w:rsidRDefault="00075364" w:rsidP="00075364">
            <w:pPr>
              <w:pStyle w:val="GlossEng"/>
              <w:rPr>
                <w:rStyle w:val="ChSmallCaps"/>
              </w:rPr>
            </w:pPr>
            <w:r w:rsidRPr="0099608C">
              <w:rPr>
                <w:rStyle w:val="ChSmallCaps"/>
              </w:rPr>
              <w:t>3sg</w:t>
            </w:r>
          </w:p>
        </w:tc>
        <w:tc>
          <w:tcPr>
            <w:tcW w:w="595" w:type="dxa"/>
            <w:shd w:val="clear" w:color="auto" w:fill="auto"/>
          </w:tcPr>
          <w:p w14:paraId="33D4C116" w14:textId="77777777" w:rsidR="00075364" w:rsidRPr="00CA1A95" w:rsidRDefault="00075364" w:rsidP="00075364">
            <w:pPr>
              <w:pStyle w:val="GlossEng"/>
            </w:pPr>
            <w:r w:rsidRPr="00CA1A95">
              <w:t>write</w:t>
            </w:r>
          </w:p>
        </w:tc>
        <w:tc>
          <w:tcPr>
            <w:tcW w:w="360" w:type="dxa"/>
            <w:gridSpan w:val="2"/>
            <w:shd w:val="clear" w:color="auto" w:fill="auto"/>
          </w:tcPr>
          <w:p w14:paraId="0400441C" w14:textId="77777777" w:rsidR="00075364" w:rsidRPr="00CA1A95" w:rsidRDefault="00075364" w:rsidP="00075364">
            <w:pPr>
              <w:pStyle w:val="GlossEng"/>
            </w:pPr>
            <w:r w:rsidRPr="00CA1A95">
              <w:t>at</w:t>
            </w:r>
          </w:p>
        </w:tc>
        <w:tc>
          <w:tcPr>
            <w:tcW w:w="712" w:type="dxa"/>
            <w:gridSpan w:val="2"/>
            <w:shd w:val="clear" w:color="auto" w:fill="auto"/>
          </w:tcPr>
          <w:p w14:paraId="194194DB" w14:textId="77777777" w:rsidR="00075364" w:rsidRPr="00CA1A95" w:rsidRDefault="00075364" w:rsidP="00075364">
            <w:pPr>
              <w:pStyle w:val="GlossEng"/>
            </w:pPr>
            <w:r w:rsidRPr="00CA1A95">
              <w:t>paper</w:t>
            </w:r>
          </w:p>
        </w:tc>
        <w:tc>
          <w:tcPr>
            <w:tcW w:w="773" w:type="dxa"/>
            <w:shd w:val="clear" w:color="auto" w:fill="auto"/>
          </w:tcPr>
          <w:p w14:paraId="03F84F42" w14:textId="77777777" w:rsidR="00075364" w:rsidRPr="00CA1A95" w:rsidRDefault="00075364" w:rsidP="00075364">
            <w:pPr>
              <w:pStyle w:val="GlossEng"/>
            </w:pPr>
            <w:r w:rsidRPr="00CA1A95">
              <w:t>already</w:t>
            </w:r>
          </w:p>
        </w:tc>
        <w:tc>
          <w:tcPr>
            <w:tcW w:w="688" w:type="dxa"/>
            <w:shd w:val="clear" w:color="auto" w:fill="auto"/>
          </w:tcPr>
          <w:p w14:paraId="68054535" w14:textId="77777777" w:rsidR="00075364" w:rsidRPr="0099608C" w:rsidRDefault="00075364" w:rsidP="00075364">
            <w:pPr>
              <w:pStyle w:val="GlossEng"/>
              <w:rPr>
                <w:rStyle w:val="ChSmallCaps"/>
              </w:rPr>
            </w:pPr>
            <w:r w:rsidRPr="0099608C">
              <w:rPr>
                <w:rStyle w:val="ChSmallCaps"/>
              </w:rPr>
              <w:t>l.med</w:t>
            </w:r>
          </w:p>
        </w:tc>
        <w:tc>
          <w:tcPr>
            <w:tcW w:w="489" w:type="dxa"/>
            <w:shd w:val="clear" w:color="auto" w:fill="auto"/>
          </w:tcPr>
          <w:p w14:paraId="2D3CDEDE" w14:textId="77777777" w:rsidR="00075364" w:rsidRPr="0099608C" w:rsidRDefault="00075364" w:rsidP="00075364">
            <w:pPr>
              <w:pStyle w:val="GlossEng"/>
              <w:rPr>
                <w:rStyle w:val="ChSmallCaps"/>
              </w:rPr>
            </w:pPr>
            <w:r w:rsidRPr="0099608C">
              <w:rPr>
                <w:rStyle w:val="ChSmallCaps"/>
              </w:rPr>
              <w:t>3sg</w:t>
            </w:r>
          </w:p>
        </w:tc>
        <w:tc>
          <w:tcPr>
            <w:tcW w:w="562" w:type="dxa"/>
            <w:shd w:val="clear" w:color="auto" w:fill="auto"/>
          </w:tcPr>
          <w:p w14:paraId="133EB19C" w14:textId="77777777" w:rsidR="00075364" w:rsidRPr="00CA1A95" w:rsidRDefault="00075364" w:rsidP="00075364">
            <w:pPr>
              <w:pStyle w:val="GlossEng"/>
            </w:pPr>
            <w:r w:rsidRPr="00CA1A95">
              <w:t>exist</w:t>
            </w:r>
          </w:p>
        </w:tc>
      </w:tr>
      <w:tr w:rsidR="00AC23C4" w:rsidRPr="00CA1A95" w14:paraId="2CCAA60A" w14:textId="77777777" w:rsidTr="00AC23C4">
        <w:trPr>
          <w:gridAfter w:val="5"/>
          <w:wAfter w:w="2894" w:type="dxa"/>
        </w:trPr>
        <w:tc>
          <w:tcPr>
            <w:tcW w:w="709" w:type="dxa"/>
            <w:shd w:val="clear" w:color="auto" w:fill="auto"/>
          </w:tcPr>
          <w:p w14:paraId="461FDF92" w14:textId="77777777" w:rsidR="00075364" w:rsidRPr="00AB4EB0" w:rsidRDefault="00075364" w:rsidP="00075364">
            <w:pPr>
              <w:pStyle w:val="O0Nwnext"/>
            </w:pPr>
          </w:p>
        </w:tc>
        <w:tc>
          <w:tcPr>
            <w:tcW w:w="489" w:type="dxa"/>
            <w:gridSpan w:val="2"/>
            <w:shd w:val="clear" w:color="auto" w:fill="auto"/>
          </w:tcPr>
          <w:p w14:paraId="4FD0C6F2" w14:textId="77777777" w:rsidR="00075364" w:rsidRPr="00CA1A95" w:rsidRDefault="00075364" w:rsidP="00075364">
            <w:pPr>
              <w:pStyle w:val="Text"/>
            </w:pPr>
            <w:r w:rsidRPr="00CA1A95">
              <w:t>de</w:t>
            </w:r>
          </w:p>
        </w:tc>
        <w:tc>
          <w:tcPr>
            <w:tcW w:w="773" w:type="dxa"/>
            <w:gridSpan w:val="2"/>
            <w:shd w:val="clear" w:color="auto" w:fill="auto"/>
          </w:tcPr>
          <w:p w14:paraId="176D02C4" w14:textId="77777777" w:rsidR="00075364" w:rsidRPr="00CA1A95" w:rsidRDefault="00075364" w:rsidP="00075364">
            <w:pPr>
              <w:pStyle w:val="Text"/>
            </w:pPr>
            <w:r w:rsidRPr="00CA1A95">
              <w:t>su</w:t>
            </w:r>
          </w:p>
        </w:tc>
        <w:tc>
          <w:tcPr>
            <w:tcW w:w="696" w:type="dxa"/>
            <w:gridSpan w:val="3"/>
            <w:shd w:val="clear" w:color="auto" w:fill="auto"/>
          </w:tcPr>
          <w:p w14:paraId="4C0FCC4E" w14:textId="77777777" w:rsidR="00075364" w:rsidRPr="00CA1A95" w:rsidRDefault="00075364" w:rsidP="00075364">
            <w:pPr>
              <w:pStyle w:val="Text"/>
            </w:pPr>
            <w:r w:rsidRPr="00CA1A95">
              <w:t>bikin</w:t>
            </w:r>
            <w:r w:rsidR="00753525">
              <w:t>g</w:t>
            </w:r>
          </w:p>
        </w:tc>
        <w:tc>
          <w:tcPr>
            <w:tcW w:w="651" w:type="dxa"/>
            <w:gridSpan w:val="2"/>
            <w:shd w:val="clear" w:color="auto" w:fill="auto"/>
          </w:tcPr>
          <w:p w14:paraId="151DA188" w14:textId="77777777" w:rsidR="00075364" w:rsidRPr="00CA1A95" w:rsidRDefault="00075364" w:rsidP="00075364">
            <w:pPr>
              <w:pStyle w:val="Text"/>
            </w:pPr>
            <w:r w:rsidRPr="00CA1A95">
              <w:t>daftar</w:t>
            </w:r>
          </w:p>
        </w:tc>
      </w:tr>
      <w:tr w:rsidR="00AC23C4" w:rsidRPr="00CA1A95" w14:paraId="5FF37145" w14:textId="77777777" w:rsidTr="00AC23C4">
        <w:trPr>
          <w:gridAfter w:val="5"/>
          <w:wAfter w:w="2894" w:type="dxa"/>
        </w:trPr>
        <w:tc>
          <w:tcPr>
            <w:tcW w:w="709" w:type="dxa"/>
            <w:shd w:val="clear" w:color="auto" w:fill="auto"/>
          </w:tcPr>
          <w:p w14:paraId="755099FB" w14:textId="77777777" w:rsidR="00075364" w:rsidRPr="00AB4EB0" w:rsidRDefault="00075364" w:rsidP="00075364">
            <w:pPr>
              <w:pStyle w:val="GlossEng"/>
            </w:pPr>
          </w:p>
        </w:tc>
        <w:tc>
          <w:tcPr>
            <w:tcW w:w="489" w:type="dxa"/>
            <w:gridSpan w:val="2"/>
            <w:shd w:val="clear" w:color="auto" w:fill="auto"/>
          </w:tcPr>
          <w:p w14:paraId="303035E9" w14:textId="77777777" w:rsidR="00075364" w:rsidRPr="0099608C" w:rsidRDefault="00075364" w:rsidP="00075364">
            <w:pPr>
              <w:pStyle w:val="GlossEng"/>
              <w:rPr>
                <w:rStyle w:val="ChSmallCaps"/>
              </w:rPr>
            </w:pPr>
            <w:r w:rsidRPr="0099608C">
              <w:rPr>
                <w:rStyle w:val="ChSmallCaps"/>
              </w:rPr>
              <w:t>3sg</w:t>
            </w:r>
          </w:p>
        </w:tc>
        <w:tc>
          <w:tcPr>
            <w:tcW w:w="773" w:type="dxa"/>
            <w:gridSpan w:val="2"/>
            <w:shd w:val="clear" w:color="auto" w:fill="auto"/>
          </w:tcPr>
          <w:p w14:paraId="4490EBB5" w14:textId="77777777" w:rsidR="00075364" w:rsidRPr="00CA1A95" w:rsidRDefault="00075364" w:rsidP="00075364">
            <w:pPr>
              <w:pStyle w:val="GlossEng"/>
            </w:pPr>
            <w:r w:rsidRPr="00CA1A95">
              <w:t>already</w:t>
            </w:r>
          </w:p>
        </w:tc>
        <w:tc>
          <w:tcPr>
            <w:tcW w:w="696" w:type="dxa"/>
            <w:gridSpan w:val="3"/>
            <w:shd w:val="clear" w:color="auto" w:fill="auto"/>
          </w:tcPr>
          <w:p w14:paraId="06AF6436" w14:textId="77777777" w:rsidR="00075364" w:rsidRPr="00CA1A95" w:rsidRDefault="00075364" w:rsidP="00075364">
            <w:pPr>
              <w:pStyle w:val="GlossEng"/>
            </w:pPr>
            <w:r w:rsidRPr="00CA1A95">
              <w:t>make</w:t>
            </w:r>
          </w:p>
        </w:tc>
        <w:tc>
          <w:tcPr>
            <w:tcW w:w="651" w:type="dxa"/>
            <w:gridSpan w:val="2"/>
            <w:shd w:val="clear" w:color="auto" w:fill="auto"/>
          </w:tcPr>
          <w:p w14:paraId="11A41CD9" w14:textId="77777777" w:rsidR="00075364" w:rsidRPr="00CA1A95" w:rsidRDefault="00075364" w:rsidP="00075364">
            <w:pPr>
              <w:pStyle w:val="GlossEng"/>
            </w:pPr>
            <w:r w:rsidRPr="00CA1A95">
              <w:t>list</w:t>
            </w:r>
          </w:p>
        </w:tc>
      </w:tr>
    </w:tbl>
    <w:p w14:paraId="194D4600" w14:textId="577D64FD" w:rsidR="00075364" w:rsidRPr="000957E6" w:rsidRDefault="00075364" w:rsidP="00075364">
      <w:pPr>
        <w:pStyle w:val="FreeTranslEng"/>
      </w:pPr>
      <w:r w:rsidRPr="007A0347">
        <w:t xml:space="preserve">[Enrolling for a sports team:] </w:t>
      </w:r>
      <w:r w:rsidR="00B7093A">
        <w:t>‘</w:t>
      </w:r>
      <w:r w:rsidRPr="007A0347">
        <w:t>[</w:t>
      </w:r>
      <w:r w:rsidR="009B531F">
        <w:t>Herman</w:t>
      </w:r>
      <w:r w:rsidRPr="007A0347">
        <w:t xml:space="preserve"> gave his name,</w:t>
      </w:r>
      <w:r>
        <w:t>]</w:t>
      </w:r>
      <w:r w:rsidRPr="007A0347">
        <w:t xml:space="preserve"> the man wrote (</w:t>
      </w:r>
      <w:r w:rsidR="002911BD">
        <w:t>it</w:t>
      </w:r>
      <w:r w:rsidRPr="007A0347">
        <w:t>) on a paper</w:t>
      </w:r>
      <w:r>
        <w:t>,</w:t>
      </w:r>
      <w:r w:rsidRPr="007A0347">
        <w:t xml:space="preserve"> that</w:t>
      </w:r>
      <w:r w:rsidR="00B7093A">
        <w:t>’</w:t>
      </w:r>
      <w:r w:rsidRPr="007A0347">
        <w:t xml:space="preserve">s it, </w:t>
      </w:r>
      <w:r w:rsidRPr="0009114C">
        <w:t>there</w:t>
      </w:r>
      <w:r w:rsidRPr="007A0347">
        <w:t xml:space="preserve"> </w:t>
      </w:r>
      <w:r>
        <w:t xml:space="preserve">it </w:t>
      </w:r>
      <w:r w:rsidRPr="007A0347">
        <w:rPr>
          <w:rStyle w:val="ChBlueBold"/>
        </w:rPr>
        <w:t>was</w:t>
      </w:r>
      <w:r w:rsidRPr="00E24A5D">
        <w:t>!</w:t>
      </w:r>
      <w:r w:rsidRPr="007A0347">
        <w:t>, he (the man) had already made a list</w:t>
      </w:r>
      <w:r w:rsidR="00B7093A">
        <w:t>’</w:t>
      </w:r>
      <w:r>
        <w:t xml:space="preserve"> </w:t>
      </w:r>
      <w:r w:rsidRPr="00CF770C">
        <w:rPr>
          <w:rStyle w:val="ExampleSource"/>
        </w:rPr>
        <w:t>[081023-001-Cv.0001]</w:t>
      </w:r>
    </w:p>
    <w:tbl>
      <w:tblPr>
        <w:tblW w:w="2246" w:type="dxa"/>
        <w:tblCellMar>
          <w:left w:w="42" w:type="dxa"/>
          <w:right w:w="42" w:type="dxa"/>
        </w:tblCellMar>
        <w:tblLook w:val="01E0" w:firstRow="1" w:lastRow="1" w:firstColumn="1" w:lastColumn="1" w:noHBand="0" w:noVBand="0"/>
      </w:tblPr>
      <w:tblGrid>
        <w:gridCol w:w="709"/>
        <w:gridCol w:w="489"/>
        <w:gridCol w:w="360"/>
        <w:gridCol w:w="688"/>
      </w:tblGrid>
      <w:tr w:rsidR="00075364" w:rsidRPr="008C7D8B" w14:paraId="0A28DEC3" w14:textId="77777777" w:rsidTr="00AC23C4">
        <w:tc>
          <w:tcPr>
            <w:tcW w:w="709" w:type="dxa"/>
            <w:shd w:val="clear" w:color="auto" w:fill="auto"/>
          </w:tcPr>
          <w:p w14:paraId="448330FC" w14:textId="77777777" w:rsidR="00075364" w:rsidRPr="000320EB" w:rsidRDefault="00075364" w:rsidP="00075364">
            <w:pPr>
              <w:pStyle w:val="O0Nwnext"/>
            </w:pPr>
            <w:bookmarkStart w:id="4671" w:name="_Ref259114071"/>
            <w:bookmarkStart w:id="4672" w:name="_Ref339731757"/>
            <w:r w:rsidRPr="000320EB">
              <w:t>(</w:t>
            </w:r>
            <w:fldSimple w:instr=" SEQ ( \* ARABIC \s 1 ">
              <w:r w:rsidR="00154D81">
                <w:rPr>
                  <w:noProof/>
                </w:rPr>
                <w:t>107</w:t>
              </w:r>
            </w:fldSimple>
            <w:bookmarkEnd w:id="4671"/>
            <w:r w:rsidRPr="000320EB">
              <w:t>)</w:t>
            </w:r>
            <w:bookmarkEnd w:id="4672"/>
          </w:p>
        </w:tc>
        <w:tc>
          <w:tcPr>
            <w:tcW w:w="489" w:type="dxa"/>
            <w:shd w:val="clear" w:color="auto" w:fill="auto"/>
          </w:tcPr>
          <w:p w14:paraId="77FB1C38" w14:textId="77777777" w:rsidR="00075364" w:rsidRPr="00675CF6" w:rsidRDefault="00075364" w:rsidP="00075364">
            <w:pPr>
              <w:pStyle w:val="Text"/>
            </w:pPr>
            <w:r w:rsidRPr="00675CF6">
              <w:t>d</w:t>
            </w:r>
            <w:r>
              <w:t>e</w:t>
            </w:r>
          </w:p>
        </w:tc>
        <w:tc>
          <w:tcPr>
            <w:tcW w:w="360" w:type="dxa"/>
            <w:shd w:val="clear" w:color="auto" w:fill="auto"/>
          </w:tcPr>
          <w:p w14:paraId="77768707" w14:textId="77777777" w:rsidR="00075364" w:rsidRPr="003E60B1" w:rsidRDefault="00075364" w:rsidP="00075364">
            <w:pPr>
              <w:pStyle w:val="Text"/>
              <w:rPr>
                <w:rStyle w:val="ChBlueBold"/>
              </w:rPr>
            </w:pPr>
            <w:r w:rsidRPr="003E60B1">
              <w:rPr>
                <w:rStyle w:val="ChBlueBold"/>
              </w:rPr>
              <w:t>di</w:t>
            </w:r>
          </w:p>
        </w:tc>
        <w:tc>
          <w:tcPr>
            <w:tcW w:w="688" w:type="dxa"/>
            <w:shd w:val="clear" w:color="auto" w:fill="auto"/>
          </w:tcPr>
          <w:p w14:paraId="19270CF5" w14:textId="77777777" w:rsidR="00075364" w:rsidRPr="003E60B1" w:rsidRDefault="00075364" w:rsidP="00075364">
            <w:pPr>
              <w:pStyle w:val="Text"/>
              <w:rPr>
                <w:rStyle w:val="ChBlueBold"/>
              </w:rPr>
            </w:pPr>
            <w:r w:rsidRPr="003E60B1">
              <w:rPr>
                <w:rStyle w:val="ChBlueBold"/>
              </w:rPr>
              <w:t>situ</w:t>
            </w:r>
          </w:p>
        </w:tc>
      </w:tr>
      <w:tr w:rsidR="00075364" w:rsidRPr="00675CF6" w14:paraId="7AE4B6A2" w14:textId="77777777" w:rsidTr="00AC23C4">
        <w:tc>
          <w:tcPr>
            <w:tcW w:w="709" w:type="dxa"/>
            <w:shd w:val="clear" w:color="auto" w:fill="auto"/>
          </w:tcPr>
          <w:p w14:paraId="5CF68474" w14:textId="77777777" w:rsidR="00075364" w:rsidRPr="00675CF6" w:rsidRDefault="00075364" w:rsidP="00075364">
            <w:pPr>
              <w:pStyle w:val="GlossEng"/>
            </w:pPr>
          </w:p>
        </w:tc>
        <w:tc>
          <w:tcPr>
            <w:tcW w:w="489" w:type="dxa"/>
            <w:shd w:val="clear" w:color="auto" w:fill="auto"/>
          </w:tcPr>
          <w:p w14:paraId="78443705" w14:textId="77777777" w:rsidR="00075364" w:rsidRPr="0099608C" w:rsidRDefault="00075364" w:rsidP="00075364">
            <w:pPr>
              <w:pStyle w:val="GlossEng"/>
              <w:rPr>
                <w:rStyle w:val="ChSmallCaps"/>
              </w:rPr>
            </w:pPr>
            <w:r w:rsidRPr="0099608C">
              <w:rPr>
                <w:rStyle w:val="ChSmallCaps"/>
              </w:rPr>
              <w:t>3sg</w:t>
            </w:r>
          </w:p>
        </w:tc>
        <w:tc>
          <w:tcPr>
            <w:tcW w:w="360" w:type="dxa"/>
            <w:shd w:val="clear" w:color="auto" w:fill="auto"/>
          </w:tcPr>
          <w:p w14:paraId="6BFFB5B2" w14:textId="77777777" w:rsidR="00075364" w:rsidRPr="00675CF6" w:rsidRDefault="00075364" w:rsidP="00075364">
            <w:pPr>
              <w:pStyle w:val="GlossEng"/>
            </w:pPr>
            <w:r w:rsidRPr="00675CF6">
              <w:t>at</w:t>
            </w:r>
          </w:p>
        </w:tc>
        <w:tc>
          <w:tcPr>
            <w:tcW w:w="688" w:type="dxa"/>
            <w:shd w:val="clear" w:color="auto" w:fill="auto"/>
          </w:tcPr>
          <w:p w14:paraId="4BEA69AC" w14:textId="77777777" w:rsidR="00075364" w:rsidRPr="0099608C" w:rsidRDefault="00075364" w:rsidP="00075364">
            <w:pPr>
              <w:pStyle w:val="GlossEng"/>
              <w:rPr>
                <w:rStyle w:val="ChSmallCaps"/>
              </w:rPr>
            </w:pPr>
            <w:r w:rsidRPr="0099608C">
              <w:rPr>
                <w:rStyle w:val="ChSmallCaps"/>
              </w:rPr>
              <w:t>l.med</w:t>
            </w:r>
          </w:p>
        </w:tc>
      </w:tr>
    </w:tbl>
    <w:p w14:paraId="333F6C2C" w14:textId="7458F8F7" w:rsidR="00075364" w:rsidRDefault="00B7093A" w:rsidP="00075364">
      <w:pPr>
        <w:pStyle w:val="FreeTranslEng"/>
      </w:pPr>
      <w:r>
        <w:t>‘</w:t>
      </w:r>
      <w:r w:rsidR="00075364">
        <w:t xml:space="preserve">he </w:t>
      </w:r>
      <w:r w:rsidR="00075364" w:rsidRPr="003E60B1">
        <w:rPr>
          <w:rStyle w:val="ChBlueBold"/>
        </w:rPr>
        <w:t>(was) there</w:t>
      </w:r>
      <w:r>
        <w:t>’</w:t>
      </w:r>
      <w:r w:rsidR="00075364">
        <w:t xml:space="preserve"> </w:t>
      </w:r>
      <w:r w:rsidR="00075364" w:rsidRPr="00CD4C33">
        <w:rPr>
          <w:rStyle w:val="ExampleSource"/>
        </w:rPr>
        <w:t>[080922-010a-</w:t>
      </w:r>
      <w:r w:rsidR="00F00E41">
        <w:rPr>
          <w:rStyle w:val="ExampleSource"/>
        </w:rPr>
        <w:t>Cv</w:t>
      </w:r>
      <w:r w:rsidR="00075364" w:rsidRPr="00CD4C33">
        <w:rPr>
          <w:rStyle w:val="ExampleSource"/>
        </w:rPr>
        <w:t>NF.0256]</w:t>
      </w:r>
    </w:p>
    <w:tbl>
      <w:tblPr>
        <w:tblW w:w="0" w:type="auto"/>
        <w:tblCellMar>
          <w:left w:w="42" w:type="dxa"/>
          <w:right w:w="42" w:type="dxa"/>
        </w:tblCellMar>
        <w:tblLook w:val="01E0" w:firstRow="1" w:lastRow="1" w:firstColumn="1" w:lastColumn="1" w:noHBand="0" w:noVBand="0"/>
      </w:tblPr>
      <w:tblGrid>
        <w:gridCol w:w="709"/>
        <w:gridCol w:w="489"/>
        <w:gridCol w:w="562"/>
        <w:gridCol w:w="360"/>
        <w:gridCol w:w="688"/>
      </w:tblGrid>
      <w:tr w:rsidR="00AC23C4" w:rsidRPr="008C7D8B" w14:paraId="032B84FE" w14:textId="77777777" w:rsidTr="00AC23C4">
        <w:tc>
          <w:tcPr>
            <w:tcW w:w="709" w:type="dxa"/>
            <w:shd w:val="clear" w:color="auto" w:fill="auto"/>
          </w:tcPr>
          <w:p w14:paraId="2325AFA0" w14:textId="77777777" w:rsidR="00075364" w:rsidRPr="000320EB" w:rsidRDefault="00075364" w:rsidP="00075364">
            <w:pPr>
              <w:pStyle w:val="O0Nwnext"/>
            </w:pPr>
            <w:bookmarkStart w:id="4673" w:name="_Ref371441825"/>
            <w:r w:rsidRPr="000320EB">
              <w:t>(</w:t>
            </w:r>
            <w:fldSimple w:instr=" SEQ ( \* ARABIC \s 1 ">
              <w:r w:rsidR="00154D81">
                <w:rPr>
                  <w:noProof/>
                </w:rPr>
                <w:t>108</w:t>
              </w:r>
            </w:fldSimple>
            <w:r w:rsidRPr="000320EB">
              <w:t>)</w:t>
            </w:r>
            <w:bookmarkEnd w:id="4673"/>
          </w:p>
        </w:tc>
        <w:tc>
          <w:tcPr>
            <w:tcW w:w="489" w:type="dxa"/>
            <w:shd w:val="clear" w:color="auto" w:fill="auto"/>
          </w:tcPr>
          <w:p w14:paraId="77CF4638" w14:textId="77777777" w:rsidR="00075364" w:rsidRPr="00A94458" w:rsidRDefault="00075364" w:rsidP="00075364">
            <w:pPr>
              <w:pStyle w:val="Text"/>
            </w:pPr>
            <w:r>
              <w:t>de</w:t>
            </w:r>
          </w:p>
        </w:tc>
        <w:tc>
          <w:tcPr>
            <w:tcW w:w="562" w:type="dxa"/>
            <w:shd w:val="clear" w:color="auto" w:fill="auto"/>
          </w:tcPr>
          <w:p w14:paraId="65C5BBEA" w14:textId="77777777" w:rsidR="00075364" w:rsidRPr="00213B7D" w:rsidRDefault="00075364" w:rsidP="00075364">
            <w:pPr>
              <w:pStyle w:val="Text"/>
              <w:rPr>
                <w:rStyle w:val="ChBlueBold"/>
              </w:rPr>
            </w:pPr>
            <w:r w:rsidRPr="00213B7D">
              <w:rPr>
                <w:rStyle w:val="ChBlueBold"/>
              </w:rPr>
              <w:t>masi</w:t>
            </w:r>
          </w:p>
        </w:tc>
        <w:tc>
          <w:tcPr>
            <w:tcW w:w="360" w:type="dxa"/>
            <w:shd w:val="clear" w:color="auto" w:fill="auto"/>
          </w:tcPr>
          <w:p w14:paraId="6DC6FDA9" w14:textId="77777777" w:rsidR="00075364" w:rsidRPr="00A94458" w:rsidRDefault="00075364" w:rsidP="00075364">
            <w:pPr>
              <w:pStyle w:val="Text"/>
            </w:pPr>
            <w:r w:rsidRPr="00A94458">
              <w:t>di</w:t>
            </w:r>
          </w:p>
        </w:tc>
        <w:tc>
          <w:tcPr>
            <w:tcW w:w="688" w:type="dxa"/>
            <w:shd w:val="clear" w:color="auto" w:fill="auto"/>
          </w:tcPr>
          <w:p w14:paraId="05FE2DB1" w14:textId="77777777" w:rsidR="00075364" w:rsidRPr="00A94458" w:rsidRDefault="00075364" w:rsidP="00075364">
            <w:pPr>
              <w:pStyle w:val="Text"/>
            </w:pPr>
            <w:r>
              <w:t>situ</w:t>
            </w:r>
          </w:p>
        </w:tc>
      </w:tr>
      <w:tr w:rsidR="00AC23C4" w:rsidRPr="00AC23C4" w14:paraId="35531F82" w14:textId="77777777" w:rsidTr="00AC23C4">
        <w:tc>
          <w:tcPr>
            <w:tcW w:w="709" w:type="dxa"/>
            <w:shd w:val="clear" w:color="auto" w:fill="auto"/>
          </w:tcPr>
          <w:p w14:paraId="3799C5C3" w14:textId="77777777" w:rsidR="00075364" w:rsidRPr="00976FF1" w:rsidRDefault="00075364" w:rsidP="00075364">
            <w:pPr>
              <w:pStyle w:val="GlossEng"/>
            </w:pPr>
          </w:p>
        </w:tc>
        <w:tc>
          <w:tcPr>
            <w:tcW w:w="489" w:type="dxa"/>
            <w:shd w:val="clear" w:color="auto" w:fill="auto"/>
          </w:tcPr>
          <w:p w14:paraId="21449A3E" w14:textId="77777777" w:rsidR="00075364" w:rsidRPr="0099608C" w:rsidRDefault="00075364" w:rsidP="00075364">
            <w:pPr>
              <w:pStyle w:val="GlossEng"/>
              <w:rPr>
                <w:rStyle w:val="ChSmallCaps"/>
              </w:rPr>
            </w:pPr>
            <w:r w:rsidRPr="0099608C">
              <w:rPr>
                <w:rStyle w:val="ChSmallCaps"/>
              </w:rPr>
              <w:t>3sg</w:t>
            </w:r>
          </w:p>
        </w:tc>
        <w:tc>
          <w:tcPr>
            <w:tcW w:w="562" w:type="dxa"/>
            <w:shd w:val="clear" w:color="auto" w:fill="auto"/>
          </w:tcPr>
          <w:p w14:paraId="5FDE032E" w14:textId="77777777" w:rsidR="00075364" w:rsidRPr="00A94458" w:rsidRDefault="00075364" w:rsidP="00075364">
            <w:pPr>
              <w:pStyle w:val="GlossEng"/>
            </w:pPr>
            <w:r w:rsidRPr="00A94458">
              <w:t>still</w:t>
            </w:r>
          </w:p>
        </w:tc>
        <w:tc>
          <w:tcPr>
            <w:tcW w:w="360" w:type="dxa"/>
            <w:shd w:val="clear" w:color="auto" w:fill="auto"/>
          </w:tcPr>
          <w:p w14:paraId="632CE090" w14:textId="77777777" w:rsidR="00075364" w:rsidRPr="00A94458" w:rsidRDefault="00075364" w:rsidP="00075364">
            <w:pPr>
              <w:pStyle w:val="GlossEng"/>
            </w:pPr>
            <w:r w:rsidRPr="00A94458">
              <w:t>at</w:t>
            </w:r>
          </w:p>
        </w:tc>
        <w:tc>
          <w:tcPr>
            <w:tcW w:w="688" w:type="dxa"/>
            <w:shd w:val="clear" w:color="auto" w:fill="auto"/>
          </w:tcPr>
          <w:p w14:paraId="4BAFE0E2" w14:textId="77777777" w:rsidR="00075364" w:rsidRPr="0099608C" w:rsidRDefault="00075364" w:rsidP="00075364">
            <w:pPr>
              <w:pStyle w:val="GlossEng"/>
              <w:rPr>
                <w:rStyle w:val="ChSmallCaps"/>
              </w:rPr>
            </w:pPr>
            <w:r w:rsidRPr="0099608C">
              <w:rPr>
                <w:rStyle w:val="ChSmallCaps"/>
              </w:rPr>
              <w:t>l.med</w:t>
            </w:r>
          </w:p>
        </w:tc>
      </w:tr>
    </w:tbl>
    <w:p w14:paraId="50EC9D29" w14:textId="7A83A86C" w:rsidR="00075364" w:rsidRPr="009E3BFE" w:rsidRDefault="00B7093A" w:rsidP="00075364">
      <w:pPr>
        <w:pStyle w:val="FreeTranslEng"/>
      </w:pPr>
      <w:r>
        <w:t>‘</w:t>
      </w:r>
      <w:r w:rsidR="00075364">
        <w:t xml:space="preserve">he </w:t>
      </w:r>
      <w:r w:rsidR="003E60B1">
        <w:t>(wa</w:t>
      </w:r>
      <w:r w:rsidR="00075364">
        <w:t>s</w:t>
      </w:r>
      <w:r w:rsidR="003E60B1">
        <w:t>)</w:t>
      </w:r>
      <w:r w:rsidR="00075364">
        <w:t xml:space="preserve"> </w:t>
      </w:r>
      <w:r w:rsidR="00075364" w:rsidRPr="003E60B1">
        <w:rPr>
          <w:rStyle w:val="ChBlueBold"/>
        </w:rPr>
        <w:t>still</w:t>
      </w:r>
      <w:r w:rsidR="00075364">
        <w:t xml:space="preserve"> there</w:t>
      </w:r>
      <w:r>
        <w:t>’</w:t>
      </w:r>
      <w:r w:rsidR="00075364">
        <w:t xml:space="preserve"> </w:t>
      </w:r>
      <w:r w:rsidR="00075364" w:rsidRPr="00391C5D">
        <w:rPr>
          <w:rStyle w:val="ExampleSource"/>
        </w:rPr>
        <w:t>[</w:t>
      </w:r>
      <w:r w:rsidR="00075364">
        <w:rPr>
          <w:rStyle w:val="ExampleSource"/>
        </w:rPr>
        <w:t>Elicited MY</w:t>
      </w:r>
      <w:r w:rsidR="00075364" w:rsidRPr="009E3BFE">
        <w:rPr>
          <w:rStyle w:val="ExampleSource"/>
        </w:rPr>
        <w:t>131105.002</w:t>
      </w:r>
      <w:r w:rsidR="00075364" w:rsidRPr="00391C5D">
        <w:rPr>
          <w:rStyle w:val="ExampleSource"/>
        </w:rPr>
        <w:t>]</w:t>
      </w:r>
    </w:p>
    <w:tbl>
      <w:tblPr>
        <w:tblW w:w="0" w:type="auto"/>
        <w:tblCellMar>
          <w:left w:w="42" w:type="dxa"/>
          <w:right w:w="42" w:type="dxa"/>
        </w:tblCellMar>
        <w:tblLook w:val="01E0" w:firstRow="1" w:lastRow="1" w:firstColumn="1" w:lastColumn="1" w:noHBand="0" w:noVBand="0"/>
      </w:tblPr>
      <w:tblGrid>
        <w:gridCol w:w="709"/>
        <w:gridCol w:w="489"/>
        <w:gridCol w:w="562"/>
        <w:gridCol w:w="595"/>
        <w:gridCol w:w="360"/>
        <w:gridCol w:w="688"/>
      </w:tblGrid>
      <w:tr w:rsidR="00AC23C4" w:rsidRPr="008C7D8B" w14:paraId="31EFD4A6" w14:textId="77777777" w:rsidTr="00AC23C4">
        <w:tc>
          <w:tcPr>
            <w:tcW w:w="709" w:type="dxa"/>
            <w:shd w:val="clear" w:color="auto" w:fill="auto"/>
          </w:tcPr>
          <w:p w14:paraId="20560D0E" w14:textId="77777777" w:rsidR="00075364" w:rsidRPr="000320EB" w:rsidRDefault="00075364" w:rsidP="00075364">
            <w:pPr>
              <w:pStyle w:val="O0Nwnext"/>
            </w:pPr>
            <w:bookmarkStart w:id="4674" w:name="_Ref371438794"/>
            <w:r w:rsidRPr="000320EB">
              <w:t>(</w:t>
            </w:r>
            <w:fldSimple w:instr=" SEQ ( \* ARABIC \s 1 ">
              <w:r w:rsidR="00154D81">
                <w:rPr>
                  <w:noProof/>
                </w:rPr>
                <w:t>109</w:t>
              </w:r>
            </w:fldSimple>
            <w:r w:rsidRPr="000320EB">
              <w:t>)</w:t>
            </w:r>
            <w:bookmarkEnd w:id="4674"/>
          </w:p>
        </w:tc>
        <w:tc>
          <w:tcPr>
            <w:tcW w:w="489" w:type="dxa"/>
            <w:shd w:val="clear" w:color="auto" w:fill="auto"/>
          </w:tcPr>
          <w:p w14:paraId="203F9FCA" w14:textId="77777777" w:rsidR="00075364" w:rsidRPr="008C452F" w:rsidRDefault="00075364" w:rsidP="00075364">
            <w:pPr>
              <w:pStyle w:val="Text"/>
            </w:pPr>
            <w:r>
              <w:t>de</w:t>
            </w:r>
          </w:p>
        </w:tc>
        <w:tc>
          <w:tcPr>
            <w:tcW w:w="562" w:type="dxa"/>
            <w:shd w:val="clear" w:color="auto" w:fill="auto"/>
          </w:tcPr>
          <w:p w14:paraId="43E1C9B8" w14:textId="77777777" w:rsidR="00075364" w:rsidRPr="0009114C" w:rsidRDefault="00075364" w:rsidP="00075364">
            <w:pPr>
              <w:pStyle w:val="Text"/>
              <w:rPr>
                <w:rStyle w:val="ChBlueBold"/>
              </w:rPr>
            </w:pPr>
            <w:r w:rsidRPr="0009114C">
              <w:rPr>
                <w:rStyle w:val="ChBlueBold"/>
              </w:rPr>
              <w:t>ada</w:t>
            </w:r>
          </w:p>
        </w:tc>
        <w:tc>
          <w:tcPr>
            <w:tcW w:w="595" w:type="dxa"/>
            <w:shd w:val="clear" w:color="auto" w:fill="auto"/>
          </w:tcPr>
          <w:p w14:paraId="480480AB" w14:textId="77777777" w:rsidR="00075364" w:rsidRPr="008C452F" w:rsidRDefault="00075364" w:rsidP="00075364">
            <w:pPr>
              <w:pStyle w:val="Text"/>
            </w:pPr>
            <w:r w:rsidRPr="008C452F">
              <w:t>tidor</w:t>
            </w:r>
          </w:p>
        </w:tc>
        <w:tc>
          <w:tcPr>
            <w:tcW w:w="360" w:type="dxa"/>
            <w:shd w:val="clear" w:color="auto" w:fill="auto"/>
          </w:tcPr>
          <w:p w14:paraId="6FC8FE61" w14:textId="77777777" w:rsidR="00075364" w:rsidRPr="008C452F" w:rsidRDefault="00075364" w:rsidP="00075364">
            <w:pPr>
              <w:pStyle w:val="Text"/>
            </w:pPr>
            <w:r w:rsidRPr="008C452F">
              <w:t>di</w:t>
            </w:r>
          </w:p>
        </w:tc>
        <w:tc>
          <w:tcPr>
            <w:tcW w:w="688" w:type="dxa"/>
            <w:shd w:val="clear" w:color="auto" w:fill="auto"/>
          </w:tcPr>
          <w:p w14:paraId="0CD3BC6A" w14:textId="77777777" w:rsidR="00075364" w:rsidRPr="008C452F" w:rsidRDefault="00075364" w:rsidP="00075364">
            <w:pPr>
              <w:pStyle w:val="Text"/>
            </w:pPr>
            <w:r>
              <w:t>situ</w:t>
            </w:r>
          </w:p>
        </w:tc>
      </w:tr>
      <w:tr w:rsidR="00AC23C4" w:rsidRPr="00AC23C4" w14:paraId="2B1807A3" w14:textId="77777777" w:rsidTr="00AC23C4">
        <w:tc>
          <w:tcPr>
            <w:tcW w:w="709" w:type="dxa"/>
            <w:shd w:val="clear" w:color="auto" w:fill="auto"/>
          </w:tcPr>
          <w:p w14:paraId="58BDA93D" w14:textId="77777777" w:rsidR="00075364" w:rsidRPr="008C452F" w:rsidRDefault="00075364" w:rsidP="00075364">
            <w:pPr>
              <w:pStyle w:val="GlossEng"/>
            </w:pPr>
          </w:p>
        </w:tc>
        <w:tc>
          <w:tcPr>
            <w:tcW w:w="489" w:type="dxa"/>
            <w:shd w:val="clear" w:color="auto" w:fill="auto"/>
          </w:tcPr>
          <w:p w14:paraId="7F126731" w14:textId="77777777" w:rsidR="00075364" w:rsidRPr="0099608C" w:rsidRDefault="00075364" w:rsidP="00075364">
            <w:pPr>
              <w:pStyle w:val="GlossEng"/>
              <w:rPr>
                <w:rStyle w:val="ChSmallCaps"/>
              </w:rPr>
            </w:pPr>
            <w:r w:rsidRPr="0099608C">
              <w:rPr>
                <w:rStyle w:val="ChSmallCaps"/>
              </w:rPr>
              <w:t>3sg</w:t>
            </w:r>
          </w:p>
        </w:tc>
        <w:tc>
          <w:tcPr>
            <w:tcW w:w="562" w:type="dxa"/>
            <w:shd w:val="clear" w:color="auto" w:fill="auto"/>
          </w:tcPr>
          <w:p w14:paraId="000DC16F" w14:textId="77777777" w:rsidR="00075364" w:rsidRPr="008C452F" w:rsidRDefault="00075364" w:rsidP="00075364">
            <w:pPr>
              <w:pStyle w:val="GlossEng"/>
            </w:pPr>
            <w:r w:rsidRPr="008C452F">
              <w:t>exist</w:t>
            </w:r>
          </w:p>
        </w:tc>
        <w:tc>
          <w:tcPr>
            <w:tcW w:w="595" w:type="dxa"/>
            <w:shd w:val="clear" w:color="auto" w:fill="auto"/>
          </w:tcPr>
          <w:p w14:paraId="2AC271E7" w14:textId="77777777" w:rsidR="00075364" w:rsidRPr="008C452F" w:rsidRDefault="00075364" w:rsidP="00075364">
            <w:pPr>
              <w:pStyle w:val="GlossEng"/>
            </w:pPr>
            <w:r w:rsidRPr="008C452F">
              <w:t>sleep</w:t>
            </w:r>
          </w:p>
        </w:tc>
        <w:tc>
          <w:tcPr>
            <w:tcW w:w="360" w:type="dxa"/>
            <w:shd w:val="clear" w:color="auto" w:fill="auto"/>
          </w:tcPr>
          <w:p w14:paraId="009875B4" w14:textId="77777777" w:rsidR="00075364" w:rsidRPr="008C452F" w:rsidRDefault="00075364" w:rsidP="00075364">
            <w:pPr>
              <w:pStyle w:val="GlossEng"/>
            </w:pPr>
            <w:r w:rsidRPr="008C452F">
              <w:t>at</w:t>
            </w:r>
          </w:p>
        </w:tc>
        <w:tc>
          <w:tcPr>
            <w:tcW w:w="688" w:type="dxa"/>
            <w:shd w:val="clear" w:color="auto" w:fill="auto"/>
          </w:tcPr>
          <w:p w14:paraId="73E81FC7" w14:textId="77777777" w:rsidR="00075364" w:rsidRPr="0099608C" w:rsidRDefault="00075364" w:rsidP="00075364">
            <w:pPr>
              <w:pStyle w:val="GlossEng"/>
              <w:rPr>
                <w:rStyle w:val="ChSmallCaps"/>
              </w:rPr>
            </w:pPr>
            <w:r w:rsidRPr="0099608C">
              <w:rPr>
                <w:rStyle w:val="ChSmallCaps"/>
              </w:rPr>
              <w:t>l.med</w:t>
            </w:r>
          </w:p>
        </w:tc>
      </w:tr>
    </w:tbl>
    <w:p w14:paraId="53E9BE46" w14:textId="4940544B" w:rsidR="00075364" w:rsidRPr="009E4731" w:rsidRDefault="00B7093A" w:rsidP="00075364">
      <w:pPr>
        <w:pStyle w:val="FreeTranslEng15pt"/>
      </w:pPr>
      <w:r>
        <w:t>‘</w:t>
      </w:r>
      <w:r w:rsidR="00075364">
        <w:t xml:space="preserve">he </w:t>
      </w:r>
      <w:r w:rsidR="00075364" w:rsidRPr="0009114C">
        <w:rPr>
          <w:rStyle w:val="ChBlueBold"/>
        </w:rPr>
        <w:t>is</w:t>
      </w:r>
      <w:r w:rsidR="00075364">
        <w:t xml:space="preserve"> sleep</w:t>
      </w:r>
      <w:r w:rsidR="00075364" w:rsidRPr="0009114C">
        <w:rPr>
          <w:rStyle w:val="ChBlueBold"/>
        </w:rPr>
        <w:t>ing</w:t>
      </w:r>
      <w:r w:rsidR="00075364">
        <w:t xml:space="preserve"> there</w:t>
      </w:r>
      <w:r>
        <w:t>’</w:t>
      </w:r>
      <w:r w:rsidR="00075364">
        <w:t xml:space="preserve"> </w:t>
      </w:r>
      <w:r w:rsidR="00075364" w:rsidRPr="00391C5D">
        <w:rPr>
          <w:rStyle w:val="ExampleSource"/>
        </w:rPr>
        <w:t>[</w:t>
      </w:r>
      <w:r w:rsidR="00075364">
        <w:rPr>
          <w:rStyle w:val="ExampleSource"/>
        </w:rPr>
        <w:t>Elicited MY131105.003</w:t>
      </w:r>
      <w:r w:rsidR="00075364" w:rsidRPr="00391C5D">
        <w:rPr>
          <w:rStyle w:val="ExampleSource"/>
        </w:rPr>
        <w:t>]</w:t>
      </w:r>
    </w:p>
    <w:p w14:paraId="493556E6" w14:textId="77777777" w:rsidR="00075364" w:rsidRPr="000320EB" w:rsidRDefault="00075364" w:rsidP="00075364">
      <w:pPr>
        <w:pStyle w:val="Heading3"/>
      </w:pPr>
      <w:bookmarkStart w:id="4675" w:name="_Ref263510867"/>
      <w:bookmarkStart w:id="4676" w:name="_Toc342590146"/>
      <w:bookmarkStart w:id="4677" w:name="_Toc440455719"/>
      <w:r w:rsidRPr="000320EB">
        <w:t>Two-argument existential clauses</w:t>
      </w:r>
      <w:bookmarkEnd w:id="4675"/>
      <w:bookmarkEnd w:id="4676"/>
      <w:bookmarkEnd w:id="4677"/>
    </w:p>
    <w:p w14:paraId="1E539CBC" w14:textId="1915936F" w:rsidR="00075364" w:rsidRPr="000320EB" w:rsidRDefault="00075364" w:rsidP="00075364">
      <w:pPr>
        <w:pStyle w:val="Body0010after"/>
      </w:pPr>
      <w:r w:rsidRPr="000320EB">
        <w:t xml:space="preserve">In two-argument existential clauses, </w:t>
      </w:r>
      <w:r w:rsidRPr="000320EB">
        <w:rPr>
          <w:rStyle w:val="ChItalBold"/>
        </w:rPr>
        <w:t>ada</w:t>
      </w:r>
      <w:r w:rsidRPr="000320EB">
        <w:t xml:space="preserve"> </w:t>
      </w:r>
      <w:r w:rsidR="00B7093A">
        <w:t>‘</w:t>
      </w:r>
      <w:r w:rsidRPr="000320EB">
        <w:t>exist</w:t>
      </w:r>
      <w:r w:rsidR="00B7093A">
        <w:t>’</w:t>
      </w:r>
      <w:r w:rsidRPr="000320EB">
        <w:t xml:space="preserve"> links both core arguments. This type of existential clause </w:t>
      </w:r>
      <w:r>
        <w:t xml:space="preserve">expresses </w:t>
      </w:r>
      <w:r w:rsidRPr="000320EB">
        <w:t xml:space="preserve">possession of an indefinite possessum. As </w:t>
      </w:r>
      <w:r>
        <w:t xml:space="preserve">shown </w:t>
      </w:r>
      <w:r w:rsidRPr="000320EB">
        <w:t xml:space="preserve">in </w:t>
      </w:r>
      <w:r w:rsidR="007A5249">
        <w:fldChar w:fldCharType="begin"/>
      </w:r>
      <w:r w:rsidR="007A5249">
        <w:instrText xml:space="preserve"> REF _Ref375582683 \h </w:instrText>
      </w:r>
      <w:r w:rsidR="007A5249">
        <w:fldChar w:fldCharType="separate"/>
      </w:r>
      <w:r w:rsidR="00154D81" w:rsidRPr="000320EB">
        <w:t>(</w:t>
      </w:r>
      <w:r w:rsidR="00154D81">
        <w:rPr>
          <w:noProof/>
        </w:rPr>
        <w:t>110</w:t>
      </w:r>
      <w:r w:rsidR="00154D81" w:rsidRPr="000320EB">
        <w:t>)</w:t>
      </w:r>
      <w:r w:rsidR="007A5249">
        <w:fldChar w:fldCharType="end"/>
      </w:r>
      <w:r w:rsidR="007A5249">
        <w:t xml:space="preserve"> </w:t>
      </w:r>
      <w:r>
        <w:t>and</w:t>
      </w:r>
      <w:r w:rsidRPr="000320EB">
        <w:t xml:space="preserve"> </w:t>
      </w:r>
      <w:r w:rsidRPr="000320EB">
        <w:fldChar w:fldCharType="begin"/>
      </w:r>
      <w:r w:rsidRPr="000320EB">
        <w:instrText xml:space="preserve"> REF _Ref339731767 \h </w:instrText>
      </w:r>
      <w:r>
        <w:instrText xml:space="preserve"> \* MERGEFORMAT </w:instrText>
      </w:r>
      <w:r w:rsidRPr="000320EB">
        <w:fldChar w:fldCharType="separate"/>
      </w:r>
      <w:r w:rsidR="00154D81" w:rsidRPr="000320EB">
        <w:t>(</w:t>
      </w:r>
      <w:r w:rsidR="00154D81">
        <w:t>111</w:t>
      </w:r>
      <w:r w:rsidR="00154D81" w:rsidRPr="000320EB">
        <w:t>)</w:t>
      </w:r>
      <w:r w:rsidRPr="000320EB">
        <w:fldChar w:fldCharType="end"/>
      </w:r>
      <w:r w:rsidRPr="000320EB">
        <w:t xml:space="preserve">, the possessor noun phrase takes the subject slot </w:t>
      </w:r>
      <w:r>
        <w:t xml:space="preserve">and </w:t>
      </w:r>
      <w:r w:rsidRPr="000320EB">
        <w:t xml:space="preserve">the possessum noun phrase takes the direct object slot, such that </w:t>
      </w:r>
      <w:r w:rsidR="00B7093A">
        <w:t>‘</w:t>
      </w:r>
      <w:r w:rsidRPr="0099608C">
        <w:rPr>
          <w:rStyle w:val="ChSmallCaps"/>
        </w:rPr>
        <w:t>possessor</w:t>
      </w:r>
      <w:r w:rsidRPr="000320EB">
        <w:t xml:space="preserve"> </w:t>
      </w:r>
      <w:r w:rsidRPr="0099608C">
        <w:rPr>
          <w:rStyle w:val="ChSmallCaps"/>
        </w:rPr>
        <w:t>exist</w:t>
      </w:r>
      <w:r w:rsidRPr="000320EB">
        <w:t xml:space="preserve">s </w:t>
      </w:r>
      <w:r w:rsidRPr="0099608C">
        <w:rPr>
          <w:rStyle w:val="ChSmallCaps"/>
        </w:rPr>
        <w:t>possessum</w:t>
      </w:r>
      <w:r w:rsidR="00B7093A">
        <w:t>’</w:t>
      </w:r>
      <w:r w:rsidRPr="000320EB">
        <w:t xml:space="preserve"> or </w:t>
      </w:r>
      <w:r w:rsidR="00B7093A">
        <w:t>‘</w:t>
      </w:r>
      <w:r w:rsidRPr="0099608C">
        <w:rPr>
          <w:rStyle w:val="ChSmallCaps"/>
        </w:rPr>
        <w:t>possessor</w:t>
      </w:r>
      <w:r w:rsidRPr="000320EB">
        <w:t xml:space="preserve"> has a </w:t>
      </w:r>
      <w:r w:rsidRPr="0099608C">
        <w:rPr>
          <w:rStyle w:val="ChSmallCaps"/>
        </w:rPr>
        <w:t>possessum</w:t>
      </w:r>
      <w:r w:rsidR="00B7093A">
        <w:t>’</w:t>
      </w:r>
      <w:r w:rsidRPr="000320EB">
        <w:t xml:space="preserve">. In </w:t>
      </w:r>
      <w:r w:rsidR="007A5249">
        <w:fldChar w:fldCharType="begin"/>
      </w:r>
      <w:r w:rsidR="007A5249">
        <w:instrText xml:space="preserve"> REF _Ref375582683 \h </w:instrText>
      </w:r>
      <w:r w:rsidR="007A5249">
        <w:fldChar w:fldCharType="separate"/>
      </w:r>
      <w:r w:rsidR="00154D81" w:rsidRPr="000320EB">
        <w:t>(</w:t>
      </w:r>
      <w:r w:rsidR="00154D81">
        <w:rPr>
          <w:noProof/>
        </w:rPr>
        <w:t>110</w:t>
      </w:r>
      <w:r w:rsidR="00154D81" w:rsidRPr="000320EB">
        <w:t>)</w:t>
      </w:r>
      <w:r w:rsidR="007A5249">
        <w:fldChar w:fldCharType="end"/>
      </w:r>
      <w:r w:rsidRPr="000320EB">
        <w:t xml:space="preserve"> </w:t>
      </w:r>
      <w:r w:rsidRPr="000320EB">
        <w:rPr>
          <w:rStyle w:val="ChItalBold"/>
        </w:rPr>
        <w:t>ada</w:t>
      </w:r>
      <w:r w:rsidRPr="000320EB">
        <w:t xml:space="preserve"> </w:t>
      </w:r>
      <w:r w:rsidR="00B7093A">
        <w:t>‘</w:t>
      </w:r>
      <w:r w:rsidRPr="000320EB">
        <w:t>exist</w:t>
      </w:r>
      <w:r w:rsidR="00B7093A">
        <w:t>’</w:t>
      </w:r>
      <w:r w:rsidRPr="000320EB">
        <w:t xml:space="preserve"> links the possessor </w:t>
      </w:r>
      <w:r w:rsidRPr="000320EB">
        <w:rPr>
          <w:rStyle w:val="ChItalBold"/>
        </w:rPr>
        <w:t>sa</w:t>
      </w:r>
      <w:r w:rsidRPr="000320EB">
        <w:t xml:space="preserve"> </w:t>
      </w:r>
      <w:r w:rsidR="00B7093A">
        <w:t>‘</w:t>
      </w:r>
      <w:r w:rsidRPr="0099608C">
        <w:rPr>
          <w:rStyle w:val="ChSmallCaps"/>
        </w:rPr>
        <w:t>1sg</w:t>
      </w:r>
      <w:r w:rsidR="00B7093A">
        <w:t>’</w:t>
      </w:r>
      <w:r w:rsidRPr="000320EB">
        <w:t xml:space="preserve"> with the possessum </w:t>
      </w:r>
      <w:r w:rsidR="00CE70E8">
        <w:rPr>
          <w:rStyle w:val="ChItalBold"/>
        </w:rPr>
        <w:t>ana</w:t>
      </w:r>
      <w:r w:rsidRPr="000320EB">
        <w:t xml:space="preserve"> </w:t>
      </w:r>
      <w:r w:rsidR="00B7093A">
        <w:t>‘</w:t>
      </w:r>
      <w:r w:rsidRPr="000320EB">
        <w:t>child</w:t>
      </w:r>
      <w:r w:rsidR="00B7093A">
        <w:t>’</w:t>
      </w:r>
      <w:r w:rsidRPr="000320EB">
        <w:t xml:space="preserve"> which gives the possessive reading </w:t>
      </w:r>
      <w:r w:rsidR="00B7093A">
        <w:t>‘</w:t>
      </w:r>
      <w:r w:rsidRPr="000320EB">
        <w:t>I have children</w:t>
      </w:r>
      <w:r w:rsidR="00B7093A">
        <w:t>’</w:t>
      </w:r>
      <w:r w:rsidRPr="000320EB">
        <w:t xml:space="preserve">. The possessum can be </w:t>
      </w:r>
      <w:r>
        <w:t xml:space="preserve">encoded </w:t>
      </w:r>
      <w:r w:rsidRPr="000320EB">
        <w:t xml:space="preserve">by a bare noun as in </w:t>
      </w:r>
      <w:r w:rsidR="007A5249">
        <w:fldChar w:fldCharType="begin"/>
      </w:r>
      <w:r w:rsidR="007A5249">
        <w:instrText xml:space="preserve"> REF _Ref375582683 \h </w:instrText>
      </w:r>
      <w:r w:rsidR="007A5249">
        <w:fldChar w:fldCharType="separate"/>
      </w:r>
      <w:r w:rsidR="00154D81" w:rsidRPr="000320EB">
        <w:t>(</w:t>
      </w:r>
      <w:r w:rsidR="00154D81">
        <w:rPr>
          <w:noProof/>
        </w:rPr>
        <w:t>110</w:t>
      </w:r>
      <w:r w:rsidR="00154D81" w:rsidRPr="000320EB">
        <w:t>)</w:t>
      </w:r>
      <w:r w:rsidR="007A5249">
        <w:fldChar w:fldCharType="end"/>
      </w:r>
      <w:r w:rsidRPr="000320EB">
        <w:t xml:space="preserve">, or by a noun phrase such as </w:t>
      </w:r>
      <w:r w:rsidRPr="000320EB">
        <w:rPr>
          <w:rStyle w:val="ChItalBold"/>
        </w:rPr>
        <w:t>dia punya jin</w:t>
      </w:r>
      <w:r w:rsidR="004E0CE0">
        <w:rPr>
          <w:rStyle w:val="ChItalBold"/>
        </w:rPr>
        <w:t>g</w:t>
      </w:r>
      <w:r w:rsidRPr="000320EB">
        <w:t xml:space="preserve"> </w:t>
      </w:r>
      <w:r w:rsidR="00B7093A">
        <w:t>‘</w:t>
      </w:r>
      <w:r w:rsidRPr="000320EB">
        <w:t>her genies</w:t>
      </w:r>
      <w:r w:rsidR="00B7093A">
        <w:t>’</w:t>
      </w:r>
      <w:r w:rsidRPr="000320EB">
        <w:t xml:space="preserve"> in </w:t>
      </w:r>
      <w:r w:rsidRPr="000320EB">
        <w:fldChar w:fldCharType="begin"/>
      </w:r>
      <w:r w:rsidRPr="000320EB">
        <w:instrText xml:space="preserve"> REF _Ref339731767 \h </w:instrText>
      </w:r>
      <w:r>
        <w:instrText xml:space="preserve"> \* MERGEFORMAT </w:instrText>
      </w:r>
      <w:r w:rsidRPr="000320EB">
        <w:fldChar w:fldCharType="separate"/>
      </w:r>
      <w:r w:rsidR="00154D81" w:rsidRPr="000320EB">
        <w:t>(</w:t>
      </w:r>
      <w:r w:rsidR="00154D81">
        <w:t>111</w:t>
      </w:r>
      <w:r w:rsidR="00154D81" w:rsidRPr="000320EB">
        <w:t>)</w:t>
      </w:r>
      <w:r w:rsidRPr="000320EB">
        <w:fldChar w:fldCharType="end"/>
      </w:r>
      <w:r w:rsidRPr="000320EB">
        <w:t>.</w:t>
      </w:r>
      <w:r w:rsidR="00462ECE">
        <w:t xml:space="preserve"> (Alternatively, </w:t>
      </w:r>
      <w:r w:rsidR="00462ECE" w:rsidRPr="006331B3">
        <w:t xml:space="preserve">possession of an indefinite possessum </w:t>
      </w:r>
      <w:r w:rsidR="00462ECE">
        <w:t xml:space="preserve">can be expressed with a nominal predicate; for details see </w:t>
      </w:r>
      <w:r w:rsidR="00462ECE" w:rsidRPr="006331B3">
        <w:t>§</w:t>
      </w:r>
      <w:r w:rsidR="00462ECE">
        <w:fldChar w:fldCharType="begin"/>
      </w:r>
      <w:r w:rsidR="00462ECE">
        <w:instrText xml:space="preserve"> REF _Ref272583000 \w \h </w:instrText>
      </w:r>
      <w:r w:rsidR="00462ECE">
        <w:fldChar w:fldCharType="separate"/>
      </w:r>
      <w:r w:rsidR="00154D81">
        <w:rPr>
          <w:cs/>
        </w:rPr>
        <w:t>‎</w:t>
      </w:r>
      <w:r w:rsidR="00154D81">
        <w:t>12.2</w:t>
      </w:r>
      <w:r w:rsidR="00462ECE">
        <w:fldChar w:fldCharType="end"/>
      </w:r>
      <w:r w:rsidR="00462ECE">
        <w:t xml:space="preserve">. Possession of a definite possessum is encoded by an adnominal possessive construction; for details see Chapter </w:t>
      </w:r>
      <w:r w:rsidR="00462ECE">
        <w:fldChar w:fldCharType="begin"/>
      </w:r>
      <w:r w:rsidR="00462ECE">
        <w:instrText xml:space="preserve"> REF _Ref358725848 \w \h </w:instrText>
      </w:r>
      <w:r w:rsidR="00462ECE">
        <w:fldChar w:fldCharType="separate"/>
      </w:r>
      <w:r w:rsidR="00154D81">
        <w:rPr>
          <w:cs/>
        </w:rPr>
        <w:t>‎</w:t>
      </w:r>
      <w:r w:rsidR="00154D81">
        <w:t>9</w:t>
      </w:r>
      <w:r w:rsidR="00462ECE">
        <w:fldChar w:fldCharType="end"/>
      </w:r>
      <w:r w:rsidR="0003427D">
        <w:t>,</w:t>
      </w:r>
      <w:r w:rsidR="00462ECE">
        <w:t xml:space="preserve"> and also </w:t>
      </w:r>
      <w:r w:rsidR="00462ECE" w:rsidRPr="000320EB">
        <w:t>§</w:t>
      </w:r>
      <w:r w:rsidR="00462ECE" w:rsidRPr="000320EB">
        <w:fldChar w:fldCharType="begin"/>
      </w:r>
      <w:r w:rsidR="00462ECE" w:rsidRPr="000320EB">
        <w:instrText xml:space="preserve"> REF _Ref263510864 \w \h </w:instrText>
      </w:r>
      <w:r w:rsidR="00462ECE">
        <w:instrText xml:space="preserve"> \* MERGEFORMAT </w:instrText>
      </w:r>
      <w:r w:rsidR="00462ECE" w:rsidRPr="000320EB">
        <w:fldChar w:fldCharType="separate"/>
      </w:r>
      <w:r w:rsidR="00154D81">
        <w:rPr>
          <w:cs/>
        </w:rPr>
        <w:t>‎</w:t>
      </w:r>
      <w:r w:rsidR="00154D81">
        <w:t>11.4.1</w:t>
      </w:r>
      <w:r w:rsidR="00462ECE" w:rsidRPr="000320EB">
        <w:fldChar w:fldCharType="end"/>
      </w:r>
      <w:r w:rsidR="00462ECE">
        <w:t>.)</w:t>
      </w:r>
    </w:p>
    <w:tbl>
      <w:tblPr>
        <w:tblW w:w="6271" w:type="dxa"/>
        <w:tblCellMar>
          <w:left w:w="42" w:type="dxa"/>
          <w:right w:w="42" w:type="dxa"/>
        </w:tblCellMar>
        <w:tblLook w:val="01E0" w:firstRow="1" w:lastRow="1" w:firstColumn="1" w:lastColumn="1" w:noHBand="0" w:noVBand="0"/>
      </w:tblPr>
      <w:tblGrid>
        <w:gridCol w:w="709"/>
        <w:gridCol w:w="489"/>
        <w:gridCol w:w="562"/>
        <w:gridCol w:w="584"/>
        <w:gridCol w:w="484"/>
        <w:gridCol w:w="489"/>
        <w:gridCol w:w="529"/>
        <w:gridCol w:w="640"/>
        <w:gridCol w:w="489"/>
        <w:gridCol w:w="567"/>
        <w:gridCol w:w="729"/>
      </w:tblGrid>
      <w:tr w:rsidR="00AC23C4" w:rsidRPr="000320EB" w14:paraId="09844936" w14:textId="77777777" w:rsidTr="00AC23C4">
        <w:tc>
          <w:tcPr>
            <w:tcW w:w="709" w:type="dxa"/>
            <w:shd w:val="clear" w:color="auto" w:fill="auto"/>
          </w:tcPr>
          <w:p w14:paraId="08B09059" w14:textId="77777777" w:rsidR="00075364" w:rsidRPr="000320EB" w:rsidRDefault="00075364" w:rsidP="00075364">
            <w:pPr>
              <w:pStyle w:val="O0Nwnext"/>
            </w:pPr>
            <w:bookmarkStart w:id="4678" w:name="_Ref375582683"/>
            <w:r w:rsidRPr="000320EB">
              <w:t>(</w:t>
            </w:r>
            <w:fldSimple w:instr=" SEQ ( \* ARABIC \s 1 ">
              <w:r w:rsidR="00154D81">
                <w:rPr>
                  <w:noProof/>
                </w:rPr>
                <w:t>110</w:t>
              </w:r>
            </w:fldSimple>
            <w:r w:rsidRPr="000320EB">
              <w:t>)</w:t>
            </w:r>
            <w:bookmarkEnd w:id="4678"/>
          </w:p>
        </w:tc>
        <w:tc>
          <w:tcPr>
            <w:tcW w:w="489" w:type="dxa"/>
            <w:shd w:val="clear" w:color="auto" w:fill="auto"/>
          </w:tcPr>
          <w:p w14:paraId="789E54B6" w14:textId="77777777" w:rsidR="00075364" w:rsidRPr="008841D9" w:rsidRDefault="00075364" w:rsidP="00075364">
            <w:pPr>
              <w:pStyle w:val="Text"/>
            </w:pPr>
            <w:r w:rsidRPr="008841D9">
              <w:t>sa</w:t>
            </w:r>
          </w:p>
        </w:tc>
        <w:tc>
          <w:tcPr>
            <w:tcW w:w="562" w:type="dxa"/>
            <w:shd w:val="clear" w:color="auto" w:fill="auto"/>
          </w:tcPr>
          <w:p w14:paraId="6D24B4AA" w14:textId="77777777" w:rsidR="00075364" w:rsidRPr="000320EB" w:rsidRDefault="00075364" w:rsidP="00075364">
            <w:pPr>
              <w:pStyle w:val="Text"/>
              <w:rPr>
                <w:rStyle w:val="ChBlueBold"/>
              </w:rPr>
            </w:pPr>
            <w:r w:rsidRPr="000320EB">
              <w:rPr>
                <w:rStyle w:val="ChBlueBold"/>
              </w:rPr>
              <w:t>ada</w:t>
            </w:r>
          </w:p>
        </w:tc>
        <w:tc>
          <w:tcPr>
            <w:tcW w:w="584" w:type="dxa"/>
            <w:shd w:val="clear" w:color="auto" w:fill="auto"/>
          </w:tcPr>
          <w:p w14:paraId="3433C2FD" w14:textId="77777777" w:rsidR="00075364" w:rsidRPr="00EF7665" w:rsidRDefault="00CE70E8" w:rsidP="00075364">
            <w:pPr>
              <w:pStyle w:val="Text"/>
            </w:pPr>
            <w:r w:rsidRPr="00EF7665">
              <w:rPr>
                <w:rStyle w:val="ChBlueBold"/>
              </w:rPr>
              <w:t>ana</w:t>
            </w:r>
            <w:r w:rsidR="00EF7665">
              <w:t>,</w:t>
            </w:r>
          </w:p>
        </w:tc>
        <w:tc>
          <w:tcPr>
            <w:tcW w:w="484" w:type="dxa"/>
            <w:shd w:val="clear" w:color="auto" w:fill="auto"/>
          </w:tcPr>
          <w:p w14:paraId="40CC26AC" w14:textId="77777777" w:rsidR="00075364" w:rsidRPr="000320EB" w:rsidRDefault="00075364" w:rsidP="00075364">
            <w:pPr>
              <w:pStyle w:val="Text"/>
            </w:pPr>
            <w:r w:rsidRPr="000320EB">
              <w:t>jadi</w:t>
            </w:r>
          </w:p>
        </w:tc>
        <w:tc>
          <w:tcPr>
            <w:tcW w:w="489" w:type="dxa"/>
            <w:shd w:val="clear" w:color="auto" w:fill="auto"/>
          </w:tcPr>
          <w:p w14:paraId="72F46840" w14:textId="77777777" w:rsidR="00075364" w:rsidRPr="000320EB" w:rsidRDefault="00075364" w:rsidP="00075364">
            <w:pPr>
              <w:pStyle w:val="Text"/>
            </w:pPr>
            <w:r w:rsidRPr="000320EB">
              <w:t>sa</w:t>
            </w:r>
          </w:p>
        </w:tc>
        <w:tc>
          <w:tcPr>
            <w:tcW w:w="529" w:type="dxa"/>
            <w:shd w:val="clear" w:color="auto" w:fill="auto"/>
          </w:tcPr>
          <w:p w14:paraId="2550624D" w14:textId="77777777" w:rsidR="00075364" w:rsidRPr="000320EB" w:rsidRDefault="00075364" w:rsidP="00075364">
            <w:pPr>
              <w:pStyle w:val="Text"/>
            </w:pPr>
            <w:r w:rsidRPr="000320EB">
              <w:t>kasi</w:t>
            </w:r>
          </w:p>
        </w:tc>
        <w:tc>
          <w:tcPr>
            <w:tcW w:w="640" w:type="dxa"/>
            <w:shd w:val="clear" w:color="auto" w:fill="auto"/>
          </w:tcPr>
          <w:p w14:paraId="17D7F1FA" w14:textId="77777777" w:rsidR="00075364" w:rsidRPr="000320EB" w:rsidRDefault="00075364" w:rsidP="00075364">
            <w:pPr>
              <w:pStyle w:val="Text"/>
            </w:pPr>
            <w:r w:rsidRPr="000320EB">
              <w:t>untuk</w:t>
            </w:r>
          </w:p>
        </w:tc>
        <w:tc>
          <w:tcPr>
            <w:tcW w:w="489" w:type="dxa"/>
            <w:shd w:val="clear" w:color="auto" w:fill="auto"/>
          </w:tcPr>
          <w:p w14:paraId="526ABAAB" w14:textId="77777777" w:rsidR="00075364" w:rsidRPr="000320EB" w:rsidRDefault="00075364" w:rsidP="00075364">
            <w:pPr>
              <w:pStyle w:val="Text"/>
            </w:pPr>
            <w:r w:rsidRPr="000320EB">
              <w:t>sa</w:t>
            </w:r>
          </w:p>
        </w:tc>
        <w:tc>
          <w:tcPr>
            <w:tcW w:w="567" w:type="dxa"/>
            <w:shd w:val="clear" w:color="auto" w:fill="auto"/>
          </w:tcPr>
          <w:p w14:paraId="63880A76" w14:textId="77777777" w:rsidR="00075364" w:rsidRPr="000320EB" w:rsidRDefault="00075364" w:rsidP="00075364">
            <w:pPr>
              <w:pStyle w:val="Text"/>
            </w:pPr>
            <w:r w:rsidRPr="000320EB">
              <w:t>pu</w:t>
            </w:r>
          </w:p>
        </w:tc>
        <w:tc>
          <w:tcPr>
            <w:tcW w:w="729" w:type="dxa"/>
            <w:shd w:val="clear" w:color="auto" w:fill="auto"/>
          </w:tcPr>
          <w:p w14:paraId="7506309F" w14:textId="77777777" w:rsidR="00075364" w:rsidRPr="000320EB" w:rsidRDefault="00075364" w:rsidP="00075364">
            <w:pPr>
              <w:pStyle w:val="Text"/>
            </w:pPr>
            <w:r w:rsidRPr="000320EB">
              <w:t>sodara</w:t>
            </w:r>
          </w:p>
        </w:tc>
      </w:tr>
      <w:tr w:rsidR="00AC23C4" w:rsidRPr="00AC23C4" w14:paraId="2B7B3B61" w14:textId="77777777" w:rsidTr="00AC23C4">
        <w:tc>
          <w:tcPr>
            <w:tcW w:w="709" w:type="dxa"/>
            <w:shd w:val="clear" w:color="auto" w:fill="auto"/>
          </w:tcPr>
          <w:p w14:paraId="32F9636D" w14:textId="77777777" w:rsidR="00075364" w:rsidRPr="000320EB" w:rsidRDefault="00075364" w:rsidP="00075364">
            <w:pPr>
              <w:pStyle w:val="GlossEng"/>
            </w:pPr>
          </w:p>
        </w:tc>
        <w:tc>
          <w:tcPr>
            <w:tcW w:w="489" w:type="dxa"/>
            <w:shd w:val="clear" w:color="auto" w:fill="auto"/>
          </w:tcPr>
          <w:p w14:paraId="24681907" w14:textId="77777777" w:rsidR="00075364" w:rsidRPr="000320EB" w:rsidRDefault="00075364" w:rsidP="00075364">
            <w:pPr>
              <w:pStyle w:val="GlossEng"/>
            </w:pPr>
            <w:r w:rsidRPr="000320EB">
              <w:t>1</w:t>
            </w:r>
            <w:r w:rsidRPr="0099608C">
              <w:rPr>
                <w:rStyle w:val="ChSmallCaps"/>
              </w:rPr>
              <w:t>sg</w:t>
            </w:r>
          </w:p>
        </w:tc>
        <w:tc>
          <w:tcPr>
            <w:tcW w:w="562" w:type="dxa"/>
            <w:shd w:val="clear" w:color="auto" w:fill="auto"/>
          </w:tcPr>
          <w:p w14:paraId="4894DF82" w14:textId="77777777" w:rsidR="00075364" w:rsidRPr="000320EB" w:rsidRDefault="00075364" w:rsidP="00075364">
            <w:pPr>
              <w:pStyle w:val="GlossEng"/>
            </w:pPr>
            <w:r w:rsidRPr="000320EB">
              <w:t>exist</w:t>
            </w:r>
          </w:p>
        </w:tc>
        <w:tc>
          <w:tcPr>
            <w:tcW w:w="584" w:type="dxa"/>
            <w:shd w:val="clear" w:color="auto" w:fill="auto"/>
          </w:tcPr>
          <w:p w14:paraId="124F6063" w14:textId="77777777" w:rsidR="00075364" w:rsidRPr="000320EB" w:rsidRDefault="00075364" w:rsidP="00075364">
            <w:pPr>
              <w:pStyle w:val="GlossEng"/>
            </w:pPr>
            <w:r w:rsidRPr="000320EB">
              <w:t>child</w:t>
            </w:r>
          </w:p>
        </w:tc>
        <w:tc>
          <w:tcPr>
            <w:tcW w:w="484" w:type="dxa"/>
            <w:shd w:val="clear" w:color="auto" w:fill="auto"/>
          </w:tcPr>
          <w:p w14:paraId="0A31677F" w14:textId="77777777" w:rsidR="00075364" w:rsidRPr="000320EB" w:rsidRDefault="00075364" w:rsidP="00075364">
            <w:pPr>
              <w:pStyle w:val="GlossEng"/>
            </w:pPr>
            <w:r w:rsidRPr="000320EB">
              <w:t>so</w:t>
            </w:r>
          </w:p>
        </w:tc>
        <w:tc>
          <w:tcPr>
            <w:tcW w:w="489" w:type="dxa"/>
            <w:shd w:val="clear" w:color="auto" w:fill="auto"/>
          </w:tcPr>
          <w:p w14:paraId="245C2916" w14:textId="77777777" w:rsidR="00075364" w:rsidRPr="0099608C" w:rsidRDefault="00075364" w:rsidP="00075364">
            <w:pPr>
              <w:pStyle w:val="GlossEng"/>
              <w:rPr>
                <w:rStyle w:val="ChSmallCaps"/>
              </w:rPr>
            </w:pPr>
            <w:r w:rsidRPr="0099608C">
              <w:rPr>
                <w:rStyle w:val="ChSmallCaps"/>
              </w:rPr>
              <w:t>1sg</w:t>
            </w:r>
          </w:p>
        </w:tc>
        <w:tc>
          <w:tcPr>
            <w:tcW w:w="529" w:type="dxa"/>
            <w:shd w:val="clear" w:color="auto" w:fill="auto"/>
          </w:tcPr>
          <w:p w14:paraId="7EA10270" w14:textId="77777777" w:rsidR="00075364" w:rsidRPr="000320EB" w:rsidRDefault="00075364" w:rsidP="00075364">
            <w:pPr>
              <w:pStyle w:val="GlossEng"/>
            </w:pPr>
            <w:r w:rsidRPr="000320EB">
              <w:t>give</w:t>
            </w:r>
          </w:p>
        </w:tc>
        <w:tc>
          <w:tcPr>
            <w:tcW w:w="640" w:type="dxa"/>
            <w:shd w:val="clear" w:color="auto" w:fill="auto"/>
          </w:tcPr>
          <w:p w14:paraId="01E76D8A" w14:textId="77777777" w:rsidR="00075364" w:rsidRPr="000320EB" w:rsidRDefault="00075364" w:rsidP="00075364">
            <w:pPr>
              <w:pStyle w:val="GlossEng"/>
            </w:pPr>
            <w:r w:rsidRPr="000320EB">
              <w:t>for</w:t>
            </w:r>
          </w:p>
        </w:tc>
        <w:tc>
          <w:tcPr>
            <w:tcW w:w="489" w:type="dxa"/>
            <w:shd w:val="clear" w:color="auto" w:fill="auto"/>
          </w:tcPr>
          <w:p w14:paraId="2661FB82" w14:textId="77777777" w:rsidR="00075364" w:rsidRPr="0099608C" w:rsidRDefault="00075364" w:rsidP="00075364">
            <w:pPr>
              <w:pStyle w:val="GlossEng"/>
              <w:rPr>
                <w:rStyle w:val="ChSmallCaps"/>
              </w:rPr>
            </w:pPr>
            <w:r w:rsidRPr="0099608C">
              <w:rPr>
                <w:rStyle w:val="ChSmallCaps"/>
              </w:rPr>
              <w:t>1sg</w:t>
            </w:r>
          </w:p>
        </w:tc>
        <w:tc>
          <w:tcPr>
            <w:tcW w:w="567" w:type="dxa"/>
            <w:shd w:val="clear" w:color="auto" w:fill="auto"/>
          </w:tcPr>
          <w:p w14:paraId="17FA82CC" w14:textId="77777777" w:rsidR="00075364" w:rsidRPr="0099608C" w:rsidRDefault="00075364" w:rsidP="00075364">
            <w:pPr>
              <w:pStyle w:val="GlossEng"/>
              <w:rPr>
                <w:rStyle w:val="ChSmallCaps"/>
              </w:rPr>
            </w:pPr>
            <w:r w:rsidRPr="0099608C">
              <w:rPr>
                <w:rStyle w:val="ChSmallCaps"/>
              </w:rPr>
              <w:t>poss</w:t>
            </w:r>
          </w:p>
        </w:tc>
        <w:tc>
          <w:tcPr>
            <w:tcW w:w="729" w:type="dxa"/>
            <w:shd w:val="clear" w:color="auto" w:fill="auto"/>
          </w:tcPr>
          <w:p w14:paraId="00788B0E" w14:textId="77777777" w:rsidR="00075364" w:rsidRPr="000320EB" w:rsidRDefault="00075364" w:rsidP="00075364">
            <w:pPr>
              <w:pStyle w:val="GlossEng"/>
            </w:pPr>
            <w:r w:rsidRPr="000320EB">
              <w:t>sibling</w:t>
            </w:r>
          </w:p>
        </w:tc>
      </w:tr>
    </w:tbl>
    <w:p w14:paraId="31A1C0EC" w14:textId="314BD860" w:rsidR="00075364" w:rsidRPr="000957E6" w:rsidRDefault="00B7093A" w:rsidP="00075364">
      <w:pPr>
        <w:pStyle w:val="FreeTranslEng"/>
      </w:pPr>
      <w:r>
        <w:t>‘</w:t>
      </w:r>
      <w:r w:rsidR="00075364" w:rsidRPr="008841D9">
        <w:t xml:space="preserve">I </w:t>
      </w:r>
      <w:r w:rsidR="00075364" w:rsidRPr="000320EB">
        <w:rPr>
          <w:rStyle w:val="ChBlueBold"/>
        </w:rPr>
        <w:t>have children</w:t>
      </w:r>
      <w:r w:rsidR="00075364" w:rsidRPr="000320EB">
        <w:t>, so I gave (one) to my relative</w:t>
      </w:r>
      <w:r>
        <w:t>’</w:t>
      </w:r>
      <w:r w:rsidR="00075364" w:rsidRPr="000320EB">
        <w:t xml:space="preserve"> </w:t>
      </w:r>
      <w:r w:rsidR="00075364" w:rsidRPr="000320EB">
        <w:rPr>
          <w:rStyle w:val="ExampleSource"/>
        </w:rPr>
        <w:t>[081006-024-CvEx.0010]</w:t>
      </w:r>
    </w:p>
    <w:tbl>
      <w:tblPr>
        <w:tblW w:w="5470" w:type="dxa"/>
        <w:tblCellMar>
          <w:left w:w="42" w:type="dxa"/>
          <w:right w:w="42" w:type="dxa"/>
        </w:tblCellMar>
        <w:tblLook w:val="01E0" w:firstRow="1" w:lastRow="1" w:firstColumn="1" w:lastColumn="1" w:noHBand="0" w:noVBand="0"/>
      </w:tblPr>
      <w:tblGrid>
        <w:gridCol w:w="709"/>
        <w:gridCol w:w="1084"/>
        <w:gridCol w:w="584"/>
        <w:gridCol w:w="706"/>
        <w:gridCol w:w="562"/>
        <w:gridCol w:w="489"/>
        <w:gridCol w:w="718"/>
        <w:gridCol w:w="618"/>
      </w:tblGrid>
      <w:tr w:rsidR="00AC23C4" w:rsidRPr="000320EB" w14:paraId="424479BB" w14:textId="77777777" w:rsidTr="00AC23C4">
        <w:tc>
          <w:tcPr>
            <w:tcW w:w="709" w:type="dxa"/>
            <w:shd w:val="clear" w:color="auto" w:fill="auto"/>
          </w:tcPr>
          <w:p w14:paraId="2572E40E" w14:textId="77777777" w:rsidR="00075364" w:rsidRPr="000320EB" w:rsidRDefault="00075364" w:rsidP="00075364">
            <w:pPr>
              <w:pStyle w:val="O0Nwnext"/>
            </w:pPr>
            <w:bookmarkStart w:id="4679" w:name="_Ref339731767"/>
            <w:r w:rsidRPr="000320EB">
              <w:t>(</w:t>
            </w:r>
            <w:fldSimple w:instr=" SEQ ( \* ARABIC \s 1 ">
              <w:r w:rsidR="00154D81">
                <w:rPr>
                  <w:noProof/>
                </w:rPr>
                <w:t>111</w:t>
              </w:r>
            </w:fldSimple>
            <w:r w:rsidRPr="000320EB">
              <w:t>)</w:t>
            </w:r>
            <w:bookmarkEnd w:id="4679"/>
          </w:p>
        </w:tc>
        <w:tc>
          <w:tcPr>
            <w:tcW w:w="1084" w:type="dxa"/>
            <w:shd w:val="clear" w:color="auto" w:fill="auto"/>
          </w:tcPr>
          <w:p w14:paraId="43A3C5C4" w14:textId="77777777" w:rsidR="00075364" w:rsidRPr="000320EB" w:rsidRDefault="00075364" w:rsidP="00075364">
            <w:pPr>
              <w:pStyle w:val="Text"/>
            </w:pPr>
            <w:r w:rsidRPr="000320EB">
              <w:t>prempuan</w:t>
            </w:r>
            <w:r w:rsidR="00BE272A">
              <w:t>g</w:t>
            </w:r>
          </w:p>
        </w:tc>
        <w:tc>
          <w:tcPr>
            <w:tcW w:w="584" w:type="dxa"/>
            <w:shd w:val="clear" w:color="auto" w:fill="auto"/>
          </w:tcPr>
          <w:p w14:paraId="7CE6B5C5" w14:textId="77777777" w:rsidR="00075364" w:rsidRPr="000320EB" w:rsidRDefault="00075364" w:rsidP="00075364">
            <w:pPr>
              <w:pStyle w:val="Text"/>
            </w:pPr>
            <w:r w:rsidRPr="000320EB">
              <w:t>iblis</w:t>
            </w:r>
          </w:p>
        </w:tc>
        <w:tc>
          <w:tcPr>
            <w:tcW w:w="706" w:type="dxa"/>
            <w:shd w:val="clear" w:color="auto" w:fill="auto"/>
          </w:tcPr>
          <w:p w14:paraId="39D84CB0" w14:textId="77777777" w:rsidR="00075364" w:rsidRPr="000320EB" w:rsidRDefault="00075364" w:rsidP="00075364">
            <w:pPr>
              <w:pStyle w:val="Text"/>
            </w:pPr>
            <w:r w:rsidRPr="000320EB">
              <w:t>itu</w:t>
            </w:r>
          </w:p>
        </w:tc>
        <w:tc>
          <w:tcPr>
            <w:tcW w:w="562" w:type="dxa"/>
            <w:shd w:val="clear" w:color="auto" w:fill="auto"/>
          </w:tcPr>
          <w:p w14:paraId="3A02DB2C" w14:textId="77777777" w:rsidR="00075364" w:rsidRPr="000320EB" w:rsidRDefault="00075364" w:rsidP="00075364">
            <w:pPr>
              <w:pStyle w:val="Text"/>
              <w:rPr>
                <w:rStyle w:val="ChBlueBold"/>
              </w:rPr>
            </w:pPr>
            <w:r w:rsidRPr="000320EB">
              <w:rPr>
                <w:rStyle w:val="ChBlueBold"/>
              </w:rPr>
              <w:t>ada</w:t>
            </w:r>
          </w:p>
        </w:tc>
        <w:tc>
          <w:tcPr>
            <w:tcW w:w="489" w:type="dxa"/>
            <w:shd w:val="clear" w:color="auto" w:fill="auto"/>
          </w:tcPr>
          <w:p w14:paraId="1A9EFBA8" w14:textId="77777777" w:rsidR="00075364" w:rsidRPr="000320EB" w:rsidRDefault="00075364" w:rsidP="00075364">
            <w:pPr>
              <w:pStyle w:val="Text"/>
              <w:rPr>
                <w:rStyle w:val="ChBlueBold"/>
              </w:rPr>
            </w:pPr>
            <w:r w:rsidRPr="000320EB">
              <w:rPr>
                <w:rStyle w:val="ChBlueBold"/>
              </w:rPr>
              <w:t>dia</w:t>
            </w:r>
          </w:p>
        </w:tc>
        <w:tc>
          <w:tcPr>
            <w:tcW w:w="718" w:type="dxa"/>
            <w:shd w:val="clear" w:color="auto" w:fill="auto"/>
          </w:tcPr>
          <w:p w14:paraId="6029193F" w14:textId="77777777" w:rsidR="00075364" w:rsidRPr="000320EB" w:rsidRDefault="00075364" w:rsidP="00075364">
            <w:pPr>
              <w:pStyle w:val="Text"/>
              <w:rPr>
                <w:rStyle w:val="ChBlueBold"/>
              </w:rPr>
            </w:pPr>
            <w:r w:rsidRPr="000320EB">
              <w:rPr>
                <w:rStyle w:val="ChBlueBold"/>
              </w:rPr>
              <w:t>punya</w:t>
            </w:r>
          </w:p>
        </w:tc>
        <w:tc>
          <w:tcPr>
            <w:tcW w:w="618" w:type="dxa"/>
            <w:shd w:val="clear" w:color="auto" w:fill="auto"/>
          </w:tcPr>
          <w:p w14:paraId="23BA6F17" w14:textId="6BC5B561" w:rsidR="00075364" w:rsidRPr="000320EB" w:rsidRDefault="00075364" w:rsidP="00075364">
            <w:pPr>
              <w:pStyle w:val="Text"/>
              <w:rPr>
                <w:rStyle w:val="ChBlueBold"/>
              </w:rPr>
            </w:pPr>
            <w:r w:rsidRPr="000320EB">
              <w:rPr>
                <w:rStyle w:val="ChBlueBold"/>
              </w:rPr>
              <w:t>jin</w:t>
            </w:r>
            <w:r w:rsidR="004E0CE0">
              <w:rPr>
                <w:rStyle w:val="ChBlueBold"/>
              </w:rPr>
              <w:t>g</w:t>
            </w:r>
          </w:p>
        </w:tc>
      </w:tr>
      <w:tr w:rsidR="00AC23C4" w:rsidRPr="00AC23C4" w14:paraId="1D806276" w14:textId="77777777" w:rsidTr="00AC23C4">
        <w:tc>
          <w:tcPr>
            <w:tcW w:w="709" w:type="dxa"/>
            <w:shd w:val="clear" w:color="auto" w:fill="auto"/>
          </w:tcPr>
          <w:p w14:paraId="57FED37F" w14:textId="77777777" w:rsidR="00075364" w:rsidRPr="000320EB" w:rsidRDefault="00075364" w:rsidP="00075364">
            <w:pPr>
              <w:pStyle w:val="GlossEng"/>
            </w:pPr>
          </w:p>
        </w:tc>
        <w:tc>
          <w:tcPr>
            <w:tcW w:w="1084" w:type="dxa"/>
            <w:shd w:val="clear" w:color="auto" w:fill="auto"/>
          </w:tcPr>
          <w:p w14:paraId="6604A3CC" w14:textId="77777777" w:rsidR="00075364" w:rsidRPr="000320EB" w:rsidRDefault="00075364" w:rsidP="00075364">
            <w:pPr>
              <w:pStyle w:val="GlossEng"/>
            </w:pPr>
            <w:r w:rsidRPr="000320EB">
              <w:t>woman</w:t>
            </w:r>
          </w:p>
        </w:tc>
        <w:tc>
          <w:tcPr>
            <w:tcW w:w="584" w:type="dxa"/>
            <w:shd w:val="clear" w:color="auto" w:fill="auto"/>
          </w:tcPr>
          <w:p w14:paraId="5B0CC231" w14:textId="77777777" w:rsidR="00075364" w:rsidRPr="000320EB" w:rsidRDefault="00075364" w:rsidP="00075364">
            <w:pPr>
              <w:pStyle w:val="GlossEng"/>
            </w:pPr>
            <w:r w:rsidRPr="000320EB">
              <w:t>devil</w:t>
            </w:r>
          </w:p>
        </w:tc>
        <w:tc>
          <w:tcPr>
            <w:tcW w:w="706" w:type="dxa"/>
            <w:shd w:val="clear" w:color="auto" w:fill="auto"/>
          </w:tcPr>
          <w:p w14:paraId="1382C006" w14:textId="77777777" w:rsidR="00075364" w:rsidRPr="0099608C" w:rsidRDefault="00075364" w:rsidP="00075364">
            <w:pPr>
              <w:pStyle w:val="GlossEng"/>
              <w:rPr>
                <w:rStyle w:val="ChSmallCaps"/>
              </w:rPr>
            </w:pPr>
            <w:r w:rsidRPr="0099608C">
              <w:rPr>
                <w:rStyle w:val="ChSmallCaps"/>
              </w:rPr>
              <w:t>d.dist</w:t>
            </w:r>
          </w:p>
        </w:tc>
        <w:tc>
          <w:tcPr>
            <w:tcW w:w="562" w:type="dxa"/>
            <w:shd w:val="clear" w:color="auto" w:fill="auto"/>
          </w:tcPr>
          <w:p w14:paraId="1A0D6113" w14:textId="77777777" w:rsidR="00075364" w:rsidRPr="000320EB" w:rsidRDefault="00075364" w:rsidP="00075364">
            <w:pPr>
              <w:pStyle w:val="GlossEng"/>
            </w:pPr>
            <w:r w:rsidRPr="000320EB">
              <w:t>exist</w:t>
            </w:r>
          </w:p>
        </w:tc>
        <w:tc>
          <w:tcPr>
            <w:tcW w:w="489" w:type="dxa"/>
            <w:shd w:val="clear" w:color="auto" w:fill="auto"/>
          </w:tcPr>
          <w:p w14:paraId="0E51E6E7" w14:textId="77777777" w:rsidR="00075364" w:rsidRPr="000320EB" w:rsidRDefault="00075364" w:rsidP="00075364">
            <w:pPr>
              <w:pStyle w:val="GlossEng"/>
            </w:pPr>
            <w:r w:rsidRPr="000320EB">
              <w:t>3</w:t>
            </w:r>
            <w:r w:rsidRPr="0099608C">
              <w:rPr>
                <w:rStyle w:val="ChSmallCaps"/>
              </w:rPr>
              <w:t>sg</w:t>
            </w:r>
          </w:p>
        </w:tc>
        <w:tc>
          <w:tcPr>
            <w:tcW w:w="718" w:type="dxa"/>
            <w:shd w:val="clear" w:color="auto" w:fill="auto"/>
          </w:tcPr>
          <w:p w14:paraId="7713ECF4" w14:textId="77777777" w:rsidR="00075364" w:rsidRPr="0099608C" w:rsidRDefault="00075364" w:rsidP="00075364">
            <w:pPr>
              <w:pStyle w:val="GlossEng"/>
              <w:rPr>
                <w:rStyle w:val="ChSmallCaps"/>
              </w:rPr>
            </w:pPr>
            <w:r w:rsidRPr="0099608C">
              <w:rPr>
                <w:rStyle w:val="ChSmallCaps"/>
              </w:rPr>
              <w:t>poss</w:t>
            </w:r>
          </w:p>
        </w:tc>
        <w:tc>
          <w:tcPr>
            <w:tcW w:w="618" w:type="dxa"/>
            <w:shd w:val="clear" w:color="auto" w:fill="auto"/>
          </w:tcPr>
          <w:p w14:paraId="52763FF4" w14:textId="77777777" w:rsidR="00075364" w:rsidRPr="000320EB" w:rsidRDefault="00075364" w:rsidP="00075364">
            <w:pPr>
              <w:pStyle w:val="GlossEng"/>
            </w:pPr>
            <w:r w:rsidRPr="000320EB">
              <w:t>genie</w:t>
            </w:r>
          </w:p>
        </w:tc>
      </w:tr>
    </w:tbl>
    <w:p w14:paraId="614E1524" w14:textId="6C6A398D" w:rsidR="00075364" w:rsidRPr="00F9554F" w:rsidRDefault="00075364" w:rsidP="00075364">
      <w:pPr>
        <w:pStyle w:val="FreeTranslEng"/>
      </w:pPr>
      <w:r w:rsidRPr="000320EB">
        <w:t xml:space="preserve">[About evil spirits taking on the form of women:] </w:t>
      </w:r>
      <w:r w:rsidR="00B7093A">
        <w:t>‘</w:t>
      </w:r>
      <w:r w:rsidRPr="000320EB">
        <w:t xml:space="preserve">that </w:t>
      </w:r>
      <w:r>
        <w:t xml:space="preserve">woman </w:t>
      </w:r>
      <w:r w:rsidRPr="000320EB">
        <w:t xml:space="preserve">spirit </w:t>
      </w:r>
      <w:r w:rsidRPr="000320EB">
        <w:rPr>
          <w:rStyle w:val="ChBlueBold"/>
        </w:rPr>
        <w:t xml:space="preserve">has her </w:t>
      </w:r>
      <w:r w:rsidR="003E60B1">
        <w:rPr>
          <w:rStyle w:val="ChBlueBold"/>
        </w:rPr>
        <w:t xml:space="preserve">(own) </w:t>
      </w:r>
      <w:r w:rsidRPr="000320EB">
        <w:rPr>
          <w:rStyle w:val="ChBlueBold"/>
        </w:rPr>
        <w:t>genies</w:t>
      </w:r>
      <w:r w:rsidR="00B7093A">
        <w:t>’</w:t>
      </w:r>
      <w:r w:rsidRPr="000320EB">
        <w:t xml:space="preserve"> </w:t>
      </w:r>
      <w:r w:rsidRPr="000320EB">
        <w:rPr>
          <w:rStyle w:val="ExampleSource"/>
        </w:rPr>
        <w:t>[081006-022-CvEx.0053]</w:t>
      </w:r>
    </w:p>
    <w:p w14:paraId="0B8E02D6" w14:textId="245DC780" w:rsidR="00075364" w:rsidRPr="000320EB" w:rsidRDefault="00075364" w:rsidP="00855332">
      <w:pPr>
        <w:pStyle w:val="Body0005after"/>
      </w:pPr>
      <w:r w:rsidRPr="000320EB">
        <w:t xml:space="preserve">Cross-linguistically, </w:t>
      </w:r>
      <w:r w:rsidR="00BA6215">
        <w:rPr>
          <w:rStyle w:val="Citation"/>
        </w:rPr>
        <w:fldChar w:fldCharType="begin"/>
      </w:r>
      <w:r w:rsidR="003A5B20">
        <w:rPr>
          <w:rStyle w:val="Citation"/>
        </w:rPr>
        <w:instrText>ADDIN CITAVI.PLACEHOLDER 68ad15f5-384e-4e2e-a354-3de38d524b30 PFBsYWNlaG9sZGVyPg0KICA8QWRkSW5WZXJzaW9uPjUuMi4wLjg8L0FkZEluVmVyc2lvbj4NCiAgPElkPjY4YWQxNWY1LTM4NGUtNGUyZS1hMzU0LTNkZTM4ZDUyNGIzMDwvSWQ+DQogIDxFbnRyaWVzPg0KICAgIDxFbnRyeT4NCiAgICAgIDxJZD4wNzgxNmNjMi0zZmMxLTRjODEtOTQzNS1jMzRmNmNlZGY5YzM8L0lkPg0KICAgICAgPE5vUGFyPnRydWU8L05vUGFyPg0KICAgICAgPFBlcnNvbk9ubHk+dHJ1ZTwvUGVyc29uT25seT4NCiAgICAgIDxSZWZlcmVuY2VJZD5iZmU2ZTlkNi1hYjZmLTQwNWYtOGY5ZS02OTk0MjM0ZjlhMjY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TdGFzc2VuIDIwMTEg4oCTIFByZWRpY2F0aXZlIHBvc3Nlc3Npb248L1Nob3J0VGl0bGU+DQogICAgICAgIDxUaXRsZT5QcmVkaWNhdGl2ZSBwb3NzZXNzaW9uPC9UaXRsZT4NCiAgICAgIDwvUmVmZXJlbmNlPg0KICAgIDwvRW50cnk+DQogIDwvRW50cmllcz4NCiAgPFRleHQ+U3Rhc3Nl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zc2VuPC9UZXh0Pg0KICAgIDwvVGV4dFVuaXQ+DQogIDwvVGV4dFVuaXRzPg0KPC9QbGFjZWhvbGRlcj4=</w:instrText>
      </w:r>
      <w:r w:rsidR="00BA6215">
        <w:rPr>
          <w:rStyle w:val="Citation"/>
        </w:rPr>
        <w:fldChar w:fldCharType="separate"/>
      </w:r>
      <w:bookmarkStart w:id="4680" w:name="_CTVP00168ad15f5384e4e2ea3543de38d524b30"/>
      <w:r w:rsidR="0092006B">
        <w:rPr>
          <w:rStyle w:val="Citation"/>
        </w:rPr>
        <w:t>Stassen</w:t>
      </w:r>
      <w:bookmarkEnd w:id="4680"/>
      <w:r w:rsidR="00BA6215">
        <w:rPr>
          <w:rStyle w:val="Citation"/>
        </w:rPr>
        <w:fldChar w:fldCharType="end"/>
      </w:r>
      <w:r w:rsidR="00513C8C" w:rsidRPr="00513C8C">
        <w:rPr>
          <w:rStyle w:val="Citation"/>
        </w:rPr>
        <w:t xml:space="preserve"> </w:t>
      </w:r>
      <w:r w:rsidR="00BA6215">
        <w:rPr>
          <w:rStyle w:val="Citation"/>
        </w:rPr>
        <w:fldChar w:fldCharType="begin"/>
      </w:r>
      <w:r w:rsidR="003A5B20">
        <w:rPr>
          <w:rStyle w:val="Citation"/>
        </w:rPr>
        <w:instrText>ADDIN CITAVI.PLACEHOLDER e3c6e012-a9ad-4fbc-9c73-de2c59fa2310 PFBsYWNlaG9sZGVyPg0KICA8QWRkSW5WZXJzaW9uPjUuMi4wLjg8L0FkZEluVmVyc2lvbj4NCiAgPElkPmUzYzZlMDEyLWE5YWQtNGZiYy05YzczLWRlMmM1OWZhMjMxMDwvSWQ+DQogIDxFbnRyaWVzPg0KICAgIDxFbnRyeT4NCiAgICAgIDxJZD5lZTkyZmFkNC04ZTFhLTQ0MjAtOWY0MC1iMjQxODdmNmNlM2I8L0lkPg0KICAgICAgPFJlZmVyZW5jZUlkPmJmZTZlOWQ2LWFiNmYtNDA1Zi04ZjllLTY5OTQyMzRmOWEyNjwvUmVmZXJlbmNlSWQ+DQogICAgICA8WWVhck9ubHk+dHJ1ZTwvWWVhck9ubHk+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Yik8L1RleHQ+DQogICAgPC9UZXh0VW5pdD4NCiAgPC9UZXh0VW5pdHM+DQo8L1BsYWNlaG9sZGVyPg==</w:instrText>
      </w:r>
      <w:r w:rsidR="00BA6215">
        <w:rPr>
          <w:rStyle w:val="Citation"/>
        </w:rPr>
        <w:fldChar w:fldCharType="separate"/>
      </w:r>
      <w:bookmarkStart w:id="4681" w:name="_CTVP001e3c6e012a9ad4fbc9c73de2c59fa2310"/>
      <w:r w:rsidR="0092006B">
        <w:rPr>
          <w:rStyle w:val="Citation"/>
        </w:rPr>
        <w:t>(2011b)</w:t>
      </w:r>
      <w:bookmarkEnd w:id="4681"/>
      <w:r w:rsidR="00BA6215">
        <w:rPr>
          <w:rStyle w:val="Citation"/>
        </w:rPr>
        <w:fldChar w:fldCharType="end"/>
      </w:r>
      <w:r w:rsidRPr="000320EB">
        <w:t xml:space="preserve"> identifies five major types of predicate possession</w:t>
      </w:r>
      <w:r>
        <w:t xml:space="preserve">: </w:t>
      </w:r>
      <w:r w:rsidRPr="000320EB">
        <w:t xml:space="preserve">Have-Possessive, Oblique Possessive, Genitive Possessive, Topic Possessive, and Conjunctional Possessive. In terms of this classification, the existential possessive constructions in </w:t>
      </w:r>
      <w:r w:rsidR="007A5249">
        <w:fldChar w:fldCharType="begin"/>
      </w:r>
      <w:r w:rsidR="007A5249">
        <w:instrText xml:space="preserve"> REF _Ref375582683 \h </w:instrText>
      </w:r>
      <w:r w:rsidR="007A5249">
        <w:fldChar w:fldCharType="separate"/>
      </w:r>
      <w:r w:rsidR="00154D81" w:rsidRPr="000320EB">
        <w:t>(</w:t>
      </w:r>
      <w:r w:rsidR="00154D81">
        <w:rPr>
          <w:noProof/>
        </w:rPr>
        <w:t>110</w:t>
      </w:r>
      <w:r w:rsidR="00154D81" w:rsidRPr="000320EB">
        <w:t>)</w:t>
      </w:r>
      <w:r w:rsidR="007A5249">
        <w:fldChar w:fldCharType="end"/>
      </w:r>
      <w:r w:rsidRPr="000320EB">
        <w:t xml:space="preserve"> </w:t>
      </w:r>
      <w:r w:rsidR="008D136A">
        <w:t>and</w:t>
      </w:r>
      <w:r w:rsidRPr="000320EB">
        <w:t xml:space="preserve"> </w:t>
      </w:r>
      <w:r w:rsidRPr="000320EB">
        <w:fldChar w:fldCharType="begin"/>
      </w:r>
      <w:r w:rsidRPr="000320EB">
        <w:instrText xml:space="preserve"> REF _Ref339731767 \h </w:instrText>
      </w:r>
      <w:r>
        <w:instrText xml:space="preserve"> \* MERGEFORMAT </w:instrText>
      </w:r>
      <w:r w:rsidRPr="000320EB">
        <w:fldChar w:fldCharType="separate"/>
      </w:r>
      <w:r w:rsidR="00154D81" w:rsidRPr="000320EB">
        <w:t>(</w:t>
      </w:r>
      <w:r w:rsidR="00154D81">
        <w:t>111</w:t>
      </w:r>
      <w:r w:rsidR="00154D81" w:rsidRPr="000320EB">
        <w:t>)</w:t>
      </w:r>
      <w:r w:rsidRPr="000320EB">
        <w:fldChar w:fldCharType="end"/>
      </w:r>
      <w:r w:rsidRPr="000320EB">
        <w:t xml:space="preserve"> are best explained as Topic Possessive</w:t>
      </w:r>
      <w:r>
        <w:t>s</w:t>
      </w:r>
      <w:r w:rsidRPr="000320EB">
        <w:t>.</w:t>
      </w:r>
      <w:r w:rsidRPr="000320EB">
        <w:rPr>
          <w:rStyle w:val="FootnoteReference"/>
        </w:rPr>
        <w:footnoteReference w:id="237"/>
      </w:r>
      <w:r w:rsidRPr="000320EB">
        <w:t xml:space="preserve"> </w:t>
      </w:r>
      <w:r w:rsidR="00B72A07">
        <w:t>According to</w:t>
      </w:r>
      <w:r w:rsidR="00B72A07" w:rsidRPr="00B72A07">
        <w:t xml:space="preserve"> </w:t>
      </w:r>
      <w:r w:rsidR="00BA6215">
        <w:rPr>
          <w:rStyle w:val="Citation"/>
        </w:rPr>
        <w:fldChar w:fldCharType="begin"/>
      </w:r>
      <w:r w:rsidR="0092451D">
        <w:rPr>
          <w:rStyle w:val="Citation"/>
        </w:rPr>
        <w:instrText>ADDIN CITAVI.PLACEHOLDER aa01d60c-e987-4ccc-8656-b354de7ce4b9 PFBsYWNlaG9sZGVyPg0KICA8QWRkSW5WZXJzaW9uPjUuMi4wLjg8L0FkZEluVmVyc2lvbj4NCiAgPElkPmFhMDFkNjBjLWU5ODctNGNjYy04NjU2LWIzNTRkZTdjZTRiOTwvSWQ+DQogIDxFbnRyaWVzPg0KICAgIDxFbnRyeT4NCiAgICAgIDxJZD4xYzc3NTQxYS0xM2RmLTRiOTItOWMyMS1jNWExZjFiOWYyMzQ8L0lkPg0KICAgICAgPE5vUGFyPnRydWU8L05vUGFyPg0KICAgICAgPFBlcnNvbk9ubHk+dHJ1ZTwvUGVyc29uT25seT4NCiAgICAgIDxSZWZlcmVuY2VJZD41ZGRmMmM4ZC1mZjVlLTRmNTEtOTc4Mi02ZmUyOWUzZDZiNWQ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XNzZW48L1RleHQ+DQogICAgPC9UZXh0VW5pdD4NCiAgPC9UZXh0VW5pdHM+DQo8L1BsYWNlaG9sZGVyPg==</w:instrText>
      </w:r>
      <w:r w:rsidR="00BA6215">
        <w:rPr>
          <w:rStyle w:val="Citation"/>
        </w:rPr>
        <w:fldChar w:fldCharType="separate"/>
      </w:r>
      <w:bookmarkStart w:id="4682" w:name="_CTVP001aa01d60ce9874ccc8656b354de7ce4b9"/>
      <w:r w:rsidR="0092006B">
        <w:rPr>
          <w:rStyle w:val="Citation"/>
        </w:rPr>
        <w:t>Stassen</w:t>
      </w:r>
      <w:bookmarkEnd w:id="4682"/>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fb6fa4f2-cc0a-47d0-b75c-d390ecd5be31 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6IDIxOSk8L1RleHQ+DQogICAgPC9UZXh0VW5pdD4NCiAgPC9UZXh0VW5pdHM+DQo8L1BsYWNlaG9sZGVyPg==</w:instrText>
      </w:r>
      <w:r w:rsidR="00BA6215">
        <w:rPr>
          <w:rStyle w:val="Citation"/>
        </w:rPr>
        <w:fldChar w:fldCharType="separate"/>
      </w:r>
      <w:bookmarkStart w:id="4683" w:name="_CTVP001fb6fa4f2cc0a47d0b75cd390ecd5be31"/>
      <w:r w:rsidR="0092006B">
        <w:rPr>
          <w:rStyle w:val="Citation"/>
        </w:rPr>
        <w:t>(2009: 219)</w:t>
      </w:r>
      <w:bookmarkEnd w:id="4683"/>
      <w:r w:rsidR="00BA6215">
        <w:rPr>
          <w:rStyle w:val="Citation"/>
        </w:rPr>
        <w:fldChar w:fldCharType="end"/>
      </w:r>
      <w:r w:rsidRPr="000320EB">
        <w:t>,</w:t>
      </w:r>
    </w:p>
    <w:p w14:paraId="620F8FC6" w14:textId="77777777" w:rsidR="00075364" w:rsidRPr="000320EB" w:rsidRDefault="00075364" w:rsidP="00075364">
      <w:pPr>
        <w:pStyle w:val="I05I"/>
      </w:pPr>
      <w:r w:rsidRPr="000320EB">
        <w:t>[in] a standard Topic Possessive, the possessee is the subject of the be-verb.</w:t>
      </w:r>
      <w:r>
        <w:t xml:space="preserve"> […] </w:t>
      </w:r>
      <w:r w:rsidRPr="000320EB">
        <w:t>The possessor is constructed as a sentential topic and may or may not be marked as such, for example by sentence-initial position</w:t>
      </w:r>
      <w:r>
        <w:t xml:space="preserve"> …</w:t>
      </w:r>
    </w:p>
    <w:p w14:paraId="0A0B9C70" w14:textId="65FD9C9E" w:rsidR="00075364" w:rsidRDefault="00075364" w:rsidP="00E858D4">
      <w:pPr>
        <w:pStyle w:val="Body0015after"/>
      </w:pPr>
      <w:r w:rsidRPr="000320EB">
        <w:t xml:space="preserve">Following this analysis, an alternative translation </w:t>
      </w:r>
      <w:r>
        <w:t xml:space="preserve">for </w:t>
      </w:r>
      <w:r w:rsidRPr="000320EB">
        <w:t xml:space="preserve">the possessive construction </w:t>
      </w:r>
      <w:r w:rsidR="00CE70E8">
        <w:rPr>
          <w:rStyle w:val="ChItalBold"/>
        </w:rPr>
        <w:t>sa ada ana</w:t>
      </w:r>
      <w:r w:rsidRPr="000320EB">
        <w:t xml:space="preserve"> </w:t>
      </w:r>
      <w:r w:rsidR="00B7093A">
        <w:t>‘</w:t>
      </w:r>
      <w:r w:rsidRPr="000320EB">
        <w:t>I have children</w:t>
      </w:r>
      <w:r w:rsidR="00B7093A">
        <w:t>’</w:t>
      </w:r>
      <w:r w:rsidRPr="000320EB">
        <w:t xml:space="preserve"> in </w:t>
      </w:r>
      <w:r w:rsidR="007A5249">
        <w:fldChar w:fldCharType="begin"/>
      </w:r>
      <w:r w:rsidR="007A5249">
        <w:instrText xml:space="preserve"> REF _Ref375582683 \h </w:instrText>
      </w:r>
      <w:r w:rsidR="007A5249">
        <w:fldChar w:fldCharType="separate"/>
      </w:r>
      <w:r w:rsidR="00154D81" w:rsidRPr="000320EB">
        <w:t>(</w:t>
      </w:r>
      <w:r w:rsidR="00154D81">
        <w:rPr>
          <w:noProof/>
        </w:rPr>
        <w:t>110</w:t>
      </w:r>
      <w:r w:rsidR="00154D81" w:rsidRPr="000320EB">
        <w:t>)</w:t>
      </w:r>
      <w:r w:rsidR="007A5249">
        <w:fldChar w:fldCharType="end"/>
      </w:r>
      <w:r w:rsidRPr="000320EB">
        <w:t xml:space="preserve"> would be: </w:t>
      </w:r>
      <w:r w:rsidR="00B7093A">
        <w:t>‘</w:t>
      </w:r>
      <w:r w:rsidRPr="000320EB">
        <w:t>(as for) me, children exist</w:t>
      </w:r>
      <w:r w:rsidR="00B7093A">
        <w:t>’</w:t>
      </w:r>
      <w:r w:rsidRPr="000320EB">
        <w:t>.</w:t>
      </w:r>
    </w:p>
    <w:p w14:paraId="7A7D31AD" w14:textId="77777777" w:rsidR="00075364" w:rsidRPr="000320EB" w:rsidRDefault="00075364" w:rsidP="00075364">
      <w:pPr>
        <w:pStyle w:val="Heading3"/>
      </w:pPr>
      <w:bookmarkStart w:id="4684" w:name="_Ref263531077"/>
      <w:bookmarkStart w:id="4685" w:name="_Toc342590147"/>
      <w:bookmarkStart w:id="4686" w:name="_Toc363831575"/>
      <w:bookmarkStart w:id="4687" w:name="_Toc440455720"/>
      <w:r w:rsidRPr="000320EB">
        <w:t>Summary</w:t>
      </w:r>
      <w:bookmarkEnd w:id="4684"/>
      <w:bookmarkEnd w:id="4685"/>
      <w:bookmarkEnd w:id="4686"/>
      <w:bookmarkEnd w:id="4687"/>
    </w:p>
    <w:p w14:paraId="2FE7B482" w14:textId="0C64333E" w:rsidR="00075364" w:rsidRDefault="00075364" w:rsidP="00855332">
      <w:pPr>
        <w:pStyle w:val="Body0000after"/>
      </w:pPr>
      <w:r w:rsidRPr="000320EB">
        <w:t xml:space="preserve">In Papuan Malay, existential clauses are formed with the existential verb </w:t>
      </w:r>
      <w:r w:rsidRPr="000320EB">
        <w:rPr>
          <w:rStyle w:val="ChItalBold"/>
        </w:rPr>
        <w:t>ada</w:t>
      </w:r>
      <w:r w:rsidRPr="000320EB">
        <w:t xml:space="preserve"> </w:t>
      </w:r>
      <w:r w:rsidR="00B7093A">
        <w:t>‘</w:t>
      </w:r>
      <w:r w:rsidRPr="000320EB">
        <w:t>exist</w:t>
      </w:r>
      <w:r w:rsidR="00B7093A">
        <w:t>’</w:t>
      </w:r>
      <w:r w:rsidRPr="000320EB">
        <w:t xml:space="preserve">. Syntactically, two </w:t>
      </w:r>
      <w:r>
        <w:t xml:space="preserve">clause </w:t>
      </w:r>
      <w:r w:rsidRPr="000320EB">
        <w:t>types can be distinguished: intransitive clauses with one core argument, and transitive clauses with two core arguments.</w:t>
      </w:r>
      <w:r>
        <w:t xml:space="preserve"> </w:t>
      </w:r>
      <w:r w:rsidRPr="000320EB">
        <w:fldChar w:fldCharType="begin"/>
      </w:r>
      <w:r w:rsidRPr="000320EB">
        <w:instrText xml:space="preserve"> REF _Ref269475327 \h </w:instrText>
      </w:r>
      <w:r>
        <w:instrText xml:space="preserve"> \* MERGEFORMAT </w:instrText>
      </w:r>
      <w:r w:rsidRPr="000320EB">
        <w:fldChar w:fldCharType="separate"/>
      </w:r>
      <w:r w:rsidR="00154D81" w:rsidRPr="000320EB">
        <w:t xml:space="preserve">Table </w:t>
      </w:r>
      <w:r w:rsidR="00154D81">
        <w:rPr>
          <w:noProof/>
          <w:cs/>
        </w:rPr>
        <w:t>‎</w:t>
      </w:r>
      <w:r w:rsidR="00154D81">
        <w:rPr>
          <w:noProof/>
        </w:rPr>
        <w:t>11.6</w:t>
      </w:r>
      <w:r w:rsidRPr="000320EB">
        <w:fldChar w:fldCharType="end"/>
      </w:r>
      <w:r w:rsidRPr="000320EB">
        <w:t xml:space="preserve"> </w:t>
      </w:r>
      <w:r>
        <w:t xml:space="preserve">gives an overview of </w:t>
      </w:r>
      <w:r w:rsidRPr="000320EB">
        <w:t>the different constructions and their functions</w:t>
      </w:r>
      <w:r>
        <w:t>, with one-argument clauses given in (</w:t>
      </w:r>
      <w:r>
        <w:fldChar w:fldCharType="begin"/>
      </w:r>
      <w:r>
        <w:instrText xml:space="preserve"> REF _Ref371512899 \n \h </w:instrText>
      </w:r>
      <w:r>
        <w:fldChar w:fldCharType="separate"/>
      </w:r>
      <w:r w:rsidR="00154D81">
        <w:rPr>
          <w:cs/>
        </w:rPr>
        <w:t>‎</w:t>
      </w:r>
      <w:r w:rsidR="00154D81">
        <w:t>1</w:t>
      </w:r>
      <w:r>
        <w:fldChar w:fldCharType="end"/>
      </w:r>
      <w:r>
        <w:t>) and two-argument clauses in (</w:t>
      </w:r>
      <w:r>
        <w:fldChar w:fldCharType="begin"/>
      </w:r>
      <w:r>
        <w:instrText xml:space="preserve"> REF _Ref371512905 \n \h </w:instrText>
      </w:r>
      <w:r>
        <w:fldChar w:fldCharType="separate"/>
      </w:r>
      <w:r w:rsidR="00154D81">
        <w:rPr>
          <w:cs/>
        </w:rPr>
        <w:t>‎</w:t>
      </w:r>
      <w:r w:rsidR="00154D81">
        <w:t>2</w:t>
      </w:r>
      <w:r>
        <w:fldChar w:fldCharType="end"/>
      </w:r>
      <w:r>
        <w:t>).</w:t>
      </w:r>
    </w:p>
    <w:p w14:paraId="6704A00A" w14:textId="616ED044" w:rsidR="00075364" w:rsidRDefault="00075364" w:rsidP="00855332">
      <w:pPr>
        <w:pStyle w:val="Body0505after"/>
      </w:pPr>
      <w:r w:rsidRPr="000320EB">
        <w:t xml:space="preserve">In one-argument clauses, </w:t>
      </w:r>
      <w:r w:rsidRPr="000320EB">
        <w:rPr>
          <w:rStyle w:val="ChItalBold"/>
        </w:rPr>
        <w:t>ada</w:t>
      </w:r>
      <w:r w:rsidRPr="000320EB">
        <w:t xml:space="preserve"> </w:t>
      </w:r>
      <w:r w:rsidR="00B7093A">
        <w:t>‘</w:t>
      </w:r>
      <w:r w:rsidRPr="000320EB">
        <w:t>exist</w:t>
      </w:r>
      <w:r w:rsidR="00B7093A">
        <w:t>’</w:t>
      </w:r>
      <w:r w:rsidRPr="000320EB">
        <w:t xml:space="preserve"> precedes the theme expression when this is pragmatically indefinite or nonidentifiable</w:t>
      </w:r>
      <w:r>
        <w:t>, as in (</w:t>
      </w:r>
      <w:r>
        <w:fldChar w:fldCharType="begin"/>
      </w:r>
      <w:r>
        <w:instrText xml:space="preserve"> REF _Ref371512899 \n \h </w:instrText>
      </w:r>
      <w:r>
        <w:fldChar w:fldCharType="separate"/>
      </w:r>
      <w:r w:rsidR="00154D81">
        <w:rPr>
          <w:cs/>
        </w:rPr>
        <w:t>‎</w:t>
      </w:r>
      <w:r w:rsidR="00154D81">
        <w:t>1</w:t>
      </w:r>
      <w:r>
        <w:fldChar w:fldCharType="end"/>
      </w:r>
      <w:r>
        <w:fldChar w:fldCharType="begin"/>
      </w:r>
      <w:r>
        <w:instrText xml:space="preserve"> REF _Ref371512903 \n \h </w:instrText>
      </w:r>
      <w:r>
        <w:fldChar w:fldCharType="separate"/>
      </w:r>
      <w:r w:rsidR="00154D81">
        <w:rPr>
          <w:cs/>
        </w:rPr>
        <w:t>‎</w:t>
      </w:r>
      <w:r w:rsidR="00154D81">
        <w:t>a</w:t>
      </w:r>
      <w:r>
        <w:fldChar w:fldCharType="end"/>
      </w:r>
      <w:r>
        <w:t>)</w:t>
      </w:r>
      <w:r w:rsidRPr="000320EB">
        <w:t xml:space="preserve">. This construction </w:t>
      </w:r>
      <w:r>
        <w:t xml:space="preserve">conveys </w:t>
      </w:r>
      <w:r w:rsidRPr="000320EB">
        <w:t xml:space="preserve">the existence or availability of an entity. When the theme is definite or identifiable, </w:t>
      </w:r>
      <w:r w:rsidRPr="000320EB">
        <w:rPr>
          <w:rStyle w:val="ChItalBold"/>
        </w:rPr>
        <w:t>ada</w:t>
      </w:r>
      <w:r w:rsidRPr="000320EB">
        <w:t xml:space="preserve"> </w:t>
      </w:r>
      <w:r w:rsidR="00B7093A">
        <w:t>‘</w:t>
      </w:r>
      <w:r w:rsidRPr="000320EB">
        <w:t>exist</w:t>
      </w:r>
      <w:r w:rsidR="00B7093A">
        <w:t>’</w:t>
      </w:r>
      <w:r w:rsidRPr="000320EB">
        <w:t xml:space="preserve"> follows it</w:t>
      </w:r>
      <w:r>
        <w:t>, as in (</w:t>
      </w:r>
      <w:r>
        <w:fldChar w:fldCharType="begin"/>
      </w:r>
      <w:r>
        <w:instrText xml:space="preserve"> REF _Ref371512899 \n \h </w:instrText>
      </w:r>
      <w:r>
        <w:fldChar w:fldCharType="separate"/>
      </w:r>
      <w:r w:rsidR="00154D81">
        <w:rPr>
          <w:cs/>
        </w:rPr>
        <w:t>‎</w:t>
      </w:r>
      <w:r w:rsidR="00154D81">
        <w:t>1</w:t>
      </w:r>
      <w:r>
        <w:fldChar w:fldCharType="end"/>
      </w:r>
      <w:r>
        <w:fldChar w:fldCharType="begin"/>
      </w:r>
      <w:r>
        <w:instrText xml:space="preserve"> REF _Ref371512904 \n \h </w:instrText>
      </w:r>
      <w:r>
        <w:fldChar w:fldCharType="separate"/>
      </w:r>
      <w:r w:rsidR="00154D81">
        <w:rPr>
          <w:cs/>
        </w:rPr>
        <w:t>‎</w:t>
      </w:r>
      <w:r w:rsidR="00154D81">
        <w:t>b</w:t>
      </w:r>
      <w:r>
        <w:fldChar w:fldCharType="end"/>
      </w:r>
      <w:r>
        <w:t>)</w:t>
      </w:r>
      <w:r w:rsidRPr="000320EB">
        <w:t xml:space="preserve">. This construction </w:t>
      </w:r>
      <w:r>
        <w:t xml:space="preserve">asserts </w:t>
      </w:r>
      <w:r w:rsidRPr="000320EB">
        <w:t xml:space="preserve">the existence of an already established theme or </w:t>
      </w:r>
      <w:r>
        <w:t xml:space="preserve">denotes </w:t>
      </w:r>
      <w:r w:rsidRPr="000320EB">
        <w:t xml:space="preserve">possession of a definite/identifiable possessum. In two-argument clauses, </w:t>
      </w:r>
      <w:r w:rsidRPr="000320EB">
        <w:rPr>
          <w:rStyle w:val="ChItalBold"/>
        </w:rPr>
        <w:t>ada</w:t>
      </w:r>
      <w:r w:rsidRPr="000320EB">
        <w:t xml:space="preserve"> </w:t>
      </w:r>
      <w:r w:rsidR="00B7093A">
        <w:t>‘</w:t>
      </w:r>
      <w:r w:rsidRPr="000320EB">
        <w:t>exist</w:t>
      </w:r>
      <w:r w:rsidR="00B7093A">
        <w:t>’</w:t>
      </w:r>
      <w:r w:rsidRPr="000320EB">
        <w:t xml:space="preserve"> links the subject and direct object</w:t>
      </w:r>
      <w:r>
        <w:t xml:space="preserve"> arguments</w:t>
      </w:r>
      <w:r w:rsidRPr="000320EB">
        <w:t>. This type of existential clause indicate</w:t>
      </w:r>
      <w:r>
        <w:t>s</w:t>
      </w:r>
      <w:r w:rsidRPr="000320EB">
        <w:t xml:space="preserve"> possession of an indefinite possessum, </w:t>
      </w:r>
      <w:r>
        <w:t>as in (</w:t>
      </w:r>
      <w:r>
        <w:fldChar w:fldCharType="begin"/>
      </w:r>
      <w:r>
        <w:instrText xml:space="preserve"> REF _Ref371512905 \n \h </w:instrText>
      </w:r>
      <w:r>
        <w:fldChar w:fldCharType="separate"/>
      </w:r>
      <w:r w:rsidR="00154D81">
        <w:rPr>
          <w:cs/>
        </w:rPr>
        <w:t>‎</w:t>
      </w:r>
      <w:r w:rsidR="00154D81">
        <w:t>2</w:t>
      </w:r>
      <w:r>
        <w:fldChar w:fldCharType="end"/>
      </w:r>
      <w:r>
        <w:t>)</w:t>
      </w:r>
      <w:r w:rsidRPr="000320EB">
        <w:t>.</w:t>
      </w:r>
    </w:p>
    <w:p w14:paraId="377C7E0B" w14:textId="77777777" w:rsidR="00075364" w:rsidRDefault="00075364" w:rsidP="00075364">
      <w:pPr>
        <w:pStyle w:val="Caption"/>
      </w:pPr>
      <w:bookmarkStart w:id="4688" w:name="_Ref269475327"/>
      <w:r w:rsidRPr="000320EB">
        <w:t xml:space="preserve">Table </w:t>
      </w:r>
      <w:fldSimple w:instr=" STYLEREF 1 \s ">
        <w:r w:rsidR="00154D81">
          <w:rPr>
            <w:noProof/>
            <w:cs/>
          </w:rPr>
          <w:t>‎</w:t>
        </w:r>
        <w:r w:rsidR="00154D81">
          <w:rPr>
            <w:noProof/>
          </w:rPr>
          <w:t>11</w:t>
        </w:r>
      </w:fldSimple>
      <w:r w:rsidR="00F207A1">
        <w:t>.</w:t>
      </w:r>
      <w:fldSimple w:instr=" SEQ Table \* ARABIC \s 1 ">
        <w:r w:rsidR="00154D81">
          <w:rPr>
            <w:noProof/>
          </w:rPr>
          <w:t>6</w:t>
        </w:r>
      </w:fldSimple>
      <w:bookmarkEnd w:id="4688"/>
      <w:r w:rsidRPr="000320EB">
        <w:t>:</w:t>
      </w:r>
      <w:r w:rsidRPr="000320EB">
        <w:tab/>
        <w:t>Overview of existential clause constructions</w:t>
      </w:r>
    </w:p>
    <w:tbl>
      <w:tblPr>
        <w:tblW w:w="595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280"/>
        <w:gridCol w:w="284"/>
        <w:gridCol w:w="1134"/>
        <w:gridCol w:w="851"/>
        <w:gridCol w:w="1980"/>
        <w:gridCol w:w="1422"/>
      </w:tblGrid>
      <w:tr w:rsidR="00075364" w:rsidRPr="000320EB" w14:paraId="114C7D36" w14:textId="77777777" w:rsidTr="00471922">
        <w:tc>
          <w:tcPr>
            <w:tcW w:w="5951" w:type="dxa"/>
            <w:gridSpan w:val="6"/>
            <w:tcBorders>
              <w:top w:val="single" w:sz="4" w:space="0" w:color="auto"/>
              <w:left w:val="nil"/>
              <w:right w:val="nil"/>
            </w:tcBorders>
            <w:shd w:val="clear" w:color="auto" w:fill="auto"/>
          </w:tcPr>
          <w:p w14:paraId="3DFC40BE" w14:textId="77777777" w:rsidR="00075364" w:rsidRPr="00AC23C4" w:rsidRDefault="00075364" w:rsidP="002A1DBD">
            <w:pPr>
              <w:pStyle w:val="TableHdLeft"/>
              <w:numPr>
                <w:ilvl w:val="0"/>
                <w:numId w:val="45"/>
              </w:numPr>
              <w:rPr>
                <w:rStyle w:val="ChItalBold"/>
                <w:b w:val="0"/>
                <w:i w:val="0"/>
              </w:rPr>
            </w:pPr>
            <w:bookmarkStart w:id="4689" w:name="_Ref371512899"/>
            <w:r w:rsidRPr="000320EB">
              <w:t>One-argument existential clauses</w:t>
            </w:r>
            <w:bookmarkEnd w:id="4689"/>
          </w:p>
        </w:tc>
      </w:tr>
      <w:tr w:rsidR="00075364" w:rsidRPr="000320EB" w14:paraId="2E693752" w14:textId="77777777" w:rsidTr="00471922">
        <w:tc>
          <w:tcPr>
            <w:tcW w:w="280" w:type="dxa"/>
            <w:tcBorders>
              <w:left w:val="nil"/>
            </w:tcBorders>
            <w:shd w:val="clear" w:color="auto" w:fill="auto"/>
          </w:tcPr>
          <w:p w14:paraId="3E6C3F55" w14:textId="77777777" w:rsidR="00075364" w:rsidRPr="000320EB" w:rsidRDefault="00075364" w:rsidP="00075364">
            <w:pPr>
              <w:pStyle w:val="TableCell0-2"/>
            </w:pPr>
          </w:p>
        </w:tc>
        <w:tc>
          <w:tcPr>
            <w:tcW w:w="5671" w:type="dxa"/>
            <w:gridSpan w:val="5"/>
            <w:tcBorders>
              <w:right w:val="nil"/>
            </w:tcBorders>
            <w:shd w:val="clear" w:color="auto" w:fill="auto"/>
          </w:tcPr>
          <w:p w14:paraId="59C67AFE" w14:textId="0099509E" w:rsidR="00075364" w:rsidRPr="00AC23C4" w:rsidRDefault="00075364" w:rsidP="002A1DBD">
            <w:pPr>
              <w:pStyle w:val="TableCell0-2"/>
              <w:numPr>
                <w:ilvl w:val="0"/>
                <w:numId w:val="46"/>
              </w:numPr>
              <w:rPr>
                <w:rStyle w:val="ChItalBold"/>
                <w:b w:val="0"/>
                <w:i w:val="0"/>
              </w:rPr>
            </w:pPr>
            <w:bookmarkStart w:id="4690" w:name="_Ref371512903"/>
            <w:r w:rsidRPr="000320EB">
              <w:rPr>
                <w:rStyle w:val="ChItalBold"/>
              </w:rPr>
              <w:t>ada</w:t>
            </w:r>
            <w:r w:rsidRPr="000320EB">
              <w:t xml:space="preserve"> </w:t>
            </w:r>
            <w:r w:rsidR="00B7093A">
              <w:t>‘</w:t>
            </w:r>
            <w:r w:rsidRPr="000320EB">
              <w:t>exist</w:t>
            </w:r>
            <w:r w:rsidR="00B7093A">
              <w:t>’</w:t>
            </w:r>
            <w:r w:rsidRPr="000320EB">
              <w:t xml:space="preserve"> </w:t>
            </w:r>
            <w:r>
              <w:t xml:space="preserve">precedes </w:t>
            </w:r>
            <w:r w:rsidR="00077B0D">
              <w:t xml:space="preserve">an </w:t>
            </w:r>
            <w:r w:rsidRPr="000320EB">
              <w:t xml:space="preserve">indefinite/nonidentifiable </w:t>
            </w:r>
            <w:r w:rsidRPr="001E7C57">
              <w:t>theme</w:t>
            </w:r>
            <w:bookmarkEnd w:id="4690"/>
          </w:p>
        </w:tc>
      </w:tr>
      <w:tr w:rsidR="00AC23C4" w:rsidRPr="00CF4498" w14:paraId="46D26D58" w14:textId="77777777" w:rsidTr="00471922">
        <w:tc>
          <w:tcPr>
            <w:tcW w:w="280" w:type="dxa"/>
            <w:tcBorders>
              <w:left w:val="nil"/>
            </w:tcBorders>
            <w:shd w:val="clear" w:color="auto" w:fill="auto"/>
          </w:tcPr>
          <w:p w14:paraId="157BFE7D" w14:textId="77777777" w:rsidR="00075364" w:rsidRPr="00CF4498" w:rsidRDefault="00075364" w:rsidP="00075364">
            <w:pPr>
              <w:pStyle w:val="TableCell0-2"/>
            </w:pPr>
          </w:p>
        </w:tc>
        <w:tc>
          <w:tcPr>
            <w:tcW w:w="284" w:type="dxa"/>
            <w:shd w:val="clear" w:color="auto" w:fill="auto"/>
          </w:tcPr>
          <w:p w14:paraId="50DEAFA4" w14:textId="77777777" w:rsidR="00075364" w:rsidRPr="00CF4498" w:rsidRDefault="00075364" w:rsidP="00075364">
            <w:pPr>
              <w:pStyle w:val="TableCell0-2"/>
            </w:pPr>
          </w:p>
        </w:tc>
        <w:tc>
          <w:tcPr>
            <w:tcW w:w="1134" w:type="dxa"/>
            <w:shd w:val="clear" w:color="auto" w:fill="auto"/>
          </w:tcPr>
          <w:p w14:paraId="0A050331" w14:textId="77777777" w:rsidR="00075364" w:rsidRPr="00CF4498" w:rsidRDefault="00075364" w:rsidP="00075364">
            <w:pPr>
              <w:pStyle w:val="TableCell0-2"/>
            </w:pPr>
            <w:r w:rsidRPr="00CF4498">
              <w:rPr>
                <w:rStyle w:val="ChItalBold"/>
              </w:rPr>
              <w:t>ada</w:t>
            </w:r>
            <w:r w:rsidRPr="00CF4498">
              <w:t xml:space="preserve"> </w:t>
            </w:r>
            <w:r w:rsidRPr="0099608C">
              <w:rPr>
                <w:rStyle w:val="ChSmallCaps"/>
              </w:rPr>
              <w:t>theme</w:t>
            </w:r>
          </w:p>
        </w:tc>
        <w:tc>
          <w:tcPr>
            <w:tcW w:w="2831" w:type="dxa"/>
            <w:gridSpan w:val="2"/>
            <w:shd w:val="clear" w:color="auto" w:fill="auto"/>
          </w:tcPr>
          <w:p w14:paraId="7D5835C1" w14:textId="4D8108E2" w:rsidR="00075364" w:rsidRPr="00CF4498" w:rsidRDefault="00B7093A" w:rsidP="00075364">
            <w:pPr>
              <w:pStyle w:val="TableCell0-2"/>
            </w:pPr>
            <w:r>
              <w:t>‘</w:t>
            </w:r>
            <w:r w:rsidR="00075364" w:rsidRPr="00CF4498">
              <w:t xml:space="preserve">a </w:t>
            </w:r>
            <w:r w:rsidR="00075364" w:rsidRPr="0099608C">
              <w:rPr>
                <w:rStyle w:val="ChSmallCaps"/>
              </w:rPr>
              <w:t>theme</w:t>
            </w:r>
            <w:r w:rsidR="00075364" w:rsidRPr="00CF4498">
              <w:t xml:space="preserve"> exists</w:t>
            </w:r>
            <w:r>
              <w:t>’</w:t>
            </w:r>
          </w:p>
        </w:tc>
        <w:tc>
          <w:tcPr>
            <w:tcW w:w="1422" w:type="dxa"/>
            <w:tcBorders>
              <w:right w:val="nil"/>
            </w:tcBorders>
            <w:shd w:val="clear" w:color="auto" w:fill="auto"/>
          </w:tcPr>
          <w:p w14:paraId="3C132DD7" w14:textId="77777777" w:rsidR="00075364" w:rsidRPr="0015440B" w:rsidRDefault="00075364" w:rsidP="00075364">
            <w:pPr>
              <w:pStyle w:val="TableCell0-2"/>
            </w:pPr>
            <w:r w:rsidRPr="0015440B">
              <w:t>Existence</w:t>
            </w:r>
          </w:p>
        </w:tc>
      </w:tr>
      <w:tr w:rsidR="00AC23C4" w:rsidRPr="000320EB" w14:paraId="579635E6" w14:textId="77777777" w:rsidTr="00471922">
        <w:tc>
          <w:tcPr>
            <w:tcW w:w="280" w:type="dxa"/>
            <w:tcBorders>
              <w:left w:val="nil"/>
            </w:tcBorders>
            <w:shd w:val="clear" w:color="auto" w:fill="auto"/>
          </w:tcPr>
          <w:p w14:paraId="11B99373" w14:textId="77777777" w:rsidR="00075364" w:rsidRPr="000320EB" w:rsidRDefault="00075364" w:rsidP="00075364">
            <w:pPr>
              <w:pStyle w:val="TableCell0-2Break"/>
            </w:pPr>
          </w:p>
        </w:tc>
        <w:tc>
          <w:tcPr>
            <w:tcW w:w="284" w:type="dxa"/>
            <w:shd w:val="clear" w:color="auto" w:fill="auto"/>
          </w:tcPr>
          <w:p w14:paraId="175A6B63" w14:textId="77777777" w:rsidR="00075364" w:rsidRPr="000320EB" w:rsidRDefault="00075364" w:rsidP="00075364">
            <w:pPr>
              <w:pStyle w:val="TableCell0-2Break"/>
            </w:pPr>
          </w:p>
        </w:tc>
        <w:tc>
          <w:tcPr>
            <w:tcW w:w="1134" w:type="dxa"/>
            <w:shd w:val="clear" w:color="auto" w:fill="auto"/>
          </w:tcPr>
          <w:p w14:paraId="02D668D2" w14:textId="77777777" w:rsidR="00075364" w:rsidRPr="000320EB" w:rsidRDefault="00075364" w:rsidP="00075364">
            <w:pPr>
              <w:pStyle w:val="TableCell0-2Break"/>
            </w:pPr>
          </w:p>
        </w:tc>
        <w:tc>
          <w:tcPr>
            <w:tcW w:w="2831" w:type="dxa"/>
            <w:gridSpan w:val="2"/>
            <w:shd w:val="clear" w:color="auto" w:fill="auto"/>
          </w:tcPr>
          <w:p w14:paraId="767FE813" w14:textId="7FB75B40" w:rsidR="00075364" w:rsidRPr="0003072E" w:rsidRDefault="00B7093A" w:rsidP="00075364">
            <w:pPr>
              <w:pStyle w:val="TableCell0-2Break"/>
            </w:pPr>
            <w:r>
              <w:t>‘</w:t>
            </w:r>
            <w:r w:rsidR="00075364">
              <w:t xml:space="preserve">a </w:t>
            </w:r>
            <w:r w:rsidR="00075364" w:rsidRPr="0099608C">
              <w:rPr>
                <w:rStyle w:val="ChSmallCaps"/>
              </w:rPr>
              <w:t>theme</w:t>
            </w:r>
            <w:r w:rsidR="00075364" w:rsidRPr="000320EB">
              <w:t xml:space="preserve"> </w:t>
            </w:r>
            <w:r w:rsidR="00075364">
              <w:t>is available</w:t>
            </w:r>
            <w:r>
              <w:t>’</w:t>
            </w:r>
          </w:p>
        </w:tc>
        <w:tc>
          <w:tcPr>
            <w:tcW w:w="1422" w:type="dxa"/>
            <w:tcBorders>
              <w:right w:val="nil"/>
            </w:tcBorders>
            <w:shd w:val="clear" w:color="auto" w:fill="auto"/>
          </w:tcPr>
          <w:p w14:paraId="23F70C0E" w14:textId="77777777" w:rsidR="00075364" w:rsidRPr="0015440B" w:rsidRDefault="00075364" w:rsidP="00075364">
            <w:pPr>
              <w:pStyle w:val="TableCell0-2Break"/>
            </w:pPr>
            <w:r w:rsidRPr="0015440B">
              <w:t>Availability</w:t>
            </w:r>
          </w:p>
        </w:tc>
      </w:tr>
      <w:tr w:rsidR="00075364" w:rsidRPr="000320EB" w14:paraId="558C4A81" w14:textId="77777777" w:rsidTr="00471922">
        <w:tc>
          <w:tcPr>
            <w:tcW w:w="280" w:type="dxa"/>
            <w:tcBorders>
              <w:left w:val="nil"/>
            </w:tcBorders>
            <w:shd w:val="clear" w:color="auto" w:fill="auto"/>
          </w:tcPr>
          <w:p w14:paraId="389E96F7" w14:textId="77777777" w:rsidR="00075364" w:rsidRPr="000320EB" w:rsidRDefault="00075364" w:rsidP="00075364">
            <w:pPr>
              <w:pStyle w:val="TableCell2-2"/>
            </w:pPr>
          </w:p>
        </w:tc>
        <w:tc>
          <w:tcPr>
            <w:tcW w:w="5671" w:type="dxa"/>
            <w:gridSpan w:val="5"/>
            <w:tcBorders>
              <w:right w:val="nil"/>
            </w:tcBorders>
            <w:shd w:val="clear" w:color="auto" w:fill="auto"/>
          </w:tcPr>
          <w:p w14:paraId="3712567A" w14:textId="14B669D5" w:rsidR="00075364" w:rsidRPr="00AC23C4" w:rsidRDefault="00075364" w:rsidP="002A1DBD">
            <w:pPr>
              <w:pStyle w:val="TableCell2-2"/>
              <w:numPr>
                <w:ilvl w:val="0"/>
                <w:numId w:val="46"/>
              </w:numPr>
              <w:rPr>
                <w:rStyle w:val="ChItalBold"/>
                <w:b w:val="0"/>
                <w:i w:val="0"/>
              </w:rPr>
            </w:pPr>
            <w:bookmarkStart w:id="4691" w:name="_Ref371512904"/>
            <w:r w:rsidRPr="000320EB">
              <w:rPr>
                <w:rStyle w:val="ChItalBold"/>
              </w:rPr>
              <w:t>ada</w:t>
            </w:r>
            <w:r w:rsidRPr="000320EB">
              <w:t xml:space="preserve"> </w:t>
            </w:r>
            <w:r w:rsidR="00B7093A">
              <w:t>‘</w:t>
            </w:r>
            <w:r w:rsidRPr="000320EB">
              <w:t>exist</w:t>
            </w:r>
            <w:r w:rsidR="00B7093A">
              <w:t>’</w:t>
            </w:r>
            <w:r w:rsidRPr="000320EB">
              <w:t xml:space="preserve"> </w:t>
            </w:r>
            <w:r>
              <w:t xml:space="preserve">follows </w:t>
            </w:r>
            <w:r w:rsidR="00077B0D">
              <w:t xml:space="preserve">a </w:t>
            </w:r>
            <w:r w:rsidRPr="000320EB">
              <w:t>definite/identifiable theme</w:t>
            </w:r>
            <w:bookmarkEnd w:id="4691"/>
          </w:p>
        </w:tc>
      </w:tr>
      <w:tr w:rsidR="00AC23C4" w:rsidRPr="000320EB" w14:paraId="01FACC0D" w14:textId="77777777" w:rsidTr="00471922">
        <w:tc>
          <w:tcPr>
            <w:tcW w:w="280" w:type="dxa"/>
            <w:tcBorders>
              <w:left w:val="nil"/>
            </w:tcBorders>
            <w:shd w:val="clear" w:color="auto" w:fill="auto"/>
          </w:tcPr>
          <w:p w14:paraId="02131BF2" w14:textId="77777777" w:rsidR="00075364" w:rsidRPr="000320EB" w:rsidRDefault="00075364" w:rsidP="00075364">
            <w:pPr>
              <w:pStyle w:val="TableCell0-2"/>
            </w:pPr>
          </w:p>
        </w:tc>
        <w:tc>
          <w:tcPr>
            <w:tcW w:w="284" w:type="dxa"/>
            <w:shd w:val="clear" w:color="auto" w:fill="auto"/>
          </w:tcPr>
          <w:p w14:paraId="3223C7AA" w14:textId="77777777" w:rsidR="00075364" w:rsidRPr="000320EB" w:rsidRDefault="00075364" w:rsidP="00075364">
            <w:pPr>
              <w:pStyle w:val="TableCell0-2"/>
            </w:pPr>
          </w:p>
        </w:tc>
        <w:tc>
          <w:tcPr>
            <w:tcW w:w="1134" w:type="dxa"/>
            <w:shd w:val="clear" w:color="auto" w:fill="auto"/>
          </w:tcPr>
          <w:p w14:paraId="21AF99CE" w14:textId="77777777" w:rsidR="00075364" w:rsidRPr="000320EB" w:rsidRDefault="00075364" w:rsidP="00075364">
            <w:pPr>
              <w:pStyle w:val="TableCell0-2"/>
            </w:pPr>
            <w:r w:rsidRPr="0099608C">
              <w:rPr>
                <w:rStyle w:val="ChSmallCaps"/>
              </w:rPr>
              <w:t>theme</w:t>
            </w:r>
            <w:r w:rsidRPr="008020F1">
              <w:t xml:space="preserve"> </w:t>
            </w:r>
            <w:r w:rsidRPr="0003072E">
              <w:rPr>
                <w:rStyle w:val="ChItalBold"/>
              </w:rPr>
              <w:t>ada</w:t>
            </w:r>
          </w:p>
        </w:tc>
        <w:tc>
          <w:tcPr>
            <w:tcW w:w="2831" w:type="dxa"/>
            <w:gridSpan w:val="2"/>
            <w:shd w:val="clear" w:color="auto" w:fill="auto"/>
          </w:tcPr>
          <w:p w14:paraId="68AC4488" w14:textId="475BB73B" w:rsidR="00075364" w:rsidRPr="000320EB" w:rsidRDefault="00B7093A" w:rsidP="00075364">
            <w:pPr>
              <w:pStyle w:val="TableCell0-2"/>
            </w:pPr>
            <w:r>
              <w:t>‘</w:t>
            </w:r>
            <w:r w:rsidR="00075364">
              <w:t xml:space="preserve">the </w:t>
            </w:r>
            <w:r w:rsidR="00075364" w:rsidRPr="0099608C">
              <w:rPr>
                <w:rStyle w:val="ChSmallCaps"/>
              </w:rPr>
              <w:t>theme</w:t>
            </w:r>
            <w:r w:rsidR="00075364" w:rsidRPr="000320EB">
              <w:t xml:space="preserve"> exists</w:t>
            </w:r>
            <w:r>
              <w:t>’</w:t>
            </w:r>
          </w:p>
        </w:tc>
        <w:tc>
          <w:tcPr>
            <w:tcW w:w="1422" w:type="dxa"/>
            <w:tcBorders>
              <w:right w:val="nil"/>
            </w:tcBorders>
            <w:shd w:val="clear" w:color="auto" w:fill="auto"/>
          </w:tcPr>
          <w:p w14:paraId="33CE074C" w14:textId="77777777" w:rsidR="00075364" w:rsidRPr="00AC23C4" w:rsidRDefault="00075364" w:rsidP="00075364">
            <w:pPr>
              <w:pStyle w:val="TableCell0-2"/>
              <w:rPr>
                <w:rStyle w:val="ChItalBold"/>
                <w:b w:val="0"/>
                <w:i w:val="0"/>
              </w:rPr>
            </w:pPr>
            <w:r w:rsidRPr="00AC23C4">
              <w:rPr>
                <w:rStyle w:val="ChItalBold"/>
                <w:b w:val="0"/>
                <w:i w:val="0"/>
              </w:rPr>
              <w:t>Existence</w:t>
            </w:r>
          </w:p>
        </w:tc>
      </w:tr>
      <w:tr w:rsidR="00AC23C4" w:rsidRPr="000320EB" w14:paraId="70554136" w14:textId="77777777" w:rsidTr="00471922">
        <w:tc>
          <w:tcPr>
            <w:tcW w:w="280" w:type="dxa"/>
            <w:tcBorders>
              <w:left w:val="nil"/>
            </w:tcBorders>
            <w:shd w:val="clear" w:color="auto" w:fill="auto"/>
          </w:tcPr>
          <w:p w14:paraId="0D72AF3F" w14:textId="77777777" w:rsidR="00075364" w:rsidRPr="000320EB" w:rsidRDefault="00075364" w:rsidP="00075364">
            <w:pPr>
              <w:pStyle w:val="TableCell0-2Break"/>
            </w:pPr>
          </w:p>
        </w:tc>
        <w:tc>
          <w:tcPr>
            <w:tcW w:w="284" w:type="dxa"/>
            <w:shd w:val="clear" w:color="auto" w:fill="auto"/>
          </w:tcPr>
          <w:p w14:paraId="03B9B0ED" w14:textId="77777777" w:rsidR="00075364" w:rsidRPr="000320EB" w:rsidRDefault="00075364" w:rsidP="00075364">
            <w:pPr>
              <w:pStyle w:val="TableCell0-2Break"/>
            </w:pPr>
          </w:p>
        </w:tc>
        <w:tc>
          <w:tcPr>
            <w:tcW w:w="1134" w:type="dxa"/>
            <w:shd w:val="clear" w:color="auto" w:fill="auto"/>
          </w:tcPr>
          <w:p w14:paraId="05C51E96" w14:textId="77777777" w:rsidR="00075364" w:rsidRPr="000320EB" w:rsidRDefault="00075364" w:rsidP="00075364">
            <w:pPr>
              <w:pStyle w:val="TableCell0-2Break"/>
            </w:pPr>
          </w:p>
        </w:tc>
        <w:tc>
          <w:tcPr>
            <w:tcW w:w="2831" w:type="dxa"/>
            <w:gridSpan w:val="2"/>
            <w:shd w:val="clear" w:color="auto" w:fill="auto"/>
          </w:tcPr>
          <w:p w14:paraId="76331397" w14:textId="6AACBB62" w:rsidR="00075364" w:rsidRPr="000320EB" w:rsidRDefault="00B7093A" w:rsidP="00075364">
            <w:pPr>
              <w:pStyle w:val="TableCell0-2Break"/>
            </w:pPr>
            <w:r>
              <w:t>‘</w:t>
            </w:r>
            <w:r w:rsidR="00075364" w:rsidRPr="0099608C">
              <w:rPr>
                <w:rStyle w:val="ChSmallCaps"/>
              </w:rPr>
              <w:t>possessor</w:t>
            </w:r>
            <w:r w:rsidR="00075364" w:rsidRPr="000320EB">
              <w:t xml:space="preserve"> has </w:t>
            </w:r>
            <w:r w:rsidR="00075364">
              <w:t xml:space="preserve">the </w:t>
            </w:r>
            <w:r w:rsidR="00075364" w:rsidRPr="0099608C">
              <w:rPr>
                <w:rStyle w:val="ChSmallCaps"/>
              </w:rPr>
              <w:t>possessum</w:t>
            </w:r>
            <w:r>
              <w:t>’</w:t>
            </w:r>
          </w:p>
        </w:tc>
        <w:tc>
          <w:tcPr>
            <w:tcW w:w="1422" w:type="dxa"/>
            <w:tcBorders>
              <w:right w:val="nil"/>
            </w:tcBorders>
            <w:shd w:val="clear" w:color="auto" w:fill="auto"/>
          </w:tcPr>
          <w:p w14:paraId="2083836A" w14:textId="77777777" w:rsidR="00075364" w:rsidRPr="00AC23C4" w:rsidRDefault="00075364" w:rsidP="00075364">
            <w:pPr>
              <w:pStyle w:val="TableCell0-2Break"/>
              <w:rPr>
                <w:rStyle w:val="ChItalBold"/>
                <w:b w:val="0"/>
                <w:i w:val="0"/>
              </w:rPr>
            </w:pPr>
            <w:r>
              <w:t>Possession</w:t>
            </w:r>
          </w:p>
        </w:tc>
      </w:tr>
      <w:tr w:rsidR="00075364" w:rsidRPr="000320EB" w14:paraId="35329937" w14:textId="77777777" w:rsidTr="00471922">
        <w:tc>
          <w:tcPr>
            <w:tcW w:w="5951" w:type="dxa"/>
            <w:gridSpan w:val="6"/>
            <w:tcBorders>
              <w:top w:val="single" w:sz="4" w:space="0" w:color="auto"/>
              <w:left w:val="nil"/>
              <w:bottom w:val="nil"/>
              <w:right w:val="nil"/>
            </w:tcBorders>
            <w:shd w:val="clear" w:color="auto" w:fill="auto"/>
          </w:tcPr>
          <w:p w14:paraId="11B3AE4E" w14:textId="77777777" w:rsidR="00075364" w:rsidRPr="000320EB" w:rsidRDefault="00075364" w:rsidP="002A1DBD">
            <w:pPr>
              <w:pStyle w:val="TableHdLeft"/>
              <w:numPr>
                <w:ilvl w:val="0"/>
                <w:numId w:val="45"/>
              </w:numPr>
            </w:pPr>
            <w:bookmarkStart w:id="4692" w:name="_Ref371512905"/>
            <w:r w:rsidRPr="000320EB">
              <w:t>Two-argument existential clauses</w:t>
            </w:r>
            <w:bookmarkEnd w:id="4692"/>
          </w:p>
        </w:tc>
      </w:tr>
      <w:tr w:rsidR="00075364" w:rsidRPr="007776D1" w14:paraId="54623B1D" w14:textId="77777777" w:rsidTr="00471922">
        <w:tc>
          <w:tcPr>
            <w:tcW w:w="280" w:type="dxa"/>
            <w:tcBorders>
              <w:top w:val="nil"/>
              <w:left w:val="nil"/>
            </w:tcBorders>
            <w:shd w:val="clear" w:color="auto" w:fill="auto"/>
          </w:tcPr>
          <w:p w14:paraId="712C9344" w14:textId="77777777" w:rsidR="00075364" w:rsidRPr="007776D1" w:rsidRDefault="00075364" w:rsidP="00075364">
            <w:pPr>
              <w:pStyle w:val="TableCell0-2"/>
            </w:pPr>
          </w:p>
        </w:tc>
        <w:tc>
          <w:tcPr>
            <w:tcW w:w="5671" w:type="dxa"/>
            <w:gridSpan w:val="5"/>
            <w:tcBorders>
              <w:top w:val="nil"/>
              <w:right w:val="nil"/>
            </w:tcBorders>
            <w:shd w:val="clear" w:color="auto" w:fill="auto"/>
          </w:tcPr>
          <w:p w14:paraId="561A920F" w14:textId="77777777" w:rsidR="00075364" w:rsidRPr="007776D1" w:rsidRDefault="00075364" w:rsidP="00075364">
            <w:pPr>
              <w:pStyle w:val="TableCell0-2"/>
            </w:pPr>
            <w:r w:rsidRPr="007776D1">
              <w:t>Possession of an indefinite possessum</w:t>
            </w:r>
          </w:p>
        </w:tc>
      </w:tr>
      <w:tr w:rsidR="00075364" w:rsidRPr="000320EB" w14:paraId="437414C3" w14:textId="77777777" w:rsidTr="00471922">
        <w:tc>
          <w:tcPr>
            <w:tcW w:w="280" w:type="dxa"/>
            <w:tcBorders>
              <w:left w:val="nil"/>
              <w:bottom w:val="single" w:sz="4" w:space="0" w:color="auto"/>
            </w:tcBorders>
            <w:shd w:val="clear" w:color="auto" w:fill="auto"/>
          </w:tcPr>
          <w:p w14:paraId="5782B66E" w14:textId="77777777" w:rsidR="00075364" w:rsidRPr="000320EB" w:rsidRDefault="00075364" w:rsidP="00AE24C6">
            <w:pPr>
              <w:pStyle w:val="TableCell0-2"/>
            </w:pPr>
          </w:p>
        </w:tc>
        <w:tc>
          <w:tcPr>
            <w:tcW w:w="284" w:type="dxa"/>
            <w:tcBorders>
              <w:bottom w:val="single" w:sz="4" w:space="0" w:color="auto"/>
            </w:tcBorders>
            <w:shd w:val="clear" w:color="auto" w:fill="auto"/>
          </w:tcPr>
          <w:p w14:paraId="4C9D6D35" w14:textId="77777777" w:rsidR="00075364" w:rsidRPr="000320EB" w:rsidRDefault="00075364" w:rsidP="00AE24C6">
            <w:pPr>
              <w:pStyle w:val="TableCell0-2"/>
            </w:pPr>
          </w:p>
        </w:tc>
        <w:tc>
          <w:tcPr>
            <w:tcW w:w="1985" w:type="dxa"/>
            <w:gridSpan w:val="2"/>
            <w:tcBorders>
              <w:bottom w:val="single" w:sz="4" w:space="0" w:color="auto"/>
            </w:tcBorders>
            <w:shd w:val="clear" w:color="auto" w:fill="auto"/>
          </w:tcPr>
          <w:p w14:paraId="4E735C86" w14:textId="77777777" w:rsidR="00075364" w:rsidRPr="000C72A4" w:rsidRDefault="00075364" w:rsidP="00AE24C6">
            <w:pPr>
              <w:pStyle w:val="TableCell0-2"/>
            </w:pPr>
            <w:r w:rsidRPr="0099608C">
              <w:rPr>
                <w:rStyle w:val="ChSmallCaps"/>
              </w:rPr>
              <w:t>subject</w:t>
            </w:r>
            <w:r w:rsidRPr="00577BB0">
              <w:t xml:space="preserve"> </w:t>
            </w:r>
            <w:r w:rsidRPr="00577BB0">
              <w:rPr>
                <w:rStyle w:val="ChItalBold"/>
              </w:rPr>
              <w:t>ada</w:t>
            </w:r>
            <w:r w:rsidRPr="00577BB0">
              <w:t xml:space="preserve"> </w:t>
            </w:r>
            <w:r w:rsidRPr="0099608C">
              <w:rPr>
                <w:rStyle w:val="ChSmallCaps"/>
              </w:rPr>
              <w:t>object</w:t>
            </w:r>
          </w:p>
        </w:tc>
        <w:tc>
          <w:tcPr>
            <w:tcW w:w="3402" w:type="dxa"/>
            <w:gridSpan w:val="2"/>
            <w:tcBorders>
              <w:bottom w:val="single" w:sz="4" w:space="0" w:color="auto"/>
              <w:right w:val="nil"/>
            </w:tcBorders>
            <w:shd w:val="clear" w:color="auto" w:fill="auto"/>
          </w:tcPr>
          <w:p w14:paraId="3AB16B74" w14:textId="1D6F4FD6" w:rsidR="00075364" w:rsidRPr="000320EB" w:rsidRDefault="00B7093A" w:rsidP="00AE24C6">
            <w:pPr>
              <w:pStyle w:val="TableCell0-2"/>
            </w:pPr>
            <w:r>
              <w:t>‘</w:t>
            </w:r>
            <w:r w:rsidR="00075364" w:rsidRPr="0099608C">
              <w:rPr>
                <w:rStyle w:val="ChSmallCaps"/>
              </w:rPr>
              <w:t>possessor</w:t>
            </w:r>
            <w:r w:rsidR="00075364" w:rsidRPr="000320EB">
              <w:t xml:space="preserve"> has a </w:t>
            </w:r>
            <w:r w:rsidR="00075364" w:rsidRPr="0099608C">
              <w:rPr>
                <w:rStyle w:val="ChSmallCaps"/>
              </w:rPr>
              <w:t>possessum</w:t>
            </w:r>
            <w:r>
              <w:t>’</w:t>
            </w:r>
          </w:p>
        </w:tc>
      </w:tr>
    </w:tbl>
    <w:p w14:paraId="574D4B97" w14:textId="77777777" w:rsidR="00075364" w:rsidRPr="000320EB" w:rsidRDefault="00075364" w:rsidP="00075364">
      <w:pPr>
        <w:pStyle w:val="Body0010after"/>
      </w:pPr>
    </w:p>
    <w:p w14:paraId="4B59B606" w14:textId="77777777" w:rsidR="00075364" w:rsidRPr="000320EB" w:rsidRDefault="00075364" w:rsidP="00075364">
      <w:pPr>
        <w:pStyle w:val="Heading2"/>
      </w:pPr>
      <w:bookmarkStart w:id="4693" w:name="_Ref270751880"/>
      <w:bookmarkStart w:id="4694" w:name="_Ref342479500"/>
      <w:bookmarkStart w:id="4695" w:name="_Ref367459492"/>
      <w:bookmarkStart w:id="4696" w:name="_Toc440455721"/>
      <w:r w:rsidRPr="000320EB">
        <w:t xml:space="preserve">Comparative </w:t>
      </w:r>
      <w:bookmarkEnd w:id="4693"/>
      <w:bookmarkEnd w:id="4694"/>
      <w:r w:rsidRPr="000320EB">
        <w:t>clauses</w:t>
      </w:r>
      <w:bookmarkEnd w:id="4695"/>
      <w:bookmarkEnd w:id="4696"/>
    </w:p>
    <w:p w14:paraId="69235A52" w14:textId="50EFFF00" w:rsidR="0054397A" w:rsidRPr="000320EB" w:rsidRDefault="0054397A" w:rsidP="0075145B">
      <w:pPr>
        <w:pStyle w:val="Body0000after"/>
      </w:pPr>
      <w:r w:rsidRPr="000320EB">
        <w:t xml:space="preserve">Papuan Malay employs two structurally distinct types of comparative </w:t>
      </w:r>
      <w:r>
        <w:t>constructions</w:t>
      </w:r>
      <w:r w:rsidR="00B7761A">
        <w:t xml:space="preserve">: </w:t>
      </w:r>
      <w:r w:rsidRPr="000320EB">
        <w:t>degree-marking</w:t>
      </w:r>
      <w:r>
        <w:t xml:space="preserve"> clauses</w:t>
      </w:r>
      <w:r w:rsidRPr="000320EB">
        <w:t xml:space="preserve">, </w:t>
      </w:r>
      <w:r w:rsidR="00B7761A">
        <w:t xml:space="preserve">as shown in </w:t>
      </w:r>
      <w:r w:rsidR="00B7761A">
        <w:fldChar w:fldCharType="begin"/>
      </w:r>
      <w:r w:rsidR="00B7761A">
        <w:instrText xml:space="preserve"> REF _Ref370914428 \h </w:instrText>
      </w:r>
      <w:r w:rsidR="00B7761A">
        <w:fldChar w:fldCharType="separate"/>
      </w:r>
      <w:r w:rsidR="00154D81" w:rsidRPr="000320EB">
        <w:t>(</w:t>
      </w:r>
      <w:r w:rsidR="00154D81">
        <w:rPr>
          <w:noProof/>
        </w:rPr>
        <w:t>112</w:t>
      </w:r>
      <w:r w:rsidR="00154D81" w:rsidRPr="000320EB">
        <w:t>)</w:t>
      </w:r>
      <w:r w:rsidR="00B7761A">
        <w:fldChar w:fldCharType="end"/>
      </w:r>
      <w:r w:rsidR="00B7761A">
        <w:t xml:space="preserve"> and</w:t>
      </w:r>
      <w:r w:rsidRPr="000320EB">
        <w:t xml:space="preserve"> identity-marking </w:t>
      </w:r>
      <w:r>
        <w:t>clauses</w:t>
      </w:r>
      <w:r w:rsidR="00B7761A">
        <w:t xml:space="preserve">, as illustrated in </w:t>
      </w:r>
      <w:r w:rsidR="00B7761A">
        <w:fldChar w:fldCharType="begin"/>
      </w:r>
      <w:r w:rsidR="00B7761A">
        <w:instrText xml:space="preserve"> REF _Ref371079076 \h </w:instrText>
      </w:r>
      <w:r w:rsidR="00B7761A">
        <w:fldChar w:fldCharType="separate"/>
      </w:r>
      <w:r w:rsidR="00154D81" w:rsidRPr="001B795D">
        <w:t>(</w:t>
      </w:r>
      <w:r w:rsidR="00154D81">
        <w:rPr>
          <w:noProof/>
        </w:rPr>
        <w:t>113</w:t>
      </w:r>
      <w:r w:rsidR="00154D81" w:rsidRPr="001B795D">
        <w:t>)</w:t>
      </w:r>
      <w:r w:rsidR="00B7761A">
        <w:fldChar w:fldCharType="end"/>
      </w:r>
      <w:r w:rsidR="00B7761A">
        <w:t>.</w:t>
      </w:r>
    </w:p>
    <w:p w14:paraId="577ACB6F" w14:textId="5398BC84" w:rsidR="00B7761A" w:rsidRDefault="00B7761A" w:rsidP="00B7761A">
      <w:pPr>
        <w:pStyle w:val="Body0505after"/>
      </w:pPr>
      <w:r>
        <w:t xml:space="preserve">Generally speaking, </w:t>
      </w:r>
      <w:r w:rsidRPr="00B7761A">
        <w:t xml:space="preserve">comparative clauses with gradable predicates involve </w:t>
      </w:r>
      <w:r w:rsidR="00B7093A">
        <w:t>“</w:t>
      </w:r>
      <w:r w:rsidRPr="00B7761A">
        <w:rPr>
          <w:rFonts w:eastAsia="MinionPro-Regular"/>
        </w:rPr>
        <w:t>two</w:t>
      </w:r>
      <w:r w:rsidRPr="000320EB">
        <w:rPr>
          <w:rFonts w:eastAsia="MinionPro-Regular"/>
        </w:rPr>
        <w:t xml:space="preserve"> participants being compared, and the property in terms of which they are compared</w:t>
      </w:r>
      <w:r w:rsidR="00B7093A">
        <w:t>”</w:t>
      </w:r>
      <w:r w:rsidRPr="000320EB">
        <w:t xml:space="preserve"> </w:t>
      </w:r>
      <w:r>
        <w:rPr>
          <w:rStyle w:val="Citation"/>
        </w:rPr>
        <w:fldChar w:fldCharType="begin"/>
      </w:r>
      <w:r w:rsidR="003A5B20">
        <w:rPr>
          <w:rStyle w:val="Citation"/>
        </w:rPr>
        <w:instrText>ADDIN CITAVI.PLACEHOLDER 3ec9496d-0703-4db2-9941-ab3da3baa5d8 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aXhvbiAyMDA4OiA3ODgpPC9UZXh0Pg0KICAgIDwvVGV4dFVuaXQ+DQogIDwvVGV4dFVuaXRzPg0KPC9QbGFjZWhvbGRlcj4=</w:instrText>
      </w:r>
      <w:r>
        <w:rPr>
          <w:rStyle w:val="Citation"/>
        </w:rPr>
        <w:fldChar w:fldCharType="separate"/>
      </w:r>
      <w:bookmarkStart w:id="4697" w:name="_CTVP0013ec9496d07034db29941ab3da3baa5d8"/>
      <w:r w:rsidR="0092006B">
        <w:rPr>
          <w:rStyle w:val="Citation"/>
        </w:rPr>
        <w:t>(Dixon 2008: 788)</w:t>
      </w:r>
      <w:bookmarkEnd w:id="4697"/>
      <w:r>
        <w:rPr>
          <w:rStyle w:val="Citation"/>
        </w:rPr>
        <w:fldChar w:fldCharType="end"/>
      </w:r>
      <w:r>
        <w:t xml:space="preserve">. </w:t>
      </w:r>
      <w:r w:rsidRPr="000320EB">
        <w:t xml:space="preserve">The two participants being compared are the </w:t>
      </w:r>
      <w:r w:rsidRPr="0099608C">
        <w:rPr>
          <w:rStyle w:val="ChSmallCaps"/>
        </w:rPr>
        <w:t>comparee</w:t>
      </w:r>
      <w:r w:rsidRPr="000320EB">
        <w:t xml:space="preserve">, </w:t>
      </w:r>
      <w:r w:rsidRPr="000320EB">
        <w:rPr>
          <w:szCs w:val="19"/>
        </w:rPr>
        <w:t>that is,</w:t>
      </w:r>
      <w:r w:rsidRPr="000320EB">
        <w:t xml:space="preserve"> the object of comparison, and the </w:t>
      </w:r>
      <w:r w:rsidRPr="0099608C">
        <w:rPr>
          <w:rStyle w:val="ChSmallCaps"/>
        </w:rPr>
        <w:t>standard</w:t>
      </w:r>
      <w:r w:rsidRPr="000320EB">
        <w:t xml:space="preserve"> of comparison</w:t>
      </w:r>
      <w:r>
        <w:t xml:space="preserve">, in </w:t>
      </w:r>
      <w:r>
        <w:rPr>
          <w:rStyle w:val="Citation"/>
        </w:rPr>
        <w:fldChar w:fldCharType="begin"/>
      </w:r>
      <w:r w:rsidR="003A5B20">
        <w:rPr>
          <w:rStyle w:val="Citation"/>
        </w:rPr>
        <w:instrText>ADDIN CITAVI.PLACEHOLDER 7290874c-9853-44a7-b399-3df46a1ccb67 PFBsYWNlaG9sZGVyPg0KICA8QWRkSW5WZXJzaW9uPjUuMi4wLjg8L0FkZEluVmVyc2lvbj4NCiAgPElkPjcyOTA4NzRjLTk4NTMtNDRhNy1iMzk5LTNkZjQ2YTFjY2I2NzwvSWQ+DQogIDxFbnRyaWVzPg0KICAgIDxFbnRyeT4NCiAgICAgIDxJZD4zYjUxMGRkMS1mMjVlLTRiMTEtYTI2NC0zY2RiZWM4MmJiMDE8L0lkPg0KICAgICAgPE5vUGFyPnRydWU8L05vUGFyPg0KICAgICAgPFBlcnNvbk9ubHk+dHJ1ZTwvUGVyc29uT25seT4NCiAgICAgIDxSZWZlcmVuY2VJZD5mNjk5ZTYwZi00OTE4LTQ2MjUtODIzZi0yYWM0MTZjMzFiMTI8L1JlZmVyZW5jZUlk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4b248L1RleHQ+DQogICAgPC9UZXh0VW5pdD4NCiAgPC9UZXh0VW5pdHM+DQo8L1BsYWNlaG9sZGVyPg==</w:instrText>
      </w:r>
      <w:r>
        <w:rPr>
          <w:rStyle w:val="Citation"/>
        </w:rPr>
        <w:fldChar w:fldCharType="separate"/>
      </w:r>
      <w:bookmarkStart w:id="4698" w:name="_CTVP0017290874c985344a7b3993df46a1ccb67"/>
      <w:r w:rsidR="0092006B">
        <w:rPr>
          <w:rStyle w:val="Citation"/>
        </w:rPr>
        <w:t>Dixon</w:t>
      </w:r>
      <w:bookmarkEnd w:id="4698"/>
      <w:r>
        <w:rPr>
          <w:rStyle w:val="Citation"/>
        </w:rPr>
        <w:fldChar w:fldCharType="end"/>
      </w:r>
      <w:r w:rsidR="00B76771">
        <w:rPr>
          <w:rStyle w:val="Citation"/>
        </w:rPr>
        <w:t>’s</w:t>
      </w:r>
      <w:r w:rsidRPr="00513C8C">
        <w:rPr>
          <w:rStyle w:val="Citation"/>
        </w:rPr>
        <w:t xml:space="preserve"> </w:t>
      </w:r>
      <w:r>
        <w:rPr>
          <w:rStyle w:val="Citation"/>
        </w:rPr>
        <w:fldChar w:fldCharType="begin"/>
      </w:r>
      <w:r w:rsidR="003A5B20">
        <w:rPr>
          <w:rStyle w:val="Citation"/>
        </w:rPr>
        <w:instrText>ADDIN CITAVI.PLACEHOLDER 1035d175-3920-4d53-a887-a8fbfc54a22e PFBsYWNlaG9sZGVyPg0KICA8QWRkSW5WZXJzaW9uPjUuMi4wLjg8L0FkZEluVmVyc2lvbj4NCiAgPElkPjEwMzVkMTc1LTM5MjAtNGQ1My1hODg3LWE4ZmJmYzU0YTIyZTwvSWQ+DQogIDxFbnRyaWVzPg0KICAgIDxFbnRyeT4NCiAgICAgIDxJZD5mNzliYTkxOS1mYjU5LTQ0YjctYjk2Yi05OWZhOGQ4ZTJkNmQ8L0lkPg0KICAgICAgPFJlZmVyZW5jZUlkPmY2OTllNjBmLTQ5MTgtNDYyNS04MjNmLTJhYzQxNmMzMWIxM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pPC9UZXh0Pg0KICAgIDwvVGV4dFVuaXQ+DQogIDwvVGV4dFVuaXRzPg0KPC9QbGFjZWhvbGRlcj4=</w:instrText>
      </w:r>
      <w:r>
        <w:rPr>
          <w:rStyle w:val="Citation"/>
        </w:rPr>
        <w:fldChar w:fldCharType="separate"/>
      </w:r>
      <w:bookmarkStart w:id="4699" w:name="_CTVP0011035d17539204d53a887a8fbfc54a22e"/>
      <w:r w:rsidR="0092006B">
        <w:rPr>
          <w:rStyle w:val="Citation"/>
        </w:rPr>
        <w:t>(2008)</w:t>
      </w:r>
      <w:bookmarkEnd w:id="4699"/>
      <w:r>
        <w:rPr>
          <w:rStyle w:val="Citation"/>
        </w:rPr>
        <w:fldChar w:fldCharType="end"/>
      </w:r>
      <w:r>
        <w:t xml:space="preserve"> terminology. When the standard is expressed </w:t>
      </w:r>
      <w:r w:rsidRPr="000320EB">
        <w:t>in a prepositional phrase</w:t>
      </w:r>
      <w:r>
        <w:t xml:space="preserve">, the </w:t>
      </w:r>
      <w:r w:rsidRPr="000320EB">
        <w:t xml:space="preserve">preposition serves as the </w:t>
      </w:r>
      <w:r w:rsidRPr="0099608C">
        <w:rPr>
          <w:rStyle w:val="ChSmallCaps"/>
        </w:rPr>
        <w:t>mark</w:t>
      </w:r>
      <w:r w:rsidRPr="000320EB">
        <w:t xml:space="preserve"> of the comparison</w:t>
      </w:r>
      <w:r>
        <w:t xml:space="preserve">. </w:t>
      </w:r>
      <w:r w:rsidRPr="000320EB">
        <w:t xml:space="preserve">The property attributed to </w:t>
      </w:r>
      <w:r>
        <w:t xml:space="preserve">the comparee and standard </w:t>
      </w:r>
      <w:r w:rsidRPr="000320EB">
        <w:t xml:space="preserve">is the </w:t>
      </w:r>
      <w:r w:rsidRPr="0099608C">
        <w:rPr>
          <w:rStyle w:val="ChSmallCaps"/>
        </w:rPr>
        <w:t>parameter</w:t>
      </w:r>
      <w:r w:rsidRPr="000320EB">
        <w:t xml:space="preserve"> of comparison.</w:t>
      </w:r>
      <w:r>
        <w:t xml:space="preserve"> </w:t>
      </w:r>
      <w:r w:rsidRPr="00A5109D">
        <w:t>The</w:t>
      </w:r>
      <w:r w:rsidRPr="000320EB">
        <w:t xml:space="preserve"> </w:t>
      </w:r>
      <w:r w:rsidRPr="00A5109D">
        <w:t>parameter is marked</w:t>
      </w:r>
      <w:r w:rsidRPr="000320EB">
        <w:t xml:space="preserve"> with an </w:t>
      </w:r>
      <w:r w:rsidRPr="0099608C">
        <w:rPr>
          <w:rStyle w:val="ChSmallCaps"/>
        </w:rPr>
        <w:t>index</w:t>
      </w:r>
      <w:r w:rsidRPr="000320EB">
        <w:t xml:space="preserve"> of comparison</w:t>
      </w:r>
      <w:r>
        <w:t xml:space="preserve"> which signals </w:t>
      </w:r>
      <w:r w:rsidRPr="000320EB">
        <w:t xml:space="preserve">the </w:t>
      </w:r>
      <w:r w:rsidR="00B7093A">
        <w:t>“</w:t>
      </w:r>
      <w:r w:rsidRPr="000320EB">
        <w:t>ordering relation</w:t>
      </w:r>
      <w:r w:rsidR="00B7093A">
        <w:t>”</w:t>
      </w:r>
      <w:r w:rsidRPr="000320EB">
        <w:t xml:space="preserve"> between </w:t>
      </w:r>
      <w:r w:rsidRPr="00A5109D">
        <w:t xml:space="preserve">the comparee and the standard </w:t>
      </w:r>
      <w:r w:rsidR="00B7093A">
        <w:t>“</w:t>
      </w:r>
      <w:r w:rsidRPr="000320EB">
        <w:t>to the degree or amount to which they possess some property</w:t>
      </w:r>
      <w:r w:rsidR="00B7093A">
        <w:t>”</w:t>
      </w:r>
      <w:r w:rsidRPr="000320EB">
        <w:t xml:space="preserve"> </w:t>
      </w:r>
      <w:r>
        <w:rPr>
          <w:rStyle w:val="Citation"/>
        </w:rPr>
        <w:fldChar w:fldCharType="begin"/>
      </w:r>
      <w:r>
        <w:rPr>
          <w:rStyle w:val="Citation"/>
        </w:rPr>
        <w:instrText>ADDIN CITAVI.PLACEHOLDER 194166a1-9ded-42ba-8f42-5280531ede4f 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lbm5lZHkgMjAwNjogNjkw4oCTNjkxKTwvVGV4dD4NCiAgICA8L1RleHRVbml0Pg0KICA8L1RleHRVbml0cz4NCjwvUGxhY2Vob2xkZXI+</w:instrText>
      </w:r>
      <w:r>
        <w:rPr>
          <w:rStyle w:val="Citation"/>
        </w:rPr>
        <w:fldChar w:fldCharType="separate"/>
      </w:r>
      <w:bookmarkStart w:id="4700" w:name="_CTVP001194166a19ded42ba8f425280531ede4f"/>
      <w:r w:rsidR="0092006B">
        <w:rPr>
          <w:rStyle w:val="Citation"/>
        </w:rPr>
        <w:t>(Kennedy 2006: 690–691)</w:t>
      </w:r>
      <w:bookmarkEnd w:id="4700"/>
      <w:r>
        <w:rPr>
          <w:rStyle w:val="Citation"/>
        </w:rPr>
        <w:fldChar w:fldCharType="end"/>
      </w:r>
      <w:r>
        <w:t>.</w:t>
      </w:r>
    </w:p>
    <w:p w14:paraId="27B37EFE" w14:textId="77777777" w:rsidR="00075364" w:rsidRPr="000320EB" w:rsidRDefault="00075364" w:rsidP="00075364">
      <w:pPr>
        <w:pStyle w:val="ExampleTitle"/>
      </w:pPr>
      <w:r>
        <w:t>Degree-marking and identity-marking comparative clauses</w:t>
      </w:r>
    </w:p>
    <w:tbl>
      <w:tblPr>
        <w:tblW w:w="0" w:type="auto"/>
        <w:tblCellMar>
          <w:left w:w="42" w:type="dxa"/>
          <w:right w:w="42" w:type="dxa"/>
        </w:tblCellMar>
        <w:tblLook w:val="01E0" w:firstRow="1" w:lastRow="1" w:firstColumn="1" w:lastColumn="1" w:noHBand="0" w:noVBand="0"/>
      </w:tblPr>
      <w:tblGrid>
        <w:gridCol w:w="709"/>
        <w:gridCol w:w="1056"/>
        <w:gridCol w:w="807"/>
        <w:gridCol w:w="1153"/>
        <w:gridCol w:w="664"/>
        <w:gridCol w:w="1056"/>
      </w:tblGrid>
      <w:tr w:rsidR="00AC23C4" w:rsidRPr="000320EB" w14:paraId="44438D4B" w14:textId="77777777" w:rsidTr="00AC23C4">
        <w:tc>
          <w:tcPr>
            <w:tcW w:w="709" w:type="dxa"/>
            <w:shd w:val="clear" w:color="auto" w:fill="auto"/>
          </w:tcPr>
          <w:p w14:paraId="2C1B9225" w14:textId="77777777" w:rsidR="00075364" w:rsidRPr="000320EB" w:rsidRDefault="00075364" w:rsidP="00075364">
            <w:pPr>
              <w:pStyle w:val="O0Nwnext"/>
            </w:pPr>
            <w:bookmarkStart w:id="4701" w:name="_Ref370914428"/>
            <w:r w:rsidRPr="000320EB">
              <w:t>(</w:t>
            </w:r>
            <w:fldSimple w:instr=" SEQ ( \* ARABIC \s 1 ">
              <w:r w:rsidR="00154D81">
                <w:rPr>
                  <w:noProof/>
                </w:rPr>
                <w:t>112</w:t>
              </w:r>
            </w:fldSimple>
            <w:r w:rsidRPr="000320EB">
              <w:t>)</w:t>
            </w:r>
            <w:bookmarkEnd w:id="4701"/>
          </w:p>
        </w:tc>
        <w:tc>
          <w:tcPr>
            <w:tcW w:w="1056" w:type="dxa"/>
            <w:shd w:val="clear" w:color="auto" w:fill="auto"/>
          </w:tcPr>
          <w:p w14:paraId="38C24DF0" w14:textId="77777777" w:rsidR="00075364" w:rsidRPr="001E7C57" w:rsidRDefault="00075364" w:rsidP="001E7C57">
            <w:pPr>
              <w:pStyle w:val="O0Nwnext"/>
              <w:rPr>
                <w:rStyle w:val="ChSmallCaps"/>
              </w:rPr>
            </w:pPr>
            <w:r w:rsidRPr="001E7C57">
              <w:rPr>
                <w:rStyle w:val="ChSmallCaps"/>
              </w:rPr>
              <w:t>comparee</w:t>
            </w:r>
          </w:p>
        </w:tc>
        <w:tc>
          <w:tcPr>
            <w:tcW w:w="807" w:type="dxa"/>
            <w:shd w:val="clear" w:color="auto" w:fill="auto"/>
          </w:tcPr>
          <w:p w14:paraId="1134C862" w14:textId="77777777" w:rsidR="00075364" w:rsidRPr="0099608C" w:rsidRDefault="00075364" w:rsidP="001E7C57">
            <w:pPr>
              <w:pStyle w:val="O0Nwnext"/>
              <w:rPr>
                <w:rStyle w:val="ChSmallCaps"/>
              </w:rPr>
            </w:pPr>
            <w:r w:rsidRPr="0099608C">
              <w:rPr>
                <w:rStyle w:val="ChSmallCaps"/>
              </w:rPr>
              <w:t>index</w:t>
            </w:r>
          </w:p>
        </w:tc>
        <w:tc>
          <w:tcPr>
            <w:tcW w:w="1153" w:type="dxa"/>
            <w:shd w:val="clear" w:color="auto" w:fill="auto"/>
          </w:tcPr>
          <w:p w14:paraId="30F80310" w14:textId="77777777" w:rsidR="00075364" w:rsidRPr="0099608C" w:rsidRDefault="00075364" w:rsidP="001E7C57">
            <w:pPr>
              <w:pStyle w:val="O0Nwnext"/>
              <w:rPr>
                <w:rStyle w:val="ChSmallCaps"/>
              </w:rPr>
            </w:pPr>
            <w:r w:rsidRPr="0099608C">
              <w:rPr>
                <w:rStyle w:val="ChSmallCaps"/>
              </w:rPr>
              <w:t>parameter</w:t>
            </w:r>
          </w:p>
        </w:tc>
        <w:tc>
          <w:tcPr>
            <w:tcW w:w="664" w:type="dxa"/>
            <w:shd w:val="clear" w:color="auto" w:fill="auto"/>
          </w:tcPr>
          <w:p w14:paraId="359A3DC7" w14:textId="77777777" w:rsidR="00075364" w:rsidRPr="0099608C" w:rsidRDefault="00075364" w:rsidP="001E7C57">
            <w:pPr>
              <w:pStyle w:val="O0Nwnext"/>
              <w:rPr>
                <w:rStyle w:val="ChSmallCaps"/>
              </w:rPr>
            </w:pPr>
            <w:r w:rsidRPr="0099608C">
              <w:rPr>
                <w:rStyle w:val="ChSmallCaps"/>
              </w:rPr>
              <w:t>mark</w:t>
            </w:r>
          </w:p>
        </w:tc>
        <w:tc>
          <w:tcPr>
            <w:tcW w:w="1056" w:type="dxa"/>
            <w:shd w:val="clear" w:color="auto" w:fill="auto"/>
          </w:tcPr>
          <w:p w14:paraId="7940C146" w14:textId="77777777" w:rsidR="00075364" w:rsidRPr="0099608C" w:rsidRDefault="00075364" w:rsidP="001E7C57">
            <w:pPr>
              <w:pStyle w:val="O0Nwnext"/>
              <w:rPr>
                <w:rStyle w:val="ChSmallCaps"/>
              </w:rPr>
            </w:pPr>
            <w:r w:rsidRPr="0099608C">
              <w:rPr>
                <w:rStyle w:val="ChSmallCaps"/>
              </w:rPr>
              <w:t>standard</w:t>
            </w:r>
          </w:p>
        </w:tc>
      </w:tr>
      <w:tr w:rsidR="00AC23C4" w:rsidRPr="000320EB" w14:paraId="5D625E89" w14:textId="77777777" w:rsidTr="00AC23C4">
        <w:tc>
          <w:tcPr>
            <w:tcW w:w="709" w:type="dxa"/>
            <w:shd w:val="clear" w:color="auto" w:fill="auto"/>
          </w:tcPr>
          <w:p w14:paraId="6E90619E" w14:textId="77777777" w:rsidR="00075364" w:rsidRPr="000320EB" w:rsidRDefault="00075364" w:rsidP="00075364">
            <w:pPr>
              <w:pStyle w:val="Text"/>
            </w:pPr>
          </w:p>
        </w:tc>
        <w:tc>
          <w:tcPr>
            <w:tcW w:w="1056" w:type="dxa"/>
            <w:shd w:val="clear" w:color="auto" w:fill="auto"/>
          </w:tcPr>
          <w:p w14:paraId="33FDCF67" w14:textId="77777777" w:rsidR="00075364" w:rsidRPr="000320EB" w:rsidRDefault="00075364" w:rsidP="00075364">
            <w:pPr>
              <w:pStyle w:val="Text"/>
            </w:pPr>
            <w:r>
              <w:t>dia</w:t>
            </w:r>
          </w:p>
        </w:tc>
        <w:tc>
          <w:tcPr>
            <w:tcW w:w="807" w:type="dxa"/>
            <w:shd w:val="clear" w:color="auto" w:fill="auto"/>
          </w:tcPr>
          <w:p w14:paraId="2B0A7690" w14:textId="77777777" w:rsidR="00075364" w:rsidRPr="000320EB" w:rsidRDefault="00075364" w:rsidP="00075364">
            <w:pPr>
              <w:pStyle w:val="Text"/>
              <w:rPr>
                <w:rStyle w:val="ChBlueBold"/>
              </w:rPr>
            </w:pPr>
            <w:r>
              <w:rPr>
                <w:rStyle w:val="ChBlueBold"/>
              </w:rPr>
              <w:t>lebi</w:t>
            </w:r>
          </w:p>
        </w:tc>
        <w:tc>
          <w:tcPr>
            <w:tcW w:w="1153" w:type="dxa"/>
            <w:shd w:val="clear" w:color="auto" w:fill="auto"/>
          </w:tcPr>
          <w:p w14:paraId="4B734B7A" w14:textId="77777777" w:rsidR="00075364" w:rsidRPr="000320EB" w:rsidRDefault="00075364" w:rsidP="00075364">
            <w:pPr>
              <w:pStyle w:val="Text"/>
              <w:rPr>
                <w:rStyle w:val="ChBlueBold"/>
              </w:rPr>
            </w:pPr>
            <w:r w:rsidRPr="000320EB">
              <w:rPr>
                <w:rStyle w:val="ChBlueBold"/>
              </w:rPr>
              <w:t>tinggi</w:t>
            </w:r>
          </w:p>
        </w:tc>
        <w:tc>
          <w:tcPr>
            <w:tcW w:w="664" w:type="dxa"/>
            <w:shd w:val="clear" w:color="auto" w:fill="auto"/>
          </w:tcPr>
          <w:p w14:paraId="21236702" w14:textId="77777777" w:rsidR="00075364" w:rsidRPr="000320EB" w:rsidRDefault="00075364" w:rsidP="00075364">
            <w:pPr>
              <w:pStyle w:val="Text"/>
            </w:pPr>
            <w:r w:rsidRPr="000320EB">
              <w:t>dari</w:t>
            </w:r>
          </w:p>
        </w:tc>
        <w:tc>
          <w:tcPr>
            <w:tcW w:w="1056" w:type="dxa"/>
            <w:shd w:val="clear" w:color="auto" w:fill="auto"/>
          </w:tcPr>
          <w:p w14:paraId="6633697A" w14:textId="77777777" w:rsidR="00075364" w:rsidRPr="000320EB" w:rsidRDefault="00075364" w:rsidP="00075364">
            <w:pPr>
              <w:pStyle w:val="Text"/>
            </w:pPr>
            <w:r>
              <w:t>saya</w:t>
            </w:r>
          </w:p>
        </w:tc>
      </w:tr>
      <w:tr w:rsidR="00AC23C4" w:rsidRPr="00AC23C4" w14:paraId="16C77910" w14:textId="77777777" w:rsidTr="00AC23C4">
        <w:tc>
          <w:tcPr>
            <w:tcW w:w="709" w:type="dxa"/>
            <w:shd w:val="clear" w:color="auto" w:fill="auto"/>
          </w:tcPr>
          <w:p w14:paraId="21D19938" w14:textId="77777777" w:rsidR="00075364" w:rsidRPr="000320EB" w:rsidRDefault="00075364" w:rsidP="00075364">
            <w:pPr>
              <w:pStyle w:val="GlossEng"/>
            </w:pPr>
          </w:p>
        </w:tc>
        <w:tc>
          <w:tcPr>
            <w:tcW w:w="1056" w:type="dxa"/>
            <w:shd w:val="clear" w:color="auto" w:fill="auto"/>
          </w:tcPr>
          <w:p w14:paraId="00EFBEF5" w14:textId="77777777" w:rsidR="00075364" w:rsidRPr="0099608C" w:rsidRDefault="00075364" w:rsidP="00075364">
            <w:pPr>
              <w:pStyle w:val="GlossEng"/>
              <w:rPr>
                <w:rStyle w:val="ChSmallCaps"/>
              </w:rPr>
            </w:pPr>
            <w:r w:rsidRPr="0099608C">
              <w:rPr>
                <w:rStyle w:val="ChSmallCaps"/>
              </w:rPr>
              <w:t>3sg</w:t>
            </w:r>
          </w:p>
        </w:tc>
        <w:tc>
          <w:tcPr>
            <w:tcW w:w="807" w:type="dxa"/>
            <w:shd w:val="clear" w:color="auto" w:fill="auto"/>
          </w:tcPr>
          <w:p w14:paraId="087D66AB" w14:textId="77777777" w:rsidR="00075364" w:rsidRPr="000320EB" w:rsidRDefault="00075364" w:rsidP="00075364">
            <w:pPr>
              <w:pStyle w:val="GlossEng"/>
            </w:pPr>
            <w:r>
              <w:t>more</w:t>
            </w:r>
          </w:p>
        </w:tc>
        <w:tc>
          <w:tcPr>
            <w:tcW w:w="1153" w:type="dxa"/>
            <w:shd w:val="clear" w:color="auto" w:fill="auto"/>
          </w:tcPr>
          <w:p w14:paraId="4DD8614C" w14:textId="77777777" w:rsidR="00075364" w:rsidRPr="000320EB" w:rsidRDefault="00054B03" w:rsidP="00075364">
            <w:pPr>
              <w:pStyle w:val="GlossEng"/>
            </w:pPr>
            <w:r>
              <w:t>be.high</w:t>
            </w:r>
          </w:p>
        </w:tc>
        <w:tc>
          <w:tcPr>
            <w:tcW w:w="664" w:type="dxa"/>
            <w:shd w:val="clear" w:color="auto" w:fill="auto"/>
          </w:tcPr>
          <w:p w14:paraId="01198847" w14:textId="77777777" w:rsidR="00075364" w:rsidRPr="000320EB" w:rsidRDefault="00075364" w:rsidP="00075364">
            <w:pPr>
              <w:pStyle w:val="GlossEng"/>
            </w:pPr>
            <w:r w:rsidRPr="000320EB">
              <w:t>from</w:t>
            </w:r>
          </w:p>
        </w:tc>
        <w:tc>
          <w:tcPr>
            <w:tcW w:w="1056" w:type="dxa"/>
            <w:shd w:val="clear" w:color="auto" w:fill="auto"/>
          </w:tcPr>
          <w:p w14:paraId="4B8DB78D" w14:textId="77777777" w:rsidR="00075364" w:rsidRPr="0099608C" w:rsidRDefault="00075364" w:rsidP="00075364">
            <w:pPr>
              <w:pStyle w:val="GlossEng"/>
              <w:rPr>
                <w:rStyle w:val="ChSmallCaps"/>
              </w:rPr>
            </w:pPr>
            <w:r w:rsidRPr="0099608C">
              <w:rPr>
                <w:rStyle w:val="ChSmallCaps"/>
              </w:rPr>
              <w:t>1sg</w:t>
            </w:r>
          </w:p>
        </w:tc>
      </w:tr>
    </w:tbl>
    <w:p w14:paraId="7D7C1BC6" w14:textId="4DFADE61" w:rsidR="00075364" w:rsidRPr="00F9554F" w:rsidRDefault="00B7093A" w:rsidP="00075364">
      <w:pPr>
        <w:pStyle w:val="FreeTranslEng"/>
      </w:pPr>
      <w:r>
        <w:t>‘</w:t>
      </w:r>
      <w:r w:rsidR="00D70200">
        <w:t>h</w:t>
      </w:r>
      <w:r w:rsidR="00D70200" w:rsidRPr="0047331A">
        <w:t>e</w:t>
      </w:r>
      <w:r w:rsidR="00D70200">
        <w:t>/she</w:t>
      </w:r>
      <w:r w:rsidR="003A1C8C" w:rsidRPr="0047331A">
        <w:t xml:space="preserve"> is </w:t>
      </w:r>
      <w:r w:rsidR="003A1C8C" w:rsidRPr="00F516F2">
        <w:rPr>
          <w:rStyle w:val="ChBlueBold"/>
        </w:rPr>
        <w:t>taller</w:t>
      </w:r>
      <w:r w:rsidR="003A1C8C">
        <w:t xml:space="preserve"> </w:t>
      </w:r>
      <w:r w:rsidR="003A1C8C" w:rsidRPr="0047331A">
        <w:t>than me</w:t>
      </w:r>
      <w:r>
        <w:t>’</w:t>
      </w:r>
      <w:r w:rsidR="003A1C8C" w:rsidRPr="0047331A">
        <w:t xml:space="preserve"> </w:t>
      </w:r>
      <w:r w:rsidR="003A1C8C">
        <w:t xml:space="preserve">(Lit. </w:t>
      </w:r>
      <w:r>
        <w:t>‘</w:t>
      </w:r>
      <w:r w:rsidR="003A1C8C">
        <w:t xml:space="preserve">be </w:t>
      </w:r>
      <w:r w:rsidR="003A1C8C" w:rsidRPr="00F516F2">
        <w:rPr>
          <w:rStyle w:val="ChBlueBold"/>
        </w:rPr>
        <w:t>more tall</w:t>
      </w:r>
      <w:r w:rsidR="003A1C8C" w:rsidRPr="003A1C8C">
        <w:t xml:space="preserve"> from me</w:t>
      </w:r>
      <w:r>
        <w:t>’</w:t>
      </w:r>
      <w:r w:rsidR="003A1C8C">
        <w:t xml:space="preserve">) </w:t>
      </w:r>
      <w:r w:rsidR="003A1C8C" w:rsidRPr="0047331A">
        <w:rPr>
          <w:rStyle w:val="ExampleSource"/>
        </w:rPr>
        <w:t>[Elicited BR111011.002]</w:t>
      </w:r>
    </w:p>
    <w:tbl>
      <w:tblPr>
        <w:tblW w:w="5472" w:type="dxa"/>
        <w:tblCellMar>
          <w:left w:w="42" w:type="dxa"/>
          <w:right w:w="42" w:type="dxa"/>
        </w:tblCellMar>
        <w:tblLook w:val="01E0" w:firstRow="1" w:lastRow="1" w:firstColumn="1" w:lastColumn="1" w:noHBand="0" w:noVBand="0"/>
      </w:tblPr>
      <w:tblGrid>
        <w:gridCol w:w="709"/>
        <w:gridCol w:w="1056"/>
        <w:gridCol w:w="1153"/>
        <w:gridCol w:w="834"/>
        <w:gridCol w:w="664"/>
        <w:gridCol w:w="1056"/>
      </w:tblGrid>
      <w:tr w:rsidR="00AC23C4" w:rsidRPr="001B795D" w14:paraId="44584B73" w14:textId="77777777" w:rsidTr="00AC23C4">
        <w:tc>
          <w:tcPr>
            <w:tcW w:w="709" w:type="dxa"/>
            <w:shd w:val="clear" w:color="auto" w:fill="auto"/>
          </w:tcPr>
          <w:p w14:paraId="1D426747" w14:textId="77777777" w:rsidR="00075364" w:rsidRPr="001B795D" w:rsidRDefault="00075364" w:rsidP="00075364">
            <w:pPr>
              <w:pStyle w:val="O0Nwnext"/>
            </w:pPr>
            <w:bookmarkStart w:id="4702" w:name="_Ref371079076"/>
            <w:r w:rsidRPr="001B795D">
              <w:t>(</w:t>
            </w:r>
            <w:fldSimple w:instr=" SEQ ( \* ARABIC \s 1 ">
              <w:r w:rsidR="00154D81">
                <w:rPr>
                  <w:noProof/>
                </w:rPr>
                <w:t>113</w:t>
              </w:r>
            </w:fldSimple>
            <w:r w:rsidRPr="001B795D">
              <w:t>)</w:t>
            </w:r>
            <w:bookmarkEnd w:id="4702"/>
          </w:p>
        </w:tc>
        <w:tc>
          <w:tcPr>
            <w:tcW w:w="1056" w:type="dxa"/>
            <w:shd w:val="clear" w:color="auto" w:fill="auto"/>
          </w:tcPr>
          <w:p w14:paraId="1780DB73" w14:textId="77777777" w:rsidR="00075364" w:rsidRPr="001E7C57" w:rsidRDefault="00075364" w:rsidP="00075364">
            <w:pPr>
              <w:pStyle w:val="O0Nwnext"/>
              <w:rPr>
                <w:rStyle w:val="ChSmallCaps"/>
              </w:rPr>
            </w:pPr>
            <w:r w:rsidRPr="001E7C57">
              <w:rPr>
                <w:rStyle w:val="ChSmallCaps"/>
              </w:rPr>
              <w:t>comparee</w:t>
            </w:r>
          </w:p>
        </w:tc>
        <w:tc>
          <w:tcPr>
            <w:tcW w:w="1153" w:type="dxa"/>
            <w:shd w:val="clear" w:color="auto" w:fill="auto"/>
          </w:tcPr>
          <w:p w14:paraId="456F7749" w14:textId="77777777" w:rsidR="00075364" w:rsidRPr="0099608C" w:rsidRDefault="00075364" w:rsidP="00075364">
            <w:pPr>
              <w:pStyle w:val="O0Nwnext"/>
              <w:rPr>
                <w:rStyle w:val="ChSmallCaps"/>
              </w:rPr>
            </w:pPr>
            <w:r w:rsidRPr="0099608C">
              <w:rPr>
                <w:rStyle w:val="ChSmallCaps"/>
              </w:rPr>
              <w:t>parameter</w:t>
            </w:r>
          </w:p>
        </w:tc>
        <w:tc>
          <w:tcPr>
            <w:tcW w:w="834" w:type="dxa"/>
            <w:shd w:val="clear" w:color="auto" w:fill="auto"/>
          </w:tcPr>
          <w:p w14:paraId="60400150" w14:textId="77777777" w:rsidR="00075364" w:rsidRPr="0099608C" w:rsidRDefault="00075364" w:rsidP="00075364">
            <w:pPr>
              <w:pStyle w:val="O0Nwnext"/>
              <w:rPr>
                <w:rStyle w:val="ChSmallCaps"/>
              </w:rPr>
            </w:pPr>
            <w:r w:rsidRPr="0099608C">
              <w:rPr>
                <w:rStyle w:val="ChSmallCaps"/>
              </w:rPr>
              <w:t>index</w:t>
            </w:r>
          </w:p>
        </w:tc>
        <w:tc>
          <w:tcPr>
            <w:tcW w:w="664" w:type="dxa"/>
            <w:shd w:val="clear" w:color="auto" w:fill="auto"/>
          </w:tcPr>
          <w:p w14:paraId="127F3315" w14:textId="77777777" w:rsidR="00075364" w:rsidRPr="0099608C" w:rsidRDefault="00075364" w:rsidP="00075364">
            <w:pPr>
              <w:pStyle w:val="O0Nwnext"/>
              <w:rPr>
                <w:rStyle w:val="ChSmallCaps"/>
              </w:rPr>
            </w:pPr>
            <w:r w:rsidRPr="0099608C">
              <w:rPr>
                <w:rStyle w:val="ChSmallCaps"/>
              </w:rPr>
              <w:t>mark</w:t>
            </w:r>
          </w:p>
        </w:tc>
        <w:tc>
          <w:tcPr>
            <w:tcW w:w="1056" w:type="dxa"/>
            <w:shd w:val="clear" w:color="auto" w:fill="auto"/>
          </w:tcPr>
          <w:p w14:paraId="34D75803" w14:textId="77777777" w:rsidR="00075364" w:rsidRPr="0099608C" w:rsidRDefault="00075364" w:rsidP="00075364">
            <w:pPr>
              <w:pStyle w:val="O0Nwnext"/>
              <w:rPr>
                <w:rStyle w:val="ChSmallCaps"/>
              </w:rPr>
            </w:pPr>
            <w:r w:rsidRPr="0099608C">
              <w:rPr>
                <w:rStyle w:val="ChSmallCaps"/>
              </w:rPr>
              <w:t>standard</w:t>
            </w:r>
          </w:p>
        </w:tc>
      </w:tr>
      <w:tr w:rsidR="00AC23C4" w:rsidRPr="00AC23C4" w14:paraId="49C70B3D" w14:textId="77777777" w:rsidTr="00AC23C4">
        <w:tc>
          <w:tcPr>
            <w:tcW w:w="709" w:type="dxa"/>
            <w:shd w:val="clear" w:color="auto" w:fill="auto"/>
          </w:tcPr>
          <w:p w14:paraId="0A5344E3" w14:textId="77777777" w:rsidR="00075364" w:rsidRPr="000320EB" w:rsidRDefault="00075364" w:rsidP="00075364">
            <w:pPr>
              <w:pStyle w:val="O0Nwnext"/>
            </w:pPr>
          </w:p>
        </w:tc>
        <w:tc>
          <w:tcPr>
            <w:tcW w:w="1056" w:type="dxa"/>
            <w:shd w:val="clear" w:color="auto" w:fill="auto"/>
          </w:tcPr>
          <w:p w14:paraId="37865E3B" w14:textId="77777777" w:rsidR="00075364" w:rsidRPr="000320EB" w:rsidRDefault="00075364" w:rsidP="00075364">
            <w:pPr>
              <w:pStyle w:val="Text"/>
            </w:pPr>
            <w:r w:rsidRPr="000320EB">
              <w:t>de</w:t>
            </w:r>
          </w:p>
        </w:tc>
        <w:tc>
          <w:tcPr>
            <w:tcW w:w="1153" w:type="dxa"/>
            <w:shd w:val="clear" w:color="auto" w:fill="auto"/>
          </w:tcPr>
          <w:p w14:paraId="38D9C5E4" w14:textId="77777777" w:rsidR="00075364" w:rsidRPr="000320EB" w:rsidRDefault="00075364" w:rsidP="00075364">
            <w:pPr>
              <w:pStyle w:val="Text"/>
              <w:rPr>
                <w:rStyle w:val="ChBlueBold"/>
              </w:rPr>
            </w:pPr>
            <w:r w:rsidRPr="000320EB">
              <w:rPr>
                <w:rStyle w:val="ChBlueBold"/>
              </w:rPr>
              <w:t>sombong</w:t>
            </w:r>
          </w:p>
        </w:tc>
        <w:tc>
          <w:tcPr>
            <w:tcW w:w="834" w:type="dxa"/>
            <w:shd w:val="clear" w:color="auto" w:fill="auto"/>
          </w:tcPr>
          <w:p w14:paraId="1589881C" w14:textId="77777777" w:rsidR="00075364" w:rsidRPr="000320EB" w:rsidRDefault="00075364" w:rsidP="00075364">
            <w:pPr>
              <w:pStyle w:val="Text"/>
              <w:rPr>
                <w:rStyle w:val="ChBlueBold"/>
              </w:rPr>
            </w:pPr>
            <w:r w:rsidRPr="000320EB">
              <w:rPr>
                <w:rStyle w:val="ChBlueBold"/>
              </w:rPr>
              <w:t>sama</w:t>
            </w:r>
          </w:p>
        </w:tc>
        <w:tc>
          <w:tcPr>
            <w:tcW w:w="664" w:type="dxa"/>
            <w:shd w:val="clear" w:color="auto" w:fill="auto"/>
          </w:tcPr>
          <w:p w14:paraId="58374A33" w14:textId="77777777" w:rsidR="00075364" w:rsidRPr="000320EB" w:rsidRDefault="00075364" w:rsidP="00075364">
            <w:pPr>
              <w:pStyle w:val="Text"/>
            </w:pPr>
            <w:r w:rsidRPr="000320EB">
              <w:t>deng</w:t>
            </w:r>
          </w:p>
        </w:tc>
        <w:tc>
          <w:tcPr>
            <w:tcW w:w="1056" w:type="dxa"/>
            <w:shd w:val="clear" w:color="auto" w:fill="auto"/>
          </w:tcPr>
          <w:p w14:paraId="5C2670ED" w14:textId="77777777" w:rsidR="00075364" w:rsidRPr="000320EB" w:rsidRDefault="00075364" w:rsidP="00075364">
            <w:pPr>
              <w:pStyle w:val="Text"/>
            </w:pPr>
            <w:r w:rsidRPr="000320EB">
              <w:t>ko</w:t>
            </w:r>
          </w:p>
        </w:tc>
      </w:tr>
      <w:tr w:rsidR="00AC23C4" w:rsidRPr="00AC23C4" w14:paraId="34FDE83C" w14:textId="77777777" w:rsidTr="00AC23C4">
        <w:tc>
          <w:tcPr>
            <w:tcW w:w="709" w:type="dxa"/>
            <w:shd w:val="clear" w:color="auto" w:fill="auto"/>
          </w:tcPr>
          <w:p w14:paraId="74070683" w14:textId="77777777" w:rsidR="00075364" w:rsidRPr="000320EB" w:rsidRDefault="00075364" w:rsidP="00075364">
            <w:pPr>
              <w:pStyle w:val="GlossEng"/>
            </w:pPr>
          </w:p>
        </w:tc>
        <w:tc>
          <w:tcPr>
            <w:tcW w:w="1056" w:type="dxa"/>
            <w:shd w:val="clear" w:color="auto" w:fill="auto"/>
          </w:tcPr>
          <w:p w14:paraId="4C91CA3F" w14:textId="77777777" w:rsidR="00075364" w:rsidRPr="0099608C" w:rsidRDefault="00075364" w:rsidP="00075364">
            <w:pPr>
              <w:pStyle w:val="GlossEng"/>
              <w:rPr>
                <w:rStyle w:val="ChSmallCaps"/>
              </w:rPr>
            </w:pPr>
            <w:r w:rsidRPr="0099608C">
              <w:rPr>
                <w:rStyle w:val="ChSmallCaps"/>
              </w:rPr>
              <w:t>3sg</w:t>
            </w:r>
          </w:p>
        </w:tc>
        <w:tc>
          <w:tcPr>
            <w:tcW w:w="1153" w:type="dxa"/>
            <w:shd w:val="clear" w:color="auto" w:fill="auto"/>
          </w:tcPr>
          <w:p w14:paraId="1008BA11" w14:textId="77777777" w:rsidR="00075364" w:rsidRPr="000320EB" w:rsidRDefault="00075364" w:rsidP="00075364">
            <w:pPr>
              <w:pStyle w:val="GlossEng"/>
            </w:pPr>
            <w:r w:rsidRPr="000320EB">
              <w:t>be.arrogant</w:t>
            </w:r>
          </w:p>
        </w:tc>
        <w:tc>
          <w:tcPr>
            <w:tcW w:w="834" w:type="dxa"/>
            <w:shd w:val="clear" w:color="auto" w:fill="auto"/>
          </w:tcPr>
          <w:p w14:paraId="39D6D639" w14:textId="77777777" w:rsidR="00075364" w:rsidRPr="000320EB" w:rsidRDefault="00075364" w:rsidP="00075364">
            <w:pPr>
              <w:pStyle w:val="GlossEng"/>
            </w:pPr>
            <w:r w:rsidRPr="000320EB">
              <w:t>be.same</w:t>
            </w:r>
          </w:p>
        </w:tc>
        <w:tc>
          <w:tcPr>
            <w:tcW w:w="664" w:type="dxa"/>
            <w:shd w:val="clear" w:color="auto" w:fill="auto"/>
          </w:tcPr>
          <w:p w14:paraId="01E51D74" w14:textId="77777777" w:rsidR="00075364" w:rsidRPr="000320EB" w:rsidRDefault="00075364" w:rsidP="00075364">
            <w:pPr>
              <w:pStyle w:val="GlossEng"/>
            </w:pPr>
            <w:r w:rsidRPr="000320EB">
              <w:t>with</w:t>
            </w:r>
          </w:p>
        </w:tc>
        <w:tc>
          <w:tcPr>
            <w:tcW w:w="1056" w:type="dxa"/>
            <w:shd w:val="clear" w:color="auto" w:fill="auto"/>
          </w:tcPr>
          <w:p w14:paraId="4DA7AF53" w14:textId="77777777" w:rsidR="00075364" w:rsidRPr="0099608C" w:rsidRDefault="00075364" w:rsidP="00075364">
            <w:pPr>
              <w:pStyle w:val="GlossEng"/>
              <w:rPr>
                <w:rStyle w:val="ChSmallCaps"/>
              </w:rPr>
            </w:pPr>
            <w:r w:rsidRPr="0099608C">
              <w:rPr>
                <w:rStyle w:val="ChSmallCaps"/>
              </w:rPr>
              <w:t>2sg</w:t>
            </w:r>
          </w:p>
        </w:tc>
      </w:tr>
    </w:tbl>
    <w:p w14:paraId="0BC3118E" w14:textId="2C7B1EAC" w:rsidR="00075364" w:rsidRPr="003A1C8C" w:rsidRDefault="00B7093A" w:rsidP="00075364">
      <w:pPr>
        <w:pStyle w:val="FreeTranslEng"/>
      </w:pPr>
      <w:r>
        <w:t>‘</w:t>
      </w:r>
      <w:r w:rsidR="003A1C8C" w:rsidRPr="000320EB">
        <w:t>she</w:t>
      </w:r>
      <w:r>
        <w:t>’</w:t>
      </w:r>
      <w:r w:rsidR="003A1C8C" w:rsidRPr="000320EB">
        <w:t xml:space="preserve">ll be </w:t>
      </w:r>
      <w:r w:rsidR="003A1C8C" w:rsidRPr="000320EB">
        <w:rPr>
          <w:rStyle w:val="ChBlueBold"/>
        </w:rPr>
        <w:t>as arrogant as</w:t>
      </w:r>
      <w:r w:rsidR="003A1C8C" w:rsidRPr="000320EB">
        <w:t xml:space="preserve"> you (are)</w:t>
      </w:r>
      <w:r>
        <w:t>’</w:t>
      </w:r>
      <w:r w:rsidR="00E60FA0">
        <w:t xml:space="preserve"> (</w:t>
      </w:r>
      <w:r w:rsidR="003A1C8C">
        <w:t xml:space="preserve">Lit. </w:t>
      </w:r>
      <w:r>
        <w:t>‘</w:t>
      </w:r>
      <w:r w:rsidR="003A1C8C">
        <w:t xml:space="preserve">be </w:t>
      </w:r>
      <w:r w:rsidR="003A1C8C" w:rsidRPr="003A1C8C">
        <w:rPr>
          <w:rStyle w:val="ChBlueBold"/>
        </w:rPr>
        <w:t>arrogant same</w:t>
      </w:r>
      <w:r w:rsidR="003A1C8C">
        <w:t xml:space="preserve"> with you</w:t>
      </w:r>
      <w:r>
        <w:t>’</w:t>
      </w:r>
      <w:r w:rsidR="00E60FA0">
        <w:t>)</w:t>
      </w:r>
      <w:r w:rsidR="003A1C8C" w:rsidRPr="000320EB">
        <w:t xml:space="preserve"> </w:t>
      </w:r>
      <w:r w:rsidR="003A1C8C" w:rsidRPr="000320EB">
        <w:rPr>
          <w:rStyle w:val="ExampleSource"/>
        </w:rPr>
        <w:t>[081006-005-Cv.0002]</w:t>
      </w:r>
    </w:p>
    <w:p w14:paraId="55851A33" w14:textId="2A0631C2" w:rsidR="00075364" w:rsidRDefault="0075145B" w:rsidP="00075364">
      <w:pPr>
        <w:pStyle w:val="Body0015after"/>
      </w:pPr>
      <w:r>
        <w:t xml:space="preserve">Papuan Malay </w:t>
      </w:r>
      <w:r w:rsidRPr="000320EB">
        <w:t>degree</w:t>
      </w:r>
      <w:r w:rsidR="00075364" w:rsidRPr="000320EB">
        <w:t xml:space="preserve">-marking </w:t>
      </w:r>
      <w:r w:rsidR="00075364">
        <w:t>clauses, expressing the notion</w:t>
      </w:r>
      <w:r>
        <w:t>s</w:t>
      </w:r>
      <w:r w:rsidR="00075364">
        <w:t xml:space="preserve"> of </w:t>
      </w:r>
      <w:r w:rsidR="00075364" w:rsidRPr="000320EB">
        <w:t xml:space="preserve">superiority, </w:t>
      </w:r>
      <w:r w:rsidR="00075364">
        <w:t xml:space="preserve">as in </w:t>
      </w:r>
      <w:r>
        <w:t xml:space="preserve">the elicited example in </w:t>
      </w:r>
      <w:r w:rsidR="00075364">
        <w:fldChar w:fldCharType="begin"/>
      </w:r>
      <w:r w:rsidR="00075364">
        <w:instrText xml:space="preserve"> REF _Ref370914428 \h </w:instrText>
      </w:r>
      <w:r w:rsidR="00075364">
        <w:fldChar w:fldCharType="separate"/>
      </w:r>
      <w:r w:rsidR="00154D81" w:rsidRPr="000320EB">
        <w:t>(</w:t>
      </w:r>
      <w:r w:rsidR="00154D81">
        <w:rPr>
          <w:noProof/>
        </w:rPr>
        <w:t>112</w:t>
      </w:r>
      <w:r w:rsidR="00154D81" w:rsidRPr="000320EB">
        <w:t>)</w:t>
      </w:r>
      <w:r w:rsidR="00075364">
        <w:fldChar w:fldCharType="end"/>
      </w:r>
      <w:r w:rsidR="00075364">
        <w:t xml:space="preserve">, inferiority, or superlative, are discussed in </w:t>
      </w:r>
      <w:r w:rsidR="00075364" w:rsidRPr="000320EB">
        <w:t>§</w:t>
      </w:r>
      <w:r w:rsidR="00075364" w:rsidRPr="000320EB">
        <w:fldChar w:fldCharType="begin"/>
      </w:r>
      <w:r w:rsidR="00075364" w:rsidRPr="000320EB">
        <w:instrText xml:space="preserve"> REF _Ref272565904 \w \h </w:instrText>
      </w:r>
      <w:r w:rsidR="00075364">
        <w:instrText xml:space="preserve"> \* MERGEFORMAT </w:instrText>
      </w:r>
      <w:r w:rsidR="00075364" w:rsidRPr="000320EB">
        <w:fldChar w:fldCharType="separate"/>
      </w:r>
      <w:r w:rsidR="00154D81">
        <w:rPr>
          <w:cs/>
        </w:rPr>
        <w:t>‎</w:t>
      </w:r>
      <w:r w:rsidR="00154D81">
        <w:t>11.5.1</w:t>
      </w:r>
      <w:r w:rsidR="00075364" w:rsidRPr="000320EB">
        <w:fldChar w:fldCharType="end"/>
      </w:r>
      <w:r w:rsidR="00075364">
        <w:t xml:space="preserve">. </w:t>
      </w:r>
      <w:r w:rsidR="00075364" w:rsidRPr="000320EB">
        <w:t xml:space="preserve">Identity-marking </w:t>
      </w:r>
      <w:r w:rsidR="00075364">
        <w:t xml:space="preserve">clauses, signaling </w:t>
      </w:r>
      <w:r w:rsidR="00075364" w:rsidRPr="000320EB">
        <w:t xml:space="preserve">similarity, </w:t>
      </w:r>
      <w:r w:rsidR="00075364">
        <w:t xml:space="preserve">as in </w:t>
      </w:r>
      <w:r w:rsidR="00075364">
        <w:fldChar w:fldCharType="begin"/>
      </w:r>
      <w:r w:rsidR="00075364">
        <w:instrText xml:space="preserve"> REF _Ref371079076 \h </w:instrText>
      </w:r>
      <w:r w:rsidR="00075364">
        <w:fldChar w:fldCharType="separate"/>
      </w:r>
      <w:r w:rsidR="00154D81" w:rsidRPr="001B795D">
        <w:t>(</w:t>
      </w:r>
      <w:r w:rsidR="00154D81">
        <w:rPr>
          <w:noProof/>
        </w:rPr>
        <w:t>113</w:t>
      </w:r>
      <w:r w:rsidR="00154D81" w:rsidRPr="001B795D">
        <w:t>)</w:t>
      </w:r>
      <w:r w:rsidR="00075364">
        <w:fldChar w:fldCharType="end"/>
      </w:r>
      <w:r w:rsidR="00075364">
        <w:t xml:space="preserve">, or </w:t>
      </w:r>
      <w:r w:rsidR="00075364" w:rsidRPr="000320EB">
        <w:t>dissimilarity</w:t>
      </w:r>
      <w:r w:rsidR="00075364">
        <w:t xml:space="preserve">, are described in </w:t>
      </w:r>
      <w:r w:rsidR="00075364" w:rsidRPr="000320EB">
        <w:t>§</w:t>
      </w:r>
      <w:r w:rsidR="00075364" w:rsidRPr="000320EB">
        <w:fldChar w:fldCharType="begin"/>
      </w:r>
      <w:r w:rsidR="00075364" w:rsidRPr="000320EB">
        <w:instrText xml:space="preserve"> REF _Ref271634980 \w \h </w:instrText>
      </w:r>
      <w:r w:rsidR="00075364">
        <w:instrText xml:space="preserve"> \* MERGEFORMAT </w:instrText>
      </w:r>
      <w:r w:rsidR="00075364" w:rsidRPr="000320EB">
        <w:fldChar w:fldCharType="separate"/>
      </w:r>
      <w:r w:rsidR="00154D81">
        <w:rPr>
          <w:cs/>
        </w:rPr>
        <w:t>‎</w:t>
      </w:r>
      <w:r w:rsidR="00154D81">
        <w:t>11.5.2</w:t>
      </w:r>
      <w:r w:rsidR="00075364" w:rsidRPr="000320EB">
        <w:fldChar w:fldCharType="end"/>
      </w:r>
      <w:r w:rsidR="00075364" w:rsidRPr="000320EB">
        <w:t xml:space="preserve">. Both </w:t>
      </w:r>
      <w:r w:rsidR="00075364">
        <w:t xml:space="preserve">clause types differ </w:t>
      </w:r>
      <w:r w:rsidR="00075364" w:rsidRPr="000320EB">
        <w:t xml:space="preserve">in terms of their word order. In degree-marking </w:t>
      </w:r>
      <w:r w:rsidR="00075364">
        <w:t xml:space="preserve">clauses </w:t>
      </w:r>
      <w:r w:rsidR="00075364" w:rsidRPr="000320EB">
        <w:t xml:space="preserve">the </w:t>
      </w:r>
      <w:r w:rsidR="00075364" w:rsidRPr="00046D90">
        <w:t>parameter</w:t>
      </w:r>
      <w:r w:rsidR="00075364" w:rsidRPr="000320EB">
        <w:t xml:space="preserve"> follows the </w:t>
      </w:r>
      <w:r w:rsidR="00075364" w:rsidRPr="00250CC6">
        <w:t>index</w:t>
      </w:r>
      <w:r w:rsidR="00075364">
        <w:t xml:space="preserve">, while in </w:t>
      </w:r>
      <w:r w:rsidR="00075364" w:rsidRPr="000320EB">
        <w:t xml:space="preserve">identity-marking </w:t>
      </w:r>
      <w:r w:rsidR="00075364">
        <w:t xml:space="preserve">clauses </w:t>
      </w:r>
      <w:r w:rsidR="00075364" w:rsidRPr="000320EB">
        <w:t xml:space="preserve">the </w:t>
      </w:r>
      <w:r w:rsidR="00075364" w:rsidRPr="00046D90">
        <w:t>parameter</w:t>
      </w:r>
      <w:r w:rsidR="00075364" w:rsidRPr="000320EB">
        <w:t xml:space="preserve"> precedes the </w:t>
      </w:r>
      <w:r w:rsidR="00075364" w:rsidRPr="00250CC6">
        <w:t>index</w:t>
      </w:r>
      <w:r w:rsidR="00075364" w:rsidRPr="000320EB">
        <w:t xml:space="preserve"> or is omitted.</w:t>
      </w:r>
    </w:p>
    <w:p w14:paraId="6E4AF768" w14:textId="77777777" w:rsidR="00075364" w:rsidRPr="000320EB" w:rsidRDefault="00075364" w:rsidP="00075364">
      <w:pPr>
        <w:pStyle w:val="Heading3"/>
      </w:pPr>
      <w:bookmarkStart w:id="4703" w:name="_Toc440455722"/>
      <w:r w:rsidRPr="000320EB">
        <w:t xml:space="preserve">Degree-marking </w:t>
      </w:r>
      <w:bookmarkStart w:id="4704" w:name="_Ref272565904"/>
      <w:r w:rsidRPr="000320EB">
        <w:t xml:space="preserve">comparative </w:t>
      </w:r>
      <w:bookmarkEnd w:id="4704"/>
      <w:r>
        <w:t>clauses</w:t>
      </w:r>
      <w:bookmarkEnd w:id="4703"/>
    </w:p>
    <w:p w14:paraId="4D024BAA" w14:textId="3EDF373A" w:rsidR="00075364" w:rsidRDefault="00075364" w:rsidP="00855332">
      <w:pPr>
        <w:pStyle w:val="Body0000after"/>
      </w:pPr>
      <w:r w:rsidRPr="000320EB">
        <w:t xml:space="preserve">Degree-marking comparative </w:t>
      </w:r>
      <w:r>
        <w:t xml:space="preserve">clauses convey </w:t>
      </w:r>
      <w:r w:rsidRPr="000320EB">
        <w:t xml:space="preserve">the notions of superiority, inferiority, and superlative in the sense of </w:t>
      </w:r>
      <w:r w:rsidR="00B7093A">
        <w:t>‘</w:t>
      </w:r>
      <w:r w:rsidRPr="000320EB">
        <w:t>less than</w:t>
      </w:r>
      <w:r w:rsidR="00B7093A">
        <w:t>’</w:t>
      </w:r>
      <w:r w:rsidRPr="000320EB">
        <w:t xml:space="preserve">, </w:t>
      </w:r>
      <w:r w:rsidR="00B7093A">
        <w:t>‘</w:t>
      </w:r>
      <w:r w:rsidRPr="000320EB">
        <w:t>more than</w:t>
      </w:r>
      <w:r w:rsidR="00B7093A">
        <w:t>’</w:t>
      </w:r>
      <w:r w:rsidRPr="000320EB">
        <w:t xml:space="preserve"> and </w:t>
      </w:r>
      <w:r w:rsidR="00B7093A">
        <w:t>‘</w:t>
      </w:r>
      <w:r w:rsidRPr="000320EB">
        <w:t>most</w:t>
      </w:r>
      <w:r w:rsidR="00B7093A">
        <w:t>’</w:t>
      </w:r>
      <w:r w:rsidRPr="000320EB">
        <w:t xml:space="preserve">, </w:t>
      </w:r>
      <w:r>
        <w:t xml:space="preserve">respectively, </w:t>
      </w:r>
      <w:r w:rsidRPr="000320EB">
        <w:t xml:space="preserve">such that </w:t>
      </w:r>
      <w:r w:rsidR="00B7093A">
        <w:t>‘</w:t>
      </w:r>
      <w:r w:rsidRPr="0099608C">
        <w:rPr>
          <w:rStyle w:val="ChSmallCaps"/>
        </w:rPr>
        <w:t>comparee</w:t>
      </w:r>
      <w:r w:rsidRPr="000320EB">
        <w:t xml:space="preserve"> is more/less/most </w:t>
      </w:r>
      <w:r w:rsidRPr="0099608C">
        <w:rPr>
          <w:rStyle w:val="ChSmallCaps"/>
        </w:rPr>
        <w:t>parameter</w:t>
      </w:r>
      <w:r w:rsidRPr="000320EB">
        <w:t xml:space="preserve"> (than </w:t>
      </w:r>
      <w:r w:rsidRPr="0099608C">
        <w:rPr>
          <w:rStyle w:val="ChSmallCaps"/>
        </w:rPr>
        <w:t>standard</w:t>
      </w:r>
      <w:r w:rsidRPr="000320EB">
        <w:t>)</w:t>
      </w:r>
      <w:r w:rsidR="00B7093A">
        <w:t>’</w:t>
      </w:r>
      <w:r w:rsidRPr="000320EB">
        <w:t>.</w:t>
      </w:r>
      <w:r>
        <w:t xml:space="preserve"> In </w:t>
      </w:r>
      <w:r w:rsidR="00B72A07">
        <w:t>this type of comparative clause</w:t>
      </w:r>
      <w:r>
        <w:t xml:space="preserve">, the parameter follows the index, as illustrated in the </w:t>
      </w:r>
      <w:r w:rsidR="0075145B">
        <w:t xml:space="preserve">elicited </w:t>
      </w:r>
      <w:r>
        <w:t xml:space="preserve">superiority clause in </w:t>
      </w:r>
      <w:r>
        <w:fldChar w:fldCharType="begin"/>
      </w:r>
      <w:r>
        <w:instrText xml:space="preserve"> REF _Ref370914428 \h </w:instrText>
      </w:r>
      <w:r>
        <w:fldChar w:fldCharType="separate"/>
      </w:r>
      <w:r w:rsidR="00154D81" w:rsidRPr="000320EB">
        <w:t>(</w:t>
      </w:r>
      <w:r w:rsidR="00154D81">
        <w:rPr>
          <w:noProof/>
        </w:rPr>
        <w:t>112</w:t>
      </w:r>
      <w:r w:rsidR="00154D81" w:rsidRPr="000320EB">
        <w:t>)</w:t>
      </w:r>
      <w:r>
        <w:fldChar w:fldCharType="end"/>
      </w:r>
      <w:r>
        <w:t>. The following constituents serve as index: the grading adverb</w:t>
      </w:r>
      <w:r w:rsidRPr="000320EB">
        <w:t xml:space="preserve"> </w:t>
      </w:r>
      <w:r w:rsidRPr="000320EB">
        <w:rPr>
          <w:rStyle w:val="ChItalBold"/>
        </w:rPr>
        <w:t>lebi</w:t>
      </w:r>
      <w:r w:rsidRPr="000320EB">
        <w:t xml:space="preserve"> </w:t>
      </w:r>
      <w:r w:rsidR="00B7093A">
        <w:t>‘</w:t>
      </w:r>
      <w:r w:rsidRPr="000320EB">
        <w:t>more</w:t>
      </w:r>
      <w:r w:rsidR="00B7093A">
        <w:t>’</w:t>
      </w:r>
      <w:r w:rsidRPr="000320EB">
        <w:t xml:space="preserve"> </w:t>
      </w:r>
      <w:r>
        <w:t xml:space="preserve">signals </w:t>
      </w:r>
      <w:r w:rsidRPr="000320EB">
        <w:t>superiority</w:t>
      </w:r>
      <w:r>
        <w:t xml:space="preserve"> while </w:t>
      </w:r>
      <w:r w:rsidRPr="000320EB">
        <w:rPr>
          <w:rStyle w:val="ChItalBold"/>
        </w:rPr>
        <w:t>paling</w:t>
      </w:r>
      <w:r w:rsidRPr="000320EB">
        <w:t xml:space="preserve"> </w:t>
      </w:r>
      <w:r w:rsidR="00B7093A">
        <w:t>‘</w:t>
      </w:r>
      <w:r w:rsidRPr="000320EB">
        <w:t>most</w:t>
      </w:r>
      <w:r w:rsidR="00B7093A">
        <w:t>’</w:t>
      </w:r>
      <w:r w:rsidRPr="000320EB">
        <w:t xml:space="preserve"> mark</w:t>
      </w:r>
      <w:r>
        <w:t>s</w:t>
      </w:r>
      <w:r w:rsidRPr="000320EB">
        <w:t xml:space="preserve"> superlative</w:t>
      </w:r>
      <w:r>
        <w:t xml:space="preserve">; </w:t>
      </w:r>
      <w:r w:rsidRPr="000320EB">
        <w:t xml:space="preserve">the bivalent verb </w:t>
      </w:r>
      <w:r w:rsidRPr="000320EB">
        <w:rPr>
          <w:rStyle w:val="ChItalBold"/>
        </w:rPr>
        <w:t>kurang</w:t>
      </w:r>
      <w:r w:rsidRPr="000320EB">
        <w:t xml:space="preserve"> </w:t>
      </w:r>
      <w:r w:rsidR="00B7093A">
        <w:t>‘</w:t>
      </w:r>
      <w:r w:rsidRPr="000320EB">
        <w:t>lack</w:t>
      </w:r>
      <w:r w:rsidR="00B7093A">
        <w:t>’</w:t>
      </w:r>
      <w:r w:rsidRPr="000320EB">
        <w:t xml:space="preserve"> </w:t>
      </w:r>
      <w:r>
        <w:t xml:space="preserve">marks inferiority. </w:t>
      </w:r>
      <w:r w:rsidRPr="000320EB">
        <w:t xml:space="preserve">The </w:t>
      </w:r>
      <w:r w:rsidRPr="00317412">
        <w:t>standard</w:t>
      </w:r>
      <w:r w:rsidRPr="000320EB">
        <w:t xml:space="preserve"> can be </w:t>
      </w:r>
      <w:r>
        <w:t xml:space="preserve">stated </w:t>
      </w:r>
      <w:r w:rsidRPr="000320EB">
        <w:t xml:space="preserve">overtly, as in </w:t>
      </w:r>
      <w:r w:rsidRPr="000320EB">
        <w:fldChar w:fldCharType="begin"/>
      </w:r>
      <w:r w:rsidRPr="000320EB">
        <w:instrText xml:space="preserve"> REF _Ref340309710 \h </w:instrText>
      </w:r>
      <w:r>
        <w:instrText xml:space="preserve"> \* MERGEFORMAT </w:instrText>
      </w:r>
      <w:r w:rsidRPr="000320EB">
        <w:fldChar w:fldCharType="separate"/>
      </w:r>
      <w:r w:rsidR="00154D81" w:rsidRPr="000320EB">
        <w:t>(</w:t>
      </w:r>
      <w:r w:rsidR="00154D81">
        <w:t>114</w:t>
      </w:r>
      <w:r w:rsidR="00154D81" w:rsidRPr="000320EB">
        <w:t>)</w:t>
      </w:r>
      <w:r w:rsidRPr="000320EB">
        <w:fldChar w:fldCharType="end"/>
      </w:r>
      <w:r w:rsidRPr="000320EB">
        <w:t xml:space="preserve"> </w:t>
      </w:r>
      <w:r>
        <w:t>and</w:t>
      </w:r>
      <w:r w:rsidRPr="000320EB">
        <w:t xml:space="preserve"> </w:t>
      </w:r>
      <w:r w:rsidRPr="000320EB">
        <w:fldChar w:fldCharType="begin"/>
      </w:r>
      <w:r w:rsidRPr="000320EB">
        <w:instrText xml:space="preserve"> REF _Ref364513751 \h </w:instrText>
      </w:r>
      <w:r>
        <w:instrText xml:space="preserve"> \* MERGEFORMAT </w:instrText>
      </w:r>
      <w:r w:rsidRPr="000320EB">
        <w:fldChar w:fldCharType="separate"/>
      </w:r>
      <w:r w:rsidR="00154D81" w:rsidRPr="000320EB">
        <w:t>(</w:t>
      </w:r>
      <w:r w:rsidR="00154D81">
        <w:t>115</w:t>
      </w:r>
      <w:r w:rsidR="00154D81" w:rsidRPr="000320EB">
        <w:t>)</w:t>
      </w:r>
      <w:r w:rsidRPr="000320EB">
        <w:fldChar w:fldCharType="end"/>
      </w:r>
      <w:r w:rsidRPr="000320EB">
        <w:t xml:space="preserve">, or be </w:t>
      </w:r>
      <w:r>
        <w:t xml:space="preserve">omitted </w:t>
      </w:r>
      <w:r w:rsidRPr="000320EB">
        <w:t xml:space="preserve">as in </w:t>
      </w:r>
      <w:r w:rsidRPr="000320EB">
        <w:fldChar w:fldCharType="begin"/>
      </w:r>
      <w:r w:rsidRPr="000320EB">
        <w:instrText xml:space="preserve"> REF _Ref340309712 \h </w:instrText>
      </w:r>
      <w:r>
        <w:instrText xml:space="preserve"> \* MERGEFORMAT </w:instrText>
      </w:r>
      <w:r w:rsidRPr="000320EB">
        <w:fldChar w:fldCharType="separate"/>
      </w:r>
      <w:r w:rsidR="00154D81" w:rsidRPr="000320EB">
        <w:t>(</w:t>
      </w:r>
      <w:r w:rsidR="00154D81">
        <w:t>116</w:t>
      </w:r>
      <w:r w:rsidR="00154D81" w:rsidRPr="000320EB">
        <w:t>)</w:t>
      </w:r>
      <w:r w:rsidRPr="000320EB">
        <w:fldChar w:fldCharType="end"/>
      </w:r>
      <w:r w:rsidRPr="000320EB">
        <w:t xml:space="preserve"> to </w:t>
      </w:r>
      <w:r w:rsidRPr="000320EB">
        <w:fldChar w:fldCharType="begin"/>
      </w:r>
      <w:r w:rsidRPr="000320EB">
        <w:instrText xml:space="preserve"> REF _Ref340309714 \h </w:instrText>
      </w:r>
      <w:r>
        <w:instrText xml:space="preserve"> \* MERGEFORMAT </w:instrText>
      </w:r>
      <w:r w:rsidRPr="000320EB">
        <w:fldChar w:fldCharType="separate"/>
      </w:r>
      <w:r w:rsidR="00154D81" w:rsidRPr="000320EB">
        <w:t>(</w:t>
      </w:r>
      <w:r w:rsidR="00154D81">
        <w:t>119</w:t>
      </w:r>
      <w:r w:rsidR="00154D81" w:rsidRPr="000320EB">
        <w:t>)</w:t>
      </w:r>
      <w:r w:rsidRPr="000320EB">
        <w:fldChar w:fldCharType="end"/>
      </w:r>
      <w:r w:rsidRPr="000320EB">
        <w:t>.</w:t>
      </w:r>
    </w:p>
    <w:p w14:paraId="6C1D8E66" w14:textId="4AAF9667" w:rsidR="00075364" w:rsidRPr="000320EB" w:rsidRDefault="00075364" w:rsidP="00855332">
      <w:pPr>
        <w:pStyle w:val="Body0505after"/>
      </w:pPr>
      <w:r w:rsidRPr="000320EB">
        <w:t xml:space="preserve">In </w:t>
      </w:r>
      <w:r>
        <w:t xml:space="preserve">clauses </w:t>
      </w:r>
      <w:r w:rsidRPr="000320EB">
        <w:t xml:space="preserve">with </w:t>
      </w:r>
      <w:r w:rsidR="00B72A07">
        <w:t xml:space="preserve">an </w:t>
      </w:r>
      <w:r w:rsidRPr="000320EB">
        <w:t xml:space="preserve">overt </w:t>
      </w:r>
      <w:r w:rsidRPr="00317412">
        <w:t>standard</w:t>
      </w:r>
      <w:r w:rsidRPr="000320EB">
        <w:t xml:space="preserve">, </w:t>
      </w:r>
      <w:r>
        <w:t xml:space="preserve">the </w:t>
      </w:r>
      <w:r w:rsidRPr="00317412">
        <w:t>standard</w:t>
      </w:r>
      <w:r w:rsidRPr="000320EB">
        <w:t xml:space="preserve"> is </w:t>
      </w:r>
      <w:r>
        <w:t>expressed in a prepositional phrase</w:t>
      </w:r>
      <w:r w:rsidRPr="000320EB">
        <w:t xml:space="preserve"> </w:t>
      </w:r>
      <w:r>
        <w:t xml:space="preserve">which is introduced with </w:t>
      </w:r>
      <w:r w:rsidRPr="000320EB">
        <w:t xml:space="preserve">the </w:t>
      </w:r>
      <w:r>
        <w:t xml:space="preserve">elative </w:t>
      </w:r>
      <w:r w:rsidRPr="000320EB">
        <w:t xml:space="preserve">preposition </w:t>
      </w:r>
      <w:r w:rsidRPr="000320EB">
        <w:rPr>
          <w:rStyle w:val="ChItalBold"/>
        </w:rPr>
        <w:t>dari</w:t>
      </w:r>
      <w:r w:rsidRPr="000320EB">
        <w:t xml:space="preserve"> </w:t>
      </w:r>
      <w:r w:rsidR="00B7093A">
        <w:t>‘</w:t>
      </w:r>
      <w:r w:rsidRPr="000320EB">
        <w:t>from</w:t>
      </w:r>
      <w:r w:rsidR="00B7093A">
        <w:t>’</w:t>
      </w:r>
      <w:r>
        <w:t>,</w:t>
      </w:r>
      <w:r w:rsidRPr="007D4B6F">
        <w:t xml:space="preserve"> </w:t>
      </w:r>
      <w:r w:rsidRPr="000320EB">
        <w:t xml:space="preserve">as </w:t>
      </w:r>
      <w:r>
        <w:t xml:space="preserve">illustrated </w:t>
      </w:r>
      <w:r w:rsidRPr="000320EB">
        <w:t xml:space="preserve">in </w:t>
      </w:r>
      <w:r w:rsidRPr="000320EB">
        <w:fldChar w:fldCharType="begin"/>
      </w:r>
      <w:r w:rsidRPr="000320EB">
        <w:instrText xml:space="preserve"> REF _Ref340309710 \h </w:instrText>
      </w:r>
      <w:r>
        <w:instrText xml:space="preserve"> \* MERGEFORMAT </w:instrText>
      </w:r>
      <w:r w:rsidRPr="000320EB">
        <w:fldChar w:fldCharType="separate"/>
      </w:r>
      <w:r w:rsidR="00154D81" w:rsidRPr="000320EB">
        <w:t>(</w:t>
      </w:r>
      <w:r w:rsidR="00154D81">
        <w:t>114</w:t>
      </w:r>
      <w:r w:rsidR="00154D81" w:rsidRPr="000320EB">
        <w:t>)</w:t>
      </w:r>
      <w:r w:rsidRPr="000320EB">
        <w:fldChar w:fldCharType="end"/>
      </w:r>
      <w:r w:rsidRPr="000320EB">
        <w:t xml:space="preserve"> </w:t>
      </w:r>
      <w:r>
        <w:t xml:space="preserve">and </w:t>
      </w:r>
      <w:r w:rsidR="0075145B">
        <w:t xml:space="preserve">in the elicited example in </w:t>
      </w:r>
      <w:r w:rsidRPr="000320EB">
        <w:fldChar w:fldCharType="begin"/>
      </w:r>
      <w:r w:rsidRPr="000320EB">
        <w:instrText xml:space="preserve"> REF _Ref364513751 \h </w:instrText>
      </w:r>
      <w:r>
        <w:instrText xml:space="preserve"> \* MERGEFORMAT </w:instrText>
      </w:r>
      <w:r w:rsidRPr="000320EB">
        <w:fldChar w:fldCharType="separate"/>
      </w:r>
      <w:r w:rsidR="00154D81" w:rsidRPr="000320EB">
        <w:t>(</w:t>
      </w:r>
      <w:r w:rsidR="00154D81">
        <w:t>115</w:t>
      </w:r>
      <w:r w:rsidR="00154D81" w:rsidRPr="000320EB">
        <w:t>)</w:t>
      </w:r>
      <w:r w:rsidRPr="000320EB">
        <w:fldChar w:fldCharType="end"/>
      </w:r>
      <w:r w:rsidRPr="000320EB">
        <w:t xml:space="preserve">. </w:t>
      </w:r>
      <w:r>
        <w:t>This preposition</w:t>
      </w:r>
      <w:r w:rsidRPr="000320EB">
        <w:t xml:space="preserve"> serves as the </w:t>
      </w:r>
      <w:r w:rsidRPr="00046D90">
        <w:t>mark</w:t>
      </w:r>
      <w:r w:rsidRPr="000320EB">
        <w:t xml:space="preserve"> of the comparison.</w:t>
      </w:r>
      <w:r>
        <w:t xml:space="preserve"> </w:t>
      </w:r>
      <w:r w:rsidRPr="000320EB">
        <w:t xml:space="preserve">In the corpus, </w:t>
      </w:r>
      <w:r>
        <w:t>however</w:t>
      </w:r>
      <w:r w:rsidRPr="000320EB">
        <w:t xml:space="preserve">, </w:t>
      </w:r>
      <w:r>
        <w:t xml:space="preserve">degree-marking clauses </w:t>
      </w:r>
      <w:r w:rsidRPr="000320EB">
        <w:t xml:space="preserve">with </w:t>
      </w:r>
      <w:r w:rsidR="00B72A07">
        <w:t xml:space="preserve">an </w:t>
      </w:r>
      <w:r w:rsidRPr="000320EB">
        <w:t xml:space="preserve">overt </w:t>
      </w:r>
      <w:r w:rsidRPr="00317412">
        <w:t>standard</w:t>
      </w:r>
      <w:r w:rsidRPr="000320EB">
        <w:t xml:space="preserve"> are rare</w:t>
      </w:r>
      <w:r>
        <w:t>. T</w:t>
      </w:r>
      <w:r w:rsidRPr="000320EB">
        <w:t xml:space="preserve">he corpus contains only two superiority </w:t>
      </w:r>
      <w:r>
        <w:t xml:space="preserve">clauses, one of which is given </w:t>
      </w:r>
      <w:r w:rsidRPr="000320EB">
        <w:t xml:space="preserve">in </w:t>
      </w:r>
      <w:r w:rsidRPr="000320EB">
        <w:fldChar w:fldCharType="begin"/>
      </w:r>
      <w:r w:rsidRPr="000320EB">
        <w:instrText xml:space="preserve"> REF _Ref340309710 \h </w:instrText>
      </w:r>
      <w:r>
        <w:instrText xml:space="preserve"> \* MERGEFORMAT </w:instrText>
      </w:r>
      <w:r w:rsidRPr="000320EB">
        <w:fldChar w:fldCharType="separate"/>
      </w:r>
      <w:r w:rsidR="00154D81" w:rsidRPr="000320EB">
        <w:t>(</w:t>
      </w:r>
      <w:r w:rsidR="00154D81">
        <w:t>114</w:t>
      </w:r>
      <w:r w:rsidR="00154D81" w:rsidRPr="000320EB">
        <w:t>)</w:t>
      </w:r>
      <w:r w:rsidRPr="000320EB">
        <w:fldChar w:fldCharType="end"/>
      </w:r>
      <w:r>
        <w:t xml:space="preserve">. </w:t>
      </w:r>
      <w:r w:rsidRPr="000320EB">
        <w:t xml:space="preserve">Inferiority </w:t>
      </w:r>
      <w:r>
        <w:t xml:space="preserve">clauses </w:t>
      </w:r>
      <w:r w:rsidRPr="000320EB">
        <w:t xml:space="preserve">with </w:t>
      </w:r>
      <w:r w:rsidR="00B72A07">
        <w:t xml:space="preserve">an </w:t>
      </w:r>
      <w:r w:rsidRPr="000320EB">
        <w:t xml:space="preserve">overt </w:t>
      </w:r>
      <w:r w:rsidRPr="00317412">
        <w:t>standard</w:t>
      </w:r>
      <w:r w:rsidRPr="000320EB">
        <w:t xml:space="preserve"> are </w:t>
      </w:r>
      <w:r>
        <w:t xml:space="preserve">also </w:t>
      </w:r>
      <w:r w:rsidRPr="000320EB">
        <w:t xml:space="preserve">possible, as </w:t>
      </w:r>
      <w:r>
        <w:t xml:space="preserve">shown with </w:t>
      </w:r>
      <w:r w:rsidRPr="000320EB">
        <w:t xml:space="preserve">the elicited example in </w:t>
      </w:r>
      <w:r w:rsidRPr="000320EB">
        <w:fldChar w:fldCharType="begin"/>
      </w:r>
      <w:r w:rsidRPr="000320EB">
        <w:instrText xml:space="preserve"> REF _Ref364513751 \h </w:instrText>
      </w:r>
      <w:r>
        <w:instrText xml:space="preserve"> \* MERGEFORMAT </w:instrText>
      </w:r>
      <w:r w:rsidRPr="000320EB">
        <w:fldChar w:fldCharType="separate"/>
      </w:r>
      <w:r w:rsidR="00154D81" w:rsidRPr="000320EB">
        <w:t>(</w:t>
      </w:r>
      <w:r w:rsidR="00154D81">
        <w:t>115</w:t>
      </w:r>
      <w:r w:rsidR="00154D81" w:rsidRPr="000320EB">
        <w:t>)</w:t>
      </w:r>
      <w:r w:rsidRPr="000320EB">
        <w:fldChar w:fldCharType="end"/>
      </w:r>
      <w:r w:rsidRPr="000320EB">
        <w:t>.</w:t>
      </w:r>
      <w:r>
        <w:t xml:space="preserve"> Superlative clauses with </w:t>
      </w:r>
      <w:r w:rsidR="00B72A07">
        <w:t xml:space="preserve">an </w:t>
      </w:r>
      <w:r>
        <w:t xml:space="preserve">overt standard </w:t>
      </w:r>
      <w:r w:rsidR="009205FF">
        <w:t>are unattested</w:t>
      </w:r>
      <w:r>
        <w:t>.</w:t>
      </w:r>
    </w:p>
    <w:p w14:paraId="44ECD07F" w14:textId="77777777" w:rsidR="00075364" w:rsidRPr="00525BAD" w:rsidRDefault="00075364" w:rsidP="00075364">
      <w:pPr>
        <w:pStyle w:val="ExampleTitle"/>
      </w:pPr>
      <w:r w:rsidRPr="000320EB">
        <w:t xml:space="preserve">Superiority </w:t>
      </w:r>
      <w:r>
        <w:t xml:space="preserve">and inferiority clauses </w:t>
      </w:r>
      <w:r w:rsidRPr="000320EB">
        <w:t xml:space="preserve">with overt </w:t>
      </w:r>
      <w:r w:rsidRPr="00525BAD">
        <w:t>standard</w:t>
      </w:r>
    </w:p>
    <w:tbl>
      <w:tblPr>
        <w:tblW w:w="6705" w:type="dxa"/>
        <w:tblCellMar>
          <w:left w:w="42" w:type="dxa"/>
          <w:right w:w="42" w:type="dxa"/>
        </w:tblCellMar>
        <w:tblLook w:val="01E0" w:firstRow="1" w:lastRow="1" w:firstColumn="1" w:lastColumn="1" w:noHBand="0" w:noVBand="0"/>
      </w:tblPr>
      <w:tblGrid>
        <w:gridCol w:w="709"/>
        <w:gridCol w:w="355"/>
        <w:gridCol w:w="548"/>
        <w:gridCol w:w="606"/>
        <w:gridCol w:w="448"/>
        <w:gridCol w:w="510"/>
        <w:gridCol w:w="579"/>
        <w:gridCol w:w="473"/>
        <w:gridCol w:w="578"/>
        <w:gridCol w:w="907"/>
        <w:gridCol w:w="354"/>
        <w:gridCol w:w="638"/>
      </w:tblGrid>
      <w:tr w:rsidR="00AC23C4" w:rsidRPr="000320EB" w14:paraId="170C096E" w14:textId="77777777" w:rsidTr="00AC23C4">
        <w:tc>
          <w:tcPr>
            <w:tcW w:w="709" w:type="dxa"/>
            <w:shd w:val="clear" w:color="auto" w:fill="auto"/>
          </w:tcPr>
          <w:p w14:paraId="4C077246" w14:textId="77777777" w:rsidR="00075364" w:rsidRPr="000320EB" w:rsidRDefault="00075364" w:rsidP="00075364">
            <w:pPr>
              <w:pStyle w:val="O0Nwnext"/>
            </w:pPr>
            <w:bookmarkStart w:id="4705" w:name="_Ref340309710"/>
            <w:r w:rsidRPr="000320EB">
              <w:t>(</w:t>
            </w:r>
            <w:fldSimple w:instr=" SEQ ( \* ARABIC \s 1 ">
              <w:r w:rsidR="00154D81">
                <w:rPr>
                  <w:noProof/>
                </w:rPr>
                <w:t>114</w:t>
              </w:r>
            </w:fldSimple>
            <w:r w:rsidRPr="000320EB">
              <w:t>)</w:t>
            </w:r>
            <w:bookmarkEnd w:id="4705"/>
          </w:p>
        </w:tc>
        <w:tc>
          <w:tcPr>
            <w:tcW w:w="355" w:type="dxa"/>
            <w:shd w:val="clear" w:color="auto" w:fill="auto"/>
          </w:tcPr>
          <w:p w14:paraId="54B7D4F9" w14:textId="77777777" w:rsidR="00075364" w:rsidRPr="000320EB" w:rsidRDefault="00075364" w:rsidP="00075364">
            <w:pPr>
              <w:pStyle w:val="Text"/>
            </w:pPr>
            <w:r w:rsidRPr="000320EB">
              <w:t>di</w:t>
            </w:r>
          </w:p>
        </w:tc>
        <w:tc>
          <w:tcPr>
            <w:tcW w:w="548" w:type="dxa"/>
            <w:shd w:val="clear" w:color="auto" w:fill="auto"/>
          </w:tcPr>
          <w:p w14:paraId="2B7243BA" w14:textId="77777777" w:rsidR="00075364" w:rsidRPr="000320EB" w:rsidRDefault="00075364" w:rsidP="00075364">
            <w:pPr>
              <w:pStyle w:val="Text"/>
            </w:pPr>
            <w:r w:rsidRPr="000320EB">
              <w:t>klas</w:t>
            </w:r>
          </w:p>
        </w:tc>
        <w:tc>
          <w:tcPr>
            <w:tcW w:w="606" w:type="dxa"/>
            <w:shd w:val="clear" w:color="auto" w:fill="auto"/>
          </w:tcPr>
          <w:p w14:paraId="599D064B" w14:textId="77777777" w:rsidR="00075364" w:rsidRPr="000320EB" w:rsidRDefault="00075364" w:rsidP="00075364">
            <w:pPr>
              <w:pStyle w:val="Text"/>
            </w:pPr>
            <w:r w:rsidRPr="000320EB">
              <w:t>itu</w:t>
            </w:r>
          </w:p>
        </w:tc>
        <w:tc>
          <w:tcPr>
            <w:tcW w:w="448" w:type="dxa"/>
            <w:shd w:val="clear" w:color="auto" w:fill="auto"/>
          </w:tcPr>
          <w:p w14:paraId="78074F46" w14:textId="77777777" w:rsidR="00075364" w:rsidRPr="000320EB" w:rsidRDefault="00075364" w:rsidP="00075364">
            <w:pPr>
              <w:pStyle w:val="Text"/>
            </w:pPr>
            <w:r w:rsidRPr="000320EB">
              <w:t>dia</w:t>
            </w:r>
          </w:p>
        </w:tc>
        <w:tc>
          <w:tcPr>
            <w:tcW w:w="510" w:type="dxa"/>
            <w:shd w:val="clear" w:color="auto" w:fill="auto"/>
          </w:tcPr>
          <w:p w14:paraId="4B791D13" w14:textId="77777777" w:rsidR="00075364" w:rsidRPr="000320EB" w:rsidRDefault="00075364" w:rsidP="00075364">
            <w:pPr>
              <w:pStyle w:val="Text"/>
              <w:rPr>
                <w:rStyle w:val="ChBlueBold"/>
              </w:rPr>
            </w:pPr>
            <w:r w:rsidRPr="000320EB">
              <w:rPr>
                <w:rStyle w:val="ChBlueBold"/>
              </w:rPr>
              <w:t>lebi</w:t>
            </w:r>
          </w:p>
        </w:tc>
        <w:tc>
          <w:tcPr>
            <w:tcW w:w="579" w:type="dxa"/>
            <w:shd w:val="clear" w:color="auto" w:fill="auto"/>
          </w:tcPr>
          <w:p w14:paraId="005D4A6E" w14:textId="77777777" w:rsidR="00075364" w:rsidRPr="000320EB" w:rsidRDefault="00075364" w:rsidP="00075364">
            <w:pPr>
              <w:pStyle w:val="Text"/>
              <w:rPr>
                <w:rStyle w:val="ChBlueBold"/>
              </w:rPr>
            </w:pPr>
            <w:r w:rsidRPr="000320EB">
              <w:rPr>
                <w:rStyle w:val="ChBlueBold"/>
              </w:rPr>
              <w:t>besar</w:t>
            </w:r>
          </w:p>
        </w:tc>
        <w:tc>
          <w:tcPr>
            <w:tcW w:w="473" w:type="dxa"/>
            <w:shd w:val="clear" w:color="auto" w:fill="auto"/>
          </w:tcPr>
          <w:p w14:paraId="15FD205A" w14:textId="77777777" w:rsidR="00075364" w:rsidRPr="000320EB" w:rsidRDefault="00075364" w:rsidP="00075364">
            <w:pPr>
              <w:pStyle w:val="Text"/>
            </w:pPr>
            <w:r w:rsidRPr="000320EB">
              <w:t>dari</w:t>
            </w:r>
          </w:p>
        </w:tc>
        <w:tc>
          <w:tcPr>
            <w:tcW w:w="578" w:type="dxa"/>
            <w:shd w:val="clear" w:color="auto" w:fill="auto"/>
          </w:tcPr>
          <w:p w14:paraId="2ACECDA0" w14:textId="77777777" w:rsidR="00075364" w:rsidRPr="000320EB" w:rsidRDefault="00075364" w:rsidP="00075364">
            <w:pPr>
              <w:pStyle w:val="Text"/>
            </w:pPr>
            <w:r w:rsidRPr="000320EB">
              <w:t>smua</w:t>
            </w:r>
          </w:p>
        </w:tc>
        <w:tc>
          <w:tcPr>
            <w:tcW w:w="907" w:type="dxa"/>
            <w:shd w:val="clear" w:color="auto" w:fill="auto"/>
          </w:tcPr>
          <w:p w14:paraId="5AB34C6B" w14:textId="77777777" w:rsidR="00075364" w:rsidRPr="000320EB" w:rsidRDefault="00CE70E8" w:rsidP="00075364">
            <w:pPr>
              <w:pStyle w:val="Text"/>
            </w:pPr>
            <w:r>
              <w:t>ana~ana</w:t>
            </w:r>
          </w:p>
        </w:tc>
        <w:tc>
          <w:tcPr>
            <w:tcW w:w="354" w:type="dxa"/>
            <w:shd w:val="clear" w:color="auto" w:fill="auto"/>
          </w:tcPr>
          <w:p w14:paraId="2B879A5C" w14:textId="77777777" w:rsidR="00075364" w:rsidRPr="000320EB" w:rsidRDefault="00075364" w:rsidP="00075364">
            <w:pPr>
              <w:pStyle w:val="Text"/>
            </w:pPr>
            <w:r w:rsidRPr="000320EB">
              <w:t>di</w:t>
            </w:r>
          </w:p>
        </w:tc>
        <w:tc>
          <w:tcPr>
            <w:tcW w:w="638" w:type="dxa"/>
            <w:shd w:val="clear" w:color="auto" w:fill="auto"/>
          </w:tcPr>
          <w:p w14:paraId="0C398E12" w14:textId="77777777" w:rsidR="00075364" w:rsidRPr="000320EB" w:rsidRDefault="00075364" w:rsidP="00075364">
            <w:pPr>
              <w:pStyle w:val="Text"/>
            </w:pPr>
            <w:r w:rsidRPr="000320EB">
              <w:t>dalam</w:t>
            </w:r>
          </w:p>
        </w:tc>
      </w:tr>
      <w:tr w:rsidR="00AC23C4" w:rsidRPr="000320EB" w14:paraId="72F84061" w14:textId="77777777" w:rsidTr="00AC23C4">
        <w:tc>
          <w:tcPr>
            <w:tcW w:w="709" w:type="dxa"/>
            <w:shd w:val="clear" w:color="auto" w:fill="auto"/>
          </w:tcPr>
          <w:p w14:paraId="43D27FFA" w14:textId="77777777" w:rsidR="00075364" w:rsidRPr="000320EB" w:rsidRDefault="00075364" w:rsidP="00075364">
            <w:pPr>
              <w:pStyle w:val="GlossEng2ptafter"/>
            </w:pPr>
          </w:p>
        </w:tc>
        <w:tc>
          <w:tcPr>
            <w:tcW w:w="355" w:type="dxa"/>
            <w:shd w:val="clear" w:color="auto" w:fill="auto"/>
          </w:tcPr>
          <w:p w14:paraId="7D846A71" w14:textId="77777777" w:rsidR="00075364" w:rsidRPr="000320EB" w:rsidRDefault="00075364" w:rsidP="00075364">
            <w:pPr>
              <w:pStyle w:val="GlossEng2ptafter"/>
            </w:pPr>
            <w:r w:rsidRPr="000320EB">
              <w:t>at</w:t>
            </w:r>
          </w:p>
        </w:tc>
        <w:tc>
          <w:tcPr>
            <w:tcW w:w="548" w:type="dxa"/>
            <w:shd w:val="clear" w:color="auto" w:fill="auto"/>
          </w:tcPr>
          <w:p w14:paraId="5BF45BF9" w14:textId="77777777" w:rsidR="00075364" w:rsidRPr="000320EB" w:rsidRDefault="00075364" w:rsidP="00075364">
            <w:pPr>
              <w:pStyle w:val="GlossEng2ptafter"/>
            </w:pPr>
            <w:r w:rsidRPr="000320EB">
              <w:t>class</w:t>
            </w:r>
          </w:p>
        </w:tc>
        <w:tc>
          <w:tcPr>
            <w:tcW w:w="606" w:type="dxa"/>
            <w:shd w:val="clear" w:color="auto" w:fill="auto"/>
          </w:tcPr>
          <w:p w14:paraId="48794117" w14:textId="77777777" w:rsidR="00075364" w:rsidRPr="0099608C" w:rsidRDefault="00075364" w:rsidP="00075364">
            <w:pPr>
              <w:pStyle w:val="GlossEng2ptafter"/>
              <w:rPr>
                <w:rStyle w:val="ChSmallCaps"/>
              </w:rPr>
            </w:pPr>
            <w:r w:rsidRPr="0099608C">
              <w:rPr>
                <w:rStyle w:val="ChSmallCaps"/>
              </w:rPr>
              <w:t>d.dist</w:t>
            </w:r>
          </w:p>
        </w:tc>
        <w:tc>
          <w:tcPr>
            <w:tcW w:w="448" w:type="dxa"/>
            <w:shd w:val="clear" w:color="auto" w:fill="auto"/>
          </w:tcPr>
          <w:p w14:paraId="6EC2DCD4" w14:textId="77777777" w:rsidR="00075364" w:rsidRPr="0099608C" w:rsidRDefault="00075364" w:rsidP="00075364">
            <w:pPr>
              <w:pStyle w:val="GlossEng2ptafter"/>
              <w:rPr>
                <w:rStyle w:val="ChSmallCaps"/>
              </w:rPr>
            </w:pPr>
            <w:r w:rsidRPr="0099608C">
              <w:rPr>
                <w:rStyle w:val="ChSmallCaps"/>
              </w:rPr>
              <w:t>3sg</w:t>
            </w:r>
          </w:p>
        </w:tc>
        <w:tc>
          <w:tcPr>
            <w:tcW w:w="510" w:type="dxa"/>
            <w:shd w:val="clear" w:color="auto" w:fill="auto"/>
          </w:tcPr>
          <w:p w14:paraId="449EAA2D" w14:textId="77777777" w:rsidR="00075364" w:rsidRPr="000320EB" w:rsidRDefault="00075364" w:rsidP="00075364">
            <w:pPr>
              <w:pStyle w:val="GlossEng2ptafter"/>
            </w:pPr>
            <w:r w:rsidRPr="000320EB">
              <w:t>more</w:t>
            </w:r>
          </w:p>
        </w:tc>
        <w:tc>
          <w:tcPr>
            <w:tcW w:w="579" w:type="dxa"/>
            <w:shd w:val="clear" w:color="auto" w:fill="auto"/>
          </w:tcPr>
          <w:p w14:paraId="15F34F40" w14:textId="77777777" w:rsidR="00075364" w:rsidRPr="000320EB" w:rsidRDefault="00075364" w:rsidP="00075364">
            <w:pPr>
              <w:pStyle w:val="GlossEng2ptafter"/>
            </w:pPr>
            <w:r w:rsidRPr="000320EB">
              <w:t>be.big</w:t>
            </w:r>
          </w:p>
        </w:tc>
        <w:tc>
          <w:tcPr>
            <w:tcW w:w="473" w:type="dxa"/>
            <w:shd w:val="clear" w:color="auto" w:fill="auto"/>
          </w:tcPr>
          <w:p w14:paraId="323407FE" w14:textId="77777777" w:rsidR="00075364" w:rsidRPr="000320EB" w:rsidRDefault="00075364" w:rsidP="00075364">
            <w:pPr>
              <w:pStyle w:val="GlossEng2ptafter"/>
            </w:pPr>
            <w:r w:rsidRPr="000320EB">
              <w:t>from</w:t>
            </w:r>
          </w:p>
        </w:tc>
        <w:tc>
          <w:tcPr>
            <w:tcW w:w="578" w:type="dxa"/>
            <w:shd w:val="clear" w:color="auto" w:fill="auto"/>
          </w:tcPr>
          <w:p w14:paraId="11236887" w14:textId="77777777" w:rsidR="00075364" w:rsidRPr="000320EB" w:rsidRDefault="00075364" w:rsidP="00075364">
            <w:pPr>
              <w:pStyle w:val="GlossEng"/>
            </w:pPr>
            <w:r w:rsidRPr="000320EB">
              <w:t>all</w:t>
            </w:r>
          </w:p>
        </w:tc>
        <w:tc>
          <w:tcPr>
            <w:tcW w:w="907" w:type="dxa"/>
            <w:shd w:val="clear" w:color="auto" w:fill="auto"/>
          </w:tcPr>
          <w:p w14:paraId="166DC0F0" w14:textId="77777777" w:rsidR="00075364" w:rsidRPr="000320EB" w:rsidRDefault="00075364" w:rsidP="00075364">
            <w:pPr>
              <w:pStyle w:val="GlossEng"/>
            </w:pPr>
            <w:r w:rsidRPr="0099608C">
              <w:rPr>
                <w:rStyle w:val="ChSmallCaps"/>
              </w:rPr>
              <w:t>rdp</w:t>
            </w:r>
            <w:r w:rsidRPr="000320EB">
              <w:t>~child</w:t>
            </w:r>
          </w:p>
        </w:tc>
        <w:tc>
          <w:tcPr>
            <w:tcW w:w="354" w:type="dxa"/>
            <w:shd w:val="clear" w:color="auto" w:fill="auto"/>
          </w:tcPr>
          <w:p w14:paraId="0B8F6C04" w14:textId="77777777" w:rsidR="00075364" w:rsidRPr="000320EB" w:rsidRDefault="00075364" w:rsidP="00075364">
            <w:pPr>
              <w:pStyle w:val="GlossEng"/>
            </w:pPr>
            <w:r w:rsidRPr="000320EB">
              <w:t>at</w:t>
            </w:r>
          </w:p>
        </w:tc>
        <w:tc>
          <w:tcPr>
            <w:tcW w:w="638" w:type="dxa"/>
            <w:shd w:val="clear" w:color="auto" w:fill="auto"/>
          </w:tcPr>
          <w:p w14:paraId="182F8B1B" w14:textId="77777777" w:rsidR="00075364" w:rsidRPr="000320EB" w:rsidRDefault="00075364" w:rsidP="00075364">
            <w:pPr>
              <w:pStyle w:val="GlossEng"/>
            </w:pPr>
            <w:r w:rsidRPr="000320EB">
              <w:t>inside</w:t>
            </w:r>
          </w:p>
        </w:tc>
      </w:tr>
    </w:tbl>
    <w:p w14:paraId="38CAC492" w14:textId="059B6A9A" w:rsidR="00075364" w:rsidRPr="000320EB" w:rsidRDefault="00B7093A" w:rsidP="00075364">
      <w:pPr>
        <w:pStyle w:val="FreeTranslEng"/>
      </w:pPr>
      <w:r>
        <w:t>‘</w:t>
      </w:r>
      <w:r w:rsidR="00075364" w:rsidRPr="000320EB">
        <w:t>in that class he</w:t>
      </w:r>
      <w:r>
        <w:t>’</w:t>
      </w:r>
      <w:r w:rsidR="00075364" w:rsidRPr="000320EB">
        <w:t xml:space="preserve">s </w:t>
      </w:r>
      <w:r w:rsidR="00075364" w:rsidRPr="000320EB">
        <w:rPr>
          <w:rStyle w:val="ChBlueBold"/>
        </w:rPr>
        <w:t>bigger</w:t>
      </w:r>
      <w:r w:rsidR="00075364" w:rsidRPr="000320EB">
        <w:t xml:space="preserve"> than all the </w:t>
      </w:r>
      <w:r w:rsidR="00075364">
        <w:t xml:space="preserve">(other) </w:t>
      </w:r>
      <w:r w:rsidR="00075364" w:rsidRPr="000320EB">
        <w:t>kids in it</w:t>
      </w:r>
      <w:r>
        <w:t>’</w:t>
      </w:r>
      <w:r w:rsidR="00075364" w:rsidRPr="000320EB">
        <w:t xml:space="preserve"> </w:t>
      </w:r>
      <w:r w:rsidR="00075364" w:rsidRPr="000320EB">
        <w:rPr>
          <w:rStyle w:val="ExampleSource"/>
        </w:rPr>
        <w:t>[081109-003-JR.0001]</w:t>
      </w:r>
      <w:r w:rsidR="0007533C" w:rsidRPr="000462AD">
        <w:rPr>
          <w:rStyle w:val="FootnoteReference"/>
          <w:szCs w:val="20"/>
        </w:rPr>
        <w:footnoteReference w:id="238"/>
      </w:r>
    </w:p>
    <w:tbl>
      <w:tblPr>
        <w:tblW w:w="0" w:type="auto"/>
        <w:tblCellMar>
          <w:left w:w="42" w:type="dxa"/>
          <w:right w:w="42" w:type="dxa"/>
        </w:tblCellMar>
        <w:tblLook w:val="01E0" w:firstRow="1" w:lastRow="1" w:firstColumn="1" w:lastColumn="1" w:noHBand="0" w:noVBand="0"/>
      </w:tblPr>
      <w:tblGrid>
        <w:gridCol w:w="709"/>
        <w:gridCol w:w="540"/>
        <w:gridCol w:w="807"/>
        <w:gridCol w:w="679"/>
        <w:gridCol w:w="573"/>
        <w:gridCol w:w="489"/>
      </w:tblGrid>
      <w:tr w:rsidR="00AC23C4" w:rsidRPr="000320EB" w14:paraId="4F6E0ADA" w14:textId="77777777" w:rsidTr="00AC23C4">
        <w:tc>
          <w:tcPr>
            <w:tcW w:w="709" w:type="dxa"/>
            <w:shd w:val="clear" w:color="auto" w:fill="auto"/>
          </w:tcPr>
          <w:p w14:paraId="55E3EE47" w14:textId="77777777" w:rsidR="00075364" w:rsidRPr="000320EB" w:rsidRDefault="00075364" w:rsidP="00075364">
            <w:pPr>
              <w:pStyle w:val="O0Nwnext"/>
            </w:pPr>
            <w:bookmarkStart w:id="4706" w:name="_Ref364513751"/>
            <w:r w:rsidRPr="000320EB">
              <w:t>(</w:t>
            </w:r>
            <w:fldSimple w:instr=" SEQ ( \* ARABIC \s 1 ">
              <w:r w:rsidR="00154D81">
                <w:rPr>
                  <w:noProof/>
                </w:rPr>
                <w:t>115</w:t>
              </w:r>
            </w:fldSimple>
            <w:r w:rsidRPr="000320EB">
              <w:t>)</w:t>
            </w:r>
            <w:bookmarkEnd w:id="4706"/>
          </w:p>
        </w:tc>
        <w:tc>
          <w:tcPr>
            <w:tcW w:w="540" w:type="dxa"/>
            <w:shd w:val="clear" w:color="auto" w:fill="auto"/>
          </w:tcPr>
          <w:p w14:paraId="24390072" w14:textId="77777777" w:rsidR="00075364" w:rsidRPr="000320EB" w:rsidRDefault="00075364" w:rsidP="00075364">
            <w:pPr>
              <w:pStyle w:val="Text"/>
            </w:pPr>
            <w:r w:rsidRPr="000320EB">
              <w:t>saya</w:t>
            </w:r>
          </w:p>
        </w:tc>
        <w:tc>
          <w:tcPr>
            <w:tcW w:w="807" w:type="dxa"/>
            <w:shd w:val="clear" w:color="auto" w:fill="auto"/>
          </w:tcPr>
          <w:p w14:paraId="39D2E969" w14:textId="77777777" w:rsidR="00075364" w:rsidRPr="000320EB" w:rsidRDefault="00075364" w:rsidP="00075364">
            <w:pPr>
              <w:pStyle w:val="Text"/>
              <w:rPr>
                <w:rStyle w:val="ChBlueBold"/>
              </w:rPr>
            </w:pPr>
            <w:r w:rsidRPr="000320EB">
              <w:rPr>
                <w:rStyle w:val="ChBlueBold"/>
              </w:rPr>
              <w:t>kurang</w:t>
            </w:r>
          </w:p>
        </w:tc>
        <w:tc>
          <w:tcPr>
            <w:tcW w:w="679" w:type="dxa"/>
            <w:shd w:val="clear" w:color="auto" w:fill="auto"/>
          </w:tcPr>
          <w:p w14:paraId="6B512C5F" w14:textId="77777777" w:rsidR="00075364" w:rsidRPr="000320EB" w:rsidRDefault="00075364" w:rsidP="00075364">
            <w:pPr>
              <w:pStyle w:val="Text"/>
              <w:rPr>
                <w:rStyle w:val="ChBlueBold"/>
              </w:rPr>
            </w:pPr>
            <w:r w:rsidRPr="000320EB">
              <w:rPr>
                <w:rStyle w:val="ChBlueBold"/>
              </w:rPr>
              <w:t>tinggi</w:t>
            </w:r>
          </w:p>
        </w:tc>
        <w:tc>
          <w:tcPr>
            <w:tcW w:w="573" w:type="dxa"/>
            <w:shd w:val="clear" w:color="auto" w:fill="auto"/>
          </w:tcPr>
          <w:p w14:paraId="24202070" w14:textId="77777777" w:rsidR="00075364" w:rsidRPr="000320EB" w:rsidRDefault="00075364" w:rsidP="00075364">
            <w:pPr>
              <w:pStyle w:val="Text"/>
            </w:pPr>
            <w:r w:rsidRPr="000320EB">
              <w:t>dari</w:t>
            </w:r>
          </w:p>
        </w:tc>
        <w:tc>
          <w:tcPr>
            <w:tcW w:w="489" w:type="dxa"/>
            <w:shd w:val="clear" w:color="auto" w:fill="auto"/>
          </w:tcPr>
          <w:p w14:paraId="7F894020" w14:textId="77777777" w:rsidR="00075364" w:rsidRPr="000320EB" w:rsidRDefault="00075364" w:rsidP="00075364">
            <w:pPr>
              <w:pStyle w:val="Text"/>
            </w:pPr>
            <w:r w:rsidRPr="000320EB">
              <w:t>dia</w:t>
            </w:r>
          </w:p>
        </w:tc>
      </w:tr>
      <w:tr w:rsidR="00AC23C4" w:rsidRPr="00AC23C4" w14:paraId="57FB4A41" w14:textId="77777777" w:rsidTr="00AC23C4">
        <w:tc>
          <w:tcPr>
            <w:tcW w:w="709" w:type="dxa"/>
            <w:shd w:val="clear" w:color="auto" w:fill="auto"/>
          </w:tcPr>
          <w:p w14:paraId="4BA33785" w14:textId="77777777" w:rsidR="00075364" w:rsidRPr="000320EB" w:rsidRDefault="00075364" w:rsidP="00075364">
            <w:pPr>
              <w:pStyle w:val="GlossEng"/>
            </w:pPr>
          </w:p>
        </w:tc>
        <w:tc>
          <w:tcPr>
            <w:tcW w:w="540" w:type="dxa"/>
            <w:shd w:val="clear" w:color="auto" w:fill="auto"/>
          </w:tcPr>
          <w:p w14:paraId="4F95B97D" w14:textId="77777777" w:rsidR="00075364" w:rsidRPr="0099608C" w:rsidRDefault="00075364" w:rsidP="00075364">
            <w:pPr>
              <w:pStyle w:val="GlossEng"/>
              <w:rPr>
                <w:rStyle w:val="ChSmallCaps"/>
              </w:rPr>
            </w:pPr>
            <w:r w:rsidRPr="0099608C">
              <w:rPr>
                <w:rStyle w:val="ChSmallCaps"/>
              </w:rPr>
              <w:t>1sg</w:t>
            </w:r>
          </w:p>
        </w:tc>
        <w:tc>
          <w:tcPr>
            <w:tcW w:w="807" w:type="dxa"/>
            <w:shd w:val="clear" w:color="auto" w:fill="auto"/>
          </w:tcPr>
          <w:p w14:paraId="3DF9D7E3" w14:textId="77777777" w:rsidR="00075364" w:rsidRPr="000320EB" w:rsidRDefault="00075364" w:rsidP="00075364">
            <w:pPr>
              <w:pStyle w:val="GlossEng"/>
            </w:pPr>
            <w:r w:rsidRPr="000320EB">
              <w:t>lack</w:t>
            </w:r>
          </w:p>
        </w:tc>
        <w:tc>
          <w:tcPr>
            <w:tcW w:w="679" w:type="dxa"/>
            <w:shd w:val="clear" w:color="auto" w:fill="auto"/>
          </w:tcPr>
          <w:p w14:paraId="34DBF363" w14:textId="77777777" w:rsidR="00075364" w:rsidRPr="000320EB" w:rsidRDefault="00054B03" w:rsidP="00075364">
            <w:pPr>
              <w:pStyle w:val="GlossEng"/>
            </w:pPr>
            <w:r>
              <w:t>be.high</w:t>
            </w:r>
          </w:p>
        </w:tc>
        <w:tc>
          <w:tcPr>
            <w:tcW w:w="573" w:type="dxa"/>
            <w:shd w:val="clear" w:color="auto" w:fill="auto"/>
          </w:tcPr>
          <w:p w14:paraId="7514E139" w14:textId="77777777" w:rsidR="00075364" w:rsidRPr="000320EB" w:rsidRDefault="00075364" w:rsidP="00075364">
            <w:pPr>
              <w:pStyle w:val="GlossEng"/>
            </w:pPr>
            <w:r w:rsidRPr="000320EB">
              <w:t>from</w:t>
            </w:r>
          </w:p>
        </w:tc>
        <w:tc>
          <w:tcPr>
            <w:tcW w:w="489" w:type="dxa"/>
            <w:shd w:val="clear" w:color="auto" w:fill="auto"/>
          </w:tcPr>
          <w:p w14:paraId="3D1133C1" w14:textId="77777777" w:rsidR="00075364" w:rsidRPr="0099608C" w:rsidRDefault="00075364" w:rsidP="00075364">
            <w:pPr>
              <w:pStyle w:val="GlossEng"/>
              <w:rPr>
                <w:rStyle w:val="ChSmallCaps"/>
              </w:rPr>
            </w:pPr>
            <w:r w:rsidRPr="0099608C">
              <w:rPr>
                <w:rStyle w:val="ChSmallCaps"/>
              </w:rPr>
              <w:t>3sg</w:t>
            </w:r>
          </w:p>
        </w:tc>
      </w:tr>
    </w:tbl>
    <w:p w14:paraId="5E5C82F7" w14:textId="599BFF85" w:rsidR="00075364" w:rsidRPr="000320EB" w:rsidRDefault="00B7093A" w:rsidP="00075364">
      <w:pPr>
        <w:pStyle w:val="FreeTranslEng"/>
      </w:pPr>
      <w:r>
        <w:t>‘</w:t>
      </w:r>
      <w:r w:rsidR="00075364" w:rsidRPr="000320EB">
        <w:t xml:space="preserve">I am </w:t>
      </w:r>
      <w:r w:rsidR="00075364" w:rsidRPr="000320EB">
        <w:rPr>
          <w:rStyle w:val="ChBlueBold"/>
        </w:rPr>
        <w:t>shorter</w:t>
      </w:r>
      <w:r w:rsidR="00075364" w:rsidRPr="000320EB">
        <w:t xml:space="preserve"> than him/her</w:t>
      </w:r>
      <w:r>
        <w:t>’</w:t>
      </w:r>
      <w:r w:rsidR="00075364" w:rsidRPr="000320EB">
        <w:t xml:space="preserve"> (Lit. </w:t>
      </w:r>
      <w:r>
        <w:t>‘</w:t>
      </w:r>
      <w:r w:rsidR="00075364" w:rsidRPr="000320EB">
        <w:rPr>
          <w:rStyle w:val="ChBlueBold"/>
        </w:rPr>
        <w:t>lack being tall</w:t>
      </w:r>
      <w:r>
        <w:t>’</w:t>
      </w:r>
      <w:r w:rsidR="00075364" w:rsidRPr="000320EB">
        <w:t xml:space="preserve">) </w:t>
      </w:r>
      <w:r w:rsidR="00075364" w:rsidRPr="000320EB">
        <w:rPr>
          <w:rStyle w:val="ExampleSource"/>
        </w:rPr>
        <w:t>[Elicited BR111011.001]</w:t>
      </w:r>
    </w:p>
    <w:p w14:paraId="1E193864" w14:textId="5A105A39" w:rsidR="00075364" w:rsidRPr="000320EB" w:rsidRDefault="00075364" w:rsidP="00855332">
      <w:pPr>
        <w:pStyle w:val="Body0005after"/>
      </w:pPr>
      <w:r>
        <w:t xml:space="preserve">Most often, the standard is elided in </w:t>
      </w:r>
      <w:r w:rsidRPr="000320EB">
        <w:t xml:space="preserve">degree-marking </w:t>
      </w:r>
      <w:r>
        <w:t xml:space="preserve">clauses, as it is usually known from the discourse, as in the examples in </w:t>
      </w:r>
      <w:r w:rsidRPr="000320EB">
        <w:fldChar w:fldCharType="begin"/>
      </w:r>
      <w:r w:rsidRPr="000320EB">
        <w:instrText xml:space="preserve"> REF _Ref340309712 \h </w:instrText>
      </w:r>
      <w:r>
        <w:instrText xml:space="preserve"> \* MERGEFORMAT </w:instrText>
      </w:r>
      <w:r w:rsidRPr="000320EB">
        <w:fldChar w:fldCharType="separate"/>
      </w:r>
      <w:r w:rsidR="00154D81" w:rsidRPr="000320EB">
        <w:t>(</w:t>
      </w:r>
      <w:r w:rsidR="00154D81">
        <w:t>116</w:t>
      </w:r>
      <w:r w:rsidR="00154D81" w:rsidRPr="000320EB">
        <w:t>)</w:t>
      </w:r>
      <w:r w:rsidRPr="000320EB">
        <w:fldChar w:fldCharType="end"/>
      </w:r>
      <w:r w:rsidRPr="000320EB">
        <w:t xml:space="preserve"> to </w:t>
      </w:r>
      <w:r w:rsidRPr="000320EB">
        <w:fldChar w:fldCharType="begin"/>
      </w:r>
      <w:r w:rsidRPr="000320EB">
        <w:instrText xml:space="preserve"> REF _Ref340309714 \h </w:instrText>
      </w:r>
      <w:r>
        <w:instrText xml:space="preserve"> \* MERGEFORMAT </w:instrText>
      </w:r>
      <w:r w:rsidRPr="000320EB">
        <w:fldChar w:fldCharType="separate"/>
      </w:r>
      <w:r w:rsidR="00154D81" w:rsidRPr="000320EB">
        <w:t>(</w:t>
      </w:r>
      <w:r w:rsidR="00154D81">
        <w:t>119</w:t>
      </w:r>
      <w:r w:rsidR="00154D81" w:rsidRPr="000320EB">
        <w:t>)</w:t>
      </w:r>
      <w:r w:rsidRPr="000320EB">
        <w:fldChar w:fldCharType="end"/>
      </w:r>
      <w:r w:rsidRPr="000320EB">
        <w:t>.</w:t>
      </w:r>
      <w:r>
        <w:t xml:space="preserve"> </w:t>
      </w:r>
      <w:r w:rsidRPr="000320EB">
        <w:t xml:space="preserve">The superiority </w:t>
      </w:r>
      <w:r>
        <w:t xml:space="preserve">clause </w:t>
      </w:r>
      <w:r w:rsidRPr="000320EB">
        <w:t xml:space="preserve">in </w:t>
      </w:r>
      <w:r w:rsidRPr="000320EB">
        <w:fldChar w:fldCharType="begin"/>
      </w:r>
      <w:r w:rsidRPr="000320EB">
        <w:instrText xml:space="preserve"> REF _Ref340309712 \h </w:instrText>
      </w:r>
      <w:r>
        <w:instrText xml:space="preserve"> \* MERGEFORMAT </w:instrText>
      </w:r>
      <w:r w:rsidRPr="000320EB">
        <w:fldChar w:fldCharType="separate"/>
      </w:r>
      <w:r w:rsidR="00154D81" w:rsidRPr="000320EB">
        <w:t>(</w:t>
      </w:r>
      <w:r w:rsidR="00154D81">
        <w:t>116</w:t>
      </w:r>
      <w:r w:rsidR="00154D81" w:rsidRPr="000320EB">
        <w:t>)</w:t>
      </w:r>
      <w:r w:rsidRPr="000320EB">
        <w:fldChar w:fldCharType="end"/>
      </w:r>
      <w:r w:rsidRPr="000320EB">
        <w:t xml:space="preserve"> is part of a conversation about a village mayors</w:t>
      </w:r>
      <w:r w:rsidR="00B7093A">
        <w:t>’</w:t>
      </w:r>
      <w:r w:rsidRPr="000320EB">
        <w:t xml:space="preserve"> meeting which had been delayed several times. The speaker criticizes t</w:t>
      </w:r>
      <w:r>
        <w:t>he fact that the mayors accepted</w:t>
      </w:r>
      <w:r w:rsidRPr="000320EB">
        <w:t xml:space="preserve"> this delay in spite of the fact that </w:t>
      </w:r>
      <w:r>
        <w:t xml:space="preserve">they had more authority than the elided </w:t>
      </w:r>
      <w:r w:rsidRPr="00317412">
        <w:t>standard</w:t>
      </w:r>
      <w:r>
        <w:t xml:space="preserve"> </w:t>
      </w:r>
      <w:r w:rsidR="00B7093A">
        <w:t>‘</w:t>
      </w:r>
      <w:r w:rsidRPr="000320EB">
        <w:t>those who caused the delay</w:t>
      </w:r>
      <w:r w:rsidR="00B7093A">
        <w:t>’</w:t>
      </w:r>
      <w:r w:rsidRPr="000320EB">
        <w:t xml:space="preserve">. </w:t>
      </w:r>
      <w:r>
        <w:t xml:space="preserve">Likewise, in </w:t>
      </w:r>
      <w:r w:rsidRPr="000320EB">
        <w:fldChar w:fldCharType="begin"/>
      </w:r>
      <w:r w:rsidRPr="000320EB">
        <w:instrText xml:space="preserve"> REF _Ref340309713 \h </w:instrText>
      </w:r>
      <w:r>
        <w:instrText xml:space="preserve"> \* MERGEFORMAT </w:instrText>
      </w:r>
      <w:r w:rsidRPr="000320EB">
        <w:fldChar w:fldCharType="separate"/>
      </w:r>
      <w:r w:rsidR="00154D81" w:rsidRPr="000320EB">
        <w:t>(</w:t>
      </w:r>
      <w:r w:rsidR="00154D81">
        <w:t>117</w:t>
      </w:r>
      <w:r w:rsidR="00154D81" w:rsidRPr="000320EB">
        <w:t>)</w:t>
      </w:r>
      <w:r w:rsidRPr="000320EB">
        <w:fldChar w:fldCharType="end"/>
      </w:r>
      <w:r w:rsidRPr="000320EB">
        <w:t xml:space="preserve"> </w:t>
      </w:r>
      <w:r>
        <w:t xml:space="preserve">to </w:t>
      </w:r>
      <w:r w:rsidRPr="000320EB">
        <w:fldChar w:fldCharType="begin"/>
      </w:r>
      <w:r w:rsidRPr="000320EB">
        <w:instrText xml:space="preserve"> REF _Ref340309714 \h </w:instrText>
      </w:r>
      <w:r>
        <w:instrText xml:space="preserve"> \* MERGEFORMAT </w:instrText>
      </w:r>
      <w:r w:rsidRPr="000320EB">
        <w:fldChar w:fldCharType="separate"/>
      </w:r>
      <w:r w:rsidR="00154D81" w:rsidRPr="000320EB">
        <w:t>(</w:t>
      </w:r>
      <w:r w:rsidR="00154D81">
        <w:t>119</w:t>
      </w:r>
      <w:r w:rsidR="00154D81" w:rsidRPr="000320EB">
        <w:t>)</w:t>
      </w:r>
      <w:r w:rsidRPr="000320EB">
        <w:fldChar w:fldCharType="end"/>
      </w:r>
      <w:r w:rsidRPr="000320EB">
        <w:t xml:space="preserve"> </w:t>
      </w:r>
      <w:r>
        <w:t xml:space="preserve">the standard of comparison is known from the preceding discourse. Besides, the example </w:t>
      </w:r>
      <w:r w:rsidRPr="000320EB">
        <w:t xml:space="preserve">in </w:t>
      </w:r>
      <w:r w:rsidRPr="000320EB">
        <w:fldChar w:fldCharType="begin"/>
      </w:r>
      <w:r w:rsidRPr="000320EB">
        <w:instrText xml:space="preserve"> REF _Ref340309714 \h </w:instrText>
      </w:r>
      <w:r>
        <w:instrText xml:space="preserve"> \* MERGEFORMAT </w:instrText>
      </w:r>
      <w:r w:rsidRPr="000320EB">
        <w:fldChar w:fldCharType="separate"/>
      </w:r>
      <w:r w:rsidR="00154D81" w:rsidRPr="000320EB">
        <w:t>(</w:t>
      </w:r>
      <w:r w:rsidR="00154D81">
        <w:t>119</w:t>
      </w:r>
      <w:r w:rsidR="00154D81" w:rsidRPr="000320EB">
        <w:t>)</w:t>
      </w:r>
      <w:r w:rsidRPr="000320EB">
        <w:fldChar w:fldCharType="end"/>
      </w:r>
      <w:r>
        <w:t xml:space="preserve"> shows that a superlative comparison can be reinforced with the </w:t>
      </w:r>
      <w:r w:rsidRPr="000320EB">
        <w:t xml:space="preserve">degree adverb </w:t>
      </w:r>
      <w:r w:rsidRPr="000320EB">
        <w:rPr>
          <w:rStyle w:val="ChItalBold"/>
        </w:rPr>
        <w:t>skali</w:t>
      </w:r>
      <w:r w:rsidRPr="000320EB">
        <w:t xml:space="preserve"> </w:t>
      </w:r>
      <w:r w:rsidR="00B7093A">
        <w:t>‘</w:t>
      </w:r>
      <w:r w:rsidRPr="000320EB">
        <w:t>very</w:t>
      </w:r>
      <w:r w:rsidR="00B7093A">
        <w:t>’</w:t>
      </w:r>
      <w:r w:rsidRPr="000320EB">
        <w:t>.</w:t>
      </w:r>
    </w:p>
    <w:p w14:paraId="48951511" w14:textId="77777777" w:rsidR="00075364" w:rsidRPr="000320EB" w:rsidRDefault="00075364" w:rsidP="00075364">
      <w:pPr>
        <w:pStyle w:val="ExampleTitle"/>
      </w:pPr>
      <w:r w:rsidRPr="000320EB">
        <w:t xml:space="preserve">Degree-marking </w:t>
      </w:r>
      <w:r>
        <w:t xml:space="preserve">clauses </w:t>
      </w:r>
      <w:r w:rsidRPr="000320EB">
        <w:t xml:space="preserve">with </w:t>
      </w:r>
      <w:r>
        <w:t xml:space="preserve">omitted </w:t>
      </w:r>
      <w:r w:rsidRPr="00484CC2">
        <w:t>standard</w:t>
      </w:r>
    </w:p>
    <w:tbl>
      <w:tblPr>
        <w:tblW w:w="5436" w:type="dxa"/>
        <w:tblCellMar>
          <w:left w:w="42" w:type="dxa"/>
          <w:right w:w="42" w:type="dxa"/>
        </w:tblCellMar>
        <w:tblLook w:val="01E0" w:firstRow="1" w:lastRow="1" w:firstColumn="1" w:lastColumn="1" w:noHBand="0" w:noVBand="0"/>
      </w:tblPr>
      <w:tblGrid>
        <w:gridCol w:w="709"/>
        <w:gridCol w:w="529"/>
        <w:gridCol w:w="673"/>
        <w:gridCol w:w="851"/>
        <w:gridCol w:w="1040"/>
        <w:gridCol w:w="595"/>
        <w:gridCol w:w="679"/>
        <w:gridCol w:w="360"/>
      </w:tblGrid>
      <w:tr w:rsidR="00AC23C4" w:rsidRPr="000320EB" w14:paraId="3D3E1751" w14:textId="77777777" w:rsidTr="00AC23C4">
        <w:tc>
          <w:tcPr>
            <w:tcW w:w="709" w:type="dxa"/>
            <w:shd w:val="clear" w:color="auto" w:fill="auto"/>
          </w:tcPr>
          <w:p w14:paraId="1A56049F" w14:textId="77777777" w:rsidR="00075364" w:rsidRPr="000320EB" w:rsidRDefault="00075364" w:rsidP="00075364">
            <w:pPr>
              <w:pStyle w:val="O0Nwnext"/>
            </w:pPr>
            <w:bookmarkStart w:id="4707" w:name="_Ref270773548"/>
            <w:bookmarkStart w:id="4708" w:name="_Ref340309712"/>
            <w:r w:rsidRPr="000320EB">
              <w:t>(</w:t>
            </w:r>
            <w:fldSimple w:instr=" SEQ ( \* ARABIC \s 1 ">
              <w:r w:rsidR="00154D81">
                <w:rPr>
                  <w:noProof/>
                </w:rPr>
                <w:t>116</w:t>
              </w:r>
            </w:fldSimple>
            <w:bookmarkEnd w:id="4707"/>
            <w:r w:rsidRPr="000320EB">
              <w:t>)</w:t>
            </w:r>
            <w:bookmarkEnd w:id="4708"/>
          </w:p>
        </w:tc>
        <w:tc>
          <w:tcPr>
            <w:tcW w:w="529" w:type="dxa"/>
            <w:shd w:val="clear" w:color="auto" w:fill="auto"/>
          </w:tcPr>
          <w:p w14:paraId="70FBFA43" w14:textId="77777777" w:rsidR="00075364" w:rsidRPr="000320EB" w:rsidRDefault="00075364" w:rsidP="00075364">
            <w:pPr>
              <w:pStyle w:val="Text"/>
            </w:pPr>
            <w:r w:rsidRPr="000320EB">
              <w:t>kam</w:t>
            </w:r>
          </w:p>
        </w:tc>
        <w:tc>
          <w:tcPr>
            <w:tcW w:w="673" w:type="dxa"/>
            <w:shd w:val="clear" w:color="auto" w:fill="auto"/>
          </w:tcPr>
          <w:p w14:paraId="0DBCC684" w14:textId="77777777" w:rsidR="00075364" w:rsidRPr="000320EB" w:rsidRDefault="00075364" w:rsidP="00075364">
            <w:pPr>
              <w:pStyle w:val="Text"/>
            </w:pPr>
            <w:r w:rsidRPr="000320EB">
              <w:t>punya</w:t>
            </w:r>
          </w:p>
        </w:tc>
        <w:tc>
          <w:tcPr>
            <w:tcW w:w="851" w:type="dxa"/>
            <w:shd w:val="clear" w:color="auto" w:fill="auto"/>
          </w:tcPr>
          <w:p w14:paraId="1E187844" w14:textId="77777777" w:rsidR="00075364" w:rsidRPr="000320EB" w:rsidRDefault="00075364" w:rsidP="00075364">
            <w:pPr>
              <w:pStyle w:val="Text"/>
            </w:pPr>
            <w:r w:rsidRPr="000320EB">
              <w:t>fungsi</w:t>
            </w:r>
          </w:p>
        </w:tc>
        <w:tc>
          <w:tcPr>
            <w:tcW w:w="1040" w:type="dxa"/>
            <w:shd w:val="clear" w:color="auto" w:fill="auto"/>
          </w:tcPr>
          <w:p w14:paraId="2BCA9907" w14:textId="77777777" w:rsidR="00075364" w:rsidRPr="000320EB" w:rsidRDefault="00075364" w:rsidP="00075364">
            <w:pPr>
              <w:pStyle w:val="Text"/>
            </w:pPr>
            <w:r w:rsidRPr="000320EB">
              <w:t>wewenang</w:t>
            </w:r>
          </w:p>
        </w:tc>
        <w:tc>
          <w:tcPr>
            <w:tcW w:w="595" w:type="dxa"/>
            <w:shd w:val="clear" w:color="auto" w:fill="auto"/>
          </w:tcPr>
          <w:p w14:paraId="165D7098" w14:textId="77777777" w:rsidR="00075364" w:rsidRPr="000320EB" w:rsidRDefault="00075364" w:rsidP="00075364">
            <w:pPr>
              <w:pStyle w:val="Text"/>
              <w:rPr>
                <w:rStyle w:val="ChBlueBold"/>
              </w:rPr>
            </w:pPr>
            <w:r w:rsidRPr="000320EB">
              <w:rPr>
                <w:rStyle w:val="ChBlueBold"/>
              </w:rPr>
              <w:t>lebi</w:t>
            </w:r>
          </w:p>
        </w:tc>
        <w:tc>
          <w:tcPr>
            <w:tcW w:w="679" w:type="dxa"/>
            <w:shd w:val="clear" w:color="auto" w:fill="auto"/>
          </w:tcPr>
          <w:p w14:paraId="19B542E6" w14:textId="77777777" w:rsidR="00075364" w:rsidRPr="000320EB" w:rsidRDefault="00075364" w:rsidP="00075364">
            <w:pPr>
              <w:pStyle w:val="Text"/>
              <w:rPr>
                <w:rStyle w:val="ChBlueBold"/>
              </w:rPr>
            </w:pPr>
            <w:r w:rsidRPr="000320EB">
              <w:rPr>
                <w:rStyle w:val="ChBlueBold"/>
              </w:rPr>
              <w:t>besar</w:t>
            </w:r>
          </w:p>
        </w:tc>
        <w:tc>
          <w:tcPr>
            <w:tcW w:w="360" w:type="dxa"/>
            <w:shd w:val="clear" w:color="auto" w:fill="auto"/>
          </w:tcPr>
          <w:p w14:paraId="59D43690" w14:textId="77777777" w:rsidR="00075364" w:rsidRPr="000320EB" w:rsidRDefault="00075364" w:rsidP="00AC23C4">
            <w:pPr>
              <w:pStyle w:val="Text"/>
              <w:jc w:val="center"/>
            </w:pPr>
            <w:r w:rsidRPr="000320EB">
              <w:t>Ø</w:t>
            </w:r>
          </w:p>
        </w:tc>
      </w:tr>
      <w:tr w:rsidR="00AC23C4" w:rsidRPr="000320EB" w14:paraId="7A094255" w14:textId="77777777" w:rsidTr="00AC23C4">
        <w:tc>
          <w:tcPr>
            <w:tcW w:w="709" w:type="dxa"/>
            <w:shd w:val="clear" w:color="auto" w:fill="auto"/>
          </w:tcPr>
          <w:p w14:paraId="12115293" w14:textId="77777777" w:rsidR="00075364" w:rsidRPr="000320EB" w:rsidRDefault="00075364" w:rsidP="00075364">
            <w:pPr>
              <w:pStyle w:val="GlossEng"/>
            </w:pPr>
          </w:p>
        </w:tc>
        <w:tc>
          <w:tcPr>
            <w:tcW w:w="529" w:type="dxa"/>
            <w:shd w:val="clear" w:color="auto" w:fill="auto"/>
          </w:tcPr>
          <w:p w14:paraId="3D998434" w14:textId="77777777" w:rsidR="00075364" w:rsidRPr="0099608C" w:rsidRDefault="00075364" w:rsidP="00075364">
            <w:pPr>
              <w:pStyle w:val="GlossEng"/>
              <w:rPr>
                <w:rStyle w:val="ChSmallCaps"/>
              </w:rPr>
            </w:pPr>
            <w:r w:rsidRPr="0099608C">
              <w:rPr>
                <w:rStyle w:val="ChSmallCaps"/>
              </w:rPr>
              <w:t>2pl</w:t>
            </w:r>
          </w:p>
        </w:tc>
        <w:tc>
          <w:tcPr>
            <w:tcW w:w="673" w:type="dxa"/>
            <w:shd w:val="clear" w:color="auto" w:fill="auto"/>
          </w:tcPr>
          <w:p w14:paraId="45719E93" w14:textId="77777777" w:rsidR="00075364" w:rsidRPr="0099608C" w:rsidRDefault="00075364" w:rsidP="00075364">
            <w:pPr>
              <w:pStyle w:val="GlossEng"/>
              <w:rPr>
                <w:rStyle w:val="ChSmallCaps"/>
              </w:rPr>
            </w:pPr>
            <w:r w:rsidRPr="0099608C">
              <w:rPr>
                <w:rStyle w:val="ChSmallCaps"/>
              </w:rPr>
              <w:t>poss</w:t>
            </w:r>
          </w:p>
        </w:tc>
        <w:tc>
          <w:tcPr>
            <w:tcW w:w="851" w:type="dxa"/>
            <w:shd w:val="clear" w:color="auto" w:fill="auto"/>
          </w:tcPr>
          <w:p w14:paraId="32DD4585" w14:textId="77777777" w:rsidR="00075364" w:rsidRPr="000320EB" w:rsidRDefault="00075364" w:rsidP="00075364">
            <w:pPr>
              <w:pStyle w:val="GlossEng"/>
            </w:pPr>
            <w:r w:rsidRPr="000320EB">
              <w:t>function</w:t>
            </w:r>
          </w:p>
        </w:tc>
        <w:tc>
          <w:tcPr>
            <w:tcW w:w="1040" w:type="dxa"/>
            <w:shd w:val="clear" w:color="auto" w:fill="auto"/>
          </w:tcPr>
          <w:p w14:paraId="6DC0CA2B" w14:textId="77777777" w:rsidR="00075364" w:rsidRPr="000320EB" w:rsidRDefault="00075364" w:rsidP="00075364">
            <w:pPr>
              <w:pStyle w:val="GlossEng"/>
            </w:pPr>
            <w:r w:rsidRPr="000320EB">
              <w:t>authority</w:t>
            </w:r>
          </w:p>
        </w:tc>
        <w:tc>
          <w:tcPr>
            <w:tcW w:w="595" w:type="dxa"/>
            <w:shd w:val="clear" w:color="auto" w:fill="auto"/>
          </w:tcPr>
          <w:p w14:paraId="1818BF12" w14:textId="77777777" w:rsidR="00075364" w:rsidRPr="000320EB" w:rsidRDefault="00075364" w:rsidP="00075364">
            <w:pPr>
              <w:pStyle w:val="GlossEng"/>
            </w:pPr>
            <w:r w:rsidRPr="000320EB">
              <w:t>more</w:t>
            </w:r>
          </w:p>
        </w:tc>
        <w:tc>
          <w:tcPr>
            <w:tcW w:w="679" w:type="dxa"/>
            <w:shd w:val="clear" w:color="auto" w:fill="auto"/>
          </w:tcPr>
          <w:p w14:paraId="0866DB4D" w14:textId="77777777" w:rsidR="00075364" w:rsidRPr="000320EB" w:rsidRDefault="00075364" w:rsidP="00075364">
            <w:pPr>
              <w:pStyle w:val="GlossEng"/>
            </w:pPr>
            <w:r w:rsidRPr="000320EB">
              <w:t>be.big</w:t>
            </w:r>
          </w:p>
        </w:tc>
        <w:tc>
          <w:tcPr>
            <w:tcW w:w="360" w:type="dxa"/>
            <w:shd w:val="clear" w:color="auto" w:fill="auto"/>
          </w:tcPr>
          <w:p w14:paraId="6CF7D091" w14:textId="77777777" w:rsidR="00075364" w:rsidRPr="000320EB" w:rsidRDefault="00075364" w:rsidP="00075364">
            <w:pPr>
              <w:pStyle w:val="GlossEng"/>
            </w:pPr>
          </w:p>
        </w:tc>
      </w:tr>
    </w:tbl>
    <w:p w14:paraId="5042BA3A" w14:textId="6B05DE82" w:rsidR="00075364" w:rsidRPr="000320EB" w:rsidRDefault="00075364" w:rsidP="00075364">
      <w:pPr>
        <w:pStyle w:val="FreeTranslEng"/>
      </w:pPr>
      <w:r w:rsidRPr="000320EB">
        <w:t>[About a mayors</w:t>
      </w:r>
      <w:r w:rsidR="00B7093A">
        <w:t>’</w:t>
      </w:r>
      <w:r w:rsidRPr="000320EB">
        <w:t xml:space="preserve"> meeting:] </w:t>
      </w:r>
      <w:r w:rsidR="00B7093A">
        <w:t>‘</w:t>
      </w:r>
      <w:r w:rsidRPr="000320EB">
        <w:t xml:space="preserve">your function (and) authority is </w:t>
      </w:r>
      <w:r w:rsidRPr="000320EB">
        <w:rPr>
          <w:rStyle w:val="ChBlueBold"/>
        </w:rPr>
        <w:t>bigger</w:t>
      </w:r>
      <w:r w:rsidRPr="000320EB">
        <w:t xml:space="preserve"> (than that of those who caused the delay)</w:t>
      </w:r>
      <w:r w:rsidR="00B7093A">
        <w:t>’</w:t>
      </w:r>
      <w:r w:rsidRPr="000320EB">
        <w:t xml:space="preserve"> </w:t>
      </w:r>
      <w:r w:rsidRPr="000320EB">
        <w:rPr>
          <w:rStyle w:val="ExampleSource"/>
        </w:rPr>
        <w:t>[081008-003-Cv.0056]</w:t>
      </w:r>
    </w:p>
    <w:tbl>
      <w:tblPr>
        <w:tblW w:w="0" w:type="auto"/>
        <w:tblCellMar>
          <w:left w:w="42" w:type="dxa"/>
          <w:right w:w="42" w:type="dxa"/>
        </w:tblCellMar>
        <w:tblLook w:val="01E0" w:firstRow="1" w:lastRow="1" w:firstColumn="1" w:lastColumn="1" w:noHBand="0" w:noVBand="0"/>
      </w:tblPr>
      <w:tblGrid>
        <w:gridCol w:w="709"/>
        <w:gridCol w:w="284"/>
        <w:gridCol w:w="817"/>
        <w:gridCol w:w="706"/>
        <w:gridCol w:w="807"/>
        <w:gridCol w:w="823"/>
        <w:gridCol w:w="360"/>
      </w:tblGrid>
      <w:tr w:rsidR="00AC23C4" w:rsidRPr="000320EB" w14:paraId="1C5A6AF5" w14:textId="77777777" w:rsidTr="00AC23C4">
        <w:tc>
          <w:tcPr>
            <w:tcW w:w="709" w:type="dxa"/>
            <w:shd w:val="clear" w:color="auto" w:fill="auto"/>
          </w:tcPr>
          <w:p w14:paraId="2AEF2CF2" w14:textId="77777777" w:rsidR="00075364" w:rsidRPr="000320EB" w:rsidRDefault="00075364" w:rsidP="00075364">
            <w:pPr>
              <w:pStyle w:val="O0Nwnext"/>
            </w:pPr>
            <w:bookmarkStart w:id="4709" w:name="_Ref336707204"/>
            <w:bookmarkStart w:id="4710" w:name="_Ref340309713"/>
            <w:r w:rsidRPr="000320EB">
              <w:t>(</w:t>
            </w:r>
            <w:fldSimple w:instr=" SEQ ( \* ARABIC \s 1 ">
              <w:r w:rsidR="00154D81">
                <w:rPr>
                  <w:noProof/>
                </w:rPr>
                <w:t>117</w:t>
              </w:r>
            </w:fldSimple>
            <w:bookmarkEnd w:id="4709"/>
            <w:r w:rsidRPr="000320EB">
              <w:t>)</w:t>
            </w:r>
            <w:bookmarkEnd w:id="4710"/>
          </w:p>
        </w:tc>
        <w:tc>
          <w:tcPr>
            <w:tcW w:w="284" w:type="dxa"/>
            <w:shd w:val="clear" w:color="auto" w:fill="auto"/>
          </w:tcPr>
          <w:p w14:paraId="349C0CA4" w14:textId="77777777" w:rsidR="00075364" w:rsidRPr="000320EB" w:rsidRDefault="00075364" w:rsidP="00075364">
            <w:pPr>
              <w:pStyle w:val="Text"/>
            </w:pPr>
            <w:r w:rsidRPr="000320EB">
              <w:t>…</w:t>
            </w:r>
          </w:p>
        </w:tc>
        <w:tc>
          <w:tcPr>
            <w:tcW w:w="817" w:type="dxa"/>
            <w:shd w:val="clear" w:color="auto" w:fill="auto"/>
          </w:tcPr>
          <w:p w14:paraId="619DC96A" w14:textId="77777777" w:rsidR="00075364" w:rsidRPr="000320EB" w:rsidRDefault="00075364" w:rsidP="00075364">
            <w:pPr>
              <w:pStyle w:val="Text"/>
            </w:pPr>
            <w:r w:rsidRPr="000320EB">
              <w:t>karna</w:t>
            </w:r>
          </w:p>
        </w:tc>
        <w:tc>
          <w:tcPr>
            <w:tcW w:w="706" w:type="dxa"/>
            <w:shd w:val="clear" w:color="auto" w:fill="auto"/>
          </w:tcPr>
          <w:p w14:paraId="7D44DF8A" w14:textId="77777777" w:rsidR="00075364" w:rsidRPr="000320EB" w:rsidRDefault="00075364" w:rsidP="00075364">
            <w:pPr>
              <w:pStyle w:val="Text"/>
            </w:pPr>
            <w:r w:rsidRPr="000320EB">
              <w:t>itu</w:t>
            </w:r>
          </w:p>
        </w:tc>
        <w:tc>
          <w:tcPr>
            <w:tcW w:w="807" w:type="dxa"/>
            <w:shd w:val="clear" w:color="auto" w:fill="auto"/>
          </w:tcPr>
          <w:p w14:paraId="5640B0E2" w14:textId="77777777" w:rsidR="00075364" w:rsidRPr="000320EB" w:rsidRDefault="00075364" w:rsidP="00075364">
            <w:pPr>
              <w:pStyle w:val="Text"/>
              <w:rPr>
                <w:rStyle w:val="ChBlueBold"/>
              </w:rPr>
            </w:pPr>
            <w:r w:rsidRPr="000320EB">
              <w:rPr>
                <w:rStyle w:val="ChBlueBold"/>
              </w:rPr>
              <w:t>kurang</w:t>
            </w:r>
          </w:p>
        </w:tc>
        <w:tc>
          <w:tcPr>
            <w:tcW w:w="823" w:type="dxa"/>
            <w:shd w:val="clear" w:color="auto" w:fill="auto"/>
          </w:tcPr>
          <w:p w14:paraId="0ACEC2C5" w14:textId="77777777" w:rsidR="00075364" w:rsidRPr="000320EB" w:rsidRDefault="00075364" w:rsidP="00075364">
            <w:pPr>
              <w:pStyle w:val="Text"/>
              <w:rPr>
                <w:rStyle w:val="ChBlueBold"/>
              </w:rPr>
            </w:pPr>
            <w:r w:rsidRPr="000320EB">
              <w:rPr>
                <w:rStyle w:val="ChBlueBold"/>
              </w:rPr>
              <w:t>bagus</w:t>
            </w:r>
          </w:p>
        </w:tc>
        <w:tc>
          <w:tcPr>
            <w:tcW w:w="360" w:type="dxa"/>
            <w:shd w:val="clear" w:color="auto" w:fill="auto"/>
          </w:tcPr>
          <w:p w14:paraId="3912ABED" w14:textId="77777777" w:rsidR="00075364" w:rsidRPr="000320EB" w:rsidRDefault="00075364" w:rsidP="00AC23C4">
            <w:pPr>
              <w:pStyle w:val="Text"/>
              <w:jc w:val="center"/>
            </w:pPr>
            <w:r w:rsidRPr="000320EB">
              <w:t>Ø</w:t>
            </w:r>
          </w:p>
        </w:tc>
      </w:tr>
      <w:tr w:rsidR="00AC23C4" w:rsidRPr="00AC23C4" w14:paraId="44B667E2" w14:textId="77777777" w:rsidTr="00AC23C4">
        <w:tc>
          <w:tcPr>
            <w:tcW w:w="709" w:type="dxa"/>
            <w:shd w:val="clear" w:color="auto" w:fill="auto"/>
          </w:tcPr>
          <w:p w14:paraId="53C5F3E6" w14:textId="77777777" w:rsidR="00075364" w:rsidRPr="000320EB" w:rsidRDefault="00075364" w:rsidP="00075364">
            <w:pPr>
              <w:pStyle w:val="GlossEng"/>
            </w:pPr>
          </w:p>
        </w:tc>
        <w:tc>
          <w:tcPr>
            <w:tcW w:w="284" w:type="dxa"/>
            <w:shd w:val="clear" w:color="auto" w:fill="auto"/>
          </w:tcPr>
          <w:p w14:paraId="6C2A8F8D" w14:textId="77777777" w:rsidR="00075364" w:rsidRPr="000320EB" w:rsidRDefault="00075364" w:rsidP="00075364">
            <w:pPr>
              <w:pStyle w:val="GlossEng"/>
            </w:pPr>
          </w:p>
        </w:tc>
        <w:tc>
          <w:tcPr>
            <w:tcW w:w="817" w:type="dxa"/>
            <w:shd w:val="clear" w:color="auto" w:fill="auto"/>
          </w:tcPr>
          <w:p w14:paraId="37D1FBA0" w14:textId="77777777" w:rsidR="00075364" w:rsidRPr="000320EB" w:rsidRDefault="00075364" w:rsidP="00075364">
            <w:pPr>
              <w:pStyle w:val="GlossEng"/>
            </w:pPr>
            <w:r w:rsidRPr="000320EB">
              <w:t>because</w:t>
            </w:r>
          </w:p>
        </w:tc>
        <w:tc>
          <w:tcPr>
            <w:tcW w:w="706" w:type="dxa"/>
            <w:shd w:val="clear" w:color="auto" w:fill="auto"/>
          </w:tcPr>
          <w:p w14:paraId="0DAEF614" w14:textId="77777777" w:rsidR="00075364" w:rsidRPr="0099608C" w:rsidRDefault="00075364" w:rsidP="00075364">
            <w:pPr>
              <w:pStyle w:val="GlossEng"/>
              <w:rPr>
                <w:rStyle w:val="ChSmallCaps"/>
              </w:rPr>
            </w:pPr>
            <w:r w:rsidRPr="0099608C">
              <w:rPr>
                <w:rStyle w:val="ChSmallCaps"/>
              </w:rPr>
              <w:t>d.dist</w:t>
            </w:r>
          </w:p>
        </w:tc>
        <w:tc>
          <w:tcPr>
            <w:tcW w:w="807" w:type="dxa"/>
            <w:shd w:val="clear" w:color="auto" w:fill="auto"/>
          </w:tcPr>
          <w:p w14:paraId="0C2325A6" w14:textId="77777777" w:rsidR="00075364" w:rsidRPr="000320EB" w:rsidRDefault="00075364" w:rsidP="00075364">
            <w:pPr>
              <w:pStyle w:val="GlossEng"/>
            </w:pPr>
            <w:r w:rsidRPr="000320EB">
              <w:t>lack</w:t>
            </w:r>
          </w:p>
        </w:tc>
        <w:tc>
          <w:tcPr>
            <w:tcW w:w="823" w:type="dxa"/>
            <w:shd w:val="clear" w:color="auto" w:fill="auto"/>
          </w:tcPr>
          <w:p w14:paraId="3B68169D" w14:textId="77777777" w:rsidR="00075364" w:rsidRPr="000320EB" w:rsidRDefault="00075364" w:rsidP="00075364">
            <w:pPr>
              <w:pStyle w:val="GlossEng"/>
            </w:pPr>
            <w:r w:rsidRPr="000320EB">
              <w:t>be.good</w:t>
            </w:r>
          </w:p>
        </w:tc>
        <w:tc>
          <w:tcPr>
            <w:tcW w:w="360" w:type="dxa"/>
            <w:shd w:val="clear" w:color="auto" w:fill="auto"/>
          </w:tcPr>
          <w:p w14:paraId="23385F8D" w14:textId="77777777" w:rsidR="00075364" w:rsidRPr="000320EB" w:rsidRDefault="00075364" w:rsidP="00075364">
            <w:pPr>
              <w:pStyle w:val="GlossEng"/>
            </w:pPr>
          </w:p>
        </w:tc>
      </w:tr>
    </w:tbl>
    <w:p w14:paraId="24BC23C4" w14:textId="334DA8BE" w:rsidR="00075364" w:rsidRPr="000320EB" w:rsidRDefault="00B7093A" w:rsidP="00075364">
      <w:pPr>
        <w:pStyle w:val="FreeTranslEng"/>
      </w:pPr>
      <w:r>
        <w:t>‘</w:t>
      </w:r>
      <w:r w:rsidR="00075364" w:rsidRPr="000320EB">
        <w:t xml:space="preserve">… because those (old ways) are </w:t>
      </w:r>
      <w:r w:rsidR="00075364" w:rsidRPr="000320EB">
        <w:rPr>
          <w:rStyle w:val="ChBlueBold"/>
        </w:rPr>
        <w:t>less good</w:t>
      </w:r>
      <w:r w:rsidR="00075364" w:rsidRPr="000320EB">
        <w:t xml:space="preserve"> (than our new ways)</w:t>
      </w:r>
      <w:r>
        <w:t>’</w:t>
      </w:r>
      <w:r w:rsidR="00075364" w:rsidRPr="000320EB">
        <w:t xml:space="preserve"> (Lit. </w:t>
      </w:r>
      <w:r>
        <w:t>‘</w:t>
      </w:r>
      <w:r w:rsidR="00075364" w:rsidRPr="000320EB">
        <w:rPr>
          <w:rStyle w:val="ChBlueBold"/>
        </w:rPr>
        <w:t>lack being good</w:t>
      </w:r>
      <w:r>
        <w:t>’</w:t>
      </w:r>
      <w:r w:rsidR="00075364" w:rsidRPr="000320EB">
        <w:t xml:space="preserve">) </w:t>
      </w:r>
      <w:r w:rsidR="00075364" w:rsidRPr="000320EB">
        <w:rPr>
          <w:rStyle w:val="ExampleSource"/>
        </w:rPr>
        <w:t>[080923-013-CvEx.0010]</w:t>
      </w:r>
    </w:p>
    <w:tbl>
      <w:tblPr>
        <w:tblW w:w="4751" w:type="dxa"/>
        <w:tblCellMar>
          <w:left w:w="42" w:type="dxa"/>
          <w:right w:w="42" w:type="dxa"/>
        </w:tblCellMar>
        <w:tblLook w:val="01E0" w:firstRow="1" w:lastRow="1" w:firstColumn="1" w:lastColumn="1" w:noHBand="0" w:noVBand="0"/>
      </w:tblPr>
      <w:tblGrid>
        <w:gridCol w:w="709"/>
        <w:gridCol w:w="1579"/>
        <w:gridCol w:w="706"/>
        <w:gridCol w:w="718"/>
        <w:gridCol w:w="679"/>
        <w:gridCol w:w="360"/>
      </w:tblGrid>
      <w:tr w:rsidR="00AC23C4" w:rsidRPr="000320EB" w14:paraId="3753D855" w14:textId="77777777" w:rsidTr="00AC23C4">
        <w:tc>
          <w:tcPr>
            <w:tcW w:w="709" w:type="dxa"/>
            <w:shd w:val="clear" w:color="auto" w:fill="auto"/>
          </w:tcPr>
          <w:p w14:paraId="60B4E7CC" w14:textId="77777777" w:rsidR="00075364" w:rsidRPr="000320EB" w:rsidRDefault="00075364" w:rsidP="00075364">
            <w:pPr>
              <w:pStyle w:val="O0Nwnext"/>
            </w:pPr>
            <w:bookmarkStart w:id="4711" w:name="_Ref336707206"/>
            <w:bookmarkStart w:id="4712" w:name="_Ref340309715"/>
            <w:r w:rsidRPr="000320EB">
              <w:t>(</w:t>
            </w:r>
            <w:fldSimple w:instr=" SEQ ( \* ARABIC \s 1 ">
              <w:r w:rsidR="00154D81">
                <w:rPr>
                  <w:noProof/>
                </w:rPr>
                <w:t>118</w:t>
              </w:r>
            </w:fldSimple>
            <w:bookmarkEnd w:id="4711"/>
            <w:r w:rsidRPr="000320EB">
              <w:t>)</w:t>
            </w:r>
            <w:bookmarkEnd w:id="4712"/>
          </w:p>
        </w:tc>
        <w:tc>
          <w:tcPr>
            <w:tcW w:w="1579" w:type="dxa"/>
            <w:shd w:val="clear" w:color="auto" w:fill="auto"/>
          </w:tcPr>
          <w:p w14:paraId="172D75E6" w14:textId="77777777" w:rsidR="00075364" w:rsidRPr="000320EB" w:rsidRDefault="00075364" w:rsidP="00075364">
            <w:pPr>
              <w:pStyle w:val="Text"/>
            </w:pPr>
            <w:r w:rsidRPr="000320EB">
              <w:t>puri</w:t>
            </w:r>
          </w:p>
        </w:tc>
        <w:tc>
          <w:tcPr>
            <w:tcW w:w="706" w:type="dxa"/>
            <w:shd w:val="clear" w:color="auto" w:fill="auto"/>
          </w:tcPr>
          <w:p w14:paraId="4610A48A" w14:textId="77777777" w:rsidR="00075364" w:rsidRPr="000320EB" w:rsidRDefault="00075364" w:rsidP="00075364">
            <w:pPr>
              <w:pStyle w:val="Text"/>
            </w:pPr>
            <w:r w:rsidRPr="000320EB">
              <w:t>tu</w:t>
            </w:r>
          </w:p>
        </w:tc>
        <w:tc>
          <w:tcPr>
            <w:tcW w:w="718" w:type="dxa"/>
            <w:shd w:val="clear" w:color="auto" w:fill="auto"/>
          </w:tcPr>
          <w:p w14:paraId="07850D84" w14:textId="77777777" w:rsidR="00075364" w:rsidRPr="000320EB" w:rsidRDefault="00075364" w:rsidP="00075364">
            <w:pPr>
              <w:pStyle w:val="Text"/>
              <w:rPr>
                <w:rStyle w:val="ChBlueBold"/>
              </w:rPr>
            </w:pPr>
            <w:r w:rsidRPr="000320EB">
              <w:rPr>
                <w:rStyle w:val="ChBlueBold"/>
              </w:rPr>
              <w:t>paling</w:t>
            </w:r>
          </w:p>
        </w:tc>
        <w:tc>
          <w:tcPr>
            <w:tcW w:w="679" w:type="dxa"/>
            <w:shd w:val="clear" w:color="auto" w:fill="auto"/>
          </w:tcPr>
          <w:p w14:paraId="16642A17" w14:textId="77777777" w:rsidR="00075364" w:rsidRPr="000320EB" w:rsidRDefault="00075364" w:rsidP="00075364">
            <w:pPr>
              <w:pStyle w:val="Text"/>
              <w:rPr>
                <w:rStyle w:val="ChBlueBold"/>
              </w:rPr>
            </w:pPr>
            <w:r w:rsidRPr="000320EB">
              <w:rPr>
                <w:rStyle w:val="ChBlueBold"/>
              </w:rPr>
              <w:t>besar</w:t>
            </w:r>
          </w:p>
        </w:tc>
        <w:tc>
          <w:tcPr>
            <w:tcW w:w="360" w:type="dxa"/>
            <w:shd w:val="clear" w:color="auto" w:fill="auto"/>
          </w:tcPr>
          <w:p w14:paraId="1BAF837B" w14:textId="77777777" w:rsidR="00075364" w:rsidRPr="000320EB" w:rsidRDefault="00075364" w:rsidP="00AC23C4">
            <w:pPr>
              <w:pStyle w:val="Text"/>
              <w:jc w:val="center"/>
            </w:pPr>
            <w:r w:rsidRPr="000320EB">
              <w:t>Ø</w:t>
            </w:r>
          </w:p>
        </w:tc>
      </w:tr>
      <w:tr w:rsidR="00AC23C4" w:rsidRPr="00AC23C4" w14:paraId="58EB04DB" w14:textId="77777777" w:rsidTr="00AC23C4">
        <w:tc>
          <w:tcPr>
            <w:tcW w:w="709" w:type="dxa"/>
            <w:shd w:val="clear" w:color="auto" w:fill="auto"/>
          </w:tcPr>
          <w:p w14:paraId="269EF5C5" w14:textId="77777777" w:rsidR="00075364" w:rsidRPr="000320EB" w:rsidRDefault="00075364" w:rsidP="00075364">
            <w:pPr>
              <w:pStyle w:val="GlossEng"/>
            </w:pPr>
          </w:p>
        </w:tc>
        <w:tc>
          <w:tcPr>
            <w:tcW w:w="1579" w:type="dxa"/>
            <w:shd w:val="clear" w:color="auto" w:fill="auto"/>
          </w:tcPr>
          <w:p w14:paraId="3B474595" w14:textId="77777777" w:rsidR="00075364" w:rsidRPr="000320EB" w:rsidRDefault="00075364" w:rsidP="00075364">
            <w:pPr>
              <w:pStyle w:val="GlossEng"/>
            </w:pPr>
            <w:r w:rsidRPr="000320EB">
              <w:t>anchovy-like.fish</w:t>
            </w:r>
          </w:p>
        </w:tc>
        <w:tc>
          <w:tcPr>
            <w:tcW w:w="706" w:type="dxa"/>
            <w:shd w:val="clear" w:color="auto" w:fill="auto"/>
          </w:tcPr>
          <w:p w14:paraId="384535C1" w14:textId="77777777" w:rsidR="00075364" w:rsidRPr="0099608C" w:rsidRDefault="00075364" w:rsidP="00075364">
            <w:pPr>
              <w:pStyle w:val="GlossEng"/>
              <w:rPr>
                <w:rStyle w:val="ChSmallCaps"/>
              </w:rPr>
            </w:pPr>
            <w:r w:rsidRPr="0099608C">
              <w:rPr>
                <w:rStyle w:val="ChSmallCaps"/>
              </w:rPr>
              <w:t>d.dist</w:t>
            </w:r>
          </w:p>
        </w:tc>
        <w:tc>
          <w:tcPr>
            <w:tcW w:w="718" w:type="dxa"/>
            <w:shd w:val="clear" w:color="auto" w:fill="auto"/>
          </w:tcPr>
          <w:p w14:paraId="522BF1AC" w14:textId="77777777" w:rsidR="00075364" w:rsidRPr="000320EB" w:rsidRDefault="00075364" w:rsidP="00075364">
            <w:pPr>
              <w:pStyle w:val="GlossEng"/>
            </w:pPr>
            <w:r w:rsidRPr="000320EB">
              <w:t>most</w:t>
            </w:r>
          </w:p>
        </w:tc>
        <w:tc>
          <w:tcPr>
            <w:tcW w:w="679" w:type="dxa"/>
            <w:shd w:val="clear" w:color="auto" w:fill="auto"/>
          </w:tcPr>
          <w:p w14:paraId="7AE3350A" w14:textId="77777777" w:rsidR="00075364" w:rsidRPr="000320EB" w:rsidRDefault="00075364" w:rsidP="00075364">
            <w:pPr>
              <w:pStyle w:val="GlossEng"/>
            </w:pPr>
            <w:r w:rsidRPr="000320EB">
              <w:t>be.big</w:t>
            </w:r>
          </w:p>
        </w:tc>
        <w:tc>
          <w:tcPr>
            <w:tcW w:w="360" w:type="dxa"/>
            <w:shd w:val="clear" w:color="auto" w:fill="auto"/>
          </w:tcPr>
          <w:p w14:paraId="7976AD80" w14:textId="77777777" w:rsidR="00075364" w:rsidRPr="000320EB" w:rsidRDefault="00075364" w:rsidP="00075364">
            <w:pPr>
              <w:pStyle w:val="GlossEng"/>
              <w:rPr>
                <w:rStyle w:val="ChSmallCaps"/>
              </w:rPr>
            </w:pPr>
          </w:p>
        </w:tc>
      </w:tr>
    </w:tbl>
    <w:p w14:paraId="4B261B0D" w14:textId="27EEFD5E" w:rsidR="00075364" w:rsidRPr="000320EB" w:rsidRDefault="00B7093A" w:rsidP="00075364">
      <w:pPr>
        <w:pStyle w:val="FreeTranslEng"/>
      </w:pPr>
      <w:r>
        <w:t>‘</w:t>
      </w:r>
      <w:r w:rsidR="00075364" w:rsidRPr="000320EB">
        <w:t xml:space="preserve">that anchovy-like fish is </w:t>
      </w:r>
      <w:r w:rsidR="00075364" w:rsidRPr="000320EB">
        <w:rPr>
          <w:rStyle w:val="ChBlueBold"/>
        </w:rPr>
        <w:t>the biggest</w:t>
      </w:r>
      <w:r w:rsidR="00075364" w:rsidRPr="000320EB">
        <w:t xml:space="preserve"> (among the larger pile of fish)</w:t>
      </w:r>
      <w:r>
        <w:t>’</w:t>
      </w:r>
      <w:r w:rsidR="00075364" w:rsidRPr="000320EB">
        <w:t xml:space="preserve"> </w:t>
      </w:r>
      <w:r w:rsidR="00075364" w:rsidRPr="0068447E">
        <w:rPr>
          <w:rStyle w:val="ExampleSource"/>
        </w:rPr>
        <w:t>[080927-003-Cv.0002]</w:t>
      </w:r>
    </w:p>
    <w:tbl>
      <w:tblPr>
        <w:tblW w:w="3679" w:type="dxa"/>
        <w:tblCellMar>
          <w:left w:w="42" w:type="dxa"/>
          <w:right w:w="42" w:type="dxa"/>
        </w:tblCellMar>
        <w:tblLook w:val="01E0" w:firstRow="1" w:lastRow="1" w:firstColumn="1" w:lastColumn="1" w:noHBand="0" w:noVBand="0"/>
      </w:tblPr>
      <w:tblGrid>
        <w:gridCol w:w="709"/>
        <w:gridCol w:w="551"/>
        <w:gridCol w:w="718"/>
        <w:gridCol w:w="779"/>
        <w:gridCol w:w="562"/>
        <w:gridCol w:w="360"/>
      </w:tblGrid>
      <w:tr w:rsidR="00AC23C4" w:rsidRPr="000320EB" w14:paraId="57F41C19" w14:textId="77777777" w:rsidTr="00AC23C4">
        <w:tc>
          <w:tcPr>
            <w:tcW w:w="709" w:type="dxa"/>
            <w:shd w:val="clear" w:color="auto" w:fill="auto"/>
          </w:tcPr>
          <w:p w14:paraId="0FE8A53B" w14:textId="77777777" w:rsidR="00075364" w:rsidRPr="000320EB" w:rsidRDefault="00075364" w:rsidP="00075364">
            <w:pPr>
              <w:pStyle w:val="O0Nwnext"/>
            </w:pPr>
            <w:bookmarkStart w:id="4713" w:name="_Ref336707205"/>
            <w:bookmarkStart w:id="4714" w:name="_Ref340309714"/>
            <w:r w:rsidRPr="000320EB">
              <w:t>(</w:t>
            </w:r>
            <w:fldSimple w:instr=" SEQ ( \* ARABIC \s 1 ">
              <w:r w:rsidR="00154D81">
                <w:rPr>
                  <w:noProof/>
                </w:rPr>
                <w:t>119</w:t>
              </w:r>
            </w:fldSimple>
            <w:bookmarkEnd w:id="4713"/>
            <w:r w:rsidRPr="000320EB">
              <w:t>)</w:t>
            </w:r>
            <w:bookmarkEnd w:id="4714"/>
          </w:p>
        </w:tc>
        <w:tc>
          <w:tcPr>
            <w:tcW w:w="551" w:type="dxa"/>
            <w:shd w:val="clear" w:color="auto" w:fill="auto"/>
          </w:tcPr>
          <w:p w14:paraId="6B17844D" w14:textId="77777777" w:rsidR="00075364" w:rsidRPr="000320EB" w:rsidRDefault="00C3445B" w:rsidP="00075364">
            <w:pPr>
              <w:pStyle w:val="Text"/>
            </w:pPr>
            <w:r>
              <w:t>Aris</w:t>
            </w:r>
          </w:p>
        </w:tc>
        <w:tc>
          <w:tcPr>
            <w:tcW w:w="718" w:type="dxa"/>
            <w:shd w:val="clear" w:color="auto" w:fill="auto"/>
          </w:tcPr>
          <w:p w14:paraId="003B5CD6" w14:textId="77777777" w:rsidR="00075364" w:rsidRPr="000320EB" w:rsidRDefault="00075364" w:rsidP="00075364">
            <w:pPr>
              <w:pStyle w:val="Text"/>
              <w:rPr>
                <w:rStyle w:val="ChBlueBold"/>
              </w:rPr>
            </w:pPr>
            <w:r w:rsidRPr="000320EB">
              <w:rPr>
                <w:rStyle w:val="ChBlueBold"/>
              </w:rPr>
              <w:t>paling</w:t>
            </w:r>
          </w:p>
        </w:tc>
        <w:tc>
          <w:tcPr>
            <w:tcW w:w="779" w:type="dxa"/>
            <w:shd w:val="clear" w:color="auto" w:fill="auto"/>
          </w:tcPr>
          <w:p w14:paraId="00652FB9" w14:textId="77777777" w:rsidR="00075364" w:rsidRPr="000320EB" w:rsidRDefault="00075364" w:rsidP="00075364">
            <w:pPr>
              <w:pStyle w:val="Text"/>
              <w:rPr>
                <w:rStyle w:val="ChBlueBold"/>
              </w:rPr>
            </w:pPr>
            <w:r w:rsidRPr="000320EB">
              <w:rPr>
                <w:rStyle w:val="ChBlueBold"/>
              </w:rPr>
              <w:t>tinggi</w:t>
            </w:r>
          </w:p>
        </w:tc>
        <w:tc>
          <w:tcPr>
            <w:tcW w:w="562" w:type="dxa"/>
            <w:shd w:val="clear" w:color="auto" w:fill="auto"/>
          </w:tcPr>
          <w:p w14:paraId="44E4859B" w14:textId="77777777" w:rsidR="00075364" w:rsidRPr="000320EB" w:rsidRDefault="00075364" w:rsidP="00075364">
            <w:pPr>
              <w:pStyle w:val="Text"/>
            </w:pPr>
            <w:r w:rsidRPr="000320EB">
              <w:t>skali</w:t>
            </w:r>
          </w:p>
        </w:tc>
        <w:tc>
          <w:tcPr>
            <w:tcW w:w="360" w:type="dxa"/>
            <w:shd w:val="clear" w:color="auto" w:fill="auto"/>
          </w:tcPr>
          <w:p w14:paraId="0DE65268" w14:textId="77777777" w:rsidR="00075364" w:rsidRPr="000320EB" w:rsidRDefault="00075364" w:rsidP="00AC23C4">
            <w:pPr>
              <w:pStyle w:val="Text"/>
              <w:jc w:val="center"/>
            </w:pPr>
            <w:r w:rsidRPr="000320EB">
              <w:t>Ø</w:t>
            </w:r>
          </w:p>
        </w:tc>
      </w:tr>
      <w:tr w:rsidR="00AC23C4" w:rsidRPr="000320EB" w14:paraId="2F20D4BF" w14:textId="77777777" w:rsidTr="00AC23C4">
        <w:tc>
          <w:tcPr>
            <w:tcW w:w="709" w:type="dxa"/>
            <w:shd w:val="clear" w:color="auto" w:fill="auto"/>
          </w:tcPr>
          <w:p w14:paraId="4AE6CD63" w14:textId="77777777" w:rsidR="00075364" w:rsidRPr="000320EB" w:rsidRDefault="00075364" w:rsidP="00075364">
            <w:pPr>
              <w:pStyle w:val="GlossEng"/>
            </w:pPr>
          </w:p>
        </w:tc>
        <w:tc>
          <w:tcPr>
            <w:tcW w:w="551" w:type="dxa"/>
            <w:shd w:val="clear" w:color="auto" w:fill="auto"/>
          </w:tcPr>
          <w:p w14:paraId="136234CC" w14:textId="77777777" w:rsidR="00075364" w:rsidRPr="000320EB" w:rsidRDefault="00C3445B" w:rsidP="00075364">
            <w:pPr>
              <w:pStyle w:val="GlossEng"/>
            </w:pPr>
            <w:r>
              <w:t>Aris</w:t>
            </w:r>
          </w:p>
        </w:tc>
        <w:tc>
          <w:tcPr>
            <w:tcW w:w="718" w:type="dxa"/>
            <w:shd w:val="clear" w:color="auto" w:fill="auto"/>
          </w:tcPr>
          <w:p w14:paraId="399023D1" w14:textId="77777777" w:rsidR="00075364" w:rsidRPr="000320EB" w:rsidRDefault="00075364" w:rsidP="00075364">
            <w:pPr>
              <w:pStyle w:val="GlossEng"/>
            </w:pPr>
            <w:r w:rsidRPr="000320EB">
              <w:t>most</w:t>
            </w:r>
          </w:p>
        </w:tc>
        <w:tc>
          <w:tcPr>
            <w:tcW w:w="779" w:type="dxa"/>
            <w:shd w:val="clear" w:color="auto" w:fill="auto"/>
          </w:tcPr>
          <w:p w14:paraId="69BADB1F" w14:textId="77777777" w:rsidR="00075364" w:rsidRPr="000320EB" w:rsidRDefault="00075364" w:rsidP="00075364">
            <w:pPr>
              <w:pStyle w:val="GlossEng"/>
            </w:pPr>
            <w:r w:rsidRPr="000320EB">
              <w:t>be.high</w:t>
            </w:r>
          </w:p>
        </w:tc>
        <w:tc>
          <w:tcPr>
            <w:tcW w:w="562" w:type="dxa"/>
            <w:shd w:val="clear" w:color="auto" w:fill="auto"/>
          </w:tcPr>
          <w:p w14:paraId="40751811" w14:textId="77777777" w:rsidR="00075364" w:rsidRPr="000320EB" w:rsidRDefault="00075364" w:rsidP="00075364">
            <w:pPr>
              <w:pStyle w:val="GlossEng"/>
            </w:pPr>
            <w:r w:rsidRPr="000320EB">
              <w:t>very</w:t>
            </w:r>
          </w:p>
        </w:tc>
        <w:tc>
          <w:tcPr>
            <w:tcW w:w="360" w:type="dxa"/>
            <w:shd w:val="clear" w:color="auto" w:fill="auto"/>
          </w:tcPr>
          <w:p w14:paraId="67291BEA" w14:textId="77777777" w:rsidR="00075364" w:rsidRPr="000320EB" w:rsidRDefault="00075364" w:rsidP="00075364">
            <w:pPr>
              <w:pStyle w:val="GlossEng"/>
            </w:pPr>
          </w:p>
        </w:tc>
      </w:tr>
    </w:tbl>
    <w:p w14:paraId="198E7D14" w14:textId="56075060" w:rsidR="00075364" w:rsidRPr="000320EB" w:rsidRDefault="00B7093A" w:rsidP="00075364">
      <w:pPr>
        <w:pStyle w:val="FreeTranslEng"/>
      </w:pPr>
      <w:r>
        <w:t>‘</w:t>
      </w:r>
      <w:r w:rsidR="00C3445B">
        <w:t>Aris</w:t>
      </w:r>
      <w:r w:rsidR="00075364" w:rsidRPr="000320EB">
        <w:t xml:space="preserve"> is </w:t>
      </w:r>
      <w:r w:rsidR="00075364" w:rsidRPr="000320EB">
        <w:rPr>
          <w:rStyle w:val="ChBlueBold"/>
        </w:rPr>
        <w:t>the very tallest</w:t>
      </w:r>
      <w:r w:rsidR="00075364" w:rsidRPr="000320EB">
        <w:t xml:space="preserve"> (among the two of you)</w:t>
      </w:r>
      <w:r>
        <w:t>’</w:t>
      </w:r>
      <w:r w:rsidR="00075364" w:rsidRPr="000320EB">
        <w:t xml:space="preserve"> </w:t>
      </w:r>
      <w:r w:rsidR="00075364" w:rsidRPr="000320EB">
        <w:rPr>
          <w:rStyle w:val="ExampleSource"/>
        </w:rPr>
        <w:t>[080922-001b-CvPh.0026]</w:t>
      </w:r>
    </w:p>
    <w:p w14:paraId="0A612C01" w14:textId="01DB245B" w:rsidR="00075364" w:rsidRPr="000320EB" w:rsidRDefault="00075364" w:rsidP="00855332">
      <w:pPr>
        <w:pStyle w:val="Body0005after"/>
      </w:pPr>
      <w:r>
        <w:t xml:space="preserve">In the corpus, </w:t>
      </w:r>
      <w:r w:rsidRPr="000320EB">
        <w:t xml:space="preserve">inferiority </w:t>
      </w:r>
      <w:r>
        <w:t xml:space="preserve">clauses formed </w:t>
      </w:r>
      <w:r w:rsidRPr="000320EB">
        <w:t xml:space="preserve">with </w:t>
      </w:r>
      <w:r w:rsidRPr="000320EB">
        <w:rPr>
          <w:rStyle w:val="ChItalBold"/>
        </w:rPr>
        <w:t>kurang</w:t>
      </w:r>
      <w:r w:rsidRPr="000320EB">
        <w:t xml:space="preserve"> </w:t>
      </w:r>
      <w:r w:rsidR="00B7093A">
        <w:t>‘</w:t>
      </w:r>
      <w:r w:rsidRPr="000320EB">
        <w:t>lack</w:t>
      </w:r>
      <w:r w:rsidR="00B7093A">
        <w:t>’</w:t>
      </w:r>
      <w:r w:rsidRPr="000320EB">
        <w:t xml:space="preserve"> </w:t>
      </w:r>
      <w:r>
        <w:t xml:space="preserve">occur much less often than </w:t>
      </w:r>
      <w:r w:rsidRPr="000320EB">
        <w:t xml:space="preserve">superiority </w:t>
      </w:r>
      <w:r>
        <w:t xml:space="preserve">clauses </w:t>
      </w:r>
      <w:r w:rsidRPr="000320EB">
        <w:t xml:space="preserve">with </w:t>
      </w:r>
      <w:r w:rsidRPr="000320EB">
        <w:rPr>
          <w:rStyle w:val="ChItalBold"/>
        </w:rPr>
        <w:t>lebi</w:t>
      </w:r>
      <w:r w:rsidRPr="000320EB">
        <w:t xml:space="preserve"> </w:t>
      </w:r>
      <w:r w:rsidR="00B7093A">
        <w:t>‘</w:t>
      </w:r>
      <w:r w:rsidRPr="000320EB">
        <w:t>more</w:t>
      </w:r>
      <w:r w:rsidR="00B7093A">
        <w:t>’</w:t>
      </w:r>
      <w:r w:rsidRPr="000320EB">
        <w:t xml:space="preserve">. </w:t>
      </w:r>
      <w:r>
        <w:t xml:space="preserve">Instead of stating that the comparee </w:t>
      </w:r>
      <w:r w:rsidRPr="000320EB">
        <w:t xml:space="preserve">is inferior to the </w:t>
      </w:r>
      <w:r w:rsidRPr="00317412">
        <w:t>standard</w:t>
      </w:r>
      <w:r w:rsidRPr="000320EB">
        <w:t xml:space="preserve"> in terms of a specific quality</w:t>
      </w:r>
      <w:r w:rsidR="00B72A07">
        <w:t>,</w:t>
      </w:r>
      <w:r w:rsidRPr="000320EB">
        <w:t xml:space="preserve"> as in </w:t>
      </w:r>
      <w:r w:rsidR="0075145B">
        <w:t xml:space="preserve">the elicited example in </w:t>
      </w:r>
      <w:r w:rsidRPr="000320EB">
        <w:fldChar w:fldCharType="begin"/>
      </w:r>
      <w:r w:rsidRPr="000320EB">
        <w:instrText xml:space="preserve"> REF _Ref364513751 \h </w:instrText>
      </w:r>
      <w:r>
        <w:instrText xml:space="preserve"> \* MERGEFORMAT </w:instrText>
      </w:r>
      <w:r w:rsidRPr="000320EB">
        <w:fldChar w:fldCharType="separate"/>
      </w:r>
      <w:r w:rsidR="00154D81" w:rsidRPr="000320EB">
        <w:t>(</w:t>
      </w:r>
      <w:r w:rsidR="00154D81">
        <w:t>115</w:t>
      </w:r>
      <w:r w:rsidR="00154D81" w:rsidRPr="000320EB">
        <w:t>)</w:t>
      </w:r>
      <w:r w:rsidRPr="000320EB">
        <w:fldChar w:fldCharType="end"/>
      </w:r>
      <w:r w:rsidRPr="000320EB">
        <w:t xml:space="preserve">, repeated as </w:t>
      </w:r>
      <w:r w:rsidRPr="000320EB">
        <w:fldChar w:fldCharType="begin"/>
      </w:r>
      <w:r w:rsidRPr="000320EB">
        <w:instrText xml:space="preserve"> REF _Ref340309716 \h </w:instrText>
      </w:r>
      <w:r>
        <w:instrText xml:space="preserve"> \* MERGEFORMAT </w:instrText>
      </w:r>
      <w:r w:rsidRPr="000320EB">
        <w:fldChar w:fldCharType="separate"/>
      </w:r>
      <w:r w:rsidR="00154D81" w:rsidRPr="000320EB">
        <w:t>(</w:t>
      </w:r>
      <w:r w:rsidR="00154D81">
        <w:t>120</w:t>
      </w:r>
      <w:r w:rsidR="00154D81" w:rsidRPr="000320EB">
        <w:t>)</w:t>
      </w:r>
      <w:r w:rsidRPr="000320EB">
        <w:fldChar w:fldCharType="end"/>
      </w:r>
      <w:r>
        <w:t xml:space="preserve">, speakers </w:t>
      </w:r>
      <w:r w:rsidR="00B72A07">
        <w:t>prefer to</w:t>
      </w:r>
      <w:r w:rsidR="00B72A07" w:rsidRPr="00203E2B">
        <w:t xml:space="preserve"> </w:t>
      </w:r>
      <w:r>
        <w:t xml:space="preserve">use a superiority clause which asserts that the </w:t>
      </w:r>
      <w:r w:rsidRPr="0022268C">
        <w:t>comparee</w:t>
      </w:r>
      <w:r w:rsidRPr="000320EB">
        <w:t xml:space="preserve"> is superior to the </w:t>
      </w:r>
      <w:r w:rsidRPr="00317412">
        <w:t>standard</w:t>
      </w:r>
      <w:r>
        <w:t>,</w:t>
      </w:r>
      <w:r w:rsidRPr="000320EB">
        <w:t xml:space="preserve"> as in </w:t>
      </w:r>
      <w:r w:rsidR="0075145B">
        <w:t xml:space="preserve">the elicited example in </w:t>
      </w:r>
      <w:r>
        <w:fldChar w:fldCharType="begin"/>
      </w:r>
      <w:r>
        <w:instrText xml:space="preserve"> REF _Ref370914428 \h </w:instrText>
      </w:r>
      <w:r>
        <w:fldChar w:fldCharType="separate"/>
      </w:r>
      <w:r w:rsidR="00154D81" w:rsidRPr="000320EB">
        <w:t>(</w:t>
      </w:r>
      <w:r w:rsidR="00154D81">
        <w:rPr>
          <w:noProof/>
        </w:rPr>
        <w:t>112</w:t>
      </w:r>
      <w:r w:rsidR="00154D81" w:rsidRPr="000320EB">
        <w:t>)</w:t>
      </w:r>
      <w:r>
        <w:fldChar w:fldCharType="end"/>
      </w:r>
      <w:r>
        <w:t xml:space="preserve">, repeated as </w:t>
      </w:r>
      <w:r w:rsidRPr="000320EB">
        <w:fldChar w:fldCharType="begin"/>
      </w:r>
      <w:r w:rsidRPr="000320EB">
        <w:instrText xml:space="preserve"> REF _Ref340309717 \h </w:instrText>
      </w:r>
      <w:r>
        <w:instrText xml:space="preserve"> \* MERGEFORMAT </w:instrText>
      </w:r>
      <w:r w:rsidRPr="000320EB">
        <w:fldChar w:fldCharType="separate"/>
      </w:r>
      <w:r w:rsidR="00154D81" w:rsidRPr="000320EB">
        <w:t>(</w:t>
      </w:r>
      <w:r w:rsidR="00154D81">
        <w:t>121</w:t>
      </w:r>
      <w:r w:rsidR="00154D81" w:rsidRPr="000320EB">
        <w:t>)</w:t>
      </w:r>
      <w:r w:rsidRPr="000320EB">
        <w:fldChar w:fldCharType="end"/>
      </w:r>
      <w:r w:rsidRPr="000320EB">
        <w:t>.</w:t>
      </w:r>
    </w:p>
    <w:p w14:paraId="4CE1DDA2" w14:textId="77777777" w:rsidR="00075364" w:rsidRPr="000320EB" w:rsidRDefault="00075364" w:rsidP="00075364">
      <w:pPr>
        <w:pStyle w:val="ExampleTitle"/>
      </w:pPr>
      <w:r w:rsidRPr="000320EB">
        <w:t>Infer</w:t>
      </w:r>
      <w:r>
        <w:t>iority versus</w:t>
      </w:r>
      <w:r w:rsidRPr="000320EB">
        <w:t xml:space="preserve"> superiority </w:t>
      </w:r>
      <w:r>
        <w:t>clauses</w:t>
      </w:r>
    </w:p>
    <w:tbl>
      <w:tblPr>
        <w:tblW w:w="0" w:type="auto"/>
        <w:tblCellMar>
          <w:left w:w="42" w:type="dxa"/>
          <w:right w:w="42" w:type="dxa"/>
        </w:tblCellMar>
        <w:tblLook w:val="01E0" w:firstRow="1" w:lastRow="1" w:firstColumn="1" w:lastColumn="1" w:noHBand="0" w:noVBand="0"/>
      </w:tblPr>
      <w:tblGrid>
        <w:gridCol w:w="709"/>
        <w:gridCol w:w="540"/>
        <w:gridCol w:w="807"/>
        <w:gridCol w:w="679"/>
        <w:gridCol w:w="573"/>
        <w:gridCol w:w="489"/>
      </w:tblGrid>
      <w:tr w:rsidR="00AC23C4" w:rsidRPr="000320EB" w14:paraId="2098BAF0" w14:textId="77777777" w:rsidTr="00AC23C4">
        <w:tc>
          <w:tcPr>
            <w:tcW w:w="709" w:type="dxa"/>
            <w:shd w:val="clear" w:color="auto" w:fill="auto"/>
          </w:tcPr>
          <w:p w14:paraId="10005D55" w14:textId="77777777" w:rsidR="00075364" w:rsidRPr="000320EB" w:rsidRDefault="00075364" w:rsidP="00075364">
            <w:pPr>
              <w:pStyle w:val="O0Nwnext"/>
            </w:pPr>
            <w:bookmarkStart w:id="4715" w:name="_Ref306195978"/>
            <w:bookmarkStart w:id="4716" w:name="_Ref340309716"/>
            <w:r w:rsidRPr="000320EB">
              <w:t>(</w:t>
            </w:r>
            <w:fldSimple w:instr=" SEQ ( \* ARABIC \s 1 ">
              <w:r w:rsidR="00154D81">
                <w:rPr>
                  <w:noProof/>
                </w:rPr>
                <w:t>120</w:t>
              </w:r>
            </w:fldSimple>
            <w:bookmarkEnd w:id="4715"/>
            <w:r w:rsidRPr="000320EB">
              <w:t>)</w:t>
            </w:r>
            <w:bookmarkEnd w:id="4716"/>
          </w:p>
        </w:tc>
        <w:tc>
          <w:tcPr>
            <w:tcW w:w="540" w:type="dxa"/>
            <w:shd w:val="clear" w:color="auto" w:fill="auto"/>
          </w:tcPr>
          <w:p w14:paraId="7909324F" w14:textId="77777777" w:rsidR="00075364" w:rsidRPr="000320EB" w:rsidRDefault="00075364" w:rsidP="00075364">
            <w:pPr>
              <w:pStyle w:val="Text"/>
            </w:pPr>
            <w:r w:rsidRPr="000320EB">
              <w:t>saya</w:t>
            </w:r>
          </w:p>
        </w:tc>
        <w:tc>
          <w:tcPr>
            <w:tcW w:w="807" w:type="dxa"/>
            <w:shd w:val="clear" w:color="auto" w:fill="auto"/>
          </w:tcPr>
          <w:p w14:paraId="70DBF5E2" w14:textId="77777777" w:rsidR="00075364" w:rsidRPr="000320EB" w:rsidRDefault="00075364" w:rsidP="00075364">
            <w:pPr>
              <w:pStyle w:val="Text"/>
              <w:rPr>
                <w:rStyle w:val="ChBlueBold"/>
              </w:rPr>
            </w:pPr>
            <w:r w:rsidRPr="000320EB">
              <w:rPr>
                <w:rStyle w:val="ChBlueBold"/>
              </w:rPr>
              <w:t>kurang</w:t>
            </w:r>
          </w:p>
        </w:tc>
        <w:tc>
          <w:tcPr>
            <w:tcW w:w="679" w:type="dxa"/>
            <w:shd w:val="clear" w:color="auto" w:fill="auto"/>
          </w:tcPr>
          <w:p w14:paraId="4174E29A" w14:textId="77777777" w:rsidR="00075364" w:rsidRPr="000320EB" w:rsidRDefault="00075364" w:rsidP="00075364">
            <w:pPr>
              <w:pStyle w:val="Text"/>
              <w:rPr>
                <w:rStyle w:val="ChBlueBold"/>
              </w:rPr>
            </w:pPr>
            <w:r w:rsidRPr="000320EB">
              <w:rPr>
                <w:rStyle w:val="ChBlueBold"/>
              </w:rPr>
              <w:t>tinggi</w:t>
            </w:r>
          </w:p>
        </w:tc>
        <w:tc>
          <w:tcPr>
            <w:tcW w:w="573" w:type="dxa"/>
            <w:shd w:val="clear" w:color="auto" w:fill="auto"/>
          </w:tcPr>
          <w:p w14:paraId="3C25FF65" w14:textId="77777777" w:rsidR="00075364" w:rsidRPr="000320EB" w:rsidRDefault="00075364" w:rsidP="00075364">
            <w:pPr>
              <w:pStyle w:val="Text"/>
            </w:pPr>
            <w:r w:rsidRPr="000320EB">
              <w:t>dari</w:t>
            </w:r>
          </w:p>
        </w:tc>
        <w:tc>
          <w:tcPr>
            <w:tcW w:w="489" w:type="dxa"/>
            <w:shd w:val="clear" w:color="auto" w:fill="auto"/>
          </w:tcPr>
          <w:p w14:paraId="18C38A2E" w14:textId="77777777" w:rsidR="00075364" w:rsidRPr="000320EB" w:rsidRDefault="00075364" w:rsidP="00075364">
            <w:pPr>
              <w:pStyle w:val="Text"/>
            </w:pPr>
            <w:r w:rsidRPr="000320EB">
              <w:t>dia</w:t>
            </w:r>
          </w:p>
        </w:tc>
      </w:tr>
      <w:tr w:rsidR="00AC23C4" w:rsidRPr="00AC23C4" w14:paraId="5E890493" w14:textId="77777777" w:rsidTr="00AC23C4">
        <w:tc>
          <w:tcPr>
            <w:tcW w:w="709" w:type="dxa"/>
            <w:shd w:val="clear" w:color="auto" w:fill="auto"/>
          </w:tcPr>
          <w:p w14:paraId="1E4853D2" w14:textId="77777777" w:rsidR="00075364" w:rsidRPr="000320EB" w:rsidRDefault="00075364" w:rsidP="00075364">
            <w:pPr>
              <w:pStyle w:val="GlossEng"/>
            </w:pPr>
          </w:p>
        </w:tc>
        <w:tc>
          <w:tcPr>
            <w:tcW w:w="540" w:type="dxa"/>
            <w:shd w:val="clear" w:color="auto" w:fill="auto"/>
          </w:tcPr>
          <w:p w14:paraId="57C44F78" w14:textId="77777777" w:rsidR="00075364" w:rsidRPr="0099608C" w:rsidRDefault="00075364" w:rsidP="00075364">
            <w:pPr>
              <w:pStyle w:val="GlossEng"/>
              <w:rPr>
                <w:rStyle w:val="ChSmallCaps"/>
              </w:rPr>
            </w:pPr>
            <w:r w:rsidRPr="0099608C">
              <w:rPr>
                <w:rStyle w:val="ChSmallCaps"/>
              </w:rPr>
              <w:t>1sg</w:t>
            </w:r>
          </w:p>
        </w:tc>
        <w:tc>
          <w:tcPr>
            <w:tcW w:w="807" w:type="dxa"/>
            <w:shd w:val="clear" w:color="auto" w:fill="auto"/>
          </w:tcPr>
          <w:p w14:paraId="21298091" w14:textId="77777777" w:rsidR="00075364" w:rsidRPr="000320EB" w:rsidRDefault="00075364" w:rsidP="00075364">
            <w:pPr>
              <w:pStyle w:val="GlossEng"/>
            </w:pPr>
            <w:r w:rsidRPr="000320EB">
              <w:t>lack</w:t>
            </w:r>
          </w:p>
        </w:tc>
        <w:tc>
          <w:tcPr>
            <w:tcW w:w="679" w:type="dxa"/>
            <w:shd w:val="clear" w:color="auto" w:fill="auto"/>
          </w:tcPr>
          <w:p w14:paraId="50360993" w14:textId="77777777" w:rsidR="00075364" w:rsidRPr="000320EB" w:rsidRDefault="00054B03" w:rsidP="00075364">
            <w:pPr>
              <w:pStyle w:val="GlossEng"/>
            </w:pPr>
            <w:r>
              <w:t>be.high</w:t>
            </w:r>
          </w:p>
        </w:tc>
        <w:tc>
          <w:tcPr>
            <w:tcW w:w="573" w:type="dxa"/>
            <w:shd w:val="clear" w:color="auto" w:fill="auto"/>
          </w:tcPr>
          <w:p w14:paraId="441A3082" w14:textId="77777777" w:rsidR="00075364" w:rsidRPr="000320EB" w:rsidRDefault="00075364" w:rsidP="00075364">
            <w:pPr>
              <w:pStyle w:val="GlossEng"/>
            </w:pPr>
            <w:r w:rsidRPr="000320EB">
              <w:t>from</w:t>
            </w:r>
          </w:p>
        </w:tc>
        <w:tc>
          <w:tcPr>
            <w:tcW w:w="489" w:type="dxa"/>
            <w:shd w:val="clear" w:color="auto" w:fill="auto"/>
          </w:tcPr>
          <w:p w14:paraId="3BC3B87A" w14:textId="77777777" w:rsidR="00075364" w:rsidRPr="0099608C" w:rsidRDefault="00075364" w:rsidP="00075364">
            <w:pPr>
              <w:pStyle w:val="GlossEng"/>
              <w:rPr>
                <w:rStyle w:val="ChSmallCaps"/>
              </w:rPr>
            </w:pPr>
            <w:r w:rsidRPr="0099608C">
              <w:rPr>
                <w:rStyle w:val="ChSmallCaps"/>
              </w:rPr>
              <w:t>3sg</w:t>
            </w:r>
          </w:p>
        </w:tc>
      </w:tr>
    </w:tbl>
    <w:p w14:paraId="49815697" w14:textId="5065691C" w:rsidR="00075364" w:rsidRPr="000320EB" w:rsidRDefault="00B7093A" w:rsidP="00075364">
      <w:pPr>
        <w:pStyle w:val="FreeTranslEng"/>
      </w:pPr>
      <w:r>
        <w:t>‘</w:t>
      </w:r>
      <w:r w:rsidR="00075364" w:rsidRPr="000320EB">
        <w:t xml:space="preserve">I am </w:t>
      </w:r>
      <w:r w:rsidR="00075364" w:rsidRPr="000320EB">
        <w:rPr>
          <w:rStyle w:val="ChBlueBold"/>
        </w:rPr>
        <w:t>shorter</w:t>
      </w:r>
      <w:r w:rsidR="00075364" w:rsidRPr="000320EB">
        <w:t xml:space="preserve"> than him/her</w:t>
      </w:r>
      <w:r>
        <w:t>’</w:t>
      </w:r>
      <w:r w:rsidR="00075364" w:rsidRPr="000320EB">
        <w:t xml:space="preserve"> (Lit. </w:t>
      </w:r>
      <w:r>
        <w:t>‘</w:t>
      </w:r>
      <w:r w:rsidR="00075364" w:rsidRPr="000320EB">
        <w:rPr>
          <w:rStyle w:val="ChBlueBold"/>
        </w:rPr>
        <w:t>lack being tall</w:t>
      </w:r>
      <w:r>
        <w:t>’</w:t>
      </w:r>
      <w:r w:rsidR="00075364" w:rsidRPr="000320EB">
        <w:t xml:space="preserve">) </w:t>
      </w:r>
      <w:r w:rsidR="00075364" w:rsidRPr="000320EB">
        <w:rPr>
          <w:rStyle w:val="ExampleSource"/>
        </w:rPr>
        <w:t>[Elicited BR111011.001]</w:t>
      </w:r>
    </w:p>
    <w:tbl>
      <w:tblPr>
        <w:tblW w:w="0" w:type="auto"/>
        <w:tblCellMar>
          <w:left w:w="42" w:type="dxa"/>
          <w:right w:w="42" w:type="dxa"/>
        </w:tblCellMar>
        <w:tblLook w:val="01E0" w:firstRow="1" w:lastRow="1" w:firstColumn="1" w:lastColumn="1" w:noHBand="0" w:noVBand="0"/>
      </w:tblPr>
      <w:tblGrid>
        <w:gridCol w:w="709"/>
        <w:gridCol w:w="489"/>
        <w:gridCol w:w="595"/>
        <w:gridCol w:w="779"/>
        <w:gridCol w:w="573"/>
        <w:gridCol w:w="540"/>
      </w:tblGrid>
      <w:tr w:rsidR="00AC23C4" w:rsidRPr="000320EB" w14:paraId="1378A45C" w14:textId="77777777" w:rsidTr="00AC23C4">
        <w:tc>
          <w:tcPr>
            <w:tcW w:w="709" w:type="dxa"/>
            <w:shd w:val="clear" w:color="auto" w:fill="auto"/>
          </w:tcPr>
          <w:p w14:paraId="01E3BADF" w14:textId="77777777" w:rsidR="00075364" w:rsidRPr="000320EB" w:rsidRDefault="00075364" w:rsidP="00075364">
            <w:pPr>
              <w:pStyle w:val="O0Nwnext"/>
            </w:pPr>
            <w:bookmarkStart w:id="4717" w:name="_Ref336707207"/>
            <w:bookmarkStart w:id="4718" w:name="_Ref340309717"/>
            <w:r w:rsidRPr="000320EB">
              <w:t>(</w:t>
            </w:r>
            <w:fldSimple w:instr=" SEQ ( \* ARABIC \s 1 ">
              <w:r w:rsidR="00154D81">
                <w:rPr>
                  <w:noProof/>
                </w:rPr>
                <w:t>121</w:t>
              </w:r>
            </w:fldSimple>
            <w:bookmarkEnd w:id="4717"/>
            <w:r w:rsidRPr="000320EB">
              <w:t>)</w:t>
            </w:r>
            <w:bookmarkEnd w:id="4718"/>
          </w:p>
        </w:tc>
        <w:tc>
          <w:tcPr>
            <w:tcW w:w="489" w:type="dxa"/>
            <w:shd w:val="clear" w:color="auto" w:fill="auto"/>
          </w:tcPr>
          <w:p w14:paraId="1884B297" w14:textId="77777777" w:rsidR="00075364" w:rsidRPr="000320EB" w:rsidRDefault="00075364" w:rsidP="00075364">
            <w:pPr>
              <w:pStyle w:val="Text"/>
            </w:pPr>
            <w:r w:rsidRPr="000320EB">
              <w:t>dia</w:t>
            </w:r>
          </w:p>
        </w:tc>
        <w:tc>
          <w:tcPr>
            <w:tcW w:w="595" w:type="dxa"/>
            <w:shd w:val="clear" w:color="auto" w:fill="auto"/>
          </w:tcPr>
          <w:p w14:paraId="35C3F977" w14:textId="77777777" w:rsidR="00075364" w:rsidRPr="000320EB" w:rsidRDefault="00075364" w:rsidP="00075364">
            <w:pPr>
              <w:pStyle w:val="Text"/>
              <w:rPr>
                <w:rStyle w:val="ChBlueBold"/>
              </w:rPr>
            </w:pPr>
            <w:r w:rsidRPr="000320EB">
              <w:rPr>
                <w:rStyle w:val="ChBlueBold"/>
              </w:rPr>
              <w:t>lebi</w:t>
            </w:r>
          </w:p>
        </w:tc>
        <w:tc>
          <w:tcPr>
            <w:tcW w:w="779" w:type="dxa"/>
            <w:shd w:val="clear" w:color="auto" w:fill="auto"/>
          </w:tcPr>
          <w:p w14:paraId="3A4613F6" w14:textId="77777777" w:rsidR="00075364" w:rsidRPr="000320EB" w:rsidRDefault="00075364" w:rsidP="00075364">
            <w:pPr>
              <w:pStyle w:val="Text"/>
              <w:rPr>
                <w:rStyle w:val="ChBlueBold"/>
              </w:rPr>
            </w:pPr>
            <w:r w:rsidRPr="000320EB">
              <w:rPr>
                <w:rStyle w:val="ChBlueBold"/>
              </w:rPr>
              <w:t>tinggi</w:t>
            </w:r>
          </w:p>
        </w:tc>
        <w:tc>
          <w:tcPr>
            <w:tcW w:w="573" w:type="dxa"/>
            <w:shd w:val="clear" w:color="auto" w:fill="auto"/>
          </w:tcPr>
          <w:p w14:paraId="2D789404" w14:textId="77777777" w:rsidR="00075364" w:rsidRPr="000320EB" w:rsidRDefault="00075364" w:rsidP="00075364">
            <w:pPr>
              <w:pStyle w:val="Text"/>
            </w:pPr>
            <w:r w:rsidRPr="000320EB">
              <w:t>dari</w:t>
            </w:r>
          </w:p>
        </w:tc>
        <w:tc>
          <w:tcPr>
            <w:tcW w:w="540" w:type="dxa"/>
            <w:shd w:val="clear" w:color="auto" w:fill="auto"/>
          </w:tcPr>
          <w:p w14:paraId="05D33A85" w14:textId="77777777" w:rsidR="00075364" w:rsidRPr="000320EB" w:rsidRDefault="00075364" w:rsidP="00075364">
            <w:pPr>
              <w:pStyle w:val="Text"/>
            </w:pPr>
            <w:r w:rsidRPr="000320EB">
              <w:t>saya</w:t>
            </w:r>
          </w:p>
        </w:tc>
      </w:tr>
      <w:tr w:rsidR="00AC23C4" w:rsidRPr="00AC23C4" w14:paraId="34356BE6" w14:textId="77777777" w:rsidTr="00AC23C4">
        <w:tc>
          <w:tcPr>
            <w:tcW w:w="709" w:type="dxa"/>
            <w:shd w:val="clear" w:color="auto" w:fill="auto"/>
          </w:tcPr>
          <w:p w14:paraId="16461F10" w14:textId="77777777" w:rsidR="00075364" w:rsidRPr="000320EB" w:rsidRDefault="00075364" w:rsidP="00075364">
            <w:pPr>
              <w:pStyle w:val="GlossEng"/>
            </w:pPr>
          </w:p>
        </w:tc>
        <w:tc>
          <w:tcPr>
            <w:tcW w:w="489" w:type="dxa"/>
            <w:shd w:val="clear" w:color="auto" w:fill="auto"/>
          </w:tcPr>
          <w:p w14:paraId="1B2260C9" w14:textId="77777777" w:rsidR="00075364" w:rsidRPr="0099608C" w:rsidRDefault="00075364" w:rsidP="00075364">
            <w:pPr>
              <w:pStyle w:val="GlossEng"/>
              <w:rPr>
                <w:rStyle w:val="ChSmallCaps"/>
              </w:rPr>
            </w:pPr>
            <w:r w:rsidRPr="0099608C">
              <w:rPr>
                <w:rStyle w:val="ChSmallCaps"/>
              </w:rPr>
              <w:t>3sg</w:t>
            </w:r>
          </w:p>
        </w:tc>
        <w:tc>
          <w:tcPr>
            <w:tcW w:w="595" w:type="dxa"/>
            <w:shd w:val="clear" w:color="auto" w:fill="auto"/>
          </w:tcPr>
          <w:p w14:paraId="10E7CCCC" w14:textId="77777777" w:rsidR="00075364" w:rsidRPr="000320EB" w:rsidRDefault="00075364" w:rsidP="00075364">
            <w:pPr>
              <w:pStyle w:val="GlossEng"/>
            </w:pPr>
            <w:r w:rsidRPr="000320EB">
              <w:t>more</w:t>
            </w:r>
          </w:p>
        </w:tc>
        <w:tc>
          <w:tcPr>
            <w:tcW w:w="779" w:type="dxa"/>
            <w:shd w:val="clear" w:color="auto" w:fill="auto"/>
          </w:tcPr>
          <w:p w14:paraId="27A8766B" w14:textId="77777777" w:rsidR="00075364" w:rsidRPr="000320EB" w:rsidRDefault="00054B03" w:rsidP="00075364">
            <w:pPr>
              <w:pStyle w:val="GlossEng"/>
            </w:pPr>
            <w:r>
              <w:t>be.high</w:t>
            </w:r>
          </w:p>
        </w:tc>
        <w:tc>
          <w:tcPr>
            <w:tcW w:w="573" w:type="dxa"/>
            <w:shd w:val="clear" w:color="auto" w:fill="auto"/>
          </w:tcPr>
          <w:p w14:paraId="04D3A537" w14:textId="77777777" w:rsidR="00075364" w:rsidRPr="000320EB" w:rsidRDefault="00075364" w:rsidP="00075364">
            <w:pPr>
              <w:pStyle w:val="GlossEng"/>
            </w:pPr>
            <w:r w:rsidRPr="000320EB">
              <w:t>from</w:t>
            </w:r>
          </w:p>
        </w:tc>
        <w:tc>
          <w:tcPr>
            <w:tcW w:w="540" w:type="dxa"/>
            <w:shd w:val="clear" w:color="auto" w:fill="auto"/>
          </w:tcPr>
          <w:p w14:paraId="4675E740" w14:textId="77777777" w:rsidR="00075364" w:rsidRPr="0099608C" w:rsidRDefault="00075364" w:rsidP="00075364">
            <w:pPr>
              <w:pStyle w:val="GlossEng"/>
              <w:rPr>
                <w:rStyle w:val="ChSmallCaps"/>
              </w:rPr>
            </w:pPr>
            <w:r w:rsidRPr="0099608C">
              <w:rPr>
                <w:rStyle w:val="ChSmallCaps"/>
              </w:rPr>
              <w:t>1sg</w:t>
            </w:r>
          </w:p>
        </w:tc>
      </w:tr>
    </w:tbl>
    <w:p w14:paraId="007934BE" w14:textId="46E6A907" w:rsidR="00075364" w:rsidRPr="000320EB" w:rsidRDefault="00B7093A" w:rsidP="00075364">
      <w:pPr>
        <w:pStyle w:val="FreeTranslEng"/>
      </w:pPr>
      <w:r>
        <w:t>‘</w:t>
      </w:r>
      <w:r w:rsidR="00D70200">
        <w:t>h</w:t>
      </w:r>
      <w:r w:rsidR="00D70200" w:rsidRPr="0047331A">
        <w:t>e</w:t>
      </w:r>
      <w:r w:rsidR="00D70200">
        <w:t>/she</w:t>
      </w:r>
      <w:r w:rsidR="00075364" w:rsidRPr="000320EB">
        <w:t xml:space="preserve"> is </w:t>
      </w:r>
      <w:r w:rsidR="00075364" w:rsidRPr="000320EB">
        <w:rPr>
          <w:rStyle w:val="ChBlueBold"/>
        </w:rPr>
        <w:t>taller</w:t>
      </w:r>
      <w:r w:rsidR="00075364" w:rsidRPr="000320EB">
        <w:t xml:space="preserve"> than I am</w:t>
      </w:r>
      <w:r>
        <w:t>’</w:t>
      </w:r>
      <w:r w:rsidR="00075364" w:rsidRPr="000320EB">
        <w:t xml:space="preserve"> </w:t>
      </w:r>
      <w:r w:rsidR="00075364" w:rsidRPr="000320EB">
        <w:rPr>
          <w:rStyle w:val="ExampleSource"/>
        </w:rPr>
        <w:t>[Elicited BR111011.002]</w:t>
      </w:r>
    </w:p>
    <w:p w14:paraId="44E91CDD" w14:textId="0DB4F2C1" w:rsidR="00075364" w:rsidRPr="000320EB" w:rsidRDefault="00075364" w:rsidP="00855332">
      <w:pPr>
        <w:pStyle w:val="Body0005after"/>
      </w:pPr>
      <w:r>
        <w:t xml:space="preserve">Alternatively, </w:t>
      </w:r>
      <w:r w:rsidRPr="000320EB">
        <w:t xml:space="preserve">the attested inferiority </w:t>
      </w:r>
      <w:r>
        <w:t>clauses</w:t>
      </w:r>
      <w:r w:rsidRPr="000320EB">
        <w:t xml:space="preserve"> could be interpreted as instances of mitigation used for politeness</w:t>
      </w:r>
      <w:r>
        <w:t xml:space="preserve">. This mitigating function is also illustrated with the inferiority clauses in </w:t>
      </w:r>
      <w:r w:rsidRPr="000320EB">
        <w:fldChar w:fldCharType="begin"/>
      </w:r>
      <w:r w:rsidRPr="000320EB">
        <w:instrText xml:space="preserve"> REF _Ref271358837 \h </w:instrText>
      </w:r>
      <w:r>
        <w:instrText xml:space="preserve"> \* MERGEFORMAT </w:instrText>
      </w:r>
      <w:r w:rsidRPr="000320EB">
        <w:fldChar w:fldCharType="separate"/>
      </w:r>
      <w:r w:rsidR="00154D81" w:rsidRPr="000320EB">
        <w:t>(</w:t>
      </w:r>
      <w:r w:rsidR="00154D81">
        <w:t>122</w:t>
      </w:r>
      <w:r w:rsidR="00154D81" w:rsidRPr="000320EB">
        <w:t>)</w:t>
      </w:r>
      <w:r w:rsidRPr="000320EB">
        <w:fldChar w:fldCharType="end"/>
      </w:r>
      <w:r w:rsidRPr="000320EB">
        <w:t xml:space="preserve"> and </w:t>
      </w:r>
      <w:r w:rsidRPr="000320EB">
        <w:fldChar w:fldCharType="begin"/>
      </w:r>
      <w:r w:rsidRPr="000320EB">
        <w:instrText xml:space="preserve"> REF _Ref340309721 \h </w:instrText>
      </w:r>
      <w:r>
        <w:instrText xml:space="preserve"> \* MERGEFORMAT </w:instrText>
      </w:r>
      <w:r w:rsidRPr="000320EB">
        <w:fldChar w:fldCharType="separate"/>
      </w:r>
      <w:r w:rsidR="00154D81" w:rsidRPr="000320EB">
        <w:t>(</w:t>
      </w:r>
      <w:r w:rsidR="00154D81">
        <w:t>123</w:t>
      </w:r>
      <w:r w:rsidR="00154D81" w:rsidRPr="000320EB">
        <w:t>)</w:t>
      </w:r>
      <w:r w:rsidRPr="000320EB">
        <w:fldChar w:fldCharType="end"/>
      </w:r>
      <w:r>
        <w:t xml:space="preserve">: </w:t>
      </w:r>
      <w:r w:rsidRPr="000320EB">
        <w:t xml:space="preserve">the speakers </w:t>
      </w:r>
      <w:r>
        <w:t xml:space="preserve">assert </w:t>
      </w:r>
      <w:r w:rsidRPr="000320EB">
        <w:t xml:space="preserve">that the </w:t>
      </w:r>
      <w:r>
        <w:t xml:space="preserve">respective </w:t>
      </w:r>
      <w:r w:rsidRPr="000320EB">
        <w:t xml:space="preserve">referents possess less of the positive qualities of being </w:t>
      </w:r>
      <w:r w:rsidRPr="000320EB">
        <w:rPr>
          <w:rStyle w:val="ChItalBold"/>
        </w:rPr>
        <w:t>ajar</w:t>
      </w:r>
      <w:r w:rsidRPr="000320EB">
        <w:t xml:space="preserve"> </w:t>
      </w:r>
      <w:r w:rsidR="00B7093A">
        <w:t>‘</w:t>
      </w:r>
      <w:r w:rsidRPr="000320EB">
        <w:t>taught, educated</w:t>
      </w:r>
      <w:r w:rsidR="00B7093A">
        <w:t>’</w:t>
      </w:r>
      <w:r w:rsidRPr="000320EB">
        <w:t xml:space="preserve"> or </w:t>
      </w:r>
      <w:r w:rsidRPr="000320EB">
        <w:rPr>
          <w:rStyle w:val="ChItalBold"/>
        </w:rPr>
        <w:t>hati~hati</w:t>
      </w:r>
      <w:r w:rsidRPr="000320EB">
        <w:t xml:space="preserve"> </w:t>
      </w:r>
      <w:r w:rsidR="00B7093A">
        <w:t>‘</w:t>
      </w:r>
      <w:r w:rsidRPr="000320EB">
        <w:t>careful</w:t>
      </w:r>
      <w:r w:rsidR="00B7093A">
        <w:t>’</w:t>
      </w:r>
      <w:r>
        <w:t>,</w:t>
      </w:r>
      <w:r w:rsidRPr="000320EB">
        <w:t xml:space="preserve"> instead of </w:t>
      </w:r>
      <w:r>
        <w:t xml:space="preserve">stating </w:t>
      </w:r>
      <w:r w:rsidRPr="000320EB">
        <w:t xml:space="preserve">that they are </w:t>
      </w:r>
      <w:r w:rsidR="00B7093A">
        <w:t>‘</w:t>
      </w:r>
      <w:r w:rsidRPr="000320EB">
        <w:t>impolite</w:t>
      </w:r>
      <w:r w:rsidR="00B7093A">
        <w:t>’</w:t>
      </w:r>
      <w:r w:rsidRPr="000320EB">
        <w:t xml:space="preserve"> or </w:t>
      </w:r>
      <w:r w:rsidR="00B7093A">
        <w:t>‘</w:t>
      </w:r>
      <w:r w:rsidRPr="000320EB">
        <w:t>careless</w:t>
      </w:r>
      <w:r w:rsidR="00B7093A">
        <w:t>’</w:t>
      </w:r>
      <w:r w:rsidRPr="000320EB">
        <w:t>.</w:t>
      </w:r>
    </w:p>
    <w:p w14:paraId="3E051AD6" w14:textId="77777777" w:rsidR="00075364" w:rsidRPr="000320EB" w:rsidRDefault="00075364" w:rsidP="00075364">
      <w:pPr>
        <w:pStyle w:val="ExampleTitle"/>
      </w:pPr>
      <w:r w:rsidRPr="000320EB">
        <w:t xml:space="preserve">Inferiority </w:t>
      </w:r>
      <w:r>
        <w:t>clauses</w:t>
      </w:r>
      <w:r w:rsidRPr="000320EB">
        <w:t>: Mitigation function</w:t>
      </w:r>
    </w:p>
    <w:tbl>
      <w:tblPr>
        <w:tblW w:w="2673" w:type="dxa"/>
        <w:tblCellMar>
          <w:left w:w="42" w:type="dxa"/>
          <w:right w:w="42" w:type="dxa"/>
        </w:tblCellMar>
        <w:tblLook w:val="01E0" w:firstRow="1" w:lastRow="1" w:firstColumn="1" w:lastColumn="1" w:noHBand="0" w:noVBand="0"/>
      </w:tblPr>
      <w:tblGrid>
        <w:gridCol w:w="709"/>
        <w:gridCol w:w="551"/>
        <w:gridCol w:w="807"/>
        <w:gridCol w:w="606"/>
      </w:tblGrid>
      <w:tr w:rsidR="00075364" w:rsidRPr="000320EB" w14:paraId="2101158F" w14:textId="77777777" w:rsidTr="00AC23C4">
        <w:tc>
          <w:tcPr>
            <w:tcW w:w="709" w:type="dxa"/>
            <w:shd w:val="clear" w:color="auto" w:fill="auto"/>
          </w:tcPr>
          <w:p w14:paraId="64E34CCC" w14:textId="77777777" w:rsidR="00075364" w:rsidRPr="000320EB" w:rsidRDefault="00075364" w:rsidP="00075364">
            <w:pPr>
              <w:pStyle w:val="O0Nwnext"/>
            </w:pPr>
            <w:bookmarkStart w:id="4719" w:name="_Ref271358852"/>
            <w:bookmarkStart w:id="4720" w:name="_Ref271358837"/>
            <w:r w:rsidRPr="000320EB">
              <w:t>(</w:t>
            </w:r>
            <w:fldSimple w:instr=" SEQ ( \* ARABIC \s 1 ">
              <w:r w:rsidR="00154D81">
                <w:rPr>
                  <w:noProof/>
                </w:rPr>
                <w:t>122</w:t>
              </w:r>
            </w:fldSimple>
            <w:bookmarkEnd w:id="4719"/>
            <w:r w:rsidRPr="000320EB">
              <w:t>)</w:t>
            </w:r>
            <w:bookmarkEnd w:id="4720"/>
          </w:p>
        </w:tc>
        <w:tc>
          <w:tcPr>
            <w:tcW w:w="551" w:type="dxa"/>
            <w:shd w:val="clear" w:color="auto" w:fill="auto"/>
          </w:tcPr>
          <w:p w14:paraId="7F060BC4" w14:textId="77777777" w:rsidR="00075364" w:rsidRPr="000320EB" w:rsidRDefault="009B531F" w:rsidP="00075364">
            <w:pPr>
              <w:pStyle w:val="Text"/>
            </w:pPr>
            <w:r>
              <w:t>Klara</w:t>
            </w:r>
          </w:p>
        </w:tc>
        <w:tc>
          <w:tcPr>
            <w:tcW w:w="807" w:type="dxa"/>
            <w:shd w:val="clear" w:color="auto" w:fill="auto"/>
          </w:tcPr>
          <w:p w14:paraId="25FE605B" w14:textId="77777777" w:rsidR="00075364" w:rsidRPr="000320EB" w:rsidRDefault="00075364" w:rsidP="00075364">
            <w:pPr>
              <w:pStyle w:val="Text"/>
              <w:rPr>
                <w:rStyle w:val="ChBlueBold"/>
              </w:rPr>
            </w:pPr>
            <w:r w:rsidRPr="000320EB">
              <w:rPr>
                <w:rStyle w:val="ChBlueBold"/>
              </w:rPr>
              <w:t>kurang</w:t>
            </w:r>
          </w:p>
        </w:tc>
        <w:tc>
          <w:tcPr>
            <w:tcW w:w="606" w:type="dxa"/>
            <w:shd w:val="clear" w:color="auto" w:fill="auto"/>
          </w:tcPr>
          <w:p w14:paraId="2AC34A2B" w14:textId="77777777" w:rsidR="00075364" w:rsidRPr="000320EB" w:rsidRDefault="00075364" w:rsidP="00075364">
            <w:pPr>
              <w:pStyle w:val="Text"/>
              <w:rPr>
                <w:rStyle w:val="ChBlueBold"/>
              </w:rPr>
            </w:pPr>
            <w:r w:rsidRPr="000320EB">
              <w:rPr>
                <w:rStyle w:val="ChBlueBold"/>
              </w:rPr>
              <w:t>ajar</w:t>
            </w:r>
          </w:p>
        </w:tc>
      </w:tr>
      <w:tr w:rsidR="00075364" w:rsidRPr="000320EB" w14:paraId="6D9F33F6" w14:textId="77777777" w:rsidTr="00AC23C4">
        <w:tc>
          <w:tcPr>
            <w:tcW w:w="709" w:type="dxa"/>
            <w:shd w:val="clear" w:color="auto" w:fill="auto"/>
          </w:tcPr>
          <w:p w14:paraId="41A4E2CB" w14:textId="77777777" w:rsidR="00075364" w:rsidRPr="000320EB" w:rsidRDefault="00075364" w:rsidP="00075364">
            <w:pPr>
              <w:pStyle w:val="GlossEng"/>
            </w:pPr>
          </w:p>
        </w:tc>
        <w:tc>
          <w:tcPr>
            <w:tcW w:w="551" w:type="dxa"/>
            <w:shd w:val="clear" w:color="auto" w:fill="auto"/>
          </w:tcPr>
          <w:p w14:paraId="6D9D6966" w14:textId="77777777" w:rsidR="00075364" w:rsidRPr="000320EB" w:rsidRDefault="009B531F" w:rsidP="00075364">
            <w:pPr>
              <w:pStyle w:val="GlossEng"/>
            </w:pPr>
            <w:r>
              <w:t>Klara</w:t>
            </w:r>
          </w:p>
        </w:tc>
        <w:tc>
          <w:tcPr>
            <w:tcW w:w="807" w:type="dxa"/>
            <w:shd w:val="clear" w:color="auto" w:fill="auto"/>
          </w:tcPr>
          <w:p w14:paraId="4AE15E39" w14:textId="77777777" w:rsidR="00075364" w:rsidRPr="000320EB" w:rsidRDefault="00075364" w:rsidP="00075364">
            <w:pPr>
              <w:pStyle w:val="GlossEng"/>
            </w:pPr>
            <w:r w:rsidRPr="000320EB">
              <w:t>lack</w:t>
            </w:r>
          </w:p>
        </w:tc>
        <w:tc>
          <w:tcPr>
            <w:tcW w:w="606" w:type="dxa"/>
            <w:shd w:val="clear" w:color="auto" w:fill="auto"/>
          </w:tcPr>
          <w:p w14:paraId="42E88766" w14:textId="77777777" w:rsidR="00075364" w:rsidRPr="000320EB" w:rsidRDefault="00075364" w:rsidP="00075364">
            <w:pPr>
              <w:pStyle w:val="GlossEng"/>
            </w:pPr>
            <w:r w:rsidRPr="000320EB">
              <w:t>teach</w:t>
            </w:r>
          </w:p>
        </w:tc>
      </w:tr>
    </w:tbl>
    <w:p w14:paraId="0F995164" w14:textId="7E9E7107" w:rsidR="00075364" w:rsidRPr="000320EB" w:rsidRDefault="00B7093A" w:rsidP="00075364">
      <w:pPr>
        <w:pStyle w:val="FreeTranslEng"/>
      </w:pPr>
      <w:r>
        <w:t>‘</w:t>
      </w:r>
      <w:r w:rsidR="009B531F">
        <w:t>Klara</w:t>
      </w:r>
      <w:r w:rsidR="00075364" w:rsidRPr="000320EB">
        <w:t xml:space="preserve"> was </w:t>
      </w:r>
      <w:r w:rsidR="00075364" w:rsidRPr="000320EB">
        <w:rPr>
          <w:rStyle w:val="ChBlueBold"/>
        </w:rPr>
        <w:t>impolite</w:t>
      </w:r>
      <w:r>
        <w:t>’</w:t>
      </w:r>
      <w:r w:rsidR="00075364" w:rsidRPr="000320EB">
        <w:t xml:space="preserve"> (Lit. </w:t>
      </w:r>
      <w:r>
        <w:t>‘</w:t>
      </w:r>
      <w:r w:rsidR="00075364" w:rsidRPr="000320EB">
        <w:rPr>
          <w:rStyle w:val="ChBlueBold"/>
        </w:rPr>
        <w:t>lack being educated</w:t>
      </w:r>
      <w:r>
        <w:t>’</w:t>
      </w:r>
      <w:r w:rsidR="00075364" w:rsidRPr="000320EB">
        <w:t xml:space="preserve">) </w:t>
      </w:r>
      <w:r w:rsidR="00075364" w:rsidRPr="000320EB">
        <w:rPr>
          <w:rStyle w:val="ExampleSource"/>
        </w:rPr>
        <w:t>[081025-009a-Cv.0045]</w:t>
      </w:r>
    </w:p>
    <w:tbl>
      <w:tblPr>
        <w:tblW w:w="0" w:type="auto"/>
        <w:tblCellMar>
          <w:left w:w="42" w:type="dxa"/>
          <w:right w:w="42" w:type="dxa"/>
        </w:tblCellMar>
        <w:tblLook w:val="01E0" w:firstRow="1" w:lastRow="1" w:firstColumn="1" w:lastColumn="1" w:noHBand="0" w:noVBand="0"/>
      </w:tblPr>
      <w:tblGrid>
        <w:gridCol w:w="709"/>
        <w:gridCol w:w="706"/>
        <w:gridCol w:w="817"/>
        <w:gridCol w:w="807"/>
        <w:gridCol w:w="970"/>
      </w:tblGrid>
      <w:tr w:rsidR="00AC23C4" w:rsidRPr="000320EB" w14:paraId="0D4AFFC4" w14:textId="77777777" w:rsidTr="00AC23C4">
        <w:tc>
          <w:tcPr>
            <w:tcW w:w="709" w:type="dxa"/>
            <w:shd w:val="clear" w:color="auto" w:fill="auto"/>
          </w:tcPr>
          <w:p w14:paraId="07D427E6" w14:textId="77777777" w:rsidR="00075364" w:rsidRPr="000320EB" w:rsidRDefault="00075364" w:rsidP="00075364">
            <w:pPr>
              <w:pStyle w:val="O0Nwnext"/>
            </w:pPr>
            <w:bookmarkStart w:id="4721" w:name="_Ref336707210"/>
            <w:bookmarkStart w:id="4722" w:name="_Ref340309721"/>
            <w:r w:rsidRPr="000320EB">
              <w:t>(</w:t>
            </w:r>
            <w:fldSimple w:instr=" SEQ ( \* ARABIC \s 1 ">
              <w:r w:rsidR="00154D81">
                <w:rPr>
                  <w:noProof/>
                </w:rPr>
                <w:t>123</w:t>
              </w:r>
            </w:fldSimple>
            <w:bookmarkEnd w:id="4721"/>
            <w:r w:rsidRPr="000320EB">
              <w:t>)</w:t>
            </w:r>
            <w:bookmarkEnd w:id="4722"/>
          </w:p>
        </w:tc>
        <w:tc>
          <w:tcPr>
            <w:tcW w:w="706" w:type="dxa"/>
            <w:shd w:val="clear" w:color="auto" w:fill="auto"/>
          </w:tcPr>
          <w:p w14:paraId="710B495D" w14:textId="77777777" w:rsidR="00075364" w:rsidRPr="000320EB" w:rsidRDefault="00075364" w:rsidP="00075364">
            <w:pPr>
              <w:pStyle w:val="Text"/>
            </w:pPr>
            <w:r w:rsidRPr="000320EB">
              <w:t>itu</w:t>
            </w:r>
          </w:p>
        </w:tc>
        <w:tc>
          <w:tcPr>
            <w:tcW w:w="817" w:type="dxa"/>
            <w:shd w:val="clear" w:color="auto" w:fill="auto"/>
          </w:tcPr>
          <w:p w14:paraId="590A786F" w14:textId="77777777" w:rsidR="00075364" w:rsidRPr="000320EB" w:rsidRDefault="00075364" w:rsidP="00075364">
            <w:pPr>
              <w:pStyle w:val="Text"/>
            </w:pPr>
            <w:r w:rsidRPr="000320EB">
              <w:t>karna</w:t>
            </w:r>
          </w:p>
        </w:tc>
        <w:tc>
          <w:tcPr>
            <w:tcW w:w="807" w:type="dxa"/>
            <w:shd w:val="clear" w:color="auto" w:fill="auto"/>
          </w:tcPr>
          <w:p w14:paraId="01BB19B6" w14:textId="77777777" w:rsidR="00075364" w:rsidRPr="000320EB" w:rsidRDefault="00075364" w:rsidP="00075364">
            <w:pPr>
              <w:pStyle w:val="Text"/>
              <w:rPr>
                <w:rStyle w:val="ChBlueBold"/>
              </w:rPr>
            </w:pPr>
            <w:r w:rsidRPr="000320EB">
              <w:rPr>
                <w:rStyle w:val="ChBlueBold"/>
              </w:rPr>
              <w:t>kurang</w:t>
            </w:r>
          </w:p>
        </w:tc>
        <w:tc>
          <w:tcPr>
            <w:tcW w:w="970" w:type="dxa"/>
            <w:shd w:val="clear" w:color="auto" w:fill="auto"/>
          </w:tcPr>
          <w:p w14:paraId="01D6175D" w14:textId="77777777" w:rsidR="00075364" w:rsidRPr="000320EB" w:rsidRDefault="00075364" w:rsidP="00075364">
            <w:pPr>
              <w:pStyle w:val="Text"/>
              <w:rPr>
                <w:rStyle w:val="ChBlueBold"/>
              </w:rPr>
            </w:pPr>
            <w:r w:rsidRPr="000320EB">
              <w:rPr>
                <w:rStyle w:val="ChBlueBold"/>
              </w:rPr>
              <w:t>hati~hati</w:t>
            </w:r>
          </w:p>
        </w:tc>
      </w:tr>
      <w:tr w:rsidR="00AC23C4" w:rsidRPr="00AC23C4" w14:paraId="141E9B0A" w14:textId="77777777" w:rsidTr="00AC23C4">
        <w:tc>
          <w:tcPr>
            <w:tcW w:w="709" w:type="dxa"/>
            <w:shd w:val="clear" w:color="auto" w:fill="auto"/>
          </w:tcPr>
          <w:p w14:paraId="1142B66D" w14:textId="77777777" w:rsidR="00075364" w:rsidRPr="000320EB" w:rsidRDefault="00075364" w:rsidP="00075364">
            <w:pPr>
              <w:pStyle w:val="GlossEng"/>
            </w:pPr>
          </w:p>
        </w:tc>
        <w:tc>
          <w:tcPr>
            <w:tcW w:w="706" w:type="dxa"/>
            <w:shd w:val="clear" w:color="auto" w:fill="auto"/>
          </w:tcPr>
          <w:p w14:paraId="475D369A" w14:textId="77777777" w:rsidR="00075364" w:rsidRPr="0099608C" w:rsidRDefault="00075364" w:rsidP="00075364">
            <w:pPr>
              <w:pStyle w:val="GlossEng"/>
              <w:rPr>
                <w:rStyle w:val="ChSmallCaps"/>
              </w:rPr>
            </w:pPr>
            <w:r w:rsidRPr="0099608C">
              <w:rPr>
                <w:rStyle w:val="ChSmallCaps"/>
              </w:rPr>
              <w:t>d.dist</w:t>
            </w:r>
          </w:p>
        </w:tc>
        <w:tc>
          <w:tcPr>
            <w:tcW w:w="817" w:type="dxa"/>
            <w:shd w:val="clear" w:color="auto" w:fill="auto"/>
          </w:tcPr>
          <w:p w14:paraId="5E0492C5" w14:textId="77777777" w:rsidR="00075364" w:rsidRPr="000320EB" w:rsidRDefault="00075364" w:rsidP="00075364">
            <w:pPr>
              <w:pStyle w:val="GlossEng"/>
            </w:pPr>
            <w:r w:rsidRPr="000320EB">
              <w:t>because</w:t>
            </w:r>
          </w:p>
        </w:tc>
        <w:tc>
          <w:tcPr>
            <w:tcW w:w="807" w:type="dxa"/>
            <w:shd w:val="clear" w:color="auto" w:fill="auto"/>
          </w:tcPr>
          <w:p w14:paraId="707F7B9C" w14:textId="77777777" w:rsidR="00075364" w:rsidRPr="000320EB" w:rsidRDefault="00075364" w:rsidP="00075364">
            <w:pPr>
              <w:pStyle w:val="GlossEng"/>
            </w:pPr>
            <w:r w:rsidRPr="000320EB">
              <w:t>lack</w:t>
            </w:r>
          </w:p>
        </w:tc>
        <w:tc>
          <w:tcPr>
            <w:tcW w:w="970" w:type="dxa"/>
            <w:shd w:val="clear" w:color="auto" w:fill="auto"/>
          </w:tcPr>
          <w:p w14:paraId="65B60D06" w14:textId="77777777" w:rsidR="00075364" w:rsidRPr="000320EB" w:rsidRDefault="00075364" w:rsidP="00075364">
            <w:pPr>
              <w:pStyle w:val="GlossEng"/>
            </w:pPr>
            <w:r w:rsidRPr="0099608C">
              <w:rPr>
                <w:rStyle w:val="ChSmallCaps"/>
              </w:rPr>
              <w:t>rdp</w:t>
            </w:r>
            <w:r w:rsidRPr="000320EB">
              <w:t>~liver</w:t>
            </w:r>
          </w:p>
        </w:tc>
      </w:tr>
    </w:tbl>
    <w:p w14:paraId="752E8BC5" w14:textId="6266B195" w:rsidR="00075364" w:rsidRPr="000320EB" w:rsidRDefault="00B7093A" w:rsidP="00075364">
      <w:pPr>
        <w:pStyle w:val="FreeTranslEng"/>
      </w:pPr>
      <w:r>
        <w:t>‘</w:t>
      </w:r>
      <w:r w:rsidR="00075364" w:rsidRPr="000320EB">
        <w:t xml:space="preserve">that (happened) because (I) was </w:t>
      </w:r>
      <w:r w:rsidR="00075364" w:rsidRPr="000320EB">
        <w:rPr>
          <w:rStyle w:val="ChBlueBold"/>
        </w:rPr>
        <w:t>careless</w:t>
      </w:r>
      <w:r>
        <w:t>’</w:t>
      </w:r>
      <w:r w:rsidR="00075364" w:rsidRPr="000320EB">
        <w:t xml:space="preserve"> (Lit. </w:t>
      </w:r>
      <w:r>
        <w:t>‘</w:t>
      </w:r>
      <w:r w:rsidR="00075364" w:rsidRPr="000320EB">
        <w:rPr>
          <w:rStyle w:val="ChBlueBold"/>
        </w:rPr>
        <w:t>lack being careful</w:t>
      </w:r>
      <w:r>
        <w:t>’</w:t>
      </w:r>
      <w:r w:rsidR="00075364" w:rsidRPr="000320EB">
        <w:t xml:space="preserve">) </w:t>
      </w:r>
      <w:r w:rsidR="00075364" w:rsidRPr="000320EB">
        <w:rPr>
          <w:rStyle w:val="ExampleSource"/>
        </w:rPr>
        <w:t>[081011-017-Cv.0009]</w:t>
      </w:r>
    </w:p>
    <w:p w14:paraId="15B50D2A" w14:textId="316DA342" w:rsidR="00075364" w:rsidRPr="000320EB" w:rsidRDefault="00075364" w:rsidP="00855332">
      <w:pPr>
        <w:pStyle w:val="Body0000after"/>
      </w:pPr>
      <w:r w:rsidRPr="000320EB">
        <w:t xml:space="preserve">For the most part, mitigating inferiority constructions are fixed expressions, such as the </w:t>
      </w:r>
      <w:r w:rsidRPr="000320EB">
        <w:rPr>
          <w:rStyle w:val="ChItalBold"/>
        </w:rPr>
        <w:t>kurang</w:t>
      </w:r>
      <w:r w:rsidRPr="000320EB">
        <w:t xml:space="preserve"> </w:t>
      </w:r>
      <w:r w:rsidR="00B7093A">
        <w:t>‘</w:t>
      </w:r>
      <w:r w:rsidRPr="000320EB">
        <w:t>lack</w:t>
      </w:r>
      <w:r w:rsidR="00B7093A">
        <w:t>’</w:t>
      </w:r>
      <w:r w:rsidRPr="000320EB">
        <w:t xml:space="preserve"> constructions presented in </w:t>
      </w:r>
      <w:r w:rsidRPr="000320EB">
        <w:fldChar w:fldCharType="begin"/>
      </w:r>
      <w:r w:rsidRPr="000320EB">
        <w:instrText xml:space="preserve"> REF _Ref340309713 \h </w:instrText>
      </w:r>
      <w:r>
        <w:instrText xml:space="preserve"> \* MERGEFORMAT </w:instrText>
      </w:r>
      <w:r w:rsidRPr="000320EB">
        <w:fldChar w:fldCharType="separate"/>
      </w:r>
      <w:r w:rsidR="00154D81" w:rsidRPr="000320EB">
        <w:t>(</w:t>
      </w:r>
      <w:r w:rsidR="00154D81">
        <w:t>117</w:t>
      </w:r>
      <w:r w:rsidR="00154D81" w:rsidRPr="000320EB">
        <w:t>)</w:t>
      </w:r>
      <w:r w:rsidRPr="000320EB">
        <w:fldChar w:fldCharType="end"/>
      </w:r>
      <w:r w:rsidRPr="000320EB">
        <w:t xml:space="preserve">, </w:t>
      </w:r>
      <w:r w:rsidRPr="000320EB">
        <w:fldChar w:fldCharType="begin"/>
      </w:r>
      <w:r w:rsidRPr="000320EB">
        <w:instrText xml:space="preserve"> REF _Ref271358837 \h </w:instrText>
      </w:r>
      <w:r>
        <w:instrText xml:space="preserve"> \* MERGEFORMAT </w:instrText>
      </w:r>
      <w:r w:rsidRPr="000320EB">
        <w:fldChar w:fldCharType="separate"/>
      </w:r>
      <w:r w:rsidR="00154D81" w:rsidRPr="000320EB">
        <w:t>(</w:t>
      </w:r>
      <w:r w:rsidR="00154D81">
        <w:t>122</w:t>
      </w:r>
      <w:r w:rsidR="00154D81" w:rsidRPr="000320EB">
        <w:t>)</w:t>
      </w:r>
      <w:r w:rsidRPr="000320EB">
        <w:fldChar w:fldCharType="end"/>
      </w:r>
      <w:r w:rsidRPr="000320EB">
        <w:t xml:space="preserve"> and </w:t>
      </w:r>
      <w:r w:rsidRPr="000320EB">
        <w:fldChar w:fldCharType="begin"/>
      </w:r>
      <w:r w:rsidRPr="000320EB">
        <w:instrText xml:space="preserve"> REF _Ref340309721 \h </w:instrText>
      </w:r>
      <w:r>
        <w:instrText xml:space="preserve"> \* MERGEFORMAT </w:instrText>
      </w:r>
      <w:r w:rsidRPr="000320EB">
        <w:fldChar w:fldCharType="separate"/>
      </w:r>
      <w:r w:rsidR="00154D81" w:rsidRPr="000320EB">
        <w:t>(</w:t>
      </w:r>
      <w:r w:rsidR="00154D81">
        <w:t>123</w:t>
      </w:r>
      <w:r w:rsidR="00154D81" w:rsidRPr="000320EB">
        <w:t>)</w:t>
      </w:r>
      <w:r w:rsidRPr="000320EB">
        <w:fldChar w:fldCharType="end"/>
      </w:r>
      <w:r w:rsidRPr="000320EB">
        <w:t>.</w:t>
      </w:r>
    </w:p>
    <w:p w14:paraId="5DC6BCD4" w14:textId="74E10AC0" w:rsidR="00075364" w:rsidRPr="000320EB" w:rsidRDefault="00075364" w:rsidP="00855332">
      <w:pPr>
        <w:pStyle w:val="Body0505after"/>
      </w:pPr>
      <w:r w:rsidRPr="000320EB">
        <w:t xml:space="preserve">Superlative constructions have the additional function of expressing </w:t>
      </w:r>
      <w:r w:rsidR="00B7093A">
        <w:t>‘</w:t>
      </w:r>
      <w:r w:rsidRPr="000320EB">
        <w:t xml:space="preserve">high degrees of </w:t>
      </w:r>
      <w:r w:rsidRPr="00F0097D">
        <w:t>par</w:t>
      </w:r>
      <w:r>
        <w:t>a</w:t>
      </w:r>
      <w:r w:rsidRPr="00F0097D">
        <w:t>meter</w:t>
      </w:r>
      <w:r w:rsidR="00B7093A">
        <w:t>’</w:t>
      </w:r>
      <w:r>
        <w:t>,</w:t>
      </w:r>
      <w:r w:rsidRPr="000320EB">
        <w:t xml:space="preserve"> as </w:t>
      </w:r>
      <w:r>
        <w:t xml:space="preserve">illustrated </w:t>
      </w:r>
      <w:r w:rsidRPr="000320EB">
        <w:t xml:space="preserve">in </w:t>
      </w:r>
      <w:r w:rsidRPr="000320EB">
        <w:fldChar w:fldCharType="begin"/>
      </w:r>
      <w:r w:rsidRPr="000320EB">
        <w:instrText xml:space="preserve"> REF _Ref340309722 \h </w:instrText>
      </w:r>
      <w:r>
        <w:instrText xml:space="preserve"> \* MERGEFORMAT </w:instrText>
      </w:r>
      <w:r w:rsidRPr="000320EB">
        <w:fldChar w:fldCharType="separate"/>
      </w:r>
      <w:r w:rsidR="00154D81" w:rsidRPr="000320EB">
        <w:t>(</w:t>
      </w:r>
      <w:r w:rsidR="00154D81">
        <w:t>124</w:t>
      </w:r>
      <w:r w:rsidR="00154D81" w:rsidRPr="000320EB">
        <w:t>)</w:t>
      </w:r>
      <w:r w:rsidRPr="000320EB">
        <w:fldChar w:fldCharType="end"/>
      </w:r>
      <w:r w:rsidRPr="000320EB">
        <w:t xml:space="preserve"> and </w:t>
      </w:r>
      <w:r w:rsidRPr="000320EB">
        <w:fldChar w:fldCharType="begin"/>
      </w:r>
      <w:r w:rsidRPr="000320EB">
        <w:instrText xml:space="preserve"> REF _Ref340309723 \h </w:instrText>
      </w:r>
      <w:r>
        <w:instrText xml:space="preserve"> \* MERGEFORMAT </w:instrText>
      </w:r>
      <w:r w:rsidRPr="000320EB">
        <w:fldChar w:fldCharType="separate"/>
      </w:r>
      <w:r w:rsidR="00154D81" w:rsidRPr="000320EB">
        <w:t>(</w:t>
      </w:r>
      <w:r w:rsidR="00154D81">
        <w:t>125</w:t>
      </w:r>
      <w:r w:rsidR="00154D81" w:rsidRPr="000320EB">
        <w:t>)</w:t>
      </w:r>
      <w:r w:rsidRPr="000320EB">
        <w:fldChar w:fldCharType="end"/>
      </w:r>
      <w:r w:rsidRPr="000320EB">
        <w:t xml:space="preserve">. In </w:t>
      </w:r>
      <w:r w:rsidRPr="000320EB">
        <w:fldChar w:fldCharType="begin"/>
      </w:r>
      <w:r w:rsidRPr="000320EB">
        <w:instrText xml:space="preserve"> REF _Ref340309722 \h </w:instrText>
      </w:r>
      <w:r>
        <w:instrText xml:space="preserve"> \* MERGEFORMAT </w:instrText>
      </w:r>
      <w:r w:rsidRPr="000320EB">
        <w:fldChar w:fldCharType="separate"/>
      </w:r>
      <w:r w:rsidR="00154D81" w:rsidRPr="000320EB">
        <w:t>(</w:t>
      </w:r>
      <w:r w:rsidR="00154D81">
        <w:t>124</w:t>
      </w:r>
      <w:r w:rsidR="00154D81" w:rsidRPr="000320EB">
        <w:t>)</w:t>
      </w:r>
      <w:r w:rsidRPr="000320EB">
        <w:fldChar w:fldCharType="end"/>
      </w:r>
      <w:r w:rsidRPr="000320EB">
        <w:t xml:space="preserve">, the superlative construction </w:t>
      </w:r>
      <w:r w:rsidRPr="000320EB">
        <w:rPr>
          <w:rStyle w:val="ChItalBold"/>
        </w:rPr>
        <w:t>paling emosi</w:t>
      </w:r>
      <w:r w:rsidRPr="000320EB">
        <w:t xml:space="preserve"> </w:t>
      </w:r>
      <w:r w:rsidR="00B7093A">
        <w:t>‘</w:t>
      </w:r>
      <w:r w:rsidRPr="000320EB">
        <w:t>feel most angry (about)</w:t>
      </w:r>
      <w:r w:rsidR="00B7093A">
        <w:t>’</w:t>
      </w:r>
      <w:r>
        <w:t xml:space="preserve"> conveys that </w:t>
      </w:r>
      <w:r w:rsidRPr="000320EB">
        <w:t xml:space="preserve">the speaker was </w:t>
      </w:r>
      <w:r w:rsidR="00B7093A">
        <w:t>‘</w:t>
      </w:r>
      <w:r w:rsidRPr="000320EB">
        <w:t>very very angry</w:t>
      </w:r>
      <w:r w:rsidR="00B7093A">
        <w:t>’</w:t>
      </w:r>
      <w:r w:rsidRPr="000320EB">
        <w:t xml:space="preserve">. Likewise in </w:t>
      </w:r>
      <w:r w:rsidRPr="000320EB">
        <w:fldChar w:fldCharType="begin"/>
      </w:r>
      <w:r w:rsidRPr="000320EB">
        <w:instrText xml:space="preserve"> REF _Ref340309723 \h </w:instrText>
      </w:r>
      <w:r>
        <w:instrText xml:space="preserve"> \* MERGEFORMAT </w:instrText>
      </w:r>
      <w:r w:rsidRPr="000320EB">
        <w:fldChar w:fldCharType="separate"/>
      </w:r>
      <w:r w:rsidR="00154D81" w:rsidRPr="000320EB">
        <w:t>(</w:t>
      </w:r>
      <w:r w:rsidR="00154D81">
        <w:t>125</w:t>
      </w:r>
      <w:r w:rsidR="00154D81" w:rsidRPr="000320EB">
        <w:t>)</w:t>
      </w:r>
      <w:r w:rsidRPr="000320EB">
        <w:fldChar w:fldCharType="end"/>
      </w:r>
      <w:r w:rsidRPr="000320EB">
        <w:t xml:space="preserve">, the superlative construction </w:t>
      </w:r>
      <w:r>
        <w:t xml:space="preserve">signals </w:t>
      </w:r>
      <w:r w:rsidR="00B7093A">
        <w:t>‘</w:t>
      </w:r>
      <w:r>
        <w:t>high degrees of parameter</w:t>
      </w:r>
      <w:r w:rsidR="00B7093A">
        <w:t>’</w:t>
      </w:r>
      <w:r>
        <w:t xml:space="preserve">. The superlative clauses in </w:t>
      </w:r>
      <w:r w:rsidRPr="000320EB">
        <w:fldChar w:fldCharType="begin"/>
      </w:r>
      <w:r w:rsidRPr="000320EB">
        <w:instrText xml:space="preserve"> REF _Ref340309722 \h </w:instrText>
      </w:r>
      <w:r>
        <w:instrText xml:space="preserve"> \* MERGEFORMAT </w:instrText>
      </w:r>
      <w:r w:rsidRPr="000320EB">
        <w:fldChar w:fldCharType="separate"/>
      </w:r>
      <w:r w:rsidR="00154D81" w:rsidRPr="000320EB">
        <w:t>(</w:t>
      </w:r>
      <w:r w:rsidR="00154D81">
        <w:t>124</w:t>
      </w:r>
      <w:r w:rsidR="00154D81" w:rsidRPr="000320EB">
        <w:t>)</w:t>
      </w:r>
      <w:r w:rsidRPr="000320EB">
        <w:fldChar w:fldCharType="end"/>
      </w:r>
      <w:r w:rsidRPr="000320EB">
        <w:t xml:space="preserve"> </w:t>
      </w:r>
      <w:r w:rsidR="00165958">
        <w:t xml:space="preserve">and </w:t>
      </w:r>
      <w:r w:rsidRPr="000320EB">
        <w:fldChar w:fldCharType="begin"/>
      </w:r>
      <w:r w:rsidRPr="000320EB">
        <w:instrText xml:space="preserve"> REF _Ref340309723 \h </w:instrText>
      </w:r>
      <w:r>
        <w:instrText xml:space="preserve"> \* MERGEFORMAT </w:instrText>
      </w:r>
      <w:r w:rsidRPr="000320EB">
        <w:fldChar w:fldCharType="separate"/>
      </w:r>
      <w:r w:rsidR="00154D81" w:rsidRPr="000320EB">
        <w:t>(</w:t>
      </w:r>
      <w:r w:rsidR="00154D81">
        <w:t>125</w:t>
      </w:r>
      <w:r w:rsidR="00154D81" w:rsidRPr="000320EB">
        <w:t>)</w:t>
      </w:r>
      <w:r w:rsidRPr="000320EB">
        <w:fldChar w:fldCharType="end"/>
      </w:r>
      <w:r>
        <w:t xml:space="preserve"> do not involve a comparison, unlike the superlative constructions in </w:t>
      </w:r>
      <w:r>
        <w:fldChar w:fldCharType="begin"/>
      </w:r>
      <w:r>
        <w:instrText xml:space="preserve"> REF _Ref340309715 \h </w:instrText>
      </w:r>
      <w:r>
        <w:fldChar w:fldCharType="separate"/>
      </w:r>
      <w:r w:rsidR="00154D81" w:rsidRPr="000320EB">
        <w:t>(</w:t>
      </w:r>
      <w:r w:rsidR="00154D81">
        <w:rPr>
          <w:noProof/>
        </w:rPr>
        <w:t>118</w:t>
      </w:r>
      <w:r w:rsidR="00154D81" w:rsidRPr="000320EB">
        <w:t>)</w:t>
      </w:r>
      <w:r>
        <w:fldChar w:fldCharType="end"/>
      </w:r>
      <w:r>
        <w:t xml:space="preserve"> and </w:t>
      </w:r>
      <w:r w:rsidRPr="000320EB">
        <w:fldChar w:fldCharType="begin"/>
      </w:r>
      <w:r w:rsidRPr="000320EB">
        <w:instrText xml:space="preserve"> REF _Ref340309714 \h </w:instrText>
      </w:r>
      <w:r>
        <w:instrText xml:space="preserve"> \* MERGEFORMAT </w:instrText>
      </w:r>
      <w:r w:rsidRPr="000320EB">
        <w:fldChar w:fldCharType="separate"/>
      </w:r>
      <w:r w:rsidR="00154D81" w:rsidRPr="000320EB">
        <w:t>(</w:t>
      </w:r>
      <w:r w:rsidR="00154D81">
        <w:t>119</w:t>
      </w:r>
      <w:r w:rsidR="00154D81" w:rsidRPr="000320EB">
        <w:t>)</w:t>
      </w:r>
      <w:r w:rsidRPr="000320EB">
        <w:fldChar w:fldCharType="end"/>
      </w:r>
      <w:r>
        <w:t>.</w:t>
      </w:r>
    </w:p>
    <w:p w14:paraId="2C46F02D" w14:textId="095F05EF" w:rsidR="00075364" w:rsidRPr="000320EB" w:rsidRDefault="00075364" w:rsidP="00075364">
      <w:pPr>
        <w:pStyle w:val="ExampleTitle"/>
      </w:pPr>
      <w:r w:rsidRPr="000320EB">
        <w:t xml:space="preserve">Superlative </w:t>
      </w:r>
      <w:r>
        <w:t>clauses</w:t>
      </w:r>
      <w:r w:rsidRPr="000320EB">
        <w:t xml:space="preserve">: </w:t>
      </w:r>
      <w:r w:rsidR="00B7093A">
        <w:t>‘</w:t>
      </w:r>
      <w:r w:rsidRPr="000320EB">
        <w:t xml:space="preserve">High degrees of </w:t>
      </w:r>
      <w:r>
        <w:t>para</w:t>
      </w:r>
      <w:r w:rsidRPr="00E35BBC">
        <w:t>meter</w:t>
      </w:r>
      <w:r w:rsidR="00B7093A">
        <w:t>’</w:t>
      </w:r>
    </w:p>
    <w:tbl>
      <w:tblPr>
        <w:tblW w:w="3044" w:type="dxa"/>
        <w:tblCellMar>
          <w:left w:w="42" w:type="dxa"/>
          <w:right w:w="42" w:type="dxa"/>
        </w:tblCellMar>
        <w:tblLook w:val="01E0" w:firstRow="1" w:lastRow="1" w:firstColumn="1" w:lastColumn="1" w:noHBand="0" w:noVBand="0"/>
      </w:tblPr>
      <w:tblGrid>
        <w:gridCol w:w="709"/>
        <w:gridCol w:w="718"/>
        <w:gridCol w:w="1617"/>
      </w:tblGrid>
      <w:tr w:rsidR="00075364" w:rsidRPr="000320EB" w14:paraId="7633E3B0" w14:textId="77777777" w:rsidTr="00AC23C4">
        <w:tc>
          <w:tcPr>
            <w:tcW w:w="709" w:type="dxa"/>
            <w:shd w:val="clear" w:color="auto" w:fill="auto"/>
          </w:tcPr>
          <w:p w14:paraId="3878BC0D" w14:textId="77777777" w:rsidR="00075364" w:rsidRPr="000320EB" w:rsidRDefault="00075364" w:rsidP="00075364">
            <w:pPr>
              <w:pStyle w:val="O0Nwnext"/>
            </w:pPr>
            <w:bookmarkStart w:id="4723" w:name="_Ref271367203"/>
            <w:bookmarkStart w:id="4724" w:name="_Ref340309722"/>
            <w:r w:rsidRPr="000320EB">
              <w:t>(</w:t>
            </w:r>
            <w:fldSimple w:instr=" SEQ ( \* ARABIC \s 1 ">
              <w:r w:rsidR="00154D81">
                <w:rPr>
                  <w:noProof/>
                </w:rPr>
                <w:t>124</w:t>
              </w:r>
            </w:fldSimple>
            <w:bookmarkEnd w:id="4723"/>
            <w:r w:rsidRPr="000320EB">
              <w:t>)</w:t>
            </w:r>
            <w:bookmarkEnd w:id="4724"/>
          </w:p>
        </w:tc>
        <w:tc>
          <w:tcPr>
            <w:tcW w:w="718" w:type="dxa"/>
            <w:shd w:val="clear" w:color="auto" w:fill="auto"/>
          </w:tcPr>
          <w:p w14:paraId="0AD30010" w14:textId="77777777" w:rsidR="00075364" w:rsidRPr="000320EB" w:rsidRDefault="00075364" w:rsidP="00075364">
            <w:pPr>
              <w:pStyle w:val="Text"/>
              <w:rPr>
                <w:rStyle w:val="ChBlueBold"/>
              </w:rPr>
            </w:pPr>
            <w:r w:rsidRPr="000320EB">
              <w:rPr>
                <w:rStyle w:val="ChBlueBold"/>
              </w:rPr>
              <w:t>paling</w:t>
            </w:r>
          </w:p>
        </w:tc>
        <w:tc>
          <w:tcPr>
            <w:tcW w:w="1617" w:type="dxa"/>
            <w:shd w:val="clear" w:color="auto" w:fill="auto"/>
          </w:tcPr>
          <w:p w14:paraId="5BB62846" w14:textId="77777777" w:rsidR="00075364" w:rsidRPr="000320EB" w:rsidRDefault="00075364" w:rsidP="00075364">
            <w:pPr>
              <w:pStyle w:val="Text"/>
              <w:rPr>
                <w:rStyle w:val="ChBlueBold"/>
              </w:rPr>
            </w:pPr>
            <w:r w:rsidRPr="000320EB">
              <w:rPr>
                <w:rStyle w:val="ChBlueBold"/>
              </w:rPr>
              <w:t>emosi</w:t>
            </w:r>
          </w:p>
        </w:tc>
      </w:tr>
      <w:tr w:rsidR="00075364" w:rsidRPr="000320EB" w14:paraId="77FA65B0" w14:textId="77777777" w:rsidTr="00AC23C4">
        <w:tc>
          <w:tcPr>
            <w:tcW w:w="709" w:type="dxa"/>
            <w:shd w:val="clear" w:color="auto" w:fill="auto"/>
          </w:tcPr>
          <w:p w14:paraId="3FB2C41C" w14:textId="77777777" w:rsidR="00075364" w:rsidRPr="000320EB" w:rsidRDefault="00075364" w:rsidP="00075364">
            <w:pPr>
              <w:pStyle w:val="GlossEng"/>
            </w:pPr>
          </w:p>
        </w:tc>
        <w:tc>
          <w:tcPr>
            <w:tcW w:w="718" w:type="dxa"/>
            <w:shd w:val="clear" w:color="auto" w:fill="auto"/>
          </w:tcPr>
          <w:p w14:paraId="481A32AC" w14:textId="77777777" w:rsidR="00075364" w:rsidRPr="000320EB" w:rsidRDefault="00075364" w:rsidP="00075364">
            <w:pPr>
              <w:pStyle w:val="GlossEng"/>
            </w:pPr>
            <w:r w:rsidRPr="000320EB">
              <w:t>most</w:t>
            </w:r>
          </w:p>
        </w:tc>
        <w:tc>
          <w:tcPr>
            <w:tcW w:w="1617" w:type="dxa"/>
            <w:shd w:val="clear" w:color="auto" w:fill="auto"/>
          </w:tcPr>
          <w:p w14:paraId="3016DBC8" w14:textId="77777777" w:rsidR="00075364" w:rsidRPr="000320EB" w:rsidRDefault="00075364" w:rsidP="00075364">
            <w:pPr>
              <w:pStyle w:val="GlossEng"/>
            </w:pPr>
            <w:r w:rsidRPr="000320EB">
              <w:t>feel.angry(.about)</w:t>
            </w:r>
          </w:p>
        </w:tc>
      </w:tr>
    </w:tbl>
    <w:p w14:paraId="5C1C0F91" w14:textId="23AA4D01" w:rsidR="00075364" w:rsidRPr="000320EB" w:rsidRDefault="00B7093A" w:rsidP="00075364">
      <w:pPr>
        <w:pStyle w:val="FreeTranslEng"/>
      </w:pPr>
      <w:r>
        <w:t>‘</w:t>
      </w:r>
      <w:r w:rsidR="00075364" w:rsidRPr="000320EB">
        <w:t xml:space="preserve">(I) </w:t>
      </w:r>
      <w:r w:rsidR="00EF7665" w:rsidRPr="00EF7665">
        <w:rPr>
          <w:rStyle w:val="ChBlueBold"/>
        </w:rPr>
        <w:t xml:space="preserve">felt </w:t>
      </w:r>
      <w:r w:rsidR="00075364" w:rsidRPr="00EF7665">
        <w:rPr>
          <w:rStyle w:val="ChBlueBold"/>
        </w:rPr>
        <w:t>very very angry</w:t>
      </w:r>
      <w:r>
        <w:t>’</w:t>
      </w:r>
      <w:r w:rsidR="00075364" w:rsidRPr="000320EB">
        <w:t xml:space="preserve"> (Lit. </w:t>
      </w:r>
      <w:r>
        <w:t>‘</w:t>
      </w:r>
      <w:r w:rsidR="00075364" w:rsidRPr="00774CB6">
        <w:rPr>
          <w:rStyle w:val="ChBlueBold"/>
        </w:rPr>
        <w:t>most angry</w:t>
      </w:r>
      <w:r>
        <w:t>’</w:t>
      </w:r>
      <w:r w:rsidR="00075364" w:rsidRPr="000320EB">
        <w:t xml:space="preserve">) </w:t>
      </w:r>
      <w:r w:rsidR="00075364" w:rsidRPr="000320EB">
        <w:rPr>
          <w:rStyle w:val="ExampleSource"/>
        </w:rPr>
        <w:t>[081025-009a-Cv.0154]</w:t>
      </w:r>
    </w:p>
    <w:tbl>
      <w:tblPr>
        <w:tblW w:w="3266" w:type="dxa"/>
        <w:tblCellMar>
          <w:left w:w="42" w:type="dxa"/>
          <w:right w:w="42" w:type="dxa"/>
        </w:tblCellMar>
        <w:tblLook w:val="01E0" w:firstRow="1" w:lastRow="1" w:firstColumn="1" w:lastColumn="1" w:noHBand="0" w:noVBand="0"/>
      </w:tblPr>
      <w:tblGrid>
        <w:gridCol w:w="709"/>
        <w:gridCol w:w="489"/>
        <w:gridCol w:w="718"/>
        <w:gridCol w:w="1350"/>
      </w:tblGrid>
      <w:tr w:rsidR="00075364" w:rsidRPr="000320EB" w14:paraId="2744750A" w14:textId="77777777" w:rsidTr="00AC23C4">
        <w:tc>
          <w:tcPr>
            <w:tcW w:w="709" w:type="dxa"/>
            <w:shd w:val="clear" w:color="auto" w:fill="auto"/>
          </w:tcPr>
          <w:p w14:paraId="3B8E069E" w14:textId="77777777" w:rsidR="00075364" w:rsidRPr="000320EB" w:rsidRDefault="00075364" w:rsidP="00075364">
            <w:pPr>
              <w:pStyle w:val="O0Nwnext"/>
            </w:pPr>
            <w:bookmarkStart w:id="4725" w:name="_Ref336707211"/>
            <w:bookmarkStart w:id="4726" w:name="_Ref340309723"/>
            <w:r w:rsidRPr="000320EB">
              <w:t>(</w:t>
            </w:r>
            <w:fldSimple w:instr=" SEQ ( \* ARABIC \s 1 ">
              <w:r w:rsidR="00154D81">
                <w:rPr>
                  <w:noProof/>
                </w:rPr>
                <w:t>125</w:t>
              </w:r>
            </w:fldSimple>
            <w:bookmarkEnd w:id="4725"/>
            <w:r w:rsidRPr="000320EB">
              <w:t>)</w:t>
            </w:r>
            <w:bookmarkEnd w:id="4726"/>
          </w:p>
        </w:tc>
        <w:tc>
          <w:tcPr>
            <w:tcW w:w="489" w:type="dxa"/>
            <w:shd w:val="clear" w:color="auto" w:fill="auto"/>
          </w:tcPr>
          <w:p w14:paraId="52A0A62D" w14:textId="77777777" w:rsidR="00075364" w:rsidRPr="000320EB" w:rsidRDefault="00075364" w:rsidP="00075364">
            <w:pPr>
              <w:pStyle w:val="Text"/>
            </w:pPr>
            <w:r w:rsidRPr="000320EB">
              <w:t>de</w:t>
            </w:r>
          </w:p>
        </w:tc>
        <w:tc>
          <w:tcPr>
            <w:tcW w:w="718" w:type="dxa"/>
            <w:shd w:val="clear" w:color="auto" w:fill="auto"/>
          </w:tcPr>
          <w:p w14:paraId="7813F0D3" w14:textId="77777777" w:rsidR="00075364" w:rsidRPr="000320EB" w:rsidRDefault="00075364" w:rsidP="00075364">
            <w:pPr>
              <w:pStyle w:val="Text"/>
              <w:rPr>
                <w:rStyle w:val="ChBlueBold"/>
              </w:rPr>
            </w:pPr>
            <w:r w:rsidRPr="00AC23C4">
              <w:rPr>
                <w:rStyle w:val="ChBlueBold"/>
                <w:lang w:val="fr-FR"/>
              </w:rPr>
              <w:t>paling</w:t>
            </w:r>
          </w:p>
        </w:tc>
        <w:tc>
          <w:tcPr>
            <w:tcW w:w="1350" w:type="dxa"/>
            <w:shd w:val="clear" w:color="auto" w:fill="auto"/>
          </w:tcPr>
          <w:p w14:paraId="300ABEBF" w14:textId="77777777" w:rsidR="00075364" w:rsidRPr="000320EB" w:rsidRDefault="00075364" w:rsidP="00075364">
            <w:pPr>
              <w:pStyle w:val="Text"/>
              <w:rPr>
                <w:rStyle w:val="ChBlueBold"/>
              </w:rPr>
            </w:pPr>
            <w:r w:rsidRPr="00AC23C4">
              <w:rPr>
                <w:rStyle w:val="ChBlueBold"/>
                <w:lang w:val="fr-FR"/>
              </w:rPr>
              <w:t>takut</w:t>
            </w:r>
          </w:p>
        </w:tc>
      </w:tr>
      <w:tr w:rsidR="00075364" w:rsidRPr="000320EB" w14:paraId="424CCA80" w14:textId="77777777" w:rsidTr="00AC23C4">
        <w:tc>
          <w:tcPr>
            <w:tcW w:w="709" w:type="dxa"/>
            <w:shd w:val="clear" w:color="auto" w:fill="auto"/>
          </w:tcPr>
          <w:p w14:paraId="084AB756" w14:textId="77777777" w:rsidR="00075364" w:rsidRPr="000320EB" w:rsidRDefault="00075364" w:rsidP="00075364">
            <w:pPr>
              <w:pStyle w:val="GlossEng"/>
            </w:pPr>
          </w:p>
        </w:tc>
        <w:tc>
          <w:tcPr>
            <w:tcW w:w="489" w:type="dxa"/>
            <w:shd w:val="clear" w:color="auto" w:fill="auto"/>
          </w:tcPr>
          <w:p w14:paraId="35680249" w14:textId="77777777" w:rsidR="00075364" w:rsidRPr="0099608C" w:rsidRDefault="00075364" w:rsidP="00075364">
            <w:pPr>
              <w:pStyle w:val="GlossEng"/>
              <w:rPr>
                <w:rStyle w:val="ChSmallCaps"/>
              </w:rPr>
            </w:pPr>
            <w:r w:rsidRPr="0099608C">
              <w:rPr>
                <w:rStyle w:val="ChSmallCaps"/>
              </w:rPr>
              <w:t>3sg</w:t>
            </w:r>
          </w:p>
        </w:tc>
        <w:tc>
          <w:tcPr>
            <w:tcW w:w="718" w:type="dxa"/>
            <w:shd w:val="clear" w:color="auto" w:fill="auto"/>
          </w:tcPr>
          <w:p w14:paraId="722C6C27" w14:textId="77777777" w:rsidR="00075364" w:rsidRPr="000320EB" w:rsidRDefault="00075364" w:rsidP="00075364">
            <w:pPr>
              <w:pStyle w:val="GlossEng"/>
            </w:pPr>
            <w:r w:rsidRPr="000320EB">
              <w:t>most</w:t>
            </w:r>
          </w:p>
        </w:tc>
        <w:tc>
          <w:tcPr>
            <w:tcW w:w="1350" w:type="dxa"/>
            <w:shd w:val="clear" w:color="auto" w:fill="auto"/>
          </w:tcPr>
          <w:p w14:paraId="2D3E18DE" w14:textId="77777777" w:rsidR="00075364" w:rsidRPr="000320EB" w:rsidRDefault="00075364" w:rsidP="00075364">
            <w:pPr>
              <w:pStyle w:val="GlossEng"/>
            </w:pPr>
            <w:r w:rsidRPr="000320EB">
              <w:t>feel.afraid(.of)</w:t>
            </w:r>
          </w:p>
        </w:tc>
      </w:tr>
    </w:tbl>
    <w:p w14:paraId="17015FC7" w14:textId="56B30775" w:rsidR="00075364" w:rsidRPr="000320EB" w:rsidRDefault="00B7093A" w:rsidP="00075364">
      <w:pPr>
        <w:pStyle w:val="FreeTranslEng"/>
      </w:pPr>
      <w:r>
        <w:t>‘</w:t>
      </w:r>
      <w:r w:rsidR="00075364" w:rsidRPr="000320EB">
        <w:t xml:space="preserve">he </w:t>
      </w:r>
      <w:r w:rsidR="00075364" w:rsidRPr="000320EB">
        <w:rPr>
          <w:rStyle w:val="ChBlueBold"/>
        </w:rPr>
        <w:t>felt very very afraid</w:t>
      </w:r>
      <w:r>
        <w:t>’</w:t>
      </w:r>
      <w:r w:rsidR="00075364" w:rsidRPr="000320EB">
        <w:t xml:space="preserve"> (Lit. </w:t>
      </w:r>
      <w:r>
        <w:t>‘</w:t>
      </w:r>
      <w:r w:rsidR="00860912">
        <w:rPr>
          <w:rStyle w:val="ChBlueBold"/>
        </w:rPr>
        <w:t>feel</w:t>
      </w:r>
      <w:r w:rsidR="00075364" w:rsidRPr="000320EB">
        <w:rPr>
          <w:rStyle w:val="ChBlueBold"/>
        </w:rPr>
        <w:t xml:space="preserve"> most afraid</w:t>
      </w:r>
      <w:r>
        <w:t>’</w:t>
      </w:r>
      <w:r w:rsidR="00075364" w:rsidRPr="000320EB">
        <w:t xml:space="preserve">) </w:t>
      </w:r>
      <w:r w:rsidR="00075364" w:rsidRPr="000320EB">
        <w:rPr>
          <w:rStyle w:val="ExampleSource"/>
        </w:rPr>
        <w:t>[081115-001a-Cv.0060]</w:t>
      </w:r>
    </w:p>
    <w:p w14:paraId="2AC40F84" w14:textId="0E25EF6E" w:rsidR="00075364" w:rsidRPr="000320EB" w:rsidRDefault="00075364" w:rsidP="00075364">
      <w:pPr>
        <w:pStyle w:val="Body0015after"/>
      </w:pPr>
      <w:r w:rsidRPr="000320EB">
        <w:t xml:space="preserve">In summary, the scheme for degree-marking comparative constructions in Papuan Malay is </w:t>
      </w:r>
      <w:r w:rsidR="00B7093A">
        <w:t>‘</w:t>
      </w:r>
      <w:r w:rsidRPr="0099608C">
        <w:rPr>
          <w:rStyle w:val="ChSmallCaps"/>
        </w:rPr>
        <w:t>comparee</w:t>
      </w:r>
      <w:r w:rsidRPr="00E55336">
        <w:t xml:space="preserve"> – </w:t>
      </w:r>
      <w:r w:rsidRPr="0099608C">
        <w:rPr>
          <w:rStyle w:val="ChSmallCaps"/>
        </w:rPr>
        <w:t>index</w:t>
      </w:r>
      <w:r w:rsidRPr="00E55336">
        <w:t xml:space="preserve"> – </w:t>
      </w:r>
      <w:r w:rsidRPr="0099608C">
        <w:rPr>
          <w:rStyle w:val="ChSmallCaps"/>
        </w:rPr>
        <w:t>parameter</w:t>
      </w:r>
      <w:r w:rsidRPr="00E55336">
        <w:t xml:space="preserve"> </w:t>
      </w:r>
      <w:r>
        <w:t>(</w:t>
      </w:r>
      <w:r w:rsidRPr="00E55336">
        <w:t xml:space="preserve">– </w:t>
      </w:r>
      <w:r w:rsidRPr="0099608C">
        <w:rPr>
          <w:rStyle w:val="ChSmallCaps"/>
        </w:rPr>
        <w:t>mark</w:t>
      </w:r>
      <w:r w:rsidRPr="00E55336">
        <w:t xml:space="preserve"> – </w:t>
      </w:r>
      <w:r w:rsidRPr="0099608C">
        <w:rPr>
          <w:rStyle w:val="ChSmallCaps"/>
        </w:rPr>
        <w:t>standard</w:t>
      </w:r>
      <w:r w:rsidRPr="00C92FB5">
        <w:t>)</w:t>
      </w:r>
      <w:r w:rsidR="00B7093A">
        <w:t>’</w:t>
      </w:r>
      <w:r w:rsidRPr="000320EB">
        <w:t>.</w:t>
      </w:r>
    </w:p>
    <w:p w14:paraId="3E93F399" w14:textId="77777777" w:rsidR="00075364" w:rsidRPr="000320EB" w:rsidRDefault="00075364" w:rsidP="00075364">
      <w:pPr>
        <w:pStyle w:val="Heading3"/>
      </w:pPr>
      <w:bookmarkStart w:id="4727" w:name="_Ref271620636"/>
      <w:bookmarkStart w:id="4728" w:name="_Ref271634980"/>
      <w:bookmarkStart w:id="4729" w:name="_Toc440455723"/>
      <w:r w:rsidRPr="000320EB">
        <w:t xml:space="preserve">Identity-marking comparative </w:t>
      </w:r>
      <w:bookmarkEnd w:id="4727"/>
      <w:bookmarkEnd w:id="4728"/>
      <w:r>
        <w:t>clauses</w:t>
      </w:r>
      <w:bookmarkEnd w:id="4729"/>
    </w:p>
    <w:p w14:paraId="4CF51AB5" w14:textId="49070DCC" w:rsidR="00075364" w:rsidRDefault="00075364" w:rsidP="00855332">
      <w:pPr>
        <w:pStyle w:val="Body0005after"/>
      </w:pPr>
      <w:r w:rsidRPr="000320EB">
        <w:t xml:space="preserve">Identity-marking comparative </w:t>
      </w:r>
      <w:r>
        <w:t xml:space="preserve">clauses </w:t>
      </w:r>
      <w:r w:rsidRPr="000320EB">
        <w:t xml:space="preserve">express similarity </w:t>
      </w:r>
      <w:r>
        <w:t xml:space="preserve">or dissimilarity </w:t>
      </w:r>
      <w:r w:rsidRPr="000320EB">
        <w:t xml:space="preserve">between a </w:t>
      </w:r>
      <w:r w:rsidRPr="0022268C">
        <w:t>comparee</w:t>
      </w:r>
      <w:r w:rsidRPr="000320EB">
        <w:t xml:space="preserve"> and a </w:t>
      </w:r>
      <w:r w:rsidRPr="00317412">
        <w:t>standard</w:t>
      </w:r>
      <w:r>
        <w:t xml:space="preserve">, </w:t>
      </w:r>
      <w:r w:rsidRPr="000320EB">
        <w:t xml:space="preserve">in the sense of </w:t>
      </w:r>
      <w:r w:rsidR="00B7093A">
        <w:t>‘</w:t>
      </w:r>
      <w:r w:rsidRPr="000320EB">
        <w:t>same as</w:t>
      </w:r>
      <w:r w:rsidR="00B7093A">
        <w:t>’</w:t>
      </w:r>
      <w:r w:rsidRPr="000320EB">
        <w:t xml:space="preserve"> or </w:t>
      </w:r>
      <w:r w:rsidR="00B7093A">
        <w:t>‘</w:t>
      </w:r>
      <w:r w:rsidRPr="000320EB">
        <w:t>different from</w:t>
      </w:r>
      <w:r w:rsidR="00B7093A">
        <w:t>’</w:t>
      </w:r>
      <w:r w:rsidRPr="000320EB">
        <w:t xml:space="preserve">, respectively. </w:t>
      </w:r>
      <w:r>
        <w:t xml:space="preserve">In </w:t>
      </w:r>
      <w:r w:rsidR="00165958">
        <w:t>this type of comparative clause</w:t>
      </w:r>
      <w:r>
        <w:t xml:space="preserve">, the index follows the parameter, as illustrated with the similarity clause in </w:t>
      </w:r>
      <w:r>
        <w:fldChar w:fldCharType="begin"/>
      </w:r>
      <w:r>
        <w:instrText xml:space="preserve"> REF _Ref371079076 \h </w:instrText>
      </w:r>
      <w:r>
        <w:fldChar w:fldCharType="separate"/>
      </w:r>
      <w:r w:rsidR="00154D81" w:rsidRPr="001B795D">
        <w:t>(</w:t>
      </w:r>
      <w:r w:rsidR="00154D81">
        <w:rPr>
          <w:noProof/>
        </w:rPr>
        <w:t>113</w:t>
      </w:r>
      <w:r w:rsidR="00154D81" w:rsidRPr="001B795D">
        <w:t>)</w:t>
      </w:r>
      <w:r>
        <w:fldChar w:fldCharType="end"/>
      </w:r>
      <w:r>
        <w:t xml:space="preserve">, repeated as </w:t>
      </w:r>
      <w:r w:rsidRPr="000320EB">
        <w:fldChar w:fldCharType="begin"/>
      </w:r>
      <w:r w:rsidRPr="000320EB">
        <w:instrText xml:space="preserve"> REF _Ref340309724 \h </w:instrText>
      </w:r>
      <w:r>
        <w:instrText xml:space="preserve"> \* MERGEFORMAT </w:instrText>
      </w:r>
      <w:r w:rsidRPr="000320EB">
        <w:fldChar w:fldCharType="separate"/>
      </w:r>
      <w:r w:rsidR="00154D81" w:rsidRPr="001B795D">
        <w:t>(</w:t>
      </w:r>
      <w:r w:rsidR="00154D81">
        <w:t>126</w:t>
      </w:r>
      <w:r w:rsidR="00154D81" w:rsidRPr="001B795D">
        <w:t>)</w:t>
      </w:r>
      <w:r w:rsidRPr="000320EB">
        <w:fldChar w:fldCharType="end"/>
      </w:r>
      <w:r>
        <w:t>.</w:t>
      </w:r>
    </w:p>
    <w:p w14:paraId="720E81B2" w14:textId="77777777" w:rsidR="00075364" w:rsidRPr="000320EB" w:rsidRDefault="00075364" w:rsidP="00075364">
      <w:pPr>
        <w:pStyle w:val="ExampleTitle"/>
      </w:pPr>
      <w:r>
        <w:t>Identity-marking comparative clauses</w:t>
      </w:r>
    </w:p>
    <w:tbl>
      <w:tblPr>
        <w:tblW w:w="5472" w:type="dxa"/>
        <w:tblCellMar>
          <w:left w:w="42" w:type="dxa"/>
          <w:right w:w="42" w:type="dxa"/>
        </w:tblCellMar>
        <w:tblLook w:val="01E0" w:firstRow="1" w:lastRow="1" w:firstColumn="1" w:lastColumn="1" w:noHBand="0" w:noVBand="0"/>
      </w:tblPr>
      <w:tblGrid>
        <w:gridCol w:w="709"/>
        <w:gridCol w:w="1056"/>
        <w:gridCol w:w="1153"/>
        <w:gridCol w:w="834"/>
        <w:gridCol w:w="664"/>
        <w:gridCol w:w="1056"/>
      </w:tblGrid>
      <w:tr w:rsidR="00AC23C4" w:rsidRPr="001B795D" w14:paraId="020FD9FE" w14:textId="77777777" w:rsidTr="00AC23C4">
        <w:tc>
          <w:tcPr>
            <w:tcW w:w="709" w:type="dxa"/>
            <w:shd w:val="clear" w:color="auto" w:fill="auto"/>
          </w:tcPr>
          <w:p w14:paraId="319271BE" w14:textId="77777777" w:rsidR="00075364" w:rsidRPr="001B795D" w:rsidRDefault="00075364" w:rsidP="00075364">
            <w:pPr>
              <w:pStyle w:val="O0Nwnext"/>
            </w:pPr>
            <w:bookmarkStart w:id="4730" w:name="_Ref271555246"/>
            <w:bookmarkStart w:id="4731" w:name="_Ref340309724"/>
            <w:r w:rsidRPr="001B795D">
              <w:t>(</w:t>
            </w:r>
            <w:fldSimple w:instr=" SEQ ( \* ARABIC \s 1 ">
              <w:r w:rsidR="00154D81">
                <w:rPr>
                  <w:noProof/>
                </w:rPr>
                <w:t>126</w:t>
              </w:r>
            </w:fldSimple>
            <w:bookmarkEnd w:id="4730"/>
            <w:r w:rsidRPr="001B795D">
              <w:t>)</w:t>
            </w:r>
            <w:bookmarkEnd w:id="4731"/>
          </w:p>
        </w:tc>
        <w:tc>
          <w:tcPr>
            <w:tcW w:w="1056" w:type="dxa"/>
            <w:shd w:val="clear" w:color="auto" w:fill="auto"/>
          </w:tcPr>
          <w:p w14:paraId="5A224509" w14:textId="77777777" w:rsidR="00075364" w:rsidRPr="0099608C" w:rsidRDefault="00075364" w:rsidP="00075364">
            <w:pPr>
              <w:pStyle w:val="O0Nwnext"/>
              <w:rPr>
                <w:rStyle w:val="ChSmallCaps"/>
              </w:rPr>
            </w:pPr>
            <w:r w:rsidRPr="0099608C">
              <w:rPr>
                <w:rStyle w:val="ChSmallCaps"/>
              </w:rPr>
              <w:t>comparee</w:t>
            </w:r>
          </w:p>
        </w:tc>
        <w:tc>
          <w:tcPr>
            <w:tcW w:w="1153" w:type="dxa"/>
            <w:shd w:val="clear" w:color="auto" w:fill="auto"/>
          </w:tcPr>
          <w:p w14:paraId="6FBF6141" w14:textId="77777777" w:rsidR="00075364" w:rsidRPr="0099608C" w:rsidRDefault="00075364" w:rsidP="00075364">
            <w:pPr>
              <w:pStyle w:val="O0Nwnext"/>
              <w:rPr>
                <w:rStyle w:val="ChSmallCaps"/>
              </w:rPr>
            </w:pPr>
            <w:r w:rsidRPr="0099608C">
              <w:rPr>
                <w:rStyle w:val="ChSmallCaps"/>
              </w:rPr>
              <w:t>parameter</w:t>
            </w:r>
          </w:p>
        </w:tc>
        <w:tc>
          <w:tcPr>
            <w:tcW w:w="834" w:type="dxa"/>
            <w:shd w:val="clear" w:color="auto" w:fill="auto"/>
          </w:tcPr>
          <w:p w14:paraId="1C02E58A" w14:textId="77777777" w:rsidR="00075364" w:rsidRPr="0099608C" w:rsidRDefault="00075364" w:rsidP="00075364">
            <w:pPr>
              <w:pStyle w:val="O0Nwnext"/>
              <w:rPr>
                <w:rStyle w:val="ChSmallCaps"/>
              </w:rPr>
            </w:pPr>
            <w:r w:rsidRPr="0099608C">
              <w:rPr>
                <w:rStyle w:val="ChSmallCaps"/>
              </w:rPr>
              <w:t>index</w:t>
            </w:r>
          </w:p>
        </w:tc>
        <w:tc>
          <w:tcPr>
            <w:tcW w:w="664" w:type="dxa"/>
            <w:shd w:val="clear" w:color="auto" w:fill="auto"/>
          </w:tcPr>
          <w:p w14:paraId="362C9A67" w14:textId="77777777" w:rsidR="00075364" w:rsidRPr="0099608C" w:rsidRDefault="00075364" w:rsidP="00075364">
            <w:pPr>
              <w:pStyle w:val="O0Nwnext"/>
              <w:rPr>
                <w:rStyle w:val="ChSmallCaps"/>
              </w:rPr>
            </w:pPr>
            <w:r w:rsidRPr="0099608C">
              <w:rPr>
                <w:rStyle w:val="ChSmallCaps"/>
              </w:rPr>
              <w:t>mark</w:t>
            </w:r>
          </w:p>
        </w:tc>
        <w:tc>
          <w:tcPr>
            <w:tcW w:w="1056" w:type="dxa"/>
            <w:shd w:val="clear" w:color="auto" w:fill="auto"/>
          </w:tcPr>
          <w:p w14:paraId="682C2EE4" w14:textId="77777777" w:rsidR="00075364" w:rsidRPr="0099608C" w:rsidRDefault="00075364" w:rsidP="00075364">
            <w:pPr>
              <w:pStyle w:val="O0Nwnext"/>
              <w:rPr>
                <w:rStyle w:val="ChSmallCaps"/>
              </w:rPr>
            </w:pPr>
            <w:r w:rsidRPr="0099608C">
              <w:rPr>
                <w:rStyle w:val="ChSmallCaps"/>
              </w:rPr>
              <w:t>standard</w:t>
            </w:r>
          </w:p>
        </w:tc>
      </w:tr>
      <w:tr w:rsidR="00AC23C4" w:rsidRPr="00AC23C4" w14:paraId="1ACFE293" w14:textId="77777777" w:rsidTr="00AC23C4">
        <w:tc>
          <w:tcPr>
            <w:tcW w:w="709" w:type="dxa"/>
            <w:shd w:val="clear" w:color="auto" w:fill="auto"/>
          </w:tcPr>
          <w:p w14:paraId="352A8DBC" w14:textId="77777777" w:rsidR="00075364" w:rsidRPr="000320EB" w:rsidRDefault="00075364" w:rsidP="00075364">
            <w:pPr>
              <w:pStyle w:val="O0Nwnext"/>
            </w:pPr>
          </w:p>
        </w:tc>
        <w:tc>
          <w:tcPr>
            <w:tcW w:w="1056" w:type="dxa"/>
            <w:shd w:val="clear" w:color="auto" w:fill="auto"/>
          </w:tcPr>
          <w:p w14:paraId="3C8C4270" w14:textId="77777777" w:rsidR="00075364" w:rsidRPr="000320EB" w:rsidRDefault="00075364" w:rsidP="00075364">
            <w:pPr>
              <w:pStyle w:val="Text"/>
            </w:pPr>
            <w:r w:rsidRPr="000320EB">
              <w:t>de</w:t>
            </w:r>
          </w:p>
        </w:tc>
        <w:tc>
          <w:tcPr>
            <w:tcW w:w="1153" w:type="dxa"/>
            <w:shd w:val="clear" w:color="auto" w:fill="auto"/>
          </w:tcPr>
          <w:p w14:paraId="6BDD84B2" w14:textId="77777777" w:rsidR="00075364" w:rsidRPr="000320EB" w:rsidRDefault="00075364" w:rsidP="00075364">
            <w:pPr>
              <w:pStyle w:val="Text"/>
              <w:rPr>
                <w:rStyle w:val="ChBlueBold"/>
              </w:rPr>
            </w:pPr>
            <w:r w:rsidRPr="000320EB">
              <w:rPr>
                <w:rStyle w:val="ChBlueBold"/>
              </w:rPr>
              <w:t>sombong</w:t>
            </w:r>
          </w:p>
        </w:tc>
        <w:tc>
          <w:tcPr>
            <w:tcW w:w="834" w:type="dxa"/>
            <w:shd w:val="clear" w:color="auto" w:fill="auto"/>
          </w:tcPr>
          <w:p w14:paraId="2C38A1D8" w14:textId="77777777" w:rsidR="00075364" w:rsidRPr="000320EB" w:rsidRDefault="00075364" w:rsidP="00075364">
            <w:pPr>
              <w:pStyle w:val="Text"/>
              <w:rPr>
                <w:rStyle w:val="ChBlueBold"/>
              </w:rPr>
            </w:pPr>
            <w:r w:rsidRPr="000320EB">
              <w:rPr>
                <w:rStyle w:val="ChBlueBold"/>
              </w:rPr>
              <w:t>sama</w:t>
            </w:r>
          </w:p>
        </w:tc>
        <w:tc>
          <w:tcPr>
            <w:tcW w:w="664" w:type="dxa"/>
            <w:shd w:val="clear" w:color="auto" w:fill="auto"/>
          </w:tcPr>
          <w:p w14:paraId="13A594A4" w14:textId="77777777" w:rsidR="00075364" w:rsidRPr="000320EB" w:rsidRDefault="00075364" w:rsidP="00075364">
            <w:pPr>
              <w:pStyle w:val="Text"/>
            </w:pPr>
            <w:r w:rsidRPr="000320EB">
              <w:t>deng</w:t>
            </w:r>
          </w:p>
        </w:tc>
        <w:tc>
          <w:tcPr>
            <w:tcW w:w="1056" w:type="dxa"/>
            <w:shd w:val="clear" w:color="auto" w:fill="auto"/>
          </w:tcPr>
          <w:p w14:paraId="524421C2" w14:textId="77777777" w:rsidR="00075364" w:rsidRPr="000320EB" w:rsidRDefault="00075364" w:rsidP="00075364">
            <w:pPr>
              <w:pStyle w:val="Text"/>
            </w:pPr>
            <w:r w:rsidRPr="000320EB">
              <w:t>ko</w:t>
            </w:r>
          </w:p>
        </w:tc>
      </w:tr>
      <w:tr w:rsidR="00AC23C4" w:rsidRPr="00AC23C4" w14:paraId="73FB84F8" w14:textId="77777777" w:rsidTr="00AC23C4">
        <w:tc>
          <w:tcPr>
            <w:tcW w:w="709" w:type="dxa"/>
            <w:shd w:val="clear" w:color="auto" w:fill="auto"/>
          </w:tcPr>
          <w:p w14:paraId="3433E5BD" w14:textId="77777777" w:rsidR="00075364" w:rsidRPr="000320EB" w:rsidRDefault="00075364" w:rsidP="00075364">
            <w:pPr>
              <w:pStyle w:val="GlossEng"/>
            </w:pPr>
          </w:p>
        </w:tc>
        <w:tc>
          <w:tcPr>
            <w:tcW w:w="1056" w:type="dxa"/>
            <w:shd w:val="clear" w:color="auto" w:fill="auto"/>
          </w:tcPr>
          <w:p w14:paraId="46015050" w14:textId="77777777" w:rsidR="00075364" w:rsidRPr="0099608C" w:rsidRDefault="00075364" w:rsidP="00075364">
            <w:pPr>
              <w:pStyle w:val="GlossEng"/>
              <w:rPr>
                <w:rStyle w:val="ChSmallCaps"/>
              </w:rPr>
            </w:pPr>
            <w:r w:rsidRPr="0099608C">
              <w:rPr>
                <w:rStyle w:val="ChSmallCaps"/>
              </w:rPr>
              <w:t>3sg</w:t>
            </w:r>
          </w:p>
        </w:tc>
        <w:tc>
          <w:tcPr>
            <w:tcW w:w="1153" w:type="dxa"/>
            <w:shd w:val="clear" w:color="auto" w:fill="auto"/>
          </w:tcPr>
          <w:p w14:paraId="3B72DFEF" w14:textId="77777777" w:rsidR="00075364" w:rsidRPr="000320EB" w:rsidRDefault="00075364" w:rsidP="00075364">
            <w:pPr>
              <w:pStyle w:val="GlossEng"/>
            </w:pPr>
            <w:r w:rsidRPr="000320EB">
              <w:t>be.arrogant</w:t>
            </w:r>
          </w:p>
        </w:tc>
        <w:tc>
          <w:tcPr>
            <w:tcW w:w="834" w:type="dxa"/>
            <w:shd w:val="clear" w:color="auto" w:fill="auto"/>
          </w:tcPr>
          <w:p w14:paraId="4105A99E" w14:textId="77777777" w:rsidR="00075364" w:rsidRPr="000320EB" w:rsidRDefault="00075364" w:rsidP="00075364">
            <w:pPr>
              <w:pStyle w:val="GlossEng"/>
            </w:pPr>
            <w:r w:rsidRPr="000320EB">
              <w:t>be.same</w:t>
            </w:r>
          </w:p>
        </w:tc>
        <w:tc>
          <w:tcPr>
            <w:tcW w:w="664" w:type="dxa"/>
            <w:shd w:val="clear" w:color="auto" w:fill="auto"/>
          </w:tcPr>
          <w:p w14:paraId="1148EB6B" w14:textId="77777777" w:rsidR="00075364" w:rsidRPr="000320EB" w:rsidRDefault="00075364" w:rsidP="00075364">
            <w:pPr>
              <w:pStyle w:val="GlossEng"/>
            </w:pPr>
            <w:r w:rsidRPr="000320EB">
              <w:t>with</w:t>
            </w:r>
          </w:p>
        </w:tc>
        <w:tc>
          <w:tcPr>
            <w:tcW w:w="1056" w:type="dxa"/>
            <w:shd w:val="clear" w:color="auto" w:fill="auto"/>
          </w:tcPr>
          <w:p w14:paraId="357C1341" w14:textId="77777777" w:rsidR="00075364" w:rsidRPr="0099608C" w:rsidRDefault="00075364" w:rsidP="00075364">
            <w:pPr>
              <w:pStyle w:val="GlossEng"/>
              <w:rPr>
                <w:rStyle w:val="ChSmallCaps"/>
              </w:rPr>
            </w:pPr>
            <w:r w:rsidRPr="0099608C">
              <w:rPr>
                <w:rStyle w:val="ChSmallCaps"/>
              </w:rPr>
              <w:t>2sg</w:t>
            </w:r>
          </w:p>
        </w:tc>
      </w:tr>
    </w:tbl>
    <w:p w14:paraId="13290E90" w14:textId="66F24FE7" w:rsidR="00075364" w:rsidRPr="000320EB" w:rsidRDefault="00B7093A" w:rsidP="00075364">
      <w:pPr>
        <w:pStyle w:val="FreeTranslEng"/>
      </w:pPr>
      <w:r>
        <w:t>‘</w:t>
      </w:r>
      <w:r w:rsidR="00075364" w:rsidRPr="000320EB">
        <w:t>she</w:t>
      </w:r>
      <w:r>
        <w:t>’</w:t>
      </w:r>
      <w:r w:rsidR="00075364" w:rsidRPr="000320EB">
        <w:t xml:space="preserve">ll be </w:t>
      </w:r>
      <w:r w:rsidR="00075364" w:rsidRPr="000320EB">
        <w:rPr>
          <w:rStyle w:val="ChBlueBold"/>
        </w:rPr>
        <w:t>as arrogant as</w:t>
      </w:r>
      <w:r w:rsidR="00075364" w:rsidRPr="000320EB">
        <w:t xml:space="preserve"> you (are)</w:t>
      </w:r>
      <w:r>
        <w:t>’</w:t>
      </w:r>
      <w:r w:rsidR="00075364" w:rsidRPr="000320EB">
        <w:t xml:space="preserve"> </w:t>
      </w:r>
      <w:r w:rsidR="00075364" w:rsidRPr="000320EB">
        <w:rPr>
          <w:rStyle w:val="ExampleSource"/>
        </w:rPr>
        <w:t>[081006-005-Cv.0002]</w:t>
      </w:r>
    </w:p>
    <w:p w14:paraId="29207684" w14:textId="77777777" w:rsidR="00075364" w:rsidRDefault="00075364" w:rsidP="00855332">
      <w:pPr>
        <w:pStyle w:val="Body0000after"/>
      </w:pPr>
      <w:r w:rsidRPr="000320EB">
        <w:t xml:space="preserve">Similarity comparisons are presented in </w:t>
      </w:r>
      <w:r w:rsidRPr="000320EB">
        <w:fldChar w:fldCharType="begin"/>
      </w:r>
      <w:r w:rsidRPr="000320EB">
        <w:instrText xml:space="preserve"> REF _Ref340309725 \h </w:instrText>
      </w:r>
      <w:r>
        <w:instrText xml:space="preserve"> \* MERGEFORMAT </w:instrText>
      </w:r>
      <w:r w:rsidRPr="000320EB">
        <w:fldChar w:fldCharType="separate"/>
      </w:r>
      <w:r w:rsidR="00154D81" w:rsidRPr="000320EB">
        <w:t>(</w:t>
      </w:r>
      <w:r w:rsidR="00154D81">
        <w:t>127</w:t>
      </w:r>
      <w:r w:rsidR="00154D81" w:rsidRPr="000320EB">
        <w:t>)</w:t>
      </w:r>
      <w:r w:rsidRPr="000320EB">
        <w:fldChar w:fldCharType="end"/>
      </w:r>
      <w:r w:rsidRPr="000320EB">
        <w:t xml:space="preserve"> to </w:t>
      </w:r>
      <w:r w:rsidRPr="000320EB">
        <w:fldChar w:fldCharType="begin"/>
      </w:r>
      <w:r w:rsidRPr="000320EB">
        <w:instrText xml:space="preserve"> REF _Ref340309734 \h </w:instrText>
      </w:r>
      <w:r>
        <w:instrText xml:space="preserve"> \* MERGEFORMAT </w:instrText>
      </w:r>
      <w:r w:rsidRPr="000320EB">
        <w:fldChar w:fldCharType="separate"/>
      </w:r>
      <w:r w:rsidR="00154D81" w:rsidRPr="000320EB">
        <w:t>(</w:t>
      </w:r>
      <w:r w:rsidR="00154D81">
        <w:t>132</w:t>
      </w:r>
      <w:r w:rsidR="00154D81" w:rsidRPr="000320EB">
        <w:t>)</w:t>
      </w:r>
      <w:r w:rsidRPr="000320EB">
        <w:fldChar w:fldCharType="end"/>
      </w:r>
      <w:r w:rsidRPr="000320EB">
        <w:t xml:space="preserve"> and dissimilarity comparisons in </w:t>
      </w:r>
      <w:r w:rsidR="0007533C">
        <w:fldChar w:fldCharType="begin"/>
      </w:r>
      <w:r w:rsidR="0007533C">
        <w:instrText xml:space="preserve"> REF _Ref340309735 \h </w:instrText>
      </w:r>
      <w:r w:rsidR="0007533C">
        <w:fldChar w:fldCharType="separate"/>
      </w:r>
      <w:r w:rsidR="00154D81" w:rsidRPr="000320EB">
        <w:t>(</w:t>
      </w:r>
      <w:r w:rsidR="00154D81">
        <w:rPr>
          <w:noProof/>
        </w:rPr>
        <w:t>133</w:t>
      </w:r>
      <w:r w:rsidR="00154D81" w:rsidRPr="000320EB">
        <w:t>)</w:t>
      </w:r>
      <w:r w:rsidR="0007533C">
        <w:fldChar w:fldCharType="end"/>
      </w:r>
      <w:r w:rsidR="001D2ADA">
        <w:t xml:space="preserve"> to</w:t>
      </w:r>
      <w:r w:rsidRPr="000320EB">
        <w:t xml:space="preserve"> </w:t>
      </w:r>
      <w:r w:rsidRPr="000320EB">
        <w:fldChar w:fldCharType="begin"/>
      </w:r>
      <w:r w:rsidRPr="000320EB">
        <w:instrText xml:space="preserve"> REF _Ref340310721 \h </w:instrText>
      </w:r>
      <w:r>
        <w:instrText xml:space="preserve"> \* MERGEFORMAT </w:instrText>
      </w:r>
      <w:r w:rsidRPr="000320EB">
        <w:fldChar w:fldCharType="separate"/>
      </w:r>
      <w:r w:rsidR="00154D81" w:rsidRPr="000320EB">
        <w:t>(</w:t>
      </w:r>
      <w:r w:rsidR="00154D81">
        <w:t>136</w:t>
      </w:r>
      <w:r w:rsidR="00154D81" w:rsidRPr="000320EB">
        <w:t>)</w:t>
      </w:r>
      <w:r w:rsidRPr="000320EB">
        <w:fldChar w:fldCharType="end"/>
      </w:r>
      <w:r w:rsidRPr="000320EB">
        <w:t>.</w:t>
      </w:r>
    </w:p>
    <w:p w14:paraId="5D6F7560" w14:textId="75FF901A" w:rsidR="00075364" w:rsidRPr="000320EB" w:rsidRDefault="00075364" w:rsidP="00855332">
      <w:pPr>
        <w:pStyle w:val="Body0505after"/>
      </w:pPr>
      <w:r>
        <w:t xml:space="preserve">In similarity clauses, the </w:t>
      </w:r>
      <w:r w:rsidRPr="00250CC6">
        <w:t>index</w:t>
      </w:r>
      <w:r w:rsidRPr="000320EB">
        <w:t xml:space="preserve"> is the stative verb </w:t>
      </w:r>
      <w:r w:rsidRPr="000320EB">
        <w:rPr>
          <w:rStyle w:val="ChItalBold"/>
        </w:rPr>
        <w:t>sama</w:t>
      </w:r>
      <w:r w:rsidRPr="000320EB">
        <w:t xml:space="preserve"> </w:t>
      </w:r>
      <w:r w:rsidR="00B7093A">
        <w:t>‘</w:t>
      </w:r>
      <w:r w:rsidRPr="000320EB">
        <w:t>be same</w:t>
      </w:r>
      <w:r w:rsidR="00B7093A">
        <w:t>’</w:t>
      </w:r>
      <w:r>
        <w:t>,</w:t>
      </w:r>
      <w:r w:rsidRPr="000320EB">
        <w:t xml:space="preserve"> </w:t>
      </w:r>
      <w:r>
        <w:t xml:space="preserve">and the mark </w:t>
      </w:r>
      <w:r w:rsidRPr="000320EB">
        <w:t xml:space="preserve">is </w:t>
      </w:r>
      <w:r>
        <w:t xml:space="preserve">the </w:t>
      </w:r>
      <w:r w:rsidRPr="000320EB">
        <w:t xml:space="preserve">comitative </w:t>
      </w:r>
      <w:r>
        <w:t xml:space="preserve">preposition </w:t>
      </w:r>
      <w:r w:rsidR="00AB3BA2">
        <w:rPr>
          <w:rStyle w:val="ChItalBold"/>
        </w:rPr>
        <w:t>deng</w:t>
      </w:r>
      <w:r w:rsidR="00AB3BA2" w:rsidRPr="000320EB">
        <w:rPr>
          <w:rStyle w:val="ChItalBold"/>
        </w:rPr>
        <w:t>an</w:t>
      </w:r>
      <w:r w:rsidR="00AB3BA2">
        <w:rPr>
          <w:rStyle w:val="ChItalBold"/>
        </w:rPr>
        <w:t>g</w:t>
      </w:r>
      <w:r w:rsidRPr="000320EB">
        <w:t xml:space="preserve"> </w:t>
      </w:r>
      <w:r w:rsidR="00B7093A">
        <w:t>‘</w:t>
      </w:r>
      <w:r w:rsidRPr="000320EB">
        <w:t>with</w:t>
      </w:r>
      <w:r w:rsidR="00B7093A">
        <w:t>’</w:t>
      </w:r>
      <w:r w:rsidR="00AB3BA2">
        <w:t xml:space="preserve">, </w:t>
      </w:r>
      <w:r w:rsidR="00294EE8">
        <w:t>with</w:t>
      </w:r>
      <w:r w:rsidR="00AB3BA2">
        <w:t xml:space="preserve"> its short form </w:t>
      </w:r>
      <w:r w:rsidR="00AB3BA2" w:rsidRPr="00AB3BA2">
        <w:rPr>
          <w:rStyle w:val="ChItalBold"/>
        </w:rPr>
        <w:t>deng</w:t>
      </w:r>
      <w:r>
        <w:t xml:space="preserve">. The standard can be encoded in two ways. One option is to express it </w:t>
      </w:r>
      <w:r w:rsidRPr="000320EB">
        <w:t xml:space="preserve">in a prepositional phrase, as in </w:t>
      </w:r>
      <w:r w:rsidRPr="000320EB">
        <w:fldChar w:fldCharType="begin"/>
      </w:r>
      <w:r w:rsidRPr="000320EB">
        <w:instrText xml:space="preserve"> REF _Ref340309724 \h </w:instrText>
      </w:r>
      <w:r>
        <w:instrText xml:space="preserve"> \* MERGEFORMAT </w:instrText>
      </w:r>
      <w:r w:rsidRPr="000320EB">
        <w:fldChar w:fldCharType="separate"/>
      </w:r>
      <w:r w:rsidR="00154D81" w:rsidRPr="001B795D">
        <w:t>(</w:t>
      </w:r>
      <w:r w:rsidR="00154D81">
        <w:t>126</w:t>
      </w:r>
      <w:r w:rsidR="00154D81" w:rsidRPr="001B795D">
        <w:t>)</w:t>
      </w:r>
      <w:r w:rsidRPr="000320EB">
        <w:fldChar w:fldCharType="end"/>
      </w:r>
      <w:r w:rsidRPr="000320EB">
        <w:t xml:space="preserve"> to </w:t>
      </w:r>
      <w:r w:rsidRPr="000320EB">
        <w:fldChar w:fldCharType="begin"/>
      </w:r>
      <w:r w:rsidRPr="000320EB">
        <w:instrText xml:space="preserve"> REF _Ref364850091 \h </w:instrText>
      </w:r>
      <w:r>
        <w:instrText xml:space="preserve"> \* MERGEFORMAT </w:instrText>
      </w:r>
      <w:r w:rsidRPr="000320EB">
        <w:fldChar w:fldCharType="separate"/>
      </w:r>
      <w:r w:rsidR="00154D81" w:rsidRPr="000320EB">
        <w:t>(</w:t>
      </w:r>
      <w:r w:rsidR="00154D81">
        <w:t>128</w:t>
      </w:r>
      <w:r w:rsidR="00154D81" w:rsidRPr="000320EB">
        <w:t>)</w:t>
      </w:r>
      <w:r w:rsidRPr="000320EB">
        <w:fldChar w:fldCharType="end"/>
      </w:r>
      <w:r w:rsidR="009E4CA0">
        <w:t xml:space="preserve">; </w:t>
      </w:r>
      <w:r>
        <w:t xml:space="preserve">the second possibility is illustrated in </w:t>
      </w:r>
      <w:r>
        <w:fldChar w:fldCharType="begin"/>
      </w:r>
      <w:r>
        <w:instrText xml:space="preserve"> REF _Ref371062195 \h </w:instrText>
      </w:r>
      <w:r>
        <w:fldChar w:fldCharType="separate"/>
      </w:r>
      <w:r w:rsidR="00154D81" w:rsidRPr="000320EB">
        <w:t>(</w:t>
      </w:r>
      <w:r w:rsidR="00154D81">
        <w:rPr>
          <w:noProof/>
        </w:rPr>
        <w:t>129</w:t>
      </w:r>
      <w:r w:rsidR="00154D81" w:rsidRPr="000320EB">
        <w:t>)</w:t>
      </w:r>
      <w:r>
        <w:fldChar w:fldCharType="end"/>
      </w:r>
      <w:r>
        <w:t xml:space="preserve"> to </w:t>
      </w:r>
      <w:r w:rsidRPr="000320EB">
        <w:fldChar w:fldCharType="begin"/>
      </w:r>
      <w:r w:rsidRPr="000320EB">
        <w:instrText xml:space="preserve"> REF _Ref340309729 \h </w:instrText>
      </w:r>
      <w:r>
        <w:instrText xml:space="preserve"> \* MERGEFORMAT </w:instrText>
      </w:r>
      <w:r w:rsidRPr="000320EB">
        <w:fldChar w:fldCharType="separate"/>
      </w:r>
      <w:r w:rsidR="00154D81" w:rsidRPr="000320EB">
        <w:t>(</w:t>
      </w:r>
      <w:r w:rsidR="00154D81">
        <w:t>131</w:t>
      </w:r>
      <w:r w:rsidR="00154D81" w:rsidRPr="000320EB">
        <w:t>)</w:t>
      </w:r>
      <w:r w:rsidRPr="000320EB">
        <w:fldChar w:fldCharType="end"/>
      </w:r>
      <w:r>
        <w:t>. In the similarity comparison</w:t>
      </w:r>
      <w:r w:rsidRPr="000320EB">
        <w:t xml:space="preserve"> in </w:t>
      </w:r>
      <w:r w:rsidRPr="000320EB">
        <w:fldChar w:fldCharType="begin"/>
      </w:r>
      <w:r w:rsidRPr="000320EB">
        <w:instrText xml:space="preserve"> REF _Ref340309725 \h </w:instrText>
      </w:r>
      <w:r>
        <w:instrText xml:space="preserve"> \* MERGEFORMAT </w:instrText>
      </w:r>
      <w:r w:rsidRPr="000320EB">
        <w:fldChar w:fldCharType="separate"/>
      </w:r>
      <w:r w:rsidR="00154D81" w:rsidRPr="000320EB">
        <w:t>(</w:t>
      </w:r>
      <w:r w:rsidR="00154D81">
        <w:t>127</w:t>
      </w:r>
      <w:r w:rsidR="00154D81" w:rsidRPr="000320EB">
        <w:t>)</w:t>
      </w:r>
      <w:r w:rsidRPr="000320EB">
        <w:fldChar w:fldCharType="end"/>
      </w:r>
      <w:r w:rsidRPr="000320EB">
        <w:t xml:space="preserve">, the </w:t>
      </w:r>
      <w:r>
        <w:t xml:space="preserve">comparee and </w:t>
      </w:r>
      <w:r w:rsidRPr="00317412">
        <w:t>standard</w:t>
      </w:r>
      <w:r w:rsidRPr="000320EB">
        <w:t xml:space="preserve"> are considered to be similar in terms of a specific property</w:t>
      </w:r>
      <w:r>
        <w:t>,</w:t>
      </w:r>
      <w:r w:rsidRPr="000320EB">
        <w:t xml:space="preserve"> such that </w:t>
      </w:r>
      <w:r w:rsidR="00B7093A">
        <w:t>‘</w:t>
      </w:r>
      <w:r w:rsidRPr="0099608C">
        <w:rPr>
          <w:rStyle w:val="ChSmallCaps"/>
        </w:rPr>
        <w:t>comparee</w:t>
      </w:r>
      <w:r w:rsidRPr="000320EB">
        <w:t xml:space="preserve"> is as </w:t>
      </w:r>
      <w:r w:rsidRPr="0099608C">
        <w:rPr>
          <w:rStyle w:val="ChSmallCaps"/>
        </w:rPr>
        <w:t>parameter</w:t>
      </w:r>
      <w:r w:rsidRPr="008020F1">
        <w:t xml:space="preserve"> </w:t>
      </w:r>
      <w:r w:rsidRPr="000320EB">
        <w:t xml:space="preserve">as </w:t>
      </w:r>
      <w:r w:rsidRPr="0099608C">
        <w:rPr>
          <w:rStyle w:val="ChSmallCaps"/>
        </w:rPr>
        <w:t>standard</w:t>
      </w:r>
      <w:r w:rsidR="00B7093A">
        <w:t>’</w:t>
      </w:r>
      <w:r w:rsidRPr="000320EB">
        <w:t xml:space="preserve">. </w:t>
      </w:r>
      <w:r>
        <w:t xml:space="preserve">If, however, </w:t>
      </w:r>
      <w:r w:rsidRPr="000320EB">
        <w:t xml:space="preserve">the </w:t>
      </w:r>
      <w:r w:rsidRPr="00046D90">
        <w:t>parameter</w:t>
      </w:r>
      <w:r w:rsidRPr="000320EB">
        <w:t xml:space="preserve"> is</w:t>
      </w:r>
      <w:r>
        <w:t xml:space="preserve"> known</w:t>
      </w:r>
      <w:r w:rsidRPr="000320EB">
        <w:t xml:space="preserve"> from the context, </w:t>
      </w:r>
      <w:r>
        <w:t xml:space="preserve">it can be omitted, </w:t>
      </w:r>
      <w:r w:rsidRPr="000320EB">
        <w:t xml:space="preserve">such that </w:t>
      </w:r>
      <w:r w:rsidR="00B7093A">
        <w:t>‘</w:t>
      </w:r>
      <w:r w:rsidRPr="0099608C">
        <w:rPr>
          <w:rStyle w:val="ChSmallCaps"/>
        </w:rPr>
        <w:t>comparee</w:t>
      </w:r>
      <w:r w:rsidRPr="000320EB">
        <w:t xml:space="preserve"> is the same as </w:t>
      </w:r>
      <w:r w:rsidRPr="0099608C">
        <w:rPr>
          <w:rStyle w:val="ChSmallCaps"/>
        </w:rPr>
        <w:t>standard</w:t>
      </w:r>
      <w:r w:rsidRPr="000320EB">
        <w:t xml:space="preserve"> (in terms of an </w:t>
      </w:r>
      <w:r>
        <w:t xml:space="preserve">understood </w:t>
      </w:r>
      <w:r w:rsidRPr="0099608C">
        <w:rPr>
          <w:rStyle w:val="ChSmallCaps"/>
        </w:rPr>
        <w:t>parameter</w:t>
      </w:r>
      <w:r w:rsidRPr="000320EB">
        <w:t>)</w:t>
      </w:r>
      <w:r w:rsidR="00B7093A">
        <w:t>’</w:t>
      </w:r>
      <w:r w:rsidRPr="000320EB">
        <w:t xml:space="preserve">, as in </w:t>
      </w:r>
      <w:r w:rsidRPr="000320EB">
        <w:fldChar w:fldCharType="begin"/>
      </w:r>
      <w:r w:rsidRPr="000320EB">
        <w:instrText xml:space="preserve"> REF _Ref364850091 \h </w:instrText>
      </w:r>
      <w:r>
        <w:instrText xml:space="preserve"> \* MERGEFORMAT </w:instrText>
      </w:r>
      <w:r w:rsidRPr="000320EB">
        <w:fldChar w:fldCharType="separate"/>
      </w:r>
      <w:r w:rsidR="00154D81" w:rsidRPr="000320EB">
        <w:t>(</w:t>
      </w:r>
      <w:r w:rsidR="00154D81">
        <w:t>128</w:t>
      </w:r>
      <w:r w:rsidR="00154D81" w:rsidRPr="000320EB">
        <w:t>)</w:t>
      </w:r>
      <w:r w:rsidRPr="000320EB">
        <w:fldChar w:fldCharType="end"/>
      </w:r>
      <w:r w:rsidR="00CD4E5E">
        <w:t xml:space="preserve"> where </w:t>
      </w:r>
      <w:r w:rsidR="00CD4E5E" w:rsidRPr="00CD4E5E">
        <w:rPr>
          <w:rStyle w:val="ChItalBold"/>
        </w:rPr>
        <w:t>de</w:t>
      </w:r>
      <w:r w:rsidR="00CD4E5E">
        <w:t xml:space="preserve"> </w:t>
      </w:r>
      <w:r w:rsidR="00B7093A">
        <w:t>‘</w:t>
      </w:r>
      <w:r w:rsidR="00CD4E5E" w:rsidRPr="00CD4E5E">
        <w:rPr>
          <w:rStyle w:val="ChSmallCaps"/>
        </w:rPr>
        <w:t>3sg</w:t>
      </w:r>
      <w:r w:rsidR="00B7093A">
        <w:t>’</w:t>
      </w:r>
      <w:r w:rsidR="00CD4E5E">
        <w:t xml:space="preserve"> is the </w:t>
      </w:r>
      <w:r w:rsidR="00CD4E5E" w:rsidRPr="00CD4E5E">
        <w:rPr>
          <w:rStyle w:val="ChSmallCaps"/>
        </w:rPr>
        <w:t>comparee</w:t>
      </w:r>
      <w:r w:rsidR="00CD4E5E">
        <w:t xml:space="preserve"> and </w:t>
      </w:r>
      <w:r w:rsidR="00CD4E5E" w:rsidRPr="00CD4E5E">
        <w:rPr>
          <w:rStyle w:val="ChItalBold"/>
        </w:rPr>
        <w:t>kitong</w:t>
      </w:r>
      <w:r w:rsidR="00CD4E5E">
        <w:t xml:space="preserve"> </w:t>
      </w:r>
      <w:r w:rsidR="00B7093A">
        <w:t>‘</w:t>
      </w:r>
      <w:r w:rsidR="00CD4E5E" w:rsidRPr="00CD4E5E">
        <w:rPr>
          <w:rStyle w:val="ChSmallCaps"/>
        </w:rPr>
        <w:t>2pl</w:t>
      </w:r>
      <w:r w:rsidR="00B7093A">
        <w:t>’</w:t>
      </w:r>
      <w:r w:rsidR="00CD4E5E">
        <w:t xml:space="preserve"> is the </w:t>
      </w:r>
      <w:r w:rsidR="00CD4E5E" w:rsidRPr="00CD4E5E">
        <w:rPr>
          <w:rStyle w:val="ChSmallCaps"/>
        </w:rPr>
        <w:t>standard</w:t>
      </w:r>
      <w:r w:rsidR="00CD4E5E">
        <w:t>.</w:t>
      </w:r>
    </w:p>
    <w:p w14:paraId="17F6D266" w14:textId="77777777" w:rsidR="00075364" w:rsidRPr="000320EB" w:rsidRDefault="00075364" w:rsidP="00075364">
      <w:pPr>
        <w:pStyle w:val="ExampleTitle"/>
      </w:pPr>
      <w:r w:rsidRPr="000320EB">
        <w:t xml:space="preserve">Similarity </w:t>
      </w:r>
      <w:r w:rsidRPr="00107593">
        <w:t>clauses: Standard is</w:t>
      </w:r>
      <w:r w:rsidRPr="008020F1">
        <w:t xml:space="preserve"> </w:t>
      </w:r>
      <w:r>
        <w:t>expressed in a prepositional phrase</w:t>
      </w:r>
    </w:p>
    <w:tbl>
      <w:tblPr>
        <w:tblW w:w="5268" w:type="dxa"/>
        <w:tblCellMar>
          <w:left w:w="42" w:type="dxa"/>
          <w:right w:w="42" w:type="dxa"/>
        </w:tblCellMar>
        <w:tblLook w:val="01E0" w:firstRow="1" w:lastRow="1" w:firstColumn="1" w:lastColumn="1" w:noHBand="0" w:noVBand="0"/>
      </w:tblPr>
      <w:tblGrid>
        <w:gridCol w:w="709"/>
        <w:gridCol w:w="584"/>
        <w:gridCol w:w="134"/>
        <w:gridCol w:w="433"/>
        <w:gridCol w:w="273"/>
        <w:gridCol w:w="984"/>
        <w:gridCol w:w="744"/>
        <w:gridCol w:w="834"/>
        <w:gridCol w:w="573"/>
      </w:tblGrid>
      <w:tr w:rsidR="00AC23C4" w:rsidRPr="00B320ED" w14:paraId="13C07C91" w14:textId="77777777" w:rsidTr="00AC23C4">
        <w:tc>
          <w:tcPr>
            <w:tcW w:w="709" w:type="dxa"/>
            <w:shd w:val="clear" w:color="auto" w:fill="auto"/>
          </w:tcPr>
          <w:p w14:paraId="72F24375" w14:textId="77777777" w:rsidR="00075364" w:rsidRPr="000320EB" w:rsidRDefault="00075364" w:rsidP="00075364">
            <w:pPr>
              <w:pStyle w:val="O0Nwnext"/>
            </w:pPr>
            <w:bookmarkStart w:id="4732" w:name="_Ref336707212"/>
            <w:bookmarkStart w:id="4733" w:name="_Ref340309725"/>
            <w:r w:rsidRPr="000320EB">
              <w:t>(</w:t>
            </w:r>
            <w:fldSimple w:instr=" SEQ ( \* ARABIC \s 1 ">
              <w:r w:rsidR="00154D81">
                <w:rPr>
                  <w:noProof/>
                </w:rPr>
                <w:t>127</w:t>
              </w:r>
            </w:fldSimple>
            <w:bookmarkEnd w:id="4732"/>
            <w:r w:rsidRPr="000320EB">
              <w:t>)</w:t>
            </w:r>
            <w:bookmarkEnd w:id="4733"/>
          </w:p>
        </w:tc>
        <w:tc>
          <w:tcPr>
            <w:tcW w:w="718" w:type="dxa"/>
            <w:gridSpan w:val="2"/>
            <w:shd w:val="clear" w:color="auto" w:fill="auto"/>
          </w:tcPr>
          <w:p w14:paraId="5312C661" w14:textId="77777777" w:rsidR="00075364" w:rsidRPr="000320EB" w:rsidRDefault="00075364" w:rsidP="00075364">
            <w:pPr>
              <w:pStyle w:val="Text"/>
            </w:pPr>
            <w:r w:rsidRPr="000320EB">
              <w:t>orang</w:t>
            </w:r>
          </w:p>
        </w:tc>
        <w:tc>
          <w:tcPr>
            <w:tcW w:w="706" w:type="dxa"/>
            <w:gridSpan w:val="2"/>
            <w:shd w:val="clear" w:color="auto" w:fill="auto"/>
          </w:tcPr>
          <w:p w14:paraId="12516037" w14:textId="77777777" w:rsidR="00075364" w:rsidRPr="000320EB" w:rsidRDefault="00075364" w:rsidP="00075364">
            <w:pPr>
              <w:pStyle w:val="Text"/>
            </w:pPr>
            <w:r w:rsidRPr="000320EB">
              <w:t>itu</w:t>
            </w:r>
          </w:p>
        </w:tc>
        <w:tc>
          <w:tcPr>
            <w:tcW w:w="1728" w:type="dxa"/>
            <w:gridSpan w:val="2"/>
            <w:shd w:val="clear" w:color="auto" w:fill="auto"/>
          </w:tcPr>
          <w:p w14:paraId="56E4E3D0" w14:textId="77777777" w:rsidR="00075364" w:rsidRPr="000320EB" w:rsidRDefault="00075364" w:rsidP="00075364">
            <w:pPr>
              <w:pStyle w:val="Text"/>
              <w:rPr>
                <w:rStyle w:val="ChBlueBold"/>
              </w:rPr>
            </w:pPr>
            <w:r w:rsidRPr="000320EB">
              <w:rPr>
                <w:rStyle w:val="ChBlueBold"/>
              </w:rPr>
              <w:t>ganas</w:t>
            </w:r>
          </w:p>
        </w:tc>
        <w:tc>
          <w:tcPr>
            <w:tcW w:w="834" w:type="dxa"/>
            <w:shd w:val="clear" w:color="auto" w:fill="auto"/>
          </w:tcPr>
          <w:p w14:paraId="2604877E" w14:textId="77777777" w:rsidR="00075364" w:rsidRPr="000320EB" w:rsidRDefault="00075364" w:rsidP="00075364">
            <w:pPr>
              <w:pStyle w:val="Text"/>
              <w:rPr>
                <w:rStyle w:val="ChBlueBold"/>
              </w:rPr>
            </w:pPr>
            <w:r w:rsidRPr="000320EB">
              <w:rPr>
                <w:rStyle w:val="ChBlueBold"/>
              </w:rPr>
              <w:t>sama</w:t>
            </w:r>
          </w:p>
        </w:tc>
        <w:tc>
          <w:tcPr>
            <w:tcW w:w="573" w:type="dxa"/>
            <w:shd w:val="clear" w:color="auto" w:fill="auto"/>
          </w:tcPr>
          <w:p w14:paraId="16CEB9F4" w14:textId="77777777" w:rsidR="00075364" w:rsidRPr="000320EB" w:rsidRDefault="00075364" w:rsidP="00075364">
            <w:pPr>
              <w:pStyle w:val="Text"/>
            </w:pPr>
            <w:r w:rsidRPr="000320EB">
              <w:t>deng</w:t>
            </w:r>
          </w:p>
        </w:tc>
      </w:tr>
      <w:tr w:rsidR="00AC23C4" w:rsidRPr="000320EB" w14:paraId="2631DB39" w14:textId="77777777" w:rsidTr="00AC23C4">
        <w:tc>
          <w:tcPr>
            <w:tcW w:w="709" w:type="dxa"/>
            <w:shd w:val="clear" w:color="auto" w:fill="auto"/>
          </w:tcPr>
          <w:p w14:paraId="5A777F9F" w14:textId="77777777" w:rsidR="00075364" w:rsidRPr="000320EB" w:rsidRDefault="00075364" w:rsidP="00075364">
            <w:pPr>
              <w:pStyle w:val="GlossEng2ptafter"/>
            </w:pPr>
          </w:p>
        </w:tc>
        <w:tc>
          <w:tcPr>
            <w:tcW w:w="718" w:type="dxa"/>
            <w:gridSpan w:val="2"/>
            <w:shd w:val="clear" w:color="auto" w:fill="auto"/>
          </w:tcPr>
          <w:p w14:paraId="3567D266" w14:textId="77777777" w:rsidR="00075364" w:rsidRPr="000320EB" w:rsidRDefault="00075364" w:rsidP="00075364">
            <w:pPr>
              <w:pStyle w:val="GlossEng2ptafter"/>
            </w:pPr>
            <w:r w:rsidRPr="000320EB">
              <w:t>person</w:t>
            </w:r>
          </w:p>
        </w:tc>
        <w:tc>
          <w:tcPr>
            <w:tcW w:w="706" w:type="dxa"/>
            <w:gridSpan w:val="2"/>
            <w:shd w:val="clear" w:color="auto" w:fill="auto"/>
          </w:tcPr>
          <w:p w14:paraId="6AFF7283" w14:textId="77777777" w:rsidR="00075364" w:rsidRPr="0099608C" w:rsidRDefault="00075364" w:rsidP="00075364">
            <w:pPr>
              <w:pStyle w:val="GlossEng2ptafter"/>
              <w:rPr>
                <w:rStyle w:val="ChSmallCaps"/>
              </w:rPr>
            </w:pPr>
            <w:r w:rsidRPr="0099608C">
              <w:rPr>
                <w:rStyle w:val="ChSmallCaps"/>
              </w:rPr>
              <w:t>d.dist</w:t>
            </w:r>
          </w:p>
        </w:tc>
        <w:tc>
          <w:tcPr>
            <w:tcW w:w="1728" w:type="dxa"/>
            <w:gridSpan w:val="2"/>
            <w:shd w:val="clear" w:color="auto" w:fill="auto"/>
          </w:tcPr>
          <w:p w14:paraId="64D8F529" w14:textId="77777777" w:rsidR="00075364" w:rsidRPr="000320EB" w:rsidRDefault="00075364" w:rsidP="00075364">
            <w:pPr>
              <w:pStyle w:val="GlossEng2ptafter"/>
            </w:pPr>
            <w:r w:rsidRPr="000320EB">
              <w:t>feel.furious(.about)</w:t>
            </w:r>
          </w:p>
        </w:tc>
        <w:tc>
          <w:tcPr>
            <w:tcW w:w="834" w:type="dxa"/>
            <w:shd w:val="clear" w:color="auto" w:fill="auto"/>
          </w:tcPr>
          <w:p w14:paraId="7242238C" w14:textId="77777777" w:rsidR="00075364" w:rsidRPr="000320EB" w:rsidRDefault="00075364" w:rsidP="00075364">
            <w:pPr>
              <w:pStyle w:val="GlossEng2ptafter"/>
            </w:pPr>
            <w:r w:rsidRPr="000320EB">
              <w:t>be.same</w:t>
            </w:r>
          </w:p>
        </w:tc>
        <w:tc>
          <w:tcPr>
            <w:tcW w:w="573" w:type="dxa"/>
            <w:shd w:val="clear" w:color="auto" w:fill="auto"/>
          </w:tcPr>
          <w:p w14:paraId="6E5AA326" w14:textId="77777777" w:rsidR="00075364" w:rsidRPr="000320EB" w:rsidRDefault="00075364" w:rsidP="00075364">
            <w:pPr>
              <w:pStyle w:val="GlossEng2ptafter"/>
            </w:pPr>
            <w:r w:rsidRPr="000320EB">
              <w:t>with</w:t>
            </w:r>
          </w:p>
        </w:tc>
      </w:tr>
      <w:tr w:rsidR="00075364" w:rsidRPr="00B320ED" w14:paraId="3F2AE471" w14:textId="77777777" w:rsidTr="00AC23C4">
        <w:trPr>
          <w:gridAfter w:val="3"/>
          <w:wAfter w:w="2151" w:type="dxa"/>
        </w:trPr>
        <w:tc>
          <w:tcPr>
            <w:tcW w:w="709" w:type="dxa"/>
            <w:shd w:val="clear" w:color="auto" w:fill="auto"/>
          </w:tcPr>
          <w:p w14:paraId="61B3DB44" w14:textId="77777777" w:rsidR="00075364" w:rsidRPr="000320EB" w:rsidRDefault="00075364" w:rsidP="00075364">
            <w:pPr>
              <w:pStyle w:val="O0Nwnext"/>
            </w:pPr>
          </w:p>
        </w:tc>
        <w:tc>
          <w:tcPr>
            <w:tcW w:w="584" w:type="dxa"/>
            <w:shd w:val="clear" w:color="auto" w:fill="auto"/>
          </w:tcPr>
          <w:p w14:paraId="4BEFBD6F" w14:textId="77777777" w:rsidR="00075364" w:rsidRPr="000320EB" w:rsidRDefault="00075364" w:rsidP="00075364">
            <w:pPr>
              <w:pStyle w:val="Text"/>
            </w:pPr>
            <w:r w:rsidRPr="000320EB">
              <w:t>dong</w:t>
            </w:r>
          </w:p>
        </w:tc>
        <w:tc>
          <w:tcPr>
            <w:tcW w:w="567" w:type="dxa"/>
            <w:gridSpan w:val="2"/>
            <w:shd w:val="clear" w:color="auto" w:fill="auto"/>
          </w:tcPr>
          <w:p w14:paraId="47431D39" w14:textId="77777777" w:rsidR="00075364" w:rsidRPr="000320EB" w:rsidRDefault="00075364" w:rsidP="00075364">
            <w:pPr>
              <w:pStyle w:val="Text"/>
            </w:pPr>
            <w:r w:rsidRPr="000320EB">
              <w:t>pu</w:t>
            </w:r>
          </w:p>
        </w:tc>
        <w:tc>
          <w:tcPr>
            <w:tcW w:w="1257" w:type="dxa"/>
            <w:gridSpan w:val="2"/>
            <w:shd w:val="clear" w:color="auto" w:fill="auto"/>
          </w:tcPr>
          <w:p w14:paraId="74C4DBA3" w14:textId="77777777" w:rsidR="00075364" w:rsidRPr="000320EB" w:rsidRDefault="00075364" w:rsidP="00075364">
            <w:pPr>
              <w:pStyle w:val="Text"/>
            </w:pPr>
            <w:r w:rsidRPr="000320EB">
              <w:t>penunggu</w:t>
            </w:r>
          </w:p>
        </w:tc>
      </w:tr>
      <w:tr w:rsidR="00075364" w:rsidRPr="000320EB" w14:paraId="089A4128" w14:textId="77777777" w:rsidTr="00AC23C4">
        <w:trPr>
          <w:gridAfter w:val="3"/>
          <w:wAfter w:w="2151" w:type="dxa"/>
        </w:trPr>
        <w:tc>
          <w:tcPr>
            <w:tcW w:w="709" w:type="dxa"/>
            <w:shd w:val="clear" w:color="auto" w:fill="auto"/>
          </w:tcPr>
          <w:p w14:paraId="6B8A9000" w14:textId="77777777" w:rsidR="00075364" w:rsidRPr="000320EB" w:rsidRDefault="00075364" w:rsidP="00075364">
            <w:pPr>
              <w:pStyle w:val="GlossEng"/>
            </w:pPr>
          </w:p>
        </w:tc>
        <w:tc>
          <w:tcPr>
            <w:tcW w:w="584" w:type="dxa"/>
            <w:shd w:val="clear" w:color="auto" w:fill="auto"/>
          </w:tcPr>
          <w:p w14:paraId="3DC33EBF" w14:textId="77777777" w:rsidR="00075364" w:rsidRPr="0099608C" w:rsidRDefault="00075364" w:rsidP="00075364">
            <w:pPr>
              <w:pStyle w:val="GlossEng"/>
              <w:rPr>
                <w:rStyle w:val="ChSmallCaps"/>
              </w:rPr>
            </w:pPr>
            <w:r w:rsidRPr="0099608C">
              <w:rPr>
                <w:rStyle w:val="ChSmallCaps"/>
              </w:rPr>
              <w:t>3pl</w:t>
            </w:r>
          </w:p>
        </w:tc>
        <w:tc>
          <w:tcPr>
            <w:tcW w:w="567" w:type="dxa"/>
            <w:gridSpan w:val="2"/>
            <w:shd w:val="clear" w:color="auto" w:fill="auto"/>
          </w:tcPr>
          <w:p w14:paraId="064AEAD9" w14:textId="77777777" w:rsidR="00075364" w:rsidRPr="0099608C" w:rsidRDefault="00075364" w:rsidP="00075364">
            <w:pPr>
              <w:pStyle w:val="GlossEng"/>
              <w:rPr>
                <w:rStyle w:val="ChSmallCaps"/>
              </w:rPr>
            </w:pPr>
            <w:r w:rsidRPr="0099608C">
              <w:rPr>
                <w:rStyle w:val="ChSmallCaps"/>
              </w:rPr>
              <w:t>poss</w:t>
            </w:r>
          </w:p>
        </w:tc>
        <w:tc>
          <w:tcPr>
            <w:tcW w:w="1257" w:type="dxa"/>
            <w:gridSpan w:val="2"/>
            <w:shd w:val="clear" w:color="auto" w:fill="auto"/>
          </w:tcPr>
          <w:p w14:paraId="032048EC" w14:textId="77777777" w:rsidR="00075364" w:rsidRPr="000320EB" w:rsidRDefault="00075364" w:rsidP="00075364">
            <w:pPr>
              <w:pStyle w:val="GlossEng"/>
            </w:pPr>
            <w:r w:rsidRPr="000320EB">
              <w:t>tutelary.spirit</w:t>
            </w:r>
          </w:p>
        </w:tc>
      </w:tr>
    </w:tbl>
    <w:p w14:paraId="20C25096" w14:textId="13F1276A" w:rsidR="00075364" w:rsidRPr="00F9554F" w:rsidRDefault="00B7093A" w:rsidP="00075364">
      <w:pPr>
        <w:pStyle w:val="FreeTranslEng"/>
      </w:pPr>
      <w:r>
        <w:t>‘</w:t>
      </w:r>
      <w:r w:rsidR="00075364" w:rsidRPr="000320EB">
        <w:t xml:space="preserve">those people were </w:t>
      </w:r>
      <w:r w:rsidR="00075364" w:rsidRPr="000320EB">
        <w:rPr>
          <w:rStyle w:val="ChBlueBold"/>
        </w:rPr>
        <w:t>as ferocious as</w:t>
      </w:r>
      <w:r w:rsidR="00075364" w:rsidRPr="000320EB">
        <w:t xml:space="preserve"> their tutelary spirits</w:t>
      </w:r>
      <w:r>
        <w:t>’</w:t>
      </w:r>
      <w:r w:rsidR="00075364" w:rsidRPr="000320EB">
        <w:t xml:space="preserve"> </w:t>
      </w:r>
      <w:r w:rsidR="00B04170">
        <w:rPr>
          <w:rStyle w:val="ExampleSource"/>
        </w:rPr>
        <w:t>[081025-006-Cv.0286</w:t>
      </w:r>
      <w:r w:rsidR="00075364" w:rsidRPr="000320EB">
        <w:rPr>
          <w:rStyle w:val="ExampleSource"/>
        </w:rPr>
        <w:t>]</w:t>
      </w:r>
    </w:p>
    <w:tbl>
      <w:tblPr>
        <w:tblW w:w="4411" w:type="dxa"/>
        <w:tblCellMar>
          <w:left w:w="42" w:type="dxa"/>
          <w:right w:w="42" w:type="dxa"/>
        </w:tblCellMar>
        <w:tblLook w:val="01E0" w:firstRow="1" w:lastRow="1" w:firstColumn="1" w:lastColumn="1" w:noHBand="0" w:noVBand="0"/>
      </w:tblPr>
      <w:tblGrid>
        <w:gridCol w:w="709"/>
        <w:gridCol w:w="489"/>
        <w:gridCol w:w="360"/>
        <w:gridCol w:w="834"/>
        <w:gridCol w:w="794"/>
        <w:gridCol w:w="696"/>
        <w:gridCol w:w="529"/>
      </w:tblGrid>
      <w:tr w:rsidR="00AC23C4" w:rsidRPr="000320EB" w14:paraId="691F2EFB" w14:textId="77777777" w:rsidTr="00AC23C4">
        <w:tc>
          <w:tcPr>
            <w:tcW w:w="709" w:type="dxa"/>
            <w:shd w:val="clear" w:color="auto" w:fill="auto"/>
          </w:tcPr>
          <w:p w14:paraId="599A45AD" w14:textId="77777777" w:rsidR="00075364" w:rsidRPr="000320EB" w:rsidRDefault="00075364" w:rsidP="00075364">
            <w:pPr>
              <w:pStyle w:val="O0Nwnext"/>
            </w:pPr>
            <w:bookmarkStart w:id="4734" w:name="_Ref364850091"/>
            <w:r w:rsidRPr="000320EB">
              <w:t>(</w:t>
            </w:r>
            <w:fldSimple w:instr=" SEQ ( \* ARABIC \s 1 ">
              <w:r w:rsidR="00154D81">
                <w:rPr>
                  <w:noProof/>
                </w:rPr>
                <w:t>128</w:t>
              </w:r>
            </w:fldSimple>
            <w:r w:rsidRPr="000320EB">
              <w:t>)</w:t>
            </w:r>
            <w:bookmarkEnd w:id="4734"/>
          </w:p>
        </w:tc>
        <w:tc>
          <w:tcPr>
            <w:tcW w:w="489" w:type="dxa"/>
            <w:shd w:val="clear" w:color="auto" w:fill="auto"/>
          </w:tcPr>
          <w:p w14:paraId="0E6FDB79" w14:textId="77777777" w:rsidR="00075364" w:rsidRPr="000320EB" w:rsidRDefault="00075364" w:rsidP="00075364">
            <w:pPr>
              <w:pStyle w:val="Text"/>
            </w:pPr>
            <w:r w:rsidRPr="000320EB">
              <w:t>de</w:t>
            </w:r>
          </w:p>
        </w:tc>
        <w:tc>
          <w:tcPr>
            <w:tcW w:w="360" w:type="dxa"/>
            <w:shd w:val="clear" w:color="auto" w:fill="auto"/>
          </w:tcPr>
          <w:p w14:paraId="7443760A" w14:textId="77777777" w:rsidR="00075364" w:rsidRPr="000320EB" w:rsidRDefault="00075364" w:rsidP="00AC23C4">
            <w:pPr>
              <w:pStyle w:val="Text"/>
              <w:jc w:val="center"/>
              <w:rPr>
                <w:rStyle w:val="ChBlueBold"/>
              </w:rPr>
            </w:pPr>
            <w:r w:rsidRPr="000320EB">
              <w:rPr>
                <w:rStyle w:val="ChBlueBold"/>
              </w:rPr>
              <w:t>Ø</w:t>
            </w:r>
          </w:p>
        </w:tc>
        <w:tc>
          <w:tcPr>
            <w:tcW w:w="834" w:type="dxa"/>
            <w:shd w:val="clear" w:color="auto" w:fill="auto"/>
          </w:tcPr>
          <w:p w14:paraId="5B14499A" w14:textId="77777777" w:rsidR="00075364" w:rsidRPr="000320EB" w:rsidRDefault="00075364" w:rsidP="00075364">
            <w:pPr>
              <w:pStyle w:val="Text"/>
              <w:rPr>
                <w:rStyle w:val="ChBlueBold"/>
              </w:rPr>
            </w:pPr>
            <w:r w:rsidRPr="000320EB">
              <w:rPr>
                <w:rStyle w:val="ChBlueBold"/>
              </w:rPr>
              <w:t>sama</w:t>
            </w:r>
          </w:p>
        </w:tc>
        <w:tc>
          <w:tcPr>
            <w:tcW w:w="794" w:type="dxa"/>
            <w:shd w:val="clear" w:color="auto" w:fill="auto"/>
          </w:tcPr>
          <w:p w14:paraId="34588F68" w14:textId="77777777" w:rsidR="00075364" w:rsidRPr="000320EB" w:rsidRDefault="00075364" w:rsidP="00075364">
            <w:pPr>
              <w:pStyle w:val="Text"/>
            </w:pPr>
            <w:r w:rsidRPr="000320EB">
              <w:t>dengan</w:t>
            </w:r>
            <w:r w:rsidR="00E22DD1">
              <w:t>g</w:t>
            </w:r>
          </w:p>
        </w:tc>
        <w:tc>
          <w:tcPr>
            <w:tcW w:w="696" w:type="dxa"/>
            <w:shd w:val="clear" w:color="auto" w:fill="auto"/>
          </w:tcPr>
          <w:p w14:paraId="4482694A" w14:textId="77777777" w:rsidR="00075364" w:rsidRPr="000320EB" w:rsidRDefault="00075364" w:rsidP="00075364">
            <w:pPr>
              <w:pStyle w:val="Text"/>
            </w:pPr>
            <w:r w:rsidRPr="000320EB">
              <w:t>kitong</w:t>
            </w:r>
          </w:p>
        </w:tc>
        <w:tc>
          <w:tcPr>
            <w:tcW w:w="529" w:type="dxa"/>
            <w:shd w:val="clear" w:color="auto" w:fill="auto"/>
          </w:tcPr>
          <w:p w14:paraId="5A0E13EC" w14:textId="77777777" w:rsidR="00075364" w:rsidRPr="000320EB" w:rsidRDefault="00075364" w:rsidP="00075364">
            <w:pPr>
              <w:pStyle w:val="Text"/>
            </w:pPr>
            <w:r w:rsidRPr="000320EB">
              <w:t>juga</w:t>
            </w:r>
          </w:p>
        </w:tc>
      </w:tr>
      <w:tr w:rsidR="00AC23C4" w:rsidRPr="00AC23C4" w14:paraId="11FC9C9A" w14:textId="77777777" w:rsidTr="00AC23C4">
        <w:tc>
          <w:tcPr>
            <w:tcW w:w="709" w:type="dxa"/>
            <w:shd w:val="clear" w:color="auto" w:fill="auto"/>
          </w:tcPr>
          <w:p w14:paraId="6C5A42C0" w14:textId="77777777" w:rsidR="00075364" w:rsidRPr="000320EB" w:rsidRDefault="00075364" w:rsidP="00075364">
            <w:pPr>
              <w:pStyle w:val="GlossEng"/>
            </w:pPr>
          </w:p>
        </w:tc>
        <w:tc>
          <w:tcPr>
            <w:tcW w:w="489" w:type="dxa"/>
            <w:shd w:val="clear" w:color="auto" w:fill="auto"/>
          </w:tcPr>
          <w:p w14:paraId="5DBFAB58" w14:textId="77777777" w:rsidR="00075364" w:rsidRPr="0099608C" w:rsidRDefault="00075364" w:rsidP="00075364">
            <w:pPr>
              <w:pStyle w:val="GlossEng"/>
              <w:rPr>
                <w:rStyle w:val="ChSmallCaps"/>
              </w:rPr>
            </w:pPr>
            <w:r w:rsidRPr="0099608C">
              <w:rPr>
                <w:rStyle w:val="ChSmallCaps"/>
              </w:rPr>
              <w:t>3sg</w:t>
            </w:r>
          </w:p>
        </w:tc>
        <w:tc>
          <w:tcPr>
            <w:tcW w:w="360" w:type="dxa"/>
            <w:shd w:val="clear" w:color="auto" w:fill="auto"/>
          </w:tcPr>
          <w:p w14:paraId="1D1D48E1" w14:textId="77777777" w:rsidR="00075364" w:rsidRPr="000320EB" w:rsidRDefault="00075364" w:rsidP="00075364">
            <w:pPr>
              <w:pStyle w:val="GlossEng"/>
            </w:pPr>
          </w:p>
        </w:tc>
        <w:tc>
          <w:tcPr>
            <w:tcW w:w="834" w:type="dxa"/>
            <w:shd w:val="clear" w:color="auto" w:fill="auto"/>
          </w:tcPr>
          <w:p w14:paraId="0781A786" w14:textId="77777777" w:rsidR="00075364" w:rsidRPr="000320EB" w:rsidRDefault="00075364" w:rsidP="00075364">
            <w:pPr>
              <w:pStyle w:val="GlossEng"/>
            </w:pPr>
            <w:r w:rsidRPr="000320EB">
              <w:t>be.same</w:t>
            </w:r>
          </w:p>
        </w:tc>
        <w:tc>
          <w:tcPr>
            <w:tcW w:w="794" w:type="dxa"/>
            <w:shd w:val="clear" w:color="auto" w:fill="auto"/>
          </w:tcPr>
          <w:p w14:paraId="1404739C" w14:textId="77777777" w:rsidR="00075364" w:rsidRPr="000320EB" w:rsidRDefault="00075364" w:rsidP="00075364">
            <w:pPr>
              <w:pStyle w:val="GlossEng"/>
            </w:pPr>
            <w:r w:rsidRPr="000320EB">
              <w:t>with</w:t>
            </w:r>
          </w:p>
        </w:tc>
        <w:tc>
          <w:tcPr>
            <w:tcW w:w="696" w:type="dxa"/>
            <w:shd w:val="clear" w:color="auto" w:fill="auto"/>
          </w:tcPr>
          <w:p w14:paraId="09D3D66E" w14:textId="77777777" w:rsidR="00075364" w:rsidRPr="0099608C" w:rsidRDefault="00075364" w:rsidP="00075364">
            <w:pPr>
              <w:pStyle w:val="GlossEng"/>
              <w:rPr>
                <w:rStyle w:val="ChSmallCaps"/>
              </w:rPr>
            </w:pPr>
            <w:r w:rsidRPr="0099608C">
              <w:rPr>
                <w:rStyle w:val="ChSmallCaps"/>
              </w:rPr>
              <w:t>1pl</w:t>
            </w:r>
          </w:p>
        </w:tc>
        <w:tc>
          <w:tcPr>
            <w:tcW w:w="529" w:type="dxa"/>
            <w:shd w:val="clear" w:color="auto" w:fill="auto"/>
          </w:tcPr>
          <w:p w14:paraId="1ED5FAA0" w14:textId="77777777" w:rsidR="00075364" w:rsidRPr="000320EB" w:rsidRDefault="00075364" w:rsidP="00075364">
            <w:pPr>
              <w:pStyle w:val="GlossEng"/>
            </w:pPr>
            <w:r w:rsidRPr="000320EB">
              <w:t>also</w:t>
            </w:r>
          </w:p>
        </w:tc>
      </w:tr>
    </w:tbl>
    <w:p w14:paraId="23107692" w14:textId="4A36782D" w:rsidR="00075364" w:rsidRPr="00F9554F" w:rsidRDefault="00B7093A" w:rsidP="00075364">
      <w:pPr>
        <w:pStyle w:val="FreeTranslEng"/>
      </w:pPr>
      <w:r>
        <w:t>‘</w:t>
      </w:r>
      <w:r w:rsidR="00075364" w:rsidRPr="000320EB">
        <w:t xml:space="preserve">she is </w:t>
      </w:r>
      <w:r w:rsidR="00075364">
        <w:t xml:space="preserve">also </w:t>
      </w:r>
      <w:r w:rsidR="00075364" w:rsidRPr="000320EB">
        <w:rPr>
          <w:rStyle w:val="ChBlueBold"/>
        </w:rPr>
        <w:t>the same as</w:t>
      </w:r>
      <w:r w:rsidR="00075364" w:rsidRPr="000320EB">
        <w:t xml:space="preserve"> we are (in terms of </w:t>
      </w:r>
      <w:r w:rsidR="00075364" w:rsidRPr="000320EB">
        <w:rPr>
          <w:rStyle w:val="ChBlueBold"/>
        </w:rPr>
        <w:t>being foreign</w:t>
      </w:r>
      <w:r w:rsidR="00075364" w:rsidRPr="000320EB">
        <w:t>)</w:t>
      </w:r>
      <w:r>
        <w:t>’</w:t>
      </w:r>
      <w:r w:rsidR="00075364" w:rsidRPr="000320EB">
        <w:t xml:space="preserve"> </w:t>
      </w:r>
      <w:r w:rsidR="00075364" w:rsidRPr="000320EB">
        <w:rPr>
          <w:rStyle w:val="ExampleSource"/>
        </w:rPr>
        <w:t>[081010-001-Cv.0061]</w:t>
      </w:r>
    </w:p>
    <w:p w14:paraId="49A18279" w14:textId="1A378088" w:rsidR="00075364" w:rsidRPr="000320EB" w:rsidRDefault="00075364" w:rsidP="00855332">
      <w:pPr>
        <w:pStyle w:val="Body0005after"/>
      </w:pPr>
      <w:r>
        <w:t xml:space="preserve">Alternatively, the standard can be encoded as the clausal subject together with the comparee, such </w:t>
      </w:r>
      <w:r w:rsidRPr="000320EB">
        <w:t xml:space="preserve">that </w:t>
      </w:r>
      <w:r w:rsidR="00B7093A">
        <w:t>‘</w:t>
      </w:r>
      <w:r w:rsidRPr="0099608C">
        <w:rPr>
          <w:rStyle w:val="ChSmallCaps"/>
        </w:rPr>
        <w:t>comparee</w:t>
      </w:r>
      <w:r w:rsidRPr="000320EB">
        <w:t xml:space="preserve"> &amp; </w:t>
      </w:r>
      <w:r w:rsidRPr="0099608C">
        <w:rPr>
          <w:rStyle w:val="ChSmallCaps"/>
        </w:rPr>
        <w:t>standard</w:t>
      </w:r>
      <w:r w:rsidRPr="000320EB">
        <w:t xml:space="preserve"> are equally </w:t>
      </w:r>
      <w:r w:rsidRPr="0099608C">
        <w:rPr>
          <w:rStyle w:val="ChSmallCaps"/>
        </w:rPr>
        <w:t>parameter</w:t>
      </w:r>
      <w:r w:rsidR="00B7093A">
        <w:t>’</w:t>
      </w:r>
      <w:r w:rsidRPr="000320EB">
        <w:t xml:space="preserve">, as in </w:t>
      </w:r>
      <w:r>
        <w:fldChar w:fldCharType="begin"/>
      </w:r>
      <w:r>
        <w:instrText xml:space="preserve"> REF _Ref371062195 \h </w:instrText>
      </w:r>
      <w:r>
        <w:fldChar w:fldCharType="separate"/>
      </w:r>
      <w:r w:rsidR="00154D81" w:rsidRPr="000320EB">
        <w:t>(</w:t>
      </w:r>
      <w:r w:rsidR="00154D81">
        <w:rPr>
          <w:noProof/>
        </w:rPr>
        <w:t>129</w:t>
      </w:r>
      <w:r w:rsidR="00154D81" w:rsidRPr="000320EB">
        <w:t>)</w:t>
      </w:r>
      <w:r>
        <w:fldChar w:fldCharType="end"/>
      </w:r>
      <w:r>
        <w:t xml:space="preserve"> to </w:t>
      </w:r>
      <w:r w:rsidRPr="000320EB">
        <w:fldChar w:fldCharType="begin"/>
      </w:r>
      <w:r w:rsidRPr="000320EB">
        <w:instrText xml:space="preserve"> REF _Ref340309729 \h </w:instrText>
      </w:r>
      <w:r>
        <w:instrText xml:space="preserve"> \* MERGEFORMAT </w:instrText>
      </w:r>
      <w:r w:rsidRPr="000320EB">
        <w:fldChar w:fldCharType="separate"/>
      </w:r>
      <w:r w:rsidR="00154D81" w:rsidRPr="000320EB">
        <w:t>(</w:t>
      </w:r>
      <w:r w:rsidR="00154D81">
        <w:t>131</w:t>
      </w:r>
      <w:r w:rsidR="00154D81" w:rsidRPr="000320EB">
        <w:t>)</w:t>
      </w:r>
      <w:r w:rsidRPr="000320EB">
        <w:fldChar w:fldCharType="end"/>
      </w:r>
      <w:r w:rsidRPr="000320EB">
        <w:t xml:space="preserve">. The </w:t>
      </w:r>
      <w:r w:rsidRPr="00317412">
        <w:t>standard</w:t>
      </w:r>
      <w:r w:rsidRPr="000320EB">
        <w:t xml:space="preserve"> and </w:t>
      </w:r>
      <w:r w:rsidRPr="0022268C">
        <w:t>comparee</w:t>
      </w:r>
      <w:r w:rsidRPr="000320EB">
        <w:t xml:space="preserve"> can be </w:t>
      </w:r>
      <w:r>
        <w:t xml:space="preserve">encoded by </w:t>
      </w:r>
      <w:r w:rsidRPr="000320EB">
        <w:t xml:space="preserve">a coordinate noun phrase, as in </w:t>
      </w:r>
      <w:r>
        <w:fldChar w:fldCharType="begin"/>
      </w:r>
      <w:r>
        <w:instrText xml:space="preserve"> REF _Ref371062195 \h </w:instrText>
      </w:r>
      <w:r>
        <w:fldChar w:fldCharType="separate"/>
      </w:r>
      <w:r w:rsidR="00154D81" w:rsidRPr="000320EB">
        <w:t>(</w:t>
      </w:r>
      <w:r w:rsidR="00154D81">
        <w:rPr>
          <w:noProof/>
        </w:rPr>
        <w:t>129</w:t>
      </w:r>
      <w:r w:rsidR="00154D81" w:rsidRPr="000320EB">
        <w:t>)</w:t>
      </w:r>
      <w:r>
        <w:fldChar w:fldCharType="end"/>
      </w:r>
      <w:r>
        <w:t xml:space="preserve">, or </w:t>
      </w:r>
      <w:r w:rsidRPr="000320EB">
        <w:t xml:space="preserve">a plural </w:t>
      </w:r>
      <w:r w:rsidR="00E51420">
        <w:t xml:space="preserve">personal </w:t>
      </w:r>
      <w:r w:rsidRPr="000320EB">
        <w:t xml:space="preserve">pronoun, as </w:t>
      </w:r>
      <w:r>
        <w:t xml:space="preserve">in </w:t>
      </w:r>
      <w:r w:rsidRPr="000320EB">
        <w:fldChar w:fldCharType="begin"/>
      </w:r>
      <w:r w:rsidRPr="000320EB">
        <w:instrText xml:space="preserve"> REF _Ref340309726 \h </w:instrText>
      </w:r>
      <w:r>
        <w:instrText xml:space="preserve"> \* MERGEFORMAT </w:instrText>
      </w:r>
      <w:r w:rsidRPr="000320EB">
        <w:fldChar w:fldCharType="separate"/>
      </w:r>
      <w:r w:rsidR="00154D81" w:rsidRPr="000320EB">
        <w:t>(</w:t>
      </w:r>
      <w:r w:rsidR="00154D81">
        <w:t>130</w:t>
      </w:r>
      <w:r w:rsidR="00154D81" w:rsidRPr="000320EB">
        <w:t>)</w:t>
      </w:r>
      <w:r w:rsidRPr="000320EB">
        <w:fldChar w:fldCharType="end"/>
      </w:r>
      <w:r w:rsidRPr="000320EB">
        <w:t xml:space="preserve">. Again, the </w:t>
      </w:r>
      <w:r w:rsidRPr="00046D90">
        <w:t>parameter</w:t>
      </w:r>
      <w:r w:rsidRPr="000320EB">
        <w:t xml:space="preserve"> can be omitted if it is understood from the context, such that </w:t>
      </w:r>
      <w:r w:rsidR="00B7093A">
        <w:t>‘</w:t>
      </w:r>
      <w:r w:rsidRPr="0099608C">
        <w:rPr>
          <w:rStyle w:val="ChSmallCaps"/>
        </w:rPr>
        <w:t>comparee</w:t>
      </w:r>
      <w:r w:rsidRPr="000320EB">
        <w:t xml:space="preserve"> &amp; </w:t>
      </w:r>
      <w:r w:rsidRPr="0099608C">
        <w:rPr>
          <w:rStyle w:val="ChSmallCaps"/>
        </w:rPr>
        <w:t>standard</w:t>
      </w:r>
      <w:r w:rsidRPr="000320EB">
        <w:t xml:space="preserve"> are the same (in terms of an </w:t>
      </w:r>
      <w:r>
        <w:t xml:space="preserve">understood </w:t>
      </w:r>
      <w:r w:rsidRPr="0099608C">
        <w:rPr>
          <w:rStyle w:val="ChSmallCaps"/>
        </w:rPr>
        <w:t>parameter</w:t>
      </w:r>
      <w:r w:rsidRPr="000320EB">
        <w:t xml:space="preserve">), as in </w:t>
      </w:r>
      <w:r w:rsidRPr="000320EB">
        <w:fldChar w:fldCharType="begin"/>
      </w:r>
      <w:r w:rsidRPr="000320EB">
        <w:instrText xml:space="preserve"> REF _Ref340309729 \h </w:instrText>
      </w:r>
      <w:r>
        <w:instrText xml:space="preserve"> \* MERGEFORMAT </w:instrText>
      </w:r>
      <w:r w:rsidRPr="000320EB">
        <w:fldChar w:fldCharType="separate"/>
      </w:r>
      <w:r w:rsidR="00154D81" w:rsidRPr="000320EB">
        <w:t>(</w:t>
      </w:r>
      <w:r w:rsidR="00154D81">
        <w:t>131</w:t>
      </w:r>
      <w:r w:rsidR="00154D81" w:rsidRPr="000320EB">
        <w:t>)</w:t>
      </w:r>
      <w:r w:rsidRPr="000320EB">
        <w:fldChar w:fldCharType="end"/>
      </w:r>
      <w:r w:rsidRPr="000320EB">
        <w:t>.</w:t>
      </w:r>
    </w:p>
    <w:p w14:paraId="54174814" w14:textId="77777777" w:rsidR="00075364" w:rsidRDefault="00075364" w:rsidP="00075364">
      <w:pPr>
        <w:pStyle w:val="ExampleTitle"/>
      </w:pPr>
      <w:r w:rsidRPr="000320EB">
        <w:t xml:space="preserve">Similarity </w:t>
      </w:r>
      <w:r>
        <w:t>clauses</w:t>
      </w:r>
      <w:r w:rsidRPr="004F7676">
        <w:t xml:space="preserve">: Standard </w:t>
      </w:r>
      <w:r>
        <w:t>is encoded as the clausal subject together with the comparee</w:t>
      </w:r>
    </w:p>
    <w:tbl>
      <w:tblPr>
        <w:tblW w:w="5129" w:type="dxa"/>
        <w:tblCellMar>
          <w:left w:w="42" w:type="dxa"/>
          <w:right w:w="42" w:type="dxa"/>
        </w:tblCellMar>
        <w:tblLook w:val="01E0" w:firstRow="1" w:lastRow="1" w:firstColumn="1" w:lastColumn="1" w:noHBand="0" w:noVBand="0"/>
      </w:tblPr>
      <w:tblGrid>
        <w:gridCol w:w="709"/>
        <w:gridCol w:w="489"/>
        <w:gridCol w:w="573"/>
        <w:gridCol w:w="773"/>
        <w:gridCol w:w="706"/>
        <w:gridCol w:w="1045"/>
        <w:gridCol w:w="834"/>
      </w:tblGrid>
      <w:tr w:rsidR="00AC23C4" w:rsidRPr="000320EB" w14:paraId="067EC065" w14:textId="77777777" w:rsidTr="00AC23C4">
        <w:tc>
          <w:tcPr>
            <w:tcW w:w="709" w:type="dxa"/>
            <w:shd w:val="clear" w:color="auto" w:fill="auto"/>
          </w:tcPr>
          <w:p w14:paraId="1C35053A" w14:textId="77777777" w:rsidR="00075364" w:rsidRPr="000320EB" w:rsidRDefault="00075364" w:rsidP="00075364">
            <w:pPr>
              <w:pStyle w:val="O0Nwnext"/>
            </w:pPr>
            <w:bookmarkStart w:id="4735" w:name="_Ref371062195"/>
            <w:r w:rsidRPr="000320EB">
              <w:t>(</w:t>
            </w:r>
            <w:fldSimple w:instr=" SEQ ( \* ARABIC \s 1 ">
              <w:r w:rsidR="00154D81">
                <w:rPr>
                  <w:noProof/>
                </w:rPr>
                <w:t>129</w:t>
              </w:r>
            </w:fldSimple>
            <w:r w:rsidRPr="000320EB">
              <w:t>)</w:t>
            </w:r>
            <w:bookmarkEnd w:id="4735"/>
          </w:p>
        </w:tc>
        <w:tc>
          <w:tcPr>
            <w:tcW w:w="489" w:type="dxa"/>
            <w:shd w:val="clear" w:color="auto" w:fill="auto"/>
          </w:tcPr>
          <w:p w14:paraId="3916535E" w14:textId="77777777" w:rsidR="00075364" w:rsidRPr="000320EB" w:rsidRDefault="00075364" w:rsidP="00075364">
            <w:pPr>
              <w:pStyle w:val="Text"/>
            </w:pPr>
            <w:r w:rsidRPr="000320EB">
              <w:t>sa</w:t>
            </w:r>
          </w:p>
        </w:tc>
        <w:tc>
          <w:tcPr>
            <w:tcW w:w="573" w:type="dxa"/>
            <w:shd w:val="clear" w:color="auto" w:fill="auto"/>
          </w:tcPr>
          <w:p w14:paraId="28891A10" w14:textId="77777777" w:rsidR="00075364" w:rsidRPr="000320EB" w:rsidRDefault="00075364" w:rsidP="00075364">
            <w:pPr>
              <w:pStyle w:val="Text"/>
            </w:pPr>
            <w:r w:rsidRPr="000320EB">
              <w:t>deng</w:t>
            </w:r>
          </w:p>
        </w:tc>
        <w:tc>
          <w:tcPr>
            <w:tcW w:w="773" w:type="dxa"/>
            <w:shd w:val="clear" w:color="auto" w:fill="auto"/>
          </w:tcPr>
          <w:p w14:paraId="2EB99448" w14:textId="77777777" w:rsidR="00075364" w:rsidRPr="000320EB" w:rsidRDefault="00075364" w:rsidP="00075364">
            <w:pPr>
              <w:pStyle w:val="Text"/>
            </w:pPr>
            <w:r w:rsidRPr="000320EB">
              <w:t>mace</w:t>
            </w:r>
          </w:p>
        </w:tc>
        <w:tc>
          <w:tcPr>
            <w:tcW w:w="706" w:type="dxa"/>
            <w:shd w:val="clear" w:color="auto" w:fill="auto"/>
          </w:tcPr>
          <w:p w14:paraId="207A580A" w14:textId="77777777" w:rsidR="00075364" w:rsidRPr="000320EB" w:rsidRDefault="00075364" w:rsidP="00075364">
            <w:pPr>
              <w:pStyle w:val="Text"/>
            </w:pPr>
            <w:r w:rsidRPr="000320EB">
              <w:t>tu</w:t>
            </w:r>
          </w:p>
        </w:tc>
        <w:tc>
          <w:tcPr>
            <w:tcW w:w="1045" w:type="dxa"/>
            <w:shd w:val="clear" w:color="auto" w:fill="auto"/>
          </w:tcPr>
          <w:p w14:paraId="10902EDC" w14:textId="77777777" w:rsidR="00075364" w:rsidRPr="000320EB" w:rsidRDefault="00075364" w:rsidP="00075364">
            <w:pPr>
              <w:pStyle w:val="Text"/>
              <w:rPr>
                <w:rStyle w:val="ChBlueBold"/>
              </w:rPr>
            </w:pPr>
            <w:r w:rsidRPr="000320EB">
              <w:rPr>
                <w:rStyle w:val="ChBlueBold"/>
              </w:rPr>
              <w:t>cocok</w:t>
            </w:r>
          </w:p>
        </w:tc>
        <w:tc>
          <w:tcPr>
            <w:tcW w:w="834" w:type="dxa"/>
            <w:shd w:val="clear" w:color="auto" w:fill="auto"/>
          </w:tcPr>
          <w:p w14:paraId="06625C62" w14:textId="77777777" w:rsidR="00075364" w:rsidRPr="000320EB" w:rsidRDefault="00075364" w:rsidP="00075364">
            <w:pPr>
              <w:pStyle w:val="Text"/>
              <w:rPr>
                <w:rStyle w:val="ChBlueBold"/>
              </w:rPr>
            </w:pPr>
            <w:r w:rsidRPr="000320EB">
              <w:rPr>
                <w:rStyle w:val="ChBlueBold"/>
              </w:rPr>
              <w:t>sama</w:t>
            </w:r>
          </w:p>
        </w:tc>
      </w:tr>
      <w:tr w:rsidR="00AC23C4" w:rsidRPr="000320EB" w14:paraId="4557EFA1" w14:textId="77777777" w:rsidTr="00AC23C4">
        <w:tc>
          <w:tcPr>
            <w:tcW w:w="709" w:type="dxa"/>
            <w:shd w:val="clear" w:color="auto" w:fill="auto"/>
          </w:tcPr>
          <w:p w14:paraId="47A79D49" w14:textId="77777777" w:rsidR="00075364" w:rsidRPr="000320EB" w:rsidRDefault="00075364" w:rsidP="00075364">
            <w:pPr>
              <w:pStyle w:val="GlossEng"/>
            </w:pPr>
          </w:p>
        </w:tc>
        <w:tc>
          <w:tcPr>
            <w:tcW w:w="489" w:type="dxa"/>
            <w:shd w:val="clear" w:color="auto" w:fill="auto"/>
          </w:tcPr>
          <w:p w14:paraId="0449D503" w14:textId="77777777" w:rsidR="00075364" w:rsidRPr="0099608C" w:rsidRDefault="00075364" w:rsidP="00075364">
            <w:pPr>
              <w:pStyle w:val="GlossEng"/>
              <w:rPr>
                <w:rStyle w:val="ChSmallCaps"/>
              </w:rPr>
            </w:pPr>
            <w:r w:rsidRPr="0099608C">
              <w:rPr>
                <w:rStyle w:val="ChSmallCaps"/>
              </w:rPr>
              <w:t>1sg</w:t>
            </w:r>
          </w:p>
        </w:tc>
        <w:tc>
          <w:tcPr>
            <w:tcW w:w="573" w:type="dxa"/>
            <w:shd w:val="clear" w:color="auto" w:fill="auto"/>
          </w:tcPr>
          <w:p w14:paraId="1F7D7F40" w14:textId="77777777" w:rsidR="00075364" w:rsidRPr="000320EB" w:rsidRDefault="00075364" w:rsidP="00075364">
            <w:pPr>
              <w:pStyle w:val="GlossEng"/>
            </w:pPr>
            <w:r w:rsidRPr="000320EB">
              <w:t>with</w:t>
            </w:r>
          </w:p>
        </w:tc>
        <w:tc>
          <w:tcPr>
            <w:tcW w:w="773" w:type="dxa"/>
            <w:shd w:val="clear" w:color="auto" w:fill="auto"/>
          </w:tcPr>
          <w:p w14:paraId="2C8785B4" w14:textId="77777777" w:rsidR="00075364" w:rsidRPr="000320EB" w:rsidRDefault="00075364" w:rsidP="00075364">
            <w:pPr>
              <w:pStyle w:val="GlossEng"/>
            </w:pPr>
            <w:r w:rsidRPr="000320EB">
              <w:t>woman</w:t>
            </w:r>
          </w:p>
        </w:tc>
        <w:tc>
          <w:tcPr>
            <w:tcW w:w="706" w:type="dxa"/>
            <w:shd w:val="clear" w:color="auto" w:fill="auto"/>
          </w:tcPr>
          <w:p w14:paraId="662120DB" w14:textId="77777777" w:rsidR="00075364" w:rsidRPr="0099608C" w:rsidRDefault="00075364" w:rsidP="00075364">
            <w:pPr>
              <w:pStyle w:val="GlossEng"/>
              <w:rPr>
                <w:rStyle w:val="ChSmallCaps"/>
              </w:rPr>
            </w:pPr>
            <w:r w:rsidRPr="0099608C">
              <w:rPr>
                <w:rStyle w:val="ChSmallCaps"/>
              </w:rPr>
              <w:t>d.dist</w:t>
            </w:r>
          </w:p>
        </w:tc>
        <w:tc>
          <w:tcPr>
            <w:tcW w:w="1045" w:type="dxa"/>
            <w:shd w:val="clear" w:color="auto" w:fill="auto"/>
          </w:tcPr>
          <w:p w14:paraId="1FF662ED" w14:textId="77777777" w:rsidR="00075364" w:rsidRPr="000320EB" w:rsidRDefault="00075364" w:rsidP="00075364">
            <w:pPr>
              <w:pStyle w:val="GlossEng"/>
            </w:pPr>
            <w:r w:rsidRPr="000320EB">
              <w:t>be.suitable</w:t>
            </w:r>
          </w:p>
        </w:tc>
        <w:tc>
          <w:tcPr>
            <w:tcW w:w="834" w:type="dxa"/>
            <w:shd w:val="clear" w:color="auto" w:fill="auto"/>
          </w:tcPr>
          <w:p w14:paraId="4A3DF11E" w14:textId="77777777" w:rsidR="00075364" w:rsidRPr="000320EB" w:rsidRDefault="00075364" w:rsidP="00075364">
            <w:pPr>
              <w:pStyle w:val="GlossEng"/>
            </w:pPr>
            <w:r w:rsidRPr="000320EB">
              <w:t>be.same</w:t>
            </w:r>
          </w:p>
        </w:tc>
      </w:tr>
    </w:tbl>
    <w:p w14:paraId="5990C442" w14:textId="38346B35" w:rsidR="00075364" w:rsidRPr="000320EB" w:rsidRDefault="00B7093A" w:rsidP="00075364">
      <w:pPr>
        <w:pStyle w:val="FreeTranslEng"/>
      </w:pPr>
      <w:r>
        <w:t>‘</w:t>
      </w:r>
      <w:r w:rsidR="00075364" w:rsidRPr="000320EB">
        <w:t xml:space="preserve">I and that woman are </w:t>
      </w:r>
      <w:r w:rsidR="00075364" w:rsidRPr="000320EB">
        <w:rPr>
          <w:rStyle w:val="ChBlueBold"/>
        </w:rPr>
        <w:t>equally well-matched</w:t>
      </w:r>
      <w:r>
        <w:t>’</w:t>
      </w:r>
      <w:r w:rsidR="00075364" w:rsidRPr="000320EB">
        <w:t xml:space="preserve"> </w:t>
      </w:r>
      <w:r w:rsidR="00075364" w:rsidRPr="000320EB">
        <w:rPr>
          <w:rStyle w:val="ExampleSource"/>
        </w:rPr>
        <w:t>[081011-022-Cv.0016]</w:t>
      </w:r>
    </w:p>
    <w:tbl>
      <w:tblPr>
        <w:tblW w:w="4498" w:type="dxa"/>
        <w:tblCellMar>
          <w:left w:w="42" w:type="dxa"/>
          <w:right w:w="42" w:type="dxa"/>
        </w:tblCellMar>
        <w:tblLook w:val="01E0" w:firstRow="1" w:lastRow="1" w:firstColumn="1" w:lastColumn="1" w:noHBand="0" w:noVBand="0"/>
      </w:tblPr>
      <w:tblGrid>
        <w:gridCol w:w="709"/>
        <w:gridCol w:w="529"/>
        <w:gridCol w:w="484"/>
        <w:gridCol w:w="567"/>
        <w:gridCol w:w="696"/>
        <w:gridCol w:w="679"/>
        <w:gridCol w:w="834"/>
      </w:tblGrid>
      <w:tr w:rsidR="00AC23C4" w:rsidRPr="000320EB" w14:paraId="79A628B7" w14:textId="77777777" w:rsidTr="00AC23C4">
        <w:tc>
          <w:tcPr>
            <w:tcW w:w="709" w:type="dxa"/>
            <w:shd w:val="clear" w:color="auto" w:fill="auto"/>
          </w:tcPr>
          <w:p w14:paraId="21C610D7" w14:textId="77777777" w:rsidR="00075364" w:rsidRPr="000320EB" w:rsidRDefault="00075364" w:rsidP="00075364">
            <w:pPr>
              <w:pStyle w:val="O0Nwnext"/>
            </w:pPr>
            <w:bookmarkStart w:id="4736" w:name="_Ref272732516"/>
            <w:bookmarkStart w:id="4737" w:name="_Ref340309726"/>
            <w:r w:rsidRPr="000320EB">
              <w:t>(</w:t>
            </w:r>
            <w:fldSimple w:instr=" SEQ ( \* ARABIC \s 1 ">
              <w:r w:rsidR="00154D81">
                <w:rPr>
                  <w:noProof/>
                </w:rPr>
                <w:t>130</w:t>
              </w:r>
            </w:fldSimple>
            <w:bookmarkEnd w:id="4736"/>
            <w:r w:rsidRPr="000320EB">
              <w:t>)</w:t>
            </w:r>
            <w:bookmarkEnd w:id="4737"/>
          </w:p>
        </w:tc>
        <w:tc>
          <w:tcPr>
            <w:tcW w:w="529" w:type="dxa"/>
            <w:shd w:val="clear" w:color="auto" w:fill="auto"/>
          </w:tcPr>
          <w:p w14:paraId="4680BB0E" w14:textId="77777777" w:rsidR="00075364" w:rsidRPr="000320EB" w:rsidRDefault="00075364" w:rsidP="00075364">
            <w:pPr>
              <w:pStyle w:val="Text"/>
            </w:pPr>
            <w:r w:rsidRPr="000320EB">
              <w:t>kam</w:t>
            </w:r>
          </w:p>
        </w:tc>
        <w:tc>
          <w:tcPr>
            <w:tcW w:w="484" w:type="dxa"/>
            <w:shd w:val="clear" w:color="auto" w:fill="auto"/>
          </w:tcPr>
          <w:p w14:paraId="5394F5B5" w14:textId="77777777" w:rsidR="00075364" w:rsidRPr="000320EB" w:rsidRDefault="00075364" w:rsidP="00075364">
            <w:pPr>
              <w:pStyle w:val="Text"/>
            </w:pPr>
            <w:r w:rsidRPr="000320EB">
              <w:t>dua</w:t>
            </w:r>
          </w:p>
        </w:tc>
        <w:tc>
          <w:tcPr>
            <w:tcW w:w="567" w:type="dxa"/>
            <w:shd w:val="clear" w:color="auto" w:fill="auto"/>
          </w:tcPr>
          <w:p w14:paraId="14A2F0A1" w14:textId="77777777" w:rsidR="00075364" w:rsidRPr="000320EB" w:rsidRDefault="00075364" w:rsidP="00075364">
            <w:pPr>
              <w:pStyle w:val="Text"/>
            </w:pPr>
            <w:r w:rsidRPr="000320EB">
              <w:t>pu</w:t>
            </w:r>
          </w:p>
        </w:tc>
        <w:tc>
          <w:tcPr>
            <w:tcW w:w="696" w:type="dxa"/>
            <w:shd w:val="clear" w:color="auto" w:fill="auto"/>
          </w:tcPr>
          <w:p w14:paraId="49F61C17" w14:textId="77777777" w:rsidR="00075364" w:rsidRPr="000320EB" w:rsidRDefault="00075364" w:rsidP="00075364">
            <w:pPr>
              <w:pStyle w:val="Text"/>
            </w:pPr>
            <w:r w:rsidRPr="000320EB">
              <w:t>mulut</w:t>
            </w:r>
          </w:p>
        </w:tc>
        <w:tc>
          <w:tcPr>
            <w:tcW w:w="679" w:type="dxa"/>
            <w:shd w:val="clear" w:color="auto" w:fill="auto"/>
          </w:tcPr>
          <w:p w14:paraId="01A082C3" w14:textId="77777777" w:rsidR="00075364" w:rsidRPr="000320EB" w:rsidRDefault="00075364" w:rsidP="00075364">
            <w:pPr>
              <w:pStyle w:val="Text"/>
              <w:rPr>
                <w:rStyle w:val="ChBlueBold"/>
              </w:rPr>
            </w:pPr>
            <w:r w:rsidRPr="000320EB">
              <w:rPr>
                <w:rStyle w:val="ChBlueBold"/>
              </w:rPr>
              <w:t>besar</w:t>
            </w:r>
          </w:p>
        </w:tc>
        <w:tc>
          <w:tcPr>
            <w:tcW w:w="834" w:type="dxa"/>
            <w:shd w:val="clear" w:color="auto" w:fill="auto"/>
          </w:tcPr>
          <w:p w14:paraId="05C5359B" w14:textId="77777777" w:rsidR="00075364" w:rsidRPr="000320EB" w:rsidRDefault="00075364" w:rsidP="00075364">
            <w:pPr>
              <w:pStyle w:val="Text"/>
              <w:rPr>
                <w:rStyle w:val="ChBlueBold"/>
              </w:rPr>
            </w:pPr>
            <w:r w:rsidRPr="000320EB">
              <w:rPr>
                <w:rStyle w:val="ChBlueBold"/>
              </w:rPr>
              <w:t>sama</w:t>
            </w:r>
          </w:p>
        </w:tc>
      </w:tr>
      <w:tr w:rsidR="00AC23C4" w:rsidRPr="00AC23C4" w14:paraId="224B9E94" w14:textId="77777777" w:rsidTr="00AC23C4">
        <w:tc>
          <w:tcPr>
            <w:tcW w:w="709" w:type="dxa"/>
            <w:shd w:val="clear" w:color="auto" w:fill="auto"/>
          </w:tcPr>
          <w:p w14:paraId="7674DCA9" w14:textId="77777777" w:rsidR="00075364" w:rsidRPr="000320EB" w:rsidRDefault="00075364" w:rsidP="00075364">
            <w:pPr>
              <w:pStyle w:val="GlossEng"/>
            </w:pPr>
          </w:p>
        </w:tc>
        <w:tc>
          <w:tcPr>
            <w:tcW w:w="529" w:type="dxa"/>
            <w:shd w:val="clear" w:color="auto" w:fill="auto"/>
          </w:tcPr>
          <w:p w14:paraId="7C423ACC" w14:textId="77777777" w:rsidR="00075364" w:rsidRPr="0099608C" w:rsidRDefault="00075364" w:rsidP="00075364">
            <w:pPr>
              <w:pStyle w:val="GlossEng"/>
              <w:rPr>
                <w:rStyle w:val="ChSmallCaps"/>
              </w:rPr>
            </w:pPr>
            <w:r w:rsidRPr="0099608C">
              <w:rPr>
                <w:rStyle w:val="ChSmallCaps"/>
              </w:rPr>
              <w:t>2pl</w:t>
            </w:r>
          </w:p>
        </w:tc>
        <w:tc>
          <w:tcPr>
            <w:tcW w:w="484" w:type="dxa"/>
            <w:shd w:val="clear" w:color="auto" w:fill="auto"/>
          </w:tcPr>
          <w:p w14:paraId="13D6AA9C" w14:textId="77777777" w:rsidR="00075364" w:rsidRPr="000320EB" w:rsidRDefault="00075364" w:rsidP="00075364">
            <w:pPr>
              <w:pStyle w:val="GlossEng"/>
            </w:pPr>
            <w:r w:rsidRPr="000320EB">
              <w:t>two</w:t>
            </w:r>
          </w:p>
        </w:tc>
        <w:tc>
          <w:tcPr>
            <w:tcW w:w="567" w:type="dxa"/>
            <w:shd w:val="clear" w:color="auto" w:fill="auto"/>
          </w:tcPr>
          <w:p w14:paraId="2D5BD7F3" w14:textId="77777777" w:rsidR="00075364" w:rsidRPr="0099608C" w:rsidRDefault="00075364" w:rsidP="00075364">
            <w:pPr>
              <w:pStyle w:val="GlossEng"/>
              <w:rPr>
                <w:rStyle w:val="ChSmallCaps"/>
              </w:rPr>
            </w:pPr>
            <w:r w:rsidRPr="0099608C">
              <w:rPr>
                <w:rStyle w:val="ChSmallCaps"/>
              </w:rPr>
              <w:t>poss</w:t>
            </w:r>
          </w:p>
        </w:tc>
        <w:tc>
          <w:tcPr>
            <w:tcW w:w="696" w:type="dxa"/>
            <w:shd w:val="clear" w:color="auto" w:fill="auto"/>
          </w:tcPr>
          <w:p w14:paraId="37783E60" w14:textId="77777777" w:rsidR="00075364" w:rsidRPr="000320EB" w:rsidRDefault="00075364" w:rsidP="00075364">
            <w:pPr>
              <w:pStyle w:val="GlossEng"/>
            </w:pPr>
            <w:r w:rsidRPr="000320EB">
              <w:t>mouth</w:t>
            </w:r>
          </w:p>
        </w:tc>
        <w:tc>
          <w:tcPr>
            <w:tcW w:w="679" w:type="dxa"/>
            <w:shd w:val="clear" w:color="auto" w:fill="auto"/>
          </w:tcPr>
          <w:p w14:paraId="1AFDAC17" w14:textId="77777777" w:rsidR="00075364" w:rsidRPr="000320EB" w:rsidRDefault="00075364" w:rsidP="00075364">
            <w:pPr>
              <w:pStyle w:val="GlossEng"/>
            </w:pPr>
            <w:r w:rsidRPr="000320EB">
              <w:t>be.big</w:t>
            </w:r>
          </w:p>
        </w:tc>
        <w:tc>
          <w:tcPr>
            <w:tcW w:w="834" w:type="dxa"/>
            <w:shd w:val="clear" w:color="auto" w:fill="auto"/>
          </w:tcPr>
          <w:p w14:paraId="10BF9F36" w14:textId="77777777" w:rsidR="00075364" w:rsidRPr="000320EB" w:rsidRDefault="00075364" w:rsidP="00075364">
            <w:pPr>
              <w:pStyle w:val="GlossEng"/>
            </w:pPr>
            <w:r w:rsidRPr="000320EB">
              <w:t>be</w:t>
            </w:r>
            <w:r>
              <w:t>.</w:t>
            </w:r>
            <w:r w:rsidRPr="000320EB">
              <w:t>same</w:t>
            </w:r>
          </w:p>
        </w:tc>
      </w:tr>
    </w:tbl>
    <w:p w14:paraId="4A0F63F0" w14:textId="309BFA8D" w:rsidR="00075364" w:rsidRPr="00F9554F" w:rsidRDefault="00B7093A" w:rsidP="00075364">
      <w:pPr>
        <w:pStyle w:val="FreeTranslEng"/>
      </w:pPr>
      <w:r>
        <w:t>‘</w:t>
      </w:r>
      <w:r w:rsidR="00075364" w:rsidRPr="000320EB">
        <w:t>the two of you</w:t>
      </w:r>
      <w:r w:rsidR="00075364">
        <w:t>r</w:t>
      </w:r>
      <w:r w:rsidR="00075364" w:rsidRPr="000320EB">
        <w:t xml:space="preserve">s mouth is </w:t>
      </w:r>
      <w:r w:rsidR="00075364" w:rsidRPr="000320EB">
        <w:rPr>
          <w:rStyle w:val="ChBlueBold"/>
        </w:rPr>
        <w:t>equally big</w:t>
      </w:r>
      <w:r>
        <w:t>’</w:t>
      </w:r>
      <w:r w:rsidR="00075364" w:rsidRPr="000320EB">
        <w:t xml:space="preserve"> </w:t>
      </w:r>
      <w:r w:rsidR="00075364" w:rsidRPr="000320EB">
        <w:rPr>
          <w:rStyle w:val="ExampleSource"/>
        </w:rPr>
        <w:t>[080922-004-Cv.0033]</w:t>
      </w:r>
    </w:p>
    <w:tbl>
      <w:tblPr>
        <w:tblW w:w="4257" w:type="dxa"/>
        <w:tblCellMar>
          <w:left w:w="42" w:type="dxa"/>
          <w:right w:w="42" w:type="dxa"/>
        </w:tblCellMar>
        <w:tblLook w:val="01E0" w:firstRow="1" w:lastRow="1" w:firstColumn="1" w:lastColumn="1" w:noHBand="0" w:noVBand="0"/>
      </w:tblPr>
      <w:tblGrid>
        <w:gridCol w:w="709"/>
        <w:gridCol w:w="1084"/>
        <w:gridCol w:w="1270"/>
        <w:gridCol w:w="360"/>
        <w:gridCol w:w="834"/>
      </w:tblGrid>
      <w:tr w:rsidR="00AC23C4" w:rsidRPr="00AC23C4" w14:paraId="6074D888" w14:textId="77777777" w:rsidTr="0070789E">
        <w:tc>
          <w:tcPr>
            <w:tcW w:w="709" w:type="dxa"/>
            <w:shd w:val="clear" w:color="auto" w:fill="auto"/>
          </w:tcPr>
          <w:p w14:paraId="4B79D5AA" w14:textId="77777777" w:rsidR="00075364" w:rsidRPr="000320EB" w:rsidRDefault="00075364" w:rsidP="00075364">
            <w:pPr>
              <w:pStyle w:val="O0Nwnext"/>
            </w:pPr>
            <w:bookmarkStart w:id="4738" w:name="_Ref271556781"/>
            <w:bookmarkStart w:id="4739" w:name="_Ref340309729"/>
            <w:r w:rsidRPr="000320EB">
              <w:t>(</w:t>
            </w:r>
            <w:fldSimple w:instr=" SEQ ( \* ARABIC \s 1 ">
              <w:r w:rsidR="00154D81">
                <w:rPr>
                  <w:noProof/>
                </w:rPr>
                <w:t>131</w:t>
              </w:r>
            </w:fldSimple>
            <w:bookmarkEnd w:id="4738"/>
            <w:r w:rsidRPr="000320EB">
              <w:t>)</w:t>
            </w:r>
            <w:bookmarkEnd w:id="4739"/>
          </w:p>
        </w:tc>
        <w:tc>
          <w:tcPr>
            <w:tcW w:w="1084" w:type="dxa"/>
            <w:shd w:val="clear" w:color="auto" w:fill="auto"/>
          </w:tcPr>
          <w:p w14:paraId="1C06AEAE" w14:textId="77777777" w:rsidR="00075364" w:rsidRPr="000320EB" w:rsidRDefault="00075364" w:rsidP="00075364">
            <w:pPr>
              <w:pStyle w:val="Text"/>
            </w:pPr>
            <w:r w:rsidRPr="000320EB">
              <w:t>prempuan</w:t>
            </w:r>
            <w:r w:rsidR="00BE272A">
              <w:t>g</w:t>
            </w:r>
          </w:p>
        </w:tc>
        <w:tc>
          <w:tcPr>
            <w:tcW w:w="1270" w:type="dxa"/>
            <w:shd w:val="clear" w:color="auto" w:fill="auto"/>
          </w:tcPr>
          <w:p w14:paraId="47680D78" w14:textId="77777777" w:rsidR="00075364" w:rsidRPr="000320EB" w:rsidRDefault="00075364" w:rsidP="00075364">
            <w:pPr>
              <w:pStyle w:val="Text"/>
            </w:pPr>
            <w:r w:rsidRPr="000320EB">
              <w:t>laki~laki</w:t>
            </w:r>
          </w:p>
        </w:tc>
        <w:tc>
          <w:tcPr>
            <w:tcW w:w="360" w:type="dxa"/>
            <w:shd w:val="clear" w:color="auto" w:fill="auto"/>
          </w:tcPr>
          <w:p w14:paraId="7DD9A0A3" w14:textId="77777777" w:rsidR="00075364" w:rsidRPr="000320EB" w:rsidRDefault="00075364" w:rsidP="00AC23C4">
            <w:pPr>
              <w:pStyle w:val="Text"/>
              <w:jc w:val="center"/>
              <w:rPr>
                <w:rStyle w:val="ChBlueBold"/>
              </w:rPr>
            </w:pPr>
            <w:r w:rsidRPr="000320EB">
              <w:rPr>
                <w:rStyle w:val="ChBlueBold"/>
              </w:rPr>
              <w:t>Ø</w:t>
            </w:r>
          </w:p>
        </w:tc>
        <w:tc>
          <w:tcPr>
            <w:tcW w:w="834" w:type="dxa"/>
            <w:shd w:val="clear" w:color="auto" w:fill="auto"/>
          </w:tcPr>
          <w:p w14:paraId="20F48A92" w14:textId="77777777" w:rsidR="00075364" w:rsidRPr="000320EB" w:rsidRDefault="00075364" w:rsidP="00075364">
            <w:pPr>
              <w:pStyle w:val="Text"/>
              <w:rPr>
                <w:rStyle w:val="ChBlueBold"/>
              </w:rPr>
            </w:pPr>
            <w:r w:rsidRPr="000320EB">
              <w:rPr>
                <w:rStyle w:val="ChBlueBold"/>
              </w:rPr>
              <w:t>sama</w:t>
            </w:r>
          </w:p>
        </w:tc>
      </w:tr>
      <w:tr w:rsidR="00AC23C4" w:rsidRPr="00AC23C4" w14:paraId="38313177" w14:textId="77777777" w:rsidTr="0070789E">
        <w:tc>
          <w:tcPr>
            <w:tcW w:w="709" w:type="dxa"/>
            <w:shd w:val="clear" w:color="auto" w:fill="auto"/>
          </w:tcPr>
          <w:p w14:paraId="7DA3BCE8" w14:textId="77777777" w:rsidR="00075364" w:rsidRPr="000320EB" w:rsidRDefault="00075364" w:rsidP="00075364">
            <w:pPr>
              <w:pStyle w:val="GlossEng"/>
            </w:pPr>
          </w:p>
        </w:tc>
        <w:tc>
          <w:tcPr>
            <w:tcW w:w="1084" w:type="dxa"/>
            <w:shd w:val="clear" w:color="auto" w:fill="auto"/>
          </w:tcPr>
          <w:p w14:paraId="0D9318E1" w14:textId="77777777" w:rsidR="00075364" w:rsidRPr="000320EB" w:rsidRDefault="00075364" w:rsidP="00075364">
            <w:pPr>
              <w:pStyle w:val="GlossEng"/>
            </w:pPr>
            <w:r w:rsidRPr="000320EB">
              <w:t>woman</w:t>
            </w:r>
          </w:p>
        </w:tc>
        <w:tc>
          <w:tcPr>
            <w:tcW w:w="1270" w:type="dxa"/>
            <w:shd w:val="clear" w:color="auto" w:fill="auto"/>
          </w:tcPr>
          <w:p w14:paraId="5F2E284F" w14:textId="77777777" w:rsidR="00075364" w:rsidRPr="000320EB" w:rsidRDefault="00075364" w:rsidP="00075364">
            <w:pPr>
              <w:pStyle w:val="GlossEng"/>
            </w:pPr>
            <w:r w:rsidRPr="0099608C">
              <w:rPr>
                <w:rStyle w:val="ChSmallCaps"/>
              </w:rPr>
              <w:t>rdp</w:t>
            </w:r>
            <w:r w:rsidRPr="000320EB">
              <w:t>~husband</w:t>
            </w:r>
          </w:p>
        </w:tc>
        <w:tc>
          <w:tcPr>
            <w:tcW w:w="360" w:type="dxa"/>
            <w:shd w:val="clear" w:color="auto" w:fill="auto"/>
          </w:tcPr>
          <w:p w14:paraId="08CD3DDD" w14:textId="77777777" w:rsidR="00075364" w:rsidRPr="000320EB" w:rsidRDefault="00075364" w:rsidP="00075364">
            <w:pPr>
              <w:pStyle w:val="GlossEng"/>
            </w:pPr>
          </w:p>
        </w:tc>
        <w:tc>
          <w:tcPr>
            <w:tcW w:w="834" w:type="dxa"/>
            <w:shd w:val="clear" w:color="auto" w:fill="auto"/>
          </w:tcPr>
          <w:p w14:paraId="44CAEE9F" w14:textId="77777777" w:rsidR="00075364" w:rsidRPr="000320EB" w:rsidRDefault="00075364" w:rsidP="00075364">
            <w:pPr>
              <w:pStyle w:val="GlossEng"/>
            </w:pPr>
            <w:r w:rsidRPr="000320EB">
              <w:t>be.same</w:t>
            </w:r>
          </w:p>
        </w:tc>
      </w:tr>
    </w:tbl>
    <w:p w14:paraId="524364B1" w14:textId="042F79DB" w:rsidR="00075364" w:rsidRPr="00F9554F" w:rsidRDefault="00B7093A" w:rsidP="00075364">
      <w:pPr>
        <w:pStyle w:val="FreeTranslEng"/>
      </w:pPr>
      <w:r>
        <w:t>‘</w:t>
      </w:r>
      <w:r w:rsidR="00075364" w:rsidRPr="000320EB">
        <w:t xml:space="preserve">women (and) men are </w:t>
      </w:r>
      <w:r w:rsidR="00075364" w:rsidRPr="000320EB">
        <w:rPr>
          <w:rStyle w:val="ChBlueBold"/>
        </w:rPr>
        <w:t>the same</w:t>
      </w:r>
      <w:r w:rsidR="00075364" w:rsidRPr="000320EB">
        <w:t xml:space="preserve"> (in terms of </w:t>
      </w:r>
      <w:r w:rsidR="00075364" w:rsidRPr="000320EB">
        <w:rPr>
          <w:rStyle w:val="ChBlueBold"/>
        </w:rPr>
        <w:t>having leadership qualities</w:t>
      </w:r>
      <w:r w:rsidR="00075364" w:rsidRPr="000320EB">
        <w:t>)</w:t>
      </w:r>
      <w:r>
        <w:t>’</w:t>
      </w:r>
      <w:r w:rsidR="00075364" w:rsidRPr="000320EB">
        <w:t xml:space="preserve"> </w:t>
      </w:r>
      <w:r w:rsidR="00075364" w:rsidRPr="000320EB">
        <w:rPr>
          <w:rStyle w:val="ExampleSource"/>
        </w:rPr>
        <w:t>[081011-023-Cv.0244]</w:t>
      </w:r>
    </w:p>
    <w:p w14:paraId="7E7AB88F" w14:textId="1B96ED14" w:rsidR="00075364" w:rsidRPr="000320EB" w:rsidRDefault="00075364" w:rsidP="00855332">
      <w:pPr>
        <w:pStyle w:val="Body0005after"/>
      </w:pPr>
      <w:r w:rsidRPr="000320EB">
        <w:t xml:space="preserve">Not only the </w:t>
      </w:r>
      <w:r w:rsidRPr="00046D90">
        <w:t>parameter</w:t>
      </w:r>
      <w:r w:rsidRPr="000320EB">
        <w:t xml:space="preserve">, but also the </w:t>
      </w:r>
      <w:r w:rsidRPr="00317412">
        <w:t>standard</w:t>
      </w:r>
      <w:r w:rsidRPr="000320EB">
        <w:t xml:space="preserve"> can be omitted if it is understood from the context. In </w:t>
      </w:r>
      <w:r w:rsidRPr="000320EB">
        <w:fldChar w:fldCharType="begin"/>
      </w:r>
      <w:r w:rsidRPr="000320EB">
        <w:instrText xml:space="preserve"> REF _Ref340309734 \h </w:instrText>
      </w:r>
      <w:r>
        <w:instrText xml:space="preserve"> \* MERGEFORMAT </w:instrText>
      </w:r>
      <w:r w:rsidRPr="000320EB">
        <w:fldChar w:fldCharType="separate"/>
      </w:r>
      <w:r w:rsidR="00154D81" w:rsidRPr="000320EB">
        <w:t>(</w:t>
      </w:r>
      <w:r w:rsidR="00154D81">
        <w:t>132</w:t>
      </w:r>
      <w:r w:rsidR="00154D81" w:rsidRPr="000320EB">
        <w:t>)</w:t>
      </w:r>
      <w:r w:rsidRPr="000320EB">
        <w:fldChar w:fldCharType="end"/>
      </w:r>
      <w:r w:rsidRPr="000320EB">
        <w:t xml:space="preserve">, for instance, the </w:t>
      </w:r>
      <w:r>
        <w:t xml:space="preserve">omitted </w:t>
      </w:r>
      <w:r w:rsidRPr="00317412">
        <w:t>standard</w:t>
      </w:r>
      <w:r w:rsidRPr="000320EB">
        <w:t xml:space="preserve"> is </w:t>
      </w:r>
      <w:r w:rsidR="00B7093A">
        <w:t>‘</w:t>
      </w:r>
      <w:r w:rsidRPr="000320EB">
        <w:t>the Yali children</w:t>
      </w:r>
      <w:r w:rsidR="00B7093A">
        <w:t>’</w:t>
      </w:r>
      <w:r w:rsidRPr="000320EB">
        <w:t xml:space="preserve">, while the </w:t>
      </w:r>
      <w:r>
        <w:t xml:space="preserve">omitted </w:t>
      </w:r>
      <w:r w:rsidRPr="00046D90">
        <w:t>parameter</w:t>
      </w:r>
      <w:r w:rsidRPr="000320EB">
        <w:t xml:space="preserve"> has to do with the fact that </w:t>
      </w:r>
      <w:r>
        <w:t xml:space="preserve">both the </w:t>
      </w:r>
      <w:r w:rsidRPr="0022268C">
        <w:t>comparee</w:t>
      </w:r>
      <w:r w:rsidRPr="000320EB">
        <w:t xml:space="preserve"> and </w:t>
      </w:r>
      <w:r w:rsidRPr="00317412">
        <w:t>standard</w:t>
      </w:r>
      <w:r w:rsidRPr="000320EB">
        <w:t xml:space="preserve"> are adventurous and </w:t>
      </w:r>
      <w:r w:rsidR="00165958">
        <w:t xml:space="preserve">would </w:t>
      </w:r>
      <w:r w:rsidRPr="000320EB">
        <w:t>rather roam the forest than study.</w:t>
      </w:r>
    </w:p>
    <w:p w14:paraId="4507331F" w14:textId="77777777" w:rsidR="00075364" w:rsidRPr="006354B7" w:rsidRDefault="00075364" w:rsidP="00075364">
      <w:pPr>
        <w:pStyle w:val="ExampleTitle"/>
      </w:pPr>
      <w:r w:rsidRPr="006354B7">
        <w:t xml:space="preserve">Similarity </w:t>
      </w:r>
      <w:r>
        <w:t xml:space="preserve">clauses </w:t>
      </w:r>
      <w:r w:rsidRPr="006354B7">
        <w:t>with omitted standard and parameter</w:t>
      </w:r>
    </w:p>
    <w:tbl>
      <w:tblPr>
        <w:tblW w:w="5361" w:type="dxa"/>
        <w:tblCellMar>
          <w:left w:w="42" w:type="dxa"/>
          <w:right w:w="42" w:type="dxa"/>
        </w:tblCellMar>
        <w:tblLook w:val="01E0" w:firstRow="1" w:lastRow="1" w:firstColumn="1" w:lastColumn="1" w:noHBand="0" w:noVBand="0"/>
      </w:tblPr>
      <w:tblGrid>
        <w:gridCol w:w="709"/>
        <w:gridCol w:w="360"/>
        <w:gridCol w:w="834"/>
        <w:gridCol w:w="495"/>
        <w:gridCol w:w="270"/>
        <w:gridCol w:w="90"/>
        <w:gridCol w:w="494"/>
        <w:gridCol w:w="673"/>
        <w:gridCol w:w="907"/>
        <w:gridCol w:w="529"/>
      </w:tblGrid>
      <w:tr w:rsidR="0075145B" w:rsidRPr="000320EB" w14:paraId="0887D9C5" w14:textId="77777777" w:rsidTr="0070789E">
        <w:tc>
          <w:tcPr>
            <w:tcW w:w="709" w:type="dxa"/>
            <w:shd w:val="clear" w:color="auto" w:fill="auto"/>
          </w:tcPr>
          <w:p w14:paraId="4040F8C4" w14:textId="77777777" w:rsidR="0075145B" w:rsidRPr="000320EB" w:rsidRDefault="0075145B" w:rsidP="00075364">
            <w:pPr>
              <w:pStyle w:val="O0Nwnext"/>
            </w:pPr>
            <w:bookmarkStart w:id="4740" w:name="_Ref306267745"/>
            <w:bookmarkStart w:id="4741" w:name="_Ref340309734"/>
            <w:r w:rsidRPr="000320EB">
              <w:t>(</w:t>
            </w:r>
            <w:fldSimple w:instr=" SEQ ( \* ARABIC \s 1 ">
              <w:r w:rsidR="00154D81">
                <w:rPr>
                  <w:noProof/>
                </w:rPr>
                <w:t>132</w:t>
              </w:r>
            </w:fldSimple>
            <w:bookmarkEnd w:id="4740"/>
            <w:r w:rsidRPr="000320EB">
              <w:t>)</w:t>
            </w:r>
            <w:bookmarkEnd w:id="4741"/>
          </w:p>
        </w:tc>
        <w:tc>
          <w:tcPr>
            <w:tcW w:w="1959" w:type="dxa"/>
            <w:gridSpan w:val="4"/>
            <w:shd w:val="clear" w:color="auto" w:fill="auto"/>
          </w:tcPr>
          <w:p w14:paraId="17943C24" w14:textId="77777777" w:rsidR="0075145B" w:rsidRPr="000320EB" w:rsidRDefault="0075145B" w:rsidP="00075364">
            <w:pPr>
              <w:pStyle w:val="Text"/>
            </w:pPr>
            <w:r w:rsidRPr="000320EB">
              <w:t>misionaris~misionaris</w:t>
            </w:r>
          </w:p>
        </w:tc>
        <w:tc>
          <w:tcPr>
            <w:tcW w:w="584" w:type="dxa"/>
            <w:gridSpan w:val="2"/>
            <w:shd w:val="clear" w:color="auto" w:fill="auto"/>
          </w:tcPr>
          <w:p w14:paraId="2CD3E8C0" w14:textId="77777777" w:rsidR="0075145B" w:rsidRPr="000320EB" w:rsidRDefault="0075145B" w:rsidP="00075364">
            <w:pPr>
              <w:pStyle w:val="Text"/>
            </w:pPr>
            <w:r w:rsidRPr="000320EB">
              <w:t>dong</w:t>
            </w:r>
          </w:p>
        </w:tc>
        <w:tc>
          <w:tcPr>
            <w:tcW w:w="673" w:type="dxa"/>
            <w:shd w:val="clear" w:color="auto" w:fill="auto"/>
          </w:tcPr>
          <w:p w14:paraId="5894E604" w14:textId="77777777" w:rsidR="0075145B" w:rsidRPr="000320EB" w:rsidRDefault="0075145B" w:rsidP="00075364">
            <w:pPr>
              <w:pStyle w:val="Text"/>
            </w:pPr>
            <w:r w:rsidRPr="000320EB">
              <w:t>punya</w:t>
            </w:r>
          </w:p>
        </w:tc>
        <w:tc>
          <w:tcPr>
            <w:tcW w:w="907" w:type="dxa"/>
            <w:shd w:val="clear" w:color="auto" w:fill="auto"/>
          </w:tcPr>
          <w:p w14:paraId="6349003E" w14:textId="77777777" w:rsidR="0075145B" w:rsidRPr="000320EB" w:rsidRDefault="0075145B" w:rsidP="00075364">
            <w:pPr>
              <w:pStyle w:val="Text"/>
            </w:pPr>
            <w:r>
              <w:t>ana~ana</w:t>
            </w:r>
          </w:p>
        </w:tc>
        <w:tc>
          <w:tcPr>
            <w:tcW w:w="529" w:type="dxa"/>
            <w:shd w:val="clear" w:color="auto" w:fill="auto"/>
          </w:tcPr>
          <w:p w14:paraId="029B2DBC" w14:textId="77777777" w:rsidR="0075145B" w:rsidRPr="000320EB" w:rsidRDefault="0075145B" w:rsidP="00075364">
            <w:pPr>
              <w:pStyle w:val="Text"/>
            </w:pPr>
            <w:r w:rsidRPr="000320EB">
              <w:t>juga</w:t>
            </w:r>
          </w:p>
        </w:tc>
      </w:tr>
      <w:tr w:rsidR="0075145B" w:rsidRPr="00AC23C4" w14:paraId="6535F96D" w14:textId="77777777" w:rsidTr="0070789E">
        <w:tc>
          <w:tcPr>
            <w:tcW w:w="709" w:type="dxa"/>
            <w:shd w:val="clear" w:color="auto" w:fill="auto"/>
          </w:tcPr>
          <w:p w14:paraId="5EBA0B0B" w14:textId="77777777" w:rsidR="0075145B" w:rsidRPr="000320EB" w:rsidRDefault="0075145B" w:rsidP="0075145B">
            <w:pPr>
              <w:pStyle w:val="GlossEng2ptafter"/>
            </w:pPr>
          </w:p>
        </w:tc>
        <w:tc>
          <w:tcPr>
            <w:tcW w:w="1959" w:type="dxa"/>
            <w:gridSpan w:val="4"/>
            <w:shd w:val="clear" w:color="auto" w:fill="auto"/>
          </w:tcPr>
          <w:p w14:paraId="224692D8" w14:textId="77777777" w:rsidR="0075145B" w:rsidRPr="000320EB" w:rsidRDefault="0075145B" w:rsidP="0075145B">
            <w:pPr>
              <w:pStyle w:val="GlossEng2ptafter"/>
            </w:pPr>
            <w:r w:rsidRPr="0099608C">
              <w:rPr>
                <w:rStyle w:val="ChSmallCaps"/>
              </w:rPr>
              <w:t>rdp</w:t>
            </w:r>
            <w:r w:rsidRPr="000320EB">
              <w:t>~missionary</w:t>
            </w:r>
          </w:p>
        </w:tc>
        <w:tc>
          <w:tcPr>
            <w:tcW w:w="584" w:type="dxa"/>
            <w:gridSpan w:val="2"/>
            <w:shd w:val="clear" w:color="auto" w:fill="auto"/>
          </w:tcPr>
          <w:p w14:paraId="087C26E3" w14:textId="77777777" w:rsidR="0075145B" w:rsidRPr="0099608C" w:rsidRDefault="0075145B" w:rsidP="0075145B">
            <w:pPr>
              <w:pStyle w:val="GlossEng2ptafter"/>
              <w:rPr>
                <w:rStyle w:val="ChSmallCaps"/>
              </w:rPr>
            </w:pPr>
            <w:r w:rsidRPr="0099608C">
              <w:rPr>
                <w:rStyle w:val="ChSmallCaps"/>
              </w:rPr>
              <w:t>3pl</w:t>
            </w:r>
          </w:p>
        </w:tc>
        <w:tc>
          <w:tcPr>
            <w:tcW w:w="673" w:type="dxa"/>
            <w:shd w:val="clear" w:color="auto" w:fill="auto"/>
          </w:tcPr>
          <w:p w14:paraId="1DEC91B5" w14:textId="77777777" w:rsidR="0075145B" w:rsidRPr="0099608C" w:rsidRDefault="0075145B" w:rsidP="0075145B">
            <w:pPr>
              <w:pStyle w:val="GlossEng2ptafter"/>
              <w:rPr>
                <w:rStyle w:val="ChSmallCaps"/>
              </w:rPr>
            </w:pPr>
            <w:r w:rsidRPr="0099608C">
              <w:rPr>
                <w:rStyle w:val="ChSmallCaps"/>
              </w:rPr>
              <w:t>poss</w:t>
            </w:r>
          </w:p>
        </w:tc>
        <w:tc>
          <w:tcPr>
            <w:tcW w:w="907" w:type="dxa"/>
            <w:shd w:val="clear" w:color="auto" w:fill="auto"/>
          </w:tcPr>
          <w:p w14:paraId="179E8BEC" w14:textId="77777777" w:rsidR="0075145B" w:rsidRPr="000320EB" w:rsidRDefault="0075145B" w:rsidP="0075145B">
            <w:pPr>
              <w:pStyle w:val="GlossEng2ptafter"/>
            </w:pPr>
            <w:r w:rsidRPr="0099608C">
              <w:rPr>
                <w:rStyle w:val="ChSmallCaps"/>
              </w:rPr>
              <w:t>rdp</w:t>
            </w:r>
            <w:r w:rsidRPr="000320EB">
              <w:t>~child</w:t>
            </w:r>
          </w:p>
        </w:tc>
        <w:tc>
          <w:tcPr>
            <w:tcW w:w="529" w:type="dxa"/>
            <w:shd w:val="clear" w:color="auto" w:fill="auto"/>
          </w:tcPr>
          <w:p w14:paraId="386A94EE" w14:textId="77777777" w:rsidR="0075145B" w:rsidRPr="000320EB" w:rsidRDefault="0075145B" w:rsidP="0075145B">
            <w:pPr>
              <w:pStyle w:val="GlossEng2ptafter"/>
            </w:pPr>
            <w:r w:rsidRPr="000320EB">
              <w:t>also</w:t>
            </w:r>
          </w:p>
        </w:tc>
      </w:tr>
      <w:tr w:rsidR="0070789E" w:rsidRPr="000320EB" w14:paraId="1EBE2B76" w14:textId="75D93B16" w:rsidTr="0070789E">
        <w:trPr>
          <w:gridAfter w:val="4"/>
          <w:wAfter w:w="2603" w:type="dxa"/>
        </w:trPr>
        <w:tc>
          <w:tcPr>
            <w:tcW w:w="709" w:type="dxa"/>
            <w:shd w:val="clear" w:color="auto" w:fill="auto"/>
          </w:tcPr>
          <w:p w14:paraId="4743AF8B" w14:textId="7D6DF792" w:rsidR="0070789E" w:rsidRPr="000320EB" w:rsidRDefault="0070789E" w:rsidP="0070789E">
            <w:pPr>
              <w:pStyle w:val="O0Nwnext"/>
            </w:pPr>
          </w:p>
        </w:tc>
        <w:tc>
          <w:tcPr>
            <w:tcW w:w="360" w:type="dxa"/>
          </w:tcPr>
          <w:p w14:paraId="6790B01B" w14:textId="6A228C68" w:rsidR="0070789E" w:rsidRPr="000320EB" w:rsidRDefault="0070789E" w:rsidP="0070789E">
            <w:pPr>
              <w:pStyle w:val="Text"/>
              <w:rPr>
                <w:rStyle w:val="ChBlueBold"/>
              </w:rPr>
            </w:pPr>
            <w:r w:rsidRPr="000320EB">
              <w:rPr>
                <w:rStyle w:val="ChBlueBold"/>
              </w:rPr>
              <w:t>Ø</w:t>
            </w:r>
          </w:p>
        </w:tc>
        <w:tc>
          <w:tcPr>
            <w:tcW w:w="834" w:type="dxa"/>
            <w:shd w:val="clear" w:color="auto" w:fill="auto"/>
          </w:tcPr>
          <w:p w14:paraId="08DA9CB5" w14:textId="0F23B2D8" w:rsidR="0070789E" w:rsidRPr="000320EB" w:rsidRDefault="0070789E" w:rsidP="0070789E">
            <w:pPr>
              <w:pStyle w:val="Text"/>
              <w:rPr>
                <w:rStyle w:val="ChBlueBold"/>
              </w:rPr>
            </w:pPr>
            <w:r w:rsidRPr="000320EB">
              <w:rPr>
                <w:rStyle w:val="ChBlueBold"/>
              </w:rPr>
              <w:t>sama</w:t>
            </w:r>
          </w:p>
        </w:tc>
        <w:tc>
          <w:tcPr>
            <w:tcW w:w="495" w:type="dxa"/>
            <w:shd w:val="clear" w:color="auto" w:fill="auto"/>
          </w:tcPr>
          <w:p w14:paraId="45BA7F9B" w14:textId="77777777" w:rsidR="0070789E" w:rsidRPr="000320EB" w:rsidRDefault="0070789E" w:rsidP="0070789E">
            <w:pPr>
              <w:pStyle w:val="Text"/>
            </w:pPr>
            <w:r w:rsidRPr="000320EB">
              <w:t>saja</w:t>
            </w:r>
          </w:p>
        </w:tc>
        <w:tc>
          <w:tcPr>
            <w:tcW w:w="360" w:type="dxa"/>
            <w:gridSpan w:val="2"/>
          </w:tcPr>
          <w:p w14:paraId="29BCB773" w14:textId="7134F081" w:rsidR="0070789E" w:rsidRPr="000320EB" w:rsidRDefault="0070789E" w:rsidP="0070789E">
            <w:pPr>
              <w:pStyle w:val="Text"/>
            </w:pPr>
            <w:r w:rsidRPr="000320EB">
              <w:rPr>
                <w:rStyle w:val="ChBlueBold"/>
              </w:rPr>
              <w:t>Ø</w:t>
            </w:r>
          </w:p>
        </w:tc>
      </w:tr>
      <w:tr w:rsidR="0070789E" w:rsidRPr="00AC23C4" w14:paraId="6590C1F6" w14:textId="47D68561" w:rsidTr="0070789E">
        <w:trPr>
          <w:gridAfter w:val="4"/>
          <w:wAfter w:w="2603" w:type="dxa"/>
        </w:trPr>
        <w:tc>
          <w:tcPr>
            <w:tcW w:w="709" w:type="dxa"/>
            <w:shd w:val="clear" w:color="auto" w:fill="auto"/>
          </w:tcPr>
          <w:p w14:paraId="009612A8" w14:textId="77777777" w:rsidR="0070789E" w:rsidRPr="000320EB" w:rsidRDefault="0070789E" w:rsidP="0070789E">
            <w:pPr>
              <w:pStyle w:val="GlossEng"/>
            </w:pPr>
          </w:p>
        </w:tc>
        <w:tc>
          <w:tcPr>
            <w:tcW w:w="360" w:type="dxa"/>
          </w:tcPr>
          <w:p w14:paraId="65526D28" w14:textId="77777777" w:rsidR="0070789E" w:rsidRPr="000320EB" w:rsidRDefault="0070789E" w:rsidP="0070789E">
            <w:pPr>
              <w:pStyle w:val="GlossEng"/>
            </w:pPr>
          </w:p>
        </w:tc>
        <w:tc>
          <w:tcPr>
            <w:tcW w:w="834" w:type="dxa"/>
            <w:shd w:val="clear" w:color="auto" w:fill="auto"/>
          </w:tcPr>
          <w:p w14:paraId="6F675996" w14:textId="34C0D905" w:rsidR="0070789E" w:rsidRPr="000320EB" w:rsidRDefault="0070789E" w:rsidP="0070789E">
            <w:pPr>
              <w:pStyle w:val="GlossEng"/>
            </w:pPr>
            <w:r w:rsidRPr="000320EB">
              <w:t>be.same</w:t>
            </w:r>
          </w:p>
        </w:tc>
        <w:tc>
          <w:tcPr>
            <w:tcW w:w="495" w:type="dxa"/>
            <w:shd w:val="clear" w:color="auto" w:fill="auto"/>
          </w:tcPr>
          <w:p w14:paraId="6AE4C61A" w14:textId="77777777" w:rsidR="0070789E" w:rsidRPr="000320EB" w:rsidRDefault="0070789E" w:rsidP="0070789E">
            <w:pPr>
              <w:pStyle w:val="GlossEng"/>
            </w:pPr>
            <w:r w:rsidRPr="000320EB">
              <w:t>just</w:t>
            </w:r>
          </w:p>
        </w:tc>
        <w:tc>
          <w:tcPr>
            <w:tcW w:w="360" w:type="dxa"/>
            <w:gridSpan w:val="2"/>
          </w:tcPr>
          <w:p w14:paraId="0BC7A279" w14:textId="77777777" w:rsidR="0070789E" w:rsidRPr="000320EB" w:rsidRDefault="0070789E" w:rsidP="0070789E">
            <w:pPr>
              <w:pStyle w:val="GlossEng"/>
            </w:pPr>
          </w:p>
        </w:tc>
      </w:tr>
    </w:tbl>
    <w:p w14:paraId="62AEC507" w14:textId="23B50430" w:rsidR="00075364" w:rsidRPr="000320EB" w:rsidRDefault="00B7093A" w:rsidP="00075364">
      <w:pPr>
        <w:pStyle w:val="FreeTranslEng"/>
      </w:pPr>
      <w:r>
        <w:t>‘</w:t>
      </w:r>
      <w:r w:rsidR="00075364" w:rsidRPr="000320EB">
        <w:t>the missionaries</w:t>
      </w:r>
      <w:r>
        <w:t>’</w:t>
      </w:r>
      <w:r w:rsidR="00075364" w:rsidRPr="000320EB">
        <w:t xml:space="preserve"> children are just </w:t>
      </w:r>
      <w:r w:rsidR="00075364" w:rsidRPr="000320EB">
        <w:rPr>
          <w:rStyle w:val="ChBlueBold"/>
        </w:rPr>
        <w:t>the same</w:t>
      </w:r>
      <w:r w:rsidR="00075364" w:rsidRPr="000320EB">
        <w:t xml:space="preserve"> (as the Yali children in terms of </w:t>
      </w:r>
      <w:r w:rsidR="00075364" w:rsidRPr="000320EB">
        <w:rPr>
          <w:rStyle w:val="ChBlueBold"/>
        </w:rPr>
        <w:t>being adventurous</w:t>
      </w:r>
      <w:r w:rsidR="00075364" w:rsidRPr="000320EB">
        <w:t>)</w:t>
      </w:r>
      <w:r>
        <w:t>’</w:t>
      </w:r>
      <w:r w:rsidR="00075364" w:rsidRPr="000320EB">
        <w:t xml:space="preserve"> </w:t>
      </w:r>
      <w:r w:rsidR="00075364" w:rsidRPr="000320EB">
        <w:rPr>
          <w:rStyle w:val="ExampleSource"/>
        </w:rPr>
        <w:t>[081011-022-Cv.0280]</w:t>
      </w:r>
    </w:p>
    <w:p w14:paraId="65C9961A" w14:textId="15AFD052" w:rsidR="00075364" w:rsidRDefault="00075364" w:rsidP="00855332">
      <w:pPr>
        <w:pStyle w:val="Body0000after"/>
      </w:pPr>
      <w:r>
        <w:t xml:space="preserve">Dissimilarity clauses are formed without an overt parameter. </w:t>
      </w:r>
      <w:r w:rsidRPr="000320EB">
        <w:t xml:space="preserve">Instead, </w:t>
      </w:r>
      <w:r>
        <w:t xml:space="preserve">the comparee and standard </w:t>
      </w:r>
      <w:r w:rsidRPr="000320EB">
        <w:t xml:space="preserve">are compared in terms of an </w:t>
      </w:r>
      <w:r>
        <w:t xml:space="preserve">understood attribute or </w:t>
      </w:r>
      <w:r w:rsidRPr="000320EB">
        <w:t xml:space="preserve">quality, such that </w:t>
      </w:r>
      <w:r w:rsidR="00B7093A">
        <w:t>‘</w:t>
      </w:r>
      <w:r w:rsidRPr="0099608C">
        <w:rPr>
          <w:rStyle w:val="ChSmallCaps"/>
        </w:rPr>
        <w:t>comparee</w:t>
      </w:r>
      <w:r w:rsidRPr="000320EB">
        <w:t xml:space="preserve"> is different from </w:t>
      </w:r>
      <w:r w:rsidRPr="0099608C">
        <w:rPr>
          <w:rStyle w:val="ChSmallCaps"/>
        </w:rPr>
        <w:t>standard</w:t>
      </w:r>
      <w:r w:rsidRPr="000320EB">
        <w:t xml:space="preserve"> (in terms of an </w:t>
      </w:r>
      <w:r>
        <w:t xml:space="preserve">understood </w:t>
      </w:r>
      <w:r w:rsidRPr="0099608C">
        <w:rPr>
          <w:rStyle w:val="ChSmallCaps"/>
        </w:rPr>
        <w:t>parameter</w:t>
      </w:r>
      <w:r w:rsidRPr="000320EB">
        <w:t>)</w:t>
      </w:r>
      <w:r w:rsidR="00B7093A">
        <w:t>’</w:t>
      </w:r>
      <w:r>
        <w:t xml:space="preserve">, as illustrated in </w:t>
      </w:r>
      <w:r w:rsidR="001D2ADA">
        <w:fldChar w:fldCharType="begin"/>
      </w:r>
      <w:r w:rsidR="001D2ADA">
        <w:instrText xml:space="preserve"> REF _Ref340309735 \h </w:instrText>
      </w:r>
      <w:r w:rsidR="001D2ADA">
        <w:fldChar w:fldCharType="separate"/>
      </w:r>
      <w:r w:rsidR="00154D81" w:rsidRPr="000320EB">
        <w:t>(</w:t>
      </w:r>
      <w:r w:rsidR="00154D81">
        <w:rPr>
          <w:noProof/>
        </w:rPr>
        <w:t>133</w:t>
      </w:r>
      <w:r w:rsidR="00154D81" w:rsidRPr="000320EB">
        <w:t>)</w:t>
      </w:r>
      <w:r w:rsidR="001D2ADA">
        <w:fldChar w:fldCharType="end"/>
      </w:r>
      <w:r w:rsidRPr="000320EB">
        <w:t xml:space="preserve"> to </w:t>
      </w:r>
      <w:r w:rsidRPr="000320EB">
        <w:fldChar w:fldCharType="begin"/>
      </w:r>
      <w:r w:rsidRPr="000320EB">
        <w:instrText xml:space="preserve"> REF _Ref340310721 \h </w:instrText>
      </w:r>
      <w:r>
        <w:instrText xml:space="preserve"> \* MERGEFORMAT </w:instrText>
      </w:r>
      <w:r w:rsidRPr="000320EB">
        <w:fldChar w:fldCharType="separate"/>
      </w:r>
      <w:r w:rsidR="00154D81" w:rsidRPr="000320EB">
        <w:t>(</w:t>
      </w:r>
      <w:r w:rsidR="00154D81">
        <w:t>136</w:t>
      </w:r>
      <w:r w:rsidR="00154D81" w:rsidRPr="000320EB">
        <w:t>)</w:t>
      </w:r>
      <w:r w:rsidRPr="000320EB">
        <w:fldChar w:fldCharType="end"/>
      </w:r>
      <w:r>
        <w:t>.</w:t>
      </w:r>
    </w:p>
    <w:p w14:paraId="01904741" w14:textId="524D90BA" w:rsidR="00075364" w:rsidRDefault="00075364" w:rsidP="00855332">
      <w:pPr>
        <w:pStyle w:val="Body0505after"/>
      </w:pPr>
      <w:r>
        <w:t xml:space="preserve">The </w:t>
      </w:r>
      <w:r w:rsidRPr="00250CC6">
        <w:t>index</w:t>
      </w:r>
      <w:r w:rsidRPr="000320EB">
        <w:t xml:space="preserve"> is the stative verb </w:t>
      </w:r>
      <w:r w:rsidRPr="000320EB">
        <w:rPr>
          <w:rStyle w:val="ChItalBold"/>
        </w:rPr>
        <w:t>lain</w:t>
      </w:r>
      <w:r w:rsidR="00F92323">
        <w:rPr>
          <w:rStyle w:val="ChItalBold"/>
        </w:rPr>
        <w:t>g</w:t>
      </w:r>
      <w:r>
        <w:t xml:space="preserve"> </w:t>
      </w:r>
      <w:r w:rsidR="00B7093A">
        <w:t>‘</w:t>
      </w:r>
      <w:r w:rsidRPr="000320EB">
        <w:t>be different</w:t>
      </w:r>
      <w:r w:rsidR="00B7093A">
        <w:t>’</w:t>
      </w:r>
      <w:r>
        <w:t xml:space="preserve"> or </w:t>
      </w:r>
      <w:r w:rsidRPr="000320EB">
        <w:rPr>
          <w:rStyle w:val="ChItalBold"/>
        </w:rPr>
        <w:t>beda</w:t>
      </w:r>
      <w:r w:rsidRPr="000320EB">
        <w:t xml:space="preserve"> </w:t>
      </w:r>
      <w:r w:rsidR="00B7093A">
        <w:t>‘</w:t>
      </w:r>
      <w:r w:rsidRPr="000320EB">
        <w:t>be different</w:t>
      </w:r>
      <w:r w:rsidR="00B7093A">
        <w:t>’</w:t>
      </w:r>
      <w:r>
        <w:t>,</w:t>
      </w:r>
      <w:r w:rsidRPr="000320EB">
        <w:t xml:space="preserve"> </w:t>
      </w:r>
      <w:r>
        <w:t xml:space="preserve">and the mark </w:t>
      </w:r>
      <w:r w:rsidRPr="000320EB">
        <w:t xml:space="preserve">is </w:t>
      </w:r>
      <w:r>
        <w:t xml:space="preserve">elative </w:t>
      </w:r>
      <w:r w:rsidRPr="00C07EB3">
        <w:rPr>
          <w:rStyle w:val="ChItalBold"/>
        </w:rPr>
        <w:t>dari</w:t>
      </w:r>
      <w:r>
        <w:t xml:space="preserve"> </w:t>
      </w:r>
      <w:r w:rsidR="00B7093A">
        <w:t>‘</w:t>
      </w:r>
      <w:r>
        <w:t>from</w:t>
      </w:r>
      <w:r w:rsidR="00B7093A">
        <w:t>’</w:t>
      </w:r>
      <w:r>
        <w:t xml:space="preserve"> or </w:t>
      </w:r>
      <w:r w:rsidRPr="000320EB">
        <w:t xml:space="preserve">comitative </w:t>
      </w:r>
      <w:r w:rsidR="00AB3BA2">
        <w:rPr>
          <w:rStyle w:val="ChItalBold"/>
        </w:rPr>
        <w:t>deng</w:t>
      </w:r>
      <w:r w:rsidRPr="000320EB">
        <w:rPr>
          <w:rStyle w:val="ChItalBold"/>
        </w:rPr>
        <w:t>an</w:t>
      </w:r>
      <w:r w:rsidR="005473C5">
        <w:rPr>
          <w:rStyle w:val="ChItalBold"/>
        </w:rPr>
        <w:t>g</w:t>
      </w:r>
      <w:r w:rsidRPr="000320EB">
        <w:t xml:space="preserve"> </w:t>
      </w:r>
      <w:r w:rsidR="00B7093A">
        <w:t>‘</w:t>
      </w:r>
      <w:r w:rsidRPr="000320EB">
        <w:t>with</w:t>
      </w:r>
      <w:r w:rsidR="00B7093A">
        <w:t>’</w:t>
      </w:r>
      <w:r>
        <w:t xml:space="preserve">. Dissimilarity comparisons are typically formed with </w:t>
      </w:r>
      <w:r w:rsidRPr="00273D95">
        <w:rPr>
          <w:rStyle w:val="ChItalBold"/>
        </w:rPr>
        <w:t>lain</w:t>
      </w:r>
      <w:r w:rsidR="00F92323">
        <w:rPr>
          <w:rStyle w:val="ChItalBold"/>
        </w:rPr>
        <w:t>g</w:t>
      </w:r>
      <w:r w:rsidRPr="00273D95">
        <w:rPr>
          <w:rStyle w:val="ChItalBold"/>
        </w:rPr>
        <w:t xml:space="preserve"> dari</w:t>
      </w:r>
      <w:r>
        <w:t xml:space="preserve"> </w:t>
      </w:r>
      <w:r w:rsidR="00B7093A">
        <w:t>‘</w:t>
      </w:r>
      <w:r>
        <w:t>be different from</w:t>
      </w:r>
      <w:r w:rsidR="00B7093A">
        <w:t>’</w:t>
      </w:r>
      <w:r>
        <w:t xml:space="preserve"> as in </w:t>
      </w:r>
      <w:r>
        <w:fldChar w:fldCharType="begin"/>
      </w:r>
      <w:r>
        <w:instrText xml:space="preserve"> REF _Ref340309735 \h </w:instrText>
      </w:r>
      <w:r>
        <w:fldChar w:fldCharType="separate"/>
      </w:r>
      <w:r w:rsidR="00154D81" w:rsidRPr="000320EB">
        <w:t>(</w:t>
      </w:r>
      <w:r w:rsidR="00154D81">
        <w:rPr>
          <w:noProof/>
        </w:rPr>
        <w:t>133</w:t>
      </w:r>
      <w:r w:rsidR="00154D81" w:rsidRPr="000320EB">
        <w:t>)</w:t>
      </w:r>
      <w:r>
        <w:fldChar w:fldCharType="end"/>
      </w:r>
      <w:r>
        <w:t xml:space="preserve">. They signal that the two participants are dissimilar in terms of their overall nature. If speakers want to indicate that the two participants diverge from each other in terms of specific attributes or features rather than their overall nature, they use a dissimilarity clause formed with </w:t>
      </w:r>
      <w:r w:rsidRPr="00273D95">
        <w:rPr>
          <w:rStyle w:val="ChItalBold"/>
        </w:rPr>
        <w:t>beda dengan</w:t>
      </w:r>
      <w:r w:rsidR="00E22DD1">
        <w:rPr>
          <w:rStyle w:val="ChItalBold"/>
        </w:rPr>
        <w:t>g</w:t>
      </w:r>
      <w:r>
        <w:t xml:space="preserve"> </w:t>
      </w:r>
      <w:r w:rsidR="00B7093A">
        <w:t>‘</w:t>
      </w:r>
      <w:r>
        <w:t>be different with</w:t>
      </w:r>
      <w:r w:rsidR="00B7093A">
        <w:t>’</w:t>
      </w:r>
      <w:r>
        <w:t xml:space="preserve">. This is demonstrated with the elicited example in </w:t>
      </w:r>
      <w:r>
        <w:fldChar w:fldCharType="begin"/>
      </w:r>
      <w:r>
        <w:instrText xml:space="preserve"> REF _Ref371329422 \h </w:instrText>
      </w:r>
      <w:r>
        <w:fldChar w:fldCharType="separate"/>
      </w:r>
      <w:r w:rsidR="00154D81" w:rsidRPr="000320EB">
        <w:t>(</w:t>
      </w:r>
      <w:r w:rsidR="00154D81">
        <w:rPr>
          <w:noProof/>
        </w:rPr>
        <w:t>134</w:t>
      </w:r>
      <w:r w:rsidR="00154D81" w:rsidRPr="000320EB">
        <w:t>)</w:t>
      </w:r>
      <w:r>
        <w:fldChar w:fldCharType="end"/>
      </w:r>
      <w:r>
        <w:t xml:space="preserve">, which contrasts with the clause in </w:t>
      </w:r>
      <w:r>
        <w:fldChar w:fldCharType="begin"/>
      </w:r>
      <w:r>
        <w:instrText xml:space="preserve"> REF _Ref340309735 \h </w:instrText>
      </w:r>
      <w:r>
        <w:fldChar w:fldCharType="separate"/>
      </w:r>
      <w:r w:rsidR="00154D81" w:rsidRPr="000320EB">
        <w:t>(</w:t>
      </w:r>
      <w:r w:rsidR="00154D81">
        <w:rPr>
          <w:noProof/>
        </w:rPr>
        <w:t>133</w:t>
      </w:r>
      <w:r w:rsidR="00154D81" w:rsidRPr="000320EB">
        <w:t>)</w:t>
      </w:r>
      <w:r>
        <w:fldChar w:fldCharType="end"/>
      </w:r>
      <w:r>
        <w:t xml:space="preserve">. Another example is the dissimilarity clause in </w:t>
      </w:r>
      <w:r>
        <w:fldChar w:fldCharType="begin"/>
      </w:r>
      <w:r>
        <w:instrText xml:space="preserve"> REF _Ref340309737 \h </w:instrText>
      </w:r>
      <w:r>
        <w:fldChar w:fldCharType="separate"/>
      </w:r>
      <w:r w:rsidR="00154D81" w:rsidRPr="000320EB">
        <w:t>(</w:t>
      </w:r>
      <w:r w:rsidR="00154D81">
        <w:rPr>
          <w:noProof/>
        </w:rPr>
        <w:t>135</w:t>
      </w:r>
      <w:r w:rsidR="00154D81" w:rsidRPr="000320EB">
        <w:t>)</w:t>
      </w:r>
      <w:r>
        <w:fldChar w:fldCharType="end"/>
      </w:r>
      <w:r>
        <w:t xml:space="preserve">. Clauses formed with </w:t>
      </w:r>
      <w:r w:rsidRPr="00780018">
        <w:rPr>
          <w:rStyle w:val="ChItalBold"/>
        </w:rPr>
        <w:t>beda dari</w:t>
      </w:r>
      <w:r>
        <w:t xml:space="preserve"> </w:t>
      </w:r>
      <w:r w:rsidR="00B7093A">
        <w:t>‘</w:t>
      </w:r>
      <w:r>
        <w:t>be different from</w:t>
      </w:r>
      <w:r w:rsidR="00B7093A">
        <w:t>’</w:t>
      </w:r>
      <w:r>
        <w:t xml:space="preserve"> are also acceptable but considered to be Indonesian-like rather than typical Papuan Malay. Clauses formed with </w:t>
      </w:r>
      <w:r w:rsidRPr="0038599E">
        <w:rPr>
          <w:rStyle w:val="ChItalBold"/>
        </w:rPr>
        <w:t>lain</w:t>
      </w:r>
      <w:r w:rsidR="00F92323">
        <w:rPr>
          <w:rStyle w:val="ChItalBold"/>
        </w:rPr>
        <w:t>g</w:t>
      </w:r>
      <w:r w:rsidRPr="0038599E">
        <w:rPr>
          <w:rStyle w:val="ChItalBold"/>
        </w:rPr>
        <w:t xml:space="preserve"> dengan</w:t>
      </w:r>
      <w:r w:rsidR="00E22DD1">
        <w:rPr>
          <w:rStyle w:val="ChItalBold"/>
        </w:rPr>
        <w:t>g</w:t>
      </w:r>
      <w:r>
        <w:t xml:space="preserve"> </w:t>
      </w:r>
      <w:r w:rsidR="00B7093A">
        <w:t>‘</w:t>
      </w:r>
      <w:r>
        <w:t>be different from</w:t>
      </w:r>
      <w:r w:rsidR="00B7093A">
        <w:t>’</w:t>
      </w:r>
      <w:r>
        <w:t xml:space="preserve"> are unacceptable.</w:t>
      </w:r>
    </w:p>
    <w:p w14:paraId="170A39FE" w14:textId="0F69BEC8" w:rsidR="00075364" w:rsidRDefault="00075364" w:rsidP="00075364">
      <w:pPr>
        <w:pStyle w:val="ExampleTitle"/>
      </w:pPr>
      <w:r w:rsidRPr="000320EB">
        <w:t xml:space="preserve">Dissimilarity </w:t>
      </w:r>
      <w:r>
        <w:t>clauses</w:t>
      </w:r>
      <w:r w:rsidRPr="000320EB">
        <w:t xml:space="preserve">: </w:t>
      </w:r>
      <w:r w:rsidR="00B7093A">
        <w:t>‘</w:t>
      </w:r>
      <w:r w:rsidRPr="0099608C">
        <w:rPr>
          <w:rStyle w:val="ChSmallCaps"/>
        </w:rPr>
        <w:t>comparee</w:t>
      </w:r>
      <w:r w:rsidRPr="000320EB">
        <w:t xml:space="preserve"> is different from </w:t>
      </w:r>
      <w:r w:rsidRPr="0099608C">
        <w:rPr>
          <w:rStyle w:val="ChSmallCaps"/>
        </w:rPr>
        <w:t>standard</w:t>
      </w:r>
      <w:r w:rsidR="00B7093A">
        <w:t>’</w:t>
      </w:r>
    </w:p>
    <w:tbl>
      <w:tblPr>
        <w:tblW w:w="0" w:type="auto"/>
        <w:tblCellMar>
          <w:left w:w="42" w:type="dxa"/>
          <w:right w:w="42" w:type="dxa"/>
        </w:tblCellMar>
        <w:tblLook w:val="01E0" w:firstRow="1" w:lastRow="1" w:firstColumn="1" w:lastColumn="1" w:noHBand="0" w:noVBand="0"/>
      </w:tblPr>
      <w:tblGrid>
        <w:gridCol w:w="709"/>
        <w:gridCol w:w="684"/>
        <w:gridCol w:w="777"/>
        <w:gridCol w:w="1112"/>
        <w:gridCol w:w="573"/>
        <w:gridCol w:w="489"/>
      </w:tblGrid>
      <w:tr w:rsidR="00AC23C4" w:rsidRPr="00AC23C4" w14:paraId="5E5DABA3" w14:textId="77777777" w:rsidTr="00AC23C4">
        <w:tc>
          <w:tcPr>
            <w:tcW w:w="709" w:type="dxa"/>
            <w:shd w:val="clear" w:color="auto" w:fill="auto"/>
          </w:tcPr>
          <w:p w14:paraId="7E5F93A5" w14:textId="77777777" w:rsidR="00075364" w:rsidRPr="000320EB" w:rsidRDefault="00075364" w:rsidP="00075364">
            <w:pPr>
              <w:pStyle w:val="O0Nwnext"/>
            </w:pPr>
            <w:bookmarkStart w:id="4742" w:name="_Ref340309735"/>
            <w:r w:rsidRPr="000320EB">
              <w:t>(</w:t>
            </w:r>
            <w:fldSimple w:instr=" SEQ ( \* ARABIC \s 1 ">
              <w:r w:rsidR="00154D81">
                <w:rPr>
                  <w:noProof/>
                </w:rPr>
                <w:t>133</w:t>
              </w:r>
            </w:fldSimple>
            <w:r w:rsidRPr="000320EB">
              <w:t>)</w:t>
            </w:r>
            <w:bookmarkEnd w:id="4742"/>
          </w:p>
        </w:tc>
        <w:tc>
          <w:tcPr>
            <w:tcW w:w="684" w:type="dxa"/>
            <w:shd w:val="clear" w:color="auto" w:fill="auto"/>
          </w:tcPr>
          <w:p w14:paraId="33B02C7F" w14:textId="77777777" w:rsidR="00075364" w:rsidRPr="000320EB" w:rsidRDefault="00075364" w:rsidP="00075364">
            <w:pPr>
              <w:pStyle w:val="Text"/>
            </w:pPr>
            <w:r w:rsidRPr="000320EB">
              <w:t>sifat</w:t>
            </w:r>
          </w:p>
        </w:tc>
        <w:tc>
          <w:tcPr>
            <w:tcW w:w="777" w:type="dxa"/>
            <w:shd w:val="clear" w:color="auto" w:fill="auto"/>
          </w:tcPr>
          <w:p w14:paraId="08A7D6A3" w14:textId="77777777" w:rsidR="00075364" w:rsidRPr="000320EB" w:rsidRDefault="00075364" w:rsidP="00075364">
            <w:pPr>
              <w:pStyle w:val="Text"/>
            </w:pPr>
            <w:r w:rsidRPr="000320EB">
              <w:t>ini</w:t>
            </w:r>
          </w:p>
        </w:tc>
        <w:tc>
          <w:tcPr>
            <w:tcW w:w="1112" w:type="dxa"/>
            <w:shd w:val="clear" w:color="auto" w:fill="auto"/>
          </w:tcPr>
          <w:p w14:paraId="29E1DE2B" w14:textId="77777777" w:rsidR="00075364" w:rsidRPr="000320EB" w:rsidRDefault="00075364" w:rsidP="00075364">
            <w:pPr>
              <w:pStyle w:val="Text"/>
              <w:rPr>
                <w:rStyle w:val="ChBlueBold"/>
              </w:rPr>
            </w:pPr>
            <w:r w:rsidRPr="000320EB">
              <w:rPr>
                <w:rStyle w:val="ChBlueBold"/>
              </w:rPr>
              <w:t>lain</w:t>
            </w:r>
            <w:r w:rsidR="00F92323">
              <w:rPr>
                <w:rStyle w:val="ChBlueBold"/>
              </w:rPr>
              <w:t>g</w:t>
            </w:r>
          </w:p>
        </w:tc>
        <w:tc>
          <w:tcPr>
            <w:tcW w:w="573" w:type="dxa"/>
            <w:shd w:val="clear" w:color="auto" w:fill="auto"/>
          </w:tcPr>
          <w:p w14:paraId="5914DEE0" w14:textId="77777777" w:rsidR="00075364" w:rsidRPr="000320EB" w:rsidRDefault="00075364" w:rsidP="00075364">
            <w:pPr>
              <w:pStyle w:val="Text"/>
              <w:rPr>
                <w:rStyle w:val="ChBlueBold"/>
              </w:rPr>
            </w:pPr>
            <w:r w:rsidRPr="000320EB">
              <w:rPr>
                <w:rStyle w:val="ChBlueBold"/>
              </w:rPr>
              <w:t>dari</w:t>
            </w:r>
          </w:p>
        </w:tc>
        <w:tc>
          <w:tcPr>
            <w:tcW w:w="489" w:type="dxa"/>
            <w:shd w:val="clear" w:color="auto" w:fill="auto"/>
          </w:tcPr>
          <w:p w14:paraId="10B72D9D" w14:textId="77777777" w:rsidR="00075364" w:rsidRPr="000320EB" w:rsidRDefault="00075364" w:rsidP="00075364">
            <w:pPr>
              <w:pStyle w:val="Text"/>
            </w:pPr>
            <w:r w:rsidRPr="000320EB">
              <w:t>ko</w:t>
            </w:r>
          </w:p>
        </w:tc>
      </w:tr>
      <w:tr w:rsidR="00AC23C4" w:rsidRPr="00AC23C4" w14:paraId="1E5A3565" w14:textId="77777777" w:rsidTr="00AC23C4">
        <w:tc>
          <w:tcPr>
            <w:tcW w:w="709" w:type="dxa"/>
            <w:shd w:val="clear" w:color="auto" w:fill="auto"/>
          </w:tcPr>
          <w:p w14:paraId="4A8E709E" w14:textId="77777777" w:rsidR="00075364" w:rsidRPr="000320EB" w:rsidRDefault="00075364" w:rsidP="00075364">
            <w:pPr>
              <w:pStyle w:val="GlossEng"/>
            </w:pPr>
          </w:p>
        </w:tc>
        <w:tc>
          <w:tcPr>
            <w:tcW w:w="684" w:type="dxa"/>
            <w:shd w:val="clear" w:color="auto" w:fill="auto"/>
          </w:tcPr>
          <w:p w14:paraId="55834686" w14:textId="77777777" w:rsidR="00075364" w:rsidRPr="000320EB" w:rsidRDefault="00075364" w:rsidP="00075364">
            <w:pPr>
              <w:pStyle w:val="GlossEng"/>
            </w:pPr>
            <w:r w:rsidRPr="000320EB">
              <w:t>nature</w:t>
            </w:r>
          </w:p>
        </w:tc>
        <w:tc>
          <w:tcPr>
            <w:tcW w:w="777" w:type="dxa"/>
            <w:shd w:val="clear" w:color="auto" w:fill="auto"/>
          </w:tcPr>
          <w:p w14:paraId="28355674" w14:textId="77777777" w:rsidR="00075364" w:rsidRPr="0099608C" w:rsidRDefault="00075364" w:rsidP="00075364">
            <w:pPr>
              <w:pStyle w:val="GlossEng"/>
              <w:rPr>
                <w:rStyle w:val="ChSmallCaps"/>
              </w:rPr>
            </w:pPr>
            <w:r w:rsidRPr="0099608C">
              <w:rPr>
                <w:rStyle w:val="ChSmallCaps"/>
              </w:rPr>
              <w:t>d.prox</w:t>
            </w:r>
          </w:p>
        </w:tc>
        <w:tc>
          <w:tcPr>
            <w:tcW w:w="1112" w:type="dxa"/>
            <w:shd w:val="clear" w:color="auto" w:fill="auto"/>
          </w:tcPr>
          <w:p w14:paraId="21425677" w14:textId="77777777" w:rsidR="00075364" w:rsidRPr="000320EB" w:rsidRDefault="00075364" w:rsidP="00075364">
            <w:pPr>
              <w:pStyle w:val="GlossEng"/>
            </w:pPr>
            <w:r w:rsidRPr="000320EB">
              <w:t>be.different</w:t>
            </w:r>
          </w:p>
        </w:tc>
        <w:tc>
          <w:tcPr>
            <w:tcW w:w="573" w:type="dxa"/>
            <w:shd w:val="clear" w:color="auto" w:fill="auto"/>
          </w:tcPr>
          <w:p w14:paraId="08FBE129" w14:textId="77777777" w:rsidR="00075364" w:rsidRPr="000320EB" w:rsidRDefault="00075364" w:rsidP="00075364">
            <w:pPr>
              <w:pStyle w:val="GlossEng"/>
            </w:pPr>
            <w:r w:rsidRPr="000320EB">
              <w:t>from</w:t>
            </w:r>
          </w:p>
        </w:tc>
        <w:tc>
          <w:tcPr>
            <w:tcW w:w="489" w:type="dxa"/>
            <w:shd w:val="clear" w:color="auto" w:fill="auto"/>
          </w:tcPr>
          <w:p w14:paraId="41F991C6" w14:textId="77777777" w:rsidR="00075364" w:rsidRPr="0099608C" w:rsidRDefault="00075364" w:rsidP="00075364">
            <w:pPr>
              <w:pStyle w:val="GlossEng"/>
              <w:rPr>
                <w:rStyle w:val="ChSmallCaps"/>
              </w:rPr>
            </w:pPr>
            <w:r w:rsidRPr="0099608C">
              <w:rPr>
                <w:rStyle w:val="ChSmallCaps"/>
              </w:rPr>
              <w:t>2sg</w:t>
            </w:r>
          </w:p>
        </w:tc>
      </w:tr>
    </w:tbl>
    <w:p w14:paraId="05BF1CB7" w14:textId="3346278E" w:rsidR="00075364" w:rsidRPr="000320EB" w:rsidRDefault="00B7093A" w:rsidP="00075364">
      <w:pPr>
        <w:pStyle w:val="FreeTranslEng"/>
      </w:pPr>
      <w:r>
        <w:t>‘</w:t>
      </w:r>
      <w:r w:rsidR="00075364" w:rsidRPr="000320EB">
        <w:t xml:space="preserve">this disposition (of mine) is </w:t>
      </w:r>
      <w:r w:rsidR="00075364" w:rsidRPr="000320EB">
        <w:rPr>
          <w:rStyle w:val="ChBlueBold"/>
        </w:rPr>
        <w:t>different from</w:t>
      </w:r>
      <w:r w:rsidR="00075364" w:rsidRPr="000320EB">
        <w:t xml:space="preserve"> you (in </w:t>
      </w:r>
      <w:r w:rsidR="00075364">
        <w:t>every aspect</w:t>
      </w:r>
      <w:r w:rsidR="00075364" w:rsidRPr="000320EB">
        <w:t>)</w:t>
      </w:r>
      <w:r>
        <w:t>’</w:t>
      </w:r>
      <w:r w:rsidR="00075364" w:rsidRPr="000320EB">
        <w:t xml:space="preserve"> </w:t>
      </w:r>
      <w:r w:rsidR="00075364" w:rsidRPr="000320EB">
        <w:rPr>
          <w:rStyle w:val="ExampleSource"/>
        </w:rPr>
        <w:t>[</w:t>
      </w:r>
      <w:r w:rsidR="003F16F2">
        <w:rPr>
          <w:rStyle w:val="ExampleSource"/>
        </w:rPr>
        <w:t>081110-008-CvNP</w:t>
      </w:r>
      <w:r w:rsidR="00075364" w:rsidRPr="000320EB">
        <w:rPr>
          <w:rStyle w:val="ExampleSource"/>
        </w:rPr>
        <w:t>.0089]</w:t>
      </w:r>
    </w:p>
    <w:tbl>
      <w:tblPr>
        <w:tblW w:w="0" w:type="auto"/>
        <w:tblCellMar>
          <w:left w:w="42" w:type="dxa"/>
          <w:right w:w="42" w:type="dxa"/>
        </w:tblCellMar>
        <w:tblLook w:val="01E0" w:firstRow="1" w:lastRow="1" w:firstColumn="1" w:lastColumn="1" w:noHBand="0" w:noVBand="0"/>
      </w:tblPr>
      <w:tblGrid>
        <w:gridCol w:w="709"/>
        <w:gridCol w:w="684"/>
        <w:gridCol w:w="777"/>
        <w:gridCol w:w="1112"/>
        <w:gridCol w:w="807"/>
        <w:gridCol w:w="489"/>
      </w:tblGrid>
      <w:tr w:rsidR="00AC23C4" w:rsidRPr="00AC23C4" w14:paraId="7C63F5A5" w14:textId="77777777" w:rsidTr="00AC23C4">
        <w:tc>
          <w:tcPr>
            <w:tcW w:w="709" w:type="dxa"/>
            <w:shd w:val="clear" w:color="auto" w:fill="auto"/>
          </w:tcPr>
          <w:p w14:paraId="0FBD54BA" w14:textId="77777777" w:rsidR="00075364" w:rsidRPr="000320EB" w:rsidRDefault="00075364" w:rsidP="00075364">
            <w:pPr>
              <w:pStyle w:val="O0Nwnext"/>
            </w:pPr>
            <w:bookmarkStart w:id="4743" w:name="_Ref371329422"/>
            <w:r w:rsidRPr="000320EB">
              <w:t>(</w:t>
            </w:r>
            <w:fldSimple w:instr=" SEQ ( \* ARABIC \s 1 ">
              <w:r w:rsidR="00154D81">
                <w:rPr>
                  <w:noProof/>
                </w:rPr>
                <w:t>134</w:t>
              </w:r>
            </w:fldSimple>
            <w:r w:rsidRPr="000320EB">
              <w:t>)</w:t>
            </w:r>
            <w:bookmarkEnd w:id="4743"/>
          </w:p>
        </w:tc>
        <w:tc>
          <w:tcPr>
            <w:tcW w:w="684" w:type="dxa"/>
            <w:shd w:val="clear" w:color="auto" w:fill="auto"/>
          </w:tcPr>
          <w:p w14:paraId="6D68188B" w14:textId="77777777" w:rsidR="00075364" w:rsidRPr="000320EB" w:rsidRDefault="00075364" w:rsidP="00075364">
            <w:pPr>
              <w:pStyle w:val="Text"/>
            </w:pPr>
            <w:r w:rsidRPr="000320EB">
              <w:t>sifat</w:t>
            </w:r>
          </w:p>
        </w:tc>
        <w:tc>
          <w:tcPr>
            <w:tcW w:w="777" w:type="dxa"/>
            <w:shd w:val="clear" w:color="auto" w:fill="auto"/>
          </w:tcPr>
          <w:p w14:paraId="4D827672" w14:textId="77777777" w:rsidR="00075364" w:rsidRPr="000320EB" w:rsidRDefault="00075364" w:rsidP="00075364">
            <w:pPr>
              <w:pStyle w:val="Text"/>
            </w:pPr>
            <w:r w:rsidRPr="000320EB">
              <w:t>ini</w:t>
            </w:r>
          </w:p>
        </w:tc>
        <w:tc>
          <w:tcPr>
            <w:tcW w:w="1112" w:type="dxa"/>
            <w:shd w:val="clear" w:color="auto" w:fill="auto"/>
          </w:tcPr>
          <w:p w14:paraId="2106C743" w14:textId="77777777" w:rsidR="00075364" w:rsidRPr="000320EB" w:rsidRDefault="00075364" w:rsidP="00075364">
            <w:pPr>
              <w:pStyle w:val="Text"/>
              <w:rPr>
                <w:rStyle w:val="ChBlueBold"/>
              </w:rPr>
            </w:pPr>
            <w:r>
              <w:rPr>
                <w:rStyle w:val="ChBlueBold"/>
              </w:rPr>
              <w:t>beda</w:t>
            </w:r>
          </w:p>
        </w:tc>
        <w:tc>
          <w:tcPr>
            <w:tcW w:w="807" w:type="dxa"/>
            <w:shd w:val="clear" w:color="auto" w:fill="auto"/>
          </w:tcPr>
          <w:p w14:paraId="1C1712A2" w14:textId="77777777" w:rsidR="00075364" w:rsidRPr="000320EB" w:rsidRDefault="00075364" w:rsidP="00075364">
            <w:pPr>
              <w:pStyle w:val="Text"/>
              <w:rPr>
                <w:rStyle w:val="ChBlueBold"/>
              </w:rPr>
            </w:pPr>
            <w:r>
              <w:rPr>
                <w:rStyle w:val="ChBlueBold"/>
              </w:rPr>
              <w:t>dengan</w:t>
            </w:r>
            <w:r w:rsidR="00E22DD1">
              <w:rPr>
                <w:rStyle w:val="ChBlueBold"/>
              </w:rPr>
              <w:t>g</w:t>
            </w:r>
          </w:p>
        </w:tc>
        <w:tc>
          <w:tcPr>
            <w:tcW w:w="489" w:type="dxa"/>
            <w:shd w:val="clear" w:color="auto" w:fill="auto"/>
          </w:tcPr>
          <w:p w14:paraId="3C329AA8" w14:textId="77777777" w:rsidR="00075364" w:rsidRPr="000320EB" w:rsidRDefault="00075364" w:rsidP="00075364">
            <w:pPr>
              <w:pStyle w:val="Text"/>
            </w:pPr>
            <w:r w:rsidRPr="000320EB">
              <w:t>ko</w:t>
            </w:r>
          </w:p>
        </w:tc>
      </w:tr>
      <w:tr w:rsidR="00AC23C4" w:rsidRPr="00AC23C4" w14:paraId="3B349FEA" w14:textId="77777777" w:rsidTr="00AC23C4">
        <w:tc>
          <w:tcPr>
            <w:tcW w:w="709" w:type="dxa"/>
            <w:shd w:val="clear" w:color="auto" w:fill="auto"/>
          </w:tcPr>
          <w:p w14:paraId="21D3BA3F" w14:textId="77777777" w:rsidR="00075364" w:rsidRPr="000320EB" w:rsidRDefault="00075364" w:rsidP="00075364">
            <w:pPr>
              <w:pStyle w:val="GlossEng"/>
            </w:pPr>
          </w:p>
        </w:tc>
        <w:tc>
          <w:tcPr>
            <w:tcW w:w="684" w:type="dxa"/>
            <w:shd w:val="clear" w:color="auto" w:fill="auto"/>
          </w:tcPr>
          <w:p w14:paraId="529CCDBD" w14:textId="77777777" w:rsidR="00075364" w:rsidRPr="000320EB" w:rsidRDefault="00075364" w:rsidP="00075364">
            <w:pPr>
              <w:pStyle w:val="GlossEng"/>
            </w:pPr>
            <w:r w:rsidRPr="000320EB">
              <w:t>nature</w:t>
            </w:r>
          </w:p>
        </w:tc>
        <w:tc>
          <w:tcPr>
            <w:tcW w:w="777" w:type="dxa"/>
            <w:shd w:val="clear" w:color="auto" w:fill="auto"/>
          </w:tcPr>
          <w:p w14:paraId="648DB71B" w14:textId="77777777" w:rsidR="00075364" w:rsidRPr="0099608C" w:rsidRDefault="00075364" w:rsidP="00075364">
            <w:pPr>
              <w:pStyle w:val="GlossEng"/>
              <w:rPr>
                <w:rStyle w:val="ChSmallCaps"/>
              </w:rPr>
            </w:pPr>
            <w:r w:rsidRPr="0099608C">
              <w:rPr>
                <w:rStyle w:val="ChSmallCaps"/>
              </w:rPr>
              <w:t>d.prox</w:t>
            </w:r>
          </w:p>
        </w:tc>
        <w:tc>
          <w:tcPr>
            <w:tcW w:w="1112" w:type="dxa"/>
            <w:shd w:val="clear" w:color="auto" w:fill="auto"/>
          </w:tcPr>
          <w:p w14:paraId="2BB672C8" w14:textId="77777777" w:rsidR="00075364" w:rsidRPr="000320EB" w:rsidRDefault="00075364" w:rsidP="00075364">
            <w:pPr>
              <w:pStyle w:val="GlossEng"/>
            </w:pPr>
            <w:r w:rsidRPr="000320EB">
              <w:t>be.different</w:t>
            </w:r>
          </w:p>
        </w:tc>
        <w:tc>
          <w:tcPr>
            <w:tcW w:w="807" w:type="dxa"/>
            <w:shd w:val="clear" w:color="auto" w:fill="auto"/>
          </w:tcPr>
          <w:p w14:paraId="115E32AF" w14:textId="77777777" w:rsidR="00075364" w:rsidRPr="000320EB" w:rsidRDefault="00075364" w:rsidP="00075364">
            <w:pPr>
              <w:pStyle w:val="GlossEng"/>
            </w:pPr>
            <w:r>
              <w:t>with</w:t>
            </w:r>
          </w:p>
        </w:tc>
        <w:tc>
          <w:tcPr>
            <w:tcW w:w="489" w:type="dxa"/>
            <w:shd w:val="clear" w:color="auto" w:fill="auto"/>
          </w:tcPr>
          <w:p w14:paraId="65CB16C0" w14:textId="77777777" w:rsidR="00075364" w:rsidRPr="0099608C" w:rsidRDefault="00075364" w:rsidP="00075364">
            <w:pPr>
              <w:pStyle w:val="GlossEng"/>
              <w:rPr>
                <w:rStyle w:val="ChSmallCaps"/>
              </w:rPr>
            </w:pPr>
            <w:r w:rsidRPr="0099608C">
              <w:rPr>
                <w:rStyle w:val="ChSmallCaps"/>
              </w:rPr>
              <w:t>2sg</w:t>
            </w:r>
          </w:p>
        </w:tc>
      </w:tr>
    </w:tbl>
    <w:p w14:paraId="6CE79784" w14:textId="2AAF69D7" w:rsidR="00075364" w:rsidRPr="000320EB" w:rsidRDefault="00B7093A" w:rsidP="00075364">
      <w:pPr>
        <w:pStyle w:val="FreeTranslEng"/>
      </w:pPr>
      <w:r>
        <w:t>‘</w:t>
      </w:r>
      <w:r w:rsidR="00075364" w:rsidRPr="000320EB">
        <w:t xml:space="preserve">this disposition (of mine) is </w:t>
      </w:r>
      <w:r w:rsidR="00075364" w:rsidRPr="000320EB">
        <w:rPr>
          <w:rStyle w:val="ChBlueBold"/>
        </w:rPr>
        <w:t>different from</w:t>
      </w:r>
      <w:r w:rsidR="00075364" w:rsidRPr="000320EB">
        <w:t xml:space="preserve"> you (in terms of </w:t>
      </w:r>
      <w:r w:rsidR="00075364">
        <w:t>some specific aspect</w:t>
      </w:r>
      <w:r w:rsidR="00075364" w:rsidRPr="000320EB">
        <w:t>)</w:t>
      </w:r>
      <w:r>
        <w:t>’</w:t>
      </w:r>
      <w:r w:rsidR="00075364" w:rsidRPr="000320EB">
        <w:t xml:space="preserve"> </w:t>
      </w:r>
      <w:r w:rsidR="00075364" w:rsidRPr="000320EB">
        <w:rPr>
          <w:rStyle w:val="ExampleSource"/>
        </w:rPr>
        <w:t>[</w:t>
      </w:r>
      <w:r w:rsidR="00075364" w:rsidRPr="000D371C">
        <w:rPr>
          <w:rStyle w:val="ExampleSource"/>
        </w:rPr>
        <w:t>Elicited BR111011</w:t>
      </w:r>
      <w:r w:rsidR="00075364" w:rsidRPr="00104513">
        <w:rPr>
          <w:rStyle w:val="ExampleSource"/>
        </w:rPr>
        <w:t>.008</w:t>
      </w:r>
      <w:r w:rsidR="00075364" w:rsidRPr="000320EB">
        <w:rPr>
          <w:rStyle w:val="ExampleSource"/>
        </w:rPr>
        <w:t>]</w:t>
      </w:r>
    </w:p>
    <w:tbl>
      <w:tblPr>
        <w:tblW w:w="5699" w:type="dxa"/>
        <w:tblCellMar>
          <w:left w:w="42" w:type="dxa"/>
          <w:right w:w="42" w:type="dxa"/>
        </w:tblCellMar>
        <w:tblLook w:val="01E0" w:firstRow="1" w:lastRow="1" w:firstColumn="1" w:lastColumn="1" w:noHBand="0" w:noVBand="0"/>
      </w:tblPr>
      <w:tblGrid>
        <w:gridCol w:w="709"/>
        <w:gridCol w:w="718"/>
        <w:gridCol w:w="673"/>
        <w:gridCol w:w="1112"/>
        <w:gridCol w:w="807"/>
        <w:gridCol w:w="718"/>
        <w:gridCol w:w="962"/>
      </w:tblGrid>
      <w:tr w:rsidR="00AC23C4" w:rsidRPr="00AC23C4" w14:paraId="4EFD60E2" w14:textId="77777777" w:rsidTr="00AC23C4">
        <w:tc>
          <w:tcPr>
            <w:tcW w:w="709" w:type="dxa"/>
            <w:shd w:val="clear" w:color="auto" w:fill="auto"/>
          </w:tcPr>
          <w:p w14:paraId="0BAC960C" w14:textId="77777777" w:rsidR="00075364" w:rsidRPr="000320EB" w:rsidRDefault="00075364" w:rsidP="00075364">
            <w:pPr>
              <w:pStyle w:val="O0Nwnext"/>
            </w:pPr>
            <w:bookmarkStart w:id="4744" w:name="_Ref336710940"/>
            <w:bookmarkStart w:id="4745" w:name="_Ref340309737"/>
            <w:r w:rsidRPr="000320EB">
              <w:t>(</w:t>
            </w:r>
            <w:fldSimple w:instr=" SEQ ( \* ARABIC \s 1 ">
              <w:r w:rsidR="00154D81">
                <w:rPr>
                  <w:noProof/>
                </w:rPr>
                <w:t>135</w:t>
              </w:r>
            </w:fldSimple>
            <w:bookmarkEnd w:id="4744"/>
            <w:r w:rsidRPr="000320EB">
              <w:t>)</w:t>
            </w:r>
            <w:bookmarkEnd w:id="4745"/>
          </w:p>
        </w:tc>
        <w:tc>
          <w:tcPr>
            <w:tcW w:w="718" w:type="dxa"/>
            <w:shd w:val="clear" w:color="auto" w:fill="auto"/>
          </w:tcPr>
          <w:p w14:paraId="7704FDD5" w14:textId="77777777" w:rsidR="00075364" w:rsidRPr="000320EB" w:rsidRDefault="00075364" w:rsidP="00075364">
            <w:pPr>
              <w:pStyle w:val="Text"/>
            </w:pPr>
            <w:r w:rsidRPr="000320EB">
              <w:t>orang</w:t>
            </w:r>
          </w:p>
        </w:tc>
        <w:tc>
          <w:tcPr>
            <w:tcW w:w="673" w:type="dxa"/>
            <w:shd w:val="clear" w:color="auto" w:fill="auto"/>
          </w:tcPr>
          <w:p w14:paraId="158ACC6B" w14:textId="77777777" w:rsidR="00075364" w:rsidRPr="000320EB" w:rsidRDefault="00075364" w:rsidP="00075364">
            <w:pPr>
              <w:pStyle w:val="Text"/>
            </w:pPr>
            <w:r w:rsidRPr="000320EB">
              <w:t>Papua</w:t>
            </w:r>
          </w:p>
        </w:tc>
        <w:tc>
          <w:tcPr>
            <w:tcW w:w="1112" w:type="dxa"/>
            <w:shd w:val="clear" w:color="auto" w:fill="auto"/>
          </w:tcPr>
          <w:p w14:paraId="08D0D80D" w14:textId="77777777" w:rsidR="00075364" w:rsidRPr="000320EB" w:rsidRDefault="00075364" w:rsidP="00075364">
            <w:pPr>
              <w:pStyle w:val="Text"/>
              <w:rPr>
                <w:rStyle w:val="ChBlueBold"/>
              </w:rPr>
            </w:pPr>
            <w:r w:rsidRPr="000320EB">
              <w:rPr>
                <w:rStyle w:val="ChBlueBold"/>
              </w:rPr>
              <w:t>beda</w:t>
            </w:r>
          </w:p>
        </w:tc>
        <w:tc>
          <w:tcPr>
            <w:tcW w:w="807" w:type="dxa"/>
            <w:shd w:val="clear" w:color="auto" w:fill="auto"/>
          </w:tcPr>
          <w:p w14:paraId="4EFD2085" w14:textId="77777777" w:rsidR="00075364" w:rsidRPr="000320EB" w:rsidRDefault="00075364" w:rsidP="00075364">
            <w:pPr>
              <w:pStyle w:val="Text"/>
              <w:rPr>
                <w:rStyle w:val="ChBlueBold"/>
              </w:rPr>
            </w:pPr>
            <w:r w:rsidRPr="000320EB">
              <w:rPr>
                <w:rStyle w:val="ChBlueBold"/>
              </w:rPr>
              <w:t>dengan</w:t>
            </w:r>
            <w:r w:rsidR="00E22DD1">
              <w:rPr>
                <w:rStyle w:val="ChBlueBold"/>
              </w:rPr>
              <w:t>g</w:t>
            </w:r>
          </w:p>
        </w:tc>
        <w:tc>
          <w:tcPr>
            <w:tcW w:w="718" w:type="dxa"/>
            <w:shd w:val="clear" w:color="auto" w:fill="auto"/>
          </w:tcPr>
          <w:p w14:paraId="5FD57830" w14:textId="77777777" w:rsidR="00075364" w:rsidRPr="000320EB" w:rsidRDefault="00075364" w:rsidP="00075364">
            <w:pPr>
              <w:pStyle w:val="Text"/>
            </w:pPr>
            <w:r w:rsidRPr="000320EB">
              <w:t>orang</w:t>
            </w:r>
          </w:p>
        </w:tc>
        <w:tc>
          <w:tcPr>
            <w:tcW w:w="962" w:type="dxa"/>
            <w:shd w:val="clear" w:color="auto" w:fill="auto"/>
          </w:tcPr>
          <w:p w14:paraId="1B70BC88" w14:textId="77777777" w:rsidR="00075364" w:rsidRPr="000320EB" w:rsidRDefault="00075364" w:rsidP="00075364">
            <w:pPr>
              <w:pStyle w:val="Text"/>
            </w:pPr>
            <w:r w:rsidRPr="000320EB">
              <w:t>Indonesia</w:t>
            </w:r>
          </w:p>
        </w:tc>
      </w:tr>
      <w:tr w:rsidR="00AC23C4" w:rsidRPr="00AC23C4" w14:paraId="71B5628E" w14:textId="77777777" w:rsidTr="00AC23C4">
        <w:tc>
          <w:tcPr>
            <w:tcW w:w="709" w:type="dxa"/>
            <w:shd w:val="clear" w:color="auto" w:fill="auto"/>
          </w:tcPr>
          <w:p w14:paraId="697A8FC5" w14:textId="77777777" w:rsidR="00075364" w:rsidRPr="000320EB" w:rsidRDefault="00075364" w:rsidP="00075364">
            <w:pPr>
              <w:pStyle w:val="GlossEng"/>
            </w:pPr>
          </w:p>
        </w:tc>
        <w:tc>
          <w:tcPr>
            <w:tcW w:w="718" w:type="dxa"/>
            <w:shd w:val="clear" w:color="auto" w:fill="auto"/>
          </w:tcPr>
          <w:p w14:paraId="1DEA7852" w14:textId="77777777" w:rsidR="00075364" w:rsidRPr="000320EB" w:rsidRDefault="00075364" w:rsidP="00075364">
            <w:pPr>
              <w:pStyle w:val="GlossEng"/>
            </w:pPr>
            <w:r w:rsidRPr="000320EB">
              <w:t>person</w:t>
            </w:r>
          </w:p>
        </w:tc>
        <w:tc>
          <w:tcPr>
            <w:tcW w:w="673" w:type="dxa"/>
            <w:shd w:val="clear" w:color="auto" w:fill="auto"/>
          </w:tcPr>
          <w:p w14:paraId="4716B004" w14:textId="77777777" w:rsidR="00075364" w:rsidRPr="000320EB" w:rsidRDefault="00075364" w:rsidP="00075364">
            <w:pPr>
              <w:pStyle w:val="GlossEng"/>
            </w:pPr>
            <w:r w:rsidRPr="000320EB">
              <w:t>Papua</w:t>
            </w:r>
          </w:p>
        </w:tc>
        <w:tc>
          <w:tcPr>
            <w:tcW w:w="1112" w:type="dxa"/>
            <w:shd w:val="clear" w:color="auto" w:fill="auto"/>
          </w:tcPr>
          <w:p w14:paraId="4C6B5535" w14:textId="77777777" w:rsidR="00075364" w:rsidRPr="000320EB" w:rsidRDefault="00075364" w:rsidP="00075364">
            <w:pPr>
              <w:pStyle w:val="GlossEng"/>
            </w:pPr>
            <w:r w:rsidRPr="000320EB">
              <w:t>be.different</w:t>
            </w:r>
          </w:p>
        </w:tc>
        <w:tc>
          <w:tcPr>
            <w:tcW w:w="807" w:type="dxa"/>
            <w:shd w:val="clear" w:color="auto" w:fill="auto"/>
          </w:tcPr>
          <w:p w14:paraId="4CB09E3B" w14:textId="77777777" w:rsidR="00075364" w:rsidRPr="000320EB" w:rsidRDefault="00075364" w:rsidP="00075364">
            <w:pPr>
              <w:pStyle w:val="GlossEng"/>
            </w:pPr>
            <w:r w:rsidRPr="000320EB">
              <w:t>with</w:t>
            </w:r>
          </w:p>
        </w:tc>
        <w:tc>
          <w:tcPr>
            <w:tcW w:w="718" w:type="dxa"/>
            <w:shd w:val="clear" w:color="auto" w:fill="auto"/>
          </w:tcPr>
          <w:p w14:paraId="2EB31E51" w14:textId="77777777" w:rsidR="00075364" w:rsidRPr="000320EB" w:rsidRDefault="00075364" w:rsidP="00075364">
            <w:pPr>
              <w:pStyle w:val="GlossEng"/>
            </w:pPr>
            <w:r w:rsidRPr="000320EB">
              <w:t>person</w:t>
            </w:r>
          </w:p>
        </w:tc>
        <w:tc>
          <w:tcPr>
            <w:tcW w:w="962" w:type="dxa"/>
            <w:shd w:val="clear" w:color="auto" w:fill="auto"/>
          </w:tcPr>
          <w:p w14:paraId="289EDDF2" w14:textId="77777777" w:rsidR="00075364" w:rsidRPr="000320EB" w:rsidRDefault="00075364" w:rsidP="00075364">
            <w:pPr>
              <w:pStyle w:val="GlossEng"/>
            </w:pPr>
            <w:r w:rsidRPr="000320EB">
              <w:t>Indonesia</w:t>
            </w:r>
          </w:p>
        </w:tc>
      </w:tr>
    </w:tbl>
    <w:p w14:paraId="5692D307" w14:textId="01071A47" w:rsidR="00075364" w:rsidRPr="00F9554F" w:rsidRDefault="00B7093A" w:rsidP="00075364">
      <w:pPr>
        <w:pStyle w:val="FreeTranslEng"/>
      </w:pPr>
      <w:r>
        <w:t>‘</w:t>
      </w:r>
      <w:r w:rsidR="00075364" w:rsidRPr="000320EB">
        <w:t xml:space="preserve">Papuans are </w:t>
      </w:r>
      <w:r w:rsidR="00075364" w:rsidRPr="000320EB">
        <w:rPr>
          <w:rStyle w:val="ChBlueBold"/>
        </w:rPr>
        <w:t>different from</w:t>
      </w:r>
      <w:r w:rsidR="00075364" w:rsidRPr="000320EB">
        <w:t xml:space="preserve"> Indonesians (in terms of their physical features)</w:t>
      </w:r>
      <w:r>
        <w:t>’</w:t>
      </w:r>
      <w:r w:rsidR="00075364" w:rsidRPr="000320EB">
        <w:t xml:space="preserve"> </w:t>
      </w:r>
      <w:r w:rsidR="00075364" w:rsidRPr="000320EB">
        <w:rPr>
          <w:rStyle w:val="ExampleSource"/>
        </w:rPr>
        <w:t>[081029-002-Cv.0009]</w:t>
      </w:r>
    </w:p>
    <w:p w14:paraId="59B68DAE" w14:textId="77777777" w:rsidR="00075364" w:rsidRDefault="00075364" w:rsidP="00855332">
      <w:pPr>
        <w:pStyle w:val="Body0005after"/>
      </w:pPr>
      <w:r w:rsidRPr="000320EB">
        <w:t xml:space="preserve">If the </w:t>
      </w:r>
      <w:r w:rsidRPr="0022268C">
        <w:t>comparee</w:t>
      </w:r>
      <w:r w:rsidRPr="000320EB">
        <w:t xml:space="preserve"> </w:t>
      </w:r>
      <w:r>
        <w:t xml:space="preserve">is </w:t>
      </w:r>
      <w:r w:rsidRPr="000320EB">
        <w:t xml:space="preserve">understood from the context, it </w:t>
      </w:r>
      <w:r>
        <w:t xml:space="preserve">can be </w:t>
      </w:r>
      <w:r w:rsidRPr="000320EB">
        <w:t>omit</w:t>
      </w:r>
      <w:r>
        <w:t>ted</w:t>
      </w:r>
      <w:r w:rsidRPr="000320EB">
        <w:t xml:space="preserve">, as </w:t>
      </w:r>
      <w:r>
        <w:t xml:space="preserve">shown </w:t>
      </w:r>
      <w:r w:rsidRPr="000320EB">
        <w:t xml:space="preserve">in </w:t>
      </w:r>
      <w:r w:rsidRPr="000320EB">
        <w:fldChar w:fldCharType="begin"/>
      </w:r>
      <w:r w:rsidRPr="000320EB">
        <w:instrText xml:space="preserve"> REF _Ref340310721 \h </w:instrText>
      </w:r>
      <w:r>
        <w:instrText xml:space="preserve"> \* MERGEFORMAT </w:instrText>
      </w:r>
      <w:r w:rsidRPr="000320EB">
        <w:fldChar w:fldCharType="separate"/>
      </w:r>
      <w:r w:rsidR="00154D81" w:rsidRPr="000320EB">
        <w:t>(</w:t>
      </w:r>
      <w:r w:rsidR="00154D81">
        <w:t>136</w:t>
      </w:r>
      <w:r w:rsidR="00154D81" w:rsidRPr="000320EB">
        <w:t>)</w:t>
      </w:r>
      <w:r w:rsidRPr="000320EB">
        <w:fldChar w:fldCharType="end"/>
      </w:r>
      <w:r w:rsidRPr="000320EB">
        <w:t>.</w:t>
      </w:r>
    </w:p>
    <w:p w14:paraId="4B6639C1" w14:textId="77777777" w:rsidR="00075364" w:rsidRDefault="00075364" w:rsidP="00075364">
      <w:pPr>
        <w:pStyle w:val="ExampleTitle"/>
      </w:pPr>
      <w:r w:rsidRPr="000320EB">
        <w:t xml:space="preserve">Dissimilarity </w:t>
      </w:r>
      <w:r>
        <w:t>clauses with omitted comparee</w:t>
      </w:r>
    </w:p>
    <w:tbl>
      <w:tblPr>
        <w:tblW w:w="5852" w:type="dxa"/>
        <w:tblCellMar>
          <w:left w:w="42" w:type="dxa"/>
          <w:right w:w="42" w:type="dxa"/>
        </w:tblCellMar>
        <w:tblLook w:val="01E0" w:firstRow="1" w:lastRow="1" w:firstColumn="1" w:lastColumn="1" w:noHBand="0" w:noVBand="0"/>
      </w:tblPr>
      <w:tblGrid>
        <w:gridCol w:w="709"/>
        <w:gridCol w:w="812"/>
        <w:gridCol w:w="484"/>
        <w:gridCol w:w="360"/>
        <w:gridCol w:w="1112"/>
        <w:gridCol w:w="807"/>
        <w:gridCol w:w="895"/>
        <w:gridCol w:w="673"/>
      </w:tblGrid>
      <w:tr w:rsidR="00AC23C4" w:rsidRPr="000320EB" w14:paraId="1AF660CC" w14:textId="77777777" w:rsidTr="00AC23C4">
        <w:tc>
          <w:tcPr>
            <w:tcW w:w="709" w:type="dxa"/>
            <w:shd w:val="clear" w:color="auto" w:fill="auto"/>
          </w:tcPr>
          <w:p w14:paraId="2BC29062" w14:textId="77777777" w:rsidR="00075364" w:rsidRPr="000320EB" w:rsidRDefault="00075364" w:rsidP="00075364">
            <w:pPr>
              <w:pStyle w:val="O0Nwnext"/>
            </w:pPr>
            <w:bookmarkStart w:id="4746" w:name="_Ref306276022"/>
            <w:bookmarkStart w:id="4747" w:name="_Ref340310721"/>
            <w:r w:rsidRPr="000320EB">
              <w:t>(</w:t>
            </w:r>
            <w:fldSimple w:instr=" SEQ ( \* ARABIC \s 1 ">
              <w:r w:rsidR="00154D81">
                <w:rPr>
                  <w:noProof/>
                </w:rPr>
                <w:t>136</w:t>
              </w:r>
            </w:fldSimple>
            <w:bookmarkEnd w:id="4746"/>
            <w:r w:rsidRPr="000320EB">
              <w:t>)</w:t>
            </w:r>
            <w:bookmarkEnd w:id="4747"/>
          </w:p>
        </w:tc>
        <w:tc>
          <w:tcPr>
            <w:tcW w:w="812" w:type="dxa"/>
            <w:shd w:val="clear" w:color="auto" w:fill="auto"/>
          </w:tcPr>
          <w:p w14:paraId="6229CF53" w14:textId="77777777" w:rsidR="00075364" w:rsidRPr="000320EB" w:rsidRDefault="00075364" w:rsidP="00075364">
            <w:pPr>
              <w:pStyle w:val="Text"/>
            </w:pPr>
            <w:r w:rsidRPr="000320EB">
              <w:t>banyak,</w:t>
            </w:r>
          </w:p>
        </w:tc>
        <w:tc>
          <w:tcPr>
            <w:tcW w:w="484" w:type="dxa"/>
            <w:shd w:val="clear" w:color="auto" w:fill="auto"/>
          </w:tcPr>
          <w:p w14:paraId="7903872E" w14:textId="77777777" w:rsidR="00075364" w:rsidRPr="000320EB" w:rsidRDefault="00075364" w:rsidP="00075364">
            <w:pPr>
              <w:pStyle w:val="Text"/>
            </w:pPr>
            <w:r w:rsidRPr="000320EB">
              <w:t>tapi</w:t>
            </w:r>
          </w:p>
        </w:tc>
        <w:tc>
          <w:tcPr>
            <w:tcW w:w="360" w:type="dxa"/>
            <w:shd w:val="clear" w:color="auto" w:fill="auto"/>
          </w:tcPr>
          <w:p w14:paraId="1765DC5C" w14:textId="77777777" w:rsidR="00075364" w:rsidRPr="000320EB" w:rsidRDefault="00075364" w:rsidP="00AC23C4">
            <w:pPr>
              <w:pStyle w:val="Text"/>
              <w:jc w:val="center"/>
            </w:pPr>
            <w:r w:rsidRPr="000320EB">
              <w:t>Ø</w:t>
            </w:r>
          </w:p>
        </w:tc>
        <w:tc>
          <w:tcPr>
            <w:tcW w:w="1112" w:type="dxa"/>
            <w:shd w:val="clear" w:color="auto" w:fill="auto"/>
          </w:tcPr>
          <w:p w14:paraId="39C37796" w14:textId="77777777" w:rsidR="00075364" w:rsidRPr="000320EB" w:rsidRDefault="00075364" w:rsidP="00075364">
            <w:pPr>
              <w:pStyle w:val="Text"/>
              <w:rPr>
                <w:rStyle w:val="ChBlueBold"/>
              </w:rPr>
            </w:pPr>
            <w:r w:rsidRPr="000320EB">
              <w:rPr>
                <w:rStyle w:val="ChBlueBold"/>
              </w:rPr>
              <w:t>beda</w:t>
            </w:r>
          </w:p>
        </w:tc>
        <w:tc>
          <w:tcPr>
            <w:tcW w:w="807" w:type="dxa"/>
            <w:shd w:val="clear" w:color="auto" w:fill="auto"/>
          </w:tcPr>
          <w:p w14:paraId="1ACF77E2" w14:textId="77777777" w:rsidR="00075364" w:rsidRPr="000320EB" w:rsidRDefault="00075364" w:rsidP="00075364">
            <w:pPr>
              <w:pStyle w:val="Text"/>
              <w:rPr>
                <w:rStyle w:val="ChBlueBold"/>
              </w:rPr>
            </w:pPr>
            <w:r w:rsidRPr="000320EB">
              <w:rPr>
                <w:rStyle w:val="ChBlueBold"/>
              </w:rPr>
              <w:t>dengan</w:t>
            </w:r>
            <w:r w:rsidR="00E22DD1">
              <w:rPr>
                <w:rStyle w:val="ChBlueBold"/>
              </w:rPr>
              <w:t>g</w:t>
            </w:r>
          </w:p>
        </w:tc>
        <w:tc>
          <w:tcPr>
            <w:tcW w:w="895" w:type="dxa"/>
            <w:shd w:val="clear" w:color="auto" w:fill="auto"/>
          </w:tcPr>
          <w:p w14:paraId="2436CA08" w14:textId="77777777" w:rsidR="00075364" w:rsidRPr="000320EB" w:rsidRDefault="00075364" w:rsidP="00075364">
            <w:pPr>
              <w:pStyle w:val="Text"/>
            </w:pPr>
            <w:r w:rsidRPr="000320EB">
              <w:t>Jayapura</w:t>
            </w:r>
          </w:p>
        </w:tc>
        <w:tc>
          <w:tcPr>
            <w:tcW w:w="673" w:type="dxa"/>
            <w:shd w:val="clear" w:color="auto" w:fill="auto"/>
          </w:tcPr>
          <w:p w14:paraId="64F15FD5" w14:textId="77777777" w:rsidR="00075364" w:rsidRPr="000320EB" w:rsidRDefault="00075364" w:rsidP="00075364">
            <w:pPr>
              <w:pStyle w:val="Text"/>
            </w:pPr>
            <w:r w:rsidRPr="000320EB">
              <w:t>punya</w:t>
            </w:r>
          </w:p>
        </w:tc>
      </w:tr>
      <w:tr w:rsidR="00AC23C4" w:rsidRPr="00AC23C4" w14:paraId="3C5B941C" w14:textId="77777777" w:rsidTr="00AC23C4">
        <w:tc>
          <w:tcPr>
            <w:tcW w:w="709" w:type="dxa"/>
            <w:shd w:val="clear" w:color="auto" w:fill="auto"/>
          </w:tcPr>
          <w:p w14:paraId="78EC3398" w14:textId="77777777" w:rsidR="00075364" w:rsidRPr="000320EB" w:rsidRDefault="00075364" w:rsidP="00075364">
            <w:pPr>
              <w:pStyle w:val="GlossEng"/>
            </w:pPr>
          </w:p>
        </w:tc>
        <w:tc>
          <w:tcPr>
            <w:tcW w:w="812" w:type="dxa"/>
            <w:shd w:val="clear" w:color="auto" w:fill="auto"/>
          </w:tcPr>
          <w:p w14:paraId="188444FC" w14:textId="77777777" w:rsidR="00075364" w:rsidRPr="000320EB" w:rsidRDefault="00075364" w:rsidP="00075364">
            <w:pPr>
              <w:pStyle w:val="GlossEng"/>
            </w:pPr>
            <w:r w:rsidRPr="000320EB">
              <w:t>many</w:t>
            </w:r>
          </w:p>
        </w:tc>
        <w:tc>
          <w:tcPr>
            <w:tcW w:w="484" w:type="dxa"/>
            <w:shd w:val="clear" w:color="auto" w:fill="auto"/>
          </w:tcPr>
          <w:p w14:paraId="25572747" w14:textId="77777777" w:rsidR="00075364" w:rsidRPr="000320EB" w:rsidRDefault="00075364" w:rsidP="00075364">
            <w:pPr>
              <w:pStyle w:val="GlossEng"/>
            </w:pPr>
            <w:r w:rsidRPr="000320EB">
              <w:t>but</w:t>
            </w:r>
          </w:p>
        </w:tc>
        <w:tc>
          <w:tcPr>
            <w:tcW w:w="360" w:type="dxa"/>
            <w:shd w:val="clear" w:color="auto" w:fill="auto"/>
          </w:tcPr>
          <w:p w14:paraId="1B8A9D52" w14:textId="77777777" w:rsidR="00075364" w:rsidRPr="000320EB" w:rsidRDefault="00075364" w:rsidP="00075364">
            <w:pPr>
              <w:pStyle w:val="GlossEng"/>
            </w:pPr>
          </w:p>
        </w:tc>
        <w:tc>
          <w:tcPr>
            <w:tcW w:w="1112" w:type="dxa"/>
            <w:shd w:val="clear" w:color="auto" w:fill="auto"/>
          </w:tcPr>
          <w:p w14:paraId="2FC2140E" w14:textId="77777777" w:rsidR="00075364" w:rsidRPr="000320EB" w:rsidRDefault="00075364" w:rsidP="00075364">
            <w:pPr>
              <w:pStyle w:val="GlossEng"/>
            </w:pPr>
            <w:r w:rsidRPr="000320EB">
              <w:t>be.different</w:t>
            </w:r>
          </w:p>
        </w:tc>
        <w:tc>
          <w:tcPr>
            <w:tcW w:w="807" w:type="dxa"/>
            <w:shd w:val="clear" w:color="auto" w:fill="auto"/>
          </w:tcPr>
          <w:p w14:paraId="43881894" w14:textId="77777777" w:rsidR="00075364" w:rsidRPr="000320EB" w:rsidRDefault="00075364" w:rsidP="00075364">
            <w:pPr>
              <w:pStyle w:val="GlossEng"/>
            </w:pPr>
            <w:r w:rsidRPr="000320EB">
              <w:t>with</w:t>
            </w:r>
          </w:p>
        </w:tc>
        <w:tc>
          <w:tcPr>
            <w:tcW w:w="895" w:type="dxa"/>
            <w:shd w:val="clear" w:color="auto" w:fill="auto"/>
          </w:tcPr>
          <w:p w14:paraId="5723C825" w14:textId="77777777" w:rsidR="00075364" w:rsidRPr="000320EB" w:rsidRDefault="00075364" w:rsidP="00075364">
            <w:pPr>
              <w:pStyle w:val="GlossEng"/>
            </w:pPr>
            <w:r w:rsidRPr="000320EB">
              <w:t>Jayapura</w:t>
            </w:r>
          </w:p>
        </w:tc>
        <w:tc>
          <w:tcPr>
            <w:tcW w:w="673" w:type="dxa"/>
            <w:shd w:val="clear" w:color="auto" w:fill="auto"/>
          </w:tcPr>
          <w:p w14:paraId="12C2203E" w14:textId="77777777" w:rsidR="00075364" w:rsidRPr="0099608C" w:rsidRDefault="00075364" w:rsidP="00075364">
            <w:pPr>
              <w:pStyle w:val="GlossEng"/>
              <w:rPr>
                <w:rStyle w:val="ChSmallCaps"/>
              </w:rPr>
            </w:pPr>
            <w:r w:rsidRPr="0099608C">
              <w:rPr>
                <w:rStyle w:val="ChSmallCaps"/>
              </w:rPr>
              <w:t>poss</w:t>
            </w:r>
          </w:p>
        </w:tc>
      </w:tr>
    </w:tbl>
    <w:p w14:paraId="204DC8BF" w14:textId="2AE791D4" w:rsidR="00075364" w:rsidRPr="00F9554F" w:rsidRDefault="00075364" w:rsidP="00075364">
      <w:pPr>
        <w:pStyle w:val="FreeTranslEng"/>
      </w:pPr>
      <w:r w:rsidRPr="000320EB">
        <w:t xml:space="preserve">[Comparing different melinjo varieties:] </w:t>
      </w:r>
      <w:r w:rsidR="00B7093A">
        <w:t>‘</w:t>
      </w:r>
      <w:r w:rsidRPr="000320EB">
        <w:t>(there</w:t>
      </w:r>
      <w:r w:rsidR="00B7093A">
        <w:t>’</w:t>
      </w:r>
      <w:r w:rsidRPr="000320EB">
        <w:t>re) lots (of melinjo), but (they</w:t>
      </w:r>
      <w:r w:rsidR="00B7093A">
        <w:t>’</w:t>
      </w:r>
      <w:r w:rsidRPr="000320EB">
        <w:t xml:space="preserve">re) </w:t>
      </w:r>
      <w:r w:rsidRPr="000320EB">
        <w:rPr>
          <w:rStyle w:val="ChBlueBold"/>
        </w:rPr>
        <w:t>different from</w:t>
      </w:r>
      <w:r w:rsidRPr="000320EB">
        <w:t xml:space="preserve"> Jayapura</w:t>
      </w:r>
      <w:r w:rsidR="00B7093A">
        <w:t>’</w:t>
      </w:r>
      <w:r w:rsidRPr="000320EB">
        <w:t>s (melinjo</w:t>
      </w:r>
      <w:r w:rsidR="0070789E">
        <w:t>s</w:t>
      </w:r>
      <w:r w:rsidRPr="000320EB">
        <w:t xml:space="preserve"> in terms of </w:t>
      </w:r>
      <w:r w:rsidRPr="000320EB">
        <w:rPr>
          <w:rStyle w:val="ChBlueBold"/>
        </w:rPr>
        <w:t>being bitter</w:t>
      </w:r>
      <w:r w:rsidRPr="000320EB">
        <w:t>)</w:t>
      </w:r>
      <w:r w:rsidR="00B7093A">
        <w:t>’</w:t>
      </w:r>
      <w:r w:rsidRPr="000320EB">
        <w:t xml:space="preserve"> </w:t>
      </w:r>
      <w:r w:rsidRPr="000320EB">
        <w:rPr>
          <w:rStyle w:val="ExampleSource"/>
        </w:rPr>
        <w:t>[080923-004-Cv.0010]</w:t>
      </w:r>
    </w:p>
    <w:p w14:paraId="631B014E" w14:textId="3682CF11" w:rsidR="00075364" w:rsidRDefault="00075364" w:rsidP="00075364">
      <w:pPr>
        <w:pStyle w:val="Body0015after"/>
      </w:pPr>
      <w:r w:rsidRPr="000320EB">
        <w:t xml:space="preserve">In summary, the </w:t>
      </w:r>
      <w:r w:rsidR="00B7761A">
        <w:t xml:space="preserve">typical </w:t>
      </w:r>
      <w:r w:rsidRPr="000320EB">
        <w:t xml:space="preserve">scheme for identity-marking comparative constructions in Papuan Malay is </w:t>
      </w:r>
      <w:r w:rsidR="00B7093A">
        <w:t>‘</w:t>
      </w:r>
      <w:r>
        <w:t>(</w:t>
      </w:r>
      <w:r w:rsidRPr="0099608C">
        <w:rPr>
          <w:rStyle w:val="ChSmallCaps"/>
        </w:rPr>
        <w:t>comparee</w:t>
      </w:r>
      <w:r>
        <w:t xml:space="preserve"> </w:t>
      </w:r>
      <w:r w:rsidRPr="00E55336">
        <w:t xml:space="preserve">– </w:t>
      </w:r>
      <w:r w:rsidRPr="0099608C">
        <w:rPr>
          <w:rStyle w:val="ChSmallCaps"/>
        </w:rPr>
        <w:t>parameter</w:t>
      </w:r>
      <w:r w:rsidRPr="000320EB">
        <w:t>)</w:t>
      </w:r>
      <w:r w:rsidRPr="00E55336">
        <w:t xml:space="preserve"> – </w:t>
      </w:r>
      <w:r w:rsidRPr="0099608C">
        <w:rPr>
          <w:rStyle w:val="ChSmallCaps"/>
        </w:rPr>
        <w:t>index</w:t>
      </w:r>
      <w:r w:rsidRPr="00E55336">
        <w:t xml:space="preserve"> – </w:t>
      </w:r>
      <w:r w:rsidRPr="0099608C">
        <w:rPr>
          <w:rStyle w:val="ChSmallCaps"/>
        </w:rPr>
        <w:t>mark</w:t>
      </w:r>
      <w:r w:rsidRPr="00E55336">
        <w:t xml:space="preserve"> – </w:t>
      </w:r>
      <w:r w:rsidRPr="0099608C">
        <w:rPr>
          <w:rStyle w:val="ChSmallCaps"/>
        </w:rPr>
        <w:t>standard</w:t>
      </w:r>
      <w:r w:rsidR="00B7093A">
        <w:t>’</w:t>
      </w:r>
      <w:r w:rsidRPr="000320EB">
        <w:t>.</w:t>
      </w:r>
      <w:r w:rsidR="00B7761A" w:rsidRPr="00B7761A">
        <w:t xml:space="preserve"> </w:t>
      </w:r>
      <w:r w:rsidR="00B7761A">
        <w:t xml:space="preserve">Alternatively, the standard can be encoded as the clausal subject together with the comparee, such </w:t>
      </w:r>
      <w:r w:rsidR="00B7761A" w:rsidRPr="000320EB">
        <w:t xml:space="preserve">that </w:t>
      </w:r>
      <w:r w:rsidR="00B7093A">
        <w:t>‘</w:t>
      </w:r>
      <w:r w:rsidR="00B7761A" w:rsidRPr="0099608C">
        <w:rPr>
          <w:rStyle w:val="ChSmallCaps"/>
        </w:rPr>
        <w:t>comparee</w:t>
      </w:r>
      <w:r w:rsidR="00B7761A" w:rsidRPr="000320EB">
        <w:t xml:space="preserve"> &amp; </w:t>
      </w:r>
      <w:r w:rsidR="00B7761A" w:rsidRPr="0099608C">
        <w:rPr>
          <w:rStyle w:val="ChSmallCaps"/>
        </w:rPr>
        <w:t>standard</w:t>
      </w:r>
      <w:r w:rsidR="00B7761A" w:rsidRPr="000320EB">
        <w:t xml:space="preserve"> are equally </w:t>
      </w:r>
      <w:r w:rsidR="00B7761A" w:rsidRPr="0099608C">
        <w:rPr>
          <w:rStyle w:val="ChSmallCaps"/>
        </w:rPr>
        <w:t>parameter</w:t>
      </w:r>
      <w:r w:rsidR="00B7093A">
        <w:t>’</w:t>
      </w:r>
      <w:r w:rsidR="00B7761A">
        <w:t>.</w:t>
      </w:r>
    </w:p>
    <w:p w14:paraId="1E0DF6D6" w14:textId="77777777" w:rsidR="00075364" w:rsidRPr="000320EB" w:rsidRDefault="00075364" w:rsidP="00075364">
      <w:pPr>
        <w:pStyle w:val="Heading3"/>
        <w:rPr>
          <w:lang w:eastAsia="en-US"/>
        </w:rPr>
      </w:pPr>
      <w:bookmarkStart w:id="4748" w:name="_Ref287976137"/>
      <w:bookmarkStart w:id="4749" w:name="_Toc440455724"/>
      <w:r w:rsidRPr="000320EB">
        <w:rPr>
          <w:lang w:eastAsia="en-US"/>
        </w:rPr>
        <w:t>Summary</w:t>
      </w:r>
      <w:bookmarkEnd w:id="4748"/>
      <w:bookmarkEnd w:id="4749"/>
    </w:p>
    <w:p w14:paraId="18C33FFE" w14:textId="77777777" w:rsidR="00075364" w:rsidRPr="000320EB" w:rsidRDefault="00075364" w:rsidP="00855332">
      <w:pPr>
        <w:pStyle w:val="Body0000after"/>
      </w:pPr>
      <w:r w:rsidRPr="000320EB">
        <w:t xml:space="preserve">Papuan Malay employs two structurally distinct types of comparative </w:t>
      </w:r>
      <w:r>
        <w:t>constructions</w:t>
      </w:r>
      <w:r w:rsidRPr="000320EB">
        <w:t>: (1) degree-marking</w:t>
      </w:r>
      <w:r>
        <w:t xml:space="preserve"> clauses</w:t>
      </w:r>
      <w:r w:rsidRPr="000320EB">
        <w:t xml:space="preserve">, and (2) identity-marking </w:t>
      </w:r>
      <w:r>
        <w:t>clauses</w:t>
      </w:r>
      <w:r w:rsidRPr="000320EB">
        <w:t>.</w:t>
      </w:r>
    </w:p>
    <w:p w14:paraId="157ABB5B" w14:textId="3136CC92" w:rsidR="00075364" w:rsidRDefault="00075364" w:rsidP="00A27A47">
      <w:pPr>
        <w:pStyle w:val="Body0505after"/>
      </w:pPr>
      <w:r w:rsidRPr="000320EB">
        <w:t xml:space="preserve">Degree-marking </w:t>
      </w:r>
      <w:r>
        <w:t>clauses</w:t>
      </w:r>
      <w:r w:rsidRPr="000320EB">
        <w:t xml:space="preserve"> signal superiority, inferiority, or superlative.</w:t>
      </w:r>
      <w:r>
        <w:t xml:space="preserve"> The following constituents serve as index: </w:t>
      </w:r>
      <w:r w:rsidRPr="00ED6467">
        <w:rPr>
          <w:rStyle w:val="ChItalBold"/>
        </w:rPr>
        <w:t>lebi</w:t>
      </w:r>
      <w:r>
        <w:t xml:space="preserve"> </w:t>
      </w:r>
      <w:r w:rsidR="00B7093A">
        <w:t>‘</w:t>
      </w:r>
      <w:r>
        <w:t>more</w:t>
      </w:r>
      <w:r w:rsidR="00B7093A">
        <w:t>’</w:t>
      </w:r>
      <w:r>
        <w:t xml:space="preserve"> (superiority), </w:t>
      </w:r>
      <w:r w:rsidRPr="00ED6467">
        <w:rPr>
          <w:rStyle w:val="ChItalBold"/>
        </w:rPr>
        <w:t>kurang</w:t>
      </w:r>
      <w:r>
        <w:t xml:space="preserve"> </w:t>
      </w:r>
      <w:r w:rsidR="00B7093A">
        <w:t>‘</w:t>
      </w:r>
      <w:r>
        <w:t>lack</w:t>
      </w:r>
      <w:r w:rsidR="00B7093A">
        <w:t>’</w:t>
      </w:r>
      <w:r>
        <w:t xml:space="preserve"> (inferiority), and </w:t>
      </w:r>
      <w:r w:rsidRPr="00967507">
        <w:rPr>
          <w:rStyle w:val="ChItalBold"/>
        </w:rPr>
        <w:t>paling</w:t>
      </w:r>
      <w:r>
        <w:t xml:space="preserve"> </w:t>
      </w:r>
      <w:r w:rsidR="00B7093A">
        <w:t>‘</w:t>
      </w:r>
      <w:r>
        <w:t>most</w:t>
      </w:r>
      <w:r w:rsidR="00B7093A">
        <w:t>’</w:t>
      </w:r>
      <w:r>
        <w:t xml:space="preserve"> (superlative). The</w:t>
      </w:r>
      <w:r w:rsidRPr="00A27A47">
        <w:rPr>
          <w:rStyle w:val="Body0505afterChar"/>
        </w:rPr>
        <w:t xml:space="preserve"> </w:t>
      </w:r>
      <w:r>
        <w:t xml:space="preserve">mark is elative </w:t>
      </w:r>
      <w:r w:rsidRPr="00546471">
        <w:rPr>
          <w:rStyle w:val="ChItalBold"/>
        </w:rPr>
        <w:t>dari</w:t>
      </w:r>
      <w:r>
        <w:t xml:space="preserve"> </w:t>
      </w:r>
      <w:r w:rsidR="00B7093A">
        <w:t>‘</w:t>
      </w:r>
      <w:r>
        <w:t>from</w:t>
      </w:r>
      <w:r w:rsidR="00B7093A">
        <w:t>’</w:t>
      </w:r>
      <w:r>
        <w:t xml:space="preserve">. The index precedes the parameter. The standard together with its mark can be omitted. </w:t>
      </w:r>
      <w:r w:rsidRPr="000320EB">
        <w:t xml:space="preserve">The basic scheme for this type of comparative </w:t>
      </w:r>
      <w:r>
        <w:t xml:space="preserve">clauses is given in </w:t>
      </w:r>
      <w:r>
        <w:fldChar w:fldCharType="begin"/>
      </w:r>
      <w:r>
        <w:instrText xml:space="preserve"> REF _Ref371174960 \h </w:instrText>
      </w:r>
      <w:r>
        <w:fldChar w:fldCharType="separate"/>
      </w:r>
      <w:r w:rsidR="00154D81" w:rsidRPr="000320EB">
        <w:t>(</w:t>
      </w:r>
      <w:r w:rsidR="00154D81">
        <w:rPr>
          <w:noProof/>
        </w:rPr>
        <w:t>137</w:t>
      </w:r>
      <w:r w:rsidR="00154D81" w:rsidRPr="000320EB">
        <w:t>)</w:t>
      </w:r>
      <w:r>
        <w:fldChar w:fldCharType="end"/>
      </w:r>
      <w:r>
        <w:t>.</w:t>
      </w:r>
    </w:p>
    <w:p w14:paraId="207261DC" w14:textId="77777777" w:rsidR="00075364" w:rsidRDefault="00075364" w:rsidP="00075364">
      <w:pPr>
        <w:pStyle w:val="ExampleTitle"/>
      </w:pPr>
      <w:r>
        <w:t xml:space="preserve">Scheme for </w:t>
      </w:r>
      <w:r w:rsidRPr="000320EB">
        <w:t xml:space="preserve">degree-marking </w:t>
      </w:r>
      <w:r>
        <w:t>clauses</w:t>
      </w:r>
    </w:p>
    <w:tbl>
      <w:tblPr>
        <w:tblW w:w="5433" w:type="dxa"/>
        <w:tblCellMar>
          <w:left w:w="40" w:type="dxa"/>
          <w:right w:w="40" w:type="dxa"/>
        </w:tblCellMar>
        <w:tblLook w:val="01E0" w:firstRow="1" w:lastRow="1" w:firstColumn="1" w:lastColumn="1" w:noHBand="0" w:noVBand="0"/>
      </w:tblPr>
      <w:tblGrid>
        <w:gridCol w:w="709"/>
        <w:gridCol w:w="1052"/>
        <w:gridCol w:w="678"/>
        <w:gridCol w:w="1149"/>
        <w:gridCol w:w="727"/>
        <w:gridCol w:w="1118"/>
      </w:tblGrid>
      <w:tr w:rsidR="00AC23C4" w:rsidRPr="003C146D" w14:paraId="516A7D94" w14:textId="77777777" w:rsidTr="00AC23C4">
        <w:tc>
          <w:tcPr>
            <w:tcW w:w="709" w:type="dxa"/>
            <w:shd w:val="clear" w:color="auto" w:fill="auto"/>
          </w:tcPr>
          <w:p w14:paraId="5F20F98E" w14:textId="77777777" w:rsidR="00075364" w:rsidRPr="000320EB" w:rsidRDefault="00075364" w:rsidP="00075364">
            <w:pPr>
              <w:pStyle w:val="O0Nwnext"/>
            </w:pPr>
            <w:bookmarkStart w:id="4750" w:name="_Ref371174960"/>
            <w:r w:rsidRPr="000320EB">
              <w:t>(</w:t>
            </w:r>
            <w:fldSimple w:instr=" SEQ ( \* ARABIC \s 1 ">
              <w:r w:rsidR="00154D81">
                <w:rPr>
                  <w:noProof/>
                </w:rPr>
                <w:t>137</w:t>
              </w:r>
            </w:fldSimple>
            <w:r w:rsidRPr="000320EB">
              <w:t>)</w:t>
            </w:r>
            <w:bookmarkEnd w:id="4750"/>
          </w:p>
        </w:tc>
        <w:tc>
          <w:tcPr>
            <w:tcW w:w="1052" w:type="dxa"/>
            <w:shd w:val="clear" w:color="auto" w:fill="auto"/>
          </w:tcPr>
          <w:p w14:paraId="0F12A51D" w14:textId="77777777" w:rsidR="00075364" w:rsidRPr="0099608C" w:rsidRDefault="00075364" w:rsidP="00075364">
            <w:pPr>
              <w:rPr>
                <w:rStyle w:val="ChSmallCaps"/>
              </w:rPr>
            </w:pPr>
            <w:r w:rsidRPr="0099608C">
              <w:rPr>
                <w:rStyle w:val="ChSmallCaps"/>
              </w:rPr>
              <w:t>comparee</w:t>
            </w:r>
          </w:p>
        </w:tc>
        <w:tc>
          <w:tcPr>
            <w:tcW w:w="678" w:type="dxa"/>
            <w:shd w:val="clear" w:color="auto" w:fill="auto"/>
          </w:tcPr>
          <w:p w14:paraId="59550BEC" w14:textId="77777777" w:rsidR="00075364" w:rsidRPr="0099608C" w:rsidRDefault="00075364" w:rsidP="00075364">
            <w:pPr>
              <w:rPr>
                <w:rStyle w:val="ChSmallCaps"/>
              </w:rPr>
            </w:pPr>
            <w:r w:rsidRPr="0099608C">
              <w:rPr>
                <w:rStyle w:val="ChSmallCaps"/>
              </w:rPr>
              <w:t>index</w:t>
            </w:r>
          </w:p>
        </w:tc>
        <w:tc>
          <w:tcPr>
            <w:tcW w:w="1149" w:type="dxa"/>
            <w:shd w:val="clear" w:color="auto" w:fill="auto"/>
          </w:tcPr>
          <w:p w14:paraId="2EB73407" w14:textId="77777777" w:rsidR="00075364" w:rsidRPr="0099608C" w:rsidRDefault="00075364" w:rsidP="00075364">
            <w:pPr>
              <w:rPr>
                <w:rStyle w:val="ChSmallCaps"/>
              </w:rPr>
            </w:pPr>
            <w:r w:rsidRPr="0099608C">
              <w:rPr>
                <w:rStyle w:val="ChSmallCaps"/>
              </w:rPr>
              <w:t>parameter</w:t>
            </w:r>
          </w:p>
        </w:tc>
        <w:tc>
          <w:tcPr>
            <w:tcW w:w="727" w:type="dxa"/>
            <w:shd w:val="clear" w:color="auto" w:fill="auto"/>
          </w:tcPr>
          <w:p w14:paraId="4553BB79" w14:textId="77777777" w:rsidR="00075364" w:rsidRPr="003C146D" w:rsidRDefault="00075364" w:rsidP="00075364">
            <w:pPr>
              <w:rPr>
                <w:rStyle w:val="ChSmallCaps"/>
              </w:rPr>
            </w:pPr>
            <w:r w:rsidRPr="00372706">
              <w:t>(</w:t>
            </w:r>
            <w:r w:rsidRPr="0099608C">
              <w:rPr>
                <w:rStyle w:val="ChSmallCaps"/>
              </w:rPr>
              <w:t>mark</w:t>
            </w:r>
          </w:p>
        </w:tc>
        <w:tc>
          <w:tcPr>
            <w:tcW w:w="1118" w:type="dxa"/>
            <w:shd w:val="clear" w:color="auto" w:fill="auto"/>
          </w:tcPr>
          <w:p w14:paraId="384BDD03" w14:textId="77777777" w:rsidR="00075364" w:rsidRPr="003C146D" w:rsidRDefault="00075364" w:rsidP="00075364">
            <w:pPr>
              <w:rPr>
                <w:rStyle w:val="ChSmallCaps"/>
              </w:rPr>
            </w:pPr>
            <w:r w:rsidRPr="0099608C">
              <w:rPr>
                <w:rStyle w:val="ChSmallCaps"/>
              </w:rPr>
              <w:t>standard</w:t>
            </w:r>
            <w:r w:rsidRPr="00C92FB5">
              <w:t>)</w:t>
            </w:r>
          </w:p>
        </w:tc>
      </w:tr>
    </w:tbl>
    <w:p w14:paraId="7D606729" w14:textId="5FD678AB" w:rsidR="00075364" w:rsidRDefault="00075364" w:rsidP="00A27A47">
      <w:pPr>
        <w:pStyle w:val="Body0005after05before"/>
      </w:pPr>
      <w:r w:rsidRPr="000320EB">
        <w:t>Identity-marking</w:t>
      </w:r>
      <w:r>
        <w:t xml:space="preserve"> clauses express similarity or dissimilarity. In similarity clauses the index is </w:t>
      </w:r>
      <w:r w:rsidRPr="00546471">
        <w:rPr>
          <w:rStyle w:val="ChItalBold"/>
        </w:rPr>
        <w:t>sama</w:t>
      </w:r>
      <w:r>
        <w:t xml:space="preserve"> </w:t>
      </w:r>
      <w:r w:rsidR="00B7093A">
        <w:t>‘</w:t>
      </w:r>
      <w:r>
        <w:t>be same</w:t>
      </w:r>
      <w:r w:rsidR="00B7093A">
        <w:t>’</w:t>
      </w:r>
      <w:r>
        <w:t xml:space="preserve"> and the mark is comitative </w:t>
      </w:r>
      <w:r w:rsidRPr="00546471">
        <w:rPr>
          <w:rStyle w:val="ChItalBold"/>
        </w:rPr>
        <w:t>dengan</w:t>
      </w:r>
      <w:r w:rsidR="00E22DD1">
        <w:rPr>
          <w:rStyle w:val="ChItalBold"/>
        </w:rPr>
        <w:t>g</w:t>
      </w:r>
      <w:r>
        <w:t xml:space="preserve"> </w:t>
      </w:r>
      <w:r w:rsidR="00B7093A">
        <w:t>‘</w:t>
      </w:r>
      <w:r>
        <w:t>with</w:t>
      </w:r>
      <w:r w:rsidR="00B7093A">
        <w:t>’</w:t>
      </w:r>
      <w:r>
        <w:t xml:space="preserve">. In dissimilarity clauses, the index is </w:t>
      </w:r>
      <w:r w:rsidRPr="00EE118A">
        <w:rPr>
          <w:rStyle w:val="ChItalBold"/>
        </w:rPr>
        <w:t>lain</w:t>
      </w:r>
      <w:r w:rsidR="00F92323">
        <w:rPr>
          <w:rStyle w:val="ChItalBold"/>
        </w:rPr>
        <w:t>g</w:t>
      </w:r>
      <w:r>
        <w:t xml:space="preserve"> </w:t>
      </w:r>
      <w:r w:rsidR="00B7093A">
        <w:t>‘</w:t>
      </w:r>
      <w:r>
        <w:t>be different</w:t>
      </w:r>
      <w:r w:rsidR="00B7093A">
        <w:t>’</w:t>
      </w:r>
      <w:r>
        <w:t xml:space="preserve"> in combination with the mark </w:t>
      </w:r>
      <w:r w:rsidRPr="00EE118A">
        <w:rPr>
          <w:rStyle w:val="ChItalBold"/>
        </w:rPr>
        <w:t>dari</w:t>
      </w:r>
      <w:r>
        <w:t xml:space="preserve"> </w:t>
      </w:r>
      <w:r w:rsidR="00B7093A">
        <w:t>‘</w:t>
      </w:r>
      <w:r>
        <w:t>from</w:t>
      </w:r>
      <w:r w:rsidR="00B7093A">
        <w:t>’</w:t>
      </w:r>
      <w:r>
        <w:t xml:space="preserve">, or </w:t>
      </w:r>
      <w:r w:rsidRPr="00C27890">
        <w:rPr>
          <w:rStyle w:val="ChItalBold"/>
        </w:rPr>
        <w:t>beda</w:t>
      </w:r>
      <w:r w:rsidRPr="00C27890">
        <w:t xml:space="preserve"> </w:t>
      </w:r>
      <w:r w:rsidR="00B7093A">
        <w:t>‘</w:t>
      </w:r>
      <w:r w:rsidRPr="00C27890">
        <w:t>be different</w:t>
      </w:r>
      <w:r w:rsidR="00B7093A">
        <w:t>’</w:t>
      </w:r>
      <w:r w:rsidRPr="00C27890">
        <w:t xml:space="preserve"> in combination with the mark </w:t>
      </w:r>
      <w:r w:rsidRPr="00C27890">
        <w:rPr>
          <w:rStyle w:val="ChItalBold"/>
        </w:rPr>
        <w:t>dengan</w:t>
      </w:r>
      <w:r w:rsidR="00E22DD1">
        <w:rPr>
          <w:rStyle w:val="ChItalBold"/>
        </w:rPr>
        <w:t>g</w:t>
      </w:r>
      <w:r w:rsidRPr="00C27890">
        <w:t xml:space="preserve"> </w:t>
      </w:r>
      <w:r w:rsidR="00B7093A">
        <w:t>‘</w:t>
      </w:r>
      <w:r w:rsidRPr="00C27890">
        <w:t>with</w:t>
      </w:r>
      <w:r w:rsidR="00B7093A">
        <w:t>’</w:t>
      </w:r>
      <w:r w:rsidRPr="00C27890">
        <w:t xml:space="preserve">. Clauses formed with </w:t>
      </w:r>
      <w:r w:rsidRPr="00C27890">
        <w:rPr>
          <w:rStyle w:val="ChItalBold"/>
        </w:rPr>
        <w:t>lain</w:t>
      </w:r>
      <w:r w:rsidR="00F92323">
        <w:rPr>
          <w:rStyle w:val="ChItalBold"/>
        </w:rPr>
        <w:t>g</w:t>
      </w:r>
      <w:r w:rsidRPr="00C27890">
        <w:rPr>
          <w:rStyle w:val="ChItalBold"/>
        </w:rPr>
        <w:t xml:space="preserve"> dari</w:t>
      </w:r>
      <w:r w:rsidRPr="00C27890">
        <w:t xml:space="preserve"> </w:t>
      </w:r>
      <w:r w:rsidR="00B7093A">
        <w:t>‘</w:t>
      </w:r>
      <w:r w:rsidRPr="00C27890">
        <w:t>be different from</w:t>
      </w:r>
      <w:r w:rsidR="00B7093A">
        <w:t>’</w:t>
      </w:r>
      <w:r w:rsidRPr="00C27890">
        <w:t xml:space="preserve"> indicate overall dissimilarity, whereas clauses with </w:t>
      </w:r>
      <w:r w:rsidRPr="00C27890">
        <w:rPr>
          <w:rStyle w:val="ChItalBold"/>
        </w:rPr>
        <w:t>beda dengan</w:t>
      </w:r>
      <w:r w:rsidR="00E22DD1">
        <w:rPr>
          <w:rStyle w:val="ChItalBold"/>
        </w:rPr>
        <w:t>g</w:t>
      </w:r>
      <w:r w:rsidRPr="00C27890">
        <w:t xml:space="preserve"> </w:t>
      </w:r>
      <w:r w:rsidR="00B7093A">
        <w:t>‘</w:t>
      </w:r>
      <w:r w:rsidR="00165958">
        <w:t xml:space="preserve">be </w:t>
      </w:r>
      <w:r w:rsidRPr="00C27890">
        <w:t>different from</w:t>
      </w:r>
      <w:r w:rsidR="00B7093A">
        <w:t>’</w:t>
      </w:r>
      <w:r w:rsidRPr="00C27890">
        <w:t xml:space="preserve"> signal dissimilarity in terms of some specific features.</w:t>
      </w:r>
      <w:r>
        <w:t xml:space="preserve"> In identity-marking clauses the index follows the parameter</w:t>
      </w:r>
      <w:r w:rsidR="00165958">
        <w:t>,</w:t>
      </w:r>
      <w:r>
        <w:t xml:space="preserve"> which is optional. The standard is typically encoded in a prepositional phrase, with the preposition serving as the mark of comparison. This scheme for identity-marking clauses is illustrated in </w:t>
      </w:r>
      <w:r>
        <w:fldChar w:fldCharType="begin"/>
      </w:r>
      <w:r>
        <w:instrText xml:space="preserve"> REF _Ref371174961 \h </w:instrText>
      </w:r>
      <w:r>
        <w:fldChar w:fldCharType="separate"/>
      </w:r>
      <w:r w:rsidR="00154D81" w:rsidRPr="000320EB">
        <w:t>(</w:t>
      </w:r>
      <w:r w:rsidR="00154D81">
        <w:rPr>
          <w:noProof/>
        </w:rPr>
        <w:t>138</w:t>
      </w:r>
      <w:r w:rsidR="00154D81" w:rsidRPr="000320EB">
        <w:t>)</w:t>
      </w:r>
      <w:r>
        <w:fldChar w:fldCharType="end"/>
      </w:r>
      <w:r>
        <w:t xml:space="preserve">. In similarity clauses, the standard can also be encoded as the clausal subject together with the comparee, as shown in </w:t>
      </w:r>
      <w:r>
        <w:fldChar w:fldCharType="begin"/>
      </w:r>
      <w:r>
        <w:instrText xml:space="preserve"> REF _Ref371174962 \h </w:instrText>
      </w:r>
      <w:r>
        <w:fldChar w:fldCharType="separate"/>
      </w:r>
      <w:r w:rsidR="00154D81" w:rsidRPr="000320EB">
        <w:t>(</w:t>
      </w:r>
      <w:r w:rsidR="00154D81">
        <w:rPr>
          <w:noProof/>
        </w:rPr>
        <w:t>139</w:t>
      </w:r>
      <w:r w:rsidR="00154D81" w:rsidRPr="000320EB">
        <w:t>)</w:t>
      </w:r>
      <w:r>
        <w:fldChar w:fldCharType="end"/>
      </w:r>
      <w:r>
        <w:t>.</w:t>
      </w:r>
    </w:p>
    <w:p w14:paraId="76628C46" w14:textId="77777777" w:rsidR="00075364" w:rsidRDefault="00075364" w:rsidP="00075364">
      <w:pPr>
        <w:pStyle w:val="ExampleTitle"/>
      </w:pPr>
      <w:r>
        <w:t>Schemes for identity</w:t>
      </w:r>
      <w:r w:rsidRPr="000320EB">
        <w:t xml:space="preserve">-marking </w:t>
      </w:r>
      <w:r>
        <w:t>clauses</w:t>
      </w:r>
    </w:p>
    <w:tbl>
      <w:tblPr>
        <w:tblW w:w="5433" w:type="dxa"/>
        <w:tblCellMar>
          <w:left w:w="40" w:type="dxa"/>
          <w:right w:w="40" w:type="dxa"/>
        </w:tblCellMar>
        <w:tblLook w:val="01E0" w:firstRow="1" w:lastRow="1" w:firstColumn="1" w:lastColumn="1" w:noHBand="0" w:noVBand="0"/>
      </w:tblPr>
      <w:tblGrid>
        <w:gridCol w:w="709"/>
        <w:gridCol w:w="1118"/>
        <w:gridCol w:w="1040"/>
        <w:gridCol w:w="176"/>
        <w:gridCol w:w="678"/>
        <w:gridCol w:w="429"/>
        <w:gridCol w:w="231"/>
        <w:gridCol w:w="447"/>
        <w:gridCol w:w="605"/>
      </w:tblGrid>
      <w:tr w:rsidR="00AC23C4" w:rsidRPr="003C146D" w14:paraId="4A8DD00C" w14:textId="77777777" w:rsidTr="00AC23C4">
        <w:tc>
          <w:tcPr>
            <w:tcW w:w="709" w:type="dxa"/>
            <w:shd w:val="clear" w:color="auto" w:fill="auto"/>
          </w:tcPr>
          <w:p w14:paraId="3DAC475A" w14:textId="77777777" w:rsidR="00075364" w:rsidRPr="000320EB" w:rsidRDefault="00075364" w:rsidP="00075364">
            <w:pPr>
              <w:pStyle w:val="O0Nwnext"/>
            </w:pPr>
            <w:bookmarkStart w:id="4751" w:name="_Ref371174961"/>
            <w:r w:rsidRPr="000320EB">
              <w:t>(</w:t>
            </w:r>
            <w:fldSimple w:instr=" SEQ ( \* ARABIC \s 1 ">
              <w:r w:rsidR="00154D81">
                <w:rPr>
                  <w:noProof/>
                </w:rPr>
                <w:t>138</w:t>
              </w:r>
            </w:fldSimple>
            <w:r w:rsidRPr="000320EB">
              <w:t>)</w:t>
            </w:r>
            <w:bookmarkEnd w:id="4751"/>
          </w:p>
        </w:tc>
        <w:tc>
          <w:tcPr>
            <w:tcW w:w="1118" w:type="dxa"/>
            <w:shd w:val="clear" w:color="auto" w:fill="auto"/>
          </w:tcPr>
          <w:p w14:paraId="153A0D28" w14:textId="77777777" w:rsidR="00075364" w:rsidRPr="003C146D" w:rsidRDefault="00075364" w:rsidP="00075364">
            <w:pPr>
              <w:rPr>
                <w:rStyle w:val="ChSmallCaps"/>
              </w:rPr>
            </w:pPr>
            <w:r w:rsidRPr="00372706">
              <w:t>(</w:t>
            </w:r>
            <w:r w:rsidRPr="0099608C">
              <w:rPr>
                <w:rStyle w:val="ChSmallCaps"/>
              </w:rPr>
              <w:t>comparee</w:t>
            </w:r>
          </w:p>
        </w:tc>
        <w:tc>
          <w:tcPr>
            <w:tcW w:w="1216" w:type="dxa"/>
            <w:gridSpan w:val="2"/>
            <w:shd w:val="clear" w:color="auto" w:fill="auto"/>
          </w:tcPr>
          <w:p w14:paraId="6F17799E" w14:textId="77777777" w:rsidR="00075364" w:rsidRPr="003C146D" w:rsidRDefault="00075364" w:rsidP="00075364">
            <w:pPr>
              <w:rPr>
                <w:rStyle w:val="ChSmallCaps"/>
              </w:rPr>
            </w:pPr>
            <w:r w:rsidRPr="0099608C">
              <w:rPr>
                <w:rStyle w:val="ChSmallCaps"/>
              </w:rPr>
              <w:t>parameter</w:t>
            </w:r>
            <w:r w:rsidRPr="00C92FB5">
              <w:t>)</w:t>
            </w:r>
          </w:p>
        </w:tc>
        <w:tc>
          <w:tcPr>
            <w:tcW w:w="678" w:type="dxa"/>
            <w:shd w:val="clear" w:color="auto" w:fill="auto"/>
          </w:tcPr>
          <w:p w14:paraId="72A1842D" w14:textId="77777777" w:rsidR="00075364" w:rsidRPr="0099608C" w:rsidRDefault="00075364" w:rsidP="00075364">
            <w:pPr>
              <w:rPr>
                <w:rStyle w:val="ChSmallCaps"/>
              </w:rPr>
            </w:pPr>
            <w:r w:rsidRPr="0099608C">
              <w:rPr>
                <w:rStyle w:val="ChSmallCaps"/>
              </w:rPr>
              <w:t>index</w:t>
            </w:r>
          </w:p>
        </w:tc>
        <w:tc>
          <w:tcPr>
            <w:tcW w:w="660" w:type="dxa"/>
            <w:gridSpan w:val="2"/>
            <w:shd w:val="clear" w:color="auto" w:fill="auto"/>
          </w:tcPr>
          <w:p w14:paraId="3958B433" w14:textId="77777777" w:rsidR="00075364" w:rsidRPr="0099608C" w:rsidRDefault="00075364" w:rsidP="00075364">
            <w:pPr>
              <w:rPr>
                <w:rStyle w:val="ChSmallCaps"/>
              </w:rPr>
            </w:pPr>
            <w:r w:rsidRPr="0099608C">
              <w:rPr>
                <w:rStyle w:val="ChSmallCaps"/>
              </w:rPr>
              <w:t>mark</w:t>
            </w:r>
          </w:p>
        </w:tc>
        <w:tc>
          <w:tcPr>
            <w:tcW w:w="1052" w:type="dxa"/>
            <w:gridSpan w:val="2"/>
            <w:shd w:val="clear" w:color="auto" w:fill="auto"/>
          </w:tcPr>
          <w:p w14:paraId="1B05DA20" w14:textId="77777777" w:rsidR="00075364" w:rsidRPr="0099608C" w:rsidRDefault="00075364" w:rsidP="00075364">
            <w:pPr>
              <w:rPr>
                <w:rStyle w:val="ChSmallCaps"/>
              </w:rPr>
            </w:pPr>
            <w:r w:rsidRPr="0099608C">
              <w:rPr>
                <w:rStyle w:val="ChSmallCaps"/>
              </w:rPr>
              <w:t>standard</w:t>
            </w:r>
          </w:p>
        </w:tc>
      </w:tr>
      <w:tr w:rsidR="00AC23C4" w:rsidRPr="003C146D" w14:paraId="0080B3C9" w14:textId="77777777" w:rsidTr="00AC23C4">
        <w:tc>
          <w:tcPr>
            <w:tcW w:w="709" w:type="dxa"/>
            <w:shd w:val="clear" w:color="auto" w:fill="auto"/>
          </w:tcPr>
          <w:p w14:paraId="3D732EB5" w14:textId="77777777" w:rsidR="00075364" w:rsidRPr="000320EB" w:rsidRDefault="00075364" w:rsidP="00075364"/>
        </w:tc>
        <w:tc>
          <w:tcPr>
            <w:tcW w:w="1118" w:type="dxa"/>
            <w:shd w:val="clear" w:color="auto" w:fill="auto"/>
          </w:tcPr>
          <w:p w14:paraId="06D3A123" w14:textId="77777777" w:rsidR="00075364" w:rsidRPr="003C146D" w:rsidRDefault="00075364" w:rsidP="00075364">
            <w:pPr>
              <w:rPr>
                <w:rStyle w:val="ChSmallCaps"/>
              </w:rPr>
            </w:pPr>
          </w:p>
        </w:tc>
        <w:tc>
          <w:tcPr>
            <w:tcW w:w="1216" w:type="dxa"/>
            <w:gridSpan w:val="2"/>
            <w:shd w:val="clear" w:color="auto" w:fill="auto"/>
          </w:tcPr>
          <w:p w14:paraId="7FD964D9" w14:textId="77777777" w:rsidR="00075364" w:rsidRDefault="00075364" w:rsidP="00075364">
            <w:pPr>
              <w:rPr>
                <w:rStyle w:val="ChSmallCaps"/>
              </w:rPr>
            </w:pPr>
          </w:p>
        </w:tc>
        <w:tc>
          <w:tcPr>
            <w:tcW w:w="678" w:type="dxa"/>
            <w:shd w:val="clear" w:color="auto" w:fill="auto"/>
          </w:tcPr>
          <w:p w14:paraId="51FECE52" w14:textId="77777777" w:rsidR="00075364" w:rsidRPr="003C146D" w:rsidRDefault="00075364" w:rsidP="00075364">
            <w:pPr>
              <w:rPr>
                <w:rStyle w:val="ChSmallCaps"/>
              </w:rPr>
            </w:pPr>
          </w:p>
        </w:tc>
        <w:tc>
          <w:tcPr>
            <w:tcW w:w="660" w:type="dxa"/>
            <w:gridSpan w:val="2"/>
            <w:shd w:val="clear" w:color="auto" w:fill="auto"/>
          </w:tcPr>
          <w:p w14:paraId="373DF270" w14:textId="77777777" w:rsidR="00075364" w:rsidRPr="003C146D" w:rsidRDefault="00075364" w:rsidP="00075364">
            <w:pPr>
              <w:rPr>
                <w:rStyle w:val="ChSmallCaps"/>
              </w:rPr>
            </w:pPr>
          </w:p>
        </w:tc>
        <w:tc>
          <w:tcPr>
            <w:tcW w:w="1052" w:type="dxa"/>
            <w:gridSpan w:val="2"/>
            <w:shd w:val="clear" w:color="auto" w:fill="auto"/>
          </w:tcPr>
          <w:p w14:paraId="5E8A7393" w14:textId="77777777" w:rsidR="00075364" w:rsidRDefault="00075364" w:rsidP="00075364">
            <w:pPr>
              <w:rPr>
                <w:rStyle w:val="ChSmallCaps"/>
              </w:rPr>
            </w:pPr>
          </w:p>
        </w:tc>
      </w:tr>
      <w:tr w:rsidR="00075364" w:rsidRPr="003C146D" w14:paraId="5DC2C76A" w14:textId="77777777" w:rsidTr="00AC23C4">
        <w:trPr>
          <w:gridAfter w:val="1"/>
          <w:wAfter w:w="605" w:type="dxa"/>
        </w:trPr>
        <w:tc>
          <w:tcPr>
            <w:tcW w:w="709" w:type="dxa"/>
            <w:shd w:val="clear" w:color="auto" w:fill="auto"/>
          </w:tcPr>
          <w:p w14:paraId="647DD047" w14:textId="77777777" w:rsidR="00075364" w:rsidRPr="000320EB" w:rsidRDefault="00075364" w:rsidP="00075364">
            <w:pPr>
              <w:pStyle w:val="O0Nwnext"/>
            </w:pPr>
            <w:bookmarkStart w:id="4752" w:name="_Ref371174962"/>
            <w:r w:rsidRPr="000320EB">
              <w:t>(</w:t>
            </w:r>
            <w:fldSimple w:instr=" SEQ ( \* ARABIC \s 1 ">
              <w:r w:rsidR="00154D81">
                <w:rPr>
                  <w:noProof/>
                </w:rPr>
                <w:t>139</w:t>
              </w:r>
            </w:fldSimple>
            <w:r w:rsidRPr="000320EB">
              <w:t>)</w:t>
            </w:r>
            <w:bookmarkEnd w:id="4752"/>
          </w:p>
        </w:tc>
        <w:tc>
          <w:tcPr>
            <w:tcW w:w="2158" w:type="dxa"/>
            <w:gridSpan w:val="2"/>
            <w:shd w:val="clear" w:color="auto" w:fill="auto"/>
          </w:tcPr>
          <w:p w14:paraId="49AC1EB7" w14:textId="77777777" w:rsidR="00075364" w:rsidRPr="0099608C" w:rsidRDefault="00075364" w:rsidP="00075364">
            <w:pPr>
              <w:rPr>
                <w:rStyle w:val="ChSmallCaps"/>
              </w:rPr>
            </w:pPr>
            <w:r w:rsidRPr="0099608C">
              <w:rPr>
                <w:rStyle w:val="ChSmallCaps"/>
              </w:rPr>
              <w:t>comparee</w:t>
            </w:r>
            <w:r w:rsidRPr="008020F1">
              <w:t xml:space="preserve"> </w:t>
            </w:r>
            <w:r w:rsidRPr="007F6422">
              <w:t>&amp;</w:t>
            </w:r>
            <w:r w:rsidRPr="008020F1">
              <w:t xml:space="preserve"> </w:t>
            </w:r>
            <w:r w:rsidRPr="0099608C">
              <w:rPr>
                <w:rStyle w:val="ChSmallCaps"/>
              </w:rPr>
              <w:t>standard</w:t>
            </w:r>
          </w:p>
        </w:tc>
        <w:tc>
          <w:tcPr>
            <w:tcW w:w="1283" w:type="dxa"/>
            <w:gridSpan w:val="3"/>
            <w:shd w:val="clear" w:color="auto" w:fill="auto"/>
          </w:tcPr>
          <w:p w14:paraId="6B233F80" w14:textId="77777777" w:rsidR="00075364" w:rsidRPr="003C146D" w:rsidRDefault="00075364" w:rsidP="00075364">
            <w:pPr>
              <w:rPr>
                <w:rStyle w:val="ChSmallCaps"/>
              </w:rPr>
            </w:pPr>
            <w:r w:rsidRPr="00372706">
              <w:t>(</w:t>
            </w:r>
            <w:r w:rsidRPr="0099608C">
              <w:rPr>
                <w:rStyle w:val="ChSmallCaps"/>
              </w:rPr>
              <w:t>parameter</w:t>
            </w:r>
            <w:r w:rsidRPr="00C92FB5">
              <w:t>)</w:t>
            </w:r>
          </w:p>
        </w:tc>
        <w:tc>
          <w:tcPr>
            <w:tcW w:w="678" w:type="dxa"/>
            <w:gridSpan w:val="2"/>
            <w:shd w:val="clear" w:color="auto" w:fill="auto"/>
          </w:tcPr>
          <w:p w14:paraId="4247F65B" w14:textId="77777777" w:rsidR="00075364" w:rsidRPr="0099608C" w:rsidRDefault="00075364" w:rsidP="00075364">
            <w:pPr>
              <w:rPr>
                <w:rStyle w:val="ChSmallCaps"/>
              </w:rPr>
            </w:pPr>
            <w:r w:rsidRPr="0099608C">
              <w:rPr>
                <w:rStyle w:val="ChSmallCaps"/>
              </w:rPr>
              <w:t>index</w:t>
            </w:r>
          </w:p>
        </w:tc>
      </w:tr>
    </w:tbl>
    <w:p w14:paraId="14691CDB" w14:textId="77777777" w:rsidR="00075364" w:rsidRDefault="00075364" w:rsidP="00075364">
      <w:pPr>
        <w:pStyle w:val="Body0010after"/>
      </w:pPr>
    </w:p>
    <w:p w14:paraId="1F84ADE4" w14:textId="77777777" w:rsidR="00075364" w:rsidRPr="000320EB" w:rsidRDefault="00075364" w:rsidP="00075364">
      <w:pPr>
        <w:pStyle w:val="Heading2"/>
      </w:pPr>
      <w:bookmarkStart w:id="4753" w:name="_Ref367459571"/>
      <w:bookmarkStart w:id="4754" w:name="_Toc440455725"/>
      <w:r w:rsidRPr="000320EB">
        <w:t>Summary</w:t>
      </w:r>
      <w:bookmarkEnd w:id="4753"/>
      <w:bookmarkEnd w:id="4754"/>
    </w:p>
    <w:p w14:paraId="400FBD60" w14:textId="4218315B" w:rsidR="00075364" w:rsidRPr="000320EB" w:rsidRDefault="00075364" w:rsidP="00A27A47">
      <w:pPr>
        <w:pStyle w:val="Body0000after"/>
      </w:pPr>
      <w:r w:rsidRPr="000320EB">
        <w:t xml:space="preserve">This chapter has described different types of verbal clauses. The most pertinent distinction is that between intransitive and transitive clauses. </w:t>
      </w:r>
      <w:r w:rsidR="00D21889" w:rsidRPr="000320EB">
        <w:t xml:space="preserve">It is important to note, though, that Papuan Malay verbs allow </w:t>
      </w:r>
      <w:r w:rsidR="00D21889">
        <w:t xml:space="preserve">but do not require </w:t>
      </w:r>
      <w:r w:rsidR="00D21889" w:rsidRPr="000320EB">
        <w:t>core arguments</w:t>
      </w:r>
      <w:r w:rsidRPr="000320EB">
        <w:t xml:space="preserve">. Trivalent verbs </w:t>
      </w:r>
      <w:r>
        <w:t xml:space="preserve">most </w:t>
      </w:r>
      <w:r w:rsidRPr="000320EB">
        <w:t xml:space="preserve">often occur in monotransitive or intransitive clauses </w:t>
      </w:r>
      <w:r>
        <w:t xml:space="preserve">rather </w:t>
      </w:r>
      <w:r w:rsidRPr="000320EB">
        <w:t xml:space="preserve">than in ditransitive clauses. Along similar lines, bivalent verbs are </w:t>
      </w:r>
      <w:r>
        <w:t xml:space="preserve">very </w:t>
      </w:r>
      <w:r w:rsidRPr="000320EB">
        <w:t>commonly used in intransitive clauses.</w:t>
      </w:r>
    </w:p>
    <w:p w14:paraId="36E0D289" w14:textId="0FCE8051" w:rsidR="00075364" w:rsidRPr="000320EB" w:rsidRDefault="00075364" w:rsidP="00075364">
      <w:pPr>
        <w:pStyle w:val="Body0500after"/>
      </w:pPr>
      <w:r>
        <w:t xml:space="preserve">Also discussed are </w:t>
      </w:r>
      <w:r w:rsidRPr="000320EB">
        <w:t>causative clauses</w:t>
      </w:r>
      <w:r>
        <w:t xml:space="preserve">. They are the </w:t>
      </w:r>
      <w:r w:rsidRPr="000320EB">
        <w:t xml:space="preserve">result of a valency-increasing operation. </w:t>
      </w:r>
      <w:r>
        <w:t>Papuan Malay</w:t>
      </w:r>
      <w:r w:rsidRPr="000320EB">
        <w:t xml:space="preserve"> causative</w:t>
      </w:r>
      <w:r>
        <w:t>s</w:t>
      </w:r>
      <w:r w:rsidRPr="000320EB">
        <w:t xml:space="preserve"> are monoclausal V</w:t>
      </w:r>
      <w:r w:rsidRPr="000320EB">
        <w:rPr>
          <w:vertAlign w:val="subscript"/>
        </w:rPr>
        <w:t>1</w:t>
      </w:r>
      <w:r w:rsidRPr="000320EB">
        <w:t>V</w:t>
      </w:r>
      <w:r w:rsidRPr="000320EB">
        <w:rPr>
          <w:vertAlign w:val="subscript"/>
        </w:rPr>
        <w:t>2</w:t>
      </w:r>
      <w:r w:rsidRPr="000320EB">
        <w:t xml:space="preserve"> constructions in which causative V</w:t>
      </w:r>
      <w:r w:rsidRPr="000320EB">
        <w:rPr>
          <w:vertAlign w:val="subscript"/>
        </w:rPr>
        <w:t>1</w:t>
      </w:r>
      <w:r w:rsidRPr="000320EB">
        <w:t xml:space="preserve"> encodes the notion of cause while V</w:t>
      </w:r>
      <w:r w:rsidRPr="000320EB">
        <w:rPr>
          <w:vertAlign w:val="subscript"/>
        </w:rPr>
        <w:t>2</w:t>
      </w:r>
      <w:r w:rsidRPr="000320EB">
        <w:t xml:space="preserve"> expresses the notion of effect. Papuan Malay </w:t>
      </w:r>
      <w:r>
        <w:t xml:space="preserve">has </w:t>
      </w:r>
      <w:r w:rsidRPr="000320EB">
        <w:t>two causative verbs</w:t>
      </w:r>
      <w:r>
        <w:t xml:space="preserve"> which usually produce</w:t>
      </w:r>
      <w:r w:rsidRPr="000320EB">
        <w:t xml:space="preserve"> causer-controlled causatives: trivalent </w:t>
      </w:r>
      <w:r w:rsidRPr="000320EB">
        <w:rPr>
          <w:rStyle w:val="ChItalBold"/>
        </w:rPr>
        <w:t>kasi</w:t>
      </w:r>
      <w:r w:rsidRPr="000320EB">
        <w:t xml:space="preserve"> </w:t>
      </w:r>
      <w:r w:rsidR="00B7093A">
        <w:t>‘</w:t>
      </w:r>
      <w:r w:rsidRPr="000320EB">
        <w:t>give</w:t>
      </w:r>
      <w:r w:rsidR="00B7093A">
        <w:t>’</w:t>
      </w:r>
      <w:r w:rsidRPr="000320EB">
        <w:t xml:space="preserve">, and bivalent </w:t>
      </w:r>
      <w:r w:rsidR="00753525" w:rsidRPr="005456EC">
        <w:rPr>
          <w:rStyle w:val="ChItalBold"/>
        </w:rPr>
        <w:t>bikin</w:t>
      </w:r>
      <w:r w:rsidR="00753525">
        <w:rPr>
          <w:rStyle w:val="ChItalBold"/>
        </w:rPr>
        <w:t>g</w:t>
      </w:r>
      <w:r w:rsidRPr="000320EB">
        <w:t xml:space="preserve"> </w:t>
      </w:r>
      <w:r w:rsidR="00B7093A">
        <w:t>‘</w:t>
      </w:r>
      <w:r w:rsidRPr="000320EB">
        <w:t>make</w:t>
      </w:r>
      <w:r w:rsidR="00B7093A">
        <w:t>’</w:t>
      </w:r>
      <w:r>
        <w:t xml:space="preserve">. While </w:t>
      </w:r>
      <w:r w:rsidRPr="005456EC">
        <w:rPr>
          <w:rStyle w:val="ChItalBold"/>
        </w:rPr>
        <w:t>kasi</w:t>
      </w:r>
      <w:r>
        <w:t xml:space="preserve">-causatives stress the outcome of the manipulation, </w:t>
      </w:r>
      <w:r w:rsidR="00753525" w:rsidRPr="005456EC">
        <w:rPr>
          <w:rStyle w:val="ChItalBold"/>
        </w:rPr>
        <w:t>bikin</w:t>
      </w:r>
      <w:r w:rsidR="00753525">
        <w:rPr>
          <w:rStyle w:val="ChItalBold"/>
        </w:rPr>
        <w:t>g</w:t>
      </w:r>
      <w:r>
        <w:t>-causatives focus on the manipulation of circumstances, which leads to the effect. Causative</w:t>
      </w:r>
      <w:r w:rsidR="00165958">
        <w:t>s</w:t>
      </w:r>
      <w:r>
        <w:t xml:space="preserve"> with </w:t>
      </w:r>
      <w:r w:rsidRPr="000320EB">
        <w:rPr>
          <w:rStyle w:val="ChItalBold"/>
        </w:rPr>
        <w:t>kasi</w:t>
      </w:r>
      <w:r w:rsidRPr="000320EB">
        <w:t xml:space="preserve"> </w:t>
      </w:r>
      <w:r w:rsidR="00B7093A">
        <w:t>‘</w:t>
      </w:r>
      <w:r w:rsidRPr="000320EB">
        <w:t>give</w:t>
      </w:r>
      <w:r w:rsidR="00B7093A">
        <w:t>’</w:t>
      </w:r>
      <w:r w:rsidRPr="000320EB">
        <w:t xml:space="preserve"> </w:t>
      </w:r>
      <w:r>
        <w:t xml:space="preserve">can have mono- or bivalent </w:t>
      </w:r>
      <w:r w:rsidRPr="000320EB">
        <w:t xml:space="preserve">bases, </w:t>
      </w:r>
      <w:r>
        <w:t xml:space="preserve">while </w:t>
      </w:r>
      <w:r w:rsidR="00753525" w:rsidRPr="005456EC">
        <w:rPr>
          <w:rStyle w:val="ChItalBold"/>
        </w:rPr>
        <w:t>bikin</w:t>
      </w:r>
      <w:r w:rsidR="00753525">
        <w:rPr>
          <w:rStyle w:val="ChItalBold"/>
        </w:rPr>
        <w:t>g</w:t>
      </w:r>
      <w:r w:rsidRPr="001B403B">
        <w:t>-</w:t>
      </w:r>
      <w:r>
        <w:t>causatives</w:t>
      </w:r>
      <w:r w:rsidRPr="001B403B">
        <w:t xml:space="preserve"> </w:t>
      </w:r>
      <w:r>
        <w:t xml:space="preserve">always have </w:t>
      </w:r>
      <w:r w:rsidRPr="000320EB">
        <w:t>monovalent bases.</w:t>
      </w:r>
    </w:p>
    <w:p w14:paraId="69F99042" w14:textId="2CAEAE8E" w:rsidR="00075364" w:rsidRDefault="0070789E" w:rsidP="0070789E">
      <w:pPr>
        <w:pStyle w:val="Body0500after"/>
        <w:rPr>
          <w:lang w:eastAsia="en-US"/>
        </w:rPr>
      </w:pPr>
      <w:r w:rsidRPr="000320EB">
        <w:t xml:space="preserve">Reciprocal </w:t>
      </w:r>
      <w:r w:rsidR="00075364" w:rsidRPr="000320EB">
        <w:t>clauses</w:t>
      </w:r>
      <w:r>
        <w:t xml:space="preserve"> are a third type of </w:t>
      </w:r>
      <w:r w:rsidRPr="000320EB">
        <w:t xml:space="preserve">clauses </w:t>
      </w:r>
      <w:r>
        <w:t xml:space="preserve">described in this chapter. They are </w:t>
      </w:r>
      <w:r w:rsidR="00075364">
        <w:t xml:space="preserve">formed with </w:t>
      </w:r>
      <w:r w:rsidR="00075364" w:rsidRPr="000320EB">
        <w:t xml:space="preserve">the reciprocity marker </w:t>
      </w:r>
      <w:r w:rsidR="00075364" w:rsidRPr="000320EB">
        <w:rPr>
          <w:rStyle w:val="ChItalBold"/>
        </w:rPr>
        <w:t>baku</w:t>
      </w:r>
      <w:r w:rsidR="00075364" w:rsidRPr="000320EB">
        <w:t xml:space="preserve"> </w:t>
      </w:r>
      <w:r w:rsidR="00B7093A">
        <w:t>‘</w:t>
      </w:r>
      <w:r w:rsidR="00075364" w:rsidRPr="0099608C">
        <w:rPr>
          <w:rStyle w:val="ChSmallCaps"/>
        </w:rPr>
        <w:t>recp</w:t>
      </w:r>
      <w:r w:rsidR="00B7093A">
        <w:t>’</w:t>
      </w:r>
      <w:r w:rsidR="00075364">
        <w:t xml:space="preserve">. In these clauses, </w:t>
      </w:r>
      <w:r w:rsidR="00075364" w:rsidRPr="000320EB">
        <w:t xml:space="preserve">two predications </w:t>
      </w:r>
      <w:r w:rsidR="00075364">
        <w:t xml:space="preserve">are presented as one, with </w:t>
      </w:r>
      <w:r w:rsidR="00075364" w:rsidRPr="000320EB">
        <w:t>two participants equivalently act</w:t>
      </w:r>
      <w:r w:rsidR="00075364">
        <w:t>ing</w:t>
      </w:r>
      <w:r w:rsidR="00075364" w:rsidRPr="000320EB">
        <w:t xml:space="preserve"> upon each other.</w:t>
      </w:r>
      <w:r w:rsidR="00075364">
        <w:t xml:space="preserve"> In simple reciprocals, </w:t>
      </w:r>
      <w:r w:rsidR="00075364" w:rsidRPr="000320EB">
        <w:rPr>
          <w:rFonts w:eastAsia="Times New Roman"/>
          <w:szCs w:val="20"/>
          <w:lang w:eastAsia="en-US"/>
        </w:rPr>
        <w:t xml:space="preserve">both participants are </w:t>
      </w:r>
      <w:r w:rsidR="00075364" w:rsidRPr="000320EB">
        <w:t>encoded as the clausal subject</w:t>
      </w:r>
      <w:r w:rsidR="00075364">
        <w:t xml:space="preserve">. In </w:t>
      </w:r>
      <w:r w:rsidR="00075364" w:rsidRPr="000320EB">
        <w:t xml:space="preserve">discontinuous </w:t>
      </w:r>
      <w:r w:rsidR="00075364">
        <w:t xml:space="preserve">reciprocals, </w:t>
      </w:r>
      <w:r w:rsidR="00075364">
        <w:rPr>
          <w:lang w:eastAsia="en-US"/>
        </w:rPr>
        <w:t xml:space="preserve">the </w:t>
      </w:r>
      <w:r>
        <w:rPr>
          <w:lang w:eastAsia="en-US"/>
        </w:rPr>
        <w:t xml:space="preserve">reciprocee </w:t>
      </w:r>
      <w:r w:rsidR="00075364">
        <w:rPr>
          <w:lang w:eastAsia="en-US"/>
        </w:rPr>
        <w:t xml:space="preserve">is expressed with a comitative phrase. Both clause types typically </w:t>
      </w:r>
      <w:r w:rsidR="00075364" w:rsidRPr="000320EB">
        <w:t>result in a reduction in syntactic valency</w:t>
      </w:r>
      <w:r w:rsidR="00075364">
        <w:t xml:space="preserve">. The exception </w:t>
      </w:r>
      <w:r w:rsidR="00165958">
        <w:t xml:space="preserve">is </w:t>
      </w:r>
      <w:r w:rsidR="00075364">
        <w:t xml:space="preserve">simple constructions with a sociative reading which </w:t>
      </w:r>
      <w:r w:rsidR="00075364" w:rsidRPr="000320EB">
        <w:rPr>
          <w:lang w:eastAsia="en-US"/>
        </w:rPr>
        <w:t>are characterized by valency retention</w:t>
      </w:r>
      <w:r w:rsidR="00075364">
        <w:rPr>
          <w:lang w:eastAsia="en-US"/>
        </w:rPr>
        <w:t>.</w:t>
      </w:r>
    </w:p>
    <w:p w14:paraId="2620208D" w14:textId="0464F5B3" w:rsidR="00075364" w:rsidRDefault="00075364" w:rsidP="00075364">
      <w:pPr>
        <w:pStyle w:val="Body0500after"/>
      </w:pPr>
      <w:r>
        <w:rPr>
          <w:lang w:eastAsia="en-US"/>
        </w:rPr>
        <w:t xml:space="preserve">Also discussed are </w:t>
      </w:r>
      <w:r w:rsidRPr="000320EB">
        <w:t xml:space="preserve">existential clauses formed with the existential verb </w:t>
      </w:r>
      <w:r w:rsidRPr="000320EB">
        <w:rPr>
          <w:rStyle w:val="ChItalBold"/>
        </w:rPr>
        <w:t>ada</w:t>
      </w:r>
      <w:r w:rsidRPr="000320EB">
        <w:t xml:space="preserve"> </w:t>
      </w:r>
      <w:r w:rsidR="00B7093A">
        <w:t>‘</w:t>
      </w:r>
      <w:r w:rsidRPr="000320EB">
        <w:t>exist</w:t>
      </w:r>
      <w:r w:rsidR="00B7093A">
        <w:t>’</w:t>
      </w:r>
      <w:r w:rsidRPr="000320EB">
        <w:t xml:space="preserve">. Two </w:t>
      </w:r>
      <w:r>
        <w:t xml:space="preserve">clause </w:t>
      </w:r>
      <w:r w:rsidRPr="000320EB">
        <w:t>types can be distinguished: intransitive clauses with one core argument, and transitive clauses with two core arguments.</w:t>
      </w:r>
      <w:r>
        <w:t xml:space="preserve"> </w:t>
      </w:r>
      <w:r w:rsidRPr="000320EB">
        <w:t xml:space="preserve">In one-argument clauses, </w:t>
      </w:r>
      <w:r w:rsidRPr="000320EB">
        <w:rPr>
          <w:rStyle w:val="ChItalBold"/>
        </w:rPr>
        <w:t>ada</w:t>
      </w:r>
      <w:r w:rsidRPr="000320EB">
        <w:t xml:space="preserve"> </w:t>
      </w:r>
      <w:r w:rsidR="00B7093A">
        <w:t>‘</w:t>
      </w:r>
      <w:r w:rsidRPr="000320EB">
        <w:t>exist</w:t>
      </w:r>
      <w:r w:rsidR="00B7093A">
        <w:t>’</w:t>
      </w:r>
      <w:r w:rsidRPr="000320EB">
        <w:t xml:space="preserve"> precede</w:t>
      </w:r>
      <w:r>
        <w:t>s</w:t>
      </w:r>
      <w:r w:rsidRPr="000320EB">
        <w:t xml:space="preserve"> or follow</w:t>
      </w:r>
      <w:r>
        <w:t>s</w:t>
      </w:r>
      <w:r w:rsidRPr="000320EB">
        <w:t xml:space="preserve"> the </w:t>
      </w:r>
      <w:r>
        <w:t xml:space="preserve">subject, or </w:t>
      </w:r>
      <w:r w:rsidRPr="000320EB">
        <w:t>theme</w:t>
      </w:r>
      <w:r>
        <w:t>,</w:t>
      </w:r>
      <w:r w:rsidRPr="000320EB">
        <w:t xml:space="preserve"> depending on </w:t>
      </w:r>
      <w:r>
        <w:t xml:space="preserve">its </w:t>
      </w:r>
      <w:r w:rsidRPr="000320EB">
        <w:t>definiteness.</w:t>
      </w:r>
      <w:r>
        <w:t xml:space="preserve"> Existential clauses express existence, </w:t>
      </w:r>
      <w:r w:rsidRPr="000320EB">
        <w:t>availability</w:t>
      </w:r>
      <w:r>
        <w:t>, or possession</w:t>
      </w:r>
      <w:r w:rsidRPr="000320EB">
        <w:t>.</w:t>
      </w:r>
    </w:p>
    <w:p w14:paraId="398D7C44" w14:textId="62FD691E" w:rsidR="007F0586" w:rsidRPr="00E16F1C" w:rsidRDefault="00075364" w:rsidP="0070789E">
      <w:pPr>
        <w:pStyle w:val="Body0500after"/>
      </w:pPr>
      <w:r>
        <w:rPr>
          <w:lang w:eastAsia="en-US"/>
        </w:rPr>
        <w:t xml:space="preserve">A final type of verbal clauses discussed in this chapter </w:t>
      </w:r>
      <w:r w:rsidR="0070789E">
        <w:rPr>
          <w:lang w:eastAsia="en-US"/>
        </w:rPr>
        <w:t>are</w:t>
      </w:r>
      <w:r w:rsidR="00165958">
        <w:rPr>
          <w:lang w:eastAsia="en-US"/>
        </w:rPr>
        <w:t xml:space="preserve"> </w:t>
      </w:r>
      <w:r w:rsidRPr="000320EB">
        <w:t xml:space="preserve">degree-marking </w:t>
      </w:r>
      <w:r>
        <w:t xml:space="preserve">and </w:t>
      </w:r>
      <w:r w:rsidRPr="000320EB">
        <w:t xml:space="preserve">identity-marking </w:t>
      </w:r>
      <w:r>
        <w:rPr>
          <w:lang w:eastAsia="en-US"/>
        </w:rPr>
        <w:t xml:space="preserve">comparative </w:t>
      </w:r>
      <w:r>
        <w:t>clauses</w:t>
      </w:r>
      <w:r w:rsidRPr="000320EB">
        <w:t>.</w:t>
      </w:r>
      <w:r>
        <w:t xml:space="preserve"> Degree-marking </w:t>
      </w:r>
      <w:r w:rsidRPr="00250CC6">
        <w:t xml:space="preserve">clauses denote superiority, inferiority, or superlative. In these </w:t>
      </w:r>
      <w:r>
        <w:t>clauses</w:t>
      </w:r>
      <w:r w:rsidRPr="00250CC6">
        <w:t>, the parameter follows the index</w:t>
      </w:r>
      <w:r>
        <w:t xml:space="preserve">, </w:t>
      </w:r>
      <w:r w:rsidRPr="00250CC6">
        <w:t>the comparee takes the subject slot</w:t>
      </w:r>
      <w:r>
        <w:t>,</w:t>
      </w:r>
      <w:r w:rsidRPr="00250CC6">
        <w:t xml:space="preserve"> </w:t>
      </w:r>
      <w:r>
        <w:t xml:space="preserve">and </w:t>
      </w:r>
      <w:r w:rsidRPr="00250CC6">
        <w:t xml:space="preserve">the optional standard is </w:t>
      </w:r>
      <w:r>
        <w:t xml:space="preserve">expressed in </w:t>
      </w:r>
      <w:r w:rsidRPr="00250CC6">
        <w:t xml:space="preserve">a prepositional phrase. Identity-marking clauses designate similarity or dissimilarity. In these constructions, the parameter either precedes the index or is omitted. The comparee takes the subject slot while the standard is </w:t>
      </w:r>
      <w:r>
        <w:t xml:space="preserve">usually </w:t>
      </w:r>
      <w:r w:rsidRPr="00250CC6">
        <w:t>expressed with a prepositional phrase.</w:t>
      </w:r>
      <w:r>
        <w:t xml:space="preserve"> In similarity clauses, the standard can also be encoded as the clausal subject together with comparee.</w:t>
      </w:r>
    </w:p>
    <w:p w14:paraId="03E51BA4" w14:textId="77777777" w:rsidR="00CF3C0E" w:rsidRDefault="00CF3C0E" w:rsidP="00CF3C0E">
      <w:pPr>
        <w:sectPr w:rsidR="00CF3C0E" w:rsidSect="00D707BC">
          <w:type w:val="oddPage"/>
          <w:pgSz w:w="11907" w:h="16840" w:code="9"/>
          <w:pgMar w:top="3289" w:right="2552" w:bottom="2722" w:left="2552" w:header="2722" w:footer="1134" w:gutter="0"/>
          <w:cols w:space="720"/>
          <w:titlePg/>
        </w:sectPr>
      </w:pPr>
    </w:p>
    <w:p w14:paraId="07621B61" w14:textId="77777777" w:rsidR="005D6975" w:rsidRDefault="005D6975" w:rsidP="005D6975">
      <w:pPr>
        <w:pStyle w:val="Heading1"/>
      </w:pPr>
      <w:bookmarkStart w:id="4755" w:name="_Ref293423883"/>
      <w:bookmarkStart w:id="4756" w:name="_Toc342590154"/>
      <w:bookmarkStart w:id="4757" w:name="_Toc353454826"/>
      <w:bookmarkStart w:id="4758" w:name="_Toc440455468"/>
      <w:bookmarkStart w:id="4759" w:name="_Toc440455726"/>
      <w:r>
        <w:t>Nonverbal clauses</w:t>
      </w:r>
      <w:bookmarkEnd w:id="4755"/>
      <w:bookmarkEnd w:id="4756"/>
      <w:bookmarkEnd w:id="4757"/>
      <w:bookmarkEnd w:id="4758"/>
      <w:bookmarkEnd w:id="4759"/>
    </w:p>
    <w:p w14:paraId="5C19921A" w14:textId="107FC78D" w:rsidR="005D6975" w:rsidRDefault="005D6975" w:rsidP="00520428">
      <w:pPr>
        <w:pStyle w:val="Body0000after"/>
        <w:rPr>
          <w:lang w:eastAsia="en-US"/>
        </w:rPr>
      </w:pPr>
      <w:r>
        <w:t xml:space="preserve">This chapter </w:t>
      </w:r>
      <w:r w:rsidR="005F309B">
        <w:t xml:space="preserve">discusses </w:t>
      </w:r>
      <w:r w:rsidR="000231F9">
        <w:t>non</w:t>
      </w:r>
      <w:r>
        <w:t xml:space="preserve">verbal </w:t>
      </w:r>
      <w:r w:rsidR="00520428">
        <w:t xml:space="preserve">predicate </w:t>
      </w:r>
      <w:r w:rsidR="00570A9F">
        <w:t>clauses in Papuan Malay, that is, clauses in which the main semantic content is not conveyed by a verb or verbal phrase, but by some other predicate category</w:t>
      </w:r>
      <w:r w:rsidR="00520428">
        <w:t>.</w:t>
      </w:r>
    </w:p>
    <w:p w14:paraId="1B094FB5" w14:textId="25C45C9D" w:rsidR="00646C27" w:rsidRDefault="005D6975" w:rsidP="005D6975">
      <w:pPr>
        <w:pStyle w:val="Body0500after"/>
      </w:pPr>
      <w:r>
        <w:t xml:space="preserve">Papuan Malay has three syntactically distinct types of nonverbal predicate clauses, namely, nominal, numeral/quantifier, and prepositional predicate clauses. Nominal predicates have ascriptive or equative function and also encode possession. Numeral and quantifier predicates </w:t>
      </w:r>
      <w:r w:rsidR="0033375C">
        <w:t>denote quantities</w:t>
      </w:r>
      <w:r>
        <w:t xml:space="preserve">. Prepositional predicates encode locational or nonlocational relations between a </w:t>
      </w:r>
      <w:r w:rsidRPr="0006190E">
        <w:t>figure</w:t>
      </w:r>
      <w:r>
        <w:t xml:space="preserve"> and the </w:t>
      </w:r>
      <w:r w:rsidRPr="0006190E">
        <w:t>ground</w:t>
      </w:r>
      <w:r>
        <w:t>.</w:t>
      </w:r>
      <w:r w:rsidR="00520428">
        <w:t xml:space="preserve"> As in </w:t>
      </w:r>
      <w:r w:rsidR="00646C27">
        <w:t xml:space="preserve">verbal clauses, the </w:t>
      </w:r>
      <w:r w:rsidR="00520428">
        <w:t xml:space="preserve">nonverbal </w:t>
      </w:r>
      <w:r w:rsidR="00646C27">
        <w:t>predicate typically follows the subject</w:t>
      </w:r>
      <w:r w:rsidR="00284847">
        <w:t>; no copula intervenes</w:t>
      </w:r>
      <w:r w:rsidR="00520428">
        <w:rPr>
          <w:lang w:eastAsia="en-US"/>
        </w:rPr>
        <w:t xml:space="preserve"> (see </w:t>
      </w:r>
      <w:r w:rsidR="00520428">
        <w:t xml:space="preserve">Chapter </w:t>
      </w:r>
      <w:r w:rsidR="00520428">
        <w:fldChar w:fldCharType="begin"/>
      </w:r>
      <w:r w:rsidR="00520428">
        <w:instrText xml:space="preserve"> REF _Ref289539095 \w \h </w:instrText>
      </w:r>
      <w:r w:rsidR="00520428">
        <w:fldChar w:fldCharType="separate"/>
      </w:r>
      <w:r w:rsidR="00154D81">
        <w:rPr>
          <w:cs/>
        </w:rPr>
        <w:t>‎</w:t>
      </w:r>
      <w:r w:rsidR="00154D81">
        <w:t>11</w:t>
      </w:r>
      <w:r w:rsidR="00520428">
        <w:fldChar w:fldCharType="end"/>
      </w:r>
      <w:r w:rsidR="00520428">
        <w:rPr>
          <w:lang w:eastAsia="en-US"/>
        </w:rPr>
        <w:t>).</w:t>
      </w:r>
    </w:p>
    <w:p w14:paraId="6F2953E8" w14:textId="0086F9F2" w:rsidR="005E1836" w:rsidRDefault="005D6975" w:rsidP="005E1836">
      <w:pPr>
        <w:pStyle w:val="Body0515after"/>
      </w:pPr>
      <w:r>
        <w:t>Before discussing the three types of nonverbal clauses in more detail, §</w:t>
      </w:r>
      <w:r>
        <w:fldChar w:fldCharType="begin"/>
      </w:r>
      <w:r>
        <w:instrText xml:space="preserve"> REF _Ref263353131 \w \h </w:instrText>
      </w:r>
      <w:r>
        <w:fldChar w:fldCharType="separate"/>
      </w:r>
      <w:r w:rsidR="00154D81">
        <w:rPr>
          <w:cs/>
        </w:rPr>
        <w:t>‎</w:t>
      </w:r>
      <w:r w:rsidR="00154D81">
        <w:t>12.1</w:t>
      </w:r>
      <w:r>
        <w:fldChar w:fldCharType="end"/>
      </w:r>
      <w:r>
        <w:t xml:space="preserve"> explores which constituents can fill the subject slot in nonverbal clauses. Nominal predicate clauses are described in §</w:t>
      </w:r>
      <w:r>
        <w:fldChar w:fldCharType="begin"/>
      </w:r>
      <w:r>
        <w:instrText xml:space="preserve"> REF _Ref262745424 \w \h </w:instrText>
      </w:r>
      <w:r>
        <w:fldChar w:fldCharType="separate"/>
      </w:r>
      <w:r w:rsidR="00154D81">
        <w:rPr>
          <w:cs/>
        </w:rPr>
        <w:t>‎</w:t>
      </w:r>
      <w:r w:rsidR="00154D81">
        <w:t>12.2</w:t>
      </w:r>
      <w:r>
        <w:fldChar w:fldCharType="end"/>
      </w:r>
      <w:r>
        <w:t xml:space="preserve">, numeral and quantifier </w:t>
      </w:r>
      <w:r w:rsidRPr="00BB65FC">
        <w:t>clauses</w:t>
      </w:r>
      <w:r w:rsidRPr="008020F1">
        <w:t xml:space="preserve"> </w:t>
      </w:r>
      <w:r>
        <w:t>in §</w:t>
      </w:r>
      <w:r>
        <w:fldChar w:fldCharType="begin"/>
      </w:r>
      <w:r>
        <w:instrText xml:space="preserve"> REF _Ref270511155 \w \h </w:instrText>
      </w:r>
      <w:r>
        <w:fldChar w:fldCharType="separate"/>
      </w:r>
      <w:r w:rsidR="00154D81">
        <w:rPr>
          <w:cs/>
        </w:rPr>
        <w:t>‎</w:t>
      </w:r>
      <w:r w:rsidR="00154D81">
        <w:t>12.3</w:t>
      </w:r>
      <w:r>
        <w:fldChar w:fldCharType="end"/>
      </w:r>
      <w:r>
        <w:t xml:space="preserve">, </w:t>
      </w:r>
      <w:r w:rsidR="008339B3">
        <w:t xml:space="preserve">and </w:t>
      </w:r>
      <w:r>
        <w:t>prepositional clauses in §</w:t>
      </w:r>
      <w:r>
        <w:fldChar w:fldCharType="begin"/>
      </w:r>
      <w:r>
        <w:instrText xml:space="preserve"> REF _Ref270511166 \w \h </w:instrText>
      </w:r>
      <w:r>
        <w:fldChar w:fldCharType="separate"/>
      </w:r>
      <w:r w:rsidR="00154D81">
        <w:rPr>
          <w:cs/>
        </w:rPr>
        <w:t>‎</w:t>
      </w:r>
      <w:r w:rsidR="00154D81">
        <w:t>12.4</w:t>
      </w:r>
      <w:r>
        <w:fldChar w:fldCharType="end"/>
      </w:r>
      <w:r>
        <w:t>. The main points of this chapter are summarized in §</w:t>
      </w:r>
      <w:r>
        <w:fldChar w:fldCharType="begin"/>
      </w:r>
      <w:r>
        <w:instrText xml:space="preserve"> REF _Ref272583275 \w \h </w:instrText>
      </w:r>
      <w:r>
        <w:fldChar w:fldCharType="separate"/>
      </w:r>
      <w:r w:rsidR="00154D81">
        <w:rPr>
          <w:cs/>
        </w:rPr>
        <w:t>‎</w:t>
      </w:r>
      <w:r w:rsidR="00154D81">
        <w:t>12.5</w:t>
      </w:r>
      <w:r>
        <w:fldChar w:fldCharType="end"/>
      </w:r>
      <w:r>
        <w:t>.</w:t>
      </w:r>
      <w:r w:rsidR="008339B3" w:rsidRPr="008339B3">
        <w:t xml:space="preserve"> </w:t>
      </w:r>
      <w:r w:rsidR="008339B3">
        <w:t>(Negation of nonverbal clauses is discussed in §</w:t>
      </w:r>
      <w:r w:rsidR="00AB23F3">
        <w:fldChar w:fldCharType="begin"/>
      </w:r>
      <w:r w:rsidR="00AB23F3">
        <w:instrText xml:space="preserve"> REF _Ref363824846 \w \h </w:instrText>
      </w:r>
      <w:r w:rsidR="00AB23F3">
        <w:fldChar w:fldCharType="separate"/>
      </w:r>
      <w:r w:rsidR="00154D81">
        <w:rPr>
          <w:cs/>
        </w:rPr>
        <w:t>‎</w:t>
      </w:r>
      <w:r w:rsidR="00154D81">
        <w:t>13.1</w:t>
      </w:r>
      <w:r w:rsidR="00AB23F3">
        <w:fldChar w:fldCharType="end"/>
      </w:r>
      <w:r w:rsidR="008339B3">
        <w:t>.)</w:t>
      </w:r>
    </w:p>
    <w:p w14:paraId="5B3D3652" w14:textId="77777777" w:rsidR="005D6975" w:rsidRDefault="005D6975" w:rsidP="005D6975">
      <w:pPr>
        <w:pStyle w:val="Heading2"/>
      </w:pPr>
      <w:bookmarkStart w:id="4760" w:name="_Ref263353131"/>
      <w:bookmarkStart w:id="4761" w:name="_Toc342590156"/>
      <w:bookmarkStart w:id="4762" w:name="_Toc440455727"/>
      <w:r>
        <w:t>Nonverbal clause subjects</w:t>
      </w:r>
      <w:bookmarkEnd w:id="4760"/>
      <w:bookmarkEnd w:id="4761"/>
      <w:bookmarkEnd w:id="4762"/>
    </w:p>
    <w:p w14:paraId="5659DA94" w14:textId="77777777" w:rsidR="005D6975" w:rsidRDefault="005D6975" w:rsidP="00A27A47">
      <w:pPr>
        <w:pStyle w:val="Body0000after"/>
      </w:pPr>
      <w:r>
        <w:t xml:space="preserve">In nonverbal clauses, the subject can be a noun or noun phrase, a </w:t>
      </w:r>
      <w:r w:rsidR="00B61830">
        <w:t>personal pronoun</w:t>
      </w:r>
      <w:r>
        <w:t xml:space="preserve">, </w:t>
      </w:r>
      <w:r w:rsidR="00E503AB">
        <w:t xml:space="preserve">or </w:t>
      </w:r>
      <w:r>
        <w:t>a demonstrative</w:t>
      </w:r>
      <w:r w:rsidR="00E503AB">
        <w:t xml:space="preserve">, </w:t>
      </w:r>
      <w:r>
        <w:t xml:space="preserve">as </w:t>
      </w:r>
      <w:r w:rsidR="00B61830">
        <w:t xml:space="preserve">shown </w:t>
      </w:r>
      <w:r>
        <w:t xml:space="preserve">in </w:t>
      </w:r>
      <w:r>
        <w:fldChar w:fldCharType="begin"/>
      </w:r>
      <w:r>
        <w:instrText xml:space="preserve"> REF _Ref340309670 \h </w:instrText>
      </w:r>
      <w:r>
        <w:fldChar w:fldCharType="separate"/>
      </w:r>
      <w:r w:rsidR="00154D81">
        <w:t>(</w:t>
      </w:r>
      <w:r w:rsidR="00154D81">
        <w:rPr>
          <w:noProof/>
        </w:rPr>
        <w:t>1</w:t>
      </w:r>
      <w:r w:rsidR="00154D81">
        <w:t>)</w:t>
      </w:r>
      <w:r>
        <w:fldChar w:fldCharType="end"/>
      </w:r>
      <w:r>
        <w:t xml:space="preserve"> to </w:t>
      </w:r>
      <w:r>
        <w:fldChar w:fldCharType="begin"/>
      </w:r>
      <w:r>
        <w:instrText xml:space="preserve"> REF _Ref366948586 \h </w:instrText>
      </w:r>
      <w:r>
        <w:fldChar w:fldCharType="separate"/>
      </w:r>
      <w:r w:rsidR="00154D81">
        <w:t>(</w:t>
      </w:r>
      <w:r w:rsidR="00154D81">
        <w:rPr>
          <w:noProof/>
        </w:rPr>
        <w:t>6</w:t>
      </w:r>
      <w:r w:rsidR="00154D81">
        <w:t>)</w:t>
      </w:r>
      <w:r>
        <w:fldChar w:fldCharType="end"/>
      </w:r>
      <w:r>
        <w:t xml:space="preserve">. Alternatively, the subject can be elided if it is understood from the context, as shown in </w:t>
      </w:r>
      <w:r>
        <w:fldChar w:fldCharType="begin"/>
      </w:r>
      <w:r>
        <w:instrText xml:space="preserve"> REF _Ref340309691 \h </w:instrText>
      </w:r>
      <w:r>
        <w:fldChar w:fldCharType="separate"/>
      </w:r>
      <w:r w:rsidR="00154D81">
        <w:t>(</w:t>
      </w:r>
      <w:r w:rsidR="00154D81">
        <w:rPr>
          <w:noProof/>
        </w:rPr>
        <w:t>7</w:t>
      </w:r>
      <w:r w:rsidR="00154D81">
        <w:t>)</w:t>
      </w:r>
      <w:r>
        <w:fldChar w:fldCharType="end"/>
      </w:r>
      <w:r>
        <w:t xml:space="preserve"> and </w:t>
      </w:r>
      <w:r>
        <w:fldChar w:fldCharType="begin"/>
      </w:r>
      <w:r>
        <w:instrText xml:space="preserve"> REF _Ref366950492 \h </w:instrText>
      </w:r>
      <w:r>
        <w:fldChar w:fldCharType="separate"/>
      </w:r>
      <w:r w:rsidR="00154D81">
        <w:t>(</w:t>
      </w:r>
      <w:r w:rsidR="00154D81">
        <w:rPr>
          <w:noProof/>
        </w:rPr>
        <w:t>8</w:t>
      </w:r>
      <w:r w:rsidR="00154D81">
        <w:t>)</w:t>
      </w:r>
      <w:r>
        <w:fldChar w:fldCharType="end"/>
      </w:r>
      <w:r>
        <w:t>.</w:t>
      </w:r>
    </w:p>
    <w:p w14:paraId="50234418" w14:textId="66A5821C" w:rsidR="005D6975" w:rsidRDefault="005D6975" w:rsidP="00DF3F84">
      <w:pPr>
        <w:pStyle w:val="Body0505after"/>
      </w:pPr>
      <w:r>
        <w:t xml:space="preserve">In the nominal clause in </w:t>
      </w:r>
      <w:r>
        <w:fldChar w:fldCharType="begin"/>
      </w:r>
      <w:r>
        <w:instrText xml:space="preserve"> REF _Ref340309670 \h </w:instrText>
      </w:r>
      <w:r>
        <w:fldChar w:fldCharType="separate"/>
      </w:r>
      <w:r w:rsidR="00154D81">
        <w:t>(</w:t>
      </w:r>
      <w:r w:rsidR="00154D81">
        <w:rPr>
          <w:noProof/>
        </w:rPr>
        <w:t>1</w:t>
      </w:r>
      <w:r w:rsidR="00154D81">
        <w:t>)</w:t>
      </w:r>
      <w:r>
        <w:fldChar w:fldCharType="end"/>
      </w:r>
      <w:r>
        <w:t xml:space="preserve"> and the quantifier clause in </w:t>
      </w:r>
      <w:r w:rsidRPr="000A61DE">
        <w:fldChar w:fldCharType="begin"/>
      </w:r>
      <w:r w:rsidRPr="000A61DE">
        <w:instrText xml:space="preserve"> REF _Ref340310727 \h </w:instrText>
      </w:r>
      <w:r w:rsidRPr="000A61DE">
        <w:fldChar w:fldCharType="separate"/>
      </w:r>
      <w:r w:rsidR="00154D81">
        <w:t>(</w:t>
      </w:r>
      <w:r w:rsidR="00154D81">
        <w:rPr>
          <w:noProof/>
        </w:rPr>
        <w:t>2</w:t>
      </w:r>
      <w:r w:rsidR="00154D81">
        <w:t>)</w:t>
      </w:r>
      <w:r w:rsidRPr="000A61DE">
        <w:fldChar w:fldCharType="end"/>
      </w:r>
      <w:r>
        <w:t xml:space="preserve">, the subject is a noun phrase or a noun, respectively. In the nominal clause in </w:t>
      </w:r>
      <w:r>
        <w:fldChar w:fldCharType="begin"/>
      </w:r>
      <w:r>
        <w:instrText xml:space="preserve"> REF _Ref340309671 \h </w:instrText>
      </w:r>
      <w:r>
        <w:fldChar w:fldCharType="separate"/>
      </w:r>
      <w:r w:rsidR="00154D81">
        <w:t>(</w:t>
      </w:r>
      <w:r w:rsidR="00154D81">
        <w:rPr>
          <w:noProof/>
        </w:rPr>
        <w:t>3</w:t>
      </w:r>
      <w:r w:rsidR="00154D81">
        <w:t>)</w:t>
      </w:r>
      <w:r>
        <w:fldChar w:fldCharType="end"/>
      </w:r>
      <w:r>
        <w:t xml:space="preserve"> and the prepositional clause in </w:t>
      </w:r>
      <w:r>
        <w:fldChar w:fldCharType="begin"/>
      </w:r>
      <w:r>
        <w:instrText xml:space="preserve"> REF _Ref366948584 \h </w:instrText>
      </w:r>
      <w:r>
        <w:fldChar w:fldCharType="separate"/>
      </w:r>
      <w:r w:rsidR="00154D81">
        <w:t>(</w:t>
      </w:r>
      <w:r w:rsidR="00154D81">
        <w:rPr>
          <w:noProof/>
        </w:rPr>
        <w:t>4</w:t>
      </w:r>
      <w:r w:rsidR="00154D81">
        <w:t>)</w:t>
      </w:r>
      <w:r>
        <w:fldChar w:fldCharType="end"/>
      </w:r>
      <w:r>
        <w:t xml:space="preserve"> the subjects are encoded as </w:t>
      </w:r>
      <w:r w:rsidR="00B61830">
        <w:t>personal pronoun</w:t>
      </w:r>
      <w:r>
        <w:t xml:space="preserve">s. And in </w:t>
      </w:r>
      <w:r w:rsidR="00E503AB">
        <w:t xml:space="preserve">the </w:t>
      </w:r>
      <w:r>
        <w:t xml:space="preserve">numeral clause in </w:t>
      </w:r>
      <w:r w:rsidRPr="000A61DE">
        <w:fldChar w:fldCharType="begin"/>
      </w:r>
      <w:r w:rsidRPr="000A61DE">
        <w:instrText xml:space="preserve"> REF _Ref340310726 \h </w:instrText>
      </w:r>
      <w:r w:rsidRPr="000A61DE">
        <w:fldChar w:fldCharType="separate"/>
      </w:r>
      <w:r w:rsidR="00154D81">
        <w:t>(</w:t>
      </w:r>
      <w:r w:rsidR="00154D81">
        <w:rPr>
          <w:noProof/>
        </w:rPr>
        <w:t>5</w:t>
      </w:r>
      <w:r w:rsidR="00154D81">
        <w:t>)</w:t>
      </w:r>
      <w:r w:rsidRPr="000A61DE">
        <w:fldChar w:fldCharType="end"/>
      </w:r>
      <w:r>
        <w:t xml:space="preserve"> and the prepositional clause in </w:t>
      </w:r>
      <w:r>
        <w:fldChar w:fldCharType="begin"/>
      </w:r>
      <w:r>
        <w:instrText xml:space="preserve"> REF _Ref366948586 \h </w:instrText>
      </w:r>
      <w:r>
        <w:fldChar w:fldCharType="separate"/>
      </w:r>
      <w:r w:rsidR="00154D81">
        <w:t>(</w:t>
      </w:r>
      <w:r w:rsidR="00154D81">
        <w:rPr>
          <w:noProof/>
        </w:rPr>
        <w:t>6</w:t>
      </w:r>
      <w:r w:rsidR="00154D81">
        <w:t>)</w:t>
      </w:r>
      <w:r>
        <w:fldChar w:fldCharType="end"/>
      </w:r>
      <w:r>
        <w:t xml:space="preserve">, the subjects are expressed with demonstratives. (For a nominal clause with a demonstrative subject see </w:t>
      </w:r>
      <w:r>
        <w:fldChar w:fldCharType="begin"/>
      </w:r>
      <w:r>
        <w:instrText xml:space="preserve"> REF _Ref340309677 \h </w:instrText>
      </w:r>
      <w:r>
        <w:fldChar w:fldCharType="separate"/>
      </w:r>
      <w:r w:rsidR="00154D81">
        <w:t>(</w:t>
      </w:r>
      <w:r w:rsidR="00154D81">
        <w:rPr>
          <w:noProof/>
        </w:rPr>
        <w:t>12</w:t>
      </w:r>
      <w:r w:rsidR="00154D81">
        <w:t>)</w:t>
      </w:r>
      <w:r>
        <w:fldChar w:fldCharType="end"/>
      </w:r>
      <w:r>
        <w:t xml:space="preserve"> in §</w:t>
      </w:r>
      <w:r>
        <w:fldChar w:fldCharType="begin"/>
      </w:r>
      <w:r>
        <w:instrText xml:space="preserve"> REF _Ref262745424 \w \h </w:instrText>
      </w:r>
      <w:r>
        <w:fldChar w:fldCharType="separate"/>
      </w:r>
      <w:r w:rsidR="00154D81">
        <w:rPr>
          <w:cs/>
        </w:rPr>
        <w:t>‎</w:t>
      </w:r>
      <w:r w:rsidR="00154D81">
        <w:t>12.2</w:t>
      </w:r>
      <w:r>
        <w:fldChar w:fldCharType="end"/>
      </w:r>
      <w:r w:rsidR="009D18E4">
        <w:t xml:space="preserve">, p. </w:t>
      </w:r>
      <w:r w:rsidR="009D18E4">
        <w:fldChar w:fldCharType="begin"/>
      </w:r>
      <w:r w:rsidR="009D18E4">
        <w:instrText xml:space="preserve"> PAGEREF _Ref436750907 \h </w:instrText>
      </w:r>
      <w:r w:rsidR="009D18E4">
        <w:fldChar w:fldCharType="separate"/>
      </w:r>
      <w:r w:rsidR="00154D81">
        <w:rPr>
          <w:noProof/>
        </w:rPr>
        <w:t>487</w:t>
      </w:r>
      <w:r w:rsidR="009D18E4">
        <w:fldChar w:fldCharType="end"/>
      </w:r>
      <w:r>
        <w:t xml:space="preserve">, for a numeral clause with a </w:t>
      </w:r>
      <w:r w:rsidR="00B61830">
        <w:t>personal pronoun</w:t>
      </w:r>
      <w:r>
        <w:t xml:space="preserve"> subject see </w:t>
      </w:r>
      <w:r>
        <w:fldChar w:fldCharType="begin"/>
      </w:r>
      <w:r>
        <w:instrText xml:space="preserve"> REF _Ref340310723 \h </w:instrText>
      </w:r>
      <w:r>
        <w:fldChar w:fldCharType="separate"/>
      </w:r>
      <w:r w:rsidR="00154D81" w:rsidRPr="00675689">
        <w:t>(</w:t>
      </w:r>
      <w:r w:rsidR="00154D81">
        <w:rPr>
          <w:noProof/>
        </w:rPr>
        <w:t>19</w:t>
      </w:r>
      <w:r w:rsidR="00154D81" w:rsidRPr="00675689">
        <w:t>)</w:t>
      </w:r>
      <w:r>
        <w:fldChar w:fldCharType="end"/>
      </w:r>
      <w:r>
        <w:t xml:space="preserve"> in §</w:t>
      </w:r>
      <w:r>
        <w:fldChar w:fldCharType="begin"/>
      </w:r>
      <w:r>
        <w:instrText xml:space="preserve"> REF _Ref270511155 \w \h </w:instrText>
      </w:r>
      <w:r>
        <w:fldChar w:fldCharType="separate"/>
      </w:r>
      <w:r w:rsidR="00154D81">
        <w:rPr>
          <w:cs/>
        </w:rPr>
        <w:t>‎</w:t>
      </w:r>
      <w:r w:rsidR="00154D81">
        <w:t>12.3</w:t>
      </w:r>
      <w:r>
        <w:fldChar w:fldCharType="end"/>
      </w:r>
      <w:r w:rsidR="009D18E4">
        <w:t xml:space="preserve">, p. </w:t>
      </w:r>
      <w:r w:rsidR="009D18E4">
        <w:fldChar w:fldCharType="begin"/>
      </w:r>
      <w:r w:rsidR="009D18E4">
        <w:instrText xml:space="preserve"> PAGEREF _Ref436750967 \h </w:instrText>
      </w:r>
      <w:r w:rsidR="009D18E4">
        <w:fldChar w:fldCharType="separate"/>
      </w:r>
      <w:r w:rsidR="00154D81">
        <w:rPr>
          <w:noProof/>
        </w:rPr>
        <w:t>489</w:t>
      </w:r>
      <w:r w:rsidR="009D18E4">
        <w:fldChar w:fldCharType="end"/>
      </w:r>
      <w:r>
        <w:t xml:space="preserve">, and for a prepositional phrase with a noun phrase subject see </w:t>
      </w:r>
      <w:r>
        <w:fldChar w:fldCharType="begin"/>
      </w:r>
      <w:r>
        <w:instrText xml:space="preserve"> REF _Ref342152472 \h </w:instrText>
      </w:r>
      <w:r>
        <w:fldChar w:fldCharType="separate"/>
      </w:r>
      <w:r w:rsidR="00154D81">
        <w:t>(</w:t>
      </w:r>
      <w:r w:rsidR="00154D81">
        <w:rPr>
          <w:noProof/>
        </w:rPr>
        <w:t>23</w:t>
      </w:r>
      <w:r w:rsidR="00154D81">
        <w:t>)</w:t>
      </w:r>
      <w:r>
        <w:fldChar w:fldCharType="end"/>
      </w:r>
      <w:r>
        <w:t xml:space="preserve"> in §</w:t>
      </w:r>
      <w:r w:rsidR="00DF3F84">
        <w:fldChar w:fldCharType="begin"/>
      </w:r>
      <w:r w:rsidR="00DF3F84">
        <w:instrText xml:space="preserve"> REF _Ref439952961 \w \h </w:instrText>
      </w:r>
      <w:r w:rsidR="00DF3F84">
        <w:fldChar w:fldCharType="separate"/>
      </w:r>
      <w:r w:rsidR="00154D81">
        <w:rPr>
          <w:cs/>
        </w:rPr>
        <w:t>‎</w:t>
      </w:r>
      <w:r w:rsidR="00154D81">
        <w:t>12.4.1</w:t>
      </w:r>
      <w:r w:rsidR="00DF3F84">
        <w:fldChar w:fldCharType="end"/>
      </w:r>
      <w:r w:rsidR="00DF3F84">
        <w:t>,</w:t>
      </w:r>
      <w:r w:rsidR="009D18E4">
        <w:t xml:space="preserve"> p. </w:t>
      </w:r>
      <w:r w:rsidR="009D18E4">
        <w:fldChar w:fldCharType="begin"/>
      </w:r>
      <w:r w:rsidR="009D18E4">
        <w:instrText xml:space="preserve"> PAGEREF _Ref436751015 \h </w:instrText>
      </w:r>
      <w:r w:rsidR="009D18E4">
        <w:fldChar w:fldCharType="separate"/>
      </w:r>
      <w:r w:rsidR="00154D81">
        <w:rPr>
          <w:noProof/>
        </w:rPr>
        <w:t>491</w:t>
      </w:r>
      <w:r w:rsidR="009D18E4">
        <w:fldChar w:fldCharType="end"/>
      </w:r>
      <w:r>
        <w:t>.)</w:t>
      </w:r>
    </w:p>
    <w:p w14:paraId="73F82EDF" w14:textId="77777777" w:rsidR="005D6975" w:rsidRDefault="005D6975" w:rsidP="005D6975">
      <w:pPr>
        <w:pStyle w:val="ExampleTitle"/>
      </w:pPr>
      <w:r>
        <w:t>Subjects in nonverbal clauses</w:t>
      </w:r>
    </w:p>
    <w:tbl>
      <w:tblPr>
        <w:tblW w:w="3589" w:type="dxa"/>
        <w:tblCellMar>
          <w:left w:w="42" w:type="dxa"/>
          <w:right w:w="42" w:type="dxa"/>
        </w:tblCellMar>
        <w:tblLook w:val="01E0" w:firstRow="1" w:lastRow="1" w:firstColumn="1" w:lastColumn="1" w:noHBand="0" w:noVBand="0"/>
      </w:tblPr>
      <w:tblGrid>
        <w:gridCol w:w="709"/>
        <w:gridCol w:w="718"/>
        <w:gridCol w:w="777"/>
        <w:gridCol w:w="629"/>
        <w:gridCol w:w="756"/>
      </w:tblGrid>
      <w:tr w:rsidR="00AC23C4" w:rsidRPr="00C50848" w14:paraId="7F4E24DF" w14:textId="77777777" w:rsidTr="00AC23C4">
        <w:tc>
          <w:tcPr>
            <w:tcW w:w="709" w:type="dxa"/>
            <w:shd w:val="clear" w:color="auto" w:fill="auto"/>
          </w:tcPr>
          <w:p w14:paraId="132B1F45" w14:textId="77777777" w:rsidR="005D6975" w:rsidRPr="00C6431E" w:rsidRDefault="005D6975" w:rsidP="005D6975">
            <w:pPr>
              <w:pStyle w:val="O0Nwnext"/>
            </w:pPr>
            <w:bookmarkStart w:id="4763" w:name="_Ref255810848"/>
            <w:bookmarkStart w:id="4764" w:name="_Ref340309670"/>
            <w:r>
              <w:t>(</w:t>
            </w:r>
            <w:fldSimple w:instr=" SEQ ( \* ARABIC \s 1 ">
              <w:r w:rsidR="00154D81">
                <w:rPr>
                  <w:noProof/>
                </w:rPr>
                <w:t>1</w:t>
              </w:r>
            </w:fldSimple>
            <w:bookmarkEnd w:id="4763"/>
            <w:r>
              <w:t>)</w:t>
            </w:r>
            <w:bookmarkEnd w:id="4764"/>
          </w:p>
        </w:tc>
        <w:tc>
          <w:tcPr>
            <w:tcW w:w="718" w:type="dxa"/>
            <w:shd w:val="clear" w:color="auto" w:fill="auto"/>
          </w:tcPr>
          <w:p w14:paraId="785B5016" w14:textId="77777777" w:rsidR="005D6975" w:rsidRPr="00C6431E" w:rsidRDefault="005D6975" w:rsidP="005D6975">
            <w:pPr>
              <w:pStyle w:val="Text"/>
              <w:rPr>
                <w:rStyle w:val="ChBlueBold"/>
              </w:rPr>
            </w:pPr>
            <w:r w:rsidRPr="00C6431E">
              <w:rPr>
                <w:rStyle w:val="ChBlueBold"/>
              </w:rPr>
              <w:t>orang</w:t>
            </w:r>
          </w:p>
        </w:tc>
        <w:tc>
          <w:tcPr>
            <w:tcW w:w="777" w:type="dxa"/>
            <w:shd w:val="clear" w:color="auto" w:fill="auto"/>
          </w:tcPr>
          <w:p w14:paraId="621C5AC5" w14:textId="77777777" w:rsidR="005D6975" w:rsidRPr="00307C82" w:rsidRDefault="005D6975" w:rsidP="005D6975">
            <w:pPr>
              <w:pStyle w:val="Text"/>
              <w:rPr>
                <w:rStyle w:val="ChBlueBold"/>
              </w:rPr>
            </w:pPr>
            <w:r w:rsidRPr="00307C82">
              <w:rPr>
                <w:rStyle w:val="ChBlueBold"/>
              </w:rPr>
              <w:t>ini</w:t>
            </w:r>
          </w:p>
        </w:tc>
        <w:tc>
          <w:tcPr>
            <w:tcW w:w="629" w:type="dxa"/>
            <w:shd w:val="clear" w:color="auto" w:fill="auto"/>
          </w:tcPr>
          <w:p w14:paraId="74D31E4A" w14:textId="77777777" w:rsidR="005D6975" w:rsidRPr="00C50848" w:rsidRDefault="005D6975" w:rsidP="005D6975">
            <w:pPr>
              <w:pStyle w:val="Text"/>
            </w:pPr>
            <w:r w:rsidRPr="00C50848">
              <w:t>muka</w:t>
            </w:r>
          </w:p>
        </w:tc>
        <w:tc>
          <w:tcPr>
            <w:tcW w:w="756" w:type="dxa"/>
            <w:shd w:val="clear" w:color="auto" w:fill="auto"/>
          </w:tcPr>
          <w:p w14:paraId="623DFE35" w14:textId="77777777" w:rsidR="005D6975" w:rsidRPr="00C50848" w:rsidRDefault="005D6975" w:rsidP="005D6975">
            <w:pPr>
              <w:pStyle w:val="Text"/>
            </w:pPr>
            <w:r w:rsidRPr="00C50848">
              <w:t>baru</w:t>
            </w:r>
          </w:p>
        </w:tc>
      </w:tr>
      <w:tr w:rsidR="00AC23C4" w:rsidRPr="00AC23C4" w14:paraId="07C81B0D" w14:textId="77777777" w:rsidTr="00AC23C4">
        <w:tc>
          <w:tcPr>
            <w:tcW w:w="709" w:type="dxa"/>
            <w:shd w:val="clear" w:color="auto" w:fill="auto"/>
          </w:tcPr>
          <w:p w14:paraId="73E9753F" w14:textId="77777777" w:rsidR="005D6975" w:rsidRPr="00C6431E" w:rsidRDefault="005D6975" w:rsidP="005D6975">
            <w:pPr>
              <w:pStyle w:val="GlossEng"/>
            </w:pPr>
          </w:p>
        </w:tc>
        <w:tc>
          <w:tcPr>
            <w:tcW w:w="718" w:type="dxa"/>
            <w:shd w:val="clear" w:color="auto" w:fill="auto"/>
          </w:tcPr>
          <w:p w14:paraId="5E43E400" w14:textId="77777777" w:rsidR="005D6975" w:rsidRPr="00522E81" w:rsidRDefault="005D6975" w:rsidP="005D6975">
            <w:pPr>
              <w:pStyle w:val="GlossEng"/>
            </w:pPr>
            <w:r w:rsidRPr="00522E81">
              <w:t>person</w:t>
            </w:r>
          </w:p>
        </w:tc>
        <w:tc>
          <w:tcPr>
            <w:tcW w:w="777" w:type="dxa"/>
            <w:shd w:val="clear" w:color="auto" w:fill="auto"/>
          </w:tcPr>
          <w:p w14:paraId="6D8EC66A" w14:textId="77777777" w:rsidR="005D6975" w:rsidRPr="0099608C" w:rsidRDefault="005D6975" w:rsidP="005D6975">
            <w:pPr>
              <w:pStyle w:val="GlossEng"/>
              <w:rPr>
                <w:rStyle w:val="ChSmallCaps"/>
              </w:rPr>
            </w:pPr>
            <w:r w:rsidRPr="0099608C">
              <w:rPr>
                <w:rStyle w:val="ChSmallCaps"/>
              </w:rPr>
              <w:t>d.prox</w:t>
            </w:r>
          </w:p>
        </w:tc>
        <w:tc>
          <w:tcPr>
            <w:tcW w:w="629" w:type="dxa"/>
            <w:shd w:val="clear" w:color="auto" w:fill="auto"/>
          </w:tcPr>
          <w:p w14:paraId="195EB85C" w14:textId="77777777" w:rsidR="005D6975" w:rsidRPr="00522E81" w:rsidRDefault="005D6975" w:rsidP="005D6975">
            <w:pPr>
              <w:pStyle w:val="GlossEng"/>
            </w:pPr>
            <w:r w:rsidRPr="00522E81">
              <w:t>face</w:t>
            </w:r>
          </w:p>
        </w:tc>
        <w:tc>
          <w:tcPr>
            <w:tcW w:w="756" w:type="dxa"/>
            <w:shd w:val="clear" w:color="auto" w:fill="auto"/>
          </w:tcPr>
          <w:p w14:paraId="61D371F8" w14:textId="77777777" w:rsidR="005D6975" w:rsidRPr="00522E81" w:rsidRDefault="005D6975" w:rsidP="005D6975">
            <w:pPr>
              <w:pStyle w:val="GlossEng"/>
            </w:pPr>
            <w:r>
              <w:t>be.</w:t>
            </w:r>
            <w:r w:rsidRPr="00522E81">
              <w:t>new</w:t>
            </w:r>
          </w:p>
        </w:tc>
      </w:tr>
    </w:tbl>
    <w:p w14:paraId="22C2810A" w14:textId="08BC65C0" w:rsidR="005D6975" w:rsidRDefault="00B7093A" w:rsidP="005D6975">
      <w:pPr>
        <w:pStyle w:val="FreeTranslEng"/>
        <w:rPr>
          <w:rStyle w:val="ExampleSource"/>
        </w:rPr>
      </w:pPr>
      <w:r>
        <w:t>‘</w:t>
      </w:r>
      <w:r w:rsidR="005D6975" w:rsidRPr="00A358D3">
        <w:rPr>
          <w:rStyle w:val="ChBlueBold"/>
        </w:rPr>
        <w:t>this person</w:t>
      </w:r>
      <w:r w:rsidR="005D6975">
        <w:t xml:space="preserve"> is a new person</w:t>
      </w:r>
      <w:r>
        <w:t>’</w:t>
      </w:r>
      <w:r w:rsidR="005D6975">
        <w:t xml:space="preserve"> </w:t>
      </w:r>
      <w:r w:rsidR="005D6975" w:rsidRPr="005F36C4">
        <w:rPr>
          <w:rStyle w:val="ExampleSource"/>
        </w:rPr>
        <w:t>[080919-004-NP.0079]</w:t>
      </w:r>
    </w:p>
    <w:tbl>
      <w:tblPr>
        <w:tblW w:w="3124" w:type="dxa"/>
        <w:tblCellMar>
          <w:left w:w="42" w:type="dxa"/>
          <w:right w:w="42" w:type="dxa"/>
        </w:tblCellMar>
        <w:tblLook w:val="01E0" w:firstRow="1" w:lastRow="1" w:firstColumn="1" w:lastColumn="1" w:noHBand="0" w:noVBand="0"/>
      </w:tblPr>
      <w:tblGrid>
        <w:gridCol w:w="709"/>
        <w:gridCol w:w="284"/>
        <w:gridCol w:w="784"/>
        <w:gridCol w:w="529"/>
        <w:gridCol w:w="818"/>
      </w:tblGrid>
      <w:tr w:rsidR="00284847" w:rsidRPr="00DC4B90" w14:paraId="00751473" w14:textId="77777777" w:rsidTr="008A73C0">
        <w:tc>
          <w:tcPr>
            <w:tcW w:w="709" w:type="dxa"/>
            <w:shd w:val="clear" w:color="auto" w:fill="auto"/>
          </w:tcPr>
          <w:p w14:paraId="7AB1FFBE" w14:textId="77777777" w:rsidR="00284847" w:rsidRPr="0047512F" w:rsidRDefault="00284847" w:rsidP="008A73C0">
            <w:pPr>
              <w:pStyle w:val="O0Nwnext"/>
            </w:pPr>
            <w:bookmarkStart w:id="4765" w:name="_Ref336711685"/>
            <w:bookmarkStart w:id="4766" w:name="_Ref340310727"/>
            <w:r>
              <w:t>(</w:t>
            </w:r>
            <w:fldSimple w:instr=" SEQ ( \* ARABIC \s 1 ">
              <w:r w:rsidR="00154D81">
                <w:rPr>
                  <w:noProof/>
                </w:rPr>
                <w:t>2</w:t>
              </w:r>
            </w:fldSimple>
            <w:bookmarkEnd w:id="4765"/>
            <w:r>
              <w:t>)</w:t>
            </w:r>
            <w:bookmarkEnd w:id="4766"/>
          </w:p>
        </w:tc>
        <w:tc>
          <w:tcPr>
            <w:tcW w:w="284" w:type="dxa"/>
            <w:shd w:val="clear" w:color="auto" w:fill="auto"/>
          </w:tcPr>
          <w:p w14:paraId="19AD19D5" w14:textId="77777777" w:rsidR="00284847" w:rsidRPr="00864E79" w:rsidRDefault="00284847" w:rsidP="008A73C0">
            <w:pPr>
              <w:pStyle w:val="Text"/>
            </w:pPr>
            <w:r w:rsidRPr="00864E79">
              <w:t>…</w:t>
            </w:r>
          </w:p>
        </w:tc>
        <w:tc>
          <w:tcPr>
            <w:tcW w:w="784" w:type="dxa"/>
            <w:shd w:val="clear" w:color="auto" w:fill="auto"/>
          </w:tcPr>
          <w:p w14:paraId="20C4B2F5" w14:textId="77777777" w:rsidR="00284847" w:rsidRPr="00D80B59" w:rsidRDefault="00284847" w:rsidP="008A73C0">
            <w:pPr>
              <w:pStyle w:val="Text"/>
              <w:rPr>
                <w:rStyle w:val="ChBlueBold"/>
              </w:rPr>
            </w:pPr>
            <w:r w:rsidRPr="00D80B59">
              <w:rPr>
                <w:rStyle w:val="ChBlueBold"/>
              </w:rPr>
              <w:t>picaang</w:t>
            </w:r>
          </w:p>
        </w:tc>
        <w:tc>
          <w:tcPr>
            <w:tcW w:w="529" w:type="dxa"/>
            <w:shd w:val="clear" w:color="auto" w:fill="auto"/>
          </w:tcPr>
          <w:p w14:paraId="35122BC9" w14:textId="77777777" w:rsidR="00284847" w:rsidRPr="00864E79" w:rsidRDefault="00284847" w:rsidP="008A73C0">
            <w:pPr>
              <w:pStyle w:val="Text"/>
            </w:pPr>
            <w:r w:rsidRPr="00864E79">
              <w:t>juga</w:t>
            </w:r>
          </w:p>
        </w:tc>
        <w:tc>
          <w:tcPr>
            <w:tcW w:w="818" w:type="dxa"/>
            <w:shd w:val="clear" w:color="auto" w:fill="auto"/>
          </w:tcPr>
          <w:p w14:paraId="15267C23" w14:textId="77777777" w:rsidR="00284847" w:rsidRPr="00D80B59" w:rsidRDefault="00284847" w:rsidP="008A73C0">
            <w:pPr>
              <w:pStyle w:val="Text"/>
            </w:pPr>
            <w:r w:rsidRPr="00D80B59">
              <w:t>banyak</w:t>
            </w:r>
          </w:p>
        </w:tc>
      </w:tr>
      <w:tr w:rsidR="00284847" w:rsidRPr="00864E79" w14:paraId="66904017" w14:textId="77777777" w:rsidTr="008A73C0">
        <w:tc>
          <w:tcPr>
            <w:tcW w:w="709" w:type="dxa"/>
            <w:shd w:val="clear" w:color="auto" w:fill="auto"/>
          </w:tcPr>
          <w:p w14:paraId="269E2911" w14:textId="77777777" w:rsidR="00284847" w:rsidRPr="00864E79" w:rsidRDefault="00284847" w:rsidP="008A73C0">
            <w:pPr>
              <w:pStyle w:val="GlossEng"/>
            </w:pPr>
          </w:p>
        </w:tc>
        <w:tc>
          <w:tcPr>
            <w:tcW w:w="284" w:type="dxa"/>
            <w:shd w:val="clear" w:color="auto" w:fill="auto"/>
          </w:tcPr>
          <w:p w14:paraId="1C9A27E1" w14:textId="77777777" w:rsidR="00284847" w:rsidRPr="00864E79" w:rsidRDefault="00284847" w:rsidP="008A73C0">
            <w:pPr>
              <w:pStyle w:val="GlossEng"/>
            </w:pPr>
          </w:p>
        </w:tc>
        <w:tc>
          <w:tcPr>
            <w:tcW w:w="784" w:type="dxa"/>
            <w:shd w:val="clear" w:color="auto" w:fill="auto"/>
          </w:tcPr>
          <w:p w14:paraId="60F89247" w14:textId="77777777" w:rsidR="00284847" w:rsidRPr="00864E79" w:rsidRDefault="00284847" w:rsidP="008A73C0">
            <w:pPr>
              <w:pStyle w:val="GlossEng"/>
            </w:pPr>
            <w:r w:rsidRPr="00864E79">
              <w:t>splinter</w:t>
            </w:r>
          </w:p>
        </w:tc>
        <w:tc>
          <w:tcPr>
            <w:tcW w:w="529" w:type="dxa"/>
            <w:shd w:val="clear" w:color="auto" w:fill="auto"/>
          </w:tcPr>
          <w:p w14:paraId="3B10A471" w14:textId="77777777" w:rsidR="00284847" w:rsidRPr="00864E79" w:rsidRDefault="00284847" w:rsidP="008A73C0">
            <w:pPr>
              <w:pStyle w:val="GlossEng"/>
            </w:pPr>
            <w:r w:rsidRPr="00864E79">
              <w:t>also</w:t>
            </w:r>
          </w:p>
        </w:tc>
        <w:tc>
          <w:tcPr>
            <w:tcW w:w="818" w:type="dxa"/>
            <w:shd w:val="clear" w:color="auto" w:fill="auto"/>
          </w:tcPr>
          <w:p w14:paraId="088161C4" w14:textId="77777777" w:rsidR="00284847" w:rsidRPr="00864E79" w:rsidRDefault="00284847" w:rsidP="008A73C0">
            <w:pPr>
              <w:pStyle w:val="GlossEng"/>
            </w:pPr>
            <w:r w:rsidRPr="00864E79">
              <w:t>many</w:t>
            </w:r>
          </w:p>
        </w:tc>
      </w:tr>
    </w:tbl>
    <w:p w14:paraId="70F8250B" w14:textId="46F7B2C8" w:rsidR="00284847" w:rsidRPr="00F9554F" w:rsidRDefault="00284847" w:rsidP="005D6975">
      <w:pPr>
        <w:pStyle w:val="FreeTranslEng"/>
      </w:pPr>
      <w:r>
        <w:t xml:space="preserve">‘[at the beach] </w:t>
      </w:r>
      <w:r w:rsidRPr="007A0BC8">
        <w:t>there are also</w:t>
      </w:r>
      <w:r w:rsidRPr="00D80B59">
        <w:t xml:space="preserve"> lots of</w:t>
      </w:r>
      <w:r w:rsidRPr="007A0BC8">
        <w:t xml:space="preserve"> </w:t>
      </w:r>
      <w:r w:rsidRPr="00D80B59">
        <w:rPr>
          <w:rStyle w:val="ChBlueBold"/>
        </w:rPr>
        <w:t>splinters</w:t>
      </w:r>
      <w:r>
        <w:t>’</w:t>
      </w:r>
      <w:r w:rsidRPr="007A0BC8">
        <w:t xml:space="preserve"> (Lit. </w:t>
      </w:r>
      <w:r>
        <w:t>‘</w:t>
      </w:r>
      <w:r w:rsidRPr="00D80B59">
        <w:rPr>
          <w:rStyle w:val="ChBlueBold"/>
        </w:rPr>
        <w:t>the splinters</w:t>
      </w:r>
      <w:r w:rsidRPr="007A0BC8">
        <w:t xml:space="preserve"> </w:t>
      </w:r>
      <w:r>
        <w:t>(</w:t>
      </w:r>
      <w:r w:rsidRPr="00D80B59">
        <w:t>are) also many</w:t>
      </w:r>
      <w:r>
        <w:t>’</w:t>
      </w:r>
      <w:r w:rsidRPr="007A0BC8">
        <w:t xml:space="preserve">) </w:t>
      </w:r>
      <w:r>
        <w:rPr>
          <w:rStyle w:val="ExampleSource"/>
        </w:rPr>
        <w:t>[080917-006-CvHt</w:t>
      </w:r>
      <w:r w:rsidRPr="007A0BC8">
        <w:rPr>
          <w:rStyle w:val="ExampleSource"/>
        </w:rPr>
        <w:t>.0008]</w:t>
      </w:r>
    </w:p>
    <w:tbl>
      <w:tblPr>
        <w:tblW w:w="6641" w:type="dxa"/>
        <w:tblCellMar>
          <w:left w:w="42" w:type="dxa"/>
          <w:right w:w="42" w:type="dxa"/>
        </w:tblCellMar>
        <w:tblLook w:val="01E0" w:firstRow="1" w:lastRow="1" w:firstColumn="1" w:lastColumn="1" w:noHBand="0" w:noVBand="0"/>
      </w:tblPr>
      <w:tblGrid>
        <w:gridCol w:w="709"/>
        <w:gridCol w:w="489"/>
        <w:gridCol w:w="1084"/>
        <w:gridCol w:w="895"/>
        <w:gridCol w:w="489"/>
        <w:gridCol w:w="684"/>
        <w:gridCol w:w="489"/>
        <w:gridCol w:w="1084"/>
        <w:gridCol w:w="718"/>
      </w:tblGrid>
      <w:tr w:rsidR="00AC23C4" w:rsidRPr="008C7D8B" w14:paraId="3903F7A2" w14:textId="77777777" w:rsidTr="00AC23C4">
        <w:tc>
          <w:tcPr>
            <w:tcW w:w="709" w:type="dxa"/>
            <w:shd w:val="clear" w:color="auto" w:fill="auto"/>
          </w:tcPr>
          <w:p w14:paraId="1ADD22C5" w14:textId="77777777" w:rsidR="005D6975" w:rsidRPr="00C6431E" w:rsidRDefault="005D6975" w:rsidP="005D6975">
            <w:pPr>
              <w:pStyle w:val="O0Nwnext"/>
            </w:pPr>
            <w:bookmarkStart w:id="4767" w:name="_Ref336704843"/>
            <w:bookmarkStart w:id="4768" w:name="_Ref340309671"/>
            <w:r>
              <w:t>(</w:t>
            </w:r>
            <w:fldSimple w:instr=" SEQ ( \* ARABIC \s 1 ">
              <w:r w:rsidR="00154D81">
                <w:rPr>
                  <w:noProof/>
                </w:rPr>
                <w:t>3</w:t>
              </w:r>
            </w:fldSimple>
            <w:bookmarkEnd w:id="4767"/>
            <w:r>
              <w:t>)</w:t>
            </w:r>
            <w:bookmarkEnd w:id="4768"/>
          </w:p>
        </w:tc>
        <w:tc>
          <w:tcPr>
            <w:tcW w:w="489" w:type="dxa"/>
            <w:shd w:val="clear" w:color="auto" w:fill="auto"/>
          </w:tcPr>
          <w:p w14:paraId="308B93A5" w14:textId="77777777" w:rsidR="005D6975" w:rsidRPr="00C6431E" w:rsidRDefault="005D6975" w:rsidP="005D6975">
            <w:pPr>
              <w:pStyle w:val="Text"/>
              <w:rPr>
                <w:rStyle w:val="ChBlueBold"/>
              </w:rPr>
            </w:pPr>
            <w:r w:rsidRPr="00C6431E">
              <w:rPr>
                <w:rStyle w:val="ChBlueBold"/>
              </w:rPr>
              <w:t>ko</w:t>
            </w:r>
          </w:p>
        </w:tc>
        <w:tc>
          <w:tcPr>
            <w:tcW w:w="1084" w:type="dxa"/>
            <w:shd w:val="clear" w:color="auto" w:fill="auto"/>
          </w:tcPr>
          <w:p w14:paraId="75ABDDA1" w14:textId="77777777" w:rsidR="005D6975" w:rsidRPr="00C50848" w:rsidRDefault="005D6975" w:rsidP="005D6975">
            <w:pPr>
              <w:pStyle w:val="Text"/>
            </w:pPr>
            <w:r>
              <w:t>p</w:t>
            </w:r>
            <w:r w:rsidRPr="00C50848">
              <w:t>rempuan</w:t>
            </w:r>
            <w:r w:rsidR="00BE272A">
              <w:t>g</w:t>
            </w:r>
          </w:p>
        </w:tc>
        <w:tc>
          <w:tcPr>
            <w:tcW w:w="895" w:type="dxa"/>
            <w:shd w:val="clear" w:color="auto" w:fill="auto"/>
          </w:tcPr>
          <w:p w14:paraId="5D626EA2" w14:textId="77777777" w:rsidR="005D6975" w:rsidRPr="00C50848" w:rsidRDefault="005D6975" w:rsidP="005D6975">
            <w:pPr>
              <w:pStyle w:val="Text"/>
            </w:pPr>
            <w:r w:rsidRPr="00C50848">
              <w:t>Jayapura</w:t>
            </w:r>
            <w:r w:rsidR="00860912">
              <w:t>,</w:t>
            </w:r>
          </w:p>
        </w:tc>
        <w:tc>
          <w:tcPr>
            <w:tcW w:w="489" w:type="dxa"/>
            <w:shd w:val="clear" w:color="auto" w:fill="auto"/>
          </w:tcPr>
          <w:p w14:paraId="243B3484" w14:textId="77777777" w:rsidR="005D6975" w:rsidRPr="00522E81" w:rsidRDefault="005D6975" w:rsidP="005D6975">
            <w:pPr>
              <w:pStyle w:val="Text"/>
            </w:pPr>
            <w:r w:rsidRPr="00522E81">
              <w:t>de</w:t>
            </w:r>
          </w:p>
        </w:tc>
        <w:tc>
          <w:tcPr>
            <w:tcW w:w="684" w:type="dxa"/>
            <w:shd w:val="clear" w:color="auto" w:fill="auto"/>
          </w:tcPr>
          <w:p w14:paraId="0E5A6281" w14:textId="77777777" w:rsidR="005D6975" w:rsidRPr="00522E81" w:rsidRDefault="005D6975" w:rsidP="005D6975">
            <w:pPr>
              <w:pStyle w:val="Text"/>
            </w:pPr>
            <w:r w:rsidRPr="00522E81">
              <w:t>bilang</w:t>
            </w:r>
            <w:r w:rsidR="00860912">
              <w:t>,</w:t>
            </w:r>
          </w:p>
        </w:tc>
        <w:tc>
          <w:tcPr>
            <w:tcW w:w="489" w:type="dxa"/>
            <w:shd w:val="clear" w:color="auto" w:fill="auto"/>
          </w:tcPr>
          <w:p w14:paraId="3C81AB55" w14:textId="77777777" w:rsidR="005D6975" w:rsidRPr="00B62B1F" w:rsidRDefault="005D6975" w:rsidP="005D6975">
            <w:pPr>
              <w:pStyle w:val="Text"/>
              <w:rPr>
                <w:rStyle w:val="ChBlueBold"/>
              </w:rPr>
            </w:pPr>
            <w:r w:rsidRPr="00B62B1F">
              <w:rPr>
                <w:rStyle w:val="ChBlueBold"/>
              </w:rPr>
              <w:t>ko</w:t>
            </w:r>
          </w:p>
        </w:tc>
        <w:tc>
          <w:tcPr>
            <w:tcW w:w="1084" w:type="dxa"/>
            <w:shd w:val="clear" w:color="auto" w:fill="auto"/>
          </w:tcPr>
          <w:p w14:paraId="5596A5C2" w14:textId="77777777" w:rsidR="005D6975" w:rsidRPr="00C50848" w:rsidRDefault="005D6975" w:rsidP="005D6975">
            <w:pPr>
              <w:pStyle w:val="Text"/>
            </w:pPr>
            <w:r>
              <w:t>p</w:t>
            </w:r>
            <w:r w:rsidRPr="00C50848">
              <w:t>rempuan</w:t>
            </w:r>
            <w:r w:rsidR="00BE272A">
              <w:t>g</w:t>
            </w:r>
          </w:p>
        </w:tc>
        <w:tc>
          <w:tcPr>
            <w:tcW w:w="718" w:type="dxa"/>
            <w:shd w:val="clear" w:color="auto" w:fill="auto"/>
          </w:tcPr>
          <w:p w14:paraId="0F61E111" w14:textId="77777777" w:rsidR="005D6975" w:rsidRPr="00BD206E" w:rsidRDefault="005D6975" w:rsidP="005D6975">
            <w:pPr>
              <w:pStyle w:val="Text"/>
            </w:pPr>
            <w:r w:rsidRPr="00BD206E">
              <w:t>Demta</w:t>
            </w:r>
          </w:p>
        </w:tc>
      </w:tr>
      <w:tr w:rsidR="00AC23C4" w:rsidRPr="00522E81" w14:paraId="24E4E514" w14:textId="77777777" w:rsidTr="00AC23C4">
        <w:tc>
          <w:tcPr>
            <w:tcW w:w="709" w:type="dxa"/>
            <w:shd w:val="clear" w:color="auto" w:fill="auto"/>
          </w:tcPr>
          <w:p w14:paraId="683FCD01" w14:textId="77777777" w:rsidR="005D6975" w:rsidRPr="00C6431E" w:rsidRDefault="005D6975" w:rsidP="005D6975">
            <w:pPr>
              <w:pStyle w:val="GlossEng"/>
            </w:pPr>
          </w:p>
        </w:tc>
        <w:tc>
          <w:tcPr>
            <w:tcW w:w="489" w:type="dxa"/>
            <w:shd w:val="clear" w:color="auto" w:fill="auto"/>
          </w:tcPr>
          <w:p w14:paraId="72A88051" w14:textId="77777777" w:rsidR="005D6975" w:rsidRPr="0099608C" w:rsidRDefault="005D6975" w:rsidP="005D6975">
            <w:pPr>
              <w:pStyle w:val="GlossEng"/>
              <w:rPr>
                <w:rStyle w:val="ChSmallCaps"/>
              </w:rPr>
            </w:pPr>
            <w:r w:rsidRPr="0099608C">
              <w:rPr>
                <w:rStyle w:val="ChSmallCaps"/>
              </w:rPr>
              <w:t>2sg</w:t>
            </w:r>
          </w:p>
        </w:tc>
        <w:tc>
          <w:tcPr>
            <w:tcW w:w="1084" w:type="dxa"/>
            <w:shd w:val="clear" w:color="auto" w:fill="auto"/>
          </w:tcPr>
          <w:p w14:paraId="454FA547" w14:textId="77777777" w:rsidR="005D6975" w:rsidRPr="00522E81" w:rsidRDefault="005D6975" w:rsidP="005D6975">
            <w:pPr>
              <w:pStyle w:val="GlossEng"/>
            </w:pPr>
            <w:r w:rsidRPr="00522E81">
              <w:t>woman</w:t>
            </w:r>
          </w:p>
        </w:tc>
        <w:tc>
          <w:tcPr>
            <w:tcW w:w="895" w:type="dxa"/>
            <w:shd w:val="clear" w:color="auto" w:fill="auto"/>
          </w:tcPr>
          <w:p w14:paraId="1B846664" w14:textId="77777777" w:rsidR="005D6975" w:rsidRPr="00522E81" w:rsidRDefault="005D6975" w:rsidP="005D6975">
            <w:pPr>
              <w:pStyle w:val="GlossEng"/>
            </w:pPr>
            <w:r w:rsidRPr="00522E81">
              <w:t>Jayapura</w:t>
            </w:r>
          </w:p>
        </w:tc>
        <w:tc>
          <w:tcPr>
            <w:tcW w:w="489" w:type="dxa"/>
            <w:shd w:val="clear" w:color="auto" w:fill="auto"/>
          </w:tcPr>
          <w:p w14:paraId="4158DCC0" w14:textId="77777777" w:rsidR="005D6975" w:rsidRPr="0099608C" w:rsidRDefault="005D6975" w:rsidP="005D6975">
            <w:pPr>
              <w:pStyle w:val="GlossEng"/>
              <w:rPr>
                <w:rStyle w:val="ChSmallCaps"/>
              </w:rPr>
            </w:pPr>
            <w:r w:rsidRPr="0099608C">
              <w:rPr>
                <w:rStyle w:val="ChSmallCaps"/>
              </w:rPr>
              <w:t>3sg</w:t>
            </w:r>
          </w:p>
        </w:tc>
        <w:tc>
          <w:tcPr>
            <w:tcW w:w="684" w:type="dxa"/>
            <w:shd w:val="clear" w:color="auto" w:fill="auto"/>
          </w:tcPr>
          <w:p w14:paraId="0919841A" w14:textId="77777777" w:rsidR="005D6975" w:rsidRPr="00522E81" w:rsidRDefault="005D6975" w:rsidP="005D6975">
            <w:pPr>
              <w:pStyle w:val="GlossEng"/>
            </w:pPr>
            <w:r w:rsidRPr="00522E81">
              <w:t>say</w:t>
            </w:r>
          </w:p>
        </w:tc>
        <w:tc>
          <w:tcPr>
            <w:tcW w:w="489" w:type="dxa"/>
            <w:shd w:val="clear" w:color="auto" w:fill="auto"/>
          </w:tcPr>
          <w:p w14:paraId="32ED7E76" w14:textId="77777777" w:rsidR="005D6975" w:rsidRPr="0099608C" w:rsidRDefault="005D6975" w:rsidP="005D6975">
            <w:pPr>
              <w:pStyle w:val="GlossEng"/>
              <w:rPr>
                <w:rStyle w:val="ChSmallCaps"/>
              </w:rPr>
            </w:pPr>
            <w:r w:rsidRPr="0099608C">
              <w:rPr>
                <w:rStyle w:val="ChSmallCaps"/>
              </w:rPr>
              <w:t>2sg</w:t>
            </w:r>
          </w:p>
        </w:tc>
        <w:tc>
          <w:tcPr>
            <w:tcW w:w="1084" w:type="dxa"/>
            <w:shd w:val="clear" w:color="auto" w:fill="auto"/>
          </w:tcPr>
          <w:p w14:paraId="5C19445D" w14:textId="77777777" w:rsidR="005D6975" w:rsidRPr="00522E81" w:rsidRDefault="005D6975" w:rsidP="005D6975">
            <w:pPr>
              <w:pStyle w:val="GlossEng"/>
            </w:pPr>
            <w:r w:rsidRPr="00522E81">
              <w:t>woman</w:t>
            </w:r>
          </w:p>
        </w:tc>
        <w:tc>
          <w:tcPr>
            <w:tcW w:w="718" w:type="dxa"/>
            <w:shd w:val="clear" w:color="auto" w:fill="auto"/>
          </w:tcPr>
          <w:p w14:paraId="50609946" w14:textId="77777777" w:rsidR="005D6975" w:rsidRPr="00522E81" w:rsidRDefault="005D6975" w:rsidP="005D6975">
            <w:pPr>
              <w:pStyle w:val="GlossEng"/>
            </w:pPr>
            <w:r w:rsidRPr="00522E81">
              <w:t>Demta</w:t>
            </w:r>
          </w:p>
        </w:tc>
      </w:tr>
    </w:tbl>
    <w:p w14:paraId="7C34F126" w14:textId="3591474A" w:rsidR="005D6975" w:rsidRPr="00072AF1" w:rsidRDefault="00B7093A" w:rsidP="005D6975">
      <w:pPr>
        <w:pStyle w:val="FreeTranslEng"/>
      </w:pPr>
      <w:r>
        <w:t>‘‘</w:t>
      </w:r>
      <w:r w:rsidR="005D6975" w:rsidRPr="00A358D3">
        <w:rPr>
          <w:rStyle w:val="ChBlueBold"/>
        </w:rPr>
        <w:t>you</w:t>
      </w:r>
      <w:r>
        <w:t>’</w:t>
      </w:r>
      <w:r w:rsidR="005D6975" w:rsidRPr="00BD206E">
        <w:t>re a Jayapura girl</w:t>
      </w:r>
      <w:r>
        <w:t>’</w:t>
      </w:r>
      <w:r w:rsidR="005D6975" w:rsidRPr="00091899">
        <w:t xml:space="preserve">, </w:t>
      </w:r>
      <w:r w:rsidR="005D6975">
        <w:t xml:space="preserve">he says, </w:t>
      </w:r>
      <w:r>
        <w:t>‘</w:t>
      </w:r>
      <w:r w:rsidR="005D6975" w:rsidRPr="00A358D3">
        <w:rPr>
          <w:rStyle w:val="ChBlueBold"/>
        </w:rPr>
        <w:t>you</w:t>
      </w:r>
      <w:r>
        <w:t>’</w:t>
      </w:r>
      <w:r w:rsidR="00AF1707">
        <w:t>re a Demta girl</w:t>
      </w:r>
      <w:r>
        <w:t>’’</w:t>
      </w:r>
      <w:r w:rsidR="005D6975">
        <w:t xml:space="preserve"> </w:t>
      </w:r>
      <w:r w:rsidR="005D6975" w:rsidRPr="005F36C4">
        <w:rPr>
          <w:rStyle w:val="ExampleSource"/>
        </w:rPr>
        <w:t>[081006-025-CvEx.0014]</w:t>
      </w:r>
    </w:p>
    <w:tbl>
      <w:tblPr>
        <w:tblW w:w="5193" w:type="dxa"/>
        <w:tblCellMar>
          <w:left w:w="42" w:type="dxa"/>
          <w:right w:w="42" w:type="dxa"/>
        </w:tblCellMar>
        <w:tblLook w:val="01E0" w:firstRow="1" w:lastRow="1" w:firstColumn="1" w:lastColumn="1" w:noHBand="0" w:noVBand="0"/>
      </w:tblPr>
      <w:tblGrid>
        <w:gridCol w:w="709"/>
        <w:gridCol w:w="769"/>
        <w:gridCol w:w="673"/>
        <w:gridCol w:w="754"/>
        <w:gridCol w:w="466"/>
        <w:gridCol w:w="333"/>
        <w:gridCol w:w="861"/>
        <w:gridCol w:w="628"/>
      </w:tblGrid>
      <w:tr w:rsidR="00284847" w:rsidRPr="008C7D8B" w14:paraId="0211B839" w14:textId="77777777" w:rsidTr="008A73C0">
        <w:tc>
          <w:tcPr>
            <w:tcW w:w="709" w:type="dxa"/>
            <w:shd w:val="clear" w:color="auto" w:fill="auto"/>
          </w:tcPr>
          <w:p w14:paraId="23FBC559" w14:textId="77777777" w:rsidR="00284847" w:rsidRPr="0047512F" w:rsidRDefault="00284847" w:rsidP="008A73C0">
            <w:pPr>
              <w:pStyle w:val="O0Nwnext"/>
            </w:pPr>
            <w:bookmarkStart w:id="4769" w:name="_Ref366948584"/>
            <w:r>
              <w:t>(</w:t>
            </w:r>
            <w:fldSimple w:instr=" SEQ ( \* ARABIC \s 1 ">
              <w:r w:rsidR="00154D81">
                <w:rPr>
                  <w:noProof/>
                </w:rPr>
                <w:t>4</w:t>
              </w:r>
            </w:fldSimple>
            <w:r>
              <w:t>)</w:t>
            </w:r>
            <w:bookmarkEnd w:id="4769"/>
          </w:p>
        </w:tc>
        <w:tc>
          <w:tcPr>
            <w:tcW w:w="769" w:type="dxa"/>
            <w:shd w:val="clear" w:color="auto" w:fill="auto"/>
          </w:tcPr>
          <w:p w14:paraId="0CCEA72D" w14:textId="77777777" w:rsidR="00284847" w:rsidRPr="00265CA9" w:rsidRDefault="00284847" w:rsidP="008A73C0">
            <w:pPr>
              <w:pStyle w:val="Text"/>
            </w:pPr>
            <w:r w:rsidRPr="00265CA9">
              <w:t>baru</w:t>
            </w:r>
          </w:p>
        </w:tc>
        <w:tc>
          <w:tcPr>
            <w:tcW w:w="673" w:type="dxa"/>
            <w:shd w:val="clear" w:color="auto" w:fill="auto"/>
          </w:tcPr>
          <w:p w14:paraId="6EF01388" w14:textId="77777777" w:rsidR="00284847" w:rsidRPr="00265CA9" w:rsidRDefault="00284847" w:rsidP="008A73C0">
            <w:pPr>
              <w:pStyle w:val="Text"/>
            </w:pPr>
            <w:r>
              <w:t>Sarles</w:t>
            </w:r>
          </w:p>
        </w:tc>
        <w:tc>
          <w:tcPr>
            <w:tcW w:w="754" w:type="dxa"/>
            <w:shd w:val="clear" w:color="auto" w:fill="auto"/>
          </w:tcPr>
          <w:p w14:paraId="0B2A2C5D" w14:textId="77777777" w:rsidR="00284847" w:rsidRPr="00265CA9" w:rsidRDefault="00284847" w:rsidP="008A73C0">
            <w:pPr>
              <w:pStyle w:val="Text"/>
            </w:pPr>
            <w:r w:rsidRPr="00265CA9">
              <w:t>ini</w:t>
            </w:r>
          </w:p>
        </w:tc>
        <w:tc>
          <w:tcPr>
            <w:tcW w:w="466" w:type="dxa"/>
            <w:shd w:val="clear" w:color="auto" w:fill="auto"/>
          </w:tcPr>
          <w:p w14:paraId="6BF4AB3F" w14:textId="77777777" w:rsidR="00284847" w:rsidRPr="00265CA9" w:rsidRDefault="00284847" w:rsidP="008A73C0">
            <w:pPr>
              <w:pStyle w:val="Text"/>
            </w:pPr>
            <w:r w:rsidRPr="00265CA9">
              <w:rPr>
                <w:rStyle w:val="ChBlueBold"/>
              </w:rPr>
              <w:t>de</w:t>
            </w:r>
          </w:p>
        </w:tc>
        <w:tc>
          <w:tcPr>
            <w:tcW w:w="333" w:type="dxa"/>
            <w:shd w:val="clear" w:color="auto" w:fill="auto"/>
          </w:tcPr>
          <w:p w14:paraId="245A8A52" w14:textId="77777777" w:rsidR="00284847" w:rsidRPr="00265CA9" w:rsidRDefault="00284847" w:rsidP="008A73C0">
            <w:pPr>
              <w:pStyle w:val="Text"/>
            </w:pPr>
            <w:r w:rsidRPr="00265CA9">
              <w:t>di</w:t>
            </w:r>
          </w:p>
        </w:tc>
        <w:tc>
          <w:tcPr>
            <w:tcW w:w="861" w:type="dxa"/>
            <w:shd w:val="clear" w:color="auto" w:fill="auto"/>
          </w:tcPr>
          <w:p w14:paraId="40793E23" w14:textId="77777777" w:rsidR="00284847" w:rsidRPr="00265CA9" w:rsidRDefault="00284847" w:rsidP="008A73C0">
            <w:pPr>
              <w:pStyle w:val="Text"/>
            </w:pPr>
            <w:r w:rsidRPr="00265CA9">
              <w:t>blakan</w:t>
            </w:r>
            <w:r>
              <w:t>g</w:t>
            </w:r>
          </w:p>
        </w:tc>
        <w:tc>
          <w:tcPr>
            <w:tcW w:w="628" w:type="dxa"/>
            <w:shd w:val="clear" w:color="auto" w:fill="auto"/>
          </w:tcPr>
          <w:p w14:paraId="06519019" w14:textId="77777777" w:rsidR="00284847" w:rsidRPr="00265CA9" w:rsidRDefault="00284847" w:rsidP="008A73C0">
            <w:pPr>
              <w:pStyle w:val="Text"/>
            </w:pPr>
            <w:r w:rsidRPr="00265CA9">
              <w:t>bapa</w:t>
            </w:r>
          </w:p>
        </w:tc>
      </w:tr>
      <w:tr w:rsidR="00284847" w:rsidRPr="00AC23C4" w14:paraId="201D522F" w14:textId="77777777" w:rsidTr="008A73C0">
        <w:tc>
          <w:tcPr>
            <w:tcW w:w="709" w:type="dxa"/>
            <w:shd w:val="clear" w:color="auto" w:fill="auto"/>
          </w:tcPr>
          <w:p w14:paraId="7CD50B77" w14:textId="77777777" w:rsidR="00284847" w:rsidRPr="00C946FF" w:rsidRDefault="00284847" w:rsidP="008A73C0">
            <w:pPr>
              <w:pStyle w:val="GlossEng"/>
            </w:pPr>
          </w:p>
        </w:tc>
        <w:tc>
          <w:tcPr>
            <w:tcW w:w="769" w:type="dxa"/>
            <w:shd w:val="clear" w:color="auto" w:fill="auto"/>
          </w:tcPr>
          <w:p w14:paraId="1425CD3F" w14:textId="77777777" w:rsidR="00284847" w:rsidRPr="00265CA9" w:rsidRDefault="00284847" w:rsidP="008A73C0">
            <w:pPr>
              <w:pStyle w:val="GlossEng"/>
            </w:pPr>
            <w:r>
              <w:t>and.</w:t>
            </w:r>
            <w:r w:rsidRPr="00265CA9">
              <w:t>then</w:t>
            </w:r>
          </w:p>
        </w:tc>
        <w:tc>
          <w:tcPr>
            <w:tcW w:w="673" w:type="dxa"/>
            <w:shd w:val="clear" w:color="auto" w:fill="auto"/>
          </w:tcPr>
          <w:p w14:paraId="093F9B6B" w14:textId="77777777" w:rsidR="00284847" w:rsidRPr="00265CA9" w:rsidRDefault="00284847" w:rsidP="008A73C0">
            <w:pPr>
              <w:pStyle w:val="GlossEng"/>
            </w:pPr>
            <w:r>
              <w:t>Sarles</w:t>
            </w:r>
          </w:p>
        </w:tc>
        <w:tc>
          <w:tcPr>
            <w:tcW w:w="754" w:type="dxa"/>
            <w:shd w:val="clear" w:color="auto" w:fill="auto"/>
          </w:tcPr>
          <w:p w14:paraId="683A0DD1" w14:textId="77777777" w:rsidR="00284847" w:rsidRPr="0099608C" w:rsidRDefault="00284847" w:rsidP="008A73C0">
            <w:pPr>
              <w:pStyle w:val="GlossEng"/>
              <w:rPr>
                <w:rStyle w:val="ChSmallCaps"/>
              </w:rPr>
            </w:pPr>
            <w:r w:rsidRPr="0099608C">
              <w:rPr>
                <w:rStyle w:val="ChSmallCaps"/>
              </w:rPr>
              <w:t>d.prox</w:t>
            </w:r>
          </w:p>
        </w:tc>
        <w:tc>
          <w:tcPr>
            <w:tcW w:w="466" w:type="dxa"/>
            <w:shd w:val="clear" w:color="auto" w:fill="auto"/>
          </w:tcPr>
          <w:p w14:paraId="163102BD" w14:textId="77777777" w:rsidR="00284847" w:rsidRPr="0099608C" w:rsidRDefault="00284847" w:rsidP="008A73C0">
            <w:pPr>
              <w:pStyle w:val="GlossEng"/>
              <w:rPr>
                <w:rStyle w:val="ChSmallCaps"/>
              </w:rPr>
            </w:pPr>
            <w:r w:rsidRPr="0099608C">
              <w:rPr>
                <w:rStyle w:val="ChSmallCaps"/>
              </w:rPr>
              <w:t>3sg</w:t>
            </w:r>
          </w:p>
        </w:tc>
        <w:tc>
          <w:tcPr>
            <w:tcW w:w="333" w:type="dxa"/>
            <w:shd w:val="clear" w:color="auto" w:fill="auto"/>
          </w:tcPr>
          <w:p w14:paraId="7142D124" w14:textId="77777777" w:rsidR="00284847" w:rsidRPr="00265CA9" w:rsidRDefault="00284847" w:rsidP="008A73C0">
            <w:pPr>
              <w:pStyle w:val="GlossEng"/>
            </w:pPr>
            <w:r w:rsidRPr="00265CA9">
              <w:t>at</w:t>
            </w:r>
          </w:p>
        </w:tc>
        <w:tc>
          <w:tcPr>
            <w:tcW w:w="861" w:type="dxa"/>
            <w:shd w:val="clear" w:color="auto" w:fill="auto"/>
          </w:tcPr>
          <w:p w14:paraId="2B5E5308" w14:textId="77777777" w:rsidR="00284847" w:rsidRPr="00265CA9" w:rsidRDefault="00284847" w:rsidP="008A73C0">
            <w:pPr>
              <w:pStyle w:val="GlossEng"/>
            </w:pPr>
            <w:r w:rsidRPr="00265CA9">
              <w:t>backside</w:t>
            </w:r>
          </w:p>
        </w:tc>
        <w:tc>
          <w:tcPr>
            <w:tcW w:w="628" w:type="dxa"/>
            <w:shd w:val="clear" w:color="auto" w:fill="auto"/>
          </w:tcPr>
          <w:p w14:paraId="5CA4249C" w14:textId="77777777" w:rsidR="00284847" w:rsidRPr="00265CA9" w:rsidRDefault="00284847" w:rsidP="008A73C0">
            <w:pPr>
              <w:pStyle w:val="GlossEng"/>
            </w:pPr>
            <w:r w:rsidRPr="00265CA9">
              <w:t>father</w:t>
            </w:r>
          </w:p>
        </w:tc>
      </w:tr>
    </w:tbl>
    <w:p w14:paraId="736355E9" w14:textId="1FE6A2ED" w:rsidR="00D80B59" w:rsidRPr="001B3351" w:rsidRDefault="00284847" w:rsidP="00A27A47">
      <w:pPr>
        <w:pStyle w:val="FreeTranslEng"/>
      </w:pPr>
      <w:r>
        <w:t xml:space="preserve">‘but then Sarles here, </w:t>
      </w:r>
      <w:r w:rsidRPr="00C946FF">
        <w:rPr>
          <w:rStyle w:val="ChBlueBold"/>
        </w:rPr>
        <w:t>he</w:t>
      </w:r>
      <w:r>
        <w:t xml:space="preserve"> was behind father’ </w:t>
      </w:r>
      <w:r w:rsidRPr="00C946FF">
        <w:rPr>
          <w:rStyle w:val="ExampleSource"/>
        </w:rPr>
        <w:t>[081025-009b-Cv.0014]</w:t>
      </w:r>
    </w:p>
    <w:tbl>
      <w:tblPr>
        <w:tblW w:w="4186" w:type="dxa"/>
        <w:tblCellMar>
          <w:left w:w="42" w:type="dxa"/>
          <w:right w:w="42" w:type="dxa"/>
        </w:tblCellMar>
        <w:tblLook w:val="01E0" w:firstRow="1" w:lastRow="1" w:firstColumn="1" w:lastColumn="1" w:noHBand="0" w:noVBand="0"/>
      </w:tblPr>
      <w:tblGrid>
        <w:gridCol w:w="709"/>
        <w:gridCol w:w="706"/>
        <w:gridCol w:w="507"/>
        <w:gridCol w:w="495"/>
        <w:gridCol w:w="734"/>
        <w:gridCol w:w="751"/>
        <w:gridCol w:w="284"/>
      </w:tblGrid>
      <w:tr w:rsidR="00AC23C4" w:rsidRPr="008C7D8B" w14:paraId="1C616827" w14:textId="77777777" w:rsidTr="00AC23C4">
        <w:tc>
          <w:tcPr>
            <w:tcW w:w="709" w:type="dxa"/>
            <w:shd w:val="clear" w:color="auto" w:fill="auto"/>
          </w:tcPr>
          <w:p w14:paraId="44E3CF12" w14:textId="77777777" w:rsidR="005D6975" w:rsidRPr="0047512F" w:rsidRDefault="005D6975" w:rsidP="005D6975">
            <w:pPr>
              <w:pStyle w:val="O0Nwnext"/>
            </w:pPr>
            <w:bookmarkStart w:id="4770" w:name="_Ref287689440"/>
            <w:bookmarkStart w:id="4771" w:name="_Ref340310726"/>
            <w:r>
              <w:t>(</w:t>
            </w:r>
            <w:fldSimple w:instr=" SEQ ( \* ARABIC \s 1 ">
              <w:r w:rsidR="00154D81">
                <w:rPr>
                  <w:noProof/>
                </w:rPr>
                <w:t>5</w:t>
              </w:r>
            </w:fldSimple>
            <w:bookmarkEnd w:id="4770"/>
            <w:r>
              <w:t>)</w:t>
            </w:r>
            <w:bookmarkEnd w:id="4771"/>
          </w:p>
        </w:tc>
        <w:tc>
          <w:tcPr>
            <w:tcW w:w="706" w:type="dxa"/>
            <w:shd w:val="clear" w:color="auto" w:fill="auto"/>
          </w:tcPr>
          <w:p w14:paraId="728BB017" w14:textId="77777777" w:rsidR="005D6975" w:rsidRPr="00D02C80" w:rsidRDefault="005D6975" w:rsidP="005D6975">
            <w:pPr>
              <w:pStyle w:val="Text"/>
              <w:rPr>
                <w:rStyle w:val="ChBlueBold"/>
              </w:rPr>
            </w:pPr>
            <w:r w:rsidRPr="00D02C80">
              <w:rPr>
                <w:rStyle w:val="ChBlueBold"/>
              </w:rPr>
              <w:t>itu</w:t>
            </w:r>
          </w:p>
        </w:tc>
        <w:tc>
          <w:tcPr>
            <w:tcW w:w="507" w:type="dxa"/>
            <w:shd w:val="clear" w:color="auto" w:fill="auto"/>
          </w:tcPr>
          <w:p w14:paraId="73EF584A" w14:textId="77777777" w:rsidR="005D6975" w:rsidRPr="00D02C80" w:rsidRDefault="005D6975" w:rsidP="005D6975">
            <w:pPr>
              <w:pStyle w:val="Text"/>
            </w:pPr>
            <w:r w:rsidRPr="00D02C80">
              <w:t>satu</w:t>
            </w:r>
          </w:p>
        </w:tc>
        <w:tc>
          <w:tcPr>
            <w:tcW w:w="495" w:type="dxa"/>
            <w:shd w:val="clear" w:color="auto" w:fill="auto"/>
          </w:tcPr>
          <w:p w14:paraId="401B0B7D" w14:textId="77777777" w:rsidR="005D6975" w:rsidRPr="00D02C80" w:rsidRDefault="005D6975" w:rsidP="005D6975">
            <w:pPr>
              <w:pStyle w:val="Text"/>
            </w:pPr>
            <w:r w:rsidRPr="00D02C80">
              <w:t>saja</w:t>
            </w:r>
          </w:p>
        </w:tc>
        <w:tc>
          <w:tcPr>
            <w:tcW w:w="734" w:type="dxa"/>
            <w:shd w:val="clear" w:color="auto" w:fill="auto"/>
          </w:tcPr>
          <w:p w14:paraId="689496F2" w14:textId="77777777" w:rsidR="005D6975" w:rsidRPr="00D02C80" w:rsidRDefault="005D6975" w:rsidP="005D6975">
            <w:pPr>
              <w:pStyle w:val="Text"/>
            </w:pPr>
            <w:r w:rsidRPr="00D02C80">
              <w:t>blum</w:t>
            </w:r>
          </w:p>
        </w:tc>
        <w:tc>
          <w:tcPr>
            <w:tcW w:w="751" w:type="dxa"/>
            <w:shd w:val="clear" w:color="auto" w:fill="auto"/>
          </w:tcPr>
          <w:p w14:paraId="276FA845" w14:textId="77777777" w:rsidR="005D6975" w:rsidRPr="003E465A" w:rsidRDefault="005D6975" w:rsidP="005D6975">
            <w:pPr>
              <w:pStyle w:val="Text"/>
            </w:pPr>
            <w:r w:rsidRPr="003E465A">
              <w:t>brapa</w:t>
            </w:r>
          </w:p>
        </w:tc>
        <w:tc>
          <w:tcPr>
            <w:tcW w:w="284" w:type="dxa"/>
            <w:shd w:val="clear" w:color="auto" w:fill="auto"/>
          </w:tcPr>
          <w:p w14:paraId="01971731" w14:textId="77777777" w:rsidR="005D6975" w:rsidRPr="003E465A" w:rsidRDefault="005D6975" w:rsidP="005D6975">
            <w:pPr>
              <w:pStyle w:val="Text"/>
            </w:pPr>
            <w:r>
              <w:t>…</w:t>
            </w:r>
          </w:p>
        </w:tc>
      </w:tr>
      <w:tr w:rsidR="00AC23C4" w:rsidRPr="00AC23C4" w14:paraId="2A63D67C" w14:textId="77777777" w:rsidTr="00AC23C4">
        <w:tc>
          <w:tcPr>
            <w:tcW w:w="709" w:type="dxa"/>
            <w:shd w:val="clear" w:color="auto" w:fill="auto"/>
          </w:tcPr>
          <w:p w14:paraId="5FE5603B" w14:textId="77777777" w:rsidR="005D6975" w:rsidRPr="0047512F" w:rsidRDefault="005D6975" w:rsidP="005D6975">
            <w:pPr>
              <w:pStyle w:val="GlossEng"/>
            </w:pPr>
          </w:p>
        </w:tc>
        <w:tc>
          <w:tcPr>
            <w:tcW w:w="706" w:type="dxa"/>
            <w:shd w:val="clear" w:color="auto" w:fill="auto"/>
          </w:tcPr>
          <w:p w14:paraId="7DA9A862" w14:textId="77777777" w:rsidR="005D6975" w:rsidRPr="0099608C" w:rsidRDefault="005D6975" w:rsidP="005D6975">
            <w:pPr>
              <w:pStyle w:val="GlossEng"/>
              <w:rPr>
                <w:rStyle w:val="ChSmallCaps"/>
              </w:rPr>
            </w:pPr>
            <w:r w:rsidRPr="0099608C">
              <w:rPr>
                <w:rStyle w:val="ChSmallCaps"/>
              </w:rPr>
              <w:t>d.dist</w:t>
            </w:r>
          </w:p>
        </w:tc>
        <w:tc>
          <w:tcPr>
            <w:tcW w:w="507" w:type="dxa"/>
            <w:shd w:val="clear" w:color="auto" w:fill="auto"/>
          </w:tcPr>
          <w:p w14:paraId="70ADC42A" w14:textId="77777777" w:rsidR="005D6975" w:rsidRPr="003E465A" w:rsidRDefault="005D6975" w:rsidP="005D6975">
            <w:pPr>
              <w:pStyle w:val="GlossEng"/>
            </w:pPr>
            <w:r w:rsidRPr="003E465A">
              <w:t>one</w:t>
            </w:r>
          </w:p>
        </w:tc>
        <w:tc>
          <w:tcPr>
            <w:tcW w:w="495" w:type="dxa"/>
            <w:shd w:val="clear" w:color="auto" w:fill="auto"/>
          </w:tcPr>
          <w:p w14:paraId="554B762B" w14:textId="77777777" w:rsidR="005D6975" w:rsidRPr="003E465A" w:rsidRDefault="005D6975" w:rsidP="005D6975">
            <w:pPr>
              <w:pStyle w:val="GlossEng"/>
            </w:pPr>
            <w:r w:rsidRPr="003E465A">
              <w:t>just</w:t>
            </w:r>
          </w:p>
        </w:tc>
        <w:tc>
          <w:tcPr>
            <w:tcW w:w="734" w:type="dxa"/>
            <w:shd w:val="clear" w:color="auto" w:fill="auto"/>
          </w:tcPr>
          <w:p w14:paraId="4B0133A6" w14:textId="77777777" w:rsidR="005D6975" w:rsidRPr="003E465A" w:rsidRDefault="005D6975" w:rsidP="005D6975">
            <w:pPr>
              <w:pStyle w:val="GlossEng"/>
            </w:pPr>
            <w:r w:rsidRPr="003E465A">
              <w:t>not.yet</w:t>
            </w:r>
          </w:p>
        </w:tc>
        <w:tc>
          <w:tcPr>
            <w:tcW w:w="751" w:type="dxa"/>
            <w:shd w:val="clear" w:color="auto" w:fill="auto"/>
          </w:tcPr>
          <w:p w14:paraId="082753F4" w14:textId="77777777" w:rsidR="005D6975" w:rsidRPr="003E465A" w:rsidRDefault="007D3A2F" w:rsidP="005D6975">
            <w:pPr>
              <w:pStyle w:val="GlossEng"/>
            </w:pPr>
            <w:r>
              <w:t>several</w:t>
            </w:r>
          </w:p>
        </w:tc>
        <w:tc>
          <w:tcPr>
            <w:tcW w:w="284" w:type="dxa"/>
            <w:shd w:val="clear" w:color="auto" w:fill="auto"/>
          </w:tcPr>
          <w:p w14:paraId="67CC79A6" w14:textId="77777777" w:rsidR="005D6975" w:rsidRPr="003E465A" w:rsidRDefault="005D6975" w:rsidP="005D6975">
            <w:pPr>
              <w:pStyle w:val="GlossEng"/>
            </w:pPr>
          </w:p>
        </w:tc>
      </w:tr>
    </w:tbl>
    <w:p w14:paraId="53280C37" w14:textId="13E61A39" w:rsidR="005D6975" w:rsidRPr="003E465A" w:rsidRDefault="005D6975" w:rsidP="005D6975">
      <w:pPr>
        <w:pStyle w:val="FreeTranslEng"/>
      </w:pPr>
      <w:r>
        <w:t xml:space="preserve">[Conversation about cloths as a bride-price:] </w:t>
      </w:r>
      <w:r w:rsidR="00B7093A">
        <w:t>‘</w:t>
      </w:r>
      <w:r w:rsidRPr="009D499E">
        <w:rPr>
          <w:rStyle w:val="ChBlueBold"/>
        </w:rPr>
        <w:t>that</w:t>
      </w:r>
      <w:r w:rsidRPr="00EC5510">
        <w:t xml:space="preserve"> </w:t>
      </w:r>
      <w:r w:rsidRPr="009D499E">
        <w:t>is just one (</w:t>
      </w:r>
      <w:r>
        <w:t xml:space="preserve">cloth </w:t>
      </w:r>
      <w:r w:rsidRPr="003E465A">
        <w:t xml:space="preserve">and) not yet several </w:t>
      </w:r>
      <w:r>
        <w:t xml:space="preserve">(cloths) </w:t>
      </w:r>
      <w:r w:rsidR="00407477">
        <w:t>…</w:t>
      </w:r>
      <w:r w:rsidR="00B7093A">
        <w:t>’</w:t>
      </w:r>
      <w:r>
        <w:t xml:space="preserve"> </w:t>
      </w:r>
      <w:r w:rsidRPr="003E0DA4">
        <w:rPr>
          <w:rStyle w:val="ExampleSource"/>
        </w:rPr>
        <w:t>[081006-029-CvEx.0011]</w:t>
      </w:r>
    </w:p>
    <w:tbl>
      <w:tblPr>
        <w:tblW w:w="0" w:type="auto"/>
        <w:tblInd w:w="42" w:type="dxa"/>
        <w:tblCellMar>
          <w:left w:w="42" w:type="dxa"/>
          <w:right w:w="42" w:type="dxa"/>
        </w:tblCellMar>
        <w:tblLook w:val="01E0" w:firstRow="1" w:lastRow="1" w:firstColumn="1" w:lastColumn="1" w:noHBand="0" w:noVBand="0"/>
      </w:tblPr>
      <w:tblGrid>
        <w:gridCol w:w="709"/>
        <w:gridCol w:w="436"/>
        <w:gridCol w:w="702"/>
        <w:gridCol w:w="360"/>
        <w:gridCol w:w="747"/>
        <w:gridCol w:w="684"/>
      </w:tblGrid>
      <w:tr w:rsidR="00AC23C4" w:rsidRPr="008C7D8B" w14:paraId="16EB2322" w14:textId="77777777" w:rsidTr="00284847">
        <w:tc>
          <w:tcPr>
            <w:tcW w:w="709" w:type="dxa"/>
            <w:shd w:val="clear" w:color="auto" w:fill="auto"/>
          </w:tcPr>
          <w:p w14:paraId="483A0D88" w14:textId="255E7497" w:rsidR="005D6975" w:rsidRPr="0047512F" w:rsidRDefault="005D6975" w:rsidP="005D6975">
            <w:pPr>
              <w:pStyle w:val="O0Nwnext"/>
            </w:pPr>
            <w:bookmarkStart w:id="4772" w:name="_Ref366948586"/>
            <w:r>
              <w:t>(</w:t>
            </w:r>
            <w:fldSimple w:instr=" SEQ ( \* ARABIC \s 1 ">
              <w:r w:rsidR="00154D81">
                <w:rPr>
                  <w:noProof/>
                </w:rPr>
                <w:t>6</w:t>
              </w:r>
            </w:fldSimple>
            <w:r>
              <w:t>)</w:t>
            </w:r>
            <w:bookmarkEnd w:id="4772"/>
          </w:p>
        </w:tc>
        <w:tc>
          <w:tcPr>
            <w:tcW w:w="436" w:type="dxa"/>
            <w:shd w:val="clear" w:color="auto" w:fill="auto"/>
          </w:tcPr>
          <w:p w14:paraId="7625EF99" w14:textId="77777777" w:rsidR="005D6975" w:rsidRPr="00265CA9" w:rsidRDefault="005D6975" w:rsidP="005D6975">
            <w:pPr>
              <w:pStyle w:val="Text"/>
            </w:pPr>
            <w:r w:rsidRPr="00265CA9">
              <w:t>a</w:t>
            </w:r>
          </w:p>
        </w:tc>
        <w:tc>
          <w:tcPr>
            <w:tcW w:w="702" w:type="dxa"/>
            <w:shd w:val="clear" w:color="auto" w:fill="auto"/>
          </w:tcPr>
          <w:p w14:paraId="2865AE94" w14:textId="77777777" w:rsidR="005D6975" w:rsidRPr="009D499E" w:rsidRDefault="005D6975" w:rsidP="005D6975">
            <w:pPr>
              <w:pStyle w:val="Text"/>
              <w:rPr>
                <w:rStyle w:val="ChBlueBold"/>
              </w:rPr>
            </w:pPr>
            <w:r w:rsidRPr="009D499E">
              <w:rPr>
                <w:rStyle w:val="ChBlueBold"/>
              </w:rPr>
              <w:t>itu</w:t>
            </w:r>
          </w:p>
        </w:tc>
        <w:tc>
          <w:tcPr>
            <w:tcW w:w="360" w:type="dxa"/>
            <w:shd w:val="clear" w:color="auto" w:fill="auto"/>
          </w:tcPr>
          <w:p w14:paraId="5FE7301E" w14:textId="77777777" w:rsidR="005D6975" w:rsidRPr="00265CA9" w:rsidRDefault="005D6975" w:rsidP="005D6975">
            <w:pPr>
              <w:pStyle w:val="Text"/>
            </w:pPr>
            <w:r w:rsidRPr="00265CA9">
              <w:t>di</w:t>
            </w:r>
          </w:p>
        </w:tc>
        <w:tc>
          <w:tcPr>
            <w:tcW w:w="747" w:type="dxa"/>
            <w:shd w:val="clear" w:color="auto" w:fill="auto"/>
          </w:tcPr>
          <w:p w14:paraId="432DCC42" w14:textId="77777777" w:rsidR="005D6975" w:rsidRPr="00265CA9" w:rsidRDefault="005D6975" w:rsidP="005D6975">
            <w:pPr>
              <w:pStyle w:val="Text"/>
            </w:pPr>
            <w:r w:rsidRPr="00265CA9">
              <w:t>Wakde</w:t>
            </w:r>
          </w:p>
        </w:tc>
        <w:tc>
          <w:tcPr>
            <w:tcW w:w="684" w:type="dxa"/>
            <w:shd w:val="clear" w:color="auto" w:fill="auto"/>
          </w:tcPr>
          <w:p w14:paraId="4F01E641" w14:textId="77777777" w:rsidR="005D6975" w:rsidRPr="00265CA9" w:rsidRDefault="005D6975" w:rsidP="005D6975">
            <w:pPr>
              <w:pStyle w:val="Text"/>
            </w:pPr>
            <w:r w:rsidRPr="00265CA9">
              <w:t>sana</w:t>
            </w:r>
          </w:p>
        </w:tc>
      </w:tr>
      <w:tr w:rsidR="00AC23C4" w:rsidRPr="00AC23C4" w14:paraId="02E5FB2E" w14:textId="77777777" w:rsidTr="00284847">
        <w:tc>
          <w:tcPr>
            <w:tcW w:w="709" w:type="dxa"/>
            <w:shd w:val="clear" w:color="auto" w:fill="auto"/>
          </w:tcPr>
          <w:p w14:paraId="55AF88D2" w14:textId="77777777" w:rsidR="005D6975" w:rsidRPr="00265CA9" w:rsidRDefault="005D6975" w:rsidP="005D6975">
            <w:pPr>
              <w:pStyle w:val="GlossEng"/>
            </w:pPr>
          </w:p>
        </w:tc>
        <w:tc>
          <w:tcPr>
            <w:tcW w:w="436" w:type="dxa"/>
            <w:shd w:val="clear" w:color="auto" w:fill="auto"/>
          </w:tcPr>
          <w:p w14:paraId="4A20C657" w14:textId="77777777" w:rsidR="005D6975" w:rsidRPr="00265CA9" w:rsidRDefault="005D6975" w:rsidP="005D6975">
            <w:pPr>
              <w:pStyle w:val="GlossEng"/>
            </w:pPr>
            <w:r w:rsidRPr="00265CA9">
              <w:t>ah!</w:t>
            </w:r>
          </w:p>
        </w:tc>
        <w:tc>
          <w:tcPr>
            <w:tcW w:w="702" w:type="dxa"/>
            <w:shd w:val="clear" w:color="auto" w:fill="auto"/>
          </w:tcPr>
          <w:p w14:paraId="6665E094" w14:textId="77777777" w:rsidR="005D6975" w:rsidRPr="0099608C" w:rsidRDefault="005D6975" w:rsidP="005D6975">
            <w:pPr>
              <w:pStyle w:val="GlossEng"/>
              <w:rPr>
                <w:rStyle w:val="ChSmallCaps"/>
              </w:rPr>
            </w:pPr>
            <w:r w:rsidRPr="0099608C">
              <w:rPr>
                <w:rStyle w:val="ChSmallCaps"/>
              </w:rPr>
              <w:t>d.dist</w:t>
            </w:r>
          </w:p>
        </w:tc>
        <w:tc>
          <w:tcPr>
            <w:tcW w:w="360" w:type="dxa"/>
            <w:shd w:val="clear" w:color="auto" w:fill="auto"/>
          </w:tcPr>
          <w:p w14:paraId="6D6579F6" w14:textId="77777777" w:rsidR="005D6975" w:rsidRPr="00265CA9" w:rsidRDefault="005D6975" w:rsidP="005D6975">
            <w:pPr>
              <w:pStyle w:val="GlossEng"/>
            </w:pPr>
            <w:r w:rsidRPr="00265CA9">
              <w:t>at</w:t>
            </w:r>
          </w:p>
        </w:tc>
        <w:tc>
          <w:tcPr>
            <w:tcW w:w="747" w:type="dxa"/>
            <w:shd w:val="clear" w:color="auto" w:fill="auto"/>
          </w:tcPr>
          <w:p w14:paraId="6904B74B" w14:textId="77777777" w:rsidR="005D6975" w:rsidRPr="00265CA9" w:rsidRDefault="005D6975" w:rsidP="005D6975">
            <w:pPr>
              <w:pStyle w:val="GlossEng"/>
            </w:pPr>
            <w:r w:rsidRPr="00265CA9">
              <w:t>Wakde</w:t>
            </w:r>
          </w:p>
        </w:tc>
        <w:tc>
          <w:tcPr>
            <w:tcW w:w="684" w:type="dxa"/>
            <w:shd w:val="clear" w:color="auto" w:fill="auto"/>
          </w:tcPr>
          <w:p w14:paraId="74F8ABDC" w14:textId="77777777" w:rsidR="005D6975" w:rsidRPr="0099608C" w:rsidRDefault="005D6975" w:rsidP="005D6975">
            <w:pPr>
              <w:pStyle w:val="GlossEng"/>
              <w:rPr>
                <w:rStyle w:val="ChSmallCaps"/>
              </w:rPr>
            </w:pPr>
            <w:r w:rsidRPr="0099608C">
              <w:rPr>
                <w:rStyle w:val="ChSmallCaps"/>
              </w:rPr>
              <w:t>l.dist</w:t>
            </w:r>
          </w:p>
        </w:tc>
      </w:tr>
    </w:tbl>
    <w:p w14:paraId="4BE1C8AF" w14:textId="0336CBC6" w:rsidR="005D6975" w:rsidRDefault="00B7093A" w:rsidP="005D6975">
      <w:pPr>
        <w:pStyle w:val="FreeTranslEng"/>
      </w:pPr>
      <w:r>
        <w:t>‘</w:t>
      </w:r>
      <w:r w:rsidR="005D6975">
        <w:t xml:space="preserve">ah, </w:t>
      </w:r>
      <w:r w:rsidR="005D6975" w:rsidRPr="009D499E">
        <w:rPr>
          <w:rStyle w:val="ChBlueBold"/>
        </w:rPr>
        <w:t>that</w:t>
      </w:r>
      <w:r>
        <w:t>’</w:t>
      </w:r>
      <w:r w:rsidR="005D6975">
        <w:t>s in Wakde over there</w:t>
      </w:r>
      <w:r>
        <w:t>’</w:t>
      </w:r>
      <w:r w:rsidR="005D6975">
        <w:t xml:space="preserve"> </w:t>
      </w:r>
      <w:r w:rsidR="005D6975" w:rsidRPr="009D499E">
        <w:rPr>
          <w:rStyle w:val="ExampleSource"/>
        </w:rPr>
        <w:t>[081006-016-Cv.0030]</w:t>
      </w:r>
    </w:p>
    <w:p w14:paraId="2FDCCB87" w14:textId="5B60F138" w:rsidR="005D6975" w:rsidRDefault="005D6975" w:rsidP="00A27A47">
      <w:pPr>
        <w:pStyle w:val="Body0005after"/>
      </w:pPr>
      <w:r>
        <w:t xml:space="preserve">If the subject can be inferred from the context it can also be elided. This is illustrated with the two nominal clauses </w:t>
      </w:r>
      <w:r w:rsidR="00E503AB">
        <w:t xml:space="preserve">in </w:t>
      </w:r>
      <w:r>
        <w:fldChar w:fldCharType="begin"/>
      </w:r>
      <w:r>
        <w:instrText xml:space="preserve"> REF _Ref340309691 \h </w:instrText>
      </w:r>
      <w:r>
        <w:fldChar w:fldCharType="separate"/>
      </w:r>
      <w:r w:rsidR="00154D81">
        <w:t>(</w:t>
      </w:r>
      <w:r w:rsidR="00154D81">
        <w:rPr>
          <w:noProof/>
        </w:rPr>
        <w:t>7</w:t>
      </w:r>
      <w:r w:rsidR="00154D81">
        <w:t>)</w:t>
      </w:r>
      <w:r>
        <w:fldChar w:fldCharType="end"/>
      </w:r>
      <w:r>
        <w:t xml:space="preserve"> and the prepositional clause in </w:t>
      </w:r>
      <w:r>
        <w:fldChar w:fldCharType="begin"/>
      </w:r>
      <w:r>
        <w:instrText xml:space="preserve"> REF _Ref366950492 \h </w:instrText>
      </w:r>
      <w:r>
        <w:fldChar w:fldCharType="separate"/>
      </w:r>
      <w:r w:rsidR="00154D81">
        <w:t>(</w:t>
      </w:r>
      <w:r w:rsidR="00154D81">
        <w:rPr>
          <w:noProof/>
        </w:rPr>
        <w:t>8</w:t>
      </w:r>
      <w:r w:rsidR="00154D81">
        <w:t>)</w:t>
      </w:r>
      <w:r>
        <w:fldChar w:fldCharType="end"/>
      </w:r>
      <w:r>
        <w:t xml:space="preserve">. In the two nominal clauses in </w:t>
      </w:r>
      <w:r>
        <w:fldChar w:fldCharType="begin"/>
      </w:r>
      <w:r>
        <w:instrText xml:space="preserve"> REF _Ref340309691 \h </w:instrText>
      </w:r>
      <w:r>
        <w:fldChar w:fldCharType="separate"/>
      </w:r>
      <w:r w:rsidR="00154D81">
        <w:t>(</w:t>
      </w:r>
      <w:r w:rsidR="00154D81">
        <w:rPr>
          <w:noProof/>
        </w:rPr>
        <w:t>7</w:t>
      </w:r>
      <w:r w:rsidR="00154D81">
        <w:t>)</w:t>
      </w:r>
      <w:r>
        <w:fldChar w:fldCharType="end"/>
      </w:r>
      <w:r>
        <w:t xml:space="preserve">, the predicates </w:t>
      </w:r>
      <w:r w:rsidR="007F26B9">
        <w:rPr>
          <w:rStyle w:val="ChItalBold"/>
        </w:rPr>
        <w:t>kitong pu ana</w:t>
      </w:r>
      <w:r>
        <w:t xml:space="preserve"> </w:t>
      </w:r>
      <w:r w:rsidR="00B7093A">
        <w:t>‘</w:t>
      </w:r>
      <w:r>
        <w:t>our child</w:t>
      </w:r>
      <w:r w:rsidR="00B7093A">
        <w:t>’</w:t>
      </w:r>
      <w:r>
        <w:t xml:space="preserve"> and </w:t>
      </w:r>
      <w:r w:rsidRPr="00F2612F">
        <w:rPr>
          <w:rStyle w:val="ChItalBold"/>
        </w:rPr>
        <w:t>tong punya dara</w:t>
      </w:r>
      <w:r>
        <w:t xml:space="preserve"> </w:t>
      </w:r>
      <w:r w:rsidR="00B7093A">
        <w:t>‘</w:t>
      </w:r>
      <w:r>
        <w:t>our blood</w:t>
      </w:r>
      <w:r w:rsidR="00B7093A">
        <w:t>’</w:t>
      </w:r>
      <w:r>
        <w:t xml:space="preserve"> are co-referential with </w:t>
      </w:r>
      <w:r w:rsidRPr="00F856BD">
        <w:rPr>
          <w:rStyle w:val="ChItalBold"/>
        </w:rPr>
        <w:t>de</w:t>
      </w:r>
      <w:r>
        <w:t xml:space="preserve"> </w:t>
      </w:r>
      <w:r w:rsidR="00B7093A">
        <w:t>‘</w:t>
      </w:r>
      <w:r w:rsidRPr="0099608C">
        <w:rPr>
          <w:rStyle w:val="ChSmallCaps"/>
        </w:rPr>
        <w:t>3sg</w:t>
      </w:r>
      <w:r w:rsidR="00B7093A">
        <w:t>’</w:t>
      </w:r>
      <w:r>
        <w:t xml:space="preserve">. As the subject was already introduced at the beginning of the utterance, it is omitted in the nominal clause. In the prepositional clause in </w:t>
      </w:r>
      <w:r>
        <w:fldChar w:fldCharType="begin"/>
      </w:r>
      <w:r>
        <w:instrText xml:space="preserve"> REF _Ref366950492 \h </w:instrText>
      </w:r>
      <w:r>
        <w:fldChar w:fldCharType="separate"/>
      </w:r>
      <w:r w:rsidR="00154D81">
        <w:t>(</w:t>
      </w:r>
      <w:r w:rsidR="00154D81">
        <w:rPr>
          <w:noProof/>
        </w:rPr>
        <w:t>8</w:t>
      </w:r>
      <w:r w:rsidR="00154D81">
        <w:t>)</w:t>
      </w:r>
      <w:r>
        <w:fldChar w:fldCharType="end"/>
      </w:r>
      <w:r>
        <w:t xml:space="preserve">, the elided subject is </w:t>
      </w:r>
      <w:r w:rsidRPr="006368DD">
        <w:rPr>
          <w:rStyle w:val="ChItalBold"/>
        </w:rPr>
        <w:t>ko</w:t>
      </w:r>
      <w:r>
        <w:t xml:space="preserve"> </w:t>
      </w:r>
      <w:r w:rsidR="00B7093A">
        <w:t>‘</w:t>
      </w:r>
      <w:r w:rsidRPr="0099608C">
        <w:rPr>
          <w:rStyle w:val="ChSmallCaps"/>
        </w:rPr>
        <w:t>2sg</w:t>
      </w:r>
      <w:r w:rsidR="00B7093A">
        <w:t>’</w:t>
      </w:r>
      <w:r>
        <w:t>, that is</w:t>
      </w:r>
      <w:r w:rsidR="00041540">
        <w:t>,</w:t>
      </w:r>
      <w:r>
        <w:t xml:space="preserve"> the addressee.</w:t>
      </w:r>
    </w:p>
    <w:p w14:paraId="4478BE61" w14:textId="77777777" w:rsidR="005D6975" w:rsidRDefault="005D6975" w:rsidP="005D6975">
      <w:pPr>
        <w:pStyle w:val="ExampleTitle"/>
      </w:pPr>
      <w:r>
        <w:t>Elision of subjects in nonverbal clauses</w:t>
      </w:r>
    </w:p>
    <w:tbl>
      <w:tblPr>
        <w:tblW w:w="6782" w:type="dxa"/>
        <w:tblCellMar>
          <w:left w:w="42" w:type="dxa"/>
          <w:right w:w="42" w:type="dxa"/>
        </w:tblCellMar>
        <w:tblLook w:val="01E0" w:firstRow="1" w:lastRow="1" w:firstColumn="1" w:lastColumn="1" w:noHBand="0" w:noVBand="0"/>
      </w:tblPr>
      <w:tblGrid>
        <w:gridCol w:w="707"/>
        <w:gridCol w:w="284"/>
        <w:gridCol w:w="203"/>
        <w:gridCol w:w="156"/>
        <w:gridCol w:w="584"/>
        <w:gridCol w:w="21"/>
        <w:gridCol w:w="541"/>
        <w:gridCol w:w="32"/>
        <w:gridCol w:w="686"/>
        <w:gridCol w:w="10"/>
        <w:gridCol w:w="529"/>
        <w:gridCol w:w="101"/>
        <w:gridCol w:w="716"/>
        <w:gridCol w:w="359"/>
        <w:gridCol w:w="696"/>
        <w:gridCol w:w="573"/>
        <w:gridCol w:w="584"/>
      </w:tblGrid>
      <w:tr w:rsidR="00AC23C4" w:rsidRPr="008C7D8B" w14:paraId="1DBB1725" w14:textId="77777777" w:rsidTr="00AC23C4">
        <w:tc>
          <w:tcPr>
            <w:tcW w:w="706" w:type="dxa"/>
            <w:shd w:val="clear" w:color="auto" w:fill="auto"/>
          </w:tcPr>
          <w:p w14:paraId="672C5BE3" w14:textId="77777777" w:rsidR="005D6975" w:rsidRPr="00366372" w:rsidRDefault="005D6975" w:rsidP="005D6975">
            <w:pPr>
              <w:pStyle w:val="O0Nwnext"/>
            </w:pPr>
            <w:bookmarkStart w:id="4773" w:name="_Ref336705398"/>
            <w:bookmarkStart w:id="4774" w:name="_Ref340309691"/>
            <w:r>
              <w:t>(</w:t>
            </w:r>
            <w:fldSimple w:instr=" SEQ ( \* ARABIC \s 1 ">
              <w:r w:rsidR="00154D81">
                <w:rPr>
                  <w:noProof/>
                </w:rPr>
                <w:t>7</w:t>
              </w:r>
            </w:fldSimple>
            <w:bookmarkEnd w:id="4773"/>
            <w:r>
              <w:t>)</w:t>
            </w:r>
            <w:bookmarkEnd w:id="4774"/>
          </w:p>
        </w:tc>
        <w:tc>
          <w:tcPr>
            <w:tcW w:w="488" w:type="dxa"/>
            <w:gridSpan w:val="2"/>
            <w:shd w:val="clear" w:color="auto" w:fill="auto"/>
          </w:tcPr>
          <w:p w14:paraId="2BCE0CB3" w14:textId="77777777" w:rsidR="005D6975" w:rsidRPr="003B2869" w:rsidRDefault="005D6975" w:rsidP="005D6975">
            <w:pPr>
              <w:pStyle w:val="Text"/>
              <w:rPr>
                <w:rStyle w:val="ChBlueBold"/>
              </w:rPr>
            </w:pPr>
            <w:r w:rsidRPr="003B2869">
              <w:rPr>
                <w:rStyle w:val="ChBlueBold"/>
              </w:rPr>
              <w:t>de</w:t>
            </w:r>
          </w:p>
        </w:tc>
        <w:tc>
          <w:tcPr>
            <w:tcW w:w="761" w:type="dxa"/>
            <w:gridSpan w:val="3"/>
            <w:shd w:val="clear" w:color="auto" w:fill="auto"/>
          </w:tcPr>
          <w:p w14:paraId="1ACA04D3" w14:textId="77777777" w:rsidR="005D6975" w:rsidRPr="003618B2" w:rsidRDefault="005D6975" w:rsidP="005D6975">
            <w:pPr>
              <w:pStyle w:val="Text"/>
            </w:pPr>
            <w:r w:rsidRPr="003618B2">
              <w:t>minta</w:t>
            </w:r>
          </w:p>
        </w:tc>
        <w:tc>
          <w:tcPr>
            <w:tcW w:w="573" w:type="dxa"/>
            <w:gridSpan w:val="2"/>
            <w:shd w:val="clear" w:color="auto" w:fill="auto"/>
          </w:tcPr>
          <w:p w14:paraId="5327C54E" w14:textId="77777777" w:rsidR="005D6975" w:rsidRPr="003618B2" w:rsidRDefault="005D6975" w:rsidP="005D6975">
            <w:pPr>
              <w:pStyle w:val="Text"/>
            </w:pPr>
            <w:r>
              <w:t>apa</w:t>
            </w:r>
            <w:r w:rsidR="00864956">
              <w:t>,</w:t>
            </w:r>
          </w:p>
        </w:tc>
        <w:tc>
          <w:tcPr>
            <w:tcW w:w="696" w:type="dxa"/>
            <w:gridSpan w:val="2"/>
            <w:shd w:val="clear" w:color="auto" w:fill="auto"/>
          </w:tcPr>
          <w:p w14:paraId="37C91315" w14:textId="77777777" w:rsidR="005D6975" w:rsidRPr="003618B2" w:rsidRDefault="005D6975" w:rsidP="005D6975">
            <w:pPr>
              <w:pStyle w:val="Text"/>
            </w:pPr>
            <w:r>
              <w:t>kitong</w:t>
            </w:r>
          </w:p>
        </w:tc>
        <w:tc>
          <w:tcPr>
            <w:tcW w:w="529" w:type="dxa"/>
            <w:shd w:val="clear" w:color="auto" w:fill="auto"/>
          </w:tcPr>
          <w:p w14:paraId="37EDECFD" w14:textId="77777777" w:rsidR="005D6975" w:rsidRPr="003618B2" w:rsidRDefault="005D6975" w:rsidP="005D6975">
            <w:pPr>
              <w:pStyle w:val="Text"/>
            </w:pPr>
            <w:r>
              <w:t>kasi</w:t>
            </w:r>
          </w:p>
        </w:tc>
        <w:tc>
          <w:tcPr>
            <w:tcW w:w="817" w:type="dxa"/>
            <w:gridSpan w:val="2"/>
            <w:shd w:val="clear" w:color="auto" w:fill="auto"/>
          </w:tcPr>
          <w:p w14:paraId="3DA97004" w14:textId="77777777" w:rsidR="005D6975" w:rsidRPr="003618B2" w:rsidRDefault="005D6975" w:rsidP="005D6975">
            <w:pPr>
              <w:pStyle w:val="Text"/>
            </w:pPr>
            <w:r>
              <w:t>karna</w:t>
            </w:r>
          </w:p>
        </w:tc>
        <w:tc>
          <w:tcPr>
            <w:tcW w:w="359" w:type="dxa"/>
            <w:shd w:val="clear" w:color="auto" w:fill="auto"/>
          </w:tcPr>
          <w:p w14:paraId="283B1595" w14:textId="77777777" w:rsidR="005D6975" w:rsidRPr="002E310F" w:rsidRDefault="005D6975" w:rsidP="005D6975">
            <w:pPr>
              <w:pStyle w:val="Text"/>
              <w:rPr>
                <w:rStyle w:val="ChBlueBold"/>
              </w:rPr>
            </w:pPr>
            <w:r w:rsidRPr="00AC23C4">
              <w:rPr>
                <w:rStyle w:val="ChBlueBold"/>
                <w:szCs w:val="20"/>
              </w:rPr>
              <w:sym w:font="Symbol" w:char="F0C6"/>
            </w:r>
          </w:p>
        </w:tc>
        <w:tc>
          <w:tcPr>
            <w:tcW w:w="696" w:type="dxa"/>
            <w:shd w:val="clear" w:color="auto" w:fill="auto"/>
          </w:tcPr>
          <w:p w14:paraId="7DB7BD95" w14:textId="77777777" w:rsidR="005D6975" w:rsidRPr="00F2612F" w:rsidRDefault="005D6975" w:rsidP="005D6975">
            <w:pPr>
              <w:pStyle w:val="Text"/>
            </w:pPr>
            <w:r w:rsidRPr="00F2612F">
              <w:t>kitong</w:t>
            </w:r>
          </w:p>
        </w:tc>
        <w:tc>
          <w:tcPr>
            <w:tcW w:w="573" w:type="dxa"/>
            <w:shd w:val="clear" w:color="auto" w:fill="auto"/>
          </w:tcPr>
          <w:p w14:paraId="0CF0EFC6" w14:textId="77777777" w:rsidR="005D6975" w:rsidRPr="00F2612F" w:rsidRDefault="005D6975" w:rsidP="005D6975">
            <w:pPr>
              <w:pStyle w:val="Text"/>
            </w:pPr>
            <w:r w:rsidRPr="00F2612F">
              <w:t>pu</w:t>
            </w:r>
            <w:r w:rsidR="00864956">
              <w:t>nya</w:t>
            </w:r>
          </w:p>
        </w:tc>
        <w:tc>
          <w:tcPr>
            <w:tcW w:w="584" w:type="dxa"/>
            <w:shd w:val="clear" w:color="auto" w:fill="auto"/>
          </w:tcPr>
          <w:p w14:paraId="122B2F1D" w14:textId="77777777" w:rsidR="005D6975" w:rsidRPr="00F2612F" w:rsidRDefault="007F26B9" w:rsidP="005D6975">
            <w:pPr>
              <w:pStyle w:val="Text"/>
            </w:pPr>
            <w:r>
              <w:t>ana</w:t>
            </w:r>
          </w:p>
        </w:tc>
      </w:tr>
      <w:tr w:rsidR="00AC23C4" w:rsidRPr="003618B2" w14:paraId="7F157517" w14:textId="77777777" w:rsidTr="00AC23C4">
        <w:tc>
          <w:tcPr>
            <w:tcW w:w="706" w:type="dxa"/>
            <w:shd w:val="clear" w:color="auto" w:fill="auto"/>
          </w:tcPr>
          <w:p w14:paraId="2D73B558" w14:textId="77777777" w:rsidR="005D6975" w:rsidRPr="005C10F4" w:rsidRDefault="005D6975" w:rsidP="005D6975">
            <w:pPr>
              <w:pStyle w:val="GlossEng2ptafter"/>
            </w:pPr>
          </w:p>
        </w:tc>
        <w:tc>
          <w:tcPr>
            <w:tcW w:w="488" w:type="dxa"/>
            <w:gridSpan w:val="2"/>
            <w:shd w:val="clear" w:color="auto" w:fill="auto"/>
          </w:tcPr>
          <w:p w14:paraId="4B00AEB6" w14:textId="77777777" w:rsidR="005D6975" w:rsidRPr="0099608C" w:rsidRDefault="005D6975" w:rsidP="005D6975">
            <w:pPr>
              <w:pStyle w:val="GlossEng2ptafter"/>
              <w:rPr>
                <w:rStyle w:val="ChSmallCaps"/>
              </w:rPr>
            </w:pPr>
            <w:r w:rsidRPr="0099608C">
              <w:rPr>
                <w:rStyle w:val="ChSmallCaps"/>
              </w:rPr>
              <w:t>3sg</w:t>
            </w:r>
          </w:p>
        </w:tc>
        <w:tc>
          <w:tcPr>
            <w:tcW w:w="761" w:type="dxa"/>
            <w:gridSpan w:val="3"/>
            <w:shd w:val="clear" w:color="auto" w:fill="auto"/>
          </w:tcPr>
          <w:p w14:paraId="743B495E" w14:textId="77777777" w:rsidR="005D6975" w:rsidRPr="003618B2" w:rsidRDefault="005D6975" w:rsidP="005D6975">
            <w:pPr>
              <w:pStyle w:val="GlossEng2ptafter"/>
            </w:pPr>
            <w:r>
              <w:t>request</w:t>
            </w:r>
          </w:p>
        </w:tc>
        <w:tc>
          <w:tcPr>
            <w:tcW w:w="573" w:type="dxa"/>
            <w:gridSpan w:val="2"/>
            <w:shd w:val="clear" w:color="auto" w:fill="auto"/>
          </w:tcPr>
          <w:p w14:paraId="217A7F68" w14:textId="77777777" w:rsidR="005D6975" w:rsidRPr="003618B2" w:rsidRDefault="005D6975" w:rsidP="005D6975">
            <w:pPr>
              <w:pStyle w:val="GlossEng2ptafter"/>
            </w:pPr>
            <w:r>
              <w:t>what</w:t>
            </w:r>
          </w:p>
        </w:tc>
        <w:tc>
          <w:tcPr>
            <w:tcW w:w="696" w:type="dxa"/>
            <w:gridSpan w:val="2"/>
            <w:shd w:val="clear" w:color="auto" w:fill="auto"/>
          </w:tcPr>
          <w:p w14:paraId="73766DC1" w14:textId="77777777" w:rsidR="005D6975" w:rsidRPr="0099608C" w:rsidRDefault="005D6975" w:rsidP="005D6975">
            <w:pPr>
              <w:pStyle w:val="GlossEng2ptafter"/>
              <w:rPr>
                <w:rStyle w:val="ChSmallCaps"/>
              </w:rPr>
            </w:pPr>
            <w:r w:rsidRPr="0099608C">
              <w:rPr>
                <w:rStyle w:val="ChSmallCaps"/>
              </w:rPr>
              <w:t>1pl</w:t>
            </w:r>
          </w:p>
        </w:tc>
        <w:tc>
          <w:tcPr>
            <w:tcW w:w="529" w:type="dxa"/>
            <w:shd w:val="clear" w:color="auto" w:fill="auto"/>
          </w:tcPr>
          <w:p w14:paraId="215D6F10" w14:textId="77777777" w:rsidR="005D6975" w:rsidRPr="003618B2" w:rsidRDefault="005D6975" w:rsidP="005D6975">
            <w:pPr>
              <w:pStyle w:val="GlossEng2ptafter"/>
            </w:pPr>
            <w:r>
              <w:t>give</w:t>
            </w:r>
          </w:p>
        </w:tc>
        <w:tc>
          <w:tcPr>
            <w:tcW w:w="817" w:type="dxa"/>
            <w:gridSpan w:val="2"/>
            <w:shd w:val="clear" w:color="auto" w:fill="auto"/>
          </w:tcPr>
          <w:p w14:paraId="187A8CA9" w14:textId="77777777" w:rsidR="005D6975" w:rsidRPr="003618B2" w:rsidRDefault="005D6975" w:rsidP="005D6975">
            <w:pPr>
              <w:pStyle w:val="GlossEng2ptafter"/>
            </w:pPr>
            <w:r>
              <w:t>because</w:t>
            </w:r>
          </w:p>
        </w:tc>
        <w:tc>
          <w:tcPr>
            <w:tcW w:w="359" w:type="dxa"/>
            <w:shd w:val="clear" w:color="auto" w:fill="auto"/>
          </w:tcPr>
          <w:p w14:paraId="3072ECB0" w14:textId="77777777" w:rsidR="005D6975" w:rsidRPr="00856563" w:rsidRDefault="005D6975" w:rsidP="005D6975">
            <w:pPr>
              <w:pStyle w:val="GlossEng2ptafter"/>
              <w:rPr>
                <w:rStyle w:val="ChSmallCaps"/>
              </w:rPr>
            </w:pPr>
          </w:p>
        </w:tc>
        <w:tc>
          <w:tcPr>
            <w:tcW w:w="696" w:type="dxa"/>
            <w:shd w:val="clear" w:color="auto" w:fill="auto"/>
          </w:tcPr>
          <w:p w14:paraId="43EEE5BE" w14:textId="77777777" w:rsidR="005D6975" w:rsidRPr="0099608C" w:rsidRDefault="005D6975" w:rsidP="005D6975">
            <w:pPr>
              <w:pStyle w:val="GlossEng2ptafter"/>
              <w:rPr>
                <w:rStyle w:val="ChSmallCaps"/>
              </w:rPr>
            </w:pPr>
            <w:r w:rsidRPr="0099608C">
              <w:rPr>
                <w:rStyle w:val="ChSmallCaps"/>
              </w:rPr>
              <w:t>1pl</w:t>
            </w:r>
          </w:p>
        </w:tc>
        <w:tc>
          <w:tcPr>
            <w:tcW w:w="573" w:type="dxa"/>
            <w:shd w:val="clear" w:color="auto" w:fill="auto"/>
          </w:tcPr>
          <w:p w14:paraId="3EF080A4" w14:textId="77777777" w:rsidR="005D6975" w:rsidRPr="0099608C" w:rsidRDefault="005D6975" w:rsidP="005D6975">
            <w:pPr>
              <w:pStyle w:val="GlossEng2ptafter"/>
              <w:rPr>
                <w:rStyle w:val="ChSmallCaps"/>
              </w:rPr>
            </w:pPr>
            <w:r w:rsidRPr="0099608C">
              <w:rPr>
                <w:rStyle w:val="ChSmallCaps"/>
              </w:rPr>
              <w:t>poss</w:t>
            </w:r>
          </w:p>
        </w:tc>
        <w:tc>
          <w:tcPr>
            <w:tcW w:w="584" w:type="dxa"/>
            <w:shd w:val="clear" w:color="auto" w:fill="auto"/>
          </w:tcPr>
          <w:p w14:paraId="2B83EC85" w14:textId="77777777" w:rsidR="005D6975" w:rsidRPr="003618B2" w:rsidRDefault="005D6975" w:rsidP="005D6975">
            <w:pPr>
              <w:pStyle w:val="GlossEng2ptafter"/>
            </w:pPr>
            <w:r w:rsidRPr="003618B2">
              <w:t>child</w:t>
            </w:r>
          </w:p>
        </w:tc>
      </w:tr>
      <w:tr w:rsidR="00AC23C4" w:rsidRPr="008C7D8B" w14:paraId="6E87375A" w14:textId="77777777" w:rsidTr="00AC23C4">
        <w:trPr>
          <w:gridAfter w:val="5"/>
          <w:wAfter w:w="2928" w:type="dxa"/>
        </w:trPr>
        <w:tc>
          <w:tcPr>
            <w:tcW w:w="709" w:type="dxa"/>
            <w:shd w:val="clear" w:color="auto" w:fill="auto"/>
          </w:tcPr>
          <w:p w14:paraId="7539FE32" w14:textId="77777777" w:rsidR="00864956" w:rsidRPr="00366372" w:rsidRDefault="00864956" w:rsidP="005D6975">
            <w:pPr>
              <w:pStyle w:val="O0Nwnext"/>
            </w:pPr>
          </w:p>
        </w:tc>
        <w:tc>
          <w:tcPr>
            <w:tcW w:w="284" w:type="dxa"/>
            <w:shd w:val="clear" w:color="auto" w:fill="auto"/>
          </w:tcPr>
          <w:p w14:paraId="4CD9B455" w14:textId="77777777" w:rsidR="00864956" w:rsidRPr="00864956" w:rsidRDefault="00864956" w:rsidP="005D6975">
            <w:pPr>
              <w:pStyle w:val="Text"/>
            </w:pPr>
            <w:r>
              <w:rPr>
                <w:rStyle w:val="ExampleSource"/>
              </w:rPr>
              <w:t>…</w:t>
            </w:r>
          </w:p>
        </w:tc>
        <w:tc>
          <w:tcPr>
            <w:tcW w:w="360" w:type="dxa"/>
            <w:gridSpan w:val="2"/>
            <w:shd w:val="clear" w:color="auto" w:fill="auto"/>
          </w:tcPr>
          <w:p w14:paraId="56E7F792" w14:textId="77777777" w:rsidR="00864956" w:rsidRPr="002E310F" w:rsidRDefault="00864956" w:rsidP="005D6975">
            <w:pPr>
              <w:pStyle w:val="Text"/>
              <w:rPr>
                <w:rStyle w:val="ChBlueBold"/>
              </w:rPr>
            </w:pPr>
            <w:r w:rsidRPr="00AC23C4">
              <w:rPr>
                <w:rStyle w:val="ChBlueBold"/>
                <w:szCs w:val="20"/>
              </w:rPr>
              <w:sym w:font="Symbol" w:char="F0C6"/>
            </w:r>
          </w:p>
        </w:tc>
        <w:tc>
          <w:tcPr>
            <w:tcW w:w="584" w:type="dxa"/>
            <w:shd w:val="clear" w:color="auto" w:fill="auto"/>
          </w:tcPr>
          <w:p w14:paraId="1C117BF3" w14:textId="77777777" w:rsidR="00864956" w:rsidRPr="00FB67BD" w:rsidRDefault="00864956" w:rsidP="005D6975">
            <w:pPr>
              <w:pStyle w:val="Text"/>
            </w:pPr>
            <w:r w:rsidRPr="00FB67BD">
              <w:t>masi</w:t>
            </w:r>
          </w:p>
        </w:tc>
        <w:tc>
          <w:tcPr>
            <w:tcW w:w="562" w:type="dxa"/>
            <w:gridSpan w:val="2"/>
            <w:shd w:val="clear" w:color="auto" w:fill="auto"/>
          </w:tcPr>
          <w:p w14:paraId="65CCDFEF" w14:textId="77777777" w:rsidR="00864956" w:rsidRPr="00EA1937" w:rsidRDefault="00864956" w:rsidP="005D6975">
            <w:pPr>
              <w:pStyle w:val="Text"/>
              <w:rPr>
                <w:rStyle w:val="ChBlueBold"/>
              </w:rPr>
            </w:pPr>
            <w:r w:rsidRPr="00EA1937">
              <w:rPr>
                <w:rStyle w:val="ChBlueBold"/>
              </w:rPr>
              <w:t>tong</w:t>
            </w:r>
          </w:p>
        </w:tc>
        <w:tc>
          <w:tcPr>
            <w:tcW w:w="718" w:type="dxa"/>
            <w:gridSpan w:val="2"/>
            <w:shd w:val="clear" w:color="auto" w:fill="auto"/>
          </w:tcPr>
          <w:p w14:paraId="7FB7B8AD" w14:textId="77777777" w:rsidR="00864956" w:rsidRPr="00EA1937" w:rsidRDefault="00864956" w:rsidP="005D6975">
            <w:pPr>
              <w:pStyle w:val="Text"/>
              <w:rPr>
                <w:rStyle w:val="ChBlueBold"/>
              </w:rPr>
            </w:pPr>
            <w:r w:rsidRPr="00EA1937">
              <w:rPr>
                <w:rStyle w:val="ChBlueBold"/>
              </w:rPr>
              <w:t>punya</w:t>
            </w:r>
          </w:p>
        </w:tc>
        <w:tc>
          <w:tcPr>
            <w:tcW w:w="640" w:type="dxa"/>
            <w:gridSpan w:val="3"/>
            <w:shd w:val="clear" w:color="auto" w:fill="auto"/>
          </w:tcPr>
          <w:p w14:paraId="4634B16B" w14:textId="77777777" w:rsidR="00864956" w:rsidRPr="00EA1937" w:rsidRDefault="00864956" w:rsidP="005D6975">
            <w:pPr>
              <w:pStyle w:val="Text"/>
              <w:rPr>
                <w:rStyle w:val="ChBlueBold"/>
              </w:rPr>
            </w:pPr>
            <w:r w:rsidRPr="00EA1937">
              <w:rPr>
                <w:rStyle w:val="ChBlueBold"/>
              </w:rPr>
              <w:t>dara</w:t>
            </w:r>
          </w:p>
        </w:tc>
      </w:tr>
      <w:tr w:rsidR="00AC23C4" w:rsidRPr="003618B2" w14:paraId="4B24D341" w14:textId="77777777" w:rsidTr="00AC23C4">
        <w:trPr>
          <w:gridAfter w:val="5"/>
          <w:wAfter w:w="2928" w:type="dxa"/>
        </w:trPr>
        <w:tc>
          <w:tcPr>
            <w:tcW w:w="709" w:type="dxa"/>
            <w:shd w:val="clear" w:color="auto" w:fill="auto"/>
          </w:tcPr>
          <w:p w14:paraId="54635D99" w14:textId="77777777" w:rsidR="00864956" w:rsidRPr="005C10F4" w:rsidRDefault="00864956" w:rsidP="005D6975">
            <w:pPr>
              <w:pStyle w:val="GlossEng"/>
            </w:pPr>
          </w:p>
        </w:tc>
        <w:tc>
          <w:tcPr>
            <w:tcW w:w="284" w:type="dxa"/>
            <w:shd w:val="clear" w:color="auto" w:fill="auto"/>
          </w:tcPr>
          <w:p w14:paraId="030A91A0" w14:textId="77777777" w:rsidR="00864956" w:rsidRPr="00856563" w:rsidRDefault="00864956" w:rsidP="005D6975">
            <w:pPr>
              <w:pStyle w:val="GlossEng"/>
              <w:rPr>
                <w:rStyle w:val="ChSmallCaps"/>
              </w:rPr>
            </w:pPr>
          </w:p>
        </w:tc>
        <w:tc>
          <w:tcPr>
            <w:tcW w:w="360" w:type="dxa"/>
            <w:gridSpan w:val="2"/>
            <w:shd w:val="clear" w:color="auto" w:fill="auto"/>
          </w:tcPr>
          <w:p w14:paraId="47814ED6" w14:textId="77777777" w:rsidR="00864956" w:rsidRPr="00856563" w:rsidRDefault="00864956" w:rsidP="005D6975">
            <w:pPr>
              <w:pStyle w:val="GlossEng"/>
              <w:rPr>
                <w:rStyle w:val="ChSmallCaps"/>
              </w:rPr>
            </w:pPr>
          </w:p>
        </w:tc>
        <w:tc>
          <w:tcPr>
            <w:tcW w:w="584" w:type="dxa"/>
            <w:shd w:val="clear" w:color="auto" w:fill="auto"/>
          </w:tcPr>
          <w:p w14:paraId="46BA4BEC" w14:textId="77777777" w:rsidR="00864956" w:rsidRPr="00F755E8" w:rsidRDefault="00864956" w:rsidP="005D6975">
            <w:pPr>
              <w:pStyle w:val="GlossEng"/>
            </w:pPr>
            <w:r w:rsidRPr="00F755E8">
              <w:t>still</w:t>
            </w:r>
          </w:p>
        </w:tc>
        <w:tc>
          <w:tcPr>
            <w:tcW w:w="562" w:type="dxa"/>
            <w:gridSpan w:val="2"/>
            <w:shd w:val="clear" w:color="auto" w:fill="auto"/>
          </w:tcPr>
          <w:p w14:paraId="73FF87F4" w14:textId="77777777" w:rsidR="00864956" w:rsidRPr="0099608C" w:rsidRDefault="00864956" w:rsidP="005D6975">
            <w:pPr>
              <w:pStyle w:val="GlossEng"/>
              <w:rPr>
                <w:rStyle w:val="ChSmallCaps"/>
              </w:rPr>
            </w:pPr>
            <w:r w:rsidRPr="0099608C">
              <w:rPr>
                <w:rStyle w:val="ChSmallCaps"/>
              </w:rPr>
              <w:t>1pl</w:t>
            </w:r>
          </w:p>
        </w:tc>
        <w:tc>
          <w:tcPr>
            <w:tcW w:w="718" w:type="dxa"/>
            <w:gridSpan w:val="2"/>
            <w:shd w:val="clear" w:color="auto" w:fill="auto"/>
          </w:tcPr>
          <w:p w14:paraId="2D0F9912" w14:textId="77777777" w:rsidR="00864956" w:rsidRPr="0099608C" w:rsidRDefault="00864956" w:rsidP="005D6975">
            <w:pPr>
              <w:pStyle w:val="GlossEng"/>
              <w:rPr>
                <w:rStyle w:val="ChSmallCaps"/>
              </w:rPr>
            </w:pPr>
            <w:r w:rsidRPr="0099608C">
              <w:rPr>
                <w:rStyle w:val="ChSmallCaps"/>
              </w:rPr>
              <w:t>poss</w:t>
            </w:r>
          </w:p>
        </w:tc>
        <w:tc>
          <w:tcPr>
            <w:tcW w:w="640" w:type="dxa"/>
            <w:gridSpan w:val="3"/>
            <w:shd w:val="clear" w:color="auto" w:fill="auto"/>
          </w:tcPr>
          <w:p w14:paraId="4A702413" w14:textId="77777777" w:rsidR="00864956" w:rsidRPr="00F755E8" w:rsidRDefault="00864956" w:rsidP="005D6975">
            <w:pPr>
              <w:pStyle w:val="GlossEng"/>
            </w:pPr>
            <w:r w:rsidRPr="00F755E8">
              <w:t>blood</w:t>
            </w:r>
          </w:p>
        </w:tc>
      </w:tr>
    </w:tbl>
    <w:p w14:paraId="5EC94319" w14:textId="471BB4FE" w:rsidR="005D6975" w:rsidRDefault="00B7093A" w:rsidP="005D6975">
      <w:pPr>
        <w:pStyle w:val="FreeTranslEng"/>
      </w:pPr>
      <w:r>
        <w:t>‘</w:t>
      </w:r>
      <w:r w:rsidR="005D6975" w:rsidRPr="003B2869">
        <w:rPr>
          <w:rStyle w:val="ChBlueBold"/>
        </w:rPr>
        <w:t>she</w:t>
      </w:r>
      <w:r w:rsidR="005D6975">
        <w:t xml:space="preserve"> requests something, we give (it to her), </w:t>
      </w:r>
      <w:r w:rsidR="005D6975" w:rsidRPr="00EA1937">
        <w:t>because (</w:t>
      </w:r>
      <w:r w:rsidR="005D6975" w:rsidRPr="00FB67BD">
        <w:rPr>
          <w:rStyle w:val="ChBlueBold"/>
        </w:rPr>
        <w:t>she</w:t>
      </w:r>
      <w:r>
        <w:t>’</w:t>
      </w:r>
      <w:r w:rsidR="005D6975" w:rsidRPr="00EA1937">
        <w:t>s) our child,</w:t>
      </w:r>
      <w:r w:rsidR="005D6975">
        <w:t xml:space="preserve"> </w:t>
      </w:r>
      <w:r w:rsidR="00864956">
        <w:rPr>
          <w:rStyle w:val="ExampleSource"/>
        </w:rPr>
        <w:t>…</w:t>
      </w:r>
      <w:r w:rsidR="003C5BAF">
        <w:t xml:space="preserve"> </w:t>
      </w:r>
      <w:r w:rsidR="005D6975" w:rsidRPr="00EC2D81">
        <w:t>(</w:t>
      </w:r>
      <w:r w:rsidR="005D6975" w:rsidRPr="00FB67BD">
        <w:rPr>
          <w:rStyle w:val="ChBlueBold"/>
        </w:rPr>
        <w:t>she</w:t>
      </w:r>
      <w:r>
        <w:t>’</w:t>
      </w:r>
      <w:r w:rsidR="005D6975" w:rsidRPr="00EC2D81">
        <w:t>s)</w:t>
      </w:r>
      <w:r w:rsidR="005D6975" w:rsidRPr="00D70683">
        <w:t xml:space="preserve"> still our blood</w:t>
      </w:r>
      <w:r>
        <w:t>’</w:t>
      </w:r>
      <w:r w:rsidR="005D6975">
        <w:t xml:space="preserve"> </w:t>
      </w:r>
      <w:r w:rsidR="005D6975" w:rsidRPr="003B2869">
        <w:rPr>
          <w:rStyle w:val="ExampleSource"/>
        </w:rPr>
        <w:t>[081006-025-CvEx.0020/0022]</w:t>
      </w:r>
    </w:p>
    <w:tbl>
      <w:tblPr>
        <w:tblW w:w="0" w:type="auto"/>
        <w:tblCellMar>
          <w:left w:w="42" w:type="dxa"/>
          <w:right w:w="42" w:type="dxa"/>
        </w:tblCellMar>
        <w:tblLook w:val="01E0" w:firstRow="1" w:lastRow="1" w:firstColumn="1" w:lastColumn="1" w:noHBand="0" w:noVBand="0"/>
      </w:tblPr>
      <w:tblGrid>
        <w:gridCol w:w="709"/>
        <w:gridCol w:w="640"/>
        <w:gridCol w:w="489"/>
        <w:gridCol w:w="596"/>
        <w:gridCol w:w="360"/>
        <w:gridCol w:w="562"/>
        <w:gridCol w:w="360"/>
        <w:gridCol w:w="806"/>
      </w:tblGrid>
      <w:tr w:rsidR="00AC23C4" w:rsidRPr="008C7D8B" w14:paraId="7CAE38CA" w14:textId="77777777" w:rsidTr="00AC23C4">
        <w:tc>
          <w:tcPr>
            <w:tcW w:w="709" w:type="dxa"/>
            <w:shd w:val="clear" w:color="auto" w:fill="auto"/>
          </w:tcPr>
          <w:p w14:paraId="6A1FF1CB" w14:textId="77777777" w:rsidR="005D6975" w:rsidRPr="00366372" w:rsidRDefault="005D6975" w:rsidP="005D6975">
            <w:pPr>
              <w:pStyle w:val="O0Nwnext"/>
            </w:pPr>
            <w:bookmarkStart w:id="4775" w:name="_Ref366950492"/>
            <w:r>
              <w:t>(</w:t>
            </w:r>
            <w:fldSimple w:instr=" SEQ ( \* ARABIC \s 1 ">
              <w:r w:rsidR="00154D81">
                <w:rPr>
                  <w:noProof/>
                </w:rPr>
                <w:t>8</w:t>
              </w:r>
            </w:fldSimple>
            <w:r>
              <w:t>)</w:t>
            </w:r>
            <w:bookmarkEnd w:id="4775"/>
          </w:p>
        </w:tc>
        <w:tc>
          <w:tcPr>
            <w:tcW w:w="640" w:type="dxa"/>
            <w:shd w:val="clear" w:color="auto" w:fill="auto"/>
          </w:tcPr>
          <w:p w14:paraId="668BDF2C" w14:textId="77777777" w:rsidR="005D6975" w:rsidRPr="007C3597" w:rsidRDefault="005D6975" w:rsidP="005D6975">
            <w:pPr>
              <w:pStyle w:val="Text"/>
            </w:pPr>
            <w:r w:rsidRPr="007C3597">
              <w:t>wa</w:t>
            </w:r>
            <w:r w:rsidR="00864956">
              <w:t>,</w:t>
            </w:r>
          </w:p>
        </w:tc>
        <w:tc>
          <w:tcPr>
            <w:tcW w:w="489" w:type="dxa"/>
            <w:shd w:val="clear" w:color="auto" w:fill="auto"/>
          </w:tcPr>
          <w:p w14:paraId="1EFD8071" w14:textId="77777777" w:rsidR="005D6975" w:rsidRPr="007C3597" w:rsidRDefault="005D6975" w:rsidP="005D6975">
            <w:pPr>
              <w:pStyle w:val="Text"/>
            </w:pPr>
            <w:r w:rsidRPr="007C3597">
              <w:t>sa</w:t>
            </w:r>
          </w:p>
        </w:tc>
        <w:tc>
          <w:tcPr>
            <w:tcW w:w="596" w:type="dxa"/>
            <w:shd w:val="clear" w:color="auto" w:fill="auto"/>
          </w:tcPr>
          <w:p w14:paraId="7E352046" w14:textId="77777777" w:rsidR="005D6975" w:rsidRPr="007C3597" w:rsidRDefault="005D6975" w:rsidP="005D6975">
            <w:pPr>
              <w:pStyle w:val="Text"/>
            </w:pPr>
            <w:r w:rsidRPr="007C3597">
              <w:t>pikir</w:t>
            </w:r>
          </w:p>
        </w:tc>
        <w:tc>
          <w:tcPr>
            <w:tcW w:w="360" w:type="dxa"/>
            <w:shd w:val="clear" w:color="auto" w:fill="auto"/>
          </w:tcPr>
          <w:p w14:paraId="57242A98" w14:textId="77777777" w:rsidR="005D6975" w:rsidRPr="002E310F" w:rsidRDefault="005D6975" w:rsidP="005D6975">
            <w:pPr>
              <w:pStyle w:val="Text"/>
              <w:rPr>
                <w:rStyle w:val="ChBlueBold"/>
              </w:rPr>
            </w:pPr>
            <w:r w:rsidRPr="00AC23C4">
              <w:rPr>
                <w:rStyle w:val="ChBlueBold"/>
                <w:szCs w:val="20"/>
              </w:rPr>
              <w:sym w:font="Symbol" w:char="F0C6"/>
            </w:r>
          </w:p>
        </w:tc>
        <w:tc>
          <w:tcPr>
            <w:tcW w:w="562" w:type="dxa"/>
            <w:shd w:val="clear" w:color="auto" w:fill="auto"/>
          </w:tcPr>
          <w:p w14:paraId="2182EB27" w14:textId="77777777" w:rsidR="005D6975" w:rsidRPr="007C3597" w:rsidRDefault="005D6975" w:rsidP="005D6975">
            <w:pPr>
              <w:pStyle w:val="Text"/>
            </w:pPr>
            <w:r w:rsidRPr="007C3597">
              <w:t>masi</w:t>
            </w:r>
          </w:p>
        </w:tc>
        <w:tc>
          <w:tcPr>
            <w:tcW w:w="360" w:type="dxa"/>
            <w:shd w:val="clear" w:color="auto" w:fill="auto"/>
          </w:tcPr>
          <w:p w14:paraId="3683FA28" w14:textId="77777777" w:rsidR="005D6975" w:rsidRPr="007C3597" w:rsidRDefault="005D6975" w:rsidP="005D6975">
            <w:pPr>
              <w:pStyle w:val="Text"/>
            </w:pPr>
            <w:r w:rsidRPr="007C3597">
              <w:t>di</w:t>
            </w:r>
          </w:p>
        </w:tc>
        <w:tc>
          <w:tcPr>
            <w:tcW w:w="806" w:type="dxa"/>
            <w:shd w:val="clear" w:color="auto" w:fill="auto"/>
          </w:tcPr>
          <w:p w14:paraId="002092D9" w14:textId="77777777" w:rsidR="005D6975" w:rsidRPr="007C3597" w:rsidRDefault="005D6975" w:rsidP="005D6975">
            <w:pPr>
              <w:pStyle w:val="Text"/>
            </w:pPr>
            <w:r w:rsidRPr="007C3597">
              <w:t>Arbais?</w:t>
            </w:r>
          </w:p>
        </w:tc>
      </w:tr>
      <w:tr w:rsidR="00AC23C4" w:rsidRPr="00AC23C4" w14:paraId="6D45F4EC" w14:textId="77777777" w:rsidTr="00AC23C4">
        <w:tc>
          <w:tcPr>
            <w:tcW w:w="709" w:type="dxa"/>
            <w:shd w:val="clear" w:color="auto" w:fill="auto"/>
          </w:tcPr>
          <w:p w14:paraId="42C592CC" w14:textId="77777777" w:rsidR="005D6975" w:rsidRPr="007C3597" w:rsidRDefault="005D6975" w:rsidP="005D6975">
            <w:pPr>
              <w:pStyle w:val="GlossEng"/>
            </w:pPr>
          </w:p>
        </w:tc>
        <w:tc>
          <w:tcPr>
            <w:tcW w:w="640" w:type="dxa"/>
            <w:shd w:val="clear" w:color="auto" w:fill="auto"/>
          </w:tcPr>
          <w:p w14:paraId="309D7640" w14:textId="77777777" w:rsidR="005D6975" w:rsidRPr="007C3597" w:rsidRDefault="005D6975" w:rsidP="005D6975">
            <w:pPr>
              <w:pStyle w:val="GlossEng"/>
            </w:pPr>
            <w:r w:rsidRPr="007C3597">
              <w:t>wow!</w:t>
            </w:r>
          </w:p>
        </w:tc>
        <w:tc>
          <w:tcPr>
            <w:tcW w:w="489" w:type="dxa"/>
            <w:shd w:val="clear" w:color="auto" w:fill="auto"/>
          </w:tcPr>
          <w:p w14:paraId="23CE3C6F" w14:textId="77777777" w:rsidR="005D6975" w:rsidRPr="0099608C" w:rsidRDefault="005D6975" w:rsidP="005D6975">
            <w:pPr>
              <w:pStyle w:val="GlossEng"/>
              <w:rPr>
                <w:rStyle w:val="ChSmallCaps"/>
              </w:rPr>
            </w:pPr>
            <w:r w:rsidRPr="0099608C">
              <w:rPr>
                <w:rStyle w:val="ChSmallCaps"/>
              </w:rPr>
              <w:t>1sg</w:t>
            </w:r>
          </w:p>
        </w:tc>
        <w:tc>
          <w:tcPr>
            <w:tcW w:w="596" w:type="dxa"/>
            <w:shd w:val="clear" w:color="auto" w:fill="auto"/>
          </w:tcPr>
          <w:p w14:paraId="39F1373B" w14:textId="77777777" w:rsidR="005D6975" w:rsidRPr="007C3597" w:rsidRDefault="005D6975" w:rsidP="005D6975">
            <w:pPr>
              <w:pStyle w:val="GlossEng"/>
            </w:pPr>
            <w:r w:rsidRPr="007C3597">
              <w:t>think</w:t>
            </w:r>
          </w:p>
        </w:tc>
        <w:tc>
          <w:tcPr>
            <w:tcW w:w="360" w:type="dxa"/>
            <w:shd w:val="clear" w:color="auto" w:fill="auto"/>
          </w:tcPr>
          <w:p w14:paraId="75E0A228" w14:textId="77777777" w:rsidR="005D6975" w:rsidRPr="007C3597" w:rsidRDefault="005D6975" w:rsidP="005D6975">
            <w:pPr>
              <w:pStyle w:val="GlossEng"/>
            </w:pPr>
          </w:p>
        </w:tc>
        <w:tc>
          <w:tcPr>
            <w:tcW w:w="562" w:type="dxa"/>
            <w:shd w:val="clear" w:color="auto" w:fill="auto"/>
          </w:tcPr>
          <w:p w14:paraId="45B9BC8F" w14:textId="77777777" w:rsidR="005D6975" w:rsidRPr="007C3597" w:rsidRDefault="005D6975" w:rsidP="005D6975">
            <w:pPr>
              <w:pStyle w:val="GlossEng"/>
            </w:pPr>
            <w:r w:rsidRPr="007C3597">
              <w:t>still</w:t>
            </w:r>
          </w:p>
        </w:tc>
        <w:tc>
          <w:tcPr>
            <w:tcW w:w="360" w:type="dxa"/>
            <w:shd w:val="clear" w:color="auto" w:fill="auto"/>
          </w:tcPr>
          <w:p w14:paraId="0183A6AD" w14:textId="77777777" w:rsidR="005D6975" w:rsidRPr="007C3597" w:rsidRDefault="005D6975" w:rsidP="005D6975">
            <w:pPr>
              <w:pStyle w:val="GlossEng"/>
            </w:pPr>
            <w:r w:rsidRPr="007C3597">
              <w:t>at</w:t>
            </w:r>
          </w:p>
        </w:tc>
        <w:tc>
          <w:tcPr>
            <w:tcW w:w="806" w:type="dxa"/>
            <w:shd w:val="clear" w:color="auto" w:fill="auto"/>
          </w:tcPr>
          <w:p w14:paraId="329DDD77" w14:textId="77777777" w:rsidR="005D6975" w:rsidRPr="007C3597" w:rsidRDefault="005D6975" w:rsidP="005D6975">
            <w:pPr>
              <w:pStyle w:val="GlossEng"/>
            </w:pPr>
            <w:r w:rsidRPr="007C3597">
              <w:t>Arbais</w:t>
            </w:r>
          </w:p>
        </w:tc>
      </w:tr>
    </w:tbl>
    <w:p w14:paraId="2FD1ED25" w14:textId="3207B30D" w:rsidR="005D6975" w:rsidRDefault="005D6975" w:rsidP="00234429">
      <w:pPr>
        <w:pStyle w:val="FreeTranslEng15pt"/>
      </w:pPr>
      <w:r>
        <w:t xml:space="preserve">[Addressing a guest:] </w:t>
      </w:r>
      <w:r w:rsidR="00B7093A">
        <w:t>‘</w:t>
      </w:r>
      <w:r>
        <w:t>wow!, I thought (</w:t>
      </w:r>
      <w:r w:rsidRPr="009D52B2">
        <w:rPr>
          <w:rStyle w:val="ChBlueBold"/>
        </w:rPr>
        <w:t>you</w:t>
      </w:r>
      <w:r>
        <w:t>) were still in Arbais</w:t>
      </w:r>
      <w:r w:rsidR="00B7093A">
        <w:t>’</w:t>
      </w:r>
      <w:r>
        <w:t xml:space="preserve"> </w:t>
      </w:r>
      <w:r w:rsidRPr="009D52B2">
        <w:rPr>
          <w:rStyle w:val="ExampleSource"/>
        </w:rPr>
        <w:t>[081011-011-Cv.0044]</w:t>
      </w:r>
    </w:p>
    <w:p w14:paraId="238379C9" w14:textId="77777777" w:rsidR="005D6975" w:rsidRPr="000A359C" w:rsidRDefault="005D6975" w:rsidP="005D6975">
      <w:pPr>
        <w:pStyle w:val="Heading2"/>
      </w:pPr>
      <w:bookmarkStart w:id="4776" w:name="_Ref262745424"/>
      <w:bookmarkStart w:id="4777" w:name="_Ref272583000"/>
      <w:bookmarkStart w:id="4778" w:name="_Toc342590155"/>
      <w:bookmarkStart w:id="4779" w:name="_Toc353454827"/>
      <w:bookmarkStart w:id="4780" w:name="_Toc440455728"/>
      <w:r w:rsidRPr="000A359C">
        <w:t>Nominal predicate</w:t>
      </w:r>
      <w:bookmarkEnd w:id="4776"/>
      <w:r w:rsidRPr="000A359C">
        <w:t xml:space="preserve"> clauses</w:t>
      </w:r>
      <w:bookmarkEnd w:id="4777"/>
      <w:bookmarkEnd w:id="4778"/>
      <w:bookmarkEnd w:id="4779"/>
      <w:bookmarkEnd w:id="4780"/>
    </w:p>
    <w:p w14:paraId="05E3E997" w14:textId="77777777" w:rsidR="00817193" w:rsidRDefault="005D6975" w:rsidP="00A27A47">
      <w:pPr>
        <w:pStyle w:val="Body0000after"/>
      </w:pPr>
      <w:r>
        <w:t>In nonverbal clauses with nominal predicates, a noun or a noun phrase conveys the main semantic content.</w:t>
      </w:r>
    </w:p>
    <w:p w14:paraId="138509F8" w14:textId="77777777" w:rsidR="005D6975" w:rsidRDefault="005D6975" w:rsidP="005D6975">
      <w:pPr>
        <w:pStyle w:val="Body0500after"/>
      </w:pPr>
      <w:r>
        <w:t>In Papuan Malay, nominal clauses have three functions: (1) to describe the subject, (2) to identify the subject, and (3) to express possession of an indefinite possessum. Nominal predicates always receive a stati</w:t>
      </w:r>
      <w:r w:rsidR="00142136">
        <w:t>c</w:t>
      </w:r>
      <w:r>
        <w:t xml:space="preserve"> reading.</w:t>
      </w:r>
    </w:p>
    <w:p w14:paraId="71DC26D6" w14:textId="248F24C3" w:rsidR="005D6975" w:rsidRDefault="008A73C0" w:rsidP="008A73C0">
      <w:pPr>
        <w:pStyle w:val="Body0500after"/>
      </w:pPr>
      <w:r>
        <w:t xml:space="preserve">Nominal </w:t>
      </w:r>
      <w:r w:rsidR="005D6975">
        <w:t xml:space="preserve">predicates conveying a description of the subject are also referred to as </w:t>
      </w:r>
      <w:r w:rsidR="00B7093A">
        <w:t>“</w:t>
      </w:r>
      <w:r w:rsidR="005D6975">
        <w:t>ascriptive predications</w:t>
      </w:r>
      <w:r w:rsidR="00B7093A">
        <w:t>”</w:t>
      </w:r>
      <w:r>
        <w:t xml:space="preserve">, adopting </w:t>
      </w:r>
      <w:r w:rsidRPr="008A73C0">
        <w:rPr>
          <w:rStyle w:val="Citation"/>
        </w:rPr>
        <w:fldChar w:fldCharType="begin"/>
      </w:r>
      <w:r w:rsidRPr="008A73C0">
        <w:rPr>
          <w:rStyle w:val="Citation"/>
        </w:rPr>
        <w:instrText>ADDIN CITAVI.PLACEHOLDER f05aa7b7-6303-487b-b17a-5ebfc6619ec6 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bmdldmVsZDwvVGV4dD4NCiAgICA8L1RleHRVbml0Pg0KICA8L1RleHRVbml0cz4NCjwvUGxhY2Vob2xkZXI+</w:instrText>
      </w:r>
      <w:r w:rsidRPr="008A73C0">
        <w:rPr>
          <w:rStyle w:val="Citation"/>
        </w:rPr>
        <w:fldChar w:fldCharType="separate"/>
      </w:r>
      <w:bookmarkStart w:id="4781" w:name="_CTVP001f05aa7b76303487bb17a5ebfc6619ec6"/>
      <w:r w:rsidR="0092006B">
        <w:rPr>
          <w:rStyle w:val="Citation"/>
        </w:rPr>
        <w:t>Hengeveld</w:t>
      </w:r>
      <w:bookmarkEnd w:id="4781"/>
      <w:r w:rsidRPr="008A73C0">
        <w:rPr>
          <w:rStyle w:val="Citation"/>
        </w:rPr>
        <w:fldChar w:fldCharType="end"/>
      </w:r>
      <w:r>
        <w:rPr>
          <w:rStyle w:val="Citation"/>
        </w:rPr>
        <w:t>’s</w:t>
      </w:r>
      <w:r w:rsidRPr="008A73C0">
        <w:rPr>
          <w:rStyle w:val="Citation"/>
        </w:rPr>
        <w:t xml:space="preserve"> </w:t>
      </w:r>
      <w:r w:rsidRPr="008A73C0">
        <w:rPr>
          <w:rStyle w:val="Citation"/>
        </w:rPr>
        <w:fldChar w:fldCharType="begin"/>
      </w:r>
      <w:r w:rsidRPr="008A73C0">
        <w:rPr>
          <w:rStyle w:val="Citation"/>
        </w:rPr>
        <w:instrText>ADDIN CITAVI.PLACEHOLDER 35ec7555-d7f7-4cf4-bb8b-6dba80ca2d5c 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yOiAxMDEpPC9UZXh0Pg0KICAgIDwvVGV4dFVuaXQ+DQogIDwvVGV4dFVuaXRzPg0KPC9QbGFjZWhvbGRlcj4=</w:instrText>
      </w:r>
      <w:r w:rsidRPr="008A73C0">
        <w:rPr>
          <w:rStyle w:val="Citation"/>
        </w:rPr>
        <w:fldChar w:fldCharType="separate"/>
      </w:r>
      <w:bookmarkStart w:id="4782" w:name="_CTVP00135ec7555d7f74cf4bb8b6dba80ca2d5c"/>
      <w:r w:rsidR="0092006B">
        <w:rPr>
          <w:rStyle w:val="Citation"/>
        </w:rPr>
        <w:t>(1992: 101)</w:t>
      </w:r>
      <w:bookmarkEnd w:id="4782"/>
      <w:r w:rsidRPr="008A73C0">
        <w:rPr>
          <w:rStyle w:val="Citation"/>
        </w:rPr>
        <w:fldChar w:fldCharType="end"/>
      </w:r>
      <w:r>
        <w:t xml:space="preserve"> terminology: t</w:t>
      </w:r>
      <w:r w:rsidR="005D6975">
        <w:t xml:space="preserve">hey describe a particular entity that is denoted by the subject of the clause such that </w:t>
      </w:r>
      <w:r w:rsidR="00B7093A">
        <w:t>‘</w:t>
      </w:r>
      <w:r w:rsidR="005D6975" w:rsidRPr="0099608C">
        <w:rPr>
          <w:rStyle w:val="ChSmallCaps"/>
        </w:rPr>
        <w:t>s</w:t>
      </w:r>
      <w:r w:rsidR="005D6975">
        <w:t xml:space="preserve"> is a member of </w:t>
      </w:r>
      <w:r w:rsidR="005D6975" w:rsidRPr="0099608C">
        <w:rPr>
          <w:rStyle w:val="ChSmallCaps"/>
        </w:rPr>
        <w:t>n</w:t>
      </w:r>
      <w:r w:rsidR="005D6975" w:rsidRPr="00424429">
        <w:t>/</w:t>
      </w:r>
      <w:r w:rsidR="005D6975" w:rsidRPr="0099608C">
        <w:rPr>
          <w:rStyle w:val="ChSmallCaps"/>
        </w:rPr>
        <w:t>np</w:t>
      </w:r>
      <w:r w:rsidR="00B7093A">
        <w:t>’</w:t>
      </w:r>
      <w:r w:rsidR="005D6975">
        <w:t xml:space="preserve">. That is, an ascriptive clause asserts that this entity belongs to the class of entities specified in the nonreferential nominal predicate. By contrast, nominal predicates expressing identification are </w:t>
      </w:r>
      <w:r w:rsidR="00B7093A">
        <w:t>“</w:t>
      </w:r>
      <w:r w:rsidR="005D6975">
        <w:t>equative predicates</w:t>
      </w:r>
      <w:r w:rsidR="00B7093A">
        <w:t>”</w:t>
      </w:r>
      <w:r w:rsidR="005D6975">
        <w:t xml:space="preserve">. They are </w:t>
      </w:r>
      <w:r w:rsidR="005D6975">
        <w:rPr>
          <w:color w:val="000000"/>
        </w:rPr>
        <w:t xml:space="preserve">referential and equate the </w:t>
      </w:r>
      <w:r w:rsidR="005D6975">
        <w:t xml:space="preserve">particular entity denoted by the subject of the clause to the entity specified in the predicate such that </w:t>
      </w:r>
      <w:r w:rsidR="00B7093A">
        <w:t>‘</w:t>
      </w:r>
      <w:r w:rsidR="005D6975" w:rsidRPr="0099608C">
        <w:rPr>
          <w:rStyle w:val="ChSmallCaps"/>
        </w:rPr>
        <w:t>s</w:t>
      </w:r>
      <w:r w:rsidR="005D6975">
        <w:t xml:space="preserve"> is </w:t>
      </w:r>
      <w:r w:rsidR="005D6975" w:rsidRPr="0099608C">
        <w:rPr>
          <w:rStyle w:val="ChSmallCaps"/>
        </w:rPr>
        <w:t>n</w:t>
      </w:r>
      <w:r w:rsidR="005D6975" w:rsidRPr="00424429">
        <w:t>/</w:t>
      </w:r>
      <w:r w:rsidR="005D6975" w:rsidRPr="0099608C">
        <w:rPr>
          <w:rStyle w:val="ChSmallCaps"/>
        </w:rPr>
        <w:t>np</w:t>
      </w:r>
      <w:r w:rsidR="00B7093A">
        <w:t>’</w:t>
      </w:r>
      <w:r w:rsidR="005D6975">
        <w:t xml:space="preserve">. (See </w:t>
      </w:r>
      <w:r w:rsidR="00E3717E" w:rsidRPr="00E3717E">
        <w:rPr>
          <w:rStyle w:val="Citation"/>
        </w:rPr>
        <w:fldChar w:fldCharType="begin"/>
      </w:r>
      <w:r w:rsidR="00E3717E" w:rsidRPr="00E3717E">
        <w:rPr>
          <w:rStyle w:val="Citation"/>
        </w:rPr>
        <w:instrText>ADDIN CITAVI.PLACEHOLDER 5718471d-3063-495c-947f-3bbedda737de 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nZXZlbGQgMTk5MjogMTAxPC9UZXh0Pg0KICAgIDwvVGV4dFVuaXQ+DQogIDwvVGV4dFVuaXRzPg0KPC9QbGFjZWhvbGRlcj4=</w:instrText>
      </w:r>
      <w:r w:rsidR="00E3717E" w:rsidRPr="00E3717E">
        <w:rPr>
          <w:rStyle w:val="Citation"/>
        </w:rPr>
        <w:fldChar w:fldCharType="separate"/>
      </w:r>
      <w:bookmarkStart w:id="4783" w:name="_CTVP0015718471d3063495c947f3bbedda737de"/>
      <w:r w:rsidR="0092006B">
        <w:rPr>
          <w:rStyle w:val="Citation"/>
        </w:rPr>
        <w:t>Hengeveld 1992: 101</w:t>
      </w:r>
      <w:bookmarkEnd w:id="4783"/>
      <w:r w:rsidR="00E3717E" w:rsidRPr="00E3717E">
        <w:rPr>
          <w:rStyle w:val="Citation"/>
        </w:rPr>
        <w:fldChar w:fldCharType="end"/>
      </w:r>
      <w:r w:rsidR="00CC0C2B">
        <w:rPr>
          <w:rStyle w:val="Citation"/>
          <w:szCs w:val="19"/>
        </w:rPr>
        <w:t>;</w:t>
      </w:r>
      <w:r w:rsidR="005D6975">
        <w:t xml:space="preserve"> </w:t>
      </w:r>
      <w:r w:rsidR="00BA6215">
        <w:rPr>
          <w:rStyle w:val="Citation"/>
        </w:rPr>
        <w:fldChar w:fldCharType="begin"/>
      </w:r>
      <w:r w:rsidR="003A5B20">
        <w:rPr>
          <w:rStyle w:val="Citation"/>
        </w:rPr>
        <w:instrText>ADDIN CITAVI.PLACEHOLDER e67412e9-aa33-46af-80e9-b2e1b6bed8bf 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QYXluZV9UXzE5OTdfRGVzY3JpYmluZyBtb3JwaG9zeW50YXggLSBBIGd1aWRlIGZvciBmaWVsZCBsaW5ndWlzdHMucGRmPC9BZGRyZXNzPg0KICAgICAgICAgICAgPExvY2F0aW9uVHlwZT5FbGVjdHJvbmljQWRkcmVzczwvTG9jYXRpb25UeXBlPg0KICAgICAgICAgIDwvTG9jYXRpb24+DQogICAgICAgIDwvTG9jYXRpb25zPg0KICAgICAgICA8UGFnZUNvdW50QzU+PCFbQ0RBVEFbPGM+NDEzPC9jPg0KPG9zPnh2aSwgNDEzIHAuPC9vcz4NCjxwcz54dmksIDQxMyBwLjwvcHM+XV0+PC9QYWdlQ291bnRDNT4NCiAgICAgICAgPFBhZ2VDb3VudD54dmksIDQxMy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aG9ydFRpdGxlPlBheW5lIDE5OTcg4oCTIERlc2NyaWJpbmcgbW9ycGhvc3ludGF4PC9TaG9ydFRpdGxlPg0KICAgICAgICA8VGl0bGU+RGVzY3JpYmluZyBtb3JwaG9zeW50YXg6IEEgZ3VpZGUgZm9yIGZpZWxkIGxpbmd1aXN0czwvVGl0bGU+DQogICAgICAgIDxZZWFyPjE5OTc8L1llYXI+DQogICAgICA8L1JlZmVyZW5jZT4NCiAgICA8L0VudHJ5Pg0KICA8L0VudHJpZXM+DQogIDxUZXh0PlBheW5lIDE5OTc6IDE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luZSAxOTk3OiAxMDU8L1RleHQ+DQogICAgPC9UZXh0VW5pdD4NCiAgPC9UZXh0VW5pdHM+DQo8L1BsYWNlaG9sZGVyPg==</w:instrText>
      </w:r>
      <w:r w:rsidR="00BA6215">
        <w:rPr>
          <w:rStyle w:val="Citation"/>
        </w:rPr>
        <w:fldChar w:fldCharType="separate"/>
      </w:r>
      <w:bookmarkStart w:id="4784" w:name="_CTVP001e67412e9aa3346af80e9b2e1b6bed8bf"/>
      <w:r w:rsidR="0092006B">
        <w:rPr>
          <w:rStyle w:val="Citation"/>
        </w:rPr>
        <w:t>Payne 1997: 105</w:t>
      </w:r>
      <w:bookmarkEnd w:id="4784"/>
      <w:r w:rsidR="00BA6215">
        <w:rPr>
          <w:rStyle w:val="Citation"/>
        </w:rPr>
        <w:fldChar w:fldCharType="end"/>
      </w:r>
      <w:r w:rsidR="005D6975" w:rsidRPr="00136118">
        <w:t>.</w:t>
      </w:r>
      <w:r w:rsidR="005D6975">
        <w:t xml:space="preserve">) In nominal </w:t>
      </w:r>
      <w:r w:rsidR="005D6975" w:rsidRPr="003F07CB">
        <w:t>clauses</w:t>
      </w:r>
      <w:r w:rsidR="005D6975" w:rsidRPr="008020F1">
        <w:t xml:space="preserve"> </w:t>
      </w:r>
      <w:r w:rsidR="005D6975">
        <w:t xml:space="preserve">conveying the notion of possession the subject embodies the semantic role of possessor while the predicate functions as </w:t>
      </w:r>
      <w:r>
        <w:t xml:space="preserve">an </w:t>
      </w:r>
      <w:r w:rsidR="005D6975">
        <w:t xml:space="preserve">indefinite possessum such that </w:t>
      </w:r>
      <w:r w:rsidR="00B7093A">
        <w:t>‘</w:t>
      </w:r>
      <w:r w:rsidR="005D6975" w:rsidRPr="0099608C">
        <w:rPr>
          <w:rStyle w:val="ChSmallCaps"/>
        </w:rPr>
        <w:t>possessor</w:t>
      </w:r>
      <w:r w:rsidR="005D6975">
        <w:t xml:space="preserve"> has a </w:t>
      </w:r>
      <w:r w:rsidR="005D6975" w:rsidRPr="0099608C">
        <w:rPr>
          <w:rStyle w:val="ChSmallCaps"/>
        </w:rPr>
        <w:t>possessum</w:t>
      </w:r>
      <w:r w:rsidR="00B7093A">
        <w:t>’</w:t>
      </w:r>
      <w:r w:rsidR="005D6975">
        <w:t>.</w:t>
      </w:r>
    </w:p>
    <w:p w14:paraId="25CAE557" w14:textId="7E454993" w:rsidR="005D6975" w:rsidRDefault="008A73C0" w:rsidP="008A73C0">
      <w:pPr>
        <w:pStyle w:val="Body0500after"/>
      </w:pPr>
      <w:r>
        <w:t xml:space="preserve">Papuan Malay </w:t>
      </w:r>
      <w:r w:rsidR="00BE272A">
        <w:t>ascriptive, equative, and possessive nominal predicates are different</w:t>
      </w:r>
      <w:r>
        <w:t xml:space="preserve"> in terms of their semantics, but not in terms of their structure. That is, Papuan Malay </w:t>
      </w:r>
      <w:r w:rsidR="00BE272A">
        <w:t xml:space="preserve">does not distinguish </w:t>
      </w:r>
      <w:r>
        <w:t xml:space="preserve">the three nominal predicate types as far as their </w:t>
      </w:r>
      <w:r w:rsidR="00BE272A">
        <w:t>syntactic or intonational features</w:t>
      </w:r>
      <w:r>
        <w:t xml:space="preserve"> are concerned; all </w:t>
      </w:r>
      <w:r w:rsidR="00BE272A">
        <w:t xml:space="preserve">three </w:t>
      </w:r>
      <w:r w:rsidR="00BE272A" w:rsidRPr="009B6F3D">
        <w:t xml:space="preserve">are formed by juxtaposition of two noun phrases with the </w:t>
      </w:r>
      <w:r w:rsidR="00BE272A">
        <w:t xml:space="preserve">subject preceding the predicate. This is illustrated with the ascriptive clauses in </w:t>
      </w:r>
      <w:r w:rsidR="00BE272A">
        <w:fldChar w:fldCharType="begin"/>
      </w:r>
      <w:r w:rsidR="00BE272A">
        <w:instrText xml:space="preserve"> REF _Ref340309664 \h </w:instrText>
      </w:r>
      <w:r w:rsidR="00BE272A">
        <w:fldChar w:fldCharType="separate"/>
      </w:r>
      <w:r w:rsidR="00154D81">
        <w:t>(</w:t>
      </w:r>
      <w:r w:rsidR="00154D81">
        <w:rPr>
          <w:noProof/>
        </w:rPr>
        <w:t>9</w:t>
      </w:r>
      <w:r w:rsidR="00154D81">
        <w:t>)</w:t>
      </w:r>
      <w:r w:rsidR="00BE272A">
        <w:fldChar w:fldCharType="end"/>
      </w:r>
      <w:r w:rsidR="00BE272A">
        <w:t xml:space="preserve"> and </w:t>
      </w:r>
      <w:r w:rsidR="00BE272A">
        <w:fldChar w:fldCharType="begin"/>
      </w:r>
      <w:r w:rsidR="00BE272A">
        <w:instrText xml:space="preserve"> REF _Ref366952968 \h </w:instrText>
      </w:r>
      <w:r w:rsidR="00BE272A">
        <w:fldChar w:fldCharType="separate"/>
      </w:r>
      <w:r w:rsidR="00154D81">
        <w:t>(</w:t>
      </w:r>
      <w:r w:rsidR="00154D81">
        <w:rPr>
          <w:noProof/>
        </w:rPr>
        <w:t>10</w:t>
      </w:r>
      <w:r w:rsidR="00154D81">
        <w:t>)</w:t>
      </w:r>
      <w:r w:rsidR="00BE272A">
        <w:fldChar w:fldCharType="end"/>
      </w:r>
      <w:r w:rsidR="00BE272A">
        <w:t xml:space="preserve">, the equative clauses in </w:t>
      </w:r>
      <w:r w:rsidR="00BE272A">
        <w:fldChar w:fldCharType="begin"/>
      </w:r>
      <w:r w:rsidR="00BE272A">
        <w:instrText xml:space="preserve"> REF _Ref340309665 \h </w:instrText>
      </w:r>
      <w:r w:rsidR="00BE272A">
        <w:fldChar w:fldCharType="separate"/>
      </w:r>
      <w:r w:rsidR="00154D81">
        <w:t>(</w:t>
      </w:r>
      <w:r w:rsidR="00154D81">
        <w:rPr>
          <w:noProof/>
        </w:rPr>
        <w:t>11</w:t>
      </w:r>
      <w:r w:rsidR="00154D81">
        <w:t>)</w:t>
      </w:r>
      <w:r w:rsidR="00BE272A">
        <w:fldChar w:fldCharType="end"/>
      </w:r>
      <w:r w:rsidR="00BE272A">
        <w:t xml:space="preserve"> and</w:t>
      </w:r>
      <w:r w:rsidR="00CE1209">
        <w:t xml:space="preserve"> </w:t>
      </w:r>
      <w:r w:rsidR="00BE272A">
        <w:fldChar w:fldCharType="begin"/>
      </w:r>
      <w:r w:rsidR="00BE272A">
        <w:instrText xml:space="preserve"> REF _Ref340309677 \h </w:instrText>
      </w:r>
      <w:r w:rsidR="00BE272A">
        <w:fldChar w:fldCharType="separate"/>
      </w:r>
      <w:r w:rsidR="00154D81">
        <w:t>(</w:t>
      </w:r>
      <w:r w:rsidR="00154D81">
        <w:rPr>
          <w:noProof/>
        </w:rPr>
        <w:t>12</w:t>
      </w:r>
      <w:r w:rsidR="00154D81">
        <w:t>)</w:t>
      </w:r>
      <w:r w:rsidR="00BE272A">
        <w:fldChar w:fldCharType="end"/>
      </w:r>
      <w:r w:rsidR="00BE272A">
        <w:t xml:space="preserve">, and the possessive clauses in </w:t>
      </w:r>
      <w:r w:rsidR="00BE272A" w:rsidRPr="00D67AF6">
        <w:fldChar w:fldCharType="begin"/>
      </w:r>
      <w:r w:rsidR="00BE272A" w:rsidRPr="00D67AF6">
        <w:instrText xml:space="preserve"> REF _Ref340309666 \h </w:instrText>
      </w:r>
      <w:r w:rsidR="00BE272A">
        <w:instrText xml:space="preserve"> \* MERGEFORMAT </w:instrText>
      </w:r>
      <w:r w:rsidR="00BE272A" w:rsidRPr="00D67AF6">
        <w:fldChar w:fldCharType="separate"/>
      </w:r>
      <w:r w:rsidR="00154D81">
        <w:t>(13)</w:t>
      </w:r>
      <w:r w:rsidR="00BE272A" w:rsidRPr="00D67AF6">
        <w:fldChar w:fldCharType="end"/>
      </w:r>
      <w:r w:rsidR="00BE272A" w:rsidRPr="00D67AF6">
        <w:t xml:space="preserve"> to </w:t>
      </w:r>
      <w:r w:rsidR="00BE272A" w:rsidRPr="00D67AF6">
        <w:fldChar w:fldCharType="begin"/>
      </w:r>
      <w:r w:rsidR="00BE272A" w:rsidRPr="00D67AF6">
        <w:instrText xml:space="preserve"> REF _Ref340309669 \h </w:instrText>
      </w:r>
      <w:r w:rsidR="00BE272A">
        <w:instrText xml:space="preserve"> \* MERGEFORMAT </w:instrText>
      </w:r>
      <w:r w:rsidR="00BE272A" w:rsidRPr="00D67AF6">
        <w:fldChar w:fldCharType="separate"/>
      </w:r>
      <w:r w:rsidR="00154D81" w:rsidRPr="00E52292">
        <w:t>(</w:t>
      </w:r>
      <w:r w:rsidR="00154D81">
        <w:t>16</w:t>
      </w:r>
      <w:r w:rsidR="00154D81" w:rsidRPr="00E52292">
        <w:t>)</w:t>
      </w:r>
      <w:r w:rsidR="00BE272A" w:rsidRPr="00D67AF6">
        <w:fldChar w:fldCharType="end"/>
      </w:r>
      <w:r w:rsidR="00BE272A">
        <w:t>.</w:t>
      </w:r>
    </w:p>
    <w:p w14:paraId="73CD0F59" w14:textId="5051898F" w:rsidR="005D6975" w:rsidRDefault="005D6975" w:rsidP="008A73C0">
      <w:pPr>
        <w:pStyle w:val="Body0505after"/>
      </w:pPr>
      <w:r>
        <w:t xml:space="preserve">In the ascriptive clause in </w:t>
      </w:r>
      <w:r>
        <w:fldChar w:fldCharType="begin"/>
      </w:r>
      <w:r>
        <w:instrText xml:space="preserve"> REF _Ref340309664 \h </w:instrText>
      </w:r>
      <w:r>
        <w:fldChar w:fldCharType="separate"/>
      </w:r>
      <w:r w:rsidR="00154D81">
        <w:t>(</w:t>
      </w:r>
      <w:r w:rsidR="00154D81">
        <w:rPr>
          <w:noProof/>
        </w:rPr>
        <w:t>9</w:t>
      </w:r>
      <w:r w:rsidR="00154D81">
        <w:t>)</w:t>
      </w:r>
      <w:r>
        <w:fldChar w:fldCharType="end"/>
      </w:r>
      <w:r>
        <w:t xml:space="preserve">, the subject </w:t>
      </w:r>
      <w:r>
        <w:rPr>
          <w:rStyle w:val="ChItalBold"/>
        </w:rPr>
        <w:t>saya</w:t>
      </w:r>
      <w:r>
        <w:t xml:space="preserve"> </w:t>
      </w:r>
      <w:r w:rsidR="00B7093A">
        <w:t>‘</w:t>
      </w:r>
      <w:r w:rsidRPr="0099608C">
        <w:rPr>
          <w:rStyle w:val="ChSmallCaps"/>
        </w:rPr>
        <w:t>1sg</w:t>
      </w:r>
      <w:r w:rsidR="00B7093A">
        <w:t>’</w:t>
      </w:r>
      <w:r>
        <w:t xml:space="preserve"> is asserted to belong to the class of </w:t>
      </w:r>
      <w:r>
        <w:rPr>
          <w:rStyle w:val="ChItalBold"/>
        </w:rPr>
        <w:t>manusia</w:t>
      </w:r>
      <w:r>
        <w:t xml:space="preserve"> </w:t>
      </w:r>
      <w:r w:rsidR="00B7093A">
        <w:t>‘</w:t>
      </w:r>
      <w:r>
        <w:t>human being</w:t>
      </w:r>
      <w:r w:rsidR="00B7093A">
        <w:t>’</w:t>
      </w:r>
      <w:r>
        <w:t xml:space="preserve">. In the ascriptive clause in </w:t>
      </w:r>
      <w:r>
        <w:fldChar w:fldCharType="begin"/>
      </w:r>
      <w:r>
        <w:instrText xml:space="preserve"> REF _Ref366952968 \h </w:instrText>
      </w:r>
      <w:r>
        <w:fldChar w:fldCharType="separate"/>
      </w:r>
      <w:r w:rsidR="00154D81">
        <w:t>(</w:t>
      </w:r>
      <w:r w:rsidR="00154D81">
        <w:rPr>
          <w:noProof/>
        </w:rPr>
        <w:t>10</w:t>
      </w:r>
      <w:r w:rsidR="00154D81">
        <w:t>)</w:t>
      </w:r>
      <w:r>
        <w:fldChar w:fldCharType="end"/>
      </w:r>
      <w:r>
        <w:t xml:space="preserve">, the subject </w:t>
      </w:r>
      <w:r w:rsidRPr="002F573F">
        <w:rPr>
          <w:rStyle w:val="ChItalBold"/>
        </w:rPr>
        <w:t>ko</w:t>
      </w:r>
      <w:r>
        <w:t xml:space="preserve"> </w:t>
      </w:r>
      <w:r w:rsidR="00B7093A">
        <w:t>‘</w:t>
      </w:r>
      <w:r w:rsidRPr="0099608C">
        <w:rPr>
          <w:rStyle w:val="ChSmallCaps"/>
        </w:rPr>
        <w:t>2sg</w:t>
      </w:r>
      <w:r w:rsidR="00B7093A">
        <w:t>’</w:t>
      </w:r>
      <w:r>
        <w:t xml:space="preserve"> is part of the class of </w:t>
      </w:r>
      <w:r w:rsidR="00BE272A" w:rsidRPr="003B03BC">
        <w:rPr>
          <w:rStyle w:val="ChItalBold"/>
        </w:rPr>
        <w:t>prempuang</w:t>
      </w:r>
      <w:r w:rsidRPr="003B03BC">
        <w:rPr>
          <w:rStyle w:val="ChItalBold"/>
        </w:rPr>
        <w:t xml:space="preserve"> Demta</w:t>
      </w:r>
      <w:r>
        <w:t xml:space="preserve"> </w:t>
      </w:r>
      <w:r w:rsidR="00B7093A">
        <w:t>‘</w:t>
      </w:r>
      <w:r>
        <w:t>Demta girls</w:t>
      </w:r>
      <w:r w:rsidR="00B7093A">
        <w:t>’</w:t>
      </w:r>
      <w:r>
        <w:t xml:space="preserve">. The equative clause in </w:t>
      </w:r>
      <w:r>
        <w:fldChar w:fldCharType="begin"/>
      </w:r>
      <w:r>
        <w:instrText xml:space="preserve"> REF _Ref340309665 \h </w:instrText>
      </w:r>
      <w:r>
        <w:fldChar w:fldCharType="separate"/>
      </w:r>
      <w:r w:rsidR="00154D81">
        <w:t>(</w:t>
      </w:r>
      <w:r w:rsidR="00154D81">
        <w:rPr>
          <w:noProof/>
        </w:rPr>
        <w:t>11</w:t>
      </w:r>
      <w:r w:rsidR="00154D81">
        <w:t>)</w:t>
      </w:r>
      <w:r>
        <w:fldChar w:fldCharType="end"/>
      </w:r>
      <w:r>
        <w:t xml:space="preserve"> identif</w:t>
      </w:r>
      <w:r w:rsidR="00576736">
        <w:t>ies</w:t>
      </w:r>
      <w:r>
        <w:t xml:space="preserve"> the predicate </w:t>
      </w:r>
      <w:r w:rsidR="001D0AC4">
        <w:rPr>
          <w:b/>
          <w:i/>
        </w:rPr>
        <w:t>ade</w:t>
      </w:r>
      <w:r>
        <w:t xml:space="preserve"> </w:t>
      </w:r>
      <w:r w:rsidR="00B7093A">
        <w:t>‘</w:t>
      </w:r>
      <w:r w:rsidR="001D0AC4">
        <w:t xml:space="preserve">younger </w:t>
      </w:r>
      <w:r>
        <w:t>sibling</w:t>
      </w:r>
      <w:r w:rsidR="00B7093A">
        <w:t>’</w:t>
      </w:r>
      <w:r>
        <w:t xml:space="preserve"> with the subject </w:t>
      </w:r>
      <w:r w:rsidR="001D0AC4">
        <w:rPr>
          <w:rStyle w:val="ChItalBold"/>
        </w:rPr>
        <w:t>dia</w:t>
      </w:r>
      <w:r w:rsidR="001D0AC4">
        <w:t xml:space="preserve"> </w:t>
      </w:r>
      <w:r w:rsidR="00B7093A">
        <w:t>‘</w:t>
      </w:r>
      <w:r w:rsidR="001D0AC4" w:rsidRPr="0099608C">
        <w:rPr>
          <w:rStyle w:val="ChSmallCaps"/>
        </w:rPr>
        <w:t>3sg</w:t>
      </w:r>
      <w:r w:rsidR="00B7093A">
        <w:t>’</w:t>
      </w:r>
      <w:r w:rsidR="009B1F6C">
        <w:t xml:space="preserve">. </w:t>
      </w:r>
      <w:r>
        <w:t xml:space="preserve">Along similar lines, the equative clause in </w:t>
      </w:r>
      <w:r>
        <w:fldChar w:fldCharType="begin"/>
      </w:r>
      <w:r>
        <w:instrText xml:space="preserve"> REF _Ref340309677 \h </w:instrText>
      </w:r>
      <w:r>
        <w:fldChar w:fldCharType="separate"/>
      </w:r>
      <w:r w:rsidR="00154D81">
        <w:t>(</w:t>
      </w:r>
      <w:r w:rsidR="00154D81">
        <w:rPr>
          <w:noProof/>
        </w:rPr>
        <w:t>12</w:t>
      </w:r>
      <w:r w:rsidR="00154D81">
        <w:t>)</w:t>
      </w:r>
      <w:r>
        <w:fldChar w:fldCharType="end"/>
      </w:r>
      <w:r>
        <w:t xml:space="preserve"> identifies the predicate </w:t>
      </w:r>
      <w:r w:rsidRPr="00603A75">
        <w:rPr>
          <w:rStyle w:val="ChItalBold"/>
        </w:rPr>
        <w:t>klawar</w:t>
      </w:r>
      <w:r>
        <w:t xml:space="preserve"> </w:t>
      </w:r>
      <w:r w:rsidR="00B7093A">
        <w:t>‘</w:t>
      </w:r>
      <w:r>
        <w:t>cave bat</w:t>
      </w:r>
      <w:r w:rsidR="00B7093A">
        <w:t>’</w:t>
      </w:r>
      <w:r>
        <w:t xml:space="preserve"> with the subject </w:t>
      </w:r>
      <w:r w:rsidRPr="00603A75">
        <w:rPr>
          <w:rStyle w:val="ChItalBold"/>
        </w:rPr>
        <w:t>itu</w:t>
      </w:r>
      <w:r>
        <w:t xml:space="preserve"> </w:t>
      </w:r>
      <w:r w:rsidR="00B7093A">
        <w:t>‘</w:t>
      </w:r>
      <w:r w:rsidRPr="0099608C">
        <w:rPr>
          <w:rStyle w:val="ChSmallCaps"/>
        </w:rPr>
        <w:t>d.dist</w:t>
      </w:r>
      <w:r w:rsidR="00B7093A">
        <w:t>’</w:t>
      </w:r>
      <w:r>
        <w:t>.</w:t>
      </w:r>
      <w:r w:rsidR="008A73C0">
        <w:t xml:space="preserve"> The example in </w:t>
      </w:r>
      <w:r w:rsidR="008A73C0">
        <w:fldChar w:fldCharType="begin"/>
      </w:r>
      <w:r w:rsidR="008A73C0">
        <w:instrText xml:space="preserve"> REF _Ref340309665 \h </w:instrText>
      </w:r>
      <w:r w:rsidR="008A73C0">
        <w:fldChar w:fldCharType="separate"/>
      </w:r>
      <w:r w:rsidR="00154D81">
        <w:t>(</w:t>
      </w:r>
      <w:r w:rsidR="00154D81">
        <w:rPr>
          <w:noProof/>
        </w:rPr>
        <w:t>11</w:t>
      </w:r>
      <w:r w:rsidR="00154D81">
        <w:t>)</w:t>
      </w:r>
      <w:r w:rsidR="008A73C0">
        <w:fldChar w:fldCharType="end"/>
      </w:r>
      <w:r w:rsidR="008A73C0">
        <w:t xml:space="preserve"> also shows that nonverbal predicates can be modified with adverbs, such as </w:t>
      </w:r>
      <w:r w:rsidR="008A73C0" w:rsidRPr="008A73C0">
        <w:rPr>
          <w:rStyle w:val="ChItalBold"/>
        </w:rPr>
        <w:t>masi</w:t>
      </w:r>
      <w:r w:rsidR="008A73C0">
        <w:t xml:space="preserve"> ‘still’.</w:t>
      </w:r>
    </w:p>
    <w:p w14:paraId="1CD2B3E2" w14:textId="77777777" w:rsidR="005D6975" w:rsidRDefault="005D6975" w:rsidP="005D6975">
      <w:pPr>
        <w:pStyle w:val="ExampleTitle"/>
        <w:rPr>
          <w:lang w:eastAsia="en-US"/>
        </w:rPr>
      </w:pPr>
      <w:r>
        <w:t>Ascriptive clauses</w:t>
      </w:r>
    </w:p>
    <w:tbl>
      <w:tblPr>
        <w:tblW w:w="4462" w:type="dxa"/>
        <w:tblCellMar>
          <w:left w:w="42" w:type="dxa"/>
          <w:right w:w="42" w:type="dxa"/>
        </w:tblCellMar>
        <w:tblLook w:val="01E0" w:firstRow="1" w:lastRow="1" w:firstColumn="1" w:lastColumn="1" w:noHBand="0" w:noVBand="0"/>
      </w:tblPr>
      <w:tblGrid>
        <w:gridCol w:w="709"/>
        <w:gridCol w:w="1145"/>
        <w:gridCol w:w="540"/>
        <w:gridCol w:w="1223"/>
        <w:gridCol w:w="845"/>
      </w:tblGrid>
      <w:tr w:rsidR="00AC23C4" w:rsidRPr="008C7D8B" w14:paraId="3EB49FCD" w14:textId="77777777" w:rsidTr="00AC23C4">
        <w:tc>
          <w:tcPr>
            <w:tcW w:w="709" w:type="dxa"/>
            <w:shd w:val="clear" w:color="auto" w:fill="auto"/>
          </w:tcPr>
          <w:p w14:paraId="5A4BA3F7" w14:textId="77777777" w:rsidR="005D6975" w:rsidRPr="00C6431E" w:rsidRDefault="005D6975" w:rsidP="005D6975">
            <w:pPr>
              <w:pStyle w:val="O0Nwnext"/>
            </w:pPr>
            <w:bookmarkStart w:id="4785" w:name="_Ref340309664"/>
            <w:r>
              <w:t>(</w:t>
            </w:r>
            <w:fldSimple w:instr=" SEQ ( \* ARABIC \s 1 ">
              <w:r w:rsidR="00154D81">
                <w:rPr>
                  <w:noProof/>
                </w:rPr>
                <w:t>9</w:t>
              </w:r>
            </w:fldSimple>
            <w:r>
              <w:t>)</w:t>
            </w:r>
            <w:bookmarkEnd w:id="4785"/>
          </w:p>
        </w:tc>
        <w:tc>
          <w:tcPr>
            <w:tcW w:w="1145" w:type="dxa"/>
            <w:shd w:val="clear" w:color="auto" w:fill="auto"/>
          </w:tcPr>
          <w:p w14:paraId="22DE23C8" w14:textId="77777777" w:rsidR="005D6975" w:rsidRPr="00503FD0" w:rsidRDefault="005D6975" w:rsidP="005D6975">
            <w:pPr>
              <w:pStyle w:val="Text"/>
            </w:pPr>
            <w:r w:rsidRPr="00503FD0">
              <w:t>misalnya</w:t>
            </w:r>
          </w:p>
        </w:tc>
        <w:tc>
          <w:tcPr>
            <w:tcW w:w="540" w:type="dxa"/>
            <w:shd w:val="clear" w:color="auto" w:fill="auto"/>
          </w:tcPr>
          <w:p w14:paraId="3F0F7C75" w14:textId="77777777" w:rsidR="005D6975" w:rsidRPr="00692D89" w:rsidRDefault="005D6975" w:rsidP="005D6975">
            <w:pPr>
              <w:pStyle w:val="Text"/>
            </w:pPr>
            <w:r w:rsidRPr="00692D89">
              <w:t>saya</w:t>
            </w:r>
          </w:p>
        </w:tc>
        <w:tc>
          <w:tcPr>
            <w:tcW w:w="1223" w:type="dxa"/>
            <w:shd w:val="clear" w:color="auto" w:fill="auto"/>
          </w:tcPr>
          <w:p w14:paraId="50267550" w14:textId="77777777" w:rsidR="005D6975" w:rsidRPr="00912BCA" w:rsidRDefault="005D6975" w:rsidP="005D6975">
            <w:pPr>
              <w:pStyle w:val="Text"/>
              <w:rPr>
                <w:rStyle w:val="ChBlueBold"/>
              </w:rPr>
            </w:pPr>
            <w:r w:rsidRPr="00912BCA">
              <w:rPr>
                <w:rStyle w:val="ChBlueBold"/>
              </w:rPr>
              <w:t>manusia</w:t>
            </w:r>
          </w:p>
        </w:tc>
        <w:tc>
          <w:tcPr>
            <w:tcW w:w="845" w:type="dxa"/>
            <w:shd w:val="clear" w:color="auto" w:fill="auto"/>
          </w:tcPr>
          <w:p w14:paraId="6E6F4B9C" w14:textId="77777777" w:rsidR="005D6975" w:rsidRPr="00912BCA" w:rsidRDefault="005D6975" w:rsidP="005D6975">
            <w:pPr>
              <w:pStyle w:val="Text"/>
              <w:rPr>
                <w:rStyle w:val="ChBlueBold"/>
              </w:rPr>
            </w:pPr>
            <w:r w:rsidRPr="00912BCA">
              <w:rPr>
                <w:rStyle w:val="ChBlueBold"/>
              </w:rPr>
              <w:t>biasa</w:t>
            </w:r>
          </w:p>
        </w:tc>
      </w:tr>
      <w:tr w:rsidR="00AC23C4" w:rsidRPr="00AC23C4" w14:paraId="32746AC8" w14:textId="77777777" w:rsidTr="00AC23C4">
        <w:tc>
          <w:tcPr>
            <w:tcW w:w="709" w:type="dxa"/>
            <w:shd w:val="clear" w:color="auto" w:fill="auto"/>
          </w:tcPr>
          <w:p w14:paraId="32634654" w14:textId="77777777" w:rsidR="005D6975" w:rsidRPr="00503FD0" w:rsidRDefault="005D6975" w:rsidP="005D6975">
            <w:pPr>
              <w:pStyle w:val="GlossEng"/>
            </w:pPr>
          </w:p>
        </w:tc>
        <w:tc>
          <w:tcPr>
            <w:tcW w:w="1145" w:type="dxa"/>
            <w:shd w:val="clear" w:color="auto" w:fill="auto"/>
          </w:tcPr>
          <w:p w14:paraId="258DC99A" w14:textId="77777777" w:rsidR="005D6975" w:rsidRPr="00503FD0" w:rsidRDefault="005D6975" w:rsidP="005D6975">
            <w:pPr>
              <w:pStyle w:val="GlossEng"/>
            </w:pPr>
            <w:r>
              <w:t>for.example</w:t>
            </w:r>
          </w:p>
        </w:tc>
        <w:tc>
          <w:tcPr>
            <w:tcW w:w="540" w:type="dxa"/>
            <w:shd w:val="clear" w:color="auto" w:fill="auto"/>
          </w:tcPr>
          <w:p w14:paraId="4B7BDE8E" w14:textId="77777777" w:rsidR="005D6975" w:rsidRPr="0099608C" w:rsidRDefault="005D6975" w:rsidP="005D6975">
            <w:pPr>
              <w:pStyle w:val="GlossEng"/>
              <w:rPr>
                <w:rStyle w:val="ChSmallCaps"/>
              </w:rPr>
            </w:pPr>
            <w:r w:rsidRPr="0099608C">
              <w:rPr>
                <w:rStyle w:val="ChSmallCaps"/>
              </w:rPr>
              <w:t>1sg</w:t>
            </w:r>
          </w:p>
        </w:tc>
        <w:tc>
          <w:tcPr>
            <w:tcW w:w="1223" w:type="dxa"/>
            <w:shd w:val="clear" w:color="auto" w:fill="auto"/>
          </w:tcPr>
          <w:p w14:paraId="6A15BD9B" w14:textId="77777777" w:rsidR="005D6975" w:rsidRPr="00503FD0" w:rsidRDefault="005D6975" w:rsidP="005D6975">
            <w:pPr>
              <w:pStyle w:val="GlossEng"/>
            </w:pPr>
            <w:r w:rsidRPr="00503FD0">
              <w:t>human.being</w:t>
            </w:r>
          </w:p>
        </w:tc>
        <w:tc>
          <w:tcPr>
            <w:tcW w:w="845" w:type="dxa"/>
            <w:shd w:val="clear" w:color="auto" w:fill="auto"/>
          </w:tcPr>
          <w:p w14:paraId="5F17E336" w14:textId="77777777" w:rsidR="005D6975" w:rsidRPr="00503FD0" w:rsidRDefault="005D6975" w:rsidP="005D6975">
            <w:pPr>
              <w:pStyle w:val="GlossEng"/>
            </w:pPr>
            <w:r>
              <w:t>be.</w:t>
            </w:r>
            <w:r w:rsidRPr="00503FD0">
              <w:t>usual</w:t>
            </w:r>
          </w:p>
        </w:tc>
      </w:tr>
    </w:tbl>
    <w:p w14:paraId="37313E2B" w14:textId="20C0D14F" w:rsidR="005D6975" w:rsidRPr="00F9554F" w:rsidRDefault="005D6975" w:rsidP="005D6975">
      <w:pPr>
        <w:pStyle w:val="FreeTranslEng"/>
      </w:pPr>
      <w:r>
        <w:t xml:space="preserve">[About humans and evil spirits:] </w:t>
      </w:r>
      <w:r w:rsidR="00B7093A">
        <w:t>‘</w:t>
      </w:r>
      <w:r>
        <w:t xml:space="preserve">for example, I </w:t>
      </w:r>
      <w:r w:rsidRPr="00692D89">
        <w:rPr>
          <w:rStyle w:val="ChBlueBold"/>
        </w:rPr>
        <w:t>am a normal human being</w:t>
      </w:r>
      <w:r w:rsidR="00B7093A">
        <w:t>’</w:t>
      </w:r>
      <w:r>
        <w:t xml:space="preserve"> </w:t>
      </w:r>
      <w:r w:rsidRPr="00503FD0">
        <w:rPr>
          <w:rStyle w:val="ExampleSource"/>
        </w:rPr>
        <w:t>[081006-022-CvEx.0025]</w:t>
      </w:r>
    </w:p>
    <w:tbl>
      <w:tblPr>
        <w:tblW w:w="5581" w:type="dxa"/>
        <w:tblCellMar>
          <w:left w:w="42" w:type="dxa"/>
          <w:right w:w="42" w:type="dxa"/>
        </w:tblCellMar>
        <w:tblLook w:val="01E0" w:firstRow="1" w:lastRow="1" w:firstColumn="1" w:lastColumn="1" w:noHBand="0" w:noVBand="0"/>
      </w:tblPr>
      <w:tblGrid>
        <w:gridCol w:w="709"/>
        <w:gridCol w:w="489"/>
        <w:gridCol w:w="1173"/>
        <w:gridCol w:w="751"/>
        <w:gridCol w:w="489"/>
        <w:gridCol w:w="879"/>
        <w:gridCol w:w="373"/>
        <w:gridCol w:w="718"/>
      </w:tblGrid>
      <w:tr w:rsidR="00AC23C4" w:rsidRPr="008C7D8B" w14:paraId="7050990A" w14:textId="77777777" w:rsidTr="00AC23C4">
        <w:tc>
          <w:tcPr>
            <w:tcW w:w="709" w:type="dxa"/>
            <w:shd w:val="clear" w:color="auto" w:fill="auto"/>
          </w:tcPr>
          <w:p w14:paraId="772AC458" w14:textId="77777777" w:rsidR="005D6975" w:rsidRPr="00C6431E" w:rsidRDefault="005D6975" w:rsidP="005D6975">
            <w:pPr>
              <w:pStyle w:val="O0Nwnext"/>
            </w:pPr>
            <w:bookmarkStart w:id="4786" w:name="_Ref366952968"/>
            <w:r>
              <w:t>(</w:t>
            </w:r>
            <w:fldSimple w:instr=" SEQ ( \* ARABIC \s 1 ">
              <w:r w:rsidR="00154D81">
                <w:rPr>
                  <w:noProof/>
                </w:rPr>
                <w:t>10</w:t>
              </w:r>
            </w:fldSimple>
            <w:r>
              <w:t>)</w:t>
            </w:r>
            <w:bookmarkEnd w:id="4786"/>
          </w:p>
        </w:tc>
        <w:tc>
          <w:tcPr>
            <w:tcW w:w="489" w:type="dxa"/>
            <w:shd w:val="clear" w:color="auto" w:fill="auto"/>
          </w:tcPr>
          <w:p w14:paraId="3EBB642C" w14:textId="77777777" w:rsidR="005D6975" w:rsidRPr="00226F00" w:rsidRDefault="005D6975" w:rsidP="005D6975">
            <w:pPr>
              <w:pStyle w:val="Text"/>
            </w:pPr>
            <w:r w:rsidRPr="00226F00">
              <w:t>ko</w:t>
            </w:r>
          </w:p>
        </w:tc>
        <w:tc>
          <w:tcPr>
            <w:tcW w:w="1173" w:type="dxa"/>
            <w:shd w:val="clear" w:color="auto" w:fill="auto"/>
          </w:tcPr>
          <w:p w14:paraId="35FEBDBB" w14:textId="77777777" w:rsidR="005D6975" w:rsidRPr="00074B93" w:rsidRDefault="00BE272A" w:rsidP="005D6975">
            <w:pPr>
              <w:pStyle w:val="Text"/>
              <w:rPr>
                <w:rStyle w:val="ChBlueBold"/>
              </w:rPr>
            </w:pPr>
            <w:r>
              <w:rPr>
                <w:rStyle w:val="ChBlueBold"/>
              </w:rPr>
              <w:t>p</w:t>
            </w:r>
            <w:r w:rsidR="005D6975" w:rsidRPr="00074B93">
              <w:rPr>
                <w:rStyle w:val="ChBlueBold"/>
              </w:rPr>
              <w:t>rempuan</w:t>
            </w:r>
            <w:r>
              <w:rPr>
                <w:rStyle w:val="ChBlueBold"/>
              </w:rPr>
              <w:t>g</w:t>
            </w:r>
          </w:p>
        </w:tc>
        <w:tc>
          <w:tcPr>
            <w:tcW w:w="751" w:type="dxa"/>
            <w:shd w:val="clear" w:color="auto" w:fill="auto"/>
          </w:tcPr>
          <w:p w14:paraId="08C18F4C" w14:textId="77777777" w:rsidR="005D6975" w:rsidRPr="00801AEB" w:rsidRDefault="005D6975" w:rsidP="005D6975">
            <w:pPr>
              <w:pStyle w:val="Text"/>
            </w:pPr>
            <w:r w:rsidRPr="00801AEB">
              <w:rPr>
                <w:rStyle w:val="ChBlueBold"/>
              </w:rPr>
              <w:t>Demta</w:t>
            </w:r>
            <w:r w:rsidR="00801AEB" w:rsidRPr="00801AEB">
              <w:t>,</w:t>
            </w:r>
          </w:p>
        </w:tc>
        <w:tc>
          <w:tcPr>
            <w:tcW w:w="489" w:type="dxa"/>
            <w:shd w:val="clear" w:color="auto" w:fill="auto"/>
          </w:tcPr>
          <w:p w14:paraId="04A2FA5B" w14:textId="77777777" w:rsidR="005D6975" w:rsidRPr="00226F00" w:rsidRDefault="005D6975" w:rsidP="005D6975">
            <w:pPr>
              <w:pStyle w:val="Text"/>
            </w:pPr>
            <w:r w:rsidRPr="00226F00">
              <w:t>ko</w:t>
            </w:r>
          </w:p>
        </w:tc>
        <w:tc>
          <w:tcPr>
            <w:tcW w:w="879" w:type="dxa"/>
            <w:shd w:val="clear" w:color="auto" w:fill="auto"/>
          </w:tcPr>
          <w:p w14:paraId="7B6B1AD2" w14:textId="77777777" w:rsidR="005D6975" w:rsidRPr="00226F00" w:rsidRDefault="005D6975" w:rsidP="005D6975">
            <w:pPr>
              <w:pStyle w:val="Text"/>
            </w:pPr>
            <w:r w:rsidRPr="00226F00">
              <w:t>pulang</w:t>
            </w:r>
          </w:p>
        </w:tc>
        <w:tc>
          <w:tcPr>
            <w:tcW w:w="373" w:type="dxa"/>
            <w:shd w:val="clear" w:color="auto" w:fill="auto"/>
          </w:tcPr>
          <w:p w14:paraId="56F0D91B" w14:textId="77777777" w:rsidR="005D6975" w:rsidRPr="00226F00" w:rsidRDefault="005D6975" w:rsidP="005D6975">
            <w:pPr>
              <w:pStyle w:val="Text"/>
            </w:pPr>
            <w:r w:rsidRPr="00226F00">
              <w:t>ke</w:t>
            </w:r>
          </w:p>
        </w:tc>
        <w:tc>
          <w:tcPr>
            <w:tcW w:w="718" w:type="dxa"/>
            <w:shd w:val="clear" w:color="auto" w:fill="auto"/>
          </w:tcPr>
          <w:p w14:paraId="70C5D385" w14:textId="77777777" w:rsidR="005D6975" w:rsidRPr="00226F00" w:rsidRDefault="005D6975" w:rsidP="005D6975">
            <w:pPr>
              <w:pStyle w:val="Text"/>
            </w:pPr>
            <w:r w:rsidRPr="00226F00">
              <w:t>Demta</w:t>
            </w:r>
          </w:p>
        </w:tc>
      </w:tr>
      <w:tr w:rsidR="00AC23C4" w:rsidRPr="00AC23C4" w14:paraId="237D08CC" w14:textId="77777777" w:rsidTr="00AC23C4">
        <w:tc>
          <w:tcPr>
            <w:tcW w:w="709" w:type="dxa"/>
            <w:shd w:val="clear" w:color="auto" w:fill="auto"/>
          </w:tcPr>
          <w:p w14:paraId="5F0BFB0F" w14:textId="77777777" w:rsidR="005D6975" w:rsidRPr="002F573F" w:rsidRDefault="005D6975" w:rsidP="005D6975">
            <w:pPr>
              <w:pStyle w:val="GlossEng"/>
            </w:pPr>
          </w:p>
        </w:tc>
        <w:tc>
          <w:tcPr>
            <w:tcW w:w="489" w:type="dxa"/>
            <w:shd w:val="clear" w:color="auto" w:fill="auto"/>
          </w:tcPr>
          <w:p w14:paraId="69AB53FA" w14:textId="77777777" w:rsidR="005D6975" w:rsidRPr="0099608C" w:rsidRDefault="005D6975" w:rsidP="005D6975">
            <w:pPr>
              <w:pStyle w:val="GlossEng"/>
              <w:rPr>
                <w:rStyle w:val="ChSmallCaps"/>
              </w:rPr>
            </w:pPr>
            <w:r w:rsidRPr="0099608C">
              <w:rPr>
                <w:rStyle w:val="ChSmallCaps"/>
              </w:rPr>
              <w:t>2sg</w:t>
            </w:r>
          </w:p>
        </w:tc>
        <w:tc>
          <w:tcPr>
            <w:tcW w:w="1173" w:type="dxa"/>
            <w:shd w:val="clear" w:color="auto" w:fill="auto"/>
          </w:tcPr>
          <w:p w14:paraId="6CC17C61" w14:textId="77777777" w:rsidR="005D6975" w:rsidRPr="00226F00" w:rsidRDefault="005D6975" w:rsidP="005D6975">
            <w:pPr>
              <w:pStyle w:val="GlossEng"/>
            </w:pPr>
            <w:r w:rsidRPr="00226F00">
              <w:t>woman</w:t>
            </w:r>
          </w:p>
        </w:tc>
        <w:tc>
          <w:tcPr>
            <w:tcW w:w="751" w:type="dxa"/>
            <w:shd w:val="clear" w:color="auto" w:fill="auto"/>
          </w:tcPr>
          <w:p w14:paraId="55CD77EB" w14:textId="77777777" w:rsidR="005D6975" w:rsidRPr="00226F00" w:rsidRDefault="005D6975" w:rsidP="005D6975">
            <w:pPr>
              <w:pStyle w:val="GlossEng"/>
            </w:pPr>
            <w:r w:rsidRPr="00226F00">
              <w:t>Demta</w:t>
            </w:r>
          </w:p>
        </w:tc>
        <w:tc>
          <w:tcPr>
            <w:tcW w:w="489" w:type="dxa"/>
            <w:shd w:val="clear" w:color="auto" w:fill="auto"/>
          </w:tcPr>
          <w:p w14:paraId="467E54C0" w14:textId="77777777" w:rsidR="005D6975" w:rsidRPr="0099608C" w:rsidRDefault="005D6975" w:rsidP="005D6975">
            <w:pPr>
              <w:pStyle w:val="GlossEng"/>
              <w:rPr>
                <w:rStyle w:val="ChSmallCaps"/>
              </w:rPr>
            </w:pPr>
            <w:r w:rsidRPr="0099608C">
              <w:rPr>
                <w:rStyle w:val="ChSmallCaps"/>
              </w:rPr>
              <w:t>2sg</w:t>
            </w:r>
          </w:p>
        </w:tc>
        <w:tc>
          <w:tcPr>
            <w:tcW w:w="879" w:type="dxa"/>
            <w:shd w:val="clear" w:color="auto" w:fill="auto"/>
          </w:tcPr>
          <w:p w14:paraId="7786368B" w14:textId="77777777" w:rsidR="005D6975" w:rsidRPr="00226F00" w:rsidRDefault="005D6975" w:rsidP="005D6975">
            <w:pPr>
              <w:pStyle w:val="GlossEng"/>
            </w:pPr>
            <w:r w:rsidRPr="00226F00">
              <w:t>go.home</w:t>
            </w:r>
          </w:p>
        </w:tc>
        <w:tc>
          <w:tcPr>
            <w:tcW w:w="373" w:type="dxa"/>
            <w:shd w:val="clear" w:color="auto" w:fill="auto"/>
          </w:tcPr>
          <w:p w14:paraId="72E768CE" w14:textId="77777777" w:rsidR="005D6975" w:rsidRPr="00226F00" w:rsidRDefault="005D6975" w:rsidP="005D6975">
            <w:pPr>
              <w:pStyle w:val="GlossEng"/>
            </w:pPr>
            <w:r w:rsidRPr="00226F00">
              <w:t>to</w:t>
            </w:r>
          </w:p>
        </w:tc>
        <w:tc>
          <w:tcPr>
            <w:tcW w:w="718" w:type="dxa"/>
            <w:shd w:val="clear" w:color="auto" w:fill="auto"/>
          </w:tcPr>
          <w:p w14:paraId="32AC9FD9" w14:textId="77777777" w:rsidR="005D6975" w:rsidRPr="00226F00" w:rsidRDefault="005D6975" w:rsidP="005D6975">
            <w:pPr>
              <w:pStyle w:val="GlossEng"/>
            </w:pPr>
            <w:r w:rsidRPr="00226F00">
              <w:t>Demta</w:t>
            </w:r>
          </w:p>
        </w:tc>
      </w:tr>
    </w:tbl>
    <w:p w14:paraId="0EC74019" w14:textId="353AE9CE" w:rsidR="005D6975" w:rsidRDefault="00B7093A" w:rsidP="005D6975">
      <w:pPr>
        <w:pStyle w:val="FreeTranslEng"/>
      </w:pPr>
      <w:r>
        <w:t>‘</w:t>
      </w:r>
      <w:r w:rsidR="005D6975">
        <w:t xml:space="preserve">you </w:t>
      </w:r>
      <w:r w:rsidR="005D6975" w:rsidRPr="002F573F">
        <w:rPr>
          <w:rStyle w:val="ChBlueBold"/>
        </w:rPr>
        <w:t>are a Demta girl</w:t>
      </w:r>
      <w:r w:rsidR="005D6975">
        <w:t>, go home to Demta!</w:t>
      </w:r>
      <w:r>
        <w:t>’</w:t>
      </w:r>
      <w:r w:rsidR="005D6975">
        <w:t xml:space="preserve"> </w:t>
      </w:r>
      <w:r w:rsidR="005D6975" w:rsidRPr="002F573F">
        <w:rPr>
          <w:rStyle w:val="ExampleSource"/>
        </w:rPr>
        <w:t>[081006-025-CvEx.0014]</w:t>
      </w:r>
    </w:p>
    <w:p w14:paraId="0CF2A539" w14:textId="77777777" w:rsidR="005D6975" w:rsidRDefault="005D6975" w:rsidP="005D6975">
      <w:pPr>
        <w:pStyle w:val="ExampleTitle"/>
        <w:rPr>
          <w:lang w:eastAsia="en-US"/>
        </w:rPr>
      </w:pPr>
      <w:r>
        <w:t>Equative clauses</w:t>
      </w:r>
    </w:p>
    <w:tbl>
      <w:tblPr>
        <w:tblW w:w="2351" w:type="dxa"/>
        <w:tblCellMar>
          <w:left w:w="42" w:type="dxa"/>
          <w:right w:w="42" w:type="dxa"/>
        </w:tblCellMar>
        <w:tblLook w:val="01E0" w:firstRow="1" w:lastRow="1" w:firstColumn="1" w:lastColumn="1" w:noHBand="0" w:noVBand="0"/>
      </w:tblPr>
      <w:tblGrid>
        <w:gridCol w:w="709"/>
        <w:gridCol w:w="562"/>
        <w:gridCol w:w="584"/>
        <w:gridCol w:w="496"/>
      </w:tblGrid>
      <w:tr w:rsidR="00790F63" w:rsidRPr="008C7D8B" w14:paraId="6A43C20B" w14:textId="77777777" w:rsidTr="00AC23C4">
        <w:tc>
          <w:tcPr>
            <w:tcW w:w="709" w:type="dxa"/>
            <w:shd w:val="clear" w:color="auto" w:fill="auto"/>
          </w:tcPr>
          <w:p w14:paraId="53B940A4" w14:textId="77777777" w:rsidR="00790F63" w:rsidRPr="00C6431E" w:rsidRDefault="00790F63" w:rsidP="005D6975">
            <w:pPr>
              <w:pStyle w:val="O0Nwnext"/>
            </w:pPr>
            <w:bookmarkStart w:id="4787" w:name="_Ref336704315"/>
            <w:bookmarkStart w:id="4788" w:name="_Ref340309665"/>
            <w:r>
              <w:t>(</w:t>
            </w:r>
            <w:fldSimple w:instr=" SEQ ( \* ARABIC \s 1 ">
              <w:r w:rsidR="00154D81">
                <w:rPr>
                  <w:noProof/>
                </w:rPr>
                <w:t>11</w:t>
              </w:r>
            </w:fldSimple>
            <w:bookmarkEnd w:id="4787"/>
            <w:r>
              <w:t>)</w:t>
            </w:r>
            <w:bookmarkEnd w:id="4788"/>
          </w:p>
        </w:tc>
        <w:tc>
          <w:tcPr>
            <w:tcW w:w="562" w:type="dxa"/>
            <w:shd w:val="clear" w:color="auto" w:fill="auto"/>
          </w:tcPr>
          <w:p w14:paraId="04F1B19E" w14:textId="77777777" w:rsidR="00790F63" w:rsidRPr="00692D89" w:rsidRDefault="00790F63" w:rsidP="005D6975">
            <w:pPr>
              <w:pStyle w:val="Text"/>
            </w:pPr>
            <w:r>
              <w:t>dia</w:t>
            </w:r>
          </w:p>
        </w:tc>
        <w:tc>
          <w:tcPr>
            <w:tcW w:w="584" w:type="dxa"/>
            <w:shd w:val="clear" w:color="auto" w:fill="auto"/>
          </w:tcPr>
          <w:p w14:paraId="4737AC4D" w14:textId="77777777" w:rsidR="00790F63" w:rsidRPr="00692D89" w:rsidRDefault="00790F63" w:rsidP="005D6975">
            <w:pPr>
              <w:pStyle w:val="Text"/>
            </w:pPr>
            <w:r>
              <w:t>masi</w:t>
            </w:r>
          </w:p>
        </w:tc>
        <w:tc>
          <w:tcPr>
            <w:tcW w:w="496" w:type="dxa"/>
            <w:shd w:val="clear" w:color="auto" w:fill="auto"/>
          </w:tcPr>
          <w:p w14:paraId="3DD9DEC3" w14:textId="77777777" w:rsidR="00790F63" w:rsidRPr="00D13AD3" w:rsidRDefault="00790F63" w:rsidP="005D6975">
            <w:pPr>
              <w:pStyle w:val="Text"/>
              <w:rPr>
                <w:rStyle w:val="ChBlueBold"/>
              </w:rPr>
            </w:pPr>
            <w:r w:rsidRPr="00D13AD3">
              <w:rPr>
                <w:rStyle w:val="ChBlueBold"/>
              </w:rPr>
              <w:t>ade</w:t>
            </w:r>
          </w:p>
        </w:tc>
      </w:tr>
      <w:tr w:rsidR="00790F63" w:rsidRPr="00AC23C4" w14:paraId="07E06166" w14:textId="77777777" w:rsidTr="00AC23C4">
        <w:tc>
          <w:tcPr>
            <w:tcW w:w="709" w:type="dxa"/>
            <w:shd w:val="clear" w:color="auto" w:fill="auto"/>
          </w:tcPr>
          <w:p w14:paraId="44780CB8" w14:textId="77777777" w:rsidR="00790F63" w:rsidRPr="00C6431E" w:rsidRDefault="00790F63" w:rsidP="005D6975">
            <w:pPr>
              <w:pStyle w:val="GlossEng"/>
            </w:pPr>
          </w:p>
        </w:tc>
        <w:tc>
          <w:tcPr>
            <w:tcW w:w="562" w:type="dxa"/>
            <w:shd w:val="clear" w:color="auto" w:fill="auto"/>
          </w:tcPr>
          <w:p w14:paraId="4C8CB7D3" w14:textId="77777777" w:rsidR="00790F63" w:rsidRPr="0099608C" w:rsidRDefault="00790F63" w:rsidP="005D6975">
            <w:pPr>
              <w:pStyle w:val="GlossEng"/>
              <w:rPr>
                <w:rStyle w:val="ChSmallCaps"/>
              </w:rPr>
            </w:pPr>
            <w:r w:rsidRPr="0099608C">
              <w:rPr>
                <w:rStyle w:val="ChSmallCaps"/>
              </w:rPr>
              <w:t>3sg</w:t>
            </w:r>
          </w:p>
        </w:tc>
        <w:tc>
          <w:tcPr>
            <w:tcW w:w="584" w:type="dxa"/>
            <w:shd w:val="clear" w:color="auto" w:fill="auto"/>
          </w:tcPr>
          <w:p w14:paraId="4D74F058" w14:textId="77777777" w:rsidR="00790F63" w:rsidRPr="002F5E14" w:rsidRDefault="00790F63" w:rsidP="005D6975">
            <w:pPr>
              <w:pStyle w:val="GlossEng"/>
            </w:pPr>
            <w:r>
              <w:t>still</w:t>
            </w:r>
          </w:p>
        </w:tc>
        <w:tc>
          <w:tcPr>
            <w:tcW w:w="496" w:type="dxa"/>
            <w:shd w:val="clear" w:color="auto" w:fill="auto"/>
          </w:tcPr>
          <w:p w14:paraId="1A353FE1" w14:textId="77777777" w:rsidR="00790F63" w:rsidRPr="00086B91" w:rsidRDefault="00790F63" w:rsidP="005D6975">
            <w:pPr>
              <w:pStyle w:val="GlossEng"/>
            </w:pPr>
            <w:r w:rsidRPr="00086B91">
              <w:t>ySb</w:t>
            </w:r>
          </w:p>
        </w:tc>
      </w:tr>
    </w:tbl>
    <w:p w14:paraId="4605448B" w14:textId="7DE286BD" w:rsidR="005D6975" w:rsidRPr="00F9554F" w:rsidRDefault="00B7093A" w:rsidP="005D6975">
      <w:pPr>
        <w:pStyle w:val="FreeTranslEng"/>
      </w:pPr>
      <w:r>
        <w:t>‘</w:t>
      </w:r>
      <w:r w:rsidR="00790F63">
        <w:t>she</w:t>
      </w:r>
      <w:r>
        <w:t>’</w:t>
      </w:r>
      <w:r w:rsidR="00790F63">
        <w:t xml:space="preserve">s still (my) </w:t>
      </w:r>
      <w:r w:rsidR="005D6975" w:rsidRPr="00A358D3">
        <w:rPr>
          <w:rStyle w:val="ChBlueBold"/>
        </w:rPr>
        <w:t xml:space="preserve">younger </w:t>
      </w:r>
      <w:r w:rsidR="001D0AC4" w:rsidRPr="00A358D3">
        <w:rPr>
          <w:rStyle w:val="ChBlueBold"/>
        </w:rPr>
        <w:t>sister</w:t>
      </w:r>
      <w:r>
        <w:t>’</w:t>
      </w:r>
      <w:r w:rsidR="005D6975">
        <w:t xml:space="preserve"> </w:t>
      </w:r>
      <w:r w:rsidR="005D6975" w:rsidRPr="005F36C4">
        <w:rPr>
          <w:rStyle w:val="ExampleSource"/>
        </w:rPr>
        <w:t>[</w:t>
      </w:r>
      <w:r w:rsidR="00790F63" w:rsidRPr="00790F63">
        <w:rPr>
          <w:rStyle w:val="ExampleSource"/>
        </w:rPr>
        <w:t>080927-009-CvNP.0038</w:t>
      </w:r>
      <w:r w:rsidR="005D6975" w:rsidRPr="005F36C4">
        <w:rPr>
          <w:rStyle w:val="ExampleSource"/>
        </w:rPr>
        <w:t>]</w:t>
      </w:r>
    </w:p>
    <w:tbl>
      <w:tblPr>
        <w:tblW w:w="2711" w:type="dxa"/>
        <w:tblCellMar>
          <w:left w:w="42" w:type="dxa"/>
          <w:right w:w="42" w:type="dxa"/>
        </w:tblCellMar>
        <w:tblLook w:val="01E0" w:firstRow="1" w:lastRow="1" w:firstColumn="1" w:lastColumn="1" w:noHBand="0" w:noVBand="0"/>
      </w:tblPr>
      <w:tblGrid>
        <w:gridCol w:w="709"/>
        <w:gridCol w:w="451"/>
        <w:gridCol w:w="706"/>
        <w:gridCol w:w="845"/>
      </w:tblGrid>
      <w:tr w:rsidR="005D6975" w:rsidRPr="008C7D8B" w14:paraId="3B9A834F" w14:textId="77777777" w:rsidTr="00AC23C4">
        <w:tc>
          <w:tcPr>
            <w:tcW w:w="709" w:type="dxa"/>
            <w:shd w:val="clear" w:color="auto" w:fill="auto"/>
          </w:tcPr>
          <w:p w14:paraId="53237511" w14:textId="08617132" w:rsidR="005D6975" w:rsidRPr="005C10F4" w:rsidRDefault="005D6975" w:rsidP="005D6975">
            <w:pPr>
              <w:pStyle w:val="O0Nwnext"/>
            </w:pPr>
            <w:bookmarkStart w:id="4789" w:name="_Ref336704845"/>
            <w:bookmarkStart w:id="4790" w:name="_Ref340309677"/>
            <w:bookmarkStart w:id="4791" w:name="_Ref436750907"/>
            <w:r>
              <w:t>(</w:t>
            </w:r>
            <w:fldSimple w:instr=" SEQ ( \* ARABIC \s 1 ">
              <w:r w:rsidR="00154D81">
                <w:rPr>
                  <w:noProof/>
                </w:rPr>
                <w:t>12</w:t>
              </w:r>
            </w:fldSimple>
            <w:bookmarkEnd w:id="4789"/>
            <w:r>
              <w:t>)</w:t>
            </w:r>
            <w:bookmarkEnd w:id="4790"/>
            <w:bookmarkEnd w:id="4791"/>
          </w:p>
        </w:tc>
        <w:tc>
          <w:tcPr>
            <w:tcW w:w="451" w:type="dxa"/>
            <w:shd w:val="clear" w:color="auto" w:fill="auto"/>
          </w:tcPr>
          <w:p w14:paraId="124EEE96" w14:textId="77777777" w:rsidR="005D6975" w:rsidRPr="00522E81" w:rsidRDefault="005D6975" w:rsidP="005D6975">
            <w:pPr>
              <w:pStyle w:val="Text"/>
            </w:pPr>
            <w:r>
              <w:t>o</w:t>
            </w:r>
            <w:r w:rsidR="00801AEB">
              <w:t>,</w:t>
            </w:r>
          </w:p>
        </w:tc>
        <w:tc>
          <w:tcPr>
            <w:tcW w:w="706" w:type="dxa"/>
            <w:shd w:val="clear" w:color="auto" w:fill="auto"/>
          </w:tcPr>
          <w:p w14:paraId="7923A90F" w14:textId="77777777" w:rsidR="005D6975" w:rsidRPr="00692D89" w:rsidRDefault="005D6975" w:rsidP="005D6975">
            <w:pPr>
              <w:pStyle w:val="Text"/>
            </w:pPr>
            <w:r w:rsidRPr="00692D89">
              <w:t>itu</w:t>
            </w:r>
          </w:p>
        </w:tc>
        <w:tc>
          <w:tcPr>
            <w:tcW w:w="845" w:type="dxa"/>
            <w:shd w:val="clear" w:color="auto" w:fill="auto"/>
          </w:tcPr>
          <w:p w14:paraId="6819A9F8" w14:textId="77777777" w:rsidR="005D6975" w:rsidRPr="00692D89" w:rsidRDefault="005D6975" w:rsidP="005D6975">
            <w:pPr>
              <w:pStyle w:val="Text"/>
              <w:rPr>
                <w:rStyle w:val="ChBlueBold"/>
              </w:rPr>
            </w:pPr>
            <w:r w:rsidRPr="00692D89">
              <w:rPr>
                <w:rStyle w:val="ChBlueBold"/>
              </w:rPr>
              <w:t>klawar</w:t>
            </w:r>
          </w:p>
        </w:tc>
      </w:tr>
      <w:tr w:rsidR="005D6975" w:rsidRPr="00AC23C4" w14:paraId="7E6C9D54" w14:textId="77777777" w:rsidTr="00AC23C4">
        <w:tc>
          <w:tcPr>
            <w:tcW w:w="709" w:type="dxa"/>
            <w:shd w:val="clear" w:color="auto" w:fill="auto"/>
          </w:tcPr>
          <w:p w14:paraId="31AC3CF9" w14:textId="7E96E556" w:rsidR="005D6975" w:rsidRPr="005C10F4" w:rsidRDefault="005D6975" w:rsidP="005D6975">
            <w:pPr>
              <w:pStyle w:val="GlossEng"/>
            </w:pPr>
          </w:p>
        </w:tc>
        <w:tc>
          <w:tcPr>
            <w:tcW w:w="451" w:type="dxa"/>
            <w:shd w:val="clear" w:color="auto" w:fill="auto"/>
          </w:tcPr>
          <w:p w14:paraId="37ABFD0A" w14:textId="77777777" w:rsidR="005D6975" w:rsidRPr="00522E81" w:rsidRDefault="005D6975" w:rsidP="005D6975">
            <w:pPr>
              <w:pStyle w:val="GlossEng"/>
            </w:pPr>
            <w:r w:rsidRPr="00522E81">
              <w:t>oh!</w:t>
            </w:r>
          </w:p>
        </w:tc>
        <w:tc>
          <w:tcPr>
            <w:tcW w:w="706" w:type="dxa"/>
            <w:shd w:val="clear" w:color="auto" w:fill="auto"/>
          </w:tcPr>
          <w:p w14:paraId="5C1747A4" w14:textId="77777777" w:rsidR="005D6975" w:rsidRPr="0099608C" w:rsidRDefault="005D6975" w:rsidP="005D6975">
            <w:pPr>
              <w:pStyle w:val="GlossEng"/>
              <w:rPr>
                <w:rStyle w:val="ChSmallCaps"/>
              </w:rPr>
            </w:pPr>
            <w:r w:rsidRPr="0099608C">
              <w:rPr>
                <w:rStyle w:val="ChSmallCaps"/>
              </w:rPr>
              <w:t>d.dist</w:t>
            </w:r>
          </w:p>
        </w:tc>
        <w:tc>
          <w:tcPr>
            <w:tcW w:w="845" w:type="dxa"/>
            <w:shd w:val="clear" w:color="auto" w:fill="auto"/>
          </w:tcPr>
          <w:p w14:paraId="042444B6" w14:textId="77777777" w:rsidR="005D6975" w:rsidRPr="00522E81" w:rsidRDefault="005D6975" w:rsidP="005D6975">
            <w:pPr>
              <w:pStyle w:val="GlossEng"/>
            </w:pPr>
            <w:r w:rsidRPr="00522E81">
              <w:t>cave.bat</w:t>
            </w:r>
          </w:p>
        </w:tc>
      </w:tr>
    </w:tbl>
    <w:p w14:paraId="27DCADF5" w14:textId="001684BC" w:rsidR="005D6975" w:rsidRDefault="00B7093A" w:rsidP="005D6975">
      <w:pPr>
        <w:pStyle w:val="FreeTranslEng"/>
      </w:pPr>
      <w:r>
        <w:t>‘</w:t>
      </w:r>
      <w:r w:rsidR="005D6975">
        <w:t>oh</w:t>
      </w:r>
      <w:r w:rsidR="005D6975" w:rsidRPr="00692D89">
        <w:t xml:space="preserve">, that </w:t>
      </w:r>
      <w:r w:rsidR="005D6975" w:rsidRPr="00692D89">
        <w:rPr>
          <w:rStyle w:val="ChBlueBold"/>
        </w:rPr>
        <w:t>was a bat</w:t>
      </w:r>
      <w:r>
        <w:t>’</w:t>
      </w:r>
      <w:r w:rsidR="005D6975" w:rsidRPr="00F36FBB">
        <w:t xml:space="preserve"> </w:t>
      </w:r>
      <w:r w:rsidR="005D6975" w:rsidRPr="005F36C4">
        <w:rPr>
          <w:rStyle w:val="ExampleSource"/>
        </w:rPr>
        <w:t>[081023-001-Cv.0041]</w:t>
      </w:r>
    </w:p>
    <w:p w14:paraId="580A4F04" w14:textId="0F8D6CEF" w:rsidR="00817193" w:rsidRDefault="005D6975" w:rsidP="00A27A47">
      <w:pPr>
        <w:pStyle w:val="Body0005after"/>
      </w:pPr>
      <w:r w:rsidRPr="00D67AF6">
        <w:t xml:space="preserve">The nominal clauses in </w:t>
      </w:r>
      <w:r w:rsidRPr="00D67AF6">
        <w:fldChar w:fldCharType="begin"/>
      </w:r>
      <w:r w:rsidRPr="00D67AF6">
        <w:instrText xml:space="preserve"> REF _Ref340309666 \h </w:instrText>
      </w:r>
      <w:r>
        <w:instrText xml:space="preserve"> \* MERGEFORMAT </w:instrText>
      </w:r>
      <w:r w:rsidRPr="00D67AF6">
        <w:fldChar w:fldCharType="separate"/>
      </w:r>
      <w:r w:rsidR="00154D81">
        <w:t>(13)</w:t>
      </w:r>
      <w:r w:rsidRPr="00D67AF6">
        <w:fldChar w:fldCharType="end"/>
      </w:r>
      <w:r w:rsidRPr="00D67AF6">
        <w:t xml:space="preserve"> to </w:t>
      </w:r>
      <w:r w:rsidRPr="00D67AF6">
        <w:fldChar w:fldCharType="begin"/>
      </w:r>
      <w:r w:rsidRPr="00D67AF6">
        <w:instrText xml:space="preserve"> REF _Ref340309669 \h </w:instrText>
      </w:r>
      <w:r>
        <w:instrText xml:space="preserve"> \* MERGEFORMAT </w:instrText>
      </w:r>
      <w:r w:rsidRPr="00D67AF6">
        <w:fldChar w:fldCharType="separate"/>
      </w:r>
      <w:r w:rsidR="00154D81" w:rsidRPr="00E52292">
        <w:t>(</w:t>
      </w:r>
      <w:r w:rsidR="00154D81">
        <w:t>16</w:t>
      </w:r>
      <w:r w:rsidR="00154D81" w:rsidRPr="00E52292">
        <w:t>)</w:t>
      </w:r>
      <w:r w:rsidRPr="00D67AF6">
        <w:fldChar w:fldCharType="end"/>
      </w:r>
      <w:r w:rsidRPr="00D67AF6">
        <w:t xml:space="preserve"> express possession of an indefinite possessum</w:t>
      </w:r>
      <w:r w:rsidR="00CE1209">
        <w:t>.</w:t>
      </w:r>
      <w:r>
        <w:t xml:space="preserve"> In </w:t>
      </w:r>
      <w:r>
        <w:fldChar w:fldCharType="begin"/>
      </w:r>
      <w:r>
        <w:instrText xml:space="preserve"> REF _Ref340309666 \h </w:instrText>
      </w:r>
      <w:r>
        <w:fldChar w:fldCharType="separate"/>
      </w:r>
      <w:r w:rsidR="00154D81">
        <w:t>(</w:t>
      </w:r>
      <w:r w:rsidR="00154D81">
        <w:rPr>
          <w:noProof/>
        </w:rPr>
        <w:t>13</w:t>
      </w:r>
      <w:r w:rsidR="00154D81">
        <w:t>)</w:t>
      </w:r>
      <w:r>
        <w:fldChar w:fldCharType="end"/>
      </w:r>
      <w:r>
        <w:t xml:space="preserve">, the subject </w:t>
      </w:r>
      <w:r w:rsidRPr="00FA04B5">
        <w:rPr>
          <w:rStyle w:val="ChItalBold"/>
        </w:rPr>
        <w:t>saya</w:t>
      </w:r>
      <w:r>
        <w:t xml:space="preserve"> </w:t>
      </w:r>
      <w:r w:rsidR="00B7093A">
        <w:t>‘</w:t>
      </w:r>
      <w:r>
        <w:t>1</w:t>
      </w:r>
      <w:r w:rsidRPr="0099608C">
        <w:rPr>
          <w:rStyle w:val="ChSmallCaps"/>
        </w:rPr>
        <w:t>sg</w:t>
      </w:r>
      <w:r w:rsidR="00B7093A">
        <w:t>’</w:t>
      </w:r>
      <w:r>
        <w:t xml:space="preserve"> has the semantic role of possessor, while the predicate </w:t>
      </w:r>
      <w:r w:rsidR="007F26B9">
        <w:rPr>
          <w:rStyle w:val="ChItalBold"/>
        </w:rPr>
        <w:t>empat ana</w:t>
      </w:r>
      <w:r>
        <w:t xml:space="preserve"> </w:t>
      </w:r>
      <w:r w:rsidR="00B7093A">
        <w:t>‘</w:t>
      </w:r>
      <w:r>
        <w:t>four children</w:t>
      </w:r>
      <w:r w:rsidR="00B7093A">
        <w:t>’</w:t>
      </w:r>
      <w:r>
        <w:t xml:space="preserve"> functions as the possessum. In </w:t>
      </w:r>
      <w:r>
        <w:fldChar w:fldCharType="begin"/>
      </w:r>
      <w:r>
        <w:instrText xml:space="preserve"> REF _Ref340309667 \h </w:instrText>
      </w:r>
      <w:r>
        <w:fldChar w:fldCharType="separate"/>
      </w:r>
      <w:r w:rsidR="00154D81">
        <w:t>(</w:t>
      </w:r>
      <w:r w:rsidR="00154D81">
        <w:rPr>
          <w:noProof/>
        </w:rPr>
        <w:t>14</w:t>
      </w:r>
      <w:r w:rsidR="00154D81">
        <w:t>)</w:t>
      </w:r>
      <w:r>
        <w:fldChar w:fldCharType="end"/>
      </w:r>
      <w:r>
        <w:t xml:space="preserve">, the possessor </w:t>
      </w:r>
      <w:r w:rsidRPr="00FA04B5">
        <w:rPr>
          <w:rStyle w:val="ChItalBold"/>
        </w:rPr>
        <w:t>de</w:t>
      </w:r>
      <w:r>
        <w:t xml:space="preserve"> </w:t>
      </w:r>
      <w:r w:rsidR="00B7093A">
        <w:t>‘</w:t>
      </w:r>
      <w:r>
        <w:t>3</w:t>
      </w:r>
      <w:r w:rsidRPr="0099608C">
        <w:rPr>
          <w:rStyle w:val="ChSmallCaps"/>
        </w:rPr>
        <w:t>sg</w:t>
      </w:r>
      <w:r w:rsidR="00B7093A">
        <w:t>’</w:t>
      </w:r>
      <w:r>
        <w:t xml:space="preserve"> is juxtaposed to the possessum </w:t>
      </w:r>
      <w:r w:rsidR="007F26B9">
        <w:rPr>
          <w:rStyle w:val="ChItalBold"/>
        </w:rPr>
        <w:t>ana</w:t>
      </w:r>
      <w:r w:rsidRPr="00FA04B5">
        <w:rPr>
          <w:rStyle w:val="ChItalBold"/>
        </w:rPr>
        <w:t xml:space="preserve"> kecil</w:t>
      </w:r>
      <w:r>
        <w:t xml:space="preserve"> </w:t>
      </w:r>
      <w:r w:rsidR="00B7093A">
        <w:t>‘</w:t>
      </w:r>
      <w:r>
        <w:t>small child</w:t>
      </w:r>
      <w:r w:rsidR="00B7093A">
        <w:t>’</w:t>
      </w:r>
      <w:r>
        <w:t xml:space="preserve">. The possessive clauses in </w:t>
      </w:r>
      <w:r>
        <w:fldChar w:fldCharType="begin"/>
      </w:r>
      <w:r>
        <w:instrText xml:space="preserve"> REF _Ref340309666 \h </w:instrText>
      </w:r>
      <w:r>
        <w:fldChar w:fldCharType="separate"/>
      </w:r>
      <w:r w:rsidR="00154D81">
        <w:t>(</w:t>
      </w:r>
      <w:r w:rsidR="00154D81">
        <w:rPr>
          <w:noProof/>
        </w:rPr>
        <w:t>13</w:t>
      </w:r>
      <w:r w:rsidR="00154D81">
        <w:t>)</w:t>
      </w:r>
      <w:r>
        <w:fldChar w:fldCharType="end"/>
      </w:r>
      <w:r>
        <w:t xml:space="preserve"> and </w:t>
      </w:r>
      <w:r>
        <w:fldChar w:fldCharType="begin"/>
      </w:r>
      <w:r>
        <w:instrText xml:space="preserve"> REF _Ref340309667 \h </w:instrText>
      </w:r>
      <w:r>
        <w:fldChar w:fldCharType="separate"/>
      </w:r>
      <w:r w:rsidR="00154D81">
        <w:t>(</w:t>
      </w:r>
      <w:r w:rsidR="00154D81">
        <w:rPr>
          <w:noProof/>
        </w:rPr>
        <w:t>14</w:t>
      </w:r>
      <w:r w:rsidR="00154D81">
        <w:t>)</w:t>
      </w:r>
      <w:r>
        <w:fldChar w:fldCharType="end"/>
      </w:r>
      <w:r>
        <w:t xml:space="preserve"> encode inalienable possession relations. The clauses in </w:t>
      </w:r>
      <w:r>
        <w:fldChar w:fldCharType="begin"/>
      </w:r>
      <w:r>
        <w:instrText xml:space="preserve"> REF _Ref340309668 \h </w:instrText>
      </w:r>
      <w:r>
        <w:fldChar w:fldCharType="separate"/>
      </w:r>
      <w:r w:rsidR="00154D81">
        <w:t>(</w:t>
      </w:r>
      <w:r w:rsidR="00154D81">
        <w:rPr>
          <w:noProof/>
        </w:rPr>
        <w:t>15</w:t>
      </w:r>
      <w:r w:rsidR="00154D81">
        <w:t>)</w:t>
      </w:r>
      <w:r>
        <w:fldChar w:fldCharType="end"/>
      </w:r>
      <w:r>
        <w:t xml:space="preserve"> and </w:t>
      </w:r>
      <w:r>
        <w:fldChar w:fldCharType="begin"/>
      </w:r>
      <w:r>
        <w:instrText xml:space="preserve"> REF _Ref340309669 \h </w:instrText>
      </w:r>
      <w:r>
        <w:fldChar w:fldCharType="separate"/>
      </w:r>
      <w:r w:rsidR="00154D81" w:rsidRPr="00E52292">
        <w:t>(</w:t>
      </w:r>
      <w:r w:rsidR="00154D81">
        <w:rPr>
          <w:noProof/>
        </w:rPr>
        <w:t>16</w:t>
      </w:r>
      <w:r w:rsidR="00154D81" w:rsidRPr="00E52292">
        <w:t>)</w:t>
      </w:r>
      <w:r>
        <w:fldChar w:fldCharType="end"/>
      </w:r>
      <w:r>
        <w:t xml:space="preserve">, by contrast, denote alienable possession relations, namely between a human referent and animate nonhuman </w:t>
      </w:r>
      <w:r w:rsidR="00BE272A" w:rsidRPr="00600BB7">
        <w:rPr>
          <w:rStyle w:val="ChItalBold"/>
        </w:rPr>
        <w:t>ikang</w:t>
      </w:r>
      <w:r>
        <w:t xml:space="preserve"> </w:t>
      </w:r>
      <w:r w:rsidR="00B7093A">
        <w:t>‘</w:t>
      </w:r>
      <w:r>
        <w:t>fish</w:t>
      </w:r>
      <w:r w:rsidR="00B7093A">
        <w:t>’</w:t>
      </w:r>
      <w:r>
        <w:t xml:space="preserve"> in </w:t>
      </w:r>
      <w:r>
        <w:fldChar w:fldCharType="begin"/>
      </w:r>
      <w:r>
        <w:instrText xml:space="preserve"> REF _Ref340309668 \h </w:instrText>
      </w:r>
      <w:r>
        <w:fldChar w:fldCharType="separate"/>
      </w:r>
      <w:r w:rsidR="00154D81">
        <w:t>(</w:t>
      </w:r>
      <w:r w:rsidR="00154D81">
        <w:rPr>
          <w:noProof/>
        </w:rPr>
        <w:t>15</w:t>
      </w:r>
      <w:r w:rsidR="00154D81">
        <w:t>)</w:t>
      </w:r>
      <w:r>
        <w:fldChar w:fldCharType="end"/>
      </w:r>
      <w:r>
        <w:t xml:space="preserve"> and inanimate </w:t>
      </w:r>
      <w:r w:rsidRPr="00600BB7">
        <w:rPr>
          <w:rStyle w:val="ChItalBold"/>
        </w:rPr>
        <w:t>glang puti</w:t>
      </w:r>
      <w:r>
        <w:t xml:space="preserve"> </w:t>
      </w:r>
      <w:r w:rsidR="00B7093A">
        <w:t>‘</w:t>
      </w:r>
      <w:r>
        <w:t>silver/tin bracelets</w:t>
      </w:r>
      <w:r w:rsidR="00B7093A">
        <w:t>’</w:t>
      </w:r>
      <w:r>
        <w:t xml:space="preserve"> in </w:t>
      </w:r>
      <w:r>
        <w:fldChar w:fldCharType="begin"/>
      </w:r>
      <w:r>
        <w:instrText xml:space="preserve"> REF _Ref340309669 \h </w:instrText>
      </w:r>
      <w:r>
        <w:fldChar w:fldCharType="separate"/>
      </w:r>
      <w:r w:rsidR="00154D81" w:rsidRPr="00E52292">
        <w:t>(</w:t>
      </w:r>
      <w:r w:rsidR="00154D81">
        <w:rPr>
          <w:noProof/>
        </w:rPr>
        <w:t>16</w:t>
      </w:r>
      <w:r w:rsidR="00154D81" w:rsidRPr="00E52292">
        <w:t>)</w:t>
      </w:r>
      <w:r>
        <w:fldChar w:fldCharType="end"/>
      </w:r>
      <w:r>
        <w:t>.</w:t>
      </w:r>
      <w:r w:rsidR="00462ECE">
        <w:t xml:space="preserve"> (Alternatively, possession of an indefinite possessum can be encoded by an existential clause; </w:t>
      </w:r>
      <w:r w:rsidR="0003427D">
        <w:t xml:space="preserve">for </w:t>
      </w:r>
      <w:r w:rsidR="00462ECE">
        <w:t xml:space="preserve">details </w:t>
      </w:r>
      <w:r w:rsidR="0003427D">
        <w:t xml:space="preserve">see </w:t>
      </w:r>
      <w:r w:rsidR="00462ECE">
        <w:t>§</w:t>
      </w:r>
      <w:r w:rsidR="00462ECE">
        <w:fldChar w:fldCharType="begin"/>
      </w:r>
      <w:r w:rsidR="00462ECE">
        <w:instrText xml:space="preserve"> REF _Ref263510867 \w \h </w:instrText>
      </w:r>
      <w:r w:rsidR="00462ECE">
        <w:fldChar w:fldCharType="separate"/>
      </w:r>
      <w:r w:rsidR="00154D81">
        <w:rPr>
          <w:cs/>
        </w:rPr>
        <w:t>‎</w:t>
      </w:r>
      <w:r w:rsidR="00154D81">
        <w:t>11.4.2</w:t>
      </w:r>
      <w:r w:rsidR="00462ECE">
        <w:fldChar w:fldCharType="end"/>
      </w:r>
      <w:r w:rsidR="00462ECE">
        <w:t xml:space="preserve">. Possession of a definite possessum is encoded by an adnominal possessive construction; for details see Chapter </w:t>
      </w:r>
      <w:r w:rsidR="00462ECE">
        <w:fldChar w:fldCharType="begin"/>
      </w:r>
      <w:r w:rsidR="00462ECE">
        <w:instrText xml:space="preserve"> REF _Ref358725848 \w \h </w:instrText>
      </w:r>
      <w:r w:rsidR="00462ECE">
        <w:fldChar w:fldCharType="separate"/>
      </w:r>
      <w:r w:rsidR="00154D81">
        <w:rPr>
          <w:cs/>
        </w:rPr>
        <w:t>‎</w:t>
      </w:r>
      <w:r w:rsidR="00154D81">
        <w:t>9</w:t>
      </w:r>
      <w:r w:rsidR="00462ECE">
        <w:fldChar w:fldCharType="end"/>
      </w:r>
      <w:r w:rsidR="00462ECE">
        <w:t xml:space="preserve"> and also </w:t>
      </w:r>
      <w:r w:rsidR="00462ECE" w:rsidRPr="000320EB">
        <w:t>§</w:t>
      </w:r>
      <w:r w:rsidR="00462ECE" w:rsidRPr="000320EB">
        <w:fldChar w:fldCharType="begin"/>
      </w:r>
      <w:r w:rsidR="00462ECE" w:rsidRPr="000320EB">
        <w:instrText xml:space="preserve"> REF _Ref263510864 \w \h </w:instrText>
      </w:r>
      <w:r w:rsidR="00462ECE">
        <w:instrText xml:space="preserve"> \* MERGEFORMAT </w:instrText>
      </w:r>
      <w:r w:rsidR="00462ECE" w:rsidRPr="000320EB">
        <w:fldChar w:fldCharType="separate"/>
      </w:r>
      <w:r w:rsidR="00154D81">
        <w:rPr>
          <w:cs/>
        </w:rPr>
        <w:t>‎</w:t>
      </w:r>
      <w:r w:rsidR="00154D81">
        <w:t>11.4.1</w:t>
      </w:r>
      <w:r w:rsidR="00462ECE" w:rsidRPr="000320EB">
        <w:fldChar w:fldCharType="end"/>
      </w:r>
      <w:r w:rsidR="00462ECE">
        <w:t>.)</w:t>
      </w:r>
    </w:p>
    <w:p w14:paraId="1E864371" w14:textId="77777777" w:rsidR="005D6975" w:rsidRDefault="005D6975" w:rsidP="005D6975">
      <w:pPr>
        <w:pStyle w:val="ExampleTitle"/>
      </w:pPr>
      <w:r>
        <w:t>Possessive clauses: Posses</w:t>
      </w:r>
      <w:r w:rsidR="00234429">
        <w:t>sion of an indefinite possessum</w:t>
      </w:r>
    </w:p>
    <w:tbl>
      <w:tblPr>
        <w:tblW w:w="2551" w:type="dxa"/>
        <w:tblCellMar>
          <w:left w:w="42" w:type="dxa"/>
          <w:right w:w="42" w:type="dxa"/>
        </w:tblCellMar>
        <w:tblLook w:val="01E0" w:firstRow="1" w:lastRow="1" w:firstColumn="1" w:lastColumn="1" w:noHBand="0" w:noVBand="0"/>
      </w:tblPr>
      <w:tblGrid>
        <w:gridCol w:w="709"/>
        <w:gridCol w:w="540"/>
        <w:gridCol w:w="718"/>
        <w:gridCol w:w="584"/>
      </w:tblGrid>
      <w:tr w:rsidR="005D6975" w:rsidRPr="008C7D8B" w14:paraId="390D06EA" w14:textId="77777777" w:rsidTr="00AC23C4">
        <w:tc>
          <w:tcPr>
            <w:tcW w:w="709" w:type="dxa"/>
            <w:shd w:val="clear" w:color="auto" w:fill="auto"/>
          </w:tcPr>
          <w:p w14:paraId="1FD60A9D" w14:textId="77777777" w:rsidR="005D6975" w:rsidRPr="00C6431E" w:rsidRDefault="005D6975" w:rsidP="005D6975">
            <w:pPr>
              <w:pStyle w:val="O0Nwnext"/>
            </w:pPr>
            <w:bookmarkStart w:id="4792" w:name="_Ref262485573"/>
            <w:bookmarkStart w:id="4793" w:name="_Ref340309666"/>
            <w:r>
              <w:t>(</w:t>
            </w:r>
            <w:fldSimple w:instr=" SEQ ( \* ARABIC \s 1 ">
              <w:r w:rsidR="00154D81">
                <w:rPr>
                  <w:noProof/>
                </w:rPr>
                <w:t>13</w:t>
              </w:r>
            </w:fldSimple>
            <w:bookmarkEnd w:id="4792"/>
            <w:r>
              <w:t>)</w:t>
            </w:r>
            <w:bookmarkEnd w:id="4793"/>
          </w:p>
        </w:tc>
        <w:tc>
          <w:tcPr>
            <w:tcW w:w="540" w:type="dxa"/>
            <w:shd w:val="clear" w:color="auto" w:fill="auto"/>
          </w:tcPr>
          <w:p w14:paraId="7161E43A" w14:textId="77777777" w:rsidR="005D6975" w:rsidRPr="000B2DFA" w:rsidRDefault="005D6975" w:rsidP="005D6975">
            <w:pPr>
              <w:pStyle w:val="Text"/>
            </w:pPr>
            <w:r w:rsidRPr="000B2DFA">
              <w:t>saya</w:t>
            </w:r>
          </w:p>
        </w:tc>
        <w:tc>
          <w:tcPr>
            <w:tcW w:w="718" w:type="dxa"/>
            <w:shd w:val="clear" w:color="auto" w:fill="auto"/>
          </w:tcPr>
          <w:p w14:paraId="537D71F1" w14:textId="77777777" w:rsidR="005D6975" w:rsidRPr="00C758E1" w:rsidRDefault="005D6975" w:rsidP="005D6975">
            <w:pPr>
              <w:pStyle w:val="Text"/>
              <w:rPr>
                <w:rStyle w:val="ChBlueBold"/>
              </w:rPr>
            </w:pPr>
            <w:r w:rsidRPr="00C758E1">
              <w:rPr>
                <w:rStyle w:val="ChBlueBold"/>
              </w:rPr>
              <w:t>empat</w:t>
            </w:r>
          </w:p>
        </w:tc>
        <w:tc>
          <w:tcPr>
            <w:tcW w:w="584" w:type="dxa"/>
            <w:shd w:val="clear" w:color="auto" w:fill="auto"/>
          </w:tcPr>
          <w:p w14:paraId="0E89018C" w14:textId="77777777" w:rsidR="005D6975" w:rsidRPr="00C758E1" w:rsidRDefault="007F26B9" w:rsidP="005D6975">
            <w:pPr>
              <w:pStyle w:val="Text"/>
              <w:rPr>
                <w:rStyle w:val="ChBlueBold"/>
              </w:rPr>
            </w:pPr>
            <w:r>
              <w:rPr>
                <w:rStyle w:val="ChBlueBold"/>
              </w:rPr>
              <w:t>ana</w:t>
            </w:r>
          </w:p>
        </w:tc>
      </w:tr>
      <w:tr w:rsidR="005D6975" w:rsidRPr="00AC23C4" w14:paraId="1DA81004" w14:textId="77777777" w:rsidTr="00AC23C4">
        <w:tc>
          <w:tcPr>
            <w:tcW w:w="709" w:type="dxa"/>
            <w:shd w:val="clear" w:color="auto" w:fill="auto"/>
          </w:tcPr>
          <w:p w14:paraId="43CF1B8B" w14:textId="77777777" w:rsidR="005D6975" w:rsidRPr="00C6431E" w:rsidRDefault="005D6975" w:rsidP="005D6975">
            <w:pPr>
              <w:pStyle w:val="GlossEng"/>
            </w:pPr>
          </w:p>
        </w:tc>
        <w:tc>
          <w:tcPr>
            <w:tcW w:w="540" w:type="dxa"/>
            <w:shd w:val="clear" w:color="auto" w:fill="auto"/>
          </w:tcPr>
          <w:p w14:paraId="7B6089D8" w14:textId="77777777" w:rsidR="005D6975" w:rsidRPr="0099608C" w:rsidRDefault="005D6975" w:rsidP="005D6975">
            <w:pPr>
              <w:pStyle w:val="GlossEng"/>
              <w:rPr>
                <w:rStyle w:val="ChSmallCaps"/>
              </w:rPr>
            </w:pPr>
            <w:r w:rsidRPr="0099608C">
              <w:rPr>
                <w:rStyle w:val="ChSmallCaps"/>
              </w:rPr>
              <w:t>1sg</w:t>
            </w:r>
          </w:p>
        </w:tc>
        <w:tc>
          <w:tcPr>
            <w:tcW w:w="718" w:type="dxa"/>
            <w:shd w:val="clear" w:color="auto" w:fill="auto"/>
          </w:tcPr>
          <w:p w14:paraId="41952851" w14:textId="77777777" w:rsidR="005D6975" w:rsidRPr="002F5E14" w:rsidRDefault="005D6975" w:rsidP="005D6975">
            <w:pPr>
              <w:pStyle w:val="GlossEng"/>
            </w:pPr>
            <w:r w:rsidRPr="002F5E14">
              <w:t>four</w:t>
            </w:r>
          </w:p>
        </w:tc>
        <w:tc>
          <w:tcPr>
            <w:tcW w:w="584" w:type="dxa"/>
            <w:shd w:val="clear" w:color="auto" w:fill="auto"/>
          </w:tcPr>
          <w:p w14:paraId="12388737" w14:textId="77777777" w:rsidR="005D6975" w:rsidRPr="002F5E14" w:rsidRDefault="005D6975" w:rsidP="005D6975">
            <w:pPr>
              <w:pStyle w:val="GlossEng"/>
            </w:pPr>
            <w:r w:rsidRPr="002F5E14">
              <w:t>child</w:t>
            </w:r>
          </w:p>
        </w:tc>
      </w:tr>
    </w:tbl>
    <w:p w14:paraId="537B246C" w14:textId="1FEFFAB6" w:rsidR="005D6975" w:rsidRDefault="00B7093A" w:rsidP="005D6975">
      <w:pPr>
        <w:pStyle w:val="FreeTranslEng"/>
      </w:pPr>
      <w:r>
        <w:t>‘</w:t>
      </w:r>
      <w:r w:rsidR="005D6975" w:rsidRPr="000B2DFA">
        <w:t xml:space="preserve">I </w:t>
      </w:r>
      <w:r w:rsidR="005D6975" w:rsidRPr="00EC05DC">
        <w:rPr>
          <w:rStyle w:val="ChBlueBold"/>
        </w:rPr>
        <w:t>(have) four children</w:t>
      </w:r>
      <w:r>
        <w:t>’</w:t>
      </w:r>
      <w:r w:rsidR="005D6975">
        <w:t xml:space="preserve"> </w:t>
      </w:r>
      <w:r w:rsidR="005D6975" w:rsidRPr="005F36C4">
        <w:rPr>
          <w:rStyle w:val="ExampleSource"/>
        </w:rPr>
        <w:t>[081006-024-CvEx.0001]</w:t>
      </w:r>
    </w:p>
    <w:tbl>
      <w:tblPr>
        <w:tblW w:w="4108" w:type="dxa"/>
        <w:tblCellMar>
          <w:left w:w="42" w:type="dxa"/>
          <w:right w:w="42" w:type="dxa"/>
        </w:tblCellMar>
        <w:tblLook w:val="01E0" w:firstRow="1" w:lastRow="1" w:firstColumn="1" w:lastColumn="1" w:noHBand="0" w:noVBand="0"/>
      </w:tblPr>
      <w:tblGrid>
        <w:gridCol w:w="709"/>
        <w:gridCol w:w="851"/>
        <w:gridCol w:w="489"/>
        <w:gridCol w:w="584"/>
        <w:gridCol w:w="857"/>
        <w:gridCol w:w="618"/>
      </w:tblGrid>
      <w:tr w:rsidR="00AC23C4" w:rsidRPr="008C7D8B" w14:paraId="065CF549" w14:textId="77777777" w:rsidTr="00AC23C4">
        <w:tc>
          <w:tcPr>
            <w:tcW w:w="709" w:type="dxa"/>
            <w:shd w:val="clear" w:color="auto" w:fill="auto"/>
          </w:tcPr>
          <w:p w14:paraId="36311B33" w14:textId="77777777" w:rsidR="005D6975" w:rsidRPr="00FE3361" w:rsidRDefault="005D6975" w:rsidP="005D6975">
            <w:pPr>
              <w:pStyle w:val="O0Nwnext"/>
            </w:pPr>
            <w:bookmarkStart w:id="4794" w:name="_Ref336704318"/>
            <w:bookmarkStart w:id="4795" w:name="_Ref340309667"/>
            <w:r>
              <w:t>(</w:t>
            </w:r>
            <w:fldSimple w:instr=" SEQ ( \* ARABIC \s 1 ">
              <w:r w:rsidR="00154D81">
                <w:rPr>
                  <w:noProof/>
                </w:rPr>
                <w:t>14</w:t>
              </w:r>
            </w:fldSimple>
            <w:bookmarkEnd w:id="4794"/>
            <w:r>
              <w:t>)</w:t>
            </w:r>
            <w:bookmarkEnd w:id="4795"/>
          </w:p>
        </w:tc>
        <w:tc>
          <w:tcPr>
            <w:tcW w:w="851" w:type="dxa"/>
            <w:shd w:val="clear" w:color="auto" w:fill="auto"/>
          </w:tcPr>
          <w:p w14:paraId="14ED56CF" w14:textId="77777777" w:rsidR="005D6975" w:rsidRPr="002F5E14" w:rsidRDefault="005D6975" w:rsidP="005D6975">
            <w:pPr>
              <w:pStyle w:val="Text"/>
            </w:pPr>
            <w:r w:rsidRPr="00C6431E">
              <w:t>b</w:t>
            </w:r>
            <w:r w:rsidRPr="002F5E14">
              <w:t>aru</w:t>
            </w:r>
          </w:p>
        </w:tc>
        <w:tc>
          <w:tcPr>
            <w:tcW w:w="489" w:type="dxa"/>
            <w:shd w:val="clear" w:color="auto" w:fill="auto"/>
          </w:tcPr>
          <w:p w14:paraId="70281086" w14:textId="77777777" w:rsidR="005D6975" w:rsidRPr="000B2DFA" w:rsidRDefault="005D6975" w:rsidP="005D6975">
            <w:pPr>
              <w:pStyle w:val="Text"/>
            </w:pPr>
            <w:r w:rsidRPr="000B2DFA">
              <w:t>de</w:t>
            </w:r>
          </w:p>
        </w:tc>
        <w:tc>
          <w:tcPr>
            <w:tcW w:w="584" w:type="dxa"/>
            <w:shd w:val="clear" w:color="auto" w:fill="auto"/>
          </w:tcPr>
          <w:p w14:paraId="4C0ECFE7" w14:textId="77777777" w:rsidR="005D6975" w:rsidRPr="00C758E1" w:rsidRDefault="007F26B9" w:rsidP="005D6975">
            <w:pPr>
              <w:pStyle w:val="Text"/>
              <w:rPr>
                <w:rStyle w:val="ChBlueBold"/>
              </w:rPr>
            </w:pPr>
            <w:r>
              <w:rPr>
                <w:rStyle w:val="ChBlueBold"/>
              </w:rPr>
              <w:t>ana</w:t>
            </w:r>
          </w:p>
        </w:tc>
        <w:tc>
          <w:tcPr>
            <w:tcW w:w="857" w:type="dxa"/>
            <w:shd w:val="clear" w:color="auto" w:fill="auto"/>
          </w:tcPr>
          <w:p w14:paraId="6F4AA80F" w14:textId="77777777" w:rsidR="005D6975" w:rsidRPr="00C758E1" w:rsidRDefault="005D6975" w:rsidP="005D6975">
            <w:pPr>
              <w:pStyle w:val="Text"/>
              <w:rPr>
                <w:rStyle w:val="ChBlueBold"/>
              </w:rPr>
            </w:pPr>
            <w:r w:rsidRPr="00C758E1">
              <w:rPr>
                <w:rStyle w:val="ChBlueBold"/>
              </w:rPr>
              <w:t>kecil</w:t>
            </w:r>
          </w:p>
        </w:tc>
        <w:tc>
          <w:tcPr>
            <w:tcW w:w="618" w:type="dxa"/>
            <w:shd w:val="clear" w:color="auto" w:fill="auto"/>
          </w:tcPr>
          <w:p w14:paraId="1E1E2ACE" w14:textId="77777777" w:rsidR="005D6975" w:rsidRPr="002F5E14" w:rsidRDefault="005D6975" w:rsidP="005D6975">
            <w:pPr>
              <w:pStyle w:val="Text"/>
            </w:pPr>
            <w:r w:rsidRPr="002F5E14">
              <w:t>lagi</w:t>
            </w:r>
          </w:p>
        </w:tc>
      </w:tr>
      <w:tr w:rsidR="00AC23C4" w:rsidRPr="00AC23C4" w14:paraId="00037E37" w14:textId="77777777" w:rsidTr="00AC23C4">
        <w:tc>
          <w:tcPr>
            <w:tcW w:w="709" w:type="dxa"/>
            <w:shd w:val="clear" w:color="auto" w:fill="auto"/>
          </w:tcPr>
          <w:p w14:paraId="373A99D5" w14:textId="77777777" w:rsidR="005D6975" w:rsidRPr="00FE3361" w:rsidRDefault="005D6975" w:rsidP="005D6975">
            <w:pPr>
              <w:pStyle w:val="GlossEng"/>
            </w:pPr>
          </w:p>
        </w:tc>
        <w:tc>
          <w:tcPr>
            <w:tcW w:w="851" w:type="dxa"/>
            <w:shd w:val="clear" w:color="auto" w:fill="auto"/>
          </w:tcPr>
          <w:p w14:paraId="5E2C4F94" w14:textId="77777777" w:rsidR="005D6975" w:rsidRPr="00D52A27" w:rsidRDefault="00171D59" w:rsidP="005D6975">
            <w:pPr>
              <w:pStyle w:val="GlossEng"/>
            </w:pPr>
            <w:r>
              <w:t>and.then</w:t>
            </w:r>
          </w:p>
        </w:tc>
        <w:tc>
          <w:tcPr>
            <w:tcW w:w="489" w:type="dxa"/>
            <w:shd w:val="clear" w:color="auto" w:fill="auto"/>
          </w:tcPr>
          <w:p w14:paraId="64F5BA61" w14:textId="77777777" w:rsidR="005D6975" w:rsidRPr="0099608C" w:rsidRDefault="005D6975" w:rsidP="005D6975">
            <w:pPr>
              <w:pStyle w:val="GlossEng"/>
              <w:rPr>
                <w:rStyle w:val="ChSmallCaps"/>
              </w:rPr>
            </w:pPr>
            <w:r w:rsidRPr="0099608C">
              <w:rPr>
                <w:rStyle w:val="ChSmallCaps"/>
              </w:rPr>
              <w:t>3sg</w:t>
            </w:r>
          </w:p>
        </w:tc>
        <w:tc>
          <w:tcPr>
            <w:tcW w:w="584" w:type="dxa"/>
            <w:shd w:val="clear" w:color="auto" w:fill="auto"/>
          </w:tcPr>
          <w:p w14:paraId="41FBFE5E" w14:textId="77777777" w:rsidR="005D6975" w:rsidRPr="002F5E14" w:rsidRDefault="005D6975" w:rsidP="005D6975">
            <w:pPr>
              <w:pStyle w:val="GlossEng"/>
            </w:pPr>
            <w:r w:rsidRPr="002F5E14">
              <w:t>child</w:t>
            </w:r>
          </w:p>
        </w:tc>
        <w:tc>
          <w:tcPr>
            <w:tcW w:w="857" w:type="dxa"/>
            <w:shd w:val="clear" w:color="auto" w:fill="auto"/>
          </w:tcPr>
          <w:p w14:paraId="7B5A41E6" w14:textId="77777777" w:rsidR="005D6975" w:rsidRPr="002F5E14" w:rsidRDefault="005D6975" w:rsidP="005D6975">
            <w:pPr>
              <w:pStyle w:val="GlossEng"/>
            </w:pPr>
            <w:r>
              <w:t>be.</w:t>
            </w:r>
            <w:r w:rsidRPr="002F5E14">
              <w:t>small</w:t>
            </w:r>
          </w:p>
        </w:tc>
        <w:tc>
          <w:tcPr>
            <w:tcW w:w="618" w:type="dxa"/>
            <w:shd w:val="clear" w:color="auto" w:fill="auto"/>
          </w:tcPr>
          <w:p w14:paraId="509F0805" w14:textId="77777777" w:rsidR="005D6975" w:rsidRPr="0031522C" w:rsidRDefault="005D6975" w:rsidP="005D6975">
            <w:pPr>
              <w:pStyle w:val="GlossEng"/>
            </w:pPr>
            <w:r>
              <w:t>again</w:t>
            </w:r>
          </w:p>
        </w:tc>
      </w:tr>
    </w:tbl>
    <w:p w14:paraId="210DA1A7" w14:textId="354E9390" w:rsidR="005D6975" w:rsidRDefault="00B7093A" w:rsidP="005D6975">
      <w:pPr>
        <w:pStyle w:val="FreeTranslEng"/>
      </w:pPr>
      <w:r>
        <w:t>‘</w:t>
      </w:r>
      <w:r w:rsidR="005D6975">
        <w:t>moreover,</w:t>
      </w:r>
      <w:r w:rsidR="005D6975" w:rsidRPr="00F55EC4">
        <w:t xml:space="preserve"> </w:t>
      </w:r>
      <w:r w:rsidR="005D6975" w:rsidRPr="000B2DFA">
        <w:t xml:space="preserve">she </w:t>
      </w:r>
      <w:r w:rsidR="005D6975" w:rsidRPr="00EC05DC">
        <w:rPr>
          <w:rStyle w:val="ChBlueBold"/>
        </w:rPr>
        <w:t>(has) a</w:t>
      </w:r>
      <w:r w:rsidR="005D6975" w:rsidRPr="00A63D43">
        <w:rPr>
          <w:rStyle w:val="ChBlueBold"/>
        </w:rPr>
        <w:t xml:space="preserve"> small child</w:t>
      </w:r>
      <w:r w:rsidR="005D6975" w:rsidRPr="00C758E1">
        <w:t xml:space="preserve"> again</w:t>
      </w:r>
      <w:r>
        <w:t>’</w:t>
      </w:r>
      <w:r w:rsidR="005D6975" w:rsidRPr="00C758E1">
        <w:t xml:space="preserve"> </w:t>
      </w:r>
      <w:r w:rsidR="005D6975" w:rsidRPr="005F36C4">
        <w:rPr>
          <w:rStyle w:val="ExampleSource"/>
        </w:rPr>
        <w:t>[081010-001-Cv.0070]</w:t>
      </w:r>
      <w:r w:rsidR="005D6975">
        <w:rPr>
          <w:rStyle w:val="FootnoteReference"/>
        </w:rPr>
        <w:footnoteReference w:id="239"/>
      </w:r>
    </w:p>
    <w:tbl>
      <w:tblPr>
        <w:tblW w:w="2817" w:type="dxa"/>
        <w:tblCellMar>
          <w:left w:w="42" w:type="dxa"/>
          <w:right w:w="42" w:type="dxa"/>
        </w:tblCellMar>
        <w:tblLook w:val="01E0" w:firstRow="1" w:lastRow="1" w:firstColumn="1" w:lastColumn="1" w:noHBand="0" w:noVBand="0"/>
      </w:tblPr>
      <w:tblGrid>
        <w:gridCol w:w="709"/>
        <w:gridCol w:w="489"/>
        <w:gridCol w:w="590"/>
        <w:gridCol w:w="489"/>
        <w:gridCol w:w="540"/>
      </w:tblGrid>
      <w:tr w:rsidR="00AC23C4" w:rsidRPr="008C7D8B" w14:paraId="3E33985C" w14:textId="77777777" w:rsidTr="00AC23C4">
        <w:tc>
          <w:tcPr>
            <w:tcW w:w="709" w:type="dxa"/>
            <w:shd w:val="clear" w:color="auto" w:fill="auto"/>
          </w:tcPr>
          <w:p w14:paraId="22FF5AD0" w14:textId="77777777" w:rsidR="00637F2C" w:rsidRPr="00C6431E" w:rsidRDefault="00637F2C" w:rsidP="005D6975">
            <w:pPr>
              <w:pStyle w:val="O0Nwnext"/>
            </w:pPr>
            <w:bookmarkStart w:id="4796" w:name="_Ref336704319"/>
            <w:bookmarkStart w:id="4797" w:name="_Ref340309668"/>
            <w:r>
              <w:t>(</w:t>
            </w:r>
            <w:fldSimple w:instr=" SEQ ( \* ARABIC \s 1 ">
              <w:r w:rsidR="00154D81">
                <w:rPr>
                  <w:noProof/>
                </w:rPr>
                <w:t>15</w:t>
              </w:r>
            </w:fldSimple>
            <w:bookmarkEnd w:id="4796"/>
            <w:r>
              <w:t>)</w:t>
            </w:r>
            <w:bookmarkEnd w:id="4797"/>
          </w:p>
        </w:tc>
        <w:tc>
          <w:tcPr>
            <w:tcW w:w="489" w:type="dxa"/>
            <w:shd w:val="clear" w:color="auto" w:fill="auto"/>
          </w:tcPr>
          <w:p w14:paraId="394BA861" w14:textId="77777777" w:rsidR="00637F2C" w:rsidRPr="000B2DFA" w:rsidRDefault="00637F2C" w:rsidP="005D6975">
            <w:pPr>
              <w:pStyle w:val="Text"/>
            </w:pPr>
            <w:r w:rsidRPr="000B2DFA">
              <w:t>de</w:t>
            </w:r>
          </w:p>
        </w:tc>
        <w:tc>
          <w:tcPr>
            <w:tcW w:w="590" w:type="dxa"/>
            <w:shd w:val="clear" w:color="auto" w:fill="auto"/>
          </w:tcPr>
          <w:p w14:paraId="26876606" w14:textId="77777777" w:rsidR="00637F2C" w:rsidRPr="00637F2C" w:rsidRDefault="00637F2C" w:rsidP="005D6975">
            <w:pPr>
              <w:pStyle w:val="Text"/>
            </w:pPr>
            <w:r w:rsidRPr="00637F2C">
              <w:rPr>
                <w:rStyle w:val="ChBlueBold"/>
              </w:rPr>
              <w:t>satu</w:t>
            </w:r>
            <w:r w:rsidRPr="00637F2C">
              <w:t>,</w:t>
            </w:r>
          </w:p>
        </w:tc>
        <w:tc>
          <w:tcPr>
            <w:tcW w:w="489" w:type="dxa"/>
            <w:shd w:val="clear" w:color="auto" w:fill="auto"/>
          </w:tcPr>
          <w:p w14:paraId="3361A8A1" w14:textId="77777777" w:rsidR="00637F2C" w:rsidRPr="000B2DFA" w:rsidRDefault="00637F2C" w:rsidP="005D6975">
            <w:pPr>
              <w:pStyle w:val="Text"/>
            </w:pPr>
            <w:r w:rsidRPr="000B2DFA">
              <w:t>sa</w:t>
            </w:r>
          </w:p>
        </w:tc>
        <w:tc>
          <w:tcPr>
            <w:tcW w:w="540" w:type="dxa"/>
            <w:shd w:val="clear" w:color="auto" w:fill="auto"/>
          </w:tcPr>
          <w:p w14:paraId="448F0806" w14:textId="77777777" w:rsidR="00637F2C" w:rsidRPr="002A375A" w:rsidRDefault="00637F2C" w:rsidP="005D6975">
            <w:pPr>
              <w:pStyle w:val="Text"/>
              <w:rPr>
                <w:rStyle w:val="ChBlueBold"/>
              </w:rPr>
            </w:pPr>
            <w:r w:rsidRPr="002A375A">
              <w:rPr>
                <w:rStyle w:val="ChBlueBold"/>
              </w:rPr>
              <w:t>satu</w:t>
            </w:r>
          </w:p>
        </w:tc>
      </w:tr>
      <w:tr w:rsidR="00AC23C4" w:rsidRPr="00AC23C4" w14:paraId="02106033" w14:textId="77777777" w:rsidTr="00AC23C4">
        <w:tc>
          <w:tcPr>
            <w:tcW w:w="709" w:type="dxa"/>
            <w:shd w:val="clear" w:color="auto" w:fill="auto"/>
          </w:tcPr>
          <w:p w14:paraId="5C68D484" w14:textId="77777777" w:rsidR="00637F2C" w:rsidRPr="00C6431E" w:rsidRDefault="00637F2C" w:rsidP="005D6975">
            <w:pPr>
              <w:pStyle w:val="GlossEng"/>
            </w:pPr>
          </w:p>
        </w:tc>
        <w:tc>
          <w:tcPr>
            <w:tcW w:w="489" w:type="dxa"/>
            <w:shd w:val="clear" w:color="auto" w:fill="auto"/>
          </w:tcPr>
          <w:p w14:paraId="3CADB6A7" w14:textId="77777777" w:rsidR="00637F2C" w:rsidRPr="0099608C" w:rsidRDefault="00637F2C" w:rsidP="005D6975">
            <w:pPr>
              <w:pStyle w:val="GlossEng"/>
              <w:rPr>
                <w:rStyle w:val="ChSmallCaps"/>
              </w:rPr>
            </w:pPr>
            <w:r w:rsidRPr="0099608C">
              <w:rPr>
                <w:rStyle w:val="ChSmallCaps"/>
              </w:rPr>
              <w:t>3sg</w:t>
            </w:r>
          </w:p>
        </w:tc>
        <w:tc>
          <w:tcPr>
            <w:tcW w:w="590" w:type="dxa"/>
            <w:shd w:val="clear" w:color="auto" w:fill="auto"/>
          </w:tcPr>
          <w:p w14:paraId="6F44F151" w14:textId="77777777" w:rsidR="00637F2C" w:rsidRPr="002F5E14" w:rsidRDefault="00637F2C" w:rsidP="005D6975">
            <w:pPr>
              <w:pStyle w:val="GlossEng"/>
            </w:pPr>
            <w:r w:rsidRPr="002F5E14">
              <w:t>one</w:t>
            </w:r>
          </w:p>
        </w:tc>
        <w:tc>
          <w:tcPr>
            <w:tcW w:w="489" w:type="dxa"/>
            <w:shd w:val="clear" w:color="auto" w:fill="auto"/>
          </w:tcPr>
          <w:p w14:paraId="42EAA9A9" w14:textId="77777777" w:rsidR="00637F2C" w:rsidRPr="0099608C" w:rsidRDefault="00637F2C" w:rsidP="005D6975">
            <w:pPr>
              <w:pStyle w:val="GlossEng"/>
              <w:rPr>
                <w:rStyle w:val="ChSmallCaps"/>
              </w:rPr>
            </w:pPr>
            <w:r w:rsidRPr="0099608C">
              <w:rPr>
                <w:rStyle w:val="ChSmallCaps"/>
              </w:rPr>
              <w:t>1sg</w:t>
            </w:r>
          </w:p>
        </w:tc>
        <w:tc>
          <w:tcPr>
            <w:tcW w:w="540" w:type="dxa"/>
            <w:shd w:val="clear" w:color="auto" w:fill="auto"/>
          </w:tcPr>
          <w:p w14:paraId="3F7B8E56" w14:textId="77777777" w:rsidR="00637F2C" w:rsidRPr="002F5E14" w:rsidRDefault="00637F2C" w:rsidP="005D6975">
            <w:pPr>
              <w:pStyle w:val="GlossEng"/>
            </w:pPr>
            <w:r w:rsidRPr="002F5E14">
              <w:t>one</w:t>
            </w:r>
          </w:p>
        </w:tc>
      </w:tr>
    </w:tbl>
    <w:p w14:paraId="494727AB" w14:textId="44536492" w:rsidR="005D6975" w:rsidRDefault="005D6975" w:rsidP="005D6975">
      <w:pPr>
        <w:pStyle w:val="FreeTranslEng"/>
      </w:pPr>
      <w:r>
        <w:t xml:space="preserve">[Joke about two fishermen:] </w:t>
      </w:r>
      <w:r w:rsidR="00B7093A">
        <w:t>‘</w:t>
      </w:r>
      <w:r w:rsidRPr="000B2DFA">
        <w:t xml:space="preserve">he </w:t>
      </w:r>
      <w:r w:rsidRPr="00A358D3">
        <w:rPr>
          <w:rStyle w:val="ChBlueBold"/>
        </w:rPr>
        <w:t>(has) one (fish)</w:t>
      </w:r>
      <w:r w:rsidRPr="00D00135">
        <w:t xml:space="preserve">, </w:t>
      </w:r>
      <w:r w:rsidRPr="000B2DFA">
        <w:t xml:space="preserve">I </w:t>
      </w:r>
      <w:r w:rsidRPr="00A358D3">
        <w:rPr>
          <w:rStyle w:val="ChBlueBold"/>
        </w:rPr>
        <w:t>(have) one (fish)</w:t>
      </w:r>
      <w:r w:rsidR="00B7093A">
        <w:t>’</w:t>
      </w:r>
      <w:r>
        <w:t xml:space="preserve"> </w:t>
      </w:r>
      <w:r w:rsidRPr="005F36C4">
        <w:rPr>
          <w:rStyle w:val="ExampleSource"/>
        </w:rPr>
        <w:t>[081109-011-JR.0008]</w:t>
      </w:r>
    </w:p>
    <w:tbl>
      <w:tblPr>
        <w:tblW w:w="4656" w:type="dxa"/>
        <w:tblCellMar>
          <w:left w:w="40" w:type="dxa"/>
          <w:right w:w="40" w:type="dxa"/>
        </w:tblCellMar>
        <w:tblLook w:val="01E0" w:firstRow="1" w:lastRow="1" w:firstColumn="1" w:lastColumn="1" w:noHBand="0" w:noVBand="0"/>
      </w:tblPr>
      <w:tblGrid>
        <w:gridCol w:w="709"/>
        <w:gridCol w:w="714"/>
        <w:gridCol w:w="581"/>
        <w:gridCol w:w="975"/>
        <w:gridCol w:w="813"/>
        <w:gridCol w:w="864"/>
      </w:tblGrid>
      <w:tr w:rsidR="00AC23C4" w:rsidRPr="00E52292" w14:paraId="67D90F87" w14:textId="77777777" w:rsidTr="00AC23C4">
        <w:tc>
          <w:tcPr>
            <w:tcW w:w="709" w:type="dxa"/>
            <w:shd w:val="clear" w:color="auto" w:fill="auto"/>
          </w:tcPr>
          <w:p w14:paraId="49C9AC3B" w14:textId="77777777" w:rsidR="005D6975" w:rsidRPr="00E52292" w:rsidRDefault="005D6975" w:rsidP="005D6975">
            <w:pPr>
              <w:pStyle w:val="O0Nwnext"/>
            </w:pPr>
            <w:bookmarkStart w:id="4798" w:name="_Ref336704320"/>
            <w:bookmarkStart w:id="4799" w:name="_Ref340309669"/>
            <w:r w:rsidRPr="00E52292">
              <w:t>(</w:t>
            </w:r>
            <w:fldSimple w:instr=" SEQ ( \* ARABIC \s 1 ">
              <w:r w:rsidR="00154D81">
                <w:rPr>
                  <w:noProof/>
                </w:rPr>
                <w:t>16</w:t>
              </w:r>
            </w:fldSimple>
            <w:bookmarkEnd w:id="4798"/>
            <w:r w:rsidRPr="00E52292">
              <w:t>)</w:t>
            </w:r>
            <w:bookmarkEnd w:id="4799"/>
          </w:p>
        </w:tc>
        <w:tc>
          <w:tcPr>
            <w:tcW w:w="714" w:type="dxa"/>
            <w:shd w:val="clear" w:color="auto" w:fill="auto"/>
          </w:tcPr>
          <w:p w14:paraId="58E12D7F" w14:textId="77777777" w:rsidR="005D6975" w:rsidRPr="000B2DFA" w:rsidRDefault="005D6975" w:rsidP="005D6975">
            <w:pPr>
              <w:pStyle w:val="Text"/>
            </w:pPr>
            <w:r w:rsidRPr="000B2DFA">
              <w:t>orang</w:t>
            </w:r>
          </w:p>
        </w:tc>
        <w:tc>
          <w:tcPr>
            <w:tcW w:w="581" w:type="dxa"/>
            <w:shd w:val="clear" w:color="auto" w:fill="auto"/>
          </w:tcPr>
          <w:p w14:paraId="519B47B6" w14:textId="77777777" w:rsidR="005D6975" w:rsidRPr="000B2DFA" w:rsidRDefault="005D6975" w:rsidP="005D6975">
            <w:pPr>
              <w:pStyle w:val="Text"/>
            </w:pPr>
            <w:r w:rsidRPr="000B2DFA">
              <w:t>Biak</w:t>
            </w:r>
          </w:p>
        </w:tc>
        <w:tc>
          <w:tcPr>
            <w:tcW w:w="975" w:type="dxa"/>
            <w:shd w:val="clear" w:color="auto" w:fill="auto"/>
          </w:tcPr>
          <w:p w14:paraId="4D1B0482" w14:textId="77777777" w:rsidR="005D6975" w:rsidRPr="000B2DFA" w:rsidRDefault="00BE272A" w:rsidP="005D6975">
            <w:pPr>
              <w:pStyle w:val="Text"/>
            </w:pPr>
            <w:r w:rsidRPr="000B2DFA">
              <w:t>kang</w:t>
            </w:r>
          </w:p>
        </w:tc>
        <w:tc>
          <w:tcPr>
            <w:tcW w:w="813" w:type="dxa"/>
            <w:shd w:val="clear" w:color="auto" w:fill="auto"/>
          </w:tcPr>
          <w:p w14:paraId="2088BE94" w14:textId="77777777" w:rsidR="005D6975" w:rsidRPr="00E52292" w:rsidRDefault="005D6975" w:rsidP="005D6975">
            <w:pPr>
              <w:pStyle w:val="Text"/>
              <w:rPr>
                <w:rStyle w:val="ChBlueBold"/>
              </w:rPr>
            </w:pPr>
            <w:r w:rsidRPr="00E52292">
              <w:rPr>
                <w:rStyle w:val="ChBlueBold"/>
              </w:rPr>
              <w:t>glang</w:t>
            </w:r>
          </w:p>
        </w:tc>
        <w:tc>
          <w:tcPr>
            <w:tcW w:w="864" w:type="dxa"/>
            <w:shd w:val="clear" w:color="auto" w:fill="auto"/>
          </w:tcPr>
          <w:p w14:paraId="3903F4F4" w14:textId="77777777" w:rsidR="005D6975" w:rsidRPr="00E52292" w:rsidRDefault="005D6975" w:rsidP="005D6975">
            <w:pPr>
              <w:pStyle w:val="Text"/>
              <w:rPr>
                <w:rStyle w:val="ChBlueBold"/>
              </w:rPr>
            </w:pPr>
            <w:r w:rsidRPr="00E52292">
              <w:rPr>
                <w:rStyle w:val="ChBlueBold"/>
              </w:rPr>
              <w:t>puti</w:t>
            </w:r>
          </w:p>
        </w:tc>
      </w:tr>
      <w:tr w:rsidR="00AC23C4" w:rsidRPr="00E52292" w14:paraId="6591C77E" w14:textId="77777777" w:rsidTr="00AC23C4">
        <w:tc>
          <w:tcPr>
            <w:tcW w:w="709" w:type="dxa"/>
            <w:shd w:val="clear" w:color="auto" w:fill="auto"/>
          </w:tcPr>
          <w:p w14:paraId="0D35948C" w14:textId="77777777" w:rsidR="005D6975" w:rsidRPr="00E52292" w:rsidRDefault="005D6975" w:rsidP="005D6975">
            <w:pPr>
              <w:pStyle w:val="GlossEng"/>
            </w:pPr>
          </w:p>
        </w:tc>
        <w:tc>
          <w:tcPr>
            <w:tcW w:w="714" w:type="dxa"/>
            <w:shd w:val="clear" w:color="auto" w:fill="auto"/>
          </w:tcPr>
          <w:p w14:paraId="5B9084EA" w14:textId="77777777" w:rsidR="005D6975" w:rsidRPr="00E52292" w:rsidRDefault="005D6975" w:rsidP="005D6975">
            <w:pPr>
              <w:pStyle w:val="GlossEng"/>
            </w:pPr>
            <w:r w:rsidRPr="00E52292">
              <w:t>person</w:t>
            </w:r>
          </w:p>
        </w:tc>
        <w:tc>
          <w:tcPr>
            <w:tcW w:w="581" w:type="dxa"/>
            <w:shd w:val="clear" w:color="auto" w:fill="auto"/>
          </w:tcPr>
          <w:p w14:paraId="5247FED7" w14:textId="77777777" w:rsidR="005D6975" w:rsidRPr="00E52292" w:rsidRDefault="005D6975" w:rsidP="005D6975">
            <w:pPr>
              <w:pStyle w:val="GlossEng"/>
            </w:pPr>
            <w:r w:rsidRPr="00E52292">
              <w:t>Biak</w:t>
            </w:r>
          </w:p>
        </w:tc>
        <w:tc>
          <w:tcPr>
            <w:tcW w:w="975" w:type="dxa"/>
            <w:shd w:val="clear" w:color="auto" w:fill="auto"/>
          </w:tcPr>
          <w:p w14:paraId="2F086548" w14:textId="77777777" w:rsidR="005D6975" w:rsidRPr="00E52292" w:rsidRDefault="005D6975" w:rsidP="005D6975">
            <w:pPr>
              <w:pStyle w:val="GlossEng"/>
            </w:pPr>
            <w:r w:rsidRPr="00E52292">
              <w:t>you.know</w:t>
            </w:r>
          </w:p>
        </w:tc>
        <w:tc>
          <w:tcPr>
            <w:tcW w:w="813" w:type="dxa"/>
            <w:shd w:val="clear" w:color="auto" w:fill="auto"/>
          </w:tcPr>
          <w:p w14:paraId="70225990" w14:textId="77777777" w:rsidR="005D6975" w:rsidRPr="00E52292" w:rsidRDefault="005D6975" w:rsidP="005D6975">
            <w:pPr>
              <w:pStyle w:val="GlossEng"/>
            </w:pPr>
            <w:r w:rsidRPr="00E52292">
              <w:t>bracelet</w:t>
            </w:r>
          </w:p>
        </w:tc>
        <w:tc>
          <w:tcPr>
            <w:tcW w:w="864" w:type="dxa"/>
            <w:shd w:val="clear" w:color="auto" w:fill="auto"/>
          </w:tcPr>
          <w:p w14:paraId="70D2E46B" w14:textId="77777777" w:rsidR="005D6975" w:rsidRPr="00E52292" w:rsidRDefault="005D6975" w:rsidP="005D6975">
            <w:pPr>
              <w:pStyle w:val="GlossEng"/>
            </w:pPr>
            <w:r w:rsidRPr="00E52292">
              <w:t>be.white</w:t>
            </w:r>
          </w:p>
        </w:tc>
      </w:tr>
    </w:tbl>
    <w:p w14:paraId="249F18E6" w14:textId="3404837D" w:rsidR="005D6975" w:rsidRDefault="005D6975" w:rsidP="005D6975">
      <w:pPr>
        <w:pStyle w:val="FreeTranslEng"/>
      </w:pPr>
      <w:r>
        <w:t xml:space="preserve">[About bride-price customs:] </w:t>
      </w:r>
      <w:r w:rsidR="00B7093A">
        <w:t>‘</w:t>
      </w:r>
      <w:r w:rsidRPr="00A636C3">
        <w:t>you know,</w:t>
      </w:r>
      <w:r w:rsidRPr="00D00135">
        <w:t xml:space="preserve"> </w:t>
      </w:r>
      <w:r w:rsidRPr="000B2DFA">
        <w:t xml:space="preserve">the Biak people </w:t>
      </w:r>
      <w:r w:rsidRPr="006C10EC">
        <w:rPr>
          <w:rStyle w:val="ChBlueBold"/>
        </w:rPr>
        <w:t>(have) silver/tin</w:t>
      </w:r>
      <w:r w:rsidRPr="00D86B43">
        <w:rPr>
          <w:rStyle w:val="ChBlueBold"/>
        </w:rPr>
        <w:t xml:space="preserve"> bracelets</w:t>
      </w:r>
      <w:r w:rsidR="00B7093A">
        <w:t>’</w:t>
      </w:r>
      <w:r>
        <w:t xml:space="preserve"> </w:t>
      </w:r>
      <w:r w:rsidRPr="005F36C4">
        <w:rPr>
          <w:rStyle w:val="ExampleSource"/>
        </w:rPr>
        <w:t>[081006-029-CvEx.0007]</w:t>
      </w:r>
    </w:p>
    <w:p w14:paraId="068AE728" w14:textId="53694C3A" w:rsidR="005D6975" w:rsidRDefault="005D6975" w:rsidP="00A27A47">
      <w:pPr>
        <w:pStyle w:val="Body0000after"/>
      </w:pPr>
      <w:r>
        <w:t xml:space="preserve">These examples also </w:t>
      </w:r>
      <w:r w:rsidR="00393E78">
        <w:t>show</w:t>
      </w:r>
      <w:r>
        <w:t xml:space="preserve"> that the predicate of a nominal clause can be a noun such as </w:t>
      </w:r>
      <w:r w:rsidRPr="00074B93">
        <w:rPr>
          <w:rStyle w:val="ChItalBold"/>
        </w:rPr>
        <w:t>a</w:t>
      </w:r>
      <w:r w:rsidR="00576736">
        <w:rPr>
          <w:rStyle w:val="ChItalBold"/>
        </w:rPr>
        <w:t>de</w:t>
      </w:r>
      <w:r>
        <w:t xml:space="preserve"> </w:t>
      </w:r>
      <w:r w:rsidR="00B7093A">
        <w:t>‘</w:t>
      </w:r>
      <w:r w:rsidR="00576736">
        <w:t>younger</w:t>
      </w:r>
      <w:r>
        <w:t xml:space="preserve"> sibling</w:t>
      </w:r>
      <w:r w:rsidR="00B7093A">
        <w:t>’</w:t>
      </w:r>
      <w:r>
        <w:t xml:space="preserve"> in </w:t>
      </w:r>
      <w:r>
        <w:fldChar w:fldCharType="begin"/>
      </w:r>
      <w:r>
        <w:instrText xml:space="preserve"> REF _Ref340309665 \h </w:instrText>
      </w:r>
      <w:r>
        <w:fldChar w:fldCharType="separate"/>
      </w:r>
      <w:r w:rsidR="00154D81">
        <w:t>(</w:t>
      </w:r>
      <w:r w:rsidR="00154D81">
        <w:rPr>
          <w:noProof/>
        </w:rPr>
        <w:t>11</w:t>
      </w:r>
      <w:r w:rsidR="00154D81">
        <w:t>)</w:t>
      </w:r>
      <w:r>
        <w:fldChar w:fldCharType="end"/>
      </w:r>
      <w:r>
        <w:t xml:space="preserve">, or </w:t>
      </w:r>
      <w:r>
        <w:rPr>
          <w:rStyle w:val="ChItalBold"/>
        </w:rPr>
        <w:t>klawar</w:t>
      </w:r>
      <w:r>
        <w:t xml:space="preserve"> </w:t>
      </w:r>
      <w:r w:rsidR="00B7093A">
        <w:t>‘</w:t>
      </w:r>
      <w:r>
        <w:t>cave b</w:t>
      </w:r>
      <w:r w:rsidR="00100F36">
        <w:t>a</w:t>
      </w:r>
      <w:r>
        <w:t>t</w:t>
      </w:r>
      <w:r w:rsidR="00B7093A">
        <w:t>’</w:t>
      </w:r>
      <w:r>
        <w:t xml:space="preserve"> in </w:t>
      </w:r>
      <w:r>
        <w:fldChar w:fldCharType="begin"/>
      </w:r>
      <w:r>
        <w:instrText xml:space="preserve"> REF _Ref340309677 \h </w:instrText>
      </w:r>
      <w:r>
        <w:fldChar w:fldCharType="separate"/>
      </w:r>
      <w:r w:rsidR="00154D81">
        <w:t>(</w:t>
      </w:r>
      <w:r w:rsidR="00154D81">
        <w:rPr>
          <w:noProof/>
        </w:rPr>
        <w:t>12</w:t>
      </w:r>
      <w:r w:rsidR="00154D81">
        <w:t>)</w:t>
      </w:r>
      <w:r>
        <w:fldChar w:fldCharType="end"/>
      </w:r>
      <w:r>
        <w:t xml:space="preserve">, or a noun phrase, such as </w:t>
      </w:r>
      <w:r>
        <w:rPr>
          <w:rStyle w:val="ChItalBold"/>
        </w:rPr>
        <w:t>manusia biasa</w:t>
      </w:r>
      <w:r>
        <w:t xml:space="preserve"> </w:t>
      </w:r>
      <w:r w:rsidR="00B7093A">
        <w:t>‘</w:t>
      </w:r>
      <w:r>
        <w:t>normal human being</w:t>
      </w:r>
      <w:r w:rsidR="00B7093A">
        <w:t>’</w:t>
      </w:r>
      <w:r>
        <w:t xml:space="preserve"> in </w:t>
      </w:r>
      <w:r>
        <w:fldChar w:fldCharType="begin"/>
      </w:r>
      <w:r>
        <w:instrText xml:space="preserve"> REF _Ref340309664 \h </w:instrText>
      </w:r>
      <w:r>
        <w:fldChar w:fldCharType="separate"/>
      </w:r>
      <w:r w:rsidR="00154D81">
        <w:t>(</w:t>
      </w:r>
      <w:r w:rsidR="00154D81">
        <w:rPr>
          <w:noProof/>
        </w:rPr>
        <w:t>9</w:t>
      </w:r>
      <w:r w:rsidR="00154D81">
        <w:t>)</w:t>
      </w:r>
      <w:r>
        <w:fldChar w:fldCharType="end"/>
      </w:r>
      <w:r>
        <w:t xml:space="preserve"> or </w:t>
      </w:r>
      <w:r>
        <w:rPr>
          <w:rStyle w:val="ChItalBold"/>
        </w:rPr>
        <w:t>empat</w:t>
      </w:r>
      <w:r w:rsidRPr="001F4C71">
        <w:rPr>
          <w:rStyle w:val="ChItalBold"/>
        </w:rPr>
        <w:t xml:space="preserve"> </w:t>
      </w:r>
      <w:r w:rsidR="007F26B9">
        <w:rPr>
          <w:rStyle w:val="ChItalBold"/>
        </w:rPr>
        <w:t>ana</w:t>
      </w:r>
      <w:r>
        <w:t xml:space="preserve"> </w:t>
      </w:r>
      <w:r w:rsidR="00B7093A">
        <w:t>‘</w:t>
      </w:r>
      <w:r>
        <w:t>four children</w:t>
      </w:r>
      <w:r w:rsidR="00B7093A">
        <w:t>’</w:t>
      </w:r>
      <w:r>
        <w:t xml:space="preserve"> in </w:t>
      </w:r>
      <w:r w:rsidRPr="00D67AF6">
        <w:fldChar w:fldCharType="begin"/>
      </w:r>
      <w:r w:rsidRPr="00D67AF6">
        <w:instrText xml:space="preserve"> REF _Ref340309666 \h </w:instrText>
      </w:r>
      <w:r>
        <w:instrText xml:space="preserve"> \* MERGEFORMAT </w:instrText>
      </w:r>
      <w:r w:rsidRPr="00D67AF6">
        <w:fldChar w:fldCharType="separate"/>
      </w:r>
      <w:r w:rsidR="00154D81">
        <w:t>(13)</w:t>
      </w:r>
      <w:r w:rsidRPr="00D67AF6">
        <w:fldChar w:fldCharType="end"/>
      </w:r>
      <w:r>
        <w:t>.</w:t>
      </w:r>
    </w:p>
    <w:p w14:paraId="19D29478" w14:textId="759B2F3B" w:rsidR="005D6975" w:rsidRDefault="005D6975" w:rsidP="00A27A47">
      <w:pPr>
        <w:pStyle w:val="Body0505after"/>
      </w:pPr>
      <w:r>
        <w:t xml:space="preserve">If speakers want to emphasize the predicate, they can front it as for instance </w:t>
      </w:r>
      <w:r w:rsidRPr="00E32125">
        <w:rPr>
          <w:rStyle w:val="ChItalBold"/>
        </w:rPr>
        <w:t>orang pintar</w:t>
      </w:r>
      <w:r>
        <w:t xml:space="preserve"> </w:t>
      </w:r>
      <w:r w:rsidR="00B7093A">
        <w:t>‘</w:t>
      </w:r>
      <w:r>
        <w:t>smart person</w:t>
      </w:r>
      <w:r w:rsidR="00B7093A">
        <w:t>’</w:t>
      </w:r>
      <w:r>
        <w:t xml:space="preserve"> in </w:t>
      </w:r>
      <w:r>
        <w:fldChar w:fldCharType="begin"/>
      </w:r>
      <w:r>
        <w:instrText xml:space="preserve"> REF _Ref340309686 \h </w:instrText>
      </w:r>
      <w:r>
        <w:fldChar w:fldCharType="separate"/>
      </w:r>
      <w:r w:rsidR="00154D81" w:rsidRPr="00C32370">
        <w:t>(</w:t>
      </w:r>
      <w:r w:rsidR="00154D81">
        <w:rPr>
          <w:noProof/>
        </w:rPr>
        <w:t>17</w:t>
      </w:r>
      <w:r w:rsidR="00154D81" w:rsidRPr="00C32370">
        <w:t>)</w:t>
      </w:r>
      <w:r>
        <w:fldChar w:fldCharType="end"/>
      </w:r>
      <w:r>
        <w:t xml:space="preserve">. The predicate is set-off by a boundary intonation in that the </w:t>
      </w:r>
      <w:r w:rsidR="00175CA6">
        <w:t xml:space="preserve">stressed </w:t>
      </w:r>
      <w:r>
        <w:t xml:space="preserve">penultimate syllable of the verbal modifier </w:t>
      </w:r>
      <w:r w:rsidRPr="004B05E5">
        <w:rPr>
          <w:rStyle w:val="ChItalBold"/>
        </w:rPr>
        <w:t>p</w:t>
      </w:r>
      <w:r>
        <w:rPr>
          <w:rStyle w:val="ChItalBold"/>
        </w:rPr>
        <w:t>i</w:t>
      </w:r>
      <w:r w:rsidRPr="004B05E5">
        <w:rPr>
          <w:rStyle w:val="ChItalBold"/>
        </w:rPr>
        <w:t>ntar</w:t>
      </w:r>
      <w:r>
        <w:t xml:space="preserve"> </w:t>
      </w:r>
      <w:r w:rsidR="00B7093A">
        <w:t>‘</w:t>
      </w:r>
      <w:r>
        <w:t xml:space="preserve">be </w:t>
      </w:r>
      <w:r w:rsidR="00976711">
        <w:t>clever</w:t>
      </w:r>
      <w:r w:rsidR="00B7093A">
        <w:t>’</w:t>
      </w:r>
      <w:r w:rsidR="00175CA6">
        <w:t xml:space="preserve"> is marked with </w:t>
      </w:r>
      <w:r w:rsidR="00175CA6" w:rsidRPr="00175CA6">
        <w:rPr>
          <w:lang w:eastAsia="en-US"/>
        </w:rPr>
        <w:t xml:space="preserve">a </w:t>
      </w:r>
      <w:r w:rsidR="00175CA6" w:rsidRPr="00175CA6">
        <w:t>slight increase in pitch</w:t>
      </w:r>
      <w:r w:rsidR="00175CA6">
        <w:t xml:space="preserve"> </w:t>
      </w:r>
      <w:r w:rsidR="00175CA6" w:rsidRPr="000320EB">
        <w:t>(</w:t>
      </w:r>
      <w:r w:rsidR="00B7093A">
        <w:t>“</w:t>
      </w:r>
      <w:r w:rsidR="00175CA6" w:rsidRPr="000320EB">
        <w:t>  ́ </w:t>
      </w:r>
      <w:r w:rsidR="00B7093A">
        <w:t>”</w:t>
      </w:r>
      <w:r w:rsidR="00175CA6" w:rsidRPr="000320EB">
        <w:t>)</w:t>
      </w:r>
      <w:r>
        <w:t xml:space="preserve">. In the second clause in </w:t>
      </w:r>
      <w:r>
        <w:fldChar w:fldCharType="begin"/>
      </w:r>
      <w:r>
        <w:instrText xml:space="preserve"> REF _Ref340309686 \h </w:instrText>
      </w:r>
      <w:r>
        <w:fldChar w:fldCharType="separate"/>
      </w:r>
      <w:r w:rsidR="00154D81" w:rsidRPr="00C32370">
        <w:t>(</w:t>
      </w:r>
      <w:r w:rsidR="00154D81">
        <w:rPr>
          <w:noProof/>
        </w:rPr>
        <w:t>17</w:t>
      </w:r>
      <w:r w:rsidR="00154D81" w:rsidRPr="00C32370">
        <w:t>)</w:t>
      </w:r>
      <w:r>
        <w:fldChar w:fldCharType="end"/>
      </w:r>
      <w:r>
        <w:t xml:space="preserve"> the speaker repeats his statement, this time however returning to the canonical subject-predicate word order.</w:t>
      </w:r>
    </w:p>
    <w:p w14:paraId="3E967624" w14:textId="77777777" w:rsidR="005D6975" w:rsidRDefault="005D6975" w:rsidP="005D6975">
      <w:pPr>
        <w:pStyle w:val="ExampleTitle"/>
      </w:pPr>
      <w:r>
        <w:t>Fronted nominal predicates</w:t>
      </w:r>
    </w:p>
    <w:tbl>
      <w:tblPr>
        <w:tblW w:w="5419" w:type="dxa"/>
        <w:tblCellMar>
          <w:left w:w="42" w:type="dxa"/>
          <w:right w:w="42" w:type="dxa"/>
        </w:tblCellMar>
        <w:tblLook w:val="01E0" w:firstRow="1" w:lastRow="1" w:firstColumn="1" w:lastColumn="1" w:noHBand="0" w:noVBand="0"/>
      </w:tblPr>
      <w:tblGrid>
        <w:gridCol w:w="709"/>
        <w:gridCol w:w="529"/>
        <w:gridCol w:w="723"/>
        <w:gridCol w:w="868"/>
        <w:gridCol w:w="515"/>
        <w:gridCol w:w="489"/>
        <w:gridCol w:w="718"/>
        <w:gridCol w:w="868"/>
      </w:tblGrid>
      <w:tr w:rsidR="00AC23C4" w:rsidRPr="00C32370" w14:paraId="14AD442A" w14:textId="77777777" w:rsidTr="00AC23C4">
        <w:tc>
          <w:tcPr>
            <w:tcW w:w="709" w:type="dxa"/>
            <w:shd w:val="clear" w:color="auto" w:fill="auto"/>
          </w:tcPr>
          <w:p w14:paraId="2D3F25E9" w14:textId="77777777" w:rsidR="005D6975" w:rsidRPr="00C32370" w:rsidRDefault="005D6975" w:rsidP="005D6975">
            <w:pPr>
              <w:pStyle w:val="Text"/>
            </w:pPr>
            <w:bookmarkStart w:id="4800" w:name="_Ref287531210"/>
            <w:bookmarkStart w:id="4801" w:name="_Ref340309686"/>
            <w:r w:rsidRPr="00C32370">
              <w:t>(</w:t>
            </w:r>
            <w:fldSimple w:instr=" SEQ ( \* ARABIC \s 1 ">
              <w:r w:rsidR="00154D81">
                <w:rPr>
                  <w:noProof/>
                </w:rPr>
                <w:t>17</w:t>
              </w:r>
            </w:fldSimple>
            <w:bookmarkEnd w:id="4800"/>
            <w:r w:rsidRPr="00C32370">
              <w:t>)</w:t>
            </w:r>
            <w:bookmarkEnd w:id="4801"/>
          </w:p>
        </w:tc>
        <w:tc>
          <w:tcPr>
            <w:tcW w:w="529" w:type="dxa"/>
            <w:shd w:val="clear" w:color="auto" w:fill="auto"/>
          </w:tcPr>
          <w:p w14:paraId="6A9E2586" w14:textId="77777777" w:rsidR="005D6975" w:rsidRPr="00C32370" w:rsidRDefault="005D6975" w:rsidP="005D6975">
            <w:pPr>
              <w:pStyle w:val="Text"/>
            </w:pPr>
            <w:r w:rsidRPr="00C32370">
              <w:t>trus</w:t>
            </w:r>
          </w:p>
        </w:tc>
        <w:tc>
          <w:tcPr>
            <w:tcW w:w="723" w:type="dxa"/>
            <w:shd w:val="clear" w:color="auto" w:fill="auto"/>
          </w:tcPr>
          <w:p w14:paraId="50126344" w14:textId="77777777" w:rsidR="005D6975" w:rsidRPr="00C32370" w:rsidRDefault="005D6975" w:rsidP="005D6975">
            <w:pPr>
              <w:pStyle w:val="Text"/>
              <w:rPr>
                <w:rStyle w:val="ChBlueBold"/>
              </w:rPr>
            </w:pPr>
            <w:r w:rsidRPr="00C32370">
              <w:rPr>
                <w:rStyle w:val="ChBlueBold"/>
              </w:rPr>
              <w:t>orang</w:t>
            </w:r>
          </w:p>
        </w:tc>
        <w:tc>
          <w:tcPr>
            <w:tcW w:w="868" w:type="dxa"/>
            <w:shd w:val="clear" w:color="auto" w:fill="auto"/>
          </w:tcPr>
          <w:p w14:paraId="6C76FC85" w14:textId="77777777" w:rsidR="005D6975" w:rsidRPr="00C32370" w:rsidRDefault="005D6975" w:rsidP="005D6975">
            <w:pPr>
              <w:pStyle w:val="Text"/>
              <w:rPr>
                <w:rStyle w:val="ChBlueBold"/>
              </w:rPr>
            </w:pPr>
            <w:r w:rsidRPr="00C32370">
              <w:rPr>
                <w:rStyle w:val="ChBlueBold"/>
              </w:rPr>
              <w:t>p</w:t>
            </w:r>
            <w:r>
              <w:rPr>
                <w:rStyle w:val="ChBlueBold"/>
              </w:rPr>
              <w:t>í</w:t>
            </w:r>
            <w:r w:rsidRPr="00C32370">
              <w:rPr>
                <w:rStyle w:val="ChBlueBold"/>
              </w:rPr>
              <w:t>ntar</w:t>
            </w:r>
          </w:p>
        </w:tc>
        <w:tc>
          <w:tcPr>
            <w:tcW w:w="515" w:type="dxa"/>
            <w:shd w:val="clear" w:color="auto" w:fill="auto"/>
          </w:tcPr>
          <w:p w14:paraId="2BC26BD6" w14:textId="77777777" w:rsidR="005D6975" w:rsidRPr="00C32370" w:rsidRDefault="005D6975" w:rsidP="005D6975">
            <w:pPr>
              <w:pStyle w:val="Text"/>
            </w:pPr>
            <w:r w:rsidRPr="00C32370">
              <w:t>dia,</w:t>
            </w:r>
          </w:p>
        </w:tc>
        <w:tc>
          <w:tcPr>
            <w:tcW w:w="489" w:type="dxa"/>
            <w:shd w:val="clear" w:color="auto" w:fill="auto"/>
          </w:tcPr>
          <w:p w14:paraId="5CAFAB69" w14:textId="77777777" w:rsidR="005D6975" w:rsidRPr="00C32370" w:rsidRDefault="005D6975" w:rsidP="005D6975">
            <w:pPr>
              <w:pStyle w:val="Text"/>
            </w:pPr>
            <w:r w:rsidRPr="00C32370">
              <w:t>dia</w:t>
            </w:r>
          </w:p>
        </w:tc>
        <w:tc>
          <w:tcPr>
            <w:tcW w:w="718" w:type="dxa"/>
            <w:shd w:val="clear" w:color="auto" w:fill="auto"/>
          </w:tcPr>
          <w:p w14:paraId="5A4FBD99" w14:textId="77777777" w:rsidR="005D6975" w:rsidRPr="00C32370" w:rsidRDefault="005D6975" w:rsidP="005D6975">
            <w:pPr>
              <w:pStyle w:val="Text"/>
            </w:pPr>
            <w:r w:rsidRPr="00C32370">
              <w:t>orang</w:t>
            </w:r>
          </w:p>
        </w:tc>
        <w:tc>
          <w:tcPr>
            <w:tcW w:w="868" w:type="dxa"/>
            <w:shd w:val="clear" w:color="auto" w:fill="auto"/>
          </w:tcPr>
          <w:p w14:paraId="40298A59" w14:textId="77777777" w:rsidR="005D6975" w:rsidRPr="00C32370" w:rsidRDefault="005D6975" w:rsidP="005D6975">
            <w:pPr>
              <w:pStyle w:val="Text"/>
            </w:pPr>
            <w:r w:rsidRPr="00C32370">
              <w:t>pintar</w:t>
            </w:r>
          </w:p>
        </w:tc>
      </w:tr>
      <w:tr w:rsidR="00AC23C4" w:rsidRPr="00AC23C4" w14:paraId="4F6C0B0A" w14:textId="77777777" w:rsidTr="00AC23C4">
        <w:tc>
          <w:tcPr>
            <w:tcW w:w="709" w:type="dxa"/>
            <w:shd w:val="clear" w:color="auto" w:fill="auto"/>
          </w:tcPr>
          <w:p w14:paraId="561CABD7" w14:textId="77777777" w:rsidR="005D6975" w:rsidRPr="00366372" w:rsidRDefault="005D6975" w:rsidP="005D6975">
            <w:pPr>
              <w:pStyle w:val="GlossEng"/>
            </w:pPr>
          </w:p>
        </w:tc>
        <w:tc>
          <w:tcPr>
            <w:tcW w:w="529" w:type="dxa"/>
            <w:shd w:val="clear" w:color="auto" w:fill="auto"/>
          </w:tcPr>
          <w:p w14:paraId="24F933DE" w14:textId="77777777" w:rsidR="005D6975" w:rsidRPr="00A8619D" w:rsidRDefault="005D6975" w:rsidP="005D6975">
            <w:pPr>
              <w:pStyle w:val="GlossEng"/>
            </w:pPr>
            <w:r>
              <w:t>next</w:t>
            </w:r>
          </w:p>
        </w:tc>
        <w:tc>
          <w:tcPr>
            <w:tcW w:w="723" w:type="dxa"/>
            <w:shd w:val="clear" w:color="auto" w:fill="auto"/>
          </w:tcPr>
          <w:p w14:paraId="0747A08C" w14:textId="77777777" w:rsidR="005D6975" w:rsidRPr="00312177" w:rsidRDefault="005D6975" w:rsidP="005D6975">
            <w:pPr>
              <w:pStyle w:val="GlossEng"/>
            </w:pPr>
            <w:r w:rsidRPr="00312177">
              <w:t>person</w:t>
            </w:r>
          </w:p>
        </w:tc>
        <w:tc>
          <w:tcPr>
            <w:tcW w:w="868" w:type="dxa"/>
            <w:shd w:val="clear" w:color="auto" w:fill="auto"/>
          </w:tcPr>
          <w:p w14:paraId="61E6C69E" w14:textId="77777777" w:rsidR="005D6975" w:rsidRPr="00312177" w:rsidRDefault="005D6975" w:rsidP="005D6975">
            <w:pPr>
              <w:pStyle w:val="GlossEng"/>
            </w:pPr>
            <w:r>
              <w:t>be.</w:t>
            </w:r>
            <w:r w:rsidR="00BE272A">
              <w:t>clever</w:t>
            </w:r>
          </w:p>
        </w:tc>
        <w:tc>
          <w:tcPr>
            <w:tcW w:w="515" w:type="dxa"/>
            <w:shd w:val="clear" w:color="auto" w:fill="auto"/>
          </w:tcPr>
          <w:p w14:paraId="6D5E783B" w14:textId="77777777" w:rsidR="005D6975" w:rsidRPr="0099608C" w:rsidRDefault="005D6975" w:rsidP="005D6975">
            <w:pPr>
              <w:pStyle w:val="GlossEng"/>
              <w:rPr>
                <w:rStyle w:val="ChSmallCaps"/>
              </w:rPr>
            </w:pPr>
            <w:r w:rsidRPr="0099608C">
              <w:rPr>
                <w:rStyle w:val="ChSmallCaps"/>
              </w:rPr>
              <w:t>3sg</w:t>
            </w:r>
          </w:p>
        </w:tc>
        <w:tc>
          <w:tcPr>
            <w:tcW w:w="489" w:type="dxa"/>
            <w:shd w:val="clear" w:color="auto" w:fill="auto"/>
          </w:tcPr>
          <w:p w14:paraId="5C3771A8" w14:textId="77777777" w:rsidR="005D6975" w:rsidRPr="0099608C" w:rsidRDefault="005D6975" w:rsidP="005D6975">
            <w:pPr>
              <w:pStyle w:val="GlossEng"/>
              <w:rPr>
                <w:rStyle w:val="ChSmallCaps"/>
              </w:rPr>
            </w:pPr>
            <w:r w:rsidRPr="0099608C">
              <w:rPr>
                <w:rStyle w:val="ChSmallCaps"/>
              </w:rPr>
              <w:t>3sg</w:t>
            </w:r>
          </w:p>
        </w:tc>
        <w:tc>
          <w:tcPr>
            <w:tcW w:w="718" w:type="dxa"/>
            <w:shd w:val="clear" w:color="auto" w:fill="auto"/>
          </w:tcPr>
          <w:p w14:paraId="56102E8B" w14:textId="77777777" w:rsidR="005D6975" w:rsidRPr="00312177" w:rsidRDefault="005D6975" w:rsidP="005D6975">
            <w:pPr>
              <w:pStyle w:val="GlossEng"/>
            </w:pPr>
            <w:r w:rsidRPr="00312177">
              <w:t>person</w:t>
            </w:r>
          </w:p>
        </w:tc>
        <w:tc>
          <w:tcPr>
            <w:tcW w:w="868" w:type="dxa"/>
            <w:shd w:val="clear" w:color="auto" w:fill="auto"/>
          </w:tcPr>
          <w:p w14:paraId="45D675A5" w14:textId="77777777" w:rsidR="005D6975" w:rsidRPr="00312177" w:rsidRDefault="005D6975" w:rsidP="005D6975">
            <w:pPr>
              <w:pStyle w:val="GlossEng"/>
            </w:pPr>
            <w:r>
              <w:t>be.</w:t>
            </w:r>
            <w:r w:rsidR="00976711">
              <w:t>clever</w:t>
            </w:r>
          </w:p>
        </w:tc>
      </w:tr>
    </w:tbl>
    <w:p w14:paraId="7EF05F23" w14:textId="76683D97" w:rsidR="005D6975" w:rsidRDefault="00B7093A" w:rsidP="005D6975">
      <w:pPr>
        <w:pStyle w:val="FreeTranslEng15pt"/>
      </w:pPr>
      <w:r>
        <w:t>‘</w:t>
      </w:r>
      <w:r w:rsidR="005D6975">
        <w:t xml:space="preserve">and then </w:t>
      </w:r>
      <w:r w:rsidR="005D6975" w:rsidRPr="0001318F">
        <w:rPr>
          <w:rStyle w:val="ChBlueBold"/>
        </w:rPr>
        <w:t>a smart person</w:t>
      </w:r>
      <w:r w:rsidR="005D6975">
        <w:t xml:space="preserve"> he is, he</w:t>
      </w:r>
      <w:r>
        <w:t>’</w:t>
      </w:r>
      <w:r w:rsidR="005D6975">
        <w:t>s a smart person</w:t>
      </w:r>
      <w:r>
        <w:t>’</w:t>
      </w:r>
      <w:r w:rsidR="005D6975">
        <w:t xml:space="preserve"> </w:t>
      </w:r>
      <w:r w:rsidR="005D6975" w:rsidRPr="005F36C4">
        <w:rPr>
          <w:rStyle w:val="ExampleSource"/>
        </w:rPr>
        <w:t>[081029-005-Cv.0169]</w:t>
      </w:r>
    </w:p>
    <w:p w14:paraId="667EC01E" w14:textId="77777777" w:rsidR="005D6975" w:rsidRDefault="005D6975" w:rsidP="005D6975">
      <w:pPr>
        <w:pStyle w:val="Heading2"/>
      </w:pPr>
      <w:bookmarkStart w:id="4802" w:name="_Ref270511155"/>
      <w:bookmarkStart w:id="4803" w:name="_Toc342590158"/>
      <w:bookmarkStart w:id="4804" w:name="_Ref351644379"/>
      <w:bookmarkStart w:id="4805" w:name="_Toc353454828"/>
      <w:bookmarkStart w:id="4806" w:name="_Ref374454192"/>
      <w:bookmarkStart w:id="4807" w:name="_Ref374454371"/>
      <w:bookmarkStart w:id="4808" w:name="_Ref374454442"/>
      <w:bookmarkStart w:id="4809" w:name="_Ref374462782"/>
      <w:bookmarkStart w:id="4810" w:name="_Toc440455729"/>
      <w:bookmarkStart w:id="4811" w:name="_Ref259113667"/>
      <w:r>
        <w:t>Numeral and quantifier predicate</w:t>
      </w:r>
      <w:bookmarkEnd w:id="4802"/>
      <w:r>
        <w:t xml:space="preserve"> clauses</w:t>
      </w:r>
      <w:bookmarkEnd w:id="4803"/>
      <w:bookmarkEnd w:id="4804"/>
      <w:bookmarkEnd w:id="4805"/>
      <w:bookmarkEnd w:id="4806"/>
      <w:bookmarkEnd w:id="4807"/>
      <w:bookmarkEnd w:id="4808"/>
      <w:bookmarkEnd w:id="4809"/>
      <w:bookmarkEnd w:id="4810"/>
    </w:p>
    <w:p w14:paraId="279D2939" w14:textId="485F517C" w:rsidR="005D6975" w:rsidRDefault="005D6975" w:rsidP="00A27A47">
      <w:pPr>
        <w:pStyle w:val="Body0000after"/>
      </w:pPr>
      <w:r>
        <w:t>In numeral and quantifier clauses, a numeral or quantifier co</w:t>
      </w:r>
      <w:r w:rsidR="00142136">
        <w:t>nveys the main semantic content</w:t>
      </w:r>
      <w:r>
        <w:t>; again, t</w:t>
      </w:r>
      <w:r w:rsidR="00142136">
        <w:t>hese predicates receive a static</w:t>
      </w:r>
      <w:r>
        <w:t xml:space="preserve"> reading. As in nominal clauses</w:t>
      </w:r>
      <w:r w:rsidRPr="00064C9A">
        <w:t>,</w:t>
      </w:r>
      <w:r w:rsidRPr="008020F1">
        <w:t xml:space="preserve"> </w:t>
      </w:r>
      <w:r>
        <w:t xml:space="preserve">the subject precedes the predicate. Structurally, numeral and quantifier predicates are identical to noun phrases with </w:t>
      </w:r>
      <w:r w:rsidR="00584625">
        <w:t xml:space="preserve">a </w:t>
      </w:r>
      <w:r>
        <w:t xml:space="preserve">postposed numeral or quantifier (see </w:t>
      </w:r>
      <w:r w:rsidR="003E7DFB">
        <w:t>§</w:t>
      </w:r>
      <w:r w:rsidR="003E7DFB">
        <w:fldChar w:fldCharType="begin"/>
      </w:r>
      <w:r w:rsidR="003E7DFB">
        <w:instrText xml:space="preserve"> REF _Ref294348207 \w \h </w:instrText>
      </w:r>
      <w:r w:rsidR="003E7DFB">
        <w:fldChar w:fldCharType="separate"/>
      </w:r>
      <w:r w:rsidR="00154D81">
        <w:rPr>
          <w:cs/>
        </w:rPr>
        <w:t>‎</w:t>
      </w:r>
      <w:r w:rsidR="00154D81">
        <w:t>8.3</w:t>
      </w:r>
      <w:r w:rsidR="003E7DFB">
        <w:fldChar w:fldCharType="end"/>
      </w:r>
      <w:r>
        <w:t>). Semantically, numeral and quantifier clauses</w:t>
      </w:r>
      <w:r w:rsidRPr="008020F1">
        <w:t xml:space="preserve"> </w:t>
      </w:r>
      <w:r>
        <w:t xml:space="preserve">have </w:t>
      </w:r>
      <w:r w:rsidR="004125D4">
        <w:t>determining</w:t>
      </w:r>
      <w:r>
        <w:t xml:space="preserve"> function in that they express specific properties of the subject, namely those of number and quantity, such that </w:t>
      </w:r>
      <w:r w:rsidR="00B7093A">
        <w:t>‘</w:t>
      </w:r>
      <w:r w:rsidRPr="0099608C">
        <w:rPr>
          <w:rStyle w:val="ChSmallCaps"/>
        </w:rPr>
        <w:t>s</w:t>
      </w:r>
      <w:r>
        <w:t xml:space="preserve"> is </w:t>
      </w:r>
      <w:r w:rsidRPr="0099608C">
        <w:rPr>
          <w:rStyle w:val="ChSmallCaps"/>
        </w:rPr>
        <w:t>num</w:t>
      </w:r>
      <w:r w:rsidRPr="00424429">
        <w:t>/</w:t>
      </w:r>
      <w:r w:rsidRPr="0099608C">
        <w:rPr>
          <w:rStyle w:val="ChSmallCaps"/>
        </w:rPr>
        <w:t>qt</w:t>
      </w:r>
      <w:r w:rsidR="00B7093A">
        <w:t>’</w:t>
      </w:r>
      <w:r>
        <w:t xml:space="preserve"> as illustrated in </w:t>
      </w:r>
      <w:r>
        <w:fldChar w:fldCharType="begin"/>
      </w:r>
      <w:r>
        <w:instrText xml:space="preserve"> REF _Ref340310722 \h </w:instrText>
      </w:r>
      <w:r>
        <w:fldChar w:fldCharType="separate"/>
      </w:r>
      <w:r w:rsidR="00154D81">
        <w:t>(</w:t>
      </w:r>
      <w:r w:rsidR="00154D81">
        <w:rPr>
          <w:noProof/>
        </w:rPr>
        <w:t>18</w:t>
      </w:r>
      <w:r w:rsidR="00154D81">
        <w:t>)</w:t>
      </w:r>
      <w:r>
        <w:fldChar w:fldCharType="end"/>
      </w:r>
      <w:r>
        <w:t xml:space="preserve"> to</w:t>
      </w:r>
      <w:r w:rsidR="009F0461">
        <w:t xml:space="preserve"> </w:t>
      </w:r>
      <w:r w:rsidR="009F0461">
        <w:fldChar w:fldCharType="begin"/>
      </w:r>
      <w:r w:rsidR="009F0461">
        <w:instrText xml:space="preserve"> REF _Ref354852624 \h </w:instrText>
      </w:r>
      <w:r w:rsidR="009F0461">
        <w:fldChar w:fldCharType="separate"/>
      </w:r>
      <w:r w:rsidR="00154D81">
        <w:t>(</w:t>
      </w:r>
      <w:r w:rsidR="00154D81">
        <w:rPr>
          <w:noProof/>
        </w:rPr>
        <w:t>21</w:t>
      </w:r>
      <w:r w:rsidR="00154D81">
        <w:t>)</w:t>
      </w:r>
      <w:r w:rsidR="009F0461">
        <w:fldChar w:fldCharType="end"/>
      </w:r>
      <w:r>
        <w:t>.</w:t>
      </w:r>
    </w:p>
    <w:p w14:paraId="53433FE1" w14:textId="6DA4DC48" w:rsidR="005D6975" w:rsidRDefault="005D6975" w:rsidP="00EC5C3E">
      <w:pPr>
        <w:pStyle w:val="Body0505after"/>
      </w:pPr>
      <w:r>
        <w:t xml:space="preserve">In </w:t>
      </w:r>
      <w:r>
        <w:fldChar w:fldCharType="begin"/>
      </w:r>
      <w:r>
        <w:instrText xml:space="preserve"> REF _Ref340310722 \h </w:instrText>
      </w:r>
      <w:r>
        <w:fldChar w:fldCharType="separate"/>
      </w:r>
      <w:r w:rsidR="00154D81">
        <w:t>(</w:t>
      </w:r>
      <w:r w:rsidR="00154D81">
        <w:rPr>
          <w:noProof/>
        </w:rPr>
        <w:t>18</w:t>
      </w:r>
      <w:r w:rsidR="00154D81">
        <w:t>)</w:t>
      </w:r>
      <w:r>
        <w:fldChar w:fldCharType="end"/>
      </w:r>
      <w:r>
        <w:t xml:space="preserve">, a husband relates that in a neighboring village a woman gave birth to a snake. His wife contradicts this statement, asserting that it was not one snake but that the </w:t>
      </w:r>
      <w:r w:rsidRPr="00490D05">
        <w:rPr>
          <w:rStyle w:val="ChItalBold"/>
        </w:rPr>
        <w:t>ular</w:t>
      </w:r>
      <w:r>
        <w:t xml:space="preserve"> </w:t>
      </w:r>
      <w:r w:rsidR="00B7093A">
        <w:t>‘</w:t>
      </w:r>
      <w:r>
        <w:t>snake</w:t>
      </w:r>
      <w:r w:rsidR="00B7093A">
        <w:t>’</w:t>
      </w:r>
      <w:r>
        <w:t xml:space="preserve"> were </w:t>
      </w:r>
      <w:r w:rsidRPr="00490D05">
        <w:rPr>
          <w:rStyle w:val="ChItalBold"/>
        </w:rPr>
        <w:t>dua</w:t>
      </w:r>
      <w:r>
        <w:t xml:space="preserve"> </w:t>
      </w:r>
      <w:r w:rsidR="00B7093A">
        <w:t>‘</w:t>
      </w:r>
      <w:r>
        <w:t>two</w:t>
      </w:r>
      <w:r w:rsidR="00B7093A">
        <w:t>’</w:t>
      </w:r>
      <w:r>
        <w:t xml:space="preserve">. The analysis of the </w:t>
      </w:r>
      <w:r w:rsidRPr="009A32E7">
        <w:rPr>
          <w:rStyle w:val="ChItalBold"/>
        </w:rPr>
        <w:t>dua</w:t>
      </w:r>
      <w:r>
        <w:t xml:space="preserve"> </w:t>
      </w:r>
      <w:r w:rsidR="00B7093A">
        <w:t>‘</w:t>
      </w:r>
      <w:r>
        <w:t>two</w:t>
      </w:r>
      <w:r w:rsidR="00B7093A">
        <w:t>’</w:t>
      </w:r>
      <w:r>
        <w:t xml:space="preserve"> as a numeral predicate and not as an adnominal modifier is confirmed by the follow</w:t>
      </w:r>
      <w:r w:rsidR="00CE1209">
        <w:t>ing fact. In the context of these</w:t>
      </w:r>
      <w:r>
        <w:t xml:space="preserve"> utterances </w:t>
      </w:r>
      <w:r w:rsidR="00584625">
        <w:t xml:space="preserve">it is possible to </w:t>
      </w:r>
      <w:r>
        <w:t xml:space="preserve">insert existential </w:t>
      </w:r>
      <w:r w:rsidRPr="00A932A9">
        <w:rPr>
          <w:rStyle w:val="ChItalBold"/>
        </w:rPr>
        <w:t>ada</w:t>
      </w:r>
      <w:r>
        <w:t xml:space="preserve"> </w:t>
      </w:r>
      <w:r w:rsidR="00B7093A">
        <w:t>‘</w:t>
      </w:r>
      <w:r>
        <w:t>exist</w:t>
      </w:r>
      <w:r w:rsidR="00B7093A">
        <w:t>’</w:t>
      </w:r>
      <w:r>
        <w:t xml:space="preserve"> between the subject </w:t>
      </w:r>
      <w:r w:rsidRPr="00A932A9">
        <w:rPr>
          <w:rStyle w:val="ChItalBold"/>
        </w:rPr>
        <w:t>ular</w:t>
      </w:r>
      <w:r>
        <w:t xml:space="preserve"> </w:t>
      </w:r>
      <w:r w:rsidR="00B7093A">
        <w:t>‘</w:t>
      </w:r>
      <w:r>
        <w:t>snake</w:t>
      </w:r>
      <w:r w:rsidR="00B7093A">
        <w:t>’</w:t>
      </w:r>
      <w:r>
        <w:t xml:space="preserve"> and the predicate </w:t>
      </w:r>
      <w:r w:rsidRPr="00A932A9">
        <w:rPr>
          <w:rStyle w:val="ChItalBold"/>
        </w:rPr>
        <w:t>dua</w:t>
      </w:r>
      <w:r>
        <w:t xml:space="preserve"> </w:t>
      </w:r>
      <w:r w:rsidR="00B7093A">
        <w:t>‘</w:t>
      </w:r>
      <w:r>
        <w:t>two</w:t>
      </w:r>
      <w:r w:rsidR="00B7093A">
        <w:t>’</w:t>
      </w:r>
      <w:r>
        <w:t xml:space="preserve"> which give</w:t>
      </w:r>
      <w:r w:rsidR="00584625">
        <w:t>s</w:t>
      </w:r>
      <w:r>
        <w:t xml:space="preserve"> the emphatic </w:t>
      </w:r>
      <w:r w:rsidR="00EC5C3E">
        <w:t xml:space="preserve">progressive </w:t>
      </w:r>
      <w:r>
        <w:t xml:space="preserve">reading </w:t>
      </w:r>
      <w:r w:rsidRPr="00674F04">
        <w:rPr>
          <w:rStyle w:val="ChItalBold"/>
        </w:rPr>
        <w:t>ular ada dua</w:t>
      </w:r>
      <w:r>
        <w:t xml:space="preserve"> </w:t>
      </w:r>
      <w:r w:rsidR="00B7093A">
        <w:t>‘</w:t>
      </w:r>
      <w:r>
        <w:t xml:space="preserve">the snakes were </w:t>
      </w:r>
      <w:r w:rsidR="00EC5C3E">
        <w:t xml:space="preserve">being </w:t>
      </w:r>
      <w:r>
        <w:t>two</w:t>
      </w:r>
      <w:r w:rsidR="00B7093A">
        <w:t>’</w:t>
      </w:r>
      <w:r w:rsidR="00EC5C3E">
        <w:t xml:space="preserve"> or ‘the snakes were indeed two’</w:t>
      </w:r>
      <w:r>
        <w:t xml:space="preserve"> (see </w:t>
      </w:r>
      <w:r w:rsidR="008B7A0E">
        <w:t xml:space="preserve">also </w:t>
      </w:r>
      <w:r>
        <w:t>§</w:t>
      </w:r>
      <w:r w:rsidR="008B7A0E">
        <w:fldChar w:fldCharType="begin"/>
      </w:r>
      <w:r w:rsidR="008B7A0E">
        <w:instrText xml:space="preserve"> REF _Ref358725502 \w \h </w:instrText>
      </w:r>
      <w:r w:rsidR="008B7A0E">
        <w:fldChar w:fldCharType="separate"/>
      </w:r>
      <w:r w:rsidR="00154D81">
        <w:rPr>
          <w:cs/>
        </w:rPr>
        <w:t>‎</w:t>
      </w:r>
      <w:r w:rsidR="00154D81">
        <w:t>5.4.1</w:t>
      </w:r>
      <w:r w:rsidR="008B7A0E">
        <w:fldChar w:fldCharType="end"/>
      </w:r>
      <w:r>
        <w:t xml:space="preserve">). If </w:t>
      </w:r>
      <w:r w:rsidRPr="009630ED">
        <w:rPr>
          <w:rStyle w:val="ChItalBold"/>
        </w:rPr>
        <w:t>ular dua</w:t>
      </w:r>
      <w:r>
        <w:t xml:space="preserve"> was a noun phrase with the reading of </w:t>
      </w:r>
      <w:r w:rsidR="00B7093A">
        <w:t>‘</w:t>
      </w:r>
      <w:r>
        <w:t>two snakes</w:t>
      </w:r>
      <w:r w:rsidR="00B7093A">
        <w:t>’</w:t>
      </w:r>
      <w:r>
        <w:t xml:space="preserve">, existential </w:t>
      </w:r>
      <w:r w:rsidRPr="00A932A9">
        <w:rPr>
          <w:rStyle w:val="ChItalBold"/>
        </w:rPr>
        <w:t>ada</w:t>
      </w:r>
      <w:r>
        <w:t xml:space="preserve"> </w:t>
      </w:r>
      <w:r w:rsidR="00B7093A">
        <w:t>‘</w:t>
      </w:r>
      <w:r>
        <w:t>exist</w:t>
      </w:r>
      <w:r w:rsidR="00B7093A">
        <w:t>’</w:t>
      </w:r>
      <w:r>
        <w:t xml:space="preserve"> would have to precede or follow the noun phrase such that </w:t>
      </w:r>
      <w:r w:rsidRPr="009630ED">
        <w:rPr>
          <w:rStyle w:val="ChItalBold"/>
        </w:rPr>
        <w:t>ada ular dua</w:t>
      </w:r>
      <w:r>
        <w:t xml:space="preserve"> </w:t>
      </w:r>
      <w:r w:rsidR="00B7093A">
        <w:t>‘</w:t>
      </w:r>
      <w:r>
        <w:t>there were two snakes</w:t>
      </w:r>
      <w:r w:rsidR="00B7093A">
        <w:t>’</w:t>
      </w:r>
      <w:r>
        <w:t xml:space="preserve"> or </w:t>
      </w:r>
      <w:r w:rsidRPr="009630ED">
        <w:rPr>
          <w:rStyle w:val="ChItalBold"/>
        </w:rPr>
        <w:t>ular dua ada</w:t>
      </w:r>
      <w:r>
        <w:t xml:space="preserve"> </w:t>
      </w:r>
      <w:r w:rsidR="00B7093A">
        <w:t>‘</w:t>
      </w:r>
      <w:r>
        <w:t>the two snakes exist</w:t>
      </w:r>
      <w:r w:rsidR="00B7093A">
        <w:t>’</w:t>
      </w:r>
      <w:r>
        <w:t xml:space="preserve">. In </w:t>
      </w:r>
      <w:r>
        <w:fldChar w:fldCharType="begin"/>
      </w:r>
      <w:r>
        <w:instrText xml:space="preserve"> REF _Ref340310723 \h </w:instrText>
      </w:r>
      <w:r>
        <w:fldChar w:fldCharType="separate"/>
      </w:r>
      <w:r w:rsidR="00154D81" w:rsidRPr="00675689">
        <w:t>(</w:t>
      </w:r>
      <w:r w:rsidR="00154D81">
        <w:rPr>
          <w:noProof/>
        </w:rPr>
        <w:t>19</w:t>
      </w:r>
      <w:r w:rsidR="00154D81" w:rsidRPr="00675689">
        <w:t>)</w:t>
      </w:r>
      <w:r>
        <w:fldChar w:fldCharType="end"/>
      </w:r>
      <w:r w:rsidR="00584625">
        <w:t>,</w:t>
      </w:r>
      <w:r>
        <w:t xml:space="preserve"> predicatively used </w:t>
      </w:r>
      <w:r w:rsidRPr="009C47B7">
        <w:rPr>
          <w:rStyle w:val="ChItalBold"/>
        </w:rPr>
        <w:t>satu</w:t>
      </w:r>
      <w:r>
        <w:t xml:space="preserve"> </w:t>
      </w:r>
      <w:r w:rsidR="00B7093A">
        <w:t>‘</w:t>
      </w:r>
      <w:r>
        <w:t>one</w:t>
      </w:r>
      <w:r w:rsidR="00B7093A">
        <w:t>’</w:t>
      </w:r>
      <w:r>
        <w:t xml:space="preserve"> and </w:t>
      </w:r>
      <w:r w:rsidRPr="009C47B7">
        <w:rPr>
          <w:rStyle w:val="ChItalBold"/>
        </w:rPr>
        <w:t>dua blas</w:t>
      </w:r>
      <w:r>
        <w:t xml:space="preserve"> </w:t>
      </w:r>
      <w:r w:rsidR="00B7093A">
        <w:t>‘</w:t>
      </w:r>
      <w:r>
        <w:t>twelve</w:t>
      </w:r>
      <w:r w:rsidR="00B7093A">
        <w:t>’</w:t>
      </w:r>
      <w:r>
        <w:t xml:space="preserve"> convey information about the numeric quantities of their respective subjects </w:t>
      </w:r>
      <w:r w:rsidR="00BE272A" w:rsidRPr="008A787E">
        <w:rPr>
          <w:rStyle w:val="ChItalBold"/>
        </w:rPr>
        <w:t>bulang</w:t>
      </w:r>
      <w:r>
        <w:t xml:space="preserve"> </w:t>
      </w:r>
      <w:r w:rsidR="00B7093A">
        <w:t>‘</w:t>
      </w:r>
      <w:r>
        <w:t>moon</w:t>
      </w:r>
      <w:r w:rsidR="00B7093A">
        <w:t>’</w:t>
      </w:r>
      <w:r>
        <w:t xml:space="preserve"> and </w:t>
      </w:r>
      <w:r>
        <w:rPr>
          <w:rStyle w:val="ChItalBold"/>
        </w:rPr>
        <w:t>de</w:t>
      </w:r>
      <w:r>
        <w:t xml:space="preserve"> </w:t>
      </w:r>
      <w:r w:rsidR="00B7093A">
        <w:t>‘</w:t>
      </w:r>
      <w:r>
        <w:t>3</w:t>
      </w:r>
      <w:r w:rsidRPr="0099608C">
        <w:rPr>
          <w:rStyle w:val="ChSmallCaps"/>
        </w:rPr>
        <w:t>sg</w:t>
      </w:r>
      <w:r w:rsidR="00B7093A">
        <w:t>’</w:t>
      </w:r>
      <w:r>
        <w:t xml:space="preserve">. The first clause </w:t>
      </w:r>
      <w:r w:rsidRPr="007D76B1">
        <w:rPr>
          <w:rStyle w:val="ChItalBold"/>
        </w:rPr>
        <w:t xml:space="preserve">di langit ini </w:t>
      </w:r>
      <w:r w:rsidR="00BE272A" w:rsidRPr="007D76B1">
        <w:rPr>
          <w:rStyle w:val="ChItalBold"/>
        </w:rPr>
        <w:t>bulang</w:t>
      </w:r>
      <w:r w:rsidRPr="007D76B1">
        <w:rPr>
          <w:rStyle w:val="ChItalBold"/>
        </w:rPr>
        <w:t xml:space="preserve"> satu</w:t>
      </w:r>
      <w:r>
        <w:t xml:space="preserve"> cannot be interpreted as a prepositional predicate clause (see §</w:t>
      </w:r>
      <w:r>
        <w:fldChar w:fldCharType="begin"/>
      </w:r>
      <w:r>
        <w:instrText xml:space="preserve"> REF _Ref270511166 \w \h </w:instrText>
      </w:r>
      <w:r>
        <w:fldChar w:fldCharType="separate"/>
      </w:r>
      <w:r w:rsidR="00154D81">
        <w:rPr>
          <w:cs/>
        </w:rPr>
        <w:t>‎</w:t>
      </w:r>
      <w:r w:rsidR="00154D81">
        <w:t>12.4</w:t>
      </w:r>
      <w:r>
        <w:fldChar w:fldCharType="end"/>
      </w:r>
      <w:r>
        <w:t xml:space="preserve">) in which </w:t>
      </w:r>
      <w:r w:rsidR="00BE272A" w:rsidRPr="00347CF2">
        <w:rPr>
          <w:rStyle w:val="ChItalBold"/>
        </w:rPr>
        <w:t>bulang</w:t>
      </w:r>
      <w:r w:rsidRPr="00347CF2">
        <w:rPr>
          <w:rStyle w:val="ChItalBold"/>
        </w:rPr>
        <w:t xml:space="preserve"> satu</w:t>
      </w:r>
      <w:r>
        <w:t xml:space="preserve"> functions as a noun phrase which takes the subject slot. Such a reading would imply that there are several moons with the speaker talking about one of them: </w:t>
      </w:r>
      <w:r w:rsidR="00BE272A" w:rsidRPr="006E74EB">
        <w:rPr>
          <w:rStyle w:val="ChItalBold"/>
        </w:rPr>
        <w:t>bulang</w:t>
      </w:r>
      <w:r w:rsidRPr="006E74EB">
        <w:rPr>
          <w:rStyle w:val="ChItalBold"/>
        </w:rPr>
        <w:t xml:space="preserve"> satu</w:t>
      </w:r>
      <w:r>
        <w:t xml:space="preserve"> </w:t>
      </w:r>
      <w:r w:rsidR="00B7093A">
        <w:t>‘</w:t>
      </w:r>
      <w:r>
        <w:t>a certain moon</w:t>
      </w:r>
      <w:r w:rsidR="00B7093A">
        <w:t>’</w:t>
      </w:r>
      <w:r>
        <w:t xml:space="preserve"> (see §</w:t>
      </w:r>
      <w:r w:rsidR="001E3DF7">
        <w:fldChar w:fldCharType="begin"/>
      </w:r>
      <w:r w:rsidR="001E3DF7">
        <w:instrText xml:space="preserve"> REF _Ref350501509 \w \h </w:instrText>
      </w:r>
      <w:r w:rsidR="001E3DF7">
        <w:fldChar w:fldCharType="separate"/>
      </w:r>
      <w:r w:rsidR="00154D81">
        <w:rPr>
          <w:cs/>
        </w:rPr>
        <w:t>‎</w:t>
      </w:r>
      <w:r w:rsidR="00154D81">
        <w:t>5.9.4</w:t>
      </w:r>
      <w:r w:rsidR="001E3DF7">
        <w:fldChar w:fldCharType="end"/>
      </w:r>
      <w:r>
        <w:t xml:space="preserve"> for a more detailed discussion of </w:t>
      </w:r>
      <w:r w:rsidRPr="001923A0">
        <w:rPr>
          <w:rStyle w:val="ChItalBold"/>
        </w:rPr>
        <w:t>satu</w:t>
      </w:r>
      <w:r>
        <w:t xml:space="preserve"> </w:t>
      </w:r>
      <w:r w:rsidR="00B7093A">
        <w:t>‘</w:t>
      </w:r>
      <w:r>
        <w:t>one</w:t>
      </w:r>
      <w:r w:rsidR="00B7093A">
        <w:t>’</w:t>
      </w:r>
      <w:r>
        <w:t>).</w:t>
      </w:r>
    </w:p>
    <w:p w14:paraId="55F68237" w14:textId="77777777" w:rsidR="005D6975" w:rsidRDefault="005D6975" w:rsidP="005D6975">
      <w:pPr>
        <w:pStyle w:val="ExampleTitle"/>
      </w:pPr>
      <w:r>
        <w:t>Numeral predicates</w:t>
      </w:r>
    </w:p>
    <w:tbl>
      <w:tblPr>
        <w:tblW w:w="4398" w:type="dxa"/>
        <w:tblCellMar>
          <w:left w:w="42" w:type="dxa"/>
          <w:right w:w="42" w:type="dxa"/>
        </w:tblCellMar>
        <w:tblLook w:val="01E0" w:firstRow="1" w:lastRow="1" w:firstColumn="1" w:lastColumn="1" w:noHBand="0" w:noVBand="0"/>
      </w:tblPr>
      <w:tblGrid>
        <w:gridCol w:w="709"/>
        <w:gridCol w:w="425"/>
        <w:gridCol w:w="951"/>
        <w:gridCol w:w="489"/>
        <w:gridCol w:w="1184"/>
        <w:gridCol w:w="640"/>
      </w:tblGrid>
      <w:tr w:rsidR="00AC23C4" w:rsidRPr="008C7D8B" w14:paraId="337404B4" w14:textId="77777777" w:rsidTr="00AC23C4">
        <w:tc>
          <w:tcPr>
            <w:tcW w:w="709" w:type="dxa"/>
            <w:shd w:val="clear" w:color="auto" w:fill="auto"/>
          </w:tcPr>
          <w:p w14:paraId="6CEE4BE6" w14:textId="77777777" w:rsidR="005D6975" w:rsidRPr="0047512F" w:rsidRDefault="005D6975" w:rsidP="005D6975">
            <w:pPr>
              <w:pStyle w:val="O0Nwnext"/>
            </w:pPr>
            <w:bookmarkStart w:id="4812" w:name="_Ref340310722"/>
            <w:r>
              <w:t>(</w:t>
            </w:r>
            <w:fldSimple w:instr=" SEQ ( \* ARABIC \s 1 ">
              <w:r w:rsidR="00154D81">
                <w:rPr>
                  <w:noProof/>
                </w:rPr>
                <w:t>18</w:t>
              </w:r>
            </w:fldSimple>
            <w:r>
              <w:t>)</w:t>
            </w:r>
            <w:bookmarkEnd w:id="4812"/>
          </w:p>
        </w:tc>
        <w:tc>
          <w:tcPr>
            <w:tcW w:w="425" w:type="dxa"/>
            <w:shd w:val="clear" w:color="auto" w:fill="auto"/>
          </w:tcPr>
          <w:p w14:paraId="0CE2A12E" w14:textId="77777777" w:rsidR="005D6975" w:rsidRPr="00243B92" w:rsidRDefault="005D6975" w:rsidP="005D6975">
            <w:pPr>
              <w:pStyle w:val="O0Nwnext"/>
            </w:pPr>
            <w:r w:rsidRPr="00482461">
              <w:fldChar w:fldCharType="begin"/>
            </w:r>
            <w:r w:rsidRPr="00482461">
              <w:instrText xml:space="preserve"> LISTNUM  NumberDefault \l 8 \s 1</w:instrText>
            </w:r>
            <w:r w:rsidRPr="00482461">
              <w:fldChar w:fldCharType="end">
                <w:numberingChange w:id="4813" w:author="Angela Kluge" w:date="2014-02-08T11:40:00Z" w:original="a."/>
              </w:fldChar>
            </w:r>
          </w:p>
        </w:tc>
        <w:tc>
          <w:tcPr>
            <w:tcW w:w="951" w:type="dxa"/>
            <w:shd w:val="clear" w:color="auto" w:fill="auto"/>
          </w:tcPr>
          <w:p w14:paraId="6D4E2777" w14:textId="77777777" w:rsidR="005D6975" w:rsidRPr="005B18BD" w:rsidRDefault="005D6975" w:rsidP="005D6975">
            <w:pPr>
              <w:pStyle w:val="Text"/>
            </w:pPr>
            <w:r>
              <w:t>Husband</w:t>
            </w:r>
            <w:r w:rsidRPr="005B18BD">
              <w:t>:</w:t>
            </w:r>
          </w:p>
        </w:tc>
        <w:tc>
          <w:tcPr>
            <w:tcW w:w="489" w:type="dxa"/>
            <w:shd w:val="clear" w:color="auto" w:fill="auto"/>
          </w:tcPr>
          <w:p w14:paraId="6A4D048D" w14:textId="77777777" w:rsidR="005D6975" w:rsidRPr="00A84D71" w:rsidRDefault="005D6975" w:rsidP="005D6975">
            <w:pPr>
              <w:pStyle w:val="Text"/>
            </w:pPr>
            <w:r>
              <w:t>di</w:t>
            </w:r>
            <w:r w:rsidRPr="00A84D71">
              <w:t>a</w:t>
            </w:r>
          </w:p>
        </w:tc>
        <w:tc>
          <w:tcPr>
            <w:tcW w:w="1184" w:type="dxa"/>
            <w:shd w:val="clear" w:color="auto" w:fill="auto"/>
          </w:tcPr>
          <w:p w14:paraId="27B48D09" w14:textId="77777777" w:rsidR="005D6975" w:rsidRPr="00A84D71" w:rsidRDefault="005D6975" w:rsidP="005D6975">
            <w:pPr>
              <w:pStyle w:val="Text"/>
            </w:pPr>
            <w:r w:rsidRPr="00A84D71">
              <w:t>melahirkan</w:t>
            </w:r>
            <w:r w:rsidR="00BE272A">
              <w:t>g</w:t>
            </w:r>
          </w:p>
        </w:tc>
        <w:tc>
          <w:tcPr>
            <w:tcW w:w="640" w:type="dxa"/>
            <w:shd w:val="clear" w:color="auto" w:fill="auto"/>
          </w:tcPr>
          <w:p w14:paraId="549356C1" w14:textId="77777777" w:rsidR="005D6975" w:rsidRPr="00A84D71" w:rsidRDefault="005D6975" w:rsidP="005D6975">
            <w:pPr>
              <w:pStyle w:val="Text"/>
            </w:pPr>
            <w:r w:rsidRPr="00A84D71">
              <w:t>ular</w:t>
            </w:r>
          </w:p>
        </w:tc>
      </w:tr>
      <w:tr w:rsidR="00AC23C4" w:rsidRPr="00AC23C4" w14:paraId="5C498DA7" w14:textId="77777777" w:rsidTr="00AC23C4">
        <w:tc>
          <w:tcPr>
            <w:tcW w:w="709" w:type="dxa"/>
            <w:shd w:val="clear" w:color="auto" w:fill="auto"/>
          </w:tcPr>
          <w:p w14:paraId="04E53806" w14:textId="77777777" w:rsidR="005D6975" w:rsidRPr="00972EA5" w:rsidRDefault="005D6975" w:rsidP="005D6975">
            <w:pPr>
              <w:pStyle w:val="GlossEng"/>
            </w:pPr>
          </w:p>
        </w:tc>
        <w:tc>
          <w:tcPr>
            <w:tcW w:w="425" w:type="dxa"/>
            <w:shd w:val="clear" w:color="auto" w:fill="auto"/>
          </w:tcPr>
          <w:p w14:paraId="68A2EE5B" w14:textId="77777777" w:rsidR="005D6975" w:rsidRPr="00243B92" w:rsidRDefault="005D6975" w:rsidP="005D6975">
            <w:pPr>
              <w:pStyle w:val="GlossEng"/>
            </w:pPr>
          </w:p>
        </w:tc>
        <w:tc>
          <w:tcPr>
            <w:tcW w:w="951" w:type="dxa"/>
            <w:shd w:val="clear" w:color="auto" w:fill="auto"/>
          </w:tcPr>
          <w:p w14:paraId="4D9F1165" w14:textId="77777777" w:rsidR="005D6975" w:rsidRPr="005B18BD" w:rsidRDefault="005D6975" w:rsidP="005D6975">
            <w:pPr>
              <w:pStyle w:val="GlossEng"/>
            </w:pPr>
          </w:p>
        </w:tc>
        <w:tc>
          <w:tcPr>
            <w:tcW w:w="489" w:type="dxa"/>
            <w:shd w:val="clear" w:color="auto" w:fill="auto"/>
          </w:tcPr>
          <w:p w14:paraId="6A6B1E97" w14:textId="77777777" w:rsidR="005D6975" w:rsidRPr="0099608C" w:rsidRDefault="005D6975" w:rsidP="005D6975">
            <w:pPr>
              <w:pStyle w:val="GlossEng"/>
              <w:rPr>
                <w:rStyle w:val="ChSmallCaps"/>
              </w:rPr>
            </w:pPr>
            <w:r w:rsidRPr="0099608C">
              <w:rPr>
                <w:rStyle w:val="ChSmallCaps"/>
              </w:rPr>
              <w:t>3sg</w:t>
            </w:r>
          </w:p>
        </w:tc>
        <w:tc>
          <w:tcPr>
            <w:tcW w:w="1184" w:type="dxa"/>
            <w:shd w:val="clear" w:color="auto" w:fill="auto"/>
          </w:tcPr>
          <w:p w14:paraId="2A816AF6" w14:textId="77777777" w:rsidR="005D6975" w:rsidRPr="00023B01" w:rsidRDefault="005D6975" w:rsidP="005D6975">
            <w:pPr>
              <w:pStyle w:val="GlossEng"/>
            </w:pPr>
            <w:r w:rsidRPr="00023B01">
              <w:t>give.birth</w:t>
            </w:r>
          </w:p>
        </w:tc>
        <w:tc>
          <w:tcPr>
            <w:tcW w:w="640" w:type="dxa"/>
            <w:shd w:val="clear" w:color="auto" w:fill="auto"/>
          </w:tcPr>
          <w:p w14:paraId="41F12C9E" w14:textId="77777777" w:rsidR="005D6975" w:rsidRPr="00A84D71" w:rsidRDefault="005D6975" w:rsidP="005D6975">
            <w:pPr>
              <w:pStyle w:val="GlossEng"/>
            </w:pPr>
            <w:r w:rsidRPr="00A84D71">
              <w:t>snake</w:t>
            </w:r>
          </w:p>
        </w:tc>
      </w:tr>
    </w:tbl>
    <w:p w14:paraId="0CCC1ADC" w14:textId="20020565" w:rsidR="005D6975" w:rsidRDefault="005D6975" w:rsidP="005D6975">
      <w:pPr>
        <w:pStyle w:val="FreeTranslIndent-2cmEng"/>
      </w:pPr>
      <w:r>
        <w:t>Husband</w:t>
      </w:r>
      <w:r w:rsidRPr="00A84D71">
        <w:t xml:space="preserve">: </w:t>
      </w:r>
      <w:r w:rsidR="00B7093A">
        <w:t>‘</w:t>
      </w:r>
      <w:r>
        <w:t>she gave birth to a snake</w:t>
      </w:r>
      <w:r w:rsidR="00B7093A">
        <w:t>’</w:t>
      </w:r>
    </w:p>
    <w:tbl>
      <w:tblPr>
        <w:tblW w:w="2921" w:type="dxa"/>
        <w:tblCellMar>
          <w:left w:w="42" w:type="dxa"/>
          <w:right w:w="42" w:type="dxa"/>
        </w:tblCellMar>
        <w:tblLook w:val="01E0" w:firstRow="1" w:lastRow="1" w:firstColumn="1" w:lastColumn="1" w:noHBand="0" w:noVBand="0"/>
      </w:tblPr>
      <w:tblGrid>
        <w:gridCol w:w="709"/>
        <w:gridCol w:w="425"/>
        <w:gridCol w:w="640"/>
        <w:gridCol w:w="640"/>
        <w:gridCol w:w="507"/>
      </w:tblGrid>
      <w:tr w:rsidR="00AC23C4" w:rsidRPr="008C7D8B" w14:paraId="407AA8B9" w14:textId="77777777" w:rsidTr="00AC23C4">
        <w:tc>
          <w:tcPr>
            <w:tcW w:w="709" w:type="dxa"/>
            <w:shd w:val="clear" w:color="auto" w:fill="auto"/>
          </w:tcPr>
          <w:p w14:paraId="0D2F1F93" w14:textId="77777777" w:rsidR="005D6975" w:rsidRPr="00972EA5" w:rsidRDefault="005D6975" w:rsidP="005D6975">
            <w:pPr>
              <w:pStyle w:val="O0Nwnext"/>
            </w:pPr>
          </w:p>
        </w:tc>
        <w:tc>
          <w:tcPr>
            <w:tcW w:w="425" w:type="dxa"/>
            <w:shd w:val="clear" w:color="auto" w:fill="auto"/>
          </w:tcPr>
          <w:p w14:paraId="63DAFFF9" w14:textId="77777777" w:rsidR="005D6975" w:rsidRPr="00243B92" w:rsidRDefault="005D6975" w:rsidP="005D6975">
            <w:pPr>
              <w:pStyle w:val="O0Nwnext"/>
            </w:pPr>
            <w:r w:rsidRPr="00482461">
              <w:fldChar w:fldCharType="begin"/>
            </w:r>
            <w:r w:rsidRPr="00482461">
              <w:instrText xml:space="preserve"> LISTNUM  NumberDefault \l 8 </w:instrText>
            </w:r>
            <w:r w:rsidRPr="00482461">
              <w:fldChar w:fldCharType="end">
                <w:numberingChange w:id="4814" w:author="Angela Kluge" w:date="2014-02-08T11:40:00Z" w:original="b."/>
              </w:fldChar>
            </w:r>
          </w:p>
        </w:tc>
        <w:tc>
          <w:tcPr>
            <w:tcW w:w="640" w:type="dxa"/>
            <w:shd w:val="clear" w:color="auto" w:fill="auto"/>
          </w:tcPr>
          <w:p w14:paraId="639AEECA" w14:textId="77777777" w:rsidR="005D6975" w:rsidRPr="005B18BD" w:rsidRDefault="005D6975" w:rsidP="005D6975">
            <w:pPr>
              <w:pStyle w:val="Text"/>
            </w:pPr>
            <w:r>
              <w:t>Wife</w:t>
            </w:r>
            <w:r w:rsidRPr="005B18BD">
              <w:t>:</w:t>
            </w:r>
          </w:p>
        </w:tc>
        <w:tc>
          <w:tcPr>
            <w:tcW w:w="640" w:type="dxa"/>
            <w:shd w:val="clear" w:color="auto" w:fill="auto"/>
          </w:tcPr>
          <w:p w14:paraId="49C79479" w14:textId="77777777" w:rsidR="005D6975" w:rsidRPr="004A1823" w:rsidRDefault="005D6975" w:rsidP="005D6975">
            <w:pPr>
              <w:pStyle w:val="Text"/>
            </w:pPr>
            <w:r w:rsidRPr="004A1823">
              <w:t>ular</w:t>
            </w:r>
          </w:p>
        </w:tc>
        <w:tc>
          <w:tcPr>
            <w:tcW w:w="507" w:type="dxa"/>
            <w:shd w:val="clear" w:color="auto" w:fill="auto"/>
          </w:tcPr>
          <w:p w14:paraId="0897BEAD" w14:textId="77777777" w:rsidR="005D6975" w:rsidRPr="00775A4D" w:rsidRDefault="005D6975" w:rsidP="005D6975">
            <w:pPr>
              <w:pStyle w:val="Text"/>
              <w:rPr>
                <w:rStyle w:val="ChBlueBold"/>
              </w:rPr>
            </w:pPr>
            <w:r w:rsidRPr="00775A4D">
              <w:rPr>
                <w:rStyle w:val="ChBlueBold"/>
              </w:rPr>
              <w:t>dua</w:t>
            </w:r>
          </w:p>
        </w:tc>
      </w:tr>
      <w:tr w:rsidR="00AC23C4" w:rsidRPr="00AC23C4" w14:paraId="121A3398" w14:textId="77777777" w:rsidTr="00AC23C4">
        <w:tc>
          <w:tcPr>
            <w:tcW w:w="709" w:type="dxa"/>
            <w:shd w:val="clear" w:color="auto" w:fill="auto"/>
          </w:tcPr>
          <w:p w14:paraId="3CA78BB0" w14:textId="77777777" w:rsidR="005D6975" w:rsidRPr="00972EA5" w:rsidRDefault="005D6975" w:rsidP="005D6975">
            <w:pPr>
              <w:pStyle w:val="GlossEng"/>
            </w:pPr>
          </w:p>
        </w:tc>
        <w:tc>
          <w:tcPr>
            <w:tcW w:w="425" w:type="dxa"/>
            <w:shd w:val="clear" w:color="auto" w:fill="auto"/>
          </w:tcPr>
          <w:p w14:paraId="02A6A78C" w14:textId="77777777" w:rsidR="005D6975" w:rsidRPr="00243B92" w:rsidRDefault="005D6975" w:rsidP="005D6975">
            <w:pPr>
              <w:pStyle w:val="GlossEng"/>
            </w:pPr>
          </w:p>
        </w:tc>
        <w:tc>
          <w:tcPr>
            <w:tcW w:w="640" w:type="dxa"/>
            <w:shd w:val="clear" w:color="auto" w:fill="auto"/>
          </w:tcPr>
          <w:p w14:paraId="4E7659B6" w14:textId="77777777" w:rsidR="005D6975" w:rsidRPr="005B18BD" w:rsidRDefault="005D6975" w:rsidP="005D6975">
            <w:pPr>
              <w:pStyle w:val="GlossEng"/>
            </w:pPr>
          </w:p>
        </w:tc>
        <w:tc>
          <w:tcPr>
            <w:tcW w:w="640" w:type="dxa"/>
            <w:shd w:val="clear" w:color="auto" w:fill="auto"/>
          </w:tcPr>
          <w:p w14:paraId="2D5C6945" w14:textId="77777777" w:rsidR="005D6975" w:rsidRPr="00A84D71" w:rsidRDefault="005D6975" w:rsidP="005D6975">
            <w:pPr>
              <w:pStyle w:val="GlossEng"/>
            </w:pPr>
            <w:r w:rsidRPr="00A84D71">
              <w:t>snake</w:t>
            </w:r>
          </w:p>
        </w:tc>
        <w:tc>
          <w:tcPr>
            <w:tcW w:w="507" w:type="dxa"/>
            <w:shd w:val="clear" w:color="auto" w:fill="auto"/>
          </w:tcPr>
          <w:p w14:paraId="4D3F57DA" w14:textId="77777777" w:rsidR="005D6975" w:rsidRPr="00A84D71" w:rsidRDefault="005D6975" w:rsidP="005D6975">
            <w:pPr>
              <w:pStyle w:val="GlossEng"/>
            </w:pPr>
            <w:r w:rsidRPr="00A84D71">
              <w:t>two</w:t>
            </w:r>
          </w:p>
        </w:tc>
      </w:tr>
    </w:tbl>
    <w:p w14:paraId="123A0931" w14:textId="04955676" w:rsidR="005D6975" w:rsidRDefault="005D6975" w:rsidP="005D6975">
      <w:pPr>
        <w:pStyle w:val="FreeTranslIndent-2cmEng"/>
      </w:pPr>
      <w:r>
        <w:t xml:space="preserve">Wife: </w:t>
      </w:r>
      <w:r w:rsidR="00B7093A">
        <w:t>‘</w:t>
      </w:r>
      <w:r w:rsidRPr="00775A4D">
        <w:rPr>
          <w:rStyle w:val="ChBlueBold"/>
        </w:rPr>
        <w:t>two</w:t>
      </w:r>
      <w:r w:rsidRPr="004A1823">
        <w:t xml:space="preserve"> snakes</w:t>
      </w:r>
      <w:r w:rsidR="00B7093A">
        <w:t>’</w:t>
      </w:r>
      <w:r>
        <w:t xml:space="preserve"> (Lit</w:t>
      </w:r>
      <w:r w:rsidRPr="004A1823">
        <w:t xml:space="preserve">. </w:t>
      </w:r>
      <w:r w:rsidR="00B7093A">
        <w:t>‘</w:t>
      </w:r>
      <w:r w:rsidRPr="004A1823">
        <w:t>the sn</w:t>
      </w:r>
      <w:r w:rsidRPr="00EC5510">
        <w:t xml:space="preserve">akes </w:t>
      </w:r>
      <w:r w:rsidRPr="009A32E7">
        <w:t xml:space="preserve">were </w:t>
      </w:r>
      <w:r w:rsidRPr="00775A4D">
        <w:rPr>
          <w:rStyle w:val="ChBlueBold"/>
        </w:rPr>
        <w:t>two</w:t>
      </w:r>
      <w:r w:rsidR="00B7093A">
        <w:t>’</w:t>
      </w:r>
      <w:r>
        <w:t xml:space="preserve"> </w:t>
      </w:r>
      <w:r w:rsidRPr="003E0DA4">
        <w:rPr>
          <w:rStyle w:val="ExampleSource"/>
        </w:rPr>
        <w:t>[081006-022-CvEx.</w:t>
      </w:r>
      <w:r>
        <w:rPr>
          <w:rStyle w:val="ExampleSource"/>
        </w:rPr>
        <w:t>0002</w:t>
      </w:r>
      <w:r w:rsidR="00E34EAC">
        <w:rPr>
          <w:rStyle w:val="ExampleSource"/>
        </w:rPr>
        <w:t>-</w:t>
      </w:r>
      <w:r w:rsidRPr="003E0DA4">
        <w:rPr>
          <w:rStyle w:val="ExampleSource"/>
        </w:rPr>
        <w:t>0003]</w:t>
      </w:r>
    </w:p>
    <w:tbl>
      <w:tblPr>
        <w:tblW w:w="6718" w:type="dxa"/>
        <w:tblCellMar>
          <w:left w:w="42" w:type="dxa"/>
          <w:right w:w="42" w:type="dxa"/>
        </w:tblCellMar>
        <w:tblLook w:val="01E0" w:firstRow="1" w:lastRow="1" w:firstColumn="1" w:lastColumn="1" w:noHBand="0" w:noVBand="0"/>
      </w:tblPr>
      <w:tblGrid>
        <w:gridCol w:w="709"/>
        <w:gridCol w:w="284"/>
        <w:gridCol w:w="567"/>
        <w:gridCol w:w="680"/>
        <w:gridCol w:w="696"/>
        <w:gridCol w:w="540"/>
        <w:gridCol w:w="484"/>
        <w:gridCol w:w="360"/>
        <w:gridCol w:w="873"/>
        <w:gridCol w:w="489"/>
        <w:gridCol w:w="507"/>
        <w:gridCol w:w="529"/>
      </w:tblGrid>
      <w:tr w:rsidR="00AC23C4" w:rsidRPr="008C7D8B" w14:paraId="27967DFC" w14:textId="77777777" w:rsidTr="00AC23C4">
        <w:tc>
          <w:tcPr>
            <w:tcW w:w="709" w:type="dxa"/>
            <w:shd w:val="clear" w:color="auto" w:fill="auto"/>
          </w:tcPr>
          <w:p w14:paraId="577F4E67" w14:textId="2F57A2CC" w:rsidR="005D6975" w:rsidRPr="00675689" w:rsidRDefault="005D6975" w:rsidP="005D6975">
            <w:pPr>
              <w:pStyle w:val="O0Nwnext"/>
            </w:pPr>
            <w:bookmarkStart w:id="4815" w:name="_Ref336711680"/>
            <w:bookmarkStart w:id="4816" w:name="_Ref340310723"/>
            <w:bookmarkStart w:id="4817" w:name="_Ref436750967"/>
            <w:r w:rsidRPr="00675689">
              <w:t>(</w:t>
            </w:r>
            <w:fldSimple w:instr=" SEQ ( \* ARABIC \s 1 ">
              <w:r w:rsidR="00154D81">
                <w:rPr>
                  <w:noProof/>
                </w:rPr>
                <w:t>19</w:t>
              </w:r>
            </w:fldSimple>
            <w:bookmarkEnd w:id="4815"/>
            <w:r w:rsidRPr="00675689">
              <w:t>)</w:t>
            </w:r>
            <w:bookmarkEnd w:id="4816"/>
            <w:bookmarkEnd w:id="4817"/>
          </w:p>
        </w:tc>
        <w:tc>
          <w:tcPr>
            <w:tcW w:w="284" w:type="dxa"/>
            <w:shd w:val="clear" w:color="auto" w:fill="auto"/>
          </w:tcPr>
          <w:p w14:paraId="49EFA8B3" w14:textId="77777777" w:rsidR="005D6975" w:rsidRPr="00675689" w:rsidRDefault="005D6975" w:rsidP="005D6975">
            <w:pPr>
              <w:pStyle w:val="Text"/>
            </w:pPr>
            <w:r w:rsidRPr="00675689">
              <w:t>di</w:t>
            </w:r>
          </w:p>
        </w:tc>
        <w:tc>
          <w:tcPr>
            <w:tcW w:w="567" w:type="dxa"/>
            <w:shd w:val="clear" w:color="auto" w:fill="auto"/>
          </w:tcPr>
          <w:p w14:paraId="0A27A85B" w14:textId="77777777" w:rsidR="005D6975" w:rsidRPr="00675689" w:rsidRDefault="005D6975" w:rsidP="005D6975">
            <w:pPr>
              <w:pStyle w:val="Text"/>
            </w:pPr>
            <w:r w:rsidRPr="00675689">
              <w:t>langit</w:t>
            </w:r>
          </w:p>
        </w:tc>
        <w:tc>
          <w:tcPr>
            <w:tcW w:w="680" w:type="dxa"/>
            <w:shd w:val="clear" w:color="auto" w:fill="auto"/>
          </w:tcPr>
          <w:p w14:paraId="2E726FEB" w14:textId="77777777" w:rsidR="005D6975" w:rsidRPr="00675689" w:rsidRDefault="005D6975" w:rsidP="005D6975">
            <w:pPr>
              <w:pStyle w:val="Text"/>
            </w:pPr>
            <w:r w:rsidRPr="00675689">
              <w:t>ini</w:t>
            </w:r>
          </w:p>
        </w:tc>
        <w:tc>
          <w:tcPr>
            <w:tcW w:w="696" w:type="dxa"/>
            <w:shd w:val="clear" w:color="auto" w:fill="auto"/>
          </w:tcPr>
          <w:p w14:paraId="773C616F" w14:textId="77777777" w:rsidR="005D6975" w:rsidRPr="00675689" w:rsidRDefault="005D6975" w:rsidP="005D6975">
            <w:pPr>
              <w:pStyle w:val="Text"/>
            </w:pPr>
            <w:r w:rsidRPr="00675689">
              <w:t>bulan</w:t>
            </w:r>
            <w:r w:rsidR="00BE272A">
              <w:t>g</w:t>
            </w:r>
          </w:p>
        </w:tc>
        <w:tc>
          <w:tcPr>
            <w:tcW w:w="540" w:type="dxa"/>
            <w:shd w:val="clear" w:color="auto" w:fill="auto"/>
          </w:tcPr>
          <w:p w14:paraId="6272E213" w14:textId="77777777" w:rsidR="005D6975" w:rsidRPr="00675689" w:rsidRDefault="005D6975" w:rsidP="005D6975">
            <w:pPr>
              <w:pStyle w:val="Text"/>
              <w:rPr>
                <w:rStyle w:val="ChBlueBold"/>
              </w:rPr>
            </w:pPr>
            <w:r w:rsidRPr="00675689">
              <w:rPr>
                <w:rStyle w:val="ChBlueBold"/>
              </w:rPr>
              <w:t>satu</w:t>
            </w:r>
          </w:p>
        </w:tc>
        <w:tc>
          <w:tcPr>
            <w:tcW w:w="484" w:type="dxa"/>
            <w:shd w:val="clear" w:color="auto" w:fill="auto"/>
          </w:tcPr>
          <w:p w14:paraId="6C57CB64" w14:textId="77777777" w:rsidR="005D6975" w:rsidRPr="00675689" w:rsidRDefault="005D6975" w:rsidP="005D6975">
            <w:pPr>
              <w:pStyle w:val="Text"/>
            </w:pPr>
            <w:r w:rsidRPr="00675689">
              <w:t>tapi</w:t>
            </w:r>
          </w:p>
        </w:tc>
        <w:tc>
          <w:tcPr>
            <w:tcW w:w="360" w:type="dxa"/>
            <w:shd w:val="clear" w:color="auto" w:fill="auto"/>
          </w:tcPr>
          <w:p w14:paraId="7F22A905" w14:textId="77777777" w:rsidR="005D6975" w:rsidRPr="00675689" w:rsidRDefault="005D6975" w:rsidP="005D6975">
            <w:pPr>
              <w:pStyle w:val="Text"/>
            </w:pPr>
            <w:r w:rsidRPr="00675689">
              <w:t>di</w:t>
            </w:r>
          </w:p>
        </w:tc>
        <w:tc>
          <w:tcPr>
            <w:tcW w:w="873" w:type="dxa"/>
            <w:shd w:val="clear" w:color="auto" w:fill="auto"/>
          </w:tcPr>
          <w:p w14:paraId="6FBB2205" w14:textId="77777777" w:rsidR="005D6975" w:rsidRPr="00675689" w:rsidRDefault="005D6975" w:rsidP="005D6975">
            <w:pPr>
              <w:pStyle w:val="Text"/>
            </w:pPr>
            <w:r w:rsidRPr="00675689">
              <w:t>kalender</w:t>
            </w:r>
          </w:p>
        </w:tc>
        <w:tc>
          <w:tcPr>
            <w:tcW w:w="489" w:type="dxa"/>
            <w:shd w:val="clear" w:color="auto" w:fill="auto"/>
          </w:tcPr>
          <w:p w14:paraId="791507BC" w14:textId="77777777" w:rsidR="005D6975" w:rsidRPr="00675689" w:rsidRDefault="005D6975" w:rsidP="005D6975">
            <w:pPr>
              <w:pStyle w:val="Text"/>
            </w:pPr>
            <w:r w:rsidRPr="00675689">
              <w:t>de</w:t>
            </w:r>
          </w:p>
        </w:tc>
        <w:tc>
          <w:tcPr>
            <w:tcW w:w="507" w:type="dxa"/>
            <w:shd w:val="clear" w:color="auto" w:fill="auto"/>
          </w:tcPr>
          <w:p w14:paraId="36D6A31F" w14:textId="77777777" w:rsidR="005D6975" w:rsidRPr="00675689" w:rsidRDefault="005D6975" w:rsidP="005D6975">
            <w:pPr>
              <w:pStyle w:val="Text"/>
              <w:rPr>
                <w:rStyle w:val="ChBlueBold"/>
              </w:rPr>
            </w:pPr>
            <w:r w:rsidRPr="00675689">
              <w:rPr>
                <w:rStyle w:val="ChBlueBold"/>
              </w:rPr>
              <w:t>dua</w:t>
            </w:r>
          </w:p>
        </w:tc>
        <w:tc>
          <w:tcPr>
            <w:tcW w:w="529" w:type="dxa"/>
            <w:shd w:val="clear" w:color="auto" w:fill="auto"/>
          </w:tcPr>
          <w:p w14:paraId="633C9E6C" w14:textId="77777777" w:rsidR="005D6975" w:rsidRPr="00675689" w:rsidRDefault="005D6975" w:rsidP="005D6975">
            <w:pPr>
              <w:pStyle w:val="Text"/>
              <w:rPr>
                <w:rStyle w:val="ChBlueBold"/>
              </w:rPr>
            </w:pPr>
            <w:r w:rsidRPr="00675689">
              <w:rPr>
                <w:rStyle w:val="ChBlueBold"/>
              </w:rPr>
              <w:t>blas</w:t>
            </w:r>
          </w:p>
        </w:tc>
      </w:tr>
      <w:tr w:rsidR="00AC23C4" w:rsidRPr="00675689" w14:paraId="674C4208" w14:textId="77777777" w:rsidTr="00AC23C4">
        <w:tc>
          <w:tcPr>
            <w:tcW w:w="709" w:type="dxa"/>
            <w:shd w:val="clear" w:color="auto" w:fill="auto"/>
          </w:tcPr>
          <w:p w14:paraId="536C03D6" w14:textId="3E296F5F" w:rsidR="005D6975" w:rsidRPr="00675689" w:rsidRDefault="005D6975" w:rsidP="005D6975">
            <w:pPr>
              <w:pStyle w:val="GlossEng"/>
            </w:pPr>
          </w:p>
        </w:tc>
        <w:tc>
          <w:tcPr>
            <w:tcW w:w="284" w:type="dxa"/>
            <w:shd w:val="clear" w:color="auto" w:fill="auto"/>
          </w:tcPr>
          <w:p w14:paraId="71DC1A08" w14:textId="77777777" w:rsidR="005D6975" w:rsidRPr="00675689" w:rsidRDefault="005D6975" w:rsidP="005D6975">
            <w:pPr>
              <w:pStyle w:val="GlossEng"/>
            </w:pPr>
            <w:r w:rsidRPr="00675689">
              <w:t>at</w:t>
            </w:r>
          </w:p>
        </w:tc>
        <w:tc>
          <w:tcPr>
            <w:tcW w:w="567" w:type="dxa"/>
            <w:shd w:val="clear" w:color="auto" w:fill="auto"/>
          </w:tcPr>
          <w:p w14:paraId="23DF9753" w14:textId="77777777" w:rsidR="005D6975" w:rsidRPr="00675689" w:rsidRDefault="005D6975" w:rsidP="005D6975">
            <w:pPr>
              <w:pStyle w:val="GlossEng"/>
            </w:pPr>
            <w:r w:rsidRPr="00675689">
              <w:t>sky</w:t>
            </w:r>
          </w:p>
        </w:tc>
        <w:tc>
          <w:tcPr>
            <w:tcW w:w="680" w:type="dxa"/>
            <w:shd w:val="clear" w:color="auto" w:fill="auto"/>
          </w:tcPr>
          <w:p w14:paraId="53BD0CB7" w14:textId="77777777" w:rsidR="005D6975" w:rsidRPr="0099608C" w:rsidRDefault="005D6975" w:rsidP="005D6975">
            <w:pPr>
              <w:pStyle w:val="GlossEng"/>
              <w:rPr>
                <w:rStyle w:val="ChSmallCaps"/>
              </w:rPr>
            </w:pPr>
            <w:r w:rsidRPr="0099608C">
              <w:rPr>
                <w:rStyle w:val="ChSmallCaps"/>
              </w:rPr>
              <w:t>d.prox</w:t>
            </w:r>
          </w:p>
        </w:tc>
        <w:tc>
          <w:tcPr>
            <w:tcW w:w="696" w:type="dxa"/>
            <w:shd w:val="clear" w:color="auto" w:fill="auto"/>
          </w:tcPr>
          <w:p w14:paraId="169D9FDA" w14:textId="77777777" w:rsidR="005D6975" w:rsidRPr="00675689" w:rsidRDefault="005D6975" w:rsidP="005D6975">
            <w:pPr>
              <w:pStyle w:val="GlossEng"/>
            </w:pPr>
            <w:r w:rsidRPr="00675689">
              <w:t>month</w:t>
            </w:r>
          </w:p>
        </w:tc>
        <w:tc>
          <w:tcPr>
            <w:tcW w:w="540" w:type="dxa"/>
            <w:shd w:val="clear" w:color="auto" w:fill="auto"/>
          </w:tcPr>
          <w:p w14:paraId="380A19BB" w14:textId="77777777" w:rsidR="005D6975" w:rsidRPr="00675689" w:rsidRDefault="005D6975" w:rsidP="005D6975">
            <w:pPr>
              <w:pStyle w:val="GlossEng"/>
            </w:pPr>
            <w:r w:rsidRPr="00675689">
              <w:t>one</w:t>
            </w:r>
          </w:p>
        </w:tc>
        <w:tc>
          <w:tcPr>
            <w:tcW w:w="484" w:type="dxa"/>
            <w:shd w:val="clear" w:color="auto" w:fill="auto"/>
          </w:tcPr>
          <w:p w14:paraId="7689E2DD" w14:textId="77777777" w:rsidR="005D6975" w:rsidRPr="00675689" w:rsidRDefault="005D6975" w:rsidP="005D6975">
            <w:pPr>
              <w:pStyle w:val="GlossEng"/>
            </w:pPr>
            <w:r w:rsidRPr="00675689">
              <w:t>but</w:t>
            </w:r>
          </w:p>
        </w:tc>
        <w:tc>
          <w:tcPr>
            <w:tcW w:w="360" w:type="dxa"/>
            <w:shd w:val="clear" w:color="auto" w:fill="auto"/>
          </w:tcPr>
          <w:p w14:paraId="22D12083" w14:textId="77777777" w:rsidR="005D6975" w:rsidRPr="00675689" w:rsidRDefault="005D6975" w:rsidP="005D6975">
            <w:pPr>
              <w:pStyle w:val="GlossEng"/>
            </w:pPr>
            <w:r w:rsidRPr="00675689">
              <w:t>at</w:t>
            </w:r>
          </w:p>
        </w:tc>
        <w:tc>
          <w:tcPr>
            <w:tcW w:w="873" w:type="dxa"/>
            <w:shd w:val="clear" w:color="auto" w:fill="auto"/>
          </w:tcPr>
          <w:p w14:paraId="4BD90E8A" w14:textId="77777777" w:rsidR="005D6975" w:rsidRPr="00675689" w:rsidRDefault="005D6975" w:rsidP="005D6975">
            <w:pPr>
              <w:pStyle w:val="GlossEng"/>
            </w:pPr>
            <w:r w:rsidRPr="00675689">
              <w:t>calendar</w:t>
            </w:r>
          </w:p>
        </w:tc>
        <w:tc>
          <w:tcPr>
            <w:tcW w:w="489" w:type="dxa"/>
            <w:shd w:val="clear" w:color="auto" w:fill="auto"/>
          </w:tcPr>
          <w:p w14:paraId="610FB2E0" w14:textId="77777777" w:rsidR="005D6975" w:rsidRPr="0099608C" w:rsidRDefault="005D6975" w:rsidP="005D6975">
            <w:pPr>
              <w:pStyle w:val="GlossEng"/>
              <w:rPr>
                <w:rStyle w:val="ChSmallCaps"/>
              </w:rPr>
            </w:pPr>
            <w:r w:rsidRPr="0099608C">
              <w:rPr>
                <w:rStyle w:val="ChSmallCaps"/>
              </w:rPr>
              <w:t>3sg</w:t>
            </w:r>
          </w:p>
        </w:tc>
        <w:tc>
          <w:tcPr>
            <w:tcW w:w="507" w:type="dxa"/>
            <w:shd w:val="clear" w:color="auto" w:fill="auto"/>
          </w:tcPr>
          <w:p w14:paraId="324E270C" w14:textId="77777777" w:rsidR="005D6975" w:rsidRPr="00675689" w:rsidRDefault="005D6975" w:rsidP="005D6975">
            <w:pPr>
              <w:pStyle w:val="GlossEng"/>
            </w:pPr>
            <w:r w:rsidRPr="00675689">
              <w:t>two</w:t>
            </w:r>
          </w:p>
        </w:tc>
        <w:tc>
          <w:tcPr>
            <w:tcW w:w="529" w:type="dxa"/>
            <w:shd w:val="clear" w:color="auto" w:fill="auto"/>
          </w:tcPr>
          <w:p w14:paraId="7B3CD1DF" w14:textId="77777777" w:rsidR="005D6975" w:rsidRPr="00675689" w:rsidRDefault="005D6975" w:rsidP="005D6975">
            <w:pPr>
              <w:pStyle w:val="GlossEng"/>
            </w:pPr>
            <w:r w:rsidRPr="00675689">
              <w:t>tens</w:t>
            </w:r>
          </w:p>
        </w:tc>
      </w:tr>
    </w:tbl>
    <w:p w14:paraId="738E2E01" w14:textId="222FB9FC" w:rsidR="005D6975" w:rsidRPr="00675689" w:rsidRDefault="00B7093A" w:rsidP="005D6975">
      <w:pPr>
        <w:pStyle w:val="FreeTranslEng"/>
      </w:pPr>
      <w:r>
        <w:t>‘</w:t>
      </w:r>
      <w:r w:rsidR="005D6975" w:rsidRPr="00675689">
        <w:t>in this sky there is</w:t>
      </w:r>
      <w:r w:rsidR="005D6975" w:rsidRPr="00675689">
        <w:rPr>
          <w:rStyle w:val="ChBlueBold"/>
        </w:rPr>
        <w:t xml:space="preserve"> one</w:t>
      </w:r>
      <w:r w:rsidR="005D6975" w:rsidRPr="00675689">
        <w:t xml:space="preserve"> moon, but in the </w:t>
      </w:r>
      <w:r w:rsidR="00CE1209">
        <w:t xml:space="preserve">calendar </w:t>
      </w:r>
      <w:r w:rsidR="005D6975" w:rsidRPr="00675689">
        <w:t>there are</w:t>
      </w:r>
      <w:r w:rsidR="005D6975" w:rsidRPr="00675689">
        <w:rPr>
          <w:rStyle w:val="ChBlueBold"/>
        </w:rPr>
        <w:t xml:space="preserve"> twelve</w:t>
      </w:r>
      <w:r>
        <w:t>’</w:t>
      </w:r>
      <w:r w:rsidR="005D6975" w:rsidRPr="00675689">
        <w:t xml:space="preserve"> (Lit. </w:t>
      </w:r>
      <w:r>
        <w:t>‘</w:t>
      </w:r>
      <w:r w:rsidR="005D6975" w:rsidRPr="00675689">
        <w:t xml:space="preserve">the moon is </w:t>
      </w:r>
      <w:r w:rsidR="005D6975" w:rsidRPr="00675689">
        <w:rPr>
          <w:rStyle w:val="ChBlueBold"/>
        </w:rPr>
        <w:t>one</w:t>
      </w:r>
      <w:r w:rsidR="005D6975" w:rsidRPr="00675689">
        <w:t xml:space="preserve"> … it is </w:t>
      </w:r>
      <w:r w:rsidR="005D6975" w:rsidRPr="00675689">
        <w:rPr>
          <w:rStyle w:val="ChBlueBold"/>
        </w:rPr>
        <w:t>twelve</w:t>
      </w:r>
      <w:r>
        <w:t>’</w:t>
      </w:r>
      <w:r w:rsidR="005D6975" w:rsidRPr="00675689">
        <w:t xml:space="preserve">) </w:t>
      </w:r>
      <w:r w:rsidR="005D6975" w:rsidRPr="00675689">
        <w:rPr>
          <w:rStyle w:val="ExampleSource"/>
        </w:rPr>
        <w:t>[081109-007-JR.0002]</w:t>
      </w:r>
    </w:p>
    <w:p w14:paraId="3087DB4B" w14:textId="5BA50046" w:rsidR="005D6975" w:rsidRDefault="005D6975" w:rsidP="00EC5C3E">
      <w:pPr>
        <w:pStyle w:val="Body0005after"/>
      </w:pPr>
      <w:r>
        <w:t xml:space="preserve">In </w:t>
      </w:r>
      <w:r>
        <w:fldChar w:fldCharType="begin"/>
      </w:r>
      <w:r>
        <w:instrText xml:space="preserve"> REF _Ref340310725 \h </w:instrText>
      </w:r>
      <w:r>
        <w:fldChar w:fldCharType="separate"/>
      </w:r>
      <w:r w:rsidR="00154D81">
        <w:t>(</w:t>
      </w:r>
      <w:r w:rsidR="00154D81">
        <w:rPr>
          <w:noProof/>
        </w:rPr>
        <w:t>20</w:t>
      </w:r>
      <w:r w:rsidR="00154D81">
        <w:t>)</w:t>
      </w:r>
      <w:r>
        <w:fldChar w:fldCharType="end"/>
      </w:r>
      <w:r w:rsidR="009F0461">
        <w:t xml:space="preserve"> and </w:t>
      </w:r>
      <w:r w:rsidR="009F0461">
        <w:fldChar w:fldCharType="begin"/>
      </w:r>
      <w:r w:rsidR="009F0461">
        <w:instrText xml:space="preserve"> REF _Ref354852624 \h </w:instrText>
      </w:r>
      <w:r w:rsidR="009F0461">
        <w:fldChar w:fldCharType="separate"/>
      </w:r>
      <w:r w:rsidR="00154D81">
        <w:t>(</w:t>
      </w:r>
      <w:r w:rsidR="00154D81">
        <w:rPr>
          <w:noProof/>
        </w:rPr>
        <w:t>21</w:t>
      </w:r>
      <w:r w:rsidR="00154D81">
        <w:t>)</w:t>
      </w:r>
      <w:r w:rsidR="009F0461">
        <w:fldChar w:fldCharType="end"/>
      </w:r>
      <w:r>
        <w:t xml:space="preserve">, predicatively-used universal quantifier </w:t>
      </w:r>
      <w:r w:rsidR="009F0461" w:rsidRPr="009F0461">
        <w:rPr>
          <w:rStyle w:val="ChItalBold"/>
        </w:rPr>
        <w:t>smua</w:t>
      </w:r>
      <w:r w:rsidR="009F0461">
        <w:t xml:space="preserve"> </w:t>
      </w:r>
      <w:r w:rsidR="00B7093A">
        <w:t>‘</w:t>
      </w:r>
      <w:r w:rsidR="009F0461">
        <w:t>all</w:t>
      </w:r>
      <w:r w:rsidR="00B7093A">
        <w:t>’</w:t>
      </w:r>
      <w:r w:rsidR="009F0461">
        <w:t xml:space="preserve"> </w:t>
      </w:r>
      <w:r>
        <w:t xml:space="preserve">and mid-range quantifier </w:t>
      </w:r>
      <w:r w:rsidR="009F0461" w:rsidRPr="00A81856">
        <w:rPr>
          <w:rStyle w:val="ChItalBold"/>
        </w:rPr>
        <w:t>banyak</w:t>
      </w:r>
      <w:r w:rsidR="009F0461">
        <w:t xml:space="preserve"> </w:t>
      </w:r>
      <w:r w:rsidR="00B7093A">
        <w:t>‘</w:t>
      </w:r>
      <w:r w:rsidR="00EC5C3E">
        <w:t>many</w:t>
      </w:r>
      <w:r w:rsidR="00B7093A">
        <w:t>’</w:t>
      </w:r>
      <w:r w:rsidR="009F0461">
        <w:t xml:space="preserve"> </w:t>
      </w:r>
      <w:r>
        <w:t xml:space="preserve">express the non-numeric quantities of their respective subjects </w:t>
      </w:r>
      <w:r w:rsidRPr="000147AB">
        <w:rPr>
          <w:rStyle w:val="ChItalBold"/>
        </w:rPr>
        <w:t xml:space="preserve">orang </w:t>
      </w:r>
      <w:r w:rsidR="009F0461">
        <w:rPr>
          <w:rStyle w:val="ChItalBold"/>
        </w:rPr>
        <w:t>Sulawesi</w:t>
      </w:r>
      <w:r>
        <w:t xml:space="preserve"> </w:t>
      </w:r>
      <w:r w:rsidR="00B7093A">
        <w:t>‘</w:t>
      </w:r>
      <w:r w:rsidR="009F0461">
        <w:t xml:space="preserve">Sulawesi </w:t>
      </w:r>
      <w:r>
        <w:t>people</w:t>
      </w:r>
      <w:r w:rsidR="00B7093A">
        <w:t>’</w:t>
      </w:r>
      <w:r w:rsidR="009F0461">
        <w:t xml:space="preserve"> and </w:t>
      </w:r>
      <w:r w:rsidR="009F0461">
        <w:rPr>
          <w:rStyle w:val="ChItalBold"/>
        </w:rPr>
        <w:t>pisang masak itu</w:t>
      </w:r>
      <w:r w:rsidR="009F0461">
        <w:t xml:space="preserve"> </w:t>
      </w:r>
      <w:r w:rsidR="00B7093A">
        <w:t>‘</w:t>
      </w:r>
      <w:r w:rsidR="009F0461">
        <w:t>that ripe banana</w:t>
      </w:r>
      <w:r w:rsidR="00B7093A">
        <w:t>’</w:t>
      </w:r>
      <w:r>
        <w:t>.</w:t>
      </w:r>
    </w:p>
    <w:p w14:paraId="66F49AB2" w14:textId="77777777" w:rsidR="005D6975" w:rsidRDefault="005D6975" w:rsidP="005D6975">
      <w:pPr>
        <w:pStyle w:val="ExampleTitle"/>
      </w:pPr>
      <w:r>
        <w:t>Quantifier predicates</w:t>
      </w:r>
    </w:p>
    <w:tbl>
      <w:tblPr>
        <w:tblW w:w="4320" w:type="dxa"/>
        <w:tblCellMar>
          <w:left w:w="42" w:type="dxa"/>
          <w:right w:w="42" w:type="dxa"/>
        </w:tblCellMar>
        <w:tblLook w:val="01E0" w:firstRow="1" w:lastRow="1" w:firstColumn="1" w:lastColumn="1" w:noHBand="0" w:noVBand="0"/>
      </w:tblPr>
      <w:tblGrid>
        <w:gridCol w:w="709"/>
        <w:gridCol w:w="1346"/>
        <w:gridCol w:w="718"/>
        <w:gridCol w:w="907"/>
        <w:gridCol w:w="640"/>
      </w:tblGrid>
      <w:tr w:rsidR="00AC23C4" w:rsidRPr="0008612E" w14:paraId="3DC7E8CA" w14:textId="77777777" w:rsidTr="00AC23C4">
        <w:tc>
          <w:tcPr>
            <w:tcW w:w="709" w:type="dxa"/>
            <w:shd w:val="clear" w:color="auto" w:fill="auto"/>
          </w:tcPr>
          <w:p w14:paraId="50DF7F52" w14:textId="77777777" w:rsidR="009F0461" w:rsidRPr="0047512F" w:rsidRDefault="009F0461" w:rsidP="009F0461">
            <w:pPr>
              <w:pStyle w:val="O0Nwnext"/>
            </w:pPr>
            <w:bookmarkStart w:id="4818" w:name="_Ref336711683"/>
            <w:bookmarkStart w:id="4819" w:name="_Ref340310725"/>
            <w:r>
              <w:t>(</w:t>
            </w:r>
            <w:fldSimple w:instr=" SEQ ( \* ARABIC \s 1 ">
              <w:r w:rsidR="00154D81">
                <w:rPr>
                  <w:noProof/>
                </w:rPr>
                <w:t>20</w:t>
              </w:r>
            </w:fldSimple>
            <w:bookmarkEnd w:id="4818"/>
            <w:r>
              <w:t>)</w:t>
            </w:r>
            <w:bookmarkEnd w:id="4819"/>
          </w:p>
        </w:tc>
        <w:tc>
          <w:tcPr>
            <w:tcW w:w="1346" w:type="dxa"/>
            <w:shd w:val="clear" w:color="auto" w:fill="auto"/>
          </w:tcPr>
          <w:p w14:paraId="292452C5" w14:textId="77777777" w:rsidR="009F0461" w:rsidRPr="00197F20" w:rsidRDefault="009F0461" w:rsidP="009F0461">
            <w:pPr>
              <w:pStyle w:val="Text"/>
            </w:pPr>
            <w:r>
              <w:t>katanya</w:t>
            </w:r>
          </w:p>
        </w:tc>
        <w:tc>
          <w:tcPr>
            <w:tcW w:w="718" w:type="dxa"/>
            <w:shd w:val="clear" w:color="auto" w:fill="auto"/>
          </w:tcPr>
          <w:p w14:paraId="71880B35" w14:textId="77777777" w:rsidR="009F0461" w:rsidRPr="00197F20" w:rsidRDefault="009F0461" w:rsidP="009F0461">
            <w:pPr>
              <w:pStyle w:val="Text"/>
            </w:pPr>
            <w:r>
              <w:t>orang</w:t>
            </w:r>
          </w:p>
        </w:tc>
        <w:tc>
          <w:tcPr>
            <w:tcW w:w="907" w:type="dxa"/>
            <w:shd w:val="clear" w:color="auto" w:fill="auto"/>
          </w:tcPr>
          <w:p w14:paraId="0B22E093" w14:textId="77777777" w:rsidR="009F0461" w:rsidRPr="00197F20" w:rsidRDefault="009F0461" w:rsidP="009F0461">
            <w:pPr>
              <w:pStyle w:val="Text"/>
            </w:pPr>
            <w:r>
              <w:t>Sulawesi</w:t>
            </w:r>
          </w:p>
        </w:tc>
        <w:tc>
          <w:tcPr>
            <w:tcW w:w="640" w:type="dxa"/>
            <w:shd w:val="clear" w:color="auto" w:fill="auto"/>
          </w:tcPr>
          <w:p w14:paraId="540E25AB" w14:textId="77777777" w:rsidR="009F0461" w:rsidRPr="009F0461" w:rsidRDefault="009F0461" w:rsidP="009F0461">
            <w:pPr>
              <w:pStyle w:val="Text"/>
              <w:rPr>
                <w:rStyle w:val="ChBlueBold"/>
              </w:rPr>
            </w:pPr>
            <w:r w:rsidRPr="009F0461">
              <w:rPr>
                <w:rStyle w:val="ChBlueBold"/>
              </w:rPr>
              <w:t>smua</w:t>
            </w:r>
          </w:p>
        </w:tc>
      </w:tr>
      <w:tr w:rsidR="00AC23C4" w:rsidRPr="0008612E" w14:paraId="4BB515CA" w14:textId="77777777" w:rsidTr="00AC23C4">
        <w:tc>
          <w:tcPr>
            <w:tcW w:w="709" w:type="dxa"/>
            <w:shd w:val="clear" w:color="auto" w:fill="auto"/>
          </w:tcPr>
          <w:p w14:paraId="393A54CA" w14:textId="77777777" w:rsidR="009F0461" w:rsidRPr="0047512F" w:rsidRDefault="009F0461" w:rsidP="009F0461">
            <w:pPr>
              <w:pStyle w:val="GlossEng"/>
            </w:pPr>
          </w:p>
        </w:tc>
        <w:tc>
          <w:tcPr>
            <w:tcW w:w="1346" w:type="dxa"/>
            <w:shd w:val="clear" w:color="auto" w:fill="auto"/>
          </w:tcPr>
          <w:p w14:paraId="0DD3A732" w14:textId="77777777" w:rsidR="009F0461" w:rsidRPr="009F0461" w:rsidRDefault="009F0461" w:rsidP="009F0461">
            <w:pPr>
              <w:pStyle w:val="GlossEng"/>
            </w:pPr>
            <w:r w:rsidRPr="009F0461">
              <w:t>it.is.being.said</w:t>
            </w:r>
          </w:p>
        </w:tc>
        <w:tc>
          <w:tcPr>
            <w:tcW w:w="718" w:type="dxa"/>
            <w:shd w:val="clear" w:color="auto" w:fill="auto"/>
          </w:tcPr>
          <w:p w14:paraId="0BC1EC87" w14:textId="77777777" w:rsidR="009F0461" w:rsidRPr="0008612E" w:rsidRDefault="009F0461" w:rsidP="009F0461">
            <w:pPr>
              <w:pStyle w:val="GlossEng"/>
            </w:pPr>
            <w:r>
              <w:t>person</w:t>
            </w:r>
          </w:p>
        </w:tc>
        <w:tc>
          <w:tcPr>
            <w:tcW w:w="907" w:type="dxa"/>
            <w:shd w:val="clear" w:color="auto" w:fill="auto"/>
          </w:tcPr>
          <w:p w14:paraId="299BB5D6" w14:textId="77777777" w:rsidR="009F0461" w:rsidRPr="0008612E" w:rsidRDefault="009F0461" w:rsidP="009F0461">
            <w:pPr>
              <w:pStyle w:val="GlossEng"/>
            </w:pPr>
            <w:r>
              <w:t>Sulawesi</w:t>
            </w:r>
          </w:p>
        </w:tc>
        <w:tc>
          <w:tcPr>
            <w:tcW w:w="640" w:type="dxa"/>
            <w:shd w:val="clear" w:color="auto" w:fill="auto"/>
          </w:tcPr>
          <w:p w14:paraId="559B8E76" w14:textId="77777777" w:rsidR="009F0461" w:rsidRPr="0008612E" w:rsidRDefault="009F0461" w:rsidP="009F0461">
            <w:pPr>
              <w:pStyle w:val="GlossEng"/>
            </w:pPr>
            <w:r>
              <w:t>all</w:t>
            </w:r>
          </w:p>
        </w:tc>
      </w:tr>
    </w:tbl>
    <w:p w14:paraId="7D11C6D0" w14:textId="05A43905" w:rsidR="009F0461" w:rsidRPr="0008612E" w:rsidRDefault="00B7093A" w:rsidP="009F0461">
      <w:pPr>
        <w:pStyle w:val="FreeTranslEng"/>
      </w:pPr>
      <w:r>
        <w:t>‘</w:t>
      </w:r>
      <w:r w:rsidR="009F0461">
        <w:t>it</w:t>
      </w:r>
      <w:r>
        <w:t>’</w:t>
      </w:r>
      <w:r w:rsidR="009F0461">
        <w:t xml:space="preserve">s being said (that) they are </w:t>
      </w:r>
      <w:r w:rsidR="009F0461" w:rsidRPr="009F0461">
        <w:rPr>
          <w:rStyle w:val="ChBlueBold"/>
        </w:rPr>
        <w:t>all</w:t>
      </w:r>
      <w:r w:rsidR="009F0461">
        <w:t xml:space="preserve"> Sulawesi people</w:t>
      </w:r>
      <w:r>
        <w:t>’</w:t>
      </w:r>
      <w:r w:rsidR="009F0461">
        <w:t xml:space="preserve"> (Lit. </w:t>
      </w:r>
      <w:r>
        <w:t>‘</w:t>
      </w:r>
      <w:r w:rsidR="009F0461">
        <w:t xml:space="preserve">(the) Sulawesi people (are) </w:t>
      </w:r>
      <w:r w:rsidR="009F0461">
        <w:rPr>
          <w:rStyle w:val="ChBlueBold"/>
        </w:rPr>
        <w:t>all</w:t>
      </w:r>
      <w:r>
        <w:t>’</w:t>
      </w:r>
      <w:r w:rsidR="009F0461" w:rsidRPr="00D44AFB">
        <w:t xml:space="preserve">) </w:t>
      </w:r>
      <w:r w:rsidR="009F0461" w:rsidRPr="0008612E">
        <w:rPr>
          <w:rStyle w:val="ExampleSource"/>
        </w:rPr>
        <w:t>[081029-005-Cv.0106]</w:t>
      </w:r>
    </w:p>
    <w:tbl>
      <w:tblPr>
        <w:tblW w:w="6725" w:type="dxa"/>
        <w:tblCellMar>
          <w:left w:w="42" w:type="dxa"/>
          <w:right w:w="42" w:type="dxa"/>
        </w:tblCellMar>
        <w:tblLook w:val="01E0" w:firstRow="1" w:lastRow="1" w:firstColumn="1" w:lastColumn="1" w:noHBand="0" w:noVBand="0"/>
      </w:tblPr>
      <w:tblGrid>
        <w:gridCol w:w="709"/>
        <w:gridCol w:w="792"/>
        <w:gridCol w:w="484"/>
        <w:gridCol w:w="510"/>
        <w:gridCol w:w="715"/>
        <w:gridCol w:w="691"/>
        <w:gridCol w:w="715"/>
        <w:gridCol w:w="658"/>
        <w:gridCol w:w="669"/>
        <w:gridCol w:w="782"/>
      </w:tblGrid>
      <w:tr w:rsidR="00AC23C4" w:rsidRPr="008C7D8B" w14:paraId="606873DD" w14:textId="77777777" w:rsidTr="00AC23C4">
        <w:tc>
          <w:tcPr>
            <w:tcW w:w="709" w:type="dxa"/>
            <w:shd w:val="clear" w:color="auto" w:fill="auto"/>
          </w:tcPr>
          <w:p w14:paraId="2E051100" w14:textId="77777777" w:rsidR="005D6975" w:rsidRPr="0047512F" w:rsidRDefault="005D6975" w:rsidP="005D6975">
            <w:pPr>
              <w:pStyle w:val="O0Nwnext"/>
            </w:pPr>
            <w:bookmarkStart w:id="4820" w:name="_Ref354852624"/>
            <w:r>
              <w:t>(</w:t>
            </w:r>
            <w:fldSimple w:instr=" SEQ ( \* ARABIC \s 1 ">
              <w:r w:rsidR="00154D81">
                <w:rPr>
                  <w:noProof/>
                </w:rPr>
                <w:t>21</w:t>
              </w:r>
            </w:fldSimple>
            <w:r>
              <w:t>)</w:t>
            </w:r>
            <w:bookmarkEnd w:id="4820"/>
          </w:p>
        </w:tc>
        <w:tc>
          <w:tcPr>
            <w:tcW w:w="792" w:type="dxa"/>
            <w:shd w:val="clear" w:color="auto" w:fill="auto"/>
          </w:tcPr>
          <w:p w14:paraId="1369F529" w14:textId="77777777" w:rsidR="005D6975" w:rsidRPr="006C5456" w:rsidRDefault="005D6975" w:rsidP="005D6975">
            <w:pPr>
              <w:pStyle w:val="Text"/>
            </w:pPr>
            <w:r>
              <w:t>baru</w:t>
            </w:r>
          </w:p>
        </w:tc>
        <w:tc>
          <w:tcPr>
            <w:tcW w:w="484" w:type="dxa"/>
            <w:shd w:val="clear" w:color="auto" w:fill="auto"/>
          </w:tcPr>
          <w:p w14:paraId="62EED64C" w14:textId="77777777" w:rsidR="005D6975" w:rsidRPr="006C5456" w:rsidRDefault="005D6975" w:rsidP="005D6975">
            <w:pPr>
              <w:pStyle w:val="Text"/>
            </w:pPr>
            <w:r>
              <w:t>dong</w:t>
            </w:r>
          </w:p>
        </w:tc>
        <w:tc>
          <w:tcPr>
            <w:tcW w:w="510" w:type="dxa"/>
            <w:shd w:val="clear" w:color="auto" w:fill="auto"/>
          </w:tcPr>
          <w:p w14:paraId="7FA0087B" w14:textId="77777777" w:rsidR="005D6975" w:rsidRPr="006C5456" w:rsidRDefault="005D6975" w:rsidP="005D6975">
            <w:pPr>
              <w:pStyle w:val="Text"/>
            </w:pPr>
            <w:r>
              <w:t>bawa</w:t>
            </w:r>
          </w:p>
        </w:tc>
        <w:tc>
          <w:tcPr>
            <w:tcW w:w="715" w:type="dxa"/>
            <w:shd w:val="clear" w:color="auto" w:fill="auto"/>
          </w:tcPr>
          <w:p w14:paraId="397265F2" w14:textId="77777777" w:rsidR="005D6975" w:rsidRPr="006C5456" w:rsidRDefault="005D6975" w:rsidP="005D6975">
            <w:pPr>
              <w:pStyle w:val="Text"/>
            </w:pPr>
            <w:r>
              <w:t>pisang</w:t>
            </w:r>
          </w:p>
        </w:tc>
        <w:tc>
          <w:tcPr>
            <w:tcW w:w="691" w:type="dxa"/>
            <w:shd w:val="clear" w:color="auto" w:fill="auto"/>
          </w:tcPr>
          <w:p w14:paraId="74BDDA24" w14:textId="77777777" w:rsidR="005D6975" w:rsidRPr="006C5456" w:rsidRDefault="005D6975" w:rsidP="005D6975">
            <w:pPr>
              <w:pStyle w:val="Text"/>
            </w:pPr>
            <w:r>
              <w:t>masak</w:t>
            </w:r>
            <w:r w:rsidR="009F0461">
              <w:t>,</w:t>
            </w:r>
          </w:p>
        </w:tc>
        <w:tc>
          <w:tcPr>
            <w:tcW w:w="715" w:type="dxa"/>
            <w:shd w:val="clear" w:color="auto" w:fill="auto"/>
          </w:tcPr>
          <w:p w14:paraId="32668021" w14:textId="77777777" w:rsidR="005D6975" w:rsidRPr="006C5456" w:rsidRDefault="005D6975" w:rsidP="005D6975">
            <w:pPr>
              <w:pStyle w:val="Text"/>
            </w:pPr>
            <w:r>
              <w:t>pisang</w:t>
            </w:r>
          </w:p>
        </w:tc>
        <w:tc>
          <w:tcPr>
            <w:tcW w:w="658" w:type="dxa"/>
            <w:shd w:val="clear" w:color="auto" w:fill="auto"/>
          </w:tcPr>
          <w:p w14:paraId="214E3EF1" w14:textId="77777777" w:rsidR="005D6975" w:rsidRPr="006C5456" w:rsidRDefault="005D6975" w:rsidP="005D6975">
            <w:pPr>
              <w:pStyle w:val="Text"/>
            </w:pPr>
            <w:r>
              <w:t>masak</w:t>
            </w:r>
          </w:p>
        </w:tc>
        <w:tc>
          <w:tcPr>
            <w:tcW w:w="669" w:type="dxa"/>
            <w:shd w:val="clear" w:color="auto" w:fill="auto"/>
          </w:tcPr>
          <w:p w14:paraId="51D16BEE" w14:textId="77777777" w:rsidR="005D6975" w:rsidRPr="006C5456" w:rsidRDefault="005D6975" w:rsidP="005D6975">
            <w:pPr>
              <w:pStyle w:val="Text"/>
            </w:pPr>
            <w:r>
              <w:t>itu</w:t>
            </w:r>
          </w:p>
        </w:tc>
        <w:tc>
          <w:tcPr>
            <w:tcW w:w="782" w:type="dxa"/>
            <w:shd w:val="clear" w:color="auto" w:fill="auto"/>
          </w:tcPr>
          <w:p w14:paraId="6A267521" w14:textId="77777777" w:rsidR="005D6975" w:rsidRPr="006C5456" w:rsidRDefault="005D6975" w:rsidP="005D6975">
            <w:pPr>
              <w:pStyle w:val="Text"/>
              <w:rPr>
                <w:rStyle w:val="ChBlueBold"/>
              </w:rPr>
            </w:pPr>
            <w:r w:rsidRPr="006C5456">
              <w:rPr>
                <w:rStyle w:val="ChBlueBold"/>
              </w:rPr>
              <w:t>banyak</w:t>
            </w:r>
          </w:p>
        </w:tc>
      </w:tr>
      <w:tr w:rsidR="00AC23C4" w:rsidRPr="00AC23C4" w14:paraId="54D8D536" w14:textId="77777777" w:rsidTr="00AC23C4">
        <w:tc>
          <w:tcPr>
            <w:tcW w:w="709" w:type="dxa"/>
            <w:shd w:val="clear" w:color="auto" w:fill="auto"/>
          </w:tcPr>
          <w:p w14:paraId="2231CF50" w14:textId="77777777" w:rsidR="005D6975" w:rsidRPr="0047512F" w:rsidRDefault="005D6975" w:rsidP="005D6975">
            <w:pPr>
              <w:pStyle w:val="GlossEng"/>
            </w:pPr>
          </w:p>
        </w:tc>
        <w:tc>
          <w:tcPr>
            <w:tcW w:w="792" w:type="dxa"/>
            <w:shd w:val="clear" w:color="auto" w:fill="auto"/>
          </w:tcPr>
          <w:p w14:paraId="6BEAE45C" w14:textId="77777777" w:rsidR="005D6975" w:rsidRPr="00D52A27" w:rsidRDefault="00171D59" w:rsidP="005D6975">
            <w:pPr>
              <w:pStyle w:val="GlossEng"/>
            </w:pPr>
            <w:r>
              <w:t>and.then</w:t>
            </w:r>
          </w:p>
        </w:tc>
        <w:tc>
          <w:tcPr>
            <w:tcW w:w="484" w:type="dxa"/>
            <w:shd w:val="clear" w:color="auto" w:fill="auto"/>
          </w:tcPr>
          <w:p w14:paraId="2D479562" w14:textId="77777777" w:rsidR="005D6975" w:rsidRPr="0099608C" w:rsidRDefault="005D6975" w:rsidP="005D6975">
            <w:pPr>
              <w:pStyle w:val="GlossEng"/>
              <w:rPr>
                <w:rStyle w:val="ChSmallCaps"/>
              </w:rPr>
            </w:pPr>
            <w:r w:rsidRPr="0099608C">
              <w:rPr>
                <w:rStyle w:val="ChSmallCaps"/>
              </w:rPr>
              <w:t>3pl</w:t>
            </w:r>
          </w:p>
        </w:tc>
        <w:tc>
          <w:tcPr>
            <w:tcW w:w="510" w:type="dxa"/>
            <w:shd w:val="clear" w:color="auto" w:fill="auto"/>
          </w:tcPr>
          <w:p w14:paraId="2E3AA319" w14:textId="77777777" w:rsidR="005D6975" w:rsidRPr="006C5456" w:rsidRDefault="005D6975" w:rsidP="005D6975">
            <w:pPr>
              <w:pStyle w:val="GlossEng"/>
            </w:pPr>
            <w:r>
              <w:t>bring</w:t>
            </w:r>
          </w:p>
        </w:tc>
        <w:tc>
          <w:tcPr>
            <w:tcW w:w="715" w:type="dxa"/>
            <w:shd w:val="clear" w:color="auto" w:fill="auto"/>
          </w:tcPr>
          <w:p w14:paraId="1A8FCF66" w14:textId="77777777" w:rsidR="005D6975" w:rsidRPr="006C5456" w:rsidRDefault="005D6975" w:rsidP="005D6975">
            <w:pPr>
              <w:pStyle w:val="GlossEng"/>
            </w:pPr>
            <w:r>
              <w:t>banana</w:t>
            </w:r>
          </w:p>
        </w:tc>
        <w:tc>
          <w:tcPr>
            <w:tcW w:w="691" w:type="dxa"/>
            <w:shd w:val="clear" w:color="auto" w:fill="auto"/>
          </w:tcPr>
          <w:p w14:paraId="1A144350" w14:textId="77777777" w:rsidR="005D6975" w:rsidRPr="006C5456" w:rsidRDefault="005D6975" w:rsidP="005D6975">
            <w:pPr>
              <w:pStyle w:val="GlossEng"/>
            </w:pPr>
            <w:r>
              <w:t>cook</w:t>
            </w:r>
          </w:p>
        </w:tc>
        <w:tc>
          <w:tcPr>
            <w:tcW w:w="715" w:type="dxa"/>
            <w:shd w:val="clear" w:color="auto" w:fill="auto"/>
          </w:tcPr>
          <w:p w14:paraId="166723F0" w14:textId="77777777" w:rsidR="005D6975" w:rsidRPr="006C5456" w:rsidRDefault="005D6975" w:rsidP="005D6975">
            <w:pPr>
              <w:pStyle w:val="GlossEng"/>
            </w:pPr>
            <w:r>
              <w:t>banana</w:t>
            </w:r>
          </w:p>
        </w:tc>
        <w:tc>
          <w:tcPr>
            <w:tcW w:w="658" w:type="dxa"/>
            <w:shd w:val="clear" w:color="auto" w:fill="auto"/>
          </w:tcPr>
          <w:p w14:paraId="0DDA79CB" w14:textId="77777777" w:rsidR="005D6975" w:rsidRPr="006C5456" w:rsidRDefault="005D6975" w:rsidP="005D6975">
            <w:pPr>
              <w:pStyle w:val="GlossEng"/>
            </w:pPr>
            <w:r>
              <w:t>cook</w:t>
            </w:r>
          </w:p>
        </w:tc>
        <w:tc>
          <w:tcPr>
            <w:tcW w:w="669" w:type="dxa"/>
            <w:shd w:val="clear" w:color="auto" w:fill="auto"/>
          </w:tcPr>
          <w:p w14:paraId="117F1ECA" w14:textId="77777777" w:rsidR="005D6975" w:rsidRPr="0099608C" w:rsidRDefault="005D6975" w:rsidP="005D6975">
            <w:pPr>
              <w:pStyle w:val="GlossEng"/>
              <w:rPr>
                <w:rStyle w:val="ChSmallCaps"/>
              </w:rPr>
            </w:pPr>
            <w:r w:rsidRPr="0099608C">
              <w:rPr>
                <w:rStyle w:val="ChSmallCaps"/>
              </w:rPr>
              <w:t>d.dist</w:t>
            </w:r>
          </w:p>
        </w:tc>
        <w:tc>
          <w:tcPr>
            <w:tcW w:w="782" w:type="dxa"/>
            <w:shd w:val="clear" w:color="auto" w:fill="auto"/>
          </w:tcPr>
          <w:p w14:paraId="54CCEE25" w14:textId="77777777" w:rsidR="005D6975" w:rsidRPr="006C5456" w:rsidRDefault="005D6975" w:rsidP="005D6975">
            <w:pPr>
              <w:pStyle w:val="GlossEng"/>
            </w:pPr>
            <w:r>
              <w:t>many</w:t>
            </w:r>
          </w:p>
        </w:tc>
      </w:tr>
    </w:tbl>
    <w:p w14:paraId="1D78554E" w14:textId="7F03D9CC" w:rsidR="005D6975" w:rsidRPr="00072AF1" w:rsidRDefault="00B7093A" w:rsidP="009F0461">
      <w:pPr>
        <w:pStyle w:val="FreeTranslEng15pt"/>
      </w:pPr>
      <w:r>
        <w:t>‘</w:t>
      </w:r>
      <w:r w:rsidR="00FB7D87">
        <w:t>and then</w:t>
      </w:r>
      <w:r w:rsidR="005D6975">
        <w:t xml:space="preserve"> they brought ripe bananas, those ripe bananas were </w:t>
      </w:r>
      <w:r w:rsidR="005D6975" w:rsidRPr="006C5456">
        <w:rPr>
          <w:rStyle w:val="ChBlueBold"/>
        </w:rPr>
        <w:t>many</w:t>
      </w:r>
      <w:r>
        <w:t>’</w:t>
      </w:r>
      <w:r w:rsidR="005D6975" w:rsidRPr="004A1823">
        <w:t xml:space="preserve"> </w:t>
      </w:r>
      <w:r w:rsidR="005D6975" w:rsidRPr="000A747D">
        <w:rPr>
          <w:rStyle w:val="ExampleSource"/>
        </w:rPr>
        <w:t>[081006-023-CvEx.0071]</w:t>
      </w:r>
    </w:p>
    <w:p w14:paraId="2C6D5F43" w14:textId="77777777" w:rsidR="005D6975" w:rsidRDefault="005D6975" w:rsidP="005D6975">
      <w:pPr>
        <w:pStyle w:val="Heading2"/>
      </w:pPr>
      <w:bookmarkStart w:id="4821" w:name="_Ref270511166"/>
      <w:bookmarkStart w:id="4822" w:name="_Toc342590159"/>
      <w:bookmarkStart w:id="4823" w:name="_Toc353454829"/>
      <w:bookmarkStart w:id="4824" w:name="_Toc440455730"/>
      <w:bookmarkEnd w:id="4811"/>
      <w:r>
        <w:t>Prepositional predicate clauses</w:t>
      </w:r>
      <w:bookmarkEnd w:id="4821"/>
      <w:bookmarkEnd w:id="4822"/>
      <w:bookmarkEnd w:id="4823"/>
      <w:bookmarkEnd w:id="4824"/>
    </w:p>
    <w:p w14:paraId="7AEC6394" w14:textId="2E7F22B8" w:rsidR="005D6975" w:rsidRDefault="005D6975" w:rsidP="00897B8D">
      <w:pPr>
        <w:pStyle w:val="Body0015after"/>
      </w:pPr>
      <w:r>
        <w:t>Nonverbal clauses with prepositional predicates convey information about the relation between a figure</w:t>
      </w:r>
      <w:r w:rsidR="00732985">
        <w:t xml:space="preserve"> </w:t>
      </w:r>
      <w:r>
        <w:t xml:space="preserve">and a ground, such that </w:t>
      </w:r>
      <w:r w:rsidR="00B7093A">
        <w:t>‘</w:t>
      </w:r>
      <w:r w:rsidRPr="0099608C">
        <w:rPr>
          <w:rStyle w:val="ChSmallCaps"/>
        </w:rPr>
        <w:t>figure</w:t>
      </w:r>
      <w:r>
        <w:t xml:space="preserve"> is in relation to </w:t>
      </w:r>
      <w:r w:rsidRPr="0099608C">
        <w:rPr>
          <w:rStyle w:val="ChSmallCaps"/>
        </w:rPr>
        <w:t>ground</w:t>
      </w:r>
      <w:r w:rsidR="00B7093A">
        <w:t>’</w:t>
      </w:r>
      <w:r>
        <w:t xml:space="preserve">. </w:t>
      </w:r>
      <w:r w:rsidR="00732985">
        <w:t xml:space="preserve">The </w:t>
      </w:r>
      <w:r w:rsidR="00690F86">
        <w:t xml:space="preserve">figure is encoded by the clausal </w:t>
      </w:r>
      <w:r w:rsidR="00732985">
        <w:t>subject</w:t>
      </w:r>
      <w:r w:rsidR="007A6BF7">
        <w:t xml:space="preserve"> and the </w:t>
      </w:r>
      <w:r w:rsidR="00690F86">
        <w:t xml:space="preserve">ground </w:t>
      </w:r>
      <w:r w:rsidR="007A6BF7">
        <w:t xml:space="preserve">by </w:t>
      </w:r>
      <w:r w:rsidR="00690F86">
        <w:t xml:space="preserve">the </w:t>
      </w:r>
      <w:r w:rsidR="00732985">
        <w:t xml:space="preserve">complement of the </w:t>
      </w:r>
      <w:r w:rsidR="00BA5C1C">
        <w:t>prepositional</w:t>
      </w:r>
      <w:r w:rsidR="00732985">
        <w:t xml:space="preserve"> phrase</w:t>
      </w:r>
      <w:r w:rsidR="007A6BF7">
        <w:t xml:space="preserve">. This phrase is juxtaposed to the subject and functions as </w:t>
      </w:r>
      <w:r w:rsidR="007D7F94">
        <w:t xml:space="preserve">the clausal </w:t>
      </w:r>
      <w:r w:rsidR="007A6BF7">
        <w:t>predicate</w:t>
      </w:r>
      <w:r w:rsidR="00732985">
        <w:t xml:space="preserve">. </w:t>
      </w:r>
      <w:r>
        <w:t>Semantically, two types of prepositional predicate clauses can be distinguished: locational clauses (§</w:t>
      </w:r>
      <w:r>
        <w:fldChar w:fldCharType="begin"/>
      </w:r>
      <w:r>
        <w:instrText xml:space="preserve"> REF _Ref262906839 \w \h </w:instrText>
      </w:r>
      <w:r>
        <w:fldChar w:fldCharType="separate"/>
      </w:r>
      <w:r w:rsidR="00154D81">
        <w:rPr>
          <w:cs/>
        </w:rPr>
        <w:t>‎</w:t>
      </w:r>
      <w:r w:rsidR="00154D81">
        <w:t>12.4.1</w:t>
      </w:r>
      <w:r>
        <w:fldChar w:fldCharType="end"/>
      </w:r>
      <w:r>
        <w:t>), and nonlocational clauses (§</w:t>
      </w:r>
      <w:r>
        <w:fldChar w:fldCharType="begin"/>
      </w:r>
      <w:r>
        <w:instrText xml:space="preserve"> REF _Ref262906841 \w \h </w:instrText>
      </w:r>
      <w:r>
        <w:fldChar w:fldCharType="separate"/>
      </w:r>
      <w:r w:rsidR="00154D81">
        <w:rPr>
          <w:cs/>
        </w:rPr>
        <w:t>‎</w:t>
      </w:r>
      <w:r w:rsidR="00154D81">
        <w:t>12.4.2</w:t>
      </w:r>
      <w:r>
        <w:fldChar w:fldCharType="end"/>
      </w:r>
      <w:r>
        <w:t xml:space="preserve">). </w:t>
      </w:r>
      <w:r w:rsidR="00215C27">
        <w:t xml:space="preserve">The precise semantic relation between figure and ground is defined by the preposition that heads the </w:t>
      </w:r>
      <w:r w:rsidR="00BA5C1C">
        <w:t>prepositional</w:t>
      </w:r>
      <w:r w:rsidR="00215C27">
        <w:t xml:space="preserve"> phrase. </w:t>
      </w:r>
      <w:r>
        <w:t>(For a detailed discussion of prepositions and prepositional phrase</w:t>
      </w:r>
      <w:r w:rsidR="007D40FD">
        <w:t>s</w:t>
      </w:r>
      <w:r>
        <w:t xml:space="preserve"> see Chapter </w:t>
      </w:r>
      <w:r w:rsidR="001E3DF7">
        <w:fldChar w:fldCharType="begin"/>
      </w:r>
      <w:r w:rsidR="001E3DF7">
        <w:instrText xml:space="preserve"> REF _Ref361998646 \w \h </w:instrText>
      </w:r>
      <w:r w:rsidR="001E3DF7">
        <w:fldChar w:fldCharType="separate"/>
      </w:r>
      <w:r w:rsidR="00154D81">
        <w:rPr>
          <w:cs/>
        </w:rPr>
        <w:t>‎</w:t>
      </w:r>
      <w:r w:rsidR="00154D81">
        <w:t>10</w:t>
      </w:r>
      <w:r w:rsidR="001E3DF7">
        <w:fldChar w:fldCharType="end"/>
      </w:r>
      <w:r>
        <w:t>).</w:t>
      </w:r>
    </w:p>
    <w:p w14:paraId="59B52797" w14:textId="77777777" w:rsidR="005D6975" w:rsidRDefault="005D6975" w:rsidP="005D6975">
      <w:pPr>
        <w:pStyle w:val="Heading3"/>
      </w:pPr>
      <w:bookmarkStart w:id="4825" w:name="_Ref262906839"/>
      <w:bookmarkStart w:id="4826" w:name="_Toc342590160"/>
      <w:bookmarkStart w:id="4827" w:name="_Ref357332900"/>
      <w:bookmarkStart w:id="4828" w:name="_Ref362537970"/>
      <w:bookmarkStart w:id="4829" w:name="_Ref439952961"/>
      <w:bookmarkStart w:id="4830" w:name="_Toc440455731"/>
      <w:r>
        <w:t xml:space="preserve">Locational prepositional </w:t>
      </w:r>
      <w:bookmarkEnd w:id="4825"/>
      <w:r>
        <w:t>clauses</w:t>
      </w:r>
      <w:bookmarkEnd w:id="4826"/>
      <w:bookmarkEnd w:id="4827"/>
      <w:bookmarkEnd w:id="4828"/>
      <w:bookmarkEnd w:id="4829"/>
      <w:bookmarkEnd w:id="4830"/>
    </w:p>
    <w:p w14:paraId="15BCAB64" w14:textId="018024E6" w:rsidR="005D6975" w:rsidRDefault="005D6975" w:rsidP="00897B8D">
      <w:pPr>
        <w:pStyle w:val="Body0000after"/>
      </w:pPr>
      <w:r>
        <w:t xml:space="preserve">Locational predicate clauses typically express information about the locational relation, spatial </w:t>
      </w:r>
      <w:r w:rsidR="00897B8D">
        <w:t>or</w:t>
      </w:r>
      <w:r>
        <w:t xml:space="preserve"> figurative, between </w:t>
      </w:r>
      <w:r w:rsidR="007D40FD">
        <w:t xml:space="preserve">a </w:t>
      </w:r>
      <w:r>
        <w:t xml:space="preserve">figure and </w:t>
      </w:r>
      <w:r w:rsidR="007D40FD">
        <w:t xml:space="preserve">the </w:t>
      </w:r>
      <w:r>
        <w:t xml:space="preserve">ground, as shown in </w:t>
      </w:r>
      <w:r>
        <w:fldChar w:fldCharType="begin"/>
      </w:r>
      <w:r>
        <w:instrText xml:space="preserve"> REF _Ref340310731 \h </w:instrText>
      </w:r>
      <w:r>
        <w:fldChar w:fldCharType="separate"/>
      </w:r>
      <w:r w:rsidR="00154D81">
        <w:t>(</w:t>
      </w:r>
      <w:r w:rsidR="00154D81">
        <w:rPr>
          <w:noProof/>
        </w:rPr>
        <w:t>22</w:t>
      </w:r>
      <w:r w:rsidR="00154D81">
        <w:t>)</w:t>
      </w:r>
      <w:r>
        <w:fldChar w:fldCharType="end"/>
      </w:r>
      <w:r>
        <w:t xml:space="preserve"> to </w:t>
      </w:r>
      <w:r>
        <w:fldChar w:fldCharType="begin"/>
      </w:r>
      <w:r>
        <w:instrText xml:space="preserve"> REF _Ref340310736 \h </w:instrText>
      </w:r>
      <w:r>
        <w:fldChar w:fldCharType="separate"/>
      </w:r>
      <w:r w:rsidR="00154D81">
        <w:t>(</w:t>
      </w:r>
      <w:r w:rsidR="00154D81">
        <w:rPr>
          <w:noProof/>
        </w:rPr>
        <w:t>26</w:t>
      </w:r>
      <w:r w:rsidR="00154D81">
        <w:t>)</w:t>
      </w:r>
      <w:r>
        <w:fldChar w:fldCharType="end"/>
      </w:r>
      <w:r>
        <w:t xml:space="preserve">. </w:t>
      </w:r>
      <w:r w:rsidR="000E4494">
        <w:t>In addition</w:t>
      </w:r>
      <w:r>
        <w:t xml:space="preserve">, locational predicates can have presentative function, as </w:t>
      </w:r>
      <w:r w:rsidR="00355A9C">
        <w:t xml:space="preserve">shown </w:t>
      </w:r>
      <w:r>
        <w:t xml:space="preserve">in </w:t>
      </w:r>
      <w:r>
        <w:fldChar w:fldCharType="begin"/>
      </w:r>
      <w:r>
        <w:instrText xml:space="preserve"> REF _Ref340309680 \h </w:instrText>
      </w:r>
      <w:r>
        <w:fldChar w:fldCharType="separate"/>
      </w:r>
      <w:r w:rsidR="00154D81">
        <w:t>(</w:t>
      </w:r>
      <w:r w:rsidR="00154D81">
        <w:rPr>
          <w:noProof/>
        </w:rPr>
        <w:t>28</w:t>
      </w:r>
      <w:r w:rsidR="00154D81">
        <w:t>)</w:t>
      </w:r>
      <w:r>
        <w:fldChar w:fldCharType="end"/>
      </w:r>
      <w:r>
        <w:t xml:space="preserve">. In Papuan Malay the specific kind of relation is conveyed by prepositions encoding location, namely locative </w:t>
      </w:r>
      <w:r w:rsidRPr="00E80EBE">
        <w:rPr>
          <w:rStyle w:val="ChItalBold"/>
        </w:rPr>
        <w:t>di</w:t>
      </w:r>
      <w:r w:rsidRPr="007E2C5A">
        <w:t xml:space="preserve"> </w:t>
      </w:r>
      <w:r w:rsidR="00B7093A">
        <w:t>‘</w:t>
      </w:r>
      <w:r>
        <w:t>at, in</w:t>
      </w:r>
      <w:r w:rsidR="00B7093A">
        <w:t>’</w:t>
      </w:r>
      <w:r>
        <w:t xml:space="preserve">, allative </w:t>
      </w:r>
      <w:r w:rsidRPr="00E960AC">
        <w:rPr>
          <w:rStyle w:val="ChItalBold"/>
        </w:rPr>
        <w:t>ke</w:t>
      </w:r>
      <w:r>
        <w:t xml:space="preserve"> </w:t>
      </w:r>
      <w:r w:rsidR="00B7093A">
        <w:t>‘</w:t>
      </w:r>
      <w:r>
        <w:t>to</w:t>
      </w:r>
      <w:r w:rsidR="00B7093A">
        <w:t>’</w:t>
      </w:r>
      <w:r w:rsidR="00897B8D">
        <w:t xml:space="preserve">, or elative </w:t>
      </w:r>
      <w:r w:rsidR="00897B8D" w:rsidRPr="00733BF9">
        <w:rPr>
          <w:rStyle w:val="ChItalBold"/>
        </w:rPr>
        <w:t>dari</w:t>
      </w:r>
      <w:r w:rsidR="00897B8D">
        <w:t xml:space="preserve"> ‘from’,</w:t>
      </w:r>
      <w:r>
        <w:t xml:space="preserve"> (see also §</w:t>
      </w:r>
      <w:r w:rsidR="001E3DF7">
        <w:fldChar w:fldCharType="begin"/>
      </w:r>
      <w:r w:rsidR="001E3DF7">
        <w:instrText xml:space="preserve"> REF _Ref374462993 \w \h </w:instrText>
      </w:r>
      <w:r w:rsidR="001E3DF7">
        <w:fldChar w:fldCharType="separate"/>
      </w:r>
      <w:r w:rsidR="00154D81">
        <w:rPr>
          <w:cs/>
        </w:rPr>
        <w:t>‎</w:t>
      </w:r>
      <w:r w:rsidR="00154D81">
        <w:t>10.1</w:t>
      </w:r>
      <w:r w:rsidR="001E3DF7">
        <w:fldChar w:fldCharType="end"/>
      </w:r>
      <w:r>
        <w:t xml:space="preserve">). The ground can be </w:t>
      </w:r>
      <w:r w:rsidR="00355A9C">
        <w:t xml:space="preserve">encoded </w:t>
      </w:r>
      <w:r>
        <w:t xml:space="preserve">by a common (proper) noun or a noun phrase. Unlike prepositional phrases in verbal clauses, locative </w:t>
      </w:r>
      <w:r w:rsidRPr="00E80EBE">
        <w:rPr>
          <w:rStyle w:val="ChItalBold"/>
        </w:rPr>
        <w:t>di</w:t>
      </w:r>
      <w:r w:rsidRPr="007E2C5A">
        <w:t xml:space="preserve"> </w:t>
      </w:r>
      <w:r w:rsidR="00B7093A">
        <w:t>‘</w:t>
      </w:r>
      <w:r>
        <w:t>at, in</w:t>
      </w:r>
      <w:r w:rsidR="00B7093A">
        <w:t>’</w:t>
      </w:r>
      <w:r>
        <w:t xml:space="preserve"> and allative </w:t>
      </w:r>
      <w:r w:rsidRPr="00E960AC">
        <w:rPr>
          <w:rStyle w:val="ChItalBold"/>
        </w:rPr>
        <w:t>ke</w:t>
      </w:r>
      <w:r>
        <w:t xml:space="preserve"> </w:t>
      </w:r>
      <w:r w:rsidR="00B7093A">
        <w:t>‘</w:t>
      </w:r>
      <w:r>
        <w:t>to</w:t>
      </w:r>
      <w:r w:rsidR="00B7093A">
        <w:t>’</w:t>
      </w:r>
      <w:r>
        <w:t xml:space="preserve"> cannot be </w:t>
      </w:r>
      <w:r w:rsidR="008C4648">
        <w:t xml:space="preserve">omitted </w:t>
      </w:r>
      <w:r>
        <w:t xml:space="preserve">from prepositional clauses with nominal complements as this would result in nominal clauses with unacceptable semantics (for more details on the </w:t>
      </w:r>
      <w:r w:rsidR="00355A9C">
        <w:t>omission</w:t>
      </w:r>
      <w:r>
        <w:t xml:space="preserve"> of </w:t>
      </w:r>
      <w:r w:rsidRPr="00534F9D">
        <w:t>preposition</w:t>
      </w:r>
      <w:r>
        <w:t>s encoding location, see §</w:t>
      </w:r>
      <w:r w:rsidR="001E3DF7">
        <w:fldChar w:fldCharType="begin"/>
      </w:r>
      <w:r w:rsidR="001E3DF7">
        <w:instrText xml:space="preserve"> REF _Ref374463005 \w \h </w:instrText>
      </w:r>
      <w:r w:rsidR="001E3DF7">
        <w:fldChar w:fldCharType="separate"/>
      </w:r>
      <w:r w:rsidR="00154D81">
        <w:rPr>
          <w:cs/>
        </w:rPr>
        <w:t>‎</w:t>
      </w:r>
      <w:r w:rsidR="00154D81">
        <w:t>10.1.5</w:t>
      </w:r>
      <w:r w:rsidR="001E3DF7">
        <w:fldChar w:fldCharType="end"/>
      </w:r>
      <w:r>
        <w:t>); the exception</w:t>
      </w:r>
      <w:r w:rsidR="002D5056">
        <w:t>s</w:t>
      </w:r>
      <w:r>
        <w:t xml:space="preserve"> are preposed prepositional clauses with locative complements, as in </w:t>
      </w:r>
      <w:r w:rsidR="00576736">
        <w:fldChar w:fldCharType="begin"/>
      </w:r>
      <w:r w:rsidR="00576736">
        <w:instrText xml:space="preserve"> REF _Ref364331067 \h </w:instrText>
      </w:r>
      <w:r w:rsidR="00576736">
        <w:fldChar w:fldCharType="separate"/>
      </w:r>
      <w:r w:rsidR="00154D81" w:rsidRPr="00BD3F98">
        <w:t>(</w:t>
      </w:r>
      <w:r w:rsidR="00154D81">
        <w:rPr>
          <w:noProof/>
        </w:rPr>
        <w:t>27</w:t>
      </w:r>
      <w:r w:rsidR="00154D81" w:rsidRPr="00BD3F98">
        <w:t>)</w:t>
      </w:r>
      <w:r w:rsidR="00576736">
        <w:fldChar w:fldCharType="end"/>
      </w:r>
      <w:r w:rsidR="00576736">
        <w:t xml:space="preserve"> to </w:t>
      </w:r>
      <w:r w:rsidR="00576736" w:rsidRPr="00587528">
        <w:fldChar w:fldCharType="begin"/>
      </w:r>
      <w:r w:rsidR="00576736" w:rsidRPr="00587528">
        <w:instrText xml:space="preserve"> REF _Ref338956153 \h  \* MERGEFORMAT </w:instrText>
      </w:r>
      <w:r w:rsidR="00576736" w:rsidRPr="00587528">
        <w:fldChar w:fldCharType="separate"/>
      </w:r>
      <w:r w:rsidR="00154D81" w:rsidRPr="00BD3F98">
        <w:t>(</w:t>
      </w:r>
      <w:r w:rsidR="00154D81">
        <w:t>29</w:t>
      </w:r>
      <w:r w:rsidR="00154D81" w:rsidRPr="00BD3F98">
        <w:t>)</w:t>
      </w:r>
      <w:r w:rsidR="00576736" w:rsidRPr="00587528">
        <w:fldChar w:fldCharType="end"/>
      </w:r>
      <w:r>
        <w:t>.</w:t>
      </w:r>
    </w:p>
    <w:p w14:paraId="0207E583" w14:textId="711763CF" w:rsidR="005D6975" w:rsidRDefault="007D40FD" w:rsidP="00897B8D">
      <w:pPr>
        <w:pStyle w:val="Body0505after"/>
      </w:pPr>
      <w:r>
        <w:t>Spatial l</w:t>
      </w:r>
      <w:r w:rsidR="005D6975">
        <w:t xml:space="preserve">ocational predicates denote static or dynamic relations between a figure and the ground, depending on the semantics of the preposition. In </w:t>
      </w:r>
      <w:r w:rsidR="005D6975">
        <w:fldChar w:fldCharType="begin"/>
      </w:r>
      <w:r w:rsidR="005D6975">
        <w:instrText xml:space="preserve"> REF _Ref340310731 \h </w:instrText>
      </w:r>
      <w:r w:rsidR="005D6975">
        <w:fldChar w:fldCharType="separate"/>
      </w:r>
      <w:r w:rsidR="00154D81">
        <w:t>(</w:t>
      </w:r>
      <w:r w:rsidR="00154D81">
        <w:rPr>
          <w:noProof/>
        </w:rPr>
        <w:t>22</w:t>
      </w:r>
      <w:r w:rsidR="00154D81">
        <w:t>)</w:t>
      </w:r>
      <w:r w:rsidR="005D6975">
        <w:fldChar w:fldCharType="end"/>
      </w:r>
      <w:r w:rsidR="005D6975">
        <w:t xml:space="preserve">, locative </w:t>
      </w:r>
      <w:r w:rsidR="005D6975" w:rsidRPr="00E80EBE">
        <w:rPr>
          <w:rStyle w:val="ChItalBold"/>
        </w:rPr>
        <w:t>di</w:t>
      </w:r>
      <w:r w:rsidR="005D6975">
        <w:t xml:space="preserve"> </w:t>
      </w:r>
      <w:r w:rsidR="00B7093A">
        <w:t>‘</w:t>
      </w:r>
      <w:r w:rsidR="005D6975">
        <w:t>at, in</w:t>
      </w:r>
      <w:r w:rsidR="00B7093A">
        <w:t>’</w:t>
      </w:r>
      <w:r w:rsidR="005D6975">
        <w:t xml:space="preserve"> expresses the spatial location of the figure </w:t>
      </w:r>
      <w:r w:rsidR="005D6975">
        <w:rPr>
          <w:rStyle w:val="ChItalBold"/>
        </w:rPr>
        <w:t>dia</w:t>
      </w:r>
      <w:r w:rsidR="005D6975">
        <w:t xml:space="preserve"> </w:t>
      </w:r>
      <w:r w:rsidR="00B7093A">
        <w:t>‘</w:t>
      </w:r>
      <w:r w:rsidR="005D6975" w:rsidRPr="0099608C">
        <w:rPr>
          <w:rStyle w:val="ChSmallCaps"/>
        </w:rPr>
        <w:t>3sg</w:t>
      </w:r>
      <w:r w:rsidR="00B7093A">
        <w:t>’</w:t>
      </w:r>
      <w:r w:rsidR="005D6975">
        <w:t xml:space="preserve"> at the ground </w:t>
      </w:r>
      <w:r w:rsidR="005D6975">
        <w:rPr>
          <w:rStyle w:val="ChItalBold"/>
        </w:rPr>
        <w:t>kampung</w:t>
      </w:r>
      <w:r w:rsidR="005D6975" w:rsidRPr="000C34CD">
        <w:t xml:space="preserve"> </w:t>
      </w:r>
      <w:r w:rsidR="00B7093A">
        <w:t>‘</w:t>
      </w:r>
      <w:r w:rsidR="005D6975">
        <w:t>village</w:t>
      </w:r>
      <w:r w:rsidR="00B7093A">
        <w:t>’</w:t>
      </w:r>
      <w:r w:rsidR="005D6975">
        <w:t xml:space="preserve">. In </w:t>
      </w:r>
      <w:r w:rsidR="005D6975">
        <w:fldChar w:fldCharType="begin"/>
      </w:r>
      <w:r w:rsidR="005D6975">
        <w:instrText xml:space="preserve"> REF _Ref342152472 \h </w:instrText>
      </w:r>
      <w:r w:rsidR="005D6975">
        <w:fldChar w:fldCharType="separate"/>
      </w:r>
      <w:r w:rsidR="00154D81">
        <w:t>(</w:t>
      </w:r>
      <w:r w:rsidR="00154D81">
        <w:rPr>
          <w:noProof/>
        </w:rPr>
        <w:t>23</w:t>
      </w:r>
      <w:r w:rsidR="00154D81">
        <w:t>)</w:t>
      </w:r>
      <w:r w:rsidR="005D6975">
        <w:fldChar w:fldCharType="end"/>
      </w:r>
      <w:r w:rsidR="005D6975">
        <w:t xml:space="preserve"> allative </w:t>
      </w:r>
      <w:r w:rsidR="005D6975" w:rsidRPr="00EB6F83">
        <w:rPr>
          <w:rStyle w:val="ChItalBold"/>
        </w:rPr>
        <w:t>ke</w:t>
      </w:r>
      <w:r w:rsidR="005D6975">
        <w:t xml:space="preserve"> </w:t>
      </w:r>
      <w:r w:rsidR="00B7093A">
        <w:t>‘</w:t>
      </w:r>
      <w:r w:rsidR="005D6975">
        <w:t>to</w:t>
      </w:r>
      <w:r w:rsidR="00B7093A">
        <w:t>’</w:t>
      </w:r>
      <w:r w:rsidR="005D6975">
        <w:t xml:space="preserve"> signals the motion of the figure </w:t>
      </w:r>
      <w:r w:rsidR="005D6975">
        <w:rPr>
          <w:rStyle w:val="ChItalBold"/>
        </w:rPr>
        <w:t>d</w:t>
      </w:r>
      <w:r w:rsidR="005D6975" w:rsidRPr="008C0D19">
        <w:rPr>
          <w:rStyle w:val="ChItalBold"/>
        </w:rPr>
        <w:t>ep mama</w:t>
      </w:r>
      <w:r w:rsidR="005D6975">
        <w:t xml:space="preserve"> </w:t>
      </w:r>
      <w:r w:rsidR="00B7093A">
        <w:t>‘</w:t>
      </w:r>
      <w:r w:rsidR="005D6975">
        <w:t>her mother</w:t>
      </w:r>
      <w:r w:rsidR="00B7093A">
        <w:t>’</w:t>
      </w:r>
      <w:r w:rsidR="005D6975">
        <w:t xml:space="preserve"> toward the goal </w:t>
      </w:r>
      <w:r w:rsidR="005D6975" w:rsidRPr="003252A1">
        <w:rPr>
          <w:rStyle w:val="ChItalBold"/>
        </w:rPr>
        <w:t>Pante-Barat</w:t>
      </w:r>
      <w:r w:rsidR="005D6975">
        <w:t>.</w:t>
      </w:r>
      <w:r w:rsidR="005D6975">
        <w:rPr>
          <w:rStyle w:val="FootnoteReference"/>
        </w:rPr>
        <w:footnoteReference w:id="240"/>
      </w:r>
      <w:r w:rsidR="00897B8D">
        <w:t xml:space="preserve"> In </w:t>
      </w:r>
      <w:r w:rsidR="00897B8D">
        <w:fldChar w:fldCharType="begin"/>
      </w:r>
      <w:r w:rsidR="00897B8D">
        <w:instrText xml:space="preserve"> REF _Ref340310734 \h </w:instrText>
      </w:r>
      <w:r w:rsidR="00897B8D">
        <w:fldChar w:fldCharType="separate"/>
      </w:r>
      <w:r w:rsidR="00154D81">
        <w:t>(</w:t>
      </w:r>
      <w:r w:rsidR="00154D81">
        <w:rPr>
          <w:noProof/>
        </w:rPr>
        <w:t>24</w:t>
      </w:r>
      <w:r w:rsidR="00154D81">
        <w:t>)</w:t>
      </w:r>
      <w:r w:rsidR="00897B8D">
        <w:fldChar w:fldCharType="end"/>
      </w:r>
      <w:r w:rsidR="00897B8D">
        <w:t xml:space="preserve">, elative </w:t>
      </w:r>
      <w:r w:rsidR="00897B8D" w:rsidRPr="005C36A8">
        <w:rPr>
          <w:rStyle w:val="ChItalBold"/>
        </w:rPr>
        <w:t>dari</w:t>
      </w:r>
      <w:r w:rsidR="00897B8D">
        <w:t xml:space="preserve"> ‘from’ conveys the motion of the figure </w:t>
      </w:r>
      <w:r w:rsidR="00897B8D" w:rsidRPr="005667A0">
        <w:rPr>
          <w:rStyle w:val="ChItalBold"/>
        </w:rPr>
        <w:t>sa</w:t>
      </w:r>
      <w:r w:rsidR="00897B8D">
        <w:t xml:space="preserve"> ‘1</w:t>
      </w:r>
      <w:r w:rsidR="00897B8D" w:rsidRPr="0099608C">
        <w:rPr>
          <w:rStyle w:val="ChSmallCaps"/>
        </w:rPr>
        <w:t>sg</w:t>
      </w:r>
      <w:r w:rsidR="00897B8D">
        <w:t xml:space="preserve">’ away from the source </w:t>
      </w:r>
      <w:r w:rsidR="00897B8D" w:rsidRPr="005667A0">
        <w:rPr>
          <w:rStyle w:val="ChItalBold"/>
        </w:rPr>
        <w:t>Sawar</w:t>
      </w:r>
      <w:r w:rsidR="00897B8D">
        <w:t>.</w:t>
      </w:r>
      <w:r w:rsidR="00897B8D" w:rsidRPr="00856563">
        <w:rPr>
          <w:rStyle w:val="FootnoteReference"/>
        </w:rPr>
        <w:footnoteReference w:id="241"/>
      </w:r>
    </w:p>
    <w:p w14:paraId="03FC7F53" w14:textId="77777777" w:rsidR="005D6975" w:rsidRDefault="005D6975" w:rsidP="005D6975">
      <w:pPr>
        <w:pStyle w:val="ExampleTitle"/>
      </w:pPr>
      <w:r>
        <w:t xml:space="preserve">Static and dynamic spatial </w:t>
      </w:r>
      <w:r w:rsidR="007D40FD">
        <w:t xml:space="preserve">locational </w:t>
      </w:r>
      <w:r>
        <w:t>relations between figure and ground</w:t>
      </w:r>
    </w:p>
    <w:tbl>
      <w:tblPr>
        <w:tblW w:w="3427" w:type="dxa"/>
        <w:tblCellMar>
          <w:left w:w="42" w:type="dxa"/>
          <w:right w:w="42" w:type="dxa"/>
        </w:tblCellMar>
        <w:tblLook w:val="01E0" w:firstRow="1" w:lastRow="1" w:firstColumn="1" w:lastColumn="1" w:noHBand="0" w:noVBand="0"/>
      </w:tblPr>
      <w:tblGrid>
        <w:gridCol w:w="709"/>
        <w:gridCol w:w="873"/>
        <w:gridCol w:w="489"/>
        <w:gridCol w:w="360"/>
        <w:gridCol w:w="996"/>
      </w:tblGrid>
      <w:tr w:rsidR="00AC23C4" w:rsidRPr="00C3421B" w14:paraId="49CA5A9A" w14:textId="77777777" w:rsidTr="00AC23C4">
        <w:tc>
          <w:tcPr>
            <w:tcW w:w="709" w:type="dxa"/>
            <w:shd w:val="clear" w:color="auto" w:fill="auto"/>
          </w:tcPr>
          <w:p w14:paraId="08AD577E" w14:textId="77777777" w:rsidR="005D6975" w:rsidRPr="00E80119" w:rsidRDefault="005D6975" w:rsidP="005D6975">
            <w:pPr>
              <w:pStyle w:val="O0Nwnext"/>
            </w:pPr>
            <w:bookmarkStart w:id="4831" w:name="_Ref256668553"/>
            <w:bookmarkStart w:id="4832" w:name="_Ref340310731"/>
            <w:r>
              <w:t>(</w:t>
            </w:r>
            <w:fldSimple w:instr=" SEQ ( \* ARABIC \s 1 ">
              <w:r w:rsidR="00154D81">
                <w:rPr>
                  <w:noProof/>
                </w:rPr>
                <w:t>22</w:t>
              </w:r>
            </w:fldSimple>
            <w:bookmarkEnd w:id="4831"/>
            <w:r>
              <w:t>)</w:t>
            </w:r>
            <w:bookmarkEnd w:id="4832"/>
          </w:p>
        </w:tc>
        <w:tc>
          <w:tcPr>
            <w:tcW w:w="873" w:type="dxa"/>
            <w:shd w:val="clear" w:color="auto" w:fill="auto"/>
          </w:tcPr>
          <w:p w14:paraId="7D023A0D" w14:textId="77777777" w:rsidR="005D6975" w:rsidRDefault="005D6975" w:rsidP="005D6975">
            <w:pPr>
              <w:pStyle w:val="Text"/>
            </w:pPr>
            <w:r>
              <w:t>memang</w:t>
            </w:r>
          </w:p>
        </w:tc>
        <w:tc>
          <w:tcPr>
            <w:tcW w:w="489" w:type="dxa"/>
            <w:shd w:val="clear" w:color="auto" w:fill="auto"/>
          </w:tcPr>
          <w:p w14:paraId="597A0BFF" w14:textId="77777777" w:rsidR="005D6975" w:rsidRPr="0097728C" w:rsidRDefault="005D6975" w:rsidP="005D6975">
            <w:pPr>
              <w:pStyle w:val="Text"/>
            </w:pPr>
            <w:r>
              <w:t>dia</w:t>
            </w:r>
          </w:p>
        </w:tc>
        <w:tc>
          <w:tcPr>
            <w:tcW w:w="360" w:type="dxa"/>
            <w:shd w:val="clear" w:color="auto" w:fill="auto"/>
          </w:tcPr>
          <w:p w14:paraId="3A2B1193" w14:textId="77777777" w:rsidR="005D6975" w:rsidRPr="00AC7E06" w:rsidRDefault="005D6975" w:rsidP="005D6975">
            <w:pPr>
              <w:pStyle w:val="Text"/>
              <w:rPr>
                <w:rStyle w:val="ChBlueBold"/>
              </w:rPr>
            </w:pPr>
            <w:r w:rsidRPr="00AC7E06">
              <w:rPr>
                <w:rStyle w:val="ChBlueBold"/>
              </w:rPr>
              <w:t>di</w:t>
            </w:r>
          </w:p>
        </w:tc>
        <w:tc>
          <w:tcPr>
            <w:tcW w:w="996" w:type="dxa"/>
            <w:shd w:val="clear" w:color="auto" w:fill="auto"/>
          </w:tcPr>
          <w:p w14:paraId="214E0960" w14:textId="77777777" w:rsidR="005D6975" w:rsidRPr="00AC7E06" w:rsidRDefault="005D6975" w:rsidP="005D6975">
            <w:pPr>
              <w:pStyle w:val="Text"/>
              <w:rPr>
                <w:rStyle w:val="ChBlueBold"/>
              </w:rPr>
            </w:pPr>
            <w:r>
              <w:rPr>
                <w:rStyle w:val="ChBlueBold"/>
              </w:rPr>
              <w:t>kampung</w:t>
            </w:r>
          </w:p>
        </w:tc>
      </w:tr>
      <w:tr w:rsidR="00AC23C4" w:rsidRPr="00C3421B" w14:paraId="2D0DE2B2" w14:textId="77777777" w:rsidTr="00AC23C4">
        <w:tc>
          <w:tcPr>
            <w:tcW w:w="709" w:type="dxa"/>
            <w:shd w:val="clear" w:color="auto" w:fill="auto"/>
          </w:tcPr>
          <w:p w14:paraId="73029EA8" w14:textId="77777777" w:rsidR="005D6975" w:rsidRPr="00CA0AD4" w:rsidRDefault="005D6975" w:rsidP="005D6975">
            <w:pPr>
              <w:pStyle w:val="GlossEng"/>
            </w:pPr>
          </w:p>
        </w:tc>
        <w:tc>
          <w:tcPr>
            <w:tcW w:w="873" w:type="dxa"/>
            <w:shd w:val="clear" w:color="auto" w:fill="auto"/>
          </w:tcPr>
          <w:p w14:paraId="468D95A2" w14:textId="77777777" w:rsidR="005D6975" w:rsidRPr="00C058E0" w:rsidRDefault="005D6975" w:rsidP="005D6975">
            <w:pPr>
              <w:pStyle w:val="GlossEng"/>
            </w:pPr>
            <w:r w:rsidRPr="00C058E0">
              <w:t>indeed</w:t>
            </w:r>
          </w:p>
        </w:tc>
        <w:tc>
          <w:tcPr>
            <w:tcW w:w="489" w:type="dxa"/>
            <w:shd w:val="clear" w:color="auto" w:fill="auto"/>
          </w:tcPr>
          <w:p w14:paraId="40B23268" w14:textId="77777777" w:rsidR="005D6975" w:rsidRPr="0099608C" w:rsidRDefault="005D6975" w:rsidP="005D6975">
            <w:pPr>
              <w:pStyle w:val="GlossEng"/>
              <w:rPr>
                <w:rStyle w:val="ChSmallCaps"/>
              </w:rPr>
            </w:pPr>
            <w:r w:rsidRPr="0099608C">
              <w:rPr>
                <w:rStyle w:val="ChSmallCaps"/>
              </w:rPr>
              <w:t>3sg</w:t>
            </w:r>
          </w:p>
        </w:tc>
        <w:tc>
          <w:tcPr>
            <w:tcW w:w="360" w:type="dxa"/>
            <w:shd w:val="clear" w:color="auto" w:fill="auto"/>
          </w:tcPr>
          <w:p w14:paraId="0F448F5C" w14:textId="77777777" w:rsidR="005D6975" w:rsidRPr="00C3421B" w:rsidRDefault="005D6975" w:rsidP="005D6975">
            <w:pPr>
              <w:pStyle w:val="GlossEng"/>
            </w:pPr>
            <w:r>
              <w:t>at</w:t>
            </w:r>
          </w:p>
        </w:tc>
        <w:tc>
          <w:tcPr>
            <w:tcW w:w="996" w:type="dxa"/>
            <w:shd w:val="clear" w:color="auto" w:fill="auto"/>
          </w:tcPr>
          <w:p w14:paraId="543C6C26" w14:textId="77777777" w:rsidR="005D6975" w:rsidRPr="00C3421B" w:rsidRDefault="005D6975" w:rsidP="005D6975">
            <w:pPr>
              <w:pStyle w:val="GlossEng"/>
            </w:pPr>
            <w:r>
              <w:t>village</w:t>
            </w:r>
          </w:p>
        </w:tc>
      </w:tr>
    </w:tbl>
    <w:p w14:paraId="08BE87EE" w14:textId="5D2DE8FC" w:rsidR="005D6975" w:rsidRPr="00F9554F" w:rsidRDefault="00B7093A" w:rsidP="005D6975">
      <w:pPr>
        <w:pStyle w:val="FreeTranslEng"/>
      </w:pPr>
      <w:r>
        <w:t>‘</w:t>
      </w:r>
      <w:r w:rsidR="005D6975">
        <w:t xml:space="preserve">indeed, he was </w:t>
      </w:r>
      <w:r w:rsidR="005D6975" w:rsidRPr="00801AEB">
        <w:rPr>
          <w:rStyle w:val="ChBlueBold"/>
        </w:rPr>
        <w:t>in the village</w:t>
      </w:r>
      <w:r>
        <w:t>’</w:t>
      </w:r>
      <w:r w:rsidR="005D6975">
        <w:t xml:space="preserve"> </w:t>
      </w:r>
      <w:r w:rsidR="005D6975" w:rsidRPr="00BE4FC9">
        <w:rPr>
          <w:rStyle w:val="ExampleSource"/>
        </w:rPr>
        <w:t>[080918-001-CvNP.0014]</w:t>
      </w:r>
    </w:p>
    <w:tbl>
      <w:tblPr>
        <w:tblW w:w="4777" w:type="dxa"/>
        <w:tblInd w:w="42" w:type="dxa"/>
        <w:tblCellMar>
          <w:left w:w="42" w:type="dxa"/>
          <w:right w:w="42" w:type="dxa"/>
        </w:tblCellMar>
        <w:tblLook w:val="01E0" w:firstRow="1" w:lastRow="1" w:firstColumn="1" w:lastColumn="1" w:noHBand="0" w:noVBand="0"/>
      </w:tblPr>
      <w:tblGrid>
        <w:gridCol w:w="709"/>
        <w:gridCol w:w="927"/>
        <w:gridCol w:w="751"/>
        <w:gridCol w:w="384"/>
        <w:gridCol w:w="777"/>
        <w:gridCol w:w="1229"/>
      </w:tblGrid>
      <w:tr w:rsidR="00AC23C4" w:rsidRPr="008C7D8B" w14:paraId="288BC349" w14:textId="77777777" w:rsidTr="00897B8D">
        <w:tc>
          <w:tcPr>
            <w:tcW w:w="709" w:type="dxa"/>
            <w:shd w:val="clear" w:color="auto" w:fill="auto"/>
          </w:tcPr>
          <w:p w14:paraId="78225EC4" w14:textId="7B151B69" w:rsidR="005D6975" w:rsidRPr="00157B03" w:rsidRDefault="005D6975" w:rsidP="005D6975">
            <w:pPr>
              <w:pStyle w:val="O0Nwnext"/>
            </w:pPr>
            <w:bookmarkStart w:id="4833" w:name="_Ref342152472"/>
            <w:bookmarkStart w:id="4834" w:name="_Ref436751015"/>
            <w:r>
              <w:t>(</w:t>
            </w:r>
            <w:fldSimple w:instr=" SEQ ( \* ARABIC \s 1 ">
              <w:r w:rsidR="00154D81">
                <w:rPr>
                  <w:noProof/>
                </w:rPr>
                <w:t>23</w:t>
              </w:r>
            </w:fldSimple>
            <w:r>
              <w:t>)</w:t>
            </w:r>
            <w:bookmarkEnd w:id="4833"/>
            <w:bookmarkEnd w:id="4834"/>
          </w:p>
        </w:tc>
        <w:tc>
          <w:tcPr>
            <w:tcW w:w="927" w:type="dxa"/>
            <w:shd w:val="clear" w:color="auto" w:fill="auto"/>
          </w:tcPr>
          <w:p w14:paraId="599A6EB4" w14:textId="77777777" w:rsidR="005D6975" w:rsidRPr="0097728C" w:rsidRDefault="005D6975" w:rsidP="005D6975">
            <w:pPr>
              <w:pStyle w:val="Text"/>
            </w:pPr>
            <w:r>
              <w:t>d</w:t>
            </w:r>
            <w:r w:rsidRPr="0097728C">
              <w:t>ep</w:t>
            </w:r>
          </w:p>
        </w:tc>
        <w:tc>
          <w:tcPr>
            <w:tcW w:w="751" w:type="dxa"/>
            <w:shd w:val="clear" w:color="auto" w:fill="auto"/>
          </w:tcPr>
          <w:p w14:paraId="1495D6B8" w14:textId="77777777" w:rsidR="005D6975" w:rsidRPr="0097728C" w:rsidRDefault="005D6975" w:rsidP="005D6975">
            <w:pPr>
              <w:pStyle w:val="Text"/>
            </w:pPr>
            <w:r w:rsidRPr="0097728C">
              <w:t>mama</w:t>
            </w:r>
          </w:p>
        </w:tc>
        <w:tc>
          <w:tcPr>
            <w:tcW w:w="384" w:type="dxa"/>
            <w:shd w:val="clear" w:color="auto" w:fill="auto"/>
          </w:tcPr>
          <w:p w14:paraId="535B16D3" w14:textId="77777777" w:rsidR="005D6975" w:rsidRPr="00AC73BC" w:rsidRDefault="005D6975" w:rsidP="005D6975">
            <w:pPr>
              <w:pStyle w:val="Text"/>
            </w:pPr>
            <w:r w:rsidRPr="00AC73BC">
              <w:rPr>
                <w:rStyle w:val="ChBlueBold"/>
              </w:rPr>
              <w:t>ke</w:t>
            </w:r>
          </w:p>
        </w:tc>
        <w:tc>
          <w:tcPr>
            <w:tcW w:w="777" w:type="dxa"/>
            <w:shd w:val="clear" w:color="auto" w:fill="auto"/>
          </w:tcPr>
          <w:p w14:paraId="68878F84" w14:textId="77777777" w:rsidR="005D6975" w:rsidRPr="00AC73BC" w:rsidRDefault="005D6975" w:rsidP="005D6975">
            <w:pPr>
              <w:pStyle w:val="Text"/>
            </w:pPr>
            <w:r>
              <w:t>ini</w:t>
            </w:r>
          </w:p>
        </w:tc>
        <w:tc>
          <w:tcPr>
            <w:tcW w:w="1229" w:type="dxa"/>
            <w:shd w:val="clear" w:color="auto" w:fill="auto"/>
          </w:tcPr>
          <w:p w14:paraId="3399A640" w14:textId="77777777" w:rsidR="005D6975" w:rsidRPr="00AC73BC" w:rsidRDefault="005D6975" w:rsidP="005D6975">
            <w:pPr>
              <w:pStyle w:val="Text"/>
              <w:rPr>
                <w:rStyle w:val="ChBlueBold"/>
              </w:rPr>
            </w:pPr>
            <w:r w:rsidRPr="00AC73BC">
              <w:rPr>
                <w:rStyle w:val="ChBlueBold"/>
              </w:rPr>
              <w:t>Pante-Barat</w:t>
            </w:r>
          </w:p>
        </w:tc>
      </w:tr>
      <w:tr w:rsidR="00AC23C4" w:rsidRPr="00AC23C4" w14:paraId="735286BA" w14:textId="77777777" w:rsidTr="00897B8D">
        <w:tc>
          <w:tcPr>
            <w:tcW w:w="709" w:type="dxa"/>
            <w:shd w:val="clear" w:color="auto" w:fill="auto"/>
          </w:tcPr>
          <w:p w14:paraId="14CF9FCA" w14:textId="409FE120" w:rsidR="005D6975" w:rsidRPr="00CA0AD4" w:rsidRDefault="005D6975" w:rsidP="005D6975">
            <w:pPr>
              <w:pStyle w:val="GlossEng"/>
            </w:pPr>
          </w:p>
        </w:tc>
        <w:tc>
          <w:tcPr>
            <w:tcW w:w="927" w:type="dxa"/>
            <w:shd w:val="clear" w:color="auto" w:fill="auto"/>
          </w:tcPr>
          <w:p w14:paraId="7C31BACE" w14:textId="77777777" w:rsidR="005D6975" w:rsidRPr="00AC73BC" w:rsidRDefault="005D6975" w:rsidP="005D6975">
            <w:pPr>
              <w:pStyle w:val="GlossEng"/>
              <w:rPr>
                <w:rStyle w:val="ChSmallCaps"/>
              </w:rPr>
            </w:pPr>
            <w:r w:rsidRPr="0099608C">
              <w:rPr>
                <w:rStyle w:val="ChSmallCaps"/>
              </w:rPr>
              <w:t>3sg</w:t>
            </w:r>
            <w:r w:rsidR="007E04A0">
              <w:t>:</w:t>
            </w:r>
            <w:r w:rsidRPr="0099608C">
              <w:rPr>
                <w:rStyle w:val="ChSmallCaps"/>
              </w:rPr>
              <w:t>poss</w:t>
            </w:r>
          </w:p>
        </w:tc>
        <w:tc>
          <w:tcPr>
            <w:tcW w:w="751" w:type="dxa"/>
            <w:shd w:val="clear" w:color="auto" w:fill="auto"/>
          </w:tcPr>
          <w:p w14:paraId="1AD87A68" w14:textId="77777777" w:rsidR="005D6975" w:rsidRPr="001F5F11" w:rsidRDefault="005D6975" w:rsidP="005D6975">
            <w:pPr>
              <w:pStyle w:val="GlossEng"/>
            </w:pPr>
            <w:r w:rsidRPr="001F5F11">
              <w:t>mother</w:t>
            </w:r>
          </w:p>
        </w:tc>
        <w:tc>
          <w:tcPr>
            <w:tcW w:w="384" w:type="dxa"/>
            <w:shd w:val="clear" w:color="auto" w:fill="auto"/>
          </w:tcPr>
          <w:p w14:paraId="7DDCAE23" w14:textId="77777777" w:rsidR="005D6975" w:rsidRPr="001F5F11" w:rsidRDefault="005D6975" w:rsidP="005D6975">
            <w:pPr>
              <w:pStyle w:val="GlossEng"/>
            </w:pPr>
            <w:r>
              <w:t>to</w:t>
            </w:r>
          </w:p>
        </w:tc>
        <w:tc>
          <w:tcPr>
            <w:tcW w:w="777" w:type="dxa"/>
            <w:shd w:val="clear" w:color="auto" w:fill="auto"/>
          </w:tcPr>
          <w:p w14:paraId="16116410" w14:textId="77777777" w:rsidR="005D6975" w:rsidRPr="0099608C" w:rsidRDefault="005D6975" w:rsidP="005D6975">
            <w:pPr>
              <w:pStyle w:val="GlossEng"/>
              <w:rPr>
                <w:rStyle w:val="ChSmallCaps"/>
              </w:rPr>
            </w:pPr>
            <w:r w:rsidRPr="0099608C">
              <w:rPr>
                <w:rStyle w:val="ChSmallCaps"/>
              </w:rPr>
              <w:t>d.prox</w:t>
            </w:r>
          </w:p>
        </w:tc>
        <w:tc>
          <w:tcPr>
            <w:tcW w:w="1229" w:type="dxa"/>
            <w:shd w:val="clear" w:color="auto" w:fill="auto"/>
          </w:tcPr>
          <w:p w14:paraId="34386A4B" w14:textId="77777777" w:rsidR="005D6975" w:rsidRPr="001F5F11" w:rsidRDefault="005D6975" w:rsidP="005D6975">
            <w:pPr>
              <w:pStyle w:val="GlossEng"/>
            </w:pPr>
            <w:r w:rsidRPr="001F5F11">
              <w:t>Pante-Barat</w:t>
            </w:r>
          </w:p>
        </w:tc>
      </w:tr>
    </w:tbl>
    <w:p w14:paraId="40077259" w14:textId="7C4EE66C" w:rsidR="005D6975" w:rsidRDefault="00B7093A" w:rsidP="005D6975">
      <w:pPr>
        <w:pStyle w:val="FreeTranslEng"/>
      </w:pPr>
      <w:r>
        <w:t>‘</w:t>
      </w:r>
      <w:r w:rsidR="005D6975" w:rsidRPr="0097728C">
        <w:t xml:space="preserve">her mother (went) </w:t>
      </w:r>
      <w:r w:rsidR="005D6975" w:rsidRPr="0097728C">
        <w:rPr>
          <w:rStyle w:val="ChBlueBold"/>
        </w:rPr>
        <w:t>to</w:t>
      </w:r>
      <w:r w:rsidR="005D6975" w:rsidRPr="00AC73BC">
        <w:t xml:space="preserve">, </w:t>
      </w:r>
      <w:r w:rsidR="005D6975">
        <w:t>what</w:t>
      </w:r>
      <w:r>
        <w:t>’</w:t>
      </w:r>
      <w:r w:rsidR="005D6975">
        <w:t>s-its-name</w:t>
      </w:r>
      <w:r w:rsidR="005D6975" w:rsidRPr="0021793F">
        <w:t xml:space="preserve">, </w:t>
      </w:r>
      <w:r w:rsidR="005D6975" w:rsidRPr="008C0D19">
        <w:rPr>
          <w:rStyle w:val="ChBlueBold"/>
        </w:rPr>
        <w:t>Pante-Barat</w:t>
      </w:r>
      <w:r>
        <w:t>’</w:t>
      </w:r>
      <w:r w:rsidR="005D6975">
        <w:t xml:space="preserve"> </w:t>
      </w:r>
      <w:r w:rsidR="005D6975" w:rsidRPr="003E0DA4">
        <w:rPr>
          <w:rStyle w:val="ExampleSource"/>
        </w:rPr>
        <w:t>[080919-006-CvNP.025]</w:t>
      </w:r>
    </w:p>
    <w:tbl>
      <w:tblPr>
        <w:tblW w:w="0" w:type="auto"/>
        <w:tblCellMar>
          <w:left w:w="42" w:type="dxa"/>
          <w:right w:w="42" w:type="dxa"/>
        </w:tblCellMar>
        <w:tblLook w:val="01E0" w:firstRow="1" w:lastRow="1" w:firstColumn="1" w:lastColumn="1" w:noHBand="0" w:noVBand="0"/>
      </w:tblPr>
      <w:tblGrid>
        <w:gridCol w:w="709"/>
        <w:gridCol w:w="489"/>
        <w:gridCol w:w="573"/>
        <w:gridCol w:w="729"/>
      </w:tblGrid>
      <w:tr w:rsidR="00897B8D" w:rsidRPr="008C7D8B" w14:paraId="60771FF1" w14:textId="77777777" w:rsidTr="00897B8D">
        <w:tc>
          <w:tcPr>
            <w:tcW w:w="709" w:type="dxa"/>
            <w:shd w:val="clear" w:color="auto" w:fill="auto"/>
          </w:tcPr>
          <w:p w14:paraId="547D74EC" w14:textId="77777777" w:rsidR="00897B8D" w:rsidRPr="00157B03" w:rsidRDefault="00897B8D" w:rsidP="00897B8D">
            <w:pPr>
              <w:pStyle w:val="O0Nwnext"/>
            </w:pPr>
            <w:bookmarkStart w:id="4835" w:name="_Ref336886436"/>
            <w:bookmarkStart w:id="4836" w:name="_Ref340310734"/>
            <w:r>
              <w:t>(</w:t>
            </w:r>
            <w:fldSimple w:instr=" SEQ ( \* ARABIC \s 1 ">
              <w:r w:rsidR="00154D81">
                <w:rPr>
                  <w:noProof/>
                </w:rPr>
                <w:t>24</w:t>
              </w:r>
            </w:fldSimple>
            <w:bookmarkEnd w:id="4835"/>
            <w:r>
              <w:t>)</w:t>
            </w:r>
            <w:bookmarkEnd w:id="4836"/>
          </w:p>
        </w:tc>
        <w:tc>
          <w:tcPr>
            <w:tcW w:w="489" w:type="dxa"/>
            <w:shd w:val="clear" w:color="auto" w:fill="auto"/>
          </w:tcPr>
          <w:p w14:paraId="6BFB684F" w14:textId="77777777" w:rsidR="00897B8D" w:rsidRPr="00F413F6" w:rsidRDefault="00897B8D" w:rsidP="00897B8D">
            <w:pPr>
              <w:pStyle w:val="Text"/>
            </w:pPr>
            <w:r w:rsidRPr="002B2F58">
              <w:t>s</w:t>
            </w:r>
            <w:r w:rsidRPr="00F413F6">
              <w:t>a</w:t>
            </w:r>
          </w:p>
        </w:tc>
        <w:tc>
          <w:tcPr>
            <w:tcW w:w="573" w:type="dxa"/>
            <w:shd w:val="clear" w:color="auto" w:fill="auto"/>
          </w:tcPr>
          <w:p w14:paraId="26DD9217" w14:textId="77777777" w:rsidR="00897B8D" w:rsidRPr="00002C02" w:rsidRDefault="00897B8D" w:rsidP="00897B8D">
            <w:pPr>
              <w:pStyle w:val="Text"/>
              <w:rPr>
                <w:rStyle w:val="ChBlueBold"/>
              </w:rPr>
            </w:pPr>
            <w:r w:rsidRPr="00002C02">
              <w:rPr>
                <w:rStyle w:val="ChBlueBold"/>
              </w:rPr>
              <w:t>dari</w:t>
            </w:r>
          </w:p>
        </w:tc>
        <w:tc>
          <w:tcPr>
            <w:tcW w:w="729" w:type="dxa"/>
            <w:shd w:val="clear" w:color="auto" w:fill="auto"/>
          </w:tcPr>
          <w:p w14:paraId="1D3A4BB5" w14:textId="77777777" w:rsidR="00897B8D" w:rsidRPr="00002C02" w:rsidRDefault="00897B8D" w:rsidP="00897B8D">
            <w:pPr>
              <w:pStyle w:val="Text"/>
              <w:rPr>
                <w:rStyle w:val="ChBlueBold"/>
              </w:rPr>
            </w:pPr>
            <w:r w:rsidRPr="00002C02">
              <w:rPr>
                <w:rStyle w:val="ChBlueBold"/>
              </w:rPr>
              <w:t>Sawar</w:t>
            </w:r>
          </w:p>
        </w:tc>
      </w:tr>
      <w:tr w:rsidR="00897B8D" w:rsidRPr="00AC23C4" w14:paraId="3D2EFD81" w14:textId="77777777" w:rsidTr="00897B8D">
        <w:tc>
          <w:tcPr>
            <w:tcW w:w="709" w:type="dxa"/>
            <w:shd w:val="clear" w:color="auto" w:fill="auto"/>
          </w:tcPr>
          <w:p w14:paraId="55113B70" w14:textId="77777777" w:rsidR="00897B8D" w:rsidRPr="00157B03" w:rsidRDefault="00897B8D" w:rsidP="00897B8D">
            <w:pPr>
              <w:pStyle w:val="GlossEng"/>
            </w:pPr>
          </w:p>
        </w:tc>
        <w:tc>
          <w:tcPr>
            <w:tcW w:w="489" w:type="dxa"/>
            <w:shd w:val="clear" w:color="auto" w:fill="auto"/>
          </w:tcPr>
          <w:p w14:paraId="11221E31" w14:textId="77777777" w:rsidR="00897B8D" w:rsidRPr="0099608C" w:rsidRDefault="00897B8D" w:rsidP="00897B8D">
            <w:pPr>
              <w:pStyle w:val="GlossEng"/>
              <w:rPr>
                <w:rStyle w:val="ChSmallCaps"/>
              </w:rPr>
            </w:pPr>
            <w:r w:rsidRPr="0099608C">
              <w:rPr>
                <w:rStyle w:val="ChSmallCaps"/>
              </w:rPr>
              <w:t>1sg</w:t>
            </w:r>
          </w:p>
        </w:tc>
        <w:tc>
          <w:tcPr>
            <w:tcW w:w="573" w:type="dxa"/>
            <w:shd w:val="clear" w:color="auto" w:fill="auto"/>
          </w:tcPr>
          <w:p w14:paraId="64ED03DB" w14:textId="77777777" w:rsidR="00897B8D" w:rsidRPr="001F5F11" w:rsidRDefault="00897B8D" w:rsidP="00897B8D">
            <w:pPr>
              <w:pStyle w:val="GlossEng"/>
            </w:pPr>
            <w:r>
              <w:t>from</w:t>
            </w:r>
          </w:p>
        </w:tc>
        <w:tc>
          <w:tcPr>
            <w:tcW w:w="729" w:type="dxa"/>
            <w:shd w:val="clear" w:color="auto" w:fill="auto"/>
          </w:tcPr>
          <w:p w14:paraId="73B9E264" w14:textId="77777777" w:rsidR="00897B8D" w:rsidRPr="001F5F11" w:rsidRDefault="00897B8D" w:rsidP="00897B8D">
            <w:pPr>
              <w:pStyle w:val="GlossEng"/>
            </w:pPr>
            <w:r w:rsidRPr="001F5F11">
              <w:t>Sawar</w:t>
            </w:r>
          </w:p>
        </w:tc>
      </w:tr>
    </w:tbl>
    <w:p w14:paraId="73C977DD" w14:textId="3FD9FF20" w:rsidR="00897B8D" w:rsidRPr="00897B8D" w:rsidRDefault="00897B8D" w:rsidP="00897B8D">
      <w:pPr>
        <w:pStyle w:val="FreeTranslEng"/>
      </w:pPr>
      <w:r>
        <w:t>‘</w:t>
      </w:r>
      <w:r w:rsidRPr="00DE1CF2">
        <w:t xml:space="preserve">I (just returned) </w:t>
      </w:r>
      <w:r w:rsidRPr="00DE1CF2">
        <w:rPr>
          <w:rStyle w:val="ChBlueBold"/>
        </w:rPr>
        <w:t>from Sawar</w:t>
      </w:r>
      <w:r>
        <w:t>’</w:t>
      </w:r>
      <w:r w:rsidRPr="00DE1CF2">
        <w:t xml:space="preserve"> </w:t>
      </w:r>
      <w:r w:rsidRPr="00DE1CF2">
        <w:rPr>
          <w:rStyle w:val="ExampleSource"/>
        </w:rPr>
        <w:t>[080927-004-CvNP.0003]</w:t>
      </w:r>
    </w:p>
    <w:p w14:paraId="78BAA602" w14:textId="4EC01C59" w:rsidR="005D6975" w:rsidRDefault="005D6975" w:rsidP="00A27A47">
      <w:pPr>
        <w:pStyle w:val="Body0005after"/>
      </w:pPr>
      <w:r>
        <w:t xml:space="preserve">Locational predicates also express figurative locational relations between </w:t>
      </w:r>
      <w:r w:rsidR="007D40FD">
        <w:t xml:space="preserve">a </w:t>
      </w:r>
      <w:r>
        <w:t xml:space="preserve">figure and </w:t>
      </w:r>
      <w:r w:rsidR="007D40FD">
        <w:t xml:space="preserve">the </w:t>
      </w:r>
      <w:r>
        <w:t xml:space="preserve">ground. In </w:t>
      </w:r>
      <w:r>
        <w:fldChar w:fldCharType="begin"/>
      </w:r>
      <w:r>
        <w:instrText xml:space="preserve"> REF _Ref340310732 \h </w:instrText>
      </w:r>
      <w:r>
        <w:fldChar w:fldCharType="separate"/>
      </w:r>
      <w:r w:rsidR="00154D81">
        <w:t>(</w:t>
      </w:r>
      <w:r w:rsidR="00154D81">
        <w:rPr>
          <w:noProof/>
        </w:rPr>
        <w:t>25</w:t>
      </w:r>
      <w:r w:rsidR="00154D81">
        <w:t>)</w:t>
      </w:r>
      <w:r>
        <w:fldChar w:fldCharType="end"/>
      </w:r>
      <w:r>
        <w:t xml:space="preserve">, locative </w:t>
      </w:r>
      <w:r w:rsidRPr="00E80EBE">
        <w:rPr>
          <w:rStyle w:val="ChItalBold"/>
        </w:rPr>
        <w:t>di</w:t>
      </w:r>
      <w:r>
        <w:t xml:space="preserve"> </w:t>
      </w:r>
      <w:r w:rsidR="00B7093A">
        <w:t>‘</w:t>
      </w:r>
      <w:r>
        <w:t>at, in</w:t>
      </w:r>
      <w:r w:rsidR="00B7093A">
        <w:t>’</w:t>
      </w:r>
      <w:r>
        <w:t xml:space="preserve"> conveys a figurative locational relation between the figure </w:t>
      </w:r>
      <w:r w:rsidRPr="001C6802">
        <w:rPr>
          <w:rStyle w:val="ChItalBold"/>
        </w:rPr>
        <w:t>saya</w:t>
      </w:r>
      <w:r>
        <w:t xml:space="preserve"> </w:t>
      </w:r>
      <w:r w:rsidR="00B7093A">
        <w:t>‘</w:t>
      </w:r>
      <w:r>
        <w:t>1</w:t>
      </w:r>
      <w:r w:rsidRPr="0099608C">
        <w:rPr>
          <w:rStyle w:val="ChSmallCaps"/>
        </w:rPr>
        <w:t>sg</w:t>
      </w:r>
      <w:r w:rsidR="00B7093A">
        <w:t>’</w:t>
      </w:r>
      <w:r>
        <w:t xml:space="preserve"> and the ground </w:t>
      </w:r>
      <w:r w:rsidRPr="001C6802">
        <w:rPr>
          <w:rStyle w:val="ChItalBold"/>
        </w:rPr>
        <w:t>IPS satu</w:t>
      </w:r>
      <w:r>
        <w:t xml:space="preserve"> </w:t>
      </w:r>
      <w:r w:rsidR="00B7093A">
        <w:t>‘</w:t>
      </w:r>
      <w:r>
        <w:t>Social Sciences I</w:t>
      </w:r>
      <w:r w:rsidR="00B7093A">
        <w:t>’</w:t>
      </w:r>
      <w:r>
        <w:t xml:space="preserve">. Along similar lines, elative </w:t>
      </w:r>
      <w:r w:rsidRPr="00C26EC9">
        <w:rPr>
          <w:rStyle w:val="ChItalBold"/>
        </w:rPr>
        <w:t>dari</w:t>
      </w:r>
      <w:r>
        <w:t xml:space="preserve"> </w:t>
      </w:r>
      <w:r w:rsidR="00B7093A">
        <w:t>‘</w:t>
      </w:r>
      <w:r>
        <w:t>from</w:t>
      </w:r>
      <w:r w:rsidR="00B7093A">
        <w:t>’</w:t>
      </w:r>
      <w:r>
        <w:t xml:space="preserve"> conveys a figurative relation in </w:t>
      </w:r>
      <w:r>
        <w:fldChar w:fldCharType="begin"/>
      </w:r>
      <w:r>
        <w:instrText xml:space="preserve"> REF _Ref340310736 \h </w:instrText>
      </w:r>
      <w:r>
        <w:fldChar w:fldCharType="separate"/>
      </w:r>
      <w:r w:rsidR="00154D81">
        <w:t>(</w:t>
      </w:r>
      <w:r w:rsidR="00154D81">
        <w:rPr>
          <w:noProof/>
        </w:rPr>
        <w:t>26</w:t>
      </w:r>
      <w:r w:rsidR="00154D81">
        <w:t>)</w:t>
      </w:r>
      <w:r>
        <w:fldChar w:fldCharType="end"/>
      </w:r>
      <w:r>
        <w:t xml:space="preserve">. This example is part of a conversation about a building project that was put on hold due to </w:t>
      </w:r>
      <w:r w:rsidR="00A5038C">
        <w:t xml:space="preserve">the </w:t>
      </w:r>
      <w:r>
        <w:t xml:space="preserve">lack of funding. The </w:t>
      </w:r>
      <w:r w:rsidRPr="00DE06CF">
        <w:t>figure</w:t>
      </w:r>
      <w:r>
        <w:t xml:space="preserve"> </w:t>
      </w:r>
      <w:r w:rsidRPr="00DE24EA">
        <w:rPr>
          <w:rStyle w:val="ChItalBold"/>
        </w:rPr>
        <w:t>smua itu</w:t>
      </w:r>
      <w:r>
        <w:t xml:space="preserve"> </w:t>
      </w:r>
      <w:r w:rsidR="00B7093A">
        <w:t>‘</w:t>
      </w:r>
      <w:r>
        <w:t>all that</w:t>
      </w:r>
      <w:r w:rsidR="00B7093A">
        <w:t>’</w:t>
      </w:r>
      <w:r>
        <w:t xml:space="preserve"> refers to the delayed project while the ground </w:t>
      </w:r>
      <w:r w:rsidRPr="00D9465F">
        <w:rPr>
          <w:rStyle w:val="ChItalBold"/>
        </w:rPr>
        <w:t>uang</w:t>
      </w:r>
      <w:r>
        <w:t xml:space="preserve"> </w:t>
      </w:r>
      <w:r w:rsidR="00B7093A">
        <w:t>‘</w:t>
      </w:r>
      <w:r>
        <w:t>money</w:t>
      </w:r>
      <w:r w:rsidR="00B7093A">
        <w:t>’</w:t>
      </w:r>
      <w:r>
        <w:t xml:space="preserve"> denotes the nonspatial source from which this delay originates. Figurative predicates with allative </w:t>
      </w:r>
      <w:r w:rsidRPr="00DA25C9">
        <w:rPr>
          <w:rStyle w:val="ChItalBold"/>
        </w:rPr>
        <w:t>ke</w:t>
      </w:r>
      <w:r>
        <w:t xml:space="preserve"> </w:t>
      </w:r>
      <w:r w:rsidR="00B7093A">
        <w:t>‘</w:t>
      </w:r>
      <w:r>
        <w:t>to</w:t>
      </w:r>
      <w:r w:rsidR="00B7093A">
        <w:t>’</w:t>
      </w:r>
      <w:r>
        <w:t xml:space="preserve"> are unattested.</w:t>
      </w:r>
    </w:p>
    <w:p w14:paraId="2B7F8739" w14:textId="77777777" w:rsidR="005D6975" w:rsidRDefault="005D6975" w:rsidP="005D6975">
      <w:pPr>
        <w:pStyle w:val="ExampleTitle"/>
      </w:pPr>
      <w:r>
        <w:t>Figurative locational relation between figure and ground</w:t>
      </w:r>
    </w:p>
    <w:tbl>
      <w:tblPr>
        <w:tblW w:w="3465" w:type="dxa"/>
        <w:tblCellMar>
          <w:left w:w="42" w:type="dxa"/>
          <w:right w:w="42" w:type="dxa"/>
        </w:tblCellMar>
        <w:tblLook w:val="01E0" w:firstRow="1" w:lastRow="1" w:firstColumn="1" w:lastColumn="1" w:noHBand="0" w:noVBand="0"/>
      </w:tblPr>
      <w:tblGrid>
        <w:gridCol w:w="709"/>
        <w:gridCol w:w="489"/>
        <w:gridCol w:w="360"/>
        <w:gridCol w:w="1367"/>
        <w:gridCol w:w="540"/>
      </w:tblGrid>
      <w:tr w:rsidR="00AC23C4" w:rsidRPr="008C7D8B" w14:paraId="4C7F20DD" w14:textId="77777777" w:rsidTr="00AC23C4">
        <w:tc>
          <w:tcPr>
            <w:tcW w:w="709" w:type="dxa"/>
            <w:shd w:val="clear" w:color="auto" w:fill="auto"/>
          </w:tcPr>
          <w:p w14:paraId="56737025" w14:textId="77777777" w:rsidR="005D6975" w:rsidRPr="00E80119" w:rsidRDefault="005D6975" w:rsidP="005D6975">
            <w:pPr>
              <w:pStyle w:val="O0Nwnext"/>
            </w:pPr>
            <w:bookmarkStart w:id="4837" w:name="_Ref336886434"/>
            <w:bookmarkStart w:id="4838" w:name="_Ref340310732"/>
            <w:r>
              <w:t>(</w:t>
            </w:r>
            <w:fldSimple w:instr=" SEQ ( \* ARABIC \s 1 ">
              <w:r w:rsidR="00154D81">
                <w:rPr>
                  <w:noProof/>
                </w:rPr>
                <w:t>25</w:t>
              </w:r>
            </w:fldSimple>
            <w:bookmarkEnd w:id="4837"/>
            <w:r>
              <w:t>)</w:t>
            </w:r>
            <w:bookmarkEnd w:id="4838"/>
          </w:p>
        </w:tc>
        <w:tc>
          <w:tcPr>
            <w:tcW w:w="489" w:type="dxa"/>
            <w:shd w:val="clear" w:color="auto" w:fill="auto"/>
          </w:tcPr>
          <w:p w14:paraId="25A21E80" w14:textId="77777777" w:rsidR="005D6975" w:rsidRPr="00B76B7E" w:rsidRDefault="005D6975" w:rsidP="005D6975">
            <w:pPr>
              <w:pStyle w:val="Text"/>
            </w:pPr>
            <w:r w:rsidRPr="00B76B7E">
              <w:t>sa</w:t>
            </w:r>
          </w:p>
        </w:tc>
        <w:tc>
          <w:tcPr>
            <w:tcW w:w="360" w:type="dxa"/>
            <w:shd w:val="clear" w:color="auto" w:fill="auto"/>
          </w:tcPr>
          <w:p w14:paraId="5778CCEB" w14:textId="77777777" w:rsidR="005D6975" w:rsidRPr="000F275B" w:rsidRDefault="005D6975" w:rsidP="005D6975">
            <w:pPr>
              <w:pStyle w:val="Text"/>
              <w:rPr>
                <w:rStyle w:val="ChBlueBold"/>
              </w:rPr>
            </w:pPr>
            <w:r w:rsidRPr="003B7BBA">
              <w:rPr>
                <w:rStyle w:val="ChBlueBold"/>
              </w:rPr>
              <w:t>di</w:t>
            </w:r>
          </w:p>
        </w:tc>
        <w:tc>
          <w:tcPr>
            <w:tcW w:w="1367" w:type="dxa"/>
            <w:shd w:val="clear" w:color="auto" w:fill="auto"/>
          </w:tcPr>
          <w:p w14:paraId="505A4AF5" w14:textId="77777777" w:rsidR="005D6975" w:rsidRPr="000F275B" w:rsidRDefault="005D6975" w:rsidP="005D6975">
            <w:pPr>
              <w:pStyle w:val="Text"/>
              <w:rPr>
                <w:rStyle w:val="ChBlueBold"/>
              </w:rPr>
            </w:pPr>
            <w:r w:rsidRPr="003B7BBA">
              <w:rPr>
                <w:rStyle w:val="ChBlueBold"/>
              </w:rPr>
              <w:t>IPS</w:t>
            </w:r>
          </w:p>
        </w:tc>
        <w:tc>
          <w:tcPr>
            <w:tcW w:w="540" w:type="dxa"/>
            <w:shd w:val="clear" w:color="auto" w:fill="auto"/>
          </w:tcPr>
          <w:p w14:paraId="32FA6EF3" w14:textId="77777777" w:rsidR="005D6975" w:rsidRPr="000F275B" w:rsidRDefault="005D6975" w:rsidP="005D6975">
            <w:pPr>
              <w:pStyle w:val="Text"/>
              <w:rPr>
                <w:rStyle w:val="ChBlueBold"/>
              </w:rPr>
            </w:pPr>
            <w:r w:rsidRPr="003B7BBA">
              <w:rPr>
                <w:rStyle w:val="ChBlueBold"/>
              </w:rPr>
              <w:t>satu</w:t>
            </w:r>
          </w:p>
        </w:tc>
      </w:tr>
      <w:tr w:rsidR="00AC23C4" w:rsidRPr="00AC23C4" w14:paraId="16BD2120" w14:textId="77777777" w:rsidTr="00AC23C4">
        <w:tc>
          <w:tcPr>
            <w:tcW w:w="709" w:type="dxa"/>
            <w:shd w:val="clear" w:color="auto" w:fill="auto"/>
          </w:tcPr>
          <w:p w14:paraId="441CAE27" w14:textId="77777777" w:rsidR="005D6975" w:rsidRPr="00E80119" w:rsidRDefault="005D6975" w:rsidP="005D6975">
            <w:pPr>
              <w:pStyle w:val="GlossEng"/>
            </w:pPr>
          </w:p>
        </w:tc>
        <w:tc>
          <w:tcPr>
            <w:tcW w:w="489" w:type="dxa"/>
            <w:shd w:val="clear" w:color="auto" w:fill="auto"/>
          </w:tcPr>
          <w:p w14:paraId="1B51EF47" w14:textId="77777777" w:rsidR="005D6975" w:rsidRPr="0099608C" w:rsidRDefault="005D6975" w:rsidP="005D6975">
            <w:pPr>
              <w:pStyle w:val="GlossEng"/>
              <w:rPr>
                <w:rStyle w:val="ChSmallCaps"/>
              </w:rPr>
            </w:pPr>
            <w:r w:rsidRPr="0099608C">
              <w:rPr>
                <w:rStyle w:val="ChSmallCaps"/>
              </w:rPr>
              <w:t>1sg</w:t>
            </w:r>
          </w:p>
        </w:tc>
        <w:tc>
          <w:tcPr>
            <w:tcW w:w="360" w:type="dxa"/>
            <w:shd w:val="clear" w:color="auto" w:fill="auto"/>
          </w:tcPr>
          <w:p w14:paraId="315539DB" w14:textId="77777777" w:rsidR="005D6975" w:rsidRPr="003F62EE" w:rsidRDefault="005D6975" w:rsidP="005D6975">
            <w:pPr>
              <w:pStyle w:val="GlossEng"/>
            </w:pPr>
            <w:r>
              <w:t>at</w:t>
            </w:r>
          </w:p>
        </w:tc>
        <w:tc>
          <w:tcPr>
            <w:tcW w:w="1367" w:type="dxa"/>
            <w:shd w:val="clear" w:color="auto" w:fill="auto"/>
          </w:tcPr>
          <w:p w14:paraId="2D994FD7" w14:textId="77777777" w:rsidR="005D6975" w:rsidRPr="003F62EE" w:rsidRDefault="005D6975" w:rsidP="005D6975">
            <w:pPr>
              <w:pStyle w:val="GlossEng"/>
            </w:pPr>
            <w:r w:rsidRPr="003F62EE">
              <w:t>social.sciences</w:t>
            </w:r>
          </w:p>
        </w:tc>
        <w:tc>
          <w:tcPr>
            <w:tcW w:w="540" w:type="dxa"/>
            <w:shd w:val="clear" w:color="auto" w:fill="auto"/>
          </w:tcPr>
          <w:p w14:paraId="6D98B74E" w14:textId="77777777" w:rsidR="005D6975" w:rsidRPr="003F62EE" w:rsidRDefault="005D6975" w:rsidP="005D6975">
            <w:pPr>
              <w:pStyle w:val="GlossEng"/>
            </w:pPr>
            <w:r w:rsidRPr="003F62EE">
              <w:t>one</w:t>
            </w:r>
          </w:p>
        </w:tc>
      </w:tr>
    </w:tbl>
    <w:p w14:paraId="70AC90C7" w14:textId="364079C4" w:rsidR="005D6975" w:rsidRDefault="005D6975" w:rsidP="005D6975">
      <w:pPr>
        <w:pStyle w:val="FreeTranslEng"/>
      </w:pPr>
      <w:r>
        <w:t xml:space="preserve">[About course tracks in high school:] </w:t>
      </w:r>
      <w:r w:rsidR="00B7093A">
        <w:t>‘</w:t>
      </w:r>
      <w:r w:rsidRPr="00DE1CF2">
        <w:t xml:space="preserve">I am </w:t>
      </w:r>
      <w:r w:rsidRPr="00A358D3">
        <w:rPr>
          <w:rStyle w:val="ChBlueBold"/>
        </w:rPr>
        <w:t>in Social Sciences I</w:t>
      </w:r>
      <w:r w:rsidR="00B7093A">
        <w:t>’</w:t>
      </w:r>
      <w:r w:rsidRPr="00DE1CF2">
        <w:t xml:space="preserve"> </w:t>
      </w:r>
      <w:r w:rsidRPr="00DE1CF2">
        <w:rPr>
          <w:rStyle w:val="ExampleSource"/>
        </w:rPr>
        <w:t>[081023-004-Cv.0020]</w:t>
      </w:r>
    </w:p>
    <w:tbl>
      <w:tblPr>
        <w:tblW w:w="3324" w:type="dxa"/>
        <w:tblCellMar>
          <w:left w:w="42" w:type="dxa"/>
          <w:right w:w="42" w:type="dxa"/>
        </w:tblCellMar>
        <w:tblLook w:val="01E0" w:firstRow="1" w:lastRow="1" w:firstColumn="1" w:lastColumn="1" w:noHBand="0" w:noVBand="0"/>
      </w:tblPr>
      <w:tblGrid>
        <w:gridCol w:w="709"/>
        <w:gridCol w:w="607"/>
        <w:gridCol w:w="706"/>
        <w:gridCol w:w="573"/>
        <w:gridCol w:w="729"/>
      </w:tblGrid>
      <w:tr w:rsidR="00AC23C4" w:rsidRPr="008C7D8B" w14:paraId="42A32027" w14:textId="77777777" w:rsidTr="00AC23C4">
        <w:tc>
          <w:tcPr>
            <w:tcW w:w="709" w:type="dxa"/>
            <w:shd w:val="clear" w:color="auto" w:fill="auto"/>
          </w:tcPr>
          <w:p w14:paraId="273B1F6D" w14:textId="77777777" w:rsidR="005D6975" w:rsidRPr="002B2F58" w:rsidRDefault="005D6975" w:rsidP="005D6975">
            <w:pPr>
              <w:pStyle w:val="O0Nwnext"/>
            </w:pPr>
            <w:bookmarkStart w:id="4839" w:name="_Ref336886438"/>
            <w:bookmarkStart w:id="4840" w:name="_Ref340310736"/>
            <w:r>
              <w:t>(</w:t>
            </w:r>
            <w:fldSimple w:instr=" SEQ ( \* ARABIC \s 1 ">
              <w:r w:rsidR="00154D81">
                <w:rPr>
                  <w:noProof/>
                </w:rPr>
                <w:t>26</w:t>
              </w:r>
            </w:fldSimple>
            <w:bookmarkEnd w:id="4839"/>
            <w:r>
              <w:t>)</w:t>
            </w:r>
            <w:bookmarkEnd w:id="4840"/>
          </w:p>
        </w:tc>
        <w:tc>
          <w:tcPr>
            <w:tcW w:w="607" w:type="dxa"/>
            <w:shd w:val="clear" w:color="auto" w:fill="auto"/>
          </w:tcPr>
          <w:p w14:paraId="22315943" w14:textId="77777777" w:rsidR="005D6975" w:rsidRPr="00F413F6" w:rsidRDefault="005D6975" w:rsidP="005D6975">
            <w:pPr>
              <w:pStyle w:val="Text"/>
            </w:pPr>
            <w:r w:rsidRPr="00F413F6">
              <w:t>smua</w:t>
            </w:r>
          </w:p>
        </w:tc>
        <w:tc>
          <w:tcPr>
            <w:tcW w:w="706" w:type="dxa"/>
            <w:shd w:val="clear" w:color="auto" w:fill="auto"/>
          </w:tcPr>
          <w:p w14:paraId="5A3A2FD0" w14:textId="77777777" w:rsidR="005D6975" w:rsidRPr="00F413F6" w:rsidRDefault="005D6975" w:rsidP="005D6975">
            <w:pPr>
              <w:pStyle w:val="Text"/>
            </w:pPr>
            <w:r w:rsidRPr="00F413F6">
              <w:t>itu</w:t>
            </w:r>
          </w:p>
        </w:tc>
        <w:tc>
          <w:tcPr>
            <w:tcW w:w="573" w:type="dxa"/>
            <w:shd w:val="clear" w:color="auto" w:fill="auto"/>
          </w:tcPr>
          <w:p w14:paraId="05491B8D" w14:textId="77777777" w:rsidR="005D6975" w:rsidRPr="009253EE" w:rsidRDefault="005D6975" w:rsidP="005D6975">
            <w:pPr>
              <w:pStyle w:val="Text"/>
              <w:rPr>
                <w:rStyle w:val="ChBlueBold"/>
              </w:rPr>
            </w:pPr>
            <w:r w:rsidRPr="009253EE">
              <w:rPr>
                <w:rStyle w:val="ChBlueBold"/>
              </w:rPr>
              <w:t>dari</w:t>
            </w:r>
          </w:p>
        </w:tc>
        <w:tc>
          <w:tcPr>
            <w:tcW w:w="729" w:type="dxa"/>
            <w:shd w:val="clear" w:color="auto" w:fill="auto"/>
          </w:tcPr>
          <w:p w14:paraId="60B2B3A8" w14:textId="77777777" w:rsidR="005D6975" w:rsidRPr="009253EE" w:rsidRDefault="005D6975" w:rsidP="005D6975">
            <w:pPr>
              <w:pStyle w:val="Text"/>
              <w:rPr>
                <w:rStyle w:val="ChBlueBold"/>
              </w:rPr>
            </w:pPr>
            <w:r w:rsidRPr="009253EE">
              <w:rPr>
                <w:rStyle w:val="ChBlueBold"/>
              </w:rPr>
              <w:t>uan</w:t>
            </w:r>
            <w:r>
              <w:rPr>
                <w:rStyle w:val="ChBlueBold"/>
              </w:rPr>
              <w:t>g</w:t>
            </w:r>
          </w:p>
        </w:tc>
      </w:tr>
      <w:tr w:rsidR="00AC23C4" w:rsidRPr="00AC23C4" w14:paraId="61A6B8B5" w14:textId="77777777" w:rsidTr="00AC23C4">
        <w:tc>
          <w:tcPr>
            <w:tcW w:w="709" w:type="dxa"/>
            <w:shd w:val="clear" w:color="auto" w:fill="auto"/>
          </w:tcPr>
          <w:p w14:paraId="07155622" w14:textId="77777777" w:rsidR="005D6975" w:rsidRPr="002B2F58" w:rsidRDefault="005D6975" w:rsidP="005D6975">
            <w:pPr>
              <w:pStyle w:val="GlossEng"/>
            </w:pPr>
          </w:p>
        </w:tc>
        <w:tc>
          <w:tcPr>
            <w:tcW w:w="607" w:type="dxa"/>
            <w:shd w:val="clear" w:color="auto" w:fill="auto"/>
          </w:tcPr>
          <w:p w14:paraId="58960149" w14:textId="77777777" w:rsidR="005D6975" w:rsidRPr="001F5F11" w:rsidRDefault="005D6975" w:rsidP="005D6975">
            <w:pPr>
              <w:pStyle w:val="GlossEng"/>
            </w:pPr>
            <w:r w:rsidRPr="001F5F11">
              <w:t>all</w:t>
            </w:r>
          </w:p>
        </w:tc>
        <w:tc>
          <w:tcPr>
            <w:tcW w:w="706" w:type="dxa"/>
            <w:shd w:val="clear" w:color="auto" w:fill="auto"/>
          </w:tcPr>
          <w:p w14:paraId="0DBC2A6F" w14:textId="77777777" w:rsidR="005D6975" w:rsidRPr="0099608C" w:rsidRDefault="005D6975" w:rsidP="005D6975">
            <w:pPr>
              <w:pStyle w:val="GlossEng"/>
              <w:rPr>
                <w:rStyle w:val="ChSmallCaps"/>
              </w:rPr>
            </w:pPr>
            <w:r w:rsidRPr="0099608C">
              <w:rPr>
                <w:rStyle w:val="ChSmallCaps"/>
              </w:rPr>
              <w:t>d.dist</w:t>
            </w:r>
          </w:p>
        </w:tc>
        <w:tc>
          <w:tcPr>
            <w:tcW w:w="573" w:type="dxa"/>
            <w:shd w:val="clear" w:color="auto" w:fill="auto"/>
          </w:tcPr>
          <w:p w14:paraId="06B4A0CC" w14:textId="77777777" w:rsidR="005D6975" w:rsidRPr="001F5F11" w:rsidRDefault="005D6975" w:rsidP="005D6975">
            <w:pPr>
              <w:pStyle w:val="GlossEng"/>
            </w:pPr>
            <w:r>
              <w:t>from</w:t>
            </w:r>
          </w:p>
        </w:tc>
        <w:tc>
          <w:tcPr>
            <w:tcW w:w="729" w:type="dxa"/>
            <w:shd w:val="clear" w:color="auto" w:fill="auto"/>
          </w:tcPr>
          <w:p w14:paraId="5A8955A0" w14:textId="77777777" w:rsidR="005D6975" w:rsidRPr="001F5F11" w:rsidRDefault="005D6975" w:rsidP="005D6975">
            <w:pPr>
              <w:pStyle w:val="GlossEng"/>
            </w:pPr>
            <w:r w:rsidRPr="001F5F11">
              <w:t>money</w:t>
            </w:r>
          </w:p>
        </w:tc>
      </w:tr>
    </w:tbl>
    <w:p w14:paraId="5408F2EF" w14:textId="2F2A3ED8" w:rsidR="005D6975" w:rsidRPr="00A56959" w:rsidRDefault="00B7093A" w:rsidP="005D6975">
      <w:pPr>
        <w:pStyle w:val="FreeTranslEng"/>
      </w:pPr>
      <w:r>
        <w:t>‘</w:t>
      </w:r>
      <w:r w:rsidR="005D6975" w:rsidRPr="00F413F6">
        <w:t xml:space="preserve">all that (depends) </w:t>
      </w:r>
      <w:r w:rsidR="005D6975" w:rsidRPr="004E2876">
        <w:rPr>
          <w:rStyle w:val="ChBlueBold"/>
        </w:rPr>
        <w:t>on the money</w:t>
      </w:r>
      <w:r>
        <w:t>’</w:t>
      </w:r>
      <w:r w:rsidR="005D6975">
        <w:t xml:space="preserve"> (Lit. </w:t>
      </w:r>
      <w:r>
        <w:t>‘</w:t>
      </w:r>
      <w:r w:rsidR="005D6975" w:rsidRPr="00F413F6">
        <w:rPr>
          <w:rStyle w:val="ChBlueBold"/>
        </w:rPr>
        <w:t>from the money</w:t>
      </w:r>
      <w:r>
        <w:t>’</w:t>
      </w:r>
      <w:r w:rsidR="005D6975">
        <w:t xml:space="preserve">) </w:t>
      </w:r>
      <w:r w:rsidR="005D6975" w:rsidRPr="003E0DA4">
        <w:rPr>
          <w:rStyle w:val="ExampleSource"/>
        </w:rPr>
        <w:t>[080927-006-CvNP.0034]</w:t>
      </w:r>
    </w:p>
    <w:p w14:paraId="765CAC56" w14:textId="00D7B158" w:rsidR="00D84A65" w:rsidRDefault="005D6975" w:rsidP="008F1383">
      <w:pPr>
        <w:pStyle w:val="Body0005after"/>
      </w:pPr>
      <w:r>
        <w:t xml:space="preserve">If speakers want to emphasize the predicate, they can front it. The corpus, however, includes only three utterances with fronted prepositional predicates, </w:t>
      </w:r>
      <w:r w:rsidR="00A5038C">
        <w:t xml:space="preserve">which </w:t>
      </w:r>
      <w:r w:rsidR="00576736">
        <w:t xml:space="preserve">are </w:t>
      </w:r>
      <w:r>
        <w:t xml:space="preserve">presented in </w:t>
      </w:r>
      <w:r>
        <w:fldChar w:fldCharType="begin"/>
      </w:r>
      <w:r>
        <w:instrText xml:space="preserve"> REF _Ref364331067 \h </w:instrText>
      </w:r>
      <w:r>
        <w:fldChar w:fldCharType="separate"/>
      </w:r>
      <w:r w:rsidR="00154D81" w:rsidRPr="00BD3F98">
        <w:t>(</w:t>
      </w:r>
      <w:r w:rsidR="00154D81">
        <w:rPr>
          <w:noProof/>
        </w:rPr>
        <w:t>27</w:t>
      </w:r>
      <w:r w:rsidR="00154D81" w:rsidRPr="00BD3F98">
        <w:t>)</w:t>
      </w:r>
      <w:r>
        <w:fldChar w:fldCharType="end"/>
      </w:r>
      <w:r>
        <w:t xml:space="preserve"> to </w:t>
      </w:r>
      <w:r w:rsidRPr="00587528">
        <w:fldChar w:fldCharType="begin"/>
      </w:r>
      <w:r w:rsidRPr="00587528">
        <w:instrText xml:space="preserve"> REF _Ref338956153 \h  \* MERGEFORMAT </w:instrText>
      </w:r>
      <w:r w:rsidRPr="00587528">
        <w:fldChar w:fldCharType="separate"/>
      </w:r>
      <w:r w:rsidR="00154D81" w:rsidRPr="00BD3F98">
        <w:t>(</w:t>
      </w:r>
      <w:r w:rsidR="00154D81">
        <w:t>29</w:t>
      </w:r>
      <w:r w:rsidR="00154D81" w:rsidRPr="00BD3F98">
        <w:t>)</w:t>
      </w:r>
      <w:r w:rsidRPr="00587528">
        <w:fldChar w:fldCharType="end"/>
      </w:r>
      <w:r>
        <w:t xml:space="preserve">. In each case the </w:t>
      </w:r>
      <w:r w:rsidRPr="00587528">
        <w:t xml:space="preserve">locative </w:t>
      </w:r>
      <w:r>
        <w:t xml:space="preserve">preposition </w:t>
      </w:r>
      <w:r w:rsidRPr="00587528">
        <w:rPr>
          <w:rStyle w:val="ChItalBold"/>
        </w:rPr>
        <w:t>di</w:t>
      </w:r>
      <w:r w:rsidRPr="00587528">
        <w:t xml:space="preserve"> </w:t>
      </w:r>
      <w:r w:rsidR="00B7093A">
        <w:t>‘</w:t>
      </w:r>
      <w:r w:rsidRPr="00587528">
        <w:t>at, in</w:t>
      </w:r>
      <w:r w:rsidR="00B7093A">
        <w:t>’</w:t>
      </w:r>
      <w:r w:rsidRPr="00587528">
        <w:t xml:space="preserve"> is </w:t>
      </w:r>
      <w:r w:rsidR="00355A9C">
        <w:t>omitted</w:t>
      </w:r>
      <w:r w:rsidRPr="00587528">
        <w:t xml:space="preserve"> </w:t>
      </w:r>
      <w:r>
        <w:t xml:space="preserve">and </w:t>
      </w:r>
      <w:r w:rsidR="00A5038C">
        <w:t xml:space="preserve">the </w:t>
      </w:r>
      <w:r>
        <w:t>complement is a locative</w:t>
      </w:r>
      <w:r w:rsidR="001C64C7">
        <w:t>,</w:t>
      </w:r>
      <w:r>
        <w:t xml:space="preserve"> such as proximal </w:t>
      </w:r>
      <w:r w:rsidRPr="001C4D9C">
        <w:rPr>
          <w:rStyle w:val="ChItalBold"/>
        </w:rPr>
        <w:t>sini</w:t>
      </w:r>
      <w:r>
        <w:t xml:space="preserve"> </w:t>
      </w:r>
      <w:r w:rsidR="00B7093A">
        <w:t>‘</w:t>
      </w:r>
      <w:r w:rsidRPr="0099608C">
        <w:rPr>
          <w:rStyle w:val="ChSmallCaps"/>
        </w:rPr>
        <w:t>l.prox</w:t>
      </w:r>
      <w:r w:rsidR="00B7093A">
        <w:t>’</w:t>
      </w:r>
      <w:r>
        <w:t xml:space="preserve"> in </w:t>
      </w:r>
      <w:r>
        <w:fldChar w:fldCharType="begin"/>
      </w:r>
      <w:r>
        <w:instrText xml:space="preserve"> REF _Ref364331067 \h </w:instrText>
      </w:r>
      <w:r>
        <w:fldChar w:fldCharType="separate"/>
      </w:r>
      <w:r w:rsidR="00154D81" w:rsidRPr="00BD3F98">
        <w:t>(</w:t>
      </w:r>
      <w:r w:rsidR="00154D81">
        <w:rPr>
          <w:noProof/>
        </w:rPr>
        <w:t>27</w:t>
      </w:r>
      <w:r w:rsidR="00154D81" w:rsidRPr="00BD3F98">
        <w:t>)</w:t>
      </w:r>
      <w:r>
        <w:fldChar w:fldCharType="end"/>
      </w:r>
      <w:r>
        <w:t xml:space="preserve">, or medial </w:t>
      </w:r>
      <w:r w:rsidRPr="001C4D9C">
        <w:rPr>
          <w:rStyle w:val="ChItalBold"/>
        </w:rPr>
        <w:t>situ</w:t>
      </w:r>
      <w:r>
        <w:t xml:space="preserve"> </w:t>
      </w:r>
      <w:r w:rsidR="00B7093A">
        <w:t>‘</w:t>
      </w:r>
      <w:r w:rsidRPr="0099608C">
        <w:rPr>
          <w:rStyle w:val="ChSmallCaps"/>
        </w:rPr>
        <w:t>l.med</w:t>
      </w:r>
      <w:r w:rsidR="00B7093A">
        <w:t>’</w:t>
      </w:r>
      <w:r>
        <w:t xml:space="preserve"> in </w:t>
      </w:r>
      <w:r>
        <w:fldChar w:fldCharType="begin"/>
      </w:r>
      <w:r>
        <w:instrText xml:space="preserve"> REF _Ref364333002 \h </w:instrText>
      </w:r>
      <w:r>
        <w:fldChar w:fldCharType="separate"/>
      </w:r>
      <w:r w:rsidR="00154D81">
        <w:t>(</w:t>
      </w:r>
      <w:r w:rsidR="00154D81">
        <w:rPr>
          <w:noProof/>
        </w:rPr>
        <w:t>28</w:t>
      </w:r>
      <w:r w:rsidR="00154D81">
        <w:t>)</w:t>
      </w:r>
      <w:r>
        <w:fldChar w:fldCharType="end"/>
      </w:r>
      <w:r>
        <w:t xml:space="preserve"> and </w:t>
      </w:r>
      <w:r w:rsidRPr="00587528">
        <w:fldChar w:fldCharType="begin"/>
      </w:r>
      <w:r w:rsidRPr="00587528">
        <w:instrText xml:space="preserve"> REF _Ref338956153 \h  \* MERGEFORMAT </w:instrText>
      </w:r>
      <w:r w:rsidRPr="00587528">
        <w:fldChar w:fldCharType="separate"/>
      </w:r>
      <w:r w:rsidR="00154D81" w:rsidRPr="00BD3F98">
        <w:t>(</w:t>
      </w:r>
      <w:r w:rsidR="00154D81">
        <w:t>29</w:t>
      </w:r>
      <w:r w:rsidR="00154D81" w:rsidRPr="00BD3F98">
        <w:t>)</w:t>
      </w:r>
      <w:r w:rsidRPr="00587528">
        <w:fldChar w:fldCharType="end"/>
      </w:r>
      <w:r>
        <w:t>.</w:t>
      </w:r>
      <w:r w:rsidR="000D5F91">
        <w:rPr>
          <w:rStyle w:val="FootnoteReference"/>
        </w:rPr>
        <w:footnoteReference w:id="242"/>
      </w:r>
      <w:r>
        <w:t xml:space="preserve"> Fronted prepositional predicates with distal </w:t>
      </w:r>
      <w:r w:rsidRPr="001C4D9C">
        <w:rPr>
          <w:rStyle w:val="ChItalBold"/>
        </w:rPr>
        <w:t>sana</w:t>
      </w:r>
      <w:r>
        <w:t xml:space="preserve"> </w:t>
      </w:r>
      <w:r w:rsidR="00B7093A">
        <w:t>‘</w:t>
      </w:r>
      <w:r w:rsidRPr="0099608C">
        <w:rPr>
          <w:rStyle w:val="ChSmallCaps"/>
        </w:rPr>
        <w:t>l.dist</w:t>
      </w:r>
      <w:r w:rsidR="00B7093A">
        <w:t>’</w:t>
      </w:r>
      <w:r>
        <w:t xml:space="preserve"> are also possible, but unattested in the corpus. (</w:t>
      </w:r>
      <w:r w:rsidRPr="00587528">
        <w:t xml:space="preserve">For more details on the </w:t>
      </w:r>
      <w:r w:rsidR="00355A9C">
        <w:t xml:space="preserve">omission </w:t>
      </w:r>
      <w:r w:rsidRPr="00587528">
        <w:t xml:space="preserve">of prepositions </w:t>
      </w:r>
      <w:r>
        <w:t>encoding location, see §</w:t>
      </w:r>
      <w:r w:rsidR="001E3DF7">
        <w:fldChar w:fldCharType="begin"/>
      </w:r>
      <w:r w:rsidR="001E3DF7">
        <w:instrText xml:space="preserve"> REF _Ref374463022 \w \h </w:instrText>
      </w:r>
      <w:r w:rsidR="001E3DF7">
        <w:fldChar w:fldCharType="separate"/>
      </w:r>
      <w:r w:rsidR="00154D81">
        <w:rPr>
          <w:cs/>
        </w:rPr>
        <w:t>‎</w:t>
      </w:r>
      <w:r w:rsidR="00154D81">
        <w:t>10.1.5</w:t>
      </w:r>
      <w:r w:rsidR="001E3DF7">
        <w:fldChar w:fldCharType="end"/>
      </w:r>
      <w:r>
        <w:t>.)</w:t>
      </w:r>
    </w:p>
    <w:p w14:paraId="5C4C6690" w14:textId="77777777" w:rsidR="005D6975" w:rsidRDefault="005D6975" w:rsidP="005D6975">
      <w:pPr>
        <w:pStyle w:val="ExampleTitle"/>
      </w:pPr>
      <w:r>
        <w:t>Fronting of prepositional predicates</w:t>
      </w:r>
    </w:p>
    <w:tbl>
      <w:tblPr>
        <w:tblW w:w="3538" w:type="dxa"/>
        <w:tblCellMar>
          <w:left w:w="42" w:type="dxa"/>
          <w:right w:w="42" w:type="dxa"/>
        </w:tblCellMar>
        <w:tblLook w:val="01E0" w:firstRow="1" w:lastRow="1" w:firstColumn="1" w:lastColumn="1" w:noHBand="0" w:noVBand="0"/>
      </w:tblPr>
      <w:tblGrid>
        <w:gridCol w:w="709"/>
        <w:gridCol w:w="360"/>
        <w:gridCol w:w="759"/>
        <w:gridCol w:w="948"/>
        <w:gridCol w:w="762"/>
      </w:tblGrid>
      <w:tr w:rsidR="00AC23C4" w:rsidRPr="008C7D8B" w14:paraId="6F276F45" w14:textId="77777777" w:rsidTr="00AC23C4">
        <w:tc>
          <w:tcPr>
            <w:tcW w:w="709" w:type="dxa"/>
            <w:shd w:val="clear" w:color="auto" w:fill="auto"/>
          </w:tcPr>
          <w:p w14:paraId="7A077DF2" w14:textId="77777777" w:rsidR="005D6975" w:rsidRPr="00DF7DDB" w:rsidRDefault="005D6975" w:rsidP="005D6975">
            <w:pPr>
              <w:pStyle w:val="O0Nwnext"/>
            </w:pPr>
            <w:bookmarkStart w:id="4841" w:name="_Ref364331067"/>
            <w:r w:rsidRPr="00BD3F98">
              <w:t>(</w:t>
            </w:r>
            <w:fldSimple w:instr=" SEQ ( \* ARABIC \s 1 ">
              <w:r w:rsidR="00154D81">
                <w:rPr>
                  <w:noProof/>
                </w:rPr>
                <w:t>27</w:t>
              </w:r>
            </w:fldSimple>
            <w:r w:rsidRPr="00BD3F98">
              <w:t>)</w:t>
            </w:r>
            <w:bookmarkEnd w:id="4841"/>
          </w:p>
        </w:tc>
        <w:tc>
          <w:tcPr>
            <w:tcW w:w="360" w:type="dxa"/>
            <w:shd w:val="clear" w:color="auto" w:fill="auto"/>
          </w:tcPr>
          <w:p w14:paraId="0C77B2BD" w14:textId="77777777" w:rsidR="005D6975" w:rsidRPr="00557AD7" w:rsidRDefault="005D6975" w:rsidP="005D6975">
            <w:pPr>
              <w:pStyle w:val="Text"/>
              <w:rPr>
                <w:rStyle w:val="ChBlueBold"/>
              </w:rPr>
            </w:pPr>
            <w:r>
              <w:rPr>
                <w:rStyle w:val="ChBlueBold"/>
              </w:rPr>
              <w:t>Ø</w:t>
            </w:r>
          </w:p>
        </w:tc>
        <w:tc>
          <w:tcPr>
            <w:tcW w:w="759" w:type="dxa"/>
            <w:shd w:val="clear" w:color="auto" w:fill="auto"/>
          </w:tcPr>
          <w:p w14:paraId="6710C005" w14:textId="77777777" w:rsidR="005D6975" w:rsidRPr="005620F9" w:rsidRDefault="005D6975" w:rsidP="005D6975">
            <w:pPr>
              <w:pStyle w:val="Text"/>
              <w:rPr>
                <w:rStyle w:val="ChBlueBold"/>
              </w:rPr>
            </w:pPr>
            <w:r w:rsidRPr="005620F9">
              <w:rPr>
                <w:rStyle w:val="ChBlueBold"/>
              </w:rPr>
              <w:t>sini</w:t>
            </w:r>
          </w:p>
        </w:tc>
        <w:tc>
          <w:tcPr>
            <w:tcW w:w="948" w:type="dxa"/>
            <w:shd w:val="clear" w:color="auto" w:fill="auto"/>
          </w:tcPr>
          <w:p w14:paraId="08A364F9" w14:textId="77777777" w:rsidR="005D6975" w:rsidRPr="0051188D" w:rsidRDefault="005D6975" w:rsidP="005D6975">
            <w:pPr>
              <w:pStyle w:val="Text"/>
            </w:pPr>
            <w:r>
              <w:t>bua~</w:t>
            </w:r>
            <w:r w:rsidRPr="0051188D">
              <w:t>bua</w:t>
            </w:r>
          </w:p>
        </w:tc>
        <w:tc>
          <w:tcPr>
            <w:tcW w:w="762" w:type="dxa"/>
            <w:shd w:val="clear" w:color="auto" w:fill="auto"/>
          </w:tcPr>
          <w:p w14:paraId="7F65602C" w14:textId="77777777" w:rsidR="005D6975" w:rsidRPr="0051188D" w:rsidRDefault="005D6975" w:rsidP="005D6975">
            <w:pPr>
              <w:pStyle w:val="Text"/>
            </w:pPr>
            <w:r w:rsidRPr="0051188D">
              <w:t>banyak</w:t>
            </w:r>
          </w:p>
        </w:tc>
      </w:tr>
      <w:tr w:rsidR="00AC23C4" w:rsidRPr="00AC23C4" w14:paraId="194049ED" w14:textId="77777777" w:rsidTr="00AC23C4">
        <w:tc>
          <w:tcPr>
            <w:tcW w:w="709" w:type="dxa"/>
            <w:shd w:val="clear" w:color="auto" w:fill="auto"/>
          </w:tcPr>
          <w:p w14:paraId="56E48A80" w14:textId="77777777" w:rsidR="005D6975" w:rsidRPr="0051188D" w:rsidRDefault="005D6975" w:rsidP="005D6975">
            <w:pPr>
              <w:pStyle w:val="GlossEng"/>
            </w:pPr>
          </w:p>
        </w:tc>
        <w:tc>
          <w:tcPr>
            <w:tcW w:w="360" w:type="dxa"/>
            <w:shd w:val="clear" w:color="auto" w:fill="auto"/>
          </w:tcPr>
          <w:p w14:paraId="18A221A6" w14:textId="77777777" w:rsidR="005D6975" w:rsidRPr="003F7A5E" w:rsidRDefault="005D6975" w:rsidP="005D6975">
            <w:pPr>
              <w:pStyle w:val="GlossEng"/>
              <w:rPr>
                <w:rStyle w:val="ChSmallCaps"/>
              </w:rPr>
            </w:pPr>
          </w:p>
        </w:tc>
        <w:tc>
          <w:tcPr>
            <w:tcW w:w="759" w:type="dxa"/>
            <w:shd w:val="clear" w:color="auto" w:fill="auto"/>
          </w:tcPr>
          <w:p w14:paraId="1EF1AC48" w14:textId="77777777" w:rsidR="005D6975" w:rsidRPr="0099608C" w:rsidRDefault="005D6975" w:rsidP="005D6975">
            <w:pPr>
              <w:pStyle w:val="GlossEng"/>
              <w:rPr>
                <w:rStyle w:val="ChSmallCaps"/>
              </w:rPr>
            </w:pPr>
            <w:r w:rsidRPr="0099608C">
              <w:rPr>
                <w:rStyle w:val="ChSmallCaps"/>
              </w:rPr>
              <w:t>l.prox</w:t>
            </w:r>
          </w:p>
        </w:tc>
        <w:tc>
          <w:tcPr>
            <w:tcW w:w="948" w:type="dxa"/>
            <w:shd w:val="clear" w:color="auto" w:fill="auto"/>
          </w:tcPr>
          <w:p w14:paraId="386B0ADE" w14:textId="77777777" w:rsidR="005D6975" w:rsidRPr="0051188D" w:rsidRDefault="005D6975" w:rsidP="005D6975">
            <w:pPr>
              <w:pStyle w:val="GlossEng"/>
            </w:pPr>
            <w:r w:rsidRPr="0099608C">
              <w:rPr>
                <w:rStyle w:val="ChSmallCaps"/>
              </w:rPr>
              <w:t>rdp</w:t>
            </w:r>
            <w:r w:rsidRPr="0051188D">
              <w:t>~fruit</w:t>
            </w:r>
          </w:p>
        </w:tc>
        <w:tc>
          <w:tcPr>
            <w:tcW w:w="762" w:type="dxa"/>
            <w:shd w:val="clear" w:color="auto" w:fill="auto"/>
          </w:tcPr>
          <w:p w14:paraId="7D8CAFC6" w14:textId="77777777" w:rsidR="005D6975" w:rsidRPr="0051188D" w:rsidRDefault="005D6975" w:rsidP="005D6975">
            <w:pPr>
              <w:pStyle w:val="GlossEng"/>
            </w:pPr>
            <w:r w:rsidRPr="0051188D">
              <w:t>many</w:t>
            </w:r>
          </w:p>
        </w:tc>
      </w:tr>
    </w:tbl>
    <w:p w14:paraId="5260BA79" w14:textId="29FC0CDD" w:rsidR="005D6975" w:rsidRPr="009E2A1C" w:rsidRDefault="00B7093A" w:rsidP="005D6975">
      <w:pPr>
        <w:pStyle w:val="FreeTranslEng"/>
      </w:pPr>
      <w:r>
        <w:t>‘</w:t>
      </w:r>
      <w:r w:rsidR="006D5A2A" w:rsidRPr="00D44AFB">
        <w:rPr>
          <w:rStyle w:val="ChBlueBold"/>
        </w:rPr>
        <w:t>here (</w:t>
      </w:r>
      <w:r w:rsidR="006D5A2A" w:rsidRPr="00D44AFB">
        <w:rPr>
          <w:rStyle w:val="ChBlueBold-SmallCaps"/>
        </w:rPr>
        <w:t>emph</w:t>
      </w:r>
      <w:r w:rsidR="006D5A2A" w:rsidRPr="00D44AFB">
        <w:rPr>
          <w:rStyle w:val="ChBlueBold"/>
        </w:rPr>
        <w:t>)</w:t>
      </w:r>
      <w:r w:rsidR="006D5A2A" w:rsidRPr="006D5A2A">
        <w:t xml:space="preserve"> </w:t>
      </w:r>
      <w:r w:rsidR="005D6975">
        <w:t>are many different kinds of fruit (trees)</w:t>
      </w:r>
      <w:r>
        <w:t>’</w:t>
      </w:r>
      <w:r w:rsidR="005D6975">
        <w:t xml:space="preserve"> </w:t>
      </w:r>
      <w:r w:rsidR="005D6975" w:rsidRPr="0051188D">
        <w:rPr>
          <w:rStyle w:val="ExampleSource"/>
        </w:rPr>
        <w:t>[080922-001a-CvPh.0418]</w:t>
      </w:r>
      <w:r w:rsidR="005D6975" w:rsidRPr="000462AD">
        <w:rPr>
          <w:rStyle w:val="FootnoteReference"/>
          <w:szCs w:val="20"/>
        </w:rPr>
        <w:footnoteReference w:id="243"/>
      </w:r>
    </w:p>
    <w:tbl>
      <w:tblPr>
        <w:tblW w:w="5195" w:type="dxa"/>
        <w:tblCellMar>
          <w:left w:w="42" w:type="dxa"/>
          <w:right w:w="42" w:type="dxa"/>
        </w:tblCellMar>
        <w:tblLook w:val="01E0" w:firstRow="1" w:lastRow="1" w:firstColumn="1" w:lastColumn="1" w:noHBand="0" w:noVBand="0"/>
      </w:tblPr>
      <w:tblGrid>
        <w:gridCol w:w="709"/>
        <w:gridCol w:w="595"/>
        <w:gridCol w:w="513"/>
        <w:gridCol w:w="562"/>
        <w:gridCol w:w="651"/>
        <w:gridCol w:w="360"/>
        <w:gridCol w:w="688"/>
        <w:gridCol w:w="1117"/>
      </w:tblGrid>
      <w:tr w:rsidR="00AC23C4" w:rsidRPr="008C7D8B" w14:paraId="357C0A62" w14:textId="77777777" w:rsidTr="00AC23C4">
        <w:tc>
          <w:tcPr>
            <w:tcW w:w="709" w:type="dxa"/>
            <w:shd w:val="clear" w:color="auto" w:fill="auto"/>
          </w:tcPr>
          <w:p w14:paraId="63DEA8B2" w14:textId="77777777" w:rsidR="005D6975" w:rsidRPr="005C10F4" w:rsidRDefault="005D6975" w:rsidP="005D6975">
            <w:pPr>
              <w:pStyle w:val="O0Nwnext"/>
            </w:pPr>
            <w:bookmarkStart w:id="4842" w:name="_Ref336704847"/>
            <w:bookmarkStart w:id="4843" w:name="_Ref340309680"/>
            <w:bookmarkStart w:id="4844" w:name="_Ref364333002"/>
            <w:r>
              <w:t>(</w:t>
            </w:r>
            <w:fldSimple w:instr=" SEQ ( \* ARABIC \s 1 ">
              <w:r w:rsidR="00154D81">
                <w:rPr>
                  <w:noProof/>
                </w:rPr>
                <w:t>28</w:t>
              </w:r>
            </w:fldSimple>
            <w:bookmarkEnd w:id="4842"/>
            <w:r>
              <w:t>)</w:t>
            </w:r>
            <w:bookmarkEnd w:id="4843"/>
            <w:bookmarkEnd w:id="4844"/>
          </w:p>
        </w:tc>
        <w:tc>
          <w:tcPr>
            <w:tcW w:w="595" w:type="dxa"/>
            <w:shd w:val="clear" w:color="auto" w:fill="auto"/>
          </w:tcPr>
          <w:p w14:paraId="6FFA8E5A" w14:textId="77777777" w:rsidR="005D6975" w:rsidRPr="00D018D5" w:rsidRDefault="005D6975" w:rsidP="005D6975">
            <w:pPr>
              <w:pStyle w:val="Text"/>
            </w:pPr>
            <w:r w:rsidRPr="00D018D5">
              <w:t>sebla</w:t>
            </w:r>
          </w:p>
        </w:tc>
        <w:tc>
          <w:tcPr>
            <w:tcW w:w="513" w:type="dxa"/>
            <w:shd w:val="clear" w:color="auto" w:fill="auto"/>
          </w:tcPr>
          <w:p w14:paraId="7A33FCCA" w14:textId="77777777" w:rsidR="005D6975" w:rsidRPr="00D018D5" w:rsidRDefault="00DD7472" w:rsidP="005D6975">
            <w:pPr>
              <w:pStyle w:val="Text"/>
            </w:pPr>
            <w:r>
              <w:t>tida</w:t>
            </w:r>
          </w:p>
        </w:tc>
        <w:tc>
          <w:tcPr>
            <w:tcW w:w="562" w:type="dxa"/>
            <w:shd w:val="clear" w:color="auto" w:fill="auto"/>
          </w:tcPr>
          <w:p w14:paraId="3775D961" w14:textId="77777777" w:rsidR="005D6975" w:rsidRPr="00D018D5" w:rsidRDefault="005D6975" w:rsidP="005D6975">
            <w:pPr>
              <w:pStyle w:val="Text"/>
            </w:pPr>
            <w:r w:rsidRPr="00D018D5">
              <w:t>ada</w:t>
            </w:r>
          </w:p>
        </w:tc>
        <w:tc>
          <w:tcPr>
            <w:tcW w:w="651" w:type="dxa"/>
            <w:shd w:val="clear" w:color="auto" w:fill="auto"/>
          </w:tcPr>
          <w:p w14:paraId="3F212BCA" w14:textId="77777777" w:rsidR="005D6975" w:rsidRPr="00D018D5" w:rsidRDefault="005D6975" w:rsidP="005D6975">
            <w:pPr>
              <w:pStyle w:val="Text"/>
            </w:pPr>
            <w:r w:rsidRPr="00D018D5">
              <w:t>ruma</w:t>
            </w:r>
          </w:p>
        </w:tc>
        <w:tc>
          <w:tcPr>
            <w:tcW w:w="360" w:type="dxa"/>
            <w:shd w:val="clear" w:color="auto" w:fill="auto"/>
          </w:tcPr>
          <w:p w14:paraId="7699BE25" w14:textId="77777777" w:rsidR="005D6975" w:rsidRPr="00557AD7" w:rsidRDefault="005D6975" w:rsidP="005D6975">
            <w:pPr>
              <w:pStyle w:val="Text"/>
              <w:rPr>
                <w:rStyle w:val="ChBlueBold"/>
              </w:rPr>
            </w:pPr>
            <w:r>
              <w:rPr>
                <w:rStyle w:val="ChBlueBold"/>
              </w:rPr>
              <w:t>Ø</w:t>
            </w:r>
          </w:p>
        </w:tc>
        <w:tc>
          <w:tcPr>
            <w:tcW w:w="688" w:type="dxa"/>
            <w:shd w:val="clear" w:color="auto" w:fill="auto"/>
          </w:tcPr>
          <w:p w14:paraId="03208283" w14:textId="77777777" w:rsidR="005D6975" w:rsidRPr="00557AD7" w:rsidRDefault="007A0E1A" w:rsidP="005D6975">
            <w:pPr>
              <w:pStyle w:val="Text"/>
              <w:rPr>
                <w:rStyle w:val="ChBlueBold"/>
              </w:rPr>
            </w:pPr>
            <w:r w:rsidRPr="00557AD7">
              <w:rPr>
                <w:rStyle w:val="ChBlueBold"/>
              </w:rPr>
              <w:t>situ</w:t>
            </w:r>
          </w:p>
        </w:tc>
        <w:tc>
          <w:tcPr>
            <w:tcW w:w="1117" w:type="dxa"/>
            <w:shd w:val="clear" w:color="auto" w:fill="auto"/>
          </w:tcPr>
          <w:p w14:paraId="113B92D1" w14:textId="77777777" w:rsidR="005D6975" w:rsidRPr="00D018D5" w:rsidRDefault="005D6975" w:rsidP="005D6975">
            <w:pPr>
              <w:pStyle w:val="Text"/>
            </w:pPr>
            <w:r w:rsidRPr="00D018D5">
              <w:t>alang-alang</w:t>
            </w:r>
          </w:p>
        </w:tc>
      </w:tr>
      <w:tr w:rsidR="00AC23C4" w:rsidRPr="00AC23C4" w14:paraId="6A79D234" w14:textId="77777777" w:rsidTr="00AC23C4">
        <w:tc>
          <w:tcPr>
            <w:tcW w:w="709" w:type="dxa"/>
            <w:shd w:val="clear" w:color="auto" w:fill="auto"/>
          </w:tcPr>
          <w:p w14:paraId="72A733C1" w14:textId="77777777" w:rsidR="005D6975" w:rsidRPr="00DF7DDB" w:rsidRDefault="005D6975" w:rsidP="005D6975">
            <w:pPr>
              <w:pStyle w:val="O0Nwnext"/>
            </w:pPr>
          </w:p>
        </w:tc>
        <w:tc>
          <w:tcPr>
            <w:tcW w:w="595" w:type="dxa"/>
            <w:shd w:val="clear" w:color="auto" w:fill="auto"/>
          </w:tcPr>
          <w:p w14:paraId="1379715F" w14:textId="77777777" w:rsidR="005D6975" w:rsidRPr="00D018D5" w:rsidRDefault="005D6975" w:rsidP="005D6975">
            <w:pPr>
              <w:pStyle w:val="GlossEng"/>
            </w:pPr>
            <w:r>
              <w:t>side</w:t>
            </w:r>
          </w:p>
        </w:tc>
        <w:tc>
          <w:tcPr>
            <w:tcW w:w="513" w:type="dxa"/>
            <w:shd w:val="clear" w:color="auto" w:fill="auto"/>
          </w:tcPr>
          <w:p w14:paraId="34FEFF89" w14:textId="77777777" w:rsidR="005D6975" w:rsidRPr="0099608C" w:rsidRDefault="005D6975" w:rsidP="005D6975">
            <w:pPr>
              <w:pStyle w:val="GlossEng"/>
              <w:rPr>
                <w:rStyle w:val="ChSmallCaps"/>
              </w:rPr>
            </w:pPr>
            <w:r w:rsidRPr="0099608C">
              <w:rPr>
                <w:rStyle w:val="ChSmallCaps"/>
              </w:rPr>
              <w:t>neg</w:t>
            </w:r>
          </w:p>
        </w:tc>
        <w:tc>
          <w:tcPr>
            <w:tcW w:w="562" w:type="dxa"/>
            <w:shd w:val="clear" w:color="auto" w:fill="auto"/>
          </w:tcPr>
          <w:p w14:paraId="359E0330" w14:textId="77777777" w:rsidR="005D6975" w:rsidRPr="00D018D5" w:rsidRDefault="005D6975" w:rsidP="005D6975">
            <w:pPr>
              <w:pStyle w:val="GlossEng"/>
            </w:pPr>
            <w:r w:rsidRPr="00D018D5">
              <w:t>exist</w:t>
            </w:r>
          </w:p>
        </w:tc>
        <w:tc>
          <w:tcPr>
            <w:tcW w:w="651" w:type="dxa"/>
            <w:shd w:val="clear" w:color="auto" w:fill="auto"/>
          </w:tcPr>
          <w:p w14:paraId="09ED08CE" w14:textId="77777777" w:rsidR="005D6975" w:rsidRPr="00D018D5" w:rsidRDefault="005D6975" w:rsidP="005D6975">
            <w:pPr>
              <w:pStyle w:val="GlossEng"/>
            </w:pPr>
            <w:r w:rsidRPr="00D018D5">
              <w:t>house</w:t>
            </w:r>
          </w:p>
        </w:tc>
        <w:tc>
          <w:tcPr>
            <w:tcW w:w="360" w:type="dxa"/>
            <w:shd w:val="clear" w:color="auto" w:fill="auto"/>
          </w:tcPr>
          <w:p w14:paraId="65777B6F" w14:textId="77777777" w:rsidR="005D6975" w:rsidRPr="003F7A5E" w:rsidRDefault="005D6975" w:rsidP="005D6975">
            <w:pPr>
              <w:pStyle w:val="GlossEng"/>
              <w:rPr>
                <w:rStyle w:val="ChSmallCaps"/>
              </w:rPr>
            </w:pPr>
          </w:p>
        </w:tc>
        <w:tc>
          <w:tcPr>
            <w:tcW w:w="688" w:type="dxa"/>
            <w:shd w:val="clear" w:color="auto" w:fill="auto"/>
          </w:tcPr>
          <w:p w14:paraId="33C73ECC" w14:textId="77777777" w:rsidR="005D6975" w:rsidRPr="0099608C" w:rsidRDefault="005D6975" w:rsidP="005D6975">
            <w:pPr>
              <w:pStyle w:val="GlossEng"/>
              <w:rPr>
                <w:rStyle w:val="ChSmallCaps"/>
              </w:rPr>
            </w:pPr>
            <w:r w:rsidRPr="0099608C">
              <w:rPr>
                <w:rStyle w:val="ChSmallCaps"/>
              </w:rPr>
              <w:t>l.med</w:t>
            </w:r>
          </w:p>
        </w:tc>
        <w:tc>
          <w:tcPr>
            <w:tcW w:w="1117" w:type="dxa"/>
            <w:shd w:val="clear" w:color="auto" w:fill="auto"/>
          </w:tcPr>
          <w:p w14:paraId="7DC0DA0B" w14:textId="77777777" w:rsidR="005D6975" w:rsidRPr="00D018D5" w:rsidRDefault="005D6975" w:rsidP="005D6975">
            <w:pPr>
              <w:pStyle w:val="GlossEng"/>
            </w:pPr>
            <w:r w:rsidRPr="00D018D5">
              <w:t>cogongrass</w:t>
            </w:r>
          </w:p>
        </w:tc>
      </w:tr>
    </w:tbl>
    <w:p w14:paraId="5E81F89E" w14:textId="2FE379D1" w:rsidR="005D6975" w:rsidRPr="009E2A1C" w:rsidRDefault="00B7093A" w:rsidP="005D6975">
      <w:pPr>
        <w:pStyle w:val="FreeTranslEng"/>
      </w:pPr>
      <w:r>
        <w:t>‘</w:t>
      </w:r>
      <w:r w:rsidR="005D6975">
        <w:t>on that side aren</w:t>
      </w:r>
      <w:r>
        <w:t>’</w:t>
      </w:r>
      <w:r w:rsidR="005D6975">
        <w:t xml:space="preserve">t (any) houses, </w:t>
      </w:r>
      <w:r w:rsidR="006D5A2A" w:rsidRPr="00D44AFB">
        <w:rPr>
          <w:rStyle w:val="ChBlueBold"/>
        </w:rPr>
        <w:t>there (</w:t>
      </w:r>
      <w:r w:rsidR="006D5A2A" w:rsidRPr="00D44AFB">
        <w:rPr>
          <w:rStyle w:val="ChBlueBold-SmallCaps"/>
        </w:rPr>
        <w:t>emph</w:t>
      </w:r>
      <w:r w:rsidR="006D5A2A" w:rsidRPr="00D44AFB">
        <w:rPr>
          <w:rStyle w:val="ChBlueBold"/>
        </w:rPr>
        <w:t>)</w:t>
      </w:r>
      <w:r w:rsidR="005D6975" w:rsidRPr="00A812C6">
        <w:t xml:space="preserve"> </w:t>
      </w:r>
      <w:r w:rsidR="005D6975">
        <w:t>(is only) cogongrass</w:t>
      </w:r>
      <w:r>
        <w:t>’</w:t>
      </w:r>
      <w:r w:rsidR="005D6975">
        <w:t xml:space="preserve"> </w:t>
      </w:r>
      <w:r w:rsidR="005D6975" w:rsidRPr="005E51BF">
        <w:rPr>
          <w:rStyle w:val="ExampleSource"/>
        </w:rPr>
        <w:t>[081025-008-Cv.0149]</w:t>
      </w:r>
    </w:p>
    <w:tbl>
      <w:tblPr>
        <w:tblW w:w="6512" w:type="dxa"/>
        <w:tblCellMar>
          <w:left w:w="42" w:type="dxa"/>
          <w:right w:w="42" w:type="dxa"/>
        </w:tblCellMar>
        <w:tblLook w:val="01E0" w:firstRow="1" w:lastRow="1" w:firstColumn="1" w:lastColumn="1" w:noHBand="0" w:noVBand="0"/>
      </w:tblPr>
      <w:tblGrid>
        <w:gridCol w:w="709"/>
        <w:gridCol w:w="384"/>
        <w:gridCol w:w="360"/>
        <w:gridCol w:w="688"/>
        <w:gridCol w:w="895"/>
        <w:gridCol w:w="360"/>
        <w:gridCol w:w="688"/>
        <w:gridCol w:w="729"/>
        <w:gridCol w:w="360"/>
        <w:gridCol w:w="688"/>
        <w:gridCol w:w="651"/>
      </w:tblGrid>
      <w:tr w:rsidR="00AC23C4" w:rsidRPr="008C7D8B" w14:paraId="3E2CE562" w14:textId="77777777" w:rsidTr="00AC23C4">
        <w:tc>
          <w:tcPr>
            <w:tcW w:w="709" w:type="dxa"/>
            <w:shd w:val="clear" w:color="auto" w:fill="auto"/>
          </w:tcPr>
          <w:p w14:paraId="3B2BBC89" w14:textId="77777777" w:rsidR="00D35FB5" w:rsidRPr="00BD3F98" w:rsidRDefault="00D35FB5" w:rsidP="005D6975">
            <w:pPr>
              <w:pStyle w:val="O0Nwnext"/>
            </w:pPr>
            <w:bookmarkStart w:id="4845" w:name="_Ref320345763"/>
            <w:bookmarkStart w:id="4846" w:name="_Ref338956153"/>
            <w:r w:rsidRPr="00BD3F98">
              <w:t>(</w:t>
            </w:r>
            <w:fldSimple w:instr=" SEQ ( \* ARABIC \s 1 ">
              <w:r w:rsidR="00154D81">
                <w:rPr>
                  <w:noProof/>
                </w:rPr>
                <w:t>29</w:t>
              </w:r>
            </w:fldSimple>
            <w:bookmarkEnd w:id="4845"/>
            <w:r w:rsidRPr="00BD3F98">
              <w:t>)</w:t>
            </w:r>
            <w:bookmarkEnd w:id="4846"/>
          </w:p>
        </w:tc>
        <w:tc>
          <w:tcPr>
            <w:tcW w:w="384" w:type="dxa"/>
            <w:shd w:val="clear" w:color="auto" w:fill="auto"/>
          </w:tcPr>
          <w:p w14:paraId="17ECA645" w14:textId="77777777" w:rsidR="00D35FB5" w:rsidRPr="00D35FB5" w:rsidRDefault="00D35FB5" w:rsidP="005D6975">
            <w:pPr>
              <w:pStyle w:val="Text"/>
            </w:pPr>
            <w:r w:rsidRPr="00D35FB5">
              <w:t>…</w:t>
            </w:r>
          </w:p>
        </w:tc>
        <w:tc>
          <w:tcPr>
            <w:tcW w:w="360" w:type="dxa"/>
            <w:shd w:val="clear" w:color="auto" w:fill="auto"/>
          </w:tcPr>
          <w:p w14:paraId="6CB35804" w14:textId="77777777" w:rsidR="00D35FB5" w:rsidRPr="00557AD7" w:rsidRDefault="00D35FB5" w:rsidP="005D6975">
            <w:pPr>
              <w:pStyle w:val="Text"/>
              <w:rPr>
                <w:rStyle w:val="ChBlueBold"/>
              </w:rPr>
            </w:pPr>
            <w:r>
              <w:rPr>
                <w:rStyle w:val="ChBlueBold"/>
              </w:rPr>
              <w:t>Ø</w:t>
            </w:r>
          </w:p>
        </w:tc>
        <w:tc>
          <w:tcPr>
            <w:tcW w:w="688" w:type="dxa"/>
            <w:shd w:val="clear" w:color="auto" w:fill="auto"/>
          </w:tcPr>
          <w:p w14:paraId="37447F13" w14:textId="77777777" w:rsidR="00D35FB5" w:rsidRPr="005A46AD" w:rsidRDefault="00D35FB5" w:rsidP="005D6975">
            <w:pPr>
              <w:pStyle w:val="Text"/>
              <w:rPr>
                <w:rStyle w:val="ChBlueBold"/>
              </w:rPr>
            </w:pPr>
            <w:r w:rsidRPr="005A46AD">
              <w:rPr>
                <w:rStyle w:val="ChBlueBold"/>
              </w:rPr>
              <w:t>situ</w:t>
            </w:r>
          </w:p>
        </w:tc>
        <w:tc>
          <w:tcPr>
            <w:tcW w:w="895" w:type="dxa"/>
            <w:shd w:val="clear" w:color="auto" w:fill="auto"/>
          </w:tcPr>
          <w:p w14:paraId="59CBCBD9" w14:textId="77777777" w:rsidR="00D35FB5" w:rsidRPr="00E72873" w:rsidRDefault="002A6640" w:rsidP="005D6975">
            <w:pPr>
              <w:pStyle w:val="Text"/>
            </w:pPr>
            <w:r>
              <w:t>Natanael</w:t>
            </w:r>
          </w:p>
        </w:tc>
        <w:tc>
          <w:tcPr>
            <w:tcW w:w="360" w:type="dxa"/>
            <w:shd w:val="clear" w:color="auto" w:fill="auto"/>
          </w:tcPr>
          <w:p w14:paraId="7A583CC3" w14:textId="77777777" w:rsidR="00D35FB5" w:rsidRPr="00557AD7" w:rsidRDefault="00D35FB5" w:rsidP="005D6975">
            <w:pPr>
              <w:pStyle w:val="Text"/>
              <w:rPr>
                <w:rStyle w:val="ChBlueBold"/>
              </w:rPr>
            </w:pPr>
            <w:r>
              <w:rPr>
                <w:rStyle w:val="ChBlueBold"/>
              </w:rPr>
              <w:t>Ø</w:t>
            </w:r>
          </w:p>
        </w:tc>
        <w:tc>
          <w:tcPr>
            <w:tcW w:w="688" w:type="dxa"/>
            <w:shd w:val="clear" w:color="auto" w:fill="auto"/>
          </w:tcPr>
          <w:p w14:paraId="26200B7D" w14:textId="77777777" w:rsidR="00D35FB5" w:rsidRPr="005A46AD" w:rsidRDefault="00D35FB5" w:rsidP="005D6975">
            <w:pPr>
              <w:pStyle w:val="Text"/>
              <w:rPr>
                <w:rStyle w:val="ChBlueBold"/>
              </w:rPr>
            </w:pPr>
            <w:r w:rsidRPr="005A46AD">
              <w:rPr>
                <w:rStyle w:val="ChBlueBold"/>
              </w:rPr>
              <w:t>situ</w:t>
            </w:r>
          </w:p>
        </w:tc>
        <w:tc>
          <w:tcPr>
            <w:tcW w:w="729" w:type="dxa"/>
            <w:shd w:val="clear" w:color="auto" w:fill="auto"/>
          </w:tcPr>
          <w:p w14:paraId="36657D9F" w14:textId="77777777" w:rsidR="00D35FB5" w:rsidRPr="00E72873" w:rsidRDefault="007E7AA8" w:rsidP="005D6975">
            <w:pPr>
              <w:pStyle w:val="Text"/>
            </w:pPr>
            <w:r>
              <w:t>Martin</w:t>
            </w:r>
          </w:p>
        </w:tc>
        <w:tc>
          <w:tcPr>
            <w:tcW w:w="360" w:type="dxa"/>
            <w:shd w:val="clear" w:color="auto" w:fill="auto"/>
          </w:tcPr>
          <w:p w14:paraId="6E9113FA" w14:textId="77777777" w:rsidR="00D35FB5" w:rsidRPr="00557AD7" w:rsidRDefault="00D35FB5" w:rsidP="005D6975">
            <w:pPr>
              <w:pStyle w:val="Text"/>
              <w:rPr>
                <w:rStyle w:val="ChBlueBold"/>
              </w:rPr>
            </w:pPr>
            <w:r>
              <w:rPr>
                <w:rStyle w:val="ChBlueBold"/>
              </w:rPr>
              <w:t>Ø</w:t>
            </w:r>
          </w:p>
        </w:tc>
        <w:tc>
          <w:tcPr>
            <w:tcW w:w="688" w:type="dxa"/>
            <w:shd w:val="clear" w:color="auto" w:fill="auto"/>
          </w:tcPr>
          <w:p w14:paraId="4EB84825" w14:textId="77777777" w:rsidR="00D35FB5" w:rsidRPr="005A46AD" w:rsidRDefault="00D35FB5" w:rsidP="005D6975">
            <w:pPr>
              <w:pStyle w:val="Text"/>
              <w:rPr>
                <w:rStyle w:val="ChBlueBold"/>
              </w:rPr>
            </w:pPr>
            <w:r w:rsidRPr="005A46AD">
              <w:rPr>
                <w:rStyle w:val="ChBlueBold"/>
              </w:rPr>
              <w:t>situ</w:t>
            </w:r>
          </w:p>
        </w:tc>
        <w:tc>
          <w:tcPr>
            <w:tcW w:w="651" w:type="dxa"/>
            <w:shd w:val="clear" w:color="auto" w:fill="auto"/>
          </w:tcPr>
          <w:p w14:paraId="0EB483B1" w14:textId="77777777" w:rsidR="00D35FB5" w:rsidRPr="00E72873" w:rsidRDefault="00E83D15" w:rsidP="005D6975">
            <w:pPr>
              <w:pStyle w:val="Text"/>
            </w:pPr>
            <w:r>
              <w:t>Aleks</w:t>
            </w:r>
          </w:p>
        </w:tc>
      </w:tr>
      <w:tr w:rsidR="00AC23C4" w:rsidRPr="00AC23C4" w14:paraId="164A5776" w14:textId="77777777" w:rsidTr="00AC23C4">
        <w:tc>
          <w:tcPr>
            <w:tcW w:w="709" w:type="dxa"/>
            <w:shd w:val="clear" w:color="auto" w:fill="auto"/>
          </w:tcPr>
          <w:p w14:paraId="5B68B066" w14:textId="77777777" w:rsidR="00D35FB5" w:rsidRPr="004A0071" w:rsidRDefault="00D35FB5" w:rsidP="005D6975">
            <w:pPr>
              <w:pStyle w:val="GlossEng"/>
            </w:pPr>
          </w:p>
        </w:tc>
        <w:tc>
          <w:tcPr>
            <w:tcW w:w="384" w:type="dxa"/>
            <w:shd w:val="clear" w:color="auto" w:fill="auto"/>
          </w:tcPr>
          <w:p w14:paraId="5A44240D" w14:textId="77777777" w:rsidR="00D35FB5" w:rsidRPr="003F7A5E" w:rsidRDefault="00D35FB5" w:rsidP="005D6975">
            <w:pPr>
              <w:pStyle w:val="GlossEng"/>
              <w:rPr>
                <w:rStyle w:val="ChSmallCaps"/>
              </w:rPr>
            </w:pPr>
          </w:p>
        </w:tc>
        <w:tc>
          <w:tcPr>
            <w:tcW w:w="360" w:type="dxa"/>
            <w:shd w:val="clear" w:color="auto" w:fill="auto"/>
          </w:tcPr>
          <w:p w14:paraId="0327EF40" w14:textId="77777777" w:rsidR="00D35FB5" w:rsidRPr="003F7A5E" w:rsidRDefault="00D35FB5" w:rsidP="005D6975">
            <w:pPr>
              <w:pStyle w:val="GlossEng"/>
              <w:rPr>
                <w:rStyle w:val="ChSmallCaps"/>
              </w:rPr>
            </w:pPr>
          </w:p>
        </w:tc>
        <w:tc>
          <w:tcPr>
            <w:tcW w:w="688" w:type="dxa"/>
            <w:shd w:val="clear" w:color="auto" w:fill="auto"/>
          </w:tcPr>
          <w:p w14:paraId="2E122CA3" w14:textId="77777777" w:rsidR="00D35FB5" w:rsidRPr="0099608C" w:rsidRDefault="00D35FB5" w:rsidP="005D6975">
            <w:pPr>
              <w:pStyle w:val="GlossEng"/>
              <w:rPr>
                <w:rStyle w:val="ChSmallCaps"/>
              </w:rPr>
            </w:pPr>
            <w:r w:rsidRPr="0099608C">
              <w:rPr>
                <w:rStyle w:val="ChSmallCaps"/>
              </w:rPr>
              <w:t>l.med</w:t>
            </w:r>
          </w:p>
        </w:tc>
        <w:tc>
          <w:tcPr>
            <w:tcW w:w="895" w:type="dxa"/>
            <w:shd w:val="clear" w:color="auto" w:fill="auto"/>
          </w:tcPr>
          <w:p w14:paraId="0A474083" w14:textId="77777777" w:rsidR="00D35FB5" w:rsidRPr="00E72873" w:rsidRDefault="002A6640" w:rsidP="005D6975">
            <w:pPr>
              <w:pStyle w:val="GlossEng"/>
            </w:pPr>
            <w:r>
              <w:t>Natanael</w:t>
            </w:r>
          </w:p>
        </w:tc>
        <w:tc>
          <w:tcPr>
            <w:tcW w:w="360" w:type="dxa"/>
            <w:shd w:val="clear" w:color="auto" w:fill="auto"/>
          </w:tcPr>
          <w:p w14:paraId="6A829D28" w14:textId="77777777" w:rsidR="00D35FB5" w:rsidRPr="003F7A5E" w:rsidRDefault="00D35FB5" w:rsidP="005D6975">
            <w:pPr>
              <w:pStyle w:val="GlossEng"/>
              <w:rPr>
                <w:rStyle w:val="ChSmallCaps"/>
              </w:rPr>
            </w:pPr>
          </w:p>
        </w:tc>
        <w:tc>
          <w:tcPr>
            <w:tcW w:w="688" w:type="dxa"/>
            <w:shd w:val="clear" w:color="auto" w:fill="auto"/>
          </w:tcPr>
          <w:p w14:paraId="2FD3F0E2" w14:textId="77777777" w:rsidR="00D35FB5" w:rsidRPr="0099608C" w:rsidRDefault="00D35FB5" w:rsidP="005D6975">
            <w:pPr>
              <w:pStyle w:val="GlossEng"/>
              <w:rPr>
                <w:rStyle w:val="ChSmallCaps"/>
              </w:rPr>
            </w:pPr>
            <w:r w:rsidRPr="0099608C">
              <w:rPr>
                <w:rStyle w:val="ChSmallCaps"/>
              </w:rPr>
              <w:t>l.med</w:t>
            </w:r>
          </w:p>
        </w:tc>
        <w:tc>
          <w:tcPr>
            <w:tcW w:w="729" w:type="dxa"/>
            <w:shd w:val="clear" w:color="auto" w:fill="auto"/>
          </w:tcPr>
          <w:p w14:paraId="70CCD069" w14:textId="77777777" w:rsidR="00D35FB5" w:rsidRPr="00E72873" w:rsidRDefault="007E7AA8" w:rsidP="005D6975">
            <w:pPr>
              <w:pStyle w:val="GlossEng"/>
            </w:pPr>
            <w:r>
              <w:t>Martin</w:t>
            </w:r>
          </w:p>
        </w:tc>
        <w:tc>
          <w:tcPr>
            <w:tcW w:w="360" w:type="dxa"/>
            <w:shd w:val="clear" w:color="auto" w:fill="auto"/>
          </w:tcPr>
          <w:p w14:paraId="7C6442D4" w14:textId="77777777" w:rsidR="00D35FB5" w:rsidRPr="003F7A5E" w:rsidRDefault="00D35FB5" w:rsidP="005D6975">
            <w:pPr>
              <w:pStyle w:val="GlossEng"/>
              <w:rPr>
                <w:rStyle w:val="ChSmallCaps"/>
              </w:rPr>
            </w:pPr>
          </w:p>
        </w:tc>
        <w:tc>
          <w:tcPr>
            <w:tcW w:w="688" w:type="dxa"/>
            <w:shd w:val="clear" w:color="auto" w:fill="auto"/>
          </w:tcPr>
          <w:p w14:paraId="2D64B46E" w14:textId="77777777" w:rsidR="00D35FB5" w:rsidRPr="0099608C" w:rsidRDefault="00D35FB5" w:rsidP="005D6975">
            <w:pPr>
              <w:pStyle w:val="GlossEng"/>
              <w:rPr>
                <w:rStyle w:val="ChSmallCaps"/>
              </w:rPr>
            </w:pPr>
            <w:r w:rsidRPr="0099608C">
              <w:rPr>
                <w:rStyle w:val="ChSmallCaps"/>
              </w:rPr>
              <w:t>l.med</w:t>
            </w:r>
          </w:p>
        </w:tc>
        <w:tc>
          <w:tcPr>
            <w:tcW w:w="651" w:type="dxa"/>
            <w:shd w:val="clear" w:color="auto" w:fill="auto"/>
          </w:tcPr>
          <w:p w14:paraId="0B6AABB8" w14:textId="77777777" w:rsidR="00D35FB5" w:rsidRPr="00E72873" w:rsidRDefault="00E83D15" w:rsidP="005D6975">
            <w:pPr>
              <w:pStyle w:val="GlossEng"/>
            </w:pPr>
            <w:r>
              <w:t>Aleks</w:t>
            </w:r>
          </w:p>
        </w:tc>
      </w:tr>
    </w:tbl>
    <w:p w14:paraId="3D0A0463" w14:textId="19688B8B" w:rsidR="005D6975" w:rsidRPr="00F9554F" w:rsidRDefault="00654D72" w:rsidP="005D6975">
      <w:pPr>
        <w:pStyle w:val="FreeTranslEng15pt"/>
      </w:pPr>
      <w:r>
        <w:t>[</w:t>
      </w:r>
      <w:r w:rsidR="00BA5C1C">
        <w:t>Choosing</w:t>
      </w:r>
      <w:r w:rsidR="00D35FB5">
        <w:t xml:space="preserve"> among </w:t>
      </w:r>
      <w:r>
        <w:t xml:space="preserve">potential </w:t>
      </w:r>
      <w:r w:rsidR="00BA5C1C">
        <w:t>candidates</w:t>
      </w:r>
      <w:r>
        <w:t xml:space="preserve"> for the upcoming local elections:] </w:t>
      </w:r>
      <w:r w:rsidR="00B7093A">
        <w:t>‘</w:t>
      </w:r>
      <w:r>
        <w:t>[Burwas (</w:t>
      </w:r>
      <w:r w:rsidR="00D35FB5">
        <w:t xml:space="preserve">village </w:t>
      </w:r>
      <w:r>
        <w:t xml:space="preserve">can have) two candidates,] </w:t>
      </w:r>
      <w:r w:rsidR="005D6975" w:rsidRPr="00D44AFB">
        <w:rPr>
          <w:rStyle w:val="ChBlueBold"/>
        </w:rPr>
        <w:t>there</w:t>
      </w:r>
      <w:r w:rsidR="00482766" w:rsidRPr="00D44AFB">
        <w:rPr>
          <w:rStyle w:val="ChBlueBold"/>
        </w:rPr>
        <w:t xml:space="preserve"> </w:t>
      </w:r>
      <w:r w:rsidR="005D6975" w:rsidRPr="00D44AFB">
        <w:rPr>
          <w:rStyle w:val="ChBlueBold"/>
        </w:rPr>
        <w:t>(</w:t>
      </w:r>
      <w:r w:rsidR="005D6975" w:rsidRPr="00D44AFB">
        <w:rPr>
          <w:rStyle w:val="ChBlueBold-SmallCaps"/>
        </w:rPr>
        <w:t>emph</w:t>
      </w:r>
      <w:r w:rsidR="005D6975" w:rsidRPr="00D44AFB">
        <w:rPr>
          <w:rStyle w:val="ChBlueBold"/>
        </w:rPr>
        <w:t>)</w:t>
      </w:r>
      <w:r w:rsidR="005D6975">
        <w:t xml:space="preserve"> is </w:t>
      </w:r>
      <w:r w:rsidR="002A6640">
        <w:t>Natanael</w:t>
      </w:r>
      <w:r w:rsidR="005D6975">
        <w:t xml:space="preserve">, </w:t>
      </w:r>
      <w:r w:rsidR="00D44AFB" w:rsidRPr="00D44AFB">
        <w:rPr>
          <w:rStyle w:val="ChBlueBold"/>
        </w:rPr>
        <w:t>there (</w:t>
      </w:r>
      <w:r w:rsidR="00D44AFB" w:rsidRPr="00D44AFB">
        <w:rPr>
          <w:rStyle w:val="ChBlueBold-SmallCaps"/>
        </w:rPr>
        <w:t>emph</w:t>
      </w:r>
      <w:r w:rsidR="00D44AFB" w:rsidRPr="00D44AFB">
        <w:rPr>
          <w:rStyle w:val="ChBlueBold"/>
        </w:rPr>
        <w:t>)</w:t>
      </w:r>
      <w:r w:rsidR="005D6975">
        <w:t xml:space="preserve"> </w:t>
      </w:r>
      <w:r w:rsidR="005D6975" w:rsidRPr="00A812C6">
        <w:t>i</w:t>
      </w:r>
      <w:r w:rsidR="005D6975">
        <w:t xml:space="preserve">s </w:t>
      </w:r>
      <w:r w:rsidR="007E7AA8">
        <w:t>Martin</w:t>
      </w:r>
      <w:r w:rsidR="005D6975">
        <w:t xml:space="preserve">, </w:t>
      </w:r>
      <w:r w:rsidR="00D44AFB" w:rsidRPr="00D44AFB">
        <w:rPr>
          <w:rStyle w:val="ChBlueBold"/>
        </w:rPr>
        <w:t>there (</w:t>
      </w:r>
      <w:r w:rsidR="00D44AFB" w:rsidRPr="00D44AFB">
        <w:rPr>
          <w:rStyle w:val="ChBlueBold-SmallCaps"/>
        </w:rPr>
        <w:t>emph</w:t>
      </w:r>
      <w:r w:rsidR="00D44AFB" w:rsidRPr="00D44AFB">
        <w:rPr>
          <w:rStyle w:val="ChBlueBold"/>
        </w:rPr>
        <w:t>)</w:t>
      </w:r>
      <w:r w:rsidR="005D6975">
        <w:t xml:space="preserve"> is </w:t>
      </w:r>
      <w:r w:rsidR="00E83D15">
        <w:t>Aleks</w:t>
      </w:r>
      <w:r w:rsidR="00B7093A">
        <w:t>’</w:t>
      </w:r>
      <w:r w:rsidR="005D6975">
        <w:t xml:space="preserve"> </w:t>
      </w:r>
      <w:r w:rsidR="005D6975" w:rsidRPr="004A0071">
        <w:rPr>
          <w:rStyle w:val="ExampleSource"/>
        </w:rPr>
        <w:t>[080919-001-Cv.0117]</w:t>
      </w:r>
    </w:p>
    <w:p w14:paraId="44571E7C" w14:textId="77777777" w:rsidR="005D6975" w:rsidRDefault="005D6975" w:rsidP="005D6975">
      <w:pPr>
        <w:pStyle w:val="Heading3"/>
      </w:pPr>
      <w:bookmarkStart w:id="4847" w:name="_Ref262906841"/>
      <w:bookmarkStart w:id="4848" w:name="_Ref271634935"/>
      <w:bookmarkStart w:id="4849" w:name="_Toc342590161"/>
      <w:bookmarkStart w:id="4850" w:name="_Toc440455732"/>
      <w:bookmarkStart w:id="4851" w:name="_Ref262820007"/>
      <w:r>
        <w:t xml:space="preserve">Nonlocational prepositional </w:t>
      </w:r>
      <w:bookmarkEnd w:id="4847"/>
      <w:r>
        <w:t>clauses</w:t>
      </w:r>
      <w:bookmarkEnd w:id="4848"/>
      <w:bookmarkEnd w:id="4849"/>
      <w:bookmarkEnd w:id="4850"/>
    </w:p>
    <w:p w14:paraId="5D3950B0" w14:textId="3B255DB8" w:rsidR="005D6975" w:rsidRDefault="005D6975" w:rsidP="00311D1A">
      <w:pPr>
        <w:pStyle w:val="Body0000after"/>
      </w:pPr>
      <w:r>
        <w:t xml:space="preserve">Clauses with nonlocational predicates convey information about the nonlocational, static relation between </w:t>
      </w:r>
      <w:r w:rsidR="00090E5B">
        <w:t xml:space="preserve">a </w:t>
      </w:r>
      <w:r>
        <w:t xml:space="preserve">figure and </w:t>
      </w:r>
      <w:r w:rsidR="00090E5B">
        <w:t xml:space="preserve">the </w:t>
      </w:r>
      <w:r>
        <w:t xml:space="preserve">ground. </w:t>
      </w:r>
      <w:r w:rsidR="00311D1A">
        <w:t>Semantically, Papuan Malay distinguishes three types of nonlocational predicates, namely “associative” or “</w:t>
      </w:r>
      <w:r w:rsidR="00311D1A" w:rsidRPr="00FB6E87">
        <w:t>comitative predicate</w:t>
      </w:r>
      <w:r w:rsidR="00311D1A">
        <w:t>s”, “simulative predicates”, and “</w:t>
      </w:r>
      <w:r w:rsidR="00311D1A" w:rsidRPr="00E2032C">
        <w:t>benefactive predicate</w:t>
      </w:r>
      <w:r w:rsidR="00311D1A">
        <w:t xml:space="preserve">s”, adopting </w:t>
      </w:r>
      <w:r w:rsidR="00311D1A" w:rsidRPr="001C64C7">
        <w:rPr>
          <w:rStyle w:val="Citation"/>
        </w:rPr>
        <w:fldChar w:fldCharType="begin"/>
      </w:r>
      <w:r w:rsidR="00311D1A" w:rsidRPr="001C64C7">
        <w:rPr>
          <w:rStyle w:val="Citation"/>
        </w:rPr>
        <w:instrText>ADDIN CITAVI.PLACEHOLDER ae14d599-106e-4242-b7e2-8c586bbe0e49 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NGYzZmNkNDQtZDgxNy00ZWUzLTk4NjctYzUwZGIyNDY0YjM1PC9JZD48SXNibj4wNTIxNTgxNTY3LCA5NzgwNTIxNTgxNTYxLCAwNTIxNTg4NTdYLCA5NzgwNTIxNTg4NTc3PC9Jc2JuPjxMYW5ndWFnZT5FbmdsaXNoPC9MYW5ndWFnZT48TGFuZ3VhZ2VDb2RlPmVuPC9MYW5ndWFnZUNvZGU+PExvY2F0aW9ucz48TG9jYXRpb24+PEFkZHJlc3M+RDpcUmVzb3VyY2VzXEVsZWN0cm9uaWMgbWF0ZXJpYWxzXEFydGljbGVzIHVucmVhZFxTaG9wZW5fVF8yMDA3X0xhbmd1YWdlIHR5cG9sb2d5IGFuZCBzeW50YWN0aWMgZGVzY3JpcHRpb25fVm9sIDFfQ2xhdXNlIHN0cnVjdHVyZS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xOiBDbGF1c2Ugc3RydWN0dXJlPC9UaXRsZT48WWVhcj4yMDA3PC9ZZWFyPjwvUmVmZXJlbmNlPjwvUGFyZW50UmVmZXJlbmNlPg0KICAgICAgICA8U2hvcnRUaXRsZT5EcnllciAyMDA3IOKAkyBDbGF1c2UgdHlwZXM8L1Nob3J0VGl0bGU+DQogICAgICAgIDxUaXRsZT5DbGF1c2UgdHlwZXM8L1RpdGxlPg0KICAgICAgPC9SZWZlcmVuY2U+DQogICAgPC9FbnRyeT4NCiAgPC9FbnRyaWVzPg0KICA8VGV4dD5Ecnl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nllcjwvVGV4dD4NCiAgICA8L1RleHRVbml0Pg0KICA8L1RleHRVbml0cz4NCjwvUGxhY2Vob2xkZXI+</w:instrText>
      </w:r>
      <w:r w:rsidR="00311D1A" w:rsidRPr="001C64C7">
        <w:rPr>
          <w:rStyle w:val="Citation"/>
        </w:rPr>
        <w:fldChar w:fldCharType="separate"/>
      </w:r>
      <w:bookmarkStart w:id="4852" w:name="_CTVP001ae14d599106e4242b7e28c586bbe0e49"/>
      <w:r w:rsidR="0092006B">
        <w:rPr>
          <w:rStyle w:val="Citation"/>
        </w:rPr>
        <w:t>Dryer</w:t>
      </w:r>
      <w:bookmarkEnd w:id="4852"/>
      <w:r w:rsidR="00311D1A" w:rsidRPr="001C64C7">
        <w:rPr>
          <w:rStyle w:val="Citation"/>
        </w:rPr>
        <w:fldChar w:fldCharType="end"/>
      </w:r>
      <w:r w:rsidR="00311D1A">
        <w:rPr>
          <w:rStyle w:val="Citation"/>
        </w:rPr>
        <w:t>’s</w:t>
      </w:r>
      <w:r w:rsidR="00311D1A" w:rsidRPr="001C64C7">
        <w:rPr>
          <w:rStyle w:val="Citation"/>
        </w:rPr>
        <w:t xml:space="preserve"> </w:t>
      </w:r>
      <w:r w:rsidR="00311D1A" w:rsidRPr="001C64C7">
        <w:rPr>
          <w:rStyle w:val="Citation"/>
        </w:rPr>
        <w:fldChar w:fldCharType="begin"/>
      </w:r>
      <w:r w:rsidR="00311D1A">
        <w:rPr>
          <w:rStyle w:val="Citation"/>
        </w:rPr>
        <w:instrText>ADDIN CITAVI.PLACEHOLDER 22f24daa-0e6e-41f3-8dbe-fd5eaf4fe702 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NGYzZmNkNDQtZDgxNy00ZWUzLTk4NjctYzUwZGIyNDY0YjM1PC9JZD48SXNibj4wNTIxNTgxNTY3LCA5NzgwNTIxNTgxNTYxLCAwNTIxNTg4NTdYLCA5NzgwNTIxNTg4NTc3PC9Jc2JuPjxMYW5ndWFnZT5FbmdsaXNoPC9MYW5ndWFnZT48TGFuZ3VhZ2VDb2RlPmVuPC9MYW5ndWFnZUNvZGU+PExvY2F0aW9ucz48TG9jYXRpb24+PEFkZHJlc3M+RDpcUmVzb3VyY2VzXEVsZWN0cm9uaWMgbWF0ZXJpYWxzXEFydGljbGVzIHVucmVhZFxTaG9wZW5fVF8yMDA3X0xhbmd1YWdlIHR5cG9sb2d5IGFuZCBzeW50YWN0aWMgZGVzY3JpcHRpb25fVm9sIDFfQ2xhdXNlIHN0cnVjdHVyZS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xOiBDbGF1c2Ugc3RydWN0dXJlPC9UaXRsZT48WWVhcj4yMDA3PC9ZZWFyPjwvUmVmZXJlbmNlPjwvUGFyZW50UmVmZXJlbmNlPg0KICAgICAgICA8U2hvcnRUaXRsZT5EcnllciAyMDA3IOKAkyBDbGF1c2UgdHlwZXM8L1Nob3J0VGl0bGU+DQogICAgICAgIDxUaXRsZT5DbGF1c2UgdHlwZXM8L1RpdGxlPg0KICAgICAgPC9SZWZlcmVuY2U+DQogICAgPC9FbnRyeT4NCiAgPC9FbnRyaWVzPg0KICA8VGV4dD4oMjAwN2E6IDI0OOKAkzI0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dhOiAyNDjigJMyNDkpPC9UZXh0Pg0KICAgIDwvVGV4dFVuaXQ+DQogIDwvVGV4dFVuaXRzPg0KPC9QbGFjZWhvbGRlcj4=</w:instrText>
      </w:r>
      <w:r w:rsidR="00311D1A" w:rsidRPr="001C64C7">
        <w:rPr>
          <w:rStyle w:val="Citation"/>
        </w:rPr>
        <w:fldChar w:fldCharType="separate"/>
      </w:r>
      <w:bookmarkStart w:id="4853" w:name="_CTVP00122f24daa0e6e41f38dbefd5eaf4fe702"/>
      <w:r w:rsidR="0092006B">
        <w:rPr>
          <w:rStyle w:val="Citation"/>
        </w:rPr>
        <w:t>(2007a: 248–249)</w:t>
      </w:r>
      <w:bookmarkEnd w:id="4853"/>
      <w:r w:rsidR="00311D1A" w:rsidRPr="001C64C7">
        <w:rPr>
          <w:rStyle w:val="Citation"/>
        </w:rPr>
        <w:fldChar w:fldCharType="end"/>
      </w:r>
      <w:r w:rsidR="00311D1A">
        <w:t xml:space="preserve"> terminology. Overall, however, nonlocational </w:t>
      </w:r>
      <w:r>
        <w:t>prepositional clause</w:t>
      </w:r>
      <w:r w:rsidR="00311D1A">
        <w:t>s</w:t>
      </w:r>
      <w:r>
        <w:t xml:space="preserve"> does not appear to be very common; the corpus contains only few examples.</w:t>
      </w:r>
    </w:p>
    <w:p w14:paraId="7AD96160" w14:textId="54AE6C39" w:rsidR="005D6975" w:rsidRDefault="001C64C7" w:rsidP="00311D1A">
      <w:pPr>
        <w:pStyle w:val="Body0505after"/>
      </w:pPr>
      <w:r>
        <w:t xml:space="preserve">Papuan Malay </w:t>
      </w:r>
      <w:r w:rsidR="005D6975" w:rsidRPr="00FB6E87">
        <w:t>comitative predicate</w:t>
      </w:r>
      <w:r>
        <w:t xml:space="preserve">s are </w:t>
      </w:r>
      <w:r w:rsidR="005D6975">
        <w:t xml:space="preserve">formed with prepositions encoding </w:t>
      </w:r>
      <w:r w:rsidR="005D6975">
        <w:rPr>
          <w:lang w:eastAsia="en-US"/>
        </w:rPr>
        <w:t xml:space="preserve">accompaniment/instruments or </w:t>
      </w:r>
      <w:r w:rsidR="005D6975">
        <w:t xml:space="preserve">goals, namely comitative </w:t>
      </w:r>
      <w:r w:rsidR="00BA2879" w:rsidRPr="00856563">
        <w:rPr>
          <w:rStyle w:val="ChItalBold"/>
        </w:rPr>
        <w:t>dengan</w:t>
      </w:r>
      <w:r w:rsidR="00BA2879">
        <w:rPr>
          <w:rStyle w:val="ChItalBold"/>
        </w:rPr>
        <w:t>g</w:t>
      </w:r>
      <w:r w:rsidR="005D6975">
        <w:t xml:space="preserve"> </w:t>
      </w:r>
      <w:r w:rsidR="00B7093A">
        <w:t>‘</w:t>
      </w:r>
      <w:r w:rsidR="005D6975">
        <w:t>with</w:t>
      </w:r>
      <w:r w:rsidR="00B7093A">
        <w:t>’</w:t>
      </w:r>
      <w:r w:rsidR="00AB3BA2">
        <w:t xml:space="preserve">, </w:t>
      </w:r>
      <w:r w:rsidR="00BA2879">
        <w:t xml:space="preserve">with its short form </w:t>
      </w:r>
      <w:r w:rsidR="00BA2879" w:rsidRPr="00BA2879">
        <w:rPr>
          <w:rStyle w:val="ChItalBold"/>
        </w:rPr>
        <w:t>deng</w:t>
      </w:r>
      <w:r w:rsidR="00BA2879">
        <w:t xml:space="preserve">, </w:t>
      </w:r>
      <w:r w:rsidR="005D6975">
        <w:t xml:space="preserve">and goal preposition </w:t>
      </w:r>
      <w:r w:rsidR="005D6975" w:rsidRPr="008D0A86">
        <w:rPr>
          <w:rStyle w:val="ChItalBold"/>
        </w:rPr>
        <w:t>sama</w:t>
      </w:r>
      <w:r w:rsidR="005D6975">
        <w:t xml:space="preserve"> </w:t>
      </w:r>
      <w:r w:rsidR="00B7093A">
        <w:t>‘</w:t>
      </w:r>
      <w:r w:rsidR="005D6975">
        <w:t>to</w:t>
      </w:r>
      <w:r w:rsidR="00B7093A">
        <w:t>’</w:t>
      </w:r>
      <w:r w:rsidR="005D6975">
        <w:t xml:space="preserve"> (see also §</w:t>
      </w:r>
      <w:r w:rsidR="00311D1A">
        <w:fldChar w:fldCharType="begin"/>
      </w:r>
      <w:r w:rsidR="00311D1A">
        <w:instrText xml:space="preserve"> REF _Ref319761134 \w \h </w:instrText>
      </w:r>
      <w:r w:rsidR="00311D1A">
        <w:fldChar w:fldCharType="separate"/>
      </w:r>
      <w:r w:rsidR="00154D81">
        <w:rPr>
          <w:cs/>
        </w:rPr>
        <w:t>‎</w:t>
      </w:r>
      <w:r w:rsidR="00154D81">
        <w:t>10.2.1</w:t>
      </w:r>
      <w:r w:rsidR="00311D1A">
        <w:fldChar w:fldCharType="end"/>
      </w:r>
      <w:r w:rsidR="00311D1A">
        <w:t xml:space="preserve"> and §</w:t>
      </w:r>
      <w:r w:rsidR="00311D1A">
        <w:fldChar w:fldCharType="begin"/>
      </w:r>
      <w:r w:rsidR="00311D1A">
        <w:instrText xml:space="preserve"> REF _Ref319761138 \w \h </w:instrText>
      </w:r>
      <w:r w:rsidR="00311D1A">
        <w:fldChar w:fldCharType="separate"/>
      </w:r>
      <w:r w:rsidR="00154D81">
        <w:rPr>
          <w:cs/>
        </w:rPr>
        <w:t>‎</w:t>
      </w:r>
      <w:r w:rsidR="00154D81">
        <w:t>10.2.2</w:t>
      </w:r>
      <w:r w:rsidR="00311D1A">
        <w:fldChar w:fldCharType="end"/>
      </w:r>
      <w:r w:rsidR="005D6975">
        <w:t xml:space="preserve">). In </w:t>
      </w:r>
      <w:r w:rsidR="005D6975">
        <w:fldChar w:fldCharType="begin"/>
      </w:r>
      <w:r w:rsidR="005D6975">
        <w:instrText xml:space="preserve"> REF _Ref262913665 \h </w:instrText>
      </w:r>
      <w:r w:rsidR="005D6975">
        <w:fldChar w:fldCharType="separate"/>
      </w:r>
      <w:r w:rsidR="00154D81">
        <w:t>(</w:t>
      </w:r>
      <w:r w:rsidR="00154D81">
        <w:rPr>
          <w:noProof/>
        </w:rPr>
        <w:t>30</w:t>
      </w:r>
      <w:r w:rsidR="00154D81">
        <w:t>)</w:t>
      </w:r>
      <w:r w:rsidR="005D6975">
        <w:fldChar w:fldCharType="end"/>
      </w:r>
      <w:r w:rsidR="005D6975">
        <w:t xml:space="preserve">, </w:t>
      </w:r>
      <w:r w:rsidR="005D6975" w:rsidRPr="00076132">
        <w:rPr>
          <w:rStyle w:val="ChItalBold"/>
        </w:rPr>
        <w:t>deng</w:t>
      </w:r>
      <w:r w:rsidR="005D6975">
        <w:rPr>
          <w:rStyle w:val="ChItalBold"/>
        </w:rPr>
        <w:t>(</w:t>
      </w:r>
      <w:r w:rsidR="005D6975" w:rsidRPr="00076132">
        <w:rPr>
          <w:rStyle w:val="ChItalBold"/>
        </w:rPr>
        <w:t>an</w:t>
      </w:r>
      <w:r w:rsidR="002B0B65">
        <w:rPr>
          <w:rStyle w:val="ChItalBold"/>
        </w:rPr>
        <w:t>g</w:t>
      </w:r>
      <w:r w:rsidR="005D6975">
        <w:rPr>
          <w:rStyle w:val="ChItalBold"/>
        </w:rPr>
        <w:t>)</w:t>
      </w:r>
      <w:r w:rsidR="005D6975">
        <w:t xml:space="preserve"> </w:t>
      </w:r>
      <w:r w:rsidR="00B7093A">
        <w:t>‘</w:t>
      </w:r>
      <w:r w:rsidR="005D6975">
        <w:t>with</w:t>
      </w:r>
      <w:r w:rsidR="00B7093A">
        <w:t>’</w:t>
      </w:r>
      <w:r w:rsidR="005D6975">
        <w:t xml:space="preserve"> denotes the accompaniment of the figure </w:t>
      </w:r>
      <w:r w:rsidR="00C453E7" w:rsidRPr="00C453E7">
        <w:rPr>
          <w:rStyle w:val="ChItalBold"/>
        </w:rPr>
        <w:t>Roni</w:t>
      </w:r>
      <w:r w:rsidR="005D6975">
        <w:t xml:space="preserve"> by the ground </w:t>
      </w:r>
      <w:r w:rsidR="005D6975" w:rsidRPr="008230F8">
        <w:rPr>
          <w:rStyle w:val="ChItalBold"/>
        </w:rPr>
        <w:t xml:space="preserve">de pu </w:t>
      </w:r>
      <w:r w:rsidR="00BA5C1C" w:rsidRPr="008230F8">
        <w:rPr>
          <w:rStyle w:val="ChItalBold"/>
        </w:rPr>
        <w:t>teman</w:t>
      </w:r>
      <w:r w:rsidR="00BA5C1C">
        <w:rPr>
          <w:rStyle w:val="ChItalBold"/>
        </w:rPr>
        <w:t>g</w:t>
      </w:r>
      <w:r w:rsidR="00BA5C1C" w:rsidRPr="008230F8">
        <w:rPr>
          <w:rStyle w:val="ChItalBold"/>
        </w:rPr>
        <w:t>~temang</w:t>
      </w:r>
      <w:r w:rsidR="005D6975">
        <w:t xml:space="preserve"> </w:t>
      </w:r>
      <w:r w:rsidR="00B7093A">
        <w:t>‘</w:t>
      </w:r>
      <w:r w:rsidR="005D6975">
        <w:t>his friends</w:t>
      </w:r>
      <w:r w:rsidR="00B7093A">
        <w:t>’</w:t>
      </w:r>
      <w:r w:rsidR="005D6975">
        <w:t xml:space="preserve">. In </w:t>
      </w:r>
      <w:r w:rsidR="005D6975">
        <w:fldChar w:fldCharType="begin"/>
      </w:r>
      <w:r w:rsidR="005D6975">
        <w:instrText xml:space="preserve"> REF _Ref340310741 \h </w:instrText>
      </w:r>
      <w:r w:rsidR="005D6975">
        <w:fldChar w:fldCharType="separate"/>
      </w:r>
      <w:r w:rsidR="00154D81">
        <w:t>(</w:t>
      </w:r>
      <w:r w:rsidR="00154D81">
        <w:rPr>
          <w:noProof/>
        </w:rPr>
        <w:t>31</w:t>
      </w:r>
      <w:r w:rsidR="00154D81">
        <w:t>)</w:t>
      </w:r>
      <w:r w:rsidR="005D6975">
        <w:fldChar w:fldCharType="end"/>
      </w:r>
      <w:r w:rsidR="005D6975">
        <w:t xml:space="preserve">, </w:t>
      </w:r>
      <w:r w:rsidR="005D6975" w:rsidRPr="00620E60">
        <w:rPr>
          <w:rStyle w:val="ChItalBold"/>
        </w:rPr>
        <w:t>sama</w:t>
      </w:r>
      <w:r w:rsidR="005D6975" w:rsidRPr="00D30E9D">
        <w:t xml:space="preserve"> </w:t>
      </w:r>
      <w:r w:rsidR="00B7093A">
        <w:t>‘</w:t>
      </w:r>
      <w:r w:rsidR="005D6975">
        <w:t>to</w:t>
      </w:r>
      <w:r w:rsidR="00B7093A">
        <w:t>’</w:t>
      </w:r>
      <w:r w:rsidR="005D6975">
        <w:t xml:space="preserve"> signals the association of the implied figure </w:t>
      </w:r>
      <w:r w:rsidR="007F26B9">
        <w:rPr>
          <w:rStyle w:val="ChItalBold"/>
        </w:rPr>
        <w:t>ana</w:t>
      </w:r>
      <w:r w:rsidR="005D6975">
        <w:t xml:space="preserve"> </w:t>
      </w:r>
      <w:r w:rsidR="00B7093A">
        <w:t>‘</w:t>
      </w:r>
      <w:r w:rsidR="005D6975">
        <w:t>child</w:t>
      </w:r>
      <w:r w:rsidR="00B7093A">
        <w:t>’</w:t>
      </w:r>
      <w:r w:rsidR="005D6975">
        <w:t xml:space="preserve"> with the ground </w:t>
      </w:r>
      <w:r w:rsidR="005D6975" w:rsidRPr="00797CC7">
        <w:rPr>
          <w:rStyle w:val="ChItalBold"/>
        </w:rPr>
        <w:t>saya</w:t>
      </w:r>
      <w:r w:rsidR="005D6975">
        <w:t xml:space="preserve"> </w:t>
      </w:r>
      <w:r w:rsidR="00B7093A">
        <w:t>‘</w:t>
      </w:r>
      <w:r w:rsidR="005D6975">
        <w:t>1</w:t>
      </w:r>
      <w:r w:rsidR="005D6975" w:rsidRPr="0099608C">
        <w:rPr>
          <w:rStyle w:val="ChSmallCaps"/>
        </w:rPr>
        <w:t>sg</w:t>
      </w:r>
      <w:r w:rsidR="00B7093A">
        <w:t>’</w:t>
      </w:r>
      <w:r w:rsidR="005D6975">
        <w:t>.</w:t>
      </w:r>
    </w:p>
    <w:p w14:paraId="0079A03B" w14:textId="77777777" w:rsidR="005D6975" w:rsidRDefault="005D6975" w:rsidP="005D6975">
      <w:pPr>
        <w:pStyle w:val="ExampleTitle"/>
      </w:pPr>
      <w:r>
        <w:t>Comitative predicates</w:t>
      </w:r>
    </w:p>
    <w:tbl>
      <w:tblPr>
        <w:tblW w:w="5051" w:type="dxa"/>
        <w:tblCellMar>
          <w:left w:w="42" w:type="dxa"/>
          <w:right w:w="42" w:type="dxa"/>
        </w:tblCellMar>
        <w:tblLook w:val="01E0" w:firstRow="1" w:lastRow="1" w:firstColumn="1" w:lastColumn="1" w:noHBand="0" w:noVBand="0"/>
      </w:tblPr>
      <w:tblGrid>
        <w:gridCol w:w="709"/>
        <w:gridCol w:w="573"/>
        <w:gridCol w:w="562"/>
        <w:gridCol w:w="596"/>
        <w:gridCol w:w="489"/>
        <w:gridCol w:w="567"/>
        <w:gridCol w:w="1555"/>
      </w:tblGrid>
      <w:tr w:rsidR="00AC23C4" w:rsidRPr="008C7D8B" w14:paraId="0A01A575" w14:textId="77777777" w:rsidTr="00AC23C4">
        <w:tc>
          <w:tcPr>
            <w:tcW w:w="709" w:type="dxa"/>
            <w:shd w:val="clear" w:color="auto" w:fill="auto"/>
          </w:tcPr>
          <w:p w14:paraId="5504B0C1" w14:textId="77777777" w:rsidR="005D6975" w:rsidRPr="00CA0AD4" w:rsidRDefault="005D6975" w:rsidP="005D6975">
            <w:pPr>
              <w:pStyle w:val="O0Nwnext"/>
            </w:pPr>
            <w:bookmarkStart w:id="4854" w:name="_Ref262913684"/>
            <w:bookmarkStart w:id="4855" w:name="_Ref262913665"/>
            <w:r>
              <w:t>(</w:t>
            </w:r>
            <w:fldSimple w:instr=" SEQ ( \* ARABIC \s 1 ">
              <w:r w:rsidR="00154D81">
                <w:rPr>
                  <w:noProof/>
                </w:rPr>
                <w:t>30</w:t>
              </w:r>
            </w:fldSimple>
            <w:bookmarkEnd w:id="4854"/>
            <w:r>
              <w:t>)</w:t>
            </w:r>
            <w:bookmarkEnd w:id="4855"/>
          </w:p>
        </w:tc>
        <w:tc>
          <w:tcPr>
            <w:tcW w:w="573" w:type="dxa"/>
            <w:shd w:val="clear" w:color="auto" w:fill="auto"/>
          </w:tcPr>
          <w:p w14:paraId="2FFDB43B" w14:textId="77777777" w:rsidR="005D6975" w:rsidRPr="00E000BD" w:rsidRDefault="00C453E7" w:rsidP="005D6975">
            <w:pPr>
              <w:pStyle w:val="Text"/>
            </w:pPr>
            <w:r>
              <w:t>Roni</w:t>
            </w:r>
          </w:p>
        </w:tc>
        <w:tc>
          <w:tcPr>
            <w:tcW w:w="562" w:type="dxa"/>
            <w:shd w:val="clear" w:color="auto" w:fill="auto"/>
          </w:tcPr>
          <w:p w14:paraId="32F811C1" w14:textId="77777777" w:rsidR="005D6975" w:rsidRPr="00731084" w:rsidRDefault="005D6975" w:rsidP="005D6975">
            <w:pPr>
              <w:pStyle w:val="Text"/>
            </w:pPr>
            <w:r w:rsidRPr="00731084">
              <w:t>masi</w:t>
            </w:r>
          </w:p>
        </w:tc>
        <w:tc>
          <w:tcPr>
            <w:tcW w:w="596" w:type="dxa"/>
            <w:shd w:val="clear" w:color="auto" w:fill="auto"/>
          </w:tcPr>
          <w:p w14:paraId="71CDD62D" w14:textId="77777777" w:rsidR="005D6975" w:rsidRPr="002F470A" w:rsidRDefault="005D6975" w:rsidP="005D6975">
            <w:pPr>
              <w:pStyle w:val="Text"/>
              <w:rPr>
                <w:rStyle w:val="ChBlueBold"/>
              </w:rPr>
            </w:pPr>
            <w:r w:rsidRPr="002F470A">
              <w:rPr>
                <w:rStyle w:val="ChBlueBold"/>
              </w:rPr>
              <w:t>den</w:t>
            </w:r>
            <w:r>
              <w:rPr>
                <w:rStyle w:val="ChBlueBold"/>
              </w:rPr>
              <w:t>g</w:t>
            </w:r>
          </w:p>
        </w:tc>
        <w:tc>
          <w:tcPr>
            <w:tcW w:w="489" w:type="dxa"/>
            <w:shd w:val="clear" w:color="auto" w:fill="auto"/>
          </w:tcPr>
          <w:p w14:paraId="009E7DFA" w14:textId="77777777" w:rsidR="005D6975" w:rsidRPr="002F470A" w:rsidRDefault="005D6975" w:rsidP="005D6975">
            <w:pPr>
              <w:pStyle w:val="Text"/>
              <w:rPr>
                <w:rStyle w:val="ChBlueBold"/>
              </w:rPr>
            </w:pPr>
            <w:r w:rsidRPr="002F470A">
              <w:rPr>
                <w:rStyle w:val="ChBlueBold"/>
              </w:rPr>
              <w:t>de</w:t>
            </w:r>
          </w:p>
        </w:tc>
        <w:tc>
          <w:tcPr>
            <w:tcW w:w="567" w:type="dxa"/>
            <w:shd w:val="clear" w:color="auto" w:fill="auto"/>
          </w:tcPr>
          <w:p w14:paraId="5B539C96" w14:textId="77777777" w:rsidR="005D6975" w:rsidRPr="002F470A" w:rsidRDefault="005D6975" w:rsidP="005D6975">
            <w:pPr>
              <w:pStyle w:val="Text"/>
              <w:rPr>
                <w:rStyle w:val="ChBlueBold"/>
              </w:rPr>
            </w:pPr>
            <w:r w:rsidRPr="002F470A">
              <w:rPr>
                <w:rStyle w:val="ChBlueBold"/>
              </w:rPr>
              <w:t>pu</w:t>
            </w:r>
          </w:p>
        </w:tc>
        <w:tc>
          <w:tcPr>
            <w:tcW w:w="1555" w:type="dxa"/>
            <w:shd w:val="clear" w:color="auto" w:fill="auto"/>
          </w:tcPr>
          <w:p w14:paraId="31AB0C3F" w14:textId="77777777" w:rsidR="005D6975" w:rsidRPr="002F470A" w:rsidRDefault="005D6975" w:rsidP="005D6975">
            <w:pPr>
              <w:pStyle w:val="Text"/>
              <w:rPr>
                <w:rStyle w:val="ChBlueBold"/>
              </w:rPr>
            </w:pPr>
            <w:r>
              <w:rPr>
                <w:rStyle w:val="ChBlueBold"/>
              </w:rPr>
              <w:t>teman</w:t>
            </w:r>
            <w:r w:rsidR="00845E10">
              <w:rPr>
                <w:rStyle w:val="ChBlueBold"/>
              </w:rPr>
              <w:t>g</w:t>
            </w:r>
            <w:r>
              <w:rPr>
                <w:rStyle w:val="ChBlueBold"/>
              </w:rPr>
              <w:t>~</w:t>
            </w:r>
            <w:r w:rsidRPr="002F470A">
              <w:rPr>
                <w:rStyle w:val="ChBlueBold"/>
              </w:rPr>
              <w:t>teman</w:t>
            </w:r>
            <w:r w:rsidR="00845E10">
              <w:rPr>
                <w:rStyle w:val="ChBlueBold"/>
              </w:rPr>
              <w:t>g</w:t>
            </w:r>
          </w:p>
        </w:tc>
      </w:tr>
      <w:tr w:rsidR="00AC23C4" w:rsidRPr="00AC23C4" w14:paraId="7C404CD6" w14:textId="77777777" w:rsidTr="00AC23C4">
        <w:tc>
          <w:tcPr>
            <w:tcW w:w="709" w:type="dxa"/>
            <w:shd w:val="clear" w:color="auto" w:fill="auto"/>
          </w:tcPr>
          <w:p w14:paraId="7C352170" w14:textId="77777777" w:rsidR="005D6975" w:rsidRPr="00CA0AD4" w:rsidRDefault="005D6975" w:rsidP="005D6975">
            <w:pPr>
              <w:pStyle w:val="GlossEng"/>
            </w:pPr>
          </w:p>
        </w:tc>
        <w:tc>
          <w:tcPr>
            <w:tcW w:w="573" w:type="dxa"/>
            <w:shd w:val="clear" w:color="auto" w:fill="auto"/>
          </w:tcPr>
          <w:p w14:paraId="1D50BEC6" w14:textId="77777777" w:rsidR="005D6975" w:rsidRPr="00723D09" w:rsidRDefault="00C453E7" w:rsidP="005D6975">
            <w:pPr>
              <w:pStyle w:val="GlossEng"/>
            </w:pPr>
            <w:r>
              <w:t>Roni</w:t>
            </w:r>
          </w:p>
        </w:tc>
        <w:tc>
          <w:tcPr>
            <w:tcW w:w="562" w:type="dxa"/>
            <w:shd w:val="clear" w:color="auto" w:fill="auto"/>
          </w:tcPr>
          <w:p w14:paraId="3DB379C9" w14:textId="77777777" w:rsidR="005D6975" w:rsidRPr="00731084" w:rsidRDefault="005D6975" w:rsidP="005D6975">
            <w:pPr>
              <w:pStyle w:val="GlossEng"/>
            </w:pPr>
            <w:r w:rsidRPr="00731084">
              <w:t>still</w:t>
            </w:r>
          </w:p>
        </w:tc>
        <w:tc>
          <w:tcPr>
            <w:tcW w:w="596" w:type="dxa"/>
            <w:shd w:val="clear" w:color="auto" w:fill="auto"/>
          </w:tcPr>
          <w:p w14:paraId="2953F547" w14:textId="77777777" w:rsidR="005D6975" w:rsidRPr="00723D09" w:rsidRDefault="005D6975" w:rsidP="005D6975">
            <w:pPr>
              <w:pStyle w:val="GlossEng"/>
            </w:pPr>
            <w:r w:rsidRPr="00723D09">
              <w:t>with</w:t>
            </w:r>
          </w:p>
        </w:tc>
        <w:tc>
          <w:tcPr>
            <w:tcW w:w="489" w:type="dxa"/>
            <w:shd w:val="clear" w:color="auto" w:fill="auto"/>
          </w:tcPr>
          <w:p w14:paraId="14F575CB" w14:textId="77777777" w:rsidR="005D6975" w:rsidRPr="0099608C" w:rsidRDefault="005D6975" w:rsidP="005D6975">
            <w:pPr>
              <w:pStyle w:val="GlossEng"/>
              <w:rPr>
                <w:rStyle w:val="ChSmallCaps"/>
              </w:rPr>
            </w:pPr>
            <w:r w:rsidRPr="0099608C">
              <w:rPr>
                <w:rStyle w:val="ChSmallCaps"/>
              </w:rPr>
              <w:t>3sg</w:t>
            </w:r>
          </w:p>
        </w:tc>
        <w:tc>
          <w:tcPr>
            <w:tcW w:w="567" w:type="dxa"/>
            <w:shd w:val="clear" w:color="auto" w:fill="auto"/>
          </w:tcPr>
          <w:p w14:paraId="27B4ADC9" w14:textId="77777777" w:rsidR="005D6975" w:rsidRPr="0099608C" w:rsidRDefault="005D6975" w:rsidP="005D6975">
            <w:pPr>
              <w:pStyle w:val="GlossEng"/>
              <w:rPr>
                <w:rStyle w:val="ChSmallCaps"/>
              </w:rPr>
            </w:pPr>
            <w:r w:rsidRPr="0099608C">
              <w:rPr>
                <w:rStyle w:val="ChSmallCaps"/>
              </w:rPr>
              <w:t>poss</w:t>
            </w:r>
          </w:p>
        </w:tc>
        <w:tc>
          <w:tcPr>
            <w:tcW w:w="1555" w:type="dxa"/>
            <w:shd w:val="clear" w:color="auto" w:fill="auto"/>
          </w:tcPr>
          <w:p w14:paraId="597BC4F8" w14:textId="77777777" w:rsidR="005D6975" w:rsidRPr="00723D09" w:rsidRDefault="005D6975" w:rsidP="005D6975">
            <w:pPr>
              <w:pStyle w:val="GlossEng"/>
            </w:pPr>
            <w:r w:rsidRPr="0099608C">
              <w:rPr>
                <w:rStyle w:val="ChSmallCaps"/>
              </w:rPr>
              <w:t>rdp</w:t>
            </w:r>
            <w:r>
              <w:t>~</w:t>
            </w:r>
            <w:r w:rsidRPr="00723D09">
              <w:t>friend</w:t>
            </w:r>
          </w:p>
        </w:tc>
      </w:tr>
    </w:tbl>
    <w:p w14:paraId="49D0996A" w14:textId="38905FA6" w:rsidR="005D6975" w:rsidRDefault="00B7093A" w:rsidP="005D6975">
      <w:pPr>
        <w:pStyle w:val="FreeTranslEng"/>
      </w:pPr>
      <w:r>
        <w:t>‘</w:t>
      </w:r>
      <w:r w:rsidR="00C453E7">
        <w:t>Roni</w:t>
      </w:r>
      <w:r w:rsidR="005D6975" w:rsidRPr="00E846B6">
        <w:t xml:space="preserve"> </w:t>
      </w:r>
      <w:r w:rsidR="005D6975" w:rsidRPr="00731084">
        <w:t xml:space="preserve">is still </w:t>
      </w:r>
      <w:r w:rsidR="005D6975" w:rsidRPr="002865F7">
        <w:rPr>
          <w:rStyle w:val="ChBlueBold"/>
        </w:rPr>
        <w:t>with his friends</w:t>
      </w:r>
      <w:r>
        <w:t>’</w:t>
      </w:r>
      <w:r w:rsidR="005D6975">
        <w:t xml:space="preserve"> </w:t>
      </w:r>
      <w:r w:rsidR="005D6975" w:rsidRPr="003E0DA4">
        <w:rPr>
          <w:rStyle w:val="ExampleSource"/>
        </w:rPr>
        <w:t>[081006-031-Cv.0011]</w:t>
      </w:r>
    </w:p>
    <w:tbl>
      <w:tblPr>
        <w:tblW w:w="3641" w:type="dxa"/>
        <w:tblCellMar>
          <w:left w:w="42" w:type="dxa"/>
          <w:right w:w="42" w:type="dxa"/>
        </w:tblCellMar>
        <w:tblLook w:val="01E0" w:firstRow="1" w:lastRow="1" w:firstColumn="1" w:lastColumn="1" w:noHBand="0" w:noVBand="0"/>
      </w:tblPr>
      <w:tblGrid>
        <w:gridCol w:w="709"/>
        <w:gridCol w:w="662"/>
        <w:gridCol w:w="584"/>
        <w:gridCol w:w="495"/>
        <w:gridCol w:w="629"/>
        <w:gridCol w:w="562"/>
      </w:tblGrid>
      <w:tr w:rsidR="00AC23C4" w:rsidRPr="008C7D8B" w14:paraId="09969F44" w14:textId="77777777" w:rsidTr="00AC23C4">
        <w:tc>
          <w:tcPr>
            <w:tcW w:w="709" w:type="dxa"/>
            <w:shd w:val="clear" w:color="auto" w:fill="auto"/>
          </w:tcPr>
          <w:p w14:paraId="629A5218" w14:textId="77777777" w:rsidR="005D6975" w:rsidRPr="00CA0AD4" w:rsidRDefault="005D6975" w:rsidP="005D6975">
            <w:pPr>
              <w:pStyle w:val="O0Nwnext"/>
            </w:pPr>
            <w:bookmarkStart w:id="4856" w:name="_Ref336887365"/>
            <w:bookmarkStart w:id="4857" w:name="_Ref340310741"/>
            <w:r>
              <w:t>(</w:t>
            </w:r>
            <w:fldSimple w:instr=" SEQ ( \* ARABIC \s 1 ">
              <w:r w:rsidR="00154D81">
                <w:rPr>
                  <w:noProof/>
                </w:rPr>
                <w:t>31</w:t>
              </w:r>
            </w:fldSimple>
            <w:bookmarkEnd w:id="4856"/>
            <w:r>
              <w:t>)</w:t>
            </w:r>
            <w:bookmarkEnd w:id="4857"/>
          </w:p>
        </w:tc>
        <w:tc>
          <w:tcPr>
            <w:tcW w:w="662" w:type="dxa"/>
            <w:shd w:val="clear" w:color="auto" w:fill="auto"/>
          </w:tcPr>
          <w:p w14:paraId="554C53B6" w14:textId="77777777" w:rsidR="005D6975" w:rsidRPr="00504AF0" w:rsidRDefault="005D6975" w:rsidP="005D6975">
            <w:pPr>
              <w:pStyle w:val="Text"/>
            </w:pPr>
            <w:r w:rsidRPr="00504AF0">
              <w:t>hanya</w:t>
            </w:r>
          </w:p>
        </w:tc>
        <w:tc>
          <w:tcPr>
            <w:tcW w:w="584" w:type="dxa"/>
            <w:shd w:val="clear" w:color="auto" w:fill="auto"/>
          </w:tcPr>
          <w:p w14:paraId="6C3443A8" w14:textId="77777777" w:rsidR="005D6975" w:rsidRPr="00504AF0" w:rsidRDefault="005D6975" w:rsidP="005D6975">
            <w:pPr>
              <w:pStyle w:val="Text"/>
            </w:pPr>
            <w:r w:rsidRPr="00504AF0">
              <w:t>tiga</w:t>
            </w:r>
          </w:p>
        </w:tc>
        <w:tc>
          <w:tcPr>
            <w:tcW w:w="495" w:type="dxa"/>
            <w:shd w:val="clear" w:color="auto" w:fill="auto"/>
          </w:tcPr>
          <w:p w14:paraId="2C147C5E" w14:textId="77777777" w:rsidR="005D6975" w:rsidRPr="00504AF0" w:rsidRDefault="005D6975" w:rsidP="005D6975">
            <w:pPr>
              <w:pStyle w:val="Text"/>
            </w:pPr>
            <w:r w:rsidRPr="00504AF0">
              <w:t>saja</w:t>
            </w:r>
          </w:p>
        </w:tc>
        <w:tc>
          <w:tcPr>
            <w:tcW w:w="629" w:type="dxa"/>
            <w:shd w:val="clear" w:color="auto" w:fill="auto"/>
          </w:tcPr>
          <w:p w14:paraId="28F3F133" w14:textId="77777777" w:rsidR="005D6975" w:rsidRPr="007B4506" w:rsidRDefault="005D6975" w:rsidP="005D6975">
            <w:pPr>
              <w:pStyle w:val="Text"/>
              <w:rPr>
                <w:rStyle w:val="ChBlueBold"/>
              </w:rPr>
            </w:pPr>
            <w:r w:rsidRPr="007B4506">
              <w:rPr>
                <w:rStyle w:val="ChBlueBold"/>
              </w:rPr>
              <w:t>sama</w:t>
            </w:r>
          </w:p>
        </w:tc>
        <w:tc>
          <w:tcPr>
            <w:tcW w:w="562" w:type="dxa"/>
            <w:shd w:val="clear" w:color="auto" w:fill="auto"/>
          </w:tcPr>
          <w:p w14:paraId="3178FD35" w14:textId="77777777" w:rsidR="005D6975" w:rsidRPr="007B4506" w:rsidRDefault="005D6975" w:rsidP="005D6975">
            <w:pPr>
              <w:pStyle w:val="Text"/>
              <w:rPr>
                <w:rStyle w:val="ChBlueBold"/>
              </w:rPr>
            </w:pPr>
            <w:r>
              <w:rPr>
                <w:rStyle w:val="ChBlueBold"/>
              </w:rPr>
              <w:t>saya</w:t>
            </w:r>
          </w:p>
        </w:tc>
      </w:tr>
      <w:tr w:rsidR="00AC23C4" w:rsidRPr="00AC23C4" w14:paraId="0C7B6A20" w14:textId="77777777" w:rsidTr="00AC23C4">
        <w:tc>
          <w:tcPr>
            <w:tcW w:w="709" w:type="dxa"/>
            <w:shd w:val="clear" w:color="auto" w:fill="auto"/>
          </w:tcPr>
          <w:p w14:paraId="7268B257" w14:textId="77777777" w:rsidR="005D6975" w:rsidRPr="00CA0AD4" w:rsidRDefault="005D6975" w:rsidP="005D6975">
            <w:pPr>
              <w:pStyle w:val="GlossEng"/>
            </w:pPr>
          </w:p>
        </w:tc>
        <w:tc>
          <w:tcPr>
            <w:tcW w:w="662" w:type="dxa"/>
            <w:shd w:val="clear" w:color="auto" w:fill="auto"/>
          </w:tcPr>
          <w:p w14:paraId="358EAE1D" w14:textId="77777777" w:rsidR="005D6975" w:rsidRPr="00723D09" w:rsidRDefault="005D6975" w:rsidP="005D6975">
            <w:pPr>
              <w:pStyle w:val="GlossEng"/>
            </w:pPr>
            <w:r w:rsidRPr="00723D09">
              <w:t>only</w:t>
            </w:r>
          </w:p>
        </w:tc>
        <w:tc>
          <w:tcPr>
            <w:tcW w:w="584" w:type="dxa"/>
            <w:shd w:val="clear" w:color="auto" w:fill="auto"/>
          </w:tcPr>
          <w:p w14:paraId="3DBA67C6" w14:textId="77777777" w:rsidR="005D6975" w:rsidRPr="00723D09" w:rsidRDefault="005D6975" w:rsidP="005D6975">
            <w:pPr>
              <w:pStyle w:val="GlossEng"/>
            </w:pPr>
            <w:r w:rsidRPr="00723D09">
              <w:t>three</w:t>
            </w:r>
          </w:p>
        </w:tc>
        <w:tc>
          <w:tcPr>
            <w:tcW w:w="495" w:type="dxa"/>
            <w:shd w:val="clear" w:color="auto" w:fill="auto"/>
          </w:tcPr>
          <w:p w14:paraId="332BFD95" w14:textId="77777777" w:rsidR="005D6975" w:rsidRPr="00723D09" w:rsidRDefault="005D6975" w:rsidP="005D6975">
            <w:pPr>
              <w:pStyle w:val="GlossEng"/>
            </w:pPr>
            <w:r w:rsidRPr="00723D09">
              <w:t>just</w:t>
            </w:r>
          </w:p>
        </w:tc>
        <w:tc>
          <w:tcPr>
            <w:tcW w:w="629" w:type="dxa"/>
            <w:shd w:val="clear" w:color="auto" w:fill="auto"/>
          </w:tcPr>
          <w:p w14:paraId="39AC1120" w14:textId="77777777" w:rsidR="005D6975" w:rsidRPr="00723D09" w:rsidRDefault="005D6975" w:rsidP="005D6975">
            <w:pPr>
              <w:pStyle w:val="GlossEng"/>
            </w:pPr>
            <w:r>
              <w:t>to</w:t>
            </w:r>
          </w:p>
        </w:tc>
        <w:tc>
          <w:tcPr>
            <w:tcW w:w="562" w:type="dxa"/>
            <w:shd w:val="clear" w:color="auto" w:fill="auto"/>
          </w:tcPr>
          <w:p w14:paraId="1919C3DB" w14:textId="77777777" w:rsidR="005D6975" w:rsidRPr="0099608C" w:rsidRDefault="005D6975" w:rsidP="005D6975">
            <w:pPr>
              <w:pStyle w:val="GlossEng"/>
              <w:rPr>
                <w:rStyle w:val="ChSmallCaps"/>
              </w:rPr>
            </w:pPr>
            <w:r w:rsidRPr="0099608C">
              <w:rPr>
                <w:rStyle w:val="ChSmallCaps"/>
              </w:rPr>
              <w:t>1sg</w:t>
            </w:r>
          </w:p>
        </w:tc>
      </w:tr>
    </w:tbl>
    <w:p w14:paraId="75A2FEA0" w14:textId="467E5891" w:rsidR="005D6975" w:rsidRDefault="00B7093A" w:rsidP="005D6975">
      <w:pPr>
        <w:pStyle w:val="FreeTranslEng"/>
      </w:pPr>
      <w:r>
        <w:t>‘</w:t>
      </w:r>
      <w:r w:rsidR="005D6975" w:rsidRPr="00534F9D">
        <w:t>just only three (</w:t>
      </w:r>
      <w:r w:rsidR="005D6975">
        <w:t xml:space="preserve">of my </w:t>
      </w:r>
      <w:r w:rsidR="005D6975" w:rsidRPr="00534F9D">
        <w:t>children</w:t>
      </w:r>
      <w:r w:rsidR="005D6975" w:rsidRPr="0022206D">
        <w:t xml:space="preserve">) are </w:t>
      </w:r>
      <w:r w:rsidR="005D6975" w:rsidRPr="00534F9D">
        <w:rPr>
          <w:rStyle w:val="ChBlueBold"/>
        </w:rPr>
        <w:t>with me</w:t>
      </w:r>
      <w:r>
        <w:t>’</w:t>
      </w:r>
      <w:r w:rsidR="005D6975" w:rsidRPr="00534F9D">
        <w:t xml:space="preserve"> </w:t>
      </w:r>
      <w:r w:rsidR="005D6975" w:rsidRPr="00534F9D">
        <w:rPr>
          <w:rStyle w:val="ExampleSource"/>
        </w:rPr>
        <w:t>[081006-024-CvEx.0001]</w:t>
      </w:r>
    </w:p>
    <w:bookmarkEnd w:id="4851"/>
    <w:p w14:paraId="090F3863" w14:textId="4A1AD808" w:rsidR="005D6975" w:rsidRDefault="001C64C7" w:rsidP="004E58D5">
      <w:pPr>
        <w:pStyle w:val="Body0005after"/>
      </w:pPr>
      <w:r>
        <w:t xml:space="preserve">Simulative </w:t>
      </w:r>
      <w:r w:rsidR="005D6975">
        <w:t>predicate</w:t>
      </w:r>
      <w:r>
        <w:t xml:space="preserve">s are </w:t>
      </w:r>
      <w:r w:rsidR="005D6975" w:rsidRPr="00136118">
        <w:t xml:space="preserve">formed with </w:t>
      </w:r>
      <w:r w:rsidR="005D6975">
        <w:t xml:space="preserve">prepositions encoding comparisons, </w:t>
      </w:r>
      <w:r w:rsidR="005D6975">
        <w:rPr>
          <w:szCs w:val="19"/>
        </w:rPr>
        <w:t>that is,</w:t>
      </w:r>
      <w:r w:rsidR="005D6975">
        <w:t xml:space="preserve"> similative </w:t>
      </w:r>
      <w:r w:rsidR="005D6975" w:rsidRPr="00163181">
        <w:rPr>
          <w:rStyle w:val="ChItalBold"/>
        </w:rPr>
        <w:t>sperti</w:t>
      </w:r>
      <w:r w:rsidR="005D6975">
        <w:t xml:space="preserve"> </w:t>
      </w:r>
      <w:r w:rsidR="00B7093A">
        <w:t>‘</w:t>
      </w:r>
      <w:r w:rsidR="005D6975">
        <w:t>similar to</w:t>
      </w:r>
      <w:r w:rsidR="00B7093A">
        <w:t>’</w:t>
      </w:r>
      <w:r w:rsidR="005D6975">
        <w:t xml:space="preserve"> and </w:t>
      </w:r>
      <w:r w:rsidR="005D6975" w:rsidRPr="00163181">
        <w:rPr>
          <w:rStyle w:val="ChItalBold"/>
        </w:rPr>
        <w:t>kaya</w:t>
      </w:r>
      <w:r w:rsidR="005D6975">
        <w:t xml:space="preserve"> </w:t>
      </w:r>
      <w:r w:rsidR="00B7093A">
        <w:t>‘</w:t>
      </w:r>
      <w:r w:rsidR="005D6975">
        <w:t>like</w:t>
      </w:r>
      <w:r w:rsidR="00B7093A">
        <w:t>’</w:t>
      </w:r>
      <w:r w:rsidR="005D6975">
        <w:t xml:space="preserve"> and equative </w:t>
      </w:r>
      <w:r w:rsidR="005D6975" w:rsidRPr="00A06E57">
        <w:rPr>
          <w:rStyle w:val="ChItalBold"/>
        </w:rPr>
        <w:t>sebagey</w:t>
      </w:r>
      <w:r w:rsidR="005D6975">
        <w:t xml:space="preserve"> </w:t>
      </w:r>
      <w:r w:rsidR="00B7093A">
        <w:t>‘</w:t>
      </w:r>
      <w:r w:rsidR="005D6975">
        <w:t>as</w:t>
      </w:r>
      <w:r w:rsidR="00B7093A">
        <w:t>’</w:t>
      </w:r>
      <w:r w:rsidR="005D6975">
        <w:t xml:space="preserve"> (see also §</w:t>
      </w:r>
      <w:r w:rsidR="00311D1A">
        <w:fldChar w:fldCharType="begin"/>
      </w:r>
      <w:r w:rsidR="00311D1A">
        <w:instrText xml:space="preserve"> REF _Ref320188457 \w \h </w:instrText>
      </w:r>
      <w:r w:rsidR="00311D1A">
        <w:fldChar w:fldCharType="separate"/>
      </w:r>
      <w:r w:rsidR="00154D81">
        <w:rPr>
          <w:cs/>
        </w:rPr>
        <w:t>‎</w:t>
      </w:r>
      <w:r w:rsidR="00154D81">
        <w:t>10.3</w:t>
      </w:r>
      <w:r w:rsidR="00311D1A">
        <w:fldChar w:fldCharType="end"/>
      </w:r>
      <w:r w:rsidR="005D6975">
        <w:t xml:space="preserve">). In </w:t>
      </w:r>
      <w:r w:rsidR="005D6975">
        <w:fldChar w:fldCharType="begin"/>
      </w:r>
      <w:r w:rsidR="005D6975">
        <w:instrText xml:space="preserve"> REF _Ref340310743 \h </w:instrText>
      </w:r>
      <w:r w:rsidR="005D6975">
        <w:fldChar w:fldCharType="separate"/>
      </w:r>
      <w:r w:rsidR="00154D81">
        <w:t>(</w:t>
      </w:r>
      <w:r w:rsidR="00154D81">
        <w:rPr>
          <w:noProof/>
        </w:rPr>
        <w:t>32</w:t>
      </w:r>
      <w:r w:rsidR="00154D81">
        <w:t>)</w:t>
      </w:r>
      <w:r w:rsidR="005D6975">
        <w:fldChar w:fldCharType="end"/>
      </w:r>
      <w:r w:rsidR="005D6975">
        <w:t xml:space="preserve"> </w:t>
      </w:r>
      <w:r w:rsidR="005D6975">
        <w:rPr>
          <w:rStyle w:val="ChItalBold"/>
        </w:rPr>
        <w:t>sperti</w:t>
      </w:r>
      <w:r w:rsidR="005D6975">
        <w:t xml:space="preserve"> </w:t>
      </w:r>
      <w:r w:rsidR="00B7093A">
        <w:t>‘</w:t>
      </w:r>
      <w:r w:rsidR="00576736">
        <w:t>similar to</w:t>
      </w:r>
      <w:r w:rsidR="00B7093A">
        <w:t>’</w:t>
      </w:r>
      <w:r w:rsidR="005D6975">
        <w:t xml:space="preserve"> establishes a simulative relation between the figure </w:t>
      </w:r>
      <w:r w:rsidR="005D6975">
        <w:rPr>
          <w:rStyle w:val="ChItalBold"/>
        </w:rPr>
        <w:t>de</w:t>
      </w:r>
      <w:r w:rsidR="005D6975">
        <w:t xml:space="preserve"> </w:t>
      </w:r>
      <w:r w:rsidR="00B7093A">
        <w:t>‘</w:t>
      </w:r>
      <w:r w:rsidR="005D6975">
        <w:t>3</w:t>
      </w:r>
      <w:r w:rsidR="005D6975" w:rsidRPr="0099608C">
        <w:rPr>
          <w:rStyle w:val="ChSmallCaps"/>
        </w:rPr>
        <w:t>sg</w:t>
      </w:r>
      <w:r w:rsidR="00B7093A">
        <w:t>’</w:t>
      </w:r>
      <w:r w:rsidR="005D6975">
        <w:t xml:space="preserve"> and the ground </w:t>
      </w:r>
      <w:r w:rsidR="009A6C13" w:rsidRPr="009A6C13">
        <w:rPr>
          <w:rStyle w:val="ChItalBold"/>
        </w:rPr>
        <w:t>Sofia</w:t>
      </w:r>
      <w:r w:rsidR="005D6975">
        <w:t>.</w:t>
      </w:r>
      <w:r w:rsidR="004E58D5">
        <w:t xml:space="preserve"> Along similar lines, </w:t>
      </w:r>
      <w:r w:rsidR="00311D1A" w:rsidRPr="004E58D5">
        <w:rPr>
          <w:rStyle w:val="ChItalBold"/>
        </w:rPr>
        <w:t>kaya</w:t>
      </w:r>
      <w:r w:rsidR="00311D1A">
        <w:t xml:space="preserve"> ‘like’ denotes </w:t>
      </w:r>
      <w:r w:rsidR="004E58D5">
        <w:t xml:space="preserve">a simulative relation </w:t>
      </w:r>
      <w:r w:rsidR="00311D1A">
        <w:t xml:space="preserve">between the figure </w:t>
      </w:r>
      <w:r w:rsidR="00311D1A" w:rsidRPr="00311D1A">
        <w:rPr>
          <w:rStyle w:val="ChItalBold"/>
        </w:rPr>
        <w:t>de</w:t>
      </w:r>
      <w:r w:rsidR="00311D1A">
        <w:t xml:space="preserve"> ‘</w:t>
      </w:r>
      <w:r w:rsidR="00311D1A" w:rsidRPr="00311D1A">
        <w:rPr>
          <w:rStyle w:val="ChSmallCaps"/>
        </w:rPr>
        <w:t>sg</w:t>
      </w:r>
      <w:r w:rsidR="00311D1A">
        <w:t xml:space="preserve">’ and the ground </w:t>
      </w:r>
      <w:r w:rsidR="00311D1A" w:rsidRPr="00311D1A">
        <w:rPr>
          <w:rStyle w:val="ChItalBold"/>
        </w:rPr>
        <w:t>de pu bapa</w:t>
      </w:r>
      <w:r w:rsidR="00311D1A">
        <w:t xml:space="preserve"> ‘his father’ </w:t>
      </w:r>
      <w:r w:rsidR="004E58D5">
        <w:t xml:space="preserve">/ </w:t>
      </w:r>
      <w:r w:rsidR="00311D1A" w:rsidRPr="00311D1A">
        <w:rPr>
          <w:rStyle w:val="ChItalBold"/>
        </w:rPr>
        <w:t>Siduas</w:t>
      </w:r>
      <w:r w:rsidR="00311D1A">
        <w:t xml:space="preserve"> </w:t>
      </w:r>
      <w:r w:rsidR="004E58D5">
        <w:t xml:space="preserve">in </w:t>
      </w:r>
      <w:r w:rsidR="004E58D5">
        <w:fldChar w:fldCharType="begin"/>
      </w:r>
      <w:r w:rsidR="004E58D5">
        <w:instrText xml:space="preserve"> REF _Ref439699708 \h </w:instrText>
      </w:r>
      <w:r w:rsidR="004E58D5">
        <w:fldChar w:fldCharType="separate"/>
      </w:r>
      <w:r w:rsidR="00154D81" w:rsidRPr="00534F9D">
        <w:t>(</w:t>
      </w:r>
      <w:r w:rsidR="00154D81">
        <w:rPr>
          <w:noProof/>
        </w:rPr>
        <w:t>33</w:t>
      </w:r>
      <w:r w:rsidR="00154D81" w:rsidRPr="00534F9D">
        <w:t>)</w:t>
      </w:r>
      <w:r w:rsidR="004E58D5">
        <w:fldChar w:fldCharType="end"/>
      </w:r>
      <w:r w:rsidR="004E58D5">
        <w:t xml:space="preserve">. </w:t>
      </w:r>
      <w:r w:rsidR="005D6975">
        <w:t xml:space="preserve">In </w:t>
      </w:r>
      <w:r w:rsidR="005D6975">
        <w:fldChar w:fldCharType="begin"/>
      </w:r>
      <w:r w:rsidR="005D6975">
        <w:instrText xml:space="preserve"> REF _Ref354853613 \h </w:instrText>
      </w:r>
      <w:r w:rsidR="005D6975">
        <w:fldChar w:fldCharType="separate"/>
      </w:r>
      <w:r w:rsidR="00154D81" w:rsidRPr="00534F9D">
        <w:t>(</w:t>
      </w:r>
      <w:r w:rsidR="00154D81">
        <w:rPr>
          <w:noProof/>
        </w:rPr>
        <w:t>34</w:t>
      </w:r>
      <w:r w:rsidR="00154D81" w:rsidRPr="00534F9D">
        <w:t>)</w:t>
      </w:r>
      <w:r w:rsidR="005D6975">
        <w:fldChar w:fldCharType="end"/>
      </w:r>
      <w:r w:rsidR="005D6975">
        <w:t xml:space="preserve">, </w:t>
      </w:r>
      <w:r w:rsidR="005D6975" w:rsidRPr="00A06E57">
        <w:rPr>
          <w:rStyle w:val="ChItalBold"/>
        </w:rPr>
        <w:t>sebagey</w:t>
      </w:r>
      <w:r w:rsidR="005D6975">
        <w:t xml:space="preserve"> </w:t>
      </w:r>
      <w:r w:rsidR="00B7093A">
        <w:t>‘</w:t>
      </w:r>
      <w:r w:rsidR="005D6975">
        <w:t>as</w:t>
      </w:r>
      <w:r w:rsidR="00B7093A">
        <w:t>’</w:t>
      </w:r>
      <w:r w:rsidR="005D6975">
        <w:t xml:space="preserve"> expresses equatability between the figure </w:t>
      </w:r>
      <w:r w:rsidR="005D6975" w:rsidRPr="00546C3E">
        <w:rPr>
          <w:rStyle w:val="ChItalBold"/>
        </w:rPr>
        <w:t>sa</w:t>
      </w:r>
      <w:r w:rsidR="005D6975">
        <w:t xml:space="preserve"> </w:t>
      </w:r>
      <w:r w:rsidR="00B7093A">
        <w:t>‘</w:t>
      </w:r>
      <w:r w:rsidR="005D6975" w:rsidRPr="0099608C">
        <w:rPr>
          <w:rStyle w:val="ChSmallCaps"/>
        </w:rPr>
        <w:t>1sg</w:t>
      </w:r>
      <w:r w:rsidR="00B7093A">
        <w:t>’</w:t>
      </w:r>
      <w:r w:rsidR="005D6975">
        <w:t xml:space="preserve"> and the ground </w:t>
      </w:r>
      <w:r w:rsidR="005D6975" w:rsidRPr="0093081D">
        <w:rPr>
          <w:rStyle w:val="ChItalBold"/>
        </w:rPr>
        <w:t>kepala acara</w:t>
      </w:r>
      <w:r w:rsidR="005D6975">
        <w:t xml:space="preserve"> </w:t>
      </w:r>
      <w:r w:rsidR="00B7093A">
        <w:t>‘</w:t>
      </w:r>
      <w:r w:rsidR="005D6975">
        <w:t>as the head of the festivity</w:t>
      </w:r>
      <w:r w:rsidR="00B7093A">
        <w:t>’</w:t>
      </w:r>
      <w:r w:rsidR="005D6975">
        <w:t>.</w:t>
      </w:r>
      <w:r w:rsidR="004E58D5">
        <w:t xml:space="preserve"> (See §</w:t>
      </w:r>
      <w:r w:rsidR="004E58D5">
        <w:fldChar w:fldCharType="begin"/>
      </w:r>
      <w:r w:rsidR="004E58D5">
        <w:instrText xml:space="preserve"> REF _Ref319667233 \w \h </w:instrText>
      </w:r>
      <w:r w:rsidR="004E58D5">
        <w:fldChar w:fldCharType="separate"/>
      </w:r>
      <w:r w:rsidR="00154D81">
        <w:rPr>
          <w:cs/>
        </w:rPr>
        <w:t>‎</w:t>
      </w:r>
      <w:r w:rsidR="00154D81">
        <w:t>10.3.1</w:t>
      </w:r>
      <w:r w:rsidR="004E58D5">
        <w:fldChar w:fldCharType="end"/>
      </w:r>
      <w:r w:rsidR="004E58D5">
        <w:t xml:space="preserve"> and §</w:t>
      </w:r>
      <w:r w:rsidR="004E58D5">
        <w:fldChar w:fldCharType="begin"/>
      </w:r>
      <w:r w:rsidR="004E58D5">
        <w:instrText xml:space="preserve"> REF _Ref319667235 \w \h </w:instrText>
      </w:r>
      <w:r w:rsidR="004E58D5">
        <w:fldChar w:fldCharType="separate"/>
      </w:r>
      <w:r w:rsidR="00154D81">
        <w:rPr>
          <w:cs/>
        </w:rPr>
        <w:t>‎</w:t>
      </w:r>
      <w:r w:rsidR="00154D81">
        <w:t>10.3.2</w:t>
      </w:r>
      <w:r w:rsidR="004E58D5">
        <w:fldChar w:fldCharType="end"/>
      </w:r>
      <w:r w:rsidR="004E58D5">
        <w:t xml:space="preserve"> for a detailed discussion of the prepositions </w:t>
      </w:r>
      <w:r w:rsidR="004E58D5" w:rsidRPr="002C743B">
        <w:rPr>
          <w:rStyle w:val="ChItalBold"/>
        </w:rPr>
        <w:t>sperti</w:t>
      </w:r>
      <w:r w:rsidR="004E58D5">
        <w:t xml:space="preserve"> ‘similar to’ and </w:t>
      </w:r>
      <w:r w:rsidR="004E58D5" w:rsidRPr="00B7252C">
        <w:rPr>
          <w:rStyle w:val="ChItalBold"/>
        </w:rPr>
        <w:t>kaya</w:t>
      </w:r>
      <w:r w:rsidR="004E58D5">
        <w:t xml:space="preserve"> ‘like’ and their semantics.)</w:t>
      </w:r>
    </w:p>
    <w:p w14:paraId="27F2F5F9" w14:textId="77777777" w:rsidR="005D6975" w:rsidRDefault="005D6975" w:rsidP="005D6975">
      <w:pPr>
        <w:pStyle w:val="ExampleTitle"/>
      </w:pPr>
      <w:r>
        <w:t>Simulative predicates</w:t>
      </w:r>
    </w:p>
    <w:tbl>
      <w:tblPr>
        <w:tblW w:w="2739" w:type="dxa"/>
        <w:tblCellMar>
          <w:left w:w="42" w:type="dxa"/>
          <w:right w:w="42" w:type="dxa"/>
        </w:tblCellMar>
        <w:tblLook w:val="01E0" w:firstRow="1" w:lastRow="1" w:firstColumn="1" w:lastColumn="1" w:noHBand="0" w:noVBand="0"/>
      </w:tblPr>
      <w:tblGrid>
        <w:gridCol w:w="709"/>
        <w:gridCol w:w="489"/>
        <w:gridCol w:w="946"/>
        <w:gridCol w:w="595"/>
      </w:tblGrid>
      <w:tr w:rsidR="005D6975" w:rsidRPr="008C7D8B" w14:paraId="200D02BB" w14:textId="77777777" w:rsidTr="00AC23C4">
        <w:tc>
          <w:tcPr>
            <w:tcW w:w="709" w:type="dxa"/>
            <w:shd w:val="clear" w:color="auto" w:fill="auto"/>
          </w:tcPr>
          <w:p w14:paraId="2ED31A4A" w14:textId="77777777" w:rsidR="005D6975" w:rsidRPr="00120DAB" w:rsidRDefault="005D6975" w:rsidP="005D6975">
            <w:pPr>
              <w:pStyle w:val="O0Nwnext"/>
            </w:pPr>
            <w:bookmarkStart w:id="4858" w:name="_Ref336887367"/>
            <w:bookmarkStart w:id="4859" w:name="_Ref340310743"/>
            <w:r>
              <w:t>(</w:t>
            </w:r>
            <w:fldSimple w:instr=" SEQ ( \* ARABIC \s 1 ">
              <w:r w:rsidR="00154D81">
                <w:rPr>
                  <w:noProof/>
                </w:rPr>
                <w:t>32</w:t>
              </w:r>
            </w:fldSimple>
            <w:bookmarkEnd w:id="4858"/>
            <w:r>
              <w:t>)</w:t>
            </w:r>
            <w:bookmarkEnd w:id="4859"/>
          </w:p>
        </w:tc>
        <w:tc>
          <w:tcPr>
            <w:tcW w:w="489" w:type="dxa"/>
            <w:shd w:val="clear" w:color="auto" w:fill="auto"/>
          </w:tcPr>
          <w:p w14:paraId="73A451A3" w14:textId="77777777" w:rsidR="005D6975" w:rsidRPr="00E000BD" w:rsidRDefault="005D6975" w:rsidP="005D6975">
            <w:pPr>
              <w:pStyle w:val="Text"/>
            </w:pPr>
            <w:r>
              <w:t>de</w:t>
            </w:r>
          </w:p>
        </w:tc>
        <w:tc>
          <w:tcPr>
            <w:tcW w:w="946" w:type="dxa"/>
            <w:shd w:val="clear" w:color="auto" w:fill="auto"/>
          </w:tcPr>
          <w:p w14:paraId="01DCC25F" w14:textId="77777777" w:rsidR="005D6975" w:rsidRPr="00A97DFC" w:rsidRDefault="005D6975" w:rsidP="005D6975">
            <w:pPr>
              <w:pStyle w:val="Text"/>
              <w:rPr>
                <w:rStyle w:val="ChBlueBold"/>
              </w:rPr>
            </w:pPr>
            <w:r w:rsidRPr="00A97DFC">
              <w:rPr>
                <w:rStyle w:val="ChBlueBold"/>
              </w:rPr>
              <w:t>sperti</w:t>
            </w:r>
          </w:p>
        </w:tc>
        <w:tc>
          <w:tcPr>
            <w:tcW w:w="595" w:type="dxa"/>
            <w:shd w:val="clear" w:color="auto" w:fill="auto"/>
          </w:tcPr>
          <w:p w14:paraId="0D195636" w14:textId="77777777" w:rsidR="005D6975" w:rsidRPr="009A6C13" w:rsidRDefault="009A6C13" w:rsidP="005D6975">
            <w:pPr>
              <w:pStyle w:val="Text"/>
              <w:rPr>
                <w:rStyle w:val="ChBlueBold"/>
              </w:rPr>
            </w:pPr>
            <w:r w:rsidRPr="009A6C13">
              <w:rPr>
                <w:rStyle w:val="ChBlueBold"/>
              </w:rPr>
              <w:t>Sofia</w:t>
            </w:r>
          </w:p>
        </w:tc>
      </w:tr>
      <w:tr w:rsidR="005D6975" w:rsidRPr="00AC23C4" w14:paraId="3AEFEE7F" w14:textId="77777777" w:rsidTr="00AC23C4">
        <w:tc>
          <w:tcPr>
            <w:tcW w:w="709" w:type="dxa"/>
            <w:shd w:val="clear" w:color="auto" w:fill="auto"/>
          </w:tcPr>
          <w:p w14:paraId="2E2E7161" w14:textId="77777777" w:rsidR="005D6975" w:rsidRPr="00120DAB" w:rsidRDefault="005D6975" w:rsidP="005D6975">
            <w:pPr>
              <w:pStyle w:val="GlossEng"/>
            </w:pPr>
          </w:p>
        </w:tc>
        <w:tc>
          <w:tcPr>
            <w:tcW w:w="489" w:type="dxa"/>
            <w:shd w:val="clear" w:color="auto" w:fill="auto"/>
          </w:tcPr>
          <w:p w14:paraId="46C05C55" w14:textId="77777777" w:rsidR="005D6975" w:rsidRPr="0099608C" w:rsidRDefault="005D6975" w:rsidP="005D6975">
            <w:pPr>
              <w:pStyle w:val="GlossEng"/>
              <w:rPr>
                <w:rStyle w:val="ChSmallCaps"/>
              </w:rPr>
            </w:pPr>
            <w:r w:rsidRPr="0099608C">
              <w:rPr>
                <w:rStyle w:val="ChSmallCaps"/>
              </w:rPr>
              <w:t>3sg</w:t>
            </w:r>
          </w:p>
        </w:tc>
        <w:tc>
          <w:tcPr>
            <w:tcW w:w="946" w:type="dxa"/>
            <w:shd w:val="clear" w:color="auto" w:fill="auto"/>
          </w:tcPr>
          <w:p w14:paraId="5CA31303" w14:textId="77777777" w:rsidR="005D6975" w:rsidRPr="00723D09" w:rsidRDefault="005D6975" w:rsidP="005D6975">
            <w:pPr>
              <w:pStyle w:val="GlossEng"/>
            </w:pPr>
            <w:r>
              <w:t>similar.to</w:t>
            </w:r>
          </w:p>
        </w:tc>
        <w:tc>
          <w:tcPr>
            <w:tcW w:w="595" w:type="dxa"/>
            <w:shd w:val="clear" w:color="auto" w:fill="auto"/>
          </w:tcPr>
          <w:p w14:paraId="771D526C" w14:textId="77777777" w:rsidR="005D6975" w:rsidRPr="00723D09" w:rsidRDefault="009A6C13" w:rsidP="005D6975">
            <w:pPr>
              <w:pStyle w:val="GlossEng"/>
            </w:pPr>
            <w:r w:rsidRPr="00AC23C4">
              <w:rPr>
                <w:szCs w:val="19"/>
              </w:rPr>
              <w:t>Sofia</w:t>
            </w:r>
          </w:p>
        </w:tc>
      </w:tr>
    </w:tbl>
    <w:p w14:paraId="219D6251" w14:textId="5011FCC3" w:rsidR="005D6975" w:rsidRDefault="00B7093A" w:rsidP="005D6975">
      <w:pPr>
        <w:pStyle w:val="FreeTranslEng"/>
        <w:rPr>
          <w:rStyle w:val="ExampleSource"/>
        </w:rPr>
      </w:pPr>
      <w:r>
        <w:t>‘</w:t>
      </w:r>
      <w:r w:rsidR="005D6975" w:rsidRPr="00E000BD">
        <w:t>she</w:t>
      </w:r>
      <w:r>
        <w:t>’</w:t>
      </w:r>
      <w:r w:rsidR="005D6975" w:rsidRPr="00E02C48">
        <w:t xml:space="preserve">s </w:t>
      </w:r>
      <w:r w:rsidR="005D6975" w:rsidRPr="00A358D3">
        <w:rPr>
          <w:rStyle w:val="ChBlueBold"/>
        </w:rPr>
        <w:t xml:space="preserve">similar to </w:t>
      </w:r>
      <w:r w:rsidR="009A6C13" w:rsidRPr="00A358D3">
        <w:rPr>
          <w:rStyle w:val="ChBlueBold"/>
        </w:rPr>
        <w:t>Sofia</w:t>
      </w:r>
      <w:r>
        <w:t>’</w:t>
      </w:r>
      <w:r w:rsidR="005D6975">
        <w:t xml:space="preserve"> </w:t>
      </w:r>
      <w:r w:rsidR="00E97105">
        <w:rPr>
          <w:rStyle w:val="ExampleSource"/>
        </w:rPr>
        <w:t>[081115-001a-Cv.0283</w:t>
      </w:r>
      <w:r w:rsidR="005D6975" w:rsidRPr="003E0DA4">
        <w:rPr>
          <w:rStyle w:val="ExampleSource"/>
        </w:rPr>
        <w:t>]</w:t>
      </w:r>
    </w:p>
    <w:tbl>
      <w:tblPr>
        <w:tblW w:w="6342" w:type="dxa"/>
        <w:tblCellMar>
          <w:left w:w="40" w:type="dxa"/>
          <w:right w:w="40" w:type="dxa"/>
        </w:tblCellMar>
        <w:tblLook w:val="01E0" w:firstRow="1" w:lastRow="1" w:firstColumn="1" w:lastColumn="1" w:noHBand="0" w:noVBand="0"/>
      </w:tblPr>
      <w:tblGrid>
        <w:gridCol w:w="707"/>
        <w:gridCol w:w="485"/>
        <w:gridCol w:w="563"/>
        <w:gridCol w:w="625"/>
        <w:gridCol w:w="592"/>
        <w:gridCol w:w="485"/>
        <w:gridCol w:w="563"/>
        <w:gridCol w:w="647"/>
        <w:gridCol w:w="369"/>
        <w:gridCol w:w="592"/>
        <w:gridCol w:w="714"/>
      </w:tblGrid>
      <w:tr w:rsidR="00311D1A" w:rsidRPr="00AC23C4" w14:paraId="39A584DB" w14:textId="77777777" w:rsidTr="00311D1A">
        <w:tc>
          <w:tcPr>
            <w:tcW w:w="707" w:type="dxa"/>
            <w:shd w:val="clear" w:color="auto" w:fill="auto"/>
          </w:tcPr>
          <w:p w14:paraId="0A9EF585" w14:textId="41F0C439" w:rsidR="00311D1A" w:rsidRPr="00B1769D" w:rsidRDefault="00311D1A" w:rsidP="00311D1A">
            <w:pPr>
              <w:pStyle w:val="O0Nwnext"/>
            </w:pPr>
            <w:bookmarkStart w:id="4860" w:name="_Ref439699708"/>
            <w:r w:rsidRPr="00534F9D">
              <w:t>(</w:t>
            </w:r>
            <w:fldSimple w:instr=" SEQ ( \* ARABIC \s 1 ">
              <w:r w:rsidR="00154D81">
                <w:rPr>
                  <w:noProof/>
                </w:rPr>
                <w:t>33</w:t>
              </w:r>
            </w:fldSimple>
            <w:r w:rsidRPr="00534F9D">
              <w:t>)</w:t>
            </w:r>
            <w:bookmarkEnd w:id="4860"/>
          </w:p>
        </w:tc>
        <w:tc>
          <w:tcPr>
            <w:tcW w:w="485" w:type="dxa"/>
            <w:shd w:val="clear" w:color="auto" w:fill="auto"/>
          </w:tcPr>
          <w:p w14:paraId="0F3DAC03" w14:textId="77777777" w:rsidR="00311D1A" w:rsidRPr="00534F9D" w:rsidRDefault="00311D1A" w:rsidP="00311D1A">
            <w:pPr>
              <w:pStyle w:val="Text"/>
            </w:pPr>
            <w:r>
              <w:t>de</w:t>
            </w:r>
          </w:p>
        </w:tc>
        <w:tc>
          <w:tcPr>
            <w:tcW w:w="563" w:type="dxa"/>
            <w:shd w:val="clear" w:color="auto" w:fill="auto"/>
          </w:tcPr>
          <w:p w14:paraId="4BFCA783" w14:textId="77777777" w:rsidR="00311D1A" w:rsidRPr="00534F9D" w:rsidRDefault="00311D1A" w:rsidP="00311D1A">
            <w:pPr>
              <w:pStyle w:val="Text"/>
            </w:pPr>
            <w:r>
              <w:t>pu</w:t>
            </w:r>
          </w:p>
        </w:tc>
        <w:tc>
          <w:tcPr>
            <w:tcW w:w="625" w:type="dxa"/>
            <w:shd w:val="clear" w:color="auto" w:fill="auto"/>
          </w:tcPr>
          <w:p w14:paraId="36B31DD0" w14:textId="77777777" w:rsidR="00311D1A" w:rsidRPr="00534F9D" w:rsidRDefault="00311D1A" w:rsidP="00311D1A">
            <w:pPr>
              <w:pStyle w:val="Text"/>
            </w:pPr>
            <w:r>
              <w:t>muka</w:t>
            </w:r>
          </w:p>
        </w:tc>
        <w:tc>
          <w:tcPr>
            <w:tcW w:w="592" w:type="dxa"/>
            <w:shd w:val="clear" w:color="auto" w:fill="auto"/>
          </w:tcPr>
          <w:p w14:paraId="108B8A82" w14:textId="77777777" w:rsidR="00311D1A" w:rsidRPr="00311D1A" w:rsidRDefault="00311D1A" w:rsidP="00311D1A">
            <w:pPr>
              <w:pStyle w:val="Text"/>
              <w:rPr>
                <w:rStyle w:val="ChBlueBold"/>
              </w:rPr>
            </w:pPr>
            <w:r w:rsidRPr="00311D1A">
              <w:rPr>
                <w:rStyle w:val="ChBlueBold"/>
              </w:rPr>
              <w:t>kaya</w:t>
            </w:r>
          </w:p>
        </w:tc>
        <w:tc>
          <w:tcPr>
            <w:tcW w:w="485" w:type="dxa"/>
            <w:shd w:val="clear" w:color="auto" w:fill="auto"/>
          </w:tcPr>
          <w:p w14:paraId="544D5DD0" w14:textId="77777777" w:rsidR="00311D1A" w:rsidRPr="00534F9D" w:rsidRDefault="00311D1A" w:rsidP="00311D1A">
            <w:pPr>
              <w:pStyle w:val="Text"/>
            </w:pPr>
            <w:r>
              <w:t>de</w:t>
            </w:r>
          </w:p>
        </w:tc>
        <w:tc>
          <w:tcPr>
            <w:tcW w:w="563" w:type="dxa"/>
            <w:shd w:val="clear" w:color="auto" w:fill="auto"/>
          </w:tcPr>
          <w:p w14:paraId="3714E46E" w14:textId="77777777" w:rsidR="00311D1A" w:rsidRPr="00311D1A" w:rsidRDefault="00311D1A" w:rsidP="00311D1A">
            <w:pPr>
              <w:pStyle w:val="Text"/>
            </w:pPr>
            <w:r>
              <w:t>pu</w:t>
            </w:r>
          </w:p>
        </w:tc>
        <w:tc>
          <w:tcPr>
            <w:tcW w:w="647" w:type="dxa"/>
            <w:shd w:val="clear" w:color="auto" w:fill="auto"/>
          </w:tcPr>
          <w:p w14:paraId="378C3112" w14:textId="77777777" w:rsidR="00311D1A" w:rsidRPr="00311D1A" w:rsidRDefault="00311D1A" w:rsidP="00311D1A">
            <w:pPr>
              <w:pStyle w:val="Text"/>
            </w:pPr>
            <w:r>
              <w:t>bapa</w:t>
            </w:r>
          </w:p>
        </w:tc>
        <w:tc>
          <w:tcPr>
            <w:tcW w:w="369" w:type="dxa"/>
            <w:shd w:val="clear" w:color="auto" w:fill="auto"/>
          </w:tcPr>
          <w:p w14:paraId="1843429A" w14:textId="77777777" w:rsidR="00311D1A" w:rsidRPr="00311D1A" w:rsidRDefault="00311D1A" w:rsidP="00311D1A">
            <w:pPr>
              <w:pStyle w:val="Text"/>
            </w:pPr>
            <w:r>
              <w:t>e</w:t>
            </w:r>
          </w:p>
        </w:tc>
        <w:tc>
          <w:tcPr>
            <w:tcW w:w="592" w:type="dxa"/>
          </w:tcPr>
          <w:p w14:paraId="675ED739" w14:textId="77777777" w:rsidR="00311D1A" w:rsidRPr="00311D1A" w:rsidRDefault="00311D1A" w:rsidP="00311D1A">
            <w:pPr>
              <w:pStyle w:val="Text"/>
              <w:rPr>
                <w:rStyle w:val="ChBlueBold"/>
              </w:rPr>
            </w:pPr>
            <w:r w:rsidRPr="00311D1A">
              <w:rPr>
                <w:rStyle w:val="ChBlueBold"/>
              </w:rPr>
              <w:t>kaya</w:t>
            </w:r>
          </w:p>
        </w:tc>
        <w:tc>
          <w:tcPr>
            <w:tcW w:w="714" w:type="dxa"/>
          </w:tcPr>
          <w:p w14:paraId="3C739846" w14:textId="77777777" w:rsidR="00311D1A" w:rsidRDefault="00311D1A" w:rsidP="00311D1A">
            <w:pPr>
              <w:pStyle w:val="Text"/>
            </w:pPr>
            <w:r>
              <w:t>Siduas</w:t>
            </w:r>
          </w:p>
        </w:tc>
      </w:tr>
      <w:tr w:rsidR="00311D1A" w:rsidRPr="00AC23C4" w14:paraId="62581837" w14:textId="77777777" w:rsidTr="00311D1A">
        <w:tc>
          <w:tcPr>
            <w:tcW w:w="707" w:type="dxa"/>
            <w:shd w:val="clear" w:color="auto" w:fill="auto"/>
          </w:tcPr>
          <w:p w14:paraId="1DE68DB8" w14:textId="77777777" w:rsidR="00311D1A" w:rsidRPr="00B1769D" w:rsidRDefault="00311D1A" w:rsidP="00311D1A">
            <w:pPr>
              <w:pStyle w:val="GlossEng"/>
            </w:pPr>
          </w:p>
        </w:tc>
        <w:tc>
          <w:tcPr>
            <w:tcW w:w="485" w:type="dxa"/>
            <w:shd w:val="clear" w:color="auto" w:fill="auto"/>
          </w:tcPr>
          <w:p w14:paraId="30D77C40" w14:textId="77777777" w:rsidR="00311D1A" w:rsidRPr="00311D1A" w:rsidRDefault="00311D1A" w:rsidP="00311D1A">
            <w:pPr>
              <w:pStyle w:val="GlossEng"/>
              <w:rPr>
                <w:rStyle w:val="ChSmallCaps"/>
              </w:rPr>
            </w:pPr>
            <w:r w:rsidRPr="00311D1A">
              <w:rPr>
                <w:rStyle w:val="ChSmallCaps"/>
              </w:rPr>
              <w:t>3sg</w:t>
            </w:r>
          </w:p>
        </w:tc>
        <w:tc>
          <w:tcPr>
            <w:tcW w:w="563" w:type="dxa"/>
            <w:shd w:val="clear" w:color="auto" w:fill="auto"/>
          </w:tcPr>
          <w:p w14:paraId="55C663C3" w14:textId="77777777" w:rsidR="00311D1A" w:rsidRPr="00311D1A" w:rsidRDefault="00311D1A" w:rsidP="00311D1A">
            <w:pPr>
              <w:pStyle w:val="GlossEng"/>
              <w:rPr>
                <w:rStyle w:val="ChSmallCaps"/>
              </w:rPr>
            </w:pPr>
            <w:r w:rsidRPr="00311D1A">
              <w:rPr>
                <w:rStyle w:val="ChSmallCaps"/>
              </w:rPr>
              <w:t>poss</w:t>
            </w:r>
          </w:p>
        </w:tc>
        <w:tc>
          <w:tcPr>
            <w:tcW w:w="625" w:type="dxa"/>
            <w:shd w:val="clear" w:color="auto" w:fill="auto"/>
          </w:tcPr>
          <w:p w14:paraId="36EE18BE" w14:textId="77777777" w:rsidR="00311D1A" w:rsidRPr="00311D1A" w:rsidRDefault="00311D1A" w:rsidP="00311D1A">
            <w:pPr>
              <w:pStyle w:val="GlossEng"/>
            </w:pPr>
            <w:r w:rsidRPr="00311D1A">
              <w:t>face</w:t>
            </w:r>
          </w:p>
        </w:tc>
        <w:tc>
          <w:tcPr>
            <w:tcW w:w="592" w:type="dxa"/>
            <w:shd w:val="clear" w:color="auto" w:fill="auto"/>
          </w:tcPr>
          <w:p w14:paraId="6737EFE3" w14:textId="77777777" w:rsidR="00311D1A" w:rsidRPr="00534F9D" w:rsidRDefault="00311D1A" w:rsidP="00311D1A">
            <w:pPr>
              <w:pStyle w:val="GlossEng"/>
            </w:pPr>
            <w:r>
              <w:t>like</w:t>
            </w:r>
          </w:p>
        </w:tc>
        <w:tc>
          <w:tcPr>
            <w:tcW w:w="485" w:type="dxa"/>
            <w:shd w:val="clear" w:color="auto" w:fill="auto"/>
          </w:tcPr>
          <w:p w14:paraId="67FAC083" w14:textId="77777777" w:rsidR="00311D1A" w:rsidRPr="0099608C" w:rsidRDefault="00311D1A" w:rsidP="00311D1A">
            <w:pPr>
              <w:pStyle w:val="GlossEng"/>
              <w:rPr>
                <w:rStyle w:val="ChSmallCaps"/>
              </w:rPr>
            </w:pPr>
            <w:r>
              <w:rPr>
                <w:rStyle w:val="ChSmallCaps"/>
              </w:rPr>
              <w:t>3sg</w:t>
            </w:r>
          </w:p>
        </w:tc>
        <w:tc>
          <w:tcPr>
            <w:tcW w:w="563" w:type="dxa"/>
            <w:shd w:val="clear" w:color="auto" w:fill="auto"/>
          </w:tcPr>
          <w:p w14:paraId="19B854C2" w14:textId="77777777" w:rsidR="00311D1A" w:rsidRPr="00311D1A" w:rsidRDefault="00311D1A" w:rsidP="00311D1A">
            <w:pPr>
              <w:pStyle w:val="GlossEng"/>
              <w:rPr>
                <w:rStyle w:val="ChSmallCaps"/>
              </w:rPr>
            </w:pPr>
            <w:r w:rsidRPr="00311D1A">
              <w:rPr>
                <w:rStyle w:val="ChSmallCaps"/>
              </w:rPr>
              <w:t>poss</w:t>
            </w:r>
          </w:p>
        </w:tc>
        <w:tc>
          <w:tcPr>
            <w:tcW w:w="647" w:type="dxa"/>
            <w:shd w:val="clear" w:color="auto" w:fill="auto"/>
          </w:tcPr>
          <w:p w14:paraId="4F9850EC" w14:textId="77777777" w:rsidR="00311D1A" w:rsidRPr="00534F9D" w:rsidRDefault="00311D1A" w:rsidP="00311D1A">
            <w:pPr>
              <w:pStyle w:val="GlossEng"/>
            </w:pPr>
            <w:r>
              <w:t>father</w:t>
            </w:r>
          </w:p>
        </w:tc>
        <w:tc>
          <w:tcPr>
            <w:tcW w:w="369" w:type="dxa"/>
            <w:shd w:val="clear" w:color="auto" w:fill="auto"/>
          </w:tcPr>
          <w:p w14:paraId="21653B4A" w14:textId="77777777" w:rsidR="00311D1A" w:rsidRPr="00534F9D" w:rsidRDefault="00311D1A" w:rsidP="00311D1A">
            <w:pPr>
              <w:pStyle w:val="GlossEng"/>
            </w:pPr>
            <w:r>
              <w:t>eh</w:t>
            </w:r>
          </w:p>
        </w:tc>
        <w:tc>
          <w:tcPr>
            <w:tcW w:w="592" w:type="dxa"/>
          </w:tcPr>
          <w:p w14:paraId="43A03949" w14:textId="77777777" w:rsidR="00311D1A" w:rsidRDefault="00311D1A" w:rsidP="00311D1A">
            <w:pPr>
              <w:pStyle w:val="GlossEng"/>
            </w:pPr>
            <w:r>
              <w:t>like</w:t>
            </w:r>
          </w:p>
        </w:tc>
        <w:tc>
          <w:tcPr>
            <w:tcW w:w="714" w:type="dxa"/>
          </w:tcPr>
          <w:p w14:paraId="74C27038" w14:textId="77777777" w:rsidR="00311D1A" w:rsidRPr="00534F9D" w:rsidRDefault="00311D1A" w:rsidP="00311D1A">
            <w:pPr>
              <w:pStyle w:val="GlossEng"/>
            </w:pPr>
            <w:r>
              <w:t>Siduas</w:t>
            </w:r>
          </w:p>
        </w:tc>
      </w:tr>
    </w:tbl>
    <w:p w14:paraId="68A5EA31" w14:textId="77777777" w:rsidR="00311D1A" w:rsidRPr="00A56959" w:rsidRDefault="00311D1A" w:rsidP="00311D1A">
      <w:pPr>
        <w:pStyle w:val="FreeTranslEng"/>
      </w:pPr>
      <w:r>
        <w:t xml:space="preserve">‘his face is </w:t>
      </w:r>
      <w:r w:rsidRPr="00311D1A">
        <w:rPr>
          <w:rStyle w:val="ChBlueBold"/>
        </w:rPr>
        <w:t>like</w:t>
      </w:r>
      <w:r>
        <w:t xml:space="preserve"> his father, eh, </w:t>
      </w:r>
      <w:r w:rsidRPr="00311D1A">
        <w:rPr>
          <w:rStyle w:val="ChBlueBold"/>
        </w:rPr>
        <w:t>like</w:t>
      </w:r>
      <w:r>
        <w:t xml:space="preserve"> Siduas’ (face)’ </w:t>
      </w:r>
      <w:r w:rsidRPr="00534F9D">
        <w:rPr>
          <w:rStyle w:val="ExampleSource"/>
        </w:rPr>
        <w:t>[</w:t>
      </w:r>
      <w:r w:rsidRPr="00311D1A">
        <w:rPr>
          <w:rStyle w:val="ExampleSource"/>
        </w:rPr>
        <w:t>080922-001a-CvPh.1446</w:t>
      </w:r>
      <w:r w:rsidRPr="00534F9D">
        <w:rPr>
          <w:rStyle w:val="ExampleSource"/>
        </w:rPr>
        <w:t>]</w:t>
      </w:r>
    </w:p>
    <w:tbl>
      <w:tblPr>
        <w:tblW w:w="5928" w:type="dxa"/>
        <w:tblInd w:w="40" w:type="dxa"/>
        <w:tblCellMar>
          <w:left w:w="40" w:type="dxa"/>
          <w:right w:w="40" w:type="dxa"/>
        </w:tblCellMar>
        <w:tblLook w:val="01E0" w:firstRow="1" w:lastRow="1" w:firstColumn="1" w:lastColumn="1" w:noHBand="0" w:noVBand="0"/>
      </w:tblPr>
      <w:tblGrid>
        <w:gridCol w:w="709"/>
        <w:gridCol w:w="680"/>
        <w:gridCol w:w="485"/>
        <w:gridCol w:w="509"/>
        <w:gridCol w:w="630"/>
        <w:gridCol w:w="485"/>
        <w:gridCol w:w="847"/>
        <w:gridCol w:w="747"/>
        <w:gridCol w:w="836"/>
      </w:tblGrid>
      <w:tr w:rsidR="00514CB4" w:rsidRPr="00AC23C4" w14:paraId="5D32EC21" w14:textId="3DF03747" w:rsidTr="00311D1A">
        <w:tc>
          <w:tcPr>
            <w:tcW w:w="709" w:type="dxa"/>
            <w:shd w:val="clear" w:color="auto" w:fill="auto"/>
          </w:tcPr>
          <w:p w14:paraId="2DD191A6" w14:textId="77777777" w:rsidR="00514CB4" w:rsidRPr="00B1769D" w:rsidRDefault="00514CB4" w:rsidP="00E51CA6">
            <w:pPr>
              <w:pStyle w:val="O0Nwnext"/>
            </w:pPr>
            <w:bookmarkStart w:id="4861" w:name="_Ref354853613"/>
            <w:r w:rsidRPr="00534F9D">
              <w:t>(</w:t>
            </w:r>
            <w:fldSimple w:instr=" SEQ ( \* ARABIC \s 1 ">
              <w:r w:rsidR="00154D81">
                <w:rPr>
                  <w:noProof/>
                </w:rPr>
                <w:t>34</w:t>
              </w:r>
            </w:fldSimple>
            <w:r w:rsidRPr="00534F9D">
              <w:t>)</w:t>
            </w:r>
            <w:bookmarkEnd w:id="4861"/>
          </w:p>
        </w:tc>
        <w:tc>
          <w:tcPr>
            <w:tcW w:w="680" w:type="dxa"/>
            <w:shd w:val="clear" w:color="auto" w:fill="auto"/>
          </w:tcPr>
          <w:p w14:paraId="5BCD4713" w14:textId="77777777" w:rsidR="00514CB4" w:rsidRPr="00534F9D" w:rsidRDefault="00514CB4" w:rsidP="00E51CA6">
            <w:pPr>
              <w:pStyle w:val="Text"/>
            </w:pPr>
            <w:r w:rsidRPr="00534F9D">
              <w:t>paling</w:t>
            </w:r>
          </w:p>
        </w:tc>
        <w:tc>
          <w:tcPr>
            <w:tcW w:w="485" w:type="dxa"/>
            <w:shd w:val="clear" w:color="auto" w:fill="auto"/>
          </w:tcPr>
          <w:p w14:paraId="6D2C7F76" w14:textId="77777777" w:rsidR="00514CB4" w:rsidRPr="00534F9D" w:rsidRDefault="00514CB4" w:rsidP="00E51CA6">
            <w:pPr>
              <w:pStyle w:val="Text"/>
            </w:pPr>
            <w:r w:rsidRPr="00534F9D">
              <w:t>sa</w:t>
            </w:r>
          </w:p>
        </w:tc>
        <w:tc>
          <w:tcPr>
            <w:tcW w:w="509" w:type="dxa"/>
            <w:shd w:val="clear" w:color="auto" w:fill="auto"/>
          </w:tcPr>
          <w:p w14:paraId="5F22D0B8" w14:textId="77777777" w:rsidR="00514CB4" w:rsidRPr="00534F9D" w:rsidRDefault="00514CB4" w:rsidP="00E51CA6">
            <w:pPr>
              <w:pStyle w:val="Text"/>
            </w:pPr>
            <w:r>
              <w:t>t</w:t>
            </w:r>
            <w:r w:rsidRPr="00534F9D">
              <w:t>ra</w:t>
            </w:r>
          </w:p>
        </w:tc>
        <w:tc>
          <w:tcPr>
            <w:tcW w:w="630" w:type="dxa"/>
            <w:shd w:val="clear" w:color="auto" w:fill="auto"/>
          </w:tcPr>
          <w:p w14:paraId="55AE109D" w14:textId="77777777" w:rsidR="00514CB4" w:rsidRPr="00534F9D" w:rsidRDefault="00514CB4" w:rsidP="00E51CA6">
            <w:pPr>
              <w:pStyle w:val="Text"/>
            </w:pPr>
            <w:r w:rsidRPr="00534F9D">
              <w:t>kerja</w:t>
            </w:r>
            <w:r>
              <w:t>,</w:t>
            </w:r>
          </w:p>
        </w:tc>
        <w:tc>
          <w:tcPr>
            <w:tcW w:w="485" w:type="dxa"/>
            <w:shd w:val="clear" w:color="auto" w:fill="auto"/>
          </w:tcPr>
          <w:p w14:paraId="11C034D9" w14:textId="77777777" w:rsidR="00514CB4" w:rsidRPr="00534F9D" w:rsidRDefault="00514CB4" w:rsidP="00E51CA6">
            <w:pPr>
              <w:pStyle w:val="Text"/>
            </w:pPr>
            <w:r w:rsidRPr="00534F9D">
              <w:t>sa</w:t>
            </w:r>
          </w:p>
        </w:tc>
        <w:tc>
          <w:tcPr>
            <w:tcW w:w="847" w:type="dxa"/>
            <w:shd w:val="clear" w:color="auto" w:fill="auto"/>
          </w:tcPr>
          <w:p w14:paraId="15B82C32" w14:textId="77777777" w:rsidR="00514CB4" w:rsidRPr="00534F9D" w:rsidRDefault="00514CB4" w:rsidP="00E51CA6">
            <w:pPr>
              <w:pStyle w:val="Text"/>
              <w:rPr>
                <w:rStyle w:val="ChBlueBold"/>
              </w:rPr>
            </w:pPr>
            <w:r w:rsidRPr="00534F9D">
              <w:rPr>
                <w:rStyle w:val="ChBlueBold"/>
              </w:rPr>
              <w:t>sebage</w:t>
            </w:r>
            <w:r>
              <w:rPr>
                <w:rStyle w:val="ChBlueBold"/>
              </w:rPr>
              <w:t>y</w:t>
            </w:r>
          </w:p>
        </w:tc>
        <w:tc>
          <w:tcPr>
            <w:tcW w:w="747" w:type="dxa"/>
            <w:shd w:val="clear" w:color="auto" w:fill="auto"/>
          </w:tcPr>
          <w:p w14:paraId="558438F4" w14:textId="77777777" w:rsidR="00514CB4" w:rsidRPr="00534F9D" w:rsidRDefault="00514CB4" w:rsidP="00E51CA6">
            <w:pPr>
              <w:pStyle w:val="Text"/>
              <w:rPr>
                <w:rStyle w:val="ChBlueBold"/>
              </w:rPr>
            </w:pPr>
            <w:r w:rsidRPr="00534F9D">
              <w:rPr>
                <w:rStyle w:val="ChBlueBold"/>
              </w:rPr>
              <w:t>kepala</w:t>
            </w:r>
          </w:p>
        </w:tc>
        <w:tc>
          <w:tcPr>
            <w:tcW w:w="836" w:type="dxa"/>
            <w:shd w:val="clear" w:color="auto" w:fill="auto"/>
          </w:tcPr>
          <w:p w14:paraId="4C89CAB9" w14:textId="77777777" w:rsidR="00514CB4" w:rsidRPr="00534F9D" w:rsidRDefault="00514CB4" w:rsidP="00E51CA6">
            <w:pPr>
              <w:pStyle w:val="Text"/>
              <w:rPr>
                <w:rStyle w:val="ChBlueBold"/>
              </w:rPr>
            </w:pPr>
            <w:r w:rsidRPr="00534F9D">
              <w:rPr>
                <w:rStyle w:val="ChBlueBold"/>
              </w:rPr>
              <w:t>acara</w:t>
            </w:r>
          </w:p>
        </w:tc>
      </w:tr>
      <w:tr w:rsidR="00514CB4" w:rsidRPr="00AC23C4" w14:paraId="12E0D417" w14:textId="734F0690" w:rsidTr="00311D1A">
        <w:tc>
          <w:tcPr>
            <w:tcW w:w="709" w:type="dxa"/>
            <w:shd w:val="clear" w:color="auto" w:fill="auto"/>
          </w:tcPr>
          <w:p w14:paraId="05998E6D" w14:textId="77777777" w:rsidR="00514CB4" w:rsidRPr="00B1769D" w:rsidRDefault="00514CB4" w:rsidP="00E51CA6">
            <w:pPr>
              <w:pStyle w:val="GlossEng"/>
            </w:pPr>
          </w:p>
        </w:tc>
        <w:tc>
          <w:tcPr>
            <w:tcW w:w="680" w:type="dxa"/>
            <w:shd w:val="clear" w:color="auto" w:fill="auto"/>
          </w:tcPr>
          <w:p w14:paraId="6EF9964E" w14:textId="77777777" w:rsidR="00514CB4" w:rsidRPr="006B160F" w:rsidRDefault="00514CB4" w:rsidP="00E51CA6">
            <w:pPr>
              <w:pStyle w:val="GlossEng"/>
            </w:pPr>
            <w:r w:rsidRPr="006B160F">
              <w:t>most</w:t>
            </w:r>
          </w:p>
        </w:tc>
        <w:tc>
          <w:tcPr>
            <w:tcW w:w="485" w:type="dxa"/>
            <w:shd w:val="clear" w:color="auto" w:fill="auto"/>
          </w:tcPr>
          <w:p w14:paraId="78081CB4" w14:textId="77777777" w:rsidR="00514CB4" w:rsidRPr="0099608C" w:rsidRDefault="00514CB4" w:rsidP="00E51CA6">
            <w:pPr>
              <w:pStyle w:val="GlossEng"/>
              <w:rPr>
                <w:rStyle w:val="ChSmallCaps"/>
              </w:rPr>
            </w:pPr>
            <w:r w:rsidRPr="0099608C">
              <w:rPr>
                <w:rStyle w:val="ChSmallCaps"/>
              </w:rPr>
              <w:t>1sg</w:t>
            </w:r>
          </w:p>
        </w:tc>
        <w:tc>
          <w:tcPr>
            <w:tcW w:w="509" w:type="dxa"/>
            <w:shd w:val="clear" w:color="auto" w:fill="auto"/>
          </w:tcPr>
          <w:p w14:paraId="6A4214A8" w14:textId="77777777" w:rsidR="00514CB4" w:rsidRPr="0099608C" w:rsidRDefault="00514CB4" w:rsidP="00E51CA6">
            <w:pPr>
              <w:pStyle w:val="GlossEng"/>
              <w:rPr>
                <w:rStyle w:val="ChSmallCaps"/>
              </w:rPr>
            </w:pPr>
            <w:r w:rsidRPr="0099608C">
              <w:rPr>
                <w:rStyle w:val="ChSmallCaps"/>
              </w:rPr>
              <w:t>neg</w:t>
            </w:r>
          </w:p>
        </w:tc>
        <w:tc>
          <w:tcPr>
            <w:tcW w:w="630" w:type="dxa"/>
            <w:shd w:val="clear" w:color="auto" w:fill="auto"/>
          </w:tcPr>
          <w:p w14:paraId="041F6732" w14:textId="77777777" w:rsidR="00514CB4" w:rsidRPr="00534F9D" w:rsidRDefault="00514CB4" w:rsidP="00E51CA6">
            <w:pPr>
              <w:pStyle w:val="GlossEng"/>
            </w:pPr>
            <w:r w:rsidRPr="00534F9D">
              <w:t>work</w:t>
            </w:r>
          </w:p>
        </w:tc>
        <w:tc>
          <w:tcPr>
            <w:tcW w:w="485" w:type="dxa"/>
            <w:shd w:val="clear" w:color="auto" w:fill="auto"/>
          </w:tcPr>
          <w:p w14:paraId="43C6ADCC" w14:textId="77777777" w:rsidR="00514CB4" w:rsidRPr="0099608C" w:rsidRDefault="00514CB4" w:rsidP="00E51CA6">
            <w:pPr>
              <w:pStyle w:val="GlossEng"/>
              <w:rPr>
                <w:rStyle w:val="ChSmallCaps"/>
              </w:rPr>
            </w:pPr>
            <w:r w:rsidRPr="0099608C">
              <w:rPr>
                <w:rStyle w:val="ChSmallCaps"/>
              </w:rPr>
              <w:t>1sg</w:t>
            </w:r>
          </w:p>
        </w:tc>
        <w:tc>
          <w:tcPr>
            <w:tcW w:w="847" w:type="dxa"/>
            <w:shd w:val="clear" w:color="auto" w:fill="auto"/>
          </w:tcPr>
          <w:p w14:paraId="380653A3" w14:textId="77777777" w:rsidR="00514CB4" w:rsidRPr="00534F9D" w:rsidRDefault="00514CB4" w:rsidP="00E51CA6">
            <w:pPr>
              <w:pStyle w:val="GlossEng"/>
            </w:pPr>
            <w:r w:rsidRPr="00534F9D">
              <w:t>as</w:t>
            </w:r>
          </w:p>
        </w:tc>
        <w:tc>
          <w:tcPr>
            <w:tcW w:w="747" w:type="dxa"/>
            <w:shd w:val="clear" w:color="auto" w:fill="auto"/>
          </w:tcPr>
          <w:p w14:paraId="65C35699" w14:textId="77777777" w:rsidR="00514CB4" w:rsidRPr="00534F9D" w:rsidRDefault="00514CB4" w:rsidP="00E51CA6">
            <w:pPr>
              <w:pStyle w:val="GlossEng"/>
            </w:pPr>
            <w:r w:rsidRPr="00534F9D">
              <w:t>head</w:t>
            </w:r>
          </w:p>
        </w:tc>
        <w:tc>
          <w:tcPr>
            <w:tcW w:w="836" w:type="dxa"/>
            <w:shd w:val="clear" w:color="auto" w:fill="auto"/>
          </w:tcPr>
          <w:p w14:paraId="11DE293D" w14:textId="77777777" w:rsidR="00514CB4" w:rsidRPr="00534F9D" w:rsidRDefault="00514CB4" w:rsidP="00E51CA6">
            <w:pPr>
              <w:pStyle w:val="GlossEng"/>
            </w:pPr>
            <w:r w:rsidRPr="00534F9D">
              <w:t>festivity</w:t>
            </w:r>
          </w:p>
        </w:tc>
      </w:tr>
    </w:tbl>
    <w:p w14:paraId="56354268" w14:textId="5634CD02" w:rsidR="005D6975" w:rsidRPr="00A56959" w:rsidRDefault="005D6975" w:rsidP="005D6975">
      <w:pPr>
        <w:pStyle w:val="FreeTranslEng"/>
      </w:pPr>
      <w:r>
        <w:t xml:space="preserve">[About organizing a festivity:] </w:t>
      </w:r>
      <w:r w:rsidR="00B7093A">
        <w:t>‘</w:t>
      </w:r>
      <w:r w:rsidRPr="00534F9D">
        <w:t>most likely I won</w:t>
      </w:r>
      <w:r w:rsidR="00B7093A">
        <w:t>’</w:t>
      </w:r>
      <w:r w:rsidRPr="00534F9D">
        <w:t xml:space="preserve">t </w:t>
      </w:r>
      <w:r>
        <w:t xml:space="preserve">(have to) </w:t>
      </w:r>
      <w:r w:rsidRPr="00534F9D">
        <w:t>work, I</w:t>
      </w:r>
      <w:r w:rsidR="00B7093A">
        <w:t>’</w:t>
      </w:r>
      <w:r w:rsidRPr="00534F9D">
        <w:t xml:space="preserve">ll be </w:t>
      </w:r>
      <w:r w:rsidRPr="00534F9D">
        <w:rPr>
          <w:rStyle w:val="ChBlueBold"/>
        </w:rPr>
        <w:t>the head of the festivity</w:t>
      </w:r>
      <w:r w:rsidR="00B7093A">
        <w:t>’</w:t>
      </w:r>
      <w:r w:rsidRPr="00534F9D">
        <w:t xml:space="preserve"> </w:t>
      </w:r>
      <w:r>
        <w:t xml:space="preserve">(Lit. </w:t>
      </w:r>
      <w:r w:rsidR="00B7093A">
        <w:t>‘</w:t>
      </w:r>
      <w:r w:rsidRPr="009E05D5">
        <w:rPr>
          <w:rStyle w:val="ChBlueBold"/>
        </w:rPr>
        <w:t>as the head …</w:t>
      </w:r>
      <w:r w:rsidR="00B7093A">
        <w:t>’</w:t>
      </w:r>
      <w:r>
        <w:t xml:space="preserve">) </w:t>
      </w:r>
      <w:r w:rsidRPr="00534F9D">
        <w:rPr>
          <w:rStyle w:val="ExampleSource"/>
        </w:rPr>
        <w:t>[080919-004-NP.0068]</w:t>
      </w:r>
    </w:p>
    <w:p w14:paraId="544177A2" w14:textId="65545622" w:rsidR="005D6975" w:rsidRDefault="001C64C7" w:rsidP="001C64C7">
      <w:pPr>
        <w:pStyle w:val="Body0005after"/>
      </w:pPr>
      <w:r w:rsidRPr="00E2032C">
        <w:t xml:space="preserve">Benefactive </w:t>
      </w:r>
      <w:r w:rsidR="005D6975" w:rsidRPr="00E2032C">
        <w:t>predicate</w:t>
      </w:r>
      <w:r>
        <w:t xml:space="preserve">s are </w:t>
      </w:r>
      <w:r w:rsidR="005D6975" w:rsidRPr="00F20D00">
        <w:t xml:space="preserve">formed with </w:t>
      </w:r>
      <w:r w:rsidR="005D6975">
        <w:t xml:space="preserve">the benefactive preposition </w:t>
      </w:r>
      <w:r w:rsidR="005D6975" w:rsidRPr="00BD2829">
        <w:rPr>
          <w:rStyle w:val="ChItalBold"/>
        </w:rPr>
        <w:t>untuk</w:t>
      </w:r>
      <w:r w:rsidR="005D6975">
        <w:t xml:space="preserve"> </w:t>
      </w:r>
      <w:r w:rsidR="00B7093A">
        <w:t>‘</w:t>
      </w:r>
      <w:r w:rsidR="005D6975">
        <w:t>for</w:t>
      </w:r>
      <w:r w:rsidR="00B7093A">
        <w:t>’</w:t>
      </w:r>
      <w:r w:rsidR="005D6975">
        <w:t xml:space="preserve"> (see also §</w:t>
      </w:r>
      <w:r w:rsidR="000B5143">
        <w:fldChar w:fldCharType="begin"/>
      </w:r>
      <w:r w:rsidR="000B5143">
        <w:instrText xml:space="preserve"> REF _Ref319602128 \w \h </w:instrText>
      </w:r>
      <w:r w:rsidR="000B5143">
        <w:fldChar w:fldCharType="separate"/>
      </w:r>
      <w:r w:rsidR="00154D81">
        <w:rPr>
          <w:cs/>
        </w:rPr>
        <w:t>‎</w:t>
      </w:r>
      <w:r w:rsidR="00154D81">
        <w:t>10.2.3</w:t>
      </w:r>
      <w:r w:rsidR="000B5143">
        <w:fldChar w:fldCharType="end"/>
      </w:r>
      <w:r w:rsidR="005D6975">
        <w:t xml:space="preserve">). In </w:t>
      </w:r>
      <w:r w:rsidR="005D6975">
        <w:fldChar w:fldCharType="begin"/>
      </w:r>
      <w:r w:rsidR="005D6975">
        <w:instrText xml:space="preserve"> REF _Ref340310744 \h </w:instrText>
      </w:r>
      <w:r w:rsidR="005D6975">
        <w:fldChar w:fldCharType="separate"/>
      </w:r>
      <w:r w:rsidR="00154D81">
        <w:t>(</w:t>
      </w:r>
      <w:r w:rsidR="00154D81">
        <w:rPr>
          <w:noProof/>
        </w:rPr>
        <w:t>35</w:t>
      </w:r>
      <w:r w:rsidR="00154D81">
        <w:t>)</w:t>
      </w:r>
      <w:r w:rsidR="005D6975">
        <w:fldChar w:fldCharType="end"/>
      </w:r>
      <w:r w:rsidR="005D6975">
        <w:t xml:space="preserve">, for instance, </w:t>
      </w:r>
      <w:r w:rsidR="005D6975">
        <w:rPr>
          <w:rStyle w:val="ChItalBold"/>
        </w:rPr>
        <w:t>untuk</w:t>
      </w:r>
      <w:r w:rsidR="005D6975">
        <w:t xml:space="preserve"> </w:t>
      </w:r>
      <w:r w:rsidR="00B7093A">
        <w:t>‘</w:t>
      </w:r>
      <w:r w:rsidR="005D6975">
        <w:t>for</w:t>
      </w:r>
      <w:r w:rsidR="00B7093A">
        <w:t>’</w:t>
      </w:r>
      <w:r w:rsidR="005D6975">
        <w:t xml:space="preserve"> conveys a benefactive relation between the figure </w:t>
      </w:r>
      <w:r w:rsidR="005D6975" w:rsidRPr="004621EC">
        <w:rPr>
          <w:rStyle w:val="ChItalBold"/>
        </w:rPr>
        <w:t>itu</w:t>
      </w:r>
      <w:r w:rsidR="005D6975">
        <w:t xml:space="preserve"> </w:t>
      </w:r>
      <w:r w:rsidR="00B7093A">
        <w:t>‘</w:t>
      </w:r>
      <w:r w:rsidR="005D6975" w:rsidRPr="0099608C">
        <w:rPr>
          <w:rStyle w:val="ChSmallCaps"/>
        </w:rPr>
        <w:t>d.dist</w:t>
      </w:r>
      <w:r w:rsidR="00B7093A">
        <w:t>’</w:t>
      </w:r>
      <w:r w:rsidR="005D6975">
        <w:t xml:space="preserve"> and the ground </w:t>
      </w:r>
      <w:r w:rsidR="005D6975">
        <w:rPr>
          <w:rStyle w:val="ChItalBold"/>
        </w:rPr>
        <w:t>mas</w:t>
      </w:r>
      <w:r w:rsidR="005D6975" w:rsidRPr="00CA02C6">
        <w:rPr>
          <w:rStyle w:val="ChItalBold"/>
        </w:rPr>
        <w:t>arakat</w:t>
      </w:r>
      <w:r w:rsidR="005D6975">
        <w:t xml:space="preserve"> </w:t>
      </w:r>
      <w:r w:rsidR="00B7093A">
        <w:t>‘</w:t>
      </w:r>
      <w:r w:rsidR="005D6975">
        <w:t>community</w:t>
      </w:r>
      <w:r w:rsidR="00B7093A">
        <w:t>’</w:t>
      </w:r>
      <w:r w:rsidR="005D6975">
        <w:t>. In the corpus, however, benefactive predicates are rare.</w:t>
      </w:r>
    </w:p>
    <w:p w14:paraId="6E97523F" w14:textId="77777777" w:rsidR="005D6975" w:rsidRDefault="005D6975" w:rsidP="005D6975">
      <w:pPr>
        <w:pStyle w:val="ExampleTitle"/>
      </w:pPr>
      <w:r>
        <w:t>Benefactive predicates</w:t>
      </w:r>
    </w:p>
    <w:tbl>
      <w:tblPr>
        <w:tblW w:w="6546" w:type="dxa"/>
        <w:tblCellMar>
          <w:left w:w="42" w:type="dxa"/>
          <w:right w:w="42" w:type="dxa"/>
        </w:tblCellMar>
        <w:tblLook w:val="01E0" w:firstRow="1" w:lastRow="1" w:firstColumn="1" w:lastColumn="1" w:noHBand="0" w:noVBand="0"/>
      </w:tblPr>
      <w:tblGrid>
        <w:gridCol w:w="709"/>
        <w:gridCol w:w="729"/>
        <w:gridCol w:w="89"/>
        <w:gridCol w:w="818"/>
        <w:gridCol w:w="457"/>
        <w:gridCol w:w="305"/>
        <w:gridCol w:w="401"/>
        <w:gridCol w:w="696"/>
        <w:gridCol w:w="1096"/>
        <w:gridCol w:w="484"/>
        <w:gridCol w:w="762"/>
      </w:tblGrid>
      <w:tr w:rsidR="00AC23C4" w:rsidRPr="008C7D8B" w14:paraId="0B52449A" w14:textId="77777777" w:rsidTr="00AC23C4">
        <w:tc>
          <w:tcPr>
            <w:tcW w:w="709" w:type="dxa"/>
            <w:shd w:val="clear" w:color="auto" w:fill="auto"/>
          </w:tcPr>
          <w:p w14:paraId="3E3B3745" w14:textId="77777777" w:rsidR="006C3EEA" w:rsidRPr="00120DAB" w:rsidRDefault="006C3EEA" w:rsidP="005D6975">
            <w:pPr>
              <w:pStyle w:val="O0Nwnext"/>
            </w:pPr>
            <w:bookmarkStart w:id="4862" w:name="_Ref262920843"/>
            <w:bookmarkStart w:id="4863" w:name="_Ref340310744"/>
            <w:r>
              <w:t>(</w:t>
            </w:r>
            <w:fldSimple w:instr=" SEQ ( \* ARABIC \s 1 ">
              <w:r w:rsidR="00154D81">
                <w:rPr>
                  <w:noProof/>
                </w:rPr>
                <w:t>35</w:t>
              </w:r>
            </w:fldSimple>
            <w:bookmarkEnd w:id="4862"/>
            <w:r>
              <w:t>)</w:t>
            </w:r>
            <w:bookmarkEnd w:id="4863"/>
          </w:p>
        </w:tc>
        <w:tc>
          <w:tcPr>
            <w:tcW w:w="729" w:type="dxa"/>
            <w:shd w:val="clear" w:color="auto" w:fill="auto"/>
          </w:tcPr>
          <w:p w14:paraId="00C419A1" w14:textId="77777777" w:rsidR="006C3EEA" w:rsidRPr="00D41C29" w:rsidRDefault="006C3EEA" w:rsidP="005D6975">
            <w:pPr>
              <w:pStyle w:val="Text"/>
            </w:pPr>
            <w:r w:rsidRPr="00D41C29">
              <w:t>uang</w:t>
            </w:r>
          </w:p>
        </w:tc>
        <w:tc>
          <w:tcPr>
            <w:tcW w:w="1364" w:type="dxa"/>
            <w:gridSpan w:val="3"/>
            <w:shd w:val="clear" w:color="auto" w:fill="auto"/>
          </w:tcPr>
          <w:p w14:paraId="7E17D481" w14:textId="77777777" w:rsidR="006C3EEA" w:rsidRPr="00D41C29" w:rsidRDefault="006C3EEA" w:rsidP="005D6975">
            <w:pPr>
              <w:pStyle w:val="Text"/>
            </w:pPr>
            <w:r w:rsidRPr="00D41C29">
              <w:t>besarnya</w:t>
            </w:r>
          </w:p>
        </w:tc>
        <w:tc>
          <w:tcPr>
            <w:tcW w:w="706" w:type="dxa"/>
            <w:gridSpan w:val="2"/>
            <w:shd w:val="clear" w:color="auto" w:fill="auto"/>
          </w:tcPr>
          <w:p w14:paraId="734060B5" w14:textId="77777777" w:rsidR="006C3EEA" w:rsidRPr="00D41C29" w:rsidRDefault="006C3EEA" w:rsidP="005D6975">
            <w:pPr>
              <w:pStyle w:val="Text"/>
            </w:pPr>
            <w:r w:rsidRPr="00D41C29">
              <w:t>itu</w:t>
            </w:r>
          </w:p>
        </w:tc>
        <w:tc>
          <w:tcPr>
            <w:tcW w:w="696" w:type="dxa"/>
            <w:shd w:val="clear" w:color="auto" w:fill="auto"/>
          </w:tcPr>
          <w:p w14:paraId="07CAF146" w14:textId="77777777" w:rsidR="006C3EEA" w:rsidRPr="00CA02C6" w:rsidRDefault="006C3EEA" w:rsidP="005D6975">
            <w:pPr>
              <w:pStyle w:val="Text"/>
              <w:rPr>
                <w:rStyle w:val="ChBlueBold"/>
              </w:rPr>
            </w:pPr>
            <w:r w:rsidRPr="00CA02C6">
              <w:rPr>
                <w:rStyle w:val="ChBlueBold"/>
              </w:rPr>
              <w:t>untuk</w:t>
            </w:r>
          </w:p>
        </w:tc>
        <w:tc>
          <w:tcPr>
            <w:tcW w:w="1096" w:type="dxa"/>
            <w:shd w:val="clear" w:color="auto" w:fill="auto"/>
          </w:tcPr>
          <w:p w14:paraId="0F96C51A" w14:textId="77777777" w:rsidR="006C3EEA" w:rsidRPr="00CA02C6" w:rsidRDefault="006C3EEA" w:rsidP="005D6975">
            <w:pPr>
              <w:pStyle w:val="Text"/>
              <w:rPr>
                <w:rStyle w:val="ChBlueBold"/>
              </w:rPr>
            </w:pPr>
            <w:r>
              <w:rPr>
                <w:rStyle w:val="ChBlueBold"/>
              </w:rPr>
              <w:t>mas</w:t>
            </w:r>
            <w:r w:rsidRPr="00CA02C6">
              <w:rPr>
                <w:rStyle w:val="ChBlueBold"/>
              </w:rPr>
              <w:t>arakat</w:t>
            </w:r>
          </w:p>
        </w:tc>
        <w:tc>
          <w:tcPr>
            <w:tcW w:w="484" w:type="dxa"/>
            <w:shd w:val="clear" w:color="auto" w:fill="auto"/>
          </w:tcPr>
          <w:p w14:paraId="2614328A" w14:textId="77777777" w:rsidR="006C3EEA" w:rsidRPr="00D41C29" w:rsidRDefault="006C3EEA" w:rsidP="005D6975">
            <w:pPr>
              <w:pStyle w:val="Text"/>
            </w:pPr>
            <w:r w:rsidRPr="00D41C29">
              <w:t>tapi</w:t>
            </w:r>
          </w:p>
        </w:tc>
        <w:tc>
          <w:tcPr>
            <w:tcW w:w="762" w:type="dxa"/>
            <w:shd w:val="clear" w:color="auto" w:fill="auto"/>
          </w:tcPr>
          <w:p w14:paraId="6FE3A588" w14:textId="77777777" w:rsidR="006C3EEA" w:rsidRPr="00D41C29" w:rsidRDefault="006C3EEA" w:rsidP="005D6975">
            <w:pPr>
              <w:pStyle w:val="Text"/>
            </w:pPr>
            <w:r w:rsidRPr="00D41C29">
              <w:t>pejabat</w:t>
            </w:r>
          </w:p>
        </w:tc>
      </w:tr>
      <w:tr w:rsidR="00AC23C4" w:rsidRPr="00AC23C4" w14:paraId="18AC6E42" w14:textId="77777777" w:rsidTr="00AC23C4">
        <w:tc>
          <w:tcPr>
            <w:tcW w:w="709" w:type="dxa"/>
            <w:shd w:val="clear" w:color="auto" w:fill="auto"/>
          </w:tcPr>
          <w:p w14:paraId="6E1E7486" w14:textId="77777777" w:rsidR="006C3EEA" w:rsidRPr="00120DAB" w:rsidRDefault="006C3EEA" w:rsidP="005D6975">
            <w:pPr>
              <w:pStyle w:val="GlossEng2ptafter"/>
            </w:pPr>
          </w:p>
        </w:tc>
        <w:tc>
          <w:tcPr>
            <w:tcW w:w="729" w:type="dxa"/>
            <w:shd w:val="clear" w:color="auto" w:fill="auto"/>
          </w:tcPr>
          <w:p w14:paraId="21693BCE" w14:textId="77777777" w:rsidR="006C3EEA" w:rsidRPr="00D41C29" w:rsidRDefault="006C3EEA" w:rsidP="005D6975">
            <w:pPr>
              <w:pStyle w:val="GlossEng2ptafter"/>
            </w:pPr>
            <w:r w:rsidRPr="00D41C29">
              <w:t>money</w:t>
            </w:r>
          </w:p>
        </w:tc>
        <w:tc>
          <w:tcPr>
            <w:tcW w:w="1364" w:type="dxa"/>
            <w:gridSpan w:val="3"/>
            <w:shd w:val="clear" w:color="auto" w:fill="auto"/>
          </w:tcPr>
          <w:p w14:paraId="5D2822E1" w14:textId="77777777" w:rsidR="006C3EEA" w:rsidRPr="00D41C29" w:rsidRDefault="006C3EEA" w:rsidP="005D6975">
            <w:pPr>
              <w:pStyle w:val="GlossEng2ptafter"/>
            </w:pPr>
            <w:r>
              <w:t>be.big:</w:t>
            </w:r>
            <w:r w:rsidRPr="001C5DA9">
              <w:rPr>
                <w:rStyle w:val="ChSmallCaps"/>
              </w:rPr>
              <w:t xml:space="preserve"> 3poss</w:t>
            </w:r>
            <w:r>
              <w:rPr>
                <w:rStyle w:val="ChSmallCaps"/>
              </w:rPr>
              <w:t>r</w:t>
            </w:r>
          </w:p>
        </w:tc>
        <w:tc>
          <w:tcPr>
            <w:tcW w:w="706" w:type="dxa"/>
            <w:gridSpan w:val="2"/>
            <w:shd w:val="clear" w:color="auto" w:fill="auto"/>
          </w:tcPr>
          <w:p w14:paraId="67CEF1CB" w14:textId="77777777" w:rsidR="006C3EEA" w:rsidRPr="0099608C" w:rsidRDefault="006C3EEA" w:rsidP="005D6975">
            <w:pPr>
              <w:pStyle w:val="GlossEng2ptafter"/>
              <w:rPr>
                <w:rStyle w:val="ChSmallCaps"/>
              </w:rPr>
            </w:pPr>
            <w:r w:rsidRPr="0099608C">
              <w:rPr>
                <w:rStyle w:val="ChSmallCaps"/>
              </w:rPr>
              <w:t>d.dist</w:t>
            </w:r>
          </w:p>
        </w:tc>
        <w:tc>
          <w:tcPr>
            <w:tcW w:w="696" w:type="dxa"/>
            <w:shd w:val="clear" w:color="auto" w:fill="auto"/>
          </w:tcPr>
          <w:p w14:paraId="091EF3B5" w14:textId="77777777" w:rsidR="006C3EEA" w:rsidRPr="00D41C29" w:rsidRDefault="006C3EEA" w:rsidP="005D6975">
            <w:pPr>
              <w:pStyle w:val="GlossEng2ptafter"/>
            </w:pPr>
            <w:r w:rsidRPr="00D41C29">
              <w:t>for</w:t>
            </w:r>
          </w:p>
        </w:tc>
        <w:tc>
          <w:tcPr>
            <w:tcW w:w="1096" w:type="dxa"/>
            <w:shd w:val="clear" w:color="auto" w:fill="auto"/>
          </w:tcPr>
          <w:p w14:paraId="03781D02" w14:textId="77777777" w:rsidR="006C3EEA" w:rsidRPr="00D41C29" w:rsidRDefault="006C3EEA" w:rsidP="005D6975">
            <w:pPr>
              <w:pStyle w:val="GlossEng2ptafter"/>
            </w:pPr>
            <w:r w:rsidRPr="00D41C29">
              <w:t>community</w:t>
            </w:r>
          </w:p>
        </w:tc>
        <w:tc>
          <w:tcPr>
            <w:tcW w:w="484" w:type="dxa"/>
            <w:shd w:val="clear" w:color="auto" w:fill="auto"/>
          </w:tcPr>
          <w:p w14:paraId="31FD7652" w14:textId="77777777" w:rsidR="006C3EEA" w:rsidRPr="00D41C29" w:rsidRDefault="006C3EEA" w:rsidP="005D6975">
            <w:pPr>
              <w:pStyle w:val="GlossEng2ptafter"/>
            </w:pPr>
            <w:r w:rsidRPr="00D41C29">
              <w:t>but</w:t>
            </w:r>
          </w:p>
        </w:tc>
        <w:tc>
          <w:tcPr>
            <w:tcW w:w="762" w:type="dxa"/>
            <w:shd w:val="clear" w:color="auto" w:fill="auto"/>
          </w:tcPr>
          <w:p w14:paraId="63B10227" w14:textId="77777777" w:rsidR="006C3EEA" w:rsidRPr="004454E9" w:rsidRDefault="006C3EEA" w:rsidP="005D6975">
            <w:pPr>
              <w:pStyle w:val="GlossEng2ptafter"/>
            </w:pPr>
            <w:r w:rsidRPr="004454E9">
              <w:t>official</w:t>
            </w:r>
          </w:p>
        </w:tc>
      </w:tr>
      <w:tr w:rsidR="006C3EEA" w:rsidRPr="008C7D8B" w14:paraId="3BA5420D" w14:textId="77777777" w:rsidTr="00AC23C4">
        <w:trPr>
          <w:gridAfter w:val="5"/>
          <w:wAfter w:w="3439" w:type="dxa"/>
        </w:trPr>
        <w:tc>
          <w:tcPr>
            <w:tcW w:w="709" w:type="dxa"/>
            <w:shd w:val="clear" w:color="auto" w:fill="auto"/>
          </w:tcPr>
          <w:p w14:paraId="2A0E9685" w14:textId="77777777" w:rsidR="006C3EEA" w:rsidRPr="00120DAB" w:rsidRDefault="006C3EEA" w:rsidP="005D6975">
            <w:pPr>
              <w:pStyle w:val="O0Nwnext"/>
            </w:pPr>
          </w:p>
        </w:tc>
        <w:tc>
          <w:tcPr>
            <w:tcW w:w="818" w:type="dxa"/>
            <w:gridSpan w:val="2"/>
            <w:shd w:val="clear" w:color="auto" w:fill="auto"/>
          </w:tcPr>
          <w:p w14:paraId="0CB13D2B" w14:textId="77777777" w:rsidR="006C3EEA" w:rsidRPr="00D41C29" w:rsidRDefault="006C3EEA" w:rsidP="007E04A0">
            <w:pPr>
              <w:pStyle w:val="Text"/>
            </w:pPr>
            <w:r w:rsidRPr="00D41C29">
              <w:t>yang</w:t>
            </w:r>
          </w:p>
        </w:tc>
        <w:tc>
          <w:tcPr>
            <w:tcW w:w="818" w:type="dxa"/>
            <w:shd w:val="clear" w:color="auto" w:fill="auto"/>
          </w:tcPr>
          <w:p w14:paraId="06844DBA" w14:textId="77777777" w:rsidR="006C3EEA" w:rsidRPr="00D41C29" w:rsidRDefault="006C3EEA" w:rsidP="005D6975">
            <w:pPr>
              <w:pStyle w:val="Text"/>
            </w:pPr>
            <w:r w:rsidRPr="00D41C29">
              <w:t>makan</w:t>
            </w:r>
            <w:r>
              <w:t>g</w:t>
            </w:r>
          </w:p>
        </w:tc>
        <w:tc>
          <w:tcPr>
            <w:tcW w:w="762" w:type="dxa"/>
            <w:gridSpan w:val="2"/>
            <w:shd w:val="clear" w:color="auto" w:fill="auto"/>
          </w:tcPr>
          <w:p w14:paraId="1CA68767" w14:textId="77777777" w:rsidR="006C3EEA" w:rsidRPr="00D41C29" w:rsidRDefault="006C3EEA" w:rsidP="005D6975">
            <w:pPr>
              <w:pStyle w:val="Text"/>
            </w:pPr>
            <w:r w:rsidRPr="00D41C29">
              <w:t>banyak</w:t>
            </w:r>
          </w:p>
        </w:tc>
      </w:tr>
      <w:tr w:rsidR="006C3EEA" w:rsidRPr="00AC23C4" w14:paraId="4D15EBD7" w14:textId="77777777" w:rsidTr="00AC23C4">
        <w:trPr>
          <w:gridAfter w:val="5"/>
          <w:wAfter w:w="3439" w:type="dxa"/>
        </w:trPr>
        <w:tc>
          <w:tcPr>
            <w:tcW w:w="709" w:type="dxa"/>
            <w:shd w:val="clear" w:color="auto" w:fill="auto"/>
          </w:tcPr>
          <w:p w14:paraId="4DE3B913" w14:textId="77777777" w:rsidR="006C3EEA" w:rsidRPr="00120DAB" w:rsidRDefault="006C3EEA" w:rsidP="006C3EEA">
            <w:pPr>
              <w:pStyle w:val="GlossEng"/>
            </w:pPr>
          </w:p>
        </w:tc>
        <w:tc>
          <w:tcPr>
            <w:tcW w:w="818" w:type="dxa"/>
            <w:gridSpan w:val="2"/>
            <w:shd w:val="clear" w:color="auto" w:fill="auto"/>
          </w:tcPr>
          <w:p w14:paraId="343FEB44" w14:textId="77777777" w:rsidR="006C3EEA" w:rsidRPr="0099608C" w:rsidRDefault="006C3EEA" w:rsidP="006C3EEA">
            <w:pPr>
              <w:pStyle w:val="GlossEng"/>
              <w:rPr>
                <w:rStyle w:val="ChSmallCaps"/>
              </w:rPr>
            </w:pPr>
            <w:r w:rsidRPr="0099608C">
              <w:rPr>
                <w:rStyle w:val="ChSmallCaps"/>
              </w:rPr>
              <w:t>rel</w:t>
            </w:r>
          </w:p>
        </w:tc>
        <w:tc>
          <w:tcPr>
            <w:tcW w:w="818" w:type="dxa"/>
            <w:shd w:val="clear" w:color="auto" w:fill="auto"/>
          </w:tcPr>
          <w:p w14:paraId="13314F9F" w14:textId="77777777" w:rsidR="006C3EEA" w:rsidRPr="00D41C29" w:rsidRDefault="006C3EEA" w:rsidP="006C3EEA">
            <w:pPr>
              <w:pStyle w:val="GlossEng"/>
            </w:pPr>
            <w:r w:rsidRPr="00D41C29">
              <w:t>eat</w:t>
            </w:r>
          </w:p>
        </w:tc>
        <w:tc>
          <w:tcPr>
            <w:tcW w:w="762" w:type="dxa"/>
            <w:gridSpan w:val="2"/>
            <w:shd w:val="clear" w:color="auto" w:fill="auto"/>
          </w:tcPr>
          <w:p w14:paraId="65C837EA" w14:textId="77777777" w:rsidR="006C3EEA" w:rsidRPr="00D41C29" w:rsidRDefault="006C3EEA" w:rsidP="006C3EEA">
            <w:pPr>
              <w:pStyle w:val="GlossEng"/>
            </w:pPr>
            <w:r w:rsidRPr="00D41C29">
              <w:t>many</w:t>
            </w:r>
          </w:p>
        </w:tc>
      </w:tr>
    </w:tbl>
    <w:p w14:paraId="5D057D28" w14:textId="04956134" w:rsidR="005D6975" w:rsidRPr="00A56959" w:rsidRDefault="00B7093A" w:rsidP="005D6975">
      <w:pPr>
        <w:pStyle w:val="FreeTranslEng15pt"/>
      </w:pPr>
      <w:r>
        <w:t>‘</w:t>
      </w:r>
      <w:r w:rsidR="005D6975">
        <w:t>most of that money, that</w:t>
      </w:r>
      <w:r>
        <w:t>’</w:t>
      </w:r>
      <w:r w:rsidR="005D6975">
        <w:t xml:space="preserve">s </w:t>
      </w:r>
      <w:r w:rsidR="005D6975" w:rsidRPr="000F3049">
        <w:rPr>
          <w:rStyle w:val="ChBlueBold"/>
        </w:rPr>
        <w:t>for the community</w:t>
      </w:r>
      <w:r w:rsidR="005D6975">
        <w:t xml:space="preserve"> but (it</w:t>
      </w:r>
      <w:r>
        <w:t>’</w:t>
      </w:r>
      <w:r w:rsidR="005D6975">
        <w:t xml:space="preserve">s) the </w:t>
      </w:r>
      <w:r w:rsidR="005D6975" w:rsidRPr="004223E0">
        <w:t>officials</w:t>
      </w:r>
      <w:r w:rsidR="005D6975">
        <w:t xml:space="preserve"> who take </w:t>
      </w:r>
      <w:r w:rsidR="00576736">
        <w:t>lots</w:t>
      </w:r>
      <w:r w:rsidR="005D6975">
        <w:t xml:space="preserve"> (of it)</w:t>
      </w:r>
      <w:r>
        <w:t>’</w:t>
      </w:r>
      <w:r w:rsidR="005D6975">
        <w:t xml:space="preserve"> </w:t>
      </w:r>
      <w:r w:rsidR="005D6975" w:rsidRPr="00CC006C">
        <w:rPr>
          <w:rStyle w:val="ExampleSource"/>
        </w:rPr>
        <w:t>[081029-004-Cv.0002]</w:t>
      </w:r>
    </w:p>
    <w:p w14:paraId="369F5082" w14:textId="77777777" w:rsidR="005D6975" w:rsidRDefault="005D6975" w:rsidP="005D6975">
      <w:pPr>
        <w:pStyle w:val="Heading2"/>
      </w:pPr>
      <w:bookmarkStart w:id="4864" w:name="_Ref272583275"/>
      <w:bookmarkStart w:id="4865" w:name="_Toc342590163"/>
      <w:bookmarkStart w:id="4866" w:name="_Toc353454831"/>
      <w:bookmarkStart w:id="4867" w:name="_Toc440455733"/>
      <w:r>
        <w:t>Summary</w:t>
      </w:r>
      <w:bookmarkEnd w:id="4864"/>
      <w:bookmarkEnd w:id="4865"/>
      <w:bookmarkEnd w:id="4866"/>
      <w:bookmarkEnd w:id="4867"/>
    </w:p>
    <w:p w14:paraId="18E05110" w14:textId="77777777" w:rsidR="00CF3C0E" w:rsidRDefault="005D6975" w:rsidP="00A27A47">
      <w:pPr>
        <w:pStyle w:val="Body0000after"/>
        <w:rPr>
          <w:lang w:eastAsia="en-US"/>
        </w:rPr>
      </w:pPr>
      <w:r>
        <w:t xml:space="preserve">Papuan Malay employs three syntactically distinct types of nonverbal predicate clauses, namely nominal, numeral/quantifier, and prepositional predicate clauses. These clauses are formed by juxtaposition of the two main constituents; no copula intervenes. The three clause types also have distinct semantic functions. Nominal predicates have ascriptive or equative function and also encode possession. Numeral and quantifier predicates have </w:t>
      </w:r>
      <w:r w:rsidR="004125D4">
        <w:t>determining</w:t>
      </w:r>
      <w:r>
        <w:t xml:space="preserve"> function. Prepositional predicates encode locational or nonlocational relations between a </w:t>
      </w:r>
      <w:r w:rsidRPr="00576736">
        <w:t>figure</w:t>
      </w:r>
      <w:r>
        <w:t xml:space="preserve"> and the </w:t>
      </w:r>
      <w:r w:rsidRPr="00576736">
        <w:t>ground</w:t>
      </w:r>
      <w:r>
        <w:t>.</w:t>
      </w:r>
    </w:p>
    <w:p w14:paraId="70929160" w14:textId="77777777" w:rsidR="00CF3C0E" w:rsidRDefault="00CF3C0E" w:rsidP="00CF3C0E">
      <w:pPr>
        <w:sectPr w:rsidR="00CF3C0E" w:rsidSect="00D707BC">
          <w:type w:val="oddPage"/>
          <w:pgSz w:w="11907" w:h="16840" w:code="9"/>
          <w:pgMar w:top="3289" w:right="2552" w:bottom="2722" w:left="2552" w:header="2722" w:footer="1134" w:gutter="0"/>
          <w:cols w:space="720"/>
          <w:titlePg/>
        </w:sectPr>
      </w:pPr>
    </w:p>
    <w:p w14:paraId="41E0036A" w14:textId="77777777" w:rsidR="002649A3" w:rsidRDefault="002649A3" w:rsidP="002649A3">
      <w:pPr>
        <w:pStyle w:val="Heading1"/>
      </w:pPr>
      <w:bookmarkStart w:id="4868" w:name="_Ref370831310"/>
      <w:bookmarkStart w:id="4869" w:name="_Toc440455469"/>
      <w:bookmarkStart w:id="4870" w:name="_Toc440455734"/>
      <w:bookmarkStart w:id="4871" w:name="_Ref342480180"/>
      <w:bookmarkStart w:id="4872" w:name="_Toc342590164"/>
      <w:bookmarkStart w:id="4873" w:name="_Toc353454832"/>
      <w:r w:rsidRPr="0034792F">
        <w:t>Negative</w:t>
      </w:r>
      <w:r>
        <w:t xml:space="preserve">, </w:t>
      </w:r>
      <w:r w:rsidRPr="0034792F">
        <w:t xml:space="preserve">interrogative, and </w:t>
      </w:r>
      <w:r>
        <w:t>directive clauses</w:t>
      </w:r>
      <w:bookmarkEnd w:id="4868"/>
      <w:bookmarkEnd w:id="4869"/>
      <w:bookmarkEnd w:id="4870"/>
    </w:p>
    <w:p w14:paraId="49EFD6F1" w14:textId="6FCD163A" w:rsidR="002649A3" w:rsidRDefault="002649A3" w:rsidP="002649A3">
      <w:pPr>
        <w:pStyle w:val="Body0015after"/>
      </w:pPr>
      <w:r>
        <w:t>This chapter describes negative, interrogative, and directive clauses</w:t>
      </w:r>
      <w:r w:rsidRPr="008339D9">
        <w:t xml:space="preserve"> </w:t>
      </w:r>
      <w:r>
        <w:t xml:space="preserve">in Papuan Malay. Negative clauses formed with the negators </w:t>
      </w:r>
      <w:r w:rsidRPr="004F7A04">
        <w:rPr>
          <w:rStyle w:val="ChItalBold"/>
        </w:rPr>
        <w:t>tida</w:t>
      </w:r>
      <w:r>
        <w:t>/</w:t>
      </w:r>
      <w:r w:rsidRPr="004F7A04">
        <w:rPr>
          <w:rStyle w:val="ChItalBold"/>
        </w:rPr>
        <w:t>tra</w:t>
      </w:r>
      <w:r>
        <w:t xml:space="preserve"> </w:t>
      </w:r>
      <w:r w:rsidR="00B7093A">
        <w:t>‘</w:t>
      </w:r>
      <w:r w:rsidRPr="0099608C">
        <w:rPr>
          <w:rStyle w:val="ChSmallCaps"/>
        </w:rPr>
        <w:t>neg</w:t>
      </w:r>
      <w:r w:rsidR="00B7093A">
        <w:t>’</w:t>
      </w:r>
      <w:r>
        <w:t xml:space="preserve"> and </w:t>
      </w:r>
      <w:r w:rsidR="003E3C0C" w:rsidRPr="004F7A04">
        <w:rPr>
          <w:rStyle w:val="ChItalBold"/>
        </w:rPr>
        <w:t>bukang</w:t>
      </w:r>
      <w:r>
        <w:t xml:space="preserve"> </w:t>
      </w:r>
      <w:r w:rsidR="00B7093A">
        <w:t>‘</w:t>
      </w:r>
      <w:r w:rsidRPr="0099608C">
        <w:rPr>
          <w:rStyle w:val="ChSmallCaps"/>
        </w:rPr>
        <w:t>neg</w:t>
      </w:r>
      <w:r w:rsidR="00B7093A">
        <w:t>’</w:t>
      </w:r>
      <w:r>
        <w:t xml:space="preserve"> are discussed in §</w:t>
      </w:r>
      <w:r>
        <w:fldChar w:fldCharType="begin"/>
      </w:r>
      <w:r>
        <w:instrText xml:space="preserve"> REF _Ref363824846 \w \h </w:instrText>
      </w:r>
      <w:r>
        <w:fldChar w:fldCharType="separate"/>
      </w:r>
      <w:r w:rsidR="00154D81">
        <w:rPr>
          <w:cs/>
        </w:rPr>
        <w:t>‎</w:t>
      </w:r>
      <w:r w:rsidR="00154D81">
        <w:t>13.1</w:t>
      </w:r>
      <w:r>
        <w:fldChar w:fldCharType="end"/>
      </w:r>
      <w:r>
        <w:t>. Interro</w:t>
      </w:r>
      <w:r w:rsidR="009E2801">
        <w:t>gative clauses, including polar</w:t>
      </w:r>
      <w:r>
        <w:t xml:space="preserve"> and alternative questions, are described in §</w:t>
      </w:r>
      <w:r>
        <w:fldChar w:fldCharType="begin"/>
      </w:r>
      <w:r>
        <w:instrText xml:space="preserve"> REF _Ref363824847 \w \h </w:instrText>
      </w:r>
      <w:r>
        <w:fldChar w:fldCharType="separate"/>
      </w:r>
      <w:r w:rsidR="00154D81">
        <w:rPr>
          <w:cs/>
        </w:rPr>
        <w:t>‎</w:t>
      </w:r>
      <w:r w:rsidR="00154D81">
        <w:t>13.2</w:t>
      </w:r>
      <w:r>
        <w:fldChar w:fldCharType="end"/>
      </w:r>
      <w:r>
        <w:t>. Directive clauses, including imperatives, adhortatives, permissions, obligations, and prohibitives, are the topic of §</w:t>
      </w:r>
      <w:r>
        <w:fldChar w:fldCharType="begin"/>
      </w:r>
      <w:r>
        <w:instrText xml:space="preserve"> REF _Ref363824852 \w \h </w:instrText>
      </w:r>
      <w:r>
        <w:fldChar w:fldCharType="separate"/>
      </w:r>
      <w:r w:rsidR="00154D81">
        <w:rPr>
          <w:cs/>
        </w:rPr>
        <w:t>‎</w:t>
      </w:r>
      <w:r w:rsidR="00154D81">
        <w:t>13.3</w:t>
      </w:r>
      <w:r>
        <w:fldChar w:fldCharType="end"/>
      </w:r>
      <w:r>
        <w:t>.</w:t>
      </w:r>
    </w:p>
    <w:p w14:paraId="1115C8CD" w14:textId="77777777" w:rsidR="002649A3" w:rsidRDefault="002649A3" w:rsidP="002649A3">
      <w:pPr>
        <w:pStyle w:val="Heading2"/>
      </w:pPr>
      <w:bookmarkStart w:id="4874" w:name="_Ref363824846"/>
      <w:bookmarkStart w:id="4875" w:name="_Toc440455735"/>
      <w:r>
        <w:t>Negative clauses</w:t>
      </w:r>
      <w:bookmarkEnd w:id="4874"/>
      <w:bookmarkEnd w:id="4875"/>
    </w:p>
    <w:p w14:paraId="0BC50D82" w14:textId="507F4BB6" w:rsidR="002649A3" w:rsidRDefault="00B30F94" w:rsidP="002649A3">
      <w:pPr>
        <w:pStyle w:val="Body0015after"/>
      </w:pPr>
      <w:r>
        <w:t xml:space="preserve">In Papuan Malay, negative </w:t>
      </w:r>
      <w:r w:rsidR="002649A3">
        <w:t xml:space="preserve">clauses are formed with the negation adverbs </w:t>
      </w:r>
      <w:r w:rsidR="002649A3" w:rsidRPr="004F7A04">
        <w:rPr>
          <w:rStyle w:val="ChItalBold"/>
        </w:rPr>
        <w:t>tida</w:t>
      </w:r>
      <w:r w:rsidR="002649A3">
        <w:t>/</w:t>
      </w:r>
      <w:r w:rsidR="002649A3" w:rsidRPr="004F7A04">
        <w:rPr>
          <w:rStyle w:val="ChItalBold"/>
        </w:rPr>
        <w:t>tra</w:t>
      </w:r>
      <w:r w:rsidR="002649A3">
        <w:t xml:space="preserve"> </w:t>
      </w:r>
      <w:r w:rsidR="00B7093A">
        <w:t>‘</w:t>
      </w:r>
      <w:r w:rsidR="002649A3" w:rsidRPr="0099608C">
        <w:rPr>
          <w:rStyle w:val="ChSmallCaps"/>
        </w:rPr>
        <w:t>neg</w:t>
      </w:r>
      <w:r w:rsidR="00B7093A">
        <w:t>’</w:t>
      </w:r>
      <w:r w:rsidR="002649A3">
        <w:t xml:space="preserve"> or </w:t>
      </w:r>
      <w:r w:rsidR="003E3C0C" w:rsidRPr="004F7A04">
        <w:rPr>
          <w:rStyle w:val="ChItalBold"/>
        </w:rPr>
        <w:t>bukang</w:t>
      </w:r>
      <w:r w:rsidR="002649A3">
        <w:t xml:space="preserve"> </w:t>
      </w:r>
      <w:r w:rsidR="00B7093A">
        <w:t>‘</w:t>
      </w:r>
      <w:r w:rsidR="002649A3" w:rsidRPr="0099608C">
        <w:rPr>
          <w:rStyle w:val="ChSmallCaps"/>
        </w:rPr>
        <w:t>neg</w:t>
      </w:r>
      <w:r w:rsidR="00B7093A">
        <w:t>’</w:t>
      </w:r>
      <w:r w:rsidR="002649A3">
        <w:t xml:space="preserve">. Negator </w:t>
      </w:r>
      <w:r w:rsidR="002649A3" w:rsidRPr="004F7A04">
        <w:rPr>
          <w:rStyle w:val="ChItalBold"/>
        </w:rPr>
        <w:t>tida</w:t>
      </w:r>
      <w:r w:rsidR="002649A3">
        <w:t>/</w:t>
      </w:r>
      <w:r w:rsidR="002649A3" w:rsidRPr="004F7A04">
        <w:rPr>
          <w:rStyle w:val="ChItalBold"/>
        </w:rPr>
        <w:t>tra</w:t>
      </w:r>
      <w:r w:rsidR="002649A3">
        <w:t xml:space="preserve"> </w:t>
      </w:r>
      <w:r w:rsidR="00B7093A">
        <w:t>‘</w:t>
      </w:r>
      <w:r w:rsidR="002649A3" w:rsidRPr="0099608C">
        <w:rPr>
          <w:rStyle w:val="ChSmallCaps"/>
        </w:rPr>
        <w:t>neg</w:t>
      </w:r>
      <w:r w:rsidR="00B7093A">
        <w:t>’</w:t>
      </w:r>
      <w:r w:rsidR="002649A3">
        <w:t xml:space="preserve"> is used for the negation of verbal, existential, and nonverbal prepositional clauses (§</w:t>
      </w:r>
      <w:r w:rsidR="002649A3">
        <w:fldChar w:fldCharType="begin"/>
      </w:r>
      <w:r w:rsidR="002649A3">
        <w:instrText xml:space="preserve"> REF _Ref363560295 \w \h </w:instrText>
      </w:r>
      <w:r w:rsidR="002649A3">
        <w:fldChar w:fldCharType="separate"/>
      </w:r>
      <w:r w:rsidR="00154D81">
        <w:rPr>
          <w:cs/>
        </w:rPr>
        <w:t>‎</w:t>
      </w:r>
      <w:r w:rsidR="00154D81">
        <w:t>13.1.1</w:t>
      </w:r>
      <w:r w:rsidR="002649A3">
        <w:fldChar w:fldCharType="end"/>
      </w:r>
      <w:r w:rsidR="002649A3">
        <w:t xml:space="preserve">). Negator </w:t>
      </w:r>
      <w:r w:rsidR="003E3C0C" w:rsidRPr="0032795E">
        <w:rPr>
          <w:rStyle w:val="ChItalBold"/>
        </w:rPr>
        <w:t>bukang</w:t>
      </w:r>
      <w:r w:rsidR="002649A3">
        <w:t xml:space="preserve"> </w:t>
      </w:r>
      <w:r w:rsidR="00B7093A">
        <w:t>‘</w:t>
      </w:r>
      <w:r w:rsidR="002649A3" w:rsidRPr="0099608C">
        <w:rPr>
          <w:rStyle w:val="ChSmallCaps"/>
        </w:rPr>
        <w:t>neg</w:t>
      </w:r>
      <w:r w:rsidR="00B7093A">
        <w:t>’</w:t>
      </w:r>
      <w:r w:rsidR="002649A3">
        <w:t xml:space="preserve"> is used to negate nonverbal clauses, other than prepositional ones, and to mark contrastive negation (§</w:t>
      </w:r>
      <w:r w:rsidR="002649A3">
        <w:fldChar w:fldCharType="begin"/>
      </w:r>
      <w:r w:rsidR="002649A3">
        <w:instrText xml:space="preserve"> REF _Ref363560297 \w \h </w:instrText>
      </w:r>
      <w:r w:rsidR="002649A3">
        <w:fldChar w:fldCharType="separate"/>
      </w:r>
      <w:r w:rsidR="00154D81">
        <w:rPr>
          <w:cs/>
        </w:rPr>
        <w:t>‎</w:t>
      </w:r>
      <w:r w:rsidR="00154D81">
        <w:t>13.1.2</w:t>
      </w:r>
      <w:r w:rsidR="002649A3">
        <w:fldChar w:fldCharType="end"/>
      </w:r>
      <w:r w:rsidR="002649A3">
        <w:t>). (Negative directives or prohibitives are discussed in §</w:t>
      </w:r>
      <w:r w:rsidR="002649A3">
        <w:fldChar w:fldCharType="begin"/>
      </w:r>
      <w:r w:rsidR="002649A3">
        <w:instrText xml:space="preserve"> REF _Ref363821877 \w \h </w:instrText>
      </w:r>
      <w:r w:rsidR="002649A3">
        <w:fldChar w:fldCharType="separate"/>
      </w:r>
      <w:r w:rsidR="00154D81">
        <w:rPr>
          <w:cs/>
        </w:rPr>
        <w:t>‎</w:t>
      </w:r>
      <w:r w:rsidR="00154D81">
        <w:t>13.3.3</w:t>
      </w:r>
      <w:r w:rsidR="002649A3">
        <w:fldChar w:fldCharType="end"/>
      </w:r>
      <w:r w:rsidR="002649A3">
        <w:t>.)</w:t>
      </w:r>
    </w:p>
    <w:p w14:paraId="21A3EE13" w14:textId="557DF585" w:rsidR="002649A3" w:rsidRPr="00AF5B1A" w:rsidRDefault="002649A3" w:rsidP="002649A3">
      <w:pPr>
        <w:pStyle w:val="Heading3"/>
      </w:pPr>
      <w:bookmarkStart w:id="4876" w:name="_Ref363560295"/>
      <w:bookmarkStart w:id="4877" w:name="_Toc440455736"/>
      <w:r>
        <w:t xml:space="preserve">Negation with </w:t>
      </w:r>
      <w:r w:rsidRPr="004F7A04">
        <w:rPr>
          <w:rStyle w:val="ChItalBold"/>
        </w:rPr>
        <w:t>tida</w:t>
      </w:r>
      <w:r w:rsidRPr="00AB5336">
        <w:t>/</w:t>
      </w:r>
      <w:r w:rsidRPr="004F7A04">
        <w:rPr>
          <w:rStyle w:val="ChItalBold"/>
        </w:rPr>
        <w:t>tra</w:t>
      </w:r>
      <w:r>
        <w:t xml:space="preserve"> </w:t>
      </w:r>
      <w:r w:rsidR="00B7093A">
        <w:t>‘</w:t>
      </w:r>
      <w:r w:rsidRPr="0099608C">
        <w:rPr>
          <w:rStyle w:val="ChSmallCaps"/>
        </w:rPr>
        <w:t>neg</w:t>
      </w:r>
      <w:r w:rsidR="00B7093A">
        <w:t>’</w:t>
      </w:r>
      <w:bookmarkEnd w:id="4876"/>
      <w:bookmarkEnd w:id="4877"/>
    </w:p>
    <w:p w14:paraId="28F10B12" w14:textId="29DAA742" w:rsidR="002649A3" w:rsidRDefault="002649A3" w:rsidP="002649A3">
      <w:pPr>
        <w:pStyle w:val="Body0015after"/>
      </w:pPr>
      <w:r>
        <w:t xml:space="preserve">The negators </w:t>
      </w:r>
      <w:r w:rsidRPr="004F7A04">
        <w:rPr>
          <w:rStyle w:val="ChItalBold"/>
        </w:rPr>
        <w:t>tida</w:t>
      </w:r>
      <w:r w:rsidRPr="007D3325">
        <w:t xml:space="preserve"> </w:t>
      </w:r>
      <w:r w:rsidR="00B7093A">
        <w:t>‘</w:t>
      </w:r>
      <w:r w:rsidRPr="0099608C">
        <w:rPr>
          <w:rStyle w:val="ChSmallCaps"/>
        </w:rPr>
        <w:t>neg</w:t>
      </w:r>
      <w:r w:rsidR="00B7093A">
        <w:t>’</w:t>
      </w:r>
      <w:r>
        <w:t xml:space="preserve"> and </w:t>
      </w:r>
      <w:r>
        <w:rPr>
          <w:rStyle w:val="ChItalBold"/>
        </w:rPr>
        <w:t>tra</w:t>
      </w:r>
      <w:r w:rsidRPr="00DF2323">
        <w:t xml:space="preserve"> </w:t>
      </w:r>
      <w:r w:rsidR="00B7093A">
        <w:t>‘</w:t>
      </w:r>
      <w:r w:rsidRPr="0099608C">
        <w:rPr>
          <w:rStyle w:val="ChSmallCaps"/>
        </w:rPr>
        <w:t>neg</w:t>
      </w:r>
      <w:r w:rsidR="00B7093A">
        <w:t>’</w:t>
      </w:r>
      <w:r>
        <w:t xml:space="preserve"> negate different types of clause</w:t>
      </w:r>
      <w:r w:rsidR="009E2801">
        <w:t>s</w:t>
      </w:r>
      <w:r>
        <w:t>; they always precede the predicate which they negate. Negation of verbal clauses is discussed in §</w:t>
      </w:r>
      <w:r>
        <w:fldChar w:fldCharType="begin"/>
      </w:r>
      <w:r>
        <w:instrText xml:space="preserve"> REF _Ref367461743 \w \h </w:instrText>
      </w:r>
      <w:r>
        <w:fldChar w:fldCharType="separate"/>
      </w:r>
      <w:r w:rsidR="00154D81">
        <w:rPr>
          <w:cs/>
        </w:rPr>
        <w:t>‎</w:t>
      </w:r>
      <w:r w:rsidR="00154D81">
        <w:t>13.1.1.1</w:t>
      </w:r>
      <w:r>
        <w:fldChar w:fldCharType="end"/>
      </w:r>
      <w:r>
        <w:t>, of existential clauses in §</w:t>
      </w:r>
      <w:r>
        <w:fldChar w:fldCharType="begin"/>
      </w:r>
      <w:r>
        <w:instrText xml:space="preserve"> REF _Ref367461744 \w \h </w:instrText>
      </w:r>
      <w:r>
        <w:fldChar w:fldCharType="separate"/>
      </w:r>
      <w:r w:rsidR="00154D81">
        <w:rPr>
          <w:cs/>
        </w:rPr>
        <w:t>‎</w:t>
      </w:r>
      <w:r w:rsidR="00154D81">
        <w:t>13.1.1.2</w:t>
      </w:r>
      <w:r>
        <w:fldChar w:fldCharType="end"/>
      </w:r>
      <w:r>
        <w:t>, and of nonverbal prepositional clauses in §</w:t>
      </w:r>
      <w:r>
        <w:fldChar w:fldCharType="begin"/>
      </w:r>
      <w:r>
        <w:instrText xml:space="preserve"> REF _Ref367461745 \w \h </w:instrText>
      </w:r>
      <w:r>
        <w:fldChar w:fldCharType="separate"/>
      </w:r>
      <w:r w:rsidR="00154D81">
        <w:rPr>
          <w:cs/>
        </w:rPr>
        <w:t>‎</w:t>
      </w:r>
      <w:r w:rsidR="00154D81">
        <w:t>13.1.1.3</w:t>
      </w:r>
      <w:r>
        <w:fldChar w:fldCharType="end"/>
      </w:r>
      <w:r>
        <w:t xml:space="preserve">. Negator </w:t>
      </w:r>
      <w:r w:rsidRPr="004F7A04">
        <w:rPr>
          <w:rStyle w:val="ChItalBold"/>
        </w:rPr>
        <w:t>tida</w:t>
      </w:r>
      <w:r>
        <w:t xml:space="preserve"> </w:t>
      </w:r>
      <w:r w:rsidR="00B7093A">
        <w:t>‘</w:t>
      </w:r>
      <w:r w:rsidRPr="0099608C">
        <w:rPr>
          <w:rStyle w:val="ChSmallCaps"/>
        </w:rPr>
        <w:t>neg</w:t>
      </w:r>
      <w:r w:rsidR="00B7093A">
        <w:t>’</w:t>
      </w:r>
      <w:r>
        <w:t xml:space="preserve"> also provides negative responses to polar questions, as discussed in §</w:t>
      </w:r>
      <w:r>
        <w:fldChar w:fldCharType="begin"/>
      </w:r>
      <w:r>
        <w:instrText xml:space="preserve"> REF _Ref367461746 \w \h </w:instrText>
      </w:r>
      <w:r>
        <w:fldChar w:fldCharType="separate"/>
      </w:r>
      <w:r w:rsidR="00154D81">
        <w:rPr>
          <w:cs/>
        </w:rPr>
        <w:t>‎</w:t>
      </w:r>
      <w:r w:rsidR="00154D81">
        <w:t>13.1.1.4</w:t>
      </w:r>
      <w:r>
        <w:fldChar w:fldCharType="end"/>
      </w:r>
      <w:r>
        <w:t>. With the exception of negative responses to polar questions, both negators are used interchangeably.</w:t>
      </w:r>
    </w:p>
    <w:p w14:paraId="424285E9" w14:textId="77777777" w:rsidR="002649A3" w:rsidRDefault="002649A3" w:rsidP="002649A3">
      <w:pPr>
        <w:pStyle w:val="Heading4"/>
      </w:pPr>
      <w:bookmarkStart w:id="4878" w:name="_Ref367461743"/>
      <w:r>
        <w:t>Negation of verbal clauses</w:t>
      </w:r>
      <w:bookmarkEnd w:id="4878"/>
    </w:p>
    <w:p w14:paraId="0D18035B" w14:textId="7048FD43" w:rsidR="002649A3" w:rsidRDefault="002649A3" w:rsidP="0089723E">
      <w:pPr>
        <w:pStyle w:val="Body0000after"/>
      </w:pPr>
      <w:r>
        <w:t xml:space="preserve">As a negator of verbal clauses, </w:t>
      </w:r>
      <w:r w:rsidRPr="004F7A04">
        <w:rPr>
          <w:rStyle w:val="ChItalBold"/>
        </w:rPr>
        <w:t>tida</w:t>
      </w:r>
      <w:r w:rsidRPr="00953339">
        <w:t>/</w:t>
      </w:r>
      <w:r>
        <w:rPr>
          <w:rStyle w:val="ChItalBold"/>
        </w:rPr>
        <w:t>tra</w:t>
      </w:r>
      <w:r w:rsidRPr="00DF2323">
        <w:t xml:space="preserve"> </w:t>
      </w:r>
      <w:r w:rsidR="00B7093A">
        <w:t>‘</w:t>
      </w:r>
      <w:r w:rsidRPr="0099608C">
        <w:rPr>
          <w:rStyle w:val="ChSmallCaps"/>
        </w:rPr>
        <w:t>neg</w:t>
      </w:r>
      <w:r w:rsidR="00B7093A">
        <w:t>’</w:t>
      </w:r>
      <w:r>
        <w:t xml:space="preserve"> negates stative verbs such as </w:t>
      </w:r>
      <w:r w:rsidRPr="00253216">
        <w:rPr>
          <w:rStyle w:val="ChItalBold"/>
        </w:rPr>
        <w:t>baik</w:t>
      </w:r>
      <w:r>
        <w:t xml:space="preserve"> </w:t>
      </w:r>
      <w:r w:rsidR="00B7093A">
        <w:t>‘</w:t>
      </w:r>
      <w:r>
        <w:t>be good</w:t>
      </w:r>
      <w:r w:rsidR="00B7093A">
        <w:t>’</w:t>
      </w:r>
      <w:r>
        <w:t xml:space="preserve"> in </w:t>
      </w:r>
      <w:r>
        <w:fldChar w:fldCharType="begin"/>
      </w:r>
      <w:r>
        <w:instrText xml:space="preserve"> REF _Ref363555095 \h </w:instrText>
      </w:r>
      <w:r>
        <w:fldChar w:fldCharType="separate"/>
      </w:r>
      <w:r w:rsidR="00154D81">
        <w:t>(</w:t>
      </w:r>
      <w:r w:rsidR="00154D81">
        <w:rPr>
          <w:noProof/>
        </w:rPr>
        <w:t>1</w:t>
      </w:r>
      <w:r w:rsidR="00154D81">
        <w:t>)</w:t>
      </w:r>
      <w:r>
        <w:fldChar w:fldCharType="end"/>
      </w:r>
      <w:r>
        <w:t xml:space="preserve">, dynamic verbs such as </w:t>
      </w:r>
      <w:r w:rsidRPr="00253216">
        <w:rPr>
          <w:rStyle w:val="ChItalBold"/>
        </w:rPr>
        <w:t>datang</w:t>
      </w:r>
      <w:r>
        <w:t xml:space="preserve"> </w:t>
      </w:r>
      <w:r w:rsidR="00B7093A">
        <w:t>‘</w:t>
      </w:r>
      <w:r>
        <w:t>come</w:t>
      </w:r>
      <w:r w:rsidR="00B7093A">
        <w:t>’</w:t>
      </w:r>
      <w:r>
        <w:t xml:space="preserve"> in </w:t>
      </w:r>
      <w:r>
        <w:fldChar w:fldCharType="begin"/>
      </w:r>
      <w:r>
        <w:instrText xml:space="preserve"> REF _Ref358274063 \h </w:instrText>
      </w:r>
      <w:r>
        <w:fldChar w:fldCharType="separate"/>
      </w:r>
      <w:r w:rsidR="00154D81">
        <w:t>(</w:t>
      </w:r>
      <w:r w:rsidR="00154D81">
        <w:rPr>
          <w:noProof/>
        </w:rPr>
        <w:t>2</w:t>
      </w:r>
      <w:r w:rsidR="00154D81">
        <w:t>)</w:t>
      </w:r>
      <w:r>
        <w:fldChar w:fldCharType="end"/>
      </w:r>
      <w:r>
        <w:t xml:space="preserve">, bivalent verbs such as </w:t>
      </w:r>
      <w:r w:rsidRPr="007D538B">
        <w:rPr>
          <w:rStyle w:val="ChItalBold"/>
        </w:rPr>
        <w:t>pukul</w:t>
      </w:r>
      <w:r>
        <w:t xml:space="preserve"> </w:t>
      </w:r>
      <w:r w:rsidR="00B7093A">
        <w:t>‘</w:t>
      </w:r>
      <w:r>
        <w:t>hit</w:t>
      </w:r>
      <w:r w:rsidR="00B7093A">
        <w:t>’</w:t>
      </w:r>
      <w:r>
        <w:t xml:space="preserve"> in </w:t>
      </w:r>
      <w:r>
        <w:fldChar w:fldCharType="begin"/>
      </w:r>
      <w:r>
        <w:instrText xml:space="preserve"> REF _Ref367462010 \h </w:instrText>
      </w:r>
      <w:r>
        <w:fldChar w:fldCharType="separate"/>
      </w:r>
      <w:r w:rsidR="00154D81">
        <w:t>(</w:t>
      </w:r>
      <w:r w:rsidR="00154D81">
        <w:rPr>
          <w:noProof/>
        </w:rPr>
        <w:t>3</w:t>
      </w:r>
      <w:r w:rsidR="00154D81">
        <w:t>)</w:t>
      </w:r>
      <w:r>
        <w:fldChar w:fldCharType="end"/>
      </w:r>
      <w:r>
        <w:t xml:space="preserve">, or trivalent verbs such as </w:t>
      </w:r>
      <w:r w:rsidRPr="007D538B">
        <w:rPr>
          <w:rStyle w:val="ChItalBold"/>
        </w:rPr>
        <w:t>bli</w:t>
      </w:r>
      <w:r>
        <w:t xml:space="preserve"> </w:t>
      </w:r>
      <w:r w:rsidR="00B7093A">
        <w:t>‘</w:t>
      </w:r>
      <w:r>
        <w:t>buy</w:t>
      </w:r>
      <w:r w:rsidR="00B7093A">
        <w:t>’</w:t>
      </w:r>
      <w:r>
        <w:t xml:space="preserve"> in </w:t>
      </w:r>
      <w:r>
        <w:fldChar w:fldCharType="begin"/>
      </w:r>
      <w:r>
        <w:instrText xml:space="preserve"> REF _Ref367462012 \h </w:instrText>
      </w:r>
      <w:r>
        <w:fldChar w:fldCharType="separate"/>
      </w:r>
      <w:r w:rsidR="00154D81">
        <w:t>(</w:t>
      </w:r>
      <w:r w:rsidR="00154D81">
        <w:rPr>
          <w:noProof/>
        </w:rPr>
        <w:t>4</w:t>
      </w:r>
      <w:r w:rsidR="00154D81">
        <w:t>)</w:t>
      </w:r>
      <w:r>
        <w:fldChar w:fldCharType="end"/>
      </w:r>
      <w:r>
        <w:t xml:space="preserve">. The example in </w:t>
      </w:r>
      <w:r>
        <w:fldChar w:fldCharType="begin"/>
      </w:r>
      <w:r>
        <w:instrText xml:space="preserve"> REF _Ref367462013 \h </w:instrText>
      </w:r>
      <w:r>
        <w:fldChar w:fldCharType="separate"/>
      </w:r>
      <w:r w:rsidR="00154D81">
        <w:t>(</w:t>
      </w:r>
      <w:r w:rsidR="00154D81">
        <w:rPr>
          <w:noProof/>
        </w:rPr>
        <w:t>5</w:t>
      </w:r>
      <w:r w:rsidR="00154D81">
        <w:t>)</w:t>
      </w:r>
      <w:r>
        <w:fldChar w:fldCharType="end"/>
      </w:r>
      <w:r>
        <w:t xml:space="preserve"> illustrates negation of a causative construction.</w:t>
      </w:r>
    </w:p>
    <w:p w14:paraId="6D456703" w14:textId="552CCF57" w:rsidR="002649A3" w:rsidRDefault="002649A3" w:rsidP="0089723E">
      <w:pPr>
        <w:pStyle w:val="Body0505after"/>
      </w:pPr>
      <w:r>
        <w:t xml:space="preserve">The contrastive examples in </w:t>
      </w:r>
      <w:r>
        <w:fldChar w:fldCharType="begin"/>
      </w:r>
      <w:r>
        <w:instrText xml:space="preserve"> REF _Ref363555095 \h </w:instrText>
      </w:r>
      <w:r>
        <w:fldChar w:fldCharType="separate"/>
      </w:r>
      <w:r w:rsidR="00154D81">
        <w:t>(</w:t>
      </w:r>
      <w:r w:rsidR="00154D81">
        <w:rPr>
          <w:noProof/>
        </w:rPr>
        <w:t>1</w:t>
      </w:r>
      <w:r w:rsidR="00154D81">
        <w:t>)</w:t>
      </w:r>
      <w:r>
        <w:fldChar w:fldCharType="end"/>
      </w:r>
      <w:r>
        <w:t xml:space="preserve"> and </w:t>
      </w:r>
      <w:r>
        <w:fldChar w:fldCharType="begin"/>
      </w:r>
      <w:r>
        <w:instrText xml:space="preserve"> REF _Ref358274063 \h </w:instrText>
      </w:r>
      <w:r>
        <w:fldChar w:fldCharType="separate"/>
      </w:r>
      <w:r w:rsidR="00154D81">
        <w:t>(</w:t>
      </w:r>
      <w:r w:rsidR="00154D81">
        <w:rPr>
          <w:noProof/>
        </w:rPr>
        <w:t>2</w:t>
      </w:r>
      <w:r w:rsidR="00154D81">
        <w:t>)</w:t>
      </w:r>
      <w:r>
        <w:fldChar w:fldCharType="end"/>
      </w:r>
      <w:r>
        <w:t xml:space="preserve"> also show that </w:t>
      </w:r>
      <w:r w:rsidRPr="004F7A04">
        <w:rPr>
          <w:rStyle w:val="ChItalBold"/>
        </w:rPr>
        <w:t>tida</w:t>
      </w:r>
      <w:r w:rsidRPr="00DF2323">
        <w:t xml:space="preserve"> </w:t>
      </w:r>
      <w:r w:rsidR="00B7093A">
        <w:t>‘</w:t>
      </w:r>
      <w:r w:rsidRPr="0099608C">
        <w:rPr>
          <w:rStyle w:val="ChSmallCaps"/>
        </w:rPr>
        <w:t>neg</w:t>
      </w:r>
      <w:r w:rsidR="00B7093A">
        <w:t>’</w:t>
      </w:r>
      <w:r>
        <w:t xml:space="preserve"> and </w:t>
      </w:r>
      <w:r w:rsidRPr="0003091F">
        <w:rPr>
          <w:rStyle w:val="ChItalBold"/>
        </w:rPr>
        <w:t>tra</w:t>
      </w:r>
      <w:r>
        <w:t xml:space="preserve"> </w:t>
      </w:r>
      <w:r w:rsidR="00B7093A">
        <w:t>‘</w:t>
      </w:r>
      <w:r w:rsidRPr="0099608C">
        <w:rPr>
          <w:rStyle w:val="ChSmallCaps"/>
        </w:rPr>
        <w:t>neg</w:t>
      </w:r>
      <w:r w:rsidR="00B7093A">
        <w:t>’</w:t>
      </w:r>
      <w:r>
        <w:t xml:space="preserve"> are used </w:t>
      </w:r>
      <w:r w:rsidRPr="00856563">
        <w:t>interchangeably with no difference</w:t>
      </w:r>
      <w:r>
        <w:t>s</w:t>
      </w:r>
      <w:r w:rsidRPr="00856563">
        <w:t xml:space="preserve"> in function or meaning</w:t>
      </w:r>
      <w:r>
        <w:t xml:space="preserve">. In the corpus, however, speakers more often use </w:t>
      </w:r>
      <w:r w:rsidRPr="004F7A04">
        <w:rPr>
          <w:rStyle w:val="ChItalBold"/>
        </w:rPr>
        <w:t>tida</w:t>
      </w:r>
      <w:r w:rsidRPr="00DF2323">
        <w:t xml:space="preserve"> </w:t>
      </w:r>
      <w:r w:rsidR="00B7093A">
        <w:t>‘</w:t>
      </w:r>
      <w:r w:rsidRPr="0099608C">
        <w:rPr>
          <w:rStyle w:val="ChSmallCaps"/>
        </w:rPr>
        <w:t>neg</w:t>
      </w:r>
      <w:r w:rsidR="00B7093A">
        <w:t>’</w:t>
      </w:r>
      <w:r>
        <w:t xml:space="preserve"> than </w:t>
      </w:r>
      <w:r w:rsidRPr="0003091F">
        <w:rPr>
          <w:rStyle w:val="ChItalBold"/>
        </w:rPr>
        <w:t>tra</w:t>
      </w:r>
      <w:r>
        <w:t xml:space="preserve"> </w:t>
      </w:r>
      <w:r w:rsidR="00B7093A">
        <w:t>‘</w:t>
      </w:r>
      <w:r w:rsidRPr="0099608C">
        <w:rPr>
          <w:rStyle w:val="ChSmallCaps"/>
        </w:rPr>
        <w:t>neg</w:t>
      </w:r>
      <w:r w:rsidR="00B7093A">
        <w:t>’</w:t>
      </w:r>
      <w:r>
        <w:t xml:space="preserve"> (1</w:t>
      </w:r>
      <w:r w:rsidR="009E2801">
        <w:t>,</w:t>
      </w:r>
      <w:r>
        <w:t>491 vs. 794 tokens) (</w:t>
      </w:r>
      <w:r w:rsidR="003E3C0C" w:rsidRPr="006F7772">
        <w:rPr>
          <w:rStyle w:val="ChItalBold"/>
        </w:rPr>
        <w:t>bukang</w:t>
      </w:r>
      <w:r>
        <w:t xml:space="preserve"> </w:t>
      </w:r>
      <w:r w:rsidR="00B7093A">
        <w:t>‘</w:t>
      </w:r>
      <w:r w:rsidRPr="0099608C">
        <w:rPr>
          <w:rStyle w:val="ChSmallCaps"/>
        </w:rPr>
        <w:t>neg</w:t>
      </w:r>
      <w:r w:rsidR="00B7093A">
        <w:t>’</w:t>
      </w:r>
      <w:r>
        <w:t xml:space="preserve"> is attested with 208 tokens</w:t>
      </w:r>
      <w:r w:rsidR="009E2801">
        <w:t>; see §</w:t>
      </w:r>
      <w:r w:rsidR="009E2801">
        <w:fldChar w:fldCharType="begin"/>
      </w:r>
      <w:r w:rsidR="009E2801">
        <w:instrText xml:space="preserve"> REF _Ref363560297 \w \h </w:instrText>
      </w:r>
      <w:r w:rsidR="009E2801">
        <w:fldChar w:fldCharType="separate"/>
      </w:r>
      <w:r w:rsidR="00154D81">
        <w:rPr>
          <w:cs/>
        </w:rPr>
        <w:t>‎</w:t>
      </w:r>
      <w:r w:rsidR="00154D81">
        <w:t>13.1.2</w:t>
      </w:r>
      <w:r w:rsidR="009E2801">
        <w:fldChar w:fldCharType="end"/>
      </w:r>
      <w:r>
        <w:t>).</w:t>
      </w:r>
    </w:p>
    <w:p w14:paraId="1A8DDDB2" w14:textId="043D9789" w:rsidR="002649A3" w:rsidRDefault="002649A3" w:rsidP="002649A3">
      <w:pPr>
        <w:pStyle w:val="ExampleTitle"/>
      </w:pPr>
      <w:r>
        <w:t xml:space="preserve">Negation of verbal clauses with </w:t>
      </w:r>
      <w:r w:rsidRPr="004F7A04">
        <w:rPr>
          <w:rStyle w:val="ChItalBold"/>
        </w:rPr>
        <w:t>tida</w:t>
      </w:r>
      <w:r w:rsidRPr="00953339">
        <w:t>/</w:t>
      </w:r>
      <w:r>
        <w:rPr>
          <w:rStyle w:val="ChItalBold"/>
        </w:rPr>
        <w:t>tra</w:t>
      </w:r>
      <w:r w:rsidRPr="00DF2323">
        <w:t xml:space="preserve"> </w:t>
      </w:r>
      <w:r w:rsidR="00B7093A">
        <w:t>‘</w:t>
      </w:r>
      <w:r w:rsidRPr="0099608C">
        <w:rPr>
          <w:rStyle w:val="ChSmallCaps"/>
        </w:rPr>
        <w:t>neg</w:t>
      </w:r>
      <w:r w:rsidR="00B7093A">
        <w:t>’</w:t>
      </w:r>
    </w:p>
    <w:tbl>
      <w:tblPr>
        <w:tblW w:w="6384" w:type="dxa"/>
        <w:tblCellMar>
          <w:left w:w="42" w:type="dxa"/>
          <w:right w:w="42" w:type="dxa"/>
        </w:tblCellMar>
        <w:tblLook w:val="01E0" w:firstRow="1" w:lastRow="1" w:firstColumn="1" w:lastColumn="1" w:noHBand="0" w:noVBand="0"/>
      </w:tblPr>
      <w:tblGrid>
        <w:gridCol w:w="709"/>
        <w:gridCol w:w="596"/>
        <w:gridCol w:w="372"/>
        <w:gridCol w:w="324"/>
        <w:gridCol w:w="165"/>
        <w:gridCol w:w="348"/>
        <w:gridCol w:w="248"/>
        <w:gridCol w:w="540"/>
        <w:gridCol w:w="35"/>
        <w:gridCol w:w="483"/>
        <w:gridCol w:w="823"/>
        <w:gridCol w:w="284"/>
        <w:gridCol w:w="968"/>
        <w:gridCol w:w="489"/>
      </w:tblGrid>
      <w:tr w:rsidR="00AC23C4" w:rsidRPr="008C7D8B" w14:paraId="3203A3A9" w14:textId="77777777" w:rsidTr="00AC23C4">
        <w:tc>
          <w:tcPr>
            <w:tcW w:w="709" w:type="dxa"/>
            <w:shd w:val="clear" w:color="auto" w:fill="auto"/>
          </w:tcPr>
          <w:p w14:paraId="4F7EB607" w14:textId="77777777" w:rsidR="002649A3" w:rsidRPr="00CA4F22" w:rsidRDefault="002649A3" w:rsidP="002649A3">
            <w:pPr>
              <w:pStyle w:val="O0Nwnext"/>
            </w:pPr>
            <w:bookmarkStart w:id="4879" w:name="_Ref363555095"/>
            <w:r>
              <w:t>(</w:t>
            </w:r>
            <w:fldSimple w:instr=" SEQ ( \* ARABIC \s 1 ">
              <w:r w:rsidR="00154D81">
                <w:rPr>
                  <w:noProof/>
                </w:rPr>
                <w:t>1</w:t>
              </w:r>
            </w:fldSimple>
            <w:r>
              <w:t>)</w:t>
            </w:r>
            <w:bookmarkEnd w:id="4879"/>
          </w:p>
        </w:tc>
        <w:tc>
          <w:tcPr>
            <w:tcW w:w="968" w:type="dxa"/>
            <w:gridSpan w:val="2"/>
            <w:shd w:val="clear" w:color="auto" w:fill="auto"/>
          </w:tcPr>
          <w:p w14:paraId="4B1A0581" w14:textId="77777777" w:rsidR="002649A3" w:rsidRPr="002B126D" w:rsidRDefault="002649A3" w:rsidP="002649A3">
            <w:pPr>
              <w:pStyle w:val="Text"/>
            </w:pPr>
            <w:r w:rsidRPr="002B126D">
              <w:t>nanti</w:t>
            </w:r>
          </w:p>
        </w:tc>
        <w:tc>
          <w:tcPr>
            <w:tcW w:w="489" w:type="dxa"/>
            <w:gridSpan w:val="2"/>
            <w:shd w:val="clear" w:color="auto" w:fill="auto"/>
          </w:tcPr>
          <w:p w14:paraId="40521355" w14:textId="77777777" w:rsidR="002649A3" w:rsidRPr="002B126D" w:rsidRDefault="002649A3" w:rsidP="002649A3">
            <w:pPr>
              <w:pStyle w:val="Text"/>
            </w:pPr>
            <w:r w:rsidRPr="002B126D">
              <w:t>dia</w:t>
            </w:r>
          </w:p>
        </w:tc>
        <w:tc>
          <w:tcPr>
            <w:tcW w:w="596" w:type="dxa"/>
            <w:gridSpan w:val="2"/>
            <w:shd w:val="clear" w:color="auto" w:fill="auto"/>
          </w:tcPr>
          <w:p w14:paraId="27BC8C2E" w14:textId="77777777" w:rsidR="002649A3" w:rsidRPr="002B126D" w:rsidRDefault="002649A3" w:rsidP="002649A3">
            <w:pPr>
              <w:pStyle w:val="Text"/>
            </w:pPr>
            <w:r w:rsidRPr="002B126D">
              <w:t>pikir</w:t>
            </w:r>
          </w:p>
        </w:tc>
        <w:tc>
          <w:tcPr>
            <w:tcW w:w="540" w:type="dxa"/>
            <w:shd w:val="clear" w:color="auto" w:fill="auto"/>
          </w:tcPr>
          <w:p w14:paraId="075A948F" w14:textId="77777777" w:rsidR="002649A3" w:rsidRPr="002B126D" w:rsidRDefault="002649A3" w:rsidP="002649A3">
            <w:pPr>
              <w:pStyle w:val="Text"/>
            </w:pPr>
            <w:r w:rsidRPr="002B126D">
              <w:t>saya</w:t>
            </w:r>
          </w:p>
        </w:tc>
        <w:tc>
          <w:tcPr>
            <w:tcW w:w="518" w:type="dxa"/>
            <w:gridSpan w:val="2"/>
            <w:shd w:val="clear" w:color="auto" w:fill="auto"/>
          </w:tcPr>
          <w:p w14:paraId="3901EF3E" w14:textId="77777777" w:rsidR="002649A3" w:rsidRPr="00F120AB" w:rsidRDefault="002649A3" w:rsidP="002649A3">
            <w:pPr>
              <w:pStyle w:val="Text"/>
              <w:rPr>
                <w:rStyle w:val="ChBlueBold"/>
              </w:rPr>
            </w:pPr>
            <w:r>
              <w:rPr>
                <w:rStyle w:val="ChBlueBold"/>
              </w:rPr>
              <w:t>tida</w:t>
            </w:r>
          </w:p>
        </w:tc>
        <w:tc>
          <w:tcPr>
            <w:tcW w:w="823" w:type="dxa"/>
            <w:shd w:val="clear" w:color="auto" w:fill="auto"/>
          </w:tcPr>
          <w:p w14:paraId="1A43E755" w14:textId="77777777" w:rsidR="002649A3" w:rsidRPr="00F120AB" w:rsidRDefault="002649A3" w:rsidP="002649A3">
            <w:pPr>
              <w:pStyle w:val="Text"/>
              <w:rPr>
                <w:rStyle w:val="ChBlueBold"/>
              </w:rPr>
            </w:pPr>
            <w:r w:rsidRPr="00F120AB">
              <w:rPr>
                <w:rStyle w:val="ChBlueBold"/>
              </w:rPr>
              <w:t>baik</w:t>
            </w:r>
          </w:p>
        </w:tc>
        <w:tc>
          <w:tcPr>
            <w:tcW w:w="284" w:type="dxa"/>
            <w:shd w:val="clear" w:color="auto" w:fill="auto"/>
          </w:tcPr>
          <w:p w14:paraId="3A0E5822" w14:textId="77777777" w:rsidR="002649A3" w:rsidRPr="008562DA" w:rsidRDefault="002649A3" w:rsidP="002649A3">
            <w:pPr>
              <w:pStyle w:val="Text"/>
            </w:pPr>
            <w:r w:rsidRPr="008562DA">
              <w:t>…</w:t>
            </w:r>
          </w:p>
        </w:tc>
        <w:tc>
          <w:tcPr>
            <w:tcW w:w="968" w:type="dxa"/>
            <w:shd w:val="clear" w:color="auto" w:fill="auto"/>
          </w:tcPr>
          <w:p w14:paraId="5357E94A" w14:textId="77777777" w:rsidR="002649A3" w:rsidRPr="002B126D" w:rsidRDefault="002649A3" w:rsidP="002649A3">
            <w:pPr>
              <w:pStyle w:val="Text"/>
            </w:pPr>
            <w:r w:rsidRPr="002B126D">
              <w:t>nanti</w:t>
            </w:r>
          </w:p>
        </w:tc>
        <w:tc>
          <w:tcPr>
            <w:tcW w:w="489" w:type="dxa"/>
            <w:shd w:val="clear" w:color="auto" w:fill="auto"/>
          </w:tcPr>
          <w:p w14:paraId="6E9DAD06" w14:textId="77777777" w:rsidR="002649A3" w:rsidRPr="002B126D" w:rsidRDefault="002649A3" w:rsidP="002649A3">
            <w:pPr>
              <w:pStyle w:val="Text"/>
            </w:pPr>
            <w:r w:rsidRPr="002B126D">
              <w:t>de</w:t>
            </w:r>
          </w:p>
        </w:tc>
      </w:tr>
      <w:tr w:rsidR="00AC23C4" w:rsidRPr="00AC23C4" w14:paraId="2EEBC7EA" w14:textId="77777777" w:rsidTr="00AC23C4">
        <w:tc>
          <w:tcPr>
            <w:tcW w:w="709" w:type="dxa"/>
            <w:shd w:val="clear" w:color="auto" w:fill="auto"/>
          </w:tcPr>
          <w:p w14:paraId="50AA5433" w14:textId="77777777" w:rsidR="002649A3" w:rsidRPr="002B126D" w:rsidRDefault="002649A3" w:rsidP="002649A3">
            <w:pPr>
              <w:pStyle w:val="GlossEng2ptafter"/>
            </w:pPr>
          </w:p>
        </w:tc>
        <w:tc>
          <w:tcPr>
            <w:tcW w:w="968" w:type="dxa"/>
            <w:gridSpan w:val="2"/>
            <w:shd w:val="clear" w:color="auto" w:fill="auto"/>
          </w:tcPr>
          <w:p w14:paraId="316CFF25" w14:textId="77777777" w:rsidR="002649A3" w:rsidRPr="002B126D" w:rsidRDefault="002649A3" w:rsidP="002649A3">
            <w:pPr>
              <w:pStyle w:val="GlossEng2ptafter"/>
            </w:pPr>
            <w:r w:rsidRPr="002B126D">
              <w:t>very.soon</w:t>
            </w:r>
          </w:p>
        </w:tc>
        <w:tc>
          <w:tcPr>
            <w:tcW w:w="489" w:type="dxa"/>
            <w:gridSpan w:val="2"/>
            <w:shd w:val="clear" w:color="auto" w:fill="auto"/>
          </w:tcPr>
          <w:p w14:paraId="3D850762" w14:textId="77777777" w:rsidR="002649A3" w:rsidRPr="0099608C" w:rsidRDefault="002649A3" w:rsidP="002649A3">
            <w:pPr>
              <w:pStyle w:val="GlossEng2ptafter"/>
              <w:rPr>
                <w:rStyle w:val="ChSmallCaps"/>
              </w:rPr>
            </w:pPr>
            <w:r w:rsidRPr="0099608C">
              <w:rPr>
                <w:rStyle w:val="ChSmallCaps"/>
              </w:rPr>
              <w:t>3sg</w:t>
            </w:r>
          </w:p>
        </w:tc>
        <w:tc>
          <w:tcPr>
            <w:tcW w:w="596" w:type="dxa"/>
            <w:gridSpan w:val="2"/>
            <w:shd w:val="clear" w:color="auto" w:fill="auto"/>
          </w:tcPr>
          <w:p w14:paraId="33790562" w14:textId="77777777" w:rsidR="002649A3" w:rsidRPr="002B126D" w:rsidRDefault="002649A3" w:rsidP="002649A3">
            <w:pPr>
              <w:pStyle w:val="GlossEng2ptafter"/>
            </w:pPr>
            <w:r w:rsidRPr="002B126D">
              <w:t>think</w:t>
            </w:r>
          </w:p>
        </w:tc>
        <w:tc>
          <w:tcPr>
            <w:tcW w:w="540" w:type="dxa"/>
            <w:shd w:val="clear" w:color="auto" w:fill="auto"/>
          </w:tcPr>
          <w:p w14:paraId="44D03EB8" w14:textId="77777777" w:rsidR="002649A3" w:rsidRPr="0099608C" w:rsidRDefault="002649A3" w:rsidP="002649A3">
            <w:pPr>
              <w:pStyle w:val="GlossEng2ptafter"/>
              <w:rPr>
                <w:rStyle w:val="ChSmallCaps"/>
              </w:rPr>
            </w:pPr>
            <w:r w:rsidRPr="0099608C">
              <w:rPr>
                <w:rStyle w:val="ChSmallCaps"/>
              </w:rPr>
              <w:t>1sg</w:t>
            </w:r>
          </w:p>
        </w:tc>
        <w:tc>
          <w:tcPr>
            <w:tcW w:w="518" w:type="dxa"/>
            <w:gridSpan w:val="2"/>
            <w:shd w:val="clear" w:color="auto" w:fill="auto"/>
          </w:tcPr>
          <w:p w14:paraId="0402E294" w14:textId="77777777" w:rsidR="002649A3" w:rsidRPr="0099608C" w:rsidRDefault="002649A3" w:rsidP="002649A3">
            <w:pPr>
              <w:pStyle w:val="GlossEng2ptafter"/>
              <w:rPr>
                <w:rStyle w:val="ChSmallCaps"/>
              </w:rPr>
            </w:pPr>
            <w:r w:rsidRPr="0099608C">
              <w:rPr>
                <w:rStyle w:val="ChSmallCaps"/>
              </w:rPr>
              <w:t>neg</w:t>
            </w:r>
          </w:p>
        </w:tc>
        <w:tc>
          <w:tcPr>
            <w:tcW w:w="823" w:type="dxa"/>
            <w:shd w:val="clear" w:color="auto" w:fill="auto"/>
          </w:tcPr>
          <w:p w14:paraId="7DBAF10C" w14:textId="77777777" w:rsidR="002649A3" w:rsidRPr="002B126D" w:rsidRDefault="002649A3" w:rsidP="002649A3">
            <w:pPr>
              <w:pStyle w:val="GlossEng2ptafter"/>
            </w:pPr>
            <w:r w:rsidRPr="002B126D">
              <w:t>be.good</w:t>
            </w:r>
          </w:p>
        </w:tc>
        <w:tc>
          <w:tcPr>
            <w:tcW w:w="284" w:type="dxa"/>
            <w:shd w:val="clear" w:color="auto" w:fill="auto"/>
          </w:tcPr>
          <w:p w14:paraId="07BE5CCA" w14:textId="77777777" w:rsidR="002649A3" w:rsidRPr="008562DA" w:rsidRDefault="002649A3" w:rsidP="002649A3">
            <w:pPr>
              <w:pStyle w:val="GlossEng2ptafter"/>
            </w:pPr>
          </w:p>
        </w:tc>
        <w:tc>
          <w:tcPr>
            <w:tcW w:w="968" w:type="dxa"/>
            <w:shd w:val="clear" w:color="auto" w:fill="auto"/>
          </w:tcPr>
          <w:p w14:paraId="2CFA5593" w14:textId="77777777" w:rsidR="002649A3" w:rsidRPr="002B126D" w:rsidRDefault="002649A3" w:rsidP="002649A3">
            <w:pPr>
              <w:pStyle w:val="GlossEng2ptafter"/>
            </w:pPr>
            <w:r w:rsidRPr="002B126D">
              <w:t>very.soon</w:t>
            </w:r>
          </w:p>
        </w:tc>
        <w:tc>
          <w:tcPr>
            <w:tcW w:w="489" w:type="dxa"/>
            <w:shd w:val="clear" w:color="auto" w:fill="auto"/>
          </w:tcPr>
          <w:p w14:paraId="1AB1B7FB" w14:textId="77777777" w:rsidR="002649A3" w:rsidRPr="0099608C" w:rsidRDefault="002649A3" w:rsidP="002649A3">
            <w:pPr>
              <w:pStyle w:val="GlossEng2ptafter"/>
              <w:rPr>
                <w:rStyle w:val="ChSmallCaps"/>
              </w:rPr>
            </w:pPr>
            <w:r w:rsidRPr="0099608C">
              <w:rPr>
                <w:rStyle w:val="ChSmallCaps"/>
              </w:rPr>
              <w:t>3sg</w:t>
            </w:r>
          </w:p>
        </w:tc>
      </w:tr>
      <w:tr w:rsidR="00AC23C4" w:rsidRPr="008C7D8B" w14:paraId="239F87CF" w14:textId="77777777" w:rsidTr="00AC23C4">
        <w:trPr>
          <w:gridAfter w:val="5"/>
          <w:wAfter w:w="3047" w:type="dxa"/>
        </w:trPr>
        <w:tc>
          <w:tcPr>
            <w:tcW w:w="709" w:type="dxa"/>
            <w:shd w:val="clear" w:color="auto" w:fill="auto"/>
          </w:tcPr>
          <w:p w14:paraId="26612A89" w14:textId="77777777" w:rsidR="002649A3" w:rsidRPr="00CA4F22" w:rsidRDefault="002649A3" w:rsidP="002649A3">
            <w:pPr>
              <w:pStyle w:val="O0Nwnext"/>
            </w:pPr>
          </w:p>
        </w:tc>
        <w:tc>
          <w:tcPr>
            <w:tcW w:w="596" w:type="dxa"/>
            <w:shd w:val="clear" w:color="auto" w:fill="auto"/>
          </w:tcPr>
          <w:p w14:paraId="78A98B07" w14:textId="77777777" w:rsidR="002649A3" w:rsidRPr="002B126D" w:rsidRDefault="002649A3" w:rsidP="002649A3">
            <w:pPr>
              <w:pStyle w:val="Text"/>
            </w:pPr>
            <w:r w:rsidRPr="002B126D">
              <w:t>pikir</w:t>
            </w:r>
          </w:p>
        </w:tc>
        <w:tc>
          <w:tcPr>
            <w:tcW w:w="696" w:type="dxa"/>
            <w:gridSpan w:val="2"/>
            <w:shd w:val="clear" w:color="auto" w:fill="auto"/>
          </w:tcPr>
          <w:p w14:paraId="1B4793C4" w14:textId="77777777" w:rsidR="002649A3" w:rsidRPr="002B126D" w:rsidRDefault="002649A3" w:rsidP="002649A3">
            <w:pPr>
              <w:pStyle w:val="Text"/>
            </w:pPr>
            <w:r w:rsidRPr="002B126D">
              <w:t>kiton</w:t>
            </w:r>
            <w:r>
              <w:t>g</w:t>
            </w:r>
          </w:p>
        </w:tc>
        <w:tc>
          <w:tcPr>
            <w:tcW w:w="513" w:type="dxa"/>
            <w:gridSpan w:val="2"/>
            <w:shd w:val="clear" w:color="auto" w:fill="auto"/>
          </w:tcPr>
          <w:p w14:paraId="23FC825F" w14:textId="77777777" w:rsidR="002649A3" w:rsidRPr="00F120AB" w:rsidRDefault="002649A3" w:rsidP="002649A3">
            <w:pPr>
              <w:pStyle w:val="Text"/>
              <w:rPr>
                <w:rStyle w:val="ChBlueBold"/>
              </w:rPr>
            </w:pPr>
            <w:r w:rsidRPr="00F120AB">
              <w:rPr>
                <w:rStyle w:val="ChBlueBold"/>
              </w:rPr>
              <w:t>tra</w:t>
            </w:r>
          </w:p>
        </w:tc>
        <w:tc>
          <w:tcPr>
            <w:tcW w:w="823" w:type="dxa"/>
            <w:gridSpan w:val="3"/>
            <w:shd w:val="clear" w:color="auto" w:fill="auto"/>
          </w:tcPr>
          <w:p w14:paraId="29224AE2" w14:textId="77777777" w:rsidR="002649A3" w:rsidRPr="00F120AB" w:rsidRDefault="002649A3" w:rsidP="002649A3">
            <w:pPr>
              <w:pStyle w:val="Text"/>
              <w:rPr>
                <w:rStyle w:val="ChBlueBold"/>
              </w:rPr>
            </w:pPr>
            <w:r w:rsidRPr="00F120AB">
              <w:rPr>
                <w:rStyle w:val="ChBlueBold"/>
              </w:rPr>
              <w:t>baik</w:t>
            </w:r>
          </w:p>
        </w:tc>
      </w:tr>
      <w:tr w:rsidR="00AC23C4" w:rsidRPr="00AC23C4" w14:paraId="5CA10F55" w14:textId="77777777" w:rsidTr="00AC23C4">
        <w:trPr>
          <w:gridAfter w:val="5"/>
          <w:wAfter w:w="3047" w:type="dxa"/>
        </w:trPr>
        <w:tc>
          <w:tcPr>
            <w:tcW w:w="709" w:type="dxa"/>
            <w:shd w:val="clear" w:color="auto" w:fill="auto"/>
          </w:tcPr>
          <w:p w14:paraId="3A29E385" w14:textId="77777777" w:rsidR="002649A3" w:rsidRPr="002B126D" w:rsidRDefault="002649A3" w:rsidP="002649A3">
            <w:pPr>
              <w:pStyle w:val="GlossEng"/>
            </w:pPr>
          </w:p>
        </w:tc>
        <w:tc>
          <w:tcPr>
            <w:tcW w:w="596" w:type="dxa"/>
            <w:shd w:val="clear" w:color="auto" w:fill="auto"/>
          </w:tcPr>
          <w:p w14:paraId="740A3E8E" w14:textId="77777777" w:rsidR="002649A3" w:rsidRPr="002B126D" w:rsidRDefault="002649A3" w:rsidP="002649A3">
            <w:pPr>
              <w:pStyle w:val="GlossEng"/>
            </w:pPr>
            <w:r w:rsidRPr="002B126D">
              <w:t>think</w:t>
            </w:r>
          </w:p>
        </w:tc>
        <w:tc>
          <w:tcPr>
            <w:tcW w:w="696" w:type="dxa"/>
            <w:gridSpan w:val="2"/>
            <w:shd w:val="clear" w:color="auto" w:fill="auto"/>
          </w:tcPr>
          <w:p w14:paraId="480EB43D" w14:textId="77777777" w:rsidR="002649A3" w:rsidRPr="0099608C" w:rsidRDefault="002649A3" w:rsidP="002649A3">
            <w:pPr>
              <w:pStyle w:val="GlossEng"/>
              <w:rPr>
                <w:rStyle w:val="ChSmallCaps"/>
              </w:rPr>
            </w:pPr>
            <w:r w:rsidRPr="0099608C">
              <w:rPr>
                <w:rStyle w:val="ChSmallCaps"/>
              </w:rPr>
              <w:t>1pl</w:t>
            </w:r>
          </w:p>
        </w:tc>
        <w:tc>
          <w:tcPr>
            <w:tcW w:w="513" w:type="dxa"/>
            <w:gridSpan w:val="2"/>
            <w:shd w:val="clear" w:color="auto" w:fill="auto"/>
          </w:tcPr>
          <w:p w14:paraId="77255C4D" w14:textId="77777777" w:rsidR="002649A3" w:rsidRPr="0099608C" w:rsidRDefault="002649A3" w:rsidP="002649A3">
            <w:pPr>
              <w:pStyle w:val="GlossEng"/>
              <w:rPr>
                <w:rStyle w:val="ChSmallCaps"/>
              </w:rPr>
            </w:pPr>
            <w:r w:rsidRPr="0099608C">
              <w:rPr>
                <w:rStyle w:val="ChSmallCaps"/>
              </w:rPr>
              <w:t>neg</w:t>
            </w:r>
          </w:p>
        </w:tc>
        <w:tc>
          <w:tcPr>
            <w:tcW w:w="823" w:type="dxa"/>
            <w:gridSpan w:val="3"/>
            <w:shd w:val="clear" w:color="auto" w:fill="auto"/>
          </w:tcPr>
          <w:p w14:paraId="6F52F580" w14:textId="77777777" w:rsidR="002649A3" w:rsidRPr="002B126D" w:rsidRDefault="002649A3" w:rsidP="002649A3">
            <w:pPr>
              <w:pStyle w:val="GlossEng"/>
            </w:pPr>
            <w:r w:rsidRPr="002B126D">
              <w:t>be.good</w:t>
            </w:r>
          </w:p>
        </w:tc>
      </w:tr>
    </w:tbl>
    <w:p w14:paraId="29D61602" w14:textId="2382E461" w:rsidR="002649A3" w:rsidRPr="00F9554F" w:rsidRDefault="00B7093A" w:rsidP="002649A3">
      <w:pPr>
        <w:pStyle w:val="FreeTranslEng"/>
      </w:pPr>
      <w:r>
        <w:t>‘</w:t>
      </w:r>
      <w:r w:rsidR="002649A3">
        <w:t>very soon he</w:t>
      </w:r>
      <w:r>
        <w:t>’</w:t>
      </w:r>
      <w:r w:rsidR="002649A3">
        <w:t>ll think that I</w:t>
      </w:r>
      <w:r>
        <w:t>’</w:t>
      </w:r>
      <w:r w:rsidR="002649A3">
        <w:t>m</w:t>
      </w:r>
      <w:r w:rsidR="002649A3" w:rsidRPr="00F120AB">
        <w:rPr>
          <w:rStyle w:val="ChBlueBold"/>
        </w:rPr>
        <w:t xml:space="preserve"> not good</w:t>
      </w:r>
      <w:r>
        <w:t>’</w:t>
      </w:r>
      <w:r w:rsidR="002649A3">
        <w:t xml:space="preserve"> </w:t>
      </w:r>
      <w:r w:rsidR="00407477">
        <w:t>…</w:t>
      </w:r>
      <w:r w:rsidR="002649A3">
        <w:t xml:space="preserve"> very soon he</w:t>
      </w:r>
      <w:r>
        <w:t>’</w:t>
      </w:r>
      <w:r w:rsidR="002649A3">
        <w:t xml:space="preserve">ll think that we are </w:t>
      </w:r>
      <w:r w:rsidR="002649A3" w:rsidRPr="00F120AB">
        <w:rPr>
          <w:rStyle w:val="ChBlueBold"/>
        </w:rPr>
        <w:t>not good</w:t>
      </w:r>
      <w:r>
        <w:t>’</w:t>
      </w:r>
      <w:r w:rsidR="002649A3">
        <w:t xml:space="preserve"> </w:t>
      </w:r>
      <w:r w:rsidR="002649A3" w:rsidRPr="00F120AB">
        <w:rPr>
          <w:rStyle w:val="ExampleSource"/>
        </w:rPr>
        <w:t>[080919-004-NP.</w:t>
      </w:r>
      <w:r w:rsidR="002649A3">
        <w:rPr>
          <w:rStyle w:val="ExampleSource"/>
        </w:rPr>
        <w:t>0052</w:t>
      </w:r>
      <w:r w:rsidR="00E34EAC">
        <w:rPr>
          <w:rStyle w:val="ExampleSource"/>
        </w:rPr>
        <w:t>-</w:t>
      </w:r>
      <w:r w:rsidR="002649A3" w:rsidRPr="00F120AB">
        <w:rPr>
          <w:rStyle w:val="ExampleSource"/>
        </w:rPr>
        <w:t>0053]</w:t>
      </w:r>
    </w:p>
    <w:tbl>
      <w:tblPr>
        <w:tblW w:w="0" w:type="auto"/>
        <w:tblCellMar>
          <w:left w:w="42" w:type="dxa"/>
          <w:right w:w="42" w:type="dxa"/>
        </w:tblCellMar>
        <w:tblLook w:val="01E0" w:firstRow="1" w:lastRow="1" w:firstColumn="1" w:lastColumn="1" w:noHBand="0" w:noVBand="0"/>
      </w:tblPr>
      <w:tblGrid>
        <w:gridCol w:w="709"/>
        <w:gridCol w:w="489"/>
        <w:gridCol w:w="513"/>
        <w:gridCol w:w="718"/>
        <w:gridCol w:w="284"/>
        <w:gridCol w:w="489"/>
        <w:gridCol w:w="518"/>
        <w:gridCol w:w="718"/>
      </w:tblGrid>
      <w:tr w:rsidR="00AC23C4" w:rsidRPr="008C7D8B" w14:paraId="4BFC5BC8" w14:textId="77777777" w:rsidTr="00AC23C4">
        <w:tc>
          <w:tcPr>
            <w:tcW w:w="709" w:type="dxa"/>
            <w:shd w:val="clear" w:color="auto" w:fill="auto"/>
          </w:tcPr>
          <w:p w14:paraId="1517144F" w14:textId="77777777" w:rsidR="002649A3" w:rsidRPr="00CA4F22" w:rsidRDefault="002649A3" w:rsidP="002649A3">
            <w:pPr>
              <w:pStyle w:val="O0Nwnext"/>
            </w:pPr>
            <w:bookmarkStart w:id="4880" w:name="_Ref358274063"/>
            <w:r>
              <w:t>(</w:t>
            </w:r>
            <w:fldSimple w:instr=" SEQ ( \* ARABIC \s 1 ">
              <w:r w:rsidR="00154D81">
                <w:rPr>
                  <w:noProof/>
                </w:rPr>
                <w:t>2</w:t>
              </w:r>
            </w:fldSimple>
            <w:r>
              <w:t>)</w:t>
            </w:r>
            <w:bookmarkEnd w:id="4880"/>
          </w:p>
        </w:tc>
        <w:tc>
          <w:tcPr>
            <w:tcW w:w="489" w:type="dxa"/>
            <w:shd w:val="clear" w:color="auto" w:fill="auto"/>
          </w:tcPr>
          <w:p w14:paraId="3172DC6A" w14:textId="77777777" w:rsidR="002649A3" w:rsidRPr="005E44B6" w:rsidRDefault="002649A3" w:rsidP="002649A3">
            <w:pPr>
              <w:pStyle w:val="Text"/>
            </w:pPr>
            <w:r>
              <w:t>de</w:t>
            </w:r>
          </w:p>
        </w:tc>
        <w:tc>
          <w:tcPr>
            <w:tcW w:w="513" w:type="dxa"/>
            <w:shd w:val="clear" w:color="auto" w:fill="auto"/>
          </w:tcPr>
          <w:p w14:paraId="1E7E8D73" w14:textId="77777777" w:rsidR="002649A3" w:rsidRPr="005E44B6" w:rsidRDefault="002649A3" w:rsidP="002649A3">
            <w:pPr>
              <w:pStyle w:val="Text"/>
            </w:pPr>
            <w:r w:rsidRPr="00340D46">
              <w:rPr>
                <w:rStyle w:val="ChBlueBold"/>
              </w:rPr>
              <w:t>tra</w:t>
            </w:r>
          </w:p>
        </w:tc>
        <w:tc>
          <w:tcPr>
            <w:tcW w:w="718" w:type="dxa"/>
            <w:shd w:val="clear" w:color="auto" w:fill="auto"/>
          </w:tcPr>
          <w:p w14:paraId="78053E6E" w14:textId="77777777" w:rsidR="002649A3" w:rsidRPr="005E44B6" w:rsidRDefault="002649A3" w:rsidP="002649A3">
            <w:pPr>
              <w:pStyle w:val="Text"/>
            </w:pPr>
            <w:r w:rsidRPr="005E44B6">
              <w:t>datang</w:t>
            </w:r>
          </w:p>
        </w:tc>
        <w:tc>
          <w:tcPr>
            <w:tcW w:w="284" w:type="dxa"/>
            <w:shd w:val="clear" w:color="auto" w:fill="auto"/>
          </w:tcPr>
          <w:p w14:paraId="7C38F100" w14:textId="77777777" w:rsidR="002649A3" w:rsidRPr="005E44B6" w:rsidRDefault="002649A3" w:rsidP="002649A3">
            <w:pPr>
              <w:pStyle w:val="Text"/>
            </w:pPr>
            <w:r>
              <w:t>…</w:t>
            </w:r>
          </w:p>
        </w:tc>
        <w:tc>
          <w:tcPr>
            <w:tcW w:w="489" w:type="dxa"/>
            <w:shd w:val="clear" w:color="auto" w:fill="auto"/>
          </w:tcPr>
          <w:p w14:paraId="2F8294B2" w14:textId="77777777" w:rsidR="002649A3" w:rsidRPr="005E44B6" w:rsidRDefault="002649A3" w:rsidP="002649A3">
            <w:pPr>
              <w:pStyle w:val="Text"/>
            </w:pPr>
            <w:r>
              <w:t>de</w:t>
            </w:r>
          </w:p>
        </w:tc>
        <w:tc>
          <w:tcPr>
            <w:tcW w:w="518" w:type="dxa"/>
            <w:shd w:val="clear" w:color="auto" w:fill="auto"/>
          </w:tcPr>
          <w:p w14:paraId="3F8F48B5" w14:textId="77777777" w:rsidR="002649A3" w:rsidRPr="005E44B6" w:rsidRDefault="002649A3" w:rsidP="002649A3">
            <w:pPr>
              <w:pStyle w:val="Text"/>
            </w:pPr>
            <w:r w:rsidRPr="00340D46">
              <w:rPr>
                <w:rStyle w:val="ChBlueBold"/>
              </w:rPr>
              <w:t>tida</w:t>
            </w:r>
          </w:p>
        </w:tc>
        <w:tc>
          <w:tcPr>
            <w:tcW w:w="718" w:type="dxa"/>
            <w:shd w:val="clear" w:color="auto" w:fill="auto"/>
          </w:tcPr>
          <w:p w14:paraId="76E50BA3" w14:textId="77777777" w:rsidR="002649A3" w:rsidRPr="005E44B6" w:rsidRDefault="002649A3" w:rsidP="002649A3">
            <w:pPr>
              <w:pStyle w:val="Text"/>
            </w:pPr>
            <w:r w:rsidRPr="005E44B6">
              <w:t>datang</w:t>
            </w:r>
          </w:p>
        </w:tc>
      </w:tr>
      <w:tr w:rsidR="00AC23C4" w:rsidRPr="00AC23C4" w14:paraId="019B0FEC" w14:textId="77777777" w:rsidTr="00AC23C4">
        <w:tc>
          <w:tcPr>
            <w:tcW w:w="709" w:type="dxa"/>
            <w:shd w:val="clear" w:color="auto" w:fill="auto"/>
          </w:tcPr>
          <w:p w14:paraId="2B59F354" w14:textId="77777777" w:rsidR="002649A3" w:rsidRPr="00340D46" w:rsidRDefault="002649A3" w:rsidP="002649A3">
            <w:pPr>
              <w:pStyle w:val="GlossEng"/>
            </w:pPr>
          </w:p>
        </w:tc>
        <w:tc>
          <w:tcPr>
            <w:tcW w:w="489" w:type="dxa"/>
            <w:shd w:val="clear" w:color="auto" w:fill="auto"/>
          </w:tcPr>
          <w:p w14:paraId="34D8B808" w14:textId="77777777" w:rsidR="002649A3" w:rsidRPr="0099608C" w:rsidRDefault="002649A3" w:rsidP="002649A3">
            <w:pPr>
              <w:pStyle w:val="GlossEng"/>
              <w:rPr>
                <w:rStyle w:val="ChSmallCaps"/>
              </w:rPr>
            </w:pPr>
            <w:r w:rsidRPr="0099608C">
              <w:rPr>
                <w:rStyle w:val="ChSmallCaps"/>
              </w:rPr>
              <w:t>3sg</w:t>
            </w:r>
          </w:p>
        </w:tc>
        <w:tc>
          <w:tcPr>
            <w:tcW w:w="513" w:type="dxa"/>
            <w:shd w:val="clear" w:color="auto" w:fill="auto"/>
          </w:tcPr>
          <w:p w14:paraId="7918CE90" w14:textId="77777777" w:rsidR="002649A3" w:rsidRPr="0099608C" w:rsidRDefault="002649A3" w:rsidP="002649A3">
            <w:pPr>
              <w:pStyle w:val="GlossEng"/>
              <w:rPr>
                <w:rStyle w:val="ChSmallCaps"/>
              </w:rPr>
            </w:pPr>
            <w:r w:rsidRPr="0099608C">
              <w:rPr>
                <w:rStyle w:val="ChSmallCaps"/>
              </w:rPr>
              <w:t>neg</w:t>
            </w:r>
          </w:p>
        </w:tc>
        <w:tc>
          <w:tcPr>
            <w:tcW w:w="718" w:type="dxa"/>
            <w:shd w:val="clear" w:color="auto" w:fill="auto"/>
          </w:tcPr>
          <w:p w14:paraId="47B96B57" w14:textId="77777777" w:rsidR="002649A3" w:rsidRPr="005E44B6" w:rsidRDefault="002649A3" w:rsidP="002649A3">
            <w:pPr>
              <w:pStyle w:val="GlossEng"/>
            </w:pPr>
            <w:r w:rsidRPr="005E44B6">
              <w:t>come</w:t>
            </w:r>
          </w:p>
        </w:tc>
        <w:tc>
          <w:tcPr>
            <w:tcW w:w="284" w:type="dxa"/>
            <w:shd w:val="clear" w:color="auto" w:fill="auto"/>
          </w:tcPr>
          <w:p w14:paraId="2F57BA5B" w14:textId="77777777" w:rsidR="002649A3" w:rsidRPr="005E44B6" w:rsidRDefault="002649A3" w:rsidP="002649A3">
            <w:pPr>
              <w:pStyle w:val="GlossEng"/>
            </w:pPr>
          </w:p>
        </w:tc>
        <w:tc>
          <w:tcPr>
            <w:tcW w:w="489" w:type="dxa"/>
            <w:shd w:val="clear" w:color="auto" w:fill="auto"/>
          </w:tcPr>
          <w:p w14:paraId="5394EF0D" w14:textId="77777777" w:rsidR="002649A3" w:rsidRPr="0099608C" w:rsidRDefault="002649A3" w:rsidP="002649A3">
            <w:pPr>
              <w:pStyle w:val="GlossEng"/>
              <w:rPr>
                <w:rStyle w:val="ChSmallCaps"/>
              </w:rPr>
            </w:pPr>
            <w:r w:rsidRPr="0099608C">
              <w:rPr>
                <w:rStyle w:val="ChSmallCaps"/>
              </w:rPr>
              <w:t>3sg</w:t>
            </w:r>
          </w:p>
        </w:tc>
        <w:tc>
          <w:tcPr>
            <w:tcW w:w="518" w:type="dxa"/>
            <w:shd w:val="clear" w:color="auto" w:fill="auto"/>
          </w:tcPr>
          <w:p w14:paraId="13A3B631" w14:textId="77777777" w:rsidR="002649A3" w:rsidRPr="0099608C" w:rsidRDefault="002649A3" w:rsidP="002649A3">
            <w:pPr>
              <w:pStyle w:val="GlossEng"/>
              <w:rPr>
                <w:rStyle w:val="ChSmallCaps"/>
              </w:rPr>
            </w:pPr>
            <w:r w:rsidRPr="0099608C">
              <w:rPr>
                <w:rStyle w:val="ChSmallCaps"/>
              </w:rPr>
              <w:t>neg</w:t>
            </w:r>
          </w:p>
        </w:tc>
        <w:tc>
          <w:tcPr>
            <w:tcW w:w="718" w:type="dxa"/>
            <w:shd w:val="clear" w:color="auto" w:fill="auto"/>
          </w:tcPr>
          <w:p w14:paraId="0A9141EE" w14:textId="77777777" w:rsidR="002649A3" w:rsidRPr="005E44B6" w:rsidRDefault="002649A3" w:rsidP="002649A3">
            <w:pPr>
              <w:pStyle w:val="GlossEng"/>
            </w:pPr>
            <w:r w:rsidRPr="005E44B6">
              <w:t>come</w:t>
            </w:r>
          </w:p>
        </w:tc>
      </w:tr>
    </w:tbl>
    <w:p w14:paraId="34BE76A6" w14:textId="2AB63A04" w:rsidR="002649A3" w:rsidRPr="00690E2C" w:rsidRDefault="00B7093A" w:rsidP="002649A3">
      <w:pPr>
        <w:pStyle w:val="FreeTranslEng"/>
      </w:pPr>
      <w:r>
        <w:t>‘</w:t>
      </w:r>
      <w:r w:rsidR="002649A3">
        <w:t xml:space="preserve">she did </w:t>
      </w:r>
      <w:r w:rsidR="002649A3" w:rsidRPr="00362159">
        <w:rPr>
          <w:rStyle w:val="ChBlueBold"/>
        </w:rPr>
        <w:t>not</w:t>
      </w:r>
      <w:r w:rsidR="002649A3">
        <w:t xml:space="preserve"> come … she did </w:t>
      </w:r>
      <w:r w:rsidR="002649A3" w:rsidRPr="00362159">
        <w:rPr>
          <w:rStyle w:val="ChBlueBold"/>
        </w:rPr>
        <w:t>not</w:t>
      </w:r>
      <w:r w:rsidR="002649A3">
        <w:t xml:space="preserve"> come</w:t>
      </w:r>
      <w:r>
        <w:t>’</w:t>
      </w:r>
      <w:r w:rsidR="002649A3">
        <w:t xml:space="preserve"> </w:t>
      </w:r>
      <w:r w:rsidR="002649A3" w:rsidRPr="005E44B6">
        <w:rPr>
          <w:rStyle w:val="ExampleSource"/>
        </w:rPr>
        <w:t>[081010-001-Cv.0204</w:t>
      </w:r>
      <w:r w:rsidR="00E34EAC">
        <w:rPr>
          <w:rStyle w:val="ExampleSource"/>
        </w:rPr>
        <w:t>-</w:t>
      </w:r>
      <w:r w:rsidR="002649A3">
        <w:rPr>
          <w:rStyle w:val="ExampleSource"/>
        </w:rPr>
        <w:t>0205</w:t>
      </w:r>
      <w:r w:rsidR="002649A3" w:rsidRPr="005E44B6">
        <w:rPr>
          <w:rStyle w:val="ExampleSource"/>
        </w:rPr>
        <w:t>]</w:t>
      </w:r>
    </w:p>
    <w:tbl>
      <w:tblPr>
        <w:tblW w:w="0" w:type="auto"/>
        <w:tblCellMar>
          <w:left w:w="42" w:type="dxa"/>
          <w:right w:w="42" w:type="dxa"/>
        </w:tblCellMar>
        <w:tblLook w:val="01E0" w:firstRow="1" w:lastRow="1" w:firstColumn="1" w:lastColumn="1" w:noHBand="0" w:noVBand="0"/>
      </w:tblPr>
      <w:tblGrid>
        <w:gridCol w:w="709"/>
        <w:gridCol w:w="489"/>
        <w:gridCol w:w="518"/>
        <w:gridCol w:w="685"/>
        <w:gridCol w:w="740"/>
      </w:tblGrid>
      <w:tr w:rsidR="00AC23C4" w:rsidRPr="008C7D8B" w14:paraId="49ABA8C4" w14:textId="77777777" w:rsidTr="00AC23C4">
        <w:tc>
          <w:tcPr>
            <w:tcW w:w="709" w:type="dxa"/>
            <w:shd w:val="clear" w:color="auto" w:fill="auto"/>
          </w:tcPr>
          <w:p w14:paraId="09DA94B4" w14:textId="77777777" w:rsidR="002649A3" w:rsidRPr="00CA4F22" w:rsidRDefault="002649A3" w:rsidP="002649A3">
            <w:pPr>
              <w:pStyle w:val="O0Nwnext"/>
            </w:pPr>
            <w:bookmarkStart w:id="4881" w:name="_Ref367462010"/>
            <w:r>
              <w:t>(</w:t>
            </w:r>
            <w:fldSimple w:instr=" SEQ ( \* ARABIC \s 1 ">
              <w:r w:rsidR="00154D81">
                <w:rPr>
                  <w:noProof/>
                </w:rPr>
                <w:t>3</w:t>
              </w:r>
            </w:fldSimple>
            <w:r>
              <w:t>)</w:t>
            </w:r>
            <w:bookmarkEnd w:id="4881"/>
          </w:p>
        </w:tc>
        <w:tc>
          <w:tcPr>
            <w:tcW w:w="489" w:type="dxa"/>
            <w:shd w:val="clear" w:color="auto" w:fill="auto"/>
          </w:tcPr>
          <w:p w14:paraId="21876691" w14:textId="77777777" w:rsidR="002649A3" w:rsidRPr="001967F9" w:rsidRDefault="002649A3" w:rsidP="002649A3">
            <w:pPr>
              <w:pStyle w:val="Text"/>
            </w:pPr>
            <w:r w:rsidRPr="001967F9">
              <w:t>sa</w:t>
            </w:r>
          </w:p>
        </w:tc>
        <w:tc>
          <w:tcPr>
            <w:tcW w:w="518" w:type="dxa"/>
            <w:shd w:val="clear" w:color="auto" w:fill="auto"/>
          </w:tcPr>
          <w:p w14:paraId="6276881A" w14:textId="77777777" w:rsidR="002649A3" w:rsidRPr="004619C9" w:rsidRDefault="002649A3" w:rsidP="002649A3">
            <w:pPr>
              <w:pStyle w:val="Text"/>
              <w:rPr>
                <w:rStyle w:val="ChBlueBold"/>
              </w:rPr>
            </w:pPr>
            <w:r>
              <w:rPr>
                <w:rStyle w:val="ChBlueBold"/>
              </w:rPr>
              <w:t>tida</w:t>
            </w:r>
          </w:p>
        </w:tc>
        <w:tc>
          <w:tcPr>
            <w:tcW w:w="685" w:type="dxa"/>
            <w:shd w:val="clear" w:color="auto" w:fill="auto"/>
          </w:tcPr>
          <w:p w14:paraId="78503136" w14:textId="77777777" w:rsidR="002649A3" w:rsidRPr="004619C9" w:rsidRDefault="002649A3" w:rsidP="002649A3">
            <w:pPr>
              <w:pStyle w:val="Text"/>
              <w:rPr>
                <w:rStyle w:val="ChBlueBold"/>
              </w:rPr>
            </w:pPr>
            <w:r w:rsidRPr="004619C9">
              <w:rPr>
                <w:rStyle w:val="ChBlueBold"/>
              </w:rPr>
              <w:t>pukul</w:t>
            </w:r>
          </w:p>
        </w:tc>
        <w:tc>
          <w:tcPr>
            <w:tcW w:w="740" w:type="dxa"/>
            <w:shd w:val="clear" w:color="auto" w:fill="auto"/>
          </w:tcPr>
          <w:p w14:paraId="377CCC05" w14:textId="77777777" w:rsidR="002649A3" w:rsidRPr="001967F9" w:rsidRDefault="002649A3" w:rsidP="002649A3">
            <w:pPr>
              <w:pStyle w:val="Text"/>
            </w:pPr>
            <w:r>
              <w:t>dorang</w:t>
            </w:r>
          </w:p>
        </w:tc>
      </w:tr>
      <w:tr w:rsidR="00AC23C4" w:rsidRPr="00AC23C4" w14:paraId="6F872B15" w14:textId="77777777" w:rsidTr="00AC23C4">
        <w:tc>
          <w:tcPr>
            <w:tcW w:w="709" w:type="dxa"/>
            <w:shd w:val="clear" w:color="auto" w:fill="auto"/>
          </w:tcPr>
          <w:p w14:paraId="597655F2" w14:textId="77777777" w:rsidR="002649A3" w:rsidRPr="001967F9" w:rsidRDefault="002649A3" w:rsidP="002649A3">
            <w:pPr>
              <w:pStyle w:val="GlossEng"/>
            </w:pPr>
          </w:p>
        </w:tc>
        <w:tc>
          <w:tcPr>
            <w:tcW w:w="489" w:type="dxa"/>
            <w:shd w:val="clear" w:color="auto" w:fill="auto"/>
          </w:tcPr>
          <w:p w14:paraId="2BCC1096" w14:textId="77777777" w:rsidR="002649A3" w:rsidRPr="0099608C" w:rsidRDefault="002649A3" w:rsidP="002649A3">
            <w:pPr>
              <w:pStyle w:val="GlossEng"/>
              <w:rPr>
                <w:rStyle w:val="ChSmallCaps"/>
              </w:rPr>
            </w:pPr>
            <w:r w:rsidRPr="0099608C">
              <w:rPr>
                <w:rStyle w:val="ChSmallCaps"/>
              </w:rPr>
              <w:t>1sg</w:t>
            </w:r>
          </w:p>
        </w:tc>
        <w:tc>
          <w:tcPr>
            <w:tcW w:w="518" w:type="dxa"/>
            <w:shd w:val="clear" w:color="auto" w:fill="auto"/>
          </w:tcPr>
          <w:p w14:paraId="4EA52501" w14:textId="77777777" w:rsidR="002649A3" w:rsidRPr="0099608C" w:rsidRDefault="002649A3" w:rsidP="002649A3">
            <w:pPr>
              <w:pStyle w:val="GlossEng"/>
              <w:rPr>
                <w:rStyle w:val="ChSmallCaps"/>
              </w:rPr>
            </w:pPr>
            <w:r w:rsidRPr="0099608C">
              <w:rPr>
                <w:rStyle w:val="ChSmallCaps"/>
              </w:rPr>
              <w:t>neg</w:t>
            </w:r>
          </w:p>
        </w:tc>
        <w:tc>
          <w:tcPr>
            <w:tcW w:w="685" w:type="dxa"/>
            <w:shd w:val="clear" w:color="auto" w:fill="auto"/>
          </w:tcPr>
          <w:p w14:paraId="30898163" w14:textId="77777777" w:rsidR="002649A3" w:rsidRPr="001967F9" w:rsidRDefault="002649A3" w:rsidP="002649A3">
            <w:pPr>
              <w:pStyle w:val="GlossEng"/>
            </w:pPr>
            <w:r w:rsidRPr="001967F9">
              <w:t>hit</w:t>
            </w:r>
          </w:p>
        </w:tc>
        <w:tc>
          <w:tcPr>
            <w:tcW w:w="740" w:type="dxa"/>
            <w:shd w:val="clear" w:color="auto" w:fill="auto"/>
          </w:tcPr>
          <w:p w14:paraId="26358DA1" w14:textId="77777777" w:rsidR="002649A3" w:rsidRPr="0099608C" w:rsidRDefault="002649A3" w:rsidP="002649A3">
            <w:pPr>
              <w:pStyle w:val="GlossEng"/>
              <w:rPr>
                <w:rStyle w:val="ChSmallCaps"/>
              </w:rPr>
            </w:pPr>
            <w:r w:rsidRPr="0099608C">
              <w:rPr>
                <w:rStyle w:val="ChSmallCaps"/>
              </w:rPr>
              <w:t>3pl</w:t>
            </w:r>
          </w:p>
        </w:tc>
      </w:tr>
    </w:tbl>
    <w:p w14:paraId="2F8CBD6A" w14:textId="0C2CC7AF" w:rsidR="002649A3" w:rsidRDefault="00B7093A" w:rsidP="002649A3">
      <w:pPr>
        <w:pStyle w:val="FreeTranslEng"/>
      </w:pPr>
      <w:r>
        <w:t>‘</w:t>
      </w:r>
      <w:r w:rsidR="002649A3">
        <w:t xml:space="preserve">I </w:t>
      </w:r>
      <w:r w:rsidR="002649A3" w:rsidRPr="004619C9">
        <w:rPr>
          <w:rStyle w:val="ChBlueBold"/>
        </w:rPr>
        <w:t>don</w:t>
      </w:r>
      <w:r>
        <w:rPr>
          <w:rStyle w:val="ChBlueBold"/>
        </w:rPr>
        <w:t>’</w:t>
      </w:r>
      <w:r w:rsidR="002649A3" w:rsidRPr="004619C9">
        <w:rPr>
          <w:rStyle w:val="ChBlueBold"/>
        </w:rPr>
        <w:t>t hit</w:t>
      </w:r>
      <w:r w:rsidR="002649A3">
        <w:t xml:space="preserve"> them</w:t>
      </w:r>
      <w:r>
        <w:t>’</w:t>
      </w:r>
      <w:r w:rsidR="002649A3">
        <w:t xml:space="preserve"> </w:t>
      </w:r>
      <w:r w:rsidR="002649A3" w:rsidRPr="001967F9">
        <w:rPr>
          <w:rStyle w:val="ExampleSource"/>
        </w:rPr>
        <w:t>[080917-010-CvEx.0048]</w:t>
      </w:r>
    </w:p>
    <w:tbl>
      <w:tblPr>
        <w:tblW w:w="6728" w:type="dxa"/>
        <w:tblCellMar>
          <w:left w:w="42" w:type="dxa"/>
          <w:right w:w="42" w:type="dxa"/>
        </w:tblCellMar>
        <w:tblLook w:val="01E0" w:firstRow="1" w:lastRow="1" w:firstColumn="1" w:lastColumn="1" w:noHBand="0" w:noVBand="0"/>
      </w:tblPr>
      <w:tblGrid>
        <w:gridCol w:w="706"/>
        <w:gridCol w:w="453"/>
        <w:gridCol w:w="566"/>
        <w:gridCol w:w="513"/>
        <w:gridCol w:w="484"/>
        <w:gridCol w:w="454"/>
        <w:gridCol w:w="912"/>
        <w:gridCol w:w="454"/>
        <w:gridCol w:w="680"/>
        <w:gridCol w:w="513"/>
        <w:gridCol w:w="993"/>
      </w:tblGrid>
      <w:tr w:rsidR="00AC23C4" w:rsidRPr="008C7D8B" w14:paraId="662B4C73" w14:textId="77777777" w:rsidTr="00AC23C4">
        <w:tc>
          <w:tcPr>
            <w:tcW w:w="706" w:type="dxa"/>
            <w:shd w:val="clear" w:color="auto" w:fill="auto"/>
          </w:tcPr>
          <w:p w14:paraId="454B5DDB" w14:textId="77777777" w:rsidR="002649A3" w:rsidRPr="00CA4F22" w:rsidRDefault="002649A3" w:rsidP="002649A3">
            <w:pPr>
              <w:pStyle w:val="O0Nwnext"/>
            </w:pPr>
            <w:bookmarkStart w:id="4882" w:name="_Ref367462012"/>
            <w:r>
              <w:t>(</w:t>
            </w:r>
            <w:fldSimple w:instr=" SEQ ( \* ARABIC \s 1 ">
              <w:r w:rsidR="00154D81">
                <w:rPr>
                  <w:noProof/>
                </w:rPr>
                <w:t>4</w:t>
              </w:r>
            </w:fldSimple>
            <w:r>
              <w:t>)</w:t>
            </w:r>
            <w:bookmarkEnd w:id="4882"/>
          </w:p>
        </w:tc>
        <w:tc>
          <w:tcPr>
            <w:tcW w:w="453" w:type="dxa"/>
            <w:shd w:val="clear" w:color="auto" w:fill="auto"/>
          </w:tcPr>
          <w:p w14:paraId="775C65EF" w14:textId="77777777" w:rsidR="002649A3" w:rsidRPr="001967F9" w:rsidRDefault="002649A3" w:rsidP="002649A3">
            <w:pPr>
              <w:pStyle w:val="Text"/>
            </w:pPr>
            <w:r w:rsidRPr="001967F9">
              <w:t>kalo</w:t>
            </w:r>
          </w:p>
        </w:tc>
        <w:tc>
          <w:tcPr>
            <w:tcW w:w="566" w:type="dxa"/>
            <w:shd w:val="clear" w:color="auto" w:fill="auto"/>
          </w:tcPr>
          <w:p w14:paraId="2EBF77B0" w14:textId="77777777" w:rsidR="002649A3" w:rsidRPr="001967F9" w:rsidRDefault="002649A3" w:rsidP="002649A3">
            <w:pPr>
              <w:pStyle w:val="Text"/>
            </w:pPr>
            <w:r w:rsidRPr="001967F9">
              <w:t>bapa</w:t>
            </w:r>
          </w:p>
        </w:tc>
        <w:tc>
          <w:tcPr>
            <w:tcW w:w="513" w:type="dxa"/>
            <w:shd w:val="clear" w:color="auto" w:fill="auto"/>
          </w:tcPr>
          <w:p w14:paraId="025F6A24" w14:textId="77777777" w:rsidR="002649A3" w:rsidRPr="00B72E5D" w:rsidRDefault="002649A3" w:rsidP="002649A3">
            <w:pPr>
              <w:pStyle w:val="Text"/>
              <w:rPr>
                <w:rStyle w:val="ChBlueBold"/>
              </w:rPr>
            </w:pPr>
            <w:r w:rsidRPr="00B72E5D">
              <w:rPr>
                <w:rStyle w:val="ChBlueBold"/>
              </w:rPr>
              <w:t>tra</w:t>
            </w:r>
          </w:p>
        </w:tc>
        <w:tc>
          <w:tcPr>
            <w:tcW w:w="484" w:type="dxa"/>
            <w:shd w:val="clear" w:color="auto" w:fill="auto"/>
          </w:tcPr>
          <w:p w14:paraId="21779A55" w14:textId="77777777" w:rsidR="002649A3" w:rsidRPr="00B72E5D" w:rsidRDefault="002649A3" w:rsidP="002649A3">
            <w:pPr>
              <w:pStyle w:val="Text"/>
              <w:rPr>
                <w:rStyle w:val="ChBlueBold"/>
              </w:rPr>
            </w:pPr>
            <w:r>
              <w:rPr>
                <w:rStyle w:val="ChBlueBold"/>
              </w:rPr>
              <w:t>b</w:t>
            </w:r>
            <w:r w:rsidRPr="00B72E5D">
              <w:rPr>
                <w:rStyle w:val="ChBlueBold"/>
              </w:rPr>
              <w:t>li</w:t>
            </w:r>
          </w:p>
        </w:tc>
        <w:tc>
          <w:tcPr>
            <w:tcW w:w="454" w:type="dxa"/>
            <w:shd w:val="clear" w:color="auto" w:fill="auto"/>
          </w:tcPr>
          <w:p w14:paraId="04686BA7" w14:textId="77777777" w:rsidR="002649A3" w:rsidRPr="001967F9" w:rsidRDefault="002649A3" w:rsidP="002649A3">
            <w:pPr>
              <w:pStyle w:val="Text"/>
            </w:pPr>
            <w:r w:rsidRPr="001967F9">
              <w:t>sa</w:t>
            </w:r>
          </w:p>
        </w:tc>
        <w:tc>
          <w:tcPr>
            <w:tcW w:w="912" w:type="dxa"/>
            <w:shd w:val="clear" w:color="auto" w:fill="auto"/>
          </w:tcPr>
          <w:p w14:paraId="34F695B3" w14:textId="77777777" w:rsidR="002649A3" w:rsidRPr="001967F9" w:rsidRDefault="002649A3" w:rsidP="002649A3">
            <w:pPr>
              <w:pStyle w:val="Text"/>
            </w:pPr>
            <w:r w:rsidRPr="001967F9">
              <w:t>HP,</w:t>
            </w:r>
          </w:p>
        </w:tc>
        <w:tc>
          <w:tcPr>
            <w:tcW w:w="454" w:type="dxa"/>
            <w:shd w:val="clear" w:color="auto" w:fill="auto"/>
          </w:tcPr>
          <w:p w14:paraId="72D9B80F" w14:textId="77777777" w:rsidR="002649A3" w:rsidRPr="001967F9" w:rsidRDefault="002649A3" w:rsidP="002649A3">
            <w:pPr>
              <w:pStyle w:val="Text"/>
            </w:pPr>
            <w:r w:rsidRPr="001967F9">
              <w:t>biar</w:t>
            </w:r>
          </w:p>
        </w:tc>
        <w:tc>
          <w:tcPr>
            <w:tcW w:w="680" w:type="dxa"/>
            <w:shd w:val="clear" w:color="auto" w:fill="auto"/>
          </w:tcPr>
          <w:p w14:paraId="257714F5" w14:textId="77777777" w:rsidR="002649A3" w:rsidRPr="001967F9" w:rsidRDefault="002649A3" w:rsidP="002649A3">
            <w:pPr>
              <w:pStyle w:val="Text"/>
            </w:pPr>
            <w:r w:rsidRPr="001967F9">
              <w:t>suda</w:t>
            </w:r>
          </w:p>
        </w:tc>
        <w:tc>
          <w:tcPr>
            <w:tcW w:w="513" w:type="dxa"/>
            <w:shd w:val="clear" w:color="auto" w:fill="auto"/>
          </w:tcPr>
          <w:p w14:paraId="646BB812" w14:textId="77777777" w:rsidR="002649A3" w:rsidRPr="001967F9" w:rsidRDefault="002649A3" w:rsidP="002649A3">
            <w:pPr>
              <w:pStyle w:val="Text"/>
            </w:pPr>
            <w:r w:rsidRPr="001967F9">
              <w:t>tida</w:t>
            </w:r>
          </w:p>
        </w:tc>
        <w:tc>
          <w:tcPr>
            <w:tcW w:w="993" w:type="dxa"/>
            <w:shd w:val="clear" w:color="auto" w:fill="auto"/>
          </w:tcPr>
          <w:p w14:paraId="138165CE" w14:textId="77777777" w:rsidR="002649A3" w:rsidRPr="001967F9" w:rsidRDefault="002649A3" w:rsidP="002649A3">
            <w:pPr>
              <w:pStyle w:val="Text"/>
            </w:pPr>
            <w:r>
              <w:t>a</w:t>
            </w:r>
            <w:r w:rsidRPr="001967F9">
              <w:t>pa</w:t>
            </w:r>
            <w:r>
              <w:t>~a</w:t>
            </w:r>
            <w:r w:rsidRPr="001967F9">
              <w:t>pa</w:t>
            </w:r>
          </w:p>
        </w:tc>
      </w:tr>
      <w:tr w:rsidR="00AC23C4" w:rsidRPr="00AC23C4" w14:paraId="12F95510" w14:textId="77777777" w:rsidTr="00AC23C4">
        <w:tc>
          <w:tcPr>
            <w:tcW w:w="706" w:type="dxa"/>
            <w:shd w:val="clear" w:color="auto" w:fill="auto"/>
          </w:tcPr>
          <w:p w14:paraId="2620D5F5" w14:textId="77777777" w:rsidR="002649A3" w:rsidRPr="001967F9" w:rsidRDefault="002649A3" w:rsidP="002649A3">
            <w:pPr>
              <w:pStyle w:val="GlossEng"/>
            </w:pPr>
          </w:p>
        </w:tc>
        <w:tc>
          <w:tcPr>
            <w:tcW w:w="453" w:type="dxa"/>
            <w:shd w:val="clear" w:color="auto" w:fill="auto"/>
          </w:tcPr>
          <w:p w14:paraId="54BCED59" w14:textId="77777777" w:rsidR="002649A3" w:rsidRPr="001967F9" w:rsidRDefault="002649A3" w:rsidP="002649A3">
            <w:pPr>
              <w:pStyle w:val="GlossEng"/>
            </w:pPr>
            <w:r w:rsidRPr="001967F9">
              <w:t>if</w:t>
            </w:r>
          </w:p>
        </w:tc>
        <w:tc>
          <w:tcPr>
            <w:tcW w:w="566" w:type="dxa"/>
            <w:shd w:val="clear" w:color="auto" w:fill="auto"/>
          </w:tcPr>
          <w:p w14:paraId="6EEA44E6" w14:textId="77777777" w:rsidR="002649A3" w:rsidRPr="001967F9" w:rsidRDefault="002649A3" w:rsidP="002649A3">
            <w:pPr>
              <w:pStyle w:val="GlossEng"/>
            </w:pPr>
            <w:r w:rsidRPr="001967F9">
              <w:t>father</w:t>
            </w:r>
          </w:p>
        </w:tc>
        <w:tc>
          <w:tcPr>
            <w:tcW w:w="513" w:type="dxa"/>
            <w:shd w:val="clear" w:color="auto" w:fill="auto"/>
          </w:tcPr>
          <w:p w14:paraId="2C621608" w14:textId="77777777" w:rsidR="002649A3" w:rsidRPr="0099608C" w:rsidRDefault="002649A3" w:rsidP="002649A3">
            <w:pPr>
              <w:pStyle w:val="GlossEng"/>
              <w:rPr>
                <w:rStyle w:val="ChSmallCaps"/>
              </w:rPr>
            </w:pPr>
            <w:r w:rsidRPr="0099608C">
              <w:rPr>
                <w:rStyle w:val="ChSmallCaps"/>
              </w:rPr>
              <w:t>neg</w:t>
            </w:r>
          </w:p>
        </w:tc>
        <w:tc>
          <w:tcPr>
            <w:tcW w:w="484" w:type="dxa"/>
            <w:shd w:val="clear" w:color="auto" w:fill="auto"/>
          </w:tcPr>
          <w:p w14:paraId="49F3E8BA" w14:textId="77777777" w:rsidR="002649A3" w:rsidRPr="001967F9" w:rsidRDefault="002649A3" w:rsidP="002649A3">
            <w:pPr>
              <w:pStyle w:val="GlossEng"/>
            </w:pPr>
            <w:r w:rsidRPr="001967F9">
              <w:t>buy</w:t>
            </w:r>
          </w:p>
        </w:tc>
        <w:tc>
          <w:tcPr>
            <w:tcW w:w="454" w:type="dxa"/>
            <w:shd w:val="clear" w:color="auto" w:fill="auto"/>
          </w:tcPr>
          <w:p w14:paraId="2D340DC6" w14:textId="77777777" w:rsidR="002649A3" w:rsidRPr="0099608C" w:rsidRDefault="002649A3" w:rsidP="002649A3">
            <w:pPr>
              <w:pStyle w:val="GlossEng"/>
              <w:rPr>
                <w:rStyle w:val="ChSmallCaps"/>
              </w:rPr>
            </w:pPr>
            <w:r w:rsidRPr="0099608C">
              <w:rPr>
                <w:rStyle w:val="ChSmallCaps"/>
              </w:rPr>
              <w:t>1sg</w:t>
            </w:r>
          </w:p>
        </w:tc>
        <w:tc>
          <w:tcPr>
            <w:tcW w:w="912" w:type="dxa"/>
            <w:shd w:val="clear" w:color="auto" w:fill="auto"/>
          </w:tcPr>
          <w:p w14:paraId="4101357A" w14:textId="77777777" w:rsidR="002649A3" w:rsidRPr="001967F9" w:rsidRDefault="002649A3" w:rsidP="002649A3">
            <w:pPr>
              <w:pStyle w:val="GlossEng"/>
            </w:pPr>
            <w:r w:rsidRPr="001967F9">
              <w:t>cell.phone</w:t>
            </w:r>
          </w:p>
        </w:tc>
        <w:tc>
          <w:tcPr>
            <w:tcW w:w="454" w:type="dxa"/>
            <w:shd w:val="clear" w:color="auto" w:fill="auto"/>
          </w:tcPr>
          <w:p w14:paraId="666D6D46" w14:textId="77777777" w:rsidR="002649A3" w:rsidRPr="001967F9" w:rsidRDefault="002649A3" w:rsidP="002649A3">
            <w:pPr>
              <w:pStyle w:val="GlossEng"/>
            </w:pPr>
            <w:r w:rsidRPr="001967F9">
              <w:t>let</w:t>
            </w:r>
          </w:p>
        </w:tc>
        <w:tc>
          <w:tcPr>
            <w:tcW w:w="680" w:type="dxa"/>
            <w:shd w:val="clear" w:color="auto" w:fill="auto"/>
          </w:tcPr>
          <w:p w14:paraId="0F05FC1C" w14:textId="77777777" w:rsidR="002649A3" w:rsidRPr="001967F9" w:rsidRDefault="002649A3" w:rsidP="002649A3">
            <w:pPr>
              <w:pStyle w:val="GlossEng"/>
            </w:pPr>
            <w:r w:rsidRPr="001967F9">
              <w:t>already</w:t>
            </w:r>
          </w:p>
        </w:tc>
        <w:tc>
          <w:tcPr>
            <w:tcW w:w="513" w:type="dxa"/>
            <w:shd w:val="clear" w:color="auto" w:fill="auto"/>
          </w:tcPr>
          <w:p w14:paraId="73A5844D" w14:textId="77777777" w:rsidR="002649A3" w:rsidRPr="0099608C" w:rsidRDefault="002649A3" w:rsidP="002649A3">
            <w:pPr>
              <w:pStyle w:val="GlossEng"/>
              <w:rPr>
                <w:rStyle w:val="ChSmallCaps"/>
              </w:rPr>
            </w:pPr>
            <w:r w:rsidRPr="0099608C">
              <w:rPr>
                <w:rStyle w:val="ChSmallCaps"/>
              </w:rPr>
              <w:t>neg</w:t>
            </w:r>
          </w:p>
        </w:tc>
        <w:tc>
          <w:tcPr>
            <w:tcW w:w="993" w:type="dxa"/>
            <w:shd w:val="clear" w:color="auto" w:fill="auto"/>
          </w:tcPr>
          <w:p w14:paraId="2FD17EC7" w14:textId="77777777" w:rsidR="002649A3" w:rsidRPr="001967F9" w:rsidRDefault="002649A3" w:rsidP="002649A3">
            <w:pPr>
              <w:pStyle w:val="GlossEng"/>
            </w:pPr>
            <w:r w:rsidRPr="0099608C">
              <w:rPr>
                <w:rStyle w:val="ChSmallCaps"/>
              </w:rPr>
              <w:t>rdp</w:t>
            </w:r>
            <w:r w:rsidRPr="002D3354">
              <w:t>~</w:t>
            </w:r>
            <w:r w:rsidRPr="001967F9">
              <w:t>what</w:t>
            </w:r>
          </w:p>
        </w:tc>
      </w:tr>
    </w:tbl>
    <w:p w14:paraId="02410635" w14:textId="7BD13716" w:rsidR="002649A3" w:rsidRDefault="00B7093A" w:rsidP="002649A3">
      <w:pPr>
        <w:pStyle w:val="FreeTranslEng"/>
      </w:pPr>
      <w:r>
        <w:t>‘</w:t>
      </w:r>
      <w:r w:rsidR="002649A3">
        <w:t>if you (</w:t>
      </w:r>
      <w:r>
        <w:t>‘</w:t>
      </w:r>
      <w:r w:rsidR="002649A3">
        <w:t>father</w:t>
      </w:r>
      <w:r>
        <w:t>’</w:t>
      </w:r>
      <w:r w:rsidR="002649A3">
        <w:t xml:space="preserve">) </w:t>
      </w:r>
      <w:r w:rsidR="002649A3" w:rsidRPr="004619C9">
        <w:rPr>
          <w:rStyle w:val="ChBlueBold"/>
        </w:rPr>
        <w:t>won</w:t>
      </w:r>
      <w:r>
        <w:rPr>
          <w:rStyle w:val="ChBlueBold"/>
        </w:rPr>
        <w:t>’</w:t>
      </w:r>
      <w:r w:rsidR="002649A3" w:rsidRPr="004619C9">
        <w:rPr>
          <w:rStyle w:val="ChBlueBold"/>
        </w:rPr>
        <w:t>t buy</w:t>
      </w:r>
      <w:r w:rsidR="002649A3">
        <w:t xml:space="preserve"> me a cell phone, just let it be, no problem</w:t>
      </w:r>
      <w:r>
        <w:t>’</w:t>
      </w:r>
      <w:r w:rsidR="002649A3">
        <w:t xml:space="preserve"> </w:t>
      </w:r>
      <w:r w:rsidR="002649A3" w:rsidRPr="00DA7FBF">
        <w:rPr>
          <w:rStyle w:val="ExampleSource"/>
        </w:rPr>
        <w:t>[080922-001a-CvPh.0461]</w:t>
      </w:r>
    </w:p>
    <w:tbl>
      <w:tblPr>
        <w:tblW w:w="5042" w:type="dxa"/>
        <w:tblCellMar>
          <w:left w:w="42" w:type="dxa"/>
          <w:right w:w="42" w:type="dxa"/>
        </w:tblCellMar>
        <w:tblLook w:val="01E0" w:firstRow="1" w:lastRow="1" w:firstColumn="1" w:lastColumn="1" w:noHBand="0" w:noVBand="0"/>
      </w:tblPr>
      <w:tblGrid>
        <w:gridCol w:w="709"/>
        <w:gridCol w:w="768"/>
        <w:gridCol w:w="605"/>
        <w:gridCol w:w="490"/>
        <w:gridCol w:w="491"/>
        <w:gridCol w:w="667"/>
        <w:gridCol w:w="706"/>
        <w:gridCol w:w="606"/>
      </w:tblGrid>
      <w:tr w:rsidR="00AC23C4" w:rsidRPr="008C7D8B" w14:paraId="3529C130" w14:textId="77777777" w:rsidTr="00AC23C4">
        <w:tc>
          <w:tcPr>
            <w:tcW w:w="709" w:type="dxa"/>
            <w:shd w:val="clear" w:color="auto" w:fill="auto"/>
          </w:tcPr>
          <w:p w14:paraId="1397C5FF" w14:textId="77777777" w:rsidR="002649A3" w:rsidRPr="00CA4F22" w:rsidRDefault="002649A3" w:rsidP="002649A3">
            <w:pPr>
              <w:pStyle w:val="O0Nwnext"/>
            </w:pPr>
            <w:bookmarkStart w:id="4883" w:name="_Ref367462013"/>
            <w:r>
              <w:t>(</w:t>
            </w:r>
            <w:fldSimple w:instr=" SEQ ( \* ARABIC \s 1 ">
              <w:r w:rsidR="00154D81">
                <w:rPr>
                  <w:noProof/>
                </w:rPr>
                <w:t>5</w:t>
              </w:r>
            </w:fldSimple>
            <w:r>
              <w:t>)</w:t>
            </w:r>
            <w:bookmarkEnd w:id="4883"/>
          </w:p>
        </w:tc>
        <w:tc>
          <w:tcPr>
            <w:tcW w:w="768" w:type="dxa"/>
            <w:shd w:val="clear" w:color="auto" w:fill="auto"/>
          </w:tcPr>
          <w:p w14:paraId="40937798" w14:textId="77777777" w:rsidR="002649A3" w:rsidRPr="001967F9" w:rsidRDefault="002649A3" w:rsidP="002649A3">
            <w:pPr>
              <w:pStyle w:val="Text"/>
            </w:pPr>
            <w:r w:rsidRPr="001967F9">
              <w:t>baru</w:t>
            </w:r>
          </w:p>
        </w:tc>
        <w:tc>
          <w:tcPr>
            <w:tcW w:w="605" w:type="dxa"/>
            <w:shd w:val="clear" w:color="auto" w:fill="auto"/>
          </w:tcPr>
          <w:p w14:paraId="745FD649" w14:textId="77777777" w:rsidR="002649A3" w:rsidRPr="001967F9" w:rsidRDefault="002649A3" w:rsidP="002649A3">
            <w:pPr>
              <w:pStyle w:val="Text"/>
            </w:pPr>
            <w:r w:rsidRPr="001967F9">
              <w:t>kamu</w:t>
            </w:r>
          </w:p>
        </w:tc>
        <w:tc>
          <w:tcPr>
            <w:tcW w:w="490" w:type="dxa"/>
            <w:shd w:val="clear" w:color="auto" w:fill="auto"/>
          </w:tcPr>
          <w:p w14:paraId="1BACA715" w14:textId="77777777" w:rsidR="002649A3" w:rsidRPr="00B72E5D" w:rsidRDefault="002649A3" w:rsidP="002649A3">
            <w:pPr>
              <w:pStyle w:val="Text"/>
              <w:rPr>
                <w:rStyle w:val="ChBlueBold"/>
              </w:rPr>
            </w:pPr>
            <w:r w:rsidRPr="00B72E5D">
              <w:rPr>
                <w:rStyle w:val="ChBlueBold"/>
              </w:rPr>
              <w:t>tra</w:t>
            </w:r>
          </w:p>
        </w:tc>
        <w:tc>
          <w:tcPr>
            <w:tcW w:w="491" w:type="dxa"/>
            <w:shd w:val="clear" w:color="auto" w:fill="auto"/>
          </w:tcPr>
          <w:p w14:paraId="49928E25" w14:textId="77777777" w:rsidR="002649A3" w:rsidRPr="00B72E5D" w:rsidRDefault="002649A3" w:rsidP="002649A3">
            <w:pPr>
              <w:pStyle w:val="Text"/>
              <w:rPr>
                <w:rStyle w:val="ChBlueBold"/>
              </w:rPr>
            </w:pPr>
            <w:r w:rsidRPr="00B72E5D">
              <w:rPr>
                <w:rStyle w:val="ChBlueBold"/>
              </w:rPr>
              <w:t>kas</w:t>
            </w:r>
          </w:p>
        </w:tc>
        <w:tc>
          <w:tcPr>
            <w:tcW w:w="667" w:type="dxa"/>
            <w:shd w:val="clear" w:color="auto" w:fill="auto"/>
          </w:tcPr>
          <w:p w14:paraId="16640027" w14:textId="77777777" w:rsidR="002649A3" w:rsidRPr="00B72E5D" w:rsidRDefault="002649A3" w:rsidP="002649A3">
            <w:pPr>
              <w:pStyle w:val="Text"/>
              <w:rPr>
                <w:rStyle w:val="ChBlueBold"/>
              </w:rPr>
            </w:pPr>
            <w:r w:rsidRPr="00B72E5D">
              <w:rPr>
                <w:rStyle w:val="ChBlueBold"/>
              </w:rPr>
              <w:t>kluar</w:t>
            </w:r>
          </w:p>
        </w:tc>
        <w:tc>
          <w:tcPr>
            <w:tcW w:w="706" w:type="dxa"/>
            <w:shd w:val="clear" w:color="auto" w:fill="auto"/>
          </w:tcPr>
          <w:p w14:paraId="1566A26D" w14:textId="77777777" w:rsidR="002649A3" w:rsidRPr="001967F9" w:rsidRDefault="002649A3" w:rsidP="002649A3">
            <w:pPr>
              <w:pStyle w:val="Text"/>
            </w:pPr>
            <w:r w:rsidRPr="001967F9">
              <w:t>uang</w:t>
            </w:r>
          </w:p>
        </w:tc>
        <w:tc>
          <w:tcPr>
            <w:tcW w:w="606" w:type="dxa"/>
            <w:shd w:val="clear" w:color="auto" w:fill="auto"/>
          </w:tcPr>
          <w:p w14:paraId="1D71E34D" w14:textId="77777777" w:rsidR="002649A3" w:rsidRPr="001967F9" w:rsidRDefault="002649A3" w:rsidP="002649A3">
            <w:pPr>
              <w:pStyle w:val="Text"/>
            </w:pPr>
            <w:r w:rsidRPr="001967F9">
              <w:t>bayar</w:t>
            </w:r>
          </w:p>
        </w:tc>
      </w:tr>
      <w:tr w:rsidR="00AC23C4" w:rsidRPr="00AC23C4" w14:paraId="79930775" w14:textId="77777777" w:rsidTr="00AC23C4">
        <w:tc>
          <w:tcPr>
            <w:tcW w:w="709" w:type="dxa"/>
            <w:shd w:val="clear" w:color="auto" w:fill="auto"/>
          </w:tcPr>
          <w:p w14:paraId="1DE51B77" w14:textId="77777777" w:rsidR="002649A3" w:rsidRPr="001967F9" w:rsidRDefault="002649A3" w:rsidP="002649A3">
            <w:pPr>
              <w:pStyle w:val="GlossEng"/>
            </w:pPr>
          </w:p>
        </w:tc>
        <w:tc>
          <w:tcPr>
            <w:tcW w:w="768" w:type="dxa"/>
            <w:shd w:val="clear" w:color="auto" w:fill="auto"/>
          </w:tcPr>
          <w:p w14:paraId="795B7394" w14:textId="77777777" w:rsidR="002649A3" w:rsidRPr="001967F9" w:rsidRDefault="00814B5A" w:rsidP="002649A3">
            <w:pPr>
              <w:pStyle w:val="GlossEng"/>
            </w:pPr>
            <w:r>
              <w:t>and.</w:t>
            </w:r>
            <w:r w:rsidR="002649A3" w:rsidRPr="001967F9">
              <w:t>then</w:t>
            </w:r>
          </w:p>
        </w:tc>
        <w:tc>
          <w:tcPr>
            <w:tcW w:w="605" w:type="dxa"/>
            <w:shd w:val="clear" w:color="auto" w:fill="auto"/>
          </w:tcPr>
          <w:p w14:paraId="446DDC51" w14:textId="77777777" w:rsidR="002649A3" w:rsidRPr="0099608C" w:rsidRDefault="002649A3" w:rsidP="002649A3">
            <w:pPr>
              <w:pStyle w:val="GlossEng"/>
              <w:rPr>
                <w:rStyle w:val="ChSmallCaps"/>
              </w:rPr>
            </w:pPr>
            <w:r w:rsidRPr="0099608C">
              <w:rPr>
                <w:rStyle w:val="ChSmallCaps"/>
              </w:rPr>
              <w:t>2pl</w:t>
            </w:r>
          </w:p>
        </w:tc>
        <w:tc>
          <w:tcPr>
            <w:tcW w:w="490" w:type="dxa"/>
            <w:shd w:val="clear" w:color="auto" w:fill="auto"/>
          </w:tcPr>
          <w:p w14:paraId="45A9EA77" w14:textId="77777777" w:rsidR="002649A3" w:rsidRPr="0099608C" w:rsidRDefault="002649A3" w:rsidP="002649A3">
            <w:pPr>
              <w:pStyle w:val="GlossEng"/>
              <w:rPr>
                <w:rStyle w:val="ChSmallCaps"/>
              </w:rPr>
            </w:pPr>
            <w:r w:rsidRPr="0099608C">
              <w:rPr>
                <w:rStyle w:val="ChSmallCaps"/>
              </w:rPr>
              <w:t>neg</w:t>
            </w:r>
          </w:p>
        </w:tc>
        <w:tc>
          <w:tcPr>
            <w:tcW w:w="491" w:type="dxa"/>
            <w:shd w:val="clear" w:color="auto" w:fill="auto"/>
          </w:tcPr>
          <w:p w14:paraId="2294A54F" w14:textId="77777777" w:rsidR="002649A3" w:rsidRPr="00AB0DCF" w:rsidRDefault="00AB0DCF" w:rsidP="002649A3">
            <w:pPr>
              <w:pStyle w:val="GlossEng"/>
            </w:pPr>
            <w:r w:rsidRPr="00AB0DCF">
              <w:t>give</w:t>
            </w:r>
          </w:p>
        </w:tc>
        <w:tc>
          <w:tcPr>
            <w:tcW w:w="667" w:type="dxa"/>
            <w:shd w:val="clear" w:color="auto" w:fill="auto"/>
          </w:tcPr>
          <w:p w14:paraId="3B968584" w14:textId="77777777" w:rsidR="002649A3" w:rsidRPr="001967F9" w:rsidRDefault="002649A3" w:rsidP="002649A3">
            <w:pPr>
              <w:pStyle w:val="GlossEng"/>
            </w:pPr>
            <w:r w:rsidRPr="001967F9">
              <w:t>go.out</w:t>
            </w:r>
          </w:p>
        </w:tc>
        <w:tc>
          <w:tcPr>
            <w:tcW w:w="706" w:type="dxa"/>
            <w:shd w:val="clear" w:color="auto" w:fill="auto"/>
          </w:tcPr>
          <w:p w14:paraId="188CED2D" w14:textId="77777777" w:rsidR="002649A3" w:rsidRPr="001967F9" w:rsidRDefault="002649A3" w:rsidP="002649A3">
            <w:pPr>
              <w:pStyle w:val="GlossEng"/>
            </w:pPr>
            <w:r w:rsidRPr="001967F9">
              <w:t>money</w:t>
            </w:r>
          </w:p>
        </w:tc>
        <w:tc>
          <w:tcPr>
            <w:tcW w:w="606" w:type="dxa"/>
            <w:shd w:val="clear" w:color="auto" w:fill="auto"/>
          </w:tcPr>
          <w:p w14:paraId="7173911D" w14:textId="77777777" w:rsidR="002649A3" w:rsidRPr="001967F9" w:rsidRDefault="002649A3" w:rsidP="002649A3">
            <w:pPr>
              <w:pStyle w:val="GlossEng"/>
            </w:pPr>
            <w:r w:rsidRPr="001967F9">
              <w:t>pay</w:t>
            </w:r>
          </w:p>
        </w:tc>
      </w:tr>
    </w:tbl>
    <w:p w14:paraId="18921283" w14:textId="29B24E65" w:rsidR="002649A3" w:rsidRDefault="002649A3" w:rsidP="006606E5">
      <w:pPr>
        <w:pStyle w:val="FreeTranslEng15pt"/>
      </w:pPr>
      <w:r>
        <w:t xml:space="preserve">[Encouraging teenagers to take gratis English classes:] </w:t>
      </w:r>
      <w:r w:rsidR="00B7093A">
        <w:t>‘</w:t>
      </w:r>
      <w:r>
        <w:t xml:space="preserve">and then you </w:t>
      </w:r>
      <w:r w:rsidRPr="002E190B">
        <w:rPr>
          <w:rStyle w:val="ChBlueBold"/>
        </w:rPr>
        <w:t>won</w:t>
      </w:r>
      <w:r w:rsidR="00B7093A">
        <w:rPr>
          <w:rStyle w:val="ChBlueBold"/>
        </w:rPr>
        <w:t>’</w:t>
      </w:r>
      <w:r w:rsidRPr="002E190B">
        <w:rPr>
          <w:rStyle w:val="ChBlueBold"/>
        </w:rPr>
        <w:t>t</w:t>
      </w:r>
      <w:r w:rsidRPr="00B72E5D">
        <w:rPr>
          <w:rStyle w:val="ChBlueBold"/>
        </w:rPr>
        <w:t xml:space="preserve"> have to pay</w:t>
      </w:r>
      <w:r>
        <w:t xml:space="preserve"> fees</w:t>
      </w:r>
      <w:r w:rsidR="00B7093A">
        <w:t>’</w:t>
      </w:r>
      <w:r>
        <w:t xml:space="preserve"> (Lit. </w:t>
      </w:r>
      <w:r w:rsidR="00B7093A">
        <w:t>‘</w:t>
      </w:r>
      <w:r w:rsidRPr="00B72E5D">
        <w:rPr>
          <w:rStyle w:val="ChBlueBold"/>
        </w:rPr>
        <w:t>not cause to come out</w:t>
      </w:r>
      <w:r w:rsidR="00B7093A">
        <w:t>’</w:t>
      </w:r>
      <w:r>
        <w:t xml:space="preserve">) </w:t>
      </w:r>
      <w:r w:rsidRPr="00432CA0">
        <w:rPr>
          <w:rStyle w:val="ExampleSource"/>
        </w:rPr>
        <w:t>[081115-001a-Cv.0160]</w:t>
      </w:r>
    </w:p>
    <w:p w14:paraId="36DCDA92" w14:textId="77777777" w:rsidR="002649A3" w:rsidRDefault="002649A3" w:rsidP="002649A3">
      <w:pPr>
        <w:pStyle w:val="Heading4"/>
      </w:pPr>
      <w:bookmarkStart w:id="4884" w:name="_Ref367461744"/>
      <w:r>
        <w:t>Negation of existential clauses</w:t>
      </w:r>
      <w:bookmarkEnd w:id="4884"/>
    </w:p>
    <w:p w14:paraId="51B9E89B" w14:textId="5B6D5965" w:rsidR="002649A3" w:rsidRPr="005154F6" w:rsidRDefault="002649A3" w:rsidP="0089723E">
      <w:pPr>
        <w:pStyle w:val="Body0000after"/>
      </w:pPr>
      <w:r>
        <w:t xml:space="preserve">Existential clauses are also negated with </w:t>
      </w:r>
      <w:r w:rsidRPr="004F7A04">
        <w:rPr>
          <w:rStyle w:val="ChItalBold"/>
        </w:rPr>
        <w:t>tida</w:t>
      </w:r>
      <w:r w:rsidRPr="00534440">
        <w:t>/</w:t>
      </w:r>
      <w:r w:rsidRPr="00534440">
        <w:rPr>
          <w:rStyle w:val="ChItalBold"/>
        </w:rPr>
        <w:t>tra</w:t>
      </w:r>
      <w:r w:rsidRPr="00534440">
        <w:t xml:space="preserve"> </w:t>
      </w:r>
      <w:r w:rsidR="00B7093A">
        <w:t>‘</w:t>
      </w:r>
      <w:r w:rsidRPr="0099608C">
        <w:rPr>
          <w:rStyle w:val="ChSmallCaps"/>
        </w:rPr>
        <w:t>neg</w:t>
      </w:r>
      <w:r w:rsidR="00B7093A">
        <w:t>’</w:t>
      </w:r>
      <w:r>
        <w:t xml:space="preserve">, as illustrated in </w:t>
      </w:r>
      <w:r>
        <w:fldChar w:fldCharType="begin"/>
      </w:r>
      <w:r>
        <w:instrText xml:space="preserve"> REF _Ref339731772 \h </w:instrText>
      </w:r>
      <w:r>
        <w:fldChar w:fldCharType="separate"/>
      </w:r>
      <w:r w:rsidR="00154D81">
        <w:t>(</w:t>
      </w:r>
      <w:r w:rsidR="00154D81">
        <w:rPr>
          <w:noProof/>
        </w:rPr>
        <w:t>6</w:t>
      </w:r>
      <w:r w:rsidR="00154D81">
        <w:t>)</w:t>
      </w:r>
      <w:r>
        <w:fldChar w:fldCharType="end"/>
      </w:r>
      <w:r>
        <w:t xml:space="preserve"> to </w:t>
      </w:r>
      <w:r>
        <w:fldChar w:fldCharType="begin"/>
      </w:r>
      <w:r>
        <w:instrText xml:space="preserve"> REF _Ref339731777 \h </w:instrText>
      </w:r>
      <w:r>
        <w:fldChar w:fldCharType="separate"/>
      </w:r>
      <w:r w:rsidR="00154D81">
        <w:t>(</w:t>
      </w:r>
      <w:r w:rsidR="00154D81">
        <w:rPr>
          <w:noProof/>
        </w:rPr>
        <w:t>10</w:t>
      </w:r>
      <w:r w:rsidR="00154D81">
        <w:t>)</w:t>
      </w:r>
      <w:r>
        <w:fldChar w:fldCharType="end"/>
      </w:r>
      <w:r w:rsidRPr="005154F6">
        <w:t xml:space="preserve">. Examples for negated one-argument clauses are given in </w:t>
      </w:r>
      <w:r>
        <w:fldChar w:fldCharType="begin"/>
      </w:r>
      <w:r>
        <w:instrText xml:space="preserve"> REF _Ref339731772 \h </w:instrText>
      </w:r>
      <w:r>
        <w:fldChar w:fldCharType="separate"/>
      </w:r>
      <w:r w:rsidR="00154D81">
        <w:t>(</w:t>
      </w:r>
      <w:r w:rsidR="00154D81">
        <w:rPr>
          <w:noProof/>
        </w:rPr>
        <w:t>6</w:t>
      </w:r>
      <w:r w:rsidR="00154D81">
        <w:t>)</w:t>
      </w:r>
      <w:r>
        <w:fldChar w:fldCharType="end"/>
      </w:r>
      <w:r>
        <w:t xml:space="preserve"> to </w:t>
      </w:r>
      <w:r>
        <w:fldChar w:fldCharType="begin"/>
      </w:r>
      <w:r>
        <w:instrText xml:space="preserve"> REF _Ref339731774 \h </w:instrText>
      </w:r>
      <w:r>
        <w:fldChar w:fldCharType="separate"/>
      </w:r>
      <w:r w:rsidR="00154D81">
        <w:t>(</w:t>
      </w:r>
      <w:r w:rsidR="00154D81">
        <w:rPr>
          <w:noProof/>
        </w:rPr>
        <w:t>8</w:t>
      </w:r>
      <w:r w:rsidR="00154D81">
        <w:t>)</w:t>
      </w:r>
      <w:r>
        <w:fldChar w:fldCharType="end"/>
      </w:r>
      <w:r>
        <w:t xml:space="preserve">, </w:t>
      </w:r>
      <w:r w:rsidRPr="005154F6">
        <w:t xml:space="preserve">and for two-argument clauses in </w:t>
      </w:r>
      <w:r>
        <w:fldChar w:fldCharType="begin"/>
      </w:r>
      <w:r>
        <w:instrText xml:space="preserve"> REF _Ref339731776 \h </w:instrText>
      </w:r>
      <w:r>
        <w:fldChar w:fldCharType="separate"/>
      </w:r>
      <w:r w:rsidR="00154D81">
        <w:t>(</w:t>
      </w:r>
      <w:r w:rsidR="00154D81">
        <w:rPr>
          <w:noProof/>
        </w:rPr>
        <w:t>9</w:t>
      </w:r>
      <w:r w:rsidR="00154D81">
        <w:t>)</w:t>
      </w:r>
      <w:r>
        <w:fldChar w:fldCharType="end"/>
      </w:r>
      <w:r>
        <w:t xml:space="preserve"> to </w:t>
      </w:r>
      <w:r>
        <w:fldChar w:fldCharType="begin"/>
      </w:r>
      <w:r>
        <w:instrText xml:space="preserve"> REF _Ref339731777 \h </w:instrText>
      </w:r>
      <w:r>
        <w:fldChar w:fldCharType="separate"/>
      </w:r>
      <w:r w:rsidR="00154D81">
        <w:t>(</w:t>
      </w:r>
      <w:r w:rsidR="00154D81">
        <w:rPr>
          <w:noProof/>
        </w:rPr>
        <w:t>10</w:t>
      </w:r>
      <w:r w:rsidR="00154D81">
        <w:t>)</w:t>
      </w:r>
      <w:r>
        <w:fldChar w:fldCharType="end"/>
      </w:r>
      <w:r w:rsidRPr="005154F6">
        <w:t>. (Existential clauses are discussed in detail in §</w:t>
      </w:r>
      <w:r w:rsidR="005F1D82">
        <w:fldChar w:fldCharType="begin"/>
      </w:r>
      <w:r w:rsidR="005F1D82">
        <w:instrText xml:space="preserve"> REF _Ref272582710 \w \h </w:instrText>
      </w:r>
      <w:r w:rsidR="005F1D82">
        <w:fldChar w:fldCharType="separate"/>
      </w:r>
      <w:r w:rsidR="00154D81">
        <w:rPr>
          <w:cs/>
        </w:rPr>
        <w:t>‎</w:t>
      </w:r>
      <w:r w:rsidR="00154D81">
        <w:t>11.4</w:t>
      </w:r>
      <w:r w:rsidR="005F1D82">
        <w:fldChar w:fldCharType="end"/>
      </w:r>
      <w:r w:rsidRPr="005154F6">
        <w:t>.)</w:t>
      </w:r>
    </w:p>
    <w:p w14:paraId="641D6CC8" w14:textId="789E3B39" w:rsidR="002649A3" w:rsidRDefault="002649A3" w:rsidP="0089723E">
      <w:pPr>
        <w:pStyle w:val="Body0505after"/>
      </w:pPr>
      <w:r>
        <w:t xml:space="preserve">The respective one-argument clauses in </w:t>
      </w:r>
      <w:r>
        <w:fldChar w:fldCharType="begin"/>
      </w:r>
      <w:r>
        <w:instrText xml:space="preserve"> REF _Ref339731772 \h </w:instrText>
      </w:r>
      <w:r>
        <w:fldChar w:fldCharType="separate"/>
      </w:r>
      <w:r w:rsidR="00154D81">
        <w:t>(</w:t>
      </w:r>
      <w:r w:rsidR="00154D81">
        <w:rPr>
          <w:noProof/>
        </w:rPr>
        <w:t>6</w:t>
      </w:r>
      <w:r w:rsidR="00154D81">
        <w:t>)</w:t>
      </w:r>
      <w:r>
        <w:fldChar w:fldCharType="end"/>
      </w:r>
      <w:r>
        <w:t xml:space="preserve"> and </w:t>
      </w:r>
      <w:r>
        <w:fldChar w:fldCharType="begin"/>
      </w:r>
      <w:r>
        <w:instrText xml:space="preserve"> REF _Ref339731773 \h </w:instrText>
      </w:r>
      <w:r>
        <w:fldChar w:fldCharType="separate"/>
      </w:r>
      <w:r w:rsidR="00154D81">
        <w:t>(</w:t>
      </w:r>
      <w:r w:rsidR="00154D81">
        <w:rPr>
          <w:noProof/>
        </w:rPr>
        <w:t>7</w:t>
      </w:r>
      <w:r w:rsidR="00154D81">
        <w:t>)</w:t>
      </w:r>
      <w:r>
        <w:fldChar w:fldCharType="end"/>
      </w:r>
      <w:r>
        <w:t xml:space="preserve"> illustrate negated existence and negated availability of indefinite/</w:t>
      </w:r>
      <w:r w:rsidRPr="001300B6">
        <w:t>nonidentifiable theme expressions</w:t>
      </w:r>
      <w:r>
        <w:t xml:space="preserve">. The example in </w:t>
      </w:r>
      <w:r>
        <w:fldChar w:fldCharType="begin"/>
      </w:r>
      <w:r>
        <w:instrText xml:space="preserve"> REF _Ref339731774 \h </w:instrText>
      </w:r>
      <w:r>
        <w:fldChar w:fldCharType="separate"/>
      </w:r>
      <w:r w:rsidR="00154D81">
        <w:t>(</w:t>
      </w:r>
      <w:r w:rsidR="00154D81">
        <w:rPr>
          <w:noProof/>
        </w:rPr>
        <w:t>8</w:t>
      </w:r>
      <w:r w:rsidR="00154D81">
        <w:t>)</w:t>
      </w:r>
      <w:r>
        <w:fldChar w:fldCharType="end"/>
      </w:r>
      <w:r>
        <w:t xml:space="preserve"> demonstrates negation of a definite/identifiable theme expression. One-argument clauses denoting negative possession of a definite/identifiable possessum are </w:t>
      </w:r>
      <w:r w:rsidR="007C6557">
        <w:t>unattested</w:t>
      </w:r>
      <w:r>
        <w:t xml:space="preserve"> in the corpus; instead, the preferred type of existential clause to express negative possession are two-argument clauses, as shown in </w:t>
      </w:r>
      <w:r>
        <w:fldChar w:fldCharType="begin"/>
      </w:r>
      <w:r>
        <w:instrText xml:space="preserve"> REF _Ref339731776 \h </w:instrText>
      </w:r>
      <w:r>
        <w:fldChar w:fldCharType="separate"/>
      </w:r>
      <w:r w:rsidR="00154D81">
        <w:t>(</w:t>
      </w:r>
      <w:r w:rsidR="00154D81">
        <w:rPr>
          <w:noProof/>
        </w:rPr>
        <w:t>9</w:t>
      </w:r>
      <w:r w:rsidR="00154D81">
        <w:t>)</w:t>
      </w:r>
      <w:r>
        <w:fldChar w:fldCharType="end"/>
      </w:r>
      <w:r>
        <w:t xml:space="preserve"> and </w:t>
      </w:r>
      <w:r>
        <w:fldChar w:fldCharType="begin"/>
      </w:r>
      <w:r>
        <w:instrText xml:space="preserve"> REF _Ref339731777 \h </w:instrText>
      </w:r>
      <w:r>
        <w:fldChar w:fldCharType="separate"/>
      </w:r>
      <w:r w:rsidR="00154D81">
        <w:t>(</w:t>
      </w:r>
      <w:r w:rsidR="00154D81">
        <w:rPr>
          <w:noProof/>
        </w:rPr>
        <w:t>10</w:t>
      </w:r>
      <w:r w:rsidR="00154D81">
        <w:t>)</w:t>
      </w:r>
      <w:r>
        <w:fldChar w:fldCharType="end"/>
      </w:r>
      <w:r>
        <w:t>.</w:t>
      </w:r>
    </w:p>
    <w:p w14:paraId="57E312C4" w14:textId="12ADA446" w:rsidR="002649A3" w:rsidRDefault="002649A3" w:rsidP="002649A3">
      <w:pPr>
        <w:pStyle w:val="ExampleTitle"/>
      </w:pPr>
      <w:r>
        <w:t>Negation of one-argument existential clauses</w:t>
      </w:r>
      <w:r w:rsidRPr="004457DF">
        <w:t xml:space="preserve"> </w:t>
      </w:r>
      <w:r>
        <w:t xml:space="preserve">with </w:t>
      </w:r>
      <w:r w:rsidRPr="004F7A04">
        <w:rPr>
          <w:rStyle w:val="ChItalBold"/>
        </w:rPr>
        <w:t>tida</w:t>
      </w:r>
      <w:r w:rsidRPr="00534440">
        <w:t>/</w:t>
      </w:r>
      <w:r w:rsidRPr="00534440">
        <w:rPr>
          <w:rStyle w:val="ChItalBold"/>
        </w:rPr>
        <w:t>tra</w:t>
      </w:r>
      <w:r w:rsidRPr="00534440">
        <w:t xml:space="preserve"> </w:t>
      </w:r>
      <w:r w:rsidR="00B7093A">
        <w:t>‘</w:t>
      </w:r>
      <w:r w:rsidRPr="0099608C">
        <w:rPr>
          <w:rStyle w:val="ChSmallCaps"/>
        </w:rPr>
        <w:t>neg</w:t>
      </w:r>
      <w:r w:rsidR="00B7093A">
        <w:t>’</w:t>
      </w:r>
    </w:p>
    <w:tbl>
      <w:tblPr>
        <w:tblW w:w="3264" w:type="dxa"/>
        <w:tblCellMar>
          <w:left w:w="42" w:type="dxa"/>
          <w:right w:w="42" w:type="dxa"/>
        </w:tblCellMar>
        <w:tblLook w:val="01E0" w:firstRow="1" w:lastRow="1" w:firstColumn="1" w:lastColumn="1" w:noHBand="0" w:noVBand="0"/>
      </w:tblPr>
      <w:tblGrid>
        <w:gridCol w:w="709"/>
        <w:gridCol w:w="513"/>
        <w:gridCol w:w="562"/>
        <w:gridCol w:w="751"/>
        <w:gridCol w:w="729"/>
      </w:tblGrid>
      <w:tr w:rsidR="00AC23C4" w:rsidRPr="008C7D8B" w14:paraId="60606B73" w14:textId="77777777" w:rsidTr="00AC23C4">
        <w:tc>
          <w:tcPr>
            <w:tcW w:w="709" w:type="dxa"/>
            <w:shd w:val="clear" w:color="auto" w:fill="auto"/>
          </w:tcPr>
          <w:p w14:paraId="3D53C870" w14:textId="77777777" w:rsidR="002649A3" w:rsidRPr="00DE2EF3" w:rsidRDefault="002649A3" w:rsidP="002649A3">
            <w:pPr>
              <w:pStyle w:val="O0Nwnext"/>
            </w:pPr>
            <w:bookmarkStart w:id="4885" w:name="_Ref269822424"/>
            <w:bookmarkStart w:id="4886" w:name="_Ref339731772"/>
            <w:r>
              <w:t>(</w:t>
            </w:r>
            <w:fldSimple w:instr=" SEQ ( \* ARABIC \s 1 ">
              <w:r w:rsidR="00154D81">
                <w:rPr>
                  <w:noProof/>
                </w:rPr>
                <w:t>6</w:t>
              </w:r>
            </w:fldSimple>
            <w:bookmarkEnd w:id="4885"/>
            <w:r>
              <w:t>)</w:t>
            </w:r>
            <w:bookmarkEnd w:id="4886"/>
          </w:p>
        </w:tc>
        <w:tc>
          <w:tcPr>
            <w:tcW w:w="513" w:type="dxa"/>
            <w:shd w:val="clear" w:color="auto" w:fill="auto"/>
          </w:tcPr>
          <w:p w14:paraId="523D455B" w14:textId="77777777" w:rsidR="002649A3" w:rsidRPr="00055A39" w:rsidRDefault="002649A3" w:rsidP="002649A3">
            <w:pPr>
              <w:pStyle w:val="Text"/>
              <w:rPr>
                <w:rStyle w:val="ChBlueBold"/>
              </w:rPr>
            </w:pPr>
            <w:r>
              <w:rPr>
                <w:rStyle w:val="ChBlueBold"/>
              </w:rPr>
              <w:t>tra</w:t>
            </w:r>
          </w:p>
        </w:tc>
        <w:tc>
          <w:tcPr>
            <w:tcW w:w="562" w:type="dxa"/>
            <w:shd w:val="clear" w:color="auto" w:fill="auto"/>
          </w:tcPr>
          <w:p w14:paraId="139A97A4" w14:textId="77777777" w:rsidR="002649A3" w:rsidRPr="00055A39" w:rsidRDefault="002649A3" w:rsidP="002649A3">
            <w:pPr>
              <w:pStyle w:val="Text"/>
              <w:rPr>
                <w:rStyle w:val="ChBlueBold"/>
              </w:rPr>
            </w:pPr>
            <w:r w:rsidRPr="00055A39">
              <w:rPr>
                <w:rStyle w:val="ChBlueBold"/>
              </w:rPr>
              <w:t>ada</w:t>
            </w:r>
          </w:p>
        </w:tc>
        <w:tc>
          <w:tcPr>
            <w:tcW w:w="751" w:type="dxa"/>
            <w:shd w:val="clear" w:color="auto" w:fill="auto"/>
          </w:tcPr>
          <w:p w14:paraId="2CB8316A" w14:textId="77777777" w:rsidR="002649A3" w:rsidRPr="00CF0BA3" w:rsidRDefault="002649A3" w:rsidP="002649A3">
            <w:pPr>
              <w:pStyle w:val="Text"/>
            </w:pPr>
            <w:r w:rsidRPr="00CF0BA3">
              <w:t>kamar</w:t>
            </w:r>
          </w:p>
        </w:tc>
        <w:tc>
          <w:tcPr>
            <w:tcW w:w="729" w:type="dxa"/>
            <w:shd w:val="clear" w:color="auto" w:fill="auto"/>
          </w:tcPr>
          <w:p w14:paraId="314C8A3F" w14:textId="77777777" w:rsidR="002649A3" w:rsidRPr="00CF0BA3" w:rsidRDefault="002649A3" w:rsidP="002649A3">
            <w:pPr>
              <w:pStyle w:val="Text"/>
            </w:pPr>
            <w:r w:rsidRPr="00CF0BA3">
              <w:t>mandi</w:t>
            </w:r>
          </w:p>
        </w:tc>
      </w:tr>
      <w:tr w:rsidR="00AC23C4" w:rsidRPr="00AC23C4" w14:paraId="75D603C8" w14:textId="77777777" w:rsidTr="00AC23C4">
        <w:tc>
          <w:tcPr>
            <w:tcW w:w="709" w:type="dxa"/>
            <w:shd w:val="clear" w:color="auto" w:fill="auto"/>
          </w:tcPr>
          <w:p w14:paraId="6E070F70" w14:textId="77777777" w:rsidR="002649A3" w:rsidRPr="00DE2EF3" w:rsidRDefault="002649A3" w:rsidP="002649A3">
            <w:pPr>
              <w:pStyle w:val="GlossEng"/>
            </w:pPr>
          </w:p>
        </w:tc>
        <w:tc>
          <w:tcPr>
            <w:tcW w:w="513" w:type="dxa"/>
            <w:shd w:val="clear" w:color="auto" w:fill="auto"/>
          </w:tcPr>
          <w:p w14:paraId="1FE834C6" w14:textId="77777777" w:rsidR="002649A3" w:rsidRPr="0099608C" w:rsidRDefault="002649A3" w:rsidP="002649A3">
            <w:pPr>
              <w:pStyle w:val="GlossEng"/>
              <w:rPr>
                <w:rStyle w:val="ChSmallCaps"/>
              </w:rPr>
            </w:pPr>
            <w:r w:rsidRPr="0099608C">
              <w:rPr>
                <w:rStyle w:val="ChSmallCaps"/>
              </w:rPr>
              <w:t>neg</w:t>
            </w:r>
          </w:p>
        </w:tc>
        <w:tc>
          <w:tcPr>
            <w:tcW w:w="562" w:type="dxa"/>
            <w:shd w:val="clear" w:color="auto" w:fill="auto"/>
          </w:tcPr>
          <w:p w14:paraId="2A3D57CA" w14:textId="77777777" w:rsidR="002649A3" w:rsidRPr="009D3326" w:rsidRDefault="002649A3" w:rsidP="002649A3">
            <w:pPr>
              <w:pStyle w:val="GlossEng"/>
            </w:pPr>
            <w:r w:rsidRPr="009D3326">
              <w:t>exist</w:t>
            </w:r>
          </w:p>
        </w:tc>
        <w:tc>
          <w:tcPr>
            <w:tcW w:w="751" w:type="dxa"/>
            <w:shd w:val="clear" w:color="auto" w:fill="auto"/>
          </w:tcPr>
          <w:p w14:paraId="0E5D9B48" w14:textId="77777777" w:rsidR="002649A3" w:rsidRPr="009D3326" w:rsidRDefault="002649A3" w:rsidP="002649A3">
            <w:pPr>
              <w:pStyle w:val="GlossEng"/>
            </w:pPr>
            <w:r w:rsidRPr="009D3326">
              <w:t>room</w:t>
            </w:r>
          </w:p>
        </w:tc>
        <w:tc>
          <w:tcPr>
            <w:tcW w:w="729" w:type="dxa"/>
            <w:shd w:val="clear" w:color="auto" w:fill="auto"/>
          </w:tcPr>
          <w:p w14:paraId="381AC3CB" w14:textId="77777777" w:rsidR="002649A3" w:rsidRPr="009D3326" w:rsidRDefault="002649A3" w:rsidP="002649A3">
            <w:pPr>
              <w:pStyle w:val="GlossEng"/>
            </w:pPr>
            <w:r w:rsidRPr="009D3326">
              <w:t>bathe</w:t>
            </w:r>
          </w:p>
        </w:tc>
      </w:tr>
    </w:tbl>
    <w:p w14:paraId="2E5C02F9" w14:textId="6730E275" w:rsidR="002649A3" w:rsidRDefault="00B7093A" w:rsidP="002649A3">
      <w:pPr>
        <w:pStyle w:val="FreeTranslEng"/>
      </w:pPr>
      <w:r>
        <w:t>‘</w:t>
      </w:r>
      <w:r w:rsidR="002649A3" w:rsidRPr="00D77537">
        <w:t xml:space="preserve">(there) </w:t>
      </w:r>
      <w:r w:rsidR="002649A3" w:rsidRPr="008F13A4">
        <w:rPr>
          <w:rStyle w:val="ChBlueBold"/>
        </w:rPr>
        <w:t>weren</w:t>
      </w:r>
      <w:r>
        <w:rPr>
          <w:rStyle w:val="ChBlueBold"/>
        </w:rPr>
        <w:t>’</w:t>
      </w:r>
      <w:r w:rsidR="002649A3" w:rsidRPr="008F13A4">
        <w:rPr>
          <w:rStyle w:val="ChBlueBold"/>
        </w:rPr>
        <w:t>t</w:t>
      </w:r>
      <w:r w:rsidR="002649A3" w:rsidRPr="00D77537">
        <w:t xml:space="preserve"> (any) bathrooms</w:t>
      </w:r>
      <w:r>
        <w:t>’</w:t>
      </w:r>
      <w:r w:rsidR="002649A3">
        <w:t xml:space="preserve"> </w:t>
      </w:r>
      <w:r w:rsidR="002649A3" w:rsidRPr="00055A39">
        <w:rPr>
          <w:rStyle w:val="ExampleSource"/>
        </w:rPr>
        <w:t>[081025-009a-Cv.0059]</w:t>
      </w:r>
    </w:p>
    <w:tbl>
      <w:tblPr>
        <w:tblW w:w="0" w:type="auto"/>
        <w:tblCellMar>
          <w:left w:w="42" w:type="dxa"/>
          <w:right w:w="42" w:type="dxa"/>
        </w:tblCellMar>
        <w:tblLook w:val="01E0" w:firstRow="1" w:lastRow="1" w:firstColumn="1" w:lastColumn="1" w:noHBand="0" w:noVBand="0"/>
      </w:tblPr>
      <w:tblGrid>
        <w:gridCol w:w="709"/>
        <w:gridCol w:w="518"/>
        <w:gridCol w:w="562"/>
        <w:gridCol w:w="629"/>
        <w:gridCol w:w="751"/>
      </w:tblGrid>
      <w:tr w:rsidR="00AC23C4" w:rsidRPr="008C7D8B" w14:paraId="23747D12" w14:textId="77777777" w:rsidTr="00AC23C4">
        <w:tc>
          <w:tcPr>
            <w:tcW w:w="709" w:type="dxa"/>
            <w:shd w:val="clear" w:color="auto" w:fill="auto"/>
          </w:tcPr>
          <w:p w14:paraId="1AEAD2EA" w14:textId="77777777" w:rsidR="002649A3" w:rsidRPr="00DE2EF3" w:rsidRDefault="002649A3" w:rsidP="002649A3">
            <w:pPr>
              <w:pStyle w:val="O0Nwnext"/>
            </w:pPr>
            <w:bookmarkStart w:id="4887" w:name="_Ref339731773"/>
            <w:r>
              <w:t>(</w:t>
            </w:r>
            <w:fldSimple w:instr=" SEQ ( \* ARABIC \s 1 ">
              <w:r w:rsidR="00154D81">
                <w:rPr>
                  <w:noProof/>
                </w:rPr>
                <w:t>7</w:t>
              </w:r>
            </w:fldSimple>
            <w:r>
              <w:t>)</w:t>
            </w:r>
            <w:bookmarkEnd w:id="4887"/>
          </w:p>
        </w:tc>
        <w:tc>
          <w:tcPr>
            <w:tcW w:w="518" w:type="dxa"/>
            <w:shd w:val="clear" w:color="auto" w:fill="auto"/>
          </w:tcPr>
          <w:p w14:paraId="3DAA2749" w14:textId="77777777" w:rsidR="002649A3" w:rsidRPr="0089016A" w:rsidRDefault="002649A3" w:rsidP="002649A3">
            <w:pPr>
              <w:pStyle w:val="Text"/>
              <w:rPr>
                <w:rStyle w:val="ChBlueBold"/>
              </w:rPr>
            </w:pPr>
            <w:r w:rsidRPr="0089016A">
              <w:rPr>
                <w:rStyle w:val="ChBlueBold"/>
              </w:rPr>
              <w:t>tida</w:t>
            </w:r>
          </w:p>
        </w:tc>
        <w:tc>
          <w:tcPr>
            <w:tcW w:w="562" w:type="dxa"/>
            <w:shd w:val="clear" w:color="auto" w:fill="auto"/>
          </w:tcPr>
          <w:p w14:paraId="43B1F1E9" w14:textId="77777777" w:rsidR="002649A3" w:rsidRPr="0089016A" w:rsidRDefault="002649A3" w:rsidP="002649A3">
            <w:pPr>
              <w:pStyle w:val="Text"/>
              <w:rPr>
                <w:rStyle w:val="ChBlueBold"/>
              </w:rPr>
            </w:pPr>
            <w:r>
              <w:rPr>
                <w:rStyle w:val="ChBlueBold"/>
              </w:rPr>
              <w:t>a</w:t>
            </w:r>
            <w:r w:rsidRPr="0089016A">
              <w:rPr>
                <w:rStyle w:val="ChBlueBold"/>
              </w:rPr>
              <w:t>da</w:t>
            </w:r>
          </w:p>
        </w:tc>
        <w:tc>
          <w:tcPr>
            <w:tcW w:w="629" w:type="dxa"/>
            <w:shd w:val="clear" w:color="auto" w:fill="auto"/>
          </w:tcPr>
          <w:p w14:paraId="1C9A620C" w14:textId="77777777" w:rsidR="002649A3" w:rsidRPr="00CF0BA3" w:rsidRDefault="002649A3" w:rsidP="002649A3">
            <w:pPr>
              <w:pStyle w:val="Text"/>
            </w:pPr>
            <w:r w:rsidRPr="00CF0BA3">
              <w:t>air</w:t>
            </w:r>
          </w:p>
        </w:tc>
        <w:tc>
          <w:tcPr>
            <w:tcW w:w="751" w:type="dxa"/>
            <w:shd w:val="clear" w:color="auto" w:fill="auto"/>
          </w:tcPr>
          <w:p w14:paraId="69B01723" w14:textId="77777777" w:rsidR="002649A3" w:rsidRPr="00CF0BA3" w:rsidRDefault="002649A3" w:rsidP="002649A3">
            <w:pPr>
              <w:pStyle w:val="Text"/>
            </w:pPr>
            <w:r w:rsidRPr="00CF0BA3">
              <w:t>minum</w:t>
            </w:r>
          </w:p>
        </w:tc>
      </w:tr>
      <w:tr w:rsidR="00AC23C4" w:rsidRPr="00AC23C4" w14:paraId="002704BC" w14:textId="77777777" w:rsidTr="00AC23C4">
        <w:tc>
          <w:tcPr>
            <w:tcW w:w="709" w:type="dxa"/>
            <w:shd w:val="clear" w:color="auto" w:fill="auto"/>
          </w:tcPr>
          <w:p w14:paraId="46EEEFD5" w14:textId="77777777" w:rsidR="002649A3" w:rsidRPr="00DE2EF3" w:rsidRDefault="002649A3" w:rsidP="002649A3">
            <w:pPr>
              <w:pStyle w:val="GlossEng"/>
            </w:pPr>
          </w:p>
        </w:tc>
        <w:tc>
          <w:tcPr>
            <w:tcW w:w="518" w:type="dxa"/>
            <w:shd w:val="clear" w:color="auto" w:fill="auto"/>
          </w:tcPr>
          <w:p w14:paraId="5773A57B" w14:textId="77777777" w:rsidR="002649A3" w:rsidRPr="0099608C" w:rsidRDefault="002649A3" w:rsidP="002649A3">
            <w:pPr>
              <w:pStyle w:val="GlossEng"/>
              <w:rPr>
                <w:rStyle w:val="ChSmallCaps"/>
              </w:rPr>
            </w:pPr>
            <w:r w:rsidRPr="0099608C">
              <w:rPr>
                <w:rStyle w:val="ChSmallCaps"/>
              </w:rPr>
              <w:t>neg</w:t>
            </w:r>
          </w:p>
        </w:tc>
        <w:tc>
          <w:tcPr>
            <w:tcW w:w="562" w:type="dxa"/>
            <w:shd w:val="clear" w:color="auto" w:fill="auto"/>
          </w:tcPr>
          <w:p w14:paraId="0AA03721" w14:textId="77777777" w:rsidR="002649A3" w:rsidRPr="009D3326" w:rsidRDefault="002649A3" w:rsidP="002649A3">
            <w:pPr>
              <w:pStyle w:val="GlossEng"/>
            </w:pPr>
            <w:r w:rsidRPr="009D3326">
              <w:t>exist</w:t>
            </w:r>
          </w:p>
        </w:tc>
        <w:tc>
          <w:tcPr>
            <w:tcW w:w="629" w:type="dxa"/>
            <w:shd w:val="clear" w:color="auto" w:fill="auto"/>
          </w:tcPr>
          <w:p w14:paraId="3F6F9F7E" w14:textId="77777777" w:rsidR="002649A3" w:rsidRPr="009D3326" w:rsidRDefault="002649A3" w:rsidP="002649A3">
            <w:pPr>
              <w:pStyle w:val="GlossEng"/>
            </w:pPr>
            <w:r w:rsidRPr="009D3326">
              <w:t>water</w:t>
            </w:r>
          </w:p>
        </w:tc>
        <w:tc>
          <w:tcPr>
            <w:tcW w:w="751" w:type="dxa"/>
            <w:shd w:val="clear" w:color="auto" w:fill="auto"/>
          </w:tcPr>
          <w:p w14:paraId="38466896" w14:textId="77777777" w:rsidR="002649A3" w:rsidRPr="009D3326" w:rsidRDefault="002649A3" w:rsidP="002649A3">
            <w:pPr>
              <w:pStyle w:val="GlossEng"/>
            </w:pPr>
            <w:r w:rsidRPr="009D3326">
              <w:t>drink</w:t>
            </w:r>
          </w:p>
        </w:tc>
      </w:tr>
    </w:tbl>
    <w:p w14:paraId="73ED4349" w14:textId="740DA078" w:rsidR="002649A3" w:rsidRDefault="00B7093A" w:rsidP="002649A3">
      <w:pPr>
        <w:pStyle w:val="FreeTranslEng"/>
      </w:pPr>
      <w:r>
        <w:t>‘</w:t>
      </w:r>
      <w:r w:rsidR="002649A3" w:rsidRPr="00D77537">
        <w:t xml:space="preserve">(there) </w:t>
      </w:r>
      <w:r w:rsidR="002649A3" w:rsidRPr="004A64E5">
        <w:rPr>
          <w:rStyle w:val="ChBlueBold"/>
        </w:rPr>
        <w:t>was no</w:t>
      </w:r>
      <w:r w:rsidR="002649A3" w:rsidRPr="00D77537">
        <w:t xml:space="preserve"> drinking water</w:t>
      </w:r>
      <w:r>
        <w:t>’</w:t>
      </w:r>
      <w:r w:rsidR="002649A3">
        <w:t xml:space="preserve"> </w:t>
      </w:r>
      <w:r w:rsidR="002649A3" w:rsidRPr="009B34CD">
        <w:rPr>
          <w:rStyle w:val="ExampleSource"/>
        </w:rPr>
        <w:t>[081025-009a-Cv.0060]</w:t>
      </w:r>
    </w:p>
    <w:tbl>
      <w:tblPr>
        <w:tblW w:w="3553" w:type="dxa"/>
        <w:tblCellMar>
          <w:left w:w="42" w:type="dxa"/>
          <w:right w:w="42" w:type="dxa"/>
        </w:tblCellMar>
        <w:tblLook w:val="01E0" w:firstRow="1" w:lastRow="1" w:firstColumn="1" w:lastColumn="1" w:noHBand="0" w:noVBand="0"/>
      </w:tblPr>
      <w:tblGrid>
        <w:gridCol w:w="709"/>
        <w:gridCol w:w="1240"/>
        <w:gridCol w:w="529"/>
        <w:gridCol w:w="513"/>
        <w:gridCol w:w="562"/>
      </w:tblGrid>
      <w:tr w:rsidR="00AC23C4" w:rsidRPr="008C7D8B" w14:paraId="5607CBA6" w14:textId="77777777" w:rsidTr="00AC23C4">
        <w:tc>
          <w:tcPr>
            <w:tcW w:w="709" w:type="dxa"/>
            <w:shd w:val="clear" w:color="auto" w:fill="auto"/>
          </w:tcPr>
          <w:p w14:paraId="703B410D" w14:textId="77777777" w:rsidR="002649A3" w:rsidRPr="00DE2EF3" w:rsidRDefault="002649A3" w:rsidP="002649A3">
            <w:pPr>
              <w:pStyle w:val="O0Nwnext"/>
            </w:pPr>
            <w:bookmarkStart w:id="4888" w:name="_Ref339731774"/>
            <w:r>
              <w:t>(</w:t>
            </w:r>
            <w:fldSimple w:instr=" SEQ ( \* ARABIC \s 1 ">
              <w:r w:rsidR="00154D81">
                <w:rPr>
                  <w:noProof/>
                </w:rPr>
                <w:t>8</w:t>
              </w:r>
            </w:fldSimple>
            <w:r>
              <w:t>)</w:t>
            </w:r>
            <w:bookmarkEnd w:id="4888"/>
          </w:p>
        </w:tc>
        <w:tc>
          <w:tcPr>
            <w:tcW w:w="1240" w:type="dxa"/>
            <w:shd w:val="clear" w:color="auto" w:fill="auto"/>
          </w:tcPr>
          <w:p w14:paraId="2C3B8FC7" w14:textId="77777777" w:rsidR="002649A3" w:rsidRPr="00CF0BA3" w:rsidRDefault="002649A3" w:rsidP="002649A3">
            <w:pPr>
              <w:pStyle w:val="Text"/>
            </w:pPr>
            <w:r>
              <w:t>ket</w:t>
            </w:r>
            <w:r w:rsidRPr="00CF0BA3">
              <w:t>rampilan</w:t>
            </w:r>
            <w:r w:rsidR="003E3C0C">
              <w:t>g</w:t>
            </w:r>
          </w:p>
        </w:tc>
        <w:tc>
          <w:tcPr>
            <w:tcW w:w="529" w:type="dxa"/>
            <w:shd w:val="clear" w:color="auto" w:fill="auto"/>
          </w:tcPr>
          <w:p w14:paraId="0407891B" w14:textId="77777777" w:rsidR="002649A3" w:rsidRPr="00CF0BA3" w:rsidRDefault="002649A3" w:rsidP="002649A3">
            <w:pPr>
              <w:pStyle w:val="Text"/>
            </w:pPr>
            <w:r w:rsidRPr="00CF0BA3">
              <w:t>juga</w:t>
            </w:r>
          </w:p>
        </w:tc>
        <w:tc>
          <w:tcPr>
            <w:tcW w:w="513" w:type="dxa"/>
            <w:shd w:val="clear" w:color="auto" w:fill="auto"/>
          </w:tcPr>
          <w:p w14:paraId="3023930C" w14:textId="77777777" w:rsidR="002649A3" w:rsidRPr="00CB6344" w:rsidRDefault="002649A3" w:rsidP="002649A3">
            <w:pPr>
              <w:pStyle w:val="Text"/>
              <w:rPr>
                <w:rStyle w:val="ChBlueBold"/>
              </w:rPr>
            </w:pPr>
            <w:r w:rsidRPr="00CB6344">
              <w:rPr>
                <w:rStyle w:val="ChBlueBold"/>
              </w:rPr>
              <w:t>tra</w:t>
            </w:r>
          </w:p>
        </w:tc>
        <w:tc>
          <w:tcPr>
            <w:tcW w:w="562" w:type="dxa"/>
            <w:shd w:val="clear" w:color="auto" w:fill="auto"/>
          </w:tcPr>
          <w:p w14:paraId="5FCCFCB6" w14:textId="77777777" w:rsidR="002649A3" w:rsidRPr="00CB6344" w:rsidRDefault="002649A3" w:rsidP="002649A3">
            <w:pPr>
              <w:pStyle w:val="Text"/>
              <w:rPr>
                <w:rStyle w:val="ChBlueBold"/>
              </w:rPr>
            </w:pPr>
            <w:r>
              <w:rPr>
                <w:rStyle w:val="ChBlueBold"/>
              </w:rPr>
              <w:t>a</w:t>
            </w:r>
            <w:r w:rsidRPr="00CB6344">
              <w:rPr>
                <w:rStyle w:val="ChBlueBold"/>
              </w:rPr>
              <w:t>da</w:t>
            </w:r>
          </w:p>
        </w:tc>
      </w:tr>
      <w:tr w:rsidR="00AC23C4" w:rsidRPr="00AC23C4" w14:paraId="3FDC6482" w14:textId="77777777" w:rsidTr="00AC23C4">
        <w:tc>
          <w:tcPr>
            <w:tcW w:w="709" w:type="dxa"/>
            <w:shd w:val="clear" w:color="auto" w:fill="auto"/>
          </w:tcPr>
          <w:p w14:paraId="041C90FA" w14:textId="77777777" w:rsidR="002649A3" w:rsidRPr="00DE2EF3" w:rsidRDefault="002649A3" w:rsidP="002649A3">
            <w:pPr>
              <w:pStyle w:val="GlossEng"/>
            </w:pPr>
          </w:p>
        </w:tc>
        <w:tc>
          <w:tcPr>
            <w:tcW w:w="1240" w:type="dxa"/>
            <w:shd w:val="clear" w:color="auto" w:fill="auto"/>
          </w:tcPr>
          <w:p w14:paraId="56F268FD" w14:textId="77777777" w:rsidR="002649A3" w:rsidRPr="009D3326" w:rsidRDefault="002649A3" w:rsidP="002649A3">
            <w:pPr>
              <w:pStyle w:val="GlossEng"/>
            </w:pPr>
            <w:r>
              <w:t>skill</w:t>
            </w:r>
          </w:p>
        </w:tc>
        <w:tc>
          <w:tcPr>
            <w:tcW w:w="529" w:type="dxa"/>
            <w:shd w:val="clear" w:color="auto" w:fill="auto"/>
          </w:tcPr>
          <w:p w14:paraId="2CB28528" w14:textId="77777777" w:rsidR="002649A3" w:rsidRPr="009D3326" w:rsidRDefault="002649A3" w:rsidP="002649A3">
            <w:pPr>
              <w:pStyle w:val="GlossEng"/>
            </w:pPr>
            <w:r w:rsidRPr="009D3326">
              <w:t>also</w:t>
            </w:r>
          </w:p>
        </w:tc>
        <w:tc>
          <w:tcPr>
            <w:tcW w:w="513" w:type="dxa"/>
            <w:shd w:val="clear" w:color="auto" w:fill="auto"/>
          </w:tcPr>
          <w:p w14:paraId="57AB21CD" w14:textId="77777777" w:rsidR="002649A3" w:rsidRPr="0099608C" w:rsidRDefault="002649A3" w:rsidP="002649A3">
            <w:pPr>
              <w:pStyle w:val="GlossEng"/>
              <w:rPr>
                <w:rStyle w:val="ChSmallCaps"/>
              </w:rPr>
            </w:pPr>
            <w:r w:rsidRPr="0099608C">
              <w:rPr>
                <w:rStyle w:val="ChSmallCaps"/>
              </w:rPr>
              <w:t>neg</w:t>
            </w:r>
          </w:p>
        </w:tc>
        <w:tc>
          <w:tcPr>
            <w:tcW w:w="562" w:type="dxa"/>
            <w:shd w:val="clear" w:color="auto" w:fill="auto"/>
          </w:tcPr>
          <w:p w14:paraId="5B3CA03E" w14:textId="77777777" w:rsidR="002649A3" w:rsidRPr="009D3326" w:rsidRDefault="002649A3" w:rsidP="002649A3">
            <w:pPr>
              <w:pStyle w:val="GlossEng"/>
            </w:pPr>
            <w:r w:rsidRPr="009D3326">
              <w:t>exist</w:t>
            </w:r>
          </w:p>
        </w:tc>
      </w:tr>
    </w:tbl>
    <w:p w14:paraId="05089DFB" w14:textId="74F6DB83" w:rsidR="002649A3" w:rsidRPr="00F9554F" w:rsidRDefault="002649A3" w:rsidP="002649A3">
      <w:pPr>
        <w:pStyle w:val="FreeTranslEng"/>
      </w:pPr>
      <w:r>
        <w:t xml:space="preserve">[About training activities for women:] </w:t>
      </w:r>
      <w:r w:rsidR="00B7093A">
        <w:t>‘</w:t>
      </w:r>
      <w:r w:rsidRPr="009B6EFA">
        <w:rPr>
          <w:rStyle w:val="ChBlueBold"/>
        </w:rPr>
        <w:t>neither</w:t>
      </w:r>
      <w:r w:rsidRPr="009B6EFA">
        <w:t xml:space="preserve"> </w:t>
      </w:r>
      <w:r w:rsidRPr="005F0060">
        <w:rPr>
          <w:rStyle w:val="ChBlueBold"/>
        </w:rPr>
        <w:t>do</w:t>
      </w:r>
      <w:r w:rsidRPr="009B6EFA">
        <w:t xml:space="preserve"> (they) </w:t>
      </w:r>
      <w:r w:rsidRPr="005F0060">
        <w:rPr>
          <w:rStyle w:val="ChBlueBold"/>
        </w:rPr>
        <w:t>have</w:t>
      </w:r>
      <w:r w:rsidRPr="009B6EFA">
        <w:t xml:space="preserve"> (any) skills</w:t>
      </w:r>
      <w:r w:rsidR="00B7093A">
        <w:t>’</w:t>
      </w:r>
      <w:r>
        <w:t xml:space="preserve"> (Lit. </w:t>
      </w:r>
      <w:r w:rsidR="00B7093A">
        <w:t>‘</w:t>
      </w:r>
      <w:r w:rsidRPr="001E7DA8">
        <w:t>(their</w:t>
      </w:r>
      <w:r w:rsidRPr="00D77537">
        <w:t xml:space="preserve">) skills also </w:t>
      </w:r>
      <w:r w:rsidRPr="00FB2A73">
        <w:rPr>
          <w:rStyle w:val="ChBlueBold"/>
        </w:rPr>
        <w:t>don</w:t>
      </w:r>
      <w:r w:rsidR="00B7093A">
        <w:rPr>
          <w:rStyle w:val="ChBlueBold"/>
        </w:rPr>
        <w:t>’</w:t>
      </w:r>
      <w:r w:rsidRPr="00FB2A73">
        <w:rPr>
          <w:rStyle w:val="ChBlueBold"/>
        </w:rPr>
        <w:t>t exist</w:t>
      </w:r>
      <w:r w:rsidR="00B7093A">
        <w:t>’</w:t>
      </w:r>
      <w:r w:rsidR="00024524">
        <w:t>)</w:t>
      </w:r>
      <w:r>
        <w:t xml:space="preserve"> </w:t>
      </w:r>
      <w:r w:rsidRPr="00CB6344">
        <w:rPr>
          <w:rStyle w:val="ExampleSource"/>
        </w:rPr>
        <w:t>[081010-001-Cv.0145]</w:t>
      </w:r>
    </w:p>
    <w:p w14:paraId="36A155FD" w14:textId="6C7DEBB2" w:rsidR="002649A3" w:rsidRDefault="002649A3" w:rsidP="0089723E">
      <w:pPr>
        <w:pStyle w:val="Body0005after"/>
      </w:pPr>
      <w:r>
        <w:t xml:space="preserve">Negation of two-argument existential clauses is shown in </w:t>
      </w:r>
      <w:r>
        <w:fldChar w:fldCharType="begin"/>
      </w:r>
      <w:r>
        <w:instrText xml:space="preserve"> REF _Ref339731776 \h </w:instrText>
      </w:r>
      <w:r>
        <w:fldChar w:fldCharType="separate"/>
      </w:r>
      <w:r w:rsidR="00154D81">
        <w:t>(</w:t>
      </w:r>
      <w:r w:rsidR="00154D81">
        <w:rPr>
          <w:noProof/>
        </w:rPr>
        <w:t>9</w:t>
      </w:r>
      <w:r w:rsidR="00154D81">
        <w:t>)</w:t>
      </w:r>
      <w:r>
        <w:fldChar w:fldCharType="end"/>
      </w:r>
      <w:r>
        <w:t xml:space="preserve"> and </w:t>
      </w:r>
      <w:r>
        <w:fldChar w:fldCharType="begin"/>
      </w:r>
      <w:r>
        <w:instrText xml:space="preserve"> REF _Ref339731777 \h </w:instrText>
      </w:r>
      <w:r>
        <w:fldChar w:fldCharType="separate"/>
      </w:r>
      <w:r w:rsidR="00154D81">
        <w:t>(</w:t>
      </w:r>
      <w:r w:rsidR="00154D81">
        <w:rPr>
          <w:noProof/>
        </w:rPr>
        <w:t>10</w:t>
      </w:r>
      <w:r w:rsidR="00154D81">
        <w:t>)</w:t>
      </w:r>
      <w:r>
        <w:fldChar w:fldCharType="end"/>
      </w:r>
      <w:r>
        <w:t xml:space="preserve">. The negated clauses attested in the corpus always express absence of possession, such as the negative possession of </w:t>
      </w:r>
      <w:r w:rsidR="00CE70E8">
        <w:rPr>
          <w:rStyle w:val="ChItalBold"/>
        </w:rPr>
        <w:t>ana</w:t>
      </w:r>
      <w:r>
        <w:t xml:space="preserve"> </w:t>
      </w:r>
      <w:r w:rsidR="00B7093A">
        <w:t>‘</w:t>
      </w:r>
      <w:r>
        <w:t>child(ren)</w:t>
      </w:r>
      <w:r w:rsidR="00B7093A">
        <w:t>’</w:t>
      </w:r>
      <w:r>
        <w:t xml:space="preserve"> in </w:t>
      </w:r>
      <w:r>
        <w:fldChar w:fldCharType="begin"/>
      </w:r>
      <w:r>
        <w:instrText xml:space="preserve"> REF _Ref339731776 \h </w:instrText>
      </w:r>
      <w:r>
        <w:fldChar w:fldCharType="separate"/>
      </w:r>
      <w:r w:rsidR="00154D81">
        <w:t>(</w:t>
      </w:r>
      <w:r w:rsidR="00154D81">
        <w:rPr>
          <w:noProof/>
        </w:rPr>
        <w:t>9</w:t>
      </w:r>
      <w:r w:rsidR="00154D81">
        <w:t>)</w:t>
      </w:r>
      <w:r>
        <w:fldChar w:fldCharType="end"/>
      </w:r>
      <w:r>
        <w:t xml:space="preserve">, or </w:t>
      </w:r>
      <w:r>
        <w:rPr>
          <w:rStyle w:val="ChItalBold"/>
        </w:rPr>
        <w:t>air</w:t>
      </w:r>
      <w:r>
        <w:t xml:space="preserve"> </w:t>
      </w:r>
      <w:r w:rsidR="00B7093A">
        <w:t>‘</w:t>
      </w:r>
      <w:r>
        <w:t>water</w:t>
      </w:r>
      <w:r w:rsidR="00B7093A">
        <w:t>’</w:t>
      </w:r>
      <w:r>
        <w:t xml:space="preserve"> in </w:t>
      </w:r>
      <w:r>
        <w:fldChar w:fldCharType="begin"/>
      </w:r>
      <w:r>
        <w:instrText xml:space="preserve"> REF _Ref339731777 \h </w:instrText>
      </w:r>
      <w:r>
        <w:fldChar w:fldCharType="separate"/>
      </w:r>
      <w:r w:rsidR="00154D81">
        <w:t>(</w:t>
      </w:r>
      <w:r w:rsidR="00154D81">
        <w:rPr>
          <w:noProof/>
        </w:rPr>
        <w:t>10</w:t>
      </w:r>
      <w:r w:rsidR="00154D81">
        <w:t>)</w:t>
      </w:r>
      <w:r>
        <w:fldChar w:fldCharType="end"/>
      </w:r>
      <w:r>
        <w:t>.</w:t>
      </w:r>
    </w:p>
    <w:p w14:paraId="666CA067" w14:textId="77777777" w:rsidR="002649A3" w:rsidRDefault="002649A3" w:rsidP="002649A3">
      <w:pPr>
        <w:pStyle w:val="ExampleTitle"/>
      </w:pPr>
      <w:r>
        <w:t>Negation of two-argument existential clauses denoting possession</w:t>
      </w:r>
    </w:p>
    <w:tbl>
      <w:tblPr>
        <w:tblW w:w="4892" w:type="dxa"/>
        <w:tblCellMar>
          <w:left w:w="42" w:type="dxa"/>
          <w:right w:w="42" w:type="dxa"/>
        </w:tblCellMar>
        <w:tblLook w:val="01E0" w:firstRow="1" w:lastRow="1" w:firstColumn="1" w:lastColumn="1" w:noHBand="0" w:noVBand="0"/>
      </w:tblPr>
      <w:tblGrid>
        <w:gridCol w:w="709"/>
        <w:gridCol w:w="729"/>
        <w:gridCol w:w="1084"/>
        <w:gridCol w:w="706"/>
        <w:gridCol w:w="518"/>
        <w:gridCol w:w="562"/>
        <w:gridCol w:w="584"/>
      </w:tblGrid>
      <w:tr w:rsidR="00AC23C4" w:rsidRPr="008C7D8B" w14:paraId="3BC0FDB3" w14:textId="77777777" w:rsidTr="00AC23C4">
        <w:tc>
          <w:tcPr>
            <w:tcW w:w="709" w:type="dxa"/>
            <w:shd w:val="clear" w:color="auto" w:fill="auto"/>
          </w:tcPr>
          <w:p w14:paraId="705272EC" w14:textId="77777777" w:rsidR="002649A3" w:rsidRPr="004159E8" w:rsidRDefault="002649A3" w:rsidP="002649A3">
            <w:pPr>
              <w:pStyle w:val="O0Nwnext"/>
            </w:pPr>
            <w:bookmarkStart w:id="4889" w:name="_Ref339731776"/>
            <w:r>
              <w:t>(</w:t>
            </w:r>
            <w:fldSimple w:instr=" SEQ ( \* ARABIC \s 1 ">
              <w:r w:rsidR="00154D81">
                <w:rPr>
                  <w:noProof/>
                </w:rPr>
                <w:t>9</w:t>
              </w:r>
            </w:fldSimple>
            <w:r>
              <w:t>)</w:t>
            </w:r>
            <w:bookmarkEnd w:id="4889"/>
          </w:p>
        </w:tc>
        <w:tc>
          <w:tcPr>
            <w:tcW w:w="729" w:type="dxa"/>
            <w:shd w:val="clear" w:color="auto" w:fill="auto"/>
          </w:tcPr>
          <w:p w14:paraId="260FA9F8" w14:textId="77777777" w:rsidR="002649A3" w:rsidRPr="00934DC1" w:rsidRDefault="002649A3" w:rsidP="002649A3">
            <w:pPr>
              <w:pStyle w:val="Text"/>
            </w:pPr>
            <w:r w:rsidRPr="00934DC1">
              <w:t>sodara</w:t>
            </w:r>
          </w:p>
        </w:tc>
        <w:tc>
          <w:tcPr>
            <w:tcW w:w="1084" w:type="dxa"/>
            <w:shd w:val="clear" w:color="auto" w:fill="auto"/>
          </w:tcPr>
          <w:p w14:paraId="41F847AA" w14:textId="77777777" w:rsidR="002649A3" w:rsidRPr="00934DC1" w:rsidRDefault="002649A3" w:rsidP="002649A3">
            <w:pPr>
              <w:pStyle w:val="Text"/>
            </w:pPr>
            <w:r>
              <w:t>p</w:t>
            </w:r>
            <w:r w:rsidRPr="00934DC1">
              <w:t>rempuan</w:t>
            </w:r>
            <w:r w:rsidR="003E3C0C">
              <w:t>g</w:t>
            </w:r>
          </w:p>
        </w:tc>
        <w:tc>
          <w:tcPr>
            <w:tcW w:w="706" w:type="dxa"/>
            <w:shd w:val="clear" w:color="auto" w:fill="auto"/>
          </w:tcPr>
          <w:p w14:paraId="6CE223EA" w14:textId="77777777" w:rsidR="002649A3" w:rsidRPr="00934DC1" w:rsidRDefault="002649A3" w:rsidP="002649A3">
            <w:pPr>
              <w:pStyle w:val="Text"/>
            </w:pPr>
            <w:r w:rsidRPr="00934DC1">
              <w:t>itu</w:t>
            </w:r>
          </w:p>
        </w:tc>
        <w:tc>
          <w:tcPr>
            <w:tcW w:w="518" w:type="dxa"/>
            <w:shd w:val="clear" w:color="auto" w:fill="auto"/>
          </w:tcPr>
          <w:p w14:paraId="3A88BC13" w14:textId="77777777" w:rsidR="002649A3" w:rsidRPr="00CF0BA3" w:rsidRDefault="002649A3" w:rsidP="002649A3">
            <w:pPr>
              <w:pStyle w:val="Text"/>
              <w:rPr>
                <w:rStyle w:val="ChBlueBold"/>
              </w:rPr>
            </w:pPr>
            <w:r>
              <w:rPr>
                <w:rStyle w:val="ChBlueBold"/>
              </w:rPr>
              <w:t>tida</w:t>
            </w:r>
          </w:p>
        </w:tc>
        <w:tc>
          <w:tcPr>
            <w:tcW w:w="562" w:type="dxa"/>
            <w:shd w:val="clear" w:color="auto" w:fill="auto"/>
          </w:tcPr>
          <w:p w14:paraId="2AA3E651" w14:textId="77777777" w:rsidR="002649A3" w:rsidRPr="00CF0BA3" w:rsidRDefault="002649A3" w:rsidP="002649A3">
            <w:pPr>
              <w:pStyle w:val="Text"/>
              <w:rPr>
                <w:rStyle w:val="ChBlueBold"/>
              </w:rPr>
            </w:pPr>
            <w:r w:rsidRPr="00CF0BA3">
              <w:rPr>
                <w:rStyle w:val="ChBlueBold"/>
              </w:rPr>
              <w:t>ada</w:t>
            </w:r>
          </w:p>
        </w:tc>
        <w:tc>
          <w:tcPr>
            <w:tcW w:w="584" w:type="dxa"/>
            <w:shd w:val="clear" w:color="auto" w:fill="auto"/>
          </w:tcPr>
          <w:p w14:paraId="6CC77ADA" w14:textId="77777777" w:rsidR="002649A3" w:rsidRPr="00934DC1" w:rsidRDefault="00CE70E8" w:rsidP="002649A3">
            <w:pPr>
              <w:pStyle w:val="Text"/>
            </w:pPr>
            <w:r>
              <w:t>ana</w:t>
            </w:r>
          </w:p>
        </w:tc>
      </w:tr>
      <w:tr w:rsidR="00AC23C4" w:rsidRPr="00AC23C4" w14:paraId="0099EA87" w14:textId="77777777" w:rsidTr="00AC23C4">
        <w:tc>
          <w:tcPr>
            <w:tcW w:w="709" w:type="dxa"/>
            <w:shd w:val="clear" w:color="auto" w:fill="auto"/>
          </w:tcPr>
          <w:p w14:paraId="75D18348" w14:textId="77777777" w:rsidR="002649A3" w:rsidRPr="00934DC1" w:rsidRDefault="002649A3" w:rsidP="002649A3">
            <w:pPr>
              <w:pStyle w:val="GlossEng"/>
            </w:pPr>
          </w:p>
        </w:tc>
        <w:tc>
          <w:tcPr>
            <w:tcW w:w="729" w:type="dxa"/>
            <w:shd w:val="clear" w:color="auto" w:fill="auto"/>
          </w:tcPr>
          <w:p w14:paraId="01A65766" w14:textId="77777777" w:rsidR="002649A3" w:rsidRPr="00934DC1" w:rsidRDefault="002649A3" w:rsidP="002649A3">
            <w:pPr>
              <w:pStyle w:val="GlossEng"/>
            </w:pPr>
            <w:r w:rsidRPr="00934DC1">
              <w:t>sibling</w:t>
            </w:r>
          </w:p>
        </w:tc>
        <w:tc>
          <w:tcPr>
            <w:tcW w:w="1084" w:type="dxa"/>
            <w:shd w:val="clear" w:color="auto" w:fill="auto"/>
          </w:tcPr>
          <w:p w14:paraId="65738971" w14:textId="77777777" w:rsidR="002649A3" w:rsidRPr="00934DC1" w:rsidRDefault="002649A3" w:rsidP="002649A3">
            <w:pPr>
              <w:pStyle w:val="GlossEng"/>
            </w:pPr>
            <w:r w:rsidRPr="00934DC1">
              <w:t>woman</w:t>
            </w:r>
          </w:p>
        </w:tc>
        <w:tc>
          <w:tcPr>
            <w:tcW w:w="706" w:type="dxa"/>
            <w:shd w:val="clear" w:color="auto" w:fill="auto"/>
          </w:tcPr>
          <w:p w14:paraId="1C6CA665" w14:textId="77777777" w:rsidR="002649A3" w:rsidRPr="0099608C" w:rsidRDefault="002649A3" w:rsidP="002649A3">
            <w:pPr>
              <w:pStyle w:val="GlossEng"/>
              <w:rPr>
                <w:rStyle w:val="ChSmallCaps"/>
              </w:rPr>
            </w:pPr>
            <w:r w:rsidRPr="0099608C">
              <w:rPr>
                <w:rStyle w:val="ChSmallCaps"/>
              </w:rPr>
              <w:t>d.dist</w:t>
            </w:r>
          </w:p>
        </w:tc>
        <w:tc>
          <w:tcPr>
            <w:tcW w:w="518" w:type="dxa"/>
            <w:shd w:val="clear" w:color="auto" w:fill="auto"/>
          </w:tcPr>
          <w:p w14:paraId="0F3836AE" w14:textId="77777777" w:rsidR="002649A3" w:rsidRPr="0099608C" w:rsidRDefault="002649A3" w:rsidP="002649A3">
            <w:pPr>
              <w:pStyle w:val="GlossEng"/>
              <w:rPr>
                <w:rStyle w:val="ChSmallCaps"/>
              </w:rPr>
            </w:pPr>
            <w:r w:rsidRPr="0099608C">
              <w:rPr>
                <w:rStyle w:val="ChSmallCaps"/>
              </w:rPr>
              <w:t>neg</w:t>
            </w:r>
          </w:p>
        </w:tc>
        <w:tc>
          <w:tcPr>
            <w:tcW w:w="562" w:type="dxa"/>
            <w:shd w:val="clear" w:color="auto" w:fill="auto"/>
          </w:tcPr>
          <w:p w14:paraId="7A965759" w14:textId="77777777" w:rsidR="002649A3" w:rsidRPr="00934DC1" w:rsidRDefault="002649A3" w:rsidP="002649A3">
            <w:pPr>
              <w:pStyle w:val="GlossEng"/>
            </w:pPr>
            <w:r w:rsidRPr="00934DC1">
              <w:t>exist</w:t>
            </w:r>
          </w:p>
        </w:tc>
        <w:tc>
          <w:tcPr>
            <w:tcW w:w="584" w:type="dxa"/>
            <w:shd w:val="clear" w:color="auto" w:fill="auto"/>
          </w:tcPr>
          <w:p w14:paraId="74A1DCA0" w14:textId="77777777" w:rsidR="002649A3" w:rsidRPr="00934DC1" w:rsidRDefault="002649A3" w:rsidP="002649A3">
            <w:pPr>
              <w:pStyle w:val="GlossEng"/>
            </w:pPr>
            <w:r w:rsidRPr="00934DC1">
              <w:t>child</w:t>
            </w:r>
          </w:p>
        </w:tc>
      </w:tr>
    </w:tbl>
    <w:p w14:paraId="2BC6EF06" w14:textId="66BE28E8" w:rsidR="002649A3" w:rsidRDefault="00B7093A" w:rsidP="002649A3">
      <w:pPr>
        <w:pStyle w:val="FreeTranslEng"/>
      </w:pPr>
      <w:r>
        <w:t>‘</w:t>
      </w:r>
      <w:r w:rsidR="002649A3">
        <w:t xml:space="preserve">that sister </w:t>
      </w:r>
      <w:r w:rsidR="002649A3" w:rsidRPr="006D5A2A">
        <w:rPr>
          <w:rStyle w:val="ChBlueBold"/>
        </w:rPr>
        <w:t>doesn</w:t>
      </w:r>
      <w:r>
        <w:rPr>
          <w:rStyle w:val="ChBlueBold"/>
        </w:rPr>
        <w:t>’</w:t>
      </w:r>
      <w:r w:rsidR="002649A3" w:rsidRPr="006D5A2A">
        <w:rPr>
          <w:rStyle w:val="ChBlueBold"/>
        </w:rPr>
        <w:t>t have</w:t>
      </w:r>
      <w:r w:rsidR="002649A3">
        <w:t xml:space="preserve"> children</w:t>
      </w:r>
      <w:r>
        <w:t>’</w:t>
      </w:r>
      <w:r w:rsidR="002649A3">
        <w:t xml:space="preserve"> </w:t>
      </w:r>
      <w:r w:rsidR="002649A3" w:rsidRPr="0092051F">
        <w:rPr>
          <w:rStyle w:val="ExampleSource"/>
        </w:rPr>
        <w:t>[081006-024-CvEx.0005]</w:t>
      </w:r>
    </w:p>
    <w:tbl>
      <w:tblPr>
        <w:tblW w:w="2997" w:type="dxa"/>
        <w:tblCellMar>
          <w:left w:w="42" w:type="dxa"/>
          <w:right w:w="42" w:type="dxa"/>
        </w:tblCellMar>
        <w:tblLook w:val="01E0" w:firstRow="1" w:lastRow="1" w:firstColumn="1" w:lastColumn="1" w:noHBand="0" w:noVBand="0"/>
      </w:tblPr>
      <w:tblGrid>
        <w:gridCol w:w="709"/>
        <w:gridCol w:w="584"/>
        <w:gridCol w:w="513"/>
        <w:gridCol w:w="562"/>
        <w:gridCol w:w="629"/>
      </w:tblGrid>
      <w:tr w:rsidR="00AC23C4" w:rsidRPr="008C7D8B" w14:paraId="6608BDA5" w14:textId="77777777" w:rsidTr="00AC23C4">
        <w:tc>
          <w:tcPr>
            <w:tcW w:w="709" w:type="dxa"/>
            <w:shd w:val="clear" w:color="auto" w:fill="auto"/>
          </w:tcPr>
          <w:p w14:paraId="09CC7294" w14:textId="77777777" w:rsidR="002649A3" w:rsidRPr="004159E8" w:rsidRDefault="002649A3" w:rsidP="002649A3">
            <w:pPr>
              <w:pStyle w:val="O0Nwnext"/>
            </w:pPr>
            <w:bookmarkStart w:id="4890" w:name="_Ref339731777"/>
            <w:r>
              <w:t>(</w:t>
            </w:r>
            <w:fldSimple w:instr=" SEQ ( \* ARABIC \s 1 ">
              <w:r w:rsidR="00154D81">
                <w:rPr>
                  <w:noProof/>
                </w:rPr>
                <w:t>10</w:t>
              </w:r>
            </w:fldSimple>
            <w:r>
              <w:t>)</w:t>
            </w:r>
            <w:bookmarkEnd w:id="4890"/>
          </w:p>
        </w:tc>
        <w:tc>
          <w:tcPr>
            <w:tcW w:w="584" w:type="dxa"/>
            <w:shd w:val="clear" w:color="auto" w:fill="auto"/>
          </w:tcPr>
          <w:p w14:paraId="03545BFE" w14:textId="77777777" w:rsidR="002649A3" w:rsidRPr="00934DC1" w:rsidRDefault="002649A3" w:rsidP="002649A3">
            <w:pPr>
              <w:pStyle w:val="Text"/>
            </w:pPr>
            <w:r w:rsidRPr="00934DC1">
              <w:t>don</w:t>
            </w:r>
            <w:r>
              <w:t>g</w:t>
            </w:r>
          </w:p>
        </w:tc>
        <w:tc>
          <w:tcPr>
            <w:tcW w:w="513" w:type="dxa"/>
            <w:shd w:val="clear" w:color="auto" w:fill="auto"/>
          </w:tcPr>
          <w:p w14:paraId="5659CE4A" w14:textId="77777777" w:rsidR="002649A3" w:rsidRPr="00CF0BA3" w:rsidRDefault="002649A3" w:rsidP="002649A3">
            <w:pPr>
              <w:pStyle w:val="Text"/>
              <w:rPr>
                <w:rStyle w:val="ChBlueBold"/>
              </w:rPr>
            </w:pPr>
            <w:r w:rsidRPr="00CF0BA3">
              <w:rPr>
                <w:rStyle w:val="ChBlueBold"/>
              </w:rPr>
              <w:t>tra</w:t>
            </w:r>
          </w:p>
        </w:tc>
        <w:tc>
          <w:tcPr>
            <w:tcW w:w="562" w:type="dxa"/>
            <w:shd w:val="clear" w:color="auto" w:fill="auto"/>
          </w:tcPr>
          <w:p w14:paraId="4E4BD91E" w14:textId="77777777" w:rsidR="002649A3" w:rsidRPr="00CF0BA3" w:rsidRDefault="002649A3" w:rsidP="002649A3">
            <w:pPr>
              <w:pStyle w:val="Text"/>
              <w:rPr>
                <w:rStyle w:val="ChBlueBold"/>
              </w:rPr>
            </w:pPr>
            <w:r w:rsidRPr="00CF0BA3">
              <w:rPr>
                <w:rStyle w:val="ChBlueBold"/>
              </w:rPr>
              <w:t>ada</w:t>
            </w:r>
          </w:p>
        </w:tc>
        <w:tc>
          <w:tcPr>
            <w:tcW w:w="629" w:type="dxa"/>
            <w:shd w:val="clear" w:color="auto" w:fill="auto"/>
          </w:tcPr>
          <w:p w14:paraId="4ED54018" w14:textId="77777777" w:rsidR="002649A3" w:rsidRPr="00934DC1" w:rsidRDefault="002649A3" w:rsidP="002649A3">
            <w:pPr>
              <w:pStyle w:val="Text"/>
            </w:pPr>
            <w:r>
              <w:t>air</w:t>
            </w:r>
          </w:p>
        </w:tc>
      </w:tr>
      <w:tr w:rsidR="00AC23C4" w:rsidRPr="00AC23C4" w14:paraId="17570F47" w14:textId="77777777" w:rsidTr="00AC23C4">
        <w:tc>
          <w:tcPr>
            <w:tcW w:w="709" w:type="dxa"/>
            <w:shd w:val="clear" w:color="auto" w:fill="auto"/>
          </w:tcPr>
          <w:p w14:paraId="7860567A" w14:textId="77777777" w:rsidR="002649A3" w:rsidRPr="00934DC1" w:rsidRDefault="002649A3" w:rsidP="002649A3">
            <w:pPr>
              <w:pStyle w:val="GlossEng"/>
            </w:pPr>
          </w:p>
        </w:tc>
        <w:tc>
          <w:tcPr>
            <w:tcW w:w="584" w:type="dxa"/>
            <w:shd w:val="clear" w:color="auto" w:fill="auto"/>
          </w:tcPr>
          <w:p w14:paraId="22E289F9" w14:textId="77777777" w:rsidR="002649A3" w:rsidRPr="0099608C" w:rsidRDefault="002649A3" w:rsidP="002649A3">
            <w:pPr>
              <w:pStyle w:val="GlossEng"/>
              <w:rPr>
                <w:rStyle w:val="ChSmallCaps"/>
              </w:rPr>
            </w:pPr>
            <w:r w:rsidRPr="0099608C">
              <w:rPr>
                <w:rStyle w:val="ChSmallCaps"/>
              </w:rPr>
              <w:t>3pl</w:t>
            </w:r>
          </w:p>
        </w:tc>
        <w:tc>
          <w:tcPr>
            <w:tcW w:w="513" w:type="dxa"/>
            <w:shd w:val="clear" w:color="auto" w:fill="auto"/>
          </w:tcPr>
          <w:p w14:paraId="67D3CE7A" w14:textId="77777777" w:rsidR="002649A3" w:rsidRPr="0099608C" w:rsidRDefault="002649A3" w:rsidP="002649A3">
            <w:pPr>
              <w:pStyle w:val="GlossEng"/>
              <w:rPr>
                <w:rStyle w:val="ChSmallCaps"/>
              </w:rPr>
            </w:pPr>
            <w:r w:rsidRPr="0099608C">
              <w:rPr>
                <w:rStyle w:val="ChSmallCaps"/>
              </w:rPr>
              <w:t>neg</w:t>
            </w:r>
          </w:p>
        </w:tc>
        <w:tc>
          <w:tcPr>
            <w:tcW w:w="562" w:type="dxa"/>
            <w:shd w:val="clear" w:color="auto" w:fill="auto"/>
          </w:tcPr>
          <w:p w14:paraId="43A500ED" w14:textId="77777777" w:rsidR="002649A3" w:rsidRPr="00934DC1" w:rsidRDefault="002649A3" w:rsidP="002649A3">
            <w:pPr>
              <w:pStyle w:val="GlossEng"/>
            </w:pPr>
            <w:r w:rsidRPr="00934DC1">
              <w:t>exist</w:t>
            </w:r>
          </w:p>
        </w:tc>
        <w:tc>
          <w:tcPr>
            <w:tcW w:w="629" w:type="dxa"/>
            <w:shd w:val="clear" w:color="auto" w:fill="auto"/>
          </w:tcPr>
          <w:p w14:paraId="2C215F70" w14:textId="77777777" w:rsidR="002649A3" w:rsidRPr="00934DC1" w:rsidRDefault="002649A3" w:rsidP="002649A3">
            <w:pPr>
              <w:pStyle w:val="GlossEng"/>
            </w:pPr>
            <w:r w:rsidRPr="00934DC1">
              <w:t>water</w:t>
            </w:r>
          </w:p>
        </w:tc>
      </w:tr>
    </w:tbl>
    <w:p w14:paraId="01F1C421" w14:textId="7D088305" w:rsidR="002649A3" w:rsidRDefault="00B7093A" w:rsidP="002649A3">
      <w:pPr>
        <w:pStyle w:val="FreeTranslEng15pt"/>
      </w:pPr>
      <w:r>
        <w:t>‘</w:t>
      </w:r>
      <w:r w:rsidR="002649A3">
        <w:t xml:space="preserve">they </w:t>
      </w:r>
      <w:r w:rsidR="002649A3" w:rsidRPr="006D5A2A">
        <w:rPr>
          <w:rStyle w:val="ChBlueBold"/>
        </w:rPr>
        <w:t>didn</w:t>
      </w:r>
      <w:r>
        <w:rPr>
          <w:rStyle w:val="ChBlueBold"/>
        </w:rPr>
        <w:t>’</w:t>
      </w:r>
      <w:r w:rsidR="002649A3" w:rsidRPr="006D5A2A">
        <w:rPr>
          <w:rStyle w:val="ChBlueBold"/>
        </w:rPr>
        <w:t>t have</w:t>
      </w:r>
      <w:r w:rsidR="002649A3">
        <w:t xml:space="preserve"> water</w:t>
      </w:r>
      <w:r>
        <w:t>’</w:t>
      </w:r>
      <w:r w:rsidR="002649A3">
        <w:t xml:space="preserve"> </w:t>
      </w:r>
      <w:r w:rsidR="002649A3" w:rsidRPr="0092051F">
        <w:rPr>
          <w:rStyle w:val="ExampleSource"/>
        </w:rPr>
        <w:t>[080919-008-CvNP.0013]</w:t>
      </w:r>
    </w:p>
    <w:p w14:paraId="32FDD558" w14:textId="77777777" w:rsidR="002649A3" w:rsidRDefault="002649A3" w:rsidP="002649A3">
      <w:pPr>
        <w:pStyle w:val="Heading4"/>
      </w:pPr>
      <w:bookmarkStart w:id="4891" w:name="_Ref367461745"/>
      <w:r>
        <w:t>Negation of prepositional predicate clauses</w:t>
      </w:r>
      <w:bookmarkEnd w:id="4891"/>
    </w:p>
    <w:p w14:paraId="4EEE6304" w14:textId="660C77C4" w:rsidR="002649A3" w:rsidRDefault="002649A3" w:rsidP="0089723E">
      <w:pPr>
        <w:pStyle w:val="Body0005after"/>
      </w:pPr>
      <w:r>
        <w:t xml:space="preserve">Prepositional </w:t>
      </w:r>
      <w:r>
        <w:rPr>
          <w:lang w:eastAsia="en-US"/>
        </w:rPr>
        <w:t xml:space="preserve">predicates are also negated with </w:t>
      </w:r>
      <w:r w:rsidRPr="0003091F">
        <w:rPr>
          <w:rStyle w:val="ChItalBold"/>
        </w:rPr>
        <w:t>tida</w:t>
      </w:r>
      <w:r w:rsidRPr="00953339">
        <w:t>/</w:t>
      </w:r>
      <w:r>
        <w:rPr>
          <w:rStyle w:val="ChItalBold"/>
        </w:rPr>
        <w:t>tra</w:t>
      </w:r>
      <w:r w:rsidRPr="00DF2323">
        <w:t xml:space="preserve"> </w:t>
      </w:r>
      <w:r w:rsidR="00B7093A">
        <w:t>‘</w:t>
      </w:r>
      <w:r w:rsidRPr="0099608C">
        <w:rPr>
          <w:rStyle w:val="ChSmallCaps"/>
        </w:rPr>
        <w:t>neg</w:t>
      </w:r>
      <w:r w:rsidR="00B7093A">
        <w:t>’</w:t>
      </w:r>
      <w:r>
        <w:rPr>
          <w:lang w:eastAsia="en-US"/>
        </w:rPr>
        <w:t xml:space="preserve">, as shown in </w:t>
      </w:r>
      <w:r>
        <w:rPr>
          <w:lang w:eastAsia="en-US"/>
        </w:rPr>
        <w:fldChar w:fldCharType="begin"/>
      </w:r>
      <w:r>
        <w:rPr>
          <w:lang w:eastAsia="en-US"/>
        </w:rPr>
        <w:instrText xml:space="preserve"> REF _Ref363551833 \h </w:instrText>
      </w:r>
      <w:r>
        <w:rPr>
          <w:lang w:eastAsia="en-US"/>
        </w:rPr>
      </w:r>
      <w:r>
        <w:rPr>
          <w:lang w:eastAsia="en-US"/>
        </w:rPr>
        <w:fldChar w:fldCharType="separate"/>
      </w:r>
      <w:r w:rsidR="00154D81">
        <w:t>(</w:t>
      </w:r>
      <w:r w:rsidR="00154D81">
        <w:rPr>
          <w:noProof/>
        </w:rPr>
        <w:t>11</w:t>
      </w:r>
      <w:r w:rsidR="00154D81">
        <w:t>)</w:t>
      </w:r>
      <w:r>
        <w:rPr>
          <w:lang w:eastAsia="en-US"/>
        </w:rPr>
        <w:fldChar w:fldCharType="end"/>
      </w:r>
      <w:r>
        <w:rPr>
          <w:lang w:eastAsia="en-US"/>
        </w:rPr>
        <w:t xml:space="preserve"> and </w:t>
      </w:r>
      <w:r>
        <w:rPr>
          <w:lang w:eastAsia="en-US"/>
        </w:rPr>
        <w:fldChar w:fldCharType="begin"/>
      </w:r>
      <w:r>
        <w:rPr>
          <w:lang w:eastAsia="en-US"/>
        </w:rPr>
        <w:instrText xml:space="preserve"> REF _Ref363551830 \h </w:instrText>
      </w:r>
      <w:r>
        <w:rPr>
          <w:lang w:eastAsia="en-US"/>
        </w:rPr>
      </w:r>
      <w:r>
        <w:rPr>
          <w:lang w:eastAsia="en-US"/>
        </w:rPr>
        <w:fldChar w:fldCharType="separate"/>
      </w:r>
      <w:r w:rsidR="00154D81">
        <w:t>(</w:t>
      </w:r>
      <w:r w:rsidR="00154D81">
        <w:rPr>
          <w:noProof/>
        </w:rPr>
        <w:t>12</w:t>
      </w:r>
      <w:r w:rsidR="00154D81">
        <w:t>)</w:t>
      </w:r>
      <w:r>
        <w:rPr>
          <w:lang w:eastAsia="en-US"/>
        </w:rPr>
        <w:fldChar w:fldCharType="end"/>
      </w:r>
      <w:r w:rsidR="006606E5">
        <w:rPr>
          <w:lang w:eastAsia="en-US"/>
        </w:rPr>
        <w:t>.</w:t>
      </w:r>
      <w:r>
        <w:rPr>
          <w:lang w:eastAsia="en-US"/>
        </w:rPr>
        <w:t xml:space="preserve"> (</w:t>
      </w:r>
      <w:r w:rsidR="006606E5">
        <w:rPr>
          <w:lang w:eastAsia="en-US"/>
        </w:rPr>
        <w:t xml:space="preserve">Negation </w:t>
      </w:r>
      <w:r>
        <w:rPr>
          <w:lang w:eastAsia="en-US"/>
        </w:rPr>
        <w:t>of other types of nonverbal clauses is discussed in §</w:t>
      </w:r>
      <w:r>
        <w:rPr>
          <w:lang w:eastAsia="en-US"/>
        </w:rPr>
        <w:fldChar w:fldCharType="begin"/>
      </w:r>
      <w:r>
        <w:rPr>
          <w:lang w:eastAsia="en-US"/>
        </w:rPr>
        <w:instrText xml:space="preserve"> REF _Ref363560297 \w \h </w:instrText>
      </w:r>
      <w:r>
        <w:rPr>
          <w:lang w:eastAsia="en-US"/>
        </w:rPr>
      </w:r>
      <w:r>
        <w:rPr>
          <w:lang w:eastAsia="en-US"/>
        </w:rPr>
        <w:fldChar w:fldCharType="separate"/>
      </w:r>
      <w:r w:rsidR="00154D81">
        <w:rPr>
          <w:cs/>
          <w:lang w:eastAsia="en-US"/>
        </w:rPr>
        <w:t>‎</w:t>
      </w:r>
      <w:r w:rsidR="00154D81">
        <w:rPr>
          <w:lang w:eastAsia="en-US"/>
        </w:rPr>
        <w:t>13.1.2</w:t>
      </w:r>
      <w:r>
        <w:rPr>
          <w:lang w:eastAsia="en-US"/>
        </w:rPr>
        <w:fldChar w:fldCharType="end"/>
      </w:r>
      <w:r>
        <w:rPr>
          <w:lang w:eastAsia="en-US"/>
        </w:rPr>
        <w:t xml:space="preserve">; for more details on nonverbal clauses see </w:t>
      </w:r>
      <w:r w:rsidR="005F1D82">
        <w:rPr>
          <w:lang w:eastAsia="en-US"/>
        </w:rPr>
        <w:t xml:space="preserve">Chapter </w:t>
      </w:r>
      <w:r w:rsidR="005F1D82">
        <w:rPr>
          <w:lang w:eastAsia="en-US"/>
        </w:rPr>
        <w:fldChar w:fldCharType="begin"/>
      </w:r>
      <w:r w:rsidR="005F1D82">
        <w:rPr>
          <w:lang w:eastAsia="en-US"/>
        </w:rPr>
        <w:instrText xml:space="preserve"> REF _Ref293423883 \w \h </w:instrText>
      </w:r>
      <w:r w:rsidR="005F1D82">
        <w:rPr>
          <w:lang w:eastAsia="en-US"/>
        </w:rPr>
      </w:r>
      <w:r w:rsidR="005F1D82">
        <w:rPr>
          <w:lang w:eastAsia="en-US"/>
        </w:rPr>
        <w:fldChar w:fldCharType="separate"/>
      </w:r>
      <w:r w:rsidR="00154D81">
        <w:rPr>
          <w:cs/>
          <w:lang w:eastAsia="en-US"/>
        </w:rPr>
        <w:t>‎</w:t>
      </w:r>
      <w:r w:rsidR="00154D81">
        <w:rPr>
          <w:lang w:eastAsia="en-US"/>
        </w:rPr>
        <w:t>12</w:t>
      </w:r>
      <w:r w:rsidR="005F1D82">
        <w:rPr>
          <w:lang w:eastAsia="en-US"/>
        </w:rPr>
        <w:fldChar w:fldCharType="end"/>
      </w:r>
      <w:r w:rsidR="006606E5">
        <w:rPr>
          <w:lang w:eastAsia="en-US"/>
        </w:rPr>
        <w:t>.)</w:t>
      </w:r>
    </w:p>
    <w:p w14:paraId="2A597D53" w14:textId="73033C6E" w:rsidR="002649A3" w:rsidRDefault="002649A3" w:rsidP="002649A3">
      <w:pPr>
        <w:pStyle w:val="ExampleTitle"/>
      </w:pPr>
      <w:r>
        <w:t xml:space="preserve">Negation of nonverbal prepositional clauses with </w:t>
      </w:r>
      <w:r w:rsidRPr="004F7A04">
        <w:rPr>
          <w:rStyle w:val="ChItalBold"/>
        </w:rPr>
        <w:t>tida</w:t>
      </w:r>
      <w:r w:rsidRPr="00953339">
        <w:t>/</w:t>
      </w:r>
      <w:r>
        <w:rPr>
          <w:rStyle w:val="ChItalBold"/>
        </w:rPr>
        <w:t>tra</w:t>
      </w:r>
      <w:r w:rsidRPr="00DF2323">
        <w:t xml:space="preserve"> </w:t>
      </w:r>
      <w:r w:rsidR="00B7093A">
        <w:t>‘</w:t>
      </w:r>
      <w:r w:rsidRPr="0099608C">
        <w:rPr>
          <w:rStyle w:val="ChSmallCaps"/>
        </w:rPr>
        <w:t>neg</w:t>
      </w:r>
      <w:r w:rsidR="00B7093A">
        <w:t>’</w:t>
      </w:r>
    </w:p>
    <w:tbl>
      <w:tblPr>
        <w:tblW w:w="5560" w:type="dxa"/>
        <w:tblCellMar>
          <w:left w:w="42" w:type="dxa"/>
          <w:right w:w="42" w:type="dxa"/>
        </w:tblCellMar>
        <w:tblLook w:val="01E0" w:firstRow="1" w:lastRow="1" w:firstColumn="1" w:lastColumn="1" w:noHBand="0" w:noVBand="0"/>
      </w:tblPr>
      <w:tblGrid>
        <w:gridCol w:w="709"/>
        <w:gridCol w:w="540"/>
        <w:gridCol w:w="518"/>
        <w:gridCol w:w="946"/>
        <w:gridCol w:w="1084"/>
        <w:gridCol w:w="1112"/>
        <w:gridCol w:w="651"/>
      </w:tblGrid>
      <w:tr w:rsidR="00AC23C4" w:rsidRPr="008C7D8B" w14:paraId="3734E63E" w14:textId="77777777" w:rsidTr="00AC23C4">
        <w:tc>
          <w:tcPr>
            <w:tcW w:w="709" w:type="dxa"/>
            <w:shd w:val="clear" w:color="auto" w:fill="auto"/>
          </w:tcPr>
          <w:p w14:paraId="4629B012" w14:textId="77777777" w:rsidR="002649A3" w:rsidRPr="00CA4F22" w:rsidRDefault="002649A3" w:rsidP="002649A3">
            <w:pPr>
              <w:pStyle w:val="O0Nwnext"/>
            </w:pPr>
            <w:bookmarkStart w:id="4892" w:name="_Ref363551833"/>
            <w:r>
              <w:t>(</w:t>
            </w:r>
            <w:fldSimple w:instr=" SEQ ( \* ARABIC \s 1 ">
              <w:r w:rsidR="00154D81">
                <w:rPr>
                  <w:noProof/>
                </w:rPr>
                <w:t>11</w:t>
              </w:r>
            </w:fldSimple>
            <w:r>
              <w:t>)</w:t>
            </w:r>
            <w:bookmarkEnd w:id="4892"/>
          </w:p>
        </w:tc>
        <w:tc>
          <w:tcPr>
            <w:tcW w:w="540" w:type="dxa"/>
            <w:shd w:val="clear" w:color="auto" w:fill="auto"/>
          </w:tcPr>
          <w:p w14:paraId="485470FD" w14:textId="77777777" w:rsidR="002649A3" w:rsidRPr="00FE536A" w:rsidRDefault="002649A3" w:rsidP="002649A3">
            <w:pPr>
              <w:pStyle w:val="Text"/>
            </w:pPr>
            <w:r w:rsidRPr="00FE536A">
              <w:t>saya</w:t>
            </w:r>
          </w:p>
        </w:tc>
        <w:tc>
          <w:tcPr>
            <w:tcW w:w="518" w:type="dxa"/>
            <w:shd w:val="clear" w:color="auto" w:fill="auto"/>
          </w:tcPr>
          <w:p w14:paraId="6A7F7A91" w14:textId="77777777" w:rsidR="002649A3" w:rsidRPr="00EE7990" w:rsidRDefault="002649A3" w:rsidP="002649A3">
            <w:pPr>
              <w:pStyle w:val="Text"/>
              <w:rPr>
                <w:rStyle w:val="ChBlueBold"/>
              </w:rPr>
            </w:pPr>
            <w:r>
              <w:rPr>
                <w:rStyle w:val="ChBlueBold"/>
              </w:rPr>
              <w:t>tida</w:t>
            </w:r>
          </w:p>
        </w:tc>
        <w:tc>
          <w:tcPr>
            <w:tcW w:w="946" w:type="dxa"/>
            <w:shd w:val="clear" w:color="auto" w:fill="auto"/>
          </w:tcPr>
          <w:p w14:paraId="378DF2A7" w14:textId="77777777" w:rsidR="002649A3" w:rsidRPr="00B97697" w:rsidRDefault="002649A3" w:rsidP="002649A3">
            <w:pPr>
              <w:pStyle w:val="Text"/>
            </w:pPr>
            <w:r>
              <w:t>s</w:t>
            </w:r>
            <w:r w:rsidRPr="00B97697">
              <w:t>perti</w:t>
            </w:r>
          </w:p>
        </w:tc>
        <w:tc>
          <w:tcPr>
            <w:tcW w:w="1084" w:type="dxa"/>
            <w:shd w:val="clear" w:color="auto" w:fill="auto"/>
          </w:tcPr>
          <w:p w14:paraId="5BA2D2AC" w14:textId="77777777" w:rsidR="002649A3" w:rsidRPr="00B97697" w:rsidRDefault="002649A3" w:rsidP="002649A3">
            <w:pPr>
              <w:pStyle w:val="Text"/>
            </w:pPr>
            <w:r w:rsidRPr="00B97697">
              <w:t>prempuan</w:t>
            </w:r>
            <w:r w:rsidR="003E3C0C">
              <w:t>g</w:t>
            </w:r>
          </w:p>
        </w:tc>
        <w:tc>
          <w:tcPr>
            <w:tcW w:w="1112" w:type="dxa"/>
            <w:shd w:val="clear" w:color="auto" w:fill="auto"/>
          </w:tcPr>
          <w:p w14:paraId="107900CE" w14:textId="77777777" w:rsidR="002649A3" w:rsidRPr="00B97697" w:rsidRDefault="002649A3" w:rsidP="002649A3">
            <w:pPr>
              <w:pStyle w:val="Text"/>
            </w:pPr>
            <w:r w:rsidRPr="00B97697">
              <w:t>lain</w:t>
            </w:r>
            <w:r w:rsidR="00F92323">
              <w:t>g</w:t>
            </w:r>
          </w:p>
        </w:tc>
        <w:tc>
          <w:tcPr>
            <w:tcW w:w="651" w:type="dxa"/>
            <w:shd w:val="clear" w:color="auto" w:fill="auto"/>
          </w:tcPr>
          <w:p w14:paraId="0D209D08" w14:textId="77777777" w:rsidR="002649A3" w:rsidRPr="00FE536A" w:rsidRDefault="002649A3" w:rsidP="002649A3">
            <w:pPr>
              <w:pStyle w:val="Text"/>
            </w:pPr>
            <w:r w:rsidRPr="00864E79">
              <w:t>to</w:t>
            </w:r>
            <w:r>
              <w:t>?</w:t>
            </w:r>
          </w:p>
        </w:tc>
      </w:tr>
      <w:tr w:rsidR="00AC23C4" w:rsidRPr="00AC23C4" w14:paraId="4B1F5D98" w14:textId="77777777" w:rsidTr="00AC23C4">
        <w:tc>
          <w:tcPr>
            <w:tcW w:w="709" w:type="dxa"/>
            <w:shd w:val="clear" w:color="auto" w:fill="auto"/>
          </w:tcPr>
          <w:p w14:paraId="0371A40E" w14:textId="77777777" w:rsidR="002649A3" w:rsidRPr="00855F52" w:rsidRDefault="002649A3" w:rsidP="002649A3">
            <w:pPr>
              <w:pStyle w:val="GlossEng"/>
            </w:pPr>
          </w:p>
        </w:tc>
        <w:tc>
          <w:tcPr>
            <w:tcW w:w="540" w:type="dxa"/>
            <w:shd w:val="clear" w:color="auto" w:fill="auto"/>
          </w:tcPr>
          <w:p w14:paraId="39AF6429" w14:textId="77777777" w:rsidR="002649A3" w:rsidRPr="0099608C" w:rsidRDefault="002649A3" w:rsidP="002649A3">
            <w:pPr>
              <w:pStyle w:val="GlossEng"/>
              <w:rPr>
                <w:rStyle w:val="ChSmallCaps"/>
              </w:rPr>
            </w:pPr>
            <w:r w:rsidRPr="0099608C">
              <w:rPr>
                <w:rStyle w:val="ChSmallCaps"/>
              </w:rPr>
              <w:t>1sg</w:t>
            </w:r>
          </w:p>
        </w:tc>
        <w:tc>
          <w:tcPr>
            <w:tcW w:w="518" w:type="dxa"/>
            <w:shd w:val="clear" w:color="auto" w:fill="auto"/>
          </w:tcPr>
          <w:p w14:paraId="18A23FC8" w14:textId="77777777" w:rsidR="002649A3" w:rsidRPr="0099608C" w:rsidRDefault="002649A3" w:rsidP="002649A3">
            <w:pPr>
              <w:pStyle w:val="GlossEng"/>
              <w:rPr>
                <w:rStyle w:val="ChSmallCaps"/>
              </w:rPr>
            </w:pPr>
            <w:r w:rsidRPr="0099608C">
              <w:rPr>
                <w:rStyle w:val="ChSmallCaps"/>
              </w:rPr>
              <w:t>neg</w:t>
            </w:r>
          </w:p>
        </w:tc>
        <w:tc>
          <w:tcPr>
            <w:tcW w:w="946" w:type="dxa"/>
            <w:shd w:val="clear" w:color="auto" w:fill="auto"/>
          </w:tcPr>
          <w:p w14:paraId="237588B1" w14:textId="77777777" w:rsidR="002649A3" w:rsidRPr="00FE536A" w:rsidRDefault="002649A3" w:rsidP="002649A3">
            <w:pPr>
              <w:pStyle w:val="GlossEng"/>
            </w:pPr>
            <w:r w:rsidRPr="00FE536A">
              <w:t>similar.to</w:t>
            </w:r>
          </w:p>
        </w:tc>
        <w:tc>
          <w:tcPr>
            <w:tcW w:w="1084" w:type="dxa"/>
            <w:shd w:val="clear" w:color="auto" w:fill="auto"/>
          </w:tcPr>
          <w:p w14:paraId="6F09A825" w14:textId="77777777" w:rsidR="002649A3" w:rsidRPr="00FE536A" w:rsidRDefault="002649A3" w:rsidP="002649A3">
            <w:pPr>
              <w:pStyle w:val="GlossEng"/>
            </w:pPr>
            <w:r w:rsidRPr="00FE536A">
              <w:t>woman</w:t>
            </w:r>
          </w:p>
        </w:tc>
        <w:tc>
          <w:tcPr>
            <w:tcW w:w="1112" w:type="dxa"/>
            <w:shd w:val="clear" w:color="auto" w:fill="auto"/>
          </w:tcPr>
          <w:p w14:paraId="608475F8" w14:textId="77777777" w:rsidR="002649A3" w:rsidRPr="00FE536A" w:rsidRDefault="002649A3" w:rsidP="002649A3">
            <w:pPr>
              <w:pStyle w:val="GlossEng"/>
            </w:pPr>
            <w:r>
              <w:t>be.</w:t>
            </w:r>
            <w:r w:rsidRPr="00FE536A">
              <w:t>different</w:t>
            </w:r>
          </w:p>
        </w:tc>
        <w:tc>
          <w:tcPr>
            <w:tcW w:w="651" w:type="dxa"/>
            <w:shd w:val="clear" w:color="auto" w:fill="auto"/>
          </w:tcPr>
          <w:p w14:paraId="54AEA5E6" w14:textId="77777777" w:rsidR="002649A3" w:rsidRPr="00FE536A" w:rsidRDefault="002649A3" w:rsidP="002649A3">
            <w:pPr>
              <w:pStyle w:val="GlossEng"/>
            </w:pPr>
            <w:r w:rsidRPr="00FE536A">
              <w:t>right?</w:t>
            </w:r>
          </w:p>
        </w:tc>
      </w:tr>
    </w:tbl>
    <w:p w14:paraId="0D565F6C" w14:textId="6F99BC9D" w:rsidR="002649A3" w:rsidRDefault="00B7093A" w:rsidP="002649A3">
      <w:pPr>
        <w:pStyle w:val="FreeTranslEng"/>
      </w:pPr>
      <w:r>
        <w:t>‘</w:t>
      </w:r>
      <w:r w:rsidR="002649A3">
        <w:t>I</w:t>
      </w:r>
      <w:r>
        <w:t>’</w:t>
      </w:r>
      <w:r w:rsidR="002649A3">
        <w:t xml:space="preserve">m </w:t>
      </w:r>
      <w:r w:rsidR="002649A3" w:rsidRPr="00B97697">
        <w:rPr>
          <w:rStyle w:val="ChBlueBold"/>
        </w:rPr>
        <w:t>not</w:t>
      </w:r>
      <w:r w:rsidR="002649A3">
        <w:t xml:space="preserve"> like other women, right?</w:t>
      </w:r>
      <w:r>
        <w:t>’</w:t>
      </w:r>
      <w:r w:rsidR="002649A3">
        <w:t xml:space="preserve"> </w:t>
      </w:r>
      <w:r w:rsidR="002649A3" w:rsidRPr="00855F52">
        <w:rPr>
          <w:rStyle w:val="ExampleSource"/>
        </w:rPr>
        <w:t>[081011-023-Cv.0173]</w:t>
      </w:r>
    </w:p>
    <w:tbl>
      <w:tblPr>
        <w:tblW w:w="3131" w:type="dxa"/>
        <w:tblCellMar>
          <w:left w:w="42" w:type="dxa"/>
          <w:right w:w="42" w:type="dxa"/>
        </w:tblCellMar>
        <w:tblLook w:val="01E0" w:firstRow="1" w:lastRow="1" w:firstColumn="1" w:lastColumn="1" w:noHBand="0" w:noVBand="0"/>
      </w:tblPr>
      <w:tblGrid>
        <w:gridCol w:w="709"/>
        <w:gridCol w:w="540"/>
        <w:gridCol w:w="513"/>
        <w:gridCol w:w="384"/>
        <w:gridCol w:w="985"/>
      </w:tblGrid>
      <w:tr w:rsidR="00AC23C4" w:rsidRPr="008C7D8B" w14:paraId="77B7FDC6" w14:textId="77777777" w:rsidTr="00AC23C4">
        <w:tc>
          <w:tcPr>
            <w:tcW w:w="709" w:type="dxa"/>
            <w:shd w:val="clear" w:color="auto" w:fill="auto"/>
          </w:tcPr>
          <w:p w14:paraId="4597657C" w14:textId="77777777" w:rsidR="002649A3" w:rsidRPr="00CA4F22" w:rsidRDefault="002649A3" w:rsidP="002649A3">
            <w:pPr>
              <w:pStyle w:val="O0Nwnext"/>
            </w:pPr>
            <w:bookmarkStart w:id="4893" w:name="_Ref363551830"/>
            <w:r>
              <w:t>(</w:t>
            </w:r>
            <w:fldSimple w:instr=" SEQ ( \* ARABIC \s 1 ">
              <w:r w:rsidR="00154D81">
                <w:rPr>
                  <w:noProof/>
                </w:rPr>
                <w:t>12</w:t>
              </w:r>
            </w:fldSimple>
            <w:r>
              <w:t>)</w:t>
            </w:r>
            <w:bookmarkEnd w:id="4893"/>
          </w:p>
        </w:tc>
        <w:tc>
          <w:tcPr>
            <w:tcW w:w="540" w:type="dxa"/>
            <w:shd w:val="clear" w:color="auto" w:fill="auto"/>
          </w:tcPr>
          <w:p w14:paraId="5C1D292D" w14:textId="77777777" w:rsidR="002649A3" w:rsidRPr="005A2E8D" w:rsidRDefault="002649A3" w:rsidP="002649A3">
            <w:pPr>
              <w:pStyle w:val="Text"/>
            </w:pPr>
            <w:r w:rsidRPr="005A2E8D">
              <w:t>tong</w:t>
            </w:r>
          </w:p>
        </w:tc>
        <w:tc>
          <w:tcPr>
            <w:tcW w:w="513" w:type="dxa"/>
            <w:shd w:val="clear" w:color="auto" w:fill="auto"/>
          </w:tcPr>
          <w:p w14:paraId="65C18919" w14:textId="77777777" w:rsidR="002649A3" w:rsidRPr="00911F55" w:rsidRDefault="002649A3" w:rsidP="002649A3">
            <w:pPr>
              <w:pStyle w:val="Text"/>
              <w:rPr>
                <w:rStyle w:val="ChBlueBold"/>
              </w:rPr>
            </w:pPr>
            <w:r>
              <w:rPr>
                <w:rStyle w:val="ChBlueBold"/>
              </w:rPr>
              <w:t>t</w:t>
            </w:r>
            <w:r w:rsidRPr="00911F55">
              <w:rPr>
                <w:rStyle w:val="ChBlueBold"/>
              </w:rPr>
              <w:t>ra</w:t>
            </w:r>
          </w:p>
        </w:tc>
        <w:tc>
          <w:tcPr>
            <w:tcW w:w="384" w:type="dxa"/>
            <w:shd w:val="clear" w:color="auto" w:fill="auto"/>
          </w:tcPr>
          <w:p w14:paraId="4CB5778C" w14:textId="77777777" w:rsidR="002649A3" w:rsidRPr="00B97697" w:rsidRDefault="002649A3" w:rsidP="002649A3">
            <w:pPr>
              <w:pStyle w:val="Text"/>
            </w:pPr>
            <w:r w:rsidRPr="00B97697">
              <w:t>ke</w:t>
            </w:r>
          </w:p>
        </w:tc>
        <w:tc>
          <w:tcPr>
            <w:tcW w:w="985" w:type="dxa"/>
            <w:shd w:val="clear" w:color="auto" w:fill="auto"/>
          </w:tcPr>
          <w:p w14:paraId="68B80C2D" w14:textId="77777777" w:rsidR="002649A3" w:rsidRPr="00B97697" w:rsidRDefault="00BA5C1C" w:rsidP="002649A3">
            <w:pPr>
              <w:pStyle w:val="Text"/>
            </w:pPr>
            <w:r>
              <w:t>kampu</w:t>
            </w:r>
            <w:r w:rsidR="002649A3" w:rsidRPr="00B97697">
              <w:t>ng</w:t>
            </w:r>
          </w:p>
        </w:tc>
      </w:tr>
      <w:tr w:rsidR="00AC23C4" w:rsidRPr="00AC23C4" w14:paraId="07C2A372" w14:textId="77777777" w:rsidTr="00AC23C4">
        <w:tc>
          <w:tcPr>
            <w:tcW w:w="709" w:type="dxa"/>
            <w:shd w:val="clear" w:color="auto" w:fill="auto"/>
          </w:tcPr>
          <w:p w14:paraId="688F968E" w14:textId="77777777" w:rsidR="002649A3" w:rsidRPr="00CA4F22" w:rsidRDefault="002649A3" w:rsidP="002649A3">
            <w:pPr>
              <w:pStyle w:val="GlossEng"/>
            </w:pPr>
          </w:p>
        </w:tc>
        <w:tc>
          <w:tcPr>
            <w:tcW w:w="540" w:type="dxa"/>
            <w:shd w:val="clear" w:color="auto" w:fill="auto"/>
          </w:tcPr>
          <w:p w14:paraId="678FA8B7" w14:textId="77777777" w:rsidR="002649A3" w:rsidRPr="0099608C" w:rsidRDefault="002649A3" w:rsidP="002649A3">
            <w:pPr>
              <w:pStyle w:val="GlossEng"/>
              <w:rPr>
                <w:rStyle w:val="ChSmallCaps"/>
              </w:rPr>
            </w:pPr>
            <w:r w:rsidRPr="0099608C">
              <w:rPr>
                <w:rStyle w:val="ChSmallCaps"/>
              </w:rPr>
              <w:t>1pl</w:t>
            </w:r>
          </w:p>
        </w:tc>
        <w:tc>
          <w:tcPr>
            <w:tcW w:w="513" w:type="dxa"/>
            <w:shd w:val="clear" w:color="auto" w:fill="auto"/>
          </w:tcPr>
          <w:p w14:paraId="0D485A3D" w14:textId="77777777" w:rsidR="002649A3" w:rsidRPr="0099608C" w:rsidRDefault="002649A3" w:rsidP="002649A3">
            <w:pPr>
              <w:pStyle w:val="GlossEng"/>
              <w:rPr>
                <w:rStyle w:val="ChSmallCaps"/>
              </w:rPr>
            </w:pPr>
            <w:r w:rsidRPr="0099608C">
              <w:rPr>
                <w:rStyle w:val="ChSmallCaps"/>
              </w:rPr>
              <w:t>neg</w:t>
            </w:r>
          </w:p>
        </w:tc>
        <w:tc>
          <w:tcPr>
            <w:tcW w:w="384" w:type="dxa"/>
            <w:shd w:val="clear" w:color="auto" w:fill="auto"/>
          </w:tcPr>
          <w:p w14:paraId="2BBA7CE6" w14:textId="77777777" w:rsidR="002649A3" w:rsidRPr="00BF3596" w:rsidRDefault="002649A3" w:rsidP="002649A3">
            <w:pPr>
              <w:pStyle w:val="GlossEng"/>
            </w:pPr>
            <w:r>
              <w:t>to</w:t>
            </w:r>
          </w:p>
        </w:tc>
        <w:tc>
          <w:tcPr>
            <w:tcW w:w="985" w:type="dxa"/>
            <w:shd w:val="clear" w:color="auto" w:fill="auto"/>
          </w:tcPr>
          <w:p w14:paraId="2C5659E0" w14:textId="77777777" w:rsidR="002649A3" w:rsidRPr="00BF3596" w:rsidRDefault="002649A3" w:rsidP="002649A3">
            <w:pPr>
              <w:pStyle w:val="GlossEng"/>
            </w:pPr>
            <w:r w:rsidRPr="00BF3596">
              <w:t>village</w:t>
            </w:r>
          </w:p>
        </w:tc>
      </w:tr>
    </w:tbl>
    <w:p w14:paraId="51050150" w14:textId="72458E18" w:rsidR="002649A3" w:rsidRDefault="00B7093A" w:rsidP="002649A3">
      <w:pPr>
        <w:pStyle w:val="FreeTranslEng15pt"/>
      </w:pPr>
      <w:r>
        <w:t>‘</w:t>
      </w:r>
      <w:r w:rsidR="002649A3" w:rsidRPr="005A2E8D">
        <w:t>we</w:t>
      </w:r>
      <w:r w:rsidR="002649A3" w:rsidRPr="00B97697">
        <w:t xml:space="preserve"> do </w:t>
      </w:r>
      <w:r w:rsidR="002649A3">
        <w:rPr>
          <w:rStyle w:val="ChBlueBold"/>
        </w:rPr>
        <w:t>not</w:t>
      </w:r>
      <w:r w:rsidR="002649A3" w:rsidRPr="00761486">
        <w:t xml:space="preserve"> (go) </w:t>
      </w:r>
      <w:r w:rsidR="002649A3" w:rsidRPr="00B97697">
        <w:t xml:space="preserve">to the </w:t>
      </w:r>
      <w:r w:rsidR="002649A3" w:rsidRPr="00EC7F24">
        <w:t>village</w:t>
      </w:r>
      <w:r>
        <w:t>’</w:t>
      </w:r>
      <w:r w:rsidR="002649A3">
        <w:t xml:space="preserve"> </w:t>
      </w:r>
      <w:r w:rsidR="002649A3" w:rsidRPr="003E0DA4">
        <w:rPr>
          <w:rStyle w:val="ExampleSource"/>
        </w:rPr>
        <w:t>[080917-003a-CvEx.0048]</w:t>
      </w:r>
    </w:p>
    <w:p w14:paraId="48103D0B" w14:textId="77777777" w:rsidR="002649A3" w:rsidRDefault="002649A3" w:rsidP="002649A3">
      <w:pPr>
        <w:pStyle w:val="Heading4"/>
      </w:pPr>
      <w:bookmarkStart w:id="4894" w:name="_Ref367461746"/>
      <w:r>
        <w:t>Negation of polar questions</w:t>
      </w:r>
      <w:bookmarkEnd w:id="4894"/>
    </w:p>
    <w:p w14:paraId="3202A6D0" w14:textId="075B97DD" w:rsidR="002649A3" w:rsidRDefault="00EB2ACA" w:rsidP="0089723E">
      <w:pPr>
        <w:pStyle w:val="Body0005after"/>
      </w:pPr>
      <w:r>
        <w:t>In addition</w:t>
      </w:r>
      <w:r w:rsidR="002649A3">
        <w:t xml:space="preserve">, </w:t>
      </w:r>
      <w:r w:rsidR="002649A3" w:rsidRPr="004F7A04">
        <w:rPr>
          <w:rStyle w:val="ChItalBold"/>
        </w:rPr>
        <w:t>tida</w:t>
      </w:r>
      <w:r w:rsidR="002649A3" w:rsidRPr="00CA1B30">
        <w:t>/</w:t>
      </w:r>
      <w:r w:rsidR="002649A3">
        <w:rPr>
          <w:rStyle w:val="ChItalBold"/>
        </w:rPr>
        <w:t>tra</w:t>
      </w:r>
      <w:r w:rsidR="002649A3" w:rsidRPr="00DF2323">
        <w:t xml:space="preserve"> </w:t>
      </w:r>
      <w:r w:rsidR="00B7093A">
        <w:t>‘</w:t>
      </w:r>
      <w:r w:rsidR="002649A3" w:rsidRPr="0099608C">
        <w:rPr>
          <w:rStyle w:val="ChSmallCaps"/>
        </w:rPr>
        <w:t>neg</w:t>
      </w:r>
      <w:r w:rsidR="00B7093A">
        <w:t>’</w:t>
      </w:r>
      <w:r w:rsidR="002649A3">
        <w:t xml:space="preserve"> provide</w:t>
      </w:r>
      <w:r w:rsidR="006606E5">
        <w:t>s</w:t>
      </w:r>
      <w:r w:rsidR="002649A3">
        <w:t xml:space="preserve"> negative responses to polar questions, when negating verbal constructions, as shown in </w:t>
      </w:r>
      <w:r w:rsidR="002649A3">
        <w:fldChar w:fldCharType="begin"/>
      </w:r>
      <w:r w:rsidR="002649A3">
        <w:instrText xml:space="preserve"> REF _Ref358290149 \h </w:instrText>
      </w:r>
      <w:r w:rsidR="002649A3">
        <w:fldChar w:fldCharType="separate"/>
      </w:r>
      <w:r w:rsidR="00154D81">
        <w:t>(</w:t>
      </w:r>
      <w:r w:rsidR="00154D81">
        <w:rPr>
          <w:noProof/>
        </w:rPr>
        <w:t>13</w:t>
      </w:r>
      <w:r w:rsidR="00154D81">
        <w:t>)</w:t>
      </w:r>
      <w:r w:rsidR="002649A3">
        <w:fldChar w:fldCharType="end"/>
      </w:r>
      <w:r w:rsidR="002649A3">
        <w:t xml:space="preserve"> and </w:t>
      </w:r>
      <w:r w:rsidR="002649A3">
        <w:fldChar w:fldCharType="begin"/>
      </w:r>
      <w:r w:rsidR="002649A3">
        <w:instrText xml:space="preserve"> REF _Ref358290151 \h </w:instrText>
      </w:r>
      <w:r w:rsidR="002649A3">
        <w:fldChar w:fldCharType="separate"/>
      </w:r>
      <w:r w:rsidR="00154D81">
        <w:t>(</w:t>
      </w:r>
      <w:r w:rsidR="00154D81">
        <w:rPr>
          <w:noProof/>
        </w:rPr>
        <w:t>14</w:t>
      </w:r>
      <w:r w:rsidR="00154D81">
        <w:t>)</w:t>
      </w:r>
      <w:r w:rsidR="002649A3">
        <w:fldChar w:fldCharType="end"/>
      </w:r>
      <w:r w:rsidR="002649A3">
        <w:t xml:space="preserve">. Negator </w:t>
      </w:r>
      <w:r w:rsidR="002649A3" w:rsidRPr="004F7A04">
        <w:rPr>
          <w:rStyle w:val="ChItalBold"/>
        </w:rPr>
        <w:t>tida</w:t>
      </w:r>
      <w:r w:rsidR="002649A3" w:rsidRPr="00EA79ED">
        <w:t xml:space="preserve"> </w:t>
      </w:r>
      <w:r w:rsidR="00B7093A">
        <w:t>‘</w:t>
      </w:r>
      <w:r w:rsidR="002649A3" w:rsidRPr="0099608C">
        <w:rPr>
          <w:rStyle w:val="ChSmallCaps"/>
        </w:rPr>
        <w:t>neg</w:t>
      </w:r>
      <w:r w:rsidR="00B7093A">
        <w:t>’</w:t>
      </w:r>
      <w:r w:rsidR="002649A3">
        <w:t xml:space="preserve"> can stand alone as in </w:t>
      </w:r>
      <w:r w:rsidR="002649A3">
        <w:fldChar w:fldCharType="begin"/>
      </w:r>
      <w:r w:rsidR="002649A3">
        <w:instrText xml:space="preserve"> REF _Ref358290149 \h </w:instrText>
      </w:r>
      <w:r w:rsidR="002649A3">
        <w:fldChar w:fldCharType="separate"/>
      </w:r>
      <w:r w:rsidR="00154D81">
        <w:t>(</w:t>
      </w:r>
      <w:r w:rsidR="00154D81">
        <w:rPr>
          <w:noProof/>
        </w:rPr>
        <w:t>13</w:t>
      </w:r>
      <w:r w:rsidR="00154D81">
        <w:t>)</w:t>
      </w:r>
      <w:r w:rsidR="002649A3">
        <w:fldChar w:fldCharType="end"/>
      </w:r>
      <w:r w:rsidR="002649A3">
        <w:t xml:space="preserve">, or it can occur in the negative existential phrase </w:t>
      </w:r>
      <w:r w:rsidR="002649A3" w:rsidRPr="004F7A04">
        <w:rPr>
          <w:rStyle w:val="ChItalBold"/>
        </w:rPr>
        <w:t>tida</w:t>
      </w:r>
      <w:r w:rsidR="002649A3" w:rsidRPr="00A17E58">
        <w:rPr>
          <w:rStyle w:val="ChItalBold"/>
        </w:rPr>
        <w:t xml:space="preserve"> ada</w:t>
      </w:r>
      <w:r w:rsidR="002649A3">
        <w:t xml:space="preserve"> </w:t>
      </w:r>
      <w:r w:rsidR="00B7093A">
        <w:t>‘</w:t>
      </w:r>
      <w:r w:rsidR="002649A3">
        <w:t>no</w:t>
      </w:r>
      <w:r w:rsidR="00B7093A">
        <w:rPr>
          <w:lang w:eastAsia="en-US"/>
        </w:rPr>
        <w:t>’</w:t>
      </w:r>
      <w:r w:rsidR="00E37DEC">
        <w:rPr>
          <w:lang w:eastAsia="en-US"/>
        </w:rPr>
        <w:t xml:space="preserve"> </w:t>
      </w:r>
      <w:r w:rsidR="00E37DEC">
        <w:t>(literally</w:t>
      </w:r>
      <w:r w:rsidR="002649A3">
        <w:t xml:space="preserve"> </w:t>
      </w:r>
      <w:r w:rsidR="00B7093A">
        <w:t>‘</w:t>
      </w:r>
      <w:r w:rsidR="002649A3">
        <w:t>(it) doesn</w:t>
      </w:r>
      <w:r w:rsidR="00B7093A">
        <w:t>’</w:t>
      </w:r>
      <w:r w:rsidR="002649A3">
        <w:t>t exist</w:t>
      </w:r>
      <w:r w:rsidR="00B7093A">
        <w:t>’</w:t>
      </w:r>
      <w:r w:rsidR="00E37DEC">
        <w:t>)</w:t>
      </w:r>
      <w:r w:rsidR="002649A3">
        <w:t xml:space="preserve">. Negator </w:t>
      </w:r>
      <w:r w:rsidR="002649A3">
        <w:rPr>
          <w:rStyle w:val="ChItalBold"/>
        </w:rPr>
        <w:t>tr</w:t>
      </w:r>
      <w:r w:rsidR="002649A3" w:rsidRPr="004F7A04">
        <w:rPr>
          <w:rStyle w:val="ChItalBold"/>
        </w:rPr>
        <w:t>a</w:t>
      </w:r>
      <w:r w:rsidR="002649A3" w:rsidRPr="00EA79ED">
        <w:t xml:space="preserve"> </w:t>
      </w:r>
      <w:r w:rsidR="00B7093A">
        <w:t>‘</w:t>
      </w:r>
      <w:r w:rsidR="002649A3" w:rsidRPr="0099608C">
        <w:rPr>
          <w:rStyle w:val="ChSmallCaps"/>
        </w:rPr>
        <w:t>neg</w:t>
      </w:r>
      <w:r w:rsidR="00B7093A">
        <w:t>’</w:t>
      </w:r>
      <w:r w:rsidR="002649A3">
        <w:t xml:space="preserve">, by contrast, cannot stand alone; it always occurs in the negative existential phrase </w:t>
      </w:r>
      <w:r w:rsidR="002649A3">
        <w:rPr>
          <w:rStyle w:val="ChItalBold"/>
        </w:rPr>
        <w:t>tr</w:t>
      </w:r>
      <w:r w:rsidR="002649A3" w:rsidRPr="00A17E58">
        <w:rPr>
          <w:rStyle w:val="ChItalBold"/>
        </w:rPr>
        <w:t>a ada</w:t>
      </w:r>
      <w:r w:rsidR="002649A3">
        <w:t xml:space="preserve"> </w:t>
      </w:r>
      <w:r w:rsidR="00B7093A">
        <w:t>‘</w:t>
      </w:r>
      <w:r w:rsidR="002649A3">
        <w:t>no</w:t>
      </w:r>
      <w:r w:rsidR="00B7093A">
        <w:t>’</w:t>
      </w:r>
      <w:r w:rsidR="002649A3">
        <w:t xml:space="preserve">, as in </w:t>
      </w:r>
      <w:r w:rsidR="002649A3">
        <w:fldChar w:fldCharType="begin"/>
      </w:r>
      <w:r w:rsidR="002649A3">
        <w:instrText xml:space="preserve"> REF _Ref358290151 \h </w:instrText>
      </w:r>
      <w:r w:rsidR="002649A3">
        <w:fldChar w:fldCharType="separate"/>
      </w:r>
      <w:r w:rsidR="00154D81">
        <w:t>(</w:t>
      </w:r>
      <w:r w:rsidR="00154D81">
        <w:rPr>
          <w:noProof/>
        </w:rPr>
        <w:t>14</w:t>
      </w:r>
      <w:r w:rsidR="00154D81">
        <w:t>)</w:t>
      </w:r>
      <w:r w:rsidR="002649A3">
        <w:fldChar w:fldCharType="end"/>
      </w:r>
      <w:r w:rsidR="002649A3">
        <w:t>. (See also §</w:t>
      </w:r>
      <w:r w:rsidR="002649A3">
        <w:fldChar w:fldCharType="begin"/>
      </w:r>
      <w:r w:rsidR="002649A3">
        <w:instrText xml:space="preserve"> REF _Ref364073527 \w \h </w:instrText>
      </w:r>
      <w:r w:rsidR="002649A3">
        <w:fldChar w:fldCharType="separate"/>
      </w:r>
      <w:r w:rsidR="00154D81">
        <w:rPr>
          <w:cs/>
        </w:rPr>
        <w:t>‎</w:t>
      </w:r>
      <w:r w:rsidR="00154D81">
        <w:t>13.2.2.1</w:t>
      </w:r>
      <w:r w:rsidR="002649A3">
        <w:fldChar w:fldCharType="end"/>
      </w:r>
      <w:r w:rsidR="002649A3">
        <w:t>.)</w:t>
      </w:r>
    </w:p>
    <w:p w14:paraId="2AC64EE8" w14:textId="509FFDB1" w:rsidR="002649A3" w:rsidRDefault="002649A3" w:rsidP="002649A3">
      <w:pPr>
        <w:pStyle w:val="ExampleTitle"/>
      </w:pPr>
      <w:r>
        <w:t xml:space="preserve">Negator </w:t>
      </w:r>
      <w:r w:rsidRPr="004F7A04">
        <w:rPr>
          <w:rStyle w:val="ChItalBold"/>
        </w:rPr>
        <w:t>tida</w:t>
      </w:r>
      <w:r w:rsidRPr="00953339">
        <w:t>/</w:t>
      </w:r>
      <w:r>
        <w:rPr>
          <w:rStyle w:val="ChItalBold"/>
        </w:rPr>
        <w:t>tra</w:t>
      </w:r>
      <w:r w:rsidRPr="00DF2323">
        <w:t xml:space="preserve"> </w:t>
      </w:r>
      <w:r w:rsidR="00B7093A">
        <w:t>‘</w:t>
      </w:r>
      <w:r w:rsidRPr="0099608C">
        <w:rPr>
          <w:rStyle w:val="ChSmallCaps"/>
        </w:rPr>
        <w:t>neg</w:t>
      </w:r>
      <w:r w:rsidR="00B7093A">
        <w:t>’</w:t>
      </w:r>
      <w:r>
        <w:t xml:space="preserve"> in responses to polar questions</w:t>
      </w:r>
    </w:p>
    <w:tbl>
      <w:tblPr>
        <w:tblW w:w="3435" w:type="dxa"/>
        <w:tblCellMar>
          <w:left w:w="42" w:type="dxa"/>
          <w:right w:w="42" w:type="dxa"/>
        </w:tblCellMar>
        <w:tblLook w:val="01E0" w:firstRow="1" w:lastRow="1" w:firstColumn="1" w:lastColumn="1" w:noHBand="0" w:noVBand="0"/>
      </w:tblPr>
      <w:tblGrid>
        <w:gridCol w:w="709"/>
        <w:gridCol w:w="1051"/>
        <w:gridCol w:w="568"/>
        <w:gridCol w:w="489"/>
        <w:gridCol w:w="618"/>
      </w:tblGrid>
      <w:tr w:rsidR="00AC23C4" w:rsidRPr="008C7D8B" w14:paraId="0C9AD40A" w14:textId="77777777" w:rsidTr="00AC23C4">
        <w:tc>
          <w:tcPr>
            <w:tcW w:w="709" w:type="dxa"/>
            <w:shd w:val="clear" w:color="auto" w:fill="auto"/>
          </w:tcPr>
          <w:p w14:paraId="14CDEFDA" w14:textId="77777777" w:rsidR="002649A3" w:rsidRPr="00CA4F22" w:rsidRDefault="002649A3" w:rsidP="002649A3">
            <w:pPr>
              <w:pStyle w:val="O0Nwnext"/>
            </w:pPr>
            <w:bookmarkStart w:id="4895" w:name="_Ref372449212"/>
            <w:bookmarkStart w:id="4896" w:name="_Ref358290149"/>
            <w:r>
              <w:t>(</w:t>
            </w:r>
            <w:fldSimple w:instr=" SEQ ( \* ARABIC \s 1 ">
              <w:r w:rsidR="00154D81">
                <w:rPr>
                  <w:noProof/>
                </w:rPr>
                <w:t>13</w:t>
              </w:r>
            </w:fldSimple>
            <w:bookmarkEnd w:id="4895"/>
            <w:r>
              <w:t>)</w:t>
            </w:r>
            <w:bookmarkEnd w:id="4896"/>
          </w:p>
        </w:tc>
        <w:tc>
          <w:tcPr>
            <w:tcW w:w="1051" w:type="dxa"/>
            <w:shd w:val="clear" w:color="auto" w:fill="auto"/>
          </w:tcPr>
          <w:p w14:paraId="3B77424E" w14:textId="77777777" w:rsidR="002649A3" w:rsidRPr="00E67718" w:rsidRDefault="002649A3" w:rsidP="002649A3">
            <w:pPr>
              <w:pStyle w:val="Text"/>
            </w:pPr>
            <w:r>
              <w:t>Speaker-2:</w:t>
            </w:r>
          </w:p>
        </w:tc>
        <w:tc>
          <w:tcPr>
            <w:tcW w:w="568" w:type="dxa"/>
            <w:shd w:val="clear" w:color="auto" w:fill="auto"/>
          </w:tcPr>
          <w:p w14:paraId="69378872" w14:textId="77777777" w:rsidR="002649A3" w:rsidRPr="004328A0" w:rsidRDefault="002649A3" w:rsidP="002649A3">
            <w:pPr>
              <w:pStyle w:val="Text"/>
            </w:pPr>
            <w:r w:rsidRPr="004328A0">
              <w:rPr>
                <w:rStyle w:val="ChBlueBold"/>
              </w:rPr>
              <w:t>tida</w:t>
            </w:r>
            <w:r w:rsidRPr="004328A0">
              <w:t>,</w:t>
            </w:r>
          </w:p>
        </w:tc>
        <w:tc>
          <w:tcPr>
            <w:tcW w:w="489" w:type="dxa"/>
            <w:shd w:val="clear" w:color="auto" w:fill="auto"/>
          </w:tcPr>
          <w:p w14:paraId="127A5CA7" w14:textId="77777777" w:rsidR="002649A3" w:rsidRPr="00E67718" w:rsidRDefault="002649A3" w:rsidP="002649A3">
            <w:pPr>
              <w:pStyle w:val="Text"/>
            </w:pPr>
            <w:r w:rsidRPr="00E67718">
              <w:t>dia</w:t>
            </w:r>
          </w:p>
        </w:tc>
        <w:tc>
          <w:tcPr>
            <w:tcW w:w="618" w:type="dxa"/>
            <w:shd w:val="clear" w:color="auto" w:fill="auto"/>
          </w:tcPr>
          <w:p w14:paraId="7B4120F8" w14:textId="77777777" w:rsidR="002649A3" w:rsidRPr="00E67718" w:rsidRDefault="002649A3" w:rsidP="002649A3">
            <w:pPr>
              <w:pStyle w:val="Text"/>
            </w:pPr>
            <w:r w:rsidRPr="00E67718">
              <w:t>balap</w:t>
            </w:r>
          </w:p>
        </w:tc>
      </w:tr>
      <w:tr w:rsidR="00AC23C4" w:rsidRPr="00AC23C4" w14:paraId="0C03AA6B" w14:textId="77777777" w:rsidTr="00AC23C4">
        <w:tc>
          <w:tcPr>
            <w:tcW w:w="709" w:type="dxa"/>
            <w:shd w:val="clear" w:color="auto" w:fill="auto"/>
          </w:tcPr>
          <w:p w14:paraId="2AC5468C" w14:textId="77777777" w:rsidR="002649A3" w:rsidRPr="000C018C" w:rsidRDefault="002649A3" w:rsidP="002649A3">
            <w:pPr>
              <w:pStyle w:val="GlossEng"/>
            </w:pPr>
          </w:p>
        </w:tc>
        <w:tc>
          <w:tcPr>
            <w:tcW w:w="1051" w:type="dxa"/>
            <w:shd w:val="clear" w:color="auto" w:fill="auto"/>
          </w:tcPr>
          <w:p w14:paraId="6D302433" w14:textId="77777777" w:rsidR="002649A3" w:rsidRPr="00E67718" w:rsidRDefault="002649A3" w:rsidP="002649A3">
            <w:pPr>
              <w:pStyle w:val="GlossEng"/>
            </w:pPr>
          </w:p>
        </w:tc>
        <w:tc>
          <w:tcPr>
            <w:tcW w:w="568" w:type="dxa"/>
            <w:shd w:val="clear" w:color="auto" w:fill="auto"/>
          </w:tcPr>
          <w:p w14:paraId="6AE9B355" w14:textId="77777777" w:rsidR="002649A3" w:rsidRPr="0099608C" w:rsidRDefault="002649A3" w:rsidP="002649A3">
            <w:pPr>
              <w:pStyle w:val="GlossEng"/>
              <w:rPr>
                <w:rStyle w:val="ChSmallCaps"/>
              </w:rPr>
            </w:pPr>
            <w:r w:rsidRPr="0099608C">
              <w:rPr>
                <w:rStyle w:val="ChSmallCaps"/>
              </w:rPr>
              <w:t>neg</w:t>
            </w:r>
          </w:p>
        </w:tc>
        <w:tc>
          <w:tcPr>
            <w:tcW w:w="489" w:type="dxa"/>
            <w:shd w:val="clear" w:color="auto" w:fill="auto"/>
          </w:tcPr>
          <w:p w14:paraId="2291B8FE" w14:textId="77777777" w:rsidR="002649A3" w:rsidRPr="0099608C" w:rsidRDefault="002649A3" w:rsidP="002649A3">
            <w:pPr>
              <w:pStyle w:val="GlossEng"/>
              <w:rPr>
                <w:rStyle w:val="ChSmallCaps"/>
              </w:rPr>
            </w:pPr>
            <w:r w:rsidRPr="0099608C">
              <w:rPr>
                <w:rStyle w:val="ChSmallCaps"/>
              </w:rPr>
              <w:t>3sg</w:t>
            </w:r>
          </w:p>
        </w:tc>
        <w:tc>
          <w:tcPr>
            <w:tcW w:w="618" w:type="dxa"/>
            <w:shd w:val="clear" w:color="auto" w:fill="auto"/>
          </w:tcPr>
          <w:p w14:paraId="4B72BE84" w14:textId="77777777" w:rsidR="002649A3" w:rsidRPr="00E67718" w:rsidRDefault="002649A3" w:rsidP="002649A3">
            <w:pPr>
              <w:pStyle w:val="GlossEng"/>
            </w:pPr>
            <w:r w:rsidRPr="00E67718">
              <w:t>race</w:t>
            </w:r>
          </w:p>
        </w:tc>
      </w:tr>
    </w:tbl>
    <w:p w14:paraId="03AD83E5" w14:textId="68CDABDE" w:rsidR="002649A3" w:rsidRPr="00F9554F" w:rsidRDefault="002649A3" w:rsidP="002649A3">
      <w:pPr>
        <w:pStyle w:val="FreeTranslEng"/>
      </w:pPr>
      <w:r>
        <w:t xml:space="preserve">[About an accident:] </w:t>
      </w:r>
      <w:r w:rsidR="00EA0B28">
        <w:t>[</w:t>
      </w:r>
      <w:r>
        <w:t xml:space="preserve">Speaker-1: </w:t>
      </w:r>
      <w:r w:rsidR="00B7093A">
        <w:t>‘</w:t>
      </w:r>
      <w:r>
        <w:t>what did he do? (was he</w:t>
      </w:r>
      <w:r w:rsidRPr="00F95EA8">
        <w:t>) drunk?</w:t>
      </w:r>
      <w:r w:rsidR="00B7093A">
        <w:t>’</w:t>
      </w:r>
      <w:r w:rsidR="00EA0B28">
        <w:t>]</w:t>
      </w:r>
      <w:r>
        <w:br/>
        <w:t xml:space="preserve">Speaker-2: </w:t>
      </w:r>
      <w:r w:rsidR="00B7093A">
        <w:t>‘</w:t>
      </w:r>
      <w:r w:rsidRPr="000D075C">
        <w:rPr>
          <w:rStyle w:val="ChBlueBold"/>
        </w:rPr>
        <w:t>no</w:t>
      </w:r>
      <w:r w:rsidRPr="00BD647C">
        <w:t>!</w:t>
      </w:r>
      <w:r>
        <w:t>, he was racing (his motorbike)</w:t>
      </w:r>
      <w:r w:rsidR="00B7093A">
        <w:t>’</w:t>
      </w:r>
      <w:r>
        <w:t xml:space="preserve"> </w:t>
      </w:r>
      <w:r w:rsidRPr="000C018C">
        <w:rPr>
          <w:rStyle w:val="ExampleSource"/>
        </w:rPr>
        <w:t>[081014-013-NP.0003-0004]</w:t>
      </w:r>
    </w:p>
    <w:tbl>
      <w:tblPr>
        <w:tblW w:w="0" w:type="auto"/>
        <w:tblCellMar>
          <w:left w:w="42" w:type="dxa"/>
          <w:right w:w="42" w:type="dxa"/>
        </w:tblCellMar>
        <w:tblLook w:val="01E0" w:firstRow="1" w:lastRow="1" w:firstColumn="1" w:lastColumn="1" w:noHBand="0" w:noVBand="0"/>
      </w:tblPr>
      <w:tblGrid>
        <w:gridCol w:w="709"/>
        <w:gridCol w:w="1051"/>
        <w:gridCol w:w="513"/>
        <w:gridCol w:w="562"/>
        <w:gridCol w:w="1123"/>
        <w:gridCol w:w="756"/>
        <w:gridCol w:w="284"/>
      </w:tblGrid>
      <w:tr w:rsidR="00AC23C4" w:rsidRPr="008C7D8B" w14:paraId="5F8DBF6F" w14:textId="77777777" w:rsidTr="00AC23C4">
        <w:tc>
          <w:tcPr>
            <w:tcW w:w="709" w:type="dxa"/>
            <w:shd w:val="clear" w:color="auto" w:fill="auto"/>
          </w:tcPr>
          <w:p w14:paraId="32A9A46F" w14:textId="77777777" w:rsidR="002649A3" w:rsidRPr="00CA4F22" w:rsidRDefault="002649A3" w:rsidP="002649A3">
            <w:pPr>
              <w:pStyle w:val="O0Nwnext"/>
            </w:pPr>
            <w:bookmarkStart w:id="4897" w:name="_Ref372455643"/>
            <w:bookmarkStart w:id="4898" w:name="_Ref358290151"/>
            <w:r>
              <w:t>(</w:t>
            </w:r>
            <w:fldSimple w:instr=" SEQ ( \* ARABIC \s 1 ">
              <w:r w:rsidR="00154D81">
                <w:rPr>
                  <w:noProof/>
                </w:rPr>
                <w:t>14</w:t>
              </w:r>
            </w:fldSimple>
            <w:bookmarkEnd w:id="4897"/>
            <w:r>
              <w:t>)</w:t>
            </w:r>
            <w:bookmarkEnd w:id="4898"/>
          </w:p>
        </w:tc>
        <w:tc>
          <w:tcPr>
            <w:tcW w:w="1051" w:type="dxa"/>
            <w:shd w:val="clear" w:color="auto" w:fill="auto"/>
          </w:tcPr>
          <w:p w14:paraId="311611AA" w14:textId="77777777" w:rsidR="002649A3" w:rsidRPr="00983EAE" w:rsidRDefault="002649A3" w:rsidP="002649A3">
            <w:pPr>
              <w:pStyle w:val="Text"/>
            </w:pPr>
            <w:r>
              <w:t>Speaker-2:</w:t>
            </w:r>
          </w:p>
        </w:tc>
        <w:tc>
          <w:tcPr>
            <w:tcW w:w="513" w:type="dxa"/>
            <w:shd w:val="clear" w:color="auto" w:fill="auto"/>
          </w:tcPr>
          <w:p w14:paraId="36B06A58" w14:textId="77777777" w:rsidR="002649A3" w:rsidRPr="00E6285A" w:rsidRDefault="002649A3" w:rsidP="002649A3">
            <w:pPr>
              <w:pStyle w:val="Text"/>
              <w:rPr>
                <w:rStyle w:val="ChBlueBold"/>
              </w:rPr>
            </w:pPr>
            <w:r w:rsidRPr="00E6285A">
              <w:rPr>
                <w:rStyle w:val="ChBlueBold"/>
              </w:rPr>
              <w:t>tra</w:t>
            </w:r>
          </w:p>
        </w:tc>
        <w:tc>
          <w:tcPr>
            <w:tcW w:w="562" w:type="dxa"/>
            <w:shd w:val="clear" w:color="auto" w:fill="auto"/>
          </w:tcPr>
          <w:p w14:paraId="28EC85AA" w14:textId="77777777" w:rsidR="002649A3" w:rsidRPr="0088060F" w:rsidRDefault="002649A3" w:rsidP="002649A3">
            <w:pPr>
              <w:pStyle w:val="Text"/>
            </w:pPr>
            <w:r w:rsidRPr="00E6285A">
              <w:rPr>
                <w:rStyle w:val="ChBlueBold"/>
              </w:rPr>
              <w:t>ada</w:t>
            </w:r>
            <w:r>
              <w:t>,</w:t>
            </w:r>
          </w:p>
        </w:tc>
        <w:tc>
          <w:tcPr>
            <w:tcW w:w="1123" w:type="dxa"/>
            <w:shd w:val="clear" w:color="auto" w:fill="auto"/>
          </w:tcPr>
          <w:p w14:paraId="14D0A07B" w14:textId="77777777" w:rsidR="002649A3" w:rsidRPr="0088060F" w:rsidRDefault="002649A3" w:rsidP="002649A3">
            <w:pPr>
              <w:pStyle w:val="Text"/>
            </w:pPr>
            <w:r w:rsidRPr="0088060F">
              <w:t>muara</w:t>
            </w:r>
          </w:p>
        </w:tc>
        <w:tc>
          <w:tcPr>
            <w:tcW w:w="756" w:type="dxa"/>
            <w:shd w:val="clear" w:color="auto" w:fill="auto"/>
          </w:tcPr>
          <w:p w14:paraId="22A93A5E" w14:textId="77777777" w:rsidR="002649A3" w:rsidRPr="0088060F" w:rsidRDefault="002649A3" w:rsidP="002649A3">
            <w:pPr>
              <w:pStyle w:val="Text"/>
            </w:pPr>
            <w:r>
              <w:t>baru</w:t>
            </w:r>
          </w:p>
        </w:tc>
        <w:tc>
          <w:tcPr>
            <w:tcW w:w="284" w:type="dxa"/>
            <w:shd w:val="clear" w:color="auto" w:fill="auto"/>
          </w:tcPr>
          <w:p w14:paraId="5130FE04" w14:textId="77777777" w:rsidR="002649A3" w:rsidRPr="0088060F" w:rsidRDefault="002649A3" w:rsidP="002649A3">
            <w:pPr>
              <w:pStyle w:val="Text"/>
            </w:pPr>
            <w:r>
              <w:t>…</w:t>
            </w:r>
          </w:p>
        </w:tc>
      </w:tr>
      <w:tr w:rsidR="00AC23C4" w:rsidRPr="00AC23C4" w14:paraId="68583003" w14:textId="77777777" w:rsidTr="00AC23C4">
        <w:tc>
          <w:tcPr>
            <w:tcW w:w="709" w:type="dxa"/>
            <w:shd w:val="clear" w:color="auto" w:fill="auto"/>
          </w:tcPr>
          <w:p w14:paraId="5BF5F950" w14:textId="77777777" w:rsidR="002649A3" w:rsidRPr="0088060F" w:rsidRDefault="002649A3" w:rsidP="002649A3">
            <w:pPr>
              <w:pStyle w:val="GlossEng"/>
            </w:pPr>
          </w:p>
        </w:tc>
        <w:tc>
          <w:tcPr>
            <w:tcW w:w="1051" w:type="dxa"/>
            <w:shd w:val="clear" w:color="auto" w:fill="auto"/>
          </w:tcPr>
          <w:p w14:paraId="066A52CC" w14:textId="77777777" w:rsidR="002649A3" w:rsidRPr="00983EAE" w:rsidRDefault="002649A3" w:rsidP="002649A3">
            <w:pPr>
              <w:pStyle w:val="GlossEng"/>
            </w:pPr>
          </w:p>
        </w:tc>
        <w:tc>
          <w:tcPr>
            <w:tcW w:w="513" w:type="dxa"/>
            <w:shd w:val="clear" w:color="auto" w:fill="auto"/>
          </w:tcPr>
          <w:p w14:paraId="37F722B1" w14:textId="77777777" w:rsidR="002649A3" w:rsidRPr="0099608C" w:rsidRDefault="002649A3" w:rsidP="002649A3">
            <w:pPr>
              <w:pStyle w:val="GlossEng"/>
              <w:rPr>
                <w:rStyle w:val="ChSmallCaps"/>
              </w:rPr>
            </w:pPr>
            <w:r w:rsidRPr="0099608C">
              <w:rPr>
                <w:rStyle w:val="ChSmallCaps"/>
              </w:rPr>
              <w:t>neg</w:t>
            </w:r>
          </w:p>
        </w:tc>
        <w:tc>
          <w:tcPr>
            <w:tcW w:w="562" w:type="dxa"/>
            <w:shd w:val="clear" w:color="auto" w:fill="auto"/>
          </w:tcPr>
          <w:p w14:paraId="1EFABE30" w14:textId="77777777" w:rsidR="002649A3" w:rsidRPr="0088060F" w:rsidRDefault="002649A3" w:rsidP="002649A3">
            <w:pPr>
              <w:pStyle w:val="GlossEng"/>
            </w:pPr>
            <w:r w:rsidRPr="0088060F">
              <w:t>exist</w:t>
            </w:r>
          </w:p>
        </w:tc>
        <w:tc>
          <w:tcPr>
            <w:tcW w:w="1123" w:type="dxa"/>
            <w:shd w:val="clear" w:color="auto" w:fill="auto"/>
          </w:tcPr>
          <w:p w14:paraId="145F01C5" w14:textId="77777777" w:rsidR="002649A3" w:rsidRPr="0088060F" w:rsidRDefault="002649A3" w:rsidP="002649A3">
            <w:pPr>
              <w:pStyle w:val="GlossEng"/>
            </w:pPr>
            <w:r w:rsidRPr="0088060F">
              <w:t>river.mouth</w:t>
            </w:r>
          </w:p>
        </w:tc>
        <w:tc>
          <w:tcPr>
            <w:tcW w:w="756" w:type="dxa"/>
            <w:shd w:val="clear" w:color="auto" w:fill="auto"/>
          </w:tcPr>
          <w:p w14:paraId="1BD39D3D" w14:textId="77777777" w:rsidR="002649A3" w:rsidRPr="0088060F" w:rsidRDefault="002649A3" w:rsidP="002649A3">
            <w:pPr>
              <w:pStyle w:val="GlossEng"/>
            </w:pPr>
            <w:r>
              <w:t>be.</w:t>
            </w:r>
            <w:r w:rsidRPr="0088060F">
              <w:t>new</w:t>
            </w:r>
          </w:p>
        </w:tc>
        <w:tc>
          <w:tcPr>
            <w:tcW w:w="284" w:type="dxa"/>
            <w:shd w:val="clear" w:color="auto" w:fill="auto"/>
          </w:tcPr>
          <w:p w14:paraId="2043E941" w14:textId="77777777" w:rsidR="002649A3" w:rsidRPr="0088060F" w:rsidRDefault="002649A3" w:rsidP="002649A3">
            <w:pPr>
              <w:pStyle w:val="GlossEng"/>
            </w:pPr>
          </w:p>
        </w:tc>
      </w:tr>
    </w:tbl>
    <w:p w14:paraId="1A36D548" w14:textId="1D7E49E3" w:rsidR="002649A3" w:rsidRPr="00F9554F" w:rsidRDefault="002649A3" w:rsidP="002649A3">
      <w:pPr>
        <w:pStyle w:val="FreeTranslEng15pt"/>
      </w:pPr>
      <w:r>
        <w:t xml:space="preserve">[Discussing the depth of a river mouth:] </w:t>
      </w:r>
      <w:r w:rsidR="00EA0B28">
        <w:t>[</w:t>
      </w:r>
      <w:r>
        <w:t xml:space="preserve">Speaker-1: </w:t>
      </w:r>
      <w:r w:rsidR="00B7093A">
        <w:t>‘</w:t>
      </w:r>
      <w:r>
        <w:t>isn</w:t>
      </w:r>
      <w:r w:rsidR="00B7093A">
        <w:t>’</w:t>
      </w:r>
      <w:r>
        <w:t>t (it) deep?</w:t>
      </w:r>
      <w:r w:rsidR="00B7093A">
        <w:t>’</w:t>
      </w:r>
      <w:r w:rsidR="00EA0B28">
        <w:t>]</w:t>
      </w:r>
      <w:r>
        <w:br/>
        <w:t xml:space="preserve">Speaker-2: </w:t>
      </w:r>
      <w:r w:rsidR="00B7093A">
        <w:t>‘</w:t>
      </w:r>
      <w:r w:rsidRPr="00665322">
        <w:rPr>
          <w:rStyle w:val="ChBlueBold"/>
        </w:rPr>
        <w:t>no</w:t>
      </w:r>
      <w:r w:rsidRPr="0056784A">
        <w:t>!</w:t>
      </w:r>
      <w:r>
        <w:t>, (this is) the new river mouth [(it</w:t>
      </w:r>
      <w:r w:rsidR="00B7093A">
        <w:t>’</w:t>
      </w:r>
      <w:r>
        <w:t>s) the old river mouth that is (deep)]</w:t>
      </w:r>
      <w:r w:rsidR="00B7093A">
        <w:t>’</w:t>
      </w:r>
      <w:r>
        <w:t xml:space="preserve"> </w:t>
      </w:r>
      <w:r w:rsidRPr="0088060F">
        <w:rPr>
          <w:rStyle w:val="ExampleSource"/>
        </w:rPr>
        <w:t>[080927-003-Cv.0010-0011]</w:t>
      </w:r>
    </w:p>
    <w:p w14:paraId="44A0FE1A" w14:textId="0D8910A9" w:rsidR="002649A3" w:rsidRPr="00064C9A" w:rsidRDefault="002649A3" w:rsidP="002649A3">
      <w:pPr>
        <w:pStyle w:val="Heading3"/>
      </w:pPr>
      <w:bookmarkStart w:id="4899" w:name="_Ref363560297"/>
      <w:bookmarkStart w:id="4900" w:name="_Toc440455737"/>
      <w:r>
        <w:t xml:space="preserve">Negation with </w:t>
      </w:r>
      <w:r w:rsidRPr="00553CD0">
        <w:rPr>
          <w:rStyle w:val="ChItalBold"/>
        </w:rPr>
        <w:t>bukan</w:t>
      </w:r>
      <w:r w:rsidR="005960B3">
        <w:rPr>
          <w:rStyle w:val="ChItalBold"/>
        </w:rPr>
        <w:t>g</w:t>
      </w:r>
      <w:r w:rsidRPr="00064C9A">
        <w:t xml:space="preserve"> </w:t>
      </w:r>
      <w:r w:rsidR="00B7093A">
        <w:t>‘</w:t>
      </w:r>
      <w:r w:rsidRPr="00064C9A">
        <w:rPr>
          <w:rStyle w:val="ChSmallCaps"/>
        </w:rPr>
        <w:t>neg</w:t>
      </w:r>
      <w:r w:rsidR="00B7093A">
        <w:t>’</w:t>
      </w:r>
      <w:bookmarkEnd w:id="4899"/>
      <w:bookmarkEnd w:id="4900"/>
    </w:p>
    <w:p w14:paraId="6F410834" w14:textId="44F2638F" w:rsidR="002649A3" w:rsidRDefault="002649A3" w:rsidP="0089723E">
      <w:pPr>
        <w:pStyle w:val="Body0000after"/>
      </w:pPr>
      <w:r>
        <w:t xml:space="preserve">Negator </w:t>
      </w:r>
      <w:r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has three functions. One function is to negate nonverbal clauses, a second one is to mark contrastive negation, and a third function is to provide negative responses to polar questions.</w:t>
      </w:r>
    </w:p>
    <w:p w14:paraId="5E2DD245" w14:textId="4FCA1505" w:rsidR="009E2801" w:rsidRDefault="002649A3" w:rsidP="009E2801">
      <w:pPr>
        <w:pStyle w:val="Body0500after"/>
      </w:pPr>
      <w:r>
        <w:t xml:space="preserve">Nonverbal clauses are typically negated with </w:t>
      </w:r>
      <w:r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which always precedes the nonverbal predicate. Prepositional predicates are the exception; they are negated with </w:t>
      </w:r>
      <w:r w:rsidRPr="0003091F">
        <w:rPr>
          <w:rStyle w:val="ChItalBold"/>
        </w:rPr>
        <w:t>tida</w:t>
      </w:r>
      <w:r w:rsidRPr="00953339">
        <w:t>/</w:t>
      </w:r>
      <w:r>
        <w:rPr>
          <w:rStyle w:val="ChItalBold"/>
        </w:rPr>
        <w:t>tra</w:t>
      </w:r>
      <w:r w:rsidRPr="00DF2323">
        <w:t xml:space="preserve"> </w:t>
      </w:r>
      <w:r w:rsidR="00B7093A">
        <w:t>‘</w:t>
      </w:r>
      <w:r w:rsidRPr="0099608C">
        <w:rPr>
          <w:rStyle w:val="ChSmallCaps"/>
        </w:rPr>
        <w:t>neg</w:t>
      </w:r>
      <w:r w:rsidR="00B7093A">
        <w:t>’</w:t>
      </w:r>
      <w:r w:rsidR="009E2801">
        <w:t xml:space="preserve">. (In the corpus, </w:t>
      </w:r>
      <w:r w:rsidR="009E2801" w:rsidRPr="006F7772">
        <w:rPr>
          <w:rStyle w:val="ChItalBold"/>
        </w:rPr>
        <w:t>bukang</w:t>
      </w:r>
      <w:r w:rsidR="009E2801">
        <w:t xml:space="preserve"> ‘</w:t>
      </w:r>
      <w:r w:rsidR="009E2801" w:rsidRPr="0099608C">
        <w:rPr>
          <w:rStyle w:val="ChSmallCaps"/>
        </w:rPr>
        <w:t>neg</w:t>
      </w:r>
      <w:r w:rsidR="009E2801">
        <w:t xml:space="preserve">’ is attested with 208 tokens, as compared to 1,491 </w:t>
      </w:r>
      <w:r w:rsidR="009E2801" w:rsidRPr="004F7A04">
        <w:rPr>
          <w:rStyle w:val="ChItalBold"/>
        </w:rPr>
        <w:t>tida</w:t>
      </w:r>
      <w:r w:rsidR="009E2801" w:rsidRPr="00DF2323">
        <w:t xml:space="preserve"> </w:t>
      </w:r>
      <w:r w:rsidR="009E2801">
        <w:t>‘</w:t>
      </w:r>
      <w:r w:rsidR="009E2801" w:rsidRPr="0099608C">
        <w:rPr>
          <w:rStyle w:val="ChSmallCaps"/>
        </w:rPr>
        <w:t>neg</w:t>
      </w:r>
      <w:r w:rsidR="009E2801">
        <w:t xml:space="preserve">’ and 794 </w:t>
      </w:r>
      <w:r w:rsidR="009E2801" w:rsidRPr="0003091F">
        <w:rPr>
          <w:rStyle w:val="ChItalBold"/>
        </w:rPr>
        <w:t>tra</w:t>
      </w:r>
      <w:r w:rsidR="009E2801">
        <w:t xml:space="preserve"> ‘</w:t>
      </w:r>
      <w:r w:rsidR="009E2801" w:rsidRPr="0099608C">
        <w:rPr>
          <w:rStyle w:val="ChSmallCaps"/>
        </w:rPr>
        <w:t>neg</w:t>
      </w:r>
      <w:r w:rsidR="009E2801">
        <w:t>’ tokens; see §</w:t>
      </w:r>
      <w:r w:rsidR="009E2801">
        <w:fldChar w:fldCharType="begin"/>
      </w:r>
      <w:r w:rsidR="009E2801">
        <w:instrText xml:space="preserve"> REF _Ref367461745 \w \h </w:instrText>
      </w:r>
      <w:r w:rsidR="009E2801">
        <w:fldChar w:fldCharType="separate"/>
      </w:r>
      <w:r w:rsidR="00154D81">
        <w:rPr>
          <w:cs/>
        </w:rPr>
        <w:t>‎</w:t>
      </w:r>
      <w:r w:rsidR="00154D81">
        <w:t>13.1.1.3</w:t>
      </w:r>
      <w:r w:rsidR="009E2801">
        <w:fldChar w:fldCharType="end"/>
      </w:r>
      <w:r w:rsidR="009E2801">
        <w:t>).</w:t>
      </w:r>
    </w:p>
    <w:p w14:paraId="2CE4AE26" w14:textId="1EE88C5E" w:rsidR="002649A3" w:rsidRDefault="002649A3" w:rsidP="0089723E">
      <w:pPr>
        <w:pStyle w:val="Body0505after"/>
      </w:pPr>
      <w:r>
        <w:t xml:space="preserve">In </w:t>
      </w:r>
      <w:r>
        <w:fldChar w:fldCharType="begin"/>
      </w:r>
      <w:r>
        <w:instrText xml:space="preserve"> REF _Ref340310745 \h </w:instrText>
      </w:r>
      <w:r>
        <w:fldChar w:fldCharType="separate"/>
      </w:r>
      <w:r w:rsidR="00154D81">
        <w:t>(</w:t>
      </w:r>
      <w:r w:rsidR="00154D81">
        <w:rPr>
          <w:noProof/>
        </w:rPr>
        <w:t>15</w:t>
      </w:r>
      <w:r w:rsidR="00154D81">
        <w:t>)</w:t>
      </w:r>
      <w:r>
        <w:fldChar w:fldCharType="end"/>
      </w:r>
      <w:r>
        <w:t xml:space="preserve"> and </w:t>
      </w:r>
      <w:r>
        <w:rPr>
          <w:lang w:eastAsia="en-US"/>
        </w:rPr>
        <w:fldChar w:fldCharType="begin"/>
      </w:r>
      <w:r>
        <w:rPr>
          <w:lang w:eastAsia="en-US"/>
        </w:rPr>
        <w:instrText xml:space="preserve"> REF _Ref363551828 \h </w:instrText>
      </w:r>
      <w:r>
        <w:rPr>
          <w:lang w:eastAsia="en-US"/>
        </w:rPr>
      </w:r>
      <w:r>
        <w:rPr>
          <w:lang w:eastAsia="en-US"/>
        </w:rPr>
        <w:fldChar w:fldCharType="separate"/>
      </w:r>
      <w:r w:rsidR="00154D81">
        <w:t>(</w:t>
      </w:r>
      <w:r w:rsidR="00154D81">
        <w:rPr>
          <w:noProof/>
        </w:rPr>
        <w:t>16</w:t>
      </w:r>
      <w:r w:rsidR="00154D81">
        <w:t>)</w:t>
      </w:r>
      <w:r>
        <w:rPr>
          <w:lang w:eastAsia="en-US"/>
        </w:rPr>
        <w:fldChar w:fldCharType="end"/>
      </w:r>
      <w:r>
        <w:rPr>
          <w:lang w:eastAsia="en-US"/>
        </w:rPr>
        <w:t xml:space="preserve">, </w:t>
      </w:r>
      <w:r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negates nominal predicates, and in </w:t>
      </w:r>
      <w:r>
        <w:fldChar w:fldCharType="begin"/>
      </w:r>
      <w:r>
        <w:instrText xml:space="preserve"> REF _Ref340310750 \h </w:instrText>
      </w:r>
      <w:r>
        <w:fldChar w:fldCharType="separate"/>
      </w:r>
      <w:r w:rsidR="00154D81">
        <w:t>(</w:t>
      </w:r>
      <w:r w:rsidR="00154D81">
        <w:rPr>
          <w:noProof/>
        </w:rPr>
        <w:t>17</w:t>
      </w:r>
      <w:r w:rsidR="00154D81">
        <w:t>)</w:t>
      </w:r>
      <w:r>
        <w:fldChar w:fldCharType="end"/>
      </w:r>
      <w:r>
        <w:t xml:space="preserve"> a quantifier predicate. (Nonverbal clauses are discussed in detail in Chapter </w:t>
      </w:r>
      <w:r w:rsidR="007D2AA3">
        <w:rPr>
          <w:lang w:eastAsia="en-US"/>
        </w:rPr>
        <w:fldChar w:fldCharType="begin"/>
      </w:r>
      <w:r w:rsidR="007D2AA3">
        <w:rPr>
          <w:lang w:eastAsia="en-US"/>
        </w:rPr>
        <w:instrText xml:space="preserve"> REF _Ref293423883 \w \h </w:instrText>
      </w:r>
      <w:r w:rsidR="007D2AA3">
        <w:rPr>
          <w:lang w:eastAsia="en-US"/>
        </w:rPr>
      </w:r>
      <w:r w:rsidR="007D2AA3">
        <w:rPr>
          <w:lang w:eastAsia="en-US"/>
        </w:rPr>
        <w:fldChar w:fldCharType="separate"/>
      </w:r>
      <w:r w:rsidR="00154D81">
        <w:rPr>
          <w:cs/>
          <w:lang w:eastAsia="en-US"/>
        </w:rPr>
        <w:t>‎</w:t>
      </w:r>
      <w:r w:rsidR="00154D81">
        <w:rPr>
          <w:lang w:eastAsia="en-US"/>
        </w:rPr>
        <w:t>12</w:t>
      </w:r>
      <w:r w:rsidR="007D2AA3">
        <w:rPr>
          <w:lang w:eastAsia="en-US"/>
        </w:rPr>
        <w:fldChar w:fldCharType="end"/>
      </w:r>
      <w:r>
        <w:t>.)</w:t>
      </w:r>
    </w:p>
    <w:p w14:paraId="5BF9BA00" w14:textId="03290448" w:rsidR="002649A3" w:rsidRDefault="002649A3" w:rsidP="002649A3">
      <w:pPr>
        <w:pStyle w:val="ExampleTitle"/>
      </w:pPr>
      <w:r>
        <w:t xml:space="preserve">Negation of nonverbal clauses with </w:t>
      </w:r>
      <w:r>
        <w:rPr>
          <w:rStyle w:val="ChItalBold"/>
        </w:rPr>
        <w:t>bukan</w:t>
      </w:r>
      <w:r w:rsidR="005960B3">
        <w:rPr>
          <w:rStyle w:val="ChItalBold"/>
        </w:rPr>
        <w:t>g</w:t>
      </w:r>
      <w:r w:rsidRPr="00DF2323">
        <w:t xml:space="preserve"> </w:t>
      </w:r>
      <w:r w:rsidR="00B7093A">
        <w:t>‘</w:t>
      </w:r>
      <w:r w:rsidRPr="0099608C">
        <w:rPr>
          <w:rStyle w:val="ChSmallCaps"/>
        </w:rPr>
        <w:t>neg</w:t>
      </w:r>
      <w:r w:rsidR="00B7093A">
        <w:t>’</w:t>
      </w:r>
    </w:p>
    <w:tbl>
      <w:tblPr>
        <w:tblW w:w="5604" w:type="dxa"/>
        <w:tblCellMar>
          <w:left w:w="42" w:type="dxa"/>
          <w:right w:w="42" w:type="dxa"/>
        </w:tblCellMar>
        <w:tblLook w:val="01E0" w:firstRow="1" w:lastRow="1" w:firstColumn="1" w:lastColumn="1" w:noHBand="0" w:noVBand="0"/>
      </w:tblPr>
      <w:tblGrid>
        <w:gridCol w:w="709"/>
        <w:gridCol w:w="489"/>
        <w:gridCol w:w="829"/>
        <w:gridCol w:w="862"/>
        <w:gridCol w:w="1667"/>
        <w:gridCol w:w="360"/>
        <w:gridCol w:w="688"/>
      </w:tblGrid>
      <w:tr w:rsidR="00AC23C4" w:rsidRPr="008C7D8B" w14:paraId="19DA35D1" w14:textId="77777777" w:rsidTr="00AC23C4">
        <w:tc>
          <w:tcPr>
            <w:tcW w:w="709" w:type="dxa"/>
            <w:shd w:val="clear" w:color="auto" w:fill="auto"/>
          </w:tcPr>
          <w:p w14:paraId="166175CF" w14:textId="77777777" w:rsidR="002649A3" w:rsidRPr="00120DAB" w:rsidRDefault="002649A3" w:rsidP="002649A3">
            <w:pPr>
              <w:pStyle w:val="O0Nwnext"/>
            </w:pPr>
            <w:bookmarkStart w:id="4901" w:name="_Ref269822418"/>
            <w:bookmarkStart w:id="4902" w:name="_Ref340310745"/>
            <w:r>
              <w:t>(</w:t>
            </w:r>
            <w:fldSimple w:instr=" SEQ ( \* ARABIC \s 1 ">
              <w:r w:rsidR="00154D81">
                <w:rPr>
                  <w:noProof/>
                </w:rPr>
                <w:t>15</w:t>
              </w:r>
            </w:fldSimple>
            <w:bookmarkEnd w:id="4901"/>
            <w:r>
              <w:t>)</w:t>
            </w:r>
            <w:bookmarkEnd w:id="4902"/>
          </w:p>
        </w:tc>
        <w:tc>
          <w:tcPr>
            <w:tcW w:w="489" w:type="dxa"/>
            <w:shd w:val="clear" w:color="auto" w:fill="auto"/>
          </w:tcPr>
          <w:p w14:paraId="33F13794" w14:textId="77777777" w:rsidR="002649A3" w:rsidRPr="00666C24" w:rsidRDefault="002649A3" w:rsidP="002649A3">
            <w:pPr>
              <w:pStyle w:val="Text"/>
            </w:pPr>
            <w:r w:rsidRPr="00666C24">
              <w:t>de</w:t>
            </w:r>
          </w:p>
        </w:tc>
        <w:tc>
          <w:tcPr>
            <w:tcW w:w="829" w:type="dxa"/>
            <w:shd w:val="clear" w:color="auto" w:fill="auto"/>
          </w:tcPr>
          <w:p w14:paraId="47EDF724" w14:textId="77777777" w:rsidR="002649A3" w:rsidRPr="00C73026" w:rsidRDefault="002649A3" w:rsidP="002649A3">
            <w:pPr>
              <w:pStyle w:val="Text"/>
              <w:rPr>
                <w:rStyle w:val="ChBlueBold"/>
              </w:rPr>
            </w:pPr>
            <w:r w:rsidRPr="00C73026">
              <w:rPr>
                <w:rStyle w:val="ChBlueBold"/>
              </w:rPr>
              <w:t>bukan</w:t>
            </w:r>
            <w:r w:rsidR="005960B3">
              <w:rPr>
                <w:rStyle w:val="ChBlueBold"/>
              </w:rPr>
              <w:t>g</w:t>
            </w:r>
          </w:p>
        </w:tc>
        <w:tc>
          <w:tcPr>
            <w:tcW w:w="862" w:type="dxa"/>
            <w:shd w:val="clear" w:color="auto" w:fill="auto"/>
          </w:tcPr>
          <w:p w14:paraId="0F2EF9C5" w14:textId="77777777" w:rsidR="002649A3" w:rsidRPr="00666C24" w:rsidRDefault="002649A3" w:rsidP="002649A3">
            <w:pPr>
              <w:pStyle w:val="Text"/>
            </w:pPr>
            <w:r w:rsidRPr="00666C24">
              <w:t>gembala</w:t>
            </w:r>
          </w:p>
        </w:tc>
        <w:tc>
          <w:tcPr>
            <w:tcW w:w="1667" w:type="dxa"/>
            <w:shd w:val="clear" w:color="auto" w:fill="auto"/>
          </w:tcPr>
          <w:p w14:paraId="1830BE4E" w14:textId="77777777" w:rsidR="002649A3" w:rsidRPr="00666C24" w:rsidRDefault="002649A3" w:rsidP="002649A3">
            <w:pPr>
              <w:pStyle w:val="Text"/>
            </w:pPr>
            <w:r w:rsidRPr="00666C24">
              <w:t>sidang</w:t>
            </w:r>
          </w:p>
        </w:tc>
        <w:tc>
          <w:tcPr>
            <w:tcW w:w="360" w:type="dxa"/>
            <w:shd w:val="clear" w:color="auto" w:fill="auto"/>
          </w:tcPr>
          <w:p w14:paraId="2101719B" w14:textId="77777777" w:rsidR="002649A3" w:rsidRPr="00666C24" w:rsidRDefault="002649A3" w:rsidP="002649A3">
            <w:pPr>
              <w:pStyle w:val="Text"/>
            </w:pPr>
            <w:r w:rsidRPr="00666C24">
              <w:t>di</w:t>
            </w:r>
          </w:p>
        </w:tc>
        <w:tc>
          <w:tcPr>
            <w:tcW w:w="688" w:type="dxa"/>
            <w:shd w:val="clear" w:color="auto" w:fill="auto"/>
          </w:tcPr>
          <w:p w14:paraId="4F7014C9" w14:textId="77777777" w:rsidR="002649A3" w:rsidRPr="00666C24" w:rsidRDefault="002649A3" w:rsidP="002649A3">
            <w:pPr>
              <w:pStyle w:val="Text"/>
            </w:pPr>
            <w:r w:rsidRPr="00666C24">
              <w:t>situ</w:t>
            </w:r>
          </w:p>
        </w:tc>
      </w:tr>
      <w:tr w:rsidR="00AC23C4" w:rsidRPr="00AC23C4" w14:paraId="3B45F887" w14:textId="77777777" w:rsidTr="00AC23C4">
        <w:tc>
          <w:tcPr>
            <w:tcW w:w="709" w:type="dxa"/>
            <w:shd w:val="clear" w:color="auto" w:fill="auto"/>
          </w:tcPr>
          <w:p w14:paraId="634F61C0" w14:textId="77777777" w:rsidR="002649A3" w:rsidRPr="00666C24" w:rsidRDefault="002649A3" w:rsidP="002649A3">
            <w:pPr>
              <w:pStyle w:val="GlossEng"/>
            </w:pPr>
          </w:p>
        </w:tc>
        <w:tc>
          <w:tcPr>
            <w:tcW w:w="489" w:type="dxa"/>
            <w:shd w:val="clear" w:color="auto" w:fill="auto"/>
          </w:tcPr>
          <w:p w14:paraId="7765DFE2" w14:textId="77777777" w:rsidR="002649A3" w:rsidRPr="0099608C" w:rsidRDefault="002649A3" w:rsidP="002649A3">
            <w:pPr>
              <w:pStyle w:val="GlossEng"/>
              <w:rPr>
                <w:rStyle w:val="ChSmallCaps"/>
              </w:rPr>
            </w:pPr>
            <w:r w:rsidRPr="0099608C">
              <w:rPr>
                <w:rStyle w:val="ChSmallCaps"/>
              </w:rPr>
              <w:t>3sg</w:t>
            </w:r>
          </w:p>
        </w:tc>
        <w:tc>
          <w:tcPr>
            <w:tcW w:w="829" w:type="dxa"/>
            <w:shd w:val="clear" w:color="auto" w:fill="auto"/>
          </w:tcPr>
          <w:p w14:paraId="1A4AD8D7" w14:textId="77777777" w:rsidR="002649A3" w:rsidRPr="0099608C" w:rsidRDefault="002649A3" w:rsidP="002649A3">
            <w:pPr>
              <w:pStyle w:val="GlossEng"/>
              <w:rPr>
                <w:rStyle w:val="ChSmallCaps"/>
              </w:rPr>
            </w:pPr>
            <w:r w:rsidRPr="0099608C">
              <w:rPr>
                <w:rStyle w:val="ChSmallCaps"/>
              </w:rPr>
              <w:t>neg</w:t>
            </w:r>
          </w:p>
        </w:tc>
        <w:tc>
          <w:tcPr>
            <w:tcW w:w="862" w:type="dxa"/>
            <w:shd w:val="clear" w:color="auto" w:fill="auto"/>
          </w:tcPr>
          <w:p w14:paraId="446D6DC6" w14:textId="77777777" w:rsidR="002649A3" w:rsidRPr="00666C24" w:rsidRDefault="002649A3" w:rsidP="002649A3">
            <w:pPr>
              <w:pStyle w:val="GlossEng"/>
            </w:pPr>
            <w:r w:rsidRPr="00666C24">
              <w:t>pastor</w:t>
            </w:r>
          </w:p>
        </w:tc>
        <w:tc>
          <w:tcPr>
            <w:tcW w:w="1667" w:type="dxa"/>
            <w:shd w:val="clear" w:color="auto" w:fill="auto"/>
          </w:tcPr>
          <w:p w14:paraId="35190B37" w14:textId="77777777" w:rsidR="002649A3" w:rsidRPr="005B1B66" w:rsidRDefault="002649A3" w:rsidP="002649A3">
            <w:pPr>
              <w:pStyle w:val="GlossEng"/>
            </w:pPr>
            <w:r w:rsidRPr="005B1B66">
              <w:t>(church.)gathering</w:t>
            </w:r>
          </w:p>
        </w:tc>
        <w:tc>
          <w:tcPr>
            <w:tcW w:w="360" w:type="dxa"/>
            <w:shd w:val="clear" w:color="auto" w:fill="auto"/>
          </w:tcPr>
          <w:p w14:paraId="1CCFFEFF" w14:textId="77777777" w:rsidR="002649A3" w:rsidRPr="00666C24" w:rsidRDefault="002649A3" w:rsidP="002649A3">
            <w:pPr>
              <w:pStyle w:val="GlossEng"/>
            </w:pPr>
            <w:r w:rsidRPr="00666C24">
              <w:t>at</w:t>
            </w:r>
          </w:p>
        </w:tc>
        <w:tc>
          <w:tcPr>
            <w:tcW w:w="688" w:type="dxa"/>
            <w:shd w:val="clear" w:color="auto" w:fill="auto"/>
          </w:tcPr>
          <w:p w14:paraId="72763115" w14:textId="77777777" w:rsidR="002649A3" w:rsidRPr="0099608C" w:rsidRDefault="002649A3" w:rsidP="002649A3">
            <w:pPr>
              <w:pStyle w:val="GlossEng"/>
              <w:rPr>
                <w:rStyle w:val="ChSmallCaps"/>
              </w:rPr>
            </w:pPr>
            <w:r w:rsidRPr="0099608C">
              <w:rPr>
                <w:rStyle w:val="ChSmallCaps"/>
              </w:rPr>
              <w:t>l.med</w:t>
            </w:r>
          </w:p>
        </w:tc>
      </w:tr>
    </w:tbl>
    <w:p w14:paraId="065C1D4D" w14:textId="3A129141" w:rsidR="002649A3" w:rsidRPr="00F9554F" w:rsidRDefault="00B7093A" w:rsidP="002649A3">
      <w:pPr>
        <w:pStyle w:val="FreeTranslEng"/>
      </w:pPr>
      <w:r>
        <w:t>‘</w:t>
      </w:r>
      <w:r w:rsidR="002649A3">
        <w:t>he</w:t>
      </w:r>
      <w:r>
        <w:t>’</w:t>
      </w:r>
      <w:r w:rsidR="002649A3">
        <w:t xml:space="preserve">s </w:t>
      </w:r>
      <w:r w:rsidR="002649A3" w:rsidRPr="00C73026">
        <w:rPr>
          <w:rStyle w:val="ChBlueBold"/>
        </w:rPr>
        <w:t>not</w:t>
      </w:r>
      <w:r w:rsidR="002649A3">
        <w:t xml:space="preserve"> a congregational pastor there</w:t>
      </w:r>
      <w:r>
        <w:t>’</w:t>
      </w:r>
      <w:r w:rsidR="002649A3">
        <w:t xml:space="preserve"> </w:t>
      </w:r>
      <w:r w:rsidR="002649A3" w:rsidRPr="00C73026">
        <w:rPr>
          <w:rStyle w:val="ExampleSource"/>
        </w:rPr>
        <w:t>[080925-003-Cv.0032]</w:t>
      </w:r>
    </w:p>
    <w:tbl>
      <w:tblPr>
        <w:tblW w:w="4285" w:type="dxa"/>
        <w:tblCellMar>
          <w:left w:w="42" w:type="dxa"/>
          <w:right w:w="42" w:type="dxa"/>
        </w:tblCellMar>
        <w:tblLook w:val="01E0" w:firstRow="1" w:lastRow="1" w:firstColumn="1" w:lastColumn="1" w:noHBand="0" w:noVBand="0"/>
      </w:tblPr>
      <w:tblGrid>
        <w:gridCol w:w="709"/>
        <w:gridCol w:w="489"/>
        <w:gridCol w:w="829"/>
        <w:gridCol w:w="718"/>
        <w:gridCol w:w="573"/>
        <w:gridCol w:w="967"/>
      </w:tblGrid>
      <w:tr w:rsidR="00AC23C4" w:rsidRPr="008C7D8B" w14:paraId="779D19F0" w14:textId="77777777" w:rsidTr="00AC23C4">
        <w:tc>
          <w:tcPr>
            <w:tcW w:w="709" w:type="dxa"/>
            <w:shd w:val="clear" w:color="auto" w:fill="auto"/>
          </w:tcPr>
          <w:p w14:paraId="16DCC6AD" w14:textId="77777777" w:rsidR="002649A3" w:rsidRPr="00120DAB" w:rsidRDefault="002649A3" w:rsidP="002649A3">
            <w:pPr>
              <w:pStyle w:val="O0Nwnext"/>
            </w:pPr>
            <w:bookmarkStart w:id="4903" w:name="_Ref363551828"/>
            <w:r>
              <w:t>(</w:t>
            </w:r>
            <w:fldSimple w:instr=" SEQ ( \* ARABIC \s 1 ">
              <w:r w:rsidR="00154D81">
                <w:rPr>
                  <w:noProof/>
                </w:rPr>
                <w:t>16</w:t>
              </w:r>
            </w:fldSimple>
            <w:r>
              <w:t>)</w:t>
            </w:r>
            <w:bookmarkEnd w:id="4903"/>
          </w:p>
        </w:tc>
        <w:tc>
          <w:tcPr>
            <w:tcW w:w="489" w:type="dxa"/>
            <w:shd w:val="clear" w:color="auto" w:fill="auto"/>
          </w:tcPr>
          <w:p w14:paraId="2EBE9B10" w14:textId="77777777" w:rsidR="002649A3" w:rsidRPr="00666C24" w:rsidRDefault="002649A3" w:rsidP="002649A3">
            <w:pPr>
              <w:pStyle w:val="Text"/>
            </w:pPr>
            <w:r w:rsidRPr="00666C24">
              <w:t>sa</w:t>
            </w:r>
          </w:p>
        </w:tc>
        <w:tc>
          <w:tcPr>
            <w:tcW w:w="829" w:type="dxa"/>
            <w:shd w:val="clear" w:color="auto" w:fill="auto"/>
          </w:tcPr>
          <w:p w14:paraId="614F81D6" w14:textId="77777777" w:rsidR="002649A3" w:rsidRPr="00C73026" w:rsidRDefault="002649A3" w:rsidP="002649A3">
            <w:pPr>
              <w:pStyle w:val="Text"/>
              <w:rPr>
                <w:rStyle w:val="ChBlueBold"/>
              </w:rPr>
            </w:pPr>
            <w:r w:rsidRPr="00C73026">
              <w:rPr>
                <w:rStyle w:val="ChBlueBold"/>
              </w:rPr>
              <w:t>bukan</w:t>
            </w:r>
            <w:r w:rsidR="005960B3">
              <w:rPr>
                <w:rStyle w:val="ChBlueBold"/>
              </w:rPr>
              <w:t>g</w:t>
            </w:r>
          </w:p>
        </w:tc>
        <w:tc>
          <w:tcPr>
            <w:tcW w:w="718" w:type="dxa"/>
            <w:shd w:val="clear" w:color="auto" w:fill="auto"/>
          </w:tcPr>
          <w:p w14:paraId="4234E474" w14:textId="77777777" w:rsidR="002649A3" w:rsidRPr="00666C24" w:rsidRDefault="002649A3" w:rsidP="002649A3">
            <w:pPr>
              <w:pStyle w:val="Text"/>
            </w:pPr>
            <w:r w:rsidRPr="00666C24">
              <w:t>orang</w:t>
            </w:r>
          </w:p>
        </w:tc>
        <w:tc>
          <w:tcPr>
            <w:tcW w:w="573" w:type="dxa"/>
            <w:shd w:val="clear" w:color="auto" w:fill="auto"/>
          </w:tcPr>
          <w:p w14:paraId="022D1DB2" w14:textId="77777777" w:rsidR="002649A3" w:rsidRPr="00666C24" w:rsidRDefault="002649A3" w:rsidP="002649A3">
            <w:pPr>
              <w:pStyle w:val="Text"/>
            </w:pPr>
            <w:r w:rsidRPr="00666C24">
              <w:t>yang</w:t>
            </w:r>
          </w:p>
        </w:tc>
        <w:tc>
          <w:tcPr>
            <w:tcW w:w="967" w:type="dxa"/>
            <w:shd w:val="clear" w:color="auto" w:fill="auto"/>
          </w:tcPr>
          <w:p w14:paraId="17D8EA31" w14:textId="77777777" w:rsidR="002649A3" w:rsidRPr="00666C24" w:rsidRDefault="002649A3" w:rsidP="002649A3">
            <w:pPr>
              <w:pStyle w:val="Text"/>
            </w:pPr>
            <w:r>
              <w:t>seraka</w:t>
            </w:r>
          </w:p>
        </w:tc>
      </w:tr>
      <w:tr w:rsidR="00AC23C4" w:rsidRPr="00AC23C4" w14:paraId="5B734A77" w14:textId="77777777" w:rsidTr="00AC23C4">
        <w:tc>
          <w:tcPr>
            <w:tcW w:w="709" w:type="dxa"/>
            <w:shd w:val="clear" w:color="auto" w:fill="auto"/>
          </w:tcPr>
          <w:p w14:paraId="60F90F9C" w14:textId="77777777" w:rsidR="002649A3" w:rsidRPr="00666C24" w:rsidRDefault="002649A3" w:rsidP="002649A3">
            <w:pPr>
              <w:pStyle w:val="GlossEng"/>
            </w:pPr>
          </w:p>
        </w:tc>
        <w:tc>
          <w:tcPr>
            <w:tcW w:w="489" w:type="dxa"/>
            <w:shd w:val="clear" w:color="auto" w:fill="auto"/>
          </w:tcPr>
          <w:p w14:paraId="4DD8C497" w14:textId="77777777" w:rsidR="002649A3" w:rsidRPr="0099608C" w:rsidRDefault="002649A3" w:rsidP="002649A3">
            <w:pPr>
              <w:pStyle w:val="GlossEng"/>
              <w:rPr>
                <w:rStyle w:val="ChSmallCaps"/>
              </w:rPr>
            </w:pPr>
            <w:r w:rsidRPr="0099608C">
              <w:rPr>
                <w:rStyle w:val="ChSmallCaps"/>
              </w:rPr>
              <w:t>1sg</w:t>
            </w:r>
          </w:p>
        </w:tc>
        <w:tc>
          <w:tcPr>
            <w:tcW w:w="829" w:type="dxa"/>
            <w:shd w:val="clear" w:color="auto" w:fill="auto"/>
          </w:tcPr>
          <w:p w14:paraId="0FFAA46F" w14:textId="77777777" w:rsidR="002649A3" w:rsidRPr="0099608C" w:rsidRDefault="002649A3" w:rsidP="002649A3">
            <w:pPr>
              <w:pStyle w:val="GlossEng"/>
              <w:rPr>
                <w:rStyle w:val="ChSmallCaps"/>
              </w:rPr>
            </w:pPr>
            <w:r w:rsidRPr="0099608C">
              <w:rPr>
                <w:rStyle w:val="ChSmallCaps"/>
              </w:rPr>
              <w:t>neg</w:t>
            </w:r>
          </w:p>
        </w:tc>
        <w:tc>
          <w:tcPr>
            <w:tcW w:w="718" w:type="dxa"/>
            <w:shd w:val="clear" w:color="auto" w:fill="auto"/>
          </w:tcPr>
          <w:p w14:paraId="1D82E60E" w14:textId="77777777" w:rsidR="002649A3" w:rsidRPr="00666C24" w:rsidRDefault="002649A3" w:rsidP="002649A3">
            <w:pPr>
              <w:pStyle w:val="GlossEng"/>
            </w:pPr>
            <w:r w:rsidRPr="00666C24">
              <w:t>person</w:t>
            </w:r>
          </w:p>
        </w:tc>
        <w:tc>
          <w:tcPr>
            <w:tcW w:w="573" w:type="dxa"/>
            <w:shd w:val="clear" w:color="auto" w:fill="auto"/>
          </w:tcPr>
          <w:p w14:paraId="41C0759C" w14:textId="77777777" w:rsidR="002649A3" w:rsidRPr="0099608C" w:rsidRDefault="002649A3" w:rsidP="002649A3">
            <w:pPr>
              <w:pStyle w:val="GlossEng"/>
              <w:rPr>
                <w:rStyle w:val="ChSmallCaps"/>
              </w:rPr>
            </w:pPr>
            <w:r w:rsidRPr="0099608C">
              <w:rPr>
                <w:rStyle w:val="ChSmallCaps"/>
              </w:rPr>
              <w:t>rel</w:t>
            </w:r>
          </w:p>
        </w:tc>
        <w:tc>
          <w:tcPr>
            <w:tcW w:w="967" w:type="dxa"/>
            <w:shd w:val="clear" w:color="auto" w:fill="auto"/>
          </w:tcPr>
          <w:p w14:paraId="0F6CC94D" w14:textId="77777777" w:rsidR="002649A3" w:rsidRPr="00666C24" w:rsidRDefault="002649A3" w:rsidP="002649A3">
            <w:pPr>
              <w:pStyle w:val="GlossEng"/>
            </w:pPr>
            <w:r>
              <w:t>be.</w:t>
            </w:r>
            <w:r w:rsidRPr="00666C24">
              <w:t>greedy</w:t>
            </w:r>
          </w:p>
        </w:tc>
      </w:tr>
    </w:tbl>
    <w:p w14:paraId="70FC999C" w14:textId="5FFE7312" w:rsidR="002649A3" w:rsidRDefault="00B7093A" w:rsidP="002649A3">
      <w:pPr>
        <w:pStyle w:val="FreeTranslEng"/>
      </w:pPr>
      <w:r>
        <w:t>‘</w:t>
      </w:r>
      <w:r w:rsidR="002649A3">
        <w:t>I</w:t>
      </w:r>
      <w:r>
        <w:t>’</w:t>
      </w:r>
      <w:r w:rsidR="002649A3">
        <w:t xml:space="preserve">m </w:t>
      </w:r>
      <w:r w:rsidR="002649A3" w:rsidRPr="006606E5">
        <w:rPr>
          <w:rStyle w:val="ChBlueBold"/>
        </w:rPr>
        <w:t>not</w:t>
      </w:r>
      <w:r w:rsidR="002649A3">
        <w:t xml:space="preserve"> a person who is greedy</w:t>
      </w:r>
      <w:r>
        <w:t>’</w:t>
      </w:r>
      <w:r w:rsidR="002649A3">
        <w:t xml:space="preserve"> </w:t>
      </w:r>
      <w:r w:rsidR="002649A3" w:rsidRPr="00554936">
        <w:rPr>
          <w:rStyle w:val="ExampleSource"/>
        </w:rPr>
        <w:t>[080917-010-CvEx.0214]</w:t>
      </w:r>
    </w:p>
    <w:tbl>
      <w:tblPr>
        <w:tblW w:w="3040" w:type="dxa"/>
        <w:tblCellMar>
          <w:left w:w="42" w:type="dxa"/>
          <w:right w:w="42" w:type="dxa"/>
        </w:tblCellMar>
        <w:tblLook w:val="01E0" w:firstRow="1" w:lastRow="1" w:firstColumn="1" w:lastColumn="1" w:noHBand="0" w:noVBand="0"/>
      </w:tblPr>
      <w:tblGrid>
        <w:gridCol w:w="709"/>
        <w:gridCol w:w="751"/>
        <w:gridCol w:w="829"/>
        <w:gridCol w:w="751"/>
      </w:tblGrid>
      <w:tr w:rsidR="002649A3" w:rsidRPr="008C7D8B" w14:paraId="5B7D4600" w14:textId="77777777" w:rsidTr="00AC23C4">
        <w:tc>
          <w:tcPr>
            <w:tcW w:w="709" w:type="dxa"/>
            <w:shd w:val="clear" w:color="auto" w:fill="auto"/>
          </w:tcPr>
          <w:p w14:paraId="259DE278" w14:textId="77777777" w:rsidR="002649A3" w:rsidRPr="00CA4F22" w:rsidRDefault="002649A3" w:rsidP="002649A3">
            <w:pPr>
              <w:pStyle w:val="O0Nwnext"/>
            </w:pPr>
            <w:bookmarkStart w:id="4904" w:name="_Ref336887692"/>
            <w:bookmarkStart w:id="4905" w:name="_Ref340310750"/>
            <w:r>
              <w:t>(</w:t>
            </w:r>
            <w:fldSimple w:instr=" SEQ ( \* ARABIC \s 1 ">
              <w:r w:rsidR="00154D81">
                <w:rPr>
                  <w:noProof/>
                </w:rPr>
                <w:t>17</w:t>
              </w:r>
            </w:fldSimple>
            <w:bookmarkEnd w:id="4904"/>
            <w:r>
              <w:t>)</w:t>
            </w:r>
            <w:bookmarkEnd w:id="4905"/>
          </w:p>
        </w:tc>
        <w:tc>
          <w:tcPr>
            <w:tcW w:w="751" w:type="dxa"/>
            <w:shd w:val="clear" w:color="auto" w:fill="auto"/>
          </w:tcPr>
          <w:p w14:paraId="3505E58B" w14:textId="77777777" w:rsidR="002649A3" w:rsidRPr="00652A75" w:rsidRDefault="002649A3" w:rsidP="002649A3">
            <w:pPr>
              <w:pStyle w:val="Text"/>
            </w:pPr>
            <w:r>
              <w:t>pisang</w:t>
            </w:r>
          </w:p>
        </w:tc>
        <w:tc>
          <w:tcPr>
            <w:tcW w:w="829" w:type="dxa"/>
            <w:shd w:val="clear" w:color="auto" w:fill="auto"/>
          </w:tcPr>
          <w:p w14:paraId="3E43D811" w14:textId="77777777" w:rsidR="002649A3" w:rsidRPr="00865AAF" w:rsidRDefault="002649A3" w:rsidP="002649A3">
            <w:pPr>
              <w:pStyle w:val="Text"/>
              <w:rPr>
                <w:rStyle w:val="ChBlueBold"/>
              </w:rPr>
            </w:pPr>
            <w:r w:rsidRPr="00865AAF">
              <w:rPr>
                <w:rStyle w:val="ChBlueBold"/>
              </w:rPr>
              <w:t>bukan</w:t>
            </w:r>
            <w:r w:rsidR="005960B3">
              <w:rPr>
                <w:rStyle w:val="ChBlueBold"/>
              </w:rPr>
              <w:t>g</w:t>
            </w:r>
          </w:p>
        </w:tc>
        <w:tc>
          <w:tcPr>
            <w:tcW w:w="751" w:type="dxa"/>
            <w:shd w:val="clear" w:color="auto" w:fill="auto"/>
          </w:tcPr>
          <w:p w14:paraId="4BC4E475" w14:textId="77777777" w:rsidR="002649A3" w:rsidRPr="006606E5" w:rsidRDefault="002649A3" w:rsidP="002649A3">
            <w:pPr>
              <w:pStyle w:val="Text"/>
            </w:pPr>
            <w:r w:rsidRPr="006606E5">
              <w:t>sedikit</w:t>
            </w:r>
          </w:p>
        </w:tc>
      </w:tr>
      <w:tr w:rsidR="002649A3" w:rsidRPr="00AC23C4" w14:paraId="440957B3" w14:textId="77777777" w:rsidTr="00AC23C4">
        <w:tc>
          <w:tcPr>
            <w:tcW w:w="709" w:type="dxa"/>
            <w:shd w:val="clear" w:color="auto" w:fill="auto"/>
          </w:tcPr>
          <w:p w14:paraId="6FF3649C" w14:textId="77777777" w:rsidR="002649A3" w:rsidRPr="00CA4F22" w:rsidRDefault="002649A3" w:rsidP="002649A3">
            <w:pPr>
              <w:pStyle w:val="GlossEng"/>
            </w:pPr>
          </w:p>
        </w:tc>
        <w:tc>
          <w:tcPr>
            <w:tcW w:w="751" w:type="dxa"/>
            <w:shd w:val="clear" w:color="auto" w:fill="auto"/>
          </w:tcPr>
          <w:p w14:paraId="6767A31D" w14:textId="77777777" w:rsidR="002649A3" w:rsidRPr="00BF3596" w:rsidRDefault="002649A3" w:rsidP="002649A3">
            <w:pPr>
              <w:pStyle w:val="GlossEng"/>
            </w:pPr>
            <w:r w:rsidRPr="00BF3596">
              <w:t>banana</w:t>
            </w:r>
          </w:p>
        </w:tc>
        <w:tc>
          <w:tcPr>
            <w:tcW w:w="829" w:type="dxa"/>
            <w:shd w:val="clear" w:color="auto" w:fill="auto"/>
          </w:tcPr>
          <w:p w14:paraId="0DE985DA" w14:textId="77777777" w:rsidR="002649A3" w:rsidRPr="0099608C" w:rsidRDefault="002649A3" w:rsidP="002649A3">
            <w:pPr>
              <w:pStyle w:val="GlossEng"/>
              <w:rPr>
                <w:rStyle w:val="ChSmallCaps"/>
              </w:rPr>
            </w:pPr>
            <w:r w:rsidRPr="0099608C">
              <w:rPr>
                <w:rStyle w:val="ChSmallCaps"/>
              </w:rPr>
              <w:t>neg</w:t>
            </w:r>
          </w:p>
        </w:tc>
        <w:tc>
          <w:tcPr>
            <w:tcW w:w="751" w:type="dxa"/>
            <w:shd w:val="clear" w:color="auto" w:fill="auto"/>
          </w:tcPr>
          <w:p w14:paraId="52C0A867" w14:textId="77777777" w:rsidR="002649A3" w:rsidRPr="00BF3596" w:rsidRDefault="002649A3" w:rsidP="002649A3">
            <w:pPr>
              <w:pStyle w:val="GlossEng"/>
            </w:pPr>
            <w:r>
              <w:t>few</w:t>
            </w:r>
          </w:p>
        </w:tc>
      </w:tr>
    </w:tbl>
    <w:p w14:paraId="35765787" w14:textId="0E5BA225" w:rsidR="002649A3" w:rsidRPr="00F9554F" w:rsidRDefault="00B7093A" w:rsidP="002649A3">
      <w:pPr>
        <w:pStyle w:val="FreeTranslEng"/>
      </w:pPr>
      <w:r>
        <w:t>‘</w:t>
      </w:r>
      <w:r w:rsidR="002649A3" w:rsidRPr="00336F2F">
        <w:t xml:space="preserve">there </w:t>
      </w:r>
      <w:r w:rsidR="002649A3">
        <w:t>(</w:t>
      </w:r>
      <w:r w:rsidR="002649A3" w:rsidRPr="00336F2F">
        <w:t>were</w:t>
      </w:r>
      <w:r w:rsidR="002649A3">
        <w:t>)</w:t>
      </w:r>
      <w:r w:rsidR="002649A3" w:rsidRPr="00D7431C">
        <w:t xml:space="preserve"> </w:t>
      </w:r>
      <w:r w:rsidR="002649A3" w:rsidRPr="00336F2F">
        <w:rPr>
          <w:rStyle w:val="ChBlueBold"/>
        </w:rPr>
        <w:t xml:space="preserve">quite </w:t>
      </w:r>
      <w:r w:rsidR="002649A3">
        <w:rPr>
          <w:rStyle w:val="ChBlueBold"/>
        </w:rPr>
        <w:t>a few</w:t>
      </w:r>
      <w:r w:rsidR="002649A3" w:rsidRPr="00652A75">
        <w:t xml:space="preserve"> bananas</w:t>
      </w:r>
      <w:r>
        <w:t>’</w:t>
      </w:r>
      <w:r w:rsidR="002649A3" w:rsidRPr="00652A75">
        <w:t xml:space="preserve"> (Lit. </w:t>
      </w:r>
      <w:r>
        <w:t>‘</w:t>
      </w:r>
      <w:r w:rsidR="002649A3" w:rsidRPr="00652A75">
        <w:t xml:space="preserve">the bananas </w:t>
      </w:r>
      <w:r w:rsidR="002649A3">
        <w:t>(</w:t>
      </w:r>
      <w:r w:rsidR="002649A3" w:rsidRPr="00D7431C">
        <w:t>were</w:t>
      </w:r>
      <w:r w:rsidR="002649A3">
        <w:t>)</w:t>
      </w:r>
      <w:r w:rsidR="002649A3" w:rsidRPr="00D7431C">
        <w:t xml:space="preserve"> </w:t>
      </w:r>
      <w:r w:rsidR="002649A3">
        <w:rPr>
          <w:rStyle w:val="ChBlueBold"/>
        </w:rPr>
        <w:t>not</w:t>
      </w:r>
      <w:r w:rsidR="002649A3" w:rsidRPr="006606E5">
        <w:t xml:space="preserve"> few</w:t>
      </w:r>
      <w:r>
        <w:t>’</w:t>
      </w:r>
      <w:r w:rsidR="002649A3">
        <w:t xml:space="preserve">) </w:t>
      </w:r>
      <w:r w:rsidR="002649A3" w:rsidRPr="003E0DA4">
        <w:rPr>
          <w:rStyle w:val="ExampleSource"/>
        </w:rPr>
        <w:t>[080925-003-Cv.0158]</w:t>
      </w:r>
    </w:p>
    <w:p w14:paraId="1808A64B" w14:textId="5CE09B0F" w:rsidR="002649A3" w:rsidRDefault="002649A3" w:rsidP="006606E5">
      <w:pPr>
        <w:pStyle w:val="Body0005after"/>
      </w:pPr>
      <w:r>
        <w:t xml:space="preserve">A second function of </w:t>
      </w:r>
      <w:r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is to express contrastive negation of an entire proposition. Contrastive negation implies an alternative in the sense of </w:t>
      </w:r>
      <w:r w:rsidR="00B7093A">
        <w:t>‘</w:t>
      </w:r>
      <w:r>
        <w:t xml:space="preserve">the situation is not that </w:t>
      </w:r>
      <w:r w:rsidRPr="001E2F04">
        <w:t>X</w:t>
      </w:r>
      <w:r>
        <w:t xml:space="preserve"> (but Y)</w:t>
      </w:r>
      <w:r w:rsidR="00B7093A">
        <w:t>’</w:t>
      </w:r>
      <w:r w:rsidR="006606E5">
        <w:t>.</w:t>
      </w:r>
      <w:r>
        <w:t xml:space="preserve"> </w:t>
      </w:r>
      <w:r w:rsidR="006606E5">
        <w:t xml:space="preserve">Very </w:t>
      </w:r>
      <w:r>
        <w:t xml:space="preserve">often the alternative is expressed overtly, but this is not obligatory. Depending on its scope, </w:t>
      </w:r>
      <w:r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occurs between the subject and the predicate or clause-initially. Its contrastive uses in pre-predicate position are shown with the examples in </w:t>
      </w:r>
      <w:r>
        <w:fldChar w:fldCharType="begin"/>
      </w:r>
      <w:r>
        <w:instrText xml:space="preserve"> REF _Ref358281678 \h </w:instrText>
      </w:r>
      <w:r>
        <w:fldChar w:fldCharType="separate"/>
      </w:r>
      <w:r w:rsidR="00154D81">
        <w:t>(</w:t>
      </w:r>
      <w:r w:rsidR="00154D81">
        <w:rPr>
          <w:noProof/>
        </w:rPr>
        <w:t>18</w:t>
      </w:r>
      <w:r w:rsidR="00154D81">
        <w:t>)</w:t>
      </w:r>
      <w:r>
        <w:fldChar w:fldCharType="end"/>
      </w:r>
      <w:r>
        <w:t xml:space="preserve"> </w:t>
      </w:r>
      <w:r w:rsidR="00740F09">
        <w:t xml:space="preserve">and </w:t>
      </w:r>
      <w:r>
        <w:fldChar w:fldCharType="begin"/>
      </w:r>
      <w:r>
        <w:instrText xml:space="preserve"> REF _Ref363551834 \h </w:instrText>
      </w:r>
      <w:r>
        <w:fldChar w:fldCharType="separate"/>
      </w:r>
      <w:r w:rsidR="00154D81">
        <w:t>(</w:t>
      </w:r>
      <w:r w:rsidR="00154D81">
        <w:rPr>
          <w:noProof/>
        </w:rPr>
        <w:t>19</w:t>
      </w:r>
      <w:r w:rsidR="00154D81">
        <w:t>)</w:t>
      </w:r>
      <w:r>
        <w:fldChar w:fldCharType="end"/>
      </w:r>
      <w:r>
        <w:t xml:space="preserve">. Unlike </w:t>
      </w:r>
      <w:r w:rsidRPr="00C71AA7">
        <w:rPr>
          <w:rStyle w:val="ChItalBold"/>
        </w:rPr>
        <w:t>tida</w:t>
      </w:r>
      <w:r>
        <w:t>/</w:t>
      </w:r>
      <w:r w:rsidRPr="00C71AA7">
        <w:rPr>
          <w:rStyle w:val="ChItalBold"/>
        </w:rPr>
        <w:t>tra</w:t>
      </w:r>
      <w:r>
        <w:t xml:space="preserve"> </w:t>
      </w:r>
      <w:r w:rsidR="00B7093A">
        <w:t>‘</w:t>
      </w:r>
      <w:r w:rsidRPr="0099608C">
        <w:rPr>
          <w:rStyle w:val="ChSmallCaps"/>
        </w:rPr>
        <w:t>neg</w:t>
      </w:r>
      <w:r w:rsidR="00B7093A">
        <w:t>’</w:t>
      </w:r>
      <w:r>
        <w:t xml:space="preserve">, contrastive </w:t>
      </w:r>
      <w:r w:rsidR="005960B3"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also occurs clause-initially, as shown in </w:t>
      </w:r>
      <w:r>
        <w:fldChar w:fldCharType="begin"/>
      </w:r>
      <w:r>
        <w:instrText xml:space="preserve"> REF _Ref358281677 \h </w:instrText>
      </w:r>
      <w:r>
        <w:fldChar w:fldCharType="separate"/>
      </w:r>
      <w:r w:rsidR="00154D81">
        <w:t>(</w:t>
      </w:r>
      <w:r w:rsidR="00154D81">
        <w:rPr>
          <w:noProof/>
        </w:rPr>
        <w:t>20</w:t>
      </w:r>
      <w:r w:rsidR="00154D81">
        <w:t>)</w:t>
      </w:r>
      <w:r>
        <w:fldChar w:fldCharType="end"/>
      </w:r>
      <w:r>
        <w:t xml:space="preserve"> and </w:t>
      </w:r>
      <w:r>
        <w:fldChar w:fldCharType="begin"/>
      </w:r>
      <w:r>
        <w:instrText xml:space="preserve"> REF _Ref363570061 \h </w:instrText>
      </w:r>
      <w:r>
        <w:fldChar w:fldCharType="separate"/>
      </w:r>
      <w:r w:rsidR="00154D81">
        <w:t>(</w:t>
      </w:r>
      <w:r w:rsidR="00154D81">
        <w:rPr>
          <w:noProof/>
        </w:rPr>
        <w:t>21</w:t>
      </w:r>
      <w:r w:rsidR="00154D81">
        <w:t>)</w:t>
      </w:r>
      <w:r>
        <w:fldChar w:fldCharType="end"/>
      </w:r>
      <w:r>
        <w:t>.</w:t>
      </w:r>
    </w:p>
    <w:p w14:paraId="1EE05354" w14:textId="2D5B4294" w:rsidR="002649A3" w:rsidRDefault="002649A3" w:rsidP="002649A3">
      <w:pPr>
        <w:pStyle w:val="ExampleTitle"/>
      </w:pPr>
      <w:r>
        <w:t xml:space="preserve">Contrastive negation with </w:t>
      </w:r>
      <w:r w:rsidR="005960B3" w:rsidRPr="00553CD0">
        <w:rPr>
          <w:rStyle w:val="ChItalBold"/>
        </w:rPr>
        <w:t>bukan</w:t>
      </w:r>
      <w:r w:rsidR="005960B3">
        <w:rPr>
          <w:rStyle w:val="ChItalBold"/>
        </w:rPr>
        <w:t>g</w:t>
      </w:r>
      <w:r w:rsidRPr="00DF2323">
        <w:t xml:space="preserve"> </w:t>
      </w:r>
      <w:r w:rsidR="00B7093A">
        <w:t>‘</w:t>
      </w:r>
      <w:r w:rsidRPr="0099608C">
        <w:rPr>
          <w:rStyle w:val="ChSmallCaps"/>
        </w:rPr>
        <w:t>neg</w:t>
      </w:r>
      <w:r w:rsidR="00B7093A">
        <w:t>’</w:t>
      </w:r>
    </w:p>
    <w:tbl>
      <w:tblPr>
        <w:tblW w:w="6569" w:type="dxa"/>
        <w:tblCellMar>
          <w:left w:w="42" w:type="dxa"/>
          <w:right w:w="42" w:type="dxa"/>
        </w:tblCellMar>
        <w:tblLook w:val="01E0" w:firstRow="1" w:lastRow="1" w:firstColumn="1" w:lastColumn="1" w:noHBand="0" w:noVBand="0"/>
      </w:tblPr>
      <w:tblGrid>
        <w:gridCol w:w="709"/>
        <w:gridCol w:w="751"/>
        <w:gridCol w:w="777"/>
        <w:gridCol w:w="640"/>
        <w:gridCol w:w="189"/>
        <w:gridCol w:w="384"/>
        <w:gridCol w:w="256"/>
        <w:gridCol w:w="462"/>
        <w:gridCol w:w="111"/>
        <w:gridCol w:w="249"/>
        <w:gridCol w:w="702"/>
        <w:gridCol w:w="60"/>
        <w:gridCol w:w="300"/>
        <w:gridCol w:w="979"/>
      </w:tblGrid>
      <w:tr w:rsidR="00AC23C4" w:rsidRPr="008C7D8B" w14:paraId="06FFD483" w14:textId="77777777" w:rsidTr="00AC23C4">
        <w:tc>
          <w:tcPr>
            <w:tcW w:w="709" w:type="dxa"/>
            <w:shd w:val="clear" w:color="auto" w:fill="auto"/>
          </w:tcPr>
          <w:p w14:paraId="1EE98D51" w14:textId="77777777" w:rsidR="002649A3" w:rsidRPr="00CA4F22" w:rsidRDefault="002649A3" w:rsidP="002649A3">
            <w:pPr>
              <w:pStyle w:val="O0Nwnext"/>
            </w:pPr>
            <w:bookmarkStart w:id="4906" w:name="_Ref358281678"/>
            <w:r>
              <w:t>(</w:t>
            </w:r>
            <w:fldSimple w:instr=" SEQ ( \* ARABIC \s 1 ">
              <w:r w:rsidR="00154D81">
                <w:rPr>
                  <w:noProof/>
                </w:rPr>
                <w:t>18</w:t>
              </w:r>
            </w:fldSimple>
            <w:r>
              <w:t>)</w:t>
            </w:r>
            <w:bookmarkEnd w:id="4906"/>
          </w:p>
        </w:tc>
        <w:tc>
          <w:tcPr>
            <w:tcW w:w="751" w:type="dxa"/>
            <w:shd w:val="clear" w:color="auto" w:fill="auto"/>
          </w:tcPr>
          <w:p w14:paraId="00DF2110" w14:textId="77777777" w:rsidR="002649A3" w:rsidRPr="003547A5" w:rsidRDefault="002649A3" w:rsidP="002649A3">
            <w:pPr>
              <w:pStyle w:val="Text"/>
            </w:pPr>
            <w:r w:rsidRPr="003547A5">
              <w:t>mama</w:t>
            </w:r>
          </w:p>
        </w:tc>
        <w:tc>
          <w:tcPr>
            <w:tcW w:w="777" w:type="dxa"/>
            <w:shd w:val="clear" w:color="auto" w:fill="auto"/>
          </w:tcPr>
          <w:p w14:paraId="0B0424FA" w14:textId="77777777" w:rsidR="002649A3" w:rsidRPr="003547A5" w:rsidRDefault="002649A3" w:rsidP="002649A3">
            <w:pPr>
              <w:pStyle w:val="Text"/>
            </w:pPr>
            <w:r w:rsidRPr="003547A5">
              <w:t>ni</w:t>
            </w:r>
          </w:p>
        </w:tc>
        <w:tc>
          <w:tcPr>
            <w:tcW w:w="829" w:type="dxa"/>
            <w:gridSpan w:val="2"/>
            <w:shd w:val="clear" w:color="auto" w:fill="auto"/>
          </w:tcPr>
          <w:p w14:paraId="390B4D35" w14:textId="77777777" w:rsidR="002649A3" w:rsidRPr="00866327" w:rsidRDefault="002649A3" w:rsidP="002649A3">
            <w:pPr>
              <w:pStyle w:val="Text"/>
              <w:rPr>
                <w:rStyle w:val="ChBlueBold"/>
              </w:rPr>
            </w:pPr>
            <w:r w:rsidRPr="00866327">
              <w:rPr>
                <w:rStyle w:val="ChBlueBold"/>
              </w:rPr>
              <w:t>bukan</w:t>
            </w:r>
            <w:r w:rsidR="005960B3">
              <w:rPr>
                <w:rStyle w:val="ChBlueBold"/>
              </w:rPr>
              <w:t>g</w:t>
            </w:r>
          </w:p>
        </w:tc>
        <w:tc>
          <w:tcPr>
            <w:tcW w:w="640" w:type="dxa"/>
            <w:gridSpan w:val="2"/>
            <w:shd w:val="clear" w:color="auto" w:fill="auto"/>
          </w:tcPr>
          <w:p w14:paraId="019DCD0D" w14:textId="77777777" w:rsidR="002649A3" w:rsidRPr="00113003" w:rsidRDefault="002649A3" w:rsidP="002649A3">
            <w:pPr>
              <w:pStyle w:val="Text"/>
            </w:pPr>
            <w:r w:rsidRPr="00113003">
              <w:t>hidup</w:t>
            </w:r>
          </w:p>
        </w:tc>
        <w:tc>
          <w:tcPr>
            <w:tcW w:w="573" w:type="dxa"/>
            <w:gridSpan w:val="2"/>
            <w:shd w:val="clear" w:color="auto" w:fill="auto"/>
          </w:tcPr>
          <w:p w14:paraId="1DD01EFA" w14:textId="77777777" w:rsidR="002649A3" w:rsidRPr="003547A5" w:rsidRDefault="002649A3" w:rsidP="002649A3">
            <w:pPr>
              <w:pStyle w:val="Text"/>
            </w:pPr>
            <w:r w:rsidRPr="003547A5">
              <w:t>deng</w:t>
            </w:r>
          </w:p>
        </w:tc>
        <w:tc>
          <w:tcPr>
            <w:tcW w:w="951" w:type="dxa"/>
            <w:gridSpan w:val="2"/>
            <w:shd w:val="clear" w:color="auto" w:fill="auto"/>
          </w:tcPr>
          <w:p w14:paraId="54411996" w14:textId="77777777" w:rsidR="002649A3" w:rsidRPr="003547A5" w:rsidRDefault="002649A3" w:rsidP="002649A3">
            <w:pPr>
              <w:pStyle w:val="Text"/>
            </w:pPr>
            <w:r w:rsidRPr="003547A5">
              <w:t>oran</w:t>
            </w:r>
            <w:r>
              <w:t>g</w:t>
            </w:r>
            <w:r w:rsidRPr="003547A5">
              <w:t>-tua</w:t>
            </w:r>
          </w:p>
        </w:tc>
        <w:tc>
          <w:tcPr>
            <w:tcW w:w="360" w:type="dxa"/>
            <w:gridSpan w:val="2"/>
            <w:shd w:val="clear" w:color="auto" w:fill="auto"/>
          </w:tcPr>
          <w:p w14:paraId="607F80BF" w14:textId="77777777" w:rsidR="002649A3" w:rsidRPr="003547A5" w:rsidRDefault="002649A3" w:rsidP="002649A3">
            <w:pPr>
              <w:pStyle w:val="Text"/>
            </w:pPr>
            <w:r w:rsidRPr="003547A5">
              <w:t>di</w:t>
            </w:r>
          </w:p>
        </w:tc>
        <w:tc>
          <w:tcPr>
            <w:tcW w:w="979" w:type="dxa"/>
            <w:shd w:val="clear" w:color="auto" w:fill="auto"/>
          </w:tcPr>
          <w:p w14:paraId="167AFB1A" w14:textId="77777777" w:rsidR="002649A3" w:rsidRPr="003547A5" w:rsidRDefault="002649A3" w:rsidP="002649A3">
            <w:pPr>
              <w:pStyle w:val="Text"/>
            </w:pPr>
            <w:r>
              <w:t>kampung,</w:t>
            </w:r>
          </w:p>
        </w:tc>
      </w:tr>
      <w:tr w:rsidR="00AC23C4" w:rsidRPr="00AC23C4" w14:paraId="103900F1" w14:textId="77777777" w:rsidTr="00AC23C4">
        <w:tc>
          <w:tcPr>
            <w:tcW w:w="709" w:type="dxa"/>
            <w:shd w:val="clear" w:color="auto" w:fill="auto"/>
          </w:tcPr>
          <w:p w14:paraId="1F8864AF" w14:textId="77777777" w:rsidR="002649A3" w:rsidRPr="003547A5" w:rsidRDefault="002649A3" w:rsidP="002649A3">
            <w:pPr>
              <w:pStyle w:val="GlossEng2ptafter"/>
            </w:pPr>
          </w:p>
        </w:tc>
        <w:tc>
          <w:tcPr>
            <w:tcW w:w="751" w:type="dxa"/>
            <w:shd w:val="clear" w:color="auto" w:fill="auto"/>
          </w:tcPr>
          <w:p w14:paraId="4E8B3ECD" w14:textId="77777777" w:rsidR="002649A3" w:rsidRPr="003547A5" w:rsidRDefault="002649A3" w:rsidP="002649A3">
            <w:pPr>
              <w:pStyle w:val="GlossEng2ptafter"/>
            </w:pPr>
            <w:r w:rsidRPr="003547A5">
              <w:t>mother</w:t>
            </w:r>
          </w:p>
        </w:tc>
        <w:tc>
          <w:tcPr>
            <w:tcW w:w="777" w:type="dxa"/>
            <w:shd w:val="clear" w:color="auto" w:fill="auto"/>
          </w:tcPr>
          <w:p w14:paraId="4EF52546" w14:textId="77777777" w:rsidR="002649A3" w:rsidRPr="0099608C" w:rsidRDefault="002649A3" w:rsidP="002649A3">
            <w:pPr>
              <w:pStyle w:val="GlossEng2ptafter"/>
              <w:rPr>
                <w:rStyle w:val="ChSmallCaps"/>
              </w:rPr>
            </w:pPr>
            <w:r w:rsidRPr="0099608C">
              <w:rPr>
                <w:rStyle w:val="ChSmallCaps"/>
              </w:rPr>
              <w:t>d.prox</w:t>
            </w:r>
          </w:p>
        </w:tc>
        <w:tc>
          <w:tcPr>
            <w:tcW w:w="829" w:type="dxa"/>
            <w:gridSpan w:val="2"/>
            <w:shd w:val="clear" w:color="auto" w:fill="auto"/>
          </w:tcPr>
          <w:p w14:paraId="2DA3D05D" w14:textId="77777777" w:rsidR="002649A3" w:rsidRPr="0099608C" w:rsidRDefault="002649A3" w:rsidP="002649A3">
            <w:pPr>
              <w:pStyle w:val="GlossEng2ptafter"/>
              <w:rPr>
                <w:rStyle w:val="ChSmallCaps"/>
              </w:rPr>
            </w:pPr>
            <w:r w:rsidRPr="0099608C">
              <w:rPr>
                <w:rStyle w:val="ChSmallCaps"/>
              </w:rPr>
              <w:t>neg</w:t>
            </w:r>
          </w:p>
        </w:tc>
        <w:tc>
          <w:tcPr>
            <w:tcW w:w="640" w:type="dxa"/>
            <w:gridSpan w:val="2"/>
            <w:shd w:val="clear" w:color="auto" w:fill="auto"/>
          </w:tcPr>
          <w:p w14:paraId="007D42C6" w14:textId="77777777" w:rsidR="002649A3" w:rsidRPr="003547A5" w:rsidRDefault="002649A3" w:rsidP="002649A3">
            <w:pPr>
              <w:pStyle w:val="GlossEng2ptafter"/>
            </w:pPr>
            <w:r w:rsidRPr="003547A5">
              <w:t>live</w:t>
            </w:r>
          </w:p>
        </w:tc>
        <w:tc>
          <w:tcPr>
            <w:tcW w:w="573" w:type="dxa"/>
            <w:gridSpan w:val="2"/>
            <w:shd w:val="clear" w:color="auto" w:fill="auto"/>
          </w:tcPr>
          <w:p w14:paraId="6077683D" w14:textId="77777777" w:rsidR="002649A3" w:rsidRPr="003547A5" w:rsidRDefault="002649A3" w:rsidP="002649A3">
            <w:pPr>
              <w:pStyle w:val="GlossEng2ptafter"/>
            </w:pPr>
            <w:r w:rsidRPr="003547A5">
              <w:t>with</w:t>
            </w:r>
          </w:p>
        </w:tc>
        <w:tc>
          <w:tcPr>
            <w:tcW w:w="951" w:type="dxa"/>
            <w:gridSpan w:val="2"/>
            <w:shd w:val="clear" w:color="auto" w:fill="auto"/>
          </w:tcPr>
          <w:p w14:paraId="5FE6E2D9" w14:textId="77777777" w:rsidR="002649A3" w:rsidRPr="003547A5" w:rsidRDefault="00D55126" w:rsidP="002649A3">
            <w:pPr>
              <w:pStyle w:val="GlossEng2ptafter"/>
            </w:pPr>
            <w:r>
              <w:t>parent</w:t>
            </w:r>
          </w:p>
        </w:tc>
        <w:tc>
          <w:tcPr>
            <w:tcW w:w="360" w:type="dxa"/>
            <w:gridSpan w:val="2"/>
            <w:shd w:val="clear" w:color="auto" w:fill="auto"/>
          </w:tcPr>
          <w:p w14:paraId="37997959" w14:textId="77777777" w:rsidR="002649A3" w:rsidRPr="003547A5" w:rsidRDefault="002649A3" w:rsidP="002649A3">
            <w:pPr>
              <w:pStyle w:val="GlossEng2ptafter"/>
            </w:pPr>
            <w:r w:rsidRPr="003547A5">
              <w:t>at</w:t>
            </w:r>
          </w:p>
        </w:tc>
        <w:tc>
          <w:tcPr>
            <w:tcW w:w="979" w:type="dxa"/>
            <w:shd w:val="clear" w:color="auto" w:fill="auto"/>
          </w:tcPr>
          <w:p w14:paraId="15D10EFF" w14:textId="77777777" w:rsidR="002649A3" w:rsidRPr="003547A5" w:rsidRDefault="002649A3" w:rsidP="002649A3">
            <w:pPr>
              <w:pStyle w:val="GlossEng2ptafter"/>
            </w:pPr>
            <w:r w:rsidRPr="003547A5">
              <w:t>village</w:t>
            </w:r>
          </w:p>
        </w:tc>
      </w:tr>
      <w:tr w:rsidR="00AC23C4" w:rsidRPr="003547A5" w14:paraId="08756412" w14:textId="77777777" w:rsidTr="00AC23C4">
        <w:trPr>
          <w:gridAfter w:val="2"/>
          <w:wAfter w:w="1279" w:type="dxa"/>
        </w:trPr>
        <w:tc>
          <w:tcPr>
            <w:tcW w:w="709" w:type="dxa"/>
            <w:shd w:val="clear" w:color="auto" w:fill="auto"/>
          </w:tcPr>
          <w:p w14:paraId="75E5C8C8" w14:textId="77777777" w:rsidR="002649A3" w:rsidRPr="00E55C04" w:rsidRDefault="002649A3" w:rsidP="005960B3">
            <w:pPr>
              <w:pStyle w:val="O0Nwnext"/>
            </w:pPr>
          </w:p>
        </w:tc>
        <w:tc>
          <w:tcPr>
            <w:tcW w:w="751" w:type="dxa"/>
            <w:shd w:val="clear" w:color="auto" w:fill="auto"/>
          </w:tcPr>
          <w:p w14:paraId="0B549972" w14:textId="77777777" w:rsidR="002649A3" w:rsidRPr="003547A5" w:rsidRDefault="002649A3" w:rsidP="002649A3">
            <w:pPr>
              <w:pStyle w:val="Text"/>
            </w:pPr>
            <w:r w:rsidRPr="003547A5">
              <w:t>mama</w:t>
            </w:r>
          </w:p>
        </w:tc>
        <w:tc>
          <w:tcPr>
            <w:tcW w:w="777" w:type="dxa"/>
            <w:shd w:val="clear" w:color="auto" w:fill="auto"/>
          </w:tcPr>
          <w:p w14:paraId="478F5666" w14:textId="77777777" w:rsidR="002649A3" w:rsidRPr="003547A5" w:rsidRDefault="002649A3" w:rsidP="002649A3">
            <w:pPr>
              <w:pStyle w:val="Text"/>
            </w:pPr>
            <w:r w:rsidRPr="003547A5">
              <w:t>ni</w:t>
            </w:r>
          </w:p>
        </w:tc>
        <w:tc>
          <w:tcPr>
            <w:tcW w:w="640" w:type="dxa"/>
            <w:shd w:val="clear" w:color="auto" w:fill="auto"/>
          </w:tcPr>
          <w:p w14:paraId="60F2526E" w14:textId="77777777" w:rsidR="002649A3" w:rsidRPr="003547A5" w:rsidRDefault="002649A3" w:rsidP="002649A3">
            <w:pPr>
              <w:pStyle w:val="Text"/>
            </w:pPr>
            <w:r>
              <w:t>hidu</w:t>
            </w:r>
            <w:r w:rsidRPr="003547A5">
              <w:t>p</w:t>
            </w:r>
          </w:p>
        </w:tc>
        <w:tc>
          <w:tcPr>
            <w:tcW w:w="573" w:type="dxa"/>
            <w:gridSpan w:val="2"/>
            <w:shd w:val="clear" w:color="auto" w:fill="auto"/>
          </w:tcPr>
          <w:p w14:paraId="4B513BD3" w14:textId="77777777" w:rsidR="002649A3" w:rsidRPr="003547A5" w:rsidRDefault="002649A3" w:rsidP="002649A3">
            <w:pPr>
              <w:pStyle w:val="Text"/>
            </w:pPr>
            <w:r w:rsidRPr="003547A5">
              <w:t>deng</w:t>
            </w:r>
          </w:p>
        </w:tc>
        <w:tc>
          <w:tcPr>
            <w:tcW w:w="718" w:type="dxa"/>
            <w:gridSpan w:val="2"/>
            <w:shd w:val="clear" w:color="auto" w:fill="auto"/>
          </w:tcPr>
          <w:p w14:paraId="0670DCC8" w14:textId="77777777" w:rsidR="002649A3" w:rsidRPr="003547A5" w:rsidRDefault="002649A3" w:rsidP="002649A3">
            <w:pPr>
              <w:pStyle w:val="Text"/>
            </w:pPr>
            <w:r w:rsidRPr="003547A5">
              <w:t>oran</w:t>
            </w:r>
            <w:r>
              <w:t>g</w:t>
            </w:r>
          </w:p>
        </w:tc>
        <w:tc>
          <w:tcPr>
            <w:tcW w:w="360" w:type="dxa"/>
            <w:gridSpan w:val="2"/>
            <w:shd w:val="clear" w:color="auto" w:fill="auto"/>
          </w:tcPr>
          <w:p w14:paraId="32D290F1" w14:textId="77777777" w:rsidR="002649A3" w:rsidRPr="003547A5" w:rsidRDefault="002649A3" w:rsidP="002649A3">
            <w:pPr>
              <w:pStyle w:val="Text"/>
            </w:pPr>
            <w:r w:rsidRPr="003547A5">
              <w:t>di</w:t>
            </w:r>
          </w:p>
        </w:tc>
        <w:tc>
          <w:tcPr>
            <w:tcW w:w="762" w:type="dxa"/>
            <w:gridSpan w:val="2"/>
            <w:shd w:val="clear" w:color="auto" w:fill="auto"/>
          </w:tcPr>
          <w:p w14:paraId="530F2E70" w14:textId="77777777" w:rsidR="002649A3" w:rsidRPr="003547A5" w:rsidRDefault="002649A3" w:rsidP="002649A3">
            <w:pPr>
              <w:pStyle w:val="Text"/>
            </w:pPr>
            <w:r w:rsidRPr="003547A5">
              <w:t>luar</w:t>
            </w:r>
          </w:p>
        </w:tc>
      </w:tr>
      <w:tr w:rsidR="00AC23C4" w:rsidRPr="003547A5" w14:paraId="56E46F0C" w14:textId="77777777" w:rsidTr="00AC23C4">
        <w:trPr>
          <w:gridAfter w:val="2"/>
          <w:wAfter w:w="1279" w:type="dxa"/>
        </w:trPr>
        <w:tc>
          <w:tcPr>
            <w:tcW w:w="709" w:type="dxa"/>
            <w:shd w:val="clear" w:color="auto" w:fill="auto"/>
          </w:tcPr>
          <w:p w14:paraId="1A8CB0CD" w14:textId="77777777" w:rsidR="002649A3" w:rsidRPr="00E55C04" w:rsidRDefault="002649A3" w:rsidP="002649A3">
            <w:pPr>
              <w:pStyle w:val="GlossEng"/>
            </w:pPr>
          </w:p>
        </w:tc>
        <w:tc>
          <w:tcPr>
            <w:tcW w:w="751" w:type="dxa"/>
            <w:shd w:val="clear" w:color="auto" w:fill="auto"/>
          </w:tcPr>
          <w:p w14:paraId="22676D09" w14:textId="77777777" w:rsidR="002649A3" w:rsidRPr="003547A5" w:rsidRDefault="002649A3" w:rsidP="002649A3">
            <w:pPr>
              <w:pStyle w:val="GlossEng"/>
            </w:pPr>
            <w:r w:rsidRPr="003547A5">
              <w:t>mother</w:t>
            </w:r>
          </w:p>
        </w:tc>
        <w:tc>
          <w:tcPr>
            <w:tcW w:w="777" w:type="dxa"/>
            <w:shd w:val="clear" w:color="auto" w:fill="auto"/>
          </w:tcPr>
          <w:p w14:paraId="74CEAD76" w14:textId="77777777" w:rsidR="002649A3" w:rsidRPr="0099608C" w:rsidRDefault="002649A3" w:rsidP="002649A3">
            <w:pPr>
              <w:pStyle w:val="GlossEng"/>
              <w:rPr>
                <w:rStyle w:val="ChSmallCaps"/>
              </w:rPr>
            </w:pPr>
            <w:r w:rsidRPr="0099608C">
              <w:rPr>
                <w:rStyle w:val="ChSmallCaps"/>
              </w:rPr>
              <w:t>d.prox</w:t>
            </w:r>
          </w:p>
        </w:tc>
        <w:tc>
          <w:tcPr>
            <w:tcW w:w="640" w:type="dxa"/>
            <w:shd w:val="clear" w:color="auto" w:fill="auto"/>
          </w:tcPr>
          <w:p w14:paraId="37E174BD" w14:textId="77777777" w:rsidR="002649A3" w:rsidRPr="003547A5" w:rsidRDefault="002649A3" w:rsidP="002649A3">
            <w:pPr>
              <w:pStyle w:val="GlossEng"/>
            </w:pPr>
            <w:r w:rsidRPr="003547A5">
              <w:t>live</w:t>
            </w:r>
          </w:p>
        </w:tc>
        <w:tc>
          <w:tcPr>
            <w:tcW w:w="573" w:type="dxa"/>
            <w:gridSpan w:val="2"/>
            <w:shd w:val="clear" w:color="auto" w:fill="auto"/>
          </w:tcPr>
          <w:p w14:paraId="5F484DA6" w14:textId="77777777" w:rsidR="002649A3" w:rsidRPr="003547A5" w:rsidRDefault="002649A3" w:rsidP="002649A3">
            <w:pPr>
              <w:pStyle w:val="GlossEng"/>
            </w:pPr>
            <w:r w:rsidRPr="003547A5">
              <w:t>with</w:t>
            </w:r>
          </w:p>
        </w:tc>
        <w:tc>
          <w:tcPr>
            <w:tcW w:w="718" w:type="dxa"/>
            <w:gridSpan w:val="2"/>
            <w:shd w:val="clear" w:color="auto" w:fill="auto"/>
          </w:tcPr>
          <w:p w14:paraId="73D7D515" w14:textId="77777777" w:rsidR="002649A3" w:rsidRPr="003547A5" w:rsidRDefault="002649A3" w:rsidP="002649A3">
            <w:pPr>
              <w:pStyle w:val="GlossEng"/>
            </w:pPr>
            <w:r w:rsidRPr="003547A5">
              <w:t>person</w:t>
            </w:r>
          </w:p>
        </w:tc>
        <w:tc>
          <w:tcPr>
            <w:tcW w:w="360" w:type="dxa"/>
            <w:gridSpan w:val="2"/>
            <w:shd w:val="clear" w:color="auto" w:fill="auto"/>
          </w:tcPr>
          <w:p w14:paraId="3A168988" w14:textId="77777777" w:rsidR="002649A3" w:rsidRPr="003547A5" w:rsidRDefault="002649A3" w:rsidP="002649A3">
            <w:pPr>
              <w:pStyle w:val="GlossEng"/>
            </w:pPr>
            <w:r w:rsidRPr="003547A5">
              <w:t>at</w:t>
            </w:r>
          </w:p>
        </w:tc>
        <w:tc>
          <w:tcPr>
            <w:tcW w:w="762" w:type="dxa"/>
            <w:gridSpan w:val="2"/>
            <w:shd w:val="clear" w:color="auto" w:fill="auto"/>
          </w:tcPr>
          <w:p w14:paraId="0DA6E679" w14:textId="77777777" w:rsidR="002649A3" w:rsidRPr="003547A5" w:rsidRDefault="002649A3" w:rsidP="002649A3">
            <w:pPr>
              <w:pStyle w:val="GlossEng"/>
            </w:pPr>
            <w:r w:rsidRPr="003547A5">
              <w:t>outside</w:t>
            </w:r>
          </w:p>
        </w:tc>
      </w:tr>
    </w:tbl>
    <w:p w14:paraId="1484F6F4" w14:textId="418A248E" w:rsidR="002649A3" w:rsidRPr="00F9554F" w:rsidRDefault="00B7093A" w:rsidP="002649A3">
      <w:pPr>
        <w:pStyle w:val="FreeTranslEng"/>
      </w:pPr>
      <w:r>
        <w:t>‘</w:t>
      </w:r>
      <w:r w:rsidR="002649A3">
        <w:t xml:space="preserve">(the situation was) </w:t>
      </w:r>
      <w:r w:rsidR="002649A3" w:rsidRPr="00113003">
        <w:rPr>
          <w:rStyle w:val="ChBlueBold"/>
        </w:rPr>
        <w:t>not</w:t>
      </w:r>
      <w:r w:rsidR="002649A3">
        <w:t xml:space="preserve"> (that) I (</w:t>
      </w:r>
      <w:r>
        <w:t>‘</w:t>
      </w:r>
      <w:r w:rsidR="002649A3" w:rsidRPr="00AE3B60">
        <w:t>mother</w:t>
      </w:r>
      <w:r>
        <w:t>’</w:t>
      </w:r>
      <w:r w:rsidR="002649A3">
        <w:t>)</w:t>
      </w:r>
      <w:r w:rsidR="002649A3" w:rsidRPr="00AE3B60">
        <w:t xml:space="preserve"> here </w:t>
      </w:r>
      <w:r w:rsidR="002649A3" w:rsidRPr="00113003">
        <w:t>live</w:t>
      </w:r>
      <w:r w:rsidR="002649A3">
        <w:t>d</w:t>
      </w:r>
      <w:r w:rsidR="002649A3" w:rsidRPr="00AE3B60">
        <w:t xml:space="preserve"> with (</w:t>
      </w:r>
      <w:r w:rsidR="002649A3">
        <w:t>my</w:t>
      </w:r>
      <w:r w:rsidR="002649A3" w:rsidRPr="00AE3B60">
        <w:t>) parents in the village</w:t>
      </w:r>
      <w:r w:rsidR="002649A3">
        <w:t>, (but) I (</w:t>
      </w:r>
      <w:r>
        <w:t>‘</w:t>
      </w:r>
      <w:r w:rsidR="002649A3" w:rsidRPr="00AE3B60">
        <w:t>mother</w:t>
      </w:r>
      <w:r>
        <w:t>’</w:t>
      </w:r>
      <w:r w:rsidR="002649A3">
        <w:t>)</w:t>
      </w:r>
      <w:r w:rsidR="002649A3" w:rsidRPr="00AE3B60">
        <w:t xml:space="preserve"> here lived with </w:t>
      </w:r>
      <w:r w:rsidR="002649A3">
        <w:t>strangers away from home</w:t>
      </w:r>
      <w:r>
        <w:t>’</w:t>
      </w:r>
      <w:r w:rsidR="002649A3">
        <w:t xml:space="preserve"> </w:t>
      </w:r>
      <w:r w:rsidR="002649A3" w:rsidRPr="00200FE0">
        <w:rPr>
          <w:rStyle w:val="ExampleSource"/>
        </w:rPr>
        <w:t>[081115-001b-Cv.0043]</w:t>
      </w:r>
    </w:p>
    <w:tbl>
      <w:tblPr>
        <w:tblW w:w="6728" w:type="dxa"/>
        <w:tblCellMar>
          <w:left w:w="42" w:type="dxa"/>
          <w:right w:w="42" w:type="dxa"/>
        </w:tblCellMar>
        <w:tblLook w:val="01E0" w:firstRow="1" w:lastRow="1" w:firstColumn="1" w:lastColumn="1" w:noHBand="0" w:noVBand="0"/>
      </w:tblPr>
      <w:tblGrid>
        <w:gridCol w:w="679"/>
        <w:gridCol w:w="973"/>
        <w:gridCol w:w="763"/>
        <w:gridCol w:w="729"/>
        <w:gridCol w:w="558"/>
        <w:gridCol w:w="1208"/>
        <w:gridCol w:w="558"/>
        <w:gridCol w:w="695"/>
        <w:gridCol w:w="565"/>
      </w:tblGrid>
      <w:tr w:rsidR="00AC23C4" w:rsidRPr="008C7D8B" w14:paraId="52FC7B92" w14:textId="77777777" w:rsidTr="00AC23C4">
        <w:tc>
          <w:tcPr>
            <w:tcW w:w="709" w:type="dxa"/>
            <w:shd w:val="clear" w:color="auto" w:fill="auto"/>
          </w:tcPr>
          <w:p w14:paraId="4C02AF14" w14:textId="77777777" w:rsidR="002649A3" w:rsidRPr="00CA4F22" w:rsidRDefault="002649A3" w:rsidP="002649A3">
            <w:pPr>
              <w:pStyle w:val="O0Nwnext"/>
            </w:pPr>
            <w:bookmarkStart w:id="4907" w:name="_Ref363551834"/>
            <w:r>
              <w:t>(</w:t>
            </w:r>
            <w:fldSimple w:instr=" SEQ ( \* ARABIC \s 1 ">
              <w:r w:rsidR="00154D81">
                <w:rPr>
                  <w:noProof/>
                </w:rPr>
                <w:t>19</w:t>
              </w:r>
            </w:fldSimple>
            <w:r>
              <w:t>)</w:t>
            </w:r>
            <w:bookmarkEnd w:id="4907"/>
          </w:p>
        </w:tc>
        <w:tc>
          <w:tcPr>
            <w:tcW w:w="969" w:type="dxa"/>
            <w:shd w:val="clear" w:color="auto" w:fill="auto"/>
          </w:tcPr>
          <w:p w14:paraId="1E037433" w14:textId="77777777" w:rsidR="002649A3" w:rsidRPr="007B6EB3" w:rsidRDefault="002649A3" w:rsidP="002649A3">
            <w:pPr>
              <w:pStyle w:val="Text"/>
            </w:pPr>
            <w:r w:rsidRPr="007B6EB3">
              <w:t>pernikaan</w:t>
            </w:r>
            <w:r w:rsidR="003E3C0C">
              <w:t>g</w:t>
            </w:r>
          </w:p>
        </w:tc>
        <w:tc>
          <w:tcPr>
            <w:tcW w:w="773" w:type="dxa"/>
            <w:shd w:val="clear" w:color="auto" w:fill="auto"/>
          </w:tcPr>
          <w:p w14:paraId="058D8B84" w14:textId="77777777" w:rsidR="002649A3" w:rsidRPr="007B6EB3" w:rsidRDefault="002649A3" w:rsidP="002649A3">
            <w:pPr>
              <w:pStyle w:val="Text"/>
            </w:pPr>
            <w:r w:rsidRPr="007B6EB3">
              <w:t>ini</w:t>
            </w:r>
          </w:p>
        </w:tc>
        <w:tc>
          <w:tcPr>
            <w:tcW w:w="729" w:type="dxa"/>
            <w:shd w:val="clear" w:color="auto" w:fill="auto"/>
          </w:tcPr>
          <w:p w14:paraId="222E0944" w14:textId="77777777" w:rsidR="002649A3" w:rsidRPr="00BD4179" w:rsidRDefault="002649A3" w:rsidP="002649A3">
            <w:pPr>
              <w:pStyle w:val="Text"/>
              <w:rPr>
                <w:rStyle w:val="ChBlueBold"/>
              </w:rPr>
            </w:pPr>
            <w:r w:rsidRPr="00BD4179">
              <w:rPr>
                <w:rStyle w:val="ChBlueBold"/>
              </w:rPr>
              <w:t>bukang</w:t>
            </w:r>
          </w:p>
        </w:tc>
        <w:tc>
          <w:tcPr>
            <w:tcW w:w="568" w:type="dxa"/>
            <w:shd w:val="clear" w:color="auto" w:fill="auto"/>
          </w:tcPr>
          <w:p w14:paraId="5B264606" w14:textId="77777777" w:rsidR="002649A3" w:rsidRPr="007B6EB3" w:rsidRDefault="002649A3" w:rsidP="002649A3">
            <w:pPr>
              <w:pStyle w:val="Text"/>
            </w:pPr>
            <w:r w:rsidRPr="007B6EB3">
              <w:t>dari</w:t>
            </w:r>
          </w:p>
        </w:tc>
        <w:tc>
          <w:tcPr>
            <w:tcW w:w="1218" w:type="dxa"/>
            <w:shd w:val="clear" w:color="auto" w:fill="auto"/>
          </w:tcPr>
          <w:p w14:paraId="66594997" w14:textId="77777777" w:rsidR="002649A3" w:rsidRPr="007B6EB3" w:rsidRDefault="002649A3" w:rsidP="002649A3">
            <w:pPr>
              <w:pStyle w:val="Text"/>
            </w:pPr>
            <w:r>
              <w:t>manusia,</w:t>
            </w:r>
          </w:p>
        </w:tc>
        <w:tc>
          <w:tcPr>
            <w:tcW w:w="568" w:type="dxa"/>
            <w:shd w:val="clear" w:color="auto" w:fill="auto"/>
          </w:tcPr>
          <w:p w14:paraId="0A6917E6" w14:textId="77777777" w:rsidR="002649A3" w:rsidRPr="007B6EB3" w:rsidRDefault="002649A3" w:rsidP="002649A3">
            <w:pPr>
              <w:pStyle w:val="Text"/>
            </w:pPr>
            <w:r w:rsidRPr="007B6EB3">
              <w:t>dari</w:t>
            </w:r>
          </w:p>
        </w:tc>
        <w:tc>
          <w:tcPr>
            <w:tcW w:w="627" w:type="dxa"/>
            <w:shd w:val="clear" w:color="auto" w:fill="auto"/>
          </w:tcPr>
          <w:p w14:paraId="7CC6978F" w14:textId="25274310" w:rsidR="002649A3" w:rsidRPr="007B6EB3" w:rsidRDefault="002649A3" w:rsidP="002649A3">
            <w:pPr>
              <w:pStyle w:val="Text"/>
            </w:pPr>
            <w:r w:rsidRPr="007B6EB3">
              <w:t>Tuhan</w:t>
            </w:r>
            <w:r w:rsidR="004E7A51">
              <w:t>g</w:t>
            </w:r>
          </w:p>
        </w:tc>
        <w:tc>
          <w:tcPr>
            <w:tcW w:w="567" w:type="dxa"/>
            <w:shd w:val="clear" w:color="auto" w:fill="auto"/>
          </w:tcPr>
          <w:p w14:paraId="69B15450" w14:textId="77777777" w:rsidR="002649A3" w:rsidRPr="007B6EB3" w:rsidRDefault="002649A3" w:rsidP="002649A3">
            <w:pPr>
              <w:pStyle w:val="Text"/>
            </w:pPr>
            <w:r w:rsidRPr="007B6EB3">
              <w:t>to?</w:t>
            </w:r>
          </w:p>
        </w:tc>
      </w:tr>
      <w:tr w:rsidR="00AC23C4" w:rsidRPr="00AC23C4" w14:paraId="166FB22B" w14:textId="77777777" w:rsidTr="00AC23C4">
        <w:tc>
          <w:tcPr>
            <w:tcW w:w="709" w:type="dxa"/>
            <w:shd w:val="clear" w:color="auto" w:fill="auto"/>
          </w:tcPr>
          <w:p w14:paraId="3B1D6934" w14:textId="77777777" w:rsidR="002649A3" w:rsidRPr="007B6EB3" w:rsidRDefault="002649A3" w:rsidP="002649A3">
            <w:pPr>
              <w:pStyle w:val="GlossEng"/>
            </w:pPr>
          </w:p>
        </w:tc>
        <w:tc>
          <w:tcPr>
            <w:tcW w:w="969" w:type="dxa"/>
            <w:shd w:val="clear" w:color="auto" w:fill="auto"/>
          </w:tcPr>
          <w:p w14:paraId="7259CF92" w14:textId="77777777" w:rsidR="002649A3" w:rsidRPr="00BD4179" w:rsidRDefault="002649A3" w:rsidP="002649A3">
            <w:pPr>
              <w:pStyle w:val="GlossEng"/>
            </w:pPr>
            <w:r w:rsidRPr="00BD4179">
              <w:t>marriage</w:t>
            </w:r>
          </w:p>
        </w:tc>
        <w:tc>
          <w:tcPr>
            <w:tcW w:w="773" w:type="dxa"/>
            <w:shd w:val="clear" w:color="auto" w:fill="auto"/>
          </w:tcPr>
          <w:p w14:paraId="7A7D1284" w14:textId="77777777" w:rsidR="002649A3" w:rsidRPr="0099608C" w:rsidRDefault="002649A3" w:rsidP="002649A3">
            <w:pPr>
              <w:pStyle w:val="GlossEng"/>
              <w:rPr>
                <w:rStyle w:val="ChSmallCaps"/>
              </w:rPr>
            </w:pPr>
            <w:r w:rsidRPr="0099608C">
              <w:rPr>
                <w:rStyle w:val="ChSmallCaps"/>
              </w:rPr>
              <w:t>d.prox</w:t>
            </w:r>
          </w:p>
        </w:tc>
        <w:tc>
          <w:tcPr>
            <w:tcW w:w="729" w:type="dxa"/>
            <w:shd w:val="clear" w:color="auto" w:fill="auto"/>
          </w:tcPr>
          <w:p w14:paraId="2B3C432C" w14:textId="77777777" w:rsidR="002649A3" w:rsidRPr="0099608C" w:rsidRDefault="002649A3" w:rsidP="002649A3">
            <w:pPr>
              <w:pStyle w:val="GlossEng"/>
              <w:rPr>
                <w:rStyle w:val="ChSmallCaps"/>
              </w:rPr>
            </w:pPr>
            <w:r w:rsidRPr="0099608C">
              <w:rPr>
                <w:rStyle w:val="ChSmallCaps"/>
              </w:rPr>
              <w:t>neg</w:t>
            </w:r>
          </w:p>
        </w:tc>
        <w:tc>
          <w:tcPr>
            <w:tcW w:w="568" w:type="dxa"/>
            <w:shd w:val="clear" w:color="auto" w:fill="auto"/>
          </w:tcPr>
          <w:p w14:paraId="41E9B425" w14:textId="77777777" w:rsidR="002649A3" w:rsidRPr="007B6EB3" w:rsidRDefault="002649A3" w:rsidP="002649A3">
            <w:pPr>
              <w:pStyle w:val="GlossEng"/>
            </w:pPr>
            <w:r w:rsidRPr="007B6EB3">
              <w:t>from</w:t>
            </w:r>
          </w:p>
        </w:tc>
        <w:tc>
          <w:tcPr>
            <w:tcW w:w="1218" w:type="dxa"/>
            <w:shd w:val="clear" w:color="auto" w:fill="auto"/>
          </w:tcPr>
          <w:p w14:paraId="3DB0BC05" w14:textId="77777777" w:rsidR="002649A3" w:rsidRPr="007B6EB3" w:rsidRDefault="002649A3" w:rsidP="002649A3">
            <w:pPr>
              <w:pStyle w:val="GlossEng"/>
            </w:pPr>
            <w:r w:rsidRPr="007B6EB3">
              <w:t>human.being</w:t>
            </w:r>
          </w:p>
        </w:tc>
        <w:tc>
          <w:tcPr>
            <w:tcW w:w="568" w:type="dxa"/>
            <w:shd w:val="clear" w:color="auto" w:fill="auto"/>
          </w:tcPr>
          <w:p w14:paraId="4029D7B8" w14:textId="77777777" w:rsidR="002649A3" w:rsidRPr="007B6EB3" w:rsidRDefault="002649A3" w:rsidP="002649A3">
            <w:pPr>
              <w:pStyle w:val="GlossEng"/>
            </w:pPr>
            <w:r w:rsidRPr="007B6EB3">
              <w:t>from</w:t>
            </w:r>
          </w:p>
        </w:tc>
        <w:tc>
          <w:tcPr>
            <w:tcW w:w="627" w:type="dxa"/>
            <w:shd w:val="clear" w:color="auto" w:fill="auto"/>
          </w:tcPr>
          <w:p w14:paraId="204587C3" w14:textId="77777777" w:rsidR="002649A3" w:rsidRPr="007B6EB3" w:rsidRDefault="002649A3" w:rsidP="002649A3">
            <w:pPr>
              <w:pStyle w:val="GlossEng"/>
            </w:pPr>
            <w:r w:rsidRPr="007B6EB3">
              <w:t>God</w:t>
            </w:r>
          </w:p>
        </w:tc>
        <w:tc>
          <w:tcPr>
            <w:tcW w:w="567" w:type="dxa"/>
            <w:shd w:val="clear" w:color="auto" w:fill="auto"/>
          </w:tcPr>
          <w:p w14:paraId="2675F61E" w14:textId="77777777" w:rsidR="002649A3" w:rsidRPr="007B6EB3" w:rsidRDefault="002649A3" w:rsidP="002649A3">
            <w:pPr>
              <w:pStyle w:val="GlossEng"/>
            </w:pPr>
            <w:r w:rsidRPr="007B6EB3">
              <w:t>right?</w:t>
            </w:r>
          </w:p>
        </w:tc>
      </w:tr>
    </w:tbl>
    <w:p w14:paraId="5612EA38" w14:textId="2FA96478" w:rsidR="002649A3" w:rsidRDefault="00B7093A" w:rsidP="002649A3">
      <w:pPr>
        <w:pStyle w:val="FreeTranslEng"/>
      </w:pPr>
      <w:r>
        <w:t>‘</w:t>
      </w:r>
      <w:r w:rsidR="00740F09">
        <w:t xml:space="preserve">(the situation is) </w:t>
      </w:r>
      <w:r w:rsidR="00740F09" w:rsidRPr="00113003">
        <w:rPr>
          <w:rStyle w:val="ChBlueBold"/>
        </w:rPr>
        <w:t>not</w:t>
      </w:r>
      <w:r w:rsidR="00740F09">
        <w:t xml:space="preserve"> (that) </w:t>
      </w:r>
      <w:r w:rsidR="002649A3">
        <w:t>marriage is from man</w:t>
      </w:r>
      <w:r w:rsidR="006606E5">
        <w:t>,</w:t>
      </w:r>
      <w:r w:rsidR="002649A3">
        <w:t xml:space="preserve"> (but</w:t>
      </w:r>
      <w:r w:rsidR="00740F09">
        <w:t xml:space="preserve"> it is</w:t>
      </w:r>
      <w:r w:rsidR="002649A3">
        <w:t>) from God, right?</w:t>
      </w:r>
      <w:r>
        <w:t>’</w:t>
      </w:r>
      <w:r w:rsidR="002649A3">
        <w:t xml:space="preserve"> </w:t>
      </w:r>
      <w:r w:rsidR="002649A3" w:rsidRPr="007B6EB3">
        <w:rPr>
          <w:rStyle w:val="ExampleSource"/>
        </w:rPr>
        <w:t>[081110-006-</w:t>
      </w:r>
      <w:r w:rsidR="002B792E">
        <w:rPr>
          <w:rStyle w:val="ExampleSource"/>
        </w:rPr>
        <w:t>CvEx</w:t>
      </w:r>
      <w:r w:rsidR="002649A3" w:rsidRPr="007B6EB3">
        <w:rPr>
          <w:rStyle w:val="ExampleSource"/>
        </w:rPr>
        <w:t>.0239]</w:t>
      </w:r>
    </w:p>
    <w:tbl>
      <w:tblPr>
        <w:tblW w:w="5746" w:type="dxa"/>
        <w:tblCellMar>
          <w:left w:w="42" w:type="dxa"/>
          <w:right w:w="42" w:type="dxa"/>
        </w:tblCellMar>
        <w:tblLook w:val="01E0" w:firstRow="1" w:lastRow="1" w:firstColumn="1" w:lastColumn="1" w:noHBand="0" w:noVBand="0"/>
      </w:tblPr>
      <w:tblGrid>
        <w:gridCol w:w="709"/>
        <w:gridCol w:w="829"/>
        <w:gridCol w:w="584"/>
        <w:gridCol w:w="734"/>
        <w:gridCol w:w="584"/>
        <w:gridCol w:w="1295"/>
        <w:gridCol w:w="360"/>
        <w:gridCol w:w="651"/>
      </w:tblGrid>
      <w:tr w:rsidR="00AC23C4" w:rsidRPr="008C7D8B" w14:paraId="5EEC2FB9" w14:textId="77777777" w:rsidTr="00AC23C4">
        <w:tc>
          <w:tcPr>
            <w:tcW w:w="709" w:type="dxa"/>
            <w:shd w:val="clear" w:color="auto" w:fill="auto"/>
          </w:tcPr>
          <w:p w14:paraId="2EB054F0" w14:textId="77777777" w:rsidR="002649A3" w:rsidRPr="00CA4F22" w:rsidRDefault="002649A3" w:rsidP="002649A3">
            <w:pPr>
              <w:pStyle w:val="O0Nwnext"/>
            </w:pPr>
            <w:bookmarkStart w:id="4908" w:name="_Ref358281677"/>
            <w:r>
              <w:t>(</w:t>
            </w:r>
            <w:fldSimple w:instr=" SEQ ( \* ARABIC \s 1 ">
              <w:r w:rsidR="00154D81">
                <w:rPr>
                  <w:noProof/>
                </w:rPr>
                <w:t>20</w:t>
              </w:r>
            </w:fldSimple>
            <w:r>
              <w:t>)</w:t>
            </w:r>
            <w:bookmarkEnd w:id="4908"/>
          </w:p>
        </w:tc>
        <w:tc>
          <w:tcPr>
            <w:tcW w:w="829" w:type="dxa"/>
            <w:shd w:val="clear" w:color="auto" w:fill="auto"/>
          </w:tcPr>
          <w:p w14:paraId="3DB758EC" w14:textId="77777777" w:rsidR="002649A3" w:rsidRPr="00482C19" w:rsidRDefault="002649A3" w:rsidP="002649A3">
            <w:pPr>
              <w:pStyle w:val="Text"/>
              <w:rPr>
                <w:rStyle w:val="ChBlueBold"/>
              </w:rPr>
            </w:pPr>
            <w:r w:rsidRPr="00482C19">
              <w:rPr>
                <w:rStyle w:val="ChBlueBold"/>
              </w:rPr>
              <w:t>bukan</w:t>
            </w:r>
            <w:r w:rsidR="005960B3">
              <w:rPr>
                <w:rStyle w:val="ChBlueBold"/>
              </w:rPr>
              <w:t>g</w:t>
            </w:r>
          </w:p>
        </w:tc>
        <w:tc>
          <w:tcPr>
            <w:tcW w:w="584" w:type="dxa"/>
            <w:shd w:val="clear" w:color="auto" w:fill="auto"/>
          </w:tcPr>
          <w:p w14:paraId="3DDB387E" w14:textId="77777777" w:rsidR="002649A3" w:rsidRPr="00A14E39" w:rsidRDefault="002649A3" w:rsidP="002649A3">
            <w:pPr>
              <w:pStyle w:val="Text"/>
            </w:pPr>
            <w:r w:rsidRPr="00A14E39">
              <w:t>dong</w:t>
            </w:r>
          </w:p>
        </w:tc>
        <w:tc>
          <w:tcPr>
            <w:tcW w:w="734" w:type="dxa"/>
            <w:shd w:val="clear" w:color="auto" w:fill="auto"/>
          </w:tcPr>
          <w:p w14:paraId="1E12FCB0" w14:textId="77777777" w:rsidR="002649A3" w:rsidRPr="00A14E39" w:rsidRDefault="002649A3" w:rsidP="002649A3">
            <w:pPr>
              <w:pStyle w:val="Text"/>
            </w:pPr>
            <w:r w:rsidRPr="00A14E39">
              <w:t>main</w:t>
            </w:r>
            <w:r w:rsidR="003E3C0C">
              <w:t>g</w:t>
            </w:r>
            <w:r>
              <w:t>,</w:t>
            </w:r>
          </w:p>
        </w:tc>
        <w:tc>
          <w:tcPr>
            <w:tcW w:w="584" w:type="dxa"/>
            <w:shd w:val="clear" w:color="auto" w:fill="auto"/>
          </w:tcPr>
          <w:p w14:paraId="5974A748" w14:textId="77777777" w:rsidR="002649A3" w:rsidRPr="00A14E39" w:rsidRDefault="002649A3" w:rsidP="002649A3">
            <w:pPr>
              <w:pStyle w:val="Text"/>
            </w:pPr>
            <w:r w:rsidRPr="00A14E39">
              <w:t>dong</w:t>
            </w:r>
          </w:p>
        </w:tc>
        <w:tc>
          <w:tcPr>
            <w:tcW w:w="1295" w:type="dxa"/>
            <w:shd w:val="clear" w:color="auto" w:fill="auto"/>
          </w:tcPr>
          <w:p w14:paraId="6B424999" w14:textId="77777777" w:rsidR="002649A3" w:rsidRPr="00A14E39" w:rsidRDefault="002649A3" w:rsidP="002649A3">
            <w:pPr>
              <w:pStyle w:val="Text"/>
            </w:pPr>
            <w:r w:rsidRPr="00A14E39">
              <w:t>taguling</w:t>
            </w:r>
          </w:p>
        </w:tc>
        <w:tc>
          <w:tcPr>
            <w:tcW w:w="360" w:type="dxa"/>
            <w:shd w:val="clear" w:color="auto" w:fill="auto"/>
          </w:tcPr>
          <w:p w14:paraId="690E679E" w14:textId="77777777" w:rsidR="002649A3" w:rsidRPr="00A14E39" w:rsidRDefault="002649A3" w:rsidP="002649A3">
            <w:pPr>
              <w:pStyle w:val="Text"/>
            </w:pPr>
            <w:r w:rsidRPr="00A14E39">
              <w:t>di</w:t>
            </w:r>
          </w:p>
        </w:tc>
        <w:tc>
          <w:tcPr>
            <w:tcW w:w="651" w:type="dxa"/>
            <w:shd w:val="clear" w:color="auto" w:fill="auto"/>
          </w:tcPr>
          <w:p w14:paraId="68AA0E1C" w14:textId="77777777" w:rsidR="002649A3" w:rsidRPr="00A14E39" w:rsidRDefault="002649A3" w:rsidP="002649A3">
            <w:pPr>
              <w:pStyle w:val="Text"/>
            </w:pPr>
            <w:r w:rsidRPr="00A14E39">
              <w:t>pece</w:t>
            </w:r>
            <w:r>
              <w:t>k</w:t>
            </w:r>
          </w:p>
        </w:tc>
      </w:tr>
      <w:tr w:rsidR="00AC23C4" w:rsidRPr="00AC23C4" w14:paraId="4983260C" w14:textId="77777777" w:rsidTr="00AC23C4">
        <w:tc>
          <w:tcPr>
            <w:tcW w:w="709" w:type="dxa"/>
            <w:shd w:val="clear" w:color="auto" w:fill="auto"/>
          </w:tcPr>
          <w:p w14:paraId="25EFA719" w14:textId="77777777" w:rsidR="002649A3" w:rsidRPr="00A14E39" w:rsidRDefault="002649A3" w:rsidP="002649A3">
            <w:pPr>
              <w:pStyle w:val="GlossEng"/>
            </w:pPr>
          </w:p>
        </w:tc>
        <w:tc>
          <w:tcPr>
            <w:tcW w:w="829" w:type="dxa"/>
            <w:shd w:val="clear" w:color="auto" w:fill="auto"/>
          </w:tcPr>
          <w:p w14:paraId="75EA2A38" w14:textId="77777777" w:rsidR="002649A3" w:rsidRPr="0099608C" w:rsidRDefault="002649A3" w:rsidP="002649A3">
            <w:pPr>
              <w:pStyle w:val="GlossEng"/>
              <w:rPr>
                <w:rStyle w:val="ChSmallCaps"/>
              </w:rPr>
            </w:pPr>
            <w:r w:rsidRPr="0099608C">
              <w:rPr>
                <w:rStyle w:val="ChSmallCaps"/>
              </w:rPr>
              <w:t>neg</w:t>
            </w:r>
          </w:p>
        </w:tc>
        <w:tc>
          <w:tcPr>
            <w:tcW w:w="584" w:type="dxa"/>
            <w:shd w:val="clear" w:color="auto" w:fill="auto"/>
          </w:tcPr>
          <w:p w14:paraId="336292C4" w14:textId="77777777" w:rsidR="002649A3" w:rsidRPr="0099608C" w:rsidRDefault="002649A3" w:rsidP="002649A3">
            <w:pPr>
              <w:pStyle w:val="GlossEng"/>
              <w:rPr>
                <w:rStyle w:val="ChSmallCaps"/>
              </w:rPr>
            </w:pPr>
            <w:r w:rsidRPr="0099608C">
              <w:rPr>
                <w:rStyle w:val="ChSmallCaps"/>
              </w:rPr>
              <w:t>3pl</w:t>
            </w:r>
          </w:p>
        </w:tc>
        <w:tc>
          <w:tcPr>
            <w:tcW w:w="734" w:type="dxa"/>
            <w:shd w:val="clear" w:color="auto" w:fill="auto"/>
          </w:tcPr>
          <w:p w14:paraId="67A53CBF" w14:textId="77777777" w:rsidR="002649A3" w:rsidRPr="00A14E39" w:rsidRDefault="002649A3" w:rsidP="002649A3">
            <w:pPr>
              <w:pStyle w:val="GlossEng"/>
            </w:pPr>
            <w:r w:rsidRPr="00A14E39">
              <w:t>play</w:t>
            </w:r>
          </w:p>
        </w:tc>
        <w:tc>
          <w:tcPr>
            <w:tcW w:w="584" w:type="dxa"/>
            <w:shd w:val="clear" w:color="auto" w:fill="auto"/>
          </w:tcPr>
          <w:p w14:paraId="49185988" w14:textId="77777777" w:rsidR="002649A3" w:rsidRPr="0099608C" w:rsidRDefault="002649A3" w:rsidP="002649A3">
            <w:pPr>
              <w:pStyle w:val="GlossEng"/>
              <w:rPr>
                <w:rStyle w:val="ChSmallCaps"/>
              </w:rPr>
            </w:pPr>
            <w:r w:rsidRPr="0099608C">
              <w:rPr>
                <w:rStyle w:val="ChSmallCaps"/>
              </w:rPr>
              <w:t>3pl</w:t>
            </w:r>
          </w:p>
        </w:tc>
        <w:tc>
          <w:tcPr>
            <w:tcW w:w="1295" w:type="dxa"/>
            <w:shd w:val="clear" w:color="auto" w:fill="auto"/>
          </w:tcPr>
          <w:p w14:paraId="462F90B2" w14:textId="77777777" w:rsidR="002649A3" w:rsidRPr="00A14E39" w:rsidRDefault="002649A3" w:rsidP="002649A3">
            <w:pPr>
              <w:pStyle w:val="GlossEng"/>
            </w:pPr>
            <w:r>
              <w:t>be.rolled.over</w:t>
            </w:r>
          </w:p>
        </w:tc>
        <w:tc>
          <w:tcPr>
            <w:tcW w:w="360" w:type="dxa"/>
            <w:shd w:val="clear" w:color="auto" w:fill="auto"/>
          </w:tcPr>
          <w:p w14:paraId="29CED1C9" w14:textId="77777777" w:rsidR="002649A3" w:rsidRPr="00A14E39" w:rsidRDefault="002649A3" w:rsidP="002649A3">
            <w:pPr>
              <w:pStyle w:val="GlossEng"/>
            </w:pPr>
            <w:r w:rsidRPr="00A14E39">
              <w:t>at</w:t>
            </w:r>
          </w:p>
        </w:tc>
        <w:tc>
          <w:tcPr>
            <w:tcW w:w="651" w:type="dxa"/>
            <w:shd w:val="clear" w:color="auto" w:fill="auto"/>
          </w:tcPr>
          <w:p w14:paraId="7E52CCAE" w14:textId="77777777" w:rsidR="002649A3" w:rsidRPr="00A14E39" w:rsidRDefault="002649A3" w:rsidP="002649A3">
            <w:pPr>
              <w:pStyle w:val="GlossEng"/>
            </w:pPr>
            <w:r w:rsidRPr="00A14E39">
              <w:t>mud</w:t>
            </w:r>
          </w:p>
        </w:tc>
      </w:tr>
    </w:tbl>
    <w:p w14:paraId="4757777F" w14:textId="040AD22F" w:rsidR="002649A3" w:rsidRPr="00F9554F" w:rsidRDefault="00B7093A" w:rsidP="002649A3">
      <w:pPr>
        <w:pStyle w:val="FreeTranslEng"/>
      </w:pPr>
      <w:r>
        <w:t>‘</w:t>
      </w:r>
      <w:r w:rsidR="002649A3">
        <w:t xml:space="preserve">(the situation was) </w:t>
      </w:r>
      <w:r w:rsidR="002649A3" w:rsidRPr="00113003">
        <w:rPr>
          <w:rStyle w:val="ChBlueBold"/>
        </w:rPr>
        <w:t>not</w:t>
      </w:r>
      <w:r w:rsidR="002649A3">
        <w:t xml:space="preserve"> (that) they played (football, but) they got rolled over in the mud</w:t>
      </w:r>
      <w:r>
        <w:t>’</w:t>
      </w:r>
      <w:r w:rsidR="002649A3">
        <w:t xml:space="preserve"> </w:t>
      </w:r>
      <w:r w:rsidR="002649A3" w:rsidRPr="00482C19">
        <w:rPr>
          <w:rStyle w:val="ExampleSource"/>
        </w:rPr>
        <w:t>[081109-001-Cv.0025]</w:t>
      </w:r>
    </w:p>
    <w:tbl>
      <w:tblPr>
        <w:tblW w:w="5915" w:type="dxa"/>
        <w:tblCellMar>
          <w:left w:w="42" w:type="dxa"/>
          <w:right w:w="42" w:type="dxa"/>
        </w:tblCellMar>
        <w:tblLook w:val="01E0" w:firstRow="1" w:lastRow="1" w:firstColumn="1" w:lastColumn="1" w:noHBand="0" w:noVBand="0"/>
      </w:tblPr>
      <w:tblGrid>
        <w:gridCol w:w="709"/>
        <w:gridCol w:w="829"/>
        <w:gridCol w:w="584"/>
        <w:gridCol w:w="495"/>
        <w:gridCol w:w="1062"/>
        <w:gridCol w:w="484"/>
        <w:gridCol w:w="584"/>
        <w:gridCol w:w="495"/>
        <w:gridCol w:w="673"/>
      </w:tblGrid>
      <w:tr w:rsidR="00AC23C4" w:rsidRPr="008C7D8B" w14:paraId="440E0230" w14:textId="77777777" w:rsidTr="00AC23C4">
        <w:tc>
          <w:tcPr>
            <w:tcW w:w="709" w:type="dxa"/>
            <w:shd w:val="clear" w:color="auto" w:fill="auto"/>
          </w:tcPr>
          <w:p w14:paraId="01901483" w14:textId="77777777" w:rsidR="002649A3" w:rsidRPr="00CA4F22" w:rsidRDefault="002649A3" w:rsidP="002649A3">
            <w:pPr>
              <w:pStyle w:val="O0Nwnext"/>
            </w:pPr>
            <w:bookmarkStart w:id="4909" w:name="_Ref363570061"/>
            <w:r>
              <w:t>(</w:t>
            </w:r>
            <w:fldSimple w:instr=" SEQ ( \* ARABIC \s 1 ">
              <w:r w:rsidR="00154D81">
                <w:rPr>
                  <w:noProof/>
                </w:rPr>
                <w:t>21</w:t>
              </w:r>
            </w:fldSimple>
            <w:r>
              <w:t>)</w:t>
            </w:r>
            <w:bookmarkEnd w:id="4909"/>
          </w:p>
        </w:tc>
        <w:tc>
          <w:tcPr>
            <w:tcW w:w="829" w:type="dxa"/>
            <w:shd w:val="clear" w:color="auto" w:fill="auto"/>
          </w:tcPr>
          <w:p w14:paraId="0F6FA31C" w14:textId="77777777" w:rsidR="002649A3" w:rsidRPr="008A03CA" w:rsidRDefault="002649A3" w:rsidP="002649A3">
            <w:pPr>
              <w:pStyle w:val="Text"/>
              <w:rPr>
                <w:rStyle w:val="ChBlueBold"/>
              </w:rPr>
            </w:pPr>
            <w:r w:rsidRPr="008A03CA">
              <w:rPr>
                <w:rStyle w:val="ChBlueBold"/>
              </w:rPr>
              <w:t>bukan</w:t>
            </w:r>
            <w:r w:rsidR="005960B3">
              <w:rPr>
                <w:rStyle w:val="ChBlueBold"/>
              </w:rPr>
              <w:t>g</w:t>
            </w:r>
          </w:p>
        </w:tc>
        <w:tc>
          <w:tcPr>
            <w:tcW w:w="584" w:type="dxa"/>
            <w:shd w:val="clear" w:color="auto" w:fill="auto"/>
          </w:tcPr>
          <w:p w14:paraId="48D12185" w14:textId="77777777" w:rsidR="002649A3" w:rsidRPr="00585A8F" w:rsidRDefault="002649A3" w:rsidP="002649A3">
            <w:pPr>
              <w:pStyle w:val="Text"/>
            </w:pPr>
            <w:r w:rsidRPr="00585A8F">
              <w:t>don</w:t>
            </w:r>
            <w:r>
              <w:t>g</w:t>
            </w:r>
          </w:p>
        </w:tc>
        <w:tc>
          <w:tcPr>
            <w:tcW w:w="495" w:type="dxa"/>
            <w:shd w:val="clear" w:color="auto" w:fill="auto"/>
          </w:tcPr>
          <w:p w14:paraId="19FFC113" w14:textId="77777777" w:rsidR="002649A3" w:rsidRPr="00585A8F" w:rsidRDefault="002649A3" w:rsidP="002649A3">
            <w:pPr>
              <w:pStyle w:val="Text"/>
            </w:pPr>
            <w:r w:rsidRPr="00585A8F">
              <w:t>taru</w:t>
            </w:r>
          </w:p>
        </w:tc>
        <w:tc>
          <w:tcPr>
            <w:tcW w:w="1062" w:type="dxa"/>
            <w:shd w:val="clear" w:color="auto" w:fill="auto"/>
          </w:tcPr>
          <w:p w14:paraId="039EB84B" w14:textId="1ACC42F3" w:rsidR="002649A3" w:rsidRPr="00585A8F" w:rsidRDefault="002649A3" w:rsidP="002649A3">
            <w:pPr>
              <w:pStyle w:val="Text"/>
            </w:pPr>
            <w:r w:rsidRPr="00585A8F">
              <w:t>ijin</w:t>
            </w:r>
            <w:r w:rsidR="004E0CE0">
              <w:t>g</w:t>
            </w:r>
          </w:p>
        </w:tc>
        <w:tc>
          <w:tcPr>
            <w:tcW w:w="484" w:type="dxa"/>
            <w:shd w:val="clear" w:color="auto" w:fill="auto"/>
          </w:tcPr>
          <w:p w14:paraId="7B10C62C" w14:textId="77777777" w:rsidR="002649A3" w:rsidRPr="00585A8F" w:rsidRDefault="002649A3" w:rsidP="002649A3">
            <w:pPr>
              <w:pStyle w:val="Text"/>
            </w:pPr>
            <w:r w:rsidRPr="00585A8F">
              <w:t>tapi</w:t>
            </w:r>
          </w:p>
        </w:tc>
        <w:tc>
          <w:tcPr>
            <w:tcW w:w="584" w:type="dxa"/>
            <w:shd w:val="clear" w:color="auto" w:fill="auto"/>
          </w:tcPr>
          <w:p w14:paraId="4D8F7747" w14:textId="77777777" w:rsidR="002649A3" w:rsidRPr="00585A8F" w:rsidRDefault="002649A3" w:rsidP="002649A3">
            <w:pPr>
              <w:pStyle w:val="Text"/>
            </w:pPr>
            <w:r w:rsidRPr="00585A8F">
              <w:t>don</w:t>
            </w:r>
            <w:r>
              <w:t>g</w:t>
            </w:r>
          </w:p>
        </w:tc>
        <w:tc>
          <w:tcPr>
            <w:tcW w:w="495" w:type="dxa"/>
            <w:shd w:val="clear" w:color="auto" w:fill="auto"/>
          </w:tcPr>
          <w:p w14:paraId="13DFAAD9" w14:textId="77777777" w:rsidR="002649A3" w:rsidRPr="00585A8F" w:rsidRDefault="002649A3" w:rsidP="002649A3">
            <w:pPr>
              <w:pStyle w:val="Text"/>
            </w:pPr>
            <w:r w:rsidRPr="00585A8F">
              <w:t>taru</w:t>
            </w:r>
          </w:p>
        </w:tc>
        <w:tc>
          <w:tcPr>
            <w:tcW w:w="673" w:type="dxa"/>
            <w:shd w:val="clear" w:color="auto" w:fill="auto"/>
          </w:tcPr>
          <w:p w14:paraId="06AA0853" w14:textId="77777777" w:rsidR="002649A3" w:rsidRPr="00585A8F" w:rsidRDefault="002649A3" w:rsidP="002649A3">
            <w:pPr>
              <w:pStyle w:val="Text"/>
            </w:pPr>
            <w:r w:rsidRPr="00585A8F">
              <w:t>hadir</w:t>
            </w:r>
          </w:p>
        </w:tc>
      </w:tr>
      <w:tr w:rsidR="00AC23C4" w:rsidRPr="00AC23C4" w14:paraId="2B51C7C0" w14:textId="77777777" w:rsidTr="00AC23C4">
        <w:tc>
          <w:tcPr>
            <w:tcW w:w="709" w:type="dxa"/>
            <w:shd w:val="clear" w:color="auto" w:fill="auto"/>
          </w:tcPr>
          <w:p w14:paraId="6876C174" w14:textId="77777777" w:rsidR="002649A3" w:rsidRPr="00585A8F" w:rsidRDefault="002649A3" w:rsidP="002649A3">
            <w:pPr>
              <w:pStyle w:val="GlossEng"/>
            </w:pPr>
          </w:p>
        </w:tc>
        <w:tc>
          <w:tcPr>
            <w:tcW w:w="829" w:type="dxa"/>
            <w:shd w:val="clear" w:color="auto" w:fill="auto"/>
          </w:tcPr>
          <w:p w14:paraId="2EE86D10" w14:textId="77777777" w:rsidR="002649A3" w:rsidRPr="0099608C" w:rsidRDefault="002649A3" w:rsidP="002649A3">
            <w:pPr>
              <w:pStyle w:val="GlossEng"/>
              <w:rPr>
                <w:rStyle w:val="ChSmallCaps"/>
              </w:rPr>
            </w:pPr>
            <w:r w:rsidRPr="0099608C">
              <w:rPr>
                <w:rStyle w:val="ChSmallCaps"/>
              </w:rPr>
              <w:t>neg</w:t>
            </w:r>
          </w:p>
        </w:tc>
        <w:tc>
          <w:tcPr>
            <w:tcW w:w="584" w:type="dxa"/>
            <w:shd w:val="clear" w:color="auto" w:fill="auto"/>
          </w:tcPr>
          <w:p w14:paraId="25ACC433" w14:textId="77777777" w:rsidR="002649A3" w:rsidRPr="0099608C" w:rsidRDefault="002649A3" w:rsidP="002649A3">
            <w:pPr>
              <w:pStyle w:val="GlossEng"/>
              <w:rPr>
                <w:rStyle w:val="ChSmallCaps"/>
              </w:rPr>
            </w:pPr>
            <w:r w:rsidRPr="0099608C">
              <w:rPr>
                <w:rStyle w:val="ChSmallCaps"/>
              </w:rPr>
              <w:t>3pl</w:t>
            </w:r>
          </w:p>
        </w:tc>
        <w:tc>
          <w:tcPr>
            <w:tcW w:w="495" w:type="dxa"/>
            <w:shd w:val="clear" w:color="auto" w:fill="auto"/>
          </w:tcPr>
          <w:p w14:paraId="6FEF93A5" w14:textId="77777777" w:rsidR="002649A3" w:rsidRPr="00585A8F" w:rsidRDefault="002649A3" w:rsidP="002649A3">
            <w:pPr>
              <w:pStyle w:val="GlossEng"/>
            </w:pPr>
            <w:r w:rsidRPr="00585A8F">
              <w:t>put</w:t>
            </w:r>
          </w:p>
        </w:tc>
        <w:tc>
          <w:tcPr>
            <w:tcW w:w="1062" w:type="dxa"/>
            <w:shd w:val="clear" w:color="auto" w:fill="auto"/>
          </w:tcPr>
          <w:p w14:paraId="550006D8" w14:textId="77777777" w:rsidR="002649A3" w:rsidRPr="00585A8F" w:rsidRDefault="002649A3" w:rsidP="002649A3">
            <w:pPr>
              <w:pStyle w:val="GlossEng"/>
            </w:pPr>
            <w:r w:rsidRPr="00585A8F">
              <w:t>permission</w:t>
            </w:r>
          </w:p>
        </w:tc>
        <w:tc>
          <w:tcPr>
            <w:tcW w:w="484" w:type="dxa"/>
            <w:shd w:val="clear" w:color="auto" w:fill="auto"/>
          </w:tcPr>
          <w:p w14:paraId="7D136781" w14:textId="77777777" w:rsidR="002649A3" w:rsidRPr="00585A8F" w:rsidRDefault="002649A3" w:rsidP="002649A3">
            <w:pPr>
              <w:pStyle w:val="GlossEng"/>
            </w:pPr>
            <w:r w:rsidRPr="00585A8F">
              <w:t>but</w:t>
            </w:r>
          </w:p>
        </w:tc>
        <w:tc>
          <w:tcPr>
            <w:tcW w:w="584" w:type="dxa"/>
            <w:shd w:val="clear" w:color="auto" w:fill="auto"/>
          </w:tcPr>
          <w:p w14:paraId="6C76B44D" w14:textId="77777777" w:rsidR="002649A3" w:rsidRPr="0099608C" w:rsidRDefault="002649A3" w:rsidP="002649A3">
            <w:pPr>
              <w:pStyle w:val="GlossEng"/>
              <w:rPr>
                <w:rStyle w:val="ChSmallCaps"/>
              </w:rPr>
            </w:pPr>
            <w:r w:rsidRPr="0099608C">
              <w:rPr>
                <w:rStyle w:val="ChSmallCaps"/>
              </w:rPr>
              <w:t>3pl</w:t>
            </w:r>
          </w:p>
        </w:tc>
        <w:tc>
          <w:tcPr>
            <w:tcW w:w="495" w:type="dxa"/>
            <w:shd w:val="clear" w:color="auto" w:fill="auto"/>
          </w:tcPr>
          <w:p w14:paraId="20EFD24E" w14:textId="77777777" w:rsidR="002649A3" w:rsidRPr="00585A8F" w:rsidRDefault="002649A3" w:rsidP="002649A3">
            <w:pPr>
              <w:pStyle w:val="GlossEng"/>
            </w:pPr>
            <w:r w:rsidRPr="00585A8F">
              <w:t>put</w:t>
            </w:r>
          </w:p>
        </w:tc>
        <w:tc>
          <w:tcPr>
            <w:tcW w:w="673" w:type="dxa"/>
            <w:shd w:val="clear" w:color="auto" w:fill="auto"/>
          </w:tcPr>
          <w:p w14:paraId="2B63B635" w14:textId="77777777" w:rsidR="002649A3" w:rsidRPr="00585A8F" w:rsidRDefault="002649A3" w:rsidP="002649A3">
            <w:pPr>
              <w:pStyle w:val="GlossEng"/>
            </w:pPr>
            <w:r w:rsidRPr="00585A8F">
              <w:t>attend</w:t>
            </w:r>
          </w:p>
        </w:tc>
      </w:tr>
    </w:tbl>
    <w:p w14:paraId="7B68E8F0" w14:textId="6A9577A4" w:rsidR="002649A3" w:rsidRPr="00F9554F" w:rsidRDefault="002649A3" w:rsidP="002649A3">
      <w:pPr>
        <w:pStyle w:val="FreeTranslEng"/>
      </w:pPr>
      <w:r>
        <w:t xml:space="preserve">[About students who falsified the attendance book:] </w:t>
      </w:r>
      <w:r w:rsidR="00B7093A">
        <w:t>‘</w:t>
      </w:r>
      <w:r>
        <w:t xml:space="preserve">(the situation is) </w:t>
      </w:r>
      <w:r w:rsidRPr="00113003">
        <w:rPr>
          <w:rStyle w:val="ChBlueBold"/>
        </w:rPr>
        <w:t>not</w:t>
      </w:r>
      <w:r>
        <w:t xml:space="preserve"> (that) they </w:t>
      </w:r>
      <w:r w:rsidRPr="008A03CA">
        <w:t>wrote down (</w:t>
      </w:r>
      <w:r>
        <w:t>their absences as) permitted (absences), but they wrote (them) down as (having) attended</w:t>
      </w:r>
      <w:r w:rsidR="00B7093A">
        <w:t>’</w:t>
      </w:r>
      <w:r>
        <w:t xml:space="preserve"> </w:t>
      </w:r>
      <w:r w:rsidRPr="008A03CA">
        <w:rPr>
          <w:rStyle w:val="ExampleSource"/>
        </w:rPr>
        <w:t>[081023-004-Cv.0018]</w:t>
      </w:r>
    </w:p>
    <w:p w14:paraId="02BD3760" w14:textId="4A2D4B9F" w:rsidR="002649A3" w:rsidRDefault="002649A3" w:rsidP="0089723E">
      <w:pPr>
        <w:pStyle w:val="Body0000after"/>
      </w:pPr>
      <w:r>
        <w:t xml:space="preserve">This function of </w:t>
      </w:r>
      <w:r w:rsidR="005960B3"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to signal </w:t>
      </w:r>
      <w:r w:rsidRPr="005C4FDB">
        <w:t>contrastive negation</w:t>
      </w:r>
      <w:r>
        <w:t xml:space="preserve"> has also been noted for Ambon Malay </w:t>
      </w:r>
      <w:r w:rsidR="00BA6215">
        <w:rPr>
          <w:rStyle w:val="Citation"/>
        </w:rPr>
        <w:fldChar w:fldCharType="begin"/>
      </w:r>
      <w:r w:rsidR="0092451D">
        <w:rPr>
          <w:rStyle w:val="Citation"/>
        </w:rPr>
        <w:instrText>ADDIN CITAVI.PLACEHOLDER 70445ece-0404-44f3-a10c-f19360bfe31e 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2YW4gTWluZGUgMTk5NyDigJMgTWFsYXl1IEFtYm9uZzwvU2hvcnRUaXRsZT4NCiAgICAgICAgPFRpdGxlPk1hbGF5dSBBbWJvbmc6IFBob25vbG9neSwgbW9ycGhvbG9neSwgc3ludGF4PC9UaXRsZT4NCiAgICAgICAgPFllYXI+MTk5NzwvWWVhcj4NCiAgICAgIDwvUmVmZXJlbmNlPg0KICAgIDwvRW50cnk+DQogIDwvRW50cmllcz4NCiAgPFRleHQ+KHZhbiBNaW5kZSAxOTk3OiAyNzjigJMyNz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4gTWluZGUgMTk5NzogMjc44oCTMjc5KTwvVGV4dD4NCiAgICA8L1RleHRVbml0Pg0KICA8L1RleHRVbml0cz4NCjwvUGxhY2Vob2xkZXI+</w:instrText>
      </w:r>
      <w:r w:rsidR="00BA6215">
        <w:rPr>
          <w:rStyle w:val="Citation"/>
        </w:rPr>
        <w:fldChar w:fldCharType="separate"/>
      </w:r>
      <w:bookmarkStart w:id="4910" w:name="_CTVP00170445ece040444f3a10cf19360bfe31e"/>
      <w:r w:rsidR="0092006B">
        <w:rPr>
          <w:rStyle w:val="Citation"/>
        </w:rPr>
        <w:t>(van Minde 1997: 278–279)</w:t>
      </w:r>
      <w:bookmarkEnd w:id="4910"/>
      <w:r w:rsidR="00BA6215">
        <w:rPr>
          <w:rStyle w:val="Citation"/>
        </w:rPr>
        <w:fldChar w:fldCharType="end"/>
      </w:r>
      <w:r>
        <w:t xml:space="preserve">, Manado Malay </w:t>
      </w:r>
      <w:r w:rsidR="00BA6215">
        <w:rPr>
          <w:rStyle w:val="Citation"/>
        </w:rPr>
        <w:fldChar w:fldCharType="begin"/>
      </w:r>
      <w:r w:rsidR="0092451D">
        <w:rPr>
          <w:rStyle w:val="Citation"/>
        </w:rPr>
        <w:instrText>ADDIN CITAVI.PLACEHOLDER 641e6e9a-b7b5-45a1-9fe0-4efad814ed16 PFBsYWNlaG9sZGVyPg0KICA8QWRkSW5WZXJzaW9uPjUuMi4wLjg8L0FkZEluVmVyc2lvbj4NCiAgPElkPjY0MWU2ZTlhLWI3YjUtNDVhMS05ZmUwLTRlZmFkODE0ZWQxNjwvSWQ+DQogIDxFbnRyaWVzPg0KICAgIDxFbnRyeT4NCiAgICAgIDxJZD4yOTY4MDZhYy1lNWYyLTRiMjItOGIwMi1iYjliMTM5YzEyZGY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mVmZXJlbmNlSWQ+N2QyODY0OTYtZDY4Mi00NWNiLTk5MzctYThkOTY3M2EyODU2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9lbCAyMDA1OiA1OSk8L1RleHQ+DQogICAgPC9UZXh0VW5pdD4NCiAgPC9UZXh0VW5pdHM+DQo8L1BsYWNlaG9sZGVyPg==</w:instrText>
      </w:r>
      <w:r w:rsidR="00BA6215">
        <w:rPr>
          <w:rStyle w:val="Citation"/>
        </w:rPr>
        <w:fldChar w:fldCharType="separate"/>
      </w:r>
      <w:bookmarkStart w:id="4911" w:name="_CTVP001641e6e9ab7b545a19fe04efad814ed16"/>
      <w:r w:rsidR="0092006B">
        <w:rPr>
          <w:rStyle w:val="Citation"/>
        </w:rPr>
        <w:t>(Stoel 2005: 59)</w:t>
      </w:r>
      <w:bookmarkEnd w:id="4911"/>
      <w:r w:rsidR="00BA6215">
        <w:rPr>
          <w:rStyle w:val="Citation"/>
        </w:rPr>
        <w:fldChar w:fldCharType="end"/>
      </w:r>
      <w:r>
        <w:t xml:space="preserve">, Ternate Malay </w:t>
      </w:r>
      <w:r w:rsidR="00BA6215">
        <w:rPr>
          <w:rStyle w:val="Citation"/>
        </w:rPr>
        <w:fldChar w:fldCharType="begin"/>
      </w:r>
      <w:r w:rsidR="003A5B20">
        <w:rPr>
          <w:rStyle w:val="Citation"/>
        </w:rPr>
        <w:instrText>ADDIN CITAVI.PLACEHOLDER 641d485f-5fe8-4d6c-abc5-bc32a23edde2 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GFtYWh1cHV0dHkgMTk5NDogMjI04oCTMjI1KTwvVGV4dD4NCiAgICA8L1RleHRVbml0Pg0KICA8L1RleHRVbml0cz4NCjwvUGxhY2Vob2xkZXI+</w:instrText>
      </w:r>
      <w:r w:rsidR="00BA6215">
        <w:rPr>
          <w:rStyle w:val="Citation"/>
        </w:rPr>
        <w:fldChar w:fldCharType="separate"/>
      </w:r>
      <w:bookmarkStart w:id="4912" w:name="_CTVP001641d485f5fe84d6cabc5bc32a23edde2"/>
      <w:r w:rsidR="0092006B">
        <w:rPr>
          <w:rStyle w:val="Citation"/>
        </w:rPr>
        <w:t>(Litamahuputty 1994: 224–225)</w:t>
      </w:r>
      <w:bookmarkEnd w:id="4912"/>
      <w:r w:rsidR="00BA6215">
        <w:rPr>
          <w:rStyle w:val="Citation"/>
        </w:rPr>
        <w:fldChar w:fldCharType="end"/>
      </w:r>
      <w:r>
        <w:t xml:space="preserve">, and </w:t>
      </w:r>
      <w:r w:rsidR="00035500">
        <w:t>S</w:t>
      </w:r>
      <w:r>
        <w:t xml:space="preserve">tandard Malay and </w:t>
      </w:r>
      <w:r w:rsidR="00035500">
        <w:t>S</w:t>
      </w:r>
      <w:r>
        <w:t xml:space="preserve">tandard Indonesian </w:t>
      </w:r>
      <w:r w:rsidRPr="00B928F6">
        <w:t>(</w:t>
      </w:r>
      <w:r w:rsidR="00E3717E" w:rsidRPr="00E3717E">
        <w:rPr>
          <w:rStyle w:val="Citation"/>
        </w:rPr>
        <w:fldChar w:fldCharType="begin"/>
      </w:r>
      <w:r w:rsidR="00CD0131">
        <w:rPr>
          <w:rStyle w:val="Citation"/>
        </w:rPr>
        <w:instrText>ADDIN CITAVI.PLACEHOLDER 0ae20a2a-2147-44bf-930a-fa41b7c176b8 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khpbW1lbG1hbm4gMjAwNTogMTI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pbW1lbG1hbm4gMjAwNTogMTI3PC9UZXh0Pg0KICAgIDwvVGV4dFVuaXQ+DQogIDwvVGV4dFVuaXRzPg0KPC9QbGFjZWhvbGRlcj4=</w:instrText>
      </w:r>
      <w:r w:rsidR="00E3717E" w:rsidRPr="00E3717E">
        <w:rPr>
          <w:rStyle w:val="Citation"/>
        </w:rPr>
        <w:fldChar w:fldCharType="separate"/>
      </w:r>
      <w:bookmarkStart w:id="4913" w:name="_CTVP0010ae20a2a214744bf930afa41b7c176b8"/>
      <w:r w:rsidR="0092006B">
        <w:rPr>
          <w:rStyle w:val="Citation"/>
        </w:rPr>
        <w:t>Himmelmann 2005: 127</w:t>
      </w:r>
      <w:bookmarkEnd w:id="4913"/>
      <w:r w:rsidR="00E3717E" w:rsidRPr="00E3717E">
        <w:rPr>
          <w:rStyle w:val="Citation"/>
        </w:rPr>
        <w:fldChar w:fldCharType="end"/>
      </w:r>
      <w:r w:rsidR="00CC0C2B">
        <w:rPr>
          <w:rStyle w:val="Citation"/>
          <w:szCs w:val="19"/>
        </w:rPr>
        <w:t>;</w:t>
      </w:r>
      <w:r w:rsidRPr="001B02CC">
        <w:t xml:space="preserve"> </w:t>
      </w:r>
      <w:r w:rsidR="00BA6215">
        <w:rPr>
          <w:rStyle w:val="Citation"/>
        </w:rPr>
        <w:fldChar w:fldCharType="begin"/>
      </w:r>
      <w:r w:rsidR="0092451D">
        <w:rPr>
          <w:rStyle w:val="Citation"/>
        </w:rPr>
        <w:instrText>ADDIN CITAVI.PLACEHOLDER f84bc4a2-2d29-4bf6-9d57-1835d2dc24ae PFBsYWNlaG9sZGVyPg0KICA8QWRkSW5WZXJzaW9uPjUuMi4wLjg8L0FkZEluVmVyc2lvbj4NCiAgPElkPmY4NGJjNGEyLTJkMjktNGJmNi05ZDU3LTE4MzVkMmRjMjRhZTwvSWQ+DQogIDxFbnRyaWVzPg0KICAgIDxFbnRyeT4NCiAgICAgIDxJZD5mN2VmYzFmZi04ZWY1LTQ3MjQtYjgxYy1mOTkxZGI0ZDllOGQ8L0lkPg0KICAgICAgPE5vUGFyPnRydWU8L05vUGFyPg0KICAgICAgPFJlZmVyZW5jZUlkPjUyMWMxNzg1LWMwOTQtNDQzNC1iNDU3LTM3ZDFlZjVjMzQ1ND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yb2VnZXIgMjAxMjwvVGV4dD4NCiAgICA8L1RleHRVbml0Pg0KICA8L1RleHRVbml0cz4NCjwvUGxhY2Vob2xkZXI+</w:instrText>
      </w:r>
      <w:r w:rsidR="00BA6215">
        <w:rPr>
          <w:rStyle w:val="Citation"/>
        </w:rPr>
        <w:fldChar w:fldCharType="separate"/>
      </w:r>
      <w:bookmarkStart w:id="4914" w:name="_CTVP001f84bc4a22d294bf69d571835d2dc24ae"/>
      <w:r w:rsidR="0092006B">
        <w:rPr>
          <w:rStyle w:val="Citation"/>
        </w:rPr>
        <w:t>Kroeger 2012</w:t>
      </w:r>
      <w:bookmarkEnd w:id="4914"/>
      <w:r w:rsidR="00BA6215">
        <w:rPr>
          <w:rStyle w:val="Citation"/>
        </w:rPr>
        <w:fldChar w:fldCharType="end"/>
      </w:r>
      <w:r>
        <w:t>).</w:t>
      </w:r>
    </w:p>
    <w:p w14:paraId="30021ED7" w14:textId="401CA359" w:rsidR="002649A3" w:rsidRDefault="002649A3" w:rsidP="0089723E">
      <w:pPr>
        <w:pStyle w:val="Body0505after"/>
      </w:pPr>
      <w:r>
        <w:t xml:space="preserve">Speakers also use </w:t>
      </w:r>
      <w:r w:rsidR="005960B3"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in single word clauses to contradict an interlocutor</w:t>
      </w:r>
      <w:r w:rsidR="00B7093A">
        <w:t>’</w:t>
      </w:r>
      <w:r>
        <w:t xml:space="preserve">s statements. They may submit an alternative to the negated proposition as in </w:t>
      </w:r>
      <w:r>
        <w:fldChar w:fldCharType="begin"/>
      </w:r>
      <w:r>
        <w:instrText xml:space="preserve"> REF _Ref372450505 \h </w:instrText>
      </w:r>
      <w:r>
        <w:fldChar w:fldCharType="separate"/>
      </w:r>
      <w:r w:rsidR="00154D81">
        <w:t>(</w:t>
      </w:r>
      <w:r w:rsidR="00154D81">
        <w:rPr>
          <w:noProof/>
        </w:rPr>
        <w:t>22</w:t>
      </w:r>
      <w:r w:rsidR="00154D81">
        <w:t>)</w:t>
      </w:r>
      <w:r>
        <w:fldChar w:fldCharType="end"/>
      </w:r>
      <w:r>
        <w:t xml:space="preserve">, or they may reply with bare </w:t>
      </w:r>
      <w:r w:rsidR="005960B3" w:rsidRPr="00553CD0">
        <w:rPr>
          <w:rStyle w:val="ChItalBold"/>
        </w:rPr>
        <w:t>bukan</w:t>
      </w:r>
      <w:r w:rsidR="005960B3">
        <w:rPr>
          <w:rStyle w:val="ChItalBold"/>
        </w:rPr>
        <w:t>g</w:t>
      </w:r>
      <w:r>
        <w:t xml:space="preserve"> </w:t>
      </w:r>
      <w:r w:rsidR="00B7093A">
        <w:t>‘</w:t>
      </w:r>
      <w:r w:rsidRPr="0099608C">
        <w:rPr>
          <w:rStyle w:val="ChSmallCaps"/>
        </w:rPr>
        <w:t>neg</w:t>
      </w:r>
      <w:r w:rsidR="00B7093A">
        <w:t>’</w:t>
      </w:r>
      <w:r>
        <w:t>.</w:t>
      </w:r>
    </w:p>
    <w:p w14:paraId="5C65E417" w14:textId="563B34EB" w:rsidR="002649A3" w:rsidRDefault="002649A3" w:rsidP="002649A3">
      <w:pPr>
        <w:pStyle w:val="ExampleTitle"/>
      </w:pPr>
      <w:r>
        <w:t>Contradiction of an interlocutor</w:t>
      </w:r>
      <w:r w:rsidR="00B7093A">
        <w:t>’</w:t>
      </w:r>
      <w:r>
        <w:t xml:space="preserve">s statements with </w:t>
      </w:r>
      <w:r w:rsidR="005960B3" w:rsidRPr="00553CD0">
        <w:rPr>
          <w:rStyle w:val="ChItalBold"/>
        </w:rPr>
        <w:t>bukan</w:t>
      </w:r>
      <w:r w:rsidR="005960B3">
        <w:rPr>
          <w:rStyle w:val="ChItalBold"/>
        </w:rPr>
        <w:t>g</w:t>
      </w:r>
      <w:r w:rsidRPr="00DF2323">
        <w:t xml:space="preserve"> </w:t>
      </w:r>
      <w:r w:rsidR="00B7093A">
        <w:t>‘</w:t>
      </w:r>
      <w:r w:rsidRPr="0099608C">
        <w:rPr>
          <w:rStyle w:val="ChSmallCaps"/>
        </w:rPr>
        <w:t>neg</w:t>
      </w:r>
      <w:r w:rsidR="00B7093A">
        <w:t>’</w:t>
      </w:r>
    </w:p>
    <w:tbl>
      <w:tblPr>
        <w:tblW w:w="0" w:type="auto"/>
        <w:tblCellMar>
          <w:left w:w="42" w:type="dxa"/>
          <w:right w:w="42" w:type="dxa"/>
        </w:tblCellMar>
        <w:tblLook w:val="01E0" w:firstRow="1" w:lastRow="1" w:firstColumn="1" w:lastColumn="1" w:noHBand="0" w:noVBand="0"/>
      </w:tblPr>
      <w:tblGrid>
        <w:gridCol w:w="709"/>
        <w:gridCol w:w="1051"/>
        <w:gridCol w:w="879"/>
        <w:gridCol w:w="489"/>
        <w:gridCol w:w="673"/>
        <w:gridCol w:w="884"/>
      </w:tblGrid>
      <w:tr w:rsidR="00AC23C4" w:rsidRPr="005F3BBD" w14:paraId="0779A10F" w14:textId="77777777" w:rsidTr="00AC23C4">
        <w:tc>
          <w:tcPr>
            <w:tcW w:w="709" w:type="dxa"/>
            <w:shd w:val="clear" w:color="auto" w:fill="auto"/>
          </w:tcPr>
          <w:p w14:paraId="4BEC29DC" w14:textId="77777777" w:rsidR="002649A3" w:rsidRPr="00CA4F22" w:rsidRDefault="002649A3" w:rsidP="002649A3">
            <w:pPr>
              <w:pStyle w:val="O0Nwnext"/>
            </w:pPr>
            <w:bookmarkStart w:id="4915" w:name="_Ref372450505"/>
            <w:r>
              <w:t>(</w:t>
            </w:r>
            <w:fldSimple w:instr=" SEQ ( \* ARABIC \s 1 ">
              <w:r w:rsidR="00154D81">
                <w:rPr>
                  <w:noProof/>
                </w:rPr>
                <w:t>22</w:t>
              </w:r>
            </w:fldSimple>
            <w:r>
              <w:t>)</w:t>
            </w:r>
            <w:bookmarkEnd w:id="4915"/>
          </w:p>
        </w:tc>
        <w:tc>
          <w:tcPr>
            <w:tcW w:w="1051" w:type="dxa"/>
            <w:shd w:val="clear" w:color="auto" w:fill="auto"/>
          </w:tcPr>
          <w:p w14:paraId="3E0EBF27" w14:textId="77777777" w:rsidR="002649A3" w:rsidRPr="00E67718" w:rsidRDefault="002649A3" w:rsidP="002649A3">
            <w:pPr>
              <w:pStyle w:val="Text"/>
            </w:pPr>
            <w:r>
              <w:t>Speaker-2:</w:t>
            </w:r>
          </w:p>
        </w:tc>
        <w:tc>
          <w:tcPr>
            <w:tcW w:w="879" w:type="dxa"/>
            <w:shd w:val="clear" w:color="auto" w:fill="auto"/>
          </w:tcPr>
          <w:p w14:paraId="56C81A07" w14:textId="77777777" w:rsidR="002649A3" w:rsidRPr="002D61BF" w:rsidRDefault="002649A3" w:rsidP="002649A3">
            <w:pPr>
              <w:pStyle w:val="Text"/>
            </w:pPr>
            <w:r w:rsidRPr="002D61BF">
              <w:rPr>
                <w:rStyle w:val="ChBlueBold"/>
              </w:rPr>
              <w:t>bukan</w:t>
            </w:r>
            <w:r w:rsidR="005960B3">
              <w:rPr>
                <w:rStyle w:val="ChBlueBold"/>
              </w:rPr>
              <w:t>g</w:t>
            </w:r>
            <w:r w:rsidRPr="002D61BF">
              <w:t>,</w:t>
            </w:r>
          </w:p>
        </w:tc>
        <w:tc>
          <w:tcPr>
            <w:tcW w:w="489" w:type="dxa"/>
            <w:shd w:val="clear" w:color="auto" w:fill="auto"/>
          </w:tcPr>
          <w:p w14:paraId="559B56BC" w14:textId="77777777" w:rsidR="002649A3" w:rsidRPr="00E67718" w:rsidRDefault="002649A3" w:rsidP="002649A3">
            <w:pPr>
              <w:pStyle w:val="Text"/>
            </w:pPr>
            <w:r w:rsidRPr="00E67718">
              <w:t>de</w:t>
            </w:r>
          </w:p>
        </w:tc>
        <w:tc>
          <w:tcPr>
            <w:tcW w:w="673" w:type="dxa"/>
            <w:shd w:val="clear" w:color="auto" w:fill="auto"/>
          </w:tcPr>
          <w:p w14:paraId="435B3C1E" w14:textId="77777777" w:rsidR="002649A3" w:rsidRPr="00E67718" w:rsidRDefault="002649A3" w:rsidP="002649A3">
            <w:pPr>
              <w:pStyle w:val="Text"/>
            </w:pPr>
            <w:r w:rsidRPr="00E67718">
              <w:t>punya</w:t>
            </w:r>
          </w:p>
        </w:tc>
        <w:tc>
          <w:tcPr>
            <w:tcW w:w="617" w:type="dxa"/>
            <w:shd w:val="clear" w:color="auto" w:fill="auto"/>
          </w:tcPr>
          <w:p w14:paraId="1E1E323A" w14:textId="77777777" w:rsidR="002649A3" w:rsidRPr="00E67718" w:rsidRDefault="002649A3" w:rsidP="002649A3">
            <w:pPr>
              <w:pStyle w:val="Text"/>
            </w:pPr>
            <w:r w:rsidRPr="00E67718">
              <w:t>pacar</w:t>
            </w:r>
          </w:p>
        </w:tc>
      </w:tr>
      <w:tr w:rsidR="00AC23C4" w:rsidRPr="00AC23C4" w14:paraId="1B523B1A" w14:textId="77777777" w:rsidTr="00AC23C4">
        <w:tc>
          <w:tcPr>
            <w:tcW w:w="709" w:type="dxa"/>
            <w:shd w:val="clear" w:color="auto" w:fill="auto"/>
          </w:tcPr>
          <w:p w14:paraId="60246296" w14:textId="77777777" w:rsidR="002649A3" w:rsidRPr="00D822D9" w:rsidRDefault="002649A3" w:rsidP="002649A3">
            <w:pPr>
              <w:pStyle w:val="GlossEng"/>
            </w:pPr>
          </w:p>
        </w:tc>
        <w:tc>
          <w:tcPr>
            <w:tcW w:w="1051" w:type="dxa"/>
            <w:shd w:val="clear" w:color="auto" w:fill="auto"/>
          </w:tcPr>
          <w:p w14:paraId="6EE6FFC9" w14:textId="77777777" w:rsidR="002649A3" w:rsidRPr="00E67718" w:rsidRDefault="002649A3" w:rsidP="002649A3">
            <w:pPr>
              <w:pStyle w:val="GlossEng"/>
            </w:pPr>
          </w:p>
        </w:tc>
        <w:tc>
          <w:tcPr>
            <w:tcW w:w="879" w:type="dxa"/>
            <w:shd w:val="clear" w:color="auto" w:fill="auto"/>
          </w:tcPr>
          <w:p w14:paraId="2EEFC66B" w14:textId="77777777" w:rsidR="002649A3" w:rsidRPr="0099608C" w:rsidRDefault="002649A3" w:rsidP="002649A3">
            <w:pPr>
              <w:pStyle w:val="GlossEng"/>
              <w:rPr>
                <w:rStyle w:val="ChSmallCaps"/>
              </w:rPr>
            </w:pPr>
            <w:r w:rsidRPr="0099608C">
              <w:rPr>
                <w:rStyle w:val="ChSmallCaps"/>
              </w:rPr>
              <w:t>neg</w:t>
            </w:r>
          </w:p>
        </w:tc>
        <w:tc>
          <w:tcPr>
            <w:tcW w:w="489" w:type="dxa"/>
            <w:shd w:val="clear" w:color="auto" w:fill="auto"/>
          </w:tcPr>
          <w:p w14:paraId="3F9BCF36" w14:textId="77777777" w:rsidR="002649A3" w:rsidRPr="0099608C" w:rsidRDefault="002649A3" w:rsidP="002649A3">
            <w:pPr>
              <w:pStyle w:val="GlossEng"/>
              <w:rPr>
                <w:rStyle w:val="ChSmallCaps"/>
              </w:rPr>
            </w:pPr>
            <w:r w:rsidRPr="0099608C">
              <w:rPr>
                <w:rStyle w:val="ChSmallCaps"/>
              </w:rPr>
              <w:t>3sg</w:t>
            </w:r>
          </w:p>
        </w:tc>
        <w:tc>
          <w:tcPr>
            <w:tcW w:w="673" w:type="dxa"/>
            <w:shd w:val="clear" w:color="auto" w:fill="auto"/>
          </w:tcPr>
          <w:p w14:paraId="57692A60" w14:textId="77777777" w:rsidR="002649A3" w:rsidRPr="0099608C" w:rsidRDefault="002649A3" w:rsidP="002649A3">
            <w:pPr>
              <w:pStyle w:val="GlossEng"/>
              <w:rPr>
                <w:rStyle w:val="ChSmallCaps"/>
              </w:rPr>
            </w:pPr>
            <w:r w:rsidRPr="0099608C">
              <w:rPr>
                <w:rStyle w:val="ChSmallCaps"/>
              </w:rPr>
              <w:t>poss</w:t>
            </w:r>
          </w:p>
        </w:tc>
        <w:tc>
          <w:tcPr>
            <w:tcW w:w="617" w:type="dxa"/>
            <w:shd w:val="clear" w:color="auto" w:fill="auto"/>
          </w:tcPr>
          <w:p w14:paraId="788B83F5" w14:textId="77777777" w:rsidR="002649A3" w:rsidRPr="00E67718" w:rsidRDefault="00DA27E8" w:rsidP="002649A3">
            <w:pPr>
              <w:pStyle w:val="GlossEng"/>
            </w:pPr>
            <w:r>
              <w:t>date/</w:t>
            </w:r>
            <w:r w:rsidR="002649A3" w:rsidRPr="00E67718">
              <w:t>lover</w:t>
            </w:r>
          </w:p>
        </w:tc>
      </w:tr>
    </w:tbl>
    <w:p w14:paraId="3CB219E8" w14:textId="087D9F06" w:rsidR="002649A3" w:rsidRPr="00F9554F" w:rsidRDefault="002649A3" w:rsidP="002649A3">
      <w:pPr>
        <w:pStyle w:val="FreeTranslEng"/>
      </w:pPr>
      <w:r>
        <w:t xml:space="preserve">[Speaker-1: </w:t>
      </w:r>
      <w:r w:rsidR="00B7093A">
        <w:t>‘</w:t>
      </w:r>
      <w:r>
        <w:t>(it was) her husband!</w:t>
      </w:r>
      <w:r w:rsidR="00B7093A">
        <w:t>’</w:t>
      </w:r>
      <w:r>
        <w:t>]</w:t>
      </w:r>
      <w:r>
        <w:br/>
        <w:t xml:space="preserve">Speaker-2: </w:t>
      </w:r>
      <w:r w:rsidR="00B7093A">
        <w:t>‘</w:t>
      </w:r>
      <w:r w:rsidRPr="00724D0E">
        <w:rPr>
          <w:rStyle w:val="ChBlueBold"/>
        </w:rPr>
        <w:t>no</w:t>
      </w:r>
      <w:r>
        <w:t>, (it was) her lover</w:t>
      </w:r>
      <w:r w:rsidR="00B7093A">
        <w:t>’</w:t>
      </w:r>
      <w:r>
        <w:t xml:space="preserve"> </w:t>
      </w:r>
      <w:r w:rsidRPr="008A33A9">
        <w:rPr>
          <w:rStyle w:val="ExampleSource"/>
        </w:rPr>
        <w:t>[081006-022-CvEx.</w:t>
      </w:r>
      <w:r>
        <w:rPr>
          <w:rStyle w:val="ExampleSource"/>
        </w:rPr>
        <w:t>0043</w:t>
      </w:r>
      <w:r w:rsidRPr="008A33A9">
        <w:rPr>
          <w:rStyle w:val="ExampleSource"/>
        </w:rPr>
        <w:t>-0045]</w:t>
      </w:r>
    </w:p>
    <w:p w14:paraId="17989B5F" w14:textId="218E78C1" w:rsidR="00220D26" w:rsidRDefault="002649A3" w:rsidP="00FE0211">
      <w:pPr>
        <w:pStyle w:val="Body0005after"/>
      </w:pPr>
      <w:r>
        <w:t xml:space="preserve">Finally, speakers </w:t>
      </w:r>
      <w:r w:rsidR="00220D26">
        <w:t xml:space="preserve">employ </w:t>
      </w:r>
      <w:r w:rsidR="005960B3"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to give </w:t>
      </w:r>
      <w:r w:rsidR="00AE5AB8">
        <w:t xml:space="preserve">contrastive </w:t>
      </w:r>
      <w:r>
        <w:t>negative responses to polar questions</w:t>
      </w:r>
      <w:r w:rsidR="00460919">
        <w:t xml:space="preserve">, as </w:t>
      </w:r>
      <w:r w:rsidR="00220D26">
        <w:t xml:space="preserve">in </w:t>
      </w:r>
      <w:r w:rsidR="00460919">
        <w:t xml:space="preserve">the elicited example in </w:t>
      </w:r>
      <w:r w:rsidR="00460919">
        <w:fldChar w:fldCharType="begin"/>
      </w:r>
      <w:r w:rsidR="00460919">
        <w:instrText xml:space="preserve"> REF _Ref358289359 \h </w:instrText>
      </w:r>
      <w:r w:rsidR="00460919">
        <w:fldChar w:fldCharType="separate"/>
      </w:r>
      <w:r w:rsidR="00154D81">
        <w:t>(</w:t>
      </w:r>
      <w:r w:rsidR="00154D81">
        <w:rPr>
          <w:noProof/>
        </w:rPr>
        <w:t>23</w:t>
      </w:r>
      <w:r w:rsidR="00154D81">
        <w:t>)</w:t>
      </w:r>
      <w:r w:rsidR="00460919">
        <w:fldChar w:fldCharType="end"/>
      </w:r>
      <w:r w:rsidR="00460919">
        <w:t xml:space="preserve">. </w:t>
      </w:r>
      <w:r w:rsidR="00220D26">
        <w:t xml:space="preserve">This </w:t>
      </w:r>
      <w:r w:rsidR="00BE34CC">
        <w:t xml:space="preserve">example contrasts with </w:t>
      </w:r>
      <w:r w:rsidR="00161852">
        <w:t xml:space="preserve">the </w:t>
      </w:r>
      <w:r w:rsidR="00220D26">
        <w:t xml:space="preserve">one </w:t>
      </w:r>
      <w:r w:rsidR="00161852">
        <w:t xml:space="preserve">in </w:t>
      </w:r>
      <w:r w:rsidR="00161852">
        <w:fldChar w:fldCharType="begin"/>
      </w:r>
      <w:r w:rsidR="00161852">
        <w:instrText xml:space="preserve"> REF _Ref358290149 \h </w:instrText>
      </w:r>
      <w:r w:rsidR="00161852">
        <w:fldChar w:fldCharType="separate"/>
      </w:r>
      <w:r w:rsidR="00154D81">
        <w:t>(</w:t>
      </w:r>
      <w:r w:rsidR="00154D81">
        <w:rPr>
          <w:noProof/>
        </w:rPr>
        <w:t>13</w:t>
      </w:r>
      <w:r w:rsidR="00154D81">
        <w:t>)</w:t>
      </w:r>
      <w:r w:rsidR="00161852">
        <w:fldChar w:fldCharType="end"/>
      </w:r>
      <w:r w:rsidR="00161852">
        <w:t xml:space="preserve"> in which the speaker uses </w:t>
      </w:r>
      <w:r w:rsidR="00161852" w:rsidRPr="004F7A04">
        <w:rPr>
          <w:rStyle w:val="ChItalBold"/>
        </w:rPr>
        <w:t>tida</w:t>
      </w:r>
      <w:r w:rsidR="00161852" w:rsidRPr="00DF2323">
        <w:t xml:space="preserve"> </w:t>
      </w:r>
      <w:r w:rsidR="00B7093A">
        <w:t>‘</w:t>
      </w:r>
      <w:r w:rsidR="00161852" w:rsidRPr="0099608C">
        <w:rPr>
          <w:rStyle w:val="ChSmallCaps"/>
        </w:rPr>
        <w:t>neg</w:t>
      </w:r>
      <w:r w:rsidR="00B7093A">
        <w:t>’</w:t>
      </w:r>
      <w:r w:rsidR="00161852">
        <w:t xml:space="preserve"> to respond to the same question as in </w:t>
      </w:r>
      <w:r w:rsidR="00161852">
        <w:fldChar w:fldCharType="begin"/>
      </w:r>
      <w:r w:rsidR="00161852">
        <w:instrText xml:space="preserve"> REF _Ref358289359 \h </w:instrText>
      </w:r>
      <w:r w:rsidR="00161852">
        <w:fldChar w:fldCharType="separate"/>
      </w:r>
      <w:r w:rsidR="00154D81">
        <w:t>(</w:t>
      </w:r>
      <w:r w:rsidR="00154D81">
        <w:rPr>
          <w:noProof/>
        </w:rPr>
        <w:t>23</w:t>
      </w:r>
      <w:r w:rsidR="00154D81">
        <w:t>)</w:t>
      </w:r>
      <w:r w:rsidR="00161852">
        <w:fldChar w:fldCharType="end"/>
      </w:r>
      <w:r w:rsidR="00161852">
        <w:t xml:space="preserve">. While </w:t>
      </w:r>
      <w:r w:rsidR="00161852" w:rsidRPr="004F7A04">
        <w:rPr>
          <w:rStyle w:val="ChItalBold"/>
        </w:rPr>
        <w:t>tida</w:t>
      </w:r>
      <w:r w:rsidR="00161852" w:rsidRPr="00DF2323">
        <w:t xml:space="preserve"> </w:t>
      </w:r>
      <w:r w:rsidR="00B7093A">
        <w:t>‘</w:t>
      </w:r>
      <w:r w:rsidR="00161852" w:rsidRPr="0099608C">
        <w:rPr>
          <w:rStyle w:val="ChSmallCaps"/>
        </w:rPr>
        <w:t>neg</w:t>
      </w:r>
      <w:r w:rsidR="00B7093A">
        <w:t>’</w:t>
      </w:r>
      <w:r w:rsidR="00161852">
        <w:t xml:space="preserve"> in </w:t>
      </w:r>
      <w:r w:rsidR="00161852">
        <w:fldChar w:fldCharType="begin"/>
      </w:r>
      <w:r w:rsidR="00161852">
        <w:instrText xml:space="preserve"> REF _Ref358290149 \h </w:instrText>
      </w:r>
      <w:r w:rsidR="00161852">
        <w:fldChar w:fldCharType="separate"/>
      </w:r>
      <w:r w:rsidR="00154D81">
        <w:t>(</w:t>
      </w:r>
      <w:r w:rsidR="00154D81">
        <w:rPr>
          <w:noProof/>
        </w:rPr>
        <w:t>13</w:t>
      </w:r>
      <w:r w:rsidR="00154D81">
        <w:t>)</w:t>
      </w:r>
      <w:r w:rsidR="00161852">
        <w:fldChar w:fldCharType="end"/>
      </w:r>
      <w:r w:rsidR="0083747A">
        <w:t xml:space="preserve"> merely negates a verbal construction, </w:t>
      </w:r>
      <w:r w:rsidR="005960B3" w:rsidRPr="00553CD0">
        <w:rPr>
          <w:rStyle w:val="ChItalBold"/>
        </w:rPr>
        <w:t>bukan</w:t>
      </w:r>
      <w:r w:rsidR="005960B3">
        <w:rPr>
          <w:rStyle w:val="ChItalBold"/>
        </w:rPr>
        <w:t>g</w:t>
      </w:r>
      <w:r w:rsidR="0083747A">
        <w:t xml:space="preserve"> </w:t>
      </w:r>
      <w:r w:rsidR="00B7093A">
        <w:t>‘</w:t>
      </w:r>
      <w:r w:rsidR="0083747A" w:rsidRPr="0099608C">
        <w:rPr>
          <w:rStyle w:val="ChSmallCaps"/>
        </w:rPr>
        <w:t>neg</w:t>
      </w:r>
      <w:r w:rsidR="00B7093A">
        <w:t>’</w:t>
      </w:r>
      <w:r w:rsidR="0083747A">
        <w:t xml:space="preserve"> in </w:t>
      </w:r>
      <w:r w:rsidR="0083747A">
        <w:fldChar w:fldCharType="begin"/>
      </w:r>
      <w:r w:rsidR="0083747A">
        <w:instrText xml:space="preserve"> REF _Ref358289359 \h </w:instrText>
      </w:r>
      <w:r w:rsidR="0083747A">
        <w:fldChar w:fldCharType="separate"/>
      </w:r>
      <w:r w:rsidR="00154D81">
        <w:t>(</w:t>
      </w:r>
      <w:r w:rsidR="00154D81">
        <w:rPr>
          <w:noProof/>
        </w:rPr>
        <w:t>23</w:t>
      </w:r>
      <w:r w:rsidR="00154D81">
        <w:t>)</w:t>
      </w:r>
      <w:r w:rsidR="0083747A">
        <w:fldChar w:fldCharType="end"/>
      </w:r>
      <w:r w:rsidR="0083747A">
        <w:t xml:space="preserve"> </w:t>
      </w:r>
      <w:r w:rsidR="00EA4BE4">
        <w:t>marks contrastive negation</w:t>
      </w:r>
      <w:r w:rsidR="004B28DD">
        <w:t xml:space="preserve">, similar to its uses in </w:t>
      </w:r>
      <w:r w:rsidR="004B28DD">
        <w:fldChar w:fldCharType="begin"/>
      </w:r>
      <w:r w:rsidR="004B28DD">
        <w:instrText xml:space="preserve"> REF _Ref358281678 \h </w:instrText>
      </w:r>
      <w:r w:rsidR="004B28DD">
        <w:fldChar w:fldCharType="separate"/>
      </w:r>
      <w:r w:rsidR="00154D81">
        <w:t>(</w:t>
      </w:r>
      <w:r w:rsidR="00154D81">
        <w:rPr>
          <w:noProof/>
        </w:rPr>
        <w:t>18</w:t>
      </w:r>
      <w:r w:rsidR="00154D81">
        <w:t>)</w:t>
      </w:r>
      <w:r w:rsidR="004B28DD">
        <w:fldChar w:fldCharType="end"/>
      </w:r>
      <w:r w:rsidR="004B28DD">
        <w:t xml:space="preserve"> to </w:t>
      </w:r>
      <w:r w:rsidR="004B28DD">
        <w:fldChar w:fldCharType="begin"/>
      </w:r>
      <w:r w:rsidR="004B28DD">
        <w:instrText xml:space="preserve"> REF _Ref363570061 \h </w:instrText>
      </w:r>
      <w:r w:rsidR="004B28DD">
        <w:fldChar w:fldCharType="separate"/>
      </w:r>
      <w:r w:rsidR="00154D81">
        <w:t>(</w:t>
      </w:r>
      <w:r w:rsidR="00154D81">
        <w:rPr>
          <w:noProof/>
        </w:rPr>
        <w:t>21</w:t>
      </w:r>
      <w:r w:rsidR="00154D81">
        <w:t>)</w:t>
      </w:r>
      <w:r w:rsidR="004B28DD">
        <w:fldChar w:fldCharType="end"/>
      </w:r>
      <w:r w:rsidR="004B28DD">
        <w:t xml:space="preserve">. </w:t>
      </w:r>
      <w:r w:rsidR="005E75DA">
        <w:t xml:space="preserve">Again, </w:t>
      </w:r>
      <w:r w:rsidR="00220D26">
        <w:t xml:space="preserve">speakers can add the correct response as in </w:t>
      </w:r>
      <w:r w:rsidR="00460919">
        <w:fldChar w:fldCharType="begin"/>
      </w:r>
      <w:r w:rsidR="00460919">
        <w:instrText xml:space="preserve"> REF _Ref358289359 \h </w:instrText>
      </w:r>
      <w:r w:rsidR="00460919">
        <w:fldChar w:fldCharType="separate"/>
      </w:r>
      <w:r w:rsidR="00154D81">
        <w:t>(</w:t>
      </w:r>
      <w:r w:rsidR="00154D81">
        <w:rPr>
          <w:noProof/>
        </w:rPr>
        <w:t>23</w:t>
      </w:r>
      <w:r w:rsidR="00154D81">
        <w:t>)</w:t>
      </w:r>
      <w:r w:rsidR="00460919">
        <w:fldChar w:fldCharType="end"/>
      </w:r>
      <w:r w:rsidR="00460919">
        <w:t xml:space="preserve"> </w:t>
      </w:r>
      <w:r w:rsidR="00220D26">
        <w:t xml:space="preserve">or </w:t>
      </w:r>
      <w:r w:rsidR="00460919">
        <w:t xml:space="preserve">reply with </w:t>
      </w:r>
      <w:r>
        <w:t xml:space="preserve">bare </w:t>
      </w:r>
      <w:r w:rsidR="005960B3" w:rsidRPr="00553CD0">
        <w:rPr>
          <w:rStyle w:val="ChItalBold"/>
        </w:rPr>
        <w:t>bukan</w:t>
      </w:r>
      <w:r w:rsidR="005960B3">
        <w:rPr>
          <w:rStyle w:val="ChItalBold"/>
        </w:rPr>
        <w:t>g</w:t>
      </w:r>
      <w:r>
        <w:t xml:space="preserve"> </w:t>
      </w:r>
      <w:r w:rsidR="00B7093A">
        <w:t>‘</w:t>
      </w:r>
      <w:r w:rsidRPr="0099608C">
        <w:rPr>
          <w:rStyle w:val="ChSmallCaps"/>
        </w:rPr>
        <w:t>neg</w:t>
      </w:r>
      <w:r w:rsidR="00B7093A">
        <w:t>’</w:t>
      </w:r>
      <w:r>
        <w:t>.</w:t>
      </w:r>
      <w:r w:rsidRPr="00A37375">
        <w:t xml:space="preserve"> </w:t>
      </w:r>
      <w:r>
        <w:t>(</w:t>
      </w:r>
      <w:r w:rsidR="00460919">
        <w:t>For more details on polar questions see §</w:t>
      </w:r>
      <w:r w:rsidR="00FE0211">
        <w:fldChar w:fldCharType="begin"/>
      </w:r>
      <w:r w:rsidR="00FE0211">
        <w:instrText xml:space="preserve"> REF _Ref364091900 \w \h </w:instrText>
      </w:r>
      <w:r w:rsidR="00FE0211">
        <w:fldChar w:fldCharType="separate"/>
      </w:r>
      <w:r w:rsidR="00154D81">
        <w:rPr>
          <w:cs/>
        </w:rPr>
        <w:t>‎</w:t>
      </w:r>
      <w:r w:rsidR="00154D81">
        <w:t>13.2.2</w:t>
      </w:r>
      <w:r w:rsidR="00FE0211">
        <w:fldChar w:fldCharType="end"/>
      </w:r>
      <w:r>
        <w:t>.)</w:t>
      </w:r>
    </w:p>
    <w:p w14:paraId="548D46EE" w14:textId="0CA1DBA8" w:rsidR="005F7DFC" w:rsidRDefault="005F7DFC" w:rsidP="005F7DFC">
      <w:pPr>
        <w:pStyle w:val="ExampleTitle"/>
      </w:pPr>
      <w:r>
        <w:t xml:space="preserve">Contrastive uses of </w:t>
      </w:r>
      <w:r w:rsidR="005960B3" w:rsidRPr="00553CD0">
        <w:rPr>
          <w:rStyle w:val="ChItalBold"/>
        </w:rPr>
        <w:t>bukan</w:t>
      </w:r>
      <w:r w:rsidR="005960B3">
        <w:rPr>
          <w:rStyle w:val="ChItalBold"/>
        </w:rPr>
        <w:t>g</w:t>
      </w:r>
      <w:r w:rsidRPr="00DF2323">
        <w:t xml:space="preserve"> </w:t>
      </w:r>
      <w:r w:rsidR="00B7093A">
        <w:t>‘</w:t>
      </w:r>
      <w:r w:rsidRPr="0099608C">
        <w:rPr>
          <w:rStyle w:val="ChSmallCaps"/>
        </w:rPr>
        <w:t>neg</w:t>
      </w:r>
      <w:r w:rsidR="00B7093A">
        <w:t>’</w:t>
      </w:r>
      <w:r>
        <w:t xml:space="preserve"> in responses to polar questions</w:t>
      </w:r>
    </w:p>
    <w:tbl>
      <w:tblPr>
        <w:tblW w:w="3813" w:type="dxa"/>
        <w:tblCellMar>
          <w:left w:w="42" w:type="dxa"/>
          <w:right w:w="42" w:type="dxa"/>
        </w:tblCellMar>
        <w:tblLook w:val="01E0" w:firstRow="1" w:lastRow="1" w:firstColumn="1" w:lastColumn="1" w:noHBand="0" w:noVBand="0"/>
      </w:tblPr>
      <w:tblGrid>
        <w:gridCol w:w="709"/>
        <w:gridCol w:w="1051"/>
        <w:gridCol w:w="946"/>
        <w:gridCol w:w="489"/>
        <w:gridCol w:w="618"/>
      </w:tblGrid>
      <w:tr w:rsidR="00AC23C4" w:rsidRPr="005F3BBD" w14:paraId="7CD72F31" w14:textId="77777777" w:rsidTr="00AC23C4">
        <w:tc>
          <w:tcPr>
            <w:tcW w:w="709" w:type="dxa"/>
            <w:shd w:val="clear" w:color="auto" w:fill="auto"/>
          </w:tcPr>
          <w:p w14:paraId="4AE6F3E0" w14:textId="77777777" w:rsidR="005F7DFC" w:rsidRPr="00CA4F22" w:rsidRDefault="005F7DFC" w:rsidP="005F7DFC">
            <w:pPr>
              <w:pStyle w:val="O0Nwnext"/>
            </w:pPr>
            <w:bookmarkStart w:id="4916" w:name="_Ref358289359"/>
            <w:r>
              <w:t>(</w:t>
            </w:r>
            <w:fldSimple w:instr=" SEQ ( \* ARABIC \s 1 ">
              <w:r w:rsidR="00154D81">
                <w:rPr>
                  <w:noProof/>
                </w:rPr>
                <w:t>23</w:t>
              </w:r>
            </w:fldSimple>
            <w:r>
              <w:t>)</w:t>
            </w:r>
            <w:bookmarkEnd w:id="4916"/>
          </w:p>
        </w:tc>
        <w:tc>
          <w:tcPr>
            <w:tcW w:w="1051" w:type="dxa"/>
            <w:shd w:val="clear" w:color="auto" w:fill="auto"/>
          </w:tcPr>
          <w:p w14:paraId="1926A2EE" w14:textId="77777777" w:rsidR="005F7DFC" w:rsidRPr="00E67718" w:rsidRDefault="005F7DFC" w:rsidP="005F7DFC">
            <w:pPr>
              <w:pStyle w:val="Text"/>
            </w:pPr>
            <w:r>
              <w:t>Speaker-2:</w:t>
            </w:r>
          </w:p>
        </w:tc>
        <w:tc>
          <w:tcPr>
            <w:tcW w:w="946" w:type="dxa"/>
            <w:shd w:val="clear" w:color="auto" w:fill="auto"/>
          </w:tcPr>
          <w:p w14:paraId="7A455408" w14:textId="77777777" w:rsidR="005F7DFC" w:rsidRPr="004328A0" w:rsidRDefault="005F7DFC" w:rsidP="005F7DFC">
            <w:pPr>
              <w:pStyle w:val="Text"/>
            </w:pPr>
            <w:r>
              <w:rPr>
                <w:rStyle w:val="ChBlueBold"/>
              </w:rPr>
              <w:t>bukan</w:t>
            </w:r>
            <w:r w:rsidR="005960B3">
              <w:rPr>
                <w:rStyle w:val="ChBlueBold"/>
              </w:rPr>
              <w:t>g</w:t>
            </w:r>
            <w:r w:rsidR="00AE5AB8" w:rsidRPr="00AE5AB8">
              <w:t>!</w:t>
            </w:r>
            <w:r w:rsidRPr="004328A0">
              <w:t>,</w:t>
            </w:r>
          </w:p>
        </w:tc>
        <w:tc>
          <w:tcPr>
            <w:tcW w:w="489" w:type="dxa"/>
            <w:shd w:val="clear" w:color="auto" w:fill="auto"/>
          </w:tcPr>
          <w:p w14:paraId="50B5B35D" w14:textId="77777777" w:rsidR="005F7DFC" w:rsidRPr="00E67718" w:rsidRDefault="0044797A" w:rsidP="005F7DFC">
            <w:pPr>
              <w:pStyle w:val="Text"/>
            </w:pPr>
            <w:r>
              <w:t>dia</w:t>
            </w:r>
          </w:p>
        </w:tc>
        <w:tc>
          <w:tcPr>
            <w:tcW w:w="618" w:type="dxa"/>
            <w:shd w:val="clear" w:color="auto" w:fill="auto"/>
          </w:tcPr>
          <w:p w14:paraId="65AEC562" w14:textId="77777777" w:rsidR="005F7DFC" w:rsidRPr="00E67718" w:rsidRDefault="005F7DFC" w:rsidP="005F7DFC">
            <w:pPr>
              <w:pStyle w:val="Text"/>
            </w:pPr>
            <w:r w:rsidRPr="00E67718">
              <w:t>balap</w:t>
            </w:r>
          </w:p>
        </w:tc>
      </w:tr>
      <w:tr w:rsidR="00AC23C4" w:rsidRPr="00AC23C4" w14:paraId="1F1D0F4F" w14:textId="77777777" w:rsidTr="00AC23C4">
        <w:tc>
          <w:tcPr>
            <w:tcW w:w="709" w:type="dxa"/>
            <w:shd w:val="clear" w:color="auto" w:fill="auto"/>
          </w:tcPr>
          <w:p w14:paraId="663A6EE6" w14:textId="77777777" w:rsidR="005F7DFC" w:rsidRPr="000C018C" w:rsidRDefault="005F7DFC" w:rsidP="005F7DFC">
            <w:pPr>
              <w:pStyle w:val="GlossEng"/>
            </w:pPr>
          </w:p>
        </w:tc>
        <w:tc>
          <w:tcPr>
            <w:tcW w:w="1051" w:type="dxa"/>
            <w:shd w:val="clear" w:color="auto" w:fill="auto"/>
          </w:tcPr>
          <w:p w14:paraId="6ABD5062" w14:textId="77777777" w:rsidR="005F7DFC" w:rsidRPr="00E67718" w:rsidRDefault="005F7DFC" w:rsidP="005F7DFC">
            <w:pPr>
              <w:pStyle w:val="GlossEng"/>
            </w:pPr>
          </w:p>
        </w:tc>
        <w:tc>
          <w:tcPr>
            <w:tcW w:w="946" w:type="dxa"/>
            <w:shd w:val="clear" w:color="auto" w:fill="auto"/>
          </w:tcPr>
          <w:p w14:paraId="7BC1AFD7" w14:textId="77777777" w:rsidR="005F7DFC" w:rsidRPr="0099608C" w:rsidRDefault="005F7DFC" w:rsidP="005F7DFC">
            <w:pPr>
              <w:pStyle w:val="GlossEng"/>
              <w:rPr>
                <w:rStyle w:val="ChSmallCaps"/>
              </w:rPr>
            </w:pPr>
            <w:r w:rsidRPr="0099608C">
              <w:rPr>
                <w:rStyle w:val="ChSmallCaps"/>
              </w:rPr>
              <w:t>neg</w:t>
            </w:r>
          </w:p>
        </w:tc>
        <w:tc>
          <w:tcPr>
            <w:tcW w:w="489" w:type="dxa"/>
            <w:shd w:val="clear" w:color="auto" w:fill="auto"/>
          </w:tcPr>
          <w:p w14:paraId="5083CF0E" w14:textId="77777777" w:rsidR="005F7DFC" w:rsidRPr="0099608C" w:rsidRDefault="005F7DFC" w:rsidP="005F7DFC">
            <w:pPr>
              <w:pStyle w:val="GlossEng"/>
              <w:rPr>
                <w:rStyle w:val="ChSmallCaps"/>
              </w:rPr>
            </w:pPr>
            <w:r w:rsidRPr="0099608C">
              <w:rPr>
                <w:rStyle w:val="ChSmallCaps"/>
              </w:rPr>
              <w:t>3sg</w:t>
            </w:r>
          </w:p>
        </w:tc>
        <w:tc>
          <w:tcPr>
            <w:tcW w:w="618" w:type="dxa"/>
            <w:shd w:val="clear" w:color="auto" w:fill="auto"/>
          </w:tcPr>
          <w:p w14:paraId="6BAB20FA" w14:textId="77777777" w:rsidR="005F7DFC" w:rsidRPr="00E67718" w:rsidRDefault="005F7DFC" w:rsidP="005F7DFC">
            <w:pPr>
              <w:pStyle w:val="GlossEng"/>
            </w:pPr>
            <w:r w:rsidRPr="00E67718">
              <w:t>race</w:t>
            </w:r>
          </w:p>
        </w:tc>
      </w:tr>
    </w:tbl>
    <w:p w14:paraId="38E1002C" w14:textId="5D400E5A" w:rsidR="005F7DFC" w:rsidRPr="00F9554F" w:rsidRDefault="005F7DFC" w:rsidP="00220D26">
      <w:pPr>
        <w:pStyle w:val="FreeTranslEng15pt"/>
      </w:pPr>
      <w:r>
        <w:t xml:space="preserve">[About an accident:] </w:t>
      </w:r>
      <w:r w:rsidR="00EA0B28">
        <w:t>[</w:t>
      </w:r>
      <w:r>
        <w:t xml:space="preserve">Speaker-1: </w:t>
      </w:r>
      <w:r w:rsidR="00B7093A">
        <w:t>‘</w:t>
      </w:r>
      <w:r>
        <w:t>what did he do? (was he</w:t>
      </w:r>
      <w:r w:rsidRPr="00F95EA8">
        <w:t>) drunk?</w:t>
      </w:r>
      <w:r w:rsidR="00B7093A">
        <w:t>’</w:t>
      </w:r>
      <w:r w:rsidR="00EA0B28">
        <w:t>]</w:t>
      </w:r>
      <w:r>
        <w:br/>
        <w:t xml:space="preserve">Speaker-2: </w:t>
      </w:r>
      <w:r w:rsidR="00B7093A">
        <w:t>‘</w:t>
      </w:r>
      <w:r w:rsidRPr="000D075C">
        <w:rPr>
          <w:rStyle w:val="ChBlueBold"/>
        </w:rPr>
        <w:t>no</w:t>
      </w:r>
      <w:r w:rsidRPr="00BD647C">
        <w:t>!</w:t>
      </w:r>
      <w:r>
        <w:t xml:space="preserve">, </w:t>
      </w:r>
      <w:r w:rsidR="0044797A">
        <w:t xml:space="preserve">(it happened </w:t>
      </w:r>
      <w:r w:rsidR="00FD74EE">
        <w:t>because</w:t>
      </w:r>
      <w:r w:rsidR="0044797A">
        <w:t>)</w:t>
      </w:r>
      <w:r w:rsidR="00FD74EE">
        <w:t xml:space="preserve"> he was racing (his </w:t>
      </w:r>
      <w:r w:rsidR="006D5A2A">
        <w:t>motor</w:t>
      </w:r>
      <w:r w:rsidR="00FD74EE">
        <w:t>bike)</w:t>
      </w:r>
      <w:r w:rsidR="00B7093A">
        <w:t>’</w:t>
      </w:r>
      <w:r>
        <w:t xml:space="preserve"> </w:t>
      </w:r>
      <w:r w:rsidRPr="000C018C">
        <w:rPr>
          <w:rStyle w:val="ExampleSource"/>
        </w:rPr>
        <w:t>[</w:t>
      </w:r>
      <w:r w:rsidR="00CF25FA">
        <w:rPr>
          <w:rStyle w:val="ExampleSource"/>
        </w:rPr>
        <w:t xml:space="preserve">Elicited </w:t>
      </w:r>
      <w:r w:rsidR="00CF25FA" w:rsidRPr="00CF25FA">
        <w:rPr>
          <w:rStyle w:val="ExampleSource"/>
        </w:rPr>
        <w:t>MY131126.001</w:t>
      </w:r>
      <w:r w:rsidRPr="000C018C">
        <w:rPr>
          <w:rStyle w:val="ExampleSource"/>
        </w:rPr>
        <w:t>]</w:t>
      </w:r>
    </w:p>
    <w:p w14:paraId="2AD073D9" w14:textId="77777777" w:rsidR="002649A3" w:rsidRDefault="002649A3" w:rsidP="002649A3">
      <w:pPr>
        <w:pStyle w:val="Heading2"/>
      </w:pPr>
      <w:bookmarkStart w:id="4917" w:name="_Ref363824847"/>
      <w:bookmarkStart w:id="4918" w:name="_Toc440455738"/>
      <w:r>
        <w:t>Interrogative clauses</w:t>
      </w:r>
      <w:bookmarkEnd w:id="4917"/>
      <w:bookmarkEnd w:id="4918"/>
    </w:p>
    <w:p w14:paraId="19F919D6" w14:textId="32E00CEF" w:rsidR="002649A3" w:rsidRPr="00CF5CBA" w:rsidRDefault="00B30F94" w:rsidP="009F2FF6">
      <w:pPr>
        <w:pStyle w:val="Body0015after"/>
      </w:pPr>
      <w:r>
        <w:t xml:space="preserve">In Papuan Malay, three </w:t>
      </w:r>
      <w:r w:rsidR="002649A3" w:rsidRPr="00F66C87">
        <w:t>types</w:t>
      </w:r>
      <w:r w:rsidR="002649A3">
        <w:t xml:space="preserve"> of interrogative clauses can be distinguished: (1) content, or information questions which elicit new information (§</w:t>
      </w:r>
      <w:r w:rsidR="002649A3">
        <w:fldChar w:fldCharType="begin"/>
      </w:r>
      <w:r w:rsidR="002649A3">
        <w:instrText xml:space="preserve"> REF _Ref364091899 \w \h </w:instrText>
      </w:r>
      <w:r w:rsidR="002649A3">
        <w:fldChar w:fldCharType="separate"/>
      </w:r>
      <w:r w:rsidR="00154D81">
        <w:rPr>
          <w:cs/>
        </w:rPr>
        <w:t>‎</w:t>
      </w:r>
      <w:r w:rsidR="00154D81">
        <w:t>13.2.1</w:t>
      </w:r>
      <w:r w:rsidR="002649A3">
        <w:fldChar w:fldCharType="end"/>
      </w:r>
      <w:r w:rsidR="002649A3">
        <w:t>), (2) polar questions which elicit yes-no answers (§</w:t>
      </w:r>
      <w:r w:rsidR="002649A3">
        <w:fldChar w:fldCharType="begin"/>
      </w:r>
      <w:r w:rsidR="002649A3">
        <w:instrText xml:space="preserve"> REF _Ref364091900 \w \h </w:instrText>
      </w:r>
      <w:r w:rsidR="002649A3">
        <w:fldChar w:fldCharType="separate"/>
      </w:r>
      <w:r w:rsidR="00154D81">
        <w:rPr>
          <w:cs/>
        </w:rPr>
        <w:t>‎</w:t>
      </w:r>
      <w:r w:rsidR="00154D81">
        <w:t>13.2.2</w:t>
      </w:r>
      <w:r w:rsidR="002649A3">
        <w:fldChar w:fldCharType="end"/>
      </w:r>
      <w:r w:rsidR="002649A3">
        <w:t>), and (3) alternative questions which require the interlocutor to choose the supposedly right answer from a list of possible answers (§</w:t>
      </w:r>
      <w:r w:rsidR="002649A3">
        <w:fldChar w:fldCharType="begin"/>
      </w:r>
      <w:r w:rsidR="002649A3">
        <w:instrText xml:space="preserve"> REF _Ref364091902 \w \h </w:instrText>
      </w:r>
      <w:r w:rsidR="002649A3">
        <w:fldChar w:fldCharType="separate"/>
      </w:r>
      <w:r w:rsidR="00154D81">
        <w:rPr>
          <w:cs/>
        </w:rPr>
        <w:t>‎</w:t>
      </w:r>
      <w:r w:rsidR="00154D81">
        <w:t>13.2.3</w:t>
      </w:r>
      <w:r w:rsidR="002649A3">
        <w:fldChar w:fldCharType="end"/>
      </w:r>
      <w:r w:rsidR="002649A3">
        <w:t>).</w:t>
      </w:r>
    </w:p>
    <w:p w14:paraId="0460DD98" w14:textId="77777777" w:rsidR="002649A3" w:rsidRDefault="002649A3" w:rsidP="002649A3">
      <w:pPr>
        <w:pStyle w:val="Heading3"/>
      </w:pPr>
      <w:bookmarkStart w:id="4919" w:name="_Ref364091899"/>
      <w:bookmarkStart w:id="4920" w:name="_Toc440455739"/>
      <w:r>
        <w:t>Content questions</w:t>
      </w:r>
      <w:bookmarkEnd w:id="4919"/>
      <w:bookmarkEnd w:id="4920"/>
    </w:p>
    <w:p w14:paraId="17422F70" w14:textId="2860AF82" w:rsidR="006D6714" w:rsidRDefault="00B30F94" w:rsidP="00A70B66">
      <w:pPr>
        <w:pStyle w:val="Body0015after"/>
      </w:pPr>
      <w:r>
        <w:t>In Papuan Malay,</w:t>
      </w:r>
      <w:r w:rsidR="006D6714">
        <w:t xml:space="preserve"> content questions </w:t>
      </w:r>
      <w:r>
        <w:t>eliciting</w:t>
      </w:r>
      <w:r w:rsidR="006D6714">
        <w:t xml:space="preserve"> new information are formed with the </w:t>
      </w:r>
      <w:r w:rsidR="00A70B66">
        <w:t>interrogatives</w:t>
      </w:r>
      <w:r w:rsidR="006D6714">
        <w:t xml:space="preserve"> discussed in §</w:t>
      </w:r>
      <w:r w:rsidR="006D6714">
        <w:fldChar w:fldCharType="begin"/>
      </w:r>
      <w:r w:rsidR="006D6714">
        <w:instrText xml:space="preserve"> REF _Ref358367283 \w \h </w:instrText>
      </w:r>
      <w:r w:rsidR="006D6714">
        <w:fldChar w:fldCharType="separate"/>
      </w:r>
      <w:r w:rsidR="00154D81">
        <w:rPr>
          <w:cs/>
        </w:rPr>
        <w:t>‎</w:t>
      </w:r>
      <w:r w:rsidR="00154D81">
        <w:t>5.8</w:t>
      </w:r>
      <w:r w:rsidR="006D6714">
        <w:fldChar w:fldCharType="end"/>
      </w:r>
      <w:r w:rsidR="006D6714">
        <w:t>. The description of their positions and functions within the clause entails a description of content questions. Therefore, content questions are not further discussed here.</w:t>
      </w:r>
    </w:p>
    <w:p w14:paraId="1123D7ED" w14:textId="77777777" w:rsidR="002649A3" w:rsidRDefault="002649A3" w:rsidP="002649A3">
      <w:pPr>
        <w:pStyle w:val="Heading3"/>
      </w:pPr>
      <w:bookmarkStart w:id="4921" w:name="_Ref364091900"/>
      <w:bookmarkStart w:id="4922" w:name="_Toc440455740"/>
      <w:r>
        <w:t>Polar questions</w:t>
      </w:r>
      <w:bookmarkEnd w:id="4921"/>
      <w:bookmarkEnd w:id="4922"/>
    </w:p>
    <w:p w14:paraId="2BAB7BB9" w14:textId="02B8E63D" w:rsidR="006D6714" w:rsidRDefault="00B30F94" w:rsidP="009F2FF6">
      <w:pPr>
        <w:pStyle w:val="Body0015after"/>
        <w:rPr>
          <w:lang w:eastAsia="en-US"/>
        </w:rPr>
      </w:pPr>
      <w:r>
        <w:rPr>
          <w:lang w:eastAsia="en-US"/>
        </w:rPr>
        <w:t>Papuan Malay</w:t>
      </w:r>
      <w:r w:rsidR="006D6714">
        <w:rPr>
          <w:lang w:eastAsia="en-US"/>
        </w:rPr>
        <w:t xml:space="preserve"> polar questions</w:t>
      </w:r>
      <w:r>
        <w:rPr>
          <w:lang w:eastAsia="en-US"/>
        </w:rPr>
        <w:t>, that is questions that elicit</w:t>
      </w:r>
      <w:r w:rsidR="006D6714">
        <w:rPr>
          <w:lang w:eastAsia="en-US"/>
        </w:rPr>
        <w:t xml:space="preserve"> yes-no answers</w:t>
      </w:r>
      <w:r>
        <w:rPr>
          <w:lang w:eastAsia="en-US"/>
        </w:rPr>
        <w:t>,</w:t>
      </w:r>
      <w:r w:rsidR="006606E5">
        <w:rPr>
          <w:lang w:eastAsia="en-US"/>
        </w:rPr>
        <w:t xml:space="preserve"> can be unmarked and neutral</w:t>
      </w:r>
      <w:r w:rsidR="006D6714">
        <w:rPr>
          <w:lang w:eastAsia="en-US"/>
        </w:rPr>
        <w:t>, or marked and biased</w:t>
      </w:r>
      <w:r w:rsidR="006606E5">
        <w:rPr>
          <w:lang w:eastAsia="en-US"/>
        </w:rPr>
        <w:t xml:space="preserve">, as </w:t>
      </w:r>
      <w:r w:rsidR="009F2FF6">
        <w:rPr>
          <w:lang w:eastAsia="en-US"/>
        </w:rPr>
        <w:t xml:space="preserve">shown </w:t>
      </w:r>
      <w:r w:rsidR="006606E5">
        <w:rPr>
          <w:lang w:eastAsia="en-US"/>
        </w:rPr>
        <w:t>in §</w:t>
      </w:r>
      <w:r w:rsidR="006606E5">
        <w:rPr>
          <w:lang w:eastAsia="en-US"/>
        </w:rPr>
        <w:fldChar w:fldCharType="begin"/>
      </w:r>
      <w:r w:rsidR="006606E5">
        <w:rPr>
          <w:lang w:eastAsia="en-US"/>
        </w:rPr>
        <w:instrText xml:space="preserve"> REF _Ref364073527 \w \h </w:instrText>
      </w:r>
      <w:r w:rsidR="006606E5">
        <w:rPr>
          <w:lang w:eastAsia="en-US"/>
        </w:rPr>
      </w:r>
      <w:r w:rsidR="006606E5">
        <w:rPr>
          <w:lang w:eastAsia="en-US"/>
        </w:rPr>
        <w:fldChar w:fldCharType="separate"/>
      </w:r>
      <w:r w:rsidR="00154D81">
        <w:rPr>
          <w:cs/>
          <w:lang w:eastAsia="en-US"/>
        </w:rPr>
        <w:t>‎</w:t>
      </w:r>
      <w:r w:rsidR="00154D81">
        <w:rPr>
          <w:lang w:eastAsia="en-US"/>
        </w:rPr>
        <w:t>13.2.2.1</w:t>
      </w:r>
      <w:r w:rsidR="006606E5">
        <w:rPr>
          <w:lang w:eastAsia="en-US"/>
        </w:rPr>
        <w:fldChar w:fldCharType="end"/>
      </w:r>
      <w:r w:rsidR="006606E5">
        <w:rPr>
          <w:lang w:eastAsia="en-US"/>
        </w:rPr>
        <w:t xml:space="preserve"> and §</w:t>
      </w:r>
      <w:r w:rsidR="006606E5">
        <w:rPr>
          <w:lang w:eastAsia="en-US"/>
        </w:rPr>
        <w:fldChar w:fldCharType="begin"/>
      </w:r>
      <w:r w:rsidR="006606E5">
        <w:rPr>
          <w:lang w:eastAsia="en-US"/>
        </w:rPr>
        <w:instrText xml:space="preserve"> REF _Ref364073528 \w \h </w:instrText>
      </w:r>
      <w:r w:rsidR="006606E5">
        <w:rPr>
          <w:lang w:eastAsia="en-US"/>
        </w:rPr>
      </w:r>
      <w:r w:rsidR="006606E5">
        <w:rPr>
          <w:lang w:eastAsia="en-US"/>
        </w:rPr>
        <w:fldChar w:fldCharType="separate"/>
      </w:r>
      <w:r w:rsidR="00154D81">
        <w:rPr>
          <w:cs/>
          <w:lang w:eastAsia="en-US"/>
        </w:rPr>
        <w:t>‎</w:t>
      </w:r>
      <w:r w:rsidR="00154D81">
        <w:rPr>
          <w:lang w:eastAsia="en-US"/>
        </w:rPr>
        <w:t>13.2.2.2</w:t>
      </w:r>
      <w:r w:rsidR="006606E5">
        <w:rPr>
          <w:lang w:eastAsia="en-US"/>
        </w:rPr>
        <w:fldChar w:fldCharType="end"/>
      </w:r>
      <w:r w:rsidR="006606E5">
        <w:rPr>
          <w:lang w:eastAsia="en-US"/>
        </w:rPr>
        <w:t>, respectively</w:t>
      </w:r>
      <w:r w:rsidR="006D6714">
        <w:rPr>
          <w:lang w:eastAsia="en-US"/>
        </w:rPr>
        <w:t>. Both sections also describe how polar questions are answered.</w:t>
      </w:r>
    </w:p>
    <w:p w14:paraId="7878DA05" w14:textId="77777777" w:rsidR="002649A3" w:rsidRDefault="002649A3" w:rsidP="002649A3">
      <w:pPr>
        <w:pStyle w:val="Heading4"/>
        <w:rPr>
          <w:lang w:eastAsia="en-US"/>
        </w:rPr>
      </w:pPr>
      <w:bookmarkStart w:id="4923" w:name="_Ref364073527"/>
      <w:r>
        <w:rPr>
          <w:lang w:eastAsia="en-US"/>
        </w:rPr>
        <w:t>Unmarked neutral polar questions</w:t>
      </w:r>
      <w:bookmarkEnd w:id="4923"/>
    </w:p>
    <w:p w14:paraId="42FD6BD9" w14:textId="4E0DFFAD" w:rsidR="00D71414" w:rsidRDefault="009F2FF6" w:rsidP="009F2FF6">
      <w:pPr>
        <w:pStyle w:val="Body0000after"/>
      </w:pPr>
      <w:r>
        <w:t>Generally speaking, u</w:t>
      </w:r>
      <w:r w:rsidR="002649A3" w:rsidRPr="003B6981">
        <w:t xml:space="preserve">nmarked polar questions are </w:t>
      </w:r>
      <w:r w:rsidR="00B7093A">
        <w:t>“</w:t>
      </w:r>
      <w:r w:rsidR="002649A3" w:rsidRPr="003B6981">
        <w:t>neutral with respect to the answer the speaker expects</w:t>
      </w:r>
      <w:r w:rsidR="00B7093A">
        <w:t>”</w:t>
      </w:r>
      <w:r w:rsidR="002649A3" w:rsidRPr="003B6981">
        <w:t xml:space="preserve"> </w:t>
      </w:r>
      <w:r w:rsidR="00BA6215">
        <w:rPr>
          <w:rStyle w:val="Citation"/>
        </w:rPr>
        <w:fldChar w:fldCharType="begin"/>
      </w:r>
      <w:r w:rsidR="0092451D">
        <w:rPr>
          <w:rStyle w:val="Citation"/>
        </w:rPr>
        <w:instrText>ADDIN CITAVI.PLACEHOLDER 28faf766-e7fb-44cf-aac4-2f382edeefaa 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kb2NrIGFuZCBad2lja3kgMTk4NTogMTc5KTwvVGV4dD4NCiAgICA8L1RleHRVbml0Pg0KICA8L1RleHRVbml0cz4NCjwvUGxhY2Vob2xkZXI+</w:instrText>
      </w:r>
      <w:r w:rsidR="00BA6215">
        <w:rPr>
          <w:rStyle w:val="Citation"/>
        </w:rPr>
        <w:fldChar w:fldCharType="separate"/>
      </w:r>
      <w:bookmarkStart w:id="4924" w:name="_CTVP00128faf766e7fb44cfaac42f382edeefaa"/>
      <w:r w:rsidR="0092006B">
        <w:rPr>
          <w:rStyle w:val="Citation"/>
        </w:rPr>
        <w:t>(Sadock and Zwicky 1985: 179)</w:t>
      </w:r>
      <w:bookmarkEnd w:id="4924"/>
      <w:r w:rsidR="00BA6215">
        <w:rPr>
          <w:rStyle w:val="Citation"/>
        </w:rPr>
        <w:fldChar w:fldCharType="end"/>
      </w:r>
      <w:r w:rsidR="002649A3" w:rsidRPr="003B6981">
        <w:t xml:space="preserve">. </w:t>
      </w:r>
      <w:r w:rsidR="002649A3">
        <w:t xml:space="preserve">That is, neutral questions do not indicate whether speakers would like their interlocutors to answer with </w:t>
      </w:r>
      <w:r w:rsidR="00B7093A">
        <w:t>‘</w:t>
      </w:r>
      <w:r w:rsidR="002649A3">
        <w:t>yes</w:t>
      </w:r>
      <w:r w:rsidR="00B7093A">
        <w:t>’</w:t>
      </w:r>
      <w:r w:rsidR="002649A3">
        <w:t xml:space="preserve"> or with </w:t>
      </w:r>
      <w:r w:rsidR="00B7093A">
        <w:t>‘</w:t>
      </w:r>
      <w:r w:rsidR="002649A3">
        <w:t>no</w:t>
      </w:r>
      <w:r w:rsidR="00B7093A">
        <w:t>’</w:t>
      </w:r>
      <w:r>
        <w:t>.</w:t>
      </w:r>
      <w:r w:rsidR="00D71414">
        <w:t xml:space="preserve"> More specifically, polar questions can express positive polarity or negative polarity. A negative polar question differs “from the positive question in communicating </w:t>
      </w:r>
      <w:r w:rsidR="00D71414" w:rsidRPr="00DE7B9A">
        <w:t>[…] that</w:t>
      </w:r>
      <w:r w:rsidR="00D71414">
        <w:t xml:space="preserve"> the </w:t>
      </w:r>
      <w:r w:rsidR="00D71414" w:rsidRPr="009F2FF6">
        <w:t>speaker</w:t>
      </w:r>
      <w:r w:rsidR="00D71414">
        <w:t xml:space="preserve"> already has his own opinion, but that he is interested in getting the hearer’s reaction” </w:t>
      </w:r>
      <w:r w:rsidR="00D71414">
        <w:rPr>
          <w:rStyle w:val="Citation"/>
        </w:rPr>
        <w:fldChar w:fldCharType="begin"/>
      </w:r>
      <w:r w:rsidR="00D71414">
        <w:rPr>
          <w:rStyle w:val="Citation"/>
        </w:rPr>
        <w:instrText>ADDIN CITAVI.PLACEHOLDER a1a49acb-1287-421e-a881-bc1e5db4c6e5 PFBsYWNlaG9sZGVyPg0KICA8QWRkSW5WZXJzaW9uPjUuMi4wLjg8L0FkZEluVmVyc2lvbj4NCiAgPElkPmExYTQ5YWNiLTEyODctNDIxZS1hODgxLWJjMWU1ZGI0YzZlNTwvSWQ+DQogIDxFbnRyaWVzPg0KICAgIDxFbnRyeT4NCiAgICAgIDxJZD5hNjE0MjQ2MS01ZjNkLTQ4NWYtOWM2ZS1mOGY2ZGUwMzRhNmQ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mVmZXJlbmNlSWQ+MzVkZGYzYzktNmRiOS00Yjc2LWFmMDctMzE3MGQ1YjA5NzAxPC9SZWZlcmVuY2VJZD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cmltZXMgMTk3NTogNjcpPC9UZXh0Pg0KICAgIDwvVGV4dFVuaXQ+DQogIDwvVGV4dFVuaXRzPg0KPC9QbGFjZWhvbGRlcj4=</w:instrText>
      </w:r>
      <w:r w:rsidR="00D71414">
        <w:rPr>
          <w:rStyle w:val="Citation"/>
        </w:rPr>
        <w:fldChar w:fldCharType="separate"/>
      </w:r>
      <w:bookmarkStart w:id="4925" w:name="_CTVP001a1a49acb1287421ea881bc1e5db4c6e5"/>
      <w:r w:rsidR="0092006B">
        <w:rPr>
          <w:rStyle w:val="Citation"/>
        </w:rPr>
        <w:t>(Grimes 1975: 67)</w:t>
      </w:r>
      <w:bookmarkEnd w:id="4925"/>
      <w:r w:rsidR="00D71414">
        <w:rPr>
          <w:rStyle w:val="Citation"/>
        </w:rPr>
        <w:fldChar w:fldCharType="end"/>
      </w:r>
      <w:r w:rsidR="00D71414">
        <w:t>.</w:t>
      </w:r>
    </w:p>
    <w:p w14:paraId="764FF5F2" w14:textId="14320855" w:rsidR="00D71414" w:rsidRDefault="009F2FF6" w:rsidP="00D71414">
      <w:pPr>
        <w:pStyle w:val="Body0500after"/>
      </w:pPr>
      <w:r>
        <w:t>Th</w:t>
      </w:r>
      <w:r w:rsidR="00D71414">
        <w:t>ese observations also apply</w:t>
      </w:r>
      <w:r>
        <w:t xml:space="preserve"> to Papuan Malay, as </w:t>
      </w:r>
      <w:r w:rsidR="00D71414">
        <w:t xml:space="preserve">demonstrated </w:t>
      </w:r>
      <w:r w:rsidR="002649A3">
        <w:t xml:space="preserve">in </w:t>
      </w:r>
      <w:r w:rsidR="00D71414">
        <w:t xml:space="preserve">the examples in </w:t>
      </w:r>
      <w:r w:rsidR="002649A3">
        <w:fldChar w:fldCharType="begin"/>
      </w:r>
      <w:r w:rsidR="002649A3">
        <w:instrText xml:space="preserve"> REF _Ref358218262 \h </w:instrText>
      </w:r>
      <w:r w:rsidR="002649A3">
        <w:fldChar w:fldCharType="separate"/>
      </w:r>
      <w:r w:rsidR="00154D81" w:rsidRPr="007A0BC8">
        <w:t>(</w:t>
      </w:r>
      <w:r w:rsidR="00154D81">
        <w:rPr>
          <w:noProof/>
        </w:rPr>
        <w:t>24</w:t>
      </w:r>
      <w:r w:rsidR="00154D81" w:rsidRPr="007A0BC8">
        <w:t>)</w:t>
      </w:r>
      <w:r w:rsidR="002649A3">
        <w:fldChar w:fldCharType="end"/>
      </w:r>
      <w:r w:rsidR="002649A3">
        <w:t xml:space="preserve"> to </w:t>
      </w:r>
      <w:r w:rsidR="002649A3">
        <w:fldChar w:fldCharType="begin"/>
      </w:r>
      <w:r w:rsidR="002649A3">
        <w:instrText xml:space="preserve"> REF _Ref364071167 \h </w:instrText>
      </w:r>
      <w:r w:rsidR="002649A3">
        <w:fldChar w:fldCharType="separate"/>
      </w:r>
      <w:r w:rsidR="00154D81" w:rsidRPr="007A0BC8">
        <w:t>(</w:t>
      </w:r>
      <w:r w:rsidR="00154D81">
        <w:rPr>
          <w:noProof/>
        </w:rPr>
        <w:t>30</w:t>
      </w:r>
      <w:r w:rsidR="00154D81" w:rsidRPr="007A0BC8">
        <w:t>)</w:t>
      </w:r>
      <w:r w:rsidR="002649A3">
        <w:fldChar w:fldCharType="end"/>
      </w:r>
      <w:r w:rsidR="00D71414">
        <w:t>.</w:t>
      </w:r>
    </w:p>
    <w:p w14:paraId="4F50DDA3" w14:textId="749B2BCA" w:rsidR="002649A3" w:rsidRDefault="00D71414" w:rsidP="00D71414">
      <w:pPr>
        <w:pStyle w:val="Body0500after"/>
      </w:pPr>
      <w:r>
        <w:t xml:space="preserve">Syntactically, the </w:t>
      </w:r>
      <w:r w:rsidR="009F2FF6">
        <w:t xml:space="preserve">examples show that </w:t>
      </w:r>
      <w:r w:rsidR="002649A3" w:rsidRPr="006F62E0">
        <w:t>neutral polar questions have the same structure as the corresponding declarative clauses. The only distinction between the two clause types is that polar questions are marked with the rising intonation pattern typical for interrogatives, a</w:t>
      </w:r>
      <w:r w:rsidR="002649A3">
        <w:t xml:space="preserve">s </w:t>
      </w:r>
      <w:r w:rsidR="009F2FF6">
        <w:t xml:space="preserve">shown </w:t>
      </w:r>
      <w:r w:rsidR="002649A3">
        <w:t xml:space="preserve">in </w:t>
      </w:r>
      <w:r w:rsidR="002649A3">
        <w:fldChar w:fldCharType="begin"/>
      </w:r>
      <w:r w:rsidR="002649A3">
        <w:instrText xml:space="preserve"> REF _Ref363916887 \h </w:instrText>
      </w:r>
      <w:r w:rsidR="002649A3">
        <w:fldChar w:fldCharType="separate"/>
      </w:r>
      <w:r w:rsidR="00154D81" w:rsidRPr="007A0BC8">
        <w:t>(</w:t>
      </w:r>
      <w:r w:rsidR="00154D81">
        <w:rPr>
          <w:noProof/>
        </w:rPr>
        <w:t>24</w:t>
      </w:r>
      <w:r w:rsidR="002649A3">
        <w:fldChar w:fldCharType="end"/>
      </w:r>
      <w:r w:rsidR="002649A3">
        <w:fldChar w:fldCharType="begin"/>
      </w:r>
      <w:r w:rsidR="002649A3">
        <w:instrText xml:space="preserve"> REF _Ref363916943 \n \h </w:instrText>
      </w:r>
      <w:r w:rsidR="002649A3">
        <w:fldChar w:fldCharType="separate"/>
      </w:r>
      <w:r w:rsidR="00154D81">
        <w:rPr>
          <w:cs/>
        </w:rPr>
        <w:t>‎</w:t>
      </w:r>
      <w:r w:rsidR="00154D81">
        <w:t>a</w:t>
      </w:r>
      <w:r w:rsidR="002649A3">
        <w:fldChar w:fldCharType="end"/>
      </w:r>
      <w:r w:rsidR="002649A3">
        <w:t>).</w:t>
      </w:r>
    </w:p>
    <w:p w14:paraId="6C539EBD" w14:textId="6355E5B6" w:rsidR="00817193" w:rsidRDefault="002649A3" w:rsidP="00D71414">
      <w:pPr>
        <w:pStyle w:val="Body0500after"/>
      </w:pPr>
      <w:r>
        <w:t xml:space="preserve">The examples also show that polar questions can express positive polarity as in </w:t>
      </w:r>
      <w:r>
        <w:fldChar w:fldCharType="begin"/>
      </w:r>
      <w:r>
        <w:instrText xml:space="preserve"> REF _Ref358218262 \h </w:instrText>
      </w:r>
      <w:r>
        <w:fldChar w:fldCharType="separate"/>
      </w:r>
      <w:r w:rsidR="00154D81" w:rsidRPr="007A0BC8">
        <w:t>(</w:t>
      </w:r>
      <w:r w:rsidR="00154D81">
        <w:rPr>
          <w:noProof/>
        </w:rPr>
        <w:t>24</w:t>
      </w:r>
      <w:r w:rsidR="00154D81" w:rsidRPr="007A0BC8">
        <w:t>)</w:t>
      </w:r>
      <w:r>
        <w:fldChar w:fldCharType="end"/>
      </w:r>
      <w:r>
        <w:t xml:space="preserve">, </w:t>
      </w:r>
      <w:r>
        <w:fldChar w:fldCharType="begin"/>
      </w:r>
      <w:r>
        <w:instrText xml:space="preserve"> REF _Ref363916873 \h </w:instrText>
      </w:r>
      <w:r>
        <w:fldChar w:fldCharType="separate"/>
      </w:r>
      <w:r w:rsidR="00154D81" w:rsidRPr="007A0BC8">
        <w:t>(</w:t>
      </w:r>
      <w:r w:rsidR="00154D81">
        <w:rPr>
          <w:noProof/>
        </w:rPr>
        <w:t>25</w:t>
      </w:r>
      <w:r w:rsidR="00154D81" w:rsidRPr="007A0BC8">
        <w:t>)</w:t>
      </w:r>
      <w:r>
        <w:fldChar w:fldCharType="end"/>
      </w:r>
      <w:r>
        <w:t xml:space="preserve">, </w:t>
      </w:r>
      <w:r>
        <w:fldChar w:fldCharType="begin"/>
      </w:r>
      <w:r>
        <w:instrText xml:space="preserve"> REF _Ref363916874 \h </w:instrText>
      </w:r>
      <w:r>
        <w:fldChar w:fldCharType="separate"/>
      </w:r>
      <w:r w:rsidR="00154D81" w:rsidRPr="007A0BC8">
        <w:t>(</w:t>
      </w:r>
      <w:r w:rsidR="00154D81">
        <w:rPr>
          <w:noProof/>
        </w:rPr>
        <w:t>27</w:t>
      </w:r>
      <w:r w:rsidR="00154D81" w:rsidRPr="007A0BC8">
        <w:t>)</w:t>
      </w:r>
      <w:r>
        <w:fldChar w:fldCharType="end"/>
      </w:r>
      <w:r>
        <w:t xml:space="preserve">, and </w:t>
      </w:r>
      <w:r w:rsidR="00576736">
        <w:fldChar w:fldCharType="begin"/>
      </w:r>
      <w:r w:rsidR="00576736">
        <w:instrText xml:space="preserve"> REF _Ref372457067 \h </w:instrText>
      </w:r>
      <w:r w:rsidR="00576736">
        <w:fldChar w:fldCharType="separate"/>
      </w:r>
      <w:r w:rsidR="00154D81">
        <w:t>(</w:t>
      </w:r>
      <w:r w:rsidR="00154D81">
        <w:rPr>
          <w:noProof/>
        </w:rPr>
        <w:t>29</w:t>
      </w:r>
      <w:r w:rsidR="00154D81">
        <w:t>)</w:t>
      </w:r>
      <w:r w:rsidR="00576736">
        <w:fldChar w:fldCharType="end"/>
      </w:r>
      <w:r>
        <w:t xml:space="preserve">, or negative polarity as in </w:t>
      </w:r>
      <w:r>
        <w:fldChar w:fldCharType="begin"/>
      </w:r>
      <w:r>
        <w:instrText xml:space="preserve"> REF _Ref363916877 \h </w:instrText>
      </w:r>
      <w:r>
        <w:fldChar w:fldCharType="separate"/>
      </w:r>
      <w:r w:rsidR="00154D81" w:rsidRPr="007A0BC8">
        <w:t>(</w:t>
      </w:r>
      <w:r w:rsidR="00154D81">
        <w:rPr>
          <w:noProof/>
        </w:rPr>
        <w:t>26</w:t>
      </w:r>
      <w:r w:rsidR="00154D81" w:rsidRPr="007A0BC8">
        <w:t>)</w:t>
      </w:r>
      <w:r>
        <w:fldChar w:fldCharType="end"/>
      </w:r>
      <w:r w:rsidR="00576736">
        <w:t>,</w:t>
      </w:r>
      <w:r>
        <w:t xml:space="preserve"> </w:t>
      </w:r>
      <w:r>
        <w:fldChar w:fldCharType="begin"/>
      </w:r>
      <w:r>
        <w:instrText xml:space="preserve"> REF _Ref363916879 \h </w:instrText>
      </w:r>
      <w:r>
        <w:fldChar w:fldCharType="separate"/>
      </w:r>
      <w:r w:rsidR="00154D81" w:rsidRPr="007A0BC8">
        <w:t>(</w:t>
      </w:r>
      <w:r w:rsidR="00154D81">
        <w:rPr>
          <w:noProof/>
        </w:rPr>
        <w:t>28</w:t>
      </w:r>
      <w:r w:rsidR="00154D81" w:rsidRPr="007A0BC8">
        <w:t>)</w:t>
      </w:r>
      <w:r>
        <w:fldChar w:fldCharType="end"/>
      </w:r>
      <w:r w:rsidR="00576736">
        <w:t xml:space="preserve">, and </w:t>
      </w:r>
      <w:r w:rsidR="00576736">
        <w:fldChar w:fldCharType="begin"/>
      </w:r>
      <w:r w:rsidR="00576736">
        <w:instrText xml:space="preserve"> REF _Ref364071167 \h </w:instrText>
      </w:r>
      <w:r w:rsidR="00576736">
        <w:fldChar w:fldCharType="separate"/>
      </w:r>
      <w:r w:rsidR="00154D81" w:rsidRPr="007A0BC8">
        <w:t>(</w:t>
      </w:r>
      <w:r w:rsidR="00154D81">
        <w:rPr>
          <w:noProof/>
        </w:rPr>
        <w:t>30</w:t>
      </w:r>
      <w:r w:rsidR="00154D81" w:rsidRPr="007A0BC8">
        <w:t>)</w:t>
      </w:r>
      <w:r w:rsidR="00576736">
        <w:fldChar w:fldCharType="end"/>
      </w:r>
      <w:r>
        <w:t>.</w:t>
      </w:r>
    </w:p>
    <w:p w14:paraId="5EFDA169" w14:textId="579EF7BA" w:rsidR="002649A3" w:rsidRDefault="00D71414" w:rsidP="00D71414">
      <w:pPr>
        <w:pStyle w:val="Body0500after"/>
      </w:pPr>
      <w:r>
        <w:t>Furthermore, t</w:t>
      </w:r>
      <w:r w:rsidR="002649A3">
        <w:t xml:space="preserve">he examples in </w:t>
      </w:r>
      <w:r w:rsidR="002649A3">
        <w:fldChar w:fldCharType="begin"/>
      </w:r>
      <w:r w:rsidR="002649A3">
        <w:instrText xml:space="preserve"> REF _Ref358218262 \h </w:instrText>
      </w:r>
      <w:r w:rsidR="002649A3">
        <w:fldChar w:fldCharType="separate"/>
      </w:r>
      <w:r w:rsidR="00154D81" w:rsidRPr="007A0BC8">
        <w:t>(</w:t>
      </w:r>
      <w:r w:rsidR="00154D81">
        <w:rPr>
          <w:noProof/>
        </w:rPr>
        <w:t>24</w:t>
      </w:r>
      <w:r w:rsidR="00154D81" w:rsidRPr="007A0BC8">
        <w:t>)</w:t>
      </w:r>
      <w:r w:rsidR="002649A3">
        <w:fldChar w:fldCharType="end"/>
      </w:r>
      <w:r w:rsidR="002649A3">
        <w:t xml:space="preserve"> to </w:t>
      </w:r>
      <w:r w:rsidR="002649A3">
        <w:fldChar w:fldCharType="begin"/>
      </w:r>
      <w:r w:rsidR="002649A3">
        <w:instrText xml:space="preserve"> REF _Ref364071167 \h </w:instrText>
      </w:r>
      <w:r w:rsidR="002649A3">
        <w:fldChar w:fldCharType="separate"/>
      </w:r>
      <w:r w:rsidR="00154D81" w:rsidRPr="007A0BC8">
        <w:t>(</w:t>
      </w:r>
      <w:r w:rsidR="00154D81">
        <w:rPr>
          <w:noProof/>
        </w:rPr>
        <w:t>30</w:t>
      </w:r>
      <w:r w:rsidR="00154D81" w:rsidRPr="007A0BC8">
        <w:t>)</w:t>
      </w:r>
      <w:r w:rsidR="002649A3">
        <w:fldChar w:fldCharType="end"/>
      </w:r>
      <w:r w:rsidR="002649A3">
        <w:t xml:space="preserve"> show how neutral polar questions are answered. Polar questions with positive answers are presented in </w:t>
      </w:r>
      <w:r w:rsidR="00351EB0">
        <w:fldChar w:fldCharType="begin"/>
      </w:r>
      <w:r w:rsidR="00351EB0">
        <w:instrText xml:space="preserve"> REF _Ref358218262 \h </w:instrText>
      </w:r>
      <w:r w:rsidR="00351EB0">
        <w:fldChar w:fldCharType="separate"/>
      </w:r>
      <w:r w:rsidR="00154D81" w:rsidRPr="007A0BC8">
        <w:t>(</w:t>
      </w:r>
      <w:r w:rsidR="00154D81">
        <w:rPr>
          <w:noProof/>
        </w:rPr>
        <w:t>24</w:t>
      </w:r>
      <w:r w:rsidR="00154D81" w:rsidRPr="007A0BC8">
        <w:t>)</w:t>
      </w:r>
      <w:r w:rsidR="00351EB0">
        <w:fldChar w:fldCharType="end"/>
      </w:r>
      <w:r w:rsidR="002649A3">
        <w:t xml:space="preserve"> to </w:t>
      </w:r>
      <w:r w:rsidR="002649A3">
        <w:fldChar w:fldCharType="begin"/>
      </w:r>
      <w:r w:rsidR="002649A3">
        <w:instrText xml:space="preserve"> REF _Ref363916877 \h </w:instrText>
      </w:r>
      <w:r w:rsidR="002649A3">
        <w:fldChar w:fldCharType="separate"/>
      </w:r>
      <w:r w:rsidR="00154D81" w:rsidRPr="007A0BC8">
        <w:t>(</w:t>
      </w:r>
      <w:r w:rsidR="00154D81">
        <w:rPr>
          <w:noProof/>
        </w:rPr>
        <w:t>26</w:t>
      </w:r>
      <w:r w:rsidR="00154D81" w:rsidRPr="007A0BC8">
        <w:t>)</w:t>
      </w:r>
      <w:r w:rsidR="002649A3">
        <w:fldChar w:fldCharType="end"/>
      </w:r>
      <w:r w:rsidR="002649A3">
        <w:t xml:space="preserve">, and those with negative answers in </w:t>
      </w:r>
      <w:r w:rsidR="002649A3">
        <w:fldChar w:fldCharType="begin"/>
      </w:r>
      <w:r w:rsidR="002649A3">
        <w:instrText xml:space="preserve"> REF _Ref363916874 \h </w:instrText>
      </w:r>
      <w:r w:rsidR="002649A3">
        <w:fldChar w:fldCharType="separate"/>
      </w:r>
      <w:r w:rsidR="00154D81" w:rsidRPr="007A0BC8">
        <w:t>(</w:t>
      </w:r>
      <w:r w:rsidR="00154D81">
        <w:rPr>
          <w:noProof/>
        </w:rPr>
        <w:t>27</w:t>
      </w:r>
      <w:r w:rsidR="00154D81" w:rsidRPr="007A0BC8">
        <w:t>)</w:t>
      </w:r>
      <w:r w:rsidR="002649A3">
        <w:fldChar w:fldCharType="end"/>
      </w:r>
      <w:r w:rsidR="002649A3">
        <w:t xml:space="preserve"> to </w:t>
      </w:r>
      <w:r w:rsidR="00351EB0">
        <w:fldChar w:fldCharType="begin"/>
      </w:r>
      <w:r w:rsidR="00351EB0">
        <w:instrText xml:space="preserve"> REF _Ref372457067 \h </w:instrText>
      </w:r>
      <w:r w:rsidR="00351EB0">
        <w:fldChar w:fldCharType="separate"/>
      </w:r>
      <w:r w:rsidR="00154D81">
        <w:t>(</w:t>
      </w:r>
      <w:r w:rsidR="00154D81">
        <w:rPr>
          <w:noProof/>
        </w:rPr>
        <w:t>29</w:t>
      </w:r>
      <w:r w:rsidR="00154D81">
        <w:t>)</w:t>
      </w:r>
      <w:r w:rsidR="00351EB0">
        <w:fldChar w:fldCharType="end"/>
      </w:r>
      <w:r w:rsidR="002649A3">
        <w:t xml:space="preserve">. An alternative strategy to answer polar questions is illustrated in </w:t>
      </w:r>
      <w:r w:rsidR="002649A3">
        <w:fldChar w:fldCharType="begin"/>
      </w:r>
      <w:r w:rsidR="002649A3">
        <w:instrText xml:space="preserve"> REF _Ref364071167 \h </w:instrText>
      </w:r>
      <w:r w:rsidR="002649A3">
        <w:fldChar w:fldCharType="separate"/>
      </w:r>
      <w:r w:rsidR="00154D81" w:rsidRPr="007A0BC8">
        <w:t>(</w:t>
      </w:r>
      <w:r w:rsidR="00154D81">
        <w:rPr>
          <w:noProof/>
        </w:rPr>
        <w:t>30</w:t>
      </w:r>
      <w:r w:rsidR="00154D81" w:rsidRPr="007A0BC8">
        <w:t>)</w:t>
      </w:r>
      <w:r w:rsidR="002649A3">
        <w:fldChar w:fldCharType="end"/>
      </w:r>
      <w:r w:rsidR="002649A3">
        <w:t>.</w:t>
      </w:r>
    </w:p>
    <w:p w14:paraId="43261096" w14:textId="1880AD0B" w:rsidR="002649A3" w:rsidRDefault="002649A3" w:rsidP="0089723E">
      <w:pPr>
        <w:pStyle w:val="Body0505after"/>
      </w:pPr>
      <w:r>
        <w:t xml:space="preserve">Positive answers to polar questions are typically formed with affirmative </w:t>
      </w:r>
      <w:r w:rsidRPr="00A80109">
        <w:rPr>
          <w:rStyle w:val="ChItalBold"/>
        </w:rPr>
        <w:t>yo</w:t>
      </w:r>
      <w:r>
        <w:t xml:space="preserve"> </w:t>
      </w:r>
      <w:r w:rsidR="00B7093A">
        <w:t>‘</w:t>
      </w:r>
      <w:r>
        <w:t>yes</w:t>
      </w:r>
      <w:r w:rsidR="00B7093A">
        <w:t>’</w:t>
      </w:r>
      <w:r>
        <w:t xml:space="preserve"> or the interjection </w:t>
      </w:r>
      <w:r w:rsidRPr="008031B9">
        <w:rPr>
          <w:rStyle w:val="ChItalBold"/>
        </w:rPr>
        <w:t>mm-mm</w:t>
      </w:r>
      <w:r>
        <w:t xml:space="preserve"> </w:t>
      </w:r>
      <w:r w:rsidR="00B7093A">
        <w:t>‘</w:t>
      </w:r>
      <w:r>
        <w:t>mhm</w:t>
      </w:r>
      <w:r w:rsidR="00B7093A">
        <w:t>’</w:t>
      </w:r>
      <w:r>
        <w:t xml:space="preserve">. This applies to positive questions, as in </w:t>
      </w:r>
      <w:r>
        <w:fldChar w:fldCharType="begin"/>
      </w:r>
      <w:r>
        <w:instrText xml:space="preserve"> REF _Ref358218262 \h </w:instrText>
      </w:r>
      <w:r>
        <w:fldChar w:fldCharType="separate"/>
      </w:r>
      <w:r w:rsidR="00154D81" w:rsidRPr="007A0BC8">
        <w:t>(</w:t>
      </w:r>
      <w:r w:rsidR="00154D81">
        <w:rPr>
          <w:noProof/>
        </w:rPr>
        <w:t>24</w:t>
      </w:r>
      <w:r w:rsidR="00154D81" w:rsidRPr="007A0BC8">
        <w:t>)</w:t>
      </w:r>
      <w:r>
        <w:fldChar w:fldCharType="end"/>
      </w:r>
      <w:r>
        <w:t xml:space="preserve"> and </w:t>
      </w:r>
      <w:r>
        <w:fldChar w:fldCharType="begin"/>
      </w:r>
      <w:r>
        <w:instrText xml:space="preserve"> REF _Ref363916873 \h </w:instrText>
      </w:r>
      <w:r>
        <w:fldChar w:fldCharType="separate"/>
      </w:r>
      <w:r w:rsidR="00154D81" w:rsidRPr="007A0BC8">
        <w:t>(</w:t>
      </w:r>
      <w:r w:rsidR="00154D81">
        <w:rPr>
          <w:noProof/>
        </w:rPr>
        <w:t>25</w:t>
      </w:r>
      <w:r w:rsidR="00154D81" w:rsidRPr="007A0BC8">
        <w:t>)</w:t>
      </w:r>
      <w:r>
        <w:fldChar w:fldCharType="end"/>
      </w:r>
      <w:r>
        <w:t xml:space="preserve">, as well as to negative ones, as in </w:t>
      </w:r>
      <w:r>
        <w:fldChar w:fldCharType="begin"/>
      </w:r>
      <w:r>
        <w:instrText xml:space="preserve"> REF _Ref363916877 \h </w:instrText>
      </w:r>
      <w:r>
        <w:fldChar w:fldCharType="separate"/>
      </w:r>
      <w:r w:rsidR="00154D81" w:rsidRPr="007A0BC8">
        <w:t>(</w:t>
      </w:r>
      <w:r w:rsidR="00154D81">
        <w:rPr>
          <w:noProof/>
        </w:rPr>
        <w:t>26</w:t>
      </w:r>
      <w:r w:rsidR="00154D81" w:rsidRPr="007A0BC8">
        <w:t>)</w:t>
      </w:r>
      <w:r>
        <w:fldChar w:fldCharType="end"/>
      </w:r>
      <w:r>
        <w:t xml:space="preserve">. In answering, speakers may also echo part of the question and/or provide additional information, as in </w:t>
      </w:r>
      <w:r>
        <w:fldChar w:fldCharType="begin"/>
      </w:r>
      <w:r>
        <w:instrText xml:space="preserve"> REF _Ref363916887 \h </w:instrText>
      </w:r>
      <w:r>
        <w:fldChar w:fldCharType="separate"/>
      </w:r>
      <w:r w:rsidR="00154D81" w:rsidRPr="007A0BC8">
        <w:t>(</w:t>
      </w:r>
      <w:r w:rsidR="00154D81">
        <w:rPr>
          <w:noProof/>
        </w:rPr>
        <w:t>24</w:t>
      </w:r>
      <w:r>
        <w:fldChar w:fldCharType="end"/>
      </w:r>
      <w:r>
        <w:fldChar w:fldCharType="begin"/>
      </w:r>
      <w:r>
        <w:instrText xml:space="preserve"> REF _Ref356583715 \n \h </w:instrText>
      </w:r>
      <w:r>
        <w:fldChar w:fldCharType="separate"/>
      </w:r>
      <w:r w:rsidR="00154D81">
        <w:rPr>
          <w:cs/>
        </w:rPr>
        <w:t>‎</w:t>
      </w:r>
      <w:r w:rsidR="00154D81">
        <w:t>b</w:t>
      </w:r>
      <w:r>
        <w:fldChar w:fldCharType="end"/>
      </w:r>
      <w:r>
        <w:t xml:space="preserve">) and </w:t>
      </w:r>
      <w:r>
        <w:fldChar w:fldCharType="begin"/>
      </w:r>
      <w:r>
        <w:instrText xml:space="preserve"> REF _Ref363916891 \h </w:instrText>
      </w:r>
      <w:r>
        <w:fldChar w:fldCharType="separate"/>
      </w:r>
      <w:r w:rsidR="00154D81" w:rsidRPr="007A0BC8">
        <w:t>(</w:t>
      </w:r>
      <w:r w:rsidR="00154D81">
        <w:rPr>
          <w:noProof/>
        </w:rPr>
        <w:t>26</w:t>
      </w:r>
      <w:r>
        <w:fldChar w:fldCharType="end"/>
      </w:r>
      <w:r>
        <w:fldChar w:fldCharType="begin"/>
      </w:r>
      <w:r>
        <w:instrText xml:space="preserve"> REF _Ref363916955 \n \h </w:instrText>
      </w:r>
      <w:r>
        <w:fldChar w:fldCharType="separate"/>
      </w:r>
      <w:r w:rsidR="00154D81">
        <w:rPr>
          <w:cs/>
        </w:rPr>
        <w:t>‎</w:t>
      </w:r>
      <w:r w:rsidR="00154D81">
        <w:t>b</w:t>
      </w:r>
      <w:r>
        <w:fldChar w:fldCharType="end"/>
      </w:r>
      <w:r>
        <w:t>).</w:t>
      </w:r>
    </w:p>
    <w:p w14:paraId="2657235C" w14:textId="77777777" w:rsidR="002649A3" w:rsidRDefault="002649A3" w:rsidP="002649A3">
      <w:pPr>
        <w:pStyle w:val="ExampleTitle"/>
      </w:pPr>
      <w:r>
        <w:t>Polar questions: Positive answers</w:t>
      </w:r>
    </w:p>
    <w:tbl>
      <w:tblPr>
        <w:tblW w:w="4801" w:type="dxa"/>
        <w:tblCellMar>
          <w:left w:w="40" w:type="dxa"/>
          <w:right w:w="40" w:type="dxa"/>
        </w:tblCellMar>
        <w:tblLook w:val="01E0" w:firstRow="1" w:lastRow="1" w:firstColumn="1" w:lastColumn="1" w:noHBand="0" w:noVBand="0"/>
      </w:tblPr>
      <w:tblGrid>
        <w:gridCol w:w="709"/>
        <w:gridCol w:w="425"/>
        <w:gridCol w:w="1047"/>
        <w:gridCol w:w="591"/>
        <w:gridCol w:w="580"/>
        <w:gridCol w:w="580"/>
        <w:gridCol w:w="869"/>
      </w:tblGrid>
      <w:tr w:rsidR="00AC23C4" w:rsidRPr="00A930F8" w14:paraId="4B4891D3" w14:textId="77777777" w:rsidTr="00AC23C4">
        <w:tc>
          <w:tcPr>
            <w:tcW w:w="709" w:type="dxa"/>
            <w:shd w:val="clear" w:color="auto" w:fill="auto"/>
          </w:tcPr>
          <w:p w14:paraId="77F4443B" w14:textId="77777777" w:rsidR="002649A3" w:rsidRPr="009F708D" w:rsidRDefault="002649A3" w:rsidP="002649A3">
            <w:pPr>
              <w:pStyle w:val="O0Nwnext"/>
            </w:pPr>
            <w:bookmarkStart w:id="4926" w:name="_Ref363916887"/>
            <w:bookmarkStart w:id="4927" w:name="_Ref358218262"/>
            <w:r w:rsidRPr="007A0BC8">
              <w:t>(</w:t>
            </w:r>
            <w:fldSimple w:instr=" SEQ ( \* ARABIC \s 1 ">
              <w:r w:rsidR="00154D81">
                <w:rPr>
                  <w:noProof/>
                </w:rPr>
                <w:t>24</w:t>
              </w:r>
            </w:fldSimple>
            <w:bookmarkEnd w:id="4926"/>
            <w:r w:rsidRPr="007A0BC8">
              <w:t>)</w:t>
            </w:r>
            <w:bookmarkEnd w:id="4927"/>
          </w:p>
        </w:tc>
        <w:bookmarkStart w:id="4928" w:name="_Ref363916943"/>
        <w:bookmarkEnd w:id="4928"/>
        <w:tc>
          <w:tcPr>
            <w:tcW w:w="425" w:type="dxa"/>
            <w:shd w:val="clear" w:color="auto" w:fill="auto"/>
          </w:tcPr>
          <w:p w14:paraId="70EA7408"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29" w:author="Angela Kluge" w:date="2014-02-08T11:40:00Z" w:original="a."/>
              </w:fldChar>
            </w:r>
          </w:p>
        </w:tc>
        <w:tc>
          <w:tcPr>
            <w:tcW w:w="1047" w:type="dxa"/>
            <w:shd w:val="clear" w:color="auto" w:fill="auto"/>
          </w:tcPr>
          <w:p w14:paraId="6D72469F" w14:textId="77777777" w:rsidR="002649A3" w:rsidRPr="00E57559" w:rsidRDefault="002649A3" w:rsidP="00AC23C4">
            <w:pPr>
              <w:pStyle w:val="GlossEng"/>
              <w:spacing w:before="120"/>
              <w:rPr>
                <w:rStyle w:val="ChBold"/>
              </w:rPr>
            </w:pPr>
          </w:p>
        </w:tc>
        <w:tc>
          <w:tcPr>
            <w:tcW w:w="591" w:type="dxa"/>
            <w:shd w:val="clear" w:color="auto" w:fill="auto"/>
          </w:tcPr>
          <w:p w14:paraId="540C3B5F" w14:textId="77777777" w:rsidR="002649A3" w:rsidRPr="00E57559" w:rsidRDefault="002649A3" w:rsidP="00AC23C4">
            <w:pPr>
              <w:pStyle w:val="GlossEng"/>
              <w:spacing w:before="120"/>
              <w:rPr>
                <w:rStyle w:val="ChBold"/>
              </w:rPr>
            </w:pPr>
            <w:r w:rsidRPr="00E57559">
              <w:rPr>
                <w:rStyle w:val="ChBold"/>
              </w:rPr>
              <w:t>――</w:t>
            </w:r>
          </w:p>
        </w:tc>
        <w:tc>
          <w:tcPr>
            <w:tcW w:w="580" w:type="dxa"/>
            <w:shd w:val="clear" w:color="auto" w:fill="auto"/>
          </w:tcPr>
          <w:p w14:paraId="744E7DDB" w14:textId="77777777" w:rsidR="002649A3" w:rsidRPr="00E57559" w:rsidRDefault="002649A3" w:rsidP="00AC23C4">
            <w:pPr>
              <w:pStyle w:val="GlossEng"/>
              <w:spacing w:before="120"/>
              <w:rPr>
                <w:rStyle w:val="ChBold"/>
              </w:rPr>
            </w:pPr>
            <w:r w:rsidRPr="00E57559">
              <w:rPr>
                <w:rStyle w:val="ChBold"/>
              </w:rPr>
              <w:t>――</w:t>
            </w:r>
          </w:p>
        </w:tc>
        <w:tc>
          <w:tcPr>
            <w:tcW w:w="580" w:type="dxa"/>
            <w:shd w:val="clear" w:color="auto" w:fill="auto"/>
          </w:tcPr>
          <w:p w14:paraId="023F2C4E" w14:textId="77777777" w:rsidR="002649A3" w:rsidRPr="00E57559" w:rsidRDefault="002649A3" w:rsidP="00AC23C4">
            <w:pPr>
              <w:pStyle w:val="GlossEng"/>
              <w:spacing w:before="120"/>
              <w:rPr>
                <w:rStyle w:val="ChBold"/>
              </w:rPr>
            </w:pPr>
            <w:r w:rsidRPr="00E57559">
              <w:rPr>
                <w:rStyle w:val="ChBold"/>
              </w:rPr>
              <w:t>――</w:t>
            </w:r>
          </w:p>
        </w:tc>
        <w:tc>
          <w:tcPr>
            <w:tcW w:w="869" w:type="dxa"/>
            <w:shd w:val="clear" w:color="auto" w:fill="auto"/>
          </w:tcPr>
          <w:p w14:paraId="4C93559F" w14:textId="77777777" w:rsidR="002649A3" w:rsidRPr="00A930F8" w:rsidRDefault="002649A3" w:rsidP="002649A3">
            <w:pPr>
              <w:pStyle w:val="GlossEng"/>
            </w:pPr>
            <w:r w:rsidRPr="00AC23C4">
              <w:rPr>
                <w:rStyle w:val="ChBold"/>
                <w:position w:val="12"/>
              </w:rPr>
              <w:t>―</w:t>
            </w:r>
            <w:r w:rsidRPr="00AC23C4">
              <w:rPr>
                <w:rStyle w:val="ChBold"/>
                <w:position w:val="-10"/>
              </w:rPr>
              <w:t>―</w:t>
            </w:r>
          </w:p>
        </w:tc>
      </w:tr>
      <w:tr w:rsidR="00AC23C4" w:rsidRPr="005F3BBD" w14:paraId="6133EA95" w14:textId="77777777" w:rsidTr="00AC23C4">
        <w:tc>
          <w:tcPr>
            <w:tcW w:w="709" w:type="dxa"/>
            <w:shd w:val="clear" w:color="auto" w:fill="auto"/>
          </w:tcPr>
          <w:p w14:paraId="3A0F2D0F" w14:textId="77777777" w:rsidR="002649A3" w:rsidRPr="008968BB" w:rsidRDefault="002649A3" w:rsidP="002649A3">
            <w:pPr>
              <w:pStyle w:val="Text"/>
            </w:pPr>
          </w:p>
        </w:tc>
        <w:tc>
          <w:tcPr>
            <w:tcW w:w="425" w:type="dxa"/>
            <w:shd w:val="clear" w:color="auto" w:fill="auto"/>
          </w:tcPr>
          <w:p w14:paraId="73407761" w14:textId="77777777" w:rsidR="002649A3" w:rsidRPr="00664F2E" w:rsidRDefault="002649A3" w:rsidP="002649A3">
            <w:pPr>
              <w:pStyle w:val="GlossEng"/>
            </w:pPr>
          </w:p>
        </w:tc>
        <w:tc>
          <w:tcPr>
            <w:tcW w:w="1047" w:type="dxa"/>
            <w:shd w:val="clear" w:color="auto" w:fill="auto"/>
          </w:tcPr>
          <w:p w14:paraId="0B30C9C4" w14:textId="77777777" w:rsidR="002649A3" w:rsidRPr="00930165" w:rsidRDefault="002649A3" w:rsidP="002649A3">
            <w:pPr>
              <w:pStyle w:val="Text"/>
            </w:pPr>
            <w:r>
              <w:t>Speaker-1:</w:t>
            </w:r>
          </w:p>
        </w:tc>
        <w:tc>
          <w:tcPr>
            <w:tcW w:w="591" w:type="dxa"/>
            <w:shd w:val="clear" w:color="auto" w:fill="auto"/>
          </w:tcPr>
          <w:p w14:paraId="69B90BB0" w14:textId="77777777" w:rsidR="002649A3" w:rsidRPr="00983EAE" w:rsidRDefault="002649A3" w:rsidP="002649A3">
            <w:pPr>
              <w:pStyle w:val="Text"/>
            </w:pPr>
            <w:r w:rsidRPr="00983EAE">
              <w:t>trek</w:t>
            </w:r>
          </w:p>
        </w:tc>
        <w:tc>
          <w:tcPr>
            <w:tcW w:w="580" w:type="dxa"/>
            <w:shd w:val="clear" w:color="auto" w:fill="auto"/>
          </w:tcPr>
          <w:p w14:paraId="7B025492" w14:textId="77777777" w:rsidR="002649A3" w:rsidRPr="00983EAE" w:rsidRDefault="002649A3" w:rsidP="002649A3">
            <w:pPr>
              <w:pStyle w:val="Text"/>
            </w:pPr>
            <w:r w:rsidRPr="00983EAE">
              <w:t>de</w:t>
            </w:r>
          </w:p>
        </w:tc>
        <w:tc>
          <w:tcPr>
            <w:tcW w:w="580" w:type="dxa"/>
            <w:shd w:val="clear" w:color="auto" w:fill="auto"/>
          </w:tcPr>
          <w:p w14:paraId="23736BFD" w14:textId="77777777" w:rsidR="002649A3" w:rsidRPr="00983EAE" w:rsidRDefault="002649A3" w:rsidP="002649A3">
            <w:pPr>
              <w:pStyle w:val="Text"/>
            </w:pPr>
            <w:r w:rsidRPr="00983EAE">
              <w:t>isi</w:t>
            </w:r>
          </w:p>
        </w:tc>
        <w:tc>
          <w:tcPr>
            <w:tcW w:w="869" w:type="dxa"/>
            <w:shd w:val="clear" w:color="auto" w:fill="auto"/>
          </w:tcPr>
          <w:p w14:paraId="1E0281A2" w14:textId="77777777" w:rsidR="002649A3" w:rsidRPr="009A0F3D" w:rsidRDefault="002649A3" w:rsidP="002649A3">
            <w:pPr>
              <w:pStyle w:val="Text"/>
            </w:pPr>
            <w:r>
              <w:t>minyak?</w:t>
            </w:r>
          </w:p>
        </w:tc>
      </w:tr>
      <w:tr w:rsidR="00AC23C4" w:rsidRPr="00AC23C4" w14:paraId="42FE53C2" w14:textId="77777777" w:rsidTr="00AC23C4">
        <w:tc>
          <w:tcPr>
            <w:tcW w:w="709" w:type="dxa"/>
            <w:shd w:val="clear" w:color="auto" w:fill="auto"/>
          </w:tcPr>
          <w:p w14:paraId="1FBB41F4" w14:textId="77777777" w:rsidR="002649A3" w:rsidRPr="008968BB" w:rsidRDefault="002649A3" w:rsidP="002649A3">
            <w:pPr>
              <w:pStyle w:val="GlossEng"/>
            </w:pPr>
          </w:p>
        </w:tc>
        <w:tc>
          <w:tcPr>
            <w:tcW w:w="425" w:type="dxa"/>
            <w:shd w:val="clear" w:color="auto" w:fill="auto"/>
          </w:tcPr>
          <w:p w14:paraId="6DDDEFBA" w14:textId="77777777" w:rsidR="002649A3" w:rsidRPr="00687DDD" w:rsidRDefault="002649A3" w:rsidP="002649A3">
            <w:pPr>
              <w:pStyle w:val="GlossEng"/>
              <w:rPr>
                <w:rStyle w:val="ChSmallCaps"/>
              </w:rPr>
            </w:pPr>
          </w:p>
        </w:tc>
        <w:tc>
          <w:tcPr>
            <w:tcW w:w="1047" w:type="dxa"/>
            <w:shd w:val="clear" w:color="auto" w:fill="auto"/>
          </w:tcPr>
          <w:p w14:paraId="76429459" w14:textId="77777777" w:rsidR="002649A3" w:rsidRPr="00687DDD" w:rsidRDefault="002649A3" w:rsidP="002649A3">
            <w:pPr>
              <w:pStyle w:val="GlossEng"/>
              <w:rPr>
                <w:rStyle w:val="ChSmallCaps"/>
              </w:rPr>
            </w:pPr>
          </w:p>
        </w:tc>
        <w:tc>
          <w:tcPr>
            <w:tcW w:w="591" w:type="dxa"/>
            <w:shd w:val="clear" w:color="auto" w:fill="auto"/>
          </w:tcPr>
          <w:p w14:paraId="73421C2E" w14:textId="77777777" w:rsidR="002649A3" w:rsidRPr="00983EAE" w:rsidRDefault="002649A3" w:rsidP="002649A3">
            <w:pPr>
              <w:pStyle w:val="GlossEng"/>
            </w:pPr>
            <w:r w:rsidRPr="00983EAE">
              <w:t>truck</w:t>
            </w:r>
          </w:p>
        </w:tc>
        <w:tc>
          <w:tcPr>
            <w:tcW w:w="580" w:type="dxa"/>
            <w:shd w:val="clear" w:color="auto" w:fill="auto"/>
          </w:tcPr>
          <w:p w14:paraId="4A4008AC" w14:textId="77777777" w:rsidR="002649A3" w:rsidRPr="0099608C" w:rsidRDefault="002649A3" w:rsidP="002649A3">
            <w:pPr>
              <w:pStyle w:val="GlossEng"/>
              <w:rPr>
                <w:rStyle w:val="ChSmallCaps"/>
              </w:rPr>
            </w:pPr>
            <w:r w:rsidRPr="0099608C">
              <w:rPr>
                <w:rStyle w:val="ChSmallCaps"/>
              </w:rPr>
              <w:t>3sg</w:t>
            </w:r>
          </w:p>
        </w:tc>
        <w:tc>
          <w:tcPr>
            <w:tcW w:w="580" w:type="dxa"/>
            <w:shd w:val="clear" w:color="auto" w:fill="auto"/>
          </w:tcPr>
          <w:p w14:paraId="159980FC" w14:textId="77777777" w:rsidR="002649A3" w:rsidRPr="00983EAE" w:rsidRDefault="002649A3" w:rsidP="002649A3">
            <w:pPr>
              <w:pStyle w:val="GlossEng"/>
            </w:pPr>
            <w:r w:rsidRPr="00983EAE">
              <w:t>fill</w:t>
            </w:r>
          </w:p>
        </w:tc>
        <w:tc>
          <w:tcPr>
            <w:tcW w:w="869" w:type="dxa"/>
            <w:shd w:val="clear" w:color="auto" w:fill="auto"/>
          </w:tcPr>
          <w:p w14:paraId="3CF5F680" w14:textId="77777777" w:rsidR="002649A3" w:rsidRPr="00983EAE" w:rsidRDefault="002649A3" w:rsidP="002649A3">
            <w:pPr>
              <w:pStyle w:val="GlossEng"/>
            </w:pPr>
            <w:r w:rsidRPr="00983EAE">
              <w:t>oil</w:t>
            </w:r>
          </w:p>
        </w:tc>
      </w:tr>
    </w:tbl>
    <w:p w14:paraId="31E0095A" w14:textId="3FD715D3" w:rsidR="002649A3" w:rsidRDefault="002649A3" w:rsidP="002649A3">
      <w:pPr>
        <w:pStyle w:val="FreeTranslAlphaEng"/>
      </w:pPr>
      <w:r>
        <w:t xml:space="preserve">Speaker-1: </w:t>
      </w:r>
      <w:r w:rsidR="00B7093A">
        <w:t>‘</w:t>
      </w:r>
      <w:r>
        <w:t>does the truck load gasoline?</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451"/>
        <w:gridCol w:w="784"/>
        <w:gridCol w:w="751"/>
      </w:tblGrid>
      <w:tr w:rsidR="00AC23C4" w:rsidRPr="005F3BBD" w14:paraId="39A2EB47" w14:textId="77777777" w:rsidTr="00AC23C4">
        <w:tc>
          <w:tcPr>
            <w:tcW w:w="709" w:type="dxa"/>
            <w:shd w:val="clear" w:color="auto" w:fill="auto"/>
          </w:tcPr>
          <w:p w14:paraId="7AD38D4B" w14:textId="77777777" w:rsidR="002649A3" w:rsidRPr="00F77331" w:rsidRDefault="002649A3" w:rsidP="002649A3">
            <w:pPr>
              <w:pStyle w:val="O0Nwnext"/>
            </w:pPr>
          </w:p>
        </w:tc>
        <w:bookmarkStart w:id="4930" w:name="_Ref356583715"/>
        <w:bookmarkEnd w:id="4930"/>
        <w:tc>
          <w:tcPr>
            <w:tcW w:w="425" w:type="dxa"/>
            <w:shd w:val="clear" w:color="auto" w:fill="auto"/>
          </w:tcPr>
          <w:p w14:paraId="20E08104" w14:textId="77777777" w:rsidR="002649A3" w:rsidRPr="001C278C" w:rsidRDefault="002649A3" w:rsidP="002649A3">
            <w:pPr>
              <w:pStyle w:val="Text"/>
            </w:pPr>
            <w:r w:rsidRPr="00856563">
              <w:fldChar w:fldCharType="begin"/>
            </w:r>
            <w:r w:rsidRPr="00856563">
              <w:instrText xml:space="preserve"> LISTNUM  NumberDefault \l 8 </w:instrText>
            </w:r>
            <w:r w:rsidRPr="00856563">
              <w:fldChar w:fldCharType="end">
                <w:numberingChange w:id="4931" w:author="Angela Kluge" w:date="2014-02-08T11:40:00Z" w:original="b."/>
              </w:fldChar>
            </w:r>
          </w:p>
        </w:tc>
        <w:tc>
          <w:tcPr>
            <w:tcW w:w="1051" w:type="dxa"/>
            <w:shd w:val="clear" w:color="auto" w:fill="auto"/>
          </w:tcPr>
          <w:p w14:paraId="5FC23936" w14:textId="77777777" w:rsidR="002649A3" w:rsidRPr="00983EAE" w:rsidRDefault="002649A3" w:rsidP="002649A3">
            <w:pPr>
              <w:pStyle w:val="Text"/>
            </w:pPr>
            <w:r>
              <w:t>Speaker-2:</w:t>
            </w:r>
          </w:p>
        </w:tc>
        <w:tc>
          <w:tcPr>
            <w:tcW w:w="451" w:type="dxa"/>
            <w:shd w:val="clear" w:color="auto" w:fill="auto"/>
          </w:tcPr>
          <w:p w14:paraId="3919C6C0" w14:textId="77777777" w:rsidR="002649A3" w:rsidRPr="00983EAE" w:rsidRDefault="002649A3" w:rsidP="002649A3">
            <w:pPr>
              <w:pStyle w:val="Text"/>
            </w:pPr>
            <w:r w:rsidRPr="00664F2E">
              <w:rPr>
                <w:rStyle w:val="ChBlueBold"/>
              </w:rPr>
              <w:t>yo</w:t>
            </w:r>
            <w:r>
              <w:rPr>
                <w:rStyle w:val="ChBlueBold"/>
              </w:rPr>
              <w:t>,</w:t>
            </w:r>
          </w:p>
        </w:tc>
        <w:tc>
          <w:tcPr>
            <w:tcW w:w="784" w:type="dxa"/>
            <w:shd w:val="clear" w:color="auto" w:fill="auto"/>
          </w:tcPr>
          <w:p w14:paraId="2CEA9070" w14:textId="77777777" w:rsidR="002649A3" w:rsidRPr="00983EAE" w:rsidRDefault="002649A3" w:rsidP="002649A3">
            <w:pPr>
              <w:pStyle w:val="Text"/>
            </w:pPr>
            <w:r w:rsidRPr="00983EAE">
              <w:t>minyak</w:t>
            </w:r>
          </w:p>
        </w:tc>
        <w:tc>
          <w:tcPr>
            <w:tcW w:w="751" w:type="dxa"/>
            <w:shd w:val="clear" w:color="auto" w:fill="auto"/>
          </w:tcPr>
          <w:p w14:paraId="3DB3E69D" w14:textId="77777777" w:rsidR="002649A3" w:rsidRPr="00983EAE" w:rsidRDefault="002649A3" w:rsidP="002649A3">
            <w:pPr>
              <w:pStyle w:val="Text"/>
            </w:pPr>
            <w:r w:rsidRPr="00983EAE">
              <w:t>tana</w:t>
            </w:r>
          </w:p>
        </w:tc>
      </w:tr>
      <w:tr w:rsidR="00AC23C4" w:rsidRPr="00AC23C4" w14:paraId="19147979" w14:textId="77777777" w:rsidTr="00AC23C4">
        <w:tc>
          <w:tcPr>
            <w:tcW w:w="709" w:type="dxa"/>
            <w:shd w:val="clear" w:color="auto" w:fill="auto"/>
          </w:tcPr>
          <w:p w14:paraId="3A28DF41" w14:textId="77777777" w:rsidR="002649A3" w:rsidRPr="00F77331" w:rsidRDefault="002649A3" w:rsidP="002649A3">
            <w:pPr>
              <w:pStyle w:val="GlossEng"/>
            </w:pPr>
          </w:p>
        </w:tc>
        <w:tc>
          <w:tcPr>
            <w:tcW w:w="425" w:type="dxa"/>
            <w:shd w:val="clear" w:color="auto" w:fill="auto"/>
          </w:tcPr>
          <w:p w14:paraId="4D099FFF" w14:textId="77777777" w:rsidR="002649A3" w:rsidRPr="00F77331" w:rsidRDefault="002649A3" w:rsidP="002649A3">
            <w:pPr>
              <w:pStyle w:val="GlossEng"/>
            </w:pPr>
          </w:p>
        </w:tc>
        <w:tc>
          <w:tcPr>
            <w:tcW w:w="1051" w:type="dxa"/>
            <w:shd w:val="clear" w:color="auto" w:fill="auto"/>
          </w:tcPr>
          <w:p w14:paraId="054BDC3F" w14:textId="77777777" w:rsidR="002649A3" w:rsidRPr="00983EAE" w:rsidRDefault="002649A3" w:rsidP="002649A3">
            <w:pPr>
              <w:pStyle w:val="GlossEng"/>
            </w:pPr>
          </w:p>
        </w:tc>
        <w:tc>
          <w:tcPr>
            <w:tcW w:w="451" w:type="dxa"/>
            <w:shd w:val="clear" w:color="auto" w:fill="auto"/>
          </w:tcPr>
          <w:p w14:paraId="4A4D11DC" w14:textId="77777777" w:rsidR="002649A3" w:rsidRPr="00983EAE" w:rsidRDefault="002649A3" w:rsidP="002649A3">
            <w:pPr>
              <w:pStyle w:val="GlossEng"/>
            </w:pPr>
            <w:r w:rsidRPr="00983EAE">
              <w:t>yes</w:t>
            </w:r>
          </w:p>
        </w:tc>
        <w:tc>
          <w:tcPr>
            <w:tcW w:w="784" w:type="dxa"/>
            <w:shd w:val="clear" w:color="auto" w:fill="auto"/>
          </w:tcPr>
          <w:p w14:paraId="09B30EE0" w14:textId="77777777" w:rsidR="002649A3" w:rsidRPr="00983EAE" w:rsidRDefault="002649A3" w:rsidP="002649A3">
            <w:pPr>
              <w:pStyle w:val="GlossEng"/>
            </w:pPr>
            <w:r w:rsidRPr="00983EAE">
              <w:t>oil</w:t>
            </w:r>
          </w:p>
        </w:tc>
        <w:tc>
          <w:tcPr>
            <w:tcW w:w="751" w:type="dxa"/>
            <w:shd w:val="clear" w:color="auto" w:fill="auto"/>
          </w:tcPr>
          <w:p w14:paraId="354E54B5" w14:textId="77777777" w:rsidR="002649A3" w:rsidRPr="00983EAE" w:rsidRDefault="002649A3" w:rsidP="002649A3">
            <w:pPr>
              <w:pStyle w:val="GlossEng"/>
            </w:pPr>
            <w:r w:rsidRPr="00983EAE">
              <w:t>ground</w:t>
            </w:r>
          </w:p>
        </w:tc>
      </w:tr>
    </w:tbl>
    <w:p w14:paraId="4184E901" w14:textId="140EE22E" w:rsidR="002649A3" w:rsidRPr="00F9554F" w:rsidRDefault="002649A3" w:rsidP="002649A3">
      <w:pPr>
        <w:pStyle w:val="FreeTranslAlphaEng"/>
      </w:pPr>
      <w:r>
        <w:t xml:space="preserve">Speaker-2: </w:t>
      </w:r>
      <w:r w:rsidR="00B7093A">
        <w:t>‘</w:t>
      </w:r>
      <w:r w:rsidRPr="00664F2E">
        <w:rPr>
          <w:rStyle w:val="ChBlueBold"/>
        </w:rPr>
        <w:t>yes</w:t>
      </w:r>
      <w:r w:rsidRPr="00DB7105">
        <w:t>!, kerosene</w:t>
      </w:r>
      <w:r w:rsidR="00B7093A">
        <w:t>’</w:t>
      </w:r>
      <w:r>
        <w:t xml:space="preserve"> </w:t>
      </w:r>
      <w:r w:rsidRPr="00F77331">
        <w:rPr>
          <w:rStyle w:val="ExampleSource"/>
        </w:rPr>
        <w:t>[080923-009-Cv.0037-0038]</w:t>
      </w:r>
    </w:p>
    <w:tbl>
      <w:tblPr>
        <w:tblW w:w="0" w:type="auto"/>
        <w:tblCellMar>
          <w:left w:w="42" w:type="dxa"/>
          <w:right w:w="42" w:type="dxa"/>
        </w:tblCellMar>
        <w:tblLook w:val="01E0" w:firstRow="1" w:lastRow="1" w:firstColumn="1" w:lastColumn="1" w:noHBand="0" w:noVBand="0"/>
      </w:tblPr>
      <w:tblGrid>
        <w:gridCol w:w="709"/>
        <w:gridCol w:w="425"/>
        <w:gridCol w:w="1051"/>
        <w:gridCol w:w="773"/>
        <w:gridCol w:w="418"/>
        <w:gridCol w:w="645"/>
      </w:tblGrid>
      <w:tr w:rsidR="00AC23C4" w:rsidRPr="005F3BBD" w14:paraId="53C8A223" w14:textId="77777777" w:rsidTr="00AC23C4">
        <w:tc>
          <w:tcPr>
            <w:tcW w:w="709" w:type="dxa"/>
            <w:shd w:val="clear" w:color="auto" w:fill="auto"/>
          </w:tcPr>
          <w:p w14:paraId="22EBA13C" w14:textId="77777777" w:rsidR="002649A3" w:rsidRPr="008A3EB0" w:rsidRDefault="002649A3" w:rsidP="002649A3">
            <w:pPr>
              <w:pStyle w:val="O0Nwnext"/>
            </w:pPr>
            <w:bookmarkStart w:id="4932" w:name="_Ref363916886"/>
            <w:bookmarkStart w:id="4933" w:name="_Ref363916873"/>
            <w:r w:rsidRPr="007A0BC8">
              <w:t>(</w:t>
            </w:r>
            <w:fldSimple w:instr=" SEQ ( \* ARABIC \s 1 ">
              <w:r w:rsidR="00154D81">
                <w:rPr>
                  <w:noProof/>
                </w:rPr>
                <w:t>25</w:t>
              </w:r>
            </w:fldSimple>
            <w:bookmarkEnd w:id="4932"/>
            <w:r w:rsidRPr="007A0BC8">
              <w:t>)</w:t>
            </w:r>
            <w:bookmarkEnd w:id="4933"/>
          </w:p>
        </w:tc>
        <w:bookmarkStart w:id="4934" w:name="_Ref363916933"/>
        <w:bookmarkEnd w:id="4934"/>
        <w:tc>
          <w:tcPr>
            <w:tcW w:w="425" w:type="dxa"/>
            <w:shd w:val="clear" w:color="auto" w:fill="auto"/>
          </w:tcPr>
          <w:p w14:paraId="4495346B"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35" w:author="Angela Kluge" w:date="2014-02-08T11:40:00Z" w:original="a."/>
              </w:fldChar>
            </w:r>
          </w:p>
        </w:tc>
        <w:tc>
          <w:tcPr>
            <w:tcW w:w="1051" w:type="dxa"/>
            <w:shd w:val="clear" w:color="auto" w:fill="auto"/>
          </w:tcPr>
          <w:p w14:paraId="2B08BA80" w14:textId="77777777" w:rsidR="002649A3" w:rsidRPr="00983EAE" w:rsidRDefault="002649A3" w:rsidP="002649A3">
            <w:pPr>
              <w:pStyle w:val="Text"/>
            </w:pPr>
            <w:r>
              <w:t>Speaker-1:</w:t>
            </w:r>
          </w:p>
        </w:tc>
        <w:tc>
          <w:tcPr>
            <w:tcW w:w="773" w:type="dxa"/>
            <w:shd w:val="clear" w:color="auto" w:fill="auto"/>
          </w:tcPr>
          <w:p w14:paraId="08E77ADF" w14:textId="77777777" w:rsidR="002649A3" w:rsidRPr="00FE71AE" w:rsidRDefault="002649A3" w:rsidP="002649A3">
            <w:pPr>
              <w:pStyle w:val="Text"/>
            </w:pPr>
            <w:r>
              <w:t>o,</w:t>
            </w:r>
          </w:p>
        </w:tc>
        <w:tc>
          <w:tcPr>
            <w:tcW w:w="418" w:type="dxa"/>
            <w:shd w:val="clear" w:color="auto" w:fill="auto"/>
          </w:tcPr>
          <w:p w14:paraId="33618398" w14:textId="77777777" w:rsidR="002649A3" w:rsidRPr="00FE71AE" w:rsidRDefault="00A430D9" w:rsidP="002649A3">
            <w:pPr>
              <w:pStyle w:val="Text"/>
            </w:pPr>
            <w:r>
              <w:t>Ise</w:t>
            </w:r>
          </w:p>
        </w:tc>
        <w:tc>
          <w:tcPr>
            <w:tcW w:w="645" w:type="dxa"/>
            <w:shd w:val="clear" w:color="auto" w:fill="auto"/>
          </w:tcPr>
          <w:p w14:paraId="3F023C1B" w14:textId="77777777" w:rsidR="002649A3" w:rsidRPr="00FE71AE" w:rsidRDefault="002649A3" w:rsidP="002649A3">
            <w:pPr>
              <w:pStyle w:val="Text"/>
            </w:pPr>
            <w:r>
              <w:t>sakit?</w:t>
            </w:r>
          </w:p>
        </w:tc>
      </w:tr>
      <w:tr w:rsidR="00AC23C4" w:rsidRPr="00AC23C4" w14:paraId="5F8C3DF1" w14:textId="77777777" w:rsidTr="00AC23C4">
        <w:tc>
          <w:tcPr>
            <w:tcW w:w="709" w:type="dxa"/>
            <w:shd w:val="clear" w:color="auto" w:fill="auto"/>
          </w:tcPr>
          <w:p w14:paraId="5300F9BF" w14:textId="77777777" w:rsidR="002649A3" w:rsidRPr="00664F2E" w:rsidRDefault="002649A3" w:rsidP="002649A3">
            <w:pPr>
              <w:pStyle w:val="GlossEng"/>
            </w:pPr>
          </w:p>
        </w:tc>
        <w:tc>
          <w:tcPr>
            <w:tcW w:w="425" w:type="dxa"/>
            <w:shd w:val="clear" w:color="auto" w:fill="auto"/>
          </w:tcPr>
          <w:p w14:paraId="6779F6D7" w14:textId="77777777" w:rsidR="002649A3" w:rsidRPr="00664F2E" w:rsidRDefault="002649A3" w:rsidP="002649A3">
            <w:pPr>
              <w:pStyle w:val="GlossEng"/>
            </w:pPr>
          </w:p>
        </w:tc>
        <w:tc>
          <w:tcPr>
            <w:tcW w:w="1051" w:type="dxa"/>
            <w:shd w:val="clear" w:color="auto" w:fill="auto"/>
          </w:tcPr>
          <w:p w14:paraId="4CFF89DF" w14:textId="77777777" w:rsidR="002649A3" w:rsidRPr="00664F2E" w:rsidRDefault="002649A3" w:rsidP="002649A3">
            <w:pPr>
              <w:pStyle w:val="GlossEng"/>
            </w:pPr>
          </w:p>
        </w:tc>
        <w:tc>
          <w:tcPr>
            <w:tcW w:w="773" w:type="dxa"/>
            <w:shd w:val="clear" w:color="auto" w:fill="auto"/>
          </w:tcPr>
          <w:p w14:paraId="0258FBD8" w14:textId="77777777" w:rsidR="002649A3" w:rsidRPr="00FE71AE" w:rsidRDefault="002649A3" w:rsidP="002649A3">
            <w:pPr>
              <w:pStyle w:val="GlossEng"/>
            </w:pPr>
            <w:r>
              <w:t>oh</w:t>
            </w:r>
            <w:r w:rsidRPr="0056784A">
              <w:t>!</w:t>
            </w:r>
          </w:p>
        </w:tc>
        <w:tc>
          <w:tcPr>
            <w:tcW w:w="418" w:type="dxa"/>
            <w:shd w:val="clear" w:color="auto" w:fill="auto"/>
          </w:tcPr>
          <w:p w14:paraId="2AC23A0D" w14:textId="77777777" w:rsidR="002649A3" w:rsidRPr="00FE6326" w:rsidRDefault="00A430D9" w:rsidP="002649A3">
            <w:pPr>
              <w:pStyle w:val="GlossEng"/>
            </w:pPr>
            <w:r>
              <w:t>Ise</w:t>
            </w:r>
          </w:p>
        </w:tc>
        <w:tc>
          <w:tcPr>
            <w:tcW w:w="645" w:type="dxa"/>
            <w:shd w:val="clear" w:color="auto" w:fill="auto"/>
          </w:tcPr>
          <w:p w14:paraId="7839E17C" w14:textId="77777777" w:rsidR="002649A3" w:rsidRPr="00FE71AE" w:rsidRDefault="002649A3" w:rsidP="002649A3">
            <w:pPr>
              <w:pStyle w:val="GlossEng"/>
            </w:pPr>
            <w:r>
              <w:t>be.sick</w:t>
            </w:r>
          </w:p>
        </w:tc>
      </w:tr>
    </w:tbl>
    <w:p w14:paraId="223135F9" w14:textId="14BC27FB" w:rsidR="002649A3" w:rsidRDefault="002649A3" w:rsidP="002649A3">
      <w:pPr>
        <w:pStyle w:val="FreeTranslAlphaEng"/>
      </w:pPr>
      <w:r>
        <w:t xml:space="preserve">Speaker-1: </w:t>
      </w:r>
      <w:r w:rsidR="00B7093A">
        <w:t>‘</w:t>
      </w:r>
      <w:r>
        <w:t xml:space="preserve">oh, is </w:t>
      </w:r>
      <w:r w:rsidR="00A430D9">
        <w:t>Ise</w:t>
      </w:r>
      <w:r>
        <w:t xml:space="preserve"> sick?</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917"/>
      </w:tblGrid>
      <w:tr w:rsidR="002649A3" w:rsidRPr="005F3BBD" w14:paraId="73A3A6B6" w14:textId="77777777" w:rsidTr="00AC23C4">
        <w:tc>
          <w:tcPr>
            <w:tcW w:w="709" w:type="dxa"/>
            <w:shd w:val="clear" w:color="auto" w:fill="auto"/>
          </w:tcPr>
          <w:p w14:paraId="54F048C1" w14:textId="77777777" w:rsidR="002649A3" w:rsidRPr="0002392A" w:rsidRDefault="002649A3" w:rsidP="002649A3">
            <w:pPr>
              <w:pStyle w:val="O0Nwnext"/>
            </w:pPr>
          </w:p>
        </w:tc>
        <w:bookmarkStart w:id="4936" w:name="_Ref363916941"/>
        <w:bookmarkEnd w:id="4936"/>
        <w:tc>
          <w:tcPr>
            <w:tcW w:w="425" w:type="dxa"/>
            <w:shd w:val="clear" w:color="auto" w:fill="auto"/>
          </w:tcPr>
          <w:p w14:paraId="2123EFE7" w14:textId="77777777" w:rsidR="002649A3" w:rsidRPr="001C278C" w:rsidRDefault="002649A3" w:rsidP="002649A3">
            <w:pPr>
              <w:pStyle w:val="Text"/>
            </w:pPr>
            <w:r w:rsidRPr="00856563">
              <w:fldChar w:fldCharType="begin"/>
            </w:r>
            <w:r w:rsidRPr="00856563">
              <w:instrText xml:space="preserve"> LISTNUM  NumberDefault \l 8 </w:instrText>
            </w:r>
            <w:r w:rsidRPr="00856563">
              <w:fldChar w:fldCharType="end">
                <w:numberingChange w:id="4937" w:author="Angela Kluge" w:date="2014-02-08T11:40:00Z" w:original="b."/>
              </w:fldChar>
            </w:r>
          </w:p>
        </w:tc>
        <w:tc>
          <w:tcPr>
            <w:tcW w:w="1051" w:type="dxa"/>
            <w:shd w:val="clear" w:color="auto" w:fill="auto"/>
          </w:tcPr>
          <w:p w14:paraId="7AB737F2" w14:textId="77777777" w:rsidR="002649A3" w:rsidRPr="00983EAE" w:rsidRDefault="002649A3" w:rsidP="002649A3">
            <w:pPr>
              <w:pStyle w:val="Text"/>
            </w:pPr>
            <w:r>
              <w:t>Speaker-2:</w:t>
            </w:r>
          </w:p>
        </w:tc>
        <w:tc>
          <w:tcPr>
            <w:tcW w:w="917" w:type="dxa"/>
            <w:shd w:val="clear" w:color="auto" w:fill="auto"/>
          </w:tcPr>
          <w:p w14:paraId="61EA469C" w14:textId="77777777" w:rsidR="002649A3" w:rsidRPr="004C58A2" w:rsidRDefault="002649A3" w:rsidP="002649A3">
            <w:pPr>
              <w:pStyle w:val="Text"/>
              <w:rPr>
                <w:rStyle w:val="ChBlueBold"/>
              </w:rPr>
            </w:pPr>
            <w:r>
              <w:rPr>
                <w:rStyle w:val="ChBlueBold"/>
              </w:rPr>
              <w:t>mm-mm</w:t>
            </w:r>
          </w:p>
        </w:tc>
      </w:tr>
      <w:tr w:rsidR="002649A3" w:rsidRPr="00AC23C4" w14:paraId="24AB84EF" w14:textId="77777777" w:rsidTr="00AC23C4">
        <w:tc>
          <w:tcPr>
            <w:tcW w:w="709" w:type="dxa"/>
            <w:shd w:val="clear" w:color="auto" w:fill="auto"/>
          </w:tcPr>
          <w:p w14:paraId="683F7E5D" w14:textId="77777777" w:rsidR="002649A3" w:rsidRPr="0002392A" w:rsidRDefault="002649A3" w:rsidP="002649A3">
            <w:pPr>
              <w:pStyle w:val="GlossEng"/>
            </w:pPr>
          </w:p>
        </w:tc>
        <w:tc>
          <w:tcPr>
            <w:tcW w:w="425" w:type="dxa"/>
            <w:shd w:val="clear" w:color="auto" w:fill="auto"/>
          </w:tcPr>
          <w:p w14:paraId="66DFA580" w14:textId="77777777" w:rsidR="002649A3" w:rsidRPr="00F77331" w:rsidRDefault="002649A3" w:rsidP="002649A3">
            <w:pPr>
              <w:pStyle w:val="GlossEng"/>
            </w:pPr>
          </w:p>
        </w:tc>
        <w:tc>
          <w:tcPr>
            <w:tcW w:w="1051" w:type="dxa"/>
            <w:shd w:val="clear" w:color="auto" w:fill="auto"/>
          </w:tcPr>
          <w:p w14:paraId="2CDD1909" w14:textId="77777777" w:rsidR="002649A3" w:rsidRPr="00983EAE" w:rsidRDefault="002649A3" w:rsidP="002649A3">
            <w:pPr>
              <w:pStyle w:val="GlossEng"/>
            </w:pPr>
          </w:p>
        </w:tc>
        <w:tc>
          <w:tcPr>
            <w:tcW w:w="917" w:type="dxa"/>
            <w:shd w:val="clear" w:color="auto" w:fill="auto"/>
          </w:tcPr>
          <w:p w14:paraId="39163993" w14:textId="77777777" w:rsidR="002649A3" w:rsidRPr="0002392A" w:rsidRDefault="002649A3" w:rsidP="002649A3">
            <w:pPr>
              <w:pStyle w:val="GlossEng"/>
            </w:pPr>
            <w:r>
              <w:t>mhm</w:t>
            </w:r>
          </w:p>
        </w:tc>
      </w:tr>
    </w:tbl>
    <w:p w14:paraId="63179811" w14:textId="5BD2B2BB" w:rsidR="002649A3" w:rsidRPr="00F9554F" w:rsidRDefault="002649A3" w:rsidP="002649A3">
      <w:pPr>
        <w:pStyle w:val="FreeTranslAlphaEng"/>
      </w:pPr>
      <w:r>
        <w:t xml:space="preserve">Speaker-1: </w:t>
      </w:r>
      <w:r w:rsidR="00B7093A">
        <w:t>‘</w:t>
      </w:r>
      <w:r>
        <w:rPr>
          <w:rStyle w:val="ChBlueBold"/>
        </w:rPr>
        <w:t>mhm</w:t>
      </w:r>
      <w:r w:rsidRPr="003A1423">
        <w:t>!</w:t>
      </w:r>
      <w:r w:rsidR="00B7093A">
        <w:t>’</w:t>
      </w:r>
      <w:r>
        <w:t xml:space="preserve"> </w:t>
      </w:r>
      <w:r w:rsidRPr="00455F69">
        <w:rPr>
          <w:rStyle w:val="ExampleSource"/>
        </w:rPr>
        <w:t>[080919-006-CvNP.0030-0031]</w:t>
      </w:r>
    </w:p>
    <w:tbl>
      <w:tblPr>
        <w:tblW w:w="6117" w:type="dxa"/>
        <w:tblCellMar>
          <w:left w:w="42" w:type="dxa"/>
          <w:right w:w="42" w:type="dxa"/>
        </w:tblCellMar>
        <w:tblLook w:val="01E0" w:firstRow="1" w:lastRow="1" w:firstColumn="1" w:lastColumn="1" w:noHBand="0" w:noVBand="0"/>
      </w:tblPr>
      <w:tblGrid>
        <w:gridCol w:w="709"/>
        <w:gridCol w:w="425"/>
        <w:gridCol w:w="1051"/>
        <w:gridCol w:w="496"/>
        <w:gridCol w:w="495"/>
        <w:gridCol w:w="777"/>
        <w:gridCol w:w="489"/>
        <w:gridCol w:w="513"/>
        <w:gridCol w:w="1162"/>
      </w:tblGrid>
      <w:tr w:rsidR="00AC23C4" w:rsidRPr="005F3BBD" w14:paraId="2E382406" w14:textId="77777777" w:rsidTr="00AC23C4">
        <w:tc>
          <w:tcPr>
            <w:tcW w:w="709" w:type="dxa"/>
            <w:shd w:val="clear" w:color="auto" w:fill="auto"/>
          </w:tcPr>
          <w:p w14:paraId="1B31BCD0" w14:textId="77777777" w:rsidR="002649A3" w:rsidRPr="008A3EB0" w:rsidRDefault="002649A3" w:rsidP="002649A3">
            <w:pPr>
              <w:pStyle w:val="O0Nwnext"/>
            </w:pPr>
            <w:bookmarkStart w:id="4938" w:name="_Ref363916891"/>
            <w:bookmarkStart w:id="4939" w:name="_Ref363916877"/>
            <w:r w:rsidRPr="007A0BC8">
              <w:t>(</w:t>
            </w:r>
            <w:fldSimple w:instr=" SEQ ( \* ARABIC \s 1 ">
              <w:r w:rsidR="00154D81">
                <w:rPr>
                  <w:noProof/>
                </w:rPr>
                <w:t>26</w:t>
              </w:r>
            </w:fldSimple>
            <w:bookmarkEnd w:id="4938"/>
            <w:r w:rsidRPr="007A0BC8">
              <w:t>)</w:t>
            </w:r>
            <w:bookmarkEnd w:id="4939"/>
          </w:p>
        </w:tc>
        <w:bookmarkStart w:id="4940" w:name="_Ref363916954"/>
        <w:bookmarkEnd w:id="4940"/>
        <w:tc>
          <w:tcPr>
            <w:tcW w:w="425" w:type="dxa"/>
            <w:shd w:val="clear" w:color="auto" w:fill="auto"/>
          </w:tcPr>
          <w:p w14:paraId="5E253BF8"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41" w:author="Angela Kluge" w:date="2014-02-08T11:40:00Z" w:original="a."/>
              </w:fldChar>
            </w:r>
          </w:p>
        </w:tc>
        <w:tc>
          <w:tcPr>
            <w:tcW w:w="1051" w:type="dxa"/>
            <w:shd w:val="clear" w:color="auto" w:fill="auto"/>
          </w:tcPr>
          <w:p w14:paraId="557A9313" w14:textId="77777777" w:rsidR="002649A3" w:rsidRPr="00983EAE" w:rsidRDefault="002649A3" w:rsidP="002649A3">
            <w:pPr>
              <w:pStyle w:val="Text"/>
            </w:pPr>
            <w:r>
              <w:t>Speaker-1:</w:t>
            </w:r>
          </w:p>
        </w:tc>
        <w:tc>
          <w:tcPr>
            <w:tcW w:w="496" w:type="dxa"/>
            <w:shd w:val="clear" w:color="auto" w:fill="auto"/>
          </w:tcPr>
          <w:p w14:paraId="5A693504" w14:textId="77777777" w:rsidR="002649A3" w:rsidRPr="008931B7" w:rsidRDefault="002649A3" w:rsidP="002649A3">
            <w:pPr>
              <w:pStyle w:val="Text"/>
            </w:pPr>
            <w:r w:rsidRPr="008931B7">
              <w:t>ade</w:t>
            </w:r>
          </w:p>
        </w:tc>
        <w:tc>
          <w:tcPr>
            <w:tcW w:w="495" w:type="dxa"/>
            <w:shd w:val="clear" w:color="auto" w:fill="auto"/>
          </w:tcPr>
          <w:p w14:paraId="1123B0A0" w14:textId="77777777" w:rsidR="002649A3" w:rsidRPr="008931B7" w:rsidRDefault="002649A3" w:rsidP="002649A3">
            <w:pPr>
              <w:pStyle w:val="Text"/>
            </w:pPr>
            <w:r>
              <w:t>h</w:t>
            </w:r>
            <w:r w:rsidRPr="008931B7">
              <w:t>ari</w:t>
            </w:r>
          </w:p>
        </w:tc>
        <w:tc>
          <w:tcPr>
            <w:tcW w:w="777" w:type="dxa"/>
            <w:shd w:val="clear" w:color="auto" w:fill="auto"/>
          </w:tcPr>
          <w:p w14:paraId="213B9942" w14:textId="77777777" w:rsidR="002649A3" w:rsidRPr="008931B7" w:rsidRDefault="002649A3" w:rsidP="002649A3">
            <w:pPr>
              <w:pStyle w:val="Text"/>
            </w:pPr>
            <w:r w:rsidRPr="008931B7">
              <w:t>ini</w:t>
            </w:r>
          </w:p>
        </w:tc>
        <w:tc>
          <w:tcPr>
            <w:tcW w:w="489" w:type="dxa"/>
            <w:shd w:val="clear" w:color="auto" w:fill="auto"/>
          </w:tcPr>
          <w:p w14:paraId="0673361F" w14:textId="77777777" w:rsidR="002649A3" w:rsidRPr="008931B7" w:rsidRDefault="002649A3" w:rsidP="002649A3">
            <w:pPr>
              <w:pStyle w:val="Text"/>
            </w:pPr>
            <w:r w:rsidRPr="008931B7">
              <w:t>ko</w:t>
            </w:r>
          </w:p>
        </w:tc>
        <w:tc>
          <w:tcPr>
            <w:tcW w:w="513" w:type="dxa"/>
            <w:shd w:val="clear" w:color="auto" w:fill="auto"/>
          </w:tcPr>
          <w:p w14:paraId="0CEFFF22" w14:textId="77777777" w:rsidR="002649A3" w:rsidRPr="008931B7" w:rsidRDefault="002649A3" w:rsidP="002649A3">
            <w:pPr>
              <w:pStyle w:val="Text"/>
            </w:pPr>
            <w:r w:rsidRPr="008931B7">
              <w:t>t</w:t>
            </w:r>
            <w:r>
              <w:t>ra</w:t>
            </w:r>
          </w:p>
        </w:tc>
        <w:tc>
          <w:tcPr>
            <w:tcW w:w="1162" w:type="dxa"/>
            <w:shd w:val="clear" w:color="auto" w:fill="auto"/>
          </w:tcPr>
          <w:p w14:paraId="6E1B73D8" w14:textId="77777777" w:rsidR="002649A3" w:rsidRPr="008931B7" w:rsidRDefault="002649A3" w:rsidP="002649A3">
            <w:pPr>
              <w:pStyle w:val="Text"/>
            </w:pPr>
            <w:r w:rsidRPr="008931B7">
              <w:t>skola</w:t>
            </w:r>
            <w:r>
              <w:t>?</w:t>
            </w:r>
          </w:p>
        </w:tc>
      </w:tr>
      <w:tr w:rsidR="00AC23C4" w:rsidRPr="00AC23C4" w14:paraId="34FF28CD" w14:textId="77777777" w:rsidTr="00AC23C4">
        <w:tc>
          <w:tcPr>
            <w:tcW w:w="709" w:type="dxa"/>
            <w:shd w:val="clear" w:color="auto" w:fill="auto"/>
          </w:tcPr>
          <w:p w14:paraId="3ACACC14" w14:textId="77777777" w:rsidR="002649A3" w:rsidRPr="00FA0A9B" w:rsidRDefault="002649A3" w:rsidP="002649A3">
            <w:pPr>
              <w:pStyle w:val="GlossEng"/>
            </w:pPr>
          </w:p>
        </w:tc>
        <w:tc>
          <w:tcPr>
            <w:tcW w:w="425" w:type="dxa"/>
            <w:shd w:val="clear" w:color="auto" w:fill="auto"/>
          </w:tcPr>
          <w:p w14:paraId="1103E333" w14:textId="77777777" w:rsidR="002649A3" w:rsidRPr="00664F2E" w:rsidRDefault="002649A3" w:rsidP="002649A3">
            <w:pPr>
              <w:pStyle w:val="GlossEng"/>
            </w:pPr>
          </w:p>
        </w:tc>
        <w:tc>
          <w:tcPr>
            <w:tcW w:w="1051" w:type="dxa"/>
            <w:shd w:val="clear" w:color="auto" w:fill="auto"/>
          </w:tcPr>
          <w:p w14:paraId="5D2FDD63" w14:textId="77777777" w:rsidR="002649A3" w:rsidRPr="00664F2E" w:rsidRDefault="002649A3" w:rsidP="002649A3">
            <w:pPr>
              <w:pStyle w:val="GlossEng"/>
            </w:pPr>
          </w:p>
        </w:tc>
        <w:tc>
          <w:tcPr>
            <w:tcW w:w="496" w:type="dxa"/>
            <w:shd w:val="clear" w:color="auto" w:fill="auto"/>
          </w:tcPr>
          <w:p w14:paraId="104D1235" w14:textId="77777777" w:rsidR="002649A3" w:rsidRPr="008931B7" w:rsidRDefault="002649A3" w:rsidP="002649A3">
            <w:pPr>
              <w:pStyle w:val="GlossEng"/>
            </w:pPr>
            <w:r w:rsidRPr="008931B7">
              <w:t>ySb</w:t>
            </w:r>
          </w:p>
        </w:tc>
        <w:tc>
          <w:tcPr>
            <w:tcW w:w="495" w:type="dxa"/>
            <w:shd w:val="clear" w:color="auto" w:fill="auto"/>
          </w:tcPr>
          <w:p w14:paraId="77C03CAA" w14:textId="77777777" w:rsidR="002649A3" w:rsidRPr="008931B7" w:rsidRDefault="002649A3" w:rsidP="002649A3">
            <w:pPr>
              <w:pStyle w:val="GlossEng"/>
            </w:pPr>
            <w:r w:rsidRPr="008931B7">
              <w:t>day</w:t>
            </w:r>
          </w:p>
        </w:tc>
        <w:tc>
          <w:tcPr>
            <w:tcW w:w="777" w:type="dxa"/>
            <w:shd w:val="clear" w:color="auto" w:fill="auto"/>
          </w:tcPr>
          <w:p w14:paraId="24E4358E" w14:textId="77777777" w:rsidR="002649A3" w:rsidRPr="0099608C" w:rsidRDefault="002649A3" w:rsidP="002649A3">
            <w:pPr>
              <w:pStyle w:val="GlossEng"/>
              <w:rPr>
                <w:rStyle w:val="ChSmallCaps"/>
              </w:rPr>
            </w:pPr>
            <w:r w:rsidRPr="0099608C">
              <w:rPr>
                <w:rStyle w:val="ChSmallCaps"/>
              </w:rPr>
              <w:t>d.prox</w:t>
            </w:r>
          </w:p>
        </w:tc>
        <w:tc>
          <w:tcPr>
            <w:tcW w:w="489" w:type="dxa"/>
            <w:shd w:val="clear" w:color="auto" w:fill="auto"/>
          </w:tcPr>
          <w:p w14:paraId="61E73C5C" w14:textId="77777777" w:rsidR="002649A3" w:rsidRPr="0099608C" w:rsidRDefault="002649A3" w:rsidP="002649A3">
            <w:pPr>
              <w:pStyle w:val="GlossEng"/>
              <w:rPr>
                <w:rStyle w:val="ChSmallCaps"/>
              </w:rPr>
            </w:pPr>
            <w:r w:rsidRPr="0099608C">
              <w:rPr>
                <w:rStyle w:val="ChSmallCaps"/>
              </w:rPr>
              <w:t>2sg</w:t>
            </w:r>
          </w:p>
        </w:tc>
        <w:tc>
          <w:tcPr>
            <w:tcW w:w="513" w:type="dxa"/>
            <w:shd w:val="clear" w:color="auto" w:fill="auto"/>
          </w:tcPr>
          <w:p w14:paraId="7F0382F7" w14:textId="77777777" w:rsidR="002649A3" w:rsidRPr="0099608C" w:rsidRDefault="002649A3" w:rsidP="002649A3">
            <w:pPr>
              <w:pStyle w:val="GlossEng"/>
              <w:rPr>
                <w:rStyle w:val="ChSmallCaps"/>
              </w:rPr>
            </w:pPr>
            <w:r w:rsidRPr="0099608C">
              <w:rPr>
                <w:rStyle w:val="ChSmallCaps"/>
              </w:rPr>
              <w:t>neg</w:t>
            </w:r>
          </w:p>
        </w:tc>
        <w:tc>
          <w:tcPr>
            <w:tcW w:w="1162" w:type="dxa"/>
            <w:shd w:val="clear" w:color="auto" w:fill="auto"/>
          </w:tcPr>
          <w:p w14:paraId="44C42D00" w14:textId="77777777" w:rsidR="002649A3" w:rsidRPr="008931B7" w:rsidRDefault="002649A3" w:rsidP="002649A3">
            <w:pPr>
              <w:pStyle w:val="GlossEng"/>
            </w:pPr>
            <w:r w:rsidRPr="008931B7">
              <w:t>go.to.school</w:t>
            </w:r>
          </w:p>
        </w:tc>
      </w:tr>
    </w:tbl>
    <w:p w14:paraId="3BCD051C" w14:textId="58017061" w:rsidR="002649A3" w:rsidRDefault="002649A3" w:rsidP="002649A3">
      <w:pPr>
        <w:pStyle w:val="FreeTranslAlphaEng"/>
      </w:pPr>
      <w:r>
        <w:t xml:space="preserve">Speaker-1: </w:t>
      </w:r>
      <w:r w:rsidR="00B7093A">
        <w:t>‘</w:t>
      </w:r>
      <w:r>
        <w:t>younger sister, don</w:t>
      </w:r>
      <w:r w:rsidR="00B7093A">
        <w:t>’</w:t>
      </w:r>
      <w:r>
        <w:t>t you go to school today?</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451"/>
        <w:gridCol w:w="489"/>
        <w:gridCol w:w="762"/>
        <w:gridCol w:w="1062"/>
      </w:tblGrid>
      <w:tr w:rsidR="00AC23C4" w:rsidRPr="005F3BBD" w14:paraId="35F54917" w14:textId="77777777" w:rsidTr="00AC23C4">
        <w:tc>
          <w:tcPr>
            <w:tcW w:w="709" w:type="dxa"/>
            <w:shd w:val="clear" w:color="auto" w:fill="auto"/>
          </w:tcPr>
          <w:p w14:paraId="4349C555" w14:textId="77777777" w:rsidR="002649A3" w:rsidRPr="003C43F5" w:rsidRDefault="002649A3" w:rsidP="002649A3">
            <w:pPr>
              <w:pStyle w:val="O0Nwnext"/>
            </w:pPr>
          </w:p>
        </w:tc>
        <w:bookmarkStart w:id="4942" w:name="_Ref363916955"/>
        <w:bookmarkEnd w:id="4942"/>
        <w:tc>
          <w:tcPr>
            <w:tcW w:w="425" w:type="dxa"/>
            <w:shd w:val="clear" w:color="auto" w:fill="auto"/>
          </w:tcPr>
          <w:p w14:paraId="002436A2" w14:textId="77777777" w:rsidR="002649A3" w:rsidRPr="001C278C" w:rsidRDefault="002649A3" w:rsidP="002649A3">
            <w:pPr>
              <w:pStyle w:val="O0Nwnext"/>
            </w:pPr>
            <w:r w:rsidRPr="00856563">
              <w:fldChar w:fldCharType="begin"/>
            </w:r>
            <w:r w:rsidRPr="00856563">
              <w:instrText xml:space="preserve"> LISTNUM  NumberDefault \l 8 </w:instrText>
            </w:r>
            <w:r w:rsidRPr="00856563">
              <w:fldChar w:fldCharType="end">
                <w:numberingChange w:id="4943" w:author="Angela Kluge" w:date="2014-02-08T11:40:00Z" w:original="b."/>
              </w:fldChar>
            </w:r>
          </w:p>
        </w:tc>
        <w:tc>
          <w:tcPr>
            <w:tcW w:w="1051" w:type="dxa"/>
            <w:shd w:val="clear" w:color="auto" w:fill="auto"/>
          </w:tcPr>
          <w:p w14:paraId="085095C9" w14:textId="77777777" w:rsidR="002649A3" w:rsidRPr="00983EAE" w:rsidRDefault="002649A3" w:rsidP="002649A3">
            <w:pPr>
              <w:pStyle w:val="Text"/>
            </w:pPr>
            <w:r>
              <w:t>Speaker-2:</w:t>
            </w:r>
          </w:p>
        </w:tc>
        <w:tc>
          <w:tcPr>
            <w:tcW w:w="451" w:type="dxa"/>
            <w:shd w:val="clear" w:color="auto" w:fill="auto"/>
          </w:tcPr>
          <w:p w14:paraId="168EE497" w14:textId="77777777" w:rsidR="002649A3" w:rsidRPr="005845A7" w:rsidRDefault="002649A3" w:rsidP="002649A3">
            <w:pPr>
              <w:pStyle w:val="Text"/>
            </w:pPr>
            <w:r w:rsidRPr="005845A7">
              <w:rPr>
                <w:rStyle w:val="ChBlueBold"/>
              </w:rPr>
              <w:t>yo</w:t>
            </w:r>
            <w:r>
              <w:t>,</w:t>
            </w:r>
          </w:p>
        </w:tc>
        <w:tc>
          <w:tcPr>
            <w:tcW w:w="489" w:type="dxa"/>
            <w:shd w:val="clear" w:color="auto" w:fill="auto"/>
          </w:tcPr>
          <w:p w14:paraId="02E428ED" w14:textId="77777777" w:rsidR="002649A3" w:rsidRPr="008931B7" w:rsidRDefault="002649A3" w:rsidP="002649A3">
            <w:pPr>
              <w:pStyle w:val="Text"/>
            </w:pPr>
            <w:r w:rsidRPr="008931B7">
              <w:t>sa</w:t>
            </w:r>
          </w:p>
        </w:tc>
        <w:tc>
          <w:tcPr>
            <w:tcW w:w="762" w:type="dxa"/>
            <w:shd w:val="clear" w:color="auto" w:fill="auto"/>
          </w:tcPr>
          <w:p w14:paraId="0602B98C" w14:textId="77777777" w:rsidR="002649A3" w:rsidRPr="008931B7" w:rsidRDefault="002649A3" w:rsidP="002649A3">
            <w:pPr>
              <w:pStyle w:val="Text"/>
            </w:pPr>
            <w:r w:rsidRPr="008931B7">
              <w:t>minta</w:t>
            </w:r>
          </w:p>
        </w:tc>
        <w:tc>
          <w:tcPr>
            <w:tcW w:w="1062" w:type="dxa"/>
            <w:shd w:val="clear" w:color="auto" w:fill="auto"/>
          </w:tcPr>
          <w:p w14:paraId="3194D67D" w14:textId="2C2644CE" w:rsidR="002649A3" w:rsidRPr="008931B7" w:rsidRDefault="002649A3" w:rsidP="002649A3">
            <w:pPr>
              <w:pStyle w:val="Text"/>
            </w:pPr>
            <w:r w:rsidRPr="008931B7">
              <w:t>ijin</w:t>
            </w:r>
            <w:r w:rsidR="00E905AB">
              <w:t>g</w:t>
            </w:r>
          </w:p>
        </w:tc>
      </w:tr>
      <w:tr w:rsidR="00AC23C4" w:rsidRPr="00AC23C4" w14:paraId="7DFCD6F5" w14:textId="77777777" w:rsidTr="00AC23C4">
        <w:tc>
          <w:tcPr>
            <w:tcW w:w="709" w:type="dxa"/>
            <w:shd w:val="clear" w:color="auto" w:fill="auto"/>
          </w:tcPr>
          <w:p w14:paraId="1E01B579" w14:textId="77777777" w:rsidR="002649A3" w:rsidRPr="003C43F5" w:rsidRDefault="002649A3" w:rsidP="002649A3">
            <w:pPr>
              <w:pStyle w:val="GlossEng"/>
            </w:pPr>
          </w:p>
        </w:tc>
        <w:tc>
          <w:tcPr>
            <w:tcW w:w="425" w:type="dxa"/>
            <w:shd w:val="clear" w:color="auto" w:fill="auto"/>
          </w:tcPr>
          <w:p w14:paraId="429BACB0" w14:textId="77777777" w:rsidR="002649A3" w:rsidRPr="00F77331" w:rsidRDefault="002649A3" w:rsidP="002649A3">
            <w:pPr>
              <w:pStyle w:val="GlossEng"/>
            </w:pPr>
          </w:p>
        </w:tc>
        <w:tc>
          <w:tcPr>
            <w:tcW w:w="1051" w:type="dxa"/>
            <w:shd w:val="clear" w:color="auto" w:fill="auto"/>
          </w:tcPr>
          <w:p w14:paraId="693CAB96" w14:textId="77777777" w:rsidR="002649A3" w:rsidRPr="00983EAE" w:rsidRDefault="002649A3" w:rsidP="002649A3">
            <w:pPr>
              <w:pStyle w:val="GlossEng"/>
            </w:pPr>
          </w:p>
        </w:tc>
        <w:tc>
          <w:tcPr>
            <w:tcW w:w="451" w:type="dxa"/>
            <w:shd w:val="clear" w:color="auto" w:fill="auto"/>
          </w:tcPr>
          <w:p w14:paraId="578F768D" w14:textId="77777777" w:rsidR="002649A3" w:rsidRPr="008931B7" w:rsidRDefault="002649A3" w:rsidP="002649A3">
            <w:pPr>
              <w:pStyle w:val="GlossEng"/>
            </w:pPr>
            <w:r w:rsidRPr="008931B7">
              <w:t>yes</w:t>
            </w:r>
          </w:p>
        </w:tc>
        <w:tc>
          <w:tcPr>
            <w:tcW w:w="489" w:type="dxa"/>
            <w:shd w:val="clear" w:color="auto" w:fill="auto"/>
          </w:tcPr>
          <w:p w14:paraId="35C3EFFE" w14:textId="77777777" w:rsidR="002649A3" w:rsidRPr="0099608C" w:rsidRDefault="002649A3" w:rsidP="002649A3">
            <w:pPr>
              <w:pStyle w:val="GlossEng"/>
              <w:rPr>
                <w:rStyle w:val="ChSmallCaps"/>
              </w:rPr>
            </w:pPr>
            <w:r w:rsidRPr="0099608C">
              <w:rPr>
                <w:rStyle w:val="ChSmallCaps"/>
              </w:rPr>
              <w:t>1sg</w:t>
            </w:r>
          </w:p>
        </w:tc>
        <w:tc>
          <w:tcPr>
            <w:tcW w:w="762" w:type="dxa"/>
            <w:shd w:val="clear" w:color="auto" w:fill="auto"/>
          </w:tcPr>
          <w:p w14:paraId="38DAA4E9" w14:textId="77777777" w:rsidR="002649A3" w:rsidRPr="008931B7" w:rsidRDefault="002649A3" w:rsidP="002649A3">
            <w:pPr>
              <w:pStyle w:val="GlossEng"/>
            </w:pPr>
            <w:r w:rsidRPr="008931B7">
              <w:t>request</w:t>
            </w:r>
          </w:p>
        </w:tc>
        <w:tc>
          <w:tcPr>
            <w:tcW w:w="1062" w:type="dxa"/>
            <w:shd w:val="clear" w:color="auto" w:fill="auto"/>
          </w:tcPr>
          <w:p w14:paraId="36F55CFB" w14:textId="77777777" w:rsidR="002649A3" w:rsidRPr="008931B7" w:rsidRDefault="002649A3" w:rsidP="002649A3">
            <w:pPr>
              <w:pStyle w:val="GlossEng"/>
            </w:pPr>
            <w:r w:rsidRPr="008931B7">
              <w:t>permission</w:t>
            </w:r>
          </w:p>
        </w:tc>
      </w:tr>
    </w:tbl>
    <w:p w14:paraId="67CF63AC" w14:textId="69C3C178" w:rsidR="002649A3" w:rsidRDefault="002649A3" w:rsidP="002649A3">
      <w:pPr>
        <w:pStyle w:val="FreeTranslAlphaEng"/>
      </w:pPr>
      <w:r>
        <w:t xml:space="preserve">Speaker-2: </w:t>
      </w:r>
      <w:r w:rsidR="00B7093A">
        <w:t>‘</w:t>
      </w:r>
      <w:r w:rsidRPr="003C43F5">
        <w:rPr>
          <w:rStyle w:val="ChBlueBold"/>
        </w:rPr>
        <w:t>yes</w:t>
      </w:r>
      <w:r>
        <w:t>, I asked for a leave of absence</w:t>
      </w:r>
      <w:r w:rsidR="00B7093A">
        <w:t>’</w:t>
      </w:r>
      <w:r>
        <w:t xml:space="preserve"> (Lit. </w:t>
      </w:r>
      <w:r w:rsidR="00B7093A">
        <w:t>‘</w:t>
      </w:r>
      <w:r>
        <w:t>request permission (to be absent from school)</w:t>
      </w:r>
      <w:r w:rsidR="00B7093A">
        <w:t>’</w:t>
      </w:r>
      <w:r>
        <w:t xml:space="preserve">) </w:t>
      </w:r>
      <w:r w:rsidRPr="0057249B">
        <w:rPr>
          <w:rStyle w:val="ExampleSource"/>
        </w:rPr>
        <w:t>[080922-001a-CvPh.</w:t>
      </w:r>
      <w:r>
        <w:rPr>
          <w:rStyle w:val="ExampleSource"/>
        </w:rPr>
        <w:t>0093-</w:t>
      </w:r>
      <w:r w:rsidRPr="0057249B">
        <w:rPr>
          <w:rStyle w:val="ExampleSource"/>
        </w:rPr>
        <w:t>0094]</w:t>
      </w:r>
    </w:p>
    <w:p w14:paraId="1A2FA244" w14:textId="07AD1962" w:rsidR="002649A3" w:rsidRDefault="002649A3" w:rsidP="0089723E">
      <w:pPr>
        <w:pStyle w:val="Body0005after"/>
      </w:pPr>
      <w:r>
        <w:t>Negative answers to neutral positive or negative polar questions are formed in three ways, as discussed in §</w:t>
      </w:r>
      <w:r>
        <w:fldChar w:fldCharType="begin"/>
      </w:r>
      <w:r>
        <w:instrText xml:space="preserve"> REF _Ref367461746 \w \h </w:instrText>
      </w:r>
      <w:r>
        <w:fldChar w:fldCharType="separate"/>
      </w:r>
      <w:r w:rsidR="00154D81">
        <w:rPr>
          <w:cs/>
        </w:rPr>
        <w:t>‎</w:t>
      </w:r>
      <w:r w:rsidR="00154D81">
        <w:t>13.1.1.4</w:t>
      </w:r>
      <w:r>
        <w:fldChar w:fldCharType="end"/>
      </w:r>
      <w:r>
        <w:t xml:space="preserve"> and §</w:t>
      </w:r>
      <w:r>
        <w:fldChar w:fldCharType="begin"/>
      </w:r>
      <w:r>
        <w:instrText xml:space="preserve"> REF _Ref363560297 \w \h </w:instrText>
      </w:r>
      <w:r>
        <w:fldChar w:fldCharType="separate"/>
      </w:r>
      <w:r w:rsidR="00154D81">
        <w:rPr>
          <w:cs/>
        </w:rPr>
        <w:t>‎</w:t>
      </w:r>
      <w:r w:rsidR="00154D81">
        <w:t>13.1.2</w:t>
      </w:r>
      <w:r>
        <w:fldChar w:fldCharType="end"/>
      </w:r>
      <w:r>
        <w:t xml:space="preserve">. Negative replies to polar questions are formed with </w:t>
      </w:r>
      <w:r w:rsidRPr="00D83F9B">
        <w:rPr>
          <w:rStyle w:val="ChItalBold"/>
        </w:rPr>
        <w:t>tida</w:t>
      </w:r>
      <w:r>
        <w:t xml:space="preserve"> </w:t>
      </w:r>
      <w:r w:rsidR="00B7093A">
        <w:t>‘</w:t>
      </w:r>
      <w:r w:rsidRPr="0099608C">
        <w:rPr>
          <w:rStyle w:val="ChSmallCaps"/>
        </w:rPr>
        <w:t>neg</w:t>
      </w:r>
      <w:r w:rsidR="00B7093A">
        <w:t>’</w:t>
      </w:r>
      <w:r>
        <w:t xml:space="preserve"> as shown in </w:t>
      </w:r>
      <w:r>
        <w:fldChar w:fldCharType="begin"/>
      </w:r>
      <w:r>
        <w:instrText xml:space="preserve"> REF _Ref358290149 \h </w:instrText>
      </w:r>
      <w:r>
        <w:fldChar w:fldCharType="separate"/>
      </w:r>
      <w:r w:rsidR="00154D81">
        <w:t>(</w:t>
      </w:r>
      <w:r w:rsidR="00154D81">
        <w:rPr>
          <w:noProof/>
        </w:rPr>
        <w:t>13</w:t>
      </w:r>
      <w:r w:rsidR="00154D81">
        <w:t>)</w:t>
      </w:r>
      <w:r>
        <w:fldChar w:fldCharType="end"/>
      </w:r>
      <w:r>
        <w:t xml:space="preserve">, repeated as </w:t>
      </w:r>
      <w:r>
        <w:fldChar w:fldCharType="begin"/>
      </w:r>
      <w:r>
        <w:instrText xml:space="preserve"> REF _Ref363916874 \h </w:instrText>
      </w:r>
      <w:r>
        <w:fldChar w:fldCharType="separate"/>
      </w:r>
      <w:r w:rsidR="00154D81" w:rsidRPr="007A0BC8">
        <w:t>(</w:t>
      </w:r>
      <w:r w:rsidR="00154D81">
        <w:rPr>
          <w:noProof/>
        </w:rPr>
        <w:t>27</w:t>
      </w:r>
      <w:r w:rsidR="00154D81" w:rsidRPr="007A0BC8">
        <w:t>)</w:t>
      </w:r>
      <w:r>
        <w:fldChar w:fldCharType="end"/>
      </w:r>
      <w:r>
        <w:t xml:space="preserve">, or with the negative existential phrase </w:t>
      </w:r>
      <w:r w:rsidRPr="002D431A">
        <w:rPr>
          <w:rStyle w:val="ChItalBold"/>
        </w:rPr>
        <w:t>tida</w:t>
      </w:r>
      <w:r>
        <w:t>/</w:t>
      </w:r>
      <w:r w:rsidRPr="004A1210">
        <w:rPr>
          <w:rStyle w:val="ChItalBold"/>
        </w:rPr>
        <w:t>tra ada</w:t>
      </w:r>
      <w:r>
        <w:t xml:space="preserve"> </w:t>
      </w:r>
      <w:r w:rsidR="00B7093A">
        <w:t>‘</w:t>
      </w:r>
      <w:r>
        <w:t>(it) doesn</w:t>
      </w:r>
      <w:r w:rsidR="00B7093A">
        <w:t>’</w:t>
      </w:r>
      <w:r>
        <w:t>t exist</w:t>
      </w:r>
      <w:r w:rsidR="00B7093A">
        <w:t>’</w:t>
      </w:r>
      <w:r>
        <w:t xml:space="preserve">, as in </w:t>
      </w:r>
      <w:r>
        <w:fldChar w:fldCharType="begin"/>
      </w:r>
      <w:r>
        <w:instrText xml:space="preserve"> REF _Ref358290151 \h </w:instrText>
      </w:r>
      <w:r>
        <w:fldChar w:fldCharType="separate"/>
      </w:r>
      <w:r w:rsidR="00154D81">
        <w:t>(</w:t>
      </w:r>
      <w:r w:rsidR="00154D81">
        <w:rPr>
          <w:noProof/>
        </w:rPr>
        <w:t>14</w:t>
      </w:r>
      <w:r w:rsidR="00154D81">
        <w:t>)</w:t>
      </w:r>
      <w:r>
        <w:fldChar w:fldCharType="end"/>
      </w:r>
      <w:r>
        <w:t xml:space="preserve">, repeated as </w:t>
      </w:r>
      <w:r>
        <w:fldChar w:fldCharType="begin"/>
      </w:r>
      <w:r>
        <w:instrText xml:space="preserve"> REF _Ref363916879 \h </w:instrText>
      </w:r>
      <w:r>
        <w:fldChar w:fldCharType="separate"/>
      </w:r>
      <w:r w:rsidR="00154D81" w:rsidRPr="007A0BC8">
        <w:t>(</w:t>
      </w:r>
      <w:r w:rsidR="00154D81">
        <w:rPr>
          <w:noProof/>
        </w:rPr>
        <w:t>28</w:t>
      </w:r>
      <w:r w:rsidR="00154D81" w:rsidRPr="007A0BC8">
        <w:t>)</w:t>
      </w:r>
      <w:r>
        <w:fldChar w:fldCharType="end"/>
      </w:r>
      <w:r>
        <w:t xml:space="preserve">, when negating verbal constructions. Negative answers to polar questions are formed with </w:t>
      </w:r>
      <w:r w:rsidR="005960B3" w:rsidRPr="00553CD0">
        <w:rPr>
          <w:rStyle w:val="ChItalBold"/>
        </w:rPr>
        <w:t>bukan</w:t>
      </w:r>
      <w:r w:rsidR="005960B3">
        <w:rPr>
          <w:rStyle w:val="ChItalBold"/>
        </w:rPr>
        <w:t>g</w:t>
      </w:r>
      <w:r>
        <w:t xml:space="preserve"> </w:t>
      </w:r>
      <w:r w:rsidR="00B7093A">
        <w:t>‘</w:t>
      </w:r>
      <w:r w:rsidRPr="0099608C">
        <w:rPr>
          <w:rStyle w:val="ChSmallCaps"/>
        </w:rPr>
        <w:t>neg</w:t>
      </w:r>
      <w:r w:rsidR="00B7093A">
        <w:t>’</w:t>
      </w:r>
      <w:r>
        <w:t xml:space="preserve">, as in </w:t>
      </w:r>
      <w:r>
        <w:fldChar w:fldCharType="begin"/>
      </w:r>
      <w:r>
        <w:instrText xml:space="preserve"> REF _Ref358289359 \h </w:instrText>
      </w:r>
      <w:r>
        <w:fldChar w:fldCharType="separate"/>
      </w:r>
      <w:r w:rsidR="00154D81">
        <w:t>(</w:t>
      </w:r>
      <w:r w:rsidR="00154D81">
        <w:rPr>
          <w:noProof/>
        </w:rPr>
        <w:t>23</w:t>
      </w:r>
      <w:r w:rsidR="00154D81">
        <w:t>)</w:t>
      </w:r>
      <w:r>
        <w:fldChar w:fldCharType="end"/>
      </w:r>
      <w:r>
        <w:t xml:space="preserve">, repeated as </w:t>
      </w:r>
      <w:r>
        <w:fldChar w:fldCharType="begin"/>
      </w:r>
      <w:r>
        <w:instrText xml:space="preserve"> REF _Ref372457067 \h </w:instrText>
      </w:r>
      <w:r>
        <w:fldChar w:fldCharType="separate"/>
      </w:r>
      <w:r w:rsidR="00154D81">
        <w:t>(</w:t>
      </w:r>
      <w:r w:rsidR="00154D81">
        <w:rPr>
          <w:noProof/>
        </w:rPr>
        <w:t>29</w:t>
      </w:r>
      <w:r w:rsidR="00154D81">
        <w:t>)</w:t>
      </w:r>
      <w:r>
        <w:fldChar w:fldCharType="end"/>
      </w:r>
      <w:r>
        <w:t>, when negating nonverbal constructions.</w:t>
      </w:r>
    </w:p>
    <w:p w14:paraId="3070C9F2" w14:textId="77777777" w:rsidR="002649A3" w:rsidRDefault="002649A3" w:rsidP="002649A3">
      <w:pPr>
        <w:pStyle w:val="ExampleTitle"/>
      </w:pPr>
      <w:r>
        <w:t>Polar questions: Negative answers</w:t>
      </w:r>
    </w:p>
    <w:tbl>
      <w:tblPr>
        <w:tblW w:w="0" w:type="auto"/>
        <w:tblCellMar>
          <w:left w:w="42" w:type="dxa"/>
          <w:right w:w="42" w:type="dxa"/>
        </w:tblCellMar>
        <w:tblLook w:val="01E0" w:firstRow="1" w:lastRow="1" w:firstColumn="1" w:lastColumn="1" w:noHBand="0" w:noVBand="0"/>
      </w:tblPr>
      <w:tblGrid>
        <w:gridCol w:w="709"/>
        <w:gridCol w:w="425"/>
        <w:gridCol w:w="1051"/>
        <w:gridCol w:w="489"/>
        <w:gridCol w:w="696"/>
        <w:gridCol w:w="573"/>
        <w:gridCol w:w="818"/>
      </w:tblGrid>
      <w:tr w:rsidR="00AC23C4" w:rsidRPr="005F3BBD" w14:paraId="372CA380" w14:textId="77777777" w:rsidTr="00AC23C4">
        <w:tc>
          <w:tcPr>
            <w:tcW w:w="709" w:type="dxa"/>
            <w:shd w:val="clear" w:color="auto" w:fill="auto"/>
          </w:tcPr>
          <w:p w14:paraId="72000813" w14:textId="77777777" w:rsidR="002649A3" w:rsidRPr="008A3EB0" w:rsidRDefault="002649A3" w:rsidP="002649A3">
            <w:pPr>
              <w:pStyle w:val="O0Nwnext"/>
            </w:pPr>
            <w:bookmarkStart w:id="4944" w:name="_Ref363916888"/>
            <w:bookmarkStart w:id="4945" w:name="_Ref363916874"/>
            <w:r w:rsidRPr="007A0BC8">
              <w:t>(</w:t>
            </w:r>
            <w:fldSimple w:instr=" SEQ ( \* ARABIC \s 1 ">
              <w:r w:rsidR="00154D81">
                <w:rPr>
                  <w:noProof/>
                </w:rPr>
                <w:t>27</w:t>
              </w:r>
            </w:fldSimple>
            <w:bookmarkEnd w:id="4944"/>
            <w:r w:rsidRPr="007A0BC8">
              <w:t>)</w:t>
            </w:r>
            <w:bookmarkEnd w:id="4945"/>
          </w:p>
        </w:tc>
        <w:bookmarkStart w:id="4946" w:name="_Ref363916945"/>
        <w:bookmarkEnd w:id="4946"/>
        <w:tc>
          <w:tcPr>
            <w:tcW w:w="425" w:type="dxa"/>
            <w:shd w:val="clear" w:color="auto" w:fill="auto"/>
          </w:tcPr>
          <w:p w14:paraId="0642C5D4"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47" w:author="Angela Kluge" w:date="2014-02-08T11:40:00Z" w:original="a."/>
              </w:fldChar>
            </w:r>
          </w:p>
        </w:tc>
        <w:tc>
          <w:tcPr>
            <w:tcW w:w="1051" w:type="dxa"/>
            <w:shd w:val="clear" w:color="auto" w:fill="auto"/>
          </w:tcPr>
          <w:p w14:paraId="4AAC127C" w14:textId="77777777" w:rsidR="002649A3" w:rsidRPr="00983EAE" w:rsidRDefault="002649A3" w:rsidP="002649A3">
            <w:pPr>
              <w:pStyle w:val="Text"/>
            </w:pPr>
            <w:r>
              <w:t>Speaker-1:</w:t>
            </w:r>
          </w:p>
        </w:tc>
        <w:tc>
          <w:tcPr>
            <w:tcW w:w="489" w:type="dxa"/>
            <w:shd w:val="clear" w:color="auto" w:fill="auto"/>
          </w:tcPr>
          <w:p w14:paraId="464DE8ED" w14:textId="77777777" w:rsidR="002649A3" w:rsidRPr="00FA0A9B" w:rsidRDefault="002649A3" w:rsidP="002649A3">
            <w:pPr>
              <w:pStyle w:val="Text"/>
            </w:pPr>
            <w:r w:rsidRPr="00FA0A9B">
              <w:t>dia</w:t>
            </w:r>
          </w:p>
        </w:tc>
        <w:tc>
          <w:tcPr>
            <w:tcW w:w="696" w:type="dxa"/>
            <w:shd w:val="clear" w:color="auto" w:fill="auto"/>
          </w:tcPr>
          <w:p w14:paraId="35EDA9AF" w14:textId="77777777" w:rsidR="002649A3" w:rsidRPr="00FA0A9B" w:rsidRDefault="002649A3" w:rsidP="002649A3">
            <w:pPr>
              <w:pStyle w:val="Text"/>
            </w:pPr>
            <w:r w:rsidRPr="00FA0A9B">
              <w:t>bikin</w:t>
            </w:r>
            <w:r w:rsidR="00753525">
              <w:t>g</w:t>
            </w:r>
          </w:p>
        </w:tc>
        <w:tc>
          <w:tcPr>
            <w:tcW w:w="573" w:type="dxa"/>
            <w:shd w:val="clear" w:color="auto" w:fill="auto"/>
          </w:tcPr>
          <w:p w14:paraId="79937364" w14:textId="77777777" w:rsidR="002649A3" w:rsidRPr="00FA0A9B" w:rsidRDefault="002649A3" w:rsidP="002649A3">
            <w:pPr>
              <w:pStyle w:val="Text"/>
            </w:pPr>
            <w:r w:rsidRPr="00FA0A9B">
              <w:t>apa</w:t>
            </w:r>
            <w:r>
              <w:t>?</w:t>
            </w:r>
          </w:p>
        </w:tc>
        <w:tc>
          <w:tcPr>
            <w:tcW w:w="818" w:type="dxa"/>
            <w:shd w:val="clear" w:color="auto" w:fill="auto"/>
          </w:tcPr>
          <w:p w14:paraId="28BEB4D9" w14:textId="77777777" w:rsidR="002649A3" w:rsidRPr="00FA0A9B" w:rsidRDefault="002649A3" w:rsidP="002649A3">
            <w:pPr>
              <w:pStyle w:val="Text"/>
            </w:pPr>
            <w:r>
              <w:t>mabu</w:t>
            </w:r>
            <w:r w:rsidRPr="00FA0A9B">
              <w:t>k</w:t>
            </w:r>
            <w:r>
              <w:t>?</w:t>
            </w:r>
          </w:p>
        </w:tc>
      </w:tr>
      <w:tr w:rsidR="00AC23C4" w:rsidRPr="00AC23C4" w14:paraId="5048E6B3" w14:textId="77777777" w:rsidTr="00AC23C4">
        <w:tc>
          <w:tcPr>
            <w:tcW w:w="709" w:type="dxa"/>
            <w:shd w:val="clear" w:color="auto" w:fill="auto"/>
          </w:tcPr>
          <w:p w14:paraId="468947F5" w14:textId="77777777" w:rsidR="002649A3" w:rsidRPr="00FA0A9B" w:rsidRDefault="002649A3" w:rsidP="002649A3">
            <w:pPr>
              <w:pStyle w:val="GlossEng"/>
            </w:pPr>
          </w:p>
        </w:tc>
        <w:tc>
          <w:tcPr>
            <w:tcW w:w="425" w:type="dxa"/>
            <w:shd w:val="clear" w:color="auto" w:fill="auto"/>
          </w:tcPr>
          <w:p w14:paraId="1B9A4F68" w14:textId="77777777" w:rsidR="002649A3" w:rsidRPr="00664F2E" w:rsidRDefault="002649A3" w:rsidP="002649A3">
            <w:pPr>
              <w:pStyle w:val="GlossEng"/>
            </w:pPr>
          </w:p>
        </w:tc>
        <w:tc>
          <w:tcPr>
            <w:tcW w:w="1051" w:type="dxa"/>
            <w:shd w:val="clear" w:color="auto" w:fill="auto"/>
          </w:tcPr>
          <w:p w14:paraId="09E5149D" w14:textId="77777777" w:rsidR="002649A3" w:rsidRPr="00664F2E" w:rsidRDefault="002649A3" w:rsidP="002649A3">
            <w:pPr>
              <w:pStyle w:val="GlossEng"/>
            </w:pPr>
          </w:p>
        </w:tc>
        <w:tc>
          <w:tcPr>
            <w:tcW w:w="489" w:type="dxa"/>
            <w:shd w:val="clear" w:color="auto" w:fill="auto"/>
          </w:tcPr>
          <w:p w14:paraId="3454779E" w14:textId="77777777" w:rsidR="002649A3" w:rsidRPr="0099608C" w:rsidRDefault="002649A3" w:rsidP="002649A3">
            <w:pPr>
              <w:pStyle w:val="GlossEng"/>
              <w:rPr>
                <w:rStyle w:val="ChSmallCaps"/>
              </w:rPr>
            </w:pPr>
            <w:r w:rsidRPr="0099608C">
              <w:rPr>
                <w:rStyle w:val="ChSmallCaps"/>
              </w:rPr>
              <w:t>3sg</w:t>
            </w:r>
          </w:p>
        </w:tc>
        <w:tc>
          <w:tcPr>
            <w:tcW w:w="696" w:type="dxa"/>
            <w:shd w:val="clear" w:color="auto" w:fill="auto"/>
          </w:tcPr>
          <w:p w14:paraId="277DC529" w14:textId="77777777" w:rsidR="002649A3" w:rsidRPr="00FA0A9B" w:rsidRDefault="002649A3" w:rsidP="002649A3">
            <w:pPr>
              <w:pStyle w:val="GlossEng"/>
            </w:pPr>
            <w:r w:rsidRPr="00FA0A9B">
              <w:t>make</w:t>
            </w:r>
          </w:p>
        </w:tc>
        <w:tc>
          <w:tcPr>
            <w:tcW w:w="573" w:type="dxa"/>
            <w:shd w:val="clear" w:color="auto" w:fill="auto"/>
          </w:tcPr>
          <w:p w14:paraId="1F018ACA" w14:textId="77777777" w:rsidR="002649A3" w:rsidRPr="00FA0A9B" w:rsidRDefault="002649A3" w:rsidP="002649A3">
            <w:pPr>
              <w:pStyle w:val="GlossEng"/>
            </w:pPr>
            <w:r w:rsidRPr="00FA0A9B">
              <w:t>what</w:t>
            </w:r>
          </w:p>
        </w:tc>
        <w:tc>
          <w:tcPr>
            <w:tcW w:w="818" w:type="dxa"/>
            <w:shd w:val="clear" w:color="auto" w:fill="auto"/>
          </w:tcPr>
          <w:p w14:paraId="19363982" w14:textId="77777777" w:rsidR="002649A3" w:rsidRPr="00FA0A9B" w:rsidRDefault="00351EB0" w:rsidP="002649A3">
            <w:pPr>
              <w:pStyle w:val="GlossEng"/>
            </w:pPr>
            <w:r>
              <w:t>be.</w:t>
            </w:r>
            <w:r w:rsidR="002649A3" w:rsidRPr="00FA0A9B">
              <w:t>drunk</w:t>
            </w:r>
          </w:p>
        </w:tc>
      </w:tr>
    </w:tbl>
    <w:p w14:paraId="17C73CE4" w14:textId="2FC98858" w:rsidR="002649A3" w:rsidRDefault="002649A3" w:rsidP="002649A3">
      <w:pPr>
        <w:pStyle w:val="FreeTranslAlphaEng"/>
      </w:pPr>
      <w:r>
        <w:t xml:space="preserve">[About an accident:] Speaker-1: </w:t>
      </w:r>
      <w:r w:rsidR="00B7093A">
        <w:t>‘</w:t>
      </w:r>
      <w:r>
        <w:t>what did he do?, (was he) drunk?</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568"/>
        <w:gridCol w:w="489"/>
        <w:gridCol w:w="618"/>
      </w:tblGrid>
      <w:tr w:rsidR="00AC23C4" w:rsidRPr="005F3BBD" w14:paraId="33661F21" w14:textId="77777777" w:rsidTr="00AC23C4">
        <w:tc>
          <w:tcPr>
            <w:tcW w:w="709" w:type="dxa"/>
            <w:shd w:val="clear" w:color="auto" w:fill="auto"/>
          </w:tcPr>
          <w:p w14:paraId="5177C4D4" w14:textId="77777777" w:rsidR="002649A3" w:rsidRPr="00FA0A9B" w:rsidRDefault="002649A3" w:rsidP="002649A3">
            <w:pPr>
              <w:pStyle w:val="O0Nwnext"/>
            </w:pPr>
          </w:p>
        </w:tc>
        <w:bookmarkStart w:id="4948" w:name="_Ref363916946"/>
        <w:bookmarkEnd w:id="4948"/>
        <w:tc>
          <w:tcPr>
            <w:tcW w:w="425" w:type="dxa"/>
            <w:shd w:val="clear" w:color="auto" w:fill="auto"/>
          </w:tcPr>
          <w:p w14:paraId="7AC6D639" w14:textId="77777777" w:rsidR="002649A3" w:rsidRPr="001C278C" w:rsidRDefault="002649A3" w:rsidP="002649A3">
            <w:pPr>
              <w:pStyle w:val="Text"/>
            </w:pPr>
            <w:r w:rsidRPr="00856563">
              <w:fldChar w:fldCharType="begin"/>
            </w:r>
            <w:r w:rsidRPr="00856563">
              <w:instrText xml:space="preserve"> LISTNUM  NumberDefault \l 8 </w:instrText>
            </w:r>
            <w:r w:rsidRPr="00856563">
              <w:fldChar w:fldCharType="end">
                <w:numberingChange w:id="4949" w:author="Angela Kluge" w:date="2014-02-08T11:40:00Z" w:original="b."/>
              </w:fldChar>
            </w:r>
          </w:p>
        </w:tc>
        <w:tc>
          <w:tcPr>
            <w:tcW w:w="1051" w:type="dxa"/>
            <w:shd w:val="clear" w:color="auto" w:fill="auto"/>
          </w:tcPr>
          <w:p w14:paraId="39154769" w14:textId="77777777" w:rsidR="002649A3" w:rsidRPr="00983EAE" w:rsidRDefault="002649A3" w:rsidP="002649A3">
            <w:pPr>
              <w:pStyle w:val="Text"/>
            </w:pPr>
            <w:r>
              <w:t>Speaker-2:</w:t>
            </w:r>
          </w:p>
        </w:tc>
        <w:tc>
          <w:tcPr>
            <w:tcW w:w="568" w:type="dxa"/>
            <w:shd w:val="clear" w:color="auto" w:fill="auto"/>
          </w:tcPr>
          <w:p w14:paraId="006166FB" w14:textId="77777777" w:rsidR="002649A3" w:rsidRPr="00FA0A9B" w:rsidRDefault="002649A3" w:rsidP="002649A3">
            <w:pPr>
              <w:pStyle w:val="Text"/>
            </w:pPr>
            <w:r w:rsidRPr="00FA0A9B">
              <w:rPr>
                <w:rStyle w:val="ChBlueBold"/>
              </w:rPr>
              <w:t>tida</w:t>
            </w:r>
            <w:r w:rsidRPr="00E6285A">
              <w:t>,</w:t>
            </w:r>
          </w:p>
        </w:tc>
        <w:tc>
          <w:tcPr>
            <w:tcW w:w="489" w:type="dxa"/>
            <w:shd w:val="clear" w:color="auto" w:fill="auto"/>
          </w:tcPr>
          <w:p w14:paraId="33B86AE0" w14:textId="77777777" w:rsidR="002649A3" w:rsidRPr="00FA0A9B" w:rsidRDefault="002649A3" w:rsidP="002649A3">
            <w:pPr>
              <w:pStyle w:val="Text"/>
            </w:pPr>
            <w:r w:rsidRPr="00FA0A9B">
              <w:t>dia</w:t>
            </w:r>
          </w:p>
        </w:tc>
        <w:tc>
          <w:tcPr>
            <w:tcW w:w="618" w:type="dxa"/>
            <w:shd w:val="clear" w:color="auto" w:fill="auto"/>
          </w:tcPr>
          <w:p w14:paraId="44E8D5FD" w14:textId="77777777" w:rsidR="002649A3" w:rsidRPr="00FA0A9B" w:rsidRDefault="002649A3" w:rsidP="002649A3">
            <w:pPr>
              <w:pStyle w:val="Text"/>
            </w:pPr>
            <w:r w:rsidRPr="00FA0A9B">
              <w:t>balap</w:t>
            </w:r>
          </w:p>
        </w:tc>
      </w:tr>
      <w:tr w:rsidR="00AC23C4" w:rsidRPr="00AC23C4" w14:paraId="37E530C1" w14:textId="77777777" w:rsidTr="00AC23C4">
        <w:tc>
          <w:tcPr>
            <w:tcW w:w="709" w:type="dxa"/>
            <w:shd w:val="clear" w:color="auto" w:fill="auto"/>
          </w:tcPr>
          <w:p w14:paraId="6FC5151E" w14:textId="77777777" w:rsidR="002649A3" w:rsidRPr="00FA0A9B" w:rsidRDefault="002649A3" w:rsidP="002649A3">
            <w:pPr>
              <w:pStyle w:val="GlossEng"/>
            </w:pPr>
          </w:p>
        </w:tc>
        <w:tc>
          <w:tcPr>
            <w:tcW w:w="425" w:type="dxa"/>
            <w:shd w:val="clear" w:color="auto" w:fill="auto"/>
          </w:tcPr>
          <w:p w14:paraId="76C821D2" w14:textId="77777777" w:rsidR="002649A3" w:rsidRPr="00F77331" w:rsidRDefault="002649A3" w:rsidP="002649A3">
            <w:pPr>
              <w:pStyle w:val="GlossEng"/>
            </w:pPr>
          </w:p>
        </w:tc>
        <w:tc>
          <w:tcPr>
            <w:tcW w:w="1051" w:type="dxa"/>
            <w:shd w:val="clear" w:color="auto" w:fill="auto"/>
          </w:tcPr>
          <w:p w14:paraId="76C6744A" w14:textId="77777777" w:rsidR="002649A3" w:rsidRPr="00983EAE" w:rsidRDefault="002649A3" w:rsidP="002649A3">
            <w:pPr>
              <w:pStyle w:val="GlossEng"/>
            </w:pPr>
          </w:p>
        </w:tc>
        <w:tc>
          <w:tcPr>
            <w:tcW w:w="568" w:type="dxa"/>
            <w:shd w:val="clear" w:color="auto" w:fill="auto"/>
          </w:tcPr>
          <w:p w14:paraId="36683697" w14:textId="77777777" w:rsidR="002649A3" w:rsidRPr="0099608C" w:rsidRDefault="002649A3" w:rsidP="002649A3">
            <w:pPr>
              <w:pStyle w:val="GlossEng"/>
              <w:rPr>
                <w:rStyle w:val="ChSmallCaps"/>
              </w:rPr>
            </w:pPr>
            <w:r w:rsidRPr="0099608C">
              <w:rPr>
                <w:rStyle w:val="ChSmallCaps"/>
              </w:rPr>
              <w:t>neg</w:t>
            </w:r>
          </w:p>
        </w:tc>
        <w:tc>
          <w:tcPr>
            <w:tcW w:w="489" w:type="dxa"/>
            <w:shd w:val="clear" w:color="auto" w:fill="auto"/>
          </w:tcPr>
          <w:p w14:paraId="5703147F" w14:textId="77777777" w:rsidR="002649A3" w:rsidRPr="0099608C" w:rsidRDefault="002649A3" w:rsidP="002649A3">
            <w:pPr>
              <w:pStyle w:val="GlossEng"/>
              <w:rPr>
                <w:rStyle w:val="ChSmallCaps"/>
              </w:rPr>
            </w:pPr>
            <w:r w:rsidRPr="0099608C">
              <w:rPr>
                <w:rStyle w:val="ChSmallCaps"/>
              </w:rPr>
              <w:t>3sg</w:t>
            </w:r>
          </w:p>
        </w:tc>
        <w:tc>
          <w:tcPr>
            <w:tcW w:w="618" w:type="dxa"/>
            <w:shd w:val="clear" w:color="auto" w:fill="auto"/>
          </w:tcPr>
          <w:p w14:paraId="2C363D94" w14:textId="77777777" w:rsidR="002649A3" w:rsidRPr="00FA0A9B" w:rsidRDefault="002649A3" w:rsidP="002649A3">
            <w:pPr>
              <w:pStyle w:val="GlossEng"/>
            </w:pPr>
            <w:r w:rsidRPr="00FA0A9B">
              <w:t>race</w:t>
            </w:r>
          </w:p>
        </w:tc>
      </w:tr>
    </w:tbl>
    <w:p w14:paraId="6E8C3BB8" w14:textId="2F7796BA" w:rsidR="002649A3" w:rsidRPr="00F9554F" w:rsidRDefault="002649A3" w:rsidP="002649A3">
      <w:pPr>
        <w:pStyle w:val="FreeTranslAlphaEng"/>
      </w:pPr>
      <w:r>
        <w:t xml:space="preserve">Speaker-2: </w:t>
      </w:r>
      <w:r w:rsidR="00B7093A">
        <w:t>‘</w:t>
      </w:r>
      <w:r w:rsidRPr="00C57267">
        <w:rPr>
          <w:rStyle w:val="ChBlueBold"/>
        </w:rPr>
        <w:t>no</w:t>
      </w:r>
      <w:r w:rsidRPr="0056784A">
        <w:t>!</w:t>
      </w:r>
      <w:r>
        <w:t>, he raced (his motorbike)</w:t>
      </w:r>
      <w:r w:rsidR="00B7093A">
        <w:t>’</w:t>
      </w:r>
      <w:r>
        <w:t xml:space="preserve"> </w:t>
      </w:r>
      <w:r w:rsidRPr="00E761D7">
        <w:rPr>
          <w:rStyle w:val="ExampleSource"/>
        </w:rPr>
        <w:t>[081014-013-NP.</w:t>
      </w:r>
      <w:r>
        <w:rPr>
          <w:rStyle w:val="ExampleSource"/>
        </w:rPr>
        <w:t>0003-</w:t>
      </w:r>
      <w:r w:rsidRPr="00E761D7">
        <w:rPr>
          <w:rStyle w:val="ExampleSource"/>
        </w:rPr>
        <w:t>0004]</w:t>
      </w:r>
    </w:p>
    <w:tbl>
      <w:tblPr>
        <w:tblW w:w="0" w:type="auto"/>
        <w:tblCellMar>
          <w:left w:w="42" w:type="dxa"/>
          <w:right w:w="42" w:type="dxa"/>
        </w:tblCellMar>
        <w:tblLook w:val="01E0" w:firstRow="1" w:lastRow="1" w:firstColumn="1" w:lastColumn="1" w:noHBand="0" w:noVBand="0"/>
      </w:tblPr>
      <w:tblGrid>
        <w:gridCol w:w="709"/>
        <w:gridCol w:w="425"/>
        <w:gridCol w:w="1051"/>
        <w:gridCol w:w="513"/>
        <w:gridCol w:w="762"/>
      </w:tblGrid>
      <w:tr w:rsidR="00AC23C4" w:rsidRPr="005F3BBD" w14:paraId="67001034" w14:textId="77777777" w:rsidTr="00AC23C4">
        <w:tc>
          <w:tcPr>
            <w:tcW w:w="709" w:type="dxa"/>
            <w:shd w:val="clear" w:color="auto" w:fill="auto"/>
          </w:tcPr>
          <w:p w14:paraId="14DBF95B" w14:textId="77777777" w:rsidR="002649A3" w:rsidRPr="008A3EB0" w:rsidRDefault="002649A3" w:rsidP="002649A3">
            <w:pPr>
              <w:pStyle w:val="O0Nwnext"/>
            </w:pPr>
            <w:bookmarkStart w:id="4950" w:name="_Ref363916893"/>
            <w:bookmarkStart w:id="4951" w:name="_Ref363916879"/>
            <w:r w:rsidRPr="007A0BC8">
              <w:t>(</w:t>
            </w:r>
            <w:fldSimple w:instr=" SEQ ( \* ARABIC \s 1 ">
              <w:r w:rsidR="00154D81">
                <w:rPr>
                  <w:noProof/>
                </w:rPr>
                <w:t>28</w:t>
              </w:r>
            </w:fldSimple>
            <w:bookmarkEnd w:id="4950"/>
            <w:r w:rsidRPr="007A0BC8">
              <w:t>)</w:t>
            </w:r>
            <w:bookmarkEnd w:id="4951"/>
          </w:p>
        </w:tc>
        <w:bookmarkStart w:id="4952" w:name="_Ref363916961"/>
        <w:bookmarkEnd w:id="4952"/>
        <w:tc>
          <w:tcPr>
            <w:tcW w:w="425" w:type="dxa"/>
            <w:shd w:val="clear" w:color="auto" w:fill="auto"/>
          </w:tcPr>
          <w:p w14:paraId="55F9E71B"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53" w:author="Angela Kluge" w:date="2014-02-08T11:40:00Z" w:original="a."/>
              </w:fldChar>
            </w:r>
          </w:p>
        </w:tc>
        <w:tc>
          <w:tcPr>
            <w:tcW w:w="1051" w:type="dxa"/>
            <w:shd w:val="clear" w:color="auto" w:fill="auto"/>
          </w:tcPr>
          <w:p w14:paraId="6F23E8D9" w14:textId="77777777" w:rsidR="002649A3" w:rsidRPr="00983EAE" w:rsidRDefault="002649A3" w:rsidP="002649A3">
            <w:pPr>
              <w:pStyle w:val="Text"/>
            </w:pPr>
            <w:r>
              <w:t>Speaker-1:</w:t>
            </w:r>
          </w:p>
        </w:tc>
        <w:tc>
          <w:tcPr>
            <w:tcW w:w="513" w:type="dxa"/>
            <w:shd w:val="clear" w:color="auto" w:fill="auto"/>
          </w:tcPr>
          <w:p w14:paraId="4FA8B834" w14:textId="77777777" w:rsidR="002649A3" w:rsidRPr="0088060F" w:rsidRDefault="002649A3" w:rsidP="002649A3">
            <w:pPr>
              <w:pStyle w:val="Text"/>
            </w:pPr>
            <w:r w:rsidRPr="0088060F">
              <w:t>tra</w:t>
            </w:r>
          </w:p>
        </w:tc>
        <w:tc>
          <w:tcPr>
            <w:tcW w:w="762" w:type="dxa"/>
            <w:shd w:val="clear" w:color="auto" w:fill="auto"/>
          </w:tcPr>
          <w:p w14:paraId="16AF87F9" w14:textId="77777777" w:rsidR="002649A3" w:rsidRPr="0088060F" w:rsidRDefault="002649A3" w:rsidP="002649A3">
            <w:pPr>
              <w:pStyle w:val="Text"/>
            </w:pPr>
            <w:r>
              <w:t>dalam?</w:t>
            </w:r>
          </w:p>
        </w:tc>
      </w:tr>
      <w:tr w:rsidR="00AC23C4" w:rsidRPr="00AC23C4" w14:paraId="2982704A" w14:textId="77777777" w:rsidTr="00AC23C4">
        <w:tc>
          <w:tcPr>
            <w:tcW w:w="709" w:type="dxa"/>
            <w:shd w:val="clear" w:color="auto" w:fill="auto"/>
          </w:tcPr>
          <w:p w14:paraId="087A964D" w14:textId="77777777" w:rsidR="002649A3" w:rsidRPr="00FA0A9B" w:rsidRDefault="002649A3" w:rsidP="002649A3">
            <w:pPr>
              <w:pStyle w:val="GlossEng"/>
            </w:pPr>
          </w:p>
        </w:tc>
        <w:tc>
          <w:tcPr>
            <w:tcW w:w="425" w:type="dxa"/>
            <w:shd w:val="clear" w:color="auto" w:fill="auto"/>
          </w:tcPr>
          <w:p w14:paraId="61E4C1AA" w14:textId="77777777" w:rsidR="002649A3" w:rsidRPr="00664F2E" w:rsidRDefault="002649A3" w:rsidP="002649A3">
            <w:pPr>
              <w:pStyle w:val="GlossEng"/>
            </w:pPr>
          </w:p>
        </w:tc>
        <w:tc>
          <w:tcPr>
            <w:tcW w:w="1051" w:type="dxa"/>
            <w:shd w:val="clear" w:color="auto" w:fill="auto"/>
          </w:tcPr>
          <w:p w14:paraId="1FE691B8" w14:textId="77777777" w:rsidR="002649A3" w:rsidRPr="00664F2E" w:rsidRDefault="002649A3" w:rsidP="002649A3">
            <w:pPr>
              <w:pStyle w:val="GlossEng"/>
            </w:pPr>
          </w:p>
        </w:tc>
        <w:tc>
          <w:tcPr>
            <w:tcW w:w="513" w:type="dxa"/>
            <w:shd w:val="clear" w:color="auto" w:fill="auto"/>
          </w:tcPr>
          <w:p w14:paraId="6B70F617" w14:textId="77777777" w:rsidR="002649A3" w:rsidRPr="0099608C" w:rsidRDefault="002649A3" w:rsidP="002649A3">
            <w:pPr>
              <w:pStyle w:val="GlossEng"/>
              <w:rPr>
                <w:rStyle w:val="ChSmallCaps"/>
              </w:rPr>
            </w:pPr>
            <w:r w:rsidRPr="0099608C">
              <w:rPr>
                <w:rStyle w:val="ChSmallCaps"/>
              </w:rPr>
              <w:t>neg</w:t>
            </w:r>
          </w:p>
        </w:tc>
        <w:tc>
          <w:tcPr>
            <w:tcW w:w="762" w:type="dxa"/>
            <w:shd w:val="clear" w:color="auto" w:fill="auto"/>
          </w:tcPr>
          <w:p w14:paraId="679DBDAC" w14:textId="77777777" w:rsidR="002649A3" w:rsidRPr="0088060F" w:rsidRDefault="002649A3" w:rsidP="002649A3">
            <w:pPr>
              <w:pStyle w:val="GlossEng"/>
            </w:pPr>
            <w:r w:rsidRPr="0088060F">
              <w:t>inside</w:t>
            </w:r>
          </w:p>
        </w:tc>
      </w:tr>
    </w:tbl>
    <w:p w14:paraId="0C1A8394" w14:textId="0E8C45A2" w:rsidR="002649A3" w:rsidRDefault="002649A3" w:rsidP="002649A3">
      <w:pPr>
        <w:pStyle w:val="FreeTranslAlphaEng"/>
      </w:pPr>
      <w:r>
        <w:t xml:space="preserve">[Discussing the depth of a river mouth:] Speaker-1: </w:t>
      </w:r>
      <w:r w:rsidR="00B7093A">
        <w:t>‘</w:t>
      </w:r>
      <w:r>
        <w:t>isn</w:t>
      </w:r>
      <w:r w:rsidR="00B7093A">
        <w:t>’</w:t>
      </w:r>
      <w:r>
        <w:t>t (it) deep?</w:t>
      </w:r>
      <w:r w:rsidR="00B7093A">
        <w:t>’</w:t>
      </w:r>
    </w:p>
    <w:tbl>
      <w:tblPr>
        <w:tblW w:w="5423" w:type="dxa"/>
        <w:tblCellMar>
          <w:left w:w="42" w:type="dxa"/>
          <w:right w:w="42" w:type="dxa"/>
        </w:tblCellMar>
        <w:tblLook w:val="01E0" w:firstRow="1" w:lastRow="1" w:firstColumn="1" w:lastColumn="1" w:noHBand="0" w:noVBand="0"/>
      </w:tblPr>
      <w:tblGrid>
        <w:gridCol w:w="709"/>
        <w:gridCol w:w="425"/>
        <w:gridCol w:w="1051"/>
        <w:gridCol w:w="513"/>
        <w:gridCol w:w="562"/>
        <w:gridCol w:w="1123"/>
        <w:gridCol w:w="756"/>
        <w:gridCol w:w="284"/>
      </w:tblGrid>
      <w:tr w:rsidR="00AC23C4" w:rsidRPr="005F3BBD" w14:paraId="4D78B36E" w14:textId="77777777" w:rsidTr="00AC23C4">
        <w:tc>
          <w:tcPr>
            <w:tcW w:w="709" w:type="dxa"/>
            <w:shd w:val="clear" w:color="auto" w:fill="auto"/>
          </w:tcPr>
          <w:p w14:paraId="70367D2F" w14:textId="77777777" w:rsidR="002649A3" w:rsidRPr="0088060F" w:rsidRDefault="002649A3" w:rsidP="002649A3">
            <w:pPr>
              <w:pStyle w:val="O0Nwnext"/>
            </w:pPr>
          </w:p>
        </w:tc>
        <w:bookmarkStart w:id="4954" w:name="_Ref363916962"/>
        <w:bookmarkEnd w:id="4954"/>
        <w:tc>
          <w:tcPr>
            <w:tcW w:w="425" w:type="dxa"/>
            <w:shd w:val="clear" w:color="auto" w:fill="auto"/>
          </w:tcPr>
          <w:p w14:paraId="756D6BA8" w14:textId="77777777" w:rsidR="002649A3" w:rsidRPr="001C278C" w:rsidRDefault="002649A3" w:rsidP="002649A3">
            <w:pPr>
              <w:pStyle w:val="O0Nwnext"/>
            </w:pPr>
            <w:r w:rsidRPr="00856563">
              <w:fldChar w:fldCharType="begin"/>
            </w:r>
            <w:r w:rsidRPr="00856563">
              <w:instrText xml:space="preserve"> LISTNUM  NumberDefault \l 8 </w:instrText>
            </w:r>
            <w:r w:rsidRPr="00856563">
              <w:fldChar w:fldCharType="end">
                <w:numberingChange w:id="4955" w:author="Angela Kluge" w:date="2014-02-08T11:40:00Z" w:original="b."/>
              </w:fldChar>
            </w:r>
          </w:p>
        </w:tc>
        <w:tc>
          <w:tcPr>
            <w:tcW w:w="1051" w:type="dxa"/>
            <w:shd w:val="clear" w:color="auto" w:fill="auto"/>
          </w:tcPr>
          <w:p w14:paraId="01C80857" w14:textId="77777777" w:rsidR="002649A3" w:rsidRPr="00983EAE" w:rsidRDefault="002649A3" w:rsidP="002649A3">
            <w:pPr>
              <w:pStyle w:val="Text"/>
            </w:pPr>
            <w:r>
              <w:t>Speaker-2:</w:t>
            </w:r>
          </w:p>
        </w:tc>
        <w:tc>
          <w:tcPr>
            <w:tcW w:w="513" w:type="dxa"/>
            <w:shd w:val="clear" w:color="auto" w:fill="auto"/>
          </w:tcPr>
          <w:p w14:paraId="71F4B244" w14:textId="77777777" w:rsidR="002649A3" w:rsidRPr="00E6285A" w:rsidRDefault="002649A3" w:rsidP="002649A3">
            <w:pPr>
              <w:pStyle w:val="Text"/>
              <w:rPr>
                <w:rStyle w:val="ChBlueBold"/>
              </w:rPr>
            </w:pPr>
            <w:r w:rsidRPr="00E6285A">
              <w:rPr>
                <w:rStyle w:val="ChBlueBold"/>
              </w:rPr>
              <w:t>tra</w:t>
            </w:r>
          </w:p>
        </w:tc>
        <w:tc>
          <w:tcPr>
            <w:tcW w:w="562" w:type="dxa"/>
            <w:shd w:val="clear" w:color="auto" w:fill="auto"/>
          </w:tcPr>
          <w:p w14:paraId="5367D18A" w14:textId="77777777" w:rsidR="002649A3" w:rsidRPr="0088060F" w:rsidRDefault="002649A3" w:rsidP="002649A3">
            <w:pPr>
              <w:pStyle w:val="Text"/>
            </w:pPr>
            <w:r w:rsidRPr="00E6285A">
              <w:rPr>
                <w:rStyle w:val="ChBlueBold"/>
              </w:rPr>
              <w:t>ada</w:t>
            </w:r>
            <w:r>
              <w:t>,</w:t>
            </w:r>
          </w:p>
        </w:tc>
        <w:tc>
          <w:tcPr>
            <w:tcW w:w="1123" w:type="dxa"/>
            <w:shd w:val="clear" w:color="auto" w:fill="auto"/>
          </w:tcPr>
          <w:p w14:paraId="50DE8F32" w14:textId="77777777" w:rsidR="002649A3" w:rsidRPr="0088060F" w:rsidRDefault="002649A3" w:rsidP="002649A3">
            <w:pPr>
              <w:pStyle w:val="Text"/>
            </w:pPr>
            <w:r w:rsidRPr="0088060F">
              <w:t>muara</w:t>
            </w:r>
          </w:p>
        </w:tc>
        <w:tc>
          <w:tcPr>
            <w:tcW w:w="756" w:type="dxa"/>
            <w:shd w:val="clear" w:color="auto" w:fill="auto"/>
          </w:tcPr>
          <w:p w14:paraId="052858DE" w14:textId="77777777" w:rsidR="002649A3" w:rsidRPr="0088060F" w:rsidRDefault="002649A3" w:rsidP="002649A3">
            <w:pPr>
              <w:pStyle w:val="Text"/>
            </w:pPr>
            <w:r>
              <w:t>baru</w:t>
            </w:r>
          </w:p>
        </w:tc>
        <w:tc>
          <w:tcPr>
            <w:tcW w:w="284" w:type="dxa"/>
            <w:shd w:val="clear" w:color="auto" w:fill="auto"/>
          </w:tcPr>
          <w:p w14:paraId="77E5FF1B" w14:textId="77777777" w:rsidR="002649A3" w:rsidRPr="0088060F" w:rsidRDefault="002649A3" w:rsidP="002649A3">
            <w:pPr>
              <w:pStyle w:val="Text"/>
            </w:pPr>
            <w:r>
              <w:t>…</w:t>
            </w:r>
          </w:p>
        </w:tc>
      </w:tr>
      <w:tr w:rsidR="00AC23C4" w:rsidRPr="00AC23C4" w14:paraId="10B87CCA" w14:textId="77777777" w:rsidTr="00AC23C4">
        <w:tc>
          <w:tcPr>
            <w:tcW w:w="709" w:type="dxa"/>
            <w:shd w:val="clear" w:color="auto" w:fill="auto"/>
          </w:tcPr>
          <w:p w14:paraId="2A887048" w14:textId="77777777" w:rsidR="002649A3" w:rsidRPr="0088060F" w:rsidRDefault="002649A3" w:rsidP="002649A3">
            <w:pPr>
              <w:pStyle w:val="GlossEng"/>
            </w:pPr>
          </w:p>
        </w:tc>
        <w:tc>
          <w:tcPr>
            <w:tcW w:w="425" w:type="dxa"/>
            <w:shd w:val="clear" w:color="auto" w:fill="auto"/>
          </w:tcPr>
          <w:p w14:paraId="4F485485" w14:textId="77777777" w:rsidR="002649A3" w:rsidRPr="00F77331" w:rsidRDefault="002649A3" w:rsidP="002649A3">
            <w:pPr>
              <w:pStyle w:val="GlossEng"/>
            </w:pPr>
          </w:p>
        </w:tc>
        <w:tc>
          <w:tcPr>
            <w:tcW w:w="1051" w:type="dxa"/>
            <w:shd w:val="clear" w:color="auto" w:fill="auto"/>
          </w:tcPr>
          <w:p w14:paraId="24DF4E68" w14:textId="77777777" w:rsidR="002649A3" w:rsidRPr="00983EAE" w:rsidRDefault="002649A3" w:rsidP="002649A3">
            <w:pPr>
              <w:pStyle w:val="GlossEng"/>
            </w:pPr>
          </w:p>
        </w:tc>
        <w:tc>
          <w:tcPr>
            <w:tcW w:w="513" w:type="dxa"/>
            <w:shd w:val="clear" w:color="auto" w:fill="auto"/>
          </w:tcPr>
          <w:p w14:paraId="25CFA853" w14:textId="77777777" w:rsidR="002649A3" w:rsidRPr="0099608C" w:rsidRDefault="002649A3" w:rsidP="002649A3">
            <w:pPr>
              <w:pStyle w:val="GlossEng"/>
              <w:rPr>
                <w:rStyle w:val="ChSmallCaps"/>
              </w:rPr>
            </w:pPr>
            <w:r w:rsidRPr="0099608C">
              <w:rPr>
                <w:rStyle w:val="ChSmallCaps"/>
              </w:rPr>
              <w:t>neg</w:t>
            </w:r>
          </w:p>
        </w:tc>
        <w:tc>
          <w:tcPr>
            <w:tcW w:w="562" w:type="dxa"/>
            <w:shd w:val="clear" w:color="auto" w:fill="auto"/>
          </w:tcPr>
          <w:p w14:paraId="2A794900" w14:textId="77777777" w:rsidR="002649A3" w:rsidRPr="0088060F" w:rsidRDefault="002649A3" w:rsidP="002649A3">
            <w:pPr>
              <w:pStyle w:val="GlossEng"/>
            </w:pPr>
            <w:r w:rsidRPr="0088060F">
              <w:t>exist</w:t>
            </w:r>
          </w:p>
        </w:tc>
        <w:tc>
          <w:tcPr>
            <w:tcW w:w="1123" w:type="dxa"/>
            <w:shd w:val="clear" w:color="auto" w:fill="auto"/>
          </w:tcPr>
          <w:p w14:paraId="09F25E78" w14:textId="77777777" w:rsidR="002649A3" w:rsidRPr="0088060F" w:rsidRDefault="002649A3" w:rsidP="002649A3">
            <w:pPr>
              <w:pStyle w:val="GlossEng"/>
            </w:pPr>
            <w:r w:rsidRPr="0088060F">
              <w:t>river.mouth</w:t>
            </w:r>
          </w:p>
        </w:tc>
        <w:tc>
          <w:tcPr>
            <w:tcW w:w="756" w:type="dxa"/>
            <w:shd w:val="clear" w:color="auto" w:fill="auto"/>
          </w:tcPr>
          <w:p w14:paraId="321ED06D" w14:textId="77777777" w:rsidR="002649A3" w:rsidRPr="0088060F" w:rsidRDefault="002649A3" w:rsidP="002649A3">
            <w:pPr>
              <w:pStyle w:val="GlossEng"/>
            </w:pPr>
            <w:r>
              <w:t>be.</w:t>
            </w:r>
            <w:r w:rsidRPr="0088060F">
              <w:t>new</w:t>
            </w:r>
          </w:p>
        </w:tc>
        <w:tc>
          <w:tcPr>
            <w:tcW w:w="284" w:type="dxa"/>
            <w:shd w:val="clear" w:color="auto" w:fill="auto"/>
          </w:tcPr>
          <w:p w14:paraId="632EAD3A" w14:textId="77777777" w:rsidR="002649A3" w:rsidRPr="0088060F" w:rsidRDefault="002649A3" w:rsidP="002649A3">
            <w:pPr>
              <w:pStyle w:val="GlossEng"/>
            </w:pPr>
          </w:p>
        </w:tc>
      </w:tr>
    </w:tbl>
    <w:p w14:paraId="10980862" w14:textId="3E82113E" w:rsidR="002649A3" w:rsidRDefault="002649A3" w:rsidP="002649A3">
      <w:pPr>
        <w:pStyle w:val="FreeTranslAlphaEng"/>
      </w:pPr>
      <w:r>
        <w:t xml:space="preserve">Speaker-2: </w:t>
      </w:r>
      <w:r w:rsidR="00B7093A">
        <w:t>‘</w:t>
      </w:r>
      <w:r w:rsidRPr="00665322">
        <w:rPr>
          <w:rStyle w:val="ChBlueBold"/>
        </w:rPr>
        <w:t>no</w:t>
      </w:r>
      <w:r w:rsidRPr="0056784A">
        <w:t>!</w:t>
      </w:r>
      <w:r>
        <w:t>, (this is) the new river mouth [(it</w:t>
      </w:r>
      <w:r w:rsidR="00B7093A">
        <w:t>’</w:t>
      </w:r>
      <w:r>
        <w:t>s) the old river mouth that is (deep)]</w:t>
      </w:r>
      <w:r w:rsidR="00B7093A">
        <w:t>’</w:t>
      </w:r>
      <w:r>
        <w:t xml:space="preserve"> </w:t>
      </w:r>
      <w:r w:rsidRPr="0088060F">
        <w:rPr>
          <w:rStyle w:val="ExampleSource"/>
        </w:rPr>
        <w:t>[080927-003-Cv.0010-0011]</w:t>
      </w:r>
    </w:p>
    <w:tbl>
      <w:tblPr>
        <w:tblW w:w="0" w:type="auto"/>
        <w:tblCellMar>
          <w:left w:w="42" w:type="dxa"/>
          <w:right w:w="42" w:type="dxa"/>
        </w:tblCellMar>
        <w:tblLook w:val="01E0" w:firstRow="1" w:lastRow="1" w:firstColumn="1" w:lastColumn="1" w:noHBand="0" w:noVBand="0"/>
      </w:tblPr>
      <w:tblGrid>
        <w:gridCol w:w="709"/>
        <w:gridCol w:w="425"/>
        <w:gridCol w:w="1051"/>
        <w:gridCol w:w="489"/>
        <w:gridCol w:w="673"/>
        <w:gridCol w:w="851"/>
      </w:tblGrid>
      <w:tr w:rsidR="00AC23C4" w:rsidRPr="005F3BBD" w14:paraId="11C936D7" w14:textId="77777777" w:rsidTr="00AC23C4">
        <w:tc>
          <w:tcPr>
            <w:tcW w:w="709" w:type="dxa"/>
            <w:shd w:val="clear" w:color="auto" w:fill="auto"/>
          </w:tcPr>
          <w:p w14:paraId="33865784" w14:textId="77777777" w:rsidR="002649A3" w:rsidRPr="00CA4F22" w:rsidRDefault="002649A3" w:rsidP="002649A3">
            <w:pPr>
              <w:pStyle w:val="O0Nwnext"/>
            </w:pPr>
            <w:bookmarkStart w:id="4956" w:name="_Ref372457067"/>
            <w:r>
              <w:t>(</w:t>
            </w:r>
            <w:fldSimple w:instr=" SEQ ( \* ARABIC \s 1 ">
              <w:r w:rsidR="00154D81">
                <w:rPr>
                  <w:noProof/>
                </w:rPr>
                <w:t>29</w:t>
              </w:r>
            </w:fldSimple>
            <w:r>
              <w:t>)</w:t>
            </w:r>
            <w:bookmarkEnd w:id="4956"/>
          </w:p>
        </w:tc>
        <w:tc>
          <w:tcPr>
            <w:tcW w:w="425" w:type="dxa"/>
            <w:shd w:val="clear" w:color="auto" w:fill="auto"/>
          </w:tcPr>
          <w:p w14:paraId="43D83A78"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57" w:author="Angela Kluge" w:date="2014-02-08T11:40:00Z" w:original="a."/>
              </w:fldChar>
            </w:r>
          </w:p>
        </w:tc>
        <w:tc>
          <w:tcPr>
            <w:tcW w:w="1051" w:type="dxa"/>
            <w:shd w:val="clear" w:color="auto" w:fill="auto"/>
          </w:tcPr>
          <w:p w14:paraId="5947ED6D" w14:textId="77777777" w:rsidR="002649A3" w:rsidRPr="00983EAE" w:rsidRDefault="002649A3" w:rsidP="002649A3">
            <w:pPr>
              <w:pStyle w:val="Text"/>
            </w:pPr>
            <w:r>
              <w:t>Speaker-1:</w:t>
            </w:r>
          </w:p>
        </w:tc>
        <w:tc>
          <w:tcPr>
            <w:tcW w:w="489" w:type="dxa"/>
            <w:shd w:val="clear" w:color="auto" w:fill="auto"/>
          </w:tcPr>
          <w:p w14:paraId="376C54A7" w14:textId="77777777" w:rsidR="002649A3" w:rsidRDefault="002649A3" w:rsidP="002649A3">
            <w:pPr>
              <w:pStyle w:val="Text"/>
            </w:pPr>
            <w:r>
              <w:t>de</w:t>
            </w:r>
          </w:p>
        </w:tc>
        <w:tc>
          <w:tcPr>
            <w:tcW w:w="673" w:type="dxa"/>
            <w:shd w:val="clear" w:color="auto" w:fill="auto"/>
          </w:tcPr>
          <w:p w14:paraId="51F84D47" w14:textId="77777777" w:rsidR="002649A3" w:rsidRDefault="002649A3" w:rsidP="002649A3">
            <w:pPr>
              <w:pStyle w:val="Text"/>
            </w:pPr>
            <w:r>
              <w:t>punya</w:t>
            </w:r>
          </w:p>
        </w:tc>
        <w:tc>
          <w:tcPr>
            <w:tcW w:w="851" w:type="dxa"/>
            <w:shd w:val="clear" w:color="auto" w:fill="auto"/>
          </w:tcPr>
          <w:p w14:paraId="3DB988FD" w14:textId="77777777" w:rsidR="002649A3" w:rsidRPr="0088060F" w:rsidRDefault="002649A3" w:rsidP="002649A3">
            <w:pPr>
              <w:pStyle w:val="Text"/>
            </w:pPr>
            <w:r>
              <w:t>paytua?</w:t>
            </w:r>
          </w:p>
        </w:tc>
      </w:tr>
      <w:tr w:rsidR="00AC23C4" w:rsidRPr="00AC23C4" w14:paraId="72EE2458" w14:textId="77777777" w:rsidTr="00AC23C4">
        <w:tc>
          <w:tcPr>
            <w:tcW w:w="709" w:type="dxa"/>
            <w:shd w:val="clear" w:color="auto" w:fill="auto"/>
          </w:tcPr>
          <w:p w14:paraId="6F49A347" w14:textId="77777777" w:rsidR="002649A3" w:rsidRPr="00FA0A9B" w:rsidRDefault="002649A3" w:rsidP="002649A3">
            <w:pPr>
              <w:pStyle w:val="GlossEng"/>
            </w:pPr>
          </w:p>
        </w:tc>
        <w:tc>
          <w:tcPr>
            <w:tcW w:w="425" w:type="dxa"/>
            <w:shd w:val="clear" w:color="auto" w:fill="auto"/>
          </w:tcPr>
          <w:p w14:paraId="7709DE70" w14:textId="77777777" w:rsidR="002649A3" w:rsidRPr="00664F2E" w:rsidRDefault="002649A3" w:rsidP="002649A3">
            <w:pPr>
              <w:pStyle w:val="GlossEng"/>
            </w:pPr>
          </w:p>
        </w:tc>
        <w:tc>
          <w:tcPr>
            <w:tcW w:w="1051" w:type="dxa"/>
            <w:shd w:val="clear" w:color="auto" w:fill="auto"/>
          </w:tcPr>
          <w:p w14:paraId="50A7746F" w14:textId="77777777" w:rsidR="002649A3" w:rsidRPr="00664F2E" w:rsidRDefault="002649A3" w:rsidP="002649A3">
            <w:pPr>
              <w:pStyle w:val="GlossEng"/>
            </w:pPr>
          </w:p>
        </w:tc>
        <w:tc>
          <w:tcPr>
            <w:tcW w:w="489" w:type="dxa"/>
            <w:shd w:val="clear" w:color="auto" w:fill="auto"/>
          </w:tcPr>
          <w:p w14:paraId="432AA901" w14:textId="77777777" w:rsidR="002649A3" w:rsidRPr="0099608C" w:rsidRDefault="002649A3" w:rsidP="002649A3">
            <w:pPr>
              <w:pStyle w:val="GlossEng"/>
              <w:rPr>
                <w:rStyle w:val="ChSmallCaps"/>
              </w:rPr>
            </w:pPr>
            <w:r w:rsidRPr="0099608C">
              <w:rPr>
                <w:rStyle w:val="ChSmallCaps"/>
              </w:rPr>
              <w:t>3sg</w:t>
            </w:r>
          </w:p>
        </w:tc>
        <w:tc>
          <w:tcPr>
            <w:tcW w:w="673" w:type="dxa"/>
            <w:shd w:val="clear" w:color="auto" w:fill="auto"/>
          </w:tcPr>
          <w:p w14:paraId="56A26DAB" w14:textId="77777777" w:rsidR="002649A3" w:rsidRPr="0099608C" w:rsidRDefault="002649A3" w:rsidP="002649A3">
            <w:pPr>
              <w:pStyle w:val="GlossEng"/>
              <w:rPr>
                <w:rStyle w:val="ChSmallCaps"/>
              </w:rPr>
            </w:pPr>
            <w:r w:rsidRPr="0099608C">
              <w:rPr>
                <w:rStyle w:val="ChSmallCaps"/>
              </w:rPr>
              <w:t>poss</w:t>
            </w:r>
          </w:p>
        </w:tc>
        <w:tc>
          <w:tcPr>
            <w:tcW w:w="851" w:type="dxa"/>
            <w:shd w:val="clear" w:color="auto" w:fill="auto"/>
          </w:tcPr>
          <w:p w14:paraId="30561EF3" w14:textId="77777777" w:rsidR="002649A3" w:rsidRPr="0088060F" w:rsidRDefault="002649A3" w:rsidP="002649A3">
            <w:pPr>
              <w:pStyle w:val="GlossEng"/>
            </w:pPr>
            <w:r>
              <w:t>husband</w:t>
            </w:r>
          </w:p>
        </w:tc>
      </w:tr>
    </w:tbl>
    <w:p w14:paraId="34F53C88" w14:textId="43CC5FA3" w:rsidR="002649A3" w:rsidRDefault="002649A3" w:rsidP="002649A3">
      <w:pPr>
        <w:pStyle w:val="FreeTranslAlphaEng"/>
      </w:pPr>
      <w:r>
        <w:t xml:space="preserve">Speaker-1: </w:t>
      </w:r>
      <w:r w:rsidR="00B7093A">
        <w:t>‘</w:t>
      </w:r>
      <w:r>
        <w:t>(was it) her husband?</w:t>
      </w:r>
      <w:r w:rsidR="00B7093A">
        <w:t>’</w:t>
      </w:r>
    </w:p>
    <w:tbl>
      <w:tblPr>
        <w:tblW w:w="5155" w:type="dxa"/>
        <w:tblCellMar>
          <w:left w:w="42" w:type="dxa"/>
          <w:right w:w="42" w:type="dxa"/>
        </w:tblCellMar>
        <w:tblLook w:val="01E0" w:firstRow="1" w:lastRow="1" w:firstColumn="1" w:lastColumn="1" w:noHBand="0" w:noVBand="0"/>
      </w:tblPr>
      <w:tblGrid>
        <w:gridCol w:w="709"/>
        <w:gridCol w:w="425"/>
        <w:gridCol w:w="1051"/>
        <w:gridCol w:w="879"/>
        <w:gridCol w:w="489"/>
        <w:gridCol w:w="673"/>
        <w:gridCol w:w="929"/>
      </w:tblGrid>
      <w:tr w:rsidR="00AC23C4" w:rsidRPr="005F3BBD" w14:paraId="4B27E1A4" w14:textId="77777777" w:rsidTr="00AC23C4">
        <w:tc>
          <w:tcPr>
            <w:tcW w:w="709" w:type="dxa"/>
            <w:shd w:val="clear" w:color="auto" w:fill="auto"/>
          </w:tcPr>
          <w:p w14:paraId="3F1FEAEC" w14:textId="77777777" w:rsidR="002649A3" w:rsidRPr="0088060F" w:rsidRDefault="002649A3" w:rsidP="00DA27E8">
            <w:pPr>
              <w:pStyle w:val="O0Nwnext"/>
            </w:pPr>
          </w:p>
        </w:tc>
        <w:tc>
          <w:tcPr>
            <w:tcW w:w="425" w:type="dxa"/>
            <w:shd w:val="clear" w:color="auto" w:fill="auto"/>
          </w:tcPr>
          <w:p w14:paraId="46843E72" w14:textId="77777777" w:rsidR="002649A3" w:rsidRPr="001C278C" w:rsidRDefault="002649A3" w:rsidP="002649A3">
            <w:pPr>
              <w:pStyle w:val="O0Nwnext"/>
            </w:pPr>
            <w:r w:rsidRPr="00856563">
              <w:fldChar w:fldCharType="begin"/>
            </w:r>
            <w:r w:rsidRPr="00856563">
              <w:instrText xml:space="preserve"> LISTNUM  NumberDefault \l 8 </w:instrText>
            </w:r>
            <w:r w:rsidRPr="00856563">
              <w:fldChar w:fldCharType="end">
                <w:numberingChange w:id="4958" w:author="Angela Kluge" w:date="2014-02-08T11:40:00Z" w:original="b."/>
              </w:fldChar>
            </w:r>
          </w:p>
        </w:tc>
        <w:tc>
          <w:tcPr>
            <w:tcW w:w="1051" w:type="dxa"/>
            <w:shd w:val="clear" w:color="auto" w:fill="auto"/>
          </w:tcPr>
          <w:p w14:paraId="5A5C65AB" w14:textId="77777777" w:rsidR="002649A3" w:rsidRPr="00983EAE" w:rsidRDefault="002649A3" w:rsidP="002649A3">
            <w:pPr>
              <w:pStyle w:val="Text"/>
            </w:pPr>
            <w:r>
              <w:t>Speaker-2:</w:t>
            </w:r>
          </w:p>
        </w:tc>
        <w:tc>
          <w:tcPr>
            <w:tcW w:w="879" w:type="dxa"/>
            <w:shd w:val="clear" w:color="auto" w:fill="auto"/>
          </w:tcPr>
          <w:p w14:paraId="25B52B30" w14:textId="77777777" w:rsidR="002649A3" w:rsidRPr="002D61BF" w:rsidRDefault="002649A3" w:rsidP="002649A3">
            <w:pPr>
              <w:pStyle w:val="Text"/>
            </w:pPr>
            <w:r w:rsidRPr="002D61BF">
              <w:rPr>
                <w:rStyle w:val="ChBlueBold"/>
              </w:rPr>
              <w:t>bukan</w:t>
            </w:r>
            <w:r w:rsidR="005960B3">
              <w:rPr>
                <w:rStyle w:val="ChBlueBold"/>
              </w:rPr>
              <w:t>g</w:t>
            </w:r>
            <w:r w:rsidRPr="002D61BF">
              <w:t>,</w:t>
            </w:r>
          </w:p>
        </w:tc>
        <w:tc>
          <w:tcPr>
            <w:tcW w:w="489" w:type="dxa"/>
            <w:shd w:val="clear" w:color="auto" w:fill="auto"/>
          </w:tcPr>
          <w:p w14:paraId="324690A7" w14:textId="77777777" w:rsidR="002649A3" w:rsidRPr="00E67718" w:rsidRDefault="002649A3" w:rsidP="002649A3">
            <w:pPr>
              <w:pStyle w:val="Text"/>
            </w:pPr>
            <w:r w:rsidRPr="00E67718">
              <w:t>de</w:t>
            </w:r>
          </w:p>
        </w:tc>
        <w:tc>
          <w:tcPr>
            <w:tcW w:w="673" w:type="dxa"/>
            <w:shd w:val="clear" w:color="auto" w:fill="auto"/>
          </w:tcPr>
          <w:p w14:paraId="582823B1" w14:textId="77777777" w:rsidR="002649A3" w:rsidRPr="00E67718" w:rsidRDefault="002649A3" w:rsidP="002649A3">
            <w:pPr>
              <w:pStyle w:val="Text"/>
            </w:pPr>
            <w:r w:rsidRPr="00E67718">
              <w:t>punya</w:t>
            </w:r>
          </w:p>
        </w:tc>
        <w:tc>
          <w:tcPr>
            <w:tcW w:w="929" w:type="dxa"/>
            <w:shd w:val="clear" w:color="auto" w:fill="auto"/>
          </w:tcPr>
          <w:p w14:paraId="16EE3304" w14:textId="77777777" w:rsidR="002649A3" w:rsidRPr="00E67718" w:rsidRDefault="002649A3" w:rsidP="002649A3">
            <w:pPr>
              <w:pStyle w:val="Text"/>
            </w:pPr>
            <w:r w:rsidRPr="00E67718">
              <w:t>pacar</w:t>
            </w:r>
          </w:p>
        </w:tc>
      </w:tr>
      <w:tr w:rsidR="00AC23C4" w:rsidRPr="00AC23C4" w14:paraId="370E221C" w14:textId="77777777" w:rsidTr="00AC23C4">
        <w:tc>
          <w:tcPr>
            <w:tcW w:w="709" w:type="dxa"/>
            <w:shd w:val="clear" w:color="auto" w:fill="auto"/>
          </w:tcPr>
          <w:p w14:paraId="54082B77" w14:textId="77777777" w:rsidR="002649A3" w:rsidRPr="0088060F" w:rsidRDefault="002649A3" w:rsidP="002649A3">
            <w:pPr>
              <w:pStyle w:val="GlossEng"/>
            </w:pPr>
          </w:p>
        </w:tc>
        <w:tc>
          <w:tcPr>
            <w:tcW w:w="425" w:type="dxa"/>
            <w:shd w:val="clear" w:color="auto" w:fill="auto"/>
          </w:tcPr>
          <w:p w14:paraId="58785ABB" w14:textId="77777777" w:rsidR="002649A3" w:rsidRPr="00F77331" w:rsidRDefault="002649A3" w:rsidP="002649A3">
            <w:pPr>
              <w:pStyle w:val="GlossEng"/>
            </w:pPr>
          </w:p>
        </w:tc>
        <w:tc>
          <w:tcPr>
            <w:tcW w:w="1051" w:type="dxa"/>
            <w:shd w:val="clear" w:color="auto" w:fill="auto"/>
          </w:tcPr>
          <w:p w14:paraId="1C3DA45B" w14:textId="77777777" w:rsidR="002649A3" w:rsidRPr="00983EAE" w:rsidRDefault="002649A3" w:rsidP="002649A3">
            <w:pPr>
              <w:pStyle w:val="GlossEng"/>
            </w:pPr>
          </w:p>
        </w:tc>
        <w:tc>
          <w:tcPr>
            <w:tcW w:w="879" w:type="dxa"/>
            <w:shd w:val="clear" w:color="auto" w:fill="auto"/>
          </w:tcPr>
          <w:p w14:paraId="03D70A88" w14:textId="77777777" w:rsidR="002649A3" w:rsidRPr="0099608C" w:rsidRDefault="002649A3" w:rsidP="002649A3">
            <w:pPr>
              <w:pStyle w:val="GlossEng"/>
              <w:rPr>
                <w:rStyle w:val="ChSmallCaps"/>
              </w:rPr>
            </w:pPr>
            <w:r w:rsidRPr="0099608C">
              <w:rPr>
                <w:rStyle w:val="ChSmallCaps"/>
              </w:rPr>
              <w:t>neg</w:t>
            </w:r>
          </w:p>
        </w:tc>
        <w:tc>
          <w:tcPr>
            <w:tcW w:w="489" w:type="dxa"/>
            <w:shd w:val="clear" w:color="auto" w:fill="auto"/>
          </w:tcPr>
          <w:p w14:paraId="6BBBC438" w14:textId="77777777" w:rsidR="002649A3" w:rsidRPr="0099608C" w:rsidRDefault="002649A3" w:rsidP="002649A3">
            <w:pPr>
              <w:pStyle w:val="GlossEng"/>
              <w:rPr>
                <w:rStyle w:val="ChSmallCaps"/>
              </w:rPr>
            </w:pPr>
            <w:r w:rsidRPr="0099608C">
              <w:rPr>
                <w:rStyle w:val="ChSmallCaps"/>
              </w:rPr>
              <w:t>3sg</w:t>
            </w:r>
          </w:p>
        </w:tc>
        <w:tc>
          <w:tcPr>
            <w:tcW w:w="673" w:type="dxa"/>
            <w:shd w:val="clear" w:color="auto" w:fill="auto"/>
          </w:tcPr>
          <w:p w14:paraId="1D6376C1" w14:textId="77777777" w:rsidR="002649A3" w:rsidRPr="0099608C" w:rsidRDefault="002649A3" w:rsidP="002649A3">
            <w:pPr>
              <w:pStyle w:val="GlossEng"/>
              <w:rPr>
                <w:rStyle w:val="ChSmallCaps"/>
              </w:rPr>
            </w:pPr>
            <w:r w:rsidRPr="0099608C">
              <w:rPr>
                <w:rStyle w:val="ChSmallCaps"/>
              </w:rPr>
              <w:t>poss</w:t>
            </w:r>
          </w:p>
        </w:tc>
        <w:tc>
          <w:tcPr>
            <w:tcW w:w="929" w:type="dxa"/>
            <w:shd w:val="clear" w:color="auto" w:fill="auto"/>
          </w:tcPr>
          <w:p w14:paraId="0BCF9EDC" w14:textId="77777777" w:rsidR="002649A3" w:rsidRPr="00E67718" w:rsidRDefault="00DA27E8" w:rsidP="002649A3">
            <w:pPr>
              <w:pStyle w:val="GlossEng"/>
            </w:pPr>
            <w:r>
              <w:t>date/</w:t>
            </w:r>
            <w:r w:rsidR="002649A3" w:rsidRPr="00E67718">
              <w:t>lover</w:t>
            </w:r>
          </w:p>
        </w:tc>
      </w:tr>
    </w:tbl>
    <w:p w14:paraId="343F4AE3" w14:textId="09373496" w:rsidR="002649A3" w:rsidRPr="00F9554F" w:rsidRDefault="002649A3" w:rsidP="002649A3">
      <w:pPr>
        <w:pStyle w:val="FreeTranslAlphaEng"/>
      </w:pPr>
      <w:r>
        <w:t xml:space="preserve">Speaker-2: </w:t>
      </w:r>
      <w:r w:rsidR="00B7093A">
        <w:t>‘</w:t>
      </w:r>
      <w:r w:rsidRPr="00724D0E">
        <w:rPr>
          <w:rStyle w:val="ChBlueBold"/>
        </w:rPr>
        <w:t>no</w:t>
      </w:r>
      <w:r>
        <w:t>, (it was) her lover</w:t>
      </w:r>
      <w:r w:rsidR="00B7093A">
        <w:t>’</w:t>
      </w:r>
      <w:r>
        <w:t xml:space="preserve"> </w:t>
      </w:r>
      <w:r w:rsidRPr="00C62E50">
        <w:rPr>
          <w:rStyle w:val="ExampleSource"/>
        </w:rPr>
        <w:t>[081006-022-CvEx.0044-0045]</w:t>
      </w:r>
    </w:p>
    <w:p w14:paraId="7B28C193" w14:textId="0116F078" w:rsidR="00817193" w:rsidRDefault="002649A3" w:rsidP="0089723E">
      <w:pPr>
        <w:pStyle w:val="Body0005after"/>
      </w:pPr>
      <w:r>
        <w:t xml:space="preserve">At times, speakers employ an alternative strategy to respond to polar questions as shown in </w:t>
      </w:r>
      <w:r>
        <w:fldChar w:fldCharType="begin"/>
      </w:r>
      <w:r>
        <w:instrText xml:space="preserve"> REF _Ref364071167 \h </w:instrText>
      </w:r>
      <w:r>
        <w:fldChar w:fldCharType="separate"/>
      </w:r>
      <w:r w:rsidR="00154D81" w:rsidRPr="007A0BC8">
        <w:t>(</w:t>
      </w:r>
      <w:r w:rsidR="00154D81">
        <w:rPr>
          <w:noProof/>
        </w:rPr>
        <w:t>30</w:t>
      </w:r>
      <w:r w:rsidR="00154D81" w:rsidRPr="007A0BC8">
        <w:t>)</w:t>
      </w:r>
      <w:r>
        <w:fldChar w:fldCharType="end"/>
      </w:r>
      <w:r>
        <w:t xml:space="preserve">. Speakers may reply to a polar question without giving an explicit answer in the affirmative or negative. Instead they provide additional information and leave it to their interlocutor to interpret this answer as a positive or a negative reply. This is shown with the implied negative answer in </w:t>
      </w:r>
      <w:r>
        <w:fldChar w:fldCharType="begin"/>
      </w:r>
      <w:r>
        <w:instrText xml:space="preserve"> REF _Ref364071172 \h </w:instrText>
      </w:r>
      <w:r>
        <w:fldChar w:fldCharType="separate"/>
      </w:r>
      <w:r w:rsidR="00154D81" w:rsidRPr="007A0BC8">
        <w:t>(</w:t>
      </w:r>
      <w:r w:rsidR="00154D81">
        <w:rPr>
          <w:noProof/>
        </w:rPr>
        <w:t>30</w:t>
      </w:r>
      <w:r>
        <w:fldChar w:fldCharType="end"/>
      </w:r>
      <w:r>
        <w:fldChar w:fldCharType="begin"/>
      </w:r>
      <w:r>
        <w:instrText xml:space="preserve"> REF _Ref364071150 \n \h </w:instrText>
      </w:r>
      <w:r>
        <w:fldChar w:fldCharType="separate"/>
      </w:r>
      <w:r w:rsidR="00154D81">
        <w:rPr>
          <w:cs/>
        </w:rPr>
        <w:t>‎</w:t>
      </w:r>
      <w:r w:rsidR="00154D81">
        <w:t>b</w:t>
      </w:r>
      <w:r>
        <w:fldChar w:fldCharType="end"/>
      </w:r>
      <w:r>
        <w:t xml:space="preserve">). When interlocutors do not know the answer, they typically reply with </w:t>
      </w:r>
      <w:r>
        <w:rPr>
          <w:rStyle w:val="ChItalBold"/>
        </w:rPr>
        <w:t>tida</w:t>
      </w:r>
      <w:r w:rsidRPr="00301FE7">
        <w:t>/</w:t>
      </w:r>
      <w:r>
        <w:rPr>
          <w:rStyle w:val="ChItalBold"/>
        </w:rPr>
        <w:t>tra</w:t>
      </w:r>
      <w:r w:rsidRPr="00543AB7">
        <w:rPr>
          <w:rStyle w:val="ChItalBold"/>
        </w:rPr>
        <w:t xml:space="preserve"> taw</w:t>
      </w:r>
      <w:r>
        <w:t xml:space="preserve"> </w:t>
      </w:r>
      <w:r w:rsidR="00B7093A">
        <w:t>‘</w:t>
      </w:r>
      <w:r>
        <w:t>(I) don</w:t>
      </w:r>
      <w:r w:rsidR="00B7093A">
        <w:t>’</w:t>
      </w:r>
      <w:r>
        <w:t>t know</w:t>
      </w:r>
      <w:r w:rsidR="00B7093A">
        <w:t>’</w:t>
      </w:r>
      <w:r w:rsidR="00F63423">
        <w:t>.</w:t>
      </w:r>
    </w:p>
    <w:p w14:paraId="65971FCF" w14:textId="77777777" w:rsidR="002649A3" w:rsidRDefault="002649A3" w:rsidP="002649A3">
      <w:pPr>
        <w:pStyle w:val="ExampleTitle"/>
      </w:pPr>
      <w:r>
        <w:t>Alternative answers to polar questions</w:t>
      </w:r>
    </w:p>
    <w:tbl>
      <w:tblPr>
        <w:tblW w:w="0" w:type="auto"/>
        <w:tblCellMar>
          <w:left w:w="42" w:type="dxa"/>
          <w:right w:w="42" w:type="dxa"/>
        </w:tblCellMar>
        <w:tblLook w:val="01E0" w:firstRow="1" w:lastRow="1" w:firstColumn="1" w:lastColumn="1" w:noHBand="0" w:noVBand="0"/>
      </w:tblPr>
      <w:tblGrid>
        <w:gridCol w:w="709"/>
        <w:gridCol w:w="425"/>
        <w:gridCol w:w="1051"/>
        <w:gridCol w:w="360"/>
        <w:gridCol w:w="759"/>
        <w:gridCol w:w="513"/>
        <w:gridCol w:w="845"/>
      </w:tblGrid>
      <w:tr w:rsidR="00AC23C4" w:rsidRPr="005F3BBD" w14:paraId="267438E5" w14:textId="77777777" w:rsidTr="00AC23C4">
        <w:tc>
          <w:tcPr>
            <w:tcW w:w="709" w:type="dxa"/>
            <w:shd w:val="clear" w:color="auto" w:fill="auto"/>
          </w:tcPr>
          <w:p w14:paraId="71AC2854" w14:textId="77777777" w:rsidR="002649A3" w:rsidRPr="008A3EB0" w:rsidRDefault="002649A3" w:rsidP="002649A3">
            <w:pPr>
              <w:pStyle w:val="O0Nwnext"/>
            </w:pPr>
            <w:bookmarkStart w:id="4959" w:name="_Ref364071172"/>
            <w:bookmarkStart w:id="4960" w:name="_Ref364071167"/>
            <w:r w:rsidRPr="007A0BC8">
              <w:t>(</w:t>
            </w:r>
            <w:fldSimple w:instr=" SEQ ( \* ARABIC \s 1 ">
              <w:r w:rsidR="00154D81">
                <w:rPr>
                  <w:noProof/>
                </w:rPr>
                <w:t>30</w:t>
              </w:r>
            </w:fldSimple>
            <w:bookmarkEnd w:id="4959"/>
            <w:r w:rsidRPr="007A0BC8">
              <w:t>)</w:t>
            </w:r>
            <w:bookmarkEnd w:id="4960"/>
          </w:p>
        </w:tc>
        <w:bookmarkStart w:id="4961" w:name="_Ref364071149"/>
        <w:bookmarkEnd w:id="4961"/>
        <w:tc>
          <w:tcPr>
            <w:tcW w:w="425" w:type="dxa"/>
            <w:shd w:val="clear" w:color="auto" w:fill="auto"/>
          </w:tcPr>
          <w:p w14:paraId="74942070"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62" w:author="Angela Kluge" w:date="2014-02-08T11:40:00Z" w:original="a."/>
              </w:fldChar>
            </w:r>
          </w:p>
        </w:tc>
        <w:tc>
          <w:tcPr>
            <w:tcW w:w="1051" w:type="dxa"/>
            <w:shd w:val="clear" w:color="auto" w:fill="auto"/>
          </w:tcPr>
          <w:p w14:paraId="71AD67B0" w14:textId="77777777" w:rsidR="002649A3" w:rsidRPr="00983EAE" w:rsidRDefault="002649A3" w:rsidP="002649A3">
            <w:pPr>
              <w:pStyle w:val="Text"/>
            </w:pPr>
            <w:r>
              <w:t>Speaker-1:</w:t>
            </w:r>
          </w:p>
        </w:tc>
        <w:tc>
          <w:tcPr>
            <w:tcW w:w="360" w:type="dxa"/>
            <w:shd w:val="clear" w:color="auto" w:fill="auto"/>
          </w:tcPr>
          <w:p w14:paraId="246FC6A5" w14:textId="77777777" w:rsidR="002649A3" w:rsidRPr="001314D2" w:rsidRDefault="002649A3" w:rsidP="002649A3">
            <w:pPr>
              <w:pStyle w:val="Text"/>
            </w:pPr>
            <w:r w:rsidRPr="001314D2">
              <w:t>di</w:t>
            </w:r>
          </w:p>
        </w:tc>
        <w:tc>
          <w:tcPr>
            <w:tcW w:w="759" w:type="dxa"/>
            <w:shd w:val="clear" w:color="auto" w:fill="auto"/>
          </w:tcPr>
          <w:p w14:paraId="6F247D95" w14:textId="77777777" w:rsidR="002649A3" w:rsidRPr="001314D2" w:rsidRDefault="002649A3" w:rsidP="002649A3">
            <w:pPr>
              <w:pStyle w:val="Text"/>
            </w:pPr>
            <w:r w:rsidRPr="001314D2">
              <w:t>sini</w:t>
            </w:r>
          </w:p>
        </w:tc>
        <w:tc>
          <w:tcPr>
            <w:tcW w:w="513" w:type="dxa"/>
            <w:shd w:val="clear" w:color="auto" w:fill="auto"/>
          </w:tcPr>
          <w:p w14:paraId="65F2AE92" w14:textId="77777777" w:rsidR="002649A3" w:rsidRPr="001314D2" w:rsidRDefault="002649A3" w:rsidP="002649A3">
            <w:pPr>
              <w:pStyle w:val="Text"/>
            </w:pPr>
            <w:r w:rsidRPr="001314D2">
              <w:t>tra</w:t>
            </w:r>
          </w:p>
        </w:tc>
        <w:tc>
          <w:tcPr>
            <w:tcW w:w="845" w:type="dxa"/>
            <w:shd w:val="clear" w:color="auto" w:fill="auto"/>
          </w:tcPr>
          <w:p w14:paraId="2A1FF12E" w14:textId="77777777" w:rsidR="002649A3" w:rsidRPr="001314D2" w:rsidRDefault="002649A3" w:rsidP="002649A3">
            <w:pPr>
              <w:pStyle w:val="Text"/>
            </w:pPr>
            <w:r w:rsidRPr="001314D2">
              <w:t>pahit</w:t>
            </w:r>
            <w:r>
              <w:t>?</w:t>
            </w:r>
          </w:p>
        </w:tc>
      </w:tr>
      <w:tr w:rsidR="00AC23C4" w:rsidRPr="00AC23C4" w14:paraId="6196BC70" w14:textId="77777777" w:rsidTr="00AC23C4">
        <w:tc>
          <w:tcPr>
            <w:tcW w:w="709" w:type="dxa"/>
            <w:shd w:val="clear" w:color="auto" w:fill="auto"/>
          </w:tcPr>
          <w:p w14:paraId="53B77219" w14:textId="77777777" w:rsidR="002649A3" w:rsidRPr="00940607" w:rsidRDefault="002649A3" w:rsidP="002649A3">
            <w:pPr>
              <w:pStyle w:val="GlossEng"/>
            </w:pPr>
          </w:p>
        </w:tc>
        <w:tc>
          <w:tcPr>
            <w:tcW w:w="425" w:type="dxa"/>
            <w:shd w:val="clear" w:color="auto" w:fill="auto"/>
          </w:tcPr>
          <w:p w14:paraId="3FA0F8CE" w14:textId="77777777" w:rsidR="002649A3" w:rsidRPr="00664F2E" w:rsidRDefault="002649A3" w:rsidP="002649A3">
            <w:pPr>
              <w:pStyle w:val="GlossEng"/>
            </w:pPr>
          </w:p>
        </w:tc>
        <w:tc>
          <w:tcPr>
            <w:tcW w:w="1051" w:type="dxa"/>
            <w:shd w:val="clear" w:color="auto" w:fill="auto"/>
          </w:tcPr>
          <w:p w14:paraId="1D75DADE" w14:textId="77777777" w:rsidR="002649A3" w:rsidRPr="00664F2E" w:rsidRDefault="002649A3" w:rsidP="002649A3">
            <w:pPr>
              <w:pStyle w:val="GlossEng"/>
            </w:pPr>
          </w:p>
        </w:tc>
        <w:tc>
          <w:tcPr>
            <w:tcW w:w="360" w:type="dxa"/>
            <w:shd w:val="clear" w:color="auto" w:fill="auto"/>
          </w:tcPr>
          <w:p w14:paraId="4D5A3CEE" w14:textId="77777777" w:rsidR="002649A3" w:rsidRPr="001314D2" w:rsidRDefault="002649A3" w:rsidP="002649A3">
            <w:pPr>
              <w:pStyle w:val="GlossEng"/>
            </w:pPr>
            <w:r w:rsidRPr="001314D2">
              <w:t>at</w:t>
            </w:r>
          </w:p>
        </w:tc>
        <w:tc>
          <w:tcPr>
            <w:tcW w:w="759" w:type="dxa"/>
            <w:shd w:val="clear" w:color="auto" w:fill="auto"/>
          </w:tcPr>
          <w:p w14:paraId="19E05ED7" w14:textId="77777777" w:rsidR="002649A3" w:rsidRPr="0099608C" w:rsidRDefault="002649A3" w:rsidP="002649A3">
            <w:pPr>
              <w:pStyle w:val="GlossEng"/>
              <w:rPr>
                <w:rStyle w:val="ChSmallCaps"/>
              </w:rPr>
            </w:pPr>
            <w:r w:rsidRPr="0099608C">
              <w:rPr>
                <w:rStyle w:val="ChSmallCaps"/>
              </w:rPr>
              <w:t>l.prox</w:t>
            </w:r>
          </w:p>
        </w:tc>
        <w:tc>
          <w:tcPr>
            <w:tcW w:w="513" w:type="dxa"/>
            <w:shd w:val="clear" w:color="auto" w:fill="auto"/>
          </w:tcPr>
          <w:p w14:paraId="4FA3128E" w14:textId="77777777" w:rsidR="002649A3" w:rsidRPr="0099608C" w:rsidRDefault="002649A3" w:rsidP="002649A3">
            <w:pPr>
              <w:pStyle w:val="GlossEng"/>
              <w:rPr>
                <w:rStyle w:val="ChSmallCaps"/>
              </w:rPr>
            </w:pPr>
            <w:r w:rsidRPr="0099608C">
              <w:rPr>
                <w:rStyle w:val="ChSmallCaps"/>
              </w:rPr>
              <w:t>neg</w:t>
            </w:r>
          </w:p>
        </w:tc>
        <w:tc>
          <w:tcPr>
            <w:tcW w:w="845" w:type="dxa"/>
            <w:shd w:val="clear" w:color="auto" w:fill="auto"/>
          </w:tcPr>
          <w:p w14:paraId="3E0BB11F" w14:textId="77777777" w:rsidR="002649A3" w:rsidRPr="001314D2" w:rsidRDefault="002649A3" w:rsidP="002649A3">
            <w:pPr>
              <w:pStyle w:val="GlossEng"/>
            </w:pPr>
            <w:r>
              <w:t>be.</w:t>
            </w:r>
            <w:r w:rsidRPr="001314D2">
              <w:t>bitter</w:t>
            </w:r>
          </w:p>
        </w:tc>
      </w:tr>
    </w:tbl>
    <w:p w14:paraId="6EC80E25" w14:textId="6A04909F" w:rsidR="002649A3" w:rsidRDefault="002649A3" w:rsidP="002649A3">
      <w:pPr>
        <w:pStyle w:val="FreeTranslAlphaEng"/>
      </w:pPr>
      <w:r>
        <w:t xml:space="preserve">[Discussing various melinjo varieties] Speaker-1: </w:t>
      </w:r>
      <w:r w:rsidR="00B7093A">
        <w:t>‘</w:t>
      </w:r>
      <w:r>
        <w:t>(the melinjo varieties) here are not bitter?</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360"/>
        <w:gridCol w:w="895"/>
        <w:gridCol w:w="567"/>
        <w:gridCol w:w="745"/>
      </w:tblGrid>
      <w:tr w:rsidR="00AC23C4" w:rsidRPr="005F3BBD" w14:paraId="3A1E5DE2" w14:textId="77777777" w:rsidTr="00AC23C4">
        <w:tc>
          <w:tcPr>
            <w:tcW w:w="709" w:type="dxa"/>
            <w:shd w:val="clear" w:color="auto" w:fill="auto"/>
          </w:tcPr>
          <w:p w14:paraId="0BD38C25" w14:textId="77777777" w:rsidR="002649A3" w:rsidRPr="001314D2" w:rsidRDefault="002649A3" w:rsidP="002649A3">
            <w:pPr>
              <w:pStyle w:val="O0Nwnext"/>
            </w:pPr>
          </w:p>
        </w:tc>
        <w:bookmarkStart w:id="4963" w:name="_Ref364071150"/>
        <w:bookmarkEnd w:id="4963"/>
        <w:tc>
          <w:tcPr>
            <w:tcW w:w="425" w:type="dxa"/>
            <w:shd w:val="clear" w:color="auto" w:fill="auto"/>
          </w:tcPr>
          <w:p w14:paraId="4DB40DBB" w14:textId="77777777" w:rsidR="002649A3" w:rsidRPr="001C278C" w:rsidRDefault="002649A3" w:rsidP="002649A3">
            <w:pPr>
              <w:pStyle w:val="Text"/>
            </w:pPr>
            <w:r w:rsidRPr="00856563">
              <w:fldChar w:fldCharType="begin"/>
            </w:r>
            <w:r w:rsidRPr="00856563">
              <w:instrText xml:space="preserve"> LISTNUM  NumberDefault \l 8 </w:instrText>
            </w:r>
            <w:r w:rsidRPr="00856563">
              <w:fldChar w:fldCharType="end">
                <w:numberingChange w:id="4964" w:author="Angela Kluge" w:date="2014-02-08T11:40:00Z" w:original="b."/>
              </w:fldChar>
            </w:r>
          </w:p>
        </w:tc>
        <w:tc>
          <w:tcPr>
            <w:tcW w:w="1051" w:type="dxa"/>
            <w:shd w:val="clear" w:color="auto" w:fill="auto"/>
          </w:tcPr>
          <w:p w14:paraId="0F7F91CF" w14:textId="77777777" w:rsidR="002649A3" w:rsidRPr="00983EAE" w:rsidRDefault="002649A3" w:rsidP="002649A3">
            <w:pPr>
              <w:pStyle w:val="Text"/>
            </w:pPr>
            <w:r>
              <w:t>Speaker-2:</w:t>
            </w:r>
          </w:p>
        </w:tc>
        <w:tc>
          <w:tcPr>
            <w:tcW w:w="360" w:type="dxa"/>
            <w:shd w:val="clear" w:color="auto" w:fill="auto"/>
          </w:tcPr>
          <w:p w14:paraId="2C0961A1" w14:textId="0A8D3685" w:rsidR="002649A3" w:rsidRPr="00704EAC" w:rsidRDefault="002649A3" w:rsidP="002649A3">
            <w:pPr>
              <w:pStyle w:val="Text"/>
            </w:pPr>
            <w:r w:rsidRPr="00704EAC">
              <w:rPr>
                <w:rStyle w:val="ChBlueBold"/>
              </w:rPr>
              <w:sym w:font="Symbol" w:char="F0C6"/>
            </w:r>
            <w:r w:rsidR="00704EAC" w:rsidRPr="00704EAC">
              <w:t>,</w:t>
            </w:r>
          </w:p>
        </w:tc>
        <w:tc>
          <w:tcPr>
            <w:tcW w:w="895" w:type="dxa"/>
            <w:shd w:val="clear" w:color="auto" w:fill="auto"/>
          </w:tcPr>
          <w:p w14:paraId="7EF33680" w14:textId="77777777" w:rsidR="002649A3" w:rsidRPr="001314D2" w:rsidRDefault="002649A3" w:rsidP="002649A3">
            <w:pPr>
              <w:pStyle w:val="Text"/>
            </w:pPr>
            <w:r w:rsidRPr="001314D2">
              <w:t>Jayapura</w:t>
            </w:r>
          </w:p>
        </w:tc>
        <w:tc>
          <w:tcPr>
            <w:tcW w:w="567" w:type="dxa"/>
            <w:shd w:val="clear" w:color="auto" w:fill="auto"/>
          </w:tcPr>
          <w:p w14:paraId="537EC49C" w14:textId="77777777" w:rsidR="002649A3" w:rsidRPr="001314D2" w:rsidRDefault="002649A3" w:rsidP="002649A3">
            <w:pPr>
              <w:pStyle w:val="Text"/>
            </w:pPr>
            <w:r w:rsidRPr="001314D2">
              <w:t>pu</w:t>
            </w:r>
          </w:p>
        </w:tc>
        <w:tc>
          <w:tcPr>
            <w:tcW w:w="607" w:type="dxa"/>
            <w:shd w:val="clear" w:color="auto" w:fill="auto"/>
          </w:tcPr>
          <w:p w14:paraId="4149751B" w14:textId="77777777" w:rsidR="002649A3" w:rsidRPr="001314D2" w:rsidRDefault="002649A3" w:rsidP="002649A3">
            <w:pPr>
              <w:pStyle w:val="Text"/>
            </w:pPr>
            <w:r w:rsidRPr="001314D2">
              <w:t>pahit</w:t>
            </w:r>
          </w:p>
        </w:tc>
      </w:tr>
      <w:tr w:rsidR="00AC23C4" w:rsidRPr="00AC23C4" w14:paraId="374CC65E" w14:textId="77777777" w:rsidTr="00AC23C4">
        <w:tc>
          <w:tcPr>
            <w:tcW w:w="709" w:type="dxa"/>
            <w:shd w:val="clear" w:color="auto" w:fill="auto"/>
          </w:tcPr>
          <w:p w14:paraId="3A046F1C" w14:textId="77777777" w:rsidR="002649A3" w:rsidRPr="001314D2" w:rsidRDefault="002649A3" w:rsidP="002649A3">
            <w:pPr>
              <w:pStyle w:val="GlossEng"/>
            </w:pPr>
          </w:p>
        </w:tc>
        <w:tc>
          <w:tcPr>
            <w:tcW w:w="425" w:type="dxa"/>
            <w:shd w:val="clear" w:color="auto" w:fill="auto"/>
          </w:tcPr>
          <w:p w14:paraId="57274E00" w14:textId="77777777" w:rsidR="002649A3" w:rsidRPr="00F77331" w:rsidRDefault="002649A3" w:rsidP="002649A3">
            <w:pPr>
              <w:pStyle w:val="GlossEng"/>
            </w:pPr>
          </w:p>
        </w:tc>
        <w:tc>
          <w:tcPr>
            <w:tcW w:w="1051" w:type="dxa"/>
            <w:shd w:val="clear" w:color="auto" w:fill="auto"/>
          </w:tcPr>
          <w:p w14:paraId="19E8451F" w14:textId="77777777" w:rsidR="002649A3" w:rsidRPr="00983EAE" w:rsidRDefault="002649A3" w:rsidP="002649A3">
            <w:pPr>
              <w:pStyle w:val="GlossEng"/>
            </w:pPr>
          </w:p>
        </w:tc>
        <w:tc>
          <w:tcPr>
            <w:tcW w:w="360" w:type="dxa"/>
            <w:shd w:val="clear" w:color="auto" w:fill="auto"/>
          </w:tcPr>
          <w:p w14:paraId="7EB0780C" w14:textId="77777777" w:rsidR="002649A3" w:rsidRPr="001314D2" w:rsidRDefault="002649A3" w:rsidP="002649A3">
            <w:pPr>
              <w:pStyle w:val="GlossEng"/>
            </w:pPr>
          </w:p>
        </w:tc>
        <w:tc>
          <w:tcPr>
            <w:tcW w:w="895" w:type="dxa"/>
            <w:shd w:val="clear" w:color="auto" w:fill="auto"/>
          </w:tcPr>
          <w:p w14:paraId="52FA50A1" w14:textId="77777777" w:rsidR="002649A3" w:rsidRPr="001314D2" w:rsidRDefault="002649A3" w:rsidP="002649A3">
            <w:pPr>
              <w:pStyle w:val="GlossEng"/>
            </w:pPr>
            <w:r w:rsidRPr="001314D2">
              <w:t>Jayapura</w:t>
            </w:r>
          </w:p>
        </w:tc>
        <w:tc>
          <w:tcPr>
            <w:tcW w:w="567" w:type="dxa"/>
            <w:shd w:val="clear" w:color="auto" w:fill="auto"/>
          </w:tcPr>
          <w:p w14:paraId="67F41C75" w14:textId="77777777" w:rsidR="002649A3" w:rsidRPr="0099608C" w:rsidRDefault="002649A3" w:rsidP="002649A3">
            <w:pPr>
              <w:pStyle w:val="GlossEng"/>
              <w:rPr>
                <w:rStyle w:val="ChSmallCaps"/>
              </w:rPr>
            </w:pPr>
            <w:r w:rsidRPr="0099608C">
              <w:rPr>
                <w:rStyle w:val="ChSmallCaps"/>
              </w:rPr>
              <w:t>poss</w:t>
            </w:r>
          </w:p>
        </w:tc>
        <w:tc>
          <w:tcPr>
            <w:tcW w:w="607" w:type="dxa"/>
            <w:shd w:val="clear" w:color="auto" w:fill="auto"/>
          </w:tcPr>
          <w:p w14:paraId="1AF4AAE5" w14:textId="77777777" w:rsidR="002649A3" w:rsidRPr="001314D2" w:rsidRDefault="00BF058B" w:rsidP="002649A3">
            <w:pPr>
              <w:pStyle w:val="GlossEng"/>
            </w:pPr>
            <w:r>
              <w:t>be.</w:t>
            </w:r>
            <w:r w:rsidR="002649A3" w:rsidRPr="001314D2">
              <w:t>bitter</w:t>
            </w:r>
          </w:p>
        </w:tc>
      </w:tr>
    </w:tbl>
    <w:p w14:paraId="1762E050" w14:textId="4D674088" w:rsidR="002649A3" w:rsidRPr="00F9554F" w:rsidRDefault="002649A3" w:rsidP="002649A3">
      <w:pPr>
        <w:pStyle w:val="FreeTranslAlphaEng20pt"/>
      </w:pPr>
      <w:r>
        <w:t xml:space="preserve">Speaker-2: </w:t>
      </w:r>
      <w:r w:rsidR="00B7093A">
        <w:t>‘</w:t>
      </w:r>
      <w:r w:rsidRPr="00A91400">
        <w:t>(</w:t>
      </w:r>
      <w:r w:rsidRPr="00A91400">
        <w:rPr>
          <w:rStyle w:val="ChBlueBold"/>
        </w:rPr>
        <w:t>no</w:t>
      </w:r>
      <w:r w:rsidRPr="0056784A">
        <w:t>!</w:t>
      </w:r>
      <w:r>
        <w:t>, the ones from) Jayapura are bitter</w:t>
      </w:r>
      <w:r w:rsidR="00B7093A">
        <w:t>’</w:t>
      </w:r>
      <w:r>
        <w:t xml:space="preserve"> </w:t>
      </w:r>
      <w:r w:rsidRPr="00940607">
        <w:rPr>
          <w:rStyle w:val="ExampleSource"/>
        </w:rPr>
        <w:t>[080923-004-Cv.</w:t>
      </w:r>
      <w:r>
        <w:rPr>
          <w:rStyle w:val="ExampleSource"/>
        </w:rPr>
        <w:t>0011-</w:t>
      </w:r>
      <w:r w:rsidRPr="00940607">
        <w:rPr>
          <w:rStyle w:val="ExampleSource"/>
        </w:rPr>
        <w:t>0012]</w:t>
      </w:r>
    </w:p>
    <w:p w14:paraId="47442093" w14:textId="77777777" w:rsidR="002649A3" w:rsidRDefault="002649A3" w:rsidP="002649A3">
      <w:pPr>
        <w:pStyle w:val="Heading4"/>
      </w:pPr>
      <w:bookmarkStart w:id="4965" w:name="_Ref364073528"/>
      <w:r>
        <w:t>Marked biased polar questions</w:t>
      </w:r>
      <w:bookmarkEnd w:id="4965"/>
    </w:p>
    <w:p w14:paraId="5EF14378" w14:textId="1C7443C2" w:rsidR="00704EAC" w:rsidRDefault="002649A3" w:rsidP="00704EAC">
      <w:pPr>
        <w:pStyle w:val="Body0000after"/>
      </w:pPr>
      <w:r>
        <w:t xml:space="preserve">Marked polar questions are </w:t>
      </w:r>
      <w:r w:rsidR="00704EAC">
        <w:t xml:space="preserve">defined as questions </w:t>
      </w:r>
      <w:r>
        <w:t xml:space="preserve">which convey a bias toward the expected answer, hence </w:t>
      </w:r>
      <w:r w:rsidR="00B7093A">
        <w:t>“</w:t>
      </w:r>
      <w:r>
        <w:t>biased</w:t>
      </w:r>
      <w:r w:rsidR="00B7093A">
        <w:t>”</w:t>
      </w:r>
      <w:r>
        <w:t xml:space="preserve"> questions </w:t>
      </w:r>
      <w:r w:rsidRPr="00FA1D12">
        <w:rPr>
          <w:rStyle w:val="Citation"/>
        </w:rPr>
        <w:t>(</w:t>
      </w:r>
      <w:r w:rsidR="00DB74FB" w:rsidRPr="00DB74FB">
        <w:rPr>
          <w:rStyle w:val="Citation"/>
        </w:rPr>
        <w:fldChar w:fldCharType="begin"/>
      </w:r>
      <w:r w:rsidR="00DB74FB" w:rsidRPr="00DB74FB">
        <w:rPr>
          <w:rStyle w:val="Citation"/>
        </w:rPr>
        <w:instrText>ADDIN CITAVI.PLACEHOLDER 7a561657-8b97-4651-aee8-ce15219c1bef 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9yYXZjc2lrIDE5NzE8L1RleHQ+DQogICAgPC9UZXh0VW5pdD4NCiAgPC9UZXh0VW5pdHM+DQo8L1BsYWNlaG9sZGVyPg==</w:instrText>
      </w:r>
      <w:r w:rsidR="00DB74FB" w:rsidRPr="00DB74FB">
        <w:rPr>
          <w:rStyle w:val="Citation"/>
        </w:rPr>
        <w:fldChar w:fldCharType="separate"/>
      </w:r>
      <w:bookmarkStart w:id="4966" w:name="_CTVP0017a5616578b974651aee8ce15219c1bef"/>
      <w:r w:rsidR="0092006B">
        <w:rPr>
          <w:rStyle w:val="Citation"/>
        </w:rPr>
        <w:t>Moravcsik 1971</w:t>
      </w:r>
      <w:bookmarkEnd w:id="4966"/>
      <w:r w:rsidR="00DB74FB" w:rsidRPr="00DB74FB">
        <w:rPr>
          <w:rStyle w:val="Citation"/>
        </w:rPr>
        <w:fldChar w:fldCharType="end"/>
      </w:r>
      <w:r w:rsidR="00BF058B">
        <w:t xml:space="preserve"> </w:t>
      </w:r>
      <w:r w:rsidRPr="009C6FD4">
        <w:t xml:space="preserve">in </w:t>
      </w:r>
      <w:r w:rsidR="00BA6215">
        <w:rPr>
          <w:rStyle w:val="Citation"/>
        </w:rPr>
        <w:fldChar w:fldCharType="begin"/>
      </w:r>
      <w:r w:rsidR="0092451D">
        <w:rPr>
          <w:rStyle w:val="Citation"/>
        </w:rPr>
        <w:instrText>ADDIN CITAVI.PLACEHOLDER 4545bab2-4f53-470a-be85-ad1febc286e1 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Fkb2NrIGFuZCBad2lja3kgMTk4NTogMTgwPC9UZXh0Pg0KICAgIDwvVGV4dFVuaXQ+DQogIDwvVGV4dFVuaXRzPg0KPC9QbGFjZWhvbGRlcj4=</w:instrText>
      </w:r>
      <w:r w:rsidR="00BA6215">
        <w:rPr>
          <w:rStyle w:val="Citation"/>
        </w:rPr>
        <w:fldChar w:fldCharType="separate"/>
      </w:r>
      <w:bookmarkStart w:id="4967" w:name="_CTVP0014545bab24f53470abe85ad1febc286e1"/>
      <w:r w:rsidR="0092006B">
        <w:rPr>
          <w:rStyle w:val="Citation"/>
        </w:rPr>
        <w:t>Sadock and Zwicky 1985: 180</w:t>
      </w:r>
      <w:bookmarkEnd w:id="4967"/>
      <w:r w:rsidR="00BA6215">
        <w:rPr>
          <w:rStyle w:val="Citation"/>
        </w:rPr>
        <w:fldChar w:fldCharType="end"/>
      </w:r>
      <w:r w:rsidRPr="00FA1D12">
        <w:rPr>
          <w:rStyle w:val="Citation"/>
        </w:rPr>
        <w:t>)</w:t>
      </w:r>
      <w:r>
        <w:t xml:space="preserve">. Biased questions allow speakers </w:t>
      </w:r>
      <w:r w:rsidR="00B7093A">
        <w:t>“</w:t>
      </w:r>
      <w:r>
        <w:t xml:space="preserve">to express </w:t>
      </w:r>
      <w:r w:rsidRPr="007A0E1A">
        <w:t>[… their</w:t>
      </w:r>
      <w:r>
        <w:t>] belief that a particular answer is likely to be correct and to request assurance that this belief is true</w:t>
      </w:r>
      <w:r w:rsidR="00B7093A">
        <w:t>”</w:t>
      </w:r>
      <w:r>
        <w:t xml:space="preserve"> </w:t>
      </w:r>
      <w:r w:rsidR="00BA6215">
        <w:rPr>
          <w:rStyle w:val="Citation"/>
        </w:rPr>
        <w:fldChar w:fldCharType="begin"/>
      </w:r>
      <w:r w:rsidR="0092451D">
        <w:rPr>
          <w:rStyle w:val="Citation"/>
        </w:rPr>
        <w:instrText>ADDIN CITAVI.PLACEHOLDER e7fe8f69-9eb1-4753-8bd0-88ff27093450 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kb2NrIGFuZCBad2lja3kgMTk4NTogMTgwKTwvVGV4dD4NCiAgICA8L1RleHRVbml0Pg0KICA8L1RleHRVbml0cz4NCjwvUGxhY2Vob2xkZXI+</w:instrText>
      </w:r>
      <w:r w:rsidR="00BA6215">
        <w:rPr>
          <w:rStyle w:val="Citation"/>
        </w:rPr>
        <w:fldChar w:fldCharType="separate"/>
      </w:r>
      <w:bookmarkStart w:id="4968" w:name="_CTVP001e7fe8f699eb147538bd088ff27093450"/>
      <w:r w:rsidR="0092006B">
        <w:rPr>
          <w:rStyle w:val="Citation"/>
        </w:rPr>
        <w:t>(Sadock and Zwicky 1985: 180)</w:t>
      </w:r>
      <w:bookmarkEnd w:id="4968"/>
      <w:r w:rsidR="00BA6215">
        <w:rPr>
          <w:rStyle w:val="Citation"/>
        </w:rPr>
        <w:fldChar w:fldCharType="end"/>
      </w:r>
      <w:r>
        <w:t xml:space="preserve">. </w:t>
      </w:r>
      <w:r w:rsidR="00704EAC">
        <w:t>More specifically, p</w:t>
      </w:r>
      <w:r>
        <w:t xml:space="preserve">ositively biased questions signal that the speaker is in favor of a positive answer, while negatively biased questions indicate that the speaker expects a negative answer. </w:t>
      </w:r>
    </w:p>
    <w:p w14:paraId="1BA27422" w14:textId="508E8F49" w:rsidR="002649A3" w:rsidRDefault="00704EAC" w:rsidP="007C34F8">
      <w:pPr>
        <w:pStyle w:val="Body0500after"/>
      </w:pPr>
      <w:r>
        <w:t xml:space="preserve">Papuan Malay </w:t>
      </w:r>
      <w:r w:rsidR="002649A3">
        <w:t xml:space="preserve">biased questions </w:t>
      </w:r>
      <w:r>
        <w:t xml:space="preserve">are presented </w:t>
      </w:r>
      <w:r w:rsidR="002649A3">
        <w:t xml:space="preserve">in </w:t>
      </w:r>
      <w:r w:rsidR="002649A3">
        <w:fldChar w:fldCharType="begin"/>
      </w:r>
      <w:r w:rsidR="002649A3">
        <w:instrText xml:space="preserve"> REF _Ref363931009 \h </w:instrText>
      </w:r>
      <w:r w:rsidR="002649A3">
        <w:fldChar w:fldCharType="separate"/>
      </w:r>
      <w:r w:rsidR="00154D81" w:rsidRPr="007A0BC8">
        <w:t>(</w:t>
      </w:r>
      <w:r w:rsidR="00154D81">
        <w:rPr>
          <w:noProof/>
        </w:rPr>
        <w:t>31</w:t>
      </w:r>
      <w:r w:rsidR="00154D81" w:rsidRPr="007A0BC8">
        <w:t>)</w:t>
      </w:r>
      <w:r w:rsidR="002649A3">
        <w:fldChar w:fldCharType="end"/>
      </w:r>
      <w:r w:rsidR="002649A3">
        <w:t xml:space="preserve"> to </w:t>
      </w:r>
      <w:r w:rsidR="002649A3">
        <w:fldChar w:fldCharType="begin"/>
      </w:r>
      <w:r w:rsidR="002649A3">
        <w:instrText xml:space="preserve"> REF _Ref363931015 \h </w:instrText>
      </w:r>
      <w:r w:rsidR="002649A3">
        <w:fldChar w:fldCharType="separate"/>
      </w:r>
      <w:r w:rsidR="00154D81" w:rsidRPr="007A0BC8">
        <w:t>(</w:t>
      </w:r>
      <w:r w:rsidR="00154D81">
        <w:rPr>
          <w:noProof/>
        </w:rPr>
        <w:t>35</w:t>
      </w:r>
      <w:r w:rsidR="00154D81" w:rsidRPr="007A0BC8">
        <w:t>)</w:t>
      </w:r>
      <w:r w:rsidR="002649A3">
        <w:fldChar w:fldCharType="end"/>
      </w:r>
      <w:r w:rsidR="002649A3">
        <w:t xml:space="preserve">. While the corpus contains both </w:t>
      </w:r>
      <w:r w:rsidR="007C34F8">
        <w:t xml:space="preserve">positively and negatively biased </w:t>
      </w:r>
      <w:r w:rsidR="002649A3">
        <w:t xml:space="preserve">questions, positively biased ones, as in </w:t>
      </w:r>
      <w:r w:rsidR="002649A3">
        <w:fldChar w:fldCharType="begin"/>
      </w:r>
      <w:r w:rsidR="002649A3">
        <w:instrText xml:space="preserve"> REF _Ref363931009 \h </w:instrText>
      </w:r>
      <w:r w:rsidR="002649A3">
        <w:fldChar w:fldCharType="separate"/>
      </w:r>
      <w:r w:rsidR="00154D81" w:rsidRPr="007A0BC8">
        <w:t>(</w:t>
      </w:r>
      <w:r w:rsidR="00154D81">
        <w:rPr>
          <w:noProof/>
        </w:rPr>
        <w:t>31</w:t>
      </w:r>
      <w:r w:rsidR="00154D81" w:rsidRPr="007A0BC8">
        <w:t>)</w:t>
      </w:r>
      <w:r w:rsidR="002649A3">
        <w:fldChar w:fldCharType="end"/>
      </w:r>
      <w:r w:rsidR="002649A3">
        <w:t xml:space="preserve"> to </w:t>
      </w:r>
      <w:r w:rsidR="002649A3">
        <w:fldChar w:fldCharType="begin"/>
      </w:r>
      <w:r w:rsidR="002649A3">
        <w:instrText xml:space="preserve"> REF _Ref363925855 \h </w:instrText>
      </w:r>
      <w:r w:rsidR="002649A3">
        <w:fldChar w:fldCharType="separate"/>
      </w:r>
      <w:r w:rsidR="00154D81" w:rsidRPr="007A0BC8">
        <w:t>(</w:t>
      </w:r>
      <w:r w:rsidR="00154D81">
        <w:rPr>
          <w:noProof/>
        </w:rPr>
        <w:t>33</w:t>
      </w:r>
      <w:r w:rsidR="00154D81" w:rsidRPr="007A0BC8">
        <w:t>)</w:t>
      </w:r>
      <w:r w:rsidR="002649A3">
        <w:fldChar w:fldCharType="end"/>
      </w:r>
      <w:r w:rsidR="002649A3">
        <w:t xml:space="preserve">, occur much more often than negatively biased ones, as in </w:t>
      </w:r>
      <w:r w:rsidR="002649A3">
        <w:fldChar w:fldCharType="begin"/>
      </w:r>
      <w:r w:rsidR="002649A3">
        <w:instrText xml:space="preserve"> REF _Ref363931014 \h </w:instrText>
      </w:r>
      <w:r w:rsidR="002649A3">
        <w:fldChar w:fldCharType="separate"/>
      </w:r>
      <w:r w:rsidR="00154D81" w:rsidRPr="007A0BC8">
        <w:t>(</w:t>
      </w:r>
      <w:r w:rsidR="00154D81">
        <w:rPr>
          <w:noProof/>
        </w:rPr>
        <w:t>34</w:t>
      </w:r>
      <w:r w:rsidR="00154D81" w:rsidRPr="007A0BC8">
        <w:t>)</w:t>
      </w:r>
      <w:r w:rsidR="002649A3">
        <w:fldChar w:fldCharType="end"/>
      </w:r>
      <w:r w:rsidR="002649A3">
        <w:t xml:space="preserve"> or </w:t>
      </w:r>
      <w:r w:rsidR="002649A3">
        <w:fldChar w:fldCharType="begin"/>
      </w:r>
      <w:r w:rsidR="002649A3">
        <w:instrText xml:space="preserve"> REF _Ref363931015 \h </w:instrText>
      </w:r>
      <w:r w:rsidR="002649A3">
        <w:fldChar w:fldCharType="separate"/>
      </w:r>
      <w:r w:rsidR="00154D81" w:rsidRPr="007A0BC8">
        <w:t>(</w:t>
      </w:r>
      <w:r w:rsidR="00154D81">
        <w:rPr>
          <w:noProof/>
        </w:rPr>
        <w:t>35</w:t>
      </w:r>
      <w:r w:rsidR="00154D81" w:rsidRPr="007A0BC8">
        <w:t>)</w:t>
      </w:r>
      <w:r w:rsidR="002649A3">
        <w:fldChar w:fldCharType="end"/>
      </w:r>
      <w:r w:rsidR="002649A3">
        <w:t>.</w:t>
      </w:r>
    </w:p>
    <w:p w14:paraId="424DEFD4" w14:textId="0F37E336" w:rsidR="002649A3" w:rsidRDefault="002649A3" w:rsidP="00704EAC">
      <w:pPr>
        <w:pStyle w:val="Body0505after"/>
      </w:pPr>
      <w:r>
        <w:t xml:space="preserve">Biased questions are usually formed with the tags </w:t>
      </w:r>
      <w:r w:rsidRPr="005070F6">
        <w:rPr>
          <w:rStyle w:val="ChItalBold"/>
        </w:rPr>
        <w:t>to</w:t>
      </w:r>
      <w:r>
        <w:t xml:space="preserve"> </w:t>
      </w:r>
      <w:r w:rsidR="00B7093A">
        <w:t>‘</w:t>
      </w:r>
      <w:r>
        <w:t>right?</w:t>
      </w:r>
      <w:r w:rsidR="00B7093A">
        <w:t>’</w:t>
      </w:r>
      <w:r>
        <w:t xml:space="preserve"> or </w:t>
      </w:r>
      <w:r w:rsidRPr="005070F6">
        <w:rPr>
          <w:rStyle w:val="ChItalBold"/>
        </w:rPr>
        <w:t>e</w:t>
      </w:r>
      <w:r>
        <w:t xml:space="preserve"> </w:t>
      </w:r>
      <w:r w:rsidR="00B7093A">
        <w:t>‘</w:t>
      </w:r>
      <w:r>
        <w:t>eh?</w:t>
      </w:r>
      <w:r w:rsidR="00B7093A">
        <w:t>’</w:t>
      </w:r>
      <w:r>
        <w:t xml:space="preserve">. Prosodically, </w:t>
      </w:r>
      <w:r w:rsidR="00704EAC">
        <w:t xml:space="preserve">these </w:t>
      </w:r>
      <w:r>
        <w:t>questions are marked with a rising pitch on the tag</w:t>
      </w:r>
      <w:r w:rsidR="00704EAC">
        <w:t xml:space="preserve"> (see §</w:t>
      </w:r>
      <w:r w:rsidR="00704EAC">
        <w:fldChar w:fldCharType="begin"/>
      </w:r>
      <w:r w:rsidR="00704EAC">
        <w:instrText xml:space="preserve"> REF _Ref374463262 \w \h </w:instrText>
      </w:r>
      <w:r w:rsidR="00704EAC">
        <w:fldChar w:fldCharType="separate"/>
      </w:r>
      <w:r w:rsidR="00154D81">
        <w:rPr>
          <w:cs/>
        </w:rPr>
        <w:t>‎</w:t>
      </w:r>
      <w:r w:rsidR="00154D81">
        <w:t>5.13.1</w:t>
      </w:r>
      <w:r w:rsidR="00704EAC">
        <w:fldChar w:fldCharType="end"/>
      </w:r>
      <w:r w:rsidR="00704EAC">
        <w:t xml:space="preserve"> for more details concerning the semantics of both tags)</w:t>
      </w:r>
      <w:r>
        <w:t xml:space="preserve">. The examples in </w:t>
      </w:r>
      <w:r>
        <w:fldChar w:fldCharType="begin"/>
      </w:r>
      <w:r>
        <w:instrText xml:space="preserve"> REF _Ref363931019 \h </w:instrText>
      </w:r>
      <w:r>
        <w:fldChar w:fldCharType="separate"/>
      </w:r>
      <w:r w:rsidR="00154D81" w:rsidRPr="007A0BC8">
        <w:t>(</w:t>
      </w:r>
      <w:r w:rsidR="00154D81">
        <w:rPr>
          <w:noProof/>
        </w:rPr>
        <w:t>31</w:t>
      </w:r>
      <w:r>
        <w:fldChar w:fldCharType="end"/>
      </w:r>
      <w:r>
        <w:fldChar w:fldCharType="begin"/>
      </w:r>
      <w:r>
        <w:instrText xml:space="preserve"> REF _Ref363930983 \n \h </w:instrText>
      </w:r>
      <w:r>
        <w:fldChar w:fldCharType="separate"/>
      </w:r>
      <w:r w:rsidR="00154D81">
        <w:rPr>
          <w:cs/>
        </w:rPr>
        <w:t>‎</w:t>
      </w:r>
      <w:r w:rsidR="00154D81">
        <w:t>a</w:t>
      </w:r>
      <w:r>
        <w:fldChar w:fldCharType="end"/>
      </w:r>
      <w:r>
        <w:t xml:space="preserve">) and </w:t>
      </w:r>
      <w:r>
        <w:fldChar w:fldCharType="begin"/>
      </w:r>
      <w:r>
        <w:instrText xml:space="preserve"> REF _Ref363931022 \h </w:instrText>
      </w:r>
      <w:r>
        <w:fldChar w:fldCharType="separate"/>
      </w:r>
      <w:r w:rsidR="00154D81" w:rsidRPr="007A0BC8">
        <w:t>(</w:t>
      </w:r>
      <w:r w:rsidR="00154D81">
        <w:rPr>
          <w:noProof/>
        </w:rPr>
        <w:t>32</w:t>
      </w:r>
      <w:r>
        <w:fldChar w:fldCharType="end"/>
      </w:r>
      <w:r>
        <w:fldChar w:fldCharType="begin"/>
      </w:r>
      <w:r>
        <w:instrText xml:space="preserve"> REF _Ref363930987 \n \h </w:instrText>
      </w:r>
      <w:r>
        <w:fldChar w:fldCharType="separate"/>
      </w:r>
      <w:r w:rsidR="00154D81">
        <w:rPr>
          <w:cs/>
        </w:rPr>
        <w:t>‎</w:t>
      </w:r>
      <w:r w:rsidR="00154D81">
        <w:t>a</w:t>
      </w:r>
      <w:r>
        <w:fldChar w:fldCharType="end"/>
      </w:r>
      <w:r>
        <w:t xml:space="preserve">) show positive bias, while </w:t>
      </w:r>
      <w:r>
        <w:fldChar w:fldCharType="begin"/>
      </w:r>
      <w:r>
        <w:instrText xml:space="preserve"> REF _Ref363931024 \h </w:instrText>
      </w:r>
      <w:r>
        <w:fldChar w:fldCharType="separate"/>
      </w:r>
      <w:r w:rsidR="00154D81" w:rsidRPr="007A0BC8">
        <w:t>(</w:t>
      </w:r>
      <w:r w:rsidR="00154D81">
        <w:rPr>
          <w:noProof/>
        </w:rPr>
        <w:t>34</w:t>
      </w:r>
      <w:r>
        <w:fldChar w:fldCharType="end"/>
      </w:r>
      <w:r>
        <w:fldChar w:fldCharType="begin"/>
      </w:r>
      <w:r>
        <w:instrText xml:space="preserve"> REF _Ref363931142 \n \h </w:instrText>
      </w:r>
      <w:r>
        <w:fldChar w:fldCharType="separate"/>
      </w:r>
      <w:r w:rsidR="00154D81">
        <w:rPr>
          <w:cs/>
        </w:rPr>
        <w:t>‎</w:t>
      </w:r>
      <w:r w:rsidR="00154D81">
        <w:t>a</w:t>
      </w:r>
      <w:r>
        <w:fldChar w:fldCharType="end"/>
      </w:r>
      <w:r>
        <w:t xml:space="preserve">) and </w:t>
      </w:r>
      <w:r>
        <w:fldChar w:fldCharType="begin"/>
      </w:r>
      <w:r>
        <w:instrText xml:space="preserve"> REF _Ref363931025 \h </w:instrText>
      </w:r>
      <w:r>
        <w:fldChar w:fldCharType="separate"/>
      </w:r>
      <w:r w:rsidR="00154D81" w:rsidRPr="007A0BC8">
        <w:t>(</w:t>
      </w:r>
      <w:r w:rsidR="00154D81">
        <w:rPr>
          <w:noProof/>
        </w:rPr>
        <w:t>35</w:t>
      </w:r>
      <w:r>
        <w:fldChar w:fldCharType="end"/>
      </w:r>
      <w:r>
        <w:fldChar w:fldCharType="begin"/>
      </w:r>
      <w:r>
        <w:instrText xml:space="preserve"> REF _Ref363931144 \n \h </w:instrText>
      </w:r>
      <w:r>
        <w:fldChar w:fldCharType="separate"/>
      </w:r>
      <w:r w:rsidR="00154D81">
        <w:rPr>
          <w:cs/>
        </w:rPr>
        <w:t>‎</w:t>
      </w:r>
      <w:r w:rsidR="00154D81">
        <w:t>a</w:t>
      </w:r>
      <w:r>
        <w:fldChar w:fldCharType="end"/>
      </w:r>
      <w:r>
        <w:t xml:space="preserve">) show negative bias, using the negator </w:t>
      </w:r>
      <w:r w:rsidRPr="008B4751">
        <w:rPr>
          <w:rStyle w:val="ChItalBold"/>
        </w:rPr>
        <w:t>tida</w:t>
      </w:r>
      <w:r w:rsidRPr="008B4751">
        <w:t>/</w:t>
      </w:r>
      <w:r w:rsidRPr="008B4751">
        <w:rPr>
          <w:rStyle w:val="ChItalBold"/>
        </w:rPr>
        <w:t>tra</w:t>
      </w:r>
      <w:r>
        <w:t xml:space="preserve"> </w:t>
      </w:r>
      <w:r w:rsidR="00B7093A">
        <w:t>‘</w:t>
      </w:r>
      <w:r w:rsidRPr="0099608C">
        <w:rPr>
          <w:rStyle w:val="ChSmallCaps"/>
        </w:rPr>
        <w:t>neg</w:t>
      </w:r>
      <w:r w:rsidR="00B7093A">
        <w:t>’</w:t>
      </w:r>
      <w:r>
        <w:t xml:space="preserve">. Less often, a positive bias is marked with affirmative </w:t>
      </w:r>
      <w:r w:rsidRPr="009215E7">
        <w:rPr>
          <w:rStyle w:val="ChItalBold"/>
        </w:rPr>
        <w:t>yo</w:t>
      </w:r>
      <w:r>
        <w:t xml:space="preserve"> </w:t>
      </w:r>
      <w:r w:rsidR="00B7093A">
        <w:t>‘</w:t>
      </w:r>
      <w:r>
        <w:t>yes</w:t>
      </w:r>
      <w:r w:rsidR="00B7093A">
        <w:t>’</w:t>
      </w:r>
      <w:r>
        <w:t xml:space="preserve"> as in </w:t>
      </w:r>
      <w:r>
        <w:fldChar w:fldCharType="begin"/>
      </w:r>
      <w:r>
        <w:instrText xml:space="preserve"> REF _Ref363925859 \h </w:instrText>
      </w:r>
      <w:r>
        <w:fldChar w:fldCharType="separate"/>
      </w:r>
      <w:r w:rsidR="00154D81" w:rsidRPr="007A0BC8">
        <w:t>(</w:t>
      </w:r>
      <w:r w:rsidR="00154D81">
        <w:rPr>
          <w:noProof/>
        </w:rPr>
        <w:t>33</w:t>
      </w:r>
      <w:r>
        <w:fldChar w:fldCharType="end"/>
      </w:r>
      <w:r>
        <w:fldChar w:fldCharType="begin"/>
      </w:r>
      <w:r>
        <w:instrText xml:space="preserve"> REF _Ref363925846 \n \h </w:instrText>
      </w:r>
      <w:r>
        <w:fldChar w:fldCharType="separate"/>
      </w:r>
      <w:r w:rsidR="00154D81">
        <w:rPr>
          <w:cs/>
        </w:rPr>
        <w:t>‎</w:t>
      </w:r>
      <w:r w:rsidR="00154D81">
        <w:t>a</w:t>
      </w:r>
      <w:r>
        <w:fldChar w:fldCharType="end"/>
      </w:r>
      <w:r>
        <w:t xml:space="preserve">). </w:t>
      </w:r>
      <w:r w:rsidRPr="005F2A4B">
        <w:t>Answers to biased polar questions follow the same patterns as answers to unbiased ones, as discussed</w:t>
      </w:r>
      <w:r>
        <w:t xml:space="preserve"> in §</w:t>
      </w:r>
      <w:r>
        <w:rPr>
          <w:lang w:eastAsia="en-US"/>
        </w:rPr>
        <w:fldChar w:fldCharType="begin"/>
      </w:r>
      <w:r>
        <w:rPr>
          <w:lang w:eastAsia="en-US"/>
        </w:rPr>
        <w:instrText xml:space="preserve"> REF _Ref364073527 \w \h </w:instrText>
      </w:r>
      <w:r>
        <w:rPr>
          <w:lang w:eastAsia="en-US"/>
        </w:rPr>
      </w:r>
      <w:r>
        <w:rPr>
          <w:lang w:eastAsia="en-US"/>
        </w:rPr>
        <w:fldChar w:fldCharType="separate"/>
      </w:r>
      <w:r w:rsidR="00154D81">
        <w:rPr>
          <w:cs/>
          <w:lang w:eastAsia="en-US"/>
        </w:rPr>
        <w:t>‎</w:t>
      </w:r>
      <w:r w:rsidR="00154D81">
        <w:rPr>
          <w:lang w:eastAsia="en-US"/>
        </w:rPr>
        <w:t>13.2.2.1</w:t>
      </w:r>
      <w:r>
        <w:rPr>
          <w:lang w:eastAsia="en-US"/>
        </w:rPr>
        <w:fldChar w:fldCharType="end"/>
      </w:r>
      <w:r>
        <w:rPr>
          <w:lang w:eastAsia="en-US"/>
        </w:rPr>
        <w:t>.</w:t>
      </w:r>
    </w:p>
    <w:p w14:paraId="42F669B0" w14:textId="77777777" w:rsidR="002649A3" w:rsidRPr="005202F6" w:rsidRDefault="002649A3" w:rsidP="002649A3">
      <w:pPr>
        <w:pStyle w:val="ExampleTitle"/>
      </w:pPr>
      <w:r>
        <w:t>Positively biased polar questions</w:t>
      </w:r>
    </w:p>
    <w:tbl>
      <w:tblPr>
        <w:tblW w:w="0" w:type="auto"/>
        <w:tblCellMar>
          <w:left w:w="42" w:type="dxa"/>
          <w:right w:w="42" w:type="dxa"/>
        </w:tblCellMar>
        <w:tblLook w:val="01E0" w:firstRow="1" w:lastRow="1" w:firstColumn="1" w:lastColumn="1" w:noHBand="0" w:noVBand="0"/>
      </w:tblPr>
      <w:tblGrid>
        <w:gridCol w:w="709"/>
        <w:gridCol w:w="425"/>
        <w:gridCol w:w="1051"/>
        <w:gridCol w:w="573"/>
        <w:gridCol w:w="618"/>
        <w:gridCol w:w="562"/>
        <w:gridCol w:w="651"/>
        <w:gridCol w:w="651"/>
      </w:tblGrid>
      <w:tr w:rsidR="00AC23C4" w:rsidRPr="005F3BBD" w14:paraId="4DC8E0CF" w14:textId="77777777" w:rsidTr="00AC23C4">
        <w:tc>
          <w:tcPr>
            <w:tcW w:w="709" w:type="dxa"/>
            <w:shd w:val="clear" w:color="auto" w:fill="auto"/>
          </w:tcPr>
          <w:p w14:paraId="02415E55" w14:textId="77777777" w:rsidR="002649A3" w:rsidRPr="008A3EB0" w:rsidRDefault="002649A3" w:rsidP="002649A3">
            <w:pPr>
              <w:pStyle w:val="O0Nwnext"/>
            </w:pPr>
            <w:bookmarkStart w:id="4969" w:name="_Ref363931019"/>
            <w:bookmarkStart w:id="4970" w:name="_Ref363931009"/>
            <w:r w:rsidRPr="007A0BC8">
              <w:t>(</w:t>
            </w:r>
            <w:fldSimple w:instr=" SEQ ( \* ARABIC \s 1 ">
              <w:r w:rsidR="00154D81">
                <w:rPr>
                  <w:noProof/>
                </w:rPr>
                <w:t>31</w:t>
              </w:r>
            </w:fldSimple>
            <w:bookmarkEnd w:id="4969"/>
            <w:r w:rsidRPr="007A0BC8">
              <w:t>)</w:t>
            </w:r>
            <w:bookmarkEnd w:id="4970"/>
          </w:p>
        </w:tc>
        <w:bookmarkStart w:id="4971" w:name="_Ref363930983"/>
        <w:bookmarkEnd w:id="4971"/>
        <w:tc>
          <w:tcPr>
            <w:tcW w:w="425" w:type="dxa"/>
            <w:shd w:val="clear" w:color="auto" w:fill="auto"/>
          </w:tcPr>
          <w:p w14:paraId="20CC8ABE"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72" w:author="Angela Kluge" w:date="2014-02-08T11:40:00Z" w:original="a."/>
              </w:fldChar>
            </w:r>
          </w:p>
        </w:tc>
        <w:tc>
          <w:tcPr>
            <w:tcW w:w="1051" w:type="dxa"/>
            <w:shd w:val="clear" w:color="auto" w:fill="auto"/>
          </w:tcPr>
          <w:p w14:paraId="61F366C7" w14:textId="77777777" w:rsidR="002649A3" w:rsidRPr="00983EAE" w:rsidRDefault="002649A3" w:rsidP="002649A3">
            <w:pPr>
              <w:pStyle w:val="Text"/>
            </w:pPr>
            <w:r>
              <w:t>Speaker-1:</w:t>
            </w:r>
          </w:p>
        </w:tc>
        <w:tc>
          <w:tcPr>
            <w:tcW w:w="573" w:type="dxa"/>
            <w:shd w:val="clear" w:color="auto" w:fill="auto"/>
          </w:tcPr>
          <w:p w14:paraId="51BAC346" w14:textId="77777777" w:rsidR="002649A3" w:rsidRPr="0025381D" w:rsidRDefault="002649A3" w:rsidP="002649A3">
            <w:pPr>
              <w:pStyle w:val="Text"/>
            </w:pPr>
            <w:r w:rsidRPr="0025381D">
              <w:t>yan</w:t>
            </w:r>
            <w:r>
              <w:t>g</w:t>
            </w:r>
          </w:p>
        </w:tc>
        <w:tc>
          <w:tcPr>
            <w:tcW w:w="618" w:type="dxa"/>
            <w:shd w:val="clear" w:color="auto" w:fill="auto"/>
          </w:tcPr>
          <w:p w14:paraId="04E22C40" w14:textId="77777777" w:rsidR="002649A3" w:rsidRPr="0025381D" w:rsidRDefault="002649A3" w:rsidP="002649A3">
            <w:pPr>
              <w:pStyle w:val="Text"/>
            </w:pPr>
            <w:r w:rsidRPr="0025381D">
              <w:t>dekat</w:t>
            </w:r>
          </w:p>
        </w:tc>
        <w:tc>
          <w:tcPr>
            <w:tcW w:w="562" w:type="dxa"/>
            <w:shd w:val="clear" w:color="auto" w:fill="auto"/>
          </w:tcPr>
          <w:p w14:paraId="73C8423A" w14:textId="77777777" w:rsidR="002649A3" w:rsidRPr="0025381D" w:rsidRDefault="002649A3" w:rsidP="002649A3">
            <w:pPr>
              <w:pStyle w:val="Text"/>
            </w:pPr>
            <w:r w:rsidRPr="0025381D">
              <w:t>ada</w:t>
            </w:r>
          </w:p>
        </w:tc>
        <w:tc>
          <w:tcPr>
            <w:tcW w:w="651" w:type="dxa"/>
            <w:shd w:val="clear" w:color="auto" w:fill="auto"/>
          </w:tcPr>
          <w:p w14:paraId="64A1A700" w14:textId="77777777" w:rsidR="002649A3" w:rsidRPr="0025381D" w:rsidRDefault="002649A3" w:rsidP="002649A3">
            <w:pPr>
              <w:pStyle w:val="Text"/>
            </w:pPr>
            <w:r w:rsidRPr="0025381D">
              <w:t>ruma</w:t>
            </w:r>
          </w:p>
        </w:tc>
        <w:tc>
          <w:tcPr>
            <w:tcW w:w="651" w:type="dxa"/>
            <w:shd w:val="clear" w:color="auto" w:fill="auto"/>
          </w:tcPr>
          <w:p w14:paraId="289095A0" w14:textId="77777777" w:rsidR="002649A3" w:rsidRPr="00D1019C" w:rsidRDefault="002649A3" w:rsidP="002649A3">
            <w:pPr>
              <w:pStyle w:val="Text"/>
            </w:pPr>
            <w:r w:rsidRPr="00D1019C">
              <w:rPr>
                <w:rStyle w:val="ChBlueBold"/>
              </w:rPr>
              <w:t>to</w:t>
            </w:r>
            <w:r>
              <w:t>?</w:t>
            </w:r>
          </w:p>
        </w:tc>
      </w:tr>
      <w:tr w:rsidR="00AC23C4" w:rsidRPr="00AC23C4" w14:paraId="53FE0060" w14:textId="77777777" w:rsidTr="00AC23C4">
        <w:tc>
          <w:tcPr>
            <w:tcW w:w="709" w:type="dxa"/>
            <w:shd w:val="clear" w:color="auto" w:fill="auto"/>
          </w:tcPr>
          <w:p w14:paraId="2E653C31" w14:textId="77777777" w:rsidR="002649A3" w:rsidRPr="00664F2E" w:rsidRDefault="002649A3" w:rsidP="002649A3">
            <w:pPr>
              <w:pStyle w:val="GlossEng"/>
            </w:pPr>
          </w:p>
        </w:tc>
        <w:tc>
          <w:tcPr>
            <w:tcW w:w="425" w:type="dxa"/>
            <w:shd w:val="clear" w:color="auto" w:fill="auto"/>
          </w:tcPr>
          <w:p w14:paraId="7CC2F937" w14:textId="77777777" w:rsidR="002649A3" w:rsidRPr="00664F2E" w:rsidRDefault="002649A3" w:rsidP="002649A3">
            <w:pPr>
              <w:pStyle w:val="GlossEng"/>
            </w:pPr>
          </w:p>
        </w:tc>
        <w:tc>
          <w:tcPr>
            <w:tcW w:w="1051" w:type="dxa"/>
            <w:shd w:val="clear" w:color="auto" w:fill="auto"/>
          </w:tcPr>
          <w:p w14:paraId="5EDFB5E1" w14:textId="77777777" w:rsidR="002649A3" w:rsidRPr="00664F2E" w:rsidRDefault="002649A3" w:rsidP="002649A3">
            <w:pPr>
              <w:pStyle w:val="GlossEng"/>
            </w:pPr>
          </w:p>
        </w:tc>
        <w:tc>
          <w:tcPr>
            <w:tcW w:w="573" w:type="dxa"/>
            <w:shd w:val="clear" w:color="auto" w:fill="auto"/>
          </w:tcPr>
          <w:p w14:paraId="47515F2A" w14:textId="77777777" w:rsidR="002649A3" w:rsidRPr="0099608C" w:rsidRDefault="002649A3" w:rsidP="002649A3">
            <w:pPr>
              <w:pStyle w:val="GlossEng"/>
              <w:rPr>
                <w:rStyle w:val="ChSmallCaps"/>
              </w:rPr>
            </w:pPr>
            <w:r w:rsidRPr="0099608C">
              <w:rPr>
                <w:rStyle w:val="ChSmallCaps"/>
              </w:rPr>
              <w:t>rel</w:t>
            </w:r>
          </w:p>
        </w:tc>
        <w:tc>
          <w:tcPr>
            <w:tcW w:w="618" w:type="dxa"/>
            <w:shd w:val="clear" w:color="auto" w:fill="auto"/>
          </w:tcPr>
          <w:p w14:paraId="17BCB3B7" w14:textId="77777777" w:rsidR="002649A3" w:rsidRPr="0025381D" w:rsidRDefault="002649A3" w:rsidP="002649A3">
            <w:pPr>
              <w:pStyle w:val="GlossEng"/>
            </w:pPr>
            <w:r w:rsidRPr="0025381D">
              <w:t>near</w:t>
            </w:r>
          </w:p>
        </w:tc>
        <w:tc>
          <w:tcPr>
            <w:tcW w:w="562" w:type="dxa"/>
            <w:shd w:val="clear" w:color="auto" w:fill="auto"/>
          </w:tcPr>
          <w:p w14:paraId="3D4724B5" w14:textId="77777777" w:rsidR="002649A3" w:rsidRPr="0025381D" w:rsidRDefault="002649A3" w:rsidP="002649A3">
            <w:pPr>
              <w:pStyle w:val="GlossEng"/>
            </w:pPr>
            <w:r w:rsidRPr="0025381D">
              <w:t>exist</w:t>
            </w:r>
          </w:p>
        </w:tc>
        <w:tc>
          <w:tcPr>
            <w:tcW w:w="651" w:type="dxa"/>
            <w:shd w:val="clear" w:color="auto" w:fill="auto"/>
          </w:tcPr>
          <w:p w14:paraId="6D581A8E" w14:textId="77777777" w:rsidR="002649A3" w:rsidRPr="0025381D" w:rsidRDefault="002649A3" w:rsidP="002649A3">
            <w:pPr>
              <w:pStyle w:val="GlossEng"/>
            </w:pPr>
            <w:r w:rsidRPr="0025381D">
              <w:t>house</w:t>
            </w:r>
          </w:p>
        </w:tc>
        <w:tc>
          <w:tcPr>
            <w:tcW w:w="651" w:type="dxa"/>
            <w:shd w:val="clear" w:color="auto" w:fill="auto"/>
          </w:tcPr>
          <w:p w14:paraId="67FF9B84" w14:textId="77777777" w:rsidR="002649A3" w:rsidRPr="0025381D" w:rsidRDefault="002649A3" w:rsidP="002649A3">
            <w:pPr>
              <w:pStyle w:val="GlossEng"/>
            </w:pPr>
            <w:r w:rsidRPr="0025381D">
              <w:t>right?</w:t>
            </w:r>
          </w:p>
        </w:tc>
      </w:tr>
    </w:tbl>
    <w:p w14:paraId="52615284" w14:textId="3C7BDA7D" w:rsidR="002649A3" w:rsidRDefault="002649A3" w:rsidP="002649A3">
      <w:pPr>
        <w:pStyle w:val="FreeTranslAlphaEng"/>
      </w:pPr>
      <w:r>
        <w:t xml:space="preserve">[Asking about a certain tree:] Speaker-1: </w:t>
      </w:r>
      <w:r w:rsidR="00B7093A">
        <w:t>‘</w:t>
      </w:r>
      <w:r>
        <w:t>(the one that</w:t>
      </w:r>
      <w:r w:rsidR="00B7093A">
        <w:t>’</w:t>
      </w:r>
      <w:r>
        <w:t xml:space="preserve">s) close by (where) the houses are, </w:t>
      </w:r>
      <w:r w:rsidRPr="00FE2723">
        <w:rPr>
          <w:rStyle w:val="ChBlueBold"/>
        </w:rPr>
        <w:t>right?</w:t>
      </w:r>
      <w:r w:rsidR="00B7093A">
        <w:t>’</w:t>
      </w:r>
    </w:p>
    <w:tbl>
      <w:tblPr>
        <w:tblW w:w="4687" w:type="dxa"/>
        <w:tblCellMar>
          <w:left w:w="42" w:type="dxa"/>
          <w:right w:w="42" w:type="dxa"/>
        </w:tblCellMar>
        <w:tblLook w:val="01E0" w:firstRow="1" w:lastRow="1" w:firstColumn="1" w:lastColumn="1" w:noHBand="0" w:noVBand="0"/>
      </w:tblPr>
      <w:tblGrid>
        <w:gridCol w:w="709"/>
        <w:gridCol w:w="425"/>
        <w:gridCol w:w="1051"/>
        <w:gridCol w:w="873"/>
        <w:gridCol w:w="651"/>
        <w:gridCol w:w="360"/>
        <w:gridCol w:w="618"/>
      </w:tblGrid>
      <w:tr w:rsidR="00AC23C4" w:rsidRPr="005F3BBD" w14:paraId="3EA492AF" w14:textId="77777777" w:rsidTr="00AC23C4">
        <w:tc>
          <w:tcPr>
            <w:tcW w:w="709" w:type="dxa"/>
            <w:shd w:val="clear" w:color="auto" w:fill="auto"/>
          </w:tcPr>
          <w:p w14:paraId="7AA78484" w14:textId="77777777" w:rsidR="002649A3" w:rsidRPr="0025381D" w:rsidRDefault="002649A3" w:rsidP="002649A3">
            <w:pPr>
              <w:pStyle w:val="O0Nwnext"/>
            </w:pPr>
          </w:p>
        </w:tc>
        <w:bookmarkStart w:id="4973" w:name="_Ref363930984"/>
        <w:bookmarkEnd w:id="4973"/>
        <w:tc>
          <w:tcPr>
            <w:tcW w:w="425" w:type="dxa"/>
            <w:shd w:val="clear" w:color="auto" w:fill="auto"/>
          </w:tcPr>
          <w:p w14:paraId="0793B1BF" w14:textId="77777777" w:rsidR="002649A3" w:rsidRPr="001C278C" w:rsidRDefault="002649A3" w:rsidP="002649A3">
            <w:pPr>
              <w:pStyle w:val="Text"/>
            </w:pPr>
            <w:r w:rsidRPr="00856563">
              <w:fldChar w:fldCharType="begin"/>
            </w:r>
            <w:r w:rsidRPr="00856563">
              <w:instrText xml:space="preserve"> LISTNUM  NumberDefault \l 8 </w:instrText>
            </w:r>
            <w:r w:rsidRPr="00856563">
              <w:fldChar w:fldCharType="end">
                <w:numberingChange w:id="4974" w:author="Angela Kluge" w:date="2014-02-08T11:40:00Z" w:original="b."/>
              </w:fldChar>
            </w:r>
          </w:p>
        </w:tc>
        <w:tc>
          <w:tcPr>
            <w:tcW w:w="1051" w:type="dxa"/>
            <w:shd w:val="clear" w:color="auto" w:fill="auto"/>
          </w:tcPr>
          <w:p w14:paraId="48168E2E" w14:textId="77777777" w:rsidR="002649A3" w:rsidRPr="00983EAE" w:rsidRDefault="002649A3" w:rsidP="002649A3">
            <w:pPr>
              <w:pStyle w:val="Text"/>
            </w:pPr>
            <w:r>
              <w:t>Speaker-2:</w:t>
            </w:r>
          </w:p>
        </w:tc>
        <w:tc>
          <w:tcPr>
            <w:tcW w:w="873" w:type="dxa"/>
            <w:shd w:val="clear" w:color="auto" w:fill="auto"/>
          </w:tcPr>
          <w:p w14:paraId="2459517B" w14:textId="77777777" w:rsidR="002649A3" w:rsidRPr="00162B31" w:rsidRDefault="002649A3" w:rsidP="002649A3">
            <w:pPr>
              <w:pStyle w:val="Text"/>
            </w:pPr>
            <w:r w:rsidRPr="00162B31">
              <w:rPr>
                <w:rStyle w:val="ChBlueBold"/>
              </w:rPr>
              <w:t>mm-mm</w:t>
            </w:r>
            <w:r w:rsidRPr="00162B31">
              <w:t>,</w:t>
            </w:r>
          </w:p>
        </w:tc>
        <w:tc>
          <w:tcPr>
            <w:tcW w:w="651" w:type="dxa"/>
            <w:shd w:val="clear" w:color="auto" w:fill="auto"/>
          </w:tcPr>
          <w:p w14:paraId="11979C33" w14:textId="77777777" w:rsidR="002649A3" w:rsidRPr="0025381D" w:rsidRDefault="002649A3" w:rsidP="002649A3">
            <w:pPr>
              <w:pStyle w:val="Text"/>
            </w:pPr>
            <w:r w:rsidRPr="0025381D">
              <w:t>ruma</w:t>
            </w:r>
          </w:p>
        </w:tc>
        <w:tc>
          <w:tcPr>
            <w:tcW w:w="360" w:type="dxa"/>
            <w:shd w:val="clear" w:color="auto" w:fill="auto"/>
          </w:tcPr>
          <w:p w14:paraId="00501311" w14:textId="77777777" w:rsidR="002649A3" w:rsidRPr="0025381D" w:rsidRDefault="002649A3" w:rsidP="002649A3">
            <w:pPr>
              <w:pStyle w:val="Text"/>
            </w:pPr>
            <w:r w:rsidRPr="0025381D">
              <w:t>di</w:t>
            </w:r>
          </w:p>
        </w:tc>
        <w:tc>
          <w:tcPr>
            <w:tcW w:w="618" w:type="dxa"/>
            <w:shd w:val="clear" w:color="auto" w:fill="auto"/>
          </w:tcPr>
          <w:p w14:paraId="1AF8320B" w14:textId="77777777" w:rsidR="002649A3" w:rsidRPr="0025381D" w:rsidRDefault="002649A3" w:rsidP="002649A3">
            <w:pPr>
              <w:pStyle w:val="Text"/>
            </w:pPr>
            <w:r w:rsidRPr="0025381D">
              <w:t>pante</w:t>
            </w:r>
          </w:p>
        </w:tc>
      </w:tr>
      <w:tr w:rsidR="00AC23C4" w:rsidRPr="00AC23C4" w14:paraId="22851620" w14:textId="77777777" w:rsidTr="00AC23C4">
        <w:tc>
          <w:tcPr>
            <w:tcW w:w="709" w:type="dxa"/>
            <w:shd w:val="clear" w:color="auto" w:fill="auto"/>
          </w:tcPr>
          <w:p w14:paraId="4A9C1EC3" w14:textId="77777777" w:rsidR="002649A3" w:rsidRPr="0025381D" w:rsidRDefault="002649A3" w:rsidP="002649A3">
            <w:pPr>
              <w:pStyle w:val="GlossEng"/>
            </w:pPr>
          </w:p>
        </w:tc>
        <w:tc>
          <w:tcPr>
            <w:tcW w:w="425" w:type="dxa"/>
            <w:shd w:val="clear" w:color="auto" w:fill="auto"/>
          </w:tcPr>
          <w:p w14:paraId="6254FADA" w14:textId="77777777" w:rsidR="002649A3" w:rsidRPr="00F77331" w:rsidRDefault="002649A3" w:rsidP="002649A3">
            <w:pPr>
              <w:pStyle w:val="GlossEng"/>
            </w:pPr>
          </w:p>
        </w:tc>
        <w:tc>
          <w:tcPr>
            <w:tcW w:w="1051" w:type="dxa"/>
            <w:shd w:val="clear" w:color="auto" w:fill="auto"/>
          </w:tcPr>
          <w:p w14:paraId="71285921" w14:textId="77777777" w:rsidR="002649A3" w:rsidRPr="00983EAE" w:rsidRDefault="002649A3" w:rsidP="002649A3">
            <w:pPr>
              <w:pStyle w:val="GlossEng"/>
            </w:pPr>
          </w:p>
        </w:tc>
        <w:tc>
          <w:tcPr>
            <w:tcW w:w="873" w:type="dxa"/>
            <w:shd w:val="clear" w:color="auto" w:fill="auto"/>
          </w:tcPr>
          <w:p w14:paraId="33F04252" w14:textId="77777777" w:rsidR="002649A3" w:rsidRPr="0025381D" w:rsidRDefault="002649A3" w:rsidP="002649A3">
            <w:pPr>
              <w:pStyle w:val="GlossEng"/>
            </w:pPr>
            <w:r w:rsidRPr="0025381D">
              <w:t>mhm</w:t>
            </w:r>
          </w:p>
        </w:tc>
        <w:tc>
          <w:tcPr>
            <w:tcW w:w="651" w:type="dxa"/>
            <w:shd w:val="clear" w:color="auto" w:fill="auto"/>
          </w:tcPr>
          <w:p w14:paraId="232D1D08" w14:textId="77777777" w:rsidR="002649A3" w:rsidRPr="0025381D" w:rsidRDefault="002649A3" w:rsidP="002649A3">
            <w:pPr>
              <w:pStyle w:val="GlossEng"/>
            </w:pPr>
            <w:r w:rsidRPr="0025381D">
              <w:t>house</w:t>
            </w:r>
          </w:p>
        </w:tc>
        <w:tc>
          <w:tcPr>
            <w:tcW w:w="360" w:type="dxa"/>
            <w:shd w:val="clear" w:color="auto" w:fill="auto"/>
          </w:tcPr>
          <w:p w14:paraId="14BF7C33" w14:textId="77777777" w:rsidR="002649A3" w:rsidRPr="0025381D" w:rsidRDefault="002649A3" w:rsidP="002649A3">
            <w:pPr>
              <w:pStyle w:val="GlossEng"/>
            </w:pPr>
            <w:r w:rsidRPr="0025381D">
              <w:t>at</w:t>
            </w:r>
          </w:p>
        </w:tc>
        <w:tc>
          <w:tcPr>
            <w:tcW w:w="618" w:type="dxa"/>
            <w:shd w:val="clear" w:color="auto" w:fill="auto"/>
          </w:tcPr>
          <w:p w14:paraId="110C5E29" w14:textId="77777777" w:rsidR="002649A3" w:rsidRPr="0025381D" w:rsidRDefault="002649A3" w:rsidP="002649A3">
            <w:pPr>
              <w:pStyle w:val="GlossEng"/>
            </w:pPr>
            <w:r w:rsidRPr="0025381D">
              <w:t>coast</w:t>
            </w:r>
          </w:p>
        </w:tc>
      </w:tr>
    </w:tbl>
    <w:p w14:paraId="66AE8B2F" w14:textId="68CD0D86" w:rsidR="002649A3" w:rsidRDefault="002649A3" w:rsidP="002649A3">
      <w:pPr>
        <w:pStyle w:val="FreeTranslAlphaEng"/>
      </w:pPr>
      <w:r>
        <w:t xml:space="preserve">Speaker-2: </w:t>
      </w:r>
      <w:r w:rsidR="00B7093A">
        <w:t>‘</w:t>
      </w:r>
      <w:r w:rsidRPr="00FE2723">
        <w:rPr>
          <w:rStyle w:val="ChBlueBold"/>
        </w:rPr>
        <w:t>mhm</w:t>
      </w:r>
      <w:r>
        <w:t>, the houses along the beach</w:t>
      </w:r>
      <w:r w:rsidR="00B7093A">
        <w:t>’</w:t>
      </w:r>
      <w:r>
        <w:t xml:space="preserve"> </w:t>
      </w:r>
      <w:r w:rsidR="00A03276">
        <w:rPr>
          <w:rStyle w:val="ExampleSource"/>
        </w:rPr>
        <w:t>[080917-009-CvEx</w:t>
      </w:r>
      <w:r w:rsidRPr="00FE2723">
        <w:rPr>
          <w:rStyle w:val="ExampleSource"/>
        </w:rPr>
        <w:t>.0012-0013]</w:t>
      </w:r>
    </w:p>
    <w:tbl>
      <w:tblPr>
        <w:tblW w:w="5955" w:type="dxa"/>
        <w:tblCellMar>
          <w:left w:w="42" w:type="dxa"/>
          <w:right w:w="42" w:type="dxa"/>
        </w:tblCellMar>
        <w:tblLook w:val="01E0" w:firstRow="1" w:lastRow="1" w:firstColumn="1" w:lastColumn="1" w:noHBand="0" w:noVBand="0"/>
      </w:tblPr>
      <w:tblGrid>
        <w:gridCol w:w="709"/>
        <w:gridCol w:w="425"/>
        <w:gridCol w:w="1049"/>
        <w:gridCol w:w="451"/>
        <w:gridCol w:w="806"/>
        <w:gridCol w:w="718"/>
        <w:gridCol w:w="773"/>
        <w:gridCol w:w="651"/>
        <w:gridCol w:w="373"/>
      </w:tblGrid>
      <w:tr w:rsidR="00AC23C4" w:rsidRPr="005F3BBD" w14:paraId="421C8587" w14:textId="77777777" w:rsidTr="00245645">
        <w:tc>
          <w:tcPr>
            <w:tcW w:w="709" w:type="dxa"/>
            <w:shd w:val="clear" w:color="auto" w:fill="auto"/>
          </w:tcPr>
          <w:p w14:paraId="511E87CE" w14:textId="77777777" w:rsidR="002649A3" w:rsidRPr="008A3EB0" w:rsidRDefault="002649A3" w:rsidP="002649A3">
            <w:pPr>
              <w:pStyle w:val="O0Nwnext"/>
            </w:pPr>
            <w:bookmarkStart w:id="4975" w:name="_Ref363931022"/>
            <w:bookmarkStart w:id="4976" w:name="_Ref363931011"/>
            <w:r w:rsidRPr="007A0BC8">
              <w:t>(</w:t>
            </w:r>
            <w:fldSimple w:instr=" SEQ ( \* ARABIC \s 1 ">
              <w:r w:rsidR="00154D81">
                <w:rPr>
                  <w:noProof/>
                </w:rPr>
                <w:t>32</w:t>
              </w:r>
            </w:fldSimple>
            <w:bookmarkEnd w:id="4975"/>
            <w:r w:rsidRPr="007A0BC8">
              <w:t>)</w:t>
            </w:r>
            <w:bookmarkEnd w:id="4976"/>
          </w:p>
        </w:tc>
        <w:bookmarkStart w:id="4977" w:name="_Ref363930987"/>
        <w:bookmarkEnd w:id="4977"/>
        <w:tc>
          <w:tcPr>
            <w:tcW w:w="425" w:type="dxa"/>
            <w:shd w:val="clear" w:color="auto" w:fill="auto"/>
          </w:tcPr>
          <w:p w14:paraId="1B4CBBBC"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78" w:author="Angela Kluge" w:date="2014-02-08T11:40:00Z" w:original="a."/>
              </w:fldChar>
            </w:r>
          </w:p>
        </w:tc>
        <w:tc>
          <w:tcPr>
            <w:tcW w:w="1049" w:type="dxa"/>
            <w:shd w:val="clear" w:color="auto" w:fill="auto"/>
          </w:tcPr>
          <w:p w14:paraId="69CAE33A" w14:textId="77777777" w:rsidR="002649A3" w:rsidRPr="00983EAE" w:rsidRDefault="002649A3" w:rsidP="002649A3">
            <w:pPr>
              <w:pStyle w:val="Text"/>
            </w:pPr>
            <w:r>
              <w:t>Speaker-1:</w:t>
            </w:r>
          </w:p>
        </w:tc>
        <w:tc>
          <w:tcPr>
            <w:tcW w:w="451" w:type="dxa"/>
            <w:shd w:val="clear" w:color="auto" w:fill="auto"/>
          </w:tcPr>
          <w:p w14:paraId="277C104C" w14:textId="77777777" w:rsidR="002649A3" w:rsidRPr="00A430F1" w:rsidRDefault="002649A3" w:rsidP="002649A3">
            <w:pPr>
              <w:pStyle w:val="Text"/>
            </w:pPr>
            <w:r>
              <w:t>o,</w:t>
            </w:r>
          </w:p>
        </w:tc>
        <w:tc>
          <w:tcPr>
            <w:tcW w:w="806" w:type="dxa"/>
            <w:shd w:val="clear" w:color="auto" w:fill="auto"/>
          </w:tcPr>
          <w:p w14:paraId="5D8A007C" w14:textId="77777777" w:rsidR="002649A3" w:rsidRPr="00A430F1" w:rsidRDefault="002649A3" w:rsidP="002649A3">
            <w:pPr>
              <w:pStyle w:val="Text"/>
            </w:pPr>
            <w:r w:rsidRPr="00A430F1">
              <w:t>skarang</w:t>
            </w:r>
          </w:p>
        </w:tc>
        <w:tc>
          <w:tcPr>
            <w:tcW w:w="718" w:type="dxa"/>
            <w:shd w:val="clear" w:color="auto" w:fill="auto"/>
          </w:tcPr>
          <w:p w14:paraId="12417CD3" w14:textId="77777777" w:rsidR="002649A3" w:rsidRPr="00A430F1" w:rsidRDefault="002649A3" w:rsidP="002649A3">
            <w:pPr>
              <w:pStyle w:val="Text"/>
            </w:pPr>
            <w:r w:rsidRPr="00A430F1">
              <w:t>orang</w:t>
            </w:r>
          </w:p>
        </w:tc>
        <w:tc>
          <w:tcPr>
            <w:tcW w:w="773" w:type="dxa"/>
            <w:shd w:val="clear" w:color="auto" w:fill="auto"/>
          </w:tcPr>
          <w:p w14:paraId="755E7414" w14:textId="77777777" w:rsidR="002649A3" w:rsidRPr="00A430F1" w:rsidRDefault="002649A3" w:rsidP="002649A3">
            <w:pPr>
              <w:pStyle w:val="Text"/>
            </w:pPr>
            <w:r>
              <w:t>su</w:t>
            </w:r>
          </w:p>
        </w:tc>
        <w:tc>
          <w:tcPr>
            <w:tcW w:w="651" w:type="dxa"/>
            <w:shd w:val="clear" w:color="auto" w:fill="auto"/>
          </w:tcPr>
          <w:p w14:paraId="439823C5" w14:textId="77777777" w:rsidR="002649A3" w:rsidRPr="00A430F1" w:rsidRDefault="002649A3" w:rsidP="002649A3">
            <w:pPr>
              <w:pStyle w:val="Text"/>
            </w:pPr>
            <w:r w:rsidRPr="00A430F1">
              <w:t>daf</w:t>
            </w:r>
            <w:r>
              <w:t>t</w:t>
            </w:r>
            <w:r w:rsidRPr="00A430F1">
              <w:t>ar</w:t>
            </w:r>
          </w:p>
        </w:tc>
        <w:tc>
          <w:tcPr>
            <w:tcW w:w="373" w:type="dxa"/>
            <w:shd w:val="clear" w:color="auto" w:fill="auto"/>
          </w:tcPr>
          <w:p w14:paraId="3EA103D3" w14:textId="77777777" w:rsidR="002649A3" w:rsidRPr="003431CF" w:rsidRDefault="002649A3" w:rsidP="002649A3">
            <w:pPr>
              <w:pStyle w:val="Text"/>
            </w:pPr>
            <w:r w:rsidRPr="003431CF">
              <w:rPr>
                <w:rStyle w:val="ChBlueBold"/>
              </w:rPr>
              <w:t>e</w:t>
            </w:r>
            <w:r w:rsidRPr="003431CF">
              <w:t>?</w:t>
            </w:r>
          </w:p>
        </w:tc>
      </w:tr>
      <w:tr w:rsidR="00AC23C4" w:rsidRPr="00AC23C4" w14:paraId="7DB181B2" w14:textId="77777777" w:rsidTr="00245645">
        <w:tc>
          <w:tcPr>
            <w:tcW w:w="709" w:type="dxa"/>
            <w:shd w:val="clear" w:color="auto" w:fill="auto"/>
          </w:tcPr>
          <w:p w14:paraId="5B3B57A5" w14:textId="77777777" w:rsidR="002649A3" w:rsidRPr="00664F2E" w:rsidRDefault="002649A3" w:rsidP="002649A3">
            <w:pPr>
              <w:pStyle w:val="GlossEng"/>
            </w:pPr>
          </w:p>
        </w:tc>
        <w:tc>
          <w:tcPr>
            <w:tcW w:w="425" w:type="dxa"/>
            <w:shd w:val="clear" w:color="auto" w:fill="auto"/>
          </w:tcPr>
          <w:p w14:paraId="0E9E3959" w14:textId="77777777" w:rsidR="002649A3" w:rsidRPr="00664F2E" w:rsidRDefault="002649A3" w:rsidP="002649A3">
            <w:pPr>
              <w:pStyle w:val="GlossEng"/>
            </w:pPr>
          </w:p>
        </w:tc>
        <w:tc>
          <w:tcPr>
            <w:tcW w:w="1049" w:type="dxa"/>
            <w:shd w:val="clear" w:color="auto" w:fill="auto"/>
          </w:tcPr>
          <w:p w14:paraId="670ACE17" w14:textId="77777777" w:rsidR="002649A3" w:rsidRPr="00664F2E" w:rsidRDefault="002649A3" w:rsidP="002649A3">
            <w:pPr>
              <w:pStyle w:val="GlossEng"/>
            </w:pPr>
          </w:p>
        </w:tc>
        <w:tc>
          <w:tcPr>
            <w:tcW w:w="451" w:type="dxa"/>
            <w:shd w:val="clear" w:color="auto" w:fill="auto"/>
          </w:tcPr>
          <w:p w14:paraId="2491427E" w14:textId="77777777" w:rsidR="002649A3" w:rsidRPr="00A430F1" w:rsidRDefault="002649A3" w:rsidP="002649A3">
            <w:pPr>
              <w:pStyle w:val="GlossEng"/>
            </w:pPr>
            <w:r w:rsidRPr="00A430F1">
              <w:t>oh</w:t>
            </w:r>
            <w:r w:rsidRPr="0056784A">
              <w:t>!</w:t>
            </w:r>
          </w:p>
        </w:tc>
        <w:tc>
          <w:tcPr>
            <w:tcW w:w="806" w:type="dxa"/>
            <w:shd w:val="clear" w:color="auto" w:fill="auto"/>
          </w:tcPr>
          <w:p w14:paraId="73B09218" w14:textId="5BAAF0A1" w:rsidR="002649A3" w:rsidRPr="00A430F1" w:rsidRDefault="00245645" w:rsidP="002649A3">
            <w:pPr>
              <w:pStyle w:val="GlossEng"/>
            </w:pPr>
            <w:r>
              <w:t>now</w:t>
            </w:r>
          </w:p>
        </w:tc>
        <w:tc>
          <w:tcPr>
            <w:tcW w:w="718" w:type="dxa"/>
            <w:shd w:val="clear" w:color="auto" w:fill="auto"/>
          </w:tcPr>
          <w:p w14:paraId="57E19702" w14:textId="77777777" w:rsidR="002649A3" w:rsidRPr="00A430F1" w:rsidRDefault="002649A3" w:rsidP="002649A3">
            <w:pPr>
              <w:pStyle w:val="GlossEng"/>
            </w:pPr>
            <w:r w:rsidRPr="00A430F1">
              <w:t>person</w:t>
            </w:r>
          </w:p>
        </w:tc>
        <w:tc>
          <w:tcPr>
            <w:tcW w:w="773" w:type="dxa"/>
            <w:shd w:val="clear" w:color="auto" w:fill="auto"/>
          </w:tcPr>
          <w:p w14:paraId="046AFDF9" w14:textId="77777777" w:rsidR="002649A3" w:rsidRPr="00A430F1" w:rsidRDefault="002649A3" w:rsidP="002649A3">
            <w:pPr>
              <w:pStyle w:val="GlossEng"/>
            </w:pPr>
            <w:r w:rsidRPr="00A430F1">
              <w:t>already</w:t>
            </w:r>
          </w:p>
        </w:tc>
        <w:tc>
          <w:tcPr>
            <w:tcW w:w="651" w:type="dxa"/>
            <w:shd w:val="clear" w:color="auto" w:fill="auto"/>
          </w:tcPr>
          <w:p w14:paraId="179DEF8F" w14:textId="77777777" w:rsidR="002649A3" w:rsidRPr="00A430F1" w:rsidRDefault="002649A3" w:rsidP="002649A3">
            <w:pPr>
              <w:pStyle w:val="GlossEng"/>
            </w:pPr>
            <w:r w:rsidRPr="00A430F1">
              <w:t>enroll</w:t>
            </w:r>
          </w:p>
        </w:tc>
        <w:tc>
          <w:tcPr>
            <w:tcW w:w="373" w:type="dxa"/>
            <w:shd w:val="clear" w:color="auto" w:fill="auto"/>
          </w:tcPr>
          <w:p w14:paraId="20FBF9F9" w14:textId="77777777" w:rsidR="002649A3" w:rsidRPr="00A430F1" w:rsidRDefault="002649A3" w:rsidP="002649A3">
            <w:pPr>
              <w:pStyle w:val="GlossEng"/>
            </w:pPr>
            <w:r>
              <w:t>eh</w:t>
            </w:r>
          </w:p>
        </w:tc>
      </w:tr>
    </w:tbl>
    <w:p w14:paraId="1DC98B5E" w14:textId="68D0D442" w:rsidR="002649A3" w:rsidRDefault="002649A3" w:rsidP="002649A3">
      <w:pPr>
        <w:pStyle w:val="FreeTranslAlphaEng"/>
      </w:pPr>
      <w:r>
        <w:t xml:space="preserve">[About local elections:] Speaker-1: </w:t>
      </w:r>
      <w:r w:rsidR="00B7093A">
        <w:t>‘</w:t>
      </w:r>
      <w:r>
        <w:t xml:space="preserve">oh, now people already (started) enrolling, </w:t>
      </w:r>
      <w:r w:rsidRPr="006B2F84">
        <w:rPr>
          <w:rStyle w:val="ChBlueBold"/>
        </w:rPr>
        <w:t>eh?</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451"/>
        <w:gridCol w:w="606"/>
        <w:gridCol w:w="462"/>
        <w:gridCol w:w="540"/>
        <w:gridCol w:w="818"/>
      </w:tblGrid>
      <w:tr w:rsidR="00AC23C4" w:rsidRPr="005F3BBD" w14:paraId="09F55562" w14:textId="77777777" w:rsidTr="00AA041A">
        <w:tc>
          <w:tcPr>
            <w:tcW w:w="709" w:type="dxa"/>
            <w:shd w:val="clear" w:color="auto" w:fill="auto"/>
          </w:tcPr>
          <w:p w14:paraId="57F458CF" w14:textId="77777777" w:rsidR="002649A3" w:rsidRPr="00A430F1" w:rsidRDefault="002649A3" w:rsidP="002649A3">
            <w:pPr>
              <w:pStyle w:val="O0Nwnext"/>
            </w:pPr>
          </w:p>
        </w:tc>
        <w:bookmarkStart w:id="4979" w:name="_Ref363930988"/>
        <w:bookmarkEnd w:id="4979"/>
        <w:tc>
          <w:tcPr>
            <w:tcW w:w="425" w:type="dxa"/>
            <w:shd w:val="clear" w:color="auto" w:fill="auto"/>
          </w:tcPr>
          <w:p w14:paraId="53FFD7DD" w14:textId="77777777" w:rsidR="002649A3" w:rsidRPr="001C278C" w:rsidRDefault="002649A3" w:rsidP="002649A3">
            <w:pPr>
              <w:pStyle w:val="Text"/>
            </w:pPr>
            <w:r w:rsidRPr="00856563">
              <w:fldChar w:fldCharType="begin"/>
            </w:r>
            <w:r w:rsidRPr="00856563">
              <w:instrText xml:space="preserve"> LISTNUM  NumberDefault \l 8 </w:instrText>
            </w:r>
            <w:r w:rsidRPr="00856563">
              <w:fldChar w:fldCharType="end">
                <w:numberingChange w:id="4980" w:author="Angela Kluge" w:date="2014-02-08T11:40:00Z" w:original="b."/>
              </w:fldChar>
            </w:r>
          </w:p>
        </w:tc>
        <w:tc>
          <w:tcPr>
            <w:tcW w:w="1051" w:type="dxa"/>
            <w:shd w:val="clear" w:color="auto" w:fill="auto"/>
          </w:tcPr>
          <w:p w14:paraId="19090AE3" w14:textId="77777777" w:rsidR="002649A3" w:rsidRPr="00983EAE" w:rsidRDefault="002649A3" w:rsidP="002649A3">
            <w:pPr>
              <w:pStyle w:val="Text"/>
            </w:pPr>
            <w:r>
              <w:t>Speaker-2:</w:t>
            </w:r>
          </w:p>
        </w:tc>
        <w:tc>
          <w:tcPr>
            <w:tcW w:w="451" w:type="dxa"/>
            <w:shd w:val="clear" w:color="auto" w:fill="auto"/>
          </w:tcPr>
          <w:p w14:paraId="0AF35287" w14:textId="77777777" w:rsidR="002649A3" w:rsidRPr="00162B31" w:rsidRDefault="002649A3" w:rsidP="002649A3">
            <w:pPr>
              <w:pStyle w:val="Text"/>
            </w:pPr>
            <w:r w:rsidRPr="00162B31">
              <w:rPr>
                <w:rStyle w:val="ChBlueBold"/>
              </w:rPr>
              <w:t>yo</w:t>
            </w:r>
            <w:r>
              <w:t>,</w:t>
            </w:r>
          </w:p>
        </w:tc>
        <w:tc>
          <w:tcPr>
            <w:tcW w:w="606" w:type="dxa"/>
            <w:shd w:val="clear" w:color="auto" w:fill="auto"/>
          </w:tcPr>
          <w:p w14:paraId="33B1B107" w14:textId="77777777" w:rsidR="002649A3" w:rsidRPr="00A430F1" w:rsidRDefault="002649A3" w:rsidP="002649A3">
            <w:pPr>
              <w:pStyle w:val="Text"/>
            </w:pPr>
            <w:r w:rsidRPr="00A430F1">
              <w:t>tu</w:t>
            </w:r>
          </w:p>
        </w:tc>
        <w:tc>
          <w:tcPr>
            <w:tcW w:w="462" w:type="dxa"/>
            <w:shd w:val="clear" w:color="auto" w:fill="auto"/>
          </w:tcPr>
          <w:p w14:paraId="42E124EC" w14:textId="77777777" w:rsidR="002649A3" w:rsidRPr="00A430F1" w:rsidRDefault="002649A3" w:rsidP="002649A3">
            <w:pPr>
              <w:pStyle w:val="Text"/>
            </w:pPr>
            <w:r w:rsidRPr="00A430F1">
              <w:t>sa</w:t>
            </w:r>
          </w:p>
        </w:tc>
        <w:tc>
          <w:tcPr>
            <w:tcW w:w="540" w:type="dxa"/>
            <w:shd w:val="clear" w:color="auto" w:fill="auto"/>
          </w:tcPr>
          <w:p w14:paraId="5252413C" w14:textId="77777777" w:rsidR="002649A3" w:rsidRPr="00A430F1" w:rsidRDefault="002649A3" w:rsidP="002649A3">
            <w:pPr>
              <w:pStyle w:val="Text"/>
            </w:pPr>
            <w:r w:rsidRPr="00A430F1">
              <w:t>pu</w:t>
            </w:r>
          </w:p>
        </w:tc>
        <w:tc>
          <w:tcPr>
            <w:tcW w:w="818" w:type="dxa"/>
            <w:shd w:val="clear" w:color="auto" w:fill="auto"/>
          </w:tcPr>
          <w:p w14:paraId="389D69EC" w14:textId="77777777" w:rsidR="002649A3" w:rsidRPr="00A430F1" w:rsidRDefault="002649A3" w:rsidP="002649A3">
            <w:pPr>
              <w:pStyle w:val="Text"/>
            </w:pPr>
            <w:r w:rsidRPr="00A430F1">
              <w:t>urusan</w:t>
            </w:r>
            <w:r w:rsidR="003E3C0C">
              <w:t>g</w:t>
            </w:r>
          </w:p>
        </w:tc>
      </w:tr>
      <w:tr w:rsidR="00AC23C4" w:rsidRPr="00AC23C4" w14:paraId="6B0822D0" w14:textId="77777777" w:rsidTr="00AA041A">
        <w:tc>
          <w:tcPr>
            <w:tcW w:w="709" w:type="dxa"/>
            <w:shd w:val="clear" w:color="auto" w:fill="auto"/>
          </w:tcPr>
          <w:p w14:paraId="23D9517E" w14:textId="77777777" w:rsidR="002649A3" w:rsidRPr="00A430F1" w:rsidRDefault="002649A3" w:rsidP="002649A3">
            <w:pPr>
              <w:pStyle w:val="GlossEng"/>
            </w:pPr>
          </w:p>
        </w:tc>
        <w:tc>
          <w:tcPr>
            <w:tcW w:w="425" w:type="dxa"/>
            <w:shd w:val="clear" w:color="auto" w:fill="auto"/>
          </w:tcPr>
          <w:p w14:paraId="63180DC9" w14:textId="77777777" w:rsidR="002649A3" w:rsidRPr="00F77331" w:rsidRDefault="002649A3" w:rsidP="002649A3">
            <w:pPr>
              <w:pStyle w:val="GlossEng"/>
            </w:pPr>
          </w:p>
        </w:tc>
        <w:tc>
          <w:tcPr>
            <w:tcW w:w="1051" w:type="dxa"/>
            <w:shd w:val="clear" w:color="auto" w:fill="auto"/>
          </w:tcPr>
          <w:p w14:paraId="2CD5CF02" w14:textId="77777777" w:rsidR="002649A3" w:rsidRPr="00983EAE" w:rsidRDefault="002649A3" w:rsidP="002649A3">
            <w:pPr>
              <w:pStyle w:val="GlossEng"/>
            </w:pPr>
          </w:p>
        </w:tc>
        <w:tc>
          <w:tcPr>
            <w:tcW w:w="451" w:type="dxa"/>
            <w:shd w:val="clear" w:color="auto" w:fill="auto"/>
          </w:tcPr>
          <w:p w14:paraId="2173444A" w14:textId="77777777" w:rsidR="002649A3" w:rsidRPr="00A430F1" w:rsidRDefault="002649A3" w:rsidP="002649A3">
            <w:pPr>
              <w:pStyle w:val="GlossEng"/>
            </w:pPr>
            <w:r w:rsidRPr="00A430F1">
              <w:t>yes</w:t>
            </w:r>
          </w:p>
        </w:tc>
        <w:tc>
          <w:tcPr>
            <w:tcW w:w="606" w:type="dxa"/>
            <w:shd w:val="clear" w:color="auto" w:fill="auto"/>
          </w:tcPr>
          <w:p w14:paraId="5E0F8613" w14:textId="77777777" w:rsidR="002649A3" w:rsidRPr="0099608C" w:rsidRDefault="002649A3" w:rsidP="002649A3">
            <w:pPr>
              <w:pStyle w:val="GlossEng"/>
              <w:rPr>
                <w:rStyle w:val="ChSmallCaps"/>
              </w:rPr>
            </w:pPr>
            <w:r w:rsidRPr="0099608C">
              <w:rPr>
                <w:rStyle w:val="ChSmallCaps"/>
              </w:rPr>
              <w:t>d.dist</w:t>
            </w:r>
          </w:p>
        </w:tc>
        <w:tc>
          <w:tcPr>
            <w:tcW w:w="462" w:type="dxa"/>
            <w:shd w:val="clear" w:color="auto" w:fill="auto"/>
          </w:tcPr>
          <w:p w14:paraId="149773C7" w14:textId="77777777" w:rsidR="002649A3" w:rsidRPr="0099608C" w:rsidRDefault="002649A3" w:rsidP="002649A3">
            <w:pPr>
              <w:pStyle w:val="GlossEng"/>
              <w:rPr>
                <w:rStyle w:val="ChSmallCaps"/>
              </w:rPr>
            </w:pPr>
            <w:r w:rsidRPr="0099608C">
              <w:rPr>
                <w:rStyle w:val="ChSmallCaps"/>
              </w:rPr>
              <w:t>1sg</w:t>
            </w:r>
          </w:p>
        </w:tc>
        <w:tc>
          <w:tcPr>
            <w:tcW w:w="540" w:type="dxa"/>
            <w:shd w:val="clear" w:color="auto" w:fill="auto"/>
          </w:tcPr>
          <w:p w14:paraId="114149DA" w14:textId="77777777" w:rsidR="002649A3" w:rsidRPr="0099608C" w:rsidRDefault="002649A3" w:rsidP="002649A3">
            <w:pPr>
              <w:pStyle w:val="GlossEng"/>
              <w:rPr>
                <w:rStyle w:val="ChSmallCaps"/>
              </w:rPr>
            </w:pPr>
            <w:r w:rsidRPr="0099608C">
              <w:rPr>
                <w:rStyle w:val="ChSmallCaps"/>
              </w:rPr>
              <w:t>poss</w:t>
            </w:r>
          </w:p>
        </w:tc>
        <w:tc>
          <w:tcPr>
            <w:tcW w:w="818" w:type="dxa"/>
            <w:shd w:val="clear" w:color="auto" w:fill="auto"/>
          </w:tcPr>
          <w:p w14:paraId="10BAD849" w14:textId="77777777" w:rsidR="002649A3" w:rsidRPr="00A430F1" w:rsidRDefault="002649A3" w:rsidP="002649A3">
            <w:pPr>
              <w:pStyle w:val="GlossEng"/>
            </w:pPr>
            <w:r>
              <w:t>affairs</w:t>
            </w:r>
          </w:p>
        </w:tc>
      </w:tr>
    </w:tbl>
    <w:p w14:paraId="322C6B8B" w14:textId="76563D86" w:rsidR="002649A3" w:rsidRDefault="002649A3" w:rsidP="002649A3">
      <w:pPr>
        <w:pStyle w:val="FreeTranslAlphaEng"/>
      </w:pPr>
      <w:r>
        <w:t xml:space="preserve">Speaker-2: </w:t>
      </w:r>
      <w:r w:rsidR="00B7093A">
        <w:t>‘</w:t>
      </w:r>
      <w:r w:rsidRPr="006B2F84">
        <w:rPr>
          <w:rStyle w:val="ChBlueBold"/>
        </w:rPr>
        <w:t>yes</w:t>
      </w:r>
      <w:r w:rsidRPr="0056784A">
        <w:t>!</w:t>
      </w:r>
      <w:r>
        <w:t>, that</w:t>
      </w:r>
      <w:r w:rsidR="00B7093A">
        <w:t>’</w:t>
      </w:r>
      <w:r>
        <w:t>s my responsibility</w:t>
      </w:r>
      <w:r w:rsidR="00B7093A">
        <w:t>’</w:t>
      </w:r>
      <w:r>
        <w:t xml:space="preserve"> </w:t>
      </w:r>
      <w:r w:rsidRPr="003A2E4A">
        <w:rPr>
          <w:rStyle w:val="ExampleSource"/>
        </w:rPr>
        <w:t>[081005-001-Cv.0031-0032]</w:t>
      </w:r>
    </w:p>
    <w:tbl>
      <w:tblPr>
        <w:tblW w:w="6121" w:type="dxa"/>
        <w:tblCellMar>
          <w:left w:w="42" w:type="dxa"/>
          <w:right w:w="42" w:type="dxa"/>
        </w:tblCellMar>
        <w:tblLook w:val="01E0" w:firstRow="1" w:lastRow="1" w:firstColumn="1" w:lastColumn="1" w:noHBand="0" w:noVBand="0"/>
      </w:tblPr>
      <w:tblGrid>
        <w:gridCol w:w="708"/>
        <w:gridCol w:w="424"/>
        <w:gridCol w:w="1049"/>
        <w:gridCol w:w="484"/>
        <w:gridCol w:w="64"/>
        <w:gridCol w:w="642"/>
        <w:gridCol w:w="153"/>
        <w:gridCol w:w="642"/>
        <w:gridCol w:w="28"/>
        <w:gridCol w:w="449"/>
        <w:gridCol w:w="768"/>
        <w:gridCol w:w="710"/>
      </w:tblGrid>
      <w:tr w:rsidR="00AC23C4" w:rsidRPr="005F3BBD" w14:paraId="37E2C743" w14:textId="77777777" w:rsidTr="00AC23C4">
        <w:tc>
          <w:tcPr>
            <w:tcW w:w="707" w:type="dxa"/>
            <w:shd w:val="clear" w:color="auto" w:fill="auto"/>
          </w:tcPr>
          <w:p w14:paraId="6D266F36" w14:textId="77777777" w:rsidR="002649A3" w:rsidRPr="008A3EB0" w:rsidRDefault="002649A3" w:rsidP="002649A3">
            <w:pPr>
              <w:pStyle w:val="O0Nwnext"/>
            </w:pPr>
            <w:bookmarkStart w:id="4981" w:name="_Ref363925859"/>
            <w:bookmarkStart w:id="4982" w:name="_Ref363925855"/>
            <w:r w:rsidRPr="007A0BC8">
              <w:t>(</w:t>
            </w:r>
            <w:fldSimple w:instr=" SEQ ( \* ARABIC \s 1 ">
              <w:r w:rsidR="00154D81">
                <w:rPr>
                  <w:noProof/>
                </w:rPr>
                <w:t>33</w:t>
              </w:r>
            </w:fldSimple>
            <w:bookmarkEnd w:id="4981"/>
            <w:r w:rsidRPr="007A0BC8">
              <w:t>)</w:t>
            </w:r>
            <w:bookmarkEnd w:id="4982"/>
          </w:p>
        </w:tc>
        <w:bookmarkStart w:id="4983" w:name="_Ref363925846"/>
        <w:bookmarkEnd w:id="4983"/>
        <w:tc>
          <w:tcPr>
            <w:tcW w:w="424" w:type="dxa"/>
            <w:shd w:val="clear" w:color="auto" w:fill="auto"/>
          </w:tcPr>
          <w:p w14:paraId="768561E6"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84" w:author="Angela Kluge" w:date="2014-02-08T11:40:00Z" w:original="a."/>
              </w:fldChar>
            </w:r>
          </w:p>
        </w:tc>
        <w:tc>
          <w:tcPr>
            <w:tcW w:w="1050" w:type="dxa"/>
            <w:shd w:val="clear" w:color="auto" w:fill="auto"/>
          </w:tcPr>
          <w:p w14:paraId="7609BB59" w14:textId="77777777" w:rsidR="002649A3" w:rsidRPr="00983EAE" w:rsidRDefault="002649A3" w:rsidP="002649A3">
            <w:pPr>
              <w:pStyle w:val="Text"/>
            </w:pPr>
            <w:r>
              <w:t>Speaker-1:</w:t>
            </w:r>
          </w:p>
        </w:tc>
        <w:tc>
          <w:tcPr>
            <w:tcW w:w="484" w:type="dxa"/>
            <w:shd w:val="clear" w:color="auto" w:fill="auto"/>
          </w:tcPr>
          <w:p w14:paraId="6E653CD7" w14:textId="77777777" w:rsidR="002649A3" w:rsidRPr="001C0046" w:rsidRDefault="002649A3" w:rsidP="002649A3">
            <w:pPr>
              <w:pStyle w:val="Text"/>
            </w:pPr>
            <w:r w:rsidRPr="001C0046">
              <w:t>jadi</w:t>
            </w:r>
          </w:p>
        </w:tc>
        <w:tc>
          <w:tcPr>
            <w:tcW w:w="706" w:type="dxa"/>
            <w:gridSpan w:val="2"/>
            <w:shd w:val="clear" w:color="auto" w:fill="auto"/>
          </w:tcPr>
          <w:p w14:paraId="3CDBF985" w14:textId="77777777" w:rsidR="002649A3" w:rsidRPr="001C0046" w:rsidRDefault="002649A3" w:rsidP="002649A3">
            <w:pPr>
              <w:pStyle w:val="Text"/>
            </w:pPr>
            <w:r w:rsidRPr="001C0046">
              <w:t>itu</w:t>
            </w:r>
          </w:p>
        </w:tc>
        <w:tc>
          <w:tcPr>
            <w:tcW w:w="795" w:type="dxa"/>
            <w:gridSpan w:val="2"/>
            <w:shd w:val="clear" w:color="auto" w:fill="auto"/>
          </w:tcPr>
          <w:p w14:paraId="5E002F11" w14:textId="77777777" w:rsidR="002649A3" w:rsidRPr="001C0046" w:rsidRDefault="002649A3" w:rsidP="002649A3">
            <w:pPr>
              <w:pStyle w:val="Text"/>
            </w:pPr>
            <w:r w:rsidRPr="001C0046">
              <w:t>nomor</w:t>
            </w:r>
          </w:p>
        </w:tc>
        <w:tc>
          <w:tcPr>
            <w:tcW w:w="1245" w:type="dxa"/>
            <w:gridSpan w:val="3"/>
            <w:shd w:val="clear" w:color="auto" w:fill="auto"/>
          </w:tcPr>
          <w:p w14:paraId="481A9184" w14:textId="77777777" w:rsidR="002649A3" w:rsidRPr="001C0046" w:rsidRDefault="002649A3" w:rsidP="002649A3">
            <w:pPr>
              <w:pStyle w:val="Text"/>
            </w:pPr>
            <w:r w:rsidRPr="001C0046">
              <w:t>rekening</w:t>
            </w:r>
          </w:p>
        </w:tc>
        <w:tc>
          <w:tcPr>
            <w:tcW w:w="710" w:type="dxa"/>
            <w:shd w:val="clear" w:color="auto" w:fill="auto"/>
          </w:tcPr>
          <w:p w14:paraId="3E4D55D6" w14:textId="77777777" w:rsidR="002649A3" w:rsidRPr="001C0046" w:rsidRDefault="002649A3" w:rsidP="002649A3">
            <w:pPr>
              <w:pStyle w:val="Text"/>
            </w:pPr>
            <w:r w:rsidRPr="001C0046">
              <w:t>itu</w:t>
            </w:r>
          </w:p>
        </w:tc>
      </w:tr>
      <w:tr w:rsidR="00AC23C4" w:rsidRPr="00AC23C4" w14:paraId="0818B5C6" w14:textId="77777777" w:rsidTr="00AC23C4">
        <w:tc>
          <w:tcPr>
            <w:tcW w:w="707" w:type="dxa"/>
            <w:shd w:val="clear" w:color="auto" w:fill="auto"/>
          </w:tcPr>
          <w:p w14:paraId="12032AFC" w14:textId="77777777" w:rsidR="002649A3" w:rsidRPr="00664F2E" w:rsidRDefault="002649A3" w:rsidP="002649A3">
            <w:pPr>
              <w:pStyle w:val="GlossEng2ptafter"/>
            </w:pPr>
          </w:p>
        </w:tc>
        <w:tc>
          <w:tcPr>
            <w:tcW w:w="424" w:type="dxa"/>
            <w:shd w:val="clear" w:color="auto" w:fill="auto"/>
          </w:tcPr>
          <w:p w14:paraId="1E94D0A1" w14:textId="77777777" w:rsidR="002649A3" w:rsidRPr="00664F2E" w:rsidRDefault="002649A3" w:rsidP="002649A3">
            <w:pPr>
              <w:pStyle w:val="GlossEng2ptafter"/>
            </w:pPr>
          </w:p>
        </w:tc>
        <w:tc>
          <w:tcPr>
            <w:tcW w:w="1050" w:type="dxa"/>
            <w:shd w:val="clear" w:color="auto" w:fill="auto"/>
          </w:tcPr>
          <w:p w14:paraId="4E14641D" w14:textId="77777777" w:rsidR="002649A3" w:rsidRPr="00664F2E" w:rsidRDefault="002649A3" w:rsidP="002649A3">
            <w:pPr>
              <w:pStyle w:val="GlossEng2ptafter"/>
            </w:pPr>
          </w:p>
        </w:tc>
        <w:tc>
          <w:tcPr>
            <w:tcW w:w="484" w:type="dxa"/>
            <w:shd w:val="clear" w:color="auto" w:fill="auto"/>
          </w:tcPr>
          <w:p w14:paraId="7F518C24" w14:textId="77777777" w:rsidR="002649A3" w:rsidRPr="001C0046" w:rsidRDefault="002649A3" w:rsidP="002649A3">
            <w:pPr>
              <w:pStyle w:val="GlossEng2ptafter"/>
            </w:pPr>
            <w:r w:rsidRPr="001C0046">
              <w:t>so</w:t>
            </w:r>
          </w:p>
        </w:tc>
        <w:tc>
          <w:tcPr>
            <w:tcW w:w="706" w:type="dxa"/>
            <w:gridSpan w:val="2"/>
            <w:shd w:val="clear" w:color="auto" w:fill="auto"/>
          </w:tcPr>
          <w:p w14:paraId="767A3896" w14:textId="77777777" w:rsidR="002649A3" w:rsidRPr="0099608C" w:rsidRDefault="002649A3" w:rsidP="002649A3">
            <w:pPr>
              <w:pStyle w:val="GlossEng2ptafter"/>
              <w:rPr>
                <w:rStyle w:val="ChSmallCaps"/>
              </w:rPr>
            </w:pPr>
            <w:r w:rsidRPr="0099608C">
              <w:rPr>
                <w:rStyle w:val="ChSmallCaps"/>
              </w:rPr>
              <w:t>d.dist</w:t>
            </w:r>
          </w:p>
        </w:tc>
        <w:tc>
          <w:tcPr>
            <w:tcW w:w="795" w:type="dxa"/>
            <w:gridSpan w:val="2"/>
            <w:shd w:val="clear" w:color="auto" w:fill="auto"/>
          </w:tcPr>
          <w:p w14:paraId="49D9C7E8" w14:textId="77777777" w:rsidR="002649A3" w:rsidRPr="001C0046" w:rsidRDefault="002649A3" w:rsidP="002649A3">
            <w:pPr>
              <w:pStyle w:val="GlossEng2ptafter"/>
            </w:pPr>
            <w:r w:rsidRPr="001C0046">
              <w:t>number</w:t>
            </w:r>
          </w:p>
        </w:tc>
        <w:tc>
          <w:tcPr>
            <w:tcW w:w="1245" w:type="dxa"/>
            <w:gridSpan w:val="3"/>
            <w:shd w:val="clear" w:color="auto" w:fill="auto"/>
          </w:tcPr>
          <w:p w14:paraId="42D6DB09" w14:textId="77777777" w:rsidR="002649A3" w:rsidRPr="001C0046" w:rsidRDefault="002649A3" w:rsidP="002649A3">
            <w:pPr>
              <w:pStyle w:val="GlossEng2ptafter"/>
            </w:pPr>
            <w:r w:rsidRPr="001C0046">
              <w:t>bank.account</w:t>
            </w:r>
          </w:p>
        </w:tc>
        <w:tc>
          <w:tcPr>
            <w:tcW w:w="710" w:type="dxa"/>
            <w:shd w:val="clear" w:color="auto" w:fill="auto"/>
          </w:tcPr>
          <w:p w14:paraId="479DB43F" w14:textId="77777777" w:rsidR="002649A3" w:rsidRPr="0099608C" w:rsidRDefault="002649A3" w:rsidP="002649A3">
            <w:pPr>
              <w:pStyle w:val="GlossEng2ptafter"/>
              <w:rPr>
                <w:rStyle w:val="ChSmallCaps"/>
              </w:rPr>
            </w:pPr>
            <w:r w:rsidRPr="0099608C">
              <w:rPr>
                <w:rStyle w:val="ChSmallCaps"/>
              </w:rPr>
              <w:t>d.dist</w:t>
            </w:r>
          </w:p>
        </w:tc>
      </w:tr>
      <w:tr w:rsidR="00AC23C4" w:rsidRPr="001C0046" w14:paraId="0FC3F866" w14:textId="77777777" w:rsidTr="00AC23C4">
        <w:trPr>
          <w:gridAfter w:val="2"/>
          <w:wAfter w:w="1478" w:type="dxa"/>
        </w:trPr>
        <w:tc>
          <w:tcPr>
            <w:tcW w:w="709" w:type="dxa"/>
            <w:shd w:val="clear" w:color="auto" w:fill="auto"/>
          </w:tcPr>
          <w:p w14:paraId="37021B16" w14:textId="77777777" w:rsidR="002649A3" w:rsidRPr="008A3EB0" w:rsidRDefault="002649A3" w:rsidP="002649A3">
            <w:pPr>
              <w:pStyle w:val="O0Nwnext"/>
            </w:pPr>
          </w:p>
        </w:tc>
        <w:tc>
          <w:tcPr>
            <w:tcW w:w="425" w:type="dxa"/>
            <w:shd w:val="clear" w:color="auto" w:fill="auto"/>
          </w:tcPr>
          <w:p w14:paraId="66D5F0A2" w14:textId="77777777" w:rsidR="002649A3" w:rsidRPr="00090D2C" w:rsidRDefault="002649A3" w:rsidP="002649A3">
            <w:pPr>
              <w:pStyle w:val="Text"/>
            </w:pPr>
          </w:p>
        </w:tc>
        <w:tc>
          <w:tcPr>
            <w:tcW w:w="1049" w:type="dxa"/>
            <w:shd w:val="clear" w:color="auto" w:fill="auto"/>
          </w:tcPr>
          <w:p w14:paraId="387D684B" w14:textId="77777777" w:rsidR="002649A3" w:rsidRPr="00983EAE" w:rsidRDefault="002649A3" w:rsidP="002649A3">
            <w:pPr>
              <w:pStyle w:val="Text"/>
            </w:pPr>
          </w:p>
        </w:tc>
        <w:tc>
          <w:tcPr>
            <w:tcW w:w="548" w:type="dxa"/>
            <w:gridSpan w:val="2"/>
            <w:shd w:val="clear" w:color="auto" w:fill="auto"/>
          </w:tcPr>
          <w:p w14:paraId="3E16DF3C" w14:textId="77777777" w:rsidR="002649A3" w:rsidRPr="001C0046" w:rsidRDefault="002649A3" w:rsidP="002649A3">
            <w:pPr>
              <w:pStyle w:val="Text"/>
            </w:pPr>
            <w:r w:rsidRPr="001C0046">
              <w:t>pace</w:t>
            </w:r>
          </w:p>
        </w:tc>
        <w:tc>
          <w:tcPr>
            <w:tcW w:w="795" w:type="dxa"/>
            <w:gridSpan w:val="2"/>
            <w:shd w:val="clear" w:color="auto" w:fill="auto"/>
          </w:tcPr>
          <w:p w14:paraId="0E7EE069" w14:textId="77777777" w:rsidR="002649A3" w:rsidRPr="001C0046" w:rsidRDefault="002A6640" w:rsidP="002649A3">
            <w:pPr>
              <w:pStyle w:val="Text"/>
            </w:pPr>
            <w:r>
              <w:t>Natanael</w:t>
            </w:r>
          </w:p>
        </w:tc>
        <w:tc>
          <w:tcPr>
            <w:tcW w:w="670" w:type="dxa"/>
            <w:gridSpan w:val="2"/>
            <w:shd w:val="clear" w:color="auto" w:fill="auto"/>
          </w:tcPr>
          <w:p w14:paraId="3473C6EE" w14:textId="77777777" w:rsidR="002649A3" w:rsidRPr="001C0046" w:rsidRDefault="002649A3" w:rsidP="002649A3">
            <w:pPr>
              <w:pStyle w:val="Text"/>
            </w:pPr>
            <w:r w:rsidRPr="001C0046">
              <w:t>punya</w:t>
            </w:r>
          </w:p>
        </w:tc>
        <w:tc>
          <w:tcPr>
            <w:tcW w:w="449" w:type="dxa"/>
            <w:shd w:val="clear" w:color="auto" w:fill="auto"/>
          </w:tcPr>
          <w:p w14:paraId="58A3676F" w14:textId="77777777" w:rsidR="002649A3" w:rsidRPr="001C0046" w:rsidRDefault="002649A3" w:rsidP="002649A3">
            <w:pPr>
              <w:pStyle w:val="Text"/>
            </w:pPr>
            <w:r w:rsidRPr="001C0046">
              <w:rPr>
                <w:rStyle w:val="ChBlueBold"/>
              </w:rPr>
              <w:t>y</w:t>
            </w:r>
            <w:r>
              <w:rPr>
                <w:rStyle w:val="ChBlueBold"/>
              </w:rPr>
              <w:t>o</w:t>
            </w:r>
            <w:r w:rsidRPr="007768D0">
              <w:t>?</w:t>
            </w:r>
          </w:p>
        </w:tc>
      </w:tr>
      <w:tr w:rsidR="00AC23C4" w:rsidRPr="001C0046" w14:paraId="42C14E3F" w14:textId="77777777" w:rsidTr="00AC23C4">
        <w:trPr>
          <w:gridAfter w:val="2"/>
          <w:wAfter w:w="1478" w:type="dxa"/>
        </w:trPr>
        <w:tc>
          <w:tcPr>
            <w:tcW w:w="709" w:type="dxa"/>
            <w:shd w:val="clear" w:color="auto" w:fill="auto"/>
          </w:tcPr>
          <w:p w14:paraId="6C1D2A2F" w14:textId="77777777" w:rsidR="002649A3" w:rsidRPr="00664F2E" w:rsidRDefault="002649A3" w:rsidP="002649A3">
            <w:pPr>
              <w:pStyle w:val="GlossEng"/>
            </w:pPr>
          </w:p>
        </w:tc>
        <w:tc>
          <w:tcPr>
            <w:tcW w:w="425" w:type="dxa"/>
            <w:shd w:val="clear" w:color="auto" w:fill="auto"/>
          </w:tcPr>
          <w:p w14:paraId="35E831B4" w14:textId="77777777" w:rsidR="002649A3" w:rsidRPr="00664F2E" w:rsidRDefault="002649A3" w:rsidP="002649A3">
            <w:pPr>
              <w:pStyle w:val="GlossEng"/>
            </w:pPr>
          </w:p>
        </w:tc>
        <w:tc>
          <w:tcPr>
            <w:tcW w:w="1049" w:type="dxa"/>
            <w:shd w:val="clear" w:color="auto" w:fill="auto"/>
          </w:tcPr>
          <w:p w14:paraId="27C79E22" w14:textId="77777777" w:rsidR="002649A3" w:rsidRPr="00664F2E" w:rsidRDefault="002649A3" w:rsidP="002649A3">
            <w:pPr>
              <w:pStyle w:val="GlossEng"/>
            </w:pPr>
          </w:p>
        </w:tc>
        <w:tc>
          <w:tcPr>
            <w:tcW w:w="548" w:type="dxa"/>
            <w:gridSpan w:val="2"/>
            <w:shd w:val="clear" w:color="auto" w:fill="auto"/>
          </w:tcPr>
          <w:p w14:paraId="300A4CBA" w14:textId="77777777" w:rsidR="002649A3" w:rsidRPr="001C0046" w:rsidRDefault="002649A3" w:rsidP="002649A3">
            <w:pPr>
              <w:pStyle w:val="GlossEng"/>
            </w:pPr>
            <w:r w:rsidRPr="001C0046">
              <w:t>man</w:t>
            </w:r>
          </w:p>
        </w:tc>
        <w:tc>
          <w:tcPr>
            <w:tcW w:w="795" w:type="dxa"/>
            <w:gridSpan w:val="2"/>
            <w:shd w:val="clear" w:color="auto" w:fill="auto"/>
          </w:tcPr>
          <w:p w14:paraId="162E5543" w14:textId="77777777" w:rsidR="002649A3" w:rsidRPr="001C0046" w:rsidRDefault="002A6640" w:rsidP="002649A3">
            <w:pPr>
              <w:pStyle w:val="GlossEng"/>
            </w:pPr>
            <w:r>
              <w:t>Natanael</w:t>
            </w:r>
          </w:p>
        </w:tc>
        <w:tc>
          <w:tcPr>
            <w:tcW w:w="670" w:type="dxa"/>
            <w:gridSpan w:val="2"/>
            <w:shd w:val="clear" w:color="auto" w:fill="auto"/>
          </w:tcPr>
          <w:p w14:paraId="0A89AF14" w14:textId="77777777" w:rsidR="002649A3" w:rsidRPr="0099608C" w:rsidRDefault="002649A3" w:rsidP="002649A3">
            <w:pPr>
              <w:pStyle w:val="GlossEng"/>
              <w:rPr>
                <w:rStyle w:val="ChSmallCaps"/>
              </w:rPr>
            </w:pPr>
            <w:r w:rsidRPr="0099608C">
              <w:rPr>
                <w:rStyle w:val="ChSmallCaps"/>
              </w:rPr>
              <w:t>poss</w:t>
            </w:r>
          </w:p>
        </w:tc>
        <w:tc>
          <w:tcPr>
            <w:tcW w:w="449" w:type="dxa"/>
            <w:shd w:val="clear" w:color="auto" w:fill="auto"/>
          </w:tcPr>
          <w:p w14:paraId="5F0E4D88" w14:textId="77777777" w:rsidR="002649A3" w:rsidRPr="001C0046" w:rsidRDefault="002649A3" w:rsidP="002649A3">
            <w:pPr>
              <w:pStyle w:val="GlossEng"/>
            </w:pPr>
            <w:r w:rsidRPr="001C0046">
              <w:t>yes</w:t>
            </w:r>
          </w:p>
        </w:tc>
      </w:tr>
    </w:tbl>
    <w:p w14:paraId="0CE399B0" w14:textId="398E5143" w:rsidR="002649A3" w:rsidRDefault="002649A3" w:rsidP="002649A3">
      <w:pPr>
        <w:pStyle w:val="FreeTranslAlphaEng"/>
      </w:pPr>
      <w:r>
        <w:t xml:space="preserve">Speaker-1: </w:t>
      </w:r>
      <w:r w:rsidR="00B7093A">
        <w:t>‘</w:t>
      </w:r>
      <w:r>
        <w:t>so, what</w:t>
      </w:r>
      <w:r w:rsidR="00B7093A">
        <w:t>’</w:t>
      </w:r>
      <w:r>
        <w:t xml:space="preserve">s-its-name, that bank account number is Mr. </w:t>
      </w:r>
      <w:r w:rsidR="002A6640">
        <w:t>Natanael</w:t>
      </w:r>
      <w:r w:rsidR="00B7093A">
        <w:t>’</w:t>
      </w:r>
      <w:r>
        <w:t xml:space="preserve">s, </w:t>
      </w:r>
      <w:r w:rsidRPr="00C95CE6">
        <w:rPr>
          <w:rStyle w:val="ChBlueBold"/>
        </w:rPr>
        <w:t>yes</w:t>
      </w:r>
      <w:r>
        <w:t>?</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451"/>
        <w:gridCol w:w="773"/>
        <w:gridCol w:w="462"/>
        <w:gridCol w:w="673"/>
      </w:tblGrid>
      <w:tr w:rsidR="00AC23C4" w:rsidRPr="005F3BBD" w14:paraId="0D5D6869" w14:textId="77777777" w:rsidTr="00AA041A">
        <w:tc>
          <w:tcPr>
            <w:tcW w:w="709" w:type="dxa"/>
            <w:shd w:val="clear" w:color="auto" w:fill="auto"/>
          </w:tcPr>
          <w:p w14:paraId="128B9D67" w14:textId="77777777" w:rsidR="002649A3" w:rsidRPr="001C0046" w:rsidRDefault="002649A3" w:rsidP="002649A3">
            <w:pPr>
              <w:pStyle w:val="O0Nwnext"/>
            </w:pPr>
          </w:p>
        </w:tc>
        <w:bookmarkStart w:id="4985" w:name="_Ref363925847"/>
        <w:bookmarkEnd w:id="4985"/>
        <w:tc>
          <w:tcPr>
            <w:tcW w:w="425" w:type="dxa"/>
            <w:shd w:val="clear" w:color="auto" w:fill="auto"/>
          </w:tcPr>
          <w:p w14:paraId="11222F32" w14:textId="77777777" w:rsidR="002649A3" w:rsidRPr="001C278C" w:rsidRDefault="002649A3" w:rsidP="002649A3">
            <w:pPr>
              <w:pStyle w:val="Text"/>
            </w:pPr>
            <w:r w:rsidRPr="00856563">
              <w:fldChar w:fldCharType="begin"/>
            </w:r>
            <w:r w:rsidRPr="00856563">
              <w:instrText xml:space="preserve"> LISTNUM  NumberDefault \l 8 </w:instrText>
            </w:r>
            <w:r w:rsidRPr="00856563">
              <w:fldChar w:fldCharType="end">
                <w:numberingChange w:id="4986" w:author="Angela Kluge" w:date="2014-02-08T11:40:00Z" w:original="b."/>
              </w:fldChar>
            </w:r>
          </w:p>
        </w:tc>
        <w:tc>
          <w:tcPr>
            <w:tcW w:w="1051" w:type="dxa"/>
            <w:shd w:val="clear" w:color="auto" w:fill="auto"/>
          </w:tcPr>
          <w:p w14:paraId="67793C2C" w14:textId="77777777" w:rsidR="002649A3" w:rsidRPr="00983EAE" w:rsidRDefault="002649A3" w:rsidP="002649A3">
            <w:pPr>
              <w:pStyle w:val="Text"/>
            </w:pPr>
            <w:r>
              <w:t>Speaker-2:</w:t>
            </w:r>
          </w:p>
        </w:tc>
        <w:tc>
          <w:tcPr>
            <w:tcW w:w="451" w:type="dxa"/>
            <w:shd w:val="clear" w:color="auto" w:fill="auto"/>
          </w:tcPr>
          <w:p w14:paraId="310647DD" w14:textId="77777777" w:rsidR="002649A3" w:rsidRPr="00162B31" w:rsidRDefault="002649A3" w:rsidP="002649A3">
            <w:pPr>
              <w:pStyle w:val="Text"/>
            </w:pPr>
            <w:r w:rsidRPr="00162B31">
              <w:rPr>
                <w:rStyle w:val="ChBlueBold"/>
              </w:rPr>
              <w:t>yo</w:t>
            </w:r>
            <w:r>
              <w:t>,</w:t>
            </w:r>
          </w:p>
        </w:tc>
        <w:tc>
          <w:tcPr>
            <w:tcW w:w="773" w:type="dxa"/>
            <w:shd w:val="clear" w:color="auto" w:fill="auto"/>
          </w:tcPr>
          <w:p w14:paraId="58FFC7FE" w14:textId="77777777" w:rsidR="002649A3" w:rsidRPr="001C0046" w:rsidRDefault="002649A3" w:rsidP="002649A3">
            <w:pPr>
              <w:pStyle w:val="Text"/>
            </w:pPr>
            <w:r w:rsidRPr="001C0046">
              <w:t>bukan</w:t>
            </w:r>
            <w:r w:rsidR="005960B3">
              <w:t>g</w:t>
            </w:r>
          </w:p>
        </w:tc>
        <w:tc>
          <w:tcPr>
            <w:tcW w:w="462" w:type="dxa"/>
            <w:shd w:val="clear" w:color="auto" w:fill="auto"/>
          </w:tcPr>
          <w:p w14:paraId="67A84BE3" w14:textId="77777777" w:rsidR="002649A3" w:rsidRPr="001C0046" w:rsidRDefault="002649A3" w:rsidP="002649A3">
            <w:pPr>
              <w:pStyle w:val="Text"/>
            </w:pPr>
            <w:r w:rsidRPr="001C0046">
              <w:t>sa</w:t>
            </w:r>
          </w:p>
        </w:tc>
        <w:tc>
          <w:tcPr>
            <w:tcW w:w="673" w:type="dxa"/>
            <w:shd w:val="clear" w:color="auto" w:fill="auto"/>
          </w:tcPr>
          <w:p w14:paraId="3E7443E4" w14:textId="77777777" w:rsidR="002649A3" w:rsidRPr="001C0046" w:rsidRDefault="002649A3" w:rsidP="002649A3">
            <w:pPr>
              <w:pStyle w:val="Text"/>
            </w:pPr>
            <w:r w:rsidRPr="001C0046">
              <w:t>punya</w:t>
            </w:r>
          </w:p>
        </w:tc>
      </w:tr>
      <w:tr w:rsidR="00AC23C4" w:rsidRPr="00AC23C4" w14:paraId="5C3D4CBF" w14:textId="77777777" w:rsidTr="00AA041A">
        <w:tc>
          <w:tcPr>
            <w:tcW w:w="709" w:type="dxa"/>
            <w:shd w:val="clear" w:color="auto" w:fill="auto"/>
          </w:tcPr>
          <w:p w14:paraId="537B2ACF" w14:textId="77777777" w:rsidR="002649A3" w:rsidRPr="001C0046" w:rsidRDefault="002649A3" w:rsidP="002649A3">
            <w:pPr>
              <w:pStyle w:val="GlossEng"/>
            </w:pPr>
          </w:p>
        </w:tc>
        <w:tc>
          <w:tcPr>
            <w:tcW w:w="425" w:type="dxa"/>
            <w:shd w:val="clear" w:color="auto" w:fill="auto"/>
          </w:tcPr>
          <w:p w14:paraId="3726168D" w14:textId="77777777" w:rsidR="002649A3" w:rsidRPr="00F77331" w:rsidRDefault="002649A3" w:rsidP="002649A3">
            <w:pPr>
              <w:pStyle w:val="GlossEng"/>
            </w:pPr>
          </w:p>
        </w:tc>
        <w:tc>
          <w:tcPr>
            <w:tcW w:w="1051" w:type="dxa"/>
            <w:shd w:val="clear" w:color="auto" w:fill="auto"/>
          </w:tcPr>
          <w:p w14:paraId="4B3BE069" w14:textId="77777777" w:rsidR="002649A3" w:rsidRPr="00983EAE" w:rsidRDefault="002649A3" w:rsidP="002649A3">
            <w:pPr>
              <w:pStyle w:val="GlossEng"/>
            </w:pPr>
          </w:p>
        </w:tc>
        <w:tc>
          <w:tcPr>
            <w:tcW w:w="451" w:type="dxa"/>
            <w:shd w:val="clear" w:color="auto" w:fill="auto"/>
          </w:tcPr>
          <w:p w14:paraId="531CF708" w14:textId="77777777" w:rsidR="002649A3" w:rsidRPr="001C0046" w:rsidRDefault="002649A3" w:rsidP="002649A3">
            <w:pPr>
              <w:pStyle w:val="GlossEng"/>
            </w:pPr>
            <w:r w:rsidRPr="001C0046">
              <w:t>yes</w:t>
            </w:r>
          </w:p>
        </w:tc>
        <w:tc>
          <w:tcPr>
            <w:tcW w:w="773" w:type="dxa"/>
            <w:shd w:val="clear" w:color="auto" w:fill="auto"/>
          </w:tcPr>
          <w:p w14:paraId="193DD469" w14:textId="77777777" w:rsidR="002649A3" w:rsidRPr="0099608C" w:rsidRDefault="002649A3" w:rsidP="002649A3">
            <w:pPr>
              <w:pStyle w:val="GlossEng"/>
              <w:rPr>
                <w:rStyle w:val="ChSmallCaps"/>
              </w:rPr>
            </w:pPr>
            <w:r w:rsidRPr="0099608C">
              <w:rPr>
                <w:rStyle w:val="ChSmallCaps"/>
              </w:rPr>
              <w:t>neg</w:t>
            </w:r>
          </w:p>
        </w:tc>
        <w:tc>
          <w:tcPr>
            <w:tcW w:w="462" w:type="dxa"/>
            <w:shd w:val="clear" w:color="auto" w:fill="auto"/>
          </w:tcPr>
          <w:p w14:paraId="740A8633" w14:textId="77777777" w:rsidR="002649A3" w:rsidRPr="0099608C" w:rsidRDefault="002649A3" w:rsidP="002649A3">
            <w:pPr>
              <w:pStyle w:val="GlossEng"/>
              <w:rPr>
                <w:rStyle w:val="ChSmallCaps"/>
              </w:rPr>
            </w:pPr>
            <w:r w:rsidRPr="0099608C">
              <w:rPr>
                <w:rStyle w:val="ChSmallCaps"/>
              </w:rPr>
              <w:t>1sg</w:t>
            </w:r>
          </w:p>
        </w:tc>
        <w:tc>
          <w:tcPr>
            <w:tcW w:w="673" w:type="dxa"/>
            <w:shd w:val="clear" w:color="auto" w:fill="auto"/>
          </w:tcPr>
          <w:p w14:paraId="52CB4C5C" w14:textId="77777777" w:rsidR="002649A3" w:rsidRPr="0099608C" w:rsidRDefault="002649A3" w:rsidP="002649A3">
            <w:pPr>
              <w:pStyle w:val="GlossEng"/>
              <w:rPr>
                <w:rStyle w:val="ChSmallCaps"/>
              </w:rPr>
            </w:pPr>
            <w:r w:rsidRPr="0099608C">
              <w:rPr>
                <w:rStyle w:val="ChSmallCaps"/>
              </w:rPr>
              <w:t>poss</w:t>
            </w:r>
          </w:p>
        </w:tc>
      </w:tr>
    </w:tbl>
    <w:p w14:paraId="36B627BC" w14:textId="3058CE19" w:rsidR="002649A3" w:rsidRPr="00F9554F" w:rsidRDefault="002649A3" w:rsidP="002649A3">
      <w:pPr>
        <w:pStyle w:val="FreeTranslAlphaEng"/>
      </w:pPr>
      <w:r>
        <w:t xml:space="preserve">Speaker-2: </w:t>
      </w:r>
      <w:r w:rsidR="00B7093A">
        <w:t>‘</w:t>
      </w:r>
      <w:r w:rsidRPr="00C95CE6">
        <w:rPr>
          <w:rStyle w:val="ChBlueBold"/>
        </w:rPr>
        <w:t>yes</w:t>
      </w:r>
      <w:r w:rsidRPr="0056784A">
        <w:t>!</w:t>
      </w:r>
      <w:r>
        <w:t>, (it</w:t>
      </w:r>
      <w:r w:rsidR="00B7093A">
        <w:t>’</w:t>
      </w:r>
      <w:r>
        <w:t>s) not mine</w:t>
      </w:r>
      <w:r w:rsidR="00B7093A">
        <w:t>’</w:t>
      </w:r>
      <w:r>
        <w:t xml:space="preserve"> </w:t>
      </w:r>
      <w:r w:rsidRPr="00C46850">
        <w:rPr>
          <w:rStyle w:val="ExampleSource"/>
        </w:rPr>
        <w:t>[080922-001a-CvPh.0078-0079]</w:t>
      </w:r>
    </w:p>
    <w:p w14:paraId="051F23CD" w14:textId="77777777" w:rsidR="002649A3" w:rsidRPr="005202F6" w:rsidRDefault="002649A3" w:rsidP="002649A3">
      <w:pPr>
        <w:pStyle w:val="ExampleTitle"/>
      </w:pPr>
      <w:r>
        <w:t>Negatively biased polar questions</w:t>
      </w:r>
    </w:p>
    <w:tbl>
      <w:tblPr>
        <w:tblW w:w="6725" w:type="dxa"/>
        <w:tblCellMar>
          <w:left w:w="42" w:type="dxa"/>
          <w:right w:w="42" w:type="dxa"/>
        </w:tblCellMar>
        <w:tblLook w:val="01E0" w:firstRow="1" w:lastRow="1" w:firstColumn="1" w:lastColumn="1" w:noHBand="0" w:noVBand="0"/>
      </w:tblPr>
      <w:tblGrid>
        <w:gridCol w:w="709"/>
        <w:gridCol w:w="425"/>
        <w:gridCol w:w="1051"/>
        <w:gridCol w:w="397"/>
        <w:gridCol w:w="513"/>
        <w:gridCol w:w="629"/>
        <w:gridCol w:w="397"/>
        <w:gridCol w:w="707"/>
        <w:gridCol w:w="573"/>
        <w:gridCol w:w="673"/>
        <w:gridCol w:w="651"/>
      </w:tblGrid>
      <w:tr w:rsidR="00AC23C4" w:rsidRPr="005F3BBD" w14:paraId="3AEF3F4D" w14:textId="77777777" w:rsidTr="00AC23C4">
        <w:tc>
          <w:tcPr>
            <w:tcW w:w="709" w:type="dxa"/>
            <w:shd w:val="clear" w:color="auto" w:fill="auto"/>
          </w:tcPr>
          <w:p w14:paraId="16AD3469" w14:textId="77777777" w:rsidR="002649A3" w:rsidRPr="008A3EB0" w:rsidRDefault="002649A3" w:rsidP="002649A3">
            <w:pPr>
              <w:pStyle w:val="O0Nwnext"/>
            </w:pPr>
            <w:bookmarkStart w:id="4987" w:name="_Ref363931024"/>
            <w:bookmarkStart w:id="4988" w:name="_Ref363931014"/>
            <w:r w:rsidRPr="007A0BC8">
              <w:t>(</w:t>
            </w:r>
            <w:fldSimple w:instr=" SEQ ( \* ARABIC \s 1 ">
              <w:r w:rsidR="00154D81">
                <w:rPr>
                  <w:noProof/>
                </w:rPr>
                <w:t>34</w:t>
              </w:r>
            </w:fldSimple>
            <w:bookmarkEnd w:id="4987"/>
            <w:r w:rsidRPr="007A0BC8">
              <w:t>)</w:t>
            </w:r>
            <w:bookmarkEnd w:id="4988"/>
          </w:p>
        </w:tc>
        <w:bookmarkStart w:id="4989" w:name="_Ref363931142"/>
        <w:bookmarkEnd w:id="4989"/>
        <w:tc>
          <w:tcPr>
            <w:tcW w:w="425" w:type="dxa"/>
            <w:shd w:val="clear" w:color="auto" w:fill="auto"/>
          </w:tcPr>
          <w:p w14:paraId="0DC057D2"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90" w:author="Angela Kluge" w:date="2014-02-08T11:40:00Z" w:original="a."/>
              </w:fldChar>
            </w:r>
          </w:p>
        </w:tc>
        <w:tc>
          <w:tcPr>
            <w:tcW w:w="1051" w:type="dxa"/>
            <w:shd w:val="clear" w:color="auto" w:fill="auto"/>
          </w:tcPr>
          <w:p w14:paraId="26F5C531" w14:textId="77777777" w:rsidR="002649A3" w:rsidRPr="00983EAE" w:rsidRDefault="002649A3" w:rsidP="002649A3">
            <w:pPr>
              <w:pStyle w:val="Text"/>
            </w:pPr>
            <w:r>
              <w:t>Speaker-1:</w:t>
            </w:r>
          </w:p>
        </w:tc>
        <w:tc>
          <w:tcPr>
            <w:tcW w:w="397" w:type="dxa"/>
            <w:shd w:val="clear" w:color="auto" w:fill="auto"/>
          </w:tcPr>
          <w:p w14:paraId="3D9AC197" w14:textId="77777777" w:rsidR="002649A3" w:rsidRPr="009C2990" w:rsidRDefault="002649A3" w:rsidP="002649A3">
            <w:pPr>
              <w:pStyle w:val="Text"/>
            </w:pPr>
            <w:r w:rsidRPr="009C2990">
              <w:t>ko</w:t>
            </w:r>
          </w:p>
        </w:tc>
        <w:tc>
          <w:tcPr>
            <w:tcW w:w="513" w:type="dxa"/>
            <w:shd w:val="clear" w:color="auto" w:fill="auto"/>
          </w:tcPr>
          <w:p w14:paraId="7501A10F" w14:textId="77777777" w:rsidR="002649A3" w:rsidRPr="009C2990" w:rsidRDefault="002649A3" w:rsidP="002649A3">
            <w:pPr>
              <w:pStyle w:val="Text"/>
            </w:pPr>
            <w:r>
              <w:rPr>
                <w:rStyle w:val="ChBlueBold"/>
              </w:rPr>
              <w:t>t</w:t>
            </w:r>
            <w:r w:rsidRPr="009C2990">
              <w:rPr>
                <w:rStyle w:val="ChBlueBold"/>
              </w:rPr>
              <w:t>ra</w:t>
            </w:r>
          </w:p>
        </w:tc>
        <w:tc>
          <w:tcPr>
            <w:tcW w:w="629" w:type="dxa"/>
            <w:shd w:val="clear" w:color="auto" w:fill="auto"/>
          </w:tcPr>
          <w:p w14:paraId="5A8CA92B" w14:textId="77777777" w:rsidR="002649A3" w:rsidRPr="009C2990" w:rsidRDefault="002649A3" w:rsidP="002649A3">
            <w:pPr>
              <w:pStyle w:val="Text"/>
            </w:pPr>
            <w:r w:rsidRPr="009C2990">
              <w:t>taw</w:t>
            </w:r>
          </w:p>
        </w:tc>
        <w:tc>
          <w:tcPr>
            <w:tcW w:w="397" w:type="dxa"/>
            <w:shd w:val="clear" w:color="auto" w:fill="auto"/>
          </w:tcPr>
          <w:p w14:paraId="6142C60A" w14:textId="77777777" w:rsidR="002649A3" w:rsidRPr="009C2990" w:rsidRDefault="002649A3" w:rsidP="002649A3">
            <w:pPr>
              <w:pStyle w:val="Text"/>
            </w:pPr>
            <w:r w:rsidRPr="009C2990">
              <w:t>sa</w:t>
            </w:r>
          </w:p>
        </w:tc>
        <w:tc>
          <w:tcPr>
            <w:tcW w:w="707" w:type="dxa"/>
            <w:shd w:val="clear" w:color="auto" w:fill="auto"/>
          </w:tcPr>
          <w:p w14:paraId="59B44B4B" w14:textId="77777777" w:rsidR="002649A3" w:rsidRPr="009C2990" w:rsidRDefault="002649A3" w:rsidP="002649A3">
            <w:pPr>
              <w:pStyle w:val="Text"/>
            </w:pPr>
            <w:r w:rsidRPr="009C2990">
              <w:t>skola</w:t>
            </w:r>
          </w:p>
        </w:tc>
        <w:tc>
          <w:tcPr>
            <w:tcW w:w="573" w:type="dxa"/>
            <w:shd w:val="clear" w:color="auto" w:fill="auto"/>
          </w:tcPr>
          <w:p w14:paraId="74B95808" w14:textId="77777777" w:rsidR="002649A3" w:rsidRPr="009C2990" w:rsidRDefault="002649A3" w:rsidP="002649A3">
            <w:pPr>
              <w:pStyle w:val="Text"/>
            </w:pPr>
            <w:r w:rsidRPr="009C2990">
              <w:t>dari</w:t>
            </w:r>
          </w:p>
        </w:tc>
        <w:tc>
          <w:tcPr>
            <w:tcW w:w="673" w:type="dxa"/>
            <w:shd w:val="clear" w:color="auto" w:fill="auto"/>
          </w:tcPr>
          <w:p w14:paraId="0573184E" w14:textId="77777777" w:rsidR="002649A3" w:rsidRPr="009C2990" w:rsidRDefault="002649A3" w:rsidP="002649A3">
            <w:pPr>
              <w:pStyle w:val="Text"/>
            </w:pPr>
            <w:r w:rsidRPr="009C2990">
              <w:t>mana</w:t>
            </w:r>
          </w:p>
        </w:tc>
        <w:tc>
          <w:tcPr>
            <w:tcW w:w="651" w:type="dxa"/>
            <w:shd w:val="clear" w:color="auto" w:fill="auto"/>
          </w:tcPr>
          <w:p w14:paraId="2B78234E" w14:textId="77777777" w:rsidR="002649A3" w:rsidRPr="009C2990" w:rsidRDefault="002649A3" w:rsidP="002649A3">
            <w:pPr>
              <w:pStyle w:val="Text"/>
            </w:pPr>
            <w:r w:rsidRPr="009C2990">
              <w:rPr>
                <w:rStyle w:val="ChBlueBold"/>
              </w:rPr>
              <w:t>to</w:t>
            </w:r>
            <w:r w:rsidRPr="00D1019C">
              <w:t>?</w:t>
            </w:r>
          </w:p>
        </w:tc>
      </w:tr>
      <w:tr w:rsidR="00AC23C4" w:rsidRPr="00AC23C4" w14:paraId="1201FB22" w14:textId="77777777" w:rsidTr="00AC23C4">
        <w:tc>
          <w:tcPr>
            <w:tcW w:w="709" w:type="dxa"/>
            <w:shd w:val="clear" w:color="auto" w:fill="auto"/>
          </w:tcPr>
          <w:p w14:paraId="075C5042" w14:textId="77777777" w:rsidR="002649A3" w:rsidRPr="00664F2E" w:rsidRDefault="002649A3" w:rsidP="002649A3">
            <w:pPr>
              <w:pStyle w:val="GlossEng"/>
            </w:pPr>
          </w:p>
        </w:tc>
        <w:tc>
          <w:tcPr>
            <w:tcW w:w="425" w:type="dxa"/>
            <w:shd w:val="clear" w:color="auto" w:fill="auto"/>
          </w:tcPr>
          <w:p w14:paraId="7B7F9AF0" w14:textId="77777777" w:rsidR="002649A3" w:rsidRPr="00664F2E" w:rsidRDefault="002649A3" w:rsidP="002649A3">
            <w:pPr>
              <w:pStyle w:val="GlossEng"/>
            </w:pPr>
          </w:p>
        </w:tc>
        <w:tc>
          <w:tcPr>
            <w:tcW w:w="1051" w:type="dxa"/>
            <w:shd w:val="clear" w:color="auto" w:fill="auto"/>
          </w:tcPr>
          <w:p w14:paraId="6967D468" w14:textId="77777777" w:rsidR="002649A3" w:rsidRPr="00664F2E" w:rsidRDefault="002649A3" w:rsidP="002649A3">
            <w:pPr>
              <w:pStyle w:val="GlossEng"/>
            </w:pPr>
          </w:p>
        </w:tc>
        <w:tc>
          <w:tcPr>
            <w:tcW w:w="397" w:type="dxa"/>
            <w:shd w:val="clear" w:color="auto" w:fill="auto"/>
          </w:tcPr>
          <w:p w14:paraId="4F4C9749" w14:textId="77777777" w:rsidR="002649A3" w:rsidRPr="0099608C" w:rsidRDefault="002649A3" w:rsidP="002649A3">
            <w:pPr>
              <w:pStyle w:val="GlossEng"/>
              <w:rPr>
                <w:rStyle w:val="ChSmallCaps"/>
              </w:rPr>
            </w:pPr>
            <w:r w:rsidRPr="0099608C">
              <w:rPr>
                <w:rStyle w:val="ChSmallCaps"/>
              </w:rPr>
              <w:t>2sg</w:t>
            </w:r>
          </w:p>
        </w:tc>
        <w:tc>
          <w:tcPr>
            <w:tcW w:w="513" w:type="dxa"/>
            <w:shd w:val="clear" w:color="auto" w:fill="auto"/>
          </w:tcPr>
          <w:p w14:paraId="4854AEE0" w14:textId="77777777" w:rsidR="002649A3" w:rsidRPr="0099608C" w:rsidRDefault="002649A3" w:rsidP="002649A3">
            <w:pPr>
              <w:pStyle w:val="GlossEng"/>
              <w:rPr>
                <w:rStyle w:val="ChSmallCaps"/>
              </w:rPr>
            </w:pPr>
            <w:r w:rsidRPr="0099608C">
              <w:rPr>
                <w:rStyle w:val="ChSmallCaps"/>
              </w:rPr>
              <w:t>neg</w:t>
            </w:r>
          </w:p>
        </w:tc>
        <w:tc>
          <w:tcPr>
            <w:tcW w:w="629" w:type="dxa"/>
            <w:shd w:val="clear" w:color="auto" w:fill="auto"/>
          </w:tcPr>
          <w:p w14:paraId="73C59BAB" w14:textId="77777777" w:rsidR="002649A3" w:rsidRPr="009C2990" w:rsidRDefault="002649A3" w:rsidP="002649A3">
            <w:pPr>
              <w:pStyle w:val="GlossEng"/>
            </w:pPr>
            <w:r w:rsidRPr="009C2990">
              <w:t>know</w:t>
            </w:r>
          </w:p>
        </w:tc>
        <w:tc>
          <w:tcPr>
            <w:tcW w:w="397" w:type="dxa"/>
            <w:shd w:val="clear" w:color="auto" w:fill="auto"/>
          </w:tcPr>
          <w:p w14:paraId="7EF1D638" w14:textId="77777777" w:rsidR="002649A3" w:rsidRPr="0099608C" w:rsidRDefault="002649A3" w:rsidP="002649A3">
            <w:pPr>
              <w:pStyle w:val="GlossEng"/>
              <w:rPr>
                <w:rStyle w:val="ChSmallCaps"/>
              </w:rPr>
            </w:pPr>
            <w:r w:rsidRPr="0099608C">
              <w:rPr>
                <w:rStyle w:val="ChSmallCaps"/>
              </w:rPr>
              <w:t>1sg</w:t>
            </w:r>
          </w:p>
        </w:tc>
        <w:tc>
          <w:tcPr>
            <w:tcW w:w="707" w:type="dxa"/>
            <w:shd w:val="clear" w:color="auto" w:fill="auto"/>
          </w:tcPr>
          <w:p w14:paraId="1EB42027" w14:textId="77777777" w:rsidR="002649A3" w:rsidRPr="009C2990" w:rsidRDefault="002649A3" w:rsidP="002649A3">
            <w:pPr>
              <w:pStyle w:val="GlossEng"/>
            </w:pPr>
            <w:r w:rsidRPr="009C2990">
              <w:t>school</w:t>
            </w:r>
          </w:p>
        </w:tc>
        <w:tc>
          <w:tcPr>
            <w:tcW w:w="573" w:type="dxa"/>
            <w:shd w:val="clear" w:color="auto" w:fill="auto"/>
          </w:tcPr>
          <w:p w14:paraId="7F422ABE" w14:textId="77777777" w:rsidR="002649A3" w:rsidRPr="009C2990" w:rsidRDefault="002649A3" w:rsidP="002649A3">
            <w:pPr>
              <w:pStyle w:val="GlossEng"/>
            </w:pPr>
            <w:r w:rsidRPr="009C2990">
              <w:t>from</w:t>
            </w:r>
          </w:p>
        </w:tc>
        <w:tc>
          <w:tcPr>
            <w:tcW w:w="673" w:type="dxa"/>
            <w:shd w:val="clear" w:color="auto" w:fill="auto"/>
          </w:tcPr>
          <w:p w14:paraId="286EAC2B" w14:textId="77777777" w:rsidR="002649A3" w:rsidRPr="009C2990" w:rsidRDefault="002649A3" w:rsidP="002649A3">
            <w:pPr>
              <w:pStyle w:val="GlossEng"/>
            </w:pPr>
            <w:r w:rsidRPr="009C2990">
              <w:t>where</w:t>
            </w:r>
          </w:p>
        </w:tc>
        <w:tc>
          <w:tcPr>
            <w:tcW w:w="651" w:type="dxa"/>
            <w:shd w:val="clear" w:color="auto" w:fill="auto"/>
          </w:tcPr>
          <w:p w14:paraId="38CFABE3" w14:textId="77777777" w:rsidR="002649A3" w:rsidRPr="009C2990" w:rsidRDefault="002649A3" w:rsidP="002649A3">
            <w:pPr>
              <w:pStyle w:val="GlossEng"/>
            </w:pPr>
            <w:r w:rsidRPr="009C2990">
              <w:t>right?</w:t>
            </w:r>
          </w:p>
        </w:tc>
      </w:tr>
    </w:tbl>
    <w:p w14:paraId="710C0EC1" w14:textId="327F524C" w:rsidR="002649A3" w:rsidRPr="004475C5" w:rsidRDefault="002649A3" w:rsidP="002649A3">
      <w:pPr>
        <w:pStyle w:val="FreeTranslAlphaEng"/>
      </w:pPr>
      <w:r w:rsidRPr="004475C5">
        <w:t xml:space="preserve">Speaker-1: </w:t>
      </w:r>
      <w:r w:rsidR="00B7093A">
        <w:t>‘</w:t>
      </w:r>
      <w:r>
        <w:t>you don</w:t>
      </w:r>
      <w:r w:rsidR="00B7093A">
        <w:t>’</w:t>
      </w:r>
      <w:r>
        <w:t xml:space="preserve">t know from which school I am, </w:t>
      </w:r>
      <w:r w:rsidRPr="00B2340C">
        <w:rPr>
          <w:rStyle w:val="ChBlueBold"/>
        </w:rPr>
        <w:t>right?</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360"/>
        <w:gridCol w:w="489"/>
        <w:gridCol w:w="518"/>
        <w:gridCol w:w="629"/>
        <w:gridCol w:w="1106"/>
      </w:tblGrid>
      <w:tr w:rsidR="00AC23C4" w:rsidRPr="005F3BBD" w14:paraId="4E14D3D4" w14:textId="77777777" w:rsidTr="00AC23C4">
        <w:tc>
          <w:tcPr>
            <w:tcW w:w="709" w:type="dxa"/>
            <w:shd w:val="clear" w:color="auto" w:fill="auto"/>
          </w:tcPr>
          <w:p w14:paraId="769F0649" w14:textId="77777777" w:rsidR="002649A3" w:rsidRPr="009C2990" w:rsidRDefault="002649A3" w:rsidP="002649A3">
            <w:pPr>
              <w:pStyle w:val="O0Nwnext"/>
            </w:pPr>
          </w:p>
        </w:tc>
        <w:bookmarkStart w:id="4991" w:name="_Ref363931143"/>
        <w:bookmarkEnd w:id="4991"/>
        <w:tc>
          <w:tcPr>
            <w:tcW w:w="425" w:type="dxa"/>
            <w:shd w:val="clear" w:color="auto" w:fill="auto"/>
          </w:tcPr>
          <w:p w14:paraId="4DC1083E" w14:textId="77777777" w:rsidR="002649A3" w:rsidRPr="001C278C" w:rsidRDefault="002649A3" w:rsidP="002649A3">
            <w:pPr>
              <w:pStyle w:val="Text"/>
            </w:pPr>
            <w:r w:rsidRPr="00856563">
              <w:fldChar w:fldCharType="begin"/>
            </w:r>
            <w:r w:rsidRPr="00856563">
              <w:instrText xml:space="preserve"> LISTNUM  NumberDefault \l 8 </w:instrText>
            </w:r>
            <w:r w:rsidRPr="00856563">
              <w:fldChar w:fldCharType="end">
                <w:numberingChange w:id="4992" w:author="Angela Kluge" w:date="2014-02-08T11:40:00Z" w:original="b."/>
              </w:fldChar>
            </w:r>
          </w:p>
        </w:tc>
        <w:tc>
          <w:tcPr>
            <w:tcW w:w="1051" w:type="dxa"/>
            <w:shd w:val="clear" w:color="auto" w:fill="auto"/>
          </w:tcPr>
          <w:p w14:paraId="016617C1" w14:textId="77777777" w:rsidR="002649A3" w:rsidRPr="00983EAE" w:rsidRDefault="002649A3" w:rsidP="002649A3">
            <w:pPr>
              <w:pStyle w:val="Text"/>
            </w:pPr>
            <w:r>
              <w:t>Speaker-2:</w:t>
            </w:r>
          </w:p>
        </w:tc>
        <w:tc>
          <w:tcPr>
            <w:tcW w:w="360" w:type="dxa"/>
            <w:shd w:val="clear" w:color="auto" w:fill="auto"/>
          </w:tcPr>
          <w:p w14:paraId="44AA09CD" w14:textId="77777777" w:rsidR="002649A3" w:rsidRPr="00672C08" w:rsidRDefault="002649A3" w:rsidP="002649A3">
            <w:pPr>
              <w:pStyle w:val="Text"/>
              <w:rPr>
                <w:rStyle w:val="ChBlueBold"/>
              </w:rPr>
            </w:pPr>
            <w:r w:rsidRPr="00AC23C4">
              <w:rPr>
                <w:rStyle w:val="ChBlueBold"/>
                <w:szCs w:val="20"/>
              </w:rPr>
              <w:sym w:font="Symbol" w:char="F0C6"/>
            </w:r>
          </w:p>
        </w:tc>
        <w:tc>
          <w:tcPr>
            <w:tcW w:w="489" w:type="dxa"/>
            <w:shd w:val="clear" w:color="auto" w:fill="auto"/>
          </w:tcPr>
          <w:p w14:paraId="4A46CA46" w14:textId="77777777" w:rsidR="002649A3" w:rsidRPr="009C2990" w:rsidRDefault="002649A3" w:rsidP="002649A3">
            <w:pPr>
              <w:pStyle w:val="Text"/>
            </w:pPr>
            <w:r w:rsidRPr="009C2990">
              <w:t>sa</w:t>
            </w:r>
          </w:p>
        </w:tc>
        <w:tc>
          <w:tcPr>
            <w:tcW w:w="518" w:type="dxa"/>
            <w:shd w:val="clear" w:color="auto" w:fill="auto"/>
          </w:tcPr>
          <w:p w14:paraId="18CACBB4" w14:textId="77777777" w:rsidR="002649A3" w:rsidRPr="001D314B" w:rsidRDefault="002649A3" w:rsidP="002649A3">
            <w:pPr>
              <w:pStyle w:val="Text"/>
              <w:rPr>
                <w:rStyle w:val="ChBlueBold"/>
              </w:rPr>
            </w:pPr>
            <w:r>
              <w:rPr>
                <w:rStyle w:val="ChBlueBold"/>
              </w:rPr>
              <w:t>tida</w:t>
            </w:r>
          </w:p>
        </w:tc>
        <w:tc>
          <w:tcPr>
            <w:tcW w:w="629" w:type="dxa"/>
            <w:shd w:val="clear" w:color="auto" w:fill="auto"/>
          </w:tcPr>
          <w:p w14:paraId="36F57DED" w14:textId="77777777" w:rsidR="002649A3" w:rsidRPr="001D314B" w:rsidRDefault="002649A3" w:rsidP="002649A3">
            <w:pPr>
              <w:pStyle w:val="Text"/>
              <w:rPr>
                <w:rStyle w:val="ChBlueBold"/>
              </w:rPr>
            </w:pPr>
            <w:r w:rsidRPr="001D314B">
              <w:rPr>
                <w:rStyle w:val="ChBlueBold"/>
              </w:rPr>
              <w:t>taw</w:t>
            </w:r>
          </w:p>
        </w:tc>
        <w:tc>
          <w:tcPr>
            <w:tcW w:w="1106" w:type="dxa"/>
            <w:shd w:val="clear" w:color="auto" w:fill="auto"/>
          </w:tcPr>
          <w:p w14:paraId="02ECB628" w14:textId="77777777" w:rsidR="002649A3" w:rsidRPr="009C2990" w:rsidRDefault="002649A3" w:rsidP="002649A3">
            <w:pPr>
              <w:pStyle w:val="Text"/>
            </w:pPr>
            <w:r>
              <w:t>((laughter))</w:t>
            </w:r>
          </w:p>
        </w:tc>
      </w:tr>
      <w:tr w:rsidR="00AC23C4" w:rsidRPr="00AC23C4" w14:paraId="552C3F92" w14:textId="77777777" w:rsidTr="00AC23C4">
        <w:tc>
          <w:tcPr>
            <w:tcW w:w="709" w:type="dxa"/>
            <w:shd w:val="clear" w:color="auto" w:fill="auto"/>
          </w:tcPr>
          <w:p w14:paraId="100F47CF" w14:textId="77777777" w:rsidR="002649A3" w:rsidRPr="009C2990" w:rsidRDefault="002649A3" w:rsidP="002649A3">
            <w:pPr>
              <w:pStyle w:val="GlossEng"/>
            </w:pPr>
          </w:p>
        </w:tc>
        <w:tc>
          <w:tcPr>
            <w:tcW w:w="425" w:type="dxa"/>
            <w:shd w:val="clear" w:color="auto" w:fill="auto"/>
          </w:tcPr>
          <w:p w14:paraId="354287DF" w14:textId="77777777" w:rsidR="002649A3" w:rsidRPr="00F77331" w:rsidRDefault="002649A3" w:rsidP="002649A3">
            <w:pPr>
              <w:pStyle w:val="GlossEng"/>
            </w:pPr>
          </w:p>
        </w:tc>
        <w:tc>
          <w:tcPr>
            <w:tcW w:w="1051" w:type="dxa"/>
            <w:shd w:val="clear" w:color="auto" w:fill="auto"/>
          </w:tcPr>
          <w:p w14:paraId="54634E47" w14:textId="77777777" w:rsidR="002649A3" w:rsidRPr="00983EAE" w:rsidRDefault="002649A3" w:rsidP="002649A3">
            <w:pPr>
              <w:pStyle w:val="GlossEng"/>
            </w:pPr>
          </w:p>
        </w:tc>
        <w:tc>
          <w:tcPr>
            <w:tcW w:w="360" w:type="dxa"/>
            <w:shd w:val="clear" w:color="auto" w:fill="auto"/>
          </w:tcPr>
          <w:p w14:paraId="00BED296" w14:textId="77777777" w:rsidR="002649A3" w:rsidRPr="00552953" w:rsidRDefault="002649A3" w:rsidP="002649A3">
            <w:pPr>
              <w:pStyle w:val="GlossEng"/>
            </w:pPr>
          </w:p>
        </w:tc>
        <w:tc>
          <w:tcPr>
            <w:tcW w:w="489" w:type="dxa"/>
            <w:shd w:val="clear" w:color="auto" w:fill="auto"/>
          </w:tcPr>
          <w:p w14:paraId="33A18156" w14:textId="77777777" w:rsidR="002649A3" w:rsidRPr="0099608C" w:rsidRDefault="002649A3" w:rsidP="002649A3">
            <w:pPr>
              <w:pStyle w:val="GlossEng"/>
              <w:rPr>
                <w:rStyle w:val="ChSmallCaps"/>
              </w:rPr>
            </w:pPr>
            <w:r w:rsidRPr="0099608C">
              <w:rPr>
                <w:rStyle w:val="ChSmallCaps"/>
              </w:rPr>
              <w:t>1sg</w:t>
            </w:r>
          </w:p>
        </w:tc>
        <w:tc>
          <w:tcPr>
            <w:tcW w:w="518" w:type="dxa"/>
            <w:shd w:val="clear" w:color="auto" w:fill="auto"/>
          </w:tcPr>
          <w:p w14:paraId="55EB869A" w14:textId="77777777" w:rsidR="002649A3" w:rsidRPr="0099608C" w:rsidRDefault="002649A3" w:rsidP="002649A3">
            <w:pPr>
              <w:pStyle w:val="GlossEng"/>
              <w:rPr>
                <w:rStyle w:val="ChSmallCaps"/>
              </w:rPr>
            </w:pPr>
            <w:r w:rsidRPr="0099608C">
              <w:rPr>
                <w:rStyle w:val="ChSmallCaps"/>
              </w:rPr>
              <w:t>neg</w:t>
            </w:r>
          </w:p>
        </w:tc>
        <w:tc>
          <w:tcPr>
            <w:tcW w:w="629" w:type="dxa"/>
            <w:shd w:val="clear" w:color="auto" w:fill="auto"/>
          </w:tcPr>
          <w:p w14:paraId="4797966D" w14:textId="77777777" w:rsidR="002649A3" w:rsidRPr="009C2990" w:rsidRDefault="002649A3" w:rsidP="002649A3">
            <w:pPr>
              <w:pStyle w:val="GlossEng"/>
            </w:pPr>
            <w:r w:rsidRPr="009C2990">
              <w:t>know</w:t>
            </w:r>
          </w:p>
        </w:tc>
        <w:tc>
          <w:tcPr>
            <w:tcW w:w="1106" w:type="dxa"/>
            <w:shd w:val="clear" w:color="auto" w:fill="auto"/>
          </w:tcPr>
          <w:p w14:paraId="1D72B8E7" w14:textId="77777777" w:rsidR="002649A3" w:rsidRPr="009C2990" w:rsidRDefault="002649A3" w:rsidP="002649A3">
            <w:pPr>
              <w:pStyle w:val="GlossEng"/>
            </w:pPr>
          </w:p>
        </w:tc>
      </w:tr>
    </w:tbl>
    <w:p w14:paraId="1D8FB316" w14:textId="1319A68F" w:rsidR="002649A3" w:rsidRPr="004475C5" w:rsidRDefault="002649A3" w:rsidP="002649A3">
      <w:pPr>
        <w:pStyle w:val="FreeTranslAlphaEng"/>
      </w:pPr>
      <w:r>
        <w:t>Speaker-2</w:t>
      </w:r>
      <w:r w:rsidRPr="004475C5">
        <w:t xml:space="preserve">: </w:t>
      </w:r>
      <w:r w:rsidR="00B7093A">
        <w:t>‘</w:t>
      </w:r>
      <w:r>
        <w:t>(</w:t>
      </w:r>
      <w:r w:rsidRPr="00672C08">
        <w:rPr>
          <w:rStyle w:val="ChBlueBold"/>
        </w:rPr>
        <w:t>yes</w:t>
      </w:r>
      <w:r w:rsidRPr="0056784A">
        <w:t>!</w:t>
      </w:r>
      <w:r>
        <w:t xml:space="preserve">), I </w:t>
      </w:r>
      <w:r w:rsidRPr="001D314B">
        <w:rPr>
          <w:rStyle w:val="ChBlueBold"/>
        </w:rPr>
        <w:t>don</w:t>
      </w:r>
      <w:r w:rsidR="00B7093A">
        <w:rPr>
          <w:rStyle w:val="ChBlueBold"/>
        </w:rPr>
        <w:t>’</w:t>
      </w:r>
      <w:r w:rsidRPr="001D314B">
        <w:rPr>
          <w:rStyle w:val="ChBlueBold"/>
        </w:rPr>
        <w:t>t know</w:t>
      </w:r>
      <w:r w:rsidRPr="0056784A">
        <w:t>!</w:t>
      </w:r>
      <w:r>
        <w:t xml:space="preserve"> ((laughter))</w:t>
      </w:r>
      <w:r w:rsidR="00B7093A">
        <w:t>’</w:t>
      </w:r>
      <w:r>
        <w:t xml:space="preserve"> </w:t>
      </w:r>
      <w:r w:rsidRPr="004475C5">
        <w:rPr>
          <w:rStyle w:val="ExampleSource"/>
        </w:rPr>
        <w:t>[080922-003-Cv.0031-0032]</w:t>
      </w:r>
    </w:p>
    <w:tbl>
      <w:tblPr>
        <w:tblW w:w="0" w:type="auto"/>
        <w:tblCellMar>
          <w:left w:w="42" w:type="dxa"/>
          <w:right w:w="42" w:type="dxa"/>
        </w:tblCellMar>
        <w:tblLook w:val="01E0" w:firstRow="1" w:lastRow="1" w:firstColumn="1" w:lastColumn="1" w:noHBand="0" w:noVBand="0"/>
      </w:tblPr>
      <w:tblGrid>
        <w:gridCol w:w="709"/>
        <w:gridCol w:w="425"/>
        <w:gridCol w:w="1051"/>
        <w:gridCol w:w="518"/>
        <w:gridCol w:w="360"/>
        <w:gridCol w:w="817"/>
        <w:gridCol w:w="462"/>
      </w:tblGrid>
      <w:tr w:rsidR="00AC23C4" w:rsidRPr="005F3BBD" w14:paraId="4A16901E" w14:textId="77777777" w:rsidTr="00AC23C4">
        <w:tc>
          <w:tcPr>
            <w:tcW w:w="709" w:type="dxa"/>
            <w:shd w:val="clear" w:color="auto" w:fill="auto"/>
          </w:tcPr>
          <w:p w14:paraId="2CD60DD0" w14:textId="77777777" w:rsidR="002649A3" w:rsidRPr="008A3EB0" w:rsidRDefault="002649A3" w:rsidP="002649A3">
            <w:pPr>
              <w:pStyle w:val="O0Nwnext"/>
            </w:pPr>
            <w:bookmarkStart w:id="4993" w:name="_Ref363931025"/>
            <w:bookmarkStart w:id="4994" w:name="_Ref363931015"/>
            <w:r w:rsidRPr="007A0BC8">
              <w:t>(</w:t>
            </w:r>
            <w:fldSimple w:instr=" SEQ ( \* ARABIC \s 1 ">
              <w:r w:rsidR="00154D81">
                <w:rPr>
                  <w:noProof/>
                </w:rPr>
                <w:t>35</w:t>
              </w:r>
            </w:fldSimple>
            <w:bookmarkEnd w:id="4993"/>
            <w:r w:rsidRPr="007A0BC8">
              <w:t>)</w:t>
            </w:r>
            <w:bookmarkEnd w:id="4994"/>
          </w:p>
        </w:tc>
        <w:bookmarkStart w:id="4995" w:name="_Ref363931144"/>
        <w:bookmarkEnd w:id="4995"/>
        <w:tc>
          <w:tcPr>
            <w:tcW w:w="425" w:type="dxa"/>
            <w:shd w:val="clear" w:color="auto" w:fill="auto"/>
          </w:tcPr>
          <w:p w14:paraId="2ADCAE98" w14:textId="77777777" w:rsidR="002649A3" w:rsidRPr="00090D2C" w:rsidRDefault="002649A3" w:rsidP="002649A3">
            <w:pPr>
              <w:pStyle w:val="Text"/>
            </w:pPr>
            <w:r w:rsidRPr="00856563">
              <w:fldChar w:fldCharType="begin"/>
            </w:r>
            <w:r w:rsidRPr="00856563">
              <w:instrText xml:space="preserve"> LISTNUM  NumberDefault \l 8 \s 1 </w:instrText>
            </w:r>
            <w:r w:rsidRPr="00856563">
              <w:fldChar w:fldCharType="end">
                <w:numberingChange w:id="4996" w:author="Angela Kluge" w:date="2014-02-08T11:40:00Z" w:original="a."/>
              </w:fldChar>
            </w:r>
          </w:p>
        </w:tc>
        <w:tc>
          <w:tcPr>
            <w:tcW w:w="1051" w:type="dxa"/>
            <w:shd w:val="clear" w:color="auto" w:fill="auto"/>
          </w:tcPr>
          <w:p w14:paraId="6F22C260" w14:textId="77777777" w:rsidR="002649A3" w:rsidRPr="00983EAE" w:rsidRDefault="002649A3" w:rsidP="002649A3">
            <w:pPr>
              <w:pStyle w:val="Text"/>
            </w:pPr>
            <w:r>
              <w:t>Speaker-1:</w:t>
            </w:r>
          </w:p>
        </w:tc>
        <w:tc>
          <w:tcPr>
            <w:tcW w:w="518" w:type="dxa"/>
            <w:shd w:val="clear" w:color="auto" w:fill="auto"/>
          </w:tcPr>
          <w:p w14:paraId="2387CFD1" w14:textId="77777777" w:rsidR="002649A3" w:rsidRPr="009C2990" w:rsidRDefault="002649A3" w:rsidP="002649A3">
            <w:pPr>
              <w:pStyle w:val="Text"/>
            </w:pPr>
            <w:r w:rsidRPr="009C2990">
              <w:rPr>
                <w:rStyle w:val="ChBlueBold"/>
              </w:rPr>
              <w:t>tida</w:t>
            </w:r>
          </w:p>
        </w:tc>
        <w:tc>
          <w:tcPr>
            <w:tcW w:w="360" w:type="dxa"/>
            <w:shd w:val="clear" w:color="auto" w:fill="auto"/>
          </w:tcPr>
          <w:p w14:paraId="2C3C50FB" w14:textId="77777777" w:rsidR="002649A3" w:rsidRPr="009C2990" w:rsidRDefault="002649A3" w:rsidP="002649A3">
            <w:pPr>
              <w:pStyle w:val="Text"/>
            </w:pPr>
            <w:r w:rsidRPr="009C2990">
              <w:t>di</w:t>
            </w:r>
          </w:p>
        </w:tc>
        <w:tc>
          <w:tcPr>
            <w:tcW w:w="817" w:type="dxa"/>
            <w:shd w:val="clear" w:color="auto" w:fill="auto"/>
          </w:tcPr>
          <w:p w14:paraId="20FB6EAC" w14:textId="77777777" w:rsidR="002649A3" w:rsidRPr="009C2990" w:rsidRDefault="002649A3" w:rsidP="002649A3">
            <w:pPr>
              <w:pStyle w:val="Text"/>
            </w:pPr>
            <w:r w:rsidRPr="009C2990">
              <w:t>Beneraf</w:t>
            </w:r>
          </w:p>
        </w:tc>
        <w:tc>
          <w:tcPr>
            <w:tcW w:w="462" w:type="dxa"/>
            <w:shd w:val="clear" w:color="auto" w:fill="auto"/>
          </w:tcPr>
          <w:p w14:paraId="68D18CE1" w14:textId="77777777" w:rsidR="002649A3" w:rsidRPr="009C2990" w:rsidRDefault="002649A3" w:rsidP="002649A3">
            <w:pPr>
              <w:pStyle w:val="Text"/>
            </w:pPr>
            <w:r w:rsidRPr="009C2990">
              <w:rPr>
                <w:rStyle w:val="ChBlueBold"/>
              </w:rPr>
              <w:t>e</w:t>
            </w:r>
            <w:r w:rsidRPr="009C2990">
              <w:t>?</w:t>
            </w:r>
          </w:p>
        </w:tc>
      </w:tr>
      <w:tr w:rsidR="00AC23C4" w:rsidRPr="004475C5" w14:paraId="449EC931" w14:textId="77777777" w:rsidTr="00AC23C4">
        <w:tc>
          <w:tcPr>
            <w:tcW w:w="709" w:type="dxa"/>
            <w:shd w:val="clear" w:color="auto" w:fill="auto"/>
          </w:tcPr>
          <w:p w14:paraId="5EA3BCD1" w14:textId="77777777" w:rsidR="002649A3" w:rsidRPr="00664F2E" w:rsidRDefault="002649A3" w:rsidP="002649A3">
            <w:pPr>
              <w:pStyle w:val="GlossEng"/>
            </w:pPr>
          </w:p>
        </w:tc>
        <w:tc>
          <w:tcPr>
            <w:tcW w:w="425" w:type="dxa"/>
            <w:shd w:val="clear" w:color="auto" w:fill="auto"/>
          </w:tcPr>
          <w:p w14:paraId="4A8F89AC" w14:textId="77777777" w:rsidR="002649A3" w:rsidRPr="00664F2E" w:rsidRDefault="002649A3" w:rsidP="002649A3">
            <w:pPr>
              <w:pStyle w:val="GlossEng"/>
            </w:pPr>
          </w:p>
        </w:tc>
        <w:tc>
          <w:tcPr>
            <w:tcW w:w="1051" w:type="dxa"/>
            <w:shd w:val="clear" w:color="auto" w:fill="auto"/>
          </w:tcPr>
          <w:p w14:paraId="7FA16CF6" w14:textId="77777777" w:rsidR="002649A3" w:rsidRPr="00664F2E" w:rsidRDefault="002649A3" w:rsidP="002649A3">
            <w:pPr>
              <w:pStyle w:val="GlossEng"/>
            </w:pPr>
          </w:p>
        </w:tc>
        <w:tc>
          <w:tcPr>
            <w:tcW w:w="518" w:type="dxa"/>
            <w:shd w:val="clear" w:color="auto" w:fill="auto"/>
          </w:tcPr>
          <w:p w14:paraId="6EDE25A1" w14:textId="77777777" w:rsidR="002649A3" w:rsidRPr="0099608C" w:rsidRDefault="002649A3" w:rsidP="002649A3">
            <w:pPr>
              <w:pStyle w:val="GlossEng"/>
              <w:rPr>
                <w:rStyle w:val="ChSmallCaps"/>
              </w:rPr>
            </w:pPr>
            <w:r w:rsidRPr="0099608C">
              <w:rPr>
                <w:rStyle w:val="ChSmallCaps"/>
              </w:rPr>
              <w:t>neg</w:t>
            </w:r>
          </w:p>
        </w:tc>
        <w:tc>
          <w:tcPr>
            <w:tcW w:w="360" w:type="dxa"/>
            <w:shd w:val="clear" w:color="auto" w:fill="auto"/>
          </w:tcPr>
          <w:p w14:paraId="5B5692E3" w14:textId="77777777" w:rsidR="002649A3" w:rsidRPr="009C2990" w:rsidRDefault="002649A3" w:rsidP="002649A3">
            <w:pPr>
              <w:pStyle w:val="GlossEng"/>
            </w:pPr>
            <w:r w:rsidRPr="009C2990">
              <w:t>at</w:t>
            </w:r>
          </w:p>
        </w:tc>
        <w:tc>
          <w:tcPr>
            <w:tcW w:w="817" w:type="dxa"/>
            <w:shd w:val="clear" w:color="auto" w:fill="auto"/>
          </w:tcPr>
          <w:p w14:paraId="234E02FB" w14:textId="77777777" w:rsidR="002649A3" w:rsidRPr="009C2990" w:rsidRDefault="002649A3" w:rsidP="002649A3">
            <w:pPr>
              <w:pStyle w:val="GlossEng"/>
            </w:pPr>
            <w:r w:rsidRPr="009C2990">
              <w:t>Beneraf</w:t>
            </w:r>
          </w:p>
        </w:tc>
        <w:tc>
          <w:tcPr>
            <w:tcW w:w="462" w:type="dxa"/>
            <w:shd w:val="clear" w:color="auto" w:fill="auto"/>
          </w:tcPr>
          <w:p w14:paraId="02D51BF9" w14:textId="77777777" w:rsidR="002649A3" w:rsidRPr="009C2990" w:rsidRDefault="002649A3" w:rsidP="002649A3">
            <w:pPr>
              <w:pStyle w:val="GlossEng"/>
            </w:pPr>
            <w:r>
              <w:t>eh</w:t>
            </w:r>
          </w:p>
        </w:tc>
      </w:tr>
    </w:tbl>
    <w:p w14:paraId="1A993D50" w14:textId="7CED5B3C" w:rsidR="002649A3" w:rsidRPr="004475C5" w:rsidRDefault="002649A3" w:rsidP="002649A3">
      <w:pPr>
        <w:pStyle w:val="FreeTranslAlphaEng"/>
      </w:pPr>
      <w:r w:rsidRPr="004475C5">
        <w:t xml:space="preserve">Speaker-1: </w:t>
      </w:r>
      <w:r w:rsidR="00B7093A">
        <w:t>‘</w:t>
      </w:r>
      <w:r>
        <w:t>(they) are</w:t>
      </w:r>
      <w:r w:rsidR="00F63423">
        <w:t xml:space="preserve"> </w:t>
      </w:r>
      <w:r w:rsidRPr="009F6E9C">
        <w:rPr>
          <w:rStyle w:val="ChBlueBold"/>
        </w:rPr>
        <w:t>n</w:t>
      </w:r>
      <w:r w:rsidR="00F63423">
        <w:rPr>
          <w:rStyle w:val="ChBlueBold"/>
        </w:rPr>
        <w:t>ot</w:t>
      </w:r>
      <w:r>
        <w:t xml:space="preserve"> in Beneraf, </w:t>
      </w:r>
      <w:r w:rsidRPr="00B2340C">
        <w:rPr>
          <w:rStyle w:val="ChBlueBold"/>
        </w:rPr>
        <w:t>eh?</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917"/>
      </w:tblGrid>
      <w:tr w:rsidR="002649A3" w:rsidRPr="005F3BBD" w14:paraId="673B83C9" w14:textId="77777777" w:rsidTr="00AC23C4">
        <w:tc>
          <w:tcPr>
            <w:tcW w:w="709" w:type="dxa"/>
            <w:shd w:val="clear" w:color="auto" w:fill="auto"/>
          </w:tcPr>
          <w:p w14:paraId="03D1EEBF" w14:textId="77777777" w:rsidR="002649A3" w:rsidRPr="009C2990" w:rsidRDefault="002649A3" w:rsidP="002649A3">
            <w:pPr>
              <w:pStyle w:val="O0Nwnext"/>
            </w:pPr>
          </w:p>
        </w:tc>
        <w:bookmarkStart w:id="4997" w:name="_Ref363931145"/>
        <w:bookmarkEnd w:id="4997"/>
        <w:tc>
          <w:tcPr>
            <w:tcW w:w="425" w:type="dxa"/>
            <w:shd w:val="clear" w:color="auto" w:fill="auto"/>
          </w:tcPr>
          <w:p w14:paraId="27C0D035" w14:textId="77777777" w:rsidR="002649A3" w:rsidRPr="001C278C" w:rsidRDefault="002649A3" w:rsidP="002649A3">
            <w:pPr>
              <w:pStyle w:val="Text"/>
            </w:pPr>
            <w:r w:rsidRPr="00856563">
              <w:fldChar w:fldCharType="begin"/>
            </w:r>
            <w:r w:rsidRPr="00856563">
              <w:instrText xml:space="preserve"> LISTNUM  NumberDefault \l 8 </w:instrText>
            </w:r>
            <w:r w:rsidRPr="00856563">
              <w:fldChar w:fldCharType="end">
                <w:numberingChange w:id="4998" w:author="Angela Kluge" w:date="2014-02-08T11:40:00Z" w:original="b."/>
              </w:fldChar>
            </w:r>
          </w:p>
        </w:tc>
        <w:tc>
          <w:tcPr>
            <w:tcW w:w="1051" w:type="dxa"/>
            <w:shd w:val="clear" w:color="auto" w:fill="auto"/>
          </w:tcPr>
          <w:p w14:paraId="2B004B49" w14:textId="77777777" w:rsidR="002649A3" w:rsidRPr="00983EAE" w:rsidRDefault="002649A3" w:rsidP="002649A3">
            <w:pPr>
              <w:pStyle w:val="Text"/>
            </w:pPr>
            <w:r>
              <w:t>Speaker-2:</w:t>
            </w:r>
          </w:p>
        </w:tc>
        <w:tc>
          <w:tcPr>
            <w:tcW w:w="917" w:type="dxa"/>
            <w:shd w:val="clear" w:color="auto" w:fill="auto"/>
          </w:tcPr>
          <w:p w14:paraId="4554F4AE" w14:textId="77777777" w:rsidR="002649A3" w:rsidRPr="009C2990" w:rsidRDefault="002649A3" w:rsidP="002649A3">
            <w:pPr>
              <w:pStyle w:val="Text"/>
            </w:pPr>
            <w:r w:rsidRPr="009C2990">
              <w:rPr>
                <w:rStyle w:val="ChBlueBold"/>
              </w:rPr>
              <w:t>mm</w:t>
            </w:r>
            <w:r w:rsidRPr="009C2990">
              <w:t>-</w:t>
            </w:r>
            <w:r w:rsidRPr="009C2990">
              <w:rPr>
                <w:rStyle w:val="ChBlueBold"/>
              </w:rPr>
              <w:t>mm</w:t>
            </w:r>
          </w:p>
        </w:tc>
      </w:tr>
      <w:tr w:rsidR="002649A3" w:rsidRPr="00AC23C4" w14:paraId="0328879B" w14:textId="77777777" w:rsidTr="00AC23C4">
        <w:tc>
          <w:tcPr>
            <w:tcW w:w="709" w:type="dxa"/>
            <w:shd w:val="clear" w:color="auto" w:fill="auto"/>
          </w:tcPr>
          <w:p w14:paraId="713BA848" w14:textId="77777777" w:rsidR="002649A3" w:rsidRPr="009C2990" w:rsidRDefault="002649A3" w:rsidP="002649A3">
            <w:pPr>
              <w:pStyle w:val="GlossEng"/>
            </w:pPr>
          </w:p>
        </w:tc>
        <w:tc>
          <w:tcPr>
            <w:tcW w:w="425" w:type="dxa"/>
            <w:shd w:val="clear" w:color="auto" w:fill="auto"/>
          </w:tcPr>
          <w:p w14:paraId="18B3D270" w14:textId="77777777" w:rsidR="002649A3" w:rsidRPr="00F77331" w:rsidRDefault="002649A3" w:rsidP="002649A3">
            <w:pPr>
              <w:pStyle w:val="GlossEng"/>
            </w:pPr>
          </w:p>
        </w:tc>
        <w:tc>
          <w:tcPr>
            <w:tcW w:w="1051" w:type="dxa"/>
            <w:shd w:val="clear" w:color="auto" w:fill="auto"/>
          </w:tcPr>
          <w:p w14:paraId="459CC4F7" w14:textId="77777777" w:rsidR="002649A3" w:rsidRPr="00983EAE" w:rsidRDefault="002649A3" w:rsidP="002649A3">
            <w:pPr>
              <w:pStyle w:val="GlossEng"/>
            </w:pPr>
          </w:p>
        </w:tc>
        <w:tc>
          <w:tcPr>
            <w:tcW w:w="917" w:type="dxa"/>
            <w:shd w:val="clear" w:color="auto" w:fill="auto"/>
          </w:tcPr>
          <w:p w14:paraId="2A3D0D00" w14:textId="77777777" w:rsidR="002649A3" w:rsidRPr="009C2990" w:rsidRDefault="002649A3" w:rsidP="002649A3">
            <w:pPr>
              <w:pStyle w:val="GlossEng"/>
            </w:pPr>
            <w:r w:rsidRPr="009C2990">
              <w:t>mhm</w:t>
            </w:r>
          </w:p>
        </w:tc>
      </w:tr>
    </w:tbl>
    <w:p w14:paraId="44E6E72D" w14:textId="052064CC" w:rsidR="002649A3" w:rsidRPr="00F9554F" w:rsidRDefault="002649A3" w:rsidP="002649A3">
      <w:pPr>
        <w:pStyle w:val="FreeTranslAlphaEng20pt"/>
      </w:pPr>
      <w:r>
        <w:t>Speaker-2</w:t>
      </w:r>
      <w:r w:rsidRPr="004475C5">
        <w:t xml:space="preserve">: </w:t>
      </w:r>
      <w:r w:rsidR="00B7093A">
        <w:t>‘</w:t>
      </w:r>
      <w:r w:rsidRPr="004E743D">
        <w:rPr>
          <w:rStyle w:val="ChBlueBold"/>
        </w:rPr>
        <w:t>mhm</w:t>
      </w:r>
      <w:r w:rsidRPr="0056784A">
        <w:t>!</w:t>
      </w:r>
      <w:r w:rsidR="00B7093A">
        <w:t>’</w:t>
      </w:r>
      <w:r>
        <w:t xml:space="preserve"> </w:t>
      </w:r>
      <w:r w:rsidRPr="004475C5">
        <w:rPr>
          <w:rStyle w:val="ExampleSource"/>
        </w:rPr>
        <w:t>[080925-003-Cv.0173</w:t>
      </w:r>
      <w:r>
        <w:rPr>
          <w:rStyle w:val="ExampleSource"/>
        </w:rPr>
        <w:t>-</w:t>
      </w:r>
      <w:r w:rsidRPr="004475C5">
        <w:rPr>
          <w:rStyle w:val="ExampleSource"/>
        </w:rPr>
        <w:t>0174]</w:t>
      </w:r>
    </w:p>
    <w:p w14:paraId="693F8715" w14:textId="77777777" w:rsidR="002649A3" w:rsidRDefault="002649A3" w:rsidP="002649A3">
      <w:pPr>
        <w:pStyle w:val="Heading3"/>
      </w:pPr>
      <w:bookmarkStart w:id="4999" w:name="_Ref364091902"/>
      <w:bookmarkStart w:id="5000" w:name="_Toc440455741"/>
      <w:r>
        <w:t>Alternative questions</w:t>
      </w:r>
      <w:bookmarkEnd w:id="4999"/>
      <w:bookmarkEnd w:id="5000"/>
    </w:p>
    <w:p w14:paraId="308870AD" w14:textId="506C23A0" w:rsidR="006D6714" w:rsidRDefault="006D6714" w:rsidP="006D6714">
      <w:pPr>
        <w:pStyle w:val="Body0000after"/>
      </w:pPr>
      <w:r w:rsidRPr="002A6305">
        <w:t>In Papuan Malay, alternati</w:t>
      </w:r>
      <w:r>
        <w:t xml:space="preserve">ve questions are formed with the alternative-marking conjunction </w:t>
      </w:r>
      <w:r w:rsidRPr="00130BEE">
        <w:rPr>
          <w:rStyle w:val="ChItalBold"/>
        </w:rPr>
        <w:t>ka</w:t>
      </w:r>
      <w:r>
        <w:t xml:space="preserve"> </w:t>
      </w:r>
      <w:r w:rsidR="00B7093A">
        <w:t>‘</w:t>
      </w:r>
      <w:r>
        <w:t>or</w:t>
      </w:r>
      <w:r w:rsidR="00B7093A">
        <w:t>’</w:t>
      </w:r>
      <w:r>
        <w:t xml:space="preserve"> (see also §</w:t>
      </w:r>
      <w:r>
        <w:fldChar w:fldCharType="begin"/>
      </w:r>
      <w:r>
        <w:instrText xml:space="preserve"> REF _Ref361249558 \w \h </w:instrText>
      </w:r>
      <w:r>
        <w:fldChar w:fldCharType="separate"/>
      </w:r>
      <w:r w:rsidR="00154D81">
        <w:rPr>
          <w:cs/>
        </w:rPr>
        <w:t>‎</w:t>
      </w:r>
      <w:r w:rsidR="00154D81">
        <w:t>14.2.2.2</w:t>
      </w:r>
      <w:r>
        <w:fldChar w:fldCharType="end"/>
      </w:r>
      <w:r>
        <w:t xml:space="preserve">). They require the interlocutor to choose the supposedly right answer from a list of possible answers, as </w:t>
      </w:r>
      <w:r w:rsidR="002649A3">
        <w:t xml:space="preserve">shown in </w:t>
      </w:r>
      <w:r w:rsidR="002649A3">
        <w:fldChar w:fldCharType="begin"/>
      </w:r>
      <w:r w:rsidR="002649A3">
        <w:instrText xml:space="preserve"> REF _Ref364091540 \h </w:instrText>
      </w:r>
      <w:r w:rsidR="002649A3">
        <w:fldChar w:fldCharType="separate"/>
      </w:r>
      <w:r w:rsidR="00154D81" w:rsidRPr="007A0BC8">
        <w:t>(</w:t>
      </w:r>
      <w:r w:rsidR="00154D81">
        <w:rPr>
          <w:noProof/>
        </w:rPr>
        <w:t>36</w:t>
      </w:r>
      <w:r w:rsidR="00154D81" w:rsidRPr="007A0BC8">
        <w:t>)</w:t>
      </w:r>
      <w:r w:rsidR="002649A3">
        <w:fldChar w:fldCharType="end"/>
      </w:r>
      <w:r w:rsidR="002649A3">
        <w:t xml:space="preserve"> to </w:t>
      </w:r>
      <w:r w:rsidR="002649A3">
        <w:fldChar w:fldCharType="begin"/>
      </w:r>
      <w:r w:rsidR="002649A3">
        <w:instrText xml:space="preserve"> REF _Ref364091545 \h </w:instrText>
      </w:r>
      <w:r w:rsidR="002649A3">
        <w:fldChar w:fldCharType="separate"/>
      </w:r>
      <w:r w:rsidR="00154D81" w:rsidRPr="007A0BC8">
        <w:t>(</w:t>
      </w:r>
      <w:r w:rsidR="00154D81">
        <w:rPr>
          <w:noProof/>
        </w:rPr>
        <w:t>41</w:t>
      </w:r>
      <w:r w:rsidR="00154D81" w:rsidRPr="007A0BC8">
        <w:t>)</w:t>
      </w:r>
      <w:r w:rsidR="002649A3">
        <w:fldChar w:fldCharType="end"/>
      </w:r>
      <w:r w:rsidR="002649A3">
        <w:t>.</w:t>
      </w:r>
    </w:p>
    <w:p w14:paraId="171CF82D" w14:textId="55E55555" w:rsidR="002649A3" w:rsidRDefault="002649A3" w:rsidP="006D6714">
      <w:pPr>
        <w:pStyle w:val="Body0505after"/>
      </w:pPr>
      <w:r>
        <w:t xml:space="preserve">The alternatives can be overtly listed as in </w:t>
      </w:r>
      <w:r>
        <w:fldChar w:fldCharType="begin"/>
      </w:r>
      <w:r>
        <w:instrText xml:space="preserve"> REF _Ref364091540 \h </w:instrText>
      </w:r>
      <w:r>
        <w:fldChar w:fldCharType="separate"/>
      </w:r>
      <w:r w:rsidR="00154D81" w:rsidRPr="007A0BC8">
        <w:t>(</w:t>
      </w:r>
      <w:r w:rsidR="00154D81">
        <w:rPr>
          <w:noProof/>
        </w:rPr>
        <w:t>36</w:t>
      </w:r>
      <w:r w:rsidR="00154D81" w:rsidRPr="007A0BC8">
        <w:t>)</w:t>
      </w:r>
      <w:r>
        <w:fldChar w:fldCharType="end"/>
      </w:r>
      <w:r>
        <w:t xml:space="preserve"> or </w:t>
      </w:r>
      <w:r>
        <w:fldChar w:fldCharType="begin"/>
      </w:r>
      <w:r>
        <w:instrText xml:space="preserve"> REF _Ref364091541 \h </w:instrText>
      </w:r>
      <w:r>
        <w:fldChar w:fldCharType="separate"/>
      </w:r>
      <w:r w:rsidR="00154D81" w:rsidRPr="007A0BC8">
        <w:t>(</w:t>
      </w:r>
      <w:r w:rsidR="00154D81">
        <w:rPr>
          <w:noProof/>
        </w:rPr>
        <w:t>37</w:t>
      </w:r>
      <w:r w:rsidR="00154D81" w:rsidRPr="007A0BC8">
        <w:t>)</w:t>
      </w:r>
      <w:r>
        <w:fldChar w:fldCharType="end"/>
      </w:r>
      <w:r>
        <w:t xml:space="preserve">, in which case they are linked with post-posed </w:t>
      </w:r>
      <w:r w:rsidRPr="001904F2">
        <w:rPr>
          <w:rStyle w:val="ChItalBold"/>
        </w:rPr>
        <w:t>ka</w:t>
      </w:r>
      <w:r>
        <w:t xml:space="preserve"> </w:t>
      </w:r>
      <w:r w:rsidR="00B7093A">
        <w:t>‘</w:t>
      </w:r>
      <w:r>
        <w:t>or</w:t>
      </w:r>
      <w:r w:rsidR="00B7093A">
        <w:t>’</w:t>
      </w:r>
      <w:r>
        <w:t xml:space="preserve">. The question can also contain just one </w:t>
      </w:r>
      <w:r w:rsidR="00B7093A">
        <w:t>“</w:t>
      </w:r>
      <w:r>
        <w:t>proposition and its negation</w:t>
      </w:r>
      <w:r w:rsidR="00B7093A">
        <w:t>”</w:t>
      </w:r>
      <w:r>
        <w:t xml:space="preserve">, as in </w:t>
      </w:r>
      <w:r>
        <w:fldChar w:fldCharType="begin"/>
      </w:r>
      <w:r>
        <w:instrText xml:space="preserve"> REF _Ref364091542 \h </w:instrText>
      </w:r>
      <w:r>
        <w:fldChar w:fldCharType="separate"/>
      </w:r>
      <w:r w:rsidR="00154D81" w:rsidRPr="007A0BC8">
        <w:t>(</w:t>
      </w:r>
      <w:r w:rsidR="00154D81">
        <w:rPr>
          <w:noProof/>
        </w:rPr>
        <w:t>38</w:t>
      </w:r>
      <w:r w:rsidR="00154D81" w:rsidRPr="007A0BC8">
        <w:t>)</w:t>
      </w:r>
      <w:r>
        <w:fldChar w:fldCharType="end"/>
      </w:r>
      <w:r>
        <w:t xml:space="preserve"> or </w:t>
      </w:r>
      <w:r>
        <w:fldChar w:fldCharType="begin"/>
      </w:r>
      <w:r>
        <w:instrText xml:space="preserve"> REF _Ref364091543 \h </w:instrText>
      </w:r>
      <w:r>
        <w:fldChar w:fldCharType="separate"/>
      </w:r>
      <w:r w:rsidR="00154D81" w:rsidRPr="007A0BC8">
        <w:t>(</w:t>
      </w:r>
      <w:r w:rsidR="00154D81">
        <w:rPr>
          <w:noProof/>
        </w:rPr>
        <w:t>39</w:t>
      </w:r>
      <w:r w:rsidR="00154D81" w:rsidRPr="007A0BC8">
        <w:t>)</w:t>
      </w:r>
      <w:r>
        <w:fldChar w:fldCharType="end"/>
      </w:r>
      <w:r>
        <w:t xml:space="preserve">, in which case the proposition is marked with </w:t>
      </w:r>
      <w:r w:rsidRPr="00285C51">
        <w:rPr>
          <w:rStyle w:val="ChItalBold"/>
        </w:rPr>
        <w:t>ka</w:t>
      </w:r>
      <w:r>
        <w:t xml:space="preserve"> </w:t>
      </w:r>
      <w:r w:rsidR="00B7093A">
        <w:t>‘</w:t>
      </w:r>
      <w:r>
        <w:t>or</w:t>
      </w:r>
      <w:r w:rsidR="00B7093A">
        <w:t>’</w:t>
      </w:r>
      <w:r>
        <w:t xml:space="preserve"> followed by negator </w:t>
      </w:r>
      <w:r w:rsidRPr="00285C51">
        <w:rPr>
          <w:rStyle w:val="ChItalBold"/>
        </w:rPr>
        <w:t>tida</w:t>
      </w:r>
      <w:r>
        <w:t xml:space="preserve"> </w:t>
      </w:r>
      <w:r w:rsidR="00B7093A">
        <w:t>‘</w:t>
      </w:r>
      <w:r w:rsidRPr="0099608C">
        <w:rPr>
          <w:rStyle w:val="ChSmallCaps"/>
        </w:rPr>
        <w:t>neg</w:t>
      </w:r>
      <w:r w:rsidR="00B7093A">
        <w:t>’</w:t>
      </w:r>
      <w:r>
        <w:t xml:space="preserve">. Rather often, though, the negator is omitted, as in </w:t>
      </w:r>
      <w:r>
        <w:fldChar w:fldCharType="begin"/>
      </w:r>
      <w:r>
        <w:instrText xml:space="preserve"> REF _Ref364091544 \h </w:instrText>
      </w:r>
      <w:r>
        <w:fldChar w:fldCharType="separate"/>
      </w:r>
      <w:r w:rsidR="00154D81" w:rsidRPr="007A0BC8">
        <w:t>(</w:t>
      </w:r>
      <w:r w:rsidR="00154D81">
        <w:rPr>
          <w:noProof/>
        </w:rPr>
        <w:t>40</w:t>
      </w:r>
      <w:r w:rsidR="00154D81" w:rsidRPr="007A0BC8">
        <w:t>)</w:t>
      </w:r>
      <w:r>
        <w:fldChar w:fldCharType="end"/>
      </w:r>
      <w:r>
        <w:t xml:space="preserve"> or </w:t>
      </w:r>
      <w:r>
        <w:fldChar w:fldCharType="begin"/>
      </w:r>
      <w:r>
        <w:instrText xml:space="preserve"> REF _Ref364091545 \h </w:instrText>
      </w:r>
      <w:r>
        <w:fldChar w:fldCharType="separate"/>
      </w:r>
      <w:r w:rsidR="00154D81" w:rsidRPr="007A0BC8">
        <w:t>(</w:t>
      </w:r>
      <w:r w:rsidR="00154D81">
        <w:rPr>
          <w:noProof/>
        </w:rPr>
        <w:t>41</w:t>
      </w:r>
      <w:r w:rsidR="00154D81" w:rsidRPr="007A0BC8">
        <w:t>)</w:t>
      </w:r>
      <w:r>
        <w:fldChar w:fldCharType="end"/>
      </w:r>
      <w:r>
        <w:t>.</w:t>
      </w:r>
    </w:p>
    <w:tbl>
      <w:tblPr>
        <w:tblW w:w="5812" w:type="dxa"/>
        <w:tblCellMar>
          <w:left w:w="42" w:type="dxa"/>
          <w:right w:w="42" w:type="dxa"/>
        </w:tblCellMar>
        <w:tblLook w:val="01E0" w:firstRow="1" w:lastRow="1" w:firstColumn="1" w:lastColumn="1" w:noHBand="0" w:noVBand="0"/>
      </w:tblPr>
      <w:tblGrid>
        <w:gridCol w:w="709"/>
        <w:gridCol w:w="651"/>
        <w:gridCol w:w="562"/>
        <w:gridCol w:w="662"/>
        <w:gridCol w:w="573"/>
        <w:gridCol w:w="484"/>
        <w:gridCol w:w="440"/>
        <w:gridCol w:w="396"/>
        <w:gridCol w:w="851"/>
        <w:gridCol w:w="484"/>
      </w:tblGrid>
      <w:tr w:rsidR="00AC23C4" w:rsidRPr="005F3BBD" w14:paraId="384F4FF7" w14:textId="77777777" w:rsidTr="00AC23C4">
        <w:tc>
          <w:tcPr>
            <w:tcW w:w="709" w:type="dxa"/>
            <w:shd w:val="clear" w:color="auto" w:fill="auto"/>
          </w:tcPr>
          <w:p w14:paraId="4D699284" w14:textId="77777777" w:rsidR="002649A3" w:rsidRPr="008A3EB0" w:rsidRDefault="002649A3" w:rsidP="002649A3">
            <w:pPr>
              <w:pStyle w:val="O0Nwnext"/>
            </w:pPr>
            <w:bookmarkStart w:id="5001" w:name="_Ref364091540"/>
            <w:r w:rsidRPr="007A0BC8">
              <w:t>(</w:t>
            </w:r>
            <w:fldSimple w:instr=" SEQ ( \* ARABIC \s 1 ">
              <w:r w:rsidR="00154D81">
                <w:rPr>
                  <w:noProof/>
                </w:rPr>
                <w:t>36</w:t>
              </w:r>
            </w:fldSimple>
            <w:r w:rsidRPr="007A0BC8">
              <w:t>)</w:t>
            </w:r>
            <w:bookmarkEnd w:id="5001"/>
          </w:p>
        </w:tc>
        <w:tc>
          <w:tcPr>
            <w:tcW w:w="651" w:type="dxa"/>
            <w:shd w:val="clear" w:color="auto" w:fill="auto"/>
          </w:tcPr>
          <w:p w14:paraId="6626A652" w14:textId="77777777" w:rsidR="002649A3" w:rsidRPr="006A772F" w:rsidRDefault="002649A3" w:rsidP="002649A3">
            <w:pPr>
              <w:pStyle w:val="Text"/>
            </w:pPr>
            <w:r w:rsidRPr="006A772F">
              <w:t>bapa</w:t>
            </w:r>
          </w:p>
        </w:tc>
        <w:tc>
          <w:tcPr>
            <w:tcW w:w="562" w:type="dxa"/>
            <w:shd w:val="clear" w:color="auto" w:fill="auto"/>
          </w:tcPr>
          <w:p w14:paraId="73C785DB" w14:textId="77777777" w:rsidR="002649A3" w:rsidRPr="006A772F" w:rsidRDefault="002649A3" w:rsidP="002649A3">
            <w:pPr>
              <w:pStyle w:val="Text"/>
            </w:pPr>
            <w:r w:rsidRPr="006A772F">
              <w:t>pake</w:t>
            </w:r>
          </w:p>
        </w:tc>
        <w:tc>
          <w:tcPr>
            <w:tcW w:w="662" w:type="dxa"/>
            <w:shd w:val="clear" w:color="auto" w:fill="auto"/>
          </w:tcPr>
          <w:p w14:paraId="48671C3E" w14:textId="77777777" w:rsidR="002649A3" w:rsidRPr="009A61EA" w:rsidRDefault="002649A3" w:rsidP="002649A3">
            <w:pPr>
              <w:pStyle w:val="Text"/>
            </w:pPr>
            <w:r w:rsidRPr="009A61EA">
              <w:t>kartu</w:t>
            </w:r>
          </w:p>
        </w:tc>
        <w:tc>
          <w:tcPr>
            <w:tcW w:w="573" w:type="dxa"/>
            <w:shd w:val="clear" w:color="auto" w:fill="auto"/>
          </w:tcPr>
          <w:p w14:paraId="36B34FC4" w14:textId="77777777" w:rsidR="002649A3" w:rsidRPr="009A61EA" w:rsidRDefault="002649A3" w:rsidP="002649A3">
            <w:pPr>
              <w:pStyle w:val="Text"/>
            </w:pPr>
            <w:r w:rsidRPr="009A61EA">
              <w:t>apa</w:t>
            </w:r>
          </w:p>
        </w:tc>
        <w:tc>
          <w:tcPr>
            <w:tcW w:w="484" w:type="dxa"/>
            <w:shd w:val="clear" w:color="auto" w:fill="auto"/>
          </w:tcPr>
          <w:p w14:paraId="1807D27F" w14:textId="77777777" w:rsidR="002649A3" w:rsidRPr="00431646" w:rsidRDefault="002649A3" w:rsidP="002649A3">
            <w:pPr>
              <w:pStyle w:val="Text"/>
            </w:pPr>
            <w:r w:rsidRPr="00431646">
              <w:t>ka?</w:t>
            </w:r>
          </w:p>
        </w:tc>
        <w:tc>
          <w:tcPr>
            <w:tcW w:w="440" w:type="dxa"/>
            <w:shd w:val="clear" w:color="auto" w:fill="auto"/>
          </w:tcPr>
          <w:p w14:paraId="7F22FFC4" w14:textId="77777777" w:rsidR="002649A3" w:rsidRPr="009A61EA" w:rsidRDefault="002649A3" w:rsidP="002649A3">
            <w:pPr>
              <w:pStyle w:val="Text"/>
            </w:pPr>
            <w:r w:rsidRPr="009A61EA">
              <w:t>AS</w:t>
            </w:r>
          </w:p>
        </w:tc>
        <w:tc>
          <w:tcPr>
            <w:tcW w:w="396" w:type="dxa"/>
            <w:shd w:val="clear" w:color="auto" w:fill="auto"/>
          </w:tcPr>
          <w:p w14:paraId="7CBAF3CB" w14:textId="77777777" w:rsidR="002649A3" w:rsidRPr="009A61EA" w:rsidRDefault="002649A3" w:rsidP="002649A3">
            <w:pPr>
              <w:pStyle w:val="Text"/>
            </w:pPr>
            <w:r w:rsidRPr="00FF0082">
              <w:rPr>
                <w:rStyle w:val="ChBlueBold"/>
              </w:rPr>
              <w:t>ka</w:t>
            </w:r>
            <w:r>
              <w:t>?</w:t>
            </w:r>
          </w:p>
        </w:tc>
        <w:tc>
          <w:tcPr>
            <w:tcW w:w="851" w:type="dxa"/>
            <w:shd w:val="clear" w:color="auto" w:fill="auto"/>
          </w:tcPr>
          <w:p w14:paraId="2B279AAC" w14:textId="77777777" w:rsidR="002649A3" w:rsidRPr="009A61EA" w:rsidRDefault="002649A3" w:rsidP="002649A3">
            <w:pPr>
              <w:pStyle w:val="Text"/>
            </w:pPr>
            <w:r w:rsidRPr="009A61EA">
              <w:t>Simpati</w:t>
            </w:r>
          </w:p>
        </w:tc>
        <w:tc>
          <w:tcPr>
            <w:tcW w:w="484" w:type="dxa"/>
            <w:shd w:val="clear" w:color="auto" w:fill="auto"/>
          </w:tcPr>
          <w:p w14:paraId="29658FED" w14:textId="77777777" w:rsidR="002649A3" w:rsidRPr="00932E2B" w:rsidRDefault="002649A3" w:rsidP="002649A3">
            <w:pPr>
              <w:pStyle w:val="Text"/>
            </w:pPr>
            <w:r w:rsidRPr="00932E2B">
              <w:rPr>
                <w:rStyle w:val="ChBlueBold"/>
              </w:rPr>
              <w:t>ka</w:t>
            </w:r>
            <w:r>
              <w:t>?</w:t>
            </w:r>
          </w:p>
        </w:tc>
      </w:tr>
      <w:tr w:rsidR="00AC23C4" w:rsidRPr="00AC23C4" w14:paraId="4083F4EA" w14:textId="77777777" w:rsidTr="00AC23C4">
        <w:tc>
          <w:tcPr>
            <w:tcW w:w="709" w:type="dxa"/>
            <w:shd w:val="clear" w:color="auto" w:fill="auto"/>
          </w:tcPr>
          <w:p w14:paraId="55BB7A8A" w14:textId="77777777" w:rsidR="002649A3" w:rsidRPr="006A772F" w:rsidRDefault="002649A3" w:rsidP="002649A3">
            <w:pPr>
              <w:pStyle w:val="GlossEng"/>
            </w:pPr>
          </w:p>
        </w:tc>
        <w:tc>
          <w:tcPr>
            <w:tcW w:w="651" w:type="dxa"/>
            <w:shd w:val="clear" w:color="auto" w:fill="auto"/>
          </w:tcPr>
          <w:p w14:paraId="1458E8BC" w14:textId="77777777" w:rsidR="002649A3" w:rsidRPr="006A772F" w:rsidRDefault="002649A3" w:rsidP="002649A3">
            <w:pPr>
              <w:pStyle w:val="GlossEng"/>
            </w:pPr>
            <w:r w:rsidRPr="006A772F">
              <w:t>father</w:t>
            </w:r>
          </w:p>
        </w:tc>
        <w:tc>
          <w:tcPr>
            <w:tcW w:w="562" w:type="dxa"/>
            <w:shd w:val="clear" w:color="auto" w:fill="auto"/>
          </w:tcPr>
          <w:p w14:paraId="31E53DA7" w14:textId="77777777" w:rsidR="002649A3" w:rsidRPr="006A772F" w:rsidRDefault="002649A3" w:rsidP="002649A3">
            <w:pPr>
              <w:pStyle w:val="GlossEng"/>
            </w:pPr>
            <w:r w:rsidRPr="006A772F">
              <w:t>use</w:t>
            </w:r>
          </w:p>
        </w:tc>
        <w:tc>
          <w:tcPr>
            <w:tcW w:w="662" w:type="dxa"/>
            <w:shd w:val="clear" w:color="auto" w:fill="auto"/>
          </w:tcPr>
          <w:p w14:paraId="427B02D7" w14:textId="77777777" w:rsidR="002649A3" w:rsidRPr="006A772F" w:rsidRDefault="002649A3" w:rsidP="002649A3">
            <w:pPr>
              <w:pStyle w:val="GlossEng"/>
            </w:pPr>
            <w:r w:rsidRPr="006A772F">
              <w:t>card</w:t>
            </w:r>
          </w:p>
        </w:tc>
        <w:tc>
          <w:tcPr>
            <w:tcW w:w="573" w:type="dxa"/>
            <w:shd w:val="clear" w:color="auto" w:fill="auto"/>
          </w:tcPr>
          <w:p w14:paraId="0428BD6A" w14:textId="77777777" w:rsidR="002649A3" w:rsidRPr="006A772F" w:rsidRDefault="002649A3" w:rsidP="002649A3">
            <w:pPr>
              <w:pStyle w:val="GlossEng"/>
            </w:pPr>
            <w:r w:rsidRPr="006A772F">
              <w:t>what</w:t>
            </w:r>
          </w:p>
        </w:tc>
        <w:tc>
          <w:tcPr>
            <w:tcW w:w="484" w:type="dxa"/>
            <w:shd w:val="clear" w:color="auto" w:fill="auto"/>
          </w:tcPr>
          <w:p w14:paraId="29F72DAD" w14:textId="77777777" w:rsidR="002649A3" w:rsidRPr="006A772F" w:rsidRDefault="002649A3" w:rsidP="002649A3">
            <w:pPr>
              <w:pStyle w:val="GlossEng"/>
            </w:pPr>
            <w:r w:rsidRPr="006A772F">
              <w:t>or</w:t>
            </w:r>
          </w:p>
        </w:tc>
        <w:tc>
          <w:tcPr>
            <w:tcW w:w="440" w:type="dxa"/>
            <w:shd w:val="clear" w:color="auto" w:fill="auto"/>
          </w:tcPr>
          <w:p w14:paraId="0AA01919" w14:textId="77777777" w:rsidR="002649A3" w:rsidRPr="006A772F" w:rsidRDefault="002649A3" w:rsidP="002649A3">
            <w:pPr>
              <w:pStyle w:val="GlossEng"/>
            </w:pPr>
            <w:r w:rsidRPr="006A772F">
              <w:t>AS</w:t>
            </w:r>
          </w:p>
        </w:tc>
        <w:tc>
          <w:tcPr>
            <w:tcW w:w="396" w:type="dxa"/>
            <w:shd w:val="clear" w:color="auto" w:fill="auto"/>
          </w:tcPr>
          <w:p w14:paraId="3AEF7FFE" w14:textId="77777777" w:rsidR="002649A3" w:rsidRPr="006A772F" w:rsidRDefault="002649A3" w:rsidP="002649A3">
            <w:pPr>
              <w:pStyle w:val="GlossEng"/>
            </w:pPr>
            <w:r w:rsidRPr="006A772F">
              <w:t>or</w:t>
            </w:r>
          </w:p>
        </w:tc>
        <w:tc>
          <w:tcPr>
            <w:tcW w:w="851" w:type="dxa"/>
            <w:shd w:val="clear" w:color="auto" w:fill="auto"/>
          </w:tcPr>
          <w:p w14:paraId="110DF7B0" w14:textId="77777777" w:rsidR="002649A3" w:rsidRPr="006A772F" w:rsidRDefault="002649A3" w:rsidP="002649A3">
            <w:pPr>
              <w:pStyle w:val="GlossEng"/>
            </w:pPr>
            <w:r w:rsidRPr="006A772F">
              <w:t>Simpati</w:t>
            </w:r>
          </w:p>
        </w:tc>
        <w:tc>
          <w:tcPr>
            <w:tcW w:w="484" w:type="dxa"/>
            <w:shd w:val="clear" w:color="auto" w:fill="auto"/>
          </w:tcPr>
          <w:p w14:paraId="5FE3C831" w14:textId="77777777" w:rsidR="002649A3" w:rsidRPr="006A772F" w:rsidRDefault="002649A3" w:rsidP="002649A3">
            <w:pPr>
              <w:pStyle w:val="GlossEng"/>
            </w:pPr>
            <w:r w:rsidRPr="006A772F">
              <w:t>or</w:t>
            </w:r>
          </w:p>
        </w:tc>
      </w:tr>
    </w:tbl>
    <w:p w14:paraId="21578B2D" w14:textId="3A5B9094" w:rsidR="002649A3" w:rsidRDefault="00B7093A" w:rsidP="002649A3">
      <w:pPr>
        <w:pStyle w:val="FreeTranslEng"/>
      </w:pPr>
      <w:r>
        <w:t>‘</w:t>
      </w:r>
      <w:r w:rsidR="002649A3">
        <w:t>you (</w:t>
      </w:r>
      <w:r>
        <w:t>‘</w:t>
      </w:r>
      <w:r w:rsidR="002649A3">
        <w:t>father</w:t>
      </w:r>
      <w:r>
        <w:t>’</w:t>
      </w:r>
      <w:r w:rsidR="002649A3">
        <w:t xml:space="preserve">) </w:t>
      </w:r>
      <w:r w:rsidR="002649A3" w:rsidRPr="009A61EA">
        <w:t xml:space="preserve">use what (kind of SIM) card? AS </w:t>
      </w:r>
      <w:r w:rsidR="002649A3" w:rsidRPr="009A61EA">
        <w:rPr>
          <w:rStyle w:val="ChBlueBold"/>
        </w:rPr>
        <w:t>or</w:t>
      </w:r>
      <w:r w:rsidR="002649A3" w:rsidRPr="009A61EA">
        <w:t xml:space="preserve"> Simpati?</w:t>
      </w:r>
      <w:r>
        <w:t>’</w:t>
      </w:r>
      <w:r w:rsidR="002649A3">
        <w:t xml:space="preserve"> </w:t>
      </w:r>
      <w:r w:rsidR="002649A3" w:rsidRPr="00537A91">
        <w:rPr>
          <w:rStyle w:val="ExampleSource"/>
        </w:rPr>
        <w:t>[081014-016-Cv.0012]</w:t>
      </w:r>
    </w:p>
    <w:tbl>
      <w:tblPr>
        <w:tblW w:w="6002" w:type="dxa"/>
        <w:tblCellMar>
          <w:left w:w="42" w:type="dxa"/>
          <w:right w:w="42" w:type="dxa"/>
        </w:tblCellMar>
        <w:tblLook w:val="01E0" w:firstRow="1" w:lastRow="1" w:firstColumn="1" w:lastColumn="1" w:noHBand="0" w:noVBand="0"/>
      </w:tblPr>
      <w:tblGrid>
        <w:gridCol w:w="709"/>
        <w:gridCol w:w="489"/>
        <w:gridCol w:w="445"/>
        <w:gridCol w:w="261"/>
        <w:gridCol w:w="223"/>
        <w:gridCol w:w="622"/>
        <w:gridCol w:w="112"/>
        <w:gridCol w:w="484"/>
        <w:gridCol w:w="88"/>
        <w:gridCol w:w="595"/>
        <w:gridCol w:w="907"/>
        <w:gridCol w:w="360"/>
        <w:gridCol w:w="707"/>
      </w:tblGrid>
      <w:tr w:rsidR="00AC23C4" w:rsidRPr="005F3BBD" w14:paraId="1BC9AB10" w14:textId="77777777" w:rsidTr="00AC23C4">
        <w:tc>
          <w:tcPr>
            <w:tcW w:w="709" w:type="dxa"/>
            <w:shd w:val="clear" w:color="auto" w:fill="auto"/>
          </w:tcPr>
          <w:p w14:paraId="368312D7" w14:textId="77777777" w:rsidR="002649A3" w:rsidRPr="008A3EB0" w:rsidRDefault="002649A3" w:rsidP="002649A3">
            <w:pPr>
              <w:pStyle w:val="O0Nwnext"/>
            </w:pPr>
            <w:bookmarkStart w:id="5002" w:name="_Ref364091541"/>
            <w:r w:rsidRPr="007A0BC8">
              <w:t>(</w:t>
            </w:r>
            <w:fldSimple w:instr=" SEQ ( \* ARABIC \s 1 ">
              <w:r w:rsidR="00154D81">
                <w:rPr>
                  <w:noProof/>
                </w:rPr>
                <w:t>37</w:t>
              </w:r>
            </w:fldSimple>
            <w:r w:rsidRPr="007A0BC8">
              <w:t>)</w:t>
            </w:r>
            <w:bookmarkEnd w:id="5002"/>
          </w:p>
        </w:tc>
        <w:tc>
          <w:tcPr>
            <w:tcW w:w="489" w:type="dxa"/>
            <w:shd w:val="clear" w:color="auto" w:fill="auto"/>
          </w:tcPr>
          <w:p w14:paraId="5D76A59C" w14:textId="77777777" w:rsidR="002649A3" w:rsidRPr="006A772F" w:rsidRDefault="002649A3" w:rsidP="002649A3">
            <w:pPr>
              <w:pStyle w:val="Text"/>
            </w:pPr>
            <w:r w:rsidRPr="006A772F">
              <w:t>sa</w:t>
            </w:r>
          </w:p>
        </w:tc>
        <w:tc>
          <w:tcPr>
            <w:tcW w:w="706" w:type="dxa"/>
            <w:gridSpan w:val="2"/>
            <w:shd w:val="clear" w:color="auto" w:fill="auto"/>
          </w:tcPr>
          <w:p w14:paraId="2BBC33E8" w14:textId="77777777" w:rsidR="002649A3" w:rsidRPr="006A772F" w:rsidRDefault="002649A3" w:rsidP="002649A3">
            <w:pPr>
              <w:pStyle w:val="Text"/>
            </w:pPr>
            <w:r w:rsidRPr="006A772F">
              <w:t>tu</w:t>
            </w:r>
          </w:p>
        </w:tc>
        <w:tc>
          <w:tcPr>
            <w:tcW w:w="845" w:type="dxa"/>
            <w:gridSpan w:val="2"/>
            <w:shd w:val="clear" w:color="auto" w:fill="auto"/>
          </w:tcPr>
          <w:p w14:paraId="6E2003C6" w14:textId="77777777" w:rsidR="002649A3" w:rsidRPr="006A772F" w:rsidRDefault="002649A3" w:rsidP="002649A3">
            <w:pPr>
              <w:pStyle w:val="Text"/>
            </w:pPr>
            <w:r w:rsidRPr="006A772F">
              <w:t>biasa</w:t>
            </w:r>
          </w:p>
        </w:tc>
        <w:tc>
          <w:tcPr>
            <w:tcW w:w="684" w:type="dxa"/>
            <w:gridSpan w:val="3"/>
            <w:shd w:val="clear" w:color="auto" w:fill="auto"/>
          </w:tcPr>
          <w:p w14:paraId="5D3DC17B" w14:textId="77777777" w:rsidR="002649A3" w:rsidRPr="006A772F" w:rsidRDefault="002649A3" w:rsidP="002649A3">
            <w:pPr>
              <w:pStyle w:val="Text"/>
            </w:pPr>
            <w:r w:rsidRPr="006A772F">
              <w:t>bilang</w:t>
            </w:r>
          </w:p>
        </w:tc>
        <w:tc>
          <w:tcPr>
            <w:tcW w:w="595" w:type="dxa"/>
            <w:shd w:val="clear" w:color="auto" w:fill="auto"/>
          </w:tcPr>
          <w:p w14:paraId="253483F2" w14:textId="77777777" w:rsidR="002649A3" w:rsidRPr="006A772F" w:rsidRDefault="002649A3" w:rsidP="002649A3">
            <w:pPr>
              <w:pStyle w:val="Text"/>
            </w:pPr>
            <w:r w:rsidRPr="006A772F">
              <w:t>sama</w:t>
            </w:r>
          </w:p>
        </w:tc>
        <w:tc>
          <w:tcPr>
            <w:tcW w:w="907" w:type="dxa"/>
            <w:shd w:val="clear" w:color="auto" w:fill="auto"/>
          </w:tcPr>
          <w:p w14:paraId="6AB6A2D8" w14:textId="77777777" w:rsidR="002649A3" w:rsidRPr="006A772F" w:rsidRDefault="002649A3" w:rsidP="002649A3">
            <w:pPr>
              <w:pStyle w:val="Text"/>
            </w:pPr>
            <w:r w:rsidRPr="006A772F">
              <w:t>an</w:t>
            </w:r>
            <w:r w:rsidR="00CE70E8">
              <w:t>a</w:t>
            </w:r>
            <w:r>
              <w:t>~</w:t>
            </w:r>
            <w:r w:rsidRPr="006A772F">
              <w:t>ana</w:t>
            </w:r>
          </w:p>
        </w:tc>
        <w:tc>
          <w:tcPr>
            <w:tcW w:w="360" w:type="dxa"/>
            <w:shd w:val="clear" w:color="auto" w:fill="auto"/>
          </w:tcPr>
          <w:p w14:paraId="7B9220B1" w14:textId="77777777" w:rsidR="002649A3" w:rsidRPr="006A772F" w:rsidRDefault="002649A3" w:rsidP="002649A3">
            <w:pPr>
              <w:pStyle w:val="Text"/>
            </w:pPr>
            <w:r w:rsidRPr="006A772F">
              <w:t>di</w:t>
            </w:r>
          </w:p>
        </w:tc>
        <w:tc>
          <w:tcPr>
            <w:tcW w:w="707" w:type="dxa"/>
            <w:shd w:val="clear" w:color="auto" w:fill="auto"/>
          </w:tcPr>
          <w:p w14:paraId="2FFD198B" w14:textId="77777777" w:rsidR="002649A3" w:rsidRPr="006A772F" w:rsidRDefault="002649A3" w:rsidP="002649A3">
            <w:pPr>
              <w:pStyle w:val="Text"/>
            </w:pPr>
            <w:r>
              <w:t>s</w:t>
            </w:r>
            <w:r w:rsidRPr="006A772F">
              <w:t>kola</w:t>
            </w:r>
            <w:r>
              <w:t>,</w:t>
            </w:r>
          </w:p>
        </w:tc>
      </w:tr>
      <w:tr w:rsidR="00AC23C4" w:rsidRPr="00AC23C4" w14:paraId="1EE2651F" w14:textId="77777777" w:rsidTr="00AC23C4">
        <w:tc>
          <w:tcPr>
            <w:tcW w:w="709" w:type="dxa"/>
            <w:shd w:val="clear" w:color="auto" w:fill="auto"/>
          </w:tcPr>
          <w:p w14:paraId="22B435D1" w14:textId="77777777" w:rsidR="002649A3" w:rsidRPr="006A772F" w:rsidRDefault="002649A3" w:rsidP="002649A3">
            <w:pPr>
              <w:pStyle w:val="GlossEng2ptafter"/>
            </w:pPr>
          </w:p>
        </w:tc>
        <w:tc>
          <w:tcPr>
            <w:tcW w:w="489" w:type="dxa"/>
            <w:shd w:val="clear" w:color="auto" w:fill="auto"/>
          </w:tcPr>
          <w:p w14:paraId="768164D2" w14:textId="77777777" w:rsidR="002649A3" w:rsidRPr="0099608C" w:rsidRDefault="002649A3" w:rsidP="002649A3">
            <w:pPr>
              <w:pStyle w:val="GlossEng2ptafter"/>
              <w:rPr>
                <w:rStyle w:val="ChSmallCaps"/>
              </w:rPr>
            </w:pPr>
            <w:r w:rsidRPr="0099608C">
              <w:rPr>
                <w:rStyle w:val="ChSmallCaps"/>
              </w:rPr>
              <w:t>1sg</w:t>
            </w:r>
          </w:p>
        </w:tc>
        <w:tc>
          <w:tcPr>
            <w:tcW w:w="706" w:type="dxa"/>
            <w:gridSpan w:val="2"/>
            <w:shd w:val="clear" w:color="auto" w:fill="auto"/>
          </w:tcPr>
          <w:p w14:paraId="5D05BA95" w14:textId="77777777" w:rsidR="002649A3" w:rsidRPr="0099608C" w:rsidRDefault="002649A3" w:rsidP="002649A3">
            <w:pPr>
              <w:pStyle w:val="GlossEng2ptafter"/>
              <w:rPr>
                <w:rStyle w:val="ChSmallCaps"/>
              </w:rPr>
            </w:pPr>
            <w:r w:rsidRPr="0099608C">
              <w:rPr>
                <w:rStyle w:val="ChSmallCaps"/>
              </w:rPr>
              <w:t>d.dist</w:t>
            </w:r>
          </w:p>
        </w:tc>
        <w:tc>
          <w:tcPr>
            <w:tcW w:w="845" w:type="dxa"/>
            <w:gridSpan w:val="2"/>
            <w:shd w:val="clear" w:color="auto" w:fill="auto"/>
          </w:tcPr>
          <w:p w14:paraId="3FD3CE5B" w14:textId="77777777" w:rsidR="002649A3" w:rsidRPr="006A772F" w:rsidRDefault="002649A3" w:rsidP="002649A3">
            <w:pPr>
              <w:pStyle w:val="GlossEng2ptafter"/>
            </w:pPr>
            <w:r>
              <w:t>be.</w:t>
            </w:r>
            <w:r w:rsidRPr="006A772F">
              <w:t>usual</w:t>
            </w:r>
          </w:p>
        </w:tc>
        <w:tc>
          <w:tcPr>
            <w:tcW w:w="684" w:type="dxa"/>
            <w:gridSpan w:val="3"/>
            <w:shd w:val="clear" w:color="auto" w:fill="auto"/>
          </w:tcPr>
          <w:p w14:paraId="3BA045F0" w14:textId="77777777" w:rsidR="002649A3" w:rsidRPr="006A772F" w:rsidRDefault="002649A3" w:rsidP="002649A3">
            <w:pPr>
              <w:pStyle w:val="GlossEng2ptafter"/>
            </w:pPr>
            <w:r w:rsidRPr="006A772F">
              <w:t>say</w:t>
            </w:r>
          </w:p>
        </w:tc>
        <w:tc>
          <w:tcPr>
            <w:tcW w:w="595" w:type="dxa"/>
            <w:shd w:val="clear" w:color="auto" w:fill="auto"/>
          </w:tcPr>
          <w:p w14:paraId="0EA7C99A" w14:textId="77777777" w:rsidR="002649A3" w:rsidRPr="006A772F" w:rsidRDefault="002649A3" w:rsidP="002649A3">
            <w:pPr>
              <w:pStyle w:val="GlossEng2ptafter"/>
            </w:pPr>
            <w:r w:rsidRPr="006A772F">
              <w:t>with</w:t>
            </w:r>
          </w:p>
        </w:tc>
        <w:tc>
          <w:tcPr>
            <w:tcW w:w="907" w:type="dxa"/>
            <w:shd w:val="clear" w:color="auto" w:fill="auto"/>
          </w:tcPr>
          <w:p w14:paraId="55EDE260" w14:textId="77777777" w:rsidR="002649A3" w:rsidRPr="006A772F" w:rsidRDefault="002649A3" w:rsidP="002649A3">
            <w:pPr>
              <w:pStyle w:val="GlossEng2ptafter"/>
            </w:pPr>
            <w:r w:rsidRPr="0099608C">
              <w:rPr>
                <w:rStyle w:val="ChSmallCaps"/>
              </w:rPr>
              <w:t>rdp</w:t>
            </w:r>
            <w:r w:rsidRPr="006A772F">
              <w:t>~child</w:t>
            </w:r>
          </w:p>
        </w:tc>
        <w:tc>
          <w:tcPr>
            <w:tcW w:w="360" w:type="dxa"/>
            <w:shd w:val="clear" w:color="auto" w:fill="auto"/>
          </w:tcPr>
          <w:p w14:paraId="22125704" w14:textId="77777777" w:rsidR="002649A3" w:rsidRPr="006A772F" w:rsidRDefault="002649A3" w:rsidP="002649A3">
            <w:pPr>
              <w:pStyle w:val="GlossEng2ptafter"/>
            </w:pPr>
            <w:r w:rsidRPr="006A772F">
              <w:t>at</w:t>
            </w:r>
          </w:p>
        </w:tc>
        <w:tc>
          <w:tcPr>
            <w:tcW w:w="707" w:type="dxa"/>
            <w:shd w:val="clear" w:color="auto" w:fill="auto"/>
          </w:tcPr>
          <w:p w14:paraId="34A0FBA3" w14:textId="77777777" w:rsidR="002649A3" w:rsidRPr="006A772F" w:rsidRDefault="002649A3" w:rsidP="002649A3">
            <w:pPr>
              <w:pStyle w:val="GlossEng2ptafter"/>
            </w:pPr>
            <w:r w:rsidRPr="006A772F">
              <w:t>school</w:t>
            </w:r>
          </w:p>
        </w:tc>
      </w:tr>
      <w:tr w:rsidR="00AC23C4" w:rsidRPr="00B811C9" w14:paraId="081C9CE9" w14:textId="77777777" w:rsidTr="00AC23C4">
        <w:trPr>
          <w:gridAfter w:val="5"/>
          <w:wAfter w:w="2657" w:type="dxa"/>
        </w:trPr>
        <w:tc>
          <w:tcPr>
            <w:tcW w:w="709" w:type="dxa"/>
            <w:shd w:val="clear" w:color="auto" w:fill="auto"/>
          </w:tcPr>
          <w:p w14:paraId="6E4E25FC" w14:textId="77777777" w:rsidR="002649A3" w:rsidRPr="00B811C9" w:rsidRDefault="002649A3" w:rsidP="002649A3">
            <w:pPr>
              <w:pStyle w:val="O0Nwnext"/>
            </w:pPr>
          </w:p>
        </w:tc>
        <w:tc>
          <w:tcPr>
            <w:tcW w:w="934" w:type="dxa"/>
            <w:gridSpan w:val="2"/>
            <w:shd w:val="clear" w:color="auto" w:fill="auto"/>
          </w:tcPr>
          <w:p w14:paraId="47141893" w14:textId="77777777" w:rsidR="002649A3" w:rsidRPr="009A61EA" w:rsidRDefault="002649A3" w:rsidP="002649A3">
            <w:pPr>
              <w:pStyle w:val="Text"/>
            </w:pPr>
            <w:r w:rsidRPr="009A61EA">
              <w:t>sala</w:t>
            </w:r>
          </w:p>
        </w:tc>
        <w:tc>
          <w:tcPr>
            <w:tcW w:w="484" w:type="dxa"/>
            <w:gridSpan w:val="2"/>
            <w:shd w:val="clear" w:color="auto" w:fill="auto"/>
          </w:tcPr>
          <w:p w14:paraId="68FFAC1F" w14:textId="77777777" w:rsidR="002649A3" w:rsidRPr="00932E2B" w:rsidRDefault="002649A3" w:rsidP="002649A3">
            <w:pPr>
              <w:pStyle w:val="Text"/>
            </w:pPr>
            <w:r w:rsidRPr="00932E2B">
              <w:rPr>
                <w:rStyle w:val="ChBlueBold"/>
              </w:rPr>
              <w:t>ka</w:t>
            </w:r>
            <w:r>
              <w:t>?</w:t>
            </w:r>
          </w:p>
        </w:tc>
        <w:tc>
          <w:tcPr>
            <w:tcW w:w="734" w:type="dxa"/>
            <w:gridSpan w:val="2"/>
            <w:shd w:val="clear" w:color="auto" w:fill="auto"/>
          </w:tcPr>
          <w:p w14:paraId="337B109B" w14:textId="77777777" w:rsidR="002649A3" w:rsidRPr="009A61EA" w:rsidRDefault="002649A3" w:rsidP="002649A3">
            <w:pPr>
              <w:pStyle w:val="Text"/>
            </w:pPr>
            <w:r w:rsidRPr="009A61EA">
              <w:t>benar</w:t>
            </w:r>
          </w:p>
        </w:tc>
        <w:tc>
          <w:tcPr>
            <w:tcW w:w="484" w:type="dxa"/>
            <w:shd w:val="clear" w:color="auto" w:fill="auto"/>
          </w:tcPr>
          <w:p w14:paraId="1338E101" w14:textId="77777777" w:rsidR="002649A3" w:rsidRPr="00932E2B" w:rsidRDefault="002649A3" w:rsidP="002649A3">
            <w:pPr>
              <w:pStyle w:val="Text"/>
            </w:pPr>
            <w:r w:rsidRPr="00932E2B">
              <w:rPr>
                <w:rStyle w:val="ChBlueBold"/>
              </w:rPr>
              <w:t>ka</w:t>
            </w:r>
            <w:r>
              <w:t>?</w:t>
            </w:r>
          </w:p>
        </w:tc>
      </w:tr>
      <w:tr w:rsidR="00AC23C4" w:rsidRPr="006A772F" w14:paraId="42B6A9A5" w14:textId="77777777" w:rsidTr="00AC23C4">
        <w:trPr>
          <w:gridAfter w:val="5"/>
          <w:wAfter w:w="2657" w:type="dxa"/>
        </w:trPr>
        <w:tc>
          <w:tcPr>
            <w:tcW w:w="709" w:type="dxa"/>
            <w:shd w:val="clear" w:color="auto" w:fill="auto"/>
          </w:tcPr>
          <w:p w14:paraId="4CBC5D4D" w14:textId="77777777" w:rsidR="002649A3" w:rsidRPr="00B811C9" w:rsidRDefault="002649A3" w:rsidP="002649A3">
            <w:pPr>
              <w:pStyle w:val="GlossEng"/>
            </w:pPr>
          </w:p>
        </w:tc>
        <w:tc>
          <w:tcPr>
            <w:tcW w:w="934" w:type="dxa"/>
            <w:gridSpan w:val="2"/>
            <w:shd w:val="clear" w:color="auto" w:fill="auto"/>
          </w:tcPr>
          <w:p w14:paraId="715437D3" w14:textId="77777777" w:rsidR="002649A3" w:rsidRPr="006A772F" w:rsidRDefault="002649A3" w:rsidP="002649A3">
            <w:pPr>
              <w:pStyle w:val="GlossEng"/>
            </w:pPr>
            <w:r>
              <w:t>be.</w:t>
            </w:r>
            <w:r w:rsidRPr="006A772F">
              <w:t>wrong</w:t>
            </w:r>
          </w:p>
        </w:tc>
        <w:tc>
          <w:tcPr>
            <w:tcW w:w="484" w:type="dxa"/>
            <w:gridSpan w:val="2"/>
            <w:shd w:val="clear" w:color="auto" w:fill="auto"/>
          </w:tcPr>
          <w:p w14:paraId="46EE8639" w14:textId="77777777" w:rsidR="002649A3" w:rsidRPr="006A772F" w:rsidRDefault="002649A3" w:rsidP="002649A3">
            <w:pPr>
              <w:pStyle w:val="GlossEng"/>
            </w:pPr>
            <w:r w:rsidRPr="006A772F">
              <w:t>or</w:t>
            </w:r>
          </w:p>
        </w:tc>
        <w:tc>
          <w:tcPr>
            <w:tcW w:w="734" w:type="dxa"/>
            <w:gridSpan w:val="2"/>
            <w:shd w:val="clear" w:color="auto" w:fill="auto"/>
          </w:tcPr>
          <w:p w14:paraId="47A01A30" w14:textId="77777777" w:rsidR="002649A3" w:rsidRPr="006A772F" w:rsidRDefault="002649A3" w:rsidP="002649A3">
            <w:pPr>
              <w:pStyle w:val="GlossEng"/>
            </w:pPr>
            <w:r>
              <w:t>be.</w:t>
            </w:r>
            <w:r w:rsidRPr="006A772F">
              <w:t>true</w:t>
            </w:r>
          </w:p>
        </w:tc>
        <w:tc>
          <w:tcPr>
            <w:tcW w:w="484" w:type="dxa"/>
            <w:shd w:val="clear" w:color="auto" w:fill="auto"/>
          </w:tcPr>
          <w:p w14:paraId="64198957" w14:textId="77777777" w:rsidR="002649A3" w:rsidRPr="006A772F" w:rsidRDefault="002649A3" w:rsidP="002649A3">
            <w:pPr>
              <w:pStyle w:val="GlossEng"/>
            </w:pPr>
            <w:r w:rsidRPr="006A772F">
              <w:t>or</w:t>
            </w:r>
          </w:p>
        </w:tc>
      </w:tr>
    </w:tbl>
    <w:p w14:paraId="7496ED04" w14:textId="56AF8383" w:rsidR="002649A3" w:rsidRDefault="00B7093A" w:rsidP="002649A3">
      <w:pPr>
        <w:pStyle w:val="FreeTranslEng"/>
      </w:pPr>
      <w:r>
        <w:t>‘</w:t>
      </w:r>
      <w:r w:rsidR="002649A3">
        <w:t>I</w:t>
      </w:r>
      <w:r w:rsidR="009A598A">
        <w:t xml:space="preserve"> </w:t>
      </w:r>
      <w:r w:rsidR="002649A3">
        <w:t>(</w:t>
      </w:r>
      <w:r w:rsidR="002649A3" w:rsidRPr="0099608C">
        <w:rPr>
          <w:rStyle w:val="ChSmallCaps"/>
        </w:rPr>
        <w:t>emph</w:t>
      </w:r>
      <w:r w:rsidR="002649A3">
        <w:t xml:space="preserve">) usually ask the kids in school, </w:t>
      </w:r>
      <w:r>
        <w:t>‘</w:t>
      </w:r>
      <w:r w:rsidR="002649A3">
        <w:t>(is this</w:t>
      </w:r>
      <w:r w:rsidR="002649A3" w:rsidRPr="009A61EA">
        <w:t xml:space="preserve">) right </w:t>
      </w:r>
      <w:r w:rsidR="002649A3" w:rsidRPr="00B811C9">
        <w:rPr>
          <w:rStyle w:val="ChBlueBold"/>
        </w:rPr>
        <w:t>or</w:t>
      </w:r>
      <w:r w:rsidR="002649A3" w:rsidRPr="009A61EA">
        <w:t xml:space="preserve"> wrong?</w:t>
      </w:r>
      <w:r>
        <w:t>’’</w:t>
      </w:r>
      <w:r w:rsidR="002649A3" w:rsidRPr="00705E28">
        <w:t xml:space="preserve"> </w:t>
      </w:r>
      <w:r w:rsidR="002649A3" w:rsidRPr="00537A91">
        <w:rPr>
          <w:rStyle w:val="ExampleSource"/>
        </w:rPr>
        <w:t>[081014-015-Cv.0029]</w:t>
      </w:r>
    </w:p>
    <w:tbl>
      <w:tblPr>
        <w:tblW w:w="4763" w:type="dxa"/>
        <w:tblCellMar>
          <w:left w:w="42" w:type="dxa"/>
          <w:right w:w="42" w:type="dxa"/>
        </w:tblCellMar>
        <w:tblLook w:val="01E0" w:firstRow="1" w:lastRow="1" w:firstColumn="1" w:lastColumn="1" w:noHBand="0" w:noVBand="0"/>
      </w:tblPr>
      <w:tblGrid>
        <w:gridCol w:w="709"/>
        <w:gridCol w:w="1015"/>
        <w:gridCol w:w="756"/>
        <w:gridCol w:w="629"/>
        <w:gridCol w:w="651"/>
        <w:gridCol w:w="396"/>
        <w:gridCol w:w="607"/>
      </w:tblGrid>
      <w:tr w:rsidR="00AC23C4" w:rsidRPr="00537A91" w14:paraId="65D61C4D" w14:textId="77777777" w:rsidTr="00640703">
        <w:tc>
          <w:tcPr>
            <w:tcW w:w="709" w:type="dxa"/>
            <w:shd w:val="clear" w:color="auto" w:fill="auto"/>
          </w:tcPr>
          <w:p w14:paraId="5D0F96A1" w14:textId="77777777" w:rsidR="002649A3" w:rsidRPr="008A3EB0" w:rsidRDefault="002649A3" w:rsidP="002649A3">
            <w:pPr>
              <w:pStyle w:val="O0Nwnext"/>
            </w:pPr>
            <w:bookmarkStart w:id="5003" w:name="_Ref364091542"/>
            <w:r w:rsidRPr="007A0BC8">
              <w:t>(</w:t>
            </w:r>
            <w:fldSimple w:instr=" SEQ ( \* ARABIC \s 1 ">
              <w:r w:rsidR="00154D81">
                <w:rPr>
                  <w:noProof/>
                </w:rPr>
                <w:t>38</w:t>
              </w:r>
            </w:fldSimple>
            <w:r w:rsidRPr="007A0BC8">
              <w:t>)</w:t>
            </w:r>
            <w:bookmarkEnd w:id="5003"/>
          </w:p>
        </w:tc>
        <w:tc>
          <w:tcPr>
            <w:tcW w:w="1015" w:type="dxa"/>
            <w:shd w:val="clear" w:color="auto" w:fill="auto"/>
          </w:tcPr>
          <w:p w14:paraId="3A129926" w14:textId="77777777" w:rsidR="002649A3" w:rsidRPr="00537A91" w:rsidRDefault="002649A3" w:rsidP="002649A3">
            <w:pPr>
              <w:pStyle w:val="Text"/>
            </w:pPr>
            <w:r>
              <w:t>kira~</w:t>
            </w:r>
            <w:r w:rsidRPr="00537A91">
              <w:t>kira</w:t>
            </w:r>
          </w:p>
        </w:tc>
        <w:tc>
          <w:tcPr>
            <w:tcW w:w="756" w:type="dxa"/>
            <w:shd w:val="clear" w:color="auto" w:fill="auto"/>
          </w:tcPr>
          <w:p w14:paraId="768A078A" w14:textId="77777777" w:rsidR="002649A3" w:rsidRPr="00537A91" w:rsidRDefault="002649A3" w:rsidP="002649A3">
            <w:pPr>
              <w:pStyle w:val="Text"/>
            </w:pPr>
            <w:r w:rsidRPr="00537A91">
              <w:t>bisa</w:t>
            </w:r>
          </w:p>
        </w:tc>
        <w:tc>
          <w:tcPr>
            <w:tcW w:w="629" w:type="dxa"/>
            <w:shd w:val="clear" w:color="auto" w:fill="auto"/>
          </w:tcPr>
          <w:p w14:paraId="285036F0" w14:textId="77777777" w:rsidR="002649A3" w:rsidRPr="009A61EA" w:rsidRDefault="002649A3" w:rsidP="002649A3">
            <w:pPr>
              <w:pStyle w:val="Text"/>
            </w:pPr>
            <w:r w:rsidRPr="009A61EA">
              <w:t>kenal</w:t>
            </w:r>
          </w:p>
        </w:tc>
        <w:tc>
          <w:tcPr>
            <w:tcW w:w="651" w:type="dxa"/>
            <w:shd w:val="clear" w:color="auto" w:fill="auto"/>
          </w:tcPr>
          <w:p w14:paraId="28586E21" w14:textId="77777777" w:rsidR="002649A3" w:rsidRPr="009A61EA" w:rsidRDefault="002649A3" w:rsidP="002649A3">
            <w:pPr>
              <w:pStyle w:val="Text"/>
            </w:pPr>
            <w:r w:rsidRPr="009A61EA">
              <w:t>bapa</w:t>
            </w:r>
          </w:p>
        </w:tc>
        <w:tc>
          <w:tcPr>
            <w:tcW w:w="396" w:type="dxa"/>
            <w:shd w:val="clear" w:color="auto" w:fill="auto"/>
          </w:tcPr>
          <w:p w14:paraId="6385B2C4" w14:textId="77777777" w:rsidR="002649A3" w:rsidRPr="00705E28" w:rsidRDefault="002649A3" w:rsidP="002649A3">
            <w:pPr>
              <w:pStyle w:val="Text"/>
              <w:rPr>
                <w:rStyle w:val="ChBlueBold"/>
              </w:rPr>
            </w:pPr>
            <w:r w:rsidRPr="00705E28">
              <w:rPr>
                <w:rStyle w:val="ChBlueBold"/>
              </w:rPr>
              <w:t>ka</w:t>
            </w:r>
          </w:p>
        </w:tc>
        <w:tc>
          <w:tcPr>
            <w:tcW w:w="607" w:type="dxa"/>
            <w:shd w:val="clear" w:color="auto" w:fill="auto"/>
          </w:tcPr>
          <w:p w14:paraId="1B27EDAF" w14:textId="77777777" w:rsidR="002649A3" w:rsidRPr="00D83C81" w:rsidRDefault="002649A3" w:rsidP="002649A3">
            <w:pPr>
              <w:pStyle w:val="Text"/>
            </w:pPr>
            <w:r w:rsidRPr="00D83C81">
              <w:rPr>
                <w:rStyle w:val="ChBlueBold"/>
              </w:rPr>
              <w:t>tida</w:t>
            </w:r>
            <w:r w:rsidRPr="00D83C81">
              <w:t>?</w:t>
            </w:r>
          </w:p>
        </w:tc>
      </w:tr>
      <w:tr w:rsidR="00AC23C4" w:rsidRPr="00AC23C4" w14:paraId="77DBA301" w14:textId="77777777" w:rsidTr="00640703">
        <w:tc>
          <w:tcPr>
            <w:tcW w:w="709" w:type="dxa"/>
            <w:shd w:val="clear" w:color="auto" w:fill="auto"/>
          </w:tcPr>
          <w:p w14:paraId="6208ABFC" w14:textId="77777777" w:rsidR="002649A3" w:rsidRPr="000A6233" w:rsidRDefault="002649A3" w:rsidP="002649A3">
            <w:pPr>
              <w:pStyle w:val="GlossEng"/>
            </w:pPr>
          </w:p>
        </w:tc>
        <w:tc>
          <w:tcPr>
            <w:tcW w:w="1015" w:type="dxa"/>
            <w:shd w:val="clear" w:color="auto" w:fill="auto"/>
          </w:tcPr>
          <w:p w14:paraId="01BABF9D" w14:textId="77777777" w:rsidR="002649A3" w:rsidRPr="000A6233" w:rsidRDefault="002649A3" w:rsidP="002649A3">
            <w:pPr>
              <w:pStyle w:val="GlossEng"/>
            </w:pPr>
            <w:r w:rsidRPr="0099608C">
              <w:rPr>
                <w:rStyle w:val="ChSmallCaps"/>
              </w:rPr>
              <w:t>rdp</w:t>
            </w:r>
            <w:r w:rsidRPr="000A6233">
              <w:t>~think</w:t>
            </w:r>
          </w:p>
        </w:tc>
        <w:tc>
          <w:tcPr>
            <w:tcW w:w="756" w:type="dxa"/>
            <w:shd w:val="clear" w:color="auto" w:fill="auto"/>
          </w:tcPr>
          <w:p w14:paraId="74558E13" w14:textId="5BF7B27A" w:rsidR="002649A3" w:rsidRPr="000A6233" w:rsidRDefault="002649A3" w:rsidP="00640703">
            <w:pPr>
              <w:pStyle w:val="GlossEng"/>
            </w:pPr>
            <w:r>
              <w:t>be.</w:t>
            </w:r>
            <w:r w:rsidR="00640703">
              <w:t>a</w:t>
            </w:r>
            <w:r w:rsidRPr="000A6233">
              <w:t>ble</w:t>
            </w:r>
          </w:p>
        </w:tc>
        <w:tc>
          <w:tcPr>
            <w:tcW w:w="629" w:type="dxa"/>
            <w:shd w:val="clear" w:color="auto" w:fill="auto"/>
          </w:tcPr>
          <w:p w14:paraId="113856E9" w14:textId="77777777" w:rsidR="002649A3" w:rsidRPr="000A6233" w:rsidRDefault="002649A3" w:rsidP="002649A3">
            <w:pPr>
              <w:pStyle w:val="GlossEng"/>
            </w:pPr>
            <w:r w:rsidRPr="000A6233">
              <w:t>know</w:t>
            </w:r>
          </w:p>
        </w:tc>
        <w:tc>
          <w:tcPr>
            <w:tcW w:w="651" w:type="dxa"/>
            <w:shd w:val="clear" w:color="auto" w:fill="auto"/>
          </w:tcPr>
          <w:p w14:paraId="396AD155" w14:textId="77777777" w:rsidR="002649A3" w:rsidRPr="000A6233" w:rsidRDefault="002649A3" w:rsidP="002649A3">
            <w:pPr>
              <w:pStyle w:val="GlossEng"/>
            </w:pPr>
            <w:r w:rsidRPr="000A6233">
              <w:t>father</w:t>
            </w:r>
          </w:p>
        </w:tc>
        <w:tc>
          <w:tcPr>
            <w:tcW w:w="396" w:type="dxa"/>
            <w:shd w:val="clear" w:color="auto" w:fill="auto"/>
          </w:tcPr>
          <w:p w14:paraId="51ED758E" w14:textId="77777777" w:rsidR="002649A3" w:rsidRPr="000A6233" w:rsidRDefault="002649A3" w:rsidP="002649A3">
            <w:pPr>
              <w:pStyle w:val="GlossEng"/>
            </w:pPr>
            <w:r>
              <w:t>or</w:t>
            </w:r>
          </w:p>
        </w:tc>
        <w:tc>
          <w:tcPr>
            <w:tcW w:w="607" w:type="dxa"/>
            <w:shd w:val="clear" w:color="auto" w:fill="auto"/>
          </w:tcPr>
          <w:p w14:paraId="1DC3B3F6" w14:textId="77777777" w:rsidR="002649A3" w:rsidRPr="0099608C" w:rsidRDefault="002649A3" w:rsidP="002649A3">
            <w:pPr>
              <w:pStyle w:val="GlossEng"/>
              <w:rPr>
                <w:rStyle w:val="ChSmallCaps"/>
              </w:rPr>
            </w:pPr>
            <w:r w:rsidRPr="0099608C">
              <w:rPr>
                <w:rStyle w:val="ChSmallCaps"/>
              </w:rPr>
              <w:t>neg</w:t>
            </w:r>
          </w:p>
        </w:tc>
      </w:tr>
    </w:tbl>
    <w:p w14:paraId="400957DF" w14:textId="0BC2BE01" w:rsidR="002649A3" w:rsidRDefault="00B7093A" w:rsidP="002649A3">
      <w:pPr>
        <w:pStyle w:val="FreeTranslEng"/>
      </w:pPr>
      <w:r>
        <w:t>‘</w:t>
      </w:r>
      <w:r w:rsidR="002649A3">
        <w:t xml:space="preserve">do you think you can </w:t>
      </w:r>
      <w:r w:rsidR="002649A3" w:rsidRPr="009A61EA">
        <w:t>recognize me (</w:t>
      </w:r>
      <w:r>
        <w:t>‘</w:t>
      </w:r>
      <w:r w:rsidR="002649A3" w:rsidRPr="009A61EA">
        <w:t>father</w:t>
      </w:r>
      <w:r>
        <w:t>’</w:t>
      </w:r>
      <w:r w:rsidR="002649A3" w:rsidRPr="009A61EA">
        <w:t xml:space="preserve">) </w:t>
      </w:r>
      <w:r w:rsidR="002649A3" w:rsidRPr="00705E28">
        <w:rPr>
          <w:rStyle w:val="ChBlueBold"/>
        </w:rPr>
        <w:t>or not</w:t>
      </w:r>
      <w:r w:rsidR="002649A3" w:rsidRPr="00EB0FA6">
        <w:t>?</w:t>
      </w:r>
      <w:r>
        <w:t>’</w:t>
      </w:r>
      <w:r w:rsidR="002649A3" w:rsidRPr="0056784A">
        <w:t xml:space="preserve"> </w:t>
      </w:r>
      <w:r w:rsidR="002649A3">
        <w:rPr>
          <w:rStyle w:val="ExampleSource"/>
        </w:rPr>
        <w:t>[080922-001a-CvPh.1301</w:t>
      </w:r>
      <w:r w:rsidR="002649A3" w:rsidRPr="00332CB7">
        <w:rPr>
          <w:rStyle w:val="ExampleSource"/>
        </w:rPr>
        <w:t>]</w:t>
      </w:r>
    </w:p>
    <w:tbl>
      <w:tblPr>
        <w:tblW w:w="5462" w:type="dxa"/>
        <w:tblCellMar>
          <w:left w:w="42" w:type="dxa"/>
          <w:right w:w="42" w:type="dxa"/>
        </w:tblCellMar>
        <w:tblLook w:val="01E0" w:firstRow="1" w:lastRow="1" w:firstColumn="1" w:lastColumn="1" w:noHBand="0" w:noVBand="0"/>
      </w:tblPr>
      <w:tblGrid>
        <w:gridCol w:w="709"/>
        <w:gridCol w:w="751"/>
        <w:gridCol w:w="695"/>
        <w:gridCol w:w="562"/>
        <w:gridCol w:w="718"/>
        <w:gridCol w:w="373"/>
        <w:gridCol w:w="651"/>
        <w:gridCol w:w="396"/>
        <w:gridCol w:w="607"/>
      </w:tblGrid>
      <w:tr w:rsidR="00AC23C4" w:rsidRPr="005F3BBD" w14:paraId="3861BEAD" w14:textId="77777777" w:rsidTr="00AC23C4">
        <w:tc>
          <w:tcPr>
            <w:tcW w:w="709" w:type="dxa"/>
            <w:shd w:val="clear" w:color="auto" w:fill="auto"/>
          </w:tcPr>
          <w:p w14:paraId="417CDF40" w14:textId="77777777" w:rsidR="002649A3" w:rsidRPr="008A3EB0" w:rsidRDefault="002649A3" w:rsidP="002649A3">
            <w:pPr>
              <w:pStyle w:val="O0Nwnext"/>
            </w:pPr>
            <w:bookmarkStart w:id="5004" w:name="_Ref364091543"/>
            <w:r w:rsidRPr="007A0BC8">
              <w:t>(</w:t>
            </w:r>
            <w:fldSimple w:instr=" SEQ ( \* ARABIC \s 1 ">
              <w:r w:rsidR="00154D81">
                <w:rPr>
                  <w:noProof/>
                </w:rPr>
                <w:t>39</w:t>
              </w:r>
            </w:fldSimple>
            <w:r w:rsidRPr="007A0BC8">
              <w:t>)</w:t>
            </w:r>
            <w:bookmarkEnd w:id="5004"/>
          </w:p>
        </w:tc>
        <w:tc>
          <w:tcPr>
            <w:tcW w:w="751" w:type="dxa"/>
            <w:shd w:val="clear" w:color="auto" w:fill="auto"/>
          </w:tcPr>
          <w:p w14:paraId="6E8D80E6" w14:textId="77777777" w:rsidR="002649A3" w:rsidRPr="000A6233" w:rsidRDefault="002649A3" w:rsidP="002649A3">
            <w:pPr>
              <w:pStyle w:val="Text"/>
            </w:pPr>
            <w:r w:rsidRPr="000A6233">
              <w:t>mama</w:t>
            </w:r>
          </w:p>
        </w:tc>
        <w:tc>
          <w:tcPr>
            <w:tcW w:w="695" w:type="dxa"/>
            <w:shd w:val="clear" w:color="auto" w:fill="auto"/>
          </w:tcPr>
          <w:p w14:paraId="4596F1EA" w14:textId="77777777" w:rsidR="002649A3" w:rsidRPr="008B03CF" w:rsidRDefault="008B03CF" w:rsidP="002649A3">
            <w:pPr>
              <w:pStyle w:val="Text"/>
            </w:pPr>
            <w:r w:rsidRPr="008B03CF">
              <w:t>Rahab</w:t>
            </w:r>
          </w:p>
        </w:tc>
        <w:tc>
          <w:tcPr>
            <w:tcW w:w="562" w:type="dxa"/>
            <w:shd w:val="clear" w:color="auto" w:fill="auto"/>
          </w:tcPr>
          <w:p w14:paraId="4ACB694F" w14:textId="77777777" w:rsidR="002649A3" w:rsidRPr="000A6233" w:rsidRDefault="002649A3" w:rsidP="002649A3">
            <w:pPr>
              <w:pStyle w:val="Text"/>
            </w:pPr>
            <w:r w:rsidRPr="000A6233">
              <w:t>ada</w:t>
            </w:r>
          </w:p>
        </w:tc>
        <w:tc>
          <w:tcPr>
            <w:tcW w:w="718" w:type="dxa"/>
            <w:shd w:val="clear" w:color="auto" w:fill="auto"/>
          </w:tcPr>
          <w:p w14:paraId="7893EA97" w14:textId="77777777" w:rsidR="002649A3" w:rsidRPr="009A61EA" w:rsidRDefault="002649A3" w:rsidP="002649A3">
            <w:pPr>
              <w:pStyle w:val="Text"/>
            </w:pPr>
            <w:r w:rsidRPr="009A61EA">
              <w:t>datang</w:t>
            </w:r>
          </w:p>
        </w:tc>
        <w:tc>
          <w:tcPr>
            <w:tcW w:w="373" w:type="dxa"/>
            <w:shd w:val="clear" w:color="auto" w:fill="auto"/>
          </w:tcPr>
          <w:p w14:paraId="5D9B9C76" w14:textId="77777777" w:rsidR="002649A3" w:rsidRPr="009A61EA" w:rsidRDefault="002649A3" w:rsidP="002649A3">
            <w:pPr>
              <w:pStyle w:val="Text"/>
            </w:pPr>
            <w:r w:rsidRPr="009A61EA">
              <w:t>ke</w:t>
            </w:r>
          </w:p>
        </w:tc>
        <w:tc>
          <w:tcPr>
            <w:tcW w:w="651" w:type="dxa"/>
            <w:shd w:val="clear" w:color="auto" w:fill="auto"/>
          </w:tcPr>
          <w:p w14:paraId="35CE5394" w14:textId="77777777" w:rsidR="002649A3" w:rsidRPr="009A61EA" w:rsidRDefault="002649A3" w:rsidP="002649A3">
            <w:pPr>
              <w:pStyle w:val="Text"/>
            </w:pPr>
            <w:r w:rsidRPr="009A61EA">
              <w:t>ruma</w:t>
            </w:r>
          </w:p>
        </w:tc>
        <w:tc>
          <w:tcPr>
            <w:tcW w:w="396" w:type="dxa"/>
            <w:shd w:val="clear" w:color="auto" w:fill="auto"/>
          </w:tcPr>
          <w:p w14:paraId="47692025" w14:textId="77777777" w:rsidR="002649A3" w:rsidRPr="00705E28" w:rsidRDefault="002649A3" w:rsidP="002649A3">
            <w:pPr>
              <w:pStyle w:val="Text"/>
              <w:rPr>
                <w:rStyle w:val="ChBlueBold"/>
              </w:rPr>
            </w:pPr>
            <w:r w:rsidRPr="00705E28">
              <w:rPr>
                <w:rStyle w:val="ChBlueBold"/>
              </w:rPr>
              <w:t>ka</w:t>
            </w:r>
          </w:p>
        </w:tc>
        <w:tc>
          <w:tcPr>
            <w:tcW w:w="607" w:type="dxa"/>
            <w:shd w:val="clear" w:color="auto" w:fill="auto"/>
          </w:tcPr>
          <w:p w14:paraId="2702FAF1" w14:textId="77777777" w:rsidR="002649A3" w:rsidRPr="00D83C81" w:rsidRDefault="002649A3" w:rsidP="002649A3">
            <w:pPr>
              <w:pStyle w:val="Text"/>
            </w:pPr>
            <w:r w:rsidRPr="00D83C81">
              <w:rPr>
                <w:rStyle w:val="ChBlueBold"/>
              </w:rPr>
              <w:t>tida</w:t>
            </w:r>
            <w:r w:rsidRPr="00D83C81">
              <w:t>?</w:t>
            </w:r>
          </w:p>
        </w:tc>
      </w:tr>
      <w:tr w:rsidR="00AC23C4" w:rsidRPr="00AC23C4" w14:paraId="789A18F9" w14:textId="77777777" w:rsidTr="00AC23C4">
        <w:tc>
          <w:tcPr>
            <w:tcW w:w="709" w:type="dxa"/>
            <w:shd w:val="clear" w:color="auto" w:fill="auto"/>
          </w:tcPr>
          <w:p w14:paraId="18DCC57F" w14:textId="77777777" w:rsidR="002649A3" w:rsidRPr="00754411" w:rsidRDefault="002649A3" w:rsidP="002649A3">
            <w:pPr>
              <w:pStyle w:val="GlossEng"/>
            </w:pPr>
          </w:p>
        </w:tc>
        <w:tc>
          <w:tcPr>
            <w:tcW w:w="751" w:type="dxa"/>
            <w:shd w:val="clear" w:color="auto" w:fill="auto"/>
          </w:tcPr>
          <w:p w14:paraId="68915A06" w14:textId="77777777" w:rsidR="002649A3" w:rsidRPr="000A6233" w:rsidRDefault="002649A3" w:rsidP="002649A3">
            <w:pPr>
              <w:pStyle w:val="GlossEng"/>
            </w:pPr>
            <w:r w:rsidRPr="000A6233">
              <w:t>mother</w:t>
            </w:r>
          </w:p>
        </w:tc>
        <w:tc>
          <w:tcPr>
            <w:tcW w:w="695" w:type="dxa"/>
            <w:shd w:val="clear" w:color="auto" w:fill="auto"/>
          </w:tcPr>
          <w:p w14:paraId="2B377D8F" w14:textId="77777777" w:rsidR="002649A3" w:rsidRPr="000A6233" w:rsidRDefault="008B03CF" w:rsidP="002649A3">
            <w:pPr>
              <w:pStyle w:val="GlossEng"/>
            </w:pPr>
            <w:r w:rsidRPr="008B03CF">
              <w:t>Rahab</w:t>
            </w:r>
          </w:p>
        </w:tc>
        <w:tc>
          <w:tcPr>
            <w:tcW w:w="562" w:type="dxa"/>
            <w:shd w:val="clear" w:color="auto" w:fill="auto"/>
          </w:tcPr>
          <w:p w14:paraId="0AD8A793" w14:textId="77777777" w:rsidR="002649A3" w:rsidRPr="000A6233" w:rsidRDefault="002649A3" w:rsidP="002649A3">
            <w:pPr>
              <w:pStyle w:val="GlossEng"/>
            </w:pPr>
            <w:r w:rsidRPr="000A6233">
              <w:t>exist</w:t>
            </w:r>
          </w:p>
        </w:tc>
        <w:tc>
          <w:tcPr>
            <w:tcW w:w="718" w:type="dxa"/>
            <w:shd w:val="clear" w:color="auto" w:fill="auto"/>
          </w:tcPr>
          <w:p w14:paraId="34A176F6" w14:textId="77777777" w:rsidR="002649A3" w:rsidRPr="000A6233" w:rsidRDefault="002649A3" w:rsidP="002649A3">
            <w:pPr>
              <w:pStyle w:val="GlossEng"/>
            </w:pPr>
            <w:r w:rsidRPr="000A6233">
              <w:t>come</w:t>
            </w:r>
          </w:p>
        </w:tc>
        <w:tc>
          <w:tcPr>
            <w:tcW w:w="373" w:type="dxa"/>
            <w:shd w:val="clear" w:color="auto" w:fill="auto"/>
          </w:tcPr>
          <w:p w14:paraId="315D9CED" w14:textId="77777777" w:rsidR="002649A3" w:rsidRPr="000A6233" w:rsidRDefault="002649A3" w:rsidP="002649A3">
            <w:pPr>
              <w:pStyle w:val="GlossEng"/>
            </w:pPr>
            <w:r w:rsidRPr="000A6233">
              <w:t>to</w:t>
            </w:r>
          </w:p>
        </w:tc>
        <w:tc>
          <w:tcPr>
            <w:tcW w:w="651" w:type="dxa"/>
            <w:shd w:val="clear" w:color="auto" w:fill="auto"/>
          </w:tcPr>
          <w:p w14:paraId="6F59F69A" w14:textId="77777777" w:rsidR="002649A3" w:rsidRPr="000A6233" w:rsidRDefault="002649A3" w:rsidP="002649A3">
            <w:pPr>
              <w:pStyle w:val="GlossEng"/>
            </w:pPr>
            <w:r w:rsidRPr="000A6233">
              <w:t>house</w:t>
            </w:r>
          </w:p>
        </w:tc>
        <w:tc>
          <w:tcPr>
            <w:tcW w:w="396" w:type="dxa"/>
            <w:shd w:val="clear" w:color="auto" w:fill="auto"/>
          </w:tcPr>
          <w:p w14:paraId="69566F39" w14:textId="77777777" w:rsidR="002649A3" w:rsidRPr="000A6233" w:rsidRDefault="002649A3" w:rsidP="002649A3">
            <w:pPr>
              <w:pStyle w:val="GlossEng"/>
            </w:pPr>
            <w:r w:rsidRPr="000A6233">
              <w:t>or</w:t>
            </w:r>
          </w:p>
        </w:tc>
        <w:tc>
          <w:tcPr>
            <w:tcW w:w="607" w:type="dxa"/>
            <w:shd w:val="clear" w:color="auto" w:fill="auto"/>
          </w:tcPr>
          <w:p w14:paraId="33F5D285" w14:textId="77777777" w:rsidR="002649A3" w:rsidRPr="0099608C" w:rsidRDefault="002649A3" w:rsidP="002649A3">
            <w:pPr>
              <w:pStyle w:val="GlossEng"/>
              <w:rPr>
                <w:rStyle w:val="ChSmallCaps"/>
              </w:rPr>
            </w:pPr>
            <w:r w:rsidRPr="0099608C">
              <w:rPr>
                <w:rStyle w:val="ChSmallCaps"/>
              </w:rPr>
              <w:t>neg</w:t>
            </w:r>
          </w:p>
        </w:tc>
      </w:tr>
    </w:tbl>
    <w:p w14:paraId="4ABCEE6F" w14:textId="55386BF1" w:rsidR="002649A3" w:rsidRDefault="00B7093A" w:rsidP="002649A3">
      <w:pPr>
        <w:pStyle w:val="FreeTranslEng"/>
      </w:pPr>
      <w:r>
        <w:t>‘</w:t>
      </w:r>
      <w:r w:rsidR="002649A3">
        <w:t xml:space="preserve">did mother </w:t>
      </w:r>
      <w:r w:rsidR="008B03CF" w:rsidRPr="008B03CF">
        <w:t>Rahab</w:t>
      </w:r>
      <w:r w:rsidR="002649A3" w:rsidRPr="009A61EA">
        <w:t xml:space="preserve"> come</w:t>
      </w:r>
      <w:r w:rsidR="009A598A">
        <w:t xml:space="preserve"> </w:t>
      </w:r>
      <w:r w:rsidR="002649A3" w:rsidRPr="009A61EA">
        <w:t>(</w:t>
      </w:r>
      <w:r w:rsidR="002649A3" w:rsidRPr="0099608C">
        <w:rPr>
          <w:rStyle w:val="ChSmallCaps"/>
        </w:rPr>
        <w:t>emph</w:t>
      </w:r>
      <w:r w:rsidR="002649A3" w:rsidRPr="009A61EA">
        <w:t xml:space="preserve">) to the house </w:t>
      </w:r>
      <w:r w:rsidR="002649A3" w:rsidRPr="00705E28">
        <w:rPr>
          <w:rStyle w:val="ChBlueBold"/>
        </w:rPr>
        <w:t>or not</w:t>
      </w:r>
      <w:r w:rsidR="002649A3" w:rsidRPr="00EB0FA6">
        <w:t>?</w:t>
      </w:r>
      <w:r>
        <w:t>’</w:t>
      </w:r>
      <w:r w:rsidR="002649A3" w:rsidRPr="0056784A">
        <w:t xml:space="preserve"> </w:t>
      </w:r>
      <w:r w:rsidR="002649A3" w:rsidRPr="00301C1E">
        <w:rPr>
          <w:rStyle w:val="ExampleSource"/>
        </w:rPr>
        <w:t>[081110-003-Cv.0001]</w:t>
      </w:r>
    </w:p>
    <w:tbl>
      <w:tblPr>
        <w:tblW w:w="0" w:type="auto"/>
        <w:tblCellMar>
          <w:left w:w="42" w:type="dxa"/>
          <w:right w:w="42" w:type="dxa"/>
        </w:tblCellMar>
        <w:tblLook w:val="01E0" w:firstRow="1" w:lastRow="1" w:firstColumn="1" w:lastColumn="1" w:noHBand="0" w:noVBand="0"/>
      </w:tblPr>
      <w:tblGrid>
        <w:gridCol w:w="709"/>
        <w:gridCol w:w="489"/>
        <w:gridCol w:w="773"/>
        <w:gridCol w:w="773"/>
        <w:gridCol w:w="484"/>
      </w:tblGrid>
      <w:tr w:rsidR="00AC23C4" w:rsidRPr="005F3BBD" w14:paraId="3D2C7D56" w14:textId="77777777" w:rsidTr="00AC23C4">
        <w:tc>
          <w:tcPr>
            <w:tcW w:w="709" w:type="dxa"/>
            <w:shd w:val="clear" w:color="auto" w:fill="auto"/>
          </w:tcPr>
          <w:p w14:paraId="4D13FA68" w14:textId="77777777" w:rsidR="002649A3" w:rsidRPr="008A3EB0" w:rsidRDefault="002649A3" w:rsidP="002649A3">
            <w:pPr>
              <w:pStyle w:val="O0Nwnext"/>
            </w:pPr>
            <w:bookmarkStart w:id="5005" w:name="_Ref364091544"/>
            <w:r w:rsidRPr="007A0BC8">
              <w:t>(</w:t>
            </w:r>
            <w:fldSimple w:instr=" SEQ ( \* ARABIC \s 1 ">
              <w:r w:rsidR="00154D81">
                <w:rPr>
                  <w:noProof/>
                </w:rPr>
                <w:t>40</w:t>
              </w:r>
            </w:fldSimple>
            <w:r w:rsidRPr="007A0BC8">
              <w:t>)</w:t>
            </w:r>
            <w:bookmarkEnd w:id="5005"/>
          </w:p>
        </w:tc>
        <w:tc>
          <w:tcPr>
            <w:tcW w:w="489" w:type="dxa"/>
            <w:shd w:val="clear" w:color="auto" w:fill="auto"/>
          </w:tcPr>
          <w:p w14:paraId="127A38B5" w14:textId="77777777" w:rsidR="002649A3" w:rsidRPr="000A6233" w:rsidRDefault="002649A3" w:rsidP="002649A3">
            <w:pPr>
              <w:pStyle w:val="Text"/>
            </w:pPr>
            <w:r>
              <w:t>d</w:t>
            </w:r>
            <w:r w:rsidRPr="000A6233">
              <w:t>e</w:t>
            </w:r>
          </w:p>
        </w:tc>
        <w:tc>
          <w:tcPr>
            <w:tcW w:w="773" w:type="dxa"/>
            <w:shd w:val="clear" w:color="auto" w:fill="auto"/>
          </w:tcPr>
          <w:p w14:paraId="75DE31D2" w14:textId="77777777" w:rsidR="002649A3" w:rsidRPr="000A6233" w:rsidRDefault="002649A3" w:rsidP="002649A3">
            <w:pPr>
              <w:pStyle w:val="Text"/>
            </w:pPr>
            <w:r>
              <w:t>su</w:t>
            </w:r>
          </w:p>
        </w:tc>
        <w:tc>
          <w:tcPr>
            <w:tcW w:w="773" w:type="dxa"/>
            <w:shd w:val="clear" w:color="auto" w:fill="auto"/>
          </w:tcPr>
          <w:p w14:paraId="682A3CB9" w14:textId="77777777" w:rsidR="002649A3" w:rsidRPr="009A61EA" w:rsidRDefault="002649A3" w:rsidP="002649A3">
            <w:pPr>
              <w:pStyle w:val="Text"/>
            </w:pPr>
            <w:r w:rsidRPr="009A61EA">
              <w:t>datang</w:t>
            </w:r>
          </w:p>
        </w:tc>
        <w:tc>
          <w:tcPr>
            <w:tcW w:w="484" w:type="dxa"/>
            <w:shd w:val="clear" w:color="auto" w:fill="auto"/>
          </w:tcPr>
          <w:p w14:paraId="376873BA" w14:textId="77777777" w:rsidR="002649A3" w:rsidRPr="00D83C81" w:rsidRDefault="002649A3" w:rsidP="002649A3">
            <w:pPr>
              <w:pStyle w:val="Text"/>
            </w:pPr>
            <w:r w:rsidRPr="00D83C81">
              <w:rPr>
                <w:rStyle w:val="ChBlueBold"/>
              </w:rPr>
              <w:t>ka</w:t>
            </w:r>
            <w:r>
              <w:t>?</w:t>
            </w:r>
          </w:p>
        </w:tc>
      </w:tr>
      <w:tr w:rsidR="00AC23C4" w:rsidRPr="00AC23C4" w14:paraId="79BB1C2A" w14:textId="77777777" w:rsidTr="00AC23C4">
        <w:tc>
          <w:tcPr>
            <w:tcW w:w="709" w:type="dxa"/>
            <w:shd w:val="clear" w:color="auto" w:fill="auto"/>
          </w:tcPr>
          <w:p w14:paraId="6ED1331E" w14:textId="77777777" w:rsidR="002649A3" w:rsidRPr="00754411" w:rsidRDefault="002649A3" w:rsidP="002649A3">
            <w:pPr>
              <w:pStyle w:val="GlossEng"/>
            </w:pPr>
          </w:p>
        </w:tc>
        <w:tc>
          <w:tcPr>
            <w:tcW w:w="489" w:type="dxa"/>
            <w:shd w:val="clear" w:color="auto" w:fill="auto"/>
          </w:tcPr>
          <w:p w14:paraId="6AA2EECC" w14:textId="77777777" w:rsidR="002649A3" w:rsidRPr="0099608C" w:rsidRDefault="002649A3" w:rsidP="002649A3">
            <w:pPr>
              <w:pStyle w:val="GlossEng"/>
              <w:rPr>
                <w:rStyle w:val="ChSmallCaps"/>
              </w:rPr>
            </w:pPr>
            <w:r w:rsidRPr="0099608C">
              <w:rPr>
                <w:rStyle w:val="ChSmallCaps"/>
              </w:rPr>
              <w:t>3sg</w:t>
            </w:r>
          </w:p>
        </w:tc>
        <w:tc>
          <w:tcPr>
            <w:tcW w:w="773" w:type="dxa"/>
            <w:shd w:val="clear" w:color="auto" w:fill="auto"/>
          </w:tcPr>
          <w:p w14:paraId="07AFED57" w14:textId="77777777" w:rsidR="002649A3" w:rsidRPr="000A6233" w:rsidRDefault="002649A3" w:rsidP="002649A3">
            <w:pPr>
              <w:pStyle w:val="GlossEng"/>
            </w:pPr>
            <w:r w:rsidRPr="000A6233">
              <w:t>already</w:t>
            </w:r>
          </w:p>
        </w:tc>
        <w:tc>
          <w:tcPr>
            <w:tcW w:w="773" w:type="dxa"/>
            <w:shd w:val="clear" w:color="auto" w:fill="auto"/>
          </w:tcPr>
          <w:p w14:paraId="0330E54C" w14:textId="77777777" w:rsidR="002649A3" w:rsidRPr="000A6233" w:rsidRDefault="002649A3" w:rsidP="002649A3">
            <w:pPr>
              <w:pStyle w:val="GlossEng"/>
            </w:pPr>
            <w:r w:rsidRPr="000A6233">
              <w:t>come</w:t>
            </w:r>
          </w:p>
        </w:tc>
        <w:tc>
          <w:tcPr>
            <w:tcW w:w="484" w:type="dxa"/>
            <w:shd w:val="clear" w:color="auto" w:fill="auto"/>
          </w:tcPr>
          <w:p w14:paraId="05D93B0D" w14:textId="77777777" w:rsidR="002649A3" w:rsidRPr="000A6233" w:rsidRDefault="002649A3" w:rsidP="002649A3">
            <w:pPr>
              <w:pStyle w:val="GlossEng"/>
            </w:pPr>
            <w:r>
              <w:t>or</w:t>
            </w:r>
          </w:p>
        </w:tc>
      </w:tr>
    </w:tbl>
    <w:p w14:paraId="1A34822B" w14:textId="031E6541" w:rsidR="002649A3" w:rsidRDefault="00B7093A" w:rsidP="002649A3">
      <w:pPr>
        <w:pStyle w:val="FreeTranslEng"/>
      </w:pPr>
      <w:r>
        <w:t>‘</w:t>
      </w:r>
      <w:r w:rsidR="002649A3">
        <w:t xml:space="preserve">did he already </w:t>
      </w:r>
      <w:r w:rsidR="002649A3" w:rsidRPr="009A61EA">
        <w:t xml:space="preserve">come </w:t>
      </w:r>
      <w:r w:rsidR="002649A3" w:rsidRPr="00705E28">
        <w:rPr>
          <w:rStyle w:val="ChBlueBold"/>
        </w:rPr>
        <w:t>or (not)</w:t>
      </w:r>
      <w:r w:rsidR="002649A3" w:rsidRPr="00EB0FA6">
        <w:t>?</w:t>
      </w:r>
      <w:r>
        <w:t>’</w:t>
      </w:r>
      <w:r w:rsidR="002649A3" w:rsidRPr="0056784A">
        <w:t xml:space="preserve"> </w:t>
      </w:r>
      <w:r w:rsidR="002649A3" w:rsidRPr="00537A91">
        <w:rPr>
          <w:rStyle w:val="ExampleSource"/>
        </w:rPr>
        <w:t>[080925-003-Cv.0138]</w:t>
      </w:r>
    </w:p>
    <w:tbl>
      <w:tblPr>
        <w:tblW w:w="0" w:type="auto"/>
        <w:tblCellMar>
          <w:left w:w="42" w:type="dxa"/>
          <w:right w:w="42" w:type="dxa"/>
        </w:tblCellMar>
        <w:tblLook w:val="01E0" w:firstRow="1" w:lastRow="1" w:firstColumn="1" w:lastColumn="1" w:noHBand="0" w:noVBand="0"/>
      </w:tblPr>
      <w:tblGrid>
        <w:gridCol w:w="709"/>
        <w:gridCol w:w="489"/>
        <w:gridCol w:w="562"/>
        <w:gridCol w:w="706"/>
        <w:gridCol w:w="484"/>
      </w:tblGrid>
      <w:tr w:rsidR="00AC23C4" w:rsidRPr="005F3BBD" w14:paraId="01C41DF8" w14:textId="77777777" w:rsidTr="00AC23C4">
        <w:tc>
          <w:tcPr>
            <w:tcW w:w="709" w:type="dxa"/>
            <w:shd w:val="clear" w:color="auto" w:fill="auto"/>
          </w:tcPr>
          <w:p w14:paraId="6B726D2E" w14:textId="77777777" w:rsidR="002649A3" w:rsidRPr="008A3EB0" w:rsidRDefault="002649A3" w:rsidP="002649A3">
            <w:pPr>
              <w:pStyle w:val="O0Nwnext"/>
            </w:pPr>
            <w:bookmarkStart w:id="5006" w:name="_Ref364091545"/>
            <w:r w:rsidRPr="007A0BC8">
              <w:t>(</w:t>
            </w:r>
            <w:fldSimple w:instr=" SEQ ( \* ARABIC \s 1 ">
              <w:r w:rsidR="00154D81">
                <w:rPr>
                  <w:noProof/>
                </w:rPr>
                <w:t>41</w:t>
              </w:r>
            </w:fldSimple>
            <w:r w:rsidRPr="007A0BC8">
              <w:t>)</w:t>
            </w:r>
            <w:bookmarkEnd w:id="5006"/>
          </w:p>
        </w:tc>
        <w:tc>
          <w:tcPr>
            <w:tcW w:w="489" w:type="dxa"/>
            <w:shd w:val="clear" w:color="auto" w:fill="auto"/>
          </w:tcPr>
          <w:p w14:paraId="1FD37B71" w14:textId="77777777" w:rsidR="002649A3" w:rsidRPr="000A6233" w:rsidRDefault="002649A3" w:rsidP="002649A3">
            <w:pPr>
              <w:pStyle w:val="Text"/>
            </w:pPr>
            <w:r w:rsidRPr="000A6233">
              <w:t>ko</w:t>
            </w:r>
          </w:p>
        </w:tc>
        <w:tc>
          <w:tcPr>
            <w:tcW w:w="562" w:type="dxa"/>
            <w:shd w:val="clear" w:color="auto" w:fill="auto"/>
          </w:tcPr>
          <w:p w14:paraId="0F33701A" w14:textId="77777777" w:rsidR="002649A3" w:rsidRPr="009A61EA" w:rsidRDefault="002649A3" w:rsidP="002649A3">
            <w:pPr>
              <w:pStyle w:val="Text"/>
            </w:pPr>
            <w:r w:rsidRPr="009A61EA">
              <w:t>ada</w:t>
            </w:r>
          </w:p>
        </w:tc>
        <w:tc>
          <w:tcPr>
            <w:tcW w:w="706" w:type="dxa"/>
            <w:shd w:val="clear" w:color="auto" w:fill="auto"/>
          </w:tcPr>
          <w:p w14:paraId="436044F3" w14:textId="77777777" w:rsidR="002649A3" w:rsidRPr="009A61EA" w:rsidRDefault="002649A3" w:rsidP="002649A3">
            <w:pPr>
              <w:pStyle w:val="Text"/>
            </w:pPr>
            <w:r w:rsidRPr="009A61EA">
              <w:t>karet</w:t>
            </w:r>
          </w:p>
        </w:tc>
        <w:tc>
          <w:tcPr>
            <w:tcW w:w="484" w:type="dxa"/>
            <w:shd w:val="clear" w:color="auto" w:fill="auto"/>
          </w:tcPr>
          <w:p w14:paraId="5F41FE42" w14:textId="77777777" w:rsidR="002649A3" w:rsidRPr="00D83C81" w:rsidRDefault="002649A3" w:rsidP="002649A3">
            <w:pPr>
              <w:pStyle w:val="Text"/>
            </w:pPr>
            <w:r w:rsidRPr="00D83C81">
              <w:rPr>
                <w:rStyle w:val="ChBlueBold"/>
              </w:rPr>
              <w:t>ka</w:t>
            </w:r>
            <w:r>
              <w:t>?</w:t>
            </w:r>
          </w:p>
        </w:tc>
      </w:tr>
      <w:tr w:rsidR="00AC23C4" w:rsidRPr="00AC23C4" w14:paraId="62773BC1" w14:textId="77777777" w:rsidTr="00AC23C4">
        <w:tc>
          <w:tcPr>
            <w:tcW w:w="709" w:type="dxa"/>
            <w:shd w:val="clear" w:color="auto" w:fill="auto"/>
          </w:tcPr>
          <w:p w14:paraId="5BBE6D76" w14:textId="77777777" w:rsidR="002649A3" w:rsidRPr="00754411" w:rsidRDefault="002649A3" w:rsidP="002649A3">
            <w:pPr>
              <w:pStyle w:val="GlossEng"/>
            </w:pPr>
          </w:p>
        </w:tc>
        <w:tc>
          <w:tcPr>
            <w:tcW w:w="489" w:type="dxa"/>
            <w:shd w:val="clear" w:color="auto" w:fill="auto"/>
          </w:tcPr>
          <w:p w14:paraId="337A34D1" w14:textId="77777777" w:rsidR="002649A3" w:rsidRPr="0099608C" w:rsidRDefault="002649A3" w:rsidP="002649A3">
            <w:pPr>
              <w:pStyle w:val="GlossEng"/>
              <w:rPr>
                <w:rStyle w:val="ChSmallCaps"/>
              </w:rPr>
            </w:pPr>
            <w:r w:rsidRPr="0099608C">
              <w:rPr>
                <w:rStyle w:val="ChSmallCaps"/>
              </w:rPr>
              <w:t>2sg</w:t>
            </w:r>
          </w:p>
        </w:tc>
        <w:tc>
          <w:tcPr>
            <w:tcW w:w="562" w:type="dxa"/>
            <w:shd w:val="clear" w:color="auto" w:fill="auto"/>
          </w:tcPr>
          <w:p w14:paraId="72490473" w14:textId="77777777" w:rsidR="002649A3" w:rsidRPr="000A6233" w:rsidRDefault="002649A3" w:rsidP="002649A3">
            <w:pPr>
              <w:pStyle w:val="GlossEng"/>
            </w:pPr>
            <w:r w:rsidRPr="000A6233">
              <w:t>exist</w:t>
            </w:r>
          </w:p>
        </w:tc>
        <w:tc>
          <w:tcPr>
            <w:tcW w:w="706" w:type="dxa"/>
            <w:shd w:val="clear" w:color="auto" w:fill="auto"/>
          </w:tcPr>
          <w:p w14:paraId="763C9766" w14:textId="77777777" w:rsidR="002649A3" w:rsidRPr="000A6233" w:rsidRDefault="002649A3" w:rsidP="002649A3">
            <w:pPr>
              <w:pStyle w:val="GlossEng"/>
            </w:pPr>
            <w:r w:rsidRPr="000A6233">
              <w:t>rubber</w:t>
            </w:r>
          </w:p>
        </w:tc>
        <w:tc>
          <w:tcPr>
            <w:tcW w:w="484" w:type="dxa"/>
            <w:shd w:val="clear" w:color="auto" w:fill="auto"/>
          </w:tcPr>
          <w:p w14:paraId="0D892C5A" w14:textId="77777777" w:rsidR="002649A3" w:rsidRPr="000A6233" w:rsidRDefault="002649A3" w:rsidP="002649A3">
            <w:pPr>
              <w:pStyle w:val="GlossEng"/>
            </w:pPr>
            <w:r>
              <w:t>or</w:t>
            </w:r>
          </w:p>
        </w:tc>
      </w:tr>
    </w:tbl>
    <w:p w14:paraId="133C4AC2" w14:textId="6FBDB447" w:rsidR="002649A3" w:rsidRDefault="00B7093A" w:rsidP="00CC43AF">
      <w:pPr>
        <w:pStyle w:val="FreeTranslEng15pt"/>
      </w:pPr>
      <w:r>
        <w:t>‘</w:t>
      </w:r>
      <w:r w:rsidR="002649A3">
        <w:t>do yo</w:t>
      </w:r>
      <w:r w:rsidR="002649A3" w:rsidRPr="009A61EA">
        <w:t xml:space="preserve">u have rubber bands </w:t>
      </w:r>
      <w:r w:rsidR="002649A3" w:rsidRPr="00705E28">
        <w:rPr>
          <w:rStyle w:val="ChBlueBold"/>
        </w:rPr>
        <w:t>or (not)</w:t>
      </w:r>
      <w:r w:rsidR="002649A3" w:rsidRPr="00EB0FA6">
        <w:t>?</w:t>
      </w:r>
      <w:r>
        <w:t>’</w:t>
      </w:r>
      <w:r w:rsidR="002649A3" w:rsidRPr="0056784A">
        <w:t xml:space="preserve"> </w:t>
      </w:r>
      <w:r w:rsidR="002649A3" w:rsidRPr="00537A91">
        <w:rPr>
          <w:rStyle w:val="ExampleSource"/>
        </w:rPr>
        <w:t>[081110-004-Cv.0008]</w:t>
      </w:r>
    </w:p>
    <w:p w14:paraId="0B0CC0AF" w14:textId="77777777" w:rsidR="002649A3" w:rsidRDefault="002649A3" w:rsidP="002649A3">
      <w:pPr>
        <w:pStyle w:val="Heading2"/>
      </w:pPr>
      <w:bookmarkStart w:id="5007" w:name="_Ref363824852"/>
      <w:bookmarkStart w:id="5008" w:name="_Toc440455742"/>
      <w:r>
        <w:t>Directive clauses</w:t>
      </w:r>
      <w:bookmarkEnd w:id="5007"/>
      <w:bookmarkEnd w:id="5008"/>
    </w:p>
    <w:p w14:paraId="0348A2A4" w14:textId="55C906FD" w:rsidR="002649A3" w:rsidRDefault="00B30F94" w:rsidP="002649A3">
      <w:pPr>
        <w:pStyle w:val="Body0015after"/>
      </w:pPr>
      <w:r>
        <w:rPr>
          <w:lang w:eastAsia="en-US"/>
        </w:rPr>
        <w:t xml:space="preserve">In Papuan Malay, three different types of directive </w:t>
      </w:r>
      <w:r w:rsidR="002649A3">
        <w:rPr>
          <w:lang w:eastAsia="en-US"/>
        </w:rPr>
        <w:t xml:space="preserve">clauses </w:t>
      </w:r>
      <w:r>
        <w:rPr>
          <w:lang w:eastAsia="en-US"/>
        </w:rPr>
        <w:t xml:space="preserve">can be distinguished: </w:t>
      </w:r>
      <w:r w:rsidR="002649A3">
        <w:t>imperatives and hortatives (§</w:t>
      </w:r>
      <w:r w:rsidR="002649A3">
        <w:fldChar w:fldCharType="begin"/>
      </w:r>
      <w:r w:rsidR="002649A3">
        <w:instrText xml:space="preserve"> REF _Ref363821875 \w \h </w:instrText>
      </w:r>
      <w:r w:rsidR="002649A3">
        <w:fldChar w:fldCharType="separate"/>
      </w:r>
      <w:r w:rsidR="00154D81">
        <w:rPr>
          <w:cs/>
        </w:rPr>
        <w:t>‎</w:t>
      </w:r>
      <w:r w:rsidR="00154D81">
        <w:t>13.3.1</w:t>
      </w:r>
      <w:r w:rsidR="002649A3">
        <w:fldChar w:fldCharType="end"/>
      </w:r>
      <w:r w:rsidR="002649A3">
        <w:t>), permissions and obligations (§</w:t>
      </w:r>
      <w:r w:rsidR="002649A3">
        <w:fldChar w:fldCharType="begin"/>
      </w:r>
      <w:r w:rsidR="002649A3">
        <w:instrText xml:space="preserve"> REF _Ref363821876 \w \h </w:instrText>
      </w:r>
      <w:r w:rsidR="002649A3">
        <w:fldChar w:fldCharType="separate"/>
      </w:r>
      <w:r w:rsidR="00154D81">
        <w:rPr>
          <w:cs/>
        </w:rPr>
        <w:t>‎</w:t>
      </w:r>
      <w:r w:rsidR="00154D81">
        <w:t>13.3.2</w:t>
      </w:r>
      <w:r w:rsidR="002649A3">
        <w:fldChar w:fldCharType="end"/>
      </w:r>
      <w:r w:rsidR="002649A3">
        <w:t>), and prohibitives (§</w:t>
      </w:r>
      <w:r w:rsidR="002649A3">
        <w:fldChar w:fldCharType="begin"/>
      </w:r>
      <w:r w:rsidR="002649A3">
        <w:instrText xml:space="preserve"> REF _Ref363821877 \w \h </w:instrText>
      </w:r>
      <w:r w:rsidR="002649A3">
        <w:fldChar w:fldCharType="separate"/>
      </w:r>
      <w:r w:rsidR="00154D81">
        <w:rPr>
          <w:cs/>
        </w:rPr>
        <w:t>‎</w:t>
      </w:r>
      <w:r w:rsidR="00154D81">
        <w:t>13.3.3</w:t>
      </w:r>
      <w:r w:rsidR="002649A3">
        <w:fldChar w:fldCharType="end"/>
      </w:r>
      <w:r w:rsidR="002649A3">
        <w:t xml:space="preserve">). </w:t>
      </w:r>
      <w:r w:rsidR="00241DD8">
        <w:t xml:space="preserve">They </w:t>
      </w:r>
      <w:r w:rsidR="002649A3">
        <w:t>are used with any kind of predicate.</w:t>
      </w:r>
      <w:r w:rsidR="00A707DD">
        <w:t xml:space="preserve"> Syntactically, directive clauses have the same structure as declarative clauses.</w:t>
      </w:r>
    </w:p>
    <w:p w14:paraId="14940F60" w14:textId="6638B8DF" w:rsidR="002649A3" w:rsidRDefault="002649A3" w:rsidP="002649A3">
      <w:pPr>
        <w:pStyle w:val="Heading3"/>
      </w:pPr>
      <w:bookmarkStart w:id="5009" w:name="_Ref363821875"/>
      <w:bookmarkStart w:id="5010" w:name="_Toc440455743"/>
      <w:r>
        <w:t>Imperatives and hortatives</w:t>
      </w:r>
      <w:bookmarkEnd w:id="5009"/>
      <w:bookmarkEnd w:id="5010"/>
    </w:p>
    <w:p w14:paraId="0C4113B5" w14:textId="32860DE9" w:rsidR="00FF1A51" w:rsidRDefault="00FF1A51" w:rsidP="00FF1A51">
      <w:pPr>
        <w:pStyle w:val="Body0000after"/>
      </w:pPr>
      <w:r>
        <w:t xml:space="preserve">Papuan Malay </w:t>
      </w:r>
      <w:r w:rsidR="00495462">
        <w:t xml:space="preserve">employs </w:t>
      </w:r>
      <w:r>
        <w:t>imperative</w:t>
      </w:r>
      <w:r w:rsidR="00E92114">
        <w:t>s</w:t>
      </w:r>
      <w:r>
        <w:t xml:space="preserve"> and hortative</w:t>
      </w:r>
      <w:r w:rsidR="00E92114">
        <w:t>s</w:t>
      </w:r>
      <w:r w:rsidR="00495462">
        <w:t xml:space="preserve"> </w:t>
      </w:r>
      <w:r w:rsidR="00E92114">
        <w:t>to issues commands</w:t>
      </w:r>
      <w:r w:rsidR="00495462">
        <w:t xml:space="preserve">. Imperatives </w:t>
      </w:r>
      <w:r>
        <w:t xml:space="preserve">always involve the second person, </w:t>
      </w:r>
      <w:r w:rsidR="00495462">
        <w:t xml:space="preserve">given that the addressee is the one who is expected to carry out the requested action, </w:t>
      </w:r>
      <w:r>
        <w:t xml:space="preserve">as </w:t>
      </w:r>
      <w:r w:rsidR="00495462">
        <w:t xml:space="preserve">shown </w:t>
      </w:r>
      <w:r>
        <w:t xml:space="preserve">in </w:t>
      </w:r>
      <w:r>
        <w:fldChar w:fldCharType="begin"/>
      </w:r>
      <w:r>
        <w:instrText xml:space="preserve"> REF _Ref363656350 \h </w:instrText>
      </w:r>
      <w:r>
        <w:fldChar w:fldCharType="separate"/>
      </w:r>
      <w:r w:rsidR="00154D81">
        <w:t>(</w:t>
      </w:r>
      <w:r w:rsidR="00154D81">
        <w:rPr>
          <w:noProof/>
        </w:rPr>
        <w:t>42</w:t>
      </w:r>
      <w:r w:rsidR="00154D81">
        <w:t>)</w:t>
      </w:r>
      <w:r>
        <w:fldChar w:fldCharType="end"/>
      </w:r>
      <w:r>
        <w:t xml:space="preserve"> to </w:t>
      </w:r>
      <w:r>
        <w:fldChar w:fldCharType="begin"/>
      </w:r>
      <w:r>
        <w:instrText xml:space="preserve"> REF _Ref363662760 \h </w:instrText>
      </w:r>
      <w:r>
        <w:fldChar w:fldCharType="separate"/>
      </w:r>
      <w:r w:rsidR="00154D81">
        <w:t>(</w:t>
      </w:r>
      <w:r w:rsidR="00154D81">
        <w:rPr>
          <w:noProof/>
        </w:rPr>
        <w:t>46</w:t>
      </w:r>
      <w:r w:rsidR="00154D81">
        <w:t>)</w:t>
      </w:r>
      <w:r>
        <w:fldChar w:fldCharType="end"/>
      </w:r>
      <w:r>
        <w:t>. In hortatives, by contrast, any person other than the addressee is expe</w:t>
      </w:r>
      <w:r w:rsidR="00495462">
        <w:t>cted to carry out the requested</w:t>
      </w:r>
      <w:r>
        <w:t xml:space="preserve"> action. Hence, hortatives involve first and third persons, as shown in </w:t>
      </w:r>
      <w:r>
        <w:fldChar w:fldCharType="begin"/>
      </w:r>
      <w:r>
        <w:instrText xml:space="preserve"> REF _Ref363725195 \h </w:instrText>
      </w:r>
      <w:r>
        <w:fldChar w:fldCharType="separate"/>
      </w:r>
      <w:r w:rsidR="00154D81">
        <w:t>(</w:t>
      </w:r>
      <w:r w:rsidR="00154D81">
        <w:rPr>
          <w:noProof/>
        </w:rPr>
        <w:t>47</w:t>
      </w:r>
      <w:r w:rsidR="00154D81">
        <w:t>)</w:t>
      </w:r>
      <w:r>
        <w:fldChar w:fldCharType="end"/>
      </w:r>
      <w:r>
        <w:t xml:space="preserve"> to </w:t>
      </w:r>
      <w:r>
        <w:fldChar w:fldCharType="begin"/>
      </w:r>
      <w:r>
        <w:instrText xml:space="preserve"> REF _Ref363725204 \h </w:instrText>
      </w:r>
      <w:r>
        <w:fldChar w:fldCharType="separate"/>
      </w:r>
      <w:r w:rsidR="00154D81">
        <w:t>(</w:t>
      </w:r>
      <w:r w:rsidR="00154D81">
        <w:rPr>
          <w:noProof/>
        </w:rPr>
        <w:t>51</w:t>
      </w:r>
      <w:r w:rsidR="00154D81">
        <w:t>)</w:t>
      </w:r>
      <w:r>
        <w:fldChar w:fldCharType="end"/>
      </w:r>
      <w:r>
        <w:t xml:space="preserve">. In addition, Papuan Malay also employs a number of strategies to strengthen or soften commands, as demonstrated in </w:t>
      </w:r>
      <w:r>
        <w:fldChar w:fldCharType="begin"/>
      </w:r>
      <w:r>
        <w:instrText xml:space="preserve"> REF _Ref363734749 \h </w:instrText>
      </w:r>
      <w:r>
        <w:fldChar w:fldCharType="separate"/>
      </w:r>
      <w:r w:rsidR="00154D81">
        <w:t>(</w:t>
      </w:r>
      <w:r w:rsidR="00154D81">
        <w:rPr>
          <w:noProof/>
        </w:rPr>
        <w:t>52</w:t>
      </w:r>
      <w:r w:rsidR="00154D81">
        <w:t>)</w:t>
      </w:r>
      <w:r>
        <w:fldChar w:fldCharType="end"/>
      </w:r>
      <w:r>
        <w:t xml:space="preserve"> to </w:t>
      </w:r>
      <w:r>
        <w:fldChar w:fldCharType="begin"/>
      </w:r>
      <w:r>
        <w:instrText xml:space="preserve"> REF _Ref363741832 \h </w:instrText>
      </w:r>
      <w:r>
        <w:fldChar w:fldCharType="separate"/>
      </w:r>
      <w:r w:rsidR="00154D81">
        <w:t>(</w:t>
      </w:r>
      <w:r w:rsidR="00154D81">
        <w:rPr>
          <w:noProof/>
        </w:rPr>
        <w:t>61</w:t>
      </w:r>
      <w:r w:rsidR="00154D81">
        <w:t>)</w:t>
      </w:r>
      <w:r>
        <w:fldChar w:fldCharType="end"/>
      </w:r>
      <w:r>
        <w:t>.</w:t>
      </w:r>
    </w:p>
    <w:p w14:paraId="1BC38AF1" w14:textId="0803AED7" w:rsidR="00697D5E" w:rsidRDefault="00697D5E" w:rsidP="00697D5E">
      <w:pPr>
        <w:pStyle w:val="Body0505after"/>
      </w:pPr>
      <w:r>
        <w:t xml:space="preserve">Imperative constructions have a second person subject, as shown in </w:t>
      </w:r>
      <w:r>
        <w:fldChar w:fldCharType="begin"/>
      </w:r>
      <w:r>
        <w:instrText xml:space="preserve"> REF _Ref363656350 \h </w:instrText>
      </w:r>
      <w:r>
        <w:fldChar w:fldCharType="separate"/>
      </w:r>
      <w:r w:rsidR="00154D81">
        <w:t>(</w:t>
      </w:r>
      <w:r w:rsidR="00154D81">
        <w:rPr>
          <w:noProof/>
        </w:rPr>
        <w:t>42</w:t>
      </w:r>
      <w:r w:rsidR="00154D81">
        <w:t>)</w:t>
      </w:r>
      <w:r>
        <w:fldChar w:fldCharType="end"/>
      </w:r>
      <w:r>
        <w:t xml:space="preserve"> and </w:t>
      </w:r>
      <w:r>
        <w:fldChar w:fldCharType="begin"/>
      </w:r>
      <w:r>
        <w:instrText xml:space="preserve"> REF _Ref363656351 \h </w:instrText>
      </w:r>
      <w:r>
        <w:fldChar w:fldCharType="separate"/>
      </w:r>
      <w:r w:rsidR="00154D81">
        <w:t>(</w:t>
      </w:r>
      <w:r w:rsidR="00154D81">
        <w:rPr>
          <w:noProof/>
        </w:rPr>
        <w:t>43</w:t>
      </w:r>
      <w:r w:rsidR="00154D81">
        <w:t>)</w:t>
      </w:r>
      <w:r>
        <w:fldChar w:fldCharType="end"/>
      </w:r>
      <w:r>
        <w:t xml:space="preserve">. The clauses in </w:t>
      </w:r>
      <w:r>
        <w:fldChar w:fldCharType="begin"/>
      </w:r>
      <w:r>
        <w:instrText xml:space="preserve"> REF _Ref363656379 \h </w:instrText>
      </w:r>
      <w:r>
        <w:fldChar w:fldCharType="separate"/>
      </w:r>
      <w:r w:rsidR="00154D81">
        <w:t>(</w:t>
      </w:r>
      <w:r w:rsidR="00154D81">
        <w:rPr>
          <w:noProof/>
        </w:rPr>
        <w:t>42</w:t>
      </w:r>
      <w:r>
        <w:fldChar w:fldCharType="end"/>
      </w:r>
      <w:r>
        <w:fldChar w:fldCharType="begin"/>
      </w:r>
      <w:r>
        <w:instrText xml:space="preserve"> REF _Ref376357420 \n \h </w:instrText>
      </w:r>
      <w:r>
        <w:fldChar w:fldCharType="separate"/>
      </w:r>
      <w:r w:rsidR="00154D81">
        <w:rPr>
          <w:cs/>
        </w:rPr>
        <w:t>‎</w:t>
      </w:r>
      <w:r w:rsidR="00154D81">
        <w:t>a</w:t>
      </w:r>
      <w:r>
        <w:fldChar w:fldCharType="end"/>
      </w:r>
      <w:r>
        <w:t xml:space="preserve">) and </w:t>
      </w:r>
      <w:r>
        <w:fldChar w:fldCharType="begin"/>
      </w:r>
      <w:r>
        <w:instrText xml:space="preserve"> REF _Ref363656380 \h </w:instrText>
      </w:r>
      <w:r>
        <w:fldChar w:fldCharType="separate"/>
      </w:r>
      <w:r w:rsidR="00154D81">
        <w:t>(</w:t>
      </w:r>
      <w:r w:rsidR="00154D81">
        <w:rPr>
          <w:noProof/>
        </w:rPr>
        <w:t>43</w:t>
      </w:r>
      <w:r>
        <w:fldChar w:fldCharType="end"/>
      </w:r>
      <w:r>
        <w:fldChar w:fldCharType="begin"/>
      </w:r>
      <w:r>
        <w:instrText xml:space="preserve"> REF _Ref376357423 \n \h </w:instrText>
      </w:r>
      <w:r>
        <w:fldChar w:fldCharType="separate"/>
      </w:r>
      <w:r w:rsidR="00154D81">
        <w:rPr>
          <w:cs/>
        </w:rPr>
        <w:t>‎</w:t>
      </w:r>
      <w:r w:rsidR="00154D81">
        <w:t>a</w:t>
      </w:r>
      <w:r>
        <w:fldChar w:fldCharType="end"/>
      </w:r>
      <w:r>
        <w:t xml:space="preserve">) are formed with second singular </w:t>
      </w:r>
      <w:r>
        <w:rPr>
          <w:rStyle w:val="ChItalBold"/>
        </w:rPr>
        <w:t>ko</w:t>
      </w:r>
      <w:r>
        <w:t xml:space="preserve"> </w:t>
      </w:r>
      <w:r w:rsidR="00B7093A">
        <w:t>‘</w:t>
      </w:r>
      <w:r>
        <w:rPr>
          <w:rStyle w:val="ChSmallCaps"/>
        </w:rPr>
        <w:t>2</w:t>
      </w:r>
      <w:r w:rsidRPr="0099608C">
        <w:rPr>
          <w:rStyle w:val="ChSmallCaps"/>
        </w:rPr>
        <w:t>sg</w:t>
      </w:r>
      <w:r w:rsidR="00B7093A">
        <w:t>’</w:t>
      </w:r>
      <w:r>
        <w:t xml:space="preserve"> subjects. Depending on the context they can receive a declarative or an imperative reading. It is also possible to omit the addressee, as demonstrated in </w:t>
      </w:r>
      <w:r>
        <w:fldChar w:fldCharType="begin"/>
      </w:r>
      <w:r>
        <w:instrText xml:space="preserve"> REF _Ref363656379 \h </w:instrText>
      </w:r>
      <w:r>
        <w:fldChar w:fldCharType="separate"/>
      </w:r>
      <w:r w:rsidR="00154D81">
        <w:t>(</w:t>
      </w:r>
      <w:r w:rsidR="00154D81">
        <w:rPr>
          <w:noProof/>
        </w:rPr>
        <w:t>42</w:t>
      </w:r>
      <w:r>
        <w:fldChar w:fldCharType="end"/>
      </w:r>
      <w:r>
        <w:fldChar w:fldCharType="begin"/>
      </w:r>
      <w:r>
        <w:instrText xml:space="preserve"> REF _Ref363656364 \n \h </w:instrText>
      </w:r>
      <w:r>
        <w:fldChar w:fldCharType="separate"/>
      </w:r>
      <w:r w:rsidR="00154D81">
        <w:rPr>
          <w:cs/>
        </w:rPr>
        <w:t>‎</w:t>
      </w:r>
      <w:r w:rsidR="00154D81">
        <w:t>b</w:t>
      </w:r>
      <w:r>
        <w:fldChar w:fldCharType="end"/>
      </w:r>
      <w:r>
        <w:t xml:space="preserve">) and </w:t>
      </w:r>
      <w:r>
        <w:fldChar w:fldCharType="begin"/>
      </w:r>
      <w:r>
        <w:instrText xml:space="preserve"> REF _Ref363656380 \h </w:instrText>
      </w:r>
      <w:r>
        <w:fldChar w:fldCharType="separate"/>
      </w:r>
      <w:r w:rsidR="00154D81">
        <w:t>(</w:t>
      </w:r>
      <w:r w:rsidR="00154D81">
        <w:rPr>
          <w:noProof/>
        </w:rPr>
        <w:t>43</w:t>
      </w:r>
      <w:r>
        <w:fldChar w:fldCharType="end"/>
      </w:r>
      <w:r>
        <w:fldChar w:fldCharType="begin"/>
      </w:r>
      <w:r>
        <w:instrText xml:space="preserve"> REF _Ref363656367 \n \h </w:instrText>
      </w:r>
      <w:r>
        <w:fldChar w:fldCharType="separate"/>
      </w:r>
      <w:r w:rsidR="00154D81">
        <w:rPr>
          <w:cs/>
        </w:rPr>
        <w:t>‎</w:t>
      </w:r>
      <w:r w:rsidR="00154D81">
        <w:t>b</w:t>
      </w:r>
      <w:r>
        <w:fldChar w:fldCharType="end"/>
      </w:r>
      <w:r>
        <w:t xml:space="preserve">). Single word imperatives, as in </w:t>
      </w:r>
      <w:r>
        <w:fldChar w:fldCharType="begin"/>
      </w:r>
      <w:r>
        <w:instrText xml:space="preserve"> REF _Ref363656379 \h </w:instrText>
      </w:r>
      <w:r>
        <w:fldChar w:fldCharType="separate"/>
      </w:r>
      <w:r w:rsidR="00154D81">
        <w:t>(</w:t>
      </w:r>
      <w:r w:rsidR="00154D81">
        <w:rPr>
          <w:noProof/>
        </w:rPr>
        <w:t>42</w:t>
      </w:r>
      <w:r>
        <w:fldChar w:fldCharType="end"/>
      </w:r>
      <w:r>
        <w:fldChar w:fldCharType="begin"/>
      </w:r>
      <w:r>
        <w:instrText xml:space="preserve"> REF _Ref363656364 \n \h </w:instrText>
      </w:r>
      <w:r>
        <w:fldChar w:fldCharType="separate"/>
      </w:r>
      <w:r w:rsidR="00154D81">
        <w:rPr>
          <w:cs/>
        </w:rPr>
        <w:t>‎</w:t>
      </w:r>
      <w:r w:rsidR="00154D81">
        <w:t>b</w:t>
      </w:r>
      <w:r>
        <w:fldChar w:fldCharType="end"/>
      </w:r>
      <w:r>
        <w:t xml:space="preserve">), are rare, however. (The uses of </w:t>
      </w:r>
      <w:r w:rsidRPr="000E4AB3">
        <w:rPr>
          <w:rStyle w:val="ChItalBold"/>
        </w:rPr>
        <w:t>suda</w:t>
      </w:r>
      <w:r>
        <w:t xml:space="preserve"> </w:t>
      </w:r>
      <w:r w:rsidR="00B7093A">
        <w:t>‘</w:t>
      </w:r>
      <w:r>
        <w:t>already</w:t>
      </w:r>
      <w:r w:rsidR="00B7093A">
        <w:t>’</w:t>
      </w:r>
      <w:r>
        <w:t xml:space="preserve"> in directive clauses as in </w:t>
      </w:r>
      <w:r>
        <w:fldChar w:fldCharType="begin"/>
      </w:r>
      <w:r>
        <w:instrText xml:space="preserve"> REF _Ref363656380 \h </w:instrText>
      </w:r>
      <w:r>
        <w:fldChar w:fldCharType="separate"/>
      </w:r>
      <w:r w:rsidR="00154D81">
        <w:t>(</w:t>
      </w:r>
      <w:r w:rsidR="00154D81">
        <w:rPr>
          <w:noProof/>
        </w:rPr>
        <w:t>43</w:t>
      </w:r>
      <w:r>
        <w:fldChar w:fldCharType="end"/>
      </w:r>
      <w:r>
        <w:fldChar w:fldCharType="begin"/>
      </w:r>
      <w:r>
        <w:instrText xml:space="preserve"> REF _Ref363656367 \n \h </w:instrText>
      </w:r>
      <w:r>
        <w:fldChar w:fldCharType="separate"/>
      </w:r>
      <w:r w:rsidR="00154D81">
        <w:rPr>
          <w:cs/>
        </w:rPr>
        <w:t>‎</w:t>
      </w:r>
      <w:r w:rsidR="00154D81">
        <w:t>b</w:t>
      </w:r>
      <w:r>
        <w:fldChar w:fldCharType="end"/>
      </w:r>
      <w:r>
        <w:t xml:space="preserve">) are discussed together with the examples in </w:t>
      </w:r>
      <w:r>
        <w:fldChar w:fldCharType="begin"/>
      </w:r>
      <w:r>
        <w:instrText xml:space="preserve"> REF _Ref363734751 \h </w:instrText>
      </w:r>
      <w:r>
        <w:fldChar w:fldCharType="separate"/>
      </w:r>
      <w:r w:rsidR="00154D81">
        <w:t>(</w:t>
      </w:r>
      <w:r w:rsidR="00154D81">
        <w:rPr>
          <w:noProof/>
        </w:rPr>
        <w:t>54</w:t>
      </w:r>
      <w:r w:rsidR="00154D81">
        <w:t>)</w:t>
      </w:r>
      <w:r>
        <w:fldChar w:fldCharType="end"/>
      </w:r>
      <w:r>
        <w:t xml:space="preserve"> and </w:t>
      </w:r>
      <w:r>
        <w:fldChar w:fldCharType="begin"/>
      </w:r>
      <w:r>
        <w:instrText xml:space="preserve"> REF _Ref363734752 \h </w:instrText>
      </w:r>
      <w:r>
        <w:fldChar w:fldCharType="separate"/>
      </w:r>
      <w:r w:rsidR="00154D81">
        <w:t>(</w:t>
      </w:r>
      <w:r w:rsidR="00154D81">
        <w:rPr>
          <w:noProof/>
        </w:rPr>
        <w:t>55</w:t>
      </w:r>
      <w:r w:rsidR="00154D81">
        <w:t>)</w:t>
      </w:r>
      <w:r>
        <w:fldChar w:fldCharType="end"/>
      </w:r>
      <w:r>
        <w:t>.)</w:t>
      </w:r>
    </w:p>
    <w:p w14:paraId="56875951" w14:textId="081BB7AB" w:rsidR="002649A3" w:rsidRDefault="002649A3" w:rsidP="007C34F8">
      <w:pPr>
        <w:pStyle w:val="ExampleTitle"/>
      </w:pPr>
      <w:r>
        <w:t>Imperatives: Syntactic structure</w:t>
      </w:r>
      <w:r>
        <w:rPr>
          <w:rStyle w:val="FootnoteReference"/>
        </w:rPr>
        <w:footnoteReference w:id="244"/>
      </w:r>
    </w:p>
    <w:tbl>
      <w:tblPr>
        <w:tblW w:w="6294" w:type="dxa"/>
        <w:tblCellMar>
          <w:left w:w="42" w:type="dxa"/>
          <w:right w:w="42" w:type="dxa"/>
        </w:tblCellMar>
        <w:tblLook w:val="01E0" w:firstRow="1" w:lastRow="1" w:firstColumn="1" w:lastColumn="1" w:noHBand="0" w:noVBand="0"/>
      </w:tblPr>
      <w:tblGrid>
        <w:gridCol w:w="709"/>
        <w:gridCol w:w="425"/>
        <w:gridCol w:w="510"/>
        <w:gridCol w:w="2325"/>
        <w:gridCol w:w="255"/>
        <w:gridCol w:w="425"/>
        <w:gridCol w:w="794"/>
        <w:gridCol w:w="851"/>
      </w:tblGrid>
      <w:tr w:rsidR="00AC23C4" w:rsidRPr="00E17332" w14:paraId="0A2C323D" w14:textId="77777777" w:rsidTr="00AC23C4">
        <w:tc>
          <w:tcPr>
            <w:tcW w:w="709" w:type="dxa"/>
            <w:shd w:val="clear" w:color="auto" w:fill="auto"/>
          </w:tcPr>
          <w:p w14:paraId="217A5E7B" w14:textId="77777777" w:rsidR="005F15A4" w:rsidRPr="00CA4F22" w:rsidRDefault="005F15A4" w:rsidP="002649A3">
            <w:pPr>
              <w:pStyle w:val="O0Nwnext"/>
            </w:pPr>
            <w:bookmarkStart w:id="5011" w:name="_Ref363656379"/>
            <w:bookmarkStart w:id="5012" w:name="_Ref363656350"/>
            <w:r>
              <w:t>(</w:t>
            </w:r>
            <w:fldSimple w:instr=" SEQ ( \* ARABIC \s 1 ">
              <w:r w:rsidR="00154D81">
                <w:rPr>
                  <w:noProof/>
                </w:rPr>
                <w:t>42</w:t>
              </w:r>
            </w:fldSimple>
            <w:bookmarkEnd w:id="5011"/>
            <w:r>
              <w:t>)</w:t>
            </w:r>
            <w:bookmarkEnd w:id="5012"/>
          </w:p>
        </w:tc>
        <w:bookmarkStart w:id="5013" w:name="_Ref371582691"/>
        <w:bookmarkEnd w:id="5013"/>
        <w:tc>
          <w:tcPr>
            <w:tcW w:w="425" w:type="dxa"/>
            <w:shd w:val="clear" w:color="auto" w:fill="auto"/>
          </w:tcPr>
          <w:p w14:paraId="6E87574B" w14:textId="77777777" w:rsidR="005F15A4" w:rsidRPr="007D0744" w:rsidRDefault="005F15A4" w:rsidP="002649A3">
            <w:pPr>
              <w:pStyle w:val="Text"/>
            </w:pPr>
            <w:r w:rsidRPr="00F129D3">
              <w:fldChar w:fldCharType="begin"/>
            </w:r>
            <w:bookmarkStart w:id="5014" w:name="_Ref376357420"/>
            <w:bookmarkEnd w:id="5014"/>
            <w:r w:rsidRPr="00F129D3">
              <w:instrText xml:space="preserve"> LISTNUM  NumberDefault \l 8 \s 1 </w:instrText>
            </w:r>
            <w:r w:rsidRPr="00F129D3">
              <w:fldChar w:fldCharType="end">
                <w:numberingChange w:id="5015" w:author="Angela Kluge" w:date="2014-02-08T11:40:00Z" w:original="a."/>
              </w:fldChar>
            </w:r>
          </w:p>
        </w:tc>
        <w:tc>
          <w:tcPr>
            <w:tcW w:w="510" w:type="dxa"/>
            <w:shd w:val="clear" w:color="auto" w:fill="auto"/>
          </w:tcPr>
          <w:p w14:paraId="592CC471" w14:textId="77777777" w:rsidR="005F15A4" w:rsidRPr="00133FE0" w:rsidRDefault="005F15A4" w:rsidP="002649A3">
            <w:pPr>
              <w:pStyle w:val="Text"/>
              <w:rPr>
                <w:rStyle w:val="ChBlueBold"/>
              </w:rPr>
            </w:pPr>
            <w:r w:rsidRPr="00133FE0">
              <w:rPr>
                <w:rStyle w:val="ChBlueBold"/>
              </w:rPr>
              <w:t>ko</w:t>
            </w:r>
          </w:p>
        </w:tc>
        <w:tc>
          <w:tcPr>
            <w:tcW w:w="2325" w:type="dxa"/>
            <w:shd w:val="clear" w:color="auto" w:fill="auto"/>
          </w:tcPr>
          <w:p w14:paraId="257907FB" w14:textId="77777777" w:rsidR="005F15A4" w:rsidRPr="007D0744" w:rsidRDefault="003E3C0C" w:rsidP="002649A3">
            <w:pPr>
              <w:pStyle w:val="Text"/>
            </w:pPr>
            <w:r>
              <w:t>bangung</w:t>
            </w:r>
          </w:p>
        </w:tc>
        <w:tc>
          <w:tcPr>
            <w:tcW w:w="255" w:type="dxa"/>
            <w:shd w:val="clear" w:color="auto" w:fill="auto"/>
          </w:tcPr>
          <w:p w14:paraId="2F33F55C" w14:textId="77777777" w:rsidR="005F15A4" w:rsidRPr="007D0744" w:rsidRDefault="005F15A4" w:rsidP="002649A3">
            <w:pPr>
              <w:pStyle w:val="Text"/>
            </w:pPr>
          </w:p>
        </w:tc>
        <w:bookmarkStart w:id="5016" w:name="_Ref363656364"/>
        <w:bookmarkEnd w:id="5016"/>
        <w:tc>
          <w:tcPr>
            <w:tcW w:w="425" w:type="dxa"/>
            <w:shd w:val="clear" w:color="auto" w:fill="auto"/>
          </w:tcPr>
          <w:p w14:paraId="7758A7B4" w14:textId="77777777" w:rsidR="005F15A4" w:rsidRPr="007D0744" w:rsidRDefault="005F15A4" w:rsidP="002649A3">
            <w:pPr>
              <w:pStyle w:val="Text"/>
            </w:pPr>
            <w:r w:rsidRPr="00F129D3">
              <w:fldChar w:fldCharType="begin"/>
            </w:r>
            <w:r w:rsidRPr="00F129D3">
              <w:instrText xml:space="preserve"> LISTNUM  NumberDefault \l 8 </w:instrText>
            </w:r>
            <w:r w:rsidRPr="00F129D3">
              <w:fldChar w:fldCharType="end">
                <w:numberingChange w:id="5017" w:author="Angela Kluge" w:date="2014-02-08T11:40:00Z" w:original="b."/>
              </w:fldChar>
            </w:r>
          </w:p>
        </w:tc>
        <w:tc>
          <w:tcPr>
            <w:tcW w:w="794" w:type="dxa"/>
            <w:shd w:val="clear" w:color="auto" w:fill="auto"/>
          </w:tcPr>
          <w:p w14:paraId="1F26AA11" w14:textId="77777777" w:rsidR="005F15A4" w:rsidRPr="007D0744" w:rsidRDefault="005F15A4" w:rsidP="002649A3">
            <w:pPr>
              <w:pStyle w:val="Text"/>
            </w:pPr>
            <w:r w:rsidRPr="007D0744">
              <w:t>e</w:t>
            </w:r>
          </w:p>
        </w:tc>
        <w:tc>
          <w:tcPr>
            <w:tcW w:w="851" w:type="dxa"/>
            <w:shd w:val="clear" w:color="auto" w:fill="auto"/>
          </w:tcPr>
          <w:p w14:paraId="29570374" w14:textId="77777777" w:rsidR="005F15A4" w:rsidRPr="007D0744" w:rsidRDefault="005F15A4" w:rsidP="00A27359">
            <w:pPr>
              <w:pStyle w:val="Text"/>
            </w:pPr>
            <w:r>
              <w:t>bangun</w:t>
            </w:r>
            <w:r w:rsidR="003E3C0C">
              <w:t>g</w:t>
            </w:r>
            <w:r>
              <w:t>!</w:t>
            </w:r>
          </w:p>
        </w:tc>
      </w:tr>
      <w:tr w:rsidR="00AC23C4" w:rsidRPr="007F08AB" w14:paraId="70DCD5A1" w14:textId="77777777" w:rsidTr="00AC23C4">
        <w:tc>
          <w:tcPr>
            <w:tcW w:w="709" w:type="dxa"/>
            <w:shd w:val="clear" w:color="auto" w:fill="auto"/>
          </w:tcPr>
          <w:p w14:paraId="5C90115F" w14:textId="77777777" w:rsidR="005F15A4" w:rsidRPr="007F08AB" w:rsidRDefault="005F15A4" w:rsidP="002649A3">
            <w:pPr>
              <w:pStyle w:val="GlossEng"/>
            </w:pPr>
          </w:p>
        </w:tc>
        <w:tc>
          <w:tcPr>
            <w:tcW w:w="425" w:type="dxa"/>
            <w:shd w:val="clear" w:color="auto" w:fill="auto"/>
          </w:tcPr>
          <w:p w14:paraId="1DF740BB" w14:textId="77777777" w:rsidR="005F15A4" w:rsidRPr="00AC23C4" w:rsidRDefault="005F15A4" w:rsidP="002649A3">
            <w:pPr>
              <w:pStyle w:val="GlossEng"/>
              <w:rPr>
                <w:rStyle w:val="ChSmallCaps"/>
                <w:smallCaps w:val="0"/>
              </w:rPr>
            </w:pPr>
          </w:p>
        </w:tc>
        <w:tc>
          <w:tcPr>
            <w:tcW w:w="510" w:type="dxa"/>
            <w:shd w:val="clear" w:color="auto" w:fill="auto"/>
          </w:tcPr>
          <w:p w14:paraId="317B09E5" w14:textId="77777777" w:rsidR="005F15A4" w:rsidRPr="0099608C" w:rsidRDefault="005F15A4" w:rsidP="002649A3">
            <w:pPr>
              <w:pStyle w:val="GlossEng"/>
              <w:rPr>
                <w:rStyle w:val="ChSmallCaps"/>
              </w:rPr>
            </w:pPr>
            <w:r>
              <w:rPr>
                <w:rStyle w:val="ChSmallCaps"/>
              </w:rPr>
              <w:t>2</w:t>
            </w:r>
            <w:r w:rsidRPr="0099608C">
              <w:rPr>
                <w:rStyle w:val="ChSmallCaps"/>
              </w:rPr>
              <w:t>sg</w:t>
            </w:r>
          </w:p>
        </w:tc>
        <w:tc>
          <w:tcPr>
            <w:tcW w:w="2325" w:type="dxa"/>
            <w:shd w:val="clear" w:color="auto" w:fill="auto"/>
          </w:tcPr>
          <w:p w14:paraId="5837665D" w14:textId="77777777" w:rsidR="005F15A4" w:rsidRPr="007F08AB" w:rsidRDefault="005F15A4" w:rsidP="002649A3">
            <w:pPr>
              <w:pStyle w:val="GlossEng"/>
            </w:pPr>
            <w:r>
              <w:t>wake.up</w:t>
            </w:r>
          </w:p>
        </w:tc>
        <w:tc>
          <w:tcPr>
            <w:tcW w:w="255" w:type="dxa"/>
            <w:shd w:val="clear" w:color="auto" w:fill="auto"/>
          </w:tcPr>
          <w:p w14:paraId="605EE542" w14:textId="77777777" w:rsidR="005F15A4" w:rsidRPr="007F08AB" w:rsidRDefault="005F15A4" w:rsidP="002649A3">
            <w:pPr>
              <w:pStyle w:val="GlossEng"/>
            </w:pPr>
          </w:p>
        </w:tc>
        <w:tc>
          <w:tcPr>
            <w:tcW w:w="425" w:type="dxa"/>
            <w:shd w:val="clear" w:color="auto" w:fill="auto"/>
          </w:tcPr>
          <w:p w14:paraId="338E0F43" w14:textId="77777777" w:rsidR="005F15A4" w:rsidRPr="007F08AB" w:rsidRDefault="005F15A4" w:rsidP="002649A3">
            <w:pPr>
              <w:pStyle w:val="GlossEng"/>
            </w:pPr>
          </w:p>
        </w:tc>
        <w:tc>
          <w:tcPr>
            <w:tcW w:w="794" w:type="dxa"/>
            <w:shd w:val="clear" w:color="auto" w:fill="auto"/>
          </w:tcPr>
          <w:p w14:paraId="6BEC4199" w14:textId="77777777" w:rsidR="005F15A4" w:rsidRPr="007F08AB" w:rsidRDefault="005F15A4" w:rsidP="002649A3">
            <w:pPr>
              <w:pStyle w:val="GlossEng"/>
            </w:pPr>
            <w:r w:rsidRPr="007F08AB">
              <w:t>hey!</w:t>
            </w:r>
          </w:p>
        </w:tc>
        <w:tc>
          <w:tcPr>
            <w:tcW w:w="851" w:type="dxa"/>
            <w:shd w:val="clear" w:color="auto" w:fill="auto"/>
          </w:tcPr>
          <w:p w14:paraId="619D76A0" w14:textId="77777777" w:rsidR="005F15A4" w:rsidRPr="007F08AB" w:rsidRDefault="005F15A4" w:rsidP="00A27359">
            <w:pPr>
              <w:pStyle w:val="GlossEng"/>
            </w:pPr>
            <w:r>
              <w:t>wake.up</w:t>
            </w:r>
          </w:p>
        </w:tc>
      </w:tr>
      <w:tr w:rsidR="00AC23C4" w:rsidRPr="00125661" w14:paraId="63680CE0" w14:textId="77777777" w:rsidTr="00AC23C4">
        <w:tc>
          <w:tcPr>
            <w:tcW w:w="709" w:type="dxa"/>
            <w:shd w:val="clear" w:color="auto" w:fill="auto"/>
          </w:tcPr>
          <w:p w14:paraId="62FC64D7" w14:textId="77777777" w:rsidR="005F15A4" w:rsidRPr="00125661" w:rsidRDefault="005F15A4" w:rsidP="002649A3">
            <w:pPr>
              <w:pStyle w:val="GlossEng"/>
            </w:pPr>
          </w:p>
        </w:tc>
        <w:tc>
          <w:tcPr>
            <w:tcW w:w="425" w:type="dxa"/>
            <w:shd w:val="clear" w:color="auto" w:fill="auto"/>
          </w:tcPr>
          <w:p w14:paraId="07B586EB" w14:textId="77777777" w:rsidR="005F15A4" w:rsidRPr="00AC23C4" w:rsidRDefault="005F15A4" w:rsidP="002649A3">
            <w:pPr>
              <w:pStyle w:val="GlossEng"/>
              <w:rPr>
                <w:rStyle w:val="ChSmallCaps"/>
                <w:smallCaps w:val="0"/>
              </w:rPr>
            </w:pPr>
          </w:p>
        </w:tc>
        <w:tc>
          <w:tcPr>
            <w:tcW w:w="2835" w:type="dxa"/>
            <w:gridSpan w:val="2"/>
            <w:shd w:val="clear" w:color="auto" w:fill="auto"/>
          </w:tcPr>
          <w:p w14:paraId="5A058DAE" w14:textId="7ECB38E9" w:rsidR="005F15A4" w:rsidRPr="00125661" w:rsidRDefault="00B7093A" w:rsidP="002649A3">
            <w:pPr>
              <w:pStyle w:val="GlossEng"/>
            </w:pPr>
            <w:r>
              <w:t>‘</w:t>
            </w:r>
            <w:r w:rsidR="005F15A4">
              <w:rPr>
                <w:rStyle w:val="ChBlueBold"/>
              </w:rPr>
              <w:t>you</w:t>
            </w:r>
            <w:r w:rsidR="005F15A4" w:rsidRPr="00125661">
              <w:t xml:space="preserve"> </w:t>
            </w:r>
            <w:r w:rsidR="005F15A4">
              <w:t>woke up</w:t>
            </w:r>
            <w:r>
              <w:t>’</w:t>
            </w:r>
            <w:r w:rsidR="005F15A4">
              <w:t xml:space="preserve"> / </w:t>
            </w:r>
            <w:r>
              <w:t>‘</w:t>
            </w:r>
            <w:r w:rsidR="005F15A4" w:rsidRPr="005F15A4">
              <w:rPr>
                <w:rStyle w:val="ChBlueBold"/>
              </w:rPr>
              <w:t>you</w:t>
            </w:r>
            <w:r w:rsidR="005F15A4">
              <w:t xml:space="preserve"> wake up!</w:t>
            </w:r>
          </w:p>
        </w:tc>
        <w:tc>
          <w:tcPr>
            <w:tcW w:w="255" w:type="dxa"/>
            <w:shd w:val="clear" w:color="auto" w:fill="auto"/>
          </w:tcPr>
          <w:p w14:paraId="221941C7" w14:textId="77777777" w:rsidR="005F15A4" w:rsidRPr="00125661" w:rsidRDefault="005F15A4" w:rsidP="002649A3">
            <w:pPr>
              <w:pStyle w:val="GlossEng"/>
            </w:pPr>
          </w:p>
        </w:tc>
        <w:tc>
          <w:tcPr>
            <w:tcW w:w="425" w:type="dxa"/>
            <w:shd w:val="clear" w:color="auto" w:fill="auto"/>
          </w:tcPr>
          <w:p w14:paraId="3DFD228B" w14:textId="77777777" w:rsidR="005F15A4" w:rsidRPr="00125661" w:rsidRDefault="005F15A4" w:rsidP="002649A3">
            <w:pPr>
              <w:pStyle w:val="GlossEng"/>
            </w:pPr>
          </w:p>
        </w:tc>
        <w:tc>
          <w:tcPr>
            <w:tcW w:w="1645" w:type="dxa"/>
            <w:gridSpan w:val="2"/>
            <w:shd w:val="clear" w:color="auto" w:fill="auto"/>
          </w:tcPr>
          <w:p w14:paraId="332311A1" w14:textId="0B5F0DEB" w:rsidR="005F15A4" w:rsidRPr="00125661" w:rsidRDefault="00B7093A" w:rsidP="002649A3">
            <w:pPr>
              <w:pStyle w:val="GlossEng"/>
            </w:pPr>
            <w:r>
              <w:t>‘</w:t>
            </w:r>
            <w:r w:rsidR="005F15A4" w:rsidRPr="00125661">
              <w:t xml:space="preserve">hey, </w:t>
            </w:r>
            <w:r w:rsidR="005F15A4">
              <w:t>wake up</w:t>
            </w:r>
            <w:r w:rsidR="005F15A4" w:rsidRPr="00125661">
              <w:t>!</w:t>
            </w:r>
            <w:r>
              <w:t>’</w:t>
            </w:r>
          </w:p>
        </w:tc>
      </w:tr>
      <w:tr w:rsidR="00AC23C4" w:rsidRPr="00E17332" w14:paraId="1F8DC0BA" w14:textId="77777777" w:rsidTr="00AC23C4">
        <w:tc>
          <w:tcPr>
            <w:tcW w:w="709" w:type="dxa"/>
            <w:shd w:val="clear" w:color="auto" w:fill="auto"/>
          </w:tcPr>
          <w:p w14:paraId="29C2E0D7" w14:textId="77777777" w:rsidR="00241DD8" w:rsidRPr="007E70E3" w:rsidRDefault="00241DD8" w:rsidP="002649A3"/>
        </w:tc>
        <w:tc>
          <w:tcPr>
            <w:tcW w:w="425" w:type="dxa"/>
            <w:shd w:val="clear" w:color="auto" w:fill="auto"/>
          </w:tcPr>
          <w:p w14:paraId="34386E6D" w14:textId="77777777" w:rsidR="00241DD8" w:rsidRPr="00CD4934" w:rsidRDefault="00241DD8" w:rsidP="002649A3">
            <w:pPr>
              <w:rPr>
                <w:rStyle w:val="ChSmallCaps"/>
              </w:rPr>
            </w:pPr>
          </w:p>
        </w:tc>
        <w:tc>
          <w:tcPr>
            <w:tcW w:w="2835" w:type="dxa"/>
            <w:gridSpan w:val="2"/>
            <w:shd w:val="clear" w:color="auto" w:fill="auto"/>
          </w:tcPr>
          <w:p w14:paraId="73F108A9" w14:textId="77777777" w:rsidR="00241DD8" w:rsidRDefault="00241DD8" w:rsidP="002649A3"/>
        </w:tc>
        <w:tc>
          <w:tcPr>
            <w:tcW w:w="255" w:type="dxa"/>
            <w:shd w:val="clear" w:color="auto" w:fill="auto"/>
          </w:tcPr>
          <w:p w14:paraId="00E63D06" w14:textId="77777777" w:rsidR="00241DD8" w:rsidRPr="007D0744" w:rsidRDefault="00241DD8" w:rsidP="002649A3"/>
        </w:tc>
        <w:tc>
          <w:tcPr>
            <w:tcW w:w="425" w:type="dxa"/>
            <w:shd w:val="clear" w:color="auto" w:fill="auto"/>
          </w:tcPr>
          <w:p w14:paraId="1BBFCBF3" w14:textId="77777777" w:rsidR="00241DD8" w:rsidRPr="007D0744" w:rsidRDefault="00241DD8" w:rsidP="002649A3"/>
        </w:tc>
        <w:tc>
          <w:tcPr>
            <w:tcW w:w="1645" w:type="dxa"/>
            <w:gridSpan w:val="2"/>
            <w:shd w:val="clear" w:color="auto" w:fill="auto"/>
          </w:tcPr>
          <w:p w14:paraId="27FFE8AB" w14:textId="77777777" w:rsidR="00241DD8" w:rsidRDefault="00241DD8" w:rsidP="002649A3"/>
        </w:tc>
      </w:tr>
      <w:tr w:rsidR="00AC23C4" w:rsidRPr="00E17332" w14:paraId="04414400" w14:textId="77777777" w:rsidTr="00AC23C4">
        <w:tc>
          <w:tcPr>
            <w:tcW w:w="709" w:type="dxa"/>
            <w:shd w:val="clear" w:color="auto" w:fill="auto"/>
          </w:tcPr>
          <w:p w14:paraId="1C275E2D" w14:textId="77777777" w:rsidR="00241DD8" w:rsidRPr="00CA4F22" w:rsidRDefault="00241DD8" w:rsidP="002649A3">
            <w:pPr>
              <w:pStyle w:val="O0Nwnext"/>
            </w:pPr>
            <w:bookmarkStart w:id="5018" w:name="_Ref363656380"/>
            <w:bookmarkStart w:id="5019" w:name="_Ref363656351"/>
            <w:r>
              <w:t>(</w:t>
            </w:r>
            <w:fldSimple w:instr=" SEQ ( \* ARABIC \s 1 ">
              <w:r w:rsidR="00154D81">
                <w:rPr>
                  <w:noProof/>
                </w:rPr>
                <w:t>43</w:t>
              </w:r>
            </w:fldSimple>
            <w:bookmarkEnd w:id="5018"/>
            <w:r>
              <w:t>)</w:t>
            </w:r>
            <w:bookmarkEnd w:id="5019"/>
          </w:p>
        </w:tc>
        <w:bookmarkStart w:id="5020" w:name="_Ref363656365"/>
        <w:bookmarkEnd w:id="5020"/>
        <w:tc>
          <w:tcPr>
            <w:tcW w:w="425" w:type="dxa"/>
            <w:shd w:val="clear" w:color="auto" w:fill="auto"/>
          </w:tcPr>
          <w:p w14:paraId="2D54A1D4" w14:textId="77777777" w:rsidR="00241DD8" w:rsidRPr="007D0744" w:rsidRDefault="00241DD8" w:rsidP="002649A3">
            <w:pPr>
              <w:pStyle w:val="Text"/>
            </w:pPr>
            <w:r w:rsidRPr="00F129D3">
              <w:fldChar w:fldCharType="begin"/>
            </w:r>
            <w:bookmarkStart w:id="5021" w:name="_Ref376357423"/>
            <w:bookmarkEnd w:id="5021"/>
            <w:r w:rsidRPr="00F129D3">
              <w:instrText xml:space="preserve"> LISTNUM  NumberDefault \l 8 \s 1 </w:instrText>
            </w:r>
            <w:r w:rsidRPr="00F129D3">
              <w:fldChar w:fldCharType="end">
                <w:numberingChange w:id="5022" w:author="Angela Kluge" w:date="2014-02-08T11:40:00Z" w:original="a."/>
              </w:fldChar>
            </w:r>
          </w:p>
        </w:tc>
        <w:tc>
          <w:tcPr>
            <w:tcW w:w="510" w:type="dxa"/>
            <w:shd w:val="clear" w:color="auto" w:fill="auto"/>
          </w:tcPr>
          <w:p w14:paraId="22D10A10" w14:textId="77777777" w:rsidR="00241DD8" w:rsidRPr="00133FE0" w:rsidRDefault="00241DD8" w:rsidP="002649A3">
            <w:pPr>
              <w:pStyle w:val="Text"/>
              <w:rPr>
                <w:rStyle w:val="ChBlueBold"/>
              </w:rPr>
            </w:pPr>
            <w:r>
              <w:rPr>
                <w:rStyle w:val="ChBlueBold"/>
              </w:rPr>
              <w:t>ko</w:t>
            </w:r>
          </w:p>
        </w:tc>
        <w:tc>
          <w:tcPr>
            <w:tcW w:w="2325" w:type="dxa"/>
            <w:shd w:val="clear" w:color="auto" w:fill="auto"/>
          </w:tcPr>
          <w:p w14:paraId="487BC0F2" w14:textId="77777777" w:rsidR="00241DD8" w:rsidRPr="00C106E0" w:rsidRDefault="00241DD8" w:rsidP="002649A3">
            <w:pPr>
              <w:pStyle w:val="Text"/>
            </w:pPr>
            <w:r w:rsidRPr="00C106E0">
              <w:t>pulang</w:t>
            </w:r>
          </w:p>
        </w:tc>
        <w:tc>
          <w:tcPr>
            <w:tcW w:w="255" w:type="dxa"/>
            <w:shd w:val="clear" w:color="auto" w:fill="auto"/>
          </w:tcPr>
          <w:p w14:paraId="4EA5DDCA" w14:textId="77777777" w:rsidR="00241DD8" w:rsidRPr="00C106E0" w:rsidRDefault="00241DD8" w:rsidP="002649A3">
            <w:pPr>
              <w:pStyle w:val="Text"/>
            </w:pPr>
          </w:p>
        </w:tc>
        <w:bookmarkStart w:id="5023" w:name="_Ref363656366"/>
        <w:bookmarkStart w:id="5024" w:name="_Ref363656367"/>
        <w:bookmarkEnd w:id="5023"/>
        <w:bookmarkEnd w:id="5024"/>
        <w:tc>
          <w:tcPr>
            <w:tcW w:w="425" w:type="dxa"/>
            <w:shd w:val="clear" w:color="auto" w:fill="auto"/>
          </w:tcPr>
          <w:p w14:paraId="4C3A76AF" w14:textId="77777777" w:rsidR="00241DD8" w:rsidRPr="00C106E0" w:rsidRDefault="00241DD8" w:rsidP="002649A3">
            <w:pPr>
              <w:pStyle w:val="Text"/>
            </w:pPr>
            <w:r w:rsidRPr="00C106E0">
              <w:fldChar w:fldCharType="begin"/>
            </w:r>
            <w:r w:rsidRPr="00C106E0">
              <w:instrText xml:space="preserve"> LISTNUM  NumberDefault \l 8 </w:instrText>
            </w:r>
            <w:r w:rsidRPr="00C106E0">
              <w:fldChar w:fldCharType="end">
                <w:numberingChange w:id="5025" w:author="Angela Kluge" w:date="2014-02-08T11:40:00Z" w:original="b."/>
              </w:fldChar>
            </w:r>
          </w:p>
        </w:tc>
        <w:tc>
          <w:tcPr>
            <w:tcW w:w="794" w:type="dxa"/>
            <w:shd w:val="clear" w:color="auto" w:fill="auto"/>
          </w:tcPr>
          <w:p w14:paraId="79E7EB6A" w14:textId="77777777" w:rsidR="00241DD8" w:rsidRPr="00C106E0" w:rsidRDefault="00241DD8" w:rsidP="002649A3">
            <w:pPr>
              <w:pStyle w:val="Text"/>
            </w:pPr>
            <w:r w:rsidRPr="00C106E0">
              <w:t>pulang</w:t>
            </w:r>
          </w:p>
        </w:tc>
        <w:tc>
          <w:tcPr>
            <w:tcW w:w="851" w:type="dxa"/>
            <w:shd w:val="clear" w:color="auto" w:fill="auto"/>
          </w:tcPr>
          <w:p w14:paraId="513F4B86" w14:textId="77777777" w:rsidR="00241DD8" w:rsidRPr="00C106E0" w:rsidRDefault="00241DD8" w:rsidP="002649A3">
            <w:pPr>
              <w:pStyle w:val="Text"/>
            </w:pPr>
            <w:r w:rsidRPr="00C106E0">
              <w:t>suda</w:t>
            </w:r>
            <w:r>
              <w:t>!</w:t>
            </w:r>
          </w:p>
        </w:tc>
      </w:tr>
      <w:tr w:rsidR="00AC23C4" w:rsidRPr="00E17332" w14:paraId="7514F90A" w14:textId="77777777" w:rsidTr="00AC23C4">
        <w:tc>
          <w:tcPr>
            <w:tcW w:w="709" w:type="dxa"/>
            <w:shd w:val="clear" w:color="auto" w:fill="auto"/>
          </w:tcPr>
          <w:p w14:paraId="56DA7230" w14:textId="77777777" w:rsidR="00241DD8" w:rsidRPr="007E70E3" w:rsidRDefault="00241DD8" w:rsidP="002649A3">
            <w:pPr>
              <w:pStyle w:val="GlossEng"/>
            </w:pPr>
          </w:p>
        </w:tc>
        <w:tc>
          <w:tcPr>
            <w:tcW w:w="425" w:type="dxa"/>
            <w:shd w:val="clear" w:color="auto" w:fill="auto"/>
          </w:tcPr>
          <w:p w14:paraId="155B9280" w14:textId="77777777" w:rsidR="00241DD8" w:rsidRPr="00CD4934" w:rsidRDefault="00241DD8" w:rsidP="002649A3">
            <w:pPr>
              <w:pStyle w:val="GlossEng"/>
              <w:rPr>
                <w:rStyle w:val="ChSmallCaps"/>
              </w:rPr>
            </w:pPr>
          </w:p>
        </w:tc>
        <w:tc>
          <w:tcPr>
            <w:tcW w:w="510" w:type="dxa"/>
            <w:shd w:val="clear" w:color="auto" w:fill="auto"/>
          </w:tcPr>
          <w:p w14:paraId="75100406" w14:textId="77777777" w:rsidR="00241DD8" w:rsidRPr="0099608C" w:rsidRDefault="00241DD8" w:rsidP="002649A3">
            <w:pPr>
              <w:pStyle w:val="GlossEng"/>
              <w:rPr>
                <w:rStyle w:val="ChSmallCaps"/>
              </w:rPr>
            </w:pPr>
            <w:r>
              <w:rPr>
                <w:rStyle w:val="ChSmallCaps"/>
              </w:rPr>
              <w:t>2</w:t>
            </w:r>
            <w:r w:rsidRPr="0099608C">
              <w:rPr>
                <w:rStyle w:val="ChSmallCaps"/>
              </w:rPr>
              <w:t>sg</w:t>
            </w:r>
          </w:p>
        </w:tc>
        <w:tc>
          <w:tcPr>
            <w:tcW w:w="2325" w:type="dxa"/>
            <w:shd w:val="clear" w:color="auto" w:fill="auto"/>
          </w:tcPr>
          <w:p w14:paraId="02775DFC" w14:textId="77777777" w:rsidR="00241DD8" w:rsidRPr="00574C13" w:rsidRDefault="00241DD8" w:rsidP="002649A3">
            <w:pPr>
              <w:pStyle w:val="GlossEng"/>
            </w:pPr>
            <w:r w:rsidRPr="00574C13">
              <w:t>go.home</w:t>
            </w:r>
          </w:p>
        </w:tc>
        <w:tc>
          <w:tcPr>
            <w:tcW w:w="255" w:type="dxa"/>
            <w:shd w:val="clear" w:color="auto" w:fill="auto"/>
          </w:tcPr>
          <w:p w14:paraId="385D2D24" w14:textId="77777777" w:rsidR="00241DD8" w:rsidRPr="007D0744" w:rsidRDefault="00241DD8" w:rsidP="002649A3">
            <w:pPr>
              <w:pStyle w:val="GlossEng"/>
            </w:pPr>
          </w:p>
        </w:tc>
        <w:tc>
          <w:tcPr>
            <w:tcW w:w="425" w:type="dxa"/>
            <w:shd w:val="clear" w:color="auto" w:fill="auto"/>
          </w:tcPr>
          <w:p w14:paraId="69999871" w14:textId="77777777" w:rsidR="00241DD8" w:rsidRPr="007D0744" w:rsidRDefault="00241DD8" w:rsidP="002649A3">
            <w:pPr>
              <w:pStyle w:val="GlossEng"/>
            </w:pPr>
          </w:p>
        </w:tc>
        <w:tc>
          <w:tcPr>
            <w:tcW w:w="794" w:type="dxa"/>
            <w:shd w:val="clear" w:color="auto" w:fill="auto"/>
          </w:tcPr>
          <w:p w14:paraId="447A1A24" w14:textId="77777777" w:rsidR="00241DD8" w:rsidRPr="00574C13" w:rsidRDefault="00241DD8" w:rsidP="002649A3">
            <w:pPr>
              <w:pStyle w:val="GlossEng"/>
            </w:pPr>
            <w:r w:rsidRPr="00574C13">
              <w:t>go.home</w:t>
            </w:r>
          </w:p>
        </w:tc>
        <w:tc>
          <w:tcPr>
            <w:tcW w:w="851" w:type="dxa"/>
            <w:shd w:val="clear" w:color="auto" w:fill="auto"/>
          </w:tcPr>
          <w:p w14:paraId="1B49B0EB" w14:textId="77777777" w:rsidR="00241DD8" w:rsidRPr="00574C13" w:rsidRDefault="00241DD8" w:rsidP="002649A3">
            <w:pPr>
              <w:pStyle w:val="GlossEng"/>
            </w:pPr>
            <w:r w:rsidRPr="00574C13">
              <w:t>already</w:t>
            </w:r>
          </w:p>
        </w:tc>
      </w:tr>
      <w:tr w:rsidR="00AC23C4" w:rsidRPr="00E17332" w14:paraId="03C29321" w14:textId="77777777" w:rsidTr="00AC23C4">
        <w:tc>
          <w:tcPr>
            <w:tcW w:w="709" w:type="dxa"/>
            <w:shd w:val="clear" w:color="auto" w:fill="auto"/>
          </w:tcPr>
          <w:p w14:paraId="40A2F463" w14:textId="77777777" w:rsidR="00241DD8" w:rsidRPr="007E70E3" w:rsidRDefault="00241DD8" w:rsidP="002649A3"/>
        </w:tc>
        <w:tc>
          <w:tcPr>
            <w:tcW w:w="425" w:type="dxa"/>
            <w:shd w:val="clear" w:color="auto" w:fill="auto"/>
          </w:tcPr>
          <w:p w14:paraId="46864844" w14:textId="77777777" w:rsidR="00241DD8" w:rsidRPr="00CD4934" w:rsidRDefault="00241DD8" w:rsidP="002649A3">
            <w:pPr>
              <w:rPr>
                <w:rStyle w:val="ChSmallCaps"/>
              </w:rPr>
            </w:pPr>
          </w:p>
        </w:tc>
        <w:tc>
          <w:tcPr>
            <w:tcW w:w="2835" w:type="dxa"/>
            <w:gridSpan w:val="2"/>
            <w:shd w:val="clear" w:color="auto" w:fill="auto"/>
          </w:tcPr>
          <w:p w14:paraId="288F2B6D" w14:textId="32B33DE1" w:rsidR="00241DD8" w:rsidRPr="00CD4934" w:rsidRDefault="00B7093A" w:rsidP="002649A3">
            <w:pPr>
              <w:rPr>
                <w:rStyle w:val="ChSmallCaps"/>
              </w:rPr>
            </w:pPr>
            <w:r>
              <w:t>‘</w:t>
            </w:r>
            <w:r w:rsidR="005F15A4">
              <w:rPr>
                <w:rStyle w:val="ChBlueBold"/>
              </w:rPr>
              <w:t>you</w:t>
            </w:r>
            <w:r w:rsidR="00241DD8">
              <w:t xml:space="preserve"> went home</w:t>
            </w:r>
            <w:r>
              <w:t>’</w:t>
            </w:r>
            <w:r w:rsidR="005F15A4">
              <w:t xml:space="preserve"> / </w:t>
            </w:r>
            <w:r w:rsidR="005F15A4" w:rsidRPr="005F15A4">
              <w:rPr>
                <w:rStyle w:val="ChBlueBold"/>
              </w:rPr>
              <w:t>you</w:t>
            </w:r>
            <w:r w:rsidR="005F15A4">
              <w:t xml:space="preserve"> go home!</w:t>
            </w:r>
            <w:r>
              <w:t>’</w:t>
            </w:r>
          </w:p>
        </w:tc>
        <w:tc>
          <w:tcPr>
            <w:tcW w:w="255" w:type="dxa"/>
            <w:shd w:val="clear" w:color="auto" w:fill="auto"/>
          </w:tcPr>
          <w:p w14:paraId="1781BC75" w14:textId="77777777" w:rsidR="00241DD8" w:rsidRPr="007D0744" w:rsidRDefault="00241DD8" w:rsidP="002649A3"/>
        </w:tc>
        <w:tc>
          <w:tcPr>
            <w:tcW w:w="425" w:type="dxa"/>
            <w:shd w:val="clear" w:color="auto" w:fill="auto"/>
          </w:tcPr>
          <w:p w14:paraId="67278F65" w14:textId="77777777" w:rsidR="00241DD8" w:rsidRPr="007D0744" w:rsidRDefault="00241DD8" w:rsidP="002649A3"/>
        </w:tc>
        <w:tc>
          <w:tcPr>
            <w:tcW w:w="1645" w:type="dxa"/>
            <w:gridSpan w:val="2"/>
            <w:shd w:val="clear" w:color="auto" w:fill="auto"/>
          </w:tcPr>
          <w:p w14:paraId="73B50D0D" w14:textId="337F044B" w:rsidR="00241DD8" w:rsidRPr="007D0744" w:rsidRDefault="00B7093A" w:rsidP="002649A3">
            <w:r>
              <w:t>‘</w:t>
            </w:r>
            <w:r w:rsidR="00241DD8">
              <w:t>go home already!</w:t>
            </w:r>
            <w:r>
              <w:t>’</w:t>
            </w:r>
          </w:p>
        </w:tc>
      </w:tr>
    </w:tbl>
    <w:p w14:paraId="5A92FF93" w14:textId="56B8E85B" w:rsidR="002649A3" w:rsidRDefault="002649A3" w:rsidP="0089723E">
      <w:pPr>
        <w:pStyle w:val="Body0005after05before"/>
      </w:pPr>
      <w:r>
        <w:t xml:space="preserve">More examples of imperatives clauses are presented in </w:t>
      </w:r>
      <w:r>
        <w:fldChar w:fldCharType="begin"/>
      </w:r>
      <w:r>
        <w:instrText xml:space="preserve"> REF _Ref363662758 \h </w:instrText>
      </w:r>
      <w:r>
        <w:fldChar w:fldCharType="separate"/>
      </w:r>
      <w:r w:rsidR="00154D81">
        <w:t>(</w:t>
      </w:r>
      <w:r w:rsidR="00154D81">
        <w:rPr>
          <w:noProof/>
        </w:rPr>
        <w:t>44</w:t>
      </w:r>
      <w:r w:rsidR="00154D81">
        <w:t>)</w:t>
      </w:r>
      <w:r>
        <w:fldChar w:fldCharType="end"/>
      </w:r>
      <w:r>
        <w:t xml:space="preserve"> to </w:t>
      </w:r>
      <w:r>
        <w:fldChar w:fldCharType="begin"/>
      </w:r>
      <w:r>
        <w:instrText xml:space="preserve"> REF _Ref363662760 \h </w:instrText>
      </w:r>
      <w:r>
        <w:fldChar w:fldCharType="separate"/>
      </w:r>
      <w:r w:rsidR="00154D81">
        <w:t>(</w:t>
      </w:r>
      <w:r w:rsidR="00154D81">
        <w:rPr>
          <w:noProof/>
        </w:rPr>
        <w:t>46</w:t>
      </w:r>
      <w:r w:rsidR="00154D81">
        <w:t>)</w:t>
      </w:r>
      <w:r>
        <w:fldChar w:fldCharType="end"/>
      </w:r>
      <w:r>
        <w:t xml:space="preserve">, with second person singular addressees in </w:t>
      </w:r>
      <w:r>
        <w:fldChar w:fldCharType="begin"/>
      </w:r>
      <w:r>
        <w:instrText xml:space="preserve"> REF _Ref363662758 \h </w:instrText>
      </w:r>
      <w:r>
        <w:fldChar w:fldCharType="separate"/>
      </w:r>
      <w:r w:rsidR="00154D81">
        <w:t>(</w:t>
      </w:r>
      <w:r w:rsidR="00154D81">
        <w:rPr>
          <w:noProof/>
        </w:rPr>
        <w:t>44</w:t>
      </w:r>
      <w:r w:rsidR="00154D81">
        <w:t>)</w:t>
      </w:r>
      <w:r>
        <w:fldChar w:fldCharType="end"/>
      </w:r>
      <w:r>
        <w:t xml:space="preserve"> and </w:t>
      </w:r>
      <w:r>
        <w:fldChar w:fldCharType="begin"/>
      </w:r>
      <w:r>
        <w:instrText xml:space="preserve"> REF _Ref363662760 \h </w:instrText>
      </w:r>
      <w:r>
        <w:fldChar w:fldCharType="separate"/>
      </w:r>
      <w:r w:rsidR="00154D81">
        <w:t>(</w:t>
      </w:r>
      <w:r w:rsidR="00154D81">
        <w:rPr>
          <w:noProof/>
        </w:rPr>
        <w:t>46</w:t>
      </w:r>
      <w:r w:rsidR="00154D81">
        <w:t>)</w:t>
      </w:r>
      <w:r>
        <w:fldChar w:fldCharType="end"/>
      </w:r>
      <w:r>
        <w:t xml:space="preserve">, and second person plural addressees in </w:t>
      </w:r>
      <w:r>
        <w:fldChar w:fldCharType="begin"/>
      </w:r>
      <w:r>
        <w:instrText xml:space="preserve"> REF _Ref363662759 \h </w:instrText>
      </w:r>
      <w:r>
        <w:fldChar w:fldCharType="separate"/>
      </w:r>
      <w:r w:rsidR="00154D81">
        <w:t>(</w:t>
      </w:r>
      <w:r w:rsidR="00154D81">
        <w:rPr>
          <w:noProof/>
        </w:rPr>
        <w:t>45</w:t>
      </w:r>
      <w:r w:rsidR="00154D81">
        <w:t>)</w:t>
      </w:r>
      <w:r>
        <w:fldChar w:fldCharType="end"/>
      </w:r>
      <w:r>
        <w:t xml:space="preserve">. These examples also illustrate that imperatives are formed with trivalent verbs, as in </w:t>
      </w:r>
      <w:r>
        <w:fldChar w:fldCharType="begin"/>
      </w:r>
      <w:r>
        <w:instrText xml:space="preserve"> REF _Ref363662758 \h </w:instrText>
      </w:r>
      <w:r>
        <w:fldChar w:fldCharType="separate"/>
      </w:r>
      <w:r w:rsidR="00154D81">
        <w:t>(</w:t>
      </w:r>
      <w:r w:rsidR="00154D81">
        <w:rPr>
          <w:noProof/>
        </w:rPr>
        <w:t>44</w:t>
      </w:r>
      <w:r w:rsidR="00154D81">
        <w:t>)</w:t>
      </w:r>
      <w:r>
        <w:fldChar w:fldCharType="end"/>
      </w:r>
      <w:r>
        <w:t xml:space="preserve">, bivalent verbs as in </w:t>
      </w:r>
      <w:r>
        <w:fldChar w:fldCharType="begin"/>
      </w:r>
      <w:r>
        <w:instrText xml:space="preserve"> REF _Ref363662759 \h </w:instrText>
      </w:r>
      <w:r>
        <w:fldChar w:fldCharType="separate"/>
      </w:r>
      <w:r w:rsidR="00154D81">
        <w:t>(</w:t>
      </w:r>
      <w:r w:rsidR="00154D81">
        <w:rPr>
          <w:noProof/>
        </w:rPr>
        <w:t>45</w:t>
      </w:r>
      <w:r w:rsidR="00154D81">
        <w:t>)</w:t>
      </w:r>
      <w:r>
        <w:fldChar w:fldCharType="end"/>
      </w:r>
      <w:r>
        <w:t xml:space="preserve">, or monovalent verbs, such as stative </w:t>
      </w:r>
      <w:r w:rsidRPr="00F769E4">
        <w:rPr>
          <w:rStyle w:val="ChItalBold"/>
        </w:rPr>
        <w:t>diam</w:t>
      </w:r>
      <w:r>
        <w:t xml:space="preserve"> </w:t>
      </w:r>
      <w:r w:rsidR="00B7093A">
        <w:t>‘</w:t>
      </w:r>
      <w:r>
        <w:t>be quiet</w:t>
      </w:r>
      <w:r w:rsidR="00B7093A">
        <w:t>’</w:t>
      </w:r>
      <w:r>
        <w:t xml:space="preserve"> in </w:t>
      </w:r>
      <w:r>
        <w:fldChar w:fldCharType="begin"/>
      </w:r>
      <w:r>
        <w:instrText xml:space="preserve"> REF _Ref363662760 \h </w:instrText>
      </w:r>
      <w:r>
        <w:fldChar w:fldCharType="separate"/>
      </w:r>
      <w:r w:rsidR="00154D81">
        <w:t>(</w:t>
      </w:r>
      <w:r w:rsidR="00154D81">
        <w:rPr>
          <w:noProof/>
        </w:rPr>
        <w:t>46</w:t>
      </w:r>
      <w:r w:rsidR="00154D81">
        <w:t>)</w:t>
      </w:r>
      <w:r>
        <w:fldChar w:fldCharType="end"/>
      </w:r>
      <w:r>
        <w:t xml:space="preserve">; see also monovalent dynamic </w:t>
      </w:r>
      <w:r w:rsidRPr="00F769E4">
        <w:rPr>
          <w:rStyle w:val="ChItalBold"/>
        </w:rPr>
        <w:t>pulang</w:t>
      </w:r>
      <w:r>
        <w:t xml:space="preserve"> </w:t>
      </w:r>
      <w:r w:rsidR="00B7093A">
        <w:t>‘</w:t>
      </w:r>
      <w:r>
        <w:t>go home</w:t>
      </w:r>
      <w:r w:rsidR="00B7093A">
        <w:t>’</w:t>
      </w:r>
      <w:r>
        <w:t xml:space="preserve"> in </w:t>
      </w:r>
      <w:r>
        <w:fldChar w:fldCharType="begin"/>
      </w:r>
      <w:r>
        <w:instrText xml:space="preserve"> REF _Ref363656351 \h </w:instrText>
      </w:r>
      <w:r>
        <w:fldChar w:fldCharType="separate"/>
      </w:r>
      <w:r w:rsidR="00154D81">
        <w:t>(</w:t>
      </w:r>
      <w:r w:rsidR="00154D81">
        <w:rPr>
          <w:noProof/>
        </w:rPr>
        <w:t>43</w:t>
      </w:r>
      <w:r w:rsidR="00154D81">
        <w:t>)</w:t>
      </w:r>
      <w:r>
        <w:fldChar w:fldCharType="end"/>
      </w:r>
      <w:r>
        <w:t>.</w:t>
      </w:r>
    </w:p>
    <w:p w14:paraId="54639925" w14:textId="77777777" w:rsidR="002649A3" w:rsidRDefault="002649A3" w:rsidP="002649A3">
      <w:pPr>
        <w:pStyle w:val="ExampleTitle"/>
      </w:pPr>
      <w:r>
        <w:t>Imperatives formed with tri-, bi-, and monovalent verbs</w:t>
      </w:r>
    </w:p>
    <w:tbl>
      <w:tblPr>
        <w:tblW w:w="0" w:type="auto"/>
        <w:tblCellMar>
          <w:left w:w="42" w:type="dxa"/>
          <w:right w:w="42" w:type="dxa"/>
        </w:tblCellMar>
        <w:tblLook w:val="01E0" w:firstRow="1" w:lastRow="1" w:firstColumn="1" w:lastColumn="1" w:noHBand="0" w:noVBand="0"/>
      </w:tblPr>
      <w:tblGrid>
        <w:gridCol w:w="709"/>
        <w:gridCol w:w="462"/>
        <w:gridCol w:w="673"/>
        <w:gridCol w:w="462"/>
        <w:gridCol w:w="629"/>
      </w:tblGrid>
      <w:tr w:rsidR="00AC23C4" w:rsidRPr="005F3BBD" w14:paraId="04D0BD66" w14:textId="77777777" w:rsidTr="00AC23C4">
        <w:tc>
          <w:tcPr>
            <w:tcW w:w="709" w:type="dxa"/>
            <w:shd w:val="clear" w:color="auto" w:fill="auto"/>
          </w:tcPr>
          <w:p w14:paraId="0BF70C1E" w14:textId="77777777" w:rsidR="002649A3" w:rsidRPr="00CA4F22" w:rsidRDefault="002649A3" w:rsidP="002649A3">
            <w:pPr>
              <w:pStyle w:val="O0Nwnext"/>
            </w:pPr>
            <w:bookmarkStart w:id="5026" w:name="_Ref363662758"/>
            <w:r>
              <w:t>(</w:t>
            </w:r>
            <w:fldSimple w:instr=" SEQ ( \* ARABIC \s 1 ">
              <w:r w:rsidR="00154D81">
                <w:rPr>
                  <w:noProof/>
                </w:rPr>
                <w:t>44</w:t>
              </w:r>
            </w:fldSimple>
            <w:r>
              <w:t>)</w:t>
            </w:r>
            <w:bookmarkEnd w:id="5026"/>
          </w:p>
        </w:tc>
        <w:tc>
          <w:tcPr>
            <w:tcW w:w="462" w:type="dxa"/>
            <w:shd w:val="clear" w:color="auto" w:fill="auto"/>
          </w:tcPr>
          <w:p w14:paraId="1F988F0D" w14:textId="77777777" w:rsidR="002649A3" w:rsidRPr="00DA27FD" w:rsidRDefault="002649A3" w:rsidP="002649A3">
            <w:pPr>
              <w:pStyle w:val="Text"/>
              <w:rPr>
                <w:rStyle w:val="ChBlueBold"/>
              </w:rPr>
            </w:pPr>
            <w:r w:rsidRPr="00DA27FD">
              <w:rPr>
                <w:rStyle w:val="ChBlueBold"/>
              </w:rPr>
              <w:t>ko</w:t>
            </w:r>
          </w:p>
        </w:tc>
        <w:tc>
          <w:tcPr>
            <w:tcW w:w="673" w:type="dxa"/>
            <w:shd w:val="clear" w:color="auto" w:fill="auto"/>
          </w:tcPr>
          <w:p w14:paraId="3AB4A962" w14:textId="77777777" w:rsidR="002649A3" w:rsidRPr="00B37D77" w:rsidRDefault="002649A3" w:rsidP="002649A3">
            <w:pPr>
              <w:pStyle w:val="Text"/>
            </w:pPr>
            <w:r>
              <w:t>ambi</w:t>
            </w:r>
            <w:r w:rsidRPr="00B37D77">
              <w:t>l</w:t>
            </w:r>
          </w:p>
        </w:tc>
        <w:tc>
          <w:tcPr>
            <w:tcW w:w="462" w:type="dxa"/>
            <w:shd w:val="clear" w:color="auto" w:fill="auto"/>
          </w:tcPr>
          <w:p w14:paraId="3FD2EF44" w14:textId="77777777" w:rsidR="002649A3" w:rsidRPr="00B37D77" w:rsidRDefault="002649A3" w:rsidP="002649A3">
            <w:pPr>
              <w:pStyle w:val="Text"/>
            </w:pPr>
            <w:r w:rsidRPr="00B37D77">
              <w:t>sa</w:t>
            </w:r>
          </w:p>
        </w:tc>
        <w:tc>
          <w:tcPr>
            <w:tcW w:w="629" w:type="dxa"/>
            <w:shd w:val="clear" w:color="auto" w:fill="auto"/>
          </w:tcPr>
          <w:p w14:paraId="1A31D54D" w14:textId="77777777" w:rsidR="002649A3" w:rsidRPr="00B37D77" w:rsidRDefault="002649A3" w:rsidP="002649A3">
            <w:pPr>
              <w:pStyle w:val="Text"/>
            </w:pPr>
            <w:r>
              <w:t>air!</w:t>
            </w:r>
          </w:p>
        </w:tc>
      </w:tr>
      <w:tr w:rsidR="00AC23C4" w:rsidRPr="00AC23C4" w14:paraId="2CE0BD7B" w14:textId="77777777" w:rsidTr="00AC23C4">
        <w:tc>
          <w:tcPr>
            <w:tcW w:w="709" w:type="dxa"/>
            <w:shd w:val="clear" w:color="auto" w:fill="auto"/>
          </w:tcPr>
          <w:p w14:paraId="56FE9E09" w14:textId="77777777" w:rsidR="002649A3" w:rsidRPr="007132FE" w:rsidRDefault="002649A3" w:rsidP="002649A3">
            <w:pPr>
              <w:pStyle w:val="GlossEng"/>
            </w:pPr>
          </w:p>
        </w:tc>
        <w:tc>
          <w:tcPr>
            <w:tcW w:w="462" w:type="dxa"/>
            <w:shd w:val="clear" w:color="auto" w:fill="auto"/>
          </w:tcPr>
          <w:p w14:paraId="0101B104" w14:textId="77777777" w:rsidR="002649A3" w:rsidRPr="0099608C" w:rsidRDefault="002649A3" w:rsidP="002649A3">
            <w:pPr>
              <w:pStyle w:val="GlossEng"/>
              <w:rPr>
                <w:rStyle w:val="ChSmallCaps"/>
              </w:rPr>
            </w:pPr>
            <w:r w:rsidRPr="0099608C">
              <w:rPr>
                <w:rStyle w:val="ChSmallCaps"/>
              </w:rPr>
              <w:t>2sg</w:t>
            </w:r>
          </w:p>
        </w:tc>
        <w:tc>
          <w:tcPr>
            <w:tcW w:w="673" w:type="dxa"/>
            <w:shd w:val="clear" w:color="auto" w:fill="auto"/>
          </w:tcPr>
          <w:p w14:paraId="38F08F97" w14:textId="77777777" w:rsidR="002649A3" w:rsidRPr="00B37D77" w:rsidRDefault="002649A3" w:rsidP="002649A3">
            <w:pPr>
              <w:pStyle w:val="GlossEng"/>
            </w:pPr>
            <w:r w:rsidRPr="00B37D77">
              <w:t>fetch</w:t>
            </w:r>
          </w:p>
        </w:tc>
        <w:tc>
          <w:tcPr>
            <w:tcW w:w="462" w:type="dxa"/>
            <w:shd w:val="clear" w:color="auto" w:fill="auto"/>
          </w:tcPr>
          <w:p w14:paraId="7FC162FA" w14:textId="77777777" w:rsidR="002649A3" w:rsidRPr="0099608C" w:rsidRDefault="002649A3" w:rsidP="002649A3">
            <w:pPr>
              <w:pStyle w:val="GlossEng"/>
              <w:rPr>
                <w:rStyle w:val="ChSmallCaps"/>
              </w:rPr>
            </w:pPr>
            <w:r w:rsidRPr="0099608C">
              <w:rPr>
                <w:rStyle w:val="ChSmallCaps"/>
              </w:rPr>
              <w:t>1sg</w:t>
            </w:r>
          </w:p>
        </w:tc>
        <w:tc>
          <w:tcPr>
            <w:tcW w:w="629" w:type="dxa"/>
            <w:shd w:val="clear" w:color="auto" w:fill="auto"/>
          </w:tcPr>
          <w:p w14:paraId="38FF154B" w14:textId="77777777" w:rsidR="002649A3" w:rsidRPr="00B37D77" w:rsidRDefault="002649A3" w:rsidP="002649A3">
            <w:pPr>
              <w:pStyle w:val="GlossEng"/>
            </w:pPr>
            <w:r w:rsidRPr="00B37D77">
              <w:t>water</w:t>
            </w:r>
          </w:p>
        </w:tc>
      </w:tr>
    </w:tbl>
    <w:p w14:paraId="44D1EC5A" w14:textId="319F3666" w:rsidR="002649A3" w:rsidRPr="00F9554F" w:rsidRDefault="00B7093A" w:rsidP="002649A3">
      <w:pPr>
        <w:pStyle w:val="FreeTranslEng"/>
      </w:pPr>
      <w:r>
        <w:t>‘</w:t>
      </w:r>
      <w:r w:rsidR="002649A3" w:rsidRPr="00DA27FD">
        <w:rPr>
          <w:rStyle w:val="ChBlueBold"/>
        </w:rPr>
        <w:t>you</w:t>
      </w:r>
      <w:r w:rsidR="002649A3">
        <w:t xml:space="preserve"> fetch me water!</w:t>
      </w:r>
      <w:r>
        <w:t>’</w:t>
      </w:r>
      <w:r w:rsidR="002649A3">
        <w:t xml:space="preserve"> </w:t>
      </w:r>
      <w:r w:rsidR="002649A3" w:rsidRPr="007132FE">
        <w:rPr>
          <w:rStyle w:val="ExampleSource"/>
        </w:rPr>
        <w:t>[081006-024-CvEx.0092]</w:t>
      </w:r>
    </w:p>
    <w:tbl>
      <w:tblPr>
        <w:tblW w:w="5096" w:type="dxa"/>
        <w:tblCellMar>
          <w:left w:w="42" w:type="dxa"/>
          <w:right w:w="42" w:type="dxa"/>
        </w:tblCellMar>
        <w:tblLook w:val="01E0" w:firstRow="1" w:lastRow="1" w:firstColumn="1" w:lastColumn="1" w:noHBand="0" w:noVBand="0"/>
      </w:tblPr>
      <w:tblGrid>
        <w:gridCol w:w="709"/>
        <w:gridCol w:w="384"/>
        <w:gridCol w:w="529"/>
        <w:gridCol w:w="529"/>
        <w:gridCol w:w="484"/>
        <w:gridCol w:w="595"/>
        <w:gridCol w:w="818"/>
        <w:gridCol w:w="360"/>
        <w:gridCol w:w="688"/>
      </w:tblGrid>
      <w:tr w:rsidR="00AC23C4" w:rsidRPr="005F3BBD" w14:paraId="5D99E7AB" w14:textId="77777777" w:rsidTr="00AC23C4">
        <w:tc>
          <w:tcPr>
            <w:tcW w:w="709" w:type="dxa"/>
            <w:shd w:val="clear" w:color="auto" w:fill="auto"/>
          </w:tcPr>
          <w:p w14:paraId="44651C46" w14:textId="77777777" w:rsidR="002649A3" w:rsidRPr="00CA4F22" w:rsidRDefault="002649A3" w:rsidP="002649A3">
            <w:pPr>
              <w:pStyle w:val="O0Nwnext"/>
            </w:pPr>
            <w:bookmarkStart w:id="5027" w:name="_Ref363662759"/>
            <w:r>
              <w:t>(</w:t>
            </w:r>
            <w:fldSimple w:instr=" SEQ ( \* ARABIC \s 1 ">
              <w:r w:rsidR="00154D81">
                <w:rPr>
                  <w:noProof/>
                </w:rPr>
                <w:t>45</w:t>
              </w:r>
            </w:fldSimple>
            <w:r>
              <w:t>)</w:t>
            </w:r>
            <w:bookmarkEnd w:id="5027"/>
          </w:p>
        </w:tc>
        <w:tc>
          <w:tcPr>
            <w:tcW w:w="384" w:type="dxa"/>
            <w:shd w:val="clear" w:color="auto" w:fill="auto"/>
          </w:tcPr>
          <w:p w14:paraId="75FA92A0" w14:textId="77777777" w:rsidR="002649A3" w:rsidRPr="00ED1600" w:rsidRDefault="002649A3" w:rsidP="002649A3">
            <w:pPr>
              <w:pStyle w:val="O0Nwnext"/>
            </w:pPr>
            <w:r>
              <w:t>…</w:t>
            </w:r>
          </w:p>
        </w:tc>
        <w:tc>
          <w:tcPr>
            <w:tcW w:w="529" w:type="dxa"/>
            <w:shd w:val="clear" w:color="auto" w:fill="auto"/>
          </w:tcPr>
          <w:p w14:paraId="28D8053A" w14:textId="77777777" w:rsidR="002649A3" w:rsidRPr="00E0444B" w:rsidRDefault="002649A3" w:rsidP="002649A3">
            <w:pPr>
              <w:pStyle w:val="Text"/>
            </w:pPr>
            <w:r w:rsidRPr="00E0444B">
              <w:t>trus</w:t>
            </w:r>
          </w:p>
        </w:tc>
        <w:tc>
          <w:tcPr>
            <w:tcW w:w="529" w:type="dxa"/>
            <w:shd w:val="clear" w:color="auto" w:fill="auto"/>
          </w:tcPr>
          <w:p w14:paraId="024D5AB7" w14:textId="77777777" w:rsidR="002649A3" w:rsidRPr="00DA27FD" w:rsidRDefault="002649A3" w:rsidP="002649A3">
            <w:pPr>
              <w:pStyle w:val="Text"/>
              <w:rPr>
                <w:rStyle w:val="ChBlueBold"/>
              </w:rPr>
            </w:pPr>
            <w:r w:rsidRPr="00DA27FD">
              <w:rPr>
                <w:rStyle w:val="ChBlueBold"/>
              </w:rPr>
              <w:t>kam</w:t>
            </w:r>
          </w:p>
        </w:tc>
        <w:tc>
          <w:tcPr>
            <w:tcW w:w="484" w:type="dxa"/>
            <w:shd w:val="clear" w:color="auto" w:fill="auto"/>
          </w:tcPr>
          <w:p w14:paraId="6C9DCD62" w14:textId="77777777" w:rsidR="002649A3" w:rsidRPr="00DA27FD" w:rsidRDefault="002649A3" w:rsidP="002649A3">
            <w:pPr>
              <w:pStyle w:val="Text"/>
              <w:rPr>
                <w:rStyle w:val="ChBlueBold"/>
              </w:rPr>
            </w:pPr>
            <w:r w:rsidRPr="00DA27FD">
              <w:rPr>
                <w:rStyle w:val="ChBlueBold"/>
              </w:rPr>
              <w:t>dua</w:t>
            </w:r>
          </w:p>
        </w:tc>
        <w:tc>
          <w:tcPr>
            <w:tcW w:w="595" w:type="dxa"/>
            <w:shd w:val="clear" w:color="auto" w:fill="auto"/>
          </w:tcPr>
          <w:p w14:paraId="7CDD1D90" w14:textId="77777777" w:rsidR="002649A3" w:rsidRPr="00DA27FD" w:rsidRDefault="002649A3" w:rsidP="002649A3">
            <w:pPr>
              <w:pStyle w:val="Text"/>
            </w:pPr>
            <w:r w:rsidRPr="00DA27FD">
              <w:t>cuci</w:t>
            </w:r>
          </w:p>
        </w:tc>
        <w:tc>
          <w:tcPr>
            <w:tcW w:w="818" w:type="dxa"/>
            <w:shd w:val="clear" w:color="auto" w:fill="auto"/>
          </w:tcPr>
          <w:p w14:paraId="49C422E9" w14:textId="77777777" w:rsidR="002649A3" w:rsidRPr="00E0444B" w:rsidRDefault="002649A3" w:rsidP="002649A3">
            <w:pPr>
              <w:pStyle w:val="Text"/>
            </w:pPr>
            <w:r w:rsidRPr="00E0444B">
              <w:t>celana</w:t>
            </w:r>
          </w:p>
        </w:tc>
        <w:tc>
          <w:tcPr>
            <w:tcW w:w="360" w:type="dxa"/>
            <w:shd w:val="clear" w:color="auto" w:fill="auto"/>
          </w:tcPr>
          <w:p w14:paraId="047C1964" w14:textId="77777777" w:rsidR="002649A3" w:rsidRPr="00E0444B" w:rsidRDefault="002649A3" w:rsidP="002649A3">
            <w:pPr>
              <w:pStyle w:val="Text"/>
            </w:pPr>
            <w:r w:rsidRPr="00E0444B">
              <w:t>di</w:t>
            </w:r>
          </w:p>
        </w:tc>
        <w:tc>
          <w:tcPr>
            <w:tcW w:w="688" w:type="dxa"/>
            <w:shd w:val="clear" w:color="auto" w:fill="auto"/>
          </w:tcPr>
          <w:p w14:paraId="27E6D584" w14:textId="77777777" w:rsidR="002649A3" w:rsidRPr="00E0444B" w:rsidRDefault="002649A3" w:rsidP="002649A3">
            <w:pPr>
              <w:pStyle w:val="Text"/>
            </w:pPr>
            <w:r w:rsidRPr="00E0444B">
              <w:t>situ</w:t>
            </w:r>
            <w:r>
              <w:t>!</w:t>
            </w:r>
          </w:p>
        </w:tc>
      </w:tr>
      <w:tr w:rsidR="00AC23C4" w:rsidRPr="00AC23C4" w14:paraId="1370F1CD" w14:textId="77777777" w:rsidTr="00AC23C4">
        <w:tc>
          <w:tcPr>
            <w:tcW w:w="709" w:type="dxa"/>
            <w:shd w:val="clear" w:color="auto" w:fill="auto"/>
          </w:tcPr>
          <w:p w14:paraId="7459663B" w14:textId="77777777" w:rsidR="002649A3" w:rsidRPr="00ED1600" w:rsidRDefault="002649A3" w:rsidP="002649A3">
            <w:pPr>
              <w:pStyle w:val="GlossEng"/>
            </w:pPr>
          </w:p>
        </w:tc>
        <w:tc>
          <w:tcPr>
            <w:tcW w:w="384" w:type="dxa"/>
            <w:shd w:val="clear" w:color="auto" w:fill="auto"/>
          </w:tcPr>
          <w:p w14:paraId="24B3E0D8" w14:textId="77777777" w:rsidR="002649A3" w:rsidRPr="00ED1600" w:rsidRDefault="002649A3" w:rsidP="002649A3">
            <w:pPr>
              <w:pStyle w:val="GlossEng"/>
            </w:pPr>
          </w:p>
        </w:tc>
        <w:tc>
          <w:tcPr>
            <w:tcW w:w="529" w:type="dxa"/>
            <w:shd w:val="clear" w:color="auto" w:fill="auto"/>
          </w:tcPr>
          <w:p w14:paraId="23C5783E" w14:textId="77777777" w:rsidR="002649A3" w:rsidRPr="00E0444B" w:rsidRDefault="002649A3" w:rsidP="002649A3">
            <w:pPr>
              <w:pStyle w:val="GlossEng"/>
            </w:pPr>
            <w:r w:rsidRPr="00E0444B">
              <w:t>next</w:t>
            </w:r>
          </w:p>
        </w:tc>
        <w:tc>
          <w:tcPr>
            <w:tcW w:w="529" w:type="dxa"/>
            <w:shd w:val="clear" w:color="auto" w:fill="auto"/>
          </w:tcPr>
          <w:p w14:paraId="69A297B8" w14:textId="77777777" w:rsidR="002649A3" w:rsidRPr="0099608C" w:rsidRDefault="002649A3" w:rsidP="002649A3">
            <w:pPr>
              <w:pStyle w:val="GlossEng"/>
              <w:rPr>
                <w:rStyle w:val="ChSmallCaps"/>
              </w:rPr>
            </w:pPr>
            <w:r w:rsidRPr="0099608C">
              <w:rPr>
                <w:rStyle w:val="ChSmallCaps"/>
              </w:rPr>
              <w:t>2pl</w:t>
            </w:r>
          </w:p>
        </w:tc>
        <w:tc>
          <w:tcPr>
            <w:tcW w:w="484" w:type="dxa"/>
            <w:shd w:val="clear" w:color="auto" w:fill="auto"/>
          </w:tcPr>
          <w:p w14:paraId="1DA36CB3" w14:textId="77777777" w:rsidR="002649A3" w:rsidRPr="00E0444B" w:rsidRDefault="002649A3" w:rsidP="002649A3">
            <w:pPr>
              <w:pStyle w:val="GlossEng"/>
            </w:pPr>
            <w:r w:rsidRPr="00E0444B">
              <w:t>two</w:t>
            </w:r>
          </w:p>
        </w:tc>
        <w:tc>
          <w:tcPr>
            <w:tcW w:w="595" w:type="dxa"/>
            <w:shd w:val="clear" w:color="auto" w:fill="auto"/>
          </w:tcPr>
          <w:p w14:paraId="218DD65C" w14:textId="77777777" w:rsidR="002649A3" w:rsidRPr="00E0444B" w:rsidRDefault="002649A3" w:rsidP="002649A3">
            <w:pPr>
              <w:pStyle w:val="GlossEng"/>
            </w:pPr>
            <w:r w:rsidRPr="00E0444B">
              <w:t>wash</w:t>
            </w:r>
          </w:p>
        </w:tc>
        <w:tc>
          <w:tcPr>
            <w:tcW w:w="818" w:type="dxa"/>
            <w:shd w:val="clear" w:color="auto" w:fill="auto"/>
          </w:tcPr>
          <w:p w14:paraId="59655E43" w14:textId="77777777" w:rsidR="002649A3" w:rsidRPr="00E0444B" w:rsidRDefault="002649A3" w:rsidP="002649A3">
            <w:pPr>
              <w:pStyle w:val="GlossEng"/>
            </w:pPr>
            <w:r w:rsidRPr="00E0444B">
              <w:t>trouser</w:t>
            </w:r>
            <w:r>
              <w:t>s</w:t>
            </w:r>
          </w:p>
        </w:tc>
        <w:tc>
          <w:tcPr>
            <w:tcW w:w="360" w:type="dxa"/>
            <w:shd w:val="clear" w:color="auto" w:fill="auto"/>
          </w:tcPr>
          <w:p w14:paraId="20DE1E30" w14:textId="77777777" w:rsidR="002649A3" w:rsidRPr="00E0444B" w:rsidRDefault="002649A3" w:rsidP="002649A3">
            <w:pPr>
              <w:pStyle w:val="GlossEng"/>
            </w:pPr>
            <w:r w:rsidRPr="00E0444B">
              <w:t>at</w:t>
            </w:r>
          </w:p>
        </w:tc>
        <w:tc>
          <w:tcPr>
            <w:tcW w:w="688" w:type="dxa"/>
            <w:shd w:val="clear" w:color="auto" w:fill="auto"/>
          </w:tcPr>
          <w:p w14:paraId="0438D5DB" w14:textId="77777777" w:rsidR="002649A3" w:rsidRPr="0099608C" w:rsidRDefault="002649A3" w:rsidP="002649A3">
            <w:pPr>
              <w:pStyle w:val="GlossEng"/>
              <w:rPr>
                <w:rStyle w:val="ChSmallCaps"/>
              </w:rPr>
            </w:pPr>
            <w:r w:rsidRPr="0099608C">
              <w:rPr>
                <w:rStyle w:val="ChSmallCaps"/>
              </w:rPr>
              <w:t>l.med</w:t>
            </w:r>
          </w:p>
        </w:tc>
      </w:tr>
    </w:tbl>
    <w:p w14:paraId="6EF904A2" w14:textId="1FB73021" w:rsidR="002649A3" w:rsidRPr="00072AF1" w:rsidRDefault="002649A3" w:rsidP="002649A3">
      <w:pPr>
        <w:pStyle w:val="FreeTranslEng"/>
      </w:pPr>
      <w:r>
        <w:t xml:space="preserve">[A mother addressing her young sons:] </w:t>
      </w:r>
      <w:r w:rsidR="00B7093A">
        <w:t>‘</w:t>
      </w:r>
      <w:r>
        <w:t>[hey</w:t>
      </w:r>
      <w:r w:rsidRPr="00A73FB1">
        <w:t>, you two go</w:t>
      </w:r>
      <w:r>
        <w:t xml:space="preserve"> bathe in the sea already!,] then </w:t>
      </w:r>
      <w:r w:rsidRPr="00A73FB1">
        <w:rPr>
          <w:rStyle w:val="ChBlueBold"/>
        </w:rPr>
        <w:t>you two</w:t>
      </w:r>
      <w:r>
        <w:t xml:space="preserve"> wash (your) trousers there!</w:t>
      </w:r>
      <w:r w:rsidR="00B7093A">
        <w:t>’</w:t>
      </w:r>
      <w:r>
        <w:t xml:space="preserve"> </w:t>
      </w:r>
      <w:r w:rsidR="00A87C2F">
        <w:rPr>
          <w:rStyle w:val="ExampleSource"/>
        </w:rPr>
        <w:t>[080917-006-CvHt</w:t>
      </w:r>
      <w:r w:rsidRPr="00ED1600">
        <w:rPr>
          <w:rStyle w:val="ExampleSource"/>
        </w:rPr>
        <w:t>.0007]</w:t>
      </w:r>
    </w:p>
    <w:tbl>
      <w:tblPr>
        <w:tblW w:w="0" w:type="auto"/>
        <w:tblCellMar>
          <w:left w:w="42" w:type="dxa"/>
          <w:right w:w="42" w:type="dxa"/>
        </w:tblCellMar>
        <w:tblLook w:val="01E0" w:firstRow="1" w:lastRow="1" w:firstColumn="1" w:lastColumn="1" w:noHBand="0" w:noVBand="0"/>
      </w:tblPr>
      <w:tblGrid>
        <w:gridCol w:w="709"/>
        <w:gridCol w:w="489"/>
        <w:gridCol w:w="848"/>
        <w:gridCol w:w="673"/>
        <w:gridCol w:w="618"/>
        <w:gridCol w:w="489"/>
        <w:gridCol w:w="823"/>
      </w:tblGrid>
      <w:tr w:rsidR="00AC23C4" w:rsidRPr="005F3BBD" w14:paraId="203174A1" w14:textId="77777777" w:rsidTr="00AC23C4">
        <w:tc>
          <w:tcPr>
            <w:tcW w:w="709" w:type="dxa"/>
            <w:shd w:val="clear" w:color="auto" w:fill="auto"/>
          </w:tcPr>
          <w:p w14:paraId="6233BFC6" w14:textId="77777777" w:rsidR="002649A3" w:rsidRPr="00CA4F22" w:rsidRDefault="002649A3" w:rsidP="002649A3">
            <w:pPr>
              <w:pStyle w:val="O0Nwnext"/>
            </w:pPr>
            <w:bookmarkStart w:id="5028" w:name="_Ref363662760"/>
            <w:r>
              <w:t>(</w:t>
            </w:r>
            <w:fldSimple w:instr=" SEQ ( \* ARABIC \s 1 ">
              <w:r w:rsidR="00154D81">
                <w:rPr>
                  <w:noProof/>
                </w:rPr>
                <w:t>46</w:t>
              </w:r>
            </w:fldSimple>
            <w:r>
              <w:t>)</w:t>
            </w:r>
            <w:bookmarkEnd w:id="5028"/>
          </w:p>
        </w:tc>
        <w:tc>
          <w:tcPr>
            <w:tcW w:w="489" w:type="dxa"/>
            <w:shd w:val="clear" w:color="auto" w:fill="auto"/>
          </w:tcPr>
          <w:p w14:paraId="7650F1C2" w14:textId="77777777" w:rsidR="002649A3" w:rsidRPr="00DA27FD" w:rsidRDefault="002649A3" w:rsidP="002649A3">
            <w:pPr>
              <w:pStyle w:val="Text"/>
              <w:rPr>
                <w:rStyle w:val="ChBlueBold"/>
              </w:rPr>
            </w:pPr>
            <w:r w:rsidRPr="00DA27FD">
              <w:rPr>
                <w:rStyle w:val="ChBlueBold"/>
              </w:rPr>
              <w:t>ko</w:t>
            </w:r>
          </w:p>
        </w:tc>
        <w:tc>
          <w:tcPr>
            <w:tcW w:w="848" w:type="dxa"/>
            <w:shd w:val="clear" w:color="auto" w:fill="auto"/>
          </w:tcPr>
          <w:p w14:paraId="1A578FB9" w14:textId="77777777" w:rsidR="002649A3" w:rsidRPr="00150787" w:rsidRDefault="003E3C0C" w:rsidP="002649A3">
            <w:pPr>
              <w:pStyle w:val="Text"/>
            </w:pPr>
            <w:r w:rsidRPr="00150787">
              <w:t>jangang</w:t>
            </w:r>
          </w:p>
        </w:tc>
        <w:tc>
          <w:tcPr>
            <w:tcW w:w="673" w:type="dxa"/>
            <w:shd w:val="clear" w:color="auto" w:fill="auto"/>
          </w:tcPr>
          <w:p w14:paraId="2C316395" w14:textId="77777777" w:rsidR="002649A3" w:rsidRPr="00150787" w:rsidRDefault="002649A3" w:rsidP="002649A3">
            <w:pPr>
              <w:pStyle w:val="Text"/>
            </w:pPr>
            <w:r w:rsidRPr="00150787">
              <w:t>bicara</w:t>
            </w:r>
          </w:p>
        </w:tc>
        <w:tc>
          <w:tcPr>
            <w:tcW w:w="618" w:type="dxa"/>
            <w:shd w:val="clear" w:color="auto" w:fill="auto"/>
          </w:tcPr>
          <w:p w14:paraId="7DC60785" w14:textId="77777777" w:rsidR="002649A3" w:rsidRPr="00150787" w:rsidRDefault="002649A3" w:rsidP="002649A3">
            <w:pPr>
              <w:pStyle w:val="Text"/>
            </w:pPr>
            <w:r w:rsidRPr="00150787">
              <w:t>lagi</w:t>
            </w:r>
            <w:r w:rsidR="00476ABA">
              <w:t>,</w:t>
            </w:r>
          </w:p>
        </w:tc>
        <w:tc>
          <w:tcPr>
            <w:tcW w:w="489" w:type="dxa"/>
            <w:shd w:val="clear" w:color="auto" w:fill="auto"/>
          </w:tcPr>
          <w:p w14:paraId="311B6298" w14:textId="77777777" w:rsidR="002649A3" w:rsidRPr="00D048B5" w:rsidRDefault="002649A3" w:rsidP="002649A3">
            <w:pPr>
              <w:pStyle w:val="Text"/>
              <w:rPr>
                <w:rStyle w:val="ChBlueBold"/>
              </w:rPr>
            </w:pPr>
            <w:r w:rsidRPr="00D048B5">
              <w:rPr>
                <w:rStyle w:val="ChBlueBold"/>
              </w:rPr>
              <w:t>ko</w:t>
            </w:r>
          </w:p>
        </w:tc>
        <w:tc>
          <w:tcPr>
            <w:tcW w:w="823" w:type="dxa"/>
            <w:shd w:val="clear" w:color="auto" w:fill="auto"/>
          </w:tcPr>
          <w:p w14:paraId="02A21CA4" w14:textId="77777777" w:rsidR="002649A3" w:rsidRPr="00150787" w:rsidRDefault="002649A3" w:rsidP="002649A3">
            <w:pPr>
              <w:pStyle w:val="Text"/>
            </w:pPr>
            <w:r w:rsidRPr="00150787">
              <w:t>diam</w:t>
            </w:r>
            <w:r>
              <w:t>!</w:t>
            </w:r>
          </w:p>
        </w:tc>
      </w:tr>
      <w:tr w:rsidR="00AC23C4" w:rsidRPr="00AC23C4" w14:paraId="31973967" w14:textId="77777777" w:rsidTr="00AC23C4">
        <w:tc>
          <w:tcPr>
            <w:tcW w:w="709" w:type="dxa"/>
            <w:shd w:val="clear" w:color="auto" w:fill="auto"/>
          </w:tcPr>
          <w:p w14:paraId="24540F0C" w14:textId="77777777" w:rsidR="002649A3" w:rsidRPr="005F468A" w:rsidRDefault="002649A3" w:rsidP="002649A3">
            <w:pPr>
              <w:pStyle w:val="GlossEng"/>
            </w:pPr>
          </w:p>
        </w:tc>
        <w:tc>
          <w:tcPr>
            <w:tcW w:w="489" w:type="dxa"/>
            <w:shd w:val="clear" w:color="auto" w:fill="auto"/>
          </w:tcPr>
          <w:p w14:paraId="47D1FF93" w14:textId="77777777" w:rsidR="002649A3" w:rsidRPr="0099608C" w:rsidRDefault="002649A3" w:rsidP="002649A3">
            <w:pPr>
              <w:pStyle w:val="GlossEng"/>
              <w:rPr>
                <w:rStyle w:val="ChSmallCaps"/>
              </w:rPr>
            </w:pPr>
            <w:r w:rsidRPr="0099608C">
              <w:rPr>
                <w:rStyle w:val="ChSmallCaps"/>
              </w:rPr>
              <w:t>2sg</w:t>
            </w:r>
          </w:p>
        </w:tc>
        <w:tc>
          <w:tcPr>
            <w:tcW w:w="848" w:type="dxa"/>
            <w:shd w:val="clear" w:color="auto" w:fill="auto"/>
          </w:tcPr>
          <w:p w14:paraId="5E46776D" w14:textId="77777777" w:rsidR="002649A3" w:rsidRPr="0099608C" w:rsidRDefault="00ED3D65" w:rsidP="002649A3">
            <w:pPr>
              <w:pStyle w:val="GlossEng"/>
              <w:rPr>
                <w:rStyle w:val="ChSmallCaps"/>
              </w:rPr>
            </w:pPr>
            <w:r w:rsidRPr="0099608C">
              <w:rPr>
                <w:rStyle w:val="ChSmallCaps"/>
              </w:rPr>
              <w:t>neg</w:t>
            </w:r>
            <w:r>
              <w:rPr>
                <w:rStyle w:val="ChSmallCaps"/>
              </w:rPr>
              <w:t>.imp</w:t>
            </w:r>
          </w:p>
        </w:tc>
        <w:tc>
          <w:tcPr>
            <w:tcW w:w="673" w:type="dxa"/>
            <w:shd w:val="clear" w:color="auto" w:fill="auto"/>
          </w:tcPr>
          <w:p w14:paraId="5060864F" w14:textId="77777777" w:rsidR="002649A3" w:rsidRPr="00150787" w:rsidRDefault="002649A3" w:rsidP="002649A3">
            <w:pPr>
              <w:pStyle w:val="GlossEng"/>
            </w:pPr>
            <w:r w:rsidRPr="00150787">
              <w:t>speak</w:t>
            </w:r>
          </w:p>
        </w:tc>
        <w:tc>
          <w:tcPr>
            <w:tcW w:w="618" w:type="dxa"/>
            <w:shd w:val="clear" w:color="auto" w:fill="auto"/>
          </w:tcPr>
          <w:p w14:paraId="220D6C41" w14:textId="77777777" w:rsidR="002649A3" w:rsidRPr="00150787" w:rsidRDefault="002649A3" w:rsidP="002649A3">
            <w:pPr>
              <w:pStyle w:val="GlossEng"/>
            </w:pPr>
            <w:r w:rsidRPr="00150787">
              <w:t>again</w:t>
            </w:r>
          </w:p>
        </w:tc>
        <w:tc>
          <w:tcPr>
            <w:tcW w:w="489" w:type="dxa"/>
            <w:shd w:val="clear" w:color="auto" w:fill="auto"/>
          </w:tcPr>
          <w:p w14:paraId="77FEAE23" w14:textId="77777777" w:rsidR="002649A3" w:rsidRPr="0099608C" w:rsidRDefault="002649A3" w:rsidP="002649A3">
            <w:pPr>
              <w:pStyle w:val="GlossEng"/>
              <w:rPr>
                <w:rStyle w:val="ChSmallCaps"/>
              </w:rPr>
            </w:pPr>
            <w:r w:rsidRPr="0099608C">
              <w:rPr>
                <w:rStyle w:val="ChSmallCaps"/>
              </w:rPr>
              <w:t>2sg</w:t>
            </w:r>
          </w:p>
        </w:tc>
        <w:tc>
          <w:tcPr>
            <w:tcW w:w="823" w:type="dxa"/>
            <w:shd w:val="clear" w:color="auto" w:fill="auto"/>
          </w:tcPr>
          <w:p w14:paraId="006B5B39" w14:textId="77777777" w:rsidR="002649A3" w:rsidRPr="00150787" w:rsidRDefault="002649A3" w:rsidP="002649A3">
            <w:pPr>
              <w:pStyle w:val="GlossEng"/>
            </w:pPr>
            <w:r>
              <w:t>be.</w:t>
            </w:r>
            <w:r w:rsidRPr="00150787">
              <w:t>quiet</w:t>
            </w:r>
          </w:p>
        </w:tc>
      </w:tr>
    </w:tbl>
    <w:p w14:paraId="1181F7E4" w14:textId="3A9522FD" w:rsidR="002649A3" w:rsidRPr="00F9554F" w:rsidRDefault="00B7093A" w:rsidP="002649A3">
      <w:pPr>
        <w:pStyle w:val="FreeTranslEng"/>
      </w:pPr>
      <w:r>
        <w:t>‘</w:t>
      </w:r>
      <w:r w:rsidR="002649A3" w:rsidRPr="00DA27FD">
        <w:rPr>
          <w:rStyle w:val="ChBlueBold"/>
        </w:rPr>
        <w:t>you</w:t>
      </w:r>
      <w:r w:rsidR="002649A3">
        <w:t xml:space="preserve"> don</w:t>
      </w:r>
      <w:r>
        <w:t>’</w:t>
      </w:r>
      <w:r w:rsidR="002649A3">
        <w:t xml:space="preserve">t talk again!, </w:t>
      </w:r>
      <w:r w:rsidR="002649A3" w:rsidRPr="00D048B5">
        <w:rPr>
          <w:rStyle w:val="ChBlueBold"/>
        </w:rPr>
        <w:t>you</w:t>
      </w:r>
      <w:r w:rsidR="002649A3" w:rsidRPr="00D048B5">
        <w:t xml:space="preserve"> be quiet</w:t>
      </w:r>
      <w:r w:rsidR="002649A3">
        <w:t>!</w:t>
      </w:r>
      <w:r>
        <w:t>’</w:t>
      </w:r>
      <w:r w:rsidR="002649A3">
        <w:t xml:space="preserve"> </w:t>
      </w:r>
      <w:r w:rsidR="002649A3" w:rsidRPr="005F468A">
        <w:rPr>
          <w:rStyle w:val="ExampleSource"/>
        </w:rPr>
        <w:t>[081029-004-Cv.0072]</w:t>
      </w:r>
    </w:p>
    <w:p w14:paraId="420FB225" w14:textId="44C08DD2" w:rsidR="002649A3" w:rsidRDefault="002649A3" w:rsidP="00F405F7">
      <w:pPr>
        <w:pStyle w:val="Body0005after"/>
      </w:pPr>
      <w:r>
        <w:t xml:space="preserve">Hortatives are typically expressed with clause-initial </w:t>
      </w:r>
      <w:r w:rsidRPr="00D90CE4">
        <w:rPr>
          <w:rStyle w:val="ChItalBold"/>
        </w:rPr>
        <w:t>biar</w:t>
      </w:r>
      <w:r>
        <w:t xml:space="preserve"> </w:t>
      </w:r>
      <w:r w:rsidR="00B7093A">
        <w:t>‘</w:t>
      </w:r>
      <w:r>
        <w:t>let</w:t>
      </w:r>
      <w:r w:rsidR="00B7093A">
        <w:t>’</w:t>
      </w:r>
      <w:r>
        <w:t xml:space="preserve">. It exhorts the addressee to let or allow the desired future state of affairs come true, as illustrated in </w:t>
      </w:r>
      <w:r>
        <w:fldChar w:fldCharType="begin"/>
      </w:r>
      <w:r>
        <w:instrText xml:space="preserve"> REF _Ref363725195 \h </w:instrText>
      </w:r>
      <w:r>
        <w:fldChar w:fldCharType="separate"/>
      </w:r>
      <w:r w:rsidR="00154D81">
        <w:t>(</w:t>
      </w:r>
      <w:r w:rsidR="00154D81">
        <w:rPr>
          <w:noProof/>
        </w:rPr>
        <w:t>47</w:t>
      </w:r>
      <w:r w:rsidR="00154D81">
        <w:t>)</w:t>
      </w:r>
      <w:r>
        <w:fldChar w:fldCharType="end"/>
      </w:r>
      <w:r>
        <w:t xml:space="preserve"> to </w:t>
      </w:r>
      <w:r>
        <w:fldChar w:fldCharType="begin"/>
      </w:r>
      <w:r>
        <w:instrText xml:space="preserve"> REF _Ref363725199 \h </w:instrText>
      </w:r>
      <w:r>
        <w:fldChar w:fldCharType="separate"/>
      </w:r>
      <w:r w:rsidR="00154D81">
        <w:t>(</w:t>
      </w:r>
      <w:r w:rsidR="00154D81">
        <w:rPr>
          <w:noProof/>
        </w:rPr>
        <w:t>50</w:t>
      </w:r>
      <w:r w:rsidR="00154D81">
        <w:t>)</w:t>
      </w:r>
      <w:r>
        <w:fldChar w:fldCharType="end"/>
      </w:r>
      <w:r>
        <w:t>.</w:t>
      </w:r>
    </w:p>
    <w:p w14:paraId="6F31FC22" w14:textId="2A0D88F5" w:rsidR="002649A3" w:rsidRDefault="002649A3" w:rsidP="00F405F7">
      <w:pPr>
        <w:pStyle w:val="ExampleTitle"/>
      </w:pPr>
      <w:r>
        <w:t xml:space="preserve">Hortatives with clause-initial </w:t>
      </w:r>
      <w:r w:rsidRPr="00312C3A">
        <w:rPr>
          <w:rStyle w:val="ChItalBold"/>
        </w:rPr>
        <w:t>biar</w:t>
      </w:r>
      <w:r>
        <w:t xml:space="preserve"> </w:t>
      </w:r>
      <w:r w:rsidR="00B7093A">
        <w:t>‘</w:t>
      </w:r>
      <w:r>
        <w:t>let</w:t>
      </w:r>
      <w:r w:rsidR="00B7093A">
        <w:t>’</w:t>
      </w:r>
    </w:p>
    <w:tbl>
      <w:tblPr>
        <w:tblW w:w="5565" w:type="dxa"/>
        <w:tblCellMar>
          <w:left w:w="42" w:type="dxa"/>
          <w:right w:w="42" w:type="dxa"/>
        </w:tblCellMar>
        <w:tblLook w:val="01E0" w:firstRow="1" w:lastRow="1" w:firstColumn="1" w:lastColumn="1" w:noHBand="0" w:noVBand="0"/>
      </w:tblPr>
      <w:tblGrid>
        <w:gridCol w:w="709"/>
        <w:gridCol w:w="529"/>
        <w:gridCol w:w="968"/>
        <w:gridCol w:w="540"/>
        <w:gridCol w:w="684"/>
        <w:gridCol w:w="540"/>
        <w:gridCol w:w="489"/>
        <w:gridCol w:w="1106"/>
      </w:tblGrid>
      <w:tr w:rsidR="00AC23C4" w:rsidRPr="005F3BBD" w14:paraId="410E94D3" w14:textId="77777777" w:rsidTr="00AC23C4">
        <w:tc>
          <w:tcPr>
            <w:tcW w:w="709" w:type="dxa"/>
            <w:shd w:val="clear" w:color="auto" w:fill="auto"/>
          </w:tcPr>
          <w:p w14:paraId="6BA29FD5" w14:textId="77777777" w:rsidR="002649A3" w:rsidRPr="00CA4F22" w:rsidRDefault="002649A3" w:rsidP="002649A3">
            <w:pPr>
              <w:pStyle w:val="O0Nwnext"/>
            </w:pPr>
            <w:bookmarkStart w:id="5029" w:name="_Ref363725195"/>
            <w:r>
              <w:t>(</w:t>
            </w:r>
            <w:fldSimple w:instr=" SEQ ( \* ARABIC \s 1 ">
              <w:r w:rsidR="00154D81">
                <w:rPr>
                  <w:noProof/>
                </w:rPr>
                <w:t>47</w:t>
              </w:r>
            </w:fldSimple>
            <w:r>
              <w:t>)</w:t>
            </w:r>
            <w:bookmarkEnd w:id="5029"/>
          </w:p>
        </w:tc>
        <w:tc>
          <w:tcPr>
            <w:tcW w:w="529" w:type="dxa"/>
            <w:shd w:val="clear" w:color="auto" w:fill="auto"/>
          </w:tcPr>
          <w:p w14:paraId="58DA9567" w14:textId="77777777" w:rsidR="002649A3" w:rsidRPr="003A72CD" w:rsidRDefault="002649A3" w:rsidP="002649A3">
            <w:pPr>
              <w:pStyle w:val="Text"/>
            </w:pPr>
            <w:r w:rsidRPr="003A72CD">
              <w:t>kalo</w:t>
            </w:r>
          </w:p>
        </w:tc>
        <w:tc>
          <w:tcPr>
            <w:tcW w:w="968" w:type="dxa"/>
            <w:shd w:val="clear" w:color="auto" w:fill="auto"/>
          </w:tcPr>
          <w:p w14:paraId="54A28754" w14:textId="77777777" w:rsidR="002649A3" w:rsidRPr="003A72CD" w:rsidRDefault="002649A3" w:rsidP="002649A3">
            <w:pPr>
              <w:pStyle w:val="Text"/>
            </w:pPr>
            <w:r w:rsidRPr="003A72CD">
              <w:t>nanti</w:t>
            </w:r>
          </w:p>
        </w:tc>
        <w:tc>
          <w:tcPr>
            <w:tcW w:w="540" w:type="dxa"/>
            <w:shd w:val="clear" w:color="auto" w:fill="auto"/>
          </w:tcPr>
          <w:p w14:paraId="7A2E8577" w14:textId="77777777" w:rsidR="002649A3" w:rsidRPr="003A72CD" w:rsidRDefault="002649A3" w:rsidP="002649A3">
            <w:pPr>
              <w:pStyle w:val="Text"/>
            </w:pPr>
            <w:r w:rsidRPr="003A72CD">
              <w:t>to</w:t>
            </w:r>
            <w:r>
              <w:t>ng</w:t>
            </w:r>
          </w:p>
        </w:tc>
        <w:tc>
          <w:tcPr>
            <w:tcW w:w="684" w:type="dxa"/>
            <w:shd w:val="clear" w:color="auto" w:fill="auto"/>
          </w:tcPr>
          <w:p w14:paraId="65C33245" w14:textId="77777777" w:rsidR="002649A3" w:rsidRPr="003A72CD" w:rsidRDefault="002649A3" w:rsidP="002649A3">
            <w:pPr>
              <w:pStyle w:val="Text"/>
            </w:pPr>
            <w:r>
              <w:t>main</w:t>
            </w:r>
            <w:r w:rsidR="003E3C0C">
              <w:t>g</w:t>
            </w:r>
          </w:p>
        </w:tc>
        <w:tc>
          <w:tcPr>
            <w:tcW w:w="540" w:type="dxa"/>
            <w:shd w:val="clear" w:color="auto" w:fill="auto"/>
          </w:tcPr>
          <w:p w14:paraId="0C6C6DA4" w14:textId="77777777" w:rsidR="002649A3" w:rsidRPr="001C52E0" w:rsidRDefault="002649A3" w:rsidP="002649A3">
            <w:pPr>
              <w:pStyle w:val="Text"/>
              <w:rPr>
                <w:rStyle w:val="ChBlueBold"/>
              </w:rPr>
            </w:pPr>
            <w:r w:rsidRPr="001C52E0">
              <w:rPr>
                <w:rStyle w:val="ChBlueBold"/>
              </w:rPr>
              <w:t>biar</w:t>
            </w:r>
          </w:p>
        </w:tc>
        <w:tc>
          <w:tcPr>
            <w:tcW w:w="489" w:type="dxa"/>
            <w:shd w:val="clear" w:color="auto" w:fill="auto"/>
          </w:tcPr>
          <w:p w14:paraId="36B6E79F" w14:textId="77777777" w:rsidR="002649A3" w:rsidRPr="001C52E0" w:rsidRDefault="002649A3" w:rsidP="002649A3">
            <w:pPr>
              <w:pStyle w:val="Text"/>
              <w:rPr>
                <w:rStyle w:val="ChBlueBold"/>
              </w:rPr>
            </w:pPr>
            <w:r w:rsidRPr="001C52E0">
              <w:rPr>
                <w:rStyle w:val="ChBlueBold"/>
              </w:rPr>
              <w:t>sa</w:t>
            </w:r>
          </w:p>
        </w:tc>
        <w:tc>
          <w:tcPr>
            <w:tcW w:w="1106" w:type="dxa"/>
            <w:shd w:val="clear" w:color="auto" w:fill="auto"/>
          </w:tcPr>
          <w:p w14:paraId="21E09DB3" w14:textId="77777777" w:rsidR="002649A3" w:rsidRPr="003A72CD" w:rsidRDefault="002649A3" w:rsidP="002649A3">
            <w:pPr>
              <w:pStyle w:val="Text"/>
            </w:pPr>
            <w:r w:rsidRPr="003A72CD">
              <w:t>cadangan</w:t>
            </w:r>
            <w:r w:rsidR="003E3C0C">
              <w:t>g</w:t>
            </w:r>
            <w:r>
              <w:t>!</w:t>
            </w:r>
          </w:p>
        </w:tc>
      </w:tr>
      <w:tr w:rsidR="00AC23C4" w:rsidRPr="00AC23C4" w14:paraId="0DAFB46C" w14:textId="77777777" w:rsidTr="00AC23C4">
        <w:tc>
          <w:tcPr>
            <w:tcW w:w="709" w:type="dxa"/>
            <w:shd w:val="clear" w:color="auto" w:fill="auto"/>
          </w:tcPr>
          <w:p w14:paraId="6770305A" w14:textId="77777777" w:rsidR="002649A3" w:rsidRPr="002F1030" w:rsidRDefault="002649A3" w:rsidP="002649A3">
            <w:pPr>
              <w:pStyle w:val="GlossEng"/>
            </w:pPr>
          </w:p>
        </w:tc>
        <w:tc>
          <w:tcPr>
            <w:tcW w:w="529" w:type="dxa"/>
            <w:shd w:val="clear" w:color="auto" w:fill="auto"/>
          </w:tcPr>
          <w:p w14:paraId="55FBD465" w14:textId="77777777" w:rsidR="002649A3" w:rsidRPr="003A72CD" w:rsidRDefault="002649A3" w:rsidP="002649A3">
            <w:pPr>
              <w:pStyle w:val="GlossEng"/>
            </w:pPr>
            <w:r w:rsidRPr="003A72CD">
              <w:t>if</w:t>
            </w:r>
          </w:p>
        </w:tc>
        <w:tc>
          <w:tcPr>
            <w:tcW w:w="968" w:type="dxa"/>
            <w:shd w:val="clear" w:color="auto" w:fill="auto"/>
          </w:tcPr>
          <w:p w14:paraId="39100F84" w14:textId="77777777" w:rsidR="002649A3" w:rsidRPr="003A72CD" w:rsidRDefault="002649A3" w:rsidP="002649A3">
            <w:pPr>
              <w:pStyle w:val="GlossEng"/>
            </w:pPr>
            <w:r w:rsidRPr="003A72CD">
              <w:t>very.soon</w:t>
            </w:r>
          </w:p>
        </w:tc>
        <w:tc>
          <w:tcPr>
            <w:tcW w:w="540" w:type="dxa"/>
            <w:shd w:val="clear" w:color="auto" w:fill="auto"/>
          </w:tcPr>
          <w:p w14:paraId="38301937" w14:textId="77777777" w:rsidR="002649A3" w:rsidRPr="0099608C" w:rsidRDefault="002649A3" w:rsidP="002649A3">
            <w:pPr>
              <w:pStyle w:val="GlossEng"/>
              <w:rPr>
                <w:rStyle w:val="ChSmallCaps"/>
              </w:rPr>
            </w:pPr>
            <w:r w:rsidRPr="0099608C">
              <w:rPr>
                <w:rStyle w:val="ChSmallCaps"/>
              </w:rPr>
              <w:t>1pl</w:t>
            </w:r>
          </w:p>
        </w:tc>
        <w:tc>
          <w:tcPr>
            <w:tcW w:w="684" w:type="dxa"/>
            <w:shd w:val="clear" w:color="auto" w:fill="auto"/>
          </w:tcPr>
          <w:p w14:paraId="284419CA" w14:textId="77777777" w:rsidR="002649A3" w:rsidRPr="003A72CD" w:rsidRDefault="002649A3" w:rsidP="002649A3">
            <w:pPr>
              <w:pStyle w:val="GlossEng"/>
            </w:pPr>
            <w:r w:rsidRPr="003A72CD">
              <w:t>play</w:t>
            </w:r>
          </w:p>
        </w:tc>
        <w:tc>
          <w:tcPr>
            <w:tcW w:w="540" w:type="dxa"/>
            <w:shd w:val="clear" w:color="auto" w:fill="auto"/>
          </w:tcPr>
          <w:p w14:paraId="579E26CF" w14:textId="77777777" w:rsidR="002649A3" w:rsidRPr="003A72CD" w:rsidRDefault="002649A3" w:rsidP="002649A3">
            <w:pPr>
              <w:pStyle w:val="GlossEng"/>
            </w:pPr>
            <w:r>
              <w:t>let</w:t>
            </w:r>
          </w:p>
        </w:tc>
        <w:tc>
          <w:tcPr>
            <w:tcW w:w="489" w:type="dxa"/>
            <w:shd w:val="clear" w:color="auto" w:fill="auto"/>
          </w:tcPr>
          <w:p w14:paraId="6943B787" w14:textId="77777777" w:rsidR="002649A3" w:rsidRPr="0099608C" w:rsidRDefault="002649A3" w:rsidP="002649A3">
            <w:pPr>
              <w:pStyle w:val="GlossEng"/>
              <w:rPr>
                <w:rStyle w:val="ChSmallCaps"/>
              </w:rPr>
            </w:pPr>
            <w:r w:rsidRPr="0099608C">
              <w:rPr>
                <w:rStyle w:val="ChSmallCaps"/>
              </w:rPr>
              <w:t>1sg</w:t>
            </w:r>
          </w:p>
        </w:tc>
        <w:tc>
          <w:tcPr>
            <w:tcW w:w="1106" w:type="dxa"/>
            <w:shd w:val="clear" w:color="auto" w:fill="auto"/>
          </w:tcPr>
          <w:p w14:paraId="65E49832" w14:textId="77777777" w:rsidR="002649A3" w:rsidRPr="003A72CD" w:rsidRDefault="002649A3" w:rsidP="002649A3">
            <w:pPr>
              <w:pStyle w:val="GlossEng"/>
            </w:pPr>
            <w:r>
              <w:t>reserve</w:t>
            </w:r>
          </w:p>
        </w:tc>
      </w:tr>
    </w:tbl>
    <w:p w14:paraId="28A9492F" w14:textId="5C179788" w:rsidR="002649A3" w:rsidRDefault="00B7093A" w:rsidP="002649A3">
      <w:pPr>
        <w:pStyle w:val="FreeTranslEng"/>
      </w:pPr>
      <w:r>
        <w:t>‘</w:t>
      </w:r>
      <w:r w:rsidR="002649A3">
        <w:t xml:space="preserve">later when we play (volleyball), </w:t>
      </w:r>
      <w:r w:rsidR="002649A3" w:rsidRPr="00964558">
        <w:rPr>
          <w:rStyle w:val="ChBlueBold"/>
        </w:rPr>
        <w:t>let me</w:t>
      </w:r>
      <w:r w:rsidR="002649A3">
        <w:t xml:space="preserve"> be a reserve!</w:t>
      </w:r>
      <w:r>
        <w:t>’</w:t>
      </w:r>
      <w:r w:rsidR="002649A3">
        <w:t xml:space="preserve"> </w:t>
      </w:r>
      <w:r w:rsidR="002649A3" w:rsidRPr="009D6482">
        <w:rPr>
          <w:rStyle w:val="ExampleSource"/>
        </w:rPr>
        <w:t>[081109-001-Cv.0154]</w:t>
      </w:r>
    </w:p>
    <w:tbl>
      <w:tblPr>
        <w:tblW w:w="0" w:type="auto"/>
        <w:tblCellMar>
          <w:left w:w="42" w:type="dxa"/>
          <w:right w:w="42" w:type="dxa"/>
        </w:tblCellMar>
        <w:tblLook w:val="01E0" w:firstRow="1" w:lastRow="1" w:firstColumn="1" w:lastColumn="1" w:noHBand="0" w:noVBand="0"/>
      </w:tblPr>
      <w:tblGrid>
        <w:gridCol w:w="709"/>
        <w:gridCol w:w="540"/>
        <w:gridCol w:w="562"/>
        <w:gridCol w:w="740"/>
        <w:gridCol w:w="360"/>
        <w:gridCol w:w="688"/>
      </w:tblGrid>
      <w:tr w:rsidR="00AC23C4" w:rsidRPr="005F3BBD" w14:paraId="13465DE6" w14:textId="77777777" w:rsidTr="00AC23C4">
        <w:tc>
          <w:tcPr>
            <w:tcW w:w="709" w:type="dxa"/>
            <w:shd w:val="clear" w:color="auto" w:fill="auto"/>
          </w:tcPr>
          <w:p w14:paraId="01696187" w14:textId="77777777" w:rsidR="002649A3" w:rsidRPr="00CA4F22" w:rsidRDefault="002649A3" w:rsidP="002649A3">
            <w:pPr>
              <w:pStyle w:val="O0Nwnext"/>
            </w:pPr>
            <w:bookmarkStart w:id="5030" w:name="_Ref363725196"/>
            <w:r>
              <w:t>(</w:t>
            </w:r>
            <w:fldSimple w:instr=" SEQ ( \* ARABIC \s 1 ">
              <w:r w:rsidR="00154D81">
                <w:rPr>
                  <w:noProof/>
                </w:rPr>
                <w:t>48</w:t>
              </w:r>
            </w:fldSimple>
            <w:r>
              <w:t>)</w:t>
            </w:r>
            <w:bookmarkEnd w:id="5030"/>
          </w:p>
        </w:tc>
        <w:tc>
          <w:tcPr>
            <w:tcW w:w="540" w:type="dxa"/>
            <w:shd w:val="clear" w:color="auto" w:fill="auto"/>
          </w:tcPr>
          <w:p w14:paraId="42CF162A" w14:textId="77777777" w:rsidR="002649A3" w:rsidRPr="003A72CD" w:rsidRDefault="002649A3" w:rsidP="002649A3">
            <w:pPr>
              <w:pStyle w:val="Text"/>
              <w:rPr>
                <w:rStyle w:val="ChBlueBold"/>
              </w:rPr>
            </w:pPr>
            <w:r w:rsidRPr="003A72CD">
              <w:rPr>
                <w:rStyle w:val="ChBlueBold"/>
              </w:rPr>
              <w:t>biar</w:t>
            </w:r>
          </w:p>
        </w:tc>
        <w:tc>
          <w:tcPr>
            <w:tcW w:w="562" w:type="dxa"/>
            <w:shd w:val="clear" w:color="auto" w:fill="auto"/>
          </w:tcPr>
          <w:p w14:paraId="1D9223DA" w14:textId="77777777" w:rsidR="002649A3" w:rsidRPr="003A72CD" w:rsidRDefault="002649A3" w:rsidP="002649A3">
            <w:pPr>
              <w:pStyle w:val="Text"/>
            </w:pPr>
            <w:r w:rsidRPr="003A72CD">
              <w:rPr>
                <w:rStyle w:val="ChBlueBold"/>
              </w:rPr>
              <w:t>tong</w:t>
            </w:r>
          </w:p>
        </w:tc>
        <w:tc>
          <w:tcPr>
            <w:tcW w:w="740" w:type="dxa"/>
            <w:shd w:val="clear" w:color="auto" w:fill="auto"/>
          </w:tcPr>
          <w:p w14:paraId="0A7611EE" w14:textId="77777777" w:rsidR="002649A3" w:rsidRPr="003A72CD" w:rsidRDefault="002649A3" w:rsidP="002649A3">
            <w:pPr>
              <w:pStyle w:val="Text"/>
            </w:pPr>
            <w:r w:rsidRPr="003A72CD">
              <w:t>tinggal</w:t>
            </w:r>
          </w:p>
        </w:tc>
        <w:tc>
          <w:tcPr>
            <w:tcW w:w="360" w:type="dxa"/>
            <w:shd w:val="clear" w:color="auto" w:fill="auto"/>
          </w:tcPr>
          <w:p w14:paraId="6E9A7F9F" w14:textId="77777777" w:rsidR="002649A3" w:rsidRPr="003A72CD" w:rsidRDefault="002649A3" w:rsidP="002649A3">
            <w:pPr>
              <w:pStyle w:val="Text"/>
            </w:pPr>
            <w:r w:rsidRPr="003A72CD">
              <w:t>di</w:t>
            </w:r>
          </w:p>
        </w:tc>
        <w:tc>
          <w:tcPr>
            <w:tcW w:w="688" w:type="dxa"/>
            <w:shd w:val="clear" w:color="auto" w:fill="auto"/>
          </w:tcPr>
          <w:p w14:paraId="381EDE63" w14:textId="77777777" w:rsidR="002649A3" w:rsidRPr="003A72CD" w:rsidRDefault="002649A3" w:rsidP="002649A3">
            <w:pPr>
              <w:pStyle w:val="Text"/>
            </w:pPr>
            <w:r w:rsidRPr="003A72CD">
              <w:t>situ</w:t>
            </w:r>
            <w:r>
              <w:t>!</w:t>
            </w:r>
          </w:p>
        </w:tc>
      </w:tr>
      <w:tr w:rsidR="00AC23C4" w:rsidRPr="00AC23C4" w14:paraId="211326E4" w14:textId="77777777" w:rsidTr="00AC23C4">
        <w:tc>
          <w:tcPr>
            <w:tcW w:w="709" w:type="dxa"/>
            <w:shd w:val="clear" w:color="auto" w:fill="auto"/>
          </w:tcPr>
          <w:p w14:paraId="0D8D038B" w14:textId="77777777" w:rsidR="002649A3" w:rsidRPr="002F1030" w:rsidRDefault="002649A3" w:rsidP="002649A3">
            <w:pPr>
              <w:pStyle w:val="GlossEng"/>
            </w:pPr>
          </w:p>
        </w:tc>
        <w:tc>
          <w:tcPr>
            <w:tcW w:w="540" w:type="dxa"/>
            <w:shd w:val="clear" w:color="auto" w:fill="auto"/>
          </w:tcPr>
          <w:p w14:paraId="75CDADCE" w14:textId="77777777" w:rsidR="002649A3" w:rsidRPr="003A72CD" w:rsidRDefault="002649A3" w:rsidP="002649A3">
            <w:pPr>
              <w:pStyle w:val="GlossEng"/>
            </w:pPr>
            <w:r>
              <w:t>let</w:t>
            </w:r>
          </w:p>
        </w:tc>
        <w:tc>
          <w:tcPr>
            <w:tcW w:w="562" w:type="dxa"/>
            <w:shd w:val="clear" w:color="auto" w:fill="auto"/>
          </w:tcPr>
          <w:p w14:paraId="6E91AE85" w14:textId="77777777" w:rsidR="002649A3" w:rsidRPr="0099608C" w:rsidRDefault="002649A3" w:rsidP="002649A3">
            <w:pPr>
              <w:pStyle w:val="GlossEng"/>
              <w:rPr>
                <w:rStyle w:val="ChSmallCaps"/>
              </w:rPr>
            </w:pPr>
            <w:r w:rsidRPr="0099608C">
              <w:rPr>
                <w:rStyle w:val="ChSmallCaps"/>
              </w:rPr>
              <w:t>1pl</w:t>
            </w:r>
          </w:p>
        </w:tc>
        <w:tc>
          <w:tcPr>
            <w:tcW w:w="740" w:type="dxa"/>
            <w:shd w:val="clear" w:color="auto" w:fill="auto"/>
          </w:tcPr>
          <w:p w14:paraId="65E119BA" w14:textId="77777777" w:rsidR="002649A3" w:rsidRPr="003A72CD" w:rsidRDefault="002649A3" w:rsidP="002649A3">
            <w:pPr>
              <w:pStyle w:val="GlossEng"/>
            </w:pPr>
            <w:r w:rsidRPr="003A72CD">
              <w:t>stay</w:t>
            </w:r>
          </w:p>
        </w:tc>
        <w:tc>
          <w:tcPr>
            <w:tcW w:w="360" w:type="dxa"/>
            <w:shd w:val="clear" w:color="auto" w:fill="auto"/>
          </w:tcPr>
          <w:p w14:paraId="07A4E6B1" w14:textId="77777777" w:rsidR="002649A3" w:rsidRPr="003A72CD" w:rsidRDefault="002649A3" w:rsidP="002649A3">
            <w:pPr>
              <w:pStyle w:val="GlossEng"/>
            </w:pPr>
            <w:r w:rsidRPr="003A72CD">
              <w:t>at</w:t>
            </w:r>
          </w:p>
        </w:tc>
        <w:tc>
          <w:tcPr>
            <w:tcW w:w="688" w:type="dxa"/>
            <w:shd w:val="clear" w:color="auto" w:fill="auto"/>
          </w:tcPr>
          <w:p w14:paraId="5C32B9EA" w14:textId="77777777" w:rsidR="002649A3" w:rsidRPr="0099608C" w:rsidRDefault="002649A3" w:rsidP="002649A3">
            <w:pPr>
              <w:pStyle w:val="GlossEng"/>
              <w:rPr>
                <w:rStyle w:val="ChSmallCaps"/>
              </w:rPr>
            </w:pPr>
            <w:r w:rsidRPr="0099608C">
              <w:rPr>
                <w:rStyle w:val="ChSmallCaps"/>
              </w:rPr>
              <w:t>l.med</w:t>
            </w:r>
          </w:p>
        </w:tc>
      </w:tr>
    </w:tbl>
    <w:p w14:paraId="76C7CD58" w14:textId="27D5C9C8" w:rsidR="002649A3" w:rsidRDefault="00B7093A" w:rsidP="002649A3">
      <w:pPr>
        <w:pStyle w:val="FreeTranslEng"/>
      </w:pPr>
      <w:r>
        <w:t>‘</w:t>
      </w:r>
      <w:r w:rsidR="002649A3" w:rsidRPr="00964558">
        <w:rPr>
          <w:rStyle w:val="ChBlueBold"/>
        </w:rPr>
        <w:t>let us</w:t>
      </w:r>
      <w:r w:rsidR="002649A3">
        <w:t xml:space="preserve"> live there!</w:t>
      </w:r>
      <w:r>
        <w:t>’</w:t>
      </w:r>
      <w:r w:rsidR="002649A3">
        <w:t xml:space="preserve"> </w:t>
      </w:r>
      <w:r w:rsidR="002649A3" w:rsidRPr="002F1030">
        <w:rPr>
          <w:rStyle w:val="ExampleSource"/>
        </w:rPr>
        <w:t>[</w:t>
      </w:r>
      <w:r w:rsidR="003F16F2">
        <w:rPr>
          <w:rStyle w:val="ExampleSource"/>
        </w:rPr>
        <w:t>081110-008-CvNP</w:t>
      </w:r>
      <w:r w:rsidR="002649A3" w:rsidRPr="002F1030">
        <w:rPr>
          <w:rStyle w:val="ExampleSource"/>
        </w:rPr>
        <w:t>.0091]</w:t>
      </w:r>
    </w:p>
    <w:tbl>
      <w:tblPr>
        <w:tblW w:w="3647" w:type="dxa"/>
        <w:tblCellMar>
          <w:left w:w="42" w:type="dxa"/>
          <w:right w:w="42" w:type="dxa"/>
        </w:tblCellMar>
        <w:tblLook w:val="01E0" w:firstRow="1" w:lastRow="1" w:firstColumn="1" w:lastColumn="1" w:noHBand="0" w:noVBand="0"/>
      </w:tblPr>
      <w:tblGrid>
        <w:gridCol w:w="709"/>
        <w:gridCol w:w="451"/>
        <w:gridCol w:w="540"/>
        <w:gridCol w:w="489"/>
        <w:gridCol w:w="529"/>
        <w:gridCol w:w="440"/>
        <w:gridCol w:w="489"/>
      </w:tblGrid>
      <w:tr w:rsidR="00AC23C4" w:rsidRPr="005F3BBD" w14:paraId="4F4FD7BF" w14:textId="77777777" w:rsidTr="00AC23C4">
        <w:tc>
          <w:tcPr>
            <w:tcW w:w="709" w:type="dxa"/>
            <w:shd w:val="clear" w:color="auto" w:fill="auto"/>
          </w:tcPr>
          <w:p w14:paraId="6A1DA4F9" w14:textId="77777777" w:rsidR="002649A3" w:rsidRPr="00CA4F22" w:rsidRDefault="002649A3" w:rsidP="002649A3">
            <w:pPr>
              <w:pStyle w:val="O0Nwnext"/>
            </w:pPr>
            <w:bookmarkStart w:id="5031" w:name="_Ref363725197"/>
            <w:r>
              <w:t>(</w:t>
            </w:r>
            <w:fldSimple w:instr=" SEQ ( \* ARABIC \s 1 ">
              <w:r w:rsidR="00154D81">
                <w:rPr>
                  <w:noProof/>
                </w:rPr>
                <w:t>49</w:t>
              </w:r>
            </w:fldSimple>
            <w:r>
              <w:t>)</w:t>
            </w:r>
            <w:bookmarkEnd w:id="5031"/>
          </w:p>
        </w:tc>
        <w:tc>
          <w:tcPr>
            <w:tcW w:w="451" w:type="dxa"/>
            <w:shd w:val="clear" w:color="auto" w:fill="auto"/>
          </w:tcPr>
          <w:p w14:paraId="0E4ED5FA" w14:textId="77777777" w:rsidR="002649A3" w:rsidRPr="003A72CD" w:rsidRDefault="002649A3" w:rsidP="002649A3">
            <w:pPr>
              <w:pStyle w:val="Text"/>
            </w:pPr>
            <w:r>
              <w:t>yo,</w:t>
            </w:r>
          </w:p>
        </w:tc>
        <w:tc>
          <w:tcPr>
            <w:tcW w:w="540" w:type="dxa"/>
            <w:shd w:val="clear" w:color="auto" w:fill="auto"/>
          </w:tcPr>
          <w:p w14:paraId="0173926B" w14:textId="77777777" w:rsidR="002649A3" w:rsidRPr="003A72CD" w:rsidRDefault="002649A3" w:rsidP="002649A3">
            <w:pPr>
              <w:pStyle w:val="Text"/>
              <w:rPr>
                <w:rStyle w:val="ChBlueBold"/>
              </w:rPr>
            </w:pPr>
            <w:r w:rsidRPr="003A72CD">
              <w:rPr>
                <w:rStyle w:val="ChBlueBold"/>
              </w:rPr>
              <w:t>biar</w:t>
            </w:r>
          </w:p>
        </w:tc>
        <w:tc>
          <w:tcPr>
            <w:tcW w:w="489" w:type="dxa"/>
            <w:shd w:val="clear" w:color="auto" w:fill="auto"/>
          </w:tcPr>
          <w:p w14:paraId="49C4C7FF" w14:textId="77777777" w:rsidR="002649A3" w:rsidRPr="003A72CD" w:rsidRDefault="002649A3" w:rsidP="002649A3">
            <w:pPr>
              <w:pStyle w:val="Text"/>
            </w:pPr>
            <w:r w:rsidRPr="003A72CD">
              <w:rPr>
                <w:rStyle w:val="ChBlueBold"/>
              </w:rPr>
              <w:t>de</w:t>
            </w:r>
          </w:p>
        </w:tc>
        <w:tc>
          <w:tcPr>
            <w:tcW w:w="529" w:type="dxa"/>
            <w:shd w:val="clear" w:color="auto" w:fill="auto"/>
          </w:tcPr>
          <w:p w14:paraId="1D39532A" w14:textId="77777777" w:rsidR="002649A3" w:rsidRPr="003A72CD" w:rsidRDefault="002649A3" w:rsidP="002649A3">
            <w:pPr>
              <w:pStyle w:val="Text"/>
            </w:pPr>
            <w:r w:rsidRPr="003A72CD">
              <w:t>juga</w:t>
            </w:r>
          </w:p>
        </w:tc>
        <w:tc>
          <w:tcPr>
            <w:tcW w:w="440" w:type="dxa"/>
            <w:shd w:val="clear" w:color="auto" w:fill="auto"/>
          </w:tcPr>
          <w:p w14:paraId="3B3822D0" w14:textId="77777777" w:rsidR="002649A3" w:rsidRPr="003A72CD" w:rsidRDefault="002649A3" w:rsidP="002649A3">
            <w:pPr>
              <w:pStyle w:val="Text"/>
            </w:pPr>
            <w:r w:rsidRPr="003A72CD">
              <w:t>lia</w:t>
            </w:r>
            <w:r>
              <w:t>t</w:t>
            </w:r>
          </w:p>
        </w:tc>
        <w:tc>
          <w:tcPr>
            <w:tcW w:w="489" w:type="dxa"/>
            <w:shd w:val="clear" w:color="auto" w:fill="auto"/>
          </w:tcPr>
          <w:p w14:paraId="739C5402" w14:textId="77777777" w:rsidR="002649A3" w:rsidRPr="003A72CD" w:rsidRDefault="002649A3" w:rsidP="002649A3">
            <w:pPr>
              <w:pStyle w:val="Text"/>
            </w:pPr>
            <w:r w:rsidRPr="003A72CD">
              <w:t>sa</w:t>
            </w:r>
            <w:r>
              <w:t>!</w:t>
            </w:r>
          </w:p>
        </w:tc>
      </w:tr>
      <w:tr w:rsidR="00AC23C4" w:rsidRPr="00AC23C4" w14:paraId="5B69038D" w14:textId="77777777" w:rsidTr="00AC23C4">
        <w:tc>
          <w:tcPr>
            <w:tcW w:w="709" w:type="dxa"/>
            <w:shd w:val="clear" w:color="auto" w:fill="auto"/>
          </w:tcPr>
          <w:p w14:paraId="4514A084" w14:textId="77777777" w:rsidR="002649A3" w:rsidRPr="003A72CD" w:rsidRDefault="002649A3" w:rsidP="002649A3">
            <w:pPr>
              <w:pStyle w:val="GlossEng"/>
            </w:pPr>
          </w:p>
        </w:tc>
        <w:tc>
          <w:tcPr>
            <w:tcW w:w="451" w:type="dxa"/>
            <w:shd w:val="clear" w:color="auto" w:fill="auto"/>
          </w:tcPr>
          <w:p w14:paraId="435EB188" w14:textId="77777777" w:rsidR="002649A3" w:rsidRPr="003A72CD" w:rsidRDefault="002649A3" w:rsidP="002649A3">
            <w:pPr>
              <w:pStyle w:val="GlossEng"/>
            </w:pPr>
            <w:r w:rsidRPr="003A72CD">
              <w:t>yes</w:t>
            </w:r>
          </w:p>
        </w:tc>
        <w:tc>
          <w:tcPr>
            <w:tcW w:w="540" w:type="dxa"/>
            <w:shd w:val="clear" w:color="auto" w:fill="auto"/>
          </w:tcPr>
          <w:p w14:paraId="22CD967C" w14:textId="77777777" w:rsidR="002649A3" w:rsidRPr="003A72CD" w:rsidRDefault="002649A3" w:rsidP="002649A3">
            <w:pPr>
              <w:pStyle w:val="GlossEng"/>
            </w:pPr>
            <w:r>
              <w:t>let</w:t>
            </w:r>
          </w:p>
        </w:tc>
        <w:tc>
          <w:tcPr>
            <w:tcW w:w="489" w:type="dxa"/>
            <w:shd w:val="clear" w:color="auto" w:fill="auto"/>
          </w:tcPr>
          <w:p w14:paraId="4412D1FD" w14:textId="77777777" w:rsidR="002649A3" w:rsidRPr="0099608C" w:rsidRDefault="002649A3" w:rsidP="002649A3">
            <w:pPr>
              <w:pStyle w:val="GlossEng"/>
              <w:rPr>
                <w:rStyle w:val="ChSmallCaps"/>
              </w:rPr>
            </w:pPr>
            <w:r w:rsidRPr="0099608C">
              <w:rPr>
                <w:rStyle w:val="ChSmallCaps"/>
              </w:rPr>
              <w:t>3sg</w:t>
            </w:r>
          </w:p>
        </w:tc>
        <w:tc>
          <w:tcPr>
            <w:tcW w:w="529" w:type="dxa"/>
            <w:shd w:val="clear" w:color="auto" w:fill="auto"/>
          </w:tcPr>
          <w:p w14:paraId="210EA091" w14:textId="77777777" w:rsidR="002649A3" w:rsidRPr="003A72CD" w:rsidRDefault="002649A3" w:rsidP="002649A3">
            <w:pPr>
              <w:pStyle w:val="GlossEng"/>
            </w:pPr>
            <w:r w:rsidRPr="003A72CD">
              <w:t>also</w:t>
            </w:r>
          </w:p>
        </w:tc>
        <w:tc>
          <w:tcPr>
            <w:tcW w:w="440" w:type="dxa"/>
            <w:shd w:val="clear" w:color="auto" w:fill="auto"/>
          </w:tcPr>
          <w:p w14:paraId="4932A35B" w14:textId="77777777" w:rsidR="002649A3" w:rsidRPr="003A72CD" w:rsidRDefault="002649A3" w:rsidP="002649A3">
            <w:pPr>
              <w:pStyle w:val="GlossEng"/>
            </w:pPr>
            <w:r w:rsidRPr="003A72CD">
              <w:t>see</w:t>
            </w:r>
          </w:p>
        </w:tc>
        <w:tc>
          <w:tcPr>
            <w:tcW w:w="489" w:type="dxa"/>
            <w:shd w:val="clear" w:color="auto" w:fill="auto"/>
          </w:tcPr>
          <w:p w14:paraId="36B1BB3E" w14:textId="77777777" w:rsidR="002649A3" w:rsidRPr="0099608C" w:rsidRDefault="002649A3" w:rsidP="002649A3">
            <w:pPr>
              <w:pStyle w:val="GlossEng"/>
              <w:rPr>
                <w:rStyle w:val="ChSmallCaps"/>
              </w:rPr>
            </w:pPr>
            <w:r w:rsidRPr="0099608C">
              <w:rPr>
                <w:rStyle w:val="ChSmallCaps"/>
              </w:rPr>
              <w:t>1sg</w:t>
            </w:r>
          </w:p>
        </w:tc>
      </w:tr>
    </w:tbl>
    <w:p w14:paraId="66BA23BE" w14:textId="52487FBC" w:rsidR="002649A3" w:rsidRDefault="00B7093A" w:rsidP="002649A3">
      <w:pPr>
        <w:pStyle w:val="FreeTranslEng"/>
      </w:pPr>
      <w:r>
        <w:t>‘</w:t>
      </w:r>
      <w:r w:rsidR="002649A3">
        <w:t xml:space="preserve">yes, </w:t>
      </w:r>
      <w:r w:rsidR="002649A3" w:rsidRPr="00964558">
        <w:rPr>
          <w:rStyle w:val="ChBlueBold"/>
        </w:rPr>
        <w:t>let her</w:t>
      </w:r>
      <w:r w:rsidR="002649A3">
        <w:t xml:space="preserve"> also see me!</w:t>
      </w:r>
      <w:r>
        <w:t>’</w:t>
      </w:r>
      <w:r w:rsidR="002649A3">
        <w:t xml:space="preserve"> </w:t>
      </w:r>
      <w:r w:rsidR="002649A3" w:rsidRPr="009D6482">
        <w:rPr>
          <w:rStyle w:val="ExampleSource"/>
        </w:rPr>
        <w:t>[081015-005-NP.0013]</w:t>
      </w:r>
    </w:p>
    <w:tbl>
      <w:tblPr>
        <w:tblW w:w="5740" w:type="dxa"/>
        <w:tblCellMar>
          <w:left w:w="42" w:type="dxa"/>
          <w:right w:w="42" w:type="dxa"/>
        </w:tblCellMar>
        <w:tblLook w:val="01E0" w:firstRow="1" w:lastRow="1" w:firstColumn="1" w:lastColumn="1" w:noHBand="0" w:noVBand="0"/>
      </w:tblPr>
      <w:tblGrid>
        <w:gridCol w:w="709"/>
        <w:gridCol w:w="540"/>
        <w:gridCol w:w="607"/>
        <w:gridCol w:w="1048"/>
        <w:gridCol w:w="679"/>
        <w:gridCol w:w="513"/>
        <w:gridCol w:w="993"/>
        <w:gridCol w:w="651"/>
      </w:tblGrid>
      <w:tr w:rsidR="00AC23C4" w:rsidRPr="005F3BBD" w14:paraId="430326C3" w14:textId="77777777" w:rsidTr="00AC23C4">
        <w:tc>
          <w:tcPr>
            <w:tcW w:w="709" w:type="dxa"/>
            <w:shd w:val="clear" w:color="auto" w:fill="auto"/>
          </w:tcPr>
          <w:p w14:paraId="0DFA22F8" w14:textId="77777777" w:rsidR="002649A3" w:rsidRPr="00CA4F22" w:rsidRDefault="002649A3" w:rsidP="002649A3">
            <w:pPr>
              <w:pStyle w:val="O0Nwnext"/>
            </w:pPr>
            <w:bookmarkStart w:id="5032" w:name="_Ref363725199"/>
            <w:r>
              <w:t>(</w:t>
            </w:r>
            <w:fldSimple w:instr=" SEQ ( \* ARABIC \s 1 ">
              <w:r w:rsidR="00154D81">
                <w:rPr>
                  <w:noProof/>
                </w:rPr>
                <w:t>50</w:t>
              </w:r>
            </w:fldSimple>
            <w:r>
              <w:t>)</w:t>
            </w:r>
            <w:bookmarkEnd w:id="5032"/>
          </w:p>
        </w:tc>
        <w:tc>
          <w:tcPr>
            <w:tcW w:w="540" w:type="dxa"/>
            <w:shd w:val="clear" w:color="auto" w:fill="auto"/>
          </w:tcPr>
          <w:p w14:paraId="501C29A2" w14:textId="77777777" w:rsidR="002649A3" w:rsidRPr="003A72CD" w:rsidRDefault="002649A3" w:rsidP="002649A3">
            <w:pPr>
              <w:pStyle w:val="Text"/>
              <w:rPr>
                <w:rStyle w:val="ChBlueBold"/>
              </w:rPr>
            </w:pPr>
            <w:r w:rsidRPr="003A72CD">
              <w:rPr>
                <w:rStyle w:val="ChBlueBold"/>
              </w:rPr>
              <w:t>biar</w:t>
            </w:r>
          </w:p>
        </w:tc>
        <w:tc>
          <w:tcPr>
            <w:tcW w:w="607" w:type="dxa"/>
            <w:shd w:val="clear" w:color="auto" w:fill="auto"/>
          </w:tcPr>
          <w:p w14:paraId="637605C4" w14:textId="77777777" w:rsidR="002649A3" w:rsidRPr="003A72CD" w:rsidRDefault="002649A3" w:rsidP="002649A3">
            <w:pPr>
              <w:pStyle w:val="Text"/>
            </w:pPr>
            <w:r w:rsidRPr="003A72CD">
              <w:rPr>
                <w:rStyle w:val="ChBlueBold"/>
              </w:rPr>
              <w:t>dong</w:t>
            </w:r>
          </w:p>
        </w:tc>
        <w:tc>
          <w:tcPr>
            <w:tcW w:w="1048" w:type="dxa"/>
            <w:shd w:val="clear" w:color="auto" w:fill="auto"/>
          </w:tcPr>
          <w:p w14:paraId="41C808D8" w14:textId="77777777" w:rsidR="002649A3" w:rsidRPr="003A72CD" w:rsidRDefault="002649A3" w:rsidP="002649A3">
            <w:pPr>
              <w:pStyle w:val="Text"/>
            </w:pPr>
            <w:r w:rsidRPr="003A72CD">
              <w:t>ejek</w:t>
            </w:r>
            <w:r>
              <w:t>~</w:t>
            </w:r>
            <w:r w:rsidRPr="003A72CD">
              <w:t>ejek</w:t>
            </w:r>
          </w:p>
        </w:tc>
        <w:tc>
          <w:tcPr>
            <w:tcW w:w="679" w:type="dxa"/>
            <w:shd w:val="clear" w:color="auto" w:fill="auto"/>
          </w:tcPr>
          <w:p w14:paraId="32081BBD" w14:textId="77777777" w:rsidR="002649A3" w:rsidRPr="003A72CD" w:rsidRDefault="002649A3" w:rsidP="002649A3">
            <w:pPr>
              <w:pStyle w:val="Text"/>
            </w:pPr>
            <w:r w:rsidRPr="003A72CD">
              <w:t>bapa</w:t>
            </w:r>
            <w:r>
              <w:t>!,</w:t>
            </w:r>
          </w:p>
        </w:tc>
        <w:tc>
          <w:tcPr>
            <w:tcW w:w="513" w:type="dxa"/>
            <w:shd w:val="clear" w:color="auto" w:fill="auto"/>
          </w:tcPr>
          <w:p w14:paraId="7C1CF042" w14:textId="77777777" w:rsidR="002649A3" w:rsidRPr="003A72CD" w:rsidRDefault="002649A3" w:rsidP="002649A3">
            <w:pPr>
              <w:pStyle w:val="Text"/>
            </w:pPr>
            <w:r w:rsidRPr="003A72CD">
              <w:t>tida</w:t>
            </w:r>
          </w:p>
        </w:tc>
        <w:tc>
          <w:tcPr>
            <w:tcW w:w="993" w:type="dxa"/>
            <w:shd w:val="clear" w:color="auto" w:fill="auto"/>
          </w:tcPr>
          <w:p w14:paraId="7D3A0291" w14:textId="77777777" w:rsidR="002649A3" w:rsidRPr="003A72CD" w:rsidRDefault="002649A3" w:rsidP="002649A3">
            <w:pPr>
              <w:pStyle w:val="Text"/>
            </w:pPr>
            <w:r>
              <w:t>a</w:t>
            </w:r>
            <w:r w:rsidRPr="003A72CD">
              <w:t>pa</w:t>
            </w:r>
            <w:r>
              <w:t>~a</w:t>
            </w:r>
            <w:r w:rsidRPr="003A72CD">
              <w:t>pa</w:t>
            </w:r>
          </w:p>
        </w:tc>
        <w:tc>
          <w:tcPr>
            <w:tcW w:w="651" w:type="dxa"/>
            <w:shd w:val="clear" w:color="auto" w:fill="auto"/>
          </w:tcPr>
          <w:p w14:paraId="358178C6" w14:textId="77777777" w:rsidR="002649A3" w:rsidRPr="003A72CD" w:rsidRDefault="002649A3" w:rsidP="002649A3">
            <w:pPr>
              <w:pStyle w:val="Text"/>
            </w:pPr>
            <w:r w:rsidRPr="00864E79">
              <w:t>to</w:t>
            </w:r>
            <w:r>
              <w:t>?</w:t>
            </w:r>
          </w:p>
        </w:tc>
      </w:tr>
      <w:tr w:rsidR="00AC23C4" w:rsidRPr="00AC23C4" w14:paraId="7B45F5EA" w14:textId="77777777" w:rsidTr="00AC23C4">
        <w:tc>
          <w:tcPr>
            <w:tcW w:w="709" w:type="dxa"/>
            <w:shd w:val="clear" w:color="auto" w:fill="auto"/>
          </w:tcPr>
          <w:p w14:paraId="6AF2D0B8" w14:textId="77777777" w:rsidR="002649A3" w:rsidRPr="003A72CD" w:rsidRDefault="002649A3" w:rsidP="002649A3">
            <w:pPr>
              <w:pStyle w:val="GlossEng"/>
            </w:pPr>
          </w:p>
        </w:tc>
        <w:tc>
          <w:tcPr>
            <w:tcW w:w="540" w:type="dxa"/>
            <w:shd w:val="clear" w:color="auto" w:fill="auto"/>
          </w:tcPr>
          <w:p w14:paraId="003E006F" w14:textId="77777777" w:rsidR="002649A3" w:rsidRPr="003A72CD" w:rsidRDefault="002649A3" w:rsidP="002649A3">
            <w:pPr>
              <w:pStyle w:val="GlossEng"/>
            </w:pPr>
            <w:r>
              <w:t>let</w:t>
            </w:r>
          </w:p>
        </w:tc>
        <w:tc>
          <w:tcPr>
            <w:tcW w:w="607" w:type="dxa"/>
            <w:shd w:val="clear" w:color="auto" w:fill="auto"/>
          </w:tcPr>
          <w:p w14:paraId="65A350DA" w14:textId="77777777" w:rsidR="002649A3" w:rsidRPr="0099608C" w:rsidRDefault="002649A3" w:rsidP="002649A3">
            <w:pPr>
              <w:pStyle w:val="GlossEng"/>
              <w:rPr>
                <w:rStyle w:val="ChSmallCaps"/>
              </w:rPr>
            </w:pPr>
            <w:r w:rsidRPr="0099608C">
              <w:rPr>
                <w:rStyle w:val="ChSmallCaps"/>
              </w:rPr>
              <w:t>3pl</w:t>
            </w:r>
          </w:p>
        </w:tc>
        <w:tc>
          <w:tcPr>
            <w:tcW w:w="1048" w:type="dxa"/>
            <w:shd w:val="clear" w:color="auto" w:fill="auto"/>
          </w:tcPr>
          <w:p w14:paraId="4561B3AE" w14:textId="77777777" w:rsidR="002649A3" w:rsidRPr="003A72CD" w:rsidRDefault="002649A3" w:rsidP="002649A3">
            <w:pPr>
              <w:pStyle w:val="GlossEng"/>
            </w:pPr>
            <w:r w:rsidRPr="0099608C">
              <w:rPr>
                <w:rStyle w:val="ChSmallCaps"/>
              </w:rPr>
              <w:t>rdp</w:t>
            </w:r>
            <w:r w:rsidRPr="003A72CD">
              <w:t>~mock</w:t>
            </w:r>
          </w:p>
        </w:tc>
        <w:tc>
          <w:tcPr>
            <w:tcW w:w="679" w:type="dxa"/>
            <w:shd w:val="clear" w:color="auto" w:fill="auto"/>
          </w:tcPr>
          <w:p w14:paraId="5037056F" w14:textId="77777777" w:rsidR="002649A3" w:rsidRPr="003A72CD" w:rsidRDefault="002649A3" w:rsidP="002649A3">
            <w:pPr>
              <w:pStyle w:val="GlossEng"/>
            </w:pPr>
            <w:r w:rsidRPr="003A72CD">
              <w:t>father</w:t>
            </w:r>
          </w:p>
        </w:tc>
        <w:tc>
          <w:tcPr>
            <w:tcW w:w="513" w:type="dxa"/>
            <w:shd w:val="clear" w:color="auto" w:fill="auto"/>
          </w:tcPr>
          <w:p w14:paraId="69D84A63" w14:textId="77777777" w:rsidR="002649A3" w:rsidRPr="0099608C" w:rsidRDefault="002649A3" w:rsidP="002649A3">
            <w:pPr>
              <w:pStyle w:val="GlossEng"/>
              <w:rPr>
                <w:rStyle w:val="ChSmallCaps"/>
              </w:rPr>
            </w:pPr>
            <w:r w:rsidRPr="0099608C">
              <w:rPr>
                <w:rStyle w:val="ChSmallCaps"/>
              </w:rPr>
              <w:t>neg</w:t>
            </w:r>
          </w:p>
        </w:tc>
        <w:tc>
          <w:tcPr>
            <w:tcW w:w="993" w:type="dxa"/>
            <w:shd w:val="clear" w:color="auto" w:fill="auto"/>
          </w:tcPr>
          <w:p w14:paraId="29AABAB7" w14:textId="77777777" w:rsidR="002649A3" w:rsidRPr="003A72CD" w:rsidRDefault="002649A3" w:rsidP="002649A3">
            <w:pPr>
              <w:pStyle w:val="GlossEng"/>
            </w:pPr>
            <w:r w:rsidRPr="0099608C">
              <w:rPr>
                <w:rStyle w:val="ChSmallCaps"/>
              </w:rPr>
              <w:t>rdp</w:t>
            </w:r>
            <w:r w:rsidRPr="003A72CD">
              <w:t>~what</w:t>
            </w:r>
          </w:p>
        </w:tc>
        <w:tc>
          <w:tcPr>
            <w:tcW w:w="651" w:type="dxa"/>
            <w:shd w:val="clear" w:color="auto" w:fill="auto"/>
          </w:tcPr>
          <w:p w14:paraId="15C9D6E6" w14:textId="77777777" w:rsidR="002649A3" w:rsidRPr="003A72CD" w:rsidRDefault="002649A3" w:rsidP="002649A3">
            <w:pPr>
              <w:pStyle w:val="GlossEng"/>
            </w:pPr>
            <w:r w:rsidRPr="003A72CD">
              <w:t>right?</w:t>
            </w:r>
          </w:p>
        </w:tc>
      </w:tr>
    </w:tbl>
    <w:p w14:paraId="45F81356" w14:textId="40FEAD8B" w:rsidR="002649A3" w:rsidRPr="00F9554F" w:rsidRDefault="00B7093A" w:rsidP="002649A3">
      <w:pPr>
        <w:pStyle w:val="FreeTranslEng"/>
      </w:pPr>
      <w:r>
        <w:t>‘</w:t>
      </w:r>
      <w:r w:rsidR="002649A3" w:rsidRPr="00964558">
        <w:rPr>
          <w:rStyle w:val="ChBlueBold"/>
        </w:rPr>
        <w:t>let them</w:t>
      </w:r>
      <w:r w:rsidR="002649A3">
        <w:t xml:space="preserve"> mock me (</w:t>
      </w:r>
      <w:r>
        <w:t>‘</w:t>
      </w:r>
      <w:r w:rsidR="002649A3">
        <w:t>father</w:t>
      </w:r>
      <w:r>
        <w:t>’</w:t>
      </w:r>
      <w:r w:rsidR="002649A3">
        <w:t>)!, it doesn</w:t>
      </w:r>
      <w:r>
        <w:t>’</w:t>
      </w:r>
      <w:r w:rsidR="002649A3">
        <w:t>t matter</w:t>
      </w:r>
      <w:r w:rsidR="00476ABA">
        <w:t>,</w:t>
      </w:r>
      <w:r w:rsidR="002649A3">
        <w:t xml:space="preserve"> right?</w:t>
      </w:r>
      <w:r>
        <w:t>’</w:t>
      </w:r>
      <w:r w:rsidR="002649A3">
        <w:t xml:space="preserve"> </w:t>
      </w:r>
      <w:r w:rsidR="002649A3" w:rsidRPr="002F1030">
        <w:rPr>
          <w:rStyle w:val="ExampleSource"/>
        </w:rPr>
        <w:t>[080922-001a-CvPh.0180]</w:t>
      </w:r>
    </w:p>
    <w:p w14:paraId="590A917F" w14:textId="191138E6" w:rsidR="002649A3" w:rsidRDefault="002649A3" w:rsidP="00F405F7">
      <w:pPr>
        <w:pStyle w:val="Body0005after"/>
      </w:pPr>
      <w:r>
        <w:t xml:space="preserve">First person plural hortatives can also be formed without </w:t>
      </w:r>
      <w:r w:rsidRPr="00BE752E">
        <w:rPr>
          <w:rStyle w:val="ChItalBold"/>
        </w:rPr>
        <w:t>biar</w:t>
      </w:r>
      <w:r>
        <w:t xml:space="preserve"> </w:t>
      </w:r>
      <w:r w:rsidR="00B7093A">
        <w:t>‘</w:t>
      </w:r>
      <w:r>
        <w:t>let</w:t>
      </w:r>
      <w:r w:rsidR="00B7093A">
        <w:t>’</w:t>
      </w:r>
      <w:r>
        <w:t xml:space="preserve">, as shown in </w:t>
      </w:r>
      <w:r>
        <w:fldChar w:fldCharType="begin"/>
      </w:r>
      <w:r>
        <w:instrText xml:space="preserve"> REF _Ref363725204 \h </w:instrText>
      </w:r>
      <w:r>
        <w:fldChar w:fldCharType="separate"/>
      </w:r>
      <w:r w:rsidR="00154D81">
        <w:t>(</w:t>
      </w:r>
      <w:r w:rsidR="00154D81">
        <w:rPr>
          <w:noProof/>
        </w:rPr>
        <w:t>51</w:t>
      </w:r>
      <w:r w:rsidR="00154D81">
        <w:t>)</w:t>
      </w:r>
      <w:r>
        <w:fldChar w:fldCharType="end"/>
      </w:r>
      <w:r>
        <w:t xml:space="preserve">. In this case, the context shows whether the utterance is a hortative such as the first </w:t>
      </w:r>
      <w:r w:rsidRPr="006A51B3">
        <w:rPr>
          <w:rStyle w:val="ChItalBold"/>
        </w:rPr>
        <w:t>kitong dua pulang</w:t>
      </w:r>
      <w:r>
        <w:t xml:space="preserve"> </w:t>
      </w:r>
      <w:r w:rsidR="00B7093A">
        <w:t>‘</w:t>
      </w:r>
      <w:r>
        <w:t>(let) the two of us go home!</w:t>
      </w:r>
      <w:r w:rsidR="00B7093A">
        <w:t>’</w:t>
      </w:r>
      <w:r>
        <w:t xml:space="preserve"> token, or a declarative</w:t>
      </w:r>
      <w:r w:rsidRPr="00B003F7">
        <w:t xml:space="preserve"> </w:t>
      </w:r>
      <w:r>
        <w:t xml:space="preserve">such as the second occurrence of </w:t>
      </w:r>
      <w:r w:rsidRPr="006A51B3">
        <w:rPr>
          <w:rStyle w:val="ChItalBold"/>
        </w:rPr>
        <w:t>kitong dua pulang</w:t>
      </w:r>
      <w:r>
        <w:t xml:space="preserve"> </w:t>
      </w:r>
      <w:r w:rsidR="00B7093A">
        <w:t>‘</w:t>
      </w:r>
      <w:r>
        <w:t>the two of us went home</w:t>
      </w:r>
      <w:r w:rsidR="00B7093A">
        <w:t>’</w:t>
      </w:r>
      <w:r>
        <w:t>.</w:t>
      </w:r>
    </w:p>
    <w:p w14:paraId="057CAB61" w14:textId="644BE669" w:rsidR="002649A3" w:rsidRDefault="002649A3" w:rsidP="00F405F7">
      <w:pPr>
        <w:pStyle w:val="ExampleTitle"/>
      </w:pPr>
      <w:r>
        <w:t xml:space="preserve">First person plural hortatives without clause-initial </w:t>
      </w:r>
      <w:r w:rsidRPr="00312C3A">
        <w:rPr>
          <w:rStyle w:val="ChItalBold"/>
        </w:rPr>
        <w:t>biar</w:t>
      </w:r>
      <w:r>
        <w:t xml:space="preserve"> </w:t>
      </w:r>
      <w:r w:rsidR="00B7093A">
        <w:t>‘</w:t>
      </w:r>
      <w:r>
        <w:t>let</w:t>
      </w:r>
      <w:r w:rsidR="00B7093A">
        <w:t>’</w:t>
      </w:r>
    </w:p>
    <w:tbl>
      <w:tblPr>
        <w:tblW w:w="6695" w:type="dxa"/>
        <w:tblCellMar>
          <w:left w:w="42" w:type="dxa"/>
          <w:right w:w="42" w:type="dxa"/>
        </w:tblCellMar>
        <w:tblLook w:val="01E0" w:firstRow="1" w:lastRow="1" w:firstColumn="1" w:lastColumn="1" w:noHBand="0" w:noVBand="0"/>
      </w:tblPr>
      <w:tblGrid>
        <w:gridCol w:w="701"/>
        <w:gridCol w:w="390"/>
        <w:gridCol w:w="686"/>
        <w:gridCol w:w="278"/>
        <w:gridCol w:w="683"/>
        <w:gridCol w:w="407"/>
        <w:gridCol w:w="816"/>
        <w:gridCol w:w="284"/>
        <w:gridCol w:w="502"/>
        <w:gridCol w:w="676"/>
        <w:gridCol w:w="407"/>
        <w:gridCol w:w="865"/>
      </w:tblGrid>
      <w:tr w:rsidR="00AC23C4" w:rsidRPr="005F3BBD" w14:paraId="537B117C" w14:textId="77777777" w:rsidTr="00AC23C4">
        <w:tc>
          <w:tcPr>
            <w:tcW w:w="709" w:type="dxa"/>
            <w:shd w:val="clear" w:color="auto" w:fill="auto"/>
          </w:tcPr>
          <w:p w14:paraId="1AC74D7B" w14:textId="77777777" w:rsidR="002649A3" w:rsidRPr="00CA4F22" w:rsidRDefault="002649A3" w:rsidP="002649A3">
            <w:pPr>
              <w:pStyle w:val="O0Nwnext"/>
            </w:pPr>
            <w:bookmarkStart w:id="5033" w:name="_Ref363725204"/>
            <w:r>
              <w:t>(</w:t>
            </w:r>
            <w:fldSimple w:instr=" SEQ ( \* ARABIC \s 1 ">
              <w:r w:rsidR="00154D81">
                <w:rPr>
                  <w:noProof/>
                </w:rPr>
                <w:t>51</w:t>
              </w:r>
            </w:fldSimple>
            <w:r>
              <w:t>)</w:t>
            </w:r>
            <w:bookmarkEnd w:id="5033"/>
          </w:p>
        </w:tc>
        <w:tc>
          <w:tcPr>
            <w:tcW w:w="390" w:type="dxa"/>
            <w:shd w:val="clear" w:color="auto" w:fill="auto"/>
          </w:tcPr>
          <w:p w14:paraId="6AF425B9" w14:textId="77777777" w:rsidR="002649A3" w:rsidRPr="00FF5B40" w:rsidRDefault="002649A3" w:rsidP="002649A3">
            <w:pPr>
              <w:pStyle w:val="Text"/>
            </w:pPr>
            <w:r w:rsidRPr="00FF5B40">
              <w:t>dia</w:t>
            </w:r>
          </w:p>
        </w:tc>
        <w:tc>
          <w:tcPr>
            <w:tcW w:w="688" w:type="dxa"/>
            <w:shd w:val="clear" w:color="auto" w:fill="auto"/>
          </w:tcPr>
          <w:p w14:paraId="33581355" w14:textId="77777777" w:rsidR="002649A3" w:rsidRPr="00FF5B40" w:rsidRDefault="002649A3" w:rsidP="002649A3">
            <w:pPr>
              <w:pStyle w:val="Text"/>
            </w:pPr>
            <w:r w:rsidRPr="00FF5B40">
              <w:t>bilang</w:t>
            </w:r>
            <w:r>
              <w:t>,</w:t>
            </w:r>
          </w:p>
        </w:tc>
        <w:tc>
          <w:tcPr>
            <w:tcW w:w="279" w:type="dxa"/>
            <w:shd w:val="clear" w:color="auto" w:fill="auto"/>
          </w:tcPr>
          <w:p w14:paraId="54EA77B9" w14:textId="77777777" w:rsidR="002649A3" w:rsidRPr="00940387" w:rsidRDefault="002649A3" w:rsidP="002649A3">
            <w:pPr>
              <w:pStyle w:val="Text"/>
              <w:rPr>
                <w:rStyle w:val="ChBlueBold"/>
              </w:rPr>
            </w:pPr>
            <w:r>
              <w:rPr>
                <w:rStyle w:val="ChBlueBold"/>
              </w:rPr>
              <w:t>Ø</w:t>
            </w:r>
          </w:p>
        </w:tc>
        <w:tc>
          <w:tcPr>
            <w:tcW w:w="685" w:type="dxa"/>
            <w:shd w:val="clear" w:color="auto" w:fill="auto"/>
          </w:tcPr>
          <w:p w14:paraId="41FFD7DD" w14:textId="77777777" w:rsidR="002649A3" w:rsidRPr="003F69D8" w:rsidRDefault="002649A3" w:rsidP="002649A3">
            <w:pPr>
              <w:pStyle w:val="Text"/>
              <w:rPr>
                <w:rStyle w:val="ChBlueBold"/>
              </w:rPr>
            </w:pPr>
            <w:r w:rsidRPr="003F69D8">
              <w:rPr>
                <w:rStyle w:val="ChBlueBold"/>
              </w:rPr>
              <w:t>kitong</w:t>
            </w:r>
          </w:p>
        </w:tc>
        <w:tc>
          <w:tcPr>
            <w:tcW w:w="397" w:type="dxa"/>
            <w:shd w:val="clear" w:color="auto" w:fill="auto"/>
          </w:tcPr>
          <w:p w14:paraId="0F090318" w14:textId="77777777" w:rsidR="002649A3" w:rsidRPr="003F69D8" w:rsidRDefault="002649A3" w:rsidP="002649A3">
            <w:pPr>
              <w:pStyle w:val="Text"/>
              <w:rPr>
                <w:rStyle w:val="ChBlueBold"/>
              </w:rPr>
            </w:pPr>
            <w:r w:rsidRPr="003F69D8">
              <w:rPr>
                <w:rStyle w:val="ChBlueBold"/>
              </w:rPr>
              <w:t>dua</w:t>
            </w:r>
          </w:p>
        </w:tc>
        <w:tc>
          <w:tcPr>
            <w:tcW w:w="817" w:type="dxa"/>
            <w:shd w:val="clear" w:color="auto" w:fill="auto"/>
          </w:tcPr>
          <w:p w14:paraId="67C85FF8" w14:textId="77777777" w:rsidR="002649A3" w:rsidRPr="00940387" w:rsidRDefault="002649A3" w:rsidP="002649A3">
            <w:pPr>
              <w:pStyle w:val="Text"/>
            </w:pPr>
            <w:r w:rsidRPr="00940387">
              <w:t>pulang</w:t>
            </w:r>
            <w:r>
              <w:t>!</w:t>
            </w:r>
          </w:p>
        </w:tc>
        <w:tc>
          <w:tcPr>
            <w:tcW w:w="284" w:type="dxa"/>
            <w:shd w:val="clear" w:color="auto" w:fill="auto"/>
          </w:tcPr>
          <w:p w14:paraId="0D16AC66" w14:textId="77777777" w:rsidR="002649A3" w:rsidRDefault="002649A3" w:rsidP="002649A3">
            <w:pPr>
              <w:pStyle w:val="Text"/>
            </w:pPr>
            <w:r>
              <w:t>…</w:t>
            </w:r>
          </w:p>
        </w:tc>
        <w:tc>
          <w:tcPr>
            <w:tcW w:w="504" w:type="dxa"/>
            <w:shd w:val="clear" w:color="auto" w:fill="auto"/>
          </w:tcPr>
          <w:p w14:paraId="39E08FD5" w14:textId="77777777" w:rsidR="002649A3" w:rsidRDefault="002649A3" w:rsidP="002649A3">
            <w:pPr>
              <w:pStyle w:val="Text"/>
            </w:pPr>
            <w:r>
              <w:t>trus</w:t>
            </w:r>
          </w:p>
        </w:tc>
        <w:tc>
          <w:tcPr>
            <w:tcW w:w="677" w:type="dxa"/>
            <w:shd w:val="clear" w:color="auto" w:fill="auto"/>
          </w:tcPr>
          <w:p w14:paraId="76FAC2DB" w14:textId="77777777" w:rsidR="002649A3" w:rsidRPr="003F69D8" w:rsidRDefault="002649A3" w:rsidP="002649A3">
            <w:pPr>
              <w:pStyle w:val="Text"/>
              <w:rPr>
                <w:rStyle w:val="ChBlueBold"/>
              </w:rPr>
            </w:pPr>
            <w:r w:rsidRPr="003F69D8">
              <w:rPr>
                <w:rStyle w:val="ChBlueBold"/>
              </w:rPr>
              <w:t>kitong</w:t>
            </w:r>
          </w:p>
        </w:tc>
        <w:tc>
          <w:tcPr>
            <w:tcW w:w="397" w:type="dxa"/>
            <w:shd w:val="clear" w:color="auto" w:fill="auto"/>
          </w:tcPr>
          <w:p w14:paraId="0D123BA8" w14:textId="77777777" w:rsidR="002649A3" w:rsidRPr="003F69D8" w:rsidRDefault="002649A3" w:rsidP="002649A3">
            <w:pPr>
              <w:pStyle w:val="Text"/>
              <w:rPr>
                <w:rStyle w:val="ChBlueBold"/>
              </w:rPr>
            </w:pPr>
            <w:r w:rsidRPr="003F69D8">
              <w:rPr>
                <w:rStyle w:val="ChBlueBold"/>
              </w:rPr>
              <w:t>dua</w:t>
            </w:r>
          </w:p>
        </w:tc>
        <w:tc>
          <w:tcPr>
            <w:tcW w:w="868" w:type="dxa"/>
            <w:shd w:val="clear" w:color="auto" w:fill="auto"/>
          </w:tcPr>
          <w:p w14:paraId="0F874552" w14:textId="77777777" w:rsidR="002649A3" w:rsidRDefault="002649A3" w:rsidP="002649A3">
            <w:pPr>
              <w:pStyle w:val="Text"/>
            </w:pPr>
            <w:r>
              <w:t>pulang</w:t>
            </w:r>
          </w:p>
        </w:tc>
      </w:tr>
      <w:tr w:rsidR="00AC23C4" w:rsidRPr="00AC23C4" w14:paraId="7FC6AB33" w14:textId="77777777" w:rsidTr="00AC23C4">
        <w:tc>
          <w:tcPr>
            <w:tcW w:w="709" w:type="dxa"/>
            <w:shd w:val="clear" w:color="auto" w:fill="auto"/>
          </w:tcPr>
          <w:p w14:paraId="335AB2D1" w14:textId="77777777" w:rsidR="002649A3" w:rsidRPr="00FF5B40" w:rsidRDefault="002649A3" w:rsidP="002649A3">
            <w:pPr>
              <w:pStyle w:val="GlossEng"/>
            </w:pPr>
          </w:p>
        </w:tc>
        <w:tc>
          <w:tcPr>
            <w:tcW w:w="390" w:type="dxa"/>
            <w:shd w:val="clear" w:color="auto" w:fill="auto"/>
          </w:tcPr>
          <w:p w14:paraId="398ABD90" w14:textId="77777777" w:rsidR="002649A3" w:rsidRPr="0099608C" w:rsidRDefault="002649A3" w:rsidP="002649A3">
            <w:pPr>
              <w:pStyle w:val="GlossEng"/>
              <w:rPr>
                <w:rStyle w:val="ChSmallCaps"/>
              </w:rPr>
            </w:pPr>
            <w:r w:rsidRPr="0099608C">
              <w:rPr>
                <w:rStyle w:val="ChSmallCaps"/>
              </w:rPr>
              <w:t>3sg</w:t>
            </w:r>
          </w:p>
        </w:tc>
        <w:tc>
          <w:tcPr>
            <w:tcW w:w="688" w:type="dxa"/>
            <w:shd w:val="clear" w:color="auto" w:fill="auto"/>
          </w:tcPr>
          <w:p w14:paraId="1A971BA6" w14:textId="77777777" w:rsidR="002649A3" w:rsidRPr="00FF5B40" w:rsidRDefault="002649A3" w:rsidP="002649A3">
            <w:pPr>
              <w:pStyle w:val="GlossEng"/>
            </w:pPr>
            <w:r w:rsidRPr="00FF5B40">
              <w:t>say</w:t>
            </w:r>
          </w:p>
        </w:tc>
        <w:tc>
          <w:tcPr>
            <w:tcW w:w="279" w:type="dxa"/>
            <w:shd w:val="clear" w:color="auto" w:fill="auto"/>
          </w:tcPr>
          <w:p w14:paraId="320C7D15" w14:textId="77777777" w:rsidR="002649A3" w:rsidRPr="00FF5B40" w:rsidRDefault="002649A3" w:rsidP="002649A3">
            <w:pPr>
              <w:pStyle w:val="GlossEng"/>
              <w:rPr>
                <w:rStyle w:val="ChSmallCaps"/>
              </w:rPr>
            </w:pPr>
          </w:p>
        </w:tc>
        <w:tc>
          <w:tcPr>
            <w:tcW w:w="685" w:type="dxa"/>
            <w:shd w:val="clear" w:color="auto" w:fill="auto"/>
          </w:tcPr>
          <w:p w14:paraId="242756F0" w14:textId="77777777" w:rsidR="002649A3" w:rsidRPr="0099608C" w:rsidRDefault="002649A3" w:rsidP="002649A3">
            <w:pPr>
              <w:pStyle w:val="GlossEng"/>
              <w:rPr>
                <w:rStyle w:val="ChSmallCaps"/>
              </w:rPr>
            </w:pPr>
            <w:r w:rsidRPr="0099608C">
              <w:rPr>
                <w:rStyle w:val="ChSmallCaps"/>
              </w:rPr>
              <w:t>1pl</w:t>
            </w:r>
          </w:p>
        </w:tc>
        <w:tc>
          <w:tcPr>
            <w:tcW w:w="397" w:type="dxa"/>
            <w:shd w:val="clear" w:color="auto" w:fill="auto"/>
          </w:tcPr>
          <w:p w14:paraId="143EF388" w14:textId="77777777" w:rsidR="002649A3" w:rsidRPr="00FF5B40" w:rsidRDefault="002649A3" w:rsidP="002649A3">
            <w:pPr>
              <w:pStyle w:val="GlossEng"/>
            </w:pPr>
            <w:r w:rsidRPr="00FF5B40">
              <w:t>two</w:t>
            </w:r>
          </w:p>
        </w:tc>
        <w:tc>
          <w:tcPr>
            <w:tcW w:w="817" w:type="dxa"/>
            <w:shd w:val="clear" w:color="auto" w:fill="auto"/>
          </w:tcPr>
          <w:p w14:paraId="4E1160AD" w14:textId="77777777" w:rsidR="002649A3" w:rsidRPr="00FF5B40" w:rsidRDefault="002649A3" w:rsidP="002649A3">
            <w:pPr>
              <w:pStyle w:val="GlossEng"/>
            </w:pPr>
            <w:r>
              <w:t>go.home</w:t>
            </w:r>
          </w:p>
        </w:tc>
        <w:tc>
          <w:tcPr>
            <w:tcW w:w="284" w:type="dxa"/>
            <w:shd w:val="clear" w:color="auto" w:fill="auto"/>
          </w:tcPr>
          <w:p w14:paraId="0BB6B680" w14:textId="77777777" w:rsidR="002649A3" w:rsidRDefault="002649A3" w:rsidP="002649A3">
            <w:pPr>
              <w:pStyle w:val="GlossEng"/>
            </w:pPr>
          </w:p>
        </w:tc>
        <w:tc>
          <w:tcPr>
            <w:tcW w:w="504" w:type="dxa"/>
            <w:shd w:val="clear" w:color="auto" w:fill="auto"/>
          </w:tcPr>
          <w:p w14:paraId="7B840451" w14:textId="77777777" w:rsidR="002649A3" w:rsidRPr="009F6605" w:rsidRDefault="002649A3" w:rsidP="002649A3">
            <w:pPr>
              <w:pStyle w:val="GlossEng"/>
            </w:pPr>
            <w:r w:rsidRPr="009F6605">
              <w:t>next</w:t>
            </w:r>
          </w:p>
        </w:tc>
        <w:tc>
          <w:tcPr>
            <w:tcW w:w="677" w:type="dxa"/>
            <w:shd w:val="clear" w:color="auto" w:fill="auto"/>
          </w:tcPr>
          <w:p w14:paraId="12A6A3FF" w14:textId="77777777" w:rsidR="002649A3" w:rsidRPr="0099608C" w:rsidRDefault="002649A3" w:rsidP="002649A3">
            <w:pPr>
              <w:pStyle w:val="GlossEng"/>
              <w:rPr>
                <w:rStyle w:val="ChSmallCaps"/>
              </w:rPr>
            </w:pPr>
            <w:r w:rsidRPr="0099608C">
              <w:rPr>
                <w:rStyle w:val="ChSmallCaps"/>
              </w:rPr>
              <w:t>1pl</w:t>
            </w:r>
          </w:p>
        </w:tc>
        <w:tc>
          <w:tcPr>
            <w:tcW w:w="397" w:type="dxa"/>
            <w:shd w:val="clear" w:color="auto" w:fill="auto"/>
          </w:tcPr>
          <w:p w14:paraId="1DEE17D3" w14:textId="77777777" w:rsidR="002649A3" w:rsidRPr="00FF5B40" w:rsidRDefault="002649A3" w:rsidP="002649A3">
            <w:pPr>
              <w:pStyle w:val="GlossEng"/>
            </w:pPr>
            <w:r w:rsidRPr="00FF5B40">
              <w:t>two</w:t>
            </w:r>
          </w:p>
        </w:tc>
        <w:tc>
          <w:tcPr>
            <w:tcW w:w="868" w:type="dxa"/>
            <w:shd w:val="clear" w:color="auto" w:fill="auto"/>
          </w:tcPr>
          <w:p w14:paraId="5214B73E" w14:textId="77777777" w:rsidR="002649A3" w:rsidRPr="00FF5B40" w:rsidRDefault="002649A3" w:rsidP="002649A3">
            <w:pPr>
              <w:pStyle w:val="GlossEng"/>
            </w:pPr>
            <w:r>
              <w:t>go.home</w:t>
            </w:r>
          </w:p>
        </w:tc>
      </w:tr>
    </w:tbl>
    <w:p w14:paraId="03A2B007" w14:textId="496F6DB2" w:rsidR="002649A3" w:rsidRPr="00F9554F" w:rsidRDefault="00B7093A" w:rsidP="002649A3">
      <w:pPr>
        <w:pStyle w:val="FreeTranslEng"/>
      </w:pPr>
      <w:r>
        <w:t>‘</w:t>
      </w:r>
      <w:r w:rsidR="002649A3">
        <w:t xml:space="preserve">he said, </w:t>
      </w:r>
      <w:r>
        <w:t>‘</w:t>
      </w:r>
      <w:r w:rsidR="002649A3" w:rsidRPr="00940387">
        <w:rPr>
          <w:rStyle w:val="ChBlueBold"/>
        </w:rPr>
        <w:t>(let</w:t>
      </w:r>
      <w:r w:rsidR="002649A3" w:rsidRPr="003F69D8">
        <w:rPr>
          <w:rStyle w:val="ChBlueBold"/>
        </w:rPr>
        <w:t>) the two of us</w:t>
      </w:r>
      <w:r w:rsidR="002649A3" w:rsidRPr="00F11A0D">
        <w:t xml:space="preserve"> </w:t>
      </w:r>
      <w:r w:rsidR="002649A3">
        <w:t>go home!</w:t>
      </w:r>
      <w:r>
        <w:t>’</w:t>
      </w:r>
      <w:r w:rsidR="002649A3">
        <w:t xml:space="preserve"> … then </w:t>
      </w:r>
      <w:r w:rsidR="002649A3" w:rsidRPr="003F69D8">
        <w:rPr>
          <w:rStyle w:val="ChBlueBold"/>
        </w:rPr>
        <w:t>the two of us</w:t>
      </w:r>
      <w:r w:rsidR="002649A3">
        <w:t xml:space="preserve"> went home</w:t>
      </w:r>
      <w:r>
        <w:t>’</w:t>
      </w:r>
      <w:r w:rsidR="002649A3">
        <w:t xml:space="preserve"> </w:t>
      </w:r>
      <w:r w:rsidR="002649A3" w:rsidRPr="00FF5B40">
        <w:rPr>
          <w:rStyle w:val="ExampleSource"/>
        </w:rPr>
        <w:t>[081015-005-NP.0035]</w:t>
      </w:r>
    </w:p>
    <w:p w14:paraId="1347B09F" w14:textId="77777777" w:rsidR="002649A3" w:rsidRDefault="002649A3" w:rsidP="0089723E">
      <w:pPr>
        <w:pStyle w:val="Body0000after"/>
      </w:pPr>
      <w:r>
        <w:t xml:space="preserve">Papuan Malay also uses a number of strategies to strengthen or soften commands. Strengthening is illustrated in </w:t>
      </w:r>
      <w:r>
        <w:fldChar w:fldCharType="begin"/>
      </w:r>
      <w:r>
        <w:instrText xml:space="preserve"> REF _Ref363734749 \h </w:instrText>
      </w:r>
      <w:r>
        <w:fldChar w:fldCharType="separate"/>
      </w:r>
      <w:r w:rsidR="00154D81">
        <w:t>(</w:t>
      </w:r>
      <w:r w:rsidR="00154D81">
        <w:rPr>
          <w:noProof/>
        </w:rPr>
        <w:t>52</w:t>
      </w:r>
      <w:r w:rsidR="00154D81">
        <w:t>)</w:t>
      </w:r>
      <w:r>
        <w:fldChar w:fldCharType="end"/>
      </w:r>
      <w:r>
        <w:t xml:space="preserve"> to </w:t>
      </w:r>
      <w:r>
        <w:fldChar w:fldCharType="begin"/>
      </w:r>
      <w:r>
        <w:instrText xml:space="preserve"> REF _Ref363734752 \h </w:instrText>
      </w:r>
      <w:r>
        <w:fldChar w:fldCharType="separate"/>
      </w:r>
      <w:r w:rsidR="00154D81">
        <w:t>(</w:t>
      </w:r>
      <w:r w:rsidR="00154D81">
        <w:rPr>
          <w:noProof/>
        </w:rPr>
        <w:t>55</w:t>
      </w:r>
      <w:r w:rsidR="00154D81">
        <w:t>)</w:t>
      </w:r>
      <w:r>
        <w:fldChar w:fldCharType="end"/>
      </w:r>
      <w:r>
        <w:t xml:space="preserve"> and softening in </w:t>
      </w:r>
      <w:r>
        <w:fldChar w:fldCharType="begin"/>
      </w:r>
      <w:r>
        <w:instrText xml:space="preserve"> REF _Ref363745152 \h </w:instrText>
      </w:r>
      <w:r>
        <w:fldChar w:fldCharType="separate"/>
      </w:r>
      <w:r w:rsidR="00154D81">
        <w:t>(</w:t>
      </w:r>
      <w:r w:rsidR="00154D81">
        <w:rPr>
          <w:noProof/>
        </w:rPr>
        <w:t>56</w:t>
      </w:r>
      <w:r w:rsidR="00154D81">
        <w:t>)</w:t>
      </w:r>
      <w:r>
        <w:fldChar w:fldCharType="end"/>
      </w:r>
      <w:r>
        <w:t xml:space="preserve"> to </w:t>
      </w:r>
      <w:r>
        <w:fldChar w:fldCharType="begin"/>
      </w:r>
      <w:r>
        <w:instrText xml:space="preserve"> REF _Ref363741832 \h </w:instrText>
      </w:r>
      <w:r>
        <w:fldChar w:fldCharType="separate"/>
      </w:r>
      <w:r w:rsidR="00154D81">
        <w:t>(</w:t>
      </w:r>
      <w:r w:rsidR="00154D81">
        <w:rPr>
          <w:noProof/>
        </w:rPr>
        <w:t>61</w:t>
      </w:r>
      <w:r w:rsidR="00154D81">
        <w:t>)</w:t>
      </w:r>
      <w:r>
        <w:fldChar w:fldCharType="end"/>
      </w:r>
      <w:r>
        <w:t>.</w:t>
      </w:r>
    </w:p>
    <w:p w14:paraId="404F8074" w14:textId="71CF7FEF" w:rsidR="002649A3" w:rsidRDefault="002649A3" w:rsidP="0089723E">
      <w:pPr>
        <w:pStyle w:val="Body0505after"/>
      </w:pPr>
      <w:r>
        <w:t xml:space="preserve">Speakers can add </w:t>
      </w:r>
      <w:r w:rsidRPr="007D2217">
        <w:rPr>
          <w:rStyle w:val="ChItalBold"/>
        </w:rPr>
        <w:t>ayo</w:t>
      </w:r>
      <w:r>
        <w:t xml:space="preserve"> </w:t>
      </w:r>
      <w:r w:rsidR="00B7093A">
        <w:t>‘</w:t>
      </w:r>
      <w:r>
        <w:t>come on</w:t>
      </w:r>
      <w:r w:rsidR="00B7093A">
        <w:t>’</w:t>
      </w:r>
      <w:r>
        <w:t xml:space="preserve"> or </w:t>
      </w:r>
      <w:r w:rsidRPr="007D2217">
        <w:rPr>
          <w:rStyle w:val="ChItalBold"/>
        </w:rPr>
        <w:t>suda</w:t>
      </w:r>
      <w:r>
        <w:t xml:space="preserve"> </w:t>
      </w:r>
      <w:r w:rsidR="00B7093A">
        <w:t>‘</w:t>
      </w:r>
      <w:r>
        <w:t>already</w:t>
      </w:r>
      <w:r w:rsidR="00B7093A">
        <w:t>’</w:t>
      </w:r>
      <w:r>
        <w:t xml:space="preserve"> to commands or requests to make them more urgent and to strengthen them. Urgency-marking </w:t>
      </w:r>
      <w:r w:rsidRPr="007D2217">
        <w:rPr>
          <w:rStyle w:val="ChItalBold"/>
        </w:rPr>
        <w:t>ayo</w:t>
      </w:r>
      <w:r>
        <w:t xml:space="preserve"> </w:t>
      </w:r>
      <w:r w:rsidR="00B7093A">
        <w:t>‘</w:t>
      </w:r>
      <w:r>
        <w:t>come on</w:t>
      </w:r>
      <w:r w:rsidR="00B7093A">
        <w:t>’</w:t>
      </w:r>
      <w:r>
        <w:t xml:space="preserve"> can occur clause-initially, as in the imperative in </w:t>
      </w:r>
      <w:r>
        <w:fldChar w:fldCharType="begin"/>
      </w:r>
      <w:r>
        <w:instrText xml:space="preserve"> REF _Ref363734749 \h </w:instrText>
      </w:r>
      <w:r>
        <w:fldChar w:fldCharType="separate"/>
      </w:r>
      <w:r w:rsidR="00154D81">
        <w:t>(</w:t>
      </w:r>
      <w:r w:rsidR="00154D81">
        <w:rPr>
          <w:noProof/>
        </w:rPr>
        <w:t>52</w:t>
      </w:r>
      <w:r w:rsidR="00154D81">
        <w:t>)</w:t>
      </w:r>
      <w:r>
        <w:fldChar w:fldCharType="end"/>
      </w:r>
      <w:r>
        <w:t xml:space="preserve"> and in the hortative in </w:t>
      </w:r>
      <w:r>
        <w:fldChar w:fldCharType="begin"/>
      </w:r>
      <w:r>
        <w:instrText xml:space="preserve"> REF _Ref363734750 \h </w:instrText>
      </w:r>
      <w:r>
        <w:fldChar w:fldCharType="separate"/>
      </w:r>
      <w:r w:rsidR="00154D81">
        <w:t>(</w:t>
      </w:r>
      <w:r w:rsidR="00154D81">
        <w:rPr>
          <w:noProof/>
        </w:rPr>
        <w:t>53</w:t>
      </w:r>
      <w:r w:rsidR="00154D81">
        <w:t>)</w:t>
      </w:r>
      <w:r>
        <w:fldChar w:fldCharType="end"/>
      </w:r>
      <w:r>
        <w:t xml:space="preserve">, or clause-finally, also in </w:t>
      </w:r>
      <w:r>
        <w:fldChar w:fldCharType="begin"/>
      </w:r>
      <w:r>
        <w:instrText xml:space="preserve"> REF _Ref363734749 \h </w:instrText>
      </w:r>
      <w:r>
        <w:fldChar w:fldCharType="separate"/>
      </w:r>
      <w:r w:rsidR="00154D81">
        <w:t>(</w:t>
      </w:r>
      <w:r w:rsidR="00154D81">
        <w:rPr>
          <w:noProof/>
        </w:rPr>
        <w:t>52</w:t>
      </w:r>
      <w:r w:rsidR="00154D81">
        <w:t>)</w:t>
      </w:r>
      <w:r>
        <w:fldChar w:fldCharType="end"/>
      </w:r>
      <w:r>
        <w:t xml:space="preserve">; </w:t>
      </w:r>
      <w:r w:rsidRPr="00E14E3F">
        <w:rPr>
          <w:rStyle w:val="ChItalBold"/>
        </w:rPr>
        <w:t>ayo</w:t>
      </w:r>
      <w:r>
        <w:t xml:space="preserve"> </w:t>
      </w:r>
      <w:r w:rsidR="00B7093A">
        <w:t>‘</w:t>
      </w:r>
      <w:r>
        <w:t>come on!</w:t>
      </w:r>
      <w:r w:rsidR="00B7093A">
        <w:t>’</w:t>
      </w:r>
      <w:r>
        <w:t xml:space="preserve"> </w:t>
      </w:r>
      <w:r w:rsidR="008D5AE2">
        <w:t xml:space="preserve">is unattested </w:t>
      </w:r>
      <w:r>
        <w:t xml:space="preserve">in hortatives with third persons. Urgency-marking </w:t>
      </w:r>
      <w:r w:rsidRPr="00E14E3F">
        <w:rPr>
          <w:rStyle w:val="ChItalBold"/>
        </w:rPr>
        <w:t>suda</w:t>
      </w:r>
      <w:r>
        <w:t xml:space="preserve"> </w:t>
      </w:r>
      <w:r w:rsidR="00B7093A">
        <w:t>‘</w:t>
      </w:r>
      <w:r>
        <w:t>already</w:t>
      </w:r>
      <w:r w:rsidR="00B7093A">
        <w:t>’</w:t>
      </w:r>
      <w:r>
        <w:t xml:space="preserve">, by contrast, always takes a post-predicate position as in the imperative in </w:t>
      </w:r>
      <w:r>
        <w:fldChar w:fldCharType="begin"/>
      </w:r>
      <w:r>
        <w:instrText xml:space="preserve"> REF _Ref363734751 \h </w:instrText>
      </w:r>
      <w:r>
        <w:fldChar w:fldCharType="separate"/>
      </w:r>
      <w:r w:rsidR="00154D81">
        <w:t>(</w:t>
      </w:r>
      <w:r w:rsidR="00154D81">
        <w:rPr>
          <w:noProof/>
        </w:rPr>
        <w:t>54</w:t>
      </w:r>
      <w:r w:rsidR="00154D81">
        <w:t>)</w:t>
      </w:r>
      <w:r>
        <w:fldChar w:fldCharType="end"/>
      </w:r>
      <w:r>
        <w:t xml:space="preserve"> and the hortative in </w:t>
      </w:r>
      <w:r>
        <w:fldChar w:fldCharType="begin"/>
      </w:r>
      <w:r>
        <w:instrText xml:space="preserve"> REF _Ref363734752 \h </w:instrText>
      </w:r>
      <w:r>
        <w:fldChar w:fldCharType="separate"/>
      </w:r>
      <w:r w:rsidR="00154D81">
        <w:t>(</w:t>
      </w:r>
      <w:r w:rsidR="00154D81">
        <w:rPr>
          <w:noProof/>
        </w:rPr>
        <w:t>55</w:t>
      </w:r>
      <w:r w:rsidR="00154D81">
        <w:t>)</w:t>
      </w:r>
      <w:r>
        <w:fldChar w:fldCharType="end"/>
      </w:r>
      <w:r>
        <w:t>.</w:t>
      </w:r>
    </w:p>
    <w:p w14:paraId="44FFC0ED" w14:textId="256977E5" w:rsidR="002649A3" w:rsidRDefault="002649A3" w:rsidP="002649A3">
      <w:pPr>
        <w:pStyle w:val="ExampleTitle"/>
      </w:pPr>
      <w:r>
        <w:t xml:space="preserve">Strengthening commands with </w:t>
      </w:r>
      <w:r w:rsidRPr="007D2217">
        <w:rPr>
          <w:rStyle w:val="ChItalBold"/>
        </w:rPr>
        <w:t>ayo</w:t>
      </w:r>
      <w:r>
        <w:t xml:space="preserve"> </w:t>
      </w:r>
      <w:r w:rsidR="00B7093A">
        <w:t>‘</w:t>
      </w:r>
      <w:r>
        <w:t>come on</w:t>
      </w:r>
      <w:r w:rsidR="00B7093A">
        <w:t>’</w:t>
      </w:r>
      <w:r>
        <w:t xml:space="preserve"> or </w:t>
      </w:r>
      <w:r w:rsidRPr="007D2217">
        <w:rPr>
          <w:rStyle w:val="ChItalBold"/>
        </w:rPr>
        <w:t>suda</w:t>
      </w:r>
      <w:r>
        <w:t xml:space="preserve"> </w:t>
      </w:r>
      <w:r w:rsidR="00B7093A">
        <w:t>‘</w:t>
      </w:r>
      <w:r>
        <w:t>already</w:t>
      </w:r>
      <w:r w:rsidR="00B7093A">
        <w:t>’</w:t>
      </w:r>
    </w:p>
    <w:tbl>
      <w:tblPr>
        <w:tblW w:w="0" w:type="auto"/>
        <w:tblCellMar>
          <w:left w:w="42" w:type="dxa"/>
          <w:right w:w="42" w:type="dxa"/>
        </w:tblCellMar>
        <w:tblLook w:val="01E0" w:firstRow="1" w:lastRow="1" w:firstColumn="1" w:lastColumn="1" w:noHBand="0" w:noVBand="0"/>
      </w:tblPr>
      <w:tblGrid>
        <w:gridCol w:w="709"/>
        <w:gridCol w:w="934"/>
        <w:gridCol w:w="673"/>
        <w:gridCol w:w="373"/>
        <w:gridCol w:w="534"/>
        <w:gridCol w:w="934"/>
      </w:tblGrid>
      <w:tr w:rsidR="00AC23C4" w:rsidRPr="005F3BBD" w14:paraId="7877A2EB" w14:textId="77777777" w:rsidTr="00AC23C4">
        <w:tc>
          <w:tcPr>
            <w:tcW w:w="709" w:type="dxa"/>
            <w:shd w:val="clear" w:color="auto" w:fill="auto"/>
          </w:tcPr>
          <w:p w14:paraId="22991552" w14:textId="77777777" w:rsidR="002649A3" w:rsidRPr="00CA4F22" w:rsidRDefault="002649A3" w:rsidP="002649A3">
            <w:pPr>
              <w:pStyle w:val="O0Nwnext"/>
            </w:pPr>
            <w:bookmarkStart w:id="5034" w:name="_Ref363734749"/>
            <w:r>
              <w:t>(</w:t>
            </w:r>
            <w:fldSimple w:instr=" SEQ ( \* ARABIC \s 1 ">
              <w:r w:rsidR="00154D81">
                <w:rPr>
                  <w:noProof/>
                </w:rPr>
                <w:t>52</w:t>
              </w:r>
            </w:fldSimple>
            <w:r>
              <w:t>)</w:t>
            </w:r>
            <w:bookmarkEnd w:id="5034"/>
          </w:p>
        </w:tc>
        <w:tc>
          <w:tcPr>
            <w:tcW w:w="934" w:type="dxa"/>
            <w:shd w:val="clear" w:color="auto" w:fill="auto"/>
          </w:tcPr>
          <w:p w14:paraId="65D3C0BB" w14:textId="77777777" w:rsidR="002649A3" w:rsidRPr="00E64C50" w:rsidRDefault="002649A3" w:rsidP="002649A3">
            <w:pPr>
              <w:pStyle w:val="Text"/>
            </w:pPr>
            <w:r w:rsidRPr="00E64C50">
              <w:rPr>
                <w:rStyle w:val="ChBlueBold"/>
              </w:rPr>
              <w:t>ayo</w:t>
            </w:r>
            <w:r>
              <w:t>,</w:t>
            </w:r>
          </w:p>
        </w:tc>
        <w:tc>
          <w:tcPr>
            <w:tcW w:w="673" w:type="dxa"/>
            <w:shd w:val="clear" w:color="auto" w:fill="auto"/>
          </w:tcPr>
          <w:p w14:paraId="0795ACE4" w14:textId="77777777" w:rsidR="002649A3" w:rsidRPr="00E64C50" w:rsidRDefault="002649A3" w:rsidP="002649A3">
            <w:pPr>
              <w:pStyle w:val="Text"/>
            </w:pPr>
            <w:r w:rsidRPr="00E64C50">
              <w:t>jalan</w:t>
            </w:r>
            <w:r w:rsidR="00BA5C1C">
              <w:t>g</w:t>
            </w:r>
          </w:p>
        </w:tc>
        <w:tc>
          <w:tcPr>
            <w:tcW w:w="373" w:type="dxa"/>
            <w:shd w:val="clear" w:color="auto" w:fill="auto"/>
          </w:tcPr>
          <w:p w14:paraId="141649F9" w14:textId="77777777" w:rsidR="002649A3" w:rsidRPr="00E64C50" w:rsidRDefault="002649A3" w:rsidP="002649A3">
            <w:pPr>
              <w:pStyle w:val="Text"/>
            </w:pPr>
            <w:r w:rsidRPr="00E64C50">
              <w:t>ke</w:t>
            </w:r>
          </w:p>
        </w:tc>
        <w:tc>
          <w:tcPr>
            <w:tcW w:w="534" w:type="dxa"/>
            <w:shd w:val="clear" w:color="auto" w:fill="auto"/>
          </w:tcPr>
          <w:p w14:paraId="36209034" w14:textId="77777777" w:rsidR="002649A3" w:rsidRPr="00E64C50" w:rsidRDefault="009A477A" w:rsidP="002649A3">
            <w:pPr>
              <w:pStyle w:val="Text"/>
            </w:pPr>
            <w:r>
              <w:t>Ise</w:t>
            </w:r>
            <w:r w:rsidR="002649A3">
              <w:t>!,</w:t>
            </w:r>
          </w:p>
        </w:tc>
        <w:tc>
          <w:tcPr>
            <w:tcW w:w="934" w:type="dxa"/>
            <w:shd w:val="clear" w:color="auto" w:fill="auto"/>
          </w:tcPr>
          <w:p w14:paraId="1A48DDF4" w14:textId="77777777" w:rsidR="002649A3" w:rsidRPr="00E64C50" w:rsidRDefault="002649A3" w:rsidP="002649A3">
            <w:pPr>
              <w:pStyle w:val="Text"/>
            </w:pPr>
            <w:r w:rsidRPr="00E64C50">
              <w:rPr>
                <w:rStyle w:val="ChBlueBold"/>
              </w:rPr>
              <w:t>ayo</w:t>
            </w:r>
            <w:r w:rsidRPr="00097912">
              <w:t>!</w:t>
            </w:r>
          </w:p>
        </w:tc>
      </w:tr>
      <w:tr w:rsidR="00AC23C4" w:rsidRPr="00AC23C4" w14:paraId="1882D666" w14:textId="77777777" w:rsidTr="00AC23C4">
        <w:tc>
          <w:tcPr>
            <w:tcW w:w="709" w:type="dxa"/>
            <w:shd w:val="clear" w:color="auto" w:fill="auto"/>
          </w:tcPr>
          <w:p w14:paraId="20B203F0" w14:textId="77777777" w:rsidR="002649A3" w:rsidRPr="00E73C24" w:rsidRDefault="002649A3" w:rsidP="002649A3">
            <w:pPr>
              <w:pStyle w:val="GlossEng"/>
            </w:pPr>
          </w:p>
        </w:tc>
        <w:tc>
          <w:tcPr>
            <w:tcW w:w="934" w:type="dxa"/>
            <w:shd w:val="clear" w:color="auto" w:fill="auto"/>
          </w:tcPr>
          <w:p w14:paraId="684DDDAF" w14:textId="77777777" w:rsidR="002649A3" w:rsidRPr="00E64C50" w:rsidRDefault="002649A3" w:rsidP="002649A3">
            <w:pPr>
              <w:pStyle w:val="GlossEng"/>
            </w:pPr>
            <w:r w:rsidRPr="00E64C50">
              <w:t>come.on!</w:t>
            </w:r>
          </w:p>
        </w:tc>
        <w:tc>
          <w:tcPr>
            <w:tcW w:w="673" w:type="dxa"/>
            <w:shd w:val="clear" w:color="auto" w:fill="auto"/>
          </w:tcPr>
          <w:p w14:paraId="0E3E7811" w14:textId="77777777" w:rsidR="002649A3" w:rsidRPr="00E64C50" w:rsidRDefault="002649A3" w:rsidP="002649A3">
            <w:pPr>
              <w:pStyle w:val="GlossEng"/>
            </w:pPr>
            <w:r w:rsidRPr="00E64C50">
              <w:t>walk</w:t>
            </w:r>
          </w:p>
        </w:tc>
        <w:tc>
          <w:tcPr>
            <w:tcW w:w="373" w:type="dxa"/>
            <w:shd w:val="clear" w:color="auto" w:fill="auto"/>
          </w:tcPr>
          <w:p w14:paraId="0D90D076" w14:textId="77777777" w:rsidR="002649A3" w:rsidRPr="00E64C50" w:rsidRDefault="002649A3" w:rsidP="002649A3">
            <w:pPr>
              <w:pStyle w:val="GlossEng"/>
            </w:pPr>
            <w:r w:rsidRPr="00E64C50">
              <w:t>to</w:t>
            </w:r>
          </w:p>
        </w:tc>
        <w:tc>
          <w:tcPr>
            <w:tcW w:w="534" w:type="dxa"/>
            <w:shd w:val="clear" w:color="auto" w:fill="auto"/>
          </w:tcPr>
          <w:p w14:paraId="0799FFC2" w14:textId="77777777" w:rsidR="002649A3" w:rsidRPr="00E64C50" w:rsidRDefault="009A477A" w:rsidP="002649A3">
            <w:pPr>
              <w:pStyle w:val="GlossEng"/>
            </w:pPr>
            <w:r>
              <w:t>Ise</w:t>
            </w:r>
          </w:p>
        </w:tc>
        <w:tc>
          <w:tcPr>
            <w:tcW w:w="934" w:type="dxa"/>
            <w:shd w:val="clear" w:color="auto" w:fill="auto"/>
          </w:tcPr>
          <w:p w14:paraId="39F5747E" w14:textId="77777777" w:rsidR="002649A3" w:rsidRPr="00E64C50" w:rsidRDefault="002649A3" w:rsidP="002649A3">
            <w:pPr>
              <w:pStyle w:val="GlossEng"/>
            </w:pPr>
            <w:r w:rsidRPr="00E64C50">
              <w:t>come.on!</w:t>
            </w:r>
          </w:p>
        </w:tc>
      </w:tr>
    </w:tbl>
    <w:p w14:paraId="6E67CB9D" w14:textId="54E060A2" w:rsidR="002649A3" w:rsidRDefault="00B7093A" w:rsidP="002649A3">
      <w:pPr>
        <w:pStyle w:val="FreeTranslEng"/>
      </w:pPr>
      <w:r>
        <w:t>‘</w:t>
      </w:r>
      <w:r w:rsidR="002649A3" w:rsidRPr="00E73C24">
        <w:rPr>
          <w:rStyle w:val="ChBlueBold"/>
        </w:rPr>
        <w:t>come on!</w:t>
      </w:r>
      <w:r w:rsidR="002649A3">
        <w:t xml:space="preserve">, go to </w:t>
      </w:r>
      <w:r w:rsidR="009A477A">
        <w:t>Ise</w:t>
      </w:r>
      <w:r w:rsidR="002649A3">
        <w:t xml:space="preserve">, </w:t>
      </w:r>
      <w:r w:rsidR="002649A3" w:rsidRPr="00E73C24">
        <w:rPr>
          <w:rStyle w:val="ChBlueBold"/>
        </w:rPr>
        <w:t xml:space="preserve">come </w:t>
      </w:r>
      <w:r w:rsidR="002649A3" w:rsidRPr="002B4833">
        <w:rPr>
          <w:rStyle w:val="ChBlueBold"/>
        </w:rPr>
        <w:t>on!</w:t>
      </w:r>
      <w:r>
        <w:t>’</w:t>
      </w:r>
      <w:r w:rsidR="002649A3">
        <w:t xml:space="preserve"> </w:t>
      </w:r>
      <w:r w:rsidR="002649A3" w:rsidRPr="00E73C24">
        <w:rPr>
          <w:rStyle w:val="ExampleSource"/>
        </w:rPr>
        <w:t>[080917-008-NP.0065]</w:t>
      </w:r>
    </w:p>
    <w:tbl>
      <w:tblPr>
        <w:tblW w:w="6784" w:type="dxa"/>
        <w:tblCellMar>
          <w:left w:w="42" w:type="dxa"/>
          <w:right w:w="42" w:type="dxa"/>
        </w:tblCellMar>
        <w:tblLook w:val="01E0" w:firstRow="1" w:lastRow="1" w:firstColumn="1" w:lastColumn="1" w:noHBand="0" w:noVBand="0"/>
      </w:tblPr>
      <w:tblGrid>
        <w:gridCol w:w="709"/>
        <w:gridCol w:w="934"/>
        <w:gridCol w:w="696"/>
        <w:gridCol w:w="484"/>
        <w:gridCol w:w="673"/>
        <w:gridCol w:w="723"/>
        <w:gridCol w:w="696"/>
        <w:gridCol w:w="484"/>
        <w:gridCol w:w="673"/>
        <w:gridCol w:w="712"/>
      </w:tblGrid>
      <w:tr w:rsidR="00AC23C4" w:rsidRPr="005F3BBD" w14:paraId="0B45664C" w14:textId="77777777" w:rsidTr="00AC23C4">
        <w:tc>
          <w:tcPr>
            <w:tcW w:w="709" w:type="dxa"/>
            <w:shd w:val="clear" w:color="auto" w:fill="auto"/>
          </w:tcPr>
          <w:p w14:paraId="1EFB2798" w14:textId="77777777" w:rsidR="002649A3" w:rsidRPr="00CA4F22" w:rsidRDefault="002649A3" w:rsidP="002649A3">
            <w:pPr>
              <w:pStyle w:val="O0Nwnext"/>
            </w:pPr>
            <w:bookmarkStart w:id="5035" w:name="_Ref363734750"/>
            <w:r>
              <w:t>(</w:t>
            </w:r>
            <w:fldSimple w:instr=" SEQ ( \* ARABIC \s 1 ">
              <w:r w:rsidR="00154D81">
                <w:rPr>
                  <w:noProof/>
                </w:rPr>
                <w:t>53</w:t>
              </w:r>
            </w:fldSimple>
            <w:r>
              <w:t>)</w:t>
            </w:r>
            <w:bookmarkEnd w:id="5035"/>
          </w:p>
        </w:tc>
        <w:tc>
          <w:tcPr>
            <w:tcW w:w="934" w:type="dxa"/>
            <w:shd w:val="clear" w:color="auto" w:fill="auto"/>
          </w:tcPr>
          <w:p w14:paraId="242AB8E1" w14:textId="77777777" w:rsidR="002649A3" w:rsidRPr="00E64C50" w:rsidRDefault="002649A3" w:rsidP="002649A3">
            <w:pPr>
              <w:pStyle w:val="Text"/>
            </w:pPr>
            <w:r w:rsidRPr="00E64C50">
              <w:rPr>
                <w:rStyle w:val="ChBlueBold"/>
              </w:rPr>
              <w:t>ayo</w:t>
            </w:r>
            <w:r>
              <w:t>,</w:t>
            </w:r>
          </w:p>
        </w:tc>
        <w:tc>
          <w:tcPr>
            <w:tcW w:w="696" w:type="dxa"/>
            <w:shd w:val="clear" w:color="auto" w:fill="auto"/>
          </w:tcPr>
          <w:p w14:paraId="16034E3B" w14:textId="77777777" w:rsidR="002649A3" w:rsidRPr="00E64C50" w:rsidRDefault="002649A3" w:rsidP="002649A3">
            <w:pPr>
              <w:pStyle w:val="Text"/>
            </w:pPr>
            <w:r w:rsidRPr="00E64C50">
              <w:t>kiton</w:t>
            </w:r>
            <w:r>
              <w:t>g</w:t>
            </w:r>
          </w:p>
        </w:tc>
        <w:tc>
          <w:tcPr>
            <w:tcW w:w="484" w:type="dxa"/>
            <w:shd w:val="clear" w:color="auto" w:fill="auto"/>
          </w:tcPr>
          <w:p w14:paraId="17DCF3A5" w14:textId="77777777" w:rsidR="002649A3" w:rsidRPr="00E64C50" w:rsidRDefault="002649A3" w:rsidP="002649A3">
            <w:pPr>
              <w:pStyle w:val="Text"/>
            </w:pPr>
            <w:r w:rsidRPr="00E64C50">
              <w:t>dua</w:t>
            </w:r>
          </w:p>
        </w:tc>
        <w:tc>
          <w:tcPr>
            <w:tcW w:w="673" w:type="dxa"/>
            <w:shd w:val="clear" w:color="auto" w:fill="auto"/>
          </w:tcPr>
          <w:p w14:paraId="127BBBFD" w14:textId="77777777" w:rsidR="002649A3" w:rsidRPr="00E64C50" w:rsidRDefault="002649A3" w:rsidP="002649A3">
            <w:pPr>
              <w:pStyle w:val="Text"/>
            </w:pPr>
            <w:r w:rsidRPr="00E64C50">
              <w:t>jalan</w:t>
            </w:r>
            <w:r w:rsidR="00BA5C1C">
              <w:t>g</w:t>
            </w:r>
          </w:p>
        </w:tc>
        <w:tc>
          <w:tcPr>
            <w:tcW w:w="723" w:type="dxa"/>
            <w:shd w:val="clear" w:color="auto" w:fill="auto"/>
          </w:tcPr>
          <w:p w14:paraId="2FE7917B" w14:textId="77777777" w:rsidR="002649A3" w:rsidRPr="00E64C50" w:rsidRDefault="002649A3" w:rsidP="002649A3">
            <w:pPr>
              <w:pStyle w:val="Text"/>
            </w:pPr>
            <w:r w:rsidRPr="00E64C50">
              <w:t>cepat</w:t>
            </w:r>
            <w:r>
              <w:t>!,</w:t>
            </w:r>
          </w:p>
        </w:tc>
        <w:tc>
          <w:tcPr>
            <w:tcW w:w="696" w:type="dxa"/>
            <w:shd w:val="clear" w:color="auto" w:fill="auto"/>
          </w:tcPr>
          <w:p w14:paraId="61C4FAD7" w14:textId="77777777" w:rsidR="002649A3" w:rsidRPr="00E64C50" w:rsidRDefault="002649A3" w:rsidP="002649A3">
            <w:pPr>
              <w:pStyle w:val="Text"/>
            </w:pPr>
            <w:r w:rsidRPr="00E64C50">
              <w:t>kiton</w:t>
            </w:r>
            <w:r>
              <w:t>g</w:t>
            </w:r>
          </w:p>
        </w:tc>
        <w:tc>
          <w:tcPr>
            <w:tcW w:w="484" w:type="dxa"/>
            <w:shd w:val="clear" w:color="auto" w:fill="auto"/>
          </w:tcPr>
          <w:p w14:paraId="5CD7FE2B" w14:textId="77777777" w:rsidR="002649A3" w:rsidRPr="00E64C50" w:rsidRDefault="002649A3" w:rsidP="002649A3">
            <w:pPr>
              <w:pStyle w:val="Text"/>
            </w:pPr>
            <w:r w:rsidRPr="00E64C50">
              <w:t>dua</w:t>
            </w:r>
          </w:p>
        </w:tc>
        <w:tc>
          <w:tcPr>
            <w:tcW w:w="673" w:type="dxa"/>
            <w:shd w:val="clear" w:color="auto" w:fill="auto"/>
          </w:tcPr>
          <w:p w14:paraId="653E9F52" w14:textId="77777777" w:rsidR="002649A3" w:rsidRPr="00E64C50" w:rsidRDefault="002649A3" w:rsidP="002649A3">
            <w:pPr>
              <w:pStyle w:val="Text"/>
            </w:pPr>
            <w:r w:rsidRPr="00E64C50">
              <w:t>jalan</w:t>
            </w:r>
            <w:r w:rsidR="00BA5C1C">
              <w:t>g</w:t>
            </w:r>
          </w:p>
        </w:tc>
        <w:tc>
          <w:tcPr>
            <w:tcW w:w="712" w:type="dxa"/>
            <w:shd w:val="clear" w:color="auto" w:fill="auto"/>
          </w:tcPr>
          <w:p w14:paraId="2E72F59D" w14:textId="77777777" w:rsidR="002649A3" w:rsidRPr="00E64C50" w:rsidRDefault="002649A3" w:rsidP="002649A3">
            <w:pPr>
              <w:pStyle w:val="Text"/>
            </w:pPr>
            <w:r w:rsidRPr="00E64C50">
              <w:t>cepat</w:t>
            </w:r>
            <w:r>
              <w:t>!</w:t>
            </w:r>
          </w:p>
        </w:tc>
      </w:tr>
      <w:tr w:rsidR="00AC23C4" w:rsidRPr="00AC23C4" w14:paraId="12A2F592" w14:textId="77777777" w:rsidTr="00AC23C4">
        <w:tc>
          <w:tcPr>
            <w:tcW w:w="709" w:type="dxa"/>
            <w:shd w:val="clear" w:color="auto" w:fill="auto"/>
          </w:tcPr>
          <w:p w14:paraId="0072386C" w14:textId="77777777" w:rsidR="002649A3" w:rsidRPr="00E73C24" w:rsidRDefault="002649A3" w:rsidP="002649A3">
            <w:pPr>
              <w:pStyle w:val="GlossEng"/>
            </w:pPr>
          </w:p>
        </w:tc>
        <w:tc>
          <w:tcPr>
            <w:tcW w:w="934" w:type="dxa"/>
            <w:shd w:val="clear" w:color="auto" w:fill="auto"/>
          </w:tcPr>
          <w:p w14:paraId="38EB2D4C" w14:textId="77777777" w:rsidR="002649A3" w:rsidRPr="00E64C50" w:rsidRDefault="002649A3" w:rsidP="002649A3">
            <w:pPr>
              <w:pStyle w:val="GlossEng"/>
            </w:pPr>
            <w:r w:rsidRPr="00E64C50">
              <w:t>come.on!</w:t>
            </w:r>
          </w:p>
        </w:tc>
        <w:tc>
          <w:tcPr>
            <w:tcW w:w="696" w:type="dxa"/>
            <w:shd w:val="clear" w:color="auto" w:fill="auto"/>
          </w:tcPr>
          <w:p w14:paraId="3135A0F1" w14:textId="77777777" w:rsidR="002649A3" w:rsidRPr="0099608C" w:rsidRDefault="002649A3" w:rsidP="002649A3">
            <w:pPr>
              <w:pStyle w:val="GlossEng"/>
              <w:rPr>
                <w:rStyle w:val="ChSmallCaps"/>
              </w:rPr>
            </w:pPr>
            <w:r w:rsidRPr="0099608C">
              <w:rPr>
                <w:rStyle w:val="ChSmallCaps"/>
              </w:rPr>
              <w:t>1pl</w:t>
            </w:r>
          </w:p>
        </w:tc>
        <w:tc>
          <w:tcPr>
            <w:tcW w:w="484" w:type="dxa"/>
            <w:shd w:val="clear" w:color="auto" w:fill="auto"/>
          </w:tcPr>
          <w:p w14:paraId="716C04CE" w14:textId="77777777" w:rsidR="002649A3" w:rsidRPr="00E64C50" w:rsidRDefault="002649A3" w:rsidP="002649A3">
            <w:pPr>
              <w:pStyle w:val="GlossEng"/>
            </w:pPr>
            <w:r w:rsidRPr="00E64C50">
              <w:t>two</w:t>
            </w:r>
          </w:p>
        </w:tc>
        <w:tc>
          <w:tcPr>
            <w:tcW w:w="673" w:type="dxa"/>
            <w:shd w:val="clear" w:color="auto" w:fill="auto"/>
          </w:tcPr>
          <w:p w14:paraId="58014912" w14:textId="77777777" w:rsidR="002649A3" w:rsidRPr="00E64C50" w:rsidRDefault="002649A3" w:rsidP="002649A3">
            <w:pPr>
              <w:pStyle w:val="GlossEng"/>
            </w:pPr>
            <w:r w:rsidRPr="00E64C50">
              <w:t>walk</w:t>
            </w:r>
          </w:p>
        </w:tc>
        <w:tc>
          <w:tcPr>
            <w:tcW w:w="723" w:type="dxa"/>
            <w:shd w:val="clear" w:color="auto" w:fill="auto"/>
          </w:tcPr>
          <w:p w14:paraId="445D29A8" w14:textId="77777777" w:rsidR="002649A3" w:rsidRPr="00E64C50" w:rsidRDefault="002649A3" w:rsidP="002649A3">
            <w:pPr>
              <w:pStyle w:val="GlossEng"/>
            </w:pPr>
            <w:r>
              <w:t>be.</w:t>
            </w:r>
            <w:r w:rsidRPr="00E64C50">
              <w:t>fast</w:t>
            </w:r>
          </w:p>
        </w:tc>
        <w:tc>
          <w:tcPr>
            <w:tcW w:w="696" w:type="dxa"/>
            <w:shd w:val="clear" w:color="auto" w:fill="auto"/>
          </w:tcPr>
          <w:p w14:paraId="4513DE02" w14:textId="77777777" w:rsidR="002649A3" w:rsidRPr="0099608C" w:rsidRDefault="002649A3" w:rsidP="002649A3">
            <w:pPr>
              <w:pStyle w:val="GlossEng"/>
              <w:rPr>
                <w:rStyle w:val="ChSmallCaps"/>
              </w:rPr>
            </w:pPr>
            <w:r w:rsidRPr="0099608C">
              <w:rPr>
                <w:rStyle w:val="ChSmallCaps"/>
              </w:rPr>
              <w:t>1pl</w:t>
            </w:r>
          </w:p>
        </w:tc>
        <w:tc>
          <w:tcPr>
            <w:tcW w:w="484" w:type="dxa"/>
            <w:shd w:val="clear" w:color="auto" w:fill="auto"/>
          </w:tcPr>
          <w:p w14:paraId="2638D39C" w14:textId="77777777" w:rsidR="002649A3" w:rsidRPr="00E64C50" w:rsidRDefault="002649A3" w:rsidP="002649A3">
            <w:pPr>
              <w:pStyle w:val="GlossEng"/>
            </w:pPr>
            <w:r w:rsidRPr="00E64C50">
              <w:t>two</w:t>
            </w:r>
          </w:p>
        </w:tc>
        <w:tc>
          <w:tcPr>
            <w:tcW w:w="673" w:type="dxa"/>
            <w:shd w:val="clear" w:color="auto" w:fill="auto"/>
          </w:tcPr>
          <w:p w14:paraId="6D1ADC30" w14:textId="77777777" w:rsidR="002649A3" w:rsidRPr="00E64C50" w:rsidRDefault="002649A3" w:rsidP="002649A3">
            <w:pPr>
              <w:pStyle w:val="GlossEng"/>
            </w:pPr>
            <w:r w:rsidRPr="00E64C50">
              <w:t>walk</w:t>
            </w:r>
          </w:p>
        </w:tc>
        <w:tc>
          <w:tcPr>
            <w:tcW w:w="712" w:type="dxa"/>
            <w:shd w:val="clear" w:color="auto" w:fill="auto"/>
          </w:tcPr>
          <w:p w14:paraId="3A7E1972" w14:textId="77777777" w:rsidR="002649A3" w:rsidRPr="00E64C50" w:rsidRDefault="002649A3" w:rsidP="002649A3">
            <w:pPr>
              <w:pStyle w:val="GlossEng"/>
            </w:pPr>
            <w:r>
              <w:t>be.</w:t>
            </w:r>
            <w:r w:rsidRPr="00E64C50">
              <w:t>fast</w:t>
            </w:r>
          </w:p>
        </w:tc>
      </w:tr>
    </w:tbl>
    <w:p w14:paraId="10B39CA3" w14:textId="232F80B4" w:rsidR="002649A3" w:rsidRDefault="00B7093A" w:rsidP="002649A3">
      <w:pPr>
        <w:pStyle w:val="FreeTranslEng"/>
      </w:pPr>
      <w:r>
        <w:t>‘</w:t>
      </w:r>
      <w:r w:rsidR="002649A3" w:rsidRPr="00290CE0">
        <w:rPr>
          <w:rStyle w:val="ChBlueBold"/>
        </w:rPr>
        <w:t>come on!</w:t>
      </w:r>
      <w:r w:rsidR="002649A3">
        <w:t>, (let) the two of us walk fast!, (</w:t>
      </w:r>
      <w:r w:rsidR="002649A3" w:rsidRPr="00290CE0">
        <w:t xml:space="preserve">let) </w:t>
      </w:r>
      <w:r w:rsidR="002649A3">
        <w:t xml:space="preserve">the two of us </w:t>
      </w:r>
      <w:r w:rsidR="002649A3" w:rsidRPr="00290CE0">
        <w:t>walk fast</w:t>
      </w:r>
      <w:r w:rsidR="002649A3">
        <w:t>!</w:t>
      </w:r>
      <w:r>
        <w:t>’</w:t>
      </w:r>
      <w:r w:rsidR="002649A3">
        <w:t xml:space="preserve"> </w:t>
      </w:r>
      <w:r w:rsidR="002649A3" w:rsidRPr="00E73C24">
        <w:rPr>
          <w:rStyle w:val="ExampleSource"/>
        </w:rPr>
        <w:t>[081015-005-NP.0037]</w:t>
      </w:r>
    </w:p>
    <w:tbl>
      <w:tblPr>
        <w:tblW w:w="5159" w:type="dxa"/>
        <w:tblCellMar>
          <w:left w:w="42" w:type="dxa"/>
          <w:right w:w="42" w:type="dxa"/>
        </w:tblCellMar>
        <w:tblLook w:val="01E0" w:firstRow="1" w:lastRow="1" w:firstColumn="1" w:lastColumn="1" w:noHBand="0" w:noVBand="0"/>
      </w:tblPr>
      <w:tblGrid>
        <w:gridCol w:w="709"/>
        <w:gridCol w:w="540"/>
        <w:gridCol w:w="529"/>
        <w:gridCol w:w="484"/>
        <w:gridCol w:w="384"/>
        <w:gridCol w:w="729"/>
        <w:gridCol w:w="360"/>
        <w:gridCol w:w="651"/>
        <w:gridCol w:w="773"/>
      </w:tblGrid>
      <w:tr w:rsidR="00AC23C4" w:rsidRPr="005F3BBD" w14:paraId="5BA5F1A2" w14:textId="77777777" w:rsidTr="00AC23C4">
        <w:tc>
          <w:tcPr>
            <w:tcW w:w="709" w:type="dxa"/>
            <w:shd w:val="clear" w:color="auto" w:fill="auto"/>
          </w:tcPr>
          <w:p w14:paraId="558CCE57" w14:textId="77777777" w:rsidR="002649A3" w:rsidRPr="00CA4F22" w:rsidRDefault="002649A3" w:rsidP="002649A3">
            <w:pPr>
              <w:pStyle w:val="O0Nwnext"/>
            </w:pPr>
            <w:bookmarkStart w:id="5036" w:name="_Ref363734751"/>
            <w:r>
              <w:t>(</w:t>
            </w:r>
            <w:fldSimple w:instr=" SEQ ( \* ARABIC \s 1 ">
              <w:r w:rsidR="00154D81">
                <w:rPr>
                  <w:noProof/>
                </w:rPr>
                <w:t>54</w:t>
              </w:r>
            </w:fldSimple>
            <w:r>
              <w:t>)</w:t>
            </w:r>
            <w:bookmarkEnd w:id="5036"/>
          </w:p>
        </w:tc>
        <w:tc>
          <w:tcPr>
            <w:tcW w:w="540" w:type="dxa"/>
            <w:shd w:val="clear" w:color="auto" w:fill="auto"/>
          </w:tcPr>
          <w:p w14:paraId="15D4B121" w14:textId="77777777" w:rsidR="002649A3" w:rsidRPr="00574C13" w:rsidRDefault="002649A3" w:rsidP="002649A3">
            <w:pPr>
              <w:pStyle w:val="Text"/>
            </w:pPr>
            <w:r w:rsidRPr="00574C13">
              <w:t>e</w:t>
            </w:r>
            <w:r w:rsidR="00BB7C1E">
              <w:t>y</w:t>
            </w:r>
            <w:r>
              <w:t>,</w:t>
            </w:r>
          </w:p>
        </w:tc>
        <w:tc>
          <w:tcPr>
            <w:tcW w:w="529" w:type="dxa"/>
            <w:shd w:val="clear" w:color="auto" w:fill="auto"/>
          </w:tcPr>
          <w:p w14:paraId="1B9C0A72" w14:textId="77777777" w:rsidR="002649A3" w:rsidRPr="00574C13" w:rsidRDefault="002649A3" w:rsidP="002649A3">
            <w:pPr>
              <w:pStyle w:val="Text"/>
            </w:pPr>
            <w:r>
              <w:t>kam</w:t>
            </w:r>
          </w:p>
        </w:tc>
        <w:tc>
          <w:tcPr>
            <w:tcW w:w="484" w:type="dxa"/>
            <w:shd w:val="clear" w:color="auto" w:fill="auto"/>
          </w:tcPr>
          <w:p w14:paraId="4C496785" w14:textId="77777777" w:rsidR="002649A3" w:rsidRPr="00574C13" w:rsidRDefault="002649A3" w:rsidP="002649A3">
            <w:pPr>
              <w:pStyle w:val="Text"/>
            </w:pPr>
            <w:r>
              <w:t>d</w:t>
            </w:r>
            <w:r w:rsidRPr="00574C13">
              <w:t>ua</w:t>
            </w:r>
          </w:p>
        </w:tc>
        <w:tc>
          <w:tcPr>
            <w:tcW w:w="384" w:type="dxa"/>
            <w:shd w:val="clear" w:color="auto" w:fill="auto"/>
          </w:tcPr>
          <w:p w14:paraId="37152452" w14:textId="77777777" w:rsidR="002649A3" w:rsidRPr="00574C13" w:rsidRDefault="002649A3" w:rsidP="002649A3">
            <w:pPr>
              <w:pStyle w:val="Text"/>
            </w:pPr>
            <w:r w:rsidRPr="00574C13">
              <w:t>pi</w:t>
            </w:r>
          </w:p>
        </w:tc>
        <w:tc>
          <w:tcPr>
            <w:tcW w:w="729" w:type="dxa"/>
            <w:shd w:val="clear" w:color="auto" w:fill="auto"/>
          </w:tcPr>
          <w:p w14:paraId="411F30CF" w14:textId="77777777" w:rsidR="002649A3" w:rsidRPr="000E279A" w:rsidRDefault="002649A3" w:rsidP="002649A3">
            <w:pPr>
              <w:pStyle w:val="Text"/>
            </w:pPr>
            <w:r w:rsidRPr="000E279A">
              <w:t>mandi</w:t>
            </w:r>
          </w:p>
        </w:tc>
        <w:tc>
          <w:tcPr>
            <w:tcW w:w="360" w:type="dxa"/>
            <w:shd w:val="clear" w:color="auto" w:fill="auto"/>
          </w:tcPr>
          <w:p w14:paraId="64A058ED" w14:textId="77777777" w:rsidR="002649A3" w:rsidRPr="000E279A" w:rsidRDefault="002649A3" w:rsidP="002649A3">
            <w:pPr>
              <w:pStyle w:val="Text"/>
            </w:pPr>
            <w:r w:rsidRPr="000E279A">
              <w:t>di</w:t>
            </w:r>
          </w:p>
        </w:tc>
        <w:tc>
          <w:tcPr>
            <w:tcW w:w="651" w:type="dxa"/>
            <w:shd w:val="clear" w:color="auto" w:fill="auto"/>
          </w:tcPr>
          <w:p w14:paraId="7680733B" w14:textId="77777777" w:rsidR="002649A3" w:rsidRPr="00574C13" w:rsidRDefault="002649A3" w:rsidP="002649A3">
            <w:pPr>
              <w:pStyle w:val="Text"/>
            </w:pPr>
            <w:r w:rsidRPr="00574C13">
              <w:t>lau</w:t>
            </w:r>
            <w:r>
              <w:t>t</w:t>
            </w:r>
          </w:p>
        </w:tc>
        <w:tc>
          <w:tcPr>
            <w:tcW w:w="773" w:type="dxa"/>
            <w:shd w:val="clear" w:color="auto" w:fill="auto"/>
          </w:tcPr>
          <w:p w14:paraId="38D1974B" w14:textId="77777777" w:rsidR="002649A3" w:rsidRPr="00F63777" w:rsidRDefault="002649A3" w:rsidP="002649A3">
            <w:pPr>
              <w:pStyle w:val="Text"/>
            </w:pPr>
            <w:r w:rsidRPr="00F63777">
              <w:rPr>
                <w:rStyle w:val="ChBlueBold"/>
              </w:rPr>
              <w:t>suda</w:t>
            </w:r>
            <w:r w:rsidRPr="00F63777">
              <w:t>!</w:t>
            </w:r>
          </w:p>
        </w:tc>
      </w:tr>
      <w:tr w:rsidR="00AC23C4" w:rsidRPr="00AC23C4" w14:paraId="42CB5E42" w14:textId="77777777" w:rsidTr="00AC23C4">
        <w:tc>
          <w:tcPr>
            <w:tcW w:w="709" w:type="dxa"/>
            <w:shd w:val="clear" w:color="auto" w:fill="auto"/>
          </w:tcPr>
          <w:p w14:paraId="0833C872" w14:textId="77777777" w:rsidR="002649A3" w:rsidRPr="004574BD" w:rsidRDefault="002649A3" w:rsidP="002649A3">
            <w:pPr>
              <w:pStyle w:val="GlossEng"/>
            </w:pPr>
          </w:p>
        </w:tc>
        <w:tc>
          <w:tcPr>
            <w:tcW w:w="540" w:type="dxa"/>
            <w:shd w:val="clear" w:color="auto" w:fill="auto"/>
          </w:tcPr>
          <w:p w14:paraId="459D62CE" w14:textId="77777777" w:rsidR="002649A3" w:rsidRPr="00574C13" w:rsidRDefault="002649A3" w:rsidP="002649A3">
            <w:pPr>
              <w:pStyle w:val="GlossEng"/>
            </w:pPr>
            <w:r w:rsidRPr="00574C13">
              <w:t>hey!</w:t>
            </w:r>
          </w:p>
        </w:tc>
        <w:tc>
          <w:tcPr>
            <w:tcW w:w="529" w:type="dxa"/>
            <w:shd w:val="clear" w:color="auto" w:fill="auto"/>
          </w:tcPr>
          <w:p w14:paraId="41E444D0" w14:textId="77777777" w:rsidR="002649A3" w:rsidRPr="0099608C" w:rsidRDefault="002649A3" w:rsidP="002649A3">
            <w:pPr>
              <w:pStyle w:val="GlossEng"/>
              <w:rPr>
                <w:rStyle w:val="ChSmallCaps"/>
              </w:rPr>
            </w:pPr>
            <w:r w:rsidRPr="0099608C">
              <w:rPr>
                <w:rStyle w:val="ChSmallCaps"/>
              </w:rPr>
              <w:t>2pl</w:t>
            </w:r>
          </w:p>
        </w:tc>
        <w:tc>
          <w:tcPr>
            <w:tcW w:w="484" w:type="dxa"/>
            <w:shd w:val="clear" w:color="auto" w:fill="auto"/>
          </w:tcPr>
          <w:p w14:paraId="6D30C071" w14:textId="77777777" w:rsidR="002649A3" w:rsidRPr="00574C13" w:rsidRDefault="002649A3" w:rsidP="002649A3">
            <w:pPr>
              <w:pStyle w:val="GlossEng"/>
            </w:pPr>
            <w:r w:rsidRPr="00574C13">
              <w:t>two</w:t>
            </w:r>
          </w:p>
        </w:tc>
        <w:tc>
          <w:tcPr>
            <w:tcW w:w="384" w:type="dxa"/>
            <w:shd w:val="clear" w:color="auto" w:fill="auto"/>
          </w:tcPr>
          <w:p w14:paraId="0253A9F0" w14:textId="77777777" w:rsidR="002649A3" w:rsidRPr="00574C13" w:rsidRDefault="002649A3" w:rsidP="002649A3">
            <w:pPr>
              <w:pStyle w:val="GlossEng"/>
            </w:pPr>
            <w:r w:rsidRPr="00574C13">
              <w:t>go</w:t>
            </w:r>
          </w:p>
        </w:tc>
        <w:tc>
          <w:tcPr>
            <w:tcW w:w="729" w:type="dxa"/>
            <w:shd w:val="clear" w:color="auto" w:fill="auto"/>
          </w:tcPr>
          <w:p w14:paraId="5EAB0B77" w14:textId="77777777" w:rsidR="002649A3" w:rsidRPr="00574C13" w:rsidRDefault="002649A3" w:rsidP="002649A3">
            <w:pPr>
              <w:pStyle w:val="GlossEng"/>
            </w:pPr>
            <w:r w:rsidRPr="00574C13">
              <w:t>bathe</w:t>
            </w:r>
          </w:p>
        </w:tc>
        <w:tc>
          <w:tcPr>
            <w:tcW w:w="360" w:type="dxa"/>
            <w:shd w:val="clear" w:color="auto" w:fill="auto"/>
          </w:tcPr>
          <w:p w14:paraId="62E3C5AC" w14:textId="77777777" w:rsidR="002649A3" w:rsidRPr="00574C13" w:rsidRDefault="002649A3" w:rsidP="002649A3">
            <w:pPr>
              <w:pStyle w:val="GlossEng"/>
            </w:pPr>
            <w:r w:rsidRPr="00574C13">
              <w:t>at</w:t>
            </w:r>
          </w:p>
        </w:tc>
        <w:tc>
          <w:tcPr>
            <w:tcW w:w="651" w:type="dxa"/>
            <w:shd w:val="clear" w:color="auto" w:fill="auto"/>
          </w:tcPr>
          <w:p w14:paraId="5723487A" w14:textId="77777777" w:rsidR="002649A3" w:rsidRPr="00574C13" w:rsidRDefault="002649A3" w:rsidP="002649A3">
            <w:pPr>
              <w:pStyle w:val="GlossEng"/>
            </w:pPr>
            <w:r>
              <w:t>sea</w:t>
            </w:r>
          </w:p>
        </w:tc>
        <w:tc>
          <w:tcPr>
            <w:tcW w:w="773" w:type="dxa"/>
            <w:shd w:val="clear" w:color="auto" w:fill="auto"/>
          </w:tcPr>
          <w:p w14:paraId="7FA046DC" w14:textId="77777777" w:rsidR="002649A3" w:rsidRPr="00574C13" w:rsidRDefault="002649A3" w:rsidP="002649A3">
            <w:pPr>
              <w:pStyle w:val="GlossEng"/>
            </w:pPr>
            <w:r w:rsidRPr="00574C13">
              <w:t>already</w:t>
            </w:r>
          </w:p>
        </w:tc>
      </w:tr>
    </w:tbl>
    <w:p w14:paraId="0EEBD907" w14:textId="5D404EFF" w:rsidR="002649A3" w:rsidRPr="00072AF1" w:rsidRDefault="00B7093A" w:rsidP="002649A3">
      <w:pPr>
        <w:pStyle w:val="FreeTranslEng"/>
      </w:pPr>
      <w:r>
        <w:t>‘</w:t>
      </w:r>
      <w:r w:rsidR="002649A3">
        <w:t xml:space="preserve">hey, you two go bathe in the sea </w:t>
      </w:r>
      <w:r w:rsidR="002649A3" w:rsidRPr="00FE6A86">
        <w:rPr>
          <w:rStyle w:val="ChBlueBold"/>
        </w:rPr>
        <w:t>already</w:t>
      </w:r>
      <w:r w:rsidR="002649A3">
        <w:t>!</w:t>
      </w:r>
      <w:r>
        <w:t>’</w:t>
      </w:r>
      <w:r w:rsidR="002649A3">
        <w:t xml:space="preserve"> </w:t>
      </w:r>
      <w:r w:rsidR="00A87C2F">
        <w:rPr>
          <w:rStyle w:val="ExampleSource"/>
        </w:rPr>
        <w:t>[080917-006-CvHt</w:t>
      </w:r>
      <w:r w:rsidR="002649A3" w:rsidRPr="0055778F">
        <w:rPr>
          <w:rStyle w:val="ExampleSource"/>
        </w:rPr>
        <w:t>.0007]</w:t>
      </w:r>
    </w:p>
    <w:tbl>
      <w:tblPr>
        <w:tblW w:w="0" w:type="auto"/>
        <w:tblCellMar>
          <w:left w:w="42" w:type="dxa"/>
          <w:right w:w="42" w:type="dxa"/>
        </w:tblCellMar>
        <w:tblLook w:val="01E0" w:firstRow="1" w:lastRow="1" w:firstColumn="1" w:lastColumn="1" w:noHBand="0" w:noVBand="0"/>
      </w:tblPr>
      <w:tblGrid>
        <w:gridCol w:w="709"/>
        <w:gridCol w:w="584"/>
        <w:gridCol w:w="857"/>
        <w:gridCol w:w="495"/>
        <w:gridCol w:w="584"/>
        <w:gridCol w:w="818"/>
        <w:gridCol w:w="651"/>
      </w:tblGrid>
      <w:tr w:rsidR="00AC23C4" w:rsidRPr="005F3BBD" w14:paraId="0391F3EA" w14:textId="77777777" w:rsidTr="00AC23C4">
        <w:tc>
          <w:tcPr>
            <w:tcW w:w="709" w:type="dxa"/>
            <w:shd w:val="clear" w:color="auto" w:fill="auto"/>
          </w:tcPr>
          <w:p w14:paraId="08F1AD39" w14:textId="77777777" w:rsidR="002649A3" w:rsidRPr="00CA4F22" w:rsidRDefault="002649A3" w:rsidP="002649A3">
            <w:pPr>
              <w:pStyle w:val="O0Nwnext"/>
            </w:pPr>
            <w:bookmarkStart w:id="5037" w:name="_Ref363734752"/>
            <w:r>
              <w:t>(</w:t>
            </w:r>
            <w:fldSimple w:instr=" SEQ ( \* ARABIC \s 1 ">
              <w:r w:rsidR="00154D81">
                <w:rPr>
                  <w:noProof/>
                </w:rPr>
                <w:t>55</w:t>
              </w:r>
            </w:fldSimple>
            <w:r>
              <w:t>)</w:t>
            </w:r>
            <w:bookmarkEnd w:id="5037"/>
          </w:p>
        </w:tc>
        <w:tc>
          <w:tcPr>
            <w:tcW w:w="584" w:type="dxa"/>
            <w:shd w:val="clear" w:color="auto" w:fill="auto"/>
          </w:tcPr>
          <w:p w14:paraId="3A8F28B7" w14:textId="77777777" w:rsidR="002649A3" w:rsidRPr="00680A2A" w:rsidRDefault="002649A3" w:rsidP="002649A3">
            <w:pPr>
              <w:pStyle w:val="Text"/>
            </w:pPr>
            <w:r w:rsidRPr="00680A2A">
              <w:t>ana</w:t>
            </w:r>
          </w:p>
        </w:tc>
        <w:tc>
          <w:tcPr>
            <w:tcW w:w="857" w:type="dxa"/>
            <w:shd w:val="clear" w:color="auto" w:fill="auto"/>
          </w:tcPr>
          <w:p w14:paraId="2119D97C" w14:textId="77777777" w:rsidR="002649A3" w:rsidRPr="00680A2A" w:rsidRDefault="002649A3" w:rsidP="002649A3">
            <w:pPr>
              <w:pStyle w:val="Text"/>
            </w:pPr>
            <w:r w:rsidRPr="00680A2A">
              <w:t>kecil</w:t>
            </w:r>
          </w:p>
        </w:tc>
        <w:tc>
          <w:tcPr>
            <w:tcW w:w="495" w:type="dxa"/>
            <w:shd w:val="clear" w:color="auto" w:fill="auto"/>
          </w:tcPr>
          <w:p w14:paraId="77B93E30" w14:textId="77777777" w:rsidR="002649A3" w:rsidRPr="00680A2A" w:rsidRDefault="002649A3" w:rsidP="002649A3">
            <w:pPr>
              <w:pStyle w:val="Text"/>
            </w:pPr>
            <w:r w:rsidRPr="00680A2A">
              <w:t>biar</w:t>
            </w:r>
          </w:p>
        </w:tc>
        <w:tc>
          <w:tcPr>
            <w:tcW w:w="584" w:type="dxa"/>
            <w:shd w:val="clear" w:color="auto" w:fill="auto"/>
          </w:tcPr>
          <w:p w14:paraId="1893B6F8" w14:textId="77777777" w:rsidR="002649A3" w:rsidRPr="00680A2A" w:rsidRDefault="002649A3" w:rsidP="002649A3">
            <w:pPr>
              <w:pStyle w:val="Text"/>
            </w:pPr>
            <w:r>
              <w:t>dong</w:t>
            </w:r>
          </w:p>
        </w:tc>
        <w:tc>
          <w:tcPr>
            <w:tcW w:w="818" w:type="dxa"/>
            <w:shd w:val="clear" w:color="auto" w:fill="auto"/>
          </w:tcPr>
          <w:p w14:paraId="75DF0190" w14:textId="77777777" w:rsidR="002649A3" w:rsidRPr="00680A2A" w:rsidRDefault="002649A3" w:rsidP="002649A3">
            <w:pPr>
              <w:pStyle w:val="Text"/>
            </w:pPr>
            <w:r w:rsidRPr="00680A2A">
              <w:t>makan</w:t>
            </w:r>
            <w:r w:rsidR="00BA5C1C">
              <w:t>g</w:t>
            </w:r>
          </w:p>
        </w:tc>
        <w:tc>
          <w:tcPr>
            <w:tcW w:w="651" w:type="dxa"/>
            <w:shd w:val="clear" w:color="auto" w:fill="auto"/>
          </w:tcPr>
          <w:p w14:paraId="074BD75E" w14:textId="77777777" w:rsidR="002649A3" w:rsidRPr="00680A2A" w:rsidRDefault="002649A3" w:rsidP="002649A3">
            <w:pPr>
              <w:pStyle w:val="Text"/>
            </w:pPr>
            <w:r w:rsidRPr="00844BEA">
              <w:rPr>
                <w:rStyle w:val="ChBlueBold"/>
              </w:rPr>
              <w:t>suda</w:t>
            </w:r>
            <w:r>
              <w:t>!</w:t>
            </w:r>
          </w:p>
        </w:tc>
      </w:tr>
      <w:tr w:rsidR="00AC23C4" w:rsidRPr="00AC23C4" w14:paraId="0EA5FC03" w14:textId="77777777" w:rsidTr="00AC23C4">
        <w:tc>
          <w:tcPr>
            <w:tcW w:w="709" w:type="dxa"/>
            <w:shd w:val="clear" w:color="auto" w:fill="auto"/>
          </w:tcPr>
          <w:p w14:paraId="1147056B" w14:textId="77777777" w:rsidR="002649A3" w:rsidRPr="00402A38" w:rsidRDefault="002649A3" w:rsidP="002649A3">
            <w:pPr>
              <w:pStyle w:val="GlossEng"/>
            </w:pPr>
          </w:p>
        </w:tc>
        <w:tc>
          <w:tcPr>
            <w:tcW w:w="584" w:type="dxa"/>
            <w:shd w:val="clear" w:color="auto" w:fill="auto"/>
          </w:tcPr>
          <w:p w14:paraId="6CA79031" w14:textId="77777777" w:rsidR="002649A3" w:rsidRPr="00680A2A" w:rsidRDefault="002649A3" w:rsidP="002649A3">
            <w:pPr>
              <w:pStyle w:val="GlossEng"/>
            </w:pPr>
            <w:r w:rsidRPr="00680A2A">
              <w:t>child</w:t>
            </w:r>
          </w:p>
        </w:tc>
        <w:tc>
          <w:tcPr>
            <w:tcW w:w="857" w:type="dxa"/>
            <w:shd w:val="clear" w:color="auto" w:fill="auto"/>
          </w:tcPr>
          <w:p w14:paraId="73539C16" w14:textId="77777777" w:rsidR="002649A3" w:rsidRPr="00680A2A" w:rsidRDefault="00BA5C1C" w:rsidP="002649A3">
            <w:pPr>
              <w:pStyle w:val="GlossEng"/>
            </w:pPr>
            <w:r>
              <w:t>be.</w:t>
            </w:r>
            <w:r w:rsidR="002649A3" w:rsidRPr="00680A2A">
              <w:t>small</w:t>
            </w:r>
          </w:p>
        </w:tc>
        <w:tc>
          <w:tcPr>
            <w:tcW w:w="495" w:type="dxa"/>
            <w:shd w:val="clear" w:color="auto" w:fill="auto"/>
          </w:tcPr>
          <w:p w14:paraId="6997F499" w14:textId="77777777" w:rsidR="002649A3" w:rsidRPr="00680A2A" w:rsidRDefault="002649A3" w:rsidP="002649A3">
            <w:pPr>
              <w:pStyle w:val="GlossEng"/>
            </w:pPr>
            <w:r>
              <w:t>let</w:t>
            </w:r>
          </w:p>
        </w:tc>
        <w:tc>
          <w:tcPr>
            <w:tcW w:w="584" w:type="dxa"/>
            <w:shd w:val="clear" w:color="auto" w:fill="auto"/>
          </w:tcPr>
          <w:p w14:paraId="058F6E1F" w14:textId="77777777" w:rsidR="002649A3" w:rsidRPr="0099608C" w:rsidRDefault="002649A3" w:rsidP="002649A3">
            <w:pPr>
              <w:pStyle w:val="GlossEng"/>
              <w:rPr>
                <w:rStyle w:val="ChSmallCaps"/>
              </w:rPr>
            </w:pPr>
            <w:r w:rsidRPr="0099608C">
              <w:rPr>
                <w:rStyle w:val="ChSmallCaps"/>
              </w:rPr>
              <w:t>3pl</w:t>
            </w:r>
          </w:p>
        </w:tc>
        <w:tc>
          <w:tcPr>
            <w:tcW w:w="818" w:type="dxa"/>
            <w:shd w:val="clear" w:color="auto" w:fill="auto"/>
          </w:tcPr>
          <w:p w14:paraId="6A805B40" w14:textId="77777777" w:rsidR="002649A3" w:rsidRPr="00680A2A" w:rsidRDefault="002649A3" w:rsidP="002649A3">
            <w:pPr>
              <w:pStyle w:val="GlossEng"/>
            </w:pPr>
            <w:r w:rsidRPr="00680A2A">
              <w:t>eat</w:t>
            </w:r>
          </w:p>
        </w:tc>
        <w:tc>
          <w:tcPr>
            <w:tcW w:w="651" w:type="dxa"/>
            <w:shd w:val="clear" w:color="auto" w:fill="auto"/>
          </w:tcPr>
          <w:p w14:paraId="593984BC" w14:textId="77777777" w:rsidR="002649A3" w:rsidRPr="00680A2A" w:rsidRDefault="002649A3" w:rsidP="002649A3">
            <w:pPr>
              <w:pStyle w:val="GlossEng"/>
            </w:pPr>
            <w:r w:rsidRPr="00680A2A">
              <w:t>just</w:t>
            </w:r>
          </w:p>
        </w:tc>
      </w:tr>
    </w:tbl>
    <w:p w14:paraId="10C1BF28" w14:textId="6D8A25F9" w:rsidR="002649A3" w:rsidRDefault="00B7093A" w:rsidP="002649A3">
      <w:pPr>
        <w:pStyle w:val="FreeTranslEng"/>
      </w:pPr>
      <w:r>
        <w:t>‘</w:t>
      </w:r>
      <w:r w:rsidR="002649A3">
        <w:t>(as for</w:t>
      </w:r>
      <w:r w:rsidR="00FD5C88">
        <w:t>)</w:t>
      </w:r>
      <w:r w:rsidR="002649A3">
        <w:t xml:space="preserve"> the small children, let them eat </w:t>
      </w:r>
      <w:r w:rsidR="002649A3" w:rsidRPr="00402A38">
        <w:rPr>
          <w:rStyle w:val="ChBlueBold"/>
        </w:rPr>
        <w:t>already</w:t>
      </w:r>
      <w:r w:rsidR="002649A3">
        <w:t>!</w:t>
      </w:r>
      <w:r>
        <w:t>’</w:t>
      </w:r>
      <w:r w:rsidR="002649A3">
        <w:t xml:space="preserve"> </w:t>
      </w:r>
      <w:r w:rsidR="002649A3" w:rsidRPr="00402A38">
        <w:rPr>
          <w:rStyle w:val="ExampleSource"/>
        </w:rPr>
        <w:t>[081002-001-CvNP.0051]</w:t>
      </w:r>
    </w:p>
    <w:p w14:paraId="73CF209E" w14:textId="5D6A02D6" w:rsidR="002649A3" w:rsidRDefault="002649A3" w:rsidP="0089723E">
      <w:pPr>
        <w:pStyle w:val="Body0005after"/>
      </w:pPr>
      <w:r>
        <w:t xml:space="preserve">Requests or commands can be softened by adding clause-initial </w:t>
      </w:r>
      <w:r w:rsidRPr="00294472">
        <w:rPr>
          <w:rStyle w:val="ChItalBold"/>
        </w:rPr>
        <w:t>coba</w:t>
      </w:r>
      <w:r>
        <w:t xml:space="preserve"> </w:t>
      </w:r>
      <w:r w:rsidR="00B7093A">
        <w:t>‘</w:t>
      </w:r>
      <w:r>
        <w:t>try</w:t>
      </w:r>
      <w:r w:rsidR="00B7093A">
        <w:t>’</w:t>
      </w:r>
      <w:r>
        <w:t xml:space="preserve"> as in </w:t>
      </w:r>
      <w:r>
        <w:fldChar w:fldCharType="begin"/>
      </w:r>
      <w:r>
        <w:instrText xml:space="preserve"> REF _Ref363745152 \h </w:instrText>
      </w:r>
      <w:r>
        <w:fldChar w:fldCharType="separate"/>
      </w:r>
      <w:r w:rsidR="00154D81">
        <w:t>(</w:t>
      </w:r>
      <w:r w:rsidR="00154D81">
        <w:rPr>
          <w:noProof/>
        </w:rPr>
        <w:t>56</w:t>
      </w:r>
      <w:r w:rsidR="00154D81">
        <w:t>)</w:t>
      </w:r>
      <w:r>
        <w:fldChar w:fldCharType="end"/>
      </w:r>
      <w:r>
        <w:t xml:space="preserve">, </w:t>
      </w:r>
      <w:r w:rsidRPr="00294472">
        <w:rPr>
          <w:rStyle w:val="ChItalBold"/>
        </w:rPr>
        <w:t>mari</w:t>
      </w:r>
      <w:r>
        <w:t xml:space="preserve"> </w:t>
      </w:r>
      <w:r w:rsidR="00B7093A">
        <w:t>‘</w:t>
      </w:r>
      <w:r>
        <w:t>hither, (come) here</w:t>
      </w:r>
      <w:r w:rsidR="00B7093A">
        <w:t>’</w:t>
      </w:r>
      <w:r>
        <w:t xml:space="preserve"> as in </w:t>
      </w:r>
      <w:r>
        <w:fldChar w:fldCharType="begin"/>
      </w:r>
      <w:r>
        <w:instrText xml:space="preserve"> REF _Ref363745156 \h </w:instrText>
      </w:r>
      <w:r>
        <w:fldChar w:fldCharType="separate"/>
      </w:r>
      <w:r w:rsidR="00154D81">
        <w:t>(</w:t>
      </w:r>
      <w:r w:rsidR="00154D81">
        <w:rPr>
          <w:noProof/>
        </w:rPr>
        <w:t>57</w:t>
      </w:r>
      <w:r w:rsidR="00154D81">
        <w:t>)</w:t>
      </w:r>
      <w:r>
        <w:fldChar w:fldCharType="end"/>
      </w:r>
      <w:r>
        <w:t xml:space="preserve">, or </w:t>
      </w:r>
      <w:r w:rsidRPr="00671727">
        <w:rPr>
          <w:rStyle w:val="ChItalBold"/>
        </w:rPr>
        <w:t>tolong</w:t>
      </w:r>
      <w:r>
        <w:t xml:space="preserve"> </w:t>
      </w:r>
      <w:r w:rsidR="00B7093A">
        <w:t>‘</w:t>
      </w:r>
      <w:r>
        <w:t>please</w:t>
      </w:r>
      <w:r w:rsidR="00B7093A">
        <w:rPr>
          <w:lang w:eastAsia="en-US"/>
        </w:rPr>
        <w:t>’</w:t>
      </w:r>
      <w:r w:rsidR="00E37DEC">
        <w:rPr>
          <w:lang w:eastAsia="en-US"/>
        </w:rPr>
        <w:t xml:space="preserve"> </w:t>
      </w:r>
      <w:r w:rsidR="00E37DEC">
        <w:t>(literally</w:t>
      </w:r>
      <w:r>
        <w:t xml:space="preserve"> </w:t>
      </w:r>
      <w:r w:rsidR="00B7093A">
        <w:t>‘</w:t>
      </w:r>
      <w:r>
        <w:t>help</w:t>
      </w:r>
      <w:r w:rsidR="00B7093A">
        <w:t>’</w:t>
      </w:r>
      <w:r w:rsidR="00E37DEC">
        <w:t>)</w:t>
      </w:r>
      <w:r>
        <w:t xml:space="preserve"> as in </w:t>
      </w:r>
      <w:r>
        <w:fldChar w:fldCharType="begin"/>
      </w:r>
      <w:r>
        <w:instrText xml:space="preserve"> REF _Ref363745157 \h </w:instrText>
      </w:r>
      <w:r>
        <w:fldChar w:fldCharType="separate"/>
      </w:r>
      <w:r w:rsidR="00154D81">
        <w:t>(</w:t>
      </w:r>
      <w:r w:rsidR="00154D81">
        <w:rPr>
          <w:noProof/>
        </w:rPr>
        <w:t>58</w:t>
      </w:r>
      <w:r w:rsidR="00154D81">
        <w:t>)</w:t>
      </w:r>
      <w:r>
        <w:fldChar w:fldCharType="end"/>
      </w:r>
      <w:r>
        <w:t xml:space="preserve">. This applies most often to imperatives, as in </w:t>
      </w:r>
      <w:r>
        <w:fldChar w:fldCharType="begin"/>
      </w:r>
      <w:r>
        <w:instrText xml:space="preserve"> REF _Ref363745152 \h </w:instrText>
      </w:r>
      <w:r>
        <w:fldChar w:fldCharType="separate"/>
      </w:r>
      <w:r w:rsidR="00154D81">
        <w:t>(</w:t>
      </w:r>
      <w:r w:rsidR="00154D81">
        <w:rPr>
          <w:noProof/>
        </w:rPr>
        <w:t>56</w:t>
      </w:r>
      <w:r w:rsidR="00154D81">
        <w:t>)</w:t>
      </w:r>
      <w:r>
        <w:fldChar w:fldCharType="end"/>
      </w:r>
      <w:r>
        <w:t xml:space="preserve"> and </w:t>
      </w:r>
      <w:r>
        <w:fldChar w:fldCharType="begin"/>
      </w:r>
      <w:r>
        <w:instrText xml:space="preserve"> REF _Ref363745157 \h </w:instrText>
      </w:r>
      <w:r>
        <w:fldChar w:fldCharType="separate"/>
      </w:r>
      <w:r w:rsidR="00154D81">
        <w:t>(</w:t>
      </w:r>
      <w:r w:rsidR="00154D81">
        <w:rPr>
          <w:noProof/>
        </w:rPr>
        <w:t>58</w:t>
      </w:r>
      <w:r w:rsidR="00154D81">
        <w:t>)</w:t>
      </w:r>
      <w:r>
        <w:fldChar w:fldCharType="end"/>
      </w:r>
      <w:r>
        <w:t xml:space="preserve">, and less often to hortatives, as in </w:t>
      </w:r>
      <w:r>
        <w:fldChar w:fldCharType="begin"/>
      </w:r>
      <w:r>
        <w:instrText xml:space="preserve"> REF _Ref363745156 \h </w:instrText>
      </w:r>
      <w:r>
        <w:fldChar w:fldCharType="separate"/>
      </w:r>
      <w:r w:rsidR="00154D81">
        <w:t>(</w:t>
      </w:r>
      <w:r w:rsidR="00154D81">
        <w:rPr>
          <w:noProof/>
        </w:rPr>
        <w:t>57</w:t>
      </w:r>
      <w:r w:rsidR="00154D81">
        <w:t>)</w:t>
      </w:r>
      <w:r>
        <w:fldChar w:fldCharType="end"/>
      </w:r>
      <w:r>
        <w:t>.</w:t>
      </w:r>
    </w:p>
    <w:p w14:paraId="6C234B5A" w14:textId="3A0DC3CF" w:rsidR="002649A3" w:rsidRDefault="002649A3" w:rsidP="002649A3">
      <w:pPr>
        <w:pStyle w:val="ExampleTitle"/>
      </w:pPr>
      <w:r>
        <w:t xml:space="preserve">Softening commands with clause-initial </w:t>
      </w:r>
      <w:r w:rsidRPr="00294472">
        <w:rPr>
          <w:rStyle w:val="ChItalBold"/>
        </w:rPr>
        <w:t>coba</w:t>
      </w:r>
      <w:r>
        <w:t xml:space="preserve"> </w:t>
      </w:r>
      <w:r w:rsidR="00B7093A">
        <w:t>‘</w:t>
      </w:r>
      <w:r>
        <w:t>try</w:t>
      </w:r>
      <w:r w:rsidR="00B7093A">
        <w:t>’</w:t>
      </w:r>
      <w:r>
        <w:t xml:space="preserve">, </w:t>
      </w:r>
      <w:r w:rsidRPr="00294472">
        <w:rPr>
          <w:rStyle w:val="ChItalBold"/>
        </w:rPr>
        <w:t>mari</w:t>
      </w:r>
      <w:r>
        <w:t xml:space="preserve"> </w:t>
      </w:r>
      <w:r w:rsidR="00B7093A">
        <w:t>‘</w:t>
      </w:r>
      <w:r>
        <w:t>hither, (come) here</w:t>
      </w:r>
      <w:r w:rsidR="00B7093A">
        <w:t>’</w:t>
      </w:r>
      <w:r>
        <w:t xml:space="preserve">, or </w:t>
      </w:r>
      <w:r w:rsidRPr="00671727">
        <w:rPr>
          <w:rStyle w:val="ChItalBold"/>
        </w:rPr>
        <w:t>tolong</w:t>
      </w:r>
      <w:r>
        <w:t xml:space="preserve"> </w:t>
      </w:r>
      <w:r w:rsidR="00B7093A">
        <w:t>‘</w:t>
      </w:r>
      <w:r>
        <w:t>help</w:t>
      </w:r>
      <w:r w:rsidR="00B7093A">
        <w:t>’</w:t>
      </w:r>
    </w:p>
    <w:tbl>
      <w:tblPr>
        <w:tblW w:w="4429" w:type="dxa"/>
        <w:tblCellMar>
          <w:left w:w="42" w:type="dxa"/>
          <w:right w:w="42" w:type="dxa"/>
        </w:tblCellMar>
        <w:tblLook w:val="01E0" w:firstRow="1" w:lastRow="1" w:firstColumn="1" w:lastColumn="1" w:noHBand="0" w:noVBand="0"/>
      </w:tblPr>
      <w:tblGrid>
        <w:gridCol w:w="709"/>
        <w:gridCol w:w="489"/>
        <w:gridCol w:w="734"/>
        <w:gridCol w:w="584"/>
        <w:gridCol w:w="489"/>
        <w:gridCol w:w="618"/>
        <w:gridCol w:w="806"/>
      </w:tblGrid>
      <w:tr w:rsidR="00AC23C4" w:rsidRPr="005F3BBD" w14:paraId="4584016B" w14:textId="77777777" w:rsidTr="00AC23C4">
        <w:tc>
          <w:tcPr>
            <w:tcW w:w="709" w:type="dxa"/>
            <w:shd w:val="clear" w:color="auto" w:fill="auto"/>
          </w:tcPr>
          <w:p w14:paraId="210EA293" w14:textId="77777777" w:rsidR="002649A3" w:rsidRPr="00CA4F22" w:rsidRDefault="002649A3" w:rsidP="002649A3">
            <w:pPr>
              <w:pStyle w:val="O0Nwnext"/>
            </w:pPr>
            <w:bookmarkStart w:id="5038" w:name="_Ref363745152"/>
            <w:r>
              <w:t>(</w:t>
            </w:r>
            <w:fldSimple w:instr=" SEQ ( \* ARABIC \s 1 ">
              <w:r w:rsidR="00154D81">
                <w:rPr>
                  <w:noProof/>
                </w:rPr>
                <w:t>56</w:t>
              </w:r>
            </w:fldSimple>
            <w:r>
              <w:t>)</w:t>
            </w:r>
            <w:bookmarkEnd w:id="5038"/>
          </w:p>
        </w:tc>
        <w:tc>
          <w:tcPr>
            <w:tcW w:w="489" w:type="dxa"/>
            <w:shd w:val="clear" w:color="auto" w:fill="auto"/>
          </w:tcPr>
          <w:p w14:paraId="497FA403" w14:textId="77777777" w:rsidR="002649A3" w:rsidRPr="005A5DCE" w:rsidRDefault="002649A3" w:rsidP="002649A3">
            <w:pPr>
              <w:pStyle w:val="Text"/>
            </w:pPr>
            <w:r w:rsidRPr="005A5DCE">
              <w:t>sa</w:t>
            </w:r>
          </w:p>
        </w:tc>
        <w:tc>
          <w:tcPr>
            <w:tcW w:w="734" w:type="dxa"/>
            <w:shd w:val="clear" w:color="auto" w:fill="auto"/>
          </w:tcPr>
          <w:p w14:paraId="40C3F349" w14:textId="77777777" w:rsidR="002649A3" w:rsidRPr="005A5DCE" w:rsidRDefault="002649A3" w:rsidP="002649A3">
            <w:pPr>
              <w:pStyle w:val="Text"/>
            </w:pPr>
            <w:r>
              <w:t>bilang,</w:t>
            </w:r>
          </w:p>
        </w:tc>
        <w:tc>
          <w:tcPr>
            <w:tcW w:w="584" w:type="dxa"/>
            <w:shd w:val="clear" w:color="auto" w:fill="auto"/>
          </w:tcPr>
          <w:p w14:paraId="38591C73" w14:textId="77777777" w:rsidR="002649A3" w:rsidRPr="005A5DCE" w:rsidRDefault="002649A3" w:rsidP="002649A3">
            <w:pPr>
              <w:pStyle w:val="Text"/>
            </w:pPr>
            <w:r w:rsidRPr="005A5DCE">
              <w:rPr>
                <w:rStyle w:val="ChBlueBold"/>
              </w:rPr>
              <w:t>coba</w:t>
            </w:r>
          </w:p>
        </w:tc>
        <w:tc>
          <w:tcPr>
            <w:tcW w:w="489" w:type="dxa"/>
            <w:shd w:val="clear" w:color="auto" w:fill="auto"/>
          </w:tcPr>
          <w:p w14:paraId="4DA534F4" w14:textId="77777777" w:rsidR="002649A3" w:rsidRPr="005A5DCE" w:rsidRDefault="002649A3" w:rsidP="002649A3">
            <w:pPr>
              <w:pStyle w:val="Text"/>
            </w:pPr>
            <w:r w:rsidRPr="005A5DCE">
              <w:t>ko</w:t>
            </w:r>
          </w:p>
        </w:tc>
        <w:tc>
          <w:tcPr>
            <w:tcW w:w="618" w:type="dxa"/>
            <w:shd w:val="clear" w:color="auto" w:fill="auto"/>
          </w:tcPr>
          <w:p w14:paraId="55ED51ED" w14:textId="77777777" w:rsidR="002649A3" w:rsidRPr="005A5DCE" w:rsidRDefault="002649A3" w:rsidP="002649A3">
            <w:pPr>
              <w:pStyle w:val="Text"/>
            </w:pPr>
            <w:r w:rsidRPr="005A5DCE">
              <w:t>tanya</w:t>
            </w:r>
          </w:p>
        </w:tc>
        <w:tc>
          <w:tcPr>
            <w:tcW w:w="806" w:type="dxa"/>
            <w:shd w:val="clear" w:color="auto" w:fill="auto"/>
          </w:tcPr>
          <w:p w14:paraId="0C6CD069" w14:textId="77777777" w:rsidR="002649A3" w:rsidRPr="005A5DCE" w:rsidRDefault="002649A3" w:rsidP="002649A3">
            <w:pPr>
              <w:pStyle w:val="Text"/>
            </w:pPr>
            <w:r w:rsidRPr="005A5DCE">
              <w:t>dorang</w:t>
            </w:r>
            <w:r>
              <w:t>!</w:t>
            </w:r>
          </w:p>
        </w:tc>
      </w:tr>
      <w:tr w:rsidR="00AC23C4" w:rsidRPr="00AC23C4" w14:paraId="36253D38" w14:textId="77777777" w:rsidTr="00AC23C4">
        <w:tc>
          <w:tcPr>
            <w:tcW w:w="709" w:type="dxa"/>
            <w:shd w:val="clear" w:color="auto" w:fill="auto"/>
          </w:tcPr>
          <w:p w14:paraId="74374554" w14:textId="77777777" w:rsidR="002649A3" w:rsidRPr="005A5DCE" w:rsidRDefault="002649A3" w:rsidP="002649A3">
            <w:pPr>
              <w:pStyle w:val="GlossEng"/>
            </w:pPr>
          </w:p>
        </w:tc>
        <w:tc>
          <w:tcPr>
            <w:tcW w:w="489" w:type="dxa"/>
            <w:shd w:val="clear" w:color="auto" w:fill="auto"/>
          </w:tcPr>
          <w:p w14:paraId="076B9118" w14:textId="77777777" w:rsidR="002649A3" w:rsidRPr="0099608C" w:rsidRDefault="002649A3" w:rsidP="002649A3">
            <w:pPr>
              <w:pStyle w:val="GlossEng"/>
              <w:rPr>
                <w:rStyle w:val="ChSmallCaps"/>
              </w:rPr>
            </w:pPr>
            <w:r w:rsidRPr="0099608C">
              <w:rPr>
                <w:rStyle w:val="ChSmallCaps"/>
              </w:rPr>
              <w:t>1sg</w:t>
            </w:r>
          </w:p>
        </w:tc>
        <w:tc>
          <w:tcPr>
            <w:tcW w:w="734" w:type="dxa"/>
            <w:shd w:val="clear" w:color="auto" w:fill="auto"/>
          </w:tcPr>
          <w:p w14:paraId="44A9F6A6" w14:textId="77777777" w:rsidR="002649A3" w:rsidRPr="005A5DCE" w:rsidRDefault="002649A3" w:rsidP="002649A3">
            <w:pPr>
              <w:pStyle w:val="GlossEng"/>
            </w:pPr>
            <w:r w:rsidRPr="005A5DCE">
              <w:t>say</w:t>
            </w:r>
          </w:p>
        </w:tc>
        <w:tc>
          <w:tcPr>
            <w:tcW w:w="584" w:type="dxa"/>
            <w:shd w:val="clear" w:color="auto" w:fill="auto"/>
          </w:tcPr>
          <w:p w14:paraId="4768093C" w14:textId="77777777" w:rsidR="002649A3" w:rsidRPr="005A5DCE" w:rsidRDefault="002649A3" w:rsidP="002649A3">
            <w:pPr>
              <w:pStyle w:val="GlossEng"/>
            </w:pPr>
            <w:r w:rsidRPr="005A5DCE">
              <w:t>try</w:t>
            </w:r>
          </w:p>
        </w:tc>
        <w:tc>
          <w:tcPr>
            <w:tcW w:w="489" w:type="dxa"/>
            <w:shd w:val="clear" w:color="auto" w:fill="auto"/>
          </w:tcPr>
          <w:p w14:paraId="7D370ED8" w14:textId="77777777" w:rsidR="002649A3" w:rsidRPr="0099608C" w:rsidRDefault="002649A3" w:rsidP="002649A3">
            <w:pPr>
              <w:pStyle w:val="GlossEng"/>
              <w:rPr>
                <w:rStyle w:val="ChSmallCaps"/>
              </w:rPr>
            </w:pPr>
            <w:r w:rsidRPr="0099608C">
              <w:rPr>
                <w:rStyle w:val="ChSmallCaps"/>
              </w:rPr>
              <w:t>2sg</w:t>
            </w:r>
          </w:p>
        </w:tc>
        <w:tc>
          <w:tcPr>
            <w:tcW w:w="618" w:type="dxa"/>
            <w:shd w:val="clear" w:color="auto" w:fill="auto"/>
          </w:tcPr>
          <w:p w14:paraId="444182AF" w14:textId="77777777" w:rsidR="002649A3" w:rsidRPr="005A5DCE" w:rsidRDefault="002649A3" w:rsidP="002649A3">
            <w:pPr>
              <w:pStyle w:val="GlossEng"/>
            </w:pPr>
            <w:r w:rsidRPr="005A5DCE">
              <w:t>ask</w:t>
            </w:r>
          </w:p>
        </w:tc>
        <w:tc>
          <w:tcPr>
            <w:tcW w:w="806" w:type="dxa"/>
            <w:shd w:val="clear" w:color="auto" w:fill="auto"/>
          </w:tcPr>
          <w:p w14:paraId="203F4420" w14:textId="77777777" w:rsidR="002649A3" w:rsidRPr="0099608C" w:rsidRDefault="002649A3" w:rsidP="002649A3">
            <w:pPr>
              <w:pStyle w:val="GlossEng"/>
              <w:rPr>
                <w:rStyle w:val="ChSmallCaps"/>
              </w:rPr>
            </w:pPr>
            <w:r w:rsidRPr="0099608C">
              <w:rPr>
                <w:rStyle w:val="ChSmallCaps"/>
              </w:rPr>
              <w:t>3pl</w:t>
            </w:r>
          </w:p>
        </w:tc>
      </w:tr>
    </w:tbl>
    <w:p w14:paraId="4DAA4CA8" w14:textId="18B139D1" w:rsidR="002649A3" w:rsidRDefault="00B7093A" w:rsidP="002649A3">
      <w:pPr>
        <w:pStyle w:val="FreeTranslEng"/>
      </w:pPr>
      <w:r>
        <w:t>‘</w:t>
      </w:r>
      <w:r w:rsidR="002649A3">
        <w:t xml:space="preserve">I said, </w:t>
      </w:r>
      <w:r>
        <w:t>‘</w:t>
      </w:r>
      <w:r w:rsidR="002649A3">
        <w:rPr>
          <w:rStyle w:val="ChBlueBold"/>
        </w:rPr>
        <w:t>try</w:t>
      </w:r>
      <w:r w:rsidR="002649A3">
        <w:t xml:space="preserve"> asking them!</w:t>
      </w:r>
      <w:r>
        <w:t>’</w:t>
      </w:r>
      <w:r w:rsidR="002649A3">
        <w:t xml:space="preserve"> </w:t>
      </w:r>
      <w:r w:rsidR="002649A3" w:rsidRPr="00D17800">
        <w:rPr>
          <w:rStyle w:val="ExampleSource"/>
        </w:rPr>
        <w:t>[081025-008-Cv.0076]</w:t>
      </w:r>
    </w:p>
    <w:tbl>
      <w:tblPr>
        <w:tblW w:w="0" w:type="auto"/>
        <w:tblCellMar>
          <w:left w:w="42" w:type="dxa"/>
          <w:right w:w="42" w:type="dxa"/>
        </w:tblCellMar>
        <w:tblLook w:val="01E0" w:firstRow="1" w:lastRow="1" w:firstColumn="1" w:lastColumn="1" w:noHBand="0" w:noVBand="0"/>
      </w:tblPr>
      <w:tblGrid>
        <w:gridCol w:w="709"/>
        <w:gridCol w:w="440"/>
        <w:gridCol w:w="651"/>
        <w:gridCol w:w="696"/>
        <w:gridCol w:w="829"/>
        <w:gridCol w:w="912"/>
      </w:tblGrid>
      <w:tr w:rsidR="00AC23C4" w:rsidRPr="005F3BBD" w14:paraId="2195067C" w14:textId="77777777" w:rsidTr="00AC23C4">
        <w:tc>
          <w:tcPr>
            <w:tcW w:w="709" w:type="dxa"/>
            <w:shd w:val="clear" w:color="auto" w:fill="auto"/>
          </w:tcPr>
          <w:p w14:paraId="194BB588" w14:textId="77777777" w:rsidR="002649A3" w:rsidRPr="00CA4F22" w:rsidRDefault="002649A3" w:rsidP="002649A3">
            <w:pPr>
              <w:pStyle w:val="O0Nwnext"/>
            </w:pPr>
            <w:bookmarkStart w:id="5039" w:name="_Ref363745156"/>
            <w:r>
              <w:t>(</w:t>
            </w:r>
            <w:fldSimple w:instr=" SEQ ( \* ARABIC \s 1 ">
              <w:r w:rsidR="00154D81">
                <w:rPr>
                  <w:noProof/>
                </w:rPr>
                <w:t>57</w:t>
              </w:r>
            </w:fldSimple>
            <w:r>
              <w:t>)</w:t>
            </w:r>
            <w:bookmarkEnd w:id="5039"/>
          </w:p>
        </w:tc>
        <w:tc>
          <w:tcPr>
            <w:tcW w:w="440" w:type="dxa"/>
            <w:shd w:val="clear" w:color="auto" w:fill="auto"/>
          </w:tcPr>
          <w:p w14:paraId="087FD67C" w14:textId="77777777" w:rsidR="002649A3" w:rsidRPr="005E7B48" w:rsidRDefault="002649A3" w:rsidP="002649A3">
            <w:pPr>
              <w:pStyle w:val="Text"/>
            </w:pPr>
            <w:r w:rsidRPr="005E7B48">
              <w:t>a</w:t>
            </w:r>
            <w:r w:rsidR="002B4833">
              <w:t>,</w:t>
            </w:r>
          </w:p>
        </w:tc>
        <w:tc>
          <w:tcPr>
            <w:tcW w:w="651" w:type="dxa"/>
            <w:shd w:val="clear" w:color="auto" w:fill="auto"/>
          </w:tcPr>
          <w:p w14:paraId="2B540FBE" w14:textId="77777777" w:rsidR="002649A3" w:rsidRPr="004C7E27" w:rsidRDefault="002649A3" w:rsidP="002649A3">
            <w:pPr>
              <w:pStyle w:val="Text"/>
              <w:rPr>
                <w:rStyle w:val="ChBlueBold"/>
              </w:rPr>
            </w:pPr>
            <w:r w:rsidRPr="004C7E27">
              <w:rPr>
                <w:rStyle w:val="ChBlueBold"/>
              </w:rPr>
              <w:t>mari</w:t>
            </w:r>
          </w:p>
        </w:tc>
        <w:tc>
          <w:tcPr>
            <w:tcW w:w="696" w:type="dxa"/>
            <w:shd w:val="clear" w:color="auto" w:fill="auto"/>
          </w:tcPr>
          <w:p w14:paraId="52ECA472" w14:textId="77777777" w:rsidR="002649A3" w:rsidRPr="005E7B48" w:rsidRDefault="002649A3" w:rsidP="002649A3">
            <w:pPr>
              <w:pStyle w:val="Text"/>
            </w:pPr>
            <w:r w:rsidRPr="005E7B48">
              <w:t>kitong</w:t>
            </w:r>
          </w:p>
        </w:tc>
        <w:tc>
          <w:tcPr>
            <w:tcW w:w="829" w:type="dxa"/>
            <w:shd w:val="clear" w:color="auto" w:fill="auto"/>
          </w:tcPr>
          <w:p w14:paraId="5B6D7AA3" w14:textId="77777777" w:rsidR="002649A3" w:rsidRPr="005E7B48" w:rsidRDefault="00BA5C1C" w:rsidP="002649A3">
            <w:pPr>
              <w:pStyle w:val="Text"/>
            </w:pPr>
            <w:r w:rsidRPr="005E7B48">
              <w:t>turung</w:t>
            </w:r>
          </w:p>
        </w:tc>
        <w:tc>
          <w:tcPr>
            <w:tcW w:w="912" w:type="dxa"/>
            <w:shd w:val="clear" w:color="auto" w:fill="auto"/>
          </w:tcPr>
          <w:p w14:paraId="12069529" w14:textId="77777777" w:rsidR="002649A3" w:rsidRPr="005E7B48" w:rsidRDefault="002649A3" w:rsidP="002649A3">
            <w:pPr>
              <w:pStyle w:val="Text"/>
            </w:pPr>
            <w:r>
              <w:t>ola</w:t>
            </w:r>
            <w:r w:rsidRPr="005E7B48">
              <w:t>raga</w:t>
            </w:r>
            <w:r>
              <w:t>!</w:t>
            </w:r>
          </w:p>
        </w:tc>
      </w:tr>
      <w:tr w:rsidR="00AC23C4" w:rsidRPr="00AC23C4" w14:paraId="4DA07905" w14:textId="77777777" w:rsidTr="00AC23C4">
        <w:tc>
          <w:tcPr>
            <w:tcW w:w="709" w:type="dxa"/>
            <w:shd w:val="clear" w:color="auto" w:fill="auto"/>
          </w:tcPr>
          <w:p w14:paraId="6D268C8D" w14:textId="77777777" w:rsidR="002649A3" w:rsidRPr="002C0E3D" w:rsidRDefault="002649A3" w:rsidP="002649A3">
            <w:pPr>
              <w:pStyle w:val="GlossEng"/>
            </w:pPr>
          </w:p>
        </w:tc>
        <w:tc>
          <w:tcPr>
            <w:tcW w:w="440" w:type="dxa"/>
            <w:shd w:val="clear" w:color="auto" w:fill="auto"/>
          </w:tcPr>
          <w:p w14:paraId="7AEADE54" w14:textId="77777777" w:rsidR="002649A3" w:rsidRPr="005E7B48" w:rsidRDefault="002649A3" w:rsidP="002649A3">
            <w:pPr>
              <w:pStyle w:val="GlossEng"/>
            </w:pPr>
            <w:r w:rsidRPr="005E7B48">
              <w:t>ah!</w:t>
            </w:r>
          </w:p>
        </w:tc>
        <w:tc>
          <w:tcPr>
            <w:tcW w:w="651" w:type="dxa"/>
            <w:shd w:val="clear" w:color="auto" w:fill="auto"/>
          </w:tcPr>
          <w:p w14:paraId="1F6025F1" w14:textId="77777777" w:rsidR="002649A3" w:rsidRPr="005E7B48" w:rsidRDefault="002649A3" w:rsidP="002649A3">
            <w:pPr>
              <w:pStyle w:val="GlossEng"/>
            </w:pPr>
            <w:r w:rsidRPr="005E7B48">
              <w:t>hither</w:t>
            </w:r>
          </w:p>
        </w:tc>
        <w:tc>
          <w:tcPr>
            <w:tcW w:w="696" w:type="dxa"/>
            <w:shd w:val="clear" w:color="auto" w:fill="auto"/>
          </w:tcPr>
          <w:p w14:paraId="469C57E8" w14:textId="77777777" w:rsidR="002649A3" w:rsidRPr="0099608C" w:rsidRDefault="002649A3" w:rsidP="002649A3">
            <w:pPr>
              <w:pStyle w:val="GlossEng"/>
              <w:rPr>
                <w:rStyle w:val="ChSmallCaps"/>
              </w:rPr>
            </w:pPr>
            <w:r w:rsidRPr="0099608C">
              <w:rPr>
                <w:rStyle w:val="ChSmallCaps"/>
              </w:rPr>
              <w:t>1pl</w:t>
            </w:r>
          </w:p>
        </w:tc>
        <w:tc>
          <w:tcPr>
            <w:tcW w:w="829" w:type="dxa"/>
            <w:shd w:val="clear" w:color="auto" w:fill="auto"/>
          </w:tcPr>
          <w:p w14:paraId="76E53273" w14:textId="77777777" w:rsidR="002649A3" w:rsidRPr="005E7B48" w:rsidRDefault="002649A3" w:rsidP="002649A3">
            <w:pPr>
              <w:pStyle w:val="GlossEng"/>
            </w:pPr>
            <w:r w:rsidRPr="005E7B48">
              <w:t>descend</w:t>
            </w:r>
          </w:p>
        </w:tc>
        <w:tc>
          <w:tcPr>
            <w:tcW w:w="912" w:type="dxa"/>
            <w:shd w:val="clear" w:color="auto" w:fill="auto"/>
          </w:tcPr>
          <w:p w14:paraId="51CD5771" w14:textId="77777777" w:rsidR="002649A3" w:rsidRPr="005E7B48" w:rsidRDefault="002649A3" w:rsidP="002649A3">
            <w:pPr>
              <w:pStyle w:val="GlossEng"/>
            </w:pPr>
            <w:r w:rsidRPr="005E7B48">
              <w:t>do.sports</w:t>
            </w:r>
          </w:p>
        </w:tc>
      </w:tr>
    </w:tbl>
    <w:p w14:paraId="204F8F08" w14:textId="635BD393" w:rsidR="002649A3" w:rsidRDefault="00B7093A" w:rsidP="002649A3">
      <w:pPr>
        <w:pStyle w:val="FreeTranslEng"/>
      </w:pPr>
      <w:r>
        <w:t>‘</w:t>
      </w:r>
      <w:r w:rsidR="002649A3">
        <w:t xml:space="preserve">ah, </w:t>
      </w:r>
      <w:r w:rsidR="002649A3" w:rsidRPr="004C7E27">
        <w:rPr>
          <w:rStyle w:val="ChBlueBold"/>
        </w:rPr>
        <w:t>come</w:t>
      </w:r>
      <w:r w:rsidR="002649A3">
        <w:t>, (let) us go down (to the beach) to do sports!</w:t>
      </w:r>
      <w:r>
        <w:t>’</w:t>
      </w:r>
      <w:r w:rsidR="002649A3">
        <w:t xml:space="preserve"> </w:t>
      </w:r>
      <w:r w:rsidR="002649A3" w:rsidRPr="002C0E3D">
        <w:rPr>
          <w:rStyle w:val="ExampleSource"/>
        </w:rPr>
        <w:t>[080917-001-CvNP.0003]</w:t>
      </w:r>
    </w:p>
    <w:tbl>
      <w:tblPr>
        <w:tblW w:w="0" w:type="auto"/>
        <w:tblCellMar>
          <w:left w:w="42" w:type="dxa"/>
          <w:right w:w="42" w:type="dxa"/>
        </w:tblCellMar>
        <w:tblLook w:val="01E0" w:firstRow="1" w:lastRow="1" w:firstColumn="1" w:lastColumn="1" w:noHBand="0" w:noVBand="0"/>
      </w:tblPr>
      <w:tblGrid>
        <w:gridCol w:w="709"/>
        <w:gridCol w:w="718"/>
        <w:gridCol w:w="695"/>
        <w:gridCol w:w="706"/>
        <w:gridCol w:w="1220"/>
      </w:tblGrid>
      <w:tr w:rsidR="00AC23C4" w:rsidRPr="005F3BBD" w14:paraId="5C30376C" w14:textId="77777777" w:rsidTr="00AC23C4">
        <w:tc>
          <w:tcPr>
            <w:tcW w:w="709" w:type="dxa"/>
            <w:shd w:val="clear" w:color="auto" w:fill="auto"/>
          </w:tcPr>
          <w:p w14:paraId="272EF40F" w14:textId="77777777" w:rsidR="002649A3" w:rsidRPr="00CA4F22" w:rsidRDefault="002649A3" w:rsidP="002649A3">
            <w:pPr>
              <w:pStyle w:val="O0Nwnext"/>
            </w:pPr>
            <w:bookmarkStart w:id="5040" w:name="_Ref363745157"/>
            <w:r>
              <w:t>(</w:t>
            </w:r>
            <w:fldSimple w:instr=" SEQ ( \* ARABIC \s 1 ">
              <w:r w:rsidR="00154D81">
                <w:rPr>
                  <w:noProof/>
                </w:rPr>
                <w:t>58</w:t>
              </w:r>
            </w:fldSimple>
            <w:r>
              <w:t>)</w:t>
            </w:r>
            <w:bookmarkEnd w:id="5040"/>
          </w:p>
        </w:tc>
        <w:tc>
          <w:tcPr>
            <w:tcW w:w="718" w:type="dxa"/>
            <w:shd w:val="clear" w:color="auto" w:fill="auto"/>
          </w:tcPr>
          <w:p w14:paraId="4F55A83C" w14:textId="77777777" w:rsidR="002649A3" w:rsidRPr="00AD0155" w:rsidRDefault="002649A3" w:rsidP="002649A3">
            <w:pPr>
              <w:pStyle w:val="Text"/>
            </w:pPr>
            <w:r w:rsidRPr="00AD0155">
              <w:rPr>
                <w:rStyle w:val="ChBlueBold"/>
              </w:rPr>
              <w:t>tolong</w:t>
            </w:r>
          </w:p>
        </w:tc>
        <w:tc>
          <w:tcPr>
            <w:tcW w:w="695" w:type="dxa"/>
            <w:shd w:val="clear" w:color="auto" w:fill="auto"/>
          </w:tcPr>
          <w:p w14:paraId="2423D5E6" w14:textId="77777777" w:rsidR="002649A3" w:rsidRPr="00AD0155" w:rsidRDefault="002649A3" w:rsidP="002649A3">
            <w:pPr>
              <w:pStyle w:val="Text"/>
            </w:pPr>
            <w:r w:rsidRPr="00AD0155">
              <w:t>cerit</w:t>
            </w:r>
            <w:r>
              <w:t>r</w:t>
            </w:r>
            <w:r w:rsidRPr="00AD0155">
              <w:t>a</w:t>
            </w:r>
          </w:p>
        </w:tc>
        <w:tc>
          <w:tcPr>
            <w:tcW w:w="706" w:type="dxa"/>
            <w:shd w:val="clear" w:color="auto" w:fill="auto"/>
          </w:tcPr>
          <w:p w14:paraId="0DD192B4" w14:textId="77777777" w:rsidR="002649A3" w:rsidRPr="00AD0155" w:rsidRDefault="002649A3" w:rsidP="002649A3">
            <w:pPr>
              <w:pStyle w:val="Text"/>
            </w:pPr>
            <w:r w:rsidRPr="00AD0155">
              <w:t>tu</w:t>
            </w:r>
          </w:p>
        </w:tc>
        <w:tc>
          <w:tcPr>
            <w:tcW w:w="1220" w:type="dxa"/>
            <w:shd w:val="clear" w:color="auto" w:fill="auto"/>
          </w:tcPr>
          <w:p w14:paraId="3BF5B512" w14:textId="77777777" w:rsidR="002649A3" w:rsidRPr="00AD0155" w:rsidRDefault="002649A3" w:rsidP="002649A3">
            <w:pPr>
              <w:pStyle w:val="Text"/>
            </w:pPr>
            <w:r w:rsidRPr="00AD0155">
              <w:t>plan</w:t>
            </w:r>
            <w:r w:rsidR="00BA5C1C">
              <w:t>g</w:t>
            </w:r>
            <w:r w:rsidRPr="00AD0155">
              <w:t>~plan</w:t>
            </w:r>
            <w:r w:rsidR="00BA5C1C">
              <w:t>g</w:t>
            </w:r>
            <w:r>
              <w:t>!</w:t>
            </w:r>
          </w:p>
        </w:tc>
      </w:tr>
      <w:tr w:rsidR="00AC23C4" w:rsidRPr="00AC23C4" w14:paraId="0C143935" w14:textId="77777777" w:rsidTr="00AC23C4">
        <w:tc>
          <w:tcPr>
            <w:tcW w:w="709" w:type="dxa"/>
            <w:shd w:val="clear" w:color="auto" w:fill="auto"/>
          </w:tcPr>
          <w:p w14:paraId="40CB19CE" w14:textId="77777777" w:rsidR="002649A3" w:rsidRPr="00AD0155" w:rsidRDefault="002649A3" w:rsidP="002649A3">
            <w:pPr>
              <w:pStyle w:val="GlossEng"/>
            </w:pPr>
          </w:p>
        </w:tc>
        <w:tc>
          <w:tcPr>
            <w:tcW w:w="718" w:type="dxa"/>
            <w:shd w:val="clear" w:color="auto" w:fill="auto"/>
          </w:tcPr>
          <w:p w14:paraId="4AA9B912" w14:textId="77777777" w:rsidR="002649A3" w:rsidRPr="00AD0155" w:rsidRDefault="002649A3" w:rsidP="002649A3">
            <w:pPr>
              <w:pStyle w:val="GlossEng"/>
            </w:pPr>
            <w:r w:rsidRPr="00AD0155">
              <w:t>help</w:t>
            </w:r>
          </w:p>
        </w:tc>
        <w:tc>
          <w:tcPr>
            <w:tcW w:w="695" w:type="dxa"/>
            <w:shd w:val="clear" w:color="auto" w:fill="auto"/>
          </w:tcPr>
          <w:p w14:paraId="6C2DBB15" w14:textId="77777777" w:rsidR="002649A3" w:rsidRPr="00AD0155" w:rsidRDefault="002649A3" w:rsidP="002649A3">
            <w:pPr>
              <w:pStyle w:val="GlossEng"/>
            </w:pPr>
            <w:r w:rsidRPr="00AD0155">
              <w:t>tell</w:t>
            </w:r>
          </w:p>
        </w:tc>
        <w:tc>
          <w:tcPr>
            <w:tcW w:w="706" w:type="dxa"/>
            <w:shd w:val="clear" w:color="auto" w:fill="auto"/>
          </w:tcPr>
          <w:p w14:paraId="316F02C6" w14:textId="77777777" w:rsidR="002649A3" w:rsidRPr="0099608C" w:rsidRDefault="002649A3" w:rsidP="002649A3">
            <w:pPr>
              <w:pStyle w:val="GlossEng"/>
              <w:rPr>
                <w:rStyle w:val="ChSmallCaps"/>
              </w:rPr>
            </w:pPr>
            <w:r w:rsidRPr="0099608C">
              <w:rPr>
                <w:rStyle w:val="ChSmallCaps"/>
              </w:rPr>
              <w:t>d.dist</w:t>
            </w:r>
          </w:p>
        </w:tc>
        <w:tc>
          <w:tcPr>
            <w:tcW w:w="1220" w:type="dxa"/>
            <w:shd w:val="clear" w:color="auto" w:fill="auto"/>
          </w:tcPr>
          <w:p w14:paraId="0ACA405F" w14:textId="77777777" w:rsidR="002649A3" w:rsidRPr="00AD0155" w:rsidRDefault="002649A3" w:rsidP="002649A3">
            <w:pPr>
              <w:pStyle w:val="GlossEng"/>
            </w:pPr>
            <w:r w:rsidRPr="0099608C">
              <w:rPr>
                <w:rStyle w:val="ChSmallCaps"/>
              </w:rPr>
              <w:t>rdp</w:t>
            </w:r>
            <w:r w:rsidRPr="00AD0155">
              <w:t>~be.slow</w:t>
            </w:r>
          </w:p>
        </w:tc>
      </w:tr>
    </w:tbl>
    <w:p w14:paraId="7EE35EAC" w14:textId="09E11B52" w:rsidR="002649A3" w:rsidRDefault="002649A3" w:rsidP="002649A3">
      <w:pPr>
        <w:pStyle w:val="FreeTranslEng"/>
      </w:pPr>
      <w:r>
        <w:t xml:space="preserve">[Addressing another adult:] </w:t>
      </w:r>
      <w:r w:rsidR="00B7093A">
        <w:t>‘</w:t>
      </w:r>
      <w:r w:rsidRPr="00480BA7">
        <w:rPr>
          <w:rStyle w:val="ChBlueBold"/>
        </w:rPr>
        <w:t>please</w:t>
      </w:r>
      <w:r>
        <w:t>, talk</w:t>
      </w:r>
      <w:r w:rsidR="00FD5C88">
        <w:t xml:space="preserve"> (</w:t>
      </w:r>
      <w:r w:rsidR="00FD5C88" w:rsidRPr="0099608C">
        <w:rPr>
          <w:rStyle w:val="ChSmallCaps"/>
        </w:rPr>
        <w:t>emph</w:t>
      </w:r>
      <w:r w:rsidR="00FD5C88">
        <w:t>)</w:t>
      </w:r>
      <w:r>
        <w:t xml:space="preserve"> slowly!</w:t>
      </w:r>
      <w:r w:rsidR="00B7093A">
        <w:t>’</w:t>
      </w:r>
      <w:r>
        <w:t xml:space="preserve"> </w:t>
      </w:r>
      <w:r w:rsidRPr="007E6308">
        <w:rPr>
          <w:rStyle w:val="ExampleSource"/>
        </w:rPr>
        <w:t>[081015-005-NP.0015]</w:t>
      </w:r>
    </w:p>
    <w:p w14:paraId="73B3E411" w14:textId="7399A56C" w:rsidR="002649A3" w:rsidRDefault="002649A3" w:rsidP="007C34F8">
      <w:pPr>
        <w:pStyle w:val="Body0005after"/>
      </w:pPr>
      <w:r>
        <w:t xml:space="preserve">Requests or commands can also be mitigated by adding in post-predicate position the temporal adverb </w:t>
      </w:r>
      <w:r w:rsidRPr="00A84D05">
        <w:rPr>
          <w:rStyle w:val="ChItalBold"/>
        </w:rPr>
        <w:t>dulu</w:t>
      </w:r>
      <w:r>
        <w:t xml:space="preserve"> </w:t>
      </w:r>
      <w:r w:rsidR="00B7093A">
        <w:t>‘</w:t>
      </w:r>
      <w:r w:rsidR="00B63238">
        <w:t>first, in the past</w:t>
      </w:r>
      <w:r w:rsidR="00B7093A">
        <w:rPr>
          <w:lang w:eastAsia="en-US"/>
        </w:rPr>
        <w:t>’</w:t>
      </w:r>
      <w:r>
        <w:t xml:space="preserve"> as in </w:t>
      </w:r>
      <w:r>
        <w:fldChar w:fldCharType="begin"/>
      </w:r>
      <w:r>
        <w:instrText xml:space="preserve"> REF _Ref363741830 \h </w:instrText>
      </w:r>
      <w:r>
        <w:fldChar w:fldCharType="separate"/>
      </w:r>
      <w:r w:rsidR="00154D81">
        <w:t>(</w:t>
      </w:r>
      <w:r w:rsidR="00154D81">
        <w:rPr>
          <w:noProof/>
        </w:rPr>
        <w:t>59</w:t>
      </w:r>
      <w:r w:rsidR="00154D81">
        <w:t>)</w:t>
      </w:r>
      <w:r>
        <w:fldChar w:fldCharType="end"/>
      </w:r>
      <w:r>
        <w:t xml:space="preserve">, the focus adverb </w:t>
      </w:r>
      <w:r w:rsidRPr="00A84D05">
        <w:rPr>
          <w:rStyle w:val="ChItalBold"/>
        </w:rPr>
        <w:t>saja</w:t>
      </w:r>
      <w:r>
        <w:t xml:space="preserve"> </w:t>
      </w:r>
      <w:r w:rsidR="00B7093A">
        <w:t>‘</w:t>
      </w:r>
      <w:r>
        <w:t>just</w:t>
      </w:r>
      <w:r w:rsidR="00B7093A">
        <w:t>’</w:t>
      </w:r>
      <w:r>
        <w:t xml:space="preserve"> as in </w:t>
      </w:r>
      <w:r>
        <w:fldChar w:fldCharType="begin"/>
      </w:r>
      <w:r>
        <w:instrText xml:space="preserve"> REF _Ref372459198 \h </w:instrText>
      </w:r>
      <w:r>
        <w:fldChar w:fldCharType="separate"/>
      </w:r>
      <w:r w:rsidR="00154D81">
        <w:t>(</w:t>
      </w:r>
      <w:r w:rsidR="00154D81">
        <w:rPr>
          <w:noProof/>
        </w:rPr>
        <w:t>60</w:t>
      </w:r>
      <w:r w:rsidR="00154D81">
        <w:t>)</w:t>
      </w:r>
      <w:r>
        <w:fldChar w:fldCharType="end"/>
      </w:r>
      <w:r>
        <w:t xml:space="preserve">, or </w:t>
      </w:r>
      <w:r w:rsidR="00FD5C88">
        <w:t xml:space="preserve">the </w:t>
      </w:r>
      <w:r>
        <w:t xml:space="preserve">clause-final tag </w:t>
      </w:r>
      <w:r w:rsidRPr="00A84D05">
        <w:rPr>
          <w:rStyle w:val="ChItalBold"/>
        </w:rPr>
        <w:t>e</w:t>
      </w:r>
      <w:r>
        <w:t xml:space="preserve"> </w:t>
      </w:r>
      <w:r w:rsidR="00B7093A">
        <w:t>‘</w:t>
      </w:r>
      <w:r>
        <w:t>eh?</w:t>
      </w:r>
      <w:r w:rsidR="00B7093A">
        <w:t>’</w:t>
      </w:r>
      <w:r>
        <w:t xml:space="preserve"> as in </w:t>
      </w:r>
      <w:r>
        <w:fldChar w:fldCharType="begin"/>
      </w:r>
      <w:r>
        <w:instrText xml:space="preserve"> REF _Ref363741832 \h </w:instrText>
      </w:r>
      <w:r>
        <w:fldChar w:fldCharType="separate"/>
      </w:r>
      <w:r w:rsidR="00154D81">
        <w:t>(</w:t>
      </w:r>
      <w:r w:rsidR="00154D81">
        <w:rPr>
          <w:noProof/>
        </w:rPr>
        <w:t>61</w:t>
      </w:r>
      <w:r w:rsidR="00154D81">
        <w:t>)</w:t>
      </w:r>
      <w:r>
        <w:fldChar w:fldCharType="end"/>
      </w:r>
      <w:r>
        <w:t>. (For more details on adverbs see §</w:t>
      </w:r>
      <w:r w:rsidR="007D2AA3">
        <w:fldChar w:fldCharType="begin"/>
      </w:r>
      <w:r w:rsidR="007D2AA3">
        <w:instrText xml:space="preserve"> REF _Ref358367282 \w \h </w:instrText>
      </w:r>
      <w:r w:rsidR="007D2AA3">
        <w:fldChar w:fldCharType="separate"/>
      </w:r>
      <w:r w:rsidR="00154D81">
        <w:rPr>
          <w:cs/>
        </w:rPr>
        <w:t>‎</w:t>
      </w:r>
      <w:r w:rsidR="00154D81">
        <w:t>5.4</w:t>
      </w:r>
      <w:r w:rsidR="007D2AA3">
        <w:fldChar w:fldCharType="end"/>
      </w:r>
      <w:r>
        <w:t xml:space="preserve"> and </w:t>
      </w:r>
      <w:r w:rsidR="00CC3027">
        <w:t xml:space="preserve">on tags see </w:t>
      </w:r>
      <w:r>
        <w:t>§</w:t>
      </w:r>
      <w:r w:rsidR="007D2AA3">
        <w:fldChar w:fldCharType="begin"/>
      </w:r>
      <w:r w:rsidR="007D2AA3">
        <w:instrText xml:space="preserve"> REF _Ref374463316 \w \h </w:instrText>
      </w:r>
      <w:r w:rsidR="007D2AA3">
        <w:fldChar w:fldCharType="separate"/>
      </w:r>
      <w:r w:rsidR="00154D81">
        <w:rPr>
          <w:cs/>
        </w:rPr>
        <w:t>‎</w:t>
      </w:r>
      <w:r w:rsidR="00154D81">
        <w:t>5.13.1</w:t>
      </w:r>
      <w:r w:rsidR="007D2AA3">
        <w:fldChar w:fldCharType="end"/>
      </w:r>
      <w:r>
        <w:t>.)</w:t>
      </w:r>
    </w:p>
    <w:p w14:paraId="57415C7B" w14:textId="3E9C876F" w:rsidR="002649A3" w:rsidRDefault="002649A3" w:rsidP="00B63238">
      <w:pPr>
        <w:pStyle w:val="ExampleTitle"/>
      </w:pPr>
      <w:r>
        <w:t xml:space="preserve">Softening commands with clause-final </w:t>
      </w:r>
      <w:r w:rsidRPr="004A1723">
        <w:rPr>
          <w:rStyle w:val="ChItalBold"/>
        </w:rPr>
        <w:t>dulu</w:t>
      </w:r>
      <w:r>
        <w:t xml:space="preserve"> </w:t>
      </w:r>
      <w:r w:rsidR="00B7093A">
        <w:t>‘</w:t>
      </w:r>
      <w:r w:rsidR="00B63238">
        <w:t>first, in the past</w:t>
      </w:r>
      <w:r w:rsidR="00B7093A">
        <w:t>’</w:t>
      </w:r>
      <w:r>
        <w:t xml:space="preserve">, </w:t>
      </w:r>
      <w:r w:rsidRPr="004A1723">
        <w:rPr>
          <w:rStyle w:val="ChItalBold"/>
        </w:rPr>
        <w:t>saja</w:t>
      </w:r>
      <w:r>
        <w:t xml:space="preserve"> </w:t>
      </w:r>
      <w:r w:rsidR="00B7093A">
        <w:t>‘</w:t>
      </w:r>
      <w:r>
        <w:t>just</w:t>
      </w:r>
      <w:r w:rsidR="00B7093A">
        <w:t>’</w:t>
      </w:r>
      <w:r>
        <w:t xml:space="preserve">, or </w:t>
      </w:r>
      <w:r w:rsidRPr="004A1723">
        <w:rPr>
          <w:rStyle w:val="ChItalBold"/>
        </w:rPr>
        <w:t>e</w:t>
      </w:r>
      <w:r>
        <w:t xml:space="preserve"> </w:t>
      </w:r>
      <w:r w:rsidR="00B7093A">
        <w:t>‘</w:t>
      </w:r>
      <w:r>
        <w:t>eh</w:t>
      </w:r>
      <w:r w:rsidR="00B7093A">
        <w:t>’</w:t>
      </w:r>
    </w:p>
    <w:tbl>
      <w:tblPr>
        <w:tblW w:w="0" w:type="auto"/>
        <w:tblCellMar>
          <w:left w:w="42" w:type="dxa"/>
          <w:right w:w="42" w:type="dxa"/>
        </w:tblCellMar>
        <w:tblLook w:val="01E0" w:firstRow="1" w:lastRow="1" w:firstColumn="1" w:lastColumn="1" w:noHBand="0" w:noVBand="0"/>
      </w:tblPr>
      <w:tblGrid>
        <w:gridCol w:w="709"/>
        <w:gridCol w:w="968"/>
        <w:gridCol w:w="690"/>
        <w:gridCol w:w="968"/>
        <w:gridCol w:w="640"/>
      </w:tblGrid>
      <w:tr w:rsidR="00AC23C4" w:rsidRPr="005F3BBD" w14:paraId="0E6D7A28" w14:textId="77777777" w:rsidTr="00B63238">
        <w:tc>
          <w:tcPr>
            <w:tcW w:w="709" w:type="dxa"/>
            <w:shd w:val="clear" w:color="auto" w:fill="auto"/>
          </w:tcPr>
          <w:p w14:paraId="0185C1B7" w14:textId="77777777" w:rsidR="002649A3" w:rsidRPr="00CA4F22" w:rsidRDefault="002649A3" w:rsidP="002649A3">
            <w:pPr>
              <w:pStyle w:val="O0Nwnext"/>
            </w:pPr>
            <w:bookmarkStart w:id="5041" w:name="_Ref363741830"/>
            <w:r>
              <w:t>(</w:t>
            </w:r>
            <w:fldSimple w:instr=" SEQ ( \* ARABIC \s 1 ">
              <w:r w:rsidR="00154D81">
                <w:rPr>
                  <w:noProof/>
                </w:rPr>
                <w:t>59</w:t>
              </w:r>
            </w:fldSimple>
            <w:r>
              <w:t>)</w:t>
            </w:r>
            <w:bookmarkEnd w:id="5041"/>
          </w:p>
        </w:tc>
        <w:tc>
          <w:tcPr>
            <w:tcW w:w="968" w:type="dxa"/>
            <w:shd w:val="clear" w:color="auto" w:fill="auto"/>
          </w:tcPr>
          <w:p w14:paraId="03653398" w14:textId="77777777" w:rsidR="002649A3" w:rsidRPr="00063691" w:rsidRDefault="002649A3" w:rsidP="002649A3">
            <w:pPr>
              <w:pStyle w:val="Text"/>
            </w:pPr>
            <w:r w:rsidRPr="00063691">
              <w:t>sabar</w:t>
            </w:r>
          </w:p>
        </w:tc>
        <w:tc>
          <w:tcPr>
            <w:tcW w:w="690" w:type="dxa"/>
            <w:shd w:val="clear" w:color="auto" w:fill="auto"/>
          </w:tcPr>
          <w:p w14:paraId="5C7904D7" w14:textId="77777777" w:rsidR="002649A3" w:rsidRPr="00574C13" w:rsidRDefault="002649A3" w:rsidP="002649A3">
            <w:pPr>
              <w:pStyle w:val="Text"/>
            </w:pPr>
            <w:r w:rsidRPr="00574C13">
              <w:rPr>
                <w:rStyle w:val="ChBlueBold"/>
              </w:rPr>
              <w:t>dulu</w:t>
            </w:r>
            <w:r w:rsidRPr="00B11ACC">
              <w:t>!</w:t>
            </w:r>
            <w:r>
              <w:t>,</w:t>
            </w:r>
          </w:p>
        </w:tc>
        <w:tc>
          <w:tcPr>
            <w:tcW w:w="968" w:type="dxa"/>
            <w:shd w:val="clear" w:color="auto" w:fill="auto"/>
          </w:tcPr>
          <w:p w14:paraId="29BBA167" w14:textId="77777777" w:rsidR="002649A3" w:rsidRPr="00063691" w:rsidRDefault="002649A3" w:rsidP="002649A3">
            <w:pPr>
              <w:pStyle w:val="Text"/>
            </w:pPr>
            <w:r w:rsidRPr="00063691">
              <w:t>sabar</w:t>
            </w:r>
          </w:p>
        </w:tc>
        <w:tc>
          <w:tcPr>
            <w:tcW w:w="640" w:type="dxa"/>
            <w:shd w:val="clear" w:color="auto" w:fill="auto"/>
          </w:tcPr>
          <w:p w14:paraId="1E2BB939" w14:textId="77777777" w:rsidR="002649A3" w:rsidRPr="00574C13" w:rsidRDefault="002649A3" w:rsidP="002649A3">
            <w:pPr>
              <w:pStyle w:val="Text"/>
            </w:pPr>
            <w:r w:rsidRPr="00574C13">
              <w:rPr>
                <w:rStyle w:val="ChBlueBold"/>
              </w:rPr>
              <w:t>dulu</w:t>
            </w:r>
            <w:r w:rsidRPr="00B11ACC">
              <w:t>!</w:t>
            </w:r>
          </w:p>
        </w:tc>
      </w:tr>
      <w:tr w:rsidR="00B63238" w:rsidRPr="00AC23C4" w14:paraId="040E4634" w14:textId="77777777" w:rsidTr="00B63238">
        <w:tc>
          <w:tcPr>
            <w:tcW w:w="709" w:type="dxa"/>
            <w:shd w:val="clear" w:color="auto" w:fill="auto"/>
          </w:tcPr>
          <w:p w14:paraId="18F3F7B9" w14:textId="77777777" w:rsidR="00B63238" w:rsidRPr="00574C13" w:rsidRDefault="00B63238" w:rsidP="00B63238">
            <w:pPr>
              <w:pStyle w:val="GlossEng"/>
            </w:pPr>
          </w:p>
        </w:tc>
        <w:tc>
          <w:tcPr>
            <w:tcW w:w="968" w:type="dxa"/>
            <w:shd w:val="clear" w:color="auto" w:fill="auto"/>
          </w:tcPr>
          <w:p w14:paraId="6273279B" w14:textId="77777777" w:rsidR="00B63238" w:rsidRPr="00574C13" w:rsidRDefault="00B63238" w:rsidP="00B63238">
            <w:pPr>
              <w:pStyle w:val="GlossEng"/>
            </w:pPr>
            <w:r>
              <w:t>be.</w:t>
            </w:r>
            <w:r w:rsidRPr="00574C13">
              <w:t>patient</w:t>
            </w:r>
          </w:p>
        </w:tc>
        <w:tc>
          <w:tcPr>
            <w:tcW w:w="690" w:type="dxa"/>
            <w:shd w:val="clear" w:color="auto" w:fill="auto"/>
          </w:tcPr>
          <w:p w14:paraId="76C3565F" w14:textId="7E3B2C7A" w:rsidR="00B63238" w:rsidRPr="00574C13" w:rsidRDefault="00B63238" w:rsidP="00B63238">
            <w:pPr>
              <w:pStyle w:val="GlossEng"/>
            </w:pPr>
            <w:r>
              <w:t>first</w:t>
            </w:r>
          </w:p>
        </w:tc>
        <w:tc>
          <w:tcPr>
            <w:tcW w:w="968" w:type="dxa"/>
            <w:shd w:val="clear" w:color="auto" w:fill="auto"/>
          </w:tcPr>
          <w:p w14:paraId="3ED57E63" w14:textId="77777777" w:rsidR="00B63238" w:rsidRPr="00574C13" w:rsidRDefault="00B63238" w:rsidP="00B63238">
            <w:pPr>
              <w:pStyle w:val="GlossEng"/>
            </w:pPr>
            <w:r>
              <w:t>be.</w:t>
            </w:r>
            <w:r w:rsidRPr="00574C13">
              <w:t>patient</w:t>
            </w:r>
          </w:p>
        </w:tc>
        <w:tc>
          <w:tcPr>
            <w:tcW w:w="640" w:type="dxa"/>
            <w:shd w:val="clear" w:color="auto" w:fill="auto"/>
          </w:tcPr>
          <w:p w14:paraId="1F5E69D1" w14:textId="373A8A46" w:rsidR="00B63238" w:rsidRPr="00574C13" w:rsidRDefault="00B63238" w:rsidP="00B63238">
            <w:pPr>
              <w:pStyle w:val="GlossEng"/>
            </w:pPr>
            <w:r>
              <w:t>first</w:t>
            </w:r>
          </w:p>
        </w:tc>
      </w:tr>
    </w:tbl>
    <w:p w14:paraId="32A7F31C" w14:textId="3BE19856" w:rsidR="002649A3" w:rsidRPr="00F9554F" w:rsidRDefault="00B7093A" w:rsidP="002649A3">
      <w:pPr>
        <w:pStyle w:val="FreeTranslEng"/>
      </w:pPr>
      <w:r>
        <w:t>‘</w:t>
      </w:r>
      <w:r w:rsidR="002649A3">
        <w:t xml:space="preserve">be patient </w:t>
      </w:r>
      <w:r w:rsidR="002649A3" w:rsidRPr="00063691">
        <w:rPr>
          <w:rStyle w:val="ChBlueBold"/>
        </w:rPr>
        <w:t>for now</w:t>
      </w:r>
      <w:r w:rsidR="002649A3" w:rsidRPr="00063691">
        <w:t>!</w:t>
      </w:r>
      <w:r w:rsidR="002649A3">
        <w:t xml:space="preserve">, be patient </w:t>
      </w:r>
      <w:r w:rsidR="002649A3" w:rsidRPr="00063691">
        <w:rPr>
          <w:rStyle w:val="ChBlueBold"/>
        </w:rPr>
        <w:t>for now</w:t>
      </w:r>
      <w:r w:rsidR="002649A3" w:rsidRPr="00063691">
        <w:t>!</w:t>
      </w:r>
      <w:r>
        <w:t>’</w:t>
      </w:r>
      <w:r w:rsidR="002649A3">
        <w:t xml:space="preserve"> </w:t>
      </w:r>
      <w:r w:rsidR="002649A3" w:rsidRPr="00EF215A">
        <w:rPr>
          <w:rStyle w:val="ExampleSource"/>
        </w:rPr>
        <w:t>[080921-004b-Cv</w:t>
      </w:r>
      <w:r w:rsidR="00AF798A">
        <w:rPr>
          <w:rStyle w:val="ExampleSource"/>
        </w:rPr>
        <w:t>NP</w:t>
      </w:r>
      <w:r w:rsidR="002649A3" w:rsidRPr="00EF215A">
        <w:rPr>
          <w:rStyle w:val="ExampleSource"/>
        </w:rPr>
        <w:t>.0051]</w:t>
      </w:r>
    </w:p>
    <w:tbl>
      <w:tblPr>
        <w:tblW w:w="0" w:type="auto"/>
        <w:tblCellMar>
          <w:left w:w="42" w:type="dxa"/>
          <w:right w:w="42" w:type="dxa"/>
        </w:tblCellMar>
        <w:tblLook w:val="01E0" w:firstRow="1" w:lastRow="1" w:firstColumn="1" w:lastColumn="1" w:noHBand="0" w:noVBand="0"/>
      </w:tblPr>
      <w:tblGrid>
        <w:gridCol w:w="709"/>
        <w:gridCol w:w="471"/>
        <w:gridCol w:w="679"/>
        <w:gridCol w:w="673"/>
        <w:gridCol w:w="595"/>
      </w:tblGrid>
      <w:tr w:rsidR="00AC23C4" w:rsidRPr="005F3BBD" w14:paraId="0BB35B9C" w14:textId="77777777" w:rsidTr="00AC23C4">
        <w:tc>
          <w:tcPr>
            <w:tcW w:w="709" w:type="dxa"/>
            <w:shd w:val="clear" w:color="auto" w:fill="auto"/>
          </w:tcPr>
          <w:p w14:paraId="7026582E" w14:textId="77777777" w:rsidR="002649A3" w:rsidRPr="00CA4F22" w:rsidRDefault="002649A3" w:rsidP="002649A3">
            <w:pPr>
              <w:pStyle w:val="O0Nwnext"/>
            </w:pPr>
            <w:bookmarkStart w:id="5042" w:name="_Ref372459198"/>
            <w:r>
              <w:t>(</w:t>
            </w:r>
            <w:fldSimple w:instr=" SEQ ( \* ARABIC \s 1 ">
              <w:r w:rsidR="00154D81">
                <w:rPr>
                  <w:noProof/>
                </w:rPr>
                <w:t>60</w:t>
              </w:r>
            </w:fldSimple>
            <w:r>
              <w:t>)</w:t>
            </w:r>
            <w:bookmarkEnd w:id="5042"/>
          </w:p>
        </w:tc>
        <w:tc>
          <w:tcPr>
            <w:tcW w:w="471" w:type="dxa"/>
            <w:shd w:val="clear" w:color="auto" w:fill="auto"/>
          </w:tcPr>
          <w:p w14:paraId="0A11C2D8" w14:textId="77777777" w:rsidR="002649A3" w:rsidRDefault="002649A3" w:rsidP="002649A3">
            <w:pPr>
              <w:pStyle w:val="Text"/>
            </w:pPr>
            <w:r>
              <w:t>sa</w:t>
            </w:r>
          </w:p>
        </w:tc>
        <w:tc>
          <w:tcPr>
            <w:tcW w:w="679" w:type="dxa"/>
            <w:shd w:val="clear" w:color="auto" w:fill="auto"/>
          </w:tcPr>
          <w:p w14:paraId="666C7BC2" w14:textId="77777777" w:rsidR="002649A3" w:rsidRDefault="002649A3" w:rsidP="002649A3">
            <w:pPr>
              <w:pStyle w:val="Text"/>
            </w:pPr>
            <w:r>
              <w:t>blang,</w:t>
            </w:r>
          </w:p>
        </w:tc>
        <w:tc>
          <w:tcPr>
            <w:tcW w:w="673" w:type="dxa"/>
            <w:shd w:val="clear" w:color="auto" w:fill="auto"/>
          </w:tcPr>
          <w:p w14:paraId="6AD4B085" w14:textId="77777777" w:rsidR="002649A3" w:rsidRPr="00063691" w:rsidRDefault="002649A3" w:rsidP="002649A3">
            <w:pPr>
              <w:pStyle w:val="Text"/>
            </w:pPr>
            <w:r>
              <w:t>jalan</w:t>
            </w:r>
            <w:r w:rsidR="00BA5C1C">
              <w:t>g</w:t>
            </w:r>
          </w:p>
        </w:tc>
        <w:tc>
          <w:tcPr>
            <w:tcW w:w="595" w:type="dxa"/>
            <w:shd w:val="clear" w:color="auto" w:fill="auto"/>
          </w:tcPr>
          <w:p w14:paraId="7C84BF7F" w14:textId="77777777" w:rsidR="002649A3" w:rsidRPr="00574C13" w:rsidRDefault="002649A3" w:rsidP="002649A3">
            <w:pPr>
              <w:pStyle w:val="Text"/>
            </w:pPr>
            <w:r>
              <w:rPr>
                <w:rStyle w:val="ChBlueBold"/>
              </w:rPr>
              <w:t>saja</w:t>
            </w:r>
            <w:r w:rsidRPr="00B11ACC">
              <w:t>!</w:t>
            </w:r>
          </w:p>
        </w:tc>
      </w:tr>
      <w:tr w:rsidR="00AC23C4" w:rsidRPr="00AC23C4" w14:paraId="0122ED38" w14:textId="77777777" w:rsidTr="00AC23C4">
        <w:tc>
          <w:tcPr>
            <w:tcW w:w="709" w:type="dxa"/>
            <w:shd w:val="clear" w:color="auto" w:fill="auto"/>
          </w:tcPr>
          <w:p w14:paraId="7ACE1582" w14:textId="77777777" w:rsidR="002649A3" w:rsidRPr="00574C13" w:rsidRDefault="002649A3" w:rsidP="002649A3">
            <w:pPr>
              <w:pStyle w:val="GlossEng"/>
            </w:pPr>
          </w:p>
        </w:tc>
        <w:tc>
          <w:tcPr>
            <w:tcW w:w="471" w:type="dxa"/>
            <w:shd w:val="clear" w:color="auto" w:fill="auto"/>
          </w:tcPr>
          <w:p w14:paraId="4F1C1203" w14:textId="77777777" w:rsidR="002649A3" w:rsidRPr="0099608C" w:rsidRDefault="002649A3" w:rsidP="002649A3">
            <w:pPr>
              <w:pStyle w:val="GlossEng"/>
              <w:rPr>
                <w:rStyle w:val="ChSmallCaps"/>
              </w:rPr>
            </w:pPr>
            <w:r w:rsidRPr="0099608C">
              <w:rPr>
                <w:rStyle w:val="ChSmallCaps"/>
              </w:rPr>
              <w:t>1pl</w:t>
            </w:r>
          </w:p>
        </w:tc>
        <w:tc>
          <w:tcPr>
            <w:tcW w:w="679" w:type="dxa"/>
            <w:shd w:val="clear" w:color="auto" w:fill="auto"/>
          </w:tcPr>
          <w:p w14:paraId="02EBEB9D" w14:textId="77777777" w:rsidR="002649A3" w:rsidRDefault="002649A3" w:rsidP="002649A3">
            <w:pPr>
              <w:pStyle w:val="GlossEng"/>
            </w:pPr>
            <w:r>
              <w:t>say</w:t>
            </w:r>
          </w:p>
        </w:tc>
        <w:tc>
          <w:tcPr>
            <w:tcW w:w="673" w:type="dxa"/>
            <w:shd w:val="clear" w:color="auto" w:fill="auto"/>
          </w:tcPr>
          <w:p w14:paraId="2FBA9671" w14:textId="77777777" w:rsidR="002649A3" w:rsidRPr="00574C13" w:rsidRDefault="002649A3" w:rsidP="002649A3">
            <w:pPr>
              <w:pStyle w:val="GlossEng"/>
            </w:pPr>
            <w:r>
              <w:t>walk</w:t>
            </w:r>
          </w:p>
        </w:tc>
        <w:tc>
          <w:tcPr>
            <w:tcW w:w="595" w:type="dxa"/>
            <w:shd w:val="clear" w:color="auto" w:fill="auto"/>
          </w:tcPr>
          <w:p w14:paraId="242A2D92" w14:textId="77777777" w:rsidR="002649A3" w:rsidRPr="00574C13" w:rsidRDefault="002649A3" w:rsidP="002649A3">
            <w:pPr>
              <w:pStyle w:val="GlossEng"/>
            </w:pPr>
            <w:r>
              <w:t>just</w:t>
            </w:r>
          </w:p>
        </w:tc>
      </w:tr>
    </w:tbl>
    <w:p w14:paraId="33F33325" w14:textId="50354BBD" w:rsidR="002649A3" w:rsidRPr="00F9554F" w:rsidRDefault="00B7093A" w:rsidP="002649A3">
      <w:pPr>
        <w:pStyle w:val="FreeTranslEng"/>
      </w:pPr>
      <w:r>
        <w:t>‘</w:t>
      </w:r>
      <w:r w:rsidR="002649A3">
        <w:t xml:space="preserve">I said, </w:t>
      </w:r>
      <w:r>
        <w:t>‘</w:t>
      </w:r>
      <w:r w:rsidR="002649A3">
        <w:t xml:space="preserve">just </w:t>
      </w:r>
      <w:r w:rsidR="002649A3">
        <w:rPr>
          <w:rStyle w:val="ChBlueBold"/>
        </w:rPr>
        <w:t>walk</w:t>
      </w:r>
      <w:r w:rsidR="002649A3">
        <w:t>!</w:t>
      </w:r>
      <w:r>
        <w:t>’’</w:t>
      </w:r>
      <w:r w:rsidR="002649A3">
        <w:t xml:space="preserve"> </w:t>
      </w:r>
      <w:r w:rsidR="002649A3" w:rsidRPr="00A76B05">
        <w:rPr>
          <w:rStyle w:val="ExampleSource"/>
        </w:rPr>
        <w:t>[080917-008-NP.0117</w:t>
      </w:r>
      <w:r w:rsidR="002649A3" w:rsidRPr="0083015D">
        <w:rPr>
          <w:rStyle w:val="ExampleSource"/>
        </w:rPr>
        <w:t>]</w:t>
      </w:r>
    </w:p>
    <w:tbl>
      <w:tblPr>
        <w:tblW w:w="0" w:type="auto"/>
        <w:tblCellMar>
          <w:left w:w="42" w:type="dxa"/>
          <w:right w:w="42" w:type="dxa"/>
        </w:tblCellMar>
        <w:tblLook w:val="01E0" w:firstRow="1" w:lastRow="1" w:firstColumn="1" w:lastColumn="1" w:noHBand="0" w:noVBand="0"/>
      </w:tblPr>
      <w:tblGrid>
        <w:gridCol w:w="709"/>
        <w:gridCol w:w="489"/>
        <w:gridCol w:w="529"/>
        <w:gridCol w:w="595"/>
        <w:gridCol w:w="562"/>
        <w:gridCol w:w="1056"/>
        <w:gridCol w:w="462"/>
      </w:tblGrid>
      <w:tr w:rsidR="00AC23C4" w:rsidRPr="005F3BBD" w14:paraId="342CA832" w14:textId="77777777" w:rsidTr="00AC23C4">
        <w:tc>
          <w:tcPr>
            <w:tcW w:w="709" w:type="dxa"/>
            <w:shd w:val="clear" w:color="auto" w:fill="auto"/>
          </w:tcPr>
          <w:p w14:paraId="13FDD5F5" w14:textId="77777777" w:rsidR="002649A3" w:rsidRPr="00CA4F22" w:rsidRDefault="002649A3" w:rsidP="002649A3">
            <w:pPr>
              <w:pStyle w:val="O0Nwnext"/>
            </w:pPr>
            <w:bookmarkStart w:id="5043" w:name="_Ref363741832"/>
            <w:r>
              <w:t>(</w:t>
            </w:r>
            <w:fldSimple w:instr=" SEQ ( \* ARABIC \s 1 ">
              <w:r w:rsidR="00154D81">
                <w:rPr>
                  <w:noProof/>
                </w:rPr>
                <w:t>61</w:t>
              </w:r>
            </w:fldSimple>
            <w:r>
              <w:t>)</w:t>
            </w:r>
            <w:bookmarkEnd w:id="5043"/>
          </w:p>
        </w:tc>
        <w:tc>
          <w:tcPr>
            <w:tcW w:w="489" w:type="dxa"/>
            <w:shd w:val="clear" w:color="auto" w:fill="auto"/>
          </w:tcPr>
          <w:p w14:paraId="0C05C9DF" w14:textId="77777777" w:rsidR="002649A3" w:rsidRPr="00574C13" w:rsidRDefault="002649A3" w:rsidP="002649A3">
            <w:pPr>
              <w:pStyle w:val="Text"/>
            </w:pPr>
            <w:r w:rsidRPr="00574C13">
              <w:t>ko</w:t>
            </w:r>
          </w:p>
        </w:tc>
        <w:tc>
          <w:tcPr>
            <w:tcW w:w="529" w:type="dxa"/>
            <w:shd w:val="clear" w:color="auto" w:fill="auto"/>
          </w:tcPr>
          <w:p w14:paraId="551E3223" w14:textId="77777777" w:rsidR="002649A3" w:rsidRPr="00063691" w:rsidRDefault="002649A3" w:rsidP="002649A3">
            <w:pPr>
              <w:pStyle w:val="Text"/>
            </w:pPr>
            <w:r w:rsidRPr="00063691">
              <w:t>kasi</w:t>
            </w:r>
          </w:p>
        </w:tc>
        <w:tc>
          <w:tcPr>
            <w:tcW w:w="595" w:type="dxa"/>
            <w:shd w:val="clear" w:color="auto" w:fill="auto"/>
          </w:tcPr>
          <w:p w14:paraId="02763ACE" w14:textId="77777777" w:rsidR="002649A3" w:rsidRPr="00574C13" w:rsidRDefault="002649A3" w:rsidP="002649A3">
            <w:pPr>
              <w:pStyle w:val="Text"/>
            </w:pPr>
            <w:r w:rsidRPr="00574C13">
              <w:t>sama</w:t>
            </w:r>
          </w:p>
        </w:tc>
        <w:tc>
          <w:tcPr>
            <w:tcW w:w="562" w:type="dxa"/>
            <w:shd w:val="clear" w:color="auto" w:fill="auto"/>
          </w:tcPr>
          <w:p w14:paraId="0CBA909C" w14:textId="77777777" w:rsidR="002649A3" w:rsidRPr="00574C13" w:rsidRDefault="002649A3" w:rsidP="002649A3">
            <w:pPr>
              <w:pStyle w:val="Text"/>
            </w:pPr>
            <w:r w:rsidRPr="00574C13">
              <w:t>kaka</w:t>
            </w:r>
          </w:p>
        </w:tc>
        <w:tc>
          <w:tcPr>
            <w:tcW w:w="1056" w:type="dxa"/>
            <w:shd w:val="clear" w:color="auto" w:fill="auto"/>
          </w:tcPr>
          <w:p w14:paraId="6C4A64BF" w14:textId="77777777" w:rsidR="002649A3" w:rsidRPr="00574C13" w:rsidRDefault="002649A3" w:rsidP="002649A3">
            <w:pPr>
              <w:pStyle w:val="Text"/>
            </w:pPr>
            <w:r w:rsidRPr="00574C13">
              <w:t>mantri</w:t>
            </w:r>
          </w:p>
        </w:tc>
        <w:tc>
          <w:tcPr>
            <w:tcW w:w="462" w:type="dxa"/>
            <w:shd w:val="clear" w:color="auto" w:fill="auto"/>
          </w:tcPr>
          <w:p w14:paraId="7D07ED6F" w14:textId="77777777" w:rsidR="002649A3" w:rsidRPr="00574C13" w:rsidRDefault="002649A3" w:rsidP="002649A3">
            <w:pPr>
              <w:pStyle w:val="Text"/>
            </w:pPr>
            <w:r w:rsidRPr="00574C13">
              <w:rPr>
                <w:rStyle w:val="ChBlueBold"/>
              </w:rPr>
              <w:t>e</w:t>
            </w:r>
            <w:r w:rsidRPr="003431CF">
              <w:t>?</w:t>
            </w:r>
            <w:r>
              <w:t>!</w:t>
            </w:r>
          </w:p>
        </w:tc>
      </w:tr>
      <w:tr w:rsidR="00AC23C4" w:rsidRPr="00AC23C4" w14:paraId="44C5B169" w14:textId="77777777" w:rsidTr="00AC23C4">
        <w:tc>
          <w:tcPr>
            <w:tcW w:w="709" w:type="dxa"/>
            <w:shd w:val="clear" w:color="auto" w:fill="auto"/>
          </w:tcPr>
          <w:p w14:paraId="303D5D28" w14:textId="77777777" w:rsidR="002649A3" w:rsidRPr="00574C13" w:rsidRDefault="002649A3" w:rsidP="002649A3">
            <w:pPr>
              <w:pStyle w:val="GlossEng"/>
            </w:pPr>
          </w:p>
        </w:tc>
        <w:tc>
          <w:tcPr>
            <w:tcW w:w="489" w:type="dxa"/>
            <w:shd w:val="clear" w:color="auto" w:fill="auto"/>
          </w:tcPr>
          <w:p w14:paraId="3D2B9CF3" w14:textId="77777777" w:rsidR="002649A3" w:rsidRPr="0099608C" w:rsidRDefault="002649A3" w:rsidP="002649A3">
            <w:pPr>
              <w:pStyle w:val="GlossEng"/>
              <w:rPr>
                <w:rStyle w:val="ChSmallCaps"/>
              </w:rPr>
            </w:pPr>
            <w:r w:rsidRPr="0099608C">
              <w:rPr>
                <w:rStyle w:val="ChSmallCaps"/>
              </w:rPr>
              <w:t>2sg</w:t>
            </w:r>
          </w:p>
        </w:tc>
        <w:tc>
          <w:tcPr>
            <w:tcW w:w="529" w:type="dxa"/>
            <w:shd w:val="clear" w:color="auto" w:fill="auto"/>
          </w:tcPr>
          <w:p w14:paraId="4D30F2D0" w14:textId="77777777" w:rsidR="002649A3" w:rsidRPr="00574C13" w:rsidRDefault="002649A3" w:rsidP="002649A3">
            <w:pPr>
              <w:pStyle w:val="GlossEng"/>
            </w:pPr>
            <w:r w:rsidRPr="00574C13">
              <w:t>give</w:t>
            </w:r>
          </w:p>
        </w:tc>
        <w:tc>
          <w:tcPr>
            <w:tcW w:w="595" w:type="dxa"/>
            <w:shd w:val="clear" w:color="auto" w:fill="auto"/>
          </w:tcPr>
          <w:p w14:paraId="69DFFBEA" w14:textId="77777777" w:rsidR="002649A3" w:rsidRPr="00574C13" w:rsidRDefault="002649A3" w:rsidP="002649A3">
            <w:pPr>
              <w:pStyle w:val="GlossEng"/>
            </w:pPr>
            <w:r>
              <w:t>to</w:t>
            </w:r>
          </w:p>
        </w:tc>
        <w:tc>
          <w:tcPr>
            <w:tcW w:w="562" w:type="dxa"/>
            <w:shd w:val="clear" w:color="auto" w:fill="auto"/>
          </w:tcPr>
          <w:p w14:paraId="50D01E7E" w14:textId="77777777" w:rsidR="002649A3" w:rsidRPr="00574C13" w:rsidRDefault="002649A3" w:rsidP="002649A3">
            <w:pPr>
              <w:pStyle w:val="GlossEng"/>
            </w:pPr>
            <w:r w:rsidRPr="00574C13">
              <w:t>oSb</w:t>
            </w:r>
          </w:p>
        </w:tc>
        <w:tc>
          <w:tcPr>
            <w:tcW w:w="1056" w:type="dxa"/>
            <w:shd w:val="clear" w:color="auto" w:fill="auto"/>
          </w:tcPr>
          <w:p w14:paraId="5B2EA37C" w14:textId="77777777" w:rsidR="002649A3" w:rsidRPr="00574C13" w:rsidRDefault="002649A3" w:rsidP="002649A3">
            <w:pPr>
              <w:pStyle w:val="GlossEng"/>
            </w:pPr>
            <w:r w:rsidRPr="00574C13">
              <w:t>male.nurse</w:t>
            </w:r>
          </w:p>
        </w:tc>
        <w:tc>
          <w:tcPr>
            <w:tcW w:w="462" w:type="dxa"/>
            <w:shd w:val="clear" w:color="auto" w:fill="auto"/>
          </w:tcPr>
          <w:p w14:paraId="2742B27A" w14:textId="77777777" w:rsidR="002649A3" w:rsidRPr="00574C13" w:rsidRDefault="002649A3" w:rsidP="002649A3">
            <w:pPr>
              <w:pStyle w:val="GlossEng"/>
            </w:pPr>
            <w:r>
              <w:t>eh</w:t>
            </w:r>
          </w:p>
        </w:tc>
      </w:tr>
    </w:tbl>
    <w:p w14:paraId="6F33E0BC" w14:textId="25551F9C" w:rsidR="002649A3" w:rsidRDefault="00B7093A" w:rsidP="00CC43AF">
      <w:pPr>
        <w:pStyle w:val="FreeTranslEng15pt"/>
      </w:pPr>
      <w:r>
        <w:t>‘</w:t>
      </w:r>
      <w:r w:rsidR="002649A3">
        <w:t xml:space="preserve">give (the keys) to the male nurse, </w:t>
      </w:r>
      <w:r w:rsidR="002649A3" w:rsidRPr="00063691">
        <w:rPr>
          <w:rStyle w:val="ChBlueBold"/>
        </w:rPr>
        <w:t>eh</w:t>
      </w:r>
      <w:r w:rsidR="002649A3" w:rsidRPr="00BF058B">
        <w:t>?</w:t>
      </w:r>
      <w:r w:rsidR="002649A3">
        <w:t>!</w:t>
      </w:r>
      <w:r>
        <w:t>’</w:t>
      </w:r>
      <w:r w:rsidR="002649A3">
        <w:t xml:space="preserve"> </w:t>
      </w:r>
      <w:r w:rsidR="002649A3" w:rsidRPr="00EF215A">
        <w:rPr>
          <w:rStyle w:val="ExampleSource"/>
        </w:rPr>
        <w:t>[080922-010a-</w:t>
      </w:r>
      <w:r w:rsidR="00F00E41">
        <w:rPr>
          <w:rStyle w:val="ExampleSource"/>
        </w:rPr>
        <w:t>Cv</w:t>
      </w:r>
      <w:r w:rsidR="002649A3" w:rsidRPr="00EF215A">
        <w:rPr>
          <w:rStyle w:val="ExampleSource"/>
        </w:rPr>
        <w:t>NF.0167]</w:t>
      </w:r>
    </w:p>
    <w:p w14:paraId="34417319" w14:textId="77777777" w:rsidR="002649A3" w:rsidRDefault="002649A3" w:rsidP="002649A3">
      <w:pPr>
        <w:pStyle w:val="Heading3"/>
      </w:pPr>
      <w:bookmarkStart w:id="5044" w:name="_Ref363821876"/>
      <w:bookmarkStart w:id="5045" w:name="_Toc440455744"/>
      <w:r>
        <w:t>Permissions and obligations</w:t>
      </w:r>
      <w:bookmarkEnd w:id="5044"/>
      <w:bookmarkEnd w:id="5045"/>
    </w:p>
    <w:p w14:paraId="4DE96803" w14:textId="7110BB84" w:rsidR="002649A3" w:rsidRDefault="00B30F94" w:rsidP="0089723E">
      <w:pPr>
        <w:pStyle w:val="Body0000after"/>
      </w:pPr>
      <w:r>
        <w:t xml:space="preserve">Papuan Malay permissions </w:t>
      </w:r>
      <w:r w:rsidR="002649A3">
        <w:t xml:space="preserve">are expressed with the auxiliary verb </w:t>
      </w:r>
      <w:r w:rsidR="002649A3" w:rsidRPr="0026506F">
        <w:rPr>
          <w:rStyle w:val="ChItalBold"/>
        </w:rPr>
        <w:t>bole</w:t>
      </w:r>
      <w:r w:rsidR="002649A3">
        <w:t xml:space="preserve"> </w:t>
      </w:r>
      <w:r w:rsidR="00B7093A">
        <w:t>‘</w:t>
      </w:r>
      <w:r w:rsidR="002649A3">
        <w:t>may</w:t>
      </w:r>
      <w:r w:rsidR="00B7093A">
        <w:t>’</w:t>
      </w:r>
      <w:r w:rsidR="002649A3">
        <w:t xml:space="preserve">, as illustrated in </w:t>
      </w:r>
      <w:r w:rsidR="002649A3">
        <w:fldChar w:fldCharType="begin"/>
      </w:r>
      <w:r w:rsidR="002649A3">
        <w:instrText xml:space="preserve"> REF _Ref363809496 \h </w:instrText>
      </w:r>
      <w:r w:rsidR="002649A3">
        <w:fldChar w:fldCharType="separate"/>
      </w:r>
      <w:r w:rsidR="00154D81" w:rsidRPr="007A0BC8">
        <w:t>(</w:t>
      </w:r>
      <w:r w:rsidR="00154D81">
        <w:rPr>
          <w:noProof/>
        </w:rPr>
        <w:t>62</w:t>
      </w:r>
      <w:r w:rsidR="00154D81" w:rsidRPr="007A0BC8">
        <w:t>)</w:t>
      </w:r>
      <w:r w:rsidR="002649A3">
        <w:fldChar w:fldCharType="end"/>
      </w:r>
      <w:r w:rsidR="002649A3">
        <w:t xml:space="preserve"> to </w:t>
      </w:r>
      <w:r w:rsidR="002649A3">
        <w:fldChar w:fldCharType="begin"/>
      </w:r>
      <w:r w:rsidR="002649A3">
        <w:instrText xml:space="preserve"> REF _Ref351225332 \h </w:instrText>
      </w:r>
      <w:r w:rsidR="002649A3">
        <w:fldChar w:fldCharType="separate"/>
      </w:r>
      <w:r w:rsidR="00154D81" w:rsidRPr="007A0BC8">
        <w:t>(</w:t>
      </w:r>
      <w:r w:rsidR="00154D81">
        <w:rPr>
          <w:noProof/>
        </w:rPr>
        <w:t>65</w:t>
      </w:r>
      <w:r w:rsidR="00154D81" w:rsidRPr="007A0BC8">
        <w:t>)</w:t>
      </w:r>
      <w:r w:rsidR="002649A3">
        <w:fldChar w:fldCharType="end"/>
      </w:r>
      <w:r w:rsidR="002649A3">
        <w:t xml:space="preserve">, while obligations are formed with the auxiliary verb </w:t>
      </w:r>
      <w:r w:rsidR="002649A3" w:rsidRPr="004555E8">
        <w:rPr>
          <w:rStyle w:val="ChItalBold"/>
        </w:rPr>
        <w:t>harus</w:t>
      </w:r>
      <w:r w:rsidR="002649A3">
        <w:t xml:space="preserve"> </w:t>
      </w:r>
      <w:r w:rsidR="00B7093A">
        <w:t>‘</w:t>
      </w:r>
      <w:r w:rsidR="002649A3">
        <w:t>have to</w:t>
      </w:r>
      <w:r w:rsidR="00B7093A">
        <w:t>’</w:t>
      </w:r>
      <w:r w:rsidR="002649A3">
        <w:t xml:space="preserve">, as shown in </w:t>
      </w:r>
      <w:r w:rsidR="002649A3">
        <w:fldChar w:fldCharType="begin"/>
      </w:r>
      <w:r w:rsidR="002649A3">
        <w:instrText xml:space="preserve"> REF _Ref363805642 \h </w:instrText>
      </w:r>
      <w:r w:rsidR="002649A3">
        <w:fldChar w:fldCharType="separate"/>
      </w:r>
      <w:r w:rsidR="00154D81">
        <w:t>(</w:t>
      </w:r>
      <w:r w:rsidR="00154D81">
        <w:rPr>
          <w:noProof/>
        </w:rPr>
        <w:t>66</w:t>
      </w:r>
      <w:r w:rsidR="00154D81">
        <w:t>)</w:t>
      </w:r>
      <w:r w:rsidR="002649A3">
        <w:fldChar w:fldCharType="end"/>
      </w:r>
      <w:r w:rsidR="002649A3">
        <w:t xml:space="preserve"> and </w:t>
      </w:r>
      <w:r w:rsidR="002649A3">
        <w:fldChar w:fldCharType="begin"/>
      </w:r>
      <w:r w:rsidR="002649A3">
        <w:instrText xml:space="preserve"> REF _Ref363805644 \h </w:instrText>
      </w:r>
      <w:r w:rsidR="002649A3">
        <w:fldChar w:fldCharType="separate"/>
      </w:r>
      <w:r w:rsidR="00154D81">
        <w:t>(</w:t>
      </w:r>
      <w:r w:rsidR="00154D81">
        <w:rPr>
          <w:noProof/>
        </w:rPr>
        <w:t>67</w:t>
      </w:r>
      <w:r w:rsidR="00154D81">
        <w:t>)</w:t>
      </w:r>
      <w:r w:rsidR="002649A3">
        <w:fldChar w:fldCharType="end"/>
      </w:r>
      <w:r w:rsidR="002649A3">
        <w:t>.</w:t>
      </w:r>
    </w:p>
    <w:p w14:paraId="0E482471" w14:textId="2EBD26E6" w:rsidR="002649A3" w:rsidRDefault="002649A3" w:rsidP="0089723E">
      <w:pPr>
        <w:pStyle w:val="Body0505after"/>
      </w:pPr>
      <w:r>
        <w:t xml:space="preserve">Permission-marking </w:t>
      </w:r>
      <w:r>
        <w:rPr>
          <w:rStyle w:val="ChItalBold"/>
        </w:rPr>
        <w:t>bole</w:t>
      </w:r>
      <w:r>
        <w:t xml:space="preserve"> </w:t>
      </w:r>
      <w:r w:rsidR="00B7093A">
        <w:t>‘</w:t>
      </w:r>
      <w:r>
        <w:t>may</w:t>
      </w:r>
      <w:r w:rsidR="00B7093A">
        <w:t>’</w:t>
      </w:r>
      <w:r>
        <w:t xml:space="preserve"> most often occurs in single-word clauses, following a clause which depicts the permitted event or state, as in </w:t>
      </w:r>
      <w:r>
        <w:fldChar w:fldCharType="begin"/>
      </w:r>
      <w:r>
        <w:instrText xml:space="preserve"> REF _Ref363809496 \h </w:instrText>
      </w:r>
      <w:r>
        <w:fldChar w:fldCharType="separate"/>
      </w:r>
      <w:r w:rsidR="00154D81" w:rsidRPr="007A0BC8">
        <w:t>(</w:t>
      </w:r>
      <w:r w:rsidR="00154D81">
        <w:rPr>
          <w:noProof/>
        </w:rPr>
        <w:t>62</w:t>
      </w:r>
      <w:r w:rsidR="00154D81" w:rsidRPr="007A0BC8">
        <w:t>)</w:t>
      </w:r>
      <w:r>
        <w:fldChar w:fldCharType="end"/>
      </w:r>
      <w:r>
        <w:t xml:space="preserve"> or </w:t>
      </w:r>
      <w:r>
        <w:fldChar w:fldCharType="begin"/>
      </w:r>
      <w:r>
        <w:instrText xml:space="preserve"> REF _Ref363809494 \h </w:instrText>
      </w:r>
      <w:r>
        <w:fldChar w:fldCharType="separate"/>
      </w:r>
      <w:r w:rsidR="00154D81" w:rsidRPr="007A0BC8">
        <w:t>(</w:t>
      </w:r>
      <w:r w:rsidR="00154D81">
        <w:rPr>
          <w:noProof/>
        </w:rPr>
        <w:t>63</w:t>
      </w:r>
      <w:r w:rsidR="00154D81" w:rsidRPr="007A0BC8">
        <w:t>)</w:t>
      </w:r>
      <w:r>
        <w:fldChar w:fldCharType="end"/>
      </w:r>
      <w:r>
        <w:t xml:space="preserve">. Less often, </w:t>
      </w:r>
      <w:r>
        <w:rPr>
          <w:rStyle w:val="ChItalBold"/>
        </w:rPr>
        <w:t>bole</w:t>
      </w:r>
      <w:r>
        <w:t xml:space="preserve"> </w:t>
      </w:r>
      <w:r w:rsidR="00B7093A">
        <w:t>‘</w:t>
      </w:r>
      <w:r>
        <w:t>may</w:t>
      </w:r>
      <w:r w:rsidR="00B7093A">
        <w:t>’</w:t>
      </w:r>
      <w:r>
        <w:t xml:space="preserve"> occurs between the subject and the predicate, as in </w:t>
      </w:r>
      <w:r>
        <w:fldChar w:fldCharType="begin"/>
      </w:r>
      <w:r>
        <w:instrText xml:space="preserve"> REF _Ref363809497 \h </w:instrText>
      </w:r>
      <w:r>
        <w:fldChar w:fldCharType="separate"/>
      </w:r>
      <w:r w:rsidR="00154D81" w:rsidRPr="007A0BC8">
        <w:t>(</w:t>
      </w:r>
      <w:r w:rsidR="00154D81">
        <w:rPr>
          <w:noProof/>
        </w:rPr>
        <w:t>64</w:t>
      </w:r>
      <w:r w:rsidR="00154D81" w:rsidRPr="007A0BC8">
        <w:t>)</w:t>
      </w:r>
      <w:r>
        <w:fldChar w:fldCharType="end"/>
      </w:r>
      <w:r>
        <w:t xml:space="preserve">. Only rarely, </w:t>
      </w:r>
      <w:r>
        <w:rPr>
          <w:rStyle w:val="ChItalBold"/>
        </w:rPr>
        <w:t>bole</w:t>
      </w:r>
      <w:r>
        <w:t xml:space="preserve"> </w:t>
      </w:r>
      <w:r w:rsidR="00B7093A">
        <w:t>‘</w:t>
      </w:r>
      <w:r>
        <w:t>may</w:t>
      </w:r>
      <w:r w:rsidR="00B7093A">
        <w:t>’</w:t>
      </w:r>
      <w:r>
        <w:t xml:space="preserve"> occurs clause-initially, where it has scope over the entire clause, as </w:t>
      </w:r>
      <w:r>
        <w:fldChar w:fldCharType="begin"/>
      </w:r>
      <w:r>
        <w:instrText xml:space="preserve"> REF _Ref351225332 \h </w:instrText>
      </w:r>
      <w:r>
        <w:fldChar w:fldCharType="separate"/>
      </w:r>
      <w:r w:rsidR="00154D81" w:rsidRPr="007A0BC8">
        <w:t>(</w:t>
      </w:r>
      <w:r w:rsidR="00154D81">
        <w:rPr>
          <w:noProof/>
        </w:rPr>
        <w:t>65</w:t>
      </w:r>
      <w:r w:rsidR="00154D81" w:rsidRPr="007A0BC8">
        <w:t>)</w:t>
      </w:r>
      <w:r>
        <w:fldChar w:fldCharType="end"/>
      </w:r>
      <w:r>
        <w:t>.</w:t>
      </w:r>
    </w:p>
    <w:p w14:paraId="00AAC55E" w14:textId="0FF9785F" w:rsidR="002649A3" w:rsidRDefault="002649A3" w:rsidP="002649A3">
      <w:pPr>
        <w:pStyle w:val="ExampleTitle"/>
      </w:pPr>
      <w:r>
        <w:t xml:space="preserve">Permissions with </w:t>
      </w:r>
      <w:r w:rsidRPr="0026506F">
        <w:rPr>
          <w:rStyle w:val="ChItalBold"/>
        </w:rPr>
        <w:t>bole</w:t>
      </w:r>
      <w:r>
        <w:t xml:space="preserve"> </w:t>
      </w:r>
      <w:r w:rsidR="00B7093A">
        <w:t>‘</w:t>
      </w:r>
      <w:r>
        <w:t>may</w:t>
      </w:r>
      <w:r w:rsidR="00B7093A">
        <w:t>’</w:t>
      </w:r>
    </w:p>
    <w:tbl>
      <w:tblPr>
        <w:tblW w:w="3757" w:type="dxa"/>
        <w:tblCellMar>
          <w:left w:w="42" w:type="dxa"/>
          <w:right w:w="42" w:type="dxa"/>
        </w:tblCellMar>
        <w:tblLook w:val="01E0" w:firstRow="1" w:lastRow="1" w:firstColumn="1" w:lastColumn="1" w:noHBand="0" w:noVBand="0"/>
      </w:tblPr>
      <w:tblGrid>
        <w:gridCol w:w="709"/>
        <w:gridCol w:w="629"/>
        <w:gridCol w:w="573"/>
        <w:gridCol w:w="984"/>
        <w:gridCol w:w="862"/>
      </w:tblGrid>
      <w:tr w:rsidR="00AC23C4" w:rsidRPr="005F3BBD" w14:paraId="46F77D49" w14:textId="77777777" w:rsidTr="00AC23C4">
        <w:tc>
          <w:tcPr>
            <w:tcW w:w="709" w:type="dxa"/>
            <w:shd w:val="clear" w:color="auto" w:fill="auto"/>
          </w:tcPr>
          <w:p w14:paraId="3262511C" w14:textId="77777777" w:rsidR="002649A3" w:rsidRPr="00977318" w:rsidRDefault="002649A3" w:rsidP="002649A3">
            <w:pPr>
              <w:pStyle w:val="O0Nwnext"/>
            </w:pPr>
            <w:bookmarkStart w:id="5046" w:name="_Ref363809496"/>
            <w:r w:rsidRPr="007A0BC8">
              <w:t>(</w:t>
            </w:r>
            <w:fldSimple w:instr=" SEQ ( \* ARABIC \s 1 ">
              <w:r w:rsidR="00154D81">
                <w:rPr>
                  <w:noProof/>
                </w:rPr>
                <w:t>62</w:t>
              </w:r>
            </w:fldSimple>
            <w:r w:rsidRPr="007A0BC8">
              <w:t>)</w:t>
            </w:r>
            <w:bookmarkEnd w:id="5046"/>
          </w:p>
        </w:tc>
        <w:tc>
          <w:tcPr>
            <w:tcW w:w="629" w:type="dxa"/>
            <w:shd w:val="clear" w:color="auto" w:fill="auto"/>
          </w:tcPr>
          <w:p w14:paraId="00CE6E3A" w14:textId="77777777" w:rsidR="002649A3" w:rsidRPr="00BA7976" w:rsidRDefault="002649A3" w:rsidP="002649A3">
            <w:pPr>
              <w:pStyle w:val="Text"/>
            </w:pPr>
            <w:r w:rsidRPr="00BA7976">
              <w:t>kamu</w:t>
            </w:r>
          </w:p>
        </w:tc>
        <w:tc>
          <w:tcPr>
            <w:tcW w:w="573" w:type="dxa"/>
            <w:shd w:val="clear" w:color="auto" w:fill="auto"/>
          </w:tcPr>
          <w:p w14:paraId="0A6757E4" w14:textId="77777777" w:rsidR="002649A3" w:rsidRPr="00BA7976" w:rsidRDefault="002649A3" w:rsidP="002649A3">
            <w:pPr>
              <w:pStyle w:val="Text"/>
            </w:pPr>
            <w:r w:rsidRPr="00BA7976">
              <w:t>mo</w:t>
            </w:r>
          </w:p>
        </w:tc>
        <w:tc>
          <w:tcPr>
            <w:tcW w:w="984" w:type="dxa"/>
            <w:shd w:val="clear" w:color="auto" w:fill="auto"/>
          </w:tcPr>
          <w:p w14:paraId="39A37320" w14:textId="77777777" w:rsidR="002649A3" w:rsidRPr="00BA7976" w:rsidRDefault="002649A3" w:rsidP="002649A3">
            <w:pPr>
              <w:pStyle w:val="Text"/>
            </w:pPr>
            <w:r w:rsidRPr="00BA7976">
              <w:t>pacar</w:t>
            </w:r>
            <w:r>
              <w:t>,</w:t>
            </w:r>
          </w:p>
        </w:tc>
        <w:tc>
          <w:tcPr>
            <w:tcW w:w="862" w:type="dxa"/>
            <w:shd w:val="clear" w:color="auto" w:fill="auto"/>
          </w:tcPr>
          <w:p w14:paraId="4E845D2E" w14:textId="77777777" w:rsidR="002649A3" w:rsidRPr="00EF4EEA" w:rsidRDefault="002649A3" w:rsidP="002649A3">
            <w:pPr>
              <w:pStyle w:val="Text"/>
              <w:rPr>
                <w:rStyle w:val="ChBlueBold"/>
              </w:rPr>
            </w:pPr>
            <w:r w:rsidRPr="00EF4EEA">
              <w:rPr>
                <w:rStyle w:val="ChBlueBold"/>
              </w:rPr>
              <w:t>bole</w:t>
            </w:r>
          </w:p>
        </w:tc>
      </w:tr>
      <w:tr w:rsidR="00AC23C4" w:rsidRPr="00AC23C4" w14:paraId="2247FFDB" w14:textId="77777777" w:rsidTr="00AC23C4">
        <w:tc>
          <w:tcPr>
            <w:tcW w:w="709" w:type="dxa"/>
            <w:shd w:val="clear" w:color="auto" w:fill="auto"/>
          </w:tcPr>
          <w:p w14:paraId="1F8E2F9D" w14:textId="77777777" w:rsidR="002649A3" w:rsidRPr="00BA7976" w:rsidRDefault="002649A3" w:rsidP="002649A3">
            <w:pPr>
              <w:pStyle w:val="GlossEng"/>
            </w:pPr>
          </w:p>
        </w:tc>
        <w:tc>
          <w:tcPr>
            <w:tcW w:w="629" w:type="dxa"/>
            <w:shd w:val="clear" w:color="auto" w:fill="auto"/>
          </w:tcPr>
          <w:p w14:paraId="2CC56890" w14:textId="77777777" w:rsidR="002649A3" w:rsidRPr="0099608C" w:rsidRDefault="002649A3" w:rsidP="002649A3">
            <w:pPr>
              <w:pStyle w:val="GlossEng"/>
              <w:rPr>
                <w:rStyle w:val="ChSmallCaps"/>
              </w:rPr>
            </w:pPr>
            <w:r w:rsidRPr="0099608C">
              <w:rPr>
                <w:rStyle w:val="ChSmallCaps"/>
              </w:rPr>
              <w:t>2pl</w:t>
            </w:r>
          </w:p>
        </w:tc>
        <w:tc>
          <w:tcPr>
            <w:tcW w:w="573" w:type="dxa"/>
            <w:shd w:val="clear" w:color="auto" w:fill="auto"/>
          </w:tcPr>
          <w:p w14:paraId="2C491D94" w14:textId="77777777" w:rsidR="002649A3" w:rsidRPr="00BA7976" w:rsidRDefault="002649A3" w:rsidP="002649A3">
            <w:pPr>
              <w:pStyle w:val="GlossEng"/>
            </w:pPr>
            <w:r w:rsidRPr="00BA7976">
              <w:t>want</w:t>
            </w:r>
          </w:p>
        </w:tc>
        <w:tc>
          <w:tcPr>
            <w:tcW w:w="984" w:type="dxa"/>
            <w:shd w:val="clear" w:color="auto" w:fill="auto"/>
          </w:tcPr>
          <w:p w14:paraId="0C007243" w14:textId="77777777" w:rsidR="002649A3" w:rsidRPr="00BA7976" w:rsidRDefault="00DA27E8" w:rsidP="002649A3">
            <w:pPr>
              <w:pStyle w:val="GlossEng"/>
            </w:pPr>
            <w:r>
              <w:t>date/lover</w:t>
            </w:r>
          </w:p>
        </w:tc>
        <w:tc>
          <w:tcPr>
            <w:tcW w:w="862" w:type="dxa"/>
            <w:shd w:val="clear" w:color="auto" w:fill="auto"/>
          </w:tcPr>
          <w:p w14:paraId="082C305C" w14:textId="77777777" w:rsidR="002649A3" w:rsidRPr="00BA7976" w:rsidRDefault="00BF058B" w:rsidP="002649A3">
            <w:pPr>
              <w:pStyle w:val="GlossEng"/>
            </w:pPr>
            <w:r>
              <w:t>may</w:t>
            </w:r>
          </w:p>
        </w:tc>
      </w:tr>
    </w:tbl>
    <w:p w14:paraId="3F2F4482" w14:textId="391E6658" w:rsidR="002649A3" w:rsidRDefault="002649A3" w:rsidP="002649A3">
      <w:pPr>
        <w:pStyle w:val="FreeTranslEng"/>
      </w:pPr>
      <w:r>
        <w:t xml:space="preserve">[Addressing teenagers:] </w:t>
      </w:r>
      <w:r w:rsidR="00B7093A">
        <w:t>‘</w:t>
      </w:r>
      <w:r>
        <w:t xml:space="preserve">(if) you want to date (someone) you </w:t>
      </w:r>
      <w:r w:rsidRPr="00EF4EEA">
        <w:rPr>
          <w:rStyle w:val="ChBlueBold"/>
        </w:rPr>
        <w:t>may / are allowed to</w:t>
      </w:r>
      <w:r>
        <w:t xml:space="preserve"> (do so)</w:t>
      </w:r>
      <w:r w:rsidR="00B7093A">
        <w:t>’</w:t>
      </w:r>
      <w:r>
        <w:t xml:space="preserve"> </w:t>
      </w:r>
      <w:r w:rsidRPr="008253BB">
        <w:rPr>
          <w:rStyle w:val="ExampleSource"/>
        </w:rPr>
        <w:t>[081011-023-Cv.0269]</w:t>
      </w:r>
    </w:p>
    <w:tbl>
      <w:tblPr>
        <w:tblW w:w="0" w:type="auto"/>
        <w:tblCellMar>
          <w:left w:w="42" w:type="dxa"/>
          <w:right w:w="42" w:type="dxa"/>
        </w:tblCellMar>
        <w:tblLook w:val="01E0" w:firstRow="1" w:lastRow="1" w:firstColumn="1" w:lastColumn="1" w:noHBand="0" w:noVBand="0"/>
      </w:tblPr>
      <w:tblGrid>
        <w:gridCol w:w="709"/>
        <w:gridCol w:w="489"/>
        <w:gridCol w:w="873"/>
        <w:gridCol w:w="573"/>
        <w:gridCol w:w="1068"/>
        <w:gridCol w:w="540"/>
      </w:tblGrid>
      <w:tr w:rsidR="00AC23C4" w:rsidRPr="005F3BBD" w14:paraId="76EDEBFF" w14:textId="77777777" w:rsidTr="00AC23C4">
        <w:tc>
          <w:tcPr>
            <w:tcW w:w="709" w:type="dxa"/>
            <w:shd w:val="clear" w:color="auto" w:fill="auto"/>
          </w:tcPr>
          <w:p w14:paraId="136401CD" w14:textId="77777777" w:rsidR="002649A3" w:rsidRPr="00977318" w:rsidRDefault="002649A3" w:rsidP="002649A3">
            <w:pPr>
              <w:pStyle w:val="O0Nwnext"/>
            </w:pPr>
            <w:bookmarkStart w:id="5047" w:name="_Ref363809494"/>
            <w:r w:rsidRPr="007A0BC8">
              <w:t>(</w:t>
            </w:r>
            <w:fldSimple w:instr=" SEQ ( \* ARABIC \s 1 ">
              <w:r w:rsidR="00154D81">
                <w:rPr>
                  <w:noProof/>
                </w:rPr>
                <w:t>63</w:t>
              </w:r>
            </w:fldSimple>
            <w:r w:rsidRPr="007A0BC8">
              <w:t>)</w:t>
            </w:r>
            <w:bookmarkEnd w:id="5047"/>
          </w:p>
        </w:tc>
        <w:tc>
          <w:tcPr>
            <w:tcW w:w="489" w:type="dxa"/>
            <w:shd w:val="clear" w:color="auto" w:fill="auto"/>
          </w:tcPr>
          <w:p w14:paraId="7EA5CF64" w14:textId="77777777" w:rsidR="002649A3" w:rsidRPr="00532E9B" w:rsidRDefault="002649A3" w:rsidP="002649A3">
            <w:pPr>
              <w:pStyle w:val="Text"/>
            </w:pPr>
            <w:r w:rsidRPr="00532E9B">
              <w:t>ko</w:t>
            </w:r>
          </w:p>
        </w:tc>
        <w:tc>
          <w:tcPr>
            <w:tcW w:w="873" w:type="dxa"/>
            <w:shd w:val="clear" w:color="auto" w:fill="auto"/>
          </w:tcPr>
          <w:p w14:paraId="3A1218D4" w14:textId="77777777" w:rsidR="002649A3" w:rsidRPr="00532E9B" w:rsidRDefault="002649A3" w:rsidP="002649A3">
            <w:pPr>
              <w:pStyle w:val="Text"/>
            </w:pPr>
            <w:r w:rsidRPr="00532E9B">
              <w:t>mancing</w:t>
            </w:r>
          </w:p>
        </w:tc>
        <w:tc>
          <w:tcPr>
            <w:tcW w:w="573" w:type="dxa"/>
            <w:shd w:val="clear" w:color="auto" w:fill="auto"/>
          </w:tcPr>
          <w:p w14:paraId="634F4D43" w14:textId="77777777" w:rsidR="002649A3" w:rsidRPr="00532E9B" w:rsidRDefault="002649A3" w:rsidP="002649A3">
            <w:pPr>
              <w:pStyle w:val="Text"/>
            </w:pPr>
            <w:r w:rsidRPr="00532E9B">
              <w:t>dari</w:t>
            </w:r>
          </w:p>
        </w:tc>
        <w:tc>
          <w:tcPr>
            <w:tcW w:w="1068" w:type="dxa"/>
            <w:shd w:val="clear" w:color="auto" w:fill="auto"/>
          </w:tcPr>
          <w:p w14:paraId="7453F1C8" w14:textId="77777777" w:rsidR="002649A3" w:rsidRPr="00532E9B" w:rsidRDefault="002649A3" w:rsidP="002649A3">
            <w:pPr>
              <w:pStyle w:val="Text"/>
            </w:pPr>
            <w:r w:rsidRPr="00532E9B">
              <w:t>jembatan</w:t>
            </w:r>
            <w:r w:rsidR="00BA5C1C">
              <w:t>g</w:t>
            </w:r>
            <w:r>
              <w:t>,</w:t>
            </w:r>
          </w:p>
        </w:tc>
        <w:tc>
          <w:tcPr>
            <w:tcW w:w="540" w:type="dxa"/>
            <w:shd w:val="clear" w:color="auto" w:fill="auto"/>
          </w:tcPr>
          <w:p w14:paraId="536F7BD1" w14:textId="77777777" w:rsidR="002649A3" w:rsidRPr="00532E9B" w:rsidRDefault="002649A3" w:rsidP="002649A3">
            <w:pPr>
              <w:pStyle w:val="Text"/>
            </w:pPr>
            <w:r w:rsidRPr="00532E9B">
              <w:rPr>
                <w:rStyle w:val="ChBlueBold"/>
              </w:rPr>
              <w:t>bole</w:t>
            </w:r>
          </w:p>
        </w:tc>
      </w:tr>
      <w:tr w:rsidR="00AC23C4" w:rsidRPr="00AC23C4" w14:paraId="2CECE1F7" w14:textId="77777777" w:rsidTr="00AC23C4">
        <w:tc>
          <w:tcPr>
            <w:tcW w:w="709" w:type="dxa"/>
            <w:shd w:val="clear" w:color="auto" w:fill="auto"/>
          </w:tcPr>
          <w:p w14:paraId="20838522" w14:textId="77777777" w:rsidR="002649A3" w:rsidRPr="00532E9B" w:rsidRDefault="002649A3" w:rsidP="002649A3">
            <w:pPr>
              <w:pStyle w:val="GlossEng"/>
            </w:pPr>
          </w:p>
        </w:tc>
        <w:tc>
          <w:tcPr>
            <w:tcW w:w="489" w:type="dxa"/>
            <w:shd w:val="clear" w:color="auto" w:fill="auto"/>
          </w:tcPr>
          <w:p w14:paraId="7097279D" w14:textId="77777777" w:rsidR="002649A3" w:rsidRPr="0099608C" w:rsidRDefault="002649A3" w:rsidP="002649A3">
            <w:pPr>
              <w:pStyle w:val="GlossEng"/>
              <w:rPr>
                <w:rStyle w:val="ChSmallCaps"/>
              </w:rPr>
            </w:pPr>
            <w:r w:rsidRPr="0099608C">
              <w:rPr>
                <w:rStyle w:val="ChSmallCaps"/>
              </w:rPr>
              <w:t>2sg</w:t>
            </w:r>
          </w:p>
        </w:tc>
        <w:tc>
          <w:tcPr>
            <w:tcW w:w="873" w:type="dxa"/>
            <w:shd w:val="clear" w:color="auto" w:fill="auto"/>
          </w:tcPr>
          <w:p w14:paraId="71D7B010" w14:textId="77777777" w:rsidR="002649A3" w:rsidRPr="00532E9B" w:rsidRDefault="002649A3" w:rsidP="002649A3">
            <w:pPr>
              <w:pStyle w:val="GlossEng"/>
            </w:pPr>
            <w:r w:rsidRPr="00532E9B">
              <w:t>fish</w:t>
            </w:r>
          </w:p>
        </w:tc>
        <w:tc>
          <w:tcPr>
            <w:tcW w:w="573" w:type="dxa"/>
            <w:shd w:val="clear" w:color="auto" w:fill="auto"/>
          </w:tcPr>
          <w:p w14:paraId="7A8A43BB" w14:textId="77777777" w:rsidR="002649A3" w:rsidRPr="00532E9B" w:rsidRDefault="002649A3" w:rsidP="002649A3">
            <w:pPr>
              <w:pStyle w:val="GlossEng"/>
            </w:pPr>
            <w:r w:rsidRPr="00532E9B">
              <w:t>from</w:t>
            </w:r>
          </w:p>
        </w:tc>
        <w:tc>
          <w:tcPr>
            <w:tcW w:w="1068" w:type="dxa"/>
            <w:shd w:val="clear" w:color="auto" w:fill="auto"/>
          </w:tcPr>
          <w:p w14:paraId="255548C2" w14:textId="77777777" w:rsidR="002649A3" w:rsidRPr="00532E9B" w:rsidRDefault="002649A3" w:rsidP="002649A3">
            <w:pPr>
              <w:pStyle w:val="GlossEng"/>
            </w:pPr>
            <w:r w:rsidRPr="00532E9B">
              <w:t>bridge</w:t>
            </w:r>
          </w:p>
        </w:tc>
        <w:tc>
          <w:tcPr>
            <w:tcW w:w="540" w:type="dxa"/>
            <w:shd w:val="clear" w:color="auto" w:fill="auto"/>
          </w:tcPr>
          <w:p w14:paraId="53D4FCA3" w14:textId="77777777" w:rsidR="002649A3" w:rsidRPr="00532E9B" w:rsidRDefault="002649A3" w:rsidP="002649A3">
            <w:pPr>
              <w:pStyle w:val="GlossEng"/>
            </w:pPr>
            <w:r w:rsidRPr="00532E9B">
              <w:t>may</w:t>
            </w:r>
          </w:p>
        </w:tc>
      </w:tr>
    </w:tbl>
    <w:p w14:paraId="16A59806" w14:textId="449A9514" w:rsidR="002649A3" w:rsidRDefault="002649A3" w:rsidP="002649A3">
      <w:pPr>
        <w:pStyle w:val="FreeTranslEng"/>
      </w:pPr>
      <w:r>
        <w:t xml:space="preserve">[Addressing her son:] </w:t>
      </w:r>
      <w:r w:rsidR="00B7093A">
        <w:t>‘</w:t>
      </w:r>
      <w:r>
        <w:t>(if) you</w:t>
      </w:r>
      <w:r w:rsidR="00B7093A">
        <w:t>’</w:t>
      </w:r>
      <w:r>
        <w:t xml:space="preserve">re fishing from the bridge, (you) </w:t>
      </w:r>
      <w:r w:rsidRPr="00D05B1F">
        <w:rPr>
          <w:rStyle w:val="ChBlueBold"/>
        </w:rPr>
        <w:t>may</w:t>
      </w:r>
      <w:r>
        <w:t xml:space="preserve"> (do so) / </w:t>
      </w:r>
      <w:r w:rsidRPr="00D05B1F">
        <w:rPr>
          <w:rStyle w:val="ChBlueBold"/>
        </w:rPr>
        <w:t>are allowed</w:t>
      </w:r>
      <w:r>
        <w:rPr>
          <w:rStyle w:val="ChBlueBold"/>
        </w:rPr>
        <w:t xml:space="preserve"> </w:t>
      </w:r>
      <w:r w:rsidRPr="00D05B1F">
        <w:rPr>
          <w:rStyle w:val="ChBlueBold"/>
        </w:rPr>
        <w:t>to</w:t>
      </w:r>
      <w:r>
        <w:t xml:space="preserve"> (fish)</w:t>
      </w:r>
      <w:r w:rsidR="00B7093A">
        <w:t>’</w:t>
      </w:r>
      <w:r>
        <w:t xml:space="preserve"> </w:t>
      </w:r>
      <w:r w:rsidRPr="008F1369">
        <w:rPr>
          <w:rStyle w:val="ExampleSource"/>
        </w:rPr>
        <w:t>[081025-003-Cv.0058]</w:t>
      </w:r>
    </w:p>
    <w:tbl>
      <w:tblPr>
        <w:tblW w:w="5265" w:type="dxa"/>
        <w:tblCellMar>
          <w:left w:w="42" w:type="dxa"/>
          <w:right w:w="42" w:type="dxa"/>
        </w:tblCellMar>
        <w:tblLook w:val="01E0" w:firstRow="1" w:lastRow="1" w:firstColumn="1" w:lastColumn="1" w:noHBand="0" w:noVBand="0"/>
      </w:tblPr>
      <w:tblGrid>
        <w:gridCol w:w="709"/>
        <w:gridCol w:w="651"/>
        <w:gridCol w:w="962"/>
        <w:gridCol w:w="573"/>
        <w:gridCol w:w="495"/>
        <w:gridCol w:w="740"/>
        <w:gridCol w:w="540"/>
        <w:gridCol w:w="595"/>
      </w:tblGrid>
      <w:tr w:rsidR="00AC23C4" w:rsidRPr="005F3BBD" w14:paraId="67F72D51" w14:textId="77777777" w:rsidTr="00AC23C4">
        <w:tc>
          <w:tcPr>
            <w:tcW w:w="709" w:type="dxa"/>
            <w:shd w:val="clear" w:color="auto" w:fill="auto"/>
          </w:tcPr>
          <w:p w14:paraId="69C5E91B" w14:textId="77777777" w:rsidR="002649A3" w:rsidRPr="00977318" w:rsidRDefault="002649A3" w:rsidP="002649A3">
            <w:pPr>
              <w:pStyle w:val="O0Nwnext"/>
            </w:pPr>
            <w:bookmarkStart w:id="5048" w:name="_Ref363809497"/>
            <w:r w:rsidRPr="007A0BC8">
              <w:t>(</w:t>
            </w:r>
            <w:fldSimple w:instr=" SEQ ( \* ARABIC \s 1 ">
              <w:r w:rsidR="00154D81">
                <w:rPr>
                  <w:noProof/>
                </w:rPr>
                <w:t>64</w:t>
              </w:r>
            </w:fldSimple>
            <w:r w:rsidRPr="007A0BC8">
              <w:t>)</w:t>
            </w:r>
            <w:bookmarkEnd w:id="5048"/>
          </w:p>
        </w:tc>
        <w:tc>
          <w:tcPr>
            <w:tcW w:w="651" w:type="dxa"/>
            <w:shd w:val="clear" w:color="auto" w:fill="auto"/>
          </w:tcPr>
          <w:p w14:paraId="688CA339" w14:textId="77777777" w:rsidR="002649A3" w:rsidRPr="00532E9B" w:rsidRDefault="002649A3" w:rsidP="002649A3">
            <w:pPr>
              <w:pStyle w:val="Text"/>
            </w:pPr>
            <w:r>
              <w:t>se</w:t>
            </w:r>
            <w:r w:rsidRPr="00532E9B">
              <w:t>tiap</w:t>
            </w:r>
          </w:p>
        </w:tc>
        <w:tc>
          <w:tcPr>
            <w:tcW w:w="962" w:type="dxa"/>
            <w:shd w:val="clear" w:color="auto" w:fill="auto"/>
          </w:tcPr>
          <w:p w14:paraId="765EA98E" w14:textId="77777777" w:rsidR="002649A3" w:rsidRPr="00532E9B" w:rsidRDefault="002649A3" w:rsidP="002649A3">
            <w:pPr>
              <w:pStyle w:val="Text"/>
            </w:pPr>
            <w:r w:rsidRPr="00532E9B">
              <w:t>kegiatan</w:t>
            </w:r>
            <w:r w:rsidR="00BA5C1C">
              <w:t>g</w:t>
            </w:r>
          </w:p>
        </w:tc>
        <w:tc>
          <w:tcPr>
            <w:tcW w:w="573" w:type="dxa"/>
            <w:shd w:val="clear" w:color="auto" w:fill="auto"/>
          </w:tcPr>
          <w:p w14:paraId="289BA359" w14:textId="77777777" w:rsidR="002649A3" w:rsidRPr="00532E9B" w:rsidRDefault="002649A3" w:rsidP="002649A3">
            <w:pPr>
              <w:pStyle w:val="Text"/>
            </w:pPr>
            <w:r w:rsidRPr="00532E9B">
              <w:t>apa</w:t>
            </w:r>
          </w:p>
        </w:tc>
        <w:tc>
          <w:tcPr>
            <w:tcW w:w="495" w:type="dxa"/>
            <w:shd w:val="clear" w:color="auto" w:fill="auto"/>
          </w:tcPr>
          <w:p w14:paraId="75D6636C" w14:textId="77777777" w:rsidR="002649A3" w:rsidRPr="00532E9B" w:rsidRDefault="002649A3" w:rsidP="002649A3">
            <w:pPr>
              <w:pStyle w:val="Text"/>
            </w:pPr>
            <w:r w:rsidRPr="00532E9B">
              <w:t>saja</w:t>
            </w:r>
          </w:p>
        </w:tc>
        <w:tc>
          <w:tcPr>
            <w:tcW w:w="740" w:type="dxa"/>
            <w:shd w:val="clear" w:color="auto" w:fill="auto"/>
          </w:tcPr>
          <w:p w14:paraId="3CB11B1F" w14:textId="77777777" w:rsidR="002649A3" w:rsidRPr="00532E9B" w:rsidRDefault="002649A3" w:rsidP="002649A3">
            <w:pPr>
              <w:pStyle w:val="Text"/>
            </w:pPr>
            <w:r>
              <w:t>dorang</w:t>
            </w:r>
          </w:p>
        </w:tc>
        <w:tc>
          <w:tcPr>
            <w:tcW w:w="540" w:type="dxa"/>
            <w:shd w:val="clear" w:color="auto" w:fill="auto"/>
          </w:tcPr>
          <w:p w14:paraId="716A5BE3" w14:textId="77777777" w:rsidR="002649A3" w:rsidRPr="00532E9B" w:rsidRDefault="002649A3" w:rsidP="002649A3">
            <w:pPr>
              <w:pStyle w:val="Text"/>
            </w:pPr>
            <w:r w:rsidRPr="00532E9B">
              <w:rPr>
                <w:rStyle w:val="ChBlueBold"/>
              </w:rPr>
              <w:t>bole</w:t>
            </w:r>
          </w:p>
        </w:tc>
        <w:tc>
          <w:tcPr>
            <w:tcW w:w="595" w:type="dxa"/>
            <w:shd w:val="clear" w:color="auto" w:fill="auto"/>
          </w:tcPr>
          <w:p w14:paraId="1853F553" w14:textId="77777777" w:rsidR="002649A3" w:rsidRPr="00532E9B" w:rsidRDefault="002649A3" w:rsidP="002649A3">
            <w:pPr>
              <w:pStyle w:val="Text"/>
            </w:pPr>
            <w:r w:rsidRPr="00532E9B">
              <w:t>kerja</w:t>
            </w:r>
          </w:p>
        </w:tc>
      </w:tr>
      <w:tr w:rsidR="00AC23C4" w:rsidRPr="00AC23C4" w14:paraId="5A6716D7" w14:textId="77777777" w:rsidTr="00AC23C4">
        <w:tc>
          <w:tcPr>
            <w:tcW w:w="709" w:type="dxa"/>
            <w:shd w:val="clear" w:color="auto" w:fill="auto"/>
          </w:tcPr>
          <w:p w14:paraId="10927729" w14:textId="77777777" w:rsidR="002649A3" w:rsidRPr="00532E9B" w:rsidRDefault="002649A3" w:rsidP="002649A3">
            <w:pPr>
              <w:pStyle w:val="GlossEng"/>
            </w:pPr>
          </w:p>
        </w:tc>
        <w:tc>
          <w:tcPr>
            <w:tcW w:w="651" w:type="dxa"/>
            <w:shd w:val="clear" w:color="auto" w:fill="auto"/>
          </w:tcPr>
          <w:p w14:paraId="5DF22799" w14:textId="77777777" w:rsidR="002649A3" w:rsidRPr="00532E9B" w:rsidRDefault="002649A3" w:rsidP="002649A3">
            <w:pPr>
              <w:pStyle w:val="GlossEng"/>
            </w:pPr>
            <w:r w:rsidRPr="00532E9B">
              <w:t>every</w:t>
            </w:r>
          </w:p>
        </w:tc>
        <w:tc>
          <w:tcPr>
            <w:tcW w:w="962" w:type="dxa"/>
            <w:shd w:val="clear" w:color="auto" w:fill="auto"/>
          </w:tcPr>
          <w:p w14:paraId="2DE61244" w14:textId="77777777" w:rsidR="002649A3" w:rsidRPr="00532E9B" w:rsidRDefault="002649A3" w:rsidP="002649A3">
            <w:pPr>
              <w:pStyle w:val="GlossEng"/>
            </w:pPr>
            <w:r>
              <w:t>activity</w:t>
            </w:r>
          </w:p>
        </w:tc>
        <w:tc>
          <w:tcPr>
            <w:tcW w:w="573" w:type="dxa"/>
            <w:shd w:val="clear" w:color="auto" w:fill="auto"/>
          </w:tcPr>
          <w:p w14:paraId="6E5793F1" w14:textId="77777777" w:rsidR="002649A3" w:rsidRPr="00532E9B" w:rsidRDefault="002649A3" w:rsidP="002649A3">
            <w:pPr>
              <w:pStyle w:val="GlossEng"/>
            </w:pPr>
            <w:r w:rsidRPr="00532E9B">
              <w:t>what</w:t>
            </w:r>
          </w:p>
        </w:tc>
        <w:tc>
          <w:tcPr>
            <w:tcW w:w="495" w:type="dxa"/>
            <w:shd w:val="clear" w:color="auto" w:fill="auto"/>
          </w:tcPr>
          <w:p w14:paraId="30D36B34" w14:textId="77777777" w:rsidR="002649A3" w:rsidRPr="00532E9B" w:rsidRDefault="002649A3" w:rsidP="002649A3">
            <w:pPr>
              <w:pStyle w:val="GlossEng"/>
            </w:pPr>
            <w:r w:rsidRPr="00532E9B">
              <w:t>just</w:t>
            </w:r>
          </w:p>
        </w:tc>
        <w:tc>
          <w:tcPr>
            <w:tcW w:w="740" w:type="dxa"/>
            <w:shd w:val="clear" w:color="auto" w:fill="auto"/>
          </w:tcPr>
          <w:p w14:paraId="39C47E09" w14:textId="77777777" w:rsidR="002649A3" w:rsidRPr="0099608C" w:rsidRDefault="002649A3" w:rsidP="002649A3">
            <w:pPr>
              <w:pStyle w:val="GlossEng"/>
              <w:rPr>
                <w:rStyle w:val="ChSmallCaps"/>
              </w:rPr>
            </w:pPr>
            <w:r w:rsidRPr="0099608C">
              <w:rPr>
                <w:rStyle w:val="ChSmallCaps"/>
              </w:rPr>
              <w:t>3pl</w:t>
            </w:r>
          </w:p>
        </w:tc>
        <w:tc>
          <w:tcPr>
            <w:tcW w:w="540" w:type="dxa"/>
            <w:shd w:val="clear" w:color="auto" w:fill="auto"/>
          </w:tcPr>
          <w:p w14:paraId="4223F86F" w14:textId="77777777" w:rsidR="002649A3" w:rsidRPr="00532E9B" w:rsidRDefault="002649A3" w:rsidP="002649A3">
            <w:pPr>
              <w:pStyle w:val="GlossEng"/>
            </w:pPr>
            <w:r w:rsidRPr="00532E9B">
              <w:t>may</w:t>
            </w:r>
          </w:p>
        </w:tc>
        <w:tc>
          <w:tcPr>
            <w:tcW w:w="595" w:type="dxa"/>
            <w:shd w:val="clear" w:color="auto" w:fill="auto"/>
          </w:tcPr>
          <w:p w14:paraId="78FE9A01" w14:textId="77777777" w:rsidR="002649A3" w:rsidRPr="00532E9B" w:rsidRDefault="002649A3" w:rsidP="002649A3">
            <w:pPr>
              <w:pStyle w:val="GlossEng"/>
            </w:pPr>
            <w:r w:rsidRPr="00532E9B">
              <w:t>work</w:t>
            </w:r>
          </w:p>
        </w:tc>
      </w:tr>
    </w:tbl>
    <w:p w14:paraId="3FE42753" w14:textId="6D43676B" w:rsidR="002649A3" w:rsidRDefault="00B7093A" w:rsidP="002649A3">
      <w:pPr>
        <w:pStyle w:val="FreeTranslEng"/>
      </w:pPr>
      <w:r>
        <w:t>‘</w:t>
      </w:r>
      <w:r w:rsidR="002649A3">
        <w:t xml:space="preserve">whatever activity, they </w:t>
      </w:r>
      <w:r w:rsidR="002649A3" w:rsidRPr="00DC2E19">
        <w:rPr>
          <w:rStyle w:val="ChBlueBold"/>
        </w:rPr>
        <w:t>may</w:t>
      </w:r>
      <w:r w:rsidR="002649A3" w:rsidRPr="00DC2E19">
        <w:t xml:space="preserve"> / </w:t>
      </w:r>
      <w:r w:rsidR="002649A3">
        <w:rPr>
          <w:rStyle w:val="ChBlueBold"/>
        </w:rPr>
        <w:t>are allowed to</w:t>
      </w:r>
      <w:r w:rsidR="002649A3">
        <w:t xml:space="preserve"> carry (it) out</w:t>
      </w:r>
      <w:r>
        <w:t>’</w:t>
      </w:r>
      <w:r w:rsidR="002649A3">
        <w:t xml:space="preserve"> </w:t>
      </w:r>
      <w:r w:rsidR="002649A3" w:rsidRPr="008F74FC">
        <w:rPr>
          <w:rStyle w:val="ExampleSource"/>
        </w:rPr>
        <w:t>[080923-007-Cv.0013]</w:t>
      </w:r>
    </w:p>
    <w:tbl>
      <w:tblPr>
        <w:tblW w:w="6313" w:type="dxa"/>
        <w:tblCellMar>
          <w:left w:w="42" w:type="dxa"/>
          <w:right w:w="42" w:type="dxa"/>
        </w:tblCellMar>
        <w:tblLook w:val="01E0" w:firstRow="1" w:lastRow="1" w:firstColumn="1" w:lastColumn="1" w:noHBand="0" w:noVBand="0"/>
      </w:tblPr>
      <w:tblGrid>
        <w:gridCol w:w="709"/>
        <w:gridCol w:w="284"/>
        <w:gridCol w:w="510"/>
        <w:gridCol w:w="19"/>
        <w:gridCol w:w="543"/>
        <w:gridCol w:w="197"/>
        <w:gridCol w:w="360"/>
        <w:gridCol w:w="768"/>
        <w:gridCol w:w="540"/>
        <w:gridCol w:w="489"/>
        <w:gridCol w:w="640"/>
        <w:gridCol w:w="1254"/>
      </w:tblGrid>
      <w:tr w:rsidR="00AC23C4" w:rsidRPr="005F3BBD" w14:paraId="17EE1251" w14:textId="77777777" w:rsidTr="00AC23C4">
        <w:tc>
          <w:tcPr>
            <w:tcW w:w="709" w:type="dxa"/>
            <w:shd w:val="clear" w:color="auto" w:fill="auto"/>
          </w:tcPr>
          <w:p w14:paraId="2EC5603D" w14:textId="77777777" w:rsidR="002649A3" w:rsidRPr="00977318" w:rsidRDefault="002649A3" w:rsidP="002649A3">
            <w:pPr>
              <w:pStyle w:val="O0Nwnext"/>
            </w:pPr>
            <w:bookmarkStart w:id="5049" w:name="_Ref351225332"/>
            <w:r w:rsidRPr="007A0BC8">
              <w:t>(</w:t>
            </w:r>
            <w:fldSimple w:instr=" SEQ ( \* ARABIC \s 1 ">
              <w:r w:rsidR="00154D81">
                <w:rPr>
                  <w:noProof/>
                </w:rPr>
                <w:t>65</w:t>
              </w:r>
            </w:fldSimple>
            <w:r w:rsidRPr="007A0BC8">
              <w:t>)</w:t>
            </w:r>
            <w:bookmarkEnd w:id="5049"/>
          </w:p>
        </w:tc>
        <w:tc>
          <w:tcPr>
            <w:tcW w:w="284" w:type="dxa"/>
            <w:shd w:val="clear" w:color="auto" w:fill="auto"/>
          </w:tcPr>
          <w:p w14:paraId="6509C9C4" w14:textId="77777777" w:rsidR="002649A3" w:rsidRPr="00BA7976" w:rsidRDefault="002649A3" w:rsidP="002649A3">
            <w:pPr>
              <w:pStyle w:val="Text"/>
            </w:pPr>
            <w:r>
              <w:t>…</w:t>
            </w:r>
          </w:p>
        </w:tc>
        <w:tc>
          <w:tcPr>
            <w:tcW w:w="529" w:type="dxa"/>
            <w:gridSpan w:val="2"/>
            <w:shd w:val="clear" w:color="auto" w:fill="auto"/>
          </w:tcPr>
          <w:p w14:paraId="438E5A97" w14:textId="77777777" w:rsidR="002649A3" w:rsidRPr="00BA7976" w:rsidRDefault="002649A3" w:rsidP="002649A3">
            <w:pPr>
              <w:pStyle w:val="Text"/>
            </w:pPr>
            <w:r w:rsidRPr="00BA7976">
              <w:t>kalo</w:t>
            </w:r>
          </w:p>
        </w:tc>
        <w:tc>
          <w:tcPr>
            <w:tcW w:w="740" w:type="dxa"/>
            <w:gridSpan w:val="2"/>
            <w:shd w:val="clear" w:color="auto" w:fill="auto"/>
          </w:tcPr>
          <w:p w14:paraId="47362C65" w14:textId="77777777" w:rsidR="002649A3" w:rsidRPr="00BA7976" w:rsidRDefault="002649A3" w:rsidP="002649A3">
            <w:pPr>
              <w:pStyle w:val="Text"/>
            </w:pPr>
            <w:r w:rsidRPr="00BA7976">
              <w:t>tinggal</w:t>
            </w:r>
          </w:p>
        </w:tc>
        <w:tc>
          <w:tcPr>
            <w:tcW w:w="360" w:type="dxa"/>
            <w:shd w:val="clear" w:color="auto" w:fill="auto"/>
          </w:tcPr>
          <w:p w14:paraId="0451FADB" w14:textId="77777777" w:rsidR="002649A3" w:rsidRPr="00BA7976" w:rsidRDefault="002649A3" w:rsidP="002649A3">
            <w:pPr>
              <w:pStyle w:val="Text"/>
            </w:pPr>
            <w:r w:rsidRPr="00BA7976">
              <w:t>di</w:t>
            </w:r>
          </w:p>
        </w:tc>
        <w:tc>
          <w:tcPr>
            <w:tcW w:w="768" w:type="dxa"/>
            <w:shd w:val="clear" w:color="auto" w:fill="auto"/>
          </w:tcPr>
          <w:p w14:paraId="58116711" w14:textId="77777777" w:rsidR="002649A3" w:rsidRPr="00BA7976" w:rsidRDefault="002649A3" w:rsidP="002649A3">
            <w:pPr>
              <w:pStyle w:val="Text"/>
            </w:pPr>
            <w:r w:rsidRPr="00BA7976">
              <w:t>Arbais</w:t>
            </w:r>
            <w:r>
              <w:t>,</w:t>
            </w:r>
          </w:p>
        </w:tc>
        <w:tc>
          <w:tcPr>
            <w:tcW w:w="540" w:type="dxa"/>
            <w:shd w:val="clear" w:color="auto" w:fill="auto"/>
          </w:tcPr>
          <w:p w14:paraId="2EABEA44" w14:textId="77777777" w:rsidR="002649A3" w:rsidRPr="00121A36" w:rsidRDefault="002649A3" w:rsidP="002649A3">
            <w:pPr>
              <w:pStyle w:val="Text"/>
              <w:rPr>
                <w:rStyle w:val="ChBlueBold"/>
              </w:rPr>
            </w:pPr>
            <w:r w:rsidRPr="00121A36">
              <w:rPr>
                <w:rStyle w:val="ChBlueBold"/>
              </w:rPr>
              <w:t>bole</w:t>
            </w:r>
          </w:p>
        </w:tc>
        <w:tc>
          <w:tcPr>
            <w:tcW w:w="489" w:type="dxa"/>
            <w:shd w:val="clear" w:color="auto" w:fill="auto"/>
          </w:tcPr>
          <w:p w14:paraId="14470C8C" w14:textId="77777777" w:rsidR="002649A3" w:rsidRPr="00BA7976" w:rsidRDefault="002649A3" w:rsidP="002649A3">
            <w:pPr>
              <w:pStyle w:val="Text"/>
            </w:pPr>
            <w:r w:rsidRPr="00BA7976">
              <w:t>ko</w:t>
            </w:r>
          </w:p>
        </w:tc>
        <w:tc>
          <w:tcPr>
            <w:tcW w:w="640" w:type="dxa"/>
            <w:shd w:val="clear" w:color="auto" w:fill="auto"/>
          </w:tcPr>
          <w:p w14:paraId="04B9022C" w14:textId="77777777" w:rsidR="002649A3" w:rsidRPr="00BA7976" w:rsidRDefault="002649A3" w:rsidP="002649A3">
            <w:pPr>
              <w:pStyle w:val="Text"/>
            </w:pPr>
            <w:r w:rsidRPr="00BA7976">
              <w:t>tokok</w:t>
            </w:r>
          </w:p>
        </w:tc>
        <w:tc>
          <w:tcPr>
            <w:tcW w:w="1254" w:type="dxa"/>
            <w:shd w:val="clear" w:color="auto" w:fill="auto"/>
          </w:tcPr>
          <w:p w14:paraId="48950503" w14:textId="77777777" w:rsidR="002649A3" w:rsidRPr="00BA7976" w:rsidRDefault="00BA5C1C" w:rsidP="002649A3">
            <w:pPr>
              <w:pStyle w:val="Text"/>
            </w:pPr>
            <w:r>
              <w:t>sama~</w:t>
            </w:r>
            <w:r w:rsidR="002649A3" w:rsidRPr="00BA7976">
              <w:t>sama</w:t>
            </w:r>
          </w:p>
        </w:tc>
      </w:tr>
      <w:tr w:rsidR="00AC23C4" w:rsidRPr="00AC23C4" w14:paraId="5F40A15E" w14:textId="77777777" w:rsidTr="00AC23C4">
        <w:tc>
          <w:tcPr>
            <w:tcW w:w="709" w:type="dxa"/>
            <w:shd w:val="clear" w:color="auto" w:fill="auto"/>
          </w:tcPr>
          <w:p w14:paraId="2341792E" w14:textId="77777777" w:rsidR="002649A3" w:rsidRPr="009D157A" w:rsidRDefault="002649A3" w:rsidP="002649A3">
            <w:pPr>
              <w:pStyle w:val="GlossEng"/>
            </w:pPr>
          </w:p>
        </w:tc>
        <w:tc>
          <w:tcPr>
            <w:tcW w:w="284" w:type="dxa"/>
            <w:shd w:val="clear" w:color="auto" w:fill="auto"/>
          </w:tcPr>
          <w:p w14:paraId="21D2A5B1" w14:textId="77777777" w:rsidR="002649A3" w:rsidRPr="00BA7976" w:rsidRDefault="002649A3" w:rsidP="002649A3">
            <w:pPr>
              <w:pStyle w:val="GlossEng"/>
            </w:pPr>
          </w:p>
        </w:tc>
        <w:tc>
          <w:tcPr>
            <w:tcW w:w="529" w:type="dxa"/>
            <w:gridSpan w:val="2"/>
            <w:shd w:val="clear" w:color="auto" w:fill="auto"/>
          </w:tcPr>
          <w:p w14:paraId="292B31D2" w14:textId="77777777" w:rsidR="002649A3" w:rsidRPr="00BA7976" w:rsidRDefault="002649A3" w:rsidP="002649A3">
            <w:pPr>
              <w:pStyle w:val="GlossEng"/>
            </w:pPr>
            <w:r w:rsidRPr="00BA7976">
              <w:t>if</w:t>
            </w:r>
          </w:p>
        </w:tc>
        <w:tc>
          <w:tcPr>
            <w:tcW w:w="740" w:type="dxa"/>
            <w:gridSpan w:val="2"/>
            <w:shd w:val="clear" w:color="auto" w:fill="auto"/>
          </w:tcPr>
          <w:p w14:paraId="792319CE" w14:textId="77777777" w:rsidR="002649A3" w:rsidRPr="00BA7976" w:rsidRDefault="002649A3" w:rsidP="002649A3">
            <w:pPr>
              <w:pStyle w:val="GlossEng"/>
            </w:pPr>
            <w:r w:rsidRPr="00BA7976">
              <w:t>stay</w:t>
            </w:r>
          </w:p>
        </w:tc>
        <w:tc>
          <w:tcPr>
            <w:tcW w:w="360" w:type="dxa"/>
            <w:shd w:val="clear" w:color="auto" w:fill="auto"/>
          </w:tcPr>
          <w:p w14:paraId="52A1EFD7" w14:textId="77777777" w:rsidR="002649A3" w:rsidRPr="00BA7976" w:rsidRDefault="002649A3" w:rsidP="002649A3">
            <w:pPr>
              <w:pStyle w:val="GlossEng"/>
            </w:pPr>
            <w:r w:rsidRPr="00BA7976">
              <w:t>at</w:t>
            </w:r>
          </w:p>
        </w:tc>
        <w:tc>
          <w:tcPr>
            <w:tcW w:w="768" w:type="dxa"/>
            <w:shd w:val="clear" w:color="auto" w:fill="auto"/>
          </w:tcPr>
          <w:p w14:paraId="297AFCA0" w14:textId="77777777" w:rsidR="002649A3" w:rsidRPr="00BA7976" w:rsidRDefault="002649A3" w:rsidP="002649A3">
            <w:pPr>
              <w:pStyle w:val="GlossEng"/>
            </w:pPr>
            <w:r w:rsidRPr="00BA7976">
              <w:t>Arbais</w:t>
            </w:r>
          </w:p>
        </w:tc>
        <w:tc>
          <w:tcPr>
            <w:tcW w:w="540" w:type="dxa"/>
            <w:shd w:val="clear" w:color="auto" w:fill="auto"/>
          </w:tcPr>
          <w:p w14:paraId="6E3A40B7" w14:textId="77777777" w:rsidR="002649A3" w:rsidRPr="00BA7976" w:rsidRDefault="002649A3" w:rsidP="002649A3">
            <w:pPr>
              <w:pStyle w:val="GlossEng"/>
            </w:pPr>
            <w:r w:rsidRPr="00BA7976">
              <w:t>may</w:t>
            </w:r>
          </w:p>
        </w:tc>
        <w:tc>
          <w:tcPr>
            <w:tcW w:w="489" w:type="dxa"/>
            <w:shd w:val="clear" w:color="auto" w:fill="auto"/>
          </w:tcPr>
          <w:p w14:paraId="4BD1AE55" w14:textId="77777777" w:rsidR="002649A3" w:rsidRPr="0099608C" w:rsidRDefault="002649A3" w:rsidP="002649A3">
            <w:pPr>
              <w:pStyle w:val="GlossEng"/>
              <w:rPr>
                <w:rStyle w:val="ChSmallCaps"/>
              </w:rPr>
            </w:pPr>
            <w:r w:rsidRPr="0099608C">
              <w:rPr>
                <w:rStyle w:val="ChSmallCaps"/>
              </w:rPr>
              <w:t>2sg</w:t>
            </w:r>
          </w:p>
        </w:tc>
        <w:tc>
          <w:tcPr>
            <w:tcW w:w="640" w:type="dxa"/>
            <w:shd w:val="clear" w:color="auto" w:fill="auto"/>
          </w:tcPr>
          <w:p w14:paraId="4619C47A" w14:textId="77777777" w:rsidR="002649A3" w:rsidRPr="00BA7976" w:rsidRDefault="002649A3" w:rsidP="002649A3">
            <w:pPr>
              <w:pStyle w:val="GlossEng"/>
            </w:pPr>
            <w:r w:rsidRPr="00BA7976">
              <w:t>tap</w:t>
            </w:r>
          </w:p>
        </w:tc>
        <w:tc>
          <w:tcPr>
            <w:tcW w:w="1254" w:type="dxa"/>
            <w:shd w:val="clear" w:color="auto" w:fill="auto"/>
          </w:tcPr>
          <w:p w14:paraId="65934EBD" w14:textId="77777777" w:rsidR="002649A3" w:rsidRPr="00BA7976" w:rsidRDefault="002649A3" w:rsidP="002649A3">
            <w:pPr>
              <w:pStyle w:val="GlossEng"/>
            </w:pPr>
            <w:r w:rsidRPr="0099608C">
              <w:rPr>
                <w:rStyle w:val="ChSmallCaps"/>
              </w:rPr>
              <w:t>rdp</w:t>
            </w:r>
            <w:r w:rsidRPr="002D3354">
              <w:t>~</w:t>
            </w:r>
            <w:r w:rsidRPr="005154F6">
              <w:t>be</w:t>
            </w:r>
            <w:r>
              <w:t>.</w:t>
            </w:r>
            <w:r w:rsidRPr="00BA7976">
              <w:t>same</w:t>
            </w:r>
          </w:p>
        </w:tc>
      </w:tr>
      <w:tr w:rsidR="002649A3" w:rsidRPr="005F3BBD" w14:paraId="135AF53A" w14:textId="77777777" w:rsidTr="00AC23C4">
        <w:trPr>
          <w:gridAfter w:val="7"/>
          <w:wAfter w:w="4248" w:type="dxa"/>
        </w:trPr>
        <w:tc>
          <w:tcPr>
            <w:tcW w:w="709" w:type="dxa"/>
            <w:shd w:val="clear" w:color="auto" w:fill="auto"/>
          </w:tcPr>
          <w:p w14:paraId="4D7B84E4" w14:textId="77777777" w:rsidR="002649A3" w:rsidRPr="009D157A" w:rsidRDefault="002649A3" w:rsidP="002649A3">
            <w:pPr>
              <w:pStyle w:val="O0Nwnext"/>
            </w:pPr>
          </w:p>
        </w:tc>
        <w:tc>
          <w:tcPr>
            <w:tcW w:w="794" w:type="dxa"/>
            <w:gridSpan w:val="2"/>
            <w:shd w:val="clear" w:color="auto" w:fill="auto"/>
          </w:tcPr>
          <w:p w14:paraId="16A5EE54" w14:textId="77777777" w:rsidR="002649A3" w:rsidRPr="00BA7976" w:rsidRDefault="002649A3" w:rsidP="002649A3">
            <w:pPr>
              <w:pStyle w:val="Text"/>
            </w:pPr>
            <w:r w:rsidRPr="00BA7976">
              <w:t>dengan</w:t>
            </w:r>
            <w:r w:rsidR="00E22DD1">
              <w:t>g</w:t>
            </w:r>
          </w:p>
        </w:tc>
        <w:tc>
          <w:tcPr>
            <w:tcW w:w="562" w:type="dxa"/>
            <w:gridSpan w:val="2"/>
            <w:shd w:val="clear" w:color="auto" w:fill="auto"/>
          </w:tcPr>
          <w:p w14:paraId="76B4DBA3" w14:textId="77777777" w:rsidR="002649A3" w:rsidRPr="00BA7976" w:rsidRDefault="002649A3" w:rsidP="002649A3">
            <w:pPr>
              <w:pStyle w:val="Text"/>
            </w:pPr>
            <w:r w:rsidRPr="00BA7976">
              <w:t>kaka</w:t>
            </w:r>
          </w:p>
        </w:tc>
      </w:tr>
      <w:tr w:rsidR="002649A3" w:rsidRPr="00AC23C4" w14:paraId="5B06FBD5" w14:textId="77777777" w:rsidTr="00AC23C4">
        <w:trPr>
          <w:gridAfter w:val="7"/>
          <w:wAfter w:w="4248" w:type="dxa"/>
        </w:trPr>
        <w:tc>
          <w:tcPr>
            <w:tcW w:w="709" w:type="dxa"/>
            <w:shd w:val="clear" w:color="auto" w:fill="auto"/>
          </w:tcPr>
          <w:p w14:paraId="237E7309" w14:textId="77777777" w:rsidR="002649A3" w:rsidRPr="009D157A" w:rsidRDefault="002649A3" w:rsidP="002649A3">
            <w:pPr>
              <w:pStyle w:val="GlossEng"/>
            </w:pPr>
          </w:p>
        </w:tc>
        <w:tc>
          <w:tcPr>
            <w:tcW w:w="794" w:type="dxa"/>
            <w:gridSpan w:val="2"/>
            <w:shd w:val="clear" w:color="auto" w:fill="auto"/>
          </w:tcPr>
          <w:p w14:paraId="450FE641" w14:textId="77777777" w:rsidR="002649A3" w:rsidRPr="00BA7976" w:rsidRDefault="002649A3" w:rsidP="002649A3">
            <w:pPr>
              <w:pStyle w:val="GlossEng"/>
            </w:pPr>
            <w:r w:rsidRPr="00BA7976">
              <w:t>with</w:t>
            </w:r>
          </w:p>
        </w:tc>
        <w:tc>
          <w:tcPr>
            <w:tcW w:w="562" w:type="dxa"/>
            <w:gridSpan w:val="2"/>
            <w:shd w:val="clear" w:color="auto" w:fill="auto"/>
          </w:tcPr>
          <w:p w14:paraId="0E01181E" w14:textId="77777777" w:rsidR="002649A3" w:rsidRPr="00BA7976" w:rsidRDefault="002649A3" w:rsidP="002649A3">
            <w:pPr>
              <w:pStyle w:val="GlossEng"/>
            </w:pPr>
            <w:r w:rsidRPr="00BA7976">
              <w:t>oSb</w:t>
            </w:r>
          </w:p>
        </w:tc>
      </w:tr>
    </w:tbl>
    <w:p w14:paraId="35F7F86A" w14:textId="730C770C" w:rsidR="002649A3" w:rsidRDefault="00B7093A" w:rsidP="002649A3">
      <w:pPr>
        <w:pStyle w:val="FreeTranslEng"/>
      </w:pPr>
      <w:r>
        <w:t>‘</w:t>
      </w:r>
      <w:r w:rsidR="002B4833">
        <w:t>[</w:t>
      </w:r>
      <w:r w:rsidR="002649A3">
        <w:t xml:space="preserve">my husband said, </w:t>
      </w:r>
      <w:r>
        <w:t>‘</w:t>
      </w:r>
      <w:r w:rsidR="002649A3">
        <w:t>(here in my village) don</w:t>
      </w:r>
      <w:r>
        <w:t>’</w:t>
      </w:r>
      <w:r w:rsidR="002649A3">
        <w:t>t extract and crush the sago,</w:t>
      </w:r>
      <w:r w:rsidR="002B4833">
        <w:t xml:space="preserve"> you just knead and filter it,]</w:t>
      </w:r>
      <w:r w:rsidR="002649A3">
        <w:t xml:space="preserve"> when you</w:t>
      </w:r>
      <w:r>
        <w:t>’</w:t>
      </w:r>
      <w:r w:rsidR="002649A3">
        <w:t xml:space="preserve">re staying in Arbais, (it is) </w:t>
      </w:r>
      <w:r w:rsidR="002649A3" w:rsidRPr="00121A36">
        <w:rPr>
          <w:rStyle w:val="ChBlueBold"/>
        </w:rPr>
        <w:t>allowed</w:t>
      </w:r>
      <w:r w:rsidR="002649A3">
        <w:t xml:space="preserve"> (that) you (extract and) crush (the sago) together with (your) older sibling</w:t>
      </w:r>
      <w:r>
        <w:t>’</w:t>
      </w:r>
      <w:r w:rsidR="002649A3">
        <w:t xml:space="preserve"> </w:t>
      </w:r>
      <w:r w:rsidR="002649A3" w:rsidRPr="009D157A">
        <w:rPr>
          <w:rStyle w:val="ExampleSource"/>
        </w:rPr>
        <w:t>[081014-007-</w:t>
      </w:r>
      <w:r w:rsidR="00E34A02">
        <w:rPr>
          <w:rStyle w:val="ExampleSource"/>
        </w:rPr>
        <w:t>CvEx</w:t>
      </w:r>
      <w:r w:rsidR="002649A3" w:rsidRPr="009D157A">
        <w:rPr>
          <w:rStyle w:val="ExampleSource"/>
        </w:rPr>
        <w:t>.0058]</w:t>
      </w:r>
    </w:p>
    <w:p w14:paraId="0501D2C7" w14:textId="789AC9E8" w:rsidR="002649A3" w:rsidRDefault="002649A3" w:rsidP="0089723E">
      <w:pPr>
        <w:pStyle w:val="Body0005after"/>
      </w:pPr>
      <w:r>
        <w:t xml:space="preserve">Obligation-marking </w:t>
      </w:r>
      <w:r w:rsidRPr="004555E8">
        <w:rPr>
          <w:rStyle w:val="ChItalBold"/>
        </w:rPr>
        <w:t>harus</w:t>
      </w:r>
      <w:r>
        <w:t xml:space="preserve"> </w:t>
      </w:r>
      <w:r w:rsidR="00B7093A">
        <w:t>‘</w:t>
      </w:r>
      <w:r>
        <w:t>have to</w:t>
      </w:r>
      <w:r w:rsidR="00B7093A">
        <w:t>’</w:t>
      </w:r>
      <w:r>
        <w:t xml:space="preserve"> typically takes a pre-predicate position, as in </w:t>
      </w:r>
      <w:r>
        <w:fldChar w:fldCharType="begin"/>
      </w:r>
      <w:r>
        <w:instrText xml:space="preserve"> REF _Ref363805642 \h </w:instrText>
      </w:r>
      <w:r>
        <w:fldChar w:fldCharType="separate"/>
      </w:r>
      <w:r w:rsidR="00154D81">
        <w:t>(</w:t>
      </w:r>
      <w:r w:rsidR="00154D81">
        <w:rPr>
          <w:noProof/>
        </w:rPr>
        <w:t>66</w:t>
      </w:r>
      <w:r w:rsidR="00154D81">
        <w:t>)</w:t>
      </w:r>
      <w:r>
        <w:fldChar w:fldCharType="end"/>
      </w:r>
      <w:r>
        <w:t xml:space="preserve">. Alternatively, </w:t>
      </w:r>
      <w:r w:rsidRPr="004555E8">
        <w:rPr>
          <w:rStyle w:val="ChItalBold"/>
        </w:rPr>
        <w:t>harus</w:t>
      </w:r>
      <w:r>
        <w:t xml:space="preserve"> </w:t>
      </w:r>
      <w:r w:rsidR="00B7093A">
        <w:t>‘</w:t>
      </w:r>
      <w:r>
        <w:t>have to</w:t>
      </w:r>
      <w:r w:rsidR="00B7093A">
        <w:t>’</w:t>
      </w:r>
      <w:r>
        <w:t xml:space="preserve"> can occur clause-initially, where it has scope over the entire clause and reinforces the obligation, as in </w:t>
      </w:r>
      <w:r>
        <w:fldChar w:fldCharType="begin"/>
      </w:r>
      <w:r>
        <w:instrText xml:space="preserve"> REF _Ref363805644 \h </w:instrText>
      </w:r>
      <w:r>
        <w:fldChar w:fldCharType="separate"/>
      </w:r>
      <w:r w:rsidR="00154D81">
        <w:t>(</w:t>
      </w:r>
      <w:r w:rsidR="00154D81">
        <w:rPr>
          <w:noProof/>
        </w:rPr>
        <w:t>67</w:t>
      </w:r>
      <w:r w:rsidR="00154D81">
        <w:t>)</w:t>
      </w:r>
      <w:r>
        <w:fldChar w:fldCharType="end"/>
      </w:r>
      <w:r>
        <w:t>.</w:t>
      </w:r>
    </w:p>
    <w:p w14:paraId="31FFCEB9" w14:textId="21E12703" w:rsidR="002649A3" w:rsidRDefault="002649A3" w:rsidP="002649A3">
      <w:pPr>
        <w:pStyle w:val="ExampleTitle"/>
      </w:pPr>
      <w:r>
        <w:t xml:space="preserve">Obligations with </w:t>
      </w:r>
      <w:r w:rsidRPr="004555E8">
        <w:rPr>
          <w:rStyle w:val="ChItalBold"/>
        </w:rPr>
        <w:t>harus</w:t>
      </w:r>
      <w:r>
        <w:t xml:space="preserve"> </w:t>
      </w:r>
      <w:r w:rsidR="00B7093A">
        <w:t>‘</w:t>
      </w:r>
      <w:r>
        <w:t>have to</w:t>
      </w:r>
      <w:r w:rsidR="00B7093A">
        <w:t>’</w:t>
      </w:r>
    </w:p>
    <w:tbl>
      <w:tblPr>
        <w:tblW w:w="6544" w:type="dxa"/>
        <w:tblCellMar>
          <w:left w:w="42" w:type="dxa"/>
          <w:right w:w="42" w:type="dxa"/>
        </w:tblCellMar>
        <w:tblLook w:val="01E0" w:firstRow="1" w:lastRow="1" w:firstColumn="1" w:lastColumn="1" w:noHBand="0" w:noVBand="0"/>
      </w:tblPr>
      <w:tblGrid>
        <w:gridCol w:w="709"/>
        <w:gridCol w:w="484"/>
        <w:gridCol w:w="489"/>
        <w:gridCol w:w="468"/>
        <w:gridCol w:w="394"/>
        <w:gridCol w:w="95"/>
        <w:gridCol w:w="445"/>
        <w:gridCol w:w="323"/>
        <w:gridCol w:w="445"/>
        <w:gridCol w:w="195"/>
        <w:gridCol w:w="500"/>
        <w:gridCol w:w="440"/>
        <w:gridCol w:w="300"/>
        <w:gridCol w:w="489"/>
        <w:gridCol w:w="768"/>
      </w:tblGrid>
      <w:tr w:rsidR="00AC23C4" w:rsidRPr="005F3BBD" w14:paraId="0456E689" w14:textId="77777777" w:rsidTr="00AC23C4">
        <w:tc>
          <w:tcPr>
            <w:tcW w:w="709" w:type="dxa"/>
            <w:shd w:val="clear" w:color="auto" w:fill="auto"/>
          </w:tcPr>
          <w:p w14:paraId="3DAA4C0D" w14:textId="77777777" w:rsidR="002649A3" w:rsidRPr="00CA4F22" w:rsidRDefault="002649A3" w:rsidP="002649A3">
            <w:pPr>
              <w:pStyle w:val="O0Nwnext"/>
            </w:pPr>
            <w:bookmarkStart w:id="5050" w:name="_Ref363805642"/>
            <w:r>
              <w:t>(</w:t>
            </w:r>
            <w:fldSimple w:instr=" SEQ ( \* ARABIC \s 1 ">
              <w:r w:rsidR="00154D81">
                <w:rPr>
                  <w:noProof/>
                </w:rPr>
                <w:t>66</w:t>
              </w:r>
            </w:fldSimple>
            <w:r>
              <w:t>)</w:t>
            </w:r>
            <w:bookmarkEnd w:id="5050"/>
          </w:p>
        </w:tc>
        <w:tc>
          <w:tcPr>
            <w:tcW w:w="973" w:type="dxa"/>
            <w:gridSpan w:val="2"/>
            <w:shd w:val="clear" w:color="auto" w:fill="auto"/>
          </w:tcPr>
          <w:p w14:paraId="49345515" w14:textId="77777777" w:rsidR="002649A3" w:rsidRPr="003B13E8" w:rsidRDefault="002649A3" w:rsidP="002649A3">
            <w:pPr>
              <w:pStyle w:val="Text"/>
            </w:pPr>
            <w:r w:rsidRPr="003B13E8">
              <w:t>besok</w:t>
            </w:r>
          </w:p>
        </w:tc>
        <w:tc>
          <w:tcPr>
            <w:tcW w:w="862" w:type="dxa"/>
            <w:gridSpan w:val="2"/>
            <w:shd w:val="clear" w:color="auto" w:fill="auto"/>
          </w:tcPr>
          <w:p w14:paraId="77B0CF9B" w14:textId="77777777" w:rsidR="002649A3" w:rsidRPr="003B13E8" w:rsidRDefault="002649A3" w:rsidP="002649A3">
            <w:pPr>
              <w:pStyle w:val="Text"/>
            </w:pPr>
            <w:r w:rsidRPr="003B13E8">
              <w:t>pagi</w:t>
            </w:r>
          </w:p>
        </w:tc>
        <w:tc>
          <w:tcPr>
            <w:tcW w:w="540" w:type="dxa"/>
            <w:gridSpan w:val="2"/>
            <w:shd w:val="clear" w:color="auto" w:fill="auto"/>
          </w:tcPr>
          <w:p w14:paraId="55196A5D" w14:textId="77777777" w:rsidR="002649A3" w:rsidRPr="003B13E8" w:rsidRDefault="002649A3" w:rsidP="002649A3">
            <w:pPr>
              <w:pStyle w:val="Text"/>
            </w:pPr>
            <w:r w:rsidRPr="003B13E8">
              <w:t>say</w:t>
            </w:r>
            <w:r>
              <w:t>a</w:t>
            </w:r>
          </w:p>
        </w:tc>
        <w:tc>
          <w:tcPr>
            <w:tcW w:w="768" w:type="dxa"/>
            <w:gridSpan w:val="2"/>
            <w:shd w:val="clear" w:color="auto" w:fill="auto"/>
          </w:tcPr>
          <w:p w14:paraId="4B1251C5" w14:textId="77777777" w:rsidR="002649A3" w:rsidRPr="003B13E8" w:rsidRDefault="002649A3" w:rsidP="002649A3">
            <w:pPr>
              <w:pStyle w:val="Text"/>
            </w:pPr>
            <w:r w:rsidRPr="003B13E8">
              <w:rPr>
                <w:rStyle w:val="ChBlueBold"/>
              </w:rPr>
              <w:t>harus</w:t>
            </w:r>
          </w:p>
        </w:tc>
        <w:tc>
          <w:tcPr>
            <w:tcW w:w="695" w:type="dxa"/>
            <w:gridSpan w:val="2"/>
            <w:shd w:val="clear" w:color="auto" w:fill="auto"/>
          </w:tcPr>
          <w:p w14:paraId="18D7C032" w14:textId="77777777" w:rsidR="002649A3" w:rsidRPr="003B13E8" w:rsidRDefault="002649A3" w:rsidP="002649A3">
            <w:pPr>
              <w:pStyle w:val="Text"/>
            </w:pPr>
            <w:r w:rsidRPr="003B13E8">
              <w:t>cari</w:t>
            </w:r>
          </w:p>
        </w:tc>
        <w:tc>
          <w:tcPr>
            <w:tcW w:w="740" w:type="dxa"/>
            <w:gridSpan w:val="2"/>
            <w:shd w:val="clear" w:color="auto" w:fill="auto"/>
          </w:tcPr>
          <w:p w14:paraId="27F4F889" w14:textId="77777777" w:rsidR="002649A3" w:rsidRPr="003B13E8" w:rsidRDefault="002649A3" w:rsidP="002649A3">
            <w:pPr>
              <w:pStyle w:val="Text"/>
            </w:pPr>
            <w:r w:rsidRPr="003B13E8">
              <w:t>batrey</w:t>
            </w:r>
            <w:r>
              <w:t>,</w:t>
            </w:r>
          </w:p>
        </w:tc>
        <w:tc>
          <w:tcPr>
            <w:tcW w:w="489" w:type="dxa"/>
            <w:shd w:val="clear" w:color="auto" w:fill="auto"/>
          </w:tcPr>
          <w:p w14:paraId="7BEF6659" w14:textId="77777777" w:rsidR="002649A3" w:rsidRPr="003B13E8" w:rsidRDefault="002649A3" w:rsidP="002649A3">
            <w:pPr>
              <w:pStyle w:val="Text"/>
            </w:pPr>
            <w:r w:rsidRPr="003B13E8">
              <w:t>sa</w:t>
            </w:r>
          </w:p>
        </w:tc>
        <w:tc>
          <w:tcPr>
            <w:tcW w:w="768" w:type="dxa"/>
            <w:shd w:val="clear" w:color="auto" w:fill="auto"/>
          </w:tcPr>
          <w:p w14:paraId="2A366895" w14:textId="77777777" w:rsidR="002649A3" w:rsidRPr="003B13E8" w:rsidRDefault="002649A3" w:rsidP="002649A3">
            <w:pPr>
              <w:pStyle w:val="Text"/>
            </w:pPr>
            <w:r w:rsidRPr="003B13E8">
              <w:rPr>
                <w:rStyle w:val="ChBlueBold"/>
              </w:rPr>
              <w:t>harus</w:t>
            </w:r>
          </w:p>
        </w:tc>
      </w:tr>
      <w:tr w:rsidR="00AC23C4" w:rsidRPr="00AC23C4" w14:paraId="77B6F649" w14:textId="77777777" w:rsidTr="00AC23C4">
        <w:tc>
          <w:tcPr>
            <w:tcW w:w="709" w:type="dxa"/>
            <w:shd w:val="clear" w:color="auto" w:fill="auto"/>
          </w:tcPr>
          <w:p w14:paraId="14D6D769" w14:textId="77777777" w:rsidR="002649A3" w:rsidRPr="00AF669A" w:rsidRDefault="002649A3" w:rsidP="002649A3">
            <w:pPr>
              <w:pStyle w:val="GlossEng2ptafter"/>
            </w:pPr>
          </w:p>
        </w:tc>
        <w:tc>
          <w:tcPr>
            <w:tcW w:w="973" w:type="dxa"/>
            <w:gridSpan w:val="2"/>
            <w:shd w:val="clear" w:color="auto" w:fill="auto"/>
          </w:tcPr>
          <w:p w14:paraId="11128F1F" w14:textId="77777777" w:rsidR="002649A3" w:rsidRPr="003B13E8" w:rsidRDefault="002649A3" w:rsidP="002649A3">
            <w:pPr>
              <w:pStyle w:val="GlossEng2ptafter"/>
            </w:pPr>
            <w:r w:rsidRPr="003B13E8">
              <w:t>tomorrow</w:t>
            </w:r>
          </w:p>
        </w:tc>
        <w:tc>
          <w:tcPr>
            <w:tcW w:w="862" w:type="dxa"/>
            <w:gridSpan w:val="2"/>
            <w:shd w:val="clear" w:color="auto" w:fill="auto"/>
          </w:tcPr>
          <w:p w14:paraId="10093FAD" w14:textId="77777777" w:rsidR="002649A3" w:rsidRPr="003B13E8" w:rsidRDefault="002649A3" w:rsidP="002649A3">
            <w:pPr>
              <w:pStyle w:val="GlossEng2ptafter"/>
            </w:pPr>
            <w:r w:rsidRPr="003B13E8">
              <w:t>morning</w:t>
            </w:r>
          </w:p>
        </w:tc>
        <w:tc>
          <w:tcPr>
            <w:tcW w:w="540" w:type="dxa"/>
            <w:gridSpan w:val="2"/>
            <w:shd w:val="clear" w:color="auto" w:fill="auto"/>
          </w:tcPr>
          <w:p w14:paraId="4DDC9827" w14:textId="77777777" w:rsidR="002649A3" w:rsidRPr="0099608C" w:rsidRDefault="002649A3" w:rsidP="002649A3">
            <w:pPr>
              <w:pStyle w:val="GlossEng2ptafter"/>
              <w:rPr>
                <w:rStyle w:val="ChSmallCaps"/>
              </w:rPr>
            </w:pPr>
            <w:r w:rsidRPr="0099608C">
              <w:rPr>
                <w:rStyle w:val="ChSmallCaps"/>
              </w:rPr>
              <w:t>1sg</w:t>
            </w:r>
          </w:p>
        </w:tc>
        <w:tc>
          <w:tcPr>
            <w:tcW w:w="768" w:type="dxa"/>
            <w:gridSpan w:val="2"/>
            <w:shd w:val="clear" w:color="auto" w:fill="auto"/>
          </w:tcPr>
          <w:p w14:paraId="22C5F4E0" w14:textId="77777777" w:rsidR="002649A3" w:rsidRPr="003B13E8" w:rsidRDefault="002649A3" w:rsidP="002649A3">
            <w:pPr>
              <w:pStyle w:val="GlossEng2ptafter"/>
            </w:pPr>
            <w:r w:rsidRPr="003B13E8">
              <w:t>have.to</w:t>
            </w:r>
          </w:p>
        </w:tc>
        <w:tc>
          <w:tcPr>
            <w:tcW w:w="695" w:type="dxa"/>
            <w:gridSpan w:val="2"/>
            <w:shd w:val="clear" w:color="auto" w:fill="auto"/>
          </w:tcPr>
          <w:p w14:paraId="1F4FEDA6" w14:textId="77777777" w:rsidR="002649A3" w:rsidRPr="003B13E8" w:rsidRDefault="002649A3" w:rsidP="002649A3">
            <w:pPr>
              <w:pStyle w:val="GlossEng2ptafter"/>
            </w:pPr>
            <w:r w:rsidRPr="003B13E8">
              <w:t>search</w:t>
            </w:r>
          </w:p>
        </w:tc>
        <w:tc>
          <w:tcPr>
            <w:tcW w:w="740" w:type="dxa"/>
            <w:gridSpan w:val="2"/>
            <w:shd w:val="clear" w:color="auto" w:fill="auto"/>
          </w:tcPr>
          <w:p w14:paraId="585CBC97" w14:textId="77777777" w:rsidR="002649A3" w:rsidRPr="003B13E8" w:rsidRDefault="002649A3" w:rsidP="002649A3">
            <w:pPr>
              <w:pStyle w:val="GlossEng2ptafter"/>
            </w:pPr>
            <w:r w:rsidRPr="003B13E8">
              <w:t>bat</w:t>
            </w:r>
            <w:r>
              <w:t>t</w:t>
            </w:r>
            <w:r w:rsidRPr="003B13E8">
              <w:t>ery</w:t>
            </w:r>
          </w:p>
        </w:tc>
        <w:tc>
          <w:tcPr>
            <w:tcW w:w="489" w:type="dxa"/>
            <w:shd w:val="clear" w:color="auto" w:fill="auto"/>
          </w:tcPr>
          <w:p w14:paraId="78BBCB0A" w14:textId="77777777" w:rsidR="002649A3" w:rsidRPr="0099608C" w:rsidRDefault="002649A3" w:rsidP="002649A3">
            <w:pPr>
              <w:pStyle w:val="GlossEng2ptafter"/>
              <w:rPr>
                <w:rStyle w:val="ChSmallCaps"/>
              </w:rPr>
            </w:pPr>
            <w:r w:rsidRPr="0099608C">
              <w:rPr>
                <w:rStyle w:val="ChSmallCaps"/>
              </w:rPr>
              <w:t>1sg</w:t>
            </w:r>
          </w:p>
        </w:tc>
        <w:tc>
          <w:tcPr>
            <w:tcW w:w="768" w:type="dxa"/>
            <w:shd w:val="clear" w:color="auto" w:fill="auto"/>
          </w:tcPr>
          <w:p w14:paraId="576924D5" w14:textId="77777777" w:rsidR="002649A3" w:rsidRPr="003B13E8" w:rsidRDefault="002649A3" w:rsidP="002649A3">
            <w:pPr>
              <w:pStyle w:val="GlossEng2ptafter"/>
            </w:pPr>
            <w:r w:rsidRPr="003B13E8">
              <w:t>have.to</w:t>
            </w:r>
          </w:p>
        </w:tc>
      </w:tr>
      <w:tr w:rsidR="00AC23C4" w:rsidRPr="005F3BBD" w14:paraId="2EBE6AA9" w14:textId="77777777" w:rsidTr="00AC23C4">
        <w:trPr>
          <w:gridAfter w:val="3"/>
          <w:wAfter w:w="1557" w:type="dxa"/>
        </w:trPr>
        <w:tc>
          <w:tcPr>
            <w:tcW w:w="709" w:type="dxa"/>
            <w:shd w:val="clear" w:color="auto" w:fill="auto"/>
          </w:tcPr>
          <w:p w14:paraId="411358D6" w14:textId="77777777" w:rsidR="002649A3" w:rsidRPr="00AF669A" w:rsidRDefault="002649A3" w:rsidP="002649A3">
            <w:pPr>
              <w:pStyle w:val="O0Nwnext"/>
            </w:pPr>
          </w:p>
        </w:tc>
        <w:tc>
          <w:tcPr>
            <w:tcW w:w="484" w:type="dxa"/>
            <w:shd w:val="clear" w:color="auto" w:fill="auto"/>
          </w:tcPr>
          <w:p w14:paraId="1E43EF92" w14:textId="77777777" w:rsidR="002649A3" w:rsidRPr="003B13E8" w:rsidRDefault="002649A3" w:rsidP="002649A3">
            <w:pPr>
              <w:pStyle w:val="Text"/>
            </w:pPr>
            <w:r w:rsidRPr="003B13E8">
              <w:t>bli</w:t>
            </w:r>
          </w:p>
        </w:tc>
        <w:tc>
          <w:tcPr>
            <w:tcW w:w="957" w:type="dxa"/>
            <w:gridSpan w:val="2"/>
            <w:shd w:val="clear" w:color="auto" w:fill="auto"/>
          </w:tcPr>
          <w:p w14:paraId="2F4A881C" w14:textId="77777777" w:rsidR="002649A3" w:rsidRPr="003B13E8" w:rsidRDefault="002649A3" w:rsidP="002649A3">
            <w:pPr>
              <w:pStyle w:val="Text"/>
            </w:pPr>
            <w:r w:rsidRPr="003B13E8">
              <w:t>pecis</w:t>
            </w:r>
            <w:r>
              <w:t>,</w:t>
            </w:r>
          </w:p>
        </w:tc>
        <w:tc>
          <w:tcPr>
            <w:tcW w:w="489" w:type="dxa"/>
            <w:gridSpan w:val="2"/>
            <w:shd w:val="clear" w:color="auto" w:fill="auto"/>
          </w:tcPr>
          <w:p w14:paraId="59546C5E" w14:textId="77777777" w:rsidR="002649A3" w:rsidRPr="003B13E8" w:rsidRDefault="002649A3" w:rsidP="002649A3">
            <w:pPr>
              <w:pStyle w:val="Text"/>
            </w:pPr>
            <w:r w:rsidRPr="003B13E8">
              <w:t>sa</w:t>
            </w:r>
          </w:p>
        </w:tc>
        <w:tc>
          <w:tcPr>
            <w:tcW w:w="768" w:type="dxa"/>
            <w:gridSpan w:val="2"/>
            <w:shd w:val="clear" w:color="auto" w:fill="auto"/>
          </w:tcPr>
          <w:p w14:paraId="16CE35F5" w14:textId="77777777" w:rsidR="002649A3" w:rsidRPr="003B13E8" w:rsidRDefault="002649A3" w:rsidP="002649A3">
            <w:pPr>
              <w:pStyle w:val="Text"/>
            </w:pPr>
            <w:r w:rsidRPr="003B13E8">
              <w:rPr>
                <w:rStyle w:val="ChBlueBold"/>
              </w:rPr>
              <w:t>harus</w:t>
            </w:r>
          </w:p>
        </w:tc>
        <w:tc>
          <w:tcPr>
            <w:tcW w:w="640" w:type="dxa"/>
            <w:gridSpan w:val="2"/>
            <w:shd w:val="clear" w:color="auto" w:fill="auto"/>
          </w:tcPr>
          <w:p w14:paraId="7FF8A961" w14:textId="77777777" w:rsidR="002649A3" w:rsidRPr="003B13E8" w:rsidRDefault="002649A3" w:rsidP="002649A3">
            <w:pPr>
              <w:pStyle w:val="Text"/>
            </w:pPr>
            <w:r w:rsidRPr="003B13E8">
              <w:t>amb</w:t>
            </w:r>
            <w:r>
              <w:t>il</w:t>
            </w:r>
          </w:p>
        </w:tc>
        <w:tc>
          <w:tcPr>
            <w:tcW w:w="940" w:type="dxa"/>
            <w:gridSpan w:val="2"/>
            <w:shd w:val="clear" w:color="auto" w:fill="auto"/>
          </w:tcPr>
          <w:p w14:paraId="0186E2FB" w14:textId="77777777" w:rsidR="002649A3" w:rsidRPr="003B13E8" w:rsidRDefault="002649A3" w:rsidP="002649A3">
            <w:pPr>
              <w:pStyle w:val="Text"/>
            </w:pPr>
            <w:r w:rsidRPr="003B13E8">
              <w:t>senter</w:t>
            </w:r>
          </w:p>
        </w:tc>
      </w:tr>
      <w:tr w:rsidR="00AC23C4" w:rsidRPr="00AC23C4" w14:paraId="7AAFC9DE" w14:textId="77777777" w:rsidTr="00AC23C4">
        <w:trPr>
          <w:gridAfter w:val="3"/>
          <w:wAfter w:w="1557" w:type="dxa"/>
        </w:trPr>
        <w:tc>
          <w:tcPr>
            <w:tcW w:w="709" w:type="dxa"/>
            <w:shd w:val="clear" w:color="auto" w:fill="auto"/>
          </w:tcPr>
          <w:p w14:paraId="5A0EA711" w14:textId="77777777" w:rsidR="002649A3" w:rsidRPr="00AF669A" w:rsidRDefault="002649A3" w:rsidP="002649A3">
            <w:pPr>
              <w:pStyle w:val="GlossEng"/>
            </w:pPr>
          </w:p>
        </w:tc>
        <w:tc>
          <w:tcPr>
            <w:tcW w:w="484" w:type="dxa"/>
            <w:shd w:val="clear" w:color="auto" w:fill="auto"/>
          </w:tcPr>
          <w:p w14:paraId="7F2C1C10" w14:textId="77777777" w:rsidR="002649A3" w:rsidRPr="003B13E8" w:rsidRDefault="002649A3" w:rsidP="002649A3">
            <w:pPr>
              <w:pStyle w:val="GlossEng"/>
            </w:pPr>
            <w:r w:rsidRPr="003B13E8">
              <w:t>buy</w:t>
            </w:r>
          </w:p>
        </w:tc>
        <w:tc>
          <w:tcPr>
            <w:tcW w:w="957" w:type="dxa"/>
            <w:gridSpan w:val="2"/>
            <w:shd w:val="clear" w:color="auto" w:fill="auto"/>
          </w:tcPr>
          <w:p w14:paraId="5A3D9516" w14:textId="77777777" w:rsidR="002649A3" w:rsidRPr="003B13E8" w:rsidRDefault="002649A3" w:rsidP="002649A3">
            <w:pPr>
              <w:pStyle w:val="GlossEng"/>
            </w:pPr>
            <w:r w:rsidRPr="003B13E8">
              <w:t>light.bulb</w:t>
            </w:r>
          </w:p>
        </w:tc>
        <w:tc>
          <w:tcPr>
            <w:tcW w:w="489" w:type="dxa"/>
            <w:gridSpan w:val="2"/>
            <w:shd w:val="clear" w:color="auto" w:fill="auto"/>
          </w:tcPr>
          <w:p w14:paraId="078D4FD4" w14:textId="77777777" w:rsidR="002649A3" w:rsidRPr="0099608C" w:rsidRDefault="002649A3" w:rsidP="002649A3">
            <w:pPr>
              <w:pStyle w:val="GlossEng"/>
              <w:rPr>
                <w:rStyle w:val="ChSmallCaps"/>
              </w:rPr>
            </w:pPr>
            <w:r w:rsidRPr="0099608C">
              <w:rPr>
                <w:rStyle w:val="ChSmallCaps"/>
              </w:rPr>
              <w:t>1sg</w:t>
            </w:r>
          </w:p>
        </w:tc>
        <w:tc>
          <w:tcPr>
            <w:tcW w:w="768" w:type="dxa"/>
            <w:gridSpan w:val="2"/>
            <w:shd w:val="clear" w:color="auto" w:fill="auto"/>
          </w:tcPr>
          <w:p w14:paraId="533C1B88" w14:textId="77777777" w:rsidR="002649A3" w:rsidRPr="003B13E8" w:rsidRDefault="002649A3" w:rsidP="002649A3">
            <w:pPr>
              <w:pStyle w:val="GlossEng"/>
            </w:pPr>
            <w:r w:rsidRPr="003B13E8">
              <w:t>have.to</w:t>
            </w:r>
          </w:p>
        </w:tc>
        <w:tc>
          <w:tcPr>
            <w:tcW w:w="640" w:type="dxa"/>
            <w:gridSpan w:val="2"/>
            <w:shd w:val="clear" w:color="auto" w:fill="auto"/>
          </w:tcPr>
          <w:p w14:paraId="43F90DFE" w14:textId="77777777" w:rsidR="002649A3" w:rsidRPr="003B13E8" w:rsidRDefault="002649A3" w:rsidP="002649A3">
            <w:pPr>
              <w:pStyle w:val="GlossEng"/>
            </w:pPr>
            <w:r w:rsidRPr="003B13E8">
              <w:t>fetch</w:t>
            </w:r>
          </w:p>
        </w:tc>
        <w:tc>
          <w:tcPr>
            <w:tcW w:w="940" w:type="dxa"/>
            <w:gridSpan w:val="2"/>
            <w:shd w:val="clear" w:color="auto" w:fill="auto"/>
          </w:tcPr>
          <w:p w14:paraId="449A9E18" w14:textId="77777777" w:rsidR="002649A3" w:rsidRPr="003B13E8" w:rsidRDefault="002649A3" w:rsidP="002649A3">
            <w:pPr>
              <w:pStyle w:val="GlossEng"/>
            </w:pPr>
            <w:r w:rsidRPr="003B13E8">
              <w:t>flashlight</w:t>
            </w:r>
          </w:p>
        </w:tc>
      </w:tr>
    </w:tbl>
    <w:p w14:paraId="44E050F8" w14:textId="00C915C7" w:rsidR="002649A3" w:rsidRDefault="002649A3" w:rsidP="002649A3">
      <w:pPr>
        <w:pStyle w:val="FreeTranslEng"/>
      </w:pPr>
      <w:r>
        <w:t xml:space="preserve">[Getting ready for hunting:] </w:t>
      </w:r>
      <w:r w:rsidR="00B7093A">
        <w:t>‘</w:t>
      </w:r>
      <w:r>
        <w:t xml:space="preserve">tomorrow morning I </w:t>
      </w:r>
      <w:r w:rsidRPr="00AF669A">
        <w:rPr>
          <w:rStyle w:val="ChBlueBold"/>
        </w:rPr>
        <w:t>have to</w:t>
      </w:r>
      <w:r>
        <w:t xml:space="preserve"> get batteries, I </w:t>
      </w:r>
      <w:r w:rsidRPr="00AF669A">
        <w:rPr>
          <w:rStyle w:val="ChBlueBold"/>
        </w:rPr>
        <w:t>have to</w:t>
      </w:r>
      <w:r>
        <w:t xml:space="preserve"> buy small light bulbs, I </w:t>
      </w:r>
      <w:r w:rsidRPr="00AF669A">
        <w:rPr>
          <w:rStyle w:val="ChBlueBold"/>
        </w:rPr>
        <w:t>have to</w:t>
      </w:r>
      <w:r>
        <w:t xml:space="preserve"> take a flashlight</w:t>
      </w:r>
      <w:r w:rsidR="00B7093A">
        <w:t>’</w:t>
      </w:r>
      <w:r>
        <w:t xml:space="preserve"> </w:t>
      </w:r>
      <w:r w:rsidRPr="00AF669A">
        <w:rPr>
          <w:rStyle w:val="ExampleSource"/>
        </w:rPr>
        <w:t>[080919-004-NP.0003]</w:t>
      </w:r>
    </w:p>
    <w:tbl>
      <w:tblPr>
        <w:tblW w:w="4287" w:type="dxa"/>
        <w:tblCellMar>
          <w:left w:w="42" w:type="dxa"/>
          <w:right w:w="42" w:type="dxa"/>
        </w:tblCellMar>
        <w:tblLook w:val="01E0" w:firstRow="1" w:lastRow="1" w:firstColumn="1" w:lastColumn="1" w:noHBand="0" w:noVBand="0"/>
      </w:tblPr>
      <w:tblGrid>
        <w:gridCol w:w="709"/>
        <w:gridCol w:w="768"/>
        <w:gridCol w:w="696"/>
        <w:gridCol w:w="823"/>
        <w:gridCol w:w="573"/>
        <w:gridCol w:w="718"/>
      </w:tblGrid>
      <w:tr w:rsidR="00AC23C4" w:rsidRPr="005F3BBD" w14:paraId="6C5CDD07" w14:textId="77777777" w:rsidTr="00AC23C4">
        <w:tc>
          <w:tcPr>
            <w:tcW w:w="709" w:type="dxa"/>
            <w:shd w:val="clear" w:color="auto" w:fill="auto"/>
          </w:tcPr>
          <w:p w14:paraId="6C8F15BB" w14:textId="77777777" w:rsidR="002649A3" w:rsidRPr="00CA4F22" w:rsidRDefault="002649A3" w:rsidP="002649A3">
            <w:pPr>
              <w:pStyle w:val="O0Nwnext"/>
            </w:pPr>
            <w:bookmarkStart w:id="5051" w:name="_Ref363805644"/>
            <w:r>
              <w:t>(</w:t>
            </w:r>
            <w:fldSimple w:instr=" SEQ ( \* ARABIC \s 1 ">
              <w:r w:rsidR="00154D81">
                <w:rPr>
                  <w:noProof/>
                </w:rPr>
                <w:t>67</w:t>
              </w:r>
            </w:fldSimple>
            <w:r>
              <w:t>)</w:t>
            </w:r>
            <w:bookmarkEnd w:id="5051"/>
          </w:p>
        </w:tc>
        <w:tc>
          <w:tcPr>
            <w:tcW w:w="768" w:type="dxa"/>
            <w:shd w:val="clear" w:color="auto" w:fill="auto"/>
          </w:tcPr>
          <w:p w14:paraId="48418664" w14:textId="77777777" w:rsidR="002649A3" w:rsidRPr="00F94727" w:rsidRDefault="002649A3" w:rsidP="002649A3">
            <w:pPr>
              <w:pStyle w:val="Text"/>
            </w:pPr>
            <w:r w:rsidRPr="00F94727">
              <w:rPr>
                <w:rStyle w:val="ChBlueBold"/>
              </w:rPr>
              <w:t>harus</w:t>
            </w:r>
          </w:p>
        </w:tc>
        <w:tc>
          <w:tcPr>
            <w:tcW w:w="696" w:type="dxa"/>
            <w:shd w:val="clear" w:color="auto" w:fill="auto"/>
          </w:tcPr>
          <w:p w14:paraId="14CD940E" w14:textId="77777777" w:rsidR="002649A3" w:rsidRPr="00F94727" w:rsidRDefault="002649A3" w:rsidP="002649A3">
            <w:pPr>
              <w:pStyle w:val="Text"/>
            </w:pPr>
            <w:r w:rsidRPr="00F94727">
              <w:t>kiton</w:t>
            </w:r>
            <w:r>
              <w:t>g</w:t>
            </w:r>
          </w:p>
        </w:tc>
        <w:tc>
          <w:tcPr>
            <w:tcW w:w="823" w:type="dxa"/>
            <w:shd w:val="clear" w:color="auto" w:fill="auto"/>
          </w:tcPr>
          <w:p w14:paraId="2DB59BE1" w14:textId="77777777" w:rsidR="002649A3" w:rsidRPr="00F94727" w:rsidRDefault="002649A3" w:rsidP="002649A3">
            <w:pPr>
              <w:pStyle w:val="Text"/>
            </w:pPr>
            <w:r w:rsidRPr="00F94727">
              <w:t>baik</w:t>
            </w:r>
          </w:p>
        </w:tc>
        <w:tc>
          <w:tcPr>
            <w:tcW w:w="573" w:type="dxa"/>
            <w:shd w:val="clear" w:color="auto" w:fill="auto"/>
          </w:tcPr>
          <w:p w14:paraId="2B29C275" w14:textId="77777777" w:rsidR="002649A3" w:rsidRPr="00F94727" w:rsidRDefault="002649A3" w:rsidP="002649A3">
            <w:pPr>
              <w:pStyle w:val="Text"/>
            </w:pPr>
            <w:r w:rsidRPr="00F94727">
              <w:t>deng</w:t>
            </w:r>
          </w:p>
        </w:tc>
        <w:tc>
          <w:tcPr>
            <w:tcW w:w="718" w:type="dxa"/>
            <w:shd w:val="clear" w:color="auto" w:fill="auto"/>
          </w:tcPr>
          <w:p w14:paraId="7C15D36C" w14:textId="77777777" w:rsidR="002649A3" w:rsidRPr="00F94727" w:rsidRDefault="002649A3" w:rsidP="002649A3">
            <w:pPr>
              <w:pStyle w:val="Text"/>
            </w:pPr>
            <w:r w:rsidRPr="00F94727">
              <w:t>oran</w:t>
            </w:r>
            <w:r>
              <w:t>g</w:t>
            </w:r>
          </w:p>
        </w:tc>
      </w:tr>
      <w:tr w:rsidR="00AC23C4" w:rsidRPr="00AC23C4" w14:paraId="1C98C8F7" w14:textId="77777777" w:rsidTr="00AC23C4">
        <w:tc>
          <w:tcPr>
            <w:tcW w:w="709" w:type="dxa"/>
            <w:shd w:val="clear" w:color="auto" w:fill="auto"/>
          </w:tcPr>
          <w:p w14:paraId="41984D0E" w14:textId="77777777" w:rsidR="002649A3" w:rsidRPr="00C623CF" w:rsidRDefault="002649A3" w:rsidP="002649A3">
            <w:pPr>
              <w:pStyle w:val="GlossEng"/>
            </w:pPr>
          </w:p>
        </w:tc>
        <w:tc>
          <w:tcPr>
            <w:tcW w:w="768" w:type="dxa"/>
            <w:shd w:val="clear" w:color="auto" w:fill="auto"/>
          </w:tcPr>
          <w:p w14:paraId="0AD0E124" w14:textId="77777777" w:rsidR="002649A3" w:rsidRPr="00F94727" w:rsidRDefault="002649A3" w:rsidP="002649A3">
            <w:pPr>
              <w:pStyle w:val="GlossEng"/>
            </w:pPr>
            <w:r w:rsidRPr="00F94727">
              <w:t>have.to</w:t>
            </w:r>
          </w:p>
        </w:tc>
        <w:tc>
          <w:tcPr>
            <w:tcW w:w="696" w:type="dxa"/>
            <w:shd w:val="clear" w:color="auto" w:fill="auto"/>
          </w:tcPr>
          <w:p w14:paraId="0A59C765" w14:textId="77777777" w:rsidR="002649A3" w:rsidRPr="0099608C" w:rsidRDefault="002649A3" w:rsidP="002649A3">
            <w:pPr>
              <w:pStyle w:val="GlossEng"/>
              <w:rPr>
                <w:rStyle w:val="ChSmallCaps"/>
              </w:rPr>
            </w:pPr>
            <w:r w:rsidRPr="0099608C">
              <w:rPr>
                <w:rStyle w:val="ChSmallCaps"/>
              </w:rPr>
              <w:t>1pl</w:t>
            </w:r>
          </w:p>
        </w:tc>
        <w:tc>
          <w:tcPr>
            <w:tcW w:w="823" w:type="dxa"/>
            <w:shd w:val="clear" w:color="auto" w:fill="auto"/>
          </w:tcPr>
          <w:p w14:paraId="314332B4" w14:textId="77777777" w:rsidR="002649A3" w:rsidRPr="00F94727" w:rsidRDefault="002649A3" w:rsidP="002649A3">
            <w:pPr>
              <w:pStyle w:val="GlossEng"/>
            </w:pPr>
            <w:r>
              <w:t>be.</w:t>
            </w:r>
            <w:r w:rsidRPr="00F94727">
              <w:t>good</w:t>
            </w:r>
          </w:p>
        </w:tc>
        <w:tc>
          <w:tcPr>
            <w:tcW w:w="573" w:type="dxa"/>
            <w:shd w:val="clear" w:color="auto" w:fill="auto"/>
          </w:tcPr>
          <w:p w14:paraId="79FCE207" w14:textId="77777777" w:rsidR="002649A3" w:rsidRPr="00F94727" w:rsidRDefault="002649A3" w:rsidP="002649A3">
            <w:pPr>
              <w:pStyle w:val="GlossEng"/>
            </w:pPr>
            <w:r w:rsidRPr="00F94727">
              <w:t>with</w:t>
            </w:r>
          </w:p>
        </w:tc>
        <w:tc>
          <w:tcPr>
            <w:tcW w:w="718" w:type="dxa"/>
            <w:shd w:val="clear" w:color="auto" w:fill="auto"/>
          </w:tcPr>
          <w:p w14:paraId="7578210C" w14:textId="77777777" w:rsidR="002649A3" w:rsidRPr="00F94727" w:rsidRDefault="002649A3" w:rsidP="002649A3">
            <w:pPr>
              <w:pStyle w:val="GlossEng"/>
            </w:pPr>
            <w:r w:rsidRPr="00F94727">
              <w:t>person</w:t>
            </w:r>
          </w:p>
        </w:tc>
      </w:tr>
    </w:tbl>
    <w:p w14:paraId="2C626C18" w14:textId="732EEBD1" w:rsidR="002649A3" w:rsidRDefault="00B7093A" w:rsidP="002649A3">
      <w:pPr>
        <w:pStyle w:val="FreeTranslEng15pt"/>
      </w:pPr>
      <w:r>
        <w:t>‘</w:t>
      </w:r>
      <w:r w:rsidR="002649A3">
        <w:t xml:space="preserve">we </w:t>
      </w:r>
      <w:r w:rsidR="002649A3" w:rsidRPr="00C623CF">
        <w:rPr>
          <w:rStyle w:val="ChBlueBold"/>
        </w:rPr>
        <w:t>have to</w:t>
      </w:r>
      <w:r w:rsidR="0097241B" w:rsidRPr="0097241B">
        <w:rPr>
          <w:rStyle w:val="ChBlueBold"/>
        </w:rPr>
        <w:t xml:space="preserve"> (</w:t>
      </w:r>
      <w:r w:rsidR="0097241B" w:rsidRPr="0097241B">
        <w:rPr>
          <w:rStyle w:val="ChBlueBold-SmallCaps"/>
        </w:rPr>
        <w:t>emph</w:t>
      </w:r>
      <w:r w:rsidR="0097241B" w:rsidRPr="0097241B">
        <w:rPr>
          <w:rStyle w:val="ChBlueBold"/>
        </w:rPr>
        <w:t>)</w:t>
      </w:r>
      <w:r w:rsidR="002649A3">
        <w:t xml:space="preserve"> be / (it</w:t>
      </w:r>
      <w:r>
        <w:t>’</w:t>
      </w:r>
      <w:r w:rsidR="002649A3">
        <w:t xml:space="preserve">s) </w:t>
      </w:r>
      <w:r w:rsidR="002649A3" w:rsidRPr="001F2EC2">
        <w:rPr>
          <w:rStyle w:val="ChBlueBold"/>
        </w:rPr>
        <w:t>obligatory</w:t>
      </w:r>
      <w:r w:rsidR="002649A3">
        <w:t xml:space="preserve"> (that) we are good to (other) people</w:t>
      </w:r>
      <w:r>
        <w:t>’</w:t>
      </w:r>
      <w:r w:rsidR="002649A3">
        <w:t xml:space="preserve"> </w:t>
      </w:r>
      <w:r w:rsidR="002649A3" w:rsidRPr="00C623CF">
        <w:rPr>
          <w:rStyle w:val="ExampleSource"/>
        </w:rPr>
        <w:t>[</w:t>
      </w:r>
      <w:r w:rsidR="003F16F2">
        <w:rPr>
          <w:rStyle w:val="ExampleSource"/>
        </w:rPr>
        <w:t>081110-008-CvNP</w:t>
      </w:r>
      <w:r w:rsidR="002649A3" w:rsidRPr="00C623CF">
        <w:rPr>
          <w:rStyle w:val="ExampleSource"/>
        </w:rPr>
        <w:t>.0166]</w:t>
      </w:r>
    </w:p>
    <w:p w14:paraId="56D9AFAE" w14:textId="77777777" w:rsidR="002649A3" w:rsidRDefault="002649A3" w:rsidP="002649A3">
      <w:pPr>
        <w:pStyle w:val="Heading3"/>
      </w:pPr>
      <w:bookmarkStart w:id="5052" w:name="_Ref363821877"/>
      <w:bookmarkStart w:id="5053" w:name="_Ref438299584"/>
      <w:bookmarkStart w:id="5054" w:name="_Toc440455745"/>
      <w:r>
        <w:t>Prohibit</w:t>
      </w:r>
      <w:bookmarkEnd w:id="5052"/>
      <w:r>
        <w:t>ives</w:t>
      </w:r>
      <w:bookmarkEnd w:id="5053"/>
      <w:bookmarkEnd w:id="5054"/>
    </w:p>
    <w:p w14:paraId="4A621388" w14:textId="4173F9DC" w:rsidR="00B10AC0" w:rsidRDefault="00B10AC0" w:rsidP="00876A28">
      <w:pPr>
        <w:pStyle w:val="Body0000after"/>
      </w:pPr>
      <w:r>
        <w:rPr>
          <w:lang w:eastAsia="en-US"/>
        </w:rPr>
        <w:t xml:space="preserve">Papuan Malay </w:t>
      </w:r>
      <w:r>
        <w:t>prohibitives</w:t>
      </w:r>
      <w:r>
        <w:rPr>
          <w:lang w:eastAsia="en-US"/>
        </w:rPr>
        <w:t xml:space="preserve"> are typically formed with the negative imperative </w:t>
      </w:r>
      <w:r w:rsidRPr="00305165">
        <w:rPr>
          <w:rStyle w:val="ChItalBold"/>
        </w:rPr>
        <w:t>jangang</w:t>
      </w:r>
      <w:r>
        <w:t xml:space="preserve"> </w:t>
      </w:r>
      <w:r w:rsidR="00B7093A">
        <w:t>‘</w:t>
      </w:r>
      <w:r w:rsidRPr="0099608C">
        <w:rPr>
          <w:rStyle w:val="ChSmallCaps"/>
        </w:rPr>
        <w:t>neg.imp</w:t>
      </w:r>
      <w:r>
        <w:t>, don</w:t>
      </w:r>
      <w:r w:rsidR="00B7093A">
        <w:t>’</w:t>
      </w:r>
      <w:r>
        <w:t>t</w:t>
      </w:r>
      <w:r w:rsidR="00B7093A">
        <w:t>’</w:t>
      </w:r>
      <w:r>
        <w:t xml:space="preserve">. Its main function is to </w:t>
      </w:r>
      <w:r w:rsidR="00697D5E">
        <w:t xml:space="preserve">signal the addressee that the action of the verb is forbidden, as </w:t>
      </w:r>
      <w:r>
        <w:t xml:space="preserve">illustrated in </w:t>
      </w:r>
      <w:r>
        <w:rPr>
          <w:lang w:eastAsia="en-US"/>
        </w:rPr>
        <w:fldChar w:fldCharType="begin"/>
      </w:r>
      <w:r>
        <w:rPr>
          <w:lang w:eastAsia="en-US"/>
        </w:rPr>
        <w:instrText xml:space="preserve"> REF _Ref353214813 \h </w:instrText>
      </w:r>
      <w:r>
        <w:rPr>
          <w:lang w:eastAsia="en-US"/>
        </w:rPr>
      </w:r>
      <w:r>
        <w:rPr>
          <w:lang w:eastAsia="en-US"/>
        </w:rPr>
        <w:fldChar w:fldCharType="separate"/>
      </w:r>
      <w:r w:rsidR="00154D81" w:rsidRPr="00856563">
        <w:t>(</w:t>
      </w:r>
      <w:r w:rsidR="00154D81">
        <w:rPr>
          <w:noProof/>
        </w:rPr>
        <w:t>68</w:t>
      </w:r>
      <w:r w:rsidR="00154D81" w:rsidRPr="00856563">
        <w:t>)</w:t>
      </w:r>
      <w:r>
        <w:rPr>
          <w:lang w:eastAsia="en-US"/>
        </w:rPr>
        <w:fldChar w:fldCharType="end"/>
      </w:r>
      <w:r>
        <w:rPr>
          <w:lang w:eastAsia="en-US"/>
        </w:rPr>
        <w:t xml:space="preserve"> to </w:t>
      </w:r>
      <w:r>
        <w:rPr>
          <w:lang w:eastAsia="en-US"/>
        </w:rPr>
        <w:fldChar w:fldCharType="begin"/>
      </w:r>
      <w:r>
        <w:rPr>
          <w:lang w:eastAsia="en-US"/>
        </w:rPr>
        <w:instrText xml:space="preserve"> REF _Ref358294383 \h </w:instrText>
      </w:r>
      <w:r>
        <w:rPr>
          <w:lang w:eastAsia="en-US"/>
        </w:rPr>
      </w:r>
      <w:r>
        <w:rPr>
          <w:lang w:eastAsia="en-US"/>
        </w:rPr>
        <w:fldChar w:fldCharType="separate"/>
      </w:r>
      <w:r w:rsidR="00154D81" w:rsidRPr="00856563">
        <w:t>(</w:t>
      </w:r>
      <w:r w:rsidR="00154D81">
        <w:rPr>
          <w:noProof/>
        </w:rPr>
        <w:t>71</w:t>
      </w:r>
      <w:r w:rsidR="00154D81" w:rsidRPr="00856563">
        <w:t>)</w:t>
      </w:r>
      <w:r>
        <w:rPr>
          <w:lang w:eastAsia="en-US"/>
        </w:rPr>
        <w:fldChar w:fldCharType="end"/>
      </w:r>
      <w:r>
        <w:t xml:space="preserve">. </w:t>
      </w:r>
      <w:r w:rsidR="00697D5E">
        <w:t xml:space="preserve">Quite often, however, </w:t>
      </w:r>
      <w:r>
        <w:t xml:space="preserve">a prohibitive is </w:t>
      </w:r>
      <w:r w:rsidR="00697D5E">
        <w:t xml:space="preserve">softened, by using </w:t>
      </w:r>
      <w:r w:rsidR="00697D5E" w:rsidRPr="00300516">
        <w:rPr>
          <w:rStyle w:val="ChItalBold"/>
        </w:rPr>
        <w:t>tida</w:t>
      </w:r>
      <w:r w:rsidR="00697D5E" w:rsidRPr="00300516">
        <w:t>/</w:t>
      </w:r>
      <w:r w:rsidR="00697D5E" w:rsidRPr="00300516">
        <w:rPr>
          <w:rStyle w:val="ChItalBold"/>
        </w:rPr>
        <w:t>tra bole</w:t>
      </w:r>
      <w:r w:rsidR="00697D5E">
        <w:t xml:space="preserve"> </w:t>
      </w:r>
      <w:r w:rsidR="00B7093A">
        <w:t>‘</w:t>
      </w:r>
      <w:r w:rsidR="00697D5E">
        <w:t>shouldn</w:t>
      </w:r>
      <w:r w:rsidR="00B7093A">
        <w:t>’</w:t>
      </w:r>
      <w:r w:rsidR="00697D5E">
        <w:t>t</w:t>
      </w:r>
      <w:r w:rsidR="00B7093A">
        <w:rPr>
          <w:lang w:eastAsia="en-US"/>
        </w:rPr>
        <w:t>’</w:t>
      </w:r>
      <w:r w:rsidR="00697D5E">
        <w:rPr>
          <w:lang w:eastAsia="en-US"/>
        </w:rPr>
        <w:t xml:space="preserve"> </w:t>
      </w:r>
      <w:r w:rsidR="00697D5E">
        <w:t xml:space="preserve">(literally </w:t>
      </w:r>
      <w:r w:rsidR="00B7093A">
        <w:t>‘</w:t>
      </w:r>
      <w:r w:rsidR="00697D5E">
        <w:t>may not</w:t>
      </w:r>
      <w:r w:rsidR="00B7093A">
        <w:t>’</w:t>
      </w:r>
      <w:r w:rsidR="00697D5E">
        <w:t xml:space="preserve">), instead of </w:t>
      </w:r>
      <w:r w:rsidR="00697D5E" w:rsidRPr="00305165">
        <w:rPr>
          <w:rStyle w:val="ChItalBold"/>
        </w:rPr>
        <w:t>jangang</w:t>
      </w:r>
      <w:r w:rsidR="00697D5E">
        <w:t xml:space="preserve"> </w:t>
      </w:r>
      <w:r w:rsidR="00B7093A">
        <w:t>‘</w:t>
      </w:r>
      <w:r w:rsidR="00697D5E" w:rsidRPr="0099608C">
        <w:rPr>
          <w:rStyle w:val="ChSmallCaps"/>
        </w:rPr>
        <w:t>neg.imp</w:t>
      </w:r>
      <w:r w:rsidR="00697D5E">
        <w:t>, don</w:t>
      </w:r>
      <w:r w:rsidR="00B7093A">
        <w:t>’</w:t>
      </w:r>
      <w:r w:rsidR="00697D5E">
        <w:t>t</w:t>
      </w:r>
      <w:r w:rsidR="00B7093A">
        <w:t>’</w:t>
      </w:r>
      <w:r w:rsidR="00697D5E">
        <w:t xml:space="preserve">, as </w:t>
      </w:r>
      <w:r w:rsidR="007C34F8">
        <w:t xml:space="preserve">shown </w:t>
      </w:r>
      <w:r>
        <w:t xml:space="preserve">in </w:t>
      </w:r>
      <w:r>
        <w:fldChar w:fldCharType="begin"/>
      </w:r>
      <w:r>
        <w:instrText xml:space="preserve"> REF _Ref363820424 \h </w:instrText>
      </w:r>
      <w:r>
        <w:fldChar w:fldCharType="separate"/>
      </w:r>
      <w:r w:rsidR="00154D81">
        <w:t>(</w:t>
      </w:r>
      <w:r w:rsidR="00154D81">
        <w:rPr>
          <w:noProof/>
        </w:rPr>
        <w:t>73</w:t>
      </w:r>
      <w:r w:rsidR="00154D81">
        <w:t>)</w:t>
      </w:r>
      <w:r>
        <w:fldChar w:fldCharType="end"/>
      </w:r>
      <w:r>
        <w:t xml:space="preserve"> to </w:t>
      </w:r>
      <w:r>
        <w:fldChar w:fldCharType="begin"/>
      </w:r>
      <w:r>
        <w:instrText xml:space="preserve"> REF _Ref363820429 \h </w:instrText>
      </w:r>
      <w:r>
        <w:fldChar w:fldCharType="separate"/>
      </w:r>
      <w:r w:rsidR="00154D81">
        <w:t>(</w:t>
      </w:r>
      <w:r w:rsidR="00154D81">
        <w:rPr>
          <w:noProof/>
        </w:rPr>
        <w:t>77</w:t>
      </w:r>
      <w:r w:rsidR="00154D81">
        <w:t>)</w:t>
      </w:r>
      <w:r>
        <w:fldChar w:fldCharType="end"/>
      </w:r>
      <w:r w:rsidR="00697D5E">
        <w:t>.</w:t>
      </w:r>
    </w:p>
    <w:p w14:paraId="3A6F6283" w14:textId="54487EA6" w:rsidR="002649A3" w:rsidRDefault="007C34F8" w:rsidP="00876A28">
      <w:pPr>
        <w:pStyle w:val="Body0505after"/>
        <w:rPr>
          <w:lang w:eastAsia="en-US"/>
        </w:rPr>
      </w:pPr>
      <w:r>
        <w:rPr>
          <w:lang w:eastAsia="en-US"/>
        </w:rPr>
        <w:t>The main function of n</w:t>
      </w:r>
      <w:r w:rsidR="002649A3">
        <w:rPr>
          <w:lang w:eastAsia="en-US"/>
        </w:rPr>
        <w:t xml:space="preserve">egative imperative </w:t>
      </w:r>
      <w:r w:rsidR="00BA5C1C" w:rsidRPr="00305165">
        <w:rPr>
          <w:rStyle w:val="ChItalBold"/>
        </w:rPr>
        <w:t>jangang</w:t>
      </w:r>
      <w:r w:rsidR="002649A3">
        <w:t xml:space="preserve"> </w:t>
      </w:r>
      <w:r w:rsidR="00B7093A">
        <w:t>‘</w:t>
      </w:r>
      <w:r w:rsidR="002649A3" w:rsidRPr="0099608C">
        <w:rPr>
          <w:rStyle w:val="ChSmallCaps"/>
        </w:rPr>
        <w:t>neg.imp</w:t>
      </w:r>
      <w:r w:rsidR="00B7093A">
        <w:t>’</w:t>
      </w:r>
      <w:r w:rsidR="00697D5E">
        <w:t xml:space="preserve">, with its short form </w:t>
      </w:r>
      <w:r w:rsidR="00697D5E" w:rsidRPr="00697D5E">
        <w:rPr>
          <w:rStyle w:val="ChItalBold"/>
        </w:rPr>
        <w:t>jang</w:t>
      </w:r>
      <w:r w:rsidR="00697D5E">
        <w:t>,</w:t>
      </w:r>
      <w:r w:rsidR="002649A3">
        <w:t xml:space="preserve"> </w:t>
      </w:r>
      <w:r>
        <w:t>is to signal</w:t>
      </w:r>
      <w:r w:rsidR="002649A3">
        <w:t xml:space="preserve"> a straight-out prohibitive. It occurs between the subject and the predicate</w:t>
      </w:r>
      <w:r w:rsidR="002649A3">
        <w:rPr>
          <w:lang w:eastAsia="en-US"/>
        </w:rPr>
        <w:t xml:space="preserve">, as in </w:t>
      </w:r>
      <w:r w:rsidR="002649A3">
        <w:rPr>
          <w:lang w:eastAsia="en-US"/>
        </w:rPr>
        <w:fldChar w:fldCharType="begin"/>
      </w:r>
      <w:r w:rsidR="002649A3">
        <w:rPr>
          <w:lang w:eastAsia="en-US"/>
        </w:rPr>
        <w:instrText xml:space="preserve"> REF _Ref353214813 \h </w:instrText>
      </w:r>
      <w:r w:rsidR="002649A3">
        <w:rPr>
          <w:lang w:eastAsia="en-US"/>
        </w:rPr>
      </w:r>
      <w:r w:rsidR="002649A3">
        <w:rPr>
          <w:lang w:eastAsia="en-US"/>
        </w:rPr>
        <w:fldChar w:fldCharType="separate"/>
      </w:r>
      <w:r w:rsidR="00154D81" w:rsidRPr="00856563">
        <w:t>(</w:t>
      </w:r>
      <w:r w:rsidR="00154D81">
        <w:rPr>
          <w:noProof/>
        </w:rPr>
        <w:t>68</w:t>
      </w:r>
      <w:r w:rsidR="00154D81" w:rsidRPr="00856563">
        <w:t>)</w:t>
      </w:r>
      <w:r w:rsidR="002649A3">
        <w:rPr>
          <w:lang w:eastAsia="en-US"/>
        </w:rPr>
        <w:fldChar w:fldCharType="end"/>
      </w:r>
      <w:r w:rsidR="002649A3">
        <w:rPr>
          <w:lang w:eastAsia="en-US"/>
        </w:rPr>
        <w:t xml:space="preserve"> and </w:t>
      </w:r>
      <w:r w:rsidR="002649A3">
        <w:rPr>
          <w:lang w:eastAsia="en-US"/>
        </w:rPr>
        <w:fldChar w:fldCharType="begin"/>
      </w:r>
      <w:r w:rsidR="002649A3">
        <w:rPr>
          <w:lang w:eastAsia="en-US"/>
        </w:rPr>
        <w:instrText xml:space="preserve"> REF _Ref358294387 \h </w:instrText>
      </w:r>
      <w:r w:rsidR="002649A3">
        <w:rPr>
          <w:lang w:eastAsia="en-US"/>
        </w:rPr>
      </w:r>
      <w:r w:rsidR="002649A3">
        <w:rPr>
          <w:lang w:eastAsia="en-US"/>
        </w:rPr>
        <w:fldChar w:fldCharType="separate"/>
      </w:r>
      <w:r w:rsidR="00154D81" w:rsidRPr="00856563">
        <w:t>(</w:t>
      </w:r>
      <w:r w:rsidR="00154D81">
        <w:rPr>
          <w:noProof/>
        </w:rPr>
        <w:t>69</w:t>
      </w:r>
      <w:r w:rsidR="00154D81" w:rsidRPr="00856563">
        <w:t>)</w:t>
      </w:r>
      <w:r w:rsidR="002649A3">
        <w:rPr>
          <w:lang w:eastAsia="en-US"/>
        </w:rPr>
        <w:fldChar w:fldCharType="end"/>
      </w:r>
      <w:r w:rsidR="002649A3">
        <w:rPr>
          <w:lang w:eastAsia="en-US"/>
        </w:rPr>
        <w:t xml:space="preserve">, or </w:t>
      </w:r>
      <w:r w:rsidR="002649A3">
        <w:t xml:space="preserve">clause-initially </w:t>
      </w:r>
      <w:r w:rsidR="002649A3">
        <w:rPr>
          <w:lang w:eastAsia="en-US"/>
        </w:rPr>
        <w:t xml:space="preserve">where it has scope over the entire clause and reinforces the </w:t>
      </w:r>
      <w:r w:rsidR="002649A3">
        <w:t>prohibitive</w:t>
      </w:r>
      <w:r w:rsidR="002649A3">
        <w:rPr>
          <w:lang w:eastAsia="en-US"/>
        </w:rPr>
        <w:t xml:space="preserve">, as in </w:t>
      </w:r>
      <w:r w:rsidR="002649A3">
        <w:rPr>
          <w:lang w:eastAsia="en-US"/>
        </w:rPr>
        <w:fldChar w:fldCharType="begin"/>
      </w:r>
      <w:r w:rsidR="002649A3">
        <w:rPr>
          <w:lang w:eastAsia="en-US"/>
        </w:rPr>
        <w:instrText xml:space="preserve"> REF _Ref358294382 \h </w:instrText>
      </w:r>
      <w:r w:rsidR="002649A3">
        <w:rPr>
          <w:lang w:eastAsia="en-US"/>
        </w:rPr>
      </w:r>
      <w:r w:rsidR="002649A3">
        <w:rPr>
          <w:lang w:eastAsia="en-US"/>
        </w:rPr>
        <w:fldChar w:fldCharType="separate"/>
      </w:r>
      <w:r w:rsidR="00154D81" w:rsidRPr="00856563">
        <w:t>(</w:t>
      </w:r>
      <w:r w:rsidR="00154D81">
        <w:rPr>
          <w:noProof/>
        </w:rPr>
        <w:t>70</w:t>
      </w:r>
      <w:r w:rsidR="00154D81" w:rsidRPr="00856563">
        <w:t>)</w:t>
      </w:r>
      <w:r w:rsidR="002649A3">
        <w:rPr>
          <w:lang w:eastAsia="en-US"/>
        </w:rPr>
        <w:fldChar w:fldCharType="end"/>
      </w:r>
      <w:r w:rsidR="002649A3">
        <w:rPr>
          <w:lang w:eastAsia="en-US"/>
        </w:rPr>
        <w:t xml:space="preserve"> and </w:t>
      </w:r>
      <w:r w:rsidR="002649A3">
        <w:rPr>
          <w:lang w:eastAsia="en-US"/>
        </w:rPr>
        <w:fldChar w:fldCharType="begin"/>
      </w:r>
      <w:r w:rsidR="002649A3">
        <w:rPr>
          <w:lang w:eastAsia="en-US"/>
        </w:rPr>
        <w:instrText xml:space="preserve"> REF _Ref358294383 \h </w:instrText>
      </w:r>
      <w:r w:rsidR="002649A3">
        <w:rPr>
          <w:lang w:eastAsia="en-US"/>
        </w:rPr>
      </w:r>
      <w:r w:rsidR="002649A3">
        <w:rPr>
          <w:lang w:eastAsia="en-US"/>
        </w:rPr>
        <w:fldChar w:fldCharType="separate"/>
      </w:r>
      <w:r w:rsidR="00154D81" w:rsidRPr="00856563">
        <w:t>(</w:t>
      </w:r>
      <w:r w:rsidR="00154D81">
        <w:rPr>
          <w:noProof/>
        </w:rPr>
        <w:t>71</w:t>
      </w:r>
      <w:r w:rsidR="00154D81" w:rsidRPr="00856563">
        <w:t>)</w:t>
      </w:r>
      <w:r w:rsidR="002649A3">
        <w:rPr>
          <w:lang w:eastAsia="en-US"/>
        </w:rPr>
        <w:fldChar w:fldCharType="end"/>
      </w:r>
      <w:r w:rsidR="002649A3">
        <w:rPr>
          <w:lang w:eastAsia="en-US"/>
        </w:rPr>
        <w:t>.</w:t>
      </w:r>
      <w:r w:rsidR="00876A28">
        <w:rPr>
          <w:lang w:eastAsia="en-US"/>
        </w:rPr>
        <w:t xml:space="preserve"> </w:t>
      </w:r>
      <w:r w:rsidR="00876A28">
        <w:t xml:space="preserve">Besides, </w:t>
      </w:r>
      <w:r w:rsidR="00876A28" w:rsidRPr="00DC6455">
        <w:t xml:space="preserve">speakers </w:t>
      </w:r>
      <w:r w:rsidR="00876A28">
        <w:t xml:space="preserve">also </w:t>
      </w:r>
      <w:r w:rsidR="00876A28" w:rsidRPr="00DC6455">
        <w:t xml:space="preserve">employ </w:t>
      </w:r>
      <w:r w:rsidR="00876A28" w:rsidRPr="00305165">
        <w:rPr>
          <w:rStyle w:val="ChItalBold"/>
        </w:rPr>
        <w:t>jangang</w:t>
      </w:r>
      <w:r w:rsidR="00876A28">
        <w:t xml:space="preserve"> ‘</w:t>
      </w:r>
      <w:r w:rsidR="00876A28" w:rsidRPr="0099608C">
        <w:rPr>
          <w:rStyle w:val="ChSmallCaps"/>
        </w:rPr>
        <w:t>neg.imp</w:t>
      </w:r>
      <w:r w:rsidR="00876A28">
        <w:t xml:space="preserve">’ as stand-alone clauses which provide a response to a preceding prohibitive, in the sense of ‘(I would) never (do such a thing)’, as in </w:t>
      </w:r>
      <w:r w:rsidR="00876A28">
        <w:rPr>
          <w:rFonts w:ascii="TimesNewRomanPSMT" w:eastAsia="Times New Roman" w:hAnsi="TimesNewRomanPSMT" w:cs="TimesNewRomanPSMT"/>
          <w:szCs w:val="20"/>
          <w:lang w:eastAsia="en-US"/>
        </w:rPr>
        <w:fldChar w:fldCharType="begin"/>
      </w:r>
      <w:r w:rsidR="00876A28">
        <w:rPr>
          <w:rFonts w:ascii="TimesNewRomanPSMT" w:eastAsia="Times New Roman" w:hAnsi="TimesNewRomanPSMT" w:cs="TimesNewRomanPSMT"/>
          <w:szCs w:val="20"/>
          <w:lang w:eastAsia="en-US"/>
        </w:rPr>
        <w:instrText xml:space="preserve"> REF _Ref358294388 \h </w:instrText>
      </w:r>
      <w:r w:rsidR="00876A28">
        <w:rPr>
          <w:rFonts w:ascii="TimesNewRomanPSMT" w:eastAsia="Times New Roman" w:hAnsi="TimesNewRomanPSMT" w:cs="TimesNewRomanPSMT"/>
          <w:szCs w:val="20"/>
          <w:lang w:eastAsia="en-US"/>
        </w:rPr>
      </w:r>
      <w:r w:rsidR="00876A28">
        <w:rPr>
          <w:rFonts w:ascii="TimesNewRomanPSMT" w:eastAsia="Times New Roman" w:hAnsi="TimesNewRomanPSMT" w:cs="TimesNewRomanPSMT"/>
          <w:szCs w:val="20"/>
          <w:lang w:eastAsia="en-US"/>
        </w:rPr>
        <w:fldChar w:fldCharType="separate"/>
      </w:r>
      <w:r w:rsidR="00154D81" w:rsidRPr="00856563">
        <w:t>(</w:t>
      </w:r>
      <w:r w:rsidR="00154D81">
        <w:rPr>
          <w:noProof/>
        </w:rPr>
        <w:t>72</w:t>
      </w:r>
      <w:r w:rsidR="00154D81" w:rsidRPr="00856563">
        <w:t>)</w:t>
      </w:r>
      <w:r w:rsidR="00876A28">
        <w:rPr>
          <w:rFonts w:ascii="TimesNewRomanPSMT" w:eastAsia="Times New Roman" w:hAnsi="TimesNewRomanPSMT" w:cs="TimesNewRomanPSMT"/>
          <w:szCs w:val="20"/>
          <w:lang w:eastAsia="en-US"/>
        </w:rPr>
        <w:fldChar w:fldCharType="end"/>
      </w:r>
      <w:r w:rsidR="00876A28">
        <w:rPr>
          <w:lang w:eastAsia="en-US"/>
        </w:rPr>
        <w:t>.</w:t>
      </w:r>
    </w:p>
    <w:p w14:paraId="5E230F6F" w14:textId="3EFF8E18" w:rsidR="002649A3" w:rsidRDefault="002649A3" w:rsidP="002649A3">
      <w:pPr>
        <w:pStyle w:val="ExampleTitle"/>
      </w:pPr>
      <w:r>
        <w:t xml:space="preserve">Prohibitives with </w:t>
      </w:r>
      <w:r w:rsidR="00BA5C1C" w:rsidRPr="00305165">
        <w:rPr>
          <w:rStyle w:val="ChItalBold"/>
        </w:rPr>
        <w:t>jangang</w:t>
      </w:r>
      <w:r>
        <w:t xml:space="preserve"> </w:t>
      </w:r>
      <w:r w:rsidR="00B7093A">
        <w:t>‘</w:t>
      </w:r>
      <w:r w:rsidRPr="0099608C">
        <w:rPr>
          <w:rStyle w:val="ChSmallCaps"/>
        </w:rPr>
        <w:t>neg.imp</w:t>
      </w:r>
      <w:r w:rsidR="00B7093A">
        <w:t>’</w:t>
      </w:r>
    </w:p>
    <w:tbl>
      <w:tblPr>
        <w:tblW w:w="5271" w:type="dxa"/>
        <w:tblCellMar>
          <w:left w:w="40" w:type="dxa"/>
          <w:right w:w="40" w:type="dxa"/>
        </w:tblCellMar>
        <w:tblLook w:val="01E0" w:firstRow="1" w:lastRow="1" w:firstColumn="1" w:lastColumn="1" w:noHBand="0" w:noVBand="0"/>
      </w:tblPr>
      <w:tblGrid>
        <w:gridCol w:w="709"/>
        <w:gridCol w:w="569"/>
        <w:gridCol w:w="485"/>
        <w:gridCol w:w="844"/>
        <w:gridCol w:w="1133"/>
        <w:gridCol w:w="510"/>
        <w:gridCol w:w="397"/>
        <w:gridCol w:w="624"/>
      </w:tblGrid>
      <w:tr w:rsidR="00AC23C4" w:rsidRPr="005F3BBD" w14:paraId="14285181" w14:textId="77777777" w:rsidTr="00AC23C4">
        <w:tc>
          <w:tcPr>
            <w:tcW w:w="709" w:type="dxa"/>
            <w:shd w:val="clear" w:color="auto" w:fill="auto"/>
          </w:tcPr>
          <w:p w14:paraId="0213F8FC" w14:textId="77777777" w:rsidR="002649A3" w:rsidRPr="00D025F5" w:rsidRDefault="002649A3" w:rsidP="002649A3">
            <w:pPr>
              <w:pStyle w:val="O0Nwnext"/>
            </w:pPr>
            <w:bookmarkStart w:id="5055" w:name="_Ref353961519"/>
            <w:bookmarkStart w:id="5056" w:name="_Ref353214813"/>
            <w:bookmarkStart w:id="5057" w:name="_Ref353961515"/>
            <w:r w:rsidRPr="00856563">
              <w:t>(</w:t>
            </w:r>
            <w:fldSimple w:instr=" SEQ ( \* ARABIC \s 1 ">
              <w:r w:rsidR="00154D81">
                <w:rPr>
                  <w:noProof/>
                </w:rPr>
                <w:t>68</w:t>
              </w:r>
            </w:fldSimple>
            <w:bookmarkEnd w:id="5055"/>
            <w:r w:rsidRPr="00856563">
              <w:t>)</w:t>
            </w:r>
            <w:bookmarkEnd w:id="5056"/>
            <w:bookmarkEnd w:id="5057"/>
          </w:p>
        </w:tc>
        <w:tc>
          <w:tcPr>
            <w:tcW w:w="569" w:type="dxa"/>
            <w:shd w:val="clear" w:color="auto" w:fill="auto"/>
          </w:tcPr>
          <w:p w14:paraId="53437EFD" w14:textId="77777777" w:rsidR="002649A3" w:rsidRPr="00B31827" w:rsidRDefault="00491DED" w:rsidP="002649A3">
            <w:pPr>
              <w:pStyle w:val="Text"/>
            </w:pPr>
            <w:r>
              <w:rPr>
                <w:lang w:eastAsia="en-US"/>
              </w:rPr>
              <w:t>Wili</w:t>
            </w:r>
          </w:p>
        </w:tc>
        <w:tc>
          <w:tcPr>
            <w:tcW w:w="485" w:type="dxa"/>
            <w:shd w:val="clear" w:color="auto" w:fill="auto"/>
          </w:tcPr>
          <w:p w14:paraId="5F6B8687" w14:textId="77777777" w:rsidR="002649A3" w:rsidRPr="00B31827" w:rsidRDefault="002649A3" w:rsidP="002649A3">
            <w:pPr>
              <w:pStyle w:val="Text"/>
            </w:pPr>
            <w:r w:rsidRPr="00B31827">
              <w:t>ko</w:t>
            </w:r>
          </w:p>
        </w:tc>
        <w:tc>
          <w:tcPr>
            <w:tcW w:w="844" w:type="dxa"/>
            <w:shd w:val="clear" w:color="auto" w:fill="auto"/>
          </w:tcPr>
          <w:p w14:paraId="3B14D8FD" w14:textId="77777777" w:rsidR="002649A3" w:rsidRPr="00B31827" w:rsidRDefault="002649A3" w:rsidP="002649A3">
            <w:pPr>
              <w:pStyle w:val="Text"/>
              <w:rPr>
                <w:rStyle w:val="ChBlueBold"/>
              </w:rPr>
            </w:pPr>
            <w:r w:rsidRPr="00B31827">
              <w:rPr>
                <w:rStyle w:val="ChBlueBold"/>
              </w:rPr>
              <w:t>jangan</w:t>
            </w:r>
            <w:r w:rsidR="00BA5C1C">
              <w:rPr>
                <w:rStyle w:val="ChBlueBold"/>
              </w:rPr>
              <w:t>g</w:t>
            </w:r>
          </w:p>
        </w:tc>
        <w:tc>
          <w:tcPr>
            <w:tcW w:w="1133" w:type="dxa"/>
            <w:shd w:val="clear" w:color="auto" w:fill="auto"/>
          </w:tcPr>
          <w:p w14:paraId="29D523A0" w14:textId="77777777" w:rsidR="002649A3" w:rsidRPr="00856563" w:rsidRDefault="002649A3" w:rsidP="002649A3">
            <w:pPr>
              <w:pStyle w:val="Text"/>
            </w:pPr>
            <w:r>
              <w:t>gara~</w:t>
            </w:r>
            <w:r w:rsidRPr="00856563">
              <w:t>gara</w:t>
            </w:r>
          </w:p>
        </w:tc>
        <w:tc>
          <w:tcPr>
            <w:tcW w:w="510" w:type="dxa"/>
            <w:shd w:val="clear" w:color="auto" w:fill="auto"/>
          </w:tcPr>
          <w:p w14:paraId="70C47010" w14:textId="77777777" w:rsidR="002649A3" w:rsidRPr="00A96348" w:rsidRDefault="002649A3" w:rsidP="002649A3">
            <w:pPr>
              <w:pStyle w:val="Text"/>
            </w:pPr>
            <w:r w:rsidRPr="00A96348">
              <w:t>tanta</w:t>
            </w:r>
          </w:p>
        </w:tc>
        <w:tc>
          <w:tcPr>
            <w:tcW w:w="397" w:type="dxa"/>
            <w:shd w:val="clear" w:color="auto" w:fill="auto"/>
          </w:tcPr>
          <w:p w14:paraId="3B0C05D5" w14:textId="77777777" w:rsidR="002649A3" w:rsidRPr="00A96348" w:rsidRDefault="002649A3" w:rsidP="002649A3">
            <w:pPr>
              <w:pStyle w:val="Text"/>
            </w:pPr>
            <w:r w:rsidRPr="00A96348">
              <w:t>dia</w:t>
            </w:r>
          </w:p>
        </w:tc>
        <w:tc>
          <w:tcPr>
            <w:tcW w:w="624" w:type="dxa"/>
            <w:shd w:val="clear" w:color="auto" w:fill="auto"/>
          </w:tcPr>
          <w:p w14:paraId="57488522" w14:textId="77777777" w:rsidR="002649A3" w:rsidRPr="00A96348" w:rsidRDefault="002649A3" w:rsidP="002649A3">
            <w:pPr>
              <w:pStyle w:val="Text"/>
            </w:pPr>
            <w:r w:rsidRPr="00A96348">
              <w:t>itu</w:t>
            </w:r>
            <w:r>
              <w:t>!</w:t>
            </w:r>
          </w:p>
        </w:tc>
      </w:tr>
      <w:tr w:rsidR="00AC23C4" w:rsidRPr="00AC23C4" w14:paraId="5F84CA67" w14:textId="77777777" w:rsidTr="00AC23C4">
        <w:tc>
          <w:tcPr>
            <w:tcW w:w="709" w:type="dxa"/>
            <w:shd w:val="clear" w:color="auto" w:fill="auto"/>
          </w:tcPr>
          <w:p w14:paraId="69CB87C5" w14:textId="77777777" w:rsidR="002649A3" w:rsidRPr="00D025F5" w:rsidRDefault="002649A3" w:rsidP="002649A3">
            <w:pPr>
              <w:pStyle w:val="GlossEng"/>
            </w:pPr>
          </w:p>
        </w:tc>
        <w:tc>
          <w:tcPr>
            <w:tcW w:w="569" w:type="dxa"/>
            <w:shd w:val="clear" w:color="auto" w:fill="auto"/>
          </w:tcPr>
          <w:p w14:paraId="40247C77" w14:textId="77777777" w:rsidR="002649A3" w:rsidRPr="00856563" w:rsidRDefault="00491DED" w:rsidP="002649A3">
            <w:pPr>
              <w:pStyle w:val="GlossEng"/>
            </w:pPr>
            <w:r>
              <w:rPr>
                <w:lang w:eastAsia="en-US"/>
              </w:rPr>
              <w:t>Wili</w:t>
            </w:r>
          </w:p>
        </w:tc>
        <w:tc>
          <w:tcPr>
            <w:tcW w:w="485" w:type="dxa"/>
            <w:shd w:val="clear" w:color="auto" w:fill="auto"/>
          </w:tcPr>
          <w:p w14:paraId="52C7AA49" w14:textId="77777777" w:rsidR="002649A3" w:rsidRPr="0099608C" w:rsidRDefault="002649A3" w:rsidP="002649A3">
            <w:pPr>
              <w:pStyle w:val="GlossEng"/>
              <w:rPr>
                <w:rStyle w:val="ChSmallCaps"/>
              </w:rPr>
            </w:pPr>
            <w:r w:rsidRPr="0099608C">
              <w:rPr>
                <w:rStyle w:val="ChSmallCaps"/>
              </w:rPr>
              <w:t>2sg</w:t>
            </w:r>
          </w:p>
        </w:tc>
        <w:tc>
          <w:tcPr>
            <w:tcW w:w="844" w:type="dxa"/>
            <w:shd w:val="clear" w:color="auto" w:fill="auto"/>
          </w:tcPr>
          <w:p w14:paraId="50DC902E" w14:textId="77777777" w:rsidR="002649A3" w:rsidRPr="0099608C" w:rsidRDefault="00ED3D65" w:rsidP="002649A3">
            <w:pPr>
              <w:pStyle w:val="GlossEng"/>
              <w:rPr>
                <w:rStyle w:val="ChSmallCaps"/>
              </w:rPr>
            </w:pPr>
            <w:r w:rsidRPr="0099608C">
              <w:rPr>
                <w:rStyle w:val="ChSmallCaps"/>
              </w:rPr>
              <w:t>neg</w:t>
            </w:r>
            <w:r>
              <w:rPr>
                <w:rStyle w:val="ChSmallCaps"/>
              </w:rPr>
              <w:t>.imp</w:t>
            </w:r>
          </w:p>
        </w:tc>
        <w:tc>
          <w:tcPr>
            <w:tcW w:w="1133" w:type="dxa"/>
            <w:shd w:val="clear" w:color="auto" w:fill="auto"/>
          </w:tcPr>
          <w:p w14:paraId="38941080" w14:textId="77777777" w:rsidR="002649A3" w:rsidRPr="00856563" w:rsidRDefault="002649A3" w:rsidP="002649A3">
            <w:pPr>
              <w:pStyle w:val="GlossEng"/>
            </w:pPr>
            <w:r w:rsidRPr="0099608C">
              <w:rPr>
                <w:rStyle w:val="ChSmallCaps"/>
              </w:rPr>
              <w:t>rdp</w:t>
            </w:r>
            <w:r>
              <w:t>~</w:t>
            </w:r>
            <w:r w:rsidRPr="00856563">
              <w:t>irritate</w:t>
            </w:r>
          </w:p>
        </w:tc>
        <w:tc>
          <w:tcPr>
            <w:tcW w:w="510" w:type="dxa"/>
            <w:shd w:val="clear" w:color="auto" w:fill="auto"/>
          </w:tcPr>
          <w:p w14:paraId="2349C589" w14:textId="77777777" w:rsidR="002649A3" w:rsidRPr="00856563" w:rsidRDefault="002649A3" w:rsidP="002649A3">
            <w:pPr>
              <w:pStyle w:val="GlossEng"/>
            </w:pPr>
            <w:r w:rsidRPr="00856563">
              <w:t>aunt</w:t>
            </w:r>
          </w:p>
        </w:tc>
        <w:tc>
          <w:tcPr>
            <w:tcW w:w="397" w:type="dxa"/>
            <w:shd w:val="clear" w:color="auto" w:fill="auto"/>
          </w:tcPr>
          <w:p w14:paraId="602BD3BD" w14:textId="77777777" w:rsidR="002649A3" w:rsidRPr="0099608C" w:rsidRDefault="002649A3" w:rsidP="002649A3">
            <w:pPr>
              <w:pStyle w:val="GlossEng"/>
              <w:rPr>
                <w:rStyle w:val="ChSmallCaps"/>
              </w:rPr>
            </w:pPr>
            <w:r w:rsidRPr="0099608C">
              <w:rPr>
                <w:rStyle w:val="ChSmallCaps"/>
              </w:rPr>
              <w:t>3sg</w:t>
            </w:r>
          </w:p>
        </w:tc>
        <w:tc>
          <w:tcPr>
            <w:tcW w:w="624" w:type="dxa"/>
            <w:shd w:val="clear" w:color="auto" w:fill="auto"/>
          </w:tcPr>
          <w:p w14:paraId="0C66D1A1" w14:textId="77777777" w:rsidR="002649A3" w:rsidRPr="0099608C" w:rsidRDefault="002649A3" w:rsidP="002649A3">
            <w:pPr>
              <w:pStyle w:val="GlossEng"/>
              <w:rPr>
                <w:rStyle w:val="ChSmallCaps"/>
              </w:rPr>
            </w:pPr>
            <w:r w:rsidRPr="0099608C">
              <w:rPr>
                <w:rStyle w:val="ChSmallCaps"/>
              </w:rPr>
              <w:t>d.dist</w:t>
            </w:r>
          </w:p>
        </w:tc>
      </w:tr>
    </w:tbl>
    <w:p w14:paraId="0455C51C" w14:textId="22384554" w:rsidR="002649A3" w:rsidRPr="003852D5" w:rsidRDefault="002649A3" w:rsidP="002649A3">
      <w:pPr>
        <w:pStyle w:val="FreeTranslEng"/>
      </w:pPr>
      <w:r>
        <w:t xml:space="preserve">[Addressing a young boy:] </w:t>
      </w:r>
      <w:r w:rsidR="00B7093A">
        <w:t>‘</w:t>
      </w:r>
      <w:r w:rsidR="006B4780">
        <w:t xml:space="preserve">you </w:t>
      </w:r>
      <w:r w:rsidR="00491DED">
        <w:rPr>
          <w:lang w:eastAsia="en-US"/>
        </w:rPr>
        <w:t>Wili</w:t>
      </w:r>
      <w:r w:rsidRPr="009E1FEB">
        <w:t xml:space="preserve"> </w:t>
      </w:r>
      <w:r w:rsidRPr="00B31827">
        <w:rPr>
          <w:rStyle w:val="ChBlueBold"/>
        </w:rPr>
        <w:t>don</w:t>
      </w:r>
      <w:r w:rsidR="00B7093A">
        <w:rPr>
          <w:rStyle w:val="ChBlueBold"/>
        </w:rPr>
        <w:t>’</w:t>
      </w:r>
      <w:r w:rsidRPr="00B31827">
        <w:rPr>
          <w:rStyle w:val="ChBlueBold"/>
        </w:rPr>
        <w:t>t</w:t>
      </w:r>
      <w:r w:rsidRPr="00856563">
        <w:t xml:space="preserve"> </w:t>
      </w:r>
      <w:r w:rsidRPr="00D841F1">
        <w:t>irritate that aunt!</w:t>
      </w:r>
      <w:r w:rsidR="00B7093A">
        <w:t>’</w:t>
      </w:r>
      <w:r w:rsidRPr="00856563">
        <w:t xml:space="preserve"> </w:t>
      </w:r>
      <w:r w:rsidRPr="00856563">
        <w:rPr>
          <w:rStyle w:val="ExampleSource"/>
        </w:rPr>
        <w:t>[0</w:t>
      </w:r>
      <w:r w:rsidR="006B4780" w:rsidRPr="00856563">
        <w:rPr>
          <w:rStyle w:val="ExampleSource"/>
        </w:rPr>
        <w:t>81023-001-Cv.0038</w:t>
      </w:r>
      <w:r w:rsidRPr="00856563">
        <w:rPr>
          <w:rStyle w:val="ExampleSource"/>
        </w:rPr>
        <w:t>]</w:t>
      </w:r>
    </w:p>
    <w:tbl>
      <w:tblPr>
        <w:tblW w:w="3670" w:type="dxa"/>
        <w:tblCellMar>
          <w:left w:w="42" w:type="dxa"/>
          <w:right w:w="42" w:type="dxa"/>
        </w:tblCellMar>
        <w:tblLook w:val="01E0" w:firstRow="1" w:lastRow="1" w:firstColumn="1" w:lastColumn="1" w:noHBand="0" w:noVBand="0"/>
      </w:tblPr>
      <w:tblGrid>
        <w:gridCol w:w="709"/>
        <w:gridCol w:w="984"/>
        <w:gridCol w:w="848"/>
        <w:gridCol w:w="640"/>
        <w:gridCol w:w="489"/>
      </w:tblGrid>
      <w:tr w:rsidR="00AC23C4" w:rsidRPr="005F3BBD" w14:paraId="239756FB" w14:textId="77777777" w:rsidTr="00AC23C4">
        <w:tc>
          <w:tcPr>
            <w:tcW w:w="709" w:type="dxa"/>
            <w:shd w:val="clear" w:color="auto" w:fill="auto"/>
          </w:tcPr>
          <w:p w14:paraId="69778807" w14:textId="77777777" w:rsidR="002649A3" w:rsidRPr="00D025F5" w:rsidRDefault="002649A3" w:rsidP="002649A3">
            <w:pPr>
              <w:pStyle w:val="O0Nwnext"/>
            </w:pPr>
            <w:bookmarkStart w:id="5058" w:name="_Ref358294387"/>
            <w:r w:rsidRPr="00856563">
              <w:t>(</w:t>
            </w:r>
            <w:fldSimple w:instr=" SEQ ( \* ARABIC \s 1 ">
              <w:r w:rsidR="00154D81">
                <w:rPr>
                  <w:noProof/>
                </w:rPr>
                <w:t>69</w:t>
              </w:r>
            </w:fldSimple>
            <w:r w:rsidRPr="00856563">
              <w:t>)</w:t>
            </w:r>
            <w:bookmarkEnd w:id="5058"/>
          </w:p>
        </w:tc>
        <w:tc>
          <w:tcPr>
            <w:tcW w:w="984" w:type="dxa"/>
            <w:shd w:val="clear" w:color="auto" w:fill="auto"/>
          </w:tcPr>
          <w:p w14:paraId="29AA71FA" w14:textId="77777777" w:rsidR="002649A3" w:rsidRPr="009675A0" w:rsidRDefault="002649A3" w:rsidP="002649A3">
            <w:pPr>
              <w:pStyle w:val="Text"/>
            </w:pPr>
            <w:r w:rsidRPr="009675A0">
              <w:t>kamoran</w:t>
            </w:r>
            <w:r>
              <w:t>g</w:t>
            </w:r>
          </w:p>
        </w:tc>
        <w:tc>
          <w:tcPr>
            <w:tcW w:w="848" w:type="dxa"/>
            <w:shd w:val="clear" w:color="auto" w:fill="auto"/>
          </w:tcPr>
          <w:p w14:paraId="0AE339D9" w14:textId="77777777" w:rsidR="002649A3" w:rsidRPr="00343F63" w:rsidRDefault="002649A3" w:rsidP="002649A3">
            <w:pPr>
              <w:pStyle w:val="Text"/>
              <w:rPr>
                <w:rStyle w:val="ChBlueBold"/>
              </w:rPr>
            </w:pPr>
            <w:r w:rsidRPr="00343F63">
              <w:rPr>
                <w:rStyle w:val="ChBlueBold"/>
              </w:rPr>
              <w:t>jangan</w:t>
            </w:r>
            <w:r w:rsidR="00BA5C1C">
              <w:rPr>
                <w:rStyle w:val="ChBlueBold"/>
              </w:rPr>
              <w:t>g</w:t>
            </w:r>
          </w:p>
        </w:tc>
        <w:tc>
          <w:tcPr>
            <w:tcW w:w="640" w:type="dxa"/>
            <w:shd w:val="clear" w:color="auto" w:fill="auto"/>
          </w:tcPr>
          <w:p w14:paraId="4A2EEBE2" w14:textId="77777777" w:rsidR="002649A3" w:rsidRPr="009675A0" w:rsidRDefault="002649A3" w:rsidP="002649A3">
            <w:pPr>
              <w:pStyle w:val="Text"/>
            </w:pPr>
            <w:r w:rsidRPr="009675A0">
              <w:t>pukul</w:t>
            </w:r>
          </w:p>
        </w:tc>
        <w:tc>
          <w:tcPr>
            <w:tcW w:w="489" w:type="dxa"/>
            <w:shd w:val="clear" w:color="auto" w:fill="auto"/>
          </w:tcPr>
          <w:p w14:paraId="051C23D5" w14:textId="77777777" w:rsidR="002649A3" w:rsidRPr="009675A0" w:rsidRDefault="002649A3" w:rsidP="002649A3">
            <w:pPr>
              <w:pStyle w:val="Text"/>
            </w:pPr>
            <w:r w:rsidRPr="009675A0">
              <w:t>dia</w:t>
            </w:r>
            <w:r>
              <w:t>!</w:t>
            </w:r>
          </w:p>
        </w:tc>
      </w:tr>
      <w:tr w:rsidR="00AC23C4" w:rsidRPr="00AC23C4" w14:paraId="70605CB0" w14:textId="77777777" w:rsidTr="00AC23C4">
        <w:tc>
          <w:tcPr>
            <w:tcW w:w="709" w:type="dxa"/>
            <w:shd w:val="clear" w:color="auto" w:fill="auto"/>
          </w:tcPr>
          <w:p w14:paraId="7FF0A249" w14:textId="77777777" w:rsidR="002649A3" w:rsidRPr="009675A0" w:rsidRDefault="002649A3" w:rsidP="002649A3">
            <w:pPr>
              <w:pStyle w:val="GlossEng"/>
            </w:pPr>
          </w:p>
        </w:tc>
        <w:tc>
          <w:tcPr>
            <w:tcW w:w="984" w:type="dxa"/>
            <w:shd w:val="clear" w:color="auto" w:fill="auto"/>
          </w:tcPr>
          <w:p w14:paraId="4D8ED92F" w14:textId="77777777" w:rsidR="002649A3" w:rsidRPr="0099608C" w:rsidRDefault="002649A3" w:rsidP="002649A3">
            <w:pPr>
              <w:pStyle w:val="GlossEng"/>
              <w:rPr>
                <w:rStyle w:val="ChSmallCaps"/>
              </w:rPr>
            </w:pPr>
            <w:r w:rsidRPr="0099608C">
              <w:rPr>
                <w:rStyle w:val="ChSmallCaps"/>
              </w:rPr>
              <w:t>2pl</w:t>
            </w:r>
          </w:p>
        </w:tc>
        <w:tc>
          <w:tcPr>
            <w:tcW w:w="848" w:type="dxa"/>
            <w:shd w:val="clear" w:color="auto" w:fill="auto"/>
          </w:tcPr>
          <w:p w14:paraId="7C2EB3EA" w14:textId="77777777" w:rsidR="002649A3" w:rsidRPr="0099608C" w:rsidRDefault="00ED3D65" w:rsidP="002649A3">
            <w:pPr>
              <w:pStyle w:val="GlossEng"/>
              <w:rPr>
                <w:rStyle w:val="ChSmallCaps"/>
              </w:rPr>
            </w:pPr>
            <w:r w:rsidRPr="0099608C">
              <w:rPr>
                <w:rStyle w:val="ChSmallCaps"/>
              </w:rPr>
              <w:t>neg</w:t>
            </w:r>
            <w:r>
              <w:rPr>
                <w:rStyle w:val="ChSmallCaps"/>
              </w:rPr>
              <w:t>.imp</w:t>
            </w:r>
          </w:p>
        </w:tc>
        <w:tc>
          <w:tcPr>
            <w:tcW w:w="640" w:type="dxa"/>
            <w:shd w:val="clear" w:color="auto" w:fill="auto"/>
          </w:tcPr>
          <w:p w14:paraId="26B92207" w14:textId="77777777" w:rsidR="002649A3" w:rsidRPr="009675A0" w:rsidRDefault="002649A3" w:rsidP="002649A3">
            <w:pPr>
              <w:pStyle w:val="GlossEng"/>
            </w:pPr>
            <w:r w:rsidRPr="009675A0">
              <w:t>hit</w:t>
            </w:r>
          </w:p>
        </w:tc>
        <w:tc>
          <w:tcPr>
            <w:tcW w:w="489" w:type="dxa"/>
            <w:shd w:val="clear" w:color="auto" w:fill="auto"/>
          </w:tcPr>
          <w:p w14:paraId="275B3080" w14:textId="77777777" w:rsidR="002649A3" w:rsidRPr="0099608C" w:rsidRDefault="002649A3" w:rsidP="002649A3">
            <w:pPr>
              <w:pStyle w:val="GlossEng"/>
              <w:rPr>
                <w:rStyle w:val="ChSmallCaps"/>
              </w:rPr>
            </w:pPr>
            <w:r w:rsidRPr="0099608C">
              <w:rPr>
                <w:rStyle w:val="ChSmallCaps"/>
              </w:rPr>
              <w:t>3sg</w:t>
            </w:r>
          </w:p>
        </w:tc>
      </w:tr>
    </w:tbl>
    <w:p w14:paraId="3BD0C300" w14:textId="16BC334F" w:rsidR="002649A3" w:rsidRPr="00F9554F" w:rsidRDefault="00B7093A" w:rsidP="002649A3">
      <w:pPr>
        <w:pStyle w:val="FreeTranslEng"/>
      </w:pPr>
      <w:r>
        <w:t>‘</w:t>
      </w:r>
      <w:r w:rsidR="002649A3" w:rsidRPr="00EA470D">
        <w:rPr>
          <w:rStyle w:val="ChBlueBold"/>
        </w:rPr>
        <w:t>don</w:t>
      </w:r>
      <w:r>
        <w:rPr>
          <w:rStyle w:val="ChBlueBold"/>
        </w:rPr>
        <w:t>’</w:t>
      </w:r>
      <w:r w:rsidR="002649A3" w:rsidRPr="00EA470D">
        <w:rPr>
          <w:rStyle w:val="ChBlueBold"/>
        </w:rPr>
        <w:t>t</w:t>
      </w:r>
      <w:r w:rsidR="002649A3">
        <w:t xml:space="preserve"> beat him!</w:t>
      </w:r>
      <w:r>
        <w:t>’</w:t>
      </w:r>
      <w:r w:rsidR="002649A3">
        <w:t xml:space="preserve"> </w:t>
      </w:r>
      <w:r w:rsidR="002649A3" w:rsidRPr="00F5691D">
        <w:rPr>
          <w:rStyle w:val="ExampleSource"/>
        </w:rPr>
        <w:t>[081015-005-NP.0024]</w:t>
      </w:r>
    </w:p>
    <w:tbl>
      <w:tblPr>
        <w:tblW w:w="0" w:type="auto"/>
        <w:tblCellMar>
          <w:left w:w="42" w:type="dxa"/>
          <w:right w:w="42" w:type="dxa"/>
        </w:tblCellMar>
        <w:tblLook w:val="01E0" w:firstRow="1" w:lastRow="1" w:firstColumn="1" w:lastColumn="1" w:noHBand="0" w:noVBand="0"/>
      </w:tblPr>
      <w:tblGrid>
        <w:gridCol w:w="709"/>
        <w:gridCol w:w="848"/>
        <w:gridCol w:w="489"/>
        <w:gridCol w:w="595"/>
      </w:tblGrid>
      <w:tr w:rsidR="002649A3" w:rsidRPr="005F3BBD" w14:paraId="7DF05743" w14:textId="77777777" w:rsidTr="00AC23C4">
        <w:tc>
          <w:tcPr>
            <w:tcW w:w="709" w:type="dxa"/>
            <w:shd w:val="clear" w:color="auto" w:fill="auto"/>
          </w:tcPr>
          <w:p w14:paraId="52D5A29A" w14:textId="77777777" w:rsidR="002649A3" w:rsidRPr="00D025F5" w:rsidRDefault="002649A3" w:rsidP="002649A3">
            <w:pPr>
              <w:pStyle w:val="O0Nwnext"/>
            </w:pPr>
            <w:bookmarkStart w:id="5059" w:name="_Ref358294382"/>
            <w:r w:rsidRPr="00856563">
              <w:t>(</w:t>
            </w:r>
            <w:fldSimple w:instr=" SEQ ( \* ARABIC \s 1 ">
              <w:r w:rsidR="00154D81">
                <w:rPr>
                  <w:noProof/>
                </w:rPr>
                <w:t>70</w:t>
              </w:r>
            </w:fldSimple>
            <w:r w:rsidRPr="00856563">
              <w:t>)</w:t>
            </w:r>
            <w:bookmarkEnd w:id="5059"/>
          </w:p>
        </w:tc>
        <w:tc>
          <w:tcPr>
            <w:tcW w:w="848" w:type="dxa"/>
            <w:shd w:val="clear" w:color="auto" w:fill="auto"/>
          </w:tcPr>
          <w:p w14:paraId="68CBD259" w14:textId="77777777" w:rsidR="002649A3" w:rsidRPr="00CE4F27" w:rsidRDefault="002649A3" w:rsidP="002649A3">
            <w:pPr>
              <w:pStyle w:val="Text"/>
              <w:rPr>
                <w:rStyle w:val="ChBlueBold"/>
              </w:rPr>
            </w:pPr>
            <w:r w:rsidRPr="00CE4F27">
              <w:rPr>
                <w:rStyle w:val="ChBlueBold"/>
              </w:rPr>
              <w:t>jangan</w:t>
            </w:r>
            <w:r w:rsidR="00BA5C1C">
              <w:rPr>
                <w:rStyle w:val="ChBlueBold"/>
              </w:rPr>
              <w:t>g</w:t>
            </w:r>
          </w:p>
        </w:tc>
        <w:tc>
          <w:tcPr>
            <w:tcW w:w="489" w:type="dxa"/>
            <w:shd w:val="clear" w:color="auto" w:fill="auto"/>
          </w:tcPr>
          <w:p w14:paraId="6E518974" w14:textId="77777777" w:rsidR="002649A3" w:rsidRPr="009675A0" w:rsidRDefault="002649A3" w:rsidP="002649A3">
            <w:pPr>
              <w:pStyle w:val="Text"/>
            </w:pPr>
            <w:r w:rsidRPr="009675A0">
              <w:t>ko</w:t>
            </w:r>
          </w:p>
        </w:tc>
        <w:tc>
          <w:tcPr>
            <w:tcW w:w="595" w:type="dxa"/>
            <w:shd w:val="clear" w:color="auto" w:fill="auto"/>
          </w:tcPr>
          <w:p w14:paraId="49132146" w14:textId="77777777" w:rsidR="002649A3" w:rsidRPr="009675A0" w:rsidRDefault="002649A3" w:rsidP="002649A3">
            <w:pPr>
              <w:pStyle w:val="Text"/>
            </w:pPr>
            <w:r>
              <w:t>pergi!</w:t>
            </w:r>
          </w:p>
        </w:tc>
      </w:tr>
      <w:tr w:rsidR="002649A3" w:rsidRPr="00AC23C4" w14:paraId="1535B98D" w14:textId="77777777" w:rsidTr="00AC23C4">
        <w:tc>
          <w:tcPr>
            <w:tcW w:w="709" w:type="dxa"/>
            <w:shd w:val="clear" w:color="auto" w:fill="auto"/>
          </w:tcPr>
          <w:p w14:paraId="0850A792" w14:textId="77777777" w:rsidR="002649A3" w:rsidRPr="00F5691D" w:rsidRDefault="002649A3" w:rsidP="002649A3">
            <w:pPr>
              <w:pStyle w:val="GlossEng"/>
            </w:pPr>
          </w:p>
        </w:tc>
        <w:tc>
          <w:tcPr>
            <w:tcW w:w="848" w:type="dxa"/>
            <w:shd w:val="clear" w:color="auto" w:fill="auto"/>
          </w:tcPr>
          <w:p w14:paraId="193933D4" w14:textId="77777777" w:rsidR="002649A3" w:rsidRPr="0099608C" w:rsidRDefault="00ED3D65" w:rsidP="002649A3">
            <w:pPr>
              <w:pStyle w:val="GlossEng"/>
              <w:rPr>
                <w:rStyle w:val="ChSmallCaps"/>
              </w:rPr>
            </w:pPr>
            <w:r w:rsidRPr="0099608C">
              <w:rPr>
                <w:rStyle w:val="ChSmallCaps"/>
              </w:rPr>
              <w:t>neg</w:t>
            </w:r>
            <w:r>
              <w:rPr>
                <w:rStyle w:val="ChSmallCaps"/>
              </w:rPr>
              <w:t>.imp</w:t>
            </w:r>
          </w:p>
        </w:tc>
        <w:tc>
          <w:tcPr>
            <w:tcW w:w="489" w:type="dxa"/>
            <w:shd w:val="clear" w:color="auto" w:fill="auto"/>
          </w:tcPr>
          <w:p w14:paraId="428610CD" w14:textId="77777777" w:rsidR="002649A3" w:rsidRPr="0099608C" w:rsidRDefault="002649A3" w:rsidP="002649A3">
            <w:pPr>
              <w:pStyle w:val="GlossEng"/>
              <w:rPr>
                <w:rStyle w:val="ChSmallCaps"/>
              </w:rPr>
            </w:pPr>
            <w:r w:rsidRPr="0099608C">
              <w:rPr>
                <w:rStyle w:val="ChSmallCaps"/>
              </w:rPr>
              <w:t>2sg</w:t>
            </w:r>
          </w:p>
        </w:tc>
        <w:tc>
          <w:tcPr>
            <w:tcW w:w="595" w:type="dxa"/>
            <w:shd w:val="clear" w:color="auto" w:fill="auto"/>
          </w:tcPr>
          <w:p w14:paraId="2C3F5893" w14:textId="77777777" w:rsidR="002649A3" w:rsidRPr="009675A0" w:rsidRDefault="002649A3" w:rsidP="002649A3">
            <w:pPr>
              <w:pStyle w:val="GlossEng"/>
            </w:pPr>
            <w:r w:rsidRPr="009675A0">
              <w:t>go</w:t>
            </w:r>
          </w:p>
        </w:tc>
      </w:tr>
    </w:tbl>
    <w:p w14:paraId="491C07E6" w14:textId="6FDA796D" w:rsidR="002649A3" w:rsidRPr="00F9554F" w:rsidRDefault="00B7093A" w:rsidP="002649A3">
      <w:pPr>
        <w:pStyle w:val="FreeTranslEng"/>
      </w:pPr>
      <w:r>
        <w:t>‘</w:t>
      </w:r>
      <w:r w:rsidR="002649A3" w:rsidRPr="00CE4F27">
        <w:rPr>
          <w:rStyle w:val="ChBlueBold"/>
        </w:rPr>
        <w:t>don</w:t>
      </w:r>
      <w:r>
        <w:rPr>
          <w:rStyle w:val="ChBlueBold"/>
        </w:rPr>
        <w:t>’</w:t>
      </w:r>
      <w:r w:rsidR="002649A3" w:rsidRPr="00CE4F27">
        <w:rPr>
          <w:rStyle w:val="ChBlueBold"/>
        </w:rPr>
        <w:t>t</w:t>
      </w:r>
      <w:r w:rsidR="002649A3">
        <w:t xml:space="preserve"> you go!</w:t>
      </w:r>
      <w:r>
        <w:t>’</w:t>
      </w:r>
      <w:r w:rsidR="002649A3">
        <w:t xml:space="preserve"> </w:t>
      </w:r>
      <w:r w:rsidR="00B04170">
        <w:rPr>
          <w:rStyle w:val="ExampleSource"/>
        </w:rPr>
        <w:t>[081025-006-Cv.0192</w:t>
      </w:r>
      <w:r w:rsidR="002649A3" w:rsidRPr="00F5691D">
        <w:rPr>
          <w:rStyle w:val="ExampleSource"/>
        </w:rPr>
        <w:t>]</w:t>
      </w:r>
    </w:p>
    <w:tbl>
      <w:tblPr>
        <w:tblW w:w="4236" w:type="dxa"/>
        <w:tblCellMar>
          <w:left w:w="42" w:type="dxa"/>
          <w:right w:w="42" w:type="dxa"/>
        </w:tblCellMar>
        <w:tblLook w:val="01E0" w:firstRow="1" w:lastRow="1" w:firstColumn="1" w:lastColumn="1" w:noHBand="0" w:noVBand="0"/>
      </w:tblPr>
      <w:tblGrid>
        <w:gridCol w:w="709"/>
        <w:gridCol w:w="579"/>
        <w:gridCol w:w="845"/>
        <w:gridCol w:w="485"/>
        <w:gridCol w:w="1133"/>
        <w:gridCol w:w="485"/>
      </w:tblGrid>
      <w:tr w:rsidR="00AC23C4" w:rsidRPr="005F3BBD" w14:paraId="7B42FFEF" w14:textId="77777777" w:rsidTr="00AC23C4">
        <w:tc>
          <w:tcPr>
            <w:tcW w:w="709" w:type="dxa"/>
            <w:shd w:val="clear" w:color="auto" w:fill="auto"/>
          </w:tcPr>
          <w:p w14:paraId="5367ECCD" w14:textId="77777777" w:rsidR="002649A3" w:rsidRPr="00D025F5" w:rsidRDefault="002649A3" w:rsidP="002649A3">
            <w:pPr>
              <w:pStyle w:val="O0Nwnext"/>
            </w:pPr>
            <w:bookmarkStart w:id="5060" w:name="_Ref358294383"/>
            <w:r w:rsidRPr="00856563">
              <w:t>(</w:t>
            </w:r>
            <w:fldSimple w:instr=" SEQ ( \* ARABIC \s 1 ">
              <w:r w:rsidR="00154D81">
                <w:rPr>
                  <w:noProof/>
                </w:rPr>
                <w:t>71</w:t>
              </w:r>
            </w:fldSimple>
            <w:r w:rsidRPr="00856563">
              <w:t>)</w:t>
            </w:r>
            <w:bookmarkEnd w:id="5060"/>
          </w:p>
        </w:tc>
        <w:tc>
          <w:tcPr>
            <w:tcW w:w="579" w:type="dxa"/>
            <w:shd w:val="clear" w:color="auto" w:fill="auto"/>
          </w:tcPr>
          <w:p w14:paraId="54F4640A" w14:textId="77777777" w:rsidR="002649A3" w:rsidRPr="009675A0" w:rsidRDefault="009B531F" w:rsidP="002649A3">
            <w:pPr>
              <w:pStyle w:val="Text"/>
            </w:pPr>
            <w:r>
              <w:t>Klara</w:t>
            </w:r>
            <w:r w:rsidR="002649A3">
              <w:t>,</w:t>
            </w:r>
          </w:p>
        </w:tc>
        <w:tc>
          <w:tcPr>
            <w:tcW w:w="845" w:type="dxa"/>
            <w:shd w:val="clear" w:color="auto" w:fill="auto"/>
          </w:tcPr>
          <w:p w14:paraId="3EAEBF3B" w14:textId="77777777" w:rsidR="002649A3" w:rsidRPr="00343F63" w:rsidRDefault="002649A3" w:rsidP="002649A3">
            <w:pPr>
              <w:pStyle w:val="Text"/>
              <w:rPr>
                <w:rStyle w:val="ChBlueBold"/>
              </w:rPr>
            </w:pPr>
            <w:r w:rsidRPr="00343F63">
              <w:rPr>
                <w:rStyle w:val="ChBlueBold"/>
              </w:rPr>
              <w:t>jangan</w:t>
            </w:r>
            <w:r w:rsidR="00BA5C1C">
              <w:rPr>
                <w:rStyle w:val="ChBlueBold"/>
              </w:rPr>
              <w:t>g</w:t>
            </w:r>
          </w:p>
        </w:tc>
        <w:tc>
          <w:tcPr>
            <w:tcW w:w="485" w:type="dxa"/>
            <w:shd w:val="clear" w:color="auto" w:fill="auto"/>
          </w:tcPr>
          <w:p w14:paraId="50EB0DFA" w14:textId="77777777" w:rsidR="002649A3" w:rsidRPr="009675A0" w:rsidRDefault="002649A3" w:rsidP="002649A3">
            <w:pPr>
              <w:pStyle w:val="Text"/>
            </w:pPr>
            <w:r w:rsidRPr="009675A0">
              <w:t>ko</w:t>
            </w:r>
          </w:p>
        </w:tc>
        <w:tc>
          <w:tcPr>
            <w:tcW w:w="1133" w:type="dxa"/>
            <w:shd w:val="clear" w:color="auto" w:fill="auto"/>
          </w:tcPr>
          <w:p w14:paraId="64841DF7" w14:textId="77777777" w:rsidR="002649A3" w:rsidRPr="009675A0" w:rsidRDefault="002649A3" w:rsidP="002649A3">
            <w:pPr>
              <w:pStyle w:val="Text"/>
            </w:pPr>
            <w:r w:rsidRPr="009675A0">
              <w:t>gara</w:t>
            </w:r>
            <w:r>
              <w:t>~</w:t>
            </w:r>
            <w:r w:rsidRPr="009675A0">
              <w:t>gara</w:t>
            </w:r>
          </w:p>
        </w:tc>
        <w:tc>
          <w:tcPr>
            <w:tcW w:w="485" w:type="dxa"/>
            <w:shd w:val="clear" w:color="auto" w:fill="auto"/>
          </w:tcPr>
          <w:p w14:paraId="3B7E6705" w14:textId="77777777" w:rsidR="002649A3" w:rsidRPr="009675A0" w:rsidRDefault="002649A3" w:rsidP="002649A3">
            <w:pPr>
              <w:pStyle w:val="Text"/>
            </w:pPr>
            <w:r>
              <w:t>dia!</w:t>
            </w:r>
          </w:p>
        </w:tc>
      </w:tr>
      <w:tr w:rsidR="00AC23C4" w:rsidRPr="00AC23C4" w14:paraId="32235820" w14:textId="77777777" w:rsidTr="00AC23C4">
        <w:tc>
          <w:tcPr>
            <w:tcW w:w="709" w:type="dxa"/>
            <w:shd w:val="clear" w:color="auto" w:fill="auto"/>
          </w:tcPr>
          <w:p w14:paraId="54615ADA" w14:textId="77777777" w:rsidR="002649A3" w:rsidRPr="009675A0" w:rsidRDefault="002649A3" w:rsidP="002649A3">
            <w:pPr>
              <w:pStyle w:val="GlossEng"/>
            </w:pPr>
          </w:p>
        </w:tc>
        <w:tc>
          <w:tcPr>
            <w:tcW w:w="579" w:type="dxa"/>
            <w:shd w:val="clear" w:color="auto" w:fill="auto"/>
          </w:tcPr>
          <w:p w14:paraId="35E72DBF" w14:textId="77777777" w:rsidR="002649A3" w:rsidRPr="009675A0" w:rsidRDefault="009B531F" w:rsidP="002649A3">
            <w:pPr>
              <w:pStyle w:val="GlossEng"/>
            </w:pPr>
            <w:r>
              <w:t>Klara</w:t>
            </w:r>
          </w:p>
        </w:tc>
        <w:tc>
          <w:tcPr>
            <w:tcW w:w="845" w:type="dxa"/>
            <w:shd w:val="clear" w:color="auto" w:fill="auto"/>
          </w:tcPr>
          <w:p w14:paraId="00D2B5FB" w14:textId="77777777" w:rsidR="002649A3" w:rsidRPr="0099608C" w:rsidRDefault="00ED3D65" w:rsidP="002649A3">
            <w:pPr>
              <w:pStyle w:val="GlossEng"/>
              <w:rPr>
                <w:rStyle w:val="ChSmallCaps"/>
              </w:rPr>
            </w:pPr>
            <w:r w:rsidRPr="0099608C">
              <w:rPr>
                <w:rStyle w:val="ChSmallCaps"/>
              </w:rPr>
              <w:t>neg</w:t>
            </w:r>
            <w:r>
              <w:rPr>
                <w:rStyle w:val="ChSmallCaps"/>
              </w:rPr>
              <w:t>.imp</w:t>
            </w:r>
          </w:p>
        </w:tc>
        <w:tc>
          <w:tcPr>
            <w:tcW w:w="485" w:type="dxa"/>
            <w:shd w:val="clear" w:color="auto" w:fill="auto"/>
          </w:tcPr>
          <w:p w14:paraId="2E9C1D80" w14:textId="77777777" w:rsidR="002649A3" w:rsidRPr="0099608C" w:rsidRDefault="002649A3" w:rsidP="002649A3">
            <w:pPr>
              <w:pStyle w:val="GlossEng"/>
              <w:rPr>
                <w:rStyle w:val="ChSmallCaps"/>
              </w:rPr>
            </w:pPr>
            <w:r w:rsidRPr="0099608C">
              <w:rPr>
                <w:rStyle w:val="ChSmallCaps"/>
              </w:rPr>
              <w:t>2sg</w:t>
            </w:r>
          </w:p>
        </w:tc>
        <w:tc>
          <w:tcPr>
            <w:tcW w:w="1133" w:type="dxa"/>
            <w:shd w:val="clear" w:color="auto" w:fill="auto"/>
          </w:tcPr>
          <w:p w14:paraId="36247DA3" w14:textId="77777777" w:rsidR="002649A3" w:rsidRPr="009675A0" w:rsidRDefault="002649A3" w:rsidP="002649A3">
            <w:pPr>
              <w:pStyle w:val="GlossEng"/>
            </w:pPr>
            <w:r w:rsidRPr="0099608C">
              <w:rPr>
                <w:rStyle w:val="ChSmallCaps"/>
              </w:rPr>
              <w:t>rdp</w:t>
            </w:r>
            <w:r w:rsidRPr="009675A0">
              <w:t>~irritate</w:t>
            </w:r>
          </w:p>
        </w:tc>
        <w:tc>
          <w:tcPr>
            <w:tcW w:w="485" w:type="dxa"/>
            <w:shd w:val="clear" w:color="auto" w:fill="auto"/>
          </w:tcPr>
          <w:p w14:paraId="30F495CB" w14:textId="77777777" w:rsidR="002649A3" w:rsidRPr="0099608C" w:rsidRDefault="002649A3" w:rsidP="002649A3">
            <w:pPr>
              <w:pStyle w:val="GlossEng"/>
              <w:rPr>
                <w:rStyle w:val="ChSmallCaps"/>
              </w:rPr>
            </w:pPr>
            <w:r w:rsidRPr="0099608C">
              <w:rPr>
                <w:rStyle w:val="ChSmallCaps"/>
              </w:rPr>
              <w:t>3sg</w:t>
            </w:r>
          </w:p>
        </w:tc>
      </w:tr>
    </w:tbl>
    <w:p w14:paraId="10F89321" w14:textId="525C9E16" w:rsidR="002649A3" w:rsidRPr="00F9554F" w:rsidRDefault="00B7093A" w:rsidP="002649A3">
      <w:pPr>
        <w:pStyle w:val="FreeTranslEng"/>
      </w:pPr>
      <w:r>
        <w:t>‘</w:t>
      </w:r>
      <w:r w:rsidR="009B531F">
        <w:t>Klara</w:t>
      </w:r>
      <w:r w:rsidR="002649A3">
        <w:t xml:space="preserve">, </w:t>
      </w:r>
      <w:r w:rsidR="002649A3" w:rsidRPr="00343F63">
        <w:rPr>
          <w:rStyle w:val="ChBlueBold"/>
        </w:rPr>
        <w:t>don</w:t>
      </w:r>
      <w:r>
        <w:rPr>
          <w:rStyle w:val="ChBlueBold"/>
        </w:rPr>
        <w:t>’</w:t>
      </w:r>
      <w:r w:rsidR="002649A3" w:rsidRPr="00343F63">
        <w:rPr>
          <w:rStyle w:val="ChBlueBold"/>
        </w:rPr>
        <w:t>t</w:t>
      </w:r>
      <w:r w:rsidR="002649A3">
        <w:t xml:space="preserve"> you irritate him!</w:t>
      </w:r>
      <w:r>
        <w:t>’</w:t>
      </w:r>
      <w:r w:rsidR="002649A3">
        <w:t xml:space="preserve"> </w:t>
      </w:r>
      <w:r w:rsidR="002649A3" w:rsidRPr="00343F63">
        <w:rPr>
          <w:rStyle w:val="ExampleSource"/>
        </w:rPr>
        <w:t>[080917-003b-CvEx.0027]</w:t>
      </w:r>
    </w:p>
    <w:tbl>
      <w:tblPr>
        <w:tblW w:w="5777" w:type="dxa"/>
        <w:tblCellMar>
          <w:left w:w="42" w:type="dxa"/>
          <w:right w:w="42" w:type="dxa"/>
        </w:tblCellMar>
        <w:tblLook w:val="01E0" w:firstRow="1" w:lastRow="1" w:firstColumn="1" w:lastColumn="1" w:noHBand="0" w:noVBand="0"/>
      </w:tblPr>
      <w:tblGrid>
        <w:gridCol w:w="709"/>
        <w:gridCol w:w="284"/>
        <w:gridCol w:w="373"/>
        <w:gridCol w:w="890"/>
        <w:gridCol w:w="489"/>
        <w:gridCol w:w="513"/>
        <w:gridCol w:w="756"/>
        <w:gridCol w:w="762"/>
        <w:gridCol w:w="1001"/>
      </w:tblGrid>
      <w:tr w:rsidR="00876A28" w:rsidRPr="009675A0" w14:paraId="4A4A29A1" w14:textId="77777777" w:rsidTr="001F4834">
        <w:tc>
          <w:tcPr>
            <w:tcW w:w="709" w:type="dxa"/>
            <w:shd w:val="clear" w:color="auto" w:fill="auto"/>
          </w:tcPr>
          <w:p w14:paraId="3AF14654" w14:textId="77777777" w:rsidR="00876A28" w:rsidRPr="00D025F5" w:rsidRDefault="00876A28" w:rsidP="001F4834">
            <w:pPr>
              <w:pStyle w:val="O0Nwnext"/>
            </w:pPr>
            <w:bookmarkStart w:id="5061" w:name="_Ref358294388"/>
            <w:r w:rsidRPr="00856563">
              <w:t>(</w:t>
            </w:r>
            <w:fldSimple w:instr=" SEQ ( \* ARABIC \s 1 ">
              <w:r w:rsidR="00154D81">
                <w:rPr>
                  <w:noProof/>
                </w:rPr>
                <w:t>72</w:t>
              </w:r>
            </w:fldSimple>
            <w:r w:rsidRPr="00856563">
              <w:t>)</w:t>
            </w:r>
            <w:bookmarkEnd w:id="5061"/>
          </w:p>
        </w:tc>
        <w:tc>
          <w:tcPr>
            <w:tcW w:w="284" w:type="dxa"/>
            <w:shd w:val="clear" w:color="auto" w:fill="auto"/>
          </w:tcPr>
          <w:p w14:paraId="5523E8C5" w14:textId="77777777" w:rsidR="00876A28" w:rsidRPr="009675A0" w:rsidRDefault="00876A28" w:rsidP="001F4834">
            <w:pPr>
              <w:pStyle w:val="Text"/>
            </w:pPr>
            <w:r>
              <w:t>…</w:t>
            </w:r>
          </w:p>
        </w:tc>
        <w:tc>
          <w:tcPr>
            <w:tcW w:w="373" w:type="dxa"/>
            <w:shd w:val="clear" w:color="auto" w:fill="auto"/>
          </w:tcPr>
          <w:p w14:paraId="5DA5A8C1" w14:textId="77777777" w:rsidR="00876A28" w:rsidRPr="009675A0" w:rsidRDefault="00876A28" w:rsidP="001F4834">
            <w:pPr>
              <w:pStyle w:val="Text"/>
            </w:pPr>
            <w:r>
              <w:t>a,</w:t>
            </w:r>
          </w:p>
        </w:tc>
        <w:tc>
          <w:tcPr>
            <w:tcW w:w="890" w:type="dxa"/>
            <w:shd w:val="clear" w:color="auto" w:fill="auto"/>
          </w:tcPr>
          <w:p w14:paraId="3747D020" w14:textId="77777777" w:rsidR="00876A28" w:rsidRPr="009675A0" w:rsidRDefault="00876A28" w:rsidP="001F4834">
            <w:pPr>
              <w:pStyle w:val="Text"/>
            </w:pPr>
            <w:r w:rsidRPr="00D44949">
              <w:rPr>
                <w:rStyle w:val="ChBlueBold"/>
              </w:rPr>
              <w:t>jangan</w:t>
            </w:r>
            <w:r>
              <w:rPr>
                <w:rStyle w:val="ChBlueBold"/>
              </w:rPr>
              <w:t>g</w:t>
            </w:r>
            <w:r w:rsidRPr="00D524A2">
              <w:t>!</w:t>
            </w:r>
            <w:r>
              <w:t>,</w:t>
            </w:r>
          </w:p>
        </w:tc>
        <w:tc>
          <w:tcPr>
            <w:tcW w:w="489" w:type="dxa"/>
            <w:shd w:val="clear" w:color="auto" w:fill="auto"/>
          </w:tcPr>
          <w:p w14:paraId="59083790" w14:textId="77777777" w:rsidR="00876A28" w:rsidRPr="009675A0" w:rsidRDefault="00876A28" w:rsidP="001F4834">
            <w:pPr>
              <w:pStyle w:val="Text"/>
            </w:pPr>
            <w:r w:rsidRPr="009675A0">
              <w:t>sa</w:t>
            </w:r>
          </w:p>
        </w:tc>
        <w:tc>
          <w:tcPr>
            <w:tcW w:w="513" w:type="dxa"/>
            <w:shd w:val="clear" w:color="auto" w:fill="auto"/>
          </w:tcPr>
          <w:p w14:paraId="2B486448" w14:textId="77777777" w:rsidR="00876A28" w:rsidRPr="009675A0" w:rsidRDefault="00876A28" w:rsidP="001F4834">
            <w:pPr>
              <w:pStyle w:val="Text"/>
            </w:pPr>
            <w:r w:rsidRPr="009675A0">
              <w:t>tida</w:t>
            </w:r>
          </w:p>
        </w:tc>
        <w:tc>
          <w:tcPr>
            <w:tcW w:w="756" w:type="dxa"/>
            <w:shd w:val="clear" w:color="auto" w:fill="auto"/>
          </w:tcPr>
          <w:p w14:paraId="133BF740" w14:textId="77777777" w:rsidR="00876A28" w:rsidRPr="009675A0" w:rsidRDefault="00876A28" w:rsidP="001F4834">
            <w:pPr>
              <w:pStyle w:val="Text"/>
            </w:pPr>
            <w:r w:rsidRPr="009675A0">
              <w:t>bisa</w:t>
            </w:r>
          </w:p>
        </w:tc>
        <w:tc>
          <w:tcPr>
            <w:tcW w:w="762" w:type="dxa"/>
            <w:shd w:val="clear" w:color="auto" w:fill="auto"/>
          </w:tcPr>
          <w:p w14:paraId="7E890499" w14:textId="77777777" w:rsidR="00876A28" w:rsidRPr="009675A0" w:rsidRDefault="00876A28" w:rsidP="001F4834">
            <w:pPr>
              <w:pStyle w:val="Text"/>
            </w:pPr>
            <w:r w:rsidRPr="009675A0">
              <w:t>buan</w:t>
            </w:r>
            <w:r>
              <w:t>g</w:t>
            </w:r>
          </w:p>
        </w:tc>
        <w:tc>
          <w:tcPr>
            <w:tcW w:w="1001" w:type="dxa"/>
            <w:shd w:val="clear" w:color="auto" w:fill="auto"/>
          </w:tcPr>
          <w:p w14:paraId="6982642E" w14:textId="77777777" w:rsidR="00876A28" w:rsidRPr="009675A0" w:rsidRDefault="00876A28" w:rsidP="001F4834">
            <w:pPr>
              <w:pStyle w:val="Text"/>
            </w:pPr>
            <w:r>
              <w:t>takaroang</w:t>
            </w:r>
          </w:p>
        </w:tc>
      </w:tr>
      <w:tr w:rsidR="00876A28" w:rsidRPr="009675A0" w14:paraId="1D22B382" w14:textId="77777777" w:rsidTr="001F4834">
        <w:tc>
          <w:tcPr>
            <w:tcW w:w="709" w:type="dxa"/>
            <w:shd w:val="clear" w:color="auto" w:fill="auto"/>
          </w:tcPr>
          <w:p w14:paraId="1A2BD511" w14:textId="77777777" w:rsidR="00876A28" w:rsidRPr="00D50F02" w:rsidRDefault="00876A28" w:rsidP="001F4834">
            <w:pPr>
              <w:pStyle w:val="GlossEng"/>
            </w:pPr>
          </w:p>
        </w:tc>
        <w:tc>
          <w:tcPr>
            <w:tcW w:w="284" w:type="dxa"/>
            <w:shd w:val="clear" w:color="auto" w:fill="auto"/>
          </w:tcPr>
          <w:p w14:paraId="1E999CE8" w14:textId="77777777" w:rsidR="00876A28" w:rsidRPr="009675A0" w:rsidRDefault="00876A28" w:rsidP="001F4834">
            <w:pPr>
              <w:pStyle w:val="GlossEng"/>
            </w:pPr>
          </w:p>
        </w:tc>
        <w:tc>
          <w:tcPr>
            <w:tcW w:w="373" w:type="dxa"/>
            <w:shd w:val="clear" w:color="auto" w:fill="auto"/>
          </w:tcPr>
          <w:p w14:paraId="06253ECF" w14:textId="77777777" w:rsidR="00876A28" w:rsidRPr="009675A0" w:rsidRDefault="00876A28" w:rsidP="001F4834">
            <w:pPr>
              <w:pStyle w:val="GlossEng"/>
            </w:pPr>
            <w:r>
              <w:t>ah</w:t>
            </w:r>
          </w:p>
        </w:tc>
        <w:tc>
          <w:tcPr>
            <w:tcW w:w="890" w:type="dxa"/>
            <w:shd w:val="clear" w:color="auto" w:fill="auto"/>
          </w:tcPr>
          <w:p w14:paraId="5DE74C76" w14:textId="77777777" w:rsidR="00876A28" w:rsidRPr="0099608C" w:rsidRDefault="00876A28" w:rsidP="001F4834">
            <w:pPr>
              <w:pStyle w:val="GlossEng"/>
              <w:rPr>
                <w:rStyle w:val="ChSmallCaps"/>
              </w:rPr>
            </w:pPr>
            <w:r w:rsidRPr="0099608C">
              <w:rPr>
                <w:rStyle w:val="ChSmallCaps"/>
              </w:rPr>
              <w:t>neg</w:t>
            </w:r>
            <w:r>
              <w:rPr>
                <w:rStyle w:val="ChSmallCaps"/>
              </w:rPr>
              <w:t>.imp</w:t>
            </w:r>
          </w:p>
        </w:tc>
        <w:tc>
          <w:tcPr>
            <w:tcW w:w="489" w:type="dxa"/>
            <w:shd w:val="clear" w:color="auto" w:fill="auto"/>
          </w:tcPr>
          <w:p w14:paraId="0D6D2CBA" w14:textId="77777777" w:rsidR="00876A28" w:rsidRPr="0099608C" w:rsidRDefault="00876A28" w:rsidP="001F4834">
            <w:pPr>
              <w:pStyle w:val="GlossEng"/>
              <w:rPr>
                <w:rStyle w:val="ChSmallCaps"/>
              </w:rPr>
            </w:pPr>
            <w:r w:rsidRPr="0099608C">
              <w:rPr>
                <w:rStyle w:val="ChSmallCaps"/>
              </w:rPr>
              <w:t>1sg</w:t>
            </w:r>
          </w:p>
        </w:tc>
        <w:tc>
          <w:tcPr>
            <w:tcW w:w="513" w:type="dxa"/>
            <w:shd w:val="clear" w:color="auto" w:fill="auto"/>
          </w:tcPr>
          <w:p w14:paraId="30599797" w14:textId="77777777" w:rsidR="00876A28" w:rsidRPr="0099608C" w:rsidRDefault="00876A28" w:rsidP="001F4834">
            <w:pPr>
              <w:pStyle w:val="GlossEng"/>
              <w:rPr>
                <w:rStyle w:val="ChSmallCaps"/>
              </w:rPr>
            </w:pPr>
            <w:r w:rsidRPr="0099608C">
              <w:rPr>
                <w:rStyle w:val="ChSmallCaps"/>
              </w:rPr>
              <w:t>neg</w:t>
            </w:r>
          </w:p>
        </w:tc>
        <w:tc>
          <w:tcPr>
            <w:tcW w:w="756" w:type="dxa"/>
            <w:shd w:val="clear" w:color="auto" w:fill="auto"/>
          </w:tcPr>
          <w:p w14:paraId="78194249" w14:textId="77777777" w:rsidR="00876A28" w:rsidRPr="009675A0" w:rsidRDefault="00876A28" w:rsidP="001F4834">
            <w:pPr>
              <w:pStyle w:val="GlossEng"/>
            </w:pPr>
            <w:r w:rsidRPr="009675A0">
              <w:t>be.able</w:t>
            </w:r>
          </w:p>
        </w:tc>
        <w:tc>
          <w:tcPr>
            <w:tcW w:w="762" w:type="dxa"/>
            <w:shd w:val="clear" w:color="auto" w:fill="auto"/>
          </w:tcPr>
          <w:p w14:paraId="7C10E0D4" w14:textId="77777777" w:rsidR="00876A28" w:rsidRPr="009675A0" w:rsidRDefault="00876A28" w:rsidP="001F4834">
            <w:pPr>
              <w:pStyle w:val="GlossEng"/>
            </w:pPr>
            <w:r w:rsidRPr="009675A0">
              <w:t>discard</w:t>
            </w:r>
          </w:p>
        </w:tc>
        <w:tc>
          <w:tcPr>
            <w:tcW w:w="1001" w:type="dxa"/>
            <w:shd w:val="clear" w:color="auto" w:fill="auto"/>
          </w:tcPr>
          <w:p w14:paraId="2E8E1E07" w14:textId="77777777" w:rsidR="00876A28" w:rsidRPr="009675A0" w:rsidRDefault="00876A28" w:rsidP="001F4834">
            <w:pPr>
              <w:pStyle w:val="GlossEng"/>
            </w:pPr>
            <w:r>
              <w:t>be.chaotic</w:t>
            </w:r>
          </w:p>
        </w:tc>
      </w:tr>
    </w:tbl>
    <w:p w14:paraId="574D4835" w14:textId="57C868F8" w:rsidR="00876A28" w:rsidRPr="00F9554F" w:rsidRDefault="00876A28" w:rsidP="00876A28">
      <w:pPr>
        <w:pStyle w:val="FreeTranslEng"/>
      </w:pPr>
      <w:r>
        <w:t xml:space="preserve">‘[he said (to me), ‘don’t throw away (your betel nut waste)’, (I said),] ‘ah </w:t>
      </w:r>
      <w:r w:rsidRPr="00172926">
        <w:rPr>
          <w:rStyle w:val="ChBlueBold"/>
        </w:rPr>
        <w:t>never</w:t>
      </w:r>
      <w:r>
        <w:t xml:space="preserve">!, I can’t throw </w:t>
      </w:r>
      <w:r w:rsidR="00DA6C50">
        <w:t>(</w:t>
      </w:r>
      <w:r>
        <w:t>it</w:t>
      </w:r>
      <w:r w:rsidR="00DA6C50">
        <w:t>)</w:t>
      </w:r>
      <w:r>
        <w:t xml:space="preserve"> away randomly’’ </w:t>
      </w:r>
      <w:r w:rsidRPr="00D50F02">
        <w:rPr>
          <w:rStyle w:val="ExampleSource"/>
        </w:rPr>
        <w:t>[081025-008-Cv.0012]</w:t>
      </w:r>
    </w:p>
    <w:p w14:paraId="5B58221A" w14:textId="0FCD30E4" w:rsidR="002649A3" w:rsidRDefault="00876A28" w:rsidP="00876A28">
      <w:pPr>
        <w:pStyle w:val="Body0005after"/>
      </w:pPr>
      <w:r>
        <w:t xml:space="preserve">Prohibitives can be </w:t>
      </w:r>
      <w:r w:rsidR="002649A3">
        <w:t xml:space="preserve">softened by employing </w:t>
      </w:r>
      <w:r w:rsidR="002649A3" w:rsidRPr="00300516">
        <w:rPr>
          <w:rStyle w:val="ChItalBold"/>
        </w:rPr>
        <w:t>tida</w:t>
      </w:r>
      <w:r w:rsidR="002649A3" w:rsidRPr="00300516">
        <w:t>/</w:t>
      </w:r>
      <w:r w:rsidR="002649A3" w:rsidRPr="00300516">
        <w:rPr>
          <w:rStyle w:val="ChItalBold"/>
        </w:rPr>
        <w:t>tra bole</w:t>
      </w:r>
      <w:r w:rsidR="002649A3">
        <w:t xml:space="preserve"> </w:t>
      </w:r>
      <w:r w:rsidR="00B7093A">
        <w:t>‘</w:t>
      </w:r>
      <w:r w:rsidR="002649A3">
        <w:t>shouldn</w:t>
      </w:r>
      <w:r w:rsidR="00B7093A">
        <w:t>’</w:t>
      </w:r>
      <w:r w:rsidR="002649A3">
        <w:t>t</w:t>
      </w:r>
      <w:r w:rsidR="00B7093A">
        <w:rPr>
          <w:lang w:eastAsia="en-US"/>
        </w:rPr>
        <w:t>’</w:t>
      </w:r>
      <w:r w:rsidR="00E37DEC">
        <w:rPr>
          <w:lang w:eastAsia="en-US"/>
        </w:rPr>
        <w:t xml:space="preserve"> </w:t>
      </w:r>
      <w:r w:rsidR="00E37DEC">
        <w:t>(literally</w:t>
      </w:r>
      <w:r w:rsidR="002649A3">
        <w:t xml:space="preserve"> </w:t>
      </w:r>
      <w:r w:rsidR="00B7093A">
        <w:t>‘</w:t>
      </w:r>
      <w:r w:rsidR="002649A3">
        <w:t>may not</w:t>
      </w:r>
      <w:r w:rsidR="00B7093A">
        <w:t>’</w:t>
      </w:r>
      <w:r w:rsidR="00E37DEC">
        <w:t>)</w:t>
      </w:r>
      <w:r w:rsidR="002649A3">
        <w:t xml:space="preserve">. </w:t>
      </w:r>
      <w:r w:rsidR="002649A3" w:rsidRPr="00DC6455">
        <w:t xml:space="preserve">Most often, </w:t>
      </w:r>
      <w:r w:rsidR="002649A3" w:rsidRPr="00300516">
        <w:rPr>
          <w:rStyle w:val="ChItalBold"/>
        </w:rPr>
        <w:t>tida</w:t>
      </w:r>
      <w:r w:rsidR="002649A3" w:rsidRPr="00300516">
        <w:t>/</w:t>
      </w:r>
      <w:r w:rsidR="002649A3" w:rsidRPr="00300516">
        <w:rPr>
          <w:rStyle w:val="ChItalBold"/>
        </w:rPr>
        <w:t>tra bole</w:t>
      </w:r>
      <w:r w:rsidR="002649A3">
        <w:t xml:space="preserve"> </w:t>
      </w:r>
      <w:r w:rsidR="00B7093A">
        <w:t>‘</w:t>
      </w:r>
      <w:r w:rsidR="002649A3">
        <w:t>may not</w:t>
      </w:r>
      <w:r w:rsidR="00B7093A">
        <w:t>’</w:t>
      </w:r>
      <w:r w:rsidR="002649A3">
        <w:t xml:space="preserve"> occurs between the subject and the predicate</w:t>
      </w:r>
      <w:r w:rsidR="002649A3" w:rsidRPr="00DC6455">
        <w:t xml:space="preserve">, as in </w:t>
      </w:r>
      <w:r w:rsidR="002649A3">
        <w:fldChar w:fldCharType="begin"/>
      </w:r>
      <w:r w:rsidR="002649A3">
        <w:instrText xml:space="preserve"> REF _Ref363820424 \h </w:instrText>
      </w:r>
      <w:r w:rsidR="002649A3">
        <w:fldChar w:fldCharType="separate"/>
      </w:r>
      <w:r w:rsidR="00154D81">
        <w:t>(</w:t>
      </w:r>
      <w:r w:rsidR="00154D81">
        <w:rPr>
          <w:noProof/>
        </w:rPr>
        <w:t>73</w:t>
      </w:r>
      <w:r w:rsidR="00154D81">
        <w:t>)</w:t>
      </w:r>
      <w:r w:rsidR="002649A3">
        <w:fldChar w:fldCharType="end"/>
      </w:r>
      <w:r w:rsidR="002649A3">
        <w:t xml:space="preserve"> and </w:t>
      </w:r>
      <w:r w:rsidR="002649A3">
        <w:fldChar w:fldCharType="begin"/>
      </w:r>
      <w:r w:rsidR="002649A3">
        <w:instrText xml:space="preserve"> REF _Ref363820425 \h </w:instrText>
      </w:r>
      <w:r w:rsidR="002649A3">
        <w:fldChar w:fldCharType="separate"/>
      </w:r>
      <w:r w:rsidR="00154D81">
        <w:t>(</w:t>
      </w:r>
      <w:r w:rsidR="00154D81">
        <w:rPr>
          <w:noProof/>
        </w:rPr>
        <w:t>74</w:t>
      </w:r>
      <w:r w:rsidR="00154D81">
        <w:t>)</w:t>
      </w:r>
      <w:r w:rsidR="002649A3">
        <w:fldChar w:fldCharType="end"/>
      </w:r>
      <w:r w:rsidR="002649A3" w:rsidRPr="00DC6455">
        <w:t xml:space="preserve">. Alternatively, although </w:t>
      </w:r>
      <w:r w:rsidR="002649A3">
        <w:t xml:space="preserve">rarely, </w:t>
      </w:r>
      <w:r w:rsidR="002649A3" w:rsidRPr="00293531">
        <w:t xml:space="preserve">it </w:t>
      </w:r>
      <w:r w:rsidR="002649A3">
        <w:t xml:space="preserve">occurs clause-initially, where it has scope over the entire clause, as in </w:t>
      </w:r>
      <w:r w:rsidR="002649A3">
        <w:fldChar w:fldCharType="begin"/>
      </w:r>
      <w:r w:rsidR="002649A3">
        <w:instrText xml:space="preserve"> REF _Ref363820427 \h </w:instrText>
      </w:r>
      <w:r w:rsidR="002649A3">
        <w:fldChar w:fldCharType="separate"/>
      </w:r>
      <w:r w:rsidR="00154D81">
        <w:t>(</w:t>
      </w:r>
      <w:r w:rsidR="00154D81">
        <w:rPr>
          <w:noProof/>
        </w:rPr>
        <w:t>75</w:t>
      </w:r>
      <w:r w:rsidR="00154D81">
        <w:t>)</w:t>
      </w:r>
      <w:r w:rsidR="002649A3">
        <w:fldChar w:fldCharType="end"/>
      </w:r>
      <w:r w:rsidR="002649A3">
        <w:t xml:space="preserve">. </w:t>
      </w:r>
      <w:r>
        <w:t>In addition, s</w:t>
      </w:r>
      <w:r w:rsidR="002649A3">
        <w:t xml:space="preserve">peakers use </w:t>
      </w:r>
      <w:r w:rsidR="002649A3" w:rsidRPr="00300516">
        <w:rPr>
          <w:rStyle w:val="ChItalBold"/>
        </w:rPr>
        <w:t>tida</w:t>
      </w:r>
      <w:r w:rsidR="002649A3" w:rsidRPr="00300516">
        <w:t>/</w:t>
      </w:r>
      <w:r w:rsidR="002649A3" w:rsidRPr="00300516">
        <w:rPr>
          <w:rStyle w:val="ChItalBold"/>
        </w:rPr>
        <w:t>tra bole</w:t>
      </w:r>
      <w:r w:rsidR="002649A3">
        <w:t xml:space="preserve"> </w:t>
      </w:r>
      <w:r w:rsidR="00B7093A">
        <w:t>‘</w:t>
      </w:r>
      <w:r w:rsidR="002649A3">
        <w:t>may not</w:t>
      </w:r>
      <w:r w:rsidR="00B7093A">
        <w:t>’</w:t>
      </w:r>
      <w:r w:rsidR="002649A3">
        <w:t xml:space="preserve"> as stand-alone clauses, which refer back to the speakers</w:t>
      </w:r>
      <w:r w:rsidR="00B7093A">
        <w:t>’</w:t>
      </w:r>
      <w:r w:rsidR="002649A3">
        <w:t xml:space="preserve"> own or their interlocutors</w:t>
      </w:r>
      <w:r w:rsidR="00B7093A">
        <w:t>’</w:t>
      </w:r>
      <w:r w:rsidR="002649A3">
        <w:t xml:space="preserve"> preceding statements about a state of affairs, as in </w:t>
      </w:r>
      <w:r w:rsidR="002649A3">
        <w:fldChar w:fldCharType="begin"/>
      </w:r>
      <w:r w:rsidR="002649A3">
        <w:instrText xml:space="preserve"> REF _Ref363820428 \h </w:instrText>
      </w:r>
      <w:r w:rsidR="002649A3">
        <w:fldChar w:fldCharType="separate"/>
      </w:r>
      <w:r w:rsidR="00154D81">
        <w:t>(</w:t>
      </w:r>
      <w:r w:rsidR="00154D81">
        <w:rPr>
          <w:noProof/>
        </w:rPr>
        <w:t>76</w:t>
      </w:r>
      <w:r w:rsidR="00154D81">
        <w:t>)</w:t>
      </w:r>
      <w:r w:rsidR="002649A3">
        <w:fldChar w:fldCharType="end"/>
      </w:r>
      <w:r w:rsidR="002649A3">
        <w:t xml:space="preserve"> and </w:t>
      </w:r>
      <w:r w:rsidR="002649A3">
        <w:fldChar w:fldCharType="begin"/>
      </w:r>
      <w:r w:rsidR="002649A3">
        <w:instrText xml:space="preserve"> REF _Ref363820429 \h </w:instrText>
      </w:r>
      <w:r w:rsidR="002649A3">
        <w:fldChar w:fldCharType="separate"/>
      </w:r>
      <w:r w:rsidR="00154D81">
        <w:t>(</w:t>
      </w:r>
      <w:r w:rsidR="00154D81">
        <w:rPr>
          <w:noProof/>
        </w:rPr>
        <w:t>77</w:t>
      </w:r>
      <w:r w:rsidR="00154D81">
        <w:t>)</w:t>
      </w:r>
      <w:r w:rsidR="002649A3">
        <w:fldChar w:fldCharType="end"/>
      </w:r>
      <w:r w:rsidR="002649A3">
        <w:t>, respectively.</w:t>
      </w:r>
    </w:p>
    <w:p w14:paraId="5F212532" w14:textId="37A46772" w:rsidR="002649A3" w:rsidRDefault="002649A3" w:rsidP="002649A3">
      <w:pPr>
        <w:pStyle w:val="ExampleTitle"/>
      </w:pPr>
      <w:r>
        <w:t xml:space="preserve">Prohibitives with </w:t>
      </w:r>
      <w:r w:rsidRPr="00300516">
        <w:rPr>
          <w:rStyle w:val="ChItalBold"/>
        </w:rPr>
        <w:t>tida</w:t>
      </w:r>
      <w:r w:rsidRPr="00300516">
        <w:t>/</w:t>
      </w:r>
      <w:r w:rsidRPr="00300516">
        <w:rPr>
          <w:rStyle w:val="ChItalBold"/>
        </w:rPr>
        <w:t>tra bole</w:t>
      </w:r>
      <w:r>
        <w:t xml:space="preserve"> </w:t>
      </w:r>
      <w:r w:rsidR="00B7093A">
        <w:t>‘</w:t>
      </w:r>
      <w:r>
        <w:t>may not</w:t>
      </w:r>
      <w:r w:rsidR="00B7093A">
        <w:t>’</w:t>
      </w:r>
    </w:p>
    <w:tbl>
      <w:tblPr>
        <w:tblW w:w="6509" w:type="dxa"/>
        <w:tblCellMar>
          <w:left w:w="42" w:type="dxa"/>
          <w:right w:w="42" w:type="dxa"/>
        </w:tblCellMar>
        <w:tblLook w:val="01E0" w:firstRow="1" w:lastRow="1" w:firstColumn="1" w:lastColumn="1" w:noHBand="0" w:noVBand="0"/>
      </w:tblPr>
      <w:tblGrid>
        <w:gridCol w:w="709"/>
        <w:gridCol w:w="489"/>
        <w:gridCol w:w="518"/>
        <w:gridCol w:w="540"/>
        <w:gridCol w:w="360"/>
        <w:gridCol w:w="779"/>
        <w:gridCol w:w="540"/>
        <w:gridCol w:w="768"/>
        <w:gridCol w:w="360"/>
        <w:gridCol w:w="884"/>
        <w:gridCol w:w="562"/>
      </w:tblGrid>
      <w:tr w:rsidR="00AC23C4" w:rsidRPr="005F3BBD" w14:paraId="1C776FE5" w14:textId="77777777" w:rsidTr="00AC23C4">
        <w:tc>
          <w:tcPr>
            <w:tcW w:w="709" w:type="dxa"/>
            <w:shd w:val="clear" w:color="auto" w:fill="auto"/>
          </w:tcPr>
          <w:p w14:paraId="159CE2A2" w14:textId="77777777" w:rsidR="002649A3" w:rsidRPr="00CA4F22" w:rsidRDefault="002649A3" w:rsidP="002649A3">
            <w:pPr>
              <w:pStyle w:val="O0Nwnext"/>
            </w:pPr>
            <w:bookmarkStart w:id="5062" w:name="_Ref363820424"/>
            <w:r>
              <w:t>(</w:t>
            </w:r>
            <w:fldSimple w:instr=" SEQ ( \* ARABIC \s 1 ">
              <w:r w:rsidR="00154D81">
                <w:rPr>
                  <w:noProof/>
                </w:rPr>
                <w:t>73</w:t>
              </w:r>
            </w:fldSimple>
            <w:r>
              <w:t>)</w:t>
            </w:r>
            <w:bookmarkEnd w:id="5062"/>
          </w:p>
        </w:tc>
        <w:tc>
          <w:tcPr>
            <w:tcW w:w="489" w:type="dxa"/>
            <w:shd w:val="clear" w:color="auto" w:fill="auto"/>
          </w:tcPr>
          <w:p w14:paraId="3EAF10CE" w14:textId="77777777" w:rsidR="002649A3" w:rsidRPr="00211713" w:rsidRDefault="002649A3" w:rsidP="002649A3">
            <w:pPr>
              <w:pStyle w:val="Text"/>
            </w:pPr>
            <w:r w:rsidRPr="00211713">
              <w:t>sa</w:t>
            </w:r>
          </w:p>
        </w:tc>
        <w:tc>
          <w:tcPr>
            <w:tcW w:w="518" w:type="dxa"/>
            <w:shd w:val="clear" w:color="auto" w:fill="auto"/>
          </w:tcPr>
          <w:p w14:paraId="5D249244" w14:textId="77777777" w:rsidR="002649A3" w:rsidRPr="00211713" w:rsidRDefault="002649A3" w:rsidP="002649A3">
            <w:pPr>
              <w:pStyle w:val="Text"/>
              <w:rPr>
                <w:rStyle w:val="ChBlueBold"/>
              </w:rPr>
            </w:pPr>
            <w:r>
              <w:rPr>
                <w:rStyle w:val="ChBlueBold"/>
              </w:rPr>
              <w:t>tida</w:t>
            </w:r>
          </w:p>
        </w:tc>
        <w:tc>
          <w:tcPr>
            <w:tcW w:w="540" w:type="dxa"/>
            <w:shd w:val="clear" w:color="auto" w:fill="auto"/>
          </w:tcPr>
          <w:p w14:paraId="5F0C15F7" w14:textId="77777777" w:rsidR="002649A3" w:rsidRPr="00211713" w:rsidRDefault="002649A3" w:rsidP="002649A3">
            <w:pPr>
              <w:pStyle w:val="Text"/>
            </w:pPr>
            <w:r w:rsidRPr="00211713">
              <w:rPr>
                <w:rStyle w:val="ChBlueBold"/>
              </w:rPr>
              <w:t>bole</w:t>
            </w:r>
          </w:p>
        </w:tc>
        <w:tc>
          <w:tcPr>
            <w:tcW w:w="360" w:type="dxa"/>
            <w:shd w:val="clear" w:color="auto" w:fill="auto"/>
          </w:tcPr>
          <w:p w14:paraId="6DB387B5" w14:textId="77777777" w:rsidR="002649A3" w:rsidRPr="00211713" w:rsidRDefault="002649A3" w:rsidP="002649A3">
            <w:pPr>
              <w:pStyle w:val="Text"/>
            </w:pPr>
            <w:r w:rsidRPr="00211713">
              <w:t>di</w:t>
            </w:r>
          </w:p>
        </w:tc>
        <w:tc>
          <w:tcPr>
            <w:tcW w:w="779" w:type="dxa"/>
            <w:shd w:val="clear" w:color="auto" w:fill="auto"/>
          </w:tcPr>
          <w:p w14:paraId="1B6A28F0" w14:textId="77777777" w:rsidR="002649A3" w:rsidRPr="00211713" w:rsidRDefault="002649A3" w:rsidP="002649A3">
            <w:pPr>
              <w:pStyle w:val="Text"/>
            </w:pPr>
            <w:r w:rsidRPr="00211713">
              <w:t>depan</w:t>
            </w:r>
            <w:r w:rsidR="00BA5C1C">
              <w:t>g</w:t>
            </w:r>
            <w:r>
              <w:t>!,</w:t>
            </w:r>
          </w:p>
        </w:tc>
        <w:tc>
          <w:tcPr>
            <w:tcW w:w="540" w:type="dxa"/>
            <w:shd w:val="clear" w:color="auto" w:fill="auto"/>
          </w:tcPr>
          <w:p w14:paraId="52B12E2B" w14:textId="77777777" w:rsidR="002649A3" w:rsidRPr="00211713" w:rsidRDefault="002649A3" w:rsidP="002649A3">
            <w:pPr>
              <w:pStyle w:val="Text"/>
            </w:pPr>
            <w:r w:rsidRPr="00211713">
              <w:t>saya</w:t>
            </w:r>
          </w:p>
        </w:tc>
        <w:tc>
          <w:tcPr>
            <w:tcW w:w="768" w:type="dxa"/>
            <w:shd w:val="clear" w:color="auto" w:fill="auto"/>
          </w:tcPr>
          <w:p w14:paraId="7244FD30" w14:textId="77777777" w:rsidR="002649A3" w:rsidRPr="00211713" w:rsidRDefault="002649A3" w:rsidP="002649A3">
            <w:pPr>
              <w:pStyle w:val="Text"/>
            </w:pPr>
            <w:r w:rsidRPr="00211713">
              <w:t>harus</w:t>
            </w:r>
          </w:p>
        </w:tc>
        <w:tc>
          <w:tcPr>
            <w:tcW w:w="360" w:type="dxa"/>
            <w:shd w:val="clear" w:color="auto" w:fill="auto"/>
          </w:tcPr>
          <w:p w14:paraId="5BB204E9" w14:textId="77777777" w:rsidR="002649A3" w:rsidRPr="00211713" w:rsidRDefault="002649A3" w:rsidP="002649A3">
            <w:pPr>
              <w:pStyle w:val="Text"/>
            </w:pPr>
            <w:r w:rsidRPr="00211713">
              <w:t>di</w:t>
            </w:r>
          </w:p>
        </w:tc>
        <w:tc>
          <w:tcPr>
            <w:tcW w:w="884" w:type="dxa"/>
            <w:shd w:val="clear" w:color="auto" w:fill="auto"/>
          </w:tcPr>
          <w:p w14:paraId="57733CD4" w14:textId="77777777" w:rsidR="002649A3" w:rsidRPr="00211713" w:rsidRDefault="002649A3" w:rsidP="002649A3">
            <w:pPr>
              <w:pStyle w:val="Text"/>
            </w:pPr>
            <w:r w:rsidRPr="00211713">
              <w:t>blakang</w:t>
            </w:r>
          </w:p>
        </w:tc>
        <w:tc>
          <w:tcPr>
            <w:tcW w:w="562" w:type="dxa"/>
            <w:shd w:val="clear" w:color="auto" w:fill="auto"/>
          </w:tcPr>
          <w:p w14:paraId="7AF17737" w14:textId="77777777" w:rsidR="002649A3" w:rsidRPr="00211713" w:rsidRDefault="002649A3" w:rsidP="002649A3">
            <w:pPr>
              <w:pStyle w:val="Text"/>
            </w:pPr>
            <w:r w:rsidRPr="00211713">
              <w:t>skali</w:t>
            </w:r>
          </w:p>
        </w:tc>
      </w:tr>
      <w:tr w:rsidR="00AC23C4" w:rsidRPr="00AC23C4" w14:paraId="022C1D1C" w14:textId="77777777" w:rsidTr="00AC23C4">
        <w:tc>
          <w:tcPr>
            <w:tcW w:w="709" w:type="dxa"/>
            <w:shd w:val="clear" w:color="auto" w:fill="auto"/>
          </w:tcPr>
          <w:p w14:paraId="2D0C61DC" w14:textId="77777777" w:rsidR="002649A3" w:rsidRPr="00D3061B" w:rsidRDefault="002649A3" w:rsidP="002649A3">
            <w:pPr>
              <w:pStyle w:val="GlossEng"/>
            </w:pPr>
          </w:p>
        </w:tc>
        <w:tc>
          <w:tcPr>
            <w:tcW w:w="489" w:type="dxa"/>
            <w:shd w:val="clear" w:color="auto" w:fill="auto"/>
          </w:tcPr>
          <w:p w14:paraId="4F12FB34" w14:textId="77777777" w:rsidR="002649A3" w:rsidRPr="0099608C" w:rsidRDefault="002649A3" w:rsidP="002649A3">
            <w:pPr>
              <w:pStyle w:val="GlossEng"/>
              <w:rPr>
                <w:rStyle w:val="ChSmallCaps"/>
              </w:rPr>
            </w:pPr>
            <w:r w:rsidRPr="0099608C">
              <w:rPr>
                <w:rStyle w:val="ChSmallCaps"/>
              </w:rPr>
              <w:t>1sg</w:t>
            </w:r>
          </w:p>
        </w:tc>
        <w:tc>
          <w:tcPr>
            <w:tcW w:w="518" w:type="dxa"/>
            <w:shd w:val="clear" w:color="auto" w:fill="auto"/>
          </w:tcPr>
          <w:p w14:paraId="263BE245" w14:textId="77777777" w:rsidR="002649A3" w:rsidRPr="0099608C" w:rsidRDefault="002649A3" w:rsidP="002649A3">
            <w:pPr>
              <w:pStyle w:val="GlossEng"/>
              <w:rPr>
                <w:rStyle w:val="ChSmallCaps"/>
              </w:rPr>
            </w:pPr>
            <w:r w:rsidRPr="0099608C">
              <w:rPr>
                <w:rStyle w:val="ChSmallCaps"/>
              </w:rPr>
              <w:t>neg</w:t>
            </w:r>
          </w:p>
        </w:tc>
        <w:tc>
          <w:tcPr>
            <w:tcW w:w="540" w:type="dxa"/>
            <w:shd w:val="clear" w:color="auto" w:fill="auto"/>
          </w:tcPr>
          <w:p w14:paraId="62642584" w14:textId="77777777" w:rsidR="002649A3" w:rsidRPr="00211713" w:rsidRDefault="002649A3" w:rsidP="002649A3">
            <w:pPr>
              <w:pStyle w:val="GlossEng"/>
            </w:pPr>
            <w:r w:rsidRPr="00211713">
              <w:t>may</w:t>
            </w:r>
          </w:p>
        </w:tc>
        <w:tc>
          <w:tcPr>
            <w:tcW w:w="360" w:type="dxa"/>
            <w:shd w:val="clear" w:color="auto" w:fill="auto"/>
          </w:tcPr>
          <w:p w14:paraId="3700187D" w14:textId="77777777" w:rsidR="002649A3" w:rsidRPr="00211713" w:rsidRDefault="002649A3" w:rsidP="002649A3">
            <w:pPr>
              <w:pStyle w:val="GlossEng"/>
            </w:pPr>
            <w:r w:rsidRPr="00211713">
              <w:t>at</w:t>
            </w:r>
          </w:p>
        </w:tc>
        <w:tc>
          <w:tcPr>
            <w:tcW w:w="779" w:type="dxa"/>
            <w:shd w:val="clear" w:color="auto" w:fill="auto"/>
          </w:tcPr>
          <w:p w14:paraId="19B83D98" w14:textId="77777777" w:rsidR="002649A3" w:rsidRPr="00211713" w:rsidRDefault="002649A3" w:rsidP="002649A3">
            <w:pPr>
              <w:pStyle w:val="GlossEng"/>
            </w:pPr>
            <w:r w:rsidRPr="00211713">
              <w:t>front</w:t>
            </w:r>
          </w:p>
        </w:tc>
        <w:tc>
          <w:tcPr>
            <w:tcW w:w="540" w:type="dxa"/>
            <w:shd w:val="clear" w:color="auto" w:fill="auto"/>
          </w:tcPr>
          <w:p w14:paraId="4C1F9CF3" w14:textId="77777777" w:rsidR="002649A3" w:rsidRPr="0099608C" w:rsidRDefault="002649A3" w:rsidP="002649A3">
            <w:pPr>
              <w:pStyle w:val="GlossEng"/>
              <w:rPr>
                <w:rStyle w:val="ChSmallCaps"/>
              </w:rPr>
            </w:pPr>
            <w:r w:rsidRPr="0099608C">
              <w:rPr>
                <w:rStyle w:val="ChSmallCaps"/>
              </w:rPr>
              <w:t>1sg</w:t>
            </w:r>
          </w:p>
        </w:tc>
        <w:tc>
          <w:tcPr>
            <w:tcW w:w="768" w:type="dxa"/>
            <w:shd w:val="clear" w:color="auto" w:fill="auto"/>
          </w:tcPr>
          <w:p w14:paraId="73D500F9" w14:textId="77777777" w:rsidR="002649A3" w:rsidRPr="00211713" w:rsidRDefault="002649A3" w:rsidP="002649A3">
            <w:pPr>
              <w:pStyle w:val="GlossEng"/>
            </w:pPr>
            <w:r w:rsidRPr="00211713">
              <w:t>have.to</w:t>
            </w:r>
          </w:p>
        </w:tc>
        <w:tc>
          <w:tcPr>
            <w:tcW w:w="360" w:type="dxa"/>
            <w:shd w:val="clear" w:color="auto" w:fill="auto"/>
          </w:tcPr>
          <w:p w14:paraId="4D934379" w14:textId="77777777" w:rsidR="002649A3" w:rsidRPr="00211713" w:rsidRDefault="002649A3" w:rsidP="002649A3">
            <w:pPr>
              <w:pStyle w:val="GlossEng"/>
            </w:pPr>
            <w:r w:rsidRPr="00211713">
              <w:t>at</w:t>
            </w:r>
          </w:p>
        </w:tc>
        <w:tc>
          <w:tcPr>
            <w:tcW w:w="884" w:type="dxa"/>
            <w:shd w:val="clear" w:color="auto" w:fill="auto"/>
          </w:tcPr>
          <w:p w14:paraId="25904BE8" w14:textId="77777777" w:rsidR="002649A3" w:rsidRPr="00211713" w:rsidRDefault="002649A3" w:rsidP="002649A3">
            <w:pPr>
              <w:pStyle w:val="GlossEng"/>
            </w:pPr>
            <w:r w:rsidRPr="00211713">
              <w:t>backside</w:t>
            </w:r>
          </w:p>
        </w:tc>
        <w:tc>
          <w:tcPr>
            <w:tcW w:w="562" w:type="dxa"/>
            <w:shd w:val="clear" w:color="auto" w:fill="auto"/>
          </w:tcPr>
          <w:p w14:paraId="2BBCB9AE" w14:textId="77777777" w:rsidR="002649A3" w:rsidRPr="00211713" w:rsidRDefault="002649A3" w:rsidP="002649A3">
            <w:pPr>
              <w:pStyle w:val="GlossEng"/>
            </w:pPr>
            <w:r w:rsidRPr="00211713">
              <w:t>very</w:t>
            </w:r>
          </w:p>
        </w:tc>
      </w:tr>
    </w:tbl>
    <w:p w14:paraId="716566ED" w14:textId="456F84B4" w:rsidR="002649A3" w:rsidRDefault="00B7093A" w:rsidP="002649A3">
      <w:pPr>
        <w:pStyle w:val="FreeTranslEng"/>
      </w:pPr>
      <w:r>
        <w:t>‘</w:t>
      </w:r>
      <w:r w:rsidR="002649A3">
        <w:t xml:space="preserve">I </w:t>
      </w:r>
      <w:r w:rsidR="002649A3" w:rsidRPr="002F159B">
        <w:rPr>
          <w:rStyle w:val="ChBlueBold"/>
        </w:rPr>
        <w:t>shouldn</w:t>
      </w:r>
      <w:r>
        <w:rPr>
          <w:rStyle w:val="ChBlueBold"/>
        </w:rPr>
        <w:t>’</w:t>
      </w:r>
      <w:r w:rsidR="002649A3" w:rsidRPr="002F159B">
        <w:rPr>
          <w:rStyle w:val="ChBlueBold"/>
        </w:rPr>
        <w:t>t</w:t>
      </w:r>
      <w:r w:rsidR="002649A3">
        <w:t xml:space="preserve"> be in front, I had to stay in the very back</w:t>
      </w:r>
      <w:r>
        <w:t>’</w:t>
      </w:r>
      <w:r w:rsidR="002649A3">
        <w:t xml:space="preserve"> </w:t>
      </w:r>
      <w:r w:rsidR="002649A3" w:rsidRPr="002F159B">
        <w:rPr>
          <w:rStyle w:val="ExampleSource"/>
        </w:rPr>
        <w:t>[081029-005-Cv.0133]</w:t>
      </w:r>
    </w:p>
    <w:tbl>
      <w:tblPr>
        <w:tblW w:w="6479" w:type="dxa"/>
        <w:tblCellMar>
          <w:left w:w="42" w:type="dxa"/>
          <w:right w:w="42" w:type="dxa"/>
        </w:tblCellMar>
        <w:tblLook w:val="01E0" w:firstRow="1" w:lastRow="1" w:firstColumn="1" w:lastColumn="1" w:noHBand="0" w:noVBand="0"/>
      </w:tblPr>
      <w:tblGrid>
        <w:gridCol w:w="709"/>
        <w:gridCol w:w="751"/>
        <w:gridCol w:w="513"/>
        <w:gridCol w:w="540"/>
        <w:gridCol w:w="590"/>
        <w:gridCol w:w="751"/>
        <w:gridCol w:w="768"/>
        <w:gridCol w:w="510"/>
        <w:gridCol w:w="818"/>
        <w:gridCol w:w="529"/>
      </w:tblGrid>
      <w:tr w:rsidR="00AC23C4" w:rsidRPr="005F3BBD" w14:paraId="456141C5" w14:textId="77777777" w:rsidTr="00AC23C4">
        <w:tc>
          <w:tcPr>
            <w:tcW w:w="709" w:type="dxa"/>
            <w:shd w:val="clear" w:color="auto" w:fill="auto"/>
          </w:tcPr>
          <w:p w14:paraId="5A2A954C" w14:textId="77777777" w:rsidR="002649A3" w:rsidRPr="00CA4F22" w:rsidRDefault="002649A3" w:rsidP="002649A3">
            <w:pPr>
              <w:pStyle w:val="O0Nwnext"/>
            </w:pPr>
            <w:bookmarkStart w:id="5063" w:name="_Ref363820425"/>
            <w:r>
              <w:t>(</w:t>
            </w:r>
            <w:fldSimple w:instr=" SEQ ( \* ARABIC \s 1 ">
              <w:r w:rsidR="00154D81">
                <w:rPr>
                  <w:noProof/>
                </w:rPr>
                <w:t>74</w:t>
              </w:r>
            </w:fldSimple>
            <w:r>
              <w:t>)</w:t>
            </w:r>
            <w:bookmarkEnd w:id="5063"/>
          </w:p>
        </w:tc>
        <w:tc>
          <w:tcPr>
            <w:tcW w:w="751" w:type="dxa"/>
            <w:shd w:val="clear" w:color="auto" w:fill="auto"/>
          </w:tcPr>
          <w:p w14:paraId="2EAE777A" w14:textId="77777777" w:rsidR="002649A3" w:rsidRPr="00211713" w:rsidRDefault="002649A3" w:rsidP="002649A3">
            <w:pPr>
              <w:pStyle w:val="Text"/>
            </w:pPr>
            <w:r w:rsidRPr="00211713">
              <w:t>mama</w:t>
            </w:r>
          </w:p>
        </w:tc>
        <w:tc>
          <w:tcPr>
            <w:tcW w:w="513" w:type="dxa"/>
            <w:shd w:val="clear" w:color="auto" w:fill="auto"/>
          </w:tcPr>
          <w:p w14:paraId="762A4840" w14:textId="77777777" w:rsidR="002649A3" w:rsidRPr="00211713" w:rsidRDefault="002649A3" w:rsidP="002649A3">
            <w:pPr>
              <w:pStyle w:val="Text"/>
              <w:rPr>
                <w:rStyle w:val="ChBlueBold"/>
              </w:rPr>
            </w:pPr>
            <w:r w:rsidRPr="00211713">
              <w:rPr>
                <w:rStyle w:val="ChBlueBold"/>
              </w:rPr>
              <w:t>tra</w:t>
            </w:r>
          </w:p>
        </w:tc>
        <w:tc>
          <w:tcPr>
            <w:tcW w:w="540" w:type="dxa"/>
            <w:shd w:val="clear" w:color="auto" w:fill="auto"/>
          </w:tcPr>
          <w:p w14:paraId="4F22C3A6" w14:textId="77777777" w:rsidR="002649A3" w:rsidRPr="00211713" w:rsidRDefault="002649A3" w:rsidP="002649A3">
            <w:pPr>
              <w:pStyle w:val="Text"/>
            </w:pPr>
            <w:r w:rsidRPr="00211713">
              <w:rPr>
                <w:rStyle w:val="ChBlueBold"/>
              </w:rPr>
              <w:t>bole</w:t>
            </w:r>
          </w:p>
        </w:tc>
        <w:tc>
          <w:tcPr>
            <w:tcW w:w="590" w:type="dxa"/>
            <w:shd w:val="clear" w:color="auto" w:fill="auto"/>
          </w:tcPr>
          <w:p w14:paraId="03B88FA6" w14:textId="77777777" w:rsidR="002649A3" w:rsidRPr="00211713" w:rsidRDefault="002649A3" w:rsidP="002649A3">
            <w:pPr>
              <w:pStyle w:val="Text"/>
            </w:pPr>
            <w:r w:rsidRPr="00211713">
              <w:t>lipat</w:t>
            </w:r>
            <w:r>
              <w:t>!,</w:t>
            </w:r>
          </w:p>
        </w:tc>
        <w:tc>
          <w:tcPr>
            <w:tcW w:w="751" w:type="dxa"/>
            <w:shd w:val="clear" w:color="auto" w:fill="auto"/>
          </w:tcPr>
          <w:p w14:paraId="5A6B8CB3" w14:textId="77777777" w:rsidR="002649A3" w:rsidRPr="00211713" w:rsidRDefault="002649A3" w:rsidP="002649A3">
            <w:pPr>
              <w:pStyle w:val="Text"/>
            </w:pPr>
            <w:r w:rsidRPr="00211713">
              <w:t>mama</w:t>
            </w:r>
          </w:p>
        </w:tc>
        <w:tc>
          <w:tcPr>
            <w:tcW w:w="768" w:type="dxa"/>
            <w:shd w:val="clear" w:color="auto" w:fill="auto"/>
          </w:tcPr>
          <w:p w14:paraId="6B018E1C" w14:textId="77777777" w:rsidR="002649A3" w:rsidRPr="00211713" w:rsidRDefault="002649A3" w:rsidP="002649A3">
            <w:pPr>
              <w:pStyle w:val="Text"/>
            </w:pPr>
            <w:r>
              <w:t>h</w:t>
            </w:r>
            <w:r w:rsidRPr="00211713">
              <w:t>arus</w:t>
            </w:r>
          </w:p>
        </w:tc>
        <w:tc>
          <w:tcPr>
            <w:tcW w:w="510" w:type="dxa"/>
            <w:shd w:val="clear" w:color="auto" w:fill="auto"/>
          </w:tcPr>
          <w:p w14:paraId="35B5B545" w14:textId="77777777" w:rsidR="002649A3" w:rsidRPr="00AB0DCF" w:rsidRDefault="002649A3" w:rsidP="002649A3">
            <w:pPr>
              <w:pStyle w:val="Text"/>
            </w:pPr>
            <w:r w:rsidRPr="00AB0DCF">
              <w:t>kas</w:t>
            </w:r>
          </w:p>
        </w:tc>
        <w:tc>
          <w:tcPr>
            <w:tcW w:w="818" w:type="dxa"/>
            <w:shd w:val="clear" w:color="auto" w:fill="auto"/>
          </w:tcPr>
          <w:p w14:paraId="16F7DD87" w14:textId="77777777" w:rsidR="002649A3" w:rsidRPr="00211713" w:rsidRDefault="002649A3" w:rsidP="002649A3">
            <w:pPr>
              <w:pStyle w:val="Text"/>
            </w:pPr>
            <w:r w:rsidRPr="00211713">
              <w:t>panjang</w:t>
            </w:r>
          </w:p>
        </w:tc>
        <w:tc>
          <w:tcPr>
            <w:tcW w:w="529" w:type="dxa"/>
            <w:shd w:val="clear" w:color="auto" w:fill="auto"/>
          </w:tcPr>
          <w:p w14:paraId="3DFA4621" w14:textId="77777777" w:rsidR="002649A3" w:rsidRPr="00211713" w:rsidRDefault="002649A3" w:rsidP="002649A3">
            <w:pPr>
              <w:pStyle w:val="Text"/>
            </w:pPr>
            <w:r w:rsidRPr="00211713">
              <w:t>kaki</w:t>
            </w:r>
          </w:p>
        </w:tc>
      </w:tr>
      <w:tr w:rsidR="00AC23C4" w:rsidRPr="00AC23C4" w14:paraId="39A52062" w14:textId="77777777" w:rsidTr="00AC23C4">
        <w:tc>
          <w:tcPr>
            <w:tcW w:w="709" w:type="dxa"/>
            <w:shd w:val="clear" w:color="auto" w:fill="auto"/>
          </w:tcPr>
          <w:p w14:paraId="3F24FDFB" w14:textId="77777777" w:rsidR="002649A3" w:rsidRPr="00211713" w:rsidRDefault="002649A3" w:rsidP="002649A3">
            <w:pPr>
              <w:pStyle w:val="GlossEng"/>
            </w:pPr>
          </w:p>
        </w:tc>
        <w:tc>
          <w:tcPr>
            <w:tcW w:w="751" w:type="dxa"/>
            <w:shd w:val="clear" w:color="auto" w:fill="auto"/>
          </w:tcPr>
          <w:p w14:paraId="093050BE" w14:textId="77777777" w:rsidR="002649A3" w:rsidRPr="00211713" w:rsidRDefault="002649A3" w:rsidP="002649A3">
            <w:pPr>
              <w:pStyle w:val="GlossEng"/>
            </w:pPr>
            <w:r w:rsidRPr="00211713">
              <w:t>mother</w:t>
            </w:r>
          </w:p>
        </w:tc>
        <w:tc>
          <w:tcPr>
            <w:tcW w:w="513" w:type="dxa"/>
            <w:shd w:val="clear" w:color="auto" w:fill="auto"/>
          </w:tcPr>
          <w:p w14:paraId="1D96323D" w14:textId="77777777" w:rsidR="002649A3" w:rsidRPr="0099608C" w:rsidRDefault="002649A3" w:rsidP="002649A3">
            <w:pPr>
              <w:pStyle w:val="GlossEng"/>
              <w:rPr>
                <w:rStyle w:val="ChSmallCaps"/>
              </w:rPr>
            </w:pPr>
            <w:r w:rsidRPr="0099608C">
              <w:rPr>
                <w:rStyle w:val="ChSmallCaps"/>
              </w:rPr>
              <w:t>neg</w:t>
            </w:r>
          </w:p>
        </w:tc>
        <w:tc>
          <w:tcPr>
            <w:tcW w:w="540" w:type="dxa"/>
            <w:shd w:val="clear" w:color="auto" w:fill="auto"/>
          </w:tcPr>
          <w:p w14:paraId="2611FDE4" w14:textId="77777777" w:rsidR="002649A3" w:rsidRPr="00211713" w:rsidRDefault="002649A3" w:rsidP="002649A3">
            <w:pPr>
              <w:pStyle w:val="GlossEng"/>
            </w:pPr>
            <w:r w:rsidRPr="00211713">
              <w:t>may</w:t>
            </w:r>
          </w:p>
        </w:tc>
        <w:tc>
          <w:tcPr>
            <w:tcW w:w="590" w:type="dxa"/>
            <w:shd w:val="clear" w:color="auto" w:fill="auto"/>
          </w:tcPr>
          <w:p w14:paraId="1B45E25B" w14:textId="77777777" w:rsidR="002649A3" w:rsidRPr="00211713" w:rsidRDefault="002649A3" w:rsidP="002649A3">
            <w:pPr>
              <w:pStyle w:val="GlossEng"/>
            </w:pPr>
            <w:r w:rsidRPr="00211713">
              <w:t>fold</w:t>
            </w:r>
          </w:p>
        </w:tc>
        <w:tc>
          <w:tcPr>
            <w:tcW w:w="751" w:type="dxa"/>
            <w:shd w:val="clear" w:color="auto" w:fill="auto"/>
          </w:tcPr>
          <w:p w14:paraId="63097E52" w14:textId="77777777" w:rsidR="002649A3" w:rsidRPr="00211713" w:rsidRDefault="002649A3" w:rsidP="002649A3">
            <w:pPr>
              <w:pStyle w:val="GlossEng"/>
            </w:pPr>
            <w:r w:rsidRPr="00211713">
              <w:t>mother</w:t>
            </w:r>
          </w:p>
        </w:tc>
        <w:tc>
          <w:tcPr>
            <w:tcW w:w="768" w:type="dxa"/>
            <w:shd w:val="clear" w:color="auto" w:fill="auto"/>
          </w:tcPr>
          <w:p w14:paraId="7E3FF1A4" w14:textId="77777777" w:rsidR="002649A3" w:rsidRPr="00211713" w:rsidRDefault="002649A3" w:rsidP="002649A3">
            <w:pPr>
              <w:pStyle w:val="GlossEng"/>
            </w:pPr>
            <w:r w:rsidRPr="00211713">
              <w:t>have.to</w:t>
            </w:r>
          </w:p>
        </w:tc>
        <w:tc>
          <w:tcPr>
            <w:tcW w:w="510" w:type="dxa"/>
            <w:shd w:val="clear" w:color="auto" w:fill="auto"/>
          </w:tcPr>
          <w:p w14:paraId="76262952" w14:textId="77777777" w:rsidR="002649A3" w:rsidRPr="00AB0DCF" w:rsidRDefault="00AB0DCF" w:rsidP="002649A3">
            <w:pPr>
              <w:pStyle w:val="GlossEng"/>
            </w:pPr>
            <w:r w:rsidRPr="00AB0DCF">
              <w:t>give</w:t>
            </w:r>
          </w:p>
        </w:tc>
        <w:tc>
          <w:tcPr>
            <w:tcW w:w="818" w:type="dxa"/>
            <w:shd w:val="clear" w:color="auto" w:fill="auto"/>
          </w:tcPr>
          <w:p w14:paraId="310C1BA9" w14:textId="77777777" w:rsidR="002649A3" w:rsidRPr="00211713" w:rsidRDefault="002649A3" w:rsidP="002649A3">
            <w:pPr>
              <w:pStyle w:val="GlossEng"/>
            </w:pPr>
            <w:r>
              <w:t>be.</w:t>
            </w:r>
            <w:r w:rsidRPr="00211713">
              <w:t>long</w:t>
            </w:r>
          </w:p>
        </w:tc>
        <w:tc>
          <w:tcPr>
            <w:tcW w:w="529" w:type="dxa"/>
            <w:shd w:val="clear" w:color="auto" w:fill="auto"/>
          </w:tcPr>
          <w:p w14:paraId="388DF963" w14:textId="77777777" w:rsidR="002649A3" w:rsidRPr="00211713" w:rsidRDefault="002649A3" w:rsidP="002649A3">
            <w:pPr>
              <w:pStyle w:val="GlossEng"/>
            </w:pPr>
            <w:r w:rsidRPr="00211713">
              <w:t>foot</w:t>
            </w:r>
          </w:p>
        </w:tc>
      </w:tr>
    </w:tbl>
    <w:p w14:paraId="0ED82C24" w14:textId="18487445" w:rsidR="002649A3" w:rsidRDefault="002649A3" w:rsidP="002649A3">
      <w:pPr>
        <w:pStyle w:val="FreeTranslEng"/>
      </w:pPr>
      <w:r>
        <w:t xml:space="preserve">[Addressing someone with a bad knee:] </w:t>
      </w:r>
      <w:r w:rsidR="00B7093A">
        <w:t>‘</w:t>
      </w:r>
      <w:r>
        <w:t>you (</w:t>
      </w:r>
      <w:r w:rsidR="00B7093A">
        <w:t>‘</w:t>
      </w:r>
      <w:r>
        <w:t>mother</w:t>
      </w:r>
      <w:r w:rsidR="00B7093A">
        <w:t>’</w:t>
      </w:r>
      <w:r>
        <w:t xml:space="preserve">) </w:t>
      </w:r>
      <w:r w:rsidRPr="002F159B">
        <w:rPr>
          <w:rStyle w:val="ChBlueBold"/>
        </w:rPr>
        <w:t>shouldn</w:t>
      </w:r>
      <w:r w:rsidR="00B7093A">
        <w:rPr>
          <w:rStyle w:val="ChBlueBold"/>
        </w:rPr>
        <w:t>’</w:t>
      </w:r>
      <w:r w:rsidRPr="002F159B">
        <w:rPr>
          <w:rStyle w:val="ChBlueBold"/>
        </w:rPr>
        <w:t>t</w:t>
      </w:r>
      <w:r>
        <w:t xml:space="preserve"> fold (your legs) under, you (</w:t>
      </w:r>
      <w:r w:rsidR="00B7093A">
        <w:t>‘</w:t>
      </w:r>
      <w:r>
        <w:t>mother</w:t>
      </w:r>
      <w:r w:rsidR="00B7093A">
        <w:t>’</w:t>
      </w:r>
      <w:r>
        <w:t>) have to stretch out (your) legs</w:t>
      </w:r>
      <w:r w:rsidR="00B7093A">
        <w:t>’</w:t>
      </w:r>
      <w:r>
        <w:t xml:space="preserve"> </w:t>
      </w:r>
      <w:r w:rsidRPr="00D3061B">
        <w:rPr>
          <w:rStyle w:val="ExampleSource"/>
        </w:rPr>
        <w:t>[080921-004a-Cv</w:t>
      </w:r>
      <w:r w:rsidR="00AF798A">
        <w:rPr>
          <w:rStyle w:val="ExampleSource"/>
        </w:rPr>
        <w:t>NP</w:t>
      </w:r>
      <w:r w:rsidRPr="00D3061B">
        <w:rPr>
          <w:rStyle w:val="ExampleSource"/>
        </w:rPr>
        <w:t>.0069]</w:t>
      </w:r>
    </w:p>
    <w:tbl>
      <w:tblPr>
        <w:tblW w:w="3669" w:type="dxa"/>
        <w:tblCellMar>
          <w:left w:w="42" w:type="dxa"/>
          <w:right w:w="42" w:type="dxa"/>
        </w:tblCellMar>
        <w:tblLook w:val="01E0" w:firstRow="1" w:lastRow="1" w:firstColumn="1" w:lastColumn="1" w:noHBand="0" w:noVBand="0"/>
      </w:tblPr>
      <w:tblGrid>
        <w:gridCol w:w="709"/>
        <w:gridCol w:w="518"/>
        <w:gridCol w:w="540"/>
        <w:gridCol w:w="489"/>
        <w:gridCol w:w="695"/>
        <w:gridCol w:w="718"/>
      </w:tblGrid>
      <w:tr w:rsidR="00AC23C4" w:rsidRPr="005F3BBD" w14:paraId="14702DCD" w14:textId="77777777" w:rsidTr="00AC23C4">
        <w:tc>
          <w:tcPr>
            <w:tcW w:w="709" w:type="dxa"/>
            <w:shd w:val="clear" w:color="auto" w:fill="auto"/>
          </w:tcPr>
          <w:p w14:paraId="16222112" w14:textId="77777777" w:rsidR="002649A3" w:rsidRPr="00CA4F22" w:rsidRDefault="002649A3" w:rsidP="002649A3">
            <w:pPr>
              <w:pStyle w:val="O0Nwnext"/>
            </w:pPr>
            <w:bookmarkStart w:id="5064" w:name="_Ref363820427"/>
            <w:r>
              <w:t>(</w:t>
            </w:r>
            <w:fldSimple w:instr=" SEQ ( \* ARABIC \s 1 ">
              <w:r w:rsidR="00154D81">
                <w:rPr>
                  <w:noProof/>
                </w:rPr>
                <w:t>75</w:t>
              </w:r>
            </w:fldSimple>
            <w:r>
              <w:t>)</w:t>
            </w:r>
            <w:bookmarkEnd w:id="5064"/>
          </w:p>
        </w:tc>
        <w:tc>
          <w:tcPr>
            <w:tcW w:w="518" w:type="dxa"/>
            <w:shd w:val="clear" w:color="auto" w:fill="auto"/>
          </w:tcPr>
          <w:p w14:paraId="365B67A9" w14:textId="77777777" w:rsidR="002649A3" w:rsidRPr="00211713" w:rsidRDefault="002649A3" w:rsidP="002649A3">
            <w:pPr>
              <w:pStyle w:val="Text"/>
              <w:rPr>
                <w:rStyle w:val="ChBlueBold"/>
              </w:rPr>
            </w:pPr>
            <w:r>
              <w:rPr>
                <w:rStyle w:val="ChBlueBold"/>
              </w:rPr>
              <w:t>tida</w:t>
            </w:r>
          </w:p>
        </w:tc>
        <w:tc>
          <w:tcPr>
            <w:tcW w:w="540" w:type="dxa"/>
            <w:shd w:val="clear" w:color="auto" w:fill="auto"/>
          </w:tcPr>
          <w:p w14:paraId="6BA49A1B" w14:textId="77777777" w:rsidR="002649A3" w:rsidRPr="00211713" w:rsidRDefault="002649A3" w:rsidP="002649A3">
            <w:pPr>
              <w:pStyle w:val="Text"/>
            </w:pPr>
            <w:r w:rsidRPr="00211713">
              <w:rPr>
                <w:rStyle w:val="ChBlueBold"/>
              </w:rPr>
              <w:t>bole</w:t>
            </w:r>
          </w:p>
        </w:tc>
        <w:tc>
          <w:tcPr>
            <w:tcW w:w="489" w:type="dxa"/>
            <w:shd w:val="clear" w:color="auto" w:fill="auto"/>
          </w:tcPr>
          <w:p w14:paraId="24B8E43D" w14:textId="77777777" w:rsidR="002649A3" w:rsidRPr="00211713" w:rsidRDefault="002649A3" w:rsidP="002649A3">
            <w:pPr>
              <w:pStyle w:val="Text"/>
            </w:pPr>
            <w:r w:rsidRPr="00211713">
              <w:t>ko</w:t>
            </w:r>
          </w:p>
        </w:tc>
        <w:tc>
          <w:tcPr>
            <w:tcW w:w="695" w:type="dxa"/>
            <w:shd w:val="clear" w:color="auto" w:fill="auto"/>
          </w:tcPr>
          <w:p w14:paraId="6418B753" w14:textId="77777777" w:rsidR="002649A3" w:rsidRPr="00211713" w:rsidRDefault="002649A3" w:rsidP="002649A3">
            <w:pPr>
              <w:pStyle w:val="Text"/>
            </w:pPr>
            <w:r w:rsidRPr="00211713">
              <w:t>cerit</w:t>
            </w:r>
            <w:r>
              <w:t>r</w:t>
            </w:r>
            <w:r w:rsidRPr="00211713">
              <w:t>a</w:t>
            </w:r>
          </w:p>
        </w:tc>
        <w:tc>
          <w:tcPr>
            <w:tcW w:w="718" w:type="dxa"/>
            <w:shd w:val="clear" w:color="auto" w:fill="auto"/>
          </w:tcPr>
          <w:p w14:paraId="233DC9B7" w14:textId="77777777" w:rsidR="002649A3" w:rsidRPr="00211713" w:rsidRDefault="002649A3" w:rsidP="002649A3">
            <w:pPr>
              <w:pStyle w:val="Text"/>
            </w:pPr>
            <w:r w:rsidRPr="00211713">
              <w:t>oran</w:t>
            </w:r>
            <w:r>
              <w:t>g</w:t>
            </w:r>
            <w:r w:rsidRPr="005F63BF">
              <w:t>!</w:t>
            </w:r>
          </w:p>
        </w:tc>
      </w:tr>
      <w:tr w:rsidR="00AC23C4" w:rsidRPr="00AC23C4" w14:paraId="7344856D" w14:textId="77777777" w:rsidTr="00AC23C4">
        <w:tc>
          <w:tcPr>
            <w:tcW w:w="709" w:type="dxa"/>
            <w:shd w:val="clear" w:color="auto" w:fill="auto"/>
          </w:tcPr>
          <w:p w14:paraId="2E99CD6B" w14:textId="77777777" w:rsidR="002649A3" w:rsidRPr="002B09A3" w:rsidRDefault="002649A3" w:rsidP="002649A3">
            <w:pPr>
              <w:pStyle w:val="GlossEng"/>
            </w:pPr>
          </w:p>
        </w:tc>
        <w:tc>
          <w:tcPr>
            <w:tcW w:w="518" w:type="dxa"/>
            <w:shd w:val="clear" w:color="auto" w:fill="auto"/>
          </w:tcPr>
          <w:p w14:paraId="5D6A4155" w14:textId="77777777" w:rsidR="002649A3" w:rsidRPr="0099608C" w:rsidRDefault="002649A3" w:rsidP="002649A3">
            <w:pPr>
              <w:pStyle w:val="GlossEng"/>
              <w:rPr>
                <w:rStyle w:val="ChSmallCaps"/>
              </w:rPr>
            </w:pPr>
            <w:r w:rsidRPr="0099608C">
              <w:rPr>
                <w:rStyle w:val="ChSmallCaps"/>
              </w:rPr>
              <w:t>neg</w:t>
            </w:r>
          </w:p>
        </w:tc>
        <w:tc>
          <w:tcPr>
            <w:tcW w:w="540" w:type="dxa"/>
            <w:shd w:val="clear" w:color="auto" w:fill="auto"/>
          </w:tcPr>
          <w:p w14:paraId="50595450" w14:textId="77777777" w:rsidR="002649A3" w:rsidRPr="00211713" w:rsidRDefault="002649A3" w:rsidP="002649A3">
            <w:pPr>
              <w:pStyle w:val="GlossEng"/>
            </w:pPr>
            <w:r w:rsidRPr="00211713">
              <w:t>may</w:t>
            </w:r>
          </w:p>
        </w:tc>
        <w:tc>
          <w:tcPr>
            <w:tcW w:w="489" w:type="dxa"/>
            <w:shd w:val="clear" w:color="auto" w:fill="auto"/>
          </w:tcPr>
          <w:p w14:paraId="0E045343" w14:textId="77777777" w:rsidR="002649A3" w:rsidRPr="0099608C" w:rsidRDefault="002649A3" w:rsidP="002649A3">
            <w:pPr>
              <w:pStyle w:val="GlossEng"/>
              <w:rPr>
                <w:rStyle w:val="ChSmallCaps"/>
              </w:rPr>
            </w:pPr>
            <w:r w:rsidRPr="0099608C">
              <w:rPr>
                <w:rStyle w:val="ChSmallCaps"/>
              </w:rPr>
              <w:t>2sg</w:t>
            </w:r>
          </w:p>
        </w:tc>
        <w:tc>
          <w:tcPr>
            <w:tcW w:w="695" w:type="dxa"/>
            <w:shd w:val="clear" w:color="auto" w:fill="auto"/>
          </w:tcPr>
          <w:p w14:paraId="56FAEEC8" w14:textId="77777777" w:rsidR="002649A3" w:rsidRPr="00211713" w:rsidRDefault="002649A3" w:rsidP="002649A3">
            <w:pPr>
              <w:pStyle w:val="GlossEng"/>
            </w:pPr>
            <w:r w:rsidRPr="00211713">
              <w:t>tell</w:t>
            </w:r>
          </w:p>
        </w:tc>
        <w:tc>
          <w:tcPr>
            <w:tcW w:w="718" w:type="dxa"/>
            <w:shd w:val="clear" w:color="auto" w:fill="auto"/>
          </w:tcPr>
          <w:p w14:paraId="73A74665" w14:textId="77777777" w:rsidR="002649A3" w:rsidRPr="00211713" w:rsidRDefault="002649A3" w:rsidP="002649A3">
            <w:pPr>
              <w:pStyle w:val="GlossEng"/>
            </w:pPr>
            <w:r w:rsidRPr="00211713">
              <w:t>person</w:t>
            </w:r>
          </w:p>
        </w:tc>
      </w:tr>
    </w:tbl>
    <w:p w14:paraId="26BFA6CD" w14:textId="620B0179" w:rsidR="002649A3" w:rsidRDefault="00B7093A" w:rsidP="002649A3">
      <w:pPr>
        <w:pStyle w:val="FreeTranslEng"/>
      </w:pPr>
      <w:r>
        <w:t>‘</w:t>
      </w:r>
      <w:r w:rsidR="002649A3">
        <w:t xml:space="preserve">you </w:t>
      </w:r>
      <w:r w:rsidR="002649A3">
        <w:rPr>
          <w:rStyle w:val="ChBlueBold"/>
        </w:rPr>
        <w:t>should</w:t>
      </w:r>
      <w:r w:rsidR="00FD5C88">
        <w:rPr>
          <w:rStyle w:val="ChBlueBold"/>
        </w:rPr>
        <w:t>n</w:t>
      </w:r>
      <w:r>
        <w:rPr>
          <w:rStyle w:val="ChBlueBold"/>
        </w:rPr>
        <w:t>’</w:t>
      </w:r>
      <w:r w:rsidR="00FD5C88">
        <w:rPr>
          <w:rStyle w:val="ChBlueBold"/>
        </w:rPr>
        <w:t>t</w:t>
      </w:r>
      <w:r w:rsidR="002649A3" w:rsidRPr="00A4351B">
        <w:rPr>
          <w:rStyle w:val="ChBlueBold"/>
        </w:rPr>
        <w:t xml:space="preserve"> </w:t>
      </w:r>
      <w:r w:rsidR="0097241B" w:rsidRPr="0097241B">
        <w:rPr>
          <w:rStyle w:val="ChBlueBold"/>
        </w:rPr>
        <w:t>(</w:t>
      </w:r>
      <w:r w:rsidR="0097241B" w:rsidRPr="0097241B">
        <w:rPr>
          <w:rStyle w:val="ChBlueBold-SmallCaps"/>
        </w:rPr>
        <w:t>emph</w:t>
      </w:r>
      <w:r w:rsidR="0097241B" w:rsidRPr="0097241B">
        <w:rPr>
          <w:rStyle w:val="ChBlueBold"/>
        </w:rPr>
        <w:t>)</w:t>
      </w:r>
      <w:r w:rsidR="002649A3">
        <w:t xml:space="preserve"> tell other people</w:t>
      </w:r>
      <w:r>
        <w:t>’</w:t>
      </w:r>
      <w:r w:rsidR="002649A3">
        <w:t xml:space="preserve"> </w:t>
      </w:r>
      <w:r w:rsidR="002649A3" w:rsidRPr="00D15E3A">
        <w:rPr>
          <w:rStyle w:val="ExampleSource"/>
        </w:rPr>
        <w:t>[</w:t>
      </w:r>
      <w:r w:rsidR="003F16F2">
        <w:rPr>
          <w:rStyle w:val="ExampleSource"/>
        </w:rPr>
        <w:t>081110-008-CvNP</w:t>
      </w:r>
      <w:r w:rsidR="002649A3" w:rsidRPr="00D15E3A">
        <w:rPr>
          <w:rStyle w:val="ExampleSource"/>
        </w:rPr>
        <w:t>.0072]</w:t>
      </w:r>
    </w:p>
    <w:tbl>
      <w:tblPr>
        <w:tblW w:w="5201" w:type="dxa"/>
        <w:tblCellMar>
          <w:left w:w="42" w:type="dxa"/>
          <w:right w:w="42" w:type="dxa"/>
        </w:tblCellMar>
        <w:tblLook w:val="01E0" w:firstRow="1" w:lastRow="1" w:firstColumn="1" w:lastColumn="1" w:noHBand="0" w:noVBand="0"/>
      </w:tblPr>
      <w:tblGrid>
        <w:gridCol w:w="709"/>
        <w:gridCol w:w="284"/>
        <w:gridCol w:w="1270"/>
        <w:gridCol w:w="773"/>
        <w:gridCol w:w="1040"/>
        <w:gridCol w:w="518"/>
        <w:gridCol w:w="607"/>
      </w:tblGrid>
      <w:tr w:rsidR="00AC23C4" w:rsidRPr="005F3BBD" w14:paraId="1CAA1018" w14:textId="77777777" w:rsidTr="00AC23C4">
        <w:tc>
          <w:tcPr>
            <w:tcW w:w="709" w:type="dxa"/>
            <w:shd w:val="clear" w:color="auto" w:fill="auto"/>
          </w:tcPr>
          <w:p w14:paraId="216ED839" w14:textId="77777777" w:rsidR="002649A3" w:rsidRPr="00CA4F22" w:rsidRDefault="002649A3" w:rsidP="002649A3">
            <w:pPr>
              <w:pStyle w:val="O0Nwnext"/>
            </w:pPr>
            <w:bookmarkStart w:id="5065" w:name="_Ref363820428"/>
            <w:r>
              <w:t>(</w:t>
            </w:r>
            <w:fldSimple w:instr=" SEQ ( \* ARABIC \s 1 ">
              <w:r w:rsidR="00154D81">
                <w:rPr>
                  <w:noProof/>
                </w:rPr>
                <w:t>76</w:t>
              </w:r>
            </w:fldSimple>
            <w:r>
              <w:t>)</w:t>
            </w:r>
            <w:bookmarkEnd w:id="5065"/>
          </w:p>
        </w:tc>
        <w:tc>
          <w:tcPr>
            <w:tcW w:w="284" w:type="dxa"/>
            <w:shd w:val="clear" w:color="auto" w:fill="auto"/>
          </w:tcPr>
          <w:p w14:paraId="3469BCB4" w14:textId="77777777" w:rsidR="002649A3" w:rsidRPr="00211713" w:rsidRDefault="002649A3" w:rsidP="002649A3">
            <w:pPr>
              <w:pStyle w:val="Text"/>
            </w:pPr>
            <w:r>
              <w:t>…</w:t>
            </w:r>
          </w:p>
        </w:tc>
        <w:tc>
          <w:tcPr>
            <w:tcW w:w="1270" w:type="dxa"/>
            <w:shd w:val="clear" w:color="auto" w:fill="auto"/>
          </w:tcPr>
          <w:p w14:paraId="57790F7E" w14:textId="77777777" w:rsidR="002649A3" w:rsidRPr="00211713" w:rsidRDefault="002649A3" w:rsidP="002649A3">
            <w:pPr>
              <w:pStyle w:val="Text"/>
            </w:pPr>
            <w:r>
              <w:t>bunga~</w:t>
            </w:r>
            <w:r w:rsidRPr="00211713">
              <w:t>bunga</w:t>
            </w:r>
          </w:p>
        </w:tc>
        <w:tc>
          <w:tcPr>
            <w:tcW w:w="773" w:type="dxa"/>
            <w:shd w:val="clear" w:color="auto" w:fill="auto"/>
          </w:tcPr>
          <w:p w14:paraId="5A544743" w14:textId="77777777" w:rsidR="002649A3" w:rsidRPr="00211713" w:rsidRDefault="002649A3" w:rsidP="002649A3">
            <w:pPr>
              <w:pStyle w:val="Text"/>
            </w:pPr>
            <w:r w:rsidRPr="00211713">
              <w:t>suda</w:t>
            </w:r>
          </w:p>
        </w:tc>
        <w:tc>
          <w:tcPr>
            <w:tcW w:w="1040" w:type="dxa"/>
            <w:shd w:val="clear" w:color="auto" w:fill="auto"/>
          </w:tcPr>
          <w:p w14:paraId="6E3EC428" w14:textId="77777777" w:rsidR="002649A3" w:rsidRPr="00211713" w:rsidRDefault="002649A3" w:rsidP="002649A3">
            <w:pPr>
              <w:pStyle w:val="Text"/>
            </w:pPr>
            <w:r>
              <w:t>habis,</w:t>
            </w:r>
          </w:p>
        </w:tc>
        <w:tc>
          <w:tcPr>
            <w:tcW w:w="518" w:type="dxa"/>
            <w:shd w:val="clear" w:color="auto" w:fill="auto"/>
          </w:tcPr>
          <w:p w14:paraId="78F8252B" w14:textId="77777777" w:rsidR="002649A3" w:rsidRPr="00211713" w:rsidRDefault="002649A3" w:rsidP="002649A3">
            <w:pPr>
              <w:pStyle w:val="Text"/>
              <w:rPr>
                <w:rStyle w:val="ChBlueBold"/>
              </w:rPr>
            </w:pPr>
            <w:r>
              <w:rPr>
                <w:rStyle w:val="ChBlueBold"/>
              </w:rPr>
              <w:t>tida</w:t>
            </w:r>
          </w:p>
        </w:tc>
        <w:tc>
          <w:tcPr>
            <w:tcW w:w="607" w:type="dxa"/>
            <w:shd w:val="clear" w:color="auto" w:fill="auto"/>
          </w:tcPr>
          <w:p w14:paraId="62B6DF86" w14:textId="77777777" w:rsidR="002649A3" w:rsidRPr="00211713" w:rsidRDefault="002649A3" w:rsidP="002649A3">
            <w:pPr>
              <w:pStyle w:val="Text"/>
            </w:pPr>
            <w:r w:rsidRPr="00211713">
              <w:rPr>
                <w:rStyle w:val="ChBlueBold"/>
              </w:rPr>
              <w:t>bole</w:t>
            </w:r>
            <w:r w:rsidRPr="005F63BF">
              <w:t>!</w:t>
            </w:r>
          </w:p>
        </w:tc>
      </w:tr>
      <w:tr w:rsidR="00AC23C4" w:rsidRPr="00AC23C4" w14:paraId="3EFF1E95" w14:textId="77777777" w:rsidTr="00AC23C4">
        <w:tc>
          <w:tcPr>
            <w:tcW w:w="709" w:type="dxa"/>
            <w:shd w:val="clear" w:color="auto" w:fill="auto"/>
          </w:tcPr>
          <w:p w14:paraId="43381839" w14:textId="77777777" w:rsidR="002649A3" w:rsidRPr="000D09B5" w:rsidRDefault="002649A3" w:rsidP="002649A3">
            <w:pPr>
              <w:pStyle w:val="GlossEng"/>
            </w:pPr>
          </w:p>
        </w:tc>
        <w:tc>
          <w:tcPr>
            <w:tcW w:w="284" w:type="dxa"/>
            <w:shd w:val="clear" w:color="auto" w:fill="auto"/>
          </w:tcPr>
          <w:p w14:paraId="5A0622B0" w14:textId="77777777" w:rsidR="002649A3" w:rsidRPr="00211713" w:rsidRDefault="002649A3" w:rsidP="002649A3">
            <w:pPr>
              <w:pStyle w:val="GlossEng"/>
            </w:pPr>
          </w:p>
        </w:tc>
        <w:tc>
          <w:tcPr>
            <w:tcW w:w="1270" w:type="dxa"/>
            <w:shd w:val="clear" w:color="auto" w:fill="auto"/>
          </w:tcPr>
          <w:p w14:paraId="386DADED" w14:textId="77777777" w:rsidR="002649A3" w:rsidRPr="00211713" w:rsidRDefault="002649A3" w:rsidP="002649A3">
            <w:pPr>
              <w:pStyle w:val="GlossEng"/>
            </w:pPr>
            <w:r w:rsidRPr="0099608C">
              <w:rPr>
                <w:rStyle w:val="ChSmallCaps"/>
              </w:rPr>
              <w:t>rdp</w:t>
            </w:r>
            <w:r w:rsidRPr="00211713">
              <w:t>~flower</w:t>
            </w:r>
          </w:p>
        </w:tc>
        <w:tc>
          <w:tcPr>
            <w:tcW w:w="773" w:type="dxa"/>
            <w:shd w:val="clear" w:color="auto" w:fill="auto"/>
          </w:tcPr>
          <w:p w14:paraId="62B63DD4" w14:textId="77777777" w:rsidR="002649A3" w:rsidRPr="00211713" w:rsidRDefault="002649A3" w:rsidP="002649A3">
            <w:pPr>
              <w:pStyle w:val="GlossEng"/>
            </w:pPr>
            <w:r w:rsidRPr="00211713">
              <w:t>already</w:t>
            </w:r>
          </w:p>
        </w:tc>
        <w:tc>
          <w:tcPr>
            <w:tcW w:w="1040" w:type="dxa"/>
            <w:shd w:val="clear" w:color="auto" w:fill="auto"/>
          </w:tcPr>
          <w:p w14:paraId="046EDAF7" w14:textId="77777777" w:rsidR="002649A3" w:rsidRPr="00211713" w:rsidRDefault="002649A3" w:rsidP="002649A3">
            <w:pPr>
              <w:pStyle w:val="GlossEng"/>
            </w:pPr>
            <w:r>
              <w:t>be.</w:t>
            </w:r>
            <w:r w:rsidRPr="00211713">
              <w:t>used.up</w:t>
            </w:r>
          </w:p>
        </w:tc>
        <w:tc>
          <w:tcPr>
            <w:tcW w:w="518" w:type="dxa"/>
            <w:shd w:val="clear" w:color="auto" w:fill="auto"/>
          </w:tcPr>
          <w:p w14:paraId="2BD2ED41" w14:textId="77777777" w:rsidR="002649A3" w:rsidRPr="0099608C" w:rsidRDefault="002649A3" w:rsidP="002649A3">
            <w:pPr>
              <w:pStyle w:val="GlossEng"/>
              <w:rPr>
                <w:rStyle w:val="ChSmallCaps"/>
              </w:rPr>
            </w:pPr>
            <w:r w:rsidRPr="0099608C">
              <w:rPr>
                <w:rStyle w:val="ChSmallCaps"/>
              </w:rPr>
              <w:t>neg</w:t>
            </w:r>
          </w:p>
        </w:tc>
        <w:tc>
          <w:tcPr>
            <w:tcW w:w="607" w:type="dxa"/>
            <w:shd w:val="clear" w:color="auto" w:fill="auto"/>
          </w:tcPr>
          <w:p w14:paraId="55E4A0F1" w14:textId="77777777" w:rsidR="002649A3" w:rsidRPr="00211713" w:rsidRDefault="002649A3" w:rsidP="002649A3">
            <w:pPr>
              <w:pStyle w:val="GlossEng"/>
            </w:pPr>
            <w:r w:rsidRPr="00211713">
              <w:t>may</w:t>
            </w:r>
          </w:p>
        </w:tc>
      </w:tr>
    </w:tbl>
    <w:p w14:paraId="5C451C95" w14:textId="14AAC953" w:rsidR="002649A3" w:rsidRDefault="002649A3" w:rsidP="002649A3">
      <w:pPr>
        <w:pStyle w:val="FreeTranslEng"/>
      </w:pPr>
      <w:r>
        <w:t>[Addressing a child who had picked the speaker</w:t>
      </w:r>
      <w:r w:rsidR="00B7093A">
        <w:t>’</w:t>
      </w:r>
      <w:r>
        <w:t xml:space="preserve">s flowers:] </w:t>
      </w:r>
      <w:r w:rsidR="00B7093A">
        <w:t>‘</w:t>
      </w:r>
      <w:r>
        <w:t xml:space="preserve">[(the flowers) over there (you) already picked (them) until (they were) all gone,] the flowers are already gone, (you) </w:t>
      </w:r>
      <w:r w:rsidRPr="00E33F28">
        <w:rPr>
          <w:rStyle w:val="ChBlueBold"/>
        </w:rPr>
        <w:t>shouldn</w:t>
      </w:r>
      <w:r w:rsidR="00B7093A">
        <w:rPr>
          <w:rStyle w:val="ChBlueBold"/>
        </w:rPr>
        <w:t>’</w:t>
      </w:r>
      <w:r w:rsidRPr="00E33F28">
        <w:rPr>
          <w:rStyle w:val="ChBlueBold"/>
        </w:rPr>
        <w:t>t</w:t>
      </w:r>
      <w:r>
        <w:t xml:space="preserve"> (have done that)</w:t>
      </w:r>
      <w:r w:rsidR="00B7093A">
        <w:t>’</w:t>
      </w:r>
      <w:r>
        <w:t xml:space="preserve"> </w:t>
      </w:r>
      <w:r w:rsidRPr="00CB0DD2">
        <w:rPr>
          <w:rStyle w:val="ExampleSource"/>
        </w:rPr>
        <w:t>[081006-021-Cv</w:t>
      </w:r>
      <w:r w:rsidR="007472D5">
        <w:rPr>
          <w:rStyle w:val="ExampleSource"/>
        </w:rPr>
        <w:t>Ht</w:t>
      </w:r>
      <w:r w:rsidRPr="00CB0DD2">
        <w:rPr>
          <w:rStyle w:val="ExampleSource"/>
        </w:rPr>
        <w:t>.0001]</w:t>
      </w:r>
    </w:p>
    <w:tbl>
      <w:tblPr>
        <w:tblW w:w="3258" w:type="dxa"/>
        <w:tblCellMar>
          <w:left w:w="42" w:type="dxa"/>
          <w:right w:w="42" w:type="dxa"/>
        </w:tblCellMar>
        <w:tblLook w:val="01E0" w:firstRow="1" w:lastRow="1" w:firstColumn="1" w:lastColumn="1" w:noHBand="0" w:noVBand="0"/>
      </w:tblPr>
      <w:tblGrid>
        <w:gridCol w:w="709"/>
        <w:gridCol w:w="1051"/>
        <w:gridCol w:w="440"/>
        <w:gridCol w:w="518"/>
        <w:gridCol w:w="540"/>
      </w:tblGrid>
      <w:tr w:rsidR="00AC23C4" w:rsidRPr="005F3BBD" w14:paraId="18F5CD4E" w14:textId="77777777" w:rsidTr="00AC23C4">
        <w:tc>
          <w:tcPr>
            <w:tcW w:w="709" w:type="dxa"/>
            <w:shd w:val="clear" w:color="auto" w:fill="auto"/>
          </w:tcPr>
          <w:p w14:paraId="626673E4" w14:textId="77777777" w:rsidR="002649A3" w:rsidRPr="00CA4F22" w:rsidRDefault="002649A3" w:rsidP="002649A3">
            <w:pPr>
              <w:pStyle w:val="O0Nwnext"/>
            </w:pPr>
            <w:bookmarkStart w:id="5066" w:name="_Ref363820429"/>
            <w:r>
              <w:t>(</w:t>
            </w:r>
            <w:fldSimple w:instr=" SEQ ( \* ARABIC \s 1 ">
              <w:r w:rsidR="00154D81">
                <w:rPr>
                  <w:noProof/>
                </w:rPr>
                <w:t>77</w:t>
              </w:r>
            </w:fldSimple>
            <w:r>
              <w:t>)</w:t>
            </w:r>
            <w:bookmarkEnd w:id="5066"/>
          </w:p>
        </w:tc>
        <w:tc>
          <w:tcPr>
            <w:tcW w:w="1051" w:type="dxa"/>
            <w:shd w:val="clear" w:color="auto" w:fill="auto"/>
          </w:tcPr>
          <w:p w14:paraId="0F78E406" w14:textId="77777777" w:rsidR="002649A3" w:rsidRPr="00211713" w:rsidRDefault="002649A3" w:rsidP="002649A3">
            <w:pPr>
              <w:pStyle w:val="Text"/>
            </w:pPr>
            <w:r>
              <w:t>Speaker-2:</w:t>
            </w:r>
          </w:p>
        </w:tc>
        <w:tc>
          <w:tcPr>
            <w:tcW w:w="440" w:type="dxa"/>
            <w:shd w:val="clear" w:color="auto" w:fill="auto"/>
          </w:tcPr>
          <w:p w14:paraId="2BD066C3" w14:textId="77777777" w:rsidR="002649A3" w:rsidRPr="00211713" w:rsidRDefault="002649A3" w:rsidP="002649A3">
            <w:pPr>
              <w:pStyle w:val="Text"/>
            </w:pPr>
            <w:r w:rsidRPr="00211713">
              <w:t>a</w:t>
            </w:r>
            <w:r>
              <w:t>,</w:t>
            </w:r>
          </w:p>
        </w:tc>
        <w:tc>
          <w:tcPr>
            <w:tcW w:w="518" w:type="dxa"/>
            <w:shd w:val="clear" w:color="auto" w:fill="auto"/>
          </w:tcPr>
          <w:p w14:paraId="75032399" w14:textId="77777777" w:rsidR="002649A3" w:rsidRPr="00211713" w:rsidRDefault="002649A3" w:rsidP="002649A3">
            <w:pPr>
              <w:pStyle w:val="Text"/>
              <w:rPr>
                <w:rStyle w:val="ChBlueBold"/>
              </w:rPr>
            </w:pPr>
            <w:r>
              <w:rPr>
                <w:rStyle w:val="ChBlueBold"/>
              </w:rPr>
              <w:t>tida</w:t>
            </w:r>
          </w:p>
        </w:tc>
        <w:tc>
          <w:tcPr>
            <w:tcW w:w="540" w:type="dxa"/>
            <w:shd w:val="clear" w:color="auto" w:fill="auto"/>
          </w:tcPr>
          <w:p w14:paraId="14799FD8" w14:textId="77777777" w:rsidR="002649A3" w:rsidRPr="00211713" w:rsidRDefault="002649A3" w:rsidP="002649A3">
            <w:pPr>
              <w:pStyle w:val="Text"/>
            </w:pPr>
            <w:r w:rsidRPr="00211713">
              <w:rPr>
                <w:rStyle w:val="ChBlueBold"/>
              </w:rPr>
              <w:t>bole</w:t>
            </w:r>
            <w:r w:rsidRPr="005F63BF">
              <w:t>!</w:t>
            </w:r>
          </w:p>
        </w:tc>
      </w:tr>
      <w:tr w:rsidR="00AC23C4" w:rsidRPr="00AC23C4" w14:paraId="4851C3FF" w14:textId="77777777" w:rsidTr="00AC23C4">
        <w:tc>
          <w:tcPr>
            <w:tcW w:w="709" w:type="dxa"/>
            <w:shd w:val="clear" w:color="auto" w:fill="auto"/>
          </w:tcPr>
          <w:p w14:paraId="28D1E6C7" w14:textId="77777777" w:rsidR="002649A3" w:rsidRPr="00931546" w:rsidRDefault="002649A3" w:rsidP="002649A3">
            <w:pPr>
              <w:pStyle w:val="GlossEng"/>
            </w:pPr>
          </w:p>
        </w:tc>
        <w:tc>
          <w:tcPr>
            <w:tcW w:w="1051" w:type="dxa"/>
            <w:shd w:val="clear" w:color="auto" w:fill="auto"/>
          </w:tcPr>
          <w:p w14:paraId="178F3809" w14:textId="77777777" w:rsidR="002649A3" w:rsidRPr="00211713" w:rsidRDefault="002649A3" w:rsidP="002649A3">
            <w:pPr>
              <w:pStyle w:val="GlossEng"/>
            </w:pPr>
          </w:p>
        </w:tc>
        <w:tc>
          <w:tcPr>
            <w:tcW w:w="440" w:type="dxa"/>
            <w:shd w:val="clear" w:color="auto" w:fill="auto"/>
          </w:tcPr>
          <w:p w14:paraId="6C657FA4" w14:textId="77777777" w:rsidR="002649A3" w:rsidRPr="00211713" w:rsidRDefault="002649A3" w:rsidP="002649A3">
            <w:pPr>
              <w:pStyle w:val="GlossEng"/>
            </w:pPr>
            <w:r w:rsidRPr="00211713">
              <w:t>ah!</w:t>
            </w:r>
          </w:p>
        </w:tc>
        <w:tc>
          <w:tcPr>
            <w:tcW w:w="518" w:type="dxa"/>
            <w:shd w:val="clear" w:color="auto" w:fill="auto"/>
          </w:tcPr>
          <w:p w14:paraId="0CDEB6A2" w14:textId="77777777" w:rsidR="002649A3" w:rsidRPr="0099608C" w:rsidRDefault="002649A3" w:rsidP="002649A3">
            <w:pPr>
              <w:pStyle w:val="GlossEng"/>
              <w:rPr>
                <w:rStyle w:val="ChSmallCaps"/>
              </w:rPr>
            </w:pPr>
            <w:r w:rsidRPr="0099608C">
              <w:rPr>
                <w:rStyle w:val="ChSmallCaps"/>
              </w:rPr>
              <w:t>neg</w:t>
            </w:r>
          </w:p>
        </w:tc>
        <w:tc>
          <w:tcPr>
            <w:tcW w:w="540" w:type="dxa"/>
            <w:shd w:val="clear" w:color="auto" w:fill="auto"/>
          </w:tcPr>
          <w:p w14:paraId="571128A9" w14:textId="77777777" w:rsidR="002649A3" w:rsidRPr="00211713" w:rsidRDefault="002649A3" w:rsidP="002649A3">
            <w:pPr>
              <w:pStyle w:val="GlossEng"/>
            </w:pPr>
            <w:r w:rsidRPr="00211713">
              <w:t>may</w:t>
            </w:r>
          </w:p>
        </w:tc>
      </w:tr>
    </w:tbl>
    <w:p w14:paraId="03D8D6FF" w14:textId="2F47A483" w:rsidR="002649A3" w:rsidRDefault="002649A3" w:rsidP="007973AE">
      <w:pPr>
        <w:pStyle w:val="FreeTranslEng"/>
        <w:rPr>
          <w:rStyle w:val="ExampleSource"/>
        </w:rPr>
      </w:pPr>
      <w:r>
        <w:t xml:space="preserve">[About membership in a committee:] [Speaker-1: </w:t>
      </w:r>
      <w:r w:rsidR="00B7093A">
        <w:t>‘</w:t>
      </w:r>
      <w:r>
        <w:t>the two of them are the committee</w:t>
      </w:r>
      <w:r w:rsidR="00B7093A">
        <w:t>’</w:t>
      </w:r>
      <w:r>
        <w:t>]</w:t>
      </w:r>
      <w:r>
        <w:br/>
        <w:t xml:space="preserve">Speaker-2: </w:t>
      </w:r>
      <w:r w:rsidR="00B7093A">
        <w:t>‘</w:t>
      </w:r>
      <w:r>
        <w:t xml:space="preserve">ah, (that) </w:t>
      </w:r>
      <w:r w:rsidRPr="00931546">
        <w:rPr>
          <w:rStyle w:val="ChBlueBold"/>
        </w:rPr>
        <w:t>shouldn</w:t>
      </w:r>
      <w:r w:rsidR="00B7093A">
        <w:rPr>
          <w:rStyle w:val="ChBlueBold"/>
        </w:rPr>
        <w:t>’</w:t>
      </w:r>
      <w:r w:rsidRPr="00931546">
        <w:rPr>
          <w:rStyle w:val="ChBlueBold"/>
        </w:rPr>
        <w:t>t</w:t>
      </w:r>
      <w:r>
        <w:t xml:space="preserve"> be!</w:t>
      </w:r>
      <w:r w:rsidR="00B7093A">
        <w:t>’</w:t>
      </w:r>
      <w:r>
        <w:t xml:space="preserve"> </w:t>
      </w:r>
      <w:r w:rsidRPr="00931546">
        <w:rPr>
          <w:rStyle w:val="ExampleSource"/>
        </w:rPr>
        <w:t>[080917-002-Cv.0015</w:t>
      </w:r>
      <w:r w:rsidR="00E34EAC">
        <w:rPr>
          <w:rStyle w:val="ExampleSource"/>
        </w:rPr>
        <w:t>-</w:t>
      </w:r>
      <w:r w:rsidRPr="00931546">
        <w:rPr>
          <w:rStyle w:val="ExampleSource"/>
        </w:rPr>
        <w:t>0016]</w:t>
      </w:r>
    </w:p>
    <w:p w14:paraId="30BCA172" w14:textId="77777777" w:rsidR="00CF3C0E" w:rsidRDefault="00CF3C0E" w:rsidP="00CF3C0E">
      <w:pPr>
        <w:sectPr w:rsidR="00CF3C0E" w:rsidSect="00D707BC">
          <w:type w:val="oddPage"/>
          <w:pgSz w:w="11907" w:h="16840" w:code="9"/>
          <w:pgMar w:top="3289" w:right="2552" w:bottom="2722" w:left="2552" w:header="2722" w:footer="1134" w:gutter="0"/>
          <w:cols w:space="720"/>
          <w:titlePg/>
        </w:sectPr>
      </w:pPr>
    </w:p>
    <w:p w14:paraId="4F8A5DB7" w14:textId="44BF0993" w:rsidR="00161730" w:rsidRDefault="00161730" w:rsidP="00161730">
      <w:pPr>
        <w:pStyle w:val="Heading1"/>
      </w:pPr>
      <w:bookmarkStart w:id="5067" w:name="_Toc356663330"/>
      <w:bookmarkStart w:id="5068" w:name="_Toc361492637"/>
      <w:bookmarkStart w:id="5069" w:name="_Ref374182890"/>
      <w:bookmarkStart w:id="5070" w:name="_Ref374432475"/>
      <w:bookmarkStart w:id="5071" w:name="_Ref374432479"/>
      <w:bookmarkStart w:id="5072" w:name="_Ref374433903"/>
      <w:bookmarkStart w:id="5073" w:name="_Ref374434202"/>
      <w:bookmarkStart w:id="5074" w:name="_Ref374435055"/>
      <w:bookmarkStart w:id="5075" w:name="_Ref374455618"/>
      <w:bookmarkStart w:id="5076" w:name="_Ref374460078"/>
      <w:bookmarkStart w:id="5077" w:name="_Ref387858178"/>
      <w:bookmarkStart w:id="5078" w:name="_Ref436244712"/>
      <w:bookmarkStart w:id="5079" w:name="_Ref439247144"/>
      <w:bookmarkStart w:id="5080" w:name="_Ref439247217"/>
      <w:bookmarkStart w:id="5081" w:name="_Ref439247309"/>
      <w:bookmarkStart w:id="5082" w:name="_Toc440455470"/>
      <w:bookmarkStart w:id="5083" w:name="_Toc440455746"/>
      <w:bookmarkEnd w:id="4871"/>
      <w:bookmarkEnd w:id="4872"/>
      <w:bookmarkEnd w:id="4873"/>
      <w:r>
        <w:t xml:space="preserve">Conjunctions and constituent </w:t>
      </w:r>
      <w:bookmarkEnd w:id="5067"/>
      <w:r>
        <w:t>combining</w:t>
      </w:r>
      <w:bookmarkEnd w:id="5068"/>
      <w:bookmarkEnd w:id="5069"/>
      <w:bookmarkEnd w:id="5070"/>
      <w:bookmarkEnd w:id="5071"/>
      <w:bookmarkEnd w:id="5072"/>
      <w:bookmarkEnd w:id="5073"/>
      <w:bookmarkEnd w:id="5074"/>
      <w:bookmarkEnd w:id="5075"/>
      <w:bookmarkEnd w:id="5076"/>
      <w:bookmarkEnd w:id="5077"/>
      <w:bookmarkEnd w:id="5078"/>
      <w:bookmarkEnd w:id="5079"/>
      <w:bookmarkEnd w:id="5080"/>
      <w:bookmarkEnd w:id="5081"/>
      <w:bookmarkEnd w:id="5082"/>
      <w:bookmarkEnd w:id="5083"/>
    </w:p>
    <w:p w14:paraId="0A3A2461" w14:textId="77777777" w:rsidR="00161730" w:rsidRDefault="00161730" w:rsidP="00161730">
      <w:pPr>
        <w:pStyle w:val="Heading2"/>
      </w:pPr>
      <w:bookmarkStart w:id="5084" w:name="_Toc356663331"/>
      <w:bookmarkStart w:id="5085" w:name="_Toc361492638"/>
      <w:bookmarkStart w:id="5086" w:name="_Toc440455747"/>
      <w:r>
        <w:t>Introduction</w:t>
      </w:r>
      <w:bookmarkEnd w:id="5084"/>
      <w:bookmarkEnd w:id="5085"/>
      <w:bookmarkEnd w:id="5086"/>
    </w:p>
    <w:p w14:paraId="73924A1E" w14:textId="405A1F98" w:rsidR="00161730" w:rsidRDefault="00161730" w:rsidP="00CD3295">
      <w:pPr>
        <w:pStyle w:val="Body0000after"/>
      </w:pPr>
      <w:r>
        <w:rPr>
          <w:lang w:eastAsia="en-US"/>
        </w:rPr>
        <w:t xml:space="preserve">This chapter describes how Papuan Malay </w:t>
      </w:r>
      <w:r>
        <w:t xml:space="preserve">combines constituents such as clauses or phrases by overt marking with conjunctions. The Papuan Malay conjunctions can be divided into two major groups, those combining same-type constituents, such as clauses with clauses, and those linking different-type constituents, such as verbs with clauses. In combining constituents, the conjunctions belong to neither of the conjuncts </w:t>
      </w:r>
      <w:r w:rsidRPr="00222CB3">
        <w:t>they combine</w:t>
      </w:r>
      <w:r>
        <w:t xml:space="preserve"> in semantic terms</w:t>
      </w:r>
      <w:r w:rsidRPr="00222CB3">
        <w:t>. They do, however, form intonation units with the</w:t>
      </w:r>
      <w:r>
        <w:t xml:space="preserve"> constituents they mark. </w:t>
      </w:r>
      <w:r w:rsidR="00421092">
        <w:t xml:space="preserve">Most conjunctions occur at the left periphery of the clause. </w:t>
      </w:r>
      <w:r w:rsidR="002F09BA">
        <w:t>Typically, an i</w:t>
      </w:r>
      <w:r w:rsidR="00AD052F">
        <w:t>ntonational break separates the conjunction</w:t>
      </w:r>
      <w:r w:rsidR="002F09BA">
        <w:t xml:space="preserve"> from a preceding constituent. </w:t>
      </w:r>
      <w:r>
        <w:t>A second strategy to combine constituents is juxtaposition which is mentioned only briefly.</w:t>
      </w:r>
    </w:p>
    <w:p w14:paraId="4E325988" w14:textId="16105DAE" w:rsidR="00161730" w:rsidRDefault="00A27359" w:rsidP="00CD3295">
      <w:pPr>
        <w:pStyle w:val="Body0505after"/>
      </w:pPr>
      <w:r>
        <w:t>Papuan Malay has 21</w:t>
      </w:r>
      <w:r w:rsidR="00161730">
        <w:t xml:space="preserve"> conjunctions which link same-type constituents and two which combi</w:t>
      </w:r>
      <w:r w:rsidR="005F1257">
        <w:t xml:space="preserve">ne different-type constituents. </w:t>
      </w:r>
      <w:r w:rsidR="00161730">
        <w:t xml:space="preserve">Most of the conjunctions conjoining same-type constituents link clauses with clauses. Traditionally, clause-linking </w:t>
      </w:r>
      <w:r w:rsidR="00161730" w:rsidRPr="00842FC2">
        <w:t>conjunctions are divided into coordinating and subordinating ones</w:t>
      </w:r>
      <w:r w:rsidR="00161730">
        <w:t xml:space="preserve">: </w:t>
      </w:r>
      <w:r w:rsidR="00B7093A">
        <w:t>“</w:t>
      </w:r>
      <w:r w:rsidR="00161730" w:rsidRPr="00565A15">
        <w:rPr>
          <w:lang w:eastAsia="en-US"/>
        </w:rPr>
        <w:t>coordinating conjunctions are those that assign equal rank to the conjoined elements</w:t>
      </w:r>
      <w:r w:rsidR="00B7093A">
        <w:rPr>
          <w:lang w:eastAsia="en-US"/>
        </w:rPr>
        <w:t>”</w:t>
      </w:r>
      <w:r w:rsidR="00161730">
        <w:rPr>
          <w:lang w:eastAsia="en-US"/>
        </w:rPr>
        <w:t xml:space="preserve"> whereas </w:t>
      </w:r>
      <w:r w:rsidR="00B7093A">
        <w:rPr>
          <w:lang w:eastAsia="en-US"/>
        </w:rPr>
        <w:t>“</w:t>
      </w:r>
      <w:r w:rsidR="00161730" w:rsidRPr="00565A15">
        <w:rPr>
          <w:lang w:eastAsia="en-US"/>
        </w:rPr>
        <w:t>subordinating conjunctions are those that assign unequal rank to the conjoined elements, marking one of them as subordinate to the other</w:t>
      </w:r>
      <w:r w:rsidR="00B7093A">
        <w:rPr>
          <w:lang w:eastAsia="en-US"/>
        </w:rPr>
        <w:t>”</w:t>
      </w:r>
      <w:r w:rsidR="00161730">
        <w:rPr>
          <w:lang w:eastAsia="en-US"/>
        </w:rPr>
        <w:t xml:space="preserve"> </w:t>
      </w:r>
      <w:r w:rsidR="00BA6215">
        <w:rPr>
          <w:rStyle w:val="Citation"/>
        </w:rPr>
        <w:fldChar w:fldCharType="begin"/>
      </w:r>
      <w:r w:rsidR="0092451D">
        <w:rPr>
          <w:rStyle w:val="Citation"/>
        </w:rPr>
        <w:instrText>ADDIN CITAVI.PLACEHOLDER 7dbdf7f7-e2c2-4c7e-9547-9a5c4e2424a2 PFBsYWNlaG9sZGVyPg0KICA8QWRkSW5WZXJzaW9uPjUuMi4wLjg8L0FkZEluVmVyc2lvbj4NCiAgPElkPjdkYmRmN2Y3LWUyYzItNGM3ZS05NTQ3LTlhNWM0ZTI0MjRhMjwvSWQ+DQogIDxFbnRyaWVzPg0KICAgIDxFbnRyeT4NCiAgICAgIDxJZD4xY2MzOTkwNy0zYzZkLTRmNTAtOWJmNS02ZmM3YzBhNjI4ZmQ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2MDwvbj4NCiAgPGluPnRydWU8L2luPg0KICA8b3M+NjA8L29zPg0KICA8cHM+NjA8L3BzPg0KPC9lcD4NCjxvcz4xLTYwPC9vcz5dXT48L1BhZ2VSYW5nZT4NCiAgICAgICAgPEVuZFBhZ2U+NjA8L0VuZFBhZ2U+DQogICAgICAgIDxTdGFydFBhZ2U+MTwvU3RhcnRQYWdlPg0KICAgICAgICA8UGFnZUNvdW50QzU+PCFbQ0RBVEFbPGM+NjA8L2M+DQo8b3M+NjAgcC48L29zPg0KPHBzPjYwIHAuPC9wcz5dXT48L1BhZ2VDb3VudEM1Pg0KICAgICAgICA8UGFnZUNvdW50PjYwIHAu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lNjaGFjaHRlciwgU2hvcGVuIDIwMDcg4oCTIFBhcnRzLW9mLXNwZWVjaCBzeXN0ZW1zPC9TaG9ydFRpdGxlPg0KICAgICAgICA8VGl0bGU+UGFydHMtb2Ytc3BlZWNoIHN5c3RlbXM8L1RpdGxlPg0KICAgICAgPC9SZWZlcmVuY2U+DQogICAgPC9FbnRyeT4NCiAgPC9FbnRyaWVzPg0KICA8VGV4dD4oU2NoYWNodGVyIGFuZCBTaG9wZW4gMjAwNzogN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hY2h0ZXIgYW5kIFNob3BlbiAyMDA3OiA0NSk8L1RleHQ+DQogICAgPC9UZXh0VW5pdD4NCiAgPC9UZXh0VW5pdHM+DQo8L1BsYWNlaG9sZGVyPg==</w:instrText>
      </w:r>
      <w:r w:rsidR="00BA6215">
        <w:rPr>
          <w:rStyle w:val="Citation"/>
        </w:rPr>
        <w:fldChar w:fldCharType="separate"/>
      </w:r>
      <w:bookmarkStart w:id="5087" w:name="_CTVP0017dbdf7f7e2c24c7e95479a5c4e2424a2"/>
      <w:r w:rsidR="0092006B">
        <w:rPr>
          <w:rStyle w:val="Citation"/>
        </w:rPr>
        <w:t>(Schachter and Shopen 2007: 45)</w:t>
      </w:r>
      <w:bookmarkEnd w:id="5087"/>
      <w:r w:rsidR="00BA6215">
        <w:rPr>
          <w:rStyle w:val="Citation"/>
        </w:rPr>
        <w:fldChar w:fldCharType="end"/>
      </w:r>
      <w:r w:rsidR="00161730">
        <w:t xml:space="preserve">. Modifying this terminology by employing the more general term </w:t>
      </w:r>
      <w:r w:rsidR="00B7093A">
        <w:t>“</w:t>
      </w:r>
      <w:r w:rsidR="00161730">
        <w:t>dependency</w:t>
      </w:r>
      <w:r w:rsidR="00B7093A">
        <w:t>”</w:t>
      </w:r>
      <w:r w:rsidR="00161730">
        <w:t xml:space="preserve"> rather than </w:t>
      </w:r>
      <w:r w:rsidR="00B7093A">
        <w:t>“</w:t>
      </w:r>
      <w:r w:rsidR="00161730">
        <w:t>subordination</w:t>
      </w:r>
      <w:r w:rsidR="00B7093A">
        <w:t>”</w:t>
      </w:r>
      <w:r w:rsidR="00161730">
        <w:t xml:space="preserve">, </w:t>
      </w:r>
      <w:r w:rsidR="00BA6215">
        <w:rPr>
          <w:rStyle w:val="Citation"/>
        </w:rPr>
        <w:fldChar w:fldCharType="begin"/>
      </w:r>
      <w:r w:rsidR="0092451D">
        <w:rPr>
          <w:rStyle w:val="Citation"/>
        </w:rPr>
        <w:instrText>ADDIN CITAVI.PLACEHOLDER e41f49f5-6c8c-4ccd-b9f5-3eaf1b1318b5 PFBsYWNlaG9sZGVyPg0KICA8QWRkSW5WZXJzaW9uPjUuMi4wLjg8L0FkZEluVmVyc2lvbj4NCiAgPElkPmU0MWY0OWY1LTZjOGMtNGNjZC1iOWY1LTNlYWYxYjEzMThiNTwvSWQ+DQogIDxFbnRyaWVzPg0KICAgIDxFbnRyeT4NCiAgICAgIDxJZD5hZTg2YjI1YS0wMGE0LTQwYTItYmVjYy0yZmYxNWM3YTUwY2U8L0lkPg0KICAgICAgPE5vUGFyPnRydWU8L05vUGFyPg0KICAgICAgPFBlcnNvbk9ubHk+dHJ1ZTwvUGVyc29uT25seT4NCiAgICAgIDxSZWZlcmVuY2VJZD45MDY1OWViNi1iNThlLTQxYWItOWRlMy04Y2ZmY2UxOTUzZj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BA6215">
        <w:rPr>
          <w:rStyle w:val="Citation"/>
        </w:rPr>
        <w:fldChar w:fldCharType="separate"/>
      </w:r>
      <w:bookmarkStart w:id="5088" w:name="_CTVP001e41f49f56c8c4ccdb9f53eaf1b1318b5"/>
      <w:r w:rsidR="0092006B">
        <w:rPr>
          <w:rStyle w:val="Citation"/>
        </w:rPr>
        <w:t>Haspelmath</w:t>
      </w:r>
      <w:bookmarkEnd w:id="5088"/>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8c12c8a3-c01b-4310-9054-43c6f8c37d2b PFBsYWNlaG9sZGVyPg0KICA8QWRkSW5WZXJzaW9uPjUuMi4wLjg8L0FkZEluVmVyc2lvbj4NCiAgPElkPjhjMTJjOGEzLWMwMWItNDMxMC05MDU0LTQzYzZmOGMzN2QyYjwvSWQ+DQogIDxFbnRyaWVzPg0KICAgIDxFbnRyeT4NCiAgICAgIDxJZD5kM2MwNjkyMy02MzY3LTRiNTEtOGZlNS03MDA4MTgzNGFkNWU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6IDQ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6IDQ2KTwvVGV4dD4NCiAgICA8L1RleHRVbml0Pg0KICA8L1RleHRVbml0cz4NCjwvUGxhY2Vob2xkZXI+</w:instrText>
      </w:r>
      <w:r w:rsidR="00BA6215">
        <w:rPr>
          <w:rStyle w:val="Citation"/>
        </w:rPr>
        <w:fldChar w:fldCharType="separate"/>
      </w:r>
      <w:bookmarkStart w:id="5089" w:name="_CTVP0018c12c8a3c01b4310905443c6f8c37d2b"/>
      <w:r w:rsidR="0092006B">
        <w:rPr>
          <w:rStyle w:val="Citation"/>
        </w:rPr>
        <w:t>(2007a: 46)</w:t>
      </w:r>
      <w:bookmarkEnd w:id="5089"/>
      <w:r w:rsidR="00BA6215">
        <w:rPr>
          <w:rStyle w:val="Citation"/>
        </w:rPr>
        <w:fldChar w:fldCharType="end"/>
      </w:r>
      <w:r w:rsidR="00161730">
        <w:t xml:space="preserve"> defines the distinction between coordination and dependency as follows:</w:t>
      </w:r>
    </w:p>
    <w:p w14:paraId="7CA1A153" w14:textId="77777777" w:rsidR="00161730" w:rsidRDefault="00161730" w:rsidP="00161730">
      <w:pPr>
        <w:pStyle w:val="I05I"/>
        <w:rPr>
          <w:lang w:eastAsia="en-US"/>
        </w:rPr>
      </w:pPr>
      <w:r w:rsidRPr="00CE229D">
        <w:rPr>
          <w:lang w:eastAsia="en-US"/>
        </w:rPr>
        <w:t xml:space="preserve">In a coordination structure of the type </w:t>
      </w:r>
      <w:r w:rsidRPr="00A218A6">
        <w:rPr>
          <w:rStyle w:val="ChItalic"/>
        </w:rPr>
        <w:t>A(-link-)B</w:t>
      </w:r>
      <w:r w:rsidRPr="00CE229D">
        <w:rPr>
          <w:lang w:eastAsia="en-US"/>
        </w:rPr>
        <w:t xml:space="preserve">, </w:t>
      </w:r>
      <w:r w:rsidRPr="00A218A6">
        <w:rPr>
          <w:rStyle w:val="ChItalic"/>
        </w:rPr>
        <w:t>A</w:t>
      </w:r>
      <w:r w:rsidRPr="00CE229D">
        <w:rPr>
          <w:i/>
          <w:iCs/>
          <w:lang w:eastAsia="en-US"/>
        </w:rPr>
        <w:t xml:space="preserve"> </w:t>
      </w:r>
      <w:r w:rsidRPr="00CE229D">
        <w:rPr>
          <w:lang w:eastAsia="en-US"/>
        </w:rPr>
        <w:t xml:space="preserve">and </w:t>
      </w:r>
      <w:r w:rsidRPr="00A218A6">
        <w:rPr>
          <w:rStyle w:val="ChItalic"/>
        </w:rPr>
        <w:t>B</w:t>
      </w:r>
      <w:r w:rsidRPr="00CE229D">
        <w:rPr>
          <w:i/>
          <w:iCs/>
          <w:lang w:eastAsia="en-US"/>
        </w:rPr>
        <w:t xml:space="preserve"> </w:t>
      </w:r>
      <w:r w:rsidRPr="00CE229D">
        <w:rPr>
          <w:lang w:eastAsia="en-US"/>
        </w:rPr>
        <w:t xml:space="preserve">are structurally symmetrical in some sense, whereas in a dependency structure of the type </w:t>
      </w:r>
      <w:r w:rsidRPr="00A218A6">
        <w:rPr>
          <w:rStyle w:val="ChItalic"/>
        </w:rPr>
        <w:t>X(-link-)Y</w:t>
      </w:r>
      <w:r w:rsidRPr="00CE229D">
        <w:rPr>
          <w:lang w:eastAsia="en-US"/>
        </w:rPr>
        <w:t xml:space="preserve">, </w:t>
      </w:r>
      <w:r w:rsidRPr="00A218A6">
        <w:rPr>
          <w:rStyle w:val="ChItalic"/>
        </w:rPr>
        <w:t>X</w:t>
      </w:r>
      <w:r w:rsidRPr="00CE229D">
        <w:rPr>
          <w:i/>
          <w:iCs/>
          <w:lang w:eastAsia="en-US"/>
        </w:rPr>
        <w:t xml:space="preserve"> </w:t>
      </w:r>
      <w:r w:rsidRPr="00CE229D">
        <w:rPr>
          <w:lang w:eastAsia="en-US"/>
        </w:rPr>
        <w:t xml:space="preserve">and </w:t>
      </w:r>
      <w:r w:rsidRPr="00A218A6">
        <w:rPr>
          <w:rStyle w:val="ChItalic"/>
        </w:rPr>
        <w:t>Y</w:t>
      </w:r>
      <w:r w:rsidRPr="00CE229D">
        <w:rPr>
          <w:i/>
          <w:iCs/>
          <w:lang w:eastAsia="en-US"/>
        </w:rPr>
        <w:t xml:space="preserve"> </w:t>
      </w:r>
      <w:r w:rsidRPr="00CE229D">
        <w:rPr>
          <w:lang w:eastAsia="en-US"/>
        </w:rPr>
        <w:t xml:space="preserve">are not symmetrical, but either </w:t>
      </w:r>
      <w:r w:rsidRPr="00CE229D">
        <w:rPr>
          <w:i/>
          <w:iCs/>
          <w:lang w:eastAsia="en-US"/>
        </w:rPr>
        <w:t xml:space="preserve">X </w:t>
      </w:r>
      <w:r w:rsidRPr="00CE229D">
        <w:rPr>
          <w:lang w:eastAsia="en-US"/>
        </w:rPr>
        <w:t xml:space="preserve">or </w:t>
      </w:r>
      <w:r w:rsidRPr="00CE229D">
        <w:rPr>
          <w:i/>
          <w:iCs/>
          <w:lang w:eastAsia="en-US"/>
        </w:rPr>
        <w:t xml:space="preserve">Y </w:t>
      </w:r>
      <w:r w:rsidRPr="00CE229D">
        <w:rPr>
          <w:lang w:eastAsia="en-US"/>
        </w:rPr>
        <w:t>is the head and the other element is</w:t>
      </w:r>
      <w:r w:rsidRPr="00A218A6">
        <w:t xml:space="preserve"> a dependent.</w:t>
      </w:r>
    </w:p>
    <w:p w14:paraId="5FB6F512" w14:textId="5C150DE3" w:rsidR="00161730" w:rsidRDefault="00161730" w:rsidP="001F4834">
      <w:pPr>
        <w:pStyle w:val="Body0000after"/>
      </w:pPr>
      <w:r>
        <w:t xml:space="preserve">According to </w:t>
      </w:r>
      <w:r w:rsidR="00BA6215">
        <w:rPr>
          <w:rStyle w:val="Citation"/>
        </w:rPr>
        <w:fldChar w:fldCharType="begin"/>
      </w:r>
      <w:r w:rsidR="0092451D">
        <w:rPr>
          <w:rStyle w:val="Citation"/>
        </w:rPr>
        <w:instrText>ADDIN CITAVI.PLACEHOLDER e70fe426-3ae4-47af-89f4-2f6e5e2d5702 PFBsYWNlaG9sZGVyPg0KICA8QWRkSW5WZXJzaW9uPjUuMi4wLjg8L0FkZEluVmVyc2lvbj4NCiAgPElkPmU3MGZlNDI2LTNhZTQtNDdhZi04OWY0LTJmNmU1ZTJkNTcwMjwvSWQ+DQogIDxFbnRyaWVzPg0KICAgIDxFbnRyeT4NCiAgICAgIDxJZD4yZmFlMzI0OC02NDUwLTRjM2YtODgxNi03YTYxNTc4YTI2NDY8L0lkPg0KICAgICAgPE5vUGFyPnRydWU8L05vUGFyPg0KICAgICAgPFBlcnNvbk9ubHk+dHJ1ZTwvUGVyc29uT25seT4NCiAgICAgIDxSZWZlcmVuY2VJZD45MDY1OWViNi1iNThlLTQxYWItOWRlMy04Y2ZmY2UxOTUzZj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BA6215">
        <w:rPr>
          <w:rStyle w:val="Citation"/>
        </w:rPr>
        <w:fldChar w:fldCharType="separate"/>
      </w:r>
      <w:bookmarkStart w:id="5090" w:name="_CTVP001e70fe4263ae447af89f42f6e5e2d5702"/>
      <w:r w:rsidR="0092006B">
        <w:rPr>
          <w:rStyle w:val="Citation"/>
        </w:rPr>
        <w:t>Haspelmath</w:t>
      </w:r>
      <w:bookmarkEnd w:id="5090"/>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18934fd8-b68e-42b3-a0cf-8c4335334898 PFBsYWNlaG9sZGVyPg0KICA8QWRkSW5WZXJzaW9uPjUuMi4wLjg8L0FkZEluVmVyc2lvbj4NCiAgPElkPjE4OTM0ZmQ4LWI2OGUtNDJiMy1hMGNmLThjNDMzNTMzNDg5ODwvSWQ+DQogIDxFbnRyaWVzPg0KICAgIDxFbnRyeT4NCiAgICAgIDxJZD4xODg3ZDFkYS0wZmJiLTQ2MjUtOGY0Yi0wYTllZjEzOTVlZmM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6IDQ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6IDQ2KTwvVGV4dD4NCiAgICA8L1RleHRVbml0Pg0KICA8L1RleHRVbml0cz4NCjwvUGxhY2Vob2xkZXI+</w:instrText>
      </w:r>
      <w:r w:rsidR="00BA6215">
        <w:rPr>
          <w:rStyle w:val="Citation"/>
        </w:rPr>
        <w:fldChar w:fldCharType="separate"/>
      </w:r>
      <w:bookmarkStart w:id="5091" w:name="_CTVP00118934fd8b68e42b3a0cf8c4335334898"/>
      <w:r w:rsidR="0092006B">
        <w:rPr>
          <w:rStyle w:val="Citation"/>
        </w:rPr>
        <w:t>(2007a: 46)</w:t>
      </w:r>
      <w:bookmarkEnd w:id="5091"/>
      <w:r w:rsidR="00BA6215">
        <w:rPr>
          <w:rStyle w:val="Citation"/>
        </w:rPr>
        <w:fldChar w:fldCharType="end"/>
      </w:r>
      <w:r>
        <w:t xml:space="preserve">, this distinction between coordination and dependency in terms of symmetry </w:t>
      </w:r>
      <w:r w:rsidR="00B7093A">
        <w:t>“</w:t>
      </w:r>
      <w:r>
        <w:rPr>
          <w:lang w:eastAsia="en-US"/>
        </w:rPr>
        <w:t>is often thought of as a difference in the syntactic/structural relations of the elements</w:t>
      </w:r>
      <w:r w:rsidR="00B7093A">
        <w:rPr>
          <w:lang w:eastAsia="en-US"/>
        </w:rPr>
        <w:t>”</w:t>
      </w:r>
      <w:r>
        <w:t xml:space="preserve">. </w:t>
      </w:r>
      <w:r w:rsidR="001F4834">
        <w:t xml:space="preserve">As </w:t>
      </w:r>
      <w:r w:rsidR="001F4834">
        <w:rPr>
          <w:rStyle w:val="Citation"/>
        </w:rPr>
        <w:fldChar w:fldCharType="begin"/>
      </w:r>
      <w:r w:rsidR="008B4072">
        <w:rPr>
          <w:rStyle w:val="Citation"/>
        </w:rPr>
        <w:instrText>ADDIN CITAVI.PLACEHOLDER 1f228e80-6b2c-4980-9e01-c6b4bb2a34b9 PFBsYWNlaG9sZGVyPg0KICA8QWRkSW5WZXJzaW9uPjUuMi4wLjg8L0FkZEluVmVyc2lvbj4NCiAgPElkPjFmMjI4ZTgwLTZiMmMtNDk4MC05ZTAxLWM2YjRiYjJhMzRiOTwvSWQ+DQogIDxFbnRyaWVzPg0KICAgIDxFbnRyeT4NCiAgICAgIDxJZD4yZmFlMzI0OC02NDUwLTRjM2YtODgxNi03YTYxNTc4YTI2NDY8L0lkPg0KICAgICAgPE5vUGFyPnRydWU8L05vUGFyPg0KICAgICAgPFBlcnNvbk9ubHk+dHJ1ZTwvUGVyc29uT25seT4NCiAgICAgIDxSZWZlcmVuY2VJZD45MDY1OWViNi1iNThlLTQxYWItOWRlMy04Y2ZmY2UxOTUzZj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1F4834">
        <w:rPr>
          <w:rStyle w:val="Citation"/>
        </w:rPr>
        <w:fldChar w:fldCharType="separate"/>
      </w:r>
      <w:bookmarkStart w:id="5092" w:name="_CTVP0011f228e806b2c49809e01c6b4bb2a34b9"/>
      <w:r w:rsidR="0092006B">
        <w:rPr>
          <w:rStyle w:val="Citation"/>
        </w:rPr>
        <w:t>Haspelmath</w:t>
      </w:r>
      <w:bookmarkEnd w:id="5092"/>
      <w:r w:rsidR="001F4834">
        <w:rPr>
          <w:rStyle w:val="Citation"/>
        </w:rPr>
        <w:fldChar w:fldCharType="end"/>
      </w:r>
      <w:r w:rsidR="001F4834" w:rsidRPr="00513C8C">
        <w:rPr>
          <w:rStyle w:val="Citation"/>
        </w:rPr>
        <w:t xml:space="preserve"> </w:t>
      </w:r>
      <w:r>
        <w:t>points out</w:t>
      </w:r>
      <w:r w:rsidR="001F4834">
        <w:t>, however,</w:t>
      </w:r>
      <w:r>
        <w:t xml:space="preserve"> that </w:t>
      </w:r>
      <w:r w:rsidR="00B7093A">
        <w:t>“</w:t>
      </w:r>
      <w:r w:rsidRPr="00CE229D">
        <w:rPr>
          <w:lang w:eastAsia="en-US"/>
        </w:rPr>
        <w:t>it is sometimes not evident whether a construction exhibits a coordination relation or a dependency relation</w:t>
      </w:r>
      <w:r w:rsidR="00B7093A">
        <w:rPr>
          <w:lang w:eastAsia="en-US"/>
        </w:rPr>
        <w:t>”</w:t>
      </w:r>
      <w:r>
        <w:rPr>
          <w:lang w:eastAsia="en-US"/>
        </w:rPr>
        <w:t xml:space="preserve">; this applies, for instance, to </w:t>
      </w:r>
      <w:r w:rsidR="00B7093A">
        <w:t>“</w:t>
      </w:r>
      <w:r>
        <w:t>languages that l</w:t>
      </w:r>
      <w:r w:rsidR="009C6FD4">
        <w:t>ack agreement and case-marking</w:t>
      </w:r>
      <w:r w:rsidR="00B7093A">
        <w:t>”</w:t>
      </w:r>
      <w:r>
        <w:t xml:space="preserve"> </w:t>
      </w:r>
      <w:r w:rsidR="00BA6215">
        <w:rPr>
          <w:rStyle w:val="Citation"/>
        </w:rPr>
        <w:fldChar w:fldCharType="begin"/>
      </w:r>
      <w:r w:rsidR="0092451D">
        <w:rPr>
          <w:rStyle w:val="Citation"/>
        </w:rPr>
        <w:instrText>ADDIN CITAVI.PLACEHOLDER d7b85d48-8ba9-48b0-8c83-50efe39a12fd PFBsYWNlaG9sZGVyPg0KICA8QWRkSW5WZXJzaW9uPjUuMi4wLjg8L0FkZEluVmVyc2lvbj4NCiAgPElkPmQ3Yjg1ZDQ4LThiYTktNDhiMC04YzgzLTUwZWZlMzlhMTJmZDwvSWQ+DQogIDxFbnRyaWVzPg0KICAgIDxFbnRyeT4NCiAgICAgIDxJZD42NmMwYjFhMC0wMWZiLTRkYTAtOWMyNi0xNzc0ODQxMmVjNjk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6IDQ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6IDQ2KTwvVGV4dD4NCiAgICA8L1RleHRVbml0Pg0KICA8L1RleHRVbml0cz4NCjwvUGxhY2Vob2xkZXI+</w:instrText>
      </w:r>
      <w:r w:rsidR="00BA6215">
        <w:rPr>
          <w:rStyle w:val="Citation"/>
        </w:rPr>
        <w:fldChar w:fldCharType="separate"/>
      </w:r>
      <w:bookmarkStart w:id="5093" w:name="_CTVP001d7b85d488ba948b08c8350efe39a12fd"/>
      <w:r w:rsidR="0092006B">
        <w:rPr>
          <w:rStyle w:val="Citation"/>
        </w:rPr>
        <w:t>(2007a: 46)</w:t>
      </w:r>
      <w:bookmarkEnd w:id="5093"/>
      <w:r w:rsidR="00BA6215">
        <w:rPr>
          <w:rStyle w:val="Citation"/>
        </w:rPr>
        <w:fldChar w:fldCharType="end"/>
      </w:r>
      <w:r>
        <w:t>.</w:t>
      </w:r>
    </w:p>
    <w:p w14:paraId="08E4A090" w14:textId="37225DAE" w:rsidR="00161730" w:rsidRDefault="00161730" w:rsidP="00CD3295">
      <w:pPr>
        <w:pStyle w:val="Body0505after"/>
      </w:pPr>
      <w:r>
        <w:t xml:space="preserve">The lack of a clear opposition between coordination and dependency in terms of structural relations also applies to clause combining in Papuan Malay: clauses marked with a conjunction are not distinct from unmarked clauses in terms of their morphosyntax and word order. This is shown in </w:t>
      </w:r>
      <w:r>
        <w:fldChar w:fldCharType="begin"/>
      </w:r>
      <w:r>
        <w:instrText xml:space="preserve"> REF _Ref356573997 \h </w:instrText>
      </w:r>
      <w:r>
        <w:fldChar w:fldCharType="separate"/>
      </w:r>
      <w:r w:rsidR="00154D81" w:rsidRPr="00856563">
        <w:t>(</w:t>
      </w:r>
      <w:r w:rsidR="00154D81">
        <w:rPr>
          <w:noProof/>
        </w:rPr>
        <w:t>1</w:t>
      </w:r>
      <w:r w:rsidR="00154D81" w:rsidRPr="00856563">
        <w:t>)</w:t>
      </w:r>
      <w:r>
        <w:fldChar w:fldCharType="end"/>
      </w:r>
      <w:r>
        <w:t xml:space="preserve"> to </w:t>
      </w:r>
      <w:r>
        <w:fldChar w:fldCharType="begin"/>
      </w:r>
      <w:r>
        <w:instrText xml:space="preserve"> REF _Ref356573999 \h </w:instrText>
      </w:r>
      <w:r>
        <w:fldChar w:fldCharType="separate"/>
      </w:r>
      <w:r w:rsidR="00154D81" w:rsidRPr="00856563">
        <w:t>(</w:t>
      </w:r>
      <w:r w:rsidR="00154D81">
        <w:rPr>
          <w:noProof/>
        </w:rPr>
        <w:t>3</w:t>
      </w:r>
      <w:r w:rsidR="00154D81" w:rsidRPr="00856563">
        <w:t>)</w:t>
      </w:r>
      <w:r>
        <w:fldChar w:fldCharType="end"/>
      </w:r>
      <w:r>
        <w:t xml:space="preserve"> with purpose-marking </w:t>
      </w:r>
      <w:r w:rsidRPr="00E1582F">
        <w:rPr>
          <w:rStyle w:val="ChItalBold"/>
        </w:rPr>
        <w:t>supaya</w:t>
      </w:r>
      <w:r>
        <w:t xml:space="preserve"> </w:t>
      </w:r>
      <w:r w:rsidR="00B7093A">
        <w:t>‘</w:t>
      </w:r>
      <w:r>
        <w:t>so that</w:t>
      </w:r>
      <w:r w:rsidR="00B7093A">
        <w:t>’</w:t>
      </w:r>
      <w:r>
        <w:t xml:space="preserve">. Omitting the conjunction from the two purpose clauses in </w:t>
      </w:r>
      <w:r>
        <w:fldChar w:fldCharType="begin"/>
      </w:r>
      <w:r>
        <w:instrText xml:space="preserve"> REF _Ref356573997 \h </w:instrText>
      </w:r>
      <w:r>
        <w:fldChar w:fldCharType="separate"/>
      </w:r>
      <w:r w:rsidR="00154D81" w:rsidRPr="00856563">
        <w:t>(</w:t>
      </w:r>
      <w:r w:rsidR="00154D81">
        <w:rPr>
          <w:noProof/>
        </w:rPr>
        <w:t>1</w:t>
      </w:r>
      <w:r w:rsidR="00154D81" w:rsidRPr="00856563">
        <w:t>)</w:t>
      </w:r>
      <w:r>
        <w:fldChar w:fldCharType="end"/>
      </w:r>
      <w:r>
        <w:t xml:space="preserve"> leaves two grammatical</w:t>
      </w:r>
      <w:r w:rsidR="0052396E">
        <w:t xml:space="preserve">ly complete and correct clauses: </w:t>
      </w:r>
      <w:r w:rsidR="0052396E" w:rsidRPr="0052396E">
        <w:rPr>
          <w:rStyle w:val="ChItalBold"/>
        </w:rPr>
        <w:t>saya harus kas makang dia</w:t>
      </w:r>
      <w:r w:rsidR="0052396E">
        <w:t xml:space="preserve"> </w:t>
      </w:r>
      <w:r w:rsidR="00B7093A">
        <w:t>‘</w:t>
      </w:r>
      <w:r w:rsidR="0052396E">
        <w:t>I have to give him/her food</w:t>
      </w:r>
      <w:r w:rsidR="00B7093A">
        <w:t>’</w:t>
      </w:r>
      <w:r w:rsidR="0052396E">
        <w:t xml:space="preserve"> and </w:t>
      </w:r>
      <w:r w:rsidR="0052396E" w:rsidRPr="0052396E">
        <w:rPr>
          <w:rStyle w:val="ChItalBold"/>
        </w:rPr>
        <w:t>dia kenal saya lebi</w:t>
      </w:r>
      <w:r w:rsidR="0052396E">
        <w:t xml:space="preserve"> </w:t>
      </w:r>
      <w:r w:rsidR="00B7093A">
        <w:t>‘</w:t>
      </w:r>
      <w:r w:rsidR="0052396E">
        <w:t>he/she can know me better</w:t>
      </w:r>
      <w:r w:rsidR="00B7093A">
        <w:t>’</w:t>
      </w:r>
      <w:r w:rsidR="0052396E">
        <w:t>.</w:t>
      </w:r>
    </w:p>
    <w:p w14:paraId="45F072CD" w14:textId="4DDB6341" w:rsidR="00161730" w:rsidRPr="005202F6" w:rsidRDefault="00161730" w:rsidP="00161730">
      <w:pPr>
        <w:pStyle w:val="ExampleTitle"/>
      </w:pPr>
      <w:r>
        <w:t xml:space="preserve">Purpose-marking </w:t>
      </w:r>
      <w:r w:rsidRPr="00E1582F">
        <w:rPr>
          <w:rStyle w:val="ChItalBold"/>
        </w:rPr>
        <w:t>supaya</w:t>
      </w:r>
      <w:r>
        <w:t xml:space="preserve"> </w:t>
      </w:r>
      <w:r w:rsidR="00B7093A">
        <w:t>‘</w:t>
      </w:r>
      <w:r>
        <w:t>so that</w:t>
      </w:r>
      <w:r w:rsidR="00B7093A">
        <w:t>’</w:t>
      </w:r>
      <w:r>
        <w:t xml:space="preserve"> linking two clauses</w:t>
      </w:r>
    </w:p>
    <w:tbl>
      <w:tblPr>
        <w:tblW w:w="6591" w:type="dxa"/>
        <w:tblCellMar>
          <w:left w:w="42" w:type="dxa"/>
          <w:right w:w="42" w:type="dxa"/>
        </w:tblCellMar>
        <w:tblLook w:val="01E0" w:firstRow="1" w:lastRow="1" w:firstColumn="1" w:lastColumn="1" w:noHBand="0" w:noVBand="0"/>
      </w:tblPr>
      <w:tblGrid>
        <w:gridCol w:w="709"/>
        <w:gridCol w:w="536"/>
        <w:gridCol w:w="78"/>
        <w:gridCol w:w="601"/>
        <w:gridCol w:w="136"/>
        <w:gridCol w:w="368"/>
        <w:gridCol w:w="137"/>
        <w:gridCol w:w="581"/>
        <w:gridCol w:w="175"/>
        <w:gridCol w:w="305"/>
        <w:gridCol w:w="322"/>
        <w:gridCol w:w="413"/>
        <w:gridCol w:w="118"/>
        <w:gridCol w:w="364"/>
        <w:gridCol w:w="301"/>
        <w:gridCol w:w="320"/>
        <w:gridCol w:w="289"/>
        <w:gridCol w:w="243"/>
        <w:gridCol w:w="595"/>
      </w:tblGrid>
      <w:tr w:rsidR="00AC23C4" w:rsidRPr="005F3BBD" w14:paraId="4A30B6F3" w14:textId="77777777" w:rsidTr="00AC23C4">
        <w:tc>
          <w:tcPr>
            <w:tcW w:w="709" w:type="dxa"/>
            <w:shd w:val="clear" w:color="auto" w:fill="auto"/>
          </w:tcPr>
          <w:p w14:paraId="34710F0B" w14:textId="77777777" w:rsidR="00161730" w:rsidRPr="00150DE6" w:rsidRDefault="00161730" w:rsidP="00161730">
            <w:pPr>
              <w:pStyle w:val="O0Nwnext"/>
            </w:pPr>
            <w:bookmarkStart w:id="5094" w:name="_Ref356573997"/>
            <w:r w:rsidRPr="00856563">
              <w:t>(</w:t>
            </w:r>
            <w:fldSimple w:instr=" SEQ ( \* ARABIC \s 1 ">
              <w:r w:rsidR="00154D81">
                <w:rPr>
                  <w:noProof/>
                </w:rPr>
                <w:t>1</w:t>
              </w:r>
            </w:fldSimple>
            <w:r w:rsidRPr="00856563">
              <w:t>)</w:t>
            </w:r>
            <w:bookmarkEnd w:id="5094"/>
          </w:p>
        </w:tc>
        <w:tc>
          <w:tcPr>
            <w:tcW w:w="536" w:type="dxa"/>
            <w:shd w:val="clear" w:color="auto" w:fill="auto"/>
          </w:tcPr>
          <w:p w14:paraId="705AFA66" w14:textId="77777777" w:rsidR="00161730" w:rsidRPr="00D56928" w:rsidRDefault="00161730" w:rsidP="00161730">
            <w:pPr>
              <w:pStyle w:val="Text"/>
            </w:pPr>
            <w:r w:rsidRPr="00D56928">
              <w:t>saya</w:t>
            </w:r>
          </w:p>
        </w:tc>
        <w:tc>
          <w:tcPr>
            <w:tcW w:w="679" w:type="dxa"/>
            <w:gridSpan w:val="2"/>
            <w:shd w:val="clear" w:color="auto" w:fill="auto"/>
          </w:tcPr>
          <w:p w14:paraId="6D45205A" w14:textId="77777777" w:rsidR="00161730" w:rsidRPr="00D56928" w:rsidRDefault="00161730" w:rsidP="00161730">
            <w:pPr>
              <w:pStyle w:val="Text"/>
            </w:pPr>
            <w:r w:rsidRPr="00D56928">
              <w:t>harus</w:t>
            </w:r>
          </w:p>
        </w:tc>
        <w:tc>
          <w:tcPr>
            <w:tcW w:w="504" w:type="dxa"/>
            <w:gridSpan w:val="2"/>
            <w:shd w:val="clear" w:color="auto" w:fill="auto"/>
          </w:tcPr>
          <w:p w14:paraId="0FF6FBEF" w14:textId="77777777" w:rsidR="00161730" w:rsidRPr="00D56928" w:rsidRDefault="00161730" w:rsidP="00161730">
            <w:pPr>
              <w:pStyle w:val="Text"/>
            </w:pPr>
            <w:r>
              <w:t>kas</w:t>
            </w:r>
          </w:p>
        </w:tc>
        <w:tc>
          <w:tcPr>
            <w:tcW w:w="718" w:type="dxa"/>
            <w:gridSpan w:val="2"/>
            <w:shd w:val="clear" w:color="auto" w:fill="auto"/>
          </w:tcPr>
          <w:p w14:paraId="112BAE35" w14:textId="77777777" w:rsidR="00161730" w:rsidRPr="00D56928" w:rsidRDefault="00161730" w:rsidP="00161730">
            <w:pPr>
              <w:pStyle w:val="Text"/>
            </w:pPr>
            <w:r w:rsidRPr="00D56928">
              <w:t>makan</w:t>
            </w:r>
            <w:r w:rsidR="00BA5C1C">
              <w:t>g</w:t>
            </w:r>
          </w:p>
        </w:tc>
        <w:tc>
          <w:tcPr>
            <w:tcW w:w="480" w:type="dxa"/>
            <w:gridSpan w:val="2"/>
            <w:shd w:val="clear" w:color="auto" w:fill="auto"/>
          </w:tcPr>
          <w:p w14:paraId="53C6EB70" w14:textId="77777777" w:rsidR="00161730" w:rsidRPr="0024069B" w:rsidRDefault="00161730" w:rsidP="00161730">
            <w:pPr>
              <w:pStyle w:val="Text"/>
            </w:pPr>
            <w:r w:rsidRPr="0024069B">
              <w:t>dia</w:t>
            </w:r>
            <w:r w:rsidR="00456D2B" w:rsidRPr="0024069B">
              <w:t>,</w:t>
            </w:r>
          </w:p>
        </w:tc>
        <w:tc>
          <w:tcPr>
            <w:tcW w:w="735" w:type="dxa"/>
            <w:gridSpan w:val="2"/>
            <w:shd w:val="clear" w:color="auto" w:fill="auto"/>
          </w:tcPr>
          <w:p w14:paraId="11430CC5" w14:textId="77777777" w:rsidR="00161730" w:rsidRPr="00A94404" w:rsidRDefault="00161730" w:rsidP="00161730">
            <w:pPr>
              <w:pStyle w:val="Text"/>
              <w:rPr>
                <w:rStyle w:val="ChBlueBold"/>
              </w:rPr>
            </w:pPr>
            <w:r w:rsidRPr="00A94404">
              <w:rPr>
                <w:rStyle w:val="ChBlueBold"/>
              </w:rPr>
              <w:t>supaya</w:t>
            </w:r>
          </w:p>
        </w:tc>
        <w:tc>
          <w:tcPr>
            <w:tcW w:w="482" w:type="dxa"/>
            <w:gridSpan w:val="2"/>
            <w:shd w:val="clear" w:color="auto" w:fill="auto"/>
          </w:tcPr>
          <w:p w14:paraId="544D9651" w14:textId="77777777" w:rsidR="00161730" w:rsidRPr="00D56928" w:rsidRDefault="00161730" w:rsidP="00161730">
            <w:pPr>
              <w:pStyle w:val="Text"/>
            </w:pPr>
            <w:r w:rsidRPr="00D56928">
              <w:t>dia</w:t>
            </w:r>
          </w:p>
        </w:tc>
        <w:tc>
          <w:tcPr>
            <w:tcW w:w="621" w:type="dxa"/>
            <w:gridSpan w:val="2"/>
            <w:shd w:val="clear" w:color="auto" w:fill="auto"/>
          </w:tcPr>
          <w:p w14:paraId="3F8C7678" w14:textId="77777777" w:rsidR="00161730" w:rsidRPr="00D56928" w:rsidRDefault="00161730" w:rsidP="00161730">
            <w:pPr>
              <w:pStyle w:val="Text"/>
            </w:pPr>
            <w:r w:rsidRPr="00D56928">
              <w:t>kenal</w:t>
            </w:r>
          </w:p>
        </w:tc>
        <w:tc>
          <w:tcPr>
            <w:tcW w:w="532" w:type="dxa"/>
            <w:gridSpan w:val="2"/>
            <w:shd w:val="clear" w:color="auto" w:fill="auto"/>
          </w:tcPr>
          <w:p w14:paraId="0AA9B9A8" w14:textId="77777777" w:rsidR="00161730" w:rsidRPr="00D56928" w:rsidRDefault="00161730" w:rsidP="00161730">
            <w:pPr>
              <w:pStyle w:val="Text"/>
            </w:pPr>
            <w:r w:rsidRPr="00D56928">
              <w:t>say</w:t>
            </w:r>
            <w:r>
              <w:t>a</w:t>
            </w:r>
          </w:p>
        </w:tc>
        <w:tc>
          <w:tcPr>
            <w:tcW w:w="595" w:type="dxa"/>
            <w:shd w:val="clear" w:color="auto" w:fill="auto"/>
          </w:tcPr>
          <w:p w14:paraId="2C441043" w14:textId="77777777" w:rsidR="00161730" w:rsidRPr="00D56928" w:rsidRDefault="00161730" w:rsidP="00161730">
            <w:pPr>
              <w:pStyle w:val="Text"/>
            </w:pPr>
            <w:r w:rsidRPr="00D56928">
              <w:t>lebi</w:t>
            </w:r>
          </w:p>
        </w:tc>
      </w:tr>
      <w:tr w:rsidR="00AC23C4" w:rsidRPr="00AC23C4" w14:paraId="72C277FD" w14:textId="77777777" w:rsidTr="00AC23C4">
        <w:tc>
          <w:tcPr>
            <w:tcW w:w="709" w:type="dxa"/>
            <w:shd w:val="clear" w:color="auto" w:fill="auto"/>
          </w:tcPr>
          <w:p w14:paraId="49E77599" w14:textId="77777777" w:rsidR="00161730" w:rsidRPr="00D56928" w:rsidRDefault="00161730" w:rsidP="00161730">
            <w:pPr>
              <w:pStyle w:val="GlossEng2ptafter"/>
            </w:pPr>
          </w:p>
        </w:tc>
        <w:tc>
          <w:tcPr>
            <w:tcW w:w="536" w:type="dxa"/>
            <w:shd w:val="clear" w:color="auto" w:fill="auto"/>
          </w:tcPr>
          <w:p w14:paraId="4F9748F2" w14:textId="77777777" w:rsidR="00161730" w:rsidRPr="0099608C" w:rsidRDefault="00161730" w:rsidP="00161730">
            <w:pPr>
              <w:pStyle w:val="GlossEng2ptafter"/>
              <w:rPr>
                <w:rStyle w:val="ChSmallCaps"/>
              </w:rPr>
            </w:pPr>
            <w:r w:rsidRPr="0099608C">
              <w:rPr>
                <w:rStyle w:val="ChSmallCaps"/>
              </w:rPr>
              <w:t>1sg</w:t>
            </w:r>
          </w:p>
        </w:tc>
        <w:tc>
          <w:tcPr>
            <w:tcW w:w="679" w:type="dxa"/>
            <w:gridSpan w:val="2"/>
            <w:shd w:val="clear" w:color="auto" w:fill="auto"/>
          </w:tcPr>
          <w:p w14:paraId="79D647FF" w14:textId="77777777" w:rsidR="00161730" w:rsidRPr="00D56928" w:rsidRDefault="00161730" w:rsidP="00161730">
            <w:pPr>
              <w:pStyle w:val="GlossEng2ptafter"/>
            </w:pPr>
            <w:r w:rsidRPr="00D56928">
              <w:t>have.to</w:t>
            </w:r>
          </w:p>
        </w:tc>
        <w:tc>
          <w:tcPr>
            <w:tcW w:w="504" w:type="dxa"/>
            <w:gridSpan w:val="2"/>
            <w:shd w:val="clear" w:color="auto" w:fill="auto"/>
          </w:tcPr>
          <w:p w14:paraId="2C950AE8" w14:textId="77777777" w:rsidR="00161730" w:rsidRPr="000844E3" w:rsidRDefault="000844E3" w:rsidP="00161730">
            <w:pPr>
              <w:pStyle w:val="GlossEng2ptafter"/>
            </w:pPr>
            <w:r w:rsidRPr="000844E3">
              <w:t>give</w:t>
            </w:r>
          </w:p>
        </w:tc>
        <w:tc>
          <w:tcPr>
            <w:tcW w:w="718" w:type="dxa"/>
            <w:gridSpan w:val="2"/>
            <w:shd w:val="clear" w:color="auto" w:fill="auto"/>
          </w:tcPr>
          <w:p w14:paraId="6CD03720" w14:textId="77777777" w:rsidR="00161730" w:rsidRPr="00D56928" w:rsidRDefault="00161730" w:rsidP="00161730">
            <w:pPr>
              <w:pStyle w:val="GlossEng2ptafter"/>
            </w:pPr>
            <w:r w:rsidRPr="00D56928">
              <w:t>eat</w:t>
            </w:r>
          </w:p>
        </w:tc>
        <w:tc>
          <w:tcPr>
            <w:tcW w:w="480" w:type="dxa"/>
            <w:gridSpan w:val="2"/>
            <w:shd w:val="clear" w:color="auto" w:fill="auto"/>
          </w:tcPr>
          <w:p w14:paraId="0ADFC675" w14:textId="77777777" w:rsidR="00161730" w:rsidRPr="0099608C" w:rsidRDefault="00161730" w:rsidP="00161730">
            <w:pPr>
              <w:pStyle w:val="GlossEng2ptafter"/>
              <w:rPr>
                <w:rStyle w:val="ChSmallCaps"/>
              </w:rPr>
            </w:pPr>
            <w:r w:rsidRPr="0099608C">
              <w:rPr>
                <w:rStyle w:val="ChSmallCaps"/>
              </w:rPr>
              <w:t>3sg</w:t>
            </w:r>
          </w:p>
        </w:tc>
        <w:tc>
          <w:tcPr>
            <w:tcW w:w="735" w:type="dxa"/>
            <w:gridSpan w:val="2"/>
            <w:shd w:val="clear" w:color="auto" w:fill="auto"/>
          </w:tcPr>
          <w:p w14:paraId="45CD257C" w14:textId="77777777" w:rsidR="00161730" w:rsidRPr="00D56928" w:rsidRDefault="00161730" w:rsidP="00161730">
            <w:pPr>
              <w:pStyle w:val="GlossEng2ptafter"/>
            </w:pPr>
            <w:r w:rsidRPr="00D56928">
              <w:t>so.that</w:t>
            </w:r>
          </w:p>
        </w:tc>
        <w:tc>
          <w:tcPr>
            <w:tcW w:w="482" w:type="dxa"/>
            <w:gridSpan w:val="2"/>
            <w:shd w:val="clear" w:color="auto" w:fill="auto"/>
          </w:tcPr>
          <w:p w14:paraId="6A23DB9D" w14:textId="77777777" w:rsidR="00161730" w:rsidRPr="0099608C" w:rsidRDefault="00161730" w:rsidP="00161730">
            <w:pPr>
              <w:pStyle w:val="GlossEng2ptafter"/>
              <w:rPr>
                <w:rStyle w:val="ChSmallCaps"/>
              </w:rPr>
            </w:pPr>
            <w:r w:rsidRPr="0099608C">
              <w:rPr>
                <w:rStyle w:val="ChSmallCaps"/>
              </w:rPr>
              <w:t>3sg</w:t>
            </w:r>
          </w:p>
        </w:tc>
        <w:tc>
          <w:tcPr>
            <w:tcW w:w="621" w:type="dxa"/>
            <w:gridSpan w:val="2"/>
            <w:shd w:val="clear" w:color="auto" w:fill="auto"/>
          </w:tcPr>
          <w:p w14:paraId="7CAD0081" w14:textId="77777777" w:rsidR="00161730" w:rsidRPr="00D56928" w:rsidRDefault="00161730" w:rsidP="00161730">
            <w:pPr>
              <w:pStyle w:val="GlossEng2ptafter"/>
            </w:pPr>
            <w:r w:rsidRPr="00D56928">
              <w:t>know</w:t>
            </w:r>
          </w:p>
        </w:tc>
        <w:tc>
          <w:tcPr>
            <w:tcW w:w="532" w:type="dxa"/>
            <w:gridSpan w:val="2"/>
            <w:shd w:val="clear" w:color="auto" w:fill="auto"/>
          </w:tcPr>
          <w:p w14:paraId="13F95957" w14:textId="77777777" w:rsidR="00161730" w:rsidRPr="0099608C" w:rsidRDefault="00161730" w:rsidP="00161730">
            <w:pPr>
              <w:pStyle w:val="GlossEng2ptafter"/>
              <w:rPr>
                <w:rStyle w:val="ChSmallCaps"/>
              </w:rPr>
            </w:pPr>
            <w:r w:rsidRPr="0099608C">
              <w:rPr>
                <w:rStyle w:val="ChSmallCaps"/>
              </w:rPr>
              <w:t>1sg</w:t>
            </w:r>
          </w:p>
        </w:tc>
        <w:tc>
          <w:tcPr>
            <w:tcW w:w="595" w:type="dxa"/>
            <w:shd w:val="clear" w:color="auto" w:fill="auto"/>
          </w:tcPr>
          <w:p w14:paraId="5FE51779" w14:textId="77777777" w:rsidR="00161730" w:rsidRPr="00D56928" w:rsidRDefault="00161730" w:rsidP="00161730">
            <w:pPr>
              <w:pStyle w:val="GlossEng2ptafter"/>
            </w:pPr>
            <w:r w:rsidRPr="00D56928">
              <w:t>more</w:t>
            </w:r>
          </w:p>
        </w:tc>
      </w:tr>
      <w:tr w:rsidR="00AC23C4" w:rsidRPr="005F3BBD" w14:paraId="321753E6" w14:textId="77777777" w:rsidTr="00640703">
        <w:trPr>
          <w:gridAfter w:val="2"/>
          <w:wAfter w:w="838" w:type="dxa"/>
        </w:trPr>
        <w:tc>
          <w:tcPr>
            <w:tcW w:w="709" w:type="dxa"/>
            <w:shd w:val="clear" w:color="auto" w:fill="auto"/>
          </w:tcPr>
          <w:p w14:paraId="2982087E" w14:textId="77777777" w:rsidR="00161730" w:rsidRPr="00701B51" w:rsidRDefault="00161730" w:rsidP="00161730">
            <w:pPr>
              <w:pStyle w:val="O0Nwnext"/>
            </w:pPr>
          </w:p>
        </w:tc>
        <w:tc>
          <w:tcPr>
            <w:tcW w:w="614" w:type="dxa"/>
            <w:gridSpan w:val="2"/>
            <w:shd w:val="clear" w:color="auto" w:fill="auto"/>
          </w:tcPr>
          <w:p w14:paraId="7C8C8CAE" w14:textId="77777777" w:rsidR="00161730" w:rsidRPr="00D56928" w:rsidRDefault="00161730" w:rsidP="00161730">
            <w:pPr>
              <w:pStyle w:val="Text"/>
            </w:pPr>
            <w:r w:rsidRPr="00D56928">
              <w:t>dekat</w:t>
            </w:r>
            <w:r>
              <w:t>,</w:t>
            </w:r>
          </w:p>
        </w:tc>
        <w:tc>
          <w:tcPr>
            <w:tcW w:w="737" w:type="dxa"/>
            <w:gridSpan w:val="2"/>
            <w:shd w:val="clear" w:color="auto" w:fill="auto"/>
          </w:tcPr>
          <w:p w14:paraId="36FDF748" w14:textId="77777777" w:rsidR="00161730" w:rsidRPr="00A94404" w:rsidRDefault="00161730" w:rsidP="00161730">
            <w:pPr>
              <w:pStyle w:val="Text"/>
              <w:rPr>
                <w:rStyle w:val="ChBlueBold"/>
              </w:rPr>
            </w:pPr>
            <w:r w:rsidRPr="00A94404">
              <w:rPr>
                <w:rStyle w:val="ChBlueBold"/>
              </w:rPr>
              <w:t>supaya</w:t>
            </w:r>
          </w:p>
        </w:tc>
        <w:tc>
          <w:tcPr>
            <w:tcW w:w="505" w:type="dxa"/>
            <w:gridSpan w:val="2"/>
            <w:shd w:val="clear" w:color="auto" w:fill="auto"/>
          </w:tcPr>
          <w:p w14:paraId="4804599A" w14:textId="77777777" w:rsidR="00161730" w:rsidRPr="00D56928" w:rsidRDefault="00161730" w:rsidP="00161730">
            <w:pPr>
              <w:pStyle w:val="Text"/>
            </w:pPr>
            <w:r w:rsidRPr="00D56928">
              <w:t>de</w:t>
            </w:r>
          </w:p>
        </w:tc>
        <w:tc>
          <w:tcPr>
            <w:tcW w:w="756" w:type="dxa"/>
            <w:gridSpan w:val="2"/>
            <w:shd w:val="clear" w:color="auto" w:fill="auto"/>
          </w:tcPr>
          <w:p w14:paraId="69EE379E" w14:textId="77777777" w:rsidR="00161730" w:rsidRPr="00D56928" w:rsidRDefault="00161730" w:rsidP="00161730">
            <w:pPr>
              <w:pStyle w:val="Text"/>
            </w:pPr>
            <w:r w:rsidRPr="00D56928">
              <w:t>bisa</w:t>
            </w:r>
          </w:p>
        </w:tc>
        <w:tc>
          <w:tcPr>
            <w:tcW w:w="627" w:type="dxa"/>
            <w:gridSpan w:val="2"/>
            <w:shd w:val="clear" w:color="auto" w:fill="auto"/>
          </w:tcPr>
          <w:p w14:paraId="72D89DF5" w14:textId="77777777" w:rsidR="00161730" w:rsidRPr="00D56928" w:rsidRDefault="00161730" w:rsidP="00161730">
            <w:pPr>
              <w:pStyle w:val="Text"/>
            </w:pPr>
            <w:r w:rsidRPr="00D56928">
              <w:t>ta</w:t>
            </w:r>
            <w:r>
              <w:t>w</w:t>
            </w:r>
          </w:p>
        </w:tc>
        <w:tc>
          <w:tcPr>
            <w:tcW w:w="531" w:type="dxa"/>
            <w:gridSpan w:val="2"/>
            <w:shd w:val="clear" w:color="auto" w:fill="auto"/>
          </w:tcPr>
          <w:p w14:paraId="7B30BFFA" w14:textId="77777777" w:rsidR="00161730" w:rsidRPr="00D56928" w:rsidRDefault="00161730" w:rsidP="00161730">
            <w:pPr>
              <w:pStyle w:val="Text"/>
            </w:pPr>
            <w:r w:rsidRPr="00D56928">
              <w:t>saya</w:t>
            </w:r>
          </w:p>
        </w:tc>
        <w:tc>
          <w:tcPr>
            <w:tcW w:w="665" w:type="dxa"/>
            <w:gridSpan w:val="2"/>
            <w:shd w:val="clear" w:color="auto" w:fill="auto"/>
          </w:tcPr>
          <w:p w14:paraId="1841E351" w14:textId="77777777" w:rsidR="00161730" w:rsidRPr="00D56928" w:rsidRDefault="00161730" w:rsidP="00161730">
            <w:pPr>
              <w:pStyle w:val="Text"/>
            </w:pPr>
            <w:r w:rsidRPr="00D56928">
              <w:t>punya</w:t>
            </w:r>
          </w:p>
        </w:tc>
        <w:tc>
          <w:tcPr>
            <w:tcW w:w="609" w:type="dxa"/>
            <w:gridSpan w:val="2"/>
            <w:shd w:val="clear" w:color="auto" w:fill="auto"/>
          </w:tcPr>
          <w:p w14:paraId="32BA59E4" w14:textId="77777777" w:rsidR="00161730" w:rsidRPr="00D56928" w:rsidRDefault="00161730" w:rsidP="00161730">
            <w:pPr>
              <w:pStyle w:val="Text"/>
            </w:pPr>
            <w:r w:rsidRPr="00D56928">
              <w:t>nama</w:t>
            </w:r>
          </w:p>
        </w:tc>
      </w:tr>
      <w:tr w:rsidR="00AC23C4" w:rsidRPr="00AC23C4" w14:paraId="0FD2C823" w14:textId="77777777" w:rsidTr="00640703">
        <w:trPr>
          <w:gridAfter w:val="2"/>
          <w:wAfter w:w="838" w:type="dxa"/>
        </w:trPr>
        <w:tc>
          <w:tcPr>
            <w:tcW w:w="709" w:type="dxa"/>
            <w:shd w:val="clear" w:color="auto" w:fill="auto"/>
          </w:tcPr>
          <w:p w14:paraId="43FA70C0" w14:textId="77777777" w:rsidR="00161730" w:rsidRPr="00701B51" w:rsidRDefault="00161730" w:rsidP="00161730">
            <w:pPr>
              <w:pStyle w:val="GlossEng"/>
            </w:pPr>
          </w:p>
        </w:tc>
        <w:tc>
          <w:tcPr>
            <w:tcW w:w="614" w:type="dxa"/>
            <w:gridSpan w:val="2"/>
            <w:shd w:val="clear" w:color="auto" w:fill="auto"/>
          </w:tcPr>
          <w:p w14:paraId="79C4598D" w14:textId="77777777" w:rsidR="00161730" w:rsidRPr="00D56928" w:rsidRDefault="00161730" w:rsidP="00161730">
            <w:pPr>
              <w:pStyle w:val="GlossEng"/>
            </w:pPr>
            <w:r w:rsidRPr="00D56928">
              <w:t>near</w:t>
            </w:r>
          </w:p>
        </w:tc>
        <w:tc>
          <w:tcPr>
            <w:tcW w:w="737" w:type="dxa"/>
            <w:gridSpan w:val="2"/>
            <w:shd w:val="clear" w:color="auto" w:fill="auto"/>
          </w:tcPr>
          <w:p w14:paraId="7CAC7453" w14:textId="77777777" w:rsidR="00161730" w:rsidRPr="00D56928" w:rsidRDefault="00161730" w:rsidP="00161730">
            <w:pPr>
              <w:pStyle w:val="GlossEng"/>
            </w:pPr>
            <w:r w:rsidRPr="00D56928">
              <w:t>so.that</w:t>
            </w:r>
          </w:p>
        </w:tc>
        <w:tc>
          <w:tcPr>
            <w:tcW w:w="505" w:type="dxa"/>
            <w:gridSpan w:val="2"/>
            <w:shd w:val="clear" w:color="auto" w:fill="auto"/>
          </w:tcPr>
          <w:p w14:paraId="7EF788F6" w14:textId="77777777" w:rsidR="00161730" w:rsidRPr="0099608C" w:rsidRDefault="00161730" w:rsidP="00161730">
            <w:pPr>
              <w:pStyle w:val="GlossEng"/>
              <w:rPr>
                <w:rStyle w:val="ChSmallCaps"/>
              </w:rPr>
            </w:pPr>
            <w:r w:rsidRPr="0099608C">
              <w:rPr>
                <w:rStyle w:val="ChSmallCaps"/>
              </w:rPr>
              <w:t>3sg</w:t>
            </w:r>
          </w:p>
        </w:tc>
        <w:tc>
          <w:tcPr>
            <w:tcW w:w="756" w:type="dxa"/>
            <w:gridSpan w:val="2"/>
            <w:shd w:val="clear" w:color="auto" w:fill="auto"/>
          </w:tcPr>
          <w:p w14:paraId="794E4C76" w14:textId="15FADD29" w:rsidR="00161730" w:rsidRPr="00D56928" w:rsidRDefault="00161730" w:rsidP="00161730">
            <w:pPr>
              <w:pStyle w:val="GlossEng"/>
            </w:pPr>
            <w:r>
              <w:t>be.</w:t>
            </w:r>
            <w:r w:rsidRPr="00D56928">
              <w:t>able</w:t>
            </w:r>
          </w:p>
        </w:tc>
        <w:tc>
          <w:tcPr>
            <w:tcW w:w="627" w:type="dxa"/>
            <w:gridSpan w:val="2"/>
            <w:shd w:val="clear" w:color="auto" w:fill="auto"/>
          </w:tcPr>
          <w:p w14:paraId="4BD837E3" w14:textId="77777777" w:rsidR="00161730" w:rsidRPr="00D56928" w:rsidRDefault="00161730" w:rsidP="00161730">
            <w:pPr>
              <w:pStyle w:val="GlossEng"/>
            </w:pPr>
            <w:r w:rsidRPr="00D56928">
              <w:t>know</w:t>
            </w:r>
          </w:p>
        </w:tc>
        <w:tc>
          <w:tcPr>
            <w:tcW w:w="531" w:type="dxa"/>
            <w:gridSpan w:val="2"/>
            <w:shd w:val="clear" w:color="auto" w:fill="auto"/>
          </w:tcPr>
          <w:p w14:paraId="40E4E465" w14:textId="77777777" w:rsidR="00161730" w:rsidRPr="0099608C" w:rsidRDefault="00161730" w:rsidP="00161730">
            <w:pPr>
              <w:pStyle w:val="GlossEng"/>
              <w:rPr>
                <w:rStyle w:val="ChSmallCaps"/>
              </w:rPr>
            </w:pPr>
            <w:r w:rsidRPr="0099608C">
              <w:rPr>
                <w:rStyle w:val="ChSmallCaps"/>
              </w:rPr>
              <w:t>1sg</w:t>
            </w:r>
          </w:p>
        </w:tc>
        <w:tc>
          <w:tcPr>
            <w:tcW w:w="665" w:type="dxa"/>
            <w:gridSpan w:val="2"/>
            <w:shd w:val="clear" w:color="auto" w:fill="auto"/>
          </w:tcPr>
          <w:p w14:paraId="281AC3DF" w14:textId="77777777" w:rsidR="00161730" w:rsidRPr="0099608C" w:rsidRDefault="00161730" w:rsidP="00161730">
            <w:pPr>
              <w:pStyle w:val="GlossEng"/>
              <w:rPr>
                <w:rStyle w:val="ChSmallCaps"/>
              </w:rPr>
            </w:pPr>
            <w:r w:rsidRPr="0099608C">
              <w:rPr>
                <w:rStyle w:val="ChSmallCaps"/>
              </w:rPr>
              <w:t>poss</w:t>
            </w:r>
          </w:p>
        </w:tc>
        <w:tc>
          <w:tcPr>
            <w:tcW w:w="609" w:type="dxa"/>
            <w:gridSpan w:val="2"/>
            <w:shd w:val="clear" w:color="auto" w:fill="auto"/>
          </w:tcPr>
          <w:p w14:paraId="25D8F8F0" w14:textId="77777777" w:rsidR="00161730" w:rsidRPr="00D56928" w:rsidRDefault="00161730" w:rsidP="00161730">
            <w:pPr>
              <w:pStyle w:val="GlossEng"/>
            </w:pPr>
            <w:r w:rsidRPr="00D56928">
              <w:t>name</w:t>
            </w:r>
          </w:p>
        </w:tc>
      </w:tr>
    </w:tbl>
    <w:p w14:paraId="24549BFE" w14:textId="167A3CC1" w:rsidR="00161730" w:rsidRDefault="00B7093A" w:rsidP="00161730">
      <w:pPr>
        <w:pStyle w:val="FreeTranslEng"/>
      </w:pPr>
      <w:r>
        <w:t>‘</w:t>
      </w:r>
      <w:r w:rsidR="00161730">
        <w:t xml:space="preserve">I have to give him/her food </w:t>
      </w:r>
      <w:r w:rsidR="00161730" w:rsidRPr="00817AB4">
        <w:rPr>
          <w:rStyle w:val="ChBlueBold"/>
        </w:rPr>
        <w:t>so that</w:t>
      </w:r>
      <w:r w:rsidR="00161730">
        <w:t xml:space="preserve"> </w:t>
      </w:r>
      <w:r w:rsidR="00D70200">
        <w:t>h</w:t>
      </w:r>
      <w:r w:rsidR="00D70200" w:rsidRPr="0047331A">
        <w:t>e</w:t>
      </w:r>
      <w:r w:rsidR="00D70200">
        <w:t>/she</w:t>
      </w:r>
      <w:r w:rsidR="00161730">
        <w:t xml:space="preserve"> can know me better, </w:t>
      </w:r>
      <w:r w:rsidR="00161730" w:rsidRPr="00817AB4">
        <w:rPr>
          <w:rStyle w:val="ChBlueBold"/>
        </w:rPr>
        <w:t>so that</w:t>
      </w:r>
      <w:r w:rsidR="00161730">
        <w:t xml:space="preserve"> </w:t>
      </w:r>
      <w:r w:rsidR="00D70200">
        <w:t>h</w:t>
      </w:r>
      <w:r w:rsidR="00D70200" w:rsidRPr="0047331A">
        <w:t>e</w:t>
      </w:r>
      <w:r w:rsidR="00D70200">
        <w:t>/she</w:t>
      </w:r>
      <w:r w:rsidR="00161730">
        <w:t xml:space="preserve"> can know my name</w:t>
      </w:r>
      <w:r>
        <w:t>’</w:t>
      </w:r>
      <w:r w:rsidR="00161730">
        <w:t xml:space="preserve"> </w:t>
      </w:r>
      <w:r w:rsidR="00161730" w:rsidRPr="00701B51">
        <w:rPr>
          <w:rStyle w:val="ExampleSource"/>
        </w:rPr>
        <w:t>[080919-004-NP.0079]</w:t>
      </w:r>
    </w:p>
    <w:p w14:paraId="5CF1185E" w14:textId="099D3F44" w:rsidR="00161730" w:rsidRDefault="002C6506" w:rsidP="00AC21B0">
      <w:pPr>
        <w:pStyle w:val="Body0005after"/>
      </w:pPr>
      <w:r>
        <w:t xml:space="preserve">When a conjunction is missing an argument, the result is still a grammatically complete and correct clause. </w:t>
      </w:r>
      <w:r w:rsidR="00161730">
        <w:t xml:space="preserve">In the purpose clause in </w:t>
      </w:r>
      <w:r w:rsidR="00161730">
        <w:fldChar w:fldCharType="begin"/>
      </w:r>
      <w:r w:rsidR="00161730">
        <w:instrText xml:space="preserve"> REF _Ref356573998 \h </w:instrText>
      </w:r>
      <w:r w:rsidR="00161730">
        <w:fldChar w:fldCharType="separate"/>
      </w:r>
      <w:r w:rsidR="00154D81" w:rsidRPr="00856563">
        <w:t>(</w:t>
      </w:r>
      <w:r w:rsidR="00154D81">
        <w:rPr>
          <w:noProof/>
        </w:rPr>
        <w:t>2</w:t>
      </w:r>
      <w:r w:rsidR="00154D81" w:rsidRPr="00856563">
        <w:t>)</w:t>
      </w:r>
      <w:r w:rsidR="00161730">
        <w:fldChar w:fldCharType="end"/>
      </w:r>
      <w:r w:rsidR="00161730">
        <w:t xml:space="preserve">, for instance, the subject </w:t>
      </w:r>
      <w:r w:rsidR="00161730" w:rsidRPr="00102E6B">
        <w:rPr>
          <w:rStyle w:val="ChItalBold"/>
        </w:rPr>
        <w:t>obat</w:t>
      </w:r>
      <w:r w:rsidR="00161730">
        <w:t xml:space="preserve"> </w:t>
      </w:r>
      <w:r w:rsidR="00B7093A">
        <w:t>‘</w:t>
      </w:r>
      <w:r w:rsidR="00161730">
        <w:t>medicine</w:t>
      </w:r>
      <w:r w:rsidR="00B7093A">
        <w:t>’</w:t>
      </w:r>
      <w:r w:rsidR="00161730">
        <w:t xml:space="preserve"> is elided. This elision, however, does not signify a grammaticalized gap that signals the dependent status of the purpose clause marked with </w:t>
      </w:r>
      <w:r w:rsidR="00161730" w:rsidRPr="000D46BF">
        <w:rPr>
          <w:rStyle w:val="ChItalBold"/>
        </w:rPr>
        <w:t>supaya</w:t>
      </w:r>
      <w:r w:rsidR="00161730">
        <w:t xml:space="preserve"> </w:t>
      </w:r>
      <w:r w:rsidR="00B7093A">
        <w:t>‘</w:t>
      </w:r>
      <w:r w:rsidR="00161730">
        <w:t>so that</w:t>
      </w:r>
      <w:r w:rsidR="00B7093A">
        <w:t>’</w:t>
      </w:r>
      <w:r w:rsidR="00161730">
        <w:t xml:space="preserve">. Instead, the elision is due to the fact that speakers often omit arguments and other constituents if these can be inferred. In </w:t>
      </w:r>
      <w:r w:rsidR="00161730">
        <w:fldChar w:fldCharType="begin"/>
      </w:r>
      <w:r w:rsidR="00161730">
        <w:instrText xml:space="preserve"> REF _Ref356573998 \h </w:instrText>
      </w:r>
      <w:r w:rsidR="00161730">
        <w:fldChar w:fldCharType="separate"/>
      </w:r>
      <w:r w:rsidR="00154D81" w:rsidRPr="00856563">
        <w:t>(</w:t>
      </w:r>
      <w:r w:rsidR="00154D81">
        <w:rPr>
          <w:noProof/>
        </w:rPr>
        <w:t>2</w:t>
      </w:r>
      <w:r w:rsidR="00154D81" w:rsidRPr="00856563">
        <w:t>)</w:t>
      </w:r>
      <w:r w:rsidR="00161730">
        <w:fldChar w:fldCharType="end"/>
      </w:r>
      <w:r w:rsidR="00161730">
        <w:t xml:space="preserve"> the elided subject </w:t>
      </w:r>
      <w:r w:rsidR="00161730" w:rsidRPr="009B6793">
        <w:rPr>
          <w:rStyle w:val="ChItalBold"/>
        </w:rPr>
        <w:t>obat</w:t>
      </w:r>
      <w:r w:rsidR="00161730">
        <w:t xml:space="preserve"> </w:t>
      </w:r>
      <w:r w:rsidR="00B7093A">
        <w:t>‘</w:t>
      </w:r>
      <w:r w:rsidR="00161730">
        <w:t>medicine</w:t>
      </w:r>
      <w:r w:rsidR="00B7093A">
        <w:t>’</w:t>
      </w:r>
      <w:r w:rsidR="00161730">
        <w:t xml:space="preserve"> is understood from the context.</w:t>
      </w:r>
    </w:p>
    <w:p w14:paraId="2840B7B9" w14:textId="77777777" w:rsidR="00161730" w:rsidRPr="005202F6" w:rsidRDefault="00161730" w:rsidP="00161730">
      <w:pPr>
        <w:pStyle w:val="ExampleTitle"/>
      </w:pPr>
      <w:r>
        <w:t>Purpose clause with elided subject argument</w:t>
      </w:r>
    </w:p>
    <w:tbl>
      <w:tblPr>
        <w:tblW w:w="6438" w:type="dxa"/>
        <w:tblCellMar>
          <w:left w:w="42" w:type="dxa"/>
          <w:right w:w="42" w:type="dxa"/>
        </w:tblCellMar>
        <w:tblLook w:val="01E0" w:firstRow="1" w:lastRow="1" w:firstColumn="1" w:lastColumn="1" w:noHBand="0" w:noVBand="0"/>
      </w:tblPr>
      <w:tblGrid>
        <w:gridCol w:w="709"/>
        <w:gridCol w:w="673"/>
        <w:gridCol w:w="100"/>
        <w:gridCol w:w="540"/>
        <w:gridCol w:w="166"/>
        <w:gridCol w:w="489"/>
        <w:gridCol w:w="130"/>
        <w:gridCol w:w="360"/>
        <w:gridCol w:w="83"/>
        <w:gridCol w:w="529"/>
        <w:gridCol w:w="156"/>
        <w:gridCol w:w="762"/>
        <w:gridCol w:w="283"/>
        <w:gridCol w:w="201"/>
        <w:gridCol w:w="489"/>
        <w:gridCol w:w="768"/>
      </w:tblGrid>
      <w:tr w:rsidR="00AC23C4" w:rsidRPr="005F3BBD" w14:paraId="66636E1D" w14:textId="77777777" w:rsidTr="00AC23C4">
        <w:tc>
          <w:tcPr>
            <w:tcW w:w="709" w:type="dxa"/>
            <w:shd w:val="clear" w:color="auto" w:fill="auto"/>
          </w:tcPr>
          <w:p w14:paraId="55D50B6C" w14:textId="77777777" w:rsidR="00161730" w:rsidRPr="00150DE6" w:rsidRDefault="00161730" w:rsidP="00161730">
            <w:pPr>
              <w:pStyle w:val="O0Nwnext"/>
            </w:pPr>
            <w:bookmarkStart w:id="5095" w:name="_Ref356573998"/>
            <w:r w:rsidRPr="00856563">
              <w:t>(</w:t>
            </w:r>
            <w:fldSimple w:instr=" SEQ ( \* ARABIC \s 1 ">
              <w:r w:rsidR="00154D81">
                <w:rPr>
                  <w:noProof/>
                </w:rPr>
                <w:t>2</w:t>
              </w:r>
            </w:fldSimple>
            <w:r w:rsidRPr="00856563">
              <w:t>)</w:t>
            </w:r>
            <w:bookmarkEnd w:id="5095"/>
          </w:p>
        </w:tc>
        <w:tc>
          <w:tcPr>
            <w:tcW w:w="773" w:type="dxa"/>
            <w:gridSpan w:val="2"/>
            <w:shd w:val="clear" w:color="auto" w:fill="auto"/>
          </w:tcPr>
          <w:p w14:paraId="6924188E" w14:textId="77777777" w:rsidR="00161730" w:rsidRPr="00905A37" w:rsidRDefault="00161730" w:rsidP="00161730">
            <w:pPr>
              <w:pStyle w:val="Text"/>
            </w:pPr>
            <w:r w:rsidRPr="00905A37">
              <w:t>ibu</w:t>
            </w:r>
          </w:p>
        </w:tc>
        <w:tc>
          <w:tcPr>
            <w:tcW w:w="706" w:type="dxa"/>
            <w:gridSpan w:val="2"/>
            <w:shd w:val="clear" w:color="auto" w:fill="auto"/>
          </w:tcPr>
          <w:p w14:paraId="28CEF620" w14:textId="77777777" w:rsidR="00161730" w:rsidRPr="00905A37" w:rsidRDefault="00161730" w:rsidP="00161730">
            <w:pPr>
              <w:pStyle w:val="Text"/>
            </w:pPr>
            <w:r w:rsidRPr="00905A37">
              <w:t>itu</w:t>
            </w:r>
          </w:p>
        </w:tc>
        <w:tc>
          <w:tcPr>
            <w:tcW w:w="489" w:type="dxa"/>
            <w:shd w:val="clear" w:color="auto" w:fill="auto"/>
          </w:tcPr>
          <w:p w14:paraId="26C4EABD" w14:textId="77777777" w:rsidR="00161730" w:rsidRPr="00905A37" w:rsidRDefault="00161730" w:rsidP="00161730">
            <w:pPr>
              <w:pStyle w:val="Text"/>
            </w:pPr>
            <w:r w:rsidRPr="00905A37">
              <w:t>de</w:t>
            </w:r>
          </w:p>
        </w:tc>
        <w:tc>
          <w:tcPr>
            <w:tcW w:w="573" w:type="dxa"/>
            <w:gridSpan w:val="3"/>
            <w:shd w:val="clear" w:color="auto" w:fill="auto"/>
          </w:tcPr>
          <w:p w14:paraId="6B6E2894" w14:textId="77777777" w:rsidR="00161730" w:rsidRPr="00905A37" w:rsidRDefault="00161730" w:rsidP="00161730">
            <w:pPr>
              <w:pStyle w:val="Text"/>
            </w:pPr>
            <w:r w:rsidRPr="00905A37">
              <w:t>mo</w:t>
            </w:r>
          </w:p>
        </w:tc>
        <w:tc>
          <w:tcPr>
            <w:tcW w:w="529" w:type="dxa"/>
            <w:shd w:val="clear" w:color="auto" w:fill="auto"/>
          </w:tcPr>
          <w:p w14:paraId="7C17A063" w14:textId="77777777" w:rsidR="00161730" w:rsidRPr="00905A37" w:rsidRDefault="00161730" w:rsidP="00161730">
            <w:pPr>
              <w:pStyle w:val="Text"/>
            </w:pPr>
            <w:r w:rsidRPr="00905A37">
              <w:t>kasi</w:t>
            </w:r>
          </w:p>
        </w:tc>
        <w:tc>
          <w:tcPr>
            <w:tcW w:w="918" w:type="dxa"/>
            <w:gridSpan w:val="2"/>
            <w:shd w:val="clear" w:color="auto" w:fill="auto"/>
          </w:tcPr>
          <w:p w14:paraId="3170E216" w14:textId="77777777" w:rsidR="00161730" w:rsidRPr="00905A37" w:rsidRDefault="00161730" w:rsidP="00161730">
            <w:pPr>
              <w:pStyle w:val="Text"/>
            </w:pPr>
            <w:r w:rsidRPr="00905A37">
              <w:t>obat</w:t>
            </w:r>
            <w:r>
              <w:t>,</w:t>
            </w:r>
          </w:p>
        </w:tc>
        <w:tc>
          <w:tcPr>
            <w:tcW w:w="484" w:type="dxa"/>
            <w:gridSpan w:val="2"/>
            <w:shd w:val="clear" w:color="auto" w:fill="auto"/>
          </w:tcPr>
          <w:p w14:paraId="529E4407" w14:textId="77777777" w:rsidR="00161730" w:rsidRPr="00905A37" w:rsidRDefault="00161730" w:rsidP="00161730">
            <w:pPr>
              <w:pStyle w:val="Text"/>
            </w:pPr>
            <w:r w:rsidRPr="00905A37">
              <w:t>tapi</w:t>
            </w:r>
          </w:p>
        </w:tc>
        <w:tc>
          <w:tcPr>
            <w:tcW w:w="489" w:type="dxa"/>
            <w:shd w:val="clear" w:color="auto" w:fill="auto"/>
          </w:tcPr>
          <w:p w14:paraId="1CA498D0" w14:textId="77777777" w:rsidR="00161730" w:rsidRPr="00905A37" w:rsidRDefault="00161730" w:rsidP="00161730">
            <w:pPr>
              <w:pStyle w:val="Text"/>
            </w:pPr>
            <w:r w:rsidRPr="00905A37">
              <w:t>ko</w:t>
            </w:r>
          </w:p>
        </w:tc>
        <w:tc>
          <w:tcPr>
            <w:tcW w:w="768" w:type="dxa"/>
            <w:shd w:val="clear" w:color="auto" w:fill="auto"/>
          </w:tcPr>
          <w:p w14:paraId="718715FD" w14:textId="77777777" w:rsidR="00161730" w:rsidRPr="00905A37" w:rsidRDefault="00161730" w:rsidP="00161730">
            <w:pPr>
              <w:pStyle w:val="Text"/>
            </w:pPr>
            <w:r w:rsidRPr="00905A37">
              <w:t>harus</w:t>
            </w:r>
          </w:p>
        </w:tc>
      </w:tr>
      <w:tr w:rsidR="00AC23C4" w:rsidRPr="00AC23C4" w14:paraId="5BB697C2" w14:textId="77777777" w:rsidTr="00AC23C4">
        <w:tc>
          <w:tcPr>
            <w:tcW w:w="709" w:type="dxa"/>
            <w:shd w:val="clear" w:color="auto" w:fill="auto"/>
          </w:tcPr>
          <w:p w14:paraId="0F843B42" w14:textId="77777777" w:rsidR="00161730" w:rsidRPr="00905A37" w:rsidRDefault="00161730" w:rsidP="00161730">
            <w:pPr>
              <w:pStyle w:val="GlossEng2ptafter"/>
            </w:pPr>
          </w:p>
        </w:tc>
        <w:tc>
          <w:tcPr>
            <w:tcW w:w="773" w:type="dxa"/>
            <w:gridSpan w:val="2"/>
            <w:shd w:val="clear" w:color="auto" w:fill="auto"/>
          </w:tcPr>
          <w:p w14:paraId="5EE21BF5" w14:textId="77777777" w:rsidR="00161730" w:rsidRPr="00905A37" w:rsidRDefault="00161730" w:rsidP="00161730">
            <w:pPr>
              <w:pStyle w:val="GlossEng2ptafter"/>
            </w:pPr>
            <w:r w:rsidRPr="00905A37">
              <w:t>woman</w:t>
            </w:r>
          </w:p>
        </w:tc>
        <w:tc>
          <w:tcPr>
            <w:tcW w:w="706" w:type="dxa"/>
            <w:gridSpan w:val="2"/>
            <w:shd w:val="clear" w:color="auto" w:fill="auto"/>
          </w:tcPr>
          <w:p w14:paraId="23575CB3" w14:textId="77777777" w:rsidR="00161730" w:rsidRPr="0099608C" w:rsidRDefault="00161730" w:rsidP="00161730">
            <w:pPr>
              <w:pStyle w:val="GlossEng2ptafter"/>
              <w:rPr>
                <w:rStyle w:val="ChSmallCaps"/>
              </w:rPr>
            </w:pPr>
            <w:r w:rsidRPr="0099608C">
              <w:rPr>
                <w:rStyle w:val="ChSmallCaps"/>
              </w:rPr>
              <w:t>d.dist</w:t>
            </w:r>
          </w:p>
        </w:tc>
        <w:tc>
          <w:tcPr>
            <w:tcW w:w="489" w:type="dxa"/>
            <w:shd w:val="clear" w:color="auto" w:fill="auto"/>
          </w:tcPr>
          <w:p w14:paraId="698BF892" w14:textId="77777777" w:rsidR="00161730" w:rsidRPr="0099608C" w:rsidRDefault="00161730" w:rsidP="00161730">
            <w:pPr>
              <w:pStyle w:val="GlossEng2ptafter"/>
              <w:rPr>
                <w:rStyle w:val="ChSmallCaps"/>
              </w:rPr>
            </w:pPr>
            <w:r w:rsidRPr="0099608C">
              <w:rPr>
                <w:rStyle w:val="ChSmallCaps"/>
              </w:rPr>
              <w:t>3sg</w:t>
            </w:r>
          </w:p>
        </w:tc>
        <w:tc>
          <w:tcPr>
            <w:tcW w:w="573" w:type="dxa"/>
            <w:gridSpan w:val="3"/>
            <w:shd w:val="clear" w:color="auto" w:fill="auto"/>
          </w:tcPr>
          <w:p w14:paraId="39CBE60F" w14:textId="77777777" w:rsidR="00161730" w:rsidRPr="00905A37" w:rsidRDefault="00161730" w:rsidP="00161730">
            <w:pPr>
              <w:pStyle w:val="GlossEng2ptafter"/>
            </w:pPr>
            <w:r w:rsidRPr="00905A37">
              <w:t>want</w:t>
            </w:r>
          </w:p>
        </w:tc>
        <w:tc>
          <w:tcPr>
            <w:tcW w:w="529" w:type="dxa"/>
            <w:shd w:val="clear" w:color="auto" w:fill="auto"/>
          </w:tcPr>
          <w:p w14:paraId="5E45B24D" w14:textId="77777777" w:rsidR="00161730" w:rsidRPr="00905A37" w:rsidRDefault="00161730" w:rsidP="00161730">
            <w:pPr>
              <w:pStyle w:val="GlossEng2ptafter"/>
            </w:pPr>
            <w:r w:rsidRPr="00905A37">
              <w:t>give</w:t>
            </w:r>
          </w:p>
        </w:tc>
        <w:tc>
          <w:tcPr>
            <w:tcW w:w="918" w:type="dxa"/>
            <w:gridSpan w:val="2"/>
            <w:shd w:val="clear" w:color="auto" w:fill="auto"/>
          </w:tcPr>
          <w:p w14:paraId="32D6208B" w14:textId="77777777" w:rsidR="00161730" w:rsidRPr="00905A37" w:rsidRDefault="00161730" w:rsidP="00161730">
            <w:pPr>
              <w:pStyle w:val="GlossEng2ptafter"/>
            </w:pPr>
            <w:r w:rsidRPr="00905A37">
              <w:t>medicine</w:t>
            </w:r>
          </w:p>
        </w:tc>
        <w:tc>
          <w:tcPr>
            <w:tcW w:w="484" w:type="dxa"/>
            <w:gridSpan w:val="2"/>
            <w:shd w:val="clear" w:color="auto" w:fill="auto"/>
          </w:tcPr>
          <w:p w14:paraId="5BAB55E7" w14:textId="77777777" w:rsidR="00161730" w:rsidRPr="00905A37" w:rsidRDefault="00161730" w:rsidP="00161730">
            <w:pPr>
              <w:pStyle w:val="GlossEng2ptafter"/>
            </w:pPr>
            <w:r w:rsidRPr="00905A37">
              <w:t>but</w:t>
            </w:r>
          </w:p>
        </w:tc>
        <w:tc>
          <w:tcPr>
            <w:tcW w:w="489" w:type="dxa"/>
            <w:shd w:val="clear" w:color="auto" w:fill="auto"/>
          </w:tcPr>
          <w:p w14:paraId="570B5DDA" w14:textId="77777777" w:rsidR="00161730" w:rsidRPr="0099608C" w:rsidRDefault="00161730" w:rsidP="00161730">
            <w:pPr>
              <w:pStyle w:val="GlossEng2ptafter"/>
              <w:rPr>
                <w:rStyle w:val="ChSmallCaps"/>
              </w:rPr>
            </w:pPr>
            <w:r w:rsidRPr="0099608C">
              <w:rPr>
                <w:rStyle w:val="ChSmallCaps"/>
              </w:rPr>
              <w:t>2sg</w:t>
            </w:r>
          </w:p>
        </w:tc>
        <w:tc>
          <w:tcPr>
            <w:tcW w:w="768" w:type="dxa"/>
            <w:shd w:val="clear" w:color="auto" w:fill="auto"/>
          </w:tcPr>
          <w:p w14:paraId="6A1C535A" w14:textId="77777777" w:rsidR="00161730" w:rsidRPr="00905A37" w:rsidRDefault="00161730" w:rsidP="00161730">
            <w:pPr>
              <w:pStyle w:val="GlossEng2ptafter"/>
            </w:pPr>
            <w:r w:rsidRPr="00905A37">
              <w:t>have.to</w:t>
            </w:r>
          </w:p>
        </w:tc>
      </w:tr>
      <w:tr w:rsidR="00AC23C4" w:rsidRPr="005F3BBD" w14:paraId="205E7CD4" w14:textId="77777777" w:rsidTr="00AC23C4">
        <w:trPr>
          <w:gridAfter w:val="3"/>
          <w:wAfter w:w="1458" w:type="dxa"/>
        </w:trPr>
        <w:tc>
          <w:tcPr>
            <w:tcW w:w="709" w:type="dxa"/>
            <w:shd w:val="clear" w:color="auto" w:fill="auto"/>
          </w:tcPr>
          <w:p w14:paraId="06E8D52E" w14:textId="77777777" w:rsidR="00161730" w:rsidRPr="0073454B" w:rsidRDefault="00161730" w:rsidP="00161730">
            <w:pPr>
              <w:pStyle w:val="O0Nwnext"/>
            </w:pPr>
          </w:p>
        </w:tc>
        <w:tc>
          <w:tcPr>
            <w:tcW w:w="673" w:type="dxa"/>
            <w:shd w:val="clear" w:color="auto" w:fill="auto"/>
          </w:tcPr>
          <w:p w14:paraId="2D47082C" w14:textId="77777777" w:rsidR="00161730" w:rsidRPr="00905A37" w:rsidRDefault="00161730" w:rsidP="00161730">
            <w:pPr>
              <w:pStyle w:val="Text"/>
            </w:pPr>
            <w:r w:rsidRPr="00905A37">
              <w:t>priksa</w:t>
            </w:r>
          </w:p>
        </w:tc>
        <w:tc>
          <w:tcPr>
            <w:tcW w:w="640" w:type="dxa"/>
            <w:gridSpan w:val="2"/>
            <w:shd w:val="clear" w:color="auto" w:fill="auto"/>
          </w:tcPr>
          <w:p w14:paraId="19115E3F" w14:textId="77777777" w:rsidR="00161730" w:rsidRPr="00905A37" w:rsidRDefault="00161730" w:rsidP="00161730">
            <w:pPr>
              <w:pStyle w:val="Text"/>
            </w:pPr>
            <w:r w:rsidRPr="00905A37">
              <w:t>dara</w:t>
            </w:r>
            <w:r>
              <w:t>,</w:t>
            </w:r>
          </w:p>
        </w:tc>
        <w:tc>
          <w:tcPr>
            <w:tcW w:w="785" w:type="dxa"/>
            <w:gridSpan w:val="3"/>
            <w:shd w:val="clear" w:color="auto" w:fill="auto"/>
          </w:tcPr>
          <w:p w14:paraId="4A595DB2" w14:textId="77777777" w:rsidR="00161730" w:rsidRPr="0041352F" w:rsidRDefault="00161730" w:rsidP="00161730">
            <w:pPr>
              <w:pStyle w:val="Text"/>
              <w:rPr>
                <w:rStyle w:val="ChBlueBold"/>
              </w:rPr>
            </w:pPr>
            <w:r w:rsidRPr="0041352F">
              <w:rPr>
                <w:rStyle w:val="ChBlueBold"/>
              </w:rPr>
              <w:t>supaya</w:t>
            </w:r>
          </w:p>
        </w:tc>
        <w:tc>
          <w:tcPr>
            <w:tcW w:w="360" w:type="dxa"/>
            <w:shd w:val="clear" w:color="auto" w:fill="auto"/>
          </w:tcPr>
          <w:p w14:paraId="616C4217" w14:textId="77777777" w:rsidR="00161730" w:rsidRPr="00905A37" w:rsidRDefault="00161730" w:rsidP="00161730">
            <w:pPr>
              <w:pStyle w:val="Text"/>
            </w:pPr>
            <w:r>
              <w:t>Ø</w:t>
            </w:r>
          </w:p>
        </w:tc>
        <w:tc>
          <w:tcPr>
            <w:tcW w:w="768" w:type="dxa"/>
            <w:gridSpan w:val="3"/>
            <w:shd w:val="clear" w:color="auto" w:fill="auto"/>
          </w:tcPr>
          <w:p w14:paraId="113050B0" w14:textId="77777777" w:rsidR="00161730" w:rsidRPr="00905A37" w:rsidRDefault="00161730" w:rsidP="00161730">
            <w:pPr>
              <w:pStyle w:val="Text"/>
            </w:pPr>
            <w:r>
              <w:t>harus</w:t>
            </w:r>
          </w:p>
        </w:tc>
        <w:tc>
          <w:tcPr>
            <w:tcW w:w="1045" w:type="dxa"/>
            <w:gridSpan w:val="2"/>
            <w:shd w:val="clear" w:color="auto" w:fill="auto"/>
          </w:tcPr>
          <w:p w14:paraId="05942BBC" w14:textId="77777777" w:rsidR="00161730" w:rsidRPr="00905A37" w:rsidRDefault="00161730" w:rsidP="00161730">
            <w:pPr>
              <w:pStyle w:val="Text"/>
            </w:pPr>
            <w:r w:rsidRPr="00905A37">
              <w:t>cocok</w:t>
            </w:r>
          </w:p>
        </w:tc>
      </w:tr>
      <w:tr w:rsidR="00AC23C4" w:rsidRPr="00AC23C4" w14:paraId="17D63835" w14:textId="77777777" w:rsidTr="00AC23C4">
        <w:trPr>
          <w:gridAfter w:val="3"/>
          <w:wAfter w:w="1458" w:type="dxa"/>
        </w:trPr>
        <w:tc>
          <w:tcPr>
            <w:tcW w:w="709" w:type="dxa"/>
            <w:shd w:val="clear" w:color="auto" w:fill="auto"/>
          </w:tcPr>
          <w:p w14:paraId="63E786F6" w14:textId="77777777" w:rsidR="00161730" w:rsidRPr="0073454B" w:rsidRDefault="00161730" w:rsidP="00161730">
            <w:pPr>
              <w:pStyle w:val="GlossEng"/>
            </w:pPr>
          </w:p>
        </w:tc>
        <w:tc>
          <w:tcPr>
            <w:tcW w:w="673" w:type="dxa"/>
            <w:shd w:val="clear" w:color="auto" w:fill="auto"/>
          </w:tcPr>
          <w:p w14:paraId="4431832D" w14:textId="77777777" w:rsidR="00161730" w:rsidRPr="00905A37" w:rsidRDefault="00161730" w:rsidP="00161730">
            <w:pPr>
              <w:pStyle w:val="GlossEng"/>
            </w:pPr>
            <w:r w:rsidRPr="00905A37">
              <w:t>check</w:t>
            </w:r>
          </w:p>
        </w:tc>
        <w:tc>
          <w:tcPr>
            <w:tcW w:w="640" w:type="dxa"/>
            <w:gridSpan w:val="2"/>
            <w:shd w:val="clear" w:color="auto" w:fill="auto"/>
          </w:tcPr>
          <w:p w14:paraId="3A824032" w14:textId="77777777" w:rsidR="00161730" w:rsidRPr="00905A37" w:rsidRDefault="00161730" w:rsidP="00161730">
            <w:pPr>
              <w:pStyle w:val="GlossEng"/>
            </w:pPr>
            <w:r w:rsidRPr="00905A37">
              <w:t>blood</w:t>
            </w:r>
          </w:p>
        </w:tc>
        <w:tc>
          <w:tcPr>
            <w:tcW w:w="785" w:type="dxa"/>
            <w:gridSpan w:val="3"/>
            <w:shd w:val="clear" w:color="auto" w:fill="auto"/>
          </w:tcPr>
          <w:p w14:paraId="31E598C1" w14:textId="77777777" w:rsidR="00161730" w:rsidRPr="00905A37" w:rsidRDefault="00161730" w:rsidP="00161730">
            <w:pPr>
              <w:pStyle w:val="GlossEng"/>
            </w:pPr>
            <w:r w:rsidRPr="00905A37">
              <w:t>so.that</w:t>
            </w:r>
          </w:p>
        </w:tc>
        <w:tc>
          <w:tcPr>
            <w:tcW w:w="360" w:type="dxa"/>
            <w:shd w:val="clear" w:color="auto" w:fill="auto"/>
          </w:tcPr>
          <w:p w14:paraId="5021EEBE" w14:textId="77777777" w:rsidR="00161730" w:rsidRDefault="00161730" w:rsidP="00161730">
            <w:pPr>
              <w:pStyle w:val="GlossEng"/>
            </w:pPr>
          </w:p>
        </w:tc>
        <w:tc>
          <w:tcPr>
            <w:tcW w:w="768" w:type="dxa"/>
            <w:gridSpan w:val="3"/>
            <w:shd w:val="clear" w:color="auto" w:fill="auto"/>
          </w:tcPr>
          <w:p w14:paraId="40D0C591" w14:textId="77777777" w:rsidR="00161730" w:rsidRPr="00905A37" w:rsidRDefault="00161730" w:rsidP="00161730">
            <w:pPr>
              <w:pStyle w:val="GlossEng"/>
            </w:pPr>
            <w:r w:rsidRPr="00905A37">
              <w:t>have.to</w:t>
            </w:r>
          </w:p>
        </w:tc>
        <w:tc>
          <w:tcPr>
            <w:tcW w:w="1045" w:type="dxa"/>
            <w:gridSpan w:val="2"/>
            <w:shd w:val="clear" w:color="auto" w:fill="auto"/>
          </w:tcPr>
          <w:p w14:paraId="24381DA6" w14:textId="77777777" w:rsidR="00161730" w:rsidRPr="00905A37" w:rsidRDefault="00161730" w:rsidP="00161730">
            <w:pPr>
              <w:pStyle w:val="GlossEng"/>
            </w:pPr>
            <w:r>
              <w:t>be.</w:t>
            </w:r>
            <w:r w:rsidRPr="00905A37">
              <w:t>suitable</w:t>
            </w:r>
          </w:p>
        </w:tc>
      </w:tr>
    </w:tbl>
    <w:p w14:paraId="10370700" w14:textId="4296D3AB" w:rsidR="00161730" w:rsidRPr="00233F27" w:rsidRDefault="00B7093A" w:rsidP="00161730">
      <w:pPr>
        <w:pStyle w:val="FreeTranslEng"/>
      </w:pPr>
      <w:r>
        <w:t>‘</w:t>
      </w:r>
      <w:r w:rsidR="00161730">
        <w:t xml:space="preserve">that lady, she wants to give (you) medicine, but you have to (get your) blood checked </w:t>
      </w:r>
      <w:r w:rsidR="00161730" w:rsidRPr="00BD17CB">
        <w:rPr>
          <w:rStyle w:val="ChBlueBold"/>
        </w:rPr>
        <w:t>so that</w:t>
      </w:r>
      <w:r w:rsidR="00161730">
        <w:t xml:space="preserve"> (the medicine) fits</w:t>
      </w:r>
      <w:r>
        <w:t>’</w:t>
      </w:r>
      <w:r w:rsidR="00161730">
        <w:t xml:space="preserve"> </w:t>
      </w:r>
      <w:r w:rsidR="00161730" w:rsidRPr="0073454B">
        <w:rPr>
          <w:rStyle w:val="ExampleSource"/>
        </w:rPr>
        <w:t>[080917-007-CvHt.0003]</w:t>
      </w:r>
    </w:p>
    <w:p w14:paraId="2A1431E4" w14:textId="4FB4CAEC" w:rsidR="00161730" w:rsidRDefault="00161730" w:rsidP="00CD3295">
      <w:pPr>
        <w:pStyle w:val="Body0005after"/>
      </w:pPr>
      <w:r>
        <w:t xml:space="preserve">In Papuan Malay, elision of core arguments is not limited to clauses marked with conjunctions. It is a generalized phenomenon, as demonstrated with the reported direct speech in </w:t>
      </w:r>
      <w:r>
        <w:fldChar w:fldCharType="begin"/>
      </w:r>
      <w:r>
        <w:instrText xml:space="preserve"> REF _Ref356573999 \h </w:instrText>
      </w:r>
      <w:r>
        <w:fldChar w:fldCharType="separate"/>
      </w:r>
      <w:r w:rsidR="00154D81" w:rsidRPr="00856563">
        <w:t>(</w:t>
      </w:r>
      <w:r w:rsidR="00154D81">
        <w:rPr>
          <w:noProof/>
        </w:rPr>
        <w:t>3</w:t>
      </w:r>
      <w:r w:rsidR="00154D81" w:rsidRPr="00856563">
        <w:t>)</w:t>
      </w:r>
      <w:r>
        <w:fldChar w:fldCharType="end"/>
      </w:r>
      <w:r w:rsidR="00946BC5">
        <w:t xml:space="preserve"> (see also </w:t>
      </w:r>
      <w:r w:rsidR="00946BC5" w:rsidRPr="000320EB">
        <w:t>§</w:t>
      </w:r>
      <w:r w:rsidR="00946BC5" w:rsidRPr="000320EB">
        <w:fldChar w:fldCharType="begin"/>
      </w:r>
      <w:r w:rsidR="00946BC5" w:rsidRPr="000320EB">
        <w:instrText xml:space="preserve"> REF _Ref367459475 \w \h </w:instrText>
      </w:r>
      <w:r w:rsidR="00946BC5">
        <w:instrText xml:space="preserve"> \* MERGEFORMAT </w:instrText>
      </w:r>
      <w:r w:rsidR="00946BC5" w:rsidRPr="000320EB">
        <w:fldChar w:fldCharType="separate"/>
      </w:r>
      <w:r w:rsidR="00154D81">
        <w:rPr>
          <w:cs/>
        </w:rPr>
        <w:t>‎</w:t>
      </w:r>
      <w:r w:rsidR="00154D81">
        <w:t>11.1</w:t>
      </w:r>
      <w:r w:rsidR="00946BC5" w:rsidRPr="000320EB">
        <w:fldChar w:fldCharType="end"/>
      </w:r>
      <w:r w:rsidR="00946BC5">
        <w:t>)</w:t>
      </w:r>
      <w:r>
        <w:t xml:space="preserve">. The original utterance is given in </w:t>
      </w:r>
      <w:r>
        <w:fldChar w:fldCharType="begin"/>
      </w:r>
      <w:r>
        <w:instrText xml:space="preserve"> REF _Ref356583696 \h </w:instrText>
      </w:r>
      <w:r>
        <w:fldChar w:fldCharType="separate"/>
      </w:r>
      <w:r w:rsidR="00154D81" w:rsidRPr="00856563">
        <w:t>(</w:t>
      </w:r>
      <w:r w:rsidR="00154D81">
        <w:rPr>
          <w:noProof/>
        </w:rPr>
        <w:t>3</w:t>
      </w:r>
      <w:r>
        <w:fldChar w:fldCharType="end"/>
      </w:r>
      <w:r>
        <w:fldChar w:fldCharType="begin"/>
      </w:r>
      <w:r>
        <w:instrText xml:space="preserve"> REF _Ref356583714 \n \h </w:instrText>
      </w:r>
      <w:r>
        <w:fldChar w:fldCharType="separate"/>
      </w:r>
      <w:r w:rsidR="00154D81">
        <w:rPr>
          <w:cs/>
        </w:rPr>
        <w:t>‎</w:t>
      </w:r>
      <w:r w:rsidR="00154D81">
        <w:t>a</w:t>
      </w:r>
      <w:r>
        <w:fldChar w:fldCharType="end"/>
      </w:r>
      <w:r>
        <w:t xml:space="preserve">), while in </w:t>
      </w:r>
      <w:r>
        <w:fldChar w:fldCharType="begin"/>
      </w:r>
      <w:r>
        <w:instrText xml:space="preserve"> REF _Ref356583696 \h </w:instrText>
      </w:r>
      <w:r>
        <w:fldChar w:fldCharType="separate"/>
      </w:r>
      <w:r w:rsidR="00154D81" w:rsidRPr="00856563">
        <w:t>(</w:t>
      </w:r>
      <w:r w:rsidR="00154D81">
        <w:rPr>
          <w:noProof/>
        </w:rPr>
        <w:t>3</w:t>
      </w:r>
      <w:r>
        <w:fldChar w:fldCharType="end"/>
      </w:r>
      <w:r>
        <w:fldChar w:fldCharType="begin"/>
      </w:r>
      <w:r>
        <w:instrText xml:space="preserve"> REF _Ref356583715 \n \h </w:instrText>
      </w:r>
      <w:r>
        <w:fldChar w:fldCharType="separate"/>
      </w:r>
      <w:r w:rsidR="00154D81">
        <w:rPr>
          <w:cs/>
        </w:rPr>
        <w:t>‎</w:t>
      </w:r>
      <w:r w:rsidR="00154D81">
        <w:t>b</w:t>
      </w:r>
      <w:r>
        <w:fldChar w:fldCharType="end"/>
      </w:r>
      <w:r>
        <w:t xml:space="preserve">) the elided constituents are given in brackets, such as purposive </w:t>
      </w:r>
      <w:r w:rsidRPr="005A0858">
        <w:rPr>
          <w:rStyle w:val="ChItalBold"/>
        </w:rPr>
        <w:t>supaya</w:t>
      </w:r>
      <w:r>
        <w:t xml:space="preserve"> </w:t>
      </w:r>
      <w:r w:rsidR="00B7093A">
        <w:t>‘</w:t>
      </w:r>
      <w:r>
        <w:t>so that</w:t>
      </w:r>
      <w:r w:rsidR="00B7093A">
        <w:t>’</w:t>
      </w:r>
      <w:r>
        <w:rPr>
          <w:rStyle w:val="FootnoteReference"/>
        </w:rPr>
        <w:footnoteReference w:id="245"/>
      </w:r>
      <w:r>
        <w:t xml:space="preserve"> or the subject of the purpose clause, </w:t>
      </w:r>
      <w:r w:rsidRPr="005A0858">
        <w:rPr>
          <w:rStyle w:val="ChItalBold"/>
        </w:rPr>
        <w:t>kaki</w:t>
      </w:r>
      <w:r>
        <w:t xml:space="preserve"> </w:t>
      </w:r>
      <w:r w:rsidR="00B7093A">
        <w:t>‘</w:t>
      </w:r>
      <w:r>
        <w:t>foot, leg</w:t>
      </w:r>
      <w:r w:rsidR="00B7093A">
        <w:t>’</w:t>
      </w:r>
      <w:r>
        <w:t>.</w:t>
      </w:r>
    </w:p>
    <w:p w14:paraId="63CAB5B8" w14:textId="77777777" w:rsidR="00161730" w:rsidRDefault="00161730" w:rsidP="00161730">
      <w:pPr>
        <w:pStyle w:val="ExampleTitle"/>
      </w:pPr>
      <w:r>
        <w:t>Elision as a generalized phenomenon</w:t>
      </w:r>
    </w:p>
    <w:tbl>
      <w:tblPr>
        <w:tblW w:w="6613" w:type="dxa"/>
        <w:tblCellMar>
          <w:left w:w="42" w:type="dxa"/>
          <w:right w:w="42" w:type="dxa"/>
        </w:tblCellMar>
        <w:tblLook w:val="01E0" w:firstRow="1" w:lastRow="1" w:firstColumn="1" w:lastColumn="1" w:noHBand="0" w:noVBand="0"/>
      </w:tblPr>
      <w:tblGrid>
        <w:gridCol w:w="709"/>
        <w:gridCol w:w="425"/>
        <w:gridCol w:w="284"/>
        <w:gridCol w:w="338"/>
        <w:gridCol w:w="151"/>
        <w:gridCol w:w="240"/>
        <w:gridCol w:w="289"/>
        <w:gridCol w:w="93"/>
        <w:gridCol w:w="536"/>
        <w:gridCol w:w="509"/>
        <w:gridCol w:w="496"/>
        <w:gridCol w:w="33"/>
        <w:gridCol w:w="701"/>
        <w:gridCol w:w="217"/>
        <w:gridCol w:w="312"/>
        <w:gridCol w:w="350"/>
        <w:gridCol w:w="268"/>
        <w:gridCol w:w="44"/>
        <w:gridCol w:w="317"/>
        <w:gridCol w:w="301"/>
      </w:tblGrid>
      <w:tr w:rsidR="00AC23C4" w:rsidRPr="005F3BBD" w14:paraId="6AFC4FFE" w14:textId="77777777" w:rsidTr="00AC23C4">
        <w:trPr>
          <w:gridAfter w:val="3"/>
          <w:wAfter w:w="662" w:type="dxa"/>
        </w:trPr>
        <w:tc>
          <w:tcPr>
            <w:tcW w:w="709" w:type="dxa"/>
            <w:shd w:val="clear" w:color="auto" w:fill="auto"/>
          </w:tcPr>
          <w:p w14:paraId="72AA2F07" w14:textId="77777777" w:rsidR="00161730" w:rsidRPr="00150DE6" w:rsidRDefault="00161730" w:rsidP="00161730">
            <w:pPr>
              <w:pStyle w:val="O0Nwnext"/>
            </w:pPr>
            <w:bookmarkStart w:id="5096" w:name="_Ref356583696"/>
            <w:bookmarkStart w:id="5097" w:name="_Ref356573999"/>
            <w:r w:rsidRPr="00856563">
              <w:t>(</w:t>
            </w:r>
            <w:fldSimple w:instr=" SEQ ( \* ARABIC \s 1 ">
              <w:r w:rsidR="00154D81">
                <w:rPr>
                  <w:noProof/>
                </w:rPr>
                <w:t>3</w:t>
              </w:r>
            </w:fldSimple>
            <w:bookmarkEnd w:id="5096"/>
            <w:r w:rsidRPr="00856563">
              <w:t>)</w:t>
            </w:r>
            <w:bookmarkEnd w:id="5097"/>
          </w:p>
        </w:tc>
        <w:bookmarkStart w:id="5098" w:name="_Ref356583714"/>
        <w:bookmarkEnd w:id="5098"/>
        <w:tc>
          <w:tcPr>
            <w:tcW w:w="425" w:type="dxa"/>
            <w:shd w:val="clear" w:color="auto" w:fill="auto"/>
          </w:tcPr>
          <w:p w14:paraId="05DB21EC" w14:textId="77777777" w:rsidR="00161730" w:rsidRPr="00090D2C" w:rsidRDefault="00161730" w:rsidP="00161730">
            <w:pPr>
              <w:pStyle w:val="Text"/>
            </w:pPr>
            <w:r w:rsidRPr="00856563">
              <w:fldChar w:fldCharType="begin"/>
            </w:r>
            <w:r w:rsidRPr="00856563">
              <w:instrText xml:space="preserve"> LISTNUM  NumberDefault \l 8 \s 1 </w:instrText>
            </w:r>
            <w:r w:rsidRPr="00856563">
              <w:fldChar w:fldCharType="end">
                <w:numberingChange w:id="5099" w:author="Angela Kluge" w:date="2014-02-08T11:40:00Z" w:original="a."/>
              </w:fldChar>
            </w:r>
          </w:p>
        </w:tc>
        <w:tc>
          <w:tcPr>
            <w:tcW w:w="284" w:type="dxa"/>
            <w:shd w:val="clear" w:color="auto" w:fill="auto"/>
          </w:tcPr>
          <w:p w14:paraId="42B1104F" w14:textId="77777777" w:rsidR="00161730" w:rsidRPr="00905A37" w:rsidRDefault="00161730" w:rsidP="00161730">
            <w:pPr>
              <w:pStyle w:val="Text"/>
            </w:pPr>
            <w:r>
              <w:t>…</w:t>
            </w:r>
          </w:p>
        </w:tc>
        <w:tc>
          <w:tcPr>
            <w:tcW w:w="729" w:type="dxa"/>
            <w:gridSpan w:val="3"/>
            <w:shd w:val="clear" w:color="auto" w:fill="auto"/>
          </w:tcPr>
          <w:p w14:paraId="1DCB7BAC" w14:textId="77777777" w:rsidR="00161730" w:rsidRPr="00905A37" w:rsidRDefault="00161730" w:rsidP="00161730">
            <w:pPr>
              <w:pStyle w:val="Text"/>
            </w:pPr>
            <w:r w:rsidRPr="00905A37">
              <w:t>malam</w:t>
            </w:r>
          </w:p>
        </w:tc>
        <w:tc>
          <w:tcPr>
            <w:tcW w:w="1923" w:type="dxa"/>
            <w:gridSpan w:val="5"/>
            <w:shd w:val="clear" w:color="auto" w:fill="auto"/>
          </w:tcPr>
          <w:p w14:paraId="22542837" w14:textId="77777777" w:rsidR="00161730" w:rsidRPr="00905A37" w:rsidRDefault="00161730" w:rsidP="00161730">
            <w:pPr>
              <w:pStyle w:val="Text"/>
            </w:pPr>
            <w:r w:rsidRPr="00905A37">
              <w:t>Kapolsek</w:t>
            </w:r>
          </w:p>
        </w:tc>
        <w:tc>
          <w:tcPr>
            <w:tcW w:w="734" w:type="dxa"/>
            <w:gridSpan w:val="2"/>
            <w:shd w:val="clear" w:color="auto" w:fill="auto"/>
          </w:tcPr>
          <w:p w14:paraId="11977856" w14:textId="77777777" w:rsidR="00161730" w:rsidRPr="00905A37" w:rsidRDefault="00161730" w:rsidP="00161730">
            <w:pPr>
              <w:pStyle w:val="Text"/>
            </w:pPr>
            <w:r w:rsidRPr="00905A37">
              <w:t>bilang</w:t>
            </w:r>
            <w:r>
              <w:t>,</w:t>
            </w:r>
          </w:p>
        </w:tc>
        <w:tc>
          <w:tcPr>
            <w:tcW w:w="529" w:type="dxa"/>
            <w:gridSpan w:val="2"/>
            <w:shd w:val="clear" w:color="auto" w:fill="auto"/>
          </w:tcPr>
          <w:p w14:paraId="7AF0311D" w14:textId="77777777" w:rsidR="00161730" w:rsidRPr="00905A37" w:rsidRDefault="00161730" w:rsidP="00161730">
            <w:pPr>
              <w:pStyle w:val="Text"/>
            </w:pPr>
            <w:r w:rsidRPr="00905A37">
              <w:t>kalo</w:t>
            </w:r>
          </w:p>
        </w:tc>
        <w:tc>
          <w:tcPr>
            <w:tcW w:w="618" w:type="dxa"/>
            <w:gridSpan w:val="2"/>
            <w:shd w:val="clear" w:color="auto" w:fill="auto"/>
          </w:tcPr>
          <w:p w14:paraId="6B991660" w14:textId="77777777" w:rsidR="00161730" w:rsidRPr="00905A37" w:rsidRDefault="00161730" w:rsidP="00161730">
            <w:pPr>
              <w:pStyle w:val="Text"/>
            </w:pPr>
            <w:r w:rsidRPr="00905A37">
              <w:t>dapat</w:t>
            </w:r>
          </w:p>
        </w:tc>
      </w:tr>
      <w:tr w:rsidR="00AC23C4" w:rsidRPr="00AC23C4" w14:paraId="2298D1ED" w14:textId="77777777" w:rsidTr="00AC23C4">
        <w:trPr>
          <w:gridAfter w:val="3"/>
          <w:wAfter w:w="662" w:type="dxa"/>
        </w:trPr>
        <w:tc>
          <w:tcPr>
            <w:tcW w:w="709" w:type="dxa"/>
            <w:shd w:val="clear" w:color="auto" w:fill="auto"/>
          </w:tcPr>
          <w:p w14:paraId="6C95AB7F" w14:textId="77777777" w:rsidR="00161730" w:rsidRPr="00905A37" w:rsidRDefault="00161730" w:rsidP="00161730">
            <w:pPr>
              <w:pStyle w:val="GlossEng2ptafter"/>
            </w:pPr>
          </w:p>
        </w:tc>
        <w:tc>
          <w:tcPr>
            <w:tcW w:w="425" w:type="dxa"/>
            <w:shd w:val="clear" w:color="auto" w:fill="auto"/>
          </w:tcPr>
          <w:p w14:paraId="44E11A74" w14:textId="77777777" w:rsidR="00161730" w:rsidRPr="00905A37" w:rsidRDefault="00161730" w:rsidP="00161730">
            <w:pPr>
              <w:pStyle w:val="GlossEng2ptafter"/>
            </w:pPr>
          </w:p>
        </w:tc>
        <w:tc>
          <w:tcPr>
            <w:tcW w:w="284" w:type="dxa"/>
            <w:shd w:val="clear" w:color="auto" w:fill="auto"/>
          </w:tcPr>
          <w:p w14:paraId="0AC09C9A" w14:textId="77777777" w:rsidR="00161730" w:rsidRPr="00905A37" w:rsidRDefault="00161730" w:rsidP="00161730">
            <w:pPr>
              <w:pStyle w:val="GlossEng2ptafter"/>
            </w:pPr>
          </w:p>
        </w:tc>
        <w:tc>
          <w:tcPr>
            <w:tcW w:w="729" w:type="dxa"/>
            <w:gridSpan w:val="3"/>
            <w:shd w:val="clear" w:color="auto" w:fill="auto"/>
          </w:tcPr>
          <w:p w14:paraId="1A4465DD" w14:textId="77777777" w:rsidR="00161730" w:rsidRPr="00905A37" w:rsidRDefault="00161730" w:rsidP="00161730">
            <w:pPr>
              <w:pStyle w:val="GlossEng2ptafter"/>
            </w:pPr>
            <w:r w:rsidRPr="00905A37">
              <w:t>night</w:t>
            </w:r>
          </w:p>
        </w:tc>
        <w:tc>
          <w:tcPr>
            <w:tcW w:w="1923" w:type="dxa"/>
            <w:gridSpan w:val="5"/>
            <w:shd w:val="clear" w:color="auto" w:fill="auto"/>
          </w:tcPr>
          <w:p w14:paraId="4D047F50" w14:textId="77777777" w:rsidR="00161730" w:rsidRPr="00905A37" w:rsidRDefault="00161730" w:rsidP="00161730">
            <w:pPr>
              <w:pStyle w:val="GlossEng2ptafter"/>
            </w:pPr>
            <w:r w:rsidRPr="00905A37">
              <w:t>head.of.district.police</w:t>
            </w:r>
          </w:p>
        </w:tc>
        <w:tc>
          <w:tcPr>
            <w:tcW w:w="734" w:type="dxa"/>
            <w:gridSpan w:val="2"/>
            <w:shd w:val="clear" w:color="auto" w:fill="auto"/>
          </w:tcPr>
          <w:p w14:paraId="40950A76" w14:textId="77777777" w:rsidR="00161730" w:rsidRPr="00905A37" w:rsidRDefault="00161730" w:rsidP="00161730">
            <w:pPr>
              <w:pStyle w:val="GlossEng2ptafter"/>
            </w:pPr>
            <w:r w:rsidRPr="00905A37">
              <w:t>say</w:t>
            </w:r>
          </w:p>
        </w:tc>
        <w:tc>
          <w:tcPr>
            <w:tcW w:w="529" w:type="dxa"/>
            <w:gridSpan w:val="2"/>
            <w:shd w:val="clear" w:color="auto" w:fill="auto"/>
          </w:tcPr>
          <w:p w14:paraId="30BF2803" w14:textId="77777777" w:rsidR="00161730" w:rsidRPr="00905A37" w:rsidRDefault="00161730" w:rsidP="00161730">
            <w:pPr>
              <w:pStyle w:val="GlossEng2ptafter"/>
            </w:pPr>
            <w:r w:rsidRPr="00905A37">
              <w:t>if</w:t>
            </w:r>
          </w:p>
        </w:tc>
        <w:tc>
          <w:tcPr>
            <w:tcW w:w="618" w:type="dxa"/>
            <w:gridSpan w:val="2"/>
            <w:shd w:val="clear" w:color="auto" w:fill="auto"/>
          </w:tcPr>
          <w:p w14:paraId="306EB815" w14:textId="77777777" w:rsidR="00161730" w:rsidRPr="00905A37" w:rsidRDefault="00161730" w:rsidP="00161730">
            <w:pPr>
              <w:pStyle w:val="GlossEng2ptafter"/>
            </w:pPr>
            <w:r w:rsidRPr="00905A37">
              <w:t>get</w:t>
            </w:r>
          </w:p>
        </w:tc>
      </w:tr>
      <w:tr w:rsidR="00AC23C4" w:rsidRPr="00905A37" w14:paraId="392A0789" w14:textId="77777777" w:rsidTr="00AC23C4">
        <w:trPr>
          <w:gridAfter w:val="11"/>
          <w:wAfter w:w="3548" w:type="dxa"/>
        </w:trPr>
        <w:tc>
          <w:tcPr>
            <w:tcW w:w="709" w:type="dxa"/>
            <w:shd w:val="clear" w:color="auto" w:fill="auto"/>
          </w:tcPr>
          <w:p w14:paraId="5BBA31D6" w14:textId="77777777" w:rsidR="00161730" w:rsidRPr="00DF34B4" w:rsidRDefault="00161730" w:rsidP="00161730">
            <w:pPr>
              <w:pStyle w:val="O0Nwnext"/>
            </w:pPr>
          </w:p>
        </w:tc>
        <w:tc>
          <w:tcPr>
            <w:tcW w:w="425" w:type="dxa"/>
            <w:shd w:val="clear" w:color="auto" w:fill="auto"/>
          </w:tcPr>
          <w:p w14:paraId="1116B630" w14:textId="77777777" w:rsidR="00161730" w:rsidRPr="00905A37" w:rsidRDefault="00161730" w:rsidP="00161730">
            <w:pPr>
              <w:pStyle w:val="Text"/>
            </w:pPr>
          </w:p>
        </w:tc>
        <w:tc>
          <w:tcPr>
            <w:tcW w:w="773" w:type="dxa"/>
            <w:gridSpan w:val="3"/>
            <w:shd w:val="clear" w:color="auto" w:fill="auto"/>
          </w:tcPr>
          <w:p w14:paraId="2F5801F1" w14:textId="77777777" w:rsidR="00161730" w:rsidRPr="00905A37" w:rsidRDefault="00161730" w:rsidP="00161730">
            <w:pPr>
              <w:pStyle w:val="Text"/>
            </w:pPr>
            <w:r w:rsidRPr="00905A37">
              <w:t>tembak</w:t>
            </w:r>
          </w:p>
        </w:tc>
        <w:tc>
          <w:tcPr>
            <w:tcW w:w="529" w:type="dxa"/>
            <w:gridSpan w:val="2"/>
            <w:shd w:val="clear" w:color="auto" w:fill="auto"/>
          </w:tcPr>
          <w:p w14:paraId="5E4F3E5C" w14:textId="77777777" w:rsidR="00161730" w:rsidRPr="00905A37" w:rsidRDefault="00161730" w:rsidP="00161730">
            <w:pPr>
              <w:pStyle w:val="Text"/>
            </w:pPr>
            <w:r w:rsidRPr="00905A37">
              <w:t>kaki</w:t>
            </w:r>
          </w:p>
        </w:tc>
        <w:tc>
          <w:tcPr>
            <w:tcW w:w="629" w:type="dxa"/>
            <w:gridSpan w:val="2"/>
            <w:shd w:val="clear" w:color="auto" w:fill="auto"/>
          </w:tcPr>
          <w:p w14:paraId="21183806" w14:textId="77777777" w:rsidR="00161730" w:rsidRPr="00905A37" w:rsidRDefault="00161730" w:rsidP="00161730">
            <w:pPr>
              <w:pStyle w:val="Text"/>
            </w:pPr>
            <w:r w:rsidRPr="00905A37">
              <w:t>pata</w:t>
            </w:r>
          </w:p>
        </w:tc>
      </w:tr>
      <w:tr w:rsidR="00AC23C4" w:rsidRPr="00905A37" w14:paraId="25374EC1" w14:textId="77777777" w:rsidTr="00AC23C4">
        <w:trPr>
          <w:gridAfter w:val="11"/>
          <w:wAfter w:w="3548" w:type="dxa"/>
        </w:trPr>
        <w:tc>
          <w:tcPr>
            <w:tcW w:w="709" w:type="dxa"/>
            <w:shd w:val="clear" w:color="auto" w:fill="auto"/>
          </w:tcPr>
          <w:p w14:paraId="1C6FE5F1" w14:textId="77777777" w:rsidR="00161730" w:rsidRPr="00DF34B4" w:rsidRDefault="00161730" w:rsidP="00161730">
            <w:pPr>
              <w:pStyle w:val="GlossEng"/>
            </w:pPr>
          </w:p>
        </w:tc>
        <w:tc>
          <w:tcPr>
            <w:tcW w:w="425" w:type="dxa"/>
            <w:shd w:val="clear" w:color="auto" w:fill="auto"/>
          </w:tcPr>
          <w:p w14:paraId="0BD519DB" w14:textId="77777777" w:rsidR="00161730" w:rsidRPr="00905A37" w:rsidRDefault="00161730" w:rsidP="00161730">
            <w:pPr>
              <w:pStyle w:val="GlossEng"/>
            </w:pPr>
          </w:p>
        </w:tc>
        <w:tc>
          <w:tcPr>
            <w:tcW w:w="773" w:type="dxa"/>
            <w:gridSpan w:val="3"/>
            <w:shd w:val="clear" w:color="auto" w:fill="auto"/>
          </w:tcPr>
          <w:p w14:paraId="094DAF18" w14:textId="77777777" w:rsidR="00161730" w:rsidRPr="00905A37" w:rsidRDefault="00161730" w:rsidP="00161730">
            <w:pPr>
              <w:pStyle w:val="GlossEng"/>
            </w:pPr>
            <w:r w:rsidRPr="00905A37">
              <w:t>shoot</w:t>
            </w:r>
          </w:p>
        </w:tc>
        <w:tc>
          <w:tcPr>
            <w:tcW w:w="529" w:type="dxa"/>
            <w:gridSpan w:val="2"/>
            <w:shd w:val="clear" w:color="auto" w:fill="auto"/>
          </w:tcPr>
          <w:p w14:paraId="0442D89B" w14:textId="77777777" w:rsidR="00161730" w:rsidRPr="00905A37" w:rsidRDefault="00161730" w:rsidP="00161730">
            <w:pPr>
              <w:pStyle w:val="GlossEng"/>
            </w:pPr>
            <w:r w:rsidRPr="00905A37">
              <w:t>foot</w:t>
            </w:r>
          </w:p>
        </w:tc>
        <w:tc>
          <w:tcPr>
            <w:tcW w:w="629" w:type="dxa"/>
            <w:gridSpan w:val="2"/>
            <w:shd w:val="clear" w:color="auto" w:fill="auto"/>
          </w:tcPr>
          <w:p w14:paraId="137C5E38" w14:textId="77777777" w:rsidR="00161730" w:rsidRPr="00905A37" w:rsidRDefault="00161730" w:rsidP="00161730">
            <w:pPr>
              <w:pStyle w:val="GlossEng"/>
            </w:pPr>
            <w:r>
              <w:t>break</w:t>
            </w:r>
          </w:p>
        </w:tc>
      </w:tr>
      <w:tr w:rsidR="00AC23C4" w:rsidRPr="00F574C7" w14:paraId="4EE13488" w14:textId="77777777" w:rsidTr="00AC23C4">
        <w:trPr>
          <w:gridAfter w:val="11"/>
          <w:wAfter w:w="3548" w:type="dxa"/>
        </w:trPr>
        <w:tc>
          <w:tcPr>
            <w:tcW w:w="709" w:type="dxa"/>
            <w:shd w:val="clear" w:color="auto" w:fill="auto"/>
          </w:tcPr>
          <w:p w14:paraId="55D515BB" w14:textId="77777777" w:rsidR="00F574C7" w:rsidRPr="00F574C7" w:rsidRDefault="00F574C7" w:rsidP="00F574C7"/>
        </w:tc>
        <w:tc>
          <w:tcPr>
            <w:tcW w:w="425" w:type="dxa"/>
            <w:shd w:val="clear" w:color="auto" w:fill="auto"/>
          </w:tcPr>
          <w:p w14:paraId="6AAF9C0B" w14:textId="77777777" w:rsidR="00F574C7" w:rsidRPr="00F574C7" w:rsidRDefault="00F574C7" w:rsidP="00F574C7"/>
        </w:tc>
        <w:tc>
          <w:tcPr>
            <w:tcW w:w="773" w:type="dxa"/>
            <w:gridSpan w:val="3"/>
            <w:shd w:val="clear" w:color="auto" w:fill="auto"/>
          </w:tcPr>
          <w:p w14:paraId="6E024E86" w14:textId="77777777" w:rsidR="00F574C7" w:rsidRPr="00F574C7" w:rsidRDefault="00F574C7" w:rsidP="00F574C7"/>
        </w:tc>
        <w:tc>
          <w:tcPr>
            <w:tcW w:w="529" w:type="dxa"/>
            <w:gridSpan w:val="2"/>
            <w:shd w:val="clear" w:color="auto" w:fill="auto"/>
          </w:tcPr>
          <w:p w14:paraId="698B6689" w14:textId="77777777" w:rsidR="00F574C7" w:rsidRPr="00F574C7" w:rsidRDefault="00F574C7" w:rsidP="00F574C7"/>
        </w:tc>
        <w:tc>
          <w:tcPr>
            <w:tcW w:w="629" w:type="dxa"/>
            <w:gridSpan w:val="2"/>
            <w:shd w:val="clear" w:color="auto" w:fill="auto"/>
          </w:tcPr>
          <w:p w14:paraId="23E9795A" w14:textId="77777777" w:rsidR="00F574C7" w:rsidRPr="00F574C7" w:rsidRDefault="00F574C7" w:rsidP="00F574C7"/>
        </w:tc>
      </w:tr>
      <w:tr w:rsidR="00AC23C4" w:rsidRPr="005F3BBD" w14:paraId="57829424" w14:textId="77777777" w:rsidTr="00AC23C4">
        <w:tc>
          <w:tcPr>
            <w:tcW w:w="709" w:type="dxa"/>
            <w:shd w:val="clear" w:color="auto" w:fill="auto"/>
          </w:tcPr>
          <w:p w14:paraId="30A92025" w14:textId="77777777" w:rsidR="00F574C7" w:rsidRPr="00150DE6" w:rsidRDefault="00F574C7" w:rsidP="00F574C7"/>
        </w:tc>
        <w:tc>
          <w:tcPr>
            <w:tcW w:w="425" w:type="dxa"/>
            <w:shd w:val="clear" w:color="auto" w:fill="auto"/>
          </w:tcPr>
          <w:p w14:paraId="63430401" w14:textId="77777777" w:rsidR="00161730" w:rsidRPr="001C278C" w:rsidRDefault="00161730" w:rsidP="00161730">
            <w:pPr>
              <w:pStyle w:val="Text"/>
            </w:pPr>
            <w:r w:rsidRPr="00856563">
              <w:fldChar w:fldCharType="begin"/>
            </w:r>
            <w:r w:rsidRPr="00856563">
              <w:instrText xml:space="preserve"> LISTNUM  NumberDefault \l 8 </w:instrText>
            </w:r>
            <w:r w:rsidRPr="00856563">
              <w:fldChar w:fldCharType="end">
                <w:numberingChange w:id="5100" w:author="Angela Kluge" w:date="2014-02-08T11:40:00Z" w:original="b."/>
              </w:fldChar>
            </w:r>
          </w:p>
        </w:tc>
        <w:tc>
          <w:tcPr>
            <w:tcW w:w="284" w:type="dxa"/>
            <w:shd w:val="clear" w:color="auto" w:fill="auto"/>
          </w:tcPr>
          <w:p w14:paraId="1CFD8F07" w14:textId="77777777" w:rsidR="00161730" w:rsidRPr="00905A37" w:rsidRDefault="00161730" w:rsidP="00161730">
            <w:pPr>
              <w:pStyle w:val="Text"/>
            </w:pPr>
            <w:r>
              <w:t>…</w:t>
            </w:r>
          </w:p>
        </w:tc>
        <w:tc>
          <w:tcPr>
            <w:tcW w:w="729" w:type="dxa"/>
            <w:gridSpan w:val="3"/>
            <w:shd w:val="clear" w:color="auto" w:fill="auto"/>
          </w:tcPr>
          <w:p w14:paraId="4664D244" w14:textId="77777777" w:rsidR="00161730" w:rsidRPr="00905A37" w:rsidRDefault="00161730" w:rsidP="00161730">
            <w:pPr>
              <w:pStyle w:val="Text"/>
            </w:pPr>
            <w:r w:rsidRPr="00905A37">
              <w:t>malam</w:t>
            </w:r>
          </w:p>
        </w:tc>
        <w:tc>
          <w:tcPr>
            <w:tcW w:w="1923" w:type="dxa"/>
            <w:gridSpan w:val="5"/>
            <w:shd w:val="clear" w:color="auto" w:fill="auto"/>
          </w:tcPr>
          <w:p w14:paraId="24E34290" w14:textId="77777777" w:rsidR="00161730" w:rsidRPr="00905A37" w:rsidRDefault="00161730" w:rsidP="00161730">
            <w:pPr>
              <w:pStyle w:val="Text"/>
            </w:pPr>
            <w:r w:rsidRPr="00905A37">
              <w:t>Kapolsek</w:t>
            </w:r>
          </w:p>
        </w:tc>
        <w:tc>
          <w:tcPr>
            <w:tcW w:w="734" w:type="dxa"/>
            <w:gridSpan w:val="2"/>
            <w:shd w:val="clear" w:color="auto" w:fill="auto"/>
          </w:tcPr>
          <w:p w14:paraId="3D7D4935" w14:textId="77777777" w:rsidR="00161730" w:rsidRPr="00905A37" w:rsidRDefault="00161730" w:rsidP="00161730">
            <w:pPr>
              <w:pStyle w:val="Text"/>
            </w:pPr>
            <w:r w:rsidRPr="00905A37">
              <w:t>bilang</w:t>
            </w:r>
            <w:r>
              <w:t>,</w:t>
            </w:r>
          </w:p>
        </w:tc>
        <w:tc>
          <w:tcPr>
            <w:tcW w:w="529" w:type="dxa"/>
            <w:gridSpan w:val="2"/>
            <w:shd w:val="clear" w:color="auto" w:fill="auto"/>
          </w:tcPr>
          <w:p w14:paraId="0A6E4741" w14:textId="77777777" w:rsidR="00161730" w:rsidRPr="00905A37" w:rsidRDefault="00161730" w:rsidP="00161730">
            <w:pPr>
              <w:pStyle w:val="Text"/>
            </w:pPr>
            <w:r w:rsidRPr="00905A37">
              <w:t>kalo</w:t>
            </w:r>
          </w:p>
        </w:tc>
        <w:tc>
          <w:tcPr>
            <w:tcW w:w="662" w:type="dxa"/>
            <w:gridSpan w:val="3"/>
            <w:shd w:val="clear" w:color="auto" w:fill="auto"/>
          </w:tcPr>
          <w:p w14:paraId="43B049A7" w14:textId="77777777" w:rsidR="00161730" w:rsidRPr="00905A37" w:rsidRDefault="00161730" w:rsidP="00161730">
            <w:pPr>
              <w:pStyle w:val="Text"/>
            </w:pPr>
            <w:r>
              <w:t>[kam]</w:t>
            </w:r>
          </w:p>
        </w:tc>
        <w:tc>
          <w:tcPr>
            <w:tcW w:w="618" w:type="dxa"/>
            <w:gridSpan w:val="2"/>
            <w:shd w:val="clear" w:color="auto" w:fill="auto"/>
          </w:tcPr>
          <w:p w14:paraId="5D06589E" w14:textId="77777777" w:rsidR="00161730" w:rsidRPr="00905A37" w:rsidRDefault="00161730" w:rsidP="00161730">
            <w:pPr>
              <w:pStyle w:val="Text"/>
            </w:pPr>
            <w:r w:rsidRPr="00905A37">
              <w:t>dapat</w:t>
            </w:r>
          </w:p>
        </w:tc>
      </w:tr>
      <w:tr w:rsidR="00AC23C4" w:rsidRPr="00AC23C4" w14:paraId="00242251" w14:textId="77777777" w:rsidTr="00AC23C4">
        <w:tc>
          <w:tcPr>
            <w:tcW w:w="709" w:type="dxa"/>
            <w:shd w:val="clear" w:color="auto" w:fill="auto"/>
          </w:tcPr>
          <w:p w14:paraId="477A14C0" w14:textId="77777777" w:rsidR="00161730" w:rsidRPr="00905A37" w:rsidRDefault="00161730" w:rsidP="00161730">
            <w:pPr>
              <w:pStyle w:val="GlossEng2ptafter"/>
            </w:pPr>
          </w:p>
        </w:tc>
        <w:tc>
          <w:tcPr>
            <w:tcW w:w="425" w:type="dxa"/>
            <w:shd w:val="clear" w:color="auto" w:fill="auto"/>
          </w:tcPr>
          <w:p w14:paraId="317AE444" w14:textId="77777777" w:rsidR="00161730" w:rsidRPr="00905A37" w:rsidRDefault="00161730" w:rsidP="00161730">
            <w:pPr>
              <w:pStyle w:val="GlossEng2ptafter"/>
            </w:pPr>
          </w:p>
        </w:tc>
        <w:tc>
          <w:tcPr>
            <w:tcW w:w="284" w:type="dxa"/>
            <w:shd w:val="clear" w:color="auto" w:fill="auto"/>
          </w:tcPr>
          <w:p w14:paraId="5293C85D" w14:textId="77777777" w:rsidR="00161730" w:rsidRPr="00905A37" w:rsidRDefault="00161730" w:rsidP="00161730">
            <w:pPr>
              <w:pStyle w:val="GlossEng2ptafter"/>
            </w:pPr>
          </w:p>
        </w:tc>
        <w:tc>
          <w:tcPr>
            <w:tcW w:w="729" w:type="dxa"/>
            <w:gridSpan w:val="3"/>
            <w:shd w:val="clear" w:color="auto" w:fill="auto"/>
          </w:tcPr>
          <w:p w14:paraId="0A7A7274" w14:textId="77777777" w:rsidR="00161730" w:rsidRPr="00905A37" w:rsidRDefault="00161730" w:rsidP="00161730">
            <w:pPr>
              <w:pStyle w:val="GlossEng2ptafter"/>
            </w:pPr>
            <w:r w:rsidRPr="00905A37">
              <w:t>night</w:t>
            </w:r>
          </w:p>
        </w:tc>
        <w:tc>
          <w:tcPr>
            <w:tcW w:w="1923" w:type="dxa"/>
            <w:gridSpan w:val="5"/>
            <w:shd w:val="clear" w:color="auto" w:fill="auto"/>
          </w:tcPr>
          <w:p w14:paraId="16857761" w14:textId="77777777" w:rsidR="00161730" w:rsidRPr="00905A37" w:rsidRDefault="00161730" w:rsidP="00161730">
            <w:pPr>
              <w:pStyle w:val="GlossEng2ptafter"/>
            </w:pPr>
            <w:r w:rsidRPr="00905A37">
              <w:t>head.of.district.police</w:t>
            </w:r>
          </w:p>
        </w:tc>
        <w:tc>
          <w:tcPr>
            <w:tcW w:w="734" w:type="dxa"/>
            <w:gridSpan w:val="2"/>
            <w:shd w:val="clear" w:color="auto" w:fill="auto"/>
          </w:tcPr>
          <w:p w14:paraId="1941704C" w14:textId="77777777" w:rsidR="00161730" w:rsidRPr="00905A37" w:rsidRDefault="00161730" w:rsidP="00161730">
            <w:pPr>
              <w:pStyle w:val="GlossEng2ptafter"/>
            </w:pPr>
            <w:r w:rsidRPr="00905A37">
              <w:t>say</w:t>
            </w:r>
          </w:p>
        </w:tc>
        <w:tc>
          <w:tcPr>
            <w:tcW w:w="529" w:type="dxa"/>
            <w:gridSpan w:val="2"/>
            <w:shd w:val="clear" w:color="auto" w:fill="auto"/>
          </w:tcPr>
          <w:p w14:paraId="7E7DE5F4" w14:textId="77777777" w:rsidR="00161730" w:rsidRPr="00905A37" w:rsidRDefault="00161730" w:rsidP="00161730">
            <w:pPr>
              <w:pStyle w:val="GlossEng2ptafter"/>
            </w:pPr>
            <w:r w:rsidRPr="00905A37">
              <w:t>if</w:t>
            </w:r>
          </w:p>
        </w:tc>
        <w:tc>
          <w:tcPr>
            <w:tcW w:w="662" w:type="dxa"/>
            <w:gridSpan w:val="3"/>
            <w:shd w:val="clear" w:color="auto" w:fill="auto"/>
          </w:tcPr>
          <w:p w14:paraId="3EEBB362" w14:textId="77777777" w:rsidR="00161730" w:rsidRDefault="00161730" w:rsidP="00161730">
            <w:pPr>
              <w:pStyle w:val="GlossEng2ptafter"/>
            </w:pPr>
            <w:r>
              <w:t>[</w:t>
            </w:r>
            <w:r w:rsidRPr="0099608C">
              <w:rPr>
                <w:rStyle w:val="ChSmallCaps"/>
              </w:rPr>
              <w:t>2pl</w:t>
            </w:r>
            <w:r>
              <w:t>]</w:t>
            </w:r>
          </w:p>
        </w:tc>
        <w:tc>
          <w:tcPr>
            <w:tcW w:w="618" w:type="dxa"/>
            <w:gridSpan w:val="2"/>
            <w:shd w:val="clear" w:color="auto" w:fill="auto"/>
          </w:tcPr>
          <w:p w14:paraId="734D863F" w14:textId="77777777" w:rsidR="00161730" w:rsidRPr="00905A37" w:rsidRDefault="00161730" w:rsidP="00161730">
            <w:pPr>
              <w:pStyle w:val="GlossEng2ptafter"/>
            </w:pPr>
            <w:r w:rsidRPr="00905A37">
              <w:t>get</w:t>
            </w:r>
          </w:p>
        </w:tc>
      </w:tr>
      <w:tr w:rsidR="00AC23C4" w:rsidRPr="00905A37" w14:paraId="19026F9E" w14:textId="77777777" w:rsidTr="00AC23C4">
        <w:trPr>
          <w:gridAfter w:val="1"/>
          <w:wAfter w:w="301" w:type="dxa"/>
        </w:trPr>
        <w:tc>
          <w:tcPr>
            <w:tcW w:w="709" w:type="dxa"/>
            <w:shd w:val="clear" w:color="auto" w:fill="auto"/>
          </w:tcPr>
          <w:p w14:paraId="0545219F" w14:textId="77777777" w:rsidR="00161730" w:rsidRPr="00DF34B4" w:rsidRDefault="00161730" w:rsidP="00161730">
            <w:pPr>
              <w:pStyle w:val="O0Nwnext"/>
            </w:pPr>
          </w:p>
        </w:tc>
        <w:tc>
          <w:tcPr>
            <w:tcW w:w="425" w:type="dxa"/>
            <w:shd w:val="clear" w:color="auto" w:fill="auto"/>
          </w:tcPr>
          <w:p w14:paraId="482779F9" w14:textId="77777777" w:rsidR="00161730" w:rsidRDefault="00161730" w:rsidP="00161730">
            <w:pPr>
              <w:pStyle w:val="Text"/>
            </w:pPr>
          </w:p>
        </w:tc>
        <w:tc>
          <w:tcPr>
            <w:tcW w:w="622" w:type="dxa"/>
            <w:gridSpan w:val="2"/>
            <w:shd w:val="clear" w:color="auto" w:fill="auto"/>
          </w:tcPr>
          <w:p w14:paraId="2D7F29EC" w14:textId="77777777" w:rsidR="00161730" w:rsidRPr="00905A37" w:rsidRDefault="00161730" w:rsidP="00161730">
            <w:pPr>
              <w:pStyle w:val="Text"/>
            </w:pPr>
            <w:r>
              <w:t>[dia,]</w:t>
            </w:r>
          </w:p>
        </w:tc>
        <w:tc>
          <w:tcPr>
            <w:tcW w:w="773" w:type="dxa"/>
            <w:gridSpan w:val="4"/>
            <w:shd w:val="clear" w:color="auto" w:fill="auto"/>
          </w:tcPr>
          <w:p w14:paraId="02781BFA" w14:textId="77777777" w:rsidR="00161730" w:rsidRPr="00905A37" w:rsidRDefault="00161730" w:rsidP="00161730">
            <w:pPr>
              <w:pStyle w:val="Text"/>
            </w:pPr>
            <w:r w:rsidRPr="00905A37">
              <w:t>tembak</w:t>
            </w:r>
          </w:p>
        </w:tc>
        <w:tc>
          <w:tcPr>
            <w:tcW w:w="1045" w:type="dxa"/>
            <w:gridSpan w:val="2"/>
            <w:shd w:val="clear" w:color="auto" w:fill="auto"/>
          </w:tcPr>
          <w:p w14:paraId="54D6061C" w14:textId="77777777" w:rsidR="00161730" w:rsidRPr="00905A37" w:rsidRDefault="00161730" w:rsidP="00161730">
            <w:pPr>
              <w:pStyle w:val="Text"/>
            </w:pPr>
            <w:r>
              <w:t>[de pu]</w:t>
            </w:r>
          </w:p>
        </w:tc>
        <w:tc>
          <w:tcPr>
            <w:tcW w:w="529" w:type="dxa"/>
            <w:gridSpan w:val="2"/>
            <w:shd w:val="clear" w:color="auto" w:fill="auto"/>
          </w:tcPr>
          <w:p w14:paraId="31B5342C" w14:textId="77777777" w:rsidR="00161730" w:rsidRPr="00905A37" w:rsidRDefault="00161730" w:rsidP="00161730">
            <w:pPr>
              <w:pStyle w:val="Text"/>
            </w:pPr>
            <w:r w:rsidRPr="00905A37">
              <w:t>kaki</w:t>
            </w:r>
          </w:p>
        </w:tc>
        <w:tc>
          <w:tcPr>
            <w:tcW w:w="918" w:type="dxa"/>
            <w:gridSpan w:val="2"/>
            <w:shd w:val="clear" w:color="auto" w:fill="auto"/>
          </w:tcPr>
          <w:p w14:paraId="0F9F37DB" w14:textId="77777777" w:rsidR="00161730" w:rsidRPr="00905A37" w:rsidRDefault="00161730" w:rsidP="00161730">
            <w:pPr>
              <w:pStyle w:val="Text"/>
            </w:pPr>
            <w:r>
              <w:t>[</w:t>
            </w:r>
            <w:r w:rsidRPr="009F3D52">
              <w:rPr>
                <w:rStyle w:val="ChBlueBold"/>
              </w:rPr>
              <w:t>supaya</w:t>
            </w:r>
            <w:r>
              <w:t>]</w:t>
            </w:r>
          </w:p>
        </w:tc>
        <w:tc>
          <w:tcPr>
            <w:tcW w:w="662" w:type="dxa"/>
            <w:gridSpan w:val="2"/>
            <w:shd w:val="clear" w:color="auto" w:fill="auto"/>
          </w:tcPr>
          <w:p w14:paraId="6A2E850D" w14:textId="77777777" w:rsidR="00161730" w:rsidRPr="00905A37" w:rsidRDefault="00161730" w:rsidP="00161730">
            <w:pPr>
              <w:pStyle w:val="Text"/>
            </w:pPr>
            <w:r>
              <w:t>[kaki]</w:t>
            </w:r>
          </w:p>
        </w:tc>
        <w:tc>
          <w:tcPr>
            <w:tcW w:w="629" w:type="dxa"/>
            <w:gridSpan w:val="3"/>
            <w:shd w:val="clear" w:color="auto" w:fill="auto"/>
          </w:tcPr>
          <w:p w14:paraId="15B34248" w14:textId="77777777" w:rsidR="00161730" w:rsidRPr="00905A37" w:rsidRDefault="00161730" w:rsidP="00161730">
            <w:pPr>
              <w:pStyle w:val="Text"/>
            </w:pPr>
            <w:r w:rsidRPr="00905A37">
              <w:t>pata</w:t>
            </w:r>
          </w:p>
        </w:tc>
      </w:tr>
      <w:tr w:rsidR="00AC23C4" w:rsidRPr="00905A37" w14:paraId="58355884" w14:textId="77777777" w:rsidTr="00AC23C4">
        <w:trPr>
          <w:gridAfter w:val="1"/>
          <w:wAfter w:w="301" w:type="dxa"/>
        </w:trPr>
        <w:tc>
          <w:tcPr>
            <w:tcW w:w="709" w:type="dxa"/>
            <w:shd w:val="clear" w:color="auto" w:fill="auto"/>
          </w:tcPr>
          <w:p w14:paraId="0D80C15D" w14:textId="77777777" w:rsidR="00161730" w:rsidRPr="00DF34B4" w:rsidRDefault="00161730" w:rsidP="00161730">
            <w:pPr>
              <w:pStyle w:val="GlossEng"/>
            </w:pPr>
          </w:p>
        </w:tc>
        <w:tc>
          <w:tcPr>
            <w:tcW w:w="425" w:type="dxa"/>
            <w:shd w:val="clear" w:color="auto" w:fill="auto"/>
          </w:tcPr>
          <w:p w14:paraId="1F86D2C5" w14:textId="77777777" w:rsidR="00161730" w:rsidRPr="00905A37" w:rsidRDefault="00161730" w:rsidP="00161730">
            <w:pPr>
              <w:pStyle w:val="GlossEng"/>
            </w:pPr>
          </w:p>
        </w:tc>
        <w:tc>
          <w:tcPr>
            <w:tcW w:w="622" w:type="dxa"/>
            <w:gridSpan w:val="2"/>
            <w:shd w:val="clear" w:color="auto" w:fill="auto"/>
          </w:tcPr>
          <w:p w14:paraId="12509C12" w14:textId="77777777" w:rsidR="00161730" w:rsidRDefault="00161730" w:rsidP="00161730">
            <w:pPr>
              <w:pStyle w:val="GlossEng"/>
            </w:pPr>
            <w:r>
              <w:t>[</w:t>
            </w:r>
            <w:r w:rsidRPr="0099608C">
              <w:rPr>
                <w:rStyle w:val="ChSmallCaps"/>
              </w:rPr>
              <w:t>3sg</w:t>
            </w:r>
            <w:r>
              <w:t>]</w:t>
            </w:r>
          </w:p>
        </w:tc>
        <w:tc>
          <w:tcPr>
            <w:tcW w:w="773" w:type="dxa"/>
            <w:gridSpan w:val="4"/>
            <w:shd w:val="clear" w:color="auto" w:fill="auto"/>
          </w:tcPr>
          <w:p w14:paraId="39802379" w14:textId="77777777" w:rsidR="00161730" w:rsidRPr="00905A37" w:rsidRDefault="00161730" w:rsidP="00161730">
            <w:pPr>
              <w:pStyle w:val="GlossEng"/>
            </w:pPr>
            <w:r w:rsidRPr="00905A37">
              <w:t>shoot</w:t>
            </w:r>
          </w:p>
        </w:tc>
        <w:tc>
          <w:tcPr>
            <w:tcW w:w="1045" w:type="dxa"/>
            <w:gridSpan w:val="2"/>
            <w:shd w:val="clear" w:color="auto" w:fill="auto"/>
          </w:tcPr>
          <w:p w14:paraId="03DDB6FF" w14:textId="77777777" w:rsidR="00161730" w:rsidRDefault="00161730" w:rsidP="00161730">
            <w:pPr>
              <w:pStyle w:val="GlossEng"/>
            </w:pPr>
            <w:r>
              <w:t>[</w:t>
            </w:r>
            <w:r w:rsidRPr="0099608C">
              <w:rPr>
                <w:rStyle w:val="ChSmallCaps"/>
              </w:rPr>
              <w:t>3sg</w:t>
            </w:r>
            <w:r w:rsidRPr="008020F1">
              <w:t xml:space="preserve"> </w:t>
            </w:r>
            <w:r w:rsidRPr="0099608C">
              <w:rPr>
                <w:rStyle w:val="ChSmallCaps"/>
              </w:rPr>
              <w:t>poss</w:t>
            </w:r>
            <w:r>
              <w:t>]</w:t>
            </w:r>
          </w:p>
        </w:tc>
        <w:tc>
          <w:tcPr>
            <w:tcW w:w="529" w:type="dxa"/>
            <w:gridSpan w:val="2"/>
            <w:shd w:val="clear" w:color="auto" w:fill="auto"/>
          </w:tcPr>
          <w:p w14:paraId="6BC20689" w14:textId="77777777" w:rsidR="00161730" w:rsidRPr="00905A37" w:rsidRDefault="00161730" w:rsidP="00161730">
            <w:pPr>
              <w:pStyle w:val="GlossEng"/>
            </w:pPr>
            <w:r w:rsidRPr="00905A37">
              <w:t>foot</w:t>
            </w:r>
          </w:p>
        </w:tc>
        <w:tc>
          <w:tcPr>
            <w:tcW w:w="918" w:type="dxa"/>
            <w:gridSpan w:val="2"/>
            <w:shd w:val="clear" w:color="auto" w:fill="auto"/>
          </w:tcPr>
          <w:p w14:paraId="0D81B4ED" w14:textId="77777777" w:rsidR="00161730" w:rsidRDefault="00161730" w:rsidP="00161730">
            <w:pPr>
              <w:pStyle w:val="GlossEng"/>
            </w:pPr>
            <w:r>
              <w:t>[so.that]</w:t>
            </w:r>
          </w:p>
        </w:tc>
        <w:tc>
          <w:tcPr>
            <w:tcW w:w="662" w:type="dxa"/>
            <w:gridSpan w:val="2"/>
            <w:shd w:val="clear" w:color="auto" w:fill="auto"/>
          </w:tcPr>
          <w:p w14:paraId="4406A504" w14:textId="77777777" w:rsidR="00161730" w:rsidRDefault="00161730" w:rsidP="00161730">
            <w:pPr>
              <w:pStyle w:val="GlossEng"/>
            </w:pPr>
            <w:r>
              <w:t>[foot]</w:t>
            </w:r>
          </w:p>
        </w:tc>
        <w:tc>
          <w:tcPr>
            <w:tcW w:w="629" w:type="dxa"/>
            <w:gridSpan w:val="3"/>
            <w:shd w:val="clear" w:color="auto" w:fill="auto"/>
          </w:tcPr>
          <w:p w14:paraId="4DF557C7" w14:textId="77777777" w:rsidR="00161730" w:rsidRPr="00905A37" w:rsidRDefault="00161730" w:rsidP="00161730">
            <w:pPr>
              <w:pStyle w:val="GlossEng"/>
            </w:pPr>
            <w:r>
              <w:t>break</w:t>
            </w:r>
          </w:p>
        </w:tc>
      </w:tr>
    </w:tbl>
    <w:p w14:paraId="11919706" w14:textId="079075D4" w:rsidR="00161730" w:rsidRDefault="00161730" w:rsidP="00161730">
      <w:pPr>
        <w:pStyle w:val="FreeTranslEng"/>
      </w:pPr>
      <w:r>
        <w:t xml:space="preserve">[Reply to the question </w:t>
      </w:r>
      <w:r w:rsidR="00A02B0A">
        <w:t>about who</w:t>
      </w:r>
      <w:r>
        <w:t xml:space="preserve"> the police </w:t>
      </w:r>
      <w:r w:rsidR="00A02B0A">
        <w:t xml:space="preserve">were </w:t>
      </w:r>
      <w:r>
        <w:t xml:space="preserve">looking for:] </w:t>
      </w:r>
      <w:r w:rsidR="00B7093A">
        <w:t>‘</w:t>
      </w:r>
      <w:r>
        <w:t>[(they</w:t>
      </w:r>
      <w:r w:rsidR="00B7093A">
        <w:t>’</w:t>
      </w:r>
      <w:r>
        <w:t xml:space="preserve">re looking for </w:t>
      </w:r>
      <w:r w:rsidR="0001559E" w:rsidRPr="007E7AA8">
        <w:t>Martin</w:t>
      </w:r>
      <w:r>
        <w:t xml:space="preserve"> …,] </w:t>
      </w:r>
      <w:r w:rsidR="00294EE8">
        <w:t>(</w:t>
      </w:r>
      <w:r>
        <w:t>last</w:t>
      </w:r>
      <w:r w:rsidR="00294EE8">
        <w:t>)</w:t>
      </w:r>
      <w:r>
        <w:t xml:space="preserve"> night the head of the district police said, </w:t>
      </w:r>
      <w:r w:rsidR="00B7093A">
        <w:t>‘</w:t>
      </w:r>
      <w:r>
        <w:t>if (you) get (him), shoot (his) leg (</w:t>
      </w:r>
      <w:r w:rsidRPr="009F3D52">
        <w:rPr>
          <w:rStyle w:val="ChBlueBold"/>
        </w:rPr>
        <w:t>so that</w:t>
      </w:r>
      <w:r>
        <w:t xml:space="preserve"> it) breaks</w:t>
      </w:r>
      <w:r w:rsidR="00B7093A">
        <w:t>’’</w:t>
      </w:r>
      <w:r>
        <w:t xml:space="preserve"> </w:t>
      </w:r>
      <w:r w:rsidRPr="00DF34B4">
        <w:rPr>
          <w:rStyle w:val="ExampleSource"/>
        </w:rPr>
        <w:t>[081011-009-Cv.</w:t>
      </w:r>
      <w:r>
        <w:rPr>
          <w:rStyle w:val="ExampleSource"/>
        </w:rPr>
        <w:t>0048/</w:t>
      </w:r>
      <w:r w:rsidRPr="00DF34B4">
        <w:rPr>
          <w:rStyle w:val="ExampleSource"/>
        </w:rPr>
        <w:t>0050]</w:t>
      </w:r>
    </w:p>
    <w:p w14:paraId="195B7735" w14:textId="0FFD80A7" w:rsidR="00161730" w:rsidRDefault="00161730" w:rsidP="00CD3295">
      <w:pPr>
        <w:pStyle w:val="Body0000after"/>
      </w:pPr>
      <w:r>
        <w:t>Th</w:t>
      </w:r>
      <w:r w:rsidR="00A02B0A">
        <w:t xml:space="preserve">is </w:t>
      </w:r>
      <w:r>
        <w:t>data show</w:t>
      </w:r>
      <w:r w:rsidR="00A02B0A">
        <w:t>s</w:t>
      </w:r>
      <w:r>
        <w:t xml:space="preserve"> that, in terms of structural relations, the opposition between coordination and dependency does not apply to purpose-marking </w:t>
      </w:r>
      <w:r w:rsidRPr="006F5215">
        <w:rPr>
          <w:rStyle w:val="ChItalBold"/>
        </w:rPr>
        <w:t>supaya</w:t>
      </w:r>
      <w:r>
        <w:t xml:space="preserve"> </w:t>
      </w:r>
      <w:r w:rsidR="00B7093A">
        <w:t>‘</w:t>
      </w:r>
      <w:r>
        <w:t>so that</w:t>
      </w:r>
      <w:r w:rsidR="00B7093A">
        <w:t>’</w:t>
      </w:r>
      <w:r>
        <w:t>. Neither does the distinction apply to the other clause-combining conjunctions.</w:t>
      </w:r>
    </w:p>
    <w:p w14:paraId="64F8DE4E" w14:textId="0BA96FD9" w:rsidR="00161730" w:rsidRDefault="00161730" w:rsidP="001F4834">
      <w:pPr>
        <w:pStyle w:val="Body0500after"/>
      </w:pPr>
      <w:r>
        <w:t xml:space="preserve">Given </w:t>
      </w:r>
      <w:r w:rsidR="001F4834">
        <w:t xml:space="preserve">that cross-linguistically this </w:t>
      </w:r>
      <w:r>
        <w:t xml:space="preserve">lack of a clear-cut </w:t>
      </w:r>
      <w:r w:rsidRPr="00513081">
        <w:t xml:space="preserve">opposition between coordination and </w:t>
      </w:r>
      <w:r>
        <w:t>dependency in terms of structural relations</w:t>
      </w:r>
      <w:r w:rsidR="001F4834">
        <w:t xml:space="preserve"> is not uncommon</w:t>
      </w:r>
      <w:r>
        <w:t xml:space="preserve">, </w:t>
      </w:r>
      <w:r w:rsidR="00BA6215">
        <w:rPr>
          <w:rStyle w:val="Citation"/>
        </w:rPr>
        <w:fldChar w:fldCharType="begin"/>
      </w:r>
      <w:r w:rsidR="0092451D">
        <w:rPr>
          <w:rStyle w:val="Citation"/>
        </w:rPr>
        <w:instrText>ADDIN CITAVI.PLACEHOLDER a02e3f14-3cc2-4aea-8bc0-6afc99b988f3 PFBsYWNlaG9sZGVyPg0KICA8QWRkSW5WZXJzaW9uPjUuMi4wLjg8L0FkZEluVmVyc2lvbj4NCiAgPElkPmEwMmUzZjE0LTNjYzItNGFlYS04YmMwLTZhZmM5OWI5ODhmMzwvSWQ+DQogIDxFbnRyaWVzPg0KICAgIDxFbnRyeT4NCiAgICAgIDxJZD5lYWE2N2M0Yy0xZGEwLTQ0MTItOWFhNS05ZDlhMTFiN2E3NDA8L0lkPg0KICAgICAgPE5vUGFyPnRydWU8L05vUGFyPg0KICAgICAgPFBlcnNvbk9ubHk+dHJ1ZTwvUGVyc29uT25seT4NCiAgICAgIDxSZWZlcmVuY2VJZD45MDY1OWViNi1iNThlLTQxYWItOWRlMy04Y2ZmY2UxOTUzZjg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khhc3BlbG1h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zcGVsbWF0aDwvVGV4dD4NCiAgICA8L1RleHRVbml0Pg0KICA8L1RleHRVbml0cz4NCjwvUGxhY2Vob2xkZXI+</w:instrText>
      </w:r>
      <w:r w:rsidR="00BA6215">
        <w:rPr>
          <w:rStyle w:val="Citation"/>
        </w:rPr>
        <w:fldChar w:fldCharType="separate"/>
      </w:r>
      <w:bookmarkStart w:id="5101" w:name="_CTVP001a02e3f143cc24aea8bc06afc99b988f3"/>
      <w:r w:rsidR="0092006B">
        <w:rPr>
          <w:rStyle w:val="Citation"/>
        </w:rPr>
        <w:t>Haspelmath</w:t>
      </w:r>
      <w:bookmarkEnd w:id="5101"/>
      <w:r w:rsidR="00BA6215">
        <w:rPr>
          <w:rStyle w:val="Citation"/>
        </w:rPr>
        <w:fldChar w:fldCharType="end"/>
      </w:r>
      <w:r w:rsidR="00513C8C" w:rsidRPr="00513C8C">
        <w:rPr>
          <w:rStyle w:val="Citation"/>
        </w:rPr>
        <w:t xml:space="preserve"> </w:t>
      </w:r>
      <w:r w:rsidR="00BA6215">
        <w:rPr>
          <w:rStyle w:val="Citation"/>
        </w:rPr>
        <w:fldChar w:fldCharType="begin"/>
      </w:r>
      <w:r w:rsidR="0092451D">
        <w:rPr>
          <w:rStyle w:val="Citation"/>
        </w:rPr>
        <w:instrText>ADDIN CITAVI.PLACEHOLDER cf8c80fe-aea4-409c-9214-e7f9e7858a73 PFBsYWNlaG9sZGVyPg0KICA8QWRkSW5WZXJzaW9uPjUuMi4wLjg8L0FkZEluVmVyc2lvbj4NCiAgPElkPmNmOGM4MGZlLWFlYTQtNDA5Yy05MjE0LWU3ZjllNzg1OGE3MzwvSWQ+DQogIDxFbnRyaWVzPg0KICAgIDxFbnRyeT4NCiAgICAgIDxJZD4wMDEyYTYyYi1jNDY3LTQxOTUtOTk0MS0zNjgyMDM3OTFhMTI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TWFydGluPC9GaXJzdE5hbWU+DQogICAgICAgICAgICA8TGFzdE5hbWU+SGFzcGVsbWF0aD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SGFzcGVsbWF0aCAyMDA3IOKAkyBDb29yZGluYXRpb248L1Nob3J0VGl0bGU+DQogICAgICAgIDxUaXRsZT5Db29yZGluYXRpb248L1RpdGxlPg0KICAgICAgPC9SZWZlcmVuY2U+DQogICAgPC9FbnRyeT4NCiAgPC9FbnRyaWVzPg0KICA8VGV4dD4oMjAwN2E6IDQ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2E6IDQ2KTwvVGV4dD4NCiAgICA8L1RleHRVbml0Pg0KICA8L1RleHRVbml0cz4NCjwvUGxhY2Vob2xkZXI+</w:instrText>
      </w:r>
      <w:r w:rsidR="00BA6215">
        <w:rPr>
          <w:rStyle w:val="Citation"/>
        </w:rPr>
        <w:fldChar w:fldCharType="separate"/>
      </w:r>
      <w:bookmarkStart w:id="5102" w:name="_CTVP001cf8c80feaea4409c9214e7f9e7858a73"/>
      <w:r w:rsidR="0092006B">
        <w:rPr>
          <w:rStyle w:val="Citation"/>
        </w:rPr>
        <w:t>(2007a: 46)</w:t>
      </w:r>
      <w:bookmarkEnd w:id="5102"/>
      <w:r w:rsidR="00BA6215">
        <w:rPr>
          <w:rStyle w:val="Citation"/>
        </w:rPr>
        <w:fldChar w:fldCharType="end"/>
      </w:r>
      <w:r>
        <w:t xml:space="preserve"> suggests </w:t>
      </w:r>
      <w:r w:rsidR="00B7093A">
        <w:t>“</w:t>
      </w:r>
      <w:r w:rsidRPr="006706EB">
        <w:t>to define both coordination and dependency in semantic terms</w:t>
      </w:r>
      <w:r w:rsidR="00B7093A">
        <w:t>”</w:t>
      </w:r>
      <w:r>
        <w:t xml:space="preserve">. He also notes, however, that even the distinction on semantic grounds </w:t>
      </w:r>
      <w:r w:rsidR="00B7093A">
        <w:t>“</w:t>
      </w:r>
      <w:r>
        <w:t>is often difficult to apply</w:t>
      </w:r>
      <w:r w:rsidR="00B7093A">
        <w:t>”</w:t>
      </w:r>
      <w:r>
        <w:t xml:space="preserve"> (</w:t>
      </w:r>
      <w:r w:rsidR="001F0B0F" w:rsidRPr="001F0B0F">
        <w:rPr>
          <w:rStyle w:val="Citation"/>
        </w:rPr>
        <w:fldChar w:fldCharType="begin"/>
      </w:r>
      <w:r w:rsidR="001F0B0F" w:rsidRPr="001F0B0F">
        <w:rPr>
          <w:rStyle w:val="Citation"/>
        </w:rPr>
        <w:instrText>ADDIN CITAVI.PLACEHOLDER de44a37e-b056-4cba-9cb0-af82563bf598 PFBsYWNlaG9sZGVyPg0KICA8QWRkSW5WZXJzaW9uPjUuMi4wLjg8L0FkZEluVmVyc2lvbj4NCiAgPElkPmRlNDRhMzdlLWIwNTYtNGNiYS05Y2IwLWFmODI1NjNiZjU5ODwvSWQ+DQogIDxFbnRyaWVzPg0KICAgIDxFbnRyeT4NCiAgICAgIDxJZD5hOTk1NzBiMS01ZjM5LTQ4ZmUtOWI4YS01ZWY3OGM1MGFmOGU8L0lkPg0KICAgICAgPE5vUGFyPnRydWU8L05vUGFy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mVmZXJlbmNlSWQ+OTA2NTllYjYtYjU4ZS00MWFiLTlkZTMtOGNmZmNlMTk1M2Y4PC9SZWZlcmVuY2VJZD4NCiAgICAgIDxZZWFyT25seT50cnVlPC9ZZWFyT25seT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3YTogNDc8L1RleHQ+DQogICAgPC9UZXh0VW5pdD4NCiAgPC9UZXh0VW5pdHM+DQo8L1BsYWNlaG9sZGVyPg==</w:instrText>
      </w:r>
      <w:r w:rsidR="001F0B0F" w:rsidRPr="001F0B0F">
        <w:rPr>
          <w:rStyle w:val="Citation"/>
        </w:rPr>
        <w:fldChar w:fldCharType="separate"/>
      </w:r>
      <w:bookmarkStart w:id="5103" w:name="_CTVP001de44a37eb0564cba9cb0af82563bf598"/>
      <w:r w:rsidR="0092006B">
        <w:rPr>
          <w:rStyle w:val="Citation"/>
        </w:rPr>
        <w:t>2007a: 47</w:t>
      </w:r>
      <w:bookmarkEnd w:id="5103"/>
      <w:r w:rsidR="001F0B0F" w:rsidRPr="001F0B0F">
        <w:rPr>
          <w:rStyle w:val="Citation"/>
        </w:rPr>
        <w:fldChar w:fldCharType="end"/>
      </w:r>
      <w:r>
        <w:t xml:space="preserve">; see also </w:t>
      </w:r>
      <w:r w:rsidR="00DB74FB" w:rsidRPr="00DB74FB">
        <w:rPr>
          <w:rStyle w:val="Citation"/>
        </w:rPr>
        <w:fldChar w:fldCharType="begin"/>
      </w:r>
      <w:r w:rsidR="00DB74FB" w:rsidRPr="00DB74FB">
        <w:rPr>
          <w:rStyle w:val="Citation"/>
        </w:rPr>
        <w:instrText>ADDIN CITAVI.PLACEHOLDER 854c363c-3832-4d52-8773-f88fda60a992 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yaXN0b2Zhcm8gMjAwNTogMeKAkzUwPC9UZXh0Pg0KICAgIDwvVGV4dFVuaXQ+DQogIDwvVGV4dFVuaXRzPg0KPC9QbGFjZWhvbGRlcj4=</w:instrText>
      </w:r>
      <w:r w:rsidR="00DB74FB" w:rsidRPr="00DB74FB">
        <w:rPr>
          <w:rStyle w:val="Citation"/>
        </w:rPr>
        <w:fldChar w:fldCharType="separate"/>
      </w:r>
      <w:bookmarkStart w:id="5104" w:name="_CTVP001854c363c38324d528773f88fda60a992"/>
      <w:r w:rsidR="0092006B">
        <w:rPr>
          <w:rStyle w:val="Citation"/>
        </w:rPr>
        <w:t>Cristofaro 2005: 1–50</w:t>
      </w:r>
      <w:bookmarkEnd w:id="5104"/>
      <w:r w:rsidR="00DB74FB" w:rsidRPr="00DB74FB">
        <w:rPr>
          <w:rStyle w:val="Citation"/>
        </w:rPr>
        <w:fldChar w:fldCharType="end"/>
      </w:r>
      <w:r w:rsidR="00CC0C2B">
        <w:rPr>
          <w:rStyle w:val="Citation"/>
          <w:szCs w:val="19"/>
        </w:rPr>
        <w:t>;</w:t>
      </w:r>
      <w:r>
        <w:t xml:space="preserve"> </w:t>
      </w:r>
      <w:r w:rsidR="00BA6215">
        <w:rPr>
          <w:rStyle w:val="Citation"/>
        </w:rPr>
        <w:fldChar w:fldCharType="begin"/>
      </w:r>
      <w:r w:rsidR="0092451D">
        <w:rPr>
          <w:rStyle w:val="Citation"/>
        </w:rPr>
        <w:instrText>ADDIN CITAVI.PLACEHOLDER 01f24ab5-46a6-4aaf-8372-0cce614de9c9 PFBsYWNlaG9sZGVyPg0KICA8QWRkSW5WZXJzaW9uPjUuMi4wLjg8L0FkZEluVmVyc2lvbj4NCiAgPElkPjAxZjI0YWI1LTQ2YTYtNGFhZi04MzcyLTBjY2U2MTRkZTljOTwvSWQ+DQogIDxFbnRyaWVzPg0KICAgIDxFbnRyeT4NCiAgICAgIDxJZD5lYTVhNTIxMS1iN2Q4LTQ1OWQtYTUxOS1jOGQ2ZmExNzYyNzc8L0lkPg0KICAgICAgPE5vUGFyPnRydWU8L05vUGFyPg0KICAgICAgPFJlZmVyZW5jZUlkPjQwZTRlZDM4LWExNGQtNDE5Yi1hZjlmLTI2YzE0ODU5NTNkM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4b24gYW5kIEFpa2hlbnZhbGQgMjAwOTwvVGV4dD4NCiAgICA8L1RleHRVbml0Pg0KICA8L1RleHRVbml0cz4NCjwvUGxhY2Vob2xkZXI+</w:instrText>
      </w:r>
      <w:r w:rsidR="00BA6215">
        <w:rPr>
          <w:rStyle w:val="Citation"/>
        </w:rPr>
        <w:fldChar w:fldCharType="separate"/>
      </w:r>
      <w:bookmarkStart w:id="5105" w:name="_CTVP00101f24ab546a64aaf83720cce614de9c9"/>
      <w:r w:rsidR="0092006B">
        <w:rPr>
          <w:rStyle w:val="Citation"/>
        </w:rPr>
        <w:t>Dixon and Aikhenvald 2009</w:t>
      </w:r>
      <w:bookmarkEnd w:id="5105"/>
      <w:r w:rsidR="00BA6215">
        <w:rPr>
          <w:rStyle w:val="Citation"/>
        </w:rPr>
        <w:fldChar w:fldCharType="end"/>
      </w:r>
      <w:r w:rsidRPr="003148CF">
        <w:t>)</w:t>
      </w:r>
      <w:r>
        <w:t>.</w:t>
      </w:r>
    </w:p>
    <w:p w14:paraId="3A753D10" w14:textId="722DEF7C" w:rsidR="00161730" w:rsidRDefault="00161730" w:rsidP="00161730">
      <w:pPr>
        <w:pStyle w:val="Body0500after"/>
      </w:pPr>
      <w:r>
        <w:t xml:space="preserve">This difficulty also applies to clause combining in Papuan Malay. Therefore, in discussing clause combining in Papuan Malay at this point </w:t>
      </w:r>
      <w:r w:rsidRPr="000320EB">
        <w:t xml:space="preserve">in the </w:t>
      </w:r>
      <w:r>
        <w:t xml:space="preserve">current research, no attempt is being made to distinguish between coordination and dependency on semantic grounds. Instead, this chapter describes the following aspects: (1) the meaning which the different Papuan Malay conjunctions convey, (2) the position which a given conjunction takes within its clause, and (3) the position </w:t>
      </w:r>
      <w:r w:rsidR="00A02B0A">
        <w:t xml:space="preserve">which </w:t>
      </w:r>
      <w:r>
        <w:t xml:space="preserve">the clause marked with a conjunction takes vis-à-vis the clause it is conjoined with. For lack of a better term, the clause that is not marked with a conjunction is labeled as the </w:t>
      </w:r>
      <w:r w:rsidR="00B7093A">
        <w:t>“</w:t>
      </w:r>
      <w:r>
        <w:t>unmarked clause</w:t>
      </w:r>
      <w:r w:rsidR="00B7093A">
        <w:t>”</w:t>
      </w:r>
      <w:r>
        <w:t xml:space="preserve"> throughout the remainder of this chapter. This label is used as a working term only for practical purposes.</w:t>
      </w:r>
    </w:p>
    <w:p w14:paraId="3EB469C7" w14:textId="329D6116" w:rsidR="00161730" w:rsidRDefault="000224ED" w:rsidP="008B4072">
      <w:pPr>
        <w:pStyle w:val="Body0505after"/>
      </w:pPr>
      <w:r>
        <w:t xml:space="preserve">In addition to </w:t>
      </w:r>
      <w:r w:rsidR="00A27359">
        <w:t>the 21</w:t>
      </w:r>
      <w:r w:rsidR="00161730">
        <w:t xml:space="preserve"> conjunctions combining same-type constituents, Papuan Malay also has two conjunctions which link different-type constituents, namely complementizer </w:t>
      </w:r>
      <w:r w:rsidR="00161730" w:rsidRPr="00EF720C">
        <w:rPr>
          <w:rStyle w:val="ChItalBold"/>
        </w:rPr>
        <w:t>bahwa</w:t>
      </w:r>
      <w:r w:rsidR="00161730">
        <w:t xml:space="preserve"> </w:t>
      </w:r>
      <w:r w:rsidR="00B7093A">
        <w:t>‘</w:t>
      </w:r>
      <w:r w:rsidR="00161730">
        <w:t>so that</w:t>
      </w:r>
      <w:r w:rsidR="00B7093A">
        <w:t>’</w:t>
      </w:r>
      <w:r w:rsidR="00161730">
        <w:t xml:space="preserve"> and relativizer</w:t>
      </w:r>
      <w:r w:rsidR="00161730" w:rsidRPr="008C38C8">
        <w:t xml:space="preserve"> </w:t>
      </w:r>
      <w:r w:rsidR="00161730" w:rsidRPr="00F621A6">
        <w:rPr>
          <w:rStyle w:val="ChItalBold"/>
        </w:rPr>
        <w:t>yang</w:t>
      </w:r>
      <w:r w:rsidR="00161730">
        <w:t xml:space="preserve"> </w:t>
      </w:r>
      <w:r w:rsidR="00B7093A">
        <w:t>‘</w:t>
      </w:r>
      <w:r w:rsidR="00161730" w:rsidRPr="0099608C">
        <w:rPr>
          <w:rStyle w:val="ChSmallCaps"/>
        </w:rPr>
        <w:t>rel</w:t>
      </w:r>
      <w:r w:rsidR="00B7093A">
        <w:t>’</w:t>
      </w:r>
      <w:r w:rsidR="00161730">
        <w:t xml:space="preserve">. Both are </w:t>
      </w:r>
      <w:r w:rsidR="00161730" w:rsidRPr="00515B45">
        <w:t>subordinating conjunctions</w:t>
      </w:r>
      <w:r w:rsidR="00161730">
        <w:t xml:space="preserve">, in that they </w:t>
      </w:r>
      <w:r w:rsidR="00B7093A">
        <w:t>“</w:t>
      </w:r>
      <w:r w:rsidR="00161730">
        <w:t xml:space="preserve">serve to </w:t>
      </w:r>
      <w:r w:rsidR="00161730">
        <w:rPr>
          <w:lang w:eastAsia="en-US"/>
        </w:rPr>
        <w:t>integrate a … clause into some larger construction</w:t>
      </w:r>
      <w:r w:rsidR="00B7093A">
        <w:rPr>
          <w:lang w:eastAsia="en-US"/>
        </w:rPr>
        <w:t>”</w:t>
      </w:r>
      <w:r w:rsidR="008B4072">
        <w:rPr>
          <w:lang w:eastAsia="en-US"/>
        </w:rPr>
        <w:t xml:space="preserve">, adopting </w:t>
      </w:r>
      <w:r w:rsidR="008B4072" w:rsidRPr="008B4072">
        <w:rPr>
          <w:rStyle w:val="Citation"/>
        </w:rPr>
        <w:fldChar w:fldCharType="begin"/>
      </w:r>
      <w:r w:rsidR="008B4072" w:rsidRPr="008B4072">
        <w:rPr>
          <w:rStyle w:val="Citation"/>
        </w:rPr>
        <w:instrText>ADDIN CITAVI.PLACEHOLDER d15dfd7a-2936-4103-b1d8-5ec43253b376 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2MDwvbj4NCiAgPGluPnRydWU8L2luPg0KICA8b3M+NjA8L29zPg0KICA8cHM+NjA8L3BzPg0KPC9lcD4NCjxvcz4xLTYwPC9vcz5dXT48L1BhZ2VSYW5nZT4NCiAgICAgICAgPEVuZFBhZ2U+NjA8L0VuZFBhZ2U+DQogICAgICAgIDxTdGFydFBhZ2U+MTwvU3RhcnRQYWdlPg0KICAgICAgICA8UGFnZUNvdW50QzU+PCFbQ0RBVEFbPGM+NjA8L2M+DQo8b3M+NjAgcC48L29zPg0KPHBzPjYwIHAuPC9wcz5dXT48L1BhZ2VDb3VudEM1Pg0KICAgICAgICA8UGFnZUNvdW50PjYwIHAu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lNjaGFjaHRlciwgU2hvcGVuIDIwMDcg4oCTIFBhcnRzLW9mLXNwZWVjaCBzeXN0ZW1zPC9TaG9ydFRpdGxlPg0KICAgICAgICA8VGl0bGU+UGFydHMtb2Ytc3BlZWNoIHN5c3RlbXM8L1RpdGxlPg0KICAgICAgPC9SZWZlcmVuY2U+DQogICAgPC9FbnRyeT4NCiAgPC9FbnRyaWVzPg0KICA8VGV4dD5TY2hhY2h0ZXIgYW5kIFNob3Bl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hY2h0ZXIgYW5kIFNob3BlbjwvVGV4dD4NCiAgICA8L1RleHRVbml0Pg0KICA8L1RleHRVbml0cz4NCjwvUGxhY2Vob2xkZXI+</w:instrText>
      </w:r>
      <w:r w:rsidR="008B4072" w:rsidRPr="008B4072">
        <w:rPr>
          <w:rStyle w:val="Citation"/>
        </w:rPr>
        <w:fldChar w:fldCharType="separate"/>
      </w:r>
      <w:bookmarkStart w:id="5106" w:name="_CTVP001d15dfd7a29364103b1d85ec43253b376"/>
      <w:r w:rsidR="0092006B">
        <w:rPr>
          <w:rStyle w:val="Citation"/>
        </w:rPr>
        <w:t>Schachter and Shopen</w:t>
      </w:r>
      <w:bookmarkEnd w:id="5106"/>
      <w:r w:rsidR="008B4072" w:rsidRPr="008B4072">
        <w:rPr>
          <w:rStyle w:val="Citation"/>
        </w:rPr>
        <w:fldChar w:fldCharType="end"/>
      </w:r>
      <w:r w:rsidR="008B4072" w:rsidRPr="008B4072">
        <w:rPr>
          <w:rStyle w:val="Citation"/>
        </w:rPr>
        <w:t xml:space="preserve">’s </w:t>
      </w:r>
      <w:r w:rsidR="008B4072" w:rsidRPr="008B4072">
        <w:rPr>
          <w:rStyle w:val="Citation"/>
        </w:rPr>
        <w:fldChar w:fldCharType="begin"/>
      </w:r>
      <w:r w:rsidR="008B4072" w:rsidRPr="008B4072">
        <w:rPr>
          <w:rStyle w:val="Citation"/>
        </w:rPr>
        <w:instrText>ADDIN CITAVI.PLACEHOLDER 39101ced-9780-44c7-baba-49c29e05d9a3 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A8L24+DQogIDxpbj50cnVlPC9pbj4NCiAgPG9zPjYwPC9vcz4NCiAgPHBzPjYwPC9wcz4NCjwvZXA+DQo8b3M+MS02MDwvb3M+XV0+PC9QYWdlUmFuZ2U+DQogICAgICAgIDxFbmRQYWdlPjYwPC9FbmRQYWdlPg0KICAgICAgICA8U3RhcnRQYWdlPjE8L1N0YXJ0UGFnZT4NCiAgICAgICAgPFBhZ2VDb3VudEM1PjwhW0NEQVRBWzxjPjYwPC9jPg0KPG9zPjYwIHAuPC9vcz4NCjxwcz42MCBwLjwvcHM+XV0+PC9QYWdlQ291bnRDNT4NCiAgICAgICAgPFBhZ2VDb3VudD42MCBwLj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NGYzZmNkNDQtZDgxNy00ZWUzLTk4NjctYzUwZGIyNDY0YjM1PC9JZD48SXNibj4wNTIxNTgxNTY3LCA5NzgwNTIxNTgxNTYxLCAwNTIxNTg4NTdYLCA5NzgwNTIxNTg4NTc3PC9Jc2JuPjxMYW5ndWFnZT5FbmdsaXNoPC9MYW5ndWFnZT48TGFuZ3VhZ2VDb2RlPmVuPC9MYW5ndWFnZUNvZGU+PExvY2F0aW9ucz48TG9jYXRpb24+PEFkZHJlc3M+RDpcUmVzb3VyY2VzXEVsZWN0cm9uaWMgbWF0ZXJpYWxzXEFydGljbGVzIHVucmVhZFxTaG9wZW5fVF8yMDA3X0xhbmd1YWdlIHR5cG9sb2d5IGFuZCBzeW50YWN0aWMgZGVzY3JpcHRpb25fVm9sIDFfQ2xhdXNlIHN0cnVjdHVyZS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xOiBDbGF1c2Ugc3RydWN0dXJlPC9UaXRsZT48WWVhcj4yMDA3PC9ZZWFyPjwvUmVmZXJlbmNlPjwvUGFyZW50UmVmZXJlbmNlPg0KICAgICAgICA8U2hvcnRUaXRsZT5TY2hhY2h0ZXIsIFNob3BlbiAyMDA3IOKAkyBQYXJ0cy1vZi1zcGVlY2ggc3lzdGVtczwvU2hvcnRUaXRsZT4NCiAgICAgICAgPFRpdGxlPlBhcnRzLW9mLXNwZWVjaCBzeXN0ZW1zPC9UaXRsZT4NCiAgICAgIDwvUmVmZXJlbmNlPg0KICAgIDwvRW50cnk+DQogIDwvRW50cmllcz4NCiAgPFRleHQ+KDIwMDc6IDQ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zogNDUpPC9UZXh0Pg0KICAgIDwvVGV4dFVuaXQ+DQogIDwvVGV4dFVuaXRzPg0KPC9QbGFjZWhvbGRlcj4=</w:instrText>
      </w:r>
      <w:r w:rsidR="008B4072" w:rsidRPr="008B4072">
        <w:rPr>
          <w:rStyle w:val="Citation"/>
        </w:rPr>
        <w:fldChar w:fldCharType="separate"/>
      </w:r>
      <w:bookmarkStart w:id="5107" w:name="_CTVP00139101ced978044c7baba49c29e05d9a3"/>
      <w:r w:rsidR="0092006B">
        <w:rPr>
          <w:rStyle w:val="Citation"/>
        </w:rPr>
        <w:t>(2007: 45)</w:t>
      </w:r>
      <w:bookmarkEnd w:id="5107"/>
      <w:r w:rsidR="008B4072" w:rsidRPr="008B4072">
        <w:rPr>
          <w:rStyle w:val="Citation"/>
        </w:rPr>
        <w:fldChar w:fldCharType="end"/>
      </w:r>
      <w:r w:rsidR="008B4072">
        <w:rPr>
          <w:lang w:eastAsia="en-US"/>
        </w:rPr>
        <w:t xml:space="preserve"> definition</w:t>
      </w:r>
      <w:r w:rsidR="00161730" w:rsidRPr="00411037">
        <w:t>.</w:t>
      </w:r>
      <w:r w:rsidR="00161730">
        <w:t xml:space="preserve"> Complementizer </w:t>
      </w:r>
      <w:r w:rsidR="00161730" w:rsidRPr="00827984">
        <w:rPr>
          <w:rStyle w:val="ChItalBold"/>
        </w:rPr>
        <w:t>bahwa</w:t>
      </w:r>
      <w:r w:rsidR="00161730">
        <w:t xml:space="preserve"> </w:t>
      </w:r>
      <w:r w:rsidR="00B7093A">
        <w:t>‘</w:t>
      </w:r>
      <w:r w:rsidR="00161730">
        <w:t>that</w:t>
      </w:r>
      <w:r w:rsidR="00B7093A">
        <w:t>’</w:t>
      </w:r>
      <w:r w:rsidR="00161730">
        <w:t xml:space="preserve"> marks a </w:t>
      </w:r>
      <w:r w:rsidR="00161730" w:rsidRPr="00F412CD">
        <w:t xml:space="preserve">clause as </w:t>
      </w:r>
      <w:r w:rsidR="00161730">
        <w:t xml:space="preserve">an argument of the verb, as illustrated in </w:t>
      </w:r>
      <w:r w:rsidR="00161730">
        <w:fldChar w:fldCharType="begin"/>
      </w:r>
      <w:r w:rsidR="00161730">
        <w:instrText xml:space="preserve"> REF _Ref356576825 \h </w:instrText>
      </w:r>
      <w:r w:rsidR="00161730">
        <w:fldChar w:fldCharType="separate"/>
      </w:r>
      <w:r w:rsidR="00154D81" w:rsidRPr="00856563">
        <w:t>(</w:t>
      </w:r>
      <w:r w:rsidR="00154D81">
        <w:rPr>
          <w:noProof/>
        </w:rPr>
        <w:t>4</w:t>
      </w:r>
      <w:r w:rsidR="00154D81" w:rsidRPr="00856563">
        <w:t>)</w:t>
      </w:r>
      <w:r w:rsidR="00161730">
        <w:fldChar w:fldCharType="end"/>
      </w:r>
      <w:r w:rsidR="00161730">
        <w:t xml:space="preserve">, while relativizer </w:t>
      </w:r>
      <w:r w:rsidR="00161730" w:rsidRPr="0024450C">
        <w:rPr>
          <w:rStyle w:val="ChItalBold"/>
        </w:rPr>
        <w:t>yang</w:t>
      </w:r>
      <w:r w:rsidR="00161730">
        <w:t xml:space="preserve"> </w:t>
      </w:r>
      <w:r w:rsidR="00B7093A">
        <w:t>‘</w:t>
      </w:r>
      <w:r w:rsidR="00161730" w:rsidRPr="0099608C">
        <w:rPr>
          <w:rStyle w:val="ChSmallCaps"/>
        </w:rPr>
        <w:t>rel</w:t>
      </w:r>
      <w:r w:rsidR="00B7093A">
        <w:t>’</w:t>
      </w:r>
      <w:r w:rsidR="00161730">
        <w:t xml:space="preserve"> integrates a relative clause within a noun phrase, as demonstrated in </w:t>
      </w:r>
      <w:r w:rsidR="00161730">
        <w:fldChar w:fldCharType="begin"/>
      </w:r>
      <w:r w:rsidR="00161730">
        <w:instrText xml:space="preserve"> REF _Ref356583506 \h </w:instrText>
      </w:r>
      <w:r w:rsidR="00161730">
        <w:fldChar w:fldCharType="separate"/>
      </w:r>
      <w:r w:rsidR="00154D81" w:rsidRPr="00856563">
        <w:t>(</w:t>
      </w:r>
      <w:r w:rsidR="00154D81">
        <w:rPr>
          <w:noProof/>
        </w:rPr>
        <w:t>5</w:t>
      </w:r>
      <w:r w:rsidR="00154D81" w:rsidRPr="00856563">
        <w:t>)</w:t>
      </w:r>
      <w:r w:rsidR="00161730">
        <w:fldChar w:fldCharType="end"/>
      </w:r>
      <w:r w:rsidR="00161730">
        <w:t>.</w:t>
      </w:r>
    </w:p>
    <w:p w14:paraId="2A4ABE67" w14:textId="77777777" w:rsidR="00161730" w:rsidRPr="005202F6" w:rsidRDefault="00161730" w:rsidP="00161730">
      <w:pPr>
        <w:pStyle w:val="ExampleTitle"/>
      </w:pPr>
      <w:r w:rsidRPr="005202F6">
        <w:t>Conjunctions combining different-type constituents</w:t>
      </w:r>
    </w:p>
    <w:tbl>
      <w:tblPr>
        <w:tblW w:w="5319" w:type="dxa"/>
        <w:tblCellMar>
          <w:left w:w="42" w:type="dxa"/>
          <w:right w:w="42" w:type="dxa"/>
        </w:tblCellMar>
        <w:tblLook w:val="01E0" w:firstRow="1" w:lastRow="1" w:firstColumn="1" w:lastColumn="1" w:noHBand="0" w:noVBand="0"/>
      </w:tblPr>
      <w:tblGrid>
        <w:gridCol w:w="609"/>
        <w:gridCol w:w="587"/>
        <w:gridCol w:w="618"/>
        <w:gridCol w:w="629"/>
        <w:gridCol w:w="706"/>
        <w:gridCol w:w="489"/>
        <w:gridCol w:w="562"/>
        <w:gridCol w:w="360"/>
        <w:gridCol w:w="759"/>
      </w:tblGrid>
      <w:tr w:rsidR="00AC23C4" w:rsidRPr="005F3BBD" w14:paraId="6BE16C3E" w14:textId="77777777" w:rsidTr="00AC23C4">
        <w:tc>
          <w:tcPr>
            <w:tcW w:w="609" w:type="dxa"/>
            <w:shd w:val="clear" w:color="auto" w:fill="auto"/>
          </w:tcPr>
          <w:p w14:paraId="1077375C" w14:textId="77777777" w:rsidR="00161730" w:rsidRPr="00150DE6" w:rsidRDefault="00161730" w:rsidP="00161730">
            <w:pPr>
              <w:pStyle w:val="O0Nwnext"/>
            </w:pPr>
            <w:bookmarkStart w:id="5108" w:name="_Ref356576825"/>
            <w:r w:rsidRPr="00856563">
              <w:t>(</w:t>
            </w:r>
            <w:fldSimple w:instr=" SEQ ( \* ARABIC \s 1 ">
              <w:r w:rsidR="00154D81">
                <w:rPr>
                  <w:noProof/>
                </w:rPr>
                <w:t>4</w:t>
              </w:r>
            </w:fldSimple>
            <w:r w:rsidRPr="00856563">
              <w:t>)</w:t>
            </w:r>
            <w:bookmarkEnd w:id="5108"/>
          </w:p>
        </w:tc>
        <w:tc>
          <w:tcPr>
            <w:tcW w:w="587" w:type="dxa"/>
            <w:shd w:val="clear" w:color="auto" w:fill="auto"/>
          </w:tcPr>
          <w:p w14:paraId="489371E7" w14:textId="77777777" w:rsidR="00161730" w:rsidRPr="00DD1115" w:rsidRDefault="00161730" w:rsidP="00161730">
            <w:pPr>
              <w:pStyle w:val="Text"/>
            </w:pPr>
            <w:r w:rsidRPr="00DD1115">
              <w:t>sa</w:t>
            </w:r>
          </w:p>
        </w:tc>
        <w:tc>
          <w:tcPr>
            <w:tcW w:w="618" w:type="dxa"/>
            <w:shd w:val="clear" w:color="auto" w:fill="auto"/>
          </w:tcPr>
          <w:p w14:paraId="5B858E92" w14:textId="77777777" w:rsidR="00161730" w:rsidRPr="00DD1115" w:rsidRDefault="00161730" w:rsidP="00161730">
            <w:pPr>
              <w:pStyle w:val="Text"/>
            </w:pPr>
            <w:r w:rsidRPr="00DD1115">
              <w:t>cuma</w:t>
            </w:r>
          </w:p>
        </w:tc>
        <w:tc>
          <w:tcPr>
            <w:tcW w:w="629" w:type="dxa"/>
            <w:shd w:val="clear" w:color="auto" w:fill="auto"/>
          </w:tcPr>
          <w:p w14:paraId="2DBB6735" w14:textId="77777777" w:rsidR="00161730" w:rsidRPr="00DD1115" w:rsidRDefault="00161730" w:rsidP="00161730">
            <w:pPr>
              <w:pStyle w:val="Text"/>
            </w:pPr>
            <w:r w:rsidRPr="00DD1115">
              <w:t>ta</w:t>
            </w:r>
            <w:r>
              <w:t>w</w:t>
            </w:r>
          </w:p>
        </w:tc>
        <w:tc>
          <w:tcPr>
            <w:tcW w:w="706" w:type="dxa"/>
            <w:shd w:val="clear" w:color="auto" w:fill="auto"/>
          </w:tcPr>
          <w:p w14:paraId="097332E0" w14:textId="77777777" w:rsidR="00161730" w:rsidRPr="005471E2" w:rsidRDefault="00161730" w:rsidP="00161730">
            <w:pPr>
              <w:pStyle w:val="Text"/>
              <w:rPr>
                <w:rStyle w:val="ChBlueBold"/>
              </w:rPr>
            </w:pPr>
            <w:r w:rsidRPr="005471E2">
              <w:rPr>
                <w:rStyle w:val="ChBlueBold"/>
              </w:rPr>
              <w:t>bahwa</w:t>
            </w:r>
          </w:p>
        </w:tc>
        <w:tc>
          <w:tcPr>
            <w:tcW w:w="489" w:type="dxa"/>
            <w:shd w:val="clear" w:color="auto" w:fill="auto"/>
          </w:tcPr>
          <w:p w14:paraId="23736DF4" w14:textId="77777777" w:rsidR="00161730" w:rsidRPr="00DD1115" w:rsidRDefault="00161730" w:rsidP="00161730">
            <w:pPr>
              <w:pStyle w:val="Text"/>
            </w:pPr>
            <w:r w:rsidRPr="00DD1115">
              <w:t>de</w:t>
            </w:r>
          </w:p>
        </w:tc>
        <w:tc>
          <w:tcPr>
            <w:tcW w:w="562" w:type="dxa"/>
            <w:shd w:val="clear" w:color="auto" w:fill="auto"/>
          </w:tcPr>
          <w:p w14:paraId="1E4DF46C" w14:textId="77777777" w:rsidR="00161730" w:rsidRPr="00DD1115" w:rsidRDefault="00161730" w:rsidP="00161730">
            <w:pPr>
              <w:pStyle w:val="Text"/>
            </w:pPr>
            <w:r w:rsidRPr="00DD1115">
              <w:t>ada</w:t>
            </w:r>
          </w:p>
        </w:tc>
        <w:tc>
          <w:tcPr>
            <w:tcW w:w="360" w:type="dxa"/>
            <w:shd w:val="clear" w:color="auto" w:fill="auto"/>
          </w:tcPr>
          <w:p w14:paraId="2FA6915A" w14:textId="77777777" w:rsidR="00161730" w:rsidRPr="00DD1115" w:rsidRDefault="00161730" w:rsidP="00161730">
            <w:pPr>
              <w:pStyle w:val="Text"/>
            </w:pPr>
            <w:r w:rsidRPr="00DD1115">
              <w:t>di</w:t>
            </w:r>
          </w:p>
        </w:tc>
        <w:tc>
          <w:tcPr>
            <w:tcW w:w="759" w:type="dxa"/>
            <w:shd w:val="clear" w:color="auto" w:fill="auto"/>
          </w:tcPr>
          <w:p w14:paraId="2422F36D" w14:textId="77777777" w:rsidR="00161730" w:rsidRPr="00DD1115" w:rsidRDefault="00161730" w:rsidP="00161730">
            <w:pPr>
              <w:pStyle w:val="Text"/>
            </w:pPr>
            <w:r w:rsidRPr="00DD1115">
              <w:t>sini</w:t>
            </w:r>
          </w:p>
        </w:tc>
      </w:tr>
      <w:tr w:rsidR="00AC23C4" w:rsidRPr="00AC23C4" w14:paraId="55A531D8" w14:textId="77777777" w:rsidTr="00AC23C4">
        <w:tc>
          <w:tcPr>
            <w:tcW w:w="609" w:type="dxa"/>
            <w:shd w:val="clear" w:color="auto" w:fill="auto"/>
          </w:tcPr>
          <w:p w14:paraId="420289F3" w14:textId="77777777" w:rsidR="00161730" w:rsidRPr="005471E2" w:rsidRDefault="00161730" w:rsidP="00161730">
            <w:pPr>
              <w:pStyle w:val="GlossEng"/>
            </w:pPr>
          </w:p>
        </w:tc>
        <w:tc>
          <w:tcPr>
            <w:tcW w:w="587" w:type="dxa"/>
            <w:shd w:val="clear" w:color="auto" w:fill="auto"/>
          </w:tcPr>
          <w:p w14:paraId="7672F9D4" w14:textId="77777777" w:rsidR="00161730" w:rsidRPr="0099608C" w:rsidRDefault="00161730" w:rsidP="00161730">
            <w:pPr>
              <w:pStyle w:val="GlossEng"/>
              <w:rPr>
                <w:rStyle w:val="ChSmallCaps"/>
              </w:rPr>
            </w:pPr>
            <w:r w:rsidRPr="0099608C">
              <w:rPr>
                <w:rStyle w:val="ChSmallCaps"/>
              </w:rPr>
              <w:t>1sg</w:t>
            </w:r>
          </w:p>
        </w:tc>
        <w:tc>
          <w:tcPr>
            <w:tcW w:w="618" w:type="dxa"/>
            <w:shd w:val="clear" w:color="auto" w:fill="auto"/>
          </w:tcPr>
          <w:p w14:paraId="33E72FF4" w14:textId="77777777" w:rsidR="00161730" w:rsidRPr="00DD1115" w:rsidRDefault="00161730" w:rsidP="00161730">
            <w:pPr>
              <w:pStyle w:val="GlossEng"/>
            </w:pPr>
            <w:r w:rsidRPr="00DD1115">
              <w:t>just</w:t>
            </w:r>
          </w:p>
        </w:tc>
        <w:tc>
          <w:tcPr>
            <w:tcW w:w="629" w:type="dxa"/>
            <w:shd w:val="clear" w:color="auto" w:fill="auto"/>
          </w:tcPr>
          <w:p w14:paraId="472779E2" w14:textId="77777777" w:rsidR="00161730" w:rsidRPr="00DD1115" w:rsidRDefault="00161730" w:rsidP="00161730">
            <w:pPr>
              <w:pStyle w:val="GlossEng"/>
            </w:pPr>
            <w:r w:rsidRPr="00DD1115">
              <w:t>know</w:t>
            </w:r>
          </w:p>
        </w:tc>
        <w:tc>
          <w:tcPr>
            <w:tcW w:w="706" w:type="dxa"/>
            <w:shd w:val="clear" w:color="auto" w:fill="auto"/>
          </w:tcPr>
          <w:p w14:paraId="507BAF90" w14:textId="77777777" w:rsidR="00161730" w:rsidRPr="00DD1115" w:rsidRDefault="00161730" w:rsidP="00161730">
            <w:pPr>
              <w:pStyle w:val="GlossEng"/>
            </w:pPr>
            <w:r w:rsidRPr="00DD1115">
              <w:t>that</w:t>
            </w:r>
          </w:p>
        </w:tc>
        <w:tc>
          <w:tcPr>
            <w:tcW w:w="489" w:type="dxa"/>
            <w:shd w:val="clear" w:color="auto" w:fill="auto"/>
          </w:tcPr>
          <w:p w14:paraId="340B06B3" w14:textId="77777777" w:rsidR="00161730" w:rsidRPr="0099608C" w:rsidRDefault="00161730" w:rsidP="00161730">
            <w:pPr>
              <w:pStyle w:val="GlossEng"/>
              <w:rPr>
                <w:rStyle w:val="ChSmallCaps"/>
              </w:rPr>
            </w:pPr>
            <w:r w:rsidRPr="0099608C">
              <w:rPr>
                <w:rStyle w:val="ChSmallCaps"/>
              </w:rPr>
              <w:t>3sg</w:t>
            </w:r>
          </w:p>
        </w:tc>
        <w:tc>
          <w:tcPr>
            <w:tcW w:w="562" w:type="dxa"/>
            <w:shd w:val="clear" w:color="auto" w:fill="auto"/>
          </w:tcPr>
          <w:p w14:paraId="260CBD46" w14:textId="77777777" w:rsidR="00161730" w:rsidRPr="00DD1115" w:rsidRDefault="00161730" w:rsidP="00161730">
            <w:pPr>
              <w:pStyle w:val="GlossEng"/>
            </w:pPr>
            <w:r w:rsidRPr="00DD1115">
              <w:t>exist</w:t>
            </w:r>
          </w:p>
        </w:tc>
        <w:tc>
          <w:tcPr>
            <w:tcW w:w="360" w:type="dxa"/>
            <w:shd w:val="clear" w:color="auto" w:fill="auto"/>
          </w:tcPr>
          <w:p w14:paraId="51C5DB67" w14:textId="77777777" w:rsidR="00161730" w:rsidRPr="00DD1115" w:rsidRDefault="00161730" w:rsidP="00161730">
            <w:pPr>
              <w:pStyle w:val="GlossEng"/>
            </w:pPr>
            <w:r w:rsidRPr="00DD1115">
              <w:t>at</w:t>
            </w:r>
          </w:p>
        </w:tc>
        <w:tc>
          <w:tcPr>
            <w:tcW w:w="759" w:type="dxa"/>
            <w:shd w:val="clear" w:color="auto" w:fill="auto"/>
          </w:tcPr>
          <w:p w14:paraId="2E7EE85E" w14:textId="77777777" w:rsidR="00161730" w:rsidRPr="0099608C" w:rsidRDefault="00161730" w:rsidP="00161730">
            <w:pPr>
              <w:pStyle w:val="GlossEng"/>
              <w:rPr>
                <w:rStyle w:val="ChSmallCaps"/>
              </w:rPr>
            </w:pPr>
            <w:r w:rsidRPr="0099608C">
              <w:rPr>
                <w:rStyle w:val="ChSmallCaps"/>
              </w:rPr>
              <w:t>l.prox</w:t>
            </w:r>
          </w:p>
        </w:tc>
      </w:tr>
    </w:tbl>
    <w:p w14:paraId="3D760130" w14:textId="115E29D8" w:rsidR="00161730" w:rsidRPr="00665F8D" w:rsidRDefault="00B7093A" w:rsidP="00161730">
      <w:pPr>
        <w:pStyle w:val="FreeTranslEng"/>
      </w:pPr>
      <w:r>
        <w:t>‘</w:t>
      </w:r>
      <w:r w:rsidR="00161730">
        <w:t xml:space="preserve">I just know </w:t>
      </w:r>
      <w:r w:rsidR="00161730" w:rsidRPr="005471E2">
        <w:rPr>
          <w:rStyle w:val="ChBlueBold"/>
        </w:rPr>
        <w:t>that</w:t>
      </w:r>
      <w:r w:rsidR="00161730">
        <w:t xml:space="preserve"> he was here</w:t>
      </w:r>
      <w:r>
        <w:t>’</w:t>
      </w:r>
      <w:r w:rsidR="00161730">
        <w:t xml:space="preserve"> </w:t>
      </w:r>
      <w:r w:rsidR="00161730" w:rsidRPr="005471E2">
        <w:rPr>
          <w:rStyle w:val="ExampleSource"/>
        </w:rPr>
        <w:t>[080922-010a-</w:t>
      </w:r>
      <w:r w:rsidR="00F00E41">
        <w:rPr>
          <w:rStyle w:val="ExampleSource"/>
        </w:rPr>
        <w:t>Cv</w:t>
      </w:r>
      <w:r w:rsidR="00161730" w:rsidRPr="005471E2">
        <w:rPr>
          <w:rStyle w:val="ExampleSource"/>
        </w:rPr>
        <w:t>NF.0180]</w:t>
      </w:r>
    </w:p>
    <w:tbl>
      <w:tblPr>
        <w:tblW w:w="6751" w:type="dxa"/>
        <w:tblCellMar>
          <w:left w:w="42" w:type="dxa"/>
          <w:right w:w="42" w:type="dxa"/>
        </w:tblCellMar>
        <w:tblLook w:val="01E0" w:firstRow="1" w:lastRow="1" w:firstColumn="1" w:lastColumn="1" w:noHBand="0" w:noVBand="0"/>
      </w:tblPr>
      <w:tblGrid>
        <w:gridCol w:w="709"/>
        <w:gridCol w:w="769"/>
        <w:gridCol w:w="573"/>
        <w:gridCol w:w="465"/>
        <w:gridCol w:w="737"/>
        <w:gridCol w:w="464"/>
        <w:gridCol w:w="648"/>
        <w:gridCol w:w="529"/>
        <w:gridCol w:w="571"/>
        <w:gridCol w:w="488"/>
        <w:gridCol w:w="798"/>
      </w:tblGrid>
      <w:tr w:rsidR="00AC23C4" w:rsidRPr="005F3BBD" w14:paraId="444D4A91" w14:textId="77777777" w:rsidTr="00AC23C4">
        <w:tc>
          <w:tcPr>
            <w:tcW w:w="709" w:type="dxa"/>
            <w:shd w:val="clear" w:color="auto" w:fill="auto"/>
          </w:tcPr>
          <w:p w14:paraId="7318607B" w14:textId="77777777" w:rsidR="00161730" w:rsidRPr="00150DE6" w:rsidRDefault="00161730" w:rsidP="00161730">
            <w:pPr>
              <w:pStyle w:val="O0Nwnext"/>
            </w:pPr>
            <w:bookmarkStart w:id="5109" w:name="_Ref356583506"/>
            <w:r w:rsidRPr="00856563">
              <w:t>(</w:t>
            </w:r>
            <w:fldSimple w:instr=" SEQ ( \* ARABIC \s 1 ">
              <w:r w:rsidR="00154D81">
                <w:rPr>
                  <w:noProof/>
                </w:rPr>
                <w:t>5</w:t>
              </w:r>
            </w:fldSimple>
            <w:r w:rsidRPr="00856563">
              <w:t>)</w:t>
            </w:r>
            <w:bookmarkEnd w:id="5109"/>
          </w:p>
        </w:tc>
        <w:tc>
          <w:tcPr>
            <w:tcW w:w="769" w:type="dxa"/>
            <w:shd w:val="clear" w:color="auto" w:fill="auto"/>
          </w:tcPr>
          <w:p w14:paraId="093A4AEB" w14:textId="77777777" w:rsidR="00161730" w:rsidRPr="00896062" w:rsidRDefault="00161730" w:rsidP="00161730">
            <w:pPr>
              <w:pStyle w:val="Text"/>
            </w:pPr>
            <w:r w:rsidRPr="00896062">
              <w:t>bar</w:t>
            </w:r>
            <w:r>
              <w:t>u</w:t>
            </w:r>
          </w:p>
        </w:tc>
        <w:tc>
          <w:tcPr>
            <w:tcW w:w="573" w:type="dxa"/>
            <w:shd w:val="clear" w:color="auto" w:fill="auto"/>
          </w:tcPr>
          <w:p w14:paraId="1C58D325" w14:textId="77777777" w:rsidR="00161730" w:rsidRPr="00896062" w:rsidRDefault="004A6C97" w:rsidP="00161730">
            <w:pPr>
              <w:pStyle w:val="Text"/>
            </w:pPr>
            <w:r>
              <w:rPr>
                <w:lang w:eastAsia="en-US"/>
              </w:rPr>
              <w:t>Iskia</w:t>
            </w:r>
          </w:p>
        </w:tc>
        <w:tc>
          <w:tcPr>
            <w:tcW w:w="465" w:type="dxa"/>
            <w:shd w:val="clear" w:color="auto" w:fill="auto"/>
          </w:tcPr>
          <w:p w14:paraId="16A8E7A5" w14:textId="77777777" w:rsidR="00161730" w:rsidRPr="00896062" w:rsidRDefault="00161730" w:rsidP="00161730">
            <w:pPr>
              <w:pStyle w:val="Text"/>
            </w:pPr>
            <w:r w:rsidRPr="00896062">
              <w:t>dia</w:t>
            </w:r>
          </w:p>
        </w:tc>
        <w:tc>
          <w:tcPr>
            <w:tcW w:w="737" w:type="dxa"/>
            <w:shd w:val="clear" w:color="auto" w:fill="auto"/>
          </w:tcPr>
          <w:p w14:paraId="68CB5711" w14:textId="77777777" w:rsidR="00161730" w:rsidRPr="00896062" w:rsidRDefault="00161730" w:rsidP="00161730">
            <w:pPr>
              <w:pStyle w:val="Text"/>
            </w:pPr>
            <w:r w:rsidRPr="00896062">
              <w:t>pegan</w:t>
            </w:r>
            <w:r>
              <w:t>g</w:t>
            </w:r>
          </w:p>
        </w:tc>
        <w:tc>
          <w:tcPr>
            <w:tcW w:w="464" w:type="dxa"/>
            <w:shd w:val="clear" w:color="auto" w:fill="auto"/>
          </w:tcPr>
          <w:p w14:paraId="5BD814DF" w14:textId="77777777" w:rsidR="00161730" w:rsidRPr="00896062" w:rsidRDefault="00161730" w:rsidP="00161730">
            <w:pPr>
              <w:pStyle w:val="Text"/>
            </w:pPr>
            <w:r w:rsidRPr="00896062">
              <w:t>sa</w:t>
            </w:r>
          </w:p>
        </w:tc>
        <w:tc>
          <w:tcPr>
            <w:tcW w:w="648" w:type="dxa"/>
            <w:shd w:val="clear" w:color="auto" w:fill="auto"/>
          </w:tcPr>
          <w:p w14:paraId="0BA585DB" w14:textId="77777777" w:rsidR="00161730" w:rsidRPr="00896062" w:rsidRDefault="00161730" w:rsidP="00161730">
            <w:pPr>
              <w:pStyle w:val="Text"/>
            </w:pPr>
            <w:r w:rsidRPr="00896062">
              <w:t>punya</w:t>
            </w:r>
          </w:p>
        </w:tc>
        <w:tc>
          <w:tcPr>
            <w:tcW w:w="529" w:type="dxa"/>
            <w:shd w:val="clear" w:color="auto" w:fill="auto"/>
          </w:tcPr>
          <w:p w14:paraId="680CEA0A" w14:textId="77777777" w:rsidR="00161730" w:rsidRPr="00896062" w:rsidRDefault="00161730" w:rsidP="00161730">
            <w:pPr>
              <w:pStyle w:val="Text"/>
            </w:pPr>
            <w:r w:rsidRPr="00896062">
              <w:t>lutut</w:t>
            </w:r>
          </w:p>
        </w:tc>
        <w:tc>
          <w:tcPr>
            <w:tcW w:w="571" w:type="dxa"/>
            <w:shd w:val="clear" w:color="auto" w:fill="auto"/>
          </w:tcPr>
          <w:p w14:paraId="527B6669" w14:textId="77777777" w:rsidR="00161730" w:rsidRPr="00227D7C" w:rsidRDefault="00161730" w:rsidP="00161730">
            <w:pPr>
              <w:pStyle w:val="Text"/>
              <w:rPr>
                <w:rStyle w:val="ChBlueBold"/>
              </w:rPr>
            </w:pPr>
            <w:r w:rsidRPr="00227D7C">
              <w:rPr>
                <w:rStyle w:val="ChBlueBold"/>
              </w:rPr>
              <w:t>yang</w:t>
            </w:r>
          </w:p>
        </w:tc>
        <w:tc>
          <w:tcPr>
            <w:tcW w:w="488" w:type="dxa"/>
            <w:shd w:val="clear" w:color="auto" w:fill="auto"/>
          </w:tcPr>
          <w:p w14:paraId="6314AFBF" w14:textId="77777777" w:rsidR="00161730" w:rsidRPr="00896062" w:rsidRDefault="00161730" w:rsidP="00161730">
            <w:pPr>
              <w:pStyle w:val="Text"/>
            </w:pPr>
            <w:r w:rsidRPr="00896062">
              <w:t>tida</w:t>
            </w:r>
          </w:p>
        </w:tc>
        <w:tc>
          <w:tcPr>
            <w:tcW w:w="798" w:type="dxa"/>
            <w:shd w:val="clear" w:color="auto" w:fill="auto"/>
          </w:tcPr>
          <w:p w14:paraId="2BA717EB" w14:textId="77777777" w:rsidR="00161730" w:rsidRPr="00896062" w:rsidRDefault="00161730" w:rsidP="00161730">
            <w:pPr>
              <w:pStyle w:val="Text"/>
            </w:pPr>
            <w:r w:rsidRPr="00896062">
              <w:t>baik</w:t>
            </w:r>
          </w:p>
        </w:tc>
      </w:tr>
      <w:tr w:rsidR="00AC23C4" w:rsidRPr="00AC23C4" w14:paraId="57D571E9" w14:textId="77777777" w:rsidTr="00AC23C4">
        <w:tc>
          <w:tcPr>
            <w:tcW w:w="709" w:type="dxa"/>
            <w:shd w:val="clear" w:color="auto" w:fill="auto"/>
          </w:tcPr>
          <w:p w14:paraId="64327F5B" w14:textId="77777777" w:rsidR="00161730" w:rsidRPr="00227D7C" w:rsidRDefault="00161730" w:rsidP="00161730">
            <w:pPr>
              <w:pStyle w:val="GlossEng"/>
            </w:pPr>
          </w:p>
        </w:tc>
        <w:tc>
          <w:tcPr>
            <w:tcW w:w="769" w:type="dxa"/>
            <w:shd w:val="clear" w:color="auto" w:fill="auto"/>
          </w:tcPr>
          <w:p w14:paraId="004CA85E" w14:textId="77777777" w:rsidR="00161730" w:rsidRPr="00896062" w:rsidRDefault="00814B5A" w:rsidP="00161730">
            <w:pPr>
              <w:pStyle w:val="GlossEng"/>
            </w:pPr>
            <w:r>
              <w:t>and.</w:t>
            </w:r>
            <w:r w:rsidR="00161730" w:rsidRPr="00896062">
              <w:t>then</w:t>
            </w:r>
          </w:p>
        </w:tc>
        <w:tc>
          <w:tcPr>
            <w:tcW w:w="573" w:type="dxa"/>
            <w:shd w:val="clear" w:color="auto" w:fill="auto"/>
          </w:tcPr>
          <w:p w14:paraId="17E3DD9E" w14:textId="77777777" w:rsidR="00161730" w:rsidRPr="00896062" w:rsidRDefault="004A6C97" w:rsidP="00161730">
            <w:pPr>
              <w:pStyle w:val="GlossEng"/>
            </w:pPr>
            <w:r>
              <w:rPr>
                <w:lang w:eastAsia="en-US"/>
              </w:rPr>
              <w:t>Iskia</w:t>
            </w:r>
          </w:p>
        </w:tc>
        <w:tc>
          <w:tcPr>
            <w:tcW w:w="465" w:type="dxa"/>
            <w:shd w:val="clear" w:color="auto" w:fill="auto"/>
          </w:tcPr>
          <w:p w14:paraId="1BB9A41C" w14:textId="77777777" w:rsidR="00161730" w:rsidRPr="0099608C" w:rsidRDefault="00161730" w:rsidP="00161730">
            <w:pPr>
              <w:pStyle w:val="GlossEng"/>
              <w:rPr>
                <w:rStyle w:val="ChSmallCaps"/>
              </w:rPr>
            </w:pPr>
            <w:r w:rsidRPr="0099608C">
              <w:rPr>
                <w:rStyle w:val="ChSmallCaps"/>
              </w:rPr>
              <w:t>3sg</w:t>
            </w:r>
          </w:p>
        </w:tc>
        <w:tc>
          <w:tcPr>
            <w:tcW w:w="737" w:type="dxa"/>
            <w:shd w:val="clear" w:color="auto" w:fill="auto"/>
          </w:tcPr>
          <w:p w14:paraId="3BD9805F" w14:textId="77777777" w:rsidR="00161730" w:rsidRPr="00896062" w:rsidRDefault="00161730" w:rsidP="00161730">
            <w:pPr>
              <w:pStyle w:val="GlossEng"/>
            </w:pPr>
            <w:r w:rsidRPr="00896062">
              <w:t>hold</w:t>
            </w:r>
          </w:p>
        </w:tc>
        <w:tc>
          <w:tcPr>
            <w:tcW w:w="464" w:type="dxa"/>
            <w:shd w:val="clear" w:color="auto" w:fill="auto"/>
          </w:tcPr>
          <w:p w14:paraId="221EA364" w14:textId="77777777" w:rsidR="00161730" w:rsidRPr="0099608C" w:rsidRDefault="00161730" w:rsidP="00161730">
            <w:pPr>
              <w:pStyle w:val="GlossEng"/>
              <w:rPr>
                <w:rStyle w:val="ChSmallCaps"/>
              </w:rPr>
            </w:pPr>
            <w:r w:rsidRPr="0099608C">
              <w:rPr>
                <w:rStyle w:val="ChSmallCaps"/>
              </w:rPr>
              <w:t>1sg</w:t>
            </w:r>
          </w:p>
        </w:tc>
        <w:tc>
          <w:tcPr>
            <w:tcW w:w="648" w:type="dxa"/>
            <w:shd w:val="clear" w:color="auto" w:fill="auto"/>
          </w:tcPr>
          <w:p w14:paraId="0C6EF5DE" w14:textId="77777777" w:rsidR="00161730" w:rsidRPr="0099608C" w:rsidRDefault="00161730" w:rsidP="00161730">
            <w:pPr>
              <w:pStyle w:val="GlossEng"/>
              <w:rPr>
                <w:rStyle w:val="ChSmallCaps"/>
              </w:rPr>
            </w:pPr>
            <w:r w:rsidRPr="0099608C">
              <w:rPr>
                <w:rStyle w:val="ChSmallCaps"/>
              </w:rPr>
              <w:t>poss</w:t>
            </w:r>
          </w:p>
        </w:tc>
        <w:tc>
          <w:tcPr>
            <w:tcW w:w="529" w:type="dxa"/>
            <w:shd w:val="clear" w:color="auto" w:fill="auto"/>
          </w:tcPr>
          <w:p w14:paraId="17DB0484" w14:textId="77777777" w:rsidR="00161730" w:rsidRPr="00896062" w:rsidRDefault="00161730" w:rsidP="00161730">
            <w:pPr>
              <w:pStyle w:val="GlossEng"/>
            </w:pPr>
            <w:r w:rsidRPr="00896062">
              <w:t>knee</w:t>
            </w:r>
          </w:p>
        </w:tc>
        <w:tc>
          <w:tcPr>
            <w:tcW w:w="571" w:type="dxa"/>
            <w:shd w:val="clear" w:color="auto" w:fill="auto"/>
          </w:tcPr>
          <w:p w14:paraId="4848FEA4" w14:textId="77777777" w:rsidR="00161730" w:rsidRPr="0099608C" w:rsidRDefault="00161730" w:rsidP="00161730">
            <w:pPr>
              <w:pStyle w:val="GlossEng"/>
              <w:rPr>
                <w:rStyle w:val="ChSmallCaps"/>
              </w:rPr>
            </w:pPr>
            <w:r w:rsidRPr="0099608C">
              <w:rPr>
                <w:rStyle w:val="ChSmallCaps"/>
              </w:rPr>
              <w:t>rel</w:t>
            </w:r>
          </w:p>
        </w:tc>
        <w:tc>
          <w:tcPr>
            <w:tcW w:w="488" w:type="dxa"/>
            <w:shd w:val="clear" w:color="auto" w:fill="auto"/>
          </w:tcPr>
          <w:p w14:paraId="335DA661" w14:textId="77777777" w:rsidR="00161730" w:rsidRPr="0099608C" w:rsidRDefault="00161730" w:rsidP="00161730">
            <w:pPr>
              <w:pStyle w:val="GlossEng"/>
              <w:rPr>
                <w:rStyle w:val="ChSmallCaps"/>
              </w:rPr>
            </w:pPr>
            <w:r w:rsidRPr="0099608C">
              <w:rPr>
                <w:rStyle w:val="ChSmallCaps"/>
              </w:rPr>
              <w:t>neg</w:t>
            </w:r>
          </w:p>
        </w:tc>
        <w:tc>
          <w:tcPr>
            <w:tcW w:w="798" w:type="dxa"/>
            <w:shd w:val="clear" w:color="auto" w:fill="auto"/>
          </w:tcPr>
          <w:p w14:paraId="2AC4B80C" w14:textId="77777777" w:rsidR="00161730" w:rsidRPr="00896062" w:rsidRDefault="00161730" w:rsidP="00161730">
            <w:pPr>
              <w:pStyle w:val="GlossEng"/>
            </w:pPr>
            <w:r>
              <w:t>be.</w:t>
            </w:r>
            <w:r w:rsidRPr="00896062">
              <w:t>good</w:t>
            </w:r>
          </w:p>
        </w:tc>
      </w:tr>
    </w:tbl>
    <w:p w14:paraId="327FD169" w14:textId="566A8D50" w:rsidR="00161730" w:rsidRDefault="00B7093A" w:rsidP="00161730">
      <w:pPr>
        <w:pStyle w:val="FreeTranslEng"/>
      </w:pPr>
      <w:r>
        <w:t>‘</w:t>
      </w:r>
      <w:r w:rsidR="00161730">
        <w:t xml:space="preserve">and then </w:t>
      </w:r>
      <w:r w:rsidR="004A6C97">
        <w:rPr>
          <w:lang w:eastAsia="en-US"/>
        </w:rPr>
        <w:t>Iskia</w:t>
      </w:r>
      <w:r w:rsidR="00161730">
        <w:t xml:space="preserve"> held my knee </w:t>
      </w:r>
      <w:r w:rsidR="00161730" w:rsidRPr="00227D7C">
        <w:rPr>
          <w:rStyle w:val="ChBlueBold"/>
        </w:rPr>
        <w:t>that</w:t>
      </w:r>
      <w:r w:rsidR="00161730">
        <w:t xml:space="preserve"> is not well</w:t>
      </w:r>
      <w:r>
        <w:t>’</w:t>
      </w:r>
      <w:r w:rsidR="00161730">
        <w:t xml:space="preserve"> </w:t>
      </w:r>
      <w:r w:rsidR="00161730" w:rsidRPr="00227D7C">
        <w:rPr>
          <w:rStyle w:val="ExampleSource"/>
        </w:rPr>
        <w:t>[080916-001-CvNP.0003]</w:t>
      </w:r>
    </w:p>
    <w:p w14:paraId="63C238EC" w14:textId="611B754A" w:rsidR="0010606F" w:rsidRDefault="00161730" w:rsidP="0010606F">
      <w:pPr>
        <w:pStyle w:val="Body0015after"/>
      </w:pPr>
      <w:r>
        <w:t>Conjunctions linking same-type constituents are described in §</w:t>
      </w:r>
      <w:r>
        <w:fldChar w:fldCharType="begin"/>
      </w:r>
      <w:r>
        <w:instrText xml:space="preserve"> REF _Ref356411659 \w \h </w:instrText>
      </w:r>
      <w:r>
        <w:fldChar w:fldCharType="separate"/>
      </w:r>
      <w:r w:rsidR="00154D81">
        <w:rPr>
          <w:cs/>
        </w:rPr>
        <w:t>‎</w:t>
      </w:r>
      <w:r w:rsidR="00154D81">
        <w:t>14.2</w:t>
      </w:r>
      <w:r>
        <w:fldChar w:fldCharType="end"/>
      </w:r>
      <w:r>
        <w:t xml:space="preserve"> and those linking different-type constituents are discussed in §</w:t>
      </w:r>
      <w:r>
        <w:fldChar w:fldCharType="begin"/>
      </w:r>
      <w:r>
        <w:instrText xml:space="preserve"> REF _Ref356411665 \w \h </w:instrText>
      </w:r>
      <w:r>
        <w:fldChar w:fldCharType="separate"/>
      </w:r>
      <w:r w:rsidR="00154D81">
        <w:rPr>
          <w:cs/>
        </w:rPr>
        <w:t>‎</w:t>
      </w:r>
      <w:r w:rsidR="00154D81">
        <w:t>14.3</w:t>
      </w:r>
      <w:r>
        <w:fldChar w:fldCharType="end"/>
      </w:r>
      <w:r>
        <w:t xml:space="preserve">. </w:t>
      </w:r>
      <w:r w:rsidR="0010606F">
        <w:t>Unless mentioned otherwise, the clausal conjunctions combine clauses with same-subject coreference as well as those with a switch in reference. Juxtaposition is briefly mentioned in §</w:t>
      </w:r>
      <w:r w:rsidR="0010606F">
        <w:fldChar w:fldCharType="begin"/>
      </w:r>
      <w:r w:rsidR="0010606F">
        <w:instrText xml:space="preserve"> REF _Ref356637572 \w \h </w:instrText>
      </w:r>
      <w:r w:rsidR="0010606F">
        <w:fldChar w:fldCharType="separate"/>
      </w:r>
      <w:r w:rsidR="00154D81">
        <w:rPr>
          <w:cs/>
        </w:rPr>
        <w:t>‎</w:t>
      </w:r>
      <w:r w:rsidR="00154D81">
        <w:t>14.4</w:t>
      </w:r>
      <w:r w:rsidR="0010606F">
        <w:fldChar w:fldCharType="end"/>
      </w:r>
      <w:r w:rsidR="0010606F">
        <w:t>. The main points of this chapter are summarized in §</w:t>
      </w:r>
      <w:r w:rsidR="0010606F">
        <w:fldChar w:fldCharType="begin"/>
      </w:r>
      <w:r w:rsidR="0010606F">
        <w:instrText xml:space="preserve"> REF _Ref356411666 \w \h </w:instrText>
      </w:r>
      <w:r w:rsidR="0010606F">
        <w:fldChar w:fldCharType="separate"/>
      </w:r>
      <w:r w:rsidR="00154D81">
        <w:rPr>
          <w:cs/>
        </w:rPr>
        <w:t>‎</w:t>
      </w:r>
      <w:r w:rsidR="00154D81">
        <w:t>14.5</w:t>
      </w:r>
      <w:r w:rsidR="0010606F">
        <w:fldChar w:fldCharType="end"/>
      </w:r>
      <w:r w:rsidR="0010606F">
        <w:t>.</w:t>
      </w:r>
    </w:p>
    <w:p w14:paraId="23162958" w14:textId="77777777" w:rsidR="00161730" w:rsidRDefault="00161730" w:rsidP="00161730">
      <w:pPr>
        <w:pStyle w:val="Heading2"/>
      </w:pPr>
      <w:bookmarkStart w:id="5110" w:name="_Ref356411659"/>
      <w:bookmarkStart w:id="5111" w:name="_Toc356663332"/>
      <w:bookmarkStart w:id="5112" w:name="_Toc361492639"/>
      <w:bookmarkStart w:id="5113" w:name="_Ref374434199"/>
      <w:bookmarkStart w:id="5114" w:name="_Ref374455260"/>
      <w:bookmarkStart w:id="5115" w:name="_Ref374455378"/>
      <w:bookmarkStart w:id="5116" w:name="_Ref374456904"/>
      <w:bookmarkStart w:id="5117" w:name="_Toc440455748"/>
      <w:r w:rsidRPr="005730B1">
        <w:t>Conjunctions</w:t>
      </w:r>
      <w:bookmarkEnd w:id="5110"/>
      <w:r w:rsidRPr="003754F2">
        <w:t xml:space="preserve"> </w:t>
      </w:r>
      <w:r>
        <w:t>combining same-type constituents</w:t>
      </w:r>
      <w:bookmarkEnd w:id="5111"/>
      <w:bookmarkEnd w:id="5112"/>
      <w:bookmarkEnd w:id="5113"/>
      <w:bookmarkEnd w:id="5114"/>
      <w:bookmarkEnd w:id="5115"/>
      <w:bookmarkEnd w:id="5116"/>
      <w:bookmarkEnd w:id="5117"/>
    </w:p>
    <w:p w14:paraId="243CE2D2" w14:textId="27A63BE8" w:rsidR="00161730" w:rsidRDefault="00161730" w:rsidP="000224ED">
      <w:pPr>
        <w:pStyle w:val="Body0015after"/>
      </w:pPr>
      <w:r>
        <w:t>This section discusses conjunctions which combine same-type constituents. In terms of the semantic relations which they signal, the conjunctions fall into six groups, that is conjunctions marking addition (§</w:t>
      </w:r>
      <w:r>
        <w:fldChar w:fldCharType="begin"/>
      </w:r>
      <w:r>
        <w:instrText xml:space="preserve"> REF _Ref356049218 \w \h </w:instrText>
      </w:r>
      <w:r>
        <w:fldChar w:fldCharType="separate"/>
      </w:r>
      <w:r w:rsidR="00154D81">
        <w:rPr>
          <w:cs/>
        </w:rPr>
        <w:t>‎</w:t>
      </w:r>
      <w:r w:rsidR="00154D81">
        <w:t>14.2.1</w:t>
      </w:r>
      <w:r>
        <w:fldChar w:fldCharType="end"/>
      </w:r>
      <w:r>
        <w:t>), alternative (§</w:t>
      </w:r>
      <w:r>
        <w:fldChar w:fldCharType="begin"/>
      </w:r>
      <w:r>
        <w:instrText xml:space="preserve"> REF _Ref356654779 \w \h </w:instrText>
      </w:r>
      <w:r>
        <w:fldChar w:fldCharType="separate"/>
      </w:r>
      <w:r w:rsidR="00154D81">
        <w:rPr>
          <w:cs/>
        </w:rPr>
        <w:t>‎</w:t>
      </w:r>
      <w:r w:rsidR="00154D81">
        <w:t>14.2.2</w:t>
      </w:r>
      <w:r>
        <w:fldChar w:fldCharType="end"/>
      </w:r>
      <w:r>
        <w:t>), time and/or conditions (§</w:t>
      </w:r>
      <w:r>
        <w:fldChar w:fldCharType="begin"/>
      </w:r>
      <w:r>
        <w:instrText xml:space="preserve"> REF _Ref356409384 \w \h </w:instrText>
      </w:r>
      <w:r>
        <w:fldChar w:fldCharType="separate"/>
      </w:r>
      <w:r w:rsidR="00154D81">
        <w:rPr>
          <w:cs/>
        </w:rPr>
        <w:t>‎</w:t>
      </w:r>
      <w:r w:rsidR="00154D81">
        <w:t>14.2.3</w:t>
      </w:r>
      <w:r>
        <w:fldChar w:fldCharType="end"/>
      </w:r>
      <w:r>
        <w:t>), consequence (§</w:t>
      </w:r>
      <w:r>
        <w:fldChar w:fldCharType="begin"/>
      </w:r>
      <w:r>
        <w:instrText xml:space="preserve"> REF _Ref355803638 \w \h </w:instrText>
      </w:r>
      <w:r>
        <w:fldChar w:fldCharType="separate"/>
      </w:r>
      <w:r w:rsidR="00154D81">
        <w:rPr>
          <w:cs/>
        </w:rPr>
        <w:t>‎</w:t>
      </w:r>
      <w:r w:rsidR="00154D81">
        <w:t>14.2.4</w:t>
      </w:r>
      <w:r>
        <w:fldChar w:fldCharType="end"/>
      </w:r>
      <w:r>
        <w:t>), contrast (§</w:t>
      </w:r>
      <w:r>
        <w:fldChar w:fldCharType="begin"/>
      </w:r>
      <w:r>
        <w:instrText xml:space="preserve"> REF _Ref356308992 \w \h </w:instrText>
      </w:r>
      <w:r>
        <w:fldChar w:fldCharType="separate"/>
      </w:r>
      <w:r w:rsidR="00154D81">
        <w:rPr>
          <w:cs/>
        </w:rPr>
        <w:t>‎</w:t>
      </w:r>
      <w:r w:rsidR="00154D81">
        <w:t>14.2.5</w:t>
      </w:r>
      <w:r>
        <w:fldChar w:fldCharType="end"/>
      </w:r>
      <w:r>
        <w:t>), and similarity (§</w:t>
      </w:r>
      <w:r>
        <w:fldChar w:fldCharType="begin"/>
      </w:r>
      <w:r>
        <w:instrText xml:space="preserve"> REF _Ref361251536 \w \h </w:instrText>
      </w:r>
      <w:r>
        <w:fldChar w:fldCharType="separate"/>
      </w:r>
      <w:r w:rsidR="00154D81">
        <w:rPr>
          <w:cs/>
        </w:rPr>
        <w:t>‎</w:t>
      </w:r>
      <w:r w:rsidR="00154D81">
        <w:t>14.2.6</w:t>
      </w:r>
      <w:r>
        <w:fldChar w:fldCharType="end"/>
      </w:r>
      <w:r>
        <w:t>).</w:t>
      </w:r>
    </w:p>
    <w:p w14:paraId="4ED66190" w14:textId="77777777" w:rsidR="00161730" w:rsidRDefault="00161730" w:rsidP="00161730">
      <w:pPr>
        <w:pStyle w:val="Heading3"/>
      </w:pPr>
      <w:bookmarkStart w:id="5118" w:name="_Ref356049218"/>
      <w:bookmarkStart w:id="5119" w:name="_Toc356663333"/>
      <w:bookmarkStart w:id="5120" w:name="_Toc361492640"/>
      <w:bookmarkStart w:id="5121" w:name="_Toc440455749"/>
      <w:r>
        <w:t>Addition</w:t>
      </w:r>
      <w:bookmarkEnd w:id="5118"/>
      <w:bookmarkEnd w:id="5119"/>
      <w:bookmarkEnd w:id="5120"/>
      <w:bookmarkEnd w:id="5121"/>
    </w:p>
    <w:p w14:paraId="05393D7E" w14:textId="5D43C246" w:rsidR="002F5D3A" w:rsidRDefault="00161730" w:rsidP="002F5D3A">
      <w:pPr>
        <w:pStyle w:val="Body0000after"/>
      </w:pPr>
      <w:r>
        <w:t xml:space="preserve">Addition-marking conjunctions combine constituents denoting events, states, or entities which are </w:t>
      </w:r>
      <w:r w:rsidR="00B7093A">
        <w:t>“</w:t>
      </w:r>
      <w:r>
        <w:t xml:space="preserve">closely linked and … </w:t>
      </w:r>
      <w:r>
        <w:rPr>
          <w:lang w:eastAsia="en-US"/>
        </w:rPr>
        <w:t>valid simultaneously</w:t>
      </w:r>
      <w:r w:rsidR="00B7093A">
        <w:rPr>
          <w:lang w:eastAsia="en-US"/>
        </w:rPr>
        <w:t>”</w:t>
      </w:r>
      <w:r w:rsidR="008B4072">
        <w:rPr>
          <w:lang w:eastAsia="en-US"/>
        </w:rPr>
        <w:t xml:space="preserve">, employing </w:t>
      </w:r>
      <w:r w:rsidR="008B4072" w:rsidRPr="008B4072">
        <w:rPr>
          <w:rStyle w:val="Citation"/>
        </w:rPr>
        <w:fldChar w:fldCharType="begin"/>
      </w:r>
      <w:r w:rsidR="008B4072" w:rsidRPr="008B4072">
        <w:rPr>
          <w:rStyle w:val="Citation"/>
        </w:rPr>
        <w:instrText>ADDIN CITAVI.PLACEHOLDER b4305200-7818-4582-a071-eaf6d888a4f8 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dWRvbHBoPC9UZXh0Pg0KICAgIDwvVGV4dFVuaXQ+DQogIDwvVGV4dFVuaXRzPg0KPC9QbGFjZWhvbGRlcj4=</w:instrText>
      </w:r>
      <w:r w:rsidR="008B4072" w:rsidRPr="008B4072">
        <w:rPr>
          <w:rStyle w:val="Citation"/>
        </w:rPr>
        <w:fldChar w:fldCharType="separate"/>
      </w:r>
      <w:bookmarkStart w:id="5122" w:name="_CTVP001b430520078184582a071eaf6d888a4f8"/>
      <w:r w:rsidR="0092006B">
        <w:rPr>
          <w:rStyle w:val="Citation"/>
        </w:rPr>
        <w:t>Rudolph</w:t>
      </w:r>
      <w:bookmarkEnd w:id="5122"/>
      <w:r w:rsidR="008B4072" w:rsidRPr="008B4072">
        <w:rPr>
          <w:rStyle w:val="Citation"/>
        </w:rPr>
        <w:fldChar w:fldCharType="end"/>
      </w:r>
      <w:r w:rsidR="008B4072" w:rsidRPr="008B4072">
        <w:rPr>
          <w:rStyle w:val="Citation"/>
        </w:rPr>
        <w:t xml:space="preserve">’s </w:t>
      </w:r>
      <w:r w:rsidR="008B4072" w:rsidRPr="008B4072">
        <w:rPr>
          <w:rStyle w:val="Citation"/>
        </w:rPr>
        <w:fldChar w:fldCharType="begin"/>
      </w:r>
      <w:r w:rsidR="008B4072" w:rsidRPr="008B4072">
        <w:rPr>
          <w:rStyle w:val="Citation"/>
        </w:rPr>
        <w:instrText>ADDIN CITAVI.PLACEHOLDER d5958cb6-e946-49f1-beb1-a9ddce5b1c50 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2OiAyMCk8L1RleHQ+DQogICAgPC9UZXh0VW5pdD4NCiAgPC9UZXh0VW5pdHM+DQo8L1BsYWNlaG9sZGVyPg==</w:instrText>
      </w:r>
      <w:r w:rsidR="008B4072" w:rsidRPr="008B4072">
        <w:rPr>
          <w:rStyle w:val="Citation"/>
        </w:rPr>
        <w:fldChar w:fldCharType="separate"/>
      </w:r>
      <w:bookmarkStart w:id="5123" w:name="_CTVP001d5958cb6e94649f1beb1a9ddce5b1c50"/>
      <w:r w:rsidR="0092006B">
        <w:rPr>
          <w:rStyle w:val="Citation"/>
        </w:rPr>
        <w:t>(1996: 20)</w:t>
      </w:r>
      <w:bookmarkEnd w:id="5123"/>
      <w:r w:rsidR="008B4072" w:rsidRPr="008B4072">
        <w:rPr>
          <w:rStyle w:val="Citation"/>
        </w:rPr>
        <w:fldChar w:fldCharType="end"/>
      </w:r>
      <w:r w:rsidR="008B4072" w:rsidRPr="008B4072">
        <w:t xml:space="preserve"> definition</w:t>
      </w:r>
      <w:r w:rsidRPr="005B76E4">
        <w:t>.</w:t>
      </w:r>
    </w:p>
    <w:p w14:paraId="49E97686" w14:textId="07B94CEC" w:rsidR="002F5D3A" w:rsidRDefault="002F5D3A" w:rsidP="002F5D3A">
      <w:pPr>
        <w:pStyle w:val="Body0515after"/>
      </w:pPr>
      <w:r>
        <w:t xml:space="preserve">Papuan Malay employs three addition-marking conjunctions. Most often addition is encoded with the comitative preposition </w:t>
      </w:r>
      <w:r w:rsidRPr="006D2DF4">
        <w:rPr>
          <w:rStyle w:val="ChItalBold"/>
        </w:rPr>
        <w:t>dengan</w:t>
      </w:r>
      <w:r>
        <w:rPr>
          <w:rStyle w:val="ChItalBold"/>
        </w:rPr>
        <w:t>g</w:t>
      </w:r>
      <w:r>
        <w:t xml:space="preserve"> ‘with’ (670 tokens); as a conjunction, it typically conjoins noun phrases, as discussed in §</w:t>
      </w:r>
      <w:r>
        <w:fldChar w:fldCharType="begin"/>
      </w:r>
      <w:r>
        <w:instrText xml:space="preserve"> REF _Ref292894266 \w \h </w:instrText>
      </w:r>
      <w:r>
        <w:fldChar w:fldCharType="separate"/>
      </w:r>
      <w:r w:rsidR="00154D81">
        <w:rPr>
          <w:cs/>
        </w:rPr>
        <w:t>‎</w:t>
      </w:r>
      <w:r w:rsidR="00154D81">
        <w:t>14.2.1.1</w:t>
      </w:r>
      <w:r>
        <w:fldChar w:fldCharType="end"/>
      </w:r>
      <w:r>
        <w:t xml:space="preserve">. Much less often, Papuan Malay employs conjunctive </w:t>
      </w:r>
      <w:r w:rsidRPr="006D2DF4">
        <w:rPr>
          <w:rStyle w:val="ChItalBold"/>
        </w:rPr>
        <w:t>dan</w:t>
      </w:r>
      <w:r>
        <w:rPr>
          <w:rStyle w:val="ChItalBold"/>
        </w:rPr>
        <w:t>g</w:t>
      </w:r>
      <w:r>
        <w:t xml:space="preserve"> ‘and’ (24 tokens); it typically joins two clauses, as described in §</w:t>
      </w:r>
      <w:r>
        <w:fldChar w:fldCharType="begin"/>
      </w:r>
      <w:r>
        <w:instrText xml:space="preserve"> REF _Ref361251454 \w \h </w:instrText>
      </w:r>
      <w:r>
        <w:fldChar w:fldCharType="separate"/>
      </w:r>
      <w:r w:rsidR="00154D81">
        <w:rPr>
          <w:cs/>
        </w:rPr>
        <w:t>‎</w:t>
      </w:r>
      <w:r w:rsidR="00154D81">
        <w:t>14.2.1.2</w:t>
      </w:r>
      <w:r>
        <w:fldChar w:fldCharType="end"/>
      </w:r>
      <w:r>
        <w:t xml:space="preserve">. Even less often, addition is encoded with the goal-oriented preposition </w:t>
      </w:r>
      <w:r w:rsidRPr="00856563">
        <w:rPr>
          <w:rStyle w:val="ChItalBold"/>
        </w:rPr>
        <w:t>sama</w:t>
      </w:r>
      <w:r w:rsidRPr="00856563">
        <w:t xml:space="preserve"> </w:t>
      </w:r>
      <w:r>
        <w:t>‘</w:t>
      </w:r>
      <w:r w:rsidRPr="00856563">
        <w:t>to</w:t>
      </w:r>
      <w:r>
        <w:t xml:space="preserve">’; as a conjunction it links noun phrases with human referents (8 tokens), as shown in </w:t>
      </w:r>
      <w:r w:rsidR="00C37D14">
        <w:t>§</w:t>
      </w:r>
      <w:r>
        <w:fldChar w:fldCharType="begin"/>
      </w:r>
      <w:r>
        <w:instrText xml:space="preserve"> REF _Ref438300440 \w \h </w:instrText>
      </w:r>
      <w:r>
        <w:fldChar w:fldCharType="separate"/>
      </w:r>
      <w:r w:rsidR="00154D81">
        <w:rPr>
          <w:cs/>
        </w:rPr>
        <w:t>‎</w:t>
      </w:r>
      <w:r w:rsidR="00154D81">
        <w:t>14.2.1.3</w:t>
      </w:r>
      <w:r>
        <w:fldChar w:fldCharType="end"/>
      </w:r>
      <w:r>
        <w:t>. (For details on variation in word class membership is discussed in §</w:t>
      </w:r>
      <w:r w:rsidRPr="00AA7999">
        <w:fldChar w:fldCharType="begin"/>
      </w:r>
      <w:r w:rsidRPr="00AA7999">
        <w:instrText xml:space="preserve"> REF _Ref351641485 \w \h </w:instrText>
      </w:r>
      <w:r w:rsidRPr="00AA7999">
        <w:fldChar w:fldCharType="separate"/>
      </w:r>
      <w:r w:rsidR="00154D81">
        <w:rPr>
          <w:cs/>
        </w:rPr>
        <w:t>‎</w:t>
      </w:r>
      <w:r w:rsidR="00154D81">
        <w:t>5.14</w:t>
      </w:r>
      <w:r w:rsidRPr="00AA7999">
        <w:fldChar w:fldCharType="end"/>
      </w:r>
      <w:r>
        <w:t>.)</w:t>
      </w:r>
    </w:p>
    <w:p w14:paraId="582692C8" w14:textId="494D6788" w:rsidR="00161730" w:rsidRDefault="00161730" w:rsidP="00161730">
      <w:pPr>
        <w:pStyle w:val="Heading4"/>
      </w:pPr>
      <w:bookmarkStart w:id="5124" w:name="_Ref292894266"/>
      <w:bookmarkStart w:id="5125" w:name="_Toc356663335"/>
      <w:r>
        <w:t xml:space="preserve">Comitative </w:t>
      </w:r>
      <w:r w:rsidRPr="00856563">
        <w:rPr>
          <w:rStyle w:val="ChItalBold"/>
        </w:rPr>
        <w:t>dengan</w:t>
      </w:r>
      <w:r w:rsidR="002B0B65">
        <w:rPr>
          <w:rStyle w:val="ChItalBold"/>
        </w:rPr>
        <w:t>g</w:t>
      </w:r>
      <w:r w:rsidRPr="00856563">
        <w:t xml:space="preserve"> </w:t>
      </w:r>
      <w:r w:rsidR="00B7093A">
        <w:t>‘</w:t>
      </w:r>
      <w:r w:rsidRPr="00856563">
        <w:t>with</w:t>
      </w:r>
      <w:r w:rsidR="00B7093A">
        <w:t>’</w:t>
      </w:r>
      <w:bookmarkEnd w:id="5124"/>
      <w:bookmarkEnd w:id="5125"/>
    </w:p>
    <w:p w14:paraId="5AD9F239" w14:textId="7D413A18" w:rsidR="00161730" w:rsidRDefault="00161730" w:rsidP="00161730">
      <w:pPr>
        <w:pStyle w:val="Body0010after"/>
      </w:pPr>
      <w:r>
        <w:t xml:space="preserve">The </w:t>
      </w:r>
      <w:r w:rsidRPr="00856563">
        <w:t xml:space="preserve">comitative </w:t>
      </w:r>
      <w:r>
        <w:t xml:space="preserve">preposition </w:t>
      </w:r>
      <w:r w:rsidRPr="00856563">
        <w:rPr>
          <w:rStyle w:val="ChItalBold"/>
        </w:rPr>
        <w:t>dengan</w:t>
      </w:r>
      <w:r w:rsidR="00E22DD1">
        <w:rPr>
          <w:rStyle w:val="ChItalBold"/>
        </w:rPr>
        <w:t>g</w:t>
      </w:r>
      <w:r w:rsidRPr="00856563">
        <w:t xml:space="preserve"> </w:t>
      </w:r>
      <w:r w:rsidR="00B7093A">
        <w:t>‘</w:t>
      </w:r>
      <w:r w:rsidRPr="00856563">
        <w:t>with</w:t>
      </w:r>
      <w:r w:rsidR="00B7093A">
        <w:t>’</w:t>
      </w:r>
      <w:r>
        <w:t xml:space="preserve">, with its short form </w:t>
      </w:r>
      <w:r w:rsidRPr="003349EA">
        <w:rPr>
          <w:rStyle w:val="ChItalBold"/>
        </w:rPr>
        <w:t>deng</w:t>
      </w:r>
      <w:r>
        <w:t>, typically conjoins noun phrases</w:t>
      </w:r>
      <w:r w:rsidR="008A1D76">
        <w:t xml:space="preserve"> (654 tokens)</w:t>
      </w:r>
      <w:r>
        <w:t xml:space="preserve">. The conjoined referents can be animate, as in </w:t>
      </w:r>
      <w:r>
        <w:fldChar w:fldCharType="begin"/>
      </w:r>
      <w:r>
        <w:instrText xml:space="preserve"> REF _Ref341895838 \h </w:instrText>
      </w:r>
      <w:r>
        <w:fldChar w:fldCharType="separate"/>
      </w:r>
      <w:r w:rsidR="00154D81" w:rsidRPr="00856563">
        <w:t>(</w:t>
      </w:r>
      <w:r w:rsidR="00154D81">
        <w:rPr>
          <w:noProof/>
        </w:rPr>
        <w:t>6</w:t>
      </w:r>
      <w:r w:rsidR="00154D81" w:rsidRPr="00856563">
        <w:t>)</w:t>
      </w:r>
      <w:r>
        <w:fldChar w:fldCharType="end"/>
      </w:r>
      <w:r>
        <w:t xml:space="preserve">, or inanimate, as in </w:t>
      </w:r>
      <w:r>
        <w:fldChar w:fldCharType="begin"/>
      </w:r>
      <w:r>
        <w:instrText xml:space="preserve"> REF _Ref373848882 \h </w:instrText>
      </w:r>
      <w:r>
        <w:fldChar w:fldCharType="separate"/>
      </w:r>
      <w:r w:rsidR="00154D81" w:rsidRPr="00856563">
        <w:t>(</w:t>
      </w:r>
      <w:r w:rsidR="00154D81">
        <w:rPr>
          <w:noProof/>
        </w:rPr>
        <w:t>7</w:t>
      </w:r>
      <w:r w:rsidR="00154D81" w:rsidRPr="00856563">
        <w:t>)</w:t>
      </w:r>
      <w:r>
        <w:fldChar w:fldCharType="end"/>
      </w:r>
      <w:r>
        <w:t xml:space="preserve">. </w:t>
      </w:r>
      <w:r w:rsidRPr="00856563">
        <w:t xml:space="preserve">The fact that </w:t>
      </w:r>
      <w:r>
        <w:t xml:space="preserve">Papuan Malay employs the same marker for </w:t>
      </w:r>
      <w:r w:rsidR="00B7093A">
        <w:t>“</w:t>
      </w:r>
      <w:r w:rsidRPr="00856563">
        <w:t>noun phrase conjunction and comitative phrases</w:t>
      </w:r>
      <w:r w:rsidR="00B7093A">
        <w:t>”</w:t>
      </w:r>
      <w:r w:rsidRPr="00856563">
        <w:t xml:space="preserve"> suggests that, in terms of </w:t>
      </w:r>
      <w:r w:rsidR="00BA6215">
        <w:rPr>
          <w:rStyle w:val="Citation"/>
        </w:rPr>
        <w:fldChar w:fldCharType="begin"/>
      </w:r>
      <w:r w:rsidR="003A5B20">
        <w:rPr>
          <w:rStyle w:val="Citation"/>
        </w:rPr>
        <w:instrText>ADDIN CITAVI.PLACEHOLDER aef39eea-bf27-48ba-b45b-54a3a9fa683b PFBsYWNlaG9sZGVyPg0KICA8QWRkSW5WZXJzaW9uPjUuMi4wLjg8L0FkZEluVmVyc2lvbj4NCiAgPElkPmFlZjM5ZWVhLWJmMjctNDhiYS1iNDViLTU0YTNhOWZhNjgzYjwvSWQ+DQogIDxFbnRyaWVzPg0KICAgIDxFbnRyeT4NCiAgICAgIDxJZD5mYjE3MGZlNy00M2JjLTQwNWYtODVlMi0zNDkxMzdlM2M3MTI8L0lkPg0KICAgICAgPE5vUGFyPnRydWU8L05vUGFyPg0KICAgICAgPFBlcnNvbk9ubHk+dHJ1ZTwvUGVyc29uT25seT4NCiAgICAgIDxSZWZlcmVuY2VJZD5iNDlmZGI0NC03ZTA3LTRhNmUtODQzNC01ODZjMTg3OGY0ODU8L1JlZmVyZW5jZUlk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TdGFzc2VuIDIwMTEg4oCTIE5vdW4gcGhyYXNlIGNvbmp1bmN0aW9uPC9TaG9ydFRpdGxlPg0KICAgICAgICA8VGl0bGU+Tm91biBwaHJhc2UgY29uanVuY3Rpb248L1RpdGxlPg0KICAgICAgPC9SZWZlcmVuY2U+DQogICAgPC9FbnRyeT4NCiAgPC9FbnRyaWVzPg0KICA8VGV4dD5TdGFzc2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XNzZW48L1RleHQ+DQogICAgPC9UZXh0VW5pdD4NCiAgPC9UZXh0VW5pdHM+DQo8L1BsYWNlaG9sZGVyPg==</w:instrText>
      </w:r>
      <w:r w:rsidR="00BA6215">
        <w:rPr>
          <w:rStyle w:val="Citation"/>
        </w:rPr>
        <w:fldChar w:fldCharType="separate"/>
      </w:r>
      <w:bookmarkStart w:id="5126" w:name="_CTVP001aef39eeabf2748bab45b54a3a9fa683b"/>
      <w:r w:rsidR="0092006B">
        <w:rPr>
          <w:rStyle w:val="Citation"/>
        </w:rPr>
        <w:t>Stassen</w:t>
      </w:r>
      <w:bookmarkEnd w:id="5126"/>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39670d34-5487-4c94-a2a6-2bbaa4b34997 PFBsYWNlaG9sZGVyPg0KICA8QWRkSW5WZXJzaW9uPjUuMi4wLjg8L0FkZEluVmVyc2lvbj4NCiAgPElkPjM5NjcwZDM0LTU0ODctNGM5NC1hMmE2LTJiYmFhNGIzNDk5NzwvSWQ+DQogIDxFbnRyaWVzPg0KICAgIDxFbnRyeT4NCiAgICAgIDxJZD4xZGVlMDIzMi0wZDhjLTQ3MzYtYjY2OS1jZmI3YWE0NTQ1Yj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I0OWZkYjQ0LTdlMDctNGE2ZS04NDM0LTU4NmMxODc4ZjQ4NTwvUmVmZXJlbmNlSWQ+DQogICAgICA8WWVhck9ubHk+dHJ1ZTwvWWVhck9ubHk+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YTogMSk8L1RleHQ+DQogICAgPC9UZXh0VW5pdD4NCiAgPC9UZXh0VW5pdHM+DQo8L1BsYWNlaG9sZGVyPg==</w:instrText>
      </w:r>
      <w:r w:rsidR="00BA6215">
        <w:rPr>
          <w:rStyle w:val="Citation"/>
        </w:rPr>
        <w:fldChar w:fldCharType="separate"/>
      </w:r>
      <w:bookmarkStart w:id="5127" w:name="_CTVP00139670d3454874c94a2a62bbaa4b34997"/>
      <w:r w:rsidR="0092006B">
        <w:rPr>
          <w:rStyle w:val="Citation"/>
        </w:rPr>
        <w:t>(2011a: 1)</w:t>
      </w:r>
      <w:bookmarkEnd w:id="5127"/>
      <w:r w:rsidR="00BA6215">
        <w:rPr>
          <w:rStyle w:val="Citation"/>
        </w:rPr>
        <w:fldChar w:fldCharType="end"/>
      </w:r>
      <w:r w:rsidRPr="00856563">
        <w:t xml:space="preserve"> typology, Papuan Malay is a </w:t>
      </w:r>
      <w:r w:rsidR="00B7093A">
        <w:t>“</w:t>
      </w:r>
      <w:r w:rsidRPr="0099608C">
        <w:rPr>
          <w:rStyle w:val="ChSmallCaps"/>
        </w:rPr>
        <w:t>with</w:t>
      </w:r>
      <w:r w:rsidRPr="00856563">
        <w:t>-language</w:t>
      </w:r>
      <w:r w:rsidR="00B7093A">
        <w:t>”</w:t>
      </w:r>
      <w:r>
        <w:t xml:space="preserve">. </w:t>
      </w:r>
      <w:r w:rsidRPr="000E6FBE">
        <w:t>Occasionally</w:t>
      </w:r>
      <w:r>
        <w:t xml:space="preserve">, </w:t>
      </w:r>
      <w:r w:rsidRPr="00AD4714">
        <w:rPr>
          <w:rStyle w:val="ChItalBold"/>
        </w:rPr>
        <w:t>deng</w:t>
      </w:r>
      <w:r>
        <w:rPr>
          <w:rStyle w:val="ChItalBold"/>
        </w:rPr>
        <w:t>(</w:t>
      </w:r>
      <w:r w:rsidRPr="00AD4714">
        <w:rPr>
          <w:rStyle w:val="ChItalBold"/>
        </w:rPr>
        <w:t>an</w:t>
      </w:r>
      <w:r w:rsidR="002B0B65">
        <w:rPr>
          <w:rStyle w:val="ChItalBold"/>
        </w:rPr>
        <w:t>g</w:t>
      </w:r>
      <w:r>
        <w:rPr>
          <w:rStyle w:val="ChItalBold"/>
        </w:rPr>
        <w:t>)</w:t>
      </w:r>
      <w:r>
        <w:t xml:space="preserve"> </w:t>
      </w:r>
      <w:r w:rsidR="00B7093A">
        <w:t>‘</w:t>
      </w:r>
      <w:r>
        <w:t>with</w:t>
      </w:r>
      <w:r w:rsidR="00B7093A">
        <w:t>’</w:t>
      </w:r>
      <w:r>
        <w:t xml:space="preserve"> </w:t>
      </w:r>
      <w:r w:rsidR="00C14708">
        <w:t xml:space="preserve">also </w:t>
      </w:r>
      <w:r>
        <w:t xml:space="preserve">links verb phrases </w:t>
      </w:r>
      <w:r w:rsidR="00883DFF">
        <w:t xml:space="preserve">(16 tokens) </w:t>
      </w:r>
      <w:r>
        <w:t xml:space="preserve">as in </w:t>
      </w:r>
      <w:r>
        <w:fldChar w:fldCharType="begin"/>
      </w:r>
      <w:r>
        <w:instrText xml:space="preserve"> REF _Ref355092168 \h </w:instrText>
      </w:r>
      <w:r>
        <w:fldChar w:fldCharType="separate"/>
      </w:r>
      <w:r w:rsidR="00154D81" w:rsidRPr="00856563">
        <w:t>(</w:t>
      </w:r>
      <w:r w:rsidR="00154D81">
        <w:rPr>
          <w:noProof/>
        </w:rPr>
        <w:t>8</w:t>
      </w:r>
      <w:r w:rsidR="00154D81" w:rsidRPr="00856563">
        <w:t>)</w:t>
      </w:r>
      <w:r>
        <w:fldChar w:fldCharType="end"/>
      </w:r>
      <w:r>
        <w:t xml:space="preserve">. The linking of clauses with </w:t>
      </w:r>
      <w:r w:rsidRPr="00856563">
        <w:t xml:space="preserve">comitative </w:t>
      </w:r>
      <w:r w:rsidRPr="00856563">
        <w:rPr>
          <w:rStyle w:val="ChItalBold"/>
        </w:rPr>
        <w:t>dengan</w:t>
      </w:r>
      <w:r w:rsidR="00E22DD1">
        <w:rPr>
          <w:rStyle w:val="ChItalBold"/>
        </w:rPr>
        <w:t>g</w:t>
      </w:r>
      <w:r w:rsidRPr="00856563">
        <w:t xml:space="preserve"> </w:t>
      </w:r>
      <w:r w:rsidR="00B7093A">
        <w:t>‘</w:t>
      </w:r>
      <w:r w:rsidRPr="00856563">
        <w:t>with</w:t>
      </w:r>
      <w:r w:rsidR="00B7093A">
        <w:t>’</w:t>
      </w:r>
      <w:r>
        <w:t xml:space="preserve"> is unattested in the corpus. (Besides, </w:t>
      </w:r>
      <w:r w:rsidRPr="00856563">
        <w:t xml:space="preserve">comitative </w:t>
      </w:r>
      <w:r w:rsidR="00AB3BA2" w:rsidRPr="00856563">
        <w:rPr>
          <w:rStyle w:val="ChItalBold"/>
        </w:rPr>
        <w:t>dengan</w:t>
      </w:r>
      <w:r w:rsidR="00AB3BA2">
        <w:rPr>
          <w:rStyle w:val="ChItalBold"/>
        </w:rPr>
        <w:t>g</w:t>
      </w:r>
      <w:r w:rsidRPr="00856563">
        <w:t xml:space="preserve"> </w:t>
      </w:r>
      <w:r w:rsidR="00B7093A">
        <w:t>‘</w:t>
      </w:r>
      <w:r w:rsidRPr="00856563">
        <w:t>with</w:t>
      </w:r>
      <w:r w:rsidR="00B7093A">
        <w:t>’</w:t>
      </w:r>
      <w:r w:rsidRPr="00856563">
        <w:t xml:space="preserve"> is </w:t>
      </w:r>
      <w:r>
        <w:t xml:space="preserve">also </w:t>
      </w:r>
      <w:r w:rsidRPr="00856563">
        <w:t>used t</w:t>
      </w:r>
      <w:r>
        <w:t xml:space="preserve">o encode </w:t>
      </w:r>
      <w:r w:rsidRPr="00856563">
        <w:t xml:space="preserve">inclusory </w:t>
      </w:r>
      <w:r>
        <w:t>conjunction constructions, as discussed in §</w:t>
      </w:r>
      <w:r w:rsidR="008C5183">
        <w:fldChar w:fldCharType="begin"/>
      </w:r>
      <w:r w:rsidR="008C5183">
        <w:instrText xml:space="preserve"> REF _Ref288671633 \w \h </w:instrText>
      </w:r>
      <w:r w:rsidR="008C5183">
        <w:fldChar w:fldCharType="separate"/>
      </w:r>
      <w:r w:rsidR="00154D81">
        <w:rPr>
          <w:cs/>
        </w:rPr>
        <w:t>‎</w:t>
      </w:r>
      <w:r w:rsidR="00154D81">
        <w:t>6.1.4</w:t>
      </w:r>
      <w:r w:rsidR="008C5183">
        <w:fldChar w:fldCharType="end"/>
      </w:r>
      <w:r>
        <w:t xml:space="preserve">; for a detailed discussion of preposition </w:t>
      </w:r>
      <w:r w:rsidRPr="00856563">
        <w:rPr>
          <w:rStyle w:val="ChItalBold"/>
        </w:rPr>
        <w:t>dengan</w:t>
      </w:r>
      <w:r w:rsidR="00E22DD1">
        <w:rPr>
          <w:rStyle w:val="ChItalBold"/>
        </w:rPr>
        <w:t>g</w:t>
      </w:r>
      <w:r w:rsidRPr="00856563">
        <w:t xml:space="preserve"> </w:t>
      </w:r>
      <w:r w:rsidR="00B7093A">
        <w:t>‘</w:t>
      </w:r>
      <w:r w:rsidRPr="00856563">
        <w:t>with</w:t>
      </w:r>
      <w:r w:rsidR="00B7093A">
        <w:t>’</w:t>
      </w:r>
      <w:r>
        <w:t>, see §</w:t>
      </w:r>
      <w:r w:rsidR="008C5183">
        <w:fldChar w:fldCharType="begin"/>
      </w:r>
      <w:r w:rsidR="008C5183">
        <w:instrText xml:space="preserve"> REF _Ref319761134 \w \h </w:instrText>
      </w:r>
      <w:r w:rsidR="008C5183">
        <w:fldChar w:fldCharType="separate"/>
      </w:r>
      <w:r w:rsidR="00154D81">
        <w:rPr>
          <w:cs/>
        </w:rPr>
        <w:t>‎</w:t>
      </w:r>
      <w:r w:rsidR="00154D81">
        <w:t>10.2.1</w:t>
      </w:r>
      <w:r w:rsidR="008C5183">
        <w:fldChar w:fldCharType="end"/>
      </w:r>
      <w:r>
        <w:t>.)</w:t>
      </w:r>
    </w:p>
    <w:tbl>
      <w:tblPr>
        <w:tblW w:w="5555" w:type="dxa"/>
        <w:tblCellMar>
          <w:left w:w="40" w:type="dxa"/>
          <w:right w:w="40" w:type="dxa"/>
        </w:tblCellMar>
        <w:tblLook w:val="01E0" w:firstRow="1" w:lastRow="1" w:firstColumn="1" w:lastColumn="1" w:noHBand="0" w:noVBand="0"/>
      </w:tblPr>
      <w:tblGrid>
        <w:gridCol w:w="709"/>
        <w:gridCol w:w="647"/>
        <w:gridCol w:w="903"/>
        <w:gridCol w:w="1075"/>
        <w:gridCol w:w="380"/>
        <w:gridCol w:w="692"/>
        <w:gridCol w:w="769"/>
        <w:gridCol w:w="380"/>
      </w:tblGrid>
      <w:tr w:rsidR="00AC23C4" w:rsidRPr="005F3BBD" w14:paraId="67980B9E" w14:textId="77777777" w:rsidTr="00AC23C4">
        <w:tc>
          <w:tcPr>
            <w:tcW w:w="709" w:type="dxa"/>
            <w:shd w:val="clear" w:color="auto" w:fill="auto"/>
          </w:tcPr>
          <w:p w14:paraId="762E604D" w14:textId="77777777" w:rsidR="002954E5" w:rsidRPr="00150DE6" w:rsidRDefault="002954E5" w:rsidP="00161730">
            <w:pPr>
              <w:pStyle w:val="O0Nwnext"/>
            </w:pPr>
            <w:bookmarkStart w:id="5128" w:name="_Ref341895838"/>
            <w:r w:rsidRPr="00856563">
              <w:t>(</w:t>
            </w:r>
            <w:fldSimple w:instr=" SEQ ( \* ARABIC \s 1 ">
              <w:r w:rsidR="00154D81">
                <w:rPr>
                  <w:noProof/>
                </w:rPr>
                <w:t>6</w:t>
              </w:r>
            </w:fldSimple>
            <w:r w:rsidRPr="00856563">
              <w:t>)</w:t>
            </w:r>
            <w:bookmarkEnd w:id="5128"/>
          </w:p>
        </w:tc>
        <w:tc>
          <w:tcPr>
            <w:tcW w:w="647" w:type="dxa"/>
            <w:shd w:val="clear" w:color="auto" w:fill="auto"/>
          </w:tcPr>
          <w:p w14:paraId="6C3163E1" w14:textId="77777777" w:rsidR="002954E5" w:rsidRPr="00856563" w:rsidRDefault="002954E5" w:rsidP="00161730">
            <w:pPr>
              <w:pStyle w:val="Text"/>
            </w:pPr>
            <w:r>
              <w:t>bapa</w:t>
            </w:r>
          </w:p>
        </w:tc>
        <w:tc>
          <w:tcPr>
            <w:tcW w:w="903" w:type="dxa"/>
            <w:shd w:val="clear" w:color="auto" w:fill="auto"/>
          </w:tcPr>
          <w:p w14:paraId="3DD19CF5" w14:textId="77777777" w:rsidR="002954E5" w:rsidRPr="002954E5" w:rsidRDefault="002954E5" w:rsidP="00161730">
            <w:pPr>
              <w:pStyle w:val="Text"/>
              <w:rPr>
                <w:rStyle w:val="ChBlueBold"/>
              </w:rPr>
            </w:pPr>
            <w:r w:rsidRPr="002954E5">
              <w:rPr>
                <w:rStyle w:val="ChBlueBold"/>
              </w:rPr>
              <w:t>dengang</w:t>
            </w:r>
          </w:p>
        </w:tc>
        <w:tc>
          <w:tcPr>
            <w:tcW w:w="1075" w:type="dxa"/>
            <w:shd w:val="clear" w:color="auto" w:fill="auto"/>
          </w:tcPr>
          <w:p w14:paraId="2D7F4456" w14:textId="77777777" w:rsidR="002954E5" w:rsidRPr="00205BAB" w:rsidRDefault="002954E5" w:rsidP="00161730">
            <w:pPr>
              <w:pStyle w:val="Text"/>
            </w:pPr>
            <w:r>
              <w:t>bapa-tua</w:t>
            </w:r>
          </w:p>
        </w:tc>
        <w:tc>
          <w:tcPr>
            <w:tcW w:w="380" w:type="dxa"/>
            <w:shd w:val="clear" w:color="auto" w:fill="auto"/>
          </w:tcPr>
          <w:p w14:paraId="066D6F36" w14:textId="77777777" w:rsidR="002954E5" w:rsidRPr="00205BAB" w:rsidRDefault="002954E5" w:rsidP="00161730">
            <w:pPr>
              <w:pStyle w:val="Text"/>
            </w:pPr>
            <w:r>
              <w:t>pi</w:t>
            </w:r>
          </w:p>
        </w:tc>
        <w:tc>
          <w:tcPr>
            <w:tcW w:w="692" w:type="dxa"/>
            <w:shd w:val="clear" w:color="auto" w:fill="auto"/>
          </w:tcPr>
          <w:p w14:paraId="2F502789" w14:textId="77777777" w:rsidR="002954E5" w:rsidRPr="002954E5" w:rsidRDefault="002954E5" w:rsidP="00161730">
            <w:pPr>
              <w:pStyle w:val="Text"/>
            </w:pPr>
            <w:r w:rsidRPr="002954E5">
              <w:t>biking</w:t>
            </w:r>
          </w:p>
        </w:tc>
        <w:tc>
          <w:tcPr>
            <w:tcW w:w="769" w:type="dxa"/>
            <w:shd w:val="clear" w:color="auto" w:fill="auto"/>
          </w:tcPr>
          <w:p w14:paraId="31098019" w14:textId="77777777" w:rsidR="002954E5" w:rsidRPr="00205BAB" w:rsidRDefault="002954E5" w:rsidP="00161730">
            <w:pPr>
              <w:pStyle w:val="Text"/>
            </w:pPr>
            <w:r>
              <w:t>kebung</w:t>
            </w:r>
          </w:p>
        </w:tc>
        <w:tc>
          <w:tcPr>
            <w:tcW w:w="380" w:type="dxa"/>
            <w:shd w:val="clear" w:color="auto" w:fill="auto"/>
          </w:tcPr>
          <w:p w14:paraId="548403F1" w14:textId="77777777" w:rsidR="002954E5" w:rsidRPr="00205BAB" w:rsidRDefault="002954E5" w:rsidP="00161730">
            <w:pPr>
              <w:pStyle w:val="Text"/>
            </w:pPr>
            <w:r>
              <w:t>…</w:t>
            </w:r>
          </w:p>
        </w:tc>
      </w:tr>
      <w:tr w:rsidR="00AC23C4" w:rsidRPr="00AC23C4" w14:paraId="0A702DEB" w14:textId="77777777" w:rsidTr="00AC23C4">
        <w:tc>
          <w:tcPr>
            <w:tcW w:w="709" w:type="dxa"/>
            <w:shd w:val="clear" w:color="auto" w:fill="auto"/>
          </w:tcPr>
          <w:p w14:paraId="4F0288C9" w14:textId="77777777" w:rsidR="002954E5" w:rsidRPr="00150DE6" w:rsidRDefault="002954E5" w:rsidP="00161730">
            <w:pPr>
              <w:pStyle w:val="GlossEng"/>
            </w:pPr>
          </w:p>
        </w:tc>
        <w:tc>
          <w:tcPr>
            <w:tcW w:w="647" w:type="dxa"/>
            <w:shd w:val="clear" w:color="auto" w:fill="auto"/>
          </w:tcPr>
          <w:p w14:paraId="2F465F70" w14:textId="77777777" w:rsidR="002954E5" w:rsidRPr="00856563" w:rsidRDefault="002954E5" w:rsidP="00161730">
            <w:pPr>
              <w:pStyle w:val="GlossEng"/>
            </w:pPr>
            <w:r>
              <w:t>father</w:t>
            </w:r>
          </w:p>
        </w:tc>
        <w:tc>
          <w:tcPr>
            <w:tcW w:w="903" w:type="dxa"/>
            <w:shd w:val="clear" w:color="auto" w:fill="auto"/>
          </w:tcPr>
          <w:p w14:paraId="39C80C0D" w14:textId="77777777" w:rsidR="002954E5" w:rsidRPr="00856563" w:rsidRDefault="002954E5" w:rsidP="00161730">
            <w:pPr>
              <w:pStyle w:val="GlossEng"/>
            </w:pPr>
            <w:r>
              <w:t>with</w:t>
            </w:r>
          </w:p>
        </w:tc>
        <w:tc>
          <w:tcPr>
            <w:tcW w:w="1075" w:type="dxa"/>
            <w:shd w:val="clear" w:color="auto" w:fill="auto"/>
          </w:tcPr>
          <w:p w14:paraId="4A8329AF" w14:textId="77777777" w:rsidR="002954E5" w:rsidRPr="00856563" w:rsidRDefault="002954E5" w:rsidP="00161730">
            <w:pPr>
              <w:pStyle w:val="GlossEng"/>
            </w:pPr>
            <w:r>
              <w:t>older.uncle</w:t>
            </w:r>
          </w:p>
        </w:tc>
        <w:tc>
          <w:tcPr>
            <w:tcW w:w="380" w:type="dxa"/>
            <w:shd w:val="clear" w:color="auto" w:fill="auto"/>
          </w:tcPr>
          <w:p w14:paraId="24E30C0C" w14:textId="77777777" w:rsidR="002954E5" w:rsidRPr="002954E5" w:rsidRDefault="002954E5" w:rsidP="00161730">
            <w:pPr>
              <w:pStyle w:val="GlossEng"/>
            </w:pPr>
            <w:r w:rsidRPr="002954E5">
              <w:t>go</w:t>
            </w:r>
          </w:p>
        </w:tc>
        <w:tc>
          <w:tcPr>
            <w:tcW w:w="692" w:type="dxa"/>
            <w:shd w:val="clear" w:color="auto" w:fill="auto"/>
          </w:tcPr>
          <w:p w14:paraId="3551EA4C" w14:textId="77777777" w:rsidR="002954E5" w:rsidRPr="00856563" w:rsidRDefault="002954E5" w:rsidP="00161730">
            <w:pPr>
              <w:pStyle w:val="GlossEng"/>
            </w:pPr>
            <w:r>
              <w:t>make</w:t>
            </w:r>
          </w:p>
        </w:tc>
        <w:tc>
          <w:tcPr>
            <w:tcW w:w="769" w:type="dxa"/>
            <w:shd w:val="clear" w:color="auto" w:fill="auto"/>
          </w:tcPr>
          <w:p w14:paraId="22963975" w14:textId="77777777" w:rsidR="002954E5" w:rsidRPr="002954E5" w:rsidRDefault="002954E5" w:rsidP="00161730">
            <w:pPr>
              <w:pStyle w:val="GlossEng"/>
            </w:pPr>
            <w:r w:rsidRPr="002954E5">
              <w:t>garden</w:t>
            </w:r>
          </w:p>
        </w:tc>
        <w:tc>
          <w:tcPr>
            <w:tcW w:w="380" w:type="dxa"/>
            <w:shd w:val="clear" w:color="auto" w:fill="auto"/>
          </w:tcPr>
          <w:p w14:paraId="7826FACB" w14:textId="77777777" w:rsidR="002954E5" w:rsidRPr="00856563" w:rsidRDefault="002954E5" w:rsidP="00161730">
            <w:pPr>
              <w:pStyle w:val="GlossEng"/>
            </w:pPr>
          </w:p>
        </w:tc>
      </w:tr>
    </w:tbl>
    <w:p w14:paraId="0C9E40B4" w14:textId="3BC1295D" w:rsidR="00161730" w:rsidRPr="00233F27" w:rsidRDefault="00B7093A" w:rsidP="00161730">
      <w:pPr>
        <w:pStyle w:val="FreeTranslEng"/>
      </w:pPr>
      <w:r>
        <w:t>‘</w:t>
      </w:r>
      <w:r w:rsidR="002954E5">
        <w:t xml:space="preserve">father </w:t>
      </w:r>
      <w:r w:rsidR="002954E5" w:rsidRPr="002954E5">
        <w:rPr>
          <w:rStyle w:val="ChBlueBold"/>
        </w:rPr>
        <w:t>and</w:t>
      </w:r>
      <w:r w:rsidR="002954E5">
        <w:t xml:space="preserve"> uncle went to work in the garden (together) …</w:t>
      </w:r>
      <w:r>
        <w:t>’</w:t>
      </w:r>
      <w:r w:rsidR="00161730" w:rsidRPr="00856563">
        <w:t xml:space="preserve"> </w:t>
      </w:r>
      <w:r w:rsidR="00161730" w:rsidRPr="00856563">
        <w:rPr>
          <w:rStyle w:val="ExampleSource"/>
        </w:rPr>
        <w:t>[</w:t>
      </w:r>
      <w:r w:rsidR="002954E5" w:rsidRPr="002954E5">
        <w:rPr>
          <w:rStyle w:val="ExampleSource"/>
        </w:rPr>
        <w:t>080922-001a-CvPh.0629</w:t>
      </w:r>
      <w:r w:rsidR="00161730" w:rsidRPr="00856563">
        <w:rPr>
          <w:rStyle w:val="ExampleSource"/>
        </w:rPr>
        <w:t>]</w:t>
      </w:r>
    </w:p>
    <w:tbl>
      <w:tblPr>
        <w:tblW w:w="6794" w:type="dxa"/>
        <w:tblCellMar>
          <w:left w:w="40" w:type="dxa"/>
          <w:right w:w="40" w:type="dxa"/>
        </w:tblCellMar>
        <w:tblLook w:val="01E0" w:firstRow="1" w:lastRow="1" w:firstColumn="1" w:lastColumn="1" w:noHBand="0" w:noVBand="0"/>
      </w:tblPr>
      <w:tblGrid>
        <w:gridCol w:w="709"/>
        <w:gridCol w:w="282"/>
        <w:gridCol w:w="469"/>
        <w:gridCol w:w="724"/>
        <w:gridCol w:w="803"/>
        <w:gridCol w:w="469"/>
        <w:gridCol w:w="959"/>
        <w:gridCol w:w="803"/>
        <w:gridCol w:w="802"/>
        <w:gridCol w:w="774"/>
      </w:tblGrid>
      <w:tr w:rsidR="00AC23C4" w:rsidRPr="00856563" w14:paraId="1A46F5CC" w14:textId="77777777" w:rsidTr="00AC23C4">
        <w:tc>
          <w:tcPr>
            <w:tcW w:w="709" w:type="dxa"/>
            <w:shd w:val="clear" w:color="auto" w:fill="auto"/>
          </w:tcPr>
          <w:p w14:paraId="2E24F2F0" w14:textId="77777777" w:rsidR="00161730" w:rsidRPr="00150DE6" w:rsidRDefault="00161730" w:rsidP="00161730">
            <w:pPr>
              <w:pStyle w:val="O0Nwnext"/>
            </w:pPr>
            <w:bookmarkStart w:id="5129" w:name="_Ref373848882"/>
            <w:r w:rsidRPr="00856563">
              <w:t>(</w:t>
            </w:r>
            <w:fldSimple w:instr=" SEQ ( \* ARABIC \s 1 ">
              <w:r w:rsidR="00154D81">
                <w:rPr>
                  <w:noProof/>
                </w:rPr>
                <w:t>7</w:t>
              </w:r>
            </w:fldSimple>
            <w:r w:rsidRPr="00856563">
              <w:t>)</w:t>
            </w:r>
            <w:bookmarkEnd w:id="5129"/>
          </w:p>
        </w:tc>
        <w:tc>
          <w:tcPr>
            <w:tcW w:w="282" w:type="dxa"/>
            <w:shd w:val="clear" w:color="auto" w:fill="auto"/>
          </w:tcPr>
          <w:p w14:paraId="5A88A7D8" w14:textId="77777777" w:rsidR="00161730" w:rsidRDefault="00161730" w:rsidP="00161730">
            <w:pPr>
              <w:pStyle w:val="Text"/>
            </w:pPr>
            <w:r>
              <w:t>…</w:t>
            </w:r>
          </w:p>
        </w:tc>
        <w:tc>
          <w:tcPr>
            <w:tcW w:w="469" w:type="dxa"/>
            <w:shd w:val="clear" w:color="auto" w:fill="auto"/>
          </w:tcPr>
          <w:p w14:paraId="479BEE52" w14:textId="77777777" w:rsidR="00161730" w:rsidRPr="00856563" w:rsidRDefault="00161730" w:rsidP="00161730">
            <w:pPr>
              <w:pStyle w:val="Text"/>
            </w:pPr>
            <w:r>
              <w:t>apa</w:t>
            </w:r>
          </w:p>
        </w:tc>
        <w:tc>
          <w:tcPr>
            <w:tcW w:w="724" w:type="dxa"/>
            <w:shd w:val="clear" w:color="auto" w:fill="auto"/>
          </w:tcPr>
          <w:p w14:paraId="4412AC5C" w14:textId="77777777" w:rsidR="00161730" w:rsidRPr="007D42A4" w:rsidRDefault="00161730" w:rsidP="00161730">
            <w:pPr>
              <w:pStyle w:val="Text"/>
            </w:pPr>
            <w:r w:rsidRPr="007D42A4">
              <w:t>biologi</w:t>
            </w:r>
          </w:p>
        </w:tc>
        <w:tc>
          <w:tcPr>
            <w:tcW w:w="803" w:type="dxa"/>
            <w:shd w:val="clear" w:color="auto" w:fill="auto"/>
          </w:tcPr>
          <w:p w14:paraId="1B6B26D5" w14:textId="77777777" w:rsidR="00161730" w:rsidRPr="00856563" w:rsidRDefault="00161730" w:rsidP="00161730">
            <w:pPr>
              <w:pStyle w:val="Text"/>
              <w:rPr>
                <w:rStyle w:val="ChBlueBold"/>
              </w:rPr>
            </w:pPr>
            <w:r w:rsidRPr="00856563">
              <w:rPr>
                <w:rStyle w:val="ChBlueBold"/>
              </w:rPr>
              <w:t>dengan</w:t>
            </w:r>
            <w:r w:rsidR="00E22DD1">
              <w:rPr>
                <w:rStyle w:val="ChBlueBold"/>
              </w:rPr>
              <w:t>g</w:t>
            </w:r>
          </w:p>
        </w:tc>
        <w:tc>
          <w:tcPr>
            <w:tcW w:w="469" w:type="dxa"/>
            <w:shd w:val="clear" w:color="auto" w:fill="auto"/>
          </w:tcPr>
          <w:p w14:paraId="78BD71F2" w14:textId="77777777" w:rsidR="00161730" w:rsidRPr="007D42A4" w:rsidRDefault="00161730" w:rsidP="00161730">
            <w:pPr>
              <w:pStyle w:val="Text"/>
            </w:pPr>
            <w:r w:rsidRPr="007D42A4">
              <w:t>apa</w:t>
            </w:r>
          </w:p>
        </w:tc>
        <w:tc>
          <w:tcPr>
            <w:tcW w:w="959" w:type="dxa"/>
            <w:shd w:val="clear" w:color="auto" w:fill="auto"/>
          </w:tcPr>
          <w:p w14:paraId="16C95670" w14:textId="77777777" w:rsidR="00161730" w:rsidRPr="007D42A4" w:rsidRDefault="00161730" w:rsidP="00161730">
            <w:pPr>
              <w:pStyle w:val="Text"/>
            </w:pPr>
            <w:r w:rsidRPr="007D42A4">
              <w:t>astronomi</w:t>
            </w:r>
          </w:p>
        </w:tc>
        <w:tc>
          <w:tcPr>
            <w:tcW w:w="803" w:type="dxa"/>
            <w:shd w:val="clear" w:color="auto" w:fill="auto"/>
          </w:tcPr>
          <w:p w14:paraId="4505D48A" w14:textId="77777777" w:rsidR="00161730" w:rsidRPr="00856563" w:rsidRDefault="00161730" w:rsidP="00161730">
            <w:pPr>
              <w:pStyle w:val="Text"/>
              <w:rPr>
                <w:rStyle w:val="ChBlueBold"/>
              </w:rPr>
            </w:pPr>
            <w:r w:rsidRPr="00856563">
              <w:rPr>
                <w:rStyle w:val="ChBlueBold"/>
              </w:rPr>
              <w:t>dengan</w:t>
            </w:r>
            <w:r w:rsidR="00E22DD1">
              <w:rPr>
                <w:rStyle w:val="ChBlueBold"/>
              </w:rPr>
              <w:t>g</w:t>
            </w:r>
          </w:p>
        </w:tc>
        <w:tc>
          <w:tcPr>
            <w:tcW w:w="802" w:type="dxa"/>
            <w:shd w:val="clear" w:color="auto" w:fill="auto"/>
          </w:tcPr>
          <w:p w14:paraId="0BB78169" w14:textId="77777777" w:rsidR="00161730" w:rsidRPr="007D42A4" w:rsidRDefault="00161730" w:rsidP="00161730">
            <w:pPr>
              <w:pStyle w:val="Text"/>
            </w:pPr>
            <w:r w:rsidRPr="007D42A4">
              <w:t>ba</w:t>
            </w:r>
            <w:r>
              <w:t>ha</w:t>
            </w:r>
            <w:r w:rsidRPr="007D42A4">
              <w:t>sa</w:t>
            </w:r>
          </w:p>
        </w:tc>
        <w:tc>
          <w:tcPr>
            <w:tcW w:w="774" w:type="dxa"/>
            <w:shd w:val="clear" w:color="auto" w:fill="auto"/>
          </w:tcPr>
          <w:p w14:paraId="19EC535E" w14:textId="77777777" w:rsidR="00161730" w:rsidRPr="007D42A4" w:rsidRDefault="00161730" w:rsidP="00161730">
            <w:pPr>
              <w:pStyle w:val="Text"/>
            </w:pPr>
            <w:r w:rsidRPr="007D42A4">
              <w:t>Inggris</w:t>
            </w:r>
          </w:p>
        </w:tc>
      </w:tr>
      <w:tr w:rsidR="00AC23C4" w:rsidRPr="00856563" w14:paraId="44C7541B" w14:textId="77777777" w:rsidTr="00AC23C4">
        <w:tc>
          <w:tcPr>
            <w:tcW w:w="709" w:type="dxa"/>
            <w:shd w:val="clear" w:color="auto" w:fill="auto"/>
          </w:tcPr>
          <w:p w14:paraId="2F5052E0" w14:textId="77777777" w:rsidR="00161730" w:rsidRPr="008968BB" w:rsidRDefault="00161730" w:rsidP="00161730">
            <w:pPr>
              <w:pStyle w:val="GlossEng"/>
            </w:pPr>
          </w:p>
        </w:tc>
        <w:tc>
          <w:tcPr>
            <w:tcW w:w="282" w:type="dxa"/>
            <w:shd w:val="clear" w:color="auto" w:fill="auto"/>
          </w:tcPr>
          <w:p w14:paraId="378824F5" w14:textId="77777777" w:rsidR="00161730" w:rsidRPr="00856563" w:rsidRDefault="00161730" w:rsidP="00161730">
            <w:pPr>
              <w:pStyle w:val="GlossEng"/>
            </w:pPr>
          </w:p>
        </w:tc>
        <w:tc>
          <w:tcPr>
            <w:tcW w:w="469" w:type="dxa"/>
            <w:shd w:val="clear" w:color="auto" w:fill="auto"/>
          </w:tcPr>
          <w:p w14:paraId="7CFE8CB6" w14:textId="77777777" w:rsidR="00161730" w:rsidRPr="00856563" w:rsidRDefault="00161730" w:rsidP="00161730">
            <w:pPr>
              <w:pStyle w:val="GlossEng"/>
            </w:pPr>
            <w:r w:rsidRPr="00856563">
              <w:t>what</w:t>
            </w:r>
          </w:p>
        </w:tc>
        <w:tc>
          <w:tcPr>
            <w:tcW w:w="724" w:type="dxa"/>
            <w:shd w:val="clear" w:color="auto" w:fill="auto"/>
          </w:tcPr>
          <w:p w14:paraId="4C692DC8" w14:textId="77777777" w:rsidR="00161730" w:rsidRPr="00856563" w:rsidRDefault="00161730" w:rsidP="00161730">
            <w:pPr>
              <w:pStyle w:val="GlossEng"/>
            </w:pPr>
            <w:r w:rsidRPr="00856563">
              <w:t>biology</w:t>
            </w:r>
          </w:p>
        </w:tc>
        <w:tc>
          <w:tcPr>
            <w:tcW w:w="803" w:type="dxa"/>
            <w:shd w:val="clear" w:color="auto" w:fill="auto"/>
          </w:tcPr>
          <w:p w14:paraId="7A0E41AC" w14:textId="77777777" w:rsidR="00161730" w:rsidRPr="00856563" w:rsidRDefault="00161730" w:rsidP="00161730">
            <w:pPr>
              <w:pStyle w:val="GlossEng"/>
            </w:pPr>
            <w:r w:rsidRPr="00856563">
              <w:t>with</w:t>
            </w:r>
          </w:p>
        </w:tc>
        <w:tc>
          <w:tcPr>
            <w:tcW w:w="469" w:type="dxa"/>
            <w:shd w:val="clear" w:color="auto" w:fill="auto"/>
          </w:tcPr>
          <w:p w14:paraId="0FFA5288" w14:textId="77777777" w:rsidR="00161730" w:rsidRPr="00856563" w:rsidRDefault="00161730" w:rsidP="00161730">
            <w:pPr>
              <w:pStyle w:val="GlossEng"/>
            </w:pPr>
            <w:r w:rsidRPr="00856563">
              <w:t>what</w:t>
            </w:r>
          </w:p>
        </w:tc>
        <w:tc>
          <w:tcPr>
            <w:tcW w:w="959" w:type="dxa"/>
            <w:shd w:val="clear" w:color="auto" w:fill="auto"/>
          </w:tcPr>
          <w:p w14:paraId="113CE661" w14:textId="77777777" w:rsidR="00161730" w:rsidRPr="00856563" w:rsidRDefault="00161730" w:rsidP="00161730">
            <w:pPr>
              <w:pStyle w:val="GlossEng"/>
            </w:pPr>
            <w:r w:rsidRPr="00856563">
              <w:t>astronomy</w:t>
            </w:r>
          </w:p>
        </w:tc>
        <w:tc>
          <w:tcPr>
            <w:tcW w:w="803" w:type="dxa"/>
            <w:shd w:val="clear" w:color="auto" w:fill="auto"/>
          </w:tcPr>
          <w:p w14:paraId="685EC8D7" w14:textId="77777777" w:rsidR="00161730" w:rsidRPr="00856563" w:rsidRDefault="00161730" w:rsidP="00161730">
            <w:pPr>
              <w:pStyle w:val="GlossEng"/>
            </w:pPr>
            <w:r w:rsidRPr="00856563">
              <w:t>with</w:t>
            </w:r>
          </w:p>
        </w:tc>
        <w:tc>
          <w:tcPr>
            <w:tcW w:w="802" w:type="dxa"/>
            <w:shd w:val="clear" w:color="auto" w:fill="auto"/>
          </w:tcPr>
          <w:p w14:paraId="174BC363" w14:textId="77777777" w:rsidR="00161730" w:rsidRPr="00856563" w:rsidRDefault="00161730" w:rsidP="00161730">
            <w:pPr>
              <w:pStyle w:val="GlossEng"/>
            </w:pPr>
            <w:r w:rsidRPr="00856563">
              <w:t>language</w:t>
            </w:r>
          </w:p>
        </w:tc>
        <w:tc>
          <w:tcPr>
            <w:tcW w:w="774" w:type="dxa"/>
            <w:shd w:val="clear" w:color="auto" w:fill="auto"/>
          </w:tcPr>
          <w:p w14:paraId="50937A4A" w14:textId="77777777" w:rsidR="00161730" w:rsidRPr="00856563" w:rsidRDefault="00161730" w:rsidP="00161730">
            <w:pPr>
              <w:pStyle w:val="GlossEng"/>
            </w:pPr>
            <w:r w:rsidRPr="00856563">
              <w:t>England</w:t>
            </w:r>
          </w:p>
        </w:tc>
      </w:tr>
    </w:tbl>
    <w:p w14:paraId="2DF266E0" w14:textId="1545AB89" w:rsidR="00161730" w:rsidRPr="00233F27" w:rsidRDefault="00161730" w:rsidP="00161730">
      <w:pPr>
        <w:pStyle w:val="FreeTranslEng"/>
      </w:pPr>
      <w:r>
        <w:t xml:space="preserve">[About </w:t>
      </w:r>
      <w:r w:rsidRPr="00856563">
        <w:t>a school competition</w:t>
      </w:r>
      <w:r>
        <w:t xml:space="preserve">] </w:t>
      </w:r>
      <w:r w:rsidR="00B7093A">
        <w:t>‘</w:t>
      </w:r>
      <w:r>
        <w:t>[later they</w:t>
      </w:r>
      <w:r w:rsidR="00B7093A">
        <w:t>’</w:t>
      </w:r>
      <w:r>
        <w:t>ll participate in the Olympiad contest in,]</w:t>
      </w:r>
      <w:r w:rsidRPr="00856563">
        <w:t xml:space="preserve"> what</w:t>
      </w:r>
      <w:r w:rsidR="00F656BD">
        <w:t>-is-it</w:t>
      </w:r>
      <w:r w:rsidRPr="00856563">
        <w:t xml:space="preserve">, </w:t>
      </w:r>
      <w:r w:rsidRPr="007D42A4">
        <w:t xml:space="preserve">biology </w:t>
      </w:r>
      <w:r w:rsidRPr="007D42A4">
        <w:rPr>
          <w:rStyle w:val="ChBlueBold"/>
        </w:rPr>
        <w:t>and</w:t>
      </w:r>
      <w:r w:rsidRPr="007D42A4">
        <w:t>, what</w:t>
      </w:r>
      <w:r w:rsidR="00F656BD">
        <w:t>-is-it</w:t>
      </w:r>
      <w:r w:rsidRPr="007D42A4">
        <w:t xml:space="preserve">, astronomy </w:t>
      </w:r>
      <w:r w:rsidRPr="007D42A4">
        <w:rPr>
          <w:rStyle w:val="ChBlueBold"/>
        </w:rPr>
        <w:t>and</w:t>
      </w:r>
      <w:r w:rsidRPr="007D42A4">
        <w:t xml:space="preserve"> English</w:t>
      </w:r>
      <w:r w:rsidR="00B7093A">
        <w:t>’</w:t>
      </w:r>
      <w:r w:rsidRPr="00856563">
        <w:t xml:space="preserve"> </w:t>
      </w:r>
      <w:r w:rsidRPr="00856563">
        <w:rPr>
          <w:rStyle w:val="ExampleSource"/>
        </w:rPr>
        <w:t>[081115-001a-Cv.</w:t>
      </w:r>
      <w:r>
        <w:rPr>
          <w:rStyle w:val="ExampleSource"/>
        </w:rPr>
        <w:t>0111-</w:t>
      </w:r>
      <w:r w:rsidRPr="00856563">
        <w:rPr>
          <w:rStyle w:val="ExampleSource"/>
        </w:rPr>
        <w:t>0113]</w:t>
      </w:r>
    </w:p>
    <w:tbl>
      <w:tblPr>
        <w:tblW w:w="5944" w:type="dxa"/>
        <w:tblCellMar>
          <w:left w:w="42" w:type="dxa"/>
          <w:right w:w="42" w:type="dxa"/>
        </w:tblCellMar>
        <w:tblLook w:val="01E0" w:firstRow="1" w:lastRow="1" w:firstColumn="1" w:lastColumn="1" w:noHBand="0" w:noVBand="0"/>
      </w:tblPr>
      <w:tblGrid>
        <w:gridCol w:w="709"/>
        <w:gridCol w:w="1206"/>
        <w:gridCol w:w="551"/>
        <w:gridCol w:w="484"/>
        <w:gridCol w:w="729"/>
        <w:gridCol w:w="718"/>
        <w:gridCol w:w="596"/>
        <w:gridCol w:w="951"/>
      </w:tblGrid>
      <w:tr w:rsidR="00AC23C4" w:rsidRPr="005F3BBD" w14:paraId="28A5E69C" w14:textId="77777777" w:rsidTr="00AC23C4">
        <w:tc>
          <w:tcPr>
            <w:tcW w:w="709" w:type="dxa"/>
            <w:shd w:val="clear" w:color="auto" w:fill="auto"/>
          </w:tcPr>
          <w:p w14:paraId="47617BC3" w14:textId="77777777" w:rsidR="00161730" w:rsidRPr="00150DE6" w:rsidRDefault="00161730" w:rsidP="00161730">
            <w:pPr>
              <w:pStyle w:val="O0Nwnext"/>
            </w:pPr>
            <w:bookmarkStart w:id="5130" w:name="_Ref355092168"/>
            <w:r w:rsidRPr="00856563">
              <w:t>(</w:t>
            </w:r>
            <w:fldSimple w:instr=" SEQ ( \* ARABIC \s 1 ">
              <w:r w:rsidR="00154D81">
                <w:rPr>
                  <w:noProof/>
                </w:rPr>
                <w:t>8</w:t>
              </w:r>
            </w:fldSimple>
            <w:r w:rsidRPr="00856563">
              <w:t>)</w:t>
            </w:r>
            <w:bookmarkEnd w:id="5130"/>
          </w:p>
        </w:tc>
        <w:tc>
          <w:tcPr>
            <w:tcW w:w="1206" w:type="dxa"/>
            <w:shd w:val="clear" w:color="auto" w:fill="auto"/>
          </w:tcPr>
          <w:p w14:paraId="01D5C042" w14:textId="77777777" w:rsidR="00161730" w:rsidRPr="00EF62D3" w:rsidRDefault="00161730" w:rsidP="00161730">
            <w:pPr>
              <w:pStyle w:val="Text"/>
            </w:pPr>
            <w:r w:rsidRPr="00EF62D3">
              <w:t>nene</w:t>
            </w:r>
          </w:p>
        </w:tc>
        <w:tc>
          <w:tcPr>
            <w:tcW w:w="551" w:type="dxa"/>
            <w:shd w:val="clear" w:color="auto" w:fill="auto"/>
          </w:tcPr>
          <w:p w14:paraId="003D6458" w14:textId="77777777" w:rsidR="00161730" w:rsidRPr="00EF62D3" w:rsidRDefault="00161730" w:rsidP="00161730">
            <w:pPr>
              <w:pStyle w:val="Text"/>
            </w:pPr>
            <w:r w:rsidRPr="00EF62D3">
              <w:t>jam</w:t>
            </w:r>
          </w:p>
        </w:tc>
        <w:tc>
          <w:tcPr>
            <w:tcW w:w="484" w:type="dxa"/>
            <w:shd w:val="clear" w:color="auto" w:fill="auto"/>
          </w:tcPr>
          <w:p w14:paraId="4E3F3892" w14:textId="77777777" w:rsidR="00161730" w:rsidRPr="00EF62D3" w:rsidRDefault="00161730" w:rsidP="00161730">
            <w:pPr>
              <w:pStyle w:val="Text"/>
            </w:pPr>
            <w:r w:rsidRPr="00EF62D3">
              <w:t>dua</w:t>
            </w:r>
          </w:p>
        </w:tc>
        <w:tc>
          <w:tcPr>
            <w:tcW w:w="729" w:type="dxa"/>
            <w:shd w:val="clear" w:color="auto" w:fill="auto"/>
          </w:tcPr>
          <w:p w14:paraId="6A6A1724" w14:textId="77777777" w:rsidR="00161730" w:rsidRPr="00EF62D3" w:rsidRDefault="00161730" w:rsidP="00161730">
            <w:pPr>
              <w:pStyle w:val="Text"/>
            </w:pPr>
            <w:r w:rsidRPr="00EF62D3">
              <w:t>malam</w:t>
            </w:r>
          </w:p>
        </w:tc>
        <w:tc>
          <w:tcPr>
            <w:tcW w:w="718" w:type="dxa"/>
            <w:shd w:val="clear" w:color="auto" w:fill="auto"/>
          </w:tcPr>
          <w:p w14:paraId="0306B56B" w14:textId="77777777" w:rsidR="00161730" w:rsidRPr="00410184" w:rsidRDefault="00161730" w:rsidP="00161730">
            <w:pPr>
              <w:pStyle w:val="Text"/>
            </w:pPr>
            <w:r w:rsidRPr="00410184">
              <w:t>datang</w:t>
            </w:r>
          </w:p>
        </w:tc>
        <w:tc>
          <w:tcPr>
            <w:tcW w:w="596" w:type="dxa"/>
            <w:shd w:val="clear" w:color="auto" w:fill="auto"/>
          </w:tcPr>
          <w:p w14:paraId="336A8E95" w14:textId="77777777" w:rsidR="00161730" w:rsidRPr="0097165D" w:rsidRDefault="00161730" w:rsidP="00161730">
            <w:pPr>
              <w:pStyle w:val="Text"/>
              <w:rPr>
                <w:rStyle w:val="ChBlueBold"/>
              </w:rPr>
            </w:pPr>
            <w:r w:rsidRPr="0097165D">
              <w:rPr>
                <w:rStyle w:val="ChBlueBold"/>
              </w:rPr>
              <w:t>deng</w:t>
            </w:r>
          </w:p>
        </w:tc>
        <w:tc>
          <w:tcPr>
            <w:tcW w:w="951" w:type="dxa"/>
            <w:shd w:val="clear" w:color="auto" w:fill="auto"/>
          </w:tcPr>
          <w:p w14:paraId="19ECB344" w14:textId="77777777" w:rsidR="00161730" w:rsidRPr="00410184" w:rsidRDefault="00161730" w:rsidP="00161730">
            <w:pPr>
              <w:pStyle w:val="Text"/>
            </w:pPr>
            <w:r w:rsidRPr="00410184">
              <w:t>menangis</w:t>
            </w:r>
          </w:p>
        </w:tc>
      </w:tr>
      <w:tr w:rsidR="00AC23C4" w:rsidRPr="00AC23C4" w14:paraId="48244FBF" w14:textId="77777777" w:rsidTr="00AC23C4">
        <w:tc>
          <w:tcPr>
            <w:tcW w:w="709" w:type="dxa"/>
            <w:shd w:val="clear" w:color="auto" w:fill="auto"/>
          </w:tcPr>
          <w:p w14:paraId="7F8CBD45" w14:textId="77777777" w:rsidR="00161730" w:rsidRPr="00EF62D3" w:rsidRDefault="00161730" w:rsidP="00161730">
            <w:pPr>
              <w:pStyle w:val="GlossEng"/>
            </w:pPr>
          </w:p>
        </w:tc>
        <w:tc>
          <w:tcPr>
            <w:tcW w:w="1206" w:type="dxa"/>
            <w:shd w:val="clear" w:color="auto" w:fill="auto"/>
          </w:tcPr>
          <w:p w14:paraId="5545EEA9" w14:textId="77777777" w:rsidR="00161730" w:rsidRPr="00EF62D3" w:rsidRDefault="00161730" w:rsidP="00161730">
            <w:pPr>
              <w:pStyle w:val="GlossEng"/>
            </w:pPr>
            <w:r w:rsidRPr="00EF62D3">
              <w:t>grandmother</w:t>
            </w:r>
          </w:p>
        </w:tc>
        <w:tc>
          <w:tcPr>
            <w:tcW w:w="551" w:type="dxa"/>
            <w:shd w:val="clear" w:color="auto" w:fill="auto"/>
          </w:tcPr>
          <w:p w14:paraId="76E1A720" w14:textId="77777777" w:rsidR="00161730" w:rsidRPr="00EF62D3" w:rsidRDefault="00161730" w:rsidP="00161730">
            <w:pPr>
              <w:pStyle w:val="GlossEng"/>
            </w:pPr>
            <w:r w:rsidRPr="00EF62D3">
              <w:t>hour</w:t>
            </w:r>
          </w:p>
        </w:tc>
        <w:tc>
          <w:tcPr>
            <w:tcW w:w="484" w:type="dxa"/>
            <w:shd w:val="clear" w:color="auto" w:fill="auto"/>
          </w:tcPr>
          <w:p w14:paraId="49D57FBE" w14:textId="77777777" w:rsidR="00161730" w:rsidRPr="00EF62D3" w:rsidRDefault="00161730" w:rsidP="00161730">
            <w:pPr>
              <w:pStyle w:val="GlossEng"/>
            </w:pPr>
            <w:r w:rsidRPr="00EF62D3">
              <w:t>two</w:t>
            </w:r>
          </w:p>
        </w:tc>
        <w:tc>
          <w:tcPr>
            <w:tcW w:w="729" w:type="dxa"/>
            <w:shd w:val="clear" w:color="auto" w:fill="auto"/>
          </w:tcPr>
          <w:p w14:paraId="1E928573" w14:textId="77777777" w:rsidR="00161730" w:rsidRPr="00EF62D3" w:rsidRDefault="00161730" w:rsidP="00161730">
            <w:pPr>
              <w:pStyle w:val="GlossEng"/>
            </w:pPr>
            <w:r w:rsidRPr="00EF62D3">
              <w:t>night</w:t>
            </w:r>
          </w:p>
        </w:tc>
        <w:tc>
          <w:tcPr>
            <w:tcW w:w="718" w:type="dxa"/>
            <w:shd w:val="clear" w:color="auto" w:fill="auto"/>
          </w:tcPr>
          <w:p w14:paraId="7616560E" w14:textId="77777777" w:rsidR="00161730" w:rsidRPr="00410184" w:rsidRDefault="00161730" w:rsidP="00161730">
            <w:pPr>
              <w:pStyle w:val="GlossEng"/>
            </w:pPr>
            <w:r w:rsidRPr="00410184">
              <w:t>come</w:t>
            </w:r>
          </w:p>
        </w:tc>
        <w:tc>
          <w:tcPr>
            <w:tcW w:w="596" w:type="dxa"/>
            <w:shd w:val="clear" w:color="auto" w:fill="auto"/>
          </w:tcPr>
          <w:p w14:paraId="51F049A7" w14:textId="77777777" w:rsidR="00161730" w:rsidRPr="00EF62D3" w:rsidRDefault="00161730" w:rsidP="00161730">
            <w:pPr>
              <w:pStyle w:val="GlossEng"/>
            </w:pPr>
            <w:r w:rsidRPr="00EF62D3">
              <w:t>with</w:t>
            </w:r>
          </w:p>
        </w:tc>
        <w:tc>
          <w:tcPr>
            <w:tcW w:w="951" w:type="dxa"/>
            <w:shd w:val="clear" w:color="auto" w:fill="auto"/>
          </w:tcPr>
          <w:p w14:paraId="0A465B2C" w14:textId="77777777" w:rsidR="00161730" w:rsidRPr="00410184" w:rsidRDefault="00161730" w:rsidP="00161730">
            <w:pPr>
              <w:pStyle w:val="GlossEng"/>
            </w:pPr>
            <w:r w:rsidRPr="00410184">
              <w:t>cry</w:t>
            </w:r>
          </w:p>
        </w:tc>
      </w:tr>
    </w:tbl>
    <w:p w14:paraId="34142509" w14:textId="40C909E1" w:rsidR="00161730" w:rsidRPr="00233F27" w:rsidRDefault="00B7093A" w:rsidP="00161730">
      <w:pPr>
        <w:pStyle w:val="FreeTranslEng15pt"/>
      </w:pPr>
      <w:r>
        <w:t>‘</w:t>
      </w:r>
      <w:r w:rsidR="00161730">
        <w:t>at two o</w:t>
      </w:r>
      <w:r>
        <w:t>’</w:t>
      </w:r>
      <w:r w:rsidR="00161730">
        <w:t xml:space="preserve">clock in the morning grandmother </w:t>
      </w:r>
      <w:r w:rsidR="00161730" w:rsidRPr="001227C8">
        <w:t>came crying</w:t>
      </w:r>
      <w:r>
        <w:t>’</w:t>
      </w:r>
      <w:r w:rsidR="00161730">
        <w:t xml:space="preserve"> (Lit. </w:t>
      </w:r>
      <w:r>
        <w:t>‘</w:t>
      </w:r>
      <w:r w:rsidR="00161730" w:rsidRPr="001227C8">
        <w:t xml:space="preserve">come </w:t>
      </w:r>
      <w:r w:rsidR="00161730" w:rsidRPr="0097165D">
        <w:rPr>
          <w:rStyle w:val="ChBlueBold"/>
        </w:rPr>
        <w:t>with</w:t>
      </w:r>
      <w:r w:rsidR="00161730" w:rsidRPr="001227C8">
        <w:t xml:space="preserve"> cry</w:t>
      </w:r>
      <w:r>
        <w:t>’</w:t>
      </w:r>
      <w:r w:rsidR="00161730">
        <w:t xml:space="preserve">) </w:t>
      </w:r>
      <w:r w:rsidR="00161730" w:rsidRPr="0097165D">
        <w:rPr>
          <w:rStyle w:val="ExampleSource"/>
        </w:rPr>
        <w:t>[081014-008-CvNP.0001]</w:t>
      </w:r>
    </w:p>
    <w:p w14:paraId="5ED97C98" w14:textId="78FF5234" w:rsidR="00C73975" w:rsidRDefault="00C73975" w:rsidP="00C73975">
      <w:pPr>
        <w:pStyle w:val="Heading4"/>
      </w:pPr>
      <w:bookmarkStart w:id="5131" w:name="_Ref361251454"/>
      <w:bookmarkStart w:id="5132" w:name="_Ref292952920"/>
      <w:bookmarkStart w:id="5133" w:name="_Toc356663336"/>
      <w:r>
        <w:t xml:space="preserve">Conjunctive </w:t>
      </w:r>
      <w:r w:rsidRPr="00856563">
        <w:rPr>
          <w:rStyle w:val="ChItalBold"/>
        </w:rPr>
        <w:t>dan</w:t>
      </w:r>
      <w:r>
        <w:rPr>
          <w:rStyle w:val="ChItalBold"/>
        </w:rPr>
        <w:t>g</w:t>
      </w:r>
      <w:r w:rsidRPr="00856563">
        <w:t xml:space="preserve"> </w:t>
      </w:r>
      <w:r w:rsidR="00B7093A">
        <w:t>‘</w:t>
      </w:r>
      <w:r>
        <w:t>and</w:t>
      </w:r>
      <w:r w:rsidR="00B7093A">
        <w:t>’</w:t>
      </w:r>
      <w:bookmarkEnd w:id="5131"/>
    </w:p>
    <w:p w14:paraId="588DBAB2" w14:textId="6EFB0168" w:rsidR="00C73975" w:rsidRDefault="00C73975" w:rsidP="00C73975">
      <w:pPr>
        <w:pStyle w:val="Body0010after"/>
      </w:pPr>
      <w:r>
        <w:t xml:space="preserve">The conjunction </w:t>
      </w:r>
      <w:r w:rsidRPr="00856563">
        <w:rPr>
          <w:rStyle w:val="ChItalBold"/>
        </w:rPr>
        <w:t>dan</w:t>
      </w:r>
      <w:r>
        <w:rPr>
          <w:rStyle w:val="ChItalBold"/>
        </w:rPr>
        <w:t>g</w:t>
      </w:r>
      <w:r w:rsidRPr="00856563">
        <w:t xml:space="preserve"> </w:t>
      </w:r>
      <w:r w:rsidR="00B7093A">
        <w:t>‘</w:t>
      </w:r>
      <w:r w:rsidRPr="00856563">
        <w:t>and</w:t>
      </w:r>
      <w:r w:rsidR="00B7093A">
        <w:t>’</w:t>
      </w:r>
      <w:r>
        <w:t xml:space="preserve"> typically links two clauses (168 tokens), as in </w:t>
      </w:r>
      <w:r>
        <w:fldChar w:fldCharType="begin"/>
      </w:r>
      <w:r>
        <w:instrText xml:space="preserve"> REF _Ref355093146 \h </w:instrText>
      </w:r>
      <w:r>
        <w:fldChar w:fldCharType="separate"/>
      </w:r>
      <w:r w:rsidR="00154D81" w:rsidRPr="00856563">
        <w:t>(</w:t>
      </w:r>
      <w:r w:rsidR="00154D81">
        <w:rPr>
          <w:noProof/>
        </w:rPr>
        <w:t>9</w:t>
      </w:r>
      <w:r w:rsidR="00154D81" w:rsidRPr="00856563">
        <w:t>)</w:t>
      </w:r>
      <w:r>
        <w:fldChar w:fldCharType="end"/>
      </w:r>
      <w:r>
        <w:t>. Less often</w:t>
      </w:r>
      <w:r w:rsidRPr="008F7C67">
        <w:t>, it links</w:t>
      </w:r>
      <w:r>
        <w:t xml:space="preserve"> noun phrases (24 tokens), as in </w:t>
      </w:r>
      <w:r>
        <w:fldChar w:fldCharType="begin"/>
      </w:r>
      <w:r>
        <w:instrText xml:space="preserve"> REF _Ref355093166 \h </w:instrText>
      </w:r>
      <w:r>
        <w:fldChar w:fldCharType="separate"/>
      </w:r>
      <w:r w:rsidR="00154D81" w:rsidRPr="00856563">
        <w:t>(</w:t>
      </w:r>
      <w:r w:rsidR="00154D81">
        <w:rPr>
          <w:noProof/>
        </w:rPr>
        <w:t>10</w:t>
      </w:r>
      <w:r w:rsidR="00154D81" w:rsidRPr="00856563">
        <w:t>)</w:t>
      </w:r>
      <w:r>
        <w:fldChar w:fldCharType="end"/>
      </w:r>
      <w:r>
        <w:t xml:space="preserve"> and </w:t>
      </w:r>
      <w:r>
        <w:fldChar w:fldCharType="begin"/>
      </w:r>
      <w:r>
        <w:instrText xml:space="preserve"> REF _Ref341895858 \h </w:instrText>
      </w:r>
      <w:r>
        <w:fldChar w:fldCharType="separate"/>
      </w:r>
      <w:r w:rsidR="00154D81" w:rsidRPr="00856563">
        <w:t>(</w:t>
      </w:r>
      <w:r w:rsidR="00154D81">
        <w:rPr>
          <w:noProof/>
        </w:rPr>
        <w:t>11</w:t>
      </w:r>
      <w:r w:rsidR="00154D81" w:rsidRPr="00856563">
        <w:t>)</w:t>
      </w:r>
      <w:r>
        <w:fldChar w:fldCharType="end"/>
      </w:r>
      <w:r w:rsidR="00C87FBE">
        <w:t xml:space="preserve">, or verb phrases (10 tokens) as in </w:t>
      </w:r>
      <w:r w:rsidR="00C87FBE">
        <w:fldChar w:fldCharType="begin"/>
      </w:r>
      <w:r w:rsidR="00C87FBE">
        <w:instrText xml:space="preserve"> REF _Ref355093069 \h </w:instrText>
      </w:r>
      <w:r w:rsidR="00C87FBE">
        <w:fldChar w:fldCharType="separate"/>
      </w:r>
      <w:r w:rsidR="00154D81" w:rsidRPr="00856563">
        <w:t>(</w:t>
      </w:r>
      <w:r w:rsidR="00154D81">
        <w:rPr>
          <w:noProof/>
        </w:rPr>
        <w:t>12</w:t>
      </w:r>
      <w:r w:rsidR="00154D81" w:rsidRPr="00856563">
        <w:t>)</w:t>
      </w:r>
      <w:r w:rsidR="00C87FBE">
        <w:fldChar w:fldCharType="end"/>
      </w:r>
      <w:r>
        <w:t xml:space="preserve">. Usually, the noun phrases have human referents as in </w:t>
      </w:r>
      <w:r>
        <w:fldChar w:fldCharType="begin"/>
      </w:r>
      <w:r>
        <w:instrText xml:space="preserve"> REF _Ref355093166 \h </w:instrText>
      </w:r>
      <w:r>
        <w:fldChar w:fldCharType="separate"/>
      </w:r>
      <w:r w:rsidR="00154D81" w:rsidRPr="00856563">
        <w:t>(</w:t>
      </w:r>
      <w:r w:rsidR="00154D81">
        <w:rPr>
          <w:noProof/>
        </w:rPr>
        <w:t>10</w:t>
      </w:r>
      <w:r w:rsidR="00154D81" w:rsidRPr="00856563">
        <w:t>)</w:t>
      </w:r>
      <w:r>
        <w:fldChar w:fldCharType="end"/>
      </w:r>
      <w:r>
        <w:t xml:space="preserve">; coordination of inanimate referents, as in </w:t>
      </w:r>
      <w:r>
        <w:fldChar w:fldCharType="begin"/>
      </w:r>
      <w:r>
        <w:instrText xml:space="preserve"> REF _Ref341895858 \h </w:instrText>
      </w:r>
      <w:r>
        <w:fldChar w:fldCharType="separate"/>
      </w:r>
      <w:r w:rsidR="00154D81" w:rsidRPr="00856563">
        <w:t>(</w:t>
      </w:r>
      <w:r w:rsidR="00154D81">
        <w:rPr>
          <w:noProof/>
        </w:rPr>
        <w:t>11</w:t>
      </w:r>
      <w:r w:rsidR="00154D81" w:rsidRPr="00856563">
        <w:t>)</w:t>
      </w:r>
      <w:r>
        <w:fldChar w:fldCharType="end"/>
      </w:r>
      <w:r>
        <w:t>, is rare.</w:t>
      </w:r>
    </w:p>
    <w:tbl>
      <w:tblPr>
        <w:tblW w:w="6792" w:type="dxa"/>
        <w:tblCellMar>
          <w:left w:w="42" w:type="dxa"/>
          <w:right w:w="42" w:type="dxa"/>
        </w:tblCellMar>
        <w:tblLook w:val="01E0" w:firstRow="1" w:lastRow="1" w:firstColumn="1" w:lastColumn="1" w:noHBand="0" w:noVBand="0"/>
      </w:tblPr>
      <w:tblGrid>
        <w:gridCol w:w="709"/>
        <w:gridCol w:w="454"/>
        <w:gridCol w:w="280"/>
        <w:gridCol w:w="384"/>
        <w:gridCol w:w="98"/>
        <w:gridCol w:w="489"/>
        <w:gridCol w:w="673"/>
        <w:gridCol w:w="690"/>
        <w:gridCol w:w="607"/>
        <w:gridCol w:w="489"/>
        <w:gridCol w:w="823"/>
        <w:gridCol w:w="607"/>
        <w:gridCol w:w="489"/>
      </w:tblGrid>
      <w:tr w:rsidR="00C73975" w:rsidRPr="005F3BBD" w14:paraId="59B01FBE" w14:textId="77777777" w:rsidTr="00AC23C4">
        <w:tc>
          <w:tcPr>
            <w:tcW w:w="709" w:type="dxa"/>
            <w:shd w:val="clear" w:color="auto" w:fill="auto"/>
          </w:tcPr>
          <w:p w14:paraId="50401295" w14:textId="77777777" w:rsidR="00C73975" w:rsidRPr="008968BB" w:rsidRDefault="00C73975" w:rsidP="00161730">
            <w:pPr>
              <w:pStyle w:val="O0Nwnext"/>
            </w:pPr>
            <w:bookmarkStart w:id="5134" w:name="_Ref355093146"/>
            <w:r w:rsidRPr="00856563">
              <w:t>(</w:t>
            </w:r>
            <w:fldSimple w:instr=" SEQ ( \* ARABIC \s 1 ">
              <w:r w:rsidR="00154D81">
                <w:rPr>
                  <w:noProof/>
                </w:rPr>
                <w:t>9</w:t>
              </w:r>
            </w:fldSimple>
            <w:r w:rsidRPr="00856563">
              <w:t>)</w:t>
            </w:r>
            <w:bookmarkEnd w:id="5134"/>
          </w:p>
        </w:tc>
        <w:tc>
          <w:tcPr>
            <w:tcW w:w="454" w:type="dxa"/>
            <w:shd w:val="clear" w:color="auto" w:fill="auto"/>
          </w:tcPr>
          <w:p w14:paraId="4515C8C0" w14:textId="77777777" w:rsidR="00C73975" w:rsidRPr="00FE201A" w:rsidRDefault="00C73975" w:rsidP="00161730">
            <w:pPr>
              <w:pStyle w:val="Text"/>
            </w:pPr>
            <w:r w:rsidRPr="00FE201A">
              <w:t>de</w:t>
            </w:r>
          </w:p>
        </w:tc>
        <w:tc>
          <w:tcPr>
            <w:tcW w:w="762" w:type="dxa"/>
            <w:gridSpan w:val="3"/>
            <w:shd w:val="clear" w:color="auto" w:fill="auto"/>
          </w:tcPr>
          <w:p w14:paraId="6FC359CB" w14:textId="77777777" w:rsidR="00C73975" w:rsidRPr="00FE201A" w:rsidRDefault="00C73975" w:rsidP="00161730">
            <w:pPr>
              <w:pStyle w:val="Text"/>
            </w:pPr>
            <w:r w:rsidRPr="00FE201A">
              <w:t>pegang</w:t>
            </w:r>
          </w:p>
        </w:tc>
        <w:tc>
          <w:tcPr>
            <w:tcW w:w="489" w:type="dxa"/>
            <w:shd w:val="clear" w:color="auto" w:fill="auto"/>
          </w:tcPr>
          <w:p w14:paraId="3458BE1A" w14:textId="77777777" w:rsidR="00C73975" w:rsidRPr="00FE201A" w:rsidRDefault="00C73975" w:rsidP="00161730">
            <w:pPr>
              <w:pStyle w:val="Text"/>
            </w:pPr>
            <w:r w:rsidRPr="00FE201A">
              <w:t>de</w:t>
            </w:r>
          </w:p>
        </w:tc>
        <w:tc>
          <w:tcPr>
            <w:tcW w:w="673" w:type="dxa"/>
            <w:shd w:val="clear" w:color="auto" w:fill="auto"/>
          </w:tcPr>
          <w:p w14:paraId="4B81C0F0" w14:textId="77777777" w:rsidR="00C73975" w:rsidRPr="00FE201A" w:rsidRDefault="00C73975" w:rsidP="00161730">
            <w:pPr>
              <w:pStyle w:val="Text"/>
            </w:pPr>
            <w:r w:rsidRPr="00FE201A">
              <w:t>punya</w:t>
            </w:r>
          </w:p>
        </w:tc>
        <w:tc>
          <w:tcPr>
            <w:tcW w:w="690" w:type="dxa"/>
            <w:shd w:val="clear" w:color="auto" w:fill="auto"/>
          </w:tcPr>
          <w:p w14:paraId="4BD39AB1" w14:textId="77777777" w:rsidR="00C73975" w:rsidRPr="00FE201A" w:rsidRDefault="00C73975" w:rsidP="00161730">
            <w:pPr>
              <w:pStyle w:val="Text"/>
            </w:pPr>
            <w:r>
              <w:t>p</w:t>
            </w:r>
            <w:r w:rsidRPr="00FE201A">
              <w:t>rahu</w:t>
            </w:r>
            <w:r>
              <w:t>,</w:t>
            </w:r>
          </w:p>
        </w:tc>
        <w:tc>
          <w:tcPr>
            <w:tcW w:w="607" w:type="dxa"/>
            <w:shd w:val="clear" w:color="auto" w:fill="auto"/>
          </w:tcPr>
          <w:p w14:paraId="0FE25A89" w14:textId="77777777" w:rsidR="00C73975" w:rsidRPr="00E12209" w:rsidRDefault="00C73975" w:rsidP="00161730">
            <w:pPr>
              <w:pStyle w:val="Text"/>
              <w:rPr>
                <w:rStyle w:val="ChBlueBold"/>
              </w:rPr>
            </w:pPr>
            <w:r w:rsidRPr="00E12209">
              <w:rPr>
                <w:rStyle w:val="ChBlueBold"/>
              </w:rPr>
              <w:t>dan</w:t>
            </w:r>
            <w:r>
              <w:rPr>
                <w:rStyle w:val="ChBlueBold"/>
              </w:rPr>
              <w:t>g</w:t>
            </w:r>
          </w:p>
        </w:tc>
        <w:tc>
          <w:tcPr>
            <w:tcW w:w="489" w:type="dxa"/>
            <w:shd w:val="clear" w:color="auto" w:fill="auto"/>
          </w:tcPr>
          <w:p w14:paraId="79B7F243" w14:textId="77777777" w:rsidR="00C73975" w:rsidRPr="00FE201A" w:rsidRDefault="00C73975" w:rsidP="00161730">
            <w:pPr>
              <w:pStyle w:val="Text"/>
            </w:pPr>
            <w:r w:rsidRPr="00FE201A">
              <w:t>de</w:t>
            </w:r>
          </w:p>
        </w:tc>
        <w:tc>
          <w:tcPr>
            <w:tcW w:w="823" w:type="dxa"/>
            <w:shd w:val="clear" w:color="auto" w:fill="auto"/>
          </w:tcPr>
          <w:p w14:paraId="20D5F2E5" w14:textId="77777777" w:rsidR="00C73975" w:rsidRPr="00FE201A" w:rsidRDefault="00C73975" w:rsidP="00161730">
            <w:pPr>
              <w:pStyle w:val="Text"/>
            </w:pPr>
            <w:r w:rsidRPr="00FE201A">
              <w:t>dayun</w:t>
            </w:r>
            <w:r>
              <w:t>g,</w:t>
            </w:r>
          </w:p>
        </w:tc>
        <w:tc>
          <w:tcPr>
            <w:tcW w:w="607" w:type="dxa"/>
            <w:shd w:val="clear" w:color="auto" w:fill="auto"/>
          </w:tcPr>
          <w:p w14:paraId="4AD40D16" w14:textId="77777777" w:rsidR="00C73975" w:rsidRPr="00E12209" w:rsidRDefault="00C73975" w:rsidP="00161730">
            <w:pPr>
              <w:pStyle w:val="Text"/>
              <w:rPr>
                <w:rStyle w:val="ChBlueBold"/>
              </w:rPr>
            </w:pPr>
            <w:r w:rsidRPr="00E12209">
              <w:rPr>
                <w:rStyle w:val="ChBlueBold"/>
              </w:rPr>
              <w:t>dan</w:t>
            </w:r>
            <w:r>
              <w:rPr>
                <w:rStyle w:val="ChBlueBold"/>
              </w:rPr>
              <w:t>g</w:t>
            </w:r>
          </w:p>
        </w:tc>
        <w:tc>
          <w:tcPr>
            <w:tcW w:w="489" w:type="dxa"/>
            <w:shd w:val="clear" w:color="auto" w:fill="auto"/>
          </w:tcPr>
          <w:p w14:paraId="4406F349" w14:textId="77777777" w:rsidR="00C73975" w:rsidRPr="00FE201A" w:rsidRDefault="00C73975" w:rsidP="00161730">
            <w:pPr>
              <w:pStyle w:val="Text"/>
            </w:pPr>
            <w:r w:rsidRPr="00FE201A">
              <w:t>de</w:t>
            </w:r>
          </w:p>
        </w:tc>
      </w:tr>
      <w:tr w:rsidR="00C73975" w:rsidRPr="00AC23C4" w14:paraId="35D981D9" w14:textId="77777777" w:rsidTr="00AC23C4">
        <w:tc>
          <w:tcPr>
            <w:tcW w:w="709" w:type="dxa"/>
            <w:shd w:val="clear" w:color="auto" w:fill="auto"/>
          </w:tcPr>
          <w:p w14:paraId="54BEAF43" w14:textId="77777777" w:rsidR="00C73975" w:rsidRPr="007A3692" w:rsidRDefault="00C73975" w:rsidP="007E04A0">
            <w:pPr>
              <w:pStyle w:val="GlossEng2ptafter"/>
            </w:pPr>
          </w:p>
        </w:tc>
        <w:tc>
          <w:tcPr>
            <w:tcW w:w="454" w:type="dxa"/>
            <w:shd w:val="clear" w:color="auto" w:fill="auto"/>
          </w:tcPr>
          <w:p w14:paraId="3256851E" w14:textId="77777777" w:rsidR="00C73975" w:rsidRPr="0099608C" w:rsidRDefault="00C73975" w:rsidP="007E04A0">
            <w:pPr>
              <w:pStyle w:val="GlossEng2ptafter"/>
              <w:rPr>
                <w:rStyle w:val="ChSmallCaps"/>
              </w:rPr>
            </w:pPr>
            <w:r w:rsidRPr="0099608C">
              <w:rPr>
                <w:rStyle w:val="ChSmallCaps"/>
              </w:rPr>
              <w:t>3sg</w:t>
            </w:r>
          </w:p>
        </w:tc>
        <w:tc>
          <w:tcPr>
            <w:tcW w:w="762" w:type="dxa"/>
            <w:gridSpan w:val="3"/>
            <w:shd w:val="clear" w:color="auto" w:fill="auto"/>
          </w:tcPr>
          <w:p w14:paraId="3C3D9954" w14:textId="77777777" w:rsidR="00C73975" w:rsidRPr="00FE201A" w:rsidRDefault="00C73975" w:rsidP="007E04A0">
            <w:pPr>
              <w:pStyle w:val="GlossEng2ptafter"/>
            </w:pPr>
            <w:r w:rsidRPr="00FE201A">
              <w:t>hold</w:t>
            </w:r>
          </w:p>
        </w:tc>
        <w:tc>
          <w:tcPr>
            <w:tcW w:w="489" w:type="dxa"/>
            <w:shd w:val="clear" w:color="auto" w:fill="auto"/>
          </w:tcPr>
          <w:p w14:paraId="223005A8" w14:textId="77777777" w:rsidR="00C73975" w:rsidRPr="0099608C" w:rsidRDefault="00C73975" w:rsidP="007E04A0">
            <w:pPr>
              <w:pStyle w:val="GlossEng2ptafter"/>
              <w:rPr>
                <w:rStyle w:val="ChSmallCaps"/>
              </w:rPr>
            </w:pPr>
            <w:r w:rsidRPr="0099608C">
              <w:rPr>
                <w:rStyle w:val="ChSmallCaps"/>
              </w:rPr>
              <w:t>3sg</w:t>
            </w:r>
          </w:p>
        </w:tc>
        <w:tc>
          <w:tcPr>
            <w:tcW w:w="673" w:type="dxa"/>
            <w:shd w:val="clear" w:color="auto" w:fill="auto"/>
          </w:tcPr>
          <w:p w14:paraId="2755C537" w14:textId="77777777" w:rsidR="00C73975" w:rsidRPr="0099608C" w:rsidRDefault="00C73975" w:rsidP="007E04A0">
            <w:pPr>
              <w:pStyle w:val="GlossEng2ptafter"/>
              <w:rPr>
                <w:rStyle w:val="ChSmallCaps"/>
              </w:rPr>
            </w:pPr>
            <w:r w:rsidRPr="0099608C">
              <w:rPr>
                <w:rStyle w:val="ChSmallCaps"/>
              </w:rPr>
              <w:t>poss</w:t>
            </w:r>
          </w:p>
        </w:tc>
        <w:tc>
          <w:tcPr>
            <w:tcW w:w="690" w:type="dxa"/>
            <w:shd w:val="clear" w:color="auto" w:fill="auto"/>
          </w:tcPr>
          <w:p w14:paraId="207B97E3" w14:textId="77777777" w:rsidR="00C73975" w:rsidRPr="00FE201A" w:rsidRDefault="00C73975" w:rsidP="007E04A0">
            <w:pPr>
              <w:pStyle w:val="GlossEng2ptafter"/>
            </w:pPr>
            <w:r w:rsidRPr="00FE201A">
              <w:t>boat</w:t>
            </w:r>
          </w:p>
        </w:tc>
        <w:tc>
          <w:tcPr>
            <w:tcW w:w="607" w:type="dxa"/>
            <w:shd w:val="clear" w:color="auto" w:fill="auto"/>
          </w:tcPr>
          <w:p w14:paraId="407EAF30" w14:textId="77777777" w:rsidR="00C73975" w:rsidRPr="00FE201A" w:rsidRDefault="00C73975" w:rsidP="007E04A0">
            <w:pPr>
              <w:pStyle w:val="GlossEng2ptafter"/>
            </w:pPr>
            <w:r w:rsidRPr="00FE201A">
              <w:t>and</w:t>
            </w:r>
          </w:p>
        </w:tc>
        <w:tc>
          <w:tcPr>
            <w:tcW w:w="489" w:type="dxa"/>
            <w:shd w:val="clear" w:color="auto" w:fill="auto"/>
          </w:tcPr>
          <w:p w14:paraId="5713A877" w14:textId="77777777" w:rsidR="00C73975" w:rsidRPr="0099608C" w:rsidRDefault="00C73975" w:rsidP="007E04A0">
            <w:pPr>
              <w:pStyle w:val="GlossEng2ptafter"/>
              <w:rPr>
                <w:rStyle w:val="ChSmallCaps"/>
              </w:rPr>
            </w:pPr>
            <w:r w:rsidRPr="0099608C">
              <w:rPr>
                <w:rStyle w:val="ChSmallCaps"/>
              </w:rPr>
              <w:t>3sg</w:t>
            </w:r>
          </w:p>
        </w:tc>
        <w:tc>
          <w:tcPr>
            <w:tcW w:w="823" w:type="dxa"/>
            <w:shd w:val="clear" w:color="auto" w:fill="auto"/>
          </w:tcPr>
          <w:p w14:paraId="2832C9E1" w14:textId="77777777" w:rsidR="00C73975" w:rsidRPr="00FE201A" w:rsidRDefault="00C73975" w:rsidP="007E04A0">
            <w:pPr>
              <w:pStyle w:val="GlossEng2ptafter"/>
            </w:pPr>
            <w:r w:rsidRPr="00FE201A">
              <w:t>paddle</w:t>
            </w:r>
          </w:p>
        </w:tc>
        <w:tc>
          <w:tcPr>
            <w:tcW w:w="607" w:type="dxa"/>
            <w:shd w:val="clear" w:color="auto" w:fill="auto"/>
          </w:tcPr>
          <w:p w14:paraId="3F777EC0" w14:textId="77777777" w:rsidR="00C73975" w:rsidRPr="00FE201A" w:rsidRDefault="00C73975" w:rsidP="007E04A0">
            <w:pPr>
              <w:pStyle w:val="GlossEng2ptafter"/>
            </w:pPr>
            <w:r w:rsidRPr="00FE201A">
              <w:t>and</w:t>
            </w:r>
          </w:p>
        </w:tc>
        <w:tc>
          <w:tcPr>
            <w:tcW w:w="489" w:type="dxa"/>
            <w:shd w:val="clear" w:color="auto" w:fill="auto"/>
          </w:tcPr>
          <w:p w14:paraId="66466690" w14:textId="77777777" w:rsidR="00C73975" w:rsidRPr="0099608C" w:rsidRDefault="00C73975" w:rsidP="007E04A0">
            <w:pPr>
              <w:pStyle w:val="GlossEng2ptafter"/>
              <w:rPr>
                <w:rStyle w:val="ChSmallCaps"/>
              </w:rPr>
            </w:pPr>
            <w:r w:rsidRPr="0099608C">
              <w:rPr>
                <w:rStyle w:val="ChSmallCaps"/>
              </w:rPr>
              <w:t>3sg</w:t>
            </w:r>
          </w:p>
        </w:tc>
      </w:tr>
      <w:tr w:rsidR="00C73975" w:rsidRPr="00FE201A" w14:paraId="4FF92B74" w14:textId="77777777" w:rsidTr="00AC23C4">
        <w:trPr>
          <w:gridAfter w:val="9"/>
          <w:wAfter w:w="4965" w:type="dxa"/>
        </w:trPr>
        <w:tc>
          <w:tcPr>
            <w:tcW w:w="709" w:type="dxa"/>
            <w:shd w:val="clear" w:color="auto" w:fill="auto"/>
          </w:tcPr>
          <w:p w14:paraId="74572C02" w14:textId="77777777" w:rsidR="00C73975" w:rsidRPr="007E04A0" w:rsidRDefault="00C73975" w:rsidP="007E04A0">
            <w:pPr>
              <w:pStyle w:val="O0Nwnext"/>
            </w:pPr>
          </w:p>
        </w:tc>
        <w:tc>
          <w:tcPr>
            <w:tcW w:w="734" w:type="dxa"/>
            <w:gridSpan w:val="2"/>
            <w:shd w:val="clear" w:color="auto" w:fill="auto"/>
          </w:tcPr>
          <w:p w14:paraId="4F40422F" w14:textId="77777777" w:rsidR="00C73975" w:rsidRPr="00FE201A" w:rsidRDefault="00C73975" w:rsidP="007E04A0">
            <w:pPr>
              <w:pStyle w:val="Text"/>
            </w:pPr>
            <w:r>
              <w:t>bilang,</w:t>
            </w:r>
          </w:p>
        </w:tc>
        <w:tc>
          <w:tcPr>
            <w:tcW w:w="384" w:type="dxa"/>
            <w:shd w:val="clear" w:color="auto" w:fill="auto"/>
          </w:tcPr>
          <w:p w14:paraId="6F37EFD8" w14:textId="77777777" w:rsidR="00C73975" w:rsidRPr="00FE201A" w:rsidRDefault="00C73975" w:rsidP="007E04A0">
            <w:pPr>
              <w:pStyle w:val="Text"/>
            </w:pPr>
            <w:r>
              <w:t>…</w:t>
            </w:r>
          </w:p>
        </w:tc>
      </w:tr>
      <w:tr w:rsidR="00C73975" w:rsidRPr="00FE201A" w14:paraId="331C3C7F" w14:textId="77777777" w:rsidTr="00AC23C4">
        <w:trPr>
          <w:gridAfter w:val="9"/>
          <w:wAfter w:w="4965" w:type="dxa"/>
        </w:trPr>
        <w:tc>
          <w:tcPr>
            <w:tcW w:w="709" w:type="dxa"/>
            <w:shd w:val="clear" w:color="auto" w:fill="auto"/>
          </w:tcPr>
          <w:p w14:paraId="2504CFE4" w14:textId="77777777" w:rsidR="00C73975" w:rsidRPr="007E04A0" w:rsidRDefault="00C73975" w:rsidP="007E04A0">
            <w:pPr>
              <w:pStyle w:val="GlossEng"/>
            </w:pPr>
          </w:p>
        </w:tc>
        <w:tc>
          <w:tcPr>
            <w:tcW w:w="734" w:type="dxa"/>
            <w:gridSpan w:val="2"/>
            <w:shd w:val="clear" w:color="auto" w:fill="auto"/>
          </w:tcPr>
          <w:p w14:paraId="44A833FF" w14:textId="77777777" w:rsidR="00C73975" w:rsidRPr="00FE201A" w:rsidRDefault="00C73975" w:rsidP="007E04A0">
            <w:pPr>
              <w:pStyle w:val="GlossEng"/>
            </w:pPr>
            <w:r>
              <w:t>say</w:t>
            </w:r>
          </w:p>
        </w:tc>
        <w:tc>
          <w:tcPr>
            <w:tcW w:w="384" w:type="dxa"/>
            <w:shd w:val="clear" w:color="auto" w:fill="auto"/>
          </w:tcPr>
          <w:p w14:paraId="03DF9322" w14:textId="77777777" w:rsidR="00C73975" w:rsidRPr="00FE201A" w:rsidRDefault="00C73975" w:rsidP="007E04A0">
            <w:pPr>
              <w:pStyle w:val="GlossEng"/>
            </w:pPr>
          </w:p>
        </w:tc>
      </w:tr>
    </w:tbl>
    <w:p w14:paraId="5D499001" w14:textId="6D1DEE8C" w:rsidR="00C73975" w:rsidRPr="000D5A03" w:rsidRDefault="00B7093A" w:rsidP="00C73975">
      <w:pPr>
        <w:pStyle w:val="FreeTranslEng"/>
      </w:pPr>
      <w:r>
        <w:t>‘</w:t>
      </w:r>
      <w:r w:rsidR="00C73975" w:rsidRPr="002745B2">
        <w:t xml:space="preserve">he </w:t>
      </w:r>
      <w:r w:rsidR="00C73975">
        <w:t xml:space="preserve">took </w:t>
      </w:r>
      <w:r w:rsidR="00C73975" w:rsidRPr="002745B2">
        <w:t xml:space="preserve">his boat </w:t>
      </w:r>
      <w:r w:rsidR="00C73975" w:rsidRPr="00E12209">
        <w:rPr>
          <w:rStyle w:val="ChBlueBold"/>
        </w:rPr>
        <w:t>and</w:t>
      </w:r>
      <w:r w:rsidR="00C73975" w:rsidRPr="002745B2">
        <w:t xml:space="preserve"> he paddled </w:t>
      </w:r>
      <w:r w:rsidR="00C73975" w:rsidRPr="00E12209">
        <w:rPr>
          <w:rStyle w:val="ChBlueBold"/>
        </w:rPr>
        <w:t>and</w:t>
      </w:r>
      <w:r w:rsidR="00C73975" w:rsidRPr="002745B2">
        <w:t xml:space="preserve"> he said, </w:t>
      </w:r>
      <w:r w:rsidR="00C73975">
        <w:t>…</w:t>
      </w:r>
      <w:r>
        <w:t>’</w:t>
      </w:r>
      <w:r w:rsidR="00C73975">
        <w:t xml:space="preserve"> </w:t>
      </w:r>
      <w:r w:rsidR="00C73975" w:rsidRPr="007A3692">
        <w:rPr>
          <w:rStyle w:val="ExampleSource"/>
        </w:rPr>
        <w:t>[080917-008-NP.0018]</w:t>
      </w:r>
    </w:p>
    <w:tbl>
      <w:tblPr>
        <w:tblW w:w="6240" w:type="dxa"/>
        <w:tblInd w:w="42" w:type="dxa"/>
        <w:tblCellMar>
          <w:left w:w="42" w:type="dxa"/>
          <w:right w:w="42" w:type="dxa"/>
        </w:tblCellMar>
        <w:tblLook w:val="01E0" w:firstRow="1" w:lastRow="1" w:firstColumn="1" w:lastColumn="1" w:noHBand="0" w:noVBand="0"/>
      </w:tblPr>
      <w:tblGrid>
        <w:gridCol w:w="709"/>
        <w:gridCol w:w="468"/>
        <w:gridCol w:w="508"/>
        <w:gridCol w:w="607"/>
        <w:gridCol w:w="729"/>
        <w:gridCol w:w="585"/>
        <w:gridCol w:w="975"/>
        <w:gridCol w:w="868"/>
        <w:gridCol w:w="507"/>
        <w:gridCol w:w="284"/>
      </w:tblGrid>
      <w:tr w:rsidR="00C73975" w:rsidRPr="005F3BBD" w14:paraId="2CA55468" w14:textId="77777777" w:rsidTr="00840471">
        <w:tc>
          <w:tcPr>
            <w:tcW w:w="709" w:type="dxa"/>
            <w:shd w:val="clear" w:color="auto" w:fill="auto"/>
          </w:tcPr>
          <w:p w14:paraId="501A077F" w14:textId="77777777" w:rsidR="00C73975" w:rsidRPr="008968BB" w:rsidRDefault="00C73975" w:rsidP="00161730">
            <w:pPr>
              <w:pStyle w:val="O0Nwnext"/>
            </w:pPr>
            <w:bookmarkStart w:id="5135" w:name="_Ref355093166"/>
            <w:r w:rsidRPr="00856563">
              <w:t>(</w:t>
            </w:r>
            <w:fldSimple w:instr=" SEQ ( \* ARABIC \s 1 ">
              <w:r w:rsidR="00154D81">
                <w:rPr>
                  <w:noProof/>
                </w:rPr>
                <w:t>10</w:t>
              </w:r>
            </w:fldSimple>
            <w:r w:rsidRPr="00856563">
              <w:t>)</w:t>
            </w:r>
            <w:bookmarkEnd w:id="5135"/>
          </w:p>
        </w:tc>
        <w:tc>
          <w:tcPr>
            <w:tcW w:w="468" w:type="dxa"/>
            <w:shd w:val="clear" w:color="auto" w:fill="auto"/>
          </w:tcPr>
          <w:p w14:paraId="119E8302" w14:textId="77777777" w:rsidR="00C73975" w:rsidRPr="002664C3" w:rsidRDefault="00C73975" w:rsidP="00161730">
            <w:pPr>
              <w:pStyle w:val="Text"/>
            </w:pPr>
            <w:r w:rsidRPr="002664C3">
              <w:t>sa</w:t>
            </w:r>
          </w:p>
        </w:tc>
        <w:tc>
          <w:tcPr>
            <w:tcW w:w="508" w:type="dxa"/>
            <w:shd w:val="clear" w:color="auto" w:fill="auto"/>
          </w:tcPr>
          <w:p w14:paraId="09149E79" w14:textId="77777777" w:rsidR="00C73975" w:rsidRPr="002664C3" w:rsidRDefault="00C73975" w:rsidP="00161730">
            <w:pPr>
              <w:pStyle w:val="Text"/>
            </w:pPr>
            <w:r w:rsidRPr="002664C3">
              <w:t>kas</w:t>
            </w:r>
          </w:p>
        </w:tc>
        <w:tc>
          <w:tcPr>
            <w:tcW w:w="607" w:type="dxa"/>
            <w:shd w:val="clear" w:color="auto" w:fill="auto"/>
          </w:tcPr>
          <w:p w14:paraId="77104B04" w14:textId="77777777" w:rsidR="00C73975" w:rsidRPr="002664C3" w:rsidRDefault="00C73975" w:rsidP="00161730">
            <w:pPr>
              <w:pStyle w:val="Text"/>
            </w:pPr>
            <w:r>
              <w:t>taw</w:t>
            </w:r>
          </w:p>
        </w:tc>
        <w:tc>
          <w:tcPr>
            <w:tcW w:w="729" w:type="dxa"/>
            <w:shd w:val="clear" w:color="auto" w:fill="auto"/>
          </w:tcPr>
          <w:p w14:paraId="471AC819" w14:textId="77777777" w:rsidR="00C73975" w:rsidRPr="002664C3" w:rsidRDefault="00C73975" w:rsidP="00161730">
            <w:pPr>
              <w:pStyle w:val="Text"/>
            </w:pPr>
            <w:r w:rsidRPr="002664C3">
              <w:t>mama</w:t>
            </w:r>
          </w:p>
        </w:tc>
        <w:tc>
          <w:tcPr>
            <w:tcW w:w="585" w:type="dxa"/>
            <w:shd w:val="clear" w:color="auto" w:fill="auto"/>
          </w:tcPr>
          <w:p w14:paraId="697B336F" w14:textId="77777777" w:rsidR="00C73975" w:rsidRPr="008913FD" w:rsidRDefault="00C73975" w:rsidP="00161730">
            <w:pPr>
              <w:pStyle w:val="Text"/>
              <w:rPr>
                <w:rStyle w:val="ChBlueBold"/>
              </w:rPr>
            </w:pPr>
            <w:r w:rsidRPr="008913FD">
              <w:rPr>
                <w:rStyle w:val="ChBlueBold"/>
              </w:rPr>
              <w:t>dan</w:t>
            </w:r>
            <w:r>
              <w:rPr>
                <w:rStyle w:val="ChBlueBold"/>
              </w:rPr>
              <w:t>g</w:t>
            </w:r>
          </w:p>
        </w:tc>
        <w:tc>
          <w:tcPr>
            <w:tcW w:w="975" w:type="dxa"/>
            <w:shd w:val="clear" w:color="auto" w:fill="auto"/>
          </w:tcPr>
          <w:p w14:paraId="367106B0" w14:textId="77777777" w:rsidR="00C73975" w:rsidRPr="002664C3" w:rsidRDefault="00C73975" w:rsidP="00161730">
            <w:pPr>
              <w:pStyle w:val="Text"/>
            </w:pPr>
            <w:r w:rsidRPr="002664C3">
              <w:t>mama-ade</w:t>
            </w:r>
            <w:r>
              <w:t>,</w:t>
            </w:r>
          </w:p>
        </w:tc>
        <w:tc>
          <w:tcPr>
            <w:tcW w:w="868" w:type="dxa"/>
            <w:shd w:val="clear" w:color="auto" w:fill="auto"/>
          </w:tcPr>
          <w:p w14:paraId="291A4DDA" w14:textId="77777777" w:rsidR="00C73975" w:rsidRPr="002664C3" w:rsidRDefault="00C73975" w:rsidP="00161730">
            <w:pPr>
              <w:pStyle w:val="Text"/>
            </w:pPr>
            <w:r>
              <w:t>nanti</w:t>
            </w:r>
          </w:p>
        </w:tc>
        <w:tc>
          <w:tcPr>
            <w:tcW w:w="507" w:type="dxa"/>
            <w:shd w:val="clear" w:color="auto" w:fill="auto"/>
          </w:tcPr>
          <w:p w14:paraId="71297BB5" w14:textId="77777777" w:rsidR="00C73975" w:rsidRDefault="00C73975" w:rsidP="00161730">
            <w:pPr>
              <w:pStyle w:val="Text"/>
            </w:pPr>
            <w:r>
              <w:t>kam</w:t>
            </w:r>
          </w:p>
        </w:tc>
        <w:tc>
          <w:tcPr>
            <w:tcW w:w="284" w:type="dxa"/>
            <w:shd w:val="clear" w:color="auto" w:fill="auto"/>
          </w:tcPr>
          <w:p w14:paraId="5F7BD4F3" w14:textId="77777777" w:rsidR="00C73975" w:rsidRDefault="00C73975" w:rsidP="00161730">
            <w:pPr>
              <w:pStyle w:val="Text"/>
            </w:pPr>
            <w:r>
              <w:t>…</w:t>
            </w:r>
          </w:p>
        </w:tc>
      </w:tr>
      <w:tr w:rsidR="00C73975" w:rsidRPr="00AC23C4" w14:paraId="684A1BC2" w14:textId="77777777" w:rsidTr="00840471">
        <w:tc>
          <w:tcPr>
            <w:tcW w:w="709" w:type="dxa"/>
            <w:shd w:val="clear" w:color="auto" w:fill="auto"/>
          </w:tcPr>
          <w:p w14:paraId="5DA3E35C" w14:textId="77777777" w:rsidR="00C73975" w:rsidRPr="002664C3" w:rsidRDefault="00C73975" w:rsidP="00161730">
            <w:pPr>
              <w:pStyle w:val="GlossEng"/>
            </w:pPr>
          </w:p>
        </w:tc>
        <w:tc>
          <w:tcPr>
            <w:tcW w:w="468" w:type="dxa"/>
            <w:shd w:val="clear" w:color="auto" w:fill="auto"/>
          </w:tcPr>
          <w:p w14:paraId="7356287F" w14:textId="77777777" w:rsidR="00C73975" w:rsidRPr="0099608C" w:rsidRDefault="00C73975" w:rsidP="00161730">
            <w:pPr>
              <w:pStyle w:val="GlossEng"/>
              <w:rPr>
                <w:rStyle w:val="ChSmallCaps"/>
              </w:rPr>
            </w:pPr>
            <w:r w:rsidRPr="0099608C">
              <w:rPr>
                <w:rStyle w:val="ChSmallCaps"/>
              </w:rPr>
              <w:t>1sg</w:t>
            </w:r>
          </w:p>
        </w:tc>
        <w:tc>
          <w:tcPr>
            <w:tcW w:w="508" w:type="dxa"/>
            <w:shd w:val="clear" w:color="auto" w:fill="auto"/>
          </w:tcPr>
          <w:p w14:paraId="4B5C7570" w14:textId="77777777" w:rsidR="00C73975" w:rsidRPr="00AB0DCF" w:rsidRDefault="00C73975" w:rsidP="00161730">
            <w:pPr>
              <w:pStyle w:val="GlossEng"/>
            </w:pPr>
            <w:r w:rsidRPr="00AB0DCF">
              <w:t>give</w:t>
            </w:r>
          </w:p>
        </w:tc>
        <w:tc>
          <w:tcPr>
            <w:tcW w:w="607" w:type="dxa"/>
            <w:shd w:val="clear" w:color="auto" w:fill="auto"/>
          </w:tcPr>
          <w:p w14:paraId="351239B5" w14:textId="77777777" w:rsidR="00C73975" w:rsidRPr="002664C3" w:rsidRDefault="00C73975" w:rsidP="00161730">
            <w:pPr>
              <w:pStyle w:val="GlossEng"/>
            </w:pPr>
            <w:r w:rsidRPr="002664C3">
              <w:t>know</w:t>
            </w:r>
          </w:p>
        </w:tc>
        <w:tc>
          <w:tcPr>
            <w:tcW w:w="729" w:type="dxa"/>
            <w:shd w:val="clear" w:color="auto" w:fill="auto"/>
          </w:tcPr>
          <w:p w14:paraId="173C9D70" w14:textId="77777777" w:rsidR="00C73975" w:rsidRPr="002664C3" w:rsidRDefault="00C73975" w:rsidP="00161730">
            <w:pPr>
              <w:pStyle w:val="GlossEng"/>
            </w:pPr>
            <w:r w:rsidRPr="002664C3">
              <w:t>mother</w:t>
            </w:r>
          </w:p>
        </w:tc>
        <w:tc>
          <w:tcPr>
            <w:tcW w:w="585" w:type="dxa"/>
            <w:shd w:val="clear" w:color="auto" w:fill="auto"/>
          </w:tcPr>
          <w:p w14:paraId="0B708C82" w14:textId="77777777" w:rsidR="00C73975" w:rsidRPr="002664C3" w:rsidRDefault="00C73975" w:rsidP="00161730">
            <w:pPr>
              <w:pStyle w:val="GlossEng"/>
            </w:pPr>
            <w:r w:rsidRPr="002664C3">
              <w:t>and</w:t>
            </w:r>
          </w:p>
        </w:tc>
        <w:tc>
          <w:tcPr>
            <w:tcW w:w="975" w:type="dxa"/>
            <w:shd w:val="clear" w:color="auto" w:fill="auto"/>
          </w:tcPr>
          <w:p w14:paraId="77CB2141" w14:textId="77777777" w:rsidR="00C73975" w:rsidRPr="002664C3" w:rsidRDefault="00C73975" w:rsidP="00161730">
            <w:pPr>
              <w:pStyle w:val="GlossEng"/>
            </w:pPr>
            <w:r w:rsidRPr="002664C3">
              <w:t>aunt</w:t>
            </w:r>
          </w:p>
        </w:tc>
        <w:tc>
          <w:tcPr>
            <w:tcW w:w="868" w:type="dxa"/>
            <w:shd w:val="clear" w:color="auto" w:fill="auto"/>
          </w:tcPr>
          <w:p w14:paraId="46C7A623" w14:textId="49400046" w:rsidR="00C73975" w:rsidRPr="002664C3" w:rsidRDefault="00840471" w:rsidP="00161730">
            <w:pPr>
              <w:pStyle w:val="GlossEng"/>
            </w:pPr>
            <w:r>
              <w:t>very.soon</w:t>
            </w:r>
          </w:p>
        </w:tc>
        <w:tc>
          <w:tcPr>
            <w:tcW w:w="507" w:type="dxa"/>
            <w:shd w:val="clear" w:color="auto" w:fill="auto"/>
          </w:tcPr>
          <w:p w14:paraId="743D595D" w14:textId="77777777" w:rsidR="00C73975" w:rsidRPr="0099608C" w:rsidRDefault="00C73975" w:rsidP="00161730">
            <w:pPr>
              <w:pStyle w:val="GlossEng"/>
              <w:rPr>
                <w:rStyle w:val="ChSmallCaps"/>
              </w:rPr>
            </w:pPr>
            <w:r w:rsidRPr="0099608C">
              <w:rPr>
                <w:rStyle w:val="ChSmallCaps"/>
              </w:rPr>
              <w:t>2pl</w:t>
            </w:r>
          </w:p>
        </w:tc>
        <w:tc>
          <w:tcPr>
            <w:tcW w:w="284" w:type="dxa"/>
            <w:shd w:val="clear" w:color="auto" w:fill="auto"/>
          </w:tcPr>
          <w:p w14:paraId="709A3E04" w14:textId="77777777" w:rsidR="00C73975" w:rsidRDefault="00C73975" w:rsidP="00161730">
            <w:pPr>
              <w:pStyle w:val="GlossEng"/>
            </w:pPr>
          </w:p>
        </w:tc>
      </w:tr>
    </w:tbl>
    <w:p w14:paraId="7E17C880" w14:textId="27A7211A" w:rsidR="00C73975" w:rsidRPr="00233F27" w:rsidRDefault="00B7093A" w:rsidP="00C73975">
      <w:pPr>
        <w:pStyle w:val="FreeTranslEng"/>
      </w:pPr>
      <w:r>
        <w:t>‘</w:t>
      </w:r>
      <w:r w:rsidR="00C73975">
        <w:t xml:space="preserve">I let mother </w:t>
      </w:r>
      <w:r w:rsidR="00C73975" w:rsidRPr="00B1413C">
        <w:rPr>
          <w:rStyle w:val="ChBlueBold"/>
        </w:rPr>
        <w:t>and</w:t>
      </w:r>
      <w:r w:rsidR="00C73975">
        <w:t xml:space="preserve"> aunt know, </w:t>
      </w:r>
      <w:r>
        <w:t>‘</w:t>
      </w:r>
      <w:r w:rsidR="00C73975">
        <w:t>later you …</w:t>
      </w:r>
      <w:r>
        <w:t>’’</w:t>
      </w:r>
      <w:r w:rsidR="00C73975">
        <w:t xml:space="preserve"> </w:t>
      </w:r>
      <w:r w:rsidR="00C73975" w:rsidRPr="00857B35">
        <w:rPr>
          <w:rStyle w:val="ExampleSource"/>
        </w:rPr>
        <w:t>[080919-007-CvNP.0001]</w:t>
      </w:r>
    </w:p>
    <w:tbl>
      <w:tblPr>
        <w:tblW w:w="4763" w:type="dxa"/>
        <w:tblCellMar>
          <w:left w:w="40" w:type="dxa"/>
          <w:right w:w="40" w:type="dxa"/>
        </w:tblCellMar>
        <w:tblLook w:val="01E0" w:firstRow="1" w:lastRow="1" w:firstColumn="1" w:lastColumn="1" w:noHBand="0" w:noVBand="0"/>
      </w:tblPr>
      <w:tblGrid>
        <w:gridCol w:w="709"/>
        <w:gridCol w:w="485"/>
        <w:gridCol w:w="769"/>
        <w:gridCol w:w="625"/>
        <w:gridCol w:w="647"/>
        <w:gridCol w:w="603"/>
        <w:gridCol w:w="925"/>
      </w:tblGrid>
      <w:tr w:rsidR="00C73975" w:rsidRPr="00856563" w14:paraId="221ED840" w14:textId="77777777" w:rsidTr="00AC23C4">
        <w:tc>
          <w:tcPr>
            <w:tcW w:w="709" w:type="dxa"/>
            <w:shd w:val="clear" w:color="auto" w:fill="auto"/>
          </w:tcPr>
          <w:p w14:paraId="7173CD55" w14:textId="77777777" w:rsidR="00C73975" w:rsidRPr="008968BB" w:rsidRDefault="00C73975" w:rsidP="00161730">
            <w:pPr>
              <w:pStyle w:val="O0Nwnext"/>
            </w:pPr>
            <w:bookmarkStart w:id="5136" w:name="_Ref341895858"/>
            <w:r w:rsidRPr="00856563">
              <w:t>(</w:t>
            </w:r>
            <w:fldSimple w:instr=" SEQ ( \* ARABIC \s 1 ">
              <w:r w:rsidR="00154D81">
                <w:rPr>
                  <w:noProof/>
                </w:rPr>
                <w:t>11</w:t>
              </w:r>
            </w:fldSimple>
            <w:r w:rsidRPr="00856563">
              <w:t>)</w:t>
            </w:r>
            <w:bookmarkEnd w:id="5136"/>
          </w:p>
        </w:tc>
        <w:tc>
          <w:tcPr>
            <w:tcW w:w="485" w:type="dxa"/>
            <w:shd w:val="clear" w:color="auto" w:fill="auto"/>
          </w:tcPr>
          <w:p w14:paraId="02993962" w14:textId="77777777" w:rsidR="00C73975" w:rsidRPr="00856563" w:rsidRDefault="00C73975" w:rsidP="00161730">
            <w:pPr>
              <w:pStyle w:val="Text"/>
            </w:pPr>
            <w:r w:rsidRPr="00856563">
              <w:t>de</w:t>
            </w:r>
          </w:p>
        </w:tc>
        <w:tc>
          <w:tcPr>
            <w:tcW w:w="769" w:type="dxa"/>
            <w:shd w:val="clear" w:color="auto" w:fill="auto"/>
          </w:tcPr>
          <w:p w14:paraId="4B3B0FAF" w14:textId="77777777" w:rsidR="00C73975" w:rsidRPr="00856563" w:rsidRDefault="00C73975" w:rsidP="00161730">
            <w:pPr>
              <w:pStyle w:val="Text"/>
            </w:pPr>
            <w:r w:rsidRPr="00856563">
              <w:t>suda</w:t>
            </w:r>
          </w:p>
        </w:tc>
        <w:tc>
          <w:tcPr>
            <w:tcW w:w="625" w:type="dxa"/>
            <w:shd w:val="clear" w:color="auto" w:fill="auto"/>
          </w:tcPr>
          <w:p w14:paraId="33D5976D" w14:textId="77777777" w:rsidR="00C73975" w:rsidRPr="00856563" w:rsidRDefault="00C73975" w:rsidP="00161730">
            <w:pPr>
              <w:pStyle w:val="Text"/>
            </w:pPr>
            <w:r>
              <w:t>taw</w:t>
            </w:r>
          </w:p>
        </w:tc>
        <w:tc>
          <w:tcPr>
            <w:tcW w:w="647" w:type="dxa"/>
            <w:shd w:val="clear" w:color="auto" w:fill="auto"/>
          </w:tcPr>
          <w:p w14:paraId="241EFBD4" w14:textId="77777777" w:rsidR="00C73975" w:rsidRPr="00FC6F9E" w:rsidRDefault="00C73975" w:rsidP="00161730">
            <w:pPr>
              <w:pStyle w:val="Text"/>
            </w:pPr>
            <w:r w:rsidRPr="00FC6F9E">
              <w:t>ruma</w:t>
            </w:r>
          </w:p>
        </w:tc>
        <w:tc>
          <w:tcPr>
            <w:tcW w:w="603" w:type="dxa"/>
            <w:shd w:val="clear" w:color="auto" w:fill="auto"/>
          </w:tcPr>
          <w:p w14:paraId="53AFB594" w14:textId="77777777" w:rsidR="00C73975" w:rsidRPr="00FC6F9E" w:rsidRDefault="00C73975" w:rsidP="00161730">
            <w:pPr>
              <w:pStyle w:val="Text"/>
              <w:rPr>
                <w:rStyle w:val="ChBlueBold"/>
              </w:rPr>
            </w:pPr>
            <w:r w:rsidRPr="00FC6F9E">
              <w:rPr>
                <w:rStyle w:val="ChBlueBold"/>
              </w:rPr>
              <w:t>dan</w:t>
            </w:r>
            <w:r>
              <w:rPr>
                <w:rStyle w:val="ChBlueBold"/>
              </w:rPr>
              <w:t>g</w:t>
            </w:r>
          </w:p>
        </w:tc>
        <w:tc>
          <w:tcPr>
            <w:tcW w:w="925" w:type="dxa"/>
            <w:shd w:val="clear" w:color="auto" w:fill="auto"/>
          </w:tcPr>
          <w:p w14:paraId="16D5C623" w14:textId="77777777" w:rsidR="00C73975" w:rsidRPr="00FC6F9E" w:rsidRDefault="00C73975" w:rsidP="00161730">
            <w:pPr>
              <w:pStyle w:val="Text"/>
            </w:pPr>
            <w:r w:rsidRPr="00FC6F9E">
              <w:t>kampung</w:t>
            </w:r>
          </w:p>
        </w:tc>
      </w:tr>
      <w:tr w:rsidR="00C73975" w:rsidRPr="00856563" w14:paraId="47758348" w14:textId="77777777" w:rsidTr="00AC23C4">
        <w:tc>
          <w:tcPr>
            <w:tcW w:w="709" w:type="dxa"/>
            <w:shd w:val="clear" w:color="auto" w:fill="auto"/>
          </w:tcPr>
          <w:p w14:paraId="145AD72F" w14:textId="77777777" w:rsidR="00C73975" w:rsidRPr="008968BB" w:rsidRDefault="00C73975" w:rsidP="00161730">
            <w:pPr>
              <w:pStyle w:val="GlossEng"/>
            </w:pPr>
          </w:p>
        </w:tc>
        <w:tc>
          <w:tcPr>
            <w:tcW w:w="485" w:type="dxa"/>
            <w:shd w:val="clear" w:color="auto" w:fill="auto"/>
          </w:tcPr>
          <w:p w14:paraId="7BFDE7EF" w14:textId="77777777" w:rsidR="00C73975" w:rsidRPr="0099608C" w:rsidRDefault="00C73975" w:rsidP="00161730">
            <w:pPr>
              <w:pStyle w:val="GlossEng"/>
              <w:rPr>
                <w:rStyle w:val="ChSmallCaps"/>
              </w:rPr>
            </w:pPr>
            <w:r w:rsidRPr="0099608C">
              <w:rPr>
                <w:rStyle w:val="ChSmallCaps"/>
              </w:rPr>
              <w:t>3sg</w:t>
            </w:r>
          </w:p>
        </w:tc>
        <w:tc>
          <w:tcPr>
            <w:tcW w:w="769" w:type="dxa"/>
            <w:shd w:val="clear" w:color="auto" w:fill="auto"/>
          </w:tcPr>
          <w:p w14:paraId="56B7AF10" w14:textId="77777777" w:rsidR="00C73975" w:rsidRPr="00856563" w:rsidRDefault="00C73975" w:rsidP="00161730">
            <w:pPr>
              <w:pStyle w:val="GlossEng"/>
            </w:pPr>
            <w:r w:rsidRPr="00856563">
              <w:t>already</w:t>
            </w:r>
          </w:p>
        </w:tc>
        <w:tc>
          <w:tcPr>
            <w:tcW w:w="625" w:type="dxa"/>
            <w:shd w:val="clear" w:color="auto" w:fill="auto"/>
          </w:tcPr>
          <w:p w14:paraId="5FC3E0BD" w14:textId="77777777" w:rsidR="00C73975" w:rsidRPr="00856563" w:rsidRDefault="00C73975" w:rsidP="00161730">
            <w:pPr>
              <w:pStyle w:val="GlossEng"/>
            </w:pPr>
            <w:r w:rsidRPr="00856563">
              <w:t>know</w:t>
            </w:r>
          </w:p>
        </w:tc>
        <w:tc>
          <w:tcPr>
            <w:tcW w:w="647" w:type="dxa"/>
            <w:shd w:val="clear" w:color="auto" w:fill="auto"/>
          </w:tcPr>
          <w:p w14:paraId="78918A06" w14:textId="77777777" w:rsidR="00C73975" w:rsidRPr="00856563" w:rsidRDefault="00C73975" w:rsidP="00161730">
            <w:pPr>
              <w:pStyle w:val="GlossEng"/>
            </w:pPr>
            <w:r w:rsidRPr="00856563">
              <w:t>house</w:t>
            </w:r>
          </w:p>
        </w:tc>
        <w:tc>
          <w:tcPr>
            <w:tcW w:w="603" w:type="dxa"/>
            <w:shd w:val="clear" w:color="auto" w:fill="auto"/>
          </w:tcPr>
          <w:p w14:paraId="02690072" w14:textId="77777777" w:rsidR="00C73975" w:rsidRPr="00856563" w:rsidRDefault="00C73975" w:rsidP="00161730">
            <w:pPr>
              <w:pStyle w:val="GlossEng"/>
            </w:pPr>
            <w:r w:rsidRPr="00856563">
              <w:t>and</w:t>
            </w:r>
          </w:p>
        </w:tc>
        <w:tc>
          <w:tcPr>
            <w:tcW w:w="925" w:type="dxa"/>
            <w:shd w:val="clear" w:color="auto" w:fill="auto"/>
          </w:tcPr>
          <w:p w14:paraId="1142B70F" w14:textId="77777777" w:rsidR="00C73975" w:rsidRPr="00856563" w:rsidRDefault="00C73975" w:rsidP="00161730">
            <w:pPr>
              <w:pStyle w:val="GlossEng"/>
            </w:pPr>
            <w:r w:rsidRPr="00856563">
              <w:t>village</w:t>
            </w:r>
          </w:p>
        </w:tc>
      </w:tr>
    </w:tbl>
    <w:p w14:paraId="0515614E" w14:textId="204E0EFB" w:rsidR="00C87FBE" w:rsidRDefault="00B7093A" w:rsidP="00C87FBE">
      <w:pPr>
        <w:pStyle w:val="FreeTranslEng"/>
      </w:pPr>
      <w:r>
        <w:t>‘</w:t>
      </w:r>
      <w:r w:rsidR="00C73975" w:rsidRPr="00856563">
        <w:t xml:space="preserve">he already knew </w:t>
      </w:r>
      <w:r w:rsidR="00C73975" w:rsidRPr="00FC6F9E">
        <w:t xml:space="preserve">the house </w:t>
      </w:r>
      <w:r w:rsidR="00C73975" w:rsidRPr="00FC6F9E">
        <w:rPr>
          <w:rStyle w:val="ChBlueBold"/>
        </w:rPr>
        <w:t>and</w:t>
      </w:r>
      <w:r w:rsidR="00C73975" w:rsidRPr="00FC6F9E">
        <w:t xml:space="preserve"> the village</w:t>
      </w:r>
      <w:r>
        <w:t>’</w:t>
      </w:r>
      <w:r w:rsidR="00C73975" w:rsidRPr="00856563">
        <w:t xml:space="preserve"> </w:t>
      </w:r>
      <w:r w:rsidR="00C73975" w:rsidRPr="00856563">
        <w:rPr>
          <w:rStyle w:val="ExampleSource"/>
        </w:rPr>
        <w:t>[080923-006-CvNP.0002]</w:t>
      </w:r>
    </w:p>
    <w:tbl>
      <w:tblPr>
        <w:tblW w:w="6099" w:type="dxa"/>
        <w:tblInd w:w="42" w:type="dxa"/>
        <w:tblCellMar>
          <w:left w:w="42" w:type="dxa"/>
          <w:right w:w="42" w:type="dxa"/>
        </w:tblCellMar>
        <w:tblLook w:val="01E0" w:firstRow="1" w:lastRow="1" w:firstColumn="1" w:lastColumn="1" w:noHBand="0" w:noVBand="0"/>
      </w:tblPr>
      <w:tblGrid>
        <w:gridCol w:w="709"/>
        <w:gridCol w:w="862"/>
        <w:gridCol w:w="995"/>
        <w:gridCol w:w="829"/>
        <w:gridCol w:w="607"/>
        <w:gridCol w:w="829"/>
        <w:gridCol w:w="373"/>
        <w:gridCol w:w="895"/>
      </w:tblGrid>
      <w:tr w:rsidR="00C87FBE" w:rsidRPr="005F3BBD" w14:paraId="52B8061E" w14:textId="77777777" w:rsidTr="00C87FBE">
        <w:tc>
          <w:tcPr>
            <w:tcW w:w="709" w:type="dxa"/>
            <w:shd w:val="clear" w:color="auto" w:fill="auto"/>
          </w:tcPr>
          <w:p w14:paraId="0A3E2689" w14:textId="77777777" w:rsidR="00C87FBE" w:rsidRPr="008968BB" w:rsidRDefault="00C87FBE" w:rsidP="00C87FBE">
            <w:pPr>
              <w:pStyle w:val="O0Nwnext"/>
            </w:pPr>
            <w:bookmarkStart w:id="5137" w:name="_Ref355093069"/>
            <w:r w:rsidRPr="00856563">
              <w:t>(</w:t>
            </w:r>
            <w:fldSimple w:instr=" SEQ ( \* ARABIC \s 1 ">
              <w:r w:rsidR="00154D81">
                <w:rPr>
                  <w:noProof/>
                </w:rPr>
                <w:t>12</w:t>
              </w:r>
            </w:fldSimple>
            <w:r w:rsidRPr="00856563">
              <w:t>)</w:t>
            </w:r>
            <w:bookmarkEnd w:id="5137"/>
          </w:p>
        </w:tc>
        <w:tc>
          <w:tcPr>
            <w:tcW w:w="862" w:type="dxa"/>
            <w:shd w:val="clear" w:color="auto" w:fill="auto"/>
          </w:tcPr>
          <w:p w14:paraId="0D59146A" w14:textId="77777777" w:rsidR="00C87FBE" w:rsidRPr="00526EDF" w:rsidRDefault="00C87FBE" w:rsidP="00C87FBE">
            <w:pPr>
              <w:pStyle w:val="Text"/>
            </w:pPr>
            <w:r w:rsidRPr="00526EDF">
              <w:t>pagi</w:t>
            </w:r>
          </w:p>
        </w:tc>
        <w:tc>
          <w:tcPr>
            <w:tcW w:w="995" w:type="dxa"/>
            <w:shd w:val="clear" w:color="auto" w:fill="auto"/>
          </w:tcPr>
          <w:p w14:paraId="2D70D44A" w14:textId="77777777" w:rsidR="00C87FBE" w:rsidRPr="00526EDF" w:rsidRDefault="00C87FBE" w:rsidP="00C87FBE">
            <w:pPr>
              <w:pStyle w:val="Text"/>
            </w:pPr>
            <w:r w:rsidRPr="00526EDF">
              <w:t>helikopter</w:t>
            </w:r>
          </w:p>
        </w:tc>
        <w:tc>
          <w:tcPr>
            <w:tcW w:w="829" w:type="dxa"/>
            <w:shd w:val="clear" w:color="auto" w:fill="auto"/>
          </w:tcPr>
          <w:p w14:paraId="5C8CF40C" w14:textId="77777777" w:rsidR="00C87FBE" w:rsidRPr="00122116" w:rsidRDefault="00C87FBE" w:rsidP="00C87FBE">
            <w:pPr>
              <w:pStyle w:val="Text"/>
            </w:pPr>
            <w:r w:rsidRPr="00122116">
              <w:t>turung</w:t>
            </w:r>
          </w:p>
        </w:tc>
        <w:tc>
          <w:tcPr>
            <w:tcW w:w="607" w:type="dxa"/>
            <w:shd w:val="clear" w:color="auto" w:fill="auto"/>
          </w:tcPr>
          <w:p w14:paraId="267B500B" w14:textId="77777777" w:rsidR="00C87FBE" w:rsidRPr="00122116" w:rsidRDefault="00C87FBE" w:rsidP="00C87FBE">
            <w:pPr>
              <w:pStyle w:val="Text"/>
              <w:rPr>
                <w:rStyle w:val="ChBlueBold"/>
              </w:rPr>
            </w:pPr>
            <w:r w:rsidRPr="00122116">
              <w:rPr>
                <w:rStyle w:val="ChBlueBold"/>
              </w:rPr>
              <w:t>dan</w:t>
            </w:r>
            <w:r>
              <w:rPr>
                <w:rStyle w:val="ChBlueBold"/>
              </w:rPr>
              <w:t>g</w:t>
            </w:r>
          </w:p>
        </w:tc>
        <w:tc>
          <w:tcPr>
            <w:tcW w:w="829" w:type="dxa"/>
            <w:shd w:val="clear" w:color="auto" w:fill="auto"/>
          </w:tcPr>
          <w:p w14:paraId="63BA8E1C" w14:textId="77777777" w:rsidR="00C87FBE" w:rsidRPr="00122116" w:rsidRDefault="00C87FBE" w:rsidP="00C87FBE">
            <w:pPr>
              <w:pStyle w:val="Text"/>
            </w:pPr>
            <w:r w:rsidRPr="00122116">
              <w:t>kembali</w:t>
            </w:r>
          </w:p>
        </w:tc>
        <w:tc>
          <w:tcPr>
            <w:tcW w:w="373" w:type="dxa"/>
            <w:shd w:val="clear" w:color="auto" w:fill="auto"/>
          </w:tcPr>
          <w:p w14:paraId="06EAB964" w14:textId="77777777" w:rsidR="00C87FBE" w:rsidRPr="00122116" w:rsidRDefault="00C87FBE" w:rsidP="00C87FBE">
            <w:pPr>
              <w:pStyle w:val="Text"/>
            </w:pPr>
            <w:r w:rsidRPr="00122116">
              <w:t>ke</w:t>
            </w:r>
          </w:p>
        </w:tc>
        <w:tc>
          <w:tcPr>
            <w:tcW w:w="895" w:type="dxa"/>
            <w:shd w:val="clear" w:color="auto" w:fill="auto"/>
          </w:tcPr>
          <w:p w14:paraId="75D6F669" w14:textId="77777777" w:rsidR="00C87FBE" w:rsidRPr="00526EDF" w:rsidRDefault="00C87FBE" w:rsidP="00C87FBE">
            <w:pPr>
              <w:pStyle w:val="Text"/>
            </w:pPr>
            <w:r w:rsidRPr="00526EDF">
              <w:t>Anggruk</w:t>
            </w:r>
          </w:p>
        </w:tc>
      </w:tr>
      <w:tr w:rsidR="00C87FBE" w:rsidRPr="00AC23C4" w14:paraId="5DC64791" w14:textId="77777777" w:rsidTr="00C87FBE">
        <w:tc>
          <w:tcPr>
            <w:tcW w:w="709" w:type="dxa"/>
            <w:shd w:val="clear" w:color="auto" w:fill="auto"/>
          </w:tcPr>
          <w:p w14:paraId="78CF7CFE" w14:textId="77777777" w:rsidR="00C87FBE" w:rsidRPr="00526EDF" w:rsidRDefault="00C87FBE" w:rsidP="00C87FBE">
            <w:pPr>
              <w:pStyle w:val="GlossEng"/>
            </w:pPr>
          </w:p>
        </w:tc>
        <w:tc>
          <w:tcPr>
            <w:tcW w:w="862" w:type="dxa"/>
            <w:shd w:val="clear" w:color="auto" w:fill="auto"/>
          </w:tcPr>
          <w:p w14:paraId="4AFB2325" w14:textId="77777777" w:rsidR="00C87FBE" w:rsidRPr="00526EDF" w:rsidRDefault="00C87FBE" w:rsidP="00C87FBE">
            <w:pPr>
              <w:pStyle w:val="GlossEng"/>
            </w:pPr>
            <w:r w:rsidRPr="00526EDF">
              <w:t>morning</w:t>
            </w:r>
          </w:p>
        </w:tc>
        <w:tc>
          <w:tcPr>
            <w:tcW w:w="995" w:type="dxa"/>
            <w:shd w:val="clear" w:color="auto" w:fill="auto"/>
          </w:tcPr>
          <w:p w14:paraId="1F801A7C" w14:textId="77777777" w:rsidR="00C87FBE" w:rsidRPr="00526EDF" w:rsidRDefault="00C87FBE" w:rsidP="00C87FBE">
            <w:pPr>
              <w:pStyle w:val="GlossEng"/>
            </w:pPr>
            <w:r w:rsidRPr="00526EDF">
              <w:t>helicopter</w:t>
            </w:r>
          </w:p>
        </w:tc>
        <w:tc>
          <w:tcPr>
            <w:tcW w:w="829" w:type="dxa"/>
            <w:shd w:val="clear" w:color="auto" w:fill="auto"/>
          </w:tcPr>
          <w:p w14:paraId="1084CAEF" w14:textId="77777777" w:rsidR="00C87FBE" w:rsidRPr="00526EDF" w:rsidRDefault="00C87FBE" w:rsidP="00C87FBE">
            <w:pPr>
              <w:pStyle w:val="GlossEng"/>
            </w:pPr>
            <w:r w:rsidRPr="00526EDF">
              <w:t>descend</w:t>
            </w:r>
          </w:p>
        </w:tc>
        <w:tc>
          <w:tcPr>
            <w:tcW w:w="607" w:type="dxa"/>
            <w:shd w:val="clear" w:color="auto" w:fill="auto"/>
          </w:tcPr>
          <w:p w14:paraId="5169FC07" w14:textId="77777777" w:rsidR="00C87FBE" w:rsidRPr="00526EDF" w:rsidRDefault="00C87FBE" w:rsidP="00C87FBE">
            <w:pPr>
              <w:pStyle w:val="GlossEng"/>
            </w:pPr>
            <w:r w:rsidRPr="00526EDF">
              <w:t>and</w:t>
            </w:r>
          </w:p>
        </w:tc>
        <w:tc>
          <w:tcPr>
            <w:tcW w:w="829" w:type="dxa"/>
            <w:shd w:val="clear" w:color="auto" w:fill="auto"/>
          </w:tcPr>
          <w:p w14:paraId="69F68423" w14:textId="77777777" w:rsidR="00C87FBE" w:rsidRPr="00526EDF" w:rsidRDefault="00C87FBE" w:rsidP="00C87FBE">
            <w:pPr>
              <w:pStyle w:val="GlossEng"/>
            </w:pPr>
            <w:r w:rsidRPr="00526EDF">
              <w:t>return</w:t>
            </w:r>
          </w:p>
        </w:tc>
        <w:tc>
          <w:tcPr>
            <w:tcW w:w="373" w:type="dxa"/>
            <w:shd w:val="clear" w:color="auto" w:fill="auto"/>
          </w:tcPr>
          <w:p w14:paraId="31382CA0" w14:textId="77777777" w:rsidR="00C87FBE" w:rsidRPr="00526EDF" w:rsidRDefault="00C87FBE" w:rsidP="00C87FBE">
            <w:pPr>
              <w:pStyle w:val="GlossEng"/>
            </w:pPr>
            <w:r w:rsidRPr="00526EDF">
              <w:t>to</w:t>
            </w:r>
          </w:p>
        </w:tc>
        <w:tc>
          <w:tcPr>
            <w:tcW w:w="895" w:type="dxa"/>
            <w:shd w:val="clear" w:color="auto" w:fill="auto"/>
          </w:tcPr>
          <w:p w14:paraId="5314BDE8" w14:textId="77777777" w:rsidR="00C87FBE" w:rsidRPr="00526EDF" w:rsidRDefault="00C87FBE" w:rsidP="00C87FBE">
            <w:pPr>
              <w:pStyle w:val="GlossEng"/>
            </w:pPr>
            <w:r w:rsidRPr="00526EDF">
              <w:t>Anggruk</w:t>
            </w:r>
          </w:p>
        </w:tc>
      </w:tr>
    </w:tbl>
    <w:p w14:paraId="0404A17E" w14:textId="675AE81B" w:rsidR="00C87FBE" w:rsidRPr="00072AF1" w:rsidRDefault="00B7093A" w:rsidP="00914F46">
      <w:pPr>
        <w:pStyle w:val="FreeTranslEng15pt"/>
      </w:pPr>
      <w:r>
        <w:t>‘</w:t>
      </w:r>
      <w:r w:rsidR="00C87FBE">
        <w:t xml:space="preserve">in the </w:t>
      </w:r>
      <w:r w:rsidR="00C87FBE" w:rsidRPr="00C87FBE">
        <w:t>morning</w:t>
      </w:r>
      <w:r w:rsidR="00C87FBE">
        <w:t xml:space="preserve"> the helicopter </w:t>
      </w:r>
      <w:r w:rsidR="00C87FBE" w:rsidRPr="00122116">
        <w:t xml:space="preserve">came down </w:t>
      </w:r>
      <w:r w:rsidR="00C87FBE" w:rsidRPr="00122116">
        <w:rPr>
          <w:rStyle w:val="ChBlueBold"/>
        </w:rPr>
        <w:t>and</w:t>
      </w:r>
      <w:r w:rsidR="00C87FBE" w:rsidRPr="00122116">
        <w:t xml:space="preserve"> returned</w:t>
      </w:r>
      <w:r w:rsidR="00C87FBE">
        <w:t xml:space="preserve"> to Anggruk</w:t>
      </w:r>
      <w:r>
        <w:t>’</w:t>
      </w:r>
      <w:r w:rsidR="00C87FBE">
        <w:t xml:space="preserve"> </w:t>
      </w:r>
      <w:r w:rsidR="00C87FBE" w:rsidRPr="00635C8E">
        <w:rPr>
          <w:rStyle w:val="ExampleSource"/>
        </w:rPr>
        <w:t>[081011-022-Cv.0228]</w:t>
      </w:r>
    </w:p>
    <w:p w14:paraId="03DD8B29" w14:textId="42BF9199" w:rsidR="00161730" w:rsidRDefault="00161730" w:rsidP="00161730">
      <w:pPr>
        <w:pStyle w:val="Heading4"/>
      </w:pPr>
      <w:bookmarkStart w:id="5138" w:name="_Ref438300440"/>
      <w:r>
        <w:t xml:space="preserve">Goal-oriented </w:t>
      </w:r>
      <w:r w:rsidRPr="00856563">
        <w:rPr>
          <w:rStyle w:val="ChItalBold"/>
        </w:rPr>
        <w:t>sama</w:t>
      </w:r>
      <w:r w:rsidRPr="00856563">
        <w:t xml:space="preserve"> </w:t>
      </w:r>
      <w:r w:rsidR="00B7093A">
        <w:t>‘</w:t>
      </w:r>
      <w:r w:rsidRPr="00856563">
        <w:t>to</w:t>
      </w:r>
      <w:r w:rsidR="00B7093A">
        <w:t>’</w:t>
      </w:r>
      <w:bookmarkEnd w:id="5132"/>
      <w:bookmarkEnd w:id="5133"/>
      <w:bookmarkEnd w:id="5138"/>
    </w:p>
    <w:p w14:paraId="653062E8" w14:textId="1B7B5B8E" w:rsidR="00161730" w:rsidRDefault="00161730" w:rsidP="00BD74A1">
      <w:pPr>
        <w:pStyle w:val="Body0010after"/>
      </w:pPr>
      <w:r>
        <w:t xml:space="preserve">The goal-oriented preposition </w:t>
      </w:r>
      <w:r w:rsidRPr="00856563">
        <w:rPr>
          <w:rStyle w:val="ChItalBold"/>
        </w:rPr>
        <w:t>sama</w:t>
      </w:r>
      <w:r w:rsidRPr="00856563">
        <w:t xml:space="preserve"> </w:t>
      </w:r>
      <w:r w:rsidR="00B7093A">
        <w:t>‘</w:t>
      </w:r>
      <w:r w:rsidRPr="00856563">
        <w:t>to</w:t>
      </w:r>
      <w:r w:rsidR="00B7093A">
        <w:t>’</w:t>
      </w:r>
      <w:r>
        <w:t xml:space="preserve"> occasionally links noun phrases with human referents</w:t>
      </w:r>
      <w:r w:rsidR="0015532A">
        <w:t xml:space="preserve"> (8 tokens)</w:t>
      </w:r>
      <w:r>
        <w:t xml:space="preserve">, as in </w:t>
      </w:r>
      <w:r>
        <w:fldChar w:fldCharType="begin"/>
      </w:r>
      <w:r>
        <w:instrText xml:space="preserve"> REF _Ref355105711 \h </w:instrText>
      </w:r>
      <w:r>
        <w:fldChar w:fldCharType="separate"/>
      </w:r>
      <w:r w:rsidR="00154D81" w:rsidRPr="00856563">
        <w:t>(</w:t>
      </w:r>
      <w:r w:rsidR="00154D81">
        <w:rPr>
          <w:noProof/>
        </w:rPr>
        <w:t>13</w:t>
      </w:r>
      <w:r w:rsidR="00154D81" w:rsidRPr="00856563">
        <w:t>)</w:t>
      </w:r>
      <w:r>
        <w:fldChar w:fldCharType="end"/>
      </w:r>
      <w:r>
        <w:t xml:space="preserve">. The coordination of clauses or verb phrases with </w:t>
      </w:r>
      <w:r w:rsidRPr="00856563">
        <w:rPr>
          <w:rStyle w:val="ChItalBold"/>
        </w:rPr>
        <w:t>sama</w:t>
      </w:r>
      <w:r w:rsidRPr="00856563">
        <w:t xml:space="preserve"> </w:t>
      </w:r>
      <w:r w:rsidR="00B7093A">
        <w:t>‘</w:t>
      </w:r>
      <w:r w:rsidRPr="00856563">
        <w:t>to</w:t>
      </w:r>
      <w:r w:rsidR="00B7093A">
        <w:t>’</w:t>
      </w:r>
      <w:r>
        <w:t xml:space="preserve"> is</w:t>
      </w:r>
      <w:r w:rsidR="00C43525">
        <w:t xml:space="preserve"> unattested in the corpus. Goal-oriented </w:t>
      </w:r>
      <w:r w:rsidR="00C43525" w:rsidRPr="00B62D03">
        <w:rPr>
          <w:rStyle w:val="ChItalBold"/>
        </w:rPr>
        <w:t>sama</w:t>
      </w:r>
      <w:r w:rsidR="00C43525">
        <w:t xml:space="preserve"> ‘to’ has trial word class membership. That is, besides being used as a preposition and an addition-marking conjunction, it is also used as the stative verb </w:t>
      </w:r>
      <w:r w:rsidR="00C43525">
        <w:rPr>
          <w:rStyle w:val="ChItalBold"/>
        </w:rPr>
        <w:t>sama</w:t>
      </w:r>
      <w:r w:rsidR="00C43525" w:rsidRPr="00DE0B66">
        <w:t xml:space="preserve"> </w:t>
      </w:r>
      <w:r w:rsidR="00C43525">
        <w:t>‘</w:t>
      </w:r>
      <w:r w:rsidR="00C43525" w:rsidRPr="00DE0B66">
        <w:t>be same</w:t>
      </w:r>
      <w:r w:rsidR="00C43525">
        <w:t>’</w:t>
      </w:r>
      <w:r w:rsidR="00C43525" w:rsidRPr="00BF528F">
        <w:t xml:space="preserve"> </w:t>
      </w:r>
      <w:r w:rsidR="00C43525">
        <w:t>(</w:t>
      </w:r>
      <w:r w:rsidR="00914F46">
        <w:t xml:space="preserve">see </w:t>
      </w:r>
      <w:r w:rsidR="00C43525">
        <w:t>§</w:t>
      </w:r>
      <w:r w:rsidR="00C43525">
        <w:fldChar w:fldCharType="begin"/>
      </w:r>
      <w:r w:rsidR="00C43525">
        <w:instrText xml:space="preserve"> REF _Ref351641485 \w \h </w:instrText>
      </w:r>
      <w:r w:rsidR="00C43525">
        <w:fldChar w:fldCharType="separate"/>
      </w:r>
      <w:r w:rsidR="00154D81">
        <w:rPr>
          <w:cs/>
        </w:rPr>
        <w:t>‎</w:t>
      </w:r>
      <w:r w:rsidR="00154D81">
        <w:t>5.14</w:t>
      </w:r>
      <w:r w:rsidR="00C43525">
        <w:fldChar w:fldCharType="end"/>
      </w:r>
      <w:r w:rsidR="00C43525">
        <w:t>; see also §</w:t>
      </w:r>
      <w:r w:rsidR="00C43525">
        <w:fldChar w:fldCharType="begin"/>
      </w:r>
      <w:r w:rsidR="00C43525">
        <w:instrText xml:space="preserve"> REF _Ref319761138 \w \h </w:instrText>
      </w:r>
      <w:r w:rsidR="00C43525">
        <w:fldChar w:fldCharType="separate"/>
      </w:r>
      <w:r w:rsidR="00154D81">
        <w:rPr>
          <w:cs/>
        </w:rPr>
        <w:t>‎</w:t>
      </w:r>
      <w:r w:rsidR="00154D81">
        <w:t>10.2.2</w:t>
      </w:r>
      <w:r w:rsidR="00C43525">
        <w:fldChar w:fldCharType="end"/>
      </w:r>
      <w:r w:rsidR="00C43525">
        <w:t xml:space="preserve"> for a detailed discussion of preposition </w:t>
      </w:r>
      <w:r w:rsidR="00C43525" w:rsidRPr="00856563">
        <w:rPr>
          <w:rStyle w:val="ChItalBold"/>
        </w:rPr>
        <w:t>sama</w:t>
      </w:r>
      <w:r w:rsidR="00C43525" w:rsidRPr="00856563">
        <w:t xml:space="preserve"> </w:t>
      </w:r>
      <w:r w:rsidR="00C43525">
        <w:t>‘</w:t>
      </w:r>
      <w:r w:rsidR="00C43525" w:rsidRPr="00856563">
        <w:t>to</w:t>
      </w:r>
      <w:r w:rsidR="00C43525">
        <w:t xml:space="preserve">’ and how it is distinct from comitative </w:t>
      </w:r>
      <w:r w:rsidR="00C43525" w:rsidRPr="00F5355B">
        <w:rPr>
          <w:rStyle w:val="ChItalBold"/>
        </w:rPr>
        <w:t>dengan</w:t>
      </w:r>
      <w:r w:rsidR="00C43525">
        <w:rPr>
          <w:rStyle w:val="ChItalBold"/>
        </w:rPr>
        <w:t>g</w:t>
      </w:r>
      <w:r w:rsidR="00C43525">
        <w:t xml:space="preserve"> ‘with’</w:t>
      </w:r>
      <w:r w:rsidR="00914F46">
        <w:t>)</w:t>
      </w:r>
      <w:r w:rsidR="00C43525">
        <w:t>.</w:t>
      </w:r>
      <w:r w:rsidR="00C43525">
        <w:rPr>
          <w:rStyle w:val="FootnoteReference"/>
        </w:rPr>
        <w:footnoteReference w:id="246"/>
      </w:r>
    </w:p>
    <w:tbl>
      <w:tblPr>
        <w:tblW w:w="6719" w:type="dxa"/>
        <w:tblCellMar>
          <w:left w:w="42" w:type="dxa"/>
          <w:right w:w="42" w:type="dxa"/>
        </w:tblCellMar>
        <w:tblLook w:val="01E0" w:firstRow="1" w:lastRow="1" w:firstColumn="1" w:lastColumn="1" w:noHBand="0" w:noVBand="0"/>
      </w:tblPr>
      <w:tblGrid>
        <w:gridCol w:w="709"/>
        <w:gridCol w:w="284"/>
        <w:gridCol w:w="203"/>
        <w:gridCol w:w="250"/>
        <w:gridCol w:w="420"/>
        <w:gridCol w:w="206"/>
        <w:gridCol w:w="591"/>
        <w:gridCol w:w="63"/>
        <w:gridCol w:w="570"/>
        <w:gridCol w:w="486"/>
        <w:gridCol w:w="564"/>
        <w:gridCol w:w="820"/>
        <w:gridCol w:w="626"/>
        <w:gridCol w:w="927"/>
      </w:tblGrid>
      <w:tr w:rsidR="00AC23C4" w:rsidRPr="005F3BBD" w14:paraId="3E13CBFD" w14:textId="77777777" w:rsidTr="00AC23C4">
        <w:tc>
          <w:tcPr>
            <w:tcW w:w="709" w:type="dxa"/>
            <w:shd w:val="clear" w:color="auto" w:fill="auto"/>
          </w:tcPr>
          <w:p w14:paraId="0C4F5545" w14:textId="7A0BC834" w:rsidR="00161730" w:rsidRPr="00150DE6" w:rsidRDefault="00161730" w:rsidP="00161730">
            <w:pPr>
              <w:pStyle w:val="O0Nwnext"/>
            </w:pPr>
            <w:bookmarkStart w:id="5139" w:name="_Ref355105711"/>
            <w:r w:rsidRPr="00856563">
              <w:t>(</w:t>
            </w:r>
            <w:fldSimple w:instr=" SEQ ( \* ARABIC \s 1 ">
              <w:r w:rsidR="00154D81">
                <w:rPr>
                  <w:noProof/>
                </w:rPr>
                <w:t>13</w:t>
              </w:r>
            </w:fldSimple>
            <w:r w:rsidRPr="00856563">
              <w:t>)</w:t>
            </w:r>
            <w:bookmarkEnd w:id="5139"/>
          </w:p>
        </w:tc>
        <w:tc>
          <w:tcPr>
            <w:tcW w:w="284" w:type="dxa"/>
            <w:shd w:val="clear" w:color="auto" w:fill="auto"/>
          </w:tcPr>
          <w:p w14:paraId="5A86FCA0" w14:textId="77777777" w:rsidR="00161730" w:rsidRPr="00E4508B" w:rsidRDefault="00161730" w:rsidP="00161730">
            <w:pPr>
              <w:pStyle w:val="Text"/>
            </w:pPr>
            <w:r>
              <w:t>…</w:t>
            </w:r>
          </w:p>
        </w:tc>
        <w:tc>
          <w:tcPr>
            <w:tcW w:w="453" w:type="dxa"/>
            <w:gridSpan w:val="2"/>
            <w:shd w:val="clear" w:color="auto" w:fill="auto"/>
          </w:tcPr>
          <w:p w14:paraId="079667AF" w14:textId="77777777" w:rsidR="00161730" w:rsidRPr="00E4508B" w:rsidRDefault="00C3445B" w:rsidP="00161730">
            <w:pPr>
              <w:pStyle w:val="Text"/>
            </w:pPr>
            <w:r>
              <w:t>Aris</w:t>
            </w:r>
          </w:p>
        </w:tc>
        <w:tc>
          <w:tcPr>
            <w:tcW w:w="626" w:type="dxa"/>
            <w:gridSpan w:val="2"/>
            <w:shd w:val="clear" w:color="auto" w:fill="auto"/>
          </w:tcPr>
          <w:p w14:paraId="30146B15" w14:textId="77777777" w:rsidR="00161730" w:rsidRPr="008528F1" w:rsidRDefault="00161730" w:rsidP="00161730">
            <w:pPr>
              <w:pStyle w:val="Text"/>
              <w:rPr>
                <w:rStyle w:val="ChBlueBold"/>
              </w:rPr>
            </w:pPr>
            <w:r w:rsidRPr="008528F1">
              <w:rPr>
                <w:rStyle w:val="ChBlueBold"/>
              </w:rPr>
              <w:t>sama</w:t>
            </w:r>
          </w:p>
        </w:tc>
        <w:tc>
          <w:tcPr>
            <w:tcW w:w="654" w:type="dxa"/>
            <w:gridSpan w:val="2"/>
            <w:shd w:val="clear" w:color="auto" w:fill="auto"/>
          </w:tcPr>
          <w:p w14:paraId="1A5CDB8C" w14:textId="77777777" w:rsidR="00161730" w:rsidRPr="00E4508B" w:rsidRDefault="004A6C97" w:rsidP="00161730">
            <w:pPr>
              <w:pStyle w:val="Text"/>
            </w:pPr>
            <w:r>
              <w:t>Siduas</w:t>
            </w:r>
            <w:r w:rsidR="00161730" w:rsidRPr="00AC23C4">
              <w:rPr>
                <w:position w:val="1"/>
                <w:vertAlign w:val="subscript"/>
              </w:rPr>
              <w:t>i</w:t>
            </w:r>
          </w:p>
        </w:tc>
        <w:tc>
          <w:tcPr>
            <w:tcW w:w="570" w:type="dxa"/>
            <w:shd w:val="clear" w:color="auto" w:fill="auto"/>
          </w:tcPr>
          <w:p w14:paraId="775F584E" w14:textId="77777777" w:rsidR="00161730" w:rsidRPr="00E4508B" w:rsidRDefault="00161730" w:rsidP="00161730">
            <w:pPr>
              <w:pStyle w:val="Text"/>
            </w:pPr>
            <w:r w:rsidRPr="00E4508B">
              <w:t>den</w:t>
            </w:r>
            <w:r>
              <w:t>g</w:t>
            </w:r>
          </w:p>
        </w:tc>
        <w:tc>
          <w:tcPr>
            <w:tcW w:w="486" w:type="dxa"/>
            <w:shd w:val="clear" w:color="auto" w:fill="auto"/>
          </w:tcPr>
          <w:p w14:paraId="1FCBAF5C" w14:textId="77777777" w:rsidR="00161730" w:rsidRPr="00E4508B" w:rsidRDefault="00161730" w:rsidP="00161730">
            <w:pPr>
              <w:pStyle w:val="Text"/>
            </w:pPr>
            <w:r w:rsidRPr="00E4508B">
              <w:t>de</w:t>
            </w:r>
            <w:r w:rsidRPr="00AC23C4">
              <w:rPr>
                <w:position w:val="1"/>
                <w:vertAlign w:val="subscript"/>
              </w:rPr>
              <w:t>i</w:t>
            </w:r>
          </w:p>
        </w:tc>
        <w:tc>
          <w:tcPr>
            <w:tcW w:w="564" w:type="dxa"/>
            <w:shd w:val="clear" w:color="auto" w:fill="auto"/>
          </w:tcPr>
          <w:p w14:paraId="64131C2F" w14:textId="77777777" w:rsidR="00161730" w:rsidRPr="00E4508B" w:rsidRDefault="00161730" w:rsidP="00161730">
            <w:pPr>
              <w:pStyle w:val="Text"/>
            </w:pPr>
            <w:r w:rsidRPr="00E4508B">
              <w:t>pu</w:t>
            </w:r>
          </w:p>
        </w:tc>
        <w:tc>
          <w:tcPr>
            <w:tcW w:w="820" w:type="dxa"/>
            <w:shd w:val="clear" w:color="auto" w:fill="auto"/>
          </w:tcPr>
          <w:p w14:paraId="4C2D2704" w14:textId="77777777" w:rsidR="00161730" w:rsidRPr="00E4508B" w:rsidRDefault="00161730" w:rsidP="00161730">
            <w:pPr>
              <w:pStyle w:val="Text"/>
            </w:pPr>
            <w:r>
              <w:t>may</w:t>
            </w:r>
            <w:r w:rsidRPr="00E4508B">
              <w:t>t</w:t>
            </w:r>
            <w:r>
              <w:t>ua,</w:t>
            </w:r>
          </w:p>
        </w:tc>
        <w:tc>
          <w:tcPr>
            <w:tcW w:w="626" w:type="dxa"/>
            <w:shd w:val="clear" w:color="auto" w:fill="auto"/>
          </w:tcPr>
          <w:p w14:paraId="7B3EAC86" w14:textId="77777777" w:rsidR="00161730" w:rsidRPr="008528F1" w:rsidRDefault="00161730" w:rsidP="00161730">
            <w:pPr>
              <w:pStyle w:val="Text"/>
              <w:rPr>
                <w:rStyle w:val="ChBlueBold"/>
              </w:rPr>
            </w:pPr>
            <w:r w:rsidRPr="008528F1">
              <w:rPr>
                <w:rStyle w:val="ChBlueBold"/>
              </w:rPr>
              <w:t>sama</w:t>
            </w:r>
          </w:p>
        </w:tc>
        <w:tc>
          <w:tcPr>
            <w:tcW w:w="927" w:type="dxa"/>
            <w:shd w:val="clear" w:color="auto" w:fill="auto"/>
          </w:tcPr>
          <w:p w14:paraId="2E6D9C59" w14:textId="77777777" w:rsidR="00161730" w:rsidRPr="00E4508B" w:rsidRDefault="00161730" w:rsidP="00161730">
            <w:pPr>
              <w:pStyle w:val="Text"/>
            </w:pPr>
            <w:r w:rsidRPr="00E4508B">
              <w:t>dep</w:t>
            </w:r>
            <w:r w:rsidRPr="00AC23C4">
              <w:rPr>
                <w:position w:val="1"/>
                <w:vertAlign w:val="subscript"/>
              </w:rPr>
              <w:t>i</w:t>
            </w:r>
            <w:r w:rsidRPr="0039663C">
              <w:t>,</w:t>
            </w:r>
          </w:p>
        </w:tc>
      </w:tr>
      <w:tr w:rsidR="00AC23C4" w:rsidRPr="00AC23C4" w14:paraId="760A0A5C" w14:textId="77777777" w:rsidTr="00AC23C4">
        <w:tc>
          <w:tcPr>
            <w:tcW w:w="709" w:type="dxa"/>
            <w:shd w:val="clear" w:color="auto" w:fill="auto"/>
          </w:tcPr>
          <w:p w14:paraId="18857198" w14:textId="77777777" w:rsidR="00161730" w:rsidRPr="00E4508B" w:rsidRDefault="00161730" w:rsidP="00161730">
            <w:pPr>
              <w:pStyle w:val="GlossEng2ptafter"/>
            </w:pPr>
          </w:p>
        </w:tc>
        <w:tc>
          <w:tcPr>
            <w:tcW w:w="284" w:type="dxa"/>
            <w:shd w:val="clear" w:color="auto" w:fill="auto"/>
          </w:tcPr>
          <w:p w14:paraId="52638F09" w14:textId="77777777" w:rsidR="00161730" w:rsidRPr="00E4508B" w:rsidRDefault="00161730" w:rsidP="00161730">
            <w:pPr>
              <w:pStyle w:val="GlossEng2ptafter"/>
            </w:pPr>
          </w:p>
        </w:tc>
        <w:tc>
          <w:tcPr>
            <w:tcW w:w="453" w:type="dxa"/>
            <w:gridSpan w:val="2"/>
            <w:shd w:val="clear" w:color="auto" w:fill="auto"/>
          </w:tcPr>
          <w:p w14:paraId="50733CA9" w14:textId="77777777" w:rsidR="00161730" w:rsidRPr="00E4508B" w:rsidRDefault="00C3445B" w:rsidP="00161730">
            <w:pPr>
              <w:pStyle w:val="GlossEng2ptafter"/>
            </w:pPr>
            <w:r>
              <w:t>Aris</w:t>
            </w:r>
          </w:p>
        </w:tc>
        <w:tc>
          <w:tcPr>
            <w:tcW w:w="626" w:type="dxa"/>
            <w:gridSpan w:val="2"/>
            <w:shd w:val="clear" w:color="auto" w:fill="auto"/>
          </w:tcPr>
          <w:p w14:paraId="6FEB0AEA" w14:textId="77777777" w:rsidR="00161730" w:rsidRPr="00E4508B" w:rsidRDefault="00161730" w:rsidP="00161730">
            <w:pPr>
              <w:pStyle w:val="GlossEng2ptafter"/>
            </w:pPr>
            <w:r>
              <w:t>to</w:t>
            </w:r>
          </w:p>
        </w:tc>
        <w:tc>
          <w:tcPr>
            <w:tcW w:w="654" w:type="dxa"/>
            <w:gridSpan w:val="2"/>
            <w:shd w:val="clear" w:color="auto" w:fill="auto"/>
          </w:tcPr>
          <w:p w14:paraId="270EA5F3" w14:textId="77777777" w:rsidR="00161730" w:rsidRPr="00E4508B" w:rsidRDefault="004A6C97" w:rsidP="00161730">
            <w:pPr>
              <w:pStyle w:val="GlossEng2ptafter"/>
            </w:pPr>
            <w:r>
              <w:t>Siduas</w:t>
            </w:r>
          </w:p>
        </w:tc>
        <w:tc>
          <w:tcPr>
            <w:tcW w:w="570" w:type="dxa"/>
            <w:shd w:val="clear" w:color="auto" w:fill="auto"/>
          </w:tcPr>
          <w:p w14:paraId="78012754" w14:textId="77777777" w:rsidR="00161730" w:rsidRPr="00E4508B" w:rsidRDefault="00161730" w:rsidP="00161730">
            <w:pPr>
              <w:pStyle w:val="GlossEng2ptafter"/>
            </w:pPr>
            <w:r w:rsidRPr="00E4508B">
              <w:t>with</w:t>
            </w:r>
          </w:p>
        </w:tc>
        <w:tc>
          <w:tcPr>
            <w:tcW w:w="486" w:type="dxa"/>
            <w:shd w:val="clear" w:color="auto" w:fill="auto"/>
          </w:tcPr>
          <w:p w14:paraId="5F4EA95D" w14:textId="77777777" w:rsidR="00161730" w:rsidRPr="0099608C" w:rsidRDefault="00161730" w:rsidP="00161730">
            <w:pPr>
              <w:pStyle w:val="GlossEng2ptafter"/>
              <w:rPr>
                <w:rStyle w:val="ChSmallCaps"/>
              </w:rPr>
            </w:pPr>
            <w:r w:rsidRPr="0099608C">
              <w:rPr>
                <w:rStyle w:val="ChSmallCaps"/>
              </w:rPr>
              <w:t>3sg</w:t>
            </w:r>
          </w:p>
        </w:tc>
        <w:tc>
          <w:tcPr>
            <w:tcW w:w="564" w:type="dxa"/>
            <w:shd w:val="clear" w:color="auto" w:fill="auto"/>
          </w:tcPr>
          <w:p w14:paraId="67C44BB2" w14:textId="77777777" w:rsidR="00161730" w:rsidRPr="0099608C" w:rsidRDefault="00161730" w:rsidP="00161730">
            <w:pPr>
              <w:pStyle w:val="GlossEng2ptafter"/>
              <w:rPr>
                <w:rStyle w:val="ChSmallCaps"/>
              </w:rPr>
            </w:pPr>
            <w:r w:rsidRPr="0099608C">
              <w:rPr>
                <w:rStyle w:val="ChSmallCaps"/>
              </w:rPr>
              <w:t>poss</w:t>
            </w:r>
          </w:p>
        </w:tc>
        <w:tc>
          <w:tcPr>
            <w:tcW w:w="820" w:type="dxa"/>
            <w:shd w:val="clear" w:color="auto" w:fill="auto"/>
          </w:tcPr>
          <w:p w14:paraId="7098CF9E" w14:textId="77777777" w:rsidR="00161730" w:rsidRPr="00E4508B" w:rsidRDefault="00161730" w:rsidP="00161730">
            <w:pPr>
              <w:pStyle w:val="GlossEng2ptafter"/>
            </w:pPr>
            <w:r>
              <w:t>wife</w:t>
            </w:r>
          </w:p>
        </w:tc>
        <w:tc>
          <w:tcPr>
            <w:tcW w:w="626" w:type="dxa"/>
            <w:shd w:val="clear" w:color="auto" w:fill="auto"/>
          </w:tcPr>
          <w:p w14:paraId="3161C614" w14:textId="77777777" w:rsidR="00161730" w:rsidRPr="00E4508B" w:rsidRDefault="00161730" w:rsidP="00161730">
            <w:pPr>
              <w:pStyle w:val="GlossEng2ptafter"/>
            </w:pPr>
            <w:r>
              <w:t>to</w:t>
            </w:r>
          </w:p>
        </w:tc>
        <w:tc>
          <w:tcPr>
            <w:tcW w:w="927" w:type="dxa"/>
            <w:shd w:val="clear" w:color="auto" w:fill="auto"/>
          </w:tcPr>
          <w:p w14:paraId="0EF8B37A" w14:textId="77777777" w:rsidR="00161730" w:rsidRPr="0099608C" w:rsidRDefault="00161730" w:rsidP="00161730">
            <w:pPr>
              <w:pStyle w:val="GlossEng2ptafter"/>
              <w:rPr>
                <w:rStyle w:val="ChSmallCaps"/>
              </w:rPr>
            </w:pPr>
            <w:r w:rsidRPr="0099608C">
              <w:rPr>
                <w:rStyle w:val="ChSmallCaps"/>
              </w:rPr>
              <w:t>3sg:poss</w:t>
            </w:r>
          </w:p>
        </w:tc>
      </w:tr>
      <w:tr w:rsidR="00161730" w:rsidRPr="00E4508B" w14:paraId="33445B61" w14:textId="77777777" w:rsidTr="00AC23C4">
        <w:trPr>
          <w:gridAfter w:val="7"/>
          <w:wAfter w:w="4056" w:type="dxa"/>
        </w:trPr>
        <w:tc>
          <w:tcPr>
            <w:tcW w:w="709" w:type="dxa"/>
            <w:shd w:val="clear" w:color="auto" w:fill="auto"/>
          </w:tcPr>
          <w:p w14:paraId="7A3C70B7" w14:textId="77777777" w:rsidR="00161730" w:rsidRPr="008528F1" w:rsidRDefault="00161730" w:rsidP="00161730">
            <w:pPr>
              <w:pStyle w:val="O0Nwnext"/>
            </w:pPr>
          </w:p>
        </w:tc>
        <w:tc>
          <w:tcPr>
            <w:tcW w:w="487" w:type="dxa"/>
            <w:gridSpan w:val="2"/>
            <w:shd w:val="clear" w:color="auto" w:fill="auto"/>
          </w:tcPr>
          <w:p w14:paraId="7BBD2213" w14:textId="77777777" w:rsidR="00161730" w:rsidRPr="00E4508B" w:rsidRDefault="00161730" w:rsidP="00161730">
            <w:pPr>
              <w:pStyle w:val="Text"/>
            </w:pPr>
            <w:r w:rsidRPr="00E4508B">
              <w:t>de</w:t>
            </w:r>
            <w:r w:rsidRPr="00AC23C4">
              <w:rPr>
                <w:position w:val="1"/>
                <w:vertAlign w:val="subscript"/>
              </w:rPr>
              <w:t>i</w:t>
            </w:r>
          </w:p>
        </w:tc>
        <w:tc>
          <w:tcPr>
            <w:tcW w:w="670" w:type="dxa"/>
            <w:gridSpan w:val="2"/>
            <w:shd w:val="clear" w:color="auto" w:fill="auto"/>
          </w:tcPr>
          <w:p w14:paraId="21D12E03" w14:textId="77777777" w:rsidR="00161730" w:rsidRPr="00E4508B" w:rsidRDefault="00161730" w:rsidP="00161730">
            <w:pPr>
              <w:pStyle w:val="Text"/>
            </w:pPr>
            <w:r w:rsidRPr="00E4508B">
              <w:t>punya</w:t>
            </w:r>
          </w:p>
        </w:tc>
        <w:tc>
          <w:tcPr>
            <w:tcW w:w="797" w:type="dxa"/>
            <w:gridSpan w:val="2"/>
            <w:shd w:val="clear" w:color="auto" w:fill="auto"/>
          </w:tcPr>
          <w:p w14:paraId="70DEED59" w14:textId="77777777" w:rsidR="00161730" w:rsidRPr="00E4508B" w:rsidRDefault="00161730" w:rsidP="00161730">
            <w:pPr>
              <w:pStyle w:val="Text"/>
            </w:pPr>
            <w:r>
              <w:t>may</w:t>
            </w:r>
            <w:r w:rsidRPr="00E4508B">
              <w:t>tua</w:t>
            </w:r>
          </w:p>
        </w:tc>
      </w:tr>
      <w:tr w:rsidR="00161730" w:rsidRPr="00E4508B" w14:paraId="278B33BE" w14:textId="77777777" w:rsidTr="00AC23C4">
        <w:trPr>
          <w:gridAfter w:val="7"/>
          <w:wAfter w:w="4056" w:type="dxa"/>
        </w:trPr>
        <w:tc>
          <w:tcPr>
            <w:tcW w:w="709" w:type="dxa"/>
            <w:shd w:val="clear" w:color="auto" w:fill="auto"/>
          </w:tcPr>
          <w:p w14:paraId="60726F61" w14:textId="77777777" w:rsidR="00161730" w:rsidRPr="008528F1" w:rsidRDefault="00161730" w:rsidP="00161730">
            <w:pPr>
              <w:pStyle w:val="GlossEng"/>
            </w:pPr>
          </w:p>
        </w:tc>
        <w:tc>
          <w:tcPr>
            <w:tcW w:w="487" w:type="dxa"/>
            <w:gridSpan w:val="2"/>
            <w:shd w:val="clear" w:color="auto" w:fill="auto"/>
          </w:tcPr>
          <w:p w14:paraId="2127BF98" w14:textId="77777777" w:rsidR="00161730" w:rsidRPr="0099608C" w:rsidRDefault="00161730" w:rsidP="00161730">
            <w:pPr>
              <w:pStyle w:val="GlossEng"/>
              <w:rPr>
                <w:rStyle w:val="ChSmallCaps"/>
              </w:rPr>
            </w:pPr>
            <w:r w:rsidRPr="0099608C">
              <w:rPr>
                <w:rStyle w:val="ChSmallCaps"/>
              </w:rPr>
              <w:t>3sg</w:t>
            </w:r>
          </w:p>
        </w:tc>
        <w:tc>
          <w:tcPr>
            <w:tcW w:w="670" w:type="dxa"/>
            <w:gridSpan w:val="2"/>
            <w:shd w:val="clear" w:color="auto" w:fill="auto"/>
          </w:tcPr>
          <w:p w14:paraId="0CEDFE84" w14:textId="77777777" w:rsidR="00161730" w:rsidRPr="0099608C" w:rsidRDefault="00161730" w:rsidP="00161730">
            <w:pPr>
              <w:pStyle w:val="GlossEng"/>
              <w:rPr>
                <w:rStyle w:val="ChSmallCaps"/>
              </w:rPr>
            </w:pPr>
            <w:r w:rsidRPr="0099608C">
              <w:rPr>
                <w:rStyle w:val="ChSmallCaps"/>
              </w:rPr>
              <w:t>poss</w:t>
            </w:r>
          </w:p>
        </w:tc>
        <w:tc>
          <w:tcPr>
            <w:tcW w:w="797" w:type="dxa"/>
            <w:gridSpan w:val="2"/>
            <w:shd w:val="clear" w:color="auto" w:fill="auto"/>
          </w:tcPr>
          <w:p w14:paraId="2149CEB2" w14:textId="77777777" w:rsidR="00161730" w:rsidRPr="00E4508B" w:rsidRDefault="00161730" w:rsidP="00161730">
            <w:pPr>
              <w:pStyle w:val="GlossEng"/>
            </w:pPr>
            <w:r w:rsidRPr="00E4508B">
              <w:t>wife</w:t>
            </w:r>
          </w:p>
        </w:tc>
      </w:tr>
    </w:tbl>
    <w:p w14:paraId="224CD8E4" w14:textId="640BDB98" w:rsidR="00161730" w:rsidRDefault="00B7093A" w:rsidP="00161730">
      <w:pPr>
        <w:pStyle w:val="FreeTranslEng15pt"/>
      </w:pPr>
      <w:r>
        <w:t>‘</w:t>
      </w:r>
      <w:r w:rsidR="00161730">
        <w:t xml:space="preserve">[all (of you will) be taken (on board …,)] </w:t>
      </w:r>
      <w:r w:rsidR="00C3445B">
        <w:t>Aris</w:t>
      </w:r>
      <w:r w:rsidR="00161730">
        <w:t xml:space="preserve"> </w:t>
      </w:r>
      <w:r w:rsidR="00161730" w:rsidRPr="008528F1">
        <w:rPr>
          <w:rStyle w:val="ChBlueBold"/>
        </w:rPr>
        <w:t>and</w:t>
      </w:r>
      <w:r w:rsidR="00161730">
        <w:t xml:space="preserve"> </w:t>
      </w:r>
      <w:r w:rsidR="004A6C97">
        <w:t>Siduas</w:t>
      </w:r>
      <w:r w:rsidR="00161730" w:rsidRPr="009B6958">
        <w:rPr>
          <w:position w:val="1"/>
          <w:vertAlign w:val="subscript"/>
        </w:rPr>
        <w:t>i</w:t>
      </w:r>
      <w:r w:rsidR="00161730">
        <w:t xml:space="preserve"> and his wife</w:t>
      </w:r>
      <w:r w:rsidR="00161730" w:rsidRPr="009B6958">
        <w:rPr>
          <w:position w:val="1"/>
          <w:vertAlign w:val="subscript"/>
        </w:rPr>
        <w:t>i</w:t>
      </w:r>
      <w:r w:rsidR="00161730">
        <w:t xml:space="preserve">, </w:t>
      </w:r>
      <w:r w:rsidR="00161730" w:rsidRPr="008528F1">
        <w:rPr>
          <w:rStyle w:val="ChBlueBold"/>
        </w:rPr>
        <w:t>and</w:t>
      </w:r>
      <w:r w:rsidR="00161730">
        <w:t xml:space="preserve"> his</w:t>
      </w:r>
      <w:r w:rsidR="00161730" w:rsidRPr="009B6958">
        <w:rPr>
          <w:position w:val="1"/>
          <w:vertAlign w:val="subscript"/>
        </w:rPr>
        <w:t>i</w:t>
      </w:r>
      <w:r w:rsidR="00161730" w:rsidRPr="0039663C">
        <w:t>,</w:t>
      </w:r>
      <w:r w:rsidR="00161730">
        <w:t xml:space="preserve"> his</w:t>
      </w:r>
      <w:r w:rsidR="00161730" w:rsidRPr="009B6958">
        <w:rPr>
          <w:position w:val="1"/>
          <w:vertAlign w:val="subscript"/>
        </w:rPr>
        <w:t>i</w:t>
      </w:r>
      <w:r w:rsidR="00161730">
        <w:t xml:space="preserve"> wife</w:t>
      </w:r>
      <w:r>
        <w:t>’</w:t>
      </w:r>
      <w:r w:rsidR="00161730">
        <w:t xml:space="preserve"> </w:t>
      </w:r>
      <w:r w:rsidR="00161730" w:rsidRPr="00953B3C">
        <w:rPr>
          <w:rStyle w:val="ExampleSource"/>
        </w:rPr>
        <w:t>[080922-001a-CvPh.0493/0497]</w:t>
      </w:r>
      <w:r w:rsidR="00161730">
        <w:rPr>
          <w:rStyle w:val="FootnoteReference"/>
        </w:rPr>
        <w:footnoteReference w:id="247"/>
      </w:r>
    </w:p>
    <w:p w14:paraId="792966A3" w14:textId="77777777" w:rsidR="00161730" w:rsidRPr="00606EE4" w:rsidRDefault="00161730" w:rsidP="00161730">
      <w:pPr>
        <w:pStyle w:val="Heading3"/>
      </w:pPr>
      <w:bookmarkStart w:id="5140" w:name="_Ref356654779"/>
      <w:bookmarkStart w:id="5141" w:name="_Toc356663337"/>
      <w:bookmarkStart w:id="5142" w:name="_Toc361492641"/>
      <w:bookmarkStart w:id="5143" w:name="_Toc440455750"/>
      <w:r>
        <w:t>Alternative</w:t>
      </w:r>
      <w:bookmarkEnd w:id="5140"/>
      <w:bookmarkEnd w:id="5141"/>
      <w:bookmarkEnd w:id="5142"/>
      <w:bookmarkEnd w:id="5143"/>
    </w:p>
    <w:p w14:paraId="445363D1" w14:textId="023245CA" w:rsidR="00161730" w:rsidRDefault="00161730" w:rsidP="00161730">
      <w:pPr>
        <w:pStyle w:val="Body0015after"/>
      </w:pPr>
      <w:r>
        <w:t xml:space="preserve">In Papuan Malay, two conjunctions mark alternative, </w:t>
      </w:r>
      <w:r w:rsidR="008F4849">
        <w:t xml:space="preserve">namely </w:t>
      </w:r>
      <w:r>
        <w:t xml:space="preserve">disjunctive </w:t>
      </w:r>
      <w:r w:rsidRPr="006F71C7">
        <w:rPr>
          <w:rStyle w:val="ChItalBold"/>
        </w:rPr>
        <w:t>ato</w:t>
      </w:r>
      <w:r>
        <w:t xml:space="preserve"> </w:t>
      </w:r>
      <w:r w:rsidR="00B7093A">
        <w:t>‘</w:t>
      </w:r>
      <w:r>
        <w:t>or</w:t>
      </w:r>
      <w:r w:rsidR="00B7093A">
        <w:t>’</w:t>
      </w:r>
      <w:r>
        <w:t xml:space="preserve"> (§</w:t>
      </w:r>
      <w:r>
        <w:fldChar w:fldCharType="begin"/>
      </w:r>
      <w:r>
        <w:instrText xml:space="preserve"> REF _Ref361249557 \w \h </w:instrText>
      </w:r>
      <w:r>
        <w:fldChar w:fldCharType="separate"/>
      </w:r>
      <w:r w:rsidR="00154D81">
        <w:rPr>
          <w:cs/>
        </w:rPr>
        <w:t>‎</w:t>
      </w:r>
      <w:r w:rsidR="00154D81">
        <w:t>14.2.2.1</w:t>
      </w:r>
      <w:r>
        <w:fldChar w:fldCharType="end"/>
      </w:r>
      <w:r>
        <w:t xml:space="preserve">) and disjunctive </w:t>
      </w:r>
      <w:r w:rsidRPr="00E123AC">
        <w:rPr>
          <w:rStyle w:val="ChItalBold"/>
        </w:rPr>
        <w:t>ka</w:t>
      </w:r>
      <w:r>
        <w:t xml:space="preserve"> </w:t>
      </w:r>
      <w:r w:rsidR="00B7093A">
        <w:t>‘</w:t>
      </w:r>
      <w:r>
        <w:t>or</w:t>
      </w:r>
      <w:r w:rsidR="00B7093A">
        <w:t>’</w:t>
      </w:r>
      <w:r>
        <w:t xml:space="preserve"> (§</w:t>
      </w:r>
      <w:r>
        <w:fldChar w:fldCharType="begin"/>
      </w:r>
      <w:r>
        <w:instrText xml:space="preserve"> REF _Ref361249558 \w \h </w:instrText>
      </w:r>
      <w:r>
        <w:fldChar w:fldCharType="separate"/>
      </w:r>
      <w:r w:rsidR="00154D81">
        <w:rPr>
          <w:cs/>
        </w:rPr>
        <w:t>‎</w:t>
      </w:r>
      <w:r w:rsidR="00154D81">
        <w:t>14.2.2.2</w:t>
      </w:r>
      <w:r>
        <w:fldChar w:fldCharType="end"/>
      </w:r>
      <w:r>
        <w:t>).</w:t>
      </w:r>
    </w:p>
    <w:p w14:paraId="4E291248" w14:textId="75FB336C" w:rsidR="00161730" w:rsidRDefault="00161730" w:rsidP="00161730">
      <w:pPr>
        <w:pStyle w:val="Heading4"/>
      </w:pPr>
      <w:bookmarkStart w:id="5144" w:name="_Ref361249557"/>
      <w:r>
        <w:t xml:space="preserve">Disjunctive </w:t>
      </w:r>
      <w:r w:rsidRPr="00A253D3">
        <w:rPr>
          <w:rStyle w:val="ChItalBold"/>
        </w:rPr>
        <w:t>ato</w:t>
      </w:r>
      <w:r>
        <w:t xml:space="preserve"> </w:t>
      </w:r>
      <w:r w:rsidR="00B7093A">
        <w:t>‘</w:t>
      </w:r>
      <w:r>
        <w:t>or</w:t>
      </w:r>
      <w:r w:rsidR="00B7093A">
        <w:t>’</w:t>
      </w:r>
      <w:bookmarkEnd w:id="5144"/>
    </w:p>
    <w:p w14:paraId="667406C3" w14:textId="2BB35E36" w:rsidR="00914F46" w:rsidRDefault="00914F46" w:rsidP="00E905AB">
      <w:pPr>
        <w:pStyle w:val="Body0000after"/>
      </w:pPr>
      <w:r>
        <w:t>Ge</w:t>
      </w:r>
      <w:r w:rsidR="00E905AB">
        <w:t>ne</w:t>
      </w:r>
      <w:r>
        <w:t>r</w:t>
      </w:r>
      <w:r w:rsidR="00E905AB">
        <w:t>a</w:t>
      </w:r>
      <w:r>
        <w:t xml:space="preserve">lly speaking, </w:t>
      </w:r>
      <w:r w:rsidR="00776378">
        <w:t xml:space="preserve">the </w:t>
      </w:r>
      <w:r w:rsidR="00E905AB">
        <w:t>notion</w:t>
      </w:r>
      <w:r w:rsidR="00776378">
        <w:t xml:space="preserve"> of disjunction is defined as “a logical relationship between propositions” in the sense that “[i]f </w:t>
      </w:r>
      <w:r w:rsidR="00776378" w:rsidRPr="001D43DD">
        <w:t>the logical disjunction of two propositions is true, then one or both of the component propositions can be true</w:t>
      </w:r>
      <w:r w:rsidR="00776378">
        <w:t xml:space="preserve">” </w:t>
      </w:r>
      <w:r w:rsidR="00776378">
        <w:rPr>
          <w:rStyle w:val="Citation"/>
        </w:rPr>
        <w:fldChar w:fldCharType="begin"/>
      </w:r>
      <w:r w:rsidR="003A5B20">
        <w:rPr>
          <w:rStyle w:val="Citation"/>
        </w:rPr>
        <w:instrText>ADDIN CITAVI.PLACEHOLDER bded2040-6d77-4b98-b10c-486a0e071323 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QYXluZV9UXzE5OTdfRGVzY3JpYmluZyBtb3JwaG9zeW50YXggLSBBIGd1aWRlIGZvciBmaWVsZCBsaW5ndWlzdHMucGRmPC9BZGRyZXNzPg0KICAgICAgICAgICAgPExvY2F0aW9uVHlwZT5FbGVjdHJvbmljQWRkcmVzczwvTG9jYXRpb25UeXBlPg0KICAgICAgICAgIDwvTG9jYXRpb24+DQogICAgICAgIDwvTG9jYXRpb25zPg0KICAgICAgICA8UGFnZUNvdW50QzU+PCFbQ0RBVEFbPGM+NDEzPC9jPg0KPG9zPnh2aSwgNDEzIHAuPC9vcz4NCjxwcz54dmksIDQxMyBwLjwvcHM+XV0+PC9QYWdlQ291bnRDNT4NCiAgICAgICAgPFBhZ2VDb3VudD54dmksIDQxMy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aG9ydFRpdGxlPlBheW5lIDE5OTcg4oCTIERlc2NyaWJpbmcgbW9ycGhvc3ludGF4PC9TaG9ydFRpdGxlPg0KICAgICAgICA8VGl0bGU+RGVzY3JpYmluZyBtb3JwaG9zeW50YXg6IEEgZ3VpZGUgZm9yIGZpZWxkIGxpbmd1aXN0czwvVGl0bGU+DQogICAgICAgIDxZZWFyPjE5OTc8L1llYXI+DQogICAgICA8L1JlZmVyZW5jZT4NCiAgICA8L0VudHJ5Pg0KICA8L0VudHJpZXM+DQogIDxUZXh0PihQYXluZSAxOTk3OiAz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luZSAxOTk3OiAzMDUpPC9UZXh0Pg0KICAgIDwvVGV4dFVuaXQ+DQogIDwvVGV4dFVuaXRzPg0KPC9QbGFjZWhvbGRlcj4=</w:instrText>
      </w:r>
      <w:r w:rsidR="00776378">
        <w:rPr>
          <w:rStyle w:val="Citation"/>
        </w:rPr>
        <w:fldChar w:fldCharType="separate"/>
      </w:r>
      <w:bookmarkStart w:id="5145" w:name="_CTVP001bded20406d774b98b10c486a0e071323"/>
      <w:r w:rsidR="0092006B">
        <w:rPr>
          <w:rStyle w:val="Citation"/>
        </w:rPr>
        <w:t>(Payne 1997: 305)</w:t>
      </w:r>
      <w:bookmarkEnd w:id="5145"/>
      <w:r w:rsidR="00776378">
        <w:rPr>
          <w:rStyle w:val="Citation"/>
        </w:rPr>
        <w:fldChar w:fldCharType="end"/>
      </w:r>
      <w:r w:rsidR="00776378">
        <w:t>.</w:t>
      </w:r>
    </w:p>
    <w:p w14:paraId="18AF2754" w14:textId="4D9174D9" w:rsidR="00161730" w:rsidRDefault="00776378" w:rsidP="00776378">
      <w:pPr>
        <w:pStyle w:val="Body0510after"/>
      </w:pPr>
      <w:r>
        <w:t xml:space="preserve">In Papuan Malay, disjunction is marked with </w:t>
      </w:r>
      <w:r w:rsidR="00161730" w:rsidRPr="00A253D3">
        <w:rPr>
          <w:rStyle w:val="ChItalBold"/>
        </w:rPr>
        <w:t>ato</w:t>
      </w:r>
      <w:r w:rsidR="00161730">
        <w:t xml:space="preserve"> </w:t>
      </w:r>
      <w:r w:rsidR="00B7093A">
        <w:t>‘</w:t>
      </w:r>
      <w:r w:rsidR="00161730">
        <w:t>or</w:t>
      </w:r>
      <w:r w:rsidR="00B7093A">
        <w:t>’</w:t>
      </w:r>
      <w:r w:rsidR="00161730">
        <w:t xml:space="preserve"> </w:t>
      </w:r>
      <w:r>
        <w:t xml:space="preserve">which always </w:t>
      </w:r>
      <w:r w:rsidR="00161730">
        <w:t xml:space="preserve">occurs at the left periphery of the constituents it combines. Most often, </w:t>
      </w:r>
      <w:r>
        <w:t xml:space="preserve">disjunctive </w:t>
      </w:r>
      <w:r w:rsidR="00161730">
        <w:rPr>
          <w:rStyle w:val="ChItalBold"/>
        </w:rPr>
        <w:t>ato</w:t>
      </w:r>
      <w:r w:rsidR="00161730" w:rsidRPr="00856563">
        <w:t xml:space="preserve"> </w:t>
      </w:r>
      <w:r w:rsidR="00B7093A">
        <w:t>‘</w:t>
      </w:r>
      <w:r w:rsidR="00161730">
        <w:t>or</w:t>
      </w:r>
      <w:r w:rsidR="00B7093A">
        <w:t>’</w:t>
      </w:r>
      <w:r w:rsidR="00161730">
        <w:t xml:space="preserve"> joins clauses, as in </w:t>
      </w:r>
      <w:r w:rsidR="00161730">
        <w:fldChar w:fldCharType="begin"/>
      </w:r>
      <w:r w:rsidR="00161730">
        <w:instrText xml:space="preserve"> REF _Ref355117317 \h </w:instrText>
      </w:r>
      <w:r w:rsidR="00161730">
        <w:fldChar w:fldCharType="separate"/>
      </w:r>
      <w:r w:rsidR="00154D81" w:rsidRPr="00856563">
        <w:t>(</w:t>
      </w:r>
      <w:r w:rsidR="00154D81">
        <w:rPr>
          <w:noProof/>
        </w:rPr>
        <w:t>14</w:t>
      </w:r>
      <w:r w:rsidR="00154D81" w:rsidRPr="00856563">
        <w:t>)</w:t>
      </w:r>
      <w:r w:rsidR="00161730">
        <w:fldChar w:fldCharType="end"/>
      </w:r>
      <w:r w:rsidR="00161730">
        <w:t xml:space="preserve">. Also quite often, </w:t>
      </w:r>
      <w:r w:rsidR="00161730">
        <w:rPr>
          <w:rStyle w:val="ChItalBold"/>
        </w:rPr>
        <w:t>ato</w:t>
      </w:r>
      <w:r w:rsidR="00161730" w:rsidRPr="00856563">
        <w:t xml:space="preserve"> </w:t>
      </w:r>
      <w:r w:rsidR="00B7093A">
        <w:t>‘</w:t>
      </w:r>
      <w:r w:rsidR="00161730">
        <w:t>or</w:t>
      </w:r>
      <w:r w:rsidR="00B7093A">
        <w:t>’</w:t>
      </w:r>
      <w:r w:rsidR="00161730">
        <w:t xml:space="preserve"> links noun phrases as in </w:t>
      </w:r>
      <w:r w:rsidR="00161730">
        <w:fldChar w:fldCharType="begin"/>
      </w:r>
      <w:r w:rsidR="00161730">
        <w:instrText xml:space="preserve"> REF _Ref355117320 \h </w:instrText>
      </w:r>
      <w:r w:rsidR="00161730">
        <w:fldChar w:fldCharType="separate"/>
      </w:r>
      <w:r w:rsidR="00154D81" w:rsidRPr="00856563">
        <w:t>(</w:t>
      </w:r>
      <w:r w:rsidR="00154D81">
        <w:rPr>
          <w:noProof/>
        </w:rPr>
        <w:t>15</w:t>
      </w:r>
      <w:r w:rsidR="00154D81" w:rsidRPr="00856563">
        <w:t>)</w:t>
      </w:r>
      <w:r w:rsidR="00161730">
        <w:fldChar w:fldCharType="end"/>
      </w:r>
      <w:r w:rsidR="00161730">
        <w:t xml:space="preserve">. Only rarely </w:t>
      </w:r>
      <w:r w:rsidR="00161730">
        <w:rPr>
          <w:rStyle w:val="ChItalBold"/>
        </w:rPr>
        <w:t>ato</w:t>
      </w:r>
      <w:r w:rsidR="00161730" w:rsidRPr="00856563">
        <w:t xml:space="preserve"> </w:t>
      </w:r>
      <w:r w:rsidR="00B7093A">
        <w:t>‘</w:t>
      </w:r>
      <w:r w:rsidR="00161730">
        <w:t>or</w:t>
      </w:r>
      <w:r w:rsidR="00B7093A">
        <w:t>’</w:t>
      </w:r>
      <w:r w:rsidR="00161730">
        <w:t xml:space="preserve"> links prepositional phrases as in </w:t>
      </w:r>
      <w:r w:rsidR="00161730">
        <w:fldChar w:fldCharType="begin"/>
      </w:r>
      <w:r w:rsidR="00161730">
        <w:instrText xml:space="preserve"> REF _Ref355117323 \h </w:instrText>
      </w:r>
      <w:r w:rsidR="00161730">
        <w:fldChar w:fldCharType="separate"/>
      </w:r>
      <w:r w:rsidR="00154D81" w:rsidRPr="00856563">
        <w:t>(</w:t>
      </w:r>
      <w:r w:rsidR="00154D81">
        <w:rPr>
          <w:noProof/>
        </w:rPr>
        <w:t>16</w:t>
      </w:r>
      <w:r w:rsidR="00154D81" w:rsidRPr="00856563">
        <w:t>)</w:t>
      </w:r>
      <w:r w:rsidR="00161730">
        <w:fldChar w:fldCharType="end"/>
      </w:r>
      <w:r w:rsidR="00161730">
        <w:t xml:space="preserve">, or verb phrases as in </w:t>
      </w:r>
      <w:r w:rsidR="00161730">
        <w:fldChar w:fldCharType="begin"/>
      </w:r>
      <w:r w:rsidR="00161730">
        <w:instrText xml:space="preserve"> REF _Ref355117290 \h </w:instrText>
      </w:r>
      <w:r w:rsidR="00161730">
        <w:fldChar w:fldCharType="separate"/>
      </w:r>
      <w:r w:rsidR="00154D81" w:rsidRPr="00856563">
        <w:t>(</w:t>
      </w:r>
      <w:r w:rsidR="00154D81">
        <w:rPr>
          <w:noProof/>
        </w:rPr>
        <w:t>17</w:t>
      </w:r>
      <w:r w:rsidR="00154D81" w:rsidRPr="00856563">
        <w:t>)</w:t>
      </w:r>
      <w:r w:rsidR="00161730">
        <w:fldChar w:fldCharType="end"/>
      </w:r>
      <w:r w:rsidR="00161730">
        <w:t>.</w:t>
      </w:r>
    </w:p>
    <w:tbl>
      <w:tblPr>
        <w:tblW w:w="6474" w:type="dxa"/>
        <w:tblCellMar>
          <w:left w:w="42" w:type="dxa"/>
          <w:right w:w="42" w:type="dxa"/>
        </w:tblCellMar>
        <w:tblLook w:val="01E0" w:firstRow="1" w:lastRow="1" w:firstColumn="1" w:lastColumn="1" w:noHBand="0" w:noVBand="0"/>
      </w:tblPr>
      <w:tblGrid>
        <w:gridCol w:w="709"/>
        <w:gridCol w:w="489"/>
        <w:gridCol w:w="40"/>
        <w:gridCol w:w="540"/>
        <w:gridCol w:w="49"/>
        <w:gridCol w:w="540"/>
        <w:gridCol w:w="479"/>
        <w:gridCol w:w="451"/>
        <w:gridCol w:w="540"/>
        <w:gridCol w:w="696"/>
        <w:gridCol w:w="973"/>
        <w:gridCol w:w="968"/>
      </w:tblGrid>
      <w:tr w:rsidR="00840471" w:rsidRPr="005F3BBD" w14:paraId="49FF2C48" w14:textId="77777777" w:rsidTr="00840471">
        <w:tc>
          <w:tcPr>
            <w:tcW w:w="709" w:type="dxa"/>
            <w:shd w:val="clear" w:color="auto" w:fill="auto"/>
          </w:tcPr>
          <w:p w14:paraId="12848CD2" w14:textId="77777777" w:rsidR="00840471" w:rsidRPr="00150DE6" w:rsidRDefault="00840471" w:rsidP="00161730">
            <w:pPr>
              <w:pStyle w:val="O0Nwnext"/>
            </w:pPr>
            <w:bookmarkStart w:id="5146" w:name="_Ref355117317"/>
            <w:r w:rsidRPr="00856563">
              <w:t>(</w:t>
            </w:r>
            <w:fldSimple w:instr=" SEQ ( \* ARABIC \s 1 ">
              <w:r w:rsidR="00154D81">
                <w:rPr>
                  <w:noProof/>
                </w:rPr>
                <w:t>14</w:t>
              </w:r>
            </w:fldSimple>
            <w:r w:rsidRPr="00856563">
              <w:t>)</w:t>
            </w:r>
            <w:bookmarkEnd w:id="5146"/>
          </w:p>
        </w:tc>
        <w:tc>
          <w:tcPr>
            <w:tcW w:w="529" w:type="dxa"/>
            <w:gridSpan w:val="2"/>
            <w:shd w:val="clear" w:color="auto" w:fill="auto"/>
          </w:tcPr>
          <w:p w14:paraId="021B1CD3" w14:textId="77777777" w:rsidR="00840471" w:rsidRPr="00272A60" w:rsidRDefault="00840471" w:rsidP="00161730">
            <w:pPr>
              <w:pStyle w:val="Text"/>
            </w:pPr>
            <w:r w:rsidRPr="00272A60">
              <w:t>kalo</w:t>
            </w:r>
          </w:p>
        </w:tc>
        <w:tc>
          <w:tcPr>
            <w:tcW w:w="540" w:type="dxa"/>
            <w:shd w:val="clear" w:color="auto" w:fill="auto"/>
          </w:tcPr>
          <w:p w14:paraId="652D7788" w14:textId="77777777" w:rsidR="00840471" w:rsidRPr="00272A60" w:rsidRDefault="00840471" w:rsidP="00161730">
            <w:pPr>
              <w:pStyle w:val="Text"/>
            </w:pPr>
            <w:r w:rsidRPr="00272A60">
              <w:t>saya</w:t>
            </w:r>
          </w:p>
        </w:tc>
        <w:tc>
          <w:tcPr>
            <w:tcW w:w="1068" w:type="dxa"/>
            <w:gridSpan w:val="3"/>
            <w:shd w:val="clear" w:color="auto" w:fill="auto"/>
          </w:tcPr>
          <w:p w14:paraId="1C4F950C" w14:textId="77777777" w:rsidR="00840471" w:rsidRPr="00272A60" w:rsidRDefault="00840471" w:rsidP="00161730">
            <w:pPr>
              <w:pStyle w:val="Text"/>
            </w:pPr>
            <w:r w:rsidRPr="00272A60">
              <w:t>susa</w:t>
            </w:r>
            <w:r>
              <w:t>,</w:t>
            </w:r>
          </w:p>
        </w:tc>
        <w:tc>
          <w:tcPr>
            <w:tcW w:w="451" w:type="dxa"/>
            <w:shd w:val="clear" w:color="auto" w:fill="auto"/>
          </w:tcPr>
          <w:p w14:paraId="3415A269" w14:textId="77777777" w:rsidR="00840471" w:rsidRPr="00E2629A" w:rsidRDefault="00840471" w:rsidP="00161730">
            <w:pPr>
              <w:pStyle w:val="Text"/>
              <w:rPr>
                <w:rStyle w:val="ChBlueBold"/>
              </w:rPr>
            </w:pPr>
            <w:r w:rsidRPr="00E2629A">
              <w:rPr>
                <w:rStyle w:val="ChBlueBold"/>
              </w:rPr>
              <w:t>ato</w:t>
            </w:r>
          </w:p>
        </w:tc>
        <w:tc>
          <w:tcPr>
            <w:tcW w:w="540" w:type="dxa"/>
            <w:shd w:val="clear" w:color="auto" w:fill="auto"/>
          </w:tcPr>
          <w:p w14:paraId="3D0460B3" w14:textId="77777777" w:rsidR="00840471" w:rsidRPr="00272A60" w:rsidRDefault="00840471" w:rsidP="00161730">
            <w:pPr>
              <w:pStyle w:val="Text"/>
            </w:pPr>
            <w:r w:rsidRPr="00272A60">
              <w:t>saya</w:t>
            </w:r>
          </w:p>
        </w:tc>
        <w:tc>
          <w:tcPr>
            <w:tcW w:w="696" w:type="dxa"/>
            <w:shd w:val="clear" w:color="auto" w:fill="auto"/>
          </w:tcPr>
          <w:p w14:paraId="6BFE8299" w14:textId="77777777" w:rsidR="00840471" w:rsidRPr="00272A60" w:rsidRDefault="00840471" w:rsidP="00161730">
            <w:pPr>
              <w:pStyle w:val="Text"/>
            </w:pPr>
            <w:r w:rsidRPr="00272A60">
              <w:t>bikin</w:t>
            </w:r>
            <w:r>
              <w:t>g</w:t>
            </w:r>
          </w:p>
        </w:tc>
        <w:tc>
          <w:tcPr>
            <w:tcW w:w="973" w:type="dxa"/>
            <w:shd w:val="clear" w:color="auto" w:fill="auto"/>
          </w:tcPr>
          <w:p w14:paraId="1DE5240A" w14:textId="77777777" w:rsidR="00840471" w:rsidRPr="00272A60" w:rsidRDefault="00840471" w:rsidP="00161730">
            <w:pPr>
              <w:pStyle w:val="Text"/>
            </w:pPr>
            <w:r w:rsidRPr="00272A60">
              <w:t>acara</w:t>
            </w:r>
            <w:r>
              <w:t>,</w:t>
            </w:r>
          </w:p>
        </w:tc>
        <w:tc>
          <w:tcPr>
            <w:tcW w:w="968" w:type="dxa"/>
            <w:shd w:val="clear" w:color="auto" w:fill="auto"/>
          </w:tcPr>
          <w:p w14:paraId="7AA4623B" w14:textId="77777777" w:rsidR="00840471" w:rsidRPr="00272A60" w:rsidRDefault="00840471" w:rsidP="00161730">
            <w:pPr>
              <w:pStyle w:val="Text"/>
            </w:pPr>
            <w:r w:rsidRPr="00272A60">
              <w:t>nanti</w:t>
            </w:r>
          </w:p>
        </w:tc>
      </w:tr>
      <w:tr w:rsidR="00840471" w:rsidRPr="00AC23C4" w14:paraId="6F461241" w14:textId="77777777" w:rsidTr="00840471">
        <w:tc>
          <w:tcPr>
            <w:tcW w:w="709" w:type="dxa"/>
            <w:shd w:val="clear" w:color="auto" w:fill="auto"/>
          </w:tcPr>
          <w:p w14:paraId="5D52B5CC" w14:textId="77777777" w:rsidR="00840471" w:rsidRPr="00272A60" w:rsidRDefault="00840471" w:rsidP="00840471">
            <w:pPr>
              <w:pStyle w:val="GlossEng2ptafter"/>
            </w:pPr>
          </w:p>
        </w:tc>
        <w:tc>
          <w:tcPr>
            <w:tcW w:w="529" w:type="dxa"/>
            <w:gridSpan w:val="2"/>
            <w:shd w:val="clear" w:color="auto" w:fill="auto"/>
          </w:tcPr>
          <w:p w14:paraId="491545AD" w14:textId="77777777" w:rsidR="00840471" w:rsidRPr="00272A60" w:rsidRDefault="00840471" w:rsidP="00840471">
            <w:pPr>
              <w:pStyle w:val="GlossEng2ptafter"/>
            </w:pPr>
            <w:r w:rsidRPr="00272A60">
              <w:t>if</w:t>
            </w:r>
          </w:p>
        </w:tc>
        <w:tc>
          <w:tcPr>
            <w:tcW w:w="540" w:type="dxa"/>
            <w:shd w:val="clear" w:color="auto" w:fill="auto"/>
          </w:tcPr>
          <w:p w14:paraId="501ECD45" w14:textId="77777777" w:rsidR="00840471" w:rsidRPr="0099608C" w:rsidRDefault="00840471" w:rsidP="00840471">
            <w:pPr>
              <w:pStyle w:val="GlossEng2ptafter"/>
              <w:rPr>
                <w:rStyle w:val="ChSmallCaps"/>
              </w:rPr>
            </w:pPr>
            <w:r w:rsidRPr="0099608C">
              <w:rPr>
                <w:rStyle w:val="ChSmallCaps"/>
              </w:rPr>
              <w:t>1sg</w:t>
            </w:r>
          </w:p>
        </w:tc>
        <w:tc>
          <w:tcPr>
            <w:tcW w:w="1068" w:type="dxa"/>
            <w:gridSpan w:val="3"/>
            <w:shd w:val="clear" w:color="auto" w:fill="auto"/>
          </w:tcPr>
          <w:p w14:paraId="48B5BE96" w14:textId="77777777" w:rsidR="00840471" w:rsidRPr="00272A60" w:rsidRDefault="00840471" w:rsidP="00840471">
            <w:pPr>
              <w:pStyle w:val="GlossEng2ptafter"/>
            </w:pPr>
            <w:r>
              <w:t>be.difficult</w:t>
            </w:r>
          </w:p>
        </w:tc>
        <w:tc>
          <w:tcPr>
            <w:tcW w:w="451" w:type="dxa"/>
            <w:shd w:val="clear" w:color="auto" w:fill="auto"/>
          </w:tcPr>
          <w:p w14:paraId="7F5D5741" w14:textId="77777777" w:rsidR="00840471" w:rsidRPr="00272A60" w:rsidRDefault="00840471" w:rsidP="00840471">
            <w:pPr>
              <w:pStyle w:val="GlossEng2ptafter"/>
            </w:pPr>
            <w:r w:rsidRPr="00272A60">
              <w:t>or</w:t>
            </w:r>
          </w:p>
        </w:tc>
        <w:tc>
          <w:tcPr>
            <w:tcW w:w="540" w:type="dxa"/>
            <w:shd w:val="clear" w:color="auto" w:fill="auto"/>
          </w:tcPr>
          <w:p w14:paraId="3AE965DB" w14:textId="77777777" w:rsidR="00840471" w:rsidRPr="0099608C" w:rsidRDefault="00840471" w:rsidP="00840471">
            <w:pPr>
              <w:pStyle w:val="GlossEng2ptafter"/>
              <w:rPr>
                <w:rStyle w:val="ChSmallCaps"/>
              </w:rPr>
            </w:pPr>
            <w:r w:rsidRPr="0099608C">
              <w:rPr>
                <w:rStyle w:val="ChSmallCaps"/>
              </w:rPr>
              <w:t>1sg</w:t>
            </w:r>
          </w:p>
        </w:tc>
        <w:tc>
          <w:tcPr>
            <w:tcW w:w="696" w:type="dxa"/>
            <w:shd w:val="clear" w:color="auto" w:fill="auto"/>
          </w:tcPr>
          <w:p w14:paraId="26F5452C" w14:textId="77777777" w:rsidR="00840471" w:rsidRPr="00272A60" w:rsidRDefault="00840471" w:rsidP="00840471">
            <w:pPr>
              <w:pStyle w:val="GlossEng2ptafter"/>
            </w:pPr>
            <w:r w:rsidRPr="00272A60">
              <w:t>make</w:t>
            </w:r>
          </w:p>
        </w:tc>
        <w:tc>
          <w:tcPr>
            <w:tcW w:w="973" w:type="dxa"/>
            <w:shd w:val="clear" w:color="auto" w:fill="auto"/>
          </w:tcPr>
          <w:p w14:paraId="2A6B6ED2" w14:textId="77777777" w:rsidR="00840471" w:rsidRPr="00272A60" w:rsidRDefault="00840471" w:rsidP="00840471">
            <w:pPr>
              <w:pStyle w:val="GlossEng2ptafter"/>
            </w:pPr>
            <w:r w:rsidRPr="00272A60">
              <w:t>ceremony</w:t>
            </w:r>
          </w:p>
        </w:tc>
        <w:tc>
          <w:tcPr>
            <w:tcW w:w="968" w:type="dxa"/>
            <w:shd w:val="clear" w:color="auto" w:fill="auto"/>
          </w:tcPr>
          <w:p w14:paraId="76872CDA" w14:textId="096E7D48" w:rsidR="00840471" w:rsidRPr="00272A60" w:rsidRDefault="00840471" w:rsidP="00840471">
            <w:pPr>
              <w:pStyle w:val="GlossEng2ptafter"/>
            </w:pPr>
            <w:r>
              <w:t>very.soon</w:t>
            </w:r>
          </w:p>
        </w:tc>
      </w:tr>
      <w:tr w:rsidR="00840471" w:rsidRPr="005F3BBD" w14:paraId="35462ACB" w14:textId="77777777" w:rsidTr="00840471">
        <w:trPr>
          <w:gridAfter w:val="6"/>
          <w:wAfter w:w="4107" w:type="dxa"/>
        </w:trPr>
        <w:tc>
          <w:tcPr>
            <w:tcW w:w="709" w:type="dxa"/>
            <w:shd w:val="clear" w:color="auto" w:fill="auto"/>
          </w:tcPr>
          <w:p w14:paraId="4AA6ACB7" w14:textId="7494F628" w:rsidR="00840471" w:rsidRPr="00150DE6" w:rsidRDefault="00840471" w:rsidP="00D93591">
            <w:pPr>
              <w:pStyle w:val="O0Nwnext"/>
            </w:pPr>
          </w:p>
        </w:tc>
        <w:tc>
          <w:tcPr>
            <w:tcW w:w="489" w:type="dxa"/>
            <w:shd w:val="clear" w:color="auto" w:fill="auto"/>
          </w:tcPr>
          <w:p w14:paraId="716401CC" w14:textId="77777777" w:rsidR="00840471" w:rsidRPr="00272A60" w:rsidRDefault="00840471" w:rsidP="00D93591">
            <w:pPr>
              <w:pStyle w:val="Text"/>
            </w:pPr>
            <w:r w:rsidRPr="00272A60">
              <w:t>dia</w:t>
            </w:r>
          </w:p>
        </w:tc>
        <w:tc>
          <w:tcPr>
            <w:tcW w:w="629" w:type="dxa"/>
            <w:gridSpan w:val="3"/>
            <w:shd w:val="clear" w:color="auto" w:fill="auto"/>
          </w:tcPr>
          <w:p w14:paraId="24A5D3BD" w14:textId="77777777" w:rsidR="00840471" w:rsidRPr="00272A60" w:rsidRDefault="00840471" w:rsidP="00D93591">
            <w:pPr>
              <w:pStyle w:val="Text"/>
            </w:pPr>
            <w:r w:rsidRPr="00272A60">
              <w:t>bantu</w:t>
            </w:r>
          </w:p>
        </w:tc>
        <w:tc>
          <w:tcPr>
            <w:tcW w:w="540" w:type="dxa"/>
            <w:shd w:val="clear" w:color="auto" w:fill="auto"/>
          </w:tcPr>
          <w:p w14:paraId="08B8D168" w14:textId="77777777" w:rsidR="00840471" w:rsidRPr="00272A60" w:rsidRDefault="00840471" w:rsidP="00D93591">
            <w:pPr>
              <w:pStyle w:val="Text"/>
            </w:pPr>
            <w:r w:rsidRPr="00272A60">
              <w:t>saya</w:t>
            </w:r>
          </w:p>
        </w:tc>
      </w:tr>
      <w:tr w:rsidR="00840471" w:rsidRPr="00AC23C4" w14:paraId="3BBD74B3" w14:textId="77777777" w:rsidTr="00840471">
        <w:trPr>
          <w:gridAfter w:val="6"/>
          <w:wAfter w:w="4107" w:type="dxa"/>
        </w:trPr>
        <w:tc>
          <w:tcPr>
            <w:tcW w:w="709" w:type="dxa"/>
            <w:shd w:val="clear" w:color="auto" w:fill="auto"/>
          </w:tcPr>
          <w:p w14:paraId="5FE4876F" w14:textId="77777777" w:rsidR="00840471" w:rsidRPr="00272A60" w:rsidRDefault="00840471" w:rsidP="00D93591">
            <w:pPr>
              <w:pStyle w:val="GlossEng"/>
            </w:pPr>
          </w:p>
        </w:tc>
        <w:tc>
          <w:tcPr>
            <w:tcW w:w="489" w:type="dxa"/>
            <w:shd w:val="clear" w:color="auto" w:fill="auto"/>
          </w:tcPr>
          <w:p w14:paraId="0DB0A74F" w14:textId="77777777" w:rsidR="00840471" w:rsidRPr="0099608C" w:rsidRDefault="00840471" w:rsidP="00D93591">
            <w:pPr>
              <w:pStyle w:val="GlossEng"/>
              <w:rPr>
                <w:rStyle w:val="ChSmallCaps"/>
              </w:rPr>
            </w:pPr>
            <w:r w:rsidRPr="0099608C">
              <w:rPr>
                <w:rStyle w:val="ChSmallCaps"/>
              </w:rPr>
              <w:t>3sg</w:t>
            </w:r>
          </w:p>
        </w:tc>
        <w:tc>
          <w:tcPr>
            <w:tcW w:w="629" w:type="dxa"/>
            <w:gridSpan w:val="3"/>
            <w:shd w:val="clear" w:color="auto" w:fill="auto"/>
          </w:tcPr>
          <w:p w14:paraId="4D0F4549" w14:textId="77777777" w:rsidR="00840471" w:rsidRPr="00272A60" w:rsidRDefault="00840471" w:rsidP="00D93591">
            <w:pPr>
              <w:pStyle w:val="GlossEng"/>
            </w:pPr>
            <w:r w:rsidRPr="00272A60">
              <w:t>help</w:t>
            </w:r>
          </w:p>
        </w:tc>
        <w:tc>
          <w:tcPr>
            <w:tcW w:w="540" w:type="dxa"/>
            <w:shd w:val="clear" w:color="auto" w:fill="auto"/>
          </w:tcPr>
          <w:p w14:paraId="5DE1D537" w14:textId="77777777" w:rsidR="00840471" w:rsidRPr="0099608C" w:rsidRDefault="00840471" w:rsidP="00D93591">
            <w:pPr>
              <w:pStyle w:val="GlossEng"/>
              <w:rPr>
                <w:rStyle w:val="ChSmallCaps"/>
              </w:rPr>
            </w:pPr>
            <w:r w:rsidRPr="0099608C">
              <w:rPr>
                <w:rStyle w:val="ChSmallCaps"/>
              </w:rPr>
              <w:t>1sg</w:t>
            </w:r>
          </w:p>
        </w:tc>
      </w:tr>
    </w:tbl>
    <w:p w14:paraId="6E3735C1" w14:textId="1A09CEAB" w:rsidR="00161730" w:rsidRPr="00233F27" w:rsidRDefault="00B7093A" w:rsidP="00161730">
      <w:pPr>
        <w:pStyle w:val="FreeTranslEng"/>
      </w:pPr>
      <w:r>
        <w:t>‘</w:t>
      </w:r>
      <w:r w:rsidR="00161730">
        <w:t xml:space="preserve">if I have difficulties </w:t>
      </w:r>
      <w:r w:rsidR="00161730" w:rsidRPr="00E2629A">
        <w:rPr>
          <w:rStyle w:val="ChBlueBold"/>
        </w:rPr>
        <w:t>or</w:t>
      </w:r>
      <w:r w:rsidR="00161730">
        <w:t xml:space="preserve"> I make a festivity, then he</w:t>
      </w:r>
      <w:r>
        <w:t>’</w:t>
      </w:r>
      <w:r w:rsidR="00161730">
        <w:t>ll help me</w:t>
      </w:r>
      <w:r>
        <w:t>’</w:t>
      </w:r>
      <w:r w:rsidR="00161730">
        <w:t xml:space="preserve"> </w:t>
      </w:r>
      <w:r w:rsidR="00161730" w:rsidRPr="000D596C">
        <w:rPr>
          <w:rStyle w:val="ExampleSource"/>
        </w:rPr>
        <w:t>[080919-004-NP.0065]</w:t>
      </w:r>
    </w:p>
    <w:tbl>
      <w:tblPr>
        <w:tblW w:w="6603" w:type="dxa"/>
        <w:tblCellMar>
          <w:left w:w="42" w:type="dxa"/>
          <w:right w:w="42" w:type="dxa"/>
        </w:tblCellMar>
        <w:tblLook w:val="01E0" w:firstRow="1" w:lastRow="1" w:firstColumn="1" w:lastColumn="1" w:noHBand="0" w:noVBand="0"/>
      </w:tblPr>
      <w:tblGrid>
        <w:gridCol w:w="709"/>
        <w:gridCol w:w="529"/>
        <w:gridCol w:w="311"/>
        <w:gridCol w:w="229"/>
        <w:gridCol w:w="311"/>
        <w:gridCol w:w="256"/>
        <w:gridCol w:w="500"/>
        <w:gridCol w:w="229"/>
        <w:gridCol w:w="400"/>
        <w:gridCol w:w="107"/>
        <w:gridCol w:w="762"/>
        <w:gridCol w:w="127"/>
        <w:gridCol w:w="324"/>
        <w:gridCol w:w="507"/>
        <w:gridCol w:w="762"/>
        <w:gridCol w:w="540"/>
      </w:tblGrid>
      <w:tr w:rsidR="00AC23C4" w:rsidRPr="005F3BBD" w14:paraId="0059BAE6" w14:textId="77777777" w:rsidTr="00AC23C4">
        <w:tc>
          <w:tcPr>
            <w:tcW w:w="709" w:type="dxa"/>
            <w:shd w:val="clear" w:color="auto" w:fill="auto"/>
          </w:tcPr>
          <w:p w14:paraId="57162DEA" w14:textId="77777777" w:rsidR="00161730" w:rsidRPr="00150DE6" w:rsidRDefault="00161730" w:rsidP="00161730">
            <w:pPr>
              <w:pStyle w:val="O0Nwnext"/>
            </w:pPr>
            <w:bookmarkStart w:id="5147" w:name="_Ref355117320"/>
            <w:r w:rsidRPr="00856563">
              <w:t>(</w:t>
            </w:r>
            <w:fldSimple w:instr=" SEQ ( \* ARABIC \s 1 ">
              <w:r w:rsidR="00154D81">
                <w:rPr>
                  <w:noProof/>
                </w:rPr>
                <w:t>15</w:t>
              </w:r>
            </w:fldSimple>
            <w:r w:rsidRPr="00856563">
              <w:t>)</w:t>
            </w:r>
            <w:bookmarkEnd w:id="5147"/>
          </w:p>
        </w:tc>
        <w:tc>
          <w:tcPr>
            <w:tcW w:w="529" w:type="dxa"/>
            <w:shd w:val="clear" w:color="auto" w:fill="auto"/>
          </w:tcPr>
          <w:p w14:paraId="08EC4D24" w14:textId="77777777" w:rsidR="00161730" w:rsidRPr="0029210E" w:rsidRDefault="00161730" w:rsidP="00161730">
            <w:pPr>
              <w:pStyle w:val="Text"/>
            </w:pPr>
            <w:r w:rsidRPr="0029210E">
              <w:t>kalo</w:t>
            </w:r>
          </w:p>
        </w:tc>
        <w:tc>
          <w:tcPr>
            <w:tcW w:w="540" w:type="dxa"/>
            <w:gridSpan w:val="2"/>
            <w:shd w:val="clear" w:color="auto" w:fill="auto"/>
          </w:tcPr>
          <w:p w14:paraId="6C581D77" w14:textId="77777777" w:rsidR="00161730" w:rsidRPr="0029210E" w:rsidRDefault="00161730" w:rsidP="00161730">
            <w:pPr>
              <w:pStyle w:val="Text"/>
            </w:pPr>
            <w:r w:rsidRPr="0029210E">
              <w:t>tong</w:t>
            </w:r>
          </w:p>
        </w:tc>
        <w:tc>
          <w:tcPr>
            <w:tcW w:w="567" w:type="dxa"/>
            <w:gridSpan w:val="2"/>
            <w:shd w:val="clear" w:color="auto" w:fill="auto"/>
          </w:tcPr>
          <w:p w14:paraId="0B6F51B3" w14:textId="77777777" w:rsidR="00161730" w:rsidRPr="0029210E" w:rsidRDefault="00161730" w:rsidP="00161730">
            <w:pPr>
              <w:pStyle w:val="Text"/>
            </w:pPr>
            <w:r w:rsidRPr="0029210E">
              <w:t>pu</w:t>
            </w:r>
          </w:p>
        </w:tc>
        <w:tc>
          <w:tcPr>
            <w:tcW w:w="729" w:type="dxa"/>
            <w:gridSpan w:val="2"/>
            <w:shd w:val="clear" w:color="auto" w:fill="auto"/>
          </w:tcPr>
          <w:p w14:paraId="489DF00E" w14:textId="77777777" w:rsidR="00161730" w:rsidRPr="0029210E" w:rsidRDefault="00161730" w:rsidP="00161730">
            <w:pPr>
              <w:pStyle w:val="Text"/>
            </w:pPr>
            <w:r w:rsidRPr="0029210E">
              <w:t>uan</w:t>
            </w:r>
            <w:r>
              <w:t>g</w:t>
            </w:r>
          </w:p>
        </w:tc>
        <w:tc>
          <w:tcPr>
            <w:tcW w:w="507" w:type="dxa"/>
            <w:gridSpan w:val="2"/>
            <w:shd w:val="clear" w:color="auto" w:fill="auto"/>
          </w:tcPr>
          <w:p w14:paraId="6E0F337B" w14:textId="77777777" w:rsidR="00161730" w:rsidRPr="0029210E" w:rsidRDefault="00161730" w:rsidP="00161730">
            <w:pPr>
              <w:pStyle w:val="Text"/>
            </w:pPr>
            <w:r w:rsidRPr="0029210E">
              <w:t>satu</w:t>
            </w:r>
          </w:p>
        </w:tc>
        <w:tc>
          <w:tcPr>
            <w:tcW w:w="762" w:type="dxa"/>
            <w:shd w:val="clear" w:color="auto" w:fill="auto"/>
          </w:tcPr>
          <w:p w14:paraId="5836F330" w14:textId="77777777" w:rsidR="00161730" w:rsidRPr="0029210E" w:rsidRDefault="00161730" w:rsidP="00161730">
            <w:pPr>
              <w:pStyle w:val="Text"/>
            </w:pPr>
            <w:r w:rsidRPr="0029210E">
              <w:t>juta</w:t>
            </w:r>
            <w:r>
              <w:t>,</w:t>
            </w:r>
          </w:p>
        </w:tc>
        <w:tc>
          <w:tcPr>
            <w:tcW w:w="451" w:type="dxa"/>
            <w:gridSpan w:val="2"/>
            <w:shd w:val="clear" w:color="auto" w:fill="auto"/>
          </w:tcPr>
          <w:p w14:paraId="4F1C5BDE" w14:textId="77777777" w:rsidR="00161730" w:rsidRPr="008737D0" w:rsidRDefault="00161730" w:rsidP="00161730">
            <w:pPr>
              <w:pStyle w:val="Text"/>
              <w:rPr>
                <w:rStyle w:val="ChBlueBold"/>
              </w:rPr>
            </w:pPr>
            <w:r w:rsidRPr="008737D0">
              <w:rPr>
                <w:rStyle w:val="ChBlueBold"/>
              </w:rPr>
              <w:t>ato</w:t>
            </w:r>
          </w:p>
        </w:tc>
        <w:tc>
          <w:tcPr>
            <w:tcW w:w="507" w:type="dxa"/>
            <w:shd w:val="clear" w:color="auto" w:fill="auto"/>
          </w:tcPr>
          <w:p w14:paraId="0DFD2EEA" w14:textId="77777777" w:rsidR="00161730" w:rsidRPr="0029210E" w:rsidRDefault="00161730" w:rsidP="00161730">
            <w:pPr>
              <w:pStyle w:val="Text"/>
            </w:pPr>
            <w:r w:rsidRPr="0029210E">
              <w:t>satu</w:t>
            </w:r>
          </w:p>
        </w:tc>
        <w:tc>
          <w:tcPr>
            <w:tcW w:w="762" w:type="dxa"/>
            <w:shd w:val="clear" w:color="auto" w:fill="auto"/>
          </w:tcPr>
          <w:p w14:paraId="44FD83A0" w14:textId="77777777" w:rsidR="00161730" w:rsidRPr="0029210E" w:rsidRDefault="00161730" w:rsidP="00161730">
            <w:pPr>
              <w:pStyle w:val="Text"/>
            </w:pPr>
            <w:r w:rsidRPr="0029210E">
              <w:t>juta</w:t>
            </w:r>
          </w:p>
        </w:tc>
        <w:tc>
          <w:tcPr>
            <w:tcW w:w="540" w:type="dxa"/>
            <w:shd w:val="clear" w:color="auto" w:fill="auto"/>
          </w:tcPr>
          <w:p w14:paraId="4CAF68F1" w14:textId="77777777" w:rsidR="00161730" w:rsidRPr="0029210E" w:rsidRDefault="00161730" w:rsidP="00161730">
            <w:pPr>
              <w:pStyle w:val="Text"/>
            </w:pPr>
            <w:r w:rsidRPr="0029210E">
              <w:t>lima</w:t>
            </w:r>
          </w:p>
        </w:tc>
      </w:tr>
      <w:tr w:rsidR="00AC23C4" w:rsidRPr="00AC23C4" w14:paraId="49654430" w14:textId="77777777" w:rsidTr="00AC23C4">
        <w:tc>
          <w:tcPr>
            <w:tcW w:w="709" w:type="dxa"/>
            <w:shd w:val="clear" w:color="auto" w:fill="auto"/>
          </w:tcPr>
          <w:p w14:paraId="0D63B8C3" w14:textId="77777777" w:rsidR="00161730" w:rsidRPr="0029210E" w:rsidRDefault="00161730" w:rsidP="00161730">
            <w:pPr>
              <w:pStyle w:val="GlossEng"/>
            </w:pPr>
          </w:p>
        </w:tc>
        <w:tc>
          <w:tcPr>
            <w:tcW w:w="529" w:type="dxa"/>
            <w:shd w:val="clear" w:color="auto" w:fill="auto"/>
          </w:tcPr>
          <w:p w14:paraId="45B3D4F3" w14:textId="77777777" w:rsidR="00161730" w:rsidRPr="0029210E" w:rsidRDefault="00161730" w:rsidP="00161730">
            <w:pPr>
              <w:pStyle w:val="GlossEng"/>
            </w:pPr>
            <w:r w:rsidRPr="0029210E">
              <w:t>if</w:t>
            </w:r>
          </w:p>
        </w:tc>
        <w:tc>
          <w:tcPr>
            <w:tcW w:w="540" w:type="dxa"/>
            <w:gridSpan w:val="2"/>
            <w:shd w:val="clear" w:color="auto" w:fill="auto"/>
          </w:tcPr>
          <w:p w14:paraId="1EFD5AC2" w14:textId="77777777" w:rsidR="00161730" w:rsidRPr="0099608C" w:rsidRDefault="00161730" w:rsidP="00161730">
            <w:pPr>
              <w:pStyle w:val="GlossEng"/>
              <w:rPr>
                <w:rStyle w:val="ChSmallCaps"/>
              </w:rPr>
            </w:pPr>
            <w:r w:rsidRPr="0099608C">
              <w:rPr>
                <w:rStyle w:val="ChSmallCaps"/>
              </w:rPr>
              <w:t>1pl</w:t>
            </w:r>
          </w:p>
        </w:tc>
        <w:tc>
          <w:tcPr>
            <w:tcW w:w="567" w:type="dxa"/>
            <w:gridSpan w:val="2"/>
            <w:shd w:val="clear" w:color="auto" w:fill="auto"/>
          </w:tcPr>
          <w:p w14:paraId="788F806B" w14:textId="77777777" w:rsidR="00161730" w:rsidRPr="0099608C" w:rsidRDefault="00161730" w:rsidP="00161730">
            <w:pPr>
              <w:pStyle w:val="GlossEng"/>
              <w:rPr>
                <w:rStyle w:val="ChSmallCaps"/>
              </w:rPr>
            </w:pPr>
            <w:r w:rsidRPr="0099608C">
              <w:rPr>
                <w:rStyle w:val="ChSmallCaps"/>
              </w:rPr>
              <w:t>poss</w:t>
            </w:r>
          </w:p>
        </w:tc>
        <w:tc>
          <w:tcPr>
            <w:tcW w:w="729" w:type="dxa"/>
            <w:gridSpan w:val="2"/>
            <w:shd w:val="clear" w:color="auto" w:fill="auto"/>
          </w:tcPr>
          <w:p w14:paraId="343E6EB3" w14:textId="77777777" w:rsidR="00161730" w:rsidRPr="0029210E" w:rsidRDefault="00161730" w:rsidP="00161730">
            <w:pPr>
              <w:pStyle w:val="GlossEng"/>
            </w:pPr>
            <w:r w:rsidRPr="0029210E">
              <w:t>money</w:t>
            </w:r>
          </w:p>
        </w:tc>
        <w:tc>
          <w:tcPr>
            <w:tcW w:w="507" w:type="dxa"/>
            <w:gridSpan w:val="2"/>
            <w:shd w:val="clear" w:color="auto" w:fill="auto"/>
          </w:tcPr>
          <w:p w14:paraId="5A299D2C" w14:textId="77777777" w:rsidR="00161730" w:rsidRPr="0029210E" w:rsidRDefault="00161730" w:rsidP="00161730">
            <w:pPr>
              <w:pStyle w:val="GlossEng"/>
            </w:pPr>
            <w:r w:rsidRPr="0029210E">
              <w:t>one</w:t>
            </w:r>
          </w:p>
        </w:tc>
        <w:tc>
          <w:tcPr>
            <w:tcW w:w="762" w:type="dxa"/>
            <w:shd w:val="clear" w:color="auto" w:fill="auto"/>
          </w:tcPr>
          <w:p w14:paraId="097F7A27" w14:textId="77777777" w:rsidR="00161730" w:rsidRPr="0029210E" w:rsidRDefault="00161730" w:rsidP="00161730">
            <w:pPr>
              <w:pStyle w:val="GlossEng"/>
            </w:pPr>
            <w:r w:rsidRPr="0029210E">
              <w:t>million</w:t>
            </w:r>
          </w:p>
        </w:tc>
        <w:tc>
          <w:tcPr>
            <w:tcW w:w="451" w:type="dxa"/>
            <w:gridSpan w:val="2"/>
            <w:shd w:val="clear" w:color="auto" w:fill="auto"/>
          </w:tcPr>
          <w:p w14:paraId="7A7DE37C" w14:textId="77777777" w:rsidR="00161730" w:rsidRPr="0029210E" w:rsidRDefault="00161730" w:rsidP="00161730">
            <w:pPr>
              <w:pStyle w:val="GlossEng"/>
            </w:pPr>
            <w:r w:rsidRPr="0029210E">
              <w:t>or</w:t>
            </w:r>
          </w:p>
        </w:tc>
        <w:tc>
          <w:tcPr>
            <w:tcW w:w="507" w:type="dxa"/>
            <w:shd w:val="clear" w:color="auto" w:fill="auto"/>
          </w:tcPr>
          <w:p w14:paraId="4A8D0A87" w14:textId="77777777" w:rsidR="00161730" w:rsidRPr="0029210E" w:rsidRDefault="00161730" w:rsidP="00161730">
            <w:pPr>
              <w:pStyle w:val="GlossEng"/>
            </w:pPr>
            <w:r w:rsidRPr="0029210E">
              <w:t>one</w:t>
            </w:r>
          </w:p>
        </w:tc>
        <w:tc>
          <w:tcPr>
            <w:tcW w:w="762" w:type="dxa"/>
            <w:shd w:val="clear" w:color="auto" w:fill="auto"/>
          </w:tcPr>
          <w:p w14:paraId="1FD9A7E6" w14:textId="77777777" w:rsidR="00161730" w:rsidRPr="0029210E" w:rsidRDefault="00161730" w:rsidP="00161730">
            <w:pPr>
              <w:pStyle w:val="GlossEng"/>
            </w:pPr>
            <w:r w:rsidRPr="0029210E">
              <w:t>million</w:t>
            </w:r>
          </w:p>
        </w:tc>
        <w:tc>
          <w:tcPr>
            <w:tcW w:w="540" w:type="dxa"/>
            <w:shd w:val="clear" w:color="auto" w:fill="auto"/>
          </w:tcPr>
          <w:p w14:paraId="7C0AE7A3" w14:textId="77777777" w:rsidR="00161730" w:rsidRPr="0029210E" w:rsidRDefault="00161730" w:rsidP="00161730">
            <w:pPr>
              <w:pStyle w:val="GlossEng"/>
            </w:pPr>
            <w:r w:rsidRPr="0029210E">
              <w:t>five</w:t>
            </w:r>
          </w:p>
        </w:tc>
      </w:tr>
      <w:tr w:rsidR="00AC23C4" w:rsidRPr="0029210E" w14:paraId="4E95D219" w14:textId="77777777" w:rsidTr="00640703">
        <w:trPr>
          <w:gridAfter w:val="4"/>
          <w:wAfter w:w="2133" w:type="dxa"/>
        </w:trPr>
        <w:tc>
          <w:tcPr>
            <w:tcW w:w="709" w:type="dxa"/>
            <w:shd w:val="clear" w:color="auto" w:fill="auto"/>
          </w:tcPr>
          <w:p w14:paraId="4CF5B589" w14:textId="77777777" w:rsidR="00161730" w:rsidRPr="008737D0" w:rsidRDefault="00161730" w:rsidP="00161730">
            <w:pPr>
              <w:pStyle w:val="O0Nwnext"/>
            </w:pPr>
          </w:p>
        </w:tc>
        <w:tc>
          <w:tcPr>
            <w:tcW w:w="840" w:type="dxa"/>
            <w:gridSpan w:val="2"/>
            <w:shd w:val="clear" w:color="auto" w:fill="auto"/>
          </w:tcPr>
          <w:p w14:paraId="09422948" w14:textId="77777777" w:rsidR="00161730" w:rsidRPr="0029210E" w:rsidRDefault="00161730" w:rsidP="00161730">
            <w:pPr>
              <w:pStyle w:val="Text"/>
            </w:pPr>
            <w:r w:rsidRPr="0029210E">
              <w:t>ratus</w:t>
            </w:r>
            <w:r>
              <w:t>,</w:t>
            </w:r>
          </w:p>
        </w:tc>
        <w:tc>
          <w:tcPr>
            <w:tcW w:w="540" w:type="dxa"/>
            <w:gridSpan w:val="2"/>
            <w:shd w:val="clear" w:color="auto" w:fill="auto"/>
          </w:tcPr>
          <w:p w14:paraId="4A3660D5" w14:textId="77777777" w:rsidR="00161730" w:rsidRPr="0029210E" w:rsidRDefault="00161730" w:rsidP="00161730">
            <w:pPr>
              <w:pStyle w:val="Text"/>
            </w:pPr>
            <w:r w:rsidRPr="0029210E">
              <w:t>to</w:t>
            </w:r>
            <w:r>
              <w:t>ng</w:t>
            </w:r>
          </w:p>
        </w:tc>
        <w:tc>
          <w:tcPr>
            <w:tcW w:w="756" w:type="dxa"/>
            <w:gridSpan w:val="2"/>
            <w:shd w:val="clear" w:color="auto" w:fill="auto"/>
          </w:tcPr>
          <w:p w14:paraId="232DB5A1" w14:textId="77777777" w:rsidR="00161730" w:rsidRPr="0029210E" w:rsidRDefault="00161730" w:rsidP="00161730">
            <w:pPr>
              <w:pStyle w:val="Text"/>
            </w:pPr>
            <w:r w:rsidRPr="0029210E">
              <w:t>bisa</w:t>
            </w:r>
          </w:p>
        </w:tc>
        <w:tc>
          <w:tcPr>
            <w:tcW w:w="629" w:type="dxa"/>
            <w:gridSpan w:val="2"/>
            <w:shd w:val="clear" w:color="auto" w:fill="auto"/>
          </w:tcPr>
          <w:p w14:paraId="2B9DAAB2" w14:textId="77777777" w:rsidR="00161730" w:rsidRPr="0029210E" w:rsidRDefault="00161730" w:rsidP="00161730">
            <w:pPr>
              <w:pStyle w:val="Text"/>
            </w:pPr>
            <w:r w:rsidRPr="0029210E">
              <w:t>bakar</w:t>
            </w:r>
          </w:p>
        </w:tc>
        <w:tc>
          <w:tcPr>
            <w:tcW w:w="996" w:type="dxa"/>
            <w:gridSpan w:val="3"/>
            <w:shd w:val="clear" w:color="auto" w:fill="auto"/>
          </w:tcPr>
          <w:p w14:paraId="5AAA33E6" w14:textId="77777777" w:rsidR="00161730" w:rsidRPr="0029210E" w:rsidRDefault="00161730" w:rsidP="00161730">
            <w:pPr>
              <w:pStyle w:val="Text"/>
            </w:pPr>
            <w:r w:rsidRPr="0029210E">
              <w:t>natal</w:t>
            </w:r>
          </w:p>
        </w:tc>
      </w:tr>
      <w:tr w:rsidR="00AC23C4" w:rsidRPr="0029210E" w14:paraId="36A3C50B" w14:textId="77777777" w:rsidTr="00640703">
        <w:trPr>
          <w:gridAfter w:val="4"/>
          <w:wAfter w:w="2133" w:type="dxa"/>
        </w:trPr>
        <w:tc>
          <w:tcPr>
            <w:tcW w:w="709" w:type="dxa"/>
            <w:shd w:val="clear" w:color="auto" w:fill="auto"/>
          </w:tcPr>
          <w:p w14:paraId="64A9F73A" w14:textId="77777777" w:rsidR="00161730" w:rsidRPr="008737D0" w:rsidRDefault="00161730" w:rsidP="00161730">
            <w:pPr>
              <w:pStyle w:val="GlossEng"/>
            </w:pPr>
          </w:p>
        </w:tc>
        <w:tc>
          <w:tcPr>
            <w:tcW w:w="840" w:type="dxa"/>
            <w:gridSpan w:val="2"/>
            <w:shd w:val="clear" w:color="auto" w:fill="auto"/>
          </w:tcPr>
          <w:p w14:paraId="677E465B" w14:textId="77777777" w:rsidR="00161730" w:rsidRPr="0029210E" w:rsidRDefault="00161730" w:rsidP="00161730">
            <w:pPr>
              <w:pStyle w:val="GlossEng"/>
            </w:pPr>
            <w:r w:rsidRPr="0029210E">
              <w:t>hundred</w:t>
            </w:r>
          </w:p>
        </w:tc>
        <w:tc>
          <w:tcPr>
            <w:tcW w:w="540" w:type="dxa"/>
            <w:gridSpan w:val="2"/>
            <w:shd w:val="clear" w:color="auto" w:fill="auto"/>
          </w:tcPr>
          <w:p w14:paraId="725E0C8A" w14:textId="77777777" w:rsidR="00161730" w:rsidRPr="0099608C" w:rsidRDefault="00161730" w:rsidP="00161730">
            <w:pPr>
              <w:pStyle w:val="GlossEng"/>
              <w:rPr>
                <w:rStyle w:val="ChSmallCaps"/>
              </w:rPr>
            </w:pPr>
            <w:r w:rsidRPr="0099608C">
              <w:rPr>
                <w:rStyle w:val="ChSmallCaps"/>
              </w:rPr>
              <w:t>1pl</w:t>
            </w:r>
          </w:p>
        </w:tc>
        <w:tc>
          <w:tcPr>
            <w:tcW w:w="756" w:type="dxa"/>
            <w:gridSpan w:val="2"/>
            <w:shd w:val="clear" w:color="auto" w:fill="auto"/>
          </w:tcPr>
          <w:p w14:paraId="1D13F129" w14:textId="36A3AF4F" w:rsidR="00161730" w:rsidRPr="0029210E" w:rsidRDefault="00161730" w:rsidP="00161730">
            <w:pPr>
              <w:pStyle w:val="GlossEng"/>
            </w:pPr>
            <w:r>
              <w:t>be.</w:t>
            </w:r>
            <w:r w:rsidRPr="0029210E">
              <w:t>able</w:t>
            </w:r>
          </w:p>
        </w:tc>
        <w:tc>
          <w:tcPr>
            <w:tcW w:w="629" w:type="dxa"/>
            <w:gridSpan w:val="2"/>
            <w:shd w:val="clear" w:color="auto" w:fill="auto"/>
          </w:tcPr>
          <w:p w14:paraId="21178272" w14:textId="77777777" w:rsidR="00161730" w:rsidRPr="0029210E" w:rsidRDefault="00161730" w:rsidP="00161730">
            <w:pPr>
              <w:pStyle w:val="GlossEng"/>
            </w:pPr>
            <w:r w:rsidRPr="0029210E">
              <w:t>burn</w:t>
            </w:r>
          </w:p>
        </w:tc>
        <w:tc>
          <w:tcPr>
            <w:tcW w:w="996" w:type="dxa"/>
            <w:gridSpan w:val="3"/>
            <w:shd w:val="clear" w:color="auto" w:fill="auto"/>
          </w:tcPr>
          <w:p w14:paraId="1DF40D02" w14:textId="77777777" w:rsidR="00161730" w:rsidRPr="0029210E" w:rsidRDefault="00161730" w:rsidP="00161730">
            <w:pPr>
              <w:pStyle w:val="GlossEng"/>
            </w:pPr>
            <w:r w:rsidRPr="0029210E">
              <w:t>Christmas</w:t>
            </w:r>
          </w:p>
        </w:tc>
      </w:tr>
    </w:tbl>
    <w:p w14:paraId="43CAFD21" w14:textId="101899A9" w:rsidR="00161730" w:rsidRDefault="00B7093A" w:rsidP="00161730">
      <w:pPr>
        <w:pStyle w:val="FreeTranslEng"/>
      </w:pPr>
      <w:r>
        <w:t>‘</w:t>
      </w:r>
      <w:r w:rsidR="00161730">
        <w:t xml:space="preserve">if we had one million </w:t>
      </w:r>
      <w:r w:rsidR="00161730" w:rsidRPr="008737D0">
        <w:rPr>
          <w:rStyle w:val="ChBlueBold"/>
        </w:rPr>
        <w:t>or</w:t>
      </w:r>
      <w:r w:rsidR="00161730">
        <w:t xml:space="preserve"> one million five hundred (</w:t>
      </w:r>
      <w:r w:rsidR="005D42FC">
        <w:t xml:space="preserve">thousand </w:t>
      </w:r>
      <w:r w:rsidR="00161730">
        <w:t>rupiah), we could have a Christmas party</w:t>
      </w:r>
      <w:r>
        <w:t>’</w:t>
      </w:r>
      <w:r w:rsidR="00161730">
        <w:t xml:space="preserve"> (Lit</w:t>
      </w:r>
      <w:r w:rsidR="00E60FA0">
        <w:t xml:space="preserve">. </w:t>
      </w:r>
      <w:r>
        <w:t>‘</w:t>
      </w:r>
      <w:r w:rsidR="00E60FA0">
        <w:t>burn (the) Christmas (fire)</w:t>
      </w:r>
      <w:r>
        <w:t>’</w:t>
      </w:r>
      <w:r w:rsidR="00E60FA0">
        <w:t>)</w:t>
      </w:r>
      <w:r w:rsidR="00161730">
        <w:t xml:space="preserve"> </w:t>
      </w:r>
      <w:r w:rsidR="00161730" w:rsidRPr="0029210E">
        <w:rPr>
          <w:rStyle w:val="ExampleSource"/>
        </w:rPr>
        <w:t>[081006-017-Cv.0016]</w:t>
      </w:r>
    </w:p>
    <w:tbl>
      <w:tblPr>
        <w:tblW w:w="6672" w:type="dxa"/>
        <w:tblCellMar>
          <w:left w:w="42" w:type="dxa"/>
          <w:right w:w="42" w:type="dxa"/>
        </w:tblCellMar>
        <w:tblLook w:val="01E0" w:firstRow="1" w:lastRow="1" w:firstColumn="1" w:lastColumn="1" w:noHBand="0" w:noVBand="0"/>
      </w:tblPr>
      <w:tblGrid>
        <w:gridCol w:w="709"/>
        <w:gridCol w:w="484"/>
        <w:gridCol w:w="100"/>
        <w:gridCol w:w="429"/>
        <w:gridCol w:w="289"/>
        <w:gridCol w:w="200"/>
        <w:gridCol w:w="160"/>
        <w:gridCol w:w="540"/>
        <w:gridCol w:w="490"/>
        <w:gridCol w:w="372"/>
        <w:gridCol w:w="201"/>
        <w:gridCol w:w="228"/>
        <w:gridCol w:w="360"/>
        <w:gridCol w:w="46"/>
        <w:gridCol w:w="573"/>
        <w:gridCol w:w="104"/>
        <w:gridCol w:w="529"/>
        <w:gridCol w:w="85"/>
        <w:gridCol w:w="199"/>
        <w:gridCol w:w="574"/>
      </w:tblGrid>
      <w:tr w:rsidR="00AC23C4" w:rsidRPr="005F3BBD" w14:paraId="094226C4" w14:textId="77777777" w:rsidTr="00AC23C4">
        <w:tc>
          <w:tcPr>
            <w:tcW w:w="709" w:type="dxa"/>
            <w:shd w:val="clear" w:color="auto" w:fill="auto"/>
          </w:tcPr>
          <w:p w14:paraId="5D5DB56D" w14:textId="77777777" w:rsidR="00161730" w:rsidRPr="00150DE6" w:rsidRDefault="00161730" w:rsidP="00161730">
            <w:pPr>
              <w:pStyle w:val="O0Nwnext"/>
            </w:pPr>
            <w:bookmarkStart w:id="5148" w:name="_Ref355117323"/>
            <w:r w:rsidRPr="00856563">
              <w:t>(</w:t>
            </w:r>
            <w:fldSimple w:instr=" SEQ ( \* ARABIC \s 1 ">
              <w:r w:rsidR="00154D81">
                <w:rPr>
                  <w:noProof/>
                </w:rPr>
                <w:t>16</w:t>
              </w:r>
            </w:fldSimple>
            <w:r w:rsidRPr="00856563">
              <w:t>)</w:t>
            </w:r>
            <w:bookmarkEnd w:id="5148"/>
          </w:p>
        </w:tc>
        <w:tc>
          <w:tcPr>
            <w:tcW w:w="484" w:type="dxa"/>
            <w:shd w:val="clear" w:color="auto" w:fill="auto"/>
          </w:tcPr>
          <w:p w14:paraId="6F05F9A6" w14:textId="77777777" w:rsidR="00161730" w:rsidRPr="00251C78" w:rsidRDefault="00161730" w:rsidP="00161730">
            <w:pPr>
              <w:pStyle w:val="Text"/>
            </w:pPr>
            <w:r w:rsidRPr="00251C78">
              <w:t>jadi</w:t>
            </w:r>
          </w:p>
        </w:tc>
        <w:tc>
          <w:tcPr>
            <w:tcW w:w="529" w:type="dxa"/>
            <w:gridSpan w:val="2"/>
            <w:shd w:val="clear" w:color="auto" w:fill="auto"/>
          </w:tcPr>
          <w:p w14:paraId="53475A74" w14:textId="77777777" w:rsidR="00161730" w:rsidRPr="00251C78" w:rsidRDefault="00161730" w:rsidP="00161730">
            <w:pPr>
              <w:pStyle w:val="Text"/>
            </w:pPr>
            <w:r w:rsidRPr="00251C78">
              <w:t>kalo</w:t>
            </w:r>
          </w:p>
        </w:tc>
        <w:tc>
          <w:tcPr>
            <w:tcW w:w="489" w:type="dxa"/>
            <w:gridSpan w:val="2"/>
            <w:shd w:val="clear" w:color="auto" w:fill="auto"/>
          </w:tcPr>
          <w:p w14:paraId="7365E56F" w14:textId="77777777" w:rsidR="00161730" w:rsidRPr="00251C78" w:rsidRDefault="00161730" w:rsidP="00161730">
            <w:pPr>
              <w:pStyle w:val="Text"/>
            </w:pPr>
            <w:r w:rsidRPr="00251C78">
              <w:t>dia</w:t>
            </w:r>
            <w:r>
              <w:t>,</w:t>
            </w:r>
          </w:p>
        </w:tc>
        <w:tc>
          <w:tcPr>
            <w:tcW w:w="1190" w:type="dxa"/>
            <w:gridSpan w:val="3"/>
            <w:shd w:val="clear" w:color="auto" w:fill="auto"/>
          </w:tcPr>
          <w:p w14:paraId="271FD69A" w14:textId="77777777" w:rsidR="00161730" w:rsidRPr="00251C78" w:rsidRDefault="00161730" w:rsidP="00161730">
            <w:pPr>
              <w:pStyle w:val="Text"/>
            </w:pPr>
            <w:r w:rsidRPr="00251C78">
              <w:t>suku</w:t>
            </w:r>
          </w:p>
        </w:tc>
        <w:tc>
          <w:tcPr>
            <w:tcW w:w="573" w:type="dxa"/>
            <w:gridSpan w:val="2"/>
            <w:shd w:val="clear" w:color="auto" w:fill="auto"/>
          </w:tcPr>
          <w:p w14:paraId="0B788E6A" w14:textId="77777777" w:rsidR="00161730" w:rsidRPr="00251C78" w:rsidRDefault="00161730" w:rsidP="00161730">
            <w:pPr>
              <w:pStyle w:val="Text"/>
            </w:pPr>
            <w:r w:rsidRPr="00251C78">
              <w:t>dari</w:t>
            </w:r>
          </w:p>
        </w:tc>
        <w:tc>
          <w:tcPr>
            <w:tcW w:w="634" w:type="dxa"/>
            <w:gridSpan w:val="3"/>
            <w:shd w:val="clear" w:color="auto" w:fill="auto"/>
          </w:tcPr>
          <w:p w14:paraId="2AFC4264" w14:textId="77777777" w:rsidR="00161730" w:rsidRPr="00251C78" w:rsidRDefault="00161730" w:rsidP="00161730">
            <w:pPr>
              <w:pStyle w:val="Text"/>
            </w:pPr>
            <w:r w:rsidRPr="00251C78">
              <w:t>situ</w:t>
            </w:r>
            <w:r>
              <w:t>,</w:t>
            </w:r>
          </w:p>
        </w:tc>
        <w:tc>
          <w:tcPr>
            <w:tcW w:w="573" w:type="dxa"/>
            <w:shd w:val="clear" w:color="auto" w:fill="auto"/>
          </w:tcPr>
          <w:p w14:paraId="2A8BAD8D" w14:textId="77777777" w:rsidR="00161730" w:rsidRPr="00251C78" w:rsidRDefault="00161730" w:rsidP="00161730">
            <w:pPr>
              <w:pStyle w:val="Text"/>
            </w:pPr>
            <w:r w:rsidRPr="00251C78">
              <w:t>dari</w:t>
            </w:r>
          </w:p>
        </w:tc>
        <w:tc>
          <w:tcPr>
            <w:tcW w:w="718" w:type="dxa"/>
            <w:gridSpan w:val="3"/>
            <w:shd w:val="clear" w:color="auto" w:fill="auto"/>
          </w:tcPr>
          <w:p w14:paraId="4B8DCF0B" w14:textId="77777777" w:rsidR="00161730" w:rsidRPr="00251C78" w:rsidRDefault="00161730" w:rsidP="00161730">
            <w:pPr>
              <w:pStyle w:val="Text"/>
            </w:pPr>
            <w:r w:rsidRPr="00251C78">
              <w:t>Masep</w:t>
            </w:r>
          </w:p>
        </w:tc>
        <w:tc>
          <w:tcPr>
            <w:tcW w:w="773" w:type="dxa"/>
            <w:gridSpan w:val="2"/>
            <w:shd w:val="clear" w:color="auto" w:fill="auto"/>
          </w:tcPr>
          <w:p w14:paraId="1A4CA427" w14:textId="77777777" w:rsidR="00161730" w:rsidRPr="00251C78" w:rsidRDefault="00161730" w:rsidP="00161730">
            <w:pPr>
              <w:pStyle w:val="Text"/>
            </w:pPr>
            <w:r w:rsidRPr="00251C78">
              <w:t>suda</w:t>
            </w:r>
          </w:p>
        </w:tc>
      </w:tr>
      <w:tr w:rsidR="00AC23C4" w:rsidRPr="00AC23C4" w14:paraId="19C744FD" w14:textId="77777777" w:rsidTr="00AC23C4">
        <w:tc>
          <w:tcPr>
            <w:tcW w:w="709" w:type="dxa"/>
            <w:shd w:val="clear" w:color="auto" w:fill="auto"/>
          </w:tcPr>
          <w:p w14:paraId="49D5E254" w14:textId="77777777" w:rsidR="00161730" w:rsidRPr="00B47604" w:rsidRDefault="00161730" w:rsidP="00161730">
            <w:pPr>
              <w:pStyle w:val="GlossEng2ptafter"/>
            </w:pPr>
          </w:p>
        </w:tc>
        <w:tc>
          <w:tcPr>
            <w:tcW w:w="484" w:type="dxa"/>
            <w:shd w:val="clear" w:color="auto" w:fill="auto"/>
          </w:tcPr>
          <w:p w14:paraId="2D58820A" w14:textId="77777777" w:rsidR="00161730" w:rsidRPr="00251C78" w:rsidRDefault="00161730" w:rsidP="00161730">
            <w:pPr>
              <w:pStyle w:val="GlossEng2ptafter"/>
            </w:pPr>
            <w:r w:rsidRPr="00251C78">
              <w:t>so</w:t>
            </w:r>
          </w:p>
        </w:tc>
        <w:tc>
          <w:tcPr>
            <w:tcW w:w="529" w:type="dxa"/>
            <w:gridSpan w:val="2"/>
            <w:shd w:val="clear" w:color="auto" w:fill="auto"/>
          </w:tcPr>
          <w:p w14:paraId="37818516" w14:textId="77777777" w:rsidR="00161730" w:rsidRPr="00251C78" w:rsidRDefault="00161730" w:rsidP="00161730">
            <w:pPr>
              <w:pStyle w:val="GlossEng2ptafter"/>
            </w:pPr>
            <w:r w:rsidRPr="00251C78">
              <w:t>if</w:t>
            </w:r>
          </w:p>
        </w:tc>
        <w:tc>
          <w:tcPr>
            <w:tcW w:w="489" w:type="dxa"/>
            <w:gridSpan w:val="2"/>
            <w:shd w:val="clear" w:color="auto" w:fill="auto"/>
          </w:tcPr>
          <w:p w14:paraId="7EDB7375" w14:textId="77777777" w:rsidR="00161730" w:rsidRPr="0099608C" w:rsidRDefault="00161730" w:rsidP="00161730">
            <w:pPr>
              <w:pStyle w:val="GlossEng2ptafter"/>
              <w:rPr>
                <w:rStyle w:val="ChSmallCaps"/>
              </w:rPr>
            </w:pPr>
            <w:r w:rsidRPr="0099608C">
              <w:rPr>
                <w:rStyle w:val="ChSmallCaps"/>
              </w:rPr>
              <w:t>3sg</w:t>
            </w:r>
          </w:p>
        </w:tc>
        <w:tc>
          <w:tcPr>
            <w:tcW w:w="1190" w:type="dxa"/>
            <w:gridSpan w:val="3"/>
            <w:shd w:val="clear" w:color="auto" w:fill="auto"/>
          </w:tcPr>
          <w:p w14:paraId="43E940DF" w14:textId="77777777" w:rsidR="00161730" w:rsidRPr="00251C78" w:rsidRDefault="00161730" w:rsidP="00161730">
            <w:pPr>
              <w:pStyle w:val="GlossEng2ptafter"/>
            </w:pPr>
            <w:r w:rsidRPr="00251C78">
              <w:t>ethnic.group</w:t>
            </w:r>
          </w:p>
        </w:tc>
        <w:tc>
          <w:tcPr>
            <w:tcW w:w="573" w:type="dxa"/>
            <w:gridSpan w:val="2"/>
            <w:shd w:val="clear" w:color="auto" w:fill="auto"/>
          </w:tcPr>
          <w:p w14:paraId="666A7E1B" w14:textId="77777777" w:rsidR="00161730" w:rsidRPr="00251C78" w:rsidRDefault="00161730" w:rsidP="00161730">
            <w:pPr>
              <w:pStyle w:val="GlossEng2ptafter"/>
            </w:pPr>
            <w:r w:rsidRPr="00251C78">
              <w:t>from</w:t>
            </w:r>
          </w:p>
        </w:tc>
        <w:tc>
          <w:tcPr>
            <w:tcW w:w="634" w:type="dxa"/>
            <w:gridSpan w:val="3"/>
            <w:shd w:val="clear" w:color="auto" w:fill="auto"/>
          </w:tcPr>
          <w:p w14:paraId="1E74BC82" w14:textId="77777777" w:rsidR="00161730" w:rsidRPr="00A31D0E" w:rsidRDefault="00161730" w:rsidP="00161730">
            <w:pPr>
              <w:pStyle w:val="GlossEng2ptafter"/>
              <w:rPr>
                <w:rStyle w:val="ChSmallCaps"/>
              </w:rPr>
            </w:pPr>
            <w:r w:rsidRPr="00A31D0E">
              <w:rPr>
                <w:rStyle w:val="ChSmallCaps"/>
              </w:rPr>
              <w:t>l.med</w:t>
            </w:r>
          </w:p>
        </w:tc>
        <w:tc>
          <w:tcPr>
            <w:tcW w:w="573" w:type="dxa"/>
            <w:shd w:val="clear" w:color="auto" w:fill="auto"/>
          </w:tcPr>
          <w:p w14:paraId="7F7093E0" w14:textId="77777777" w:rsidR="00161730" w:rsidRPr="00251C78" w:rsidRDefault="00161730" w:rsidP="00161730">
            <w:pPr>
              <w:pStyle w:val="GlossEng2ptafter"/>
            </w:pPr>
            <w:r w:rsidRPr="00251C78">
              <w:t>from</w:t>
            </w:r>
          </w:p>
        </w:tc>
        <w:tc>
          <w:tcPr>
            <w:tcW w:w="718" w:type="dxa"/>
            <w:gridSpan w:val="3"/>
            <w:shd w:val="clear" w:color="auto" w:fill="auto"/>
          </w:tcPr>
          <w:p w14:paraId="1CE5F19D" w14:textId="77777777" w:rsidR="00161730" w:rsidRPr="00251C78" w:rsidRDefault="00161730" w:rsidP="00161730">
            <w:pPr>
              <w:pStyle w:val="GlossEng2ptafter"/>
            </w:pPr>
            <w:r w:rsidRPr="00251C78">
              <w:t>Masep</w:t>
            </w:r>
          </w:p>
        </w:tc>
        <w:tc>
          <w:tcPr>
            <w:tcW w:w="773" w:type="dxa"/>
            <w:gridSpan w:val="2"/>
            <w:shd w:val="clear" w:color="auto" w:fill="auto"/>
          </w:tcPr>
          <w:p w14:paraId="3C72C39D" w14:textId="77777777" w:rsidR="00161730" w:rsidRPr="00251C78" w:rsidRDefault="00161730" w:rsidP="00161730">
            <w:pPr>
              <w:pStyle w:val="GlossEng2ptafter"/>
            </w:pPr>
            <w:r w:rsidRPr="00251C78">
              <w:t>already</w:t>
            </w:r>
          </w:p>
        </w:tc>
      </w:tr>
      <w:tr w:rsidR="00AC23C4" w:rsidRPr="005F3BBD" w14:paraId="7D320CD3" w14:textId="77777777" w:rsidTr="00AC23C4">
        <w:trPr>
          <w:gridAfter w:val="1"/>
          <w:wAfter w:w="574" w:type="dxa"/>
        </w:trPr>
        <w:tc>
          <w:tcPr>
            <w:tcW w:w="709" w:type="dxa"/>
            <w:shd w:val="clear" w:color="auto" w:fill="auto"/>
          </w:tcPr>
          <w:p w14:paraId="0CAE676B" w14:textId="77777777" w:rsidR="00161730" w:rsidRPr="00B0448B" w:rsidRDefault="00161730" w:rsidP="00161730">
            <w:pPr>
              <w:pStyle w:val="O0Nwnext"/>
            </w:pPr>
          </w:p>
        </w:tc>
        <w:tc>
          <w:tcPr>
            <w:tcW w:w="584" w:type="dxa"/>
            <w:gridSpan w:val="2"/>
            <w:shd w:val="clear" w:color="auto" w:fill="auto"/>
          </w:tcPr>
          <w:p w14:paraId="19C22E9E" w14:textId="77777777" w:rsidR="00161730" w:rsidRPr="00251C78" w:rsidRDefault="00161730" w:rsidP="00161730">
            <w:pPr>
              <w:pStyle w:val="Text"/>
            </w:pPr>
            <w:r w:rsidRPr="00251C78">
              <w:t>bunu</w:t>
            </w:r>
          </w:p>
        </w:tc>
        <w:tc>
          <w:tcPr>
            <w:tcW w:w="718" w:type="dxa"/>
            <w:gridSpan w:val="2"/>
            <w:shd w:val="clear" w:color="auto" w:fill="auto"/>
          </w:tcPr>
          <w:p w14:paraId="49832676" w14:textId="77777777" w:rsidR="00161730" w:rsidRPr="00251C78" w:rsidRDefault="00161730" w:rsidP="00161730">
            <w:pPr>
              <w:pStyle w:val="Text"/>
            </w:pPr>
            <w:r w:rsidRPr="00251C78">
              <w:t>oran</w:t>
            </w:r>
            <w:r>
              <w:t>g</w:t>
            </w:r>
          </w:p>
        </w:tc>
        <w:tc>
          <w:tcPr>
            <w:tcW w:w="360" w:type="dxa"/>
            <w:gridSpan w:val="2"/>
            <w:shd w:val="clear" w:color="auto" w:fill="auto"/>
          </w:tcPr>
          <w:p w14:paraId="47674626" w14:textId="77777777" w:rsidR="00161730" w:rsidRPr="00251C78" w:rsidRDefault="00161730" w:rsidP="00161730">
            <w:pPr>
              <w:pStyle w:val="Text"/>
            </w:pPr>
            <w:r w:rsidRPr="00251C78">
              <w:t>di</w:t>
            </w:r>
            <w:r>
              <w:t>,</w:t>
            </w:r>
          </w:p>
        </w:tc>
        <w:tc>
          <w:tcPr>
            <w:tcW w:w="540" w:type="dxa"/>
            <w:shd w:val="clear" w:color="auto" w:fill="auto"/>
          </w:tcPr>
          <w:p w14:paraId="5FFAEC01" w14:textId="77777777" w:rsidR="00161730" w:rsidRPr="00251C78" w:rsidRDefault="00161730" w:rsidP="00161730">
            <w:pPr>
              <w:pStyle w:val="Text"/>
            </w:pPr>
            <w:r w:rsidRPr="00251C78">
              <w:t>a,</w:t>
            </w:r>
          </w:p>
        </w:tc>
        <w:tc>
          <w:tcPr>
            <w:tcW w:w="862" w:type="dxa"/>
            <w:gridSpan w:val="2"/>
            <w:shd w:val="clear" w:color="auto" w:fill="auto"/>
          </w:tcPr>
          <w:p w14:paraId="383CD827" w14:textId="77777777" w:rsidR="00161730" w:rsidRPr="00251C78" w:rsidRDefault="00161730" w:rsidP="00161730">
            <w:pPr>
              <w:pStyle w:val="Text"/>
            </w:pPr>
            <w:r w:rsidRPr="00251C78">
              <w:t>Karfasia</w:t>
            </w:r>
            <w:r>
              <w:t>,</w:t>
            </w:r>
          </w:p>
        </w:tc>
        <w:tc>
          <w:tcPr>
            <w:tcW w:w="429" w:type="dxa"/>
            <w:gridSpan w:val="2"/>
            <w:shd w:val="clear" w:color="auto" w:fill="auto"/>
          </w:tcPr>
          <w:p w14:paraId="113D1854" w14:textId="77777777" w:rsidR="00161730" w:rsidRPr="008A5055" w:rsidRDefault="00161730" w:rsidP="00161730">
            <w:pPr>
              <w:pStyle w:val="Text"/>
              <w:rPr>
                <w:rStyle w:val="ChBlueBold"/>
              </w:rPr>
            </w:pPr>
            <w:r w:rsidRPr="008A5055">
              <w:rPr>
                <w:rStyle w:val="ChBlueBold"/>
              </w:rPr>
              <w:t>ato</w:t>
            </w:r>
          </w:p>
        </w:tc>
        <w:tc>
          <w:tcPr>
            <w:tcW w:w="360" w:type="dxa"/>
            <w:shd w:val="clear" w:color="auto" w:fill="auto"/>
          </w:tcPr>
          <w:p w14:paraId="6FDAFEEB" w14:textId="77777777" w:rsidR="00161730" w:rsidRPr="00251C78" w:rsidRDefault="00161730" w:rsidP="00161730">
            <w:pPr>
              <w:pStyle w:val="Text"/>
            </w:pPr>
            <w:r w:rsidRPr="00251C78">
              <w:t>di</w:t>
            </w:r>
          </w:p>
        </w:tc>
        <w:tc>
          <w:tcPr>
            <w:tcW w:w="723" w:type="dxa"/>
            <w:gridSpan w:val="3"/>
            <w:shd w:val="clear" w:color="auto" w:fill="auto"/>
          </w:tcPr>
          <w:p w14:paraId="3F72643F" w14:textId="77777777" w:rsidR="00161730" w:rsidRPr="00251C78" w:rsidRDefault="00161730" w:rsidP="00161730">
            <w:pPr>
              <w:pStyle w:val="Text"/>
            </w:pPr>
            <w:r w:rsidRPr="00251C78">
              <w:t>Waim,</w:t>
            </w:r>
          </w:p>
        </w:tc>
        <w:tc>
          <w:tcPr>
            <w:tcW w:w="529" w:type="dxa"/>
            <w:shd w:val="clear" w:color="auto" w:fill="auto"/>
          </w:tcPr>
          <w:p w14:paraId="227CADDD" w14:textId="77777777" w:rsidR="00161730" w:rsidRPr="00251C78" w:rsidRDefault="00161730" w:rsidP="00161730">
            <w:pPr>
              <w:pStyle w:val="Text"/>
            </w:pPr>
            <w:r>
              <w:t>na</w:t>
            </w:r>
          </w:p>
        </w:tc>
        <w:tc>
          <w:tcPr>
            <w:tcW w:w="284" w:type="dxa"/>
            <w:gridSpan w:val="2"/>
            <w:shd w:val="clear" w:color="auto" w:fill="auto"/>
          </w:tcPr>
          <w:p w14:paraId="2426BD1F" w14:textId="77777777" w:rsidR="00161730" w:rsidRPr="00251C78" w:rsidRDefault="00161730" w:rsidP="00161730">
            <w:pPr>
              <w:pStyle w:val="Text"/>
            </w:pPr>
            <w:r>
              <w:t>…</w:t>
            </w:r>
          </w:p>
        </w:tc>
      </w:tr>
      <w:tr w:rsidR="00AC23C4" w:rsidRPr="00AC23C4" w14:paraId="2FE16966" w14:textId="77777777" w:rsidTr="00AC23C4">
        <w:trPr>
          <w:gridAfter w:val="1"/>
          <w:wAfter w:w="574" w:type="dxa"/>
        </w:trPr>
        <w:tc>
          <w:tcPr>
            <w:tcW w:w="709" w:type="dxa"/>
            <w:shd w:val="clear" w:color="auto" w:fill="auto"/>
          </w:tcPr>
          <w:p w14:paraId="0422EE32" w14:textId="77777777" w:rsidR="00161730" w:rsidRPr="00B0448B" w:rsidRDefault="00161730" w:rsidP="00161730">
            <w:pPr>
              <w:pStyle w:val="GlossEng"/>
            </w:pPr>
          </w:p>
        </w:tc>
        <w:tc>
          <w:tcPr>
            <w:tcW w:w="584" w:type="dxa"/>
            <w:gridSpan w:val="2"/>
            <w:shd w:val="clear" w:color="auto" w:fill="auto"/>
          </w:tcPr>
          <w:p w14:paraId="4B18AB3C" w14:textId="77777777" w:rsidR="00161730" w:rsidRPr="00251C78" w:rsidRDefault="00161730" w:rsidP="00161730">
            <w:pPr>
              <w:pStyle w:val="GlossEng"/>
            </w:pPr>
            <w:r w:rsidRPr="00251C78">
              <w:t>kill</w:t>
            </w:r>
          </w:p>
        </w:tc>
        <w:tc>
          <w:tcPr>
            <w:tcW w:w="718" w:type="dxa"/>
            <w:gridSpan w:val="2"/>
            <w:shd w:val="clear" w:color="auto" w:fill="auto"/>
          </w:tcPr>
          <w:p w14:paraId="0C6E0A0C" w14:textId="77777777" w:rsidR="00161730" w:rsidRPr="00251C78" w:rsidRDefault="00161730" w:rsidP="00161730">
            <w:pPr>
              <w:pStyle w:val="GlossEng"/>
            </w:pPr>
            <w:r w:rsidRPr="00251C78">
              <w:t>person</w:t>
            </w:r>
          </w:p>
        </w:tc>
        <w:tc>
          <w:tcPr>
            <w:tcW w:w="360" w:type="dxa"/>
            <w:gridSpan w:val="2"/>
            <w:shd w:val="clear" w:color="auto" w:fill="auto"/>
          </w:tcPr>
          <w:p w14:paraId="74841B63" w14:textId="77777777" w:rsidR="00161730" w:rsidRPr="00251C78" w:rsidRDefault="00161730" w:rsidP="00161730">
            <w:pPr>
              <w:pStyle w:val="GlossEng"/>
            </w:pPr>
            <w:r w:rsidRPr="00251C78">
              <w:t>at</w:t>
            </w:r>
          </w:p>
        </w:tc>
        <w:tc>
          <w:tcPr>
            <w:tcW w:w="540" w:type="dxa"/>
            <w:shd w:val="clear" w:color="auto" w:fill="auto"/>
          </w:tcPr>
          <w:p w14:paraId="0B1BAB8A" w14:textId="77777777" w:rsidR="00161730" w:rsidRPr="00251C78" w:rsidRDefault="00161730" w:rsidP="00161730">
            <w:pPr>
              <w:pStyle w:val="GlossEng"/>
            </w:pPr>
            <w:r w:rsidRPr="00251C78">
              <w:t>umh</w:t>
            </w:r>
          </w:p>
        </w:tc>
        <w:tc>
          <w:tcPr>
            <w:tcW w:w="862" w:type="dxa"/>
            <w:gridSpan w:val="2"/>
            <w:shd w:val="clear" w:color="auto" w:fill="auto"/>
          </w:tcPr>
          <w:p w14:paraId="3F90894D" w14:textId="77777777" w:rsidR="00161730" w:rsidRPr="00251C78" w:rsidRDefault="00161730" w:rsidP="00161730">
            <w:pPr>
              <w:pStyle w:val="GlossEng"/>
            </w:pPr>
            <w:r w:rsidRPr="00251C78">
              <w:t>Karfasia</w:t>
            </w:r>
          </w:p>
        </w:tc>
        <w:tc>
          <w:tcPr>
            <w:tcW w:w="429" w:type="dxa"/>
            <w:gridSpan w:val="2"/>
            <w:shd w:val="clear" w:color="auto" w:fill="auto"/>
          </w:tcPr>
          <w:p w14:paraId="26F02358" w14:textId="77777777" w:rsidR="00161730" w:rsidRPr="00251C78" w:rsidRDefault="00161730" w:rsidP="00161730">
            <w:pPr>
              <w:pStyle w:val="GlossEng"/>
            </w:pPr>
            <w:r w:rsidRPr="00251C78">
              <w:t>or</w:t>
            </w:r>
          </w:p>
        </w:tc>
        <w:tc>
          <w:tcPr>
            <w:tcW w:w="360" w:type="dxa"/>
            <w:shd w:val="clear" w:color="auto" w:fill="auto"/>
          </w:tcPr>
          <w:p w14:paraId="6588AEAC" w14:textId="77777777" w:rsidR="00161730" w:rsidRPr="00251C78" w:rsidRDefault="00161730" w:rsidP="00161730">
            <w:pPr>
              <w:pStyle w:val="GlossEng"/>
            </w:pPr>
            <w:r w:rsidRPr="00251C78">
              <w:t>at</w:t>
            </w:r>
          </w:p>
        </w:tc>
        <w:tc>
          <w:tcPr>
            <w:tcW w:w="723" w:type="dxa"/>
            <w:gridSpan w:val="3"/>
            <w:shd w:val="clear" w:color="auto" w:fill="auto"/>
          </w:tcPr>
          <w:p w14:paraId="47A1F62B" w14:textId="77777777" w:rsidR="00161730" w:rsidRPr="00251C78" w:rsidRDefault="00161730" w:rsidP="00161730">
            <w:pPr>
              <w:pStyle w:val="GlossEng"/>
            </w:pPr>
            <w:r w:rsidRPr="00251C78">
              <w:t>Waim</w:t>
            </w:r>
          </w:p>
        </w:tc>
        <w:tc>
          <w:tcPr>
            <w:tcW w:w="529" w:type="dxa"/>
            <w:shd w:val="clear" w:color="auto" w:fill="auto"/>
          </w:tcPr>
          <w:p w14:paraId="2B6DA8DD" w14:textId="77777777" w:rsidR="00161730" w:rsidRPr="00251C78" w:rsidRDefault="00161730" w:rsidP="00161730">
            <w:pPr>
              <w:pStyle w:val="GlossEng"/>
            </w:pPr>
            <w:r w:rsidRPr="00251C78">
              <w:t>well</w:t>
            </w:r>
          </w:p>
        </w:tc>
        <w:tc>
          <w:tcPr>
            <w:tcW w:w="284" w:type="dxa"/>
            <w:gridSpan w:val="2"/>
            <w:shd w:val="clear" w:color="auto" w:fill="auto"/>
          </w:tcPr>
          <w:p w14:paraId="28F3E693" w14:textId="77777777" w:rsidR="00161730" w:rsidRPr="00251C78" w:rsidRDefault="00161730" w:rsidP="00161730">
            <w:pPr>
              <w:pStyle w:val="GlossEng"/>
            </w:pPr>
          </w:p>
        </w:tc>
      </w:tr>
    </w:tbl>
    <w:p w14:paraId="75953948" w14:textId="4B522518" w:rsidR="00161730" w:rsidRDefault="00B7093A" w:rsidP="00161730">
      <w:pPr>
        <w:pStyle w:val="FreeTranslEng"/>
      </w:pPr>
      <w:r>
        <w:t>‘</w:t>
      </w:r>
      <w:r w:rsidR="00161730">
        <w:t xml:space="preserve">so if </w:t>
      </w:r>
      <w:r w:rsidR="005D42FC">
        <w:t>it</w:t>
      </w:r>
      <w:r w:rsidR="00161730">
        <w:t xml:space="preserve">, the ethnic group from there, from Masep has already killed someone at, umh Karfasia </w:t>
      </w:r>
      <w:r w:rsidR="00161730" w:rsidRPr="0090581D">
        <w:rPr>
          <w:rStyle w:val="ChBlueBold"/>
        </w:rPr>
        <w:t>or</w:t>
      </w:r>
      <w:r w:rsidR="00161730">
        <w:t xml:space="preserve"> at Waim, well …</w:t>
      </w:r>
      <w:r>
        <w:t>’</w:t>
      </w:r>
      <w:r w:rsidR="00161730">
        <w:t xml:space="preserve"> </w:t>
      </w:r>
      <w:r w:rsidR="00161730" w:rsidRPr="00B0448B">
        <w:rPr>
          <w:rStyle w:val="ExampleSource"/>
        </w:rPr>
        <w:t>[081006-027-CvEx.0002]</w:t>
      </w:r>
    </w:p>
    <w:tbl>
      <w:tblPr>
        <w:tblW w:w="6266" w:type="dxa"/>
        <w:tblCellMar>
          <w:left w:w="42" w:type="dxa"/>
          <w:right w:w="42" w:type="dxa"/>
        </w:tblCellMar>
        <w:tblLook w:val="01E0" w:firstRow="1" w:lastRow="1" w:firstColumn="1" w:lastColumn="1" w:noHBand="0" w:noVBand="0"/>
      </w:tblPr>
      <w:tblGrid>
        <w:gridCol w:w="709"/>
        <w:gridCol w:w="539"/>
        <w:gridCol w:w="734"/>
        <w:gridCol w:w="440"/>
        <w:gridCol w:w="740"/>
        <w:gridCol w:w="751"/>
        <w:gridCol w:w="590"/>
        <w:gridCol w:w="429"/>
        <w:gridCol w:w="794"/>
        <w:gridCol w:w="540"/>
      </w:tblGrid>
      <w:tr w:rsidR="00AC23C4" w:rsidRPr="005F3BBD" w14:paraId="5B07BB12" w14:textId="77777777" w:rsidTr="004E5A52">
        <w:tc>
          <w:tcPr>
            <w:tcW w:w="709" w:type="dxa"/>
            <w:shd w:val="clear" w:color="auto" w:fill="auto"/>
          </w:tcPr>
          <w:p w14:paraId="78C36714" w14:textId="77777777" w:rsidR="00161730" w:rsidRPr="00150DE6" w:rsidRDefault="00161730" w:rsidP="00161730">
            <w:pPr>
              <w:pStyle w:val="O0Nwnext"/>
            </w:pPr>
            <w:bookmarkStart w:id="5149" w:name="_Ref355117290"/>
            <w:r w:rsidRPr="00856563">
              <w:t>(</w:t>
            </w:r>
            <w:fldSimple w:instr=" SEQ ( \* ARABIC \s 1 ">
              <w:r w:rsidR="00154D81">
                <w:rPr>
                  <w:noProof/>
                </w:rPr>
                <w:t>17</w:t>
              </w:r>
            </w:fldSimple>
            <w:r w:rsidRPr="00856563">
              <w:t>)</w:t>
            </w:r>
            <w:bookmarkEnd w:id="5149"/>
          </w:p>
        </w:tc>
        <w:tc>
          <w:tcPr>
            <w:tcW w:w="539" w:type="dxa"/>
            <w:shd w:val="clear" w:color="auto" w:fill="auto"/>
          </w:tcPr>
          <w:p w14:paraId="7B566811" w14:textId="77777777" w:rsidR="00161730" w:rsidRPr="00ED793E" w:rsidRDefault="00161730" w:rsidP="00161730">
            <w:pPr>
              <w:pStyle w:val="Text"/>
            </w:pPr>
            <w:r w:rsidRPr="00ED793E">
              <w:t>do</w:t>
            </w:r>
            <w:r>
              <w:t>ng</w:t>
            </w:r>
          </w:p>
        </w:tc>
        <w:tc>
          <w:tcPr>
            <w:tcW w:w="734" w:type="dxa"/>
            <w:shd w:val="clear" w:color="auto" w:fill="auto"/>
          </w:tcPr>
          <w:p w14:paraId="3CE3537B" w14:textId="77777777" w:rsidR="00161730" w:rsidRPr="00ED793E" w:rsidRDefault="00161730" w:rsidP="00161730">
            <w:pPr>
              <w:pStyle w:val="Text"/>
            </w:pPr>
            <w:r w:rsidRPr="00ED793E">
              <w:t>b</w:t>
            </w:r>
            <w:r>
              <w:t>i</w:t>
            </w:r>
            <w:r w:rsidRPr="00ED793E">
              <w:t>la</w:t>
            </w:r>
            <w:r>
              <w:t>ng</w:t>
            </w:r>
            <w:r w:rsidRPr="00ED793E">
              <w:t>,</w:t>
            </w:r>
          </w:p>
        </w:tc>
        <w:tc>
          <w:tcPr>
            <w:tcW w:w="440" w:type="dxa"/>
            <w:shd w:val="clear" w:color="auto" w:fill="auto"/>
          </w:tcPr>
          <w:p w14:paraId="78066089" w14:textId="77777777" w:rsidR="00161730" w:rsidRPr="00ED793E" w:rsidRDefault="00161730" w:rsidP="00161730">
            <w:pPr>
              <w:pStyle w:val="Text"/>
            </w:pPr>
            <w:r w:rsidRPr="00ED793E">
              <w:t>a,</w:t>
            </w:r>
          </w:p>
        </w:tc>
        <w:tc>
          <w:tcPr>
            <w:tcW w:w="740" w:type="dxa"/>
            <w:shd w:val="clear" w:color="auto" w:fill="auto"/>
          </w:tcPr>
          <w:p w14:paraId="27B25338" w14:textId="77777777" w:rsidR="00161730" w:rsidRPr="00ED793E" w:rsidRDefault="00161730" w:rsidP="00161730">
            <w:pPr>
              <w:pStyle w:val="Text"/>
            </w:pPr>
            <w:r w:rsidRPr="00ED793E">
              <w:t>tunggu</w:t>
            </w:r>
          </w:p>
        </w:tc>
        <w:tc>
          <w:tcPr>
            <w:tcW w:w="751" w:type="dxa"/>
            <w:shd w:val="clear" w:color="auto" w:fill="auto"/>
          </w:tcPr>
          <w:p w14:paraId="7F2F5119" w14:textId="77777777" w:rsidR="00161730" w:rsidRPr="00ED793E" w:rsidRDefault="00161730" w:rsidP="00161730">
            <w:pPr>
              <w:pStyle w:val="Text"/>
            </w:pPr>
            <w:r w:rsidRPr="00ED793E">
              <w:t>minum</w:t>
            </w:r>
          </w:p>
        </w:tc>
        <w:tc>
          <w:tcPr>
            <w:tcW w:w="590" w:type="dxa"/>
            <w:shd w:val="clear" w:color="auto" w:fill="auto"/>
          </w:tcPr>
          <w:p w14:paraId="55473068" w14:textId="77777777" w:rsidR="00161730" w:rsidRPr="00ED793E" w:rsidRDefault="00161730" w:rsidP="00161730">
            <w:pPr>
              <w:pStyle w:val="Text"/>
            </w:pPr>
            <w:r w:rsidRPr="00ED793E">
              <w:t>du</w:t>
            </w:r>
            <w:r>
              <w:t>lu,</w:t>
            </w:r>
          </w:p>
        </w:tc>
        <w:tc>
          <w:tcPr>
            <w:tcW w:w="429" w:type="dxa"/>
            <w:shd w:val="clear" w:color="auto" w:fill="auto"/>
          </w:tcPr>
          <w:p w14:paraId="2718D73B" w14:textId="77777777" w:rsidR="00161730" w:rsidRPr="005175BA" w:rsidRDefault="00161730" w:rsidP="00161730">
            <w:pPr>
              <w:pStyle w:val="Text"/>
              <w:rPr>
                <w:rStyle w:val="ChBlueBold"/>
              </w:rPr>
            </w:pPr>
            <w:r w:rsidRPr="005175BA">
              <w:rPr>
                <w:rStyle w:val="ChBlueBold"/>
              </w:rPr>
              <w:t>ato</w:t>
            </w:r>
          </w:p>
        </w:tc>
        <w:tc>
          <w:tcPr>
            <w:tcW w:w="794" w:type="dxa"/>
            <w:shd w:val="clear" w:color="auto" w:fill="auto"/>
          </w:tcPr>
          <w:p w14:paraId="7F05B6EA" w14:textId="77777777" w:rsidR="00161730" w:rsidRPr="00ED793E" w:rsidRDefault="00161730" w:rsidP="00161730">
            <w:pPr>
              <w:pStyle w:val="Text"/>
            </w:pPr>
            <w:r w:rsidRPr="00ED793E">
              <w:t>makan</w:t>
            </w:r>
            <w:r w:rsidR="00BA5C1C">
              <w:t>g</w:t>
            </w:r>
          </w:p>
        </w:tc>
        <w:tc>
          <w:tcPr>
            <w:tcW w:w="540" w:type="dxa"/>
            <w:shd w:val="clear" w:color="auto" w:fill="auto"/>
          </w:tcPr>
          <w:p w14:paraId="19472FF6" w14:textId="77777777" w:rsidR="00161730" w:rsidRPr="00ED793E" w:rsidRDefault="00161730" w:rsidP="00161730">
            <w:pPr>
              <w:pStyle w:val="Text"/>
            </w:pPr>
            <w:r w:rsidRPr="00ED793E">
              <w:t>dulu</w:t>
            </w:r>
          </w:p>
        </w:tc>
      </w:tr>
      <w:tr w:rsidR="004E5A52" w:rsidRPr="00AC23C4" w14:paraId="451E5BC5" w14:textId="77777777" w:rsidTr="004E5A52">
        <w:tc>
          <w:tcPr>
            <w:tcW w:w="709" w:type="dxa"/>
            <w:shd w:val="clear" w:color="auto" w:fill="auto"/>
          </w:tcPr>
          <w:p w14:paraId="52A07F0C" w14:textId="77777777" w:rsidR="004E5A52" w:rsidRPr="005175BA" w:rsidRDefault="004E5A52" w:rsidP="004E5A52">
            <w:pPr>
              <w:pStyle w:val="GlossEng"/>
            </w:pPr>
          </w:p>
        </w:tc>
        <w:tc>
          <w:tcPr>
            <w:tcW w:w="539" w:type="dxa"/>
            <w:shd w:val="clear" w:color="auto" w:fill="auto"/>
          </w:tcPr>
          <w:p w14:paraId="7236E392" w14:textId="77777777" w:rsidR="004E5A52" w:rsidRPr="0099608C" w:rsidRDefault="004E5A52" w:rsidP="004E5A52">
            <w:pPr>
              <w:pStyle w:val="GlossEng"/>
              <w:rPr>
                <w:rStyle w:val="ChSmallCaps"/>
              </w:rPr>
            </w:pPr>
            <w:r w:rsidRPr="0099608C">
              <w:rPr>
                <w:rStyle w:val="ChSmallCaps"/>
              </w:rPr>
              <w:t>3pl</w:t>
            </w:r>
          </w:p>
        </w:tc>
        <w:tc>
          <w:tcPr>
            <w:tcW w:w="734" w:type="dxa"/>
            <w:shd w:val="clear" w:color="auto" w:fill="auto"/>
          </w:tcPr>
          <w:p w14:paraId="3EC54DAD" w14:textId="77777777" w:rsidR="004E5A52" w:rsidRPr="00ED793E" w:rsidRDefault="004E5A52" w:rsidP="004E5A52">
            <w:pPr>
              <w:pStyle w:val="GlossEng"/>
            </w:pPr>
            <w:r w:rsidRPr="00ED793E">
              <w:t>say</w:t>
            </w:r>
          </w:p>
        </w:tc>
        <w:tc>
          <w:tcPr>
            <w:tcW w:w="440" w:type="dxa"/>
            <w:shd w:val="clear" w:color="auto" w:fill="auto"/>
          </w:tcPr>
          <w:p w14:paraId="3241C695" w14:textId="77777777" w:rsidR="004E5A52" w:rsidRPr="00ED793E" w:rsidRDefault="004E5A52" w:rsidP="004E5A52">
            <w:pPr>
              <w:pStyle w:val="GlossEng"/>
            </w:pPr>
            <w:r w:rsidRPr="00ED793E">
              <w:t>ah!</w:t>
            </w:r>
          </w:p>
        </w:tc>
        <w:tc>
          <w:tcPr>
            <w:tcW w:w="740" w:type="dxa"/>
            <w:shd w:val="clear" w:color="auto" w:fill="auto"/>
          </w:tcPr>
          <w:p w14:paraId="206C08B7" w14:textId="77777777" w:rsidR="004E5A52" w:rsidRPr="00ED793E" w:rsidRDefault="004E5A52" w:rsidP="004E5A52">
            <w:pPr>
              <w:pStyle w:val="GlossEng"/>
            </w:pPr>
            <w:r w:rsidRPr="00ED793E">
              <w:t>wait</w:t>
            </w:r>
          </w:p>
        </w:tc>
        <w:tc>
          <w:tcPr>
            <w:tcW w:w="751" w:type="dxa"/>
            <w:shd w:val="clear" w:color="auto" w:fill="auto"/>
          </w:tcPr>
          <w:p w14:paraId="6B970C00" w14:textId="77777777" w:rsidR="004E5A52" w:rsidRPr="00ED793E" w:rsidRDefault="004E5A52" w:rsidP="004E5A52">
            <w:pPr>
              <w:pStyle w:val="GlossEng"/>
            </w:pPr>
            <w:r w:rsidRPr="00ED793E">
              <w:t>drink</w:t>
            </w:r>
          </w:p>
        </w:tc>
        <w:tc>
          <w:tcPr>
            <w:tcW w:w="590" w:type="dxa"/>
            <w:shd w:val="clear" w:color="auto" w:fill="auto"/>
          </w:tcPr>
          <w:p w14:paraId="1CB44CB2" w14:textId="23212BB9" w:rsidR="004E5A52" w:rsidRPr="00ED793E" w:rsidRDefault="004E5A52" w:rsidP="004E5A52">
            <w:pPr>
              <w:pStyle w:val="GlossEng"/>
            </w:pPr>
            <w:r>
              <w:t>first</w:t>
            </w:r>
          </w:p>
        </w:tc>
        <w:tc>
          <w:tcPr>
            <w:tcW w:w="429" w:type="dxa"/>
            <w:shd w:val="clear" w:color="auto" w:fill="auto"/>
          </w:tcPr>
          <w:p w14:paraId="4BEF0355" w14:textId="77777777" w:rsidR="004E5A52" w:rsidRPr="00ED793E" w:rsidRDefault="004E5A52" w:rsidP="004E5A52">
            <w:pPr>
              <w:pStyle w:val="GlossEng"/>
            </w:pPr>
            <w:r w:rsidRPr="00ED793E">
              <w:t>or</w:t>
            </w:r>
          </w:p>
        </w:tc>
        <w:tc>
          <w:tcPr>
            <w:tcW w:w="794" w:type="dxa"/>
            <w:shd w:val="clear" w:color="auto" w:fill="auto"/>
          </w:tcPr>
          <w:p w14:paraId="2B5FB656" w14:textId="77777777" w:rsidR="004E5A52" w:rsidRPr="00ED793E" w:rsidRDefault="004E5A52" w:rsidP="004E5A52">
            <w:pPr>
              <w:pStyle w:val="GlossEng"/>
            </w:pPr>
            <w:r w:rsidRPr="00ED793E">
              <w:t>eat</w:t>
            </w:r>
          </w:p>
        </w:tc>
        <w:tc>
          <w:tcPr>
            <w:tcW w:w="540" w:type="dxa"/>
            <w:shd w:val="clear" w:color="auto" w:fill="auto"/>
          </w:tcPr>
          <w:p w14:paraId="11E2CEA5" w14:textId="6F42D356" w:rsidR="004E5A52" w:rsidRPr="00ED793E" w:rsidRDefault="004E5A52" w:rsidP="004E5A52">
            <w:pPr>
              <w:pStyle w:val="GlossEng"/>
            </w:pPr>
            <w:r>
              <w:t>first</w:t>
            </w:r>
          </w:p>
        </w:tc>
      </w:tr>
    </w:tbl>
    <w:p w14:paraId="38B36783" w14:textId="3E207736" w:rsidR="00161730" w:rsidRDefault="00B7093A" w:rsidP="00161730">
      <w:pPr>
        <w:pStyle w:val="FreeTranslEng15pt"/>
      </w:pPr>
      <w:r>
        <w:t>‘</w:t>
      </w:r>
      <w:r w:rsidR="00161730">
        <w:t xml:space="preserve">they said, </w:t>
      </w:r>
      <w:r>
        <w:t>‘</w:t>
      </w:r>
      <w:r w:rsidR="00161730">
        <w:t>a</w:t>
      </w:r>
      <w:r w:rsidR="00480576">
        <w:t>h</w:t>
      </w:r>
      <w:r w:rsidR="00161730">
        <w:t xml:space="preserve">, wait, please drink </w:t>
      </w:r>
      <w:r w:rsidR="00161730" w:rsidRPr="0081519C">
        <w:rPr>
          <w:rStyle w:val="ChBlueBold"/>
        </w:rPr>
        <w:t>or</w:t>
      </w:r>
      <w:r w:rsidR="00161730">
        <w:t xml:space="preserve"> eat</w:t>
      </w:r>
      <w:r>
        <w:t>’’</w:t>
      </w:r>
      <w:r w:rsidR="00161730">
        <w:t xml:space="preserve"> (Lit. </w:t>
      </w:r>
      <w:r>
        <w:t>‘</w:t>
      </w:r>
      <w:r w:rsidR="00161730">
        <w:t xml:space="preserve">drink first </w:t>
      </w:r>
      <w:r w:rsidR="00161730" w:rsidRPr="005175BA">
        <w:rPr>
          <w:rStyle w:val="ChBlueBold"/>
        </w:rPr>
        <w:t>or</w:t>
      </w:r>
      <w:r w:rsidR="00161730">
        <w:t xml:space="preserve"> eat first</w:t>
      </w:r>
      <w:r>
        <w:t>’</w:t>
      </w:r>
      <w:r w:rsidR="00161730">
        <w:t xml:space="preserve">) </w:t>
      </w:r>
      <w:r w:rsidR="00161730" w:rsidRPr="005175BA">
        <w:rPr>
          <w:rStyle w:val="ExampleSource"/>
        </w:rPr>
        <w:t>[080925-003-Cv.0111]</w:t>
      </w:r>
    </w:p>
    <w:p w14:paraId="5596E95A" w14:textId="22C05620" w:rsidR="00161730" w:rsidRPr="00CD4B4D" w:rsidRDefault="00161730" w:rsidP="00161730">
      <w:pPr>
        <w:pStyle w:val="Heading4"/>
      </w:pPr>
      <w:bookmarkStart w:id="5150" w:name="_Ref361249558"/>
      <w:r w:rsidRPr="00CD4B4D">
        <w:t xml:space="preserve">Disjunctive </w:t>
      </w:r>
      <w:r w:rsidRPr="00CD4B4D">
        <w:rPr>
          <w:rStyle w:val="ChItalBold"/>
        </w:rPr>
        <w:t>ka</w:t>
      </w:r>
      <w:r w:rsidRPr="00CD4B4D">
        <w:t xml:space="preserve"> </w:t>
      </w:r>
      <w:r w:rsidR="00B7093A">
        <w:t>‘</w:t>
      </w:r>
      <w:r w:rsidRPr="00CD4B4D">
        <w:t>or</w:t>
      </w:r>
      <w:r w:rsidR="00B7093A">
        <w:t>’</w:t>
      </w:r>
      <w:bookmarkEnd w:id="5150"/>
    </w:p>
    <w:p w14:paraId="1982F697" w14:textId="656EB783" w:rsidR="00161730" w:rsidRDefault="00161730" w:rsidP="00161730">
      <w:pPr>
        <w:pStyle w:val="Body0010after"/>
      </w:pPr>
      <w:r>
        <w:t xml:space="preserve">Disjunctive </w:t>
      </w:r>
      <w:r>
        <w:rPr>
          <w:rStyle w:val="ChItalBold"/>
        </w:rPr>
        <w:t>ka</w:t>
      </w:r>
      <w:r w:rsidRPr="00856563">
        <w:t xml:space="preserve"> </w:t>
      </w:r>
      <w:r w:rsidR="00B7093A">
        <w:t>‘</w:t>
      </w:r>
      <w:r>
        <w:t>or</w:t>
      </w:r>
      <w:r w:rsidR="00B7093A">
        <w:t>’</w:t>
      </w:r>
      <w:r>
        <w:t xml:space="preserve"> signals series or sequences of alternatives. Occurring at the right periphery of a constituent, it indicates </w:t>
      </w:r>
      <w:r w:rsidRPr="00F27675">
        <w:t>that a list of alternatives is not exhaustive. That is, a few possible options are overtly mentioned, w</w:t>
      </w:r>
      <w:r>
        <w:t xml:space="preserve">hile others are implied. </w:t>
      </w:r>
      <w:r w:rsidRPr="00F27675">
        <w:t xml:space="preserve">To make the notion of </w:t>
      </w:r>
      <w:r w:rsidR="00B7093A">
        <w:t>‘</w:t>
      </w:r>
      <w:r w:rsidRPr="00F27675">
        <w:t>non-exhaustive list of alternatives</w:t>
      </w:r>
      <w:r w:rsidR="00B7093A">
        <w:t>’</w:t>
      </w:r>
      <w:r w:rsidRPr="00F27675">
        <w:t xml:space="preserve"> explicit, the conjunction marks an interrogative </w:t>
      </w:r>
      <w:r>
        <w:t xml:space="preserve">as the final enumerated constituent. Typically, disjunctive </w:t>
      </w:r>
      <w:r>
        <w:rPr>
          <w:rStyle w:val="ChItalBold"/>
        </w:rPr>
        <w:t>ka</w:t>
      </w:r>
      <w:r w:rsidRPr="00856563">
        <w:t xml:space="preserve"> </w:t>
      </w:r>
      <w:r w:rsidR="00B7093A">
        <w:t>‘</w:t>
      </w:r>
      <w:r w:rsidRPr="00856563">
        <w:t>or</w:t>
      </w:r>
      <w:r w:rsidR="00B7093A">
        <w:t>’</w:t>
      </w:r>
      <w:r>
        <w:t xml:space="preserve"> links noun phrases, as in </w:t>
      </w:r>
      <w:r>
        <w:fldChar w:fldCharType="begin"/>
      </w:r>
      <w:r>
        <w:instrText xml:space="preserve"> REF _Ref356547270 \h </w:instrText>
      </w:r>
      <w:r>
        <w:fldChar w:fldCharType="separate"/>
      </w:r>
      <w:r w:rsidR="00154D81" w:rsidRPr="00856563">
        <w:t>(</w:t>
      </w:r>
      <w:r w:rsidR="00154D81">
        <w:rPr>
          <w:noProof/>
        </w:rPr>
        <w:t>18</w:t>
      </w:r>
      <w:r w:rsidR="00154D81" w:rsidRPr="00856563">
        <w:t>)</w:t>
      </w:r>
      <w:r>
        <w:fldChar w:fldCharType="end"/>
      </w:r>
      <w:r>
        <w:t xml:space="preserve"> and </w:t>
      </w:r>
      <w:r>
        <w:fldChar w:fldCharType="begin"/>
      </w:r>
      <w:r>
        <w:instrText xml:space="preserve"> REF _Ref356484245 \h </w:instrText>
      </w:r>
      <w:r>
        <w:fldChar w:fldCharType="separate"/>
      </w:r>
      <w:r w:rsidR="00154D81" w:rsidRPr="00856563">
        <w:t>(</w:t>
      </w:r>
      <w:r w:rsidR="00154D81">
        <w:rPr>
          <w:noProof/>
        </w:rPr>
        <w:t>19</w:t>
      </w:r>
      <w:r w:rsidR="00154D81" w:rsidRPr="00856563">
        <w:t>)</w:t>
      </w:r>
      <w:r>
        <w:fldChar w:fldCharType="end"/>
      </w:r>
      <w:r>
        <w:t xml:space="preserve">. In </w:t>
      </w:r>
      <w:r>
        <w:fldChar w:fldCharType="begin"/>
      </w:r>
      <w:r>
        <w:instrText xml:space="preserve"> REF _Ref356547270 \h </w:instrText>
      </w:r>
      <w:r>
        <w:fldChar w:fldCharType="separate"/>
      </w:r>
      <w:r w:rsidR="00154D81" w:rsidRPr="00856563">
        <w:t>(</w:t>
      </w:r>
      <w:r w:rsidR="00154D81">
        <w:rPr>
          <w:noProof/>
        </w:rPr>
        <w:t>18</w:t>
      </w:r>
      <w:r w:rsidR="00154D81" w:rsidRPr="00856563">
        <w:t>)</w:t>
      </w:r>
      <w:r>
        <w:fldChar w:fldCharType="end"/>
      </w:r>
      <w:r>
        <w:t xml:space="preserve">, the notion of a </w:t>
      </w:r>
      <w:r w:rsidR="00B7093A">
        <w:t>‘</w:t>
      </w:r>
      <w:r w:rsidRPr="00F27675">
        <w:t>non-exhaustive list</w:t>
      </w:r>
      <w:r w:rsidR="00B7093A">
        <w:t>’</w:t>
      </w:r>
      <w:r>
        <w:t xml:space="preserve"> is implied, while in </w:t>
      </w:r>
      <w:r>
        <w:fldChar w:fldCharType="begin"/>
      </w:r>
      <w:r>
        <w:instrText xml:space="preserve"> REF _Ref356484245 \h </w:instrText>
      </w:r>
      <w:r>
        <w:fldChar w:fldCharType="separate"/>
      </w:r>
      <w:r w:rsidR="00154D81" w:rsidRPr="00856563">
        <w:t>(</w:t>
      </w:r>
      <w:r w:rsidR="00154D81">
        <w:rPr>
          <w:noProof/>
        </w:rPr>
        <w:t>19</w:t>
      </w:r>
      <w:r w:rsidR="00154D81" w:rsidRPr="00856563">
        <w:t>)</w:t>
      </w:r>
      <w:r>
        <w:fldChar w:fldCharType="end"/>
      </w:r>
      <w:r>
        <w:t xml:space="preserve"> it is overtly marked with </w:t>
      </w:r>
      <w:r w:rsidRPr="00970F07">
        <w:rPr>
          <w:rStyle w:val="ChItalBold"/>
        </w:rPr>
        <w:t>apa ka</w:t>
      </w:r>
      <w:r>
        <w:t xml:space="preserve"> </w:t>
      </w:r>
      <w:r w:rsidR="00B7093A">
        <w:t>‘</w:t>
      </w:r>
      <w:r>
        <w:t>or something else</w:t>
      </w:r>
      <w:r w:rsidR="00B7093A">
        <w:rPr>
          <w:lang w:eastAsia="en-US"/>
        </w:rPr>
        <w:t>’</w:t>
      </w:r>
      <w:r w:rsidR="00E37DEC">
        <w:rPr>
          <w:lang w:eastAsia="en-US"/>
        </w:rPr>
        <w:t xml:space="preserve"> </w:t>
      </w:r>
      <w:r w:rsidR="00E37DEC">
        <w:t>(literally</w:t>
      </w:r>
      <w:r>
        <w:t xml:space="preserve"> </w:t>
      </w:r>
      <w:r w:rsidR="00B7093A">
        <w:t>‘</w:t>
      </w:r>
      <w:r>
        <w:t>what or</w:t>
      </w:r>
      <w:r w:rsidR="00B7093A">
        <w:t>’</w:t>
      </w:r>
      <w:r w:rsidR="00E37DEC">
        <w:t>)</w:t>
      </w:r>
      <w:r>
        <w:t xml:space="preserve">. Less often, </w:t>
      </w:r>
      <w:r>
        <w:rPr>
          <w:rStyle w:val="ChItalBold"/>
        </w:rPr>
        <w:t>ka</w:t>
      </w:r>
      <w:r w:rsidRPr="00856563">
        <w:t xml:space="preserve"> </w:t>
      </w:r>
      <w:r w:rsidR="00B7093A">
        <w:t>‘</w:t>
      </w:r>
      <w:r>
        <w:t>or</w:t>
      </w:r>
      <w:r w:rsidR="00B7093A">
        <w:t>’</w:t>
      </w:r>
      <w:r>
        <w:t xml:space="preserve"> combines prepositional phrases as in </w:t>
      </w:r>
      <w:r>
        <w:fldChar w:fldCharType="begin"/>
      </w:r>
      <w:r>
        <w:instrText xml:space="preserve"> REF _Ref356484246 \h </w:instrText>
      </w:r>
      <w:r>
        <w:fldChar w:fldCharType="separate"/>
      </w:r>
      <w:r w:rsidR="00154D81" w:rsidRPr="00856563">
        <w:t>(</w:t>
      </w:r>
      <w:r w:rsidR="00154D81">
        <w:rPr>
          <w:noProof/>
        </w:rPr>
        <w:t>20</w:t>
      </w:r>
      <w:r w:rsidR="00154D81" w:rsidRPr="00856563">
        <w:t>)</w:t>
      </w:r>
      <w:r>
        <w:fldChar w:fldCharType="end"/>
      </w:r>
      <w:r>
        <w:t xml:space="preserve">, or clauses as in </w:t>
      </w:r>
      <w:r>
        <w:fldChar w:fldCharType="begin"/>
      </w:r>
      <w:r>
        <w:instrText xml:space="preserve"> REF _Ref356484248 \h </w:instrText>
      </w:r>
      <w:r>
        <w:fldChar w:fldCharType="separate"/>
      </w:r>
      <w:r w:rsidR="00154D81" w:rsidRPr="00856563">
        <w:t>(</w:t>
      </w:r>
      <w:r w:rsidR="00154D81">
        <w:rPr>
          <w:noProof/>
        </w:rPr>
        <w:t>21</w:t>
      </w:r>
      <w:r w:rsidR="00154D81" w:rsidRPr="00856563">
        <w:t>)</w:t>
      </w:r>
      <w:r>
        <w:fldChar w:fldCharType="end"/>
      </w:r>
      <w:r>
        <w:t xml:space="preserve">; the linking of verbs with </w:t>
      </w:r>
      <w:r>
        <w:rPr>
          <w:rStyle w:val="ChItalBold"/>
        </w:rPr>
        <w:t>ka</w:t>
      </w:r>
      <w:r w:rsidRPr="00856563">
        <w:t xml:space="preserve"> </w:t>
      </w:r>
      <w:r w:rsidR="00B7093A">
        <w:t>‘</w:t>
      </w:r>
      <w:r w:rsidRPr="00856563">
        <w:t>or</w:t>
      </w:r>
      <w:r w:rsidR="00B7093A">
        <w:t>’</w:t>
      </w:r>
      <w:r>
        <w:t xml:space="preserve"> is unattested in the corpus. Another function of </w:t>
      </w:r>
      <w:r>
        <w:rPr>
          <w:rStyle w:val="ChItalBold"/>
        </w:rPr>
        <w:t>ka</w:t>
      </w:r>
      <w:r w:rsidRPr="00856563">
        <w:t xml:space="preserve"> </w:t>
      </w:r>
      <w:r w:rsidR="00B7093A">
        <w:t>‘</w:t>
      </w:r>
      <w:r w:rsidRPr="00856563">
        <w:t>or</w:t>
      </w:r>
      <w:r w:rsidR="00B7093A">
        <w:t>’</w:t>
      </w:r>
      <w:r>
        <w:t>, not discussed here, is to mark interrogative clauses (see §</w:t>
      </w:r>
      <w:r w:rsidR="00733467">
        <w:fldChar w:fldCharType="begin"/>
      </w:r>
      <w:r w:rsidR="00733467">
        <w:instrText xml:space="preserve"> REF _Ref364091902 \w \h </w:instrText>
      </w:r>
      <w:r w:rsidR="00733467">
        <w:fldChar w:fldCharType="separate"/>
      </w:r>
      <w:r w:rsidR="00154D81">
        <w:rPr>
          <w:cs/>
        </w:rPr>
        <w:t>‎</w:t>
      </w:r>
      <w:r w:rsidR="00154D81">
        <w:t>13.2.3</w:t>
      </w:r>
      <w:r w:rsidR="00733467">
        <w:fldChar w:fldCharType="end"/>
      </w:r>
      <w:r>
        <w:t>).</w:t>
      </w:r>
    </w:p>
    <w:tbl>
      <w:tblPr>
        <w:tblW w:w="5315" w:type="dxa"/>
        <w:tblCellMar>
          <w:left w:w="40" w:type="dxa"/>
          <w:right w:w="40" w:type="dxa"/>
        </w:tblCellMar>
        <w:tblLook w:val="01E0" w:firstRow="1" w:lastRow="1" w:firstColumn="1" w:lastColumn="1" w:noHBand="0" w:noVBand="0"/>
      </w:tblPr>
      <w:tblGrid>
        <w:gridCol w:w="709"/>
        <w:gridCol w:w="284"/>
        <w:gridCol w:w="864"/>
        <w:gridCol w:w="826"/>
        <w:gridCol w:w="410"/>
        <w:gridCol w:w="693"/>
        <w:gridCol w:w="410"/>
        <w:gridCol w:w="759"/>
        <w:gridCol w:w="360"/>
      </w:tblGrid>
      <w:tr w:rsidR="00AC23C4" w:rsidRPr="005F3BBD" w14:paraId="58A5BDAB" w14:textId="77777777" w:rsidTr="00840471">
        <w:tc>
          <w:tcPr>
            <w:tcW w:w="709" w:type="dxa"/>
            <w:shd w:val="clear" w:color="auto" w:fill="auto"/>
          </w:tcPr>
          <w:p w14:paraId="503AD0FA" w14:textId="77777777" w:rsidR="00161730" w:rsidRPr="008968BB" w:rsidRDefault="00161730" w:rsidP="00161730">
            <w:pPr>
              <w:pStyle w:val="O0Nwnext"/>
            </w:pPr>
            <w:bookmarkStart w:id="5151" w:name="_Ref356547270"/>
            <w:r w:rsidRPr="00856563">
              <w:t>(</w:t>
            </w:r>
            <w:fldSimple w:instr=" SEQ ( \* ARABIC \s 1 ">
              <w:r w:rsidR="00154D81">
                <w:rPr>
                  <w:noProof/>
                </w:rPr>
                <w:t>18</w:t>
              </w:r>
            </w:fldSimple>
            <w:r w:rsidRPr="00856563">
              <w:t>)</w:t>
            </w:r>
            <w:bookmarkEnd w:id="5151"/>
          </w:p>
        </w:tc>
        <w:tc>
          <w:tcPr>
            <w:tcW w:w="284" w:type="dxa"/>
            <w:shd w:val="clear" w:color="auto" w:fill="auto"/>
          </w:tcPr>
          <w:p w14:paraId="7B6FE3A7" w14:textId="77777777" w:rsidR="00161730" w:rsidRPr="00856563" w:rsidRDefault="00161730" w:rsidP="00161730">
            <w:pPr>
              <w:pStyle w:val="Text"/>
            </w:pPr>
            <w:r w:rsidRPr="00856563">
              <w:t>…</w:t>
            </w:r>
          </w:p>
        </w:tc>
        <w:tc>
          <w:tcPr>
            <w:tcW w:w="864" w:type="dxa"/>
            <w:shd w:val="clear" w:color="auto" w:fill="auto"/>
          </w:tcPr>
          <w:p w14:paraId="0E7D7FE6" w14:textId="77777777" w:rsidR="00161730" w:rsidRPr="00856563" w:rsidRDefault="00161730" w:rsidP="00161730">
            <w:pPr>
              <w:pStyle w:val="Text"/>
            </w:pPr>
            <w:r w:rsidRPr="00856563">
              <w:t>nanti</w:t>
            </w:r>
          </w:p>
        </w:tc>
        <w:tc>
          <w:tcPr>
            <w:tcW w:w="826" w:type="dxa"/>
            <w:shd w:val="clear" w:color="auto" w:fill="auto"/>
          </w:tcPr>
          <w:p w14:paraId="7FA04257" w14:textId="77777777" w:rsidR="00161730" w:rsidRPr="00C656B6" w:rsidRDefault="00161730" w:rsidP="00161730">
            <w:pPr>
              <w:pStyle w:val="Text"/>
            </w:pPr>
            <w:r w:rsidRPr="00C656B6">
              <w:t>banjir</w:t>
            </w:r>
          </w:p>
        </w:tc>
        <w:tc>
          <w:tcPr>
            <w:tcW w:w="410" w:type="dxa"/>
            <w:shd w:val="clear" w:color="auto" w:fill="auto"/>
          </w:tcPr>
          <w:p w14:paraId="421DEEC1" w14:textId="77777777" w:rsidR="00161730" w:rsidRPr="00AB2C08" w:rsidRDefault="00161730" w:rsidP="00161730">
            <w:pPr>
              <w:pStyle w:val="Text"/>
            </w:pPr>
            <w:r w:rsidRPr="00AB2C08">
              <w:rPr>
                <w:rStyle w:val="ChBlueBold"/>
              </w:rPr>
              <w:t>ka</w:t>
            </w:r>
            <w:r>
              <w:t>,</w:t>
            </w:r>
          </w:p>
        </w:tc>
        <w:tc>
          <w:tcPr>
            <w:tcW w:w="693" w:type="dxa"/>
            <w:shd w:val="clear" w:color="auto" w:fill="auto"/>
          </w:tcPr>
          <w:p w14:paraId="115D325D" w14:textId="77777777" w:rsidR="00161730" w:rsidRPr="00C656B6" w:rsidRDefault="00161730" w:rsidP="00161730">
            <w:pPr>
              <w:pStyle w:val="Text"/>
            </w:pPr>
            <w:r w:rsidRPr="00C656B6">
              <w:t>hujan</w:t>
            </w:r>
            <w:r w:rsidR="00BA5C1C">
              <w:t>g</w:t>
            </w:r>
          </w:p>
        </w:tc>
        <w:tc>
          <w:tcPr>
            <w:tcW w:w="410" w:type="dxa"/>
            <w:shd w:val="clear" w:color="auto" w:fill="auto"/>
          </w:tcPr>
          <w:p w14:paraId="3F61E1DE" w14:textId="77777777" w:rsidR="00161730" w:rsidRPr="00AB2C08" w:rsidRDefault="00161730" w:rsidP="00161730">
            <w:pPr>
              <w:pStyle w:val="Text"/>
            </w:pPr>
            <w:r w:rsidRPr="00AB2C08">
              <w:rPr>
                <w:rStyle w:val="ChBlueBold"/>
              </w:rPr>
              <w:t>ka</w:t>
            </w:r>
            <w:r>
              <w:t>,</w:t>
            </w:r>
          </w:p>
        </w:tc>
        <w:tc>
          <w:tcPr>
            <w:tcW w:w="759" w:type="dxa"/>
            <w:shd w:val="clear" w:color="auto" w:fill="auto"/>
          </w:tcPr>
          <w:p w14:paraId="2922D173" w14:textId="77777777" w:rsidR="00161730" w:rsidRPr="00C656B6" w:rsidRDefault="00161730" w:rsidP="00161730">
            <w:pPr>
              <w:pStyle w:val="Text"/>
            </w:pPr>
            <w:r w:rsidRPr="00C656B6">
              <w:t>guntur</w:t>
            </w:r>
          </w:p>
        </w:tc>
        <w:tc>
          <w:tcPr>
            <w:tcW w:w="360" w:type="dxa"/>
            <w:shd w:val="clear" w:color="auto" w:fill="auto"/>
          </w:tcPr>
          <w:p w14:paraId="37C9ED6A" w14:textId="77777777" w:rsidR="00161730" w:rsidRPr="00856563" w:rsidRDefault="00161730" w:rsidP="00161730">
            <w:pPr>
              <w:pStyle w:val="Text"/>
              <w:rPr>
                <w:rStyle w:val="ChBlueBold"/>
              </w:rPr>
            </w:pPr>
            <w:r w:rsidRPr="00856563">
              <w:rPr>
                <w:rStyle w:val="ChBlueBold"/>
              </w:rPr>
              <w:t>ka</w:t>
            </w:r>
          </w:p>
        </w:tc>
      </w:tr>
      <w:tr w:rsidR="00AC23C4" w:rsidRPr="00856563" w14:paraId="0DEDB9AE" w14:textId="77777777" w:rsidTr="00840471">
        <w:tc>
          <w:tcPr>
            <w:tcW w:w="709" w:type="dxa"/>
            <w:shd w:val="clear" w:color="auto" w:fill="auto"/>
          </w:tcPr>
          <w:p w14:paraId="696A31DE" w14:textId="77777777" w:rsidR="00161730" w:rsidRPr="008968BB" w:rsidRDefault="00161730" w:rsidP="00161730">
            <w:pPr>
              <w:pStyle w:val="GlossEng"/>
            </w:pPr>
          </w:p>
        </w:tc>
        <w:tc>
          <w:tcPr>
            <w:tcW w:w="284" w:type="dxa"/>
            <w:shd w:val="clear" w:color="auto" w:fill="auto"/>
          </w:tcPr>
          <w:p w14:paraId="2A080F4E" w14:textId="77777777" w:rsidR="00161730" w:rsidRPr="00856563" w:rsidRDefault="00161730" w:rsidP="00161730">
            <w:pPr>
              <w:pStyle w:val="GlossEng"/>
            </w:pPr>
          </w:p>
        </w:tc>
        <w:tc>
          <w:tcPr>
            <w:tcW w:w="864" w:type="dxa"/>
            <w:shd w:val="clear" w:color="auto" w:fill="auto"/>
          </w:tcPr>
          <w:p w14:paraId="123FEE44" w14:textId="0605830A" w:rsidR="00161730" w:rsidRPr="00856563" w:rsidRDefault="00840471" w:rsidP="00161730">
            <w:pPr>
              <w:pStyle w:val="GlossEng"/>
            </w:pPr>
            <w:r>
              <w:t>very.soon</w:t>
            </w:r>
          </w:p>
        </w:tc>
        <w:tc>
          <w:tcPr>
            <w:tcW w:w="826" w:type="dxa"/>
            <w:shd w:val="clear" w:color="auto" w:fill="auto"/>
          </w:tcPr>
          <w:p w14:paraId="39A472C2" w14:textId="77777777" w:rsidR="00161730" w:rsidRPr="00856563" w:rsidRDefault="00161730" w:rsidP="00161730">
            <w:pPr>
              <w:pStyle w:val="GlossEng"/>
            </w:pPr>
            <w:r w:rsidRPr="00856563">
              <w:t>flooding</w:t>
            </w:r>
          </w:p>
        </w:tc>
        <w:tc>
          <w:tcPr>
            <w:tcW w:w="410" w:type="dxa"/>
            <w:shd w:val="clear" w:color="auto" w:fill="auto"/>
          </w:tcPr>
          <w:p w14:paraId="74D33DF6" w14:textId="77777777" w:rsidR="00161730" w:rsidRPr="00636B1F" w:rsidRDefault="00161730" w:rsidP="00161730">
            <w:pPr>
              <w:pStyle w:val="GlossEng"/>
            </w:pPr>
            <w:r w:rsidRPr="00636B1F">
              <w:t>or</w:t>
            </w:r>
          </w:p>
        </w:tc>
        <w:tc>
          <w:tcPr>
            <w:tcW w:w="693" w:type="dxa"/>
            <w:shd w:val="clear" w:color="auto" w:fill="auto"/>
          </w:tcPr>
          <w:p w14:paraId="66FCFD20" w14:textId="77777777" w:rsidR="00161730" w:rsidRPr="00856563" w:rsidRDefault="00161730" w:rsidP="00161730">
            <w:pPr>
              <w:pStyle w:val="GlossEng"/>
            </w:pPr>
            <w:r w:rsidRPr="00856563">
              <w:t>rain</w:t>
            </w:r>
          </w:p>
        </w:tc>
        <w:tc>
          <w:tcPr>
            <w:tcW w:w="410" w:type="dxa"/>
            <w:shd w:val="clear" w:color="auto" w:fill="auto"/>
          </w:tcPr>
          <w:p w14:paraId="1287B116" w14:textId="77777777" w:rsidR="00161730" w:rsidRPr="00636B1F" w:rsidRDefault="00161730" w:rsidP="00161730">
            <w:pPr>
              <w:pStyle w:val="GlossEng"/>
            </w:pPr>
            <w:r w:rsidRPr="00636B1F">
              <w:t>or</w:t>
            </w:r>
          </w:p>
        </w:tc>
        <w:tc>
          <w:tcPr>
            <w:tcW w:w="759" w:type="dxa"/>
            <w:shd w:val="clear" w:color="auto" w:fill="auto"/>
          </w:tcPr>
          <w:p w14:paraId="7AA14127" w14:textId="77777777" w:rsidR="00161730" w:rsidRPr="00856563" w:rsidRDefault="00161730" w:rsidP="00161730">
            <w:pPr>
              <w:pStyle w:val="GlossEng"/>
            </w:pPr>
            <w:r w:rsidRPr="00856563">
              <w:t>thunder</w:t>
            </w:r>
          </w:p>
        </w:tc>
        <w:tc>
          <w:tcPr>
            <w:tcW w:w="360" w:type="dxa"/>
            <w:shd w:val="clear" w:color="auto" w:fill="auto"/>
          </w:tcPr>
          <w:p w14:paraId="174D5CCC" w14:textId="77777777" w:rsidR="00161730" w:rsidRPr="00636B1F" w:rsidRDefault="00161730" w:rsidP="00161730">
            <w:pPr>
              <w:pStyle w:val="GlossEng"/>
            </w:pPr>
            <w:r w:rsidRPr="00636B1F">
              <w:t>or</w:t>
            </w:r>
          </w:p>
        </w:tc>
      </w:tr>
    </w:tbl>
    <w:p w14:paraId="73F90B32" w14:textId="2AD017AC" w:rsidR="00161730" w:rsidRPr="00856563" w:rsidRDefault="00B7093A" w:rsidP="00161730">
      <w:pPr>
        <w:pStyle w:val="FreeTranslEng"/>
      </w:pPr>
      <w:r>
        <w:t>‘</w:t>
      </w:r>
      <w:r w:rsidR="00161730">
        <w:t>[</w:t>
      </w:r>
      <w:r w:rsidR="00161730" w:rsidRPr="00856563">
        <w:t>it</w:t>
      </w:r>
      <w:r>
        <w:t>’</w:t>
      </w:r>
      <w:r w:rsidR="00161730" w:rsidRPr="00856563">
        <w:t xml:space="preserve">s not allowed to kill the snake </w:t>
      </w:r>
      <w:r w:rsidR="00161730">
        <w:t>otherwise</w:t>
      </w:r>
      <w:r w:rsidR="007E04A0">
        <w:t>]</w:t>
      </w:r>
      <w:r w:rsidR="00161730" w:rsidRPr="00856563">
        <w:t xml:space="preserve"> later (there</w:t>
      </w:r>
      <w:r>
        <w:t>’</w:t>
      </w:r>
      <w:r w:rsidR="00161730">
        <w:t xml:space="preserve">ll </w:t>
      </w:r>
      <w:r w:rsidR="00161730" w:rsidRPr="00856563">
        <w:t xml:space="preserve">be) </w:t>
      </w:r>
      <w:r w:rsidR="00161730" w:rsidRPr="00C656B6">
        <w:t xml:space="preserve">flooding, </w:t>
      </w:r>
      <w:r w:rsidR="00161730">
        <w:rPr>
          <w:rStyle w:val="ChBlueBold"/>
        </w:rPr>
        <w:t>or</w:t>
      </w:r>
      <w:r w:rsidR="00161730" w:rsidRPr="00C656B6">
        <w:t xml:space="preserve"> rains, </w:t>
      </w:r>
      <w:r w:rsidR="00161730" w:rsidRPr="00C656B6">
        <w:rPr>
          <w:rStyle w:val="ChBlueBold"/>
        </w:rPr>
        <w:t>or</w:t>
      </w:r>
      <w:r w:rsidR="00161730" w:rsidRPr="00C656B6">
        <w:t xml:space="preserve"> thunder (</w:t>
      </w:r>
      <w:r w:rsidR="00161730" w:rsidRPr="00C656B6">
        <w:rPr>
          <w:rStyle w:val="ChBlueBold"/>
        </w:rPr>
        <w:t>or something else</w:t>
      </w:r>
      <w:r w:rsidR="00161730" w:rsidRPr="00C656B6">
        <w:t>)</w:t>
      </w:r>
      <w:r>
        <w:t>’</w:t>
      </w:r>
      <w:r w:rsidR="00161730" w:rsidRPr="00856563">
        <w:t xml:space="preserve"> </w:t>
      </w:r>
      <w:r w:rsidR="00161730" w:rsidRPr="00856563">
        <w:rPr>
          <w:rStyle w:val="ExampleSource"/>
        </w:rPr>
        <w:t>[081006-022-CvEx.0004]</w:t>
      </w:r>
    </w:p>
    <w:tbl>
      <w:tblPr>
        <w:tblW w:w="6685" w:type="dxa"/>
        <w:tblCellMar>
          <w:left w:w="42" w:type="dxa"/>
          <w:right w:w="42" w:type="dxa"/>
        </w:tblCellMar>
        <w:tblLook w:val="01E0" w:firstRow="1" w:lastRow="1" w:firstColumn="1" w:lastColumn="1" w:noHBand="0" w:noVBand="0"/>
      </w:tblPr>
      <w:tblGrid>
        <w:gridCol w:w="709"/>
        <w:gridCol w:w="488"/>
        <w:gridCol w:w="84"/>
        <w:gridCol w:w="488"/>
        <w:gridCol w:w="73"/>
        <w:gridCol w:w="360"/>
        <w:gridCol w:w="129"/>
        <w:gridCol w:w="584"/>
        <w:gridCol w:w="60"/>
        <w:gridCol w:w="535"/>
        <w:gridCol w:w="995"/>
        <w:gridCol w:w="817"/>
        <w:gridCol w:w="396"/>
        <w:gridCol w:w="572"/>
        <w:gridCol w:w="395"/>
      </w:tblGrid>
      <w:tr w:rsidR="00AC23C4" w:rsidRPr="005F3BBD" w14:paraId="30F13E23" w14:textId="77777777" w:rsidTr="00AC23C4">
        <w:tc>
          <w:tcPr>
            <w:tcW w:w="709" w:type="dxa"/>
            <w:shd w:val="clear" w:color="auto" w:fill="auto"/>
          </w:tcPr>
          <w:p w14:paraId="342F65D7" w14:textId="77777777" w:rsidR="00161730" w:rsidRPr="008968BB" w:rsidRDefault="00161730" w:rsidP="00161730">
            <w:pPr>
              <w:pStyle w:val="O0Nwnext"/>
            </w:pPr>
            <w:bookmarkStart w:id="5152" w:name="_Ref356484245"/>
            <w:r w:rsidRPr="00856563">
              <w:t>(</w:t>
            </w:r>
            <w:fldSimple w:instr=" SEQ ( \* ARABIC \s 1 ">
              <w:r w:rsidR="00154D81">
                <w:rPr>
                  <w:noProof/>
                </w:rPr>
                <w:t>19</w:t>
              </w:r>
            </w:fldSimple>
            <w:r w:rsidRPr="00856563">
              <w:t>)</w:t>
            </w:r>
            <w:bookmarkEnd w:id="5152"/>
          </w:p>
        </w:tc>
        <w:tc>
          <w:tcPr>
            <w:tcW w:w="488" w:type="dxa"/>
            <w:shd w:val="clear" w:color="auto" w:fill="auto"/>
          </w:tcPr>
          <w:p w14:paraId="1962B982" w14:textId="77777777" w:rsidR="00161730" w:rsidRPr="00CF5D46" w:rsidRDefault="00161730" w:rsidP="00161730">
            <w:pPr>
              <w:pStyle w:val="Text"/>
            </w:pPr>
            <w:r>
              <w:t>s</w:t>
            </w:r>
            <w:r w:rsidRPr="00CF5D46">
              <w:t>a</w:t>
            </w:r>
          </w:p>
        </w:tc>
        <w:tc>
          <w:tcPr>
            <w:tcW w:w="572" w:type="dxa"/>
            <w:gridSpan w:val="2"/>
            <w:shd w:val="clear" w:color="auto" w:fill="auto"/>
          </w:tcPr>
          <w:p w14:paraId="7B735FE1" w14:textId="77777777" w:rsidR="00161730" w:rsidRPr="00CF5D46" w:rsidRDefault="00161730" w:rsidP="00161730">
            <w:pPr>
              <w:pStyle w:val="Text"/>
            </w:pPr>
            <w:r w:rsidRPr="00CF5D46">
              <w:t>deng</w:t>
            </w:r>
          </w:p>
        </w:tc>
        <w:tc>
          <w:tcPr>
            <w:tcW w:w="562" w:type="dxa"/>
            <w:gridSpan w:val="3"/>
            <w:shd w:val="clear" w:color="auto" w:fill="auto"/>
          </w:tcPr>
          <w:p w14:paraId="143228A9" w14:textId="77777777" w:rsidR="00161730" w:rsidRPr="00CF5D46" w:rsidRDefault="00161730" w:rsidP="00161730">
            <w:pPr>
              <w:pStyle w:val="Text"/>
            </w:pPr>
            <w:r w:rsidRPr="00CF5D46">
              <w:t>kaka</w:t>
            </w:r>
          </w:p>
        </w:tc>
        <w:tc>
          <w:tcPr>
            <w:tcW w:w="584" w:type="dxa"/>
            <w:shd w:val="clear" w:color="auto" w:fill="auto"/>
          </w:tcPr>
          <w:p w14:paraId="634EA0DA" w14:textId="77777777" w:rsidR="00161730" w:rsidRPr="00CF5D46" w:rsidRDefault="002A6640" w:rsidP="00161730">
            <w:pPr>
              <w:pStyle w:val="Text"/>
            </w:pPr>
            <w:r>
              <w:t>Petrus</w:t>
            </w:r>
          </w:p>
        </w:tc>
        <w:tc>
          <w:tcPr>
            <w:tcW w:w="595" w:type="dxa"/>
            <w:gridSpan w:val="2"/>
            <w:shd w:val="clear" w:color="auto" w:fill="auto"/>
          </w:tcPr>
          <w:p w14:paraId="5A7DB3A5" w14:textId="77777777" w:rsidR="00161730" w:rsidRPr="00CF5D46" w:rsidRDefault="00161730" w:rsidP="00161730">
            <w:pPr>
              <w:pStyle w:val="Text"/>
            </w:pPr>
            <w:r w:rsidRPr="00CF5D46">
              <w:t>pikir</w:t>
            </w:r>
            <w:r>
              <w:t>,</w:t>
            </w:r>
          </w:p>
        </w:tc>
        <w:tc>
          <w:tcPr>
            <w:tcW w:w="995" w:type="dxa"/>
            <w:shd w:val="clear" w:color="auto" w:fill="auto"/>
          </w:tcPr>
          <w:p w14:paraId="2361A2BA" w14:textId="77777777" w:rsidR="00161730" w:rsidRPr="00CF5D46" w:rsidRDefault="00161730" w:rsidP="00161730">
            <w:pPr>
              <w:pStyle w:val="Text"/>
            </w:pPr>
            <w:r>
              <w:t>mungkin</w:t>
            </w:r>
            <w:r w:rsidR="00BA5C1C">
              <w:t>g</w:t>
            </w:r>
          </w:p>
        </w:tc>
        <w:tc>
          <w:tcPr>
            <w:tcW w:w="817" w:type="dxa"/>
            <w:shd w:val="clear" w:color="auto" w:fill="auto"/>
          </w:tcPr>
          <w:p w14:paraId="73AC6E9E" w14:textId="77777777" w:rsidR="00161730" w:rsidRPr="00C656B6" w:rsidRDefault="00161730" w:rsidP="00161730">
            <w:pPr>
              <w:pStyle w:val="Text"/>
            </w:pPr>
            <w:r w:rsidRPr="00C656B6">
              <w:t>klapa</w:t>
            </w:r>
          </w:p>
        </w:tc>
        <w:tc>
          <w:tcPr>
            <w:tcW w:w="396" w:type="dxa"/>
            <w:shd w:val="clear" w:color="auto" w:fill="auto"/>
          </w:tcPr>
          <w:p w14:paraId="391C9451" w14:textId="77777777" w:rsidR="00161730" w:rsidRPr="00AB2C08" w:rsidRDefault="00161730" w:rsidP="00161730">
            <w:pPr>
              <w:pStyle w:val="Text"/>
            </w:pPr>
            <w:r w:rsidRPr="00AB2C08">
              <w:rPr>
                <w:rStyle w:val="ChBlueBold"/>
              </w:rPr>
              <w:t>ka</w:t>
            </w:r>
            <w:r>
              <w:t>,</w:t>
            </w:r>
          </w:p>
        </w:tc>
        <w:tc>
          <w:tcPr>
            <w:tcW w:w="572" w:type="dxa"/>
            <w:shd w:val="clear" w:color="auto" w:fill="auto"/>
          </w:tcPr>
          <w:p w14:paraId="1872B714" w14:textId="77777777" w:rsidR="00161730" w:rsidRPr="00540B16" w:rsidRDefault="00161730" w:rsidP="00161730">
            <w:pPr>
              <w:pStyle w:val="Text"/>
              <w:rPr>
                <w:rStyle w:val="ChBlueBold"/>
              </w:rPr>
            </w:pPr>
            <w:r w:rsidRPr="00540B16">
              <w:rPr>
                <w:rStyle w:val="ChBlueBold"/>
              </w:rPr>
              <w:t>apa</w:t>
            </w:r>
          </w:p>
        </w:tc>
        <w:tc>
          <w:tcPr>
            <w:tcW w:w="395" w:type="dxa"/>
            <w:shd w:val="clear" w:color="auto" w:fill="auto"/>
          </w:tcPr>
          <w:p w14:paraId="03E630F8" w14:textId="77777777" w:rsidR="00161730" w:rsidRPr="00540B16" w:rsidRDefault="00161730" w:rsidP="00161730">
            <w:pPr>
              <w:pStyle w:val="Text"/>
              <w:rPr>
                <w:rStyle w:val="ChBlueBold"/>
              </w:rPr>
            </w:pPr>
            <w:r w:rsidRPr="00540B16">
              <w:rPr>
                <w:rStyle w:val="ChBlueBold"/>
              </w:rPr>
              <w:t>ka</w:t>
            </w:r>
          </w:p>
        </w:tc>
      </w:tr>
      <w:tr w:rsidR="00AC23C4" w:rsidRPr="00AC23C4" w14:paraId="2A7897E1" w14:textId="77777777" w:rsidTr="00AC23C4">
        <w:tc>
          <w:tcPr>
            <w:tcW w:w="709" w:type="dxa"/>
            <w:shd w:val="clear" w:color="auto" w:fill="auto"/>
          </w:tcPr>
          <w:p w14:paraId="31E9865A" w14:textId="77777777" w:rsidR="00161730" w:rsidRPr="00CF5D46" w:rsidRDefault="00161730" w:rsidP="00161730">
            <w:pPr>
              <w:pStyle w:val="GlossEng2ptafter"/>
            </w:pPr>
          </w:p>
        </w:tc>
        <w:tc>
          <w:tcPr>
            <w:tcW w:w="488" w:type="dxa"/>
            <w:shd w:val="clear" w:color="auto" w:fill="auto"/>
          </w:tcPr>
          <w:p w14:paraId="66D40907" w14:textId="77777777" w:rsidR="00161730" w:rsidRPr="0099608C" w:rsidRDefault="00161730" w:rsidP="00161730">
            <w:pPr>
              <w:pStyle w:val="GlossEng2ptafter"/>
              <w:rPr>
                <w:rStyle w:val="ChSmallCaps"/>
              </w:rPr>
            </w:pPr>
            <w:r w:rsidRPr="0099608C">
              <w:rPr>
                <w:rStyle w:val="ChSmallCaps"/>
              </w:rPr>
              <w:t>1sg</w:t>
            </w:r>
          </w:p>
        </w:tc>
        <w:tc>
          <w:tcPr>
            <w:tcW w:w="572" w:type="dxa"/>
            <w:gridSpan w:val="2"/>
            <w:shd w:val="clear" w:color="auto" w:fill="auto"/>
          </w:tcPr>
          <w:p w14:paraId="6F6B45AE" w14:textId="77777777" w:rsidR="00161730" w:rsidRPr="00CF5D46" w:rsidRDefault="00161730" w:rsidP="00161730">
            <w:pPr>
              <w:pStyle w:val="GlossEng2ptafter"/>
            </w:pPr>
            <w:r w:rsidRPr="00CF5D46">
              <w:t>with</w:t>
            </w:r>
          </w:p>
        </w:tc>
        <w:tc>
          <w:tcPr>
            <w:tcW w:w="562" w:type="dxa"/>
            <w:gridSpan w:val="3"/>
            <w:shd w:val="clear" w:color="auto" w:fill="auto"/>
          </w:tcPr>
          <w:p w14:paraId="015D12E2" w14:textId="77777777" w:rsidR="00161730" w:rsidRPr="00CF5D46" w:rsidRDefault="00161730" w:rsidP="00161730">
            <w:pPr>
              <w:pStyle w:val="GlossEng2ptafter"/>
            </w:pPr>
            <w:r w:rsidRPr="00CF5D46">
              <w:t>oSb</w:t>
            </w:r>
          </w:p>
        </w:tc>
        <w:tc>
          <w:tcPr>
            <w:tcW w:w="584" w:type="dxa"/>
            <w:shd w:val="clear" w:color="auto" w:fill="auto"/>
          </w:tcPr>
          <w:p w14:paraId="6AAA2684" w14:textId="77777777" w:rsidR="00161730" w:rsidRPr="00CF5D46" w:rsidRDefault="002A6640" w:rsidP="00161730">
            <w:pPr>
              <w:pStyle w:val="GlossEng2ptafter"/>
            </w:pPr>
            <w:r>
              <w:t>Petrus</w:t>
            </w:r>
          </w:p>
        </w:tc>
        <w:tc>
          <w:tcPr>
            <w:tcW w:w="595" w:type="dxa"/>
            <w:gridSpan w:val="2"/>
            <w:shd w:val="clear" w:color="auto" w:fill="auto"/>
          </w:tcPr>
          <w:p w14:paraId="1C947B8F" w14:textId="77777777" w:rsidR="00161730" w:rsidRPr="00CF5D46" w:rsidRDefault="00161730" w:rsidP="00161730">
            <w:pPr>
              <w:pStyle w:val="GlossEng2ptafter"/>
            </w:pPr>
            <w:r w:rsidRPr="00CF5D46">
              <w:t>think</w:t>
            </w:r>
          </w:p>
        </w:tc>
        <w:tc>
          <w:tcPr>
            <w:tcW w:w="995" w:type="dxa"/>
            <w:shd w:val="clear" w:color="auto" w:fill="auto"/>
          </w:tcPr>
          <w:p w14:paraId="0754E795" w14:textId="77777777" w:rsidR="00161730" w:rsidRPr="00CF5D46" w:rsidRDefault="00161730" w:rsidP="00161730">
            <w:pPr>
              <w:pStyle w:val="GlossEng2ptafter"/>
            </w:pPr>
            <w:r w:rsidRPr="00CF5D46">
              <w:t>maybe</w:t>
            </w:r>
          </w:p>
        </w:tc>
        <w:tc>
          <w:tcPr>
            <w:tcW w:w="817" w:type="dxa"/>
            <w:shd w:val="clear" w:color="auto" w:fill="auto"/>
          </w:tcPr>
          <w:p w14:paraId="5F44EF4E" w14:textId="77777777" w:rsidR="00161730" w:rsidRPr="00CF5D46" w:rsidRDefault="00161730" w:rsidP="00161730">
            <w:pPr>
              <w:pStyle w:val="GlossEng2ptafter"/>
            </w:pPr>
            <w:r w:rsidRPr="00CF5D46">
              <w:t>coconut</w:t>
            </w:r>
          </w:p>
        </w:tc>
        <w:tc>
          <w:tcPr>
            <w:tcW w:w="396" w:type="dxa"/>
            <w:shd w:val="clear" w:color="auto" w:fill="auto"/>
          </w:tcPr>
          <w:p w14:paraId="729D7BAB" w14:textId="77777777" w:rsidR="00161730" w:rsidRPr="00CF5D46" w:rsidRDefault="00161730" w:rsidP="00161730">
            <w:pPr>
              <w:pStyle w:val="GlossEng2ptafter"/>
            </w:pPr>
            <w:r>
              <w:t>or</w:t>
            </w:r>
          </w:p>
        </w:tc>
        <w:tc>
          <w:tcPr>
            <w:tcW w:w="572" w:type="dxa"/>
            <w:shd w:val="clear" w:color="auto" w:fill="auto"/>
          </w:tcPr>
          <w:p w14:paraId="1E9E4463" w14:textId="77777777" w:rsidR="00161730" w:rsidRPr="00CF5D46" w:rsidRDefault="00161730" w:rsidP="00161730">
            <w:pPr>
              <w:pStyle w:val="GlossEng2ptafter"/>
            </w:pPr>
            <w:r w:rsidRPr="00CF5D46">
              <w:t>what</w:t>
            </w:r>
          </w:p>
        </w:tc>
        <w:tc>
          <w:tcPr>
            <w:tcW w:w="395" w:type="dxa"/>
            <w:shd w:val="clear" w:color="auto" w:fill="auto"/>
          </w:tcPr>
          <w:p w14:paraId="38B247C8" w14:textId="77777777" w:rsidR="00161730" w:rsidRPr="00CF5D46" w:rsidRDefault="00161730" w:rsidP="00161730">
            <w:pPr>
              <w:pStyle w:val="GlossEng2ptafter"/>
            </w:pPr>
            <w:r>
              <w:t>or</w:t>
            </w:r>
          </w:p>
        </w:tc>
      </w:tr>
      <w:tr w:rsidR="00AC23C4" w:rsidRPr="00CF5D46" w14:paraId="5010EE78" w14:textId="77777777" w:rsidTr="00AC23C4">
        <w:trPr>
          <w:gridAfter w:val="6"/>
          <w:wAfter w:w="3710" w:type="dxa"/>
        </w:trPr>
        <w:tc>
          <w:tcPr>
            <w:tcW w:w="709" w:type="dxa"/>
            <w:shd w:val="clear" w:color="auto" w:fill="auto"/>
          </w:tcPr>
          <w:p w14:paraId="6F674C81" w14:textId="77777777" w:rsidR="00161730" w:rsidRPr="009E6861" w:rsidRDefault="00161730" w:rsidP="00161730">
            <w:pPr>
              <w:pStyle w:val="O0Nwnext"/>
            </w:pPr>
          </w:p>
        </w:tc>
        <w:tc>
          <w:tcPr>
            <w:tcW w:w="572" w:type="dxa"/>
            <w:gridSpan w:val="2"/>
            <w:shd w:val="clear" w:color="auto" w:fill="auto"/>
          </w:tcPr>
          <w:p w14:paraId="68EEF2C9" w14:textId="77777777" w:rsidR="00161730" w:rsidRPr="00CF5D46" w:rsidRDefault="00161730" w:rsidP="00161730">
            <w:pPr>
              <w:pStyle w:val="Text"/>
            </w:pPr>
            <w:r w:rsidRPr="00CF5D46">
              <w:t>yang</w:t>
            </w:r>
          </w:p>
        </w:tc>
        <w:tc>
          <w:tcPr>
            <w:tcW w:w="561" w:type="dxa"/>
            <w:gridSpan w:val="2"/>
            <w:shd w:val="clear" w:color="auto" w:fill="auto"/>
          </w:tcPr>
          <w:p w14:paraId="31E50806" w14:textId="77777777" w:rsidR="00161730" w:rsidRPr="00CF5D46" w:rsidRDefault="00161730" w:rsidP="00161730">
            <w:pPr>
              <w:pStyle w:val="Text"/>
            </w:pPr>
            <w:r w:rsidRPr="00CF5D46">
              <w:t>ada</w:t>
            </w:r>
          </w:p>
        </w:tc>
        <w:tc>
          <w:tcPr>
            <w:tcW w:w="360" w:type="dxa"/>
            <w:shd w:val="clear" w:color="auto" w:fill="auto"/>
          </w:tcPr>
          <w:p w14:paraId="3A71A373" w14:textId="77777777" w:rsidR="00161730" w:rsidRPr="00CF5D46" w:rsidRDefault="00161730" w:rsidP="00161730">
            <w:pPr>
              <w:pStyle w:val="Text"/>
            </w:pPr>
            <w:r w:rsidRPr="00CF5D46">
              <w:t>di</w:t>
            </w:r>
          </w:p>
        </w:tc>
        <w:tc>
          <w:tcPr>
            <w:tcW w:w="773" w:type="dxa"/>
            <w:gridSpan w:val="3"/>
            <w:shd w:val="clear" w:color="auto" w:fill="auto"/>
          </w:tcPr>
          <w:p w14:paraId="34984161" w14:textId="77777777" w:rsidR="00161730" w:rsidRPr="00CF5D46" w:rsidRDefault="00161730" w:rsidP="00161730">
            <w:pPr>
              <w:pStyle w:val="Text"/>
            </w:pPr>
            <w:r w:rsidRPr="00CF5D46">
              <w:t>depa</w:t>
            </w:r>
            <w:r>
              <w:t>n</w:t>
            </w:r>
            <w:r w:rsidR="00BA5C1C">
              <w:t>g</w:t>
            </w:r>
          </w:p>
        </w:tc>
      </w:tr>
      <w:tr w:rsidR="00AC23C4" w:rsidRPr="00CF5D46" w14:paraId="3A2A4FCB" w14:textId="77777777" w:rsidTr="00AC23C4">
        <w:trPr>
          <w:gridAfter w:val="6"/>
          <w:wAfter w:w="3710" w:type="dxa"/>
        </w:trPr>
        <w:tc>
          <w:tcPr>
            <w:tcW w:w="709" w:type="dxa"/>
            <w:shd w:val="clear" w:color="auto" w:fill="auto"/>
          </w:tcPr>
          <w:p w14:paraId="34994F54" w14:textId="77777777" w:rsidR="00161730" w:rsidRPr="009E6861" w:rsidRDefault="00161730" w:rsidP="00161730">
            <w:pPr>
              <w:pStyle w:val="GlossEng"/>
            </w:pPr>
          </w:p>
        </w:tc>
        <w:tc>
          <w:tcPr>
            <w:tcW w:w="572" w:type="dxa"/>
            <w:gridSpan w:val="2"/>
            <w:shd w:val="clear" w:color="auto" w:fill="auto"/>
          </w:tcPr>
          <w:p w14:paraId="78852C45" w14:textId="77777777" w:rsidR="00161730" w:rsidRPr="0099608C" w:rsidRDefault="00161730" w:rsidP="00161730">
            <w:pPr>
              <w:pStyle w:val="GlossEng"/>
              <w:rPr>
                <w:rStyle w:val="ChSmallCaps"/>
              </w:rPr>
            </w:pPr>
            <w:r w:rsidRPr="0099608C">
              <w:rPr>
                <w:rStyle w:val="ChSmallCaps"/>
              </w:rPr>
              <w:t>rel</w:t>
            </w:r>
          </w:p>
        </w:tc>
        <w:tc>
          <w:tcPr>
            <w:tcW w:w="561" w:type="dxa"/>
            <w:gridSpan w:val="2"/>
            <w:shd w:val="clear" w:color="auto" w:fill="auto"/>
          </w:tcPr>
          <w:p w14:paraId="28003C58" w14:textId="77777777" w:rsidR="00161730" w:rsidRPr="00CF5D46" w:rsidRDefault="00161730" w:rsidP="00161730">
            <w:pPr>
              <w:pStyle w:val="GlossEng"/>
            </w:pPr>
            <w:r w:rsidRPr="00CF5D46">
              <w:t>exist</w:t>
            </w:r>
          </w:p>
        </w:tc>
        <w:tc>
          <w:tcPr>
            <w:tcW w:w="360" w:type="dxa"/>
            <w:shd w:val="clear" w:color="auto" w:fill="auto"/>
          </w:tcPr>
          <w:p w14:paraId="2C17B763" w14:textId="77777777" w:rsidR="00161730" w:rsidRPr="00CF5D46" w:rsidRDefault="00161730" w:rsidP="00161730">
            <w:pPr>
              <w:pStyle w:val="GlossEng"/>
            </w:pPr>
            <w:r w:rsidRPr="00CF5D46">
              <w:t>at</w:t>
            </w:r>
          </w:p>
        </w:tc>
        <w:tc>
          <w:tcPr>
            <w:tcW w:w="773" w:type="dxa"/>
            <w:gridSpan w:val="3"/>
            <w:shd w:val="clear" w:color="auto" w:fill="auto"/>
          </w:tcPr>
          <w:p w14:paraId="24E32C61" w14:textId="77777777" w:rsidR="00161730" w:rsidRPr="00CF5D46" w:rsidRDefault="00161730" w:rsidP="00161730">
            <w:pPr>
              <w:pStyle w:val="GlossEng"/>
            </w:pPr>
            <w:r w:rsidRPr="00CF5D46">
              <w:t>front</w:t>
            </w:r>
          </w:p>
        </w:tc>
      </w:tr>
    </w:tbl>
    <w:p w14:paraId="0443EE53" w14:textId="1494B837" w:rsidR="00161730" w:rsidRPr="00233F27" w:rsidRDefault="00161730" w:rsidP="00161730">
      <w:pPr>
        <w:pStyle w:val="FreeTranslEng"/>
      </w:pPr>
      <w:r>
        <w:t xml:space="preserve">[About a motorbike trip:] </w:t>
      </w:r>
      <w:r w:rsidR="00B7093A">
        <w:t>‘</w:t>
      </w:r>
      <w:r>
        <w:t xml:space="preserve">I and older brother </w:t>
      </w:r>
      <w:r w:rsidR="002A6640">
        <w:t>Petrus</w:t>
      </w:r>
      <w:r>
        <w:t xml:space="preserve"> thought</w:t>
      </w:r>
      <w:r w:rsidR="005D42FC">
        <w:t>,</w:t>
      </w:r>
      <w:r>
        <w:t xml:space="preserve"> </w:t>
      </w:r>
      <w:r w:rsidR="00B7093A">
        <w:t>‘</w:t>
      </w:r>
      <w:r w:rsidR="005D42FC">
        <w:t xml:space="preserve">maybe it is </w:t>
      </w:r>
      <w:r w:rsidRPr="00C656B6">
        <w:t xml:space="preserve">a coconut </w:t>
      </w:r>
      <w:r w:rsidRPr="00C10F16">
        <w:rPr>
          <w:rStyle w:val="ChBlueBold"/>
        </w:rPr>
        <w:t>or</w:t>
      </w:r>
      <w:r w:rsidRPr="007B5C90">
        <w:rPr>
          <w:rStyle w:val="ChBlueBold"/>
        </w:rPr>
        <w:t xml:space="preserve"> something else</w:t>
      </w:r>
      <w:r>
        <w:t xml:space="preserve"> that </w:t>
      </w:r>
      <w:r w:rsidR="005D42FC">
        <w:t>i</w:t>
      </w:r>
      <w:r>
        <w:t>s in front (of us)</w:t>
      </w:r>
      <w:r w:rsidR="00B7093A">
        <w:t>’’</w:t>
      </w:r>
      <w:r>
        <w:t xml:space="preserve"> </w:t>
      </w:r>
      <w:r w:rsidRPr="00357EC8">
        <w:rPr>
          <w:rStyle w:val="ExampleSource"/>
        </w:rPr>
        <w:t>[081023-004-Cv.0002]</w:t>
      </w:r>
    </w:p>
    <w:tbl>
      <w:tblPr>
        <w:tblW w:w="5433" w:type="dxa"/>
        <w:tblCellMar>
          <w:left w:w="42" w:type="dxa"/>
          <w:right w:w="42" w:type="dxa"/>
        </w:tblCellMar>
        <w:tblLook w:val="01E0" w:firstRow="1" w:lastRow="1" w:firstColumn="1" w:lastColumn="1" w:noHBand="0" w:noVBand="0"/>
      </w:tblPr>
      <w:tblGrid>
        <w:gridCol w:w="709"/>
        <w:gridCol w:w="489"/>
        <w:gridCol w:w="662"/>
        <w:gridCol w:w="360"/>
        <w:gridCol w:w="773"/>
        <w:gridCol w:w="373"/>
        <w:gridCol w:w="360"/>
        <w:gridCol w:w="1334"/>
        <w:gridCol w:w="373"/>
      </w:tblGrid>
      <w:tr w:rsidR="00AC23C4" w:rsidRPr="005F3BBD" w14:paraId="7A100085" w14:textId="77777777" w:rsidTr="00AC23C4">
        <w:tc>
          <w:tcPr>
            <w:tcW w:w="709" w:type="dxa"/>
            <w:shd w:val="clear" w:color="auto" w:fill="auto"/>
          </w:tcPr>
          <w:p w14:paraId="3D1A95E2" w14:textId="77777777" w:rsidR="00161730" w:rsidRPr="008968BB" w:rsidRDefault="00161730" w:rsidP="00161730">
            <w:pPr>
              <w:pStyle w:val="O0Nwnext"/>
            </w:pPr>
            <w:bookmarkStart w:id="5153" w:name="_Ref356484246"/>
            <w:r w:rsidRPr="00856563">
              <w:t>(</w:t>
            </w:r>
            <w:fldSimple w:instr=" SEQ ( \* ARABIC \s 1 ">
              <w:r w:rsidR="00154D81">
                <w:rPr>
                  <w:noProof/>
                </w:rPr>
                <w:t>20</w:t>
              </w:r>
            </w:fldSimple>
            <w:r w:rsidRPr="00856563">
              <w:t>)</w:t>
            </w:r>
            <w:bookmarkEnd w:id="5153"/>
          </w:p>
        </w:tc>
        <w:tc>
          <w:tcPr>
            <w:tcW w:w="489" w:type="dxa"/>
            <w:shd w:val="clear" w:color="auto" w:fill="auto"/>
          </w:tcPr>
          <w:p w14:paraId="3FF4CDA0" w14:textId="77777777" w:rsidR="00161730" w:rsidRPr="000C5A10" w:rsidRDefault="00161730" w:rsidP="00161730">
            <w:pPr>
              <w:pStyle w:val="Text"/>
            </w:pPr>
            <w:r w:rsidRPr="000C5A10">
              <w:t>ko</w:t>
            </w:r>
          </w:p>
        </w:tc>
        <w:tc>
          <w:tcPr>
            <w:tcW w:w="662" w:type="dxa"/>
            <w:shd w:val="clear" w:color="auto" w:fill="auto"/>
          </w:tcPr>
          <w:p w14:paraId="2D815AC1" w14:textId="77777777" w:rsidR="00161730" w:rsidRPr="000C5A10" w:rsidRDefault="00161730" w:rsidP="00161730">
            <w:pPr>
              <w:pStyle w:val="Text"/>
            </w:pPr>
            <w:r w:rsidRPr="000C5A10">
              <w:t>lapor</w:t>
            </w:r>
          </w:p>
        </w:tc>
        <w:tc>
          <w:tcPr>
            <w:tcW w:w="360" w:type="dxa"/>
            <w:shd w:val="clear" w:color="auto" w:fill="auto"/>
          </w:tcPr>
          <w:p w14:paraId="5683599B" w14:textId="77777777" w:rsidR="00161730" w:rsidRPr="000C5A10" w:rsidRDefault="00161730" w:rsidP="00161730">
            <w:pPr>
              <w:pStyle w:val="Text"/>
            </w:pPr>
            <w:r w:rsidRPr="000C5A10">
              <w:t>di</w:t>
            </w:r>
          </w:p>
        </w:tc>
        <w:tc>
          <w:tcPr>
            <w:tcW w:w="773" w:type="dxa"/>
            <w:shd w:val="clear" w:color="auto" w:fill="auto"/>
          </w:tcPr>
          <w:p w14:paraId="081171B1" w14:textId="77777777" w:rsidR="00161730" w:rsidRPr="000C5A10" w:rsidRDefault="00161730" w:rsidP="00161730">
            <w:pPr>
              <w:pStyle w:val="Text"/>
            </w:pPr>
            <w:r w:rsidRPr="000C5A10">
              <w:t>umum</w:t>
            </w:r>
          </w:p>
        </w:tc>
        <w:tc>
          <w:tcPr>
            <w:tcW w:w="373" w:type="dxa"/>
            <w:shd w:val="clear" w:color="auto" w:fill="auto"/>
          </w:tcPr>
          <w:p w14:paraId="204359BC" w14:textId="77777777" w:rsidR="00161730" w:rsidRPr="00AB2C08" w:rsidRDefault="00161730" w:rsidP="00161730">
            <w:pPr>
              <w:pStyle w:val="Text"/>
            </w:pPr>
            <w:r w:rsidRPr="00AB2C08">
              <w:rPr>
                <w:rStyle w:val="ChBlueBold"/>
              </w:rPr>
              <w:t>ka</w:t>
            </w:r>
            <w:r>
              <w:t>,</w:t>
            </w:r>
          </w:p>
        </w:tc>
        <w:tc>
          <w:tcPr>
            <w:tcW w:w="360" w:type="dxa"/>
            <w:shd w:val="clear" w:color="auto" w:fill="auto"/>
          </w:tcPr>
          <w:p w14:paraId="52D6513F" w14:textId="77777777" w:rsidR="00161730" w:rsidRPr="000C5A10" w:rsidRDefault="00161730" w:rsidP="00161730">
            <w:pPr>
              <w:pStyle w:val="Text"/>
            </w:pPr>
            <w:r w:rsidRPr="000C5A10">
              <w:t>di</w:t>
            </w:r>
          </w:p>
        </w:tc>
        <w:tc>
          <w:tcPr>
            <w:tcW w:w="1334" w:type="dxa"/>
            <w:shd w:val="clear" w:color="auto" w:fill="auto"/>
          </w:tcPr>
          <w:p w14:paraId="02F7B076" w14:textId="77777777" w:rsidR="00161730" w:rsidRPr="000C5A10" w:rsidRDefault="00BA5C1C" w:rsidP="00161730">
            <w:pPr>
              <w:pStyle w:val="Text"/>
            </w:pPr>
            <w:r w:rsidRPr="000C5A10">
              <w:t>keuangang</w:t>
            </w:r>
          </w:p>
        </w:tc>
        <w:tc>
          <w:tcPr>
            <w:tcW w:w="373" w:type="dxa"/>
            <w:shd w:val="clear" w:color="auto" w:fill="auto"/>
          </w:tcPr>
          <w:p w14:paraId="733958C9" w14:textId="77777777" w:rsidR="00161730" w:rsidRPr="008E6568" w:rsidRDefault="00161730" w:rsidP="00161730">
            <w:pPr>
              <w:pStyle w:val="Text"/>
              <w:rPr>
                <w:rStyle w:val="ChBlueBold"/>
              </w:rPr>
            </w:pPr>
            <w:r w:rsidRPr="008E6568">
              <w:rPr>
                <w:rStyle w:val="ChBlueBold"/>
              </w:rPr>
              <w:t>ka</w:t>
            </w:r>
          </w:p>
        </w:tc>
      </w:tr>
      <w:tr w:rsidR="00AC23C4" w:rsidRPr="00AC23C4" w14:paraId="0951FBE4" w14:textId="77777777" w:rsidTr="00AC23C4">
        <w:tc>
          <w:tcPr>
            <w:tcW w:w="709" w:type="dxa"/>
            <w:shd w:val="clear" w:color="auto" w:fill="auto"/>
          </w:tcPr>
          <w:p w14:paraId="52F0D5A4" w14:textId="77777777" w:rsidR="00161730" w:rsidRPr="000C5A10" w:rsidRDefault="00161730" w:rsidP="00161730">
            <w:pPr>
              <w:pStyle w:val="GlossEng"/>
            </w:pPr>
          </w:p>
        </w:tc>
        <w:tc>
          <w:tcPr>
            <w:tcW w:w="489" w:type="dxa"/>
            <w:shd w:val="clear" w:color="auto" w:fill="auto"/>
          </w:tcPr>
          <w:p w14:paraId="7C40E0FF" w14:textId="77777777" w:rsidR="00161730" w:rsidRPr="0099608C" w:rsidRDefault="00161730" w:rsidP="00161730">
            <w:pPr>
              <w:pStyle w:val="GlossEng"/>
              <w:rPr>
                <w:rStyle w:val="ChSmallCaps"/>
              </w:rPr>
            </w:pPr>
            <w:r w:rsidRPr="0099608C">
              <w:rPr>
                <w:rStyle w:val="ChSmallCaps"/>
              </w:rPr>
              <w:t>2sg</w:t>
            </w:r>
          </w:p>
        </w:tc>
        <w:tc>
          <w:tcPr>
            <w:tcW w:w="662" w:type="dxa"/>
            <w:shd w:val="clear" w:color="auto" w:fill="auto"/>
          </w:tcPr>
          <w:p w14:paraId="60049078" w14:textId="77777777" w:rsidR="00161730" w:rsidRPr="000C5A10" w:rsidRDefault="00161730" w:rsidP="00161730">
            <w:pPr>
              <w:pStyle w:val="GlossEng"/>
            </w:pPr>
            <w:r w:rsidRPr="000C5A10">
              <w:t>report</w:t>
            </w:r>
          </w:p>
        </w:tc>
        <w:tc>
          <w:tcPr>
            <w:tcW w:w="360" w:type="dxa"/>
            <w:shd w:val="clear" w:color="auto" w:fill="auto"/>
          </w:tcPr>
          <w:p w14:paraId="2A2732EC" w14:textId="77777777" w:rsidR="00161730" w:rsidRPr="000C5A10" w:rsidRDefault="00161730" w:rsidP="00161730">
            <w:pPr>
              <w:pStyle w:val="GlossEng"/>
            </w:pPr>
            <w:r w:rsidRPr="000C5A10">
              <w:t>at</w:t>
            </w:r>
          </w:p>
        </w:tc>
        <w:tc>
          <w:tcPr>
            <w:tcW w:w="773" w:type="dxa"/>
            <w:shd w:val="clear" w:color="auto" w:fill="auto"/>
          </w:tcPr>
          <w:p w14:paraId="3CD94DB8" w14:textId="77777777" w:rsidR="00161730" w:rsidRPr="000C5A10" w:rsidRDefault="00161730" w:rsidP="00161730">
            <w:pPr>
              <w:pStyle w:val="GlossEng"/>
            </w:pPr>
            <w:r w:rsidRPr="000C5A10">
              <w:t>general</w:t>
            </w:r>
          </w:p>
        </w:tc>
        <w:tc>
          <w:tcPr>
            <w:tcW w:w="373" w:type="dxa"/>
            <w:shd w:val="clear" w:color="auto" w:fill="auto"/>
          </w:tcPr>
          <w:p w14:paraId="77875858" w14:textId="77777777" w:rsidR="00161730" w:rsidRPr="000C5A10" w:rsidRDefault="00161730" w:rsidP="00161730">
            <w:pPr>
              <w:pStyle w:val="GlossEng"/>
            </w:pPr>
            <w:r>
              <w:t>or</w:t>
            </w:r>
          </w:p>
        </w:tc>
        <w:tc>
          <w:tcPr>
            <w:tcW w:w="360" w:type="dxa"/>
            <w:shd w:val="clear" w:color="auto" w:fill="auto"/>
          </w:tcPr>
          <w:p w14:paraId="1E551345" w14:textId="77777777" w:rsidR="00161730" w:rsidRPr="000C5A10" w:rsidRDefault="00161730" w:rsidP="00161730">
            <w:pPr>
              <w:pStyle w:val="GlossEng"/>
            </w:pPr>
            <w:r w:rsidRPr="000C5A10">
              <w:t>at</w:t>
            </w:r>
          </w:p>
        </w:tc>
        <w:tc>
          <w:tcPr>
            <w:tcW w:w="1334" w:type="dxa"/>
            <w:shd w:val="clear" w:color="auto" w:fill="auto"/>
          </w:tcPr>
          <w:p w14:paraId="40D0F5BD" w14:textId="77777777" w:rsidR="00161730" w:rsidRPr="000C5A10" w:rsidRDefault="00161730" w:rsidP="00161730">
            <w:pPr>
              <w:pStyle w:val="GlossEng"/>
            </w:pPr>
            <w:r>
              <w:t>finance.affairs</w:t>
            </w:r>
          </w:p>
        </w:tc>
        <w:tc>
          <w:tcPr>
            <w:tcW w:w="373" w:type="dxa"/>
            <w:shd w:val="clear" w:color="auto" w:fill="auto"/>
          </w:tcPr>
          <w:p w14:paraId="2B702BED" w14:textId="77777777" w:rsidR="00161730" w:rsidRPr="000C5A10" w:rsidRDefault="00161730" w:rsidP="00161730">
            <w:pPr>
              <w:pStyle w:val="GlossEng"/>
            </w:pPr>
            <w:r>
              <w:t>or</w:t>
            </w:r>
          </w:p>
        </w:tc>
      </w:tr>
    </w:tbl>
    <w:p w14:paraId="293916AC" w14:textId="428CD89A" w:rsidR="00161730" w:rsidRDefault="00161730" w:rsidP="00161730">
      <w:pPr>
        <w:pStyle w:val="FreeTranslEng"/>
      </w:pPr>
      <w:r>
        <w:t xml:space="preserve">[About a government office:] </w:t>
      </w:r>
      <w:r w:rsidR="00B7093A">
        <w:t>‘</w:t>
      </w:r>
      <w:r>
        <w:t xml:space="preserve">you (should) report to the general (office), </w:t>
      </w:r>
      <w:r w:rsidRPr="008E6568">
        <w:rPr>
          <w:rStyle w:val="ChBlueBold"/>
        </w:rPr>
        <w:t>or</w:t>
      </w:r>
      <w:r>
        <w:t xml:space="preserve"> the finance (office) (</w:t>
      </w:r>
      <w:r w:rsidRPr="00822101">
        <w:rPr>
          <w:rStyle w:val="ChBlueBold"/>
        </w:rPr>
        <w:t>or some other</w:t>
      </w:r>
      <w:r>
        <w:t xml:space="preserve"> office)</w:t>
      </w:r>
      <w:r w:rsidR="00B7093A">
        <w:t>’</w:t>
      </w:r>
      <w:r>
        <w:t xml:space="preserve"> </w:t>
      </w:r>
      <w:r w:rsidRPr="00C35374">
        <w:rPr>
          <w:rStyle w:val="ExampleSource"/>
        </w:rPr>
        <w:t>[081005-001-Cv.0011]</w:t>
      </w:r>
    </w:p>
    <w:tbl>
      <w:tblPr>
        <w:tblW w:w="6530" w:type="dxa"/>
        <w:tblCellMar>
          <w:left w:w="42" w:type="dxa"/>
          <w:right w:w="42" w:type="dxa"/>
        </w:tblCellMar>
        <w:tblLook w:val="01E0" w:firstRow="1" w:lastRow="1" w:firstColumn="1" w:lastColumn="1" w:noHBand="0" w:noVBand="0"/>
      </w:tblPr>
      <w:tblGrid>
        <w:gridCol w:w="709"/>
        <w:gridCol w:w="284"/>
        <w:gridCol w:w="334"/>
        <w:gridCol w:w="339"/>
        <w:gridCol w:w="290"/>
        <w:gridCol w:w="199"/>
        <w:gridCol w:w="174"/>
        <w:gridCol w:w="388"/>
        <w:gridCol w:w="352"/>
        <w:gridCol w:w="388"/>
        <w:gridCol w:w="35"/>
        <w:gridCol w:w="494"/>
        <w:gridCol w:w="179"/>
        <w:gridCol w:w="194"/>
        <w:gridCol w:w="585"/>
        <w:gridCol w:w="155"/>
        <w:gridCol w:w="374"/>
        <w:gridCol w:w="255"/>
        <w:gridCol w:w="240"/>
        <w:gridCol w:w="133"/>
        <w:gridCol w:w="429"/>
      </w:tblGrid>
      <w:tr w:rsidR="00AC23C4" w:rsidRPr="005F3BBD" w14:paraId="12F26597" w14:textId="77777777" w:rsidTr="00AC23C4">
        <w:tc>
          <w:tcPr>
            <w:tcW w:w="709" w:type="dxa"/>
            <w:shd w:val="clear" w:color="auto" w:fill="auto"/>
          </w:tcPr>
          <w:p w14:paraId="0E278AD8" w14:textId="77777777" w:rsidR="00161730" w:rsidRPr="008968BB" w:rsidRDefault="00161730" w:rsidP="00161730">
            <w:pPr>
              <w:pStyle w:val="O0Nwnext"/>
            </w:pPr>
            <w:bookmarkStart w:id="5154" w:name="_Ref356484248"/>
            <w:r w:rsidRPr="00856563">
              <w:t>(</w:t>
            </w:r>
            <w:fldSimple w:instr=" SEQ ( \* ARABIC \s 1 ">
              <w:r w:rsidR="00154D81">
                <w:rPr>
                  <w:noProof/>
                </w:rPr>
                <w:t>21</w:t>
              </w:r>
            </w:fldSimple>
            <w:r w:rsidRPr="00856563">
              <w:t>)</w:t>
            </w:r>
            <w:bookmarkEnd w:id="5154"/>
          </w:p>
        </w:tc>
        <w:tc>
          <w:tcPr>
            <w:tcW w:w="284" w:type="dxa"/>
            <w:shd w:val="clear" w:color="auto" w:fill="auto"/>
          </w:tcPr>
          <w:p w14:paraId="1E064974" w14:textId="77777777" w:rsidR="00161730" w:rsidRPr="000C5A10" w:rsidRDefault="00161730" w:rsidP="00161730">
            <w:pPr>
              <w:pStyle w:val="Text"/>
            </w:pPr>
            <w:r>
              <w:t>…</w:t>
            </w:r>
          </w:p>
        </w:tc>
        <w:tc>
          <w:tcPr>
            <w:tcW w:w="673" w:type="dxa"/>
            <w:gridSpan w:val="2"/>
            <w:shd w:val="clear" w:color="auto" w:fill="auto"/>
          </w:tcPr>
          <w:p w14:paraId="723C9777" w14:textId="77777777" w:rsidR="00161730" w:rsidRPr="000C5A10" w:rsidRDefault="00161730" w:rsidP="00161730">
            <w:pPr>
              <w:pStyle w:val="Text"/>
            </w:pPr>
            <w:r w:rsidRPr="000C5A10">
              <w:t>waktu</w:t>
            </w:r>
          </w:p>
        </w:tc>
        <w:tc>
          <w:tcPr>
            <w:tcW w:w="489" w:type="dxa"/>
            <w:gridSpan w:val="2"/>
            <w:shd w:val="clear" w:color="auto" w:fill="auto"/>
          </w:tcPr>
          <w:p w14:paraId="198BB681" w14:textId="77777777" w:rsidR="00161730" w:rsidRPr="000C5A10" w:rsidRDefault="00161730" w:rsidP="00161730">
            <w:pPr>
              <w:pStyle w:val="Text"/>
            </w:pPr>
            <w:r w:rsidRPr="000C5A10">
              <w:t>ko</w:t>
            </w:r>
          </w:p>
        </w:tc>
        <w:tc>
          <w:tcPr>
            <w:tcW w:w="562" w:type="dxa"/>
            <w:gridSpan w:val="2"/>
            <w:shd w:val="clear" w:color="auto" w:fill="auto"/>
          </w:tcPr>
          <w:p w14:paraId="1FE53986" w14:textId="77777777" w:rsidR="00161730" w:rsidRPr="000C5A10" w:rsidRDefault="00161730" w:rsidP="00161730">
            <w:pPr>
              <w:pStyle w:val="Text"/>
            </w:pPr>
            <w:r w:rsidRPr="000C5A10">
              <w:t>ada</w:t>
            </w:r>
          </w:p>
        </w:tc>
        <w:tc>
          <w:tcPr>
            <w:tcW w:w="740" w:type="dxa"/>
            <w:gridSpan w:val="2"/>
            <w:shd w:val="clear" w:color="auto" w:fill="auto"/>
          </w:tcPr>
          <w:p w14:paraId="37DC882C" w14:textId="77777777" w:rsidR="00161730" w:rsidRPr="000C5A10" w:rsidRDefault="00161730" w:rsidP="00161730">
            <w:pPr>
              <w:pStyle w:val="Text"/>
            </w:pPr>
            <w:r>
              <w:t>potong</w:t>
            </w:r>
          </w:p>
        </w:tc>
        <w:tc>
          <w:tcPr>
            <w:tcW w:w="529" w:type="dxa"/>
            <w:gridSpan w:val="2"/>
            <w:shd w:val="clear" w:color="auto" w:fill="auto"/>
          </w:tcPr>
          <w:p w14:paraId="2260C632" w14:textId="77777777" w:rsidR="00161730" w:rsidRPr="000C5A10" w:rsidRDefault="00161730" w:rsidP="00161730">
            <w:pPr>
              <w:pStyle w:val="Text"/>
            </w:pPr>
            <w:r w:rsidRPr="000C5A10">
              <w:t>babi</w:t>
            </w:r>
          </w:p>
        </w:tc>
        <w:tc>
          <w:tcPr>
            <w:tcW w:w="373" w:type="dxa"/>
            <w:gridSpan w:val="2"/>
            <w:shd w:val="clear" w:color="auto" w:fill="auto"/>
          </w:tcPr>
          <w:p w14:paraId="75A02734" w14:textId="77777777" w:rsidR="00161730" w:rsidRPr="00AB2C08" w:rsidRDefault="00161730" w:rsidP="00161730">
            <w:pPr>
              <w:pStyle w:val="Text"/>
            </w:pPr>
            <w:r w:rsidRPr="00AB2C08">
              <w:rPr>
                <w:rStyle w:val="ChBlueBold"/>
              </w:rPr>
              <w:t>ka</w:t>
            </w:r>
            <w:r>
              <w:t>,</w:t>
            </w:r>
          </w:p>
        </w:tc>
        <w:tc>
          <w:tcPr>
            <w:tcW w:w="740" w:type="dxa"/>
            <w:gridSpan w:val="2"/>
            <w:shd w:val="clear" w:color="auto" w:fill="auto"/>
          </w:tcPr>
          <w:p w14:paraId="1C0CFB31" w14:textId="77777777" w:rsidR="00161730" w:rsidRPr="000C5A10" w:rsidRDefault="00161730" w:rsidP="00161730">
            <w:pPr>
              <w:pStyle w:val="Text"/>
            </w:pPr>
            <w:r w:rsidRPr="000C5A10">
              <w:t>potong</w:t>
            </w:r>
          </w:p>
        </w:tc>
        <w:tc>
          <w:tcPr>
            <w:tcW w:w="629" w:type="dxa"/>
            <w:gridSpan w:val="2"/>
            <w:shd w:val="clear" w:color="auto" w:fill="auto"/>
          </w:tcPr>
          <w:p w14:paraId="390D3FAC" w14:textId="77777777" w:rsidR="00161730" w:rsidRPr="000C5A10" w:rsidRDefault="00161730" w:rsidP="00161730">
            <w:pPr>
              <w:pStyle w:val="Text"/>
            </w:pPr>
            <w:r w:rsidRPr="000C5A10">
              <w:t>ikan</w:t>
            </w:r>
            <w:r w:rsidR="00BA5C1C">
              <w:t>g</w:t>
            </w:r>
          </w:p>
        </w:tc>
        <w:tc>
          <w:tcPr>
            <w:tcW w:w="373" w:type="dxa"/>
            <w:gridSpan w:val="2"/>
            <w:shd w:val="clear" w:color="auto" w:fill="auto"/>
          </w:tcPr>
          <w:p w14:paraId="4C507E27" w14:textId="77777777" w:rsidR="00161730" w:rsidRPr="00AB2C08" w:rsidRDefault="00161730" w:rsidP="00161730">
            <w:pPr>
              <w:pStyle w:val="Text"/>
            </w:pPr>
            <w:r w:rsidRPr="00AB2C08">
              <w:rPr>
                <w:rStyle w:val="ChBlueBold"/>
              </w:rPr>
              <w:t>ka</w:t>
            </w:r>
            <w:r>
              <w:t>,</w:t>
            </w:r>
          </w:p>
        </w:tc>
        <w:tc>
          <w:tcPr>
            <w:tcW w:w="429" w:type="dxa"/>
            <w:shd w:val="clear" w:color="auto" w:fill="auto"/>
          </w:tcPr>
          <w:p w14:paraId="470481BF" w14:textId="77777777" w:rsidR="00161730" w:rsidRPr="000C5A10" w:rsidRDefault="00161730" w:rsidP="00161730">
            <w:pPr>
              <w:pStyle w:val="Text"/>
            </w:pPr>
            <w:r>
              <w:t>ato</w:t>
            </w:r>
          </w:p>
        </w:tc>
      </w:tr>
      <w:tr w:rsidR="00AC23C4" w:rsidRPr="00AC23C4" w14:paraId="661211E2" w14:textId="77777777" w:rsidTr="00AC23C4">
        <w:tc>
          <w:tcPr>
            <w:tcW w:w="709" w:type="dxa"/>
            <w:shd w:val="clear" w:color="auto" w:fill="auto"/>
          </w:tcPr>
          <w:p w14:paraId="7830063A" w14:textId="77777777" w:rsidR="00161730" w:rsidRPr="000C5A10" w:rsidRDefault="00161730" w:rsidP="00161730">
            <w:pPr>
              <w:pStyle w:val="GlossEng2ptafter"/>
            </w:pPr>
          </w:p>
        </w:tc>
        <w:tc>
          <w:tcPr>
            <w:tcW w:w="284" w:type="dxa"/>
            <w:shd w:val="clear" w:color="auto" w:fill="auto"/>
          </w:tcPr>
          <w:p w14:paraId="656BDDFF" w14:textId="77777777" w:rsidR="00161730" w:rsidRPr="000C5A10" w:rsidRDefault="00161730" w:rsidP="00161730">
            <w:pPr>
              <w:pStyle w:val="GlossEng2ptafter"/>
            </w:pPr>
          </w:p>
        </w:tc>
        <w:tc>
          <w:tcPr>
            <w:tcW w:w="673" w:type="dxa"/>
            <w:gridSpan w:val="2"/>
            <w:shd w:val="clear" w:color="auto" w:fill="auto"/>
          </w:tcPr>
          <w:p w14:paraId="76307472" w14:textId="77777777" w:rsidR="00161730" w:rsidRPr="000C5A10" w:rsidRDefault="00161730" w:rsidP="00161730">
            <w:pPr>
              <w:pStyle w:val="GlossEng2ptafter"/>
            </w:pPr>
            <w:r w:rsidRPr="000C5A10">
              <w:t>time</w:t>
            </w:r>
          </w:p>
        </w:tc>
        <w:tc>
          <w:tcPr>
            <w:tcW w:w="489" w:type="dxa"/>
            <w:gridSpan w:val="2"/>
            <w:shd w:val="clear" w:color="auto" w:fill="auto"/>
          </w:tcPr>
          <w:p w14:paraId="3BF0406F" w14:textId="77777777" w:rsidR="00161730" w:rsidRPr="0099608C" w:rsidRDefault="00161730" w:rsidP="00161730">
            <w:pPr>
              <w:pStyle w:val="GlossEng2ptafter"/>
              <w:rPr>
                <w:rStyle w:val="ChSmallCaps"/>
              </w:rPr>
            </w:pPr>
            <w:r w:rsidRPr="0099608C">
              <w:rPr>
                <w:rStyle w:val="ChSmallCaps"/>
              </w:rPr>
              <w:t>2sg</w:t>
            </w:r>
          </w:p>
        </w:tc>
        <w:tc>
          <w:tcPr>
            <w:tcW w:w="562" w:type="dxa"/>
            <w:gridSpan w:val="2"/>
            <w:shd w:val="clear" w:color="auto" w:fill="auto"/>
          </w:tcPr>
          <w:p w14:paraId="0AE4C874" w14:textId="77777777" w:rsidR="00161730" w:rsidRPr="000C5A10" w:rsidRDefault="00161730" w:rsidP="00161730">
            <w:pPr>
              <w:pStyle w:val="GlossEng2ptafter"/>
            </w:pPr>
            <w:r w:rsidRPr="000C5A10">
              <w:t>exist</w:t>
            </w:r>
          </w:p>
        </w:tc>
        <w:tc>
          <w:tcPr>
            <w:tcW w:w="740" w:type="dxa"/>
            <w:gridSpan w:val="2"/>
            <w:shd w:val="clear" w:color="auto" w:fill="auto"/>
          </w:tcPr>
          <w:p w14:paraId="05EAD3B9" w14:textId="77777777" w:rsidR="00161730" w:rsidRPr="000C5A10" w:rsidRDefault="00161730" w:rsidP="00161730">
            <w:pPr>
              <w:pStyle w:val="GlossEng2ptafter"/>
            </w:pPr>
            <w:r w:rsidRPr="000C5A10">
              <w:t>cut</w:t>
            </w:r>
          </w:p>
        </w:tc>
        <w:tc>
          <w:tcPr>
            <w:tcW w:w="529" w:type="dxa"/>
            <w:gridSpan w:val="2"/>
            <w:shd w:val="clear" w:color="auto" w:fill="auto"/>
          </w:tcPr>
          <w:p w14:paraId="1CC921EC" w14:textId="77777777" w:rsidR="00161730" w:rsidRPr="000C5A10" w:rsidRDefault="00161730" w:rsidP="00161730">
            <w:pPr>
              <w:pStyle w:val="GlossEng2ptafter"/>
            </w:pPr>
            <w:r w:rsidRPr="000C5A10">
              <w:t>pig</w:t>
            </w:r>
          </w:p>
        </w:tc>
        <w:tc>
          <w:tcPr>
            <w:tcW w:w="373" w:type="dxa"/>
            <w:gridSpan w:val="2"/>
            <w:shd w:val="clear" w:color="auto" w:fill="auto"/>
          </w:tcPr>
          <w:p w14:paraId="6B2719AC" w14:textId="77777777" w:rsidR="00161730" w:rsidRPr="000C5A10" w:rsidRDefault="00161730" w:rsidP="00161730">
            <w:pPr>
              <w:pStyle w:val="GlossEng2ptafter"/>
            </w:pPr>
            <w:r>
              <w:t>or</w:t>
            </w:r>
          </w:p>
        </w:tc>
        <w:tc>
          <w:tcPr>
            <w:tcW w:w="740" w:type="dxa"/>
            <w:gridSpan w:val="2"/>
            <w:shd w:val="clear" w:color="auto" w:fill="auto"/>
          </w:tcPr>
          <w:p w14:paraId="5610CB80" w14:textId="77777777" w:rsidR="00161730" w:rsidRPr="000C5A10" w:rsidRDefault="00161730" w:rsidP="00161730">
            <w:pPr>
              <w:pStyle w:val="GlossEng2ptafter"/>
            </w:pPr>
            <w:r w:rsidRPr="000C5A10">
              <w:t>cut</w:t>
            </w:r>
          </w:p>
        </w:tc>
        <w:tc>
          <w:tcPr>
            <w:tcW w:w="629" w:type="dxa"/>
            <w:gridSpan w:val="2"/>
            <w:shd w:val="clear" w:color="auto" w:fill="auto"/>
          </w:tcPr>
          <w:p w14:paraId="5D5BDC9E" w14:textId="77777777" w:rsidR="00161730" w:rsidRPr="000C5A10" w:rsidRDefault="00161730" w:rsidP="00161730">
            <w:pPr>
              <w:pStyle w:val="GlossEng2ptafter"/>
            </w:pPr>
            <w:r w:rsidRPr="000C5A10">
              <w:t>fish</w:t>
            </w:r>
          </w:p>
        </w:tc>
        <w:tc>
          <w:tcPr>
            <w:tcW w:w="373" w:type="dxa"/>
            <w:gridSpan w:val="2"/>
            <w:shd w:val="clear" w:color="auto" w:fill="auto"/>
          </w:tcPr>
          <w:p w14:paraId="282B818D" w14:textId="77777777" w:rsidR="00161730" w:rsidRPr="000C5A10" w:rsidRDefault="00161730" w:rsidP="00161730">
            <w:pPr>
              <w:pStyle w:val="GlossEng2ptafter"/>
            </w:pPr>
            <w:r>
              <w:t>or</w:t>
            </w:r>
          </w:p>
        </w:tc>
        <w:tc>
          <w:tcPr>
            <w:tcW w:w="429" w:type="dxa"/>
            <w:shd w:val="clear" w:color="auto" w:fill="auto"/>
          </w:tcPr>
          <w:p w14:paraId="2815C422" w14:textId="77777777" w:rsidR="00161730" w:rsidRPr="000C5A10" w:rsidRDefault="00161730" w:rsidP="00161730">
            <w:pPr>
              <w:pStyle w:val="GlossEng2ptafter"/>
            </w:pPr>
            <w:r w:rsidRPr="000C5A10">
              <w:t>or</w:t>
            </w:r>
          </w:p>
        </w:tc>
      </w:tr>
      <w:tr w:rsidR="00AC23C4" w:rsidRPr="005F3BBD" w14:paraId="4CA01565" w14:textId="77777777" w:rsidTr="00AC23C4">
        <w:trPr>
          <w:gridAfter w:val="2"/>
          <w:wAfter w:w="562" w:type="dxa"/>
        </w:trPr>
        <w:tc>
          <w:tcPr>
            <w:tcW w:w="709" w:type="dxa"/>
            <w:shd w:val="clear" w:color="auto" w:fill="auto"/>
          </w:tcPr>
          <w:p w14:paraId="5E44FA85" w14:textId="77777777" w:rsidR="00161730" w:rsidRPr="002A4829" w:rsidRDefault="00161730" w:rsidP="00161730">
            <w:pPr>
              <w:pStyle w:val="O0Nwnext"/>
            </w:pPr>
          </w:p>
        </w:tc>
        <w:tc>
          <w:tcPr>
            <w:tcW w:w="618" w:type="dxa"/>
            <w:gridSpan w:val="2"/>
            <w:shd w:val="clear" w:color="auto" w:fill="auto"/>
          </w:tcPr>
          <w:p w14:paraId="174B9DFB" w14:textId="77777777" w:rsidR="00161730" w:rsidRPr="000C5A10" w:rsidRDefault="00161730" w:rsidP="00161730">
            <w:pPr>
              <w:pStyle w:val="Text"/>
            </w:pPr>
            <w:r w:rsidRPr="000C5A10">
              <w:t>dapat</w:t>
            </w:r>
          </w:p>
        </w:tc>
        <w:tc>
          <w:tcPr>
            <w:tcW w:w="629" w:type="dxa"/>
            <w:gridSpan w:val="2"/>
            <w:shd w:val="clear" w:color="auto" w:fill="auto"/>
          </w:tcPr>
          <w:p w14:paraId="4AF85B9B" w14:textId="77777777" w:rsidR="00161730" w:rsidRPr="000C5A10" w:rsidRDefault="00161730" w:rsidP="00161730">
            <w:pPr>
              <w:pStyle w:val="Text"/>
            </w:pPr>
            <w:r w:rsidRPr="000C5A10">
              <w:t>ikan</w:t>
            </w:r>
            <w:r w:rsidR="00BA5C1C">
              <w:t>g</w:t>
            </w:r>
          </w:p>
        </w:tc>
        <w:tc>
          <w:tcPr>
            <w:tcW w:w="373" w:type="dxa"/>
            <w:gridSpan w:val="2"/>
            <w:shd w:val="clear" w:color="auto" w:fill="auto"/>
          </w:tcPr>
          <w:p w14:paraId="34DF36B4" w14:textId="77777777" w:rsidR="00161730" w:rsidRPr="000C5A10" w:rsidRDefault="00161730" w:rsidP="00161730">
            <w:pPr>
              <w:pStyle w:val="Text"/>
            </w:pPr>
            <w:r>
              <w:t>ka</w:t>
            </w:r>
          </w:p>
        </w:tc>
        <w:tc>
          <w:tcPr>
            <w:tcW w:w="740" w:type="dxa"/>
            <w:gridSpan w:val="2"/>
            <w:shd w:val="clear" w:color="auto" w:fill="auto"/>
          </w:tcPr>
          <w:p w14:paraId="724278B8" w14:textId="77777777" w:rsidR="00161730" w:rsidRPr="000C5A10" w:rsidRDefault="00161730" w:rsidP="00161730">
            <w:pPr>
              <w:pStyle w:val="Text"/>
            </w:pPr>
            <w:r w:rsidRPr="000C5A10">
              <w:t>kuskus</w:t>
            </w:r>
          </w:p>
        </w:tc>
        <w:tc>
          <w:tcPr>
            <w:tcW w:w="423" w:type="dxa"/>
            <w:gridSpan w:val="2"/>
            <w:shd w:val="clear" w:color="auto" w:fill="auto"/>
          </w:tcPr>
          <w:p w14:paraId="7B1E292B" w14:textId="77777777" w:rsidR="00161730" w:rsidRPr="000C5A10" w:rsidRDefault="00161730" w:rsidP="00161730">
            <w:pPr>
              <w:pStyle w:val="Text"/>
            </w:pPr>
            <w:r w:rsidRPr="000C5A10">
              <w:t>k</w:t>
            </w:r>
            <w:r>
              <w:t>a,</w:t>
            </w:r>
          </w:p>
        </w:tc>
        <w:tc>
          <w:tcPr>
            <w:tcW w:w="673" w:type="dxa"/>
            <w:gridSpan w:val="2"/>
            <w:shd w:val="clear" w:color="auto" w:fill="auto"/>
          </w:tcPr>
          <w:p w14:paraId="4F1E606A" w14:textId="77777777" w:rsidR="00161730" w:rsidRPr="000C5A10" w:rsidRDefault="00161730" w:rsidP="00161730">
            <w:pPr>
              <w:pStyle w:val="Text"/>
            </w:pPr>
            <w:r w:rsidRPr="000C5A10">
              <w:t>waktu</w:t>
            </w:r>
          </w:p>
        </w:tc>
        <w:tc>
          <w:tcPr>
            <w:tcW w:w="779" w:type="dxa"/>
            <w:gridSpan w:val="2"/>
            <w:shd w:val="clear" w:color="auto" w:fill="auto"/>
          </w:tcPr>
          <w:p w14:paraId="5B659DD8" w14:textId="77777777" w:rsidR="00161730" w:rsidRPr="000C5A10" w:rsidRDefault="00161730" w:rsidP="00161730">
            <w:pPr>
              <w:pStyle w:val="Text"/>
            </w:pPr>
            <w:r>
              <w:t>lewat</w:t>
            </w:r>
          </w:p>
        </w:tc>
        <w:tc>
          <w:tcPr>
            <w:tcW w:w="529" w:type="dxa"/>
            <w:gridSpan w:val="2"/>
            <w:shd w:val="clear" w:color="auto" w:fill="auto"/>
          </w:tcPr>
          <w:p w14:paraId="6465516A" w14:textId="77777777" w:rsidR="00161730" w:rsidRPr="000C5A10" w:rsidRDefault="00161730" w:rsidP="00161730">
            <w:pPr>
              <w:pStyle w:val="Text"/>
            </w:pPr>
            <w:r w:rsidRPr="000C5A10">
              <w:t>kas</w:t>
            </w:r>
            <w:r>
              <w:t>i</w:t>
            </w:r>
          </w:p>
        </w:tc>
        <w:tc>
          <w:tcPr>
            <w:tcW w:w="495" w:type="dxa"/>
            <w:gridSpan w:val="2"/>
            <w:shd w:val="clear" w:color="auto" w:fill="auto"/>
          </w:tcPr>
          <w:p w14:paraId="1DF14992" w14:textId="77777777" w:rsidR="00161730" w:rsidRPr="000C5A10" w:rsidRDefault="00161730" w:rsidP="00161730">
            <w:pPr>
              <w:pStyle w:val="Text"/>
            </w:pPr>
            <w:r w:rsidRPr="000C5A10">
              <w:t>saja</w:t>
            </w:r>
          </w:p>
        </w:tc>
      </w:tr>
      <w:tr w:rsidR="00AC23C4" w:rsidRPr="00AC23C4" w14:paraId="1D7F19E3" w14:textId="77777777" w:rsidTr="00AC23C4">
        <w:trPr>
          <w:gridAfter w:val="2"/>
          <w:wAfter w:w="562" w:type="dxa"/>
        </w:trPr>
        <w:tc>
          <w:tcPr>
            <w:tcW w:w="709" w:type="dxa"/>
            <w:shd w:val="clear" w:color="auto" w:fill="auto"/>
          </w:tcPr>
          <w:p w14:paraId="346195BD" w14:textId="77777777" w:rsidR="00161730" w:rsidRPr="002A4829" w:rsidRDefault="00161730" w:rsidP="00161730">
            <w:pPr>
              <w:pStyle w:val="GlossEng"/>
            </w:pPr>
          </w:p>
        </w:tc>
        <w:tc>
          <w:tcPr>
            <w:tcW w:w="618" w:type="dxa"/>
            <w:gridSpan w:val="2"/>
            <w:shd w:val="clear" w:color="auto" w:fill="auto"/>
          </w:tcPr>
          <w:p w14:paraId="1EBA4988" w14:textId="77777777" w:rsidR="00161730" w:rsidRPr="000C5A10" w:rsidRDefault="00161730" w:rsidP="00161730">
            <w:pPr>
              <w:pStyle w:val="GlossEng"/>
            </w:pPr>
            <w:r w:rsidRPr="000C5A10">
              <w:t>get</w:t>
            </w:r>
          </w:p>
        </w:tc>
        <w:tc>
          <w:tcPr>
            <w:tcW w:w="629" w:type="dxa"/>
            <w:gridSpan w:val="2"/>
            <w:shd w:val="clear" w:color="auto" w:fill="auto"/>
          </w:tcPr>
          <w:p w14:paraId="6BA3A006" w14:textId="77777777" w:rsidR="00161730" w:rsidRPr="000C5A10" w:rsidRDefault="00161730" w:rsidP="00161730">
            <w:pPr>
              <w:pStyle w:val="GlossEng"/>
            </w:pPr>
            <w:r w:rsidRPr="000C5A10">
              <w:t>fish</w:t>
            </w:r>
          </w:p>
        </w:tc>
        <w:tc>
          <w:tcPr>
            <w:tcW w:w="373" w:type="dxa"/>
            <w:gridSpan w:val="2"/>
            <w:shd w:val="clear" w:color="auto" w:fill="auto"/>
          </w:tcPr>
          <w:p w14:paraId="7F3EFA2A" w14:textId="77777777" w:rsidR="00161730" w:rsidRPr="000C5A10" w:rsidRDefault="00161730" w:rsidP="00161730">
            <w:pPr>
              <w:pStyle w:val="GlossEng"/>
            </w:pPr>
            <w:r>
              <w:t>or</w:t>
            </w:r>
          </w:p>
        </w:tc>
        <w:tc>
          <w:tcPr>
            <w:tcW w:w="740" w:type="dxa"/>
            <w:gridSpan w:val="2"/>
            <w:shd w:val="clear" w:color="auto" w:fill="auto"/>
          </w:tcPr>
          <w:p w14:paraId="2E10245B" w14:textId="77777777" w:rsidR="00161730" w:rsidRPr="000C5A10" w:rsidRDefault="00161730" w:rsidP="00161730">
            <w:pPr>
              <w:pStyle w:val="GlossEng"/>
            </w:pPr>
            <w:r w:rsidRPr="000C5A10">
              <w:t>cuscus</w:t>
            </w:r>
          </w:p>
        </w:tc>
        <w:tc>
          <w:tcPr>
            <w:tcW w:w="423" w:type="dxa"/>
            <w:gridSpan w:val="2"/>
            <w:shd w:val="clear" w:color="auto" w:fill="auto"/>
          </w:tcPr>
          <w:p w14:paraId="3C4F7DB7" w14:textId="77777777" w:rsidR="00161730" w:rsidRPr="000C5A10" w:rsidRDefault="00161730" w:rsidP="00161730">
            <w:pPr>
              <w:pStyle w:val="GlossEng"/>
            </w:pPr>
            <w:r>
              <w:t>or</w:t>
            </w:r>
          </w:p>
        </w:tc>
        <w:tc>
          <w:tcPr>
            <w:tcW w:w="673" w:type="dxa"/>
            <w:gridSpan w:val="2"/>
            <w:shd w:val="clear" w:color="auto" w:fill="auto"/>
          </w:tcPr>
          <w:p w14:paraId="5096BA55" w14:textId="77777777" w:rsidR="00161730" w:rsidRPr="000C5A10" w:rsidRDefault="00161730" w:rsidP="00161730">
            <w:pPr>
              <w:pStyle w:val="GlossEng"/>
            </w:pPr>
            <w:r w:rsidRPr="000C5A10">
              <w:t>time</w:t>
            </w:r>
          </w:p>
        </w:tc>
        <w:tc>
          <w:tcPr>
            <w:tcW w:w="779" w:type="dxa"/>
            <w:gridSpan w:val="2"/>
            <w:shd w:val="clear" w:color="auto" w:fill="auto"/>
          </w:tcPr>
          <w:p w14:paraId="41773B73" w14:textId="77777777" w:rsidR="00161730" w:rsidRPr="000C5A10" w:rsidRDefault="00161730" w:rsidP="00161730">
            <w:pPr>
              <w:pStyle w:val="GlossEng"/>
            </w:pPr>
            <w:r w:rsidRPr="000C5A10">
              <w:t>pass.by</w:t>
            </w:r>
          </w:p>
        </w:tc>
        <w:tc>
          <w:tcPr>
            <w:tcW w:w="529" w:type="dxa"/>
            <w:gridSpan w:val="2"/>
            <w:shd w:val="clear" w:color="auto" w:fill="auto"/>
          </w:tcPr>
          <w:p w14:paraId="16308C30" w14:textId="77777777" w:rsidR="00161730" w:rsidRPr="000C5A10" w:rsidRDefault="00161730" w:rsidP="00161730">
            <w:pPr>
              <w:pStyle w:val="GlossEng"/>
            </w:pPr>
            <w:r w:rsidRPr="000C5A10">
              <w:t>give</w:t>
            </w:r>
          </w:p>
        </w:tc>
        <w:tc>
          <w:tcPr>
            <w:tcW w:w="495" w:type="dxa"/>
            <w:gridSpan w:val="2"/>
            <w:shd w:val="clear" w:color="auto" w:fill="auto"/>
          </w:tcPr>
          <w:p w14:paraId="5F7EC602" w14:textId="77777777" w:rsidR="00161730" w:rsidRPr="000C5A10" w:rsidRDefault="00161730" w:rsidP="00161730">
            <w:pPr>
              <w:pStyle w:val="GlossEng"/>
            </w:pPr>
            <w:r w:rsidRPr="000C5A10">
              <w:t>just</w:t>
            </w:r>
          </w:p>
        </w:tc>
      </w:tr>
    </w:tbl>
    <w:p w14:paraId="3010E72B" w14:textId="6ED672B3" w:rsidR="00161730" w:rsidRPr="00233F27" w:rsidRDefault="00B7093A" w:rsidP="00161730">
      <w:pPr>
        <w:pStyle w:val="FreeTranslEng15pt"/>
      </w:pPr>
      <w:r>
        <w:t>‘</w:t>
      </w:r>
      <w:r w:rsidR="00161730">
        <w:t xml:space="preserve">[when (your) friends and relatives,] when you are carving a pig </w:t>
      </w:r>
      <w:r w:rsidR="00161730" w:rsidRPr="006F36AA">
        <w:rPr>
          <w:rStyle w:val="ChBlueBold"/>
        </w:rPr>
        <w:t>or</w:t>
      </w:r>
      <w:r w:rsidR="00161730">
        <w:t xml:space="preserve"> carving fish (</w:t>
      </w:r>
      <w:r w:rsidR="00161730" w:rsidRPr="006F36AA">
        <w:rPr>
          <w:rStyle w:val="ChBlueBold"/>
        </w:rPr>
        <w:t>or</w:t>
      </w:r>
      <w:r w:rsidR="00161730">
        <w:t xml:space="preserve"> carving </w:t>
      </w:r>
      <w:r w:rsidR="00161730">
        <w:rPr>
          <w:rStyle w:val="ChBlueBold"/>
        </w:rPr>
        <w:t>something else</w:t>
      </w:r>
      <w:r w:rsidR="00161730">
        <w:t>), or (when you) get a fish or cuscus (or something else), when (they) walk by, just share (</w:t>
      </w:r>
      <w:r w:rsidR="006D5A2A">
        <w:t xml:space="preserve">it </w:t>
      </w:r>
      <w:r w:rsidR="00161730">
        <w:t>with them)</w:t>
      </w:r>
      <w:r>
        <w:t>’</w:t>
      </w:r>
      <w:r w:rsidR="00161730">
        <w:t xml:space="preserve"> </w:t>
      </w:r>
      <w:r w:rsidR="00161730" w:rsidRPr="002A4829">
        <w:rPr>
          <w:rStyle w:val="ExampleSource"/>
        </w:rPr>
        <w:t>[080919-004-NP.0060]</w:t>
      </w:r>
    </w:p>
    <w:p w14:paraId="13811DF6" w14:textId="77777777" w:rsidR="00161730" w:rsidRDefault="00161730" w:rsidP="00161730">
      <w:pPr>
        <w:pStyle w:val="Heading3"/>
      </w:pPr>
      <w:bookmarkStart w:id="5155" w:name="_Ref356409384"/>
      <w:bookmarkStart w:id="5156" w:name="_Toc356663340"/>
      <w:bookmarkStart w:id="5157" w:name="_Toc361492642"/>
      <w:bookmarkStart w:id="5158" w:name="_Toc440455751"/>
      <w:bookmarkStart w:id="5159" w:name="_Ref355441040"/>
      <w:r>
        <w:t>Time and/or condition</w:t>
      </w:r>
      <w:bookmarkEnd w:id="5155"/>
      <w:bookmarkEnd w:id="5156"/>
      <w:bookmarkEnd w:id="5157"/>
      <w:bookmarkEnd w:id="5158"/>
    </w:p>
    <w:p w14:paraId="06FEEA1B" w14:textId="74745FE9" w:rsidR="0000082B" w:rsidRDefault="0000082B" w:rsidP="0000082B">
      <w:pPr>
        <w:pStyle w:val="Body0000after"/>
      </w:pPr>
      <w:r>
        <w:t xml:space="preserve">Papuan Malay conjunctions </w:t>
      </w:r>
      <w:r w:rsidR="00161730">
        <w:t>marking temporal relations indicate relative time</w:t>
      </w:r>
      <w:r>
        <w:t xml:space="preserve">; that is, the temporal reference point is determined </w:t>
      </w:r>
      <w:r w:rsidR="00161730" w:rsidRPr="004003DE">
        <w:t>by the context</w:t>
      </w:r>
      <w:r w:rsidR="00161730">
        <w:t>. Providing a reference point for the events or states depicted in the unmarked clause, time-marking conjunctions signal sequence relations, anteriority, or posteriority. Condition-marking conjunctions introduce clause</w:t>
      </w:r>
      <w:r>
        <w:t>s</w:t>
      </w:r>
      <w:r w:rsidR="00161730">
        <w:t xml:space="preserve"> which expresses condition</w:t>
      </w:r>
      <w:r>
        <w:t>s</w:t>
      </w:r>
      <w:r w:rsidR="00161730">
        <w:t>, while the unmarked clause</w:t>
      </w:r>
      <w:r>
        <w:t>s describe</w:t>
      </w:r>
      <w:r w:rsidR="00161730">
        <w:t xml:space="preserve"> event or state</w:t>
      </w:r>
      <w:r>
        <w:t>s</w:t>
      </w:r>
      <w:r w:rsidR="00161730">
        <w:t xml:space="preserve"> which could come about o</w:t>
      </w:r>
      <w:r>
        <w:t>nce the conditions have been met.</w:t>
      </w:r>
    </w:p>
    <w:p w14:paraId="5B6728D4" w14:textId="5561A1C0" w:rsidR="00161730" w:rsidRDefault="00161730" w:rsidP="0000082B">
      <w:pPr>
        <w:pStyle w:val="Body0500after"/>
      </w:pPr>
      <w:r>
        <w:t xml:space="preserve">In many languages, there is no distinction between conditional </w:t>
      </w:r>
      <w:r w:rsidR="00B7093A">
        <w:t>‘</w:t>
      </w:r>
      <w:r>
        <w:t>if</w:t>
      </w:r>
      <w:r w:rsidR="00B7093A">
        <w:t>’</w:t>
      </w:r>
      <w:r>
        <w:t xml:space="preserve"> and temporal </w:t>
      </w:r>
      <w:r w:rsidR="00B7093A">
        <w:t>‘</w:t>
      </w:r>
      <w:r>
        <w:t>when</w:t>
      </w:r>
      <w:r w:rsidR="00B7093A">
        <w:t>’</w:t>
      </w:r>
      <w:r>
        <w:t xml:space="preserve"> clauses</w:t>
      </w:r>
      <w:r w:rsidR="0000082B">
        <w:t xml:space="preserve">, as </w:t>
      </w:r>
      <w:r w:rsidR="0000082B" w:rsidRPr="0000082B">
        <w:rPr>
          <w:rStyle w:val="Citation"/>
        </w:rPr>
        <w:fldChar w:fldCharType="begin"/>
      </w:r>
      <w:r w:rsidR="0000082B" w:rsidRPr="0000082B">
        <w:rPr>
          <w:rStyle w:val="Citation"/>
        </w:rPr>
        <w:instrText>ADDIN CITAVI.PLACEHOLDER 925000a2-5a3a-48ad-b722-81abd27fef66 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mFjMmQ3MmExLTNkNWYtNGUwOC04OWQzLWIxZjIyMDIyYWZiNjwvSWQ+PElzYm4+OTc4MDUxMTM2NzMzNSwgMDUxMTM2NzMzMzwvSXNibj48TGFuZ3VhZ2U+RW5nbGlzaDwvTGFuZ3VhZ2U+PExhbmd1YWdlQ29kZT5lbjwvTGFuZ3VhZ2VDb2RlPjxMb2NhdGlvbnM+PExvY2F0aW9uPjxBZGRyZXNzPkQ6XFJlc291cmNlc1xFbGVjdHJvbmljIG1hdGVyaWFsc1xBcnRpY2xlcyB1bnJlYWRcU2hvcGVuX1RfMjAwN19MYW5ndWFnZSB0eXBvbG9neSBhbmQgc3ludGFjdGljIGRlc2NyaXB0aW9uX1ZvbCAyX0NvbXBsZXggY29uc3RydWN0aW9ucy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yOiBDb21wbGV4IGNvbnN0cnVjdGlvbnM8L1RpdGxlPjxZZWFyPjIwMDc8L1llYXI+PC9SZWZlcmVuY2U+PC9QYXJlbnRSZWZlcmVuY2U+DQogICAgICAgIDxTaG9ydFRpdGxlPlRob21wc29uLCBMb25nYWNyZSBldCBhbC4gMjAwNyDigJMgQWR2ZXJiaWFsIGNsYXVzZXM8L1Nob3J0VGl0bGU+DQogICAgICAgIDxUaXRsZT5BZHZlcmJpYWwgY2xhdXNlczwvVGl0bGU+DQogICAgICA8L1JlZmVyZW5jZT4NCiAgICA8L0VudHJ5Pg0KICA8L0VudHJpZXM+DQogIDxUZXh0PlRob21wc29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cHNvbiBldCBhbC48L1RleHQ+DQogICAgPC9UZXh0VW5pdD4NCiAgPC9UZXh0VW5pdHM+DQo8L1BsYWNlaG9sZGVyPg==</w:instrText>
      </w:r>
      <w:r w:rsidR="0000082B" w:rsidRPr="0000082B">
        <w:rPr>
          <w:rStyle w:val="Citation"/>
        </w:rPr>
        <w:fldChar w:fldCharType="separate"/>
      </w:r>
      <w:bookmarkStart w:id="5160" w:name="_CTVP001925000a25a3a48adb72281abd27fef66"/>
      <w:r w:rsidR="0092006B">
        <w:rPr>
          <w:rStyle w:val="Citation"/>
        </w:rPr>
        <w:t>Thompson et al.</w:t>
      </w:r>
      <w:bookmarkEnd w:id="5160"/>
      <w:r w:rsidR="0000082B" w:rsidRPr="0000082B">
        <w:rPr>
          <w:rStyle w:val="Citation"/>
        </w:rPr>
        <w:fldChar w:fldCharType="end"/>
      </w:r>
      <w:r w:rsidR="0000082B" w:rsidRPr="0000082B">
        <w:rPr>
          <w:rStyle w:val="Citation"/>
        </w:rPr>
        <w:t xml:space="preserve"> </w:t>
      </w:r>
      <w:r w:rsidR="0000082B" w:rsidRPr="0000082B">
        <w:rPr>
          <w:rStyle w:val="Citation"/>
        </w:rPr>
        <w:fldChar w:fldCharType="begin"/>
      </w:r>
      <w:r w:rsidR="0000082B" w:rsidRPr="0000082B">
        <w:rPr>
          <w:rStyle w:val="Citation"/>
        </w:rPr>
        <w:instrText>ADDIN CITAVI.PLACEHOLDER 25a7109c-35fb-4257-92a8-2abdf28de3a4 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mFjMmQ3MmExLTNkNWYtNGUwOC04OWQzLWIxZjIyMDIyYWZiNjwvSWQ+PElzYm4+OTc4MDUxMTM2NzMzNSwgMDUxMTM2NzMzMzwvSXNibj48TGFuZ3VhZ2U+RW5nbGlzaDwvTGFuZ3VhZ2U+PExhbmd1YWdlQ29kZT5lbjwvTGFuZ3VhZ2VDb2RlPjxMb2NhdGlvbnM+PExvY2F0aW9uPjxBZGRyZXNzPkQ6XFJlc291cmNlc1xFbGVjdHJvbmljIG1hdGVyaWFsc1xBcnRpY2xlcyB1bnJlYWRcU2hvcGVuX1RfMjAwN19MYW5ndWFnZSB0eXBvbG9neSBhbmQgc3ludGFjdGljIGRlc2NyaXB0aW9uX1ZvbCAyX0NvbXBsZXggY29uc3RydWN0aW9ucy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yOiBDb21wbGV4IGNvbnN0cnVjdGlvbnM8L1RpdGxlPjxZZWFyPjIwMDc8L1llYXI+PC9SZWZlcmVuY2U+PC9QYXJlbnRSZWZlcmVuY2U+DQogICAgICAgIDxTaG9ydFRpdGxlPlRob21wc29uLCBMb25nYWNyZSBldCBhbC4gMjAwNyDigJMgQWR2ZXJiaWFsIGNsYXVzZXM8L1Nob3J0VGl0bGU+DQogICAgICAgIDxUaXRsZT5BZHZlcmJpYWwgY2xhdXNlczwvVGl0bGU+DQogICAgICA8L1JlZmVyZW5jZT4NCiAgICA8L0VudHJ5Pg0KICA8L0VudHJpZXM+DQogIDxUZXh0PigyMDA3OiAy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yNTcpPC9UZXh0Pg0KICAgIDwvVGV4dFVuaXQ+DQogIDwvVGV4dFVuaXRzPg0KPC9QbGFjZWhvbGRlcj4=</w:instrText>
      </w:r>
      <w:r w:rsidR="0000082B" w:rsidRPr="0000082B">
        <w:rPr>
          <w:rStyle w:val="Citation"/>
        </w:rPr>
        <w:fldChar w:fldCharType="separate"/>
      </w:r>
      <w:bookmarkStart w:id="5161" w:name="_CTVP00125a7109c35fb425792a82abdf28de3a4"/>
      <w:r w:rsidR="0092006B">
        <w:rPr>
          <w:rStyle w:val="Citation"/>
        </w:rPr>
        <w:t>(2007: 257)</w:t>
      </w:r>
      <w:bookmarkEnd w:id="5161"/>
      <w:r w:rsidR="0000082B" w:rsidRPr="0000082B">
        <w:rPr>
          <w:rStyle w:val="Citation"/>
        </w:rPr>
        <w:fldChar w:fldCharType="end"/>
      </w:r>
      <w:r>
        <w:t xml:space="preserve"> </w:t>
      </w:r>
      <w:r w:rsidR="0000082B">
        <w:t>point out</w:t>
      </w:r>
      <w:r>
        <w:t>. This also applies to Papuan Malay. Therefore, both types of linkings are discussed here.</w:t>
      </w:r>
    </w:p>
    <w:p w14:paraId="1F962B47" w14:textId="582B5B21" w:rsidR="00161730" w:rsidRDefault="00161730" w:rsidP="00CD3295">
      <w:pPr>
        <w:pStyle w:val="Body0515after"/>
      </w:pPr>
      <w:r>
        <w:t xml:space="preserve">This section describes </w:t>
      </w:r>
      <w:r w:rsidR="00C617FC">
        <w:t xml:space="preserve">five </w:t>
      </w:r>
      <w:r>
        <w:t xml:space="preserve">conjunctions: sequential </w:t>
      </w:r>
      <w:r w:rsidRPr="00894A9B">
        <w:rPr>
          <w:rStyle w:val="ChItalBold"/>
        </w:rPr>
        <w:t>trus</w:t>
      </w:r>
      <w:r>
        <w:t xml:space="preserve"> </w:t>
      </w:r>
      <w:r w:rsidR="00B7093A">
        <w:t>‘</w:t>
      </w:r>
      <w:r>
        <w:t>next</w:t>
      </w:r>
      <w:r w:rsidR="00B7093A">
        <w:t>’</w:t>
      </w:r>
      <w:r>
        <w:t xml:space="preserve"> (§</w:t>
      </w:r>
      <w:r>
        <w:fldChar w:fldCharType="begin"/>
      </w:r>
      <w:r>
        <w:instrText xml:space="preserve"> REF _Ref356233464 \w \h </w:instrText>
      </w:r>
      <w:r>
        <w:fldChar w:fldCharType="separate"/>
      </w:r>
      <w:r w:rsidR="00154D81">
        <w:rPr>
          <w:cs/>
        </w:rPr>
        <w:t>‎</w:t>
      </w:r>
      <w:r w:rsidR="00154D81">
        <w:t>14.2.3.1</w:t>
      </w:r>
      <w:r>
        <w:fldChar w:fldCharType="end"/>
      </w:r>
      <w:r>
        <w:t xml:space="preserve">) and </w:t>
      </w:r>
      <w:r w:rsidRPr="00894A9B">
        <w:rPr>
          <w:rStyle w:val="ChItalBold"/>
        </w:rPr>
        <w:t>baru</w:t>
      </w:r>
      <w:r>
        <w:t xml:space="preserve"> </w:t>
      </w:r>
      <w:r w:rsidR="00B7093A">
        <w:t>‘</w:t>
      </w:r>
      <w:r>
        <w:t>and then</w:t>
      </w:r>
      <w:r w:rsidR="00B7093A">
        <w:t>’</w:t>
      </w:r>
      <w:r>
        <w:t xml:space="preserve"> (§</w:t>
      </w:r>
      <w:r>
        <w:fldChar w:fldCharType="begin"/>
      </w:r>
      <w:r>
        <w:instrText xml:space="preserve"> REF _Ref355429821 \w \h </w:instrText>
      </w:r>
      <w:r>
        <w:fldChar w:fldCharType="separate"/>
      </w:r>
      <w:r w:rsidR="00154D81">
        <w:rPr>
          <w:cs/>
        </w:rPr>
        <w:t>‎</w:t>
      </w:r>
      <w:r w:rsidR="00154D81">
        <w:t>14.2.3.2</w:t>
      </w:r>
      <w:r>
        <w:fldChar w:fldCharType="end"/>
      </w:r>
      <w:r>
        <w:t xml:space="preserve">), anteriority-marking </w:t>
      </w:r>
      <w:r w:rsidRPr="00894A9B">
        <w:rPr>
          <w:rStyle w:val="ChItalBold"/>
        </w:rPr>
        <w:t>sampe</w:t>
      </w:r>
      <w:r>
        <w:t xml:space="preserve"> </w:t>
      </w:r>
      <w:r w:rsidR="00B7093A">
        <w:t>‘</w:t>
      </w:r>
      <w:r>
        <w:t>until</w:t>
      </w:r>
      <w:r w:rsidR="00B7093A">
        <w:t>’</w:t>
      </w:r>
      <w:r>
        <w:t xml:space="preserve"> (§</w:t>
      </w:r>
      <w:r>
        <w:fldChar w:fldCharType="begin"/>
      </w:r>
      <w:r>
        <w:instrText xml:space="preserve"> REF _Ref356288962 \w \h </w:instrText>
      </w:r>
      <w:r>
        <w:fldChar w:fldCharType="separate"/>
      </w:r>
      <w:r w:rsidR="00154D81">
        <w:rPr>
          <w:cs/>
        </w:rPr>
        <w:t>‎</w:t>
      </w:r>
      <w:r w:rsidR="00154D81">
        <w:t>14.2.3.3</w:t>
      </w:r>
      <w:r>
        <w:fldChar w:fldCharType="end"/>
      </w:r>
      <w:r>
        <w:t xml:space="preserve">) and </w:t>
      </w:r>
      <w:r>
        <w:rPr>
          <w:rStyle w:val="ChItalBold"/>
        </w:rPr>
        <w:t>seblum</w:t>
      </w:r>
      <w:r>
        <w:t xml:space="preserve"> </w:t>
      </w:r>
      <w:r w:rsidR="00B7093A">
        <w:t>‘</w:t>
      </w:r>
      <w:r>
        <w:t>before</w:t>
      </w:r>
      <w:r w:rsidR="00B7093A">
        <w:t>’</w:t>
      </w:r>
      <w:r>
        <w:t xml:space="preserve"> (§</w:t>
      </w:r>
      <w:r>
        <w:fldChar w:fldCharType="begin"/>
      </w:r>
      <w:r>
        <w:instrText xml:space="preserve"> REF _Ref356289539 \w \h </w:instrText>
      </w:r>
      <w:r>
        <w:fldChar w:fldCharType="separate"/>
      </w:r>
      <w:r w:rsidR="00154D81">
        <w:rPr>
          <w:cs/>
        </w:rPr>
        <w:t>‎</w:t>
      </w:r>
      <w:r w:rsidR="00154D81">
        <w:t>14.2.3.4</w:t>
      </w:r>
      <w:r>
        <w:fldChar w:fldCharType="end"/>
      </w:r>
      <w:r>
        <w:t xml:space="preserve">), </w:t>
      </w:r>
      <w:r w:rsidR="00C617FC">
        <w:t xml:space="preserve">and </w:t>
      </w:r>
      <w:r>
        <w:t xml:space="preserve">posteriority-marking/conditional </w:t>
      </w:r>
      <w:r w:rsidRPr="00894A9B">
        <w:rPr>
          <w:rStyle w:val="ChItalBold"/>
        </w:rPr>
        <w:t>kalo</w:t>
      </w:r>
      <w:r>
        <w:t xml:space="preserve"> </w:t>
      </w:r>
      <w:r w:rsidR="00B7093A">
        <w:t>‘</w:t>
      </w:r>
      <w:r>
        <w:t>when, if</w:t>
      </w:r>
      <w:r w:rsidR="00B7093A">
        <w:t>’</w:t>
      </w:r>
      <w:r>
        <w:t xml:space="preserve"> (§</w:t>
      </w:r>
      <w:r>
        <w:fldChar w:fldCharType="begin"/>
      </w:r>
      <w:r>
        <w:instrText xml:space="preserve"> REF _Ref356289540 \w \h </w:instrText>
      </w:r>
      <w:r>
        <w:fldChar w:fldCharType="separate"/>
      </w:r>
      <w:r w:rsidR="00154D81">
        <w:rPr>
          <w:cs/>
        </w:rPr>
        <w:t>‎</w:t>
      </w:r>
      <w:r w:rsidR="00154D81">
        <w:t>14.2.3.5</w:t>
      </w:r>
      <w:r>
        <w:fldChar w:fldCharType="end"/>
      </w:r>
      <w:r w:rsidR="00C617FC">
        <w:t>)</w:t>
      </w:r>
      <w:r>
        <w:t>.</w:t>
      </w:r>
      <w:r w:rsidR="007F649B" w:rsidRPr="00856563">
        <w:rPr>
          <w:rStyle w:val="FootnoteReference"/>
        </w:rPr>
        <w:footnoteReference w:id="248"/>
      </w:r>
    </w:p>
    <w:p w14:paraId="5F070999" w14:textId="0683E102" w:rsidR="00161730" w:rsidRDefault="00161730" w:rsidP="00161730">
      <w:pPr>
        <w:pStyle w:val="Heading4"/>
      </w:pPr>
      <w:bookmarkStart w:id="5162" w:name="_Ref356233464"/>
      <w:bookmarkStart w:id="5163" w:name="_Toc356663341"/>
      <w:bookmarkEnd w:id="5159"/>
      <w:r>
        <w:t xml:space="preserve">Sequential </w:t>
      </w:r>
      <w:r>
        <w:rPr>
          <w:rStyle w:val="ChItalBold"/>
        </w:rPr>
        <w:t>trus</w:t>
      </w:r>
      <w:r>
        <w:t xml:space="preserve"> </w:t>
      </w:r>
      <w:r w:rsidR="00B7093A">
        <w:t>‘</w:t>
      </w:r>
      <w:r>
        <w:t>next</w:t>
      </w:r>
      <w:r w:rsidR="00B7093A">
        <w:t>’</w:t>
      </w:r>
      <w:bookmarkEnd w:id="5162"/>
      <w:bookmarkEnd w:id="5163"/>
    </w:p>
    <w:p w14:paraId="2C082560" w14:textId="2E12A12A" w:rsidR="00161730" w:rsidRDefault="00161730" w:rsidP="00C701D4">
      <w:pPr>
        <w:pStyle w:val="Body0000after"/>
      </w:pPr>
      <w:r>
        <w:t xml:space="preserve">The sequential conjunction </w:t>
      </w:r>
      <w:r>
        <w:rPr>
          <w:rStyle w:val="ChItalBold"/>
        </w:rPr>
        <w:t>trus</w:t>
      </w:r>
      <w:r>
        <w:t xml:space="preserve"> </w:t>
      </w:r>
      <w:r w:rsidR="00B7093A">
        <w:t>‘</w:t>
      </w:r>
      <w:r>
        <w:t>next</w:t>
      </w:r>
      <w:r w:rsidR="00B7093A">
        <w:t>’</w:t>
      </w:r>
      <w:r>
        <w:t xml:space="preserve"> marks temporal relations between clauses or phrases in an iconic way by </w:t>
      </w:r>
      <w:r w:rsidR="00C701D4">
        <w:t>organizing events in their logical and temporal order</w:t>
      </w:r>
      <w:r>
        <w:t xml:space="preserve">. When combining clauses, </w:t>
      </w:r>
      <w:r w:rsidR="00C701D4">
        <w:rPr>
          <w:rStyle w:val="ChItalBold"/>
        </w:rPr>
        <w:t>trus</w:t>
      </w:r>
      <w:r w:rsidR="00C701D4">
        <w:t xml:space="preserve"> ‘next’</w:t>
      </w:r>
      <w:r>
        <w:t xml:space="preserve"> always occurs in clause-initial position.</w:t>
      </w:r>
      <w:r w:rsidR="00AD3C36">
        <w:t xml:space="preserve"> The conjunction has dual word class membership; it is also used as the monovalent verb </w:t>
      </w:r>
      <w:r w:rsidR="00AD3C36" w:rsidRPr="00E24C79">
        <w:rPr>
          <w:rStyle w:val="ChItalBold"/>
        </w:rPr>
        <w:t>trus</w:t>
      </w:r>
      <w:r w:rsidR="00AD3C36">
        <w:t xml:space="preserve"> </w:t>
      </w:r>
      <w:r w:rsidR="00B7093A">
        <w:t>‘</w:t>
      </w:r>
      <w:r w:rsidR="00AD3C36">
        <w:t>be continuous</w:t>
      </w:r>
      <w:r w:rsidR="00B7093A">
        <w:t>’</w:t>
      </w:r>
      <w:r w:rsidR="00AD3C36" w:rsidRPr="00BF528F">
        <w:t xml:space="preserve"> </w:t>
      </w:r>
      <w:r w:rsidR="00AD3C36">
        <w:t>(</w:t>
      </w:r>
      <w:r w:rsidR="00394EFC">
        <w:t xml:space="preserve">see </w:t>
      </w:r>
      <w:r w:rsidR="00AD3C36">
        <w:t>§</w:t>
      </w:r>
      <w:r w:rsidR="00AD3C36">
        <w:fldChar w:fldCharType="begin"/>
      </w:r>
      <w:r w:rsidR="00AD3C36">
        <w:instrText xml:space="preserve"> REF _Ref351641485 \w \h </w:instrText>
      </w:r>
      <w:r w:rsidR="00AD3C36">
        <w:fldChar w:fldCharType="separate"/>
      </w:r>
      <w:r w:rsidR="00154D81">
        <w:rPr>
          <w:cs/>
        </w:rPr>
        <w:t>‎</w:t>
      </w:r>
      <w:r w:rsidR="00154D81">
        <w:t>5.14</w:t>
      </w:r>
      <w:r w:rsidR="00AD3C36">
        <w:fldChar w:fldCharType="end"/>
      </w:r>
      <w:r w:rsidR="00AD3C36">
        <w:t>).</w:t>
      </w:r>
    </w:p>
    <w:p w14:paraId="4F8E91D7" w14:textId="6AF7D6D8" w:rsidR="00161730" w:rsidRDefault="00161730" w:rsidP="00CD3295">
      <w:pPr>
        <w:pStyle w:val="Body0510after"/>
      </w:pPr>
      <w:r>
        <w:t xml:space="preserve">In terms of subject reference, an initial investigation of the attested </w:t>
      </w:r>
      <w:r>
        <w:rPr>
          <w:rStyle w:val="ChItalBold"/>
        </w:rPr>
        <w:t>trus</w:t>
      </w:r>
      <w:r>
        <w:t xml:space="preserve"> </w:t>
      </w:r>
      <w:r w:rsidR="00B7093A">
        <w:t>‘</w:t>
      </w:r>
      <w:r>
        <w:t>next</w:t>
      </w:r>
      <w:r w:rsidR="00B7093A">
        <w:t>’</w:t>
      </w:r>
      <w:r>
        <w:t xml:space="preserve"> tokens in the corpus suggests the following. The conjunction more often links clauses with a switch in reference (269 tokens),</w:t>
      </w:r>
      <w:r w:rsidRPr="009D429B">
        <w:t xml:space="preserve"> </w:t>
      </w:r>
      <w:r>
        <w:t xml:space="preserve">as in </w:t>
      </w:r>
      <w:r>
        <w:fldChar w:fldCharType="begin"/>
      </w:r>
      <w:r>
        <w:instrText xml:space="preserve"> REF _Ref355282772 \h </w:instrText>
      </w:r>
      <w:r>
        <w:fldChar w:fldCharType="separate"/>
      </w:r>
      <w:r w:rsidR="00154D81" w:rsidRPr="00856563">
        <w:t>(</w:t>
      </w:r>
      <w:r w:rsidR="00154D81">
        <w:rPr>
          <w:noProof/>
        </w:rPr>
        <w:t>22</w:t>
      </w:r>
      <w:r w:rsidR="00154D81" w:rsidRPr="00856563">
        <w:t>)</w:t>
      </w:r>
      <w:r>
        <w:fldChar w:fldCharType="end"/>
      </w:r>
      <w:r>
        <w:t>, than those with same-subject</w:t>
      </w:r>
      <w:r w:rsidR="00A02B0A">
        <w:t xml:space="preserve"> coreference (101 tokens). This</w:t>
      </w:r>
      <w:r>
        <w:t xml:space="preserve"> quantitative data </w:t>
      </w:r>
      <w:r w:rsidR="00A02B0A">
        <w:t xml:space="preserve">is </w:t>
      </w:r>
      <w:r>
        <w:t xml:space="preserve">in contrast </w:t>
      </w:r>
      <w:r w:rsidR="00A02B0A">
        <w:t xml:space="preserve">to </w:t>
      </w:r>
      <w:r w:rsidR="00BA6215">
        <w:rPr>
          <w:rStyle w:val="Citation"/>
        </w:rPr>
        <w:fldChar w:fldCharType="begin"/>
      </w:r>
      <w:r w:rsidR="003A5B20">
        <w:rPr>
          <w:rStyle w:val="Citation"/>
        </w:rPr>
        <w:instrText>ADDIN CITAVI.PLACEHOLDER e9df18d2-6d8f-4510-85c6-539fcf4aa4f2 PFBsYWNlaG9sZGVyPg0KICA8QWRkSW5WZXJzaW9uPjUuMi4wLjg8L0FkZEluVmVyc2lvbj4NCiAgPElkPmU5ZGYxOGQyLTZkOGYtNDUxMC04NWM2LTUzOWZjZjRhYTRmMjwvSWQ+DQogIDxFbnRyaWVzPg0KICAgIDxFbnRyeT4NCiAgICAgIDxJZD4zM2FlYzE4Ni1kN2NlLTQ2ZTMtYmRjYi05ZmU1MzZlYTgyYjA8L0lkPg0KICAgICAgPE5vUGFyPnRydWU8L05vUGFyPg0KICAgICAgPFBlcnNvbk9ubHk+dHJ1ZTwvUGVyc29uT25seT4NCiAgICAgIDxSZWZlcmVuY2VJZD5kNzYzMzc0Ny0zYWUxLTQ2OTctOTcyYi02Zjg4YTJiMzM1YWE8L1JlZmVyZW5jZUlk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PC9UZXh0Pg0KICAgIDwvVGV4dFVuaXQ+DQogIDwvVGV4dFVuaXRzPg0KPC9QbGFjZWhvbGRlcj4=</w:instrText>
      </w:r>
      <w:r w:rsidR="00BA6215">
        <w:rPr>
          <w:rStyle w:val="Citation"/>
        </w:rPr>
        <w:fldChar w:fldCharType="separate"/>
      </w:r>
      <w:bookmarkStart w:id="5164" w:name="_CTVP001e9df18d26d8f451085c6539fcf4aa4f2"/>
      <w:r w:rsidR="0092006B">
        <w:rPr>
          <w:rStyle w:val="Citation"/>
        </w:rPr>
        <w:t>Donohue</w:t>
      </w:r>
      <w:bookmarkEnd w:id="5164"/>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936d08b0-b443-4d0c-8e1b-6f4b648ab771 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4oMjAwMzogM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OiAzMSk8L1RleHQ+DQogICAgPC9UZXh0VW5pdD4NCiAgPC9UZXh0VW5pdHM+DQo8L1BsYWNlaG9sZGVyPg==</w:instrText>
      </w:r>
      <w:r w:rsidR="00BA6215">
        <w:rPr>
          <w:rStyle w:val="Citation"/>
        </w:rPr>
        <w:fldChar w:fldCharType="separate"/>
      </w:r>
      <w:bookmarkStart w:id="5165" w:name="_CTVP001936d08b0b4434d0c8e1b6f4b648ab771"/>
      <w:r w:rsidR="0092006B">
        <w:rPr>
          <w:rStyle w:val="Citation"/>
        </w:rPr>
        <w:t>(2003: 31)</w:t>
      </w:r>
      <w:bookmarkEnd w:id="5165"/>
      <w:r w:rsidR="00BA6215">
        <w:rPr>
          <w:rStyle w:val="Citation"/>
        </w:rPr>
        <w:fldChar w:fldCharType="end"/>
      </w:r>
      <w:r>
        <w:t xml:space="preserve"> observations that </w:t>
      </w:r>
      <w:r>
        <w:rPr>
          <w:rStyle w:val="ChItalBold"/>
        </w:rPr>
        <w:t>trus</w:t>
      </w:r>
      <w:r>
        <w:t xml:space="preserve"> </w:t>
      </w:r>
      <w:r w:rsidR="00B7093A">
        <w:t>‘</w:t>
      </w:r>
      <w:r>
        <w:t>next</w:t>
      </w:r>
      <w:r w:rsidR="00B7093A">
        <w:t>’</w:t>
      </w:r>
      <w:r>
        <w:t xml:space="preserve"> </w:t>
      </w:r>
      <w:r w:rsidR="00B7093A">
        <w:t>“</w:t>
      </w:r>
      <w:r>
        <w:rPr>
          <w:lang w:eastAsia="en-US"/>
        </w:rPr>
        <w:t>is a commonly used connective when there is same-subject coreference condition between clauses</w:t>
      </w:r>
      <w:r w:rsidR="00B7093A">
        <w:rPr>
          <w:lang w:eastAsia="en-US"/>
        </w:rPr>
        <w:t>”</w:t>
      </w:r>
      <w:r>
        <w:rPr>
          <w:lang w:eastAsia="en-US"/>
        </w:rPr>
        <w:t>.</w:t>
      </w:r>
      <w:r>
        <w:t xml:space="preserve"> Less often, </w:t>
      </w:r>
      <w:r>
        <w:rPr>
          <w:rStyle w:val="ChItalBold"/>
        </w:rPr>
        <w:t>trus</w:t>
      </w:r>
      <w:r>
        <w:t xml:space="preserve"> </w:t>
      </w:r>
      <w:r w:rsidR="00B7093A">
        <w:t>‘</w:t>
      </w:r>
      <w:r>
        <w:t>next</w:t>
      </w:r>
      <w:r w:rsidR="00B7093A">
        <w:t>’</w:t>
      </w:r>
      <w:r>
        <w:t xml:space="preserve"> combines noun phrases, as in </w:t>
      </w:r>
      <w:r>
        <w:fldChar w:fldCharType="begin"/>
      </w:r>
      <w:r>
        <w:instrText xml:space="preserve"> REF _Ref355342205 \h </w:instrText>
      </w:r>
      <w:r>
        <w:fldChar w:fldCharType="separate"/>
      </w:r>
      <w:r w:rsidR="00154D81" w:rsidRPr="00856563">
        <w:t>(</w:t>
      </w:r>
      <w:r w:rsidR="00154D81">
        <w:rPr>
          <w:noProof/>
        </w:rPr>
        <w:t>23</w:t>
      </w:r>
      <w:r w:rsidR="00154D81" w:rsidRPr="00856563">
        <w:t>)</w:t>
      </w:r>
      <w:r>
        <w:fldChar w:fldCharType="end"/>
      </w:r>
      <w:r>
        <w:t xml:space="preserve">, or prepositional phrases, as in </w:t>
      </w:r>
      <w:r>
        <w:fldChar w:fldCharType="begin"/>
      </w:r>
      <w:r>
        <w:instrText xml:space="preserve"> REF _Ref355342206 \h </w:instrText>
      </w:r>
      <w:r>
        <w:fldChar w:fldCharType="separate"/>
      </w:r>
      <w:r w:rsidR="00154D81" w:rsidRPr="00856563">
        <w:t>(</w:t>
      </w:r>
      <w:r w:rsidR="00154D81">
        <w:rPr>
          <w:noProof/>
        </w:rPr>
        <w:t>24</w:t>
      </w:r>
      <w:r w:rsidR="00154D81" w:rsidRPr="00856563">
        <w:t>)</w:t>
      </w:r>
      <w:r>
        <w:fldChar w:fldCharType="end"/>
      </w:r>
      <w:r>
        <w:t>.</w:t>
      </w:r>
    </w:p>
    <w:tbl>
      <w:tblPr>
        <w:tblW w:w="6736" w:type="dxa"/>
        <w:tblCellMar>
          <w:left w:w="42" w:type="dxa"/>
          <w:right w:w="42" w:type="dxa"/>
        </w:tblCellMar>
        <w:tblLook w:val="01E0" w:firstRow="1" w:lastRow="1" w:firstColumn="1" w:lastColumn="1" w:noHBand="0" w:noVBand="0"/>
      </w:tblPr>
      <w:tblGrid>
        <w:gridCol w:w="707"/>
        <w:gridCol w:w="503"/>
        <w:gridCol w:w="70"/>
        <w:gridCol w:w="160"/>
        <w:gridCol w:w="349"/>
        <w:gridCol w:w="137"/>
        <w:gridCol w:w="43"/>
        <w:gridCol w:w="499"/>
        <w:gridCol w:w="41"/>
        <w:gridCol w:w="59"/>
        <w:gridCol w:w="430"/>
        <w:gridCol w:w="64"/>
        <w:gridCol w:w="189"/>
        <w:gridCol w:w="420"/>
        <w:gridCol w:w="146"/>
        <w:gridCol w:w="84"/>
        <w:gridCol w:w="259"/>
        <w:gridCol w:w="104"/>
        <w:gridCol w:w="542"/>
        <w:gridCol w:w="141"/>
        <w:gridCol w:w="577"/>
        <w:gridCol w:w="156"/>
        <w:gridCol w:w="500"/>
        <w:gridCol w:w="28"/>
        <w:gridCol w:w="343"/>
        <w:gridCol w:w="185"/>
      </w:tblGrid>
      <w:tr w:rsidR="00AC23C4" w:rsidRPr="005F3BBD" w14:paraId="27CCFECA" w14:textId="77777777" w:rsidTr="00AC23C4">
        <w:tc>
          <w:tcPr>
            <w:tcW w:w="707" w:type="dxa"/>
            <w:shd w:val="clear" w:color="auto" w:fill="auto"/>
          </w:tcPr>
          <w:p w14:paraId="2B7DC743" w14:textId="77777777" w:rsidR="00161730" w:rsidRPr="00150DE6" w:rsidRDefault="00161730" w:rsidP="00161730">
            <w:pPr>
              <w:pStyle w:val="O0Nwnext"/>
            </w:pPr>
            <w:bookmarkStart w:id="5166" w:name="_Ref355282772"/>
            <w:r w:rsidRPr="00856563">
              <w:t>(</w:t>
            </w:r>
            <w:fldSimple w:instr=" SEQ ( \* ARABIC \s 1 ">
              <w:r w:rsidR="00154D81">
                <w:rPr>
                  <w:noProof/>
                </w:rPr>
                <w:t>22</w:t>
              </w:r>
            </w:fldSimple>
            <w:r w:rsidRPr="00856563">
              <w:t>)</w:t>
            </w:r>
            <w:bookmarkEnd w:id="5166"/>
          </w:p>
        </w:tc>
        <w:tc>
          <w:tcPr>
            <w:tcW w:w="573" w:type="dxa"/>
            <w:gridSpan w:val="2"/>
            <w:shd w:val="clear" w:color="auto" w:fill="auto"/>
          </w:tcPr>
          <w:p w14:paraId="13522D3C" w14:textId="77777777" w:rsidR="00161730" w:rsidRPr="00105165" w:rsidRDefault="00161730" w:rsidP="00161730">
            <w:pPr>
              <w:pStyle w:val="Text"/>
            </w:pPr>
            <w:r w:rsidRPr="00105165">
              <w:t>waktu</w:t>
            </w:r>
          </w:p>
        </w:tc>
        <w:tc>
          <w:tcPr>
            <w:tcW w:w="509" w:type="dxa"/>
            <w:gridSpan w:val="2"/>
            <w:shd w:val="clear" w:color="auto" w:fill="auto"/>
          </w:tcPr>
          <w:p w14:paraId="529E0CBF" w14:textId="77777777" w:rsidR="00161730" w:rsidRPr="00105165" w:rsidRDefault="009A6C13" w:rsidP="00161730">
            <w:pPr>
              <w:pStyle w:val="Text"/>
            </w:pPr>
            <w:r w:rsidRPr="00AC23C4">
              <w:rPr>
                <w:szCs w:val="19"/>
              </w:rPr>
              <w:t>Sofia</w:t>
            </w:r>
          </w:p>
        </w:tc>
        <w:tc>
          <w:tcPr>
            <w:tcW w:w="779" w:type="dxa"/>
            <w:gridSpan w:val="5"/>
            <w:shd w:val="clear" w:color="auto" w:fill="auto"/>
          </w:tcPr>
          <w:p w14:paraId="145BCCD6" w14:textId="77777777" w:rsidR="00161730" w:rsidRPr="00105165" w:rsidRDefault="00161730" w:rsidP="00161730">
            <w:pPr>
              <w:pStyle w:val="Text"/>
            </w:pPr>
            <w:r w:rsidRPr="00105165">
              <w:t>lewat</w:t>
            </w:r>
          </w:p>
        </w:tc>
        <w:tc>
          <w:tcPr>
            <w:tcW w:w="683" w:type="dxa"/>
            <w:gridSpan w:val="3"/>
            <w:shd w:val="clear" w:color="auto" w:fill="auto"/>
          </w:tcPr>
          <w:p w14:paraId="20CDF23B" w14:textId="77777777" w:rsidR="00161730" w:rsidRPr="00105165" w:rsidRDefault="00161730" w:rsidP="00161730">
            <w:pPr>
              <w:pStyle w:val="Text"/>
            </w:pPr>
            <w:r w:rsidRPr="00105165">
              <w:t>mandi</w:t>
            </w:r>
          </w:p>
        </w:tc>
        <w:tc>
          <w:tcPr>
            <w:tcW w:w="650" w:type="dxa"/>
            <w:gridSpan w:val="3"/>
            <w:shd w:val="clear" w:color="auto" w:fill="auto"/>
          </w:tcPr>
          <w:p w14:paraId="17D275A9" w14:textId="77777777" w:rsidR="00161730" w:rsidRPr="00105165" w:rsidRDefault="00161730" w:rsidP="00161730">
            <w:pPr>
              <w:pStyle w:val="Text"/>
            </w:pPr>
            <w:r w:rsidRPr="00105165">
              <w:t>to?</w:t>
            </w:r>
          </w:p>
        </w:tc>
        <w:tc>
          <w:tcPr>
            <w:tcW w:w="363" w:type="dxa"/>
            <w:gridSpan w:val="2"/>
            <w:shd w:val="clear" w:color="auto" w:fill="auto"/>
          </w:tcPr>
          <w:p w14:paraId="7FF89F05" w14:textId="77777777" w:rsidR="00161730" w:rsidRPr="00105165" w:rsidRDefault="00161730" w:rsidP="00161730">
            <w:pPr>
              <w:pStyle w:val="Text"/>
            </w:pPr>
            <w:r w:rsidRPr="00105165">
              <w:t>di</w:t>
            </w:r>
          </w:p>
        </w:tc>
        <w:tc>
          <w:tcPr>
            <w:tcW w:w="683" w:type="dxa"/>
            <w:gridSpan w:val="2"/>
            <w:shd w:val="clear" w:color="auto" w:fill="auto"/>
          </w:tcPr>
          <w:p w14:paraId="7FF97FB8" w14:textId="77777777" w:rsidR="00161730" w:rsidRPr="00105165" w:rsidRDefault="00161730" w:rsidP="00161730">
            <w:pPr>
              <w:pStyle w:val="Text"/>
            </w:pPr>
            <w:r w:rsidRPr="00105165">
              <w:t>kamar</w:t>
            </w:r>
          </w:p>
        </w:tc>
        <w:tc>
          <w:tcPr>
            <w:tcW w:w="733" w:type="dxa"/>
            <w:gridSpan w:val="2"/>
            <w:shd w:val="clear" w:color="auto" w:fill="auto"/>
          </w:tcPr>
          <w:p w14:paraId="21A5AE41" w14:textId="77777777" w:rsidR="00161730" w:rsidRPr="00105165" w:rsidRDefault="00161730" w:rsidP="00161730">
            <w:pPr>
              <w:pStyle w:val="Text"/>
            </w:pPr>
            <w:r w:rsidRPr="00105165">
              <w:t>mandi,</w:t>
            </w:r>
          </w:p>
        </w:tc>
        <w:tc>
          <w:tcPr>
            <w:tcW w:w="528" w:type="dxa"/>
            <w:gridSpan w:val="2"/>
            <w:shd w:val="clear" w:color="auto" w:fill="auto"/>
          </w:tcPr>
          <w:p w14:paraId="6C1AC98E" w14:textId="77777777" w:rsidR="00161730" w:rsidRPr="00962A83" w:rsidRDefault="00161730" w:rsidP="00161730">
            <w:pPr>
              <w:pStyle w:val="Text"/>
              <w:rPr>
                <w:rStyle w:val="ChBlueBold"/>
              </w:rPr>
            </w:pPr>
            <w:r w:rsidRPr="00962A83">
              <w:rPr>
                <w:rStyle w:val="ChBlueBold"/>
              </w:rPr>
              <w:t>trus</w:t>
            </w:r>
          </w:p>
        </w:tc>
        <w:tc>
          <w:tcPr>
            <w:tcW w:w="528" w:type="dxa"/>
            <w:gridSpan w:val="2"/>
            <w:shd w:val="clear" w:color="auto" w:fill="auto"/>
          </w:tcPr>
          <w:p w14:paraId="5AB33389" w14:textId="77777777" w:rsidR="00161730" w:rsidRPr="00105165" w:rsidRDefault="00194CE4" w:rsidP="00161730">
            <w:pPr>
              <w:pStyle w:val="Text"/>
            </w:pPr>
            <w:r>
              <w:t>Nusa</w:t>
            </w:r>
          </w:p>
        </w:tc>
      </w:tr>
      <w:tr w:rsidR="00AC23C4" w:rsidRPr="00AC23C4" w14:paraId="1A81D327" w14:textId="77777777" w:rsidTr="00AC23C4">
        <w:tc>
          <w:tcPr>
            <w:tcW w:w="707" w:type="dxa"/>
            <w:shd w:val="clear" w:color="auto" w:fill="auto"/>
          </w:tcPr>
          <w:p w14:paraId="7E57540F" w14:textId="77777777" w:rsidR="00161730" w:rsidRPr="00105165" w:rsidRDefault="00161730" w:rsidP="00161730">
            <w:pPr>
              <w:pStyle w:val="GlossEng2ptafter"/>
            </w:pPr>
          </w:p>
        </w:tc>
        <w:tc>
          <w:tcPr>
            <w:tcW w:w="573" w:type="dxa"/>
            <w:gridSpan w:val="2"/>
            <w:shd w:val="clear" w:color="auto" w:fill="auto"/>
          </w:tcPr>
          <w:p w14:paraId="7740CAFE" w14:textId="77777777" w:rsidR="00161730" w:rsidRPr="00105165" w:rsidRDefault="00161730" w:rsidP="00161730">
            <w:pPr>
              <w:pStyle w:val="GlossEng2ptafter"/>
            </w:pPr>
            <w:r w:rsidRPr="00105165">
              <w:t>when</w:t>
            </w:r>
          </w:p>
        </w:tc>
        <w:tc>
          <w:tcPr>
            <w:tcW w:w="509" w:type="dxa"/>
            <w:gridSpan w:val="2"/>
            <w:shd w:val="clear" w:color="auto" w:fill="auto"/>
          </w:tcPr>
          <w:p w14:paraId="0BB862BF" w14:textId="77777777" w:rsidR="00161730" w:rsidRPr="00105165" w:rsidRDefault="009A6C13" w:rsidP="00161730">
            <w:pPr>
              <w:pStyle w:val="GlossEng2ptafter"/>
            </w:pPr>
            <w:r w:rsidRPr="00AC23C4">
              <w:rPr>
                <w:szCs w:val="19"/>
              </w:rPr>
              <w:t>Sofia</w:t>
            </w:r>
          </w:p>
        </w:tc>
        <w:tc>
          <w:tcPr>
            <w:tcW w:w="779" w:type="dxa"/>
            <w:gridSpan w:val="5"/>
            <w:shd w:val="clear" w:color="auto" w:fill="auto"/>
          </w:tcPr>
          <w:p w14:paraId="3BB0DF3A" w14:textId="77777777" w:rsidR="00161730" w:rsidRPr="00105165" w:rsidRDefault="00161730" w:rsidP="00161730">
            <w:pPr>
              <w:pStyle w:val="GlossEng2ptafter"/>
            </w:pPr>
            <w:r w:rsidRPr="00105165">
              <w:t>pass.by</w:t>
            </w:r>
          </w:p>
        </w:tc>
        <w:tc>
          <w:tcPr>
            <w:tcW w:w="683" w:type="dxa"/>
            <w:gridSpan w:val="3"/>
            <w:shd w:val="clear" w:color="auto" w:fill="auto"/>
          </w:tcPr>
          <w:p w14:paraId="0B70837F" w14:textId="77777777" w:rsidR="00161730" w:rsidRPr="00105165" w:rsidRDefault="00161730" w:rsidP="00161730">
            <w:pPr>
              <w:pStyle w:val="GlossEng2ptafter"/>
            </w:pPr>
            <w:r w:rsidRPr="00105165">
              <w:t>bathe</w:t>
            </w:r>
          </w:p>
        </w:tc>
        <w:tc>
          <w:tcPr>
            <w:tcW w:w="650" w:type="dxa"/>
            <w:gridSpan w:val="3"/>
            <w:shd w:val="clear" w:color="auto" w:fill="auto"/>
          </w:tcPr>
          <w:p w14:paraId="7671674A" w14:textId="77777777" w:rsidR="00161730" w:rsidRPr="00105165" w:rsidRDefault="00161730" w:rsidP="00161730">
            <w:pPr>
              <w:pStyle w:val="GlossEng2ptafter"/>
            </w:pPr>
            <w:r w:rsidRPr="00105165">
              <w:t>right?</w:t>
            </w:r>
          </w:p>
        </w:tc>
        <w:tc>
          <w:tcPr>
            <w:tcW w:w="363" w:type="dxa"/>
            <w:gridSpan w:val="2"/>
            <w:shd w:val="clear" w:color="auto" w:fill="auto"/>
          </w:tcPr>
          <w:p w14:paraId="77947F03" w14:textId="77777777" w:rsidR="00161730" w:rsidRPr="00105165" w:rsidRDefault="00161730" w:rsidP="00161730">
            <w:pPr>
              <w:pStyle w:val="GlossEng2ptafter"/>
            </w:pPr>
            <w:r w:rsidRPr="00105165">
              <w:t>at</w:t>
            </w:r>
          </w:p>
        </w:tc>
        <w:tc>
          <w:tcPr>
            <w:tcW w:w="683" w:type="dxa"/>
            <w:gridSpan w:val="2"/>
            <w:shd w:val="clear" w:color="auto" w:fill="auto"/>
          </w:tcPr>
          <w:p w14:paraId="16D97D1E" w14:textId="77777777" w:rsidR="00161730" w:rsidRPr="00105165" w:rsidRDefault="00161730" w:rsidP="00161730">
            <w:pPr>
              <w:pStyle w:val="GlossEng2ptafter"/>
            </w:pPr>
            <w:r w:rsidRPr="00105165">
              <w:t>room</w:t>
            </w:r>
          </w:p>
        </w:tc>
        <w:tc>
          <w:tcPr>
            <w:tcW w:w="733" w:type="dxa"/>
            <w:gridSpan w:val="2"/>
            <w:shd w:val="clear" w:color="auto" w:fill="auto"/>
          </w:tcPr>
          <w:p w14:paraId="30A1B873" w14:textId="77777777" w:rsidR="00161730" w:rsidRPr="00105165" w:rsidRDefault="00161730" w:rsidP="00161730">
            <w:pPr>
              <w:pStyle w:val="GlossEng2ptafter"/>
            </w:pPr>
            <w:r w:rsidRPr="00105165">
              <w:t>bathe</w:t>
            </w:r>
          </w:p>
        </w:tc>
        <w:tc>
          <w:tcPr>
            <w:tcW w:w="528" w:type="dxa"/>
            <w:gridSpan w:val="2"/>
            <w:shd w:val="clear" w:color="auto" w:fill="auto"/>
          </w:tcPr>
          <w:p w14:paraId="472DD15E" w14:textId="77777777" w:rsidR="00161730" w:rsidRPr="00105165" w:rsidRDefault="00161730" w:rsidP="00161730">
            <w:pPr>
              <w:pStyle w:val="GlossEng2ptafter"/>
            </w:pPr>
            <w:r>
              <w:t>next</w:t>
            </w:r>
          </w:p>
        </w:tc>
        <w:tc>
          <w:tcPr>
            <w:tcW w:w="528" w:type="dxa"/>
            <w:gridSpan w:val="2"/>
            <w:shd w:val="clear" w:color="auto" w:fill="auto"/>
          </w:tcPr>
          <w:p w14:paraId="43C5E8D4" w14:textId="77777777" w:rsidR="00161730" w:rsidRPr="00105165" w:rsidRDefault="00194CE4" w:rsidP="00161730">
            <w:pPr>
              <w:pStyle w:val="GlossEng2ptafter"/>
            </w:pPr>
            <w:r>
              <w:t>Nusa</w:t>
            </w:r>
          </w:p>
        </w:tc>
      </w:tr>
      <w:tr w:rsidR="00AC23C4" w:rsidRPr="00105165" w14:paraId="08220C9F" w14:textId="77777777" w:rsidTr="00AC23C4">
        <w:trPr>
          <w:gridAfter w:val="1"/>
          <w:wAfter w:w="185" w:type="dxa"/>
        </w:trPr>
        <w:tc>
          <w:tcPr>
            <w:tcW w:w="707" w:type="dxa"/>
            <w:shd w:val="clear" w:color="auto" w:fill="auto"/>
          </w:tcPr>
          <w:p w14:paraId="018E333F" w14:textId="77777777" w:rsidR="00161730" w:rsidRPr="00962A83" w:rsidRDefault="00161730" w:rsidP="00161730">
            <w:pPr>
              <w:pStyle w:val="O0Nwnext"/>
            </w:pPr>
          </w:p>
        </w:tc>
        <w:tc>
          <w:tcPr>
            <w:tcW w:w="503" w:type="dxa"/>
            <w:shd w:val="clear" w:color="auto" w:fill="auto"/>
          </w:tcPr>
          <w:p w14:paraId="4750B494" w14:textId="77777777" w:rsidR="00161730" w:rsidRPr="00105165" w:rsidRDefault="00161730" w:rsidP="00161730">
            <w:pPr>
              <w:pStyle w:val="Text"/>
            </w:pPr>
            <w:r w:rsidRPr="00105165">
              <w:t>juga</w:t>
            </w:r>
          </w:p>
        </w:tc>
        <w:tc>
          <w:tcPr>
            <w:tcW w:w="716" w:type="dxa"/>
            <w:gridSpan w:val="4"/>
            <w:shd w:val="clear" w:color="auto" w:fill="auto"/>
          </w:tcPr>
          <w:p w14:paraId="7E2C708C" w14:textId="77777777" w:rsidR="00161730" w:rsidRPr="00105165" w:rsidRDefault="00161730" w:rsidP="00161730">
            <w:pPr>
              <w:pStyle w:val="Text"/>
            </w:pPr>
            <w:r w:rsidRPr="00105165">
              <w:t>lewat,</w:t>
            </w:r>
          </w:p>
        </w:tc>
        <w:tc>
          <w:tcPr>
            <w:tcW w:w="542" w:type="dxa"/>
            <w:gridSpan w:val="2"/>
            <w:shd w:val="clear" w:color="auto" w:fill="auto"/>
          </w:tcPr>
          <w:p w14:paraId="09E6ADEA" w14:textId="77777777" w:rsidR="00161730" w:rsidRPr="00105165" w:rsidRDefault="009A6C13" w:rsidP="00161730">
            <w:pPr>
              <w:pStyle w:val="Text"/>
            </w:pPr>
            <w:r w:rsidRPr="00AC23C4">
              <w:rPr>
                <w:szCs w:val="19"/>
              </w:rPr>
              <w:t>Sofia</w:t>
            </w:r>
          </w:p>
        </w:tc>
        <w:tc>
          <w:tcPr>
            <w:tcW w:w="594" w:type="dxa"/>
            <w:gridSpan w:val="4"/>
            <w:shd w:val="clear" w:color="auto" w:fill="auto"/>
          </w:tcPr>
          <w:p w14:paraId="71AA91A4" w14:textId="77777777" w:rsidR="00161730" w:rsidRPr="00105165" w:rsidRDefault="00161730" w:rsidP="00161730">
            <w:pPr>
              <w:pStyle w:val="Text"/>
            </w:pPr>
            <w:r w:rsidRPr="00105165">
              <w:t>ikat</w:t>
            </w:r>
          </w:p>
        </w:tc>
        <w:tc>
          <w:tcPr>
            <w:tcW w:w="755" w:type="dxa"/>
            <w:gridSpan w:val="3"/>
            <w:shd w:val="clear" w:color="auto" w:fill="auto"/>
          </w:tcPr>
          <w:p w14:paraId="37A24427" w14:textId="77777777" w:rsidR="00161730" w:rsidRPr="00105165" w:rsidRDefault="00161730" w:rsidP="00161730">
            <w:pPr>
              <w:pStyle w:val="Text"/>
            </w:pPr>
            <w:r w:rsidRPr="00105165">
              <w:t>handuk,</w:t>
            </w:r>
          </w:p>
        </w:tc>
        <w:tc>
          <w:tcPr>
            <w:tcW w:w="447" w:type="dxa"/>
            <w:gridSpan w:val="3"/>
            <w:shd w:val="clear" w:color="auto" w:fill="auto"/>
          </w:tcPr>
          <w:p w14:paraId="671D6482" w14:textId="77777777" w:rsidR="00161730" w:rsidRPr="00105165" w:rsidRDefault="00161730" w:rsidP="00161730">
            <w:pPr>
              <w:pStyle w:val="Text"/>
            </w:pPr>
            <w:r w:rsidRPr="00105165">
              <w:t>de</w:t>
            </w:r>
          </w:p>
        </w:tc>
        <w:tc>
          <w:tcPr>
            <w:tcW w:w="542" w:type="dxa"/>
            <w:shd w:val="clear" w:color="auto" w:fill="auto"/>
          </w:tcPr>
          <w:p w14:paraId="6DA5AEFC" w14:textId="77777777" w:rsidR="00161730" w:rsidRPr="00105165" w:rsidRDefault="00161730" w:rsidP="00161730">
            <w:pPr>
              <w:pStyle w:val="Text"/>
            </w:pPr>
            <w:r w:rsidRPr="00105165">
              <w:t>mo</w:t>
            </w:r>
          </w:p>
        </w:tc>
        <w:tc>
          <w:tcPr>
            <w:tcW w:w="718" w:type="dxa"/>
            <w:gridSpan w:val="2"/>
            <w:shd w:val="clear" w:color="auto" w:fill="auto"/>
          </w:tcPr>
          <w:p w14:paraId="0836D8A2" w14:textId="77777777" w:rsidR="00161730" w:rsidRPr="00105165" w:rsidRDefault="00161730" w:rsidP="00161730">
            <w:pPr>
              <w:pStyle w:val="Text"/>
            </w:pPr>
            <w:r w:rsidRPr="00105165">
              <w:t>lewat</w:t>
            </w:r>
          </w:p>
        </w:tc>
        <w:tc>
          <w:tcPr>
            <w:tcW w:w="656" w:type="dxa"/>
            <w:gridSpan w:val="2"/>
            <w:shd w:val="clear" w:color="auto" w:fill="auto"/>
          </w:tcPr>
          <w:p w14:paraId="3B2185A9" w14:textId="77777777" w:rsidR="00161730" w:rsidRPr="00105165" w:rsidRDefault="00161730" w:rsidP="00161730">
            <w:pPr>
              <w:pStyle w:val="Text"/>
            </w:pPr>
            <w:r w:rsidRPr="00105165">
              <w:t>masuk</w:t>
            </w:r>
          </w:p>
        </w:tc>
        <w:tc>
          <w:tcPr>
            <w:tcW w:w="371" w:type="dxa"/>
            <w:gridSpan w:val="2"/>
            <w:shd w:val="clear" w:color="auto" w:fill="auto"/>
          </w:tcPr>
          <w:p w14:paraId="101170D3" w14:textId="77777777" w:rsidR="00161730" w:rsidRPr="00105165" w:rsidRDefault="00161730" w:rsidP="00161730">
            <w:pPr>
              <w:pStyle w:val="Text"/>
            </w:pPr>
            <w:r w:rsidRPr="00105165">
              <w:t>ke</w:t>
            </w:r>
          </w:p>
        </w:tc>
      </w:tr>
      <w:tr w:rsidR="00AC23C4" w:rsidRPr="00105165" w14:paraId="249CE4B2" w14:textId="77777777" w:rsidTr="00AC23C4">
        <w:trPr>
          <w:gridAfter w:val="1"/>
          <w:wAfter w:w="185" w:type="dxa"/>
        </w:trPr>
        <w:tc>
          <w:tcPr>
            <w:tcW w:w="707" w:type="dxa"/>
            <w:shd w:val="clear" w:color="auto" w:fill="auto"/>
          </w:tcPr>
          <w:p w14:paraId="1D4AEB8F" w14:textId="77777777" w:rsidR="00161730" w:rsidRPr="00962A83" w:rsidRDefault="00161730" w:rsidP="00161730">
            <w:pPr>
              <w:pStyle w:val="GlossEng2ptafter"/>
            </w:pPr>
          </w:p>
        </w:tc>
        <w:tc>
          <w:tcPr>
            <w:tcW w:w="503" w:type="dxa"/>
            <w:shd w:val="clear" w:color="auto" w:fill="auto"/>
          </w:tcPr>
          <w:p w14:paraId="5E3B7E7A" w14:textId="77777777" w:rsidR="00161730" w:rsidRPr="00105165" w:rsidRDefault="00161730" w:rsidP="00161730">
            <w:pPr>
              <w:pStyle w:val="GlossEng2ptafter"/>
            </w:pPr>
            <w:r w:rsidRPr="00105165">
              <w:t>also</w:t>
            </w:r>
          </w:p>
        </w:tc>
        <w:tc>
          <w:tcPr>
            <w:tcW w:w="716" w:type="dxa"/>
            <w:gridSpan w:val="4"/>
            <w:shd w:val="clear" w:color="auto" w:fill="auto"/>
          </w:tcPr>
          <w:p w14:paraId="2B6FEAA2" w14:textId="77777777" w:rsidR="00161730" w:rsidRPr="00105165" w:rsidRDefault="00161730" w:rsidP="00161730">
            <w:pPr>
              <w:pStyle w:val="GlossEng2ptafter"/>
            </w:pPr>
            <w:r w:rsidRPr="00105165">
              <w:t>pass.by</w:t>
            </w:r>
          </w:p>
        </w:tc>
        <w:tc>
          <w:tcPr>
            <w:tcW w:w="542" w:type="dxa"/>
            <w:gridSpan w:val="2"/>
            <w:shd w:val="clear" w:color="auto" w:fill="auto"/>
          </w:tcPr>
          <w:p w14:paraId="7F891A4C" w14:textId="77777777" w:rsidR="00161730" w:rsidRPr="00105165" w:rsidRDefault="009A6C13" w:rsidP="00161730">
            <w:pPr>
              <w:pStyle w:val="GlossEng2ptafter"/>
            </w:pPr>
            <w:r w:rsidRPr="00AC23C4">
              <w:rPr>
                <w:szCs w:val="19"/>
              </w:rPr>
              <w:t>Sofia</w:t>
            </w:r>
          </w:p>
        </w:tc>
        <w:tc>
          <w:tcPr>
            <w:tcW w:w="594" w:type="dxa"/>
            <w:gridSpan w:val="4"/>
            <w:shd w:val="clear" w:color="auto" w:fill="auto"/>
          </w:tcPr>
          <w:p w14:paraId="49C2C075" w14:textId="77777777" w:rsidR="00161730" w:rsidRPr="00105165" w:rsidRDefault="00161730" w:rsidP="00161730">
            <w:pPr>
              <w:pStyle w:val="GlossEng2ptafter"/>
            </w:pPr>
            <w:r w:rsidRPr="00105165">
              <w:t>tie.up</w:t>
            </w:r>
          </w:p>
        </w:tc>
        <w:tc>
          <w:tcPr>
            <w:tcW w:w="755" w:type="dxa"/>
            <w:gridSpan w:val="3"/>
            <w:shd w:val="clear" w:color="auto" w:fill="auto"/>
          </w:tcPr>
          <w:p w14:paraId="4F5E233E" w14:textId="77777777" w:rsidR="00161730" w:rsidRPr="00105165" w:rsidRDefault="00161730" w:rsidP="00161730">
            <w:pPr>
              <w:pStyle w:val="GlossEng2ptafter"/>
            </w:pPr>
            <w:r w:rsidRPr="00105165">
              <w:t>towel</w:t>
            </w:r>
          </w:p>
        </w:tc>
        <w:tc>
          <w:tcPr>
            <w:tcW w:w="447" w:type="dxa"/>
            <w:gridSpan w:val="3"/>
            <w:shd w:val="clear" w:color="auto" w:fill="auto"/>
          </w:tcPr>
          <w:p w14:paraId="697ADA16" w14:textId="77777777" w:rsidR="00161730" w:rsidRPr="0099608C" w:rsidRDefault="00161730" w:rsidP="00161730">
            <w:pPr>
              <w:pStyle w:val="GlossEng2ptafter"/>
              <w:rPr>
                <w:rStyle w:val="ChSmallCaps"/>
              </w:rPr>
            </w:pPr>
            <w:r w:rsidRPr="0099608C">
              <w:rPr>
                <w:rStyle w:val="ChSmallCaps"/>
              </w:rPr>
              <w:t>3sg</w:t>
            </w:r>
          </w:p>
        </w:tc>
        <w:tc>
          <w:tcPr>
            <w:tcW w:w="542" w:type="dxa"/>
            <w:shd w:val="clear" w:color="auto" w:fill="auto"/>
          </w:tcPr>
          <w:p w14:paraId="290D72A8" w14:textId="77777777" w:rsidR="00161730" w:rsidRPr="00105165" w:rsidRDefault="00161730" w:rsidP="00161730">
            <w:pPr>
              <w:pStyle w:val="GlossEng2ptafter"/>
            </w:pPr>
            <w:r w:rsidRPr="00105165">
              <w:t>want</w:t>
            </w:r>
          </w:p>
        </w:tc>
        <w:tc>
          <w:tcPr>
            <w:tcW w:w="718" w:type="dxa"/>
            <w:gridSpan w:val="2"/>
            <w:shd w:val="clear" w:color="auto" w:fill="auto"/>
          </w:tcPr>
          <w:p w14:paraId="03F469C2" w14:textId="77777777" w:rsidR="00161730" w:rsidRPr="00105165" w:rsidRDefault="00161730" w:rsidP="00161730">
            <w:pPr>
              <w:pStyle w:val="GlossEng2ptafter"/>
            </w:pPr>
            <w:r w:rsidRPr="00105165">
              <w:t>pass.by</w:t>
            </w:r>
          </w:p>
        </w:tc>
        <w:tc>
          <w:tcPr>
            <w:tcW w:w="656" w:type="dxa"/>
            <w:gridSpan w:val="2"/>
            <w:shd w:val="clear" w:color="auto" w:fill="auto"/>
          </w:tcPr>
          <w:p w14:paraId="5289D8F8" w14:textId="77777777" w:rsidR="00161730" w:rsidRPr="00105165" w:rsidRDefault="00161730" w:rsidP="00161730">
            <w:pPr>
              <w:pStyle w:val="GlossEng2ptafter"/>
            </w:pPr>
            <w:r w:rsidRPr="00105165">
              <w:t>enter</w:t>
            </w:r>
          </w:p>
        </w:tc>
        <w:tc>
          <w:tcPr>
            <w:tcW w:w="371" w:type="dxa"/>
            <w:gridSpan w:val="2"/>
            <w:shd w:val="clear" w:color="auto" w:fill="auto"/>
          </w:tcPr>
          <w:p w14:paraId="0D55835B" w14:textId="77777777" w:rsidR="00161730" w:rsidRPr="00105165" w:rsidRDefault="00161730" w:rsidP="00161730">
            <w:pPr>
              <w:pStyle w:val="GlossEng2ptafter"/>
            </w:pPr>
            <w:r w:rsidRPr="00105165">
              <w:t>to</w:t>
            </w:r>
          </w:p>
        </w:tc>
      </w:tr>
      <w:tr w:rsidR="00AC23C4" w:rsidRPr="005F3BBD" w14:paraId="427B01B1" w14:textId="77777777" w:rsidTr="00AC23C4">
        <w:trPr>
          <w:gridAfter w:val="9"/>
          <w:wAfter w:w="2576" w:type="dxa"/>
        </w:trPr>
        <w:tc>
          <w:tcPr>
            <w:tcW w:w="707" w:type="dxa"/>
            <w:shd w:val="clear" w:color="auto" w:fill="auto"/>
          </w:tcPr>
          <w:p w14:paraId="31FE41B4" w14:textId="77777777" w:rsidR="00161730" w:rsidRPr="00484A4C" w:rsidRDefault="00161730" w:rsidP="00161730">
            <w:pPr>
              <w:pStyle w:val="O0Nwnext"/>
            </w:pPr>
          </w:p>
        </w:tc>
        <w:tc>
          <w:tcPr>
            <w:tcW w:w="733" w:type="dxa"/>
            <w:gridSpan w:val="3"/>
            <w:shd w:val="clear" w:color="auto" w:fill="auto"/>
          </w:tcPr>
          <w:p w14:paraId="022B6359" w14:textId="77777777" w:rsidR="00161730" w:rsidRPr="00105165" w:rsidRDefault="00161730" w:rsidP="00161730">
            <w:pPr>
              <w:pStyle w:val="Text"/>
            </w:pPr>
            <w:r w:rsidRPr="00105165">
              <w:t>kamar,</w:t>
            </w:r>
          </w:p>
        </w:tc>
        <w:tc>
          <w:tcPr>
            <w:tcW w:w="529" w:type="dxa"/>
            <w:gridSpan w:val="3"/>
            <w:shd w:val="clear" w:color="auto" w:fill="auto"/>
          </w:tcPr>
          <w:p w14:paraId="558EEF59" w14:textId="77777777" w:rsidR="00161730" w:rsidRPr="00962A83" w:rsidRDefault="00161730" w:rsidP="00161730">
            <w:pPr>
              <w:pStyle w:val="Text"/>
              <w:rPr>
                <w:rStyle w:val="ChBlueBold"/>
              </w:rPr>
            </w:pPr>
            <w:r w:rsidRPr="00962A83">
              <w:rPr>
                <w:rStyle w:val="ChBlueBold"/>
              </w:rPr>
              <w:t>trus</w:t>
            </w:r>
          </w:p>
        </w:tc>
        <w:tc>
          <w:tcPr>
            <w:tcW w:w="540" w:type="dxa"/>
            <w:gridSpan w:val="2"/>
            <w:shd w:val="clear" w:color="auto" w:fill="auto"/>
          </w:tcPr>
          <w:p w14:paraId="67811501" w14:textId="77777777" w:rsidR="00161730" w:rsidRPr="00105165" w:rsidRDefault="00194CE4" w:rsidP="00161730">
            <w:pPr>
              <w:pStyle w:val="Text"/>
            </w:pPr>
            <w:r>
              <w:t>Nusa</w:t>
            </w:r>
          </w:p>
        </w:tc>
        <w:tc>
          <w:tcPr>
            <w:tcW w:w="489" w:type="dxa"/>
            <w:gridSpan w:val="2"/>
            <w:shd w:val="clear" w:color="auto" w:fill="auto"/>
          </w:tcPr>
          <w:p w14:paraId="5E0FB8E1" w14:textId="77777777" w:rsidR="00161730" w:rsidRPr="00105165" w:rsidRDefault="00161730" w:rsidP="00161730">
            <w:pPr>
              <w:pStyle w:val="Text"/>
            </w:pPr>
            <w:r w:rsidRPr="00105165">
              <w:t>de</w:t>
            </w:r>
          </w:p>
        </w:tc>
        <w:tc>
          <w:tcPr>
            <w:tcW w:w="673" w:type="dxa"/>
            <w:gridSpan w:val="3"/>
            <w:shd w:val="clear" w:color="auto" w:fill="auto"/>
          </w:tcPr>
          <w:p w14:paraId="1C3470B3" w14:textId="77777777" w:rsidR="00161730" w:rsidRPr="00105165" w:rsidRDefault="00161730" w:rsidP="00161730">
            <w:pPr>
              <w:pStyle w:val="Text"/>
            </w:pPr>
            <w:r w:rsidRPr="00105165">
              <w:t>bicara</w:t>
            </w:r>
          </w:p>
        </w:tc>
        <w:tc>
          <w:tcPr>
            <w:tcW w:w="489" w:type="dxa"/>
            <w:gridSpan w:val="3"/>
            <w:shd w:val="clear" w:color="auto" w:fill="auto"/>
          </w:tcPr>
          <w:p w14:paraId="22D43827" w14:textId="77777777" w:rsidR="00161730" w:rsidRPr="00105165" w:rsidRDefault="00161730" w:rsidP="00161730">
            <w:pPr>
              <w:pStyle w:val="Text"/>
            </w:pPr>
            <w:r w:rsidRPr="00105165">
              <w:t>dia</w:t>
            </w:r>
          </w:p>
        </w:tc>
      </w:tr>
      <w:tr w:rsidR="00AC23C4" w:rsidRPr="00AC23C4" w14:paraId="248E8604" w14:textId="77777777" w:rsidTr="00AC23C4">
        <w:trPr>
          <w:gridAfter w:val="9"/>
          <w:wAfter w:w="2576" w:type="dxa"/>
        </w:trPr>
        <w:tc>
          <w:tcPr>
            <w:tcW w:w="707" w:type="dxa"/>
            <w:shd w:val="clear" w:color="auto" w:fill="auto"/>
          </w:tcPr>
          <w:p w14:paraId="03FCAEC2" w14:textId="77777777" w:rsidR="00161730" w:rsidRPr="00484A4C" w:rsidRDefault="00161730" w:rsidP="00161730">
            <w:pPr>
              <w:pStyle w:val="GlossEng"/>
            </w:pPr>
          </w:p>
        </w:tc>
        <w:tc>
          <w:tcPr>
            <w:tcW w:w="733" w:type="dxa"/>
            <w:gridSpan w:val="3"/>
            <w:shd w:val="clear" w:color="auto" w:fill="auto"/>
          </w:tcPr>
          <w:p w14:paraId="0FC8F895" w14:textId="77777777" w:rsidR="00161730" w:rsidRPr="00105165" w:rsidRDefault="00161730" w:rsidP="00161730">
            <w:pPr>
              <w:pStyle w:val="GlossEng"/>
            </w:pPr>
            <w:r w:rsidRPr="00105165">
              <w:t>room</w:t>
            </w:r>
          </w:p>
        </w:tc>
        <w:tc>
          <w:tcPr>
            <w:tcW w:w="529" w:type="dxa"/>
            <w:gridSpan w:val="3"/>
            <w:shd w:val="clear" w:color="auto" w:fill="auto"/>
          </w:tcPr>
          <w:p w14:paraId="2BF53722" w14:textId="77777777" w:rsidR="00161730" w:rsidRPr="00105165" w:rsidRDefault="00161730" w:rsidP="00161730">
            <w:pPr>
              <w:pStyle w:val="GlossEng"/>
            </w:pPr>
            <w:r>
              <w:t>next</w:t>
            </w:r>
          </w:p>
        </w:tc>
        <w:tc>
          <w:tcPr>
            <w:tcW w:w="540" w:type="dxa"/>
            <w:gridSpan w:val="2"/>
            <w:shd w:val="clear" w:color="auto" w:fill="auto"/>
          </w:tcPr>
          <w:p w14:paraId="7950E65E" w14:textId="77777777" w:rsidR="00161730" w:rsidRPr="00105165" w:rsidRDefault="00194CE4" w:rsidP="00161730">
            <w:pPr>
              <w:pStyle w:val="GlossEng"/>
            </w:pPr>
            <w:r>
              <w:t>Nusa</w:t>
            </w:r>
          </w:p>
        </w:tc>
        <w:tc>
          <w:tcPr>
            <w:tcW w:w="489" w:type="dxa"/>
            <w:gridSpan w:val="2"/>
            <w:shd w:val="clear" w:color="auto" w:fill="auto"/>
          </w:tcPr>
          <w:p w14:paraId="2FA2AE3E" w14:textId="77777777" w:rsidR="00161730" w:rsidRPr="0099608C" w:rsidRDefault="00161730" w:rsidP="00161730">
            <w:pPr>
              <w:pStyle w:val="GlossEng"/>
              <w:rPr>
                <w:rStyle w:val="ChSmallCaps"/>
              </w:rPr>
            </w:pPr>
            <w:r w:rsidRPr="0099608C">
              <w:rPr>
                <w:rStyle w:val="ChSmallCaps"/>
              </w:rPr>
              <w:t>3sg</w:t>
            </w:r>
          </w:p>
        </w:tc>
        <w:tc>
          <w:tcPr>
            <w:tcW w:w="673" w:type="dxa"/>
            <w:gridSpan w:val="3"/>
            <w:shd w:val="clear" w:color="auto" w:fill="auto"/>
          </w:tcPr>
          <w:p w14:paraId="0F035160" w14:textId="77777777" w:rsidR="00161730" w:rsidRPr="00105165" w:rsidRDefault="00161730" w:rsidP="00161730">
            <w:pPr>
              <w:pStyle w:val="GlossEng"/>
            </w:pPr>
            <w:r w:rsidRPr="00105165">
              <w:t>speak</w:t>
            </w:r>
          </w:p>
        </w:tc>
        <w:tc>
          <w:tcPr>
            <w:tcW w:w="489" w:type="dxa"/>
            <w:gridSpan w:val="3"/>
            <w:shd w:val="clear" w:color="auto" w:fill="auto"/>
          </w:tcPr>
          <w:p w14:paraId="0D5582FB" w14:textId="77777777" w:rsidR="00161730" w:rsidRPr="0099608C" w:rsidRDefault="00161730" w:rsidP="00161730">
            <w:pPr>
              <w:pStyle w:val="GlossEng"/>
              <w:rPr>
                <w:rStyle w:val="ChSmallCaps"/>
              </w:rPr>
            </w:pPr>
            <w:r w:rsidRPr="0099608C">
              <w:rPr>
                <w:rStyle w:val="ChSmallCaps"/>
              </w:rPr>
              <w:t>3sg</w:t>
            </w:r>
          </w:p>
        </w:tc>
      </w:tr>
    </w:tbl>
    <w:p w14:paraId="0AB80F17" w14:textId="749F3F36" w:rsidR="00161730" w:rsidRDefault="00B7093A" w:rsidP="00161730">
      <w:pPr>
        <w:pStyle w:val="FreeTranslEng"/>
      </w:pPr>
      <w:r>
        <w:t>‘</w:t>
      </w:r>
      <w:r w:rsidR="00161730">
        <w:t xml:space="preserve">when </w:t>
      </w:r>
      <w:r w:rsidR="004B7906">
        <w:rPr>
          <w:szCs w:val="19"/>
        </w:rPr>
        <w:t>Sofia</w:t>
      </w:r>
      <w:r w:rsidR="00161730">
        <w:t xml:space="preserve"> passed by to bathe, right</w:t>
      </w:r>
      <w:r w:rsidR="00F64CD1">
        <w:t>?</w:t>
      </w:r>
      <w:r w:rsidR="00161730">
        <w:t xml:space="preserve">, in the bathroom, </w:t>
      </w:r>
      <w:r w:rsidR="00161730" w:rsidRPr="00B92003">
        <w:rPr>
          <w:rStyle w:val="ChBlueBold"/>
        </w:rPr>
        <w:t>then</w:t>
      </w:r>
      <w:r w:rsidR="00161730">
        <w:t xml:space="preserve"> </w:t>
      </w:r>
      <w:r w:rsidR="00194CE4">
        <w:t>Nusa</w:t>
      </w:r>
      <w:r w:rsidR="00161730">
        <w:t xml:space="preserve"> also passed by, </w:t>
      </w:r>
      <w:r w:rsidR="004B7906">
        <w:rPr>
          <w:szCs w:val="19"/>
        </w:rPr>
        <w:t>Sofia</w:t>
      </w:r>
      <w:r w:rsidR="00161730">
        <w:t xml:space="preserve"> had tied (her) towel (around her waist), she wanted to pass by (and) enter the (bath)room, </w:t>
      </w:r>
      <w:r w:rsidR="00161730" w:rsidRPr="00B92003">
        <w:rPr>
          <w:rStyle w:val="ChBlueBold"/>
        </w:rPr>
        <w:t>then</w:t>
      </w:r>
      <w:r w:rsidR="00161730">
        <w:t xml:space="preserve"> </w:t>
      </w:r>
      <w:r w:rsidR="00194CE4">
        <w:t>Nusa</w:t>
      </w:r>
      <w:r w:rsidR="00161730">
        <w:t xml:space="preserve"> spoke to her</w:t>
      </w:r>
      <w:r>
        <w:t>’</w:t>
      </w:r>
      <w:r w:rsidR="00161730">
        <w:t xml:space="preserve"> </w:t>
      </w:r>
      <w:r w:rsidR="00161730" w:rsidRPr="00484A4C">
        <w:rPr>
          <w:rStyle w:val="ExampleSource"/>
        </w:rPr>
        <w:t>[081115-001a-Cv.0263]</w:t>
      </w:r>
    </w:p>
    <w:tbl>
      <w:tblPr>
        <w:tblW w:w="6798" w:type="dxa"/>
        <w:tblCellMar>
          <w:left w:w="42" w:type="dxa"/>
          <w:right w:w="42" w:type="dxa"/>
        </w:tblCellMar>
        <w:tblLook w:val="01E0" w:firstRow="1" w:lastRow="1" w:firstColumn="1" w:lastColumn="1" w:noHBand="0" w:noVBand="0"/>
      </w:tblPr>
      <w:tblGrid>
        <w:gridCol w:w="709"/>
        <w:gridCol w:w="389"/>
        <w:gridCol w:w="235"/>
        <w:gridCol w:w="276"/>
        <w:gridCol w:w="660"/>
        <w:gridCol w:w="32"/>
        <w:gridCol w:w="529"/>
        <w:gridCol w:w="114"/>
        <w:gridCol w:w="459"/>
        <w:gridCol w:w="101"/>
        <w:gridCol w:w="517"/>
        <w:gridCol w:w="497"/>
        <w:gridCol w:w="454"/>
        <w:gridCol w:w="46"/>
        <w:gridCol w:w="624"/>
        <w:gridCol w:w="259"/>
        <w:gridCol w:w="897"/>
      </w:tblGrid>
      <w:tr w:rsidR="00AC23C4" w:rsidRPr="00C52D89" w14:paraId="0FD3B1E6" w14:textId="77777777" w:rsidTr="00AC23C4">
        <w:tc>
          <w:tcPr>
            <w:tcW w:w="709" w:type="dxa"/>
            <w:shd w:val="clear" w:color="auto" w:fill="auto"/>
          </w:tcPr>
          <w:p w14:paraId="52278B58" w14:textId="77777777" w:rsidR="00161730" w:rsidRPr="00150DE6" w:rsidRDefault="00161730" w:rsidP="00161730">
            <w:pPr>
              <w:pStyle w:val="O0Nwnext"/>
            </w:pPr>
            <w:bookmarkStart w:id="5167" w:name="_Ref355342205"/>
            <w:r w:rsidRPr="00856563">
              <w:t>(</w:t>
            </w:r>
            <w:fldSimple w:instr=" SEQ ( \* ARABIC \s 1 ">
              <w:r w:rsidR="00154D81">
                <w:rPr>
                  <w:noProof/>
                </w:rPr>
                <w:t>23</w:t>
              </w:r>
            </w:fldSimple>
            <w:r w:rsidRPr="00856563">
              <w:t>)</w:t>
            </w:r>
            <w:bookmarkEnd w:id="5167"/>
          </w:p>
        </w:tc>
        <w:tc>
          <w:tcPr>
            <w:tcW w:w="389" w:type="dxa"/>
            <w:shd w:val="clear" w:color="auto" w:fill="auto"/>
          </w:tcPr>
          <w:p w14:paraId="52198C54" w14:textId="77777777" w:rsidR="00161730" w:rsidRPr="00494FBE" w:rsidRDefault="00161730" w:rsidP="00161730">
            <w:pPr>
              <w:pStyle w:val="Text"/>
            </w:pPr>
            <w:r w:rsidRPr="00494FBE">
              <w:t>de</w:t>
            </w:r>
          </w:p>
        </w:tc>
        <w:tc>
          <w:tcPr>
            <w:tcW w:w="511" w:type="dxa"/>
            <w:gridSpan w:val="2"/>
            <w:shd w:val="clear" w:color="auto" w:fill="auto"/>
          </w:tcPr>
          <w:p w14:paraId="392958CB" w14:textId="77777777" w:rsidR="00161730" w:rsidRPr="00494FBE" w:rsidRDefault="00161730" w:rsidP="00161730">
            <w:pPr>
              <w:pStyle w:val="Text"/>
            </w:pPr>
            <w:r w:rsidRPr="00494FBE">
              <w:t>pu</w:t>
            </w:r>
          </w:p>
        </w:tc>
        <w:tc>
          <w:tcPr>
            <w:tcW w:w="660" w:type="dxa"/>
            <w:shd w:val="clear" w:color="auto" w:fill="auto"/>
          </w:tcPr>
          <w:p w14:paraId="02403B44" w14:textId="77777777" w:rsidR="00161730" w:rsidRPr="00494FBE" w:rsidRDefault="00161730" w:rsidP="00161730">
            <w:pPr>
              <w:pStyle w:val="Text"/>
            </w:pPr>
            <w:r w:rsidRPr="00494FBE">
              <w:t>potong</w:t>
            </w:r>
          </w:p>
        </w:tc>
        <w:tc>
          <w:tcPr>
            <w:tcW w:w="675" w:type="dxa"/>
            <w:gridSpan w:val="3"/>
            <w:shd w:val="clear" w:color="auto" w:fill="auto"/>
          </w:tcPr>
          <w:p w14:paraId="752E592C" w14:textId="77777777" w:rsidR="00161730" w:rsidRPr="00494FBE" w:rsidRDefault="00161730" w:rsidP="00161730">
            <w:pPr>
              <w:pStyle w:val="Text"/>
            </w:pPr>
            <w:r>
              <w:t>selesay</w:t>
            </w:r>
          </w:p>
        </w:tc>
        <w:tc>
          <w:tcPr>
            <w:tcW w:w="560" w:type="dxa"/>
            <w:gridSpan w:val="2"/>
            <w:shd w:val="clear" w:color="auto" w:fill="auto"/>
          </w:tcPr>
          <w:p w14:paraId="0E1FD30B" w14:textId="77777777" w:rsidR="00161730" w:rsidRPr="00494FBE" w:rsidRDefault="00161730" w:rsidP="00161730">
            <w:pPr>
              <w:pStyle w:val="Text"/>
            </w:pPr>
            <w:r>
              <w:t>ambil</w:t>
            </w:r>
          </w:p>
        </w:tc>
        <w:tc>
          <w:tcPr>
            <w:tcW w:w="1014" w:type="dxa"/>
            <w:gridSpan w:val="2"/>
            <w:shd w:val="clear" w:color="auto" w:fill="auto"/>
          </w:tcPr>
          <w:p w14:paraId="75F00052" w14:textId="77777777" w:rsidR="00161730" w:rsidRPr="00494FBE" w:rsidRDefault="00161730" w:rsidP="00161730">
            <w:pPr>
              <w:pStyle w:val="Text"/>
            </w:pPr>
            <w:r w:rsidRPr="00494FBE">
              <w:t>ubi</w:t>
            </w:r>
            <w:r>
              <w:t>,</w:t>
            </w:r>
          </w:p>
        </w:tc>
        <w:tc>
          <w:tcPr>
            <w:tcW w:w="500" w:type="dxa"/>
            <w:gridSpan w:val="2"/>
            <w:shd w:val="clear" w:color="auto" w:fill="auto"/>
          </w:tcPr>
          <w:p w14:paraId="134933E4" w14:textId="77777777" w:rsidR="00161730" w:rsidRPr="00031EC6" w:rsidRDefault="00161730" w:rsidP="00161730">
            <w:pPr>
              <w:pStyle w:val="Text"/>
              <w:rPr>
                <w:rStyle w:val="ChBlueBold"/>
              </w:rPr>
            </w:pPr>
            <w:r w:rsidRPr="00031EC6">
              <w:rPr>
                <w:rStyle w:val="ChBlueBold"/>
              </w:rPr>
              <w:t>trus</w:t>
            </w:r>
          </w:p>
        </w:tc>
        <w:tc>
          <w:tcPr>
            <w:tcW w:w="624" w:type="dxa"/>
            <w:shd w:val="clear" w:color="auto" w:fill="auto"/>
          </w:tcPr>
          <w:p w14:paraId="7A586D18" w14:textId="77777777" w:rsidR="00161730" w:rsidRPr="00494FBE" w:rsidRDefault="00161730" w:rsidP="00161730">
            <w:pPr>
              <w:pStyle w:val="Text"/>
            </w:pPr>
            <w:r w:rsidRPr="00494FBE">
              <w:t>daun</w:t>
            </w:r>
            <w:r w:rsidR="00CA6471">
              <w:t>g</w:t>
            </w:r>
          </w:p>
        </w:tc>
        <w:tc>
          <w:tcPr>
            <w:tcW w:w="1156" w:type="dxa"/>
            <w:gridSpan w:val="2"/>
            <w:shd w:val="clear" w:color="auto" w:fill="auto"/>
          </w:tcPr>
          <w:p w14:paraId="2D5E258F" w14:textId="77777777" w:rsidR="00161730" w:rsidRPr="00494FBE" w:rsidRDefault="00161730" w:rsidP="00161730">
            <w:pPr>
              <w:pStyle w:val="Text"/>
            </w:pPr>
            <w:r w:rsidRPr="00494FBE">
              <w:t>petatas</w:t>
            </w:r>
          </w:p>
        </w:tc>
      </w:tr>
      <w:tr w:rsidR="00AC23C4" w:rsidRPr="00AC23C4" w14:paraId="5D186D19" w14:textId="77777777" w:rsidTr="00AC23C4">
        <w:tc>
          <w:tcPr>
            <w:tcW w:w="709" w:type="dxa"/>
            <w:shd w:val="clear" w:color="auto" w:fill="auto"/>
          </w:tcPr>
          <w:p w14:paraId="475C7AF4" w14:textId="77777777" w:rsidR="00161730" w:rsidRPr="00494FBE" w:rsidRDefault="00161730" w:rsidP="00161730">
            <w:pPr>
              <w:pStyle w:val="GlossEng2ptafter"/>
            </w:pPr>
          </w:p>
        </w:tc>
        <w:tc>
          <w:tcPr>
            <w:tcW w:w="389" w:type="dxa"/>
            <w:shd w:val="clear" w:color="auto" w:fill="auto"/>
          </w:tcPr>
          <w:p w14:paraId="41E5B789" w14:textId="77777777" w:rsidR="00161730" w:rsidRPr="0099608C" w:rsidRDefault="00161730" w:rsidP="00161730">
            <w:pPr>
              <w:pStyle w:val="GlossEng2ptafter"/>
              <w:rPr>
                <w:rStyle w:val="ChSmallCaps"/>
              </w:rPr>
            </w:pPr>
            <w:r w:rsidRPr="0099608C">
              <w:rPr>
                <w:rStyle w:val="ChSmallCaps"/>
              </w:rPr>
              <w:t>3sg</w:t>
            </w:r>
          </w:p>
        </w:tc>
        <w:tc>
          <w:tcPr>
            <w:tcW w:w="511" w:type="dxa"/>
            <w:gridSpan w:val="2"/>
            <w:shd w:val="clear" w:color="auto" w:fill="auto"/>
          </w:tcPr>
          <w:p w14:paraId="24BED4E5" w14:textId="77777777" w:rsidR="00161730" w:rsidRPr="0099608C" w:rsidRDefault="00161730" w:rsidP="00161730">
            <w:pPr>
              <w:pStyle w:val="GlossEng2ptafter"/>
              <w:rPr>
                <w:rStyle w:val="ChSmallCaps"/>
              </w:rPr>
            </w:pPr>
            <w:r w:rsidRPr="0099608C">
              <w:rPr>
                <w:rStyle w:val="ChSmallCaps"/>
              </w:rPr>
              <w:t>poss</w:t>
            </w:r>
          </w:p>
        </w:tc>
        <w:tc>
          <w:tcPr>
            <w:tcW w:w="660" w:type="dxa"/>
            <w:shd w:val="clear" w:color="auto" w:fill="auto"/>
          </w:tcPr>
          <w:p w14:paraId="47FA0BAA" w14:textId="77777777" w:rsidR="00161730" w:rsidRPr="00494FBE" w:rsidRDefault="00161730" w:rsidP="00161730">
            <w:pPr>
              <w:pStyle w:val="GlossEng2ptafter"/>
            </w:pPr>
            <w:r w:rsidRPr="00494FBE">
              <w:t>cut</w:t>
            </w:r>
          </w:p>
        </w:tc>
        <w:tc>
          <w:tcPr>
            <w:tcW w:w="675" w:type="dxa"/>
            <w:gridSpan w:val="3"/>
            <w:shd w:val="clear" w:color="auto" w:fill="auto"/>
          </w:tcPr>
          <w:p w14:paraId="5E9E549E" w14:textId="77777777" w:rsidR="00161730" w:rsidRPr="00494FBE" w:rsidRDefault="00161730" w:rsidP="00161730">
            <w:pPr>
              <w:pStyle w:val="GlossEng2ptafter"/>
            </w:pPr>
            <w:r w:rsidRPr="00494FBE">
              <w:t>finish</w:t>
            </w:r>
          </w:p>
        </w:tc>
        <w:tc>
          <w:tcPr>
            <w:tcW w:w="560" w:type="dxa"/>
            <w:gridSpan w:val="2"/>
            <w:shd w:val="clear" w:color="auto" w:fill="auto"/>
          </w:tcPr>
          <w:p w14:paraId="7B2125C2" w14:textId="77777777" w:rsidR="00161730" w:rsidRPr="00494FBE" w:rsidRDefault="00161730" w:rsidP="00161730">
            <w:pPr>
              <w:pStyle w:val="GlossEng2ptafter"/>
            </w:pPr>
            <w:r w:rsidRPr="00494FBE">
              <w:t>get</w:t>
            </w:r>
          </w:p>
        </w:tc>
        <w:tc>
          <w:tcPr>
            <w:tcW w:w="1014" w:type="dxa"/>
            <w:gridSpan w:val="2"/>
            <w:shd w:val="clear" w:color="auto" w:fill="auto"/>
          </w:tcPr>
          <w:p w14:paraId="41B2870D" w14:textId="77777777" w:rsidR="00161730" w:rsidRPr="00494FBE" w:rsidRDefault="00161730" w:rsidP="00161730">
            <w:pPr>
              <w:pStyle w:val="GlossEng2ptafter"/>
            </w:pPr>
            <w:r w:rsidRPr="00494FBE">
              <w:t>purple.yam</w:t>
            </w:r>
          </w:p>
        </w:tc>
        <w:tc>
          <w:tcPr>
            <w:tcW w:w="500" w:type="dxa"/>
            <w:gridSpan w:val="2"/>
            <w:shd w:val="clear" w:color="auto" w:fill="auto"/>
          </w:tcPr>
          <w:p w14:paraId="78F3D60F" w14:textId="77777777" w:rsidR="00161730" w:rsidRPr="00494FBE" w:rsidRDefault="00161730" w:rsidP="00161730">
            <w:pPr>
              <w:pStyle w:val="GlossEng2ptafter"/>
            </w:pPr>
            <w:r>
              <w:t>next</w:t>
            </w:r>
          </w:p>
        </w:tc>
        <w:tc>
          <w:tcPr>
            <w:tcW w:w="624" w:type="dxa"/>
            <w:shd w:val="clear" w:color="auto" w:fill="auto"/>
          </w:tcPr>
          <w:p w14:paraId="3D680392" w14:textId="77777777" w:rsidR="00161730" w:rsidRPr="00494FBE" w:rsidRDefault="00161730" w:rsidP="00161730">
            <w:pPr>
              <w:pStyle w:val="GlossEng2ptafter"/>
            </w:pPr>
            <w:r w:rsidRPr="00494FBE">
              <w:t>leaf</w:t>
            </w:r>
          </w:p>
        </w:tc>
        <w:tc>
          <w:tcPr>
            <w:tcW w:w="1156" w:type="dxa"/>
            <w:gridSpan w:val="2"/>
            <w:shd w:val="clear" w:color="auto" w:fill="auto"/>
          </w:tcPr>
          <w:p w14:paraId="5A5DD746" w14:textId="77777777" w:rsidR="00161730" w:rsidRPr="00494FBE" w:rsidRDefault="00161730" w:rsidP="00161730">
            <w:pPr>
              <w:pStyle w:val="GlossEng2ptafter"/>
            </w:pPr>
            <w:r w:rsidRPr="00494FBE">
              <w:t>sweet.potato</w:t>
            </w:r>
          </w:p>
        </w:tc>
      </w:tr>
      <w:tr w:rsidR="00AC23C4" w:rsidRPr="00C52D89" w14:paraId="765FFBB6" w14:textId="77777777" w:rsidTr="00AC23C4">
        <w:trPr>
          <w:gridAfter w:val="1"/>
          <w:wAfter w:w="897" w:type="dxa"/>
        </w:trPr>
        <w:tc>
          <w:tcPr>
            <w:tcW w:w="709" w:type="dxa"/>
            <w:shd w:val="clear" w:color="auto" w:fill="auto"/>
          </w:tcPr>
          <w:p w14:paraId="0D1E3BAA" w14:textId="77777777" w:rsidR="00161730" w:rsidRPr="00C1653A" w:rsidRDefault="00161730" w:rsidP="00AC1B5B">
            <w:pPr>
              <w:pStyle w:val="O0Nwnext"/>
            </w:pPr>
          </w:p>
        </w:tc>
        <w:tc>
          <w:tcPr>
            <w:tcW w:w="624" w:type="dxa"/>
            <w:gridSpan w:val="2"/>
            <w:shd w:val="clear" w:color="auto" w:fill="auto"/>
          </w:tcPr>
          <w:p w14:paraId="5BE3AB98" w14:textId="77777777" w:rsidR="00161730" w:rsidRPr="00494FBE" w:rsidRDefault="00161730" w:rsidP="00161730">
            <w:pPr>
              <w:pStyle w:val="Text"/>
            </w:pPr>
            <w:r w:rsidRPr="00494FBE">
              <w:t>daun</w:t>
            </w:r>
            <w:r w:rsidR="00CA6471">
              <w:t>g</w:t>
            </w:r>
          </w:p>
        </w:tc>
        <w:tc>
          <w:tcPr>
            <w:tcW w:w="968" w:type="dxa"/>
            <w:gridSpan w:val="3"/>
            <w:shd w:val="clear" w:color="auto" w:fill="auto"/>
          </w:tcPr>
          <w:p w14:paraId="483AC0F5" w14:textId="77777777" w:rsidR="00161730" w:rsidRPr="00494FBE" w:rsidRDefault="00161730" w:rsidP="00161730">
            <w:pPr>
              <w:pStyle w:val="Text"/>
            </w:pPr>
            <w:r w:rsidRPr="00494FBE">
              <w:t>singkong</w:t>
            </w:r>
            <w:r>
              <w:t>,</w:t>
            </w:r>
          </w:p>
        </w:tc>
        <w:tc>
          <w:tcPr>
            <w:tcW w:w="529" w:type="dxa"/>
            <w:shd w:val="clear" w:color="auto" w:fill="auto"/>
          </w:tcPr>
          <w:p w14:paraId="11094F93" w14:textId="77777777" w:rsidR="00161730" w:rsidRPr="00C1653A" w:rsidRDefault="00161730" w:rsidP="00161730">
            <w:pPr>
              <w:pStyle w:val="Text"/>
              <w:rPr>
                <w:rStyle w:val="ChBlueBold"/>
              </w:rPr>
            </w:pPr>
            <w:r w:rsidRPr="00C1653A">
              <w:rPr>
                <w:rStyle w:val="ChBlueBold"/>
              </w:rPr>
              <w:t>trus</w:t>
            </w:r>
          </w:p>
        </w:tc>
        <w:tc>
          <w:tcPr>
            <w:tcW w:w="573" w:type="dxa"/>
            <w:gridSpan w:val="2"/>
            <w:shd w:val="clear" w:color="auto" w:fill="auto"/>
          </w:tcPr>
          <w:p w14:paraId="2D3E6257" w14:textId="77777777" w:rsidR="00161730" w:rsidRPr="00494FBE" w:rsidRDefault="00161730" w:rsidP="00161730">
            <w:pPr>
              <w:pStyle w:val="Text"/>
            </w:pPr>
            <w:r w:rsidRPr="00494FBE">
              <w:t>apa</w:t>
            </w:r>
          </w:p>
        </w:tc>
        <w:tc>
          <w:tcPr>
            <w:tcW w:w="618" w:type="dxa"/>
            <w:gridSpan w:val="2"/>
            <w:shd w:val="clear" w:color="auto" w:fill="auto"/>
          </w:tcPr>
          <w:p w14:paraId="4D4F7653" w14:textId="77777777" w:rsidR="00161730" w:rsidRPr="00494FBE" w:rsidRDefault="00161730" w:rsidP="00161730">
            <w:pPr>
              <w:pStyle w:val="Text"/>
            </w:pPr>
            <w:r w:rsidRPr="00494FBE">
              <w:t>lagi</w:t>
            </w:r>
          </w:p>
        </w:tc>
        <w:tc>
          <w:tcPr>
            <w:tcW w:w="951" w:type="dxa"/>
            <w:gridSpan w:val="2"/>
            <w:shd w:val="clear" w:color="auto" w:fill="auto"/>
          </w:tcPr>
          <w:p w14:paraId="7C7B3C5E" w14:textId="77777777" w:rsidR="00161730" w:rsidRPr="00494FBE" w:rsidRDefault="00161730" w:rsidP="00161730">
            <w:pPr>
              <w:pStyle w:val="Text"/>
            </w:pPr>
            <w:r w:rsidRPr="00494FBE">
              <w:t>sayur</w:t>
            </w:r>
          </w:p>
        </w:tc>
        <w:tc>
          <w:tcPr>
            <w:tcW w:w="929" w:type="dxa"/>
            <w:gridSpan w:val="3"/>
            <w:shd w:val="clear" w:color="auto" w:fill="auto"/>
          </w:tcPr>
          <w:p w14:paraId="1EC7E9C5" w14:textId="77777777" w:rsidR="00161730" w:rsidRPr="00494FBE" w:rsidRDefault="00161730" w:rsidP="00161730">
            <w:pPr>
              <w:pStyle w:val="Text"/>
            </w:pPr>
            <w:r w:rsidRPr="00494FBE">
              <w:t>bayam</w:t>
            </w:r>
          </w:p>
        </w:tc>
      </w:tr>
      <w:tr w:rsidR="00AC23C4" w:rsidRPr="00AC23C4" w14:paraId="7A9CEE27" w14:textId="77777777" w:rsidTr="00AC23C4">
        <w:trPr>
          <w:gridAfter w:val="1"/>
          <w:wAfter w:w="897" w:type="dxa"/>
        </w:trPr>
        <w:tc>
          <w:tcPr>
            <w:tcW w:w="709" w:type="dxa"/>
            <w:shd w:val="clear" w:color="auto" w:fill="auto"/>
          </w:tcPr>
          <w:p w14:paraId="5B486A74" w14:textId="77777777" w:rsidR="00161730" w:rsidRPr="00C1653A" w:rsidRDefault="00161730" w:rsidP="00161730">
            <w:pPr>
              <w:pStyle w:val="GlossEng"/>
            </w:pPr>
          </w:p>
        </w:tc>
        <w:tc>
          <w:tcPr>
            <w:tcW w:w="624" w:type="dxa"/>
            <w:gridSpan w:val="2"/>
            <w:shd w:val="clear" w:color="auto" w:fill="auto"/>
          </w:tcPr>
          <w:p w14:paraId="0428CF5E" w14:textId="77777777" w:rsidR="00161730" w:rsidRPr="00494FBE" w:rsidRDefault="00161730" w:rsidP="00161730">
            <w:pPr>
              <w:pStyle w:val="GlossEng"/>
            </w:pPr>
            <w:r w:rsidRPr="00494FBE">
              <w:t>leaf</w:t>
            </w:r>
          </w:p>
        </w:tc>
        <w:tc>
          <w:tcPr>
            <w:tcW w:w="968" w:type="dxa"/>
            <w:gridSpan w:val="3"/>
            <w:shd w:val="clear" w:color="auto" w:fill="auto"/>
          </w:tcPr>
          <w:p w14:paraId="2CA7F9DA" w14:textId="77777777" w:rsidR="00161730" w:rsidRPr="00494FBE" w:rsidRDefault="00AC1B5B" w:rsidP="00161730">
            <w:pPr>
              <w:pStyle w:val="GlossEng"/>
            </w:pPr>
            <w:r>
              <w:t>cassava</w:t>
            </w:r>
          </w:p>
        </w:tc>
        <w:tc>
          <w:tcPr>
            <w:tcW w:w="529" w:type="dxa"/>
            <w:shd w:val="clear" w:color="auto" w:fill="auto"/>
          </w:tcPr>
          <w:p w14:paraId="4328FC95" w14:textId="77777777" w:rsidR="00161730" w:rsidRPr="00494FBE" w:rsidRDefault="00161730" w:rsidP="00161730">
            <w:pPr>
              <w:pStyle w:val="GlossEng"/>
            </w:pPr>
            <w:r>
              <w:t>next</w:t>
            </w:r>
          </w:p>
        </w:tc>
        <w:tc>
          <w:tcPr>
            <w:tcW w:w="573" w:type="dxa"/>
            <w:gridSpan w:val="2"/>
            <w:shd w:val="clear" w:color="auto" w:fill="auto"/>
          </w:tcPr>
          <w:p w14:paraId="166EB88C" w14:textId="77777777" w:rsidR="00161730" w:rsidRPr="00494FBE" w:rsidRDefault="00161730" w:rsidP="00161730">
            <w:pPr>
              <w:pStyle w:val="GlossEng"/>
            </w:pPr>
            <w:r w:rsidRPr="00494FBE">
              <w:t>what</w:t>
            </w:r>
          </w:p>
        </w:tc>
        <w:tc>
          <w:tcPr>
            <w:tcW w:w="618" w:type="dxa"/>
            <w:gridSpan w:val="2"/>
            <w:shd w:val="clear" w:color="auto" w:fill="auto"/>
          </w:tcPr>
          <w:p w14:paraId="30AA9339" w14:textId="77777777" w:rsidR="00161730" w:rsidRPr="00494FBE" w:rsidRDefault="00161730" w:rsidP="00161730">
            <w:pPr>
              <w:pStyle w:val="GlossEng"/>
            </w:pPr>
            <w:r w:rsidRPr="00494FBE">
              <w:t>again</w:t>
            </w:r>
          </w:p>
        </w:tc>
        <w:tc>
          <w:tcPr>
            <w:tcW w:w="951" w:type="dxa"/>
            <w:gridSpan w:val="2"/>
            <w:shd w:val="clear" w:color="auto" w:fill="auto"/>
          </w:tcPr>
          <w:p w14:paraId="1ADECCAC" w14:textId="77777777" w:rsidR="00161730" w:rsidRPr="00494FBE" w:rsidRDefault="00161730" w:rsidP="00161730">
            <w:pPr>
              <w:pStyle w:val="GlossEng"/>
            </w:pPr>
            <w:r w:rsidRPr="00494FBE">
              <w:t>vegetable</w:t>
            </w:r>
          </w:p>
        </w:tc>
        <w:tc>
          <w:tcPr>
            <w:tcW w:w="929" w:type="dxa"/>
            <w:gridSpan w:val="3"/>
            <w:shd w:val="clear" w:color="auto" w:fill="auto"/>
          </w:tcPr>
          <w:p w14:paraId="705EA997" w14:textId="77777777" w:rsidR="00161730" w:rsidRPr="00494FBE" w:rsidRDefault="00161730" w:rsidP="00161730">
            <w:pPr>
              <w:pStyle w:val="GlossEng"/>
            </w:pPr>
            <w:r w:rsidRPr="00494FBE">
              <w:t>amaranth</w:t>
            </w:r>
          </w:p>
        </w:tc>
      </w:tr>
    </w:tbl>
    <w:p w14:paraId="71694860" w14:textId="529FDABE" w:rsidR="00161730" w:rsidRPr="00233F27" w:rsidRDefault="00161730" w:rsidP="00161730">
      <w:pPr>
        <w:pStyle w:val="FreeTranslEng"/>
      </w:pPr>
      <w:r>
        <w:t xml:space="preserve">[A recipe:] </w:t>
      </w:r>
      <w:r w:rsidR="00B7093A">
        <w:t>‘</w:t>
      </w:r>
      <w:r>
        <w:t xml:space="preserve">(once) the cutting up (of the pig meat) is done, take purple yam, </w:t>
      </w:r>
      <w:r w:rsidRPr="00B536C7">
        <w:rPr>
          <w:rStyle w:val="ChBlueBold"/>
        </w:rPr>
        <w:t>then</w:t>
      </w:r>
      <w:r>
        <w:t xml:space="preserve"> sweet potato leaves, cassava leaves, </w:t>
      </w:r>
      <w:r w:rsidRPr="00C1653A">
        <w:rPr>
          <w:rStyle w:val="ChBlueBold"/>
        </w:rPr>
        <w:t>then</w:t>
      </w:r>
      <w:r>
        <w:t xml:space="preserve"> what else amaranth vegetables</w:t>
      </w:r>
      <w:r w:rsidR="00B7093A">
        <w:t>’</w:t>
      </w:r>
      <w:r>
        <w:t xml:space="preserve"> </w:t>
      </w:r>
      <w:r w:rsidRPr="00C1653A">
        <w:rPr>
          <w:rStyle w:val="ExampleSource"/>
        </w:rPr>
        <w:t>[081014-017-CvPr.0033]</w:t>
      </w:r>
    </w:p>
    <w:tbl>
      <w:tblPr>
        <w:tblW w:w="6097" w:type="dxa"/>
        <w:tblCellMar>
          <w:left w:w="42" w:type="dxa"/>
          <w:right w:w="42" w:type="dxa"/>
        </w:tblCellMar>
        <w:tblLook w:val="01E0" w:firstRow="1" w:lastRow="1" w:firstColumn="1" w:lastColumn="1" w:noHBand="0" w:noVBand="0"/>
      </w:tblPr>
      <w:tblGrid>
        <w:gridCol w:w="709"/>
        <w:gridCol w:w="284"/>
        <w:gridCol w:w="245"/>
        <w:gridCol w:w="360"/>
        <w:gridCol w:w="68"/>
        <w:gridCol w:w="550"/>
        <w:gridCol w:w="212"/>
        <w:gridCol w:w="476"/>
        <w:gridCol w:w="175"/>
        <w:gridCol w:w="360"/>
        <w:gridCol w:w="495"/>
        <w:gridCol w:w="740"/>
        <w:gridCol w:w="529"/>
        <w:gridCol w:w="360"/>
        <w:gridCol w:w="534"/>
      </w:tblGrid>
      <w:tr w:rsidR="00AC23C4" w:rsidRPr="00C52D89" w14:paraId="2A78C2DE" w14:textId="77777777" w:rsidTr="00AC23C4">
        <w:tc>
          <w:tcPr>
            <w:tcW w:w="709" w:type="dxa"/>
            <w:shd w:val="clear" w:color="auto" w:fill="auto"/>
          </w:tcPr>
          <w:p w14:paraId="6F0A6E9A" w14:textId="77777777" w:rsidR="00161730" w:rsidRPr="00150DE6" w:rsidRDefault="00161730" w:rsidP="00161730">
            <w:pPr>
              <w:pStyle w:val="O0Nwnext"/>
            </w:pPr>
            <w:bookmarkStart w:id="5168" w:name="_Ref355342206"/>
            <w:r w:rsidRPr="00856563">
              <w:t>(</w:t>
            </w:r>
            <w:fldSimple w:instr=" SEQ ( \* ARABIC \s 1 ">
              <w:r w:rsidR="00154D81">
                <w:rPr>
                  <w:noProof/>
                </w:rPr>
                <w:t>24</w:t>
              </w:r>
            </w:fldSimple>
            <w:r w:rsidRPr="00856563">
              <w:t>)</w:t>
            </w:r>
            <w:bookmarkEnd w:id="5168"/>
          </w:p>
        </w:tc>
        <w:tc>
          <w:tcPr>
            <w:tcW w:w="284" w:type="dxa"/>
            <w:shd w:val="clear" w:color="auto" w:fill="auto"/>
          </w:tcPr>
          <w:p w14:paraId="7E420127" w14:textId="77777777" w:rsidR="00161730" w:rsidRPr="00ED4767" w:rsidRDefault="00161730" w:rsidP="00161730">
            <w:pPr>
              <w:pStyle w:val="Text"/>
            </w:pPr>
            <w:r>
              <w:t>…</w:t>
            </w:r>
          </w:p>
        </w:tc>
        <w:tc>
          <w:tcPr>
            <w:tcW w:w="673" w:type="dxa"/>
            <w:gridSpan w:val="3"/>
            <w:shd w:val="clear" w:color="auto" w:fill="auto"/>
          </w:tcPr>
          <w:p w14:paraId="45333512" w14:textId="77777777" w:rsidR="00161730" w:rsidRPr="00ED4767" w:rsidRDefault="00161730" w:rsidP="00161730">
            <w:pPr>
              <w:pStyle w:val="Text"/>
            </w:pPr>
            <w:r>
              <w:t>jalan</w:t>
            </w:r>
            <w:r w:rsidR="00BA5C1C">
              <w:t>g</w:t>
            </w:r>
          </w:p>
        </w:tc>
        <w:tc>
          <w:tcPr>
            <w:tcW w:w="762" w:type="dxa"/>
            <w:gridSpan w:val="2"/>
            <w:shd w:val="clear" w:color="auto" w:fill="auto"/>
          </w:tcPr>
          <w:p w14:paraId="5887CFC6" w14:textId="77777777" w:rsidR="00161730" w:rsidRPr="00ED4767" w:rsidRDefault="00161730" w:rsidP="00161730">
            <w:pPr>
              <w:pStyle w:val="Text"/>
            </w:pPr>
            <w:r w:rsidRPr="00ED4767">
              <w:t>banyak</w:t>
            </w:r>
          </w:p>
        </w:tc>
        <w:tc>
          <w:tcPr>
            <w:tcW w:w="651" w:type="dxa"/>
            <w:gridSpan w:val="2"/>
            <w:shd w:val="clear" w:color="auto" w:fill="auto"/>
          </w:tcPr>
          <w:p w14:paraId="6D3ACFC5" w14:textId="77777777" w:rsidR="00161730" w:rsidRPr="00ED4767" w:rsidRDefault="00161730" w:rsidP="00161730">
            <w:pPr>
              <w:pStyle w:val="Text"/>
            </w:pPr>
            <w:r w:rsidRPr="00864E79">
              <w:t>to</w:t>
            </w:r>
            <w:r>
              <w:t>?,</w:t>
            </w:r>
          </w:p>
        </w:tc>
        <w:tc>
          <w:tcPr>
            <w:tcW w:w="360" w:type="dxa"/>
            <w:shd w:val="clear" w:color="auto" w:fill="auto"/>
          </w:tcPr>
          <w:p w14:paraId="0441A78A" w14:textId="77777777" w:rsidR="00161730" w:rsidRPr="00ED4767" w:rsidRDefault="00161730" w:rsidP="00161730">
            <w:pPr>
              <w:pStyle w:val="Text"/>
            </w:pPr>
            <w:r w:rsidRPr="00ED4767">
              <w:t>di</w:t>
            </w:r>
          </w:p>
        </w:tc>
        <w:tc>
          <w:tcPr>
            <w:tcW w:w="495" w:type="dxa"/>
            <w:shd w:val="clear" w:color="auto" w:fill="auto"/>
          </w:tcPr>
          <w:p w14:paraId="65C50D0E" w14:textId="77777777" w:rsidR="00161730" w:rsidRPr="00ED4767" w:rsidRDefault="00161730" w:rsidP="00161730">
            <w:pPr>
              <w:pStyle w:val="Text"/>
            </w:pPr>
            <w:r w:rsidRPr="00ED4767">
              <w:t>atas</w:t>
            </w:r>
            <w:r>
              <w:t>,</w:t>
            </w:r>
          </w:p>
        </w:tc>
        <w:tc>
          <w:tcPr>
            <w:tcW w:w="740" w:type="dxa"/>
            <w:shd w:val="clear" w:color="auto" w:fill="auto"/>
          </w:tcPr>
          <w:p w14:paraId="5392CD91" w14:textId="77777777" w:rsidR="00161730" w:rsidRPr="00ED4767" w:rsidRDefault="00161730" w:rsidP="00161730">
            <w:pPr>
              <w:pStyle w:val="Text"/>
            </w:pPr>
            <w:r w:rsidRPr="00ED4767">
              <w:t>tenga</w:t>
            </w:r>
            <w:r>
              <w:t>,</w:t>
            </w:r>
          </w:p>
        </w:tc>
        <w:tc>
          <w:tcPr>
            <w:tcW w:w="529" w:type="dxa"/>
            <w:shd w:val="clear" w:color="auto" w:fill="auto"/>
          </w:tcPr>
          <w:p w14:paraId="41E51AB4" w14:textId="77777777" w:rsidR="00161730" w:rsidRPr="00867412" w:rsidRDefault="00161730" w:rsidP="00161730">
            <w:pPr>
              <w:pStyle w:val="Text"/>
              <w:rPr>
                <w:rStyle w:val="ChBlueBold"/>
              </w:rPr>
            </w:pPr>
            <w:r w:rsidRPr="00867412">
              <w:rPr>
                <w:rStyle w:val="ChBlueBold"/>
              </w:rPr>
              <w:t>trus</w:t>
            </w:r>
          </w:p>
        </w:tc>
        <w:tc>
          <w:tcPr>
            <w:tcW w:w="360" w:type="dxa"/>
            <w:shd w:val="clear" w:color="auto" w:fill="auto"/>
          </w:tcPr>
          <w:p w14:paraId="0D3E3BDE" w14:textId="77777777" w:rsidR="00161730" w:rsidRPr="00ED4767" w:rsidRDefault="00161730" w:rsidP="00161730">
            <w:pPr>
              <w:pStyle w:val="Text"/>
            </w:pPr>
            <w:r w:rsidRPr="00ED4767">
              <w:t>di</w:t>
            </w:r>
          </w:p>
        </w:tc>
        <w:tc>
          <w:tcPr>
            <w:tcW w:w="534" w:type="dxa"/>
            <w:shd w:val="clear" w:color="auto" w:fill="auto"/>
          </w:tcPr>
          <w:p w14:paraId="278B6A46" w14:textId="77777777" w:rsidR="00161730" w:rsidRPr="00ED4767" w:rsidRDefault="00161730" w:rsidP="00161730">
            <w:pPr>
              <w:pStyle w:val="Text"/>
            </w:pPr>
            <w:r w:rsidRPr="00ED4767">
              <w:t>la</w:t>
            </w:r>
            <w:r>
              <w:t>ut,</w:t>
            </w:r>
          </w:p>
        </w:tc>
      </w:tr>
      <w:tr w:rsidR="00AC23C4" w:rsidRPr="00AC23C4" w14:paraId="39BACF67" w14:textId="77777777" w:rsidTr="00AC23C4">
        <w:tc>
          <w:tcPr>
            <w:tcW w:w="709" w:type="dxa"/>
            <w:shd w:val="clear" w:color="auto" w:fill="auto"/>
          </w:tcPr>
          <w:p w14:paraId="75D88467" w14:textId="77777777" w:rsidR="00161730" w:rsidRPr="00ED4767" w:rsidRDefault="00161730" w:rsidP="00161730">
            <w:pPr>
              <w:pStyle w:val="GlossEng2ptafter"/>
            </w:pPr>
          </w:p>
        </w:tc>
        <w:tc>
          <w:tcPr>
            <w:tcW w:w="284" w:type="dxa"/>
            <w:shd w:val="clear" w:color="auto" w:fill="auto"/>
          </w:tcPr>
          <w:p w14:paraId="0E5C67BF" w14:textId="77777777" w:rsidR="00161730" w:rsidRPr="00867412" w:rsidRDefault="00161730" w:rsidP="00161730">
            <w:pPr>
              <w:pStyle w:val="GlossEng2ptafter"/>
              <w:rPr>
                <w:rStyle w:val="ChSmallCaps"/>
              </w:rPr>
            </w:pPr>
          </w:p>
        </w:tc>
        <w:tc>
          <w:tcPr>
            <w:tcW w:w="673" w:type="dxa"/>
            <w:gridSpan w:val="3"/>
            <w:shd w:val="clear" w:color="auto" w:fill="auto"/>
          </w:tcPr>
          <w:p w14:paraId="0A04B579" w14:textId="77777777" w:rsidR="00161730" w:rsidRPr="00ED4767" w:rsidRDefault="00161730" w:rsidP="00161730">
            <w:pPr>
              <w:pStyle w:val="GlossEng2ptafter"/>
            </w:pPr>
            <w:r>
              <w:t>road</w:t>
            </w:r>
          </w:p>
        </w:tc>
        <w:tc>
          <w:tcPr>
            <w:tcW w:w="762" w:type="dxa"/>
            <w:gridSpan w:val="2"/>
            <w:shd w:val="clear" w:color="auto" w:fill="auto"/>
          </w:tcPr>
          <w:p w14:paraId="71B2A770" w14:textId="77777777" w:rsidR="00161730" w:rsidRPr="00ED4767" w:rsidRDefault="00161730" w:rsidP="00161730">
            <w:pPr>
              <w:pStyle w:val="GlossEng2ptafter"/>
            </w:pPr>
            <w:r w:rsidRPr="00ED4767">
              <w:t>many</w:t>
            </w:r>
          </w:p>
        </w:tc>
        <w:tc>
          <w:tcPr>
            <w:tcW w:w="651" w:type="dxa"/>
            <w:gridSpan w:val="2"/>
            <w:shd w:val="clear" w:color="auto" w:fill="auto"/>
          </w:tcPr>
          <w:p w14:paraId="6DCE74A3" w14:textId="77777777" w:rsidR="00161730" w:rsidRPr="00ED4767" w:rsidRDefault="00161730" w:rsidP="00161730">
            <w:pPr>
              <w:pStyle w:val="GlossEng2ptafter"/>
            </w:pPr>
            <w:r w:rsidRPr="00ED4767">
              <w:t>right?</w:t>
            </w:r>
          </w:p>
        </w:tc>
        <w:tc>
          <w:tcPr>
            <w:tcW w:w="360" w:type="dxa"/>
            <w:shd w:val="clear" w:color="auto" w:fill="auto"/>
          </w:tcPr>
          <w:p w14:paraId="245D8249" w14:textId="77777777" w:rsidR="00161730" w:rsidRPr="00ED4767" w:rsidRDefault="00161730" w:rsidP="00161730">
            <w:pPr>
              <w:pStyle w:val="GlossEng2ptafter"/>
            </w:pPr>
            <w:r w:rsidRPr="00ED4767">
              <w:t>at</w:t>
            </w:r>
          </w:p>
        </w:tc>
        <w:tc>
          <w:tcPr>
            <w:tcW w:w="495" w:type="dxa"/>
            <w:shd w:val="clear" w:color="auto" w:fill="auto"/>
          </w:tcPr>
          <w:p w14:paraId="325BE1BE" w14:textId="77777777" w:rsidR="00161730" w:rsidRPr="00ED4767" w:rsidRDefault="00161730" w:rsidP="00161730">
            <w:pPr>
              <w:pStyle w:val="GlossEng2ptafter"/>
            </w:pPr>
            <w:r w:rsidRPr="00ED4767">
              <w:t>top</w:t>
            </w:r>
          </w:p>
        </w:tc>
        <w:tc>
          <w:tcPr>
            <w:tcW w:w="740" w:type="dxa"/>
            <w:shd w:val="clear" w:color="auto" w:fill="auto"/>
          </w:tcPr>
          <w:p w14:paraId="09F00AD9" w14:textId="77777777" w:rsidR="00161730" w:rsidRPr="00ED4767" w:rsidRDefault="00161730" w:rsidP="00161730">
            <w:pPr>
              <w:pStyle w:val="GlossEng2ptafter"/>
            </w:pPr>
            <w:r w:rsidRPr="00ED4767">
              <w:t>middle</w:t>
            </w:r>
          </w:p>
        </w:tc>
        <w:tc>
          <w:tcPr>
            <w:tcW w:w="529" w:type="dxa"/>
            <w:shd w:val="clear" w:color="auto" w:fill="auto"/>
          </w:tcPr>
          <w:p w14:paraId="58DCCB9F" w14:textId="77777777" w:rsidR="00161730" w:rsidRPr="00ED4767" w:rsidRDefault="00161730" w:rsidP="00161730">
            <w:pPr>
              <w:pStyle w:val="GlossEng2ptafter"/>
            </w:pPr>
            <w:r>
              <w:t>next</w:t>
            </w:r>
          </w:p>
        </w:tc>
        <w:tc>
          <w:tcPr>
            <w:tcW w:w="360" w:type="dxa"/>
            <w:shd w:val="clear" w:color="auto" w:fill="auto"/>
          </w:tcPr>
          <w:p w14:paraId="297C73B8" w14:textId="77777777" w:rsidR="00161730" w:rsidRPr="00ED4767" w:rsidRDefault="00161730" w:rsidP="00161730">
            <w:pPr>
              <w:pStyle w:val="GlossEng2ptafter"/>
            </w:pPr>
            <w:r w:rsidRPr="00ED4767">
              <w:t>at</w:t>
            </w:r>
          </w:p>
        </w:tc>
        <w:tc>
          <w:tcPr>
            <w:tcW w:w="534" w:type="dxa"/>
            <w:shd w:val="clear" w:color="auto" w:fill="auto"/>
          </w:tcPr>
          <w:p w14:paraId="26703555" w14:textId="77777777" w:rsidR="00161730" w:rsidRPr="00ED4767" w:rsidRDefault="005D42FC" w:rsidP="00161730">
            <w:pPr>
              <w:pStyle w:val="GlossEng2ptafter"/>
            </w:pPr>
            <w:r>
              <w:t>sea</w:t>
            </w:r>
          </w:p>
        </w:tc>
      </w:tr>
      <w:tr w:rsidR="00AC23C4" w:rsidRPr="00C52D89" w14:paraId="72F04811" w14:textId="77777777" w:rsidTr="00AC23C4">
        <w:trPr>
          <w:gridAfter w:val="7"/>
          <w:wAfter w:w="3193" w:type="dxa"/>
        </w:trPr>
        <w:tc>
          <w:tcPr>
            <w:tcW w:w="709" w:type="dxa"/>
            <w:shd w:val="clear" w:color="auto" w:fill="auto"/>
          </w:tcPr>
          <w:p w14:paraId="4EB36DDF" w14:textId="77777777" w:rsidR="00161730" w:rsidRPr="00867412" w:rsidRDefault="00161730" w:rsidP="00161730">
            <w:pPr>
              <w:pStyle w:val="O0Nwnext"/>
            </w:pPr>
          </w:p>
        </w:tc>
        <w:tc>
          <w:tcPr>
            <w:tcW w:w="529" w:type="dxa"/>
            <w:gridSpan w:val="2"/>
            <w:shd w:val="clear" w:color="auto" w:fill="auto"/>
          </w:tcPr>
          <w:p w14:paraId="548ADA7A" w14:textId="77777777" w:rsidR="00161730" w:rsidRPr="00867412" w:rsidRDefault="00161730" w:rsidP="00161730">
            <w:pPr>
              <w:pStyle w:val="Text"/>
              <w:rPr>
                <w:rStyle w:val="ChBlueBold"/>
              </w:rPr>
            </w:pPr>
            <w:r w:rsidRPr="00867412">
              <w:rPr>
                <w:rStyle w:val="ChBlueBold"/>
              </w:rPr>
              <w:t>trus</w:t>
            </w:r>
          </w:p>
        </w:tc>
        <w:tc>
          <w:tcPr>
            <w:tcW w:w="360" w:type="dxa"/>
            <w:shd w:val="clear" w:color="auto" w:fill="auto"/>
          </w:tcPr>
          <w:p w14:paraId="6DEC6BAF" w14:textId="77777777" w:rsidR="00161730" w:rsidRPr="00ED4767" w:rsidRDefault="00161730" w:rsidP="00161730">
            <w:pPr>
              <w:pStyle w:val="Text"/>
            </w:pPr>
            <w:r w:rsidRPr="00ED4767">
              <w:t>di</w:t>
            </w:r>
          </w:p>
        </w:tc>
        <w:tc>
          <w:tcPr>
            <w:tcW w:w="618" w:type="dxa"/>
            <w:gridSpan w:val="2"/>
            <w:shd w:val="clear" w:color="auto" w:fill="auto"/>
          </w:tcPr>
          <w:p w14:paraId="21EC11F6" w14:textId="77777777" w:rsidR="00161730" w:rsidRPr="00ED4767" w:rsidRDefault="00161730" w:rsidP="00161730">
            <w:pPr>
              <w:pStyle w:val="Text"/>
            </w:pPr>
            <w:r w:rsidRPr="00ED4767">
              <w:t>pante</w:t>
            </w:r>
          </w:p>
        </w:tc>
        <w:tc>
          <w:tcPr>
            <w:tcW w:w="688" w:type="dxa"/>
            <w:gridSpan w:val="2"/>
            <w:shd w:val="clear" w:color="auto" w:fill="auto"/>
          </w:tcPr>
          <w:p w14:paraId="7879C7BB" w14:textId="77777777" w:rsidR="00161730" w:rsidRPr="00ED4767" w:rsidRDefault="00161730" w:rsidP="00161730">
            <w:pPr>
              <w:pStyle w:val="Text"/>
            </w:pPr>
            <w:r w:rsidRPr="00ED4767">
              <w:t>sana</w:t>
            </w:r>
          </w:p>
        </w:tc>
      </w:tr>
      <w:tr w:rsidR="00AC23C4" w:rsidRPr="00AC23C4" w14:paraId="1D04EF29" w14:textId="77777777" w:rsidTr="00AC23C4">
        <w:trPr>
          <w:gridAfter w:val="7"/>
          <w:wAfter w:w="3193" w:type="dxa"/>
        </w:trPr>
        <w:tc>
          <w:tcPr>
            <w:tcW w:w="709" w:type="dxa"/>
            <w:shd w:val="clear" w:color="auto" w:fill="auto"/>
          </w:tcPr>
          <w:p w14:paraId="0709AD30" w14:textId="77777777" w:rsidR="00161730" w:rsidRPr="00867412" w:rsidRDefault="00161730" w:rsidP="00161730">
            <w:pPr>
              <w:pStyle w:val="GlossEng"/>
            </w:pPr>
          </w:p>
        </w:tc>
        <w:tc>
          <w:tcPr>
            <w:tcW w:w="529" w:type="dxa"/>
            <w:gridSpan w:val="2"/>
            <w:shd w:val="clear" w:color="auto" w:fill="auto"/>
          </w:tcPr>
          <w:p w14:paraId="1945CB67" w14:textId="77777777" w:rsidR="00161730" w:rsidRPr="00ED4767" w:rsidRDefault="00161730" w:rsidP="00161730">
            <w:pPr>
              <w:pStyle w:val="GlossEng"/>
            </w:pPr>
            <w:r w:rsidRPr="00ED4767">
              <w:t>then</w:t>
            </w:r>
          </w:p>
        </w:tc>
        <w:tc>
          <w:tcPr>
            <w:tcW w:w="360" w:type="dxa"/>
            <w:shd w:val="clear" w:color="auto" w:fill="auto"/>
          </w:tcPr>
          <w:p w14:paraId="2598F467" w14:textId="77777777" w:rsidR="00161730" w:rsidRPr="00ED4767" w:rsidRDefault="00161730" w:rsidP="00161730">
            <w:pPr>
              <w:pStyle w:val="GlossEng"/>
            </w:pPr>
            <w:r w:rsidRPr="00ED4767">
              <w:t>at</w:t>
            </w:r>
          </w:p>
        </w:tc>
        <w:tc>
          <w:tcPr>
            <w:tcW w:w="618" w:type="dxa"/>
            <w:gridSpan w:val="2"/>
            <w:shd w:val="clear" w:color="auto" w:fill="auto"/>
          </w:tcPr>
          <w:p w14:paraId="77E4DFEB" w14:textId="77777777" w:rsidR="00161730" w:rsidRPr="00ED4767" w:rsidRDefault="00161730" w:rsidP="00161730">
            <w:pPr>
              <w:pStyle w:val="GlossEng"/>
            </w:pPr>
            <w:r w:rsidRPr="00ED4767">
              <w:t>coast</w:t>
            </w:r>
          </w:p>
        </w:tc>
        <w:tc>
          <w:tcPr>
            <w:tcW w:w="688" w:type="dxa"/>
            <w:gridSpan w:val="2"/>
            <w:shd w:val="clear" w:color="auto" w:fill="auto"/>
          </w:tcPr>
          <w:p w14:paraId="226F25AC" w14:textId="77777777" w:rsidR="00161730" w:rsidRPr="0099608C" w:rsidRDefault="00161730" w:rsidP="00161730">
            <w:pPr>
              <w:pStyle w:val="GlossEng"/>
              <w:rPr>
                <w:rStyle w:val="ChSmallCaps"/>
              </w:rPr>
            </w:pPr>
            <w:r w:rsidRPr="0099608C">
              <w:rPr>
                <w:rStyle w:val="ChSmallCaps"/>
              </w:rPr>
              <w:t>l.dist</w:t>
            </w:r>
          </w:p>
        </w:tc>
      </w:tr>
    </w:tbl>
    <w:p w14:paraId="6157A9CC" w14:textId="377CE13F" w:rsidR="00161730" w:rsidRDefault="00B7093A" w:rsidP="00161730">
      <w:pPr>
        <w:pStyle w:val="FreeTranslEng15pt"/>
      </w:pPr>
      <w:r>
        <w:t>‘</w:t>
      </w:r>
      <w:r w:rsidR="00161730">
        <w:t xml:space="preserve">[I was confused (about) the road, you know,] (there) were many roads, right?, in the upper part (of the village), in the middle, </w:t>
      </w:r>
      <w:r w:rsidR="00161730" w:rsidRPr="00867412">
        <w:rPr>
          <w:rStyle w:val="ChBlueBold"/>
        </w:rPr>
        <w:t>and then</w:t>
      </w:r>
      <w:r w:rsidR="00161730">
        <w:t xml:space="preserve"> at the </w:t>
      </w:r>
      <w:r w:rsidR="005D42FC">
        <w:t>sea</w:t>
      </w:r>
      <w:r w:rsidR="00161730">
        <w:t xml:space="preserve">, </w:t>
      </w:r>
      <w:r w:rsidR="00161730" w:rsidRPr="00867412">
        <w:rPr>
          <w:rStyle w:val="ChBlueBold"/>
        </w:rPr>
        <w:t>and then</w:t>
      </w:r>
      <w:r w:rsidR="00161730">
        <w:t xml:space="preserve"> at the beach over there</w:t>
      </w:r>
      <w:r>
        <w:t>’</w:t>
      </w:r>
      <w:r w:rsidR="00161730">
        <w:t xml:space="preserve"> </w:t>
      </w:r>
      <w:r w:rsidR="00161730" w:rsidRPr="00867412">
        <w:rPr>
          <w:rStyle w:val="ExampleSource"/>
        </w:rPr>
        <w:t>[081025-008-Cv.0018]</w:t>
      </w:r>
    </w:p>
    <w:p w14:paraId="7B19CFE5" w14:textId="65F8ED4F" w:rsidR="00161730" w:rsidRDefault="00161730" w:rsidP="00161730">
      <w:pPr>
        <w:pStyle w:val="Heading4"/>
        <w:rPr>
          <w:lang w:eastAsia="en-US"/>
        </w:rPr>
      </w:pPr>
      <w:bookmarkStart w:id="5169" w:name="_Ref355429821"/>
      <w:bookmarkStart w:id="5170" w:name="_Toc356663342"/>
      <w:r>
        <w:t xml:space="preserve">Sequential </w:t>
      </w:r>
      <w:r w:rsidRPr="00470C49">
        <w:rPr>
          <w:rStyle w:val="ChItalBold"/>
        </w:rPr>
        <w:t>baru</w:t>
      </w:r>
      <w:r>
        <w:rPr>
          <w:lang w:eastAsia="en-US"/>
        </w:rPr>
        <w:t xml:space="preserve"> </w:t>
      </w:r>
      <w:r w:rsidR="00B7093A">
        <w:rPr>
          <w:lang w:eastAsia="en-US"/>
        </w:rPr>
        <w:t>‘</w:t>
      </w:r>
      <w:r w:rsidRPr="00D37CB9">
        <w:t>and then</w:t>
      </w:r>
      <w:r w:rsidR="00B7093A">
        <w:rPr>
          <w:lang w:eastAsia="en-US"/>
        </w:rPr>
        <w:t>’</w:t>
      </w:r>
      <w:bookmarkEnd w:id="5169"/>
      <w:bookmarkEnd w:id="5170"/>
    </w:p>
    <w:p w14:paraId="28498DC3" w14:textId="70246FB9" w:rsidR="00161730" w:rsidRDefault="00161730" w:rsidP="000C7591">
      <w:pPr>
        <w:pStyle w:val="Body0000after"/>
      </w:pPr>
      <w:r>
        <w:t xml:space="preserve">The sequential conjunction </w:t>
      </w:r>
      <w:r>
        <w:rPr>
          <w:rStyle w:val="ChItalBold"/>
        </w:rPr>
        <w:t>baru</w:t>
      </w:r>
      <w:r>
        <w:t xml:space="preserve"> </w:t>
      </w:r>
      <w:r w:rsidR="00B7093A">
        <w:t>‘</w:t>
      </w:r>
      <w:r w:rsidRPr="00D37CB9">
        <w:t>and then</w:t>
      </w:r>
      <w:r w:rsidR="00B7093A">
        <w:t>’</w:t>
      </w:r>
      <w:r>
        <w:t xml:space="preserve"> </w:t>
      </w:r>
      <w:r w:rsidR="000A77EF">
        <w:t xml:space="preserve">most </w:t>
      </w:r>
      <w:r w:rsidR="000C7591">
        <w:t xml:space="preserve">commonly also </w:t>
      </w:r>
      <w:r>
        <w:t>marks temporal succession by or</w:t>
      </w:r>
      <w:r w:rsidR="00C701D4">
        <w:t xml:space="preserve">dering </w:t>
      </w:r>
      <w:r>
        <w:t xml:space="preserve">events in their logical </w:t>
      </w:r>
      <w:r w:rsidR="00C701D4">
        <w:t>and</w:t>
      </w:r>
      <w:r>
        <w:t xml:space="preserve"> temporal </w:t>
      </w:r>
      <w:r w:rsidR="00C701D4">
        <w:t>sequence</w:t>
      </w:r>
      <w:r>
        <w:t xml:space="preserve">, as shown in </w:t>
      </w:r>
      <w:r>
        <w:fldChar w:fldCharType="begin"/>
      </w:r>
      <w:r>
        <w:instrText xml:space="preserve"> REF _Ref355439273 \h </w:instrText>
      </w:r>
      <w:r>
        <w:fldChar w:fldCharType="separate"/>
      </w:r>
      <w:r w:rsidR="00154D81" w:rsidRPr="002B150F">
        <w:t>(</w:t>
      </w:r>
      <w:r w:rsidR="00154D81">
        <w:rPr>
          <w:noProof/>
        </w:rPr>
        <w:t>25</w:t>
      </w:r>
      <w:r w:rsidR="00154D81" w:rsidRPr="002B150F">
        <w:t>)</w:t>
      </w:r>
      <w:r>
        <w:fldChar w:fldCharType="end"/>
      </w:r>
      <w:r>
        <w:t xml:space="preserve">. In addition, although less often, the conjunction </w:t>
      </w:r>
      <w:r w:rsidR="00E064B2">
        <w:t>introduces contrast clause</w:t>
      </w:r>
      <w:r w:rsidR="000C7591">
        <w:t>s</w:t>
      </w:r>
      <w:r>
        <w:t xml:space="preserve">, as illustrated in </w:t>
      </w:r>
      <w:r>
        <w:fldChar w:fldCharType="begin"/>
      </w:r>
      <w:r>
        <w:instrText xml:space="preserve"> REF _Ref355892488 \h </w:instrText>
      </w:r>
      <w:r>
        <w:fldChar w:fldCharType="separate"/>
      </w:r>
      <w:r w:rsidR="00154D81" w:rsidRPr="00856563">
        <w:t>(</w:t>
      </w:r>
      <w:r w:rsidR="00154D81">
        <w:rPr>
          <w:noProof/>
        </w:rPr>
        <w:t>26</w:t>
      </w:r>
      <w:r w:rsidR="00154D81" w:rsidRPr="00856563">
        <w:t>)</w:t>
      </w:r>
      <w:r>
        <w:fldChar w:fldCharType="end"/>
      </w:r>
      <w:r>
        <w:t>.</w:t>
      </w:r>
      <w:r w:rsidR="000A77EF">
        <w:t xml:space="preserve"> The conjunction has dual word class membership; it is also used as the stative verb </w:t>
      </w:r>
      <w:r w:rsidR="000A77EF">
        <w:rPr>
          <w:rStyle w:val="ChItalBold"/>
        </w:rPr>
        <w:t>baru</w:t>
      </w:r>
      <w:r w:rsidR="000A77EF">
        <w:t xml:space="preserve"> </w:t>
      </w:r>
      <w:r w:rsidR="00B7093A">
        <w:t>‘</w:t>
      </w:r>
      <w:r w:rsidR="000A77EF">
        <w:t>be new</w:t>
      </w:r>
      <w:r w:rsidR="00B7093A">
        <w:t>’</w:t>
      </w:r>
      <w:r w:rsidR="000A77EF" w:rsidRPr="00BF528F">
        <w:t xml:space="preserve"> </w:t>
      </w:r>
      <w:r w:rsidR="000A77EF">
        <w:t>(see §</w:t>
      </w:r>
      <w:r w:rsidR="000A77EF">
        <w:fldChar w:fldCharType="begin"/>
      </w:r>
      <w:r w:rsidR="000A77EF">
        <w:instrText xml:space="preserve"> REF _Ref351641485 \w \h </w:instrText>
      </w:r>
      <w:r w:rsidR="000A77EF">
        <w:fldChar w:fldCharType="separate"/>
      </w:r>
      <w:r w:rsidR="00154D81">
        <w:rPr>
          <w:cs/>
        </w:rPr>
        <w:t>‎</w:t>
      </w:r>
      <w:r w:rsidR="00154D81">
        <w:t>5.14</w:t>
      </w:r>
      <w:r w:rsidR="000A77EF">
        <w:fldChar w:fldCharType="end"/>
      </w:r>
      <w:r w:rsidR="000A77EF">
        <w:t>).</w:t>
      </w:r>
    </w:p>
    <w:p w14:paraId="28D03833" w14:textId="40DF0C8F" w:rsidR="00161730" w:rsidRDefault="00161730" w:rsidP="000C7591">
      <w:pPr>
        <w:pStyle w:val="Body0500after"/>
      </w:pPr>
      <w:r>
        <w:t xml:space="preserve">Typically, </w:t>
      </w:r>
      <w:r>
        <w:rPr>
          <w:rStyle w:val="ChItalBold"/>
        </w:rPr>
        <w:t>baru</w:t>
      </w:r>
      <w:r>
        <w:t xml:space="preserve"> </w:t>
      </w:r>
      <w:r w:rsidR="00B7093A">
        <w:t>‘</w:t>
      </w:r>
      <w:r w:rsidRPr="00D37CB9">
        <w:t>and then</w:t>
      </w:r>
      <w:r w:rsidR="00B7093A">
        <w:t>’</w:t>
      </w:r>
      <w:r>
        <w:t xml:space="preserve"> occurs in clause-initial position where it marks an immediate subsequent event or action, similar to sequential </w:t>
      </w:r>
      <w:r w:rsidRPr="00573FA2">
        <w:rPr>
          <w:rStyle w:val="ChItalBold"/>
        </w:rPr>
        <w:t>trus</w:t>
      </w:r>
      <w:r>
        <w:t xml:space="preserve"> </w:t>
      </w:r>
      <w:r w:rsidR="00B7093A">
        <w:t>‘</w:t>
      </w:r>
      <w:r>
        <w:t>next</w:t>
      </w:r>
      <w:r w:rsidR="00B7093A">
        <w:t>’</w:t>
      </w:r>
      <w:r w:rsidRPr="008223C5">
        <w:t xml:space="preserve"> </w:t>
      </w:r>
      <w:r>
        <w:t>(§</w:t>
      </w:r>
      <w:r>
        <w:fldChar w:fldCharType="begin"/>
      </w:r>
      <w:r>
        <w:instrText xml:space="preserve"> REF _Ref356233464 \w \h </w:instrText>
      </w:r>
      <w:r>
        <w:fldChar w:fldCharType="separate"/>
      </w:r>
      <w:r w:rsidR="00154D81">
        <w:rPr>
          <w:cs/>
        </w:rPr>
        <w:t>‎</w:t>
      </w:r>
      <w:r w:rsidR="00154D81">
        <w:t>14.2.3.1</w:t>
      </w:r>
      <w:r>
        <w:fldChar w:fldCharType="end"/>
      </w:r>
      <w:r>
        <w:t xml:space="preserve">). Concurrently, however, the conjunction signals another piece of information, as shown in </w:t>
      </w:r>
      <w:r>
        <w:fldChar w:fldCharType="begin"/>
      </w:r>
      <w:r>
        <w:instrText xml:space="preserve"> REF _Ref355439273 \h </w:instrText>
      </w:r>
      <w:r>
        <w:fldChar w:fldCharType="separate"/>
      </w:r>
      <w:r w:rsidR="00154D81" w:rsidRPr="002B150F">
        <w:t>(</w:t>
      </w:r>
      <w:r w:rsidR="00154D81">
        <w:rPr>
          <w:noProof/>
        </w:rPr>
        <w:t>25</w:t>
      </w:r>
      <w:r w:rsidR="00154D81" w:rsidRPr="002B150F">
        <w:t>)</w:t>
      </w:r>
      <w:r>
        <w:fldChar w:fldCharType="end"/>
      </w:r>
      <w:r>
        <w:t xml:space="preserve"> (note that this example presents contiguous text). Depending on the context, the conjunction </w:t>
      </w:r>
      <w:r w:rsidRPr="001F09E4">
        <w:t>m</w:t>
      </w:r>
      <w:r>
        <w:t xml:space="preserve">arks noteworthy parts and/or signals a new aspect or perspective regarding the event or discourse unfolding. In this case </w:t>
      </w:r>
      <w:r w:rsidRPr="000B676D">
        <w:rPr>
          <w:rStyle w:val="ChItalBold"/>
        </w:rPr>
        <w:t>baru</w:t>
      </w:r>
      <w:r>
        <w:t xml:space="preserve"> translates with </w:t>
      </w:r>
      <w:r w:rsidR="00B7093A">
        <w:t>‘</w:t>
      </w:r>
      <w:r>
        <w:t>but then</w:t>
      </w:r>
      <w:r w:rsidR="00B7093A">
        <w:t>’</w:t>
      </w:r>
      <w:r>
        <w:t xml:space="preserve">, as in </w:t>
      </w:r>
      <w:r>
        <w:fldChar w:fldCharType="begin"/>
      </w:r>
      <w:r>
        <w:instrText xml:space="preserve"> REF _Ref355439277 \h </w:instrText>
      </w:r>
      <w:r>
        <w:fldChar w:fldCharType="separate"/>
      </w:r>
      <w:r w:rsidR="00154D81" w:rsidRPr="002B150F">
        <w:t>(</w:t>
      </w:r>
      <w:r w:rsidR="00154D81">
        <w:rPr>
          <w:noProof/>
        </w:rPr>
        <w:t>25</w:t>
      </w:r>
      <w:r>
        <w:fldChar w:fldCharType="end"/>
      </w:r>
      <w:r>
        <w:fldChar w:fldCharType="begin"/>
      </w:r>
      <w:r>
        <w:instrText xml:space="preserve"> REF _Ref355439292 \n \h </w:instrText>
      </w:r>
      <w:r>
        <w:fldChar w:fldCharType="separate"/>
      </w:r>
      <w:r w:rsidR="00154D81">
        <w:rPr>
          <w:cs/>
        </w:rPr>
        <w:t>‎</w:t>
      </w:r>
      <w:r w:rsidR="00154D81">
        <w:t>b</w:t>
      </w:r>
      <w:r>
        <w:fldChar w:fldCharType="end"/>
      </w:r>
      <w:r>
        <w:t xml:space="preserve">) or </w:t>
      </w:r>
      <w:r w:rsidR="00B7093A">
        <w:t>‘</w:t>
      </w:r>
      <w:r>
        <w:t>and then</w:t>
      </w:r>
      <w:r w:rsidR="00B7093A">
        <w:t>’</w:t>
      </w:r>
      <w:r>
        <w:t xml:space="preserve"> as in </w:t>
      </w:r>
      <w:r>
        <w:fldChar w:fldCharType="begin"/>
      </w:r>
      <w:r>
        <w:instrText xml:space="preserve"> REF _Ref355439277 \h </w:instrText>
      </w:r>
      <w:r>
        <w:fldChar w:fldCharType="separate"/>
      </w:r>
      <w:r w:rsidR="00154D81" w:rsidRPr="002B150F">
        <w:t>(</w:t>
      </w:r>
      <w:r w:rsidR="00154D81">
        <w:rPr>
          <w:noProof/>
        </w:rPr>
        <w:t>25</w:t>
      </w:r>
      <w:r>
        <w:fldChar w:fldCharType="end"/>
      </w:r>
      <w:r>
        <w:fldChar w:fldCharType="begin"/>
      </w:r>
      <w:r>
        <w:instrText xml:space="preserve"> REF _Ref355439293 \n \h </w:instrText>
      </w:r>
      <w:r>
        <w:fldChar w:fldCharType="separate"/>
      </w:r>
      <w:r w:rsidR="00154D81">
        <w:rPr>
          <w:cs/>
        </w:rPr>
        <w:t>‎</w:t>
      </w:r>
      <w:r w:rsidR="00154D81">
        <w:t>c</w:t>
      </w:r>
      <w:r>
        <w:fldChar w:fldCharType="end"/>
      </w:r>
      <w:r>
        <w:t>). Alternatively, the conjunction signals that the event depicted in its clause does not occur until after the event of the preceding clause. In this case,</w:t>
      </w:r>
      <w:r w:rsidRPr="00094AE5">
        <w:t xml:space="preserve"> </w:t>
      </w:r>
      <w:r>
        <w:t xml:space="preserve">it </w:t>
      </w:r>
      <w:r w:rsidRPr="00094AE5">
        <w:t>translates</w:t>
      </w:r>
      <w:r>
        <w:t xml:space="preserve"> with </w:t>
      </w:r>
      <w:r w:rsidR="00B7093A">
        <w:t>‘</w:t>
      </w:r>
      <w:r>
        <w:t>only then</w:t>
      </w:r>
      <w:r w:rsidR="00B7093A">
        <w:t>’</w:t>
      </w:r>
      <w:r>
        <w:t xml:space="preserve">, as in </w:t>
      </w:r>
      <w:r>
        <w:fldChar w:fldCharType="begin"/>
      </w:r>
      <w:r>
        <w:instrText xml:space="preserve"> REF _Ref355439277 \h </w:instrText>
      </w:r>
      <w:r>
        <w:fldChar w:fldCharType="separate"/>
      </w:r>
      <w:r w:rsidR="00154D81" w:rsidRPr="002B150F">
        <w:t>(</w:t>
      </w:r>
      <w:r w:rsidR="00154D81">
        <w:rPr>
          <w:noProof/>
        </w:rPr>
        <w:t>25</w:t>
      </w:r>
      <w:r>
        <w:fldChar w:fldCharType="end"/>
      </w:r>
      <w:r>
        <w:fldChar w:fldCharType="begin"/>
      </w:r>
      <w:r>
        <w:instrText xml:space="preserve"> REF _Ref309979254 \n \h </w:instrText>
      </w:r>
      <w:r>
        <w:fldChar w:fldCharType="separate"/>
      </w:r>
      <w:r w:rsidR="00154D81">
        <w:rPr>
          <w:cs/>
        </w:rPr>
        <w:t>‎</w:t>
      </w:r>
      <w:r w:rsidR="00154D81">
        <w:t>a</w:t>
      </w:r>
      <w:r>
        <w:fldChar w:fldCharType="end"/>
      </w:r>
      <w:r>
        <w:t xml:space="preserve">). In marking contrastive sequentiality, </w:t>
      </w:r>
      <w:r>
        <w:rPr>
          <w:rStyle w:val="ChItalBold"/>
        </w:rPr>
        <w:t>baru</w:t>
      </w:r>
      <w:r>
        <w:t xml:space="preserve"> </w:t>
      </w:r>
      <w:r w:rsidR="00B7093A">
        <w:t>‘</w:t>
      </w:r>
      <w:r w:rsidRPr="00D37CB9">
        <w:t>and then</w:t>
      </w:r>
      <w:r w:rsidR="00B7093A">
        <w:t>’</w:t>
      </w:r>
      <w:r>
        <w:t xml:space="preserve"> differs from </w:t>
      </w:r>
      <w:r w:rsidRPr="0031281C">
        <w:rPr>
          <w:rStyle w:val="ChItalBold"/>
        </w:rPr>
        <w:t>trus</w:t>
      </w:r>
      <w:r>
        <w:t xml:space="preserve"> </w:t>
      </w:r>
      <w:r w:rsidR="00B7093A">
        <w:t>‘</w:t>
      </w:r>
      <w:r>
        <w:t>next</w:t>
      </w:r>
      <w:r w:rsidR="00B7093A">
        <w:t>’</w:t>
      </w:r>
      <w:r>
        <w:t xml:space="preserve"> which indicates neutral sequentiality (see </w:t>
      </w:r>
      <w:r w:rsidR="00E40867">
        <w:t>§</w:t>
      </w:r>
      <w:r w:rsidR="00E40867">
        <w:fldChar w:fldCharType="begin"/>
      </w:r>
      <w:r w:rsidR="00E40867">
        <w:instrText xml:space="preserve"> REF _Ref356233464 \w \h </w:instrText>
      </w:r>
      <w:r w:rsidR="00E40867">
        <w:fldChar w:fldCharType="separate"/>
      </w:r>
      <w:r w:rsidR="00154D81">
        <w:rPr>
          <w:cs/>
        </w:rPr>
        <w:t>‎</w:t>
      </w:r>
      <w:r w:rsidR="00154D81">
        <w:t>14.2.3.1</w:t>
      </w:r>
      <w:r w:rsidR="00E40867">
        <w:fldChar w:fldCharType="end"/>
      </w:r>
      <w:r>
        <w:t>).</w:t>
      </w:r>
    </w:p>
    <w:p w14:paraId="5708C582" w14:textId="7E5FE5D6" w:rsidR="00161730" w:rsidRDefault="00161730" w:rsidP="00E40867">
      <w:pPr>
        <w:pStyle w:val="Body0505after"/>
      </w:pPr>
      <w:r>
        <w:t xml:space="preserve">As for subject reference, an initial inspection of the </w:t>
      </w:r>
      <w:r>
        <w:rPr>
          <w:rStyle w:val="ChItalBold"/>
        </w:rPr>
        <w:t>baru</w:t>
      </w:r>
      <w:r>
        <w:t xml:space="preserve"> </w:t>
      </w:r>
      <w:r w:rsidR="00B7093A">
        <w:t>‘</w:t>
      </w:r>
      <w:r w:rsidRPr="00D37CB9">
        <w:t>and then</w:t>
      </w:r>
      <w:r w:rsidR="00B7093A">
        <w:t>’</w:t>
      </w:r>
      <w:r>
        <w:t xml:space="preserve"> tokens in the corpus suggests </w:t>
      </w:r>
      <w:r w:rsidRPr="00291113">
        <w:t>that the conjunction m</w:t>
      </w:r>
      <w:r>
        <w:t xml:space="preserve">ore often links clauses with a switch in reference (524 tokens), as in </w:t>
      </w:r>
      <w:r>
        <w:fldChar w:fldCharType="begin"/>
      </w:r>
      <w:r>
        <w:instrText xml:space="preserve"> REF _Ref355439277 \h </w:instrText>
      </w:r>
      <w:r>
        <w:fldChar w:fldCharType="separate"/>
      </w:r>
      <w:r w:rsidR="00154D81" w:rsidRPr="002B150F">
        <w:t>(</w:t>
      </w:r>
      <w:r w:rsidR="00154D81">
        <w:rPr>
          <w:noProof/>
        </w:rPr>
        <w:t>25</w:t>
      </w:r>
      <w:r>
        <w:fldChar w:fldCharType="end"/>
      </w:r>
      <w:r>
        <w:fldChar w:fldCharType="begin"/>
      </w:r>
      <w:r>
        <w:instrText xml:space="preserve"> REF _Ref355439292 \n \h </w:instrText>
      </w:r>
      <w:r>
        <w:fldChar w:fldCharType="separate"/>
      </w:r>
      <w:r w:rsidR="00154D81">
        <w:rPr>
          <w:cs/>
        </w:rPr>
        <w:t>‎</w:t>
      </w:r>
      <w:r w:rsidR="00154D81">
        <w:t>b</w:t>
      </w:r>
      <w:r>
        <w:fldChar w:fldCharType="end"/>
      </w:r>
      <w:r>
        <w:t xml:space="preserve">), than clauses with same-subject coreference (455 tokens), as in </w:t>
      </w:r>
      <w:r>
        <w:fldChar w:fldCharType="begin"/>
      </w:r>
      <w:r>
        <w:instrText xml:space="preserve"> REF _Ref355439277 \h </w:instrText>
      </w:r>
      <w:r>
        <w:fldChar w:fldCharType="separate"/>
      </w:r>
      <w:r w:rsidR="00154D81" w:rsidRPr="002B150F">
        <w:t>(</w:t>
      </w:r>
      <w:r w:rsidR="00154D81">
        <w:rPr>
          <w:noProof/>
        </w:rPr>
        <w:t>25</w:t>
      </w:r>
      <w:r>
        <w:fldChar w:fldCharType="end"/>
      </w:r>
      <w:r>
        <w:fldChar w:fldCharType="begin"/>
      </w:r>
      <w:r>
        <w:instrText xml:space="preserve"> REF _Ref309979254 \n \h </w:instrText>
      </w:r>
      <w:r>
        <w:fldChar w:fldCharType="separate"/>
      </w:r>
      <w:r w:rsidR="00154D81">
        <w:rPr>
          <w:cs/>
        </w:rPr>
        <w:t>‎</w:t>
      </w:r>
      <w:r w:rsidR="00154D81">
        <w:t>a</w:t>
      </w:r>
      <w:r>
        <w:fldChar w:fldCharType="end"/>
      </w:r>
      <w:r>
        <w:t xml:space="preserve">, </w:t>
      </w:r>
      <w:r>
        <w:fldChar w:fldCharType="begin"/>
      </w:r>
      <w:r>
        <w:instrText xml:space="preserve"> REF _Ref355439293 \n \h </w:instrText>
      </w:r>
      <w:r>
        <w:fldChar w:fldCharType="separate"/>
      </w:r>
      <w:r w:rsidR="00154D81">
        <w:rPr>
          <w:cs/>
        </w:rPr>
        <w:t>‎</w:t>
      </w:r>
      <w:r w:rsidR="00154D81">
        <w:t>c</w:t>
      </w:r>
      <w:r>
        <w:fldChar w:fldCharType="end"/>
      </w:r>
      <w:r>
        <w:t xml:space="preserve">). In this respect, </w:t>
      </w:r>
      <w:r>
        <w:rPr>
          <w:rStyle w:val="ChItalBold"/>
        </w:rPr>
        <w:t>baru</w:t>
      </w:r>
      <w:r>
        <w:t xml:space="preserve"> </w:t>
      </w:r>
      <w:r w:rsidR="00B7093A">
        <w:t>‘</w:t>
      </w:r>
      <w:r w:rsidRPr="00D37CB9">
        <w:t>and then</w:t>
      </w:r>
      <w:r w:rsidR="00B7093A">
        <w:t>’</w:t>
      </w:r>
      <w:r>
        <w:t xml:space="preserve"> behaves like </w:t>
      </w:r>
      <w:r w:rsidRPr="003E22F3">
        <w:rPr>
          <w:rStyle w:val="ChItalBold"/>
        </w:rPr>
        <w:t>trus</w:t>
      </w:r>
      <w:r>
        <w:t xml:space="preserve"> </w:t>
      </w:r>
      <w:r w:rsidR="00B7093A">
        <w:t>‘</w:t>
      </w:r>
      <w:r>
        <w:t>next</w:t>
      </w:r>
      <w:r w:rsidR="00B7093A">
        <w:t>’</w:t>
      </w:r>
      <w:r>
        <w:t xml:space="preserve"> (see §</w:t>
      </w:r>
      <w:r w:rsidR="00E40867">
        <w:fldChar w:fldCharType="begin"/>
      </w:r>
      <w:r w:rsidR="00E40867">
        <w:instrText xml:space="preserve"> REF _Ref356233464 \w \h </w:instrText>
      </w:r>
      <w:r w:rsidR="00E40867">
        <w:fldChar w:fldCharType="separate"/>
      </w:r>
      <w:r w:rsidR="00154D81">
        <w:rPr>
          <w:cs/>
        </w:rPr>
        <w:t>‎</w:t>
      </w:r>
      <w:r w:rsidR="00154D81">
        <w:t>14.2.3.1</w:t>
      </w:r>
      <w:r w:rsidR="00E40867">
        <w:fldChar w:fldCharType="end"/>
      </w:r>
      <w:r>
        <w:t>).</w:t>
      </w:r>
    </w:p>
    <w:p w14:paraId="068DE2EC" w14:textId="3F8B77B1" w:rsidR="00161730" w:rsidRDefault="00161730" w:rsidP="00161730">
      <w:pPr>
        <w:pStyle w:val="ExampleTitle"/>
      </w:pPr>
      <w:r>
        <w:t xml:space="preserve">Combining clauses with </w:t>
      </w:r>
      <w:r>
        <w:rPr>
          <w:rStyle w:val="ChItalBold"/>
        </w:rPr>
        <w:t>baru</w:t>
      </w:r>
      <w:r>
        <w:t xml:space="preserve"> </w:t>
      </w:r>
      <w:r w:rsidR="00B7093A">
        <w:t>‘</w:t>
      </w:r>
      <w:r w:rsidRPr="00D37CB9">
        <w:t>and then</w:t>
      </w:r>
      <w:r w:rsidR="00B7093A">
        <w:t>’</w:t>
      </w:r>
      <w:r>
        <w:t xml:space="preserve"> in clause initial position: Sequential reading</w:t>
      </w:r>
    </w:p>
    <w:tbl>
      <w:tblPr>
        <w:tblW w:w="6734" w:type="dxa"/>
        <w:tblCellMar>
          <w:left w:w="42" w:type="dxa"/>
          <w:right w:w="42" w:type="dxa"/>
        </w:tblCellMar>
        <w:tblLook w:val="01E0" w:firstRow="1" w:lastRow="1" w:firstColumn="1" w:lastColumn="1" w:noHBand="0" w:noVBand="0"/>
      </w:tblPr>
      <w:tblGrid>
        <w:gridCol w:w="709"/>
        <w:gridCol w:w="425"/>
        <w:gridCol w:w="454"/>
        <w:gridCol w:w="284"/>
        <w:gridCol w:w="567"/>
        <w:gridCol w:w="489"/>
        <w:gridCol w:w="695"/>
        <w:gridCol w:w="551"/>
        <w:gridCol w:w="557"/>
        <w:gridCol w:w="868"/>
        <w:gridCol w:w="540"/>
        <w:gridCol w:w="595"/>
      </w:tblGrid>
      <w:tr w:rsidR="00AC23C4" w:rsidRPr="00C52D89" w14:paraId="3277EE0D" w14:textId="77777777" w:rsidTr="00AC23C4">
        <w:tc>
          <w:tcPr>
            <w:tcW w:w="709" w:type="dxa"/>
            <w:shd w:val="clear" w:color="auto" w:fill="auto"/>
          </w:tcPr>
          <w:p w14:paraId="0C473148" w14:textId="77777777" w:rsidR="00161730" w:rsidRPr="002B150F" w:rsidRDefault="00161730" w:rsidP="00161730">
            <w:pPr>
              <w:pStyle w:val="O0Nwnext"/>
            </w:pPr>
            <w:bookmarkStart w:id="5171" w:name="_Ref355439277"/>
            <w:bookmarkStart w:id="5172" w:name="_Ref355439273"/>
            <w:r w:rsidRPr="002B150F">
              <w:t>(</w:t>
            </w:r>
            <w:fldSimple w:instr=" SEQ ( \* ARABIC \s 1 ">
              <w:r w:rsidR="00154D81">
                <w:rPr>
                  <w:noProof/>
                </w:rPr>
                <w:t>25</w:t>
              </w:r>
            </w:fldSimple>
            <w:bookmarkEnd w:id="5171"/>
            <w:r w:rsidRPr="002B150F">
              <w:t>)</w:t>
            </w:r>
            <w:bookmarkEnd w:id="5172"/>
          </w:p>
        </w:tc>
        <w:bookmarkStart w:id="5173" w:name="_Ref309979254"/>
        <w:bookmarkEnd w:id="5173"/>
        <w:tc>
          <w:tcPr>
            <w:tcW w:w="425" w:type="dxa"/>
            <w:shd w:val="clear" w:color="auto" w:fill="auto"/>
          </w:tcPr>
          <w:p w14:paraId="223A5DD1" w14:textId="77777777" w:rsidR="00161730" w:rsidRPr="002B150F" w:rsidRDefault="00161730" w:rsidP="00161730">
            <w:pPr>
              <w:pStyle w:val="Text"/>
            </w:pPr>
            <w:r w:rsidRPr="002B150F">
              <w:fldChar w:fldCharType="begin"/>
            </w:r>
            <w:r w:rsidRPr="002B150F">
              <w:instrText xml:space="preserve"> LISTNUM  NumberDefault \l 8 \s 1 </w:instrText>
            </w:r>
            <w:r w:rsidRPr="002B150F">
              <w:fldChar w:fldCharType="end">
                <w:numberingChange w:id="5174" w:author="Angela Kluge" w:date="2014-02-08T11:40:00Z" w:original="a."/>
              </w:fldChar>
            </w:r>
          </w:p>
        </w:tc>
        <w:tc>
          <w:tcPr>
            <w:tcW w:w="454" w:type="dxa"/>
            <w:shd w:val="clear" w:color="auto" w:fill="auto"/>
          </w:tcPr>
          <w:p w14:paraId="342DD96B" w14:textId="77777777" w:rsidR="00161730" w:rsidRPr="002B150F" w:rsidRDefault="00161730" w:rsidP="00161730">
            <w:pPr>
              <w:pStyle w:val="Text"/>
            </w:pPr>
            <w:r w:rsidRPr="002B150F">
              <w:t>tong</w:t>
            </w:r>
          </w:p>
        </w:tc>
        <w:tc>
          <w:tcPr>
            <w:tcW w:w="284" w:type="dxa"/>
            <w:shd w:val="clear" w:color="auto" w:fill="auto"/>
          </w:tcPr>
          <w:p w14:paraId="5DFAA414" w14:textId="77777777" w:rsidR="00161730" w:rsidRPr="002B150F" w:rsidRDefault="00161730" w:rsidP="00161730">
            <w:pPr>
              <w:pStyle w:val="Text"/>
            </w:pPr>
            <w:r w:rsidRPr="002B150F">
              <w:t>…</w:t>
            </w:r>
          </w:p>
        </w:tc>
        <w:tc>
          <w:tcPr>
            <w:tcW w:w="567" w:type="dxa"/>
            <w:shd w:val="clear" w:color="auto" w:fill="auto"/>
          </w:tcPr>
          <w:p w14:paraId="737574AB" w14:textId="77777777" w:rsidR="00161730" w:rsidRPr="002B150F" w:rsidRDefault="00161730" w:rsidP="00161730">
            <w:pPr>
              <w:pStyle w:val="Text"/>
            </w:pPr>
            <w:r w:rsidRPr="002B150F">
              <w:t>jaga</w:t>
            </w:r>
          </w:p>
        </w:tc>
        <w:tc>
          <w:tcPr>
            <w:tcW w:w="489" w:type="dxa"/>
            <w:shd w:val="clear" w:color="auto" w:fill="auto"/>
          </w:tcPr>
          <w:p w14:paraId="7C09C96A" w14:textId="77777777" w:rsidR="00161730" w:rsidRPr="002B150F" w:rsidRDefault="00161730" w:rsidP="00161730">
            <w:pPr>
              <w:pStyle w:val="Text"/>
            </w:pPr>
            <w:r w:rsidRPr="002B150F">
              <w:t>dia</w:t>
            </w:r>
            <w:r w:rsidRPr="00AC23C4">
              <w:rPr>
                <w:position w:val="1"/>
                <w:vertAlign w:val="subscript"/>
              </w:rPr>
              <w:t>i</w:t>
            </w:r>
          </w:p>
        </w:tc>
        <w:tc>
          <w:tcPr>
            <w:tcW w:w="695" w:type="dxa"/>
            <w:shd w:val="clear" w:color="auto" w:fill="auto"/>
          </w:tcPr>
          <w:p w14:paraId="1E80ED1B" w14:textId="77777777" w:rsidR="00161730" w:rsidRPr="002B150F" w:rsidRDefault="00161730" w:rsidP="00161730">
            <w:pPr>
              <w:pStyle w:val="Text"/>
            </w:pPr>
            <w:r w:rsidRPr="002B150F">
              <w:t>sampe</w:t>
            </w:r>
          </w:p>
        </w:tc>
        <w:tc>
          <w:tcPr>
            <w:tcW w:w="551" w:type="dxa"/>
            <w:shd w:val="clear" w:color="auto" w:fill="auto"/>
          </w:tcPr>
          <w:p w14:paraId="5314F98D" w14:textId="77777777" w:rsidR="00161730" w:rsidRPr="002B150F" w:rsidRDefault="00161730" w:rsidP="00161730">
            <w:pPr>
              <w:pStyle w:val="Text"/>
            </w:pPr>
            <w:r w:rsidRPr="002B150F">
              <w:t>jam</w:t>
            </w:r>
          </w:p>
        </w:tc>
        <w:tc>
          <w:tcPr>
            <w:tcW w:w="557" w:type="dxa"/>
            <w:shd w:val="clear" w:color="auto" w:fill="auto"/>
          </w:tcPr>
          <w:p w14:paraId="66B680C5" w14:textId="77777777" w:rsidR="00161730" w:rsidRPr="002B150F" w:rsidRDefault="00161730" w:rsidP="00161730">
            <w:pPr>
              <w:pStyle w:val="Text"/>
            </w:pPr>
            <w:r w:rsidRPr="002B150F">
              <w:t>satu</w:t>
            </w:r>
            <w:r>
              <w:t>,</w:t>
            </w:r>
          </w:p>
        </w:tc>
        <w:tc>
          <w:tcPr>
            <w:tcW w:w="868" w:type="dxa"/>
            <w:shd w:val="clear" w:color="auto" w:fill="auto"/>
          </w:tcPr>
          <w:p w14:paraId="0276EAA6" w14:textId="77777777" w:rsidR="00161730" w:rsidRPr="002B150F" w:rsidRDefault="00161730" w:rsidP="00161730">
            <w:pPr>
              <w:pStyle w:val="Text"/>
              <w:rPr>
                <w:rStyle w:val="ChBlueBold"/>
              </w:rPr>
            </w:pPr>
            <w:r w:rsidRPr="002B150F">
              <w:rPr>
                <w:rStyle w:val="ChBlueBold"/>
              </w:rPr>
              <w:t>baru</w:t>
            </w:r>
          </w:p>
        </w:tc>
        <w:tc>
          <w:tcPr>
            <w:tcW w:w="540" w:type="dxa"/>
            <w:shd w:val="clear" w:color="auto" w:fill="auto"/>
          </w:tcPr>
          <w:p w14:paraId="2714970E" w14:textId="77777777" w:rsidR="00161730" w:rsidRPr="002B150F" w:rsidRDefault="00161730" w:rsidP="00161730">
            <w:pPr>
              <w:pStyle w:val="Text"/>
            </w:pPr>
            <w:r w:rsidRPr="002B150F">
              <w:t>tong</w:t>
            </w:r>
          </w:p>
        </w:tc>
        <w:tc>
          <w:tcPr>
            <w:tcW w:w="595" w:type="dxa"/>
            <w:shd w:val="clear" w:color="auto" w:fill="auto"/>
          </w:tcPr>
          <w:p w14:paraId="5BF3C921" w14:textId="77777777" w:rsidR="00161730" w:rsidRPr="002B150F" w:rsidRDefault="00161730" w:rsidP="00161730">
            <w:pPr>
              <w:pStyle w:val="Text"/>
            </w:pPr>
            <w:r w:rsidRPr="002B150F">
              <w:t>tidor</w:t>
            </w:r>
            <w:r>
              <w:t>,</w:t>
            </w:r>
          </w:p>
        </w:tc>
      </w:tr>
      <w:tr w:rsidR="00AC23C4" w:rsidRPr="00AC23C4" w14:paraId="61E2843F" w14:textId="77777777" w:rsidTr="00AC23C4">
        <w:tc>
          <w:tcPr>
            <w:tcW w:w="709" w:type="dxa"/>
            <w:shd w:val="clear" w:color="auto" w:fill="auto"/>
          </w:tcPr>
          <w:p w14:paraId="3DF43440" w14:textId="77777777" w:rsidR="00161730" w:rsidRPr="002B150F" w:rsidRDefault="00161730" w:rsidP="00161730">
            <w:pPr>
              <w:pStyle w:val="GlossEng"/>
            </w:pPr>
          </w:p>
        </w:tc>
        <w:tc>
          <w:tcPr>
            <w:tcW w:w="425" w:type="dxa"/>
            <w:shd w:val="clear" w:color="auto" w:fill="auto"/>
          </w:tcPr>
          <w:p w14:paraId="5C8558AF" w14:textId="77777777" w:rsidR="00161730" w:rsidRPr="002B150F" w:rsidRDefault="00161730" w:rsidP="00161730">
            <w:pPr>
              <w:pStyle w:val="GlossEng"/>
            </w:pPr>
          </w:p>
        </w:tc>
        <w:tc>
          <w:tcPr>
            <w:tcW w:w="454" w:type="dxa"/>
            <w:shd w:val="clear" w:color="auto" w:fill="auto"/>
          </w:tcPr>
          <w:p w14:paraId="02A81ED3" w14:textId="77777777" w:rsidR="00161730" w:rsidRPr="0099608C" w:rsidRDefault="00161730" w:rsidP="00161730">
            <w:pPr>
              <w:pStyle w:val="GlossEng"/>
              <w:rPr>
                <w:rStyle w:val="ChSmallCaps"/>
              </w:rPr>
            </w:pPr>
            <w:r w:rsidRPr="0099608C">
              <w:rPr>
                <w:rStyle w:val="ChSmallCaps"/>
              </w:rPr>
              <w:t>1pl</w:t>
            </w:r>
          </w:p>
        </w:tc>
        <w:tc>
          <w:tcPr>
            <w:tcW w:w="284" w:type="dxa"/>
            <w:shd w:val="clear" w:color="auto" w:fill="auto"/>
          </w:tcPr>
          <w:p w14:paraId="06B331B0" w14:textId="77777777" w:rsidR="00161730" w:rsidRPr="002B150F" w:rsidRDefault="00161730" w:rsidP="00161730">
            <w:pPr>
              <w:pStyle w:val="GlossEng"/>
              <w:rPr>
                <w:rStyle w:val="ChSmallCaps"/>
              </w:rPr>
            </w:pPr>
          </w:p>
        </w:tc>
        <w:tc>
          <w:tcPr>
            <w:tcW w:w="567" w:type="dxa"/>
            <w:shd w:val="clear" w:color="auto" w:fill="auto"/>
          </w:tcPr>
          <w:p w14:paraId="2385E6C9" w14:textId="77777777" w:rsidR="00161730" w:rsidRPr="002B150F" w:rsidRDefault="00161730" w:rsidP="00161730">
            <w:pPr>
              <w:pStyle w:val="GlossEng"/>
            </w:pPr>
            <w:r w:rsidRPr="002B150F">
              <w:t>guard</w:t>
            </w:r>
          </w:p>
        </w:tc>
        <w:tc>
          <w:tcPr>
            <w:tcW w:w="489" w:type="dxa"/>
            <w:shd w:val="clear" w:color="auto" w:fill="auto"/>
          </w:tcPr>
          <w:p w14:paraId="62F3802E" w14:textId="77777777" w:rsidR="00161730" w:rsidRPr="0099608C" w:rsidRDefault="00161730" w:rsidP="00161730">
            <w:pPr>
              <w:pStyle w:val="GlossEng"/>
              <w:rPr>
                <w:rStyle w:val="ChSmallCaps"/>
              </w:rPr>
            </w:pPr>
            <w:r w:rsidRPr="0099608C">
              <w:rPr>
                <w:rStyle w:val="ChSmallCaps"/>
              </w:rPr>
              <w:t>3sg</w:t>
            </w:r>
          </w:p>
        </w:tc>
        <w:tc>
          <w:tcPr>
            <w:tcW w:w="695" w:type="dxa"/>
            <w:shd w:val="clear" w:color="auto" w:fill="auto"/>
          </w:tcPr>
          <w:p w14:paraId="32894721" w14:textId="77777777" w:rsidR="00161730" w:rsidRPr="002B150F" w:rsidRDefault="003419FA" w:rsidP="00161730">
            <w:pPr>
              <w:pStyle w:val="GlossEng"/>
            </w:pPr>
            <w:r>
              <w:t>until</w:t>
            </w:r>
          </w:p>
        </w:tc>
        <w:tc>
          <w:tcPr>
            <w:tcW w:w="551" w:type="dxa"/>
            <w:shd w:val="clear" w:color="auto" w:fill="auto"/>
          </w:tcPr>
          <w:p w14:paraId="577A9A0C" w14:textId="77777777" w:rsidR="00161730" w:rsidRPr="002B150F" w:rsidRDefault="00161730" w:rsidP="00161730">
            <w:pPr>
              <w:pStyle w:val="GlossEng"/>
            </w:pPr>
            <w:r w:rsidRPr="002B150F">
              <w:t>hour</w:t>
            </w:r>
          </w:p>
        </w:tc>
        <w:tc>
          <w:tcPr>
            <w:tcW w:w="557" w:type="dxa"/>
            <w:shd w:val="clear" w:color="auto" w:fill="auto"/>
          </w:tcPr>
          <w:p w14:paraId="1574AF21" w14:textId="77777777" w:rsidR="00161730" w:rsidRPr="002B150F" w:rsidRDefault="00161730" w:rsidP="00161730">
            <w:pPr>
              <w:pStyle w:val="GlossEng"/>
            </w:pPr>
            <w:r w:rsidRPr="002B150F">
              <w:t>one</w:t>
            </w:r>
          </w:p>
        </w:tc>
        <w:tc>
          <w:tcPr>
            <w:tcW w:w="868" w:type="dxa"/>
            <w:shd w:val="clear" w:color="auto" w:fill="auto"/>
          </w:tcPr>
          <w:p w14:paraId="386F46A0" w14:textId="77777777" w:rsidR="00161730" w:rsidRPr="002B150F" w:rsidRDefault="00161730" w:rsidP="00161730">
            <w:pPr>
              <w:pStyle w:val="GlossEng"/>
            </w:pPr>
            <w:r w:rsidRPr="00D37CB9">
              <w:t>a</w:t>
            </w:r>
            <w:r>
              <w:t>nd.</w:t>
            </w:r>
            <w:r w:rsidRPr="00D37CB9">
              <w:t>then</w:t>
            </w:r>
          </w:p>
        </w:tc>
        <w:tc>
          <w:tcPr>
            <w:tcW w:w="540" w:type="dxa"/>
            <w:shd w:val="clear" w:color="auto" w:fill="auto"/>
          </w:tcPr>
          <w:p w14:paraId="1FF54676" w14:textId="77777777" w:rsidR="00161730" w:rsidRPr="0099608C" w:rsidRDefault="00161730" w:rsidP="00161730">
            <w:pPr>
              <w:pStyle w:val="GlossEng"/>
              <w:rPr>
                <w:rStyle w:val="ChSmallCaps"/>
              </w:rPr>
            </w:pPr>
            <w:r w:rsidRPr="0099608C">
              <w:rPr>
                <w:rStyle w:val="ChSmallCaps"/>
              </w:rPr>
              <w:t>1pl</w:t>
            </w:r>
          </w:p>
        </w:tc>
        <w:tc>
          <w:tcPr>
            <w:tcW w:w="595" w:type="dxa"/>
            <w:shd w:val="clear" w:color="auto" w:fill="auto"/>
          </w:tcPr>
          <w:p w14:paraId="1F9CEAA5" w14:textId="77777777" w:rsidR="00161730" w:rsidRPr="002B150F" w:rsidRDefault="00161730" w:rsidP="00161730">
            <w:pPr>
              <w:pStyle w:val="GlossEng"/>
            </w:pPr>
            <w:r w:rsidRPr="002B150F">
              <w:t>sleep</w:t>
            </w:r>
          </w:p>
        </w:tc>
      </w:tr>
    </w:tbl>
    <w:p w14:paraId="49F84997" w14:textId="354AEE38" w:rsidR="00161730" w:rsidRPr="002B150F" w:rsidRDefault="00161730" w:rsidP="00161730">
      <w:pPr>
        <w:pStyle w:val="FreeTranslAlphaEng"/>
      </w:pPr>
      <w:r w:rsidRPr="002B150F">
        <w:t xml:space="preserve">[About a sick relative:] </w:t>
      </w:r>
      <w:r w:rsidR="00B7093A">
        <w:t>‘</w:t>
      </w:r>
      <w:r w:rsidRPr="002B150F">
        <w:t>we … watched her until one o</w:t>
      </w:r>
      <w:r w:rsidR="00B7093A">
        <w:t>’</w:t>
      </w:r>
      <w:r w:rsidRPr="002B150F">
        <w:t xml:space="preserve">clock, </w:t>
      </w:r>
      <w:r w:rsidRPr="002B150F">
        <w:rPr>
          <w:rStyle w:val="ChBlueBold"/>
        </w:rPr>
        <w:t>only then</w:t>
      </w:r>
      <w:r w:rsidRPr="002B150F">
        <w:t xml:space="preserve"> did we sleep</w:t>
      </w:r>
      <w:r w:rsidR="00B7093A">
        <w:t>’</w:t>
      </w:r>
    </w:p>
    <w:tbl>
      <w:tblPr>
        <w:tblW w:w="6504" w:type="dxa"/>
        <w:tblCellMar>
          <w:left w:w="42" w:type="dxa"/>
          <w:right w:w="42" w:type="dxa"/>
        </w:tblCellMar>
        <w:tblLook w:val="01E0" w:firstRow="1" w:lastRow="1" w:firstColumn="1" w:lastColumn="1" w:noHBand="0" w:noVBand="0"/>
      </w:tblPr>
      <w:tblGrid>
        <w:gridCol w:w="707"/>
        <w:gridCol w:w="424"/>
        <w:gridCol w:w="792"/>
        <w:gridCol w:w="718"/>
        <w:gridCol w:w="389"/>
        <w:gridCol w:w="698"/>
        <w:gridCol w:w="351"/>
        <w:gridCol w:w="389"/>
        <w:gridCol w:w="559"/>
        <w:gridCol w:w="662"/>
        <w:gridCol w:w="815"/>
      </w:tblGrid>
      <w:tr w:rsidR="00AC23C4" w:rsidRPr="00C52D89" w14:paraId="59E0A1CD" w14:textId="77777777" w:rsidTr="00AC23C4">
        <w:tc>
          <w:tcPr>
            <w:tcW w:w="709" w:type="dxa"/>
            <w:shd w:val="clear" w:color="auto" w:fill="auto"/>
          </w:tcPr>
          <w:p w14:paraId="552C047D" w14:textId="77777777" w:rsidR="00161730" w:rsidRPr="002B150F" w:rsidRDefault="00161730" w:rsidP="00161730">
            <w:pPr>
              <w:pStyle w:val="O0Nwnext"/>
            </w:pPr>
          </w:p>
        </w:tc>
        <w:bookmarkStart w:id="5175" w:name="_Ref355439292"/>
        <w:bookmarkEnd w:id="5175"/>
        <w:tc>
          <w:tcPr>
            <w:tcW w:w="425" w:type="dxa"/>
            <w:shd w:val="clear" w:color="auto" w:fill="auto"/>
          </w:tcPr>
          <w:p w14:paraId="14B51910" w14:textId="77777777" w:rsidR="00161730" w:rsidRPr="002B150F" w:rsidRDefault="00161730" w:rsidP="00161730">
            <w:pPr>
              <w:pStyle w:val="Text"/>
            </w:pPr>
            <w:r w:rsidRPr="002B150F">
              <w:fldChar w:fldCharType="begin"/>
            </w:r>
            <w:r w:rsidRPr="002B150F">
              <w:instrText xml:space="preserve"> LISTNUM  NumberDefault \l 8 </w:instrText>
            </w:r>
            <w:r w:rsidRPr="002B150F">
              <w:fldChar w:fldCharType="end">
                <w:numberingChange w:id="5176" w:author="Angela Kluge" w:date="2014-02-08T11:40:00Z" w:original="b."/>
              </w:fldChar>
            </w:r>
          </w:p>
        </w:tc>
        <w:tc>
          <w:tcPr>
            <w:tcW w:w="792" w:type="dxa"/>
            <w:shd w:val="clear" w:color="auto" w:fill="auto"/>
          </w:tcPr>
          <w:p w14:paraId="028F32A3" w14:textId="77777777" w:rsidR="00161730" w:rsidRPr="002B150F" w:rsidRDefault="00161730" w:rsidP="00161730">
            <w:pPr>
              <w:pStyle w:val="Text"/>
              <w:rPr>
                <w:rStyle w:val="ChBlueBold"/>
              </w:rPr>
            </w:pPr>
            <w:r w:rsidRPr="002B150F">
              <w:rPr>
                <w:rStyle w:val="ChBlueBold"/>
              </w:rPr>
              <w:t>baru</w:t>
            </w:r>
          </w:p>
        </w:tc>
        <w:tc>
          <w:tcPr>
            <w:tcW w:w="718" w:type="dxa"/>
            <w:shd w:val="clear" w:color="auto" w:fill="auto"/>
          </w:tcPr>
          <w:p w14:paraId="4A96570E" w14:textId="77777777" w:rsidR="00161730" w:rsidRPr="002B150F" w:rsidRDefault="00AC62B8" w:rsidP="00161730">
            <w:pPr>
              <w:pStyle w:val="Text"/>
            </w:pPr>
            <w:r>
              <w:t>Pawlus</w:t>
            </w:r>
          </w:p>
        </w:tc>
        <w:tc>
          <w:tcPr>
            <w:tcW w:w="389" w:type="dxa"/>
            <w:shd w:val="clear" w:color="auto" w:fill="auto"/>
          </w:tcPr>
          <w:p w14:paraId="049684A4" w14:textId="77777777" w:rsidR="00161730" w:rsidRPr="002B150F" w:rsidRDefault="00161730" w:rsidP="00161730">
            <w:pPr>
              <w:pStyle w:val="Text"/>
            </w:pPr>
            <w:r w:rsidRPr="002B150F">
              <w:t>de</w:t>
            </w:r>
            <w:r w:rsidRPr="00AC23C4">
              <w:rPr>
                <w:position w:val="1"/>
                <w:vertAlign w:val="subscript"/>
              </w:rPr>
              <w:t>j</w:t>
            </w:r>
          </w:p>
        </w:tc>
        <w:tc>
          <w:tcPr>
            <w:tcW w:w="699" w:type="dxa"/>
            <w:shd w:val="clear" w:color="auto" w:fill="auto"/>
          </w:tcPr>
          <w:p w14:paraId="1D6B35D0" w14:textId="77777777" w:rsidR="00161730" w:rsidRPr="002B150F" w:rsidRDefault="00161730" w:rsidP="00161730">
            <w:pPr>
              <w:pStyle w:val="Text"/>
            </w:pPr>
            <w:r w:rsidRPr="002B150F">
              <w:t>sandar</w:t>
            </w:r>
          </w:p>
        </w:tc>
        <w:tc>
          <w:tcPr>
            <w:tcW w:w="352" w:type="dxa"/>
            <w:shd w:val="clear" w:color="auto" w:fill="auto"/>
          </w:tcPr>
          <w:p w14:paraId="34FC22D0" w14:textId="77777777" w:rsidR="00161730" w:rsidRPr="002B150F" w:rsidRDefault="00161730" w:rsidP="00161730">
            <w:pPr>
              <w:pStyle w:val="Text"/>
            </w:pPr>
            <w:r w:rsidRPr="002B150F">
              <w:t>di</w:t>
            </w:r>
          </w:p>
        </w:tc>
        <w:tc>
          <w:tcPr>
            <w:tcW w:w="389" w:type="dxa"/>
            <w:shd w:val="clear" w:color="auto" w:fill="auto"/>
          </w:tcPr>
          <w:p w14:paraId="47D04C85" w14:textId="77777777" w:rsidR="00161730" w:rsidRPr="002B150F" w:rsidRDefault="00161730" w:rsidP="00161730">
            <w:pPr>
              <w:pStyle w:val="Text"/>
            </w:pPr>
            <w:r w:rsidRPr="002B150F">
              <w:t>de</w:t>
            </w:r>
            <w:r w:rsidRPr="00AC23C4">
              <w:rPr>
                <w:position w:val="1"/>
                <w:vertAlign w:val="subscript"/>
              </w:rPr>
              <w:t>i</w:t>
            </w:r>
          </w:p>
        </w:tc>
        <w:tc>
          <w:tcPr>
            <w:tcW w:w="560" w:type="dxa"/>
            <w:shd w:val="clear" w:color="auto" w:fill="auto"/>
          </w:tcPr>
          <w:p w14:paraId="1D1464AF" w14:textId="77777777" w:rsidR="00161730" w:rsidRPr="002B150F" w:rsidRDefault="00161730" w:rsidP="00161730">
            <w:pPr>
              <w:pStyle w:val="Text"/>
            </w:pPr>
            <w:r w:rsidRPr="002B150F">
              <w:t>pu</w:t>
            </w:r>
          </w:p>
        </w:tc>
        <w:tc>
          <w:tcPr>
            <w:tcW w:w="655" w:type="dxa"/>
            <w:shd w:val="clear" w:color="auto" w:fill="auto"/>
          </w:tcPr>
          <w:p w14:paraId="3267434D" w14:textId="0B60EA2A" w:rsidR="00161730" w:rsidRPr="002B150F" w:rsidRDefault="00161730" w:rsidP="00161730">
            <w:pPr>
              <w:pStyle w:val="Text"/>
            </w:pPr>
            <w:r w:rsidRPr="002B150F">
              <w:t>badan</w:t>
            </w:r>
            <w:r w:rsidR="00E50368">
              <w:t>g</w:t>
            </w:r>
          </w:p>
        </w:tc>
        <w:tc>
          <w:tcPr>
            <w:tcW w:w="816" w:type="dxa"/>
            <w:shd w:val="clear" w:color="auto" w:fill="auto"/>
          </w:tcPr>
          <w:p w14:paraId="3E8D9D84" w14:textId="77777777" w:rsidR="00161730" w:rsidRPr="002B150F" w:rsidRDefault="00161730" w:rsidP="00161730">
            <w:pPr>
              <w:pStyle w:val="Text"/>
            </w:pPr>
            <w:r w:rsidRPr="002B150F">
              <w:t>begini</w:t>
            </w:r>
            <w:r>
              <w:t>,</w:t>
            </w:r>
          </w:p>
        </w:tc>
      </w:tr>
      <w:tr w:rsidR="00AC23C4" w:rsidRPr="00AC23C4" w14:paraId="6ED32353" w14:textId="77777777" w:rsidTr="00AC23C4">
        <w:tc>
          <w:tcPr>
            <w:tcW w:w="709" w:type="dxa"/>
            <w:shd w:val="clear" w:color="auto" w:fill="auto"/>
          </w:tcPr>
          <w:p w14:paraId="19AC0EF1" w14:textId="77777777" w:rsidR="00161730" w:rsidRPr="002B150F" w:rsidRDefault="00161730" w:rsidP="00161730">
            <w:pPr>
              <w:pStyle w:val="GlossEng"/>
            </w:pPr>
          </w:p>
        </w:tc>
        <w:tc>
          <w:tcPr>
            <w:tcW w:w="425" w:type="dxa"/>
            <w:shd w:val="clear" w:color="auto" w:fill="auto"/>
          </w:tcPr>
          <w:p w14:paraId="78C5E261" w14:textId="77777777" w:rsidR="00161730" w:rsidRPr="002B150F" w:rsidRDefault="00161730" w:rsidP="00161730">
            <w:pPr>
              <w:pStyle w:val="GlossEng"/>
            </w:pPr>
          </w:p>
        </w:tc>
        <w:tc>
          <w:tcPr>
            <w:tcW w:w="792" w:type="dxa"/>
            <w:shd w:val="clear" w:color="auto" w:fill="auto"/>
          </w:tcPr>
          <w:p w14:paraId="5A8A913B" w14:textId="77777777" w:rsidR="00161730" w:rsidRPr="002B150F" w:rsidRDefault="00161730" w:rsidP="00161730">
            <w:pPr>
              <w:pStyle w:val="GlossEng"/>
            </w:pPr>
            <w:r>
              <w:t>and.then</w:t>
            </w:r>
          </w:p>
        </w:tc>
        <w:tc>
          <w:tcPr>
            <w:tcW w:w="718" w:type="dxa"/>
            <w:shd w:val="clear" w:color="auto" w:fill="auto"/>
          </w:tcPr>
          <w:p w14:paraId="10F27727" w14:textId="77777777" w:rsidR="00161730" w:rsidRPr="002B150F" w:rsidRDefault="00AC62B8" w:rsidP="00161730">
            <w:pPr>
              <w:pStyle w:val="GlossEng"/>
            </w:pPr>
            <w:r>
              <w:t>Pawlus</w:t>
            </w:r>
          </w:p>
        </w:tc>
        <w:tc>
          <w:tcPr>
            <w:tcW w:w="389" w:type="dxa"/>
            <w:shd w:val="clear" w:color="auto" w:fill="auto"/>
          </w:tcPr>
          <w:p w14:paraId="40D1CA2A" w14:textId="77777777" w:rsidR="00161730" w:rsidRPr="0099608C" w:rsidRDefault="00161730" w:rsidP="00161730">
            <w:pPr>
              <w:pStyle w:val="GlossEng"/>
              <w:rPr>
                <w:rStyle w:val="ChSmallCaps"/>
              </w:rPr>
            </w:pPr>
            <w:r w:rsidRPr="0099608C">
              <w:rPr>
                <w:rStyle w:val="ChSmallCaps"/>
              </w:rPr>
              <w:t>3sg</w:t>
            </w:r>
          </w:p>
        </w:tc>
        <w:tc>
          <w:tcPr>
            <w:tcW w:w="699" w:type="dxa"/>
            <w:shd w:val="clear" w:color="auto" w:fill="auto"/>
          </w:tcPr>
          <w:p w14:paraId="4B459389" w14:textId="77777777" w:rsidR="00161730" w:rsidRPr="002B150F" w:rsidRDefault="00161730" w:rsidP="00161730">
            <w:pPr>
              <w:pStyle w:val="GlossEng"/>
            </w:pPr>
            <w:r w:rsidRPr="002B150F">
              <w:t>lean</w:t>
            </w:r>
          </w:p>
        </w:tc>
        <w:tc>
          <w:tcPr>
            <w:tcW w:w="352" w:type="dxa"/>
            <w:shd w:val="clear" w:color="auto" w:fill="auto"/>
          </w:tcPr>
          <w:p w14:paraId="4739C649" w14:textId="77777777" w:rsidR="00161730" w:rsidRPr="002B150F" w:rsidRDefault="00161730" w:rsidP="00161730">
            <w:pPr>
              <w:pStyle w:val="GlossEng"/>
            </w:pPr>
            <w:r w:rsidRPr="002B150F">
              <w:t>at</w:t>
            </w:r>
          </w:p>
        </w:tc>
        <w:tc>
          <w:tcPr>
            <w:tcW w:w="389" w:type="dxa"/>
            <w:shd w:val="clear" w:color="auto" w:fill="auto"/>
          </w:tcPr>
          <w:p w14:paraId="0E78BE5B" w14:textId="77777777" w:rsidR="00161730" w:rsidRPr="0099608C" w:rsidRDefault="00161730" w:rsidP="00161730">
            <w:pPr>
              <w:pStyle w:val="GlossEng"/>
              <w:rPr>
                <w:rStyle w:val="ChSmallCaps"/>
              </w:rPr>
            </w:pPr>
            <w:r w:rsidRPr="0099608C">
              <w:rPr>
                <w:rStyle w:val="ChSmallCaps"/>
              </w:rPr>
              <w:t>3sg</w:t>
            </w:r>
          </w:p>
        </w:tc>
        <w:tc>
          <w:tcPr>
            <w:tcW w:w="560" w:type="dxa"/>
            <w:shd w:val="clear" w:color="auto" w:fill="auto"/>
          </w:tcPr>
          <w:p w14:paraId="492B68BF" w14:textId="77777777" w:rsidR="00161730" w:rsidRPr="0099608C" w:rsidRDefault="00161730" w:rsidP="00161730">
            <w:pPr>
              <w:pStyle w:val="GlossEng"/>
              <w:rPr>
                <w:rStyle w:val="ChSmallCaps"/>
              </w:rPr>
            </w:pPr>
            <w:r w:rsidRPr="0099608C">
              <w:rPr>
                <w:rStyle w:val="ChSmallCaps"/>
              </w:rPr>
              <w:t>poss</w:t>
            </w:r>
          </w:p>
        </w:tc>
        <w:tc>
          <w:tcPr>
            <w:tcW w:w="655" w:type="dxa"/>
            <w:shd w:val="clear" w:color="auto" w:fill="auto"/>
          </w:tcPr>
          <w:p w14:paraId="215E505D" w14:textId="77777777" w:rsidR="00161730" w:rsidRPr="002B150F" w:rsidRDefault="00161730" w:rsidP="00161730">
            <w:pPr>
              <w:pStyle w:val="GlossEng"/>
            </w:pPr>
            <w:r w:rsidRPr="002B150F">
              <w:t>body</w:t>
            </w:r>
          </w:p>
        </w:tc>
        <w:tc>
          <w:tcPr>
            <w:tcW w:w="816" w:type="dxa"/>
            <w:shd w:val="clear" w:color="auto" w:fill="auto"/>
          </w:tcPr>
          <w:p w14:paraId="3A3DC59E" w14:textId="77777777" w:rsidR="00161730" w:rsidRPr="002B150F" w:rsidRDefault="00161730" w:rsidP="00161730">
            <w:pPr>
              <w:pStyle w:val="GlossEng"/>
            </w:pPr>
            <w:r w:rsidRPr="002B150F">
              <w:t>like.this</w:t>
            </w:r>
          </w:p>
        </w:tc>
      </w:tr>
    </w:tbl>
    <w:p w14:paraId="34FF1AB1" w14:textId="4C31195B" w:rsidR="00161730" w:rsidRPr="002B150F" w:rsidRDefault="00B7093A" w:rsidP="00161730">
      <w:pPr>
        <w:pStyle w:val="FreeTranslAlphaEng"/>
      </w:pPr>
      <w:r>
        <w:t>‘</w:t>
      </w:r>
      <w:r w:rsidR="00161730" w:rsidRPr="002B150F">
        <w:rPr>
          <w:rStyle w:val="ChBlueBold"/>
        </w:rPr>
        <w:t>but then</w:t>
      </w:r>
      <w:r w:rsidR="00161730" w:rsidRPr="002B150F">
        <w:t xml:space="preserve"> </w:t>
      </w:r>
      <w:r w:rsidR="00AC62B8">
        <w:t>Pawlus</w:t>
      </w:r>
      <w:r w:rsidR="006C2A5C" w:rsidRPr="002B150F">
        <w:t xml:space="preserve"> </w:t>
      </w:r>
      <w:r w:rsidR="00161730" w:rsidRPr="002B150F">
        <w:t>was leaning against her body like this</w:t>
      </w:r>
      <w:r>
        <w:t>’</w:t>
      </w:r>
    </w:p>
    <w:tbl>
      <w:tblPr>
        <w:tblW w:w="6209" w:type="dxa"/>
        <w:tblCellMar>
          <w:left w:w="42" w:type="dxa"/>
          <w:right w:w="42" w:type="dxa"/>
        </w:tblCellMar>
        <w:tblLook w:val="01E0" w:firstRow="1" w:lastRow="1" w:firstColumn="1" w:lastColumn="1" w:noHBand="0" w:noVBand="0"/>
      </w:tblPr>
      <w:tblGrid>
        <w:gridCol w:w="706"/>
        <w:gridCol w:w="425"/>
        <w:gridCol w:w="489"/>
        <w:gridCol w:w="379"/>
        <w:gridCol w:w="188"/>
        <w:gridCol w:w="301"/>
        <w:gridCol w:w="529"/>
        <w:gridCol w:w="43"/>
        <w:gridCol w:w="586"/>
        <w:gridCol w:w="584"/>
        <w:gridCol w:w="373"/>
        <w:gridCol w:w="751"/>
        <w:gridCol w:w="360"/>
        <w:gridCol w:w="495"/>
      </w:tblGrid>
      <w:tr w:rsidR="00AC23C4" w:rsidRPr="00C52D89" w14:paraId="5B5B3AF7" w14:textId="77777777" w:rsidTr="00AC23C4">
        <w:tc>
          <w:tcPr>
            <w:tcW w:w="706" w:type="dxa"/>
            <w:shd w:val="clear" w:color="auto" w:fill="auto"/>
          </w:tcPr>
          <w:p w14:paraId="39AFD5BD" w14:textId="77777777" w:rsidR="00161730" w:rsidRPr="002B150F" w:rsidRDefault="00161730" w:rsidP="00161730">
            <w:pPr>
              <w:pStyle w:val="O0Nwnext"/>
            </w:pPr>
          </w:p>
        </w:tc>
        <w:bookmarkStart w:id="5177" w:name="_Ref355439293"/>
        <w:bookmarkEnd w:id="5177"/>
        <w:tc>
          <w:tcPr>
            <w:tcW w:w="425" w:type="dxa"/>
            <w:shd w:val="clear" w:color="auto" w:fill="auto"/>
          </w:tcPr>
          <w:p w14:paraId="29A77A8B" w14:textId="77777777" w:rsidR="00161730" w:rsidRPr="002B150F" w:rsidRDefault="00161730" w:rsidP="00161730">
            <w:pPr>
              <w:pStyle w:val="Text"/>
            </w:pPr>
            <w:r w:rsidRPr="002B150F">
              <w:fldChar w:fldCharType="begin"/>
            </w:r>
            <w:r w:rsidRPr="002B150F">
              <w:instrText xml:space="preserve"> LISTNUM  NumberDefault \l 8 </w:instrText>
            </w:r>
            <w:r w:rsidRPr="002B150F">
              <w:fldChar w:fldCharType="end">
                <w:numberingChange w:id="5178" w:author="Angela Kluge" w:date="2014-02-08T11:40:00Z" w:original="c."/>
              </w:fldChar>
            </w:r>
          </w:p>
        </w:tc>
        <w:tc>
          <w:tcPr>
            <w:tcW w:w="868" w:type="dxa"/>
            <w:gridSpan w:val="2"/>
            <w:shd w:val="clear" w:color="auto" w:fill="auto"/>
          </w:tcPr>
          <w:p w14:paraId="1914F9E5" w14:textId="77777777" w:rsidR="00161730" w:rsidRPr="002B150F" w:rsidRDefault="00161730" w:rsidP="00161730">
            <w:pPr>
              <w:pStyle w:val="Text"/>
              <w:rPr>
                <w:rStyle w:val="ChBlueBold"/>
              </w:rPr>
            </w:pPr>
            <w:r w:rsidRPr="002B150F">
              <w:rPr>
                <w:rStyle w:val="ChBlueBold"/>
              </w:rPr>
              <w:t>baru</w:t>
            </w:r>
          </w:p>
        </w:tc>
        <w:tc>
          <w:tcPr>
            <w:tcW w:w="489" w:type="dxa"/>
            <w:gridSpan w:val="2"/>
            <w:shd w:val="clear" w:color="auto" w:fill="auto"/>
          </w:tcPr>
          <w:p w14:paraId="54C38009" w14:textId="77777777" w:rsidR="00161730" w:rsidRPr="002B150F" w:rsidRDefault="00161730" w:rsidP="00161730">
            <w:pPr>
              <w:pStyle w:val="Text"/>
            </w:pPr>
            <w:r w:rsidRPr="002B150F">
              <w:t>de</w:t>
            </w:r>
            <w:r w:rsidRPr="00AC23C4">
              <w:rPr>
                <w:position w:val="1"/>
                <w:vertAlign w:val="subscript"/>
              </w:rPr>
              <w:t>j</w:t>
            </w:r>
          </w:p>
        </w:tc>
        <w:tc>
          <w:tcPr>
            <w:tcW w:w="529" w:type="dxa"/>
            <w:shd w:val="clear" w:color="auto" w:fill="auto"/>
          </w:tcPr>
          <w:p w14:paraId="6B13BBCC" w14:textId="77777777" w:rsidR="00161730" w:rsidRPr="000844E3" w:rsidRDefault="00161730" w:rsidP="00161730">
            <w:pPr>
              <w:pStyle w:val="Text"/>
            </w:pPr>
            <w:r w:rsidRPr="000844E3">
              <w:t>kas</w:t>
            </w:r>
          </w:p>
        </w:tc>
        <w:tc>
          <w:tcPr>
            <w:tcW w:w="629" w:type="dxa"/>
            <w:gridSpan w:val="2"/>
            <w:shd w:val="clear" w:color="auto" w:fill="auto"/>
          </w:tcPr>
          <w:p w14:paraId="6F187BD7" w14:textId="77777777" w:rsidR="00161730" w:rsidRPr="002B150F" w:rsidRDefault="00161730" w:rsidP="00161730">
            <w:pPr>
              <w:pStyle w:val="Text"/>
            </w:pPr>
            <w:r w:rsidRPr="002B150F">
              <w:t>pata</w:t>
            </w:r>
          </w:p>
        </w:tc>
        <w:tc>
          <w:tcPr>
            <w:tcW w:w="584" w:type="dxa"/>
            <w:shd w:val="clear" w:color="auto" w:fill="auto"/>
          </w:tcPr>
          <w:p w14:paraId="1953D554" w14:textId="77777777" w:rsidR="00161730" w:rsidRPr="002B150F" w:rsidRDefault="00161730" w:rsidP="00161730">
            <w:pPr>
              <w:pStyle w:val="Text"/>
            </w:pPr>
            <w:r w:rsidRPr="002B150F">
              <w:t>leher</w:t>
            </w:r>
          </w:p>
        </w:tc>
        <w:tc>
          <w:tcPr>
            <w:tcW w:w="373" w:type="dxa"/>
            <w:shd w:val="clear" w:color="auto" w:fill="auto"/>
          </w:tcPr>
          <w:p w14:paraId="402BB27C" w14:textId="77777777" w:rsidR="00161730" w:rsidRPr="002B150F" w:rsidRDefault="00161730" w:rsidP="00161730">
            <w:pPr>
              <w:pStyle w:val="Text"/>
            </w:pPr>
            <w:r w:rsidRPr="002B150F">
              <w:t>ke</w:t>
            </w:r>
          </w:p>
        </w:tc>
        <w:tc>
          <w:tcPr>
            <w:tcW w:w="751" w:type="dxa"/>
            <w:shd w:val="clear" w:color="auto" w:fill="auto"/>
          </w:tcPr>
          <w:p w14:paraId="676B1703" w14:textId="77777777" w:rsidR="00161730" w:rsidRPr="002B150F" w:rsidRDefault="00161730" w:rsidP="00161730">
            <w:pPr>
              <w:pStyle w:val="Text"/>
            </w:pPr>
            <w:r w:rsidRPr="002B150F">
              <w:t>bawa</w:t>
            </w:r>
          </w:p>
        </w:tc>
        <w:tc>
          <w:tcPr>
            <w:tcW w:w="360" w:type="dxa"/>
            <w:shd w:val="clear" w:color="auto" w:fill="auto"/>
          </w:tcPr>
          <w:p w14:paraId="125EB15F" w14:textId="77777777" w:rsidR="00161730" w:rsidRPr="002B150F" w:rsidRDefault="00161730" w:rsidP="00161730">
            <w:pPr>
              <w:pStyle w:val="Text"/>
            </w:pPr>
            <w:r w:rsidRPr="002B150F">
              <w:t>di</w:t>
            </w:r>
          </w:p>
        </w:tc>
        <w:tc>
          <w:tcPr>
            <w:tcW w:w="495" w:type="dxa"/>
            <w:shd w:val="clear" w:color="auto" w:fill="auto"/>
          </w:tcPr>
          <w:p w14:paraId="55C756D6" w14:textId="77777777" w:rsidR="00161730" w:rsidRPr="002B150F" w:rsidRDefault="00161730" w:rsidP="00161730">
            <w:pPr>
              <w:pStyle w:val="Text"/>
            </w:pPr>
            <w:r w:rsidRPr="002B150F">
              <w:t>atas</w:t>
            </w:r>
          </w:p>
        </w:tc>
      </w:tr>
      <w:tr w:rsidR="00AC23C4" w:rsidRPr="00AC23C4" w14:paraId="14BF28B7" w14:textId="77777777" w:rsidTr="00AC23C4">
        <w:tc>
          <w:tcPr>
            <w:tcW w:w="706" w:type="dxa"/>
            <w:shd w:val="clear" w:color="auto" w:fill="auto"/>
          </w:tcPr>
          <w:p w14:paraId="55F1ECCC" w14:textId="77777777" w:rsidR="00161730" w:rsidRPr="002B150F" w:rsidRDefault="00161730" w:rsidP="00161730">
            <w:pPr>
              <w:pStyle w:val="GlossEng2ptafter"/>
            </w:pPr>
          </w:p>
        </w:tc>
        <w:tc>
          <w:tcPr>
            <w:tcW w:w="425" w:type="dxa"/>
            <w:shd w:val="clear" w:color="auto" w:fill="auto"/>
          </w:tcPr>
          <w:p w14:paraId="3D162A7F" w14:textId="77777777" w:rsidR="00161730" w:rsidRPr="002B150F" w:rsidRDefault="00161730" w:rsidP="00161730">
            <w:pPr>
              <w:pStyle w:val="GlossEng2ptafter"/>
            </w:pPr>
          </w:p>
        </w:tc>
        <w:tc>
          <w:tcPr>
            <w:tcW w:w="868" w:type="dxa"/>
            <w:gridSpan w:val="2"/>
            <w:shd w:val="clear" w:color="auto" w:fill="auto"/>
          </w:tcPr>
          <w:p w14:paraId="1669228E" w14:textId="77777777" w:rsidR="00161730" w:rsidRPr="002B150F" w:rsidRDefault="00161730" w:rsidP="00161730">
            <w:pPr>
              <w:pStyle w:val="GlossEng2ptafter"/>
            </w:pPr>
            <w:r>
              <w:t>and.then</w:t>
            </w:r>
          </w:p>
        </w:tc>
        <w:tc>
          <w:tcPr>
            <w:tcW w:w="489" w:type="dxa"/>
            <w:gridSpan w:val="2"/>
            <w:shd w:val="clear" w:color="auto" w:fill="auto"/>
          </w:tcPr>
          <w:p w14:paraId="5A5F61F3" w14:textId="77777777" w:rsidR="00161730" w:rsidRPr="0099608C" w:rsidRDefault="00161730" w:rsidP="00161730">
            <w:pPr>
              <w:pStyle w:val="GlossEng2ptafter"/>
              <w:rPr>
                <w:rStyle w:val="ChSmallCaps"/>
              </w:rPr>
            </w:pPr>
            <w:r w:rsidRPr="0099608C">
              <w:rPr>
                <w:rStyle w:val="ChSmallCaps"/>
              </w:rPr>
              <w:t>3sg</w:t>
            </w:r>
          </w:p>
        </w:tc>
        <w:tc>
          <w:tcPr>
            <w:tcW w:w="529" w:type="dxa"/>
            <w:shd w:val="clear" w:color="auto" w:fill="auto"/>
          </w:tcPr>
          <w:p w14:paraId="183D823E" w14:textId="77777777" w:rsidR="00161730" w:rsidRPr="000844E3" w:rsidRDefault="000844E3" w:rsidP="00161730">
            <w:pPr>
              <w:pStyle w:val="GlossEng2ptafter"/>
            </w:pPr>
            <w:r w:rsidRPr="000844E3">
              <w:t>give</w:t>
            </w:r>
          </w:p>
        </w:tc>
        <w:tc>
          <w:tcPr>
            <w:tcW w:w="629" w:type="dxa"/>
            <w:gridSpan w:val="2"/>
            <w:shd w:val="clear" w:color="auto" w:fill="auto"/>
          </w:tcPr>
          <w:p w14:paraId="0ABA4BA2" w14:textId="77777777" w:rsidR="00161730" w:rsidRPr="002B150F" w:rsidRDefault="00161730" w:rsidP="00161730">
            <w:pPr>
              <w:pStyle w:val="GlossEng2ptafter"/>
            </w:pPr>
            <w:r w:rsidRPr="002B150F">
              <w:t>break</w:t>
            </w:r>
          </w:p>
        </w:tc>
        <w:tc>
          <w:tcPr>
            <w:tcW w:w="584" w:type="dxa"/>
            <w:shd w:val="clear" w:color="auto" w:fill="auto"/>
          </w:tcPr>
          <w:p w14:paraId="27F447CA" w14:textId="77777777" w:rsidR="00161730" w:rsidRPr="002B150F" w:rsidRDefault="00161730" w:rsidP="00161730">
            <w:pPr>
              <w:pStyle w:val="GlossEng2ptafter"/>
            </w:pPr>
            <w:r w:rsidRPr="002B150F">
              <w:t>neck</w:t>
            </w:r>
          </w:p>
        </w:tc>
        <w:tc>
          <w:tcPr>
            <w:tcW w:w="373" w:type="dxa"/>
            <w:shd w:val="clear" w:color="auto" w:fill="auto"/>
          </w:tcPr>
          <w:p w14:paraId="6172E43A" w14:textId="77777777" w:rsidR="00161730" w:rsidRPr="002B150F" w:rsidRDefault="00161730" w:rsidP="00161730">
            <w:pPr>
              <w:pStyle w:val="GlossEng2ptafter"/>
            </w:pPr>
            <w:r w:rsidRPr="002B150F">
              <w:t>to</w:t>
            </w:r>
          </w:p>
        </w:tc>
        <w:tc>
          <w:tcPr>
            <w:tcW w:w="751" w:type="dxa"/>
            <w:shd w:val="clear" w:color="auto" w:fill="auto"/>
          </w:tcPr>
          <w:p w14:paraId="0FAA68BA" w14:textId="77777777" w:rsidR="00161730" w:rsidRPr="002B150F" w:rsidRDefault="00161730" w:rsidP="00161730">
            <w:pPr>
              <w:pStyle w:val="GlossEng2ptafter"/>
            </w:pPr>
            <w:r w:rsidRPr="002B150F">
              <w:t>bottom</w:t>
            </w:r>
          </w:p>
        </w:tc>
        <w:tc>
          <w:tcPr>
            <w:tcW w:w="360" w:type="dxa"/>
            <w:shd w:val="clear" w:color="auto" w:fill="auto"/>
          </w:tcPr>
          <w:p w14:paraId="17807161" w14:textId="77777777" w:rsidR="00161730" w:rsidRPr="002B150F" w:rsidRDefault="00161730" w:rsidP="00161730">
            <w:pPr>
              <w:pStyle w:val="GlossEng2ptafter"/>
            </w:pPr>
            <w:r w:rsidRPr="002B150F">
              <w:t>at</w:t>
            </w:r>
          </w:p>
        </w:tc>
        <w:tc>
          <w:tcPr>
            <w:tcW w:w="495" w:type="dxa"/>
            <w:shd w:val="clear" w:color="auto" w:fill="auto"/>
          </w:tcPr>
          <w:p w14:paraId="358A467E" w14:textId="77777777" w:rsidR="00161730" w:rsidRPr="00856806" w:rsidRDefault="00161730" w:rsidP="00161730">
            <w:pPr>
              <w:pStyle w:val="GlossEng2ptafter"/>
            </w:pPr>
            <w:r w:rsidRPr="002B150F">
              <w:t>top</w:t>
            </w:r>
          </w:p>
        </w:tc>
      </w:tr>
      <w:tr w:rsidR="00AC23C4" w:rsidRPr="00856806" w14:paraId="79E5A6B9" w14:textId="77777777" w:rsidTr="00AC23C4">
        <w:trPr>
          <w:gridAfter w:val="6"/>
          <w:wAfter w:w="3149" w:type="dxa"/>
        </w:trPr>
        <w:tc>
          <w:tcPr>
            <w:tcW w:w="706" w:type="dxa"/>
            <w:shd w:val="clear" w:color="auto" w:fill="auto"/>
          </w:tcPr>
          <w:p w14:paraId="0489BF43" w14:textId="77777777" w:rsidR="00161730" w:rsidRPr="005C187A" w:rsidRDefault="00161730" w:rsidP="00161730">
            <w:pPr>
              <w:pStyle w:val="O0Nwnext"/>
            </w:pPr>
          </w:p>
        </w:tc>
        <w:tc>
          <w:tcPr>
            <w:tcW w:w="425" w:type="dxa"/>
            <w:shd w:val="clear" w:color="auto" w:fill="auto"/>
          </w:tcPr>
          <w:p w14:paraId="337B2B75" w14:textId="77777777" w:rsidR="00161730" w:rsidRPr="00856806" w:rsidRDefault="00161730" w:rsidP="00161730">
            <w:pPr>
              <w:pStyle w:val="Text"/>
            </w:pPr>
          </w:p>
        </w:tc>
        <w:tc>
          <w:tcPr>
            <w:tcW w:w="489" w:type="dxa"/>
            <w:shd w:val="clear" w:color="auto" w:fill="auto"/>
          </w:tcPr>
          <w:p w14:paraId="173EF13C" w14:textId="77777777" w:rsidR="00161730" w:rsidRPr="00856806" w:rsidRDefault="00161730" w:rsidP="00161730">
            <w:pPr>
              <w:pStyle w:val="Text"/>
            </w:pPr>
            <w:r w:rsidRPr="00856806">
              <w:t>de</w:t>
            </w:r>
            <w:r w:rsidRPr="00AC23C4">
              <w:rPr>
                <w:position w:val="1"/>
                <w:vertAlign w:val="subscript"/>
              </w:rPr>
              <w:t>i</w:t>
            </w:r>
          </w:p>
        </w:tc>
        <w:tc>
          <w:tcPr>
            <w:tcW w:w="567" w:type="dxa"/>
            <w:gridSpan w:val="2"/>
            <w:shd w:val="clear" w:color="auto" w:fill="auto"/>
          </w:tcPr>
          <w:p w14:paraId="64B95A72" w14:textId="77777777" w:rsidR="00161730" w:rsidRPr="00856806" w:rsidRDefault="00161730" w:rsidP="00161730">
            <w:pPr>
              <w:pStyle w:val="Text"/>
            </w:pPr>
            <w:r w:rsidRPr="00856806">
              <w:t>pu</w:t>
            </w:r>
          </w:p>
        </w:tc>
        <w:tc>
          <w:tcPr>
            <w:tcW w:w="873" w:type="dxa"/>
            <w:gridSpan w:val="3"/>
            <w:shd w:val="clear" w:color="auto" w:fill="auto"/>
          </w:tcPr>
          <w:p w14:paraId="35CFA47A" w14:textId="77777777" w:rsidR="00161730" w:rsidRPr="00856806" w:rsidRDefault="00161730" w:rsidP="00161730">
            <w:pPr>
              <w:pStyle w:val="Text"/>
            </w:pPr>
            <w:r>
              <w:t>bahu</w:t>
            </w:r>
          </w:p>
        </w:tc>
      </w:tr>
      <w:tr w:rsidR="00AC23C4" w:rsidRPr="00856806" w14:paraId="7F29D2B5" w14:textId="77777777" w:rsidTr="00AC23C4">
        <w:trPr>
          <w:gridAfter w:val="6"/>
          <w:wAfter w:w="3149" w:type="dxa"/>
        </w:trPr>
        <w:tc>
          <w:tcPr>
            <w:tcW w:w="706" w:type="dxa"/>
            <w:shd w:val="clear" w:color="auto" w:fill="auto"/>
          </w:tcPr>
          <w:p w14:paraId="7A39EF34" w14:textId="77777777" w:rsidR="00161730" w:rsidRPr="005C187A" w:rsidRDefault="00161730" w:rsidP="00161730">
            <w:pPr>
              <w:pStyle w:val="GlossEng"/>
            </w:pPr>
          </w:p>
        </w:tc>
        <w:tc>
          <w:tcPr>
            <w:tcW w:w="425" w:type="dxa"/>
            <w:shd w:val="clear" w:color="auto" w:fill="auto"/>
          </w:tcPr>
          <w:p w14:paraId="1B9AA297" w14:textId="77777777" w:rsidR="00161730" w:rsidRPr="005F6AEE" w:rsidRDefault="00161730" w:rsidP="00161730">
            <w:pPr>
              <w:pStyle w:val="GlossEng"/>
              <w:rPr>
                <w:rStyle w:val="ChSmallCaps"/>
              </w:rPr>
            </w:pPr>
          </w:p>
        </w:tc>
        <w:tc>
          <w:tcPr>
            <w:tcW w:w="489" w:type="dxa"/>
            <w:shd w:val="clear" w:color="auto" w:fill="auto"/>
          </w:tcPr>
          <w:p w14:paraId="165C48B5" w14:textId="77777777" w:rsidR="00161730" w:rsidRPr="0099608C" w:rsidRDefault="00161730" w:rsidP="00161730">
            <w:pPr>
              <w:pStyle w:val="GlossEng"/>
              <w:rPr>
                <w:rStyle w:val="ChSmallCaps"/>
              </w:rPr>
            </w:pPr>
            <w:r w:rsidRPr="0099608C">
              <w:rPr>
                <w:rStyle w:val="ChSmallCaps"/>
              </w:rPr>
              <w:t>3sg</w:t>
            </w:r>
          </w:p>
        </w:tc>
        <w:tc>
          <w:tcPr>
            <w:tcW w:w="567" w:type="dxa"/>
            <w:gridSpan w:val="2"/>
            <w:shd w:val="clear" w:color="auto" w:fill="auto"/>
          </w:tcPr>
          <w:p w14:paraId="6D5E1707" w14:textId="77777777" w:rsidR="00161730" w:rsidRPr="0099608C" w:rsidRDefault="00161730" w:rsidP="00161730">
            <w:pPr>
              <w:pStyle w:val="GlossEng"/>
              <w:rPr>
                <w:rStyle w:val="ChSmallCaps"/>
              </w:rPr>
            </w:pPr>
            <w:r w:rsidRPr="0099608C">
              <w:rPr>
                <w:rStyle w:val="ChSmallCaps"/>
              </w:rPr>
              <w:t>poss</w:t>
            </w:r>
          </w:p>
        </w:tc>
        <w:tc>
          <w:tcPr>
            <w:tcW w:w="873" w:type="dxa"/>
            <w:gridSpan w:val="3"/>
            <w:shd w:val="clear" w:color="auto" w:fill="auto"/>
          </w:tcPr>
          <w:p w14:paraId="4DA64820" w14:textId="77777777" w:rsidR="00161730" w:rsidRPr="00856806" w:rsidRDefault="00161730" w:rsidP="00161730">
            <w:pPr>
              <w:pStyle w:val="GlossEng"/>
            </w:pPr>
            <w:r w:rsidRPr="00856806">
              <w:t>shoulder</w:t>
            </w:r>
          </w:p>
        </w:tc>
      </w:tr>
    </w:tbl>
    <w:p w14:paraId="028556DB" w14:textId="3128DC8F" w:rsidR="00161730" w:rsidRPr="00233F27" w:rsidRDefault="00B7093A" w:rsidP="00161730">
      <w:pPr>
        <w:pStyle w:val="FreeTranslAlphaEng"/>
      </w:pPr>
      <w:r>
        <w:t>‘</w:t>
      </w:r>
      <w:r w:rsidR="00161730">
        <w:rPr>
          <w:rStyle w:val="ChBlueBold"/>
        </w:rPr>
        <w:t xml:space="preserve">and </w:t>
      </w:r>
      <w:r w:rsidR="00161730" w:rsidRPr="00200E14">
        <w:rPr>
          <w:rStyle w:val="ChBlueBold"/>
        </w:rPr>
        <w:t>then</w:t>
      </w:r>
      <w:r w:rsidR="00161730">
        <w:t xml:space="preserve"> he bent his neck down onto her shoulder</w:t>
      </w:r>
      <w:r>
        <w:t>’</w:t>
      </w:r>
      <w:r w:rsidR="00161730">
        <w:t xml:space="preserve"> (Lit. </w:t>
      </w:r>
      <w:r>
        <w:t>‘</w:t>
      </w:r>
      <w:r w:rsidR="00EC0744">
        <w:t>caused his head to be broken</w:t>
      </w:r>
      <w:r>
        <w:t>’</w:t>
      </w:r>
      <w:r w:rsidR="00161730">
        <w:t xml:space="preserve">) </w:t>
      </w:r>
      <w:r w:rsidR="00325BCE">
        <w:rPr>
          <w:rStyle w:val="ExampleSource"/>
        </w:rPr>
        <w:t>[080916-001-CvNP.0005</w:t>
      </w:r>
      <w:r w:rsidR="00161730" w:rsidRPr="00D92B9C">
        <w:rPr>
          <w:rStyle w:val="ExampleSource"/>
        </w:rPr>
        <w:t>-0006]</w:t>
      </w:r>
    </w:p>
    <w:p w14:paraId="5061AEA7" w14:textId="7EB2D920" w:rsidR="00161730" w:rsidRDefault="00161730" w:rsidP="00CD3295">
      <w:pPr>
        <w:pStyle w:val="Body0005after"/>
      </w:pPr>
      <w:r>
        <w:t xml:space="preserve">Occasionally, the conjunction occurs at the right periphery of a contrast clause. Summarizing what has been said before, it marks the propositional content of its clause as true despite the contents of the preceding unmarked clause. In this case, the conjunction receives the </w:t>
      </w:r>
      <w:r w:rsidR="008F4849">
        <w:t xml:space="preserve">counter-expectational </w:t>
      </w:r>
      <w:r>
        <w:t xml:space="preserve">reading </w:t>
      </w:r>
      <w:r w:rsidR="00B7093A">
        <w:t>‘</w:t>
      </w:r>
      <w:r>
        <w:t>after all</w:t>
      </w:r>
      <w:r w:rsidR="00B7093A">
        <w:t>’</w:t>
      </w:r>
      <w:r>
        <w:t xml:space="preserve">, as in </w:t>
      </w:r>
      <w:r>
        <w:fldChar w:fldCharType="begin"/>
      </w:r>
      <w:r>
        <w:instrText xml:space="preserve"> REF _Ref355892488 \h </w:instrText>
      </w:r>
      <w:r>
        <w:fldChar w:fldCharType="separate"/>
      </w:r>
      <w:r w:rsidR="00154D81" w:rsidRPr="00856563">
        <w:t>(</w:t>
      </w:r>
      <w:r w:rsidR="00154D81">
        <w:rPr>
          <w:noProof/>
        </w:rPr>
        <w:t>26</w:t>
      </w:r>
      <w:r w:rsidR="00154D81" w:rsidRPr="00856563">
        <w:t>)</w:t>
      </w:r>
      <w:r>
        <w:fldChar w:fldCharType="end"/>
      </w:r>
      <w:r>
        <w:t>. As this contrast-marking function of the conjunction is marginal, it is not further discussed in §</w:t>
      </w:r>
      <w:r>
        <w:fldChar w:fldCharType="begin"/>
      </w:r>
      <w:r>
        <w:instrText xml:space="preserve"> REF _Ref356308992 \w \h </w:instrText>
      </w:r>
      <w:r>
        <w:fldChar w:fldCharType="separate"/>
      </w:r>
      <w:r w:rsidR="00154D81">
        <w:rPr>
          <w:cs/>
        </w:rPr>
        <w:t>‎</w:t>
      </w:r>
      <w:r w:rsidR="00154D81">
        <w:t>14.2.5</w:t>
      </w:r>
      <w:r>
        <w:fldChar w:fldCharType="end"/>
      </w:r>
      <w:r>
        <w:t>.</w:t>
      </w:r>
    </w:p>
    <w:p w14:paraId="4E76251F" w14:textId="58FAADE5" w:rsidR="00161730" w:rsidRDefault="00161730" w:rsidP="00161730">
      <w:pPr>
        <w:pStyle w:val="ExampleTitle"/>
      </w:pPr>
      <w:r>
        <w:t xml:space="preserve">Combining clauses with </w:t>
      </w:r>
      <w:r>
        <w:rPr>
          <w:rStyle w:val="ChItalBold"/>
        </w:rPr>
        <w:t>baru</w:t>
      </w:r>
      <w:r>
        <w:t xml:space="preserve"> </w:t>
      </w:r>
      <w:r w:rsidR="00B7093A">
        <w:t>‘</w:t>
      </w:r>
      <w:r w:rsidRPr="00D37CB9">
        <w:t>and then</w:t>
      </w:r>
      <w:r w:rsidR="00B7093A">
        <w:t>’</w:t>
      </w:r>
      <w:r>
        <w:t xml:space="preserve"> in clause final position: </w:t>
      </w:r>
      <w:r w:rsidR="008F4849">
        <w:t>Counter-expectational</w:t>
      </w:r>
      <w:r w:rsidR="00CE6C0C">
        <w:t xml:space="preserve"> </w:t>
      </w:r>
      <w:r>
        <w:t>reading</w:t>
      </w:r>
    </w:p>
    <w:tbl>
      <w:tblPr>
        <w:tblW w:w="6557" w:type="dxa"/>
        <w:tblCellMar>
          <w:left w:w="42" w:type="dxa"/>
          <w:right w:w="42" w:type="dxa"/>
        </w:tblCellMar>
        <w:tblLook w:val="01E0" w:firstRow="1" w:lastRow="1" w:firstColumn="1" w:lastColumn="1" w:noHBand="0" w:noVBand="0"/>
      </w:tblPr>
      <w:tblGrid>
        <w:gridCol w:w="709"/>
        <w:gridCol w:w="489"/>
        <w:gridCol w:w="73"/>
        <w:gridCol w:w="440"/>
        <w:gridCol w:w="289"/>
        <w:gridCol w:w="373"/>
        <w:gridCol w:w="428"/>
        <w:gridCol w:w="101"/>
        <w:gridCol w:w="584"/>
        <w:gridCol w:w="489"/>
        <w:gridCol w:w="529"/>
        <w:gridCol w:w="768"/>
        <w:gridCol w:w="695"/>
        <w:gridCol w:w="590"/>
      </w:tblGrid>
      <w:tr w:rsidR="00AC23C4" w:rsidRPr="00C52D89" w14:paraId="57BD3AAC" w14:textId="77777777" w:rsidTr="00AC23C4">
        <w:tc>
          <w:tcPr>
            <w:tcW w:w="709" w:type="dxa"/>
            <w:shd w:val="clear" w:color="auto" w:fill="auto"/>
          </w:tcPr>
          <w:p w14:paraId="257AE8AF" w14:textId="77777777" w:rsidR="007E1880" w:rsidRPr="00150DE6" w:rsidRDefault="007E1880" w:rsidP="00161730">
            <w:pPr>
              <w:pStyle w:val="O0Nwnext"/>
            </w:pPr>
            <w:bookmarkStart w:id="5179" w:name="_Ref355892488"/>
            <w:r w:rsidRPr="00856563">
              <w:t>(</w:t>
            </w:r>
            <w:fldSimple w:instr=" SEQ ( \* ARABIC \s 1 ">
              <w:r w:rsidR="00154D81">
                <w:rPr>
                  <w:noProof/>
                </w:rPr>
                <w:t>26</w:t>
              </w:r>
            </w:fldSimple>
            <w:r w:rsidRPr="00856563">
              <w:t>)</w:t>
            </w:r>
            <w:bookmarkEnd w:id="5179"/>
          </w:p>
        </w:tc>
        <w:tc>
          <w:tcPr>
            <w:tcW w:w="489" w:type="dxa"/>
            <w:shd w:val="clear" w:color="auto" w:fill="auto"/>
          </w:tcPr>
          <w:p w14:paraId="773D53EB" w14:textId="77777777" w:rsidR="007E1880" w:rsidRPr="00EC3E71" w:rsidRDefault="007E1880" w:rsidP="00161730">
            <w:pPr>
              <w:pStyle w:val="Text"/>
            </w:pPr>
            <w:r>
              <w:t>s</w:t>
            </w:r>
            <w:r w:rsidRPr="00EC3E71">
              <w:t>a</w:t>
            </w:r>
          </w:p>
        </w:tc>
        <w:tc>
          <w:tcPr>
            <w:tcW w:w="513" w:type="dxa"/>
            <w:gridSpan w:val="2"/>
            <w:shd w:val="clear" w:color="auto" w:fill="auto"/>
          </w:tcPr>
          <w:p w14:paraId="06C9501E" w14:textId="77777777" w:rsidR="007E1880" w:rsidRPr="00EC3E71" w:rsidRDefault="007E1880" w:rsidP="00161730">
            <w:pPr>
              <w:pStyle w:val="Text"/>
            </w:pPr>
            <w:r>
              <w:t>t</w:t>
            </w:r>
            <w:r w:rsidRPr="00EC3E71">
              <w:t>ra</w:t>
            </w:r>
          </w:p>
        </w:tc>
        <w:tc>
          <w:tcPr>
            <w:tcW w:w="662" w:type="dxa"/>
            <w:gridSpan w:val="2"/>
            <w:shd w:val="clear" w:color="auto" w:fill="auto"/>
          </w:tcPr>
          <w:p w14:paraId="7413382E" w14:textId="77777777" w:rsidR="007E1880" w:rsidRPr="00EC3E71" w:rsidRDefault="00BA5C1C" w:rsidP="00161730">
            <w:pPr>
              <w:pStyle w:val="Text"/>
            </w:pPr>
            <w:r>
              <w:t>akang</w:t>
            </w:r>
          </w:p>
        </w:tc>
        <w:tc>
          <w:tcPr>
            <w:tcW w:w="529" w:type="dxa"/>
            <w:gridSpan w:val="2"/>
            <w:shd w:val="clear" w:color="auto" w:fill="auto"/>
          </w:tcPr>
          <w:p w14:paraId="205F4023" w14:textId="77777777" w:rsidR="007E1880" w:rsidRPr="00EC3E71" w:rsidRDefault="007E1880" w:rsidP="00161730">
            <w:pPr>
              <w:pStyle w:val="Text"/>
            </w:pPr>
            <w:r w:rsidRPr="00EC3E71">
              <w:t>kasi</w:t>
            </w:r>
          </w:p>
        </w:tc>
        <w:tc>
          <w:tcPr>
            <w:tcW w:w="584" w:type="dxa"/>
            <w:shd w:val="clear" w:color="auto" w:fill="auto"/>
          </w:tcPr>
          <w:p w14:paraId="012C4946" w14:textId="77777777" w:rsidR="007E1880" w:rsidRPr="00EC3E71" w:rsidRDefault="007E1880" w:rsidP="00161730">
            <w:pPr>
              <w:pStyle w:val="Text"/>
            </w:pPr>
            <w:r>
              <w:t>kai</w:t>
            </w:r>
            <w:r w:rsidRPr="00EC3E71">
              <w:t>n</w:t>
            </w:r>
            <w:r w:rsidR="00BA5C1C">
              <w:t>g</w:t>
            </w:r>
            <w:r w:rsidRPr="00EC3E71">
              <w:t>,</w:t>
            </w:r>
          </w:p>
        </w:tc>
        <w:tc>
          <w:tcPr>
            <w:tcW w:w="489" w:type="dxa"/>
            <w:shd w:val="clear" w:color="auto" w:fill="auto"/>
          </w:tcPr>
          <w:p w14:paraId="1B03ABA5" w14:textId="77777777" w:rsidR="007E1880" w:rsidRPr="00EC3E71" w:rsidRDefault="007E1880" w:rsidP="00161730">
            <w:pPr>
              <w:pStyle w:val="Text"/>
            </w:pPr>
            <w:r>
              <w:t>s</w:t>
            </w:r>
            <w:r w:rsidRPr="00EC3E71">
              <w:t>a</w:t>
            </w:r>
          </w:p>
        </w:tc>
        <w:tc>
          <w:tcPr>
            <w:tcW w:w="529" w:type="dxa"/>
            <w:shd w:val="clear" w:color="auto" w:fill="auto"/>
          </w:tcPr>
          <w:p w14:paraId="76DC88AB" w14:textId="77777777" w:rsidR="007E1880" w:rsidRPr="00EC3E71" w:rsidRDefault="007E1880" w:rsidP="00161730">
            <w:pPr>
              <w:pStyle w:val="Text"/>
            </w:pPr>
            <w:r w:rsidRPr="00EC3E71">
              <w:t>juga</w:t>
            </w:r>
          </w:p>
        </w:tc>
        <w:tc>
          <w:tcPr>
            <w:tcW w:w="768" w:type="dxa"/>
            <w:shd w:val="clear" w:color="auto" w:fill="auto"/>
          </w:tcPr>
          <w:p w14:paraId="05740884" w14:textId="77777777" w:rsidR="007E1880" w:rsidRPr="00EC3E71" w:rsidRDefault="007E1880" w:rsidP="00161730">
            <w:pPr>
              <w:pStyle w:val="Text"/>
            </w:pPr>
            <w:r w:rsidRPr="00EC3E71">
              <w:t>dingin</w:t>
            </w:r>
            <w:r w:rsidR="00BA5C1C">
              <w:t>g</w:t>
            </w:r>
          </w:p>
        </w:tc>
        <w:tc>
          <w:tcPr>
            <w:tcW w:w="695" w:type="dxa"/>
            <w:shd w:val="clear" w:color="auto" w:fill="auto"/>
          </w:tcPr>
          <w:p w14:paraId="4F77598A" w14:textId="77777777" w:rsidR="007E1880" w:rsidRPr="00EC3E71" w:rsidRDefault="007E1880" w:rsidP="00161730">
            <w:pPr>
              <w:pStyle w:val="Text"/>
            </w:pPr>
            <w:r w:rsidRPr="00EC3E71">
              <w:t>stenga</w:t>
            </w:r>
          </w:p>
        </w:tc>
        <w:tc>
          <w:tcPr>
            <w:tcW w:w="590" w:type="dxa"/>
            <w:shd w:val="clear" w:color="auto" w:fill="auto"/>
          </w:tcPr>
          <w:p w14:paraId="30B2D5B4" w14:textId="77777777" w:rsidR="007E1880" w:rsidRPr="00EC3E71" w:rsidRDefault="007E1880" w:rsidP="007E1880">
            <w:pPr>
              <w:pStyle w:val="Text"/>
            </w:pPr>
            <w:r w:rsidRPr="00EC3E71">
              <w:t>mati,</w:t>
            </w:r>
          </w:p>
        </w:tc>
      </w:tr>
      <w:tr w:rsidR="00AC23C4" w:rsidRPr="00AC23C4" w14:paraId="7709C443" w14:textId="77777777" w:rsidTr="00AC23C4">
        <w:tc>
          <w:tcPr>
            <w:tcW w:w="709" w:type="dxa"/>
            <w:shd w:val="clear" w:color="auto" w:fill="auto"/>
          </w:tcPr>
          <w:p w14:paraId="1180C1FD" w14:textId="77777777" w:rsidR="007E1880" w:rsidRPr="00967DD1" w:rsidRDefault="007E1880" w:rsidP="007E1880">
            <w:pPr>
              <w:pStyle w:val="GlossEng"/>
            </w:pPr>
          </w:p>
        </w:tc>
        <w:tc>
          <w:tcPr>
            <w:tcW w:w="489" w:type="dxa"/>
            <w:shd w:val="clear" w:color="auto" w:fill="auto"/>
          </w:tcPr>
          <w:p w14:paraId="139EB0CC" w14:textId="77777777" w:rsidR="007E1880" w:rsidRPr="0099608C" w:rsidRDefault="007E1880" w:rsidP="007E1880">
            <w:pPr>
              <w:pStyle w:val="GlossEng"/>
              <w:rPr>
                <w:rStyle w:val="ChSmallCaps"/>
              </w:rPr>
            </w:pPr>
            <w:r w:rsidRPr="0099608C">
              <w:rPr>
                <w:rStyle w:val="ChSmallCaps"/>
              </w:rPr>
              <w:t>1sg</w:t>
            </w:r>
          </w:p>
        </w:tc>
        <w:tc>
          <w:tcPr>
            <w:tcW w:w="513" w:type="dxa"/>
            <w:gridSpan w:val="2"/>
            <w:shd w:val="clear" w:color="auto" w:fill="auto"/>
          </w:tcPr>
          <w:p w14:paraId="49F14A31" w14:textId="77777777" w:rsidR="007E1880" w:rsidRPr="0099608C" w:rsidRDefault="007E1880" w:rsidP="007E1880">
            <w:pPr>
              <w:pStyle w:val="GlossEng"/>
              <w:rPr>
                <w:rStyle w:val="ChSmallCaps"/>
              </w:rPr>
            </w:pPr>
            <w:r w:rsidRPr="0099608C">
              <w:rPr>
                <w:rStyle w:val="ChSmallCaps"/>
              </w:rPr>
              <w:t>neg</w:t>
            </w:r>
          </w:p>
        </w:tc>
        <w:tc>
          <w:tcPr>
            <w:tcW w:w="662" w:type="dxa"/>
            <w:gridSpan w:val="2"/>
            <w:shd w:val="clear" w:color="auto" w:fill="auto"/>
          </w:tcPr>
          <w:p w14:paraId="48B80999" w14:textId="77777777" w:rsidR="007E1880" w:rsidRPr="00BA5C1C" w:rsidRDefault="00BA5C1C" w:rsidP="007E1880">
            <w:pPr>
              <w:pStyle w:val="GlossEng"/>
            </w:pPr>
            <w:r w:rsidRPr="00BA5C1C">
              <w:t>will</w:t>
            </w:r>
          </w:p>
        </w:tc>
        <w:tc>
          <w:tcPr>
            <w:tcW w:w="529" w:type="dxa"/>
            <w:gridSpan w:val="2"/>
            <w:shd w:val="clear" w:color="auto" w:fill="auto"/>
          </w:tcPr>
          <w:p w14:paraId="57551D94" w14:textId="77777777" w:rsidR="007E1880" w:rsidRPr="00EC3E71" w:rsidRDefault="007E1880" w:rsidP="007E1880">
            <w:pPr>
              <w:pStyle w:val="GlossEng"/>
            </w:pPr>
            <w:r w:rsidRPr="00EC3E71">
              <w:t>give</w:t>
            </w:r>
          </w:p>
        </w:tc>
        <w:tc>
          <w:tcPr>
            <w:tcW w:w="584" w:type="dxa"/>
            <w:shd w:val="clear" w:color="auto" w:fill="auto"/>
          </w:tcPr>
          <w:p w14:paraId="775C9F4A" w14:textId="77777777" w:rsidR="007E1880" w:rsidRPr="00EC3E71" w:rsidRDefault="007E1880" w:rsidP="007E1880">
            <w:pPr>
              <w:pStyle w:val="GlossEng"/>
            </w:pPr>
            <w:r w:rsidRPr="00EC3E71">
              <w:t>cloth</w:t>
            </w:r>
          </w:p>
        </w:tc>
        <w:tc>
          <w:tcPr>
            <w:tcW w:w="489" w:type="dxa"/>
            <w:shd w:val="clear" w:color="auto" w:fill="auto"/>
          </w:tcPr>
          <w:p w14:paraId="3757C2A2" w14:textId="77777777" w:rsidR="007E1880" w:rsidRPr="0099608C" w:rsidRDefault="007E1880" w:rsidP="007E1880">
            <w:pPr>
              <w:pStyle w:val="GlossEng"/>
              <w:rPr>
                <w:rStyle w:val="ChSmallCaps"/>
              </w:rPr>
            </w:pPr>
            <w:r w:rsidRPr="0099608C">
              <w:rPr>
                <w:rStyle w:val="ChSmallCaps"/>
              </w:rPr>
              <w:t>1sg</w:t>
            </w:r>
          </w:p>
        </w:tc>
        <w:tc>
          <w:tcPr>
            <w:tcW w:w="529" w:type="dxa"/>
            <w:shd w:val="clear" w:color="auto" w:fill="auto"/>
          </w:tcPr>
          <w:p w14:paraId="3CD2984B" w14:textId="77777777" w:rsidR="007E1880" w:rsidRPr="00EC3E71" w:rsidRDefault="007E1880" w:rsidP="007E1880">
            <w:pPr>
              <w:pStyle w:val="GlossEng"/>
            </w:pPr>
            <w:r w:rsidRPr="00EC3E71">
              <w:t>also</w:t>
            </w:r>
          </w:p>
        </w:tc>
        <w:tc>
          <w:tcPr>
            <w:tcW w:w="768" w:type="dxa"/>
            <w:shd w:val="clear" w:color="auto" w:fill="auto"/>
          </w:tcPr>
          <w:p w14:paraId="76294E1C" w14:textId="77777777" w:rsidR="007E1880" w:rsidRPr="00EC3E71" w:rsidRDefault="007E1880" w:rsidP="007E1880">
            <w:pPr>
              <w:pStyle w:val="GlossEng"/>
            </w:pPr>
            <w:r>
              <w:t>be.</w:t>
            </w:r>
            <w:r w:rsidRPr="00EC3E71">
              <w:t>cold</w:t>
            </w:r>
          </w:p>
        </w:tc>
        <w:tc>
          <w:tcPr>
            <w:tcW w:w="695" w:type="dxa"/>
            <w:shd w:val="clear" w:color="auto" w:fill="auto"/>
          </w:tcPr>
          <w:p w14:paraId="29A67259" w14:textId="77777777" w:rsidR="007E1880" w:rsidRPr="00EC3E71" w:rsidRDefault="007E1880" w:rsidP="007E1880">
            <w:pPr>
              <w:pStyle w:val="GlossEng"/>
            </w:pPr>
            <w:r>
              <w:t>half</w:t>
            </w:r>
          </w:p>
        </w:tc>
        <w:tc>
          <w:tcPr>
            <w:tcW w:w="590" w:type="dxa"/>
            <w:shd w:val="clear" w:color="auto" w:fill="auto"/>
          </w:tcPr>
          <w:p w14:paraId="717D82A4" w14:textId="77777777" w:rsidR="007E1880" w:rsidRPr="00EC3E71" w:rsidRDefault="007E1880" w:rsidP="007E1880">
            <w:pPr>
              <w:pStyle w:val="GlossEng"/>
            </w:pPr>
            <w:r w:rsidRPr="00EC3E71">
              <w:t>dead</w:t>
            </w:r>
          </w:p>
        </w:tc>
      </w:tr>
      <w:tr w:rsidR="007E1880" w:rsidRPr="00EC3E71" w14:paraId="030F7640" w14:textId="77777777" w:rsidTr="00AC23C4">
        <w:trPr>
          <w:gridAfter w:val="7"/>
          <w:wAfter w:w="3756" w:type="dxa"/>
        </w:trPr>
        <w:tc>
          <w:tcPr>
            <w:tcW w:w="709" w:type="dxa"/>
            <w:shd w:val="clear" w:color="auto" w:fill="auto"/>
          </w:tcPr>
          <w:p w14:paraId="4CBB33C1" w14:textId="77777777" w:rsidR="007E1880" w:rsidRPr="00333B13" w:rsidRDefault="007E1880" w:rsidP="00161730">
            <w:pPr>
              <w:pStyle w:val="O0Nwnext"/>
            </w:pPr>
          </w:p>
        </w:tc>
        <w:tc>
          <w:tcPr>
            <w:tcW w:w="562" w:type="dxa"/>
            <w:gridSpan w:val="2"/>
            <w:shd w:val="clear" w:color="auto" w:fill="auto"/>
          </w:tcPr>
          <w:p w14:paraId="44BD3EDE" w14:textId="77777777" w:rsidR="007E1880" w:rsidRPr="00EC3E71" w:rsidRDefault="007E1880" w:rsidP="00161730">
            <w:pPr>
              <w:pStyle w:val="Text"/>
            </w:pPr>
            <w:r w:rsidRPr="00EC3E71">
              <w:t>ada</w:t>
            </w:r>
          </w:p>
        </w:tc>
        <w:tc>
          <w:tcPr>
            <w:tcW w:w="729" w:type="dxa"/>
            <w:gridSpan w:val="2"/>
            <w:shd w:val="clear" w:color="auto" w:fill="auto"/>
          </w:tcPr>
          <w:p w14:paraId="2B2196A1" w14:textId="77777777" w:rsidR="007E1880" w:rsidRPr="00EC3E71" w:rsidRDefault="007E1880" w:rsidP="00161730">
            <w:pPr>
              <w:pStyle w:val="Text"/>
            </w:pPr>
            <w:r w:rsidRPr="00EC3E71">
              <w:t>angin</w:t>
            </w:r>
            <w:r w:rsidR="00BA5C1C">
              <w:t>g</w:t>
            </w:r>
          </w:p>
        </w:tc>
        <w:tc>
          <w:tcPr>
            <w:tcW w:w="801" w:type="dxa"/>
            <w:gridSpan w:val="2"/>
            <w:shd w:val="clear" w:color="auto" w:fill="auto"/>
          </w:tcPr>
          <w:p w14:paraId="429C5902" w14:textId="77777777" w:rsidR="007E1880" w:rsidRPr="00F557C0" w:rsidRDefault="007E1880" w:rsidP="00161730">
            <w:pPr>
              <w:pStyle w:val="Text"/>
              <w:rPr>
                <w:rStyle w:val="ChBlueBold"/>
              </w:rPr>
            </w:pPr>
            <w:r w:rsidRPr="00F557C0">
              <w:rPr>
                <w:rStyle w:val="ChBlueBold"/>
              </w:rPr>
              <w:t>baru</w:t>
            </w:r>
          </w:p>
        </w:tc>
      </w:tr>
      <w:tr w:rsidR="007E1880" w:rsidRPr="00EC3E71" w14:paraId="022D53BB" w14:textId="77777777" w:rsidTr="00AC23C4">
        <w:trPr>
          <w:gridAfter w:val="7"/>
          <w:wAfter w:w="3756" w:type="dxa"/>
        </w:trPr>
        <w:tc>
          <w:tcPr>
            <w:tcW w:w="709" w:type="dxa"/>
            <w:shd w:val="clear" w:color="auto" w:fill="auto"/>
          </w:tcPr>
          <w:p w14:paraId="03382489" w14:textId="77777777" w:rsidR="007E1880" w:rsidRPr="00333B13" w:rsidRDefault="007E1880" w:rsidP="00161730">
            <w:pPr>
              <w:pStyle w:val="GlossEng"/>
            </w:pPr>
          </w:p>
        </w:tc>
        <w:tc>
          <w:tcPr>
            <w:tcW w:w="562" w:type="dxa"/>
            <w:gridSpan w:val="2"/>
            <w:shd w:val="clear" w:color="auto" w:fill="auto"/>
          </w:tcPr>
          <w:p w14:paraId="1BDE407D" w14:textId="77777777" w:rsidR="007E1880" w:rsidRPr="00EC3E71" w:rsidRDefault="007E1880" w:rsidP="00161730">
            <w:pPr>
              <w:pStyle w:val="GlossEng"/>
            </w:pPr>
            <w:r w:rsidRPr="00EC3E71">
              <w:t>exist</w:t>
            </w:r>
          </w:p>
        </w:tc>
        <w:tc>
          <w:tcPr>
            <w:tcW w:w="729" w:type="dxa"/>
            <w:gridSpan w:val="2"/>
            <w:shd w:val="clear" w:color="auto" w:fill="auto"/>
          </w:tcPr>
          <w:p w14:paraId="385CC609" w14:textId="77777777" w:rsidR="007E1880" w:rsidRPr="00EC3E71" w:rsidRDefault="007E1880" w:rsidP="00161730">
            <w:pPr>
              <w:pStyle w:val="GlossEng"/>
            </w:pPr>
            <w:r w:rsidRPr="00EC3E71">
              <w:t>wind</w:t>
            </w:r>
          </w:p>
        </w:tc>
        <w:tc>
          <w:tcPr>
            <w:tcW w:w="801" w:type="dxa"/>
            <w:gridSpan w:val="2"/>
            <w:shd w:val="clear" w:color="auto" w:fill="auto"/>
          </w:tcPr>
          <w:p w14:paraId="5A26162B" w14:textId="77777777" w:rsidR="007E1880" w:rsidRPr="00EC3E71" w:rsidRDefault="007E1880" w:rsidP="00161730">
            <w:pPr>
              <w:pStyle w:val="GlossEng"/>
            </w:pPr>
            <w:r>
              <w:t>and.then</w:t>
            </w:r>
          </w:p>
        </w:tc>
      </w:tr>
    </w:tbl>
    <w:p w14:paraId="1FF1D3D3" w14:textId="5A455E98" w:rsidR="00161730" w:rsidRPr="00653CFC" w:rsidRDefault="00B7093A" w:rsidP="00161730">
      <w:pPr>
        <w:pStyle w:val="FreeTranslEng15pt"/>
      </w:pPr>
      <w:r>
        <w:t>‘</w:t>
      </w:r>
      <w:r w:rsidR="00161730">
        <w:t>I wasn</w:t>
      </w:r>
      <w:r>
        <w:t>’</w:t>
      </w:r>
      <w:r w:rsidR="00161730">
        <w:t xml:space="preserve">t going to give (her my) cloth, I was also half dead </w:t>
      </w:r>
      <w:r w:rsidR="006B64A4">
        <w:t>(</w:t>
      </w:r>
      <w:r w:rsidR="00161730">
        <w:t xml:space="preserve">from being) cold, it was windy </w:t>
      </w:r>
      <w:r w:rsidR="00161730" w:rsidRPr="00F557C0">
        <w:rPr>
          <w:rStyle w:val="ChBlueBold"/>
        </w:rPr>
        <w:t>after all</w:t>
      </w:r>
      <w:r>
        <w:t>’</w:t>
      </w:r>
      <w:r w:rsidR="00161730">
        <w:t xml:space="preserve"> </w:t>
      </w:r>
      <w:r w:rsidR="00161730" w:rsidRPr="00211601">
        <w:rPr>
          <w:rStyle w:val="ExampleSource"/>
        </w:rPr>
        <w:t>[081025-006-Cv.0048]</w:t>
      </w:r>
    </w:p>
    <w:p w14:paraId="1B58038C" w14:textId="26A0109D" w:rsidR="00161730" w:rsidRDefault="00161730" w:rsidP="00161730">
      <w:pPr>
        <w:pStyle w:val="Heading4"/>
      </w:pPr>
      <w:bookmarkStart w:id="5180" w:name="_Ref356288962"/>
      <w:bookmarkStart w:id="5181" w:name="_Toc356663343"/>
      <w:bookmarkStart w:id="5182" w:name="_Ref355871500"/>
      <w:r>
        <w:t xml:space="preserve">Anteriority-marking </w:t>
      </w:r>
      <w:r w:rsidRPr="00C275C1">
        <w:rPr>
          <w:rStyle w:val="ChItalBold"/>
        </w:rPr>
        <w:t>sampe</w:t>
      </w:r>
      <w:r>
        <w:t xml:space="preserve"> </w:t>
      </w:r>
      <w:r w:rsidR="00B7093A">
        <w:t>‘</w:t>
      </w:r>
      <w:r>
        <w:t>until</w:t>
      </w:r>
      <w:r w:rsidR="00B7093A">
        <w:t>’</w:t>
      </w:r>
      <w:bookmarkEnd w:id="5180"/>
      <w:bookmarkEnd w:id="5181"/>
    </w:p>
    <w:p w14:paraId="164744D5" w14:textId="27F1C872" w:rsidR="0089270B" w:rsidRDefault="00161730" w:rsidP="000C7591">
      <w:pPr>
        <w:pStyle w:val="Body0000after"/>
      </w:pPr>
      <w:r>
        <w:rPr>
          <w:lang w:eastAsia="en-US"/>
        </w:rPr>
        <w:t xml:space="preserve">The conjunction </w:t>
      </w:r>
      <w:r w:rsidRPr="00C275C1">
        <w:rPr>
          <w:rStyle w:val="ChItalBold"/>
        </w:rPr>
        <w:t>sampe</w:t>
      </w:r>
      <w:r>
        <w:t xml:space="preserve"> </w:t>
      </w:r>
      <w:r w:rsidR="00B7093A">
        <w:t>‘</w:t>
      </w:r>
      <w:r>
        <w:t>until</w:t>
      </w:r>
      <w:r w:rsidR="00B7093A">
        <w:t>’</w:t>
      </w:r>
      <w:r>
        <w:t xml:space="preserve"> introduces </w:t>
      </w:r>
      <w:r w:rsidR="000C7591">
        <w:t xml:space="preserve">a </w:t>
      </w:r>
      <w:r>
        <w:t>temporal clause which follo</w:t>
      </w:r>
      <w:r w:rsidR="000C7591">
        <w:t>ws</w:t>
      </w:r>
      <w:r>
        <w:t xml:space="preserve"> the unmarked clause. </w:t>
      </w:r>
      <w:r w:rsidR="00B41F7F">
        <w:t xml:space="preserve">The conjunction </w:t>
      </w:r>
      <w:r w:rsidR="0089270B">
        <w:t xml:space="preserve">has trial word class membership; that is, besides being used as a conjunction, it is also used as the bivalent verb </w:t>
      </w:r>
      <w:r w:rsidR="0089270B">
        <w:rPr>
          <w:rStyle w:val="ChItalBold"/>
        </w:rPr>
        <w:t>sampe</w:t>
      </w:r>
      <w:r w:rsidR="0089270B">
        <w:t xml:space="preserve"> </w:t>
      </w:r>
      <w:r w:rsidR="00B7093A">
        <w:t>‘</w:t>
      </w:r>
      <w:r w:rsidR="0089270B">
        <w:t>reach</w:t>
      </w:r>
      <w:r w:rsidR="00B7093A">
        <w:t>’</w:t>
      </w:r>
      <w:r w:rsidR="0089270B" w:rsidRPr="00BF528F">
        <w:t xml:space="preserve"> </w:t>
      </w:r>
      <w:r w:rsidR="0089270B">
        <w:t xml:space="preserve">and as the </w:t>
      </w:r>
      <w:r w:rsidR="000C7591">
        <w:t xml:space="preserve">temporal </w:t>
      </w:r>
      <w:r w:rsidR="00CF4DB5">
        <w:t xml:space="preserve">preposition </w:t>
      </w:r>
      <w:r w:rsidR="0089270B" w:rsidRPr="00C275C1">
        <w:rPr>
          <w:rStyle w:val="ChItalBold"/>
        </w:rPr>
        <w:t>sampe</w:t>
      </w:r>
      <w:r w:rsidR="0089270B">
        <w:t xml:space="preserve"> </w:t>
      </w:r>
      <w:r w:rsidR="00B7093A">
        <w:t>‘</w:t>
      </w:r>
      <w:r w:rsidR="0089270B">
        <w:t>until</w:t>
      </w:r>
      <w:r w:rsidR="00B7093A">
        <w:t>’</w:t>
      </w:r>
      <w:r w:rsidR="0089270B">
        <w:t xml:space="preserve"> (</w:t>
      </w:r>
      <w:r w:rsidR="00394EFC">
        <w:t xml:space="preserve">see </w:t>
      </w:r>
      <w:r w:rsidR="0089270B">
        <w:t>§</w:t>
      </w:r>
      <w:r w:rsidR="0089270B">
        <w:fldChar w:fldCharType="begin"/>
      </w:r>
      <w:r w:rsidR="0089270B">
        <w:instrText xml:space="preserve"> REF _Ref351641485 \w \h </w:instrText>
      </w:r>
      <w:r w:rsidR="0089270B">
        <w:fldChar w:fldCharType="separate"/>
      </w:r>
      <w:r w:rsidR="00154D81">
        <w:rPr>
          <w:cs/>
        </w:rPr>
        <w:t>‎</w:t>
      </w:r>
      <w:r w:rsidR="00154D81">
        <w:t>5.14</w:t>
      </w:r>
      <w:r w:rsidR="0089270B">
        <w:fldChar w:fldCharType="end"/>
      </w:r>
      <w:r w:rsidR="0089270B">
        <w:t>; see also §</w:t>
      </w:r>
      <w:r w:rsidR="0089270B">
        <w:fldChar w:fldCharType="begin"/>
      </w:r>
      <w:r w:rsidR="0089270B">
        <w:instrText xml:space="preserve"> REF _Ref319761133 \w \h </w:instrText>
      </w:r>
      <w:r w:rsidR="0089270B">
        <w:fldChar w:fldCharType="separate"/>
      </w:r>
      <w:r w:rsidR="00154D81">
        <w:rPr>
          <w:cs/>
        </w:rPr>
        <w:t>‎</w:t>
      </w:r>
      <w:r w:rsidR="00154D81">
        <w:t>10.1.4</w:t>
      </w:r>
      <w:r w:rsidR="0089270B">
        <w:fldChar w:fldCharType="end"/>
      </w:r>
      <w:r w:rsidR="0089270B">
        <w:t xml:space="preserve"> for </w:t>
      </w:r>
      <w:r w:rsidR="00C43525">
        <w:t xml:space="preserve">its </w:t>
      </w:r>
      <w:r w:rsidR="0089270B">
        <w:t>prepositional uses).</w:t>
      </w:r>
    </w:p>
    <w:p w14:paraId="3B560B04" w14:textId="7FD23968" w:rsidR="0089270B" w:rsidRDefault="00161730" w:rsidP="0041436C">
      <w:pPr>
        <w:pStyle w:val="Body0510after"/>
      </w:pPr>
      <w:r>
        <w:t xml:space="preserve">Usually, </w:t>
      </w:r>
      <w:r w:rsidRPr="00C275C1">
        <w:rPr>
          <w:rStyle w:val="ChItalBold"/>
        </w:rPr>
        <w:t>sampe</w:t>
      </w:r>
      <w:r>
        <w:t xml:space="preserve"> </w:t>
      </w:r>
      <w:r w:rsidR="00B7093A">
        <w:t>‘</w:t>
      </w:r>
      <w:r>
        <w:t>until</w:t>
      </w:r>
      <w:r w:rsidR="00B7093A">
        <w:t>’</w:t>
      </w:r>
      <w:r>
        <w:t xml:space="preserve"> marks anteriority. That is, it signals that the event or state of the unmarked clause occurs prior to that of the temporal clause, as shown in </w:t>
      </w:r>
      <w:r>
        <w:fldChar w:fldCharType="begin"/>
      </w:r>
      <w:r>
        <w:instrText xml:space="preserve"> REF _Ref355803520 \h </w:instrText>
      </w:r>
      <w:r>
        <w:fldChar w:fldCharType="separate"/>
      </w:r>
      <w:r w:rsidR="00154D81">
        <w:t>(</w:t>
      </w:r>
      <w:r w:rsidR="00154D81">
        <w:rPr>
          <w:noProof/>
        </w:rPr>
        <w:t>27</w:t>
      </w:r>
      <w:r w:rsidR="00154D81">
        <w:t>)</w:t>
      </w:r>
      <w:r>
        <w:fldChar w:fldCharType="end"/>
      </w:r>
      <w:r>
        <w:t xml:space="preserve">. Concurrently, </w:t>
      </w:r>
      <w:r w:rsidRPr="00B37866">
        <w:rPr>
          <w:rStyle w:val="ChItalBold"/>
        </w:rPr>
        <w:t>sampe</w:t>
      </w:r>
      <w:r>
        <w:t xml:space="preserve"> </w:t>
      </w:r>
      <w:r w:rsidR="00B7093A">
        <w:t>‘</w:t>
      </w:r>
      <w:r>
        <w:t>until</w:t>
      </w:r>
      <w:r w:rsidR="00B7093A">
        <w:t>’</w:t>
      </w:r>
      <w:r>
        <w:t xml:space="preserve"> marks temporal extent in that it indicates that the event or state of the unmarked clause continues until the event or state of the temporal clause comes about. Depending on the context, temporal </w:t>
      </w:r>
      <w:r w:rsidRPr="00AD7AE7">
        <w:rPr>
          <w:rStyle w:val="ChItalBold"/>
        </w:rPr>
        <w:t>sampe</w:t>
      </w:r>
      <w:r>
        <w:t xml:space="preserve"> </w:t>
      </w:r>
      <w:r w:rsidR="00B7093A">
        <w:t>‘</w:t>
      </w:r>
      <w:r>
        <w:t>until</w:t>
      </w:r>
      <w:r w:rsidR="00B7093A">
        <w:t>’</w:t>
      </w:r>
      <w:r w:rsidR="00CE6C0C">
        <w:t xml:space="preserve"> can also receive</w:t>
      </w:r>
      <w:r>
        <w:t xml:space="preserve"> a resultative reading in the sense of </w:t>
      </w:r>
      <w:r w:rsidR="00B7093A">
        <w:t>‘</w:t>
      </w:r>
      <w:r>
        <w:t>with the result that</w:t>
      </w:r>
      <w:r w:rsidR="00B7093A">
        <w:t>’</w:t>
      </w:r>
      <w:r>
        <w:t xml:space="preserve">, as in </w:t>
      </w:r>
      <w:r>
        <w:fldChar w:fldCharType="begin"/>
      </w:r>
      <w:r>
        <w:instrText xml:space="preserve"> REF _Ref355803521 \h </w:instrText>
      </w:r>
      <w:r>
        <w:fldChar w:fldCharType="separate"/>
      </w:r>
      <w:r w:rsidR="00154D81">
        <w:t>(</w:t>
      </w:r>
      <w:r w:rsidR="00154D81">
        <w:rPr>
          <w:noProof/>
        </w:rPr>
        <w:t>28</w:t>
      </w:r>
      <w:r w:rsidR="00154D81">
        <w:t>)</w:t>
      </w:r>
      <w:r>
        <w:fldChar w:fldCharType="end"/>
      </w:r>
      <w:r>
        <w:t xml:space="preserve">. Given that the resultative reading of </w:t>
      </w:r>
      <w:r w:rsidRPr="00785CED">
        <w:rPr>
          <w:rStyle w:val="ChItalBold"/>
        </w:rPr>
        <w:t>sampe</w:t>
      </w:r>
      <w:r>
        <w:t xml:space="preserve"> </w:t>
      </w:r>
      <w:r w:rsidR="00B7093A">
        <w:t>‘</w:t>
      </w:r>
      <w:r>
        <w:t>until</w:t>
      </w:r>
      <w:r w:rsidR="00B7093A">
        <w:t>’</w:t>
      </w:r>
      <w:r>
        <w:t xml:space="preserve"> is the derived, marginal one, this result-marking function of </w:t>
      </w:r>
      <w:r w:rsidRPr="00C275C1">
        <w:rPr>
          <w:rStyle w:val="ChItalBold"/>
        </w:rPr>
        <w:t>sampe</w:t>
      </w:r>
      <w:r>
        <w:t xml:space="preserve"> </w:t>
      </w:r>
      <w:r w:rsidR="00B7093A">
        <w:t>‘</w:t>
      </w:r>
      <w:r>
        <w:t>until</w:t>
      </w:r>
      <w:r w:rsidR="00B7093A">
        <w:t>’</w:t>
      </w:r>
      <w:r>
        <w:t xml:space="preserve"> is not further discussed in §</w:t>
      </w:r>
      <w:r>
        <w:fldChar w:fldCharType="begin"/>
      </w:r>
      <w:r>
        <w:instrText xml:space="preserve"> REF _Ref355803638 \w \h </w:instrText>
      </w:r>
      <w:r>
        <w:fldChar w:fldCharType="separate"/>
      </w:r>
      <w:r w:rsidR="00154D81">
        <w:rPr>
          <w:cs/>
        </w:rPr>
        <w:t>‎</w:t>
      </w:r>
      <w:r w:rsidR="00154D81">
        <w:t>14.2.4</w:t>
      </w:r>
      <w:r>
        <w:fldChar w:fldCharType="end"/>
      </w:r>
      <w:r>
        <w:t>.</w:t>
      </w:r>
    </w:p>
    <w:tbl>
      <w:tblPr>
        <w:tblW w:w="6788" w:type="dxa"/>
        <w:tblInd w:w="42" w:type="dxa"/>
        <w:tblCellMar>
          <w:left w:w="42" w:type="dxa"/>
          <w:right w:w="42" w:type="dxa"/>
        </w:tblCellMar>
        <w:tblLook w:val="01E0" w:firstRow="1" w:lastRow="1" w:firstColumn="1" w:lastColumn="1" w:noHBand="0" w:noVBand="0"/>
      </w:tblPr>
      <w:tblGrid>
        <w:gridCol w:w="709"/>
        <w:gridCol w:w="284"/>
        <w:gridCol w:w="449"/>
        <w:gridCol w:w="709"/>
        <w:gridCol w:w="454"/>
        <w:gridCol w:w="276"/>
        <w:gridCol w:w="907"/>
        <w:gridCol w:w="683"/>
        <w:gridCol w:w="396"/>
        <w:gridCol w:w="732"/>
        <w:gridCol w:w="1189"/>
      </w:tblGrid>
      <w:tr w:rsidR="00AC23C4" w:rsidRPr="00C52D89" w14:paraId="3539AD4B" w14:textId="77777777" w:rsidTr="0089270B">
        <w:tc>
          <w:tcPr>
            <w:tcW w:w="709" w:type="dxa"/>
            <w:shd w:val="clear" w:color="auto" w:fill="auto"/>
          </w:tcPr>
          <w:p w14:paraId="29217BE3" w14:textId="77777777" w:rsidR="007E04A0" w:rsidRPr="00DE2EF3" w:rsidRDefault="007E04A0" w:rsidP="00161730">
            <w:pPr>
              <w:pStyle w:val="O0Nwnext"/>
            </w:pPr>
            <w:bookmarkStart w:id="5183" w:name="_Ref355803520"/>
            <w:r>
              <w:t>(</w:t>
            </w:r>
            <w:fldSimple w:instr=" SEQ ( \* ARABIC \s 1 ">
              <w:r w:rsidR="00154D81">
                <w:rPr>
                  <w:noProof/>
                </w:rPr>
                <w:t>27</w:t>
              </w:r>
            </w:fldSimple>
            <w:r>
              <w:t>)</w:t>
            </w:r>
            <w:bookmarkEnd w:id="5183"/>
          </w:p>
        </w:tc>
        <w:tc>
          <w:tcPr>
            <w:tcW w:w="284" w:type="dxa"/>
            <w:shd w:val="clear" w:color="auto" w:fill="auto"/>
          </w:tcPr>
          <w:p w14:paraId="049A69DE" w14:textId="77777777" w:rsidR="007E04A0" w:rsidRPr="00CB7A42" w:rsidRDefault="007E04A0" w:rsidP="00161730">
            <w:pPr>
              <w:pStyle w:val="Text"/>
            </w:pPr>
            <w:r>
              <w:t>…</w:t>
            </w:r>
          </w:p>
        </w:tc>
        <w:tc>
          <w:tcPr>
            <w:tcW w:w="449" w:type="dxa"/>
            <w:shd w:val="clear" w:color="auto" w:fill="auto"/>
          </w:tcPr>
          <w:p w14:paraId="32DC182E" w14:textId="77777777" w:rsidR="007E04A0" w:rsidRPr="00CB7A42" w:rsidRDefault="007E04A0" w:rsidP="00161730">
            <w:pPr>
              <w:pStyle w:val="Text"/>
            </w:pPr>
            <w:r w:rsidRPr="00CB7A42">
              <w:t>de</w:t>
            </w:r>
          </w:p>
        </w:tc>
        <w:tc>
          <w:tcPr>
            <w:tcW w:w="709" w:type="dxa"/>
            <w:shd w:val="clear" w:color="auto" w:fill="auto"/>
          </w:tcPr>
          <w:p w14:paraId="40986ED5" w14:textId="77777777" w:rsidR="007E04A0" w:rsidRPr="00CB7A42" w:rsidRDefault="007E04A0" w:rsidP="00161730">
            <w:pPr>
              <w:pStyle w:val="Text"/>
            </w:pPr>
            <w:r w:rsidRPr="00CB7A42">
              <w:t>harus</w:t>
            </w:r>
          </w:p>
        </w:tc>
        <w:tc>
          <w:tcPr>
            <w:tcW w:w="454" w:type="dxa"/>
            <w:shd w:val="clear" w:color="auto" w:fill="auto"/>
          </w:tcPr>
          <w:p w14:paraId="32E0BE37" w14:textId="77777777" w:rsidR="007E04A0" w:rsidRPr="00CB7A42" w:rsidRDefault="007E04A0" w:rsidP="00161730">
            <w:pPr>
              <w:pStyle w:val="Text"/>
            </w:pPr>
            <w:r w:rsidRPr="00CB7A42">
              <w:t>taru</w:t>
            </w:r>
          </w:p>
        </w:tc>
        <w:tc>
          <w:tcPr>
            <w:tcW w:w="276" w:type="dxa"/>
            <w:shd w:val="clear" w:color="auto" w:fill="auto"/>
          </w:tcPr>
          <w:p w14:paraId="72EE1FD7" w14:textId="77777777" w:rsidR="007E04A0" w:rsidRPr="00CB7A42" w:rsidRDefault="007E04A0" w:rsidP="00161730">
            <w:pPr>
              <w:pStyle w:val="Text"/>
            </w:pPr>
            <w:r w:rsidRPr="00CB7A42">
              <w:t>di</w:t>
            </w:r>
          </w:p>
        </w:tc>
        <w:tc>
          <w:tcPr>
            <w:tcW w:w="907" w:type="dxa"/>
            <w:shd w:val="clear" w:color="auto" w:fill="auto"/>
          </w:tcPr>
          <w:p w14:paraId="34486F78" w14:textId="77777777" w:rsidR="007E04A0" w:rsidRPr="00CB7A42" w:rsidRDefault="007E04A0" w:rsidP="00161730">
            <w:pPr>
              <w:pStyle w:val="Text"/>
            </w:pPr>
            <w:r w:rsidRPr="00CB7A42">
              <w:t>mata-hari</w:t>
            </w:r>
            <w:r>
              <w:t>,</w:t>
            </w:r>
          </w:p>
        </w:tc>
        <w:tc>
          <w:tcPr>
            <w:tcW w:w="683" w:type="dxa"/>
            <w:shd w:val="clear" w:color="auto" w:fill="auto"/>
          </w:tcPr>
          <w:p w14:paraId="59E92BE1" w14:textId="77777777" w:rsidR="007E04A0" w:rsidRPr="00303A1A" w:rsidRDefault="007E04A0" w:rsidP="00161730">
            <w:pPr>
              <w:pStyle w:val="Text"/>
              <w:rPr>
                <w:rStyle w:val="ChBlueBold"/>
              </w:rPr>
            </w:pPr>
            <w:r w:rsidRPr="00303A1A">
              <w:rPr>
                <w:rStyle w:val="ChBlueBold"/>
              </w:rPr>
              <w:t>sampe</w:t>
            </w:r>
          </w:p>
        </w:tc>
        <w:tc>
          <w:tcPr>
            <w:tcW w:w="396" w:type="dxa"/>
            <w:shd w:val="clear" w:color="auto" w:fill="auto"/>
          </w:tcPr>
          <w:p w14:paraId="6145360C" w14:textId="77777777" w:rsidR="007E04A0" w:rsidRPr="00CB7A42" w:rsidRDefault="007E04A0" w:rsidP="00161730">
            <w:pPr>
              <w:pStyle w:val="Text"/>
            </w:pPr>
            <w:r w:rsidRPr="00CB7A42">
              <w:t>de</w:t>
            </w:r>
          </w:p>
        </w:tc>
        <w:tc>
          <w:tcPr>
            <w:tcW w:w="732" w:type="dxa"/>
            <w:shd w:val="clear" w:color="auto" w:fill="auto"/>
          </w:tcPr>
          <w:p w14:paraId="373745FF" w14:textId="77777777" w:rsidR="007E04A0" w:rsidRPr="00CB7A42" w:rsidRDefault="007E04A0" w:rsidP="00161730">
            <w:pPr>
              <w:pStyle w:val="Text"/>
            </w:pPr>
            <w:r w:rsidRPr="00CB7A42">
              <w:t>jadi</w:t>
            </w:r>
          </w:p>
        </w:tc>
        <w:tc>
          <w:tcPr>
            <w:tcW w:w="1189" w:type="dxa"/>
            <w:shd w:val="clear" w:color="auto" w:fill="auto"/>
          </w:tcPr>
          <w:p w14:paraId="5E852718" w14:textId="77777777" w:rsidR="007E04A0" w:rsidRPr="00CB7A42" w:rsidRDefault="007E04A0" w:rsidP="00161730">
            <w:pPr>
              <w:pStyle w:val="Text"/>
            </w:pPr>
            <w:r>
              <w:t>papeda</w:t>
            </w:r>
          </w:p>
        </w:tc>
      </w:tr>
      <w:tr w:rsidR="00AC23C4" w:rsidRPr="00AC23C4" w14:paraId="710E274A" w14:textId="77777777" w:rsidTr="0089270B">
        <w:tc>
          <w:tcPr>
            <w:tcW w:w="709" w:type="dxa"/>
            <w:shd w:val="clear" w:color="auto" w:fill="auto"/>
          </w:tcPr>
          <w:p w14:paraId="00B9ED78" w14:textId="77777777" w:rsidR="007E04A0" w:rsidRPr="00020976" w:rsidRDefault="007E04A0" w:rsidP="00161730">
            <w:pPr>
              <w:pStyle w:val="GlossEng"/>
            </w:pPr>
          </w:p>
        </w:tc>
        <w:tc>
          <w:tcPr>
            <w:tcW w:w="284" w:type="dxa"/>
            <w:shd w:val="clear" w:color="auto" w:fill="auto"/>
          </w:tcPr>
          <w:p w14:paraId="77D7B230" w14:textId="77777777" w:rsidR="007E04A0" w:rsidRPr="0099608C" w:rsidRDefault="007E04A0" w:rsidP="00161730">
            <w:pPr>
              <w:pStyle w:val="GlossEng"/>
              <w:rPr>
                <w:rStyle w:val="ChSmallCaps"/>
              </w:rPr>
            </w:pPr>
          </w:p>
        </w:tc>
        <w:tc>
          <w:tcPr>
            <w:tcW w:w="449" w:type="dxa"/>
            <w:shd w:val="clear" w:color="auto" w:fill="auto"/>
          </w:tcPr>
          <w:p w14:paraId="28DBD1FA" w14:textId="77777777" w:rsidR="007E04A0" w:rsidRPr="0099608C" w:rsidRDefault="007E04A0" w:rsidP="00161730">
            <w:pPr>
              <w:pStyle w:val="GlossEng"/>
              <w:rPr>
                <w:rStyle w:val="ChSmallCaps"/>
              </w:rPr>
            </w:pPr>
            <w:r w:rsidRPr="0099608C">
              <w:rPr>
                <w:rStyle w:val="ChSmallCaps"/>
              </w:rPr>
              <w:t>3sg</w:t>
            </w:r>
          </w:p>
        </w:tc>
        <w:tc>
          <w:tcPr>
            <w:tcW w:w="709" w:type="dxa"/>
            <w:shd w:val="clear" w:color="auto" w:fill="auto"/>
          </w:tcPr>
          <w:p w14:paraId="1413307A" w14:textId="77777777" w:rsidR="007E04A0" w:rsidRPr="00CB7A42" w:rsidRDefault="007E04A0" w:rsidP="00161730">
            <w:pPr>
              <w:pStyle w:val="GlossEng"/>
            </w:pPr>
            <w:r w:rsidRPr="00CB7A42">
              <w:t>have.to</w:t>
            </w:r>
          </w:p>
        </w:tc>
        <w:tc>
          <w:tcPr>
            <w:tcW w:w="454" w:type="dxa"/>
            <w:shd w:val="clear" w:color="auto" w:fill="auto"/>
          </w:tcPr>
          <w:p w14:paraId="3F3764D4" w14:textId="77777777" w:rsidR="007E04A0" w:rsidRPr="00CB7A42" w:rsidRDefault="007E04A0" w:rsidP="00161730">
            <w:pPr>
              <w:pStyle w:val="GlossEng"/>
            </w:pPr>
            <w:r w:rsidRPr="00CB7A42">
              <w:t>put</w:t>
            </w:r>
          </w:p>
        </w:tc>
        <w:tc>
          <w:tcPr>
            <w:tcW w:w="276" w:type="dxa"/>
            <w:shd w:val="clear" w:color="auto" w:fill="auto"/>
          </w:tcPr>
          <w:p w14:paraId="4B23EECF" w14:textId="77777777" w:rsidR="007E04A0" w:rsidRPr="00CB7A42" w:rsidRDefault="007E04A0" w:rsidP="00161730">
            <w:pPr>
              <w:pStyle w:val="GlossEng"/>
            </w:pPr>
            <w:r w:rsidRPr="00CB7A42">
              <w:t>at</w:t>
            </w:r>
          </w:p>
        </w:tc>
        <w:tc>
          <w:tcPr>
            <w:tcW w:w="907" w:type="dxa"/>
            <w:shd w:val="clear" w:color="auto" w:fill="auto"/>
          </w:tcPr>
          <w:p w14:paraId="3C8D5437" w14:textId="77777777" w:rsidR="007E04A0" w:rsidRPr="00CB7A42" w:rsidRDefault="007E04A0" w:rsidP="00161730">
            <w:pPr>
              <w:pStyle w:val="GlossEng"/>
            </w:pPr>
            <w:r w:rsidRPr="00CB7A42">
              <w:t>sun</w:t>
            </w:r>
          </w:p>
        </w:tc>
        <w:tc>
          <w:tcPr>
            <w:tcW w:w="683" w:type="dxa"/>
            <w:shd w:val="clear" w:color="auto" w:fill="auto"/>
          </w:tcPr>
          <w:p w14:paraId="14E493BB" w14:textId="77777777" w:rsidR="007E04A0" w:rsidRPr="00CB7A42" w:rsidRDefault="007E04A0" w:rsidP="00161730">
            <w:pPr>
              <w:pStyle w:val="GlossEng"/>
            </w:pPr>
            <w:r>
              <w:t>until</w:t>
            </w:r>
          </w:p>
        </w:tc>
        <w:tc>
          <w:tcPr>
            <w:tcW w:w="396" w:type="dxa"/>
            <w:shd w:val="clear" w:color="auto" w:fill="auto"/>
          </w:tcPr>
          <w:p w14:paraId="200426EE" w14:textId="77777777" w:rsidR="007E04A0" w:rsidRPr="0099608C" w:rsidRDefault="007E04A0" w:rsidP="00161730">
            <w:pPr>
              <w:pStyle w:val="GlossEng"/>
              <w:rPr>
                <w:rStyle w:val="ChSmallCaps"/>
              </w:rPr>
            </w:pPr>
            <w:r w:rsidRPr="0099608C">
              <w:rPr>
                <w:rStyle w:val="ChSmallCaps"/>
              </w:rPr>
              <w:t>3sg</w:t>
            </w:r>
          </w:p>
        </w:tc>
        <w:tc>
          <w:tcPr>
            <w:tcW w:w="732" w:type="dxa"/>
            <w:shd w:val="clear" w:color="auto" w:fill="auto"/>
          </w:tcPr>
          <w:p w14:paraId="5A564290" w14:textId="77777777" w:rsidR="007E04A0" w:rsidRPr="00CB7A42" w:rsidRDefault="007E04A0" w:rsidP="00161730">
            <w:pPr>
              <w:pStyle w:val="GlossEng"/>
            </w:pPr>
            <w:r w:rsidRPr="00CB7A42">
              <w:t>become</w:t>
            </w:r>
          </w:p>
        </w:tc>
        <w:tc>
          <w:tcPr>
            <w:tcW w:w="1189" w:type="dxa"/>
            <w:shd w:val="clear" w:color="auto" w:fill="auto"/>
          </w:tcPr>
          <w:p w14:paraId="3A4480CE" w14:textId="77777777" w:rsidR="007E04A0" w:rsidRPr="00CB7A42" w:rsidRDefault="007E04A0" w:rsidP="00161730">
            <w:pPr>
              <w:pStyle w:val="GlossEng"/>
            </w:pPr>
            <w:r w:rsidRPr="00CB7A42">
              <w:t>sagu.porridge</w:t>
            </w:r>
          </w:p>
        </w:tc>
      </w:tr>
    </w:tbl>
    <w:p w14:paraId="47063486" w14:textId="538185C7" w:rsidR="00161730" w:rsidRDefault="00161730" w:rsidP="000C7591">
      <w:pPr>
        <w:pStyle w:val="FreeTranslEng"/>
      </w:pPr>
      <w:r>
        <w:t xml:space="preserve">[Before an ancestor had fire to heat water:] </w:t>
      </w:r>
      <w:r w:rsidR="00B7093A">
        <w:t>‘</w:t>
      </w:r>
      <w:r>
        <w:t xml:space="preserve">[when he wanted to make sagu porridge,] he had to leave </w:t>
      </w:r>
      <w:r w:rsidR="000C7591">
        <w:t>(the sago)</w:t>
      </w:r>
      <w:r>
        <w:t xml:space="preserve"> out in the sun </w:t>
      </w:r>
      <w:r w:rsidRPr="00423649">
        <w:rPr>
          <w:rStyle w:val="ChBlueBold"/>
        </w:rPr>
        <w:t>until</w:t>
      </w:r>
      <w:r>
        <w:t xml:space="preserve"> it turned into sagu porridge</w:t>
      </w:r>
      <w:r w:rsidR="00B7093A">
        <w:t>’</w:t>
      </w:r>
      <w:r>
        <w:t xml:space="preserve"> </w:t>
      </w:r>
      <w:r w:rsidRPr="00A00D5A">
        <w:rPr>
          <w:rStyle w:val="ExampleSource"/>
        </w:rPr>
        <w:t>[080922-010a-</w:t>
      </w:r>
      <w:r w:rsidR="00F00E41">
        <w:rPr>
          <w:rStyle w:val="ExampleSource"/>
        </w:rPr>
        <w:t>Cv</w:t>
      </w:r>
      <w:r w:rsidRPr="00A00D5A">
        <w:rPr>
          <w:rStyle w:val="ExampleSource"/>
        </w:rPr>
        <w:t>NF.007-0008]</w:t>
      </w:r>
    </w:p>
    <w:tbl>
      <w:tblPr>
        <w:tblW w:w="6271" w:type="dxa"/>
        <w:tblCellMar>
          <w:left w:w="42" w:type="dxa"/>
          <w:right w:w="42" w:type="dxa"/>
        </w:tblCellMar>
        <w:tblLook w:val="01E0" w:firstRow="1" w:lastRow="1" w:firstColumn="1" w:lastColumn="1" w:noHBand="0" w:noVBand="0"/>
      </w:tblPr>
      <w:tblGrid>
        <w:gridCol w:w="709"/>
        <w:gridCol w:w="607"/>
        <w:gridCol w:w="122"/>
        <w:gridCol w:w="445"/>
        <w:gridCol w:w="306"/>
        <w:gridCol w:w="512"/>
        <w:gridCol w:w="317"/>
        <w:gridCol w:w="172"/>
        <w:gridCol w:w="929"/>
        <w:gridCol w:w="584"/>
        <w:gridCol w:w="484"/>
        <w:gridCol w:w="489"/>
        <w:gridCol w:w="595"/>
      </w:tblGrid>
      <w:tr w:rsidR="00AC23C4" w:rsidRPr="00C52D89" w14:paraId="7E43431D" w14:textId="77777777" w:rsidTr="00AC23C4">
        <w:tc>
          <w:tcPr>
            <w:tcW w:w="709" w:type="dxa"/>
            <w:shd w:val="clear" w:color="auto" w:fill="auto"/>
          </w:tcPr>
          <w:p w14:paraId="5419CF39" w14:textId="68D9A76D" w:rsidR="00161730" w:rsidRPr="00DE2EF3" w:rsidRDefault="00161730" w:rsidP="00161730">
            <w:pPr>
              <w:pStyle w:val="O0Nwnext"/>
            </w:pPr>
            <w:bookmarkStart w:id="5184" w:name="_Ref355803521"/>
            <w:r>
              <w:t>(</w:t>
            </w:r>
            <w:fldSimple w:instr=" SEQ ( \* ARABIC \s 1 ">
              <w:r w:rsidR="00154D81">
                <w:rPr>
                  <w:noProof/>
                </w:rPr>
                <w:t>28</w:t>
              </w:r>
            </w:fldSimple>
            <w:r>
              <w:t>)</w:t>
            </w:r>
            <w:bookmarkEnd w:id="5184"/>
          </w:p>
        </w:tc>
        <w:tc>
          <w:tcPr>
            <w:tcW w:w="607" w:type="dxa"/>
            <w:shd w:val="clear" w:color="auto" w:fill="auto"/>
          </w:tcPr>
          <w:p w14:paraId="7D2F8FAD" w14:textId="77777777" w:rsidR="00161730" w:rsidRPr="006D1A4E" w:rsidRDefault="00676DDB" w:rsidP="00161730">
            <w:pPr>
              <w:pStyle w:val="Text"/>
            </w:pPr>
            <w:r>
              <w:t>Fredi</w:t>
            </w:r>
          </w:p>
        </w:tc>
        <w:tc>
          <w:tcPr>
            <w:tcW w:w="567" w:type="dxa"/>
            <w:gridSpan w:val="2"/>
            <w:shd w:val="clear" w:color="auto" w:fill="auto"/>
          </w:tcPr>
          <w:p w14:paraId="24A7D51D" w14:textId="77777777" w:rsidR="00161730" w:rsidRPr="006D1A4E" w:rsidRDefault="00161730" w:rsidP="00161730">
            <w:pPr>
              <w:pStyle w:val="Text"/>
            </w:pPr>
            <w:r w:rsidRPr="006D1A4E">
              <w:t>pu</w:t>
            </w:r>
          </w:p>
        </w:tc>
        <w:tc>
          <w:tcPr>
            <w:tcW w:w="818" w:type="dxa"/>
            <w:gridSpan w:val="2"/>
            <w:shd w:val="clear" w:color="auto" w:fill="auto"/>
          </w:tcPr>
          <w:p w14:paraId="55A7775A" w14:textId="77777777" w:rsidR="00161730" w:rsidRPr="006D1A4E" w:rsidRDefault="00161730" w:rsidP="00161730">
            <w:pPr>
              <w:pStyle w:val="Text"/>
            </w:pPr>
            <w:r w:rsidRPr="006D1A4E">
              <w:t>tangan</w:t>
            </w:r>
            <w:r w:rsidR="00BA5C1C">
              <w:t>g</w:t>
            </w:r>
          </w:p>
        </w:tc>
        <w:tc>
          <w:tcPr>
            <w:tcW w:w="489" w:type="dxa"/>
            <w:gridSpan w:val="2"/>
            <w:shd w:val="clear" w:color="auto" w:fill="auto"/>
          </w:tcPr>
          <w:p w14:paraId="149A8BEB" w14:textId="77777777" w:rsidR="00161730" w:rsidRPr="006D1A4E" w:rsidRDefault="00161730" w:rsidP="00161730">
            <w:pPr>
              <w:pStyle w:val="Text"/>
            </w:pPr>
            <w:r w:rsidRPr="006D1A4E">
              <w:t>d</w:t>
            </w:r>
            <w:r>
              <w:t>ia</w:t>
            </w:r>
          </w:p>
        </w:tc>
        <w:tc>
          <w:tcPr>
            <w:tcW w:w="929" w:type="dxa"/>
            <w:shd w:val="clear" w:color="auto" w:fill="auto"/>
          </w:tcPr>
          <w:p w14:paraId="07F67025" w14:textId="77777777" w:rsidR="00161730" w:rsidRPr="006D1A4E" w:rsidRDefault="00161730" w:rsidP="00161730">
            <w:pPr>
              <w:pStyle w:val="Text"/>
            </w:pPr>
            <w:r>
              <w:t>palungku</w:t>
            </w:r>
          </w:p>
        </w:tc>
        <w:tc>
          <w:tcPr>
            <w:tcW w:w="584" w:type="dxa"/>
            <w:shd w:val="clear" w:color="auto" w:fill="auto"/>
          </w:tcPr>
          <w:p w14:paraId="1438F0A5" w14:textId="77777777" w:rsidR="00161730" w:rsidRPr="006D1A4E" w:rsidRDefault="00161730" w:rsidP="00161730">
            <w:pPr>
              <w:pStyle w:val="Text"/>
            </w:pPr>
            <w:r w:rsidRPr="006D1A4E">
              <w:t>kaca</w:t>
            </w:r>
            <w:r>
              <w:t>,</w:t>
            </w:r>
          </w:p>
        </w:tc>
        <w:tc>
          <w:tcPr>
            <w:tcW w:w="484" w:type="dxa"/>
            <w:shd w:val="clear" w:color="auto" w:fill="auto"/>
          </w:tcPr>
          <w:p w14:paraId="67749C11" w14:textId="77777777" w:rsidR="00161730" w:rsidRPr="00FA74CD" w:rsidRDefault="00161730" w:rsidP="00161730">
            <w:pPr>
              <w:pStyle w:val="Text"/>
            </w:pPr>
            <w:r w:rsidRPr="00FA74CD">
              <w:t>jadi</w:t>
            </w:r>
          </w:p>
        </w:tc>
        <w:tc>
          <w:tcPr>
            <w:tcW w:w="489" w:type="dxa"/>
            <w:shd w:val="clear" w:color="auto" w:fill="auto"/>
          </w:tcPr>
          <w:p w14:paraId="7F9425DE" w14:textId="77777777" w:rsidR="00161730" w:rsidRPr="006D1A4E" w:rsidRDefault="00161730" w:rsidP="00161730">
            <w:pPr>
              <w:pStyle w:val="Text"/>
            </w:pPr>
            <w:r w:rsidRPr="006D1A4E">
              <w:t>dia</w:t>
            </w:r>
          </w:p>
        </w:tc>
        <w:tc>
          <w:tcPr>
            <w:tcW w:w="595" w:type="dxa"/>
            <w:shd w:val="clear" w:color="auto" w:fill="auto"/>
          </w:tcPr>
          <w:p w14:paraId="717DB2DA" w14:textId="77777777" w:rsidR="00161730" w:rsidRPr="006D1A4E" w:rsidRDefault="00161730" w:rsidP="00161730">
            <w:pPr>
              <w:pStyle w:val="Text"/>
            </w:pPr>
            <w:r w:rsidRPr="006D1A4E">
              <w:t>rab</w:t>
            </w:r>
            <w:r>
              <w:t>ik,</w:t>
            </w:r>
          </w:p>
        </w:tc>
      </w:tr>
      <w:tr w:rsidR="00AC23C4" w:rsidRPr="00AC23C4" w14:paraId="6E5FE6F5" w14:textId="77777777" w:rsidTr="00AC23C4">
        <w:tc>
          <w:tcPr>
            <w:tcW w:w="709" w:type="dxa"/>
            <w:shd w:val="clear" w:color="auto" w:fill="auto"/>
          </w:tcPr>
          <w:p w14:paraId="75729B5B" w14:textId="77777777" w:rsidR="00161730" w:rsidRPr="006D1A4E" w:rsidRDefault="00161730" w:rsidP="00161730">
            <w:pPr>
              <w:pStyle w:val="GlossEng2ptafter"/>
            </w:pPr>
          </w:p>
        </w:tc>
        <w:tc>
          <w:tcPr>
            <w:tcW w:w="607" w:type="dxa"/>
            <w:shd w:val="clear" w:color="auto" w:fill="auto"/>
          </w:tcPr>
          <w:p w14:paraId="48BEDA95" w14:textId="77777777" w:rsidR="00161730" w:rsidRPr="006D1A4E" w:rsidRDefault="00676DDB" w:rsidP="00161730">
            <w:pPr>
              <w:pStyle w:val="GlossEng2ptafter"/>
            </w:pPr>
            <w:r>
              <w:t>Fredi</w:t>
            </w:r>
          </w:p>
        </w:tc>
        <w:tc>
          <w:tcPr>
            <w:tcW w:w="567" w:type="dxa"/>
            <w:gridSpan w:val="2"/>
            <w:shd w:val="clear" w:color="auto" w:fill="auto"/>
          </w:tcPr>
          <w:p w14:paraId="5CD46EF4" w14:textId="77777777" w:rsidR="00161730" w:rsidRPr="0099608C" w:rsidRDefault="00161730" w:rsidP="00161730">
            <w:pPr>
              <w:pStyle w:val="GlossEng2ptafter"/>
              <w:rPr>
                <w:rStyle w:val="ChSmallCaps"/>
              </w:rPr>
            </w:pPr>
            <w:r w:rsidRPr="0099608C">
              <w:rPr>
                <w:rStyle w:val="ChSmallCaps"/>
              </w:rPr>
              <w:t>poss</w:t>
            </w:r>
          </w:p>
        </w:tc>
        <w:tc>
          <w:tcPr>
            <w:tcW w:w="818" w:type="dxa"/>
            <w:gridSpan w:val="2"/>
            <w:shd w:val="clear" w:color="auto" w:fill="auto"/>
          </w:tcPr>
          <w:p w14:paraId="5CB164E6" w14:textId="77777777" w:rsidR="00161730" w:rsidRPr="006D1A4E" w:rsidRDefault="00161730" w:rsidP="00161730">
            <w:pPr>
              <w:pStyle w:val="GlossEng2ptafter"/>
            </w:pPr>
            <w:r w:rsidRPr="006D1A4E">
              <w:t>hand</w:t>
            </w:r>
          </w:p>
        </w:tc>
        <w:tc>
          <w:tcPr>
            <w:tcW w:w="489" w:type="dxa"/>
            <w:gridSpan w:val="2"/>
            <w:shd w:val="clear" w:color="auto" w:fill="auto"/>
          </w:tcPr>
          <w:p w14:paraId="1C78B8BA" w14:textId="77777777" w:rsidR="00161730" w:rsidRPr="0099608C" w:rsidRDefault="00161730" w:rsidP="00161730">
            <w:pPr>
              <w:pStyle w:val="GlossEng2ptafter"/>
              <w:rPr>
                <w:rStyle w:val="ChSmallCaps"/>
              </w:rPr>
            </w:pPr>
            <w:r w:rsidRPr="0099608C">
              <w:rPr>
                <w:rStyle w:val="ChSmallCaps"/>
              </w:rPr>
              <w:t>3sg</w:t>
            </w:r>
          </w:p>
        </w:tc>
        <w:tc>
          <w:tcPr>
            <w:tcW w:w="929" w:type="dxa"/>
            <w:shd w:val="clear" w:color="auto" w:fill="auto"/>
          </w:tcPr>
          <w:p w14:paraId="5E5383FF" w14:textId="77777777" w:rsidR="00161730" w:rsidRPr="006D1A4E" w:rsidRDefault="00161730" w:rsidP="00161730">
            <w:pPr>
              <w:pStyle w:val="GlossEng2ptafter"/>
            </w:pPr>
            <w:r w:rsidRPr="006D1A4E">
              <w:t>punch</w:t>
            </w:r>
          </w:p>
        </w:tc>
        <w:tc>
          <w:tcPr>
            <w:tcW w:w="584" w:type="dxa"/>
            <w:shd w:val="clear" w:color="auto" w:fill="auto"/>
          </w:tcPr>
          <w:p w14:paraId="44FBB1F7" w14:textId="77777777" w:rsidR="00161730" w:rsidRPr="006D1A4E" w:rsidRDefault="00161730" w:rsidP="00161730">
            <w:pPr>
              <w:pStyle w:val="GlossEng2ptafter"/>
            </w:pPr>
            <w:r w:rsidRPr="006D1A4E">
              <w:t>glass</w:t>
            </w:r>
          </w:p>
        </w:tc>
        <w:tc>
          <w:tcPr>
            <w:tcW w:w="484" w:type="dxa"/>
            <w:shd w:val="clear" w:color="auto" w:fill="auto"/>
          </w:tcPr>
          <w:p w14:paraId="06E732E4" w14:textId="77777777" w:rsidR="00161730" w:rsidRPr="006D1A4E" w:rsidRDefault="00161730" w:rsidP="00161730">
            <w:pPr>
              <w:pStyle w:val="GlossEng2ptafter"/>
            </w:pPr>
            <w:r w:rsidRPr="006D1A4E">
              <w:t>so</w:t>
            </w:r>
          </w:p>
        </w:tc>
        <w:tc>
          <w:tcPr>
            <w:tcW w:w="489" w:type="dxa"/>
            <w:shd w:val="clear" w:color="auto" w:fill="auto"/>
          </w:tcPr>
          <w:p w14:paraId="6E98065A" w14:textId="77777777" w:rsidR="00161730" w:rsidRPr="0099608C" w:rsidRDefault="00161730" w:rsidP="00161730">
            <w:pPr>
              <w:pStyle w:val="GlossEng2ptafter"/>
              <w:rPr>
                <w:rStyle w:val="ChSmallCaps"/>
              </w:rPr>
            </w:pPr>
            <w:r w:rsidRPr="0099608C">
              <w:rPr>
                <w:rStyle w:val="ChSmallCaps"/>
              </w:rPr>
              <w:t>3sg</w:t>
            </w:r>
          </w:p>
        </w:tc>
        <w:tc>
          <w:tcPr>
            <w:tcW w:w="595" w:type="dxa"/>
            <w:shd w:val="clear" w:color="auto" w:fill="auto"/>
          </w:tcPr>
          <w:p w14:paraId="5938AD5E" w14:textId="77777777" w:rsidR="00161730" w:rsidRPr="006D1A4E" w:rsidRDefault="00161730" w:rsidP="00161730">
            <w:pPr>
              <w:pStyle w:val="GlossEng2ptafter"/>
            </w:pPr>
            <w:r w:rsidRPr="006D1A4E">
              <w:t>tear</w:t>
            </w:r>
          </w:p>
        </w:tc>
      </w:tr>
      <w:tr w:rsidR="00161730" w:rsidRPr="00C52D89" w14:paraId="51406840" w14:textId="77777777" w:rsidTr="00AC23C4">
        <w:trPr>
          <w:gridAfter w:val="6"/>
          <w:wAfter w:w="3253" w:type="dxa"/>
        </w:trPr>
        <w:tc>
          <w:tcPr>
            <w:tcW w:w="709" w:type="dxa"/>
            <w:shd w:val="clear" w:color="auto" w:fill="auto"/>
          </w:tcPr>
          <w:p w14:paraId="702C2FD9" w14:textId="77777777" w:rsidR="00161730" w:rsidRPr="0053312A" w:rsidRDefault="00161730" w:rsidP="00161730">
            <w:pPr>
              <w:pStyle w:val="O0Nwnext"/>
            </w:pPr>
          </w:p>
        </w:tc>
        <w:tc>
          <w:tcPr>
            <w:tcW w:w="729" w:type="dxa"/>
            <w:gridSpan w:val="2"/>
            <w:shd w:val="clear" w:color="auto" w:fill="auto"/>
          </w:tcPr>
          <w:p w14:paraId="6A3498EE" w14:textId="77777777" w:rsidR="00161730" w:rsidRPr="00A64985" w:rsidRDefault="00161730" w:rsidP="00161730">
            <w:pPr>
              <w:pStyle w:val="Text"/>
              <w:rPr>
                <w:rStyle w:val="ChBlueBold"/>
              </w:rPr>
            </w:pPr>
            <w:r w:rsidRPr="00A64985">
              <w:rPr>
                <w:rStyle w:val="ChBlueBold"/>
              </w:rPr>
              <w:t>sampe</w:t>
            </w:r>
          </w:p>
        </w:tc>
        <w:tc>
          <w:tcPr>
            <w:tcW w:w="751" w:type="dxa"/>
            <w:gridSpan w:val="2"/>
            <w:shd w:val="clear" w:color="auto" w:fill="auto"/>
          </w:tcPr>
          <w:p w14:paraId="7EDBE176" w14:textId="77777777" w:rsidR="00161730" w:rsidRPr="006D1A4E" w:rsidRDefault="00161730" w:rsidP="00161730">
            <w:pPr>
              <w:pStyle w:val="Text"/>
            </w:pPr>
            <w:r w:rsidRPr="006D1A4E">
              <w:t>brapa</w:t>
            </w:r>
          </w:p>
        </w:tc>
        <w:tc>
          <w:tcPr>
            <w:tcW w:w="829" w:type="dxa"/>
            <w:gridSpan w:val="2"/>
            <w:shd w:val="clear" w:color="auto" w:fill="auto"/>
          </w:tcPr>
          <w:p w14:paraId="5465677F" w14:textId="77777777" w:rsidR="00161730" w:rsidRPr="006D1A4E" w:rsidRDefault="00161730" w:rsidP="00161730">
            <w:pPr>
              <w:pStyle w:val="Text"/>
            </w:pPr>
            <w:r w:rsidRPr="006D1A4E">
              <w:t>jahitan</w:t>
            </w:r>
            <w:r w:rsidR="00BA5C1C">
              <w:t>g</w:t>
            </w:r>
          </w:p>
        </w:tc>
      </w:tr>
      <w:tr w:rsidR="00161730" w:rsidRPr="00AC23C4" w14:paraId="0BBDF266" w14:textId="77777777" w:rsidTr="00AC23C4">
        <w:trPr>
          <w:gridAfter w:val="6"/>
          <w:wAfter w:w="3253" w:type="dxa"/>
        </w:trPr>
        <w:tc>
          <w:tcPr>
            <w:tcW w:w="709" w:type="dxa"/>
            <w:shd w:val="clear" w:color="auto" w:fill="auto"/>
          </w:tcPr>
          <w:p w14:paraId="2EEC356B" w14:textId="77777777" w:rsidR="00161730" w:rsidRPr="0053312A" w:rsidRDefault="00161730" w:rsidP="00161730">
            <w:pPr>
              <w:pStyle w:val="GlossEng"/>
            </w:pPr>
          </w:p>
        </w:tc>
        <w:tc>
          <w:tcPr>
            <w:tcW w:w="729" w:type="dxa"/>
            <w:gridSpan w:val="2"/>
            <w:shd w:val="clear" w:color="auto" w:fill="auto"/>
          </w:tcPr>
          <w:p w14:paraId="36CA1F5D" w14:textId="77777777" w:rsidR="00161730" w:rsidRPr="006D1A4E" w:rsidRDefault="00161730" w:rsidP="00161730">
            <w:pPr>
              <w:pStyle w:val="GlossEng"/>
            </w:pPr>
            <w:r>
              <w:t>until</w:t>
            </w:r>
          </w:p>
        </w:tc>
        <w:tc>
          <w:tcPr>
            <w:tcW w:w="751" w:type="dxa"/>
            <w:gridSpan w:val="2"/>
            <w:shd w:val="clear" w:color="auto" w:fill="auto"/>
          </w:tcPr>
          <w:p w14:paraId="0322164B" w14:textId="77777777" w:rsidR="00161730" w:rsidRPr="006D1A4E" w:rsidRDefault="007D3A2F" w:rsidP="00161730">
            <w:pPr>
              <w:pStyle w:val="GlossEng"/>
            </w:pPr>
            <w:r>
              <w:t>several</w:t>
            </w:r>
          </w:p>
        </w:tc>
        <w:tc>
          <w:tcPr>
            <w:tcW w:w="829" w:type="dxa"/>
            <w:gridSpan w:val="2"/>
            <w:shd w:val="clear" w:color="auto" w:fill="auto"/>
          </w:tcPr>
          <w:p w14:paraId="4DBDF71D" w14:textId="77777777" w:rsidR="00161730" w:rsidRPr="006D1A4E" w:rsidRDefault="00161730" w:rsidP="00161730">
            <w:pPr>
              <w:pStyle w:val="GlossEng"/>
            </w:pPr>
            <w:r>
              <w:t>stitch</w:t>
            </w:r>
          </w:p>
        </w:tc>
      </w:tr>
    </w:tbl>
    <w:p w14:paraId="1108FBE3" w14:textId="02D513B2" w:rsidR="00161730" w:rsidRPr="00233F27" w:rsidRDefault="00D74B8A" w:rsidP="00161730">
      <w:pPr>
        <w:pStyle w:val="FreeTranslEng15pt"/>
      </w:pPr>
      <w:r>
        <w:t xml:space="preserve">[About an accident:] </w:t>
      </w:r>
      <w:r w:rsidR="00B7093A">
        <w:t>‘</w:t>
      </w:r>
      <w:r w:rsidR="00676DDB">
        <w:t>Fredi</w:t>
      </w:r>
      <w:r w:rsidR="00B7093A">
        <w:t>’</w:t>
      </w:r>
      <w:r w:rsidR="00676DDB">
        <w:t>s</w:t>
      </w:r>
      <w:r w:rsidR="00161730">
        <w:t xml:space="preserve"> hand hit glass, so it was torn </w:t>
      </w:r>
      <w:r w:rsidR="00161730" w:rsidRPr="00BE7863">
        <w:rPr>
          <w:rStyle w:val="ChBlueBold"/>
        </w:rPr>
        <w:t>with the result that</w:t>
      </w:r>
      <w:r w:rsidR="00161730">
        <w:t xml:space="preserve"> (he got) several stitches</w:t>
      </w:r>
      <w:r w:rsidR="00B7093A">
        <w:t>’</w:t>
      </w:r>
      <w:r w:rsidR="00161730">
        <w:t xml:space="preserve"> </w:t>
      </w:r>
      <w:r w:rsidR="00161730" w:rsidRPr="00BD47EA">
        <w:rPr>
          <w:rStyle w:val="ExampleSource"/>
        </w:rPr>
        <w:t>[081006-032-Cv.0066]</w:t>
      </w:r>
    </w:p>
    <w:p w14:paraId="20B3FC39" w14:textId="54923D42" w:rsidR="00161730" w:rsidRDefault="00161730" w:rsidP="00161730">
      <w:pPr>
        <w:pStyle w:val="Heading4"/>
        <w:rPr>
          <w:lang w:eastAsia="en-US"/>
        </w:rPr>
      </w:pPr>
      <w:bookmarkStart w:id="5185" w:name="_Ref356289539"/>
      <w:bookmarkStart w:id="5186" w:name="_Toc356663344"/>
      <w:r>
        <w:t xml:space="preserve">Anteriority-marking </w:t>
      </w:r>
      <w:r>
        <w:rPr>
          <w:rStyle w:val="ChItalBold"/>
        </w:rPr>
        <w:t>seblum</w:t>
      </w:r>
      <w:r>
        <w:rPr>
          <w:lang w:eastAsia="en-US"/>
        </w:rPr>
        <w:t xml:space="preserve"> </w:t>
      </w:r>
      <w:r w:rsidR="00B7093A">
        <w:rPr>
          <w:lang w:eastAsia="en-US"/>
        </w:rPr>
        <w:t>‘</w:t>
      </w:r>
      <w:r>
        <w:rPr>
          <w:lang w:eastAsia="en-US"/>
        </w:rPr>
        <w:t>before</w:t>
      </w:r>
      <w:r w:rsidR="00B7093A">
        <w:rPr>
          <w:lang w:eastAsia="en-US"/>
        </w:rPr>
        <w:t>’</w:t>
      </w:r>
      <w:bookmarkEnd w:id="5185"/>
      <w:bookmarkEnd w:id="5186"/>
    </w:p>
    <w:p w14:paraId="33DFD87F" w14:textId="4DD0BC20" w:rsidR="00161730" w:rsidRDefault="00161730" w:rsidP="00161730">
      <w:pPr>
        <w:pStyle w:val="Body0010after"/>
      </w:pPr>
      <w:r>
        <w:t xml:space="preserve">Anteriority-marking </w:t>
      </w:r>
      <w:r w:rsidRPr="007B547E">
        <w:rPr>
          <w:rStyle w:val="ChItalBold"/>
        </w:rPr>
        <w:t>seblum</w:t>
      </w:r>
      <w:r>
        <w:t xml:space="preserve"> </w:t>
      </w:r>
      <w:r w:rsidR="00B7093A">
        <w:t>‘</w:t>
      </w:r>
      <w:r>
        <w:t>before</w:t>
      </w:r>
      <w:r w:rsidR="00B7093A">
        <w:t>’</w:t>
      </w:r>
      <w:r>
        <w:t xml:space="preserve"> also introduces a temporal clause.</w:t>
      </w:r>
      <w:r>
        <w:rPr>
          <w:rStyle w:val="FootnoteReference"/>
        </w:rPr>
        <w:footnoteReference w:id="249"/>
      </w:r>
      <w:r>
        <w:t xml:space="preserve"> It indicates – similar to </w:t>
      </w:r>
      <w:r w:rsidRPr="00DB2EF4">
        <w:rPr>
          <w:rStyle w:val="ChItalBold"/>
        </w:rPr>
        <w:t>sampe</w:t>
      </w:r>
      <w:r>
        <w:t xml:space="preserve"> </w:t>
      </w:r>
      <w:r w:rsidR="00B7093A">
        <w:t>‘</w:t>
      </w:r>
      <w:r>
        <w:t>until</w:t>
      </w:r>
      <w:r w:rsidR="00B7093A">
        <w:t>’</w:t>
      </w:r>
      <w:r>
        <w:t xml:space="preserve"> – that the event or state of the unmarked clause occurs prior to that of the temporal clause. Unlike </w:t>
      </w:r>
      <w:r w:rsidRPr="00DB2EF4">
        <w:rPr>
          <w:rStyle w:val="ChItalBold"/>
        </w:rPr>
        <w:t>sampe</w:t>
      </w:r>
      <w:r>
        <w:t xml:space="preserve"> </w:t>
      </w:r>
      <w:r w:rsidR="00B7093A">
        <w:t>‘</w:t>
      </w:r>
      <w:r>
        <w:t>until</w:t>
      </w:r>
      <w:r w:rsidR="00B7093A">
        <w:t>’</w:t>
      </w:r>
      <w:r>
        <w:t xml:space="preserve">, however, </w:t>
      </w:r>
      <w:r w:rsidRPr="007B547E">
        <w:rPr>
          <w:rStyle w:val="ChItalBold"/>
        </w:rPr>
        <w:t>seblum</w:t>
      </w:r>
      <w:r>
        <w:t xml:space="preserve"> </w:t>
      </w:r>
      <w:r w:rsidR="00B7093A">
        <w:t>‘</w:t>
      </w:r>
      <w:r>
        <w:t>before</w:t>
      </w:r>
      <w:r w:rsidR="00B7093A">
        <w:t>’</w:t>
      </w:r>
      <w:r>
        <w:t xml:space="preserve"> does not signal extent. The temporal clause with </w:t>
      </w:r>
      <w:r w:rsidRPr="007B547E">
        <w:rPr>
          <w:rStyle w:val="ChItalBold"/>
        </w:rPr>
        <w:t>seblum</w:t>
      </w:r>
      <w:r>
        <w:t xml:space="preserve"> </w:t>
      </w:r>
      <w:r w:rsidR="00B7093A">
        <w:t>‘</w:t>
      </w:r>
      <w:r>
        <w:t>before</w:t>
      </w:r>
      <w:r w:rsidR="00B7093A">
        <w:t>’</w:t>
      </w:r>
      <w:r>
        <w:t xml:space="preserve"> can precede or follow the unmarked clause, as shown in </w:t>
      </w:r>
      <w:r>
        <w:fldChar w:fldCharType="begin"/>
      </w:r>
      <w:r>
        <w:instrText xml:space="preserve"> REF _Ref356462163 \h </w:instrText>
      </w:r>
      <w:r>
        <w:fldChar w:fldCharType="separate"/>
      </w:r>
      <w:r w:rsidR="00154D81" w:rsidRPr="00856563">
        <w:t>(</w:t>
      </w:r>
      <w:r w:rsidR="00154D81">
        <w:rPr>
          <w:noProof/>
        </w:rPr>
        <w:t>29</w:t>
      </w:r>
      <w:r w:rsidR="00154D81" w:rsidRPr="00856563">
        <w:t>)</w:t>
      </w:r>
      <w:r>
        <w:fldChar w:fldCharType="end"/>
      </w:r>
      <w:r w:rsidR="006B64A4">
        <w:t xml:space="preserve"> and </w:t>
      </w:r>
      <w:r w:rsidR="006B64A4">
        <w:fldChar w:fldCharType="begin"/>
      </w:r>
      <w:r w:rsidR="006B64A4">
        <w:instrText xml:space="preserve"> REF _Ref355451193 \h </w:instrText>
      </w:r>
      <w:r w:rsidR="006B64A4">
        <w:fldChar w:fldCharType="separate"/>
      </w:r>
      <w:r w:rsidR="00154D81" w:rsidRPr="00856563">
        <w:t>(</w:t>
      </w:r>
      <w:r w:rsidR="00154D81">
        <w:rPr>
          <w:noProof/>
        </w:rPr>
        <w:t>30</w:t>
      </w:r>
      <w:r w:rsidR="00154D81" w:rsidRPr="00856563">
        <w:t>)</w:t>
      </w:r>
      <w:r w:rsidR="006B64A4">
        <w:fldChar w:fldCharType="end"/>
      </w:r>
      <w:r>
        <w:t>, respectively. In the corpus, however, the temporal clause more often precedes the unmarked clause (21 tokens) rather than follows it (8 tokens).</w:t>
      </w:r>
    </w:p>
    <w:tbl>
      <w:tblPr>
        <w:tblW w:w="6776" w:type="dxa"/>
        <w:tblInd w:w="42" w:type="dxa"/>
        <w:tblCellMar>
          <w:left w:w="42" w:type="dxa"/>
          <w:right w:w="42" w:type="dxa"/>
        </w:tblCellMar>
        <w:tblLook w:val="01E0" w:firstRow="1" w:lastRow="1" w:firstColumn="1" w:lastColumn="1" w:noHBand="0" w:noVBand="0"/>
      </w:tblPr>
      <w:tblGrid>
        <w:gridCol w:w="709"/>
        <w:gridCol w:w="389"/>
        <w:gridCol w:w="634"/>
        <w:gridCol w:w="696"/>
        <w:gridCol w:w="687"/>
        <w:gridCol w:w="585"/>
        <w:gridCol w:w="361"/>
        <w:gridCol w:w="526"/>
        <w:gridCol w:w="601"/>
        <w:gridCol w:w="529"/>
        <w:gridCol w:w="534"/>
        <w:gridCol w:w="525"/>
      </w:tblGrid>
      <w:tr w:rsidR="00AC23C4" w:rsidRPr="00C52D89" w14:paraId="6517221E" w14:textId="77777777" w:rsidTr="004E5A52">
        <w:tc>
          <w:tcPr>
            <w:tcW w:w="709" w:type="dxa"/>
            <w:shd w:val="clear" w:color="auto" w:fill="auto"/>
          </w:tcPr>
          <w:p w14:paraId="2D81460C" w14:textId="77777777" w:rsidR="006B64A4" w:rsidRPr="00150DE6" w:rsidRDefault="006B64A4" w:rsidP="006B64A4">
            <w:pPr>
              <w:pStyle w:val="O0Nwnext"/>
            </w:pPr>
            <w:bookmarkStart w:id="5187" w:name="_Ref356462163"/>
            <w:r w:rsidRPr="00856563">
              <w:t>(</w:t>
            </w:r>
            <w:fldSimple w:instr=" SEQ ( \* ARABIC \s 1 ">
              <w:r w:rsidR="00154D81">
                <w:rPr>
                  <w:noProof/>
                </w:rPr>
                <w:t>29</w:t>
              </w:r>
            </w:fldSimple>
            <w:r w:rsidRPr="00856563">
              <w:t>)</w:t>
            </w:r>
            <w:bookmarkEnd w:id="5187"/>
          </w:p>
        </w:tc>
        <w:tc>
          <w:tcPr>
            <w:tcW w:w="389" w:type="dxa"/>
            <w:shd w:val="clear" w:color="auto" w:fill="auto"/>
          </w:tcPr>
          <w:p w14:paraId="5368FFE4" w14:textId="77777777" w:rsidR="006B64A4" w:rsidRPr="002840AE" w:rsidRDefault="006B64A4" w:rsidP="006B64A4">
            <w:pPr>
              <w:pStyle w:val="Text"/>
            </w:pPr>
            <w:r w:rsidRPr="002840AE">
              <w:t>de</w:t>
            </w:r>
          </w:p>
        </w:tc>
        <w:tc>
          <w:tcPr>
            <w:tcW w:w="634" w:type="dxa"/>
            <w:shd w:val="clear" w:color="auto" w:fill="auto"/>
          </w:tcPr>
          <w:p w14:paraId="7E2DBD3E" w14:textId="77777777" w:rsidR="006B64A4" w:rsidRPr="002840AE" w:rsidRDefault="006B64A4" w:rsidP="006B64A4">
            <w:pPr>
              <w:pStyle w:val="Text"/>
            </w:pPr>
            <w:r w:rsidRPr="002840AE">
              <w:t>bilang,</w:t>
            </w:r>
          </w:p>
        </w:tc>
        <w:tc>
          <w:tcPr>
            <w:tcW w:w="696" w:type="dxa"/>
            <w:shd w:val="clear" w:color="auto" w:fill="auto"/>
          </w:tcPr>
          <w:p w14:paraId="3BC1F78C" w14:textId="77777777" w:rsidR="006B64A4" w:rsidRPr="000E3B2E" w:rsidRDefault="006B64A4" w:rsidP="006B64A4">
            <w:pPr>
              <w:pStyle w:val="Text"/>
              <w:rPr>
                <w:rStyle w:val="ChBlueBold"/>
              </w:rPr>
            </w:pPr>
            <w:r w:rsidRPr="000E3B2E">
              <w:rPr>
                <w:rStyle w:val="ChBlueBold"/>
              </w:rPr>
              <w:t>seblum</w:t>
            </w:r>
          </w:p>
        </w:tc>
        <w:tc>
          <w:tcPr>
            <w:tcW w:w="687" w:type="dxa"/>
            <w:shd w:val="clear" w:color="auto" w:fill="auto"/>
          </w:tcPr>
          <w:p w14:paraId="1B4291CD" w14:textId="77777777" w:rsidR="006B64A4" w:rsidRPr="002840AE" w:rsidRDefault="006B64A4" w:rsidP="006B64A4">
            <w:pPr>
              <w:pStyle w:val="Text"/>
            </w:pPr>
            <w:r w:rsidRPr="002840AE">
              <w:t>kitong</w:t>
            </w:r>
          </w:p>
        </w:tc>
        <w:tc>
          <w:tcPr>
            <w:tcW w:w="585" w:type="dxa"/>
            <w:shd w:val="clear" w:color="auto" w:fill="auto"/>
          </w:tcPr>
          <w:p w14:paraId="63E01414" w14:textId="77777777" w:rsidR="006B64A4" w:rsidRPr="002840AE" w:rsidRDefault="006B64A4" w:rsidP="006B64A4">
            <w:pPr>
              <w:pStyle w:val="Text"/>
            </w:pPr>
            <w:r w:rsidRPr="002840AE">
              <w:t>pergi</w:t>
            </w:r>
          </w:p>
        </w:tc>
        <w:tc>
          <w:tcPr>
            <w:tcW w:w="361" w:type="dxa"/>
            <w:shd w:val="clear" w:color="auto" w:fill="auto"/>
          </w:tcPr>
          <w:p w14:paraId="266F1C5B" w14:textId="77777777" w:rsidR="006B64A4" w:rsidRPr="002840AE" w:rsidRDefault="006B64A4" w:rsidP="006B64A4">
            <w:pPr>
              <w:pStyle w:val="Text"/>
            </w:pPr>
            <w:r w:rsidRPr="002840AE">
              <w:t>ke</w:t>
            </w:r>
          </w:p>
        </w:tc>
        <w:tc>
          <w:tcPr>
            <w:tcW w:w="526" w:type="dxa"/>
            <w:shd w:val="clear" w:color="auto" w:fill="auto"/>
          </w:tcPr>
          <w:p w14:paraId="0F9FA7C7" w14:textId="77777777" w:rsidR="006B64A4" w:rsidRPr="002840AE" w:rsidRDefault="006B64A4" w:rsidP="006B64A4">
            <w:pPr>
              <w:pStyle w:val="Text"/>
            </w:pPr>
            <w:r w:rsidRPr="002840AE">
              <w:t>kota</w:t>
            </w:r>
            <w:r>
              <w:t>,</w:t>
            </w:r>
          </w:p>
        </w:tc>
        <w:tc>
          <w:tcPr>
            <w:tcW w:w="601" w:type="dxa"/>
            <w:shd w:val="clear" w:color="auto" w:fill="auto"/>
          </w:tcPr>
          <w:p w14:paraId="7AF4332A" w14:textId="77777777" w:rsidR="006B64A4" w:rsidRPr="002840AE" w:rsidRDefault="006B64A4" w:rsidP="006B64A4">
            <w:pPr>
              <w:pStyle w:val="Text"/>
            </w:pPr>
            <w:r w:rsidRPr="002840AE">
              <w:t>kitong</w:t>
            </w:r>
          </w:p>
        </w:tc>
        <w:tc>
          <w:tcPr>
            <w:tcW w:w="529" w:type="dxa"/>
            <w:shd w:val="clear" w:color="auto" w:fill="auto"/>
          </w:tcPr>
          <w:p w14:paraId="055BC31B" w14:textId="77777777" w:rsidR="006B64A4" w:rsidRPr="002840AE" w:rsidRDefault="006B64A4" w:rsidP="006B64A4">
            <w:pPr>
              <w:pStyle w:val="Text"/>
            </w:pPr>
            <w:r w:rsidRPr="002840AE">
              <w:t>cuci</w:t>
            </w:r>
          </w:p>
        </w:tc>
        <w:tc>
          <w:tcPr>
            <w:tcW w:w="534" w:type="dxa"/>
            <w:shd w:val="clear" w:color="auto" w:fill="auto"/>
          </w:tcPr>
          <w:p w14:paraId="2C588534" w14:textId="77777777" w:rsidR="006B64A4" w:rsidRPr="002840AE" w:rsidRDefault="006B64A4" w:rsidP="006B64A4">
            <w:pPr>
              <w:pStyle w:val="Text"/>
            </w:pPr>
            <w:r w:rsidRPr="002840AE">
              <w:t>muka</w:t>
            </w:r>
          </w:p>
        </w:tc>
        <w:tc>
          <w:tcPr>
            <w:tcW w:w="525" w:type="dxa"/>
            <w:shd w:val="clear" w:color="auto" w:fill="auto"/>
          </w:tcPr>
          <w:p w14:paraId="5AFADDAD" w14:textId="77777777" w:rsidR="006B64A4" w:rsidRPr="002840AE" w:rsidRDefault="006B64A4" w:rsidP="006B64A4">
            <w:pPr>
              <w:pStyle w:val="Text"/>
            </w:pPr>
            <w:r w:rsidRPr="002840AE">
              <w:t>dulu</w:t>
            </w:r>
          </w:p>
        </w:tc>
      </w:tr>
      <w:tr w:rsidR="004E5A52" w:rsidRPr="00AC23C4" w14:paraId="7F2C0095" w14:textId="77777777" w:rsidTr="004E5A52">
        <w:tc>
          <w:tcPr>
            <w:tcW w:w="709" w:type="dxa"/>
            <w:shd w:val="clear" w:color="auto" w:fill="auto"/>
          </w:tcPr>
          <w:p w14:paraId="4384C4CC" w14:textId="77777777" w:rsidR="004E5A52" w:rsidRPr="002840AE" w:rsidRDefault="004E5A52" w:rsidP="004E5A52">
            <w:pPr>
              <w:pStyle w:val="GlossEng"/>
            </w:pPr>
          </w:p>
        </w:tc>
        <w:tc>
          <w:tcPr>
            <w:tcW w:w="389" w:type="dxa"/>
            <w:shd w:val="clear" w:color="auto" w:fill="auto"/>
          </w:tcPr>
          <w:p w14:paraId="577E8F2A" w14:textId="77777777" w:rsidR="004E5A52" w:rsidRPr="0099608C" w:rsidRDefault="004E5A52" w:rsidP="004E5A52">
            <w:pPr>
              <w:pStyle w:val="GlossEng"/>
              <w:rPr>
                <w:rStyle w:val="ChSmallCaps"/>
              </w:rPr>
            </w:pPr>
            <w:r w:rsidRPr="0099608C">
              <w:rPr>
                <w:rStyle w:val="ChSmallCaps"/>
              </w:rPr>
              <w:t>3sg</w:t>
            </w:r>
          </w:p>
        </w:tc>
        <w:tc>
          <w:tcPr>
            <w:tcW w:w="634" w:type="dxa"/>
            <w:shd w:val="clear" w:color="auto" w:fill="auto"/>
          </w:tcPr>
          <w:p w14:paraId="2D471BEB" w14:textId="77777777" w:rsidR="004E5A52" w:rsidRPr="002840AE" w:rsidRDefault="004E5A52" w:rsidP="004E5A52">
            <w:pPr>
              <w:pStyle w:val="GlossEng"/>
            </w:pPr>
            <w:r w:rsidRPr="002840AE">
              <w:t>say</w:t>
            </w:r>
          </w:p>
        </w:tc>
        <w:tc>
          <w:tcPr>
            <w:tcW w:w="696" w:type="dxa"/>
            <w:shd w:val="clear" w:color="auto" w:fill="auto"/>
          </w:tcPr>
          <w:p w14:paraId="1C06E229" w14:textId="77777777" w:rsidR="004E5A52" w:rsidRPr="002840AE" w:rsidRDefault="004E5A52" w:rsidP="004E5A52">
            <w:pPr>
              <w:pStyle w:val="GlossEng"/>
            </w:pPr>
            <w:r>
              <w:t>before</w:t>
            </w:r>
          </w:p>
        </w:tc>
        <w:tc>
          <w:tcPr>
            <w:tcW w:w="687" w:type="dxa"/>
            <w:shd w:val="clear" w:color="auto" w:fill="auto"/>
          </w:tcPr>
          <w:p w14:paraId="4F1F05ED" w14:textId="77777777" w:rsidR="004E5A52" w:rsidRPr="0099608C" w:rsidRDefault="004E5A52" w:rsidP="004E5A52">
            <w:pPr>
              <w:pStyle w:val="GlossEng"/>
              <w:rPr>
                <w:rStyle w:val="ChSmallCaps"/>
              </w:rPr>
            </w:pPr>
            <w:r w:rsidRPr="0099608C">
              <w:rPr>
                <w:rStyle w:val="ChSmallCaps"/>
              </w:rPr>
              <w:t>1pl</w:t>
            </w:r>
          </w:p>
        </w:tc>
        <w:tc>
          <w:tcPr>
            <w:tcW w:w="585" w:type="dxa"/>
            <w:shd w:val="clear" w:color="auto" w:fill="auto"/>
          </w:tcPr>
          <w:p w14:paraId="7433366D" w14:textId="77777777" w:rsidR="004E5A52" w:rsidRPr="002840AE" w:rsidRDefault="004E5A52" w:rsidP="004E5A52">
            <w:pPr>
              <w:pStyle w:val="GlossEng"/>
            </w:pPr>
            <w:r w:rsidRPr="002840AE">
              <w:t>go</w:t>
            </w:r>
          </w:p>
        </w:tc>
        <w:tc>
          <w:tcPr>
            <w:tcW w:w="361" w:type="dxa"/>
            <w:shd w:val="clear" w:color="auto" w:fill="auto"/>
          </w:tcPr>
          <w:p w14:paraId="6BBBF1ED" w14:textId="77777777" w:rsidR="004E5A52" w:rsidRPr="002840AE" w:rsidRDefault="004E5A52" w:rsidP="004E5A52">
            <w:pPr>
              <w:pStyle w:val="GlossEng"/>
            </w:pPr>
            <w:r w:rsidRPr="002840AE">
              <w:t>to</w:t>
            </w:r>
          </w:p>
        </w:tc>
        <w:tc>
          <w:tcPr>
            <w:tcW w:w="526" w:type="dxa"/>
            <w:shd w:val="clear" w:color="auto" w:fill="auto"/>
          </w:tcPr>
          <w:p w14:paraId="243CF488" w14:textId="77777777" w:rsidR="004E5A52" w:rsidRPr="002840AE" w:rsidRDefault="004E5A52" w:rsidP="004E5A52">
            <w:pPr>
              <w:pStyle w:val="GlossEng"/>
            </w:pPr>
            <w:r w:rsidRPr="002840AE">
              <w:t>city</w:t>
            </w:r>
          </w:p>
        </w:tc>
        <w:tc>
          <w:tcPr>
            <w:tcW w:w="601" w:type="dxa"/>
            <w:shd w:val="clear" w:color="auto" w:fill="auto"/>
          </w:tcPr>
          <w:p w14:paraId="517DBA61" w14:textId="77777777" w:rsidR="004E5A52" w:rsidRPr="0099608C" w:rsidRDefault="004E5A52" w:rsidP="004E5A52">
            <w:pPr>
              <w:pStyle w:val="GlossEng"/>
              <w:rPr>
                <w:rStyle w:val="ChSmallCaps"/>
              </w:rPr>
            </w:pPr>
            <w:r w:rsidRPr="0099608C">
              <w:rPr>
                <w:rStyle w:val="ChSmallCaps"/>
              </w:rPr>
              <w:t>1pl</w:t>
            </w:r>
          </w:p>
        </w:tc>
        <w:tc>
          <w:tcPr>
            <w:tcW w:w="529" w:type="dxa"/>
            <w:shd w:val="clear" w:color="auto" w:fill="auto"/>
          </w:tcPr>
          <w:p w14:paraId="5F64052F" w14:textId="77777777" w:rsidR="004E5A52" w:rsidRPr="002840AE" w:rsidRDefault="004E5A52" w:rsidP="004E5A52">
            <w:pPr>
              <w:pStyle w:val="GlossEng"/>
            </w:pPr>
            <w:r w:rsidRPr="002840AE">
              <w:t>wash</w:t>
            </w:r>
          </w:p>
        </w:tc>
        <w:tc>
          <w:tcPr>
            <w:tcW w:w="534" w:type="dxa"/>
            <w:shd w:val="clear" w:color="auto" w:fill="auto"/>
          </w:tcPr>
          <w:p w14:paraId="1B27D623" w14:textId="77777777" w:rsidR="004E5A52" w:rsidRPr="002840AE" w:rsidRDefault="004E5A52" w:rsidP="004E5A52">
            <w:pPr>
              <w:pStyle w:val="GlossEng"/>
            </w:pPr>
            <w:r w:rsidRPr="002840AE">
              <w:t>front</w:t>
            </w:r>
          </w:p>
        </w:tc>
        <w:tc>
          <w:tcPr>
            <w:tcW w:w="525" w:type="dxa"/>
            <w:shd w:val="clear" w:color="auto" w:fill="auto"/>
          </w:tcPr>
          <w:p w14:paraId="624EAC11" w14:textId="4DEFDB44" w:rsidR="004E5A52" w:rsidRPr="002840AE" w:rsidRDefault="004E5A52" w:rsidP="004E5A52">
            <w:pPr>
              <w:pStyle w:val="GlossEng"/>
            </w:pPr>
            <w:r>
              <w:t>first</w:t>
            </w:r>
          </w:p>
        </w:tc>
      </w:tr>
    </w:tbl>
    <w:p w14:paraId="561F505C" w14:textId="1F21C6AD" w:rsidR="006B64A4" w:rsidRDefault="00B7093A" w:rsidP="006B64A4">
      <w:pPr>
        <w:pStyle w:val="FreeTranslEng"/>
      </w:pPr>
      <w:r>
        <w:t>‘</w:t>
      </w:r>
      <w:r w:rsidR="006B64A4">
        <w:t xml:space="preserve">he said, </w:t>
      </w:r>
      <w:r>
        <w:t>‘</w:t>
      </w:r>
      <w:r w:rsidR="006B64A4" w:rsidRPr="000E3B2E">
        <w:rPr>
          <w:rStyle w:val="ChBlueBold"/>
        </w:rPr>
        <w:t>before</w:t>
      </w:r>
      <w:r w:rsidR="006B64A4">
        <w:t xml:space="preserve"> we go to the city, we wash (our) faces first</w:t>
      </w:r>
      <w:r>
        <w:t>’’</w:t>
      </w:r>
      <w:r w:rsidR="006B64A4">
        <w:t xml:space="preserve"> </w:t>
      </w:r>
      <w:r w:rsidR="006B64A4" w:rsidRPr="005B7FF8">
        <w:rPr>
          <w:rStyle w:val="ExampleSource"/>
        </w:rPr>
        <w:t>[080917-008-NP.0126]</w:t>
      </w:r>
    </w:p>
    <w:tbl>
      <w:tblPr>
        <w:tblW w:w="6339" w:type="dxa"/>
        <w:tblCellMar>
          <w:left w:w="42" w:type="dxa"/>
          <w:right w:w="42" w:type="dxa"/>
        </w:tblCellMar>
        <w:tblLook w:val="01E0" w:firstRow="1" w:lastRow="1" w:firstColumn="1" w:lastColumn="1" w:noHBand="0" w:noVBand="0"/>
      </w:tblPr>
      <w:tblGrid>
        <w:gridCol w:w="709"/>
        <w:gridCol w:w="284"/>
        <w:gridCol w:w="540"/>
        <w:gridCol w:w="773"/>
        <w:gridCol w:w="673"/>
        <w:gridCol w:w="806"/>
        <w:gridCol w:w="579"/>
        <w:gridCol w:w="796"/>
        <w:gridCol w:w="489"/>
        <w:gridCol w:w="690"/>
      </w:tblGrid>
      <w:tr w:rsidR="00AC23C4" w:rsidRPr="00C52D89" w14:paraId="65A09ED5" w14:textId="77777777" w:rsidTr="00AC23C4">
        <w:tc>
          <w:tcPr>
            <w:tcW w:w="709" w:type="dxa"/>
            <w:shd w:val="clear" w:color="auto" w:fill="auto"/>
          </w:tcPr>
          <w:p w14:paraId="0A5AB98F" w14:textId="77777777" w:rsidR="007E04A0" w:rsidRPr="00150DE6" w:rsidRDefault="007E04A0" w:rsidP="00161730">
            <w:pPr>
              <w:pStyle w:val="O0Nwnext"/>
            </w:pPr>
            <w:bookmarkStart w:id="5188" w:name="_Ref355451193"/>
            <w:r w:rsidRPr="00856563">
              <w:t>(</w:t>
            </w:r>
            <w:fldSimple w:instr=" SEQ ( \* ARABIC \s 1 ">
              <w:r w:rsidR="00154D81">
                <w:rPr>
                  <w:noProof/>
                </w:rPr>
                <w:t>30</w:t>
              </w:r>
            </w:fldSimple>
            <w:r w:rsidRPr="00856563">
              <w:t>)</w:t>
            </w:r>
            <w:bookmarkEnd w:id="5188"/>
          </w:p>
        </w:tc>
        <w:tc>
          <w:tcPr>
            <w:tcW w:w="284" w:type="dxa"/>
            <w:shd w:val="clear" w:color="auto" w:fill="auto"/>
          </w:tcPr>
          <w:p w14:paraId="558D5826" w14:textId="77777777" w:rsidR="007E04A0" w:rsidRPr="00F660FB" w:rsidRDefault="007E04A0" w:rsidP="00161730">
            <w:pPr>
              <w:pStyle w:val="Text"/>
            </w:pPr>
            <w:r>
              <w:t>…</w:t>
            </w:r>
          </w:p>
        </w:tc>
        <w:tc>
          <w:tcPr>
            <w:tcW w:w="540" w:type="dxa"/>
            <w:shd w:val="clear" w:color="auto" w:fill="auto"/>
          </w:tcPr>
          <w:p w14:paraId="2A7B824C" w14:textId="77777777" w:rsidR="007E04A0" w:rsidRPr="00F660FB" w:rsidRDefault="007E04A0" w:rsidP="00161730">
            <w:pPr>
              <w:pStyle w:val="Text"/>
            </w:pPr>
            <w:r w:rsidRPr="00F660FB">
              <w:t>say</w:t>
            </w:r>
            <w:r w:rsidR="006550FB">
              <w:t>a</w:t>
            </w:r>
          </w:p>
        </w:tc>
        <w:tc>
          <w:tcPr>
            <w:tcW w:w="773" w:type="dxa"/>
            <w:shd w:val="clear" w:color="auto" w:fill="auto"/>
          </w:tcPr>
          <w:p w14:paraId="5F4264F1" w14:textId="77777777" w:rsidR="007E04A0" w:rsidRPr="00F660FB" w:rsidRDefault="007E04A0" w:rsidP="00161730">
            <w:pPr>
              <w:pStyle w:val="Text"/>
            </w:pPr>
            <w:r w:rsidRPr="00F660FB">
              <w:t>suda</w:t>
            </w:r>
          </w:p>
        </w:tc>
        <w:tc>
          <w:tcPr>
            <w:tcW w:w="673" w:type="dxa"/>
            <w:shd w:val="clear" w:color="auto" w:fill="auto"/>
          </w:tcPr>
          <w:p w14:paraId="11274865" w14:textId="77777777" w:rsidR="007E04A0" w:rsidRPr="00F660FB" w:rsidRDefault="007E04A0" w:rsidP="00161730">
            <w:pPr>
              <w:pStyle w:val="Text"/>
            </w:pPr>
            <w:r w:rsidRPr="00F660FB">
              <w:t>punya</w:t>
            </w:r>
          </w:p>
        </w:tc>
        <w:tc>
          <w:tcPr>
            <w:tcW w:w="806" w:type="dxa"/>
            <w:shd w:val="clear" w:color="auto" w:fill="auto"/>
          </w:tcPr>
          <w:p w14:paraId="2B11122D" w14:textId="77777777" w:rsidR="007E04A0" w:rsidRPr="00F660FB" w:rsidRDefault="007E04A0" w:rsidP="00161730">
            <w:pPr>
              <w:pStyle w:val="Text"/>
            </w:pPr>
            <w:r w:rsidRPr="00F660FB">
              <w:t>rencana</w:t>
            </w:r>
          </w:p>
        </w:tc>
        <w:tc>
          <w:tcPr>
            <w:tcW w:w="579" w:type="dxa"/>
            <w:shd w:val="clear" w:color="auto" w:fill="auto"/>
          </w:tcPr>
          <w:p w14:paraId="48F306C3" w14:textId="77777777" w:rsidR="007E04A0" w:rsidRPr="00F660FB" w:rsidRDefault="007E04A0" w:rsidP="00161730">
            <w:pPr>
              <w:pStyle w:val="Text"/>
            </w:pPr>
            <w:r w:rsidRPr="00F660FB">
              <w:t>juga</w:t>
            </w:r>
            <w:r>
              <w:t>,</w:t>
            </w:r>
          </w:p>
        </w:tc>
        <w:tc>
          <w:tcPr>
            <w:tcW w:w="796" w:type="dxa"/>
            <w:shd w:val="clear" w:color="auto" w:fill="auto"/>
          </w:tcPr>
          <w:p w14:paraId="2E574C72" w14:textId="77777777" w:rsidR="007E04A0" w:rsidRPr="000E3B2E" w:rsidRDefault="007E04A0" w:rsidP="00161730">
            <w:pPr>
              <w:pStyle w:val="Text"/>
              <w:rPr>
                <w:rStyle w:val="ChBlueBold"/>
              </w:rPr>
            </w:pPr>
            <w:r w:rsidRPr="000E3B2E">
              <w:rPr>
                <w:rStyle w:val="ChBlueBold"/>
              </w:rPr>
              <w:t>seblum</w:t>
            </w:r>
          </w:p>
        </w:tc>
        <w:tc>
          <w:tcPr>
            <w:tcW w:w="489" w:type="dxa"/>
            <w:shd w:val="clear" w:color="auto" w:fill="auto"/>
          </w:tcPr>
          <w:p w14:paraId="661C7094" w14:textId="77777777" w:rsidR="007E04A0" w:rsidRPr="00F660FB" w:rsidRDefault="007E04A0" w:rsidP="00161730">
            <w:pPr>
              <w:pStyle w:val="Text"/>
            </w:pPr>
            <w:r w:rsidRPr="00F660FB">
              <w:t>sa</w:t>
            </w:r>
          </w:p>
        </w:tc>
        <w:tc>
          <w:tcPr>
            <w:tcW w:w="690" w:type="dxa"/>
            <w:shd w:val="clear" w:color="auto" w:fill="auto"/>
          </w:tcPr>
          <w:p w14:paraId="6C17BC53" w14:textId="77777777" w:rsidR="007E04A0" w:rsidRPr="00F660FB" w:rsidRDefault="007E04A0" w:rsidP="00161730">
            <w:pPr>
              <w:pStyle w:val="Text"/>
            </w:pPr>
            <w:r>
              <w:t>k</w:t>
            </w:r>
            <w:r w:rsidRPr="00F660FB">
              <w:t>luar</w:t>
            </w:r>
          </w:p>
        </w:tc>
      </w:tr>
      <w:tr w:rsidR="00AC23C4" w:rsidRPr="00AC23C4" w14:paraId="76F58999" w14:textId="77777777" w:rsidTr="00AC23C4">
        <w:tc>
          <w:tcPr>
            <w:tcW w:w="709" w:type="dxa"/>
            <w:shd w:val="clear" w:color="auto" w:fill="auto"/>
          </w:tcPr>
          <w:p w14:paraId="5DFA33C2" w14:textId="77777777" w:rsidR="007E04A0" w:rsidRPr="0013003D" w:rsidRDefault="007E04A0" w:rsidP="00161730">
            <w:pPr>
              <w:pStyle w:val="GlossEng"/>
            </w:pPr>
          </w:p>
        </w:tc>
        <w:tc>
          <w:tcPr>
            <w:tcW w:w="284" w:type="dxa"/>
            <w:shd w:val="clear" w:color="auto" w:fill="auto"/>
          </w:tcPr>
          <w:p w14:paraId="62A08645" w14:textId="77777777" w:rsidR="007E04A0" w:rsidRPr="0099608C" w:rsidRDefault="007E04A0" w:rsidP="00161730">
            <w:pPr>
              <w:pStyle w:val="GlossEng"/>
              <w:rPr>
                <w:rStyle w:val="ChSmallCaps"/>
              </w:rPr>
            </w:pPr>
          </w:p>
        </w:tc>
        <w:tc>
          <w:tcPr>
            <w:tcW w:w="540" w:type="dxa"/>
            <w:shd w:val="clear" w:color="auto" w:fill="auto"/>
          </w:tcPr>
          <w:p w14:paraId="434BFB61" w14:textId="77777777" w:rsidR="007E04A0" w:rsidRPr="0099608C" w:rsidRDefault="007E04A0" w:rsidP="00161730">
            <w:pPr>
              <w:pStyle w:val="GlossEng"/>
              <w:rPr>
                <w:rStyle w:val="ChSmallCaps"/>
              </w:rPr>
            </w:pPr>
            <w:r w:rsidRPr="0099608C">
              <w:rPr>
                <w:rStyle w:val="ChSmallCaps"/>
              </w:rPr>
              <w:t>1sg</w:t>
            </w:r>
          </w:p>
        </w:tc>
        <w:tc>
          <w:tcPr>
            <w:tcW w:w="773" w:type="dxa"/>
            <w:shd w:val="clear" w:color="auto" w:fill="auto"/>
          </w:tcPr>
          <w:p w14:paraId="54F78ACF" w14:textId="77777777" w:rsidR="007E04A0" w:rsidRPr="00F660FB" w:rsidRDefault="007E04A0" w:rsidP="00161730">
            <w:pPr>
              <w:pStyle w:val="GlossEng"/>
            </w:pPr>
            <w:r w:rsidRPr="00F660FB">
              <w:t>already</w:t>
            </w:r>
          </w:p>
        </w:tc>
        <w:tc>
          <w:tcPr>
            <w:tcW w:w="673" w:type="dxa"/>
            <w:shd w:val="clear" w:color="auto" w:fill="auto"/>
          </w:tcPr>
          <w:p w14:paraId="3795077C" w14:textId="77777777" w:rsidR="007E04A0" w:rsidRPr="00F660FB" w:rsidRDefault="007E04A0" w:rsidP="00161730">
            <w:pPr>
              <w:pStyle w:val="GlossEng"/>
            </w:pPr>
            <w:r w:rsidRPr="00F660FB">
              <w:t>have</w:t>
            </w:r>
          </w:p>
        </w:tc>
        <w:tc>
          <w:tcPr>
            <w:tcW w:w="806" w:type="dxa"/>
            <w:shd w:val="clear" w:color="auto" w:fill="auto"/>
          </w:tcPr>
          <w:p w14:paraId="6B4CE32E" w14:textId="77777777" w:rsidR="007E04A0" w:rsidRPr="00F660FB" w:rsidRDefault="007E04A0" w:rsidP="00161730">
            <w:pPr>
              <w:pStyle w:val="GlossEng"/>
            </w:pPr>
            <w:r w:rsidRPr="00F660FB">
              <w:t>plan</w:t>
            </w:r>
          </w:p>
        </w:tc>
        <w:tc>
          <w:tcPr>
            <w:tcW w:w="579" w:type="dxa"/>
            <w:shd w:val="clear" w:color="auto" w:fill="auto"/>
          </w:tcPr>
          <w:p w14:paraId="7FB45252" w14:textId="77777777" w:rsidR="007E04A0" w:rsidRPr="00F660FB" w:rsidRDefault="007E04A0" w:rsidP="00161730">
            <w:pPr>
              <w:pStyle w:val="GlossEng"/>
            </w:pPr>
            <w:r w:rsidRPr="00F660FB">
              <w:t>also</w:t>
            </w:r>
          </w:p>
        </w:tc>
        <w:tc>
          <w:tcPr>
            <w:tcW w:w="796" w:type="dxa"/>
            <w:shd w:val="clear" w:color="auto" w:fill="auto"/>
          </w:tcPr>
          <w:p w14:paraId="43C7024F" w14:textId="77777777" w:rsidR="007E04A0" w:rsidRPr="00F660FB" w:rsidRDefault="007E04A0" w:rsidP="00161730">
            <w:pPr>
              <w:pStyle w:val="GlossEng"/>
            </w:pPr>
            <w:r>
              <w:t>before</w:t>
            </w:r>
          </w:p>
        </w:tc>
        <w:tc>
          <w:tcPr>
            <w:tcW w:w="489" w:type="dxa"/>
            <w:shd w:val="clear" w:color="auto" w:fill="auto"/>
          </w:tcPr>
          <w:p w14:paraId="44B0678B" w14:textId="77777777" w:rsidR="007E04A0" w:rsidRPr="0099608C" w:rsidRDefault="007E04A0" w:rsidP="00161730">
            <w:pPr>
              <w:pStyle w:val="GlossEng"/>
              <w:rPr>
                <w:rStyle w:val="ChSmallCaps"/>
              </w:rPr>
            </w:pPr>
            <w:r w:rsidRPr="0099608C">
              <w:rPr>
                <w:rStyle w:val="ChSmallCaps"/>
              </w:rPr>
              <w:t>1sg</w:t>
            </w:r>
          </w:p>
        </w:tc>
        <w:tc>
          <w:tcPr>
            <w:tcW w:w="690" w:type="dxa"/>
            <w:shd w:val="clear" w:color="auto" w:fill="auto"/>
          </w:tcPr>
          <w:p w14:paraId="3E8106FA" w14:textId="77777777" w:rsidR="007E04A0" w:rsidRPr="00F660FB" w:rsidRDefault="007E04A0" w:rsidP="00161730">
            <w:pPr>
              <w:pStyle w:val="GlossEng"/>
            </w:pPr>
            <w:r w:rsidRPr="00F660FB">
              <w:t>go.out</w:t>
            </w:r>
          </w:p>
        </w:tc>
      </w:tr>
    </w:tbl>
    <w:p w14:paraId="44AC982F" w14:textId="04E4C5A9" w:rsidR="00161730" w:rsidRDefault="00B7093A" w:rsidP="006B64A4">
      <w:pPr>
        <w:pStyle w:val="FreeTranslEng15pt"/>
      </w:pPr>
      <w:r>
        <w:t>‘</w:t>
      </w:r>
      <w:r w:rsidR="00161730">
        <w:t xml:space="preserve">[when I hunt without taking dogs, I leave in the night,] I also already have a plan </w:t>
      </w:r>
      <w:r w:rsidR="00161730" w:rsidRPr="00C51558">
        <w:rPr>
          <w:rStyle w:val="ChBlueBold"/>
        </w:rPr>
        <w:t>before</w:t>
      </w:r>
      <w:r w:rsidR="00161730">
        <w:t xml:space="preserve"> I leave</w:t>
      </w:r>
      <w:r>
        <w:t>’</w:t>
      </w:r>
      <w:r w:rsidR="00161730">
        <w:t xml:space="preserve"> </w:t>
      </w:r>
      <w:r w:rsidR="00161730" w:rsidRPr="0013003D">
        <w:rPr>
          <w:rStyle w:val="ExampleSource"/>
        </w:rPr>
        <w:t>[080919-004-NP.0002]</w:t>
      </w:r>
    </w:p>
    <w:p w14:paraId="2C57289B" w14:textId="0ECE370D" w:rsidR="00161730" w:rsidRDefault="00161730" w:rsidP="00161730">
      <w:pPr>
        <w:pStyle w:val="Heading4"/>
      </w:pPr>
      <w:bookmarkStart w:id="5189" w:name="_Ref356289540"/>
      <w:bookmarkStart w:id="5190" w:name="_Toc356663345"/>
      <w:r>
        <w:rPr>
          <w:lang w:eastAsia="en-US"/>
        </w:rPr>
        <w:t>Posteriority</w:t>
      </w:r>
      <w:r>
        <w:t xml:space="preserve">-marking/conditional </w:t>
      </w:r>
      <w:r w:rsidRPr="009A37B4">
        <w:rPr>
          <w:rStyle w:val="ChItalBold"/>
        </w:rPr>
        <w:t>kalo</w:t>
      </w:r>
      <w:r>
        <w:t xml:space="preserve"> </w:t>
      </w:r>
      <w:r w:rsidR="00B7093A">
        <w:t>‘</w:t>
      </w:r>
      <w:r>
        <w:t>when, if</w:t>
      </w:r>
      <w:r w:rsidR="00B7093A">
        <w:t>’</w:t>
      </w:r>
      <w:bookmarkEnd w:id="5182"/>
      <w:bookmarkEnd w:id="5189"/>
      <w:bookmarkEnd w:id="5190"/>
    </w:p>
    <w:p w14:paraId="26BD7A82" w14:textId="7E188762" w:rsidR="00161730" w:rsidRDefault="00161730" w:rsidP="00CD3295">
      <w:pPr>
        <w:pStyle w:val="Body0000after"/>
      </w:pPr>
      <w:r>
        <w:t xml:space="preserve">The conjunction </w:t>
      </w:r>
      <w:r w:rsidRPr="009A37B4">
        <w:rPr>
          <w:rStyle w:val="ChItalBold"/>
        </w:rPr>
        <w:t>kalo</w:t>
      </w:r>
      <w:r>
        <w:t xml:space="preserve"> </w:t>
      </w:r>
      <w:r w:rsidR="00B7093A">
        <w:t>‘</w:t>
      </w:r>
      <w:r>
        <w:t>when, if</w:t>
      </w:r>
      <w:r w:rsidR="00B7093A">
        <w:t>’</w:t>
      </w:r>
      <w:r>
        <w:t xml:space="preserve"> signals temporal relations, namely posteriority, and/or conditional relations between two clauses. The clause it introduces always precedes the unmarked clause.</w:t>
      </w:r>
    </w:p>
    <w:p w14:paraId="4E11898B" w14:textId="51931933" w:rsidR="00161730" w:rsidRDefault="00161730" w:rsidP="000C7591">
      <w:pPr>
        <w:pStyle w:val="Body0500after"/>
      </w:pPr>
      <w:r>
        <w:t xml:space="preserve">Whether </w:t>
      </w:r>
      <w:r w:rsidRPr="009A37B4">
        <w:rPr>
          <w:rStyle w:val="ChItalBold"/>
        </w:rPr>
        <w:t>kalo</w:t>
      </w:r>
      <w:r>
        <w:t xml:space="preserve"> </w:t>
      </w:r>
      <w:r w:rsidR="00B7093A">
        <w:t>‘</w:t>
      </w:r>
      <w:r>
        <w:t>when, if</w:t>
      </w:r>
      <w:r w:rsidR="00B7093A">
        <w:t>’</w:t>
      </w:r>
      <w:r>
        <w:t xml:space="preserve"> receives a temporal reading as in </w:t>
      </w:r>
      <w:r>
        <w:fldChar w:fldCharType="begin"/>
      </w:r>
      <w:r>
        <w:instrText xml:space="preserve"> REF _Ref355778340 \h </w:instrText>
      </w:r>
      <w:r>
        <w:fldChar w:fldCharType="separate"/>
      </w:r>
      <w:r w:rsidR="00154D81" w:rsidRPr="00856563">
        <w:t>(</w:t>
      </w:r>
      <w:r w:rsidR="00154D81">
        <w:rPr>
          <w:noProof/>
        </w:rPr>
        <w:t>31</w:t>
      </w:r>
      <w:r w:rsidR="00154D81" w:rsidRPr="00856563">
        <w:t>)</w:t>
      </w:r>
      <w:r>
        <w:fldChar w:fldCharType="end"/>
      </w:r>
      <w:r>
        <w:t xml:space="preserve"> and </w:t>
      </w:r>
      <w:r>
        <w:fldChar w:fldCharType="begin"/>
      </w:r>
      <w:r>
        <w:instrText xml:space="preserve"> REF _Ref355784925 \h </w:instrText>
      </w:r>
      <w:r>
        <w:fldChar w:fldCharType="separate"/>
      </w:r>
      <w:r w:rsidR="00154D81">
        <w:t>(</w:t>
      </w:r>
      <w:r w:rsidR="00154D81">
        <w:rPr>
          <w:noProof/>
        </w:rPr>
        <w:t>32</w:t>
      </w:r>
      <w:r w:rsidR="00154D81">
        <w:t>)</w:t>
      </w:r>
      <w:r>
        <w:fldChar w:fldCharType="end"/>
      </w:r>
      <w:r>
        <w:t xml:space="preserve">, or a conditional reading, as in </w:t>
      </w:r>
      <w:r w:rsidR="00CA31D9">
        <w:fldChar w:fldCharType="begin"/>
      </w:r>
      <w:r w:rsidR="00CA31D9">
        <w:instrText xml:space="preserve"> REF _Ref387670262 \h </w:instrText>
      </w:r>
      <w:r w:rsidR="00CA31D9">
        <w:fldChar w:fldCharType="separate"/>
      </w:r>
      <w:r w:rsidR="00154D81">
        <w:t>(</w:t>
      </w:r>
      <w:r w:rsidR="00154D81">
        <w:rPr>
          <w:noProof/>
        </w:rPr>
        <w:t>33</w:t>
      </w:r>
      <w:r w:rsidR="00154D81">
        <w:t>)</w:t>
      </w:r>
      <w:r w:rsidR="00CA31D9">
        <w:fldChar w:fldCharType="end"/>
      </w:r>
      <w:r>
        <w:t xml:space="preserve"> and </w:t>
      </w:r>
      <w:r>
        <w:fldChar w:fldCharType="begin"/>
      </w:r>
      <w:r>
        <w:instrText xml:space="preserve"> REF _Ref355784927 \h </w:instrText>
      </w:r>
      <w:r>
        <w:fldChar w:fldCharType="separate"/>
      </w:r>
      <w:r w:rsidR="00154D81">
        <w:t>(</w:t>
      </w:r>
      <w:r w:rsidR="00154D81">
        <w:rPr>
          <w:noProof/>
        </w:rPr>
        <w:t>34</w:t>
      </w:r>
      <w:r w:rsidR="00154D81">
        <w:t>)</w:t>
      </w:r>
      <w:r>
        <w:fldChar w:fldCharType="end"/>
      </w:r>
      <w:r>
        <w:t xml:space="preserve">, is context-dependent. Quite often, though, both interpretations are possible, as shown in </w:t>
      </w:r>
      <w:r>
        <w:fldChar w:fldCharType="begin"/>
      </w:r>
      <w:r>
        <w:instrText xml:space="preserve"> REF _Ref355778474 \h </w:instrText>
      </w:r>
      <w:r>
        <w:fldChar w:fldCharType="separate"/>
      </w:r>
      <w:r w:rsidR="00154D81">
        <w:t>(</w:t>
      </w:r>
      <w:r w:rsidR="00154D81">
        <w:rPr>
          <w:noProof/>
        </w:rPr>
        <w:t>35</w:t>
      </w:r>
      <w:r w:rsidR="00154D81">
        <w:t>)</w:t>
      </w:r>
      <w:r>
        <w:fldChar w:fldCharType="end"/>
      </w:r>
      <w:r>
        <w:t xml:space="preserve">. </w:t>
      </w:r>
      <w:r w:rsidR="000C7591">
        <w:t xml:space="preserve">As mentioned, this </w:t>
      </w:r>
      <w:r>
        <w:t xml:space="preserve">lack of a </w:t>
      </w:r>
      <w:r w:rsidR="00B7093A">
        <w:t>“</w:t>
      </w:r>
      <w:r>
        <w:t xml:space="preserve">distinction between </w:t>
      </w:r>
      <w:r w:rsidR="00B7093A">
        <w:t>‘</w:t>
      </w:r>
      <w:r>
        <w:t>if</w:t>
      </w:r>
      <w:r w:rsidR="00B7093A">
        <w:t>’</w:t>
      </w:r>
      <w:r>
        <w:t xml:space="preserve"> clauses and </w:t>
      </w:r>
      <w:r w:rsidR="00B7093A">
        <w:t>‘</w:t>
      </w:r>
      <w:r>
        <w:t>when</w:t>
      </w:r>
      <w:r w:rsidR="00B7093A">
        <w:t>’</w:t>
      </w:r>
      <w:r>
        <w:t xml:space="preserve"> clauses</w:t>
      </w:r>
      <w:r w:rsidR="00B7093A">
        <w:t>”</w:t>
      </w:r>
      <w:r>
        <w:t xml:space="preserve"> is also found in other languages</w:t>
      </w:r>
      <w:r w:rsidR="000C7591">
        <w:t xml:space="preserve">; examples are </w:t>
      </w:r>
      <w:r w:rsidR="00B7093A">
        <w:t>“</w:t>
      </w:r>
      <w:r w:rsidRPr="00B65081">
        <w:t>Indonesian and certain languages of Papua New Guinea</w:t>
      </w:r>
      <w:r w:rsidR="00B7093A">
        <w:t>”</w:t>
      </w:r>
      <w:r w:rsidRPr="00B65081">
        <w:t xml:space="preserve"> s</w:t>
      </w:r>
      <w:r w:rsidRPr="00FB3530">
        <w:t xml:space="preserve"> </w:t>
      </w:r>
      <w:r w:rsidR="00BA6215">
        <w:rPr>
          <w:rStyle w:val="Citation"/>
        </w:rPr>
        <w:fldChar w:fldCharType="begin"/>
      </w:r>
      <w:r w:rsidR="000C7591">
        <w:rPr>
          <w:rStyle w:val="Citation"/>
        </w:rPr>
        <w:instrText>ADDIN CITAVI.PLACEHOLDER 9792948d-84da-499f-a7f7-a1856836edc9 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I6IENvbXBsZXggY29uc3RydWN0aW9uczwvVGl0bGU+PFllYXI+MjAwNzwvWWVhcj48L1JlZmVyZW5jZT48L1BhcmVudFJlZmVyZW5jZT4NCiAgICAgICAgPFNob3J0VGl0bGU+VGhvbXBzb24sIExvbmdhY3JlIGV0IGFsLiAyMDA3IOKAkyBBZHZlcmJpYWwgY2xhdXNlczwvU2hvcnRUaXRsZT4NCiAgICAgICAgPFRpdGxlPkFkdmVyYmlhbCBjbGF1c2VzPC9UaXRsZT4NCiAgICAgIDwvUmVmZXJlbmNlPg0KICAgIDwvRW50cnk+DQogIDwvRW50cmllcz4NCiAgPFRleHQ+KFRob21wc29uIGV0IGFsLiAyMDA3OiAy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G9tcHNvbiBldCBhbC4gMjAwNzogMjU3KTwvVGV4dD4NCiAgICA8L1RleHRVbml0Pg0KICA8L1RleHRVbml0cz4NCjwvUGxhY2Vob2xkZXI+</w:instrText>
      </w:r>
      <w:r w:rsidR="00BA6215">
        <w:rPr>
          <w:rStyle w:val="Citation"/>
        </w:rPr>
        <w:fldChar w:fldCharType="separate"/>
      </w:r>
      <w:bookmarkStart w:id="5191" w:name="_CTVP0019792948d84da499fa7f7a1856836edc9"/>
      <w:r w:rsidR="0092006B">
        <w:rPr>
          <w:rStyle w:val="Citation"/>
        </w:rPr>
        <w:t>(Thompson et al. 2007: 257)</w:t>
      </w:r>
      <w:bookmarkEnd w:id="5191"/>
      <w:r w:rsidR="00BA6215">
        <w:rPr>
          <w:rStyle w:val="Citation"/>
        </w:rPr>
        <w:fldChar w:fldCharType="end"/>
      </w:r>
      <w:r>
        <w:t>.</w:t>
      </w:r>
    </w:p>
    <w:p w14:paraId="11D67BCE" w14:textId="75CFADD5" w:rsidR="00161730" w:rsidRDefault="00161730" w:rsidP="00260D2E">
      <w:pPr>
        <w:pStyle w:val="Body0505after"/>
      </w:pPr>
      <w:r>
        <w:t xml:space="preserve">When marking </w:t>
      </w:r>
      <w:r>
        <w:rPr>
          <w:lang w:eastAsia="en-US"/>
        </w:rPr>
        <w:t>posteriority</w:t>
      </w:r>
      <w:r>
        <w:t xml:space="preserve">, </w:t>
      </w:r>
      <w:r w:rsidRPr="004465A2">
        <w:rPr>
          <w:rStyle w:val="ChItalBold"/>
        </w:rPr>
        <w:t>kalo</w:t>
      </w:r>
      <w:r>
        <w:t xml:space="preserve"> translates with </w:t>
      </w:r>
      <w:r w:rsidR="00B7093A">
        <w:t>‘</w:t>
      </w:r>
      <w:r>
        <w:t>when</w:t>
      </w:r>
      <w:r w:rsidR="00B7093A">
        <w:t>’</w:t>
      </w:r>
      <w:r>
        <w:t xml:space="preserve">; it signals that the event or state of </w:t>
      </w:r>
      <w:r w:rsidR="000C7591">
        <w:t xml:space="preserve">the </w:t>
      </w:r>
      <w:r>
        <w:t xml:space="preserve">unmarked main clause occurs subsequent to that of the temporal clause, as in </w:t>
      </w:r>
      <w:r>
        <w:fldChar w:fldCharType="begin"/>
      </w:r>
      <w:r>
        <w:instrText xml:space="preserve"> REF _Ref355778340 \h </w:instrText>
      </w:r>
      <w:r>
        <w:fldChar w:fldCharType="separate"/>
      </w:r>
      <w:r w:rsidR="00154D81" w:rsidRPr="00856563">
        <w:t>(</w:t>
      </w:r>
      <w:r w:rsidR="00154D81">
        <w:rPr>
          <w:noProof/>
        </w:rPr>
        <w:t>31</w:t>
      </w:r>
      <w:r w:rsidR="00154D81" w:rsidRPr="00856563">
        <w:t>)</w:t>
      </w:r>
      <w:r>
        <w:fldChar w:fldCharType="end"/>
      </w:r>
      <w:r>
        <w:t xml:space="preserve">. When the conjunction co-occurs with </w:t>
      </w:r>
      <w:r w:rsidRPr="00856563">
        <w:t xml:space="preserve">the retrospective adverb </w:t>
      </w:r>
      <w:r w:rsidRPr="00856563">
        <w:rPr>
          <w:rStyle w:val="ChItalBold"/>
        </w:rPr>
        <w:t>suda</w:t>
      </w:r>
      <w:r w:rsidRPr="00856563">
        <w:t xml:space="preserve"> </w:t>
      </w:r>
      <w:r w:rsidR="00B7093A">
        <w:t>‘</w:t>
      </w:r>
      <w:r w:rsidRPr="00856563">
        <w:t>already</w:t>
      </w:r>
      <w:r w:rsidR="00B7093A">
        <w:t>’</w:t>
      </w:r>
      <w:r w:rsidR="00260D2E">
        <w:t>,</w:t>
      </w:r>
      <w:r w:rsidR="00260D2E" w:rsidRPr="00260D2E">
        <w:t xml:space="preserve"> </w:t>
      </w:r>
      <w:r w:rsidR="00260D2E">
        <w:t xml:space="preserve">or with its short form </w:t>
      </w:r>
      <w:r w:rsidR="00260D2E">
        <w:rPr>
          <w:rStyle w:val="ChItalBold"/>
        </w:rPr>
        <w:t>su</w:t>
      </w:r>
      <w:r w:rsidR="00260D2E">
        <w:t>,</w:t>
      </w:r>
      <w:r>
        <w:t xml:space="preserve"> it projects these events or states to the future; in this case </w:t>
      </w:r>
      <w:r w:rsidRPr="00D13D72">
        <w:rPr>
          <w:rStyle w:val="ChItalBold"/>
        </w:rPr>
        <w:t>kalo</w:t>
      </w:r>
      <w:r>
        <w:t xml:space="preserve"> translates with </w:t>
      </w:r>
      <w:r w:rsidR="00B7093A">
        <w:t>‘</w:t>
      </w:r>
      <w:r>
        <w:t>once</w:t>
      </w:r>
      <w:r w:rsidR="00B7093A">
        <w:t>’</w:t>
      </w:r>
      <w:r>
        <w:t xml:space="preserve">. That is, in combination with </w:t>
      </w:r>
      <w:r w:rsidRPr="00856563">
        <w:rPr>
          <w:rStyle w:val="ChItalBold"/>
        </w:rPr>
        <w:t>suda</w:t>
      </w:r>
      <w:r w:rsidRPr="00856563">
        <w:t xml:space="preserve"> </w:t>
      </w:r>
      <w:r w:rsidR="00B7093A">
        <w:t>‘</w:t>
      </w:r>
      <w:r w:rsidRPr="00856563">
        <w:t>already</w:t>
      </w:r>
      <w:r w:rsidR="00B7093A">
        <w:t>’</w:t>
      </w:r>
      <w:r>
        <w:t>,</w:t>
      </w:r>
      <w:r w:rsidRPr="006D5746">
        <w:t xml:space="preserve"> the conjunction signals that the event or state of the </w:t>
      </w:r>
      <w:r>
        <w:t xml:space="preserve">unmarked </w:t>
      </w:r>
      <w:r w:rsidRPr="006D5746">
        <w:t>clause will eventuate, on</w:t>
      </w:r>
      <w:r>
        <w:t xml:space="preserve">ce that of the temporal clause has come about, as in </w:t>
      </w:r>
      <w:r>
        <w:fldChar w:fldCharType="begin"/>
      </w:r>
      <w:r>
        <w:instrText xml:space="preserve"> REF _Ref355784925 \h </w:instrText>
      </w:r>
      <w:r>
        <w:fldChar w:fldCharType="separate"/>
      </w:r>
      <w:r w:rsidR="00154D81">
        <w:t>(</w:t>
      </w:r>
      <w:r w:rsidR="00154D81">
        <w:rPr>
          <w:noProof/>
        </w:rPr>
        <w:t>32</w:t>
      </w:r>
      <w:r w:rsidR="00154D81">
        <w:t>)</w:t>
      </w:r>
      <w:r>
        <w:fldChar w:fldCharType="end"/>
      </w:r>
      <w:r>
        <w:t>.</w:t>
      </w:r>
    </w:p>
    <w:p w14:paraId="6C584D4C" w14:textId="021CA96B" w:rsidR="00161730" w:rsidRDefault="00161730" w:rsidP="00161730">
      <w:pPr>
        <w:pStyle w:val="ExampleTitle"/>
      </w:pPr>
      <w:r>
        <w:t xml:space="preserve">Combining clauses with </w:t>
      </w:r>
      <w:r w:rsidRPr="009A37B4">
        <w:rPr>
          <w:rStyle w:val="ChItalBold"/>
        </w:rPr>
        <w:t>kalo</w:t>
      </w:r>
      <w:r>
        <w:t xml:space="preserve"> </w:t>
      </w:r>
      <w:r w:rsidR="00B7093A">
        <w:t>‘</w:t>
      </w:r>
      <w:r>
        <w:t>when/after</w:t>
      </w:r>
      <w:r w:rsidR="00B7093A">
        <w:t>’</w:t>
      </w:r>
      <w:r>
        <w:t>: Temporal reading</w:t>
      </w:r>
    </w:p>
    <w:tbl>
      <w:tblPr>
        <w:tblW w:w="6733" w:type="dxa"/>
        <w:tblCellMar>
          <w:left w:w="42" w:type="dxa"/>
          <w:right w:w="42" w:type="dxa"/>
        </w:tblCellMar>
        <w:tblLook w:val="01E0" w:firstRow="1" w:lastRow="1" w:firstColumn="1" w:lastColumn="1" w:noHBand="0" w:noVBand="0"/>
      </w:tblPr>
      <w:tblGrid>
        <w:gridCol w:w="709"/>
        <w:gridCol w:w="551"/>
        <w:gridCol w:w="584"/>
        <w:gridCol w:w="818"/>
        <w:gridCol w:w="489"/>
        <w:gridCol w:w="567"/>
        <w:gridCol w:w="529"/>
        <w:gridCol w:w="706"/>
        <w:gridCol w:w="489"/>
        <w:gridCol w:w="762"/>
        <w:gridCol w:w="529"/>
      </w:tblGrid>
      <w:tr w:rsidR="00AC23C4" w:rsidRPr="00C52D89" w14:paraId="16418D50" w14:textId="77777777" w:rsidTr="00AC23C4">
        <w:tc>
          <w:tcPr>
            <w:tcW w:w="709" w:type="dxa"/>
            <w:shd w:val="clear" w:color="auto" w:fill="auto"/>
          </w:tcPr>
          <w:p w14:paraId="129A570C" w14:textId="77777777" w:rsidR="00161730" w:rsidRPr="00150DE6" w:rsidRDefault="00161730" w:rsidP="00161730">
            <w:pPr>
              <w:pStyle w:val="O0Nwnext"/>
            </w:pPr>
            <w:bookmarkStart w:id="5192" w:name="_Ref355778340"/>
            <w:r w:rsidRPr="00856563">
              <w:t>(</w:t>
            </w:r>
            <w:fldSimple w:instr=" SEQ ( \* ARABIC \s 1 ">
              <w:r w:rsidR="00154D81">
                <w:rPr>
                  <w:noProof/>
                </w:rPr>
                <w:t>31</w:t>
              </w:r>
            </w:fldSimple>
            <w:r w:rsidRPr="00856563">
              <w:t>)</w:t>
            </w:r>
            <w:bookmarkEnd w:id="5192"/>
          </w:p>
        </w:tc>
        <w:tc>
          <w:tcPr>
            <w:tcW w:w="551" w:type="dxa"/>
            <w:shd w:val="clear" w:color="auto" w:fill="auto"/>
          </w:tcPr>
          <w:p w14:paraId="460A1358" w14:textId="77777777" w:rsidR="00161730" w:rsidRPr="0099335B" w:rsidRDefault="00161730" w:rsidP="00161730">
            <w:pPr>
              <w:pStyle w:val="Text"/>
              <w:rPr>
                <w:rStyle w:val="ChBlueBold"/>
              </w:rPr>
            </w:pPr>
            <w:r w:rsidRPr="0099335B">
              <w:rPr>
                <w:rStyle w:val="ChBlueBold"/>
              </w:rPr>
              <w:t>kalo</w:t>
            </w:r>
          </w:p>
        </w:tc>
        <w:tc>
          <w:tcPr>
            <w:tcW w:w="584" w:type="dxa"/>
            <w:shd w:val="clear" w:color="auto" w:fill="auto"/>
          </w:tcPr>
          <w:p w14:paraId="0B94E25A" w14:textId="77777777" w:rsidR="00161730" w:rsidRPr="0099335B" w:rsidRDefault="00161730" w:rsidP="00161730">
            <w:pPr>
              <w:pStyle w:val="Text"/>
            </w:pPr>
            <w:r w:rsidRPr="0099335B">
              <w:t>dong</w:t>
            </w:r>
          </w:p>
        </w:tc>
        <w:tc>
          <w:tcPr>
            <w:tcW w:w="818" w:type="dxa"/>
            <w:shd w:val="clear" w:color="auto" w:fill="auto"/>
          </w:tcPr>
          <w:p w14:paraId="69BC3FD4" w14:textId="77777777" w:rsidR="00161730" w:rsidRPr="0099335B" w:rsidRDefault="00161730" w:rsidP="00161730">
            <w:pPr>
              <w:pStyle w:val="Text"/>
            </w:pPr>
            <w:r w:rsidRPr="0099335B">
              <w:t>tendan</w:t>
            </w:r>
            <w:r>
              <w:t>g</w:t>
            </w:r>
          </w:p>
        </w:tc>
        <w:tc>
          <w:tcPr>
            <w:tcW w:w="489" w:type="dxa"/>
            <w:shd w:val="clear" w:color="auto" w:fill="auto"/>
          </w:tcPr>
          <w:p w14:paraId="75E99D80" w14:textId="77777777" w:rsidR="00161730" w:rsidRPr="0099335B" w:rsidRDefault="00161730" w:rsidP="00161730">
            <w:pPr>
              <w:pStyle w:val="Text"/>
            </w:pPr>
            <w:r w:rsidRPr="0099335B">
              <w:t>de</w:t>
            </w:r>
          </w:p>
        </w:tc>
        <w:tc>
          <w:tcPr>
            <w:tcW w:w="567" w:type="dxa"/>
            <w:shd w:val="clear" w:color="auto" w:fill="auto"/>
          </w:tcPr>
          <w:p w14:paraId="1E4C3083" w14:textId="77777777" w:rsidR="00161730" w:rsidRPr="0099335B" w:rsidRDefault="00161730" w:rsidP="00161730">
            <w:pPr>
              <w:pStyle w:val="Text"/>
            </w:pPr>
            <w:r w:rsidRPr="0099335B">
              <w:t>pu</w:t>
            </w:r>
          </w:p>
        </w:tc>
        <w:tc>
          <w:tcPr>
            <w:tcW w:w="529" w:type="dxa"/>
            <w:shd w:val="clear" w:color="auto" w:fill="auto"/>
          </w:tcPr>
          <w:p w14:paraId="6BEDD28D" w14:textId="77777777" w:rsidR="00161730" w:rsidRPr="0099335B" w:rsidRDefault="00161730" w:rsidP="00161730">
            <w:pPr>
              <w:pStyle w:val="Text"/>
            </w:pPr>
            <w:r w:rsidRPr="0099335B">
              <w:t>kaki</w:t>
            </w:r>
          </w:p>
        </w:tc>
        <w:tc>
          <w:tcPr>
            <w:tcW w:w="706" w:type="dxa"/>
            <w:shd w:val="clear" w:color="auto" w:fill="auto"/>
          </w:tcPr>
          <w:p w14:paraId="1DB35792" w14:textId="77777777" w:rsidR="00161730" w:rsidRPr="0099335B" w:rsidRDefault="00161730" w:rsidP="00161730">
            <w:pPr>
              <w:pStyle w:val="Text"/>
            </w:pPr>
            <w:r>
              <w:t>tu,</w:t>
            </w:r>
          </w:p>
        </w:tc>
        <w:tc>
          <w:tcPr>
            <w:tcW w:w="489" w:type="dxa"/>
            <w:shd w:val="clear" w:color="auto" w:fill="auto"/>
          </w:tcPr>
          <w:p w14:paraId="043348B2" w14:textId="77777777" w:rsidR="00161730" w:rsidRPr="0099335B" w:rsidRDefault="00161730" w:rsidP="00161730">
            <w:pPr>
              <w:pStyle w:val="Text"/>
            </w:pPr>
            <w:r w:rsidRPr="0099335B">
              <w:t>dia</w:t>
            </w:r>
          </w:p>
        </w:tc>
        <w:tc>
          <w:tcPr>
            <w:tcW w:w="762" w:type="dxa"/>
            <w:shd w:val="clear" w:color="auto" w:fill="auto"/>
          </w:tcPr>
          <w:p w14:paraId="3E78812C" w14:textId="77777777" w:rsidR="00161730" w:rsidRPr="0099335B" w:rsidRDefault="00161730" w:rsidP="00161730">
            <w:pPr>
              <w:pStyle w:val="Text"/>
            </w:pPr>
            <w:r w:rsidRPr="0099335B">
              <w:t>pega</w:t>
            </w:r>
            <w:r>
              <w:t>ng</w:t>
            </w:r>
          </w:p>
        </w:tc>
        <w:tc>
          <w:tcPr>
            <w:tcW w:w="529" w:type="dxa"/>
            <w:shd w:val="clear" w:color="auto" w:fill="auto"/>
          </w:tcPr>
          <w:p w14:paraId="30004AC7" w14:textId="77777777" w:rsidR="00161730" w:rsidRPr="0010178A" w:rsidRDefault="00161730" w:rsidP="00161730">
            <w:pPr>
              <w:pStyle w:val="Text"/>
            </w:pPr>
            <w:r w:rsidRPr="0099335B">
              <w:t>bola</w:t>
            </w:r>
          </w:p>
        </w:tc>
      </w:tr>
      <w:tr w:rsidR="00AC23C4" w:rsidRPr="00AC23C4" w14:paraId="12797CFC" w14:textId="77777777" w:rsidTr="00AC23C4">
        <w:tc>
          <w:tcPr>
            <w:tcW w:w="709" w:type="dxa"/>
            <w:shd w:val="clear" w:color="auto" w:fill="auto"/>
          </w:tcPr>
          <w:p w14:paraId="6BD6E172" w14:textId="77777777" w:rsidR="00161730" w:rsidRPr="0010178A" w:rsidRDefault="00161730" w:rsidP="00161730">
            <w:pPr>
              <w:pStyle w:val="GlossEng"/>
            </w:pPr>
          </w:p>
        </w:tc>
        <w:tc>
          <w:tcPr>
            <w:tcW w:w="551" w:type="dxa"/>
            <w:shd w:val="clear" w:color="auto" w:fill="auto"/>
          </w:tcPr>
          <w:p w14:paraId="2D93B2C6" w14:textId="77777777" w:rsidR="00161730" w:rsidRPr="0010178A" w:rsidRDefault="00161730" w:rsidP="00161730">
            <w:pPr>
              <w:pStyle w:val="GlossEng"/>
            </w:pPr>
            <w:r>
              <w:t>when</w:t>
            </w:r>
          </w:p>
        </w:tc>
        <w:tc>
          <w:tcPr>
            <w:tcW w:w="584" w:type="dxa"/>
            <w:shd w:val="clear" w:color="auto" w:fill="auto"/>
          </w:tcPr>
          <w:p w14:paraId="163E2030" w14:textId="77777777" w:rsidR="00161730" w:rsidRPr="0099608C" w:rsidRDefault="00161730" w:rsidP="00161730">
            <w:pPr>
              <w:pStyle w:val="GlossEng"/>
              <w:rPr>
                <w:rStyle w:val="ChSmallCaps"/>
              </w:rPr>
            </w:pPr>
            <w:r w:rsidRPr="0099608C">
              <w:rPr>
                <w:rStyle w:val="ChSmallCaps"/>
              </w:rPr>
              <w:t>3pl</w:t>
            </w:r>
          </w:p>
        </w:tc>
        <w:tc>
          <w:tcPr>
            <w:tcW w:w="818" w:type="dxa"/>
            <w:shd w:val="clear" w:color="auto" w:fill="auto"/>
          </w:tcPr>
          <w:p w14:paraId="68658523" w14:textId="77777777" w:rsidR="00161730" w:rsidRPr="0010178A" w:rsidRDefault="00161730" w:rsidP="00161730">
            <w:pPr>
              <w:pStyle w:val="GlossEng"/>
            </w:pPr>
            <w:r w:rsidRPr="0010178A">
              <w:t>kick</w:t>
            </w:r>
          </w:p>
        </w:tc>
        <w:tc>
          <w:tcPr>
            <w:tcW w:w="489" w:type="dxa"/>
            <w:shd w:val="clear" w:color="auto" w:fill="auto"/>
          </w:tcPr>
          <w:p w14:paraId="19B1764B" w14:textId="77777777" w:rsidR="00161730" w:rsidRPr="0099608C" w:rsidRDefault="00161730" w:rsidP="00161730">
            <w:pPr>
              <w:pStyle w:val="GlossEng"/>
              <w:rPr>
                <w:rStyle w:val="ChSmallCaps"/>
              </w:rPr>
            </w:pPr>
            <w:r w:rsidRPr="0099608C">
              <w:rPr>
                <w:rStyle w:val="ChSmallCaps"/>
              </w:rPr>
              <w:t>3sg</w:t>
            </w:r>
          </w:p>
        </w:tc>
        <w:tc>
          <w:tcPr>
            <w:tcW w:w="567" w:type="dxa"/>
            <w:shd w:val="clear" w:color="auto" w:fill="auto"/>
          </w:tcPr>
          <w:p w14:paraId="4813E846" w14:textId="77777777" w:rsidR="00161730" w:rsidRPr="0099608C" w:rsidRDefault="00161730" w:rsidP="00161730">
            <w:pPr>
              <w:pStyle w:val="GlossEng"/>
              <w:rPr>
                <w:rStyle w:val="ChSmallCaps"/>
              </w:rPr>
            </w:pPr>
            <w:r w:rsidRPr="0099608C">
              <w:rPr>
                <w:rStyle w:val="ChSmallCaps"/>
              </w:rPr>
              <w:t>poss</w:t>
            </w:r>
          </w:p>
        </w:tc>
        <w:tc>
          <w:tcPr>
            <w:tcW w:w="529" w:type="dxa"/>
            <w:shd w:val="clear" w:color="auto" w:fill="auto"/>
          </w:tcPr>
          <w:p w14:paraId="3EC294C7" w14:textId="77777777" w:rsidR="00161730" w:rsidRPr="0010178A" w:rsidRDefault="00161730" w:rsidP="00161730">
            <w:pPr>
              <w:pStyle w:val="GlossEng"/>
            </w:pPr>
            <w:r w:rsidRPr="0010178A">
              <w:t>foot</w:t>
            </w:r>
          </w:p>
        </w:tc>
        <w:tc>
          <w:tcPr>
            <w:tcW w:w="706" w:type="dxa"/>
            <w:shd w:val="clear" w:color="auto" w:fill="auto"/>
          </w:tcPr>
          <w:p w14:paraId="49D27DD8" w14:textId="77777777" w:rsidR="00161730" w:rsidRPr="0099608C" w:rsidRDefault="00161730" w:rsidP="00161730">
            <w:pPr>
              <w:pStyle w:val="GlossEng"/>
              <w:rPr>
                <w:rStyle w:val="ChSmallCaps"/>
              </w:rPr>
            </w:pPr>
            <w:r w:rsidRPr="0099608C">
              <w:rPr>
                <w:rStyle w:val="ChSmallCaps"/>
              </w:rPr>
              <w:t>d.dist</w:t>
            </w:r>
          </w:p>
        </w:tc>
        <w:tc>
          <w:tcPr>
            <w:tcW w:w="489" w:type="dxa"/>
            <w:shd w:val="clear" w:color="auto" w:fill="auto"/>
          </w:tcPr>
          <w:p w14:paraId="2B32A25C" w14:textId="77777777" w:rsidR="00161730" w:rsidRPr="0099608C" w:rsidRDefault="00161730" w:rsidP="00161730">
            <w:pPr>
              <w:pStyle w:val="GlossEng"/>
              <w:rPr>
                <w:rStyle w:val="ChSmallCaps"/>
              </w:rPr>
            </w:pPr>
            <w:r w:rsidRPr="0099608C">
              <w:rPr>
                <w:rStyle w:val="ChSmallCaps"/>
              </w:rPr>
              <w:t>3sg</w:t>
            </w:r>
          </w:p>
        </w:tc>
        <w:tc>
          <w:tcPr>
            <w:tcW w:w="762" w:type="dxa"/>
            <w:shd w:val="clear" w:color="auto" w:fill="auto"/>
          </w:tcPr>
          <w:p w14:paraId="508B638F" w14:textId="77777777" w:rsidR="00161730" w:rsidRPr="0010178A" w:rsidRDefault="00161730" w:rsidP="00161730">
            <w:pPr>
              <w:pStyle w:val="GlossEng"/>
            </w:pPr>
            <w:r w:rsidRPr="0010178A">
              <w:t>hold</w:t>
            </w:r>
          </w:p>
        </w:tc>
        <w:tc>
          <w:tcPr>
            <w:tcW w:w="529" w:type="dxa"/>
            <w:shd w:val="clear" w:color="auto" w:fill="auto"/>
          </w:tcPr>
          <w:p w14:paraId="0E775160" w14:textId="77777777" w:rsidR="00161730" w:rsidRPr="0010178A" w:rsidRDefault="00161730" w:rsidP="00161730">
            <w:pPr>
              <w:pStyle w:val="GlossEng"/>
            </w:pPr>
            <w:r w:rsidRPr="0010178A">
              <w:t>ball</w:t>
            </w:r>
          </w:p>
        </w:tc>
      </w:tr>
    </w:tbl>
    <w:p w14:paraId="59BC905C" w14:textId="642C3E3A" w:rsidR="00161730" w:rsidRDefault="00161730" w:rsidP="00161730">
      <w:pPr>
        <w:pStyle w:val="FreeTranslEng"/>
      </w:pPr>
      <w:r>
        <w:t xml:space="preserve">[About a football match:] </w:t>
      </w:r>
      <w:r w:rsidR="00B7093A">
        <w:t>‘</w:t>
      </w:r>
      <w:r w:rsidRPr="0099335B">
        <w:rPr>
          <w:rStyle w:val="ChBlueBold"/>
        </w:rPr>
        <w:t>when</w:t>
      </w:r>
      <w:r>
        <w:t xml:space="preserve"> they kicked those legs of his, he grabbed the ball</w:t>
      </w:r>
      <w:r w:rsidR="00B7093A">
        <w:t>’</w:t>
      </w:r>
      <w:r>
        <w:t xml:space="preserve"> </w:t>
      </w:r>
      <w:r w:rsidRPr="00C60D7A">
        <w:rPr>
          <w:rStyle w:val="ExampleSource"/>
        </w:rPr>
        <w:t>[081006-014-Cv.0004]</w:t>
      </w:r>
    </w:p>
    <w:tbl>
      <w:tblPr>
        <w:tblW w:w="6317" w:type="dxa"/>
        <w:tblCellMar>
          <w:left w:w="42" w:type="dxa"/>
          <w:right w:w="42" w:type="dxa"/>
        </w:tblCellMar>
        <w:tblLook w:val="01E0" w:firstRow="1" w:lastRow="1" w:firstColumn="1" w:lastColumn="1" w:noHBand="0" w:noVBand="0"/>
      </w:tblPr>
      <w:tblGrid>
        <w:gridCol w:w="709"/>
        <w:gridCol w:w="484"/>
        <w:gridCol w:w="551"/>
        <w:gridCol w:w="584"/>
        <w:gridCol w:w="32"/>
        <w:gridCol w:w="741"/>
        <w:gridCol w:w="49"/>
        <w:gridCol w:w="513"/>
        <w:gridCol w:w="178"/>
        <w:gridCol w:w="360"/>
        <w:gridCol w:w="35"/>
        <w:gridCol w:w="494"/>
        <w:gridCol w:w="385"/>
        <w:gridCol w:w="373"/>
        <w:gridCol w:w="65"/>
        <w:gridCol w:w="584"/>
        <w:gridCol w:w="180"/>
      </w:tblGrid>
      <w:tr w:rsidR="00AC23C4" w:rsidRPr="00C52D89" w14:paraId="151F73A1" w14:textId="77777777" w:rsidTr="00AC23C4">
        <w:trPr>
          <w:gridAfter w:val="1"/>
          <w:wAfter w:w="180" w:type="dxa"/>
        </w:trPr>
        <w:tc>
          <w:tcPr>
            <w:tcW w:w="709" w:type="dxa"/>
            <w:shd w:val="clear" w:color="auto" w:fill="auto"/>
          </w:tcPr>
          <w:p w14:paraId="31FAF7D5" w14:textId="77777777" w:rsidR="00161730" w:rsidRPr="00DE2EF3" w:rsidRDefault="00161730" w:rsidP="00161730">
            <w:pPr>
              <w:pStyle w:val="O0Nwnext"/>
            </w:pPr>
            <w:bookmarkStart w:id="5193" w:name="_Ref355784925"/>
            <w:r>
              <w:t>(</w:t>
            </w:r>
            <w:fldSimple w:instr=" SEQ ( \* ARABIC \s 1 ">
              <w:r w:rsidR="00154D81">
                <w:rPr>
                  <w:noProof/>
                </w:rPr>
                <w:t>32</w:t>
              </w:r>
            </w:fldSimple>
            <w:r>
              <w:t>)</w:t>
            </w:r>
            <w:bookmarkEnd w:id="5193"/>
          </w:p>
        </w:tc>
        <w:tc>
          <w:tcPr>
            <w:tcW w:w="484" w:type="dxa"/>
            <w:shd w:val="clear" w:color="auto" w:fill="auto"/>
          </w:tcPr>
          <w:p w14:paraId="04027B20" w14:textId="77777777" w:rsidR="00161730" w:rsidRPr="004A7DC7" w:rsidRDefault="00161730" w:rsidP="00161730">
            <w:pPr>
              <w:pStyle w:val="Text"/>
            </w:pPr>
            <w:r w:rsidRPr="004A7DC7">
              <w:t>jadi</w:t>
            </w:r>
          </w:p>
        </w:tc>
        <w:tc>
          <w:tcPr>
            <w:tcW w:w="551" w:type="dxa"/>
            <w:shd w:val="clear" w:color="auto" w:fill="auto"/>
          </w:tcPr>
          <w:p w14:paraId="6E3A3ECF" w14:textId="77777777" w:rsidR="00161730" w:rsidRPr="00BA1350" w:rsidRDefault="00161730" w:rsidP="00161730">
            <w:pPr>
              <w:pStyle w:val="Text"/>
              <w:rPr>
                <w:rStyle w:val="ChBlueBold"/>
              </w:rPr>
            </w:pPr>
            <w:r w:rsidRPr="00BA1350">
              <w:rPr>
                <w:rStyle w:val="ChBlueBold"/>
              </w:rPr>
              <w:t>kalo</w:t>
            </w:r>
          </w:p>
        </w:tc>
        <w:tc>
          <w:tcPr>
            <w:tcW w:w="584" w:type="dxa"/>
            <w:shd w:val="clear" w:color="auto" w:fill="auto"/>
          </w:tcPr>
          <w:p w14:paraId="4B887047" w14:textId="77777777" w:rsidR="00161730" w:rsidRPr="004A7DC7" w:rsidRDefault="00161730" w:rsidP="00161730">
            <w:pPr>
              <w:pStyle w:val="Text"/>
            </w:pPr>
            <w:r w:rsidRPr="004A7DC7">
              <w:t>don</w:t>
            </w:r>
            <w:r>
              <w:t>g</w:t>
            </w:r>
          </w:p>
        </w:tc>
        <w:tc>
          <w:tcPr>
            <w:tcW w:w="773" w:type="dxa"/>
            <w:gridSpan w:val="2"/>
            <w:shd w:val="clear" w:color="auto" w:fill="auto"/>
          </w:tcPr>
          <w:p w14:paraId="4C482EFB" w14:textId="77777777" w:rsidR="00161730" w:rsidRPr="00BA1350" w:rsidRDefault="00161730" w:rsidP="00161730">
            <w:pPr>
              <w:pStyle w:val="Text"/>
              <w:rPr>
                <w:rStyle w:val="ChBlueBold"/>
              </w:rPr>
            </w:pPr>
            <w:r w:rsidRPr="00BA1350">
              <w:rPr>
                <w:rStyle w:val="ChBlueBold"/>
              </w:rPr>
              <w:t>su</w:t>
            </w:r>
          </w:p>
        </w:tc>
        <w:tc>
          <w:tcPr>
            <w:tcW w:w="740" w:type="dxa"/>
            <w:gridSpan w:val="3"/>
            <w:shd w:val="clear" w:color="auto" w:fill="auto"/>
          </w:tcPr>
          <w:p w14:paraId="083F2F33" w14:textId="77777777" w:rsidR="00161730" w:rsidRPr="004A7DC7" w:rsidRDefault="00161730" w:rsidP="00161730">
            <w:pPr>
              <w:pStyle w:val="Text"/>
            </w:pPr>
            <w:r w:rsidRPr="004A7DC7">
              <w:t>tinggal</w:t>
            </w:r>
          </w:p>
        </w:tc>
        <w:tc>
          <w:tcPr>
            <w:tcW w:w="360" w:type="dxa"/>
            <w:shd w:val="clear" w:color="auto" w:fill="auto"/>
          </w:tcPr>
          <w:p w14:paraId="7B026D19" w14:textId="77777777" w:rsidR="00161730" w:rsidRPr="004A7DC7" w:rsidRDefault="00161730" w:rsidP="00161730">
            <w:pPr>
              <w:pStyle w:val="Text"/>
            </w:pPr>
            <w:r w:rsidRPr="004A7DC7">
              <w:t>di</w:t>
            </w:r>
          </w:p>
        </w:tc>
        <w:tc>
          <w:tcPr>
            <w:tcW w:w="529" w:type="dxa"/>
            <w:gridSpan w:val="2"/>
            <w:shd w:val="clear" w:color="auto" w:fill="auto"/>
          </w:tcPr>
          <w:p w14:paraId="2720536A" w14:textId="77777777" w:rsidR="00161730" w:rsidRPr="004A7DC7" w:rsidRDefault="00161730" w:rsidP="00161730">
            <w:pPr>
              <w:pStyle w:val="Text"/>
            </w:pPr>
            <w:r w:rsidRPr="004A7DC7">
              <w:t>kota</w:t>
            </w:r>
          </w:p>
        </w:tc>
        <w:tc>
          <w:tcPr>
            <w:tcW w:w="823" w:type="dxa"/>
            <w:gridSpan w:val="3"/>
            <w:shd w:val="clear" w:color="auto" w:fill="auto"/>
          </w:tcPr>
          <w:p w14:paraId="1E2CE2C0" w14:textId="77777777" w:rsidR="00161730" w:rsidRPr="004A7DC7" w:rsidRDefault="00161730" w:rsidP="00161730">
            <w:pPr>
              <w:pStyle w:val="Text"/>
            </w:pPr>
            <w:r w:rsidRPr="004A7DC7">
              <w:t>begini</w:t>
            </w:r>
            <w:r>
              <w:t>,</w:t>
            </w:r>
          </w:p>
        </w:tc>
        <w:tc>
          <w:tcPr>
            <w:tcW w:w="584" w:type="dxa"/>
            <w:shd w:val="clear" w:color="auto" w:fill="auto"/>
          </w:tcPr>
          <w:p w14:paraId="3B03A00A" w14:textId="77777777" w:rsidR="00161730" w:rsidRPr="004A7DC7" w:rsidRDefault="00161730" w:rsidP="00161730">
            <w:pPr>
              <w:pStyle w:val="Text"/>
            </w:pPr>
            <w:r w:rsidRPr="004A7DC7">
              <w:t>don</w:t>
            </w:r>
            <w:r>
              <w:t>g</w:t>
            </w:r>
          </w:p>
        </w:tc>
      </w:tr>
      <w:tr w:rsidR="00AC23C4" w:rsidRPr="00AC23C4" w14:paraId="64706BE4" w14:textId="77777777" w:rsidTr="00AC23C4">
        <w:trPr>
          <w:gridAfter w:val="1"/>
          <w:wAfter w:w="180" w:type="dxa"/>
        </w:trPr>
        <w:tc>
          <w:tcPr>
            <w:tcW w:w="709" w:type="dxa"/>
            <w:shd w:val="clear" w:color="auto" w:fill="auto"/>
          </w:tcPr>
          <w:p w14:paraId="72A3B2B7" w14:textId="77777777" w:rsidR="00161730" w:rsidRPr="004A7DC7" w:rsidRDefault="00161730" w:rsidP="00161730">
            <w:pPr>
              <w:pStyle w:val="GlossEng2ptafter"/>
            </w:pPr>
          </w:p>
        </w:tc>
        <w:tc>
          <w:tcPr>
            <w:tcW w:w="484" w:type="dxa"/>
            <w:shd w:val="clear" w:color="auto" w:fill="auto"/>
          </w:tcPr>
          <w:p w14:paraId="0D0BFE69" w14:textId="77777777" w:rsidR="00161730" w:rsidRPr="004A7DC7" w:rsidRDefault="00161730" w:rsidP="00161730">
            <w:pPr>
              <w:pStyle w:val="GlossEng2ptafter"/>
            </w:pPr>
            <w:r w:rsidRPr="004A7DC7">
              <w:t>so</w:t>
            </w:r>
          </w:p>
        </w:tc>
        <w:tc>
          <w:tcPr>
            <w:tcW w:w="551" w:type="dxa"/>
            <w:shd w:val="clear" w:color="auto" w:fill="auto"/>
          </w:tcPr>
          <w:p w14:paraId="202BB33A" w14:textId="77777777" w:rsidR="00161730" w:rsidRPr="004A7DC7" w:rsidRDefault="00161730" w:rsidP="00161730">
            <w:pPr>
              <w:pStyle w:val="GlossEng2ptafter"/>
            </w:pPr>
            <w:r w:rsidRPr="004A7DC7">
              <w:t>if</w:t>
            </w:r>
          </w:p>
        </w:tc>
        <w:tc>
          <w:tcPr>
            <w:tcW w:w="584" w:type="dxa"/>
            <w:shd w:val="clear" w:color="auto" w:fill="auto"/>
          </w:tcPr>
          <w:p w14:paraId="47876A92" w14:textId="77777777" w:rsidR="00161730" w:rsidRPr="0099608C" w:rsidRDefault="00161730" w:rsidP="00161730">
            <w:pPr>
              <w:pStyle w:val="GlossEng2ptafter"/>
              <w:rPr>
                <w:rStyle w:val="ChSmallCaps"/>
              </w:rPr>
            </w:pPr>
            <w:r w:rsidRPr="0099608C">
              <w:rPr>
                <w:rStyle w:val="ChSmallCaps"/>
              </w:rPr>
              <w:t>3pl</w:t>
            </w:r>
          </w:p>
        </w:tc>
        <w:tc>
          <w:tcPr>
            <w:tcW w:w="773" w:type="dxa"/>
            <w:gridSpan w:val="2"/>
            <w:shd w:val="clear" w:color="auto" w:fill="auto"/>
          </w:tcPr>
          <w:p w14:paraId="31104D37" w14:textId="77777777" w:rsidR="00161730" w:rsidRPr="004A7DC7" w:rsidRDefault="00161730" w:rsidP="00161730">
            <w:pPr>
              <w:pStyle w:val="GlossEng2ptafter"/>
            </w:pPr>
            <w:r w:rsidRPr="004A7DC7">
              <w:t>already</w:t>
            </w:r>
          </w:p>
        </w:tc>
        <w:tc>
          <w:tcPr>
            <w:tcW w:w="740" w:type="dxa"/>
            <w:gridSpan w:val="3"/>
            <w:shd w:val="clear" w:color="auto" w:fill="auto"/>
          </w:tcPr>
          <w:p w14:paraId="596EF937" w14:textId="77777777" w:rsidR="00161730" w:rsidRPr="004A7DC7" w:rsidRDefault="00161730" w:rsidP="00161730">
            <w:pPr>
              <w:pStyle w:val="GlossEng2ptafter"/>
            </w:pPr>
            <w:r w:rsidRPr="004A7DC7">
              <w:t>stay</w:t>
            </w:r>
          </w:p>
        </w:tc>
        <w:tc>
          <w:tcPr>
            <w:tcW w:w="360" w:type="dxa"/>
            <w:shd w:val="clear" w:color="auto" w:fill="auto"/>
          </w:tcPr>
          <w:p w14:paraId="115BA2B4" w14:textId="77777777" w:rsidR="00161730" w:rsidRPr="004A7DC7" w:rsidRDefault="00161730" w:rsidP="00161730">
            <w:pPr>
              <w:pStyle w:val="GlossEng2ptafter"/>
            </w:pPr>
            <w:r w:rsidRPr="004A7DC7">
              <w:t>at</w:t>
            </w:r>
          </w:p>
        </w:tc>
        <w:tc>
          <w:tcPr>
            <w:tcW w:w="529" w:type="dxa"/>
            <w:gridSpan w:val="2"/>
            <w:shd w:val="clear" w:color="auto" w:fill="auto"/>
          </w:tcPr>
          <w:p w14:paraId="037D8034" w14:textId="77777777" w:rsidR="00161730" w:rsidRPr="004A7DC7" w:rsidRDefault="00161730" w:rsidP="00161730">
            <w:pPr>
              <w:pStyle w:val="GlossEng2ptafter"/>
            </w:pPr>
            <w:r w:rsidRPr="004A7DC7">
              <w:t>city</w:t>
            </w:r>
          </w:p>
        </w:tc>
        <w:tc>
          <w:tcPr>
            <w:tcW w:w="823" w:type="dxa"/>
            <w:gridSpan w:val="3"/>
            <w:shd w:val="clear" w:color="auto" w:fill="auto"/>
          </w:tcPr>
          <w:p w14:paraId="00ABEFD6" w14:textId="77777777" w:rsidR="00161730" w:rsidRPr="004A7DC7" w:rsidRDefault="00161730" w:rsidP="00161730">
            <w:pPr>
              <w:pStyle w:val="GlossEng2ptafter"/>
            </w:pPr>
            <w:r w:rsidRPr="004A7DC7">
              <w:t>like.this</w:t>
            </w:r>
          </w:p>
        </w:tc>
        <w:tc>
          <w:tcPr>
            <w:tcW w:w="584" w:type="dxa"/>
            <w:shd w:val="clear" w:color="auto" w:fill="auto"/>
          </w:tcPr>
          <w:p w14:paraId="5F1C86E8" w14:textId="77777777" w:rsidR="00161730" w:rsidRPr="0099608C" w:rsidRDefault="00161730" w:rsidP="00161730">
            <w:pPr>
              <w:pStyle w:val="GlossEng2ptafter"/>
              <w:rPr>
                <w:rStyle w:val="ChSmallCaps"/>
              </w:rPr>
            </w:pPr>
            <w:r w:rsidRPr="0099608C">
              <w:rPr>
                <w:rStyle w:val="ChSmallCaps"/>
              </w:rPr>
              <w:t>3pl</w:t>
            </w:r>
          </w:p>
        </w:tc>
      </w:tr>
      <w:tr w:rsidR="00AC23C4" w:rsidRPr="00C52D89" w14:paraId="1D4AE875" w14:textId="77777777" w:rsidTr="00AC23C4">
        <w:tc>
          <w:tcPr>
            <w:tcW w:w="709" w:type="dxa"/>
            <w:shd w:val="clear" w:color="auto" w:fill="auto"/>
          </w:tcPr>
          <w:p w14:paraId="47E7E790" w14:textId="77777777" w:rsidR="00161730" w:rsidRPr="00BA1350" w:rsidRDefault="00161730" w:rsidP="00161730">
            <w:pPr>
              <w:pStyle w:val="O0Nwnext"/>
            </w:pPr>
          </w:p>
        </w:tc>
        <w:tc>
          <w:tcPr>
            <w:tcW w:w="1651" w:type="dxa"/>
            <w:gridSpan w:val="4"/>
            <w:shd w:val="clear" w:color="auto" w:fill="auto"/>
          </w:tcPr>
          <w:p w14:paraId="26AB6212" w14:textId="77777777" w:rsidR="00161730" w:rsidRPr="004A7DC7" w:rsidRDefault="00161730" w:rsidP="00161730">
            <w:pPr>
              <w:pStyle w:val="Text"/>
            </w:pPr>
            <w:r>
              <w:t>s</w:t>
            </w:r>
            <w:r w:rsidRPr="004A7DC7">
              <w:t>nang</w:t>
            </w:r>
          </w:p>
        </w:tc>
        <w:tc>
          <w:tcPr>
            <w:tcW w:w="790" w:type="dxa"/>
            <w:gridSpan w:val="2"/>
            <w:shd w:val="clear" w:color="auto" w:fill="auto"/>
          </w:tcPr>
          <w:p w14:paraId="17DE0F74" w14:textId="77777777" w:rsidR="00161730" w:rsidRPr="004A7DC7" w:rsidRDefault="00161730" w:rsidP="00161730">
            <w:pPr>
              <w:pStyle w:val="Text"/>
            </w:pPr>
            <w:r w:rsidRPr="004A7DC7">
              <w:t>tinggal,</w:t>
            </w:r>
          </w:p>
        </w:tc>
        <w:tc>
          <w:tcPr>
            <w:tcW w:w="513" w:type="dxa"/>
            <w:shd w:val="clear" w:color="auto" w:fill="auto"/>
          </w:tcPr>
          <w:p w14:paraId="3D03907C" w14:textId="77777777" w:rsidR="00161730" w:rsidRPr="004A7DC7" w:rsidRDefault="00161730" w:rsidP="00161730">
            <w:pPr>
              <w:pStyle w:val="Text"/>
            </w:pPr>
            <w:r w:rsidRPr="004A7DC7">
              <w:t>tida</w:t>
            </w:r>
          </w:p>
        </w:tc>
        <w:tc>
          <w:tcPr>
            <w:tcW w:w="573" w:type="dxa"/>
            <w:gridSpan w:val="3"/>
            <w:shd w:val="clear" w:color="auto" w:fill="auto"/>
          </w:tcPr>
          <w:p w14:paraId="4CCAB97E" w14:textId="77777777" w:rsidR="00161730" w:rsidRPr="004A7DC7" w:rsidRDefault="00161730" w:rsidP="00161730">
            <w:pPr>
              <w:pStyle w:val="Text"/>
            </w:pPr>
            <w:r w:rsidRPr="004A7DC7">
              <w:t>maw</w:t>
            </w:r>
          </w:p>
        </w:tc>
        <w:tc>
          <w:tcPr>
            <w:tcW w:w="879" w:type="dxa"/>
            <w:gridSpan w:val="2"/>
            <w:shd w:val="clear" w:color="auto" w:fill="auto"/>
          </w:tcPr>
          <w:p w14:paraId="183AE573" w14:textId="77777777" w:rsidR="00161730" w:rsidRPr="004A7DC7" w:rsidRDefault="00161730" w:rsidP="00161730">
            <w:pPr>
              <w:pStyle w:val="Text"/>
            </w:pPr>
            <w:r w:rsidRPr="004A7DC7">
              <w:t>pulan</w:t>
            </w:r>
            <w:r>
              <w:t>g</w:t>
            </w:r>
          </w:p>
        </w:tc>
        <w:tc>
          <w:tcPr>
            <w:tcW w:w="373" w:type="dxa"/>
            <w:shd w:val="clear" w:color="auto" w:fill="auto"/>
          </w:tcPr>
          <w:p w14:paraId="26813BFA" w14:textId="77777777" w:rsidR="00161730" w:rsidRPr="004A7DC7" w:rsidRDefault="00161730" w:rsidP="00161730">
            <w:pPr>
              <w:pStyle w:val="Text"/>
            </w:pPr>
            <w:r w:rsidRPr="004A7DC7">
              <w:t>ke</w:t>
            </w:r>
          </w:p>
        </w:tc>
        <w:tc>
          <w:tcPr>
            <w:tcW w:w="829" w:type="dxa"/>
            <w:gridSpan w:val="3"/>
            <w:shd w:val="clear" w:color="auto" w:fill="auto"/>
          </w:tcPr>
          <w:p w14:paraId="46E6BF6F" w14:textId="77777777" w:rsidR="00161730" w:rsidRPr="004A7DC7" w:rsidRDefault="00161730" w:rsidP="00161730">
            <w:pPr>
              <w:pStyle w:val="Text"/>
            </w:pPr>
            <w:r>
              <w:t>kampung</w:t>
            </w:r>
          </w:p>
        </w:tc>
      </w:tr>
      <w:tr w:rsidR="00AC23C4" w:rsidRPr="00AC23C4" w14:paraId="1EF34723" w14:textId="77777777" w:rsidTr="00AC23C4">
        <w:tc>
          <w:tcPr>
            <w:tcW w:w="709" w:type="dxa"/>
            <w:shd w:val="clear" w:color="auto" w:fill="auto"/>
          </w:tcPr>
          <w:p w14:paraId="5DC48FE4" w14:textId="77777777" w:rsidR="00161730" w:rsidRPr="00BA1350" w:rsidRDefault="00161730" w:rsidP="00161730">
            <w:pPr>
              <w:pStyle w:val="GlossEng"/>
            </w:pPr>
          </w:p>
        </w:tc>
        <w:tc>
          <w:tcPr>
            <w:tcW w:w="1651" w:type="dxa"/>
            <w:gridSpan w:val="4"/>
            <w:shd w:val="clear" w:color="auto" w:fill="auto"/>
          </w:tcPr>
          <w:p w14:paraId="58D1114B" w14:textId="77777777" w:rsidR="00161730" w:rsidRPr="004A7DC7" w:rsidRDefault="00161730" w:rsidP="00161730">
            <w:pPr>
              <w:pStyle w:val="GlossEng"/>
            </w:pPr>
            <w:r w:rsidRPr="004A7DC7">
              <w:t>feel.happy(.about)</w:t>
            </w:r>
          </w:p>
        </w:tc>
        <w:tc>
          <w:tcPr>
            <w:tcW w:w="790" w:type="dxa"/>
            <w:gridSpan w:val="2"/>
            <w:shd w:val="clear" w:color="auto" w:fill="auto"/>
          </w:tcPr>
          <w:p w14:paraId="67914090" w14:textId="77777777" w:rsidR="00161730" w:rsidRPr="004A7DC7" w:rsidRDefault="00161730" w:rsidP="00161730">
            <w:pPr>
              <w:pStyle w:val="GlossEng"/>
            </w:pPr>
            <w:r w:rsidRPr="004A7DC7">
              <w:t>stay</w:t>
            </w:r>
          </w:p>
        </w:tc>
        <w:tc>
          <w:tcPr>
            <w:tcW w:w="513" w:type="dxa"/>
            <w:shd w:val="clear" w:color="auto" w:fill="auto"/>
          </w:tcPr>
          <w:p w14:paraId="4A66B7BE" w14:textId="77777777" w:rsidR="00161730" w:rsidRPr="0099608C" w:rsidRDefault="00161730" w:rsidP="00161730">
            <w:pPr>
              <w:pStyle w:val="GlossEng"/>
              <w:rPr>
                <w:rStyle w:val="ChSmallCaps"/>
              </w:rPr>
            </w:pPr>
            <w:r w:rsidRPr="0099608C">
              <w:rPr>
                <w:rStyle w:val="ChSmallCaps"/>
              </w:rPr>
              <w:t>neg</w:t>
            </w:r>
          </w:p>
        </w:tc>
        <w:tc>
          <w:tcPr>
            <w:tcW w:w="573" w:type="dxa"/>
            <w:gridSpan w:val="3"/>
            <w:shd w:val="clear" w:color="auto" w:fill="auto"/>
          </w:tcPr>
          <w:p w14:paraId="61A3CF49" w14:textId="77777777" w:rsidR="00161730" w:rsidRPr="004A7DC7" w:rsidRDefault="00161730" w:rsidP="00161730">
            <w:pPr>
              <w:pStyle w:val="GlossEng"/>
            </w:pPr>
            <w:r w:rsidRPr="004A7DC7">
              <w:t>want</w:t>
            </w:r>
          </w:p>
        </w:tc>
        <w:tc>
          <w:tcPr>
            <w:tcW w:w="879" w:type="dxa"/>
            <w:gridSpan w:val="2"/>
            <w:shd w:val="clear" w:color="auto" w:fill="auto"/>
          </w:tcPr>
          <w:p w14:paraId="6454067F" w14:textId="77777777" w:rsidR="00161730" w:rsidRPr="004A7DC7" w:rsidRDefault="00161730" w:rsidP="00161730">
            <w:pPr>
              <w:pStyle w:val="GlossEng"/>
            </w:pPr>
            <w:r w:rsidRPr="004A7DC7">
              <w:t>go.home</w:t>
            </w:r>
          </w:p>
        </w:tc>
        <w:tc>
          <w:tcPr>
            <w:tcW w:w="373" w:type="dxa"/>
            <w:shd w:val="clear" w:color="auto" w:fill="auto"/>
          </w:tcPr>
          <w:p w14:paraId="068A3452" w14:textId="77777777" w:rsidR="00161730" w:rsidRPr="004A7DC7" w:rsidRDefault="00161730" w:rsidP="00161730">
            <w:pPr>
              <w:pStyle w:val="GlossEng"/>
            </w:pPr>
            <w:r w:rsidRPr="004A7DC7">
              <w:t>to</w:t>
            </w:r>
          </w:p>
        </w:tc>
        <w:tc>
          <w:tcPr>
            <w:tcW w:w="829" w:type="dxa"/>
            <w:gridSpan w:val="3"/>
            <w:shd w:val="clear" w:color="auto" w:fill="auto"/>
          </w:tcPr>
          <w:p w14:paraId="7F05DCC4" w14:textId="77777777" w:rsidR="00161730" w:rsidRPr="004A7DC7" w:rsidRDefault="00161730" w:rsidP="00161730">
            <w:pPr>
              <w:pStyle w:val="GlossEng"/>
            </w:pPr>
            <w:r w:rsidRPr="004A7DC7">
              <w:t>village</w:t>
            </w:r>
          </w:p>
        </w:tc>
      </w:tr>
    </w:tbl>
    <w:p w14:paraId="75FCCDF9" w14:textId="3C20EED7" w:rsidR="00161730" w:rsidRDefault="00B7093A" w:rsidP="00161730">
      <w:pPr>
        <w:pStyle w:val="FreeTranslEng"/>
      </w:pPr>
      <w:r>
        <w:t>‘</w:t>
      </w:r>
      <w:r w:rsidR="00161730">
        <w:t xml:space="preserve">so </w:t>
      </w:r>
      <w:r w:rsidR="00161730" w:rsidRPr="00BA1350">
        <w:rPr>
          <w:rStyle w:val="ChBlueBold"/>
        </w:rPr>
        <w:t>once</w:t>
      </w:r>
      <w:r w:rsidR="00161730">
        <w:t xml:space="preserve"> they</w:t>
      </w:r>
      <w:r>
        <w:t>’</w:t>
      </w:r>
      <w:r w:rsidR="00161730">
        <w:t>ve lived in the city like this, they</w:t>
      </w:r>
      <w:r>
        <w:t>’</w:t>
      </w:r>
      <w:r w:rsidR="00161730">
        <w:t>re happy to stay (here), (they) don</w:t>
      </w:r>
      <w:r>
        <w:t>’</w:t>
      </w:r>
      <w:r w:rsidR="00161730">
        <w:t>t want to return home to the village</w:t>
      </w:r>
      <w:r>
        <w:t>’</w:t>
      </w:r>
      <w:r w:rsidR="00161730">
        <w:t xml:space="preserve"> </w:t>
      </w:r>
      <w:r w:rsidR="00161730" w:rsidRPr="001606EF">
        <w:rPr>
          <w:rStyle w:val="ExampleSource"/>
        </w:rPr>
        <w:t>[080927-009-CvNP.0059]</w:t>
      </w:r>
    </w:p>
    <w:p w14:paraId="56BF0F0E" w14:textId="3CBF9A3E" w:rsidR="00260D2E" w:rsidRDefault="00161730" w:rsidP="00260D2E">
      <w:pPr>
        <w:pStyle w:val="Body0005after"/>
      </w:pPr>
      <w:r>
        <w:t>In a different context, the conjunction receives a conditional reading and signals</w:t>
      </w:r>
      <w:r w:rsidR="00260D2E">
        <w:t xml:space="preserve">, what </w:t>
      </w:r>
      <w:r w:rsidR="00260D2E" w:rsidRPr="00260D2E">
        <w:rPr>
          <w:rStyle w:val="Citation"/>
        </w:rPr>
        <w:fldChar w:fldCharType="begin"/>
      </w:r>
      <w:r w:rsidR="00260D2E" w:rsidRPr="00260D2E">
        <w:rPr>
          <w:rStyle w:val="Citation"/>
        </w:rPr>
        <w:instrText>ADDIN CITAVI.PLACEHOLDER 860ab608-16dc-4986-83d1-e4a79c75cc08 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F1Zm1hbm48L1RleHQ+DQogICAgPC9UZXh0VW5pdD4NCiAgPC9UZXh0VW5pdHM+DQo8L1BsYWNlaG9sZGVyPg==</w:instrText>
      </w:r>
      <w:r w:rsidR="00260D2E" w:rsidRPr="00260D2E">
        <w:rPr>
          <w:rStyle w:val="Citation"/>
        </w:rPr>
        <w:fldChar w:fldCharType="separate"/>
      </w:r>
      <w:bookmarkStart w:id="5194" w:name="_CTVP001860ab60816dc498683d1e4a79c75cc08"/>
      <w:r w:rsidR="0092006B">
        <w:rPr>
          <w:rStyle w:val="Citation"/>
        </w:rPr>
        <w:t>Kaufmann</w:t>
      </w:r>
      <w:bookmarkEnd w:id="5194"/>
      <w:r w:rsidR="00260D2E" w:rsidRPr="00260D2E">
        <w:rPr>
          <w:rStyle w:val="Citation"/>
        </w:rPr>
        <w:fldChar w:fldCharType="end"/>
      </w:r>
      <w:r w:rsidR="00260D2E" w:rsidRPr="00260D2E">
        <w:rPr>
          <w:rStyle w:val="Citation"/>
        </w:rPr>
        <w:t xml:space="preserve"> </w:t>
      </w:r>
      <w:r w:rsidR="00260D2E" w:rsidRPr="00260D2E">
        <w:rPr>
          <w:rStyle w:val="Citation"/>
        </w:rPr>
        <w:fldChar w:fldCharType="begin"/>
      </w:r>
      <w:r w:rsidR="00260D2E" w:rsidRPr="00260D2E">
        <w:rPr>
          <w:rStyle w:val="Citation"/>
        </w:rPr>
        <w:instrText>ADDIN CITAVI.PLACEHOLDER dd1e7d49-196c-43ff-9465-05d236dd2cce 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LYXVmbWFubiAyMDA2IOKAkyBDb25kaXRpb25hbHM8L1Nob3J0VGl0bGU+DQogICAgICAgIDxUaXRsZT5Db25kaXRpb25hbHM8L1RpdGxlPg0KICAgICAgPC9SZWZlcmVuY2U+DQogICAgPC9FbnRyeT4NCiAgPC9FbnRyaWVzPg0KICA8VGV4dD4oMjAwNjog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6IDYpPC9UZXh0Pg0KICAgIDwvVGV4dFVuaXQ+DQogIDwvVGV4dFVuaXRzPg0KPC9QbGFjZWhvbGRlcj4=</w:instrText>
      </w:r>
      <w:r w:rsidR="00260D2E" w:rsidRPr="00260D2E">
        <w:rPr>
          <w:rStyle w:val="Citation"/>
        </w:rPr>
        <w:fldChar w:fldCharType="separate"/>
      </w:r>
      <w:bookmarkStart w:id="5195" w:name="_CTVP001dd1e7d49196c43ff946505d236dd2cce"/>
      <w:r w:rsidR="0092006B">
        <w:rPr>
          <w:rStyle w:val="Citation"/>
        </w:rPr>
        <w:t>(2006: 6)</w:t>
      </w:r>
      <w:bookmarkEnd w:id="5195"/>
      <w:r w:rsidR="00260D2E" w:rsidRPr="00260D2E">
        <w:rPr>
          <w:rStyle w:val="Citation"/>
        </w:rPr>
        <w:fldChar w:fldCharType="end"/>
      </w:r>
      <w:r w:rsidR="00260D2E">
        <w:t xml:space="preserve"> calls,</w:t>
      </w:r>
      <w:r>
        <w:t xml:space="preserve"> </w:t>
      </w:r>
      <w:r w:rsidR="00B7093A">
        <w:t>“</w:t>
      </w:r>
      <w:r>
        <w:rPr>
          <w:lang w:eastAsia="en-US"/>
        </w:rPr>
        <w:t xml:space="preserve">indicative </w:t>
      </w:r>
      <w:r>
        <w:t>conditional</w:t>
      </w:r>
      <w:r w:rsidR="00B7093A">
        <w:t>”</w:t>
      </w:r>
      <w:r>
        <w:t xml:space="preserve"> relations or </w:t>
      </w:r>
      <w:r w:rsidR="00B7093A">
        <w:t>“</w:t>
      </w:r>
      <w:r>
        <w:t>counterfactual conditional</w:t>
      </w:r>
      <w:r w:rsidR="00B7093A">
        <w:t>”</w:t>
      </w:r>
      <w:r>
        <w:t xml:space="preserve"> relations</w:t>
      </w:r>
      <w:r w:rsidR="00260D2E">
        <w:t xml:space="preserve">. In such a context </w:t>
      </w:r>
      <w:r w:rsidR="00260D2E" w:rsidRPr="00D13D72">
        <w:rPr>
          <w:rStyle w:val="ChItalBold"/>
        </w:rPr>
        <w:t>kalo</w:t>
      </w:r>
      <w:r w:rsidR="00260D2E">
        <w:t xml:space="preserve"> translates with ‘if’. </w:t>
      </w:r>
      <w:r>
        <w:t>An indicative conditional indicates that it is possible for the condition presented in its clause to be met</w:t>
      </w:r>
      <w:r w:rsidR="00260D2E">
        <w:t xml:space="preserve">. In </w:t>
      </w:r>
      <w:r>
        <w:t>this case the event or state of the unmarked clause will also come about</w:t>
      </w:r>
      <w:r w:rsidR="00260D2E">
        <w:t xml:space="preserve">, as shown in </w:t>
      </w:r>
      <w:r w:rsidR="00CA31D9">
        <w:fldChar w:fldCharType="begin"/>
      </w:r>
      <w:r w:rsidR="00CA31D9">
        <w:instrText xml:space="preserve"> REF _Ref387670262 \h </w:instrText>
      </w:r>
      <w:r w:rsidR="00CA31D9">
        <w:fldChar w:fldCharType="separate"/>
      </w:r>
      <w:r w:rsidR="00154D81">
        <w:t>(</w:t>
      </w:r>
      <w:r w:rsidR="00154D81">
        <w:rPr>
          <w:noProof/>
        </w:rPr>
        <w:t>33</w:t>
      </w:r>
      <w:r w:rsidR="00154D81">
        <w:t>)</w:t>
      </w:r>
      <w:r w:rsidR="00CA31D9">
        <w:fldChar w:fldCharType="end"/>
      </w:r>
      <w:r>
        <w:t xml:space="preserve">. When conditional </w:t>
      </w:r>
      <w:r w:rsidRPr="00AE76ED">
        <w:rPr>
          <w:rStyle w:val="ChItalBold"/>
        </w:rPr>
        <w:t>kalo</w:t>
      </w:r>
      <w:r>
        <w:t xml:space="preserve"> </w:t>
      </w:r>
      <w:r w:rsidR="00B7093A">
        <w:t>‘</w:t>
      </w:r>
      <w:r>
        <w:t>if</w:t>
      </w:r>
      <w:r w:rsidR="00B7093A">
        <w:t>’</w:t>
      </w:r>
      <w:r>
        <w:t xml:space="preserve"> co-occurs with </w:t>
      </w:r>
      <w:r w:rsidRPr="00856563">
        <w:t xml:space="preserve">retrospective </w:t>
      </w:r>
      <w:r w:rsidRPr="00856563">
        <w:rPr>
          <w:rStyle w:val="ChItalBold"/>
        </w:rPr>
        <w:t>suda</w:t>
      </w:r>
      <w:r w:rsidRPr="00856563">
        <w:t xml:space="preserve"> </w:t>
      </w:r>
      <w:r w:rsidR="00B7093A">
        <w:t>‘</w:t>
      </w:r>
      <w:r w:rsidRPr="00856563">
        <w:t>already</w:t>
      </w:r>
      <w:r w:rsidR="00B7093A">
        <w:t>’</w:t>
      </w:r>
      <w:r>
        <w:t xml:space="preserve">, the clause receives a counterfactual conditional reading. That is, it signals that the condition was not met in the past. If the condition had been met, however, then the event or state of the unmarked clause would also have come about. This is illustrated in </w:t>
      </w:r>
      <w:r>
        <w:fldChar w:fldCharType="begin"/>
      </w:r>
      <w:r>
        <w:instrText xml:space="preserve"> REF _Ref355784927 \h </w:instrText>
      </w:r>
      <w:r>
        <w:fldChar w:fldCharType="separate"/>
      </w:r>
      <w:r w:rsidR="00154D81">
        <w:t>(</w:t>
      </w:r>
      <w:r w:rsidR="00154D81">
        <w:rPr>
          <w:noProof/>
        </w:rPr>
        <w:t>34</w:t>
      </w:r>
      <w:r w:rsidR="00154D81">
        <w:t>)</w:t>
      </w:r>
      <w:r>
        <w:fldChar w:fldCharType="end"/>
      </w:r>
      <w:r>
        <w:t>.</w:t>
      </w:r>
    </w:p>
    <w:p w14:paraId="2B1DED02" w14:textId="554DDBA1" w:rsidR="00161730" w:rsidRDefault="00161730" w:rsidP="00161730">
      <w:pPr>
        <w:pStyle w:val="ExampleTitle"/>
      </w:pPr>
      <w:r>
        <w:t xml:space="preserve">Combining clauses with </w:t>
      </w:r>
      <w:r w:rsidRPr="009A37B4">
        <w:rPr>
          <w:rStyle w:val="ChItalBold"/>
        </w:rPr>
        <w:t>kalo</w:t>
      </w:r>
      <w:r>
        <w:t xml:space="preserve"> </w:t>
      </w:r>
      <w:r w:rsidR="00B7093A">
        <w:t>‘</w:t>
      </w:r>
      <w:r>
        <w:t>if</w:t>
      </w:r>
      <w:r w:rsidR="00B7093A">
        <w:t>’</w:t>
      </w:r>
      <w:r>
        <w:t>: Conditional reading</w:t>
      </w:r>
    </w:p>
    <w:tbl>
      <w:tblPr>
        <w:tblW w:w="4565" w:type="dxa"/>
        <w:tblCellMar>
          <w:left w:w="42" w:type="dxa"/>
          <w:right w:w="42" w:type="dxa"/>
        </w:tblCellMar>
        <w:tblLook w:val="01E0" w:firstRow="1" w:lastRow="1" w:firstColumn="1" w:lastColumn="1" w:noHBand="0" w:noVBand="0"/>
      </w:tblPr>
      <w:tblGrid>
        <w:gridCol w:w="709"/>
        <w:gridCol w:w="551"/>
        <w:gridCol w:w="489"/>
        <w:gridCol w:w="934"/>
        <w:gridCol w:w="696"/>
        <w:gridCol w:w="513"/>
        <w:gridCol w:w="673"/>
      </w:tblGrid>
      <w:tr w:rsidR="00AC23C4" w:rsidRPr="00F63884" w14:paraId="4DB1C0D4" w14:textId="77777777" w:rsidTr="00AC23C4">
        <w:tc>
          <w:tcPr>
            <w:tcW w:w="709" w:type="dxa"/>
            <w:shd w:val="clear" w:color="auto" w:fill="auto"/>
          </w:tcPr>
          <w:p w14:paraId="361A22CB" w14:textId="77777777" w:rsidR="00161730" w:rsidRPr="00243B92" w:rsidRDefault="00161730" w:rsidP="00161730">
            <w:pPr>
              <w:pStyle w:val="O0Nwnext"/>
            </w:pPr>
            <w:bookmarkStart w:id="5196" w:name="_Ref387670262"/>
            <w:r>
              <w:t>(</w:t>
            </w:r>
            <w:fldSimple w:instr=" SEQ ( \* ARABIC \s 1 ">
              <w:r w:rsidR="00154D81">
                <w:rPr>
                  <w:noProof/>
                </w:rPr>
                <w:t>33</w:t>
              </w:r>
            </w:fldSimple>
            <w:r>
              <w:t>)</w:t>
            </w:r>
            <w:bookmarkEnd w:id="5196"/>
          </w:p>
        </w:tc>
        <w:tc>
          <w:tcPr>
            <w:tcW w:w="551" w:type="dxa"/>
            <w:shd w:val="clear" w:color="auto" w:fill="auto"/>
          </w:tcPr>
          <w:p w14:paraId="23B5A103" w14:textId="77777777" w:rsidR="00161730" w:rsidRPr="00C428C4" w:rsidRDefault="00161730" w:rsidP="00161730">
            <w:pPr>
              <w:pStyle w:val="Text"/>
              <w:rPr>
                <w:rStyle w:val="ChBlueBold"/>
              </w:rPr>
            </w:pPr>
            <w:r w:rsidRPr="00C428C4">
              <w:rPr>
                <w:rStyle w:val="ChBlueBold"/>
              </w:rPr>
              <w:t>kalo</w:t>
            </w:r>
          </w:p>
        </w:tc>
        <w:tc>
          <w:tcPr>
            <w:tcW w:w="489" w:type="dxa"/>
            <w:shd w:val="clear" w:color="auto" w:fill="auto"/>
          </w:tcPr>
          <w:p w14:paraId="09EEACB6" w14:textId="77777777" w:rsidR="00161730" w:rsidRPr="00F63884" w:rsidRDefault="00161730" w:rsidP="00161730">
            <w:pPr>
              <w:pStyle w:val="Text"/>
            </w:pPr>
            <w:r>
              <w:t>ko</w:t>
            </w:r>
          </w:p>
        </w:tc>
        <w:tc>
          <w:tcPr>
            <w:tcW w:w="934" w:type="dxa"/>
            <w:shd w:val="clear" w:color="auto" w:fill="auto"/>
          </w:tcPr>
          <w:p w14:paraId="24647392" w14:textId="77777777" w:rsidR="00161730" w:rsidRPr="00F63884" w:rsidRDefault="00161730" w:rsidP="00161730">
            <w:pPr>
              <w:pStyle w:val="Text"/>
            </w:pPr>
            <w:r>
              <w:t>alpa,</w:t>
            </w:r>
          </w:p>
        </w:tc>
        <w:tc>
          <w:tcPr>
            <w:tcW w:w="696" w:type="dxa"/>
            <w:shd w:val="clear" w:color="auto" w:fill="auto"/>
          </w:tcPr>
          <w:p w14:paraId="3CB27D62" w14:textId="77777777" w:rsidR="00161730" w:rsidRPr="00F63884" w:rsidRDefault="00161730" w:rsidP="00161730">
            <w:pPr>
              <w:pStyle w:val="Text"/>
            </w:pPr>
            <w:r>
              <w:t>kitong</w:t>
            </w:r>
          </w:p>
        </w:tc>
        <w:tc>
          <w:tcPr>
            <w:tcW w:w="513" w:type="dxa"/>
            <w:shd w:val="clear" w:color="auto" w:fill="auto"/>
          </w:tcPr>
          <w:p w14:paraId="2680EE2C" w14:textId="77777777" w:rsidR="00161730" w:rsidRPr="00F63884" w:rsidRDefault="00161730" w:rsidP="00161730">
            <w:pPr>
              <w:pStyle w:val="Text"/>
            </w:pPr>
            <w:r>
              <w:t>tra</w:t>
            </w:r>
          </w:p>
        </w:tc>
        <w:tc>
          <w:tcPr>
            <w:tcW w:w="673" w:type="dxa"/>
            <w:shd w:val="clear" w:color="auto" w:fill="auto"/>
          </w:tcPr>
          <w:p w14:paraId="3B3DD218" w14:textId="77777777" w:rsidR="00161730" w:rsidRPr="00F63884" w:rsidRDefault="00161730" w:rsidP="00161730">
            <w:pPr>
              <w:pStyle w:val="Text"/>
            </w:pPr>
            <w:r>
              <w:t>jalan</w:t>
            </w:r>
            <w:r w:rsidR="00BA5C1C">
              <w:t>g</w:t>
            </w:r>
          </w:p>
        </w:tc>
      </w:tr>
      <w:tr w:rsidR="00AC23C4" w:rsidRPr="00F63884" w14:paraId="0D512CEA" w14:textId="77777777" w:rsidTr="00AC23C4">
        <w:tc>
          <w:tcPr>
            <w:tcW w:w="709" w:type="dxa"/>
            <w:shd w:val="clear" w:color="auto" w:fill="auto"/>
          </w:tcPr>
          <w:p w14:paraId="373F6440" w14:textId="77777777" w:rsidR="00161730" w:rsidRPr="00243B92" w:rsidRDefault="00161730" w:rsidP="00161730">
            <w:pPr>
              <w:pStyle w:val="GlossEng"/>
            </w:pPr>
          </w:p>
        </w:tc>
        <w:tc>
          <w:tcPr>
            <w:tcW w:w="551" w:type="dxa"/>
            <w:shd w:val="clear" w:color="auto" w:fill="auto"/>
          </w:tcPr>
          <w:p w14:paraId="15F5BFEC" w14:textId="77777777" w:rsidR="00161730" w:rsidRPr="00F63884" w:rsidRDefault="00161730" w:rsidP="00161730">
            <w:pPr>
              <w:pStyle w:val="GlossEng"/>
            </w:pPr>
            <w:r w:rsidRPr="00F63884">
              <w:t>if</w:t>
            </w:r>
          </w:p>
        </w:tc>
        <w:tc>
          <w:tcPr>
            <w:tcW w:w="489" w:type="dxa"/>
            <w:shd w:val="clear" w:color="auto" w:fill="auto"/>
          </w:tcPr>
          <w:p w14:paraId="0FD07DF4" w14:textId="77777777" w:rsidR="00161730" w:rsidRPr="0099608C" w:rsidRDefault="00161730" w:rsidP="00161730">
            <w:pPr>
              <w:pStyle w:val="GlossEng"/>
              <w:rPr>
                <w:rStyle w:val="ChSmallCaps"/>
              </w:rPr>
            </w:pPr>
            <w:r w:rsidRPr="0099608C">
              <w:rPr>
                <w:rStyle w:val="ChSmallCaps"/>
              </w:rPr>
              <w:t>2sg</w:t>
            </w:r>
          </w:p>
        </w:tc>
        <w:tc>
          <w:tcPr>
            <w:tcW w:w="934" w:type="dxa"/>
            <w:shd w:val="clear" w:color="auto" w:fill="auto"/>
          </w:tcPr>
          <w:p w14:paraId="4C7CBC7A" w14:textId="77777777" w:rsidR="00161730" w:rsidRPr="00F63884" w:rsidRDefault="00161730" w:rsidP="00161730">
            <w:pPr>
              <w:pStyle w:val="GlossEng"/>
            </w:pPr>
            <w:r>
              <w:t>be.absent</w:t>
            </w:r>
          </w:p>
        </w:tc>
        <w:tc>
          <w:tcPr>
            <w:tcW w:w="696" w:type="dxa"/>
            <w:shd w:val="clear" w:color="auto" w:fill="auto"/>
          </w:tcPr>
          <w:p w14:paraId="68576F0E" w14:textId="77777777" w:rsidR="00161730" w:rsidRPr="0099608C" w:rsidRDefault="00161730" w:rsidP="00161730">
            <w:pPr>
              <w:pStyle w:val="GlossEng"/>
              <w:rPr>
                <w:rStyle w:val="ChSmallCaps"/>
              </w:rPr>
            </w:pPr>
            <w:r w:rsidRPr="0099608C">
              <w:rPr>
                <w:rStyle w:val="ChSmallCaps"/>
              </w:rPr>
              <w:t>1pl</w:t>
            </w:r>
          </w:p>
        </w:tc>
        <w:tc>
          <w:tcPr>
            <w:tcW w:w="513" w:type="dxa"/>
            <w:shd w:val="clear" w:color="auto" w:fill="auto"/>
          </w:tcPr>
          <w:p w14:paraId="7D4C6B03" w14:textId="77777777" w:rsidR="00161730" w:rsidRPr="0099608C" w:rsidRDefault="00161730" w:rsidP="00161730">
            <w:pPr>
              <w:pStyle w:val="GlossEng"/>
              <w:rPr>
                <w:rStyle w:val="ChSmallCaps"/>
              </w:rPr>
            </w:pPr>
            <w:r w:rsidRPr="0099608C">
              <w:rPr>
                <w:rStyle w:val="ChSmallCaps"/>
              </w:rPr>
              <w:t>neg</w:t>
            </w:r>
          </w:p>
        </w:tc>
        <w:tc>
          <w:tcPr>
            <w:tcW w:w="673" w:type="dxa"/>
            <w:shd w:val="clear" w:color="auto" w:fill="auto"/>
          </w:tcPr>
          <w:p w14:paraId="77B246C0" w14:textId="77777777" w:rsidR="00161730" w:rsidRPr="00F63884" w:rsidRDefault="00161730" w:rsidP="00161730">
            <w:pPr>
              <w:pStyle w:val="GlossEng"/>
            </w:pPr>
            <w:r>
              <w:t>walk</w:t>
            </w:r>
          </w:p>
        </w:tc>
      </w:tr>
    </w:tbl>
    <w:p w14:paraId="7E34B58A" w14:textId="217CF95B" w:rsidR="00161730" w:rsidRPr="00233F27" w:rsidRDefault="00161730" w:rsidP="00161730">
      <w:pPr>
        <w:pStyle w:val="FreeTranslEng"/>
      </w:pPr>
      <w:r>
        <w:t xml:space="preserve">[Talking to her son about an upcoming trip:] </w:t>
      </w:r>
      <w:r w:rsidR="00B7093A">
        <w:t>‘</w:t>
      </w:r>
      <w:r w:rsidRPr="001C0A7A">
        <w:rPr>
          <w:rStyle w:val="ChBlueBold"/>
        </w:rPr>
        <w:t>if</w:t>
      </w:r>
      <w:r>
        <w:t xml:space="preserve"> you play hooky, we won</w:t>
      </w:r>
      <w:r w:rsidR="00B7093A">
        <w:t>’</w:t>
      </w:r>
      <w:r>
        <w:t>t go</w:t>
      </w:r>
      <w:r w:rsidR="00B7093A">
        <w:t>’</w:t>
      </w:r>
      <w:r>
        <w:t xml:space="preserve"> </w:t>
      </w:r>
      <w:r w:rsidRPr="001C0A7A">
        <w:rPr>
          <w:rStyle w:val="ExampleSource"/>
        </w:rPr>
        <w:t>[080917-003a-CvEx.0038]</w:t>
      </w:r>
    </w:p>
    <w:tbl>
      <w:tblPr>
        <w:tblW w:w="5249" w:type="dxa"/>
        <w:tblCellMar>
          <w:left w:w="42" w:type="dxa"/>
          <w:right w:w="42" w:type="dxa"/>
        </w:tblCellMar>
        <w:tblLook w:val="01E0" w:firstRow="1" w:lastRow="1" w:firstColumn="1" w:lastColumn="1" w:noHBand="0" w:noVBand="0"/>
      </w:tblPr>
      <w:tblGrid>
        <w:gridCol w:w="708"/>
        <w:gridCol w:w="551"/>
        <w:gridCol w:w="445"/>
        <w:gridCol w:w="44"/>
        <w:gridCol w:w="445"/>
        <w:gridCol w:w="328"/>
        <w:gridCol w:w="445"/>
        <w:gridCol w:w="117"/>
        <w:gridCol w:w="429"/>
        <w:gridCol w:w="310"/>
        <w:gridCol w:w="719"/>
        <w:gridCol w:w="708"/>
      </w:tblGrid>
      <w:tr w:rsidR="00AC23C4" w:rsidRPr="00C52D89" w14:paraId="596C9D93" w14:textId="77777777" w:rsidTr="00AC23C4">
        <w:tc>
          <w:tcPr>
            <w:tcW w:w="708" w:type="dxa"/>
            <w:shd w:val="clear" w:color="auto" w:fill="auto"/>
          </w:tcPr>
          <w:p w14:paraId="4725799A" w14:textId="77777777" w:rsidR="00161730" w:rsidRPr="00DE2EF3" w:rsidRDefault="00161730" w:rsidP="00161730">
            <w:pPr>
              <w:pStyle w:val="O0Nwnext"/>
            </w:pPr>
            <w:bookmarkStart w:id="5197" w:name="_Ref355784927"/>
            <w:r>
              <w:t>(</w:t>
            </w:r>
            <w:fldSimple w:instr=" SEQ ( \* ARABIC \s 1 ">
              <w:r w:rsidR="00154D81">
                <w:rPr>
                  <w:noProof/>
                </w:rPr>
                <w:t>34</w:t>
              </w:r>
            </w:fldSimple>
            <w:r>
              <w:t>)</w:t>
            </w:r>
            <w:bookmarkEnd w:id="5197"/>
          </w:p>
        </w:tc>
        <w:tc>
          <w:tcPr>
            <w:tcW w:w="551" w:type="dxa"/>
            <w:shd w:val="clear" w:color="auto" w:fill="auto"/>
          </w:tcPr>
          <w:p w14:paraId="03B6D633" w14:textId="77777777" w:rsidR="00161730" w:rsidRPr="009D49CA" w:rsidRDefault="00161730" w:rsidP="00161730">
            <w:pPr>
              <w:pStyle w:val="Text"/>
              <w:rPr>
                <w:rStyle w:val="ChBlueBold"/>
              </w:rPr>
            </w:pPr>
            <w:r w:rsidRPr="009D49CA">
              <w:rPr>
                <w:rStyle w:val="ChBlueBold"/>
              </w:rPr>
              <w:t>kalo</w:t>
            </w:r>
          </w:p>
        </w:tc>
        <w:tc>
          <w:tcPr>
            <w:tcW w:w="489" w:type="dxa"/>
            <w:gridSpan w:val="2"/>
            <w:shd w:val="clear" w:color="auto" w:fill="auto"/>
          </w:tcPr>
          <w:p w14:paraId="1844206C" w14:textId="77777777" w:rsidR="00161730" w:rsidRPr="003B4965" w:rsidRDefault="00161730" w:rsidP="00161730">
            <w:pPr>
              <w:pStyle w:val="Text"/>
            </w:pPr>
            <w:r w:rsidRPr="003B4965">
              <w:t>sa</w:t>
            </w:r>
          </w:p>
        </w:tc>
        <w:tc>
          <w:tcPr>
            <w:tcW w:w="773" w:type="dxa"/>
            <w:gridSpan w:val="2"/>
            <w:shd w:val="clear" w:color="auto" w:fill="auto"/>
          </w:tcPr>
          <w:p w14:paraId="089C8410" w14:textId="77777777" w:rsidR="00161730" w:rsidRPr="009D49CA" w:rsidRDefault="00161730" w:rsidP="00161730">
            <w:pPr>
              <w:pStyle w:val="Text"/>
              <w:rPr>
                <w:rStyle w:val="ChBlueBold"/>
              </w:rPr>
            </w:pPr>
            <w:r w:rsidRPr="009D49CA">
              <w:rPr>
                <w:rStyle w:val="ChBlueBold"/>
              </w:rPr>
              <w:t>su</w:t>
            </w:r>
          </w:p>
        </w:tc>
        <w:tc>
          <w:tcPr>
            <w:tcW w:w="562" w:type="dxa"/>
            <w:gridSpan w:val="2"/>
            <w:shd w:val="clear" w:color="auto" w:fill="auto"/>
          </w:tcPr>
          <w:p w14:paraId="77830F75" w14:textId="77777777" w:rsidR="00161730" w:rsidRPr="003B4965" w:rsidRDefault="00161730" w:rsidP="00161730">
            <w:pPr>
              <w:pStyle w:val="Text"/>
            </w:pPr>
            <w:r w:rsidRPr="003B4965">
              <w:t>pake</w:t>
            </w:r>
          </w:p>
        </w:tc>
        <w:tc>
          <w:tcPr>
            <w:tcW w:w="429" w:type="dxa"/>
            <w:shd w:val="clear" w:color="auto" w:fill="auto"/>
          </w:tcPr>
          <w:p w14:paraId="79F4FDCD" w14:textId="77777777" w:rsidR="00161730" w:rsidRPr="003B4965" w:rsidRDefault="00161730" w:rsidP="00161730">
            <w:pPr>
              <w:pStyle w:val="Text"/>
            </w:pPr>
            <w:r w:rsidRPr="003B4965">
              <w:t>em</w:t>
            </w:r>
          </w:p>
        </w:tc>
        <w:tc>
          <w:tcPr>
            <w:tcW w:w="1029" w:type="dxa"/>
            <w:gridSpan w:val="2"/>
            <w:shd w:val="clear" w:color="auto" w:fill="auto"/>
          </w:tcPr>
          <w:p w14:paraId="46B99CE1" w14:textId="77777777" w:rsidR="00161730" w:rsidRPr="003B4965" w:rsidRDefault="00161730" w:rsidP="00161730">
            <w:pPr>
              <w:pStyle w:val="Text"/>
            </w:pPr>
            <w:r w:rsidRPr="003B4965">
              <w:t>kaca</w:t>
            </w:r>
            <w:r>
              <w:t>-mata</w:t>
            </w:r>
          </w:p>
        </w:tc>
        <w:tc>
          <w:tcPr>
            <w:tcW w:w="708" w:type="dxa"/>
            <w:shd w:val="clear" w:color="auto" w:fill="auto"/>
          </w:tcPr>
          <w:p w14:paraId="59C443DF" w14:textId="77777777" w:rsidR="00161730" w:rsidRPr="003B4965" w:rsidRDefault="00161730" w:rsidP="00161730">
            <w:pPr>
              <w:pStyle w:val="Text"/>
            </w:pPr>
            <w:r w:rsidRPr="003B4965">
              <w:t>tu</w:t>
            </w:r>
            <w:r>
              <w:t>,</w:t>
            </w:r>
          </w:p>
        </w:tc>
      </w:tr>
      <w:tr w:rsidR="00AC23C4" w:rsidRPr="00AC23C4" w14:paraId="2D4D3D0F" w14:textId="77777777" w:rsidTr="00AC23C4">
        <w:tc>
          <w:tcPr>
            <w:tcW w:w="708" w:type="dxa"/>
            <w:shd w:val="clear" w:color="auto" w:fill="auto"/>
          </w:tcPr>
          <w:p w14:paraId="36E5E8E5" w14:textId="77777777" w:rsidR="00161730" w:rsidRPr="00384C0A" w:rsidRDefault="00161730" w:rsidP="00161730">
            <w:pPr>
              <w:pStyle w:val="GlossEng2ptafter"/>
            </w:pPr>
          </w:p>
        </w:tc>
        <w:tc>
          <w:tcPr>
            <w:tcW w:w="551" w:type="dxa"/>
            <w:shd w:val="clear" w:color="auto" w:fill="auto"/>
          </w:tcPr>
          <w:p w14:paraId="2D246086" w14:textId="77777777" w:rsidR="00161730" w:rsidRPr="00384C0A" w:rsidRDefault="00161730" w:rsidP="00161730">
            <w:pPr>
              <w:pStyle w:val="GlossEng2ptafter"/>
            </w:pPr>
            <w:r w:rsidRPr="00384C0A">
              <w:t>if</w:t>
            </w:r>
          </w:p>
        </w:tc>
        <w:tc>
          <w:tcPr>
            <w:tcW w:w="489" w:type="dxa"/>
            <w:gridSpan w:val="2"/>
            <w:shd w:val="clear" w:color="auto" w:fill="auto"/>
          </w:tcPr>
          <w:p w14:paraId="6797CB85" w14:textId="77777777" w:rsidR="00161730" w:rsidRPr="0099608C" w:rsidRDefault="00161730" w:rsidP="00161730">
            <w:pPr>
              <w:pStyle w:val="GlossEng2ptafter"/>
              <w:rPr>
                <w:rStyle w:val="ChSmallCaps"/>
              </w:rPr>
            </w:pPr>
            <w:r w:rsidRPr="0099608C">
              <w:rPr>
                <w:rStyle w:val="ChSmallCaps"/>
              </w:rPr>
              <w:t>1sg</w:t>
            </w:r>
          </w:p>
        </w:tc>
        <w:tc>
          <w:tcPr>
            <w:tcW w:w="773" w:type="dxa"/>
            <w:gridSpan w:val="2"/>
            <w:shd w:val="clear" w:color="auto" w:fill="auto"/>
          </w:tcPr>
          <w:p w14:paraId="45679B29" w14:textId="77777777" w:rsidR="00161730" w:rsidRPr="00384C0A" w:rsidRDefault="00161730" w:rsidP="00161730">
            <w:pPr>
              <w:pStyle w:val="GlossEng2ptafter"/>
            </w:pPr>
            <w:r w:rsidRPr="00384C0A">
              <w:t>already</w:t>
            </w:r>
          </w:p>
        </w:tc>
        <w:tc>
          <w:tcPr>
            <w:tcW w:w="562" w:type="dxa"/>
            <w:gridSpan w:val="2"/>
            <w:shd w:val="clear" w:color="auto" w:fill="auto"/>
          </w:tcPr>
          <w:p w14:paraId="32B858AD" w14:textId="77777777" w:rsidR="00161730" w:rsidRPr="00384C0A" w:rsidRDefault="00161730" w:rsidP="00161730">
            <w:pPr>
              <w:pStyle w:val="GlossEng2ptafter"/>
            </w:pPr>
            <w:r w:rsidRPr="00384C0A">
              <w:t>use</w:t>
            </w:r>
          </w:p>
        </w:tc>
        <w:tc>
          <w:tcPr>
            <w:tcW w:w="429" w:type="dxa"/>
            <w:shd w:val="clear" w:color="auto" w:fill="auto"/>
          </w:tcPr>
          <w:p w14:paraId="652EA416" w14:textId="77777777" w:rsidR="00161730" w:rsidRPr="00384C0A" w:rsidRDefault="00161730" w:rsidP="00161730">
            <w:pPr>
              <w:pStyle w:val="GlossEng2ptafter"/>
            </w:pPr>
            <w:r w:rsidRPr="00384C0A">
              <w:t>uh</w:t>
            </w:r>
          </w:p>
        </w:tc>
        <w:tc>
          <w:tcPr>
            <w:tcW w:w="1029" w:type="dxa"/>
            <w:gridSpan w:val="2"/>
            <w:shd w:val="clear" w:color="auto" w:fill="auto"/>
          </w:tcPr>
          <w:p w14:paraId="4959C585" w14:textId="77777777" w:rsidR="00161730" w:rsidRPr="00384C0A" w:rsidRDefault="00161730" w:rsidP="00161730">
            <w:pPr>
              <w:pStyle w:val="GlossEng2ptafter"/>
            </w:pPr>
            <w:r w:rsidRPr="00384C0A">
              <w:t>glass</w:t>
            </w:r>
            <w:r>
              <w:t>es</w:t>
            </w:r>
          </w:p>
        </w:tc>
        <w:tc>
          <w:tcPr>
            <w:tcW w:w="708" w:type="dxa"/>
            <w:shd w:val="clear" w:color="auto" w:fill="auto"/>
          </w:tcPr>
          <w:p w14:paraId="13FB5DE1" w14:textId="77777777" w:rsidR="00161730" w:rsidRPr="0099608C" w:rsidRDefault="00161730" w:rsidP="00161730">
            <w:pPr>
              <w:pStyle w:val="GlossEng2ptafter"/>
              <w:rPr>
                <w:rStyle w:val="ChSmallCaps"/>
              </w:rPr>
            </w:pPr>
            <w:r w:rsidRPr="0099608C">
              <w:rPr>
                <w:rStyle w:val="ChSmallCaps"/>
              </w:rPr>
              <w:t>d.dist</w:t>
            </w:r>
          </w:p>
        </w:tc>
      </w:tr>
      <w:tr w:rsidR="00AC23C4" w:rsidRPr="00384C0A" w14:paraId="02ED63D9" w14:textId="77777777" w:rsidTr="00AC23C4">
        <w:trPr>
          <w:gridAfter w:val="2"/>
          <w:wAfter w:w="1427" w:type="dxa"/>
        </w:trPr>
        <w:tc>
          <w:tcPr>
            <w:tcW w:w="708" w:type="dxa"/>
            <w:shd w:val="clear" w:color="auto" w:fill="auto"/>
          </w:tcPr>
          <w:p w14:paraId="072C2465" w14:textId="77777777" w:rsidR="00161730" w:rsidRPr="003B4965" w:rsidRDefault="00161730" w:rsidP="00161730">
            <w:pPr>
              <w:pStyle w:val="O0Nwnext"/>
            </w:pPr>
          </w:p>
        </w:tc>
        <w:tc>
          <w:tcPr>
            <w:tcW w:w="996" w:type="dxa"/>
            <w:gridSpan w:val="2"/>
            <w:shd w:val="clear" w:color="auto" w:fill="auto"/>
          </w:tcPr>
          <w:p w14:paraId="437CF628" w14:textId="77777777" w:rsidR="00161730" w:rsidRPr="003B4965" w:rsidRDefault="00161730" w:rsidP="00161730">
            <w:pPr>
              <w:pStyle w:val="Text"/>
            </w:pPr>
            <w:r w:rsidRPr="003B4965">
              <w:t>mungkin</w:t>
            </w:r>
            <w:r w:rsidR="00BA5C1C">
              <w:t>g</w:t>
            </w:r>
          </w:p>
        </w:tc>
        <w:tc>
          <w:tcPr>
            <w:tcW w:w="489" w:type="dxa"/>
            <w:gridSpan w:val="2"/>
            <w:shd w:val="clear" w:color="auto" w:fill="auto"/>
          </w:tcPr>
          <w:p w14:paraId="2BFC309A" w14:textId="77777777" w:rsidR="00161730" w:rsidRPr="003B4965" w:rsidRDefault="00161730" w:rsidP="00161730">
            <w:pPr>
              <w:pStyle w:val="Text"/>
            </w:pPr>
            <w:r w:rsidRPr="003B4965">
              <w:t>sa</w:t>
            </w:r>
          </w:p>
        </w:tc>
        <w:tc>
          <w:tcPr>
            <w:tcW w:w="773" w:type="dxa"/>
            <w:gridSpan w:val="2"/>
            <w:shd w:val="clear" w:color="auto" w:fill="auto"/>
          </w:tcPr>
          <w:p w14:paraId="04E15625" w14:textId="77777777" w:rsidR="00161730" w:rsidRPr="00DD27AB" w:rsidRDefault="00161730" w:rsidP="00161730">
            <w:pPr>
              <w:pStyle w:val="Text"/>
            </w:pPr>
            <w:r w:rsidRPr="00DD27AB">
              <w:t>su</w:t>
            </w:r>
          </w:p>
        </w:tc>
        <w:tc>
          <w:tcPr>
            <w:tcW w:w="856" w:type="dxa"/>
            <w:gridSpan w:val="3"/>
            <w:shd w:val="clear" w:color="auto" w:fill="auto"/>
          </w:tcPr>
          <w:p w14:paraId="53B286E2" w14:textId="77777777" w:rsidR="00161730" w:rsidRPr="00384C0A" w:rsidRDefault="00161730" w:rsidP="00161730">
            <w:pPr>
              <w:pStyle w:val="Text"/>
            </w:pPr>
            <w:r w:rsidRPr="003B4965">
              <w:t>gila</w:t>
            </w:r>
          </w:p>
        </w:tc>
      </w:tr>
      <w:tr w:rsidR="00AC23C4" w:rsidRPr="00384C0A" w14:paraId="5849F6B4" w14:textId="77777777" w:rsidTr="00AC23C4">
        <w:trPr>
          <w:gridAfter w:val="2"/>
          <w:wAfter w:w="1427" w:type="dxa"/>
        </w:trPr>
        <w:tc>
          <w:tcPr>
            <w:tcW w:w="708" w:type="dxa"/>
            <w:shd w:val="clear" w:color="auto" w:fill="auto"/>
          </w:tcPr>
          <w:p w14:paraId="681C23D7" w14:textId="77777777" w:rsidR="00161730" w:rsidRPr="003B4965" w:rsidRDefault="00161730" w:rsidP="00161730">
            <w:pPr>
              <w:pStyle w:val="GlossEng"/>
            </w:pPr>
          </w:p>
        </w:tc>
        <w:tc>
          <w:tcPr>
            <w:tcW w:w="996" w:type="dxa"/>
            <w:gridSpan w:val="2"/>
            <w:shd w:val="clear" w:color="auto" w:fill="auto"/>
          </w:tcPr>
          <w:p w14:paraId="1A97EF2A" w14:textId="77777777" w:rsidR="00161730" w:rsidRPr="00384C0A" w:rsidRDefault="00161730" w:rsidP="00161730">
            <w:pPr>
              <w:pStyle w:val="GlossEng"/>
            </w:pPr>
            <w:r w:rsidRPr="00384C0A">
              <w:t>maybe</w:t>
            </w:r>
          </w:p>
        </w:tc>
        <w:tc>
          <w:tcPr>
            <w:tcW w:w="489" w:type="dxa"/>
            <w:gridSpan w:val="2"/>
            <w:shd w:val="clear" w:color="auto" w:fill="auto"/>
          </w:tcPr>
          <w:p w14:paraId="51BED2A2" w14:textId="77777777" w:rsidR="00161730" w:rsidRPr="0099608C" w:rsidRDefault="00161730" w:rsidP="00161730">
            <w:pPr>
              <w:pStyle w:val="GlossEng"/>
              <w:rPr>
                <w:rStyle w:val="ChSmallCaps"/>
              </w:rPr>
            </w:pPr>
            <w:r w:rsidRPr="0099608C">
              <w:rPr>
                <w:rStyle w:val="ChSmallCaps"/>
              </w:rPr>
              <w:t>1sg</w:t>
            </w:r>
          </w:p>
        </w:tc>
        <w:tc>
          <w:tcPr>
            <w:tcW w:w="773" w:type="dxa"/>
            <w:gridSpan w:val="2"/>
            <w:shd w:val="clear" w:color="auto" w:fill="auto"/>
          </w:tcPr>
          <w:p w14:paraId="20A3696B" w14:textId="77777777" w:rsidR="00161730" w:rsidRPr="00384C0A" w:rsidRDefault="00161730" w:rsidP="00161730">
            <w:pPr>
              <w:pStyle w:val="GlossEng"/>
            </w:pPr>
            <w:r w:rsidRPr="00384C0A">
              <w:t>already</w:t>
            </w:r>
          </w:p>
        </w:tc>
        <w:tc>
          <w:tcPr>
            <w:tcW w:w="856" w:type="dxa"/>
            <w:gridSpan w:val="3"/>
            <w:shd w:val="clear" w:color="auto" w:fill="auto"/>
          </w:tcPr>
          <w:p w14:paraId="380FFC2C" w14:textId="77777777" w:rsidR="00161730" w:rsidRPr="00384C0A" w:rsidRDefault="00161730" w:rsidP="00161730">
            <w:pPr>
              <w:pStyle w:val="GlossEng"/>
            </w:pPr>
            <w:r>
              <w:t>be.</w:t>
            </w:r>
            <w:r w:rsidRPr="00384C0A">
              <w:t>crazy</w:t>
            </w:r>
          </w:p>
        </w:tc>
      </w:tr>
    </w:tbl>
    <w:p w14:paraId="288A459D" w14:textId="1CB4D7F3" w:rsidR="00161730" w:rsidRDefault="00B7093A" w:rsidP="00161730">
      <w:pPr>
        <w:pStyle w:val="FreeTranslEng"/>
      </w:pPr>
      <w:r>
        <w:t>‘</w:t>
      </w:r>
      <w:r w:rsidR="00161730" w:rsidRPr="009D49CA">
        <w:rPr>
          <w:rStyle w:val="ChBlueBold"/>
        </w:rPr>
        <w:t>if</w:t>
      </w:r>
      <w:r w:rsidR="00161730">
        <w:t xml:space="preserve"> I</w:t>
      </w:r>
      <w:r>
        <w:t>’</w:t>
      </w:r>
      <w:r w:rsidR="00161730">
        <w:t>d been wearing, u</w:t>
      </w:r>
      <w:r w:rsidR="00F95EBC">
        <w:t>h</w:t>
      </w:r>
      <w:r w:rsidR="00161730">
        <w:t>, those (sun)glasses, I might already be crazy</w:t>
      </w:r>
      <w:r>
        <w:t>’</w:t>
      </w:r>
      <w:r w:rsidR="00161730">
        <w:t xml:space="preserve"> </w:t>
      </w:r>
      <w:r w:rsidR="00161730" w:rsidRPr="003B4965">
        <w:rPr>
          <w:rStyle w:val="ExampleSource"/>
        </w:rPr>
        <w:t>[080919-005-Cv.0007]</w:t>
      </w:r>
    </w:p>
    <w:p w14:paraId="5B9D52ED" w14:textId="1C568B1D" w:rsidR="00161730" w:rsidRDefault="00161730" w:rsidP="00CD3295">
      <w:pPr>
        <w:pStyle w:val="Body0005after"/>
      </w:pPr>
      <w:r>
        <w:t xml:space="preserve">Rather commonly, </w:t>
      </w:r>
      <w:r w:rsidRPr="00DE4B62">
        <w:rPr>
          <w:rStyle w:val="ChItalBold"/>
        </w:rPr>
        <w:t>kalo</w:t>
      </w:r>
      <w:r>
        <w:t xml:space="preserve"> </w:t>
      </w:r>
      <w:r w:rsidR="00B7093A">
        <w:t>‘</w:t>
      </w:r>
      <w:r>
        <w:t>when, if</w:t>
      </w:r>
      <w:r w:rsidR="00B7093A">
        <w:t>’</w:t>
      </w:r>
      <w:r>
        <w:t xml:space="preserve"> allows both a temporal and a conditional reading, as in </w:t>
      </w:r>
      <w:r>
        <w:fldChar w:fldCharType="begin"/>
      </w:r>
      <w:r>
        <w:instrText xml:space="preserve"> REF _Ref355778474 \h </w:instrText>
      </w:r>
      <w:r>
        <w:fldChar w:fldCharType="separate"/>
      </w:r>
      <w:r w:rsidR="00154D81">
        <w:t>(</w:t>
      </w:r>
      <w:r w:rsidR="00154D81">
        <w:rPr>
          <w:noProof/>
        </w:rPr>
        <w:t>35</w:t>
      </w:r>
      <w:r w:rsidR="00154D81">
        <w:t>)</w:t>
      </w:r>
      <w:r>
        <w:fldChar w:fldCharType="end"/>
      </w:r>
      <w:r>
        <w:t>.</w:t>
      </w:r>
    </w:p>
    <w:p w14:paraId="3D834575" w14:textId="43CC850E" w:rsidR="00161730" w:rsidRDefault="00161730" w:rsidP="00161730">
      <w:pPr>
        <w:pStyle w:val="ExampleTitle"/>
      </w:pPr>
      <w:r>
        <w:t xml:space="preserve">Combining clauses with </w:t>
      </w:r>
      <w:r w:rsidRPr="009A37B4">
        <w:rPr>
          <w:rStyle w:val="ChItalBold"/>
        </w:rPr>
        <w:t>kalo</w:t>
      </w:r>
      <w:r>
        <w:t xml:space="preserve"> </w:t>
      </w:r>
      <w:r w:rsidR="00B7093A">
        <w:t>‘</w:t>
      </w:r>
      <w:r>
        <w:t>when, if</w:t>
      </w:r>
      <w:r w:rsidR="00B7093A">
        <w:t>’</w:t>
      </w:r>
      <w:r>
        <w:t>: Temporal and/or conditional reading</w:t>
      </w:r>
    </w:p>
    <w:tbl>
      <w:tblPr>
        <w:tblW w:w="4386" w:type="dxa"/>
        <w:tblCellMar>
          <w:left w:w="42" w:type="dxa"/>
          <w:right w:w="42" w:type="dxa"/>
        </w:tblCellMar>
        <w:tblLook w:val="01E0" w:firstRow="1" w:lastRow="1" w:firstColumn="1" w:lastColumn="1" w:noHBand="0" w:noVBand="0"/>
      </w:tblPr>
      <w:tblGrid>
        <w:gridCol w:w="709"/>
        <w:gridCol w:w="795"/>
        <w:gridCol w:w="651"/>
        <w:gridCol w:w="718"/>
        <w:gridCol w:w="862"/>
        <w:gridCol w:w="651"/>
      </w:tblGrid>
      <w:tr w:rsidR="00AC23C4" w:rsidRPr="00C52D89" w14:paraId="53C67F2A" w14:textId="77777777" w:rsidTr="00AC23C4">
        <w:tc>
          <w:tcPr>
            <w:tcW w:w="709" w:type="dxa"/>
            <w:shd w:val="clear" w:color="auto" w:fill="auto"/>
          </w:tcPr>
          <w:p w14:paraId="700C80E7" w14:textId="77777777" w:rsidR="00161730" w:rsidRPr="00243B92" w:rsidRDefault="00161730" w:rsidP="00161730">
            <w:pPr>
              <w:pStyle w:val="O0Nwnext"/>
            </w:pPr>
            <w:bookmarkStart w:id="5198" w:name="_Ref355778474"/>
            <w:r>
              <w:t>(</w:t>
            </w:r>
            <w:fldSimple w:instr=" SEQ ( \* ARABIC \s 1 ">
              <w:r w:rsidR="00154D81">
                <w:rPr>
                  <w:noProof/>
                </w:rPr>
                <w:t>35</w:t>
              </w:r>
            </w:fldSimple>
            <w:r>
              <w:t>)</w:t>
            </w:r>
            <w:bookmarkEnd w:id="5198"/>
          </w:p>
        </w:tc>
        <w:tc>
          <w:tcPr>
            <w:tcW w:w="795" w:type="dxa"/>
            <w:shd w:val="clear" w:color="auto" w:fill="auto"/>
          </w:tcPr>
          <w:p w14:paraId="2ABA113C" w14:textId="77777777" w:rsidR="00161730" w:rsidRPr="003077ED" w:rsidRDefault="00161730" w:rsidP="00161730">
            <w:pPr>
              <w:pStyle w:val="Text"/>
              <w:rPr>
                <w:rStyle w:val="ChBlueBold"/>
              </w:rPr>
            </w:pPr>
            <w:r w:rsidRPr="003077ED">
              <w:rPr>
                <w:rStyle w:val="ChBlueBold"/>
              </w:rPr>
              <w:t>kalo</w:t>
            </w:r>
          </w:p>
        </w:tc>
        <w:tc>
          <w:tcPr>
            <w:tcW w:w="651" w:type="dxa"/>
            <w:shd w:val="clear" w:color="auto" w:fill="auto"/>
          </w:tcPr>
          <w:p w14:paraId="3F33F341" w14:textId="77777777" w:rsidR="00161730" w:rsidRPr="003077ED" w:rsidRDefault="00161730" w:rsidP="00161730">
            <w:pPr>
              <w:pStyle w:val="Text"/>
            </w:pPr>
            <w:r w:rsidRPr="003077ED">
              <w:t>bapa</w:t>
            </w:r>
          </w:p>
        </w:tc>
        <w:tc>
          <w:tcPr>
            <w:tcW w:w="718" w:type="dxa"/>
            <w:shd w:val="clear" w:color="auto" w:fill="auto"/>
          </w:tcPr>
          <w:p w14:paraId="4707D0E4" w14:textId="77777777" w:rsidR="00161730" w:rsidRPr="003077ED" w:rsidRDefault="00161730" w:rsidP="00161730">
            <w:pPr>
              <w:pStyle w:val="Text"/>
            </w:pPr>
            <w:r w:rsidRPr="003077ED">
              <w:t>datan</w:t>
            </w:r>
            <w:r>
              <w:t>g,</w:t>
            </w:r>
          </w:p>
        </w:tc>
        <w:tc>
          <w:tcPr>
            <w:tcW w:w="862" w:type="dxa"/>
            <w:shd w:val="clear" w:color="auto" w:fill="auto"/>
          </w:tcPr>
          <w:p w14:paraId="11E59139" w14:textId="77777777" w:rsidR="00161730" w:rsidRPr="003077ED" w:rsidRDefault="00161730" w:rsidP="00161730">
            <w:pPr>
              <w:pStyle w:val="Text"/>
            </w:pPr>
            <w:r>
              <w:t>p</w:t>
            </w:r>
            <w:r w:rsidRPr="003077ED">
              <w:t>luk</w:t>
            </w:r>
          </w:p>
        </w:tc>
        <w:tc>
          <w:tcPr>
            <w:tcW w:w="651" w:type="dxa"/>
            <w:shd w:val="clear" w:color="auto" w:fill="auto"/>
          </w:tcPr>
          <w:p w14:paraId="2F00FBBE" w14:textId="77777777" w:rsidR="00161730" w:rsidRPr="0010178A" w:rsidRDefault="00161730" w:rsidP="00161730">
            <w:pPr>
              <w:pStyle w:val="Text"/>
            </w:pPr>
            <w:r w:rsidRPr="003077ED">
              <w:t>bapa</w:t>
            </w:r>
          </w:p>
        </w:tc>
      </w:tr>
      <w:tr w:rsidR="00AC23C4" w:rsidRPr="00AC23C4" w14:paraId="3933A554" w14:textId="77777777" w:rsidTr="00AC23C4">
        <w:tc>
          <w:tcPr>
            <w:tcW w:w="709" w:type="dxa"/>
            <w:shd w:val="clear" w:color="auto" w:fill="auto"/>
          </w:tcPr>
          <w:p w14:paraId="0109519E" w14:textId="77777777" w:rsidR="00161730" w:rsidRPr="0010178A" w:rsidRDefault="00161730" w:rsidP="00161730">
            <w:pPr>
              <w:pStyle w:val="GlossEng"/>
            </w:pPr>
          </w:p>
        </w:tc>
        <w:tc>
          <w:tcPr>
            <w:tcW w:w="795" w:type="dxa"/>
            <w:shd w:val="clear" w:color="auto" w:fill="auto"/>
          </w:tcPr>
          <w:p w14:paraId="5D8CC854" w14:textId="77777777" w:rsidR="00161730" w:rsidRPr="0010178A" w:rsidRDefault="00161730" w:rsidP="00161730">
            <w:pPr>
              <w:pStyle w:val="GlossEng"/>
            </w:pPr>
            <w:r>
              <w:t>when/if</w:t>
            </w:r>
          </w:p>
        </w:tc>
        <w:tc>
          <w:tcPr>
            <w:tcW w:w="651" w:type="dxa"/>
            <w:shd w:val="clear" w:color="auto" w:fill="auto"/>
          </w:tcPr>
          <w:p w14:paraId="7CEE259D" w14:textId="77777777" w:rsidR="00161730" w:rsidRPr="0010178A" w:rsidRDefault="00161730" w:rsidP="00161730">
            <w:pPr>
              <w:pStyle w:val="GlossEng"/>
            </w:pPr>
            <w:r w:rsidRPr="0010178A">
              <w:t>father</w:t>
            </w:r>
          </w:p>
        </w:tc>
        <w:tc>
          <w:tcPr>
            <w:tcW w:w="718" w:type="dxa"/>
            <w:shd w:val="clear" w:color="auto" w:fill="auto"/>
          </w:tcPr>
          <w:p w14:paraId="5726014D" w14:textId="77777777" w:rsidR="00161730" w:rsidRPr="0010178A" w:rsidRDefault="00161730" w:rsidP="00161730">
            <w:pPr>
              <w:pStyle w:val="GlossEng"/>
            </w:pPr>
            <w:r w:rsidRPr="0010178A">
              <w:t>come</w:t>
            </w:r>
          </w:p>
        </w:tc>
        <w:tc>
          <w:tcPr>
            <w:tcW w:w="862" w:type="dxa"/>
            <w:shd w:val="clear" w:color="auto" w:fill="auto"/>
          </w:tcPr>
          <w:p w14:paraId="680CDE2E" w14:textId="77777777" w:rsidR="00161730" w:rsidRPr="0010178A" w:rsidRDefault="00161730" w:rsidP="00161730">
            <w:pPr>
              <w:pStyle w:val="GlossEng"/>
            </w:pPr>
            <w:r w:rsidRPr="0010178A">
              <w:t>embrace</w:t>
            </w:r>
          </w:p>
        </w:tc>
        <w:tc>
          <w:tcPr>
            <w:tcW w:w="651" w:type="dxa"/>
            <w:shd w:val="clear" w:color="auto" w:fill="auto"/>
          </w:tcPr>
          <w:p w14:paraId="50B48A8A" w14:textId="77777777" w:rsidR="00161730" w:rsidRPr="0010178A" w:rsidRDefault="00161730" w:rsidP="00161730">
            <w:pPr>
              <w:pStyle w:val="GlossEng"/>
            </w:pPr>
            <w:r w:rsidRPr="0010178A">
              <w:t>father</w:t>
            </w:r>
          </w:p>
        </w:tc>
      </w:tr>
    </w:tbl>
    <w:p w14:paraId="0D5A4F27" w14:textId="5A6AB9A8" w:rsidR="00161730" w:rsidRDefault="00B7093A" w:rsidP="00161730">
      <w:pPr>
        <w:pStyle w:val="FreeTranslEng15pt"/>
      </w:pPr>
      <w:r>
        <w:t>‘</w:t>
      </w:r>
      <w:r w:rsidR="00161730" w:rsidRPr="00A1148A">
        <w:rPr>
          <w:rStyle w:val="ChBlueBold"/>
        </w:rPr>
        <w:t>when/if</w:t>
      </w:r>
      <w:r w:rsidR="00161730">
        <w:t xml:space="preserve"> you (</w:t>
      </w:r>
      <w:r>
        <w:t>‘</w:t>
      </w:r>
      <w:r w:rsidR="00161730">
        <w:t>father</w:t>
      </w:r>
      <w:r>
        <w:t>’</w:t>
      </w:r>
      <w:r w:rsidR="00161730">
        <w:t>) come (here), (I</w:t>
      </w:r>
      <w:r>
        <w:t>’</w:t>
      </w:r>
      <w:r w:rsidR="00161730">
        <w:t>ll) embrace you (</w:t>
      </w:r>
      <w:r>
        <w:t>‘</w:t>
      </w:r>
      <w:r w:rsidR="00161730">
        <w:t>father</w:t>
      </w:r>
      <w:r>
        <w:t>’</w:t>
      </w:r>
      <w:r w:rsidR="00161730">
        <w:t>)</w:t>
      </w:r>
      <w:r>
        <w:t>’</w:t>
      </w:r>
      <w:r w:rsidR="00161730">
        <w:t xml:space="preserve"> </w:t>
      </w:r>
      <w:r w:rsidR="00161730" w:rsidRPr="003077ED">
        <w:rPr>
          <w:rStyle w:val="ExampleSource"/>
        </w:rPr>
        <w:t>[080922-001a-CvPh.0360]</w:t>
      </w:r>
    </w:p>
    <w:p w14:paraId="5C9B3128" w14:textId="77777777" w:rsidR="00161730" w:rsidRDefault="00161730" w:rsidP="00161730">
      <w:pPr>
        <w:pStyle w:val="Heading3"/>
      </w:pPr>
      <w:bookmarkStart w:id="5199" w:name="_Ref355803638"/>
      <w:bookmarkStart w:id="5200" w:name="_Toc356663347"/>
      <w:bookmarkStart w:id="5201" w:name="_Toc361492643"/>
      <w:bookmarkStart w:id="5202" w:name="_Toc440455752"/>
      <w:r>
        <w:t>Consequence</w:t>
      </w:r>
      <w:bookmarkEnd w:id="5199"/>
      <w:bookmarkEnd w:id="5200"/>
      <w:bookmarkEnd w:id="5201"/>
      <w:bookmarkEnd w:id="5202"/>
    </w:p>
    <w:p w14:paraId="48B9A8E4" w14:textId="7DE4A0BC" w:rsidR="00161730" w:rsidRDefault="00161730" w:rsidP="00413F9B">
      <w:pPr>
        <w:pStyle w:val="Body0015after"/>
      </w:pPr>
      <w:r>
        <w:t xml:space="preserve">A consequence-marking conjunction indicates that </w:t>
      </w:r>
      <w:r>
        <w:rPr>
          <w:lang w:eastAsia="en-US"/>
        </w:rPr>
        <w:t xml:space="preserve">the event or state </w:t>
      </w:r>
      <w:r>
        <w:t xml:space="preserve">of </w:t>
      </w:r>
      <w:r>
        <w:rPr>
          <w:lang w:eastAsia="en-US"/>
        </w:rPr>
        <w:t>i</w:t>
      </w:r>
      <w:r w:rsidR="00A02B0A">
        <w:rPr>
          <w:lang w:eastAsia="en-US"/>
        </w:rPr>
        <w:t>t</w:t>
      </w:r>
      <w:r>
        <w:rPr>
          <w:lang w:eastAsia="en-US"/>
        </w:rPr>
        <w:t>s clause is the outcome of an event or state depicted in the unmarked clause</w:t>
      </w:r>
      <w:r>
        <w:t xml:space="preserve">. </w:t>
      </w:r>
      <w:r w:rsidR="00413F9B">
        <w:t>Papuan Malay has five such conjunctions</w:t>
      </w:r>
      <w:r>
        <w:t xml:space="preserve">: resultative/causal </w:t>
      </w:r>
      <w:r w:rsidRPr="008F011C">
        <w:rPr>
          <w:rStyle w:val="ChItalBold"/>
        </w:rPr>
        <w:t>jadi</w:t>
      </w:r>
      <w:r>
        <w:t xml:space="preserve"> </w:t>
      </w:r>
      <w:r w:rsidR="00B7093A">
        <w:t>‘</w:t>
      </w:r>
      <w:r>
        <w:t>so, since</w:t>
      </w:r>
      <w:r w:rsidR="00B7093A">
        <w:t>’</w:t>
      </w:r>
      <w:r>
        <w:t xml:space="preserve"> (§</w:t>
      </w:r>
      <w:r>
        <w:fldChar w:fldCharType="begin"/>
      </w:r>
      <w:r>
        <w:instrText xml:space="preserve"> REF _Ref355714776 \w \h </w:instrText>
      </w:r>
      <w:r>
        <w:fldChar w:fldCharType="separate"/>
      </w:r>
      <w:r w:rsidR="00154D81">
        <w:rPr>
          <w:cs/>
        </w:rPr>
        <w:t>‎</w:t>
      </w:r>
      <w:r w:rsidR="00154D81">
        <w:t>14.2.4.1</w:t>
      </w:r>
      <w:r>
        <w:fldChar w:fldCharType="end"/>
      </w:r>
      <w:r>
        <w:t xml:space="preserve">), purposive </w:t>
      </w:r>
      <w:r>
        <w:rPr>
          <w:rStyle w:val="ChItalBold"/>
        </w:rPr>
        <w:t>supaya</w:t>
      </w:r>
      <w:r>
        <w:t xml:space="preserve"> </w:t>
      </w:r>
      <w:r w:rsidR="00B7093A">
        <w:t>‘</w:t>
      </w:r>
      <w:r>
        <w:t>so that</w:t>
      </w:r>
      <w:r w:rsidR="00B7093A">
        <w:t>’</w:t>
      </w:r>
      <w:r>
        <w:t xml:space="preserve"> (§</w:t>
      </w:r>
      <w:r>
        <w:fldChar w:fldCharType="begin"/>
      </w:r>
      <w:r>
        <w:instrText xml:space="preserve"> REF _Ref355852858 \w \h </w:instrText>
      </w:r>
      <w:r>
        <w:fldChar w:fldCharType="separate"/>
      </w:r>
      <w:r w:rsidR="00154D81">
        <w:rPr>
          <w:cs/>
        </w:rPr>
        <w:t>‎</w:t>
      </w:r>
      <w:r w:rsidR="00154D81">
        <w:t>14.2.4.2</w:t>
      </w:r>
      <w:r>
        <w:fldChar w:fldCharType="end"/>
      </w:r>
      <w:r>
        <w:t xml:space="preserve">), </w:t>
      </w:r>
      <w:r w:rsidRPr="0010556C">
        <w:t>purposive</w:t>
      </w:r>
      <w:r>
        <w:t xml:space="preserve"> </w:t>
      </w:r>
      <w:r>
        <w:rPr>
          <w:rStyle w:val="ChItalBold"/>
        </w:rPr>
        <w:t>untuk</w:t>
      </w:r>
      <w:r>
        <w:t xml:space="preserve"> </w:t>
      </w:r>
      <w:r w:rsidR="00B7093A">
        <w:t>‘</w:t>
      </w:r>
      <w:r>
        <w:t>for</w:t>
      </w:r>
      <w:r w:rsidR="00B7093A">
        <w:t>’</w:t>
      </w:r>
      <w:r>
        <w:t xml:space="preserve"> (§</w:t>
      </w:r>
      <w:r>
        <w:fldChar w:fldCharType="begin"/>
      </w:r>
      <w:r>
        <w:instrText xml:space="preserve"> REF _Ref355852861 \w \h </w:instrText>
      </w:r>
      <w:r>
        <w:fldChar w:fldCharType="separate"/>
      </w:r>
      <w:r w:rsidR="00154D81">
        <w:rPr>
          <w:cs/>
        </w:rPr>
        <w:t>‎</w:t>
      </w:r>
      <w:r w:rsidR="00154D81">
        <w:t>14.2.4.3</w:t>
      </w:r>
      <w:r>
        <w:fldChar w:fldCharType="end"/>
      </w:r>
      <w:r>
        <w:t xml:space="preserve">), causal </w:t>
      </w:r>
      <w:r w:rsidRPr="00507B68">
        <w:rPr>
          <w:rStyle w:val="ChItalBold"/>
        </w:rPr>
        <w:t>karna</w:t>
      </w:r>
      <w:r>
        <w:t xml:space="preserve"> </w:t>
      </w:r>
      <w:r w:rsidR="00B7093A">
        <w:t>‘</w:t>
      </w:r>
      <w:r>
        <w:t>because</w:t>
      </w:r>
      <w:r w:rsidR="00B7093A">
        <w:t>’</w:t>
      </w:r>
      <w:r>
        <w:t xml:space="preserve"> (§</w:t>
      </w:r>
      <w:r>
        <w:fldChar w:fldCharType="begin"/>
      </w:r>
      <w:r>
        <w:instrText xml:space="preserve"> REF _Ref355697115 \w \h </w:instrText>
      </w:r>
      <w:r>
        <w:fldChar w:fldCharType="separate"/>
      </w:r>
      <w:r w:rsidR="00154D81">
        <w:rPr>
          <w:cs/>
        </w:rPr>
        <w:t>‎</w:t>
      </w:r>
      <w:r w:rsidR="00154D81">
        <w:t>14.2.4.4</w:t>
      </w:r>
      <w:r>
        <w:fldChar w:fldCharType="end"/>
      </w:r>
      <w:r>
        <w:t xml:space="preserve">), and causal </w:t>
      </w:r>
      <w:r w:rsidRPr="00507B68">
        <w:rPr>
          <w:rStyle w:val="ChItalBold"/>
        </w:rPr>
        <w:t>gara-gara</w:t>
      </w:r>
      <w:r>
        <w:t xml:space="preserve"> </w:t>
      </w:r>
      <w:r w:rsidR="00B7093A">
        <w:t>‘</w:t>
      </w:r>
      <w:r>
        <w:t>because</w:t>
      </w:r>
      <w:r w:rsidR="00B7093A">
        <w:t>’</w:t>
      </w:r>
      <w:r>
        <w:t xml:space="preserve"> (§</w:t>
      </w:r>
      <w:r>
        <w:fldChar w:fldCharType="begin"/>
      </w:r>
      <w:r>
        <w:instrText xml:space="preserve"> REF _Ref355696451 \w \h </w:instrText>
      </w:r>
      <w:r>
        <w:fldChar w:fldCharType="separate"/>
      </w:r>
      <w:r w:rsidR="00154D81">
        <w:rPr>
          <w:cs/>
        </w:rPr>
        <w:t>‎</w:t>
      </w:r>
      <w:r w:rsidR="00154D81">
        <w:t>14.2.4.5</w:t>
      </w:r>
      <w:r>
        <w:fldChar w:fldCharType="end"/>
      </w:r>
      <w:r>
        <w:t xml:space="preserve">). In addition, although rarely, temporal </w:t>
      </w:r>
      <w:r w:rsidRPr="00C275C1">
        <w:rPr>
          <w:rStyle w:val="ChItalBold"/>
        </w:rPr>
        <w:t>sampe</w:t>
      </w:r>
      <w:r>
        <w:t xml:space="preserve"> </w:t>
      </w:r>
      <w:r w:rsidR="00B7093A">
        <w:t>‘</w:t>
      </w:r>
      <w:r>
        <w:t>until</w:t>
      </w:r>
      <w:r w:rsidR="00B7093A">
        <w:t>’</w:t>
      </w:r>
      <w:r>
        <w:t xml:space="preserve"> has result-marking function in the sense of </w:t>
      </w:r>
      <w:r w:rsidR="00B7093A">
        <w:t>‘</w:t>
      </w:r>
      <w:r>
        <w:t>with the result that</w:t>
      </w:r>
      <w:r w:rsidR="00B7093A">
        <w:t>’</w:t>
      </w:r>
      <w:r>
        <w:t>; given that this function is marginal, it is discussed in §</w:t>
      </w:r>
      <w:r>
        <w:fldChar w:fldCharType="begin"/>
      </w:r>
      <w:r>
        <w:instrText xml:space="preserve"> REF _Ref356288962 \w \h </w:instrText>
      </w:r>
      <w:r>
        <w:fldChar w:fldCharType="separate"/>
      </w:r>
      <w:r w:rsidR="00154D81">
        <w:rPr>
          <w:cs/>
        </w:rPr>
        <w:t>‎</w:t>
      </w:r>
      <w:r w:rsidR="00154D81">
        <w:t>14.2.3.3</w:t>
      </w:r>
      <w:r>
        <w:fldChar w:fldCharType="end"/>
      </w:r>
      <w:r>
        <w:t xml:space="preserve"> and not here.</w:t>
      </w:r>
    </w:p>
    <w:p w14:paraId="1591191C" w14:textId="0C06FE3C" w:rsidR="00161730" w:rsidRDefault="00161730" w:rsidP="00161730">
      <w:pPr>
        <w:pStyle w:val="Heading4"/>
      </w:pPr>
      <w:bookmarkStart w:id="5203" w:name="_Ref355714776"/>
      <w:bookmarkStart w:id="5204" w:name="_Toc356663348"/>
      <w:r>
        <w:t xml:space="preserve">Resultative/causal </w:t>
      </w:r>
      <w:r w:rsidRPr="008F011C">
        <w:rPr>
          <w:rStyle w:val="ChItalBold"/>
        </w:rPr>
        <w:t>jadi</w:t>
      </w:r>
      <w:r>
        <w:t xml:space="preserve"> </w:t>
      </w:r>
      <w:r w:rsidR="00B7093A">
        <w:t>‘</w:t>
      </w:r>
      <w:r>
        <w:t>so, since</w:t>
      </w:r>
      <w:r w:rsidR="00B7093A">
        <w:t>’</w:t>
      </w:r>
      <w:bookmarkEnd w:id="5203"/>
      <w:bookmarkEnd w:id="5204"/>
    </w:p>
    <w:p w14:paraId="3ED30C52" w14:textId="60271CCA" w:rsidR="00394EFC" w:rsidRDefault="00161730" w:rsidP="00CD3295">
      <w:pPr>
        <w:pStyle w:val="Body0000after"/>
      </w:pPr>
      <w:r>
        <w:t xml:space="preserve">The resultative/causal conjunction </w:t>
      </w:r>
      <w:r>
        <w:rPr>
          <w:rStyle w:val="ChItalBold"/>
        </w:rPr>
        <w:t>jadi</w:t>
      </w:r>
      <w:r>
        <w:t xml:space="preserve"> </w:t>
      </w:r>
      <w:r w:rsidR="00B7093A">
        <w:t>‘</w:t>
      </w:r>
      <w:r>
        <w:t>so, since</w:t>
      </w:r>
      <w:r w:rsidR="00B7093A">
        <w:t>’</w:t>
      </w:r>
      <w:r>
        <w:t xml:space="preserve"> </w:t>
      </w:r>
      <w:r w:rsidR="00394EFC">
        <w:t xml:space="preserve">most </w:t>
      </w:r>
      <w:r>
        <w:t>often</w:t>
      </w:r>
      <w:r w:rsidR="00394EFC">
        <w:t xml:space="preserve"> </w:t>
      </w:r>
      <w:r>
        <w:t xml:space="preserve">marks a resultative relation between two clauses, as shown in </w:t>
      </w:r>
      <w:r>
        <w:fldChar w:fldCharType="begin"/>
      </w:r>
      <w:r>
        <w:instrText xml:space="preserve"> REF _Ref355625774 \h </w:instrText>
      </w:r>
      <w:r>
        <w:fldChar w:fldCharType="separate"/>
      </w:r>
      <w:r w:rsidR="00154D81" w:rsidRPr="00856563">
        <w:t>(</w:t>
      </w:r>
      <w:r w:rsidR="00154D81">
        <w:rPr>
          <w:noProof/>
        </w:rPr>
        <w:t>36</w:t>
      </w:r>
      <w:r w:rsidR="00154D81" w:rsidRPr="00856563">
        <w:t>)</w:t>
      </w:r>
      <w:r>
        <w:fldChar w:fldCharType="end"/>
      </w:r>
      <w:r>
        <w:t xml:space="preserve">. In addition, although less often, the conjunction signals a causal relation, as illustrated in </w:t>
      </w:r>
      <w:r>
        <w:fldChar w:fldCharType="begin"/>
      </w:r>
      <w:r>
        <w:instrText xml:space="preserve"> REF _Ref355623305 \h </w:instrText>
      </w:r>
      <w:r>
        <w:fldChar w:fldCharType="separate"/>
      </w:r>
      <w:r w:rsidR="00154D81" w:rsidRPr="00856563">
        <w:t>(</w:t>
      </w:r>
      <w:r w:rsidR="00154D81">
        <w:rPr>
          <w:noProof/>
        </w:rPr>
        <w:t>37</w:t>
      </w:r>
      <w:r w:rsidR="00154D81" w:rsidRPr="00856563">
        <w:t>)</w:t>
      </w:r>
      <w:r>
        <w:fldChar w:fldCharType="end"/>
      </w:r>
      <w:r>
        <w:t>.</w:t>
      </w:r>
      <w:r w:rsidR="00394EFC">
        <w:t xml:space="preserve"> The conjunction has dual word class membership; it is also used as the bivalent verb </w:t>
      </w:r>
      <w:r w:rsidR="00394EFC">
        <w:rPr>
          <w:rStyle w:val="ChItalBold"/>
        </w:rPr>
        <w:t>jadi</w:t>
      </w:r>
      <w:r w:rsidR="00394EFC">
        <w:t xml:space="preserve"> </w:t>
      </w:r>
      <w:r w:rsidR="00B7093A">
        <w:t>‘</w:t>
      </w:r>
      <w:r w:rsidR="00394EFC">
        <w:t>become</w:t>
      </w:r>
      <w:r w:rsidR="00B7093A">
        <w:t>’</w:t>
      </w:r>
      <w:r w:rsidR="00394EFC" w:rsidRPr="00BF528F">
        <w:t xml:space="preserve"> </w:t>
      </w:r>
      <w:r w:rsidR="00394EFC">
        <w:t>(see §</w:t>
      </w:r>
      <w:r w:rsidR="00394EFC">
        <w:fldChar w:fldCharType="begin"/>
      </w:r>
      <w:r w:rsidR="00394EFC">
        <w:instrText xml:space="preserve"> REF _Ref351641485 \w \h </w:instrText>
      </w:r>
      <w:r w:rsidR="00394EFC">
        <w:fldChar w:fldCharType="separate"/>
      </w:r>
      <w:r w:rsidR="00154D81">
        <w:rPr>
          <w:cs/>
        </w:rPr>
        <w:t>‎</w:t>
      </w:r>
      <w:r w:rsidR="00154D81">
        <w:t>5.14</w:t>
      </w:r>
      <w:r w:rsidR="00394EFC">
        <w:fldChar w:fldCharType="end"/>
      </w:r>
      <w:r w:rsidR="00394EFC">
        <w:t>).</w:t>
      </w:r>
    </w:p>
    <w:p w14:paraId="274F67FD" w14:textId="49BAF9EE" w:rsidR="00161730" w:rsidRDefault="00161730" w:rsidP="00CD3295">
      <w:pPr>
        <w:pStyle w:val="Body0505after"/>
      </w:pPr>
      <w:r>
        <w:t xml:space="preserve">Typically, </w:t>
      </w:r>
      <w:r>
        <w:rPr>
          <w:rStyle w:val="ChItalBold"/>
        </w:rPr>
        <w:t>jadi</w:t>
      </w:r>
      <w:r>
        <w:t xml:space="preserve"> </w:t>
      </w:r>
      <w:r w:rsidR="00B7093A">
        <w:t>‘</w:t>
      </w:r>
      <w:r>
        <w:t>so, since</w:t>
      </w:r>
      <w:r w:rsidR="00B7093A">
        <w:t>’</w:t>
      </w:r>
      <w:r>
        <w:t xml:space="preserve"> occurs in initial position of a result </w:t>
      </w:r>
      <w:r w:rsidRPr="00EB0501">
        <w:t xml:space="preserve">clause </w:t>
      </w:r>
      <w:r>
        <w:t xml:space="preserve">that </w:t>
      </w:r>
      <w:r w:rsidRPr="00EB0501">
        <w:t xml:space="preserve">follows the </w:t>
      </w:r>
      <w:r>
        <w:t>unmarked clause. Here</w:t>
      </w:r>
      <w:r w:rsidRPr="00EB0501">
        <w:t xml:space="preserve">, </w:t>
      </w:r>
      <w:r>
        <w:t xml:space="preserve">the conjunction </w:t>
      </w:r>
      <w:r w:rsidRPr="00EB0501">
        <w:t xml:space="preserve">signals that the event or state </w:t>
      </w:r>
      <w:r>
        <w:t>of its clause</w:t>
      </w:r>
      <w:r w:rsidRPr="00EB0501">
        <w:t xml:space="preserve"> </w:t>
      </w:r>
      <w:r>
        <w:t xml:space="preserve">results from that of the unmarked clause, as in </w:t>
      </w:r>
      <w:r>
        <w:fldChar w:fldCharType="begin"/>
      </w:r>
      <w:r>
        <w:instrText xml:space="preserve"> REF _Ref355625774 \h </w:instrText>
      </w:r>
      <w:r>
        <w:fldChar w:fldCharType="separate"/>
      </w:r>
      <w:r w:rsidR="00154D81" w:rsidRPr="00856563">
        <w:t>(</w:t>
      </w:r>
      <w:r w:rsidR="00154D81">
        <w:rPr>
          <w:noProof/>
        </w:rPr>
        <w:t>36</w:t>
      </w:r>
      <w:r w:rsidR="00154D81" w:rsidRPr="00856563">
        <w:t>)</w:t>
      </w:r>
      <w:r>
        <w:fldChar w:fldCharType="end"/>
      </w:r>
      <w:r w:rsidRPr="00EB0501">
        <w:t xml:space="preserve">; hence, </w:t>
      </w:r>
      <w:r w:rsidRPr="00EB0501">
        <w:rPr>
          <w:rStyle w:val="ChItalBold"/>
        </w:rPr>
        <w:t>jadi</w:t>
      </w:r>
      <w:r w:rsidRPr="00EB0501">
        <w:t xml:space="preserve"> tra</w:t>
      </w:r>
      <w:r>
        <w:t xml:space="preserve">nslates with </w:t>
      </w:r>
      <w:r w:rsidR="00B7093A">
        <w:t>‘</w:t>
      </w:r>
      <w:r>
        <w:t>so</w:t>
      </w:r>
      <w:r w:rsidR="00B7093A">
        <w:t>’</w:t>
      </w:r>
      <w:r>
        <w:t>.</w:t>
      </w:r>
    </w:p>
    <w:p w14:paraId="2C5514AD" w14:textId="47EEC6F8" w:rsidR="00161730" w:rsidRDefault="00161730" w:rsidP="00161730">
      <w:pPr>
        <w:pStyle w:val="ExampleTitle"/>
      </w:pPr>
      <w:r>
        <w:t xml:space="preserve">Combining clauses with </w:t>
      </w:r>
      <w:r>
        <w:rPr>
          <w:rStyle w:val="ChItalBold"/>
        </w:rPr>
        <w:t>jadi</w:t>
      </w:r>
      <w:r>
        <w:t xml:space="preserve"> </w:t>
      </w:r>
      <w:r w:rsidR="00B7093A">
        <w:t>‘</w:t>
      </w:r>
      <w:r>
        <w:t>so, since</w:t>
      </w:r>
      <w:r w:rsidR="00B7093A">
        <w:t>’</w:t>
      </w:r>
      <w:r>
        <w:t>: Clause-initial position</w:t>
      </w:r>
    </w:p>
    <w:tbl>
      <w:tblPr>
        <w:tblW w:w="6792" w:type="dxa"/>
        <w:tblCellMar>
          <w:left w:w="42" w:type="dxa"/>
          <w:right w:w="42" w:type="dxa"/>
        </w:tblCellMar>
        <w:tblLook w:val="01E0" w:firstRow="1" w:lastRow="1" w:firstColumn="1" w:lastColumn="1" w:noHBand="0" w:noVBand="0"/>
      </w:tblPr>
      <w:tblGrid>
        <w:gridCol w:w="709"/>
        <w:gridCol w:w="454"/>
        <w:gridCol w:w="264"/>
        <w:gridCol w:w="249"/>
        <w:gridCol w:w="240"/>
        <w:gridCol w:w="567"/>
        <w:gridCol w:w="651"/>
        <w:gridCol w:w="193"/>
        <w:gridCol w:w="794"/>
        <w:gridCol w:w="489"/>
        <w:gridCol w:w="518"/>
        <w:gridCol w:w="696"/>
        <w:gridCol w:w="968"/>
      </w:tblGrid>
      <w:tr w:rsidR="00AC23C4" w:rsidRPr="00C52D89" w14:paraId="1F26B974" w14:textId="77777777" w:rsidTr="00AC23C4">
        <w:tc>
          <w:tcPr>
            <w:tcW w:w="709" w:type="dxa"/>
            <w:shd w:val="clear" w:color="auto" w:fill="auto"/>
          </w:tcPr>
          <w:p w14:paraId="5706FA6D" w14:textId="77777777" w:rsidR="00161730" w:rsidRPr="00150DE6" w:rsidRDefault="00161730" w:rsidP="00161730">
            <w:pPr>
              <w:pStyle w:val="O0Nwnext"/>
            </w:pPr>
            <w:bookmarkStart w:id="5205" w:name="_Ref355625774"/>
            <w:r w:rsidRPr="00856563">
              <w:t>(</w:t>
            </w:r>
            <w:fldSimple w:instr=" SEQ ( \* ARABIC \s 1 ">
              <w:r w:rsidR="00154D81">
                <w:rPr>
                  <w:noProof/>
                </w:rPr>
                <w:t>36</w:t>
              </w:r>
            </w:fldSimple>
            <w:r w:rsidRPr="00856563">
              <w:t>)</w:t>
            </w:r>
            <w:bookmarkEnd w:id="5205"/>
          </w:p>
        </w:tc>
        <w:tc>
          <w:tcPr>
            <w:tcW w:w="454" w:type="dxa"/>
            <w:shd w:val="clear" w:color="auto" w:fill="auto"/>
          </w:tcPr>
          <w:p w14:paraId="41C20FAC" w14:textId="77777777" w:rsidR="00161730" w:rsidRPr="00A62FF0" w:rsidRDefault="00161730" w:rsidP="00161730">
            <w:pPr>
              <w:pStyle w:val="Text"/>
            </w:pPr>
            <w:r w:rsidRPr="00A62FF0">
              <w:t>ton</w:t>
            </w:r>
            <w:r>
              <w:t>g</w:t>
            </w:r>
          </w:p>
        </w:tc>
        <w:tc>
          <w:tcPr>
            <w:tcW w:w="513" w:type="dxa"/>
            <w:gridSpan w:val="2"/>
            <w:shd w:val="clear" w:color="auto" w:fill="auto"/>
          </w:tcPr>
          <w:p w14:paraId="4CE01EC9" w14:textId="77777777" w:rsidR="00161730" w:rsidRPr="00A62FF0" w:rsidRDefault="00161730" w:rsidP="00161730">
            <w:pPr>
              <w:pStyle w:val="Text"/>
            </w:pPr>
            <w:r>
              <w:t>t</w:t>
            </w:r>
            <w:r w:rsidRPr="00A62FF0">
              <w:t>ra</w:t>
            </w:r>
          </w:p>
        </w:tc>
        <w:tc>
          <w:tcPr>
            <w:tcW w:w="1651" w:type="dxa"/>
            <w:gridSpan w:val="4"/>
            <w:shd w:val="clear" w:color="auto" w:fill="auto"/>
          </w:tcPr>
          <w:p w14:paraId="4D09F509" w14:textId="77777777" w:rsidR="00161730" w:rsidRPr="00A62FF0" w:rsidRDefault="00161730" w:rsidP="00161730">
            <w:pPr>
              <w:pStyle w:val="Text"/>
            </w:pPr>
            <w:r>
              <w:t>s</w:t>
            </w:r>
            <w:r w:rsidRPr="00A62FF0">
              <w:t>nan</w:t>
            </w:r>
            <w:r>
              <w:t>g</w:t>
            </w:r>
          </w:p>
        </w:tc>
        <w:tc>
          <w:tcPr>
            <w:tcW w:w="794" w:type="dxa"/>
            <w:shd w:val="clear" w:color="auto" w:fill="auto"/>
          </w:tcPr>
          <w:p w14:paraId="120A4951" w14:textId="77777777" w:rsidR="00161730" w:rsidRPr="00A62FF0" w:rsidRDefault="00161730" w:rsidP="00161730">
            <w:pPr>
              <w:pStyle w:val="Text"/>
            </w:pPr>
            <w:r w:rsidRPr="00A62FF0">
              <w:t>dengan</w:t>
            </w:r>
            <w:r w:rsidR="00E22DD1">
              <w:t>g</w:t>
            </w:r>
          </w:p>
        </w:tc>
        <w:tc>
          <w:tcPr>
            <w:tcW w:w="489" w:type="dxa"/>
            <w:shd w:val="clear" w:color="auto" w:fill="auto"/>
          </w:tcPr>
          <w:p w14:paraId="2FAB633F" w14:textId="77777777" w:rsidR="00161730" w:rsidRPr="00A62FF0" w:rsidRDefault="00161730" w:rsidP="00161730">
            <w:pPr>
              <w:pStyle w:val="Text"/>
            </w:pPr>
            <w:r w:rsidRPr="00A62FF0">
              <w:t>dia</w:t>
            </w:r>
            <w:r>
              <w:t>,</w:t>
            </w:r>
          </w:p>
        </w:tc>
        <w:tc>
          <w:tcPr>
            <w:tcW w:w="518" w:type="dxa"/>
            <w:shd w:val="clear" w:color="auto" w:fill="auto"/>
          </w:tcPr>
          <w:p w14:paraId="5D0B31EA" w14:textId="77777777" w:rsidR="00161730" w:rsidRPr="00DE157D" w:rsidRDefault="00161730" w:rsidP="00161730">
            <w:pPr>
              <w:pStyle w:val="Text"/>
              <w:rPr>
                <w:rStyle w:val="ChBlueBold"/>
              </w:rPr>
            </w:pPr>
            <w:r w:rsidRPr="00DE157D">
              <w:rPr>
                <w:rStyle w:val="ChBlueBold"/>
              </w:rPr>
              <w:t>jadi</w:t>
            </w:r>
          </w:p>
        </w:tc>
        <w:tc>
          <w:tcPr>
            <w:tcW w:w="696" w:type="dxa"/>
            <w:shd w:val="clear" w:color="auto" w:fill="auto"/>
          </w:tcPr>
          <w:p w14:paraId="1186C988" w14:textId="77777777" w:rsidR="00161730" w:rsidRPr="00A62FF0" w:rsidRDefault="00161730" w:rsidP="00161730">
            <w:pPr>
              <w:pStyle w:val="Text"/>
            </w:pPr>
            <w:r w:rsidRPr="00A62FF0">
              <w:t>k</w:t>
            </w:r>
            <w:r>
              <w:t>i</w:t>
            </w:r>
            <w:r w:rsidRPr="00A62FF0">
              <w:t>ton</w:t>
            </w:r>
            <w:r>
              <w:t>g</w:t>
            </w:r>
          </w:p>
        </w:tc>
        <w:tc>
          <w:tcPr>
            <w:tcW w:w="968" w:type="dxa"/>
            <w:shd w:val="clear" w:color="auto" w:fill="auto"/>
          </w:tcPr>
          <w:p w14:paraId="7AEE32FB" w14:textId="77777777" w:rsidR="00161730" w:rsidRPr="00A62FF0" w:rsidRDefault="00161730" w:rsidP="00161730">
            <w:pPr>
              <w:pStyle w:val="Text"/>
            </w:pPr>
            <w:r w:rsidRPr="00A62FF0">
              <w:t>malas</w:t>
            </w:r>
          </w:p>
        </w:tc>
      </w:tr>
      <w:tr w:rsidR="00AC23C4" w:rsidRPr="00AC23C4" w14:paraId="3E37ECEE" w14:textId="77777777" w:rsidTr="00AC23C4">
        <w:tc>
          <w:tcPr>
            <w:tcW w:w="709" w:type="dxa"/>
            <w:shd w:val="clear" w:color="auto" w:fill="auto"/>
          </w:tcPr>
          <w:p w14:paraId="2BA54AC5" w14:textId="77777777" w:rsidR="00161730" w:rsidRPr="00DE157D" w:rsidRDefault="00161730" w:rsidP="00161730">
            <w:pPr>
              <w:pStyle w:val="GlossEng2ptafter"/>
            </w:pPr>
          </w:p>
        </w:tc>
        <w:tc>
          <w:tcPr>
            <w:tcW w:w="454" w:type="dxa"/>
            <w:shd w:val="clear" w:color="auto" w:fill="auto"/>
          </w:tcPr>
          <w:p w14:paraId="7F3220CF" w14:textId="77777777" w:rsidR="00161730" w:rsidRPr="0099608C" w:rsidRDefault="00161730" w:rsidP="00161730">
            <w:pPr>
              <w:pStyle w:val="GlossEng2ptafter"/>
              <w:rPr>
                <w:rStyle w:val="ChSmallCaps"/>
              </w:rPr>
            </w:pPr>
            <w:r w:rsidRPr="0099608C">
              <w:rPr>
                <w:rStyle w:val="ChSmallCaps"/>
              </w:rPr>
              <w:t>1pl</w:t>
            </w:r>
          </w:p>
        </w:tc>
        <w:tc>
          <w:tcPr>
            <w:tcW w:w="513" w:type="dxa"/>
            <w:gridSpan w:val="2"/>
            <w:shd w:val="clear" w:color="auto" w:fill="auto"/>
          </w:tcPr>
          <w:p w14:paraId="41219CB6" w14:textId="77777777" w:rsidR="00161730" w:rsidRPr="0099608C" w:rsidRDefault="00161730" w:rsidP="00161730">
            <w:pPr>
              <w:pStyle w:val="GlossEng2ptafter"/>
              <w:rPr>
                <w:rStyle w:val="ChSmallCaps"/>
              </w:rPr>
            </w:pPr>
            <w:r w:rsidRPr="0099608C">
              <w:rPr>
                <w:rStyle w:val="ChSmallCaps"/>
              </w:rPr>
              <w:t>neg</w:t>
            </w:r>
          </w:p>
        </w:tc>
        <w:tc>
          <w:tcPr>
            <w:tcW w:w="1651" w:type="dxa"/>
            <w:gridSpan w:val="4"/>
            <w:shd w:val="clear" w:color="auto" w:fill="auto"/>
          </w:tcPr>
          <w:p w14:paraId="4185C12B" w14:textId="77777777" w:rsidR="00161730" w:rsidRPr="00A62FF0" w:rsidRDefault="00161730" w:rsidP="00161730">
            <w:pPr>
              <w:pStyle w:val="GlossEng2ptafter"/>
            </w:pPr>
            <w:r w:rsidRPr="00A62FF0">
              <w:t>feel.happy(.about)</w:t>
            </w:r>
          </w:p>
        </w:tc>
        <w:tc>
          <w:tcPr>
            <w:tcW w:w="794" w:type="dxa"/>
            <w:shd w:val="clear" w:color="auto" w:fill="auto"/>
          </w:tcPr>
          <w:p w14:paraId="43505A4C" w14:textId="77777777" w:rsidR="00161730" w:rsidRPr="00A62FF0" w:rsidRDefault="00161730" w:rsidP="00161730">
            <w:pPr>
              <w:pStyle w:val="GlossEng2ptafter"/>
            </w:pPr>
            <w:r w:rsidRPr="00A62FF0">
              <w:t>with</w:t>
            </w:r>
          </w:p>
        </w:tc>
        <w:tc>
          <w:tcPr>
            <w:tcW w:w="489" w:type="dxa"/>
            <w:shd w:val="clear" w:color="auto" w:fill="auto"/>
          </w:tcPr>
          <w:p w14:paraId="7CA500FA" w14:textId="77777777" w:rsidR="00161730" w:rsidRPr="0099608C" w:rsidRDefault="00161730" w:rsidP="00161730">
            <w:pPr>
              <w:pStyle w:val="GlossEng2ptafter"/>
              <w:rPr>
                <w:rStyle w:val="ChSmallCaps"/>
              </w:rPr>
            </w:pPr>
            <w:r w:rsidRPr="0099608C">
              <w:rPr>
                <w:rStyle w:val="ChSmallCaps"/>
              </w:rPr>
              <w:t>3sg</w:t>
            </w:r>
          </w:p>
        </w:tc>
        <w:tc>
          <w:tcPr>
            <w:tcW w:w="518" w:type="dxa"/>
            <w:shd w:val="clear" w:color="auto" w:fill="auto"/>
          </w:tcPr>
          <w:p w14:paraId="6123822F" w14:textId="77777777" w:rsidR="00161730" w:rsidRPr="00A62FF0" w:rsidRDefault="00161730" w:rsidP="00161730">
            <w:pPr>
              <w:pStyle w:val="GlossEng2ptafter"/>
            </w:pPr>
            <w:r w:rsidRPr="00A62FF0">
              <w:t>so</w:t>
            </w:r>
          </w:p>
        </w:tc>
        <w:tc>
          <w:tcPr>
            <w:tcW w:w="696" w:type="dxa"/>
            <w:shd w:val="clear" w:color="auto" w:fill="auto"/>
          </w:tcPr>
          <w:p w14:paraId="2A463F95" w14:textId="77777777" w:rsidR="00161730" w:rsidRPr="0099608C" w:rsidRDefault="00161730" w:rsidP="00161730">
            <w:pPr>
              <w:pStyle w:val="GlossEng2ptafter"/>
              <w:rPr>
                <w:rStyle w:val="ChSmallCaps"/>
              </w:rPr>
            </w:pPr>
            <w:r w:rsidRPr="0099608C">
              <w:rPr>
                <w:rStyle w:val="ChSmallCaps"/>
              </w:rPr>
              <w:t>1pl</w:t>
            </w:r>
          </w:p>
        </w:tc>
        <w:tc>
          <w:tcPr>
            <w:tcW w:w="968" w:type="dxa"/>
            <w:shd w:val="clear" w:color="auto" w:fill="auto"/>
          </w:tcPr>
          <w:p w14:paraId="6402104B" w14:textId="77777777" w:rsidR="00161730" w:rsidRPr="00A62FF0" w:rsidRDefault="00161730" w:rsidP="00161730">
            <w:pPr>
              <w:pStyle w:val="GlossEng2ptafter"/>
            </w:pPr>
            <w:r w:rsidRPr="00A62FF0">
              <w:t>be.listless</w:t>
            </w:r>
          </w:p>
        </w:tc>
      </w:tr>
      <w:tr w:rsidR="00AC23C4" w:rsidRPr="00A62FF0" w14:paraId="003C01F4" w14:textId="77777777" w:rsidTr="00AC23C4">
        <w:trPr>
          <w:gridAfter w:val="6"/>
          <w:wAfter w:w="3658" w:type="dxa"/>
        </w:trPr>
        <w:tc>
          <w:tcPr>
            <w:tcW w:w="709" w:type="dxa"/>
            <w:shd w:val="clear" w:color="auto" w:fill="auto"/>
          </w:tcPr>
          <w:p w14:paraId="02893E95" w14:textId="77777777" w:rsidR="00161730" w:rsidRPr="00DE157D" w:rsidRDefault="00161730" w:rsidP="00161730">
            <w:pPr>
              <w:pStyle w:val="O0Nwnext"/>
            </w:pPr>
          </w:p>
        </w:tc>
        <w:tc>
          <w:tcPr>
            <w:tcW w:w="718" w:type="dxa"/>
            <w:gridSpan w:val="2"/>
            <w:shd w:val="clear" w:color="auto" w:fill="auto"/>
          </w:tcPr>
          <w:p w14:paraId="66327E9E" w14:textId="77777777" w:rsidR="00161730" w:rsidRPr="00A62FF0" w:rsidRDefault="00161730" w:rsidP="00161730">
            <w:pPr>
              <w:pStyle w:val="Text"/>
            </w:pPr>
            <w:r w:rsidRPr="00A62FF0">
              <w:t>datan</w:t>
            </w:r>
            <w:r>
              <w:t>g</w:t>
            </w:r>
          </w:p>
        </w:tc>
        <w:tc>
          <w:tcPr>
            <w:tcW w:w="489" w:type="dxa"/>
            <w:gridSpan w:val="2"/>
            <w:shd w:val="clear" w:color="auto" w:fill="auto"/>
          </w:tcPr>
          <w:p w14:paraId="3A305ED9" w14:textId="77777777" w:rsidR="00161730" w:rsidRPr="00A62FF0" w:rsidRDefault="00161730" w:rsidP="00161730">
            <w:pPr>
              <w:pStyle w:val="Text"/>
            </w:pPr>
            <w:r w:rsidRPr="00A62FF0">
              <w:t>dia</w:t>
            </w:r>
          </w:p>
        </w:tc>
        <w:tc>
          <w:tcPr>
            <w:tcW w:w="567" w:type="dxa"/>
            <w:shd w:val="clear" w:color="auto" w:fill="auto"/>
          </w:tcPr>
          <w:p w14:paraId="6CB38771" w14:textId="77777777" w:rsidR="00161730" w:rsidRPr="00A62FF0" w:rsidRDefault="00161730" w:rsidP="00161730">
            <w:pPr>
              <w:pStyle w:val="Text"/>
            </w:pPr>
            <w:r w:rsidRPr="00A62FF0">
              <w:t>pu</w:t>
            </w:r>
          </w:p>
        </w:tc>
        <w:tc>
          <w:tcPr>
            <w:tcW w:w="651" w:type="dxa"/>
            <w:shd w:val="clear" w:color="auto" w:fill="auto"/>
          </w:tcPr>
          <w:p w14:paraId="3E5FE75F" w14:textId="77777777" w:rsidR="00161730" w:rsidRPr="00A62FF0" w:rsidRDefault="00161730" w:rsidP="00161730">
            <w:pPr>
              <w:pStyle w:val="Text"/>
            </w:pPr>
            <w:r w:rsidRPr="00A62FF0">
              <w:t>ruma</w:t>
            </w:r>
          </w:p>
        </w:tc>
      </w:tr>
      <w:tr w:rsidR="00AC23C4" w:rsidRPr="00A62FF0" w14:paraId="0F9A161F" w14:textId="77777777" w:rsidTr="00AC23C4">
        <w:trPr>
          <w:gridAfter w:val="6"/>
          <w:wAfter w:w="3658" w:type="dxa"/>
        </w:trPr>
        <w:tc>
          <w:tcPr>
            <w:tcW w:w="709" w:type="dxa"/>
            <w:shd w:val="clear" w:color="auto" w:fill="auto"/>
          </w:tcPr>
          <w:p w14:paraId="1923AA56" w14:textId="77777777" w:rsidR="00161730" w:rsidRPr="00DE157D" w:rsidRDefault="00161730" w:rsidP="00161730">
            <w:pPr>
              <w:pStyle w:val="GlossEng"/>
            </w:pPr>
          </w:p>
        </w:tc>
        <w:tc>
          <w:tcPr>
            <w:tcW w:w="718" w:type="dxa"/>
            <w:gridSpan w:val="2"/>
            <w:shd w:val="clear" w:color="auto" w:fill="auto"/>
          </w:tcPr>
          <w:p w14:paraId="084A5DAB" w14:textId="77777777" w:rsidR="00161730" w:rsidRPr="00A62FF0" w:rsidRDefault="00161730" w:rsidP="00161730">
            <w:pPr>
              <w:pStyle w:val="GlossEng"/>
            </w:pPr>
            <w:r w:rsidRPr="00A62FF0">
              <w:t>come</w:t>
            </w:r>
          </w:p>
        </w:tc>
        <w:tc>
          <w:tcPr>
            <w:tcW w:w="489" w:type="dxa"/>
            <w:gridSpan w:val="2"/>
            <w:shd w:val="clear" w:color="auto" w:fill="auto"/>
          </w:tcPr>
          <w:p w14:paraId="27F82259" w14:textId="77777777" w:rsidR="00161730" w:rsidRPr="0099608C" w:rsidRDefault="00161730" w:rsidP="00161730">
            <w:pPr>
              <w:pStyle w:val="GlossEng"/>
              <w:rPr>
                <w:rStyle w:val="ChSmallCaps"/>
              </w:rPr>
            </w:pPr>
            <w:r w:rsidRPr="0099608C">
              <w:rPr>
                <w:rStyle w:val="ChSmallCaps"/>
              </w:rPr>
              <w:t>3sg</w:t>
            </w:r>
          </w:p>
        </w:tc>
        <w:tc>
          <w:tcPr>
            <w:tcW w:w="567" w:type="dxa"/>
            <w:shd w:val="clear" w:color="auto" w:fill="auto"/>
          </w:tcPr>
          <w:p w14:paraId="754A8953" w14:textId="77777777" w:rsidR="00161730" w:rsidRPr="0099608C" w:rsidRDefault="00161730" w:rsidP="00161730">
            <w:pPr>
              <w:pStyle w:val="GlossEng"/>
              <w:rPr>
                <w:rStyle w:val="ChSmallCaps"/>
              </w:rPr>
            </w:pPr>
            <w:r w:rsidRPr="0099608C">
              <w:rPr>
                <w:rStyle w:val="ChSmallCaps"/>
              </w:rPr>
              <w:t>poss</w:t>
            </w:r>
          </w:p>
        </w:tc>
        <w:tc>
          <w:tcPr>
            <w:tcW w:w="651" w:type="dxa"/>
            <w:shd w:val="clear" w:color="auto" w:fill="auto"/>
          </w:tcPr>
          <w:p w14:paraId="47833521" w14:textId="77777777" w:rsidR="00161730" w:rsidRPr="00A62FF0" w:rsidRDefault="00161730" w:rsidP="00161730">
            <w:pPr>
              <w:pStyle w:val="GlossEng"/>
            </w:pPr>
            <w:r w:rsidRPr="00A62FF0">
              <w:t>house</w:t>
            </w:r>
          </w:p>
        </w:tc>
      </w:tr>
    </w:tbl>
    <w:p w14:paraId="254F62A7" w14:textId="5381D2F5" w:rsidR="00161730" w:rsidRPr="00233F27" w:rsidRDefault="00B7093A" w:rsidP="00161730">
      <w:pPr>
        <w:pStyle w:val="FreeTranslEng"/>
      </w:pPr>
      <w:r>
        <w:t>‘</w:t>
      </w:r>
      <w:r w:rsidR="00A02B0A">
        <w:t>we don</w:t>
      </w:r>
      <w:r>
        <w:t>’</w:t>
      </w:r>
      <w:r w:rsidR="00A02B0A">
        <w:t>t</w:t>
      </w:r>
      <w:r w:rsidR="00161730">
        <w:t xml:space="preserve"> feel happy about her, </w:t>
      </w:r>
      <w:r w:rsidR="00161730" w:rsidRPr="00361091">
        <w:rPr>
          <w:rStyle w:val="ChBlueBold"/>
        </w:rPr>
        <w:t>so</w:t>
      </w:r>
      <w:r w:rsidR="00161730">
        <w:t xml:space="preserve"> we don</w:t>
      </w:r>
      <w:r>
        <w:t>’</w:t>
      </w:r>
      <w:r w:rsidR="00161730">
        <w:t xml:space="preserve">t want </w:t>
      </w:r>
      <w:r w:rsidR="00F6174C">
        <w:t>(</w:t>
      </w:r>
      <w:r w:rsidR="00161730">
        <w:t>to</w:t>
      </w:r>
      <w:r w:rsidR="00F6174C">
        <w:t>)</w:t>
      </w:r>
      <w:r w:rsidR="00161730">
        <w:t xml:space="preserve"> come to her house</w:t>
      </w:r>
      <w:r>
        <w:t>’</w:t>
      </w:r>
      <w:r w:rsidR="00161730">
        <w:t xml:space="preserve"> </w:t>
      </w:r>
      <w:r w:rsidR="00161730" w:rsidRPr="00DE157D">
        <w:rPr>
          <w:rStyle w:val="ExampleSource"/>
        </w:rPr>
        <w:t>[080927-006-CvNP.0032]</w:t>
      </w:r>
    </w:p>
    <w:p w14:paraId="71886DC4" w14:textId="708EAABB" w:rsidR="00161730" w:rsidRDefault="00161730" w:rsidP="00F6174C">
      <w:pPr>
        <w:pStyle w:val="Body0005after"/>
      </w:pPr>
      <w:r>
        <w:t xml:space="preserve">Alternatively, but less often, </w:t>
      </w:r>
      <w:r w:rsidR="00620F5E">
        <w:t xml:space="preserve">the </w:t>
      </w:r>
      <w:r>
        <w:t xml:space="preserve">conjunction occurs in clause-final position of a cause clause where it marks a causal relation with the preceding unmarked clause, as in </w:t>
      </w:r>
      <w:r>
        <w:fldChar w:fldCharType="begin"/>
      </w:r>
      <w:r>
        <w:instrText xml:space="preserve"> REF _Ref355623305 \h </w:instrText>
      </w:r>
      <w:r>
        <w:fldChar w:fldCharType="separate"/>
      </w:r>
      <w:r w:rsidR="00154D81" w:rsidRPr="00856563">
        <w:t>(</w:t>
      </w:r>
      <w:r w:rsidR="00154D81">
        <w:rPr>
          <w:noProof/>
        </w:rPr>
        <w:t>37</w:t>
      </w:r>
      <w:r w:rsidR="00154D81" w:rsidRPr="00856563">
        <w:t>)</w:t>
      </w:r>
      <w:r>
        <w:fldChar w:fldCharType="end"/>
      </w:r>
      <w:r>
        <w:t xml:space="preserve">. </w:t>
      </w:r>
      <w:r w:rsidR="00F6174C">
        <w:t xml:space="preserve">In this position, </w:t>
      </w:r>
      <w:r>
        <w:t xml:space="preserve">the conjunction signals that something depicted in its clause is the cause for the event or state of </w:t>
      </w:r>
      <w:r w:rsidRPr="002B1E36">
        <w:t xml:space="preserve">the </w:t>
      </w:r>
      <w:r>
        <w:t xml:space="preserve">unmarked clause, and that the result depicted in the unmarked clause is anticipated. Hence, </w:t>
      </w:r>
      <w:r w:rsidRPr="0074023C">
        <w:rPr>
          <w:rStyle w:val="ChItalBold"/>
        </w:rPr>
        <w:t>jadi</w:t>
      </w:r>
      <w:r>
        <w:t xml:space="preserve"> translates with </w:t>
      </w:r>
      <w:r w:rsidR="00B7093A">
        <w:t>‘</w:t>
      </w:r>
      <w:r>
        <w:t>since</w:t>
      </w:r>
      <w:r w:rsidR="00B7093A">
        <w:t>’</w:t>
      </w:r>
      <w:r>
        <w:t xml:space="preserve">. In that the result is expected, causal </w:t>
      </w:r>
      <w:r w:rsidRPr="00DB172E">
        <w:rPr>
          <w:rStyle w:val="ChItalBold"/>
        </w:rPr>
        <w:t>jadi</w:t>
      </w:r>
      <w:r w:rsidRPr="00DB172E">
        <w:t xml:space="preserve"> </w:t>
      </w:r>
      <w:r w:rsidR="00B7093A">
        <w:t>‘</w:t>
      </w:r>
      <w:r w:rsidRPr="00DB172E">
        <w:t>since</w:t>
      </w:r>
      <w:r w:rsidR="00B7093A">
        <w:t>’</w:t>
      </w:r>
      <w:r>
        <w:t xml:space="preserve"> differs from neutral causality-marking </w:t>
      </w:r>
      <w:r w:rsidRPr="009C7697">
        <w:rPr>
          <w:rStyle w:val="ChItalBold"/>
        </w:rPr>
        <w:t>karna</w:t>
      </w:r>
      <w:r>
        <w:t xml:space="preserve"> </w:t>
      </w:r>
      <w:r w:rsidR="00B7093A">
        <w:t>‘</w:t>
      </w:r>
      <w:r>
        <w:t>because</w:t>
      </w:r>
      <w:r w:rsidR="00B7093A">
        <w:t>’</w:t>
      </w:r>
      <w:r>
        <w:t xml:space="preserve"> (see §</w:t>
      </w:r>
      <w:r>
        <w:fldChar w:fldCharType="begin"/>
      </w:r>
      <w:r>
        <w:instrText xml:space="preserve"> REF _Ref355697115 \w \h </w:instrText>
      </w:r>
      <w:r>
        <w:fldChar w:fldCharType="separate"/>
      </w:r>
      <w:r w:rsidR="00154D81">
        <w:rPr>
          <w:cs/>
        </w:rPr>
        <w:t>‎</w:t>
      </w:r>
      <w:r w:rsidR="00154D81">
        <w:t>14.2.4.4</w:t>
      </w:r>
      <w:r>
        <w:fldChar w:fldCharType="end"/>
      </w:r>
      <w:r>
        <w:t>).</w:t>
      </w:r>
    </w:p>
    <w:p w14:paraId="19E7F4E3" w14:textId="501059C1" w:rsidR="00161730" w:rsidRDefault="00161730" w:rsidP="00161730">
      <w:pPr>
        <w:pStyle w:val="ExampleTitle"/>
      </w:pPr>
      <w:r>
        <w:t xml:space="preserve">Combining clauses with </w:t>
      </w:r>
      <w:r>
        <w:rPr>
          <w:rStyle w:val="ChItalBold"/>
        </w:rPr>
        <w:t>jadi</w:t>
      </w:r>
      <w:r>
        <w:t xml:space="preserve"> </w:t>
      </w:r>
      <w:r w:rsidR="00B7093A">
        <w:t>‘</w:t>
      </w:r>
      <w:r>
        <w:t>so, since</w:t>
      </w:r>
      <w:r w:rsidR="00B7093A">
        <w:t>’</w:t>
      </w:r>
      <w:r>
        <w:t>: Clause-final position</w:t>
      </w:r>
    </w:p>
    <w:tbl>
      <w:tblPr>
        <w:tblW w:w="6779" w:type="dxa"/>
        <w:tblCellMar>
          <w:left w:w="42" w:type="dxa"/>
          <w:right w:w="42" w:type="dxa"/>
        </w:tblCellMar>
        <w:tblLook w:val="01E0" w:firstRow="1" w:lastRow="1" w:firstColumn="1" w:lastColumn="1" w:noHBand="0" w:noVBand="0"/>
      </w:tblPr>
      <w:tblGrid>
        <w:gridCol w:w="685"/>
        <w:gridCol w:w="595"/>
        <w:gridCol w:w="680"/>
        <w:gridCol w:w="284"/>
        <w:gridCol w:w="396"/>
        <w:gridCol w:w="1251"/>
        <w:gridCol w:w="464"/>
        <w:gridCol w:w="480"/>
        <w:gridCol w:w="849"/>
        <w:gridCol w:w="586"/>
        <w:gridCol w:w="509"/>
      </w:tblGrid>
      <w:tr w:rsidR="00AC23C4" w:rsidRPr="00C52D89" w14:paraId="29869BA3" w14:textId="77777777" w:rsidTr="00AC23C4">
        <w:tc>
          <w:tcPr>
            <w:tcW w:w="685" w:type="dxa"/>
            <w:shd w:val="clear" w:color="auto" w:fill="auto"/>
          </w:tcPr>
          <w:p w14:paraId="72AA6587" w14:textId="77777777" w:rsidR="00161730" w:rsidRPr="00150DE6" w:rsidRDefault="00161730" w:rsidP="00161730">
            <w:pPr>
              <w:pStyle w:val="O0Nwnext"/>
            </w:pPr>
            <w:bookmarkStart w:id="5206" w:name="_Ref355623305"/>
            <w:r w:rsidRPr="00856563">
              <w:t>(</w:t>
            </w:r>
            <w:fldSimple w:instr=" SEQ ( \* ARABIC \s 1 ">
              <w:r w:rsidR="00154D81">
                <w:rPr>
                  <w:noProof/>
                </w:rPr>
                <w:t>37</w:t>
              </w:r>
            </w:fldSimple>
            <w:r w:rsidRPr="00856563">
              <w:t>)</w:t>
            </w:r>
            <w:bookmarkEnd w:id="5206"/>
          </w:p>
        </w:tc>
        <w:tc>
          <w:tcPr>
            <w:tcW w:w="595" w:type="dxa"/>
            <w:shd w:val="clear" w:color="auto" w:fill="auto"/>
          </w:tcPr>
          <w:p w14:paraId="0E05EDAC" w14:textId="77777777" w:rsidR="00161730" w:rsidRPr="00961C4C" w:rsidRDefault="00C11220" w:rsidP="00161730">
            <w:pPr>
              <w:pStyle w:val="Text"/>
            </w:pPr>
            <w:r>
              <w:t>Musa</w:t>
            </w:r>
          </w:p>
        </w:tc>
        <w:tc>
          <w:tcPr>
            <w:tcW w:w="680" w:type="dxa"/>
            <w:shd w:val="clear" w:color="auto" w:fill="auto"/>
          </w:tcPr>
          <w:p w14:paraId="147B9C41" w14:textId="77777777" w:rsidR="00161730" w:rsidRPr="00961C4C" w:rsidRDefault="00161730" w:rsidP="00161730">
            <w:pPr>
              <w:pStyle w:val="Text"/>
            </w:pPr>
            <w:r w:rsidRPr="00961C4C">
              <w:t>ini</w:t>
            </w:r>
            <w:r>
              <w:t>,</w:t>
            </w:r>
          </w:p>
        </w:tc>
        <w:tc>
          <w:tcPr>
            <w:tcW w:w="284" w:type="dxa"/>
            <w:shd w:val="clear" w:color="auto" w:fill="auto"/>
          </w:tcPr>
          <w:p w14:paraId="65262900" w14:textId="77777777" w:rsidR="00161730" w:rsidRPr="00961C4C" w:rsidRDefault="00161730" w:rsidP="00161730">
            <w:pPr>
              <w:pStyle w:val="Text"/>
            </w:pPr>
            <w:r w:rsidRPr="00961C4C">
              <w:t>e,</w:t>
            </w:r>
          </w:p>
        </w:tc>
        <w:tc>
          <w:tcPr>
            <w:tcW w:w="396" w:type="dxa"/>
            <w:shd w:val="clear" w:color="auto" w:fill="auto"/>
          </w:tcPr>
          <w:p w14:paraId="03FFD878" w14:textId="77777777" w:rsidR="00161730" w:rsidRPr="00961C4C" w:rsidRDefault="00161730" w:rsidP="00161730">
            <w:pPr>
              <w:pStyle w:val="Text"/>
            </w:pPr>
            <w:r w:rsidRPr="00961C4C">
              <w:t>de</w:t>
            </w:r>
          </w:p>
        </w:tc>
        <w:tc>
          <w:tcPr>
            <w:tcW w:w="1251" w:type="dxa"/>
            <w:shd w:val="clear" w:color="auto" w:fill="auto"/>
          </w:tcPr>
          <w:p w14:paraId="0920238D" w14:textId="77777777" w:rsidR="00161730" w:rsidRPr="00961C4C" w:rsidRDefault="00161730" w:rsidP="00161730">
            <w:pPr>
              <w:pStyle w:val="Text"/>
            </w:pPr>
            <w:r w:rsidRPr="00961C4C">
              <w:t>loyo</w:t>
            </w:r>
            <w:r>
              <w:t>~</w:t>
            </w:r>
            <w:r w:rsidRPr="00961C4C">
              <w:t>loyo</w:t>
            </w:r>
          </w:p>
        </w:tc>
        <w:tc>
          <w:tcPr>
            <w:tcW w:w="464" w:type="dxa"/>
            <w:shd w:val="clear" w:color="auto" w:fill="auto"/>
          </w:tcPr>
          <w:p w14:paraId="3100954A" w14:textId="77777777" w:rsidR="00161730" w:rsidRPr="00961C4C" w:rsidRDefault="00161730" w:rsidP="00161730">
            <w:pPr>
              <w:pStyle w:val="Text"/>
            </w:pPr>
            <w:r w:rsidRPr="00961C4C">
              <w:t>ini</w:t>
            </w:r>
            <w:r>
              <w:t>,</w:t>
            </w:r>
          </w:p>
        </w:tc>
        <w:tc>
          <w:tcPr>
            <w:tcW w:w="480" w:type="dxa"/>
            <w:shd w:val="clear" w:color="auto" w:fill="auto"/>
          </w:tcPr>
          <w:p w14:paraId="7E6C1324" w14:textId="77777777" w:rsidR="00161730" w:rsidRPr="00961C4C" w:rsidRDefault="00161730" w:rsidP="00161730">
            <w:pPr>
              <w:pStyle w:val="Text"/>
            </w:pPr>
            <w:r w:rsidRPr="00961C4C">
              <w:t>de</w:t>
            </w:r>
          </w:p>
        </w:tc>
        <w:tc>
          <w:tcPr>
            <w:tcW w:w="849" w:type="dxa"/>
            <w:shd w:val="clear" w:color="auto" w:fill="auto"/>
          </w:tcPr>
          <w:p w14:paraId="1327556D" w14:textId="77777777" w:rsidR="00161730" w:rsidRPr="00961C4C" w:rsidRDefault="00161730" w:rsidP="00161730">
            <w:pPr>
              <w:pStyle w:val="Text"/>
            </w:pPr>
            <w:r w:rsidRPr="00961C4C">
              <w:t>bangun</w:t>
            </w:r>
            <w:r w:rsidR="00BA5C1C">
              <w:t>g</w:t>
            </w:r>
          </w:p>
        </w:tc>
        <w:tc>
          <w:tcPr>
            <w:tcW w:w="586" w:type="dxa"/>
            <w:shd w:val="clear" w:color="auto" w:fill="auto"/>
          </w:tcPr>
          <w:p w14:paraId="6704E820" w14:textId="77777777" w:rsidR="00161730" w:rsidRPr="00961C4C" w:rsidRDefault="00161730" w:rsidP="00161730">
            <w:pPr>
              <w:pStyle w:val="Text"/>
            </w:pPr>
            <w:r w:rsidRPr="00961C4C">
              <w:t>tidor</w:t>
            </w:r>
          </w:p>
        </w:tc>
        <w:tc>
          <w:tcPr>
            <w:tcW w:w="509" w:type="dxa"/>
            <w:shd w:val="clear" w:color="auto" w:fill="auto"/>
          </w:tcPr>
          <w:p w14:paraId="4249EFF0" w14:textId="77777777" w:rsidR="00161730" w:rsidRPr="00F20A58" w:rsidRDefault="00161730" w:rsidP="00161730">
            <w:pPr>
              <w:pStyle w:val="Text"/>
              <w:rPr>
                <w:rStyle w:val="ChBlueBold"/>
              </w:rPr>
            </w:pPr>
            <w:r w:rsidRPr="00F20A58">
              <w:rPr>
                <w:rStyle w:val="ChBlueBold"/>
              </w:rPr>
              <w:t>jadi</w:t>
            </w:r>
          </w:p>
        </w:tc>
      </w:tr>
      <w:tr w:rsidR="00AC23C4" w:rsidRPr="00AC23C4" w14:paraId="036E666A" w14:textId="77777777" w:rsidTr="00AC23C4">
        <w:tc>
          <w:tcPr>
            <w:tcW w:w="685" w:type="dxa"/>
            <w:shd w:val="clear" w:color="auto" w:fill="auto"/>
          </w:tcPr>
          <w:p w14:paraId="2C0D80B3" w14:textId="77777777" w:rsidR="00161730" w:rsidRPr="00961C4C" w:rsidRDefault="00161730" w:rsidP="00161730">
            <w:pPr>
              <w:pStyle w:val="GlossEng"/>
            </w:pPr>
          </w:p>
        </w:tc>
        <w:tc>
          <w:tcPr>
            <w:tcW w:w="595" w:type="dxa"/>
            <w:shd w:val="clear" w:color="auto" w:fill="auto"/>
          </w:tcPr>
          <w:p w14:paraId="1D0F2D9E" w14:textId="77777777" w:rsidR="00161730" w:rsidRPr="00961C4C" w:rsidRDefault="00C11220" w:rsidP="00161730">
            <w:pPr>
              <w:pStyle w:val="GlossEng"/>
            </w:pPr>
            <w:r>
              <w:t>Musa</w:t>
            </w:r>
          </w:p>
        </w:tc>
        <w:tc>
          <w:tcPr>
            <w:tcW w:w="680" w:type="dxa"/>
            <w:shd w:val="clear" w:color="auto" w:fill="auto"/>
          </w:tcPr>
          <w:p w14:paraId="6A55D106" w14:textId="77777777" w:rsidR="00161730" w:rsidRPr="0099608C" w:rsidRDefault="00161730" w:rsidP="00161730">
            <w:pPr>
              <w:pStyle w:val="GlossEng"/>
              <w:rPr>
                <w:rStyle w:val="ChSmallCaps"/>
              </w:rPr>
            </w:pPr>
            <w:r w:rsidRPr="0099608C">
              <w:rPr>
                <w:rStyle w:val="ChSmallCaps"/>
              </w:rPr>
              <w:t>d.prox</w:t>
            </w:r>
          </w:p>
        </w:tc>
        <w:tc>
          <w:tcPr>
            <w:tcW w:w="284" w:type="dxa"/>
            <w:shd w:val="clear" w:color="auto" w:fill="auto"/>
          </w:tcPr>
          <w:p w14:paraId="7940D015" w14:textId="77777777" w:rsidR="00161730" w:rsidRPr="00961C4C" w:rsidRDefault="00161730" w:rsidP="00161730">
            <w:pPr>
              <w:pStyle w:val="GlossEng"/>
            </w:pPr>
            <w:r w:rsidRPr="00961C4C">
              <w:t>uh</w:t>
            </w:r>
          </w:p>
        </w:tc>
        <w:tc>
          <w:tcPr>
            <w:tcW w:w="396" w:type="dxa"/>
            <w:shd w:val="clear" w:color="auto" w:fill="auto"/>
          </w:tcPr>
          <w:p w14:paraId="467BADF7" w14:textId="77777777" w:rsidR="00161730" w:rsidRPr="0099608C" w:rsidRDefault="00161730" w:rsidP="00161730">
            <w:pPr>
              <w:pStyle w:val="GlossEng"/>
              <w:rPr>
                <w:rStyle w:val="ChSmallCaps"/>
              </w:rPr>
            </w:pPr>
            <w:r w:rsidRPr="0099608C">
              <w:rPr>
                <w:rStyle w:val="ChSmallCaps"/>
              </w:rPr>
              <w:t>3sg</w:t>
            </w:r>
          </w:p>
        </w:tc>
        <w:tc>
          <w:tcPr>
            <w:tcW w:w="1251" w:type="dxa"/>
            <w:shd w:val="clear" w:color="auto" w:fill="auto"/>
          </w:tcPr>
          <w:p w14:paraId="11CDABC8" w14:textId="77777777" w:rsidR="00161730" w:rsidRPr="00961C4C" w:rsidRDefault="00161730" w:rsidP="00161730">
            <w:pPr>
              <w:pStyle w:val="GlossEng"/>
            </w:pPr>
            <w:r w:rsidRPr="0099608C">
              <w:rPr>
                <w:rStyle w:val="ChSmallCaps"/>
              </w:rPr>
              <w:t>rdp</w:t>
            </w:r>
            <w:r w:rsidRPr="00961C4C">
              <w:t>~</w:t>
            </w:r>
            <w:r>
              <w:t>be.</w:t>
            </w:r>
            <w:r w:rsidRPr="00961C4C">
              <w:t>weak</w:t>
            </w:r>
          </w:p>
        </w:tc>
        <w:tc>
          <w:tcPr>
            <w:tcW w:w="464" w:type="dxa"/>
            <w:shd w:val="clear" w:color="auto" w:fill="auto"/>
          </w:tcPr>
          <w:p w14:paraId="1A43E356" w14:textId="77777777" w:rsidR="00161730" w:rsidRPr="00961C4C" w:rsidRDefault="00161730" w:rsidP="00161730">
            <w:pPr>
              <w:pStyle w:val="GlossEng"/>
            </w:pPr>
            <w:r w:rsidRPr="00961C4C">
              <w:t>this</w:t>
            </w:r>
          </w:p>
        </w:tc>
        <w:tc>
          <w:tcPr>
            <w:tcW w:w="480" w:type="dxa"/>
            <w:shd w:val="clear" w:color="auto" w:fill="auto"/>
          </w:tcPr>
          <w:p w14:paraId="39751F40" w14:textId="77777777" w:rsidR="00161730" w:rsidRPr="0099608C" w:rsidRDefault="00161730" w:rsidP="00161730">
            <w:pPr>
              <w:pStyle w:val="GlossEng"/>
              <w:rPr>
                <w:rStyle w:val="ChSmallCaps"/>
              </w:rPr>
            </w:pPr>
            <w:r w:rsidRPr="0099608C">
              <w:rPr>
                <w:rStyle w:val="ChSmallCaps"/>
              </w:rPr>
              <w:t>3sg</w:t>
            </w:r>
          </w:p>
        </w:tc>
        <w:tc>
          <w:tcPr>
            <w:tcW w:w="849" w:type="dxa"/>
            <w:shd w:val="clear" w:color="auto" w:fill="auto"/>
          </w:tcPr>
          <w:p w14:paraId="5D3CBF40" w14:textId="77777777" w:rsidR="00161730" w:rsidRPr="00961C4C" w:rsidRDefault="00161730" w:rsidP="00161730">
            <w:pPr>
              <w:pStyle w:val="GlossEng"/>
            </w:pPr>
            <w:r w:rsidRPr="00961C4C">
              <w:t>wake.up</w:t>
            </w:r>
          </w:p>
        </w:tc>
        <w:tc>
          <w:tcPr>
            <w:tcW w:w="586" w:type="dxa"/>
            <w:shd w:val="clear" w:color="auto" w:fill="auto"/>
          </w:tcPr>
          <w:p w14:paraId="7E81F4C1" w14:textId="77777777" w:rsidR="00161730" w:rsidRPr="00961C4C" w:rsidRDefault="00161730" w:rsidP="00161730">
            <w:pPr>
              <w:pStyle w:val="GlossEng"/>
            </w:pPr>
            <w:r w:rsidRPr="00961C4C">
              <w:t>sleep</w:t>
            </w:r>
          </w:p>
        </w:tc>
        <w:tc>
          <w:tcPr>
            <w:tcW w:w="509" w:type="dxa"/>
            <w:shd w:val="clear" w:color="auto" w:fill="auto"/>
          </w:tcPr>
          <w:p w14:paraId="5A978FA4" w14:textId="77777777" w:rsidR="00161730" w:rsidRPr="00961C4C" w:rsidRDefault="00161730" w:rsidP="00161730">
            <w:pPr>
              <w:pStyle w:val="GlossEng"/>
            </w:pPr>
            <w:r>
              <w:t>so</w:t>
            </w:r>
          </w:p>
        </w:tc>
      </w:tr>
    </w:tbl>
    <w:p w14:paraId="3D5BB033" w14:textId="554C7F60" w:rsidR="00161730" w:rsidRDefault="00161730" w:rsidP="00161730">
      <w:pPr>
        <w:pStyle w:val="FreeTranslEng15pt"/>
      </w:pPr>
      <w:r>
        <w:t xml:space="preserve">[About a small boy:] </w:t>
      </w:r>
      <w:r w:rsidR="00B7093A">
        <w:t>‘</w:t>
      </w:r>
      <w:r w:rsidR="00C11220">
        <w:t>Musa</w:t>
      </w:r>
      <w:r>
        <w:t xml:space="preserve"> here</w:t>
      </w:r>
      <w:r w:rsidR="00676DDB">
        <w:t>,</w:t>
      </w:r>
      <w:r>
        <w:t xml:space="preserve"> uh</w:t>
      </w:r>
      <w:r w:rsidR="00676DDB">
        <w:t>,</w:t>
      </w:r>
      <w:r>
        <w:t xml:space="preserve"> right now he</w:t>
      </w:r>
      <w:r w:rsidR="00B7093A">
        <w:t>’</w:t>
      </w:r>
      <w:r>
        <w:t xml:space="preserve">s </w:t>
      </w:r>
      <w:r w:rsidR="00F95EBC">
        <w:t xml:space="preserve">kind of </w:t>
      </w:r>
      <w:r>
        <w:t xml:space="preserve">weak </w:t>
      </w:r>
      <w:r w:rsidRPr="00F20A58">
        <w:rPr>
          <w:rStyle w:val="ChBlueBold"/>
        </w:rPr>
        <w:t>since</w:t>
      </w:r>
      <w:r>
        <w:t xml:space="preserve"> he woke up from sleeping</w:t>
      </w:r>
      <w:r w:rsidR="00B7093A">
        <w:t>’</w:t>
      </w:r>
      <w:r>
        <w:t xml:space="preserve"> </w:t>
      </w:r>
      <w:r w:rsidRPr="00A02B0A">
        <w:rPr>
          <w:rStyle w:val="ExampleSource"/>
        </w:rPr>
        <w:t>[080922-001a-CvPh.1435/1437]</w:t>
      </w:r>
    </w:p>
    <w:p w14:paraId="01835725" w14:textId="0400E9AA" w:rsidR="00161730" w:rsidRDefault="00161730" w:rsidP="00161730">
      <w:pPr>
        <w:pStyle w:val="Heading4"/>
      </w:pPr>
      <w:bookmarkStart w:id="5207" w:name="_Ref355852858"/>
      <w:bookmarkStart w:id="5208" w:name="_Toc356663349"/>
      <w:r w:rsidRPr="0010556C">
        <w:t>Purposive</w:t>
      </w:r>
      <w:r>
        <w:t xml:space="preserve"> </w:t>
      </w:r>
      <w:r>
        <w:rPr>
          <w:rStyle w:val="ChItalBold"/>
        </w:rPr>
        <w:t>supaya</w:t>
      </w:r>
      <w:r>
        <w:t xml:space="preserve"> </w:t>
      </w:r>
      <w:r w:rsidR="00B7093A">
        <w:t>‘</w:t>
      </w:r>
      <w:r>
        <w:t>so that</w:t>
      </w:r>
      <w:r w:rsidR="00B7093A">
        <w:t>’</w:t>
      </w:r>
      <w:bookmarkEnd w:id="5207"/>
      <w:bookmarkEnd w:id="5208"/>
    </w:p>
    <w:p w14:paraId="26B2C5EA" w14:textId="2C38B6AE" w:rsidR="00161730" w:rsidRDefault="00161730" w:rsidP="00161730">
      <w:pPr>
        <w:pStyle w:val="Body0010after"/>
      </w:pPr>
      <w:r>
        <w:t xml:space="preserve">Purposive </w:t>
      </w:r>
      <w:r>
        <w:rPr>
          <w:rStyle w:val="ChItalBold"/>
        </w:rPr>
        <w:t>supaya</w:t>
      </w:r>
      <w:r>
        <w:t xml:space="preserve"> </w:t>
      </w:r>
      <w:r w:rsidR="00B7093A">
        <w:t>‘</w:t>
      </w:r>
      <w:r>
        <w:t>so that</w:t>
      </w:r>
      <w:r w:rsidR="00B7093A">
        <w:t>’</w:t>
      </w:r>
      <w:r>
        <w:t xml:space="preserve"> introduces a purpose clause which follows the unmarked clause. The conjunction signals that the event or state of its clause is the intended outcome of the deliberate activity depicted in the unmarked clause. Most often, </w:t>
      </w:r>
      <w:r w:rsidRPr="00657C08">
        <w:rPr>
          <w:rStyle w:val="ChItalBold"/>
        </w:rPr>
        <w:t>supaya</w:t>
      </w:r>
      <w:r>
        <w:t xml:space="preserve"> </w:t>
      </w:r>
      <w:r w:rsidR="00B7093A">
        <w:t>‘</w:t>
      </w:r>
      <w:r>
        <w:t>so that</w:t>
      </w:r>
      <w:r w:rsidR="00B7093A">
        <w:t>’</w:t>
      </w:r>
      <w:r>
        <w:t xml:space="preserve"> introduces a purpose clause with </w:t>
      </w:r>
      <w:r w:rsidR="00F6174C">
        <w:t xml:space="preserve">an </w:t>
      </w:r>
      <w:r>
        <w:t>overt subject</w:t>
      </w:r>
      <w:r w:rsidR="00744827">
        <w:t xml:space="preserve"> (96/129 tokens</w:t>
      </w:r>
      <w:r w:rsidR="00326B07">
        <w:t xml:space="preserve"> – 74%)</w:t>
      </w:r>
      <w:r>
        <w:t xml:space="preserve">, as in </w:t>
      </w:r>
      <w:r>
        <w:fldChar w:fldCharType="begin"/>
      </w:r>
      <w:r>
        <w:instrText xml:space="preserve"> REF _Ref355856542 \h </w:instrText>
      </w:r>
      <w:r>
        <w:fldChar w:fldCharType="separate"/>
      </w:r>
      <w:r w:rsidR="00154D81" w:rsidRPr="00856563">
        <w:t>(</w:t>
      </w:r>
      <w:r w:rsidR="00154D81">
        <w:rPr>
          <w:noProof/>
        </w:rPr>
        <w:t>38</w:t>
      </w:r>
      <w:r w:rsidR="00154D81" w:rsidRPr="00856563">
        <w:t>)</w:t>
      </w:r>
      <w:r>
        <w:fldChar w:fldCharType="end"/>
      </w:r>
      <w:r>
        <w:t>. Less often, the conjunction introduces a purpose clause with elided subject</w:t>
      </w:r>
      <w:r w:rsidR="00326B07">
        <w:t xml:space="preserve"> (33/129 tokens – 26%)</w:t>
      </w:r>
      <w:r>
        <w:t xml:space="preserve">, as in </w:t>
      </w:r>
      <w:r>
        <w:fldChar w:fldCharType="begin"/>
      </w:r>
      <w:r>
        <w:instrText xml:space="preserve"> REF _Ref355708526 \h </w:instrText>
      </w:r>
      <w:r>
        <w:fldChar w:fldCharType="separate"/>
      </w:r>
      <w:r w:rsidR="00154D81" w:rsidRPr="00856563">
        <w:t>(</w:t>
      </w:r>
      <w:r w:rsidR="00154D81">
        <w:rPr>
          <w:noProof/>
        </w:rPr>
        <w:t>39</w:t>
      </w:r>
      <w:r w:rsidR="00154D81" w:rsidRPr="00856563">
        <w:t>)</w:t>
      </w:r>
      <w:r>
        <w:fldChar w:fldCharType="end"/>
      </w:r>
      <w:r>
        <w:t>.</w:t>
      </w:r>
    </w:p>
    <w:tbl>
      <w:tblPr>
        <w:tblW w:w="5871" w:type="dxa"/>
        <w:tblCellMar>
          <w:left w:w="42" w:type="dxa"/>
          <w:right w:w="42" w:type="dxa"/>
        </w:tblCellMar>
        <w:tblLook w:val="01E0" w:firstRow="1" w:lastRow="1" w:firstColumn="1" w:lastColumn="1" w:noHBand="0" w:noVBand="0"/>
      </w:tblPr>
      <w:tblGrid>
        <w:gridCol w:w="709"/>
        <w:gridCol w:w="606"/>
        <w:gridCol w:w="489"/>
        <w:gridCol w:w="11"/>
        <w:gridCol w:w="360"/>
        <w:gridCol w:w="358"/>
        <w:gridCol w:w="330"/>
        <w:gridCol w:w="243"/>
        <w:gridCol w:w="707"/>
        <w:gridCol w:w="785"/>
        <w:gridCol w:w="489"/>
        <w:gridCol w:w="784"/>
      </w:tblGrid>
      <w:tr w:rsidR="00AC23C4" w:rsidRPr="00C52D89" w14:paraId="5325D2C8" w14:textId="77777777" w:rsidTr="00AC23C4">
        <w:tc>
          <w:tcPr>
            <w:tcW w:w="709" w:type="dxa"/>
            <w:shd w:val="clear" w:color="auto" w:fill="auto"/>
          </w:tcPr>
          <w:p w14:paraId="335F6093" w14:textId="77777777" w:rsidR="00BA5C1C" w:rsidRPr="00150DE6" w:rsidRDefault="00BA5C1C" w:rsidP="00161730">
            <w:pPr>
              <w:pStyle w:val="O0Nwnext"/>
            </w:pPr>
            <w:bookmarkStart w:id="5209" w:name="_Ref355856542"/>
            <w:r w:rsidRPr="00856563">
              <w:t>(</w:t>
            </w:r>
            <w:fldSimple w:instr=" SEQ ( \* ARABIC \s 1 ">
              <w:r w:rsidR="00154D81">
                <w:rPr>
                  <w:noProof/>
                </w:rPr>
                <w:t>38</w:t>
              </w:r>
            </w:fldSimple>
            <w:r w:rsidRPr="00856563">
              <w:t>)</w:t>
            </w:r>
            <w:bookmarkEnd w:id="5209"/>
          </w:p>
        </w:tc>
        <w:tc>
          <w:tcPr>
            <w:tcW w:w="606" w:type="dxa"/>
            <w:shd w:val="clear" w:color="auto" w:fill="auto"/>
          </w:tcPr>
          <w:p w14:paraId="6D08C014" w14:textId="77777777" w:rsidR="00BA5C1C" w:rsidRPr="002B0112" w:rsidRDefault="00BA5C1C" w:rsidP="00161730">
            <w:pPr>
              <w:pStyle w:val="Text"/>
            </w:pPr>
            <w:r>
              <w:t>mace</w:t>
            </w:r>
          </w:p>
        </w:tc>
        <w:tc>
          <w:tcPr>
            <w:tcW w:w="489" w:type="dxa"/>
            <w:shd w:val="clear" w:color="auto" w:fill="auto"/>
          </w:tcPr>
          <w:p w14:paraId="03BDAB34" w14:textId="77777777" w:rsidR="00BA5C1C" w:rsidRPr="002B0112" w:rsidRDefault="00BA5C1C" w:rsidP="00161730">
            <w:pPr>
              <w:pStyle w:val="Text"/>
            </w:pPr>
            <w:r w:rsidRPr="002B0112">
              <w:t>ko</w:t>
            </w:r>
          </w:p>
        </w:tc>
        <w:tc>
          <w:tcPr>
            <w:tcW w:w="729" w:type="dxa"/>
            <w:gridSpan w:val="3"/>
            <w:shd w:val="clear" w:color="auto" w:fill="auto"/>
          </w:tcPr>
          <w:p w14:paraId="1E5DA35D" w14:textId="77777777" w:rsidR="00BA5C1C" w:rsidRPr="002B0112" w:rsidRDefault="00BA5C1C" w:rsidP="00161730">
            <w:pPr>
              <w:pStyle w:val="Text"/>
            </w:pPr>
            <w:r w:rsidRPr="002B0112">
              <w:t>sendiri</w:t>
            </w:r>
          </w:p>
        </w:tc>
        <w:tc>
          <w:tcPr>
            <w:tcW w:w="573" w:type="dxa"/>
            <w:gridSpan w:val="2"/>
            <w:shd w:val="clear" w:color="auto" w:fill="auto"/>
          </w:tcPr>
          <w:p w14:paraId="0950E67A" w14:textId="77777777" w:rsidR="00BA5C1C" w:rsidRPr="002B0112" w:rsidRDefault="00BA5C1C" w:rsidP="00161730">
            <w:pPr>
              <w:pStyle w:val="Text"/>
            </w:pPr>
            <w:r w:rsidRPr="002B0112">
              <w:t>yang</w:t>
            </w:r>
          </w:p>
        </w:tc>
        <w:tc>
          <w:tcPr>
            <w:tcW w:w="707" w:type="dxa"/>
            <w:shd w:val="clear" w:color="auto" w:fill="auto"/>
          </w:tcPr>
          <w:p w14:paraId="7FA698EE" w14:textId="77777777" w:rsidR="00BA5C1C" w:rsidRPr="002B0112" w:rsidRDefault="00BA5C1C" w:rsidP="00161730">
            <w:pPr>
              <w:pStyle w:val="Text"/>
            </w:pPr>
            <w:r>
              <w:t>iku</w:t>
            </w:r>
            <w:r w:rsidRPr="002B0112">
              <w:t>t</w:t>
            </w:r>
            <w:r>
              <w:t>,</w:t>
            </w:r>
          </w:p>
        </w:tc>
        <w:tc>
          <w:tcPr>
            <w:tcW w:w="785" w:type="dxa"/>
            <w:shd w:val="clear" w:color="auto" w:fill="auto"/>
          </w:tcPr>
          <w:p w14:paraId="3545CEA9" w14:textId="77777777" w:rsidR="00BA5C1C" w:rsidRPr="00FB3166" w:rsidRDefault="00BA5C1C" w:rsidP="00161730">
            <w:pPr>
              <w:pStyle w:val="Text"/>
              <w:rPr>
                <w:rStyle w:val="ChBlueBold"/>
              </w:rPr>
            </w:pPr>
            <w:r w:rsidRPr="00FB3166">
              <w:rPr>
                <w:rStyle w:val="ChBlueBold"/>
              </w:rPr>
              <w:t>supaya</w:t>
            </w:r>
          </w:p>
        </w:tc>
        <w:tc>
          <w:tcPr>
            <w:tcW w:w="489" w:type="dxa"/>
            <w:shd w:val="clear" w:color="auto" w:fill="auto"/>
          </w:tcPr>
          <w:p w14:paraId="5215E7F5" w14:textId="77777777" w:rsidR="00BA5C1C" w:rsidRPr="002B0112" w:rsidRDefault="00BA5C1C" w:rsidP="00161730">
            <w:pPr>
              <w:pStyle w:val="Text"/>
            </w:pPr>
            <w:r w:rsidRPr="002B0112">
              <w:t>ko</w:t>
            </w:r>
          </w:p>
        </w:tc>
        <w:tc>
          <w:tcPr>
            <w:tcW w:w="784" w:type="dxa"/>
            <w:shd w:val="clear" w:color="auto" w:fill="auto"/>
          </w:tcPr>
          <w:p w14:paraId="2D70958B" w14:textId="77777777" w:rsidR="00BA5C1C" w:rsidRPr="002B0112" w:rsidRDefault="00BA5C1C" w:rsidP="00161730">
            <w:pPr>
              <w:pStyle w:val="Text"/>
            </w:pPr>
            <w:r w:rsidRPr="002B0112">
              <w:t>at</w:t>
            </w:r>
            <w:r>
              <w:t>ur</w:t>
            </w:r>
          </w:p>
        </w:tc>
      </w:tr>
      <w:tr w:rsidR="00AC23C4" w:rsidRPr="00AC23C4" w14:paraId="464DA251" w14:textId="77777777" w:rsidTr="00AC23C4">
        <w:tc>
          <w:tcPr>
            <w:tcW w:w="709" w:type="dxa"/>
            <w:shd w:val="clear" w:color="auto" w:fill="auto"/>
          </w:tcPr>
          <w:p w14:paraId="6D1421F6" w14:textId="77777777" w:rsidR="00BA5C1C" w:rsidRPr="002B0112" w:rsidRDefault="00BA5C1C" w:rsidP="00BA5C1C">
            <w:pPr>
              <w:pStyle w:val="GlossEng2ptafter"/>
            </w:pPr>
          </w:p>
        </w:tc>
        <w:tc>
          <w:tcPr>
            <w:tcW w:w="606" w:type="dxa"/>
            <w:shd w:val="clear" w:color="auto" w:fill="auto"/>
          </w:tcPr>
          <w:p w14:paraId="3867DC5E" w14:textId="77777777" w:rsidR="00BA5C1C" w:rsidRPr="00C5591C" w:rsidRDefault="00BA5C1C" w:rsidP="00BA5C1C">
            <w:pPr>
              <w:pStyle w:val="GlossEng2ptafter"/>
            </w:pPr>
            <w:r w:rsidRPr="00C5591C">
              <w:t>wife</w:t>
            </w:r>
          </w:p>
        </w:tc>
        <w:tc>
          <w:tcPr>
            <w:tcW w:w="489" w:type="dxa"/>
            <w:shd w:val="clear" w:color="auto" w:fill="auto"/>
          </w:tcPr>
          <w:p w14:paraId="037DE1B0" w14:textId="77777777" w:rsidR="00BA5C1C" w:rsidRPr="0099608C" w:rsidRDefault="00BA5C1C" w:rsidP="00BA5C1C">
            <w:pPr>
              <w:pStyle w:val="GlossEng2ptafter"/>
              <w:rPr>
                <w:rStyle w:val="ChSmallCaps"/>
              </w:rPr>
            </w:pPr>
            <w:r w:rsidRPr="0099608C">
              <w:rPr>
                <w:rStyle w:val="ChSmallCaps"/>
              </w:rPr>
              <w:t>2sg</w:t>
            </w:r>
          </w:p>
        </w:tc>
        <w:tc>
          <w:tcPr>
            <w:tcW w:w="729" w:type="dxa"/>
            <w:gridSpan w:val="3"/>
            <w:shd w:val="clear" w:color="auto" w:fill="auto"/>
          </w:tcPr>
          <w:p w14:paraId="0F47C0C2" w14:textId="77777777" w:rsidR="00BA5C1C" w:rsidRPr="002B0112" w:rsidRDefault="00BA5C1C" w:rsidP="00BA5C1C">
            <w:pPr>
              <w:pStyle w:val="GlossEng2ptafter"/>
            </w:pPr>
            <w:r w:rsidRPr="002B0112">
              <w:t>alone</w:t>
            </w:r>
          </w:p>
        </w:tc>
        <w:tc>
          <w:tcPr>
            <w:tcW w:w="573" w:type="dxa"/>
            <w:gridSpan w:val="2"/>
            <w:shd w:val="clear" w:color="auto" w:fill="auto"/>
          </w:tcPr>
          <w:p w14:paraId="4EBA7F35" w14:textId="77777777" w:rsidR="00BA5C1C" w:rsidRPr="0099608C" w:rsidRDefault="00BA5C1C" w:rsidP="00BA5C1C">
            <w:pPr>
              <w:pStyle w:val="GlossEng2ptafter"/>
              <w:rPr>
                <w:rStyle w:val="ChSmallCaps"/>
              </w:rPr>
            </w:pPr>
            <w:r w:rsidRPr="0099608C">
              <w:rPr>
                <w:rStyle w:val="ChSmallCaps"/>
              </w:rPr>
              <w:t>rel</w:t>
            </w:r>
          </w:p>
        </w:tc>
        <w:tc>
          <w:tcPr>
            <w:tcW w:w="707" w:type="dxa"/>
            <w:shd w:val="clear" w:color="auto" w:fill="auto"/>
          </w:tcPr>
          <w:p w14:paraId="63AEFEF3" w14:textId="77777777" w:rsidR="00BA5C1C" w:rsidRPr="002B0112" w:rsidRDefault="00BA5C1C" w:rsidP="00BA5C1C">
            <w:pPr>
              <w:pStyle w:val="GlossEng2ptafter"/>
            </w:pPr>
            <w:r w:rsidRPr="002B0112">
              <w:t>follow</w:t>
            </w:r>
          </w:p>
        </w:tc>
        <w:tc>
          <w:tcPr>
            <w:tcW w:w="785" w:type="dxa"/>
            <w:shd w:val="clear" w:color="auto" w:fill="auto"/>
          </w:tcPr>
          <w:p w14:paraId="4B77A34B" w14:textId="77777777" w:rsidR="00BA5C1C" w:rsidRPr="002B0112" w:rsidRDefault="00BA5C1C" w:rsidP="00BA5C1C">
            <w:pPr>
              <w:pStyle w:val="GlossEng2ptafter"/>
            </w:pPr>
            <w:r w:rsidRPr="002B0112">
              <w:t>so.that</w:t>
            </w:r>
          </w:p>
        </w:tc>
        <w:tc>
          <w:tcPr>
            <w:tcW w:w="489" w:type="dxa"/>
            <w:shd w:val="clear" w:color="auto" w:fill="auto"/>
          </w:tcPr>
          <w:p w14:paraId="47C0471E" w14:textId="77777777" w:rsidR="00BA5C1C" w:rsidRPr="0099608C" w:rsidRDefault="00BA5C1C" w:rsidP="00BA5C1C">
            <w:pPr>
              <w:pStyle w:val="GlossEng2ptafter"/>
              <w:rPr>
                <w:rStyle w:val="ChSmallCaps"/>
              </w:rPr>
            </w:pPr>
            <w:r w:rsidRPr="0099608C">
              <w:rPr>
                <w:rStyle w:val="ChSmallCaps"/>
              </w:rPr>
              <w:t>2sg</w:t>
            </w:r>
          </w:p>
        </w:tc>
        <w:tc>
          <w:tcPr>
            <w:tcW w:w="784" w:type="dxa"/>
            <w:shd w:val="clear" w:color="auto" w:fill="auto"/>
          </w:tcPr>
          <w:p w14:paraId="36751FB1" w14:textId="77777777" w:rsidR="00BA5C1C" w:rsidRPr="002B0112" w:rsidRDefault="00BA5C1C" w:rsidP="00BA5C1C">
            <w:pPr>
              <w:pStyle w:val="GlossEng2ptafter"/>
            </w:pPr>
            <w:r w:rsidRPr="002B0112">
              <w:t>arrange</w:t>
            </w:r>
          </w:p>
        </w:tc>
      </w:tr>
      <w:tr w:rsidR="00BA5C1C" w:rsidRPr="00C52D89" w14:paraId="611D8D5C" w14:textId="77777777" w:rsidTr="00AC23C4">
        <w:trPr>
          <w:gridAfter w:val="5"/>
          <w:wAfter w:w="3008" w:type="dxa"/>
        </w:trPr>
        <w:tc>
          <w:tcPr>
            <w:tcW w:w="709" w:type="dxa"/>
            <w:shd w:val="clear" w:color="auto" w:fill="auto"/>
          </w:tcPr>
          <w:p w14:paraId="2B58CF2D" w14:textId="77777777" w:rsidR="00BA5C1C" w:rsidRPr="00150DE6" w:rsidRDefault="00BA5C1C" w:rsidP="00BA5C1C">
            <w:pPr>
              <w:pStyle w:val="O0Nwnext"/>
            </w:pPr>
          </w:p>
        </w:tc>
        <w:tc>
          <w:tcPr>
            <w:tcW w:w="1106" w:type="dxa"/>
            <w:gridSpan w:val="3"/>
            <w:shd w:val="clear" w:color="auto" w:fill="auto"/>
          </w:tcPr>
          <w:p w14:paraId="0910AB59" w14:textId="77777777" w:rsidR="00BA5C1C" w:rsidRPr="002B0112" w:rsidRDefault="00BA5C1C" w:rsidP="00BA5C1C">
            <w:pPr>
              <w:pStyle w:val="Text"/>
            </w:pPr>
            <w:r w:rsidRPr="002B0112">
              <w:t>makan</w:t>
            </w:r>
            <w:r>
              <w:t>g</w:t>
            </w:r>
            <w:r w:rsidRPr="002B0112">
              <w:t>an</w:t>
            </w:r>
            <w:r>
              <w:t>g</w:t>
            </w:r>
          </w:p>
        </w:tc>
        <w:tc>
          <w:tcPr>
            <w:tcW w:w="360" w:type="dxa"/>
            <w:shd w:val="clear" w:color="auto" w:fill="auto"/>
          </w:tcPr>
          <w:p w14:paraId="5F8A1912" w14:textId="77777777" w:rsidR="00BA5C1C" w:rsidRPr="002B0112" w:rsidRDefault="00BA5C1C" w:rsidP="00BA5C1C">
            <w:pPr>
              <w:pStyle w:val="Text"/>
            </w:pPr>
            <w:r w:rsidRPr="002B0112">
              <w:t>di</w:t>
            </w:r>
          </w:p>
        </w:tc>
        <w:tc>
          <w:tcPr>
            <w:tcW w:w="688" w:type="dxa"/>
            <w:gridSpan w:val="2"/>
            <w:shd w:val="clear" w:color="auto" w:fill="auto"/>
          </w:tcPr>
          <w:p w14:paraId="4FF0BA07" w14:textId="77777777" w:rsidR="00BA5C1C" w:rsidRPr="002B0112" w:rsidRDefault="00BA5C1C" w:rsidP="00BA5C1C">
            <w:pPr>
              <w:pStyle w:val="Text"/>
            </w:pPr>
            <w:r w:rsidRPr="002B0112">
              <w:t>sana</w:t>
            </w:r>
            <w:r>
              <w:t>!</w:t>
            </w:r>
          </w:p>
        </w:tc>
      </w:tr>
      <w:tr w:rsidR="00BA5C1C" w:rsidRPr="00AC23C4" w14:paraId="4E818D89" w14:textId="77777777" w:rsidTr="00AC23C4">
        <w:trPr>
          <w:gridAfter w:val="5"/>
          <w:wAfter w:w="3008" w:type="dxa"/>
        </w:trPr>
        <w:tc>
          <w:tcPr>
            <w:tcW w:w="709" w:type="dxa"/>
            <w:shd w:val="clear" w:color="auto" w:fill="auto"/>
          </w:tcPr>
          <w:p w14:paraId="45C4F510" w14:textId="77777777" w:rsidR="00BA5C1C" w:rsidRPr="002B0112" w:rsidRDefault="00BA5C1C" w:rsidP="00BA5C1C">
            <w:pPr>
              <w:pStyle w:val="GlossEng"/>
            </w:pPr>
          </w:p>
        </w:tc>
        <w:tc>
          <w:tcPr>
            <w:tcW w:w="1106" w:type="dxa"/>
            <w:gridSpan w:val="3"/>
            <w:shd w:val="clear" w:color="auto" w:fill="auto"/>
          </w:tcPr>
          <w:p w14:paraId="2FFA3D35" w14:textId="77777777" w:rsidR="00BA5C1C" w:rsidRPr="002B0112" w:rsidRDefault="00BA5C1C" w:rsidP="00BA5C1C">
            <w:pPr>
              <w:pStyle w:val="GlossEng"/>
            </w:pPr>
            <w:r>
              <w:t>food</w:t>
            </w:r>
          </w:p>
        </w:tc>
        <w:tc>
          <w:tcPr>
            <w:tcW w:w="360" w:type="dxa"/>
            <w:shd w:val="clear" w:color="auto" w:fill="auto"/>
          </w:tcPr>
          <w:p w14:paraId="2E0ADE4A" w14:textId="77777777" w:rsidR="00BA5C1C" w:rsidRPr="002B0112" w:rsidRDefault="00BA5C1C" w:rsidP="00BA5C1C">
            <w:pPr>
              <w:pStyle w:val="GlossEng"/>
            </w:pPr>
            <w:r w:rsidRPr="002B0112">
              <w:t>at</w:t>
            </w:r>
          </w:p>
        </w:tc>
        <w:tc>
          <w:tcPr>
            <w:tcW w:w="688" w:type="dxa"/>
            <w:gridSpan w:val="2"/>
            <w:shd w:val="clear" w:color="auto" w:fill="auto"/>
          </w:tcPr>
          <w:p w14:paraId="71FE9406" w14:textId="77777777" w:rsidR="00BA5C1C" w:rsidRPr="0099608C" w:rsidRDefault="00BA5C1C" w:rsidP="00BA5C1C">
            <w:pPr>
              <w:pStyle w:val="GlossEng"/>
              <w:rPr>
                <w:rStyle w:val="ChSmallCaps"/>
              </w:rPr>
            </w:pPr>
            <w:r w:rsidRPr="0099608C">
              <w:rPr>
                <w:rStyle w:val="ChSmallCaps"/>
              </w:rPr>
              <w:t>l.dist</w:t>
            </w:r>
          </w:p>
        </w:tc>
      </w:tr>
    </w:tbl>
    <w:p w14:paraId="5B1F9536" w14:textId="5D479B0D" w:rsidR="00161730" w:rsidRPr="00665F8D" w:rsidRDefault="00B7093A" w:rsidP="00161730">
      <w:pPr>
        <w:pStyle w:val="FreeTranslEng"/>
      </w:pPr>
      <w:r>
        <w:t>‘</w:t>
      </w:r>
      <w:r w:rsidR="00161730">
        <w:t xml:space="preserve">you </w:t>
      </w:r>
      <w:r w:rsidR="00C5591C">
        <w:t xml:space="preserve">wife </w:t>
      </w:r>
      <w:r w:rsidR="00161730">
        <w:t xml:space="preserve">yourself (should) go with (them) </w:t>
      </w:r>
      <w:r w:rsidR="00161730" w:rsidRPr="00FB3166">
        <w:rPr>
          <w:rStyle w:val="ChBlueBold"/>
        </w:rPr>
        <w:t>so that</w:t>
      </w:r>
      <w:r w:rsidR="00161730">
        <w:t xml:space="preserve"> you organize the catering over there!</w:t>
      </w:r>
      <w:r>
        <w:t>’</w:t>
      </w:r>
      <w:r w:rsidR="00161730">
        <w:t xml:space="preserve"> (Lit. </w:t>
      </w:r>
      <w:r>
        <w:t>‘</w:t>
      </w:r>
      <w:r w:rsidR="00161730">
        <w:t>(it</w:t>
      </w:r>
      <w:r>
        <w:t>’</w:t>
      </w:r>
      <w:r w:rsidR="00161730">
        <w:t xml:space="preserve">s) you </w:t>
      </w:r>
      <w:r w:rsidR="004C1E14">
        <w:t xml:space="preserve">wife </w:t>
      </w:r>
      <w:r w:rsidR="00161730">
        <w:t>yourself who …</w:t>
      </w:r>
      <w:r>
        <w:t>’</w:t>
      </w:r>
      <w:r w:rsidR="008C7E80" w:rsidRPr="00856563">
        <w:t xml:space="preserve">) </w:t>
      </w:r>
      <w:r w:rsidR="008C7E80" w:rsidRPr="00856563">
        <w:rPr>
          <w:rStyle w:val="ExampleSource"/>
        </w:rPr>
        <w:t>[</w:t>
      </w:r>
      <w:r w:rsidR="00161730" w:rsidRPr="00C27789">
        <w:rPr>
          <w:rStyle w:val="ExampleSource"/>
        </w:rPr>
        <w:t>081025-009a-Cv.0032]</w:t>
      </w:r>
    </w:p>
    <w:tbl>
      <w:tblPr>
        <w:tblW w:w="4851" w:type="dxa"/>
        <w:tblCellMar>
          <w:left w:w="42" w:type="dxa"/>
          <w:right w:w="42" w:type="dxa"/>
        </w:tblCellMar>
        <w:tblLook w:val="01E0" w:firstRow="1" w:lastRow="1" w:firstColumn="1" w:lastColumn="1" w:noHBand="0" w:noVBand="0"/>
      </w:tblPr>
      <w:tblGrid>
        <w:gridCol w:w="706"/>
        <w:gridCol w:w="540"/>
        <w:gridCol w:w="718"/>
        <w:gridCol w:w="629"/>
        <w:gridCol w:w="740"/>
        <w:gridCol w:w="360"/>
        <w:gridCol w:w="440"/>
        <w:gridCol w:w="718"/>
      </w:tblGrid>
      <w:tr w:rsidR="00AC23C4" w:rsidRPr="00C52D89" w14:paraId="303BF09F" w14:textId="77777777" w:rsidTr="00AC23C4">
        <w:tc>
          <w:tcPr>
            <w:tcW w:w="706" w:type="dxa"/>
            <w:shd w:val="clear" w:color="auto" w:fill="auto"/>
          </w:tcPr>
          <w:p w14:paraId="65AC2DA7" w14:textId="77777777" w:rsidR="00161730" w:rsidRPr="00150DE6" w:rsidRDefault="00161730" w:rsidP="00161730">
            <w:pPr>
              <w:pStyle w:val="O0Nwnext"/>
            </w:pPr>
            <w:bookmarkStart w:id="5210" w:name="_Ref355708526"/>
            <w:r w:rsidRPr="00856563">
              <w:t>(</w:t>
            </w:r>
            <w:fldSimple w:instr=" SEQ ( \* ARABIC \s 1 ">
              <w:r w:rsidR="00154D81">
                <w:rPr>
                  <w:noProof/>
                </w:rPr>
                <w:t>39</w:t>
              </w:r>
            </w:fldSimple>
            <w:r w:rsidRPr="00856563">
              <w:t>)</w:t>
            </w:r>
            <w:bookmarkEnd w:id="5210"/>
          </w:p>
        </w:tc>
        <w:tc>
          <w:tcPr>
            <w:tcW w:w="540" w:type="dxa"/>
            <w:shd w:val="clear" w:color="auto" w:fill="auto"/>
          </w:tcPr>
          <w:p w14:paraId="1960553C" w14:textId="77777777" w:rsidR="00161730" w:rsidRPr="00FC12B6" w:rsidRDefault="00161730" w:rsidP="00161730">
            <w:pPr>
              <w:pStyle w:val="Text"/>
            </w:pPr>
            <w:r>
              <w:t>e,</w:t>
            </w:r>
          </w:p>
        </w:tc>
        <w:tc>
          <w:tcPr>
            <w:tcW w:w="718" w:type="dxa"/>
            <w:shd w:val="clear" w:color="auto" w:fill="auto"/>
          </w:tcPr>
          <w:p w14:paraId="1FB2920D" w14:textId="77777777" w:rsidR="00161730" w:rsidRPr="00FC12B6" w:rsidRDefault="00161730" w:rsidP="00161730">
            <w:pPr>
              <w:pStyle w:val="Text"/>
            </w:pPr>
            <w:r w:rsidRPr="00FC12B6">
              <w:t>angkat</w:t>
            </w:r>
          </w:p>
        </w:tc>
        <w:tc>
          <w:tcPr>
            <w:tcW w:w="629" w:type="dxa"/>
            <w:shd w:val="clear" w:color="auto" w:fill="auto"/>
          </w:tcPr>
          <w:p w14:paraId="2099B97E" w14:textId="77777777" w:rsidR="00161730" w:rsidRPr="00FC12B6" w:rsidRDefault="00161730" w:rsidP="00161730">
            <w:pPr>
              <w:pStyle w:val="Text"/>
            </w:pPr>
            <w:r w:rsidRPr="00FC12B6">
              <w:t>muka</w:t>
            </w:r>
            <w:r>
              <w:t>,</w:t>
            </w:r>
          </w:p>
        </w:tc>
        <w:tc>
          <w:tcPr>
            <w:tcW w:w="740" w:type="dxa"/>
            <w:shd w:val="clear" w:color="auto" w:fill="auto"/>
          </w:tcPr>
          <w:p w14:paraId="446DD62A" w14:textId="77777777" w:rsidR="00161730" w:rsidRPr="0079687C" w:rsidRDefault="00161730" w:rsidP="00161730">
            <w:pPr>
              <w:pStyle w:val="Text"/>
              <w:rPr>
                <w:rStyle w:val="ChBlueBold"/>
              </w:rPr>
            </w:pPr>
            <w:r w:rsidRPr="0079687C">
              <w:rPr>
                <w:rStyle w:val="ChBlueBold"/>
              </w:rPr>
              <w:t>supaya</w:t>
            </w:r>
          </w:p>
        </w:tc>
        <w:tc>
          <w:tcPr>
            <w:tcW w:w="360" w:type="dxa"/>
            <w:shd w:val="clear" w:color="auto" w:fill="auto"/>
          </w:tcPr>
          <w:p w14:paraId="44BDD65C" w14:textId="77777777" w:rsidR="00161730" w:rsidRPr="00FC12B6" w:rsidRDefault="00161730" w:rsidP="00161730">
            <w:pPr>
              <w:pStyle w:val="Text"/>
            </w:pPr>
            <w:r>
              <w:t>Ø</w:t>
            </w:r>
          </w:p>
        </w:tc>
        <w:tc>
          <w:tcPr>
            <w:tcW w:w="440" w:type="dxa"/>
            <w:shd w:val="clear" w:color="auto" w:fill="auto"/>
          </w:tcPr>
          <w:p w14:paraId="41D55DBD" w14:textId="77777777" w:rsidR="00161730" w:rsidRPr="00FC12B6" w:rsidRDefault="00161730" w:rsidP="00161730">
            <w:pPr>
              <w:pStyle w:val="Text"/>
            </w:pPr>
            <w:r w:rsidRPr="00FC12B6">
              <w:t>liat</w:t>
            </w:r>
          </w:p>
        </w:tc>
        <w:tc>
          <w:tcPr>
            <w:tcW w:w="718" w:type="dxa"/>
            <w:shd w:val="clear" w:color="auto" w:fill="auto"/>
          </w:tcPr>
          <w:p w14:paraId="3179FF17" w14:textId="77777777" w:rsidR="00161730" w:rsidRPr="00FC12B6" w:rsidRDefault="00161730" w:rsidP="00161730">
            <w:pPr>
              <w:pStyle w:val="Text"/>
            </w:pPr>
            <w:r w:rsidRPr="00FC12B6">
              <w:t>oran</w:t>
            </w:r>
            <w:r>
              <w:t>g!</w:t>
            </w:r>
          </w:p>
        </w:tc>
      </w:tr>
      <w:tr w:rsidR="00AC23C4" w:rsidRPr="00AC23C4" w14:paraId="495DFD46" w14:textId="77777777" w:rsidTr="00AC23C4">
        <w:tc>
          <w:tcPr>
            <w:tcW w:w="706" w:type="dxa"/>
            <w:shd w:val="clear" w:color="auto" w:fill="auto"/>
          </w:tcPr>
          <w:p w14:paraId="068AC062" w14:textId="77777777" w:rsidR="00161730" w:rsidRPr="00FC12B6" w:rsidRDefault="00161730" w:rsidP="00161730">
            <w:pPr>
              <w:pStyle w:val="GlossEng"/>
            </w:pPr>
          </w:p>
        </w:tc>
        <w:tc>
          <w:tcPr>
            <w:tcW w:w="540" w:type="dxa"/>
            <w:shd w:val="clear" w:color="auto" w:fill="auto"/>
          </w:tcPr>
          <w:p w14:paraId="1403210F" w14:textId="77777777" w:rsidR="00161730" w:rsidRPr="00FC12B6" w:rsidRDefault="00161730" w:rsidP="00161730">
            <w:pPr>
              <w:pStyle w:val="GlossEng"/>
            </w:pPr>
            <w:r w:rsidRPr="00FC12B6">
              <w:t>hey!</w:t>
            </w:r>
          </w:p>
        </w:tc>
        <w:tc>
          <w:tcPr>
            <w:tcW w:w="718" w:type="dxa"/>
            <w:shd w:val="clear" w:color="auto" w:fill="auto"/>
          </w:tcPr>
          <w:p w14:paraId="5717EB6E" w14:textId="77777777" w:rsidR="00161730" w:rsidRPr="00FC12B6" w:rsidRDefault="00161730" w:rsidP="00161730">
            <w:pPr>
              <w:pStyle w:val="GlossEng"/>
            </w:pPr>
            <w:r w:rsidRPr="00FC12B6">
              <w:t>lift</w:t>
            </w:r>
          </w:p>
        </w:tc>
        <w:tc>
          <w:tcPr>
            <w:tcW w:w="629" w:type="dxa"/>
            <w:shd w:val="clear" w:color="auto" w:fill="auto"/>
          </w:tcPr>
          <w:p w14:paraId="4BAFB087" w14:textId="77777777" w:rsidR="00161730" w:rsidRPr="00FC12B6" w:rsidRDefault="00161730" w:rsidP="00161730">
            <w:pPr>
              <w:pStyle w:val="GlossEng"/>
            </w:pPr>
            <w:r w:rsidRPr="00FC12B6">
              <w:t>front</w:t>
            </w:r>
          </w:p>
        </w:tc>
        <w:tc>
          <w:tcPr>
            <w:tcW w:w="740" w:type="dxa"/>
            <w:shd w:val="clear" w:color="auto" w:fill="auto"/>
          </w:tcPr>
          <w:p w14:paraId="2E141584" w14:textId="77777777" w:rsidR="00161730" w:rsidRPr="00FC12B6" w:rsidRDefault="00161730" w:rsidP="00161730">
            <w:pPr>
              <w:pStyle w:val="GlossEng"/>
            </w:pPr>
            <w:r w:rsidRPr="00FC12B6">
              <w:t>so.that</w:t>
            </w:r>
          </w:p>
        </w:tc>
        <w:tc>
          <w:tcPr>
            <w:tcW w:w="360" w:type="dxa"/>
            <w:shd w:val="clear" w:color="auto" w:fill="auto"/>
          </w:tcPr>
          <w:p w14:paraId="538A4710" w14:textId="77777777" w:rsidR="00161730" w:rsidRPr="00FC12B6" w:rsidRDefault="00161730" w:rsidP="00161730">
            <w:pPr>
              <w:pStyle w:val="GlossEng"/>
            </w:pPr>
          </w:p>
        </w:tc>
        <w:tc>
          <w:tcPr>
            <w:tcW w:w="440" w:type="dxa"/>
            <w:shd w:val="clear" w:color="auto" w:fill="auto"/>
          </w:tcPr>
          <w:p w14:paraId="7AD5100B" w14:textId="77777777" w:rsidR="00161730" w:rsidRPr="00FC12B6" w:rsidRDefault="00161730" w:rsidP="00161730">
            <w:pPr>
              <w:pStyle w:val="GlossEng"/>
            </w:pPr>
            <w:r w:rsidRPr="00FC12B6">
              <w:t>see</w:t>
            </w:r>
          </w:p>
        </w:tc>
        <w:tc>
          <w:tcPr>
            <w:tcW w:w="718" w:type="dxa"/>
            <w:shd w:val="clear" w:color="auto" w:fill="auto"/>
          </w:tcPr>
          <w:p w14:paraId="5AD57107" w14:textId="77777777" w:rsidR="00161730" w:rsidRPr="00FC12B6" w:rsidRDefault="00161730" w:rsidP="00161730">
            <w:pPr>
              <w:pStyle w:val="GlossEng"/>
            </w:pPr>
            <w:r w:rsidRPr="00FC12B6">
              <w:t>person</w:t>
            </w:r>
          </w:p>
        </w:tc>
      </w:tr>
    </w:tbl>
    <w:p w14:paraId="35CA3734" w14:textId="1BF2F475" w:rsidR="00161730" w:rsidRDefault="00B7093A" w:rsidP="00161730">
      <w:pPr>
        <w:pStyle w:val="FreeTranslEng15pt"/>
      </w:pPr>
      <w:r>
        <w:t>‘</w:t>
      </w:r>
      <w:r w:rsidR="00161730">
        <w:t xml:space="preserve">hey, lift (your) face </w:t>
      </w:r>
      <w:r w:rsidR="00161730" w:rsidRPr="00C67C5A">
        <w:rPr>
          <w:rStyle w:val="ChBlueBold"/>
        </w:rPr>
        <w:t>so that</w:t>
      </w:r>
      <w:r w:rsidR="00161730">
        <w:t xml:space="preserve"> (you) see (the other) people!</w:t>
      </w:r>
      <w:r>
        <w:t>’</w:t>
      </w:r>
      <w:r w:rsidR="00161730">
        <w:t xml:space="preserve"> </w:t>
      </w:r>
      <w:r w:rsidR="00161730" w:rsidRPr="0079687C">
        <w:rPr>
          <w:rStyle w:val="ExampleSource"/>
        </w:rPr>
        <w:t>[</w:t>
      </w:r>
      <w:r w:rsidR="003F16F2">
        <w:rPr>
          <w:rStyle w:val="ExampleSource"/>
        </w:rPr>
        <w:t>081110-008-CvNP</w:t>
      </w:r>
      <w:r w:rsidR="00161730" w:rsidRPr="0079687C">
        <w:rPr>
          <w:rStyle w:val="ExampleSource"/>
        </w:rPr>
        <w:t>.0101]</w:t>
      </w:r>
    </w:p>
    <w:p w14:paraId="29B49863" w14:textId="794C9660" w:rsidR="00161730" w:rsidRDefault="00161730" w:rsidP="00161730">
      <w:pPr>
        <w:pStyle w:val="Heading4"/>
      </w:pPr>
      <w:bookmarkStart w:id="5211" w:name="_Ref355852861"/>
      <w:bookmarkStart w:id="5212" w:name="_Toc356663350"/>
      <w:r w:rsidRPr="0010556C">
        <w:t>Purposive</w:t>
      </w:r>
      <w:r>
        <w:t xml:space="preserve"> </w:t>
      </w:r>
      <w:r>
        <w:rPr>
          <w:rStyle w:val="ChItalBold"/>
        </w:rPr>
        <w:t>untuk</w:t>
      </w:r>
      <w:r>
        <w:t xml:space="preserve"> </w:t>
      </w:r>
      <w:r w:rsidR="00B7093A">
        <w:t>‘</w:t>
      </w:r>
      <w:r>
        <w:t>for</w:t>
      </w:r>
      <w:r w:rsidR="00B7093A">
        <w:t>’</w:t>
      </w:r>
      <w:bookmarkEnd w:id="5211"/>
      <w:bookmarkEnd w:id="5212"/>
    </w:p>
    <w:p w14:paraId="51667580" w14:textId="5D30074F" w:rsidR="00E85A73" w:rsidRDefault="00161730" w:rsidP="00E85A73">
      <w:pPr>
        <w:pStyle w:val="Body0010after"/>
      </w:pPr>
      <w:r>
        <w:t xml:space="preserve">As a conjunction, the benefactive preposition </w:t>
      </w:r>
      <w:r>
        <w:rPr>
          <w:rStyle w:val="ChItalBold"/>
        </w:rPr>
        <w:t>untuk</w:t>
      </w:r>
      <w:r>
        <w:t xml:space="preserve"> </w:t>
      </w:r>
      <w:r w:rsidR="00B7093A">
        <w:t>‘</w:t>
      </w:r>
      <w:r w:rsidR="00F6174C">
        <w:t>for</w:t>
      </w:r>
      <w:r w:rsidR="00B7093A">
        <w:t>’</w:t>
      </w:r>
      <w:r>
        <w:t xml:space="preserve"> signals a purpose relation between two clauses (for a description of preposition </w:t>
      </w:r>
      <w:r>
        <w:rPr>
          <w:rStyle w:val="ChItalBold"/>
        </w:rPr>
        <w:t>untuk</w:t>
      </w:r>
      <w:r>
        <w:t xml:space="preserve"> </w:t>
      </w:r>
      <w:r w:rsidR="00B7093A">
        <w:t>‘</w:t>
      </w:r>
      <w:r w:rsidR="00F6174C">
        <w:t>for</w:t>
      </w:r>
      <w:r w:rsidR="00B7093A">
        <w:t>’</w:t>
      </w:r>
      <w:r>
        <w:t>, see §</w:t>
      </w:r>
      <w:r w:rsidR="00B12374">
        <w:fldChar w:fldCharType="begin"/>
      </w:r>
      <w:r w:rsidR="00B12374">
        <w:instrText xml:space="preserve"> REF _Ref319602128 \w \h </w:instrText>
      </w:r>
      <w:r w:rsidR="00B12374">
        <w:fldChar w:fldCharType="separate"/>
      </w:r>
      <w:r w:rsidR="00154D81">
        <w:rPr>
          <w:cs/>
        </w:rPr>
        <w:t>‎</w:t>
      </w:r>
      <w:r w:rsidR="00154D81">
        <w:t>10.2.3</w:t>
      </w:r>
      <w:r w:rsidR="00B12374">
        <w:fldChar w:fldCharType="end"/>
      </w:r>
      <w:r>
        <w:t xml:space="preserve">). </w:t>
      </w:r>
      <w:r w:rsidRPr="0010556C">
        <w:t>Purposive</w:t>
      </w:r>
      <w:r>
        <w:t xml:space="preserve"> </w:t>
      </w:r>
      <w:r>
        <w:rPr>
          <w:rStyle w:val="ChItalBold"/>
        </w:rPr>
        <w:t>untuk</w:t>
      </w:r>
      <w:r>
        <w:t xml:space="preserve"> </w:t>
      </w:r>
      <w:r w:rsidR="00B7093A">
        <w:t>‘</w:t>
      </w:r>
      <w:r>
        <w:t>for</w:t>
      </w:r>
      <w:r w:rsidR="00B7093A">
        <w:t>’</w:t>
      </w:r>
      <w:r>
        <w:t xml:space="preserve">, like </w:t>
      </w:r>
      <w:r w:rsidRPr="00563672">
        <w:rPr>
          <w:rStyle w:val="ChItalBold"/>
        </w:rPr>
        <w:t>supaya</w:t>
      </w:r>
      <w:r>
        <w:t xml:space="preserve"> </w:t>
      </w:r>
      <w:r w:rsidR="00B7093A">
        <w:t>‘</w:t>
      </w:r>
      <w:r>
        <w:t>so that</w:t>
      </w:r>
      <w:r w:rsidR="00B7093A">
        <w:t>’</w:t>
      </w:r>
      <w:r>
        <w:t xml:space="preserve"> (see §</w:t>
      </w:r>
      <w:r>
        <w:fldChar w:fldCharType="begin"/>
      </w:r>
      <w:r>
        <w:instrText xml:space="preserve"> REF _Ref355852858 \w \h </w:instrText>
      </w:r>
      <w:r>
        <w:fldChar w:fldCharType="separate"/>
      </w:r>
      <w:r w:rsidR="00154D81">
        <w:rPr>
          <w:cs/>
        </w:rPr>
        <w:t>‎</w:t>
      </w:r>
      <w:r w:rsidR="00154D81">
        <w:t>14.2.4.2</w:t>
      </w:r>
      <w:r>
        <w:fldChar w:fldCharType="end"/>
      </w:r>
      <w:r>
        <w:t xml:space="preserve">), introduces a purpose clause which expresses the intended outcome of the purposeful activity depicted in the preceding unmarked clause, as shown in </w:t>
      </w:r>
      <w:r>
        <w:fldChar w:fldCharType="begin"/>
      </w:r>
      <w:r>
        <w:instrText xml:space="preserve"> REF _Ref355856491 \h </w:instrText>
      </w:r>
      <w:r>
        <w:fldChar w:fldCharType="separate"/>
      </w:r>
      <w:r w:rsidR="00154D81" w:rsidRPr="00856563">
        <w:t>(</w:t>
      </w:r>
      <w:r w:rsidR="00154D81">
        <w:rPr>
          <w:noProof/>
        </w:rPr>
        <w:t>40</w:t>
      </w:r>
      <w:r w:rsidR="00154D81" w:rsidRPr="00856563">
        <w:t>)</w:t>
      </w:r>
      <w:r>
        <w:fldChar w:fldCharType="end"/>
      </w:r>
      <w:r>
        <w:t xml:space="preserve"> and </w:t>
      </w:r>
      <w:r>
        <w:fldChar w:fldCharType="begin"/>
      </w:r>
      <w:r>
        <w:instrText xml:space="preserve"> REF _Ref355856492 \h </w:instrText>
      </w:r>
      <w:r>
        <w:fldChar w:fldCharType="separate"/>
      </w:r>
      <w:r w:rsidR="00154D81" w:rsidRPr="00856563">
        <w:t>(</w:t>
      </w:r>
      <w:r w:rsidR="00154D81">
        <w:rPr>
          <w:noProof/>
        </w:rPr>
        <w:t>41</w:t>
      </w:r>
      <w:r w:rsidR="00154D81" w:rsidRPr="00856563">
        <w:t>)</w:t>
      </w:r>
      <w:r>
        <w:fldChar w:fldCharType="end"/>
      </w:r>
      <w:r>
        <w:t xml:space="preserve">. Usually, </w:t>
      </w:r>
      <w:r>
        <w:rPr>
          <w:rStyle w:val="ChItalBold"/>
        </w:rPr>
        <w:t>untuk</w:t>
      </w:r>
      <w:r>
        <w:t xml:space="preserve"> </w:t>
      </w:r>
      <w:r w:rsidR="00B7093A">
        <w:t>‘</w:t>
      </w:r>
      <w:r w:rsidR="00F6174C">
        <w:t>for</w:t>
      </w:r>
      <w:r w:rsidR="00B7093A">
        <w:t>’</w:t>
      </w:r>
      <w:r>
        <w:t xml:space="preserve"> introduces a purpose clause with </w:t>
      </w:r>
      <w:r w:rsidR="00F6174C">
        <w:t xml:space="preserve">an </w:t>
      </w:r>
      <w:r>
        <w:t>elided subject</w:t>
      </w:r>
      <w:r w:rsidR="00E85A73">
        <w:t xml:space="preserve"> (115/163 tokens – 71%)</w:t>
      </w:r>
      <w:r>
        <w:t xml:space="preserve">, as shown with the second </w:t>
      </w:r>
      <w:r w:rsidRPr="000F5A24">
        <w:rPr>
          <w:rStyle w:val="ChItalBold"/>
        </w:rPr>
        <w:t>untuk</w:t>
      </w:r>
      <w:r w:rsidRPr="000F5A24">
        <w:t xml:space="preserve"> </w:t>
      </w:r>
      <w:r w:rsidR="00B7093A">
        <w:t>‘</w:t>
      </w:r>
      <w:r w:rsidR="00F6174C">
        <w:t>for</w:t>
      </w:r>
      <w:r w:rsidR="00B7093A">
        <w:t>’</w:t>
      </w:r>
      <w:r>
        <w:t xml:space="preserve"> token in </w:t>
      </w:r>
      <w:r>
        <w:fldChar w:fldCharType="begin"/>
      </w:r>
      <w:r>
        <w:instrText xml:space="preserve"> REF _Ref355856491 \h </w:instrText>
      </w:r>
      <w:r>
        <w:fldChar w:fldCharType="separate"/>
      </w:r>
      <w:r w:rsidR="00154D81" w:rsidRPr="00856563">
        <w:t>(</w:t>
      </w:r>
      <w:r w:rsidR="00154D81">
        <w:rPr>
          <w:noProof/>
        </w:rPr>
        <w:t>40</w:t>
      </w:r>
      <w:r w:rsidR="00154D81" w:rsidRPr="00856563">
        <w:t>)</w:t>
      </w:r>
      <w:r>
        <w:fldChar w:fldCharType="end"/>
      </w:r>
      <w:r>
        <w:t xml:space="preserve">. Much less often the conjunction introduces a purpose clause with </w:t>
      </w:r>
      <w:r w:rsidR="00F6174C">
        <w:t xml:space="preserve">an </w:t>
      </w:r>
      <w:r>
        <w:t>overt subject</w:t>
      </w:r>
      <w:r w:rsidR="006C2604">
        <w:t xml:space="preserve"> (48/163tokens </w:t>
      </w:r>
      <w:r w:rsidR="00E85A73">
        <w:t>– 29%)</w:t>
      </w:r>
      <w:r>
        <w:t xml:space="preserve">, as shown with the first </w:t>
      </w:r>
      <w:r w:rsidRPr="000F5A24">
        <w:rPr>
          <w:rStyle w:val="ChItalBold"/>
        </w:rPr>
        <w:t>untuk</w:t>
      </w:r>
      <w:r w:rsidRPr="000F5A24">
        <w:t xml:space="preserve"> </w:t>
      </w:r>
      <w:r w:rsidR="00B7093A">
        <w:t>‘</w:t>
      </w:r>
      <w:r w:rsidR="00F6174C">
        <w:t>for</w:t>
      </w:r>
      <w:r w:rsidR="00B7093A">
        <w:t>’</w:t>
      </w:r>
      <w:r>
        <w:t xml:space="preserve"> token in </w:t>
      </w:r>
      <w:r>
        <w:fldChar w:fldCharType="begin"/>
      </w:r>
      <w:r>
        <w:instrText xml:space="preserve"> REF _Ref355856491 \h </w:instrText>
      </w:r>
      <w:r>
        <w:fldChar w:fldCharType="separate"/>
      </w:r>
      <w:r w:rsidR="00154D81" w:rsidRPr="00856563">
        <w:t>(</w:t>
      </w:r>
      <w:r w:rsidR="00154D81">
        <w:rPr>
          <w:noProof/>
        </w:rPr>
        <w:t>40</w:t>
      </w:r>
      <w:r w:rsidR="00154D81" w:rsidRPr="00856563">
        <w:t>)</w:t>
      </w:r>
      <w:r>
        <w:fldChar w:fldCharType="end"/>
      </w:r>
      <w:r>
        <w:t xml:space="preserve">, or as in </w:t>
      </w:r>
      <w:r>
        <w:fldChar w:fldCharType="begin"/>
      </w:r>
      <w:r>
        <w:instrText xml:space="preserve"> REF _Ref355856492 \h </w:instrText>
      </w:r>
      <w:r>
        <w:fldChar w:fldCharType="separate"/>
      </w:r>
      <w:r w:rsidR="00154D81" w:rsidRPr="00856563">
        <w:t>(</w:t>
      </w:r>
      <w:r w:rsidR="00154D81">
        <w:rPr>
          <w:noProof/>
        </w:rPr>
        <w:t>41</w:t>
      </w:r>
      <w:r w:rsidR="00154D81" w:rsidRPr="00856563">
        <w:t>)</w:t>
      </w:r>
      <w:r>
        <w:fldChar w:fldCharType="end"/>
      </w:r>
      <w:r w:rsidR="00E85A73">
        <w:t>.</w:t>
      </w:r>
    </w:p>
    <w:tbl>
      <w:tblPr>
        <w:tblW w:w="6726" w:type="dxa"/>
        <w:tblInd w:w="42" w:type="dxa"/>
        <w:tblCellMar>
          <w:left w:w="42" w:type="dxa"/>
          <w:right w:w="42" w:type="dxa"/>
        </w:tblCellMar>
        <w:tblLook w:val="01E0" w:firstRow="1" w:lastRow="1" w:firstColumn="1" w:lastColumn="1" w:noHBand="0" w:noVBand="0"/>
      </w:tblPr>
      <w:tblGrid>
        <w:gridCol w:w="700"/>
        <w:gridCol w:w="9"/>
        <w:gridCol w:w="359"/>
        <w:gridCol w:w="14"/>
        <w:gridCol w:w="312"/>
        <w:gridCol w:w="264"/>
        <w:gridCol w:w="183"/>
        <w:gridCol w:w="151"/>
        <w:gridCol w:w="7"/>
        <w:gridCol w:w="484"/>
        <w:gridCol w:w="241"/>
        <w:gridCol w:w="212"/>
        <w:gridCol w:w="72"/>
        <w:gridCol w:w="567"/>
        <w:gridCol w:w="212"/>
        <w:gridCol w:w="467"/>
        <w:gridCol w:w="170"/>
        <w:gridCol w:w="357"/>
        <w:gridCol w:w="324"/>
        <w:gridCol w:w="279"/>
        <w:gridCol w:w="215"/>
        <w:gridCol w:w="409"/>
        <w:gridCol w:w="233"/>
        <w:gridCol w:w="485"/>
      </w:tblGrid>
      <w:tr w:rsidR="00AC23C4" w:rsidRPr="00C52D89" w14:paraId="329DEA86" w14:textId="77777777" w:rsidTr="00E85A73">
        <w:tc>
          <w:tcPr>
            <w:tcW w:w="700" w:type="dxa"/>
            <w:shd w:val="clear" w:color="auto" w:fill="auto"/>
          </w:tcPr>
          <w:p w14:paraId="0B237C6B" w14:textId="77777777" w:rsidR="00161730" w:rsidRPr="00150DE6" w:rsidRDefault="00161730" w:rsidP="00161730">
            <w:pPr>
              <w:pStyle w:val="O0Nwnext"/>
            </w:pPr>
            <w:bookmarkStart w:id="5213" w:name="_Ref355856491"/>
            <w:r w:rsidRPr="00856563">
              <w:t>(</w:t>
            </w:r>
            <w:fldSimple w:instr=" SEQ ( \* ARABIC \s 1 ">
              <w:r w:rsidR="00154D81">
                <w:rPr>
                  <w:noProof/>
                </w:rPr>
                <w:t>40</w:t>
              </w:r>
            </w:fldSimple>
            <w:r w:rsidRPr="00856563">
              <w:t>)</w:t>
            </w:r>
            <w:bookmarkEnd w:id="5213"/>
          </w:p>
        </w:tc>
        <w:tc>
          <w:tcPr>
            <w:tcW w:w="694" w:type="dxa"/>
            <w:gridSpan w:val="4"/>
            <w:shd w:val="clear" w:color="auto" w:fill="auto"/>
          </w:tcPr>
          <w:p w14:paraId="6B68BE61" w14:textId="77777777" w:rsidR="00161730" w:rsidRPr="00697C6C" w:rsidRDefault="00161730" w:rsidP="00161730">
            <w:pPr>
              <w:pStyle w:val="Text"/>
            </w:pPr>
            <w:r>
              <w:t>tadi</w:t>
            </w:r>
          </w:p>
        </w:tc>
        <w:tc>
          <w:tcPr>
            <w:tcW w:w="598" w:type="dxa"/>
            <w:gridSpan w:val="3"/>
            <w:shd w:val="clear" w:color="auto" w:fill="auto"/>
          </w:tcPr>
          <w:p w14:paraId="2C5C8135" w14:textId="77777777" w:rsidR="00161730" w:rsidRPr="00697C6C" w:rsidRDefault="00CE70E8" w:rsidP="00161730">
            <w:pPr>
              <w:pStyle w:val="Text"/>
            </w:pPr>
            <w:r>
              <w:t>ana</w:t>
            </w:r>
          </w:p>
        </w:tc>
        <w:tc>
          <w:tcPr>
            <w:tcW w:w="732" w:type="dxa"/>
            <w:gridSpan w:val="3"/>
            <w:shd w:val="clear" w:color="auto" w:fill="auto"/>
          </w:tcPr>
          <w:p w14:paraId="73D58C5E" w14:textId="77777777" w:rsidR="00161730" w:rsidRPr="00697C6C" w:rsidRDefault="00161730" w:rsidP="00161730">
            <w:pPr>
              <w:pStyle w:val="Text"/>
            </w:pPr>
            <w:r>
              <w:t>bilang,</w:t>
            </w:r>
          </w:p>
        </w:tc>
        <w:tc>
          <w:tcPr>
            <w:tcW w:w="284" w:type="dxa"/>
            <w:gridSpan w:val="2"/>
            <w:shd w:val="clear" w:color="auto" w:fill="auto"/>
          </w:tcPr>
          <w:p w14:paraId="6276E23D" w14:textId="77777777" w:rsidR="00161730" w:rsidRPr="00697C6C" w:rsidRDefault="00161730" w:rsidP="00161730">
            <w:pPr>
              <w:pStyle w:val="Text"/>
            </w:pPr>
            <w:r>
              <w:t>…</w:t>
            </w:r>
          </w:p>
        </w:tc>
        <w:tc>
          <w:tcPr>
            <w:tcW w:w="567" w:type="dxa"/>
            <w:shd w:val="clear" w:color="auto" w:fill="auto"/>
          </w:tcPr>
          <w:p w14:paraId="05D2342D" w14:textId="77777777" w:rsidR="00161730" w:rsidRPr="00697C6C" w:rsidRDefault="00161730" w:rsidP="00161730">
            <w:pPr>
              <w:pStyle w:val="Text"/>
            </w:pPr>
            <w:r w:rsidRPr="00697C6C">
              <w:t>bapa</w:t>
            </w:r>
          </w:p>
        </w:tc>
        <w:tc>
          <w:tcPr>
            <w:tcW w:w="679" w:type="dxa"/>
            <w:gridSpan w:val="2"/>
            <w:shd w:val="clear" w:color="auto" w:fill="auto"/>
          </w:tcPr>
          <w:p w14:paraId="6C28590B" w14:textId="77777777" w:rsidR="00161730" w:rsidRPr="00697C6C" w:rsidRDefault="00161730" w:rsidP="00161730">
            <w:pPr>
              <w:pStyle w:val="Text"/>
            </w:pPr>
            <w:r w:rsidRPr="00697C6C">
              <w:t>dorang</w:t>
            </w:r>
          </w:p>
        </w:tc>
        <w:tc>
          <w:tcPr>
            <w:tcW w:w="851" w:type="dxa"/>
            <w:gridSpan w:val="3"/>
            <w:shd w:val="clear" w:color="auto" w:fill="auto"/>
          </w:tcPr>
          <w:p w14:paraId="62ECEBC3" w14:textId="77777777" w:rsidR="00161730" w:rsidRPr="00697C6C" w:rsidRDefault="00161730" w:rsidP="00161730">
            <w:pPr>
              <w:pStyle w:val="Text"/>
            </w:pPr>
            <w:r w:rsidRPr="00697C6C">
              <w:t>siap</w:t>
            </w:r>
          </w:p>
        </w:tc>
        <w:tc>
          <w:tcPr>
            <w:tcW w:w="494" w:type="dxa"/>
            <w:gridSpan w:val="2"/>
            <w:shd w:val="clear" w:color="auto" w:fill="auto"/>
          </w:tcPr>
          <w:p w14:paraId="361D7FEB" w14:textId="77777777" w:rsidR="00161730" w:rsidRPr="00697C6C" w:rsidRDefault="00161730" w:rsidP="00161730">
            <w:pPr>
              <w:pStyle w:val="Text"/>
            </w:pPr>
            <w:r w:rsidRPr="00697C6C">
              <w:t>saja</w:t>
            </w:r>
            <w:r>
              <w:t>,</w:t>
            </w:r>
          </w:p>
        </w:tc>
        <w:tc>
          <w:tcPr>
            <w:tcW w:w="642" w:type="dxa"/>
            <w:gridSpan w:val="2"/>
            <w:shd w:val="clear" w:color="auto" w:fill="auto"/>
          </w:tcPr>
          <w:p w14:paraId="24C11950" w14:textId="77777777" w:rsidR="00161730" w:rsidRPr="00590D25" w:rsidRDefault="00161730" w:rsidP="00161730">
            <w:pPr>
              <w:pStyle w:val="Text"/>
              <w:rPr>
                <w:rStyle w:val="ChBlueBold"/>
              </w:rPr>
            </w:pPr>
            <w:r w:rsidRPr="00590D25">
              <w:rPr>
                <w:rStyle w:val="ChBlueBold"/>
              </w:rPr>
              <w:t>untuk</w:t>
            </w:r>
          </w:p>
        </w:tc>
        <w:tc>
          <w:tcPr>
            <w:tcW w:w="485" w:type="dxa"/>
            <w:shd w:val="clear" w:color="auto" w:fill="auto"/>
          </w:tcPr>
          <w:p w14:paraId="1EF4DBB8" w14:textId="77777777" w:rsidR="00161730" w:rsidRPr="00697C6C" w:rsidRDefault="00161730" w:rsidP="00161730">
            <w:pPr>
              <w:pStyle w:val="Text"/>
            </w:pPr>
            <w:r w:rsidRPr="00697C6C">
              <w:t>kita</w:t>
            </w:r>
          </w:p>
        </w:tc>
      </w:tr>
      <w:tr w:rsidR="00AC23C4" w:rsidRPr="00AC23C4" w14:paraId="204F1038" w14:textId="77777777" w:rsidTr="00E85A73">
        <w:tc>
          <w:tcPr>
            <w:tcW w:w="700" w:type="dxa"/>
            <w:shd w:val="clear" w:color="auto" w:fill="auto"/>
          </w:tcPr>
          <w:p w14:paraId="6F3AF7DC" w14:textId="77777777" w:rsidR="00161730" w:rsidRPr="00697C6C" w:rsidRDefault="00161730" w:rsidP="00161730">
            <w:pPr>
              <w:pStyle w:val="GlossEng2ptafter"/>
            </w:pPr>
          </w:p>
        </w:tc>
        <w:tc>
          <w:tcPr>
            <w:tcW w:w="694" w:type="dxa"/>
            <w:gridSpan w:val="4"/>
            <w:shd w:val="clear" w:color="auto" w:fill="auto"/>
          </w:tcPr>
          <w:p w14:paraId="4443A350" w14:textId="77777777" w:rsidR="00161730" w:rsidRPr="00697C6C" w:rsidRDefault="00005E0E" w:rsidP="00161730">
            <w:pPr>
              <w:pStyle w:val="GlossEng2ptafter"/>
            </w:pPr>
            <w:r>
              <w:t>earlier</w:t>
            </w:r>
          </w:p>
        </w:tc>
        <w:tc>
          <w:tcPr>
            <w:tcW w:w="598" w:type="dxa"/>
            <w:gridSpan w:val="3"/>
            <w:shd w:val="clear" w:color="auto" w:fill="auto"/>
          </w:tcPr>
          <w:p w14:paraId="71DD1F95" w14:textId="77777777" w:rsidR="00161730" w:rsidRPr="00697C6C" w:rsidRDefault="00161730" w:rsidP="00161730">
            <w:pPr>
              <w:pStyle w:val="GlossEng2ptafter"/>
            </w:pPr>
            <w:r>
              <w:t>child</w:t>
            </w:r>
          </w:p>
        </w:tc>
        <w:tc>
          <w:tcPr>
            <w:tcW w:w="732" w:type="dxa"/>
            <w:gridSpan w:val="3"/>
            <w:shd w:val="clear" w:color="auto" w:fill="auto"/>
          </w:tcPr>
          <w:p w14:paraId="4B118A12" w14:textId="77777777" w:rsidR="00161730" w:rsidRPr="00697C6C" w:rsidRDefault="00161730" w:rsidP="00161730">
            <w:pPr>
              <w:pStyle w:val="GlossEng2ptafter"/>
            </w:pPr>
            <w:r>
              <w:t>say</w:t>
            </w:r>
          </w:p>
        </w:tc>
        <w:tc>
          <w:tcPr>
            <w:tcW w:w="284" w:type="dxa"/>
            <w:gridSpan w:val="2"/>
            <w:shd w:val="clear" w:color="auto" w:fill="auto"/>
          </w:tcPr>
          <w:p w14:paraId="7AEAA097" w14:textId="77777777" w:rsidR="00161730" w:rsidRPr="00697C6C" w:rsidRDefault="00161730" w:rsidP="00161730">
            <w:pPr>
              <w:pStyle w:val="GlossEng2ptafter"/>
            </w:pPr>
          </w:p>
        </w:tc>
        <w:tc>
          <w:tcPr>
            <w:tcW w:w="567" w:type="dxa"/>
            <w:shd w:val="clear" w:color="auto" w:fill="auto"/>
          </w:tcPr>
          <w:p w14:paraId="161FA8B5" w14:textId="77777777" w:rsidR="00161730" w:rsidRPr="00697C6C" w:rsidRDefault="00161730" w:rsidP="00161730">
            <w:pPr>
              <w:pStyle w:val="GlossEng2ptafter"/>
            </w:pPr>
            <w:r w:rsidRPr="00697C6C">
              <w:t>father</w:t>
            </w:r>
          </w:p>
        </w:tc>
        <w:tc>
          <w:tcPr>
            <w:tcW w:w="679" w:type="dxa"/>
            <w:gridSpan w:val="2"/>
            <w:shd w:val="clear" w:color="auto" w:fill="auto"/>
          </w:tcPr>
          <w:p w14:paraId="5797F84D" w14:textId="77777777" w:rsidR="00161730" w:rsidRPr="0099608C" w:rsidRDefault="00161730" w:rsidP="00161730">
            <w:pPr>
              <w:pStyle w:val="GlossEng2ptafter"/>
              <w:rPr>
                <w:rStyle w:val="ChSmallCaps"/>
              </w:rPr>
            </w:pPr>
            <w:r w:rsidRPr="0099608C">
              <w:rPr>
                <w:rStyle w:val="ChSmallCaps"/>
              </w:rPr>
              <w:t>3pl</w:t>
            </w:r>
          </w:p>
        </w:tc>
        <w:tc>
          <w:tcPr>
            <w:tcW w:w="851" w:type="dxa"/>
            <w:gridSpan w:val="3"/>
            <w:shd w:val="clear" w:color="auto" w:fill="auto"/>
          </w:tcPr>
          <w:p w14:paraId="7C1D85EC" w14:textId="77777777" w:rsidR="00161730" w:rsidRPr="00697C6C" w:rsidRDefault="00161730" w:rsidP="00161730">
            <w:pPr>
              <w:pStyle w:val="GlossEng2ptafter"/>
            </w:pPr>
            <w:r w:rsidRPr="00697C6C">
              <w:t>get.ready</w:t>
            </w:r>
          </w:p>
        </w:tc>
        <w:tc>
          <w:tcPr>
            <w:tcW w:w="494" w:type="dxa"/>
            <w:gridSpan w:val="2"/>
            <w:shd w:val="clear" w:color="auto" w:fill="auto"/>
          </w:tcPr>
          <w:p w14:paraId="13A7BAC7" w14:textId="77777777" w:rsidR="00161730" w:rsidRPr="00697C6C" w:rsidRDefault="00161730" w:rsidP="00161730">
            <w:pPr>
              <w:pStyle w:val="GlossEng2ptafter"/>
            </w:pPr>
            <w:r w:rsidRPr="00697C6C">
              <w:t>just</w:t>
            </w:r>
          </w:p>
        </w:tc>
        <w:tc>
          <w:tcPr>
            <w:tcW w:w="642" w:type="dxa"/>
            <w:gridSpan w:val="2"/>
            <w:shd w:val="clear" w:color="auto" w:fill="auto"/>
          </w:tcPr>
          <w:p w14:paraId="24B52A81" w14:textId="77777777" w:rsidR="00161730" w:rsidRPr="00697C6C" w:rsidRDefault="00161730" w:rsidP="00161730">
            <w:pPr>
              <w:pStyle w:val="GlossEng2ptafter"/>
            </w:pPr>
            <w:r w:rsidRPr="00697C6C">
              <w:t>for</w:t>
            </w:r>
          </w:p>
        </w:tc>
        <w:tc>
          <w:tcPr>
            <w:tcW w:w="485" w:type="dxa"/>
            <w:shd w:val="clear" w:color="auto" w:fill="auto"/>
          </w:tcPr>
          <w:p w14:paraId="552C51E8" w14:textId="77777777" w:rsidR="00161730" w:rsidRPr="0099608C" w:rsidRDefault="00161730" w:rsidP="00161730">
            <w:pPr>
              <w:pStyle w:val="GlossEng2ptafter"/>
              <w:rPr>
                <w:rStyle w:val="ChSmallCaps"/>
              </w:rPr>
            </w:pPr>
            <w:r w:rsidRPr="0099608C">
              <w:rPr>
                <w:rStyle w:val="ChSmallCaps"/>
              </w:rPr>
              <w:t>1pl</w:t>
            </w:r>
          </w:p>
        </w:tc>
      </w:tr>
      <w:tr w:rsidR="00AC23C4" w:rsidRPr="00C52D89" w14:paraId="4FDBDB71" w14:textId="77777777" w:rsidTr="00E85A73">
        <w:trPr>
          <w:gridAfter w:val="2"/>
          <w:wAfter w:w="718" w:type="dxa"/>
        </w:trPr>
        <w:tc>
          <w:tcPr>
            <w:tcW w:w="700" w:type="dxa"/>
            <w:shd w:val="clear" w:color="auto" w:fill="auto"/>
          </w:tcPr>
          <w:p w14:paraId="142DED24" w14:textId="77777777" w:rsidR="00CA31D9" w:rsidRPr="00221AF1" w:rsidRDefault="00CA31D9" w:rsidP="00161730">
            <w:pPr>
              <w:pStyle w:val="O0Nwnext"/>
            </w:pPr>
          </w:p>
        </w:tc>
        <w:tc>
          <w:tcPr>
            <w:tcW w:w="368" w:type="dxa"/>
            <w:gridSpan w:val="2"/>
            <w:shd w:val="clear" w:color="auto" w:fill="auto"/>
          </w:tcPr>
          <w:p w14:paraId="40EF4BC7" w14:textId="77777777" w:rsidR="00CA31D9" w:rsidRPr="00697C6C" w:rsidRDefault="00CA31D9" w:rsidP="00161730">
            <w:pPr>
              <w:pStyle w:val="Text"/>
            </w:pPr>
            <w:r w:rsidRPr="00697C6C">
              <w:t>ke</w:t>
            </w:r>
          </w:p>
        </w:tc>
        <w:tc>
          <w:tcPr>
            <w:tcW w:w="590" w:type="dxa"/>
            <w:gridSpan w:val="3"/>
            <w:shd w:val="clear" w:color="auto" w:fill="auto"/>
          </w:tcPr>
          <w:p w14:paraId="373AF8FF" w14:textId="77777777" w:rsidR="00CA31D9" w:rsidRPr="00697C6C" w:rsidRDefault="00CA31D9" w:rsidP="00161730">
            <w:pPr>
              <w:pStyle w:val="Text"/>
            </w:pPr>
            <w:r w:rsidRPr="00697C6C">
              <w:t>sana</w:t>
            </w:r>
          </w:p>
        </w:tc>
        <w:tc>
          <w:tcPr>
            <w:tcW w:w="341" w:type="dxa"/>
            <w:gridSpan w:val="3"/>
            <w:shd w:val="clear" w:color="auto" w:fill="auto"/>
          </w:tcPr>
          <w:p w14:paraId="6C6F1119" w14:textId="77777777" w:rsidR="00CA31D9" w:rsidRPr="00697C6C" w:rsidRDefault="00CA31D9" w:rsidP="00161730">
            <w:pPr>
              <w:pStyle w:val="Text"/>
            </w:pPr>
            <w:r w:rsidRPr="00697C6C">
              <w:t>a,</w:t>
            </w:r>
          </w:p>
        </w:tc>
        <w:tc>
          <w:tcPr>
            <w:tcW w:w="484" w:type="dxa"/>
            <w:shd w:val="clear" w:color="auto" w:fill="auto"/>
          </w:tcPr>
          <w:p w14:paraId="7BEFCA57" w14:textId="77777777" w:rsidR="00CA31D9" w:rsidRPr="00697C6C" w:rsidRDefault="00CA31D9" w:rsidP="00161730">
            <w:pPr>
              <w:pStyle w:val="Text"/>
            </w:pPr>
            <w:r w:rsidRPr="00697C6C">
              <w:t>sa</w:t>
            </w:r>
          </w:p>
        </w:tc>
        <w:tc>
          <w:tcPr>
            <w:tcW w:w="453" w:type="dxa"/>
            <w:gridSpan w:val="2"/>
            <w:shd w:val="clear" w:color="auto" w:fill="auto"/>
          </w:tcPr>
          <w:p w14:paraId="393258ED" w14:textId="77777777" w:rsidR="00CA31D9" w:rsidRPr="00697C6C" w:rsidRDefault="00CA31D9" w:rsidP="00161730">
            <w:pPr>
              <w:pStyle w:val="Text"/>
            </w:pPr>
            <w:r w:rsidRPr="00697C6C">
              <w:t>juga</w:t>
            </w:r>
          </w:p>
        </w:tc>
        <w:tc>
          <w:tcPr>
            <w:tcW w:w="851" w:type="dxa"/>
            <w:gridSpan w:val="3"/>
            <w:shd w:val="clear" w:color="auto" w:fill="auto"/>
          </w:tcPr>
          <w:p w14:paraId="5B8A5689" w14:textId="77777777" w:rsidR="00CA31D9" w:rsidRPr="00697C6C" w:rsidRDefault="00CA31D9" w:rsidP="00161730">
            <w:pPr>
              <w:pStyle w:val="Text"/>
            </w:pPr>
            <w:r w:rsidRPr="00697C6C">
              <w:t>siap</w:t>
            </w:r>
            <w:r>
              <w:t>,</w:t>
            </w:r>
          </w:p>
        </w:tc>
        <w:tc>
          <w:tcPr>
            <w:tcW w:w="637" w:type="dxa"/>
            <w:gridSpan w:val="2"/>
            <w:shd w:val="clear" w:color="auto" w:fill="auto"/>
          </w:tcPr>
          <w:p w14:paraId="6526A8D3" w14:textId="77777777" w:rsidR="00CA31D9" w:rsidRPr="00590D25" w:rsidRDefault="00CA31D9" w:rsidP="00161730">
            <w:pPr>
              <w:pStyle w:val="Text"/>
              <w:rPr>
                <w:rStyle w:val="ChBlueBold"/>
              </w:rPr>
            </w:pPr>
            <w:r w:rsidRPr="00590D25">
              <w:rPr>
                <w:rStyle w:val="ChBlueBold"/>
              </w:rPr>
              <w:t>untuk</w:t>
            </w:r>
          </w:p>
        </w:tc>
        <w:tc>
          <w:tcPr>
            <w:tcW w:w="357" w:type="dxa"/>
            <w:shd w:val="clear" w:color="auto" w:fill="auto"/>
          </w:tcPr>
          <w:p w14:paraId="17278570" w14:textId="77777777" w:rsidR="00CA31D9" w:rsidRPr="00FC12B6" w:rsidRDefault="00CA31D9" w:rsidP="00CA31D9">
            <w:pPr>
              <w:pStyle w:val="Text"/>
            </w:pPr>
            <w:r>
              <w:t>Ø</w:t>
            </w:r>
          </w:p>
        </w:tc>
        <w:tc>
          <w:tcPr>
            <w:tcW w:w="603" w:type="dxa"/>
            <w:gridSpan w:val="2"/>
            <w:shd w:val="clear" w:color="auto" w:fill="auto"/>
          </w:tcPr>
          <w:p w14:paraId="6236EAE8" w14:textId="77777777" w:rsidR="00CA31D9" w:rsidRPr="00697C6C" w:rsidRDefault="00CA31D9" w:rsidP="00161730">
            <w:pPr>
              <w:pStyle w:val="Text"/>
            </w:pPr>
            <w:r w:rsidRPr="00697C6C">
              <w:t>bawa</w:t>
            </w:r>
          </w:p>
        </w:tc>
        <w:tc>
          <w:tcPr>
            <w:tcW w:w="624" w:type="dxa"/>
            <w:gridSpan w:val="2"/>
            <w:shd w:val="clear" w:color="auto" w:fill="auto"/>
          </w:tcPr>
          <w:p w14:paraId="6FDEC296" w14:textId="77777777" w:rsidR="00CA31D9" w:rsidRPr="00697C6C" w:rsidRDefault="00CA31D9" w:rsidP="00161730">
            <w:pPr>
              <w:pStyle w:val="Text"/>
            </w:pPr>
            <w:r w:rsidRPr="00697C6C">
              <w:t>kamu</w:t>
            </w:r>
          </w:p>
        </w:tc>
      </w:tr>
      <w:tr w:rsidR="00AC23C4" w:rsidRPr="00AC23C4" w14:paraId="2182F8F5" w14:textId="77777777" w:rsidTr="00E85A73">
        <w:trPr>
          <w:gridAfter w:val="2"/>
          <w:wAfter w:w="718" w:type="dxa"/>
        </w:trPr>
        <w:tc>
          <w:tcPr>
            <w:tcW w:w="700" w:type="dxa"/>
            <w:shd w:val="clear" w:color="auto" w:fill="auto"/>
          </w:tcPr>
          <w:p w14:paraId="407E6E12" w14:textId="77777777" w:rsidR="00CA31D9" w:rsidRPr="00221AF1" w:rsidRDefault="00CA31D9" w:rsidP="00CA31D9">
            <w:pPr>
              <w:pStyle w:val="GlossEng2ptafter"/>
            </w:pPr>
          </w:p>
        </w:tc>
        <w:tc>
          <w:tcPr>
            <w:tcW w:w="368" w:type="dxa"/>
            <w:gridSpan w:val="2"/>
            <w:shd w:val="clear" w:color="auto" w:fill="auto"/>
          </w:tcPr>
          <w:p w14:paraId="4D517138" w14:textId="77777777" w:rsidR="00CA31D9" w:rsidRPr="00697C6C" w:rsidRDefault="00CA31D9" w:rsidP="00CA31D9">
            <w:pPr>
              <w:pStyle w:val="GlossEng2ptafter"/>
            </w:pPr>
            <w:r w:rsidRPr="00697C6C">
              <w:t>to</w:t>
            </w:r>
          </w:p>
        </w:tc>
        <w:tc>
          <w:tcPr>
            <w:tcW w:w="590" w:type="dxa"/>
            <w:gridSpan w:val="3"/>
            <w:shd w:val="clear" w:color="auto" w:fill="auto"/>
          </w:tcPr>
          <w:p w14:paraId="48715287" w14:textId="77777777" w:rsidR="00CA31D9" w:rsidRPr="00A31D0E" w:rsidRDefault="00CA31D9" w:rsidP="00CA31D9">
            <w:pPr>
              <w:pStyle w:val="GlossEng2ptafter"/>
              <w:rPr>
                <w:rStyle w:val="ChSmallCaps"/>
              </w:rPr>
            </w:pPr>
            <w:r w:rsidRPr="00A31D0E">
              <w:rPr>
                <w:rStyle w:val="ChSmallCaps"/>
              </w:rPr>
              <w:t>l.dist</w:t>
            </w:r>
          </w:p>
        </w:tc>
        <w:tc>
          <w:tcPr>
            <w:tcW w:w="341" w:type="dxa"/>
            <w:gridSpan w:val="3"/>
            <w:shd w:val="clear" w:color="auto" w:fill="auto"/>
          </w:tcPr>
          <w:p w14:paraId="3E77CF13" w14:textId="77777777" w:rsidR="00CA31D9" w:rsidRPr="00697C6C" w:rsidRDefault="00CA31D9" w:rsidP="00CA31D9">
            <w:pPr>
              <w:pStyle w:val="GlossEng2ptafter"/>
            </w:pPr>
            <w:r w:rsidRPr="00697C6C">
              <w:t>ah!</w:t>
            </w:r>
          </w:p>
        </w:tc>
        <w:tc>
          <w:tcPr>
            <w:tcW w:w="484" w:type="dxa"/>
            <w:shd w:val="clear" w:color="auto" w:fill="auto"/>
          </w:tcPr>
          <w:p w14:paraId="154FD110" w14:textId="77777777" w:rsidR="00CA31D9" w:rsidRPr="0099608C" w:rsidRDefault="00CA31D9" w:rsidP="00CA31D9">
            <w:pPr>
              <w:pStyle w:val="GlossEng2ptafter"/>
              <w:rPr>
                <w:rStyle w:val="ChSmallCaps"/>
              </w:rPr>
            </w:pPr>
            <w:r w:rsidRPr="0099608C">
              <w:rPr>
                <w:rStyle w:val="ChSmallCaps"/>
              </w:rPr>
              <w:t>1sg</w:t>
            </w:r>
          </w:p>
        </w:tc>
        <w:tc>
          <w:tcPr>
            <w:tcW w:w="453" w:type="dxa"/>
            <w:gridSpan w:val="2"/>
            <w:shd w:val="clear" w:color="auto" w:fill="auto"/>
          </w:tcPr>
          <w:p w14:paraId="32141F64" w14:textId="77777777" w:rsidR="00CA31D9" w:rsidRPr="00697C6C" w:rsidRDefault="00CA31D9" w:rsidP="00CA31D9">
            <w:pPr>
              <w:pStyle w:val="GlossEng2ptafter"/>
            </w:pPr>
            <w:r w:rsidRPr="00697C6C">
              <w:t>also</w:t>
            </w:r>
          </w:p>
        </w:tc>
        <w:tc>
          <w:tcPr>
            <w:tcW w:w="851" w:type="dxa"/>
            <w:gridSpan w:val="3"/>
            <w:shd w:val="clear" w:color="auto" w:fill="auto"/>
          </w:tcPr>
          <w:p w14:paraId="49050B3B" w14:textId="77777777" w:rsidR="00CA31D9" w:rsidRPr="00697C6C" w:rsidRDefault="00CA31D9" w:rsidP="00CA31D9">
            <w:pPr>
              <w:pStyle w:val="GlossEng2ptafter"/>
            </w:pPr>
            <w:r w:rsidRPr="00697C6C">
              <w:t>get.ready</w:t>
            </w:r>
          </w:p>
        </w:tc>
        <w:tc>
          <w:tcPr>
            <w:tcW w:w="637" w:type="dxa"/>
            <w:gridSpan w:val="2"/>
            <w:shd w:val="clear" w:color="auto" w:fill="auto"/>
          </w:tcPr>
          <w:p w14:paraId="618CB059" w14:textId="77777777" w:rsidR="00CA31D9" w:rsidRPr="00697C6C" w:rsidRDefault="00CA31D9" w:rsidP="00CA31D9">
            <w:pPr>
              <w:pStyle w:val="GlossEng2ptafter"/>
            </w:pPr>
            <w:r w:rsidRPr="00697C6C">
              <w:t>for</w:t>
            </w:r>
          </w:p>
        </w:tc>
        <w:tc>
          <w:tcPr>
            <w:tcW w:w="357" w:type="dxa"/>
            <w:shd w:val="clear" w:color="auto" w:fill="auto"/>
          </w:tcPr>
          <w:p w14:paraId="6D561EF8" w14:textId="77777777" w:rsidR="00CA31D9" w:rsidRPr="00FC12B6" w:rsidRDefault="00CA31D9" w:rsidP="00CA31D9">
            <w:pPr>
              <w:pStyle w:val="GlossEng2ptafter"/>
            </w:pPr>
          </w:p>
        </w:tc>
        <w:tc>
          <w:tcPr>
            <w:tcW w:w="603" w:type="dxa"/>
            <w:gridSpan w:val="2"/>
            <w:shd w:val="clear" w:color="auto" w:fill="auto"/>
          </w:tcPr>
          <w:p w14:paraId="1BEF0BBA" w14:textId="77777777" w:rsidR="00CA31D9" w:rsidRPr="00697C6C" w:rsidRDefault="00CA31D9" w:rsidP="00CA31D9">
            <w:pPr>
              <w:pStyle w:val="GlossEng2ptafter"/>
            </w:pPr>
            <w:r w:rsidRPr="00697C6C">
              <w:t>bring</w:t>
            </w:r>
          </w:p>
        </w:tc>
        <w:tc>
          <w:tcPr>
            <w:tcW w:w="624" w:type="dxa"/>
            <w:gridSpan w:val="2"/>
            <w:shd w:val="clear" w:color="auto" w:fill="auto"/>
          </w:tcPr>
          <w:p w14:paraId="3CA1AD52" w14:textId="77777777" w:rsidR="00CA31D9" w:rsidRPr="0099608C" w:rsidRDefault="00CA31D9" w:rsidP="00CA31D9">
            <w:pPr>
              <w:pStyle w:val="GlossEng2ptafter"/>
              <w:rPr>
                <w:rStyle w:val="ChSmallCaps"/>
              </w:rPr>
            </w:pPr>
            <w:r w:rsidRPr="0099608C">
              <w:rPr>
                <w:rStyle w:val="ChSmallCaps"/>
              </w:rPr>
              <w:t>2pl</w:t>
            </w:r>
          </w:p>
        </w:tc>
      </w:tr>
      <w:tr w:rsidR="00CA31D9" w:rsidRPr="00697C6C" w14:paraId="67C01C0E" w14:textId="77777777" w:rsidTr="00E85A73">
        <w:trPr>
          <w:gridAfter w:val="17"/>
          <w:wAfter w:w="4885" w:type="dxa"/>
        </w:trPr>
        <w:tc>
          <w:tcPr>
            <w:tcW w:w="709" w:type="dxa"/>
            <w:gridSpan w:val="2"/>
            <w:shd w:val="clear" w:color="auto" w:fill="auto"/>
          </w:tcPr>
          <w:p w14:paraId="3895A47F" w14:textId="77777777" w:rsidR="00CA31D9" w:rsidRPr="00CA31D9" w:rsidRDefault="00CA31D9" w:rsidP="00CA31D9">
            <w:pPr>
              <w:pStyle w:val="O0Nwnext"/>
            </w:pPr>
          </w:p>
        </w:tc>
        <w:tc>
          <w:tcPr>
            <w:tcW w:w="373" w:type="dxa"/>
            <w:gridSpan w:val="2"/>
            <w:shd w:val="clear" w:color="auto" w:fill="auto"/>
          </w:tcPr>
          <w:p w14:paraId="5FD47FA4" w14:textId="77777777" w:rsidR="00CA31D9" w:rsidRPr="00697C6C" w:rsidRDefault="00CA31D9" w:rsidP="00CA31D9">
            <w:pPr>
              <w:pStyle w:val="Text"/>
            </w:pPr>
            <w:r w:rsidRPr="00697C6C">
              <w:t>ke</w:t>
            </w:r>
          </w:p>
        </w:tc>
        <w:tc>
          <w:tcPr>
            <w:tcW w:w="759" w:type="dxa"/>
            <w:gridSpan w:val="3"/>
            <w:shd w:val="clear" w:color="auto" w:fill="auto"/>
          </w:tcPr>
          <w:p w14:paraId="763198CE" w14:textId="77777777" w:rsidR="00CA31D9" w:rsidRPr="00697C6C" w:rsidRDefault="00CA31D9" w:rsidP="00CA31D9">
            <w:pPr>
              <w:pStyle w:val="Text"/>
            </w:pPr>
            <w:r w:rsidRPr="00697C6C">
              <w:t>sini</w:t>
            </w:r>
          </w:p>
        </w:tc>
      </w:tr>
      <w:tr w:rsidR="00CA31D9" w:rsidRPr="0099608C" w14:paraId="365D21FE" w14:textId="77777777" w:rsidTr="00E85A73">
        <w:trPr>
          <w:gridAfter w:val="17"/>
          <w:wAfter w:w="4885" w:type="dxa"/>
        </w:trPr>
        <w:tc>
          <w:tcPr>
            <w:tcW w:w="709" w:type="dxa"/>
            <w:gridSpan w:val="2"/>
            <w:shd w:val="clear" w:color="auto" w:fill="auto"/>
          </w:tcPr>
          <w:p w14:paraId="500143CA" w14:textId="77777777" w:rsidR="00CA31D9" w:rsidRPr="00CA31D9" w:rsidRDefault="00CA31D9" w:rsidP="00CA31D9">
            <w:pPr>
              <w:pStyle w:val="GlossEng"/>
            </w:pPr>
          </w:p>
        </w:tc>
        <w:tc>
          <w:tcPr>
            <w:tcW w:w="373" w:type="dxa"/>
            <w:gridSpan w:val="2"/>
            <w:shd w:val="clear" w:color="auto" w:fill="auto"/>
          </w:tcPr>
          <w:p w14:paraId="5B927C24" w14:textId="77777777" w:rsidR="00CA31D9" w:rsidRPr="00697C6C" w:rsidRDefault="00CA31D9" w:rsidP="00CA31D9">
            <w:pPr>
              <w:pStyle w:val="GlossEng"/>
            </w:pPr>
            <w:r w:rsidRPr="00697C6C">
              <w:t>to</w:t>
            </w:r>
          </w:p>
        </w:tc>
        <w:tc>
          <w:tcPr>
            <w:tcW w:w="759" w:type="dxa"/>
            <w:gridSpan w:val="3"/>
            <w:shd w:val="clear" w:color="auto" w:fill="auto"/>
          </w:tcPr>
          <w:p w14:paraId="1DB1502A" w14:textId="77777777" w:rsidR="00CA31D9" w:rsidRPr="0099608C" w:rsidRDefault="00CA31D9" w:rsidP="00CA31D9">
            <w:pPr>
              <w:pStyle w:val="GlossEng"/>
              <w:rPr>
                <w:rStyle w:val="ChSmallCaps"/>
              </w:rPr>
            </w:pPr>
            <w:r w:rsidRPr="0099608C">
              <w:rPr>
                <w:rStyle w:val="ChSmallCaps"/>
              </w:rPr>
              <w:t>l.prox</w:t>
            </w:r>
          </w:p>
        </w:tc>
      </w:tr>
    </w:tbl>
    <w:p w14:paraId="2DEDD2BC" w14:textId="258D6125" w:rsidR="00161730" w:rsidRDefault="00B7093A" w:rsidP="00F6174C">
      <w:pPr>
        <w:pStyle w:val="FreeTranslEng"/>
      </w:pPr>
      <w:r>
        <w:t>‘</w:t>
      </w:r>
      <w:r w:rsidR="00161730">
        <w:t>a short while ago you (</w:t>
      </w:r>
      <w:r>
        <w:t>‘</w:t>
      </w:r>
      <w:r w:rsidR="00161730">
        <w:t>child</w:t>
      </w:r>
      <w:r>
        <w:t>’</w:t>
      </w:r>
      <w:r w:rsidR="00161730">
        <w:t xml:space="preserve">) said, </w:t>
      </w:r>
      <w:r>
        <w:t>‘</w:t>
      </w:r>
      <w:r w:rsidR="00161730">
        <w:t xml:space="preserve">… father and the others are ready </w:t>
      </w:r>
      <w:r w:rsidR="00161730" w:rsidRPr="00555B2D">
        <w:rPr>
          <w:rStyle w:val="ChBlueBold"/>
        </w:rPr>
        <w:t>for</w:t>
      </w:r>
      <w:r w:rsidR="00161730">
        <w:t xml:space="preserve"> us (to move) to (Sarmi over) there</w:t>
      </w:r>
      <w:r>
        <w:t>’</w:t>
      </w:r>
      <w:r w:rsidR="00161730">
        <w:t>, ah (in that case) I</w:t>
      </w:r>
      <w:r>
        <w:t>’</w:t>
      </w:r>
      <w:r w:rsidR="00161730">
        <w:t xml:space="preserve">m also ready </w:t>
      </w:r>
      <w:r w:rsidR="00161730" w:rsidRPr="00555B2D">
        <w:rPr>
          <w:rStyle w:val="ChBlueBold"/>
        </w:rPr>
        <w:t>to</w:t>
      </w:r>
      <w:r w:rsidR="00161730">
        <w:t xml:space="preserve"> bring you (to Sarmi) here</w:t>
      </w:r>
      <w:r>
        <w:t>’</w:t>
      </w:r>
      <w:r w:rsidR="00F6174C">
        <w:t xml:space="preserve"> (Lit. ‘</w:t>
      </w:r>
      <w:r w:rsidR="00F6174C" w:rsidRPr="00F6174C">
        <w:rPr>
          <w:rStyle w:val="ChBlueBold"/>
        </w:rPr>
        <w:t>for</w:t>
      </w:r>
      <w:r w:rsidR="00F6174C">
        <w:t xml:space="preserve"> (me to) bring you’)</w:t>
      </w:r>
      <w:r w:rsidR="00161730">
        <w:t xml:space="preserve"> </w:t>
      </w:r>
      <w:r w:rsidR="00161730" w:rsidRPr="00C60D7A">
        <w:rPr>
          <w:rStyle w:val="ExampleSource"/>
        </w:rPr>
        <w:t>[080922-001a-CvPh.1241]</w:t>
      </w:r>
    </w:p>
    <w:tbl>
      <w:tblPr>
        <w:tblW w:w="6691" w:type="dxa"/>
        <w:tblCellMar>
          <w:left w:w="42" w:type="dxa"/>
          <w:right w:w="42" w:type="dxa"/>
        </w:tblCellMar>
        <w:tblLook w:val="01E0" w:firstRow="1" w:lastRow="1" w:firstColumn="1" w:lastColumn="1" w:noHBand="0" w:noVBand="0"/>
      </w:tblPr>
      <w:tblGrid>
        <w:gridCol w:w="709"/>
        <w:gridCol w:w="284"/>
        <w:gridCol w:w="510"/>
        <w:gridCol w:w="567"/>
        <w:gridCol w:w="737"/>
        <w:gridCol w:w="629"/>
        <w:gridCol w:w="768"/>
        <w:gridCol w:w="696"/>
        <w:gridCol w:w="629"/>
        <w:gridCol w:w="1162"/>
      </w:tblGrid>
      <w:tr w:rsidR="00AC23C4" w:rsidRPr="00C52D89" w14:paraId="44CD2E4E" w14:textId="77777777" w:rsidTr="00AC23C4">
        <w:tc>
          <w:tcPr>
            <w:tcW w:w="709" w:type="dxa"/>
            <w:shd w:val="clear" w:color="auto" w:fill="auto"/>
          </w:tcPr>
          <w:p w14:paraId="17BA3863" w14:textId="77777777" w:rsidR="00161730" w:rsidRPr="00150DE6" w:rsidRDefault="00161730" w:rsidP="00161730">
            <w:pPr>
              <w:pStyle w:val="O0Nwnext"/>
            </w:pPr>
            <w:bookmarkStart w:id="5214" w:name="_Ref355856492"/>
            <w:r w:rsidRPr="00856563">
              <w:t>(</w:t>
            </w:r>
            <w:fldSimple w:instr=" SEQ ( \* ARABIC \s 1 ">
              <w:r w:rsidR="00154D81">
                <w:rPr>
                  <w:noProof/>
                </w:rPr>
                <w:t>41</w:t>
              </w:r>
            </w:fldSimple>
            <w:r w:rsidRPr="00856563">
              <w:t>)</w:t>
            </w:r>
            <w:bookmarkEnd w:id="5214"/>
          </w:p>
        </w:tc>
        <w:tc>
          <w:tcPr>
            <w:tcW w:w="284" w:type="dxa"/>
            <w:shd w:val="clear" w:color="auto" w:fill="auto"/>
          </w:tcPr>
          <w:p w14:paraId="5E11E962" w14:textId="77777777" w:rsidR="00161730" w:rsidRPr="00DF0C3D" w:rsidRDefault="00161730" w:rsidP="00161730">
            <w:pPr>
              <w:pStyle w:val="Text"/>
            </w:pPr>
            <w:r>
              <w:t>…</w:t>
            </w:r>
          </w:p>
        </w:tc>
        <w:tc>
          <w:tcPr>
            <w:tcW w:w="510" w:type="dxa"/>
            <w:shd w:val="clear" w:color="auto" w:fill="auto"/>
          </w:tcPr>
          <w:p w14:paraId="70333003" w14:textId="77777777" w:rsidR="00161730" w:rsidRPr="00DF0C3D" w:rsidRDefault="00161730" w:rsidP="00161730">
            <w:pPr>
              <w:pStyle w:val="Text"/>
            </w:pPr>
            <w:r w:rsidRPr="00DF0C3D">
              <w:t>tida</w:t>
            </w:r>
          </w:p>
        </w:tc>
        <w:tc>
          <w:tcPr>
            <w:tcW w:w="567" w:type="dxa"/>
            <w:shd w:val="clear" w:color="auto" w:fill="auto"/>
          </w:tcPr>
          <w:p w14:paraId="76C5D401" w14:textId="77777777" w:rsidR="00161730" w:rsidRPr="00DF0C3D" w:rsidRDefault="00161730" w:rsidP="00161730">
            <w:pPr>
              <w:pStyle w:val="Text"/>
            </w:pPr>
            <w:r w:rsidRPr="00DF0C3D">
              <w:t>bole,</w:t>
            </w:r>
          </w:p>
        </w:tc>
        <w:tc>
          <w:tcPr>
            <w:tcW w:w="737" w:type="dxa"/>
            <w:shd w:val="clear" w:color="auto" w:fill="auto"/>
          </w:tcPr>
          <w:p w14:paraId="1E632061" w14:textId="77777777" w:rsidR="00161730" w:rsidRPr="00DF0C3D" w:rsidRDefault="00161730" w:rsidP="00161730">
            <w:pPr>
              <w:pStyle w:val="Text"/>
            </w:pPr>
            <w:r w:rsidRPr="00DF0C3D">
              <w:t>ini</w:t>
            </w:r>
            <w:r>
              <w:t>,</w:t>
            </w:r>
          </w:p>
        </w:tc>
        <w:tc>
          <w:tcPr>
            <w:tcW w:w="629" w:type="dxa"/>
            <w:shd w:val="clear" w:color="auto" w:fill="auto"/>
          </w:tcPr>
          <w:p w14:paraId="5BDDE002" w14:textId="77777777" w:rsidR="00161730" w:rsidRPr="00DF0C3D" w:rsidRDefault="00161730" w:rsidP="00161730">
            <w:pPr>
              <w:pStyle w:val="Text"/>
            </w:pPr>
            <w:r w:rsidRPr="00DF0C3D">
              <w:t>kamu</w:t>
            </w:r>
          </w:p>
        </w:tc>
        <w:tc>
          <w:tcPr>
            <w:tcW w:w="768" w:type="dxa"/>
            <w:shd w:val="clear" w:color="auto" w:fill="auto"/>
          </w:tcPr>
          <w:p w14:paraId="69E7A476" w14:textId="77777777" w:rsidR="00161730" w:rsidRPr="00DF0C3D" w:rsidRDefault="00161730" w:rsidP="00161730">
            <w:pPr>
              <w:pStyle w:val="Text"/>
            </w:pPr>
            <w:r w:rsidRPr="00DF0C3D">
              <w:t>datang</w:t>
            </w:r>
            <w:r>
              <w:t>,</w:t>
            </w:r>
          </w:p>
        </w:tc>
        <w:tc>
          <w:tcPr>
            <w:tcW w:w="696" w:type="dxa"/>
            <w:shd w:val="clear" w:color="auto" w:fill="auto"/>
          </w:tcPr>
          <w:p w14:paraId="769D26BE" w14:textId="77777777" w:rsidR="00161730" w:rsidRPr="00737100" w:rsidRDefault="00161730" w:rsidP="00161730">
            <w:pPr>
              <w:pStyle w:val="Text"/>
              <w:rPr>
                <w:rStyle w:val="ChBlueBold"/>
              </w:rPr>
            </w:pPr>
            <w:r w:rsidRPr="00737100">
              <w:rPr>
                <w:rStyle w:val="ChBlueBold"/>
              </w:rPr>
              <w:t>untuk</w:t>
            </w:r>
          </w:p>
        </w:tc>
        <w:tc>
          <w:tcPr>
            <w:tcW w:w="629" w:type="dxa"/>
            <w:shd w:val="clear" w:color="auto" w:fill="auto"/>
          </w:tcPr>
          <w:p w14:paraId="05E44C1A" w14:textId="77777777" w:rsidR="00161730" w:rsidRPr="00DF0C3D" w:rsidRDefault="00161730" w:rsidP="00161730">
            <w:pPr>
              <w:pStyle w:val="Text"/>
            </w:pPr>
            <w:r w:rsidRPr="00DF0C3D">
              <w:t>kamu</w:t>
            </w:r>
          </w:p>
        </w:tc>
        <w:tc>
          <w:tcPr>
            <w:tcW w:w="1162" w:type="dxa"/>
            <w:shd w:val="clear" w:color="auto" w:fill="auto"/>
          </w:tcPr>
          <w:p w14:paraId="22482557" w14:textId="77777777" w:rsidR="00161730" w:rsidRPr="00DF0C3D" w:rsidRDefault="00161730" w:rsidP="00161730">
            <w:pPr>
              <w:pStyle w:val="Text"/>
            </w:pPr>
            <w:r w:rsidRPr="00DF0C3D">
              <w:t>skola</w:t>
            </w:r>
          </w:p>
        </w:tc>
      </w:tr>
      <w:tr w:rsidR="00AC23C4" w:rsidRPr="00AC23C4" w14:paraId="1E03DC6B" w14:textId="77777777" w:rsidTr="00AC23C4">
        <w:tc>
          <w:tcPr>
            <w:tcW w:w="709" w:type="dxa"/>
            <w:shd w:val="clear" w:color="auto" w:fill="auto"/>
          </w:tcPr>
          <w:p w14:paraId="0E764CEB" w14:textId="77777777" w:rsidR="00161730" w:rsidRPr="007218A1" w:rsidRDefault="00161730" w:rsidP="00161730">
            <w:pPr>
              <w:pStyle w:val="GlossEng"/>
            </w:pPr>
          </w:p>
        </w:tc>
        <w:tc>
          <w:tcPr>
            <w:tcW w:w="284" w:type="dxa"/>
            <w:shd w:val="clear" w:color="auto" w:fill="auto"/>
          </w:tcPr>
          <w:p w14:paraId="6B717A08" w14:textId="77777777" w:rsidR="00161730" w:rsidRPr="007218A1" w:rsidRDefault="00161730" w:rsidP="00161730">
            <w:pPr>
              <w:pStyle w:val="GlossEng"/>
              <w:rPr>
                <w:rStyle w:val="ChSmallCaps"/>
              </w:rPr>
            </w:pPr>
          </w:p>
        </w:tc>
        <w:tc>
          <w:tcPr>
            <w:tcW w:w="510" w:type="dxa"/>
            <w:shd w:val="clear" w:color="auto" w:fill="auto"/>
          </w:tcPr>
          <w:p w14:paraId="7B637A9E" w14:textId="77777777" w:rsidR="00161730" w:rsidRPr="0099608C" w:rsidRDefault="00161730" w:rsidP="00161730">
            <w:pPr>
              <w:pStyle w:val="GlossEng"/>
              <w:rPr>
                <w:rStyle w:val="ChSmallCaps"/>
              </w:rPr>
            </w:pPr>
            <w:r w:rsidRPr="0099608C">
              <w:rPr>
                <w:rStyle w:val="ChSmallCaps"/>
              </w:rPr>
              <w:t>neg</w:t>
            </w:r>
          </w:p>
        </w:tc>
        <w:tc>
          <w:tcPr>
            <w:tcW w:w="567" w:type="dxa"/>
            <w:shd w:val="clear" w:color="auto" w:fill="auto"/>
          </w:tcPr>
          <w:p w14:paraId="3263E707" w14:textId="77777777" w:rsidR="00161730" w:rsidRPr="00DF0C3D" w:rsidRDefault="00161730" w:rsidP="00161730">
            <w:pPr>
              <w:pStyle w:val="GlossEng"/>
            </w:pPr>
            <w:r w:rsidRPr="00DF0C3D">
              <w:t>may</w:t>
            </w:r>
          </w:p>
        </w:tc>
        <w:tc>
          <w:tcPr>
            <w:tcW w:w="737" w:type="dxa"/>
            <w:shd w:val="clear" w:color="auto" w:fill="auto"/>
          </w:tcPr>
          <w:p w14:paraId="3DA2B31D" w14:textId="77777777" w:rsidR="00161730" w:rsidRPr="0099608C" w:rsidRDefault="00161730" w:rsidP="00161730">
            <w:pPr>
              <w:pStyle w:val="GlossEng"/>
              <w:rPr>
                <w:rStyle w:val="ChSmallCaps"/>
              </w:rPr>
            </w:pPr>
            <w:r w:rsidRPr="0099608C">
              <w:rPr>
                <w:rStyle w:val="ChSmallCaps"/>
              </w:rPr>
              <w:t>d.prox</w:t>
            </w:r>
          </w:p>
        </w:tc>
        <w:tc>
          <w:tcPr>
            <w:tcW w:w="629" w:type="dxa"/>
            <w:shd w:val="clear" w:color="auto" w:fill="auto"/>
          </w:tcPr>
          <w:p w14:paraId="25BE2286" w14:textId="77777777" w:rsidR="00161730" w:rsidRPr="0099608C" w:rsidRDefault="00161730" w:rsidP="00161730">
            <w:pPr>
              <w:pStyle w:val="GlossEng"/>
              <w:rPr>
                <w:rStyle w:val="ChSmallCaps"/>
              </w:rPr>
            </w:pPr>
            <w:r w:rsidRPr="0099608C">
              <w:rPr>
                <w:rStyle w:val="ChSmallCaps"/>
              </w:rPr>
              <w:t>2pl</w:t>
            </w:r>
          </w:p>
        </w:tc>
        <w:tc>
          <w:tcPr>
            <w:tcW w:w="768" w:type="dxa"/>
            <w:shd w:val="clear" w:color="auto" w:fill="auto"/>
          </w:tcPr>
          <w:p w14:paraId="0A3F30FF" w14:textId="77777777" w:rsidR="00161730" w:rsidRPr="00DF0C3D" w:rsidRDefault="00161730" w:rsidP="00161730">
            <w:pPr>
              <w:pStyle w:val="GlossEng"/>
            </w:pPr>
            <w:r w:rsidRPr="00DF0C3D">
              <w:t>come</w:t>
            </w:r>
          </w:p>
        </w:tc>
        <w:tc>
          <w:tcPr>
            <w:tcW w:w="696" w:type="dxa"/>
            <w:shd w:val="clear" w:color="auto" w:fill="auto"/>
          </w:tcPr>
          <w:p w14:paraId="35475099" w14:textId="77777777" w:rsidR="00161730" w:rsidRPr="00DF0C3D" w:rsidRDefault="00161730" w:rsidP="00161730">
            <w:pPr>
              <w:pStyle w:val="GlossEng"/>
            </w:pPr>
            <w:r w:rsidRPr="00DF0C3D">
              <w:t>for</w:t>
            </w:r>
          </w:p>
        </w:tc>
        <w:tc>
          <w:tcPr>
            <w:tcW w:w="629" w:type="dxa"/>
            <w:shd w:val="clear" w:color="auto" w:fill="auto"/>
          </w:tcPr>
          <w:p w14:paraId="0BEBCCA3" w14:textId="77777777" w:rsidR="00161730" w:rsidRPr="0099608C" w:rsidRDefault="00161730" w:rsidP="00161730">
            <w:pPr>
              <w:pStyle w:val="GlossEng"/>
              <w:rPr>
                <w:rStyle w:val="ChSmallCaps"/>
              </w:rPr>
            </w:pPr>
            <w:r w:rsidRPr="0099608C">
              <w:rPr>
                <w:rStyle w:val="ChSmallCaps"/>
              </w:rPr>
              <w:t>2pl</w:t>
            </w:r>
          </w:p>
        </w:tc>
        <w:tc>
          <w:tcPr>
            <w:tcW w:w="1162" w:type="dxa"/>
            <w:shd w:val="clear" w:color="auto" w:fill="auto"/>
          </w:tcPr>
          <w:p w14:paraId="70162E87" w14:textId="77777777" w:rsidR="00161730" w:rsidRPr="00DF0C3D" w:rsidRDefault="00161730" w:rsidP="00161730">
            <w:pPr>
              <w:pStyle w:val="GlossEng"/>
            </w:pPr>
            <w:r w:rsidRPr="00DF0C3D">
              <w:t>go.to.school</w:t>
            </w:r>
          </w:p>
        </w:tc>
      </w:tr>
    </w:tbl>
    <w:p w14:paraId="3FBA6773" w14:textId="0457F8B4" w:rsidR="00E85A73" w:rsidRDefault="00B7093A" w:rsidP="00E85A73">
      <w:pPr>
        <w:pStyle w:val="FreeTranslEng"/>
      </w:pPr>
      <w:r>
        <w:t>‘</w:t>
      </w:r>
      <w:r w:rsidR="00161730">
        <w:t>[you shouldn</w:t>
      </w:r>
      <w:r>
        <w:t>’</w:t>
      </w:r>
      <w:r w:rsidR="00161730">
        <w:t>t hate each other, (you) shouldn</w:t>
      </w:r>
      <w:r>
        <w:t>’</w:t>
      </w:r>
      <w:r w:rsidR="00161730">
        <w:t>t infuriate each other,] (you) shouldn</w:t>
      </w:r>
      <w:r>
        <w:t>’</w:t>
      </w:r>
      <w:r w:rsidR="00161730">
        <w:t xml:space="preserve">t (do all this), </w:t>
      </w:r>
      <w:r w:rsidR="00F95EBC">
        <w:t>what</w:t>
      </w:r>
      <w:r>
        <w:t>’</w:t>
      </w:r>
      <w:r w:rsidR="00F95EBC">
        <w:t>s-its-name</w:t>
      </w:r>
      <w:r w:rsidR="00161730">
        <w:t xml:space="preserve">, you came </w:t>
      </w:r>
      <w:r w:rsidR="006550FB">
        <w:t>(</w:t>
      </w:r>
      <w:r w:rsidR="00161730">
        <w:t>here</w:t>
      </w:r>
      <w:r w:rsidR="006550FB">
        <w:t>)</w:t>
      </w:r>
      <w:r w:rsidR="00161730">
        <w:t xml:space="preserve"> </w:t>
      </w:r>
      <w:r w:rsidR="00161730" w:rsidRPr="00737100">
        <w:rPr>
          <w:rStyle w:val="ChBlueBold"/>
        </w:rPr>
        <w:t>to</w:t>
      </w:r>
      <w:r w:rsidR="00161730">
        <w:t xml:space="preserve"> go to school</w:t>
      </w:r>
      <w:r>
        <w:t>’</w:t>
      </w:r>
      <w:r w:rsidR="00161730">
        <w:t xml:space="preserve"> (Lit. </w:t>
      </w:r>
      <w:r>
        <w:t>‘</w:t>
      </w:r>
      <w:r w:rsidR="00161730" w:rsidRPr="00737100">
        <w:rPr>
          <w:rStyle w:val="ChBlueBold"/>
        </w:rPr>
        <w:t>for</w:t>
      </w:r>
      <w:r w:rsidR="00161730">
        <w:t xml:space="preserve"> you (to) go to school</w:t>
      </w:r>
      <w:r>
        <w:t>’</w:t>
      </w:r>
      <w:r w:rsidR="00161730">
        <w:t xml:space="preserve">) </w:t>
      </w:r>
      <w:r w:rsidR="00161730" w:rsidRPr="00C60D7A">
        <w:rPr>
          <w:rStyle w:val="ExampleSource"/>
        </w:rPr>
        <w:t>[081115-001a-Cv.0272]</w:t>
      </w:r>
    </w:p>
    <w:p w14:paraId="3EA747A4" w14:textId="5EBA89EE" w:rsidR="00E85A73" w:rsidRDefault="00966A09" w:rsidP="00F6174C">
      <w:pPr>
        <w:pStyle w:val="Body0015after"/>
      </w:pPr>
      <w:r>
        <w:t xml:space="preserve">The attested data indicate that </w:t>
      </w:r>
      <w:r w:rsidR="00E85A73" w:rsidRPr="000F5A24">
        <w:rPr>
          <w:rStyle w:val="ChItalBold"/>
        </w:rPr>
        <w:t>untuk</w:t>
      </w:r>
      <w:r w:rsidR="00E85A73" w:rsidRPr="000F5A24">
        <w:t xml:space="preserve"> </w:t>
      </w:r>
      <w:r w:rsidR="00B7093A">
        <w:t>‘</w:t>
      </w:r>
      <w:r w:rsidR="00F6174C">
        <w:t>for</w:t>
      </w:r>
      <w:r w:rsidR="00B7093A">
        <w:t>’</w:t>
      </w:r>
      <w:r w:rsidR="00E85A73">
        <w:t xml:space="preserve"> </w:t>
      </w:r>
      <w:r>
        <w:t xml:space="preserve">differs from </w:t>
      </w:r>
      <w:r w:rsidR="00E85A73" w:rsidRPr="00657C08">
        <w:rPr>
          <w:rStyle w:val="ChItalBold"/>
        </w:rPr>
        <w:t>supaya</w:t>
      </w:r>
      <w:r w:rsidR="00E85A73">
        <w:t xml:space="preserve"> </w:t>
      </w:r>
      <w:r w:rsidR="00B7093A">
        <w:t>‘</w:t>
      </w:r>
      <w:r w:rsidR="00E85A73">
        <w:t>so that</w:t>
      </w:r>
      <w:r w:rsidR="00B7093A">
        <w:t>’</w:t>
      </w:r>
      <w:r w:rsidR="00E85A73">
        <w:t xml:space="preserve"> in that </w:t>
      </w:r>
      <w:r w:rsidR="00E85A73" w:rsidRPr="00966A09">
        <w:rPr>
          <w:rStyle w:val="ChItalBold"/>
        </w:rPr>
        <w:t>untuk</w:t>
      </w:r>
      <w:r w:rsidR="00E85A73">
        <w:t xml:space="preserve"> </w:t>
      </w:r>
      <w:r w:rsidR="00B7093A">
        <w:t>‘</w:t>
      </w:r>
      <w:r w:rsidR="00F6174C">
        <w:t>for</w:t>
      </w:r>
      <w:r w:rsidR="00B7093A">
        <w:t>’</w:t>
      </w:r>
      <w:r w:rsidR="00E85A73">
        <w:t xml:space="preserve"> most often introduces purpose clause</w:t>
      </w:r>
      <w:r w:rsidR="00F6174C">
        <w:t>s</w:t>
      </w:r>
      <w:r w:rsidR="00E85A73">
        <w:t xml:space="preserve"> with elided subject</w:t>
      </w:r>
      <w:r w:rsidR="00F6174C">
        <w:t>s</w:t>
      </w:r>
      <w:r>
        <w:t xml:space="preserve">. By contrast, </w:t>
      </w:r>
      <w:r w:rsidR="00E85A73" w:rsidRPr="00657C08">
        <w:rPr>
          <w:rStyle w:val="ChItalBold"/>
        </w:rPr>
        <w:t>supaya</w:t>
      </w:r>
      <w:r w:rsidR="00E85A73">
        <w:t xml:space="preserve"> </w:t>
      </w:r>
      <w:r w:rsidR="00B7093A">
        <w:t>‘</w:t>
      </w:r>
      <w:r w:rsidR="00E85A73">
        <w:t>so that</w:t>
      </w:r>
      <w:r w:rsidR="00B7093A">
        <w:t>’</w:t>
      </w:r>
      <w:r w:rsidR="00E85A73">
        <w:t xml:space="preserve"> most often introduces purpose clause</w:t>
      </w:r>
      <w:r w:rsidR="00F6174C">
        <w:t>s</w:t>
      </w:r>
      <w:r w:rsidR="00E85A73">
        <w:t xml:space="preserve"> with overt subject</w:t>
      </w:r>
      <w:r w:rsidR="00F6174C">
        <w:t>s</w:t>
      </w:r>
      <w:r w:rsidR="00E85A73">
        <w:t>.</w:t>
      </w:r>
    </w:p>
    <w:p w14:paraId="48955C9B" w14:textId="13C65062" w:rsidR="00161730" w:rsidRDefault="00161730" w:rsidP="00161730">
      <w:pPr>
        <w:pStyle w:val="Heading4"/>
      </w:pPr>
      <w:bookmarkStart w:id="5215" w:name="_Ref355697115"/>
      <w:bookmarkStart w:id="5216" w:name="_Toc356663351"/>
      <w:r>
        <w:t xml:space="preserve">Causal </w:t>
      </w:r>
      <w:r w:rsidRPr="003D37A4">
        <w:rPr>
          <w:rStyle w:val="ChItalBold"/>
        </w:rPr>
        <w:t>karna</w:t>
      </w:r>
      <w:r>
        <w:t xml:space="preserve"> </w:t>
      </w:r>
      <w:r w:rsidR="00B7093A">
        <w:t>‘</w:t>
      </w:r>
      <w:r>
        <w:t>because</w:t>
      </w:r>
      <w:r w:rsidR="00B7093A">
        <w:t>’</w:t>
      </w:r>
      <w:bookmarkEnd w:id="5215"/>
      <w:bookmarkEnd w:id="5216"/>
    </w:p>
    <w:p w14:paraId="250E7B5B" w14:textId="7A5F24DF" w:rsidR="00161730" w:rsidRDefault="00161730" w:rsidP="00161730">
      <w:pPr>
        <w:pStyle w:val="Body0010after"/>
      </w:pPr>
      <w:r>
        <w:t xml:space="preserve">Causal </w:t>
      </w:r>
      <w:r>
        <w:rPr>
          <w:rStyle w:val="ChItalBold"/>
        </w:rPr>
        <w:t>karna</w:t>
      </w:r>
      <w:r>
        <w:t xml:space="preserve"> </w:t>
      </w:r>
      <w:r w:rsidR="00B7093A">
        <w:t>‘</w:t>
      </w:r>
      <w:r>
        <w:t>because</w:t>
      </w:r>
      <w:r w:rsidR="00B7093A">
        <w:t>’</w:t>
      </w:r>
      <w:r>
        <w:t xml:space="preserve"> signals a neutral causal relation between two clauses by introducing a cause clause which gives the reason for the event or state depicted in the unmarked clause. Usually the cause clause follows the unmarked clause, as in </w:t>
      </w:r>
      <w:r>
        <w:fldChar w:fldCharType="begin"/>
      </w:r>
      <w:r>
        <w:instrText xml:space="preserve"> REF _Ref356229176 \h </w:instrText>
      </w:r>
      <w:r>
        <w:fldChar w:fldCharType="separate"/>
      </w:r>
      <w:r w:rsidR="00154D81" w:rsidRPr="00856563">
        <w:t>(</w:t>
      </w:r>
      <w:r w:rsidR="00154D81">
        <w:rPr>
          <w:noProof/>
        </w:rPr>
        <w:t>42</w:t>
      </w:r>
      <w:r w:rsidR="00154D81" w:rsidRPr="00856563">
        <w:t>)</w:t>
      </w:r>
      <w:r>
        <w:fldChar w:fldCharType="end"/>
      </w:r>
      <w:r>
        <w:t xml:space="preserve">. In combination with adversative </w:t>
      </w:r>
      <w:r w:rsidRPr="00FB4CF0">
        <w:rPr>
          <w:rStyle w:val="ChItalBold"/>
        </w:rPr>
        <w:t>tapi</w:t>
      </w:r>
      <w:r>
        <w:t xml:space="preserve"> </w:t>
      </w:r>
      <w:r w:rsidR="00B7093A">
        <w:t>‘</w:t>
      </w:r>
      <w:r>
        <w:t>but</w:t>
      </w:r>
      <w:r w:rsidR="00B7093A">
        <w:t>’</w:t>
      </w:r>
      <w:r>
        <w:t xml:space="preserve"> (see §</w:t>
      </w:r>
      <w:r w:rsidR="00B12374">
        <w:fldChar w:fldCharType="begin"/>
      </w:r>
      <w:r w:rsidR="00B12374">
        <w:instrText xml:space="preserve"> REF _Ref361248129 \w \h </w:instrText>
      </w:r>
      <w:r w:rsidR="00B12374">
        <w:fldChar w:fldCharType="separate"/>
      </w:r>
      <w:r w:rsidR="00154D81">
        <w:rPr>
          <w:cs/>
        </w:rPr>
        <w:t>‎</w:t>
      </w:r>
      <w:r w:rsidR="00154D81">
        <w:t>14.2.5.1</w:t>
      </w:r>
      <w:r w:rsidR="00B12374">
        <w:fldChar w:fldCharType="end"/>
      </w:r>
      <w:r>
        <w:t>), however, it can precede the unmarked clause</w:t>
      </w:r>
      <w:r w:rsidR="006550FB">
        <w:t>,</w:t>
      </w:r>
      <w:r>
        <w:t xml:space="preserve"> as in </w:t>
      </w:r>
      <w:r>
        <w:fldChar w:fldCharType="begin"/>
      </w:r>
      <w:r>
        <w:instrText xml:space="preserve"> REF _Ref355696074 \h </w:instrText>
      </w:r>
      <w:r>
        <w:fldChar w:fldCharType="separate"/>
      </w:r>
      <w:r w:rsidR="00154D81" w:rsidRPr="00856563">
        <w:t>(</w:t>
      </w:r>
      <w:r w:rsidR="00154D81">
        <w:rPr>
          <w:noProof/>
        </w:rPr>
        <w:t>43</w:t>
      </w:r>
      <w:r w:rsidR="00154D81" w:rsidRPr="00856563">
        <w:t>)</w:t>
      </w:r>
      <w:r>
        <w:fldChar w:fldCharType="end"/>
      </w:r>
      <w:r>
        <w:t xml:space="preserve">. In this case the unmarked clause is often introduced with resultative </w:t>
      </w:r>
      <w:r w:rsidRPr="00CD48F6">
        <w:rPr>
          <w:rStyle w:val="ChItalBold"/>
        </w:rPr>
        <w:t>jadi</w:t>
      </w:r>
      <w:r>
        <w:t xml:space="preserve"> </w:t>
      </w:r>
      <w:r w:rsidR="00B7093A">
        <w:t>‘</w:t>
      </w:r>
      <w:r>
        <w:t>so</w:t>
      </w:r>
      <w:r w:rsidR="00B7093A">
        <w:t>’</w:t>
      </w:r>
      <w:r>
        <w:t xml:space="preserve">. Signaling neutral causality, </w:t>
      </w:r>
      <w:r>
        <w:rPr>
          <w:rStyle w:val="ChItalBold"/>
        </w:rPr>
        <w:t>karna</w:t>
      </w:r>
      <w:r>
        <w:t xml:space="preserve"> </w:t>
      </w:r>
      <w:r w:rsidR="00B7093A">
        <w:t>‘</w:t>
      </w:r>
      <w:r>
        <w:t>because</w:t>
      </w:r>
      <w:r w:rsidR="00B7093A">
        <w:t>’</w:t>
      </w:r>
      <w:r>
        <w:t xml:space="preserve"> is distinct from causal</w:t>
      </w:r>
      <w:r w:rsidRPr="00293733">
        <w:t xml:space="preserve"> </w:t>
      </w:r>
      <w:r>
        <w:rPr>
          <w:rStyle w:val="ChItalBold"/>
        </w:rPr>
        <w:t>jadi</w:t>
      </w:r>
      <w:r>
        <w:t xml:space="preserve"> </w:t>
      </w:r>
      <w:r w:rsidR="00B7093A">
        <w:t>‘</w:t>
      </w:r>
      <w:r>
        <w:t>since</w:t>
      </w:r>
      <w:r w:rsidR="00B7093A">
        <w:t>’</w:t>
      </w:r>
      <w:r>
        <w:t xml:space="preserve"> which marks expected results (see §</w:t>
      </w:r>
      <w:r>
        <w:fldChar w:fldCharType="begin"/>
      </w:r>
      <w:r>
        <w:instrText xml:space="preserve"> REF _Ref355714776 \w \h </w:instrText>
      </w:r>
      <w:r>
        <w:fldChar w:fldCharType="separate"/>
      </w:r>
      <w:r w:rsidR="00154D81">
        <w:rPr>
          <w:cs/>
        </w:rPr>
        <w:t>‎</w:t>
      </w:r>
      <w:r w:rsidR="00154D81">
        <w:t>14.2.4.1</w:t>
      </w:r>
      <w:r>
        <w:fldChar w:fldCharType="end"/>
      </w:r>
      <w:r>
        <w:t xml:space="preserve">), and from causal </w:t>
      </w:r>
      <w:r>
        <w:rPr>
          <w:rStyle w:val="ChItalBold"/>
        </w:rPr>
        <w:t>gara-gara</w:t>
      </w:r>
      <w:r>
        <w:t xml:space="preserve"> </w:t>
      </w:r>
      <w:r w:rsidR="00B7093A">
        <w:t>‘</w:t>
      </w:r>
      <w:r>
        <w:t>because</w:t>
      </w:r>
      <w:r w:rsidR="00B7093A">
        <w:t>’</w:t>
      </w:r>
      <w:r>
        <w:t xml:space="preserve"> which marks emotive causal relations (see §</w:t>
      </w:r>
      <w:r>
        <w:fldChar w:fldCharType="begin"/>
      </w:r>
      <w:r>
        <w:instrText xml:space="preserve"> REF _Ref355696451 \w \h </w:instrText>
      </w:r>
      <w:r>
        <w:fldChar w:fldCharType="separate"/>
      </w:r>
      <w:r w:rsidR="00154D81">
        <w:rPr>
          <w:cs/>
        </w:rPr>
        <w:t>‎</w:t>
      </w:r>
      <w:r w:rsidR="00154D81">
        <w:t>14.2.4.5</w:t>
      </w:r>
      <w:r>
        <w:fldChar w:fldCharType="end"/>
      </w:r>
      <w:r>
        <w:t>).</w:t>
      </w:r>
    </w:p>
    <w:tbl>
      <w:tblPr>
        <w:tblW w:w="6110" w:type="dxa"/>
        <w:tblCellMar>
          <w:left w:w="42" w:type="dxa"/>
          <w:right w:w="42" w:type="dxa"/>
        </w:tblCellMar>
        <w:tblLook w:val="01E0" w:firstRow="1" w:lastRow="1" w:firstColumn="1" w:lastColumn="1" w:noHBand="0" w:noVBand="0"/>
      </w:tblPr>
      <w:tblGrid>
        <w:gridCol w:w="709"/>
        <w:gridCol w:w="540"/>
        <w:gridCol w:w="756"/>
        <w:gridCol w:w="879"/>
        <w:gridCol w:w="817"/>
        <w:gridCol w:w="489"/>
        <w:gridCol w:w="773"/>
        <w:gridCol w:w="618"/>
        <w:gridCol w:w="529"/>
      </w:tblGrid>
      <w:tr w:rsidR="00AC23C4" w:rsidRPr="00C52D89" w14:paraId="15F28F58" w14:textId="77777777" w:rsidTr="00640703">
        <w:tc>
          <w:tcPr>
            <w:tcW w:w="709" w:type="dxa"/>
            <w:shd w:val="clear" w:color="auto" w:fill="auto"/>
          </w:tcPr>
          <w:p w14:paraId="379F0BC1" w14:textId="77777777" w:rsidR="00161730" w:rsidRPr="00150DE6" w:rsidRDefault="00161730" w:rsidP="00161730">
            <w:pPr>
              <w:pStyle w:val="O0Nwnext"/>
            </w:pPr>
            <w:bookmarkStart w:id="5217" w:name="_Ref356229176"/>
            <w:r w:rsidRPr="00856563">
              <w:t>(</w:t>
            </w:r>
            <w:fldSimple w:instr=" SEQ ( \* ARABIC \s 1 ">
              <w:r w:rsidR="00154D81">
                <w:rPr>
                  <w:noProof/>
                </w:rPr>
                <w:t>42</w:t>
              </w:r>
            </w:fldSimple>
            <w:r w:rsidRPr="00856563">
              <w:t>)</w:t>
            </w:r>
            <w:bookmarkEnd w:id="5217"/>
          </w:p>
        </w:tc>
        <w:tc>
          <w:tcPr>
            <w:tcW w:w="540" w:type="dxa"/>
            <w:shd w:val="clear" w:color="auto" w:fill="auto"/>
          </w:tcPr>
          <w:p w14:paraId="6B92BFB4" w14:textId="77777777" w:rsidR="00161730" w:rsidRPr="00146D12" w:rsidRDefault="00161730" w:rsidP="00161730">
            <w:pPr>
              <w:pStyle w:val="Text"/>
            </w:pPr>
            <w:r w:rsidRPr="00146D12">
              <w:t>saya</w:t>
            </w:r>
          </w:p>
        </w:tc>
        <w:tc>
          <w:tcPr>
            <w:tcW w:w="756" w:type="dxa"/>
            <w:shd w:val="clear" w:color="auto" w:fill="auto"/>
          </w:tcPr>
          <w:p w14:paraId="77D15F5D" w14:textId="77777777" w:rsidR="00161730" w:rsidRPr="00146D12" w:rsidRDefault="00161730" w:rsidP="00161730">
            <w:pPr>
              <w:pStyle w:val="Text"/>
            </w:pPr>
            <w:r w:rsidRPr="00146D12">
              <w:t>bisa</w:t>
            </w:r>
          </w:p>
        </w:tc>
        <w:tc>
          <w:tcPr>
            <w:tcW w:w="879" w:type="dxa"/>
            <w:shd w:val="clear" w:color="auto" w:fill="auto"/>
          </w:tcPr>
          <w:p w14:paraId="3644601B" w14:textId="77777777" w:rsidR="00161730" w:rsidRPr="00146D12" w:rsidRDefault="00161730" w:rsidP="00161730">
            <w:pPr>
              <w:pStyle w:val="Text"/>
            </w:pPr>
            <w:r w:rsidRPr="00146D12">
              <w:t>pulang</w:t>
            </w:r>
            <w:r>
              <w:t>,</w:t>
            </w:r>
          </w:p>
        </w:tc>
        <w:tc>
          <w:tcPr>
            <w:tcW w:w="817" w:type="dxa"/>
            <w:shd w:val="clear" w:color="auto" w:fill="auto"/>
          </w:tcPr>
          <w:p w14:paraId="7827C63E" w14:textId="77777777" w:rsidR="00161730" w:rsidRPr="001064D2" w:rsidRDefault="00161730" w:rsidP="00161730">
            <w:pPr>
              <w:pStyle w:val="Text"/>
              <w:rPr>
                <w:rStyle w:val="ChBlueBold"/>
              </w:rPr>
            </w:pPr>
            <w:r w:rsidRPr="001064D2">
              <w:rPr>
                <w:rStyle w:val="ChBlueBold"/>
              </w:rPr>
              <w:t>karna</w:t>
            </w:r>
          </w:p>
        </w:tc>
        <w:tc>
          <w:tcPr>
            <w:tcW w:w="489" w:type="dxa"/>
            <w:shd w:val="clear" w:color="auto" w:fill="auto"/>
          </w:tcPr>
          <w:p w14:paraId="28ED41F2" w14:textId="77777777" w:rsidR="00161730" w:rsidRPr="00146D12" w:rsidRDefault="00161730" w:rsidP="00161730">
            <w:pPr>
              <w:pStyle w:val="Text"/>
            </w:pPr>
            <w:r w:rsidRPr="00146D12">
              <w:t>sa</w:t>
            </w:r>
          </w:p>
        </w:tc>
        <w:tc>
          <w:tcPr>
            <w:tcW w:w="773" w:type="dxa"/>
            <w:shd w:val="clear" w:color="auto" w:fill="auto"/>
          </w:tcPr>
          <w:p w14:paraId="3107997C" w14:textId="77777777" w:rsidR="00161730" w:rsidRPr="00146D12" w:rsidRDefault="00161730" w:rsidP="00161730">
            <w:pPr>
              <w:pStyle w:val="Text"/>
            </w:pPr>
            <w:r w:rsidRPr="00146D12">
              <w:t>s</w:t>
            </w:r>
            <w:r>
              <w:t>u</w:t>
            </w:r>
          </w:p>
        </w:tc>
        <w:tc>
          <w:tcPr>
            <w:tcW w:w="618" w:type="dxa"/>
            <w:shd w:val="clear" w:color="auto" w:fill="auto"/>
          </w:tcPr>
          <w:p w14:paraId="0B980936" w14:textId="77777777" w:rsidR="00161730" w:rsidRPr="00146D12" w:rsidRDefault="00161730" w:rsidP="00161730">
            <w:pPr>
              <w:pStyle w:val="Text"/>
            </w:pPr>
            <w:r w:rsidRPr="00146D12">
              <w:t>dapat</w:t>
            </w:r>
          </w:p>
        </w:tc>
        <w:tc>
          <w:tcPr>
            <w:tcW w:w="529" w:type="dxa"/>
            <w:shd w:val="clear" w:color="auto" w:fill="auto"/>
          </w:tcPr>
          <w:p w14:paraId="62A603F4" w14:textId="77777777" w:rsidR="00161730" w:rsidRPr="00146D12" w:rsidRDefault="00161730" w:rsidP="00161730">
            <w:pPr>
              <w:pStyle w:val="Text"/>
            </w:pPr>
            <w:r w:rsidRPr="00146D12">
              <w:t>babi</w:t>
            </w:r>
          </w:p>
        </w:tc>
      </w:tr>
      <w:tr w:rsidR="00AC23C4" w:rsidRPr="00AC23C4" w14:paraId="3025796C" w14:textId="77777777" w:rsidTr="00640703">
        <w:tc>
          <w:tcPr>
            <w:tcW w:w="709" w:type="dxa"/>
            <w:shd w:val="clear" w:color="auto" w:fill="auto"/>
          </w:tcPr>
          <w:p w14:paraId="1571E56F" w14:textId="77777777" w:rsidR="00161730" w:rsidRPr="00146D12" w:rsidRDefault="00161730" w:rsidP="00161730">
            <w:pPr>
              <w:pStyle w:val="GlossEng"/>
            </w:pPr>
          </w:p>
        </w:tc>
        <w:tc>
          <w:tcPr>
            <w:tcW w:w="540" w:type="dxa"/>
            <w:shd w:val="clear" w:color="auto" w:fill="auto"/>
          </w:tcPr>
          <w:p w14:paraId="4D7B8B38" w14:textId="77777777" w:rsidR="00161730" w:rsidRPr="0099608C" w:rsidRDefault="00161730" w:rsidP="00161730">
            <w:pPr>
              <w:pStyle w:val="GlossEng"/>
              <w:rPr>
                <w:rStyle w:val="ChSmallCaps"/>
              </w:rPr>
            </w:pPr>
            <w:r w:rsidRPr="0099608C">
              <w:rPr>
                <w:rStyle w:val="ChSmallCaps"/>
              </w:rPr>
              <w:t>1sg</w:t>
            </w:r>
          </w:p>
        </w:tc>
        <w:tc>
          <w:tcPr>
            <w:tcW w:w="756" w:type="dxa"/>
            <w:shd w:val="clear" w:color="auto" w:fill="auto"/>
          </w:tcPr>
          <w:p w14:paraId="1798D084" w14:textId="710F1DE0" w:rsidR="00161730" w:rsidRPr="00146D12" w:rsidRDefault="00161730" w:rsidP="00161730">
            <w:pPr>
              <w:pStyle w:val="GlossEng"/>
            </w:pPr>
            <w:r>
              <w:t>be.</w:t>
            </w:r>
            <w:r w:rsidRPr="00146D12">
              <w:t>able</w:t>
            </w:r>
          </w:p>
        </w:tc>
        <w:tc>
          <w:tcPr>
            <w:tcW w:w="879" w:type="dxa"/>
            <w:shd w:val="clear" w:color="auto" w:fill="auto"/>
          </w:tcPr>
          <w:p w14:paraId="5C842461" w14:textId="77777777" w:rsidR="00161730" w:rsidRPr="00146D12" w:rsidRDefault="00161730" w:rsidP="00161730">
            <w:pPr>
              <w:pStyle w:val="GlossEng"/>
            </w:pPr>
            <w:r w:rsidRPr="00146D12">
              <w:t>go.home</w:t>
            </w:r>
          </w:p>
        </w:tc>
        <w:tc>
          <w:tcPr>
            <w:tcW w:w="817" w:type="dxa"/>
            <w:shd w:val="clear" w:color="auto" w:fill="auto"/>
          </w:tcPr>
          <w:p w14:paraId="54748191" w14:textId="77777777" w:rsidR="00161730" w:rsidRPr="00146D12" w:rsidRDefault="00161730" w:rsidP="00161730">
            <w:pPr>
              <w:pStyle w:val="GlossEng"/>
            </w:pPr>
            <w:r w:rsidRPr="00146D12">
              <w:t>because</w:t>
            </w:r>
          </w:p>
        </w:tc>
        <w:tc>
          <w:tcPr>
            <w:tcW w:w="489" w:type="dxa"/>
            <w:shd w:val="clear" w:color="auto" w:fill="auto"/>
          </w:tcPr>
          <w:p w14:paraId="149B79D6" w14:textId="77777777" w:rsidR="00161730" w:rsidRPr="0099608C" w:rsidRDefault="00161730" w:rsidP="00161730">
            <w:pPr>
              <w:pStyle w:val="GlossEng"/>
              <w:rPr>
                <w:rStyle w:val="ChSmallCaps"/>
              </w:rPr>
            </w:pPr>
            <w:r w:rsidRPr="0099608C">
              <w:rPr>
                <w:rStyle w:val="ChSmallCaps"/>
              </w:rPr>
              <w:t>1sg</w:t>
            </w:r>
          </w:p>
        </w:tc>
        <w:tc>
          <w:tcPr>
            <w:tcW w:w="773" w:type="dxa"/>
            <w:shd w:val="clear" w:color="auto" w:fill="auto"/>
          </w:tcPr>
          <w:p w14:paraId="2B9DB845" w14:textId="77777777" w:rsidR="00161730" w:rsidRPr="00146D12" w:rsidRDefault="00161730" w:rsidP="00161730">
            <w:pPr>
              <w:pStyle w:val="GlossEng"/>
            </w:pPr>
            <w:r w:rsidRPr="00146D12">
              <w:t>already</w:t>
            </w:r>
          </w:p>
        </w:tc>
        <w:tc>
          <w:tcPr>
            <w:tcW w:w="618" w:type="dxa"/>
            <w:shd w:val="clear" w:color="auto" w:fill="auto"/>
          </w:tcPr>
          <w:p w14:paraId="5CB30B60" w14:textId="77777777" w:rsidR="00161730" w:rsidRPr="00146D12" w:rsidRDefault="00161730" w:rsidP="00161730">
            <w:pPr>
              <w:pStyle w:val="GlossEng"/>
            </w:pPr>
            <w:r w:rsidRPr="00146D12">
              <w:t>get</w:t>
            </w:r>
          </w:p>
        </w:tc>
        <w:tc>
          <w:tcPr>
            <w:tcW w:w="529" w:type="dxa"/>
            <w:shd w:val="clear" w:color="auto" w:fill="auto"/>
          </w:tcPr>
          <w:p w14:paraId="5BC859AF" w14:textId="77777777" w:rsidR="00161730" w:rsidRPr="00146D12" w:rsidRDefault="00161730" w:rsidP="00161730">
            <w:pPr>
              <w:pStyle w:val="GlossEng"/>
            </w:pPr>
            <w:r w:rsidRPr="00146D12">
              <w:t>pig</w:t>
            </w:r>
          </w:p>
        </w:tc>
      </w:tr>
    </w:tbl>
    <w:p w14:paraId="28AFFED3" w14:textId="5402E412" w:rsidR="00161730" w:rsidRDefault="00161730" w:rsidP="00161730">
      <w:pPr>
        <w:pStyle w:val="FreeTranslEng"/>
      </w:pPr>
      <w:r>
        <w:t xml:space="preserve">[Hunting a wild pig:] </w:t>
      </w:r>
      <w:r w:rsidR="00B7093A">
        <w:t>‘</w:t>
      </w:r>
      <w:r>
        <w:t xml:space="preserve">I can return home </w:t>
      </w:r>
      <w:r w:rsidRPr="00670609">
        <w:rPr>
          <w:rStyle w:val="ChBlueBold"/>
        </w:rPr>
        <w:t>because</w:t>
      </w:r>
      <w:r>
        <w:t xml:space="preserve"> I already got the pig</w:t>
      </w:r>
      <w:r w:rsidR="00B7093A">
        <w:t>’</w:t>
      </w:r>
      <w:r>
        <w:t xml:space="preserve"> </w:t>
      </w:r>
      <w:r w:rsidRPr="00670609">
        <w:rPr>
          <w:rStyle w:val="ExampleSource"/>
        </w:rPr>
        <w:t>[080919-004-NP.0024]</w:t>
      </w:r>
    </w:p>
    <w:tbl>
      <w:tblPr>
        <w:tblW w:w="6707" w:type="dxa"/>
        <w:tblCellMar>
          <w:left w:w="42" w:type="dxa"/>
          <w:right w:w="42" w:type="dxa"/>
        </w:tblCellMar>
        <w:tblLook w:val="01E0" w:firstRow="1" w:lastRow="1" w:firstColumn="1" w:lastColumn="1" w:noHBand="0" w:noVBand="0"/>
      </w:tblPr>
      <w:tblGrid>
        <w:gridCol w:w="709"/>
        <w:gridCol w:w="542"/>
        <w:gridCol w:w="25"/>
        <w:gridCol w:w="17"/>
        <w:gridCol w:w="567"/>
        <w:gridCol w:w="255"/>
        <w:gridCol w:w="67"/>
        <w:gridCol w:w="340"/>
        <w:gridCol w:w="122"/>
        <w:gridCol w:w="46"/>
        <w:gridCol w:w="316"/>
        <w:gridCol w:w="73"/>
        <w:gridCol w:w="342"/>
        <w:gridCol w:w="7"/>
        <w:gridCol w:w="395"/>
        <w:gridCol w:w="171"/>
        <w:gridCol w:w="113"/>
        <w:gridCol w:w="475"/>
        <w:gridCol w:w="46"/>
        <w:gridCol w:w="301"/>
        <w:gridCol w:w="461"/>
        <w:gridCol w:w="568"/>
        <w:gridCol w:w="174"/>
        <w:gridCol w:w="344"/>
        <w:gridCol w:w="231"/>
      </w:tblGrid>
      <w:tr w:rsidR="00AC23C4" w:rsidRPr="00C52D89" w14:paraId="2DB76417" w14:textId="77777777" w:rsidTr="00AC23C4">
        <w:tc>
          <w:tcPr>
            <w:tcW w:w="709" w:type="dxa"/>
            <w:shd w:val="clear" w:color="auto" w:fill="auto"/>
          </w:tcPr>
          <w:p w14:paraId="02CFAF49" w14:textId="77777777" w:rsidR="00161730" w:rsidRPr="00150DE6" w:rsidRDefault="00161730" w:rsidP="00161730">
            <w:pPr>
              <w:pStyle w:val="O0Nwnext"/>
            </w:pPr>
            <w:bookmarkStart w:id="5218" w:name="_Ref355696074"/>
            <w:r w:rsidRPr="00856563">
              <w:t>(</w:t>
            </w:r>
            <w:fldSimple w:instr=" SEQ ( \* ARABIC \s 1 ">
              <w:r w:rsidR="00154D81">
                <w:rPr>
                  <w:noProof/>
                </w:rPr>
                <w:t>43</w:t>
              </w:r>
            </w:fldSimple>
            <w:r w:rsidRPr="00856563">
              <w:t>)</w:t>
            </w:r>
            <w:bookmarkEnd w:id="5218"/>
          </w:p>
        </w:tc>
        <w:tc>
          <w:tcPr>
            <w:tcW w:w="542" w:type="dxa"/>
            <w:shd w:val="clear" w:color="auto" w:fill="auto"/>
          </w:tcPr>
          <w:p w14:paraId="748433B2" w14:textId="77777777" w:rsidR="00161730" w:rsidRPr="00CD48F6" w:rsidRDefault="00161730" w:rsidP="00161730">
            <w:pPr>
              <w:pStyle w:val="Text"/>
            </w:pPr>
            <w:r w:rsidRPr="00CD48F6">
              <w:t>dong</w:t>
            </w:r>
          </w:p>
        </w:tc>
        <w:tc>
          <w:tcPr>
            <w:tcW w:w="864" w:type="dxa"/>
            <w:gridSpan w:val="4"/>
            <w:shd w:val="clear" w:color="auto" w:fill="auto"/>
          </w:tcPr>
          <w:p w14:paraId="0EC02C01" w14:textId="77777777" w:rsidR="00161730" w:rsidRPr="00CD48F6" w:rsidRDefault="00161730" w:rsidP="00161730">
            <w:pPr>
              <w:pStyle w:val="Text"/>
            </w:pPr>
            <w:r w:rsidRPr="00CD48F6">
              <w:t>memang</w:t>
            </w:r>
          </w:p>
        </w:tc>
        <w:tc>
          <w:tcPr>
            <w:tcW w:w="575" w:type="dxa"/>
            <w:gridSpan w:val="4"/>
            <w:shd w:val="clear" w:color="auto" w:fill="auto"/>
          </w:tcPr>
          <w:p w14:paraId="7D64E1F9" w14:textId="77777777" w:rsidR="00161730" w:rsidRPr="00CD48F6" w:rsidRDefault="00161730" w:rsidP="00161730">
            <w:pPr>
              <w:pStyle w:val="Text"/>
            </w:pPr>
            <w:r w:rsidRPr="00CD48F6">
              <w:t>piara</w:t>
            </w:r>
          </w:p>
        </w:tc>
        <w:tc>
          <w:tcPr>
            <w:tcW w:w="389" w:type="dxa"/>
            <w:gridSpan w:val="2"/>
            <w:shd w:val="clear" w:color="auto" w:fill="auto"/>
          </w:tcPr>
          <w:p w14:paraId="223E15D4" w14:textId="77777777" w:rsidR="00161730" w:rsidRPr="00CD48F6" w:rsidRDefault="00161730" w:rsidP="00161730">
            <w:pPr>
              <w:pStyle w:val="Text"/>
            </w:pPr>
            <w:r w:rsidRPr="00CD48F6">
              <w:t>de</w:t>
            </w:r>
          </w:p>
        </w:tc>
        <w:tc>
          <w:tcPr>
            <w:tcW w:w="349" w:type="dxa"/>
            <w:gridSpan w:val="2"/>
            <w:shd w:val="clear" w:color="auto" w:fill="auto"/>
          </w:tcPr>
          <w:p w14:paraId="42D82FF8" w14:textId="77777777" w:rsidR="00161730" w:rsidRPr="00CD48F6" w:rsidRDefault="00161730" w:rsidP="00161730">
            <w:pPr>
              <w:pStyle w:val="Text"/>
            </w:pPr>
            <w:r w:rsidRPr="00CD48F6">
              <w:t>di</w:t>
            </w:r>
          </w:p>
        </w:tc>
        <w:tc>
          <w:tcPr>
            <w:tcW w:w="679" w:type="dxa"/>
            <w:gridSpan w:val="3"/>
            <w:shd w:val="clear" w:color="auto" w:fill="auto"/>
          </w:tcPr>
          <w:p w14:paraId="7AB521A5" w14:textId="77777777" w:rsidR="00161730" w:rsidRPr="00CD48F6" w:rsidRDefault="00161730" w:rsidP="00161730">
            <w:pPr>
              <w:pStyle w:val="Text"/>
            </w:pPr>
            <w:r w:rsidRPr="00CD48F6">
              <w:t>situ,</w:t>
            </w:r>
          </w:p>
        </w:tc>
        <w:tc>
          <w:tcPr>
            <w:tcW w:w="475" w:type="dxa"/>
            <w:shd w:val="clear" w:color="auto" w:fill="auto"/>
          </w:tcPr>
          <w:p w14:paraId="11D8AE01" w14:textId="77777777" w:rsidR="00161730" w:rsidRPr="004C6C1F" w:rsidRDefault="00161730" w:rsidP="00161730">
            <w:pPr>
              <w:pStyle w:val="Text"/>
              <w:rPr>
                <w:rStyle w:val="ChBlueBold"/>
              </w:rPr>
            </w:pPr>
            <w:r w:rsidRPr="004C6C1F">
              <w:rPr>
                <w:rStyle w:val="ChBlueBold"/>
              </w:rPr>
              <w:t>tapi</w:t>
            </w:r>
          </w:p>
        </w:tc>
        <w:tc>
          <w:tcPr>
            <w:tcW w:w="808" w:type="dxa"/>
            <w:gridSpan w:val="3"/>
            <w:shd w:val="clear" w:color="auto" w:fill="auto"/>
          </w:tcPr>
          <w:p w14:paraId="409827F7" w14:textId="77777777" w:rsidR="00161730" w:rsidRPr="004C6C1F" w:rsidRDefault="00161730" w:rsidP="00161730">
            <w:pPr>
              <w:pStyle w:val="Text"/>
              <w:rPr>
                <w:rStyle w:val="ChBlueBold"/>
              </w:rPr>
            </w:pPr>
            <w:r w:rsidRPr="004C6C1F">
              <w:rPr>
                <w:rStyle w:val="ChBlueBold"/>
              </w:rPr>
              <w:t>karna</w:t>
            </w:r>
          </w:p>
        </w:tc>
        <w:tc>
          <w:tcPr>
            <w:tcW w:w="742" w:type="dxa"/>
            <w:gridSpan w:val="2"/>
            <w:shd w:val="clear" w:color="auto" w:fill="auto"/>
          </w:tcPr>
          <w:p w14:paraId="28421323" w14:textId="77777777" w:rsidR="00161730" w:rsidRPr="00CD48F6" w:rsidRDefault="00161730" w:rsidP="00161730">
            <w:pPr>
              <w:pStyle w:val="Text"/>
            </w:pPr>
            <w:r w:rsidRPr="00CD48F6">
              <w:t>mama</w:t>
            </w:r>
          </w:p>
        </w:tc>
        <w:tc>
          <w:tcPr>
            <w:tcW w:w="575" w:type="dxa"/>
            <w:gridSpan w:val="2"/>
            <w:shd w:val="clear" w:color="auto" w:fill="auto"/>
          </w:tcPr>
          <w:p w14:paraId="09E4E87B" w14:textId="77777777" w:rsidR="00161730" w:rsidRPr="00CD48F6" w:rsidRDefault="00161730" w:rsidP="00161730">
            <w:pPr>
              <w:pStyle w:val="Text"/>
            </w:pPr>
            <w:r w:rsidRPr="00CD48F6">
              <w:t>dong</w:t>
            </w:r>
          </w:p>
        </w:tc>
      </w:tr>
      <w:tr w:rsidR="00AC23C4" w:rsidRPr="00AC23C4" w14:paraId="4C9D22A2" w14:textId="77777777" w:rsidTr="00AC23C4">
        <w:tc>
          <w:tcPr>
            <w:tcW w:w="709" w:type="dxa"/>
            <w:shd w:val="clear" w:color="auto" w:fill="auto"/>
          </w:tcPr>
          <w:p w14:paraId="6F87A30A" w14:textId="77777777" w:rsidR="00161730" w:rsidRPr="00CD48F6" w:rsidRDefault="00161730" w:rsidP="00161730">
            <w:pPr>
              <w:pStyle w:val="GlossEng2ptafter"/>
            </w:pPr>
          </w:p>
        </w:tc>
        <w:tc>
          <w:tcPr>
            <w:tcW w:w="542" w:type="dxa"/>
            <w:shd w:val="clear" w:color="auto" w:fill="auto"/>
          </w:tcPr>
          <w:p w14:paraId="4186AAEC" w14:textId="77777777" w:rsidR="00161730" w:rsidRPr="0099608C" w:rsidRDefault="00161730" w:rsidP="00161730">
            <w:pPr>
              <w:pStyle w:val="GlossEng2ptafter"/>
              <w:rPr>
                <w:rStyle w:val="ChSmallCaps"/>
              </w:rPr>
            </w:pPr>
            <w:r w:rsidRPr="0099608C">
              <w:rPr>
                <w:rStyle w:val="ChSmallCaps"/>
              </w:rPr>
              <w:t>3pl</w:t>
            </w:r>
          </w:p>
        </w:tc>
        <w:tc>
          <w:tcPr>
            <w:tcW w:w="864" w:type="dxa"/>
            <w:gridSpan w:val="4"/>
            <w:shd w:val="clear" w:color="auto" w:fill="auto"/>
          </w:tcPr>
          <w:p w14:paraId="6657F5FA" w14:textId="77777777" w:rsidR="00161730" w:rsidRPr="00CD48F6" w:rsidRDefault="00161730" w:rsidP="00161730">
            <w:pPr>
              <w:pStyle w:val="GlossEng2ptafter"/>
            </w:pPr>
            <w:r w:rsidRPr="00CD48F6">
              <w:t>indeed</w:t>
            </w:r>
          </w:p>
        </w:tc>
        <w:tc>
          <w:tcPr>
            <w:tcW w:w="575" w:type="dxa"/>
            <w:gridSpan w:val="4"/>
            <w:shd w:val="clear" w:color="auto" w:fill="auto"/>
          </w:tcPr>
          <w:p w14:paraId="57845448" w14:textId="77777777" w:rsidR="00161730" w:rsidRPr="00CD48F6" w:rsidRDefault="00161730" w:rsidP="00161730">
            <w:pPr>
              <w:pStyle w:val="GlossEng2ptafter"/>
            </w:pPr>
            <w:r w:rsidRPr="00CD48F6">
              <w:t>raise</w:t>
            </w:r>
          </w:p>
        </w:tc>
        <w:tc>
          <w:tcPr>
            <w:tcW w:w="389" w:type="dxa"/>
            <w:gridSpan w:val="2"/>
            <w:shd w:val="clear" w:color="auto" w:fill="auto"/>
          </w:tcPr>
          <w:p w14:paraId="0AA22D8B" w14:textId="77777777" w:rsidR="00161730" w:rsidRPr="0099608C" w:rsidRDefault="00161730" w:rsidP="00161730">
            <w:pPr>
              <w:pStyle w:val="GlossEng2ptafter"/>
              <w:rPr>
                <w:rStyle w:val="ChSmallCaps"/>
              </w:rPr>
            </w:pPr>
            <w:r w:rsidRPr="0099608C">
              <w:rPr>
                <w:rStyle w:val="ChSmallCaps"/>
              </w:rPr>
              <w:t>3sg</w:t>
            </w:r>
          </w:p>
        </w:tc>
        <w:tc>
          <w:tcPr>
            <w:tcW w:w="349" w:type="dxa"/>
            <w:gridSpan w:val="2"/>
            <w:shd w:val="clear" w:color="auto" w:fill="auto"/>
          </w:tcPr>
          <w:p w14:paraId="0AB9E9BE" w14:textId="77777777" w:rsidR="00161730" w:rsidRPr="00CD48F6" w:rsidRDefault="00161730" w:rsidP="00161730">
            <w:pPr>
              <w:pStyle w:val="GlossEng2ptafter"/>
            </w:pPr>
            <w:r w:rsidRPr="00CD48F6">
              <w:t>at</w:t>
            </w:r>
          </w:p>
        </w:tc>
        <w:tc>
          <w:tcPr>
            <w:tcW w:w="679" w:type="dxa"/>
            <w:gridSpan w:val="3"/>
            <w:shd w:val="clear" w:color="auto" w:fill="auto"/>
          </w:tcPr>
          <w:p w14:paraId="1948D300" w14:textId="77777777" w:rsidR="00161730" w:rsidRPr="0099608C" w:rsidRDefault="00161730" w:rsidP="00161730">
            <w:pPr>
              <w:pStyle w:val="GlossEng2ptafter"/>
              <w:rPr>
                <w:rStyle w:val="ChSmallCaps"/>
              </w:rPr>
            </w:pPr>
            <w:r w:rsidRPr="0099608C">
              <w:rPr>
                <w:rStyle w:val="ChSmallCaps"/>
              </w:rPr>
              <w:t>l.med</w:t>
            </w:r>
          </w:p>
        </w:tc>
        <w:tc>
          <w:tcPr>
            <w:tcW w:w="475" w:type="dxa"/>
            <w:shd w:val="clear" w:color="auto" w:fill="auto"/>
          </w:tcPr>
          <w:p w14:paraId="19D36A97" w14:textId="77777777" w:rsidR="00161730" w:rsidRPr="00CD48F6" w:rsidRDefault="00161730" w:rsidP="00161730">
            <w:pPr>
              <w:pStyle w:val="GlossEng2ptafter"/>
            </w:pPr>
            <w:r w:rsidRPr="00CD48F6">
              <w:t>but</w:t>
            </w:r>
          </w:p>
        </w:tc>
        <w:tc>
          <w:tcPr>
            <w:tcW w:w="808" w:type="dxa"/>
            <w:gridSpan w:val="3"/>
            <w:shd w:val="clear" w:color="auto" w:fill="auto"/>
          </w:tcPr>
          <w:p w14:paraId="5EACD02F" w14:textId="77777777" w:rsidR="00161730" w:rsidRPr="00CD48F6" w:rsidRDefault="00161730" w:rsidP="00161730">
            <w:pPr>
              <w:pStyle w:val="GlossEng2ptafter"/>
            </w:pPr>
            <w:r w:rsidRPr="00CD48F6">
              <w:t>because</w:t>
            </w:r>
          </w:p>
        </w:tc>
        <w:tc>
          <w:tcPr>
            <w:tcW w:w="742" w:type="dxa"/>
            <w:gridSpan w:val="2"/>
            <w:shd w:val="clear" w:color="auto" w:fill="auto"/>
          </w:tcPr>
          <w:p w14:paraId="26BB9728" w14:textId="77777777" w:rsidR="00161730" w:rsidRPr="00CD48F6" w:rsidRDefault="00161730" w:rsidP="00161730">
            <w:pPr>
              <w:pStyle w:val="GlossEng2ptafter"/>
            </w:pPr>
            <w:r w:rsidRPr="00CD48F6">
              <w:t>mother</w:t>
            </w:r>
          </w:p>
        </w:tc>
        <w:tc>
          <w:tcPr>
            <w:tcW w:w="575" w:type="dxa"/>
            <w:gridSpan w:val="2"/>
            <w:shd w:val="clear" w:color="auto" w:fill="auto"/>
          </w:tcPr>
          <w:p w14:paraId="05A2AB95" w14:textId="77777777" w:rsidR="00161730" w:rsidRPr="0099608C" w:rsidRDefault="00161730" w:rsidP="00161730">
            <w:pPr>
              <w:pStyle w:val="GlossEng2ptafter"/>
              <w:rPr>
                <w:rStyle w:val="ChSmallCaps"/>
              </w:rPr>
            </w:pPr>
            <w:r w:rsidRPr="0099608C">
              <w:rPr>
                <w:rStyle w:val="ChSmallCaps"/>
              </w:rPr>
              <w:t>3pl</w:t>
            </w:r>
          </w:p>
        </w:tc>
      </w:tr>
      <w:tr w:rsidR="00AC23C4" w:rsidRPr="00CD48F6" w14:paraId="7D0463AB" w14:textId="77777777" w:rsidTr="00AC23C4">
        <w:trPr>
          <w:gridAfter w:val="1"/>
          <w:wAfter w:w="231" w:type="dxa"/>
        </w:trPr>
        <w:tc>
          <w:tcPr>
            <w:tcW w:w="709" w:type="dxa"/>
            <w:shd w:val="clear" w:color="auto" w:fill="auto"/>
          </w:tcPr>
          <w:p w14:paraId="434680D6" w14:textId="77777777" w:rsidR="00161730" w:rsidRPr="00CD48F6" w:rsidRDefault="00161730" w:rsidP="00161730">
            <w:pPr>
              <w:pStyle w:val="O0Nwnext"/>
            </w:pPr>
          </w:p>
        </w:tc>
        <w:tc>
          <w:tcPr>
            <w:tcW w:w="567" w:type="dxa"/>
            <w:gridSpan w:val="2"/>
            <w:shd w:val="clear" w:color="auto" w:fill="auto"/>
          </w:tcPr>
          <w:p w14:paraId="02C95F5F" w14:textId="77777777" w:rsidR="00161730" w:rsidRPr="00CD48F6" w:rsidRDefault="00161730" w:rsidP="00161730">
            <w:pPr>
              <w:pStyle w:val="Text"/>
            </w:pPr>
            <w:r w:rsidRPr="00CD48F6">
              <w:t>pu</w:t>
            </w:r>
          </w:p>
        </w:tc>
        <w:tc>
          <w:tcPr>
            <w:tcW w:w="906" w:type="dxa"/>
            <w:gridSpan w:val="4"/>
            <w:shd w:val="clear" w:color="auto" w:fill="auto"/>
          </w:tcPr>
          <w:p w14:paraId="025C79E3" w14:textId="77777777" w:rsidR="00161730" w:rsidRPr="00CD48F6" w:rsidRDefault="00161730" w:rsidP="00161730">
            <w:pPr>
              <w:pStyle w:val="Text"/>
            </w:pPr>
            <w:r w:rsidRPr="00CD48F6">
              <w:t>bapa-ade</w:t>
            </w:r>
          </w:p>
        </w:tc>
        <w:tc>
          <w:tcPr>
            <w:tcW w:w="340" w:type="dxa"/>
            <w:shd w:val="clear" w:color="auto" w:fill="auto"/>
          </w:tcPr>
          <w:p w14:paraId="30BC99B0" w14:textId="77777777" w:rsidR="00161730" w:rsidRPr="00CD48F6" w:rsidRDefault="00161730" w:rsidP="00161730">
            <w:pPr>
              <w:pStyle w:val="Text"/>
            </w:pPr>
            <w:r w:rsidRPr="00CD48F6">
              <w:t>…</w:t>
            </w:r>
            <w:r>
              <w:t>,</w:t>
            </w:r>
          </w:p>
        </w:tc>
        <w:tc>
          <w:tcPr>
            <w:tcW w:w="484" w:type="dxa"/>
            <w:gridSpan w:val="3"/>
            <w:shd w:val="clear" w:color="auto" w:fill="auto"/>
          </w:tcPr>
          <w:p w14:paraId="4E60C375" w14:textId="77777777" w:rsidR="00161730" w:rsidRPr="00682D75" w:rsidRDefault="00161730" w:rsidP="00161730">
            <w:pPr>
              <w:pStyle w:val="Text"/>
              <w:rPr>
                <w:rStyle w:val="ChBlueBold"/>
              </w:rPr>
            </w:pPr>
            <w:r w:rsidRPr="00682D75">
              <w:rPr>
                <w:rStyle w:val="ChBlueBold"/>
              </w:rPr>
              <w:t>tapi</w:t>
            </w:r>
          </w:p>
        </w:tc>
        <w:tc>
          <w:tcPr>
            <w:tcW w:w="817" w:type="dxa"/>
            <w:gridSpan w:val="4"/>
            <w:shd w:val="clear" w:color="auto" w:fill="auto"/>
          </w:tcPr>
          <w:p w14:paraId="71373F7C" w14:textId="77777777" w:rsidR="00161730" w:rsidRPr="00682D75" w:rsidRDefault="00161730" w:rsidP="00161730">
            <w:pPr>
              <w:pStyle w:val="Text"/>
              <w:rPr>
                <w:rStyle w:val="ChBlueBold"/>
              </w:rPr>
            </w:pPr>
            <w:r w:rsidRPr="00682D75">
              <w:rPr>
                <w:rStyle w:val="ChBlueBold"/>
              </w:rPr>
              <w:t>karna</w:t>
            </w:r>
          </w:p>
        </w:tc>
        <w:tc>
          <w:tcPr>
            <w:tcW w:w="1106" w:type="dxa"/>
            <w:gridSpan w:val="5"/>
            <w:shd w:val="clear" w:color="auto" w:fill="auto"/>
          </w:tcPr>
          <w:p w14:paraId="6F8B6C09" w14:textId="77777777" w:rsidR="00161730" w:rsidRPr="00CD48F6" w:rsidRDefault="00161730" w:rsidP="00161730">
            <w:pPr>
              <w:pStyle w:val="Text"/>
            </w:pPr>
            <w:r w:rsidRPr="00CD48F6">
              <w:t>tete</w:t>
            </w:r>
          </w:p>
        </w:tc>
        <w:tc>
          <w:tcPr>
            <w:tcW w:w="1029" w:type="dxa"/>
            <w:gridSpan w:val="2"/>
            <w:shd w:val="clear" w:color="auto" w:fill="auto"/>
          </w:tcPr>
          <w:p w14:paraId="52BC7600" w14:textId="77777777" w:rsidR="00161730" w:rsidRPr="00CD48F6" w:rsidRDefault="00161730" w:rsidP="00161730">
            <w:pPr>
              <w:pStyle w:val="Text"/>
            </w:pPr>
            <w:r w:rsidRPr="00CD48F6">
              <w:t>meninggal</w:t>
            </w:r>
            <w:r>
              <w:t>,</w:t>
            </w:r>
          </w:p>
        </w:tc>
        <w:tc>
          <w:tcPr>
            <w:tcW w:w="518" w:type="dxa"/>
            <w:gridSpan w:val="2"/>
            <w:shd w:val="clear" w:color="auto" w:fill="auto"/>
          </w:tcPr>
          <w:p w14:paraId="2307CB06" w14:textId="77777777" w:rsidR="00161730" w:rsidRPr="00CD48F6" w:rsidRDefault="00161730" w:rsidP="00161730">
            <w:pPr>
              <w:pStyle w:val="Text"/>
              <w:rPr>
                <w:rStyle w:val="ChBlueBold"/>
              </w:rPr>
            </w:pPr>
            <w:r w:rsidRPr="00CD48F6">
              <w:rPr>
                <w:rStyle w:val="ChBlueBold"/>
              </w:rPr>
              <w:t>jadi</w:t>
            </w:r>
          </w:p>
        </w:tc>
      </w:tr>
      <w:tr w:rsidR="00AC23C4" w:rsidRPr="00CD48F6" w14:paraId="1A2C2172" w14:textId="77777777" w:rsidTr="00AC23C4">
        <w:trPr>
          <w:gridAfter w:val="1"/>
          <w:wAfter w:w="231" w:type="dxa"/>
        </w:trPr>
        <w:tc>
          <w:tcPr>
            <w:tcW w:w="709" w:type="dxa"/>
            <w:shd w:val="clear" w:color="auto" w:fill="auto"/>
          </w:tcPr>
          <w:p w14:paraId="2C7083B2" w14:textId="77777777" w:rsidR="00161730" w:rsidRPr="00CD48F6" w:rsidRDefault="00161730" w:rsidP="00161730">
            <w:pPr>
              <w:pStyle w:val="GlossEng2ptafter"/>
            </w:pPr>
          </w:p>
        </w:tc>
        <w:tc>
          <w:tcPr>
            <w:tcW w:w="567" w:type="dxa"/>
            <w:gridSpan w:val="2"/>
            <w:shd w:val="clear" w:color="auto" w:fill="auto"/>
          </w:tcPr>
          <w:p w14:paraId="7378FEC8" w14:textId="77777777" w:rsidR="00161730" w:rsidRPr="0099608C" w:rsidRDefault="00161730" w:rsidP="00161730">
            <w:pPr>
              <w:pStyle w:val="GlossEng2ptafter"/>
              <w:rPr>
                <w:rStyle w:val="ChSmallCaps"/>
              </w:rPr>
            </w:pPr>
            <w:r w:rsidRPr="0099608C">
              <w:rPr>
                <w:rStyle w:val="ChSmallCaps"/>
              </w:rPr>
              <w:t>poss</w:t>
            </w:r>
          </w:p>
        </w:tc>
        <w:tc>
          <w:tcPr>
            <w:tcW w:w="906" w:type="dxa"/>
            <w:gridSpan w:val="4"/>
            <w:shd w:val="clear" w:color="auto" w:fill="auto"/>
          </w:tcPr>
          <w:p w14:paraId="03D32490" w14:textId="77777777" w:rsidR="00161730" w:rsidRPr="00CD48F6" w:rsidRDefault="00161730" w:rsidP="00161730">
            <w:pPr>
              <w:pStyle w:val="GlossEng2ptafter"/>
            </w:pPr>
            <w:r w:rsidRPr="00CD48F6">
              <w:t>uncle</w:t>
            </w:r>
          </w:p>
        </w:tc>
        <w:tc>
          <w:tcPr>
            <w:tcW w:w="340" w:type="dxa"/>
            <w:shd w:val="clear" w:color="auto" w:fill="auto"/>
          </w:tcPr>
          <w:p w14:paraId="562E5CFC" w14:textId="77777777" w:rsidR="00161730" w:rsidRPr="00CD48F6" w:rsidRDefault="00161730" w:rsidP="00161730">
            <w:pPr>
              <w:pStyle w:val="GlossEng2ptafter"/>
            </w:pPr>
          </w:p>
        </w:tc>
        <w:tc>
          <w:tcPr>
            <w:tcW w:w="484" w:type="dxa"/>
            <w:gridSpan w:val="3"/>
            <w:shd w:val="clear" w:color="auto" w:fill="auto"/>
          </w:tcPr>
          <w:p w14:paraId="4BB223FC" w14:textId="77777777" w:rsidR="00161730" w:rsidRPr="00CD48F6" w:rsidRDefault="00161730" w:rsidP="00161730">
            <w:pPr>
              <w:pStyle w:val="GlossEng2ptafter"/>
            </w:pPr>
            <w:r w:rsidRPr="00CD48F6">
              <w:t>but</w:t>
            </w:r>
          </w:p>
        </w:tc>
        <w:tc>
          <w:tcPr>
            <w:tcW w:w="817" w:type="dxa"/>
            <w:gridSpan w:val="4"/>
            <w:shd w:val="clear" w:color="auto" w:fill="auto"/>
          </w:tcPr>
          <w:p w14:paraId="0C1B5EBB" w14:textId="77777777" w:rsidR="00161730" w:rsidRPr="00CD48F6" w:rsidRDefault="00161730" w:rsidP="00161730">
            <w:pPr>
              <w:pStyle w:val="GlossEng2ptafter"/>
            </w:pPr>
            <w:r w:rsidRPr="00CD48F6">
              <w:t>because</w:t>
            </w:r>
          </w:p>
        </w:tc>
        <w:tc>
          <w:tcPr>
            <w:tcW w:w="1106" w:type="dxa"/>
            <w:gridSpan w:val="5"/>
            <w:shd w:val="clear" w:color="auto" w:fill="auto"/>
          </w:tcPr>
          <w:p w14:paraId="110DD9CB" w14:textId="77777777" w:rsidR="00161730" w:rsidRPr="00CD48F6" w:rsidRDefault="00161730" w:rsidP="00161730">
            <w:pPr>
              <w:pStyle w:val="GlossEng2ptafter"/>
            </w:pPr>
            <w:r w:rsidRPr="00CD48F6">
              <w:t>grandfather</w:t>
            </w:r>
          </w:p>
        </w:tc>
        <w:tc>
          <w:tcPr>
            <w:tcW w:w="1029" w:type="dxa"/>
            <w:gridSpan w:val="2"/>
            <w:shd w:val="clear" w:color="auto" w:fill="auto"/>
          </w:tcPr>
          <w:p w14:paraId="5B68FA84" w14:textId="77777777" w:rsidR="00161730" w:rsidRPr="00CD48F6" w:rsidRDefault="00161730" w:rsidP="00161730">
            <w:pPr>
              <w:pStyle w:val="GlossEng2ptafter"/>
            </w:pPr>
            <w:r w:rsidRPr="00CD48F6">
              <w:t>die</w:t>
            </w:r>
          </w:p>
        </w:tc>
        <w:tc>
          <w:tcPr>
            <w:tcW w:w="518" w:type="dxa"/>
            <w:gridSpan w:val="2"/>
            <w:shd w:val="clear" w:color="auto" w:fill="auto"/>
          </w:tcPr>
          <w:p w14:paraId="655F7583" w14:textId="77777777" w:rsidR="00161730" w:rsidRPr="00CD48F6" w:rsidRDefault="00161730" w:rsidP="00161730">
            <w:pPr>
              <w:pStyle w:val="GlossEng2ptafter"/>
            </w:pPr>
            <w:r w:rsidRPr="00CD48F6">
              <w:t>so</w:t>
            </w:r>
          </w:p>
        </w:tc>
      </w:tr>
      <w:tr w:rsidR="00AC23C4" w:rsidRPr="00C52D89" w14:paraId="1832C5BC" w14:textId="77777777" w:rsidTr="00AC23C4">
        <w:trPr>
          <w:gridAfter w:val="6"/>
          <w:wAfter w:w="2079" w:type="dxa"/>
        </w:trPr>
        <w:tc>
          <w:tcPr>
            <w:tcW w:w="709" w:type="dxa"/>
            <w:shd w:val="clear" w:color="auto" w:fill="auto"/>
          </w:tcPr>
          <w:p w14:paraId="2A0BD9BF" w14:textId="77777777" w:rsidR="00161730" w:rsidRPr="00CD48F6" w:rsidRDefault="00161730" w:rsidP="00161730">
            <w:pPr>
              <w:pStyle w:val="O0Nwnext"/>
            </w:pPr>
          </w:p>
        </w:tc>
        <w:tc>
          <w:tcPr>
            <w:tcW w:w="584" w:type="dxa"/>
            <w:gridSpan w:val="3"/>
            <w:shd w:val="clear" w:color="auto" w:fill="auto"/>
          </w:tcPr>
          <w:p w14:paraId="23AD4B3B" w14:textId="77777777" w:rsidR="00161730" w:rsidRPr="00CD48F6" w:rsidRDefault="00161730" w:rsidP="00161730">
            <w:pPr>
              <w:pStyle w:val="Text"/>
            </w:pPr>
            <w:r w:rsidRPr="00CD48F6">
              <w:t>dong</w:t>
            </w:r>
          </w:p>
        </w:tc>
        <w:tc>
          <w:tcPr>
            <w:tcW w:w="567" w:type="dxa"/>
            <w:shd w:val="clear" w:color="auto" w:fill="auto"/>
          </w:tcPr>
          <w:p w14:paraId="4A2BDDEA" w14:textId="77777777" w:rsidR="00161730" w:rsidRPr="00CD48F6" w:rsidRDefault="00161730" w:rsidP="00161730">
            <w:pPr>
              <w:pStyle w:val="Text"/>
            </w:pPr>
            <w:r w:rsidRPr="00CD48F6">
              <w:t>pu</w:t>
            </w:r>
          </w:p>
        </w:tc>
        <w:tc>
          <w:tcPr>
            <w:tcW w:w="784" w:type="dxa"/>
            <w:gridSpan w:val="4"/>
            <w:shd w:val="clear" w:color="auto" w:fill="auto"/>
          </w:tcPr>
          <w:p w14:paraId="0FED3ECA" w14:textId="77777777" w:rsidR="00161730" w:rsidRPr="00CD48F6" w:rsidRDefault="00161730" w:rsidP="00161730">
            <w:pPr>
              <w:pStyle w:val="Text"/>
            </w:pPr>
            <w:r w:rsidRPr="00CD48F6">
              <w:t>kluarga</w:t>
            </w:r>
          </w:p>
        </w:tc>
        <w:tc>
          <w:tcPr>
            <w:tcW w:w="777" w:type="dxa"/>
            <w:gridSpan w:val="4"/>
            <w:shd w:val="clear" w:color="auto" w:fill="auto"/>
          </w:tcPr>
          <w:p w14:paraId="1B8E8AA0" w14:textId="77777777" w:rsidR="00161730" w:rsidRPr="00CD48F6" w:rsidRDefault="00161730" w:rsidP="00161730">
            <w:pPr>
              <w:pStyle w:val="Text"/>
            </w:pPr>
            <w:r w:rsidRPr="00CD48F6">
              <w:t>ini</w:t>
            </w:r>
          </w:p>
        </w:tc>
        <w:tc>
          <w:tcPr>
            <w:tcW w:w="573" w:type="dxa"/>
            <w:gridSpan w:val="3"/>
            <w:shd w:val="clear" w:color="auto" w:fill="auto"/>
          </w:tcPr>
          <w:p w14:paraId="4668DB4A" w14:textId="77777777" w:rsidR="00161730" w:rsidRPr="00CD48F6" w:rsidRDefault="00161730" w:rsidP="00161730">
            <w:pPr>
              <w:pStyle w:val="Text"/>
            </w:pPr>
            <w:r w:rsidRPr="00CD48F6">
              <w:t>yang</w:t>
            </w:r>
          </w:p>
        </w:tc>
        <w:tc>
          <w:tcPr>
            <w:tcW w:w="634" w:type="dxa"/>
            <w:gridSpan w:val="3"/>
            <w:shd w:val="clear" w:color="auto" w:fill="auto"/>
          </w:tcPr>
          <w:p w14:paraId="3FB18471" w14:textId="77777777" w:rsidR="00161730" w:rsidRPr="00CD48F6" w:rsidRDefault="00161730" w:rsidP="00161730">
            <w:pPr>
              <w:pStyle w:val="Text"/>
            </w:pPr>
            <w:r>
              <w:t>piara</w:t>
            </w:r>
          </w:p>
        </w:tc>
      </w:tr>
      <w:tr w:rsidR="00AC23C4" w:rsidRPr="00AC23C4" w14:paraId="34544D1E" w14:textId="77777777" w:rsidTr="00AC23C4">
        <w:trPr>
          <w:gridAfter w:val="6"/>
          <w:wAfter w:w="2079" w:type="dxa"/>
        </w:trPr>
        <w:tc>
          <w:tcPr>
            <w:tcW w:w="709" w:type="dxa"/>
            <w:shd w:val="clear" w:color="auto" w:fill="auto"/>
          </w:tcPr>
          <w:p w14:paraId="6ED8793D" w14:textId="77777777" w:rsidR="00161730" w:rsidRPr="00CD48F6" w:rsidRDefault="00161730" w:rsidP="00161730">
            <w:pPr>
              <w:pStyle w:val="GlossEng"/>
            </w:pPr>
          </w:p>
        </w:tc>
        <w:tc>
          <w:tcPr>
            <w:tcW w:w="584" w:type="dxa"/>
            <w:gridSpan w:val="3"/>
            <w:shd w:val="clear" w:color="auto" w:fill="auto"/>
          </w:tcPr>
          <w:p w14:paraId="01AFFEFE" w14:textId="77777777" w:rsidR="00161730" w:rsidRPr="0099608C" w:rsidRDefault="00161730" w:rsidP="00161730">
            <w:pPr>
              <w:pStyle w:val="GlossEng"/>
              <w:rPr>
                <w:rStyle w:val="ChSmallCaps"/>
              </w:rPr>
            </w:pPr>
            <w:r w:rsidRPr="0099608C">
              <w:rPr>
                <w:rStyle w:val="ChSmallCaps"/>
              </w:rPr>
              <w:t>3pl</w:t>
            </w:r>
          </w:p>
        </w:tc>
        <w:tc>
          <w:tcPr>
            <w:tcW w:w="567" w:type="dxa"/>
            <w:shd w:val="clear" w:color="auto" w:fill="auto"/>
          </w:tcPr>
          <w:p w14:paraId="57D6040E" w14:textId="77777777" w:rsidR="00161730" w:rsidRPr="0099608C" w:rsidRDefault="00161730" w:rsidP="00161730">
            <w:pPr>
              <w:pStyle w:val="GlossEng"/>
              <w:rPr>
                <w:rStyle w:val="ChSmallCaps"/>
              </w:rPr>
            </w:pPr>
            <w:r w:rsidRPr="0099608C">
              <w:rPr>
                <w:rStyle w:val="ChSmallCaps"/>
              </w:rPr>
              <w:t>poss</w:t>
            </w:r>
          </w:p>
        </w:tc>
        <w:tc>
          <w:tcPr>
            <w:tcW w:w="784" w:type="dxa"/>
            <w:gridSpan w:val="4"/>
            <w:shd w:val="clear" w:color="auto" w:fill="auto"/>
          </w:tcPr>
          <w:p w14:paraId="48666641" w14:textId="77777777" w:rsidR="00161730" w:rsidRPr="00CD48F6" w:rsidRDefault="00161730" w:rsidP="00161730">
            <w:pPr>
              <w:pStyle w:val="GlossEng"/>
            </w:pPr>
            <w:r w:rsidRPr="00CD48F6">
              <w:t>family</w:t>
            </w:r>
          </w:p>
        </w:tc>
        <w:tc>
          <w:tcPr>
            <w:tcW w:w="777" w:type="dxa"/>
            <w:gridSpan w:val="4"/>
            <w:shd w:val="clear" w:color="auto" w:fill="auto"/>
          </w:tcPr>
          <w:p w14:paraId="1B6D9BF0" w14:textId="77777777" w:rsidR="00161730" w:rsidRPr="0099608C" w:rsidRDefault="00161730" w:rsidP="00161730">
            <w:pPr>
              <w:pStyle w:val="GlossEng"/>
              <w:rPr>
                <w:rStyle w:val="ChSmallCaps"/>
              </w:rPr>
            </w:pPr>
            <w:r w:rsidRPr="0099608C">
              <w:rPr>
                <w:rStyle w:val="ChSmallCaps"/>
              </w:rPr>
              <w:t>d.prox</w:t>
            </w:r>
          </w:p>
        </w:tc>
        <w:tc>
          <w:tcPr>
            <w:tcW w:w="573" w:type="dxa"/>
            <w:gridSpan w:val="3"/>
            <w:shd w:val="clear" w:color="auto" w:fill="auto"/>
          </w:tcPr>
          <w:p w14:paraId="5704153C" w14:textId="77777777" w:rsidR="00161730" w:rsidRPr="0099608C" w:rsidRDefault="00161730" w:rsidP="00161730">
            <w:pPr>
              <w:pStyle w:val="GlossEng"/>
              <w:rPr>
                <w:rStyle w:val="ChSmallCaps"/>
              </w:rPr>
            </w:pPr>
            <w:r w:rsidRPr="0099608C">
              <w:rPr>
                <w:rStyle w:val="ChSmallCaps"/>
              </w:rPr>
              <w:t>rel</w:t>
            </w:r>
          </w:p>
        </w:tc>
        <w:tc>
          <w:tcPr>
            <w:tcW w:w="634" w:type="dxa"/>
            <w:gridSpan w:val="3"/>
            <w:shd w:val="clear" w:color="auto" w:fill="auto"/>
          </w:tcPr>
          <w:p w14:paraId="52AF90D6" w14:textId="77777777" w:rsidR="00161730" w:rsidRPr="00864134" w:rsidRDefault="00161730" w:rsidP="00161730">
            <w:pPr>
              <w:pStyle w:val="GlossEng"/>
            </w:pPr>
            <w:r w:rsidRPr="00CD48F6">
              <w:t>raise</w:t>
            </w:r>
          </w:p>
        </w:tc>
      </w:tr>
    </w:tbl>
    <w:p w14:paraId="211F368A" w14:textId="32BADA5A" w:rsidR="00161730" w:rsidRPr="00665F8D" w:rsidRDefault="00B7093A" w:rsidP="00F6174C">
      <w:pPr>
        <w:pStyle w:val="FreeTranslEng15pt"/>
      </w:pPr>
      <w:r>
        <w:t>‘</w:t>
      </w:r>
      <w:r w:rsidR="00161730">
        <w:t xml:space="preserve">they took indeed care of him there, </w:t>
      </w:r>
      <w:r w:rsidR="00161730" w:rsidRPr="00682D75">
        <w:rPr>
          <w:rStyle w:val="ChBlueBold"/>
        </w:rPr>
        <w:t>but because</w:t>
      </w:r>
      <w:r w:rsidR="00161730">
        <w:t xml:space="preserve"> </w:t>
      </w:r>
      <w:r w:rsidR="00F6174C">
        <w:t xml:space="preserve">the uncle of </w:t>
      </w:r>
      <w:r w:rsidR="00161730">
        <w:t>mama</w:t>
      </w:r>
      <w:r w:rsidR="00F6174C">
        <w:t xml:space="preserve"> and her companions</w:t>
      </w:r>
      <w:r w:rsidR="00161730">
        <w:t xml:space="preserve"> [umh</w:t>
      </w:r>
      <w:r w:rsidR="00676DDB">
        <w:t>,</w:t>
      </w:r>
      <w:r w:rsidR="00161730">
        <w:t xml:space="preserve"> who</w:t>
      </w:r>
      <w:r>
        <w:t>’</w:t>
      </w:r>
      <w:r w:rsidR="00161730">
        <w:t xml:space="preserve">s actually the youngest offspring,] </w:t>
      </w:r>
      <w:r w:rsidR="00161730" w:rsidRPr="00682D75">
        <w:rPr>
          <w:rStyle w:val="ChBlueBold"/>
        </w:rPr>
        <w:t>but because</w:t>
      </w:r>
      <w:r w:rsidR="00161730">
        <w:t xml:space="preserve"> grandfather died, </w:t>
      </w:r>
      <w:r w:rsidR="00161730" w:rsidRPr="00CD48F6">
        <w:rPr>
          <w:rStyle w:val="ChBlueBold"/>
        </w:rPr>
        <w:t>so</w:t>
      </w:r>
      <w:r w:rsidR="00161730">
        <w:t xml:space="preserve"> (it</w:t>
      </w:r>
      <w:r>
        <w:t>’</w:t>
      </w:r>
      <w:r w:rsidR="00161730">
        <w:t xml:space="preserve">s) their family </w:t>
      </w:r>
      <w:r w:rsidR="00F6174C">
        <w:t xml:space="preserve">here </w:t>
      </w:r>
      <w:r w:rsidR="00161730">
        <w:t>who took care of him</w:t>
      </w:r>
      <w:r>
        <w:t>’</w:t>
      </w:r>
      <w:r w:rsidR="00161730">
        <w:t xml:space="preserve"> </w:t>
      </w:r>
      <w:r w:rsidR="00161730" w:rsidRPr="00897979">
        <w:rPr>
          <w:rStyle w:val="ExampleSource"/>
        </w:rPr>
        <w:t>[080919-006-CvNP.0006-0008]</w:t>
      </w:r>
    </w:p>
    <w:p w14:paraId="457C2047" w14:textId="08A4E488" w:rsidR="00161730" w:rsidRDefault="00161730" w:rsidP="00161730">
      <w:pPr>
        <w:pStyle w:val="Heading4"/>
      </w:pPr>
      <w:bookmarkStart w:id="5219" w:name="_Ref355696451"/>
      <w:bookmarkStart w:id="5220" w:name="_Toc356663352"/>
      <w:r>
        <w:t xml:space="preserve">Causal </w:t>
      </w:r>
      <w:r>
        <w:rPr>
          <w:rStyle w:val="ChItalBold"/>
        </w:rPr>
        <w:t>gara-gara</w:t>
      </w:r>
      <w:r>
        <w:t xml:space="preserve"> </w:t>
      </w:r>
      <w:r w:rsidR="00B7093A">
        <w:t>‘</w:t>
      </w:r>
      <w:r>
        <w:t>because</w:t>
      </w:r>
      <w:r w:rsidR="00B7093A">
        <w:t>’</w:t>
      </w:r>
      <w:bookmarkEnd w:id="5219"/>
      <w:bookmarkEnd w:id="5220"/>
    </w:p>
    <w:p w14:paraId="164370BB" w14:textId="3E13D7E4" w:rsidR="002562C8" w:rsidRDefault="00161730" w:rsidP="002562C8">
      <w:pPr>
        <w:pStyle w:val="Body0000after"/>
      </w:pPr>
      <w:r>
        <w:t xml:space="preserve">The causal conjunction </w:t>
      </w:r>
      <w:r>
        <w:rPr>
          <w:rStyle w:val="ChItalBold"/>
        </w:rPr>
        <w:t>gara-gara</w:t>
      </w:r>
      <w:r>
        <w:t xml:space="preserve"> </w:t>
      </w:r>
      <w:r w:rsidR="00B7093A">
        <w:t>‘</w:t>
      </w:r>
      <w:r>
        <w:t>because</w:t>
      </w:r>
      <w:r w:rsidR="00B7093A">
        <w:t>’</w:t>
      </w:r>
      <w:r>
        <w:t xml:space="preserve"> indicates an emotive causal relation between two clauses by introducing a cause clause which gives the reason for the circumstances depicted in the unmarked clause. </w:t>
      </w:r>
      <w:r w:rsidR="002562C8">
        <w:t xml:space="preserve">The conjunction has dual word class membership; it is also used as the bivalent verb </w:t>
      </w:r>
      <w:r w:rsidR="002562C8">
        <w:rPr>
          <w:rStyle w:val="ChItalBold"/>
        </w:rPr>
        <w:t>gara</w:t>
      </w:r>
      <w:r w:rsidR="002562C8">
        <w:t xml:space="preserve"> </w:t>
      </w:r>
      <w:r w:rsidR="00B7093A">
        <w:t>‘</w:t>
      </w:r>
      <w:r w:rsidR="002562C8">
        <w:t>irritate</w:t>
      </w:r>
      <w:r w:rsidR="00B7093A">
        <w:t>’</w:t>
      </w:r>
      <w:r w:rsidR="002562C8" w:rsidRPr="00BF528F">
        <w:t xml:space="preserve"> </w:t>
      </w:r>
      <w:r w:rsidR="002562C8">
        <w:t>(see §</w:t>
      </w:r>
      <w:r w:rsidR="002562C8">
        <w:fldChar w:fldCharType="begin"/>
      </w:r>
      <w:r w:rsidR="002562C8">
        <w:instrText xml:space="preserve"> REF _Ref351641485 \w \h </w:instrText>
      </w:r>
      <w:r w:rsidR="002562C8">
        <w:fldChar w:fldCharType="separate"/>
      </w:r>
      <w:r w:rsidR="00154D81">
        <w:rPr>
          <w:cs/>
        </w:rPr>
        <w:t>‎</w:t>
      </w:r>
      <w:r w:rsidR="00154D81">
        <w:t>5.14</w:t>
      </w:r>
      <w:r w:rsidR="002562C8">
        <w:fldChar w:fldCharType="end"/>
      </w:r>
      <w:r w:rsidR="002562C8">
        <w:t>).</w:t>
      </w:r>
    </w:p>
    <w:p w14:paraId="45EF1CF5" w14:textId="665A801F" w:rsidR="00161730" w:rsidRDefault="00161730" w:rsidP="009A68B7">
      <w:pPr>
        <w:pStyle w:val="Body0510after"/>
      </w:pPr>
      <w:r>
        <w:t xml:space="preserve">Most often, the cause clause </w:t>
      </w:r>
      <w:r w:rsidR="002562C8">
        <w:t xml:space="preserve">marked with </w:t>
      </w:r>
      <w:r w:rsidR="002562C8">
        <w:rPr>
          <w:rStyle w:val="ChItalBold"/>
        </w:rPr>
        <w:t>gara-gara</w:t>
      </w:r>
      <w:r w:rsidR="002562C8">
        <w:t xml:space="preserve"> </w:t>
      </w:r>
      <w:r w:rsidR="00B7093A">
        <w:t>‘</w:t>
      </w:r>
      <w:r w:rsidR="002562C8">
        <w:t>because</w:t>
      </w:r>
      <w:r w:rsidR="00B7093A">
        <w:t>’</w:t>
      </w:r>
      <w:r w:rsidR="002562C8">
        <w:t xml:space="preserve"> </w:t>
      </w:r>
      <w:r>
        <w:t xml:space="preserve">follows the unmarked clause, as in </w:t>
      </w:r>
      <w:r>
        <w:rPr>
          <w:lang w:eastAsia="en-US"/>
        </w:rPr>
        <w:fldChar w:fldCharType="begin"/>
      </w:r>
      <w:r>
        <w:rPr>
          <w:lang w:eastAsia="en-US"/>
        </w:rPr>
        <w:instrText xml:space="preserve"> REF _Ref355704554 \h </w:instrText>
      </w:r>
      <w:r>
        <w:rPr>
          <w:lang w:eastAsia="en-US"/>
        </w:rPr>
      </w:r>
      <w:r>
        <w:rPr>
          <w:lang w:eastAsia="en-US"/>
        </w:rPr>
        <w:fldChar w:fldCharType="separate"/>
      </w:r>
      <w:r w:rsidR="00154D81" w:rsidRPr="00856563">
        <w:t>(</w:t>
      </w:r>
      <w:r w:rsidR="00154D81">
        <w:rPr>
          <w:noProof/>
        </w:rPr>
        <w:t>44</w:t>
      </w:r>
      <w:r w:rsidR="00154D81" w:rsidRPr="00856563">
        <w:t>)</w:t>
      </w:r>
      <w:r>
        <w:rPr>
          <w:lang w:eastAsia="en-US"/>
        </w:rPr>
        <w:fldChar w:fldCharType="end"/>
      </w:r>
      <w:r>
        <w:rPr>
          <w:lang w:eastAsia="en-US"/>
        </w:rPr>
        <w:t xml:space="preserve">. Alternatively, the cause clause can precede the </w:t>
      </w:r>
      <w:r>
        <w:t xml:space="preserve">unmarked </w:t>
      </w:r>
      <w:r>
        <w:rPr>
          <w:lang w:eastAsia="en-US"/>
        </w:rPr>
        <w:t xml:space="preserve">clause. In this case </w:t>
      </w:r>
      <w:r>
        <w:t xml:space="preserve">adversative </w:t>
      </w:r>
      <w:r w:rsidRPr="00FB4CF0">
        <w:rPr>
          <w:rStyle w:val="ChItalBold"/>
        </w:rPr>
        <w:t>tapi</w:t>
      </w:r>
      <w:r>
        <w:t xml:space="preserve"> </w:t>
      </w:r>
      <w:r w:rsidR="00B7093A">
        <w:t>‘</w:t>
      </w:r>
      <w:r>
        <w:t>but</w:t>
      </w:r>
      <w:r w:rsidR="00B7093A">
        <w:t>’</w:t>
      </w:r>
      <w:r>
        <w:t xml:space="preserve"> (see §</w:t>
      </w:r>
      <w:r>
        <w:fldChar w:fldCharType="begin"/>
      </w:r>
      <w:r>
        <w:instrText xml:space="preserve"> REF _Ref361248129 \w \h </w:instrText>
      </w:r>
      <w:r>
        <w:fldChar w:fldCharType="separate"/>
      </w:r>
      <w:r w:rsidR="00154D81">
        <w:rPr>
          <w:cs/>
        </w:rPr>
        <w:t>‎</w:t>
      </w:r>
      <w:r w:rsidR="00154D81">
        <w:t>14.2.5.1</w:t>
      </w:r>
      <w:r>
        <w:fldChar w:fldCharType="end"/>
      </w:r>
      <w:r>
        <w:t xml:space="preserve">) precedes </w:t>
      </w:r>
      <w:r>
        <w:rPr>
          <w:rStyle w:val="ChItalBold"/>
        </w:rPr>
        <w:t>gara-gara</w:t>
      </w:r>
      <w:r>
        <w:t xml:space="preserve"> </w:t>
      </w:r>
      <w:r w:rsidR="00B7093A">
        <w:t>‘</w:t>
      </w:r>
      <w:r>
        <w:t>because</w:t>
      </w:r>
      <w:r w:rsidR="00B7093A">
        <w:t>’</w:t>
      </w:r>
      <w:r>
        <w:t xml:space="preserve">, as in </w:t>
      </w:r>
      <w:r>
        <w:rPr>
          <w:lang w:eastAsia="en-US"/>
        </w:rPr>
        <w:fldChar w:fldCharType="begin"/>
      </w:r>
      <w:r>
        <w:rPr>
          <w:lang w:eastAsia="en-US"/>
        </w:rPr>
        <w:instrText xml:space="preserve"> REF _Ref355704555 \h </w:instrText>
      </w:r>
      <w:r>
        <w:rPr>
          <w:lang w:eastAsia="en-US"/>
        </w:rPr>
      </w:r>
      <w:r>
        <w:rPr>
          <w:lang w:eastAsia="en-US"/>
        </w:rPr>
        <w:fldChar w:fldCharType="separate"/>
      </w:r>
      <w:r w:rsidR="00154D81" w:rsidRPr="00856563">
        <w:t>(</w:t>
      </w:r>
      <w:r w:rsidR="00154D81">
        <w:rPr>
          <w:noProof/>
        </w:rPr>
        <w:t>45</w:t>
      </w:r>
      <w:r w:rsidR="00154D81" w:rsidRPr="00856563">
        <w:t>)</w:t>
      </w:r>
      <w:r>
        <w:rPr>
          <w:lang w:eastAsia="en-US"/>
        </w:rPr>
        <w:fldChar w:fldCharType="end"/>
      </w:r>
      <w:r>
        <w:rPr>
          <w:lang w:eastAsia="en-US"/>
        </w:rPr>
        <w:t xml:space="preserve">, </w:t>
      </w:r>
      <w:r w:rsidR="00F6174C">
        <w:rPr>
          <w:lang w:eastAsia="en-US"/>
        </w:rPr>
        <w:t xml:space="preserve">in the same way as </w:t>
      </w:r>
      <w:r w:rsidR="009A68B7" w:rsidRPr="00FB4CF0">
        <w:rPr>
          <w:rStyle w:val="ChItalBold"/>
        </w:rPr>
        <w:t>tapi</w:t>
      </w:r>
      <w:r w:rsidR="009A68B7">
        <w:t xml:space="preserve"> ‘but’ </w:t>
      </w:r>
      <w:r w:rsidR="00F6174C">
        <w:rPr>
          <w:lang w:eastAsia="en-US"/>
        </w:rPr>
        <w:t xml:space="preserve">precedes </w:t>
      </w:r>
      <w:r w:rsidRPr="003D37A4">
        <w:rPr>
          <w:rStyle w:val="ChItalBold"/>
        </w:rPr>
        <w:t>karna</w:t>
      </w:r>
      <w:r>
        <w:t xml:space="preserve"> </w:t>
      </w:r>
      <w:r w:rsidR="00B7093A">
        <w:t>‘</w:t>
      </w:r>
      <w:r>
        <w:t>because</w:t>
      </w:r>
      <w:r w:rsidR="00B7093A">
        <w:t>’</w:t>
      </w:r>
      <w:r>
        <w:t xml:space="preserve"> (see §</w:t>
      </w:r>
      <w:r>
        <w:fldChar w:fldCharType="begin"/>
      </w:r>
      <w:r>
        <w:instrText xml:space="preserve"> REF _Ref355697115 \w \h </w:instrText>
      </w:r>
      <w:r>
        <w:fldChar w:fldCharType="separate"/>
      </w:r>
      <w:r w:rsidR="00154D81">
        <w:rPr>
          <w:cs/>
        </w:rPr>
        <w:t>‎</w:t>
      </w:r>
      <w:r w:rsidR="00154D81">
        <w:t>14.2.4.4</w:t>
      </w:r>
      <w:r>
        <w:fldChar w:fldCharType="end"/>
      </w:r>
      <w:r>
        <w:t>).</w:t>
      </w:r>
      <w:r w:rsidRPr="00BB100C">
        <w:t xml:space="preserve"> </w:t>
      </w:r>
      <w:r>
        <w:t xml:space="preserve">In that </w:t>
      </w:r>
      <w:r>
        <w:rPr>
          <w:rStyle w:val="ChItalBold"/>
        </w:rPr>
        <w:t>gara-gara</w:t>
      </w:r>
      <w:r>
        <w:t xml:space="preserve"> </w:t>
      </w:r>
      <w:r w:rsidR="00B7093A">
        <w:t>‘</w:t>
      </w:r>
      <w:r>
        <w:t>because</w:t>
      </w:r>
      <w:r w:rsidR="00B7093A">
        <w:t>’</w:t>
      </w:r>
      <w:r>
        <w:t xml:space="preserve"> signals an emotive causal relation between its clause and the unmarked clause</w:t>
      </w:r>
      <w:r w:rsidRPr="0027168B">
        <w:t>, it is</w:t>
      </w:r>
      <w:r w:rsidRPr="00BF1A50">
        <w:t xml:space="preserve"> distinct</w:t>
      </w:r>
      <w:r>
        <w:t xml:space="preserve"> from </w:t>
      </w:r>
      <w:r w:rsidRPr="003D37A4">
        <w:rPr>
          <w:rStyle w:val="ChItalBold"/>
        </w:rPr>
        <w:t>karna</w:t>
      </w:r>
      <w:r>
        <w:t xml:space="preserve"> </w:t>
      </w:r>
      <w:r w:rsidR="00B7093A">
        <w:t>‘</w:t>
      </w:r>
      <w:r>
        <w:t>because</w:t>
      </w:r>
      <w:r w:rsidR="00B7093A">
        <w:t>’</w:t>
      </w:r>
      <w:r>
        <w:t xml:space="preserve"> which marks neutral causal relations.</w:t>
      </w:r>
    </w:p>
    <w:tbl>
      <w:tblPr>
        <w:tblW w:w="6680" w:type="dxa"/>
        <w:tblCellMar>
          <w:left w:w="42" w:type="dxa"/>
          <w:right w:w="42" w:type="dxa"/>
        </w:tblCellMar>
        <w:tblLook w:val="01E0" w:firstRow="1" w:lastRow="1" w:firstColumn="1" w:lastColumn="1" w:noHBand="0" w:noVBand="0"/>
      </w:tblPr>
      <w:tblGrid>
        <w:gridCol w:w="709"/>
        <w:gridCol w:w="927"/>
        <w:gridCol w:w="851"/>
        <w:gridCol w:w="745"/>
        <w:gridCol w:w="1029"/>
        <w:gridCol w:w="489"/>
        <w:gridCol w:w="818"/>
        <w:gridCol w:w="1112"/>
      </w:tblGrid>
      <w:tr w:rsidR="00AC23C4" w:rsidRPr="00C52D89" w14:paraId="707AE8D8" w14:textId="77777777" w:rsidTr="00AC23C4">
        <w:tc>
          <w:tcPr>
            <w:tcW w:w="709" w:type="dxa"/>
            <w:shd w:val="clear" w:color="auto" w:fill="auto"/>
          </w:tcPr>
          <w:p w14:paraId="0136C2B1" w14:textId="77777777" w:rsidR="00161730" w:rsidRPr="00150DE6" w:rsidRDefault="00161730" w:rsidP="00161730">
            <w:pPr>
              <w:pStyle w:val="O0Nwnext"/>
            </w:pPr>
            <w:bookmarkStart w:id="5221" w:name="_Ref355704554"/>
            <w:r w:rsidRPr="00856563">
              <w:t>(</w:t>
            </w:r>
            <w:fldSimple w:instr=" SEQ ( \* ARABIC \s 1 ">
              <w:r w:rsidR="00154D81">
                <w:rPr>
                  <w:noProof/>
                </w:rPr>
                <w:t>44</w:t>
              </w:r>
            </w:fldSimple>
            <w:r w:rsidRPr="00856563">
              <w:t>)</w:t>
            </w:r>
            <w:bookmarkEnd w:id="5221"/>
          </w:p>
        </w:tc>
        <w:tc>
          <w:tcPr>
            <w:tcW w:w="927" w:type="dxa"/>
            <w:shd w:val="clear" w:color="auto" w:fill="auto"/>
          </w:tcPr>
          <w:p w14:paraId="2CD7B20E" w14:textId="77777777" w:rsidR="00161730" w:rsidRPr="00331619" w:rsidRDefault="00161730" w:rsidP="00161730">
            <w:pPr>
              <w:pStyle w:val="Text"/>
            </w:pPr>
            <w:r w:rsidRPr="00331619">
              <w:t>sap</w:t>
            </w:r>
          </w:p>
        </w:tc>
        <w:tc>
          <w:tcPr>
            <w:tcW w:w="851" w:type="dxa"/>
            <w:shd w:val="clear" w:color="auto" w:fill="auto"/>
          </w:tcPr>
          <w:p w14:paraId="69D68DF0" w14:textId="77777777" w:rsidR="00161730" w:rsidRPr="00331619" w:rsidRDefault="00161730" w:rsidP="00161730">
            <w:pPr>
              <w:pStyle w:val="Text"/>
            </w:pPr>
            <w:r w:rsidRPr="00331619">
              <w:t>pru</w:t>
            </w:r>
            <w:r>
              <w:t>t</w:t>
            </w:r>
          </w:p>
        </w:tc>
        <w:tc>
          <w:tcPr>
            <w:tcW w:w="745" w:type="dxa"/>
            <w:shd w:val="clear" w:color="auto" w:fill="auto"/>
          </w:tcPr>
          <w:p w14:paraId="67102722" w14:textId="77777777" w:rsidR="00161730" w:rsidRPr="00331619" w:rsidRDefault="00161730" w:rsidP="00161730">
            <w:pPr>
              <w:pStyle w:val="Text"/>
            </w:pPr>
            <w:r w:rsidRPr="00331619">
              <w:t>sakit</w:t>
            </w:r>
            <w:r>
              <w:t>,</w:t>
            </w:r>
          </w:p>
        </w:tc>
        <w:tc>
          <w:tcPr>
            <w:tcW w:w="1029" w:type="dxa"/>
            <w:shd w:val="clear" w:color="auto" w:fill="auto"/>
          </w:tcPr>
          <w:p w14:paraId="71BA3DEE" w14:textId="77777777" w:rsidR="00161730" w:rsidRPr="005E00D3" w:rsidRDefault="00161730" w:rsidP="00161730">
            <w:pPr>
              <w:pStyle w:val="Text"/>
              <w:rPr>
                <w:rStyle w:val="ChBlueBold"/>
              </w:rPr>
            </w:pPr>
            <w:r w:rsidRPr="005E00D3">
              <w:rPr>
                <w:rStyle w:val="ChBlueBold"/>
              </w:rPr>
              <w:t>gara-gara</w:t>
            </w:r>
          </w:p>
        </w:tc>
        <w:tc>
          <w:tcPr>
            <w:tcW w:w="489" w:type="dxa"/>
            <w:shd w:val="clear" w:color="auto" w:fill="auto"/>
          </w:tcPr>
          <w:p w14:paraId="10E6D9F6" w14:textId="77777777" w:rsidR="00161730" w:rsidRPr="00331619" w:rsidRDefault="00161730" w:rsidP="00161730">
            <w:pPr>
              <w:pStyle w:val="Text"/>
            </w:pPr>
            <w:r w:rsidRPr="00331619">
              <w:t>sa</w:t>
            </w:r>
          </w:p>
        </w:tc>
        <w:tc>
          <w:tcPr>
            <w:tcW w:w="818" w:type="dxa"/>
            <w:shd w:val="clear" w:color="auto" w:fill="auto"/>
          </w:tcPr>
          <w:p w14:paraId="034467A5" w14:textId="77777777" w:rsidR="00161730" w:rsidRPr="00331619" w:rsidRDefault="00161730" w:rsidP="00161730">
            <w:pPr>
              <w:pStyle w:val="Text"/>
            </w:pPr>
            <w:r>
              <w:t>makan</w:t>
            </w:r>
            <w:r w:rsidR="00BA5C1C">
              <w:t>g</w:t>
            </w:r>
          </w:p>
        </w:tc>
        <w:tc>
          <w:tcPr>
            <w:tcW w:w="1112" w:type="dxa"/>
            <w:shd w:val="clear" w:color="auto" w:fill="auto"/>
          </w:tcPr>
          <w:p w14:paraId="7248DE09" w14:textId="77777777" w:rsidR="00161730" w:rsidRPr="00331619" w:rsidRDefault="00161730" w:rsidP="00161730">
            <w:pPr>
              <w:pStyle w:val="Text"/>
            </w:pPr>
            <w:r>
              <w:t>nasi</w:t>
            </w:r>
          </w:p>
        </w:tc>
      </w:tr>
      <w:tr w:rsidR="00AC23C4" w:rsidRPr="00AC23C4" w14:paraId="5CFBF41D" w14:textId="77777777" w:rsidTr="00AC23C4">
        <w:tc>
          <w:tcPr>
            <w:tcW w:w="709" w:type="dxa"/>
            <w:shd w:val="clear" w:color="auto" w:fill="auto"/>
          </w:tcPr>
          <w:p w14:paraId="364394B0" w14:textId="77777777" w:rsidR="00161730" w:rsidRPr="00331619" w:rsidRDefault="00161730" w:rsidP="00161730">
            <w:pPr>
              <w:pStyle w:val="GlossEng"/>
            </w:pPr>
          </w:p>
        </w:tc>
        <w:tc>
          <w:tcPr>
            <w:tcW w:w="927" w:type="dxa"/>
            <w:shd w:val="clear" w:color="auto" w:fill="auto"/>
          </w:tcPr>
          <w:p w14:paraId="59AC0545" w14:textId="77777777" w:rsidR="00161730" w:rsidRPr="0099608C" w:rsidRDefault="00161730" w:rsidP="00161730">
            <w:pPr>
              <w:pStyle w:val="GlossEng"/>
              <w:rPr>
                <w:rStyle w:val="ChSmallCaps"/>
              </w:rPr>
            </w:pPr>
            <w:r w:rsidRPr="0099608C">
              <w:rPr>
                <w:rStyle w:val="ChSmallCaps"/>
              </w:rPr>
              <w:t>1sg:poss</w:t>
            </w:r>
          </w:p>
        </w:tc>
        <w:tc>
          <w:tcPr>
            <w:tcW w:w="851" w:type="dxa"/>
            <w:shd w:val="clear" w:color="auto" w:fill="auto"/>
          </w:tcPr>
          <w:p w14:paraId="37530008" w14:textId="77777777" w:rsidR="00161730" w:rsidRPr="00331619" w:rsidRDefault="00161730" w:rsidP="00161730">
            <w:pPr>
              <w:pStyle w:val="GlossEng"/>
            </w:pPr>
            <w:r w:rsidRPr="00331619">
              <w:t>stomach</w:t>
            </w:r>
          </w:p>
        </w:tc>
        <w:tc>
          <w:tcPr>
            <w:tcW w:w="745" w:type="dxa"/>
            <w:shd w:val="clear" w:color="auto" w:fill="auto"/>
          </w:tcPr>
          <w:p w14:paraId="06351631" w14:textId="77777777" w:rsidR="00161730" w:rsidRPr="00331619" w:rsidRDefault="000D5BFE" w:rsidP="00161730">
            <w:pPr>
              <w:pStyle w:val="GlossEng"/>
            </w:pPr>
            <w:r>
              <w:t>be.</w:t>
            </w:r>
            <w:r w:rsidR="00161730" w:rsidRPr="00331619">
              <w:t>sick</w:t>
            </w:r>
          </w:p>
        </w:tc>
        <w:tc>
          <w:tcPr>
            <w:tcW w:w="1029" w:type="dxa"/>
            <w:shd w:val="clear" w:color="auto" w:fill="auto"/>
          </w:tcPr>
          <w:p w14:paraId="3DA0FCC4" w14:textId="77777777" w:rsidR="00161730" w:rsidRPr="00331619" w:rsidRDefault="00161730" w:rsidP="00161730">
            <w:pPr>
              <w:pStyle w:val="GlossEng"/>
            </w:pPr>
            <w:r>
              <w:t>because</w:t>
            </w:r>
          </w:p>
        </w:tc>
        <w:tc>
          <w:tcPr>
            <w:tcW w:w="489" w:type="dxa"/>
            <w:shd w:val="clear" w:color="auto" w:fill="auto"/>
          </w:tcPr>
          <w:p w14:paraId="640DB00F" w14:textId="77777777" w:rsidR="00161730" w:rsidRPr="0099608C" w:rsidRDefault="00161730" w:rsidP="00161730">
            <w:pPr>
              <w:pStyle w:val="GlossEng"/>
              <w:rPr>
                <w:rStyle w:val="ChSmallCaps"/>
              </w:rPr>
            </w:pPr>
            <w:r w:rsidRPr="0099608C">
              <w:rPr>
                <w:rStyle w:val="ChSmallCaps"/>
              </w:rPr>
              <w:t>1sg</w:t>
            </w:r>
          </w:p>
        </w:tc>
        <w:tc>
          <w:tcPr>
            <w:tcW w:w="818" w:type="dxa"/>
            <w:shd w:val="clear" w:color="auto" w:fill="auto"/>
          </w:tcPr>
          <w:p w14:paraId="7C282CE0" w14:textId="77777777" w:rsidR="00161730" w:rsidRPr="00331619" w:rsidRDefault="00161730" w:rsidP="00161730">
            <w:pPr>
              <w:pStyle w:val="GlossEng"/>
            </w:pPr>
            <w:r w:rsidRPr="00331619">
              <w:t>eat</w:t>
            </w:r>
          </w:p>
        </w:tc>
        <w:tc>
          <w:tcPr>
            <w:tcW w:w="1112" w:type="dxa"/>
            <w:shd w:val="clear" w:color="auto" w:fill="auto"/>
          </w:tcPr>
          <w:p w14:paraId="2C4E9020" w14:textId="77777777" w:rsidR="00161730" w:rsidRPr="00331619" w:rsidRDefault="00161730" w:rsidP="00161730">
            <w:pPr>
              <w:pStyle w:val="GlossEng"/>
            </w:pPr>
            <w:r w:rsidRPr="00331619">
              <w:t>cooked.rice</w:t>
            </w:r>
          </w:p>
        </w:tc>
      </w:tr>
    </w:tbl>
    <w:p w14:paraId="48D0EA3B" w14:textId="2AE4DC3E" w:rsidR="00161730" w:rsidRPr="00665F8D" w:rsidRDefault="00B7093A" w:rsidP="00161730">
      <w:pPr>
        <w:pStyle w:val="FreeTranslEng"/>
      </w:pPr>
      <w:r>
        <w:t>‘</w:t>
      </w:r>
      <w:r w:rsidR="00161730">
        <w:t xml:space="preserve">my stomach was sick </w:t>
      </w:r>
      <w:r w:rsidR="00161730" w:rsidRPr="005E00D3">
        <w:rPr>
          <w:rStyle w:val="ChBlueBold"/>
        </w:rPr>
        <w:t>because</w:t>
      </w:r>
      <w:r w:rsidR="00161730">
        <w:t xml:space="preserve"> I ate rice</w:t>
      </w:r>
      <w:r>
        <w:t>’</w:t>
      </w:r>
      <w:r w:rsidR="00161730">
        <w:t xml:space="preserve"> </w:t>
      </w:r>
      <w:r w:rsidR="00161730" w:rsidRPr="005E00D3">
        <w:rPr>
          <w:rStyle w:val="ExampleSource"/>
        </w:rPr>
        <w:t>[081025-009a-Cv.0046]</w:t>
      </w:r>
    </w:p>
    <w:tbl>
      <w:tblPr>
        <w:tblW w:w="6736" w:type="dxa"/>
        <w:tblCellMar>
          <w:left w:w="42" w:type="dxa"/>
          <w:right w:w="42" w:type="dxa"/>
        </w:tblCellMar>
        <w:tblLook w:val="01E0" w:firstRow="1" w:lastRow="1" w:firstColumn="1" w:lastColumn="1" w:noHBand="0" w:noVBand="0"/>
      </w:tblPr>
      <w:tblGrid>
        <w:gridCol w:w="709"/>
        <w:gridCol w:w="284"/>
        <w:gridCol w:w="289"/>
        <w:gridCol w:w="195"/>
        <w:gridCol w:w="456"/>
        <w:gridCol w:w="573"/>
        <w:gridCol w:w="78"/>
        <w:gridCol w:w="567"/>
        <w:gridCol w:w="106"/>
        <w:gridCol w:w="445"/>
        <w:gridCol w:w="581"/>
        <w:gridCol w:w="387"/>
        <w:gridCol w:w="284"/>
        <w:gridCol w:w="358"/>
        <w:gridCol w:w="751"/>
        <w:gridCol w:w="673"/>
      </w:tblGrid>
      <w:tr w:rsidR="00AC23C4" w:rsidRPr="00C52D89" w14:paraId="79905234" w14:textId="77777777" w:rsidTr="00AC23C4">
        <w:tc>
          <w:tcPr>
            <w:tcW w:w="709" w:type="dxa"/>
            <w:shd w:val="clear" w:color="auto" w:fill="auto"/>
          </w:tcPr>
          <w:p w14:paraId="11B6B047" w14:textId="77777777" w:rsidR="00161730" w:rsidRPr="00150DE6" w:rsidRDefault="00161730" w:rsidP="00161730">
            <w:pPr>
              <w:pStyle w:val="O0Nwnext"/>
            </w:pPr>
            <w:bookmarkStart w:id="5222" w:name="_Ref355704555"/>
            <w:r w:rsidRPr="00856563">
              <w:t>(</w:t>
            </w:r>
            <w:fldSimple w:instr=" SEQ ( \* ARABIC \s 1 ">
              <w:r w:rsidR="00154D81">
                <w:rPr>
                  <w:noProof/>
                </w:rPr>
                <w:t>45</w:t>
              </w:r>
            </w:fldSimple>
            <w:r w:rsidRPr="00856563">
              <w:t>)</w:t>
            </w:r>
            <w:bookmarkEnd w:id="5222"/>
          </w:p>
        </w:tc>
        <w:tc>
          <w:tcPr>
            <w:tcW w:w="284" w:type="dxa"/>
            <w:shd w:val="clear" w:color="auto" w:fill="auto"/>
          </w:tcPr>
          <w:p w14:paraId="28955B47" w14:textId="77777777" w:rsidR="00161730" w:rsidRPr="0011123B" w:rsidRDefault="00161730" w:rsidP="00161730">
            <w:pPr>
              <w:pStyle w:val="Text"/>
            </w:pPr>
            <w:r>
              <w:t>…</w:t>
            </w:r>
          </w:p>
        </w:tc>
        <w:tc>
          <w:tcPr>
            <w:tcW w:w="484" w:type="dxa"/>
            <w:gridSpan w:val="2"/>
            <w:shd w:val="clear" w:color="auto" w:fill="auto"/>
          </w:tcPr>
          <w:p w14:paraId="04DB7136" w14:textId="77777777" w:rsidR="00161730" w:rsidRPr="004C70D7" w:rsidRDefault="00161730" w:rsidP="00161730">
            <w:pPr>
              <w:pStyle w:val="Text"/>
              <w:rPr>
                <w:rStyle w:val="ChBlueBold"/>
              </w:rPr>
            </w:pPr>
            <w:r w:rsidRPr="004C70D7">
              <w:rPr>
                <w:rStyle w:val="ChBlueBold"/>
              </w:rPr>
              <w:t>tapi</w:t>
            </w:r>
          </w:p>
        </w:tc>
        <w:tc>
          <w:tcPr>
            <w:tcW w:w="1029" w:type="dxa"/>
            <w:gridSpan w:val="2"/>
            <w:shd w:val="clear" w:color="auto" w:fill="auto"/>
          </w:tcPr>
          <w:p w14:paraId="7192E3DB" w14:textId="77777777" w:rsidR="00161730" w:rsidRPr="004C70D7" w:rsidRDefault="00161730" w:rsidP="00161730">
            <w:pPr>
              <w:pStyle w:val="Text"/>
              <w:rPr>
                <w:rStyle w:val="ChBlueBold"/>
              </w:rPr>
            </w:pPr>
            <w:r w:rsidRPr="004C70D7">
              <w:rPr>
                <w:rStyle w:val="ChBlueBold"/>
              </w:rPr>
              <w:t>gara-gara</w:t>
            </w:r>
          </w:p>
        </w:tc>
        <w:tc>
          <w:tcPr>
            <w:tcW w:w="751" w:type="dxa"/>
            <w:gridSpan w:val="3"/>
            <w:shd w:val="clear" w:color="auto" w:fill="auto"/>
          </w:tcPr>
          <w:p w14:paraId="2B3C2E17" w14:textId="77777777" w:rsidR="00161730" w:rsidRPr="0011123B" w:rsidRDefault="00647F64" w:rsidP="00161730">
            <w:pPr>
              <w:pStyle w:val="Text"/>
            </w:pPr>
            <w:r>
              <w:t>Nofela</w:t>
            </w:r>
          </w:p>
        </w:tc>
        <w:tc>
          <w:tcPr>
            <w:tcW w:w="1026" w:type="dxa"/>
            <w:gridSpan w:val="2"/>
            <w:shd w:val="clear" w:color="auto" w:fill="auto"/>
          </w:tcPr>
          <w:p w14:paraId="3EC0E0A1" w14:textId="77777777" w:rsidR="00161730" w:rsidRPr="0011123B" w:rsidRDefault="00161730" w:rsidP="00161730">
            <w:pPr>
              <w:pStyle w:val="Text"/>
            </w:pPr>
            <w:r w:rsidRPr="0011123B">
              <w:t>bi</w:t>
            </w:r>
            <w:r>
              <w:t>,</w:t>
            </w:r>
          </w:p>
        </w:tc>
        <w:tc>
          <w:tcPr>
            <w:tcW w:w="1029" w:type="dxa"/>
            <w:gridSpan w:val="3"/>
            <w:shd w:val="clear" w:color="auto" w:fill="auto"/>
          </w:tcPr>
          <w:p w14:paraId="087643C7" w14:textId="77777777" w:rsidR="00161730" w:rsidRPr="008B5E84" w:rsidRDefault="00161730" w:rsidP="00161730">
            <w:pPr>
              <w:pStyle w:val="Text"/>
              <w:rPr>
                <w:rStyle w:val="ChBlueBold"/>
              </w:rPr>
            </w:pPr>
            <w:r w:rsidRPr="008B5E84">
              <w:rPr>
                <w:rStyle w:val="ChBlueBold"/>
              </w:rPr>
              <w:t>gara-gara</w:t>
            </w:r>
          </w:p>
        </w:tc>
        <w:tc>
          <w:tcPr>
            <w:tcW w:w="751" w:type="dxa"/>
            <w:shd w:val="clear" w:color="auto" w:fill="auto"/>
          </w:tcPr>
          <w:p w14:paraId="3C12E11D" w14:textId="77777777" w:rsidR="00161730" w:rsidRPr="0011123B" w:rsidRDefault="00647F64" w:rsidP="00161730">
            <w:pPr>
              <w:pStyle w:val="Text"/>
            </w:pPr>
            <w:r>
              <w:t>Nofela</w:t>
            </w:r>
          </w:p>
        </w:tc>
        <w:tc>
          <w:tcPr>
            <w:tcW w:w="673" w:type="dxa"/>
            <w:shd w:val="clear" w:color="auto" w:fill="auto"/>
          </w:tcPr>
          <w:p w14:paraId="3B52FBBD" w14:textId="77777777" w:rsidR="00161730" w:rsidRPr="0011123B" w:rsidRDefault="00161730" w:rsidP="00161730">
            <w:pPr>
              <w:pStyle w:val="Text"/>
            </w:pPr>
            <w:r w:rsidRPr="0011123B">
              <w:t>bicara</w:t>
            </w:r>
          </w:p>
        </w:tc>
      </w:tr>
      <w:tr w:rsidR="00AC23C4" w:rsidRPr="00AC23C4" w14:paraId="478E012C" w14:textId="77777777" w:rsidTr="00AC23C4">
        <w:tc>
          <w:tcPr>
            <w:tcW w:w="709" w:type="dxa"/>
            <w:shd w:val="clear" w:color="auto" w:fill="auto"/>
          </w:tcPr>
          <w:p w14:paraId="30AE9F36" w14:textId="77777777" w:rsidR="00161730" w:rsidRPr="0011123B" w:rsidRDefault="00161730" w:rsidP="00161730">
            <w:pPr>
              <w:pStyle w:val="GlossEng2ptafter"/>
            </w:pPr>
          </w:p>
        </w:tc>
        <w:tc>
          <w:tcPr>
            <w:tcW w:w="284" w:type="dxa"/>
            <w:shd w:val="clear" w:color="auto" w:fill="auto"/>
          </w:tcPr>
          <w:p w14:paraId="361E9A15" w14:textId="77777777" w:rsidR="00161730" w:rsidRPr="0011123B" w:rsidRDefault="00161730" w:rsidP="00161730">
            <w:pPr>
              <w:pStyle w:val="GlossEng2ptafter"/>
            </w:pPr>
          </w:p>
        </w:tc>
        <w:tc>
          <w:tcPr>
            <w:tcW w:w="484" w:type="dxa"/>
            <w:gridSpan w:val="2"/>
            <w:shd w:val="clear" w:color="auto" w:fill="auto"/>
          </w:tcPr>
          <w:p w14:paraId="4F09EBB3" w14:textId="77777777" w:rsidR="00161730" w:rsidRPr="0011123B" w:rsidRDefault="00161730" w:rsidP="00161730">
            <w:pPr>
              <w:pStyle w:val="GlossEng2ptafter"/>
            </w:pPr>
            <w:r>
              <w:t>but</w:t>
            </w:r>
          </w:p>
        </w:tc>
        <w:tc>
          <w:tcPr>
            <w:tcW w:w="1029" w:type="dxa"/>
            <w:gridSpan w:val="2"/>
            <w:shd w:val="clear" w:color="auto" w:fill="auto"/>
          </w:tcPr>
          <w:p w14:paraId="4AA40439" w14:textId="77777777" w:rsidR="00161730" w:rsidRPr="0011123B" w:rsidRDefault="00161730" w:rsidP="00161730">
            <w:pPr>
              <w:pStyle w:val="GlossEng2ptafter"/>
            </w:pPr>
            <w:r w:rsidRPr="0011123B">
              <w:t>because</w:t>
            </w:r>
          </w:p>
        </w:tc>
        <w:tc>
          <w:tcPr>
            <w:tcW w:w="751" w:type="dxa"/>
            <w:gridSpan w:val="3"/>
            <w:shd w:val="clear" w:color="auto" w:fill="auto"/>
          </w:tcPr>
          <w:p w14:paraId="1142E284" w14:textId="77777777" w:rsidR="00161730" w:rsidRPr="0011123B" w:rsidRDefault="00647F64" w:rsidP="00161730">
            <w:pPr>
              <w:pStyle w:val="GlossEng2ptafter"/>
            </w:pPr>
            <w:r>
              <w:t>Nofela</w:t>
            </w:r>
          </w:p>
        </w:tc>
        <w:tc>
          <w:tcPr>
            <w:tcW w:w="1026" w:type="dxa"/>
            <w:gridSpan w:val="2"/>
            <w:shd w:val="clear" w:color="auto" w:fill="auto"/>
          </w:tcPr>
          <w:p w14:paraId="4DF89355" w14:textId="77777777" w:rsidR="00161730" w:rsidRPr="0011123B" w:rsidRDefault="00161730" w:rsidP="00161730">
            <w:pPr>
              <w:pStyle w:val="GlossEng2ptafter"/>
            </w:pPr>
            <w:r w:rsidRPr="0099608C">
              <w:rPr>
                <w:rStyle w:val="ChSmallCaps"/>
              </w:rPr>
              <w:t>tru</w:t>
            </w:r>
            <w:r w:rsidRPr="00E61FC6">
              <w:t>-speak</w:t>
            </w:r>
          </w:p>
        </w:tc>
        <w:tc>
          <w:tcPr>
            <w:tcW w:w="1029" w:type="dxa"/>
            <w:gridSpan w:val="3"/>
            <w:shd w:val="clear" w:color="auto" w:fill="auto"/>
          </w:tcPr>
          <w:p w14:paraId="5438F241" w14:textId="77777777" w:rsidR="00161730" w:rsidRPr="0011123B" w:rsidRDefault="00161730" w:rsidP="00161730">
            <w:pPr>
              <w:pStyle w:val="GlossEng2ptafter"/>
            </w:pPr>
            <w:r w:rsidRPr="0011123B">
              <w:t>because</w:t>
            </w:r>
          </w:p>
        </w:tc>
        <w:tc>
          <w:tcPr>
            <w:tcW w:w="751" w:type="dxa"/>
            <w:shd w:val="clear" w:color="auto" w:fill="auto"/>
          </w:tcPr>
          <w:p w14:paraId="27B2814E" w14:textId="77777777" w:rsidR="00161730" w:rsidRPr="0011123B" w:rsidRDefault="00647F64" w:rsidP="00161730">
            <w:pPr>
              <w:pStyle w:val="GlossEng2ptafter"/>
            </w:pPr>
            <w:r>
              <w:t>Nofela</w:t>
            </w:r>
          </w:p>
        </w:tc>
        <w:tc>
          <w:tcPr>
            <w:tcW w:w="673" w:type="dxa"/>
            <w:shd w:val="clear" w:color="auto" w:fill="auto"/>
          </w:tcPr>
          <w:p w14:paraId="06175113" w14:textId="77777777" w:rsidR="00161730" w:rsidRPr="0011123B" w:rsidRDefault="00161730" w:rsidP="00161730">
            <w:pPr>
              <w:pStyle w:val="GlossEng2ptafter"/>
            </w:pPr>
            <w:r w:rsidRPr="0011123B">
              <w:t>speak</w:t>
            </w:r>
          </w:p>
        </w:tc>
      </w:tr>
      <w:tr w:rsidR="00AC23C4" w:rsidRPr="00C52D89" w14:paraId="54B8C27B" w14:textId="77777777" w:rsidTr="00AC23C4">
        <w:trPr>
          <w:gridAfter w:val="3"/>
          <w:wAfter w:w="1782" w:type="dxa"/>
        </w:trPr>
        <w:tc>
          <w:tcPr>
            <w:tcW w:w="709" w:type="dxa"/>
            <w:shd w:val="clear" w:color="auto" w:fill="auto"/>
          </w:tcPr>
          <w:p w14:paraId="2DCFC276" w14:textId="77777777" w:rsidR="00161730" w:rsidRPr="0011123B" w:rsidRDefault="00161730" w:rsidP="00161730">
            <w:pPr>
              <w:pStyle w:val="O0Nwnext"/>
            </w:pPr>
          </w:p>
        </w:tc>
        <w:tc>
          <w:tcPr>
            <w:tcW w:w="573" w:type="dxa"/>
            <w:gridSpan w:val="2"/>
            <w:shd w:val="clear" w:color="auto" w:fill="auto"/>
          </w:tcPr>
          <w:p w14:paraId="1663FBAA" w14:textId="77777777" w:rsidR="00161730" w:rsidRPr="0011123B" w:rsidRDefault="00161730" w:rsidP="00161730">
            <w:pPr>
              <w:pStyle w:val="Text"/>
            </w:pPr>
            <w:r w:rsidRPr="0011123B">
              <w:t>deng</w:t>
            </w:r>
          </w:p>
        </w:tc>
        <w:tc>
          <w:tcPr>
            <w:tcW w:w="651" w:type="dxa"/>
            <w:gridSpan w:val="2"/>
            <w:shd w:val="clear" w:color="auto" w:fill="auto"/>
          </w:tcPr>
          <w:p w14:paraId="14BA7796" w14:textId="77777777" w:rsidR="00161730" w:rsidRPr="0011123B" w:rsidRDefault="00161730" w:rsidP="00161730">
            <w:pPr>
              <w:pStyle w:val="Text"/>
            </w:pPr>
            <w:r w:rsidRPr="0011123B">
              <w:t>bapa,</w:t>
            </w:r>
          </w:p>
        </w:tc>
        <w:tc>
          <w:tcPr>
            <w:tcW w:w="651" w:type="dxa"/>
            <w:gridSpan w:val="2"/>
            <w:shd w:val="clear" w:color="auto" w:fill="auto"/>
          </w:tcPr>
          <w:p w14:paraId="508A6C44" w14:textId="77777777" w:rsidR="00161730" w:rsidRPr="0011123B" w:rsidRDefault="00161730" w:rsidP="00161730">
            <w:pPr>
              <w:pStyle w:val="Text"/>
            </w:pPr>
            <w:r w:rsidRPr="0011123B">
              <w:t>bapa</w:t>
            </w:r>
          </w:p>
        </w:tc>
        <w:tc>
          <w:tcPr>
            <w:tcW w:w="567" w:type="dxa"/>
            <w:shd w:val="clear" w:color="auto" w:fill="auto"/>
          </w:tcPr>
          <w:p w14:paraId="69683E13" w14:textId="77777777" w:rsidR="00161730" w:rsidRPr="0011123B" w:rsidRDefault="00161730" w:rsidP="00161730">
            <w:pPr>
              <w:pStyle w:val="Text"/>
            </w:pPr>
            <w:r w:rsidRPr="0011123B">
              <w:t>pu</w:t>
            </w:r>
          </w:p>
        </w:tc>
        <w:tc>
          <w:tcPr>
            <w:tcW w:w="551" w:type="dxa"/>
            <w:gridSpan w:val="2"/>
            <w:shd w:val="clear" w:color="auto" w:fill="auto"/>
          </w:tcPr>
          <w:p w14:paraId="5F2242C8" w14:textId="77777777" w:rsidR="00161730" w:rsidRPr="0011123B" w:rsidRDefault="00161730" w:rsidP="00161730">
            <w:pPr>
              <w:pStyle w:val="Text"/>
            </w:pPr>
            <w:r w:rsidRPr="0011123B">
              <w:t>hati</w:t>
            </w:r>
          </w:p>
        </w:tc>
        <w:tc>
          <w:tcPr>
            <w:tcW w:w="968" w:type="dxa"/>
            <w:gridSpan w:val="2"/>
            <w:shd w:val="clear" w:color="auto" w:fill="auto"/>
          </w:tcPr>
          <w:p w14:paraId="4068D15E" w14:textId="77777777" w:rsidR="00161730" w:rsidRPr="0011123B" w:rsidRDefault="00161730" w:rsidP="00161730">
            <w:pPr>
              <w:pStyle w:val="Text"/>
            </w:pPr>
            <w:r>
              <w:t>terg</w:t>
            </w:r>
            <w:r w:rsidRPr="0011123B">
              <w:t>rak</w:t>
            </w:r>
          </w:p>
        </w:tc>
        <w:tc>
          <w:tcPr>
            <w:tcW w:w="284" w:type="dxa"/>
            <w:shd w:val="clear" w:color="auto" w:fill="auto"/>
          </w:tcPr>
          <w:p w14:paraId="1034CD68" w14:textId="77777777" w:rsidR="00161730" w:rsidRPr="0011123B" w:rsidRDefault="00161730" w:rsidP="00161730">
            <w:pPr>
              <w:pStyle w:val="Text"/>
            </w:pPr>
            <w:r>
              <w:t>…</w:t>
            </w:r>
          </w:p>
        </w:tc>
      </w:tr>
      <w:tr w:rsidR="00AC23C4" w:rsidRPr="00AC23C4" w14:paraId="6795C454" w14:textId="77777777" w:rsidTr="00AC23C4">
        <w:trPr>
          <w:gridAfter w:val="3"/>
          <w:wAfter w:w="1782" w:type="dxa"/>
        </w:trPr>
        <w:tc>
          <w:tcPr>
            <w:tcW w:w="709" w:type="dxa"/>
            <w:shd w:val="clear" w:color="auto" w:fill="auto"/>
          </w:tcPr>
          <w:p w14:paraId="4F09CF43" w14:textId="77777777" w:rsidR="00161730" w:rsidRPr="0011123B" w:rsidRDefault="00161730" w:rsidP="00161730">
            <w:pPr>
              <w:pStyle w:val="GlossEng"/>
            </w:pPr>
          </w:p>
        </w:tc>
        <w:tc>
          <w:tcPr>
            <w:tcW w:w="573" w:type="dxa"/>
            <w:gridSpan w:val="2"/>
            <w:shd w:val="clear" w:color="auto" w:fill="auto"/>
          </w:tcPr>
          <w:p w14:paraId="46610A5E" w14:textId="77777777" w:rsidR="00161730" w:rsidRPr="0011123B" w:rsidRDefault="00161730" w:rsidP="00161730">
            <w:pPr>
              <w:pStyle w:val="GlossEng"/>
            </w:pPr>
            <w:r w:rsidRPr="0011123B">
              <w:t>with</w:t>
            </w:r>
          </w:p>
        </w:tc>
        <w:tc>
          <w:tcPr>
            <w:tcW w:w="651" w:type="dxa"/>
            <w:gridSpan w:val="2"/>
            <w:shd w:val="clear" w:color="auto" w:fill="auto"/>
          </w:tcPr>
          <w:p w14:paraId="13D78780" w14:textId="77777777" w:rsidR="00161730" w:rsidRPr="0011123B" w:rsidRDefault="00161730" w:rsidP="00161730">
            <w:pPr>
              <w:pStyle w:val="GlossEng"/>
            </w:pPr>
            <w:r w:rsidRPr="0011123B">
              <w:t>father</w:t>
            </w:r>
          </w:p>
        </w:tc>
        <w:tc>
          <w:tcPr>
            <w:tcW w:w="651" w:type="dxa"/>
            <w:gridSpan w:val="2"/>
            <w:shd w:val="clear" w:color="auto" w:fill="auto"/>
          </w:tcPr>
          <w:p w14:paraId="4E75FAB0" w14:textId="77777777" w:rsidR="00161730" w:rsidRPr="0011123B" w:rsidRDefault="00161730" w:rsidP="00161730">
            <w:pPr>
              <w:pStyle w:val="GlossEng"/>
            </w:pPr>
            <w:r w:rsidRPr="0011123B">
              <w:t>father</w:t>
            </w:r>
          </w:p>
        </w:tc>
        <w:tc>
          <w:tcPr>
            <w:tcW w:w="567" w:type="dxa"/>
            <w:shd w:val="clear" w:color="auto" w:fill="auto"/>
          </w:tcPr>
          <w:p w14:paraId="1F1F0CD4" w14:textId="77777777" w:rsidR="00161730" w:rsidRPr="0099608C" w:rsidRDefault="00161730" w:rsidP="00161730">
            <w:pPr>
              <w:pStyle w:val="GlossEng"/>
              <w:rPr>
                <w:rStyle w:val="ChSmallCaps"/>
              </w:rPr>
            </w:pPr>
            <w:r w:rsidRPr="0099608C">
              <w:rPr>
                <w:rStyle w:val="ChSmallCaps"/>
              </w:rPr>
              <w:t>poss</w:t>
            </w:r>
          </w:p>
        </w:tc>
        <w:tc>
          <w:tcPr>
            <w:tcW w:w="551" w:type="dxa"/>
            <w:gridSpan w:val="2"/>
            <w:shd w:val="clear" w:color="auto" w:fill="auto"/>
          </w:tcPr>
          <w:p w14:paraId="053BE128" w14:textId="77777777" w:rsidR="00161730" w:rsidRPr="0011123B" w:rsidRDefault="00161730" w:rsidP="00161730">
            <w:pPr>
              <w:pStyle w:val="GlossEng"/>
            </w:pPr>
            <w:r w:rsidRPr="0011123B">
              <w:t>liver</w:t>
            </w:r>
          </w:p>
        </w:tc>
        <w:tc>
          <w:tcPr>
            <w:tcW w:w="968" w:type="dxa"/>
            <w:gridSpan w:val="2"/>
            <w:shd w:val="clear" w:color="auto" w:fill="auto"/>
          </w:tcPr>
          <w:p w14:paraId="65398196" w14:textId="77777777" w:rsidR="00161730" w:rsidRPr="00E61FC6" w:rsidRDefault="00161730" w:rsidP="00161730">
            <w:pPr>
              <w:pStyle w:val="GlossEng"/>
            </w:pPr>
            <w:r w:rsidRPr="00E61FC6">
              <w:t>be.moved</w:t>
            </w:r>
          </w:p>
        </w:tc>
        <w:tc>
          <w:tcPr>
            <w:tcW w:w="284" w:type="dxa"/>
            <w:shd w:val="clear" w:color="auto" w:fill="auto"/>
          </w:tcPr>
          <w:p w14:paraId="6A2D5153" w14:textId="77777777" w:rsidR="00161730" w:rsidRPr="0011123B" w:rsidRDefault="00161730" w:rsidP="00161730">
            <w:pPr>
              <w:pStyle w:val="GlossEng"/>
            </w:pPr>
          </w:p>
        </w:tc>
      </w:tr>
    </w:tbl>
    <w:p w14:paraId="7799A8EC" w14:textId="1001508E" w:rsidR="00161730" w:rsidRPr="00C255FA" w:rsidRDefault="00161730" w:rsidP="00161730">
      <w:pPr>
        <w:pStyle w:val="FreeTranslEng15pt"/>
      </w:pPr>
      <w:r>
        <w:t xml:space="preserve">[Phone conversation between a father and his daughter:] </w:t>
      </w:r>
      <w:r w:rsidR="00B7093A">
        <w:t>‘</w:t>
      </w:r>
      <w:r>
        <w:t xml:space="preserve">[(if) I had just spoken to </w:t>
      </w:r>
      <w:r w:rsidR="004A6C97">
        <w:t>Siduas</w:t>
      </w:r>
      <w:r>
        <w:t>, maybe I wouldn</w:t>
      </w:r>
      <w:r w:rsidR="00B7093A">
        <w:t>’</w:t>
      </w:r>
      <w:r>
        <w:t xml:space="preserve">t have felt moved to come (and pick you up), right?,] </w:t>
      </w:r>
      <w:r w:rsidRPr="004C70D7">
        <w:rPr>
          <w:rStyle w:val="ChBlueBold"/>
        </w:rPr>
        <w:t>but because</w:t>
      </w:r>
      <w:r>
        <w:t xml:space="preserve"> you (</w:t>
      </w:r>
      <w:r w:rsidR="00B7093A">
        <w:t>‘</w:t>
      </w:r>
      <w:r w:rsidR="00647F64">
        <w:t>Nofela</w:t>
      </w:r>
      <w:r w:rsidR="00B7093A">
        <w:t>’</w:t>
      </w:r>
      <w:r>
        <w:t>) spoke[</w:t>
      </w:r>
      <w:r w:rsidRPr="0099608C">
        <w:rPr>
          <w:rStyle w:val="ChSmallCaps"/>
        </w:rPr>
        <w:t>tru</w:t>
      </w:r>
      <w:r>
        <w:t xml:space="preserve">], </w:t>
      </w:r>
      <w:r w:rsidRPr="004C70D7">
        <w:rPr>
          <w:rStyle w:val="ChBlueBold"/>
        </w:rPr>
        <w:t>because</w:t>
      </w:r>
      <w:r>
        <w:t xml:space="preserve"> you (</w:t>
      </w:r>
      <w:r w:rsidR="00B7093A">
        <w:t>‘</w:t>
      </w:r>
      <w:r w:rsidR="00647F64">
        <w:t>Nofela</w:t>
      </w:r>
      <w:r w:rsidR="00B7093A">
        <w:t>’</w:t>
      </w:r>
      <w:r>
        <w:t>) spoke with me, my (</w:t>
      </w:r>
      <w:r w:rsidR="00B7093A">
        <w:t>‘</w:t>
      </w:r>
      <w:r>
        <w:t>father</w:t>
      </w:r>
      <w:r w:rsidR="00B7093A">
        <w:t>’</w:t>
      </w:r>
      <w:r>
        <w:t>s) heart was moved [so I</w:t>
      </w:r>
      <w:r w:rsidR="00B7093A">
        <w:t>’</w:t>
      </w:r>
      <w:r>
        <w:t>ll definitely come (and pick you up)</w:t>
      </w:r>
      <w:r w:rsidR="00676DDB">
        <w:t>]</w:t>
      </w:r>
      <w:r w:rsidR="00B7093A">
        <w:t>’</w:t>
      </w:r>
      <w:r>
        <w:t xml:space="preserve"> </w:t>
      </w:r>
      <w:r w:rsidRPr="00C255FA">
        <w:rPr>
          <w:rStyle w:val="ExampleSource"/>
        </w:rPr>
        <w:t>[080922-001a-CvPh.1082-1083]</w:t>
      </w:r>
    </w:p>
    <w:p w14:paraId="5CF260D7" w14:textId="77777777" w:rsidR="00161730" w:rsidRDefault="00161730" w:rsidP="00161730">
      <w:pPr>
        <w:pStyle w:val="Heading3"/>
      </w:pPr>
      <w:bookmarkStart w:id="5223" w:name="_Ref356308992"/>
      <w:bookmarkStart w:id="5224" w:name="_Toc356663353"/>
      <w:bookmarkStart w:id="5225" w:name="_Toc361492644"/>
      <w:bookmarkStart w:id="5226" w:name="_Toc440455753"/>
      <w:r>
        <w:t>Contrast</w:t>
      </w:r>
      <w:bookmarkEnd w:id="5223"/>
      <w:bookmarkEnd w:id="5224"/>
      <w:bookmarkEnd w:id="5225"/>
      <w:bookmarkEnd w:id="5226"/>
    </w:p>
    <w:p w14:paraId="597A02BA" w14:textId="496BD646" w:rsidR="00161730" w:rsidRDefault="00161730" w:rsidP="00161730">
      <w:pPr>
        <w:pStyle w:val="Body0015after"/>
      </w:pPr>
      <w:r>
        <w:t xml:space="preserve">Contrast-marking conjunctions </w:t>
      </w:r>
      <w:r w:rsidR="009A68B7">
        <w:t xml:space="preserve">are cross-linguistically defined as conjunctions that </w:t>
      </w:r>
      <w:r>
        <w:t xml:space="preserve">signal that the events or states described in two clauses </w:t>
      </w:r>
      <w:r w:rsidR="00B7093A">
        <w:t>“</w:t>
      </w:r>
      <w:r>
        <w:t>are valid simultaneously</w:t>
      </w:r>
      <w:r w:rsidR="00B7093A">
        <w:t>”</w:t>
      </w:r>
      <w:r>
        <w:t xml:space="preserve">, but that the information given in one clause </w:t>
      </w:r>
      <w:r w:rsidR="00B7093A">
        <w:t>“</w:t>
      </w:r>
      <w:r>
        <w:t>marks a contrast to the information</w:t>
      </w:r>
      <w:r w:rsidR="00B7093A">
        <w:t>”</w:t>
      </w:r>
      <w:r>
        <w:t xml:space="preserve"> given in the other clause </w:t>
      </w:r>
      <w:r w:rsidR="00BA6215">
        <w:rPr>
          <w:rStyle w:val="Citation"/>
        </w:rPr>
        <w:fldChar w:fldCharType="begin"/>
      </w:r>
      <w:r w:rsidR="0092451D">
        <w:rPr>
          <w:rStyle w:val="Citation"/>
        </w:rPr>
        <w:instrText>ADDIN CITAVI.PLACEHOLDER f030adc2-a330-408e-8c96-f9dc01edbb15 PFBsYWNlaG9sZGVyPg0KICA8QWRkSW5WZXJzaW9uPjUuMi4wLjg8L0FkZEluVmVyc2lvbj4NCiAgPElkPmYwMzBhZGMyLWEzMzAtNDA4ZS04Yzk2LWY5ZGMwMWVkYmIxNTwvSWQ+DQogIDxFbnRyaWVzPg0KICAgIDxFbnRyeT4NCiAgICAgIDxJZD4yZTEyZjFmZi0wZmFjLTQ5ZGYtYmFlNy1lNTUxZGI2MTNjOGE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MTM4NzUwMTMtYWZlMS00NmE4LThiMjgtMzFlOWYyNTUzODEz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kb2xwaCAxOTk2OiAyMCk8L1RleHQ+DQogICAgPC9UZXh0VW5pdD4NCiAgPC9UZXh0VW5pdHM+DQo8L1BsYWNlaG9sZGVyPg==</w:instrText>
      </w:r>
      <w:r w:rsidR="00BA6215">
        <w:rPr>
          <w:rStyle w:val="Citation"/>
        </w:rPr>
        <w:fldChar w:fldCharType="separate"/>
      </w:r>
      <w:bookmarkStart w:id="5227" w:name="_CTVP001f030adc2a330408e8c96f9dc01edbb15"/>
      <w:r w:rsidR="0092006B">
        <w:rPr>
          <w:rStyle w:val="Citation"/>
        </w:rPr>
        <w:t>(Rudolph 1996: 20)</w:t>
      </w:r>
      <w:bookmarkEnd w:id="5227"/>
      <w:r w:rsidR="00BA6215">
        <w:rPr>
          <w:rStyle w:val="Citation"/>
        </w:rPr>
        <w:fldChar w:fldCharType="end"/>
      </w:r>
      <w:r>
        <w:t xml:space="preserve">. This section describes four </w:t>
      </w:r>
      <w:r w:rsidR="009A68B7">
        <w:t xml:space="preserve">Papuan Malay </w:t>
      </w:r>
      <w:r>
        <w:t xml:space="preserve">contrast-marking conjunctions: adversative </w:t>
      </w:r>
      <w:r w:rsidRPr="00A4261F">
        <w:rPr>
          <w:rStyle w:val="ChItalBold"/>
        </w:rPr>
        <w:t>tapi</w:t>
      </w:r>
      <w:r>
        <w:t xml:space="preserve"> </w:t>
      </w:r>
      <w:r w:rsidR="00B7093A">
        <w:t>‘</w:t>
      </w:r>
      <w:r>
        <w:t>but</w:t>
      </w:r>
      <w:r w:rsidR="00B7093A">
        <w:t>’</w:t>
      </w:r>
      <w:r>
        <w:t xml:space="preserve"> and </w:t>
      </w:r>
      <w:r>
        <w:rPr>
          <w:rStyle w:val="ChItalBold"/>
        </w:rPr>
        <w:t>habis</w:t>
      </w:r>
      <w:r>
        <w:t xml:space="preserve"> </w:t>
      </w:r>
      <w:r w:rsidR="00B7093A">
        <w:t>‘</w:t>
      </w:r>
      <w:r>
        <w:t>after all</w:t>
      </w:r>
      <w:r w:rsidR="00B7093A">
        <w:t>’</w:t>
      </w:r>
      <w:r>
        <w:t xml:space="preserve"> (§</w:t>
      </w:r>
      <w:r>
        <w:fldChar w:fldCharType="begin"/>
      </w:r>
      <w:r>
        <w:instrText xml:space="preserve"> REF _Ref361248130 \w \h </w:instrText>
      </w:r>
      <w:r>
        <w:fldChar w:fldCharType="separate"/>
      </w:r>
      <w:r w:rsidR="00154D81">
        <w:rPr>
          <w:cs/>
        </w:rPr>
        <w:t>‎</w:t>
      </w:r>
      <w:r w:rsidR="00154D81">
        <w:t>14.2.5.2</w:t>
      </w:r>
      <w:r>
        <w:fldChar w:fldCharType="end"/>
      </w:r>
      <w:r>
        <w:t xml:space="preserve"> and §</w:t>
      </w:r>
      <w:r>
        <w:fldChar w:fldCharType="begin"/>
      </w:r>
      <w:r>
        <w:instrText xml:space="preserve"> REF _Ref361248129 \w \h </w:instrText>
      </w:r>
      <w:r>
        <w:fldChar w:fldCharType="separate"/>
      </w:r>
      <w:r w:rsidR="00154D81">
        <w:rPr>
          <w:cs/>
        </w:rPr>
        <w:t>‎</w:t>
      </w:r>
      <w:r w:rsidR="00154D81">
        <w:t>14.2.5.1</w:t>
      </w:r>
      <w:r>
        <w:fldChar w:fldCharType="end"/>
      </w:r>
      <w:r>
        <w:t xml:space="preserve">), oppositive </w:t>
      </w:r>
      <w:r>
        <w:rPr>
          <w:rStyle w:val="ChItalBold"/>
        </w:rPr>
        <w:t>padahal</w:t>
      </w:r>
      <w:r>
        <w:t xml:space="preserve"> </w:t>
      </w:r>
      <w:r w:rsidR="00B7093A">
        <w:t>‘</w:t>
      </w:r>
      <w:r>
        <w:t>but actually</w:t>
      </w:r>
      <w:r w:rsidR="00B7093A">
        <w:t>’</w:t>
      </w:r>
      <w:r>
        <w:t xml:space="preserve"> (§</w:t>
      </w:r>
      <w:r>
        <w:fldChar w:fldCharType="begin"/>
      </w:r>
      <w:r>
        <w:instrText xml:space="preserve"> REF _Ref361248131 \w \h </w:instrText>
      </w:r>
      <w:r>
        <w:fldChar w:fldCharType="separate"/>
      </w:r>
      <w:r w:rsidR="00154D81">
        <w:rPr>
          <w:cs/>
        </w:rPr>
        <w:t>‎</w:t>
      </w:r>
      <w:r w:rsidR="00154D81">
        <w:t>14.2.5.3</w:t>
      </w:r>
      <w:r>
        <w:fldChar w:fldCharType="end"/>
      </w:r>
      <w:r>
        <w:t xml:space="preserve">), and concessive </w:t>
      </w:r>
      <w:r w:rsidRPr="00D77206">
        <w:rPr>
          <w:rStyle w:val="ChItalBold"/>
        </w:rPr>
        <w:t>biar</w:t>
      </w:r>
      <w:r>
        <w:t xml:space="preserve"> </w:t>
      </w:r>
      <w:r w:rsidR="00B7093A">
        <w:t>‘</w:t>
      </w:r>
      <w:r>
        <w:t>although</w:t>
      </w:r>
      <w:r w:rsidR="00B7093A">
        <w:t>’</w:t>
      </w:r>
      <w:r>
        <w:t xml:space="preserve"> (§</w:t>
      </w:r>
      <w:r>
        <w:fldChar w:fldCharType="begin"/>
      </w:r>
      <w:r>
        <w:instrText xml:space="preserve"> REF _Ref361248132 \w \h </w:instrText>
      </w:r>
      <w:r>
        <w:fldChar w:fldCharType="separate"/>
      </w:r>
      <w:r w:rsidR="00154D81">
        <w:rPr>
          <w:cs/>
        </w:rPr>
        <w:t>‎</w:t>
      </w:r>
      <w:r w:rsidR="00154D81">
        <w:t>14.2.5.4</w:t>
      </w:r>
      <w:r>
        <w:fldChar w:fldCharType="end"/>
      </w:r>
      <w:r>
        <w:t xml:space="preserve">). In addition, temporal </w:t>
      </w:r>
      <w:r w:rsidRPr="00470C49">
        <w:rPr>
          <w:rStyle w:val="ChItalBold"/>
        </w:rPr>
        <w:t>baru</w:t>
      </w:r>
      <w:r>
        <w:rPr>
          <w:lang w:eastAsia="en-US"/>
        </w:rPr>
        <w:t xml:space="preserve"> </w:t>
      </w:r>
      <w:r w:rsidR="00B7093A">
        <w:rPr>
          <w:lang w:eastAsia="en-US"/>
        </w:rPr>
        <w:t>‘</w:t>
      </w:r>
      <w:r>
        <w:rPr>
          <w:lang w:eastAsia="en-US"/>
        </w:rPr>
        <w:t>and then</w:t>
      </w:r>
      <w:r w:rsidR="00B7093A">
        <w:rPr>
          <w:lang w:eastAsia="en-US"/>
        </w:rPr>
        <w:t>’</w:t>
      </w:r>
      <w:r>
        <w:rPr>
          <w:lang w:eastAsia="en-US"/>
        </w:rPr>
        <w:t xml:space="preserve"> has contrast-marking function in that it signals </w:t>
      </w:r>
      <w:r>
        <w:t xml:space="preserve">counter-expectation in the sense of </w:t>
      </w:r>
      <w:r w:rsidR="00B7093A">
        <w:t>‘</w:t>
      </w:r>
      <w:r>
        <w:t>after all</w:t>
      </w:r>
      <w:r w:rsidR="00B7093A">
        <w:t>’</w:t>
      </w:r>
      <w:r>
        <w:t>; as this function is marginal it is discussed in §</w:t>
      </w:r>
      <w:r>
        <w:fldChar w:fldCharType="begin"/>
      </w:r>
      <w:r>
        <w:instrText xml:space="preserve"> REF _Ref355429821 \w \h </w:instrText>
      </w:r>
      <w:r>
        <w:fldChar w:fldCharType="separate"/>
      </w:r>
      <w:r w:rsidR="00154D81">
        <w:rPr>
          <w:cs/>
        </w:rPr>
        <w:t>‎</w:t>
      </w:r>
      <w:r w:rsidR="00154D81">
        <w:t>14.2.3.2</w:t>
      </w:r>
      <w:r>
        <w:fldChar w:fldCharType="end"/>
      </w:r>
      <w:r>
        <w:t xml:space="preserve"> and not here.</w:t>
      </w:r>
    </w:p>
    <w:p w14:paraId="38C7859E" w14:textId="2D1208D2" w:rsidR="00161730" w:rsidRDefault="00161730" w:rsidP="00161730">
      <w:pPr>
        <w:pStyle w:val="Heading4"/>
      </w:pPr>
      <w:bookmarkStart w:id="5228" w:name="_Ref361248129"/>
      <w:r>
        <w:t xml:space="preserve">Adversative </w:t>
      </w:r>
      <w:r w:rsidRPr="00302E4C">
        <w:rPr>
          <w:rStyle w:val="ChItalBold"/>
        </w:rPr>
        <w:t>tapi</w:t>
      </w:r>
      <w:r>
        <w:t xml:space="preserve"> </w:t>
      </w:r>
      <w:r w:rsidR="00B7093A">
        <w:t>‘</w:t>
      </w:r>
      <w:r>
        <w:t>but</w:t>
      </w:r>
      <w:r w:rsidR="00B7093A">
        <w:t>’</w:t>
      </w:r>
      <w:bookmarkEnd w:id="5228"/>
    </w:p>
    <w:p w14:paraId="595DD564" w14:textId="298F9ABA" w:rsidR="00161730" w:rsidRDefault="00161730" w:rsidP="009A68B7">
      <w:pPr>
        <w:pStyle w:val="Body0010after"/>
      </w:pPr>
      <w:r>
        <w:t xml:space="preserve">Adversative </w:t>
      </w:r>
      <w:r w:rsidRPr="00302E4C">
        <w:rPr>
          <w:rStyle w:val="ChItalBold"/>
        </w:rPr>
        <w:t>tapi</w:t>
      </w:r>
      <w:r>
        <w:t xml:space="preserve"> </w:t>
      </w:r>
      <w:r w:rsidR="00B7093A">
        <w:t>‘</w:t>
      </w:r>
      <w:r>
        <w:t>but</w:t>
      </w:r>
      <w:r w:rsidR="00B7093A">
        <w:t>’</w:t>
      </w:r>
      <w:r>
        <w:t xml:space="preserve"> occurs in interclausal position. It marks a</w:t>
      </w:r>
      <w:r w:rsidR="009A68B7">
        <w:t>n adversative</w:t>
      </w:r>
      <w:r>
        <w:t xml:space="preserve"> contrast relation between </w:t>
      </w:r>
      <w:r w:rsidR="009A68B7">
        <w:t xml:space="preserve">the </w:t>
      </w:r>
      <w:r>
        <w:t xml:space="preserve">clause </w:t>
      </w:r>
      <w:r w:rsidR="009A68B7">
        <w:t xml:space="preserve">it introduces </w:t>
      </w:r>
      <w:r>
        <w:t xml:space="preserve">and the </w:t>
      </w:r>
      <w:r w:rsidR="006550FB">
        <w:t xml:space="preserve">preceding </w:t>
      </w:r>
      <w:r>
        <w:t xml:space="preserve">unmarked clause, as shown in </w:t>
      </w:r>
      <w:r>
        <w:fldChar w:fldCharType="begin"/>
      </w:r>
      <w:r>
        <w:instrText xml:space="preserve"> REF _Ref355178194 \h </w:instrText>
      </w:r>
      <w:r>
        <w:fldChar w:fldCharType="separate"/>
      </w:r>
      <w:r w:rsidR="00154D81" w:rsidRPr="00856563">
        <w:t>(</w:t>
      </w:r>
      <w:r w:rsidR="00154D81">
        <w:rPr>
          <w:noProof/>
        </w:rPr>
        <w:t>46</w:t>
      </w:r>
      <w:r w:rsidR="00154D81" w:rsidRPr="00856563">
        <w:t>)</w:t>
      </w:r>
      <w:r>
        <w:fldChar w:fldCharType="end"/>
      </w:r>
      <w:r>
        <w:t xml:space="preserve"> and </w:t>
      </w:r>
      <w:r>
        <w:fldChar w:fldCharType="begin"/>
      </w:r>
      <w:r>
        <w:instrText xml:space="preserve"> REF _Ref355178200 \h </w:instrText>
      </w:r>
      <w:r>
        <w:fldChar w:fldCharType="separate"/>
      </w:r>
      <w:r w:rsidR="00154D81" w:rsidRPr="00856563">
        <w:t>(</w:t>
      </w:r>
      <w:r w:rsidR="00154D81">
        <w:rPr>
          <w:noProof/>
        </w:rPr>
        <w:t>47</w:t>
      </w:r>
      <w:r w:rsidR="00154D81" w:rsidRPr="00856563">
        <w:t>)</w:t>
      </w:r>
      <w:r>
        <w:fldChar w:fldCharType="end"/>
      </w:r>
      <w:r>
        <w:t>.</w:t>
      </w:r>
    </w:p>
    <w:tbl>
      <w:tblPr>
        <w:tblW w:w="6457" w:type="dxa"/>
        <w:tblCellMar>
          <w:left w:w="42" w:type="dxa"/>
          <w:right w:w="42" w:type="dxa"/>
        </w:tblCellMar>
        <w:tblLook w:val="01E0" w:firstRow="1" w:lastRow="1" w:firstColumn="1" w:lastColumn="1" w:noHBand="0" w:noVBand="0"/>
      </w:tblPr>
      <w:tblGrid>
        <w:gridCol w:w="709"/>
        <w:gridCol w:w="489"/>
        <w:gridCol w:w="756"/>
        <w:gridCol w:w="684"/>
        <w:gridCol w:w="651"/>
        <w:gridCol w:w="518"/>
        <w:gridCol w:w="489"/>
        <w:gridCol w:w="2161"/>
      </w:tblGrid>
      <w:tr w:rsidR="00AC23C4" w:rsidRPr="00C52D89" w14:paraId="0E2FA2D4" w14:textId="77777777" w:rsidTr="00AC23C4">
        <w:tc>
          <w:tcPr>
            <w:tcW w:w="709" w:type="dxa"/>
            <w:shd w:val="clear" w:color="auto" w:fill="auto"/>
          </w:tcPr>
          <w:p w14:paraId="7FD032BE" w14:textId="77777777" w:rsidR="00161730" w:rsidRPr="00150DE6" w:rsidRDefault="00161730" w:rsidP="00161730">
            <w:pPr>
              <w:pStyle w:val="O0Nwnext"/>
            </w:pPr>
            <w:bookmarkStart w:id="5229" w:name="_Ref355178194"/>
            <w:r w:rsidRPr="00856563">
              <w:t>(</w:t>
            </w:r>
            <w:fldSimple w:instr=" SEQ ( \* ARABIC \s 1 ">
              <w:r w:rsidR="00154D81">
                <w:rPr>
                  <w:noProof/>
                </w:rPr>
                <w:t>46</w:t>
              </w:r>
            </w:fldSimple>
            <w:r w:rsidRPr="00856563">
              <w:t>)</w:t>
            </w:r>
            <w:bookmarkEnd w:id="5229"/>
          </w:p>
        </w:tc>
        <w:tc>
          <w:tcPr>
            <w:tcW w:w="489" w:type="dxa"/>
            <w:shd w:val="clear" w:color="auto" w:fill="auto"/>
          </w:tcPr>
          <w:p w14:paraId="7137A5EC" w14:textId="77777777" w:rsidR="00161730" w:rsidRPr="00245811" w:rsidRDefault="00161730" w:rsidP="00161730">
            <w:pPr>
              <w:pStyle w:val="Text"/>
            </w:pPr>
            <w:r w:rsidRPr="00245811">
              <w:t>de</w:t>
            </w:r>
          </w:p>
        </w:tc>
        <w:tc>
          <w:tcPr>
            <w:tcW w:w="756" w:type="dxa"/>
            <w:shd w:val="clear" w:color="auto" w:fill="auto"/>
          </w:tcPr>
          <w:p w14:paraId="7EE53528" w14:textId="77777777" w:rsidR="00161730" w:rsidRPr="00245811" w:rsidRDefault="00161730" w:rsidP="00161730">
            <w:pPr>
              <w:pStyle w:val="Text"/>
            </w:pPr>
            <w:r w:rsidRPr="00245811">
              <w:t>bisa</w:t>
            </w:r>
          </w:p>
        </w:tc>
        <w:tc>
          <w:tcPr>
            <w:tcW w:w="684" w:type="dxa"/>
            <w:shd w:val="clear" w:color="auto" w:fill="auto"/>
          </w:tcPr>
          <w:p w14:paraId="3A354B6C" w14:textId="77777777" w:rsidR="00161730" w:rsidRPr="00245811" w:rsidRDefault="00161730" w:rsidP="00161730">
            <w:pPr>
              <w:pStyle w:val="Text"/>
            </w:pPr>
            <w:r w:rsidRPr="00245811">
              <w:t>main</w:t>
            </w:r>
            <w:r w:rsidR="003E3C0C">
              <w:t>g</w:t>
            </w:r>
          </w:p>
        </w:tc>
        <w:tc>
          <w:tcPr>
            <w:tcW w:w="651" w:type="dxa"/>
            <w:shd w:val="clear" w:color="auto" w:fill="auto"/>
          </w:tcPr>
          <w:p w14:paraId="299B4CDF" w14:textId="77777777" w:rsidR="00161730" w:rsidRPr="00245811" w:rsidRDefault="00161730" w:rsidP="00161730">
            <w:pPr>
              <w:pStyle w:val="Text"/>
            </w:pPr>
            <w:r w:rsidRPr="00245811">
              <w:t>gitar</w:t>
            </w:r>
            <w:r>
              <w:t>,</w:t>
            </w:r>
          </w:p>
        </w:tc>
        <w:tc>
          <w:tcPr>
            <w:tcW w:w="518" w:type="dxa"/>
            <w:shd w:val="clear" w:color="auto" w:fill="auto"/>
          </w:tcPr>
          <w:p w14:paraId="45E0CA4C" w14:textId="77777777" w:rsidR="00161730" w:rsidRPr="0051790C" w:rsidRDefault="00161730" w:rsidP="00161730">
            <w:pPr>
              <w:pStyle w:val="Text"/>
              <w:rPr>
                <w:rStyle w:val="ChBlueBold"/>
              </w:rPr>
            </w:pPr>
            <w:r w:rsidRPr="0051790C">
              <w:rPr>
                <w:rStyle w:val="ChBlueBold"/>
              </w:rPr>
              <w:t>tapi</w:t>
            </w:r>
          </w:p>
        </w:tc>
        <w:tc>
          <w:tcPr>
            <w:tcW w:w="489" w:type="dxa"/>
            <w:shd w:val="clear" w:color="auto" w:fill="auto"/>
          </w:tcPr>
          <w:p w14:paraId="5BBDA3CB" w14:textId="77777777" w:rsidR="00161730" w:rsidRPr="00245811" w:rsidRDefault="00161730" w:rsidP="00161730">
            <w:pPr>
              <w:pStyle w:val="Text"/>
            </w:pPr>
            <w:r w:rsidRPr="00245811">
              <w:t>de</w:t>
            </w:r>
          </w:p>
        </w:tc>
        <w:tc>
          <w:tcPr>
            <w:tcW w:w="2161" w:type="dxa"/>
            <w:shd w:val="clear" w:color="auto" w:fill="auto"/>
          </w:tcPr>
          <w:p w14:paraId="154188F4" w14:textId="77777777" w:rsidR="00161730" w:rsidRPr="00245811" w:rsidRDefault="00161730" w:rsidP="00161730">
            <w:pPr>
              <w:pStyle w:val="Text"/>
            </w:pPr>
            <w:r w:rsidRPr="00245811">
              <w:t>malu</w:t>
            </w:r>
          </w:p>
        </w:tc>
      </w:tr>
      <w:tr w:rsidR="00AC23C4" w:rsidRPr="00AC23C4" w14:paraId="34EA2460" w14:textId="77777777" w:rsidTr="00AC23C4">
        <w:tc>
          <w:tcPr>
            <w:tcW w:w="709" w:type="dxa"/>
            <w:shd w:val="clear" w:color="auto" w:fill="auto"/>
          </w:tcPr>
          <w:p w14:paraId="54865C9B" w14:textId="77777777" w:rsidR="00161730" w:rsidRPr="00245811" w:rsidRDefault="00161730" w:rsidP="00161730">
            <w:pPr>
              <w:pStyle w:val="GlossEng"/>
            </w:pPr>
          </w:p>
        </w:tc>
        <w:tc>
          <w:tcPr>
            <w:tcW w:w="489" w:type="dxa"/>
            <w:shd w:val="clear" w:color="auto" w:fill="auto"/>
          </w:tcPr>
          <w:p w14:paraId="419B8BFD" w14:textId="77777777" w:rsidR="00161730" w:rsidRPr="0099608C" w:rsidRDefault="00161730" w:rsidP="00161730">
            <w:pPr>
              <w:pStyle w:val="GlossEng"/>
              <w:rPr>
                <w:rStyle w:val="ChSmallCaps"/>
              </w:rPr>
            </w:pPr>
            <w:r w:rsidRPr="0099608C">
              <w:rPr>
                <w:rStyle w:val="ChSmallCaps"/>
              </w:rPr>
              <w:t>3sg</w:t>
            </w:r>
          </w:p>
        </w:tc>
        <w:tc>
          <w:tcPr>
            <w:tcW w:w="756" w:type="dxa"/>
            <w:shd w:val="clear" w:color="auto" w:fill="auto"/>
          </w:tcPr>
          <w:p w14:paraId="07562F0C" w14:textId="77777777" w:rsidR="00161730" w:rsidRPr="00245811" w:rsidRDefault="00161730" w:rsidP="00161730">
            <w:pPr>
              <w:pStyle w:val="GlossEng"/>
            </w:pPr>
            <w:r w:rsidRPr="00245811">
              <w:t>be.able</w:t>
            </w:r>
          </w:p>
        </w:tc>
        <w:tc>
          <w:tcPr>
            <w:tcW w:w="684" w:type="dxa"/>
            <w:shd w:val="clear" w:color="auto" w:fill="auto"/>
          </w:tcPr>
          <w:p w14:paraId="10579370" w14:textId="77777777" w:rsidR="00161730" w:rsidRPr="00245811" w:rsidRDefault="00161730" w:rsidP="00161730">
            <w:pPr>
              <w:pStyle w:val="GlossEng"/>
            </w:pPr>
            <w:r w:rsidRPr="00245811">
              <w:t>play</w:t>
            </w:r>
          </w:p>
        </w:tc>
        <w:tc>
          <w:tcPr>
            <w:tcW w:w="651" w:type="dxa"/>
            <w:shd w:val="clear" w:color="auto" w:fill="auto"/>
          </w:tcPr>
          <w:p w14:paraId="0ABFEC62" w14:textId="77777777" w:rsidR="00161730" w:rsidRPr="00245811" w:rsidRDefault="00161730" w:rsidP="00161730">
            <w:pPr>
              <w:pStyle w:val="GlossEng"/>
            </w:pPr>
            <w:r w:rsidRPr="00245811">
              <w:t>guitar</w:t>
            </w:r>
          </w:p>
        </w:tc>
        <w:tc>
          <w:tcPr>
            <w:tcW w:w="518" w:type="dxa"/>
            <w:shd w:val="clear" w:color="auto" w:fill="auto"/>
          </w:tcPr>
          <w:p w14:paraId="7FDC2405" w14:textId="77777777" w:rsidR="00161730" w:rsidRPr="00245811" w:rsidRDefault="00161730" w:rsidP="00161730">
            <w:pPr>
              <w:pStyle w:val="GlossEng"/>
            </w:pPr>
            <w:r w:rsidRPr="00245811">
              <w:t>but</w:t>
            </w:r>
          </w:p>
        </w:tc>
        <w:tc>
          <w:tcPr>
            <w:tcW w:w="489" w:type="dxa"/>
            <w:shd w:val="clear" w:color="auto" w:fill="auto"/>
          </w:tcPr>
          <w:p w14:paraId="3B5ECB67" w14:textId="77777777" w:rsidR="00161730" w:rsidRPr="0099608C" w:rsidRDefault="00161730" w:rsidP="00161730">
            <w:pPr>
              <w:pStyle w:val="GlossEng"/>
              <w:rPr>
                <w:rStyle w:val="ChSmallCaps"/>
              </w:rPr>
            </w:pPr>
            <w:r w:rsidRPr="0099608C">
              <w:rPr>
                <w:rStyle w:val="ChSmallCaps"/>
              </w:rPr>
              <w:t>3sg</w:t>
            </w:r>
          </w:p>
        </w:tc>
        <w:tc>
          <w:tcPr>
            <w:tcW w:w="2161" w:type="dxa"/>
            <w:shd w:val="clear" w:color="auto" w:fill="auto"/>
          </w:tcPr>
          <w:p w14:paraId="3EAE045C" w14:textId="77777777" w:rsidR="00161730" w:rsidRPr="00245811" w:rsidRDefault="00161730" w:rsidP="00161730">
            <w:pPr>
              <w:pStyle w:val="GlossEng"/>
            </w:pPr>
            <w:r w:rsidRPr="00245811">
              <w:t>feel.embarrassed(.about)</w:t>
            </w:r>
          </w:p>
        </w:tc>
      </w:tr>
    </w:tbl>
    <w:p w14:paraId="15824062" w14:textId="16FEF11C" w:rsidR="00161730" w:rsidRPr="00233F27" w:rsidRDefault="00B7093A" w:rsidP="00161730">
      <w:pPr>
        <w:pStyle w:val="FreeTranslEng"/>
      </w:pPr>
      <w:r>
        <w:t>‘</w:t>
      </w:r>
      <w:r w:rsidR="00161730">
        <w:t xml:space="preserve">she can play the guitar </w:t>
      </w:r>
      <w:r w:rsidR="00161730" w:rsidRPr="0051790C">
        <w:rPr>
          <w:rStyle w:val="ChBlueBold"/>
        </w:rPr>
        <w:t>but</w:t>
      </w:r>
      <w:r w:rsidR="00F95EBC">
        <w:t xml:space="preserve"> she feels </w:t>
      </w:r>
      <w:r w:rsidR="00161730">
        <w:t>shy</w:t>
      </w:r>
      <w:r w:rsidR="00F95EBC">
        <w:t xml:space="preserve"> (about it)</w:t>
      </w:r>
      <w:r>
        <w:t>’</w:t>
      </w:r>
      <w:r w:rsidR="00161730">
        <w:t xml:space="preserve"> </w:t>
      </w:r>
      <w:r w:rsidR="00161730" w:rsidRPr="007D256B">
        <w:rPr>
          <w:rStyle w:val="ExampleSource"/>
        </w:rPr>
        <w:t>[081014-015-Cv.0008]</w:t>
      </w:r>
    </w:p>
    <w:tbl>
      <w:tblPr>
        <w:tblW w:w="6340" w:type="dxa"/>
        <w:tblCellMar>
          <w:left w:w="42" w:type="dxa"/>
          <w:right w:w="42" w:type="dxa"/>
        </w:tblCellMar>
        <w:tblLook w:val="01E0" w:firstRow="1" w:lastRow="1" w:firstColumn="1" w:lastColumn="1" w:noHBand="0" w:noVBand="0"/>
      </w:tblPr>
      <w:tblGrid>
        <w:gridCol w:w="709"/>
        <w:gridCol w:w="484"/>
        <w:gridCol w:w="189"/>
        <w:gridCol w:w="300"/>
        <w:gridCol w:w="634"/>
        <w:gridCol w:w="39"/>
        <w:gridCol w:w="501"/>
        <w:gridCol w:w="150"/>
        <w:gridCol w:w="523"/>
        <w:gridCol w:w="17"/>
        <w:gridCol w:w="472"/>
        <w:gridCol w:w="68"/>
        <w:gridCol w:w="605"/>
        <w:gridCol w:w="35"/>
        <w:gridCol w:w="527"/>
        <w:gridCol w:w="63"/>
        <w:gridCol w:w="484"/>
        <w:gridCol w:w="540"/>
      </w:tblGrid>
      <w:tr w:rsidR="00AC23C4" w:rsidRPr="00C52D89" w14:paraId="3373B104" w14:textId="77777777" w:rsidTr="00AC23C4">
        <w:tc>
          <w:tcPr>
            <w:tcW w:w="709" w:type="dxa"/>
            <w:shd w:val="clear" w:color="auto" w:fill="auto"/>
          </w:tcPr>
          <w:p w14:paraId="40ECAA58" w14:textId="77777777" w:rsidR="00161730" w:rsidRPr="00150DE6" w:rsidRDefault="00161730" w:rsidP="00161730">
            <w:pPr>
              <w:pStyle w:val="O0Nwnext"/>
            </w:pPr>
            <w:bookmarkStart w:id="5230" w:name="_Ref355178200"/>
            <w:r w:rsidRPr="00856563">
              <w:t>(</w:t>
            </w:r>
            <w:fldSimple w:instr=" SEQ ( \* ARABIC \s 1 ">
              <w:r w:rsidR="00154D81">
                <w:rPr>
                  <w:noProof/>
                </w:rPr>
                <w:t>47</w:t>
              </w:r>
            </w:fldSimple>
            <w:r w:rsidRPr="00856563">
              <w:t>)</w:t>
            </w:r>
            <w:bookmarkEnd w:id="5230"/>
          </w:p>
        </w:tc>
        <w:tc>
          <w:tcPr>
            <w:tcW w:w="484" w:type="dxa"/>
            <w:shd w:val="clear" w:color="auto" w:fill="auto"/>
          </w:tcPr>
          <w:p w14:paraId="524FDB64" w14:textId="77777777" w:rsidR="00161730" w:rsidRPr="00607729" w:rsidRDefault="00161730" w:rsidP="00161730">
            <w:pPr>
              <w:pStyle w:val="Text"/>
            </w:pPr>
            <w:r w:rsidRPr="00607729">
              <w:t>ja</w:t>
            </w:r>
            <w:r>
              <w:t>di</w:t>
            </w:r>
          </w:p>
        </w:tc>
        <w:tc>
          <w:tcPr>
            <w:tcW w:w="489" w:type="dxa"/>
            <w:gridSpan w:val="2"/>
            <w:shd w:val="clear" w:color="auto" w:fill="auto"/>
          </w:tcPr>
          <w:p w14:paraId="5CA07AF8" w14:textId="77777777" w:rsidR="00161730" w:rsidRPr="00607729" w:rsidRDefault="00161730" w:rsidP="00161730">
            <w:pPr>
              <w:pStyle w:val="Text"/>
            </w:pPr>
            <w:r w:rsidRPr="00607729">
              <w:t>sa</w:t>
            </w:r>
          </w:p>
        </w:tc>
        <w:tc>
          <w:tcPr>
            <w:tcW w:w="673" w:type="dxa"/>
            <w:gridSpan w:val="2"/>
            <w:shd w:val="clear" w:color="auto" w:fill="auto"/>
          </w:tcPr>
          <w:p w14:paraId="139A6EAA" w14:textId="77777777" w:rsidR="00161730" w:rsidRPr="00607729" w:rsidRDefault="00161730" w:rsidP="00161730">
            <w:pPr>
              <w:pStyle w:val="Text"/>
            </w:pPr>
            <w:r w:rsidRPr="00607729">
              <w:t>punya</w:t>
            </w:r>
          </w:p>
        </w:tc>
        <w:tc>
          <w:tcPr>
            <w:tcW w:w="651" w:type="dxa"/>
            <w:gridSpan w:val="2"/>
            <w:shd w:val="clear" w:color="auto" w:fill="auto"/>
          </w:tcPr>
          <w:p w14:paraId="269418D2" w14:textId="77777777" w:rsidR="00161730" w:rsidRPr="00607729" w:rsidRDefault="00161730" w:rsidP="00161730">
            <w:pPr>
              <w:pStyle w:val="Text"/>
            </w:pPr>
            <w:r w:rsidRPr="00607729">
              <w:t>bapa</w:t>
            </w:r>
          </w:p>
        </w:tc>
        <w:tc>
          <w:tcPr>
            <w:tcW w:w="540" w:type="dxa"/>
            <w:gridSpan w:val="2"/>
            <w:shd w:val="clear" w:color="auto" w:fill="auto"/>
          </w:tcPr>
          <w:p w14:paraId="1A88F873" w14:textId="77777777" w:rsidR="00161730" w:rsidRPr="00607729" w:rsidRDefault="00161730" w:rsidP="00161730">
            <w:pPr>
              <w:pStyle w:val="Text"/>
            </w:pPr>
            <w:r>
              <w:t>kasi</w:t>
            </w:r>
          </w:p>
        </w:tc>
        <w:tc>
          <w:tcPr>
            <w:tcW w:w="540" w:type="dxa"/>
            <w:gridSpan w:val="2"/>
            <w:shd w:val="clear" w:color="auto" w:fill="auto"/>
          </w:tcPr>
          <w:p w14:paraId="13B0042F" w14:textId="77777777" w:rsidR="00161730" w:rsidRPr="00607729" w:rsidRDefault="00161730" w:rsidP="00161730">
            <w:pPr>
              <w:pStyle w:val="Text"/>
            </w:pPr>
            <w:r w:rsidRPr="00607729">
              <w:t>saya</w:t>
            </w:r>
          </w:p>
        </w:tc>
        <w:tc>
          <w:tcPr>
            <w:tcW w:w="640" w:type="dxa"/>
            <w:gridSpan w:val="2"/>
            <w:shd w:val="clear" w:color="auto" w:fill="auto"/>
          </w:tcPr>
          <w:p w14:paraId="629D3F96" w14:textId="77777777" w:rsidR="00161730" w:rsidRPr="00607729" w:rsidRDefault="00161730" w:rsidP="00161730">
            <w:pPr>
              <w:pStyle w:val="Text"/>
            </w:pPr>
            <w:r w:rsidRPr="00607729">
              <w:t>untuk</w:t>
            </w:r>
          </w:p>
        </w:tc>
        <w:tc>
          <w:tcPr>
            <w:tcW w:w="590" w:type="dxa"/>
            <w:gridSpan w:val="2"/>
            <w:shd w:val="clear" w:color="auto" w:fill="auto"/>
          </w:tcPr>
          <w:p w14:paraId="459D4664" w14:textId="77777777" w:rsidR="00161730" w:rsidRPr="00607729" w:rsidRDefault="004A6C97" w:rsidP="00161730">
            <w:pPr>
              <w:pStyle w:val="Text"/>
            </w:pPr>
            <w:r>
              <w:rPr>
                <w:lang w:eastAsia="en-US"/>
              </w:rPr>
              <w:t>Iskia</w:t>
            </w:r>
            <w:r w:rsidR="00161730" w:rsidRPr="00607729">
              <w:t>,</w:t>
            </w:r>
          </w:p>
        </w:tc>
        <w:tc>
          <w:tcPr>
            <w:tcW w:w="484" w:type="dxa"/>
            <w:shd w:val="clear" w:color="auto" w:fill="auto"/>
          </w:tcPr>
          <w:p w14:paraId="3DA24F8F" w14:textId="77777777" w:rsidR="00161730" w:rsidRPr="00DD4875" w:rsidRDefault="00161730" w:rsidP="00161730">
            <w:pPr>
              <w:pStyle w:val="Text"/>
              <w:rPr>
                <w:rStyle w:val="ChBlueBold"/>
              </w:rPr>
            </w:pPr>
            <w:r w:rsidRPr="00DD4875">
              <w:rPr>
                <w:rStyle w:val="ChBlueBold"/>
              </w:rPr>
              <w:t>tapi</w:t>
            </w:r>
          </w:p>
        </w:tc>
        <w:tc>
          <w:tcPr>
            <w:tcW w:w="540" w:type="dxa"/>
            <w:shd w:val="clear" w:color="auto" w:fill="auto"/>
          </w:tcPr>
          <w:p w14:paraId="16D2E3A3" w14:textId="77777777" w:rsidR="00161730" w:rsidRPr="00607729" w:rsidRDefault="004A6C97" w:rsidP="00161730">
            <w:pPr>
              <w:pStyle w:val="Text"/>
            </w:pPr>
            <w:r>
              <w:rPr>
                <w:lang w:eastAsia="en-US"/>
              </w:rPr>
              <w:t>Iskia</w:t>
            </w:r>
          </w:p>
        </w:tc>
      </w:tr>
      <w:tr w:rsidR="00AC23C4" w:rsidRPr="00AC23C4" w14:paraId="4E89A131" w14:textId="77777777" w:rsidTr="00AC23C4">
        <w:tc>
          <w:tcPr>
            <w:tcW w:w="709" w:type="dxa"/>
            <w:shd w:val="clear" w:color="auto" w:fill="auto"/>
          </w:tcPr>
          <w:p w14:paraId="785AC742" w14:textId="77777777" w:rsidR="00161730" w:rsidRPr="008B26EF" w:rsidRDefault="00161730" w:rsidP="00161730">
            <w:pPr>
              <w:pStyle w:val="GlossEng2ptafter"/>
            </w:pPr>
          </w:p>
        </w:tc>
        <w:tc>
          <w:tcPr>
            <w:tcW w:w="484" w:type="dxa"/>
            <w:shd w:val="clear" w:color="auto" w:fill="auto"/>
          </w:tcPr>
          <w:p w14:paraId="4D9B22E4" w14:textId="77777777" w:rsidR="00161730" w:rsidRPr="00607729" w:rsidRDefault="00161730" w:rsidP="00161730">
            <w:pPr>
              <w:pStyle w:val="GlossEng2ptafter"/>
            </w:pPr>
            <w:r w:rsidRPr="00607729">
              <w:t>so</w:t>
            </w:r>
          </w:p>
        </w:tc>
        <w:tc>
          <w:tcPr>
            <w:tcW w:w="489" w:type="dxa"/>
            <w:gridSpan w:val="2"/>
            <w:shd w:val="clear" w:color="auto" w:fill="auto"/>
          </w:tcPr>
          <w:p w14:paraId="53965EAB" w14:textId="77777777" w:rsidR="00161730" w:rsidRPr="0099608C" w:rsidRDefault="00161730" w:rsidP="00161730">
            <w:pPr>
              <w:pStyle w:val="GlossEng2ptafter"/>
              <w:rPr>
                <w:rStyle w:val="ChSmallCaps"/>
              </w:rPr>
            </w:pPr>
            <w:r w:rsidRPr="0099608C">
              <w:rPr>
                <w:rStyle w:val="ChSmallCaps"/>
              </w:rPr>
              <w:t>1sg</w:t>
            </w:r>
          </w:p>
        </w:tc>
        <w:tc>
          <w:tcPr>
            <w:tcW w:w="673" w:type="dxa"/>
            <w:gridSpan w:val="2"/>
            <w:shd w:val="clear" w:color="auto" w:fill="auto"/>
          </w:tcPr>
          <w:p w14:paraId="4ABA97CB" w14:textId="77777777" w:rsidR="00161730" w:rsidRPr="0099608C" w:rsidRDefault="00161730" w:rsidP="00161730">
            <w:pPr>
              <w:pStyle w:val="GlossEng2ptafter"/>
              <w:rPr>
                <w:rStyle w:val="ChSmallCaps"/>
              </w:rPr>
            </w:pPr>
            <w:r w:rsidRPr="0099608C">
              <w:rPr>
                <w:rStyle w:val="ChSmallCaps"/>
              </w:rPr>
              <w:t>poss</w:t>
            </w:r>
          </w:p>
        </w:tc>
        <w:tc>
          <w:tcPr>
            <w:tcW w:w="651" w:type="dxa"/>
            <w:gridSpan w:val="2"/>
            <w:shd w:val="clear" w:color="auto" w:fill="auto"/>
          </w:tcPr>
          <w:p w14:paraId="735E2022" w14:textId="77777777" w:rsidR="00161730" w:rsidRPr="00607729" w:rsidRDefault="00161730" w:rsidP="00161730">
            <w:pPr>
              <w:pStyle w:val="GlossEng2ptafter"/>
            </w:pPr>
            <w:r w:rsidRPr="00607729">
              <w:t>father</w:t>
            </w:r>
          </w:p>
        </w:tc>
        <w:tc>
          <w:tcPr>
            <w:tcW w:w="540" w:type="dxa"/>
            <w:gridSpan w:val="2"/>
            <w:shd w:val="clear" w:color="auto" w:fill="auto"/>
          </w:tcPr>
          <w:p w14:paraId="7D03ACF0" w14:textId="77777777" w:rsidR="00161730" w:rsidRPr="00607729" w:rsidRDefault="00161730" w:rsidP="00161730">
            <w:pPr>
              <w:pStyle w:val="GlossEng2ptafter"/>
            </w:pPr>
            <w:r w:rsidRPr="00607729">
              <w:t>give</w:t>
            </w:r>
          </w:p>
        </w:tc>
        <w:tc>
          <w:tcPr>
            <w:tcW w:w="540" w:type="dxa"/>
            <w:gridSpan w:val="2"/>
            <w:shd w:val="clear" w:color="auto" w:fill="auto"/>
          </w:tcPr>
          <w:p w14:paraId="110E654E" w14:textId="77777777" w:rsidR="00161730" w:rsidRPr="0099608C" w:rsidRDefault="00161730" w:rsidP="00161730">
            <w:pPr>
              <w:pStyle w:val="GlossEng2ptafter"/>
              <w:rPr>
                <w:rStyle w:val="ChSmallCaps"/>
              </w:rPr>
            </w:pPr>
            <w:r w:rsidRPr="0099608C">
              <w:rPr>
                <w:rStyle w:val="ChSmallCaps"/>
              </w:rPr>
              <w:t>1sg</w:t>
            </w:r>
          </w:p>
        </w:tc>
        <w:tc>
          <w:tcPr>
            <w:tcW w:w="640" w:type="dxa"/>
            <w:gridSpan w:val="2"/>
            <w:shd w:val="clear" w:color="auto" w:fill="auto"/>
          </w:tcPr>
          <w:p w14:paraId="70512D63" w14:textId="77777777" w:rsidR="00161730" w:rsidRPr="00607729" w:rsidRDefault="00161730" w:rsidP="00161730">
            <w:pPr>
              <w:pStyle w:val="GlossEng2ptafter"/>
            </w:pPr>
            <w:r w:rsidRPr="00607729">
              <w:t>for</w:t>
            </w:r>
          </w:p>
        </w:tc>
        <w:tc>
          <w:tcPr>
            <w:tcW w:w="590" w:type="dxa"/>
            <w:gridSpan w:val="2"/>
            <w:shd w:val="clear" w:color="auto" w:fill="auto"/>
          </w:tcPr>
          <w:p w14:paraId="754716D0" w14:textId="77777777" w:rsidR="00161730" w:rsidRPr="00607729" w:rsidRDefault="004A6C97" w:rsidP="00161730">
            <w:pPr>
              <w:pStyle w:val="GlossEng2ptafter"/>
            </w:pPr>
            <w:r>
              <w:rPr>
                <w:lang w:eastAsia="en-US"/>
              </w:rPr>
              <w:t>Iskia</w:t>
            </w:r>
          </w:p>
        </w:tc>
        <w:tc>
          <w:tcPr>
            <w:tcW w:w="484" w:type="dxa"/>
            <w:shd w:val="clear" w:color="auto" w:fill="auto"/>
          </w:tcPr>
          <w:p w14:paraId="43432079" w14:textId="77777777" w:rsidR="00161730" w:rsidRPr="00607729" w:rsidRDefault="00161730" w:rsidP="00161730">
            <w:pPr>
              <w:pStyle w:val="GlossEng2ptafter"/>
            </w:pPr>
            <w:r w:rsidRPr="00607729">
              <w:t>but</w:t>
            </w:r>
          </w:p>
        </w:tc>
        <w:tc>
          <w:tcPr>
            <w:tcW w:w="540" w:type="dxa"/>
            <w:shd w:val="clear" w:color="auto" w:fill="auto"/>
          </w:tcPr>
          <w:p w14:paraId="0141A5FE" w14:textId="77777777" w:rsidR="00161730" w:rsidRPr="00607729" w:rsidRDefault="004A6C97" w:rsidP="00161730">
            <w:pPr>
              <w:pStyle w:val="GlossEng2ptafter"/>
            </w:pPr>
            <w:r>
              <w:rPr>
                <w:lang w:eastAsia="en-US"/>
              </w:rPr>
              <w:t>Iskia</w:t>
            </w:r>
          </w:p>
        </w:tc>
      </w:tr>
      <w:tr w:rsidR="00AC23C4" w:rsidRPr="00607729" w14:paraId="1A7AE179" w14:textId="77777777" w:rsidTr="00AC23C4">
        <w:trPr>
          <w:gridAfter w:val="3"/>
          <w:wAfter w:w="1087" w:type="dxa"/>
        </w:trPr>
        <w:tc>
          <w:tcPr>
            <w:tcW w:w="709" w:type="dxa"/>
            <w:shd w:val="clear" w:color="auto" w:fill="auto"/>
          </w:tcPr>
          <w:p w14:paraId="10F9BD2E" w14:textId="77777777" w:rsidR="00161730" w:rsidRPr="008B26EF" w:rsidRDefault="00161730" w:rsidP="00161730">
            <w:pPr>
              <w:pStyle w:val="O0Nwnext"/>
            </w:pPr>
          </w:p>
        </w:tc>
        <w:tc>
          <w:tcPr>
            <w:tcW w:w="673" w:type="dxa"/>
            <w:gridSpan w:val="2"/>
            <w:shd w:val="clear" w:color="auto" w:fill="auto"/>
          </w:tcPr>
          <w:p w14:paraId="57DB4DA0" w14:textId="1E90D827" w:rsidR="00161730" w:rsidRPr="00607729" w:rsidRDefault="00161730" w:rsidP="00161730">
            <w:pPr>
              <w:pStyle w:val="Text"/>
            </w:pPr>
            <w:r w:rsidRPr="00607729">
              <w:t>kawin</w:t>
            </w:r>
            <w:r w:rsidR="0050678E">
              <w:t>g</w:t>
            </w:r>
          </w:p>
        </w:tc>
        <w:tc>
          <w:tcPr>
            <w:tcW w:w="934" w:type="dxa"/>
            <w:gridSpan w:val="2"/>
            <w:shd w:val="clear" w:color="auto" w:fill="auto"/>
          </w:tcPr>
          <w:p w14:paraId="133DCAA5" w14:textId="77777777" w:rsidR="00161730" w:rsidRPr="00607729" w:rsidRDefault="00161730" w:rsidP="00161730">
            <w:pPr>
              <w:pStyle w:val="Text"/>
            </w:pPr>
            <w:r w:rsidRPr="00607729">
              <w:t>sala,</w:t>
            </w:r>
          </w:p>
        </w:tc>
        <w:tc>
          <w:tcPr>
            <w:tcW w:w="540" w:type="dxa"/>
            <w:gridSpan w:val="2"/>
            <w:shd w:val="clear" w:color="auto" w:fill="auto"/>
          </w:tcPr>
          <w:p w14:paraId="4493D569" w14:textId="77777777" w:rsidR="00161730" w:rsidRPr="00607729" w:rsidRDefault="004A6C97" w:rsidP="00161730">
            <w:pPr>
              <w:pStyle w:val="Text"/>
            </w:pPr>
            <w:r>
              <w:rPr>
                <w:lang w:eastAsia="en-US"/>
              </w:rPr>
              <w:t>Iskia</w:t>
            </w:r>
          </w:p>
        </w:tc>
        <w:tc>
          <w:tcPr>
            <w:tcW w:w="673" w:type="dxa"/>
            <w:gridSpan w:val="2"/>
            <w:shd w:val="clear" w:color="auto" w:fill="auto"/>
          </w:tcPr>
          <w:p w14:paraId="766F0332" w14:textId="35C110FB" w:rsidR="00161730" w:rsidRPr="00607729" w:rsidRDefault="00161730" w:rsidP="00161730">
            <w:pPr>
              <w:pStyle w:val="Text"/>
            </w:pPr>
            <w:r w:rsidRPr="00607729">
              <w:t>kawin</w:t>
            </w:r>
            <w:r w:rsidR="0050678E">
              <w:t>g</w:t>
            </w:r>
          </w:p>
        </w:tc>
        <w:tc>
          <w:tcPr>
            <w:tcW w:w="489" w:type="dxa"/>
            <w:gridSpan w:val="2"/>
            <w:shd w:val="clear" w:color="auto" w:fill="auto"/>
          </w:tcPr>
          <w:p w14:paraId="1BDA7E24" w14:textId="77777777" w:rsidR="00161730" w:rsidRPr="00607729" w:rsidRDefault="00161730" w:rsidP="00161730">
            <w:pPr>
              <w:pStyle w:val="Text"/>
            </w:pPr>
            <w:r w:rsidRPr="00607729">
              <w:t>sa</w:t>
            </w:r>
          </w:p>
        </w:tc>
        <w:tc>
          <w:tcPr>
            <w:tcW w:w="673" w:type="dxa"/>
            <w:gridSpan w:val="2"/>
            <w:shd w:val="clear" w:color="auto" w:fill="auto"/>
          </w:tcPr>
          <w:p w14:paraId="2825F0FD" w14:textId="77777777" w:rsidR="00161730" w:rsidRPr="00607729" w:rsidRDefault="00161730" w:rsidP="00161730">
            <w:pPr>
              <w:pStyle w:val="Text"/>
            </w:pPr>
            <w:r w:rsidRPr="00607729">
              <w:t>punya</w:t>
            </w:r>
          </w:p>
        </w:tc>
        <w:tc>
          <w:tcPr>
            <w:tcW w:w="562" w:type="dxa"/>
            <w:gridSpan w:val="2"/>
            <w:shd w:val="clear" w:color="auto" w:fill="auto"/>
          </w:tcPr>
          <w:p w14:paraId="529ADF71" w14:textId="77777777" w:rsidR="00161730" w:rsidRPr="00607729" w:rsidRDefault="00161730" w:rsidP="00161730">
            <w:pPr>
              <w:pStyle w:val="Text"/>
            </w:pPr>
            <w:r w:rsidRPr="00607729">
              <w:t>kaka</w:t>
            </w:r>
          </w:p>
        </w:tc>
      </w:tr>
      <w:tr w:rsidR="00AC23C4" w:rsidRPr="00607729" w14:paraId="11B04EFC" w14:textId="77777777" w:rsidTr="00AC23C4">
        <w:trPr>
          <w:gridAfter w:val="3"/>
          <w:wAfter w:w="1087" w:type="dxa"/>
        </w:trPr>
        <w:tc>
          <w:tcPr>
            <w:tcW w:w="709" w:type="dxa"/>
            <w:shd w:val="clear" w:color="auto" w:fill="auto"/>
          </w:tcPr>
          <w:p w14:paraId="77289640" w14:textId="77777777" w:rsidR="00161730" w:rsidRPr="008B26EF" w:rsidRDefault="00161730" w:rsidP="00161730">
            <w:pPr>
              <w:pStyle w:val="GlossEng"/>
            </w:pPr>
          </w:p>
        </w:tc>
        <w:tc>
          <w:tcPr>
            <w:tcW w:w="673" w:type="dxa"/>
            <w:gridSpan w:val="2"/>
            <w:shd w:val="clear" w:color="auto" w:fill="auto"/>
          </w:tcPr>
          <w:p w14:paraId="6B191766" w14:textId="77777777" w:rsidR="00161730" w:rsidRPr="00607729" w:rsidRDefault="00161730" w:rsidP="00161730">
            <w:pPr>
              <w:pStyle w:val="GlossEng"/>
            </w:pPr>
            <w:r w:rsidRPr="00607729">
              <w:t>marry</w:t>
            </w:r>
          </w:p>
        </w:tc>
        <w:tc>
          <w:tcPr>
            <w:tcW w:w="934" w:type="dxa"/>
            <w:gridSpan w:val="2"/>
            <w:shd w:val="clear" w:color="auto" w:fill="auto"/>
          </w:tcPr>
          <w:p w14:paraId="3CA39187" w14:textId="77777777" w:rsidR="00161730" w:rsidRPr="00607729" w:rsidRDefault="00161730" w:rsidP="00161730">
            <w:pPr>
              <w:pStyle w:val="GlossEng"/>
            </w:pPr>
            <w:r>
              <w:t>be.</w:t>
            </w:r>
            <w:r w:rsidRPr="00607729">
              <w:t>wrong</w:t>
            </w:r>
          </w:p>
        </w:tc>
        <w:tc>
          <w:tcPr>
            <w:tcW w:w="540" w:type="dxa"/>
            <w:gridSpan w:val="2"/>
            <w:shd w:val="clear" w:color="auto" w:fill="auto"/>
          </w:tcPr>
          <w:p w14:paraId="6A12AA0D" w14:textId="77777777" w:rsidR="00161730" w:rsidRPr="00607729" w:rsidRDefault="004A6C97" w:rsidP="00161730">
            <w:pPr>
              <w:pStyle w:val="GlossEng"/>
            </w:pPr>
            <w:r>
              <w:rPr>
                <w:lang w:eastAsia="en-US"/>
              </w:rPr>
              <w:t>Iskia</w:t>
            </w:r>
          </w:p>
        </w:tc>
        <w:tc>
          <w:tcPr>
            <w:tcW w:w="673" w:type="dxa"/>
            <w:gridSpan w:val="2"/>
            <w:shd w:val="clear" w:color="auto" w:fill="auto"/>
          </w:tcPr>
          <w:p w14:paraId="6912B5E6" w14:textId="77777777" w:rsidR="00161730" w:rsidRPr="00607729" w:rsidRDefault="00161730" w:rsidP="00161730">
            <w:pPr>
              <w:pStyle w:val="GlossEng"/>
            </w:pPr>
            <w:r w:rsidRPr="00607729">
              <w:t>marry</w:t>
            </w:r>
          </w:p>
        </w:tc>
        <w:tc>
          <w:tcPr>
            <w:tcW w:w="489" w:type="dxa"/>
            <w:gridSpan w:val="2"/>
            <w:shd w:val="clear" w:color="auto" w:fill="auto"/>
          </w:tcPr>
          <w:p w14:paraId="0DD91817" w14:textId="77777777" w:rsidR="00161730" w:rsidRPr="0099608C" w:rsidRDefault="00161730" w:rsidP="00161730">
            <w:pPr>
              <w:pStyle w:val="GlossEng"/>
              <w:rPr>
                <w:rStyle w:val="ChSmallCaps"/>
              </w:rPr>
            </w:pPr>
            <w:r w:rsidRPr="0099608C">
              <w:rPr>
                <w:rStyle w:val="ChSmallCaps"/>
              </w:rPr>
              <w:t>1sg</w:t>
            </w:r>
          </w:p>
        </w:tc>
        <w:tc>
          <w:tcPr>
            <w:tcW w:w="673" w:type="dxa"/>
            <w:gridSpan w:val="2"/>
            <w:shd w:val="clear" w:color="auto" w:fill="auto"/>
          </w:tcPr>
          <w:p w14:paraId="5C7DF488" w14:textId="77777777" w:rsidR="00161730" w:rsidRPr="0099608C" w:rsidRDefault="00161730" w:rsidP="00161730">
            <w:pPr>
              <w:pStyle w:val="GlossEng"/>
              <w:rPr>
                <w:rStyle w:val="ChSmallCaps"/>
              </w:rPr>
            </w:pPr>
            <w:r w:rsidRPr="0099608C">
              <w:rPr>
                <w:rStyle w:val="ChSmallCaps"/>
              </w:rPr>
              <w:t>poss</w:t>
            </w:r>
          </w:p>
        </w:tc>
        <w:tc>
          <w:tcPr>
            <w:tcW w:w="562" w:type="dxa"/>
            <w:gridSpan w:val="2"/>
            <w:shd w:val="clear" w:color="auto" w:fill="auto"/>
          </w:tcPr>
          <w:p w14:paraId="671AFEDD" w14:textId="77777777" w:rsidR="00161730" w:rsidRPr="00607729" w:rsidRDefault="00161730" w:rsidP="00161730">
            <w:pPr>
              <w:pStyle w:val="GlossEng"/>
            </w:pPr>
            <w:r w:rsidRPr="00607729">
              <w:t>oSb</w:t>
            </w:r>
          </w:p>
        </w:tc>
      </w:tr>
    </w:tbl>
    <w:p w14:paraId="33D2E633" w14:textId="51484461" w:rsidR="00161730" w:rsidRPr="00233F27" w:rsidRDefault="00B7093A" w:rsidP="00161730">
      <w:pPr>
        <w:pStyle w:val="FreeTranslEng15pt"/>
      </w:pPr>
      <w:r>
        <w:t>‘</w:t>
      </w:r>
      <w:r w:rsidR="00161730">
        <w:t xml:space="preserve">so my father gave me to </w:t>
      </w:r>
      <w:r w:rsidR="004A6C97">
        <w:rPr>
          <w:lang w:eastAsia="en-US"/>
        </w:rPr>
        <w:t>Iskia</w:t>
      </w:r>
      <w:r w:rsidR="00161730">
        <w:t xml:space="preserve">, </w:t>
      </w:r>
      <w:r w:rsidR="00161730" w:rsidRPr="00DD4875">
        <w:rPr>
          <w:rStyle w:val="ChBlueBold"/>
        </w:rPr>
        <w:t>but</w:t>
      </w:r>
      <w:r w:rsidR="00161730">
        <w:t xml:space="preserve"> </w:t>
      </w:r>
      <w:r w:rsidR="004A6C97">
        <w:rPr>
          <w:lang w:eastAsia="en-US"/>
        </w:rPr>
        <w:t>Iskia</w:t>
      </w:r>
      <w:r w:rsidR="00161730">
        <w:t xml:space="preserve"> married improperly, </w:t>
      </w:r>
      <w:r w:rsidR="004A6C97">
        <w:rPr>
          <w:lang w:eastAsia="en-US"/>
        </w:rPr>
        <w:t>Iskia</w:t>
      </w:r>
      <w:r w:rsidR="00161730">
        <w:t xml:space="preserve"> married my older sister</w:t>
      </w:r>
      <w:r>
        <w:t>’</w:t>
      </w:r>
      <w:r w:rsidR="00161730">
        <w:t xml:space="preserve"> </w:t>
      </w:r>
      <w:r w:rsidR="00161730" w:rsidRPr="00DD4875">
        <w:rPr>
          <w:rStyle w:val="ExampleSource"/>
        </w:rPr>
        <w:t>[081006-028-CvEx.0005]</w:t>
      </w:r>
    </w:p>
    <w:p w14:paraId="3CD60566" w14:textId="201E9333" w:rsidR="00161730" w:rsidRDefault="00161730" w:rsidP="00161730">
      <w:pPr>
        <w:pStyle w:val="Heading4"/>
      </w:pPr>
      <w:bookmarkStart w:id="5231" w:name="_Ref361248130"/>
      <w:r>
        <w:t xml:space="preserve">Adversative </w:t>
      </w:r>
      <w:r>
        <w:rPr>
          <w:rStyle w:val="ChItalBold"/>
        </w:rPr>
        <w:t>habis</w:t>
      </w:r>
      <w:r>
        <w:t xml:space="preserve"> </w:t>
      </w:r>
      <w:r w:rsidR="00B7093A">
        <w:t>‘</w:t>
      </w:r>
      <w:r>
        <w:t>after all</w:t>
      </w:r>
      <w:r w:rsidR="00B7093A">
        <w:t>’</w:t>
      </w:r>
      <w:bookmarkEnd w:id="5231"/>
    </w:p>
    <w:p w14:paraId="479A0EC5" w14:textId="052FAA97" w:rsidR="002562C8" w:rsidRDefault="00161730" w:rsidP="006C2C0C">
      <w:pPr>
        <w:pStyle w:val="Body0000after"/>
      </w:pPr>
      <w:r>
        <w:t xml:space="preserve">Adversative </w:t>
      </w:r>
      <w:r>
        <w:rPr>
          <w:rStyle w:val="ChItalBold"/>
        </w:rPr>
        <w:t>habis</w:t>
      </w:r>
      <w:r>
        <w:t xml:space="preserve"> </w:t>
      </w:r>
      <w:r w:rsidR="00B7093A">
        <w:t>‘</w:t>
      </w:r>
      <w:r>
        <w:t>after all</w:t>
      </w:r>
      <w:r w:rsidR="00B7093A">
        <w:t>’</w:t>
      </w:r>
      <w:r>
        <w:t xml:space="preserve"> </w:t>
      </w:r>
      <w:r w:rsidR="009A68B7">
        <w:t xml:space="preserve">also </w:t>
      </w:r>
      <w:r>
        <w:t xml:space="preserve">marks an adversative relation between two clauses. </w:t>
      </w:r>
      <w:r w:rsidR="002562C8">
        <w:t xml:space="preserve">The conjunction has dual word class membership; it is also used as the monovalent verb </w:t>
      </w:r>
      <w:r w:rsidR="002562C8">
        <w:rPr>
          <w:rStyle w:val="ChItalBold"/>
        </w:rPr>
        <w:t>habis</w:t>
      </w:r>
      <w:r w:rsidR="002562C8">
        <w:t xml:space="preserve"> </w:t>
      </w:r>
      <w:r w:rsidR="00B7093A">
        <w:t>‘</w:t>
      </w:r>
      <w:r w:rsidR="002562C8">
        <w:t>be used up</w:t>
      </w:r>
      <w:r w:rsidR="00B7093A">
        <w:t>’</w:t>
      </w:r>
      <w:r w:rsidR="002562C8" w:rsidRPr="00BF528F">
        <w:t xml:space="preserve"> </w:t>
      </w:r>
      <w:r w:rsidR="002562C8">
        <w:t>(see §</w:t>
      </w:r>
      <w:r w:rsidR="002562C8">
        <w:fldChar w:fldCharType="begin"/>
      </w:r>
      <w:r w:rsidR="002562C8">
        <w:instrText xml:space="preserve"> REF _Ref351641485 \w \h </w:instrText>
      </w:r>
      <w:r w:rsidR="002562C8">
        <w:fldChar w:fldCharType="separate"/>
      </w:r>
      <w:r w:rsidR="00154D81">
        <w:rPr>
          <w:cs/>
        </w:rPr>
        <w:t>‎</w:t>
      </w:r>
      <w:r w:rsidR="00154D81">
        <w:t>5.14</w:t>
      </w:r>
      <w:r w:rsidR="002562C8">
        <w:fldChar w:fldCharType="end"/>
      </w:r>
      <w:r w:rsidR="002562C8">
        <w:t>).</w:t>
      </w:r>
    </w:p>
    <w:p w14:paraId="7999EFD8" w14:textId="51B85EF6" w:rsidR="00161730" w:rsidRDefault="00161730" w:rsidP="009A68B7">
      <w:pPr>
        <w:pStyle w:val="Body0510after"/>
      </w:pPr>
      <w:r>
        <w:t xml:space="preserve">Introducing a contrast clause that follows the unmarked clause, </w:t>
      </w:r>
      <w:r w:rsidR="00DF0461">
        <w:rPr>
          <w:rStyle w:val="ChItalBold"/>
        </w:rPr>
        <w:t>habis</w:t>
      </w:r>
      <w:r w:rsidR="00DF0461">
        <w:t xml:space="preserve"> </w:t>
      </w:r>
      <w:r w:rsidR="00B7093A">
        <w:t>‘</w:t>
      </w:r>
      <w:r w:rsidR="00DF0461">
        <w:t>after all</w:t>
      </w:r>
      <w:r w:rsidR="00B7093A">
        <w:t>’</w:t>
      </w:r>
      <w:r w:rsidR="00DF0461">
        <w:t xml:space="preserve"> </w:t>
      </w:r>
      <w:r>
        <w:t>summarizes what has been said before and signals that the propositional content of it</w:t>
      </w:r>
      <w:r w:rsidR="00A02B0A">
        <w:t>s</w:t>
      </w:r>
      <w:r>
        <w:t xml:space="preserve"> clause is true in spite </w:t>
      </w:r>
      <w:r w:rsidR="00A02B0A">
        <w:t xml:space="preserve">of </w:t>
      </w:r>
      <w:r>
        <w:t>the content of the preceding unmarked clause</w:t>
      </w:r>
      <w:r w:rsidR="002562C8">
        <w:t xml:space="preserve">, as shown in </w:t>
      </w:r>
      <w:r w:rsidR="002562C8">
        <w:fldChar w:fldCharType="begin"/>
      </w:r>
      <w:r w:rsidR="002562C8">
        <w:instrText xml:space="preserve"> REF _Ref356038066 \h </w:instrText>
      </w:r>
      <w:r w:rsidR="002562C8">
        <w:fldChar w:fldCharType="separate"/>
      </w:r>
      <w:r w:rsidR="00154D81" w:rsidRPr="00856563">
        <w:t>(</w:t>
      </w:r>
      <w:r w:rsidR="00154D81">
        <w:rPr>
          <w:noProof/>
        </w:rPr>
        <w:t>48</w:t>
      </w:r>
      <w:r w:rsidR="00154D81" w:rsidRPr="00856563">
        <w:t>)</w:t>
      </w:r>
      <w:r w:rsidR="002562C8">
        <w:fldChar w:fldCharType="end"/>
      </w:r>
      <w:r w:rsidR="002562C8">
        <w:t xml:space="preserve"> and </w:t>
      </w:r>
      <w:r w:rsidR="002562C8">
        <w:fldChar w:fldCharType="begin"/>
      </w:r>
      <w:r w:rsidR="002562C8">
        <w:instrText xml:space="preserve"> REF _Ref356038065 \h </w:instrText>
      </w:r>
      <w:r w:rsidR="002562C8">
        <w:fldChar w:fldCharType="separate"/>
      </w:r>
      <w:r w:rsidR="00154D81" w:rsidRPr="009B4331">
        <w:t>(</w:t>
      </w:r>
      <w:r w:rsidR="00154D81">
        <w:rPr>
          <w:noProof/>
        </w:rPr>
        <w:t>49</w:t>
      </w:r>
      <w:r w:rsidR="00154D81" w:rsidRPr="009B4331">
        <w:t>)</w:t>
      </w:r>
      <w:r w:rsidR="002562C8">
        <w:fldChar w:fldCharType="end"/>
      </w:r>
      <w:r>
        <w:t xml:space="preserve">. At the same time, </w:t>
      </w:r>
      <w:r w:rsidR="00DF0461">
        <w:t xml:space="preserve">the conjunction </w:t>
      </w:r>
      <w:r>
        <w:t xml:space="preserve">signals that the interlocutor is expected to know that this content is true. Thereby </w:t>
      </w:r>
      <w:r>
        <w:rPr>
          <w:rStyle w:val="ChItalBold"/>
        </w:rPr>
        <w:t>habis</w:t>
      </w:r>
      <w:r>
        <w:t xml:space="preserve"> </w:t>
      </w:r>
      <w:r w:rsidR="00B7093A">
        <w:t>‘</w:t>
      </w:r>
      <w:r>
        <w:t>after all</w:t>
      </w:r>
      <w:r w:rsidR="00B7093A">
        <w:t>’</w:t>
      </w:r>
      <w:r>
        <w:t xml:space="preserve"> is distinct from </w:t>
      </w:r>
      <w:r w:rsidR="009A68B7">
        <w:t xml:space="preserve">adversative </w:t>
      </w:r>
      <w:r w:rsidR="009A68B7" w:rsidRPr="00302E4C">
        <w:rPr>
          <w:rStyle w:val="ChItalBold"/>
        </w:rPr>
        <w:t>tapi</w:t>
      </w:r>
      <w:r w:rsidR="009A68B7">
        <w:t xml:space="preserve"> ‘but’ (see §</w:t>
      </w:r>
      <w:r w:rsidR="009A68B7">
        <w:fldChar w:fldCharType="begin"/>
      </w:r>
      <w:r w:rsidR="009A68B7">
        <w:instrText xml:space="preserve"> REF _Ref361248130 \w \h </w:instrText>
      </w:r>
      <w:r w:rsidR="009A68B7">
        <w:fldChar w:fldCharType="separate"/>
      </w:r>
      <w:r w:rsidR="00154D81">
        <w:rPr>
          <w:cs/>
        </w:rPr>
        <w:t>‎</w:t>
      </w:r>
      <w:r w:rsidR="00154D81">
        <w:t>14.2.5.2</w:t>
      </w:r>
      <w:r w:rsidR="009A68B7">
        <w:fldChar w:fldCharType="end"/>
      </w:r>
      <w:r w:rsidR="009A68B7">
        <w:t xml:space="preserve">). Adversative </w:t>
      </w:r>
      <w:r w:rsidR="009A68B7">
        <w:rPr>
          <w:rStyle w:val="ChItalBold"/>
        </w:rPr>
        <w:t>habis</w:t>
      </w:r>
      <w:r w:rsidR="009A68B7">
        <w:t xml:space="preserve"> ‘after all’ is also distinct from </w:t>
      </w:r>
      <w:r w:rsidR="006550FB">
        <w:t>counter-expectational</w:t>
      </w:r>
      <w:r>
        <w:t xml:space="preserve"> </w:t>
      </w:r>
      <w:r w:rsidRPr="00B73AF4">
        <w:rPr>
          <w:rStyle w:val="ChItalBold"/>
        </w:rPr>
        <w:t>baru</w:t>
      </w:r>
      <w:r>
        <w:t xml:space="preserve"> </w:t>
      </w:r>
      <w:r w:rsidR="00B7093A">
        <w:t>‘</w:t>
      </w:r>
      <w:r w:rsidR="0088107B">
        <w:t>after all</w:t>
      </w:r>
      <w:r w:rsidR="00B7093A">
        <w:t>’</w:t>
      </w:r>
      <w:r>
        <w:t xml:space="preserve"> which merely summarizes what has been said before (see §</w:t>
      </w:r>
      <w:r>
        <w:fldChar w:fldCharType="begin"/>
      </w:r>
      <w:r>
        <w:instrText xml:space="preserve"> REF _Ref355429821 \w \h </w:instrText>
      </w:r>
      <w:r>
        <w:fldChar w:fldCharType="separate"/>
      </w:r>
      <w:r w:rsidR="00154D81">
        <w:rPr>
          <w:cs/>
        </w:rPr>
        <w:t>‎</w:t>
      </w:r>
      <w:r w:rsidR="00154D81">
        <w:t>14.2.3.2</w:t>
      </w:r>
      <w:r>
        <w:fldChar w:fldCharType="end"/>
      </w:r>
      <w:r>
        <w:t xml:space="preserve">). The exchange in </w:t>
      </w:r>
      <w:r>
        <w:fldChar w:fldCharType="begin"/>
      </w:r>
      <w:r>
        <w:instrText xml:space="preserve"> REF _Ref356038065 \h </w:instrText>
      </w:r>
      <w:r>
        <w:fldChar w:fldCharType="separate"/>
      </w:r>
      <w:r w:rsidR="00154D81" w:rsidRPr="009B4331">
        <w:t>(</w:t>
      </w:r>
      <w:r w:rsidR="00154D81">
        <w:rPr>
          <w:noProof/>
        </w:rPr>
        <w:t>49</w:t>
      </w:r>
      <w:r w:rsidR="00154D81" w:rsidRPr="009B4331">
        <w:t>)</w:t>
      </w:r>
      <w:r>
        <w:fldChar w:fldCharType="end"/>
      </w:r>
      <w:r>
        <w:t xml:space="preserve"> illustrates that there does not need to be an overt unmarked clause which precedes the contrast clause: speakers also use </w:t>
      </w:r>
      <w:r>
        <w:rPr>
          <w:rStyle w:val="ChItalBold"/>
        </w:rPr>
        <w:t>habis</w:t>
      </w:r>
      <w:r>
        <w:t xml:space="preserve"> </w:t>
      </w:r>
      <w:r w:rsidR="00B7093A">
        <w:t>‘</w:t>
      </w:r>
      <w:r>
        <w:t>after all</w:t>
      </w:r>
      <w:r w:rsidR="00B7093A">
        <w:t>’</w:t>
      </w:r>
      <w:r>
        <w:t xml:space="preserve"> to reply to an interlocutor</w:t>
      </w:r>
      <w:r w:rsidR="00B7093A">
        <w:t>’</w:t>
      </w:r>
      <w:r>
        <w:t>s statements.</w:t>
      </w:r>
    </w:p>
    <w:tbl>
      <w:tblPr>
        <w:tblW w:w="6674" w:type="dxa"/>
        <w:tblCellMar>
          <w:left w:w="42" w:type="dxa"/>
          <w:right w:w="42" w:type="dxa"/>
        </w:tblCellMar>
        <w:tblLook w:val="01E0" w:firstRow="1" w:lastRow="1" w:firstColumn="1" w:lastColumn="1" w:noHBand="0" w:noVBand="0"/>
      </w:tblPr>
      <w:tblGrid>
        <w:gridCol w:w="709"/>
        <w:gridCol w:w="684"/>
        <w:gridCol w:w="651"/>
        <w:gridCol w:w="618"/>
        <w:gridCol w:w="540"/>
        <w:gridCol w:w="729"/>
        <w:gridCol w:w="801"/>
        <w:gridCol w:w="462"/>
        <w:gridCol w:w="829"/>
        <w:gridCol w:w="651"/>
      </w:tblGrid>
      <w:tr w:rsidR="00AC23C4" w:rsidRPr="00C52D89" w14:paraId="1D141B51" w14:textId="77777777" w:rsidTr="00AC23C4">
        <w:tc>
          <w:tcPr>
            <w:tcW w:w="709" w:type="dxa"/>
            <w:shd w:val="clear" w:color="auto" w:fill="auto"/>
          </w:tcPr>
          <w:p w14:paraId="219330D9" w14:textId="77777777" w:rsidR="00161730" w:rsidRPr="00150DE6" w:rsidRDefault="00161730" w:rsidP="00161730">
            <w:pPr>
              <w:pStyle w:val="O0Nwnext"/>
            </w:pPr>
            <w:bookmarkStart w:id="5232" w:name="_Ref356038066"/>
            <w:r w:rsidRPr="00856563">
              <w:t>(</w:t>
            </w:r>
            <w:fldSimple w:instr=" SEQ ( \* ARABIC \s 1 ">
              <w:r w:rsidR="00154D81">
                <w:rPr>
                  <w:noProof/>
                </w:rPr>
                <w:t>48</w:t>
              </w:r>
            </w:fldSimple>
            <w:r w:rsidRPr="00856563">
              <w:t>)</w:t>
            </w:r>
            <w:bookmarkEnd w:id="5232"/>
          </w:p>
        </w:tc>
        <w:tc>
          <w:tcPr>
            <w:tcW w:w="684" w:type="dxa"/>
            <w:shd w:val="clear" w:color="auto" w:fill="auto"/>
          </w:tcPr>
          <w:p w14:paraId="26C5C695" w14:textId="77777777" w:rsidR="00161730" w:rsidRPr="008730A3" w:rsidRDefault="00161730" w:rsidP="00161730">
            <w:pPr>
              <w:pStyle w:val="Text"/>
            </w:pPr>
            <w:r w:rsidRPr="008730A3">
              <w:t>bila</w:t>
            </w:r>
            <w:r>
              <w:t>ng</w:t>
            </w:r>
          </w:p>
        </w:tc>
        <w:tc>
          <w:tcPr>
            <w:tcW w:w="651" w:type="dxa"/>
            <w:shd w:val="clear" w:color="auto" w:fill="auto"/>
          </w:tcPr>
          <w:p w14:paraId="0C5FFC20" w14:textId="77777777" w:rsidR="00161730" w:rsidRPr="008730A3" w:rsidRDefault="00161730" w:rsidP="00161730">
            <w:pPr>
              <w:pStyle w:val="Text"/>
            </w:pPr>
            <w:r w:rsidRPr="008730A3">
              <w:t>bapa</w:t>
            </w:r>
            <w:r>
              <w:t>,</w:t>
            </w:r>
          </w:p>
        </w:tc>
        <w:tc>
          <w:tcPr>
            <w:tcW w:w="618" w:type="dxa"/>
            <w:shd w:val="clear" w:color="auto" w:fill="auto"/>
          </w:tcPr>
          <w:p w14:paraId="595821BA" w14:textId="77777777" w:rsidR="00161730" w:rsidRPr="008730A3" w:rsidRDefault="00161730" w:rsidP="00161730">
            <w:pPr>
              <w:pStyle w:val="Text"/>
            </w:pPr>
            <w:r w:rsidRPr="008730A3">
              <w:t>kirim</w:t>
            </w:r>
          </w:p>
        </w:tc>
        <w:tc>
          <w:tcPr>
            <w:tcW w:w="540" w:type="dxa"/>
            <w:shd w:val="clear" w:color="auto" w:fill="auto"/>
          </w:tcPr>
          <w:p w14:paraId="2512CF10" w14:textId="77777777" w:rsidR="00161730" w:rsidRPr="008730A3" w:rsidRDefault="00161730" w:rsidP="00161730">
            <w:pPr>
              <w:pStyle w:val="Text"/>
            </w:pPr>
            <w:r w:rsidRPr="008730A3">
              <w:t>tong</w:t>
            </w:r>
          </w:p>
        </w:tc>
        <w:tc>
          <w:tcPr>
            <w:tcW w:w="729" w:type="dxa"/>
            <w:shd w:val="clear" w:color="auto" w:fill="auto"/>
          </w:tcPr>
          <w:p w14:paraId="5D9E6144" w14:textId="77777777" w:rsidR="00161730" w:rsidRPr="008730A3" w:rsidRDefault="00161730" w:rsidP="00161730">
            <w:pPr>
              <w:pStyle w:val="Text"/>
            </w:pPr>
            <w:r w:rsidRPr="008730A3">
              <w:t>uang</w:t>
            </w:r>
            <w:r>
              <w:t>,</w:t>
            </w:r>
          </w:p>
        </w:tc>
        <w:tc>
          <w:tcPr>
            <w:tcW w:w="801" w:type="dxa"/>
            <w:shd w:val="clear" w:color="auto" w:fill="auto"/>
          </w:tcPr>
          <w:p w14:paraId="20066058" w14:textId="77777777" w:rsidR="00161730" w:rsidRPr="009843FA" w:rsidRDefault="00161730" w:rsidP="00161730">
            <w:pPr>
              <w:pStyle w:val="Text"/>
              <w:rPr>
                <w:rStyle w:val="ChBlueBold"/>
              </w:rPr>
            </w:pPr>
            <w:r w:rsidRPr="009843FA">
              <w:rPr>
                <w:rStyle w:val="ChBlueBold"/>
              </w:rPr>
              <w:t>habis</w:t>
            </w:r>
          </w:p>
        </w:tc>
        <w:tc>
          <w:tcPr>
            <w:tcW w:w="462" w:type="dxa"/>
            <w:shd w:val="clear" w:color="auto" w:fill="auto"/>
          </w:tcPr>
          <w:p w14:paraId="2FAAE65D" w14:textId="77777777" w:rsidR="00161730" w:rsidRPr="008730A3" w:rsidRDefault="00161730" w:rsidP="00161730">
            <w:pPr>
              <w:pStyle w:val="Text"/>
            </w:pPr>
            <w:r w:rsidRPr="008730A3">
              <w:t>sa</w:t>
            </w:r>
          </w:p>
        </w:tc>
        <w:tc>
          <w:tcPr>
            <w:tcW w:w="829" w:type="dxa"/>
            <w:shd w:val="clear" w:color="auto" w:fill="auto"/>
          </w:tcPr>
          <w:p w14:paraId="4A5441D2" w14:textId="77777777" w:rsidR="00161730" w:rsidRPr="008730A3" w:rsidRDefault="00161730" w:rsidP="00161730">
            <w:pPr>
              <w:pStyle w:val="Text"/>
            </w:pPr>
            <w:r w:rsidRPr="008730A3">
              <w:t>susa</w:t>
            </w:r>
          </w:p>
        </w:tc>
        <w:tc>
          <w:tcPr>
            <w:tcW w:w="651" w:type="dxa"/>
            <w:shd w:val="clear" w:color="auto" w:fill="auto"/>
          </w:tcPr>
          <w:p w14:paraId="1D6DEC6F" w14:textId="77777777" w:rsidR="00161730" w:rsidRPr="008730A3" w:rsidRDefault="00161730" w:rsidP="00161730">
            <w:pPr>
              <w:pStyle w:val="Text"/>
            </w:pPr>
            <w:r w:rsidRPr="008730A3">
              <w:t>to?</w:t>
            </w:r>
          </w:p>
        </w:tc>
      </w:tr>
      <w:tr w:rsidR="00AC23C4" w:rsidRPr="00AC23C4" w14:paraId="64CDAC72" w14:textId="77777777" w:rsidTr="00AC23C4">
        <w:tc>
          <w:tcPr>
            <w:tcW w:w="709" w:type="dxa"/>
            <w:shd w:val="clear" w:color="auto" w:fill="auto"/>
          </w:tcPr>
          <w:p w14:paraId="2768C6B9" w14:textId="77777777" w:rsidR="00161730" w:rsidRPr="008730A3" w:rsidRDefault="00161730" w:rsidP="00161730">
            <w:pPr>
              <w:pStyle w:val="GlossEng"/>
            </w:pPr>
          </w:p>
        </w:tc>
        <w:tc>
          <w:tcPr>
            <w:tcW w:w="684" w:type="dxa"/>
            <w:shd w:val="clear" w:color="auto" w:fill="auto"/>
          </w:tcPr>
          <w:p w14:paraId="799C67F1" w14:textId="77777777" w:rsidR="00161730" w:rsidRPr="008730A3" w:rsidRDefault="00161730" w:rsidP="00161730">
            <w:pPr>
              <w:pStyle w:val="GlossEng"/>
            </w:pPr>
            <w:r w:rsidRPr="008730A3">
              <w:t>say</w:t>
            </w:r>
          </w:p>
        </w:tc>
        <w:tc>
          <w:tcPr>
            <w:tcW w:w="651" w:type="dxa"/>
            <w:shd w:val="clear" w:color="auto" w:fill="auto"/>
          </w:tcPr>
          <w:p w14:paraId="004C865C" w14:textId="77777777" w:rsidR="00161730" w:rsidRPr="008730A3" w:rsidRDefault="00161730" w:rsidP="00161730">
            <w:pPr>
              <w:pStyle w:val="GlossEng"/>
            </w:pPr>
            <w:r w:rsidRPr="008730A3">
              <w:t>father</w:t>
            </w:r>
          </w:p>
        </w:tc>
        <w:tc>
          <w:tcPr>
            <w:tcW w:w="618" w:type="dxa"/>
            <w:shd w:val="clear" w:color="auto" w:fill="auto"/>
          </w:tcPr>
          <w:p w14:paraId="12CB2A00" w14:textId="77777777" w:rsidR="00161730" w:rsidRPr="008730A3" w:rsidRDefault="00161730" w:rsidP="00161730">
            <w:pPr>
              <w:pStyle w:val="GlossEng"/>
            </w:pPr>
            <w:r w:rsidRPr="008730A3">
              <w:t>send</w:t>
            </w:r>
          </w:p>
        </w:tc>
        <w:tc>
          <w:tcPr>
            <w:tcW w:w="540" w:type="dxa"/>
            <w:shd w:val="clear" w:color="auto" w:fill="auto"/>
          </w:tcPr>
          <w:p w14:paraId="17170CC8" w14:textId="77777777" w:rsidR="00161730" w:rsidRPr="00DE5F52" w:rsidRDefault="00161730" w:rsidP="00161730">
            <w:pPr>
              <w:pStyle w:val="GlossEng"/>
              <w:rPr>
                <w:rStyle w:val="ChSmallCaps"/>
              </w:rPr>
            </w:pPr>
            <w:r w:rsidRPr="00DE5F52">
              <w:rPr>
                <w:rStyle w:val="ChSmallCaps"/>
              </w:rPr>
              <w:t>1pl</w:t>
            </w:r>
          </w:p>
        </w:tc>
        <w:tc>
          <w:tcPr>
            <w:tcW w:w="729" w:type="dxa"/>
            <w:shd w:val="clear" w:color="auto" w:fill="auto"/>
          </w:tcPr>
          <w:p w14:paraId="6A522123" w14:textId="77777777" w:rsidR="00161730" w:rsidRPr="008730A3" w:rsidRDefault="00161730" w:rsidP="00161730">
            <w:pPr>
              <w:pStyle w:val="GlossEng"/>
            </w:pPr>
            <w:r w:rsidRPr="008730A3">
              <w:t>money</w:t>
            </w:r>
          </w:p>
        </w:tc>
        <w:tc>
          <w:tcPr>
            <w:tcW w:w="801" w:type="dxa"/>
            <w:shd w:val="clear" w:color="auto" w:fill="auto"/>
          </w:tcPr>
          <w:p w14:paraId="6BCE2EDC" w14:textId="77777777" w:rsidR="00161730" w:rsidRPr="008730A3" w:rsidRDefault="00161730" w:rsidP="00161730">
            <w:pPr>
              <w:pStyle w:val="GlossEng"/>
            </w:pPr>
            <w:r w:rsidRPr="008730A3">
              <w:t>after.all</w:t>
            </w:r>
          </w:p>
        </w:tc>
        <w:tc>
          <w:tcPr>
            <w:tcW w:w="462" w:type="dxa"/>
            <w:shd w:val="clear" w:color="auto" w:fill="auto"/>
          </w:tcPr>
          <w:p w14:paraId="5FE89698" w14:textId="77777777" w:rsidR="00161730" w:rsidRPr="00DE5F52" w:rsidRDefault="00161730" w:rsidP="00161730">
            <w:pPr>
              <w:pStyle w:val="GlossEng"/>
              <w:rPr>
                <w:rStyle w:val="ChSmallCaps"/>
              </w:rPr>
            </w:pPr>
            <w:r w:rsidRPr="00DE5F52">
              <w:rPr>
                <w:rStyle w:val="ChSmallCaps"/>
              </w:rPr>
              <w:t>1sg</w:t>
            </w:r>
          </w:p>
        </w:tc>
        <w:tc>
          <w:tcPr>
            <w:tcW w:w="829" w:type="dxa"/>
            <w:shd w:val="clear" w:color="auto" w:fill="auto"/>
          </w:tcPr>
          <w:p w14:paraId="78E63BFA" w14:textId="77777777" w:rsidR="00161730" w:rsidRPr="008730A3" w:rsidRDefault="00161730" w:rsidP="00161730">
            <w:pPr>
              <w:pStyle w:val="GlossEng"/>
            </w:pPr>
            <w:r w:rsidRPr="008730A3">
              <w:t>difficult</w:t>
            </w:r>
          </w:p>
        </w:tc>
        <w:tc>
          <w:tcPr>
            <w:tcW w:w="651" w:type="dxa"/>
            <w:shd w:val="clear" w:color="auto" w:fill="auto"/>
          </w:tcPr>
          <w:p w14:paraId="3397E234" w14:textId="77777777" w:rsidR="00161730" w:rsidRPr="008730A3" w:rsidRDefault="00161730" w:rsidP="00161730">
            <w:pPr>
              <w:pStyle w:val="GlossEng"/>
            </w:pPr>
            <w:r w:rsidRPr="008730A3">
              <w:t>right?</w:t>
            </w:r>
          </w:p>
        </w:tc>
      </w:tr>
    </w:tbl>
    <w:p w14:paraId="415D7D29" w14:textId="4509F122" w:rsidR="00161730" w:rsidRDefault="00B7093A" w:rsidP="00161730">
      <w:pPr>
        <w:pStyle w:val="FreeTranslEng"/>
      </w:pPr>
      <w:r>
        <w:t>‘</w:t>
      </w:r>
      <w:r w:rsidR="00161730">
        <w:t xml:space="preserve">say (to) father, </w:t>
      </w:r>
      <w:r>
        <w:t>‘</w:t>
      </w:r>
      <w:r w:rsidR="00161730">
        <w:t xml:space="preserve">send us money, </w:t>
      </w:r>
      <w:r w:rsidR="00161730" w:rsidRPr="00A00D7B">
        <w:rPr>
          <w:rStyle w:val="ChBlueBold"/>
        </w:rPr>
        <w:t>after all</w:t>
      </w:r>
      <w:r w:rsidR="00161730">
        <w:t>, I have difficulties, right?</w:t>
      </w:r>
      <w:r>
        <w:t>’’</w:t>
      </w:r>
      <w:r w:rsidR="00161730">
        <w:t xml:space="preserve"> </w:t>
      </w:r>
      <w:r w:rsidR="00161730" w:rsidRPr="008730A3">
        <w:rPr>
          <w:rStyle w:val="ExampleSource"/>
        </w:rPr>
        <w:t>[080922-001a-CvPh.0866]</w:t>
      </w:r>
    </w:p>
    <w:tbl>
      <w:tblPr>
        <w:tblW w:w="5994" w:type="dxa"/>
        <w:tblCellMar>
          <w:left w:w="42" w:type="dxa"/>
          <w:right w:w="42" w:type="dxa"/>
        </w:tblCellMar>
        <w:tblLook w:val="01E0" w:firstRow="1" w:lastRow="1" w:firstColumn="1" w:lastColumn="1" w:noHBand="0" w:noVBand="0"/>
      </w:tblPr>
      <w:tblGrid>
        <w:gridCol w:w="709"/>
        <w:gridCol w:w="425"/>
        <w:gridCol w:w="1051"/>
        <w:gridCol w:w="489"/>
        <w:gridCol w:w="756"/>
        <w:gridCol w:w="707"/>
        <w:gridCol w:w="573"/>
        <w:gridCol w:w="507"/>
        <w:gridCol w:w="777"/>
      </w:tblGrid>
      <w:tr w:rsidR="00AC23C4" w:rsidRPr="00C52D89" w14:paraId="174B13F8" w14:textId="77777777" w:rsidTr="0006391A">
        <w:tc>
          <w:tcPr>
            <w:tcW w:w="709" w:type="dxa"/>
            <w:shd w:val="clear" w:color="auto" w:fill="auto"/>
          </w:tcPr>
          <w:p w14:paraId="3A976F60" w14:textId="77777777" w:rsidR="00161730" w:rsidRPr="009B4331" w:rsidRDefault="00161730" w:rsidP="00161730">
            <w:pPr>
              <w:pStyle w:val="O0Nwnext"/>
            </w:pPr>
            <w:bookmarkStart w:id="5233" w:name="_Ref356038065"/>
            <w:r w:rsidRPr="009B4331">
              <w:t>(</w:t>
            </w:r>
            <w:fldSimple w:instr=" SEQ ( \* ARABIC \s 1 ">
              <w:r w:rsidR="00154D81">
                <w:rPr>
                  <w:noProof/>
                </w:rPr>
                <w:t>49</w:t>
              </w:r>
            </w:fldSimple>
            <w:r w:rsidRPr="009B4331">
              <w:t>)</w:t>
            </w:r>
            <w:bookmarkEnd w:id="5233"/>
          </w:p>
        </w:tc>
        <w:tc>
          <w:tcPr>
            <w:tcW w:w="425" w:type="dxa"/>
            <w:shd w:val="clear" w:color="auto" w:fill="auto"/>
          </w:tcPr>
          <w:p w14:paraId="5E989BC7" w14:textId="77777777" w:rsidR="00161730" w:rsidRPr="009B4331" w:rsidRDefault="00161730" w:rsidP="00161730">
            <w:pPr>
              <w:pStyle w:val="Text"/>
            </w:pPr>
            <w:r w:rsidRPr="009B4331">
              <w:fldChar w:fldCharType="begin"/>
            </w:r>
            <w:r w:rsidRPr="009B4331">
              <w:instrText xml:space="preserve"> LISTNUM  NumberDefault \l 8 \s 1 </w:instrText>
            </w:r>
            <w:r w:rsidRPr="009B4331">
              <w:fldChar w:fldCharType="end">
                <w:numberingChange w:id="5234" w:author="Angela Kluge" w:date="2014-02-08T11:40:00Z" w:original="a."/>
              </w:fldChar>
            </w:r>
          </w:p>
        </w:tc>
        <w:tc>
          <w:tcPr>
            <w:tcW w:w="1051" w:type="dxa"/>
            <w:shd w:val="clear" w:color="auto" w:fill="auto"/>
          </w:tcPr>
          <w:p w14:paraId="1F9CFC55" w14:textId="77777777" w:rsidR="00161730" w:rsidRPr="009B4331" w:rsidRDefault="00161730" w:rsidP="00161730">
            <w:pPr>
              <w:pStyle w:val="Text"/>
            </w:pPr>
            <w:r w:rsidRPr="009B4331">
              <w:t>Speaker-1:</w:t>
            </w:r>
          </w:p>
        </w:tc>
        <w:tc>
          <w:tcPr>
            <w:tcW w:w="489" w:type="dxa"/>
            <w:shd w:val="clear" w:color="auto" w:fill="auto"/>
          </w:tcPr>
          <w:p w14:paraId="648916F4" w14:textId="77777777" w:rsidR="00161730" w:rsidRPr="009B4331" w:rsidRDefault="00161730" w:rsidP="00161730">
            <w:pPr>
              <w:pStyle w:val="Text"/>
            </w:pPr>
            <w:r w:rsidRPr="009B4331">
              <w:t>ko</w:t>
            </w:r>
          </w:p>
        </w:tc>
        <w:tc>
          <w:tcPr>
            <w:tcW w:w="756" w:type="dxa"/>
            <w:shd w:val="clear" w:color="auto" w:fill="auto"/>
          </w:tcPr>
          <w:p w14:paraId="7A4272D1" w14:textId="77777777" w:rsidR="00161730" w:rsidRPr="009B4331" w:rsidRDefault="00161730" w:rsidP="00161730">
            <w:pPr>
              <w:pStyle w:val="Text"/>
            </w:pPr>
            <w:r>
              <w:t>baru</w:t>
            </w:r>
          </w:p>
        </w:tc>
        <w:tc>
          <w:tcPr>
            <w:tcW w:w="707" w:type="dxa"/>
            <w:shd w:val="clear" w:color="auto" w:fill="auto"/>
          </w:tcPr>
          <w:p w14:paraId="623BB682" w14:textId="77777777" w:rsidR="00161730" w:rsidRPr="009B4331" w:rsidRDefault="00161730" w:rsidP="00161730">
            <w:pPr>
              <w:pStyle w:val="Text"/>
            </w:pPr>
            <w:r w:rsidRPr="009B4331">
              <w:t>masuk</w:t>
            </w:r>
          </w:p>
        </w:tc>
        <w:tc>
          <w:tcPr>
            <w:tcW w:w="573" w:type="dxa"/>
            <w:shd w:val="clear" w:color="auto" w:fill="auto"/>
          </w:tcPr>
          <w:p w14:paraId="27D5795D" w14:textId="77777777" w:rsidR="00161730" w:rsidRPr="009B4331" w:rsidRDefault="00161730" w:rsidP="00161730">
            <w:pPr>
              <w:pStyle w:val="Text"/>
            </w:pPr>
            <w:r w:rsidRPr="009B4331">
              <w:t>klas</w:t>
            </w:r>
          </w:p>
        </w:tc>
        <w:tc>
          <w:tcPr>
            <w:tcW w:w="507" w:type="dxa"/>
            <w:shd w:val="clear" w:color="auto" w:fill="auto"/>
          </w:tcPr>
          <w:p w14:paraId="439D99FC" w14:textId="77777777" w:rsidR="00161730" w:rsidRPr="009B4331" w:rsidRDefault="00161730" w:rsidP="00161730">
            <w:pPr>
              <w:pStyle w:val="Text"/>
            </w:pPr>
            <w:r w:rsidRPr="009B4331">
              <w:t>satu</w:t>
            </w:r>
          </w:p>
        </w:tc>
        <w:tc>
          <w:tcPr>
            <w:tcW w:w="777" w:type="dxa"/>
            <w:shd w:val="clear" w:color="auto" w:fill="auto"/>
          </w:tcPr>
          <w:p w14:paraId="1029310A" w14:textId="77777777" w:rsidR="00161730" w:rsidRPr="0046052C" w:rsidRDefault="00161730" w:rsidP="00161730">
            <w:pPr>
              <w:pStyle w:val="Text"/>
            </w:pPr>
            <w:r w:rsidRPr="009B4331">
              <w:t>ini</w:t>
            </w:r>
            <w:r>
              <w:t>?</w:t>
            </w:r>
          </w:p>
        </w:tc>
      </w:tr>
      <w:tr w:rsidR="00DA1A83" w:rsidRPr="00AC23C4" w14:paraId="44480CF3" w14:textId="77777777" w:rsidTr="0006391A">
        <w:tc>
          <w:tcPr>
            <w:tcW w:w="709" w:type="dxa"/>
            <w:shd w:val="clear" w:color="auto" w:fill="auto"/>
          </w:tcPr>
          <w:p w14:paraId="3649C193" w14:textId="77777777" w:rsidR="00DA1A83" w:rsidRPr="00EA08E2" w:rsidRDefault="00DA1A83" w:rsidP="00DA1A83">
            <w:pPr>
              <w:pStyle w:val="GlossEng"/>
            </w:pPr>
          </w:p>
        </w:tc>
        <w:tc>
          <w:tcPr>
            <w:tcW w:w="425" w:type="dxa"/>
            <w:shd w:val="clear" w:color="auto" w:fill="auto"/>
          </w:tcPr>
          <w:p w14:paraId="4693EBE2" w14:textId="77777777" w:rsidR="00DA1A83" w:rsidRPr="001C278C" w:rsidRDefault="00DA1A83" w:rsidP="00DA1A83">
            <w:pPr>
              <w:pStyle w:val="GlossEng"/>
            </w:pPr>
          </w:p>
        </w:tc>
        <w:tc>
          <w:tcPr>
            <w:tcW w:w="1051" w:type="dxa"/>
            <w:shd w:val="clear" w:color="auto" w:fill="auto"/>
          </w:tcPr>
          <w:p w14:paraId="33CD21E2" w14:textId="77777777" w:rsidR="00DA1A83" w:rsidRPr="009261A7" w:rsidRDefault="00DA1A83" w:rsidP="00DA1A83">
            <w:pPr>
              <w:pStyle w:val="GlossEng"/>
            </w:pPr>
          </w:p>
        </w:tc>
        <w:tc>
          <w:tcPr>
            <w:tcW w:w="489" w:type="dxa"/>
            <w:shd w:val="clear" w:color="auto" w:fill="auto"/>
          </w:tcPr>
          <w:p w14:paraId="5F999A57" w14:textId="77777777" w:rsidR="00DA1A83" w:rsidRPr="0099608C" w:rsidRDefault="00DA1A83" w:rsidP="00DA1A83">
            <w:pPr>
              <w:pStyle w:val="GlossEng"/>
              <w:rPr>
                <w:rStyle w:val="ChSmallCaps"/>
              </w:rPr>
            </w:pPr>
            <w:r w:rsidRPr="0099608C">
              <w:rPr>
                <w:rStyle w:val="ChSmallCaps"/>
              </w:rPr>
              <w:t>2sg</w:t>
            </w:r>
          </w:p>
        </w:tc>
        <w:tc>
          <w:tcPr>
            <w:tcW w:w="756" w:type="dxa"/>
            <w:shd w:val="clear" w:color="auto" w:fill="auto"/>
          </w:tcPr>
          <w:p w14:paraId="22C2E123" w14:textId="7AD46AEB" w:rsidR="00DA1A83" w:rsidRPr="0046052C" w:rsidRDefault="00245645" w:rsidP="00DA1A83">
            <w:pPr>
              <w:pStyle w:val="GlossEng"/>
            </w:pPr>
            <w:r>
              <w:t>recently</w:t>
            </w:r>
          </w:p>
        </w:tc>
        <w:tc>
          <w:tcPr>
            <w:tcW w:w="707" w:type="dxa"/>
            <w:shd w:val="clear" w:color="auto" w:fill="auto"/>
          </w:tcPr>
          <w:p w14:paraId="2943B3EA" w14:textId="77777777" w:rsidR="00DA1A83" w:rsidRPr="0046052C" w:rsidRDefault="00DA1A83" w:rsidP="00DA1A83">
            <w:pPr>
              <w:pStyle w:val="GlossEng"/>
            </w:pPr>
            <w:r w:rsidRPr="0046052C">
              <w:t>enter</w:t>
            </w:r>
          </w:p>
        </w:tc>
        <w:tc>
          <w:tcPr>
            <w:tcW w:w="573" w:type="dxa"/>
            <w:shd w:val="clear" w:color="auto" w:fill="auto"/>
          </w:tcPr>
          <w:p w14:paraId="2559D454" w14:textId="77777777" w:rsidR="00DA1A83" w:rsidRPr="0046052C" w:rsidRDefault="00DA1A83" w:rsidP="00DA1A83">
            <w:pPr>
              <w:pStyle w:val="GlossEng"/>
            </w:pPr>
            <w:r w:rsidRPr="0046052C">
              <w:t>class</w:t>
            </w:r>
          </w:p>
        </w:tc>
        <w:tc>
          <w:tcPr>
            <w:tcW w:w="507" w:type="dxa"/>
            <w:shd w:val="clear" w:color="auto" w:fill="auto"/>
          </w:tcPr>
          <w:p w14:paraId="02335676" w14:textId="77777777" w:rsidR="00DA1A83" w:rsidRPr="0046052C" w:rsidRDefault="00DA1A83" w:rsidP="00DA1A83">
            <w:pPr>
              <w:pStyle w:val="GlossEng"/>
            </w:pPr>
            <w:r w:rsidRPr="0046052C">
              <w:t>one</w:t>
            </w:r>
          </w:p>
        </w:tc>
        <w:tc>
          <w:tcPr>
            <w:tcW w:w="777" w:type="dxa"/>
            <w:shd w:val="clear" w:color="auto" w:fill="auto"/>
          </w:tcPr>
          <w:p w14:paraId="0688AC56" w14:textId="77777777" w:rsidR="00DA1A83" w:rsidRPr="0099608C" w:rsidRDefault="00DA1A83" w:rsidP="00DA1A83">
            <w:pPr>
              <w:pStyle w:val="GlossEng"/>
              <w:rPr>
                <w:rStyle w:val="ChSmallCaps"/>
              </w:rPr>
            </w:pPr>
            <w:r w:rsidRPr="0099608C">
              <w:rPr>
                <w:rStyle w:val="ChSmallCaps"/>
              </w:rPr>
              <w:t>d.prox</w:t>
            </w:r>
          </w:p>
        </w:tc>
      </w:tr>
    </w:tbl>
    <w:p w14:paraId="1B25AF78" w14:textId="3B981658" w:rsidR="00161730" w:rsidRDefault="00161730" w:rsidP="00161730">
      <w:pPr>
        <w:pStyle w:val="FreeTranslAlphaEng"/>
      </w:pPr>
      <w:r>
        <w:t xml:space="preserve">Speaker-1: </w:t>
      </w:r>
      <w:r w:rsidR="00B7093A">
        <w:t>‘</w:t>
      </w:r>
      <w:r w:rsidR="00814B5A">
        <w:t xml:space="preserve">recently </w:t>
      </w:r>
      <w:r>
        <w:t>you got into first grade (of middle school)?</w:t>
      </w:r>
      <w:r w:rsidR="00B7093A">
        <w:t>’</w:t>
      </w:r>
    </w:p>
    <w:tbl>
      <w:tblPr>
        <w:tblW w:w="0" w:type="auto"/>
        <w:tblCellMar>
          <w:left w:w="42" w:type="dxa"/>
          <w:right w:w="42" w:type="dxa"/>
        </w:tblCellMar>
        <w:tblLook w:val="01E0" w:firstRow="1" w:lastRow="1" w:firstColumn="1" w:lastColumn="1" w:noHBand="0" w:noVBand="0"/>
      </w:tblPr>
      <w:tblGrid>
        <w:gridCol w:w="709"/>
        <w:gridCol w:w="425"/>
        <w:gridCol w:w="1051"/>
        <w:gridCol w:w="451"/>
        <w:gridCol w:w="801"/>
        <w:gridCol w:w="489"/>
        <w:gridCol w:w="618"/>
      </w:tblGrid>
      <w:tr w:rsidR="00AC23C4" w:rsidRPr="00C52D89" w14:paraId="7F6E4E46" w14:textId="77777777" w:rsidTr="00AC23C4">
        <w:tc>
          <w:tcPr>
            <w:tcW w:w="709" w:type="dxa"/>
            <w:shd w:val="clear" w:color="auto" w:fill="auto"/>
          </w:tcPr>
          <w:p w14:paraId="0FC95A0D" w14:textId="77777777" w:rsidR="00161730" w:rsidRPr="00EA08E2" w:rsidRDefault="00161730" w:rsidP="00161730">
            <w:pPr>
              <w:pStyle w:val="O0Nwnext"/>
            </w:pPr>
          </w:p>
        </w:tc>
        <w:tc>
          <w:tcPr>
            <w:tcW w:w="425" w:type="dxa"/>
            <w:shd w:val="clear" w:color="auto" w:fill="auto"/>
          </w:tcPr>
          <w:p w14:paraId="3A9054D4" w14:textId="77777777" w:rsidR="00161730" w:rsidRPr="001C278C" w:rsidRDefault="00161730" w:rsidP="00161730">
            <w:pPr>
              <w:pStyle w:val="Text"/>
            </w:pPr>
            <w:r w:rsidRPr="00856563">
              <w:fldChar w:fldCharType="begin"/>
            </w:r>
            <w:r w:rsidRPr="00856563">
              <w:instrText xml:space="preserve"> LISTNUM  NumberDefault \l 8 </w:instrText>
            </w:r>
            <w:r w:rsidRPr="00856563">
              <w:fldChar w:fldCharType="end">
                <w:numberingChange w:id="5235" w:author="Angela Kluge" w:date="2014-02-08T11:40:00Z" w:original="b."/>
              </w:fldChar>
            </w:r>
          </w:p>
        </w:tc>
        <w:tc>
          <w:tcPr>
            <w:tcW w:w="1051" w:type="dxa"/>
            <w:shd w:val="clear" w:color="auto" w:fill="auto"/>
          </w:tcPr>
          <w:p w14:paraId="4E131405" w14:textId="77777777" w:rsidR="00161730" w:rsidRPr="009261A7" w:rsidRDefault="00161730" w:rsidP="00161730">
            <w:pPr>
              <w:pStyle w:val="Text"/>
            </w:pPr>
            <w:r>
              <w:t>Speaker-2:</w:t>
            </w:r>
          </w:p>
        </w:tc>
        <w:tc>
          <w:tcPr>
            <w:tcW w:w="451" w:type="dxa"/>
            <w:shd w:val="clear" w:color="auto" w:fill="auto"/>
          </w:tcPr>
          <w:p w14:paraId="4CF3D6D6" w14:textId="77777777" w:rsidR="00161730" w:rsidRPr="0046052C" w:rsidRDefault="00161730" w:rsidP="00161730">
            <w:pPr>
              <w:pStyle w:val="Text"/>
            </w:pPr>
            <w:r w:rsidRPr="0046052C">
              <w:t>yo,</w:t>
            </w:r>
          </w:p>
        </w:tc>
        <w:tc>
          <w:tcPr>
            <w:tcW w:w="801" w:type="dxa"/>
            <w:shd w:val="clear" w:color="auto" w:fill="auto"/>
          </w:tcPr>
          <w:p w14:paraId="4185B379" w14:textId="77777777" w:rsidR="00161730" w:rsidRPr="009B4331" w:rsidRDefault="00161730" w:rsidP="00161730">
            <w:pPr>
              <w:pStyle w:val="Text"/>
              <w:rPr>
                <w:rStyle w:val="ChBlueBold"/>
              </w:rPr>
            </w:pPr>
            <w:r w:rsidRPr="009B4331">
              <w:rPr>
                <w:rStyle w:val="ChBlueBold"/>
              </w:rPr>
              <w:t>habis</w:t>
            </w:r>
          </w:p>
        </w:tc>
        <w:tc>
          <w:tcPr>
            <w:tcW w:w="489" w:type="dxa"/>
            <w:shd w:val="clear" w:color="auto" w:fill="auto"/>
          </w:tcPr>
          <w:p w14:paraId="4142F9BB" w14:textId="77777777" w:rsidR="00161730" w:rsidRPr="0046052C" w:rsidRDefault="00161730" w:rsidP="00161730">
            <w:pPr>
              <w:pStyle w:val="Text"/>
            </w:pPr>
            <w:r w:rsidRPr="0046052C">
              <w:t>sa</w:t>
            </w:r>
          </w:p>
        </w:tc>
        <w:tc>
          <w:tcPr>
            <w:tcW w:w="618" w:type="dxa"/>
            <w:shd w:val="clear" w:color="auto" w:fill="auto"/>
          </w:tcPr>
          <w:p w14:paraId="41734D6E" w14:textId="77777777" w:rsidR="00161730" w:rsidRPr="0046052C" w:rsidRDefault="00161730" w:rsidP="00161730">
            <w:pPr>
              <w:pStyle w:val="Text"/>
            </w:pPr>
            <w:r w:rsidRPr="0046052C">
              <w:t>gagal</w:t>
            </w:r>
          </w:p>
        </w:tc>
      </w:tr>
      <w:tr w:rsidR="00AC23C4" w:rsidRPr="00AC23C4" w14:paraId="31031320" w14:textId="77777777" w:rsidTr="00AC23C4">
        <w:tc>
          <w:tcPr>
            <w:tcW w:w="709" w:type="dxa"/>
            <w:shd w:val="clear" w:color="auto" w:fill="auto"/>
          </w:tcPr>
          <w:p w14:paraId="45BDC10D" w14:textId="77777777" w:rsidR="00161730" w:rsidRPr="00EA08E2" w:rsidRDefault="00161730" w:rsidP="00161730">
            <w:pPr>
              <w:pStyle w:val="GlossEng"/>
            </w:pPr>
          </w:p>
        </w:tc>
        <w:tc>
          <w:tcPr>
            <w:tcW w:w="425" w:type="dxa"/>
            <w:shd w:val="clear" w:color="auto" w:fill="auto"/>
          </w:tcPr>
          <w:p w14:paraId="1BA3DFAC" w14:textId="77777777" w:rsidR="00161730" w:rsidRPr="001C278C" w:rsidRDefault="00161730" w:rsidP="00161730">
            <w:pPr>
              <w:pStyle w:val="GlossEng"/>
            </w:pPr>
          </w:p>
        </w:tc>
        <w:tc>
          <w:tcPr>
            <w:tcW w:w="1051" w:type="dxa"/>
            <w:shd w:val="clear" w:color="auto" w:fill="auto"/>
          </w:tcPr>
          <w:p w14:paraId="78C89C0D" w14:textId="77777777" w:rsidR="00161730" w:rsidRPr="009261A7" w:rsidRDefault="00161730" w:rsidP="00161730">
            <w:pPr>
              <w:pStyle w:val="GlossEng"/>
            </w:pPr>
          </w:p>
        </w:tc>
        <w:tc>
          <w:tcPr>
            <w:tcW w:w="451" w:type="dxa"/>
            <w:shd w:val="clear" w:color="auto" w:fill="auto"/>
          </w:tcPr>
          <w:p w14:paraId="4317A55E" w14:textId="77777777" w:rsidR="00161730" w:rsidRPr="0046052C" w:rsidRDefault="00161730" w:rsidP="00161730">
            <w:pPr>
              <w:pStyle w:val="GlossEng"/>
            </w:pPr>
            <w:r w:rsidRPr="0046052C">
              <w:t>yes</w:t>
            </w:r>
          </w:p>
        </w:tc>
        <w:tc>
          <w:tcPr>
            <w:tcW w:w="801" w:type="dxa"/>
            <w:shd w:val="clear" w:color="auto" w:fill="auto"/>
          </w:tcPr>
          <w:p w14:paraId="7D2FF0B8" w14:textId="77777777" w:rsidR="00161730" w:rsidRPr="0046052C" w:rsidRDefault="00161730" w:rsidP="00161730">
            <w:pPr>
              <w:pStyle w:val="GlossEng"/>
            </w:pPr>
            <w:r w:rsidRPr="0046052C">
              <w:t>after.all</w:t>
            </w:r>
          </w:p>
        </w:tc>
        <w:tc>
          <w:tcPr>
            <w:tcW w:w="489" w:type="dxa"/>
            <w:shd w:val="clear" w:color="auto" w:fill="auto"/>
          </w:tcPr>
          <w:p w14:paraId="3332C06D" w14:textId="77777777" w:rsidR="00161730" w:rsidRPr="0099608C" w:rsidRDefault="00161730" w:rsidP="00161730">
            <w:pPr>
              <w:pStyle w:val="GlossEng"/>
              <w:rPr>
                <w:rStyle w:val="ChSmallCaps"/>
              </w:rPr>
            </w:pPr>
            <w:r w:rsidRPr="0099608C">
              <w:rPr>
                <w:rStyle w:val="ChSmallCaps"/>
              </w:rPr>
              <w:t>1sg</w:t>
            </w:r>
          </w:p>
        </w:tc>
        <w:tc>
          <w:tcPr>
            <w:tcW w:w="618" w:type="dxa"/>
            <w:shd w:val="clear" w:color="auto" w:fill="auto"/>
          </w:tcPr>
          <w:p w14:paraId="3D0CD98F" w14:textId="77777777" w:rsidR="00161730" w:rsidRPr="0046052C" w:rsidRDefault="00161730" w:rsidP="00161730">
            <w:pPr>
              <w:pStyle w:val="GlossEng"/>
            </w:pPr>
            <w:r w:rsidRPr="0046052C">
              <w:t>fail</w:t>
            </w:r>
          </w:p>
        </w:tc>
      </w:tr>
    </w:tbl>
    <w:p w14:paraId="5E0173BC" w14:textId="06078A63" w:rsidR="00161730" w:rsidRDefault="00161730" w:rsidP="00161730">
      <w:pPr>
        <w:pStyle w:val="FreeTranslAlphaEng20pt"/>
      </w:pPr>
      <w:r>
        <w:t xml:space="preserve">Speaker-2: </w:t>
      </w:r>
      <w:r w:rsidR="00B7093A">
        <w:t>‘</w:t>
      </w:r>
      <w:r>
        <w:t xml:space="preserve">yes, </w:t>
      </w:r>
      <w:r w:rsidRPr="009B4331">
        <w:rPr>
          <w:rStyle w:val="ChBlueBold"/>
        </w:rPr>
        <w:t>after all</w:t>
      </w:r>
      <w:r>
        <w:t>, I failed (the last exams)</w:t>
      </w:r>
      <w:r w:rsidR="00B7093A">
        <w:t>’</w:t>
      </w:r>
      <w:r>
        <w:t xml:space="preserve"> </w:t>
      </w:r>
      <w:r w:rsidRPr="00653CFC">
        <w:rPr>
          <w:rStyle w:val="ExampleSource"/>
        </w:rPr>
        <w:t>[080922-001a-CvPh.0965-0966]</w:t>
      </w:r>
    </w:p>
    <w:p w14:paraId="78C1ED94" w14:textId="553CEEB0" w:rsidR="00161730" w:rsidRDefault="00161730" w:rsidP="00161730">
      <w:pPr>
        <w:pStyle w:val="Heading4"/>
      </w:pPr>
      <w:bookmarkStart w:id="5236" w:name="_Ref361248131"/>
      <w:r>
        <w:t xml:space="preserve">Oppositive </w:t>
      </w:r>
      <w:r>
        <w:rPr>
          <w:rStyle w:val="ChItalBold"/>
        </w:rPr>
        <w:t>padahal</w:t>
      </w:r>
      <w:r>
        <w:t xml:space="preserve"> </w:t>
      </w:r>
      <w:r w:rsidR="00B7093A">
        <w:t>‘</w:t>
      </w:r>
      <w:r>
        <w:t>but actually</w:t>
      </w:r>
      <w:r w:rsidR="00B7093A">
        <w:t>’</w:t>
      </w:r>
      <w:bookmarkEnd w:id="5236"/>
    </w:p>
    <w:p w14:paraId="42C43164" w14:textId="4D2046E1" w:rsidR="00161730" w:rsidRDefault="00161730" w:rsidP="00161730">
      <w:pPr>
        <w:pStyle w:val="Body0010after"/>
      </w:pPr>
      <w:r>
        <w:t xml:space="preserve">The conjunction </w:t>
      </w:r>
      <w:r>
        <w:rPr>
          <w:rStyle w:val="ChItalBold"/>
        </w:rPr>
        <w:t>padahal</w:t>
      </w:r>
      <w:r>
        <w:t xml:space="preserve"> </w:t>
      </w:r>
      <w:r w:rsidR="00B7093A">
        <w:t>‘</w:t>
      </w:r>
      <w:r>
        <w:t>but actually</w:t>
      </w:r>
      <w:r w:rsidR="00B7093A">
        <w:t>’</w:t>
      </w:r>
      <w:r>
        <w:t xml:space="preserve"> introduces a contrast clause, which follows the unmarked clause. Concurrent to marking contrast, the conjunction signals that the propositional content of its clause is surprising and unexpected given the content of the unmarked clause. Thereby, </w:t>
      </w:r>
      <w:r>
        <w:rPr>
          <w:rStyle w:val="ChItalBold"/>
        </w:rPr>
        <w:t>padahal</w:t>
      </w:r>
      <w:r>
        <w:t xml:space="preserve"> </w:t>
      </w:r>
      <w:r w:rsidR="00B7093A">
        <w:t>‘</w:t>
      </w:r>
      <w:r>
        <w:t>but actually</w:t>
      </w:r>
      <w:r w:rsidR="00B7093A">
        <w:t>’</w:t>
      </w:r>
      <w:r>
        <w:t xml:space="preserve"> is more oppositive than </w:t>
      </w:r>
      <w:r w:rsidRPr="00291BD7">
        <w:rPr>
          <w:rStyle w:val="ChItalBold"/>
        </w:rPr>
        <w:t>tapi</w:t>
      </w:r>
      <w:r>
        <w:t xml:space="preserve"> </w:t>
      </w:r>
      <w:r w:rsidR="00B7093A">
        <w:t>‘</w:t>
      </w:r>
      <w:r>
        <w:t>but</w:t>
      </w:r>
      <w:r w:rsidR="00B7093A">
        <w:t>’</w:t>
      </w:r>
      <w:r>
        <w:t xml:space="preserve"> (see §</w:t>
      </w:r>
      <w:r>
        <w:fldChar w:fldCharType="begin"/>
      </w:r>
      <w:r>
        <w:instrText xml:space="preserve"> REF _Ref361248129 \w \h </w:instrText>
      </w:r>
      <w:r>
        <w:fldChar w:fldCharType="separate"/>
      </w:r>
      <w:r w:rsidR="00154D81">
        <w:rPr>
          <w:cs/>
        </w:rPr>
        <w:t>‎</w:t>
      </w:r>
      <w:r w:rsidR="00154D81">
        <w:t>14.2.5.1</w:t>
      </w:r>
      <w:r>
        <w:fldChar w:fldCharType="end"/>
      </w:r>
      <w:r>
        <w:t xml:space="preserve">). This is illustrated in </w:t>
      </w:r>
      <w:r>
        <w:fldChar w:fldCharType="begin"/>
      </w:r>
      <w:r>
        <w:instrText xml:space="preserve"> REF _Ref356031371 \h </w:instrText>
      </w:r>
      <w:r>
        <w:fldChar w:fldCharType="separate"/>
      </w:r>
      <w:r w:rsidR="00154D81" w:rsidRPr="00856563">
        <w:t>(</w:t>
      </w:r>
      <w:r w:rsidR="00154D81">
        <w:rPr>
          <w:noProof/>
        </w:rPr>
        <w:t>50</w:t>
      </w:r>
      <w:r w:rsidR="00154D81" w:rsidRPr="00856563">
        <w:t>)</w:t>
      </w:r>
      <w:r>
        <w:fldChar w:fldCharType="end"/>
      </w:r>
      <w:r>
        <w:t xml:space="preserve"> and </w:t>
      </w:r>
      <w:r>
        <w:fldChar w:fldCharType="begin"/>
      </w:r>
      <w:r>
        <w:instrText xml:space="preserve"> REF _Ref356031373 \h </w:instrText>
      </w:r>
      <w:r>
        <w:fldChar w:fldCharType="separate"/>
      </w:r>
      <w:r w:rsidR="00154D81" w:rsidRPr="00856563">
        <w:t>(</w:t>
      </w:r>
      <w:r w:rsidR="00154D81">
        <w:rPr>
          <w:noProof/>
        </w:rPr>
        <w:t>51</w:t>
      </w:r>
      <w:r w:rsidR="00154D81" w:rsidRPr="00856563">
        <w:t>)</w:t>
      </w:r>
      <w:r>
        <w:fldChar w:fldCharType="end"/>
      </w:r>
      <w:r>
        <w:t>.</w:t>
      </w:r>
    </w:p>
    <w:tbl>
      <w:tblPr>
        <w:tblW w:w="6598" w:type="dxa"/>
        <w:tblCellMar>
          <w:left w:w="42" w:type="dxa"/>
          <w:right w:w="42" w:type="dxa"/>
        </w:tblCellMar>
        <w:tblLook w:val="01E0" w:firstRow="1" w:lastRow="1" w:firstColumn="1" w:lastColumn="1" w:noHBand="0" w:noVBand="0"/>
      </w:tblPr>
      <w:tblGrid>
        <w:gridCol w:w="709"/>
        <w:gridCol w:w="571"/>
        <w:gridCol w:w="24"/>
        <w:gridCol w:w="360"/>
        <w:gridCol w:w="380"/>
        <w:gridCol w:w="115"/>
        <w:gridCol w:w="360"/>
        <w:gridCol w:w="582"/>
        <w:gridCol w:w="128"/>
        <w:gridCol w:w="347"/>
        <w:gridCol w:w="759"/>
        <w:gridCol w:w="765"/>
        <w:gridCol w:w="1023"/>
        <w:gridCol w:w="475"/>
      </w:tblGrid>
      <w:tr w:rsidR="00AC23C4" w:rsidRPr="00C52D89" w14:paraId="190024A4" w14:textId="77777777" w:rsidTr="00AC23C4">
        <w:tc>
          <w:tcPr>
            <w:tcW w:w="709" w:type="dxa"/>
            <w:shd w:val="clear" w:color="auto" w:fill="auto"/>
          </w:tcPr>
          <w:p w14:paraId="7BA78F15" w14:textId="77777777" w:rsidR="00161730" w:rsidRPr="00150DE6" w:rsidRDefault="00161730" w:rsidP="00161730">
            <w:pPr>
              <w:pStyle w:val="O0Nwnext"/>
            </w:pPr>
            <w:bookmarkStart w:id="5237" w:name="_Ref356031371"/>
            <w:r w:rsidRPr="00856563">
              <w:t>(</w:t>
            </w:r>
            <w:fldSimple w:instr=" SEQ ( \* ARABIC \s 1 ">
              <w:r w:rsidR="00154D81">
                <w:rPr>
                  <w:noProof/>
                </w:rPr>
                <w:t>50</w:t>
              </w:r>
            </w:fldSimple>
            <w:r w:rsidRPr="00856563">
              <w:t>)</w:t>
            </w:r>
            <w:bookmarkEnd w:id="5237"/>
          </w:p>
        </w:tc>
        <w:tc>
          <w:tcPr>
            <w:tcW w:w="571" w:type="dxa"/>
            <w:shd w:val="clear" w:color="auto" w:fill="auto"/>
          </w:tcPr>
          <w:p w14:paraId="66291CF3" w14:textId="77777777" w:rsidR="00161730" w:rsidRPr="00501623" w:rsidRDefault="00CE70E8" w:rsidP="00161730">
            <w:pPr>
              <w:pStyle w:val="Text"/>
            </w:pPr>
            <w:r>
              <w:t>ana</w:t>
            </w:r>
          </w:p>
        </w:tc>
        <w:tc>
          <w:tcPr>
            <w:tcW w:w="764" w:type="dxa"/>
            <w:gridSpan w:val="3"/>
            <w:shd w:val="clear" w:color="auto" w:fill="auto"/>
          </w:tcPr>
          <w:p w14:paraId="52488E16" w14:textId="77777777" w:rsidR="00161730" w:rsidRPr="00501623" w:rsidRDefault="00161730" w:rsidP="00161730">
            <w:pPr>
              <w:pStyle w:val="Text"/>
            </w:pPr>
            <w:r w:rsidRPr="00501623">
              <w:t>ini</w:t>
            </w:r>
            <w:r>
              <w:t>,</w:t>
            </w:r>
          </w:p>
        </w:tc>
        <w:tc>
          <w:tcPr>
            <w:tcW w:w="475" w:type="dxa"/>
            <w:gridSpan w:val="2"/>
            <w:shd w:val="clear" w:color="auto" w:fill="auto"/>
          </w:tcPr>
          <w:p w14:paraId="447FCCD7" w14:textId="77777777" w:rsidR="00161730" w:rsidRPr="00501623" w:rsidRDefault="00161730" w:rsidP="00161730">
            <w:pPr>
              <w:pStyle w:val="Text"/>
            </w:pPr>
            <w:r w:rsidRPr="00501623">
              <w:t>sa</w:t>
            </w:r>
          </w:p>
        </w:tc>
        <w:tc>
          <w:tcPr>
            <w:tcW w:w="582" w:type="dxa"/>
            <w:shd w:val="clear" w:color="auto" w:fill="auto"/>
          </w:tcPr>
          <w:p w14:paraId="75E22EB1" w14:textId="77777777" w:rsidR="00161730" w:rsidRPr="00501623" w:rsidRDefault="00161730" w:rsidP="00161730">
            <w:pPr>
              <w:pStyle w:val="Text"/>
            </w:pPr>
            <w:r w:rsidRPr="00501623">
              <w:t>pikir</w:t>
            </w:r>
          </w:p>
        </w:tc>
        <w:tc>
          <w:tcPr>
            <w:tcW w:w="475" w:type="dxa"/>
            <w:gridSpan w:val="2"/>
            <w:shd w:val="clear" w:color="auto" w:fill="auto"/>
          </w:tcPr>
          <w:p w14:paraId="01262D4C" w14:textId="77777777" w:rsidR="00161730" w:rsidRPr="00501623" w:rsidRDefault="00161730" w:rsidP="00161730">
            <w:pPr>
              <w:pStyle w:val="Text"/>
            </w:pPr>
            <w:r w:rsidRPr="00501623">
              <w:t>de</w:t>
            </w:r>
          </w:p>
        </w:tc>
        <w:tc>
          <w:tcPr>
            <w:tcW w:w="759" w:type="dxa"/>
            <w:shd w:val="clear" w:color="auto" w:fill="auto"/>
          </w:tcPr>
          <w:p w14:paraId="30A46CCA" w14:textId="77777777" w:rsidR="00161730" w:rsidRPr="00501623" w:rsidRDefault="00161730" w:rsidP="00161730">
            <w:pPr>
              <w:pStyle w:val="Text"/>
            </w:pPr>
            <w:r w:rsidRPr="00501623">
              <w:t>suda</w:t>
            </w:r>
          </w:p>
        </w:tc>
        <w:tc>
          <w:tcPr>
            <w:tcW w:w="765" w:type="dxa"/>
            <w:shd w:val="clear" w:color="auto" w:fill="auto"/>
          </w:tcPr>
          <w:p w14:paraId="2EEE535B" w14:textId="77777777" w:rsidR="00161730" w:rsidRPr="00501623" w:rsidRDefault="00161730" w:rsidP="00161730">
            <w:pPr>
              <w:pStyle w:val="Text"/>
            </w:pPr>
            <w:r w:rsidRPr="00501623">
              <w:t>lewat</w:t>
            </w:r>
            <w:r>
              <w:t>,</w:t>
            </w:r>
          </w:p>
        </w:tc>
        <w:tc>
          <w:tcPr>
            <w:tcW w:w="1023" w:type="dxa"/>
            <w:shd w:val="clear" w:color="auto" w:fill="auto"/>
          </w:tcPr>
          <w:p w14:paraId="0800A477" w14:textId="77777777" w:rsidR="00161730" w:rsidRPr="00501623" w:rsidRDefault="00161730" w:rsidP="00161730">
            <w:pPr>
              <w:pStyle w:val="Text"/>
            </w:pPr>
            <w:r w:rsidRPr="00501623">
              <w:rPr>
                <w:rStyle w:val="ChBlueBold"/>
              </w:rPr>
              <w:t>padahal</w:t>
            </w:r>
          </w:p>
        </w:tc>
        <w:tc>
          <w:tcPr>
            <w:tcW w:w="475" w:type="dxa"/>
            <w:shd w:val="clear" w:color="auto" w:fill="auto"/>
          </w:tcPr>
          <w:p w14:paraId="1BB20F42" w14:textId="77777777" w:rsidR="00161730" w:rsidRPr="00501623" w:rsidRDefault="00161730" w:rsidP="00161730">
            <w:pPr>
              <w:pStyle w:val="Text"/>
            </w:pPr>
            <w:r w:rsidRPr="00501623">
              <w:t>de</w:t>
            </w:r>
          </w:p>
        </w:tc>
      </w:tr>
      <w:tr w:rsidR="00AC23C4" w:rsidRPr="00AC23C4" w14:paraId="7D5F2376" w14:textId="77777777" w:rsidTr="00AC23C4">
        <w:tc>
          <w:tcPr>
            <w:tcW w:w="709" w:type="dxa"/>
            <w:shd w:val="clear" w:color="auto" w:fill="auto"/>
          </w:tcPr>
          <w:p w14:paraId="358A789D" w14:textId="77777777" w:rsidR="00161730" w:rsidRPr="00DB732A" w:rsidRDefault="00161730" w:rsidP="00161730">
            <w:pPr>
              <w:pStyle w:val="GlossEng2ptafter"/>
            </w:pPr>
          </w:p>
        </w:tc>
        <w:tc>
          <w:tcPr>
            <w:tcW w:w="571" w:type="dxa"/>
            <w:shd w:val="clear" w:color="auto" w:fill="auto"/>
          </w:tcPr>
          <w:p w14:paraId="1C41F6BE" w14:textId="77777777" w:rsidR="00161730" w:rsidRPr="00501623" w:rsidRDefault="00161730" w:rsidP="00161730">
            <w:pPr>
              <w:pStyle w:val="GlossEng2ptafter"/>
            </w:pPr>
            <w:r w:rsidRPr="00501623">
              <w:t>child</w:t>
            </w:r>
          </w:p>
        </w:tc>
        <w:tc>
          <w:tcPr>
            <w:tcW w:w="764" w:type="dxa"/>
            <w:gridSpan w:val="3"/>
            <w:shd w:val="clear" w:color="auto" w:fill="auto"/>
          </w:tcPr>
          <w:p w14:paraId="29A38EC6" w14:textId="77777777" w:rsidR="00161730" w:rsidRPr="0099608C" w:rsidRDefault="00161730" w:rsidP="00161730">
            <w:pPr>
              <w:pStyle w:val="GlossEng2ptafter"/>
              <w:rPr>
                <w:rStyle w:val="ChSmallCaps"/>
              </w:rPr>
            </w:pPr>
            <w:r w:rsidRPr="0099608C">
              <w:rPr>
                <w:rStyle w:val="ChSmallCaps"/>
              </w:rPr>
              <w:t>d.prox</w:t>
            </w:r>
          </w:p>
        </w:tc>
        <w:tc>
          <w:tcPr>
            <w:tcW w:w="475" w:type="dxa"/>
            <w:gridSpan w:val="2"/>
            <w:shd w:val="clear" w:color="auto" w:fill="auto"/>
          </w:tcPr>
          <w:p w14:paraId="02A8FACE" w14:textId="77777777" w:rsidR="00161730" w:rsidRPr="0099608C" w:rsidRDefault="00161730" w:rsidP="00161730">
            <w:pPr>
              <w:pStyle w:val="GlossEng2ptafter"/>
              <w:rPr>
                <w:rStyle w:val="ChSmallCaps"/>
              </w:rPr>
            </w:pPr>
            <w:r w:rsidRPr="0099608C">
              <w:rPr>
                <w:rStyle w:val="ChSmallCaps"/>
              </w:rPr>
              <w:t>1sg</w:t>
            </w:r>
          </w:p>
        </w:tc>
        <w:tc>
          <w:tcPr>
            <w:tcW w:w="582" w:type="dxa"/>
            <w:shd w:val="clear" w:color="auto" w:fill="auto"/>
          </w:tcPr>
          <w:p w14:paraId="27AA5F25" w14:textId="77777777" w:rsidR="00161730" w:rsidRPr="00501623" w:rsidRDefault="00161730" w:rsidP="00161730">
            <w:pPr>
              <w:pStyle w:val="GlossEng2ptafter"/>
            </w:pPr>
            <w:r w:rsidRPr="00501623">
              <w:t>think</w:t>
            </w:r>
          </w:p>
        </w:tc>
        <w:tc>
          <w:tcPr>
            <w:tcW w:w="475" w:type="dxa"/>
            <w:gridSpan w:val="2"/>
            <w:shd w:val="clear" w:color="auto" w:fill="auto"/>
          </w:tcPr>
          <w:p w14:paraId="4E10CBA9" w14:textId="77777777" w:rsidR="00161730" w:rsidRPr="0099608C" w:rsidRDefault="00161730" w:rsidP="00161730">
            <w:pPr>
              <w:pStyle w:val="GlossEng2ptafter"/>
              <w:rPr>
                <w:rStyle w:val="ChSmallCaps"/>
              </w:rPr>
            </w:pPr>
            <w:r w:rsidRPr="0099608C">
              <w:rPr>
                <w:rStyle w:val="ChSmallCaps"/>
              </w:rPr>
              <w:t>3sg</w:t>
            </w:r>
          </w:p>
        </w:tc>
        <w:tc>
          <w:tcPr>
            <w:tcW w:w="759" w:type="dxa"/>
            <w:shd w:val="clear" w:color="auto" w:fill="auto"/>
          </w:tcPr>
          <w:p w14:paraId="7561EC3B" w14:textId="77777777" w:rsidR="00161730" w:rsidRPr="00501623" w:rsidRDefault="00161730" w:rsidP="00161730">
            <w:pPr>
              <w:pStyle w:val="GlossEng2ptafter"/>
            </w:pPr>
            <w:r w:rsidRPr="00501623">
              <w:t>already</w:t>
            </w:r>
          </w:p>
        </w:tc>
        <w:tc>
          <w:tcPr>
            <w:tcW w:w="765" w:type="dxa"/>
            <w:shd w:val="clear" w:color="auto" w:fill="auto"/>
          </w:tcPr>
          <w:p w14:paraId="48B08B78" w14:textId="77777777" w:rsidR="00161730" w:rsidRPr="00501623" w:rsidRDefault="00161730" w:rsidP="00161730">
            <w:pPr>
              <w:pStyle w:val="GlossEng2ptafter"/>
            </w:pPr>
            <w:r w:rsidRPr="00501623">
              <w:t>pass.by</w:t>
            </w:r>
          </w:p>
        </w:tc>
        <w:tc>
          <w:tcPr>
            <w:tcW w:w="1023" w:type="dxa"/>
            <w:shd w:val="clear" w:color="auto" w:fill="auto"/>
          </w:tcPr>
          <w:p w14:paraId="37E35422" w14:textId="77777777" w:rsidR="00161730" w:rsidRPr="00C650FF" w:rsidRDefault="00161730" w:rsidP="00161730">
            <w:pPr>
              <w:pStyle w:val="GlossEng2ptafter"/>
            </w:pPr>
            <w:r>
              <w:t>but.actually</w:t>
            </w:r>
          </w:p>
        </w:tc>
        <w:tc>
          <w:tcPr>
            <w:tcW w:w="475" w:type="dxa"/>
            <w:shd w:val="clear" w:color="auto" w:fill="auto"/>
          </w:tcPr>
          <w:p w14:paraId="271F7884" w14:textId="77777777" w:rsidR="00161730" w:rsidRPr="0099608C" w:rsidRDefault="00161730" w:rsidP="00161730">
            <w:pPr>
              <w:pStyle w:val="GlossEng2ptafter"/>
              <w:rPr>
                <w:rStyle w:val="ChSmallCaps"/>
              </w:rPr>
            </w:pPr>
            <w:r w:rsidRPr="0099608C">
              <w:rPr>
                <w:rStyle w:val="ChSmallCaps"/>
              </w:rPr>
              <w:t>3sg</w:t>
            </w:r>
          </w:p>
        </w:tc>
      </w:tr>
      <w:tr w:rsidR="00AC23C4" w:rsidRPr="00C52D89" w14:paraId="4D66CEE9" w14:textId="77777777" w:rsidTr="00AC23C4">
        <w:trPr>
          <w:gridAfter w:val="5"/>
          <w:wAfter w:w="3369" w:type="dxa"/>
        </w:trPr>
        <w:tc>
          <w:tcPr>
            <w:tcW w:w="709" w:type="dxa"/>
            <w:shd w:val="clear" w:color="auto" w:fill="auto"/>
          </w:tcPr>
          <w:p w14:paraId="45E058F5" w14:textId="77777777" w:rsidR="0088107B" w:rsidRPr="00DB732A" w:rsidRDefault="0088107B" w:rsidP="00161730">
            <w:pPr>
              <w:pStyle w:val="O0Nwnext"/>
            </w:pPr>
          </w:p>
        </w:tc>
        <w:tc>
          <w:tcPr>
            <w:tcW w:w="595" w:type="dxa"/>
            <w:gridSpan w:val="2"/>
            <w:shd w:val="clear" w:color="auto" w:fill="auto"/>
          </w:tcPr>
          <w:p w14:paraId="4AC188D8" w14:textId="77777777" w:rsidR="0088107B" w:rsidRPr="00501623" w:rsidRDefault="0088107B" w:rsidP="00161730">
            <w:pPr>
              <w:pStyle w:val="Text"/>
            </w:pPr>
            <w:r w:rsidRPr="00501623">
              <w:t>tidor</w:t>
            </w:r>
          </w:p>
        </w:tc>
        <w:tc>
          <w:tcPr>
            <w:tcW w:w="360" w:type="dxa"/>
            <w:shd w:val="clear" w:color="auto" w:fill="auto"/>
          </w:tcPr>
          <w:p w14:paraId="7DAB9823" w14:textId="77777777" w:rsidR="0088107B" w:rsidRPr="00501623" w:rsidRDefault="0088107B" w:rsidP="00161730">
            <w:pPr>
              <w:pStyle w:val="Text"/>
            </w:pPr>
            <w:r>
              <w:t>di</w:t>
            </w:r>
          </w:p>
        </w:tc>
        <w:tc>
          <w:tcPr>
            <w:tcW w:w="495" w:type="dxa"/>
            <w:gridSpan w:val="2"/>
            <w:shd w:val="clear" w:color="auto" w:fill="auto"/>
          </w:tcPr>
          <w:p w14:paraId="3AF87678" w14:textId="77777777" w:rsidR="0088107B" w:rsidRPr="00501623" w:rsidRDefault="0088107B" w:rsidP="00161730">
            <w:pPr>
              <w:pStyle w:val="Text"/>
            </w:pPr>
            <w:r w:rsidRPr="00501623">
              <w:t>atas</w:t>
            </w:r>
          </w:p>
        </w:tc>
        <w:tc>
          <w:tcPr>
            <w:tcW w:w="1070" w:type="dxa"/>
            <w:gridSpan w:val="3"/>
            <w:shd w:val="clear" w:color="auto" w:fill="auto"/>
          </w:tcPr>
          <w:p w14:paraId="68E5A7E4" w14:textId="77777777" w:rsidR="0088107B" w:rsidRPr="00501623" w:rsidRDefault="0088107B" w:rsidP="00161730">
            <w:pPr>
              <w:pStyle w:val="Text"/>
            </w:pPr>
            <w:r w:rsidRPr="00501623">
              <w:t>kayu</w:t>
            </w:r>
            <w:r>
              <w:t>~</w:t>
            </w:r>
            <w:r w:rsidRPr="00501623">
              <w:t>kayu</w:t>
            </w:r>
          </w:p>
        </w:tc>
      </w:tr>
      <w:tr w:rsidR="00AC23C4" w:rsidRPr="00AC23C4" w14:paraId="23182AA7" w14:textId="77777777" w:rsidTr="00AC23C4">
        <w:trPr>
          <w:gridAfter w:val="5"/>
          <w:wAfter w:w="3369" w:type="dxa"/>
        </w:trPr>
        <w:tc>
          <w:tcPr>
            <w:tcW w:w="709" w:type="dxa"/>
            <w:shd w:val="clear" w:color="auto" w:fill="auto"/>
          </w:tcPr>
          <w:p w14:paraId="7C1CAEDC" w14:textId="77777777" w:rsidR="0088107B" w:rsidRPr="00DB732A" w:rsidRDefault="0088107B" w:rsidP="00161730">
            <w:pPr>
              <w:pStyle w:val="GlossEng"/>
            </w:pPr>
          </w:p>
        </w:tc>
        <w:tc>
          <w:tcPr>
            <w:tcW w:w="595" w:type="dxa"/>
            <w:gridSpan w:val="2"/>
            <w:shd w:val="clear" w:color="auto" w:fill="auto"/>
          </w:tcPr>
          <w:p w14:paraId="736D358A" w14:textId="77777777" w:rsidR="0088107B" w:rsidRPr="00501623" w:rsidRDefault="0088107B" w:rsidP="00161730">
            <w:pPr>
              <w:pStyle w:val="GlossEng"/>
            </w:pPr>
            <w:r w:rsidRPr="00501623">
              <w:t>sleep</w:t>
            </w:r>
          </w:p>
        </w:tc>
        <w:tc>
          <w:tcPr>
            <w:tcW w:w="360" w:type="dxa"/>
            <w:shd w:val="clear" w:color="auto" w:fill="auto"/>
          </w:tcPr>
          <w:p w14:paraId="3FABE6A5" w14:textId="77777777" w:rsidR="0088107B" w:rsidRPr="00501623" w:rsidRDefault="0088107B" w:rsidP="00161730">
            <w:pPr>
              <w:pStyle w:val="GlossEng"/>
            </w:pPr>
            <w:r>
              <w:t>at</w:t>
            </w:r>
          </w:p>
        </w:tc>
        <w:tc>
          <w:tcPr>
            <w:tcW w:w="495" w:type="dxa"/>
            <w:gridSpan w:val="2"/>
            <w:shd w:val="clear" w:color="auto" w:fill="auto"/>
          </w:tcPr>
          <w:p w14:paraId="40BC16FE" w14:textId="77777777" w:rsidR="0088107B" w:rsidRPr="00501623" w:rsidRDefault="0088107B" w:rsidP="00161730">
            <w:pPr>
              <w:pStyle w:val="GlossEng"/>
            </w:pPr>
            <w:r w:rsidRPr="00501623">
              <w:t>top</w:t>
            </w:r>
          </w:p>
        </w:tc>
        <w:tc>
          <w:tcPr>
            <w:tcW w:w="1070" w:type="dxa"/>
            <w:gridSpan w:val="3"/>
            <w:shd w:val="clear" w:color="auto" w:fill="auto"/>
          </w:tcPr>
          <w:p w14:paraId="0ACAD9F4" w14:textId="77777777" w:rsidR="0088107B" w:rsidRPr="00501623" w:rsidRDefault="0088107B" w:rsidP="00161730">
            <w:pPr>
              <w:pStyle w:val="GlossEng"/>
            </w:pPr>
            <w:r w:rsidRPr="0099608C">
              <w:rPr>
                <w:rStyle w:val="ChSmallCaps"/>
              </w:rPr>
              <w:t>rdp</w:t>
            </w:r>
            <w:r w:rsidRPr="00501623">
              <w:t>~wood</w:t>
            </w:r>
          </w:p>
        </w:tc>
      </w:tr>
    </w:tbl>
    <w:p w14:paraId="7129074E" w14:textId="4AF773E0" w:rsidR="00161730" w:rsidRPr="00233F27" w:rsidRDefault="00B7093A" w:rsidP="00161730">
      <w:pPr>
        <w:pStyle w:val="FreeTranslEng"/>
      </w:pPr>
      <w:r>
        <w:t>‘</w:t>
      </w:r>
      <w:r w:rsidR="00161730">
        <w:t>this child, I thought he</w:t>
      </w:r>
      <w:r>
        <w:t>’</w:t>
      </w:r>
      <w:r w:rsidR="00161730">
        <w:t xml:space="preserve">d already passed by, </w:t>
      </w:r>
      <w:r w:rsidR="00161730">
        <w:rPr>
          <w:rStyle w:val="ChBlueBold"/>
        </w:rPr>
        <w:t>but actually</w:t>
      </w:r>
      <w:r w:rsidR="00161730" w:rsidRPr="000D4288">
        <w:t xml:space="preserve"> </w:t>
      </w:r>
      <w:r w:rsidR="00161730">
        <w:t>he was sleeping on top of the wood</w:t>
      </w:r>
      <w:r>
        <w:t>’</w:t>
      </w:r>
      <w:r w:rsidR="00161730">
        <w:t xml:space="preserve"> </w:t>
      </w:r>
      <w:r w:rsidR="00161730" w:rsidRPr="000D4288">
        <w:rPr>
          <w:rStyle w:val="ExampleSource"/>
        </w:rPr>
        <w:t>[081013-004.Cv.0004]</w:t>
      </w:r>
    </w:p>
    <w:tbl>
      <w:tblPr>
        <w:tblW w:w="6816" w:type="dxa"/>
        <w:tblCellMar>
          <w:left w:w="42" w:type="dxa"/>
          <w:right w:w="42" w:type="dxa"/>
        </w:tblCellMar>
        <w:tblLook w:val="01E0" w:firstRow="1" w:lastRow="1" w:firstColumn="1" w:lastColumn="1" w:noHBand="0" w:noVBand="0"/>
      </w:tblPr>
      <w:tblGrid>
        <w:gridCol w:w="707"/>
        <w:gridCol w:w="728"/>
        <w:gridCol w:w="384"/>
        <w:gridCol w:w="356"/>
        <w:gridCol w:w="118"/>
        <w:gridCol w:w="279"/>
        <w:gridCol w:w="566"/>
        <w:gridCol w:w="89"/>
        <w:gridCol w:w="746"/>
        <w:gridCol w:w="98"/>
        <w:gridCol w:w="617"/>
        <w:gridCol w:w="483"/>
        <w:gridCol w:w="544"/>
        <w:gridCol w:w="1101"/>
      </w:tblGrid>
      <w:tr w:rsidR="00AC23C4" w:rsidRPr="00C52D89" w14:paraId="2C066E4B" w14:textId="77777777" w:rsidTr="00AC23C4">
        <w:tc>
          <w:tcPr>
            <w:tcW w:w="706" w:type="dxa"/>
            <w:shd w:val="clear" w:color="auto" w:fill="auto"/>
          </w:tcPr>
          <w:p w14:paraId="4E0A35D8" w14:textId="77777777" w:rsidR="00161730" w:rsidRPr="00150DE6" w:rsidRDefault="00161730" w:rsidP="00161730">
            <w:pPr>
              <w:pStyle w:val="O0Nwnext"/>
            </w:pPr>
            <w:bookmarkStart w:id="5238" w:name="_Ref356031373"/>
            <w:r w:rsidRPr="00856563">
              <w:t>(</w:t>
            </w:r>
            <w:fldSimple w:instr=" SEQ ( \* ARABIC \s 1 ">
              <w:r w:rsidR="00154D81">
                <w:rPr>
                  <w:noProof/>
                </w:rPr>
                <w:t>51</w:t>
              </w:r>
            </w:fldSimple>
            <w:r w:rsidRPr="00856563">
              <w:t>)</w:t>
            </w:r>
            <w:bookmarkEnd w:id="5238"/>
          </w:p>
        </w:tc>
        <w:tc>
          <w:tcPr>
            <w:tcW w:w="729" w:type="dxa"/>
            <w:shd w:val="clear" w:color="auto" w:fill="auto"/>
          </w:tcPr>
          <w:p w14:paraId="78C078B5" w14:textId="77777777" w:rsidR="00161730" w:rsidRPr="000C0567" w:rsidRDefault="00161730" w:rsidP="00161730">
            <w:pPr>
              <w:pStyle w:val="Text"/>
            </w:pPr>
            <w:r w:rsidRPr="000C0567">
              <w:t>bulan</w:t>
            </w:r>
            <w:r w:rsidR="00BA5C1C">
              <w:t>g</w:t>
            </w:r>
          </w:p>
        </w:tc>
        <w:tc>
          <w:tcPr>
            <w:tcW w:w="740" w:type="dxa"/>
            <w:gridSpan w:val="2"/>
            <w:shd w:val="clear" w:color="auto" w:fill="auto"/>
          </w:tcPr>
          <w:p w14:paraId="0AE39E69" w14:textId="77777777" w:rsidR="00161730" w:rsidRPr="000C0567" w:rsidRDefault="00F95EBC" w:rsidP="00161730">
            <w:pPr>
              <w:pStyle w:val="Text"/>
            </w:pPr>
            <w:r w:rsidRPr="000C0567">
              <w:t>oktober</w:t>
            </w:r>
          </w:p>
        </w:tc>
        <w:tc>
          <w:tcPr>
            <w:tcW w:w="397" w:type="dxa"/>
            <w:gridSpan w:val="2"/>
            <w:shd w:val="clear" w:color="auto" w:fill="auto"/>
          </w:tcPr>
          <w:p w14:paraId="5940CFED" w14:textId="77777777" w:rsidR="00161730" w:rsidRPr="000C0567" w:rsidRDefault="00161730" w:rsidP="00161730">
            <w:pPr>
              <w:pStyle w:val="Text"/>
            </w:pPr>
            <w:r w:rsidRPr="000C0567">
              <w:t>sa</w:t>
            </w:r>
          </w:p>
        </w:tc>
        <w:tc>
          <w:tcPr>
            <w:tcW w:w="566" w:type="dxa"/>
            <w:shd w:val="clear" w:color="auto" w:fill="auto"/>
          </w:tcPr>
          <w:p w14:paraId="26759044" w14:textId="77777777" w:rsidR="00161730" w:rsidRPr="000C0567" w:rsidRDefault="00161730" w:rsidP="00161730">
            <w:pPr>
              <w:pStyle w:val="Text"/>
            </w:pPr>
            <w:r w:rsidRPr="000C0567">
              <w:t>pu</w:t>
            </w:r>
          </w:p>
        </w:tc>
        <w:tc>
          <w:tcPr>
            <w:tcW w:w="933" w:type="dxa"/>
            <w:gridSpan w:val="3"/>
            <w:shd w:val="clear" w:color="auto" w:fill="auto"/>
          </w:tcPr>
          <w:p w14:paraId="072C3A07" w14:textId="77777777" w:rsidR="00161730" w:rsidRPr="000C0567" w:rsidRDefault="00161730" w:rsidP="00161730">
            <w:pPr>
              <w:pStyle w:val="Text"/>
            </w:pPr>
            <w:r w:rsidRPr="000C0567">
              <w:t>alpa</w:t>
            </w:r>
          </w:p>
        </w:tc>
        <w:tc>
          <w:tcPr>
            <w:tcW w:w="617" w:type="dxa"/>
            <w:shd w:val="clear" w:color="auto" w:fill="auto"/>
          </w:tcPr>
          <w:p w14:paraId="46BAD04C" w14:textId="77777777" w:rsidR="00161730" w:rsidRPr="000C0567" w:rsidRDefault="00161730" w:rsidP="00161730">
            <w:pPr>
              <w:pStyle w:val="Text"/>
            </w:pPr>
            <w:r w:rsidRPr="000C0567">
              <w:t>cuma</w:t>
            </w:r>
          </w:p>
        </w:tc>
        <w:tc>
          <w:tcPr>
            <w:tcW w:w="483" w:type="dxa"/>
            <w:shd w:val="clear" w:color="auto" w:fill="auto"/>
          </w:tcPr>
          <w:p w14:paraId="07D5BE77" w14:textId="77777777" w:rsidR="00161730" w:rsidRPr="000C0567" w:rsidRDefault="00161730" w:rsidP="00161730">
            <w:pPr>
              <w:pStyle w:val="Text"/>
            </w:pPr>
            <w:r w:rsidRPr="000C0567">
              <w:t>dua</w:t>
            </w:r>
          </w:p>
        </w:tc>
        <w:tc>
          <w:tcPr>
            <w:tcW w:w="544" w:type="dxa"/>
            <w:shd w:val="clear" w:color="auto" w:fill="auto"/>
          </w:tcPr>
          <w:p w14:paraId="2DF8A051" w14:textId="77777777" w:rsidR="00161730" w:rsidRPr="000C0567" w:rsidRDefault="00161730" w:rsidP="00161730">
            <w:pPr>
              <w:pStyle w:val="Text"/>
            </w:pPr>
            <w:r w:rsidRPr="000C0567">
              <w:t>saja</w:t>
            </w:r>
            <w:r>
              <w:t>,</w:t>
            </w:r>
          </w:p>
        </w:tc>
        <w:tc>
          <w:tcPr>
            <w:tcW w:w="1101" w:type="dxa"/>
            <w:shd w:val="clear" w:color="auto" w:fill="auto"/>
          </w:tcPr>
          <w:p w14:paraId="362B0909" w14:textId="77777777" w:rsidR="00161730" w:rsidRPr="00C650FF" w:rsidRDefault="00161730" w:rsidP="00161730">
            <w:pPr>
              <w:pStyle w:val="Text"/>
            </w:pPr>
            <w:r w:rsidRPr="00C650FF">
              <w:t>bayangkan</w:t>
            </w:r>
            <w:r w:rsidR="00BA5C1C">
              <w:t>g</w:t>
            </w:r>
            <w:r w:rsidRPr="00C650FF">
              <w:t>,</w:t>
            </w:r>
          </w:p>
        </w:tc>
      </w:tr>
      <w:tr w:rsidR="00AC23C4" w:rsidRPr="00AC23C4" w14:paraId="64E80A25" w14:textId="77777777" w:rsidTr="00AC23C4">
        <w:tc>
          <w:tcPr>
            <w:tcW w:w="706" w:type="dxa"/>
            <w:shd w:val="clear" w:color="auto" w:fill="auto"/>
          </w:tcPr>
          <w:p w14:paraId="0DC20CCA" w14:textId="77777777" w:rsidR="00161730" w:rsidRPr="000C0567" w:rsidRDefault="00161730" w:rsidP="00161730">
            <w:pPr>
              <w:pStyle w:val="GlossEng2ptafter"/>
            </w:pPr>
          </w:p>
        </w:tc>
        <w:tc>
          <w:tcPr>
            <w:tcW w:w="729" w:type="dxa"/>
            <w:shd w:val="clear" w:color="auto" w:fill="auto"/>
          </w:tcPr>
          <w:p w14:paraId="6871572E" w14:textId="77777777" w:rsidR="00161730" w:rsidRPr="000C0567" w:rsidRDefault="00161730" w:rsidP="00161730">
            <w:pPr>
              <w:pStyle w:val="GlossEng2ptafter"/>
            </w:pPr>
            <w:r w:rsidRPr="000C0567">
              <w:t>month</w:t>
            </w:r>
          </w:p>
        </w:tc>
        <w:tc>
          <w:tcPr>
            <w:tcW w:w="740" w:type="dxa"/>
            <w:gridSpan w:val="2"/>
            <w:shd w:val="clear" w:color="auto" w:fill="auto"/>
          </w:tcPr>
          <w:p w14:paraId="5F2A6995" w14:textId="77777777" w:rsidR="00161730" w:rsidRPr="000C0567" w:rsidRDefault="00161730" w:rsidP="00161730">
            <w:pPr>
              <w:pStyle w:val="GlossEng2ptafter"/>
            </w:pPr>
            <w:r w:rsidRPr="000C0567">
              <w:t>October</w:t>
            </w:r>
          </w:p>
        </w:tc>
        <w:tc>
          <w:tcPr>
            <w:tcW w:w="397" w:type="dxa"/>
            <w:gridSpan w:val="2"/>
            <w:shd w:val="clear" w:color="auto" w:fill="auto"/>
          </w:tcPr>
          <w:p w14:paraId="79216C37" w14:textId="77777777" w:rsidR="00161730" w:rsidRPr="0099608C" w:rsidRDefault="00161730" w:rsidP="00161730">
            <w:pPr>
              <w:pStyle w:val="GlossEng2ptafter"/>
              <w:rPr>
                <w:rStyle w:val="ChSmallCaps"/>
              </w:rPr>
            </w:pPr>
            <w:r w:rsidRPr="0099608C">
              <w:rPr>
                <w:rStyle w:val="ChSmallCaps"/>
              </w:rPr>
              <w:t>1sg</w:t>
            </w:r>
          </w:p>
        </w:tc>
        <w:tc>
          <w:tcPr>
            <w:tcW w:w="566" w:type="dxa"/>
            <w:shd w:val="clear" w:color="auto" w:fill="auto"/>
          </w:tcPr>
          <w:p w14:paraId="12417A30" w14:textId="77777777" w:rsidR="00161730" w:rsidRPr="0099608C" w:rsidRDefault="00161730" w:rsidP="00161730">
            <w:pPr>
              <w:pStyle w:val="GlossEng2ptafter"/>
              <w:rPr>
                <w:rStyle w:val="ChSmallCaps"/>
              </w:rPr>
            </w:pPr>
            <w:r w:rsidRPr="0099608C">
              <w:rPr>
                <w:rStyle w:val="ChSmallCaps"/>
              </w:rPr>
              <w:t>poss</w:t>
            </w:r>
          </w:p>
        </w:tc>
        <w:tc>
          <w:tcPr>
            <w:tcW w:w="933" w:type="dxa"/>
            <w:gridSpan w:val="3"/>
            <w:shd w:val="clear" w:color="auto" w:fill="auto"/>
          </w:tcPr>
          <w:p w14:paraId="74F92ED1" w14:textId="77777777" w:rsidR="00161730" w:rsidRPr="000C0567" w:rsidRDefault="00161730" w:rsidP="00161730">
            <w:pPr>
              <w:pStyle w:val="GlossEng2ptafter"/>
            </w:pPr>
            <w:r>
              <w:t>be.absent</w:t>
            </w:r>
          </w:p>
        </w:tc>
        <w:tc>
          <w:tcPr>
            <w:tcW w:w="617" w:type="dxa"/>
            <w:shd w:val="clear" w:color="auto" w:fill="auto"/>
          </w:tcPr>
          <w:p w14:paraId="16860EA6" w14:textId="77777777" w:rsidR="00161730" w:rsidRPr="000C0567" w:rsidRDefault="00161730" w:rsidP="00161730">
            <w:pPr>
              <w:pStyle w:val="GlossEng2ptafter"/>
            </w:pPr>
            <w:r w:rsidRPr="000C0567">
              <w:t>just</w:t>
            </w:r>
          </w:p>
        </w:tc>
        <w:tc>
          <w:tcPr>
            <w:tcW w:w="483" w:type="dxa"/>
            <w:shd w:val="clear" w:color="auto" w:fill="auto"/>
          </w:tcPr>
          <w:p w14:paraId="2FECC08F" w14:textId="77777777" w:rsidR="00161730" w:rsidRPr="000C0567" w:rsidRDefault="00161730" w:rsidP="00161730">
            <w:pPr>
              <w:pStyle w:val="GlossEng2ptafter"/>
            </w:pPr>
            <w:r w:rsidRPr="000C0567">
              <w:t>two</w:t>
            </w:r>
          </w:p>
        </w:tc>
        <w:tc>
          <w:tcPr>
            <w:tcW w:w="544" w:type="dxa"/>
            <w:shd w:val="clear" w:color="auto" w:fill="auto"/>
          </w:tcPr>
          <w:p w14:paraId="28A40804" w14:textId="77777777" w:rsidR="00161730" w:rsidRPr="000C0567" w:rsidRDefault="00161730" w:rsidP="00161730">
            <w:pPr>
              <w:pStyle w:val="GlossEng2ptafter"/>
            </w:pPr>
            <w:r w:rsidRPr="000C0567">
              <w:t>just</w:t>
            </w:r>
          </w:p>
        </w:tc>
        <w:tc>
          <w:tcPr>
            <w:tcW w:w="1101" w:type="dxa"/>
            <w:shd w:val="clear" w:color="auto" w:fill="auto"/>
          </w:tcPr>
          <w:p w14:paraId="37D441AB" w14:textId="77777777" w:rsidR="00161730" w:rsidRPr="00C650FF" w:rsidRDefault="00161730" w:rsidP="00161730">
            <w:pPr>
              <w:pStyle w:val="GlossEng2ptafter"/>
            </w:pPr>
            <w:r w:rsidRPr="00C650FF">
              <w:t>image</w:t>
            </w:r>
          </w:p>
        </w:tc>
      </w:tr>
      <w:tr w:rsidR="00AC23C4" w:rsidRPr="00C52D89" w14:paraId="5816CBDB" w14:textId="77777777" w:rsidTr="00AC23C4">
        <w:trPr>
          <w:gridAfter w:val="5"/>
          <w:wAfter w:w="2843" w:type="dxa"/>
        </w:trPr>
        <w:tc>
          <w:tcPr>
            <w:tcW w:w="709" w:type="dxa"/>
            <w:shd w:val="clear" w:color="auto" w:fill="auto"/>
          </w:tcPr>
          <w:p w14:paraId="34DA2328" w14:textId="77777777" w:rsidR="00161730" w:rsidRPr="00C650FF" w:rsidRDefault="00161730" w:rsidP="00161730">
            <w:pPr>
              <w:pStyle w:val="O0Nwnext"/>
            </w:pPr>
          </w:p>
        </w:tc>
        <w:tc>
          <w:tcPr>
            <w:tcW w:w="1113" w:type="dxa"/>
            <w:gridSpan w:val="2"/>
            <w:shd w:val="clear" w:color="auto" w:fill="auto"/>
          </w:tcPr>
          <w:p w14:paraId="2F8376B8" w14:textId="77777777" w:rsidR="00161730" w:rsidRPr="00E713EF" w:rsidRDefault="00161730" w:rsidP="00161730">
            <w:pPr>
              <w:pStyle w:val="Text"/>
              <w:rPr>
                <w:rStyle w:val="ChBlueBold"/>
              </w:rPr>
            </w:pPr>
            <w:r w:rsidRPr="00E713EF">
              <w:rPr>
                <w:rStyle w:val="ChBlueBold"/>
              </w:rPr>
              <w:t>padahal</w:t>
            </w:r>
          </w:p>
        </w:tc>
        <w:tc>
          <w:tcPr>
            <w:tcW w:w="474" w:type="dxa"/>
            <w:gridSpan w:val="2"/>
            <w:shd w:val="clear" w:color="auto" w:fill="auto"/>
          </w:tcPr>
          <w:p w14:paraId="616E4BBB" w14:textId="77777777" w:rsidR="00161730" w:rsidRPr="00C650FF" w:rsidRDefault="00161730" w:rsidP="00161730">
            <w:pPr>
              <w:pStyle w:val="Text"/>
            </w:pPr>
            <w:r w:rsidRPr="00C650FF">
              <w:t>sa</w:t>
            </w:r>
          </w:p>
        </w:tc>
        <w:tc>
          <w:tcPr>
            <w:tcW w:w="934" w:type="dxa"/>
            <w:gridSpan w:val="3"/>
            <w:shd w:val="clear" w:color="auto" w:fill="auto"/>
          </w:tcPr>
          <w:p w14:paraId="5F5C2B6F" w14:textId="77777777" w:rsidR="00161730" w:rsidRPr="00C650FF" w:rsidRDefault="00161730" w:rsidP="00161730">
            <w:pPr>
              <w:pStyle w:val="Text"/>
            </w:pPr>
            <w:r w:rsidRPr="00C650FF">
              <w:t>alpa</w:t>
            </w:r>
          </w:p>
        </w:tc>
        <w:tc>
          <w:tcPr>
            <w:tcW w:w="746" w:type="dxa"/>
            <w:shd w:val="clear" w:color="auto" w:fill="auto"/>
          </w:tcPr>
          <w:p w14:paraId="6DFB2DBE" w14:textId="77777777" w:rsidR="00161730" w:rsidRPr="00C650FF" w:rsidRDefault="00161730" w:rsidP="00161730">
            <w:pPr>
              <w:pStyle w:val="Text"/>
            </w:pPr>
            <w:r>
              <w:t>banyak</w:t>
            </w:r>
          </w:p>
        </w:tc>
      </w:tr>
      <w:tr w:rsidR="00AC23C4" w:rsidRPr="00AC23C4" w14:paraId="7A8008FF" w14:textId="77777777" w:rsidTr="00AC23C4">
        <w:trPr>
          <w:gridAfter w:val="5"/>
          <w:wAfter w:w="2843" w:type="dxa"/>
        </w:trPr>
        <w:tc>
          <w:tcPr>
            <w:tcW w:w="709" w:type="dxa"/>
            <w:shd w:val="clear" w:color="auto" w:fill="auto"/>
          </w:tcPr>
          <w:p w14:paraId="7D9777E2" w14:textId="77777777" w:rsidR="00161730" w:rsidRPr="00C650FF" w:rsidRDefault="00161730" w:rsidP="00161730">
            <w:pPr>
              <w:pStyle w:val="GlossEng"/>
            </w:pPr>
          </w:p>
        </w:tc>
        <w:tc>
          <w:tcPr>
            <w:tcW w:w="1113" w:type="dxa"/>
            <w:gridSpan w:val="2"/>
            <w:shd w:val="clear" w:color="auto" w:fill="auto"/>
          </w:tcPr>
          <w:p w14:paraId="36DF0573" w14:textId="77777777" w:rsidR="00161730" w:rsidRPr="00C650FF" w:rsidRDefault="00161730" w:rsidP="00161730">
            <w:pPr>
              <w:pStyle w:val="GlossEng"/>
            </w:pPr>
            <w:r>
              <w:t>but.actually</w:t>
            </w:r>
          </w:p>
        </w:tc>
        <w:tc>
          <w:tcPr>
            <w:tcW w:w="474" w:type="dxa"/>
            <w:gridSpan w:val="2"/>
            <w:shd w:val="clear" w:color="auto" w:fill="auto"/>
          </w:tcPr>
          <w:p w14:paraId="24E0D96E" w14:textId="77777777" w:rsidR="00161730" w:rsidRPr="0099608C" w:rsidRDefault="00161730" w:rsidP="00161730">
            <w:pPr>
              <w:pStyle w:val="GlossEng"/>
              <w:rPr>
                <w:rStyle w:val="ChSmallCaps"/>
              </w:rPr>
            </w:pPr>
            <w:r w:rsidRPr="0099608C">
              <w:rPr>
                <w:rStyle w:val="ChSmallCaps"/>
              </w:rPr>
              <w:t>1sg</w:t>
            </w:r>
          </w:p>
        </w:tc>
        <w:tc>
          <w:tcPr>
            <w:tcW w:w="934" w:type="dxa"/>
            <w:gridSpan w:val="3"/>
            <w:shd w:val="clear" w:color="auto" w:fill="auto"/>
          </w:tcPr>
          <w:p w14:paraId="610223D4" w14:textId="77777777" w:rsidR="00161730" w:rsidRPr="00C650FF" w:rsidRDefault="0088107B" w:rsidP="00161730">
            <w:pPr>
              <w:pStyle w:val="GlossEng"/>
            </w:pPr>
            <w:r>
              <w:t>be.</w:t>
            </w:r>
            <w:r w:rsidR="00161730" w:rsidRPr="00C650FF">
              <w:t>absent</w:t>
            </w:r>
          </w:p>
        </w:tc>
        <w:tc>
          <w:tcPr>
            <w:tcW w:w="746" w:type="dxa"/>
            <w:shd w:val="clear" w:color="auto" w:fill="auto"/>
          </w:tcPr>
          <w:p w14:paraId="2A25782C" w14:textId="77777777" w:rsidR="00161730" w:rsidRPr="00C650FF" w:rsidRDefault="00161730" w:rsidP="00161730">
            <w:pPr>
              <w:pStyle w:val="GlossEng"/>
            </w:pPr>
            <w:r w:rsidRPr="00C650FF">
              <w:t>many</w:t>
            </w:r>
          </w:p>
        </w:tc>
      </w:tr>
    </w:tbl>
    <w:p w14:paraId="1CE616C0" w14:textId="37E68391" w:rsidR="00161730" w:rsidRPr="00072AF1" w:rsidRDefault="00161730" w:rsidP="00161730">
      <w:pPr>
        <w:pStyle w:val="FreeTranslEng15pt"/>
      </w:pPr>
      <w:r>
        <w:t>[About the speaker</w:t>
      </w:r>
      <w:r w:rsidR="00B7093A">
        <w:t>’</w:t>
      </w:r>
      <w:r>
        <w:t xml:space="preserve">s school attendance:] </w:t>
      </w:r>
      <w:r w:rsidR="00B7093A">
        <w:t>‘</w:t>
      </w:r>
      <w:r w:rsidRPr="00E713EF">
        <w:t>imagine</w:t>
      </w:r>
      <w:r>
        <w:t xml:space="preserve">!, in October I had just only two (official) absences, </w:t>
      </w:r>
      <w:r w:rsidRPr="00E713EF">
        <w:rPr>
          <w:rStyle w:val="ChBlueBold"/>
        </w:rPr>
        <w:t>but actually</w:t>
      </w:r>
      <w:r>
        <w:t xml:space="preserve"> I was absent many times</w:t>
      </w:r>
      <w:r w:rsidR="00B7093A">
        <w:t>’</w:t>
      </w:r>
      <w:r>
        <w:t xml:space="preserve"> (Lit. </w:t>
      </w:r>
      <w:r w:rsidR="00B7093A">
        <w:t>‘</w:t>
      </w:r>
      <w:r>
        <w:t>my absences were many</w:t>
      </w:r>
      <w:r w:rsidR="00B7093A">
        <w:t>’</w:t>
      </w:r>
      <w:r w:rsidR="00676DDB">
        <w:t>)</w:t>
      </w:r>
      <w:r>
        <w:t xml:space="preserve"> </w:t>
      </w:r>
      <w:r w:rsidRPr="007C17E5">
        <w:rPr>
          <w:rStyle w:val="ExampleSource"/>
        </w:rPr>
        <w:t>[081023-004-Cv.0014]</w:t>
      </w:r>
    </w:p>
    <w:p w14:paraId="42037DD2" w14:textId="169653E4" w:rsidR="00161730" w:rsidRDefault="00161730" w:rsidP="00161730">
      <w:pPr>
        <w:pStyle w:val="Heading4"/>
      </w:pPr>
      <w:bookmarkStart w:id="5239" w:name="_Ref361248132"/>
      <w:r>
        <w:t xml:space="preserve">Concessive </w:t>
      </w:r>
      <w:r w:rsidRPr="00D77206">
        <w:rPr>
          <w:rStyle w:val="ChItalBold"/>
        </w:rPr>
        <w:t>biar</w:t>
      </w:r>
      <w:r>
        <w:t xml:space="preserve"> </w:t>
      </w:r>
      <w:r w:rsidR="00B7093A">
        <w:t>‘</w:t>
      </w:r>
      <w:r>
        <w:t>although</w:t>
      </w:r>
      <w:r w:rsidR="00B7093A">
        <w:t>’</w:t>
      </w:r>
      <w:bookmarkEnd w:id="5239"/>
    </w:p>
    <w:p w14:paraId="7A2F1217" w14:textId="6AFBA9FD" w:rsidR="009313D4" w:rsidRDefault="00161730" w:rsidP="00F405F7">
      <w:pPr>
        <w:pStyle w:val="Body0000after"/>
      </w:pPr>
      <w:r>
        <w:t xml:space="preserve">Concessive </w:t>
      </w:r>
      <w:r w:rsidRPr="00D77206">
        <w:rPr>
          <w:rStyle w:val="ChItalBold"/>
        </w:rPr>
        <w:t>biar</w:t>
      </w:r>
      <w:r>
        <w:t xml:space="preserve"> </w:t>
      </w:r>
      <w:r w:rsidR="00B7093A">
        <w:t>‘</w:t>
      </w:r>
      <w:r>
        <w:t>although</w:t>
      </w:r>
      <w:r w:rsidR="00B7093A">
        <w:t>’</w:t>
      </w:r>
      <w:r>
        <w:t xml:space="preserve"> is marks concessive relations between two clauses.</w:t>
      </w:r>
      <w:r w:rsidR="009313D4">
        <w:t xml:space="preserve"> The conjunction has dual word class membership; it is also used as the </w:t>
      </w:r>
      <w:r w:rsidR="00F405F7">
        <w:t xml:space="preserve">bivalent </w:t>
      </w:r>
      <w:r w:rsidR="009313D4">
        <w:t xml:space="preserve">verb </w:t>
      </w:r>
      <w:r w:rsidR="009313D4">
        <w:rPr>
          <w:rStyle w:val="ChItalBold"/>
        </w:rPr>
        <w:t>biar</w:t>
      </w:r>
      <w:r w:rsidR="009313D4">
        <w:t xml:space="preserve"> </w:t>
      </w:r>
      <w:r w:rsidR="00B7093A">
        <w:t>‘</w:t>
      </w:r>
      <w:r w:rsidR="00F405F7">
        <w:t>let</w:t>
      </w:r>
      <w:r w:rsidR="00B7093A">
        <w:t>’</w:t>
      </w:r>
      <w:r w:rsidR="009313D4" w:rsidRPr="00BF528F">
        <w:t xml:space="preserve"> </w:t>
      </w:r>
      <w:r w:rsidR="009313D4">
        <w:t>(see §</w:t>
      </w:r>
      <w:r w:rsidR="009313D4">
        <w:fldChar w:fldCharType="begin"/>
      </w:r>
      <w:r w:rsidR="009313D4">
        <w:instrText xml:space="preserve"> REF _Ref351641485 \w \h </w:instrText>
      </w:r>
      <w:r w:rsidR="009313D4">
        <w:fldChar w:fldCharType="separate"/>
      </w:r>
      <w:r w:rsidR="00154D81">
        <w:rPr>
          <w:cs/>
        </w:rPr>
        <w:t>‎</w:t>
      </w:r>
      <w:r w:rsidR="00154D81">
        <w:t>5.14</w:t>
      </w:r>
      <w:r w:rsidR="009313D4">
        <w:fldChar w:fldCharType="end"/>
      </w:r>
      <w:r w:rsidR="009313D4">
        <w:t>).</w:t>
      </w:r>
    </w:p>
    <w:p w14:paraId="1AFEB25D" w14:textId="291FD617" w:rsidR="00161730" w:rsidRDefault="00161730" w:rsidP="009A68B7">
      <w:pPr>
        <w:pStyle w:val="Body0510after"/>
      </w:pPr>
      <w:r>
        <w:t xml:space="preserve">Introducing a concession clause, </w:t>
      </w:r>
      <w:r w:rsidR="009313D4" w:rsidRPr="00D77206">
        <w:rPr>
          <w:rStyle w:val="ChItalBold"/>
        </w:rPr>
        <w:t>biar</w:t>
      </w:r>
      <w:r w:rsidR="009313D4">
        <w:t xml:space="preserve"> </w:t>
      </w:r>
      <w:r w:rsidR="00B7093A">
        <w:t>‘</w:t>
      </w:r>
      <w:r w:rsidR="009313D4">
        <w:t>although</w:t>
      </w:r>
      <w:r w:rsidR="00B7093A">
        <w:t>’</w:t>
      </w:r>
      <w:r w:rsidR="009313D4">
        <w:t xml:space="preserve"> </w:t>
      </w:r>
      <w:r>
        <w:t xml:space="preserve">signals that despite the event or state depicted in its clause, the event or state depicted in the unmarked clause occurred. Usually, the concession clause precedes the unmarked clause, whereby the concession is emphasized, as in </w:t>
      </w:r>
      <w:r>
        <w:fldChar w:fldCharType="begin"/>
      </w:r>
      <w:r>
        <w:instrText xml:space="preserve"> REF _Ref356059222 \h </w:instrText>
      </w:r>
      <w:r>
        <w:fldChar w:fldCharType="separate"/>
      </w:r>
      <w:r w:rsidR="00154D81" w:rsidRPr="00856563">
        <w:t>(</w:t>
      </w:r>
      <w:r w:rsidR="00154D81">
        <w:rPr>
          <w:noProof/>
        </w:rPr>
        <w:t>52</w:t>
      </w:r>
      <w:r w:rsidR="00154D81" w:rsidRPr="00856563">
        <w:t>)</w:t>
      </w:r>
      <w:r>
        <w:fldChar w:fldCharType="end"/>
      </w:r>
      <w:r>
        <w:t xml:space="preserve">. Alternatively, although less often, it can follow the unmarked clause, in which case the content of the latter clause is emphasized, as in </w:t>
      </w:r>
      <w:r>
        <w:fldChar w:fldCharType="begin"/>
      </w:r>
      <w:r>
        <w:instrText xml:space="preserve"> REF _Ref356059223 \h </w:instrText>
      </w:r>
      <w:r>
        <w:fldChar w:fldCharType="separate"/>
      </w:r>
      <w:r w:rsidR="00154D81" w:rsidRPr="00856563">
        <w:t>(</w:t>
      </w:r>
      <w:r w:rsidR="00154D81">
        <w:rPr>
          <w:noProof/>
        </w:rPr>
        <w:t>53</w:t>
      </w:r>
      <w:r w:rsidR="00154D81" w:rsidRPr="00856563">
        <w:t>)</w:t>
      </w:r>
      <w:r>
        <w:fldChar w:fldCharType="end"/>
      </w:r>
      <w:r>
        <w:t>.</w:t>
      </w:r>
    </w:p>
    <w:tbl>
      <w:tblPr>
        <w:tblW w:w="0" w:type="auto"/>
        <w:tblCellMar>
          <w:left w:w="42" w:type="dxa"/>
          <w:right w:w="42" w:type="dxa"/>
        </w:tblCellMar>
        <w:tblLook w:val="01E0" w:firstRow="1" w:lastRow="1" w:firstColumn="1" w:lastColumn="1" w:noHBand="0" w:noVBand="0"/>
      </w:tblPr>
      <w:tblGrid>
        <w:gridCol w:w="709"/>
        <w:gridCol w:w="451"/>
        <w:gridCol w:w="884"/>
        <w:gridCol w:w="1106"/>
        <w:gridCol w:w="779"/>
        <w:gridCol w:w="489"/>
        <w:gridCol w:w="640"/>
      </w:tblGrid>
      <w:tr w:rsidR="00AC23C4" w:rsidRPr="00C52D89" w14:paraId="47C71D33" w14:textId="77777777" w:rsidTr="00AC23C4">
        <w:tc>
          <w:tcPr>
            <w:tcW w:w="709" w:type="dxa"/>
            <w:shd w:val="clear" w:color="auto" w:fill="auto"/>
          </w:tcPr>
          <w:p w14:paraId="380D61CB" w14:textId="77777777" w:rsidR="00161730" w:rsidRPr="00150DE6" w:rsidRDefault="00161730" w:rsidP="00161730">
            <w:pPr>
              <w:pStyle w:val="O0Nwnext"/>
            </w:pPr>
            <w:bookmarkStart w:id="5240" w:name="_Ref356059222"/>
            <w:r w:rsidRPr="00856563">
              <w:t>(</w:t>
            </w:r>
            <w:fldSimple w:instr=" SEQ ( \* ARABIC \s 1 ">
              <w:r w:rsidR="00154D81">
                <w:rPr>
                  <w:noProof/>
                </w:rPr>
                <w:t>52</w:t>
              </w:r>
            </w:fldSimple>
            <w:r w:rsidRPr="00856563">
              <w:t>)</w:t>
            </w:r>
            <w:bookmarkEnd w:id="5240"/>
          </w:p>
        </w:tc>
        <w:tc>
          <w:tcPr>
            <w:tcW w:w="451" w:type="dxa"/>
            <w:shd w:val="clear" w:color="auto" w:fill="auto"/>
          </w:tcPr>
          <w:p w14:paraId="746D7193" w14:textId="77777777" w:rsidR="00161730" w:rsidRPr="00E65A9D" w:rsidRDefault="00161730" w:rsidP="00161730">
            <w:pPr>
              <w:pStyle w:val="Text"/>
            </w:pPr>
            <w:r w:rsidRPr="00E65A9D">
              <w:t>yo,</w:t>
            </w:r>
          </w:p>
        </w:tc>
        <w:tc>
          <w:tcPr>
            <w:tcW w:w="884" w:type="dxa"/>
            <w:shd w:val="clear" w:color="auto" w:fill="auto"/>
          </w:tcPr>
          <w:p w14:paraId="25AB0386" w14:textId="77777777" w:rsidR="00161730" w:rsidRPr="00733B3A" w:rsidRDefault="00161730" w:rsidP="00161730">
            <w:pPr>
              <w:pStyle w:val="Text"/>
              <w:rPr>
                <w:rStyle w:val="ChBlueBold"/>
              </w:rPr>
            </w:pPr>
            <w:r w:rsidRPr="00733B3A">
              <w:rPr>
                <w:rStyle w:val="ChBlueBold"/>
              </w:rPr>
              <w:t>biar</w:t>
            </w:r>
          </w:p>
        </w:tc>
        <w:tc>
          <w:tcPr>
            <w:tcW w:w="1106" w:type="dxa"/>
            <w:shd w:val="clear" w:color="auto" w:fill="auto"/>
          </w:tcPr>
          <w:p w14:paraId="2CB2ED8B" w14:textId="77777777" w:rsidR="00161730" w:rsidRPr="00E65A9D" w:rsidRDefault="00161730" w:rsidP="00161730">
            <w:pPr>
              <w:pStyle w:val="Text"/>
            </w:pPr>
            <w:r w:rsidRPr="00E65A9D">
              <w:t>makan</w:t>
            </w:r>
            <w:r w:rsidR="00BA5C1C">
              <w:t>g</w:t>
            </w:r>
            <w:r w:rsidRPr="00E65A9D">
              <w:t>an</w:t>
            </w:r>
            <w:r w:rsidR="00BA5C1C">
              <w:t>g</w:t>
            </w:r>
          </w:p>
        </w:tc>
        <w:tc>
          <w:tcPr>
            <w:tcW w:w="779" w:type="dxa"/>
            <w:shd w:val="clear" w:color="auto" w:fill="auto"/>
          </w:tcPr>
          <w:p w14:paraId="674FBA5F" w14:textId="77777777" w:rsidR="00161730" w:rsidRPr="00E65A9D" w:rsidRDefault="00161730" w:rsidP="00161730">
            <w:pPr>
              <w:pStyle w:val="Text"/>
            </w:pPr>
            <w:r w:rsidRPr="00E65A9D">
              <w:t>tinggi</w:t>
            </w:r>
            <w:r>
              <w:t>,</w:t>
            </w:r>
          </w:p>
        </w:tc>
        <w:tc>
          <w:tcPr>
            <w:tcW w:w="489" w:type="dxa"/>
            <w:shd w:val="clear" w:color="auto" w:fill="auto"/>
          </w:tcPr>
          <w:p w14:paraId="78ADB649" w14:textId="77777777" w:rsidR="00161730" w:rsidRPr="00E65A9D" w:rsidRDefault="00161730" w:rsidP="00161730">
            <w:pPr>
              <w:pStyle w:val="Text"/>
            </w:pPr>
            <w:r w:rsidRPr="00E65A9D">
              <w:t>de</w:t>
            </w:r>
          </w:p>
        </w:tc>
        <w:tc>
          <w:tcPr>
            <w:tcW w:w="640" w:type="dxa"/>
            <w:shd w:val="clear" w:color="auto" w:fill="auto"/>
          </w:tcPr>
          <w:p w14:paraId="3B36FE50" w14:textId="77777777" w:rsidR="00161730" w:rsidRPr="00E65A9D" w:rsidRDefault="00161730" w:rsidP="00161730">
            <w:pPr>
              <w:pStyle w:val="Text"/>
            </w:pPr>
            <w:r>
              <w:t>ambi</w:t>
            </w:r>
            <w:r w:rsidRPr="00E65A9D">
              <w:t>l</w:t>
            </w:r>
          </w:p>
        </w:tc>
      </w:tr>
      <w:tr w:rsidR="00AC23C4" w:rsidRPr="00AC23C4" w14:paraId="7CBB80E9" w14:textId="77777777" w:rsidTr="00AC23C4">
        <w:tc>
          <w:tcPr>
            <w:tcW w:w="709" w:type="dxa"/>
            <w:shd w:val="clear" w:color="auto" w:fill="auto"/>
          </w:tcPr>
          <w:p w14:paraId="3CB81B13" w14:textId="77777777" w:rsidR="00161730" w:rsidRPr="00E65A9D" w:rsidRDefault="00161730" w:rsidP="00161730">
            <w:pPr>
              <w:pStyle w:val="GlossEng"/>
            </w:pPr>
          </w:p>
        </w:tc>
        <w:tc>
          <w:tcPr>
            <w:tcW w:w="451" w:type="dxa"/>
            <w:shd w:val="clear" w:color="auto" w:fill="auto"/>
          </w:tcPr>
          <w:p w14:paraId="7DF370CE" w14:textId="77777777" w:rsidR="00161730" w:rsidRPr="00E65A9D" w:rsidRDefault="00161730" w:rsidP="00161730">
            <w:pPr>
              <w:pStyle w:val="GlossEng"/>
            </w:pPr>
            <w:r w:rsidRPr="00E65A9D">
              <w:t>yes</w:t>
            </w:r>
          </w:p>
        </w:tc>
        <w:tc>
          <w:tcPr>
            <w:tcW w:w="884" w:type="dxa"/>
            <w:shd w:val="clear" w:color="auto" w:fill="auto"/>
          </w:tcPr>
          <w:p w14:paraId="7F3B84EB" w14:textId="77777777" w:rsidR="00161730" w:rsidRPr="00E65A9D" w:rsidRDefault="00161730" w:rsidP="00161730">
            <w:pPr>
              <w:pStyle w:val="GlossEng"/>
            </w:pPr>
            <w:r>
              <w:t>although</w:t>
            </w:r>
          </w:p>
        </w:tc>
        <w:tc>
          <w:tcPr>
            <w:tcW w:w="1106" w:type="dxa"/>
            <w:shd w:val="clear" w:color="auto" w:fill="auto"/>
          </w:tcPr>
          <w:p w14:paraId="296735C4" w14:textId="77777777" w:rsidR="00161730" w:rsidRPr="00E65A9D" w:rsidRDefault="00161730" w:rsidP="00161730">
            <w:pPr>
              <w:pStyle w:val="GlossEng"/>
            </w:pPr>
            <w:r>
              <w:t>food</w:t>
            </w:r>
          </w:p>
        </w:tc>
        <w:tc>
          <w:tcPr>
            <w:tcW w:w="779" w:type="dxa"/>
            <w:shd w:val="clear" w:color="auto" w:fill="auto"/>
          </w:tcPr>
          <w:p w14:paraId="7786668F" w14:textId="77777777" w:rsidR="00161730" w:rsidRPr="00E65A9D" w:rsidRDefault="00161730" w:rsidP="00161730">
            <w:pPr>
              <w:pStyle w:val="GlossEng"/>
            </w:pPr>
            <w:r>
              <w:t>be.</w:t>
            </w:r>
            <w:r w:rsidRPr="00E65A9D">
              <w:t>high</w:t>
            </w:r>
          </w:p>
        </w:tc>
        <w:tc>
          <w:tcPr>
            <w:tcW w:w="489" w:type="dxa"/>
            <w:shd w:val="clear" w:color="auto" w:fill="auto"/>
          </w:tcPr>
          <w:p w14:paraId="7A196B4A" w14:textId="77777777" w:rsidR="00161730" w:rsidRPr="0099608C" w:rsidRDefault="00161730" w:rsidP="00161730">
            <w:pPr>
              <w:pStyle w:val="GlossEng"/>
              <w:rPr>
                <w:rStyle w:val="ChSmallCaps"/>
              </w:rPr>
            </w:pPr>
            <w:r w:rsidRPr="0099608C">
              <w:rPr>
                <w:rStyle w:val="ChSmallCaps"/>
              </w:rPr>
              <w:t>3sg</w:t>
            </w:r>
          </w:p>
        </w:tc>
        <w:tc>
          <w:tcPr>
            <w:tcW w:w="640" w:type="dxa"/>
            <w:shd w:val="clear" w:color="auto" w:fill="auto"/>
          </w:tcPr>
          <w:p w14:paraId="3C35F317" w14:textId="77777777" w:rsidR="00161730" w:rsidRPr="00E65A9D" w:rsidRDefault="00161730" w:rsidP="00161730">
            <w:pPr>
              <w:pStyle w:val="GlossEng"/>
            </w:pPr>
            <w:r>
              <w:t>fetch</w:t>
            </w:r>
          </w:p>
        </w:tc>
      </w:tr>
    </w:tbl>
    <w:p w14:paraId="404D5664" w14:textId="398E593D" w:rsidR="00161730" w:rsidRDefault="00161730" w:rsidP="00161730">
      <w:pPr>
        <w:pStyle w:val="FreeTranslEng"/>
      </w:pPr>
      <w:r>
        <w:t xml:space="preserve">[About a greedy child:] </w:t>
      </w:r>
      <w:r w:rsidR="00B7093A">
        <w:t>‘</w:t>
      </w:r>
      <w:r>
        <w:t xml:space="preserve">yes, </w:t>
      </w:r>
      <w:r w:rsidRPr="00733B3A">
        <w:rPr>
          <w:rStyle w:val="ChBlueBold"/>
        </w:rPr>
        <w:t>although</w:t>
      </w:r>
      <w:r>
        <w:t xml:space="preserve"> the food is (placed) high (up on a shelf), he takes (it)</w:t>
      </w:r>
      <w:r w:rsidR="00B7093A">
        <w:t>’</w:t>
      </w:r>
      <w:r>
        <w:t xml:space="preserve"> </w:t>
      </w:r>
      <w:r w:rsidR="00B04170">
        <w:rPr>
          <w:rStyle w:val="ExampleSource"/>
        </w:rPr>
        <w:t>[081025-006-Cv.0254</w:t>
      </w:r>
      <w:r w:rsidRPr="00A743F7">
        <w:rPr>
          <w:rStyle w:val="ExampleSource"/>
        </w:rPr>
        <w:t>]</w:t>
      </w:r>
    </w:p>
    <w:tbl>
      <w:tblPr>
        <w:tblW w:w="6114" w:type="dxa"/>
        <w:tblInd w:w="42" w:type="dxa"/>
        <w:tblCellMar>
          <w:left w:w="42" w:type="dxa"/>
          <w:right w:w="42" w:type="dxa"/>
        </w:tblCellMar>
        <w:tblLook w:val="01E0" w:firstRow="1" w:lastRow="1" w:firstColumn="1" w:lastColumn="1" w:noHBand="0" w:noVBand="0"/>
      </w:tblPr>
      <w:tblGrid>
        <w:gridCol w:w="709"/>
        <w:gridCol w:w="284"/>
        <w:gridCol w:w="667"/>
        <w:gridCol w:w="181"/>
        <w:gridCol w:w="403"/>
        <w:gridCol w:w="337"/>
        <w:gridCol w:w="347"/>
        <w:gridCol w:w="13"/>
        <w:gridCol w:w="651"/>
        <w:gridCol w:w="159"/>
        <w:gridCol w:w="351"/>
        <w:gridCol w:w="579"/>
        <w:gridCol w:w="884"/>
        <w:gridCol w:w="549"/>
      </w:tblGrid>
      <w:tr w:rsidR="00AC23C4" w:rsidRPr="00C52D89" w14:paraId="6AA655B5" w14:textId="77777777" w:rsidTr="004E5A52">
        <w:tc>
          <w:tcPr>
            <w:tcW w:w="709" w:type="dxa"/>
            <w:shd w:val="clear" w:color="auto" w:fill="auto"/>
          </w:tcPr>
          <w:p w14:paraId="71F81BF5" w14:textId="77777777" w:rsidR="00161730" w:rsidRPr="00150DE6" w:rsidRDefault="00161730" w:rsidP="00161730">
            <w:pPr>
              <w:pStyle w:val="O0Nwnext"/>
            </w:pPr>
            <w:bookmarkStart w:id="5241" w:name="_Ref356059223"/>
            <w:r w:rsidRPr="00856563">
              <w:t>(</w:t>
            </w:r>
            <w:fldSimple w:instr=" SEQ ( \* ARABIC \s 1 ">
              <w:r w:rsidR="00154D81">
                <w:rPr>
                  <w:noProof/>
                </w:rPr>
                <w:t>53</w:t>
              </w:r>
            </w:fldSimple>
            <w:r w:rsidRPr="00856563">
              <w:t>)</w:t>
            </w:r>
            <w:bookmarkEnd w:id="5241"/>
          </w:p>
        </w:tc>
        <w:tc>
          <w:tcPr>
            <w:tcW w:w="284" w:type="dxa"/>
            <w:shd w:val="clear" w:color="auto" w:fill="auto"/>
          </w:tcPr>
          <w:p w14:paraId="565579D8" w14:textId="77777777" w:rsidR="00161730" w:rsidRPr="0068649B" w:rsidRDefault="00161730" w:rsidP="00161730">
            <w:pPr>
              <w:pStyle w:val="Text"/>
            </w:pPr>
            <w:r>
              <w:t>…</w:t>
            </w:r>
          </w:p>
        </w:tc>
        <w:tc>
          <w:tcPr>
            <w:tcW w:w="848" w:type="dxa"/>
            <w:gridSpan w:val="2"/>
            <w:shd w:val="clear" w:color="auto" w:fill="auto"/>
          </w:tcPr>
          <w:p w14:paraId="2830266B" w14:textId="77777777" w:rsidR="00161730" w:rsidRPr="0068649B" w:rsidRDefault="00BA5C1C" w:rsidP="00161730">
            <w:pPr>
              <w:pStyle w:val="Text"/>
            </w:pPr>
            <w:r w:rsidRPr="0068649B">
              <w:t>jan</w:t>
            </w:r>
            <w:r>
              <w:t>gang</w:t>
            </w:r>
          </w:p>
        </w:tc>
        <w:tc>
          <w:tcPr>
            <w:tcW w:w="740" w:type="dxa"/>
            <w:gridSpan w:val="2"/>
            <w:shd w:val="clear" w:color="auto" w:fill="auto"/>
          </w:tcPr>
          <w:p w14:paraId="5A3E8D45" w14:textId="77777777" w:rsidR="00161730" w:rsidRPr="0068649B" w:rsidRDefault="00161730" w:rsidP="00161730">
            <w:pPr>
              <w:pStyle w:val="Text"/>
            </w:pPr>
            <w:r w:rsidRPr="0068649B">
              <w:t>tinggal</w:t>
            </w:r>
          </w:p>
        </w:tc>
        <w:tc>
          <w:tcPr>
            <w:tcW w:w="360" w:type="dxa"/>
            <w:gridSpan w:val="2"/>
            <w:shd w:val="clear" w:color="auto" w:fill="auto"/>
          </w:tcPr>
          <w:p w14:paraId="2CBE64F6" w14:textId="77777777" w:rsidR="00161730" w:rsidRPr="0068649B" w:rsidRDefault="00161730" w:rsidP="00161730">
            <w:pPr>
              <w:pStyle w:val="Text"/>
            </w:pPr>
            <w:r w:rsidRPr="0068649B">
              <w:t>di</w:t>
            </w:r>
          </w:p>
        </w:tc>
        <w:tc>
          <w:tcPr>
            <w:tcW w:w="651" w:type="dxa"/>
            <w:shd w:val="clear" w:color="auto" w:fill="auto"/>
          </w:tcPr>
          <w:p w14:paraId="1F34037E" w14:textId="77777777" w:rsidR="00161730" w:rsidRPr="0068649B" w:rsidRDefault="00161730" w:rsidP="00161730">
            <w:pPr>
              <w:pStyle w:val="Text"/>
            </w:pPr>
            <w:r w:rsidRPr="0068649B">
              <w:t>ruma,</w:t>
            </w:r>
          </w:p>
        </w:tc>
        <w:tc>
          <w:tcPr>
            <w:tcW w:w="510" w:type="dxa"/>
            <w:gridSpan w:val="2"/>
            <w:shd w:val="clear" w:color="auto" w:fill="auto"/>
          </w:tcPr>
          <w:p w14:paraId="2976AF3F" w14:textId="77777777" w:rsidR="00161730" w:rsidRPr="0068649B" w:rsidRDefault="00161730" w:rsidP="00161730">
            <w:pPr>
              <w:pStyle w:val="Text"/>
            </w:pPr>
            <w:r w:rsidRPr="0068649B">
              <w:t>tida</w:t>
            </w:r>
          </w:p>
        </w:tc>
        <w:tc>
          <w:tcPr>
            <w:tcW w:w="579" w:type="dxa"/>
            <w:shd w:val="clear" w:color="auto" w:fill="auto"/>
          </w:tcPr>
          <w:p w14:paraId="492DDFC0" w14:textId="77777777" w:rsidR="00161730" w:rsidRPr="0068649B" w:rsidRDefault="00161730" w:rsidP="00161730">
            <w:pPr>
              <w:pStyle w:val="Text"/>
            </w:pPr>
            <w:r w:rsidRPr="0068649B">
              <w:t>bole,</w:t>
            </w:r>
          </w:p>
        </w:tc>
        <w:tc>
          <w:tcPr>
            <w:tcW w:w="884" w:type="dxa"/>
            <w:shd w:val="clear" w:color="auto" w:fill="auto"/>
          </w:tcPr>
          <w:p w14:paraId="7FED96BF" w14:textId="77777777" w:rsidR="00161730" w:rsidRPr="0066334E" w:rsidRDefault="00161730" w:rsidP="00161730">
            <w:pPr>
              <w:pStyle w:val="Text"/>
              <w:rPr>
                <w:rStyle w:val="ChBlueBold"/>
              </w:rPr>
            </w:pPr>
            <w:r w:rsidRPr="0066334E">
              <w:rPr>
                <w:rStyle w:val="ChBlueBold"/>
              </w:rPr>
              <w:t>biar</w:t>
            </w:r>
          </w:p>
        </w:tc>
        <w:tc>
          <w:tcPr>
            <w:tcW w:w="549" w:type="dxa"/>
            <w:shd w:val="clear" w:color="auto" w:fill="auto"/>
          </w:tcPr>
          <w:p w14:paraId="58BD20F6" w14:textId="77777777" w:rsidR="00161730" w:rsidRPr="0068649B" w:rsidRDefault="00161730" w:rsidP="00161730">
            <w:pPr>
              <w:pStyle w:val="Text"/>
            </w:pPr>
            <w:r w:rsidRPr="0068649B">
              <w:t>dulu</w:t>
            </w:r>
          </w:p>
        </w:tc>
      </w:tr>
      <w:tr w:rsidR="00AC23C4" w:rsidRPr="00AC23C4" w14:paraId="572A72D2" w14:textId="77777777" w:rsidTr="004E5A52">
        <w:tc>
          <w:tcPr>
            <w:tcW w:w="709" w:type="dxa"/>
            <w:shd w:val="clear" w:color="auto" w:fill="auto"/>
          </w:tcPr>
          <w:p w14:paraId="0A32E084" w14:textId="77777777" w:rsidR="00161730" w:rsidRPr="00305FA6" w:rsidRDefault="00161730" w:rsidP="00161730">
            <w:pPr>
              <w:pStyle w:val="GlossEng2ptafter"/>
            </w:pPr>
          </w:p>
        </w:tc>
        <w:tc>
          <w:tcPr>
            <w:tcW w:w="284" w:type="dxa"/>
            <w:shd w:val="clear" w:color="auto" w:fill="auto"/>
          </w:tcPr>
          <w:p w14:paraId="5CDBE0AC" w14:textId="77777777" w:rsidR="00161730" w:rsidRPr="0068649B" w:rsidRDefault="00161730" w:rsidP="00161730">
            <w:pPr>
              <w:pStyle w:val="GlossEng2ptafter"/>
            </w:pPr>
          </w:p>
        </w:tc>
        <w:tc>
          <w:tcPr>
            <w:tcW w:w="848" w:type="dxa"/>
            <w:gridSpan w:val="2"/>
            <w:shd w:val="clear" w:color="auto" w:fill="auto"/>
          </w:tcPr>
          <w:p w14:paraId="7A471394" w14:textId="77777777" w:rsidR="00161730" w:rsidRPr="0099608C" w:rsidRDefault="00ED3D65" w:rsidP="00161730">
            <w:pPr>
              <w:pStyle w:val="GlossEng2ptafter"/>
              <w:rPr>
                <w:rStyle w:val="ChSmallCaps"/>
              </w:rPr>
            </w:pPr>
            <w:r w:rsidRPr="0099608C">
              <w:rPr>
                <w:rStyle w:val="ChSmallCaps"/>
              </w:rPr>
              <w:t>neg</w:t>
            </w:r>
            <w:r>
              <w:rPr>
                <w:rStyle w:val="ChSmallCaps"/>
              </w:rPr>
              <w:t>.imp</w:t>
            </w:r>
          </w:p>
        </w:tc>
        <w:tc>
          <w:tcPr>
            <w:tcW w:w="740" w:type="dxa"/>
            <w:gridSpan w:val="2"/>
            <w:shd w:val="clear" w:color="auto" w:fill="auto"/>
          </w:tcPr>
          <w:p w14:paraId="13C70097" w14:textId="77777777" w:rsidR="00161730" w:rsidRPr="0068649B" w:rsidRDefault="00161730" w:rsidP="00161730">
            <w:pPr>
              <w:pStyle w:val="GlossEng2ptafter"/>
            </w:pPr>
            <w:r w:rsidRPr="0068649B">
              <w:t>stay</w:t>
            </w:r>
          </w:p>
        </w:tc>
        <w:tc>
          <w:tcPr>
            <w:tcW w:w="360" w:type="dxa"/>
            <w:gridSpan w:val="2"/>
            <w:shd w:val="clear" w:color="auto" w:fill="auto"/>
          </w:tcPr>
          <w:p w14:paraId="546E6304" w14:textId="77777777" w:rsidR="00161730" w:rsidRPr="0068649B" w:rsidRDefault="00161730" w:rsidP="00161730">
            <w:pPr>
              <w:pStyle w:val="GlossEng2ptafter"/>
            </w:pPr>
            <w:r w:rsidRPr="0068649B">
              <w:t>at</w:t>
            </w:r>
          </w:p>
        </w:tc>
        <w:tc>
          <w:tcPr>
            <w:tcW w:w="651" w:type="dxa"/>
            <w:shd w:val="clear" w:color="auto" w:fill="auto"/>
          </w:tcPr>
          <w:p w14:paraId="29D97934" w14:textId="77777777" w:rsidR="00161730" w:rsidRPr="0068649B" w:rsidRDefault="00161730" w:rsidP="00161730">
            <w:pPr>
              <w:pStyle w:val="GlossEng2ptafter"/>
            </w:pPr>
            <w:r w:rsidRPr="0068649B">
              <w:t>house</w:t>
            </w:r>
          </w:p>
        </w:tc>
        <w:tc>
          <w:tcPr>
            <w:tcW w:w="510" w:type="dxa"/>
            <w:gridSpan w:val="2"/>
            <w:shd w:val="clear" w:color="auto" w:fill="auto"/>
          </w:tcPr>
          <w:p w14:paraId="170B972F" w14:textId="77777777" w:rsidR="00161730" w:rsidRPr="0099608C" w:rsidRDefault="00161730" w:rsidP="00161730">
            <w:pPr>
              <w:pStyle w:val="GlossEng2ptafter"/>
              <w:rPr>
                <w:rStyle w:val="ChSmallCaps"/>
              </w:rPr>
            </w:pPr>
            <w:r w:rsidRPr="0099608C">
              <w:rPr>
                <w:rStyle w:val="ChSmallCaps"/>
              </w:rPr>
              <w:t>neg</w:t>
            </w:r>
          </w:p>
        </w:tc>
        <w:tc>
          <w:tcPr>
            <w:tcW w:w="579" w:type="dxa"/>
            <w:shd w:val="clear" w:color="auto" w:fill="auto"/>
          </w:tcPr>
          <w:p w14:paraId="32B3B101" w14:textId="77777777" w:rsidR="00161730" w:rsidRPr="0068649B" w:rsidRDefault="00161730" w:rsidP="00161730">
            <w:pPr>
              <w:pStyle w:val="GlossEng2ptafter"/>
            </w:pPr>
            <w:r w:rsidRPr="0068649B">
              <w:t>may</w:t>
            </w:r>
          </w:p>
        </w:tc>
        <w:tc>
          <w:tcPr>
            <w:tcW w:w="884" w:type="dxa"/>
            <w:shd w:val="clear" w:color="auto" w:fill="auto"/>
          </w:tcPr>
          <w:p w14:paraId="329A3F6B" w14:textId="77777777" w:rsidR="00161730" w:rsidRPr="0068649B" w:rsidRDefault="00161730" w:rsidP="00161730">
            <w:pPr>
              <w:pStyle w:val="GlossEng2ptafter"/>
            </w:pPr>
            <w:r>
              <w:t>although</w:t>
            </w:r>
          </w:p>
        </w:tc>
        <w:tc>
          <w:tcPr>
            <w:tcW w:w="549" w:type="dxa"/>
            <w:shd w:val="clear" w:color="auto" w:fill="auto"/>
          </w:tcPr>
          <w:p w14:paraId="627FAD5B" w14:textId="4596CCA2" w:rsidR="00161730" w:rsidRPr="0068649B" w:rsidRDefault="004E5A52" w:rsidP="00161730">
            <w:pPr>
              <w:pStyle w:val="GlossEng2ptafter"/>
            </w:pPr>
            <w:r>
              <w:t>first</w:t>
            </w:r>
          </w:p>
        </w:tc>
      </w:tr>
      <w:tr w:rsidR="00AC23C4" w:rsidRPr="0068649B" w14:paraId="12880754" w14:textId="77777777" w:rsidTr="004E5A52">
        <w:trPr>
          <w:gridAfter w:val="4"/>
          <w:wAfter w:w="2363" w:type="dxa"/>
        </w:trPr>
        <w:tc>
          <w:tcPr>
            <w:tcW w:w="709" w:type="dxa"/>
            <w:shd w:val="clear" w:color="auto" w:fill="auto"/>
          </w:tcPr>
          <w:p w14:paraId="1283B84F" w14:textId="77777777" w:rsidR="00161730" w:rsidRPr="00305FA6" w:rsidRDefault="00161730" w:rsidP="00161730">
            <w:pPr>
              <w:pStyle w:val="O0Nwnext"/>
            </w:pPr>
          </w:p>
        </w:tc>
        <w:tc>
          <w:tcPr>
            <w:tcW w:w="951" w:type="dxa"/>
            <w:gridSpan w:val="2"/>
            <w:shd w:val="clear" w:color="auto" w:fill="auto"/>
          </w:tcPr>
          <w:p w14:paraId="62427641" w14:textId="77777777" w:rsidR="00161730" w:rsidRPr="0068649B" w:rsidRDefault="00161730" w:rsidP="00161730">
            <w:pPr>
              <w:pStyle w:val="Text"/>
            </w:pPr>
            <w:r w:rsidRPr="0068649B">
              <w:t>oran</w:t>
            </w:r>
            <w:r>
              <w:t>g</w:t>
            </w:r>
            <w:r w:rsidRPr="0068649B">
              <w:t>-tua</w:t>
            </w:r>
          </w:p>
        </w:tc>
        <w:tc>
          <w:tcPr>
            <w:tcW w:w="584" w:type="dxa"/>
            <w:gridSpan w:val="2"/>
            <w:shd w:val="clear" w:color="auto" w:fill="auto"/>
          </w:tcPr>
          <w:p w14:paraId="2ABF875D" w14:textId="77777777" w:rsidR="00161730" w:rsidRPr="0068649B" w:rsidRDefault="00161730" w:rsidP="00161730">
            <w:pPr>
              <w:pStyle w:val="Text"/>
            </w:pPr>
            <w:r w:rsidRPr="0068649B">
              <w:t>don</w:t>
            </w:r>
            <w:r>
              <w:t>g</w:t>
            </w:r>
          </w:p>
        </w:tc>
        <w:tc>
          <w:tcPr>
            <w:tcW w:w="684" w:type="dxa"/>
            <w:gridSpan w:val="2"/>
            <w:shd w:val="clear" w:color="auto" w:fill="auto"/>
          </w:tcPr>
          <w:p w14:paraId="10B8B5E8" w14:textId="77777777" w:rsidR="00161730" w:rsidRPr="0068649B" w:rsidRDefault="00161730" w:rsidP="00161730">
            <w:pPr>
              <w:pStyle w:val="Text"/>
            </w:pPr>
            <w:r w:rsidRPr="0068649B">
              <w:t>bilan</w:t>
            </w:r>
            <w:r>
              <w:t>g</w:t>
            </w:r>
          </w:p>
        </w:tc>
        <w:tc>
          <w:tcPr>
            <w:tcW w:w="823" w:type="dxa"/>
            <w:gridSpan w:val="3"/>
            <w:shd w:val="clear" w:color="auto" w:fill="auto"/>
          </w:tcPr>
          <w:p w14:paraId="192744D3" w14:textId="77777777" w:rsidR="00161730" w:rsidRPr="0068649B" w:rsidRDefault="00161730" w:rsidP="00161730">
            <w:pPr>
              <w:pStyle w:val="Text"/>
            </w:pPr>
            <w:r w:rsidRPr="0068649B">
              <w:t>begini</w:t>
            </w:r>
          </w:p>
        </w:tc>
      </w:tr>
      <w:tr w:rsidR="00AC23C4" w:rsidRPr="0068649B" w14:paraId="2C8773F1" w14:textId="77777777" w:rsidTr="004E5A52">
        <w:trPr>
          <w:gridAfter w:val="4"/>
          <w:wAfter w:w="2363" w:type="dxa"/>
        </w:trPr>
        <w:tc>
          <w:tcPr>
            <w:tcW w:w="709" w:type="dxa"/>
            <w:shd w:val="clear" w:color="auto" w:fill="auto"/>
          </w:tcPr>
          <w:p w14:paraId="078DEF98" w14:textId="77777777" w:rsidR="00161730" w:rsidRPr="00305FA6" w:rsidRDefault="00161730" w:rsidP="00161730">
            <w:pPr>
              <w:pStyle w:val="GlossEng"/>
            </w:pPr>
          </w:p>
        </w:tc>
        <w:tc>
          <w:tcPr>
            <w:tcW w:w="951" w:type="dxa"/>
            <w:gridSpan w:val="2"/>
            <w:shd w:val="clear" w:color="auto" w:fill="auto"/>
          </w:tcPr>
          <w:p w14:paraId="6B2D5808" w14:textId="77777777" w:rsidR="00161730" w:rsidRPr="0068649B" w:rsidRDefault="00D55126" w:rsidP="00161730">
            <w:pPr>
              <w:pStyle w:val="GlossEng"/>
            </w:pPr>
            <w:r>
              <w:t>parent</w:t>
            </w:r>
          </w:p>
        </w:tc>
        <w:tc>
          <w:tcPr>
            <w:tcW w:w="584" w:type="dxa"/>
            <w:gridSpan w:val="2"/>
            <w:shd w:val="clear" w:color="auto" w:fill="auto"/>
          </w:tcPr>
          <w:p w14:paraId="4597257D" w14:textId="77777777" w:rsidR="00161730" w:rsidRPr="0099608C" w:rsidRDefault="00161730" w:rsidP="00161730">
            <w:pPr>
              <w:pStyle w:val="GlossEng"/>
              <w:rPr>
                <w:rStyle w:val="ChSmallCaps"/>
              </w:rPr>
            </w:pPr>
            <w:r w:rsidRPr="0099608C">
              <w:rPr>
                <w:rStyle w:val="ChSmallCaps"/>
              </w:rPr>
              <w:t>3pl</w:t>
            </w:r>
          </w:p>
        </w:tc>
        <w:tc>
          <w:tcPr>
            <w:tcW w:w="684" w:type="dxa"/>
            <w:gridSpan w:val="2"/>
            <w:shd w:val="clear" w:color="auto" w:fill="auto"/>
          </w:tcPr>
          <w:p w14:paraId="52860C8B" w14:textId="77777777" w:rsidR="00161730" w:rsidRPr="0068649B" w:rsidRDefault="00161730" w:rsidP="00161730">
            <w:pPr>
              <w:pStyle w:val="GlossEng"/>
            </w:pPr>
            <w:r w:rsidRPr="0068649B">
              <w:t>say</w:t>
            </w:r>
          </w:p>
        </w:tc>
        <w:tc>
          <w:tcPr>
            <w:tcW w:w="823" w:type="dxa"/>
            <w:gridSpan w:val="3"/>
            <w:shd w:val="clear" w:color="auto" w:fill="auto"/>
          </w:tcPr>
          <w:p w14:paraId="7B9C0C0E" w14:textId="77777777" w:rsidR="00161730" w:rsidRPr="0068649B" w:rsidRDefault="00161730" w:rsidP="00161730">
            <w:pPr>
              <w:pStyle w:val="GlossEng"/>
            </w:pPr>
            <w:r w:rsidRPr="0068649B">
              <w:t>like.this</w:t>
            </w:r>
          </w:p>
        </w:tc>
      </w:tr>
    </w:tbl>
    <w:p w14:paraId="6377ABF5" w14:textId="2CE7D1F2" w:rsidR="00161730" w:rsidRPr="00233F27" w:rsidRDefault="00B7093A" w:rsidP="00161730">
      <w:pPr>
        <w:pStyle w:val="FreeTranslEng15pt"/>
      </w:pPr>
      <w:r>
        <w:t>‘</w:t>
      </w:r>
      <w:r w:rsidR="00161730">
        <w:t>[so you kids have to go to school,] don</w:t>
      </w:r>
      <w:r>
        <w:t>’</w:t>
      </w:r>
      <w:r w:rsidR="00161730">
        <w:t>t stay home, (that</w:t>
      </w:r>
      <w:r>
        <w:t>’</w:t>
      </w:r>
      <w:r w:rsidR="00161730">
        <w:t xml:space="preserve">s) not allowed, </w:t>
      </w:r>
      <w:r w:rsidR="00161730" w:rsidRPr="00CC3171">
        <w:rPr>
          <w:rStyle w:val="ChBlueBold"/>
        </w:rPr>
        <w:t>although</w:t>
      </w:r>
      <w:r w:rsidR="00161730">
        <w:t xml:space="preserve"> the parents said so in the past</w:t>
      </w:r>
      <w:r>
        <w:t>’</w:t>
      </w:r>
      <w:r w:rsidR="00161730">
        <w:t xml:space="preserve"> </w:t>
      </w:r>
      <w:r w:rsidR="00161730" w:rsidRPr="00305FA6">
        <w:rPr>
          <w:rStyle w:val="ExampleSource"/>
        </w:rPr>
        <w:t>[</w:t>
      </w:r>
      <w:r w:rsidR="003F16F2">
        <w:rPr>
          <w:rStyle w:val="ExampleSource"/>
        </w:rPr>
        <w:t>081110-008-CvNP</w:t>
      </w:r>
      <w:r w:rsidR="00161730" w:rsidRPr="00305FA6">
        <w:rPr>
          <w:rStyle w:val="ExampleSource"/>
        </w:rPr>
        <w:t>.0036]</w:t>
      </w:r>
    </w:p>
    <w:p w14:paraId="010CB3D1" w14:textId="77777777" w:rsidR="00161730" w:rsidRDefault="00161730" w:rsidP="00161730">
      <w:pPr>
        <w:pStyle w:val="Heading3"/>
      </w:pPr>
      <w:bookmarkStart w:id="5242" w:name="_Ref361251536"/>
      <w:bookmarkStart w:id="5243" w:name="_Toc361492645"/>
      <w:bookmarkStart w:id="5244" w:name="_Toc440455754"/>
      <w:r>
        <w:t>Similarity</w:t>
      </w:r>
      <w:bookmarkEnd w:id="5242"/>
      <w:bookmarkEnd w:id="5243"/>
      <w:bookmarkEnd w:id="5244"/>
    </w:p>
    <w:p w14:paraId="5F5B1C49" w14:textId="03E51983" w:rsidR="00161730" w:rsidRDefault="00161730" w:rsidP="007E38E2">
      <w:pPr>
        <w:pStyle w:val="Body0000after"/>
      </w:pPr>
      <w:r>
        <w:t xml:space="preserve">As conjunctions, the similative prepositions </w:t>
      </w:r>
      <w:r w:rsidRPr="002C743B">
        <w:rPr>
          <w:rStyle w:val="ChItalBold"/>
        </w:rPr>
        <w:t>sperti</w:t>
      </w:r>
      <w:r>
        <w:t xml:space="preserve"> </w:t>
      </w:r>
      <w:r w:rsidR="00B7093A">
        <w:t>‘</w:t>
      </w:r>
      <w:r>
        <w:t>similar to</w:t>
      </w:r>
      <w:r w:rsidR="00B7093A">
        <w:t>’</w:t>
      </w:r>
      <w:r>
        <w:t xml:space="preserve"> and </w:t>
      </w:r>
      <w:r w:rsidRPr="00B7252C">
        <w:rPr>
          <w:rStyle w:val="ChItalBold"/>
        </w:rPr>
        <w:t>kaya</w:t>
      </w:r>
      <w:r>
        <w:t xml:space="preserve"> </w:t>
      </w:r>
      <w:r w:rsidR="00B7093A">
        <w:t>‘</w:t>
      </w:r>
      <w:r>
        <w:t>like</w:t>
      </w:r>
      <w:r w:rsidR="00B7093A">
        <w:t>’</w:t>
      </w:r>
      <w:r>
        <w:t xml:space="preserve"> mark similarity between two clauses. Introducing similarity clauses, both signal that the event or state depicted in the unmarked clause is similar to that described in the similarity clause. The similarity clause always follows the unmarked clause.</w:t>
      </w:r>
    </w:p>
    <w:p w14:paraId="455901AD" w14:textId="7DD329BD" w:rsidR="00161730" w:rsidRDefault="00161730" w:rsidP="007E38E2">
      <w:pPr>
        <w:pStyle w:val="Body0510after"/>
      </w:pPr>
      <w:r>
        <w:t xml:space="preserve">Derived from their prepositional semantics, </w:t>
      </w:r>
      <w:r>
        <w:rPr>
          <w:rStyle w:val="ChItalBold"/>
        </w:rPr>
        <w:t>sperti</w:t>
      </w:r>
      <w:r>
        <w:t xml:space="preserve"> </w:t>
      </w:r>
      <w:r w:rsidR="00B7093A">
        <w:t>‘</w:t>
      </w:r>
      <w:r>
        <w:t>similar to</w:t>
      </w:r>
      <w:r w:rsidR="00B7093A">
        <w:t>’</w:t>
      </w:r>
      <w:r>
        <w:t xml:space="preserve"> signals likeness in some, often implied, respect, while </w:t>
      </w:r>
      <w:r w:rsidRPr="000435C1">
        <w:rPr>
          <w:rStyle w:val="ChItalBold"/>
        </w:rPr>
        <w:t>kaya</w:t>
      </w:r>
      <w:r>
        <w:t xml:space="preserve"> </w:t>
      </w:r>
      <w:r w:rsidR="00B7093A">
        <w:t>‘</w:t>
      </w:r>
      <w:r>
        <w:t>like</w:t>
      </w:r>
      <w:r w:rsidR="00B7093A">
        <w:t>’</w:t>
      </w:r>
      <w:r>
        <w:t xml:space="preserve"> marks overall resemblance, as shown in </w:t>
      </w:r>
      <w:r>
        <w:fldChar w:fldCharType="begin"/>
      </w:r>
      <w:r>
        <w:instrText xml:space="preserve"> REF _Ref361153962 \h </w:instrText>
      </w:r>
      <w:r>
        <w:fldChar w:fldCharType="separate"/>
      </w:r>
      <w:r w:rsidR="00154D81" w:rsidRPr="00856563">
        <w:t>(</w:t>
      </w:r>
      <w:r w:rsidR="00154D81">
        <w:rPr>
          <w:noProof/>
        </w:rPr>
        <w:t>54</w:t>
      </w:r>
      <w:r w:rsidR="00154D81" w:rsidRPr="00856563">
        <w:t>)</w:t>
      </w:r>
      <w:r>
        <w:fldChar w:fldCharType="end"/>
      </w:r>
      <w:r>
        <w:t xml:space="preserve"> and </w:t>
      </w:r>
      <w:r>
        <w:fldChar w:fldCharType="begin"/>
      </w:r>
      <w:r>
        <w:instrText xml:space="preserve"> REF _Ref361153963 \h </w:instrText>
      </w:r>
      <w:r>
        <w:fldChar w:fldCharType="separate"/>
      </w:r>
      <w:r w:rsidR="00154D81" w:rsidRPr="00856563">
        <w:t>(</w:t>
      </w:r>
      <w:r w:rsidR="00154D81">
        <w:rPr>
          <w:noProof/>
        </w:rPr>
        <w:t>55</w:t>
      </w:r>
      <w:r w:rsidR="00154D81" w:rsidRPr="00856563">
        <w:t>)</w:t>
      </w:r>
      <w:r>
        <w:fldChar w:fldCharType="end"/>
      </w:r>
      <w:r>
        <w:t xml:space="preserve">, respectively. (See </w:t>
      </w:r>
      <w:r w:rsidR="00C05DF1">
        <w:t>§</w:t>
      </w:r>
      <w:r w:rsidR="00C05DF1">
        <w:fldChar w:fldCharType="begin"/>
      </w:r>
      <w:r w:rsidR="00C05DF1">
        <w:instrText xml:space="preserve"> REF _Ref319667233 \w \h </w:instrText>
      </w:r>
      <w:r w:rsidR="00C05DF1">
        <w:fldChar w:fldCharType="separate"/>
      </w:r>
      <w:r w:rsidR="00154D81">
        <w:rPr>
          <w:cs/>
        </w:rPr>
        <w:t>‎</w:t>
      </w:r>
      <w:r w:rsidR="00154D81">
        <w:t>10.3.1</w:t>
      </w:r>
      <w:r w:rsidR="00C05DF1">
        <w:fldChar w:fldCharType="end"/>
      </w:r>
      <w:r w:rsidR="00C05DF1">
        <w:t xml:space="preserve"> and §</w:t>
      </w:r>
      <w:r w:rsidR="00C05DF1">
        <w:fldChar w:fldCharType="begin"/>
      </w:r>
      <w:r w:rsidR="00C05DF1">
        <w:instrText xml:space="preserve"> REF _Ref319667235 \w \h </w:instrText>
      </w:r>
      <w:r w:rsidR="00C05DF1">
        <w:fldChar w:fldCharType="separate"/>
      </w:r>
      <w:r w:rsidR="00154D81">
        <w:rPr>
          <w:cs/>
        </w:rPr>
        <w:t>‎</w:t>
      </w:r>
      <w:r w:rsidR="00154D81">
        <w:t>10.3.2</w:t>
      </w:r>
      <w:r w:rsidR="00C05DF1">
        <w:fldChar w:fldCharType="end"/>
      </w:r>
      <w:r>
        <w:t xml:space="preserve"> for a detailed discussion of the prepositions </w:t>
      </w:r>
      <w:r w:rsidRPr="002C743B">
        <w:rPr>
          <w:rStyle w:val="ChItalBold"/>
        </w:rPr>
        <w:t>sperti</w:t>
      </w:r>
      <w:r>
        <w:t xml:space="preserve"> </w:t>
      </w:r>
      <w:r w:rsidR="00B7093A">
        <w:t>‘</w:t>
      </w:r>
      <w:r>
        <w:t>similar to</w:t>
      </w:r>
      <w:r w:rsidR="00B7093A">
        <w:t>’</w:t>
      </w:r>
      <w:r>
        <w:t xml:space="preserve"> and </w:t>
      </w:r>
      <w:r w:rsidRPr="00B7252C">
        <w:rPr>
          <w:rStyle w:val="ChItalBold"/>
        </w:rPr>
        <w:t>kaya</w:t>
      </w:r>
      <w:r>
        <w:t xml:space="preserve"> </w:t>
      </w:r>
      <w:r w:rsidR="00B7093A">
        <w:t>‘</w:t>
      </w:r>
      <w:r>
        <w:t>like</w:t>
      </w:r>
      <w:r w:rsidR="00B7093A">
        <w:t>’</w:t>
      </w:r>
      <w:r>
        <w:t xml:space="preserve"> and their semantics.)</w:t>
      </w:r>
    </w:p>
    <w:tbl>
      <w:tblPr>
        <w:tblW w:w="6150" w:type="dxa"/>
        <w:tblCellMar>
          <w:left w:w="42" w:type="dxa"/>
          <w:right w:w="42" w:type="dxa"/>
        </w:tblCellMar>
        <w:tblLook w:val="01E0" w:firstRow="1" w:lastRow="1" w:firstColumn="1" w:lastColumn="1" w:noHBand="0" w:noVBand="0"/>
      </w:tblPr>
      <w:tblGrid>
        <w:gridCol w:w="709"/>
        <w:gridCol w:w="751"/>
        <w:gridCol w:w="489"/>
        <w:gridCol w:w="662"/>
        <w:gridCol w:w="629"/>
        <w:gridCol w:w="946"/>
        <w:gridCol w:w="751"/>
        <w:gridCol w:w="662"/>
        <w:gridCol w:w="551"/>
      </w:tblGrid>
      <w:tr w:rsidR="00AC23C4" w:rsidRPr="00C52D89" w14:paraId="7222CEA7" w14:textId="77777777" w:rsidTr="00AC23C4">
        <w:tc>
          <w:tcPr>
            <w:tcW w:w="709" w:type="dxa"/>
            <w:shd w:val="clear" w:color="auto" w:fill="auto"/>
          </w:tcPr>
          <w:p w14:paraId="02A21109" w14:textId="77777777" w:rsidR="00161730" w:rsidRPr="00150DE6" w:rsidRDefault="00161730" w:rsidP="00161730">
            <w:pPr>
              <w:pStyle w:val="O0Nwnext"/>
            </w:pPr>
            <w:bookmarkStart w:id="5245" w:name="_Ref361153962"/>
            <w:r w:rsidRPr="00856563">
              <w:t>(</w:t>
            </w:r>
            <w:fldSimple w:instr=" SEQ ( \* ARABIC \s 1 ">
              <w:r w:rsidR="00154D81">
                <w:rPr>
                  <w:noProof/>
                </w:rPr>
                <w:t>54</w:t>
              </w:r>
            </w:fldSimple>
            <w:r w:rsidRPr="00856563">
              <w:t>)</w:t>
            </w:r>
            <w:bookmarkEnd w:id="5245"/>
          </w:p>
        </w:tc>
        <w:tc>
          <w:tcPr>
            <w:tcW w:w="751" w:type="dxa"/>
            <w:shd w:val="clear" w:color="auto" w:fill="auto"/>
          </w:tcPr>
          <w:p w14:paraId="1E7428D0" w14:textId="77777777" w:rsidR="00161730" w:rsidRPr="00D148D2" w:rsidRDefault="00161730" w:rsidP="00161730">
            <w:pPr>
              <w:pStyle w:val="Text"/>
            </w:pPr>
            <w:r w:rsidRPr="00D148D2">
              <w:t>mama</w:t>
            </w:r>
          </w:p>
        </w:tc>
        <w:tc>
          <w:tcPr>
            <w:tcW w:w="489" w:type="dxa"/>
            <w:shd w:val="clear" w:color="auto" w:fill="auto"/>
          </w:tcPr>
          <w:p w14:paraId="694E8349" w14:textId="77777777" w:rsidR="00161730" w:rsidRPr="00D148D2" w:rsidRDefault="00161730" w:rsidP="00161730">
            <w:pPr>
              <w:pStyle w:val="Text"/>
            </w:pPr>
            <w:r w:rsidRPr="00D148D2">
              <w:t>dia</w:t>
            </w:r>
          </w:p>
        </w:tc>
        <w:tc>
          <w:tcPr>
            <w:tcW w:w="662" w:type="dxa"/>
            <w:shd w:val="clear" w:color="auto" w:fill="auto"/>
          </w:tcPr>
          <w:p w14:paraId="040F828E" w14:textId="77777777" w:rsidR="00161730" w:rsidRPr="00D148D2" w:rsidRDefault="00161730" w:rsidP="00161730">
            <w:pPr>
              <w:pStyle w:val="Text"/>
            </w:pPr>
            <w:r w:rsidRPr="00D148D2">
              <w:t>lupa</w:t>
            </w:r>
          </w:p>
        </w:tc>
        <w:tc>
          <w:tcPr>
            <w:tcW w:w="629" w:type="dxa"/>
            <w:shd w:val="clear" w:color="auto" w:fill="auto"/>
          </w:tcPr>
          <w:p w14:paraId="62103ECD" w14:textId="77777777" w:rsidR="00161730" w:rsidRPr="00D148D2" w:rsidRDefault="00161730" w:rsidP="00161730">
            <w:pPr>
              <w:pStyle w:val="Text"/>
            </w:pPr>
            <w:r w:rsidRPr="00D148D2">
              <w:t>kamu</w:t>
            </w:r>
            <w:r>
              <w:t>,</w:t>
            </w:r>
          </w:p>
        </w:tc>
        <w:tc>
          <w:tcPr>
            <w:tcW w:w="946" w:type="dxa"/>
            <w:shd w:val="clear" w:color="auto" w:fill="auto"/>
          </w:tcPr>
          <w:p w14:paraId="244627AD" w14:textId="77777777" w:rsidR="00161730" w:rsidRPr="00421230" w:rsidRDefault="00161730" w:rsidP="00161730">
            <w:pPr>
              <w:pStyle w:val="Text"/>
              <w:rPr>
                <w:rStyle w:val="ChBlueBold"/>
              </w:rPr>
            </w:pPr>
            <w:r w:rsidRPr="00421230">
              <w:rPr>
                <w:rStyle w:val="ChBlueBold"/>
              </w:rPr>
              <w:t>sperti</w:t>
            </w:r>
          </w:p>
        </w:tc>
        <w:tc>
          <w:tcPr>
            <w:tcW w:w="751" w:type="dxa"/>
            <w:shd w:val="clear" w:color="auto" w:fill="auto"/>
          </w:tcPr>
          <w:p w14:paraId="326CCC39" w14:textId="77777777" w:rsidR="00161730" w:rsidRPr="00D148D2" w:rsidRDefault="00161730" w:rsidP="00161730">
            <w:pPr>
              <w:pStyle w:val="Text"/>
            </w:pPr>
            <w:r w:rsidRPr="00D148D2">
              <w:t>kacang</w:t>
            </w:r>
          </w:p>
        </w:tc>
        <w:tc>
          <w:tcPr>
            <w:tcW w:w="662" w:type="dxa"/>
            <w:shd w:val="clear" w:color="auto" w:fill="auto"/>
          </w:tcPr>
          <w:p w14:paraId="12E37F46" w14:textId="77777777" w:rsidR="00161730" w:rsidRPr="00D148D2" w:rsidRDefault="00161730" w:rsidP="00161730">
            <w:pPr>
              <w:pStyle w:val="Text"/>
            </w:pPr>
            <w:r w:rsidRPr="00D148D2">
              <w:t>lupa</w:t>
            </w:r>
          </w:p>
        </w:tc>
        <w:tc>
          <w:tcPr>
            <w:tcW w:w="551" w:type="dxa"/>
            <w:shd w:val="clear" w:color="auto" w:fill="auto"/>
          </w:tcPr>
          <w:p w14:paraId="3C966EBB" w14:textId="77777777" w:rsidR="00161730" w:rsidRPr="00D148D2" w:rsidRDefault="00161730" w:rsidP="00161730">
            <w:pPr>
              <w:pStyle w:val="Text"/>
            </w:pPr>
            <w:r w:rsidRPr="00D148D2">
              <w:t>kulit</w:t>
            </w:r>
          </w:p>
        </w:tc>
      </w:tr>
      <w:tr w:rsidR="00AC23C4" w:rsidRPr="00AC23C4" w14:paraId="41B9A922" w14:textId="77777777" w:rsidTr="00AC23C4">
        <w:tc>
          <w:tcPr>
            <w:tcW w:w="709" w:type="dxa"/>
            <w:shd w:val="clear" w:color="auto" w:fill="auto"/>
          </w:tcPr>
          <w:p w14:paraId="3C5ECAE3" w14:textId="77777777" w:rsidR="00161730" w:rsidRPr="00D148D2" w:rsidRDefault="00161730" w:rsidP="00161730">
            <w:pPr>
              <w:pStyle w:val="GlossEng"/>
            </w:pPr>
          </w:p>
        </w:tc>
        <w:tc>
          <w:tcPr>
            <w:tcW w:w="751" w:type="dxa"/>
            <w:shd w:val="clear" w:color="auto" w:fill="auto"/>
          </w:tcPr>
          <w:p w14:paraId="1B9A47CD" w14:textId="77777777" w:rsidR="00161730" w:rsidRPr="00D148D2" w:rsidRDefault="00161730" w:rsidP="00161730">
            <w:pPr>
              <w:pStyle w:val="GlossEng"/>
            </w:pPr>
            <w:r w:rsidRPr="00D148D2">
              <w:t>mother</w:t>
            </w:r>
          </w:p>
        </w:tc>
        <w:tc>
          <w:tcPr>
            <w:tcW w:w="489" w:type="dxa"/>
            <w:shd w:val="clear" w:color="auto" w:fill="auto"/>
          </w:tcPr>
          <w:p w14:paraId="08C13514" w14:textId="77777777" w:rsidR="00161730" w:rsidRPr="0099608C" w:rsidRDefault="00161730" w:rsidP="00161730">
            <w:pPr>
              <w:pStyle w:val="GlossEng"/>
              <w:rPr>
                <w:rStyle w:val="ChSmallCaps"/>
              </w:rPr>
            </w:pPr>
            <w:r w:rsidRPr="0099608C">
              <w:rPr>
                <w:rStyle w:val="ChSmallCaps"/>
              </w:rPr>
              <w:t>3sg</w:t>
            </w:r>
          </w:p>
        </w:tc>
        <w:tc>
          <w:tcPr>
            <w:tcW w:w="662" w:type="dxa"/>
            <w:shd w:val="clear" w:color="auto" w:fill="auto"/>
          </w:tcPr>
          <w:p w14:paraId="771DFD2E" w14:textId="77777777" w:rsidR="00161730" w:rsidRPr="00D148D2" w:rsidRDefault="00161730" w:rsidP="00161730">
            <w:pPr>
              <w:pStyle w:val="GlossEng"/>
            </w:pPr>
            <w:r w:rsidRPr="00D148D2">
              <w:t>forget</w:t>
            </w:r>
          </w:p>
        </w:tc>
        <w:tc>
          <w:tcPr>
            <w:tcW w:w="629" w:type="dxa"/>
            <w:shd w:val="clear" w:color="auto" w:fill="auto"/>
          </w:tcPr>
          <w:p w14:paraId="5486C166" w14:textId="77777777" w:rsidR="00161730" w:rsidRPr="0099608C" w:rsidRDefault="00161730" w:rsidP="00161730">
            <w:pPr>
              <w:pStyle w:val="GlossEng"/>
              <w:rPr>
                <w:rStyle w:val="ChSmallCaps"/>
              </w:rPr>
            </w:pPr>
            <w:r w:rsidRPr="0099608C">
              <w:rPr>
                <w:rStyle w:val="ChSmallCaps"/>
              </w:rPr>
              <w:t>2pl</w:t>
            </w:r>
          </w:p>
        </w:tc>
        <w:tc>
          <w:tcPr>
            <w:tcW w:w="946" w:type="dxa"/>
            <w:shd w:val="clear" w:color="auto" w:fill="auto"/>
          </w:tcPr>
          <w:p w14:paraId="50B65147" w14:textId="77777777" w:rsidR="00161730" w:rsidRPr="00D148D2" w:rsidRDefault="00161730" w:rsidP="00161730">
            <w:pPr>
              <w:pStyle w:val="GlossEng"/>
            </w:pPr>
            <w:r w:rsidRPr="00D148D2">
              <w:t>similar.to</w:t>
            </w:r>
          </w:p>
        </w:tc>
        <w:tc>
          <w:tcPr>
            <w:tcW w:w="751" w:type="dxa"/>
            <w:shd w:val="clear" w:color="auto" w:fill="auto"/>
          </w:tcPr>
          <w:p w14:paraId="7D58E7DB" w14:textId="77777777" w:rsidR="00161730" w:rsidRPr="00D148D2" w:rsidRDefault="00161730" w:rsidP="00161730">
            <w:pPr>
              <w:pStyle w:val="GlossEng"/>
            </w:pPr>
            <w:r w:rsidRPr="00D148D2">
              <w:t>bean</w:t>
            </w:r>
          </w:p>
        </w:tc>
        <w:tc>
          <w:tcPr>
            <w:tcW w:w="662" w:type="dxa"/>
            <w:shd w:val="clear" w:color="auto" w:fill="auto"/>
          </w:tcPr>
          <w:p w14:paraId="56C3BF4F" w14:textId="77777777" w:rsidR="00161730" w:rsidRPr="00D148D2" w:rsidRDefault="00161730" w:rsidP="00161730">
            <w:pPr>
              <w:pStyle w:val="GlossEng"/>
            </w:pPr>
            <w:r w:rsidRPr="00D148D2">
              <w:t>forget</w:t>
            </w:r>
          </w:p>
        </w:tc>
        <w:tc>
          <w:tcPr>
            <w:tcW w:w="551" w:type="dxa"/>
            <w:shd w:val="clear" w:color="auto" w:fill="auto"/>
          </w:tcPr>
          <w:p w14:paraId="2E8F1231" w14:textId="77777777" w:rsidR="00161730" w:rsidRPr="00D148D2" w:rsidRDefault="00161730" w:rsidP="00161730">
            <w:pPr>
              <w:pStyle w:val="GlossEng"/>
            </w:pPr>
            <w:r w:rsidRPr="00D148D2">
              <w:t>skin</w:t>
            </w:r>
          </w:p>
        </w:tc>
      </w:tr>
    </w:tbl>
    <w:p w14:paraId="0A9A5432" w14:textId="4DFFA8DD" w:rsidR="00161730" w:rsidRDefault="00B7093A" w:rsidP="00161730">
      <w:pPr>
        <w:pStyle w:val="FreeTranslEng"/>
      </w:pPr>
      <w:r>
        <w:t>‘</w:t>
      </w:r>
      <w:r w:rsidR="00161730">
        <w:t xml:space="preserve">mother forgot you (in a way that is) </w:t>
      </w:r>
      <w:r w:rsidR="00161730" w:rsidRPr="00421230">
        <w:rPr>
          <w:rStyle w:val="ChBlueBold"/>
        </w:rPr>
        <w:t>similar to</w:t>
      </w:r>
      <w:r w:rsidR="00161730">
        <w:t xml:space="preserve"> a bean forgetting its skin</w:t>
      </w:r>
      <w:r>
        <w:t>’</w:t>
      </w:r>
      <w:r w:rsidR="00161730">
        <w:t xml:space="preserve"> </w:t>
      </w:r>
      <w:r w:rsidR="00161730" w:rsidRPr="00421230">
        <w:rPr>
          <w:rStyle w:val="ExampleSource"/>
        </w:rPr>
        <w:t>[080922-001a-CvPh.0932]</w:t>
      </w:r>
    </w:p>
    <w:tbl>
      <w:tblPr>
        <w:tblW w:w="6004" w:type="dxa"/>
        <w:tblCellMar>
          <w:left w:w="42" w:type="dxa"/>
          <w:right w:w="42" w:type="dxa"/>
        </w:tblCellMar>
        <w:tblLook w:val="01E0" w:firstRow="1" w:lastRow="1" w:firstColumn="1" w:lastColumn="1" w:noHBand="0" w:noVBand="0"/>
      </w:tblPr>
      <w:tblGrid>
        <w:gridCol w:w="709"/>
        <w:gridCol w:w="284"/>
        <w:gridCol w:w="556"/>
        <w:gridCol w:w="277"/>
        <w:gridCol w:w="571"/>
        <w:gridCol w:w="705"/>
        <w:gridCol w:w="555"/>
        <w:gridCol w:w="262"/>
        <w:gridCol w:w="419"/>
        <w:gridCol w:w="760"/>
        <w:gridCol w:w="906"/>
      </w:tblGrid>
      <w:tr w:rsidR="00AC23C4" w:rsidRPr="00C52D89" w14:paraId="785BACFD" w14:textId="77777777" w:rsidTr="00AC23C4">
        <w:tc>
          <w:tcPr>
            <w:tcW w:w="709" w:type="dxa"/>
            <w:shd w:val="clear" w:color="auto" w:fill="auto"/>
          </w:tcPr>
          <w:p w14:paraId="5D9CC9A5" w14:textId="77777777" w:rsidR="00161730" w:rsidRPr="00150DE6" w:rsidRDefault="00161730" w:rsidP="00161730">
            <w:pPr>
              <w:pStyle w:val="O0Nwnext"/>
            </w:pPr>
            <w:bookmarkStart w:id="5246" w:name="_Ref361153963"/>
            <w:r w:rsidRPr="00856563">
              <w:t>(</w:t>
            </w:r>
            <w:fldSimple w:instr=" SEQ ( \* ARABIC \s 1 ">
              <w:r w:rsidR="00154D81">
                <w:rPr>
                  <w:noProof/>
                </w:rPr>
                <w:t>55</w:t>
              </w:r>
            </w:fldSimple>
            <w:r w:rsidRPr="00856563">
              <w:t>)</w:t>
            </w:r>
            <w:bookmarkEnd w:id="5246"/>
          </w:p>
        </w:tc>
        <w:tc>
          <w:tcPr>
            <w:tcW w:w="284" w:type="dxa"/>
            <w:shd w:val="clear" w:color="auto" w:fill="auto"/>
          </w:tcPr>
          <w:p w14:paraId="62F0A3B8" w14:textId="77777777" w:rsidR="00161730" w:rsidRPr="008E1EA7" w:rsidRDefault="00161730" w:rsidP="00161730">
            <w:pPr>
              <w:pStyle w:val="Text"/>
            </w:pPr>
            <w:r>
              <w:t>…</w:t>
            </w:r>
          </w:p>
        </w:tc>
        <w:tc>
          <w:tcPr>
            <w:tcW w:w="556" w:type="dxa"/>
            <w:shd w:val="clear" w:color="auto" w:fill="auto"/>
          </w:tcPr>
          <w:p w14:paraId="44C5AF72" w14:textId="77777777" w:rsidR="00161730" w:rsidRPr="008E1EA7" w:rsidRDefault="00161730" w:rsidP="00161730">
            <w:pPr>
              <w:pStyle w:val="Text"/>
            </w:pPr>
            <w:r w:rsidRPr="008E1EA7">
              <w:t>ton</w:t>
            </w:r>
            <w:r>
              <w:t>g</w:t>
            </w:r>
          </w:p>
        </w:tc>
        <w:tc>
          <w:tcPr>
            <w:tcW w:w="1553" w:type="dxa"/>
            <w:gridSpan w:val="3"/>
            <w:shd w:val="clear" w:color="auto" w:fill="auto"/>
          </w:tcPr>
          <w:p w14:paraId="6EE88DF0" w14:textId="4564F836" w:rsidR="00161730" w:rsidRPr="008E1EA7" w:rsidRDefault="00161730" w:rsidP="00161730">
            <w:pPr>
              <w:pStyle w:val="Text"/>
            </w:pPr>
            <w:r w:rsidRPr="008E1EA7">
              <w:t>taputar</w:t>
            </w:r>
          </w:p>
        </w:tc>
        <w:tc>
          <w:tcPr>
            <w:tcW w:w="555" w:type="dxa"/>
            <w:shd w:val="clear" w:color="auto" w:fill="auto"/>
          </w:tcPr>
          <w:p w14:paraId="6A9A351C" w14:textId="77777777" w:rsidR="00161730" w:rsidRPr="00DE2AEF" w:rsidRDefault="00161730" w:rsidP="00161730">
            <w:pPr>
              <w:pStyle w:val="Text"/>
              <w:rPr>
                <w:rStyle w:val="ChBlueBold"/>
              </w:rPr>
            </w:pPr>
            <w:r w:rsidRPr="00DE2AEF">
              <w:rPr>
                <w:rStyle w:val="ChBlueBold"/>
              </w:rPr>
              <w:t>kaya</w:t>
            </w:r>
          </w:p>
        </w:tc>
        <w:tc>
          <w:tcPr>
            <w:tcW w:w="681" w:type="dxa"/>
            <w:gridSpan w:val="2"/>
            <w:shd w:val="clear" w:color="auto" w:fill="auto"/>
          </w:tcPr>
          <w:p w14:paraId="38F45601" w14:textId="77777777" w:rsidR="00161730" w:rsidRPr="008E1EA7" w:rsidRDefault="00161730" w:rsidP="00161730">
            <w:pPr>
              <w:pStyle w:val="Text"/>
            </w:pPr>
            <w:r w:rsidRPr="008E1EA7">
              <w:t>kiton</w:t>
            </w:r>
            <w:r>
              <w:t>g</w:t>
            </w:r>
          </w:p>
        </w:tc>
        <w:tc>
          <w:tcPr>
            <w:tcW w:w="760" w:type="dxa"/>
            <w:shd w:val="clear" w:color="auto" w:fill="auto"/>
          </w:tcPr>
          <w:p w14:paraId="10942E3F" w14:textId="77777777" w:rsidR="00161730" w:rsidRPr="008E1EA7" w:rsidRDefault="00161730" w:rsidP="00161730">
            <w:pPr>
              <w:pStyle w:val="Text"/>
            </w:pPr>
            <w:r w:rsidRPr="008E1EA7">
              <w:t>ni</w:t>
            </w:r>
          </w:p>
        </w:tc>
        <w:tc>
          <w:tcPr>
            <w:tcW w:w="906" w:type="dxa"/>
            <w:shd w:val="clear" w:color="auto" w:fill="auto"/>
          </w:tcPr>
          <w:p w14:paraId="1FBEDE1C" w14:textId="77777777" w:rsidR="00161730" w:rsidRPr="008E1EA7" w:rsidRDefault="00161730" w:rsidP="00161730">
            <w:pPr>
              <w:pStyle w:val="Text"/>
            </w:pPr>
            <w:r w:rsidRPr="008E1EA7">
              <w:t>an</w:t>
            </w:r>
            <w:r w:rsidR="00CE70E8">
              <w:t>a</w:t>
            </w:r>
            <w:r>
              <w:t>~</w:t>
            </w:r>
            <w:r w:rsidRPr="008E1EA7">
              <w:t>ana</w:t>
            </w:r>
          </w:p>
        </w:tc>
      </w:tr>
      <w:tr w:rsidR="00AC23C4" w:rsidRPr="00AC23C4" w14:paraId="1B94F15E" w14:textId="77777777" w:rsidTr="00AC23C4">
        <w:tc>
          <w:tcPr>
            <w:tcW w:w="709" w:type="dxa"/>
            <w:shd w:val="clear" w:color="auto" w:fill="auto"/>
          </w:tcPr>
          <w:p w14:paraId="7008576D" w14:textId="77777777" w:rsidR="00161730" w:rsidRPr="008E1EA7" w:rsidRDefault="00161730" w:rsidP="00161730">
            <w:pPr>
              <w:pStyle w:val="GlossEng2ptafter"/>
            </w:pPr>
          </w:p>
        </w:tc>
        <w:tc>
          <w:tcPr>
            <w:tcW w:w="284" w:type="dxa"/>
            <w:shd w:val="clear" w:color="auto" w:fill="auto"/>
          </w:tcPr>
          <w:p w14:paraId="0B0ED1A2" w14:textId="77777777" w:rsidR="00161730" w:rsidRPr="006F39AA" w:rsidRDefault="00161730" w:rsidP="00161730">
            <w:pPr>
              <w:pStyle w:val="GlossEng2ptafter"/>
              <w:rPr>
                <w:rStyle w:val="ChSmallCaps"/>
              </w:rPr>
            </w:pPr>
          </w:p>
        </w:tc>
        <w:tc>
          <w:tcPr>
            <w:tcW w:w="556" w:type="dxa"/>
            <w:shd w:val="clear" w:color="auto" w:fill="auto"/>
          </w:tcPr>
          <w:p w14:paraId="528CF005" w14:textId="77777777" w:rsidR="00161730" w:rsidRPr="0099608C" w:rsidRDefault="00161730" w:rsidP="00161730">
            <w:pPr>
              <w:pStyle w:val="GlossEng2ptafter"/>
              <w:rPr>
                <w:rStyle w:val="ChSmallCaps"/>
              </w:rPr>
            </w:pPr>
            <w:r w:rsidRPr="0099608C">
              <w:rPr>
                <w:rStyle w:val="ChSmallCaps"/>
              </w:rPr>
              <w:t>1pl</w:t>
            </w:r>
          </w:p>
        </w:tc>
        <w:tc>
          <w:tcPr>
            <w:tcW w:w="1553" w:type="dxa"/>
            <w:gridSpan w:val="3"/>
            <w:shd w:val="clear" w:color="auto" w:fill="auto"/>
          </w:tcPr>
          <w:p w14:paraId="03E0C431" w14:textId="77777777" w:rsidR="00161730" w:rsidRPr="008E1EA7" w:rsidRDefault="00161730" w:rsidP="00161730">
            <w:pPr>
              <w:pStyle w:val="GlossEng2ptafter"/>
            </w:pPr>
            <w:r>
              <w:t>be.</w:t>
            </w:r>
            <w:r w:rsidRPr="008E1EA7">
              <w:t>turn</w:t>
            </w:r>
            <w:r>
              <w:t>ed</w:t>
            </w:r>
            <w:r w:rsidRPr="008E1EA7">
              <w:t>.around</w:t>
            </w:r>
          </w:p>
        </w:tc>
        <w:tc>
          <w:tcPr>
            <w:tcW w:w="555" w:type="dxa"/>
            <w:shd w:val="clear" w:color="auto" w:fill="auto"/>
          </w:tcPr>
          <w:p w14:paraId="60D32D24" w14:textId="77777777" w:rsidR="00161730" w:rsidRPr="008E1EA7" w:rsidRDefault="00161730" w:rsidP="00161730">
            <w:pPr>
              <w:pStyle w:val="GlossEng2ptafter"/>
            </w:pPr>
            <w:r w:rsidRPr="008E1EA7">
              <w:t>like</w:t>
            </w:r>
          </w:p>
        </w:tc>
        <w:tc>
          <w:tcPr>
            <w:tcW w:w="681" w:type="dxa"/>
            <w:gridSpan w:val="2"/>
            <w:shd w:val="clear" w:color="auto" w:fill="auto"/>
          </w:tcPr>
          <w:p w14:paraId="2077B7C4" w14:textId="77777777" w:rsidR="00161730" w:rsidRPr="0099608C" w:rsidRDefault="00161730" w:rsidP="00161730">
            <w:pPr>
              <w:pStyle w:val="GlossEng2ptafter"/>
              <w:rPr>
                <w:rStyle w:val="ChSmallCaps"/>
              </w:rPr>
            </w:pPr>
            <w:r w:rsidRPr="0099608C">
              <w:rPr>
                <w:rStyle w:val="ChSmallCaps"/>
              </w:rPr>
              <w:t>1pl</w:t>
            </w:r>
          </w:p>
        </w:tc>
        <w:tc>
          <w:tcPr>
            <w:tcW w:w="760" w:type="dxa"/>
            <w:shd w:val="clear" w:color="auto" w:fill="auto"/>
          </w:tcPr>
          <w:p w14:paraId="2BD18D15" w14:textId="77777777" w:rsidR="00161730" w:rsidRPr="0099608C" w:rsidRDefault="00161730" w:rsidP="00161730">
            <w:pPr>
              <w:pStyle w:val="GlossEng2ptafter"/>
              <w:rPr>
                <w:rStyle w:val="ChSmallCaps"/>
              </w:rPr>
            </w:pPr>
            <w:r w:rsidRPr="0099608C">
              <w:rPr>
                <w:rStyle w:val="ChSmallCaps"/>
              </w:rPr>
              <w:t>d.prox</w:t>
            </w:r>
          </w:p>
        </w:tc>
        <w:tc>
          <w:tcPr>
            <w:tcW w:w="906" w:type="dxa"/>
            <w:shd w:val="clear" w:color="auto" w:fill="auto"/>
          </w:tcPr>
          <w:p w14:paraId="211E1EEB" w14:textId="77777777" w:rsidR="00161730" w:rsidRPr="008E1EA7" w:rsidRDefault="00161730" w:rsidP="00161730">
            <w:pPr>
              <w:pStyle w:val="GlossEng2ptafter"/>
            </w:pPr>
            <w:r w:rsidRPr="0099608C">
              <w:rPr>
                <w:rStyle w:val="ChSmallCaps"/>
              </w:rPr>
              <w:t>rdp</w:t>
            </w:r>
            <w:r w:rsidRPr="008E1EA7">
              <w:t>~child</w:t>
            </w:r>
          </w:p>
        </w:tc>
      </w:tr>
      <w:tr w:rsidR="00161730" w:rsidRPr="00C52D89" w14:paraId="795C174B" w14:textId="77777777" w:rsidTr="00AC23C4">
        <w:trPr>
          <w:gridAfter w:val="3"/>
          <w:wAfter w:w="2085" w:type="dxa"/>
        </w:trPr>
        <w:tc>
          <w:tcPr>
            <w:tcW w:w="709" w:type="dxa"/>
            <w:shd w:val="clear" w:color="auto" w:fill="auto"/>
          </w:tcPr>
          <w:p w14:paraId="3BFC6E61" w14:textId="77777777" w:rsidR="00161730" w:rsidRPr="006F39AA" w:rsidRDefault="00161730" w:rsidP="00161730">
            <w:pPr>
              <w:pStyle w:val="O0Nwnext"/>
            </w:pPr>
          </w:p>
        </w:tc>
        <w:tc>
          <w:tcPr>
            <w:tcW w:w="1117" w:type="dxa"/>
            <w:gridSpan w:val="3"/>
            <w:shd w:val="clear" w:color="auto" w:fill="auto"/>
          </w:tcPr>
          <w:p w14:paraId="5E2340CD" w14:textId="77777777" w:rsidR="00161730" w:rsidRPr="008E1EA7" w:rsidRDefault="00161730" w:rsidP="00161730">
            <w:pPr>
              <w:pStyle w:val="Text"/>
            </w:pPr>
            <w:r w:rsidRPr="008E1EA7">
              <w:t>perjalan</w:t>
            </w:r>
            <w:r w:rsidR="00BA5C1C">
              <w:t>g</w:t>
            </w:r>
            <w:r w:rsidRPr="008E1EA7">
              <w:t>an</w:t>
            </w:r>
            <w:r w:rsidR="00BA5C1C">
              <w:t>g</w:t>
            </w:r>
          </w:p>
        </w:tc>
        <w:tc>
          <w:tcPr>
            <w:tcW w:w="571" w:type="dxa"/>
            <w:shd w:val="clear" w:color="auto" w:fill="auto"/>
          </w:tcPr>
          <w:p w14:paraId="0979CFD8" w14:textId="77777777" w:rsidR="00161730" w:rsidRPr="008E1EA7" w:rsidRDefault="00161730" w:rsidP="00161730">
            <w:pPr>
              <w:pStyle w:val="Text"/>
            </w:pPr>
            <w:r w:rsidRPr="008E1EA7">
              <w:t>yang</w:t>
            </w:r>
          </w:p>
        </w:tc>
        <w:tc>
          <w:tcPr>
            <w:tcW w:w="1522" w:type="dxa"/>
            <w:gridSpan w:val="3"/>
            <w:shd w:val="clear" w:color="auto" w:fill="auto"/>
          </w:tcPr>
          <w:p w14:paraId="21273D01" w14:textId="77777777" w:rsidR="00161730" w:rsidRPr="008E1EA7" w:rsidRDefault="00161730" w:rsidP="00161730">
            <w:pPr>
              <w:pStyle w:val="Text"/>
            </w:pPr>
            <w:r w:rsidRPr="008E1EA7">
              <w:t>taputar</w:t>
            </w:r>
          </w:p>
        </w:tc>
      </w:tr>
      <w:tr w:rsidR="00161730" w:rsidRPr="00AC23C4" w14:paraId="0721E374" w14:textId="77777777" w:rsidTr="00AC23C4">
        <w:trPr>
          <w:gridAfter w:val="3"/>
          <w:wAfter w:w="2085" w:type="dxa"/>
        </w:trPr>
        <w:tc>
          <w:tcPr>
            <w:tcW w:w="709" w:type="dxa"/>
            <w:shd w:val="clear" w:color="auto" w:fill="auto"/>
          </w:tcPr>
          <w:p w14:paraId="5CF68078" w14:textId="77777777" w:rsidR="00161730" w:rsidRPr="006F39AA" w:rsidRDefault="00161730" w:rsidP="00161730">
            <w:pPr>
              <w:pStyle w:val="GlossEng"/>
            </w:pPr>
          </w:p>
        </w:tc>
        <w:tc>
          <w:tcPr>
            <w:tcW w:w="1117" w:type="dxa"/>
            <w:gridSpan w:val="3"/>
            <w:shd w:val="clear" w:color="auto" w:fill="auto"/>
          </w:tcPr>
          <w:p w14:paraId="77AB6EE8" w14:textId="77777777" w:rsidR="00161730" w:rsidRPr="008E1EA7" w:rsidRDefault="00161730" w:rsidP="00161730">
            <w:pPr>
              <w:pStyle w:val="GlossEng"/>
            </w:pPr>
            <w:r>
              <w:t>journey</w:t>
            </w:r>
          </w:p>
        </w:tc>
        <w:tc>
          <w:tcPr>
            <w:tcW w:w="571" w:type="dxa"/>
            <w:shd w:val="clear" w:color="auto" w:fill="auto"/>
          </w:tcPr>
          <w:p w14:paraId="06CAA907" w14:textId="77777777" w:rsidR="00161730" w:rsidRPr="0099608C" w:rsidRDefault="00161730" w:rsidP="00161730">
            <w:pPr>
              <w:pStyle w:val="GlossEng"/>
              <w:rPr>
                <w:rStyle w:val="ChSmallCaps"/>
              </w:rPr>
            </w:pPr>
            <w:r w:rsidRPr="0099608C">
              <w:rPr>
                <w:rStyle w:val="ChSmallCaps"/>
              </w:rPr>
              <w:t>rel</w:t>
            </w:r>
          </w:p>
        </w:tc>
        <w:tc>
          <w:tcPr>
            <w:tcW w:w="1522" w:type="dxa"/>
            <w:gridSpan w:val="3"/>
            <w:shd w:val="clear" w:color="auto" w:fill="auto"/>
          </w:tcPr>
          <w:p w14:paraId="27C33701" w14:textId="77777777" w:rsidR="00161730" w:rsidRPr="008E1EA7" w:rsidRDefault="00161730" w:rsidP="00161730">
            <w:pPr>
              <w:pStyle w:val="GlossEng"/>
            </w:pPr>
            <w:r>
              <w:t>be.</w:t>
            </w:r>
            <w:r w:rsidRPr="008E1EA7">
              <w:t>turn</w:t>
            </w:r>
            <w:r>
              <w:t>ed</w:t>
            </w:r>
            <w:r w:rsidRPr="008E1EA7">
              <w:t>.around</w:t>
            </w:r>
          </w:p>
        </w:tc>
      </w:tr>
    </w:tbl>
    <w:p w14:paraId="3A1F948F" w14:textId="4B7F820F" w:rsidR="00161730" w:rsidRDefault="00B7093A" w:rsidP="009A68B7">
      <w:pPr>
        <w:pStyle w:val="FreeTranslEng15pt"/>
      </w:pPr>
      <w:r>
        <w:t>‘</w:t>
      </w:r>
      <w:r w:rsidR="00161730">
        <w:t>[we were looking for a bathroom …, good grief! there weren</w:t>
      </w:r>
      <w:r>
        <w:t>’</w:t>
      </w:r>
      <w:r w:rsidR="00161730">
        <w:t xml:space="preserve">t (any) bathrooms,] we wandered around </w:t>
      </w:r>
      <w:r w:rsidR="00161730" w:rsidRPr="00EE19EE">
        <w:rPr>
          <w:rStyle w:val="ChBlueBold"/>
        </w:rPr>
        <w:t>like</w:t>
      </w:r>
      <w:r w:rsidR="00161730">
        <w:t xml:space="preserve"> we here were children on a trip </w:t>
      </w:r>
      <w:r w:rsidR="009A68B7">
        <w:t>wandering</w:t>
      </w:r>
      <w:r w:rsidR="00161730">
        <w:t xml:space="preserve"> around</w:t>
      </w:r>
      <w:r>
        <w:t>’</w:t>
      </w:r>
      <w:r w:rsidR="00161730">
        <w:t xml:space="preserve"> </w:t>
      </w:r>
      <w:r w:rsidR="00161730" w:rsidRPr="006F39AA">
        <w:rPr>
          <w:rStyle w:val="ExampleSource"/>
        </w:rPr>
        <w:t>[081025-009a-Cv.0059]</w:t>
      </w:r>
    </w:p>
    <w:p w14:paraId="68930D5C" w14:textId="77777777" w:rsidR="00161730" w:rsidRDefault="00161730" w:rsidP="00161730">
      <w:pPr>
        <w:pStyle w:val="Heading2"/>
      </w:pPr>
      <w:bookmarkStart w:id="5247" w:name="_Ref356411665"/>
      <w:bookmarkStart w:id="5248" w:name="_Toc356663361"/>
      <w:bookmarkStart w:id="5249" w:name="_Toc361492646"/>
      <w:bookmarkStart w:id="5250" w:name="_Ref374455400"/>
      <w:bookmarkStart w:id="5251" w:name="_Toc440455755"/>
      <w:r>
        <w:t>Conjunctions</w:t>
      </w:r>
      <w:bookmarkEnd w:id="5247"/>
      <w:r>
        <w:t xml:space="preserve"> combining different-type constituents</w:t>
      </w:r>
      <w:bookmarkEnd w:id="5248"/>
      <w:bookmarkEnd w:id="5249"/>
      <w:bookmarkEnd w:id="5250"/>
      <w:bookmarkEnd w:id="5251"/>
    </w:p>
    <w:p w14:paraId="6C747356" w14:textId="1C61660A" w:rsidR="00161730" w:rsidRDefault="00161730" w:rsidP="00D13E23">
      <w:pPr>
        <w:pStyle w:val="Body0015after"/>
      </w:pPr>
      <w:r>
        <w:t xml:space="preserve">This section describes two conjunctions which combine different-type constituents. Complementizer </w:t>
      </w:r>
      <w:r w:rsidRPr="006E575D">
        <w:rPr>
          <w:rStyle w:val="ChItalBold"/>
        </w:rPr>
        <w:t>bahwa</w:t>
      </w:r>
      <w:r>
        <w:t xml:space="preserve"> </w:t>
      </w:r>
      <w:r w:rsidR="00B7093A">
        <w:t>‘</w:t>
      </w:r>
      <w:r>
        <w:t>that</w:t>
      </w:r>
      <w:r w:rsidR="00B7093A">
        <w:t>’</w:t>
      </w:r>
      <w:r>
        <w:t xml:space="preserve"> links a clause to a bivalent verb (§</w:t>
      </w:r>
      <w:r>
        <w:fldChar w:fldCharType="begin"/>
      </w:r>
      <w:r>
        <w:instrText xml:space="preserve"> REF _Ref356320826 \w \h </w:instrText>
      </w:r>
      <w:r>
        <w:fldChar w:fldCharType="separate"/>
      </w:r>
      <w:r w:rsidR="00154D81">
        <w:rPr>
          <w:cs/>
        </w:rPr>
        <w:t>‎</w:t>
      </w:r>
      <w:r w:rsidR="00154D81">
        <w:t>14.3.1</w:t>
      </w:r>
      <w:r>
        <w:fldChar w:fldCharType="end"/>
      </w:r>
      <w:r>
        <w:t xml:space="preserve">), while relativizer </w:t>
      </w:r>
      <w:r w:rsidRPr="0024450C">
        <w:rPr>
          <w:rStyle w:val="ChItalBold"/>
        </w:rPr>
        <w:t>yang</w:t>
      </w:r>
      <w:r>
        <w:t xml:space="preserve"> </w:t>
      </w:r>
      <w:r w:rsidR="00B7093A">
        <w:t>‘</w:t>
      </w:r>
      <w:r w:rsidRPr="0099608C">
        <w:rPr>
          <w:rStyle w:val="ChSmallCaps"/>
        </w:rPr>
        <w:t>rel</w:t>
      </w:r>
      <w:r w:rsidR="00B7093A">
        <w:t>’</w:t>
      </w:r>
      <w:r>
        <w:t xml:space="preserve"> integrates a relative clause within a noun phrase (§</w:t>
      </w:r>
      <w:r>
        <w:fldChar w:fldCharType="begin"/>
      </w:r>
      <w:r>
        <w:instrText xml:space="preserve"> REF _Ref356320827 \w \h </w:instrText>
      </w:r>
      <w:r>
        <w:fldChar w:fldCharType="separate"/>
      </w:r>
      <w:r w:rsidR="00154D81">
        <w:rPr>
          <w:cs/>
        </w:rPr>
        <w:t>‎</w:t>
      </w:r>
      <w:r w:rsidR="00154D81">
        <w:t>14.3.2</w:t>
      </w:r>
      <w:r>
        <w:fldChar w:fldCharType="end"/>
      </w:r>
      <w:r>
        <w:t>).</w:t>
      </w:r>
    </w:p>
    <w:p w14:paraId="4A79A02E" w14:textId="4B9F25FF" w:rsidR="00161730" w:rsidRDefault="00161730" w:rsidP="00161730">
      <w:pPr>
        <w:pStyle w:val="Heading3"/>
      </w:pPr>
      <w:bookmarkStart w:id="5252" w:name="_Ref356320826"/>
      <w:bookmarkStart w:id="5253" w:name="_Toc356663362"/>
      <w:bookmarkStart w:id="5254" w:name="_Toc361492647"/>
      <w:bookmarkStart w:id="5255" w:name="_Toc440455756"/>
      <w:r>
        <w:t xml:space="preserve">Complementizer </w:t>
      </w:r>
      <w:r w:rsidRPr="00775AC0">
        <w:rPr>
          <w:rStyle w:val="ChItalBold"/>
        </w:rPr>
        <w:t>bahwa</w:t>
      </w:r>
      <w:r>
        <w:t xml:space="preserve"> </w:t>
      </w:r>
      <w:r w:rsidR="00B7093A">
        <w:t>‘</w:t>
      </w:r>
      <w:r>
        <w:t>that</w:t>
      </w:r>
      <w:r w:rsidR="00B7093A">
        <w:t>’</w:t>
      </w:r>
      <w:bookmarkEnd w:id="5252"/>
      <w:bookmarkEnd w:id="5253"/>
      <w:bookmarkEnd w:id="5254"/>
      <w:bookmarkEnd w:id="5255"/>
    </w:p>
    <w:p w14:paraId="3702DAF4" w14:textId="583891D0" w:rsidR="00161730" w:rsidRDefault="00161730" w:rsidP="009A68B7">
      <w:pPr>
        <w:pStyle w:val="Body0000after"/>
      </w:pPr>
      <w:r>
        <w:t xml:space="preserve">The complementizer </w:t>
      </w:r>
      <w:r w:rsidRPr="00827984">
        <w:rPr>
          <w:rStyle w:val="ChItalBold"/>
        </w:rPr>
        <w:t>bahwa</w:t>
      </w:r>
      <w:r w:rsidR="00FB2C59">
        <w:t xml:space="preserve"> </w:t>
      </w:r>
      <w:r w:rsidR="00B7093A">
        <w:t>‘</w:t>
      </w:r>
      <w:r w:rsidR="00FB2C59">
        <w:t>that</w:t>
      </w:r>
      <w:r w:rsidR="00B7093A">
        <w:t>’</w:t>
      </w:r>
      <w:r w:rsidR="00FB2C59">
        <w:t xml:space="preserve"> marks </w:t>
      </w:r>
      <w:r w:rsidRPr="00F412CD">
        <w:t>a clause as the complement of a verb</w:t>
      </w:r>
      <w:r>
        <w:t xml:space="preserve">. Cross-linguistically, it is typically bivalent </w:t>
      </w:r>
      <w:r w:rsidR="00B7093A">
        <w:t>“</w:t>
      </w:r>
      <w:r>
        <w:t>verbs of utterance and cognition</w:t>
      </w:r>
      <w:r w:rsidR="00B7093A">
        <w:t>”</w:t>
      </w:r>
      <w:r>
        <w:t xml:space="preserve"> that take complements </w:t>
      </w:r>
      <w:r w:rsidR="00BA6215">
        <w:rPr>
          <w:rStyle w:val="Citation"/>
        </w:rPr>
        <w:fldChar w:fldCharType="begin"/>
      </w:r>
      <w:r w:rsidR="003A5B20">
        <w:rPr>
          <w:rStyle w:val="Citation"/>
        </w:rPr>
        <w:instrText>ADDIN CITAVI.PLACEHOLDER b9b50018-2d79-4891-bd3c-332d4d241881 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QYXluZV9UXzE5OTdfRGVzY3JpYmluZyBtb3JwaG9zeW50YXggLSBBIGd1aWRlIGZvciBmaWVsZCBsaW5ndWlzdHMucGRmPC9BZGRyZXNzPg0KICAgICAgICAgICAgPExvY2F0aW9uVHlwZT5FbGVjdHJvbmljQWRkcmVzczwvTG9jYXRpb25UeXBlPg0KICAgICAgICAgIDwvTG9jYXRpb24+DQogICAgICAgIDwvTG9jYXRpb25zPg0KICAgICAgICA8UGFnZUNvdW50QzU+PCFbQ0RBVEFbPGM+NDEzPC9jPg0KPG9zPnh2aSwgNDEzIHAuPC9vcz4NCjxwcz54dmksIDQxMyBwLjwvcHM+XV0+PC9QYWdlQ291bnRDNT4NCiAgICAgICAgPFBhZ2VDb3VudD54dmksIDQxMy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aG9ydFRpdGxlPlBheW5lIDE5OTcg4oCTIERlc2NyaWJpbmcgbW9ycGhvc3ludGF4PC9TaG9ydFRpdGxlPg0KICAgICAgICA8VGl0bGU+RGVzY3JpYmluZyBtb3JwaG9zeW50YXg6IEEgZ3VpZGUgZm9yIGZpZWxkIGxpbmd1aXN0czwvVGl0bGU+DQogICAgICAgIDxZZWFyPjE5OTc8L1llYXI+DQogICAgICA8L1JlZmVyZW5jZT4NCiAgICA8L0VudHJ5Pg0KICA8L0VudHJpZXM+DQogIDxUZXh0PihQYXluZSAxOTk3OiAyNz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luZSAxOTk3OiAyNzkpPC9UZXh0Pg0KICAgIDwvVGV4dFVuaXQ+DQogIDwvVGV4dFVuaXRzPg0KPC9QbGFjZWhvbGRlcj4=</w:instrText>
      </w:r>
      <w:r w:rsidR="00BA6215">
        <w:rPr>
          <w:rStyle w:val="Citation"/>
        </w:rPr>
        <w:fldChar w:fldCharType="separate"/>
      </w:r>
      <w:bookmarkStart w:id="5256" w:name="_CTVP001b9b500182d794891bd3c332d4d241881"/>
      <w:r w:rsidR="0092006B">
        <w:rPr>
          <w:rStyle w:val="Citation"/>
        </w:rPr>
        <w:t>(Payne 1997: 279)</w:t>
      </w:r>
      <w:bookmarkEnd w:id="5256"/>
      <w:r w:rsidR="00BA6215">
        <w:rPr>
          <w:rStyle w:val="Citation"/>
        </w:rPr>
        <w:fldChar w:fldCharType="end"/>
      </w:r>
      <w:r>
        <w:t xml:space="preserve">. This also applies to Papuan Malay. The corpus contains 68 complement clauses with </w:t>
      </w:r>
      <w:r w:rsidRPr="008A44D5">
        <w:rPr>
          <w:rStyle w:val="ChItalBold"/>
        </w:rPr>
        <w:t>bahwa</w:t>
      </w:r>
      <w:r>
        <w:t xml:space="preserve"> </w:t>
      </w:r>
      <w:r w:rsidR="00B7093A">
        <w:t>‘</w:t>
      </w:r>
      <w:r>
        <w:t>that</w:t>
      </w:r>
      <w:r w:rsidR="00B7093A">
        <w:t>’</w:t>
      </w:r>
      <w:r>
        <w:t>. In 37 cases</w:t>
      </w:r>
      <w:r w:rsidR="009A68B7">
        <w:t xml:space="preserve"> (54%)</w:t>
      </w:r>
      <w:r>
        <w:t xml:space="preserve">, the complement-taking verb is </w:t>
      </w:r>
      <w:r w:rsidRPr="00675D7F">
        <w:rPr>
          <w:rStyle w:val="ChItalBold"/>
        </w:rPr>
        <w:t>ta</w:t>
      </w:r>
      <w:r>
        <w:rPr>
          <w:rStyle w:val="ChItalBold"/>
        </w:rPr>
        <w:t>w</w:t>
      </w:r>
      <w:r>
        <w:t xml:space="preserve"> </w:t>
      </w:r>
      <w:r w:rsidR="00B7093A">
        <w:t>‘</w:t>
      </w:r>
      <w:r>
        <w:t>know</w:t>
      </w:r>
      <w:r w:rsidR="00B7093A">
        <w:t>’</w:t>
      </w:r>
      <w:r>
        <w:t xml:space="preserve">, followed by </w:t>
      </w:r>
      <w:r w:rsidRPr="00675D7F">
        <w:rPr>
          <w:rStyle w:val="ChItalBold"/>
        </w:rPr>
        <w:t>bilang</w:t>
      </w:r>
      <w:r>
        <w:t xml:space="preserve"> </w:t>
      </w:r>
      <w:r w:rsidR="00B7093A">
        <w:t>‘</w:t>
      </w:r>
      <w:r>
        <w:t>say</w:t>
      </w:r>
      <w:r w:rsidR="00B7093A">
        <w:t>’</w:t>
      </w:r>
      <w:r>
        <w:t xml:space="preserve"> (5 tokens), </w:t>
      </w:r>
      <w:r w:rsidRPr="00675D7F">
        <w:rPr>
          <w:rStyle w:val="ChItalBold"/>
        </w:rPr>
        <w:t>ceritra</w:t>
      </w:r>
      <w:r>
        <w:t xml:space="preserve"> </w:t>
      </w:r>
      <w:r w:rsidR="00B7093A">
        <w:t>‘</w:t>
      </w:r>
      <w:r>
        <w:t>tell</w:t>
      </w:r>
      <w:r w:rsidR="00B7093A">
        <w:t>’</w:t>
      </w:r>
      <w:r>
        <w:t xml:space="preserve">(4 tokens), and </w:t>
      </w:r>
      <w:r w:rsidRPr="00675D7F">
        <w:rPr>
          <w:rStyle w:val="ChItalBold"/>
        </w:rPr>
        <w:t>liat</w:t>
      </w:r>
      <w:r>
        <w:t xml:space="preserve"> </w:t>
      </w:r>
      <w:r w:rsidR="00B7093A">
        <w:t>‘</w:t>
      </w:r>
      <w:r>
        <w:t>see</w:t>
      </w:r>
      <w:r w:rsidR="00B7093A">
        <w:t>’</w:t>
      </w:r>
      <w:r>
        <w:t xml:space="preserve"> (3 tokens).</w:t>
      </w:r>
    </w:p>
    <w:p w14:paraId="03969F1B" w14:textId="411BAB0B" w:rsidR="00161730" w:rsidRDefault="00161730" w:rsidP="007E38E2">
      <w:pPr>
        <w:pStyle w:val="Body0505after"/>
      </w:pPr>
      <w:r>
        <w:t xml:space="preserve">Two structural patterns are attested for complementation with </w:t>
      </w:r>
      <w:r w:rsidRPr="00F03F68">
        <w:rPr>
          <w:rStyle w:val="ChItalBold"/>
        </w:rPr>
        <w:t>bahwa</w:t>
      </w:r>
      <w:r>
        <w:t xml:space="preserve"> </w:t>
      </w:r>
      <w:r w:rsidR="00B7093A">
        <w:t>‘</w:t>
      </w:r>
      <w:r>
        <w:t>that</w:t>
      </w:r>
      <w:r w:rsidR="00B7093A">
        <w:t>’</w:t>
      </w:r>
      <w:r>
        <w:t xml:space="preserve">. Usually, the verb is followed by the clausal complement with </w:t>
      </w:r>
      <w:r w:rsidRPr="00F03F68">
        <w:rPr>
          <w:rStyle w:val="ChItalBold"/>
        </w:rPr>
        <w:t>bahwa</w:t>
      </w:r>
      <w:r>
        <w:t xml:space="preserve"> </w:t>
      </w:r>
      <w:r w:rsidR="00B7093A">
        <w:t>‘</w:t>
      </w:r>
      <w:r>
        <w:t>that</w:t>
      </w:r>
      <w:r w:rsidR="00B7093A">
        <w:t>’</w:t>
      </w:r>
      <w:r>
        <w:t xml:space="preserve"> (61 tokens), as in </w:t>
      </w:r>
      <w:r>
        <w:fldChar w:fldCharType="begin"/>
      </w:r>
      <w:r>
        <w:instrText xml:space="preserve"> REF _Ref356320281 \h </w:instrText>
      </w:r>
      <w:r>
        <w:fldChar w:fldCharType="separate"/>
      </w:r>
      <w:r w:rsidR="00154D81" w:rsidRPr="00856563">
        <w:t>(</w:t>
      </w:r>
      <w:r w:rsidR="00154D81">
        <w:rPr>
          <w:noProof/>
        </w:rPr>
        <w:t>56</w:t>
      </w:r>
      <w:r w:rsidR="00154D81" w:rsidRPr="00856563">
        <w:t>)</w:t>
      </w:r>
      <w:r>
        <w:fldChar w:fldCharType="end"/>
      </w:r>
      <w:r>
        <w:t xml:space="preserve"> and </w:t>
      </w:r>
      <w:r>
        <w:fldChar w:fldCharType="begin"/>
      </w:r>
      <w:r>
        <w:instrText xml:space="preserve"> REF _Ref356320283 \h </w:instrText>
      </w:r>
      <w:r>
        <w:fldChar w:fldCharType="separate"/>
      </w:r>
      <w:r w:rsidR="00154D81" w:rsidRPr="00856563">
        <w:t>(</w:t>
      </w:r>
      <w:r w:rsidR="00154D81">
        <w:rPr>
          <w:noProof/>
        </w:rPr>
        <w:t>57</w:t>
      </w:r>
      <w:r w:rsidR="00154D81" w:rsidRPr="00856563">
        <w:t>)</w:t>
      </w:r>
      <w:r>
        <w:fldChar w:fldCharType="end"/>
      </w:r>
      <w:r>
        <w:t xml:space="preserve">. Alternatively, although much less often, the verb is followed by an object which is followed by the clausal complement (8 tokens), as in </w:t>
      </w:r>
      <w:r>
        <w:fldChar w:fldCharType="begin"/>
      </w:r>
      <w:r>
        <w:instrText xml:space="preserve"> REF _Ref356320285 \h </w:instrText>
      </w:r>
      <w:r>
        <w:fldChar w:fldCharType="separate"/>
      </w:r>
      <w:r w:rsidR="00154D81" w:rsidRPr="00856563">
        <w:t>(</w:t>
      </w:r>
      <w:r w:rsidR="00154D81">
        <w:rPr>
          <w:noProof/>
        </w:rPr>
        <w:t>58</w:t>
      </w:r>
      <w:r w:rsidR="00154D81" w:rsidRPr="00856563">
        <w:t>)</w:t>
      </w:r>
      <w:r>
        <w:fldChar w:fldCharType="end"/>
      </w:r>
      <w:r>
        <w:t>.</w:t>
      </w:r>
      <w:r w:rsidR="00E75EFF" w:rsidRPr="000462AD">
        <w:rPr>
          <w:rStyle w:val="FootnoteReference"/>
          <w:szCs w:val="20"/>
        </w:rPr>
        <w:footnoteReference w:id="250"/>
      </w:r>
    </w:p>
    <w:p w14:paraId="446287D4" w14:textId="51D8869C" w:rsidR="00161730" w:rsidRDefault="00161730" w:rsidP="00161730">
      <w:pPr>
        <w:pStyle w:val="ExampleTitle"/>
      </w:pPr>
      <w:r w:rsidRPr="0099608C">
        <w:rPr>
          <w:rStyle w:val="ChSmallCaps"/>
        </w:rPr>
        <w:t>verb</w:t>
      </w:r>
      <w:r>
        <w:t xml:space="preserve"> – </w:t>
      </w:r>
      <w:r w:rsidRPr="00BA3AB6">
        <w:rPr>
          <w:rStyle w:val="ChItalBold"/>
        </w:rPr>
        <w:t>bahwa</w:t>
      </w:r>
      <w:r>
        <w:t xml:space="preserve"> </w:t>
      </w:r>
      <w:r w:rsidR="00B7093A">
        <w:t>‘</w:t>
      </w:r>
      <w:r>
        <w:t>that</w:t>
      </w:r>
      <w:r w:rsidR="00B7093A">
        <w:t>’</w:t>
      </w:r>
      <w:r>
        <w:t xml:space="preserve"> (</w:t>
      </w:r>
      <w:r w:rsidRPr="0099608C">
        <w:rPr>
          <w:rStyle w:val="ChSmallCaps"/>
        </w:rPr>
        <w:t>object</w:t>
      </w:r>
      <w:r>
        <w:t xml:space="preserve">) – </w:t>
      </w:r>
      <w:r w:rsidRPr="0099608C">
        <w:rPr>
          <w:rStyle w:val="ChSmallCaps"/>
        </w:rPr>
        <w:t>clausal</w:t>
      </w:r>
      <w:r w:rsidRPr="008020F1">
        <w:t xml:space="preserve"> </w:t>
      </w:r>
      <w:r w:rsidRPr="0099608C">
        <w:rPr>
          <w:rStyle w:val="ChSmallCaps"/>
        </w:rPr>
        <w:t>complement</w:t>
      </w:r>
    </w:p>
    <w:tbl>
      <w:tblPr>
        <w:tblW w:w="6733" w:type="dxa"/>
        <w:tblCellMar>
          <w:left w:w="42" w:type="dxa"/>
          <w:right w:w="42" w:type="dxa"/>
        </w:tblCellMar>
        <w:tblLook w:val="01E0" w:firstRow="1" w:lastRow="1" w:firstColumn="1" w:lastColumn="1" w:noHBand="0" w:noVBand="0"/>
      </w:tblPr>
      <w:tblGrid>
        <w:gridCol w:w="709"/>
        <w:gridCol w:w="397"/>
        <w:gridCol w:w="509"/>
        <w:gridCol w:w="566"/>
        <w:gridCol w:w="651"/>
        <w:gridCol w:w="454"/>
        <w:gridCol w:w="566"/>
        <w:gridCol w:w="680"/>
        <w:gridCol w:w="477"/>
        <w:gridCol w:w="743"/>
        <w:gridCol w:w="981"/>
      </w:tblGrid>
      <w:tr w:rsidR="00AC23C4" w:rsidRPr="00C52D89" w14:paraId="11423AFF" w14:textId="77777777" w:rsidTr="00AC23C4">
        <w:tc>
          <w:tcPr>
            <w:tcW w:w="709" w:type="dxa"/>
            <w:shd w:val="clear" w:color="auto" w:fill="auto"/>
          </w:tcPr>
          <w:p w14:paraId="1301B2A0" w14:textId="77777777" w:rsidR="00161730" w:rsidRPr="00150DE6" w:rsidRDefault="00161730" w:rsidP="00161730">
            <w:pPr>
              <w:pStyle w:val="O0Nwnext"/>
            </w:pPr>
            <w:bookmarkStart w:id="5257" w:name="_Ref356320281"/>
            <w:r w:rsidRPr="00856563">
              <w:t>(</w:t>
            </w:r>
            <w:fldSimple w:instr=" SEQ ( \* ARABIC \s 1 ">
              <w:r w:rsidR="00154D81">
                <w:rPr>
                  <w:noProof/>
                </w:rPr>
                <w:t>56</w:t>
              </w:r>
            </w:fldSimple>
            <w:r w:rsidRPr="00856563">
              <w:t>)</w:t>
            </w:r>
            <w:bookmarkEnd w:id="5257"/>
          </w:p>
        </w:tc>
        <w:tc>
          <w:tcPr>
            <w:tcW w:w="397" w:type="dxa"/>
            <w:shd w:val="clear" w:color="auto" w:fill="auto"/>
          </w:tcPr>
          <w:p w14:paraId="432E5919" w14:textId="77777777" w:rsidR="00161730" w:rsidRPr="00050DC1" w:rsidRDefault="00161730" w:rsidP="00161730">
            <w:pPr>
              <w:pStyle w:val="Text"/>
            </w:pPr>
            <w:r w:rsidRPr="00050DC1">
              <w:t>sa</w:t>
            </w:r>
          </w:p>
        </w:tc>
        <w:tc>
          <w:tcPr>
            <w:tcW w:w="509" w:type="dxa"/>
            <w:shd w:val="clear" w:color="auto" w:fill="auto"/>
          </w:tcPr>
          <w:p w14:paraId="641CFE07" w14:textId="77777777" w:rsidR="00161730" w:rsidRPr="00050DC1" w:rsidRDefault="00161730" w:rsidP="00161730">
            <w:pPr>
              <w:pStyle w:val="Text"/>
            </w:pPr>
            <w:r w:rsidRPr="00050DC1">
              <w:t>tida</w:t>
            </w:r>
          </w:p>
        </w:tc>
        <w:tc>
          <w:tcPr>
            <w:tcW w:w="566" w:type="dxa"/>
            <w:shd w:val="clear" w:color="auto" w:fill="auto"/>
          </w:tcPr>
          <w:p w14:paraId="474A4C9A" w14:textId="77777777" w:rsidR="00161730" w:rsidRPr="00C3380A" w:rsidRDefault="00161730" w:rsidP="00161730">
            <w:pPr>
              <w:pStyle w:val="Text"/>
              <w:rPr>
                <w:rStyle w:val="ChBlueBold"/>
              </w:rPr>
            </w:pPr>
            <w:r>
              <w:rPr>
                <w:rStyle w:val="ChBlueBold"/>
              </w:rPr>
              <w:t>taw</w:t>
            </w:r>
          </w:p>
        </w:tc>
        <w:tc>
          <w:tcPr>
            <w:tcW w:w="651" w:type="dxa"/>
            <w:shd w:val="clear" w:color="auto" w:fill="auto"/>
          </w:tcPr>
          <w:p w14:paraId="086985AB" w14:textId="77777777" w:rsidR="00161730" w:rsidRPr="00C3380A" w:rsidRDefault="00161730" w:rsidP="00161730">
            <w:pPr>
              <w:pStyle w:val="Text"/>
              <w:rPr>
                <w:rStyle w:val="ChBlueBold"/>
              </w:rPr>
            </w:pPr>
            <w:r w:rsidRPr="00C3380A">
              <w:rPr>
                <w:rStyle w:val="ChBlueBold"/>
              </w:rPr>
              <w:t>bahwa</w:t>
            </w:r>
          </w:p>
        </w:tc>
        <w:tc>
          <w:tcPr>
            <w:tcW w:w="454" w:type="dxa"/>
            <w:shd w:val="clear" w:color="auto" w:fill="auto"/>
          </w:tcPr>
          <w:p w14:paraId="53399CCE" w14:textId="77777777" w:rsidR="00161730" w:rsidRPr="00050DC1" w:rsidRDefault="00161730" w:rsidP="00161730">
            <w:pPr>
              <w:pStyle w:val="Text"/>
            </w:pPr>
            <w:r w:rsidRPr="00050DC1">
              <w:t>jam</w:t>
            </w:r>
          </w:p>
        </w:tc>
        <w:tc>
          <w:tcPr>
            <w:tcW w:w="566" w:type="dxa"/>
            <w:shd w:val="clear" w:color="auto" w:fill="auto"/>
          </w:tcPr>
          <w:p w14:paraId="644160B4" w14:textId="77777777" w:rsidR="00161730" w:rsidRPr="00050DC1" w:rsidRDefault="00161730" w:rsidP="00161730">
            <w:pPr>
              <w:pStyle w:val="Text"/>
            </w:pPr>
            <w:r w:rsidRPr="00050DC1">
              <w:t>tiga</w:t>
            </w:r>
          </w:p>
        </w:tc>
        <w:tc>
          <w:tcPr>
            <w:tcW w:w="680" w:type="dxa"/>
            <w:shd w:val="clear" w:color="auto" w:fill="auto"/>
          </w:tcPr>
          <w:p w14:paraId="3B27B960" w14:textId="77777777" w:rsidR="00161730" w:rsidRPr="00050DC1" w:rsidRDefault="00161730" w:rsidP="00161730">
            <w:pPr>
              <w:pStyle w:val="Text"/>
            </w:pPr>
            <w:r w:rsidRPr="00050DC1">
              <w:t>itu</w:t>
            </w:r>
          </w:p>
        </w:tc>
        <w:tc>
          <w:tcPr>
            <w:tcW w:w="477" w:type="dxa"/>
            <w:shd w:val="clear" w:color="auto" w:fill="auto"/>
          </w:tcPr>
          <w:p w14:paraId="7DFF657F" w14:textId="77777777" w:rsidR="00161730" w:rsidRPr="00050DC1" w:rsidRDefault="00161730" w:rsidP="00161730">
            <w:pPr>
              <w:pStyle w:val="Text"/>
            </w:pPr>
            <w:r w:rsidRPr="00050DC1">
              <w:t>de</w:t>
            </w:r>
          </w:p>
        </w:tc>
        <w:tc>
          <w:tcPr>
            <w:tcW w:w="743" w:type="dxa"/>
            <w:shd w:val="clear" w:color="auto" w:fill="auto"/>
          </w:tcPr>
          <w:p w14:paraId="49E5C03B" w14:textId="77777777" w:rsidR="00161730" w:rsidRPr="00050DC1" w:rsidRDefault="00161730" w:rsidP="00161730">
            <w:pPr>
              <w:pStyle w:val="Text"/>
            </w:pPr>
            <w:r w:rsidRPr="00050DC1">
              <w:t>su</w:t>
            </w:r>
          </w:p>
        </w:tc>
        <w:tc>
          <w:tcPr>
            <w:tcW w:w="981" w:type="dxa"/>
            <w:shd w:val="clear" w:color="auto" w:fill="auto"/>
          </w:tcPr>
          <w:p w14:paraId="0E0C8475" w14:textId="77777777" w:rsidR="00161730" w:rsidRPr="00050DC1" w:rsidRDefault="00161730" w:rsidP="00161730">
            <w:pPr>
              <w:pStyle w:val="Text"/>
            </w:pPr>
            <w:r w:rsidRPr="00050DC1">
              <w:t>meninggal</w:t>
            </w:r>
          </w:p>
        </w:tc>
      </w:tr>
      <w:tr w:rsidR="00AC23C4" w:rsidRPr="00AC23C4" w14:paraId="4EACE401" w14:textId="77777777" w:rsidTr="00AC23C4">
        <w:tc>
          <w:tcPr>
            <w:tcW w:w="709" w:type="dxa"/>
            <w:shd w:val="clear" w:color="auto" w:fill="auto"/>
          </w:tcPr>
          <w:p w14:paraId="34DE0ED8" w14:textId="77777777" w:rsidR="00161730" w:rsidRPr="00050DC1" w:rsidRDefault="00161730" w:rsidP="00161730">
            <w:pPr>
              <w:pStyle w:val="GlossEng2ptafter"/>
            </w:pPr>
          </w:p>
        </w:tc>
        <w:tc>
          <w:tcPr>
            <w:tcW w:w="397" w:type="dxa"/>
            <w:shd w:val="clear" w:color="auto" w:fill="auto"/>
          </w:tcPr>
          <w:p w14:paraId="45EC55E0" w14:textId="77777777" w:rsidR="00161730" w:rsidRPr="0099608C" w:rsidRDefault="00161730" w:rsidP="00161730">
            <w:pPr>
              <w:pStyle w:val="GlossEng2ptafter"/>
              <w:rPr>
                <w:rStyle w:val="ChSmallCaps"/>
              </w:rPr>
            </w:pPr>
            <w:r w:rsidRPr="0099608C">
              <w:rPr>
                <w:rStyle w:val="ChSmallCaps"/>
              </w:rPr>
              <w:t>1sg</w:t>
            </w:r>
          </w:p>
        </w:tc>
        <w:tc>
          <w:tcPr>
            <w:tcW w:w="509" w:type="dxa"/>
            <w:shd w:val="clear" w:color="auto" w:fill="auto"/>
          </w:tcPr>
          <w:p w14:paraId="16A75150" w14:textId="77777777" w:rsidR="00161730" w:rsidRPr="0099608C" w:rsidRDefault="00161730" w:rsidP="00161730">
            <w:pPr>
              <w:pStyle w:val="GlossEng2ptafter"/>
              <w:rPr>
                <w:rStyle w:val="ChSmallCaps"/>
              </w:rPr>
            </w:pPr>
            <w:r w:rsidRPr="0099608C">
              <w:rPr>
                <w:rStyle w:val="ChSmallCaps"/>
              </w:rPr>
              <w:t>neg</w:t>
            </w:r>
          </w:p>
        </w:tc>
        <w:tc>
          <w:tcPr>
            <w:tcW w:w="566" w:type="dxa"/>
            <w:shd w:val="clear" w:color="auto" w:fill="auto"/>
          </w:tcPr>
          <w:p w14:paraId="2BE722DC" w14:textId="77777777" w:rsidR="00161730" w:rsidRPr="00050DC1" w:rsidRDefault="00161730" w:rsidP="00161730">
            <w:pPr>
              <w:pStyle w:val="GlossEng2ptafter"/>
            </w:pPr>
            <w:r w:rsidRPr="00050DC1">
              <w:t>know</w:t>
            </w:r>
          </w:p>
        </w:tc>
        <w:tc>
          <w:tcPr>
            <w:tcW w:w="651" w:type="dxa"/>
            <w:shd w:val="clear" w:color="auto" w:fill="auto"/>
          </w:tcPr>
          <w:p w14:paraId="5D311F9F" w14:textId="77777777" w:rsidR="00161730" w:rsidRPr="00050DC1" w:rsidRDefault="00161730" w:rsidP="00161730">
            <w:pPr>
              <w:pStyle w:val="GlossEng2ptafter"/>
            </w:pPr>
            <w:r w:rsidRPr="00050DC1">
              <w:t>that</w:t>
            </w:r>
          </w:p>
        </w:tc>
        <w:tc>
          <w:tcPr>
            <w:tcW w:w="454" w:type="dxa"/>
            <w:shd w:val="clear" w:color="auto" w:fill="auto"/>
          </w:tcPr>
          <w:p w14:paraId="4096FE76" w14:textId="77777777" w:rsidR="00161730" w:rsidRPr="00050DC1" w:rsidRDefault="00161730" w:rsidP="00161730">
            <w:pPr>
              <w:pStyle w:val="GlossEng2ptafter"/>
            </w:pPr>
            <w:r w:rsidRPr="00050DC1">
              <w:t>hour</w:t>
            </w:r>
          </w:p>
        </w:tc>
        <w:tc>
          <w:tcPr>
            <w:tcW w:w="566" w:type="dxa"/>
            <w:shd w:val="clear" w:color="auto" w:fill="auto"/>
          </w:tcPr>
          <w:p w14:paraId="7BACDDB0" w14:textId="77777777" w:rsidR="00161730" w:rsidRPr="00050DC1" w:rsidRDefault="00161730" w:rsidP="00161730">
            <w:pPr>
              <w:pStyle w:val="GlossEng2ptafter"/>
            </w:pPr>
            <w:r w:rsidRPr="00050DC1">
              <w:t>three</w:t>
            </w:r>
          </w:p>
        </w:tc>
        <w:tc>
          <w:tcPr>
            <w:tcW w:w="680" w:type="dxa"/>
            <w:shd w:val="clear" w:color="auto" w:fill="auto"/>
          </w:tcPr>
          <w:p w14:paraId="31C1AD90" w14:textId="77777777" w:rsidR="00161730" w:rsidRPr="0099608C" w:rsidRDefault="00161730" w:rsidP="00161730">
            <w:pPr>
              <w:pStyle w:val="GlossEng2ptafter"/>
              <w:rPr>
                <w:rStyle w:val="ChSmallCaps"/>
              </w:rPr>
            </w:pPr>
            <w:r w:rsidRPr="0099608C">
              <w:rPr>
                <w:rStyle w:val="ChSmallCaps"/>
              </w:rPr>
              <w:t>d.dist</w:t>
            </w:r>
          </w:p>
        </w:tc>
        <w:tc>
          <w:tcPr>
            <w:tcW w:w="477" w:type="dxa"/>
            <w:shd w:val="clear" w:color="auto" w:fill="auto"/>
          </w:tcPr>
          <w:p w14:paraId="6E2C3444" w14:textId="77777777" w:rsidR="00161730" w:rsidRPr="0099608C" w:rsidRDefault="00161730" w:rsidP="00161730">
            <w:pPr>
              <w:pStyle w:val="GlossEng"/>
              <w:rPr>
                <w:rStyle w:val="ChSmallCaps"/>
              </w:rPr>
            </w:pPr>
            <w:r w:rsidRPr="0099608C">
              <w:rPr>
                <w:rStyle w:val="ChSmallCaps"/>
              </w:rPr>
              <w:t>3sg</w:t>
            </w:r>
          </w:p>
        </w:tc>
        <w:tc>
          <w:tcPr>
            <w:tcW w:w="743" w:type="dxa"/>
            <w:shd w:val="clear" w:color="auto" w:fill="auto"/>
          </w:tcPr>
          <w:p w14:paraId="30DE156E" w14:textId="77777777" w:rsidR="00161730" w:rsidRPr="00050DC1" w:rsidRDefault="00161730" w:rsidP="00161730">
            <w:pPr>
              <w:pStyle w:val="GlossEng"/>
            </w:pPr>
            <w:r w:rsidRPr="00050DC1">
              <w:t>already</w:t>
            </w:r>
          </w:p>
        </w:tc>
        <w:tc>
          <w:tcPr>
            <w:tcW w:w="981" w:type="dxa"/>
            <w:shd w:val="clear" w:color="auto" w:fill="auto"/>
          </w:tcPr>
          <w:p w14:paraId="52E8F932" w14:textId="77777777" w:rsidR="00161730" w:rsidRPr="00050DC1" w:rsidRDefault="00161730" w:rsidP="00161730">
            <w:pPr>
              <w:pStyle w:val="GlossEng"/>
            </w:pPr>
            <w:r>
              <w:t>die</w:t>
            </w:r>
          </w:p>
        </w:tc>
      </w:tr>
    </w:tbl>
    <w:p w14:paraId="59B3E955" w14:textId="2E9E71B8" w:rsidR="00161730" w:rsidRDefault="00B7093A" w:rsidP="00161730">
      <w:pPr>
        <w:pStyle w:val="FreeTranslEng"/>
      </w:pPr>
      <w:r>
        <w:t>‘</w:t>
      </w:r>
      <w:r w:rsidR="00161730">
        <w:t>I didn</w:t>
      </w:r>
      <w:r>
        <w:t>’</w:t>
      </w:r>
      <w:r w:rsidR="00161730">
        <w:t xml:space="preserve">t </w:t>
      </w:r>
      <w:r w:rsidR="00161730" w:rsidRPr="00C3380A">
        <w:rPr>
          <w:rStyle w:val="ChBlueBold"/>
        </w:rPr>
        <w:t>know that</w:t>
      </w:r>
      <w:r w:rsidR="00161730">
        <w:t xml:space="preserve"> by three o</w:t>
      </w:r>
      <w:r>
        <w:t>’</w:t>
      </w:r>
      <w:r w:rsidR="00161730">
        <w:t>clock she had already died</w:t>
      </w:r>
      <w:r>
        <w:t>’</w:t>
      </w:r>
      <w:r w:rsidR="00161730">
        <w:t xml:space="preserve"> </w:t>
      </w:r>
      <w:r w:rsidR="00161730" w:rsidRPr="002F6A76">
        <w:rPr>
          <w:rStyle w:val="ExampleSource"/>
        </w:rPr>
        <w:t>[080917-001-CvNP.0005]</w:t>
      </w:r>
    </w:p>
    <w:tbl>
      <w:tblPr>
        <w:tblW w:w="6527" w:type="dxa"/>
        <w:tblCellMar>
          <w:left w:w="42" w:type="dxa"/>
          <w:right w:w="42" w:type="dxa"/>
        </w:tblCellMar>
        <w:tblLook w:val="01E0" w:firstRow="1" w:lastRow="1" w:firstColumn="1" w:lastColumn="1" w:noHBand="0" w:noVBand="0"/>
      </w:tblPr>
      <w:tblGrid>
        <w:gridCol w:w="709"/>
        <w:gridCol w:w="529"/>
        <w:gridCol w:w="205"/>
        <w:gridCol w:w="529"/>
        <w:gridCol w:w="277"/>
        <w:gridCol w:w="385"/>
        <w:gridCol w:w="466"/>
        <w:gridCol w:w="240"/>
        <w:gridCol w:w="300"/>
        <w:gridCol w:w="429"/>
        <w:gridCol w:w="684"/>
        <w:gridCol w:w="706"/>
        <w:gridCol w:w="584"/>
        <w:gridCol w:w="484"/>
      </w:tblGrid>
      <w:tr w:rsidR="00AC23C4" w:rsidRPr="00C52D89" w14:paraId="222F2E57" w14:textId="77777777" w:rsidTr="00AC23C4">
        <w:tc>
          <w:tcPr>
            <w:tcW w:w="709" w:type="dxa"/>
            <w:shd w:val="clear" w:color="auto" w:fill="auto"/>
          </w:tcPr>
          <w:p w14:paraId="660B3C17" w14:textId="77777777" w:rsidR="00161730" w:rsidRPr="00150DE6" w:rsidRDefault="00161730" w:rsidP="00161730">
            <w:pPr>
              <w:pStyle w:val="O0Nwnext"/>
            </w:pPr>
            <w:bookmarkStart w:id="5258" w:name="_Ref356320283"/>
            <w:r w:rsidRPr="00856563">
              <w:t>(</w:t>
            </w:r>
            <w:fldSimple w:instr=" SEQ ( \* ARABIC \s 1 ">
              <w:r w:rsidR="00154D81">
                <w:rPr>
                  <w:noProof/>
                </w:rPr>
                <w:t>57</w:t>
              </w:r>
            </w:fldSimple>
            <w:r w:rsidRPr="00856563">
              <w:t>)</w:t>
            </w:r>
            <w:bookmarkEnd w:id="5258"/>
          </w:p>
        </w:tc>
        <w:tc>
          <w:tcPr>
            <w:tcW w:w="529" w:type="dxa"/>
            <w:shd w:val="clear" w:color="auto" w:fill="auto"/>
          </w:tcPr>
          <w:p w14:paraId="580D32DE" w14:textId="77777777" w:rsidR="00161730" w:rsidRPr="00050DC1" w:rsidRDefault="00161730" w:rsidP="00161730">
            <w:pPr>
              <w:pStyle w:val="Text"/>
            </w:pPr>
            <w:r w:rsidRPr="00050DC1">
              <w:t>kalo</w:t>
            </w:r>
          </w:p>
        </w:tc>
        <w:tc>
          <w:tcPr>
            <w:tcW w:w="734" w:type="dxa"/>
            <w:gridSpan w:val="2"/>
            <w:shd w:val="clear" w:color="auto" w:fill="auto"/>
          </w:tcPr>
          <w:p w14:paraId="0D6559CD" w14:textId="77777777" w:rsidR="00161730" w:rsidRPr="00050DC1" w:rsidRDefault="00161730" w:rsidP="00161730">
            <w:pPr>
              <w:pStyle w:val="Text"/>
            </w:pPr>
            <w:r w:rsidRPr="00050DC1">
              <w:t>blum</w:t>
            </w:r>
          </w:p>
        </w:tc>
        <w:tc>
          <w:tcPr>
            <w:tcW w:w="662" w:type="dxa"/>
            <w:gridSpan w:val="2"/>
            <w:shd w:val="clear" w:color="auto" w:fill="auto"/>
          </w:tcPr>
          <w:p w14:paraId="0432B736" w14:textId="77777777" w:rsidR="00161730" w:rsidRPr="00050DC1" w:rsidRDefault="00161730" w:rsidP="00161730">
            <w:pPr>
              <w:pStyle w:val="Text"/>
            </w:pPr>
            <w:r w:rsidRPr="00050DC1">
              <w:t>nika</w:t>
            </w:r>
          </w:p>
        </w:tc>
        <w:tc>
          <w:tcPr>
            <w:tcW w:w="706" w:type="dxa"/>
            <w:gridSpan w:val="2"/>
            <w:shd w:val="clear" w:color="auto" w:fill="auto"/>
          </w:tcPr>
          <w:p w14:paraId="28AB4CC3" w14:textId="77777777" w:rsidR="00161730" w:rsidRPr="00050DC1" w:rsidRDefault="00161730" w:rsidP="00161730">
            <w:pPr>
              <w:pStyle w:val="Text"/>
            </w:pPr>
            <w:r w:rsidRPr="00050DC1">
              <w:t>itu,</w:t>
            </w:r>
          </w:p>
        </w:tc>
        <w:tc>
          <w:tcPr>
            <w:tcW w:w="729" w:type="dxa"/>
            <w:gridSpan w:val="2"/>
            <w:shd w:val="clear" w:color="auto" w:fill="auto"/>
          </w:tcPr>
          <w:p w14:paraId="4EACACE1" w14:textId="77777777" w:rsidR="00161730" w:rsidRPr="00050DC1" w:rsidRDefault="00161730" w:rsidP="00161730">
            <w:pPr>
              <w:pStyle w:val="Text"/>
            </w:pPr>
            <w:r w:rsidRPr="00050DC1">
              <w:t>greja</w:t>
            </w:r>
          </w:p>
        </w:tc>
        <w:tc>
          <w:tcPr>
            <w:tcW w:w="684" w:type="dxa"/>
            <w:shd w:val="clear" w:color="auto" w:fill="auto"/>
          </w:tcPr>
          <w:p w14:paraId="51711DFC" w14:textId="77777777" w:rsidR="00161730" w:rsidRPr="00C3380A" w:rsidRDefault="00161730" w:rsidP="00161730">
            <w:pPr>
              <w:pStyle w:val="Text"/>
              <w:rPr>
                <w:rStyle w:val="ChBlueBold"/>
              </w:rPr>
            </w:pPr>
            <w:r w:rsidRPr="00C3380A">
              <w:rPr>
                <w:rStyle w:val="ChBlueBold"/>
              </w:rPr>
              <w:t>bilang</w:t>
            </w:r>
          </w:p>
        </w:tc>
        <w:tc>
          <w:tcPr>
            <w:tcW w:w="706" w:type="dxa"/>
            <w:shd w:val="clear" w:color="auto" w:fill="auto"/>
          </w:tcPr>
          <w:p w14:paraId="7B983C1D" w14:textId="77777777" w:rsidR="00161730" w:rsidRPr="00C3380A" w:rsidRDefault="00161730" w:rsidP="00161730">
            <w:pPr>
              <w:pStyle w:val="Text"/>
              <w:rPr>
                <w:rStyle w:val="ChBlueBold"/>
              </w:rPr>
            </w:pPr>
            <w:r w:rsidRPr="00C3380A">
              <w:rPr>
                <w:rStyle w:val="ChBlueBold"/>
              </w:rPr>
              <w:t>bahwa</w:t>
            </w:r>
          </w:p>
        </w:tc>
        <w:tc>
          <w:tcPr>
            <w:tcW w:w="584" w:type="dxa"/>
            <w:shd w:val="clear" w:color="auto" w:fill="auto"/>
          </w:tcPr>
          <w:p w14:paraId="1A471023" w14:textId="77777777" w:rsidR="00161730" w:rsidRPr="00050DC1" w:rsidRDefault="00161730" w:rsidP="00161730">
            <w:pPr>
              <w:pStyle w:val="Text"/>
            </w:pPr>
            <w:r w:rsidRPr="00050DC1">
              <w:t>dong</w:t>
            </w:r>
          </w:p>
        </w:tc>
        <w:tc>
          <w:tcPr>
            <w:tcW w:w="484" w:type="dxa"/>
            <w:shd w:val="clear" w:color="auto" w:fill="auto"/>
          </w:tcPr>
          <w:p w14:paraId="3342BBE6" w14:textId="77777777" w:rsidR="00161730" w:rsidRPr="00050DC1" w:rsidRDefault="00161730" w:rsidP="00161730">
            <w:pPr>
              <w:pStyle w:val="Text"/>
            </w:pPr>
            <w:r w:rsidRPr="00050DC1">
              <w:t>dua</w:t>
            </w:r>
          </w:p>
        </w:tc>
      </w:tr>
      <w:tr w:rsidR="00AC23C4" w:rsidRPr="00AC23C4" w14:paraId="074A1D74" w14:textId="77777777" w:rsidTr="00AC23C4">
        <w:tc>
          <w:tcPr>
            <w:tcW w:w="709" w:type="dxa"/>
            <w:shd w:val="clear" w:color="auto" w:fill="auto"/>
          </w:tcPr>
          <w:p w14:paraId="07117389" w14:textId="77777777" w:rsidR="00161730" w:rsidRPr="005F2862" w:rsidRDefault="00161730" w:rsidP="00161730">
            <w:pPr>
              <w:pStyle w:val="GlossEng2ptafter"/>
            </w:pPr>
          </w:p>
        </w:tc>
        <w:tc>
          <w:tcPr>
            <w:tcW w:w="529" w:type="dxa"/>
            <w:shd w:val="clear" w:color="auto" w:fill="auto"/>
          </w:tcPr>
          <w:p w14:paraId="4389FD86" w14:textId="77777777" w:rsidR="00161730" w:rsidRPr="00050DC1" w:rsidRDefault="00161730" w:rsidP="00161730">
            <w:pPr>
              <w:pStyle w:val="GlossEng2ptafter"/>
            </w:pPr>
            <w:r w:rsidRPr="00050DC1">
              <w:t>if</w:t>
            </w:r>
          </w:p>
        </w:tc>
        <w:tc>
          <w:tcPr>
            <w:tcW w:w="734" w:type="dxa"/>
            <w:gridSpan w:val="2"/>
            <w:shd w:val="clear" w:color="auto" w:fill="auto"/>
          </w:tcPr>
          <w:p w14:paraId="1FCFE4B5" w14:textId="77777777" w:rsidR="00161730" w:rsidRPr="00050DC1" w:rsidRDefault="00161730" w:rsidP="00161730">
            <w:pPr>
              <w:pStyle w:val="GlossEng2ptafter"/>
            </w:pPr>
            <w:r w:rsidRPr="00050DC1">
              <w:t>not.yet</w:t>
            </w:r>
          </w:p>
        </w:tc>
        <w:tc>
          <w:tcPr>
            <w:tcW w:w="662" w:type="dxa"/>
            <w:gridSpan w:val="2"/>
            <w:shd w:val="clear" w:color="auto" w:fill="auto"/>
          </w:tcPr>
          <w:p w14:paraId="0585C43B" w14:textId="77777777" w:rsidR="00161730" w:rsidRPr="00050DC1" w:rsidRDefault="00161730" w:rsidP="00161730">
            <w:pPr>
              <w:pStyle w:val="GlossEng2ptafter"/>
            </w:pPr>
            <w:r>
              <w:t>marry</w:t>
            </w:r>
          </w:p>
        </w:tc>
        <w:tc>
          <w:tcPr>
            <w:tcW w:w="706" w:type="dxa"/>
            <w:gridSpan w:val="2"/>
            <w:shd w:val="clear" w:color="auto" w:fill="auto"/>
          </w:tcPr>
          <w:p w14:paraId="77C5C20E" w14:textId="77777777" w:rsidR="00161730" w:rsidRPr="0099608C" w:rsidRDefault="00161730" w:rsidP="00161730">
            <w:pPr>
              <w:pStyle w:val="GlossEng2ptafter"/>
              <w:rPr>
                <w:rStyle w:val="ChSmallCaps"/>
              </w:rPr>
            </w:pPr>
            <w:r w:rsidRPr="0099608C">
              <w:rPr>
                <w:rStyle w:val="ChSmallCaps"/>
              </w:rPr>
              <w:t>d.dist</w:t>
            </w:r>
          </w:p>
        </w:tc>
        <w:tc>
          <w:tcPr>
            <w:tcW w:w="729" w:type="dxa"/>
            <w:gridSpan w:val="2"/>
            <w:shd w:val="clear" w:color="auto" w:fill="auto"/>
          </w:tcPr>
          <w:p w14:paraId="78B27CE2" w14:textId="77777777" w:rsidR="00161730" w:rsidRPr="00050DC1" w:rsidRDefault="00161730" w:rsidP="00161730">
            <w:pPr>
              <w:pStyle w:val="GlossEng2ptafter"/>
            </w:pPr>
            <w:r w:rsidRPr="00050DC1">
              <w:t>church</w:t>
            </w:r>
          </w:p>
        </w:tc>
        <w:tc>
          <w:tcPr>
            <w:tcW w:w="684" w:type="dxa"/>
            <w:shd w:val="clear" w:color="auto" w:fill="auto"/>
          </w:tcPr>
          <w:p w14:paraId="726DD638" w14:textId="77777777" w:rsidR="00161730" w:rsidRPr="00050DC1" w:rsidRDefault="00161730" w:rsidP="00161730">
            <w:pPr>
              <w:pStyle w:val="GlossEng2ptafter"/>
            </w:pPr>
            <w:r w:rsidRPr="00050DC1">
              <w:t>say</w:t>
            </w:r>
          </w:p>
        </w:tc>
        <w:tc>
          <w:tcPr>
            <w:tcW w:w="706" w:type="dxa"/>
            <w:shd w:val="clear" w:color="auto" w:fill="auto"/>
          </w:tcPr>
          <w:p w14:paraId="7AC026BD" w14:textId="77777777" w:rsidR="00161730" w:rsidRPr="00050DC1" w:rsidRDefault="00161730" w:rsidP="00161730">
            <w:pPr>
              <w:pStyle w:val="GlossEng2ptafter"/>
            </w:pPr>
            <w:r w:rsidRPr="00050DC1">
              <w:t>that</w:t>
            </w:r>
          </w:p>
        </w:tc>
        <w:tc>
          <w:tcPr>
            <w:tcW w:w="584" w:type="dxa"/>
            <w:shd w:val="clear" w:color="auto" w:fill="auto"/>
          </w:tcPr>
          <w:p w14:paraId="389B1F5D" w14:textId="77777777" w:rsidR="00161730" w:rsidRPr="0099608C" w:rsidRDefault="00161730" w:rsidP="00161730">
            <w:pPr>
              <w:pStyle w:val="GlossEng2ptafter"/>
              <w:rPr>
                <w:rStyle w:val="ChSmallCaps"/>
              </w:rPr>
            </w:pPr>
            <w:r w:rsidRPr="0099608C">
              <w:rPr>
                <w:rStyle w:val="ChSmallCaps"/>
              </w:rPr>
              <w:t>3pl</w:t>
            </w:r>
          </w:p>
        </w:tc>
        <w:tc>
          <w:tcPr>
            <w:tcW w:w="484" w:type="dxa"/>
            <w:shd w:val="clear" w:color="auto" w:fill="auto"/>
          </w:tcPr>
          <w:p w14:paraId="320F129F" w14:textId="77777777" w:rsidR="00161730" w:rsidRPr="00050DC1" w:rsidRDefault="00161730" w:rsidP="00161730">
            <w:pPr>
              <w:pStyle w:val="GlossEng2ptafter"/>
            </w:pPr>
            <w:r w:rsidRPr="00050DC1">
              <w:t>two</w:t>
            </w:r>
          </w:p>
        </w:tc>
      </w:tr>
      <w:tr w:rsidR="00AC23C4" w:rsidRPr="00C52D89" w14:paraId="0269EAB1" w14:textId="77777777" w:rsidTr="00AC23C4">
        <w:trPr>
          <w:gridAfter w:val="5"/>
          <w:wAfter w:w="2887" w:type="dxa"/>
        </w:trPr>
        <w:tc>
          <w:tcPr>
            <w:tcW w:w="709" w:type="dxa"/>
            <w:shd w:val="clear" w:color="auto" w:fill="auto"/>
          </w:tcPr>
          <w:p w14:paraId="4158ADC1" w14:textId="77777777" w:rsidR="00161730" w:rsidRPr="005F2862" w:rsidRDefault="00161730" w:rsidP="00492C89">
            <w:pPr>
              <w:pStyle w:val="O0Nwnext"/>
            </w:pPr>
          </w:p>
        </w:tc>
        <w:tc>
          <w:tcPr>
            <w:tcW w:w="734" w:type="dxa"/>
            <w:gridSpan w:val="2"/>
            <w:shd w:val="clear" w:color="auto" w:fill="auto"/>
          </w:tcPr>
          <w:p w14:paraId="020E8AF3" w14:textId="77777777" w:rsidR="00161730" w:rsidRPr="00050DC1" w:rsidRDefault="00161730" w:rsidP="00161730">
            <w:pPr>
              <w:pStyle w:val="Text"/>
            </w:pPr>
            <w:r>
              <w:t>b</w:t>
            </w:r>
            <w:r w:rsidRPr="00050DC1">
              <w:t>lum</w:t>
            </w:r>
          </w:p>
        </w:tc>
        <w:tc>
          <w:tcPr>
            <w:tcW w:w="806" w:type="dxa"/>
            <w:gridSpan w:val="2"/>
            <w:shd w:val="clear" w:color="auto" w:fill="auto"/>
          </w:tcPr>
          <w:p w14:paraId="02F54AD9" w14:textId="77777777" w:rsidR="00161730" w:rsidRPr="00050DC1" w:rsidRDefault="00161730" w:rsidP="00161730">
            <w:pPr>
              <w:pStyle w:val="Text"/>
            </w:pPr>
            <w:r w:rsidRPr="00050DC1">
              <w:t>jadi</w:t>
            </w:r>
          </w:p>
        </w:tc>
        <w:tc>
          <w:tcPr>
            <w:tcW w:w="851" w:type="dxa"/>
            <w:gridSpan w:val="2"/>
            <w:shd w:val="clear" w:color="auto" w:fill="auto"/>
          </w:tcPr>
          <w:p w14:paraId="17450DA6" w14:textId="77777777" w:rsidR="00161730" w:rsidRPr="00050DC1" w:rsidRDefault="00161730" w:rsidP="00161730">
            <w:pPr>
              <w:pStyle w:val="Text"/>
            </w:pPr>
            <w:r w:rsidRPr="00050DC1">
              <w:t>swami</w:t>
            </w:r>
          </w:p>
        </w:tc>
        <w:tc>
          <w:tcPr>
            <w:tcW w:w="540" w:type="dxa"/>
            <w:gridSpan w:val="2"/>
            <w:shd w:val="clear" w:color="auto" w:fill="auto"/>
          </w:tcPr>
          <w:p w14:paraId="4F29673A" w14:textId="77777777" w:rsidR="00161730" w:rsidRPr="00050DC1" w:rsidRDefault="00161730" w:rsidP="00161730">
            <w:pPr>
              <w:pStyle w:val="Text"/>
            </w:pPr>
            <w:r w:rsidRPr="00050DC1">
              <w:t>istri</w:t>
            </w:r>
          </w:p>
        </w:tc>
      </w:tr>
      <w:tr w:rsidR="00AC23C4" w:rsidRPr="00AC23C4" w14:paraId="110D9265" w14:textId="77777777" w:rsidTr="00AC23C4">
        <w:trPr>
          <w:gridAfter w:val="5"/>
          <w:wAfter w:w="2887" w:type="dxa"/>
        </w:trPr>
        <w:tc>
          <w:tcPr>
            <w:tcW w:w="709" w:type="dxa"/>
            <w:shd w:val="clear" w:color="auto" w:fill="auto"/>
          </w:tcPr>
          <w:p w14:paraId="345D48AA" w14:textId="77777777" w:rsidR="00161730" w:rsidRPr="005F2862" w:rsidRDefault="00161730" w:rsidP="00161730">
            <w:pPr>
              <w:pStyle w:val="GlossEng"/>
            </w:pPr>
          </w:p>
        </w:tc>
        <w:tc>
          <w:tcPr>
            <w:tcW w:w="734" w:type="dxa"/>
            <w:gridSpan w:val="2"/>
            <w:shd w:val="clear" w:color="auto" w:fill="auto"/>
          </w:tcPr>
          <w:p w14:paraId="79B97CB8" w14:textId="77777777" w:rsidR="00161730" w:rsidRPr="00050DC1" w:rsidRDefault="00161730" w:rsidP="00161730">
            <w:pPr>
              <w:pStyle w:val="GlossEng"/>
            </w:pPr>
            <w:r w:rsidRPr="00050DC1">
              <w:t>not.yet</w:t>
            </w:r>
          </w:p>
        </w:tc>
        <w:tc>
          <w:tcPr>
            <w:tcW w:w="806" w:type="dxa"/>
            <w:gridSpan w:val="2"/>
            <w:shd w:val="clear" w:color="auto" w:fill="auto"/>
          </w:tcPr>
          <w:p w14:paraId="5BF2A351" w14:textId="77777777" w:rsidR="00161730" w:rsidRPr="00050DC1" w:rsidRDefault="00161730" w:rsidP="00161730">
            <w:pPr>
              <w:pStyle w:val="GlossEng"/>
            </w:pPr>
            <w:r w:rsidRPr="00050DC1">
              <w:t>become</w:t>
            </w:r>
          </w:p>
        </w:tc>
        <w:tc>
          <w:tcPr>
            <w:tcW w:w="851" w:type="dxa"/>
            <w:gridSpan w:val="2"/>
            <w:shd w:val="clear" w:color="auto" w:fill="auto"/>
          </w:tcPr>
          <w:p w14:paraId="067039AA" w14:textId="77777777" w:rsidR="00161730" w:rsidRPr="00050DC1" w:rsidRDefault="00161730" w:rsidP="00161730">
            <w:pPr>
              <w:pStyle w:val="GlossEng"/>
            </w:pPr>
            <w:r w:rsidRPr="00050DC1">
              <w:t>husband</w:t>
            </w:r>
          </w:p>
        </w:tc>
        <w:tc>
          <w:tcPr>
            <w:tcW w:w="540" w:type="dxa"/>
            <w:gridSpan w:val="2"/>
            <w:shd w:val="clear" w:color="auto" w:fill="auto"/>
          </w:tcPr>
          <w:p w14:paraId="1A60DD11" w14:textId="77777777" w:rsidR="00161730" w:rsidRPr="00050DC1" w:rsidRDefault="00161730" w:rsidP="00161730">
            <w:pPr>
              <w:pStyle w:val="GlossEng"/>
            </w:pPr>
            <w:r w:rsidRPr="00050DC1">
              <w:t>wife</w:t>
            </w:r>
          </w:p>
        </w:tc>
      </w:tr>
    </w:tbl>
    <w:p w14:paraId="50B5EF87" w14:textId="7393C508" w:rsidR="00161730" w:rsidRDefault="00B7093A" w:rsidP="00161730">
      <w:pPr>
        <w:pStyle w:val="FreeTranslEng"/>
      </w:pPr>
      <w:r>
        <w:t>‘</w:t>
      </w:r>
      <w:r w:rsidR="00161730">
        <w:t>if (they) haven</w:t>
      </w:r>
      <w:r>
        <w:t>’</w:t>
      </w:r>
      <w:r w:rsidR="00161730">
        <w:t xml:space="preserve">t (officially) married yet, (then) the church </w:t>
      </w:r>
      <w:r w:rsidR="00161730" w:rsidRPr="00C3380A">
        <w:rPr>
          <w:rStyle w:val="ChBlueBold"/>
        </w:rPr>
        <w:t>says that</w:t>
      </w:r>
      <w:r w:rsidR="00161730">
        <w:t xml:space="preserve"> the two of them haven</w:t>
      </w:r>
      <w:r>
        <w:t>’</w:t>
      </w:r>
      <w:r w:rsidR="00161730">
        <w:t>t yet become husband and wife</w:t>
      </w:r>
      <w:r>
        <w:t>’</w:t>
      </w:r>
      <w:r w:rsidR="00161730">
        <w:t xml:space="preserve"> </w:t>
      </w:r>
      <w:r w:rsidR="00161730" w:rsidRPr="005F2862">
        <w:rPr>
          <w:rStyle w:val="ExampleSource"/>
        </w:rPr>
        <w:t>[081110-006-</w:t>
      </w:r>
      <w:r w:rsidR="002B792E">
        <w:rPr>
          <w:rStyle w:val="ExampleSource"/>
        </w:rPr>
        <w:t>CvEx</w:t>
      </w:r>
      <w:r w:rsidR="00161730" w:rsidRPr="005F2862">
        <w:rPr>
          <w:rStyle w:val="ExampleSource"/>
        </w:rPr>
        <w:t>.0196]</w:t>
      </w:r>
    </w:p>
    <w:tbl>
      <w:tblPr>
        <w:tblW w:w="6049" w:type="dxa"/>
        <w:tblCellMar>
          <w:left w:w="42" w:type="dxa"/>
          <w:right w:w="42" w:type="dxa"/>
        </w:tblCellMar>
        <w:tblLook w:val="01E0" w:firstRow="1" w:lastRow="1" w:firstColumn="1" w:lastColumn="1" w:noHBand="0" w:noVBand="0"/>
      </w:tblPr>
      <w:tblGrid>
        <w:gridCol w:w="709"/>
        <w:gridCol w:w="484"/>
        <w:gridCol w:w="222"/>
        <w:gridCol w:w="629"/>
        <w:gridCol w:w="11"/>
        <w:gridCol w:w="757"/>
        <w:gridCol w:w="61"/>
        <w:gridCol w:w="595"/>
        <w:gridCol w:w="106"/>
        <w:gridCol w:w="378"/>
        <w:gridCol w:w="129"/>
        <w:gridCol w:w="522"/>
        <w:gridCol w:w="595"/>
        <w:gridCol w:w="851"/>
      </w:tblGrid>
      <w:tr w:rsidR="00AC23C4" w:rsidRPr="00C52D89" w14:paraId="7C973363" w14:textId="77777777" w:rsidTr="00AC23C4">
        <w:tc>
          <w:tcPr>
            <w:tcW w:w="709" w:type="dxa"/>
            <w:shd w:val="clear" w:color="auto" w:fill="auto"/>
          </w:tcPr>
          <w:p w14:paraId="6EB2E8C7" w14:textId="77777777" w:rsidR="00161730" w:rsidRPr="00150DE6" w:rsidRDefault="00161730" w:rsidP="00161730">
            <w:pPr>
              <w:pStyle w:val="O0Nwnext"/>
            </w:pPr>
            <w:bookmarkStart w:id="5259" w:name="_Ref356320285"/>
            <w:r w:rsidRPr="00856563">
              <w:t>(</w:t>
            </w:r>
            <w:fldSimple w:instr=" SEQ ( \* ARABIC \s 1 ">
              <w:r w:rsidR="00154D81">
                <w:rPr>
                  <w:noProof/>
                </w:rPr>
                <w:t>58</w:t>
              </w:r>
            </w:fldSimple>
            <w:r w:rsidRPr="00856563">
              <w:t>)</w:t>
            </w:r>
            <w:bookmarkEnd w:id="5259"/>
          </w:p>
        </w:tc>
        <w:tc>
          <w:tcPr>
            <w:tcW w:w="484" w:type="dxa"/>
            <w:shd w:val="clear" w:color="auto" w:fill="auto"/>
          </w:tcPr>
          <w:p w14:paraId="60991938" w14:textId="77777777" w:rsidR="00161730" w:rsidRPr="00050DC1" w:rsidRDefault="00161730" w:rsidP="00161730">
            <w:pPr>
              <w:pStyle w:val="Text"/>
            </w:pPr>
            <w:r w:rsidRPr="00050DC1">
              <w:t>jadi</w:t>
            </w:r>
          </w:p>
        </w:tc>
        <w:tc>
          <w:tcPr>
            <w:tcW w:w="862" w:type="dxa"/>
            <w:gridSpan w:val="3"/>
            <w:shd w:val="clear" w:color="auto" w:fill="auto"/>
          </w:tcPr>
          <w:p w14:paraId="6C696E28" w14:textId="77777777" w:rsidR="00161730" w:rsidRPr="00050DC1" w:rsidRDefault="003112BE" w:rsidP="00161730">
            <w:pPr>
              <w:pStyle w:val="Text"/>
            </w:pPr>
            <w:r>
              <w:t>Raymon</w:t>
            </w:r>
          </w:p>
        </w:tc>
        <w:tc>
          <w:tcPr>
            <w:tcW w:w="818" w:type="dxa"/>
            <w:gridSpan w:val="2"/>
            <w:shd w:val="clear" w:color="auto" w:fill="auto"/>
          </w:tcPr>
          <w:p w14:paraId="23B3D531" w14:textId="77777777" w:rsidR="00161730" w:rsidRPr="008B05EA" w:rsidRDefault="00161730" w:rsidP="00161730">
            <w:pPr>
              <w:pStyle w:val="Text"/>
              <w:rPr>
                <w:rStyle w:val="ChBlueBold"/>
              </w:rPr>
            </w:pPr>
            <w:r w:rsidRPr="008B05EA">
              <w:rPr>
                <w:rStyle w:val="ChBlueBold"/>
              </w:rPr>
              <w:t>tuntut</w:t>
            </w:r>
          </w:p>
        </w:tc>
        <w:tc>
          <w:tcPr>
            <w:tcW w:w="595" w:type="dxa"/>
            <w:shd w:val="clear" w:color="auto" w:fill="auto"/>
          </w:tcPr>
          <w:p w14:paraId="45067891" w14:textId="77777777" w:rsidR="00161730" w:rsidRPr="008B05EA" w:rsidRDefault="00161730" w:rsidP="00161730">
            <w:pPr>
              <w:pStyle w:val="Text"/>
              <w:rPr>
                <w:rStyle w:val="ChBlueBold"/>
              </w:rPr>
            </w:pPr>
            <w:r w:rsidRPr="008B05EA">
              <w:rPr>
                <w:rStyle w:val="ChBlueBold"/>
              </w:rPr>
              <w:t>sama</w:t>
            </w:r>
          </w:p>
        </w:tc>
        <w:tc>
          <w:tcPr>
            <w:tcW w:w="484" w:type="dxa"/>
            <w:gridSpan w:val="2"/>
            <w:shd w:val="clear" w:color="auto" w:fill="auto"/>
          </w:tcPr>
          <w:p w14:paraId="244C1C42" w14:textId="77777777" w:rsidR="00161730" w:rsidRPr="008B05EA" w:rsidRDefault="00161730" w:rsidP="00161730">
            <w:pPr>
              <w:pStyle w:val="Text"/>
              <w:rPr>
                <w:rStyle w:val="ChBlueBold"/>
              </w:rPr>
            </w:pPr>
            <w:r w:rsidRPr="008B05EA">
              <w:rPr>
                <w:rStyle w:val="ChBlueBold"/>
              </w:rPr>
              <w:t>kita</w:t>
            </w:r>
          </w:p>
        </w:tc>
        <w:tc>
          <w:tcPr>
            <w:tcW w:w="651" w:type="dxa"/>
            <w:gridSpan w:val="2"/>
            <w:shd w:val="clear" w:color="auto" w:fill="auto"/>
          </w:tcPr>
          <w:p w14:paraId="16E4D1B1" w14:textId="77777777" w:rsidR="00161730" w:rsidRPr="00050DC1" w:rsidRDefault="00161730" w:rsidP="00161730">
            <w:pPr>
              <w:pStyle w:val="Text"/>
            </w:pPr>
            <w:r w:rsidRPr="00050DC1">
              <w:t>to?,</w:t>
            </w:r>
          </w:p>
        </w:tc>
        <w:tc>
          <w:tcPr>
            <w:tcW w:w="595" w:type="dxa"/>
            <w:shd w:val="clear" w:color="auto" w:fill="auto"/>
          </w:tcPr>
          <w:p w14:paraId="634D323D" w14:textId="77777777" w:rsidR="00161730" w:rsidRPr="008B05EA" w:rsidRDefault="00161730" w:rsidP="00161730">
            <w:pPr>
              <w:pStyle w:val="Text"/>
              <w:rPr>
                <w:rStyle w:val="ChBlueBold"/>
              </w:rPr>
            </w:pPr>
            <w:r w:rsidRPr="008B05EA">
              <w:rPr>
                <w:rStyle w:val="ChBlueBold"/>
              </w:rPr>
              <w:t>sama</w:t>
            </w:r>
          </w:p>
        </w:tc>
        <w:tc>
          <w:tcPr>
            <w:tcW w:w="851" w:type="dxa"/>
            <w:shd w:val="clear" w:color="auto" w:fill="auto"/>
          </w:tcPr>
          <w:p w14:paraId="238D3E2E" w14:textId="77777777" w:rsidR="00161730" w:rsidRPr="008B05EA" w:rsidRDefault="00161730" w:rsidP="00161730">
            <w:pPr>
              <w:pStyle w:val="Text"/>
              <w:rPr>
                <w:rStyle w:val="ChBlueBold"/>
              </w:rPr>
            </w:pPr>
            <w:r w:rsidRPr="008B05EA">
              <w:rPr>
                <w:rStyle w:val="ChBlueBold"/>
              </w:rPr>
              <w:t>kitorang</w:t>
            </w:r>
          </w:p>
        </w:tc>
      </w:tr>
      <w:tr w:rsidR="00AC23C4" w:rsidRPr="00AC23C4" w14:paraId="1632D745" w14:textId="77777777" w:rsidTr="00AC23C4">
        <w:tc>
          <w:tcPr>
            <w:tcW w:w="709" w:type="dxa"/>
            <w:shd w:val="clear" w:color="auto" w:fill="auto"/>
          </w:tcPr>
          <w:p w14:paraId="4F9B6482" w14:textId="77777777" w:rsidR="00161730" w:rsidRPr="00686EC5" w:rsidRDefault="00161730" w:rsidP="00161730">
            <w:pPr>
              <w:pStyle w:val="GlossEng2ptafter"/>
            </w:pPr>
          </w:p>
        </w:tc>
        <w:tc>
          <w:tcPr>
            <w:tcW w:w="484" w:type="dxa"/>
            <w:shd w:val="clear" w:color="auto" w:fill="auto"/>
          </w:tcPr>
          <w:p w14:paraId="176BBFB2" w14:textId="77777777" w:rsidR="00161730" w:rsidRPr="00050DC1" w:rsidRDefault="00161730" w:rsidP="00161730">
            <w:pPr>
              <w:pStyle w:val="GlossEng2ptafter"/>
            </w:pPr>
            <w:r w:rsidRPr="00050DC1">
              <w:t>so</w:t>
            </w:r>
          </w:p>
        </w:tc>
        <w:tc>
          <w:tcPr>
            <w:tcW w:w="862" w:type="dxa"/>
            <w:gridSpan w:val="3"/>
            <w:shd w:val="clear" w:color="auto" w:fill="auto"/>
          </w:tcPr>
          <w:p w14:paraId="1BA5DBCB" w14:textId="77777777" w:rsidR="00161730" w:rsidRPr="00050DC1" w:rsidRDefault="003112BE" w:rsidP="00161730">
            <w:pPr>
              <w:pStyle w:val="GlossEng2ptafter"/>
            </w:pPr>
            <w:r>
              <w:t>Raymon</w:t>
            </w:r>
          </w:p>
        </w:tc>
        <w:tc>
          <w:tcPr>
            <w:tcW w:w="818" w:type="dxa"/>
            <w:gridSpan w:val="2"/>
            <w:shd w:val="clear" w:color="auto" w:fill="auto"/>
          </w:tcPr>
          <w:p w14:paraId="44EDC334" w14:textId="77777777" w:rsidR="00161730" w:rsidRPr="00050DC1" w:rsidRDefault="00161730" w:rsidP="00161730">
            <w:pPr>
              <w:pStyle w:val="GlossEng2ptafter"/>
            </w:pPr>
            <w:r w:rsidRPr="00050DC1">
              <w:t>demand</w:t>
            </w:r>
          </w:p>
        </w:tc>
        <w:tc>
          <w:tcPr>
            <w:tcW w:w="595" w:type="dxa"/>
            <w:shd w:val="clear" w:color="auto" w:fill="auto"/>
          </w:tcPr>
          <w:p w14:paraId="70666E2A" w14:textId="77777777" w:rsidR="00161730" w:rsidRPr="00050DC1" w:rsidRDefault="00161730" w:rsidP="00161730">
            <w:pPr>
              <w:pStyle w:val="GlossEng2ptafter"/>
            </w:pPr>
            <w:r w:rsidRPr="00050DC1">
              <w:t>from</w:t>
            </w:r>
          </w:p>
        </w:tc>
        <w:tc>
          <w:tcPr>
            <w:tcW w:w="484" w:type="dxa"/>
            <w:gridSpan w:val="2"/>
            <w:shd w:val="clear" w:color="auto" w:fill="auto"/>
          </w:tcPr>
          <w:p w14:paraId="249D3E04" w14:textId="77777777" w:rsidR="00161730" w:rsidRPr="0099608C" w:rsidRDefault="00161730" w:rsidP="00161730">
            <w:pPr>
              <w:pStyle w:val="GlossEng2ptafter"/>
              <w:rPr>
                <w:rStyle w:val="ChSmallCaps"/>
              </w:rPr>
            </w:pPr>
            <w:r w:rsidRPr="0099608C">
              <w:rPr>
                <w:rStyle w:val="ChSmallCaps"/>
              </w:rPr>
              <w:t>1pl</w:t>
            </w:r>
          </w:p>
        </w:tc>
        <w:tc>
          <w:tcPr>
            <w:tcW w:w="651" w:type="dxa"/>
            <w:gridSpan w:val="2"/>
            <w:shd w:val="clear" w:color="auto" w:fill="auto"/>
          </w:tcPr>
          <w:p w14:paraId="3F60E390" w14:textId="77777777" w:rsidR="00161730" w:rsidRPr="00050DC1" w:rsidRDefault="00161730" w:rsidP="00161730">
            <w:pPr>
              <w:pStyle w:val="GlossEng2ptafter"/>
            </w:pPr>
            <w:r w:rsidRPr="00050DC1">
              <w:t>right?</w:t>
            </w:r>
          </w:p>
        </w:tc>
        <w:tc>
          <w:tcPr>
            <w:tcW w:w="595" w:type="dxa"/>
            <w:shd w:val="clear" w:color="auto" w:fill="auto"/>
          </w:tcPr>
          <w:p w14:paraId="0306E96D" w14:textId="77777777" w:rsidR="00161730" w:rsidRPr="00050DC1" w:rsidRDefault="00161730" w:rsidP="00161730">
            <w:pPr>
              <w:pStyle w:val="GlossEng2ptafter"/>
            </w:pPr>
            <w:r w:rsidRPr="00050DC1">
              <w:t>from</w:t>
            </w:r>
          </w:p>
        </w:tc>
        <w:tc>
          <w:tcPr>
            <w:tcW w:w="851" w:type="dxa"/>
            <w:shd w:val="clear" w:color="auto" w:fill="auto"/>
          </w:tcPr>
          <w:p w14:paraId="3B35B378" w14:textId="77777777" w:rsidR="00161730" w:rsidRPr="0099608C" w:rsidRDefault="00161730" w:rsidP="00161730">
            <w:pPr>
              <w:pStyle w:val="GlossEng2ptafter"/>
              <w:rPr>
                <w:rStyle w:val="ChSmallCaps"/>
              </w:rPr>
            </w:pPr>
            <w:r w:rsidRPr="0099608C">
              <w:rPr>
                <w:rStyle w:val="ChSmallCaps"/>
              </w:rPr>
              <w:t>1pl</w:t>
            </w:r>
          </w:p>
        </w:tc>
      </w:tr>
      <w:tr w:rsidR="00AC23C4" w:rsidRPr="00C52D89" w14:paraId="3B4B573C" w14:textId="77777777" w:rsidTr="00AC23C4">
        <w:trPr>
          <w:gridAfter w:val="3"/>
          <w:wAfter w:w="1968" w:type="dxa"/>
        </w:trPr>
        <w:tc>
          <w:tcPr>
            <w:tcW w:w="709" w:type="dxa"/>
            <w:shd w:val="clear" w:color="auto" w:fill="auto"/>
          </w:tcPr>
          <w:p w14:paraId="37791FEC" w14:textId="77777777" w:rsidR="00161730" w:rsidRPr="00686EC5" w:rsidRDefault="00161730" w:rsidP="00161730">
            <w:pPr>
              <w:pStyle w:val="O0Nwnext"/>
            </w:pPr>
          </w:p>
        </w:tc>
        <w:tc>
          <w:tcPr>
            <w:tcW w:w="706" w:type="dxa"/>
            <w:gridSpan w:val="2"/>
            <w:shd w:val="clear" w:color="auto" w:fill="auto"/>
          </w:tcPr>
          <w:p w14:paraId="3CCA80DE" w14:textId="77777777" w:rsidR="00161730" w:rsidRPr="008B05EA" w:rsidRDefault="00161730" w:rsidP="00161730">
            <w:pPr>
              <w:pStyle w:val="Text"/>
              <w:rPr>
                <w:rStyle w:val="ChBlueBold"/>
              </w:rPr>
            </w:pPr>
            <w:r w:rsidRPr="008B05EA">
              <w:rPr>
                <w:rStyle w:val="ChBlueBold"/>
              </w:rPr>
              <w:t>bahwa</w:t>
            </w:r>
          </w:p>
        </w:tc>
        <w:tc>
          <w:tcPr>
            <w:tcW w:w="629" w:type="dxa"/>
            <w:shd w:val="clear" w:color="auto" w:fill="auto"/>
          </w:tcPr>
          <w:p w14:paraId="3FBEA036" w14:textId="77777777" w:rsidR="00161730" w:rsidRPr="00050DC1" w:rsidRDefault="00161730" w:rsidP="00161730">
            <w:pPr>
              <w:pStyle w:val="Text"/>
            </w:pPr>
            <w:r w:rsidRPr="00050DC1">
              <w:t>kamu</w:t>
            </w:r>
          </w:p>
        </w:tc>
        <w:tc>
          <w:tcPr>
            <w:tcW w:w="768" w:type="dxa"/>
            <w:gridSpan w:val="2"/>
            <w:shd w:val="clear" w:color="auto" w:fill="auto"/>
          </w:tcPr>
          <w:p w14:paraId="0F15101C" w14:textId="77777777" w:rsidR="00161730" w:rsidRPr="00050DC1" w:rsidRDefault="00161730" w:rsidP="00161730">
            <w:pPr>
              <w:pStyle w:val="Text"/>
            </w:pPr>
            <w:r w:rsidRPr="00050DC1">
              <w:t>harus</w:t>
            </w:r>
          </w:p>
        </w:tc>
        <w:tc>
          <w:tcPr>
            <w:tcW w:w="762" w:type="dxa"/>
            <w:gridSpan w:val="3"/>
            <w:shd w:val="clear" w:color="auto" w:fill="auto"/>
          </w:tcPr>
          <w:p w14:paraId="3617C981" w14:textId="77777777" w:rsidR="00161730" w:rsidRPr="00050DC1" w:rsidRDefault="00161730" w:rsidP="00161730">
            <w:pPr>
              <w:pStyle w:val="Text"/>
            </w:pPr>
            <w:r w:rsidRPr="00050DC1">
              <w:t>ganti</w:t>
            </w:r>
          </w:p>
        </w:tc>
        <w:tc>
          <w:tcPr>
            <w:tcW w:w="507" w:type="dxa"/>
            <w:gridSpan w:val="2"/>
            <w:shd w:val="clear" w:color="auto" w:fill="auto"/>
          </w:tcPr>
          <w:p w14:paraId="499A30B4" w14:textId="77777777" w:rsidR="00161730" w:rsidRPr="00050DC1" w:rsidRDefault="00161730" w:rsidP="00161730">
            <w:pPr>
              <w:pStyle w:val="Text"/>
            </w:pPr>
            <w:r>
              <w:t>lagi</w:t>
            </w:r>
          </w:p>
        </w:tc>
      </w:tr>
      <w:tr w:rsidR="00AC23C4" w:rsidRPr="00AC23C4" w14:paraId="4AB540B7" w14:textId="77777777" w:rsidTr="00AC23C4">
        <w:trPr>
          <w:gridAfter w:val="3"/>
          <w:wAfter w:w="1968" w:type="dxa"/>
        </w:trPr>
        <w:tc>
          <w:tcPr>
            <w:tcW w:w="709" w:type="dxa"/>
            <w:shd w:val="clear" w:color="auto" w:fill="auto"/>
          </w:tcPr>
          <w:p w14:paraId="545E7D93" w14:textId="77777777" w:rsidR="00161730" w:rsidRPr="00686EC5" w:rsidRDefault="00161730" w:rsidP="00161730">
            <w:pPr>
              <w:pStyle w:val="GlossEng"/>
            </w:pPr>
          </w:p>
        </w:tc>
        <w:tc>
          <w:tcPr>
            <w:tcW w:w="706" w:type="dxa"/>
            <w:gridSpan w:val="2"/>
            <w:shd w:val="clear" w:color="auto" w:fill="auto"/>
          </w:tcPr>
          <w:p w14:paraId="48045601" w14:textId="77777777" w:rsidR="00161730" w:rsidRPr="00050DC1" w:rsidRDefault="00161730" w:rsidP="00161730">
            <w:pPr>
              <w:pStyle w:val="GlossEng"/>
            </w:pPr>
            <w:r w:rsidRPr="00050DC1">
              <w:t>that</w:t>
            </w:r>
          </w:p>
        </w:tc>
        <w:tc>
          <w:tcPr>
            <w:tcW w:w="629" w:type="dxa"/>
            <w:shd w:val="clear" w:color="auto" w:fill="auto"/>
          </w:tcPr>
          <w:p w14:paraId="696449E4" w14:textId="77777777" w:rsidR="00161730" w:rsidRPr="0099608C" w:rsidRDefault="00161730" w:rsidP="00161730">
            <w:pPr>
              <w:pStyle w:val="GlossEng"/>
              <w:rPr>
                <w:rStyle w:val="ChSmallCaps"/>
              </w:rPr>
            </w:pPr>
            <w:r w:rsidRPr="0099608C">
              <w:rPr>
                <w:rStyle w:val="ChSmallCaps"/>
              </w:rPr>
              <w:t>2pl</w:t>
            </w:r>
          </w:p>
        </w:tc>
        <w:tc>
          <w:tcPr>
            <w:tcW w:w="768" w:type="dxa"/>
            <w:gridSpan w:val="2"/>
            <w:shd w:val="clear" w:color="auto" w:fill="auto"/>
          </w:tcPr>
          <w:p w14:paraId="47738E63" w14:textId="77777777" w:rsidR="00161730" w:rsidRPr="00050DC1" w:rsidRDefault="00161730" w:rsidP="00161730">
            <w:pPr>
              <w:pStyle w:val="GlossEng"/>
            </w:pPr>
            <w:r w:rsidRPr="00050DC1">
              <w:t>have.to</w:t>
            </w:r>
          </w:p>
        </w:tc>
        <w:tc>
          <w:tcPr>
            <w:tcW w:w="762" w:type="dxa"/>
            <w:gridSpan w:val="3"/>
            <w:shd w:val="clear" w:color="auto" w:fill="auto"/>
          </w:tcPr>
          <w:p w14:paraId="372A4EA5" w14:textId="77777777" w:rsidR="00161730" w:rsidRPr="00050DC1" w:rsidRDefault="00161730" w:rsidP="00161730">
            <w:pPr>
              <w:pStyle w:val="GlossEng"/>
            </w:pPr>
            <w:r w:rsidRPr="00050DC1">
              <w:t>replace</w:t>
            </w:r>
          </w:p>
        </w:tc>
        <w:tc>
          <w:tcPr>
            <w:tcW w:w="507" w:type="dxa"/>
            <w:gridSpan w:val="2"/>
            <w:shd w:val="clear" w:color="auto" w:fill="auto"/>
          </w:tcPr>
          <w:p w14:paraId="6D17F23F" w14:textId="77777777" w:rsidR="00161730" w:rsidRPr="00050DC1" w:rsidRDefault="00161730" w:rsidP="00161730">
            <w:pPr>
              <w:pStyle w:val="GlossEng"/>
            </w:pPr>
            <w:r w:rsidRPr="00050DC1">
              <w:t>also</w:t>
            </w:r>
          </w:p>
        </w:tc>
      </w:tr>
    </w:tbl>
    <w:p w14:paraId="268080A0" w14:textId="141FF13C" w:rsidR="00161730" w:rsidRPr="00233F27" w:rsidRDefault="00161730" w:rsidP="00161730">
      <w:pPr>
        <w:pStyle w:val="FreeTranslEng15pt"/>
      </w:pPr>
      <w:r>
        <w:t xml:space="preserve">[About bride-price customs:] </w:t>
      </w:r>
      <w:r w:rsidR="00B7093A">
        <w:t>‘</w:t>
      </w:r>
      <w:r>
        <w:t xml:space="preserve">so </w:t>
      </w:r>
      <w:r w:rsidR="003112BE">
        <w:t>Raymon</w:t>
      </w:r>
      <w:r>
        <w:t xml:space="preserve"> </w:t>
      </w:r>
      <w:r w:rsidRPr="00063201">
        <w:rPr>
          <w:rStyle w:val="ChBlueBold"/>
        </w:rPr>
        <w:t>demanded from us</w:t>
      </w:r>
      <w:r>
        <w:t xml:space="preserve">, right?, </w:t>
      </w:r>
      <w:r w:rsidRPr="00063201">
        <w:rPr>
          <w:rStyle w:val="ChBlueBold"/>
        </w:rPr>
        <w:t>from us that</w:t>
      </w:r>
      <w:r>
        <w:t xml:space="preserve"> we also had to compensate (for that wife)</w:t>
      </w:r>
      <w:r w:rsidR="00B7093A">
        <w:t>’</w:t>
      </w:r>
      <w:r>
        <w:t xml:space="preserve"> (Lit. </w:t>
      </w:r>
      <w:r w:rsidR="00B7093A">
        <w:t>‘</w:t>
      </w:r>
      <w:r w:rsidRPr="00063201">
        <w:t xml:space="preserve">… </w:t>
      </w:r>
      <w:r w:rsidRPr="00063201">
        <w:rPr>
          <w:rStyle w:val="ChBlueBold"/>
        </w:rPr>
        <w:t>from us that</w:t>
      </w:r>
      <w:r>
        <w:t xml:space="preserve"> you had to replace</w:t>
      </w:r>
      <w:r w:rsidR="00B7093A">
        <w:t>’</w:t>
      </w:r>
      <w:r w:rsidR="00676DDB">
        <w:t>)</w:t>
      </w:r>
      <w:r>
        <w:t xml:space="preserve"> </w:t>
      </w:r>
      <w:r w:rsidRPr="00686EC5">
        <w:rPr>
          <w:rStyle w:val="ExampleSource"/>
        </w:rPr>
        <w:t>[081006-024-CvEx.0019]</w:t>
      </w:r>
    </w:p>
    <w:p w14:paraId="2AD3534B" w14:textId="33C01BB9" w:rsidR="00161730" w:rsidRDefault="00161730" w:rsidP="00161730">
      <w:pPr>
        <w:pStyle w:val="Heading3"/>
      </w:pPr>
      <w:bookmarkStart w:id="5260" w:name="_Ref356320827"/>
      <w:bookmarkStart w:id="5261" w:name="_Toc356663363"/>
      <w:bookmarkStart w:id="5262" w:name="_Toc361492648"/>
      <w:bookmarkStart w:id="5263" w:name="_Toc440455757"/>
      <w:r>
        <w:t xml:space="preserve">Relativizer </w:t>
      </w:r>
      <w:r w:rsidRPr="00372CCD">
        <w:rPr>
          <w:rStyle w:val="ChItalBold"/>
        </w:rPr>
        <w:t>yang</w:t>
      </w:r>
      <w:r>
        <w:t xml:space="preserve"> </w:t>
      </w:r>
      <w:r w:rsidR="00B7093A">
        <w:t>‘</w:t>
      </w:r>
      <w:r w:rsidRPr="0099608C">
        <w:rPr>
          <w:rStyle w:val="ChSmallCaps"/>
        </w:rPr>
        <w:t>rel</w:t>
      </w:r>
      <w:r w:rsidR="00B7093A">
        <w:t>’</w:t>
      </w:r>
      <w:bookmarkEnd w:id="5260"/>
      <w:bookmarkEnd w:id="5261"/>
      <w:bookmarkEnd w:id="5262"/>
      <w:bookmarkEnd w:id="5263"/>
    </w:p>
    <w:p w14:paraId="4BD2EB23" w14:textId="39F88376" w:rsidR="002A1677" w:rsidRDefault="005B5656" w:rsidP="00C27E43">
      <w:pPr>
        <w:pStyle w:val="Body0005after"/>
      </w:pPr>
      <w:r>
        <w:t xml:space="preserve">Relativizer </w:t>
      </w:r>
      <w:r w:rsidRPr="00372CCD">
        <w:rPr>
          <w:rStyle w:val="ChItalBold"/>
        </w:rPr>
        <w:t>yang</w:t>
      </w:r>
      <w:r>
        <w:t xml:space="preserve"> </w:t>
      </w:r>
      <w:r w:rsidR="00B7093A">
        <w:t>‘</w:t>
      </w:r>
      <w:r w:rsidRPr="0099608C">
        <w:rPr>
          <w:rStyle w:val="ChSmallCaps"/>
        </w:rPr>
        <w:t>rel</w:t>
      </w:r>
      <w:r w:rsidR="00B7093A">
        <w:t>’</w:t>
      </w:r>
      <w:r>
        <w:t xml:space="preserve"> introduces relative clause</w:t>
      </w:r>
      <w:r w:rsidR="00C27E43">
        <w:t>s which function</w:t>
      </w:r>
      <w:r>
        <w:t xml:space="preserve"> as modifier</w:t>
      </w:r>
      <w:r w:rsidR="00C27E43">
        <w:t>s</w:t>
      </w:r>
      <w:r>
        <w:t xml:space="preserve"> within noun phrase</w:t>
      </w:r>
      <w:r w:rsidR="00C27E43">
        <w:t>s</w:t>
      </w:r>
      <w:r>
        <w:t xml:space="preserve"> </w:t>
      </w:r>
      <w:r w:rsidRPr="00BB100C">
        <w:t>(see also §</w:t>
      </w:r>
      <w:r>
        <w:fldChar w:fldCharType="begin"/>
      </w:r>
      <w:r>
        <w:instrText xml:space="preserve"> REF _Ref362506247 \w \h </w:instrText>
      </w:r>
      <w:r>
        <w:fldChar w:fldCharType="separate"/>
      </w:r>
      <w:r w:rsidR="00154D81">
        <w:rPr>
          <w:cs/>
        </w:rPr>
        <w:t>‎</w:t>
      </w:r>
      <w:r w:rsidR="00154D81">
        <w:t>8.2.8</w:t>
      </w:r>
      <w:r>
        <w:fldChar w:fldCharType="end"/>
      </w:r>
      <w:r w:rsidRPr="00BB100C">
        <w:t>)</w:t>
      </w:r>
      <w:r>
        <w:t xml:space="preserve">. Typically, the relative clause follows its head nominal, as in </w:t>
      </w:r>
      <w:r>
        <w:fldChar w:fldCharType="begin"/>
      </w:r>
      <w:r>
        <w:instrText xml:space="preserve"> REF _Ref356379722 \h </w:instrText>
      </w:r>
      <w:r>
        <w:fldChar w:fldCharType="separate"/>
      </w:r>
      <w:r w:rsidR="00154D81" w:rsidRPr="00856563">
        <w:t>(</w:t>
      </w:r>
      <w:r w:rsidR="00154D81">
        <w:rPr>
          <w:noProof/>
        </w:rPr>
        <w:t>59</w:t>
      </w:r>
      <w:r w:rsidR="00154D81" w:rsidRPr="00856563">
        <w:t>)</w:t>
      </w:r>
      <w:r>
        <w:fldChar w:fldCharType="end"/>
      </w:r>
      <w:r>
        <w:t xml:space="preserve"> and </w:t>
      </w:r>
      <w:r>
        <w:fldChar w:fldCharType="begin"/>
      </w:r>
      <w:r>
        <w:instrText xml:space="preserve"> REF _Ref356379738 \h </w:instrText>
      </w:r>
      <w:r>
        <w:fldChar w:fldCharType="separate"/>
      </w:r>
      <w:r w:rsidR="00154D81" w:rsidRPr="00856563">
        <w:t>(</w:t>
      </w:r>
      <w:r w:rsidR="00154D81">
        <w:rPr>
          <w:noProof/>
        </w:rPr>
        <w:t>61</w:t>
      </w:r>
      <w:r>
        <w:fldChar w:fldCharType="end"/>
      </w:r>
      <w:r>
        <w:fldChar w:fldCharType="begin"/>
      </w:r>
      <w:r>
        <w:instrText xml:space="preserve"> REF _Ref356379753 \n \h </w:instrText>
      </w:r>
      <w:r>
        <w:fldChar w:fldCharType="separate"/>
      </w:r>
      <w:r w:rsidR="00154D81">
        <w:rPr>
          <w:cs/>
        </w:rPr>
        <w:t>‎</w:t>
      </w:r>
      <w:r w:rsidR="00154D81">
        <w:t>a</w:t>
      </w:r>
      <w:r>
        <w:fldChar w:fldCharType="end"/>
      </w:r>
      <w:r>
        <w:t xml:space="preserve">). However, </w:t>
      </w:r>
      <w:r w:rsidRPr="0060545A">
        <w:rPr>
          <w:rStyle w:val="ChItalBold"/>
        </w:rPr>
        <w:t>yang</w:t>
      </w:r>
      <w:r>
        <w:t xml:space="preserve"> </w:t>
      </w:r>
      <w:r w:rsidR="00B7093A">
        <w:t>‘</w:t>
      </w:r>
      <w:r w:rsidRPr="0099608C">
        <w:rPr>
          <w:rStyle w:val="ChSmallCaps"/>
        </w:rPr>
        <w:t>rel</w:t>
      </w:r>
      <w:r w:rsidR="00B7093A">
        <w:t>’</w:t>
      </w:r>
      <w:r>
        <w:t xml:space="preserve"> can also introduce a headless relative clause. </w:t>
      </w:r>
      <w:r w:rsidR="002A1677">
        <w:t xml:space="preserve">Cross-linguistically, headless relative clauses </w:t>
      </w:r>
      <w:r>
        <w:t xml:space="preserve">can be </w:t>
      </w:r>
      <w:r w:rsidR="002A1677">
        <w:t xml:space="preserve">used </w:t>
      </w:r>
      <w:r w:rsidR="00B7093A">
        <w:t>“</w:t>
      </w:r>
      <w:r w:rsidR="002A1677">
        <w:t>when the head noun is non-specific</w:t>
      </w:r>
      <w:r w:rsidR="00B7093A">
        <w:t>”</w:t>
      </w:r>
      <w:r w:rsidR="002A1677">
        <w:t xml:space="preserve"> or when </w:t>
      </w:r>
      <w:r w:rsidR="00B7093A">
        <w:t>“</w:t>
      </w:r>
      <w:r w:rsidR="002A1677">
        <w:t>the specific reference to the head is clear</w:t>
      </w:r>
      <w:r w:rsidR="00B7093A">
        <w:t>”</w:t>
      </w:r>
      <w:r w:rsidR="002A1677">
        <w:t xml:space="preserve"> </w:t>
      </w:r>
      <w:r w:rsidR="00BA6215">
        <w:rPr>
          <w:rStyle w:val="Citation"/>
        </w:rPr>
        <w:fldChar w:fldCharType="begin"/>
      </w:r>
      <w:r w:rsidR="003A5B20">
        <w:rPr>
          <w:rStyle w:val="Citation"/>
        </w:rPr>
        <w:instrText>ADDIN CITAVI.PLACEHOLDER 646e0b40-9007-45d8-975e-69897fd4a0d4 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QYXluZV9UXzE5OTdfRGVzY3JpYmluZyBtb3JwaG9zeW50YXggLSBBIGd1aWRlIGZvciBmaWVsZCBsaW5ndWlzdHMucGRmPC9BZGRyZXNzPg0KICAgICAgICAgICAgPExvY2F0aW9uVHlwZT5FbGVjdHJvbmljQWRkcmVzczwvTG9jYXRpb25UeXBlPg0KICAgICAgICAgIDwvTG9jYXRpb24+DQogICAgICAgIDwvTG9jYXRpb25zPg0KICAgICAgICA8UGFnZUNvdW50QzU+PCFbQ0RBVEFbPGM+NDEzPC9jPg0KPG9zPnh2aSwgNDEzIHAuPC9vcz4NCjxwcz54dmksIDQxMyBwLjwvcHM+XV0+PC9QYWdlQ291bnRDNT4NCiAgICAgICAgPFBhZ2VDb3VudD54dmksIDQxMy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aG9ydFRpdGxlPlBheW5lIDE5OTcg4oCTIERlc2NyaWJpbmcgbW9ycGhvc3ludGF4PC9TaG9ydFRpdGxlPg0KICAgICAgICA8VGl0bGU+RGVzY3JpYmluZyBtb3JwaG9zeW50YXg6IEEgZ3VpZGUgZm9yIGZpZWxkIGxpbmd1aXN0czwvVGl0bGU+DQogICAgICAgIDxZZWFyPjE5OTc8L1llYXI+DQogICAgICA8L1JlZmVyZW5jZT4NCiAgICA8L0VudHJ5Pg0KICA8L0VudHJpZXM+DQogIDxUZXh0PihQYXluZSAxOTk3OiAyO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luZSAxOTk3OiAyOTUpPC9UZXh0Pg0KICAgIDwvVGV4dFVuaXQ+DQogIDwvVGV4dFVuaXRzPg0KPC9QbGFjZWhvbGRlcj4=</w:instrText>
      </w:r>
      <w:r w:rsidR="00BA6215">
        <w:rPr>
          <w:rStyle w:val="Citation"/>
        </w:rPr>
        <w:fldChar w:fldCharType="separate"/>
      </w:r>
      <w:bookmarkStart w:id="5264" w:name="_CTVP001646e0b40900745d8975e69897fd4a0d4"/>
      <w:r w:rsidR="0092006B">
        <w:rPr>
          <w:rStyle w:val="Citation"/>
        </w:rPr>
        <w:t>(Payne 1997: 295)</w:t>
      </w:r>
      <w:bookmarkEnd w:id="5264"/>
      <w:r w:rsidR="00BA6215">
        <w:rPr>
          <w:rStyle w:val="Citation"/>
        </w:rPr>
        <w:fldChar w:fldCharType="end"/>
      </w:r>
      <w:r w:rsidR="002A1677" w:rsidRPr="002A1677">
        <w:t>.</w:t>
      </w:r>
      <w:r w:rsidR="002A1677">
        <w:t xml:space="preserve"> This also applies to Papuan Malay. In </w:t>
      </w:r>
      <w:r w:rsidR="002A1677">
        <w:fldChar w:fldCharType="begin"/>
      </w:r>
      <w:r w:rsidR="002A1677">
        <w:instrText xml:space="preserve"> REF _Ref356379723 \h </w:instrText>
      </w:r>
      <w:r w:rsidR="002A1677">
        <w:fldChar w:fldCharType="separate"/>
      </w:r>
      <w:r w:rsidR="00154D81" w:rsidRPr="00856563">
        <w:t>(</w:t>
      </w:r>
      <w:r w:rsidR="00154D81">
        <w:rPr>
          <w:noProof/>
        </w:rPr>
        <w:t>60</w:t>
      </w:r>
      <w:r w:rsidR="00154D81" w:rsidRPr="00856563">
        <w:t>)</w:t>
      </w:r>
      <w:r w:rsidR="002A1677">
        <w:fldChar w:fldCharType="end"/>
      </w:r>
      <w:r w:rsidR="002A1677">
        <w:t xml:space="preserve">, </w:t>
      </w:r>
      <w:r>
        <w:t xml:space="preserve">for instance, </w:t>
      </w:r>
      <w:r w:rsidR="002A1677">
        <w:t xml:space="preserve">the head nominal is non-specific, </w:t>
      </w:r>
      <w:r>
        <w:t xml:space="preserve">while </w:t>
      </w:r>
      <w:r w:rsidR="002A1677">
        <w:t xml:space="preserve">in </w:t>
      </w:r>
      <w:r w:rsidR="002A1677">
        <w:fldChar w:fldCharType="begin"/>
      </w:r>
      <w:r w:rsidR="002A1677">
        <w:instrText xml:space="preserve"> REF _Ref356379738 \h </w:instrText>
      </w:r>
      <w:r w:rsidR="002A1677">
        <w:fldChar w:fldCharType="separate"/>
      </w:r>
      <w:r w:rsidR="00154D81" w:rsidRPr="00856563">
        <w:t>(</w:t>
      </w:r>
      <w:r w:rsidR="00154D81">
        <w:rPr>
          <w:noProof/>
        </w:rPr>
        <w:t>61</w:t>
      </w:r>
      <w:r w:rsidR="002A1677">
        <w:fldChar w:fldCharType="end"/>
      </w:r>
      <w:r w:rsidR="002A1677">
        <w:fldChar w:fldCharType="begin"/>
      </w:r>
      <w:r w:rsidR="002A1677">
        <w:instrText xml:space="preserve"> REF _Ref356379754 \n \h </w:instrText>
      </w:r>
      <w:r w:rsidR="002A1677">
        <w:fldChar w:fldCharType="separate"/>
      </w:r>
      <w:r w:rsidR="00154D81">
        <w:rPr>
          <w:cs/>
        </w:rPr>
        <w:t>‎</w:t>
      </w:r>
      <w:r w:rsidR="00154D81">
        <w:t>b</w:t>
      </w:r>
      <w:r w:rsidR="002A1677">
        <w:fldChar w:fldCharType="end"/>
      </w:r>
      <w:r w:rsidR="002A1677">
        <w:t>) the reference to the head is clear (</w:t>
      </w:r>
      <w:r w:rsidR="00B7093A">
        <w:t>“</w:t>
      </w:r>
      <w:r w:rsidR="002A1677" w:rsidRPr="00647D86">
        <w:sym w:font="Symbol" w:char="F0C6"/>
      </w:r>
      <w:r w:rsidR="00AA6F67">
        <w:t>”</w:t>
      </w:r>
      <w:r w:rsidR="002A1677">
        <w:t xml:space="preserve"> signifies the implied head nominal).</w:t>
      </w:r>
    </w:p>
    <w:p w14:paraId="128E1BCB" w14:textId="77777777" w:rsidR="00161730" w:rsidRDefault="00161730" w:rsidP="00161730">
      <w:pPr>
        <w:pStyle w:val="ExampleTitle"/>
      </w:pPr>
      <w:r>
        <w:t>Relative clauses with overt head nominal and headless relative clauses</w:t>
      </w:r>
    </w:p>
    <w:tbl>
      <w:tblPr>
        <w:tblW w:w="6782" w:type="dxa"/>
        <w:tblCellMar>
          <w:left w:w="42" w:type="dxa"/>
          <w:right w:w="42" w:type="dxa"/>
        </w:tblCellMar>
        <w:tblLook w:val="01E0" w:firstRow="1" w:lastRow="1" w:firstColumn="1" w:lastColumn="1" w:noHBand="0" w:noVBand="0"/>
      </w:tblPr>
      <w:tblGrid>
        <w:gridCol w:w="709"/>
        <w:gridCol w:w="696"/>
        <w:gridCol w:w="510"/>
        <w:gridCol w:w="1017"/>
        <w:gridCol w:w="1040"/>
        <w:gridCol w:w="596"/>
        <w:gridCol w:w="562"/>
        <w:gridCol w:w="284"/>
        <w:gridCol w:w="662"/>
        <w:gridCol w:w="706"/>
      </w:tblGrid>
      <w:tr w:rsidR="00AC23C4" w:rsidRPr="00C52D89" w14:paraId="486D313D" w14:textId="77777777" w:rsidTr="00AC23C4">
        <w:tc>
          <w:tcPr>
            <w:tcW w:w="709" w:type="dxa"/>
            <w:shd w:val="clear" w:color="auto" w:fill="auto"/>
          </w:tcPr>
          <w:p w14:paraId="70CD0599" w14:textId="77777777" w:rsidR="00161730" w:rsidRPr="00150DE6" w:rsidRDefault="00161730" w:rsidP="00161730">
            <w:pPr>
              <w:pStyle w:val="O0Nwnext"/>
            </w:pPr>
            <w:bookmarkStart w:id="5265" w:name="_Ref356379722"/>
            <w:r w:rsidRPr="00856563">
              <w:t>(</w:t>
            </w:r>
            <w:fldSimple w:instr=" SEQ ( \* ARABIC \s 1 ">
              <w:r w:rsidR="00154D81">
                <w:rPr>
                  <w:noProof/>
                </w:rPr>
                <w:t>59</w:t>
              </w:r>
            </w:fldSimple>
            <w:r w:rsidRPr="00856563">
              <w:t>)</w:t>
            </w:r>
            <w:bookmarkEnd w:id="5265"/>
          </w:p>
        </w:tc>
        <w:tc>
          <w:tcPr>
            <w:tcW w:w="696" w:type="dxa"/>
            <w:shd w:val="clear" w:color="auto" w:fill="auto"/>
          </w:tcPr>
          <w:p w14:paraId="045CAA08" w14:textId="77777777" w:rsidR="00161730" w:rsidRPr="009607B2" w:rsidRDefault="00161730" w:rsidP="00161730">
            <w:pPr>
              <w:pStyle w:val="Text"/>
            </w:pPr>
            <w:r w:rsidRPr="009607B2">
              <w:t>kitong</w:t>
            </w:r>
          </w:p>
        </w:tc>
        <w:tc>
          <w:tcPr>
            <w:tcW w:w="510" w:type="dxa"/>
            <w:shd w:val="clear" w:color="auto" w:fill="auto"/>
          </w:tcPr>
          <w:p w14:paraId="71F3BAA9" w14:textId="77777777" w:rsidR="00161730" w:rsidRPr="009607B2" w:rsidRDefault="00161730" w:rsidP="00161730">
            <w:pPr>
              <w:pStyle w:val="Text"/>
            </w:pPr>
            <w:r w:rsidRPr="009607B2">
              <w:t>mo</w:t>
            </w:r>
          </w:p>
        </w:tc>
        <w:tc>
          <w:tcPr>
            <w:tcW w:w="1017" w:type="dxa"/>
            <w:shd w:val="clear" w:color="auto" w:fill="auto"/>
          </w:tcPr>
          <w:p w14:paraId="2E4CE9B8" w14:textId="77777777" w:rsidR="00161730" w:rsidRPr="009607B2" w:rsidRDefault="00161730" w:rsidP="00161730">
            <w:pPr>
              <w:pStyle w:val="Text"/>
            </w:pPr>
            <w:r w:rsidRPr="009607B2">
              <w:t>hancurkan</w:t>
            </w:r>
            <w:r w:rsidR="00BA5C1C">
              <w:t>g</w:t>
            </w:r>
          </w:p>
        </w:tc>
        <w:tc>
          <w:tcPr>
            <w:tcW w:w="1040" w:type="dxa"/>
            <w:shd w:val="clear" w:color="auto" w:fill="auto"/>
          </w:tcPr>
          <w:p w14:paraId="57AF094A" w14:textId="77777777" w:rsidR="00161730" w:rsidRPr="001B3354" w:rsidRDefault="00161730" w:rsidP="00161730">
            <w:pPr>
              <w:pStyle w:val="Text"/>
              <w:rPr>
                <w:rStyle w:val="ChBlueBold"/>
              </w:rPr>
            </w:pPr>
            <w:r w:rsidRPr="001B3354">
              <w:rPr>
                <w:rStyle w:val="ChBlueBold"/>
              </w:rPr>
              <w:t>tugu</w:t>
            </w:r>
          </w:p>
        </w:tc>
        <w:tc>
          <w:tcPr>
            <w:tcW w:w="596" w:type="dxa"/>
            <w:shd w:val="clear" w:color="auto" w:fill="auto"/>
          </w:tcPr>
          <w:p w14:paraId="710446BA" w14:textId="77777777" w:rsidR="00161730" w:rsidRPr="001B3354" w:rsidRDefault="00161730" w:rsidP="00161730">
            <w:pPr>
              <w:pStyle w:val="Text"/>
              <w:rPr>
                <w:rStyle w:val="ChBlueBold"/>
              </w:rPr>
            </w:pPr>
            <w:r w:rsidRPr="001B3354">
              <w:rPr>
                <w:rStyle w:val="ChBlueBold"/>
              </w:rPr>
              <w:t>yang</w:t>
            </w:r>
          </w:p>
        </w:tc>
        <w:tc>
          <w:tcPr>
            <w:tcW w:w="562" w:type="dxa"/>
            <w:shd w:val="clear" w:color="auto" w:fill="auto"/>
          </w:tcPr>
          <w:p w14:paraId="4C1A4E86" w14:textId="77777777" w:rsidR="00161730" w:rsidRPr="009607B2" w:rsidRDefault="00161730" w:rsidP="00161730">
            <w:pPr>
              <w:pStyle w:val="Text"/>
            </w:pPr>
            <w:r w:rsidRPr="009607B2">
              <w:t>ada</w:t>
            </w:r>
          </w:p>
        </w:tc>
        <w:tc>
          <w:tcPr>
            <w:tcW w:w="284" w:type="dxa"/>
            <w:shd w:val="clear" w:color="auto" w:fill="auto"/>
          </w:tcPr>
          <w:p w14:paraId="28433563" w14:textId="77777777" w:rsidR="00161730" w:rsidRPr="009607B2" w:rsidRDefault="00161730" w:rsidP="00161730">
            <w:pPr>
              <w:pStyle w:val="Text"/>
            </w:pPr>
            <w:r w:rsidRPr="009607B2">
              <w:t>di</w:t>
            </w:r>
          </w:p>
        </w:tc>
        <w:tc>
          <w:tcPr>
            <w:tcW w:w="662" w:type="dxa"/>
            <w:shd w:val="clear" w:color="auto" w:fill="auto"/>
          </w:tcPr>
          <w:p w14:paraId="3563CE1D" w14:textId="77777777" w:rsidR="00161730" w:rsidRPr="009607B2" w:rsidRDefault="00161730" w:rsidP="00161730">
            <w:pPr>
              <w:pStyle w:val="Text"/>
            </w:pPr>
            <w:r w:rsidRPr="009607B2">
              <w:t>Sarmi</w:t>
            </w:r>
          </w:p>
        </w:tc>
        <w:tc>
          <w:tcPr>
            <w:tcW w:w="706" w:type="dxa"/>
            <w:shd w:val="clear" w:color="auto" w:fill="auto"/>
          </w:tcPr>
          <w:p w14:paraId="50E6FC63" w14:textId="77777777" w:rsidR="00161730" w:rsidRPr="009607B2" w:rsidRDefault="00161730" w:rsidP="00161730">
            <w:pPr>
              <w:pStyle w:val="Text"/>
            </w:pPr>
            <w:r w:rsidRPr="009607B2">
              <w:t>itu</w:t>
            </w:r>
          </w:p>
        </w:tc>
      </w:tr>
      <w:tr w:rsidR="00AC23C4" w:rsidRPr="00AC23C4" w14:paraId="457CE869" w14:textId="77777777" w:rsidTr="00AC23C4">
        <w:tc>
          <w:tcPr>
            <w:tcW w:w="709" w:type="dxa"/>
            <w:shd w:val="clear" w:color="auto" w:fill="auto"/>
          </w:tcPr>
          <w:p w14:paraId="2006D1BF" w14:textId="77777777" w:rsidR="00161730" w:rsidRPr="009607B2" w:rsidRDefault="00161730" w:rsidP="00161730">
            <w:pPr>
              <w:pStyle w:val="GlossEng"/>
            </w:pPr>
          </w:p>
        </w:tc>
        <w:tc>
          <w:tcPr>
            <w:tcW w:w="696" w:type="dxa"/>
            <w:shd w:val="clear" w:color="auto" w:fill="auto"/>
          </w:tcPr>
          <w:p w14:paraId="40A94508" w14:textId="77777777" w:rsidR="00161730" w:rsidRPr="0099608C" w:rsidRDefault="00161730" w:rsidP="00161730">
            <w:pPr>
              <w:pStyle w:val="GlossEng"/>
              <w:rPr>
                <w:rStyle w:val="ChSmallCaps"/>
              </w:rPr>
            </w:pPr>
            <w:r w:rsidRPr="0099608C">
              <w:rPr>
                <w:rStyle w:val="ChSmallCaps"/>
              </w:rPr>
              <w:t>1pl</w:t>
            </w:r>
          </w:p>
        </w:tc>
        <w:tc>
          <w:tcPr>
            <w:tcW w:w="510" w:type="dxa"/>
            <w:shd w:val="clear" w:color="auto" w:fill="auto"/>
          </w:tcPr>
          <w:p w14:paraId="38CA2A09" w14:textId="77777777" w:rsidR="00161730" w:rsidRPr="009607B2" w:rsidRDefault="00161730" w:rsidP="00161730">
            <w:pPr>
              <w:pStyle w:val="GlossEng"/>
            </w:pPr>
            <w:r w:rsidRPr="009607B2">
              <w:t>want</w:t>
            </w:r>
          </w:p>
        </w:tc>
        <w:tc>
          <w:tcPr>
            <w:tcW w:w="1017" w:type="dxa"/>
            <w:shd w:val="clear" w:color="auto" w:fill="auto"/>
          </w:tcPr>
          <w:p w14:paraId="3EBB64D9" w14:textId="77777777" w:rsidR="00161730" w:rsidRPr="009607B2" w:rsidRDefault="00161730" w:rsidP="00161730">
            <w:pPr>
              <w:pStyle w:val="GlossEng"/>
            </w:pPr>
            <w:r>
              <w:t>shatter</w:t>
            </w:r>
          </w:p>
        </w:tc>
        <w:tc>
          <w:tcPr>
            <w:tcW w:w="1040" w:type="dxa"/>
            <w:shd w:val="clear" w:color="auto" w:fill="auto"/>
          </w:tcPr>
          <w:p w14:paraId="3618C0E9" w14:textId="77777777" w:rsidR="00161730" w:rsidRPr="009607B2" w:rsidRDefault="00161730" w:rsidP="00161730">
            <w:pPr>
              <w:pStyle w:val="GlossEng"/>
            </w:pPr>
            <w:r w:rsidRPr="009607B2">
              <w:t>monument</w:t>
            </w:r>
          </w:p>
        </w:tc>
        <w:tc>
          <w:tcPr>
            <w:tcW w:w="596" w:type="dxa"/>
            <w:shd w:val="clear" w:color="auto" w:fill="auto"/>
          </w:tcPr>
          <w:p w14:paraId="6EAD6995" w14:textId="77777777" w:rsidR="00161730" w:rsidRPr="0099608C" w:rsidRDefault="00161730" w:rsidP="00161730">
            <w:pPr>
              <w:pStyle w:val="GlossEng"/>
              <w:rPr>
                <w:rStyle w:val="ChSmallCaps"/>
              </w:rPr>
            </w:pPr>
            <w:r w:rsidRPr="0099608C">
              <w:rPr>
                <w:rStyle w:val="ChSmallCaps"/>
              </w:rPr>
              <w:t>rel</w:t>
            </w:r>
          </w:p>
        </w:tc>
        <w:tc>
          <w:tcPr>
            <w:tcW w:w="562" w:type="dxa"/>
            <w:shd w:val="clear" w:color="auto" w:fill="auto"/>
          </w:tcPr>
          <w:p w14:paraId="0DB86926" w14:textId="77777777" w:rsidR="00161730" w:rsidRPr="009607B2" w:rsidRDefault="00161730" w:rsidP="00161730">
            <w:pPr>
              <w:pStyle w:val="GlossEng"/>
            </w:pPr>
            <w:r w:rsidRPr="009607B2">
              <w:t>exist</w:t>
            </w:r>
          </w:p>
        </w:tc>
        <w:tc>
          <w:tcPr>
            <w:tcW w:w="284" w:type="dxa"/>
            <w:shd w:val="clear" w:color="auto" w:fill="auto"/>
          </w:tcPr>
          <w:p w14:paraId="76A69F8F" w14:textId="77777777" w:rsidR="00161730" w:rsidRPr="009607B2" w:rsidRDefault="00161730" w:rsidP="00161730">
            <w:pPr>
              <w:pStyle w:val="GlossEng"/>
            </w:pPr>
            <w:r w:rsidRPr="009607B2">
              <w:t>at</w:t>
            </w:r>
          </w:p>
        </w:tc>
        <w:tc>
          <w:tcPr>
            <w:tcW w:w="662" w:type="dxa"/>
            <w:shd w:val="clear" w:color="auto" w:fill="auto"/>
          </w:tcPr>
          <w:p w14:paraId="71441919" w14:textId="77777777" w:rsidR="00161730" w:rsidRPr="009607B2" w:rsidRDefault="00161730" w:rsidP="00161730">
            <w:pPr>
              <w:pStyle w:val="GlossEng"/>
            </w:pPr>
            <w:r w:rsidRPr="009607B2">
              <w:t>Sarmi</w:t>
            </w:r>
          </w:p>
        </w:tc>
        <w:tc>
          <w:tcPr>
            <w:tcW w:w="706" w:type="dxa"/>
            <w:shd w:val="clear" w:color="auto" w:fill="auto"/>
          </w:tcPr>
          <w:p w14:paraId="5C83C080" w14:textId="77777777" w:rsidR="00161730" w:rsidRPr="0099608C" w:rsidRDefault="00161730" w:rsidP="00161730">
            <w:pPr>
              <w:pStyle w:val="GlossEng"/>
              <w:rPr>
                <w:rStyle w:val="ChSmallCaps"/>
              </w:rPr>
            </w:pPr>
            <w:r w:rsidRPr="0099608C">
              <w:rPr>
                <w:rStyle w:val="ChSmallCaps"/>
              </w:rPr>
              <w:t>d.dist</w:t>
            </w:r>
          </w:p>
        </w:tc>
      </w:tr>
    </w:tbl>
    <w:p w14:paraId="63ECCBED" w14:textId="5CDBB3F0" w:rsidR="00161730" w:rsidRDefault="00B7093A" w:rsidP="00161730">
      <w:pPr>
        <w:pStyle w:val="FreeTranslEng"/>
      </w:pPr>
      <w:r>
        <w:t>‘</w:t>
      </w:r>
      <w:r w:rsidR="00161730">
        <w:t xml:space="preserve">we want to destroy </w:t>
      </w:r>
      <w:r w:rsidR="00161730" w:rsidRPr="001B3354">
        <w:rPr>
          <w:rStyle w:val="ChBlueBold"/>
        </w:rPr>
        <w:t>the statue that</w:t>
      </w:r>
      <w:r w:rsidR="00161730">
        <w:t xml:space="preserve"> is in Sarmi there</w:t>
      </w:r>
      <w:r>
        <w:t>’</w:t>
      </w:r>
      <w:r w:rsidR="00161730">
        <w:t xml:space="preserve"> </w:t>
      </w:r>
      <w:r w:rsidR="00161730" w:rsidRPr="001B3354">
        <w:rPr>
          <w:rStyle w:val="ExampleSource"/>
        </w:rPr>
        <w:t>[080917-008-NP.0043]</w:t>
      </w:r>
    </w:p>
    <w:tbl>
      <w:tblPr>
        <w:tblW w:w="6733" w:type="dxa"/>
        <w:tblCellMar>
          <w:left w:w="42" w:type="dxa"/>
          <w:right w:w="42" w:type="dxa"/>
        </w:tblCellMar>
        <w:tblLook w:val="01E0" w:firstRow="1" w:lastRow="1" w:firstColumn="1" w:lastColumn="1" w:noHBand="0" w:noVBand="0"/>
      </w:tblPr>
      <w:tblGrid>
        <w:gridCol w:w="709"/>
        <w:gridCol w:w="540"/>
        <w:gridCol w:w="454"/>
        <w:gridCol w:w="284"/>
        <w:gridCol w:w="929"/>
        <w:gridCol w:w="513"/>
        <w:gridCol w:w="562"/>
        <w:gridCol w:w="360"/>
        <w:gridCol w:w="596"/>
        <w:gridCol w:w="573"/>
        <w:gridCol w:w="284"/>
        <w:gridCol w:w="929"/>
      </w:tblGrid>
      <w:tr w:rsidR="00AC23C4" w:rsidRPr="00C52D89" w14:paraId="1791796C" w14:textId="77777777" w:rsidTr="00AC23C4">
        <w:tc>
          <w:tcPr>
            <w:tcW w:w="709" w:type="dxa"/>
            <w:shd w:val="clear" w:color="auto" w:fill="auto"/>
          </w:tcPr>
          <w:p w14:paraId="0E581D64" w14:textId="77777777" w:rsidR="00161730" w:rsidRPr="00150DE6" w:rsidRDefault="00161730" w:rsidP="00161730">
            <w:pPr>
              <w:pStyle w:val="O0Nwnext"/>
            </w:pPr>
            <w:bookmarkStart w:id="5266" w:name="_Ref356379723"/>
            <w:r w:rsidRPr="00856563">
              <w:t>(</w:t>
            </w:r>
            <w:fldSimple w:instr=" SEQ ( \* ARABIC \s 1 ">
              <w:r w:rsidR="00154D81">
                <w:rPr>
                  <w:noProof/>
                </w:rPr>
                <w:t>60</w:t>
              </w:r>
            </w:fldSimple>
            <w:r w:rsidRPr="00856563">
              <w:t>)</w:t>
            </w:r>
            <w:bookmarkEnd w:id="5266"/>
          </w:p>
        </w:tc>
        <w:tc>
          <w:tcPr>
            <w:tcW w:w="540" w:type="dxa"/>
            <w:shd w:val="clear" w:color="auto" w:fill="auto"/>
          </w:tcPr>
          <w:p w14:paraId="656C3415" w14:textId="77777777" w:rsidR="00161730" w:rsidRPr="009607B2" w:rsidRDefault="00161730" w:rsidP="00161730">
            <w:pPr>
              <w:pStyle w:val="Text"/>
            </w:pPr>
            <w:r w:rsidRPr="009607B2">
              <w:t>tong</w:t>
            </w:r>
          </w:p>
        </w:tc>
        <w:tc>
          <w:tcPr>
            <w:tcW w:w="454" w:type="dxa"/>
            <w:shd w:val="clear" w:color="auto" w:fill="auto"/>
          </w:tcPr>
          <w:p w14:paraId="0316F0A9" w14:textId="77777777" w:rsidR="00161730" w:rsidRPr="009607B2" w:rsidRDefault="00161730" w:rsidP="00161730">
            <w:pPr>
              <w:pStyle w:val="Text"/>
            </w:pPr>
            <w:r>
              <w:t>t</w:t>
            </w:r>
            <w:r w:rsidRPr="009607B2">
              <w:t>ra</w:t>
            </w:r>
          </w:p>
        </w:tc>
        <w:tc>
          <w:tcPr>
            <w:tcW w:w="284" w:type="dxa"/>
            <w:shd w:val="clear" w:color="auto" w:fill="auto"/>
          </w:tcPr>
          <w:p w14:paraId="221B2D82" w14:textId="77777777" w:rsidR="00161730" w:rsidRPr="009607B2" w:rsidRDefault="00161730" w:rsidP="00161730">
            <w:pPr>
              <w:pStyle w:val="Text"/>
            </w:pPr>
            <w:r w:rsidRPr="009607B2">
              <w:t>ke</w:t>
            </w:r>
          </w:p>
        </w:tc>
        <w:tc>
          <w:tcPr>
            <w:tcW w:w="929" w:type="dxa"/>
            <w:shd w:val="clear" w:color="auto" w:fill="auto"/>
          </w:tcPr>
          <w:p w14:paraId="07AD8ADB" w14:textId="77777777" w:rsidR="00161730" w:rsidRPr="009607B2" w:rsidRDefault="00161730" w:rsidP="00161730">
            <w:pPr>
              <w:pStyle w:val="Text"/>
            </w:pPr>
            <w:r>
              <w:t>kampu</w:t>
            </w:r>
            <w:r w:rsidRPr="009607B2">
              <w:t>ng</w:t>
            </w:r>
            <w:r>
              <w:t>,</w:t>
            </w:r>
          </w:p>
        </w:tc>
        <w:tc>
          <w:tcPr>
            <w:tcW w:w="513" w:type="dxa"/>
            <w:shd w:val="clear" w:color="auto" w:fill="auto"/>
          </w:tcPr>
          <w:p w14:paraId="27B4A7A3" w14:textId="77777777" w:rsidR="00161730" w:rsidRPr="009607B2" w:rsidRDefault="00161730" w:rsidP="00161730">
            <w:pPr>
              <w:pStyle w:val="Text"/>
            </w:pPr>
            <w:r>
              <w:t>t</w:t>
            </w:r>
            <w:r w:rsidRPr="009607B2">
              <w:t>ra</w:t>
            </w:r>
          </w:p>
        </w:tc>
        <w:tc>
          <w:tcPr>
            <w:tcW w:w="562" w:type="dxa"/>
            <w:shd w:val="clear" w:color="auto" w:fill="auto"/>
          </w:tcPr>
          <w:p w14:paraId="588FD4E8" w14:textId="77777777" w:rsidR="00161730" w:rsidRPr="009607B2" w:rsidRDefault="00161730" w:rsidP="00161730">
            <w:pPr>
              <w:pStyle w:val="Text"/>
            </w:pPr>
            <w:r>
              <w:t>a</w:t>
            </w:r>
            <w:r w:rsidRPr="009607B2">
              <w:t>da</w:t>
            </w:r>
          </w:p>
        </w:tc>
        <w:tc>
          <w:tcPr>
            <w:tcW w:w="360" w:type="dxa"/>
            <w:shd w:val="clear" w:color="auto" w:fill="auto"/>
          </w:tcPr>
          <w:p w14:paraId="20E7A711" w14:textId="77777777" w:rsidR="00161730" w:rsidRPr="00E612EA" w:rsidRDefault="00161730" w:rsidP="00161730">
            <w:pPr>
              <w:pStyle w:val="Text"/>
              <w:rPr>
                <w:rStyle w:val="ChBlueBold"/>
              </w:rPr>
            </w:pPr>
            <w:r w:rsidRPr="00AC23C4">
              <w:rPr>
                <w:rStyle w:val="ChBlueBold"/>
                <w:szCs w:val="20"/>
              </w:rPr>
              <w:sym w:font="Symbol" w:char="F0C6"/>
            </w:r>
          </w:p>
        </w:tc>
        <w:tc>
          <w:tcPr>
            <w:tcW w:w="596" w:type="dxa"/>
            <w:shd w:val="clear" w:color="auto" w:fill="auto"/>
          </w:tcPr>
          <w:p w14:paraId="72010865" w14:textId="77777777" w:rsidR="00161730" w:rsidRPr="00E612EA" w:rsidRDefault="00161730" w:rsidP="00161730">
            <w:pPr>
              <w:pStyle w:val="Text"/>
              <w:rPr>
                <w:rStyle w:val="ChBlueBold"/>
              </w:rPr>
            </w:pPr>
            <w:r w:rsidRPr="00E612EA">
              <w:rPr>
                <w:rStyle w:val="ChBlueBold"/>
              </w:rPr>
              <w:t>yang</w:t>
            </w:r>
          </w:p>
        </w:tc>
        <w:tc>
          <w:tcPr>
            <w:tcW w:w="573" w:type="dxa"/>
            <w:shd w:val="clear" w:color="auto" w:fill="auto"/>
          </w:tcPr>
          <w:p w14:paraId="2CAC0700" w14:textId="77777777" w:rsidR="00161730" w:rsidRPr="009607B2" w:rsidRDefault="00161730" w:rsidP="00161730">
            <w:pPr>
              <w:pStyle w:val="Text"/>
            </w:pPr>
            <w:r w:rsidRPr="009607B2">
              <w:t>jalan</w:t>
            </w:r>
            <w:r w:rsidR="00BA5C1C">
              <w:t>g</w:t>
            </w:r>
          </w:p>
        </w:tc>
        <w:tc>
          <w:tcPr>
            <w:tcW w:w="284" w:type="dxa"/>
            <w:shd w:val="clear" w:color="auto" w:fill="auto"/>
          </w:tcPr>
          <w:p w14:paraId="5E954BA9" w14:textId="77777777" w:rsidR="00161730" w:rsidRPr="009607B2" w:rsidRDefault="00161730" w:rsidP="00161730">
            <w:pPr>
              <w:pStyle w:val="Text"/>
            </w:pPr>
            <w:r w:rsidRPr="009607B2">
              <w:t>ke</w:t>
            </w:r>
          </w:p>
        </w:tc>
        <w:tc>
          <w:tcPr>
            <w:tcW w:w="929" w:type="dxa"/>
            <w:shd w:val="clear" w:color="auto" w:fill="auto"/>
          </w:tcPr>
          <w:p w14:paraId="2084893C" w14:textId="77777777" w:rsidR="00161730" w:rsidRPr="009607B2" w:rsidRDefault="00161730" w:rsidP="00161730">
            <w:pPr>
              <w:pStyle w:val="Text"/>
            </w:pPr>
            <w:r w:rsidRPr="009607B2">
              <w:t>kamp</w:t>
            </w:r>
            <w:r w:rsidR="00BA5C1C">
              <w:t>u</w:t>
            </w:r>
            <w:r w:rsidRPr="009607B2">
              <w:t>ng</w:t>
            </w:r>
          </w:p>
        </w:tc>
      </w:tr>
      <w:tr w:rsidR="00AC23C4" w:rsidRPr="00AC23C4" w14:paraId="293DE756" w14:textId="77777777" w:rsidTr="00AC23C4">
        <w:tc>
          <w:tcPr>
            <w:tcW w:w="709" w:type="dxa"/>
            <w:shd w:val="clear" w:color="auto" w:fill="auto"/>
          </w:tcPr>
          <w:p w14:paraId="42EBE7AC" w14:textId="77777777" w:rsidR="00161730" w:rsidRPr="009607B2" w:rsidRDefault="00161730" w:rsidP="00161730">
            <w:pPr>
              <w:pStyle w:val="GlossEng"/>
            </w:pPr>
          </w:p>
        </w:tc>
        <w:tc>
          <w:tcPr>
            <w:tcW w:w="540" w:type="dxa"/>
            <w:shd w:val="clear" w:color="auto" w:fill="auto"/>
          </w:tcPr>
          <w:p w14:paraId="6F23773D" w14:textId="77777777" w:rsidR="00161730" w:rsidRPr="0099608C" w:rsidRDefault="00161730" w:rsidP="00161730">
            <w:pPr>
              <w:pStyle w:val="GlossEng"/>
              <w:rPr>
                <w:rStyle w:val="ChSmallCaps"/>
              </w:rPr>
            </w:pPr>
            <w:r w:rsidRPr="0099608C">
              <w:rPr>
                <w:rStyle w:val="ChSmallCaps"/>
              </w:rPr>
              <w:t>1pl</w:t>
            </w:r>
          </w:p>
        </w:tc>
        <w:tc>
          <w:tcPr>
            <w:tcW w:w="454" w:type="dxa"/>
            <w:shd w:val="clear" w:color="auto" w:fill="auto"/>
          </w:tcPr>
          <w:p w14:paraId="3EA2637C" w14:textId="77777777" w:rsidR="00161730" w:rsidRPr="0099608C" w:rsidRDefault="00161730" w:rsidP="00161730">
            <w:pPr>
              <w:pStyle w:val="GlossEng"/>
              <w:rPr>
                <w:rStyle w:val="ChSmallCaps"/>
              </w:rPr>
            </w:pPr>
            <w:r w:rsidRPr="0099608C">
              <w:rPr>
                <w:rStyle w:val="ChSmallCaps"/>
              </w:rPr>
              <w:t>neg</w:t>
            </w:r>
          </w:p>
        </w:tc>
        <w:tc>
          <w:tcPr>
            <w:tcW w:w="284" w:type="dxa"/>
            <w:shd w:val="clear" w:color="auto" w:fill="auto"/>
          </w:tcPr>
          <w:p w14:paraId="76CF5D7E" w14:textId="77777777" w:rsidR="00161730" w:rsidRPr="009607B2" w:rsidRDefault="00161730" w:rsidP="00161730">
            <w:pPr>
              <w:pStyle w:val="GlossEng"/>
            </w:pPr>
            <w:r w:rsidRPr="009607B2">
              <w:t>to</w:t>
            </w:r>
          </w:p>
        </w:tc>
        <w:tc>
          <w:tcPr>
            <w:tcW w:w="929" w:type="dxa"/>
            <w:shd w:val="clear" w:color="auto" w:fill="auto"/>
          </w:tcPr>
          <w:p w14:paraId="0C4295A0" w14:textId="77777777" w:rsidR="00161730" w:rsidRPr="009607B2" w:rsidRDefault="00161730" w:rsidP="00161730">
            <w:pPr>
              <w:pStyle w:val="GlossEng"/>
            </w:pPr>
            <w:r w:rsidRPr="009607B2">
              <w:t>village</w:t>
            </w:r>
          </w:p>
        </w:tc>
        <w:tc>
          <w:tcPr>
            <w:tcW w:w="513" w:type="dxa"/>
            <w:shd w:val="clear" w:color="auto" w:fill="auto"/>
          </w:tcPr>
          <w:p w14:paraId="7172CF7F" w14:textId="77777777" w:rsidR="00161730" w:rsidRPr="0099608C" w:rsidRDefault="00161730" w:rsidP="00161730">
            <w:pPr>
              <w:pStyle w:val="GlossEng"/>
              <w:rPr>
                <w:rStyle w:val="ChSmallCaps"/>
              </w:rPr>
            </w:pPr>
            <w:r w:rsidRPr="0099608C">
              <w:rPr>
                <w:rStyle w:val="ChSmallCaps"/>
              </w:rPr>
              <w:t>neg</w:t>
            </w:r>
          </w:p>
        </w:tc>
        <w:tc>
          <w:tcPr>
            <w:tcW w:w="562" w:type="dxa"/>
            <w:shd w:val="clear" w:color="auto" w:fill="auto"/>
          </w:tcPr>
          <w:p w14:paraId="5C8F3A10" w14:textId="77777777" w:rsidR="00161730" w:rsidRPr="009607B2" w:rsidRDefault="00161730" w:rsidP="00161730">
            <w:pPr>
              <w:pStyle w:val="GlossEng"/>
            </w:pPr>
            <w:r w:rsidRPr="009607B2">
              <w:t>exist</w:t>
            </w:r>
          </w:p>
        </w:tc>
        <w:tc>
          <w:tcPr>
            <w:tcW w:w="360" w:type="dxa"/>
            <w:shd w:val="clear" w:color="auto" w:fill="auto"/>
          </w:tcPr>
          <w:p w14:paraId="7DB36C9F" w14:textId="77777777" w:rsidR="00161730" w:rsidRPr="009607B2" w:rsidRDefault="00161730" w:rsidP="00161730">
            <w:pPr>
              <w:pStyle w:val="GlossEng"/>
            </w:pPr>
          </w:p>
        </w:tc>
        <w:tc>
          <w:tcPr>
            <w:tcW w:w="596" w:type="dxa"/>
            <w:shd w:val="clear" w:color="auto" w:fill="auto"/>
          </w:tcPr>
          <w:p w14:paraId="675B16C8" w14:textId="77777777" w:rsidR="00161730" w:rsidRPr="00DE5F52" w:rsidRDefault="00161730" w:rsidP="00161730">
            <w:pPr>
              <w:pStyle w:val="GlossEng"/>
              <w:rPr>
                <w:rStyle w:val="ChSmallCaps"/>
              </w:rPr>
            </w:pPr>
            <w:r w:rsidRPr="00DE5F52">
              <w:rPr>
                <w:rStyle w:val="ChSmallCaps"/>
              </w:rPr>
              <w:t>rel</w:t>
            </w:r>
          </w:p>
        </w:tc>
        <w:tc>
          <w:tcPr>
            <w:tcW w:w="573" w:type="dxa"/>
            <w:shd w:val="clear" w:color="auto" w:fill="auto"/>
          </w:tcPr>
          <w:p w14:paraId="2C85DCC9" w14:textId="77777777" w:rsidR="00161730" w:rsidRPr="009607B2" w:rsidRDefault="00161730" w:rsidP="00161730">
            <w:pPr>
              <w:pStyle w:val="GlossEng"/>
            </w:pPr>
            <w:r w:rsidRPr="009607B2">
              <w:t>walk</w:t>
            </w:r>
          </w:p>
        </w:tc>
        <w:tc>
          <w:tcPr>
            <w:tcW w:w="284" w:type="dxa"/>
            <w:shd w:val="clear" w:color="auto" w:fill="auto"/>
          </w:tcPr>
          <w:p w14:paraId="2673D49A" w14:textId="77777777" w:rsidR="00161730" w:rsidRPr="009607B2" w:rsidRDefault="00161730" w:rsidP="00161730">
            <w:pPr>
              <w:pStyle w:val="GlossEng"/>
            </w:pPr>
            <w:r w:rsidRPr="009607B2">
              <w:t>to</w:t>
            </w:r>
          </w:p>
        </w:tc>
        <w:tc>
          <w:tcPr>
            <w:tcW w:w="929" w:type="dxa"/>
            <w:shd w:val="clear" w:color="auto" w:fill="auto"/>
          </w:tcPr>
          <w:p w14:paraId="44AFD9A8" w14:textId="77777777" w:rsidR="00161730" w:rsidRPr="009607B2" w:rsidRDefault="00161730" w:rsidP="00161730">
            <w:pPr>
              <w:pStyle w:val="GlossEng"/>
            </w:pPr>
            <w:r w:rsidRPr="009607B2">
              <w:t>village</w:t>
            </w:r>
          </w:p>
        </w:tc>
      </w:tr>
    </w:tbl>
    <w:p w14:paraId="46E097E6" w14:textId="03AF2087" w:rsidR="00161730" w:rsidRDefault="00B7093A" w:rsidP="00161730">
      <w:pPr>
        <w:pStyle w:val="FreeTranslEng"/>
      </w:pPr>
      <w:r>
        <w:t>‘</w:t>
      </w:r>
      <w:r w:rsidR="00161730">
        <w:t>we don</w:t>
      </w:r>
      <w:r>
        <w:t>’</w:t>
      </w:r>
      <w:r w:rsidR="00161730">
        <w:t>t (go) to the village, there is (</w:t>
      </w:r>
      <w:r w:rsidR="00161730" w:rsidRPr="00E612EA">
        <w:rPr>
          <w:rStyle w:val="ChBlueBold"/>
        </w:rPr>
        <w:t>nobody</w:t>
      </w:r>
      <w:r w:rsidR="00161730">
        <w:t xml:space="preserve">) </w:t>
      </w:r>
      <w:r w:rsidR="00161730" w:rsidRPr="00E612EA">
        <w:rPr>
          <w:rStyle w:val="ChBlueBold"/>
        </w:rPr>
        <w:t>who</w:t>
      </w:r>
      <w:r w:rsidR="00161730">
        <w:t xml:space="preserve"> goes to the village</w:t>
      </w:r>
      <w:r>
        <w:t>’</w:t>
      </w:r>
      <w:r w:rsidR="00161730">
        <w:t xml:space="preserve"> </w:t>
      </w:r>
      <w:r w:rsidR="00161730" w:rsidRPr="001B3354">
        <w:rPr>
          <w:rStyle w:val="ExampleSource"/>
        </w:rPr>
        <w:t>[080917-003a-CvEx.0048]</w:t>
      </w:r>
    </w:p>
    <w:tbl>
      <w:tblPr>
        <w:tblW w:w="0" w:type="auto"/>
        <w:tblCellMar>
          <w:left w:w="42" w:type="dxa"/>
          <w:right w:w="42" w:type="dxa"/>
        </w:tblCellMar>
        <w:tblLook w:val="01E0" w:firstRow="1" w:lastRow="1" w:firstColumn="1" w:lastColumn="1" w:noHBand="0" w:noVBand="0"/>
      </w:tblPr>
      <w:tblGrid>
        <w:gridCol w:w="709"/>
        <w:gridCol w:w="425"/>
        <w:gridCol w:w="1051"/>
        <w:gridCol w:w="618"/>
        <w:gridCol w:w="706"/>
        <w:gridCol w:w="596"/>
        <w:gridCol w:w="706"/>
      </w:tblGrid>
      <w:tr w:rsidR="00AC23C4" w:rsidRPr="00C52D89" w14:paraId="7E635D3E" w14:textId="77777777" w:rsidTr="00AC23C4">
        <w:tc>
          <w:tcPr>
            <w:tcW w:w="709" w:type="dxa"/>
            <w:shd w:val="clear" w:color="auto" w:fill="auto"/>
          </w:tcPr>
          <w:p w14:paraId="31301B3D" w14:textId="77777777" w:rsidR="00161730" w:rsidRPr="00150DE6" w:rsidRDefault="00161730" w:rsidP="00161730">
            <w:pPr>
              <w:pStyle w:val="O0Nwnext"/>
            </w:pPr>
            <w:bookmarkStart w:id="5267" w:name="_Ref356379738"/>
            <w:bookmarkStart w:id="5268" w:name="_Ref356379724"/>
            <w:r w:rsidRPr="00856563">
              <w:t>(</w:t>
            </w:r>
            <w:fldSimple w:instr=" SEQ ( \* ARABIC \s 1 ">
              <w:r w:rsidR="00154D81">
                <w:rPr>
                  <w:noProof/>
                </w:rPr>
                <w:t>61</w:t>
              </w:r>
            </w:fldSimple>
            <w:bookmarkEnd w:id="5267"/>
            <w:r w:rsidRPr="00856563">
              <w:t>)</w:t>
            </w:r>
            <w:bookmarkEnd w:id="5268"/>
          </w:p>
        </w:tc>
        <w:bookmarkStart w:id="5269" w:name="_Ref356379753"/>
        <w:bookmarkEnd w:id="5269"/>
        <w:tc>
          <w:tcPr>
            <w:tcW w:w="425" w:type="dxa"/>
            <w:shd w:val="clear" w:color="auto" w:fill="auto"/>
          </w:tcPr>
          <w:p w14:paraId="1D91ADFB" w14:textId="77777777" w:rsidR="00161730" w:rsidRPr="00090D2C" w:rsidRDefault="00161730" w:rsidP="00161730">
            <w:pPr>
              <w:pStyle w:val="Text"/>
            </w:pPr>
            <w:r w:rsidRPr="00856563">
              <w:fldChar w:fldCharType="begin"/>
            </w:r>
            <w:r w:rsidRPr="00856563">
              <w:instrText xml:space="preserve"> LISTNUM  NumberDefault \l 8 \s 1 </w:instrText>
            </w:r>
            <w:r w:rsidRPr="00856563">
              <w:fldChar w:fldCharType="end">
                <w:numberingChange w:id="5270" w:author="Angela Kluge" w:date="2014-02-08T11:40:00Z" w:original="a."/>
              </w:fldChar>
            </w:r>
          </w:p>
        </w:tc>
        <w:tc>
          <w:tcPr>
            <w:tcW w:w="1051" w:type="dxa"/>
            <w:shd w:val="clear" w:color="auto" w:fill="auto"/>
          </w:tcPr>
          <w:p w14:paraId="78CC4036" w14:textId="77777777" w:rsidR="00161730" w:rsidRPr="00B50799" w:rsidRDefault="00161730" w:rsidP="00161730">
            <w:pPr>
              <w:pStyle w:val="Text"/>
            </w:pPr>
            <w:r>
              <w:t>Speaker-1:</w:t>
            </w:r>
          </w:p>
        </w:tc>
        <w:tc>
          <w:tcPr>
            <w:tcW w:w="618" w:type="dxa"/>
            <w:shd w:val="clear" w:color="auto" w:fill="auto"/>
          </w:tcPr>
          <w:p w14:paraId="4EC84324" w14:textId="77777777" w:rsidR="00161730" w:rsidRPr="00B212BC" w:rsidRDefault="00C453E7" w:rsidP="00161730">
            <w:pPr>
              <w:pStyle w:val="Text"/>
              <w:rPr>
                <w:rStyle w:val="ChBlueBold"/>
              </w:rPr>
            </w:pPr>
            <w:r>
              <w:rPr>
                <w:rStyle w:val="ChBlueBold"/>
              </w:rPr>
              <w:t>Nelci</w:t>
            </w:r>
          </w:p>
        </w:tc>
        <w:tc>
          <w:tcPr>
            <w:tcW w:w="706" w:type="dxa"/>
            <w:shd w:val="clear" w:color="auto" w:fill="auto"/>
          </w:tcPr>
          <w:p w14:paraId="73C488BA" w14:textId="77777777" w:rsidR="00161730" w:rsidRPr="00B212BC" w:rsidRDefault="00161730" w:rsidP="00161730">
            <w:pPr>
              <w:pStyle w:val="Text"/>
              <w:rPr>
                <w:rStyle w:val="ChBlueBold"/>
              </w:rPr>
            </w:pPr>
            <w:r w:rsidRPr="00B212BC">
              <w:rPr>
                <w:rStyle w:val="ChBlueBold"/>
              </w:rPr>
              <w:t>itu</w:t>
            </w:r>
          </w:p>
        </w:tc>
        <w:tc>
          <w:tcPr>
            <w:tcW w:w="596" w:type="dxa"/>
            <w:shd w:val="clear" w:color="auto" w:fill="auto"/>
          </w:tcPr>
          <w:p w14:paraId="55BE40CE" w14:textId="77777777" w:rsidR="00161730" w:rsidRPr="00B212BC" w:rsidRDefault="00161730" w:rsidP="00161730">
            <w:pPr>
              <w:pStyle w:val="Text"/>
              <w:rPr>
                <w:rStyle w:val="ChBlueBold"/>
              </w:rPr>
            </w:pPr>
            <w:r w:rsidRPr="00B212BC">
              <w:rPr>
                <w:rStyle w:val="ChBlueBold"/>
              </w:rPr>
              <w:t>yang</w:t>
            </w:r>
          </w:p>
        </w:tc>
        <w:tc>
          <w:tcPr>
            <w:tcW w:w="706" w:type="dxa"/>
            <w:shd w:val="clear" w:color="auto" w:fill="auto"/>
          </w:tcPr>
          <w:p w14:paraId="7EC8F4C6" w14:textId="77777777" w:rsidR="00161730" w:rsidRPr="00B50799" w:rsidRDefault="00161730" w:rsidP="00161730">
            <w:pPr>
              <w:pStyle w:val="Text"/>
            </w:pPr>
            <w:r>
              <w:t>mana?</w:t>
            </w:r>
          </w:p>
        </w:tc>
      </w:tr>
      <w:tr w:rsidR="00AC23C4" w:rsidRPr="00AC23C4" w14:paraId="68A6EA4C" w14:textId="77777777" w:rsidTr="00AC23C4">
        <w:tc>
          <w:tcPr>
            <w:tcW w:w="709" w:type="dxa"/>
            <w:shd w:val="clear" w:color="auto" w:fill="auto"/>
          </w:tcPr>
          <w:p w14:paraId="44FD038B" w14:textId="77777777" w:rsidR="00161730" w:rsidRPr="00B50799" w:rsidRDefault="00161730" w:rsidP="00161730">
            <w:pPr>
              <w:pStyle w:val="GlossEng"/>
            </w:pPr>
          </w:p>
        </w:tc>
        <w:tc>
          <w:tcPr>
            <w:tcW w:w="425" w:type="dxa"/>
            <w:shd w:val="clear" w:color="auto" w:fill="auto"/>
          </w:tcPr>
          <w:p w14:paraId="397DB441" w14:textId="77777777" w:rsidR="00161730" w:rsidRPr="00B50799" w:rsidRDefault="00161730" w:rsidP="00161730">
            <w:pPr>
              <w:pStyle w:val="GlossEng"/>
            </w:pPr>
          </w:p>
        </w:tc>
        <w:tc>
          <w:tcPr>
            <w:tcW w:w="1051" w:type="dxa"/>
            <w:shd w:val="clear" w:color="auto" w:fill="auto"/>
          </w:tcPr>
          <w:p w14:paraId="2678E367" w14:textId="77777777" w:rsidR="00161730" w:rsidRPr="00B50799" w:rsidRDefault="00161730" w:rsidP="00161730">
            <w:pPr>
              <w:pStyle w:val="GlossEng"/>
            </w:pPr>
          </w:p>
        </w:tc>
        <w:tc>
          <w:tcPr>
            <w:tcW w:w="618" w:type="dxa"/>
            <w:shd w:val="clear" w:color="auto" w:fill="auto"/>
          </w:tcPr>
          <w:p w14:paraId="06B8AC54" w14:textId="77777777" w:rsidR="00161730" w:rsidRPr="00B50799" w:rsidRDefault="00C453E7" w:rsidP="00161730">
            <w:pPr>
              <w:pStyle w:val="GlossEng"/>
            </w:pPr>
            <w:r>
              <w:t>Nelci</w:t>
            </w:r>
          </w:p>
        </w:tc>
        <w:tc>
          <w:tcPr>
            <w:tcW w:w="706" w:type="dxa"/>
            <w:shd w:val="clear" w:color="auto" w:fill="auto"/>
          </w:tcPr>
          <w:p w14:paraId="75B7D80C" w14:textId="77777777" w:rsidR="00161730" w:rsidRPr="0099608C" w:rsidRDefault="00161730" w:rsidP="00161730">
            <w:pPr>
              <w:pStyle w:val="GlossEng"/>
              <w:rPr>
                <w:rStyle w:val="ChSmallCaps"/>
              </w:rPr>
            </w:pPr>
            <w:r w:rsidRPr="0099608C">
              <w:rPr>
                <w:rStyle w:val="ChSmallCaps"/>
              </w:rPr>
              <w:t>d.dist</w:t>
            </w:r>
          </w:p>
        </w:tc>
        <w:tc>
          <w:tcPr>
            <w:tcW w:w="596" w:type="dxa"/>
            <w:shd w:val="clear" w:color="auto" w:fill="auto"/>
          </w:tcPr>
          <w:p w14:paraId="28E833C8" w14:textId="77777777" w:rsidR="00161730" w:rsidRPr="0099608C" w:rsidRDefault="00161730" w:rsidP="00161730">
            <w:pPr>
              <w:pStyle w:val="GlossEng"/>
              <w:rPr>
                <w:rStyle w:val="ChSmallCaps"/>
              </w:rPr>
            </w:pPr>
            <w:r w:rsidRPr="0099608C">
              <w:rPr>
                <w:rStyle w:val="ChSmallCaps"/>
              </w:rPr>
              <w:t>rel</w:t>
            </w:r>
          </w:p>
        </w:tc>
        <w:tc>
          <w:tcPr>
            <w:tcW w:w="706" w:type="dxa"/>
            <w:shd w:val="clear" w:color="auto" w:fill="auto"/>
          </w:tcPr>
          <w:p w14:paraId="6F173707" w14:textId="77777777" w:rsidR="00161730" w:rsidRPr="00B50799" w:rsidRDefault="00161730" w:rsidP="00161730">
            <w:pPr>
              <w:pStyle w:val="GlossEng"/>
            </w:pPr>
            <w:r>
              <w:t>where</w:t>
            </w:r>
          </w:p>
        </w:tc>
      </w:tr>
    </w:tbl>
    <w:p w14:paraId="66774F08" w14:textId="4AB0D2CC" w:rsidR="00161730" w:rsidRDefault="00161730" w:rsidP="00161730">
      <w:pPr>
        <w:pStyle w:val="FreeTranslAlphaEng"/>
      </w:pPr>
      <w:r>
        <w:t xml:space="preserve">Speaker-1: </w:t>
      </w:r>
      <w:r w:rsidR="00B7093A">
        <w:t>‘</w:t>
      </w:r>
      <w:r w:rsidRPr="002760D2">
        <w:rPr>
          <w:rStyle w:val="ChBlueBold"/>
        </w:rPr>
        <w:t>which</w:t>
      </w:r>
      <w:r w:rsidRPr="002760D2">
        <w:t xml:space="preserve"> one is </w:t>
      </w:r>
      <w:r w:rsidRPr="00B212BC">
        <w:rPr>
          <w:rStyle w:val="ChBlueBold"/>
        </w:rPr>
        <w:t xml:space="preserve">that </w:t>
      </w:r>
      <w:r w:rsidR="00C453E7">
        <w:rPr>
          <w:rStyle w:val="ChBlueBold"/>
        </w:rPr>
        <w:t>Nelci</w:t>
      </w:r>
      <w:r>
        <w:t>?</w:t>
      </w:r>
      <w:r w:rsidR="00B7093A">
        <w:t>’</w:t>
      </w:r>
    </w:p>
    <w:tbl>
      <w:tblPr>
        <w:tblW w:w="6793" w:type="dxa"/>
        <w:tblCellMar>
          <w:left w:w="42" w:type="dxa"/>
          <w:right w:w="42" w:type="dxa"/>
        </w:tblCellMar>
        <w:tblLook w:val="01E0" w:firstRow="1" w:lastRow="1" w:firstColumn="1" w:lastColumn="1" w:noHBand="0" w:noVBand="0"/>
      </w:tblPr>
      <w:tblGrid>
        <w:gridCol w:w="709"/>
        <w:gridCol w:w="482"/>
        <w:gridCol w:w="1025"/>
        <w:gridCol w:w="348"/>
        <w:gridCol w:w="586"/>
        <w:gridCol w:w="1176"/>
        <w:gridCol w:w="284"/>
        <w:gridCol w:w="284"/>
        <w:gridCol w:w="538"/>
        <w:gridCol w:w="1361"/>
      </w:tblGrid>
      <w:tr w:rsidR="00AC23C4" w:rsidRPr="00C52D89" w14:paraId="0EE0AD2B" w14:textId="77777777" w:rsidTr="00AC23C4">
        <w:tc>
          <w:tcPr>
            <w:tcW w:w="709" w:type="dxa"/>
            <w:shd w:val="clear" w:color="auto" w:fill="auto"/>
          </w:tcPr>
          <w:p w14:paraId="0A1FD58E" w14:textId="77777777" w:rsidR="00161730" w:rsidRPr="00B50799" w:rsidRDefault="00161730" w:rsidP="00161730">
            <w:pPr>
              <w:pStyle w:val="O0Nwnext"/>
            </w:pPr>
          </w:p>
        </w:tc>
        <w:bookmarkStart w:id="5271" w:name="_Ref356379754"/>
        <w:bookmarkEnd w:id="5271"/>
        <w:tc>
          <w:tcPr>
            <w:tcW w:w="482" w:type="dxa"/>
            <w:shd w:val="clear" w:color="auto" w:fill="auto"/>
          </w:tcPr>
          <w:p w14:paraId="02504E6E" w14:textId="77777777" w:rsidR="00161730" w:rsidRPr="001C278C" w:rsidRDefault="00161730" w:rsidP="00161730">
            <w:pPr>
              <w:pStyle w:val="Text"/>
            </w:pPr>
            <w:r w:rsidRPr="00856563">
              <w:fldChar w:fldCharType="begin"/>
            </w:r>
            <w:r w:rsidRPr="00856563">
              <w:instrText xml:space="preserve"> LISTNUM  NumberDefault \l 8 </w:instrText>
            </w:r>
            <w:r w:rsidRPr="00856563">
              <w:fldChar w:fldCharType="end">
                <w:numberingChange w:id="5272" w:author="Angela Kluge" w:date="2014-02-08T11:40:00Z" w:original="b."/>
              </w:fldChar>
            </w:r>
          </w:p>
        </w:tc>
        <w:tc>
          <w:tcPr>
            <w:tcW w:w="1025" w:type="dxa"/>
            <w:shd w:val="clear" w:color="auto" w:fill="auto"/>
          </w:tcPr>
          <w:p w14:paraId="5DDD7B05" w14:textId="77777777" w:rsidR="00161730" w:rsidRPr="00B50799" w:rsidRDefault="00161730" w:rsidP="00161730">
            <w:pPr>
              <w:pStyle w:val="Text"/>
            </w:pPr>
            <w:r>
              <w:t>Speaker-2:</w:t>
            </w:r>
          </w:p>
        </w:tc>
        <w:tc>
          <w:tcPr>
            <w:tcW w:w="348" w:type="dxa"/>
            <w:shd w:val="clear" w:color="auto" w:fill="auto"/>
          </w:tcPr>
          <w:p w14:paraId="14C55D57" w14:textId="77777777" w:rsidR="00161730" w:rsidRPr="00E612EA" w:rsidRDefault="00161730" w:rsidP="00161730">
            <w:pPr>
              <w:pStyle w:val="Text"/>
              <w:rPr>
                <w:rStyle w:val="ChBlueBold"/>
              </w:rPr>
            </w:pPr>
            <w:r w:rsidRPr="00AC23C4">
              <w:rPr>
                <w:rStyle w:val="ChBlueBold"/>
                <w:szCs w:val="20"/>
              </w:rPr>
              <w:sym w:font="Symbol" w:char="F0C6"/>
            </w:r>
          </w:p>
        </w:tc>
        <w:tc>
          <w:tcPr>
            <w:tcW w:w="586" w:type="dxa"/>
            <w:shd w:val="clear" w:color="auto" w:fill="auto"/>
          </w:tcPr>
          <w:p w14:paraId="729A9A02" w14:textId="77777777" w:rsidR="00161730" w:rsidRPr="002760D2" w:rsidRDefault="00161730" w:rsidP="00161730">
            <w:pPr>
              <w:pStyle w:val="Text"/>
              <w:rPr>
                <w:rStyle w:val="ChBlueBold"/>
              </w:rPr>
            </w:pPr>
            <w:r w:rsidRPr="002760D2">
              <w:rPr>
                <w:rStyle w:val="ChBlueBold"/>
              </w:rPr>
              <w:t>yang</w:t>
            </w:r>
          </w:p>
        </w:tc>
        <w:tc>
          <w:tcPr>
            <w:tcW w:w="1176" w:type="dxa"/>
            <w:shd w:val="clear" w:color="auto" w:fill="auto"/>
          </w:tcPr>
          <w:p w14:paraId="301342E7" w14:textId="77777777" w:rsidR="00161730" w:rsidRPr="00B50799" w:rsidRDefault="00161730" w:rsidP="00161730">
            <w:pPr>
              <w:pStyle w:val="Text"/>
            </w:pPr>
            <w:r>
              <w:t>kecil~</w:t>
            </w:r>
            <w:r w:rsidRPr="00B50799">
              <w:t>kecil</w:t>
            </w:r>
          </w:p>
        </w:tc>
        <w:tc>
          <w:tcPr>
            <w:tcW w:w="284" w:type="dxa"/>
            <w:shd w:val="clear" w:color="auto" w:fill="auto"/>
          </w:tcPr>
          <w:p w14:paraId="6DFA5B47" w14:textId="77777777" w:rsidR="00161730" w:rsidRPr="00B50799" w:rsidRDefault="00161730" w:rsidP="00161730">
            <w:pPr>
              <w:pStyle w:val="O0Nwnext"/>
            </w:pPr>
            <w:r>
              <w:t>…</w:t>
            </w:r>
          </w:p>
        </w:tc>
        <w:tc>
          <w:tcPr>
            <w:tcW w:w="284" w:type="dxa"/>
            <w:shd w:val="clear" w:color="auto" w:fill="auto"/>
          </w:tcPr>
          <w:p w14:paraId="388C97F2" w14:textId="77777777" w:rsidR="00161730" w:rsidRPr="00E612EA" w:rsidRDefault="00161730" w:rsidP="00161730">
            <w:pPr>
              <w:pStyle w:val="Text"/>
              <w:rPr>
                <w:rStyle w:val="ChBlueBold"/>
              </w:rPr>
            </w:pPr>
            <w:r w:rsidRPr="00AC23C4">
              <w:rPr>
                <w:rStyle w:val="ChBlueBold"/>
                <w:szCs w:val="20"/>
              </w:rPr>
              <w:sym w:font="Symbol" w:char="F0C6"/>
            </w:r>
          </w:p>
        </w:tc>
        <w:tc>
          <w:tcPr>
            <w:tcW w:w="538" w:type="dxa"/>
            <w:shd w:val="clear" w:color="auto" w:fill="auto"/>
          </w:tcPr>
          <w:p w14:paraId="04AE0126" w14:textId="77777777" w:rsidR="00161730" w:rsidRPr="002760D2" w:rsidRDefault="00161730" w:rsidP="00161730">
            <w:pPr>
              <w:pStyle w:val="Text"/>
              <w:rPr>
                <w:rStyle w:val="ChBlueBold"/>
              </w:rPr>
            </w:pPr>
            <w:r w:rsidRPr="002760D2">
              <w:rPr>
                <w:rStyle w:val="ChBlueBold"/>
              </w:rPr>
              <w:t>yang</w:t>
            </w:r>
          </w:p>
        </w:tc>
        <w:tc>
          <w:tcPr>
            <w:tcW w:w="1361" w:type="dxa"/>
            <w:shd w:val="clear" w:color="auto" w:fill="auto"/>
          </w:tcPr>
          <w:p w14:paraId="226EC74E" w14:textId="77777777" w:rsidR="00161730" w:rsidRPr="00B50799" w:rsidRDefault="00161730" w:rsidP="00161730">
            <w:pPr>
              <w:pStyle w:val="Text"/>
            </w:pPr>
            <w:r>
              <w:t>rajin</w:t>
            </w:r>
            <w:r w:rsidR="00BA5C1C">
              <w:t>g</w:t>
            </w:r>
            <w:r>
              <w:t>~</w:t>
            </w:r>
            <w:r w:rsidRPr="00B50799">
              <w:t>raji</w:t>
            </w:r>
            <w:r>
              <w:t>n</w:t>
            </w:r>
            <w:r w:rsidR="00BA5C1C">
              <w:t>g</w:t>
            </w:r>
          </w:p>
        </w:tc>
      </w:tr>
      <w:tr w:rsidR="00AC23C4" w:rsidRPr="00AC23C4" w14:paraId="39960A6F" w14:textId="77777777" w:rsidTr="00AC23C4">
        <w:tc>
          <w:tcPr>
            <w:tcW w:w="709" w:type="dxa"/>
            <w:shd w:val="clear" w:color="auto" w:fill="auto"/>
          </w:tcPr>
          <w:p w14:paraId="5C5FF614" w14:textId="77777777" w:rsidR="00161730" w:rsidRPr="00B50799" w:rsidRDefault="00161730" w:rsidP="00161730">
            <w:pPr>
              <w:pStyle w:val="GlossEng"/>
            </w:pPr>
          </w:p>
        </w:tc>
        <w:tc>
          <w:tcPr>
            <w:tcW w:w="482" w:type="dxa"/>
            <w:shd w:val="clear" w:color="auto" w:fill="auto"/>
          </w:tcPr>
          <w:p w14:paraId="68704497" w14:textId="77777777" w:rsidR="00161730" w:rsidRPr="00B50799" w:rsidRDefault="00161730" w:rsidP="00161730">
            <w:pPr>
              <w:pStyle w:val="GlossEng"/>
            </w:pPr>
          </w:p>
        </w:tc>
        <w:tc>
          <w:tcPr>
            <w:tcW w:w="1025" w:type="dxa"/>
            <w:shd w:val="clear" w:color="auto" w:fill="auto"/>
          </w:tcPr>
          <w:p w14:paraId="36044134" w14:textId="77777777" w:rsidR="00161730" w:rsidRPr="00B50799" w:rsidRDefault="00161730" w:rsidP="00161730">
            <w:pPr>
              <w:pStyle w:val="GlossEng"/>
            </w:pPr>
          </w:p>
        </w:tc>
        <w:tc>
          <w:tcPr>
            <w:tcW w:w="348" w:type="dxa"/>
            <w:shd w:val="clear" w:color="auto" w:fill="auto"/>
          </w:tcPr>
          <w:p w14:paraId="5C463464" w14:textId="77777777" w:rsidR="00161730" w:rsidRPr="009607B2" w:rsidRDefault="00161730" w:rsidP="00161730">
            <w:pPr>
              <w:pStyle w:val="GlossEng"/>
            </w:pPr>
          </w:p>
        </w:tc>
        <w:tc>
          <w:tcPr>
            <w:tcW w:w="586" w:type="dxa"/>
            <w:shd w:val="clear" w:color="auto" w:fill="auto"/>
          </w:tcPr>
          <w:p w14:paraId="0C54CBA1" w14:textId="77777777" w:rsidR="00161730" w:rsidRPr="0099608C" w:rsidRDefault="00161730" w:rsidP="00161730">
            <w:pPr>
              <w:pStyle w:val="GlossEng"/>
              <w:rPr>
                <w:rStyle w:val="ChSmallCaps"/>
              </w:rPr>
            </w:pPr>
            <w:r w:rsidRPr="0099608C">
              <w:rPr>
                <w:rStyle w:val="ChSmallCaps"/>
              </w:rPr>
              <w:t>rel</w:t>
            </w:r>
          </w:p>
        </w:tc>
        <w:tc>
          <w:tcPr>
            <w:tcW w:w="1176" w:type="dxa"/>
            <w:shd w:val="clear" w:color="auto" w:fill="auto"/>
          </w:tcPr>
          <w:p w14:paraId="2C149729" w14:textId="77777777" w:rsidR="00161730" w:rsidRPr="00B50799" w:rsidRDefault="00161730" w:rsidP="00161730">
            <w:pPr>
              <w:pStyle w:val="GlossEng"/>
            </w:pPr>
            <w:r w:rsidRPr="0099608C">
              <w:rPr>
                <w:rStyle w:val="ChSmallCaps"/>
              </w:rPr>
              <w:t>rdp</w:t>
            </w:r>
            <w:r w:rsidRPr="00B50799">
              <w:t>~</w:t>
            </w:r>
            <w:r w:rsidR="00BA5C1C">
              <w:t>be</w:t>
            </w:r>
            <w:r w:rsidR="0006605C">
              <w:t>.</w:t>
            </w:r>
            <w:r w:rsidRPr="00B50799">
              <w:t>small</w:t>
            </w:r>
          </w:p>
        </w:tc>
        <w:tc>
          <w:tcPr>
            <w:tcW w:w="284" w:type="dxa"/>
            <w:shd w:val="clear" w:color="auto" w:fill="auto"/>
          </w:tcPr>
          <w:p w14:paraId="2CF7D829" w14:textId="77777777" w:rsidR="00161730" w:rsidRPr="00B50799" w:rsidRDefault="00161730" w:rsidP="00161730">
            <w:pPr>
              <w:pStyle w:val="GlossEng"/>
            </w:pPr>
          </w:p>
        </w:tc>
        <w:tc>
          <w:tcPr>
            <w:tcW w:w="284" w:type="dxa"/>
            <w:shd w:val="clear" w:color="auto" w:fill="auto"/>
          </w:tcPr>
          <w:p w14:paraId="3B2C75AF" w14:textId="77777777" w:rsidR="00161730" w:rsidRPr="009607B2" w:rsidRDefault="00161730" w:rsidP="00161730">
            <w:pPr>
              <w:pStyle w:val="GlossEng"/>
            </w:pPr>
          </w:p>
        </w:tc>
        <w:tc>
          <w:tcPr>
            <w:tcW w:w="538" w:type="dxa"/>
            <w:shd w:val="clear" w:color="auto" w:fill="auto"/>
          </w:tcPr>
          <w:p w14:paraId="33AB9DC8" w14:textId="77777777" w:rsidR="00161730" w:rsidRPr="0099608C" w:rsidRDefault="00161730" w:rsidP="00161730">
            <w:pPr>
              <w:pStyle w:val="GlossEng"/>
              <w:rPr>
                <w:rStyle w:val="ChSmallCaps"/>
              </w:rPr>
            </w:pPr>
            <w:r w:rsidRPr="0099608C">
              <w:rPr>
                <w:rStyle w:val="ChSmallCaps"/>
              </w:rPr>
              <w:t>rel</w:t>
            </w:r>
          </w:p>
        </w:tc>
        <w:tc>
          <w:tcPr>
            <w:tcW w:w="1361" w:type="dxa"/>
            <w:shd w:val="clear" w:color="auto" w:fill="auto"/>
          </w:tcPr>
          <w:p w14:paraId="59D0C803" w14:textId="77777777" w:rsidR="00161730" w:rsidRPr="00B50799" w:rsidRDefault="00161730" w:rsidP="00161730">
            <w:pPr>
              <w:pStyle w:val="GlossEng"/>
            </w:pPr>
            <w:r w:rsidRPr="0099608C">
              <w:rPr>
                <w:rStyle w:val="ChSmallCaps"/>
              </w:rPr>
              <w:t>rdp</w:t>
            </w:r>
            <w:r w:rsidRPr="00B50799">
              <w:t>~</w:t>
            </w:r>
            <w:r>
              <w:t>be.</w:t>
            </w:r>
            <w:r w:rsidRPr="00B50799">
              <w:t>diligent</w:t>
            </w:r>
          </w:p>
        </w:tc>
      </w:tr>
    </w:tbl>
    <w:p w14:paraId="4C1B1B04" w14:textId="2375312F" w:rsidR="00161730" w:rsidRDefault="00161730" w:rsidP="00161730">
      <w:pPr>
        <w:pStyle w:val="FreeTranslAlphaEng"/>
      </w:pPr>
      <w:r>
        <w:t xml:space="preserve">Speaker-2: </w:t>
      </w:r>
      <w:r w:rsidR="00B7093A">
        <w:t>‘</w:t>
      </w:r>
      <w:r>
        <w:t>(</w:t>
      </w:r>
      <w:r w:rsidRPr="00BB5A53">
        <w:rPr>
          <w:rStyle w:val="ChBlueBold"/>
        </w:rPr>
        <w:t>the one</w:t>
      </w:r>
      <w:r>
        <w:t xml:space="preserve">) </w:t>
      </w:r>
      <w:r w:rsidRPr="002760D2">
        <w:rPr>
          <w:rStyle w:val="ChBlueBold"/>
        </w:rPr>
        <w:t>who</w:t>
      </w:r>
      <w:r w:rsidR="00B7093A">
        <w:t>’</w:t>
      </w:r>
      <w:r>
        <w:t>s kind of small … (</w:t>
      </w:r>
      <w:r w:rsidRPr="00BB5A53">
        <w:rPr>
          <w:rStyle w:val="ChBlueBold"/>
        </w:rPr>
        <w:t>the one</w:t>
      </w:r>
      <w:r>
        <w:t xml:space="preserve">) </w:t>
      </w:r>
      <w:r w:rsidRPr="00BB5A53">
        <w:rPr>
          <w:rStyle w:val="ChBlueBold"/>
        </w:rPr>
        <w:t>who</w:t>
      </w:r>
      <w:r w:rsidR="00B7093A">
        <w:t>’</w:t>
      </w:r>
      <w:r>
        <w:t>s very diligent</w:t>
      </w:r>
      <w:r w:rsidR="00B7093A">
        <w:t>’</w:t>
      </w:r>
      <w:r>
        <w:t xml:space="preserve"> </w:t>
      </w:r>
      <w:r w:rsidRPr="002760D2">
        <w:rPr>
          <w:rStyle w:val="ExampleSource"/>
        </w:rPr>
        <w:t>[081115-00</w:t>
      </w:r>
      <w:r w:rsidR="00E97105">
        <w:rPr>
          <w:rStyle w:val="ExampleSource"/>
        </w:rPr>
        <w:t>1a-Cv.0285</w:t>
      </w:r>
      <w:r w:rsidRPr="002760D2">
        <w:rPr>
          <w:rStyle w:val="ExampleSource"/>
        </w:rPr>
        <w:t>-</w:t>
      </w:r>
      <w:r>
        <w:rPr>
          <w:rStyle w:val="ExampleSource"/>
        </w:rPr>
        <w:t>0292</w:t>
      </w:r>
      <w:r w:rsidRPr="002760D2">
        <w:rPr>
          <w:rStyle w:val="ExampleSource"/>
        </w:rPr>
        <w:t>]</w:t>
      </w:r>
    </w:p>
    <w:p w14:paraId="46E8485C" w14:textId="43FE2DD7" w:rsidR="00161730" w:rsidRDefault="00161730" w:rsidP="007E38E2">
      <w:pPr>
        <w:pStyle w:val="Body0005after"/>
      </w:pPr>
      <w:r>
        <w:t>The remainder of this section describes the grammatical positions which can be relativized in Papuan Malay. The data in the corpus show</w:t>
      </w:r>
      <w:r w:rsidR="00EC44EB">
        <w:t>s</w:t>
      </w:r>
      <w:r>
        <w:t xml:space="preserve"> that</w:t>
      </w:r>
      <w:r w:rsidR="00C27E43">
        <w:t>,</w:t>
      </w:r>
      <w:r>
        <w:t xml:space="preserve"> in terms of </w:t>
      </w:r>
      <w:r w:rsidR="00BA6215">
        <w:rPr>
          <w:rStyle w:val="Citation"/>
        </w:rPr>
        <w:fldChar w:fldCharType="begin"/>
      </w:r>
      <w:r w:rsidR="003A5B20">
        <w:rPr>
          <w:rStyle w:val="Citation"/>
        </w:rPr>
        <w:instrText>ADDIN CITAVI.PLACEHOLDER 7a8f34ef-4c89-452f-a32e-c17faade226e PFBsYWNlaG9sZGVyPg0KICA8QWRkSW5WZXJzaW9uPjUuMi4wLjg8L0FkZEluVmVyc2lvbj4NCiAgPElkPjdhOGYzNGVmLTRjODktNDUyZi1hMzJlLWMxN2ZhYWRlMjI2ZTwvSWQ+DQogIDxFbnRyaWVzPg0KICAgIDxFbnRyeT4NCiAgICAgIDxJZD4zZGEwZTMwZC04YTE1LTQ4Y2ItOTZlYi05Yzk2ZTcyMTM0YmM8L0lkPg0KICAgICAgPE5vUGFyPnRydWU8L05vUGFyPg0KICAgICAgPFBlcnNvbk9ubHk+dHJ1ZTwvUGVyc29uT25seT4NCiAgICAgIDxSZWZlcmVuY2VJZD42MGU0ZGVmMy03ZGJhLTQ5YmYtOGZjMy05NWY2ZjEzNjllYWQ8L1JlZmVyZW5jZUlk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Vkd2FyZDwvRmlyc3ROYW1lPg0KICAgICAgICAgICAgPExhc3ROYW1lPktlZW5hbjwvTGFzdE5hbWU+DQogICAgICAgICAgICA8TWlkZGxlTmFtZT5MLjwvTWlkZGxlTmFtZT4NCiAgICAgICAgICAgIDxTZXg+TWFsZTwvU2V4Pg0KICAgICAgICAgIDwvUGVyc29uPg0KICAgICAgICAgIDxQZXJzb24+DQogICAgICAgICAgICA8Rmlyc3ROYW1lPkJlcm5hcmQ8L0ZpcnN0TmFtZT4NCiAgICAgICAgICAgIDxMYXN0TmFtZT5Db21yaWU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lZW5hbiBhbmQgQ29tcmllPC9UZXh0Pg0KICAgIDwvVGV4dFVuaXQ+DQogIDwvVGV4dFVuaXRzPg0KPC9QbGFjZWhvbGRlcj4=</w:instrText>
      </w:r>
      <w:r w:rsidR="00BA6215">
        <w:rPr>
          <w:rStyle w:val="Citation"/>
        </w:rPr>
        <w:fldChar w:fldCharType="separate"/>
      </w:r>
      <w:bookmarkStart w:id="5273" w:name="_CTVP0017a8f34ef4c89452fa32ec17faade226e"/>
      <w:r w:rsidR="0092006B">
        <w:rPr>
          <w:rStyle w:val="Citation"/>
        </w:rPr>
        <w:t>Keenan and Comrie</w:t>
      </w:r>
      <w:bookmarkEnd w:id="5273"/>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cdafe828-fec5-4901-a00b-a9552bad7ef4 PFBsYWNlaG9sZGVyPg0KICA8QWRkSW5WZXJzaW9uPjUuMi4wLjg8L0FkZEluVmVyc2lvbj4NCiAgPElkPmNkYWZlODI4LWZlYzUtNDkwMS1hMDBiLWE5NTUyYmFkN2VmNDwvSWQ+DQogIDxFbnRyaWVzPg0KICAgIDxFbnRyeT4NCiAgICAgIDxJZD5lYzg5YTJmZi0xNzRlLTQ0YjctYTlmNi0zNDhkMGE5ZTZkMTU8L0lkPg0KICAgICAgPFJlZmVyZW5jZUlkPjYwZTRkZWYzLTdkYmEtNDliZi04ZmMzLTk1ZjZmMTM2OWVhZ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HdhcmQ8L0ZpcnN0TmFtZT4NCiAgICAgICAgICAgIDxMYXN0TmFtZT5LZWVuYW48L0xhc3ROYW1lPg0KICAgICAgICAgICAgPE1pZGRsZU5hbWU+TC48L01pZGRsZU5hbWU+DQogICAgICAgICAgICA8U2V4Pk1hbGU8L1NleD4NCiAgICAgICAgICA8L1BlcnNvbj4NCiAgICAgICAgICA8UGVyc29uPg0KICAgICAgICAgICAgPEZpcnN0TmFtZT5CZXJuYXJkPC9GaXJzdE5hbWU+DQogICAgICAgICAgICA8TGFzdE5hbWU+Q29tcmll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cpPC9UZXh0Pg0KICAgIDwvVGV4dFVuaXQ+DQogIDwvVGV4dFVuaXRzPg0KPC9QbGFjZWhvbGRlcj4=</w:instrText>
      </w:r>
      <w:r w:rsidR="00BA6215">
        <w:rPr>
          <w:rStyle w:val="Citation"/>
        </w:rPr>
        <w:fldChar w:fldCharType="separate"/>
      </w:r>
      <w:bookmarkStart w:id="5274" w:name="_CTVP001cdafe828fec54901a00ba9552bad7ef4"/>
      <w:r w:rsidR="0092006B">
        <w:rPr>
          <w:rStyle w:val="Citation"/>
        </w:rPr>
        <w:t>(1977)</w:t>
      </w:r>
      <w:bookmarkEnd w:id="5274"/>
      <w:r w:rsidR="00BA6215">
        <w:rPr>
          <w:rStyle w:val="Citation"/>
        </w:rPr>
        <w:fldChar w:fldCharType="end"/>
      </w:r>
      <w:r>
        <w:t xml:space="preserve"> </w:t>
      </w:r>
      <w:r w:rsidR="00B7093A">
        <w:t>“</w:t>
      </w:r>
      <w:r>
        <w:t>Accessibility Hierarchy</w:t>
      </w:r>
      <w:r w:rsidR="00B7093A">
        <w:t>”</w:t>
      </w:r>
      <w:r>
        <w:t>, Papuan Malay allows relativization on all five positions, namely:</w:t>
      </w:r>
    </w:p>
    <w:p w14:paraId="582CDE71" w14:textId="77777777" w:rsidR="00161730" w:rsidRDefault="00161730" w:rsidP="00161730">
      <w:pPr>
        <w:pStyle w:val="I05I"/>
      </w:pPr>
      <w:r w:rsidRPr="0099608C">
        <w:rPr>
          <w:rStyle w:val="ChSmallCaps"/>
        </w:rPr>
        <w:t>subject</w:t>
      </w:r>
      <w:r>
        <w:t xml:space="preserve"> &gt; </w:t>
      </w:r>
      <w:r w:rsidRPr="0099608C">
        <w:rPr>
          <w:rStyle w:val="ChSmallCaps"/>
        </w:rPr>
        <w:t>direct</w:t>
      </w:r>
      <w:r w:rsidRPr="008020F1">
        <w:t xml:space="preserve"> </w:t>
      </w:r>
      <w:r w:rsidRPr="0099608C">
        <w:rPr>
          <w:rStyle w:val="ChSmallCaps"/>
        </w:rPr>
        <w:t>object</w:t>
      </w:r>
      <w:r w:rsidRPr="008020F1">
        <w:t xml:space="preserve"> </w:t>
      </w:r>
      <w:r w:rsidRPr="00B12FE0">
        <w:t>&gt;</w:t>
      </w:r>
      <w:r w:rsidRPr="008020F1">
        <w:t xml:space="preserve"> </w:t>
      </w:r>
      <w:r w:rsidRPr="0099608C">
        <w:rPr>
          <w:rStyle w:val="ChSmallCaps"/>
        </w:rPr>
        <w:t>indirect</w:t>
      </w:r>
      <w:r w:rsidRPr="008020F1">
        <w:t xml:space="preserve"> </w:t>
      </w:r>
      <w:r w:rsidRPr="0099608C">
        <w:rPr>
          <w:rStyle w:val="ChSmallCaps"/>
        </w:rPr>
        <w:t>object</w:t>
      </w:r>
      <w:r w:rsidRPr="008020F1">
        <w:t xml:space="preserve"> </w:t>
      </w:r>
      <w:r w:rsidRPr="00B12FE0">
        <w:t>&gt;</w:t>
      </w:r>
      <w:r w:rsidRPr="008020F1">
        <w:t xml:space="preserve"> </w:t>
      </w:r>
      <w:r w:rsidRPr="0099608C">
        <w:rPr>
          <w:rStyle w:val="ChSmallCaps"/>
        </w:rPr>
        <w:t>oblique</w:t>
      </w:r>
      <w:r w:rsidRPr="008020F1">
        <w:t xml:space="preserve"> </w:t>
      </w:r>
      <w:r w:rsidRPr="00B12FE0">
        <w:t>&gt;</w:t>
      </w:r>
      <w:r w:rsidRPr="008020F1">
        <w:t xml:space="preserve"> </w:t>
      </w:r>
      <w:r w:rsidRPr="0099608C">
        <w:rPr>
          <w:rStyle w:val="ChSmallCaps"/>
        </w:rPr>
        <w:t>possessor</w:t>
      </w:r>
    </w:p>
    <w:p w14:paraId="4C5E79E7" w14:textId="09FDB906" w:rsidR="00161730" w:rsidRPr="00411037" w:rsidRDefault="00C27E43" w:rsidP="00C27E43">
      <w:pPr>
        <w:pStyle w:val="Body0000after"/>
      </w:pPr>
      <w:r>
        <w:t>Cross-linguistically, as</w:t>
      </w:r>
      <w:r w:rsidRPr="00513C8C">
        <w:rPr>
          <w:rStyle w:val="Citation"/>
        </w:rPr>
        <w:t xml:space="preserve"> </w:t>
      </w:r>
      <w:r>
        <w:rPr>
          <w:rStyle w:val="Citation"/>
        </w:rPr>
        <w:fldChar w:fldCharType="begin"/>
      </w:r>
      <w:r>
        <w:rPr>
          <w:rStyle w:val="Citation"/>
        </w:rPr>
        <w:instrText>ADDIN CITAVI.PLACEHOLDER e6f13a26-dcbf-425f-b52e-aaed3c2e0312 PFBsYWNlaG9sZGVyPg0KICA8QWRkSW5WZXJzaW9uPjUuMi4wLjg8L0FkZEluVmVyc2lvbj4NCiAgPElkPmU2ZjEzYTI2LWRjYmYtNDI1Zi1iNTJlLWFhZWQzYzJlMDMxMjwvSWQ+DQogIDxFbnRyaWVzPg0KICAgIDxFbnRyeT4NCiAgICAgIDxJZD42NjEwYmE0Ny1hOThmLTRkZDItOTcxMC1jZTY0MWQ5MDU1NjI8L0lkPg0KICAgICAgPE5vUGFyPnRydWU8L05vUGFyPg0KICAgICAgPFBlcnNvbk9ubHk+dHJ1ZTwvUGVyc29uT25seT4NCiAgICAgIDxSZWZlcmVuY2VJZD42MGZiOGQwYy01NzAxLTQ5ZDAtYjJmOS1mOGIwODNjMGJlOWY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ob3J0VGl0bGU+UGF5bmUgMTk5NyDigJMgRGVzY3JpYmluZyBtb3JwaG9zeW50YXg8L1Nob3J0VGl0bGU+DQogICAgICAgIDxUaXRsZT5EZXNjcmliaW5nIG1vcnBob3N5bnRheDogQSBndWlkZSBmb3IgZmllbGQgbGluZ3Vpc3RzPC9UaXRsZT4NCiAgICAgICAgPFllYXI+MTk5NzwvWWVhcj4NCiAgICAgIDwvUmVmZXJlbmNlPg0KICAgIDwvRW50cnk+DQogIDwvRW50cmllcz4NCiAgPFRleHQ+UGF5b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5bmU8L1RleHQ+DQogICAgPC9UZXh0VW5pdD4NCiAgPC9UZXh0VW5pdHM+DQo8L1BsYWNlaG9sZGVyPg==</w:instrText>
      </w:r>
      <w:r>
        <w:rPr>
          <w:rStyle w:val="Citation"/>
        </w:rPr>
        <w:fldChar w:fldCharType="separate"/>
      </w:r>
      <w:bookmarkStart w:id="5275" w:name="_CTVP001e6f13a26dcbf425fb52eaaed3c2e0312"/>
      <w:r w:rsidR="0092006B">
        <w:rPr>
          <w:rStyle w:val="Citation"/>
        </w:rPr>
        <w:t>Payne</w:t>
      </w:r>
      <w:bookmarkEnd w:id="5275"/>
      <w:r>
        <w:rPr>
          <w:rStyle w:val="Citation"/>
        </w:rPr>
        <w:fldChar w:fldCharType="end"/>
      </w:r>
      <w:r w:rsidRPr="00513C8C">
        <w:rPr>
          <w:rStyle w:val="Citation"/>
        </w:rPr>
        <w:t xml:space="preserve"> </w:t>
      </w:r>
      <w:r>
        <w:rPr>
          <w:rStyle w:val="Citation"/>
        </w:rPr>
        <w:fldChar w:fldCharType="begin"/>
      </w:r>
      <w:r>
        <w:rPr>
          <w:rStyle w:val="Citation"/>
        </w:rPr>
        <w:instrText>ADDIN CITAVI.PLACEHOLDER 65af8e5f-246e-450d-9bd7-36da028a909a 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QYXluZV9UXzE5OTdfRGVzY3JpYmluZyBtb3JwaG9zeW50YXggLSBBIGd1aWRlIGZvciBmaWVsZCBsaW5ndWlzdHMucGRmPC9BZGRyZXNzPg0KICAgICAgICAgICAgPExvY2F0aW9uVHlwZT5FbGVjdHJvbmljQWRkcmVzczwvTG9jYXRpb25UeXBlPg0KICAgICAgICAgIDwvTG9jYXRpb24+DQogICAgICAgIDwvTG9jYXRpb25zPg0KICAgICAgICA8UGFnZUNvdW50QzU+PCFbQ0RBVEFbPGM+NDEzPC9jPg0KPG9zPnh2aSwgNDEzIHAuPC9vcz4NCjxwcz54dmksIDQxMyBwLjwvcHM+XV0+PC9QYWdlQ291bnRDNT4NCiAgICAgICAgPFBhZ2VDb3VudD54dmksIDQxMy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aG9ydFRpdGxlPlBheW5lIDE5OTcg4oCTIERlc2NyaWJpbmcgbW9ycGhvc3ludGF4PC9TaG9ydFRpdGxlPg0KICAgICAgICA8VGl0bGU+RGVzY3JpYmluZyBtb3JwaG9zeW50YXg6IEEgZ3VpZGUgZm9yIGZpZWxkIGxpbmd1aXN0czwvVGl0bGU+DQogICAgICAgIDxZZWFyPjE5OTc8L1llYXI+DQogICAgICA8L1JlZmVyZW5jZT4NCiAgICA8L0VudHJ5Pg0KICA8L0VudHJpZXM+DQogIDxUZXh0PigxOTk3OiAyOTcsIDI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c6IDI5NywgMjk4KTwvVGV4dD4NCiAgICA8L1RleHRVbml0Pg0KICA8L1RleHRVbml0cz4NCjwvUGxhY2Vob2xkZXI+</w:instrText>
      </w:r>
      <w:r>
        <w:rPr>
          <w:rStyle w:val="Citation"/>
        </w:rPr>
        <w:fldChar w:fldCharType="separate"/>
      </w:r>
      <w:bookmarkStart w:id="5276" w:name="_CTVP00165af8e5f246e450d9bd736da028a909a"/>
      <w:r w:rsidR="0092006B">
        <w:rPr>
          <w:rStyle w:val="Citation"/>
        </w:rPr>
        <w:t>(1997: 297, 298)</w:t>
      </w:r>
      <w:bookmarkEnd w:id="5276"/>
      <w:r>
        <w:rPr>
          <w:rStyle w:val="Citation"/>
        </w:rPr>
        <w:fldChar w:fldCharType="end"/>
      </w:r>
      <w:r>
        <w:rPr>
          <w:rStyle w:val="Citation"/>
        </w:rPr>
        <w:t xml:space="preserve"> points out</w:t>
      </w:r>
      <w:r>
        <w:t xml:space="preserve">, </w:t>
      </w:r>
      <w:r w:rsidR="00E25E3C">
        <w:t xml:space="preserve">relativization of </w:t>
      </w:r>
      <w:r w:rsidR="00161730">
        <w:t>these positions involves</w:t>
      </w:r>
      <w:r w:rsidR="00161730" w:rsidRPr="007719CF">
        <w:t xml:space="preserve"> two different </w:t>
      </w:r>
      <w:r w:rsidR="00B7093A">
        <w:t>“</w:t>
      </w:r>
      <w:r w:rsidR="00161730" w:rsidRPr="007719CF">
        <w:t>case recoverability strategies</w:t>
      </w:r>
      <w:r w:rsidR="00B7093A">
        <w:t>”</w:t>
      </w:r>
      <w:r w:rsidR="00161730" w:rsidRPr="007719CF">
        <w:t xml:space="preserve"> </w:t>
      </w:r>
      <w:r w:rsidR="002A3827">
        <w:t xml:space="preserve">which </w:t>
      </w:r>
      <w:r w:rsidR="00161730">
        <w:t xml:space="preserve">allow to identify </w:t>
      </w:r>
      <w:r w:rsidR="00B7093A">
        <w:t>“</w:t>
      </w:r>
      <w:r w:rsidR="00161730" w:rsidRPr="007719CF">
        <w:t xml:space="preserve">the role of the referent of the head noun </w:t>
      </w:r>
      <w:r w:rsidR="00161730" w:rsidRPr="00C83104">
        <w:rPr>
          <w:rStyle w:val="ChItalic"/>
        </w:rPr>
        <w:t>within the relative clause</w:t>
      </w:r>
      <w:r w:rsidR="00B7093A">
        <w:t>”</w:t>
      </w:r>
      <w:r w:rsidR="00E25E3C">
        <w:t xml:space="preserve">, namely the </w:t>
      </w:r>
      <w:r w:rsidR="00B7093A">
        <w:t>“</w:t>
      </w:r>
      <w:r w:rsidR="00E25E3C">
        <w:t>gap strategy</w:t>
      </w:r>
      <w:r w:rsidR="00B7093A">
        <w:t>”</w:t>
      </w:r>
      <w:r w:rsidR="00E25E3C">
        <w:t xml:space="preserve"> or </w:t>
      </w:r>
      <w:r w:rsidR="00B7093A">
        <w:t>“</w:t>
      </w:r>
      <w:r w:rsidR="00E25E3C">
        <w:t>pronoun retention</w:t>
      </w:r>
      <w:r w:rsidR="00B7093A">
        <w:t>”</w:t>
      </w:r>
      <w:r w:rsidR="00161730">
        <w:t xml:space="preserve">. </w:t>
      </w:r>
      <w:r w:rsidR="00E25E3C">
        <w:t xml:space="preserve">Both strategies are also found in Papuan Malay. Relativization </w:t>
      </w:r>
      <w:r w:rsidR="00161730">
        <w:t xml:space="preserve">of subject, direct and </w:t>
      </w:r>
      <w:r w:rsidR="00CB1992">
        <w:t xml:space="preserve">oblique </w:t>
      </w:r>
      <w:r w:rsidR="00161730">
        <w:t xml:space="preserve">object </w:t>
      </w:r>
      <w:r w:rsidR="00E25E3C">
        <w:t>arguments is achieved with the gap strategy</w:t>
      </w:r>
      <w:r w:rsidR="00161730">
        <w:t>, while relativization of obliques and possess</w:t>
      </w:r>
      <w:r w:rsidR="00E25E3C">
        <w:t>ors involves pronoun retention</w:t>
      </w:r>
      <w:r w:rsidR="00161730" w:rsidRPr="00411037">
        <w:t>.</w:t>
      </w:r>
    </w:p>
    <w:p w14:paraId="5F777F7D" w14:textId="079B6FE4" w:rsidR="00161730" w:rsidRDefault="00161730" w:rsidP="0009043C">
      <w:pPr>
        <w:pStyle w:val="Body0505after"/>
      </w:pPr>
      <w:r>
        <w:t>When core arguments are relativized, a gap is left. This gap,</w:t>
      </w:r>
      <w:r w:rsidRPr="00AD1721">
        <w:t xml:space="preserve"> </w:t>
      </w:r>
      <w:r>
        <w:t xml:space="preserve">signified with </w:t>
      </w:r>
      <w:r w:rsidR="00B7093A">
        <w:t>“</w:t>
      </w:r>
      <w:r w:rsidRPr="00387864">
        <w:rPr>
          <w:szCs w:val="20"/>
        </w:rPr>
        <w:sym w:font="Symbol" w:char="F0C6"/>
      </w:r>
      <w:r w:rsidR="00B7093A">
        <w:rPr>
          <w:szCs w:val="20"/>
        </w:rPr>
        <w:t>“</w:t>
      </w:r>
      <w:r>
        <w:t xml:space="preserve">, occurs </w:t>
      </w:r>
      <w:r>
        <w:rPr>
          <w:lang w:eastAsia="en-US"/>
        </w:rPr>
        <w:t xml:space="preserve">where the </w:t>
      </w:r>
      <w:r w:rsidRPr="00D17EFF">
        <w:t>relativized noun phrase</w:t>
      </w:r>
      <w:r>
        <w:rPr>
          <w:lang w:eastAsia="en-US"/>
        </w:rPr>
        <w:t xml:space="preserve"> would be situated if it were expressed</w:t>
      </w:r>
      <w:r w:rsidRPr="00D63EE7">
        <w:rPr>
          <w:lang w:eastAsia="en-US"/>
        </w:rPr>
        <w:t xml:space="preserve"> </w:t>
      </w:r>
      <w:r>
        <w:rPr>
          <w:lang w:eastAsia="en-US"/>
        </w:rPr>
        <w:t xml:space="preserve">overtly. </w:t>
      </w:r>
      <w:r w:rsidR="00C27E43">
        <w:t xml:space="preserve">Relativization </w:t>
      </w:r>
      <w:r>
        <w:t xml:space="preserve">of </w:t>
      </w:r>
      <w:r w:rsidR="00C27E43">
        <w:t xml:space="preserve">the </w:t>
      </w:r>
      <w:r>
        <w:t>subject argument</w:t>
      </w:r>
      <w:r w:rsidR="00C27E43">
        <w:t xml:space="preserve"> is illustrated in </w:t>
      </w:r>
      <w:r w:rsidR="00C27E43">
        <w:fldChar w:fldCharType="begin"/>
      </w:r>
      <w:r w:rsidR="00C27E43">
        <w:instrText xml:space="preserve"> REF _Ref356382344 \h </w:instrText>
      </w:r>
      <w:r w:rsidR="00C27E43">
        <w:fldChar w:fldCharType="separate"/>
      </w:r>
      <w:r w:rsidR="00154D81" w:rsidRPr="00856563">
        <w:t>(</w:t>
      </w:r>
      <w:r w:rsidR="00154D81">
        <w:rPr>
          <w:noProof/>
        </w:rPr>
        <w:t>62</w:t>
      </w:r>
      <w:r w:rsidR="00154D81" w:rsidRPr="00856563">
        <w:t>)</w:t>
      </w:r>
      <w:r w:rsidR="00C27E43">
        <w:fldChar w:fldCharType="end"/>
      </w:r>
      <w:r>
        <w:t xml:space="preserve">, </w:t>
      </w:r>
      <w:r w:rsidR="00A22AE7">
        <w:t xml:space="preserve">and </w:t>
      </w:r>
      <w:r>
        <w:t xml:space="preserve">of </w:t>
      </w:r>
      <w:r w:rsidR="00C27E43">
        <w:t xml:space="preserve">the </w:t>
      </w:r>
      <w:r>
        <w:t>direct object argument</w:t>
      </w:r>
      <w:r w:rsidR="00C27E43">
        <w:t xml:space="preserve"> of a bivalent verb, namely </w:t>
      </w:r>
      <w:r w:rsidR="00C27E43" w:rsidRPr="00C27E43">
        <w:rPr>
          <w:rStyle w:val="ChItalBold"/>
        </w:rPr>
        <w:t>biking</w:t>
      </w:r>
      <w:r w:rsidR="00C27E43">
        <w:t xml:space="preserve"> ‘make’, in </w:t>
      </w:r>
      <w:r w:rsidR="00C27E43">
        <w:fldChar w:fldCharType="begin"/>
      </w:r>
      <w:r w:rsidR="00C27E43">
        <w:instrText xml:space="preserve"> REF _Ref356382345 \h </w:instrText>
      </w:r>
      <w:r w:rsidR="00C27E43">
        <w:fldChar w:fldCharType="separate"/>
      </w:r>
      <w:r w:rsidR="00154D81" w:rsidRPr="00856563">
        <w:t>(</w:t>
      </w:r>
      <w:r w:rsidR="00154D81">
        <w:rPr>
          <w:noProof/>
        </w:rPr>
        <w:t>63</w:t>
      </w:r>
      <w:r w:rsidR="00154D81" w:rsidRPr="00856563">
        <w:t>)</w:t>
      </w:r>
      <w:r w:rsidR="00C27E43">
        <w:fldChar w:fldCharType="end"/>
      </w:r>
      <w:r w:rsidR="00A22AE7">
        <w:t xml:space="preserve">. The examples in </w:t>
      </w:r>
      <w:r w:rsidR="00A22AE7">
        <w:fldChar w:fldCharType="begin"/>
      </w:r>
      <w:r w:rsidR="00A22AE7">
        <w:instrText xml:space="preserve"> REF _Ref356394392 \h </w:instrText>
      </w:r>
      <w:r w:rsidR="00A22AE7">
        <w:fldChar w:fldCharType="separate"/>
      </w:r>
      <w:r w:rsidR="00154D81" w:rsidRPr="00856563">
        <w:t>(</w:t>
      </w:r>
      <w:r w:rsidR="00154D81">
        <w:rPr>
          <w:noProof/>
        </w:rPr>
        <w:t>64</w:t>
      </w:r>
      <w:r w:rsidR="00154D81" w:rsidRPr="00856563">
        <w:t>)</w:t>
      </w:r>
      <w:r w:rsidR="00A22AE7">
        <w:fldChar w:fldCharType="end"/>
      </w:r>
      <w:r w:rsidR="00A22AE7">
        <w:t xml:space="preserve"> and </w:t>
      </w:r>
      <w:r w:rsidR="00A22AE7">
        <w:fldChar w:fldCharType="begin"/>
      </w:r>
      <w:r w:rsidR="00A22AE7">
        <w:instrText xml:space="preserve"> REF _Ref439865389 \h </w:instrText>
      </w:r>
      <w:r w:rsidR="00A22AE7">
        <w:fldChar w:fldCharType="separate"/>
      </w:r>
      <w:r w:rsidR="00154D81" w:rsidRPr="00856563">
        <w:t>(</w:t>
      </w:r>
      <w:r w:rsidR="00154D81">
        <w:rPr>
          <w:noProof/>
        </w:rPr>
        <w:t>65</w:t>
      </w:r>
      <w:r w:rsidR="00154D81" w:rsidRPr="00856563">
        <w:t>)</w:t>
      </w:r>
      <w:r w:rsidR="00A22AE7">
        <w:fldChar w:fldCharType="end"/>
      </w:r>
      <w:r w:rsidR="00A22AE7">
        <w:t xml:space="preserve"> illustrate </w:t>
      </w:r>
      <w:r w:rsidR="0009043C">
        <w:t xml:space="preserve">the </w:t>
      </w:r>
      <w:r w:rsidR="00A22AE7">
        <w:t xml:space="preserve">relativization of the </w:t>
      </w:r>
      <w:r w:rsidR="0009043C">
        <w:t>direct object positions</w:t>
      </w:r>
      <w:r w:rsidR="00A22AE7">
        <w:t xml:space="preserve"> in double-object constructions; in both examples the trivalent verb is </w:t>
      </w:r>
      <w:r w:rsidR="00A22AE7" w:rsidRPr="00A22AE7">
        <w:rPr>
          <w:rStyle w:val="ChItalBold"/>
        </w:rPr>
        <w:t>kasi</w:t>
      </w:r>
      <w:r w:rsidR="00A22AE7">
        <w:t xml:space="preserve"> ‘give’. In </w:t>
      </w:r>
      <w:r w:rsidR="00A22AE7">
        <w:fldChar w:fldCharType="begin"/>
      </w:r>
      <w:r w:rsidR="00A22AE7">
        <w:instrText xml:space="preserve"> REF _Ref356394392 \h </w:instrText>
      </w:r>
      <w:r w:rsidR="00A22AE7">
        <w:fldChar w:fldCharType="separate"/>
      </w:r>
      <w:r w:rsidR="00154D81" w:rsidRPr="00856563">
        <w:t>(</w:t>
      </w:r>
      <w:r w:rsidR="00154D81">
        <w:rPr>
          <w:noProof/>
        </w:rPr>
        <w:t>64</w:t>
      </w:r>
      <w:r w:rsidR="00154D81" w:rsidRPr="00856563">
        <w:t>)</w:t>
      </w:r>
      <w:r w:rsidR="00A22AE7">
        <w:fldChar w:fldCharType="end"/>
      </w:r>
      <w:r>
        <w:t xml:space="preserve">, </w:t>
      </w:r>
      <w:r w:rsidR="00C27E43">
        <w:t xml:space="preserve">the R argument </w:t>
      </w:r>
      <w:r w:rsidR="00A22AE7" w:rsidRPr="0009043C">
        <w:rPr>
          <w:rStyle w:val="ChItalBold"/>
        </w:rPr>
        <w:t>papeda</w:t>
      </w:r>
      <w:r w:rsidR="00A22AE7">
        <w:t xml:space="preserve"> ‘sagu porridge’ is relativized. In </w:t>
      </w:r>
      <w:r w:rsidR="00A22AE7">
        <w:fldChar w:fldCharType="begin"/>
      </w:r>
      <w:r w:rsidR="00A22AE7">
        <w:instrText xml:space="preserve"> REF _Ref439865389 \h </w:instrText>
      </w:r>
      <w:r w:rsidR="00A22AE7">
        <w:fldChar w:fldCharType="separate"/>
      </w:r>
      <w:r w:rsidR="00154D81" w:rsidRPr="00856563">
        <w:t>(</w:t>
      </w:r>
      <w:r w:rsidR="00154D81">
        <w:rPr>
          <w:noProof/>
        </w:rPr>
        <w:t>65</w:t>
      </w:r>
      <w:r w:rsidR="00154D81" w:rsidRPr="00856563">
        <w:t>)</w:t>
      </w:r>
      <w:r w:rsidR="00A22AE7">
        <w:fldChar w:fldCharType="end"/>
      </w:r>
      <w:r w:rsidR="00A22AE7">
        <w:t xml:space="preserve">, the T argument </w:t>
      </w:r>
      <w:r w:rsidR="0009043C" w:rsidRPr="0009043C">
        <w:rPr>
          <w:rStyle w:val="ChItalBold"/>
        </w:rPr>
        <w:t>Efana ini</w:t>
      </w:r>
      <w:r w:rsidR="0009043C">
        <w:t xml:space="preserve"> ‘this Efana’ </w:t>
      </w:r>
      <w:r w:rsidR="00A22AE7">
        <w:t xml:space="preserve">is relativized. </w:t>
      </w:r>
      <w:r w:rsidR="00C27E43">
        <w:t>(Verbal clauses with bivalent and trivalent verbs are discussed in detail in §</w:t>
      </w:r>
      <w:r w:rsidR="00C27E43">
        <w:fldChar w:fldCharType="begin"/>
      </w:r>
      <w:r w:rsidR="00C27E43">
        <w:instrText xml:space="preserve"> REF _Ref367529001 \w \h </w:instrText>
      </w:r>
      <w:r w:rsidR="00C27E43">
        <w:fldChar w:fldCharType="separate"/>
      </w:r>
      <w:r w:rsidR="00154D81">
        <w:rPr>
          <w:cs/>
        </w:rPr>
        <w:t>‎</w:t>
      </w:r>
      <w:r w:rsidR="00154D81">
        <w:t>11.1.2</w:t>
      </w:r>
      <w:r w:rsidR="00C27E43">
        <w:fldChar w:fldCharType="end"/>
      </w:r>
      <w:r w:rsidR="00C27E43">
        <w:t xml:space="preserve"> and §</w:t>
      </w:r>
      <w:r w:rsidR="00C27E43">
        <w:fldChar w:fldCharType="begin"/>
      </w:r>
      <w:r w:rsidR="00C27E43">
        <w:instrText xml:space="preserve"> REF _Ref367529002 \w \h </w:instrText>
      </w:r>
      <w:r w:rsidR="00C27E43">
        <w:fldChar w:fldCharType="separate"/>
      </w:r>
      <w:r w:rsidR="00154D81">
        <w:rPr>
          <w:cs/>
        </w:rPr>
        <w:t>‎</w:t>
      </w:r>
      <w:r w:rsidR="00154D81">
        <w:t>11.1.3</w:t>
      </w:r>
      <w:r w:rsidR="00C27E43">
        <w:fldChar w:fldCharType="end"/>
      </w:r>
      <w:r w:rsidR="00C27E43">
        <w:t>, respectively.)</w:t>
      </w:r>
    </w:p>
    <w:p w14:paraId="0662BFD2" w14:textId="13A7F25F" w:rsidR="00161730" w:rsidRDefault="00161730" w:rsidP="0009043C">
      <w:pPr>
        <w:pStyle w:val="ExampleTitle"/>
      </w:pPr>
      <w:r>
        <w:t xml:space="preserve">Relativization of the subject </w:t>
      </w:r>
      <w:r w:rsidR="00A22AE7">
        <w:t xml:space="preserve">and </w:t>
      </w:r>
      <w:r>
        <w:t>direct object</w:t>
      </w:r>
      <w:r w:rsidR="0009043C">
        <w:t xml:space="preserve"> </w:t>
      </w:r>
      <w:r>
        <w:t>positions</w:t>
      </w:r>
    </w:p>
    <w:tbl>
      <w:tblPr>
        <w:tblW w:w="6002" w:type="dxa"/>
        <w:tblCellMar>
          <w:left w:w="42" w:type="dxa"/>
          <w:right w:w="42" w:type="dxa"/>
        </w:tblCellMar>
        <w:tblLook w:val="01E0" w:firstRow="1" w:lastRow="1" w:firstColumn="1" w:lastColumn="1" w:noHBand="0" w:noVBand="0"/>
      </w:tblPr>
      <w:tblGrid>
        <w:gridCol w:w="709"/>
        <w:gridCol w:w="522"/>
        <w:gridCol w:w="11"/>
        <w:gridCol w:w="682"/>
        <w:gridCol w:w="527"/>
        <w:gridCol w:w="219"/>
        <w:gridCol w:w="595"/>
        <w:gridCol w:w="101"/>
        <w:gridCol w:w="255"/>
        <w:gridCol w:w="336"/>
        <w:gridCol w:w="356"/>
        <w:gridCol w:w="42"/>
        <w:gridCol w:w="359"/>
        <w:gridCol w:w="335"/>
        <w:gridCol w:w="587"/>
        <w:gridCol w:w="32"/>
        <w:gridCol w:w="334"/>
      </w:tblGrid>
      <w:tr w:rsidR="00AC23C4" w:rsidRPr="00C52D89" w14:paraId="1EE23692" w14:textId="77777777" w:rsidTr="00AC23C4">
        <w:tc>
          <w:tcPr>
            <w:tcW w:w="709" w:type="dxa"/>
            <w:shd w:val="clear" w:color="auto" w:fill="auto"/>
          </w:tcPr>
          <w:p w14:paraId="156593DD" w14:textId="77777777" w:rsidR="00161730" w:rsidRPr="00150DE6" w:rsidRDefault="00161730" w:rsidP="00161730">
            <w:pPr>
              <w:pStyle w:val="O0Nwnext"/>
            </w:pPr>
            <w:bookmarkStart w:id="5277" w:name="_Ref356382344"/>
            <w:r w:rsidRPr="00856563">
              <w:t>(</w:t>
            </w:r>
            <w:fldSimple w:instr=" SEQ ( \* ARABIC \s 1 ">
              <w:r w:rsidR="00154D81">
                <w:rPr>
                  <w:noProof/>
                </w:rPr>
                <w:t>62</w:t>
              </w:r>
            </w:fldSimple>
            <w:r w:rsidRPr="00856563">
              <w:t>)</w:t>
            </w:r>
            <w:bookmarkEnd w:id="5277"/>
          </w:p>
        </w:tc>
        <w:tc>
          <w:tcPr>
            <w:tcW w:w="533" w:type="dxa"/>
            <w:gridSpan w:val="2"/>
            <w:shd w:val="clear" w:color="auto" w:fill="auto"/>
          </w:tcPr>
          <w:p w14:paraId="74E63E14" w14:textId="77777777" w:rsidR="00161730" w:rsidRPr="009A1E86" w:rsidRDefault="00161730" w:rsidP="00161730">
            <w:pPr>
              <w:pStyle w:val="Text"/>
            </w:pPr>
            <w:r>
              <w:t>tong</w:t>
            </w:r>
          </w:p>
        </w:tc>
        <w:tc>
          <w:tcPr>
            <w:tcW w:w="682" w:type="dxa"/>
            <w:shd w:val="clear" w:color="auto" w:fill="auto"/>
          </w:tcPr>
          <w:p w14:paraId="3FE87954" w14:textId="77777777" w:rsidR="00161730" w:rsidRPr="009A1E86" w:rsidRDefault="00161730" w:rsidP="00161730">
            <w:pPr>
              <w:pStyle w:val="Text"/>
            </w:pPr>
            <w:r w:rsidRPr="009A1E86">
              <w:t>bagi</w:t>
            </w:r>
          </w:p>
        </w:tc>
        <w:tc>
          <w:tcPr>
            <w:tcW w:w="527" w:type="dxa"/>
            <w:shd w:val="clear" w:color="auto" w:fill="auto"/>
          </w:tcPr>
          <w:p w14:paraId="5483734A" w14:textId="77777777" w:rsidR="00161730" w:rsidRPr="009A1E86" w:rsidRDefault="00161730" w:rsidP="00161730">
            <w:pPr>
              <w:pStyle w:val="Text"/>
            </w:pPr>
            <w:r w:rsidRPr="009A1E86">
              <w:t>buat</w:t>
            </w:r>
          </w:p>
        </w:tc>
        <w:tc>
          <w:tcPr>
            <w:tcW w:w="915" w:type="dxa"/>
            <w:gridSpan w:val="3"/>
            <w:shd w:val="clear" w:color="auto" w:fill="auto"/>
          </w:tcPr>
          <w:p w14:paraId="51EACDAD" w14:textId="77777777" w:rsidR="00161730" w:rsidRPr="000D30C9" w:rsidRDefault="00161730" w:rsidP="00161730">
            <w:pPr>
              <w:pStyle w:val="Text"/>
              <w:rPr>
                <w:rStyle w:val="ChBlueBold"/>
              </w:rPr>
            </w:pPr>
            <w:r w:rsidRPr="000D30C9">
              <w:rPr>
                <w:rStyle w:val="ChBlueBold"/>
              </w:rPr>
              <w:t>kitorang</w:t>
            </w:r>
          </w:p>
        </w:tc>
        <w:tc>
          <w:tcPr>
            <w:tcW w:w="591" w:type="dxa"/>
            <w:gridSpan w:val="2"/>
            <w:shd w:val="clear" w:color="auto" w:fill="auto"/>
          </w:tcPr>
          <w:p w14:paraId="37E13FFD" w14:textId="77777777" w:rsidR="00161730" w:rsidRPr="000D30C9" w:rsidRDefault="00161730" w:rsidP="00161730">
            <w:pPr>
              <w:pStyle w:val="Text"/>
              <w:rPr>
                <w:rStyle w:val="ChBlueBold"/>
              </w:rPr>
            </w:pPr>
            <w:r w:rsidRPr="000D30C9">
              <w:rPr>
                <w:rStyle w:val="ChBlueBold"/>
              </w:rPr>
              <w:t>yang</w:t>
            </w:r>
          </w:p>
        </w:tc>
        <w:tc>
          <w:tcPr>
            <w:tcW w:w="356" w:type="dxa"/>
            <w:shd w:val="clear" w:color="auto" w:fill="auto"/>
          </w:tcPr>
          <w:p w14:paraId="57609417" w14:textId="77777777" w:rsidR="00161730" w:rsidRPr="00E612EA" w:rsidRDefault="00161730" w:rsidP="00161730">
            <w:pPr>
              <w:pStyle w:val="Text"/>
              <w:rPr>
                <w:rStyle w:val="ChBlueBold"/>
              </w:rPr>
            </w:pPr>
            <w:r w:rsidRPr="00AC23C4">
              <w:rPr>
                <w:rStyle w:val="ChBlueBold"/>
                <w:szCs w:val="20"/>
              </w:rPr>
              <w:sym w:font="Symbol" w:char="F0C6"/>
            </w:r>
          </w:p>
        </w:tc>
        <w:tc>
          <w:tcPr>
            <w:tcW w:w="736" w:type="dxa"/>
            <w:gridSpan w:val="3"/>
            <w:shd w:val="clear" w:color="auto" w:fill="auto"/>
          </w:tcPr>
          <w:p w14:paraId="2F1E25A0" w14:textId="77777777" w:rsidR="00161730" w:rsidRPr="00260B30" w:rsidRDefault="00161730" w:rsidP="00161730">
            <w:pPr>
              <w:pStyle w:val="Text"/>
            </w:pPr>
            <w:r w:rsidRPr="00260B30">
              <w:t>potong</w:t>
            </w:r>
          </w:p>
        </w:tc>
        <w:tc>
          <w:tcPr>
            <w:tcW w:w="619" w:type="dxa"/>
            <w:gridSpan w:val="2"/>
            <w:shd w:val="clear" w:color="auto" w:fill="auto"/>
          </w:tcPr>
          <w:p w14:paraId="32963ADA" w14:textId="77777777" w:rsidR="00161730" w:rsidRPr="009A1E86" w:rsidRDefault="00161730" w:rsidP="00161730">
            <w:pPr>
              <w:pStyle w:val="Text"/>
            </w:pPr>
            <w:r w:rsidRPr="009A1E86">
              <w:t>itu</w:t>
            </w:r>
          </w:p>
        </w:tc>
        <w:tc>
          <w:tcPr>
            <w:tcW w:w="334" w:type="dxa"/>
            <w:shd w:val="clear" w:color="auto" w:fill="auto"/>
          </w:tcPr>
          <w:p w14:paraId="485C7ADC" w14:textId="77777777" w:rsidR="00161730" w:rsidRPr="009A1E86" w:rsidRDefault="00161730" w:rsidP="00161730">
            <w:pPr>
              <w:pStyle w:val="Text"/>
            </w:pPr>
            <w:r>
              <w:t>…,</w:t>
            </w:r>
          </w:p>
        </w:tc>
      </w:tr>
      <w:tr w:rsidR="00AC23C4" w:rsidRPr="00AC23C4" w14:paraId="77F88562" w14:textId="77777777" w:rsidTr="00AC23C4">
        <w:tc>
          <w:tcPr>
            <w:tcW w:w="709" w:type="dxa"/>
            <w:shd w:val="clear" w:color="auto" w:fill="auto"/>
          </w:tcPr>
          <w:p w14:paraId="6754410C" w14:textId="77777777" w:rsidR="00161730" w:rsidRPr="009A1E86" w:rsidRDefault="00161730" w:rsidP="00161730">
            <w:pPr>
              <w:pStyle w:val="GlossEng2ptafter"/>
            </w:pPr>
          </w:p>
        </w:tc>
        <w:tc>
          <w:tcPr>
            <w:tcW w:w="533" w:type="dxa"/>
            <w:gridSpan w:val="2"/>
            <w:shd w:val="clear" w:color="auto" w:fill="auto"/>
          </w:tcPr>
          <w:p w14:paraId="26506A8A" w14:textId="77777777" w:rsidR="00161730" w:rsidRPr="0099608C" w:rsidRDefault="00161730" w:rsidP="00161730">
            <w:pPr>
              <w:pStyle w:val="GlossEng2ptafter"/>
              <w:rPr>
                <w:rStyle w:val="ChSmallCaps"/>
              </w:rPr>
            </w:pPr>
            <w:r w:rsidRPr="0099608C">
              <w:rPr>
                <w:rStyle w:val="ChSmallCaps"/>
              </w:rPr>
              <w:t>1pl</w:t>
            </w:r>
          </w:p>
        </w:tc>
        <w:tc>
          <w:tcPr>
            <w:tcW w:w="682" w:type="dxa"/>
            <w:shd w:val="clear" w:color="auto" w:fill="auto"/>
          </w:tcPr>
          <w:p w14:paraId="7613E94D" w14:textId="77777777" w:rsidR="00161730" w:rsidRPr="009A1E86" w:rsidRDefault="00161730" w:rsidP="00161730">
            <w:pPr>
              <w:pStyle w:val="GlossEng2ptafter"/>
            </w:pPr>
            <w:r w:rsidRPr="009A1E86">
              <w:t>divide</w:t>
            </w:r>
          </w:p>
        </w:tc>
        <w:tc>
          <w:tcPr>
            <w:tcW w:w="527" w:type="dxa"/>
            <w:shd w:val="clear" w:color="auto" w:fill="auto"/>
          </w:tcPr>
          <w:p w14:paraId="74EA1F83" w14:textId="77777777" w:rsidR="00161730" w:rsidRPr="009A1E86" w:rsidRDefault="00161730" w:rsidP="00161730">
            <w:pPr>
              <w:pStyle w:val="GlossEng2ptafter"/>
            </w:pPr>
            <w:r w:rsidRPr="009A1E86">
              <w:t>for</w:t>
            </w:r>
          </w:p>
        </w:tc>
        <w:tc>
          <w:tcPr>
            <w:tcW w:w="915" w:type="dxa"/>
            <w:gridSpan w:val="3"/>
            <w:shd w:val="clear" w:color="auto" w:fill="auto"/>
          </w:tcPr>
          <w:p w14:paraId="54C7DE33" w14:textId="77777777" w:rsidR="00161730" w:rsidRPr="0099608C" w:rsidRDefault="00161730" w:rsidP="00161730">
            <w:pPr>
              <w:pStyle w:val="GlossEng2ptafter"/>
              <w:rPr>
                <w:rStyle w:val="ChSmallCaps"/>
              </w:rPr>
            </w:pPr>
            <w:r w:rsidRPr="0099608C">
              <w:rPr>
                <w:rStyle w:val="ChSmallCaps"/>
              </w:rPr>
              <w:t>1pl</w:t>
            </w:r>
          </w:p>
        </w:tc>
        <w:tc>
          <w:tcPr>
            <w:tcW w:w="591" w:type="dxa"/>
            <w:gridSpan w:val="2"/>
            <w:shd w:val="clear" w:color="auto" w:fill="auto"/>
          </w:tcPr>
          <w:p w14:paraId="12A41CE0" w14:textId="77777777" w:rsidR="00161730" w:rsidRPr="0099608C" w:rsidRDefault="00161730" w:rsidP="00161730">
            <w:pPr>
              <w:pStyle w:val="GlossEng2ptafter"/>
              <w:rPr>
                <w:rStyle w:val="ChSmallCaps"/>
              </w:rPr>
            </w:pPr>
            <w:r w:rsidRPr="0099608C">
              <w:rPr>
                <w:rStyle w:val="ChSmallCaps"/>
              </w:rPr>
              <w:t>rel</w:t>
            </w:r>
          </w:p>
        </w:tc>
        <w:tc>
          <w:tcPr>
            <w:tcW w:w="356" w:type="dxa"/>
            <w:shd w:val="clear" w:color="auto" w:fill="auto"/>
          </w:tcPr>
          <w:p w14:paraId="3CF488C1" w14:textId="77777777" w:rsidR="00161730" w:rsidRPr="009A1E86" w:rsidRDefault="00161730" w:rsidP="00161730">
            <w:pPr>
              <w:pStyle w:val="GlossEng2ptafter"/>
            </w:pPr>
          </w:p>
        </w:tc>
        <w:tc>
          <w:tcPr>
            <w:tcW w:w="736" w:type="dxa"/>
            <w:gridSpan w:val="3"/>
            <w:shd w:val="clear" w:color="auto" w:fill="auto"/>
          </w:tcPr>
          <w:p w14:paraId="0C2F239E" w14:textId="77777777" w:rsidR="00161730" w:rsidRPr="009A1E86" w:rsidRDefault="00161730" w:rsidP="00161730">
            <w:pPr>
              <w:pStyle w:val="GlossEng2ptafter"/>
            </w:pPr>
            <w:r w:rsidRPr="009A1E86">
              <w:t>cut</w:t>
            </w:r>
          </w:p>
        </w:tc>
        <w:tc>
          <w:tcPr>
            <w:tcW w:w="619" w:type="dxa"/>
            <w:gridSpan w:val="2"/>
            <w:shd w:val="clear" w:color="auto" w:fill="auto"/>
          </w:tcPr>
          <w:p w14:paraId="07760D2A" w14:textId="77777777" w:rsidR="00161730" w:rsidRPr="005D2D07" w:rsidRDefault="00161730" w:rsidP="00161730">
            <w:pPr>
              <w:pStyle w:val="GlossEng2ptafter"/>
              <w:rPr>
                <w:rStyle w:val="ChSmallCaps"/>
              </w:rPr>
            </w:pPr>
            <w:r w:rsidRPr="005D2D07">
              <w:rPr>
                <w:rStyle w:val="ChSmallCaps"/>
              </w:rPr>
              <w:t>d.dist</w:t>
            </w:r>
          </w:p>
        </w:tc>
        <w:tc>
          <w:tcPr>
            <w:tcW w:w="334" w:type="dxa"/>
            <w:shd w:val="clear" w:color="auto" w:fill="auto"/>
          </w:tcPr>
          <w:p w14:paraId="56E3B08A" w14:textId="77777777" w:rsidR="00161730" w:rsidRPr="009A1E86" w:rsidRDefault="00161730" w:rsidP="00161730">
            <w:pPr>
              <w:pStyle w:val="GlossEng2ptafter"/>
            </w:pPr>
          </w:p>
        </w:tc>
      </w:tr>
      <w:tr w:rsidR="00AC23C4" w:rsidRPr="00C52D89" w14:paraId="417807B0" w14:textId="77777777" w:rsidTr="00AC23C4">
        <w:trPr>
          <w:gridAfter w:val="2"/>
          <w:wAfter w:w="366" w:type="dxa"/>
        </w:trPr>
        <w:tc>
          <w:tcPr>
            <w:tcW w:w="709" w:type="dxa"/>
            <w:shd w:val="clear" w:color="auto" w:fill="auto"/>
          </w:tcPr>
          <w:p w14:paraId="1421E5FC" w14:textId="77777777" w:rsidR="00161730" w:rsidRPr="00520D1F" w:rsidRDefault="00161730" w:rsidP="00161730">
            <w:pPr>
              <w:pStyle w:val="O0Nwnext"/>
            </w:pPr>
          </w:p>
        </w:tc>
        <w:tc>
          <w:tcPr>
            <w:tcW w:w="522" w:type="dxa"/>
            <w:shd w:val="clear" w:color="auto" w:fill="auto"/>
          </w:tcPr>
          <w:p w14:paraId="73809EE1" w14:textId="77777777" w:rsidR="00161730" w:rsidRPr="009A1E86" w:rsidRDefault="00161730" w:rsidP="00161730">
            <w:pPr>
              <w:pStyle w:val="Text"/>
            </w:pPr>
            <w:r w:rsidRPr="009A1E86">
              <w:t>buat</w:t>
            </w:r>
          </w:p>
        </w:tc>
        <w:tc>
          <w:tcPr>
            <w:tcW w:w="1439" w:type="dxa"/>
            <w:gridSpan w:val="4"/>
            <w:shd w:val="clear" w:color="auto" w:fill="auto"/>
          </w:tcPr>
          <w:p w14:paraId="285C0FA2" w14:textId="77777777" w:rsidR="00161730" w:rsidRPr="000D30C9" w:rsidRDefault="00161730" w:rsidP="00161730">
            <w:pPr>
              <w:pStyle w:val="Text"/>
              <w:rPr>
                <w:rStyle w:val="ChBlueBold"/>
              </w:rPr>
            </w:pPr>
            <w:r w:rsidRPr="000D30C9">
              <w:rPr>
                <w:rStyle w:val="ChBlueBold"/>
              </w:rPr>
              <w:t>sodara~sodara</w:t>
            </w:r>
          </w:p>
        </w:tc>
        <w:tc>
          <w:tcPr>
            <w:tcW w:w="595" w:type="dxa"/>
            <w:shd w:val="clear" w:color="auto" w:fill="auto"/>
          </w:tcPr>
          <w:p w14:paraId="6ED070EC" w14:textId="77777777" w:rsidR="00161730" w:rsidRPr="000D30C9" w:rsidRDefault="00161730" w:rsidP="00161730">
            <w:pPr>
              <w:pStyle w:val="Text"/>
              <w:rPr>
                <w:rStyle w:val="ChBlueBold"/>
              </w:rPr>
            </w:pPr>
            <w:r w:rsidRPr="000D30C9">
              <w:rPr>
                <w:rStyle w:val="ChBlueBold"/>
              </w:rPr>
              <w:t>yang</w:t>
            </w:r>
          </w:p>
        </w:tc>
        <w:tc>
          <w:tcPr>
            <w:tcW w:w="356" w:type="dxa"/>
            <w:gridSpan w:val="2"/>
            <w:shd w:val="clear" w:color="auto" w:fill="auto"/>
          </w:tcPr>
          <w:p w14:paraId="4D88FAFB" w14:textId="77777777" w:rsidR="00161730" w:rsidRPr="00E612EA" w:rsidRDefault="00161730" w:rsidP="00161730">
            <w:pPr>
              <w:pStyle w:val="Text"/>
              <w:rPr>
                <w:rStyle w:val="ChBlueBold"/>
              </w:rPr>
            </w:pPr>
            <w:r w:rsidRPr="00AC23C4">
              <w:rPr>
                <w:rStyle w:val="ChBlueBold"/>
                <w:szCs w:val="20"/>
              </w:rPr>
              <w:sym w:font="Symbol" w:char="F0C6"/>
            </w:r>
          </w:p>
        </w:tc>
        <w:tc>
          <w:tcPr>
            <w:tcW w:w="734" w:type="dxa"/>
            <w:gridSpan w:val="3"/>
            <w:shd w:val="clear" w:color="auto" w:fill="auto"/>
          </w:tcPr>
          <w:p w14:paraId="1B1142BB" w14:textId="77777777" w:rsidR="00161730" w:rsidRPr="00260B30" w:rsidRDefault="00161730" w:rsidP="00161730">
            <w:pPr>
              <w:pStyle w:val="Text"/>
            </w:pPr>
            <w:r w:rsidRPr="00260B30">
              <w:t>tinggal</w:t>
            </w:r>
          </w:p>
        </w:tc>
        <w:tc>
          <w:tcPr>
            <w:tcW w:w="359" w:type="dxa"/>
            <w:shd w:val="clear" w:color="auto" w:fill="auto"/>
          </w:tcPr>
          <w:p w14:paraId="0039C7B8" w14:textId="77777777" w:rsidR="00161730" w:rsidRPr="009A1E86" w:rsidRDefault="00161730" w:rsidP="00161730">
            <w:pPr>
              <w:pStyle w:val="Text"/>
            </w:pPr>
            <w:r w:rsidRPr="009A1E86">
              <w:t>di</w:t>
            </w:r>
          </w:p>
        </w:tc>
        <w:tc>
          <w:tcPr>
            <w:tcW w:w="922" w:type="dxa"/>
            <w:gridSpan w:val="2"/>
            <w:shd w:val="clear" w:color="auto" w:fill="auto"/>
          </w:tcPr>
          <w:p w14:paraId="43AF91C5" w14:textId="77777777" w:rsidR="00161730" w:rsidRPr="009A1E86" w:rsidRDefault="00161730" w:rsidP="00161730">
            <w:pPr>
              <w:pStyle w:val="Text"/>
            </w:pPr>
            <w:r>
              <w:t>kampung</w:t>
            </w:r>
          </w:p>
        </w:tc>
      </w:tr>
      <w:tr w:rsidR="00AC23C4" w:rsidRPr="00AC23C4" w14:paraId="5E2A0AA2" w14:textId="77777777" w:rsidTr="00AC23C4">
        <w:trPr>
          <w:gridAfter w:val="2"/>
          <w:wAfter w:w="366" w:type="dxa"/>
        </w:trPr>
        <w:tc>
          <w:tcPr>
            <w:tcW w:w="709" w:type="dxa"/>
            <w:shd w:val="clear" w:color="auto" w:fill="auto"/>
          </w:tcPr>
          <w:p w14:paraId="34CBB9FD" w14:textId="77777777" w:rsidR="00161730" w:rsidRPr="00520D1F" w:rsidRDefault="00161730" w:rsidP="00161730">
            <w:pPr>
              <w:pStyle w:val="GlossEng"/>
            </w:pPr>
          </w:p>
        </w:tc>
        <w:tc>
          <w:tcPr>
            <w:tcW w:w="522" w:type="dxa"/>
            <w:shd w:val="clear" w:color="auto" w:fill="auto"/>
          </w:tcPr>
          <w:p w14:paraId="06AAEA97" w14:textId="77777777" w:rsidR="00161730" w:rsidRPr="009A1E86" w:rsidRDefault="00161730" w:rsidP="00161730">
            <w:pPr>
              <w:pStyle w:val="GlossEng"/>
            </w:pPr>
            <w:r w:rsidRPr="009A1E86">
              <w:t>for</w:t>
            </w:r>
          </w:p>
        </w:tc>
        <w:tc>
          <w:tcPr>
            <w:tcW w:w="1439" w:type="dxa"/>
            <w:gridSpan w:val="4"/>
            <w:shd w:val="clear" w:color="auto" w:fill="auto"/>
          </w:tcPr>
          <w:p w14:paraId="65F667DD" w14:textId="77777777" w:rsidR="00161730" w:rsidRPr="009A1E86" w:rsidRDefault="00161730" w:rsidP="00161730">
            <w:pPr>
              <w:pStyle w:val="GlossEng"/>
            </w:pPr>
            <w:r w:rsidRPr="0099608C">
              <w:rPr>
                <w:rStyle w:val="ChSmallCaps"/>
              </w:rPr>
              <w:t>rdp</w:t>
            </w:r>
            <w:r w:rsidRPr="009A1E86">
              <w:t>~sibling</w:t>
            </w:r>
          </w:p>
        </w:tc>
        <w:tc>
          <w:tcPr>
            <w:tcW w:w="595" w:type="dxa"/>
            <w:shd w:val="clear" w:color="auto" w:fill="auto"/>
          </w:tcPr>
          <w:p w14:paraId="38FB6E4A" w14:textId="77777777" w:rsidR="00161730" w:rsidRPr="0099608C" w:rsidRDefault="00161730" w:rsidP="00161730">
            <w:pPr>
              <w:pStyle w:val="GlossEng"/>
              <w:rPr>
                <w:rStyle w:val="ChSmallCaps"/>
              </w:rPr>
            </w:pPr>
            <w:r w:rsidRPr="0099608C">
              <w:rPr>
                <w:rStyle w:val="ChSmallCaps"/>
              </w:rPr>
              <w:t>rel</w:t>
            </w:r>
          </w:p>
        </w:tc>
        <w:tc>
          <w:tcPr>
            <w:tcW w:w="356" w:type="dxa"/>
            <w:gridSpan w:val="2"/>
            <w:shd w:val="clear" w:color="auto" w:fill="auto"/>
          </w:tcPr>
          <w:p w14:paraId="20C2E108" w14:textId="77777777" w:rsidR="00161730" w:rsidRPr="009A1E86" w:rsidRDefault="00161730" w:rsidP="00161730">
            <w:pPr>
              <w:pStyle w:val="GlossEng"/>
            </w:pPr>
          </w:p>
        </w:tc>
        <w:tc>
          <w:tcPr>
            <w:tcW w:w="734" w:type="dxa"/>
            <w:gridSpan w:val="3"/>
            <w:shd w:val="clear" w:color="auto" w:fill="auto"/>
          </w:tcPr>
          <w:p w14:paraId="6F3FA2B5" w14:textId="77777777" w:rsidR="00161730" w:rsidRPr="009A1E86" w:rsidRDefault="00161730" w:rsidP="00161730">
            <w:pPr>
              <w:pStyle w:val="GlossEng"/>
            </w:pPr>
            <w:r w:rsidRPr="009A1E86">
              <w:t>stay</w:t>
            </w:r>
          </w:p>
        </w:tc>
        <w:tc>
          <w:tcPr>
            <w:tcW w:w="359" w:type="dxa"/>
            <w:shd w:val="clear" w:color="auto" w:fill="auto"/>
          </w:tcPr>
          <w:p w14:paraId="7751D96F" w14:textId="77777777" w:rsidR="00161730" w:rsidRPr="009A1E86" w:rsidRDefault="00161730" w:rsidP="00161730">
            <w:pPr>
              <w:pStyle w:val="GlossEng"/>
            </w:pPr>
            <w:r w:rsidRPr="009A1E86">
              <w:t>at</w:t>
            </w:r>
          </w:p>
        </w:tc>
        <w:tc>
          <w:tcPr>
            <w:tcW w:w="922" w:type="dxa"/>
            <w:gridSpan w:val="2"/>
            <w:shd w:val="clear" w:color="auto" w:fill="auto"/>
          </w:tcPr>
          <w:p w14:paraId="1A0F75E1" w14:textId="77777777" w:rsidR="00161730" w:rsidRPr="009A1E86" w:rsidRDefault="00161730" w:rsidP="00161730">
            <w:pPr>
              <w:pStyle w:val="GlossEng"/>
            </w:pPr>
            <w:r w:rsidRPr="009A1E86">
              <w:t>village</w:t>
            </w:r>
          </w:p>
        </w:tc>
      </w:tr>
    </w:tbl>
    <w:p w14:paraId="0DE6D726" w14:textId="173CB285" w:rsidR="00161730" w:rsidRDefault="00161730" w:rsidP="00161730">
      <w:pPr>
        <w:pStyle w:val="FreeTranslEng"/>
      </w:pPr>
      <w:r>
        <w:t xml:space="preserve">[About hunting a wild pig:] </w:t>
      </w:r>
      <w:r w:rsidR="00413C79">
        <w:t xml:space="preserve">we divided (the meat) </w:t>
      </w:r>
      <w:r w:rsidR="00413C79" w:rsidRPr="00413C79">
        <w:t xml:space="preserve">for </w:t>
      </w:r>
      <w:r w:rsidR="00413C79" w:rsidRPr="00413C79">
        <w:rPr>
          <w:rStyle w:val="ChBlueBold"/>
        </w:rPr>
        <w:t>us who</w:t>
      </w:r>
      <w:r w:rsidR="00413C79">
        <w:t xml:space="preserve"> cut (it) up that day, (and) then for </w:t>
      </w:r>
      <w:r w:rsidR="00413C79" w:rsidRPr="00413C79">
        <w:rPr>
          <w:rStyle w:val="ChBlueBold"/>
        </w:rPr>
        <w:t>the relatives and friends who</w:t>
      </w:r>
      <w:r w:rsidR="00413C79">
        <w:t xml:space="preserve"> live in the village</w:t>
      </w:r>
      <w:r w:rsidR="00B7093A">
        <w:t>’</w:t>
      </w:r>
      <w:r>
        <w:t xml:space="preserve"> </w:t>
      </w:r>
      <w:r w:rsidRPr="00520D1F">
        <w:rPr>
          <w:rStyle w:val="ExampleSource"/>
        </w:rPr>
        <w:t>[080919-003-NP.0014]</w:t>
      </w:r>
    </w:p>
    <w:tbl>
      <w:tblPr>
        <w:tblW w:w="6684" w:type="dxa"/>
        <w:tblCellMar>
          <w:left w:w="42" w:type="dxa"/>
          <w:right w:w="42" w:type="dxa"/>
        </w:tblCellMar>
        <w:tblLook w:val="01E0" w:firstRow="1" w:lastRow="1" w:firstColumn="1" w:lastColumn="1" w:noHBand="0" w:noVBand="0"/>
      </w:tblPr>
      <w:tblGrid>
        <w:gridCol w:w="709"/>
        <w:gridCol w:w="540"/>
        <w:gridCol w:w="529"/>
        <w:gridCol w:w="89"/>
        <w:gridCol w:w="360"/>
        <w:gridCol w:w="269"/>
        <w:gridCol w:w="460"/>
        <w:gridCol w:w="224"/>
        <w:gridCol w:w="416"/>
        <w:gridCol w:w="157"/>
        <w:gridCol w:w="527"/>
        <w:gridCol w:w="740"/>
        <w:gridCol w:w="12"/>
        <w:gridCol w:w="596"/>
        <w:gridCol w:w="489"/>
        <w:gridCol w:w="567"/>
      </w:tblGrid>
      <w:tr w:rsidR="00AC23C4" w:rsidRPr="00C52D89" w14:paraId="22B2F25D" w14:textId="77777777" w:rsidTr="00AC23C4">
        <w:tc>
          <w:tcPr>
            <w:tcW w:w="709" w:type="dxa"/>
            <w:shd w:val="clear" w:color="auto" w:fill="auto"/>
          </w:tcPr>
          <w:p w14:paraId="6BD88EAA" w14:textId="77777777" w:rsidR="00161730" w:rsidRPr="00150DE6" w:rsidRDefault="00161730" w:rsidP="00161730">
            <w:pPr>
              <w:pStyle w:val="O0Nwnext"/>
            </w:pPr>
            <w:bookmarkStart w:id="5278" w:name="_Ref356382345"/>
            <w:r w:rsidRPr="00856563">
              <w:t>(</w:t>
            </w:r>
            <w:fldSimple w:instr=" SEQ ( \* ARABIC \s 1 ">
              <w:r w:rsidR="00154D81">
                <w:rPr>
                  <w:noProof/>
                </w:rPr>
                <w:t>63</w:t>
              </w:r>
            </w:fldSimple>
            <w:r w:rsidRPr="00856563">
              <w:t>)</w:t>
            </w:r>
            <w:bookmarkEnd w:id="5278"/>
          </w:p>
        </w:tc>
        <w:tc>
          <w:tcPr>
            <w:tcW w:w="540" w:type="dxa"/>
            <w:shd w:val="clear" w:color="auto" w:fill="auto"/>
          </w:tcPr>
          <w:p w14:paraId="6DE602FF" w14:textId="77777777" w:rsidR="00161730" w:rsidRPr="009A1E86" w:rsidRDefault="00161730" w:rsidP="00161730">
            <w:pPr>
              <w:pStyle w:val="Text"/>
            </w:pPr>
            <w:r w:rsidRPr="009A1E86">
              <w:t>saya</w:t>
            </w:r>
          </w:p>
        </w:tc>
        <w:tc>
          <w:tcPr>
            <w:tcW w:w="529" w:type="dxa"/>
            <w:shd w:val="clear" w:color="auto" w:fill="auto"/>
          </w:tcPr>
          <w:p w14:paraId="2C0DD890" w14:textId="77777777" w:rsidR="00161730" w:rsidRPr="009A1E86" w:rsidRDefault="00161730" w:rsidP="00161730">
            <w:pPr>
              <w:pStyle w:val="Text"/>
            </w:pPr>
            <w:r w:rsidRPr="009A1E86">
              <w:t>kas</w:t>
            </w:r>
          </w:p>
        </w:tc>
        <w:tc>
          <w:tcPr>
            <w:tcW w:w="718" w:type="dxa"/>
            <w:gridSpan w:val="3"/>
            <w:shd w:val="clear" w:color="auto" w:fill="auto"/>
          </w:tcPr>
          <w:p w14:paraId="2A39E3C1" w14:textId="77777777" w:rsidR="00161730" w:rsidRPr="009A1E86" w:rsidRDefault="00161730" w:rsidP="00161730">
            <w:pPr>
              <w:pStyle w:val="Text"/>
            </w:pPr>
            <w:r>
              <w:t>makan</w:t>
            </w:r>
            <w:r w:rsidR="00A83346">
              <w:t>g</w:t>
            </w:r>
          </w:p>
        </w:tc>
        <w:tc>
          <w:tcPr>
            <w:tcW w:w="684" w:type="dxa"/>
            <w:gridSpan w:val="2"/>
            <w:shd w:val="clear" w:color="auto" w:fill="auto"/>
          </w:tcPr>
          <w:p w14:paraId="09E33BFB" w14:textId="77777777" w:rsidR="00161730" w:rsidRPr="009A1E86" w:rsidRDefault="00161730" w:rsidP="00161730">
            <w:pPr>
              <w:pStyle w:val="Text"/>
            </w:pPr>
            <w:r w:rsidRPr="009A1E86">
              <w:t>anji</w:t>
            </w:r>
            <w:r>
              <w:t>ng</w:t>
            </w:r>
          </w:p>
        </w:tc>
        <w:tc>
          <w:tcPr>
            <w:tcW w:w="573" w:type="dxa"/>
            <w:gridSpan w:val="2"/>
            <w:shd w:val="clear" w:color="auto" w:fill="auto"/>
          </w:tcPr>
          <w:p w14:paraId="6D80CFFE" w14:textId="77777777" w:rsidR="00161730" w:rsidRPr="009A1E86" w:rsidRDefault="00161730" w:rsidP="00161730">
            <w:pPr>
              <w:pStyle w:val="Text"/>
            </w:pPr>
            <w:r>
              <w:t>deng</w:t>
            </w:r>
          </w:p>
        </w:tc>
        <w:tc>
          <w:tcPr>
            <w:tcW w:w="1279" w:type="dxa"/>
            <w:gridSpan w:val="3"/>
            <w:shd w:val="clear" w:color="auto" w:fill="auto"/>
          </w:tcPr>
          <w:p w14:paraId="01B82BE1" w14:textId="77777777" w:rsidR="00161730" w:rsidRPr="009A1E86" w:rsidRDefault="00161730" w:rsidP="00161730">
            <w:pPr>
              <w:pStyle w:val="Text"/>
              <w:rPr>
                <w:rStyle w:val="ChBlueBold"/>
              </w:rPr>
            </w:pPr>
            <w:r w:rsidRPr="009A1E86">
              <w:rPr>
                <w:rStyle w:val="ChBlueBold"/>
              </w:rPr>
              <w:t>papeda</w:t>
            </w:r>
          </w:p>
        </w:tc>
        <w:tc>
          <w:tcPr>
            <w:tcW w:w="596" w:type="dxa"/>
            <w:shd w:val="clear" w:color="auto" w:fill="auto"/>
          </w:tcPr>
          <w:p w14:paraId="1177F9BC" w14:textId="77777777" w:rsidR="00161730" w:rsidRPr="009A1E86" w:rsidRDefault="00161730" w:rsidP="00161730">
            <w:pPr>
              <w:pStyle w:val="Text"/>
              <w:rPr>
                <w:rStyle w:val="ChBlueBold"/>
              </w:rPr>
            </w:pPr>
            <w:r w:rsidRPr="009A1E86">
              <w:rPr>
                <w:rStyle w:val="ChBlueBold"/>
              </w:rPr>
              <w:t>yang</w:t>
            </w:r>
          </w:p>
        </w:tc>
        <w:tc>
          <w:tcPr>
            <w:tcW w:w="489" w:type="dxa"/>
            <w:shd w:val="clear" w:color="auto" w:fill="auto"/>
          </w:tcPr>
          <w:p w14:paraId="42B44E1B" w14:textId="77777777" w:rsidR="00161730" w:rsidRPr="00260B30" w:rsidRDefault="00161730" w:rsidP="00161730">
            <w:pPr>
              <w:pStyle w:val="Text"/>
            </w:pPr>
            <w:r w:rsidRPr="00260B30">
              <w:t>sa</w:t>
            </w:r>
          </w:p>
        </w:tc>
        <w:tc>
          <w:tcPr>
            <w:tcW w:w="567" w:type="dxa"/>
            <w:shd w:val="clear" w:color="auto" w:fill="auto"/>
          </w:tcPr>
          <w:p w14:paraId="1A25441E" w14:textId="77777777" w:rsidR="00161730" w:rsidRPr="00260B30" w:rsidRDefault="00161730" w:rsidP="00161730">
            <w:pPr>
              <w:pStyle w:val="Text"/>
            </w:pPr>
            <w:r w:rsidRPr="00260B30">
              <w:t>pu</w:t>
            </w:r>
          </w:p>
        </w:tc>
      </w:tr>
      <w:tr w:rsidR="00AC23C4" w:rsidRPr="00AC23C4" w14:paraId="154411FE" w14:textId="77777777" w:rsidTr="00AC23C4">
        <w:tc>
          <w:tcPr>
            <w:tcW w:w="709" w:type="dxa"/>
            <w:shd w:val="clear" w:color="auto" w:fill="auto"/>
          </w:tcPr>
          <w:p w14:paraId="4608ADDB" w14:textId="77777777" w:rsidR="00161730" w:rsidRPr="009A1E86" w:rsidRDefault="00161730" w:rsidP="00161730">
            <w:pPr>
              <w:pStyle w:val="GlossEng2ptafter"/>
            </w:pPr>
          </w:p>
        </w:tc>
        <w:tc>
          <w:tcPr>
            <w:tcW w:w="540" w:type="dxa"/>
            <w:shd w:val="clear" w:color="auto" w:fill="auto"/>
          </w:tcPr>
          <w:p w14:paraId="56027CC1" w14:textId="77777777" w:rsidR="00161730" w:rsidRPr="0099608C" w:rsidRDefault="00161730" w:rsidP="00161730">
            <w:pPr>
              <w:pStyle w:val="GlossEng2ptafter"/>
              <w:rPr>
                <w:rStyle w:val="ChSmallCaps"/>
              </w:rPr>
            </w:pPr>
            <w:r w:rsidRPr="0099608C">
              <w:rPr>
                <w:rStyle w:val="ChSmallCaps"/>
              </w:rPr>
              <w:t>1sg</w:t>
            </w:r>
          </w:p>
        </w:tc>
        <w:tc>
          <w:tcPr>
            <w:tcW w:w="529" w:type="dxa"/>
            <w:shd w:val="clear" w:color="auto" w:fill="auto"/>
          </w:tcPr>
          <w:p w14:paraId="3878DBEB" w14:textId="77777777" w:rsidR="00161730" w:rsidRPr="000844E3" w:rsidRDefault="000844E3" w:rsidP="00161730">
            <w:pPr>
              <w:pStyle w:val="GlossEng2ptafter"/>
            </w:pPr>
            <w:r w:rsidRPr="000844E3">
              <w:t>give</w:t>
            </w:r>
          </w:p>
        </w:tc>
        <w:tc>
          <w:tcPr>
            <w:tcW w:w="718" w:type="dxa"/>
            <w:gridSpan w:val="3"/>
            <w:shd w:val="clear" w:color="auto" w:fill="auto"/>
          </w:tcPr>
          <w:p w14:paraId="0F999E1E" w14:textId="77777777" w:rsidR="00161730" w:rsidRPr="009A1E86" w:rsidRDefault="00161730" w:rsidP="00161730">
            <w:pPr>
              <w:pStyle w:val="GlossEng2ptafter"/>
            </w:pPr>
            <w:r w:rsidRPr="009A1E86">
              <w:t>eat</w:t>
            </w:r>
          </w:p>
        </w:tc>
        <w:tc>
          <w:tcPr>
            <w:tcW w:w="684" w:type="dxa"/>
            <w:gridSpan w:val="2"/>
            <w:shd w:val="clear" w:color="auto" w:fill="auto"/>
          </w:tcPr>
          <w:p w14:paraId="13538CEA" w14:textId="77777777" w:rsidR="00161730" w:rsidRPr="009A1E86" w:rsidRDefault="00161730" w:rsidP="00161730">
            <w:pPr>
              <w:pStyle w:val="GlossEng2ptafter"/>
            </w:pPr>
            <w:r w:rsidRPr="009A1E86">
              <w:t>dog</w:t>
            </w:r>
          </w:p>
        </w:tc>
        <w:tc>
          <w:tcPr>
            <w:tcW w:w="573" w:type="dxa"/>
            <w:gridSpan w:val="2"/>
            <w:shd w:val="clear" w:color="auto" w:fill="auto"/>
          </w:tcPr>
          <w:p w14:paraId="0751A056" w14:textId="77777777" w:rsidR="00161730" w:rsidRPr="009A1E86" w:rsidRDefault="00161730" w:rsidP="00161730">
            <w:pPr>
              <w:pStyle w:val="GlossEng2ptafter"/>
            </w:pPr>
            <w:r w:rsidRPr="009A1E86">
              <w:t>with</w:t>
            </w:r>
          </w:p>
        </w:tc>
        <w:tc>
          <w:tcPr>
            <w:tcW w:w="1279" w:type="dxa"/>
            <w:gridSpan w:val="3"/>
            <w:shd w:val="clear" w:color="auto" w:fill="auto"/>
          </w:tcPr>
          <w:p w14:paraId="6180C6FA" w14:textId="77777777" w:rsidR="00161730" w:rsidRPr="009A1E86" w:rsidRDefault="00161730" w:rsidP="00161730">
            <w:pPr>
              <w:pStyle w:val="GlossEng2ptafter"/>
            </w:pPr>
            <w:r w:rsidRPr="009A1E86">
              <w:t>sagu.porridge</w:t>
            </w:r>
          </w:p>
        </w:tc>
        <w:tc>
          <w:tcPr>
            <w:tcW w:w="596" w:type="dxa"/>
            <w:shd w:val="clear" w:color="auto" w:fill="auto"/>
          </w:tcPr>
          <w:p w14:paraId="245E4674" w14:textId="77777777" w:rsidR="00161730" w:rsidRPr="0099608C" w:rsidRDefault="00161730" w:rsidP="00161730">
            <w:pPr>
              <w:pStyle w:val="GlossEng2ptafter"/>
              <w:rPr>
                <w:rStyle w:val="ChSmallCaps"/>
              </w:rPr>
            </w:pPr>
            <w:r w:rsidRPr="0099608C">
              <w:rPr>
                <w:rStyle w:val="ChSmallCaps"/>
              </w:rPr>
              <w:t>rel</w:t>
            </w:r>
          </w:p>
        </w:tc>
        <w:tc>
          <w:tcPr>
            <w:tcW w:w="489" w:type="dxa"/>
            <w:shd w:val="clear" w:color="auto" w:fill="auto"/>
          </w:tcPr>
          <w:p w14:paraId="4FC19D9E" w14:textId="77777777" w:rsidR="00161730" w:rsidRPr="0099608C" w:rsidRDefault="00161730" w:rsidP="00161730">
            <w:pPr>
              <w:pStyle w:val="GlossEng2ptafter"/>
              <w:rPr>
                <w:rStyle w:val="ChSmallCaps"/>
              </w:rPr>
            </w:pPr>
            <w:r w:rsidRPr="0099608C">
              <w:rPr>
                <w:rStyle w:val="ChSmallCaps"/>
              </w:rPr>
              <w:t>1sg</w:t>
            </w:r>
          </w:p>
        </w:tc>
        <w:tc>
          <w:tcPr>
            <w:tcW w:w="567" w:type="dxa"/>
            <w:shd w:val="clear" w:color="auto" w:fill="auto"/>
          </w:tcPr>
          <w:p w14:paraId="51C88932" w14:textId="77777777" w:rsidR="00161730" w:rsidRPr="0099608C" w:rsidRDefault="00161730" w:rsidP="00161730">
            <w:pPr>
              <w:pStyle w:val="GlossEng2ptafter"/>
              <w:rPr>
                <w:rStyle w:val="ChSmallCaps"/>
              </w:rPr>
            </w:pPr>
            <w:r w:rsidRPr="0099608C">
              <w:rPr>
                <w:rStyle w:val="ChSmallCaps"/>
              </w:rPr>
              <w:t>poss</w:t>
            </w:r>
          </w:p>
        </w:tc>
      </w:tr>
      <w:tr w:rsidR="00AC23C4" w:rsidRPr="00C52D89" w14:paraId="19572C97" w14:textId="77777777" w:rsidTr="00AC23C4">
        <w:trPr>
          <w:gridAfter w:val="4"/>
          <w:wAfter w:w="1664" w:type="dxa"/>
        </w:trPr>
        <w:tc>
          <w:tcPr>
            <w:tcW w:w="709" w:type="dxa"/>
            <w:shd w:val="clear" w:color="auto" w:fill="auto"/>
          </w:tcPr>
          <w:p w14:paraId="6F72F40B" w14:textId="77777777" w:rsidR="00161730" w:rsidRPr="00260B30" w:rsidRDefault="00161730" w:rsidP="00161730">
            <w:pPr>
              <w:pStyle w:val="O0Nwnext"/>
            </w:pPr>
          </w:p>
        </w:tc>
        <w:tc>
          <w:tcPr>
            <w:tcW w:w="540" w:type="dxa"/>
            <w:shd w:val="clear" w:color="auto" w:fill="auto"/>
          </w:tcPr>
          <w:p w14:paraId="280941BC" w14:textId="77777777" w:rsidR="00161730" w:rsidRPr="00260B30" w:rsidRDefault="00161730" w:rsidP="00161730">
            <w:pPr>
              <w:pStyle w:val="Text"/>
            </w:pPr>
            <w:r w:rsidRPr="00260B30">
              <w:t>bini</w:t>
            </w:r>
          </w:p>
        </w:tc>
        <w:tc>
          <w:tcPr>
            <w:tcW w:w="618" w:type="dxa"/>
            <w:gridSpan w:val="2"/>
            <w:shd w:val="clear" w:color="auto" w:fill="auto"/>
          </w:tcPr>
          <w:p w14:paraId="062B86F7" w14:textId="77777777" w:rsidR="00161730" w:rsidRPr="00260B30" w:rsidRDefault="00161730" w:rsidP="00161730">
            <w:pPr>
              <w:pStyle w:val="Text"/>
            </w:pPr>
            <w:r w:rsidRPr="00260B30">
              <w:t>bikin</w:t>
            </w:r>
            <w:r w:rsidR="00A83346">
              <w:t>g</w:t>
            </w:r>
          </w:p>
        </w:tc>
        <w:tc>
          <w:tcPr>
            <w:tcW w:w="360" w:type="dxa"/>
            <w:shd w:val="clear" w:color="auto" w:fill="auto"/>
          </w:tcPr>
          <w:p w14:paraId="4EE57803" w14:textId="77777777" w:rsidR="00161730" w:rsidRPr="00E612EA" w:rsidRDefault="00161730" w:rsidP="00161730">
            <w:pPr>
              <w:pStyle w:val="Text"/>
              <w:rPr>
                <w:rStyle w:val="ChBlueBold"/>
              </w:rPr>
            </w:pPr>
            <w:r w:rsidRPr="00AC23C4">
              <w:rPr>
                <w:rStyle w:val="ChBlueBold"/>
                <w:szCs w:val="20"/>
              </w:rPr>
              <w:sym w:font="Symbol" w:char="F0C6"/>
            </w:r>
          </w:p>
        </w:tc>
        <w:tc>
          <w:tcPr>
            <w:tcW w:w="729" w:type="dxa"/>
            <w:gridSpan w:val="2"/>
            <w:shd w:val="clear" w:color="auto" w:fill="auto"/>
          </w:tcPr>
          <w:p w14:paraId="5439F377" w14:textId="77777777" w:rsidR="00161730" w:rsidRPr="009A1E86" w:rsidRDefault="00161730" w:rsidP="00161730">
            <w:pPr>
              <w:pStyle w:val="Text"/>
            </w:pPr>
            <w:r w:rsidRPr="009A1E86">
              <w:t>malam</w:t>
            </w:r>
          </w:p>
        </w:tc>
        <w:tc>
          <w:tcPr>
            <w:tcW w:w="640" w:type="dxa"/>
            <w:gridSpan w:val="2"/>
            <w:shd w:val="clear" w:color="auto" w:fill="auto"/>
          </w:tcPr>
          <w:p w14:paraId="4E3DF70B" w14:textId="77777777" w:rsidR="00161730" w:rsidRPr="009A1E86" w:rsidRDefault="00161730" w:rsidP="00161730">
            <w:pPr>
              <w:pStyle w:val="Text"/>
            </w:pPr>
            <w:r>
              <w:t>untuk</w:t>
            </w:r>
          </w:p>
        </w:tc>
        <w:tc>
          <w:tcPr>
            <w:tcW w:w="684" w:type="dxa"/>
            <w:gridSpan w:val="2"/>
            <w:shd w:val="clear" w:color="auto" w:fill="auto"/>
          </w:tcPr>
          <w:p w14:paraId="3A3B4088" w14:textId="77777777" w:rsidR="00161730" w:rsidRPr="009A1E86" w:rsidRDefault="00161730" w:rsidP="00161730">
            <w:pPr>
              <w:pStyle w:val="Text"/>
            </w:pPr>
            <w:r w:rsidRPr="009A1E86">
              <w:t>anjin</w:t>
            </w:r>
            <w:r>
              <w:t>g</w:t>
            </w:r>
          </w:p>
        </w:tc>
        <w:tc>
          <w:tcPr>
            <w:tcW w:w="740" w:type="dxa"/>
            <w:shd w:val="clear" w:color="auto" w:fill="auto"/>
          </w:tcPr>
          <w:p w14:paraId="0E276B97" w14:textId="77777777" w:rsidR="00161730" w:rsidRPr="009A1E86" w:rsidRDefault="00161730" w:rsidP="00161730">
            <w:pPr>
              <w:pStyle w:val="Text"/>
            </w:pPr>
            <w:r w:rsidRPr="009A1E86">
              <w:t>dorang</w:t>
            </w:r>
          </w:p>
        </w:tc>
      </w:tr>
      <w:tr w:rsidR="00AC23C4" w:rsidRPr="00AC23C4" w14:paraId="5A4DFA64" w14:textId="77777777" w:rsidTr="00AC23C4">
        <w:trPr>
          <w:gridAfter w:val="4"/>
          <w:wAfter w:w="1664" w:type="dxa"/>
        </w:trPr>
        <w:tc>
          <w:tcPr>
            <w:tcW w:w="709" w:type="dxa"/>
            <w:shd w:val="clear" w:color="auto" w:fill="auto"/>
          </w:tcPr>
          <w:p w14:paraId="40566131" w14:textId="77777777" w:rsidR="00161730" w:rsidRPr="00260B30" w:rsidRDefault="00161730" w:rsidP="00161730">
            <w:pPr>
              <w:pStyle w:val="GlossEng"/>
            </w:pPr>
          </w:p>
        </w:tc>
        <w:tc>
          <w:tcPr>
            <w:tcW w:w="540" w:type="dxa"/>
            <w:shd w:val="clear" w:color="auto" w:fill="auto"/>
          </w:tcPr>
          <w:p w14:paraId="4CDB6174" w14:textId="77777777" w:rsidR="00161730" w:rsidRPr="009A1E86" w:rsidRDefault="00161730" w:rsidP="00161730">
            <w:pPr>
              <w:pStyle w:val="GlossEng"/>
            </w:pPr>
            <w:r w:rsidRPr="009A1E86">
              <w:t>wife</w:t>
            </w:r>
          </w:p>
        </w:tc>
        <w:tc>
          <w:tcPr>
            <w:tcW w:w="618" w:type="dxa"/>
            <w:gridSpan w:val="2"/>
            <w:shd w:val="clear" w:color="auto" w:fill="auto"/>
          </w:tcPr>
          <w:p w14:paraId="17367204" w14:textId="77777777" w:rsidR="00161730" w:rsidRPr="009A1E86" w:rsidRDefault="00161730" w:rsidP="00161730">
            <w:pPr>
              <w:pStyle w:val="GlossEng"/>
            </w:pPr>
            <w:r w:rsidRPr="009A1E86">
              <w:t>make</w:t>
            </w:r>
          </w:p>
        </w:tc>
        <w:tc>
          <w:tcPr>
            <w:tcW w:w="360" w:type="dxa"/>
            <w:shd w:val="clear" w:color="auto" w:fill="auto"/>
          </w:tcPr>
          <w:p w14:paraId="1EC0B2E3" w14:textId="77777777" w:rsidR="00161730" w:rsidRPr="009A1E86" w:rsidRDefault="00161730" w:rsidP="00161730">
            <w:pPr>
              <w:pStyle w:val="GlossEng"/>
            </w:pPr>
          </w:p>
        </w:tc>
        <w:tc>
          <w:tcPr>
            <w:tcW w:w="729" w:type="dxa"/>
            <w:gridSpan w:val="2"/>
            <w:shd w:val="clear" w:color="auto" w:fill="auto"/>
          </w:tcPr>
          <w:p w14:paraId="619B611D" w14:textId="77777777" w:rsidR="00161730" w:rsidRPr="009A1E86" w:rsidRDefault="00161730" w:rsidP="00161730">
            <w:pPr>
              <w:pStyle w:val="GlossEng"/>
            </w:pPr>
            <w:r w:rsidRPr="009A1E86">
              <w:t>night</w:t>
            </w:r>
          </w:p>
        </w:tc>
        <w:tc>
          <w:tcPr>
            <w:tcW w:w="640" w:type="dxa"/>
            <w:gridSpan w:val="2"/>
            <w:shd w:val="clear" w:color="auto" w:fill="auto"/>
          </w:tcPr>
          <w:p w14:paraId="20E98DA6" w14:textId="77777777" w:rsidR="00161730" w:rsidRPr="009A1E86" w:rsidRDefault="00161730" w:rsidP="00161730">
            <w:pPr>
              <w:pStyle w:val="GlossEng"/>
            </w:pPr>
            <w:r w:rsidRPr="009A1E86">
              <w:t>for</w:t>
            </w:r>
          </w:p>
        </w:tc>
        <w:tc>
          <w:tcPr>
            <w:tcW w:w="684" w:type="dxa"/>
            <w:gridSpan w:val="2"/>
            <w:shd w:val="clear" w:color="auto" w:fill="auto"/>
          </w:tcPr>
          <w:p w14:paraId="3AEBD34D" w14:textId="77777777" w:rsidR="00161730" w:rsidRPr="009A1E86" w:rsidRDefault="00161730" w:rsidP="00161730">
            <w:pPr>
              <w:pStyle w:val="GlossEng"/>
            </w:pPr>
            <w:r w:rsidRPr="009A1E86">
              <w:t>dog</w:t>
            </w:r>
          </w:p>
        </w:tc>
        <w:tc>
          <w:tcPr>
            <w:tcW w:w="740" w:type="dxa"/>
            <w:shd w:val="clear" w:color="auto" w:fill="auto"/>
          </w:tcPr>
          <w:p w14:paraId="0415FB15" w14:textId="77777777" w:rsidR="00161730" w:rsidRPr="0099608C" w:rsidRDefault="00161730" w:rsidP="00161730">
            <w:pPr>
              <w:pStyle w:val="GlossEng"/>
              <w:rPr>
                <w:rStyle w:val="ChSmallCaps"/>
              </w:rPr>
            </w:pPr>
            <w:r w:rsidRPr="0099608C">
              <w:rPr>
                <w:rStyle w:val="ChSmallCaps"/>
              </w:rPr>
              <w:t>3pl</w:t>
            </w:r>
          </w:p>
        </w:tc>
      </w:tr>
    </w:tbl>
    <w:p w14:paraId="7C8BBD25" w14:textId="629FD6AD" w:rsidR="00161730" w:rsidRDefault="00B7093A" w:rsidP="00161730">
      <w:pPr>
        <w:pStyle w:val="FreeTranslEng"/>
      </w:pPr>
      <w:r>
        <w:t>‘</w:t>
      </w:r>
      <w:r w:rsidR="00161730">
        <w:t xml:space="preserve">I fed the dogs with </w:t>
      </w:r>
      <w:r w:rsidR="00161730" w:rsidRPr="00260B30">
        <w:rPr>
          <w:rStyle w:val="ChBlueBold"/>
        </w:rPr>
        <w:t>the sagu porridge which</w:t>
      </w:r>
      <w:r w:rsidR="00161730">
        <w:t xml:space="preserve"> my wife had prepared for the dogs</w:t>
      </w:r>
      <w:r w:rsidR="00161730" w:rsidRPr="00260B30">
        <w:t xml:space="preserve"> </w:t>
      </w:r>
      <w:r w:rsidR="00161730">
        <w:t>in the evening</w:t>
      </w:r>
      <w:r>
        <w:t>’</w:t>
      </w:r>
      <w:r w:rsidR="00161730">
        <w:t xml:space="preserve"> </w:t>
      </w:r>
      <w:r w:rsidR="00161730" w:rsidRPr="003E2C55">
        <w:rPr>
          <w:rStyle w:val="ExampleSource"/>
        </w:rPr>
        <w:t>[080919-003-NP.0002]</w:t>
      </w:r>
    </w:p>
    <w:tbl>
      <w:tblPr>
        <w:tblW w:w="6788" w:type="dxa"/>
        <w:tblCellMar>
          <w:left w:w="42" w:type="dxa"/>
          <w:right w:w="42" w:type="dxa"/>
        </w:tblCellMar>
        <w:tblLook w:val="01E0" w:firstRow="1" w:lastRow="1" w:firstColumn="1" w:lastColumn="1" w:noHBand="0" w:noVBand="0"/>
      </w:tblPr>
      <w:tblGrid>
        <w:gridCol w:w="709"/>
        <w:gridCol w:w="496"/>
        <w:gridCol w:w="512"/>
        <w:gridCol w:w="389"/>
        <w:gridCol w:w="594"/>
        <w:gridCol w:w="429"/>
        <w:gridCol w:w="284"/>
        <w:gridCol w:w="964"/>
        <w:gridCol w:w="522"/>
        <w:gridCol w:w="654"/>
        <w:gridCol w:w="341"/>
        <w:gridCol w:w="894"/>
      </w:tblGrid>
      <w:tr w:rsidR="00AC23C4" w:rsidRPr="00C52D89" w14:paraId="2E8764BC" w14:textId="77777777" w:rsidTr="00AC23C4">
        <w:tc>
          <w:tcPr>
            <w:tcW w:w="709" w:type="dxa"/>
            <w:shd w:val="clear" w:color="auto" w:fill="auto"/>
          </w:tcPr>
          <w:p w14:paraId="17E42716" w14:textId="77777777" w:rsidR="00161730" w:rsidRPr="00150DE6" w:rsidRDefault="00161730" w:rsidP="00161730">
            <w:pPr>
              <w:pStyle w:val="O0Nwnext"/>
            </w:pPr>
            <w:bookmarkStart w:id="5279" w:name="_Ref356394392"/>
            <w:r w:rsidRPr="00856563">
              <w:t>(</w:t>
            </w:r>
            <w:fldSimple w:instr=" SEQ ( \* ARABIC \s 1 ">
              <w:r w:rsidR="00154D81">
                <w:rPr>
                  <w:noProof/>
                </w:rPr>
                <w:t>64</w:t>
              </w:r>
            </w:fldSimple>
            <w:r w:rsidRPr="00856563">
              <w:t>)</w:t>
            </w:r>
            <w:bookmarkEnd w:id="5279"/>
          </w:p>
        </w:tc>
        <w:tc>
          <w:tcPr>
            <w:tcW w:w="496" w:type="dxa"/>
            <w:shd w:val="clear" w:color="auto" w:fill="auto"/>
          </w:tcPr>
          <w:p w14:paraId="26BC272C" w14:textId="77777777" w:rsidR="00161730" w:rsidRPr="00EB1EFB" w:rsidRDefault="00EB1EFB" w:rsidP="00161730">
            <w:pPr>
              <w:pStyle w:val="Text"/>
              <w:rPr>
                <w:rStyle w:val="ChBlueBold"/>
              </w:rPr>
            </w:pPr>
            <w:r w:rsidRPr="00EB1EFB">
              <w:rPr>
                <w:rStyle w:val="ChBlueBold"/>
              </w:rPr>
              <w:t>Fitri</w:t>
            </w:r>
          </w:p>
        </w:tc>
        <w:tc>
          <w:tcPr>
            <w:tcW w:w="512" w:type="dxa"/>
            <w:shd w:val="clear" w:color="auto" w:fill="auto"/>
          </w:tcPr>
          <w:p w14:paraId="1B3794F5" w14:textId="77777777" w:rsidR="00161730" w:rsidRPr="004F5894" w:rsidRDefault="00161730" w:rsidP="00161730">
            <w:pPr>
              <w:pStyle w:val="Text"/>
              <w:rPr>
                <w:rStyle w:val="ChBlueBold"/>
              </w:rPr>
            </w:pPr>
            <w:r w:rsidRPr="004F5894">
              <w:rPr>
                <w:rStyle w:val="ChBlueBold"/>
              </w:rPr>
              <w:t>yang</w:t>
            </w:r>
          </w:p>
        </w:tc>
        <w:tc>
          <w:tcPr>
            <w:tcW w:w="389" w:type="dxa"/>
            <w:shd w:val="clear" w:color="auto" w:fill="auto"/>
          </w:tcPr>
          <w:p w14:paraId="3E5A49E7" w14:textId="77777777" w:rsidR="00161730" w:rsidRPr="00D16C5C" w:rsidRDefault="00161730" w:rsidP="00161730">
            <w:pPr>
              <w:pStyle w:val="Text"/>
            </w:pPr>
            <w:r w:rsidRPr="00D16C5C">
              <w:t>de</w:t>
            </w:r>
          </w:p>
        </w:tc>
        <w:tc>
          <w:tcPr>
            <w:tcW w:w="594" w:type="dxa"/>
            <w:shd w:val="clear" w:color="auto" w:fill="auto"/>
          </w:tcPr>
          <w:p w14:paraId="28D20706" w14:textId="77777777" w:rsidR="00161730" w:rsidRPr="00D16C5C" w:rsidRDefault="00161730" w:rsidP="00161730">
            <w:pPr>
              <w:pStyle w:val="Text"/>
            </w:pPr>
            <w:r w:rsidRPr="00D16C5C">
              <w:t>bapa</w:t>
            </w:r>
          </w:p>
        </w:tc>
        <w:tc>
          <w:tcPr>
            <w:tcW w:w="429" w:type="dxa"/>
            <w:shd w:val="clear" w:color="auto" w:fill="auto"/>
          </w:tcPr>
          <w:p w14:paraId="1C643E6F" w14:textId="77777777" w:rsidR="00161730" w:rsidRPr="00D16C5C" w:rsidRDefault="00161730" w:rsidP="00161730">
            <w:pPr>
              <w:pStyle w:val="Text"/>
            </w:pPr>
            <w:r w:rsidRPr="00D16C5C">
              <w:t>kasi</w:t>
            </w:r>
          </w:p>
        </w:tc>
        <w:tc>
          <w:tcPr>
            <w:tcW w:w="284" w:type="dxa"/>
            <w:shd w:val="clear" w:color="auto" w:fill="auto"/>
          </w:tcPr>
          <w:p w14:paraId="4CBBE637" w14:textId="77777777" w:rsidR="00161730" w:rsidRPr="00E612EA" w:rsidRDefault="00161730" w:rsidP="00161730">
            <w:pPr>
              <w:pStyle w:val="Text"/>
              <w:rPr>
                <w:rStyle w:val="ChBlueBold"/>
              </w:rPr>
            </w:pPr>
            <w:r w:rsidRPr="00AC23C4">
              <w:rPr>
                <w:rStyle w:val="ChBlueBold"/>
                <w:szCs w:val="20"/>
              </w:rPr>
              <w:sym w:font="Symbol" w:char="F0C6"/>
            </w:r>
          </w:p>
        </w:tc>
        <w:tc>
          <w:tcPr>
            <w:tcW w:w="964" w:type="dxa"/>
            <w:shd w:val="clear" w:color="auto" w:fill="auto"/>
          </w:tcPr>
          <w:p w14:paraId="5F7BA72B" w14:textId="6510A06D" w:rsidR="00161730" w:rsidRPr="00D16C5C" w:rsidRDefault="00161730" w:rsidP="00161730">
            <w:pPr>
              <w:pStyle w:val="Text"/>
            </w:pPr>
            <w:r w:rsidRPr="00D16C5C">
              <w:t>ijin</w:t>
            </w:r>
            <w:r w:rsidR="00104E8B">
              <w:t>g</w:t>
            </w:r>
          </w:p>
        </w:tc>
        <w:tc>
          <w:tcPr>
            <w:tcW w:w="522" w:type="dxa"/>
            <w:shd w:val="clear" w:color="auto" w:fill="auto"/>
          </w:tcPr>
          <w:p w14:paraId="25C8F8A3" w14:textId="77777777" w:rsidR="00161730" w:rsidRPr="00D16C5C" w:rsidRDefault="00161730" w:rsidP="00161730">
            <w:pPr>
              <w:pStyle w:val="Text"/>
            </w:pPr>
            <w:r w:rsidRPr="00D16C5C">
              <w:t>mo</w:t>
            </w:r>
          </w:p>
        </w:tc>
        <w:tc>
          <w:tcPr>
            <w:tcW w:w="654" w:type="dxa"/>
            <w:shd w:val="clear" w:color="auto" w:fill="auto"/>
          </w:tcPr>
          <w:p w14:paraId="29F73ACA" w14:textId="77777777" w:rsidR="00161730" w:rsidRPr="00D16C5C" w:rsidRDefault="00161730" w:rsidP="00161730">
            <w:pPr>
              <w:pStyle w:val="Text"/>
            </w:pPr>
            <w:r w:rsidRPr="00D16C5C">
              <w:t>ik</w:t>
            </w:r>
            <w:r>
              <w:t>ut</w:t>
            </w:r>
          </w:p>
        </w:tc>
        <w:tc>
          <w:tcPr>
            <w:tcW w:w="341" w:type="dxa"/>
            <w:shd w:val="clear" w:color="auto" w:fill="auto"/>
          </w:tcPr>
          <w:p w14:paraId="0C972C5B" w14:textId="77777777" w:rsidR="00161730" w:rsidRPr="00D16C5C" w:rsidRDefault="00161730" w:rsidP="00161730">
            <w:pPr>
              <w:pStyle w:val="Text"/>
            </w:pPr>
            <w:r w:rsidRPr="00D16C5C">
              <w:t>ke</w:t>
            </w:r>
          </w:p>
        </w:tc>
        <w:tc>
          <w:tcPr>
            <w:tcW w:w="894" w:type="dxa"/>
            <w:shd w:val="clear" w:color="auto" w:fill="auto"/>
          </w:tcPr>
          <w:p w14:paraId="1E8D51CA" w14:textId="77777777" w:rsidR="00161730" w:rsidRPr="00D16C5C" w:rsidRDefault="00161730" w:rsidP="00161730">
            <w:pPr>
              <w:pStyle w:val="Text"/>
            </w:pPr>
            <w:r w:rsidRPr="00D16C5C">
              <w:t>kamp</w:t>
            </w:r>
            <w:r>
              <w:t>ung</w:t>
            </w:r>
          </w:p>
        </w:tc>
      </w:tr>
      <w:tr w:rsidR="00AC23C4" w:rsidRPr="00AC23C4" w14:paraId="0466F78C" w14:textId="77777777" w:rsidTr="00AC23C4">
        <w:tc>
          <w:tcPr>
            <w:tcW w:w="709" w:type="dxa"/>
            <w:shd w:val="clear" w:color="auto" w:fill="auto"/>
          </w:tcPr>
          <w:p w14:paraId="1B305C89" w14:textId="77777777" w:rsidR="00161730" w:rsidRPr="00D16C5C" w:rsidRDefault="00161730" w:rsidP="00161730">
            <w:pPr>
              <w:pStyle w:val="GlossEng"/>
            </w:pPr>
          </w:p>
        </w:tc>
        <w:tc>
          <w:tcPr>
            <w:tcW w:w="496" w:type="dxa"/>
            <w:shd w:val="clear" w:color="auto" w:fill="auto"/>
          </w:tcPr>
          <w:p w14:paraId="295ABE40" w14:textId="77777777" w:rsidR="00161730" w:rsidRPr="00D16C5C" w:rsidRDefault="00EB1EFB" w:rsidP="00161730">
            <w:pPr>
              <w:pStyle w:val="GlossEng"/>
            </w:pPr>
            <w:r w:rsidRPr="00EB1EFB">
              <w:t>Fitri</w:t>
            </w:r>
          </w:p>
        </w:tc>
        <w:tc>
          <w:tcPr>
            <w:tcW w:w="512" w:type="dxa"/>
            <w:shd w:val="clear" w:color="auto" w:fill="auto"/>
          </w:tcPr>
          <w:p w14:paraId="194165DC" w14:textId="77777777" w:rsidR="00161730" w:rsidRPr="0099608C" w:rsidRDefault="00161730" w:rsidP="00161730">
            <w:pPr>
              <w:pStyle w:val="GlossEng"/>
              <w:rPr>
                <w:rStyle w:val="ChSmallCaps"/>
              </w:rPr>
            </w:pPr>
            <w:r w:rsidRPr="0099608C">
              <w:rPr>
                <w:rStyle w:val="ChSmallCaps"/>
              </w:rPr>
              <w:t>rel</w:t>
            </w:r>
          </w:p>
        </w:tc>
        <w:tc>
          <w:tcPr>
            <w:tcW w:w="389" w:type="dxa"/>
            <w:shd w:val="clear" w:color="auto" w:fill="auto"/>
          </w:tcPr>
          <w:p w14:paraId="7CED5CC5" w14:textId="77777777" w:rsidR="00161730" w:rsidRPr="0099608C" w:rsidRDefault="00161730" w:rsidP="00161730">
            <w:pPr>
              <w:pStyle w:val="GlossEng"/>
              <w:rPr>
                <w:rStyle w:val="ChSmallCaps"/>
              </w:rPr>
            </w:pPr>
            <w:r w:rsidRPr="0099608C">
              <w:rPr>
                <w:rStyle w:val="ChSmallCaps"/>
              </w:rPr>
              <w:t>3sg</w:t>
            </w:r>
          </w:p>
        </w:tc>
        <w:tc>
          <w:tcPr>
            <w:tcW w:w="594" w:type="dxa"/>
            <w:shd w:val="clear" w:color="auto" w:fill="auto"/>
          </w:tcPr>
          <w:p w14:paraId="390CE615" w14:textId="77777777" w:rsidR="00161730" w:rsidRPr="00D16C5C" w:rsidRDefault="00161730" w:rsidP="00161730">
            <w:pPr>
              <w:pStyle w:val="GlossEng"/>
            </w:pPr>
            <w:r w:rsidRPr="00D16C5C">
              <w:t>father</w:t>
            </w:r>
          </w:p>
        </w:tc>
        <w:tc>
          <w:tcPr>
            <w:tcW w:w="429" w:type="dxa"/>
            <w:shd w:val="clear" w:color="auto" w:fill="auto"/>
          </w:tcPr>
          <w:p w14:paraId="3EE3787D" w14:textId="77777777" w:rsidR="00161730" w:rsidRPr="00D16C5C" w:rsidRDefault="00161730" w:rsidP="00161730">
            <w:pPr>
              <w:pStyle w:val="GlossEng"/>
            </w:pPr>
            <w:r w:rsidRPr="00D16C5C">
              <w:t>give</w:t>
            </w:r>
          </w:p>
        </w:tc>
        <w:tc>
          <w:tcPr>
            <w:tcW w:w="284" w:type="dxa"/>
            <w:shd w:val="clear" w:color="auto" w:fill="auto"/>
          </w:tcPr>
          <w:p w14:paraId="37922A7A" w14:textId="77777777" w:rsidR="00161730" w:rsidRPr="00D16C5C" w:rsidRDefault="00161730" w:rsidP="00161730">
            <w:pPr>
              <w:pStyle w:val="GlossEng"/>
            </w:pPr>
          </w:p>
        </w:tc>
        <w:tc>
          <w:tcPr>
            <w:tcW w:w="964" w:type="dxa"/>
            <w:shd w:val="clear" w:color="auto" w:fill="auto"/>
          </w:tcPr>
          <w:p w14:paraId="7D7466B4" w14:textId="77777777" w:rsidR="00161730" w:rsidRPr="00D16C5C" w:rsidRDefault="00161730" w:rsidP="00161730">
            <w:pPr>
              <w:pStyle w:val="GlossEng"/>
            </w:pPr>
            <w:r w:rsidRPr="00D16C5C">
              <w:t>permission</w:t>
            </w:r>
          </w:p>
        </w:tc>
        <w:tc>
          <w:tcPr>
            <w:tcW w:w="522" w:type="dxa"/>
            <w:shd w:val="clear" w:color="auto" w:fill="auto"/>
          </w:tcPr>
          <w:p w14:paraId="7595062B" w14:textId="77777777" w:rsidR="00161730" w:rsidRPr="00D16C5C" w:rsidRDefault="00161730" w:rsidP="00161730">
            <w:pPr>
              <w:pStyle w:val="GlossEng"/>
            </w:pPr>
            <w:r w:rsidRPr="00D16C5C">
              <w:t>want</w:t>
            </w:r>
          </w:p>
        </w:tc>
        <w:tc>
          <w:tcPr>
            <w:tcW w:w="654" w:type="dxa"/>
            <w:shd w:val="clear" w:color="auto" w:fill="auto"/>
          </w:tcPr>
          <w:p w14:paraId="711A8658" w14:textId="77777777" w:rsidR="00161730" w:rsidRPr="00D16C5C" w:rsidRDefault="00161730" w:rsidP="00161730">
            <w:pPr>
              <w:pStyle w:val="GlossEng"/>
            </w:pPr>
            <w:r w:rsidRPr="00D16C5C">
              <w:t>follow</w:t>
            </w:r>
          </w:p>
        </w:tc>
        <w:tc>
          <w:tcPr>
            <w:tcW w:w="341" w:type="dxa"/>
            <w:shd w:val="clear" w:color="auto" w:fill="auto"/>
          </w:tcPr>
          <w:p w14:paraId="21A0DF5F" w14:textId="77777777" w:rsidR="00161730" w:rsidRPr="00D16C5C" w:rsidRDefault="00161730" w:rsidP="00161730">
            <w:pPr>
              <w:pStyle w:val="GlossEng"/>
            </w:pPr>
            <w:r w:rsidRPr="00D16C5C">
              <w:t>to</w:t>
            </w:r>
          </w:p>
        </w:tc>
        <w:tc>
          <w:tcPr>
            <w:tcW w:w="894" w:type="dxa"/>
            <w:shd w:val="clear" w:color="auto" w:fill="auto"/>
          </w:tcPr>
          <w:p w14:paraId="33A60DAA" w14:textId="77777777" w:rsidR="00161730" w:rsidRPr="00D16C5C" w:rsidRDefault="00161730" w:rsidP="00161730">
            <w:pPr>
              <w:pStyle w:val="GlossEng"/>
            </w:pPr>
            <w:r w:rsidRPr="00D16C5C">
              <w:t>village</w:t>
            </w:r>
          </w:p>
        </w:tc>
      </w:tr>
    </w:tbl>
    <w:p w14:paraId="7D335F97" w14:textId="46B0F803" w:rsidR="00161730" w:rsidRDefault="00B7093A" w:rsidP="00790CE3">
      <w:pPr>
        <w:pStyle w:val="FreeTranslEng"/>
      </w:pPr>
      <w:r>
        <w:t>‘</w:t>
      </w:r>
      <w:r w:rsidR="00790CE3">
        <w:t xml:space="preserve">(it was) </w:t>
      </w:r>
      <w:r w:rsidR="00EB1EFB" w:rsidRPr="00EB1EFB">
        <w:rPr>
          <w:rStyle w:val="ChBlueBold"/>
        </w:rPr>
        <w:t>Fitri</w:t>
      </w:r>
      <w:r w:rsidR="00161730" w:rsidRPr="004F5894">
        <w:rPr>
          <w:rStyle w:val="ChBlueBold"/>
        </w:rPr>
        <w:t xml:space="preserve"> whom</w:t>
      </w:r>
      <w:r w:rsidR="00790CE3">
        <w:t xml:space="preserve"> her husband gave permission</w:t>
      </w:r>
      <w:r w:rsidR="00161730">
        <w:t xml:space="preserve"> </w:t>
      </w:r>
      <w:r w:rsidR="00790CE3">
        <w:t xml:space="preserve">to </w:t>
      </w:r>
      <w:r w:rsidR="00161730">
        <w:t>go with (us) to the village</w:t>
      </w:r>
      <w:r>
        <w:t>’</w:t>
      </w:r>
      <w:r w:rsidR="00161730">
        <w:t xml:space="preserve"> </w:t>
      </w:r>
      <w:r w:rsidR="001650A2">
        <w:t xml:space="preserve">(Lit. </w:t>
      </w:r>
      <w:r>
        <w:t>‘</w:t>
      </w:r>
      <w:r w:rsidR="001650A2">
        <w:t xml:space="preserve">her </w:t>
      </w:r>
      <w:r w:rsidR="00401FE2">
        <w:t>(daughter</w:t>
      </w:r>
      <w:r>
        <w:t>’</w:t>
      </w:r>
      <w:r w:rsidR="00401FE2">
        <w:t xml:space="preserve">s) </w:t>
      </w:r>
      <w:r w:rsidR="001650A2">
        <w:t>father …</w:t>
      </w:r>
      <w:r>
        <w:t>’</w:t>
      </w:r>
      <w:r w:rsidR="001650A2">
        <w:t xml:space="preserve">) </w:t>
      </w:r>
      <w:r w:rsidR="00161730" w:rsidRPr="008348F5">
        <w:rPr>
          <w:rStyle w:val="ExampleSource"/>
        </w:rPr>
        <w:t>[080925-003-Cv.0211]</w:t>
      </w:r>
    </w:p>
    <w:tbl>
      <w:tblPr>
        <w:tblStyle w:val="TableGrid"/>
        <w:tblW w:w="456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42" w:type="dxa"/>
          <w:right w:w="42" w:type="dxa"/>
        </w:tblCellMar>
        <w:tblLook w:val="04A0" w:firstRow="1" w:lastRow="0" w:firstColumn="1" w:lastColumn="0" w:noHBand="0" w:noVBand="1"/>
      </w:tblPr>
      <w:tblGrid>
        <w:gridCol w:w="709"/>
        <w:gridCol w:w="696"/>
        <w:gridCol w:w="777"/>
        <w:gridCol w:w="596"/>
        <w:gridCol w:w="489"/>
        <w:gridCol w:w="529"/>
        <w:gridCol w:w="489"/>
        <w:gridCol w:w="284"/>
      </w:tblGrid>
      <w:tr w:rsidR="0009043C" w:rsidRPr="005A50EB" w14:paraId="4CA897DE" w14:textId="77777777" w:rsidTr="0009043C">
        <w:tc>
          <w:tcPr>
            <w:tcW w:w="709" w:type="dxa"/>
          </w:tcPr>
          <w:p w14:paraId="1E701C8D" w14:textId="27B74682" w:rsidR="0009043C" w:rsidRPr="00150DE6" w:rsidRDefault="0009043C" w:rsidP="0009043C">
            <w:pPr>
              <w:pStyle w:val="O0Nwnext"/>
            </w:pPr>
            <w:bookmarkStart w:id="5280" w:name="_Ref439865389"/>
            <w:r w:rsidRPr="00856563">
              <w:t>(</w:t>
            </w:r>
            <w:fldSimple w:instr=" SEQ ( \* ARABIC \s 1 ">
              <w:r w:rsidR="00154D81">
                <w:rPr>
                  <w:noProof/>
                </w:rPr>
                <w:t>65</w:t>
              </w:r>
            </w:fldSimple>
            <w:r w:rsidRPr="00856563">
              <w:t>)</w:t>
            </w:r>
            <w:bookmarkEnd w:id="5280"/>
          </w:p>
        </w:tc>
        <w:tc>
          <w:tcPr>
            <w:tcW w:w="696" w:type="dxa"/>
          </w:tcPr>
          <w:p w14:paraId="4E041B39" w14:textId="52049DD3" w:rsidR="0009043C" w:rsidRPr="005A50EB" w:rsidRDefault="0009043C" w:rsidP="0009043C">
            <w:pPr>
              <w:pStyle w:val="Text"/>
              <w:rPr>
                <w:rStyle w:val="ChBlueBold"/>
              </w:rPr>
            </w:pPr>
            <w:r>
              <w:rPr>
                <w:rStyle w:val="ChBlueBold"/>
              </w:rPr>
              <w:t>Efana</w:t>
            </w:r>
          </w:p>
        </w:tc>
        <w:tc>
          <w:tcPr>
            <w:tcW w:w="777" w:type="dxa"/>
          </w:tcPr>
          <w:p w14:paraId="2E905692" w14:textId="0D79D576" w:rsidR="0009043C" w:rsidRPr="005A50EB" w:rsidRDefault="0009043C" w:rsidP="0009043C">
            <w:pPr>
              <w:pStyle w:val="Text"/>
              <w:rPr>
                <w:rStyle w:val="ChBlueBold"/>
              </w:rPr>
            </w:pPr>
            <w:r>
              <w:rPr>
                <w:rStyle w:val="ChBlueBold"/>
              </w:rPr>
              <w:t>ini</w:t>
            </w:r>
          </w:p>
        </w:tc>
        <w:tc>
          <w:tcPr>
            <w:tcW w:w="596" w:type="dxa"/>
          </w:tcPr>
          <w:p w14:paraId="0E9536EC" w14:textId="01F4FCBC" w:rsidR="0009043C" w:rsidRPr="005A50EB" w:rsidRDefault="0009043C" w:rsidP="0009043C">
            <w:pPr>
              <w:pStyle w:val="Text"/>
              <w:rPr>
                <w:rStyle w:val="ChBlueBold"/>
              </w:rPr>
            </w:pPr>
            <w:r w:rsidRPr="005A50EB">
              <w:rPr>
                <w:rStyle w:val="ChBlueBold"/>
              </w:rPr>
              <w:t>yang</w:t>
            </w:r>
          </w:p>
        </w:tc>
        <w:tc>
          <w:tcPr>
            <w:tcW w:w="489" w:type="dxa"/>
          </w:tcPr>
          <w:p w14:paraId="0D68ADB7" w14:textId="5703760C" w:rsidR="0009043C" w:rsidRPr="005A50EB" w:rsidRDefault="0009043C" w:rsidP="0009043C">
            <w:pPr>
              <w:pStyle w:val="Text"/>
            </w:pPr>
            <w:r>
              <w:t>dia</w:t>
            </w:r>
            <w:r w:rsidRPr="00AC23C4">
              <w:rPr>
                <w:position w:val="1"/>
                <w:vertAlign w:val="subscript"/>
              </w:rPr>
              <w:t>i</w:t>
            </w:r>
          </w:p>
        </w:tc>
        <w:tc>
          <w:tcPr>
            <w:tcW w:w="529" w:type="dxa"/>
          </w:tcPr>
          <w:p w14:paraId="03DCFEE1" w14:textId="77777777" w:rsidR="0009043C" w:rsidRPr="005A50EB" w:rsidRDefault="0009043C" w:rsidP="0009043C">
            <w:pPr>
              <w:pStyle w:val="Text"/>
            </w:pPr>
            <w:r w:rsidRPr="005A50EB">
              <w:t>kas</w:t>
            </w:r>
          </w:p>
        </w:tc>
        <w:tc>
          <w:tcPr>
            <w:tcW w:w="489" w:type="dxa"/>
          </w:tcPr>
          <w:p w14:paraId="3FD03916" w14:textId="2261E9BA" w:rsidR="0009043C" w:rsidRPr="0009043C" w:rsidRDefault="0009043C" w:rsidP="0009043C">
            <w:pPr>
              <w:pStyle w:val="Text"/>
            </w:pPr>
            <w:r w:rsidRPr="0009043C">
              <w:t>dia</w:t>
            </w:r>
            <w:r>
              <w:rPr>
                <w:position w:val="1"/>
                <w:vertAlign w:val="subscript"/>
              </w:rPr>
              <w:t>j</w:t>
            </w:r>
          </w:p>
        </w:tc>
        <w:tc>
          <w:tcPr>
            <w:tcW w:w="284" w:type="dxa"/>
          </w:tcPr>
          <w:p w14:paraId="502AB675" w14:textId="3D8F5C2F" w:rsidR="0009043C" w:rsidRPr="00E612EA" w:rsidRDefault="0009043C" w:rsidP="0009043C">
            <w:pPr>
              <w:pStyle w:val="Text"/>
              <w:rPr>
                <w:rStyle w:val="ChBlueBold"/>
              </w:rPr>
            </w:pPr>
            <w:r w:rsidRPr="00AC23C4">
              <w:rPr>
                <w:rStyle w:val="ChBlueBold"/>
                <w:szCs w:val="20"/>
              </w:rPr>
              <w:sym w:font="Symbol" w:char="F0C6"/>
            </w:r>
          </w:p>
        </w:tc>
      </w:tr>
      <w:tr w:rsidR="0009043C" w:rsidRPr="005A50EB" w14:paraId="07AB4A9C" w14:textId="77777777" w:rsidTr="0009043C">
        <w:tc>
          <w:tcPr>
            <w:tcW w:w="709" w:type="dxa"/>
          </w:tcPr>
          <w:p w14:paraId="7AD7016D" w14:textId="77777777" w:rsidR="0009043C" w:rsidRPr="005A50EB" w:rsidRDefault="0009043C" w:rsidP="0009043C">
            <w:pPr>
              <w:pStyle w:val="GlossEng"/>
            </w:pPr>
          </w:p>
        </w:tc>
        <w:tc>
          <w:tcPr>
            <w:tcW w:w="696" w:type="dxa"/>
          </w:tcPr>
          <w:p w14:paraId="255EB460" w14:textId="3B6EB202" w:rsidR="0009043C" w:rsidRPr="0009043C" w:rsidRDefault="0009043C" w:rsidP="0009043C">
            <w:pPr>
              <w:pStyle w:val="GlossEng"/>
            </w:pPr>
            <w:r>
              <w:t>Efana</w:t>
            </w:r>
          </w:p>
        </w:tc>
        <w:tc>
          <w:tcPr>
            <w:tcW w:w="777" w:type="dxa"/>
          </w:tcPr>
          <w:p w14:paraId="63AD6147" w14:textId="40704D3E" w:rsidR="0009043C" w:rsidRPr="005A50EB" w:rsidRDefault="0009043C" w:rsidP="0009043C">
            <w:pPr>
              <w:pStyle w:val="GlossEng"/>
              <w:rPr>
                <w:rStyle w:val="ChSmallCaps"/>
              </w:rPr>
            </w:pPr>
            <w:r>
              <w:rPr>
                <w:rStyle w:val="ChSmallCaps"/>
              </w:rPr>
              <w:t>d.prox</w:t>
            </w:r>
          </w:p>
        </w:tc>
        <w:tc>
          <w:tcPr>
            <w:tcW w:w="596" w:type="dxa"/>
          </w:tcPr>
          <w:p w14:paraId="3D3A916E" w14:textId="7255E133" w:rsidR="0009043C" w:rsidRPr="005A50EB" w:rsidRDefault="0009043C" w:rsidP="0009043C">
            <w:pPr>
              <w:pStyle w:val="GlossEng"/>
              <w:rPr>
                <w:rStyle w:val="ChSmallCaps"/>
              </w:rPr>
            </w:pPr>
            <w:r w:rsidRPr="005A50EB">
              <w:rPr>
                <w:rStyle w:val="ChSmallCaps"/>
              </w:rPr>
              <w:t>rel</w:t>
            </w:r>
          </w:p>
        </w:tc>
        <w:tc>
          <w:tcPr>
            <w:tcW w:w="489" w:type="dxa"/>
          </w:tcPr>
          <w:p w14:paraId="0AE9F88A" w14:textId="5EF46CD5" w:rsidR="0009043C" w:rsidRPr="005A50EB" w:rsidRDefault="0009043C" w:rsidP="0009043C">
            <w:pPr>
              <w:pStyle w:val="GlossEng"/>
              <w:rPr>
                <w:rStyle w:val="ChSmallCaps"/>
              </w:rPr>
            </w:pPr>
            <w:r>
              <w:rPr>
                <w:rStyle w:val="ChSmallCaps"/>
              </w:rPr>
              <w:t>3sg</w:t>
            </w:r>
          </w:p>
        </w:tc>
        <w:tc>
          <w:tcPr>
            <w:tcW w:w="529" w:type="dxa"/>
          </w:tcPr>
          <w:p w14:paraId="4CF075DD" w14:textId="77777777" w:rsidR="0009043C" w:rsidRPr="005A50EB" w:rsidRDefault="0009043C" w:rsidP="0009043C">
            <w:pPr>
              <w:pStyle w:val="GlossEng"/>
            </w:pPr>
            <w:r w:rsidRPr="005A50EB">
              <w:t>give</w:t>
            </w:r>
          </w:p>
        </w:tc>
        <w:tc>
          <w:tcPr>
            <w:tcW w:w="489" w:type="dxa"/>
          </w:tcPr>
          <w:p w14:paraId="313F4D5F" w14:textId="0847A3E2" w:rsidR="0009043C" w:rsidRPr="00D16C5C" w:rsidRDefault="0009043C" w:rsidP="0009043C">
            <w:pPr>
              <w:pStyle w:val="GlossEng"/>
            </w:pPr>
            <w:r>
              <w:rPr>
                <w:rStyle w:val="ChSmallCaps"/>
              </w:rPr>
              <w:t>3sg</w:t>
            </w:r>
          </w:p>
        </w:tc>
        <w:tc>
          <w:tcPr>
            <w:tcW w:w="284" w:type="dxa"/>
          </w:tcPr>
          <w:p w14:paraId="3FE66DCF" w14:textId="322ADBCE" w:rsidR="0009043C" w:rsidRPr="00D16C5C" w:rsidRDefault="0009043C" w:rsidP="0009043C">
            <w:pPr>
              <w:pStyle w:val="GlossEng"/>
            </w:pPr>
          </w:p>
        </w:tc>
      </w:tr>
    </w:tbl>
    <w:p w14:paraId="515A091B" w14:textId="60150F94" w:rsidR="00A22AE7" w:rsidRDefault="0009043C" w:rsidP="0009043C">
      <w:pPr>
        <w:pStyle w:val="FreeTranslEng"/>
      </w:pPr>
      <w:r>
        <w:t>[</w:t>
      </w:r>
      <w:r w:rsidRPr="00856563">
        <w:t>About an ancestor</w:t>
      </w:r>
      <w:r>
        <w:t>’s</w:t>
      </w:r>
      <w:r w:rsidRPr="00856563">
        <w:t xml:space="preserve"> </w:t>
      </w:r>
      <w:r>
        <w:t xml:space="preserve">first wife:] </w:t>
      </w:r>
      <w:r w:rsidR="00A22AE7">
        <w:t>‘</w:t>
      </w:r>
      <w:r>
        <w:t xml:space="preserve">(it was) </w:t>
      </w:r>
      <w:r>
        <w:rPr>
          <w:rStyle w:val="ChBlueBold"/>
        </w:rPr>
        <w:t>this E</w:t>
      </w:r>
      <w:r w:rsidRPr="0009043C">
        <w:rPr>
          <w:rStyle w:val="ChBlueBold"/>
        </w:rPr>
        <w:t>fana</w:t>
      </w:r>
      <w:r>
        <w:rPr>
          <w:rStyle w:val="ChBlueBold"/>
        </w:rPr>
        <w:t xml:space="preserve"> that</w:t>
      </w:r>
      <w:r>
        <w:t xml:space="preserve"> he</w:t>
      </w:r>
      <w:r w:rsidRPr="00AC23C4">
        <w:rPr>
          <w:position w:val="1"/>
          <w:vertAlign w:val="subscript"/>
        </w:rPr>
        <w:t>i</w:t>
      </w:r>
      <w:r>
        <w:t xml:space="preserve"> (‘Aris’) gave (to) him</w:t>
      </w:r>
      <w:r w:rsidR="00110C50">
        <w:rPr>
          <w:position w:val="1"/>
          <w:vertAlign w:val="subscript"/>
        </w:rPr>
        <w:t>j</w:t>
      </w:r>
      <w:r>
        <w:t xml:space="preserve"> (‘Oten’)’</w:t>
      </w:r>
      <w:r w:rsidR="00A22AE7">
        <w:t xml:space="preserve"> </w:t>
      </w:r>
      <w:r w:rsidR="00A22AE7" w:rsidRPr="005A50EB">
        <w:rPr>
          <w:rStyle w:val="ExampleSource"/>
        </w:rPr>
        <w:t>[</w:t>
      </w:r>
      <w:r w:rsidRPr="0009043C">
        <w:rPr>
          <w:rStyle w:val="ExampleSource"/>
        </w:rPr>
        <w:t>080922-010a-CvNF.0062</w:t>
      </w:r>
      <w:r w:rsidR="00A22AE7" w:rsidRPr="005A50EB">
        <w:rPr>
          <w:rStyle w:val="ExampleSource"/>
        </w:rPr>
        <w:t>]</w:t>
      </w:r>
      <w:r>
        <w:rPr>
          <w:rStyle w:val="FootnoteReference"/>
          <w:sz w:val="18"/>
        </w:rPr>
        <w:footnoteReference w:id="251"/>
      </w:r>
    </w:p>
    <w:p w14:paraId="42C08171" w14:textId="0ADCBF61" w:rsidR="00C07A68" w:rsidRDefault="00161730" w:rsidP="0009043C">
      <w:pPr>
        <w:pStyle w:val="Body0005after"/>
      </w:pPr>
      <w:r>
        <w:t xml:space="preserve">Obliques and possessors are relativized via pronoun retention. That is, a retained </w:t>
      </w:r>
      <w:r w:rsidR="00214A3F">
        <w:t xml:space="preserve">personal </w:t>
      </w:r>
      <w:r>
        <w:t xml:space="preserve">pronoun explicitly marks the relativized position within the relative clause. This is illustrated with the relativization of an oblique argument in </w:t>
      </w:r>
      <w:r>
        <w:fldChar w:fldCharType="begin"/>
      </w:r>
      <w:r>
        <w:instrText xml:space="preserve"> REF _Ref356394393 \h </w:instrText>
      </w:r>
      <w:r>
        <w:fldChar w:fldCharType="separate"/>
      </w:r>
      <w:r w:rsidR="00154D81" w:rsidRPr="00856563">
        <w:t>(</w:t>
      </w:r>
      <w:r w:rsidR="00154D81">
        <w:rPr>
          <w:noProof/>
        </w:rPr>
        <w:t>66</w:t>
      </w:r>
      <w:r w:rsidR="00154D81" w:rsidRPr="00856563">
        <w:t>)</w:t>
      </w:r>
      <w:r>
        <w:fldChar w:fldCharType="end"/>
      </w:r>
      <w:r>
        <w:t xml:space="preserve">, and of a possessor in </w:t>
      </w:r>
      <w:r>
        <w:fldChar w:fldCharType="begin"/>
      </w:r>
      <w:r>
        <w:instrText xml:space="preserve"> REF _Ref356394397 \h </w:instrText>
      </w:r>
      <w:r>
        <w:fldChar w:fldCharType="separate"/>
      </w:r>
      <w:r w:rsidR="00154D81" w:rsidRPr="00856563">
        <w:t>(</w:t>
      </w:r>
      <w:r w:rsidR="00154D81">
        <w:rPr>
          <w:noProof/>
        </w:rPr>
        <w:t>67</w:t>
      </w:r>
      <w:r w:rsidR="00154D81" w:rsidRPr="00856563">
        <w:t>)</w:t>
      </w:r>
      <w:r>
        <w:fldChar w:fldCharType="end"/>
      </w:r>
      <w:r>
        <w:t>.</w:t>
      </w:r>
      <w:r w:rsidR="00C07A68">
        <w:t xml:space="preserve"> (For a discussion of interrogative </w:t>
      </w:r>
      <w:r w:rsidR="00C07A68" w:rsidRPr="00C07A68">
        <w:rPr>
          <w:rStyle w:val="ChItalBold"/>
        </w:rPr>
        <w:t>mana</w:t>
      </w:r>
      <w:r w:rsidR="00C07A68">
        <w:t xml:space="preserve"> </w:t>
      </w:r>
      <w:r w:rsidR="00B7093A">
        <w:t>‘</w:t>
      </w:r>
      <w:r w:rsidR="00C07A68">
        <w:t>where, which</w:t>
      </w:r>
      <w:r w:rsidR="00B7093A">
        <w:t>’</w:t>
      </w:r>
      <w:r w:rsidR="00C07A68">
        <w:t xml:space="preserve"> and its adnominal uses, see §</w:t>
      </w:r>
      <w:r w:rsidR="00C07A68">
        <w:fldChar w:fldCharType="begin"/>
      </w:r>
      <w:r w:rsidR="00C07A68">
        <w:instrText xml:space="preserve"> REF _Ref358363771 \w \h </w:instrText>
      </w:r>
      <w:r w:rsidR="00C07A68">
        <w:fldChar w:fldCharType="separate"/>
      </w:r>
      <w:r w:rsidR="00154D81">
        <w:rPr>
          <w:cs/>
        </w:rPr>
        <w:t>‎</w:t>
      </w:r>
      <w:r w:rsidR="00154D81">
        <w:t>5.8.3</w:t>
      </w:r>
      <w:r w:rsidR="00C07A68">
        <w:fldChar w:fldCharType="end"/>
      </w:r>
      <w:r w:rsidR="003F0710">
        <w:t>;</w:t>
      </w:r>
      <w:r w:rsidR="00C07A68">
        <w:t xml:space="preserve"> </w:t>
      </w:r>
      <w:r w:rsidR="003F0710">
        <w:t xml:space="preserve">for </w:t>
      </w:r>
      <w:r w:rsidR="00C07A68">
        <w:t xml:space="preserve">details on adnominal possessive constructions, see Chapter </w:t>
      </w:r>
      <w:r w:rsidR="00C07A68">
        <w:fldChar w:fldCharType="begin"/>
      </w:r>
      <w:r w:rsidR="00C07A68">
        <w:instrText xml:space="preserve"> REF _Ref358725848 \w \h </w:instrText>
      </w:r>
      <w:r w:rsidR="00C07A68">
        <w:fldChar w:fldCharType="separate"/>
      </w:r>
      <w:r w:rsidR="00154D81">
        <w:rPr>
          <w:cs/>
        </w:rPr>
        <w:t>‎</w:t>
      </w:r>
      <w:r w:rsidR="00154D81">
        <w:t>9</w:t>
      </w:r>
      <w:r w:rsidR="00C07A68">
        <w:fldChar w:fldCharType="end"/>
      </w:r>
      <w:r w:rsidR="00C07A68">
        <w:t>.)</w:t>
      </w:r>
    </w:p>
    <w:p w14:paraId="5D5EF99C" w14:textId="77777777" w:rsidR="00161730" w:rsidRDefault="00161730" w:rsidP="00161730">
      <w:pPr>
        <w:pStyle w:val="ExampleTitle"/>
      </w:pPr>
      <w:r>
        <w:t>Relativization of the oblique</w:t>
      </w:r>
      <w:r w:rsidR="00814872">
        <w:t xml:space="preserve"> object</w:t>
      </w:r>
      <w:r>
        <w:t>, and possessor positions</w:t>
      </w:r>
    </w:p>
    <w:tbl>
      <w:tblPr>
        <w:tblW w:w="6056" w:type="dxa"/>
        <w:tblCellMar>
          <w:left w:w="42" w:type="dxa"/>
          <w:right w:w="42" w:type="dxa"/>
        </w:tblCellMar>
        <w:tblLook w:val="01E0" w:firstRow="1" w:lastRow="1" w:firstColumn="1" w:lastColumn="1" w:noHBand="0" w:noVBand="0"/>
      </w:tblPr>
      <w:tblGrid>
        <w:gridCol w:w="709"/>
        <w:gridCol w:w="529"/>
        <w:gridCol w:w="177"/>
        <w:gridCol w:w="407"/>
        <w:gridCol w:w="177"/>
        <w:gridCol w:w="496"/>
        <w:gridCol w:w="210"/>
        <w:gridCol w:w="386"/>
        <w:gridCol w:w="103"/>
        <w:gridCol w:w="386"/>
        <w:gridCol w:w="365"/>
        <w:gridCol w:w="319"/>
        <w:gridCol w:w="376"/>
        <w:gridCol w:w="319"/>
        <w:gridCol w:w="596"/>
        <w:gridCol w:w="501"/>
      </w:tblGrid>
      <w:tr w:rsidR="00AC23C4" w:rsidRPr="00C52D89" w14:paraId="1C304ABA" w14:textId="77777777" w:rsidTr="00AC23C4">
        <w:tc>
          <w:tcPr>
            <w:tcW w:w="709" w:type="dxa"/>
            <w:shd w:val="clear" w:color="auto" w:fill="auto"/>
          </w:tcPr>
          <w:p w14:paraId="1F9ABFEC" w14:textId="77777777" w:rsidR="00161730" w:rsidRPr="00150DE6" w:rsidRDefault="00161730" w:rsidP="00161730">
            <w:pPr>
              <w:pStyle w:val="O0Nwnext"/>
            </w:pPr>
            <w:bookmarkStart w:id="5281" w:name="_Ref356394393"/>
            <w:r w:rsidRPr="00856563">
              <w:t>(</w:t>
            </w:r>
            <w:fldSimple w:instr=" SEQ ( \* ARABIC \s 1 ">
              <w:r w:rsidR="00154D81">
                <w:rPr>
                  <w:noProof/>
                </w:rPr>
                <w:t>66</w:t>
              </w:r>
            </w:fldSimple>
            <w:r w:rsidRPr="00856563">
              <w:t>)</w:t>
            </w:r>
            <w:bookmarkEnd w:id="5281"/>
          </w:p>
        </w:tc>
        <w:tc>
          <w:tcPr>
            <w:tcW w:w="529" w:type="dxa"/>
            <w:shd w:val="clear" w:color="auto" w:fill="auto"/>
          </w:tcPr>
          <w:p w14:paraId="0EC189F1" w14:textId="77777777" w:rsidR="00161730" w:rsidRPr="009A1E86" w:rsidRDefault="00161730" w:rsidP="00161730">
            <w:pPr>
              <w:pStyle w:val="Text"/>
            </w:pPr>
            <w:r w:rsidRPr="009A1E86">
              <w:t>kalo</w:t>
            </w:r>
          </w:p>
        </w:tc>
        <w:tc>
          <w:tcPr>
            <w:tcW w:w="584" w:type="dxa"/>
            <w:gridSpan w:val="2"/>
            <w:shd w:val="clear" w:color="auto" w:fill="auto"/>
          </w:tcPr>
          <w:p w14:paraId="31D5A7C9" w14:textId="77777777" w:rsidR="00161730" w:rsidRPr="00967502" w:rsidRDefault="00CE70E8" w:rsidP="00161730">
            <w:pPr>
              <w:pStyle w:val="Text"/>
              <w:rPr>
                <w:rStyle w:val="ChBlueBold"/>
              </w:rPr>
            </w:pPr>
            <w:r>
              <w:rPr>
                <w:rStyle w:val="ChBlueBold"/>
              </w:rPr>
              <w:t>ana</w:t>
            </w:r>
          </w:p>
        </w:tc>
        <w:tc>
          <w:tcPr>
            <w:tcW w:w="673" w:type="dxa"/>
            <w:gridSpan w:val="2"/>
            <w:shd w:val="clear" w:color="auto" w:fill="auto"/>
          </w:tcPr>
          <w:p w14:paraId="6C929D90" w14:textId="77777777" w:rsidR="00161730" w:rsidRPr="00967502" w:rsidRDefault="00161730" w:rsidP="00161730">
            <w:pPr>
              <w:pStyle w:val="Text"/>
              <w:rPr>
                <w:rStyle w:val="ChBlueBold"/>
              </w:rPr>
            </w:pPr>
            <w:r w:rsidRPr="00967502">
              <w:rPr>
                <w:rStyle w:val="ChBlueBold"/>
              </w:rPr>
              <w:t>mana</w:t>
            </w:r>
          </w:p>
        </w:tc>
        <w:tc>
          <w:tcPr>
            <w:tcW w:w="596" w:type="dxa"/>
            <w:gridSpan w:val="2"/>
            <w:shd w:val="clear" w:color="auto" w:fill="auto"/>
          </w:tcPr>
          <w:p w14:paraId="4FB38B75" w14:textId="77777777" w:rsidR="00161730" w:rsidRPr="009A1E86" w:rsidRDefault="00161730" w:rsidP="00161730">
            <w:pPr>
              <w:pStyle w:val="Text"/>
              <w:rPr>
                <w:rStyle w:val="ChBlueBold"/>
              </w:rPr>
            </w:pPr>
            <w:r w:rsidRPr="009A1E86">
              <w:rPr>
                <w:rStyle w:val="ChBlueBold"/>
              </w:rPr>
              <w:t>yang</w:t>
            </w:r>
          </w:p>
        </w:tc>
        <w:tc>
          <w:tcPr>
            <w:tcW w:w="489" w:type="dxa"/>
            <w:gridSpan w:val="2"/>
            <w:shd w:val="clear" w:color="auto" w:fill="auto"/>
          </w:tcPr>
          <w:p w14:paraId="35F9E1F1" w14:textId="77777777" w:rsidR="00161730" w:rsidRPr="00472E34" w:rsidRDefault="00161730" w:rsidP="00161730">
            <w:pPr>
              <w:pStyle w:val="Text"/>
            </w:pPr>
            <w:r w:rsidRPr="00472E34">
              <w:t>sa</w:t>
            </w:r>
          </w:p>
        </w:tc>
        <w:tc>
          <w:tcPr>
            <w:tcW w:w="684" w:type="dxa"/>
            <w:gridSpan w:val="2"/>
            <w:shd w:val="clear" w:color="auto" w:fill="auto"/>
          </w:tcPr>
          <w:p w14:paraId="4E5DBD9B" w14:textId="77777777" w:rsidR="00161730" w:rsidRPr="00472E34" w:rsidRDefault="00161730" w:rsidP="00161730">
            <w:pPr>
              <w:pStyle w:val="Text"/>
            </w:pPr>
            <w:r w:rsidRPr="00472E34">
              <w:t>dudu</w:t>
            </w:r>
            <w:r>
              <w:t>k</w:t>
            </w:r>
          </w:p>
        </w:tc>
        <w:tc>
          <w:tcPr>
            <w:tcW w:w="695" w:type="dxa"/>
            <w:gridSpan w:val="2"/>
            <w:shd w:val="clear" w:color="auto" w:fill="auto"/>
          </w:tcPr>
          <w:p w14:paraId="7D3FC217" w14:textId="77777777" w:rsidR="00161730" w:rsidRPr="00472E34" w:rsidRDefault="00161730" w:rsidP="00161730">
            <w:pPr>
              <w:pStyle w:val="Text"/>
            </w:pPr>
            <w:r w:rsidRPr="00472E34">
              <w:t>cerit</w:t>
            </w:r>
            <w:r>
              <w:t>r</w:t>
            </w:r>
            <w:r w:rsidRPr="00472E34">
              <w:t>a</w:t>
            </w:r>
          </w:p>
        </w:tc>
        <w:tc>
          <w:tcPr>
            <w:tcW w:w="596" w:type="dxa"/>
            <w:shd w:val="clear" w:color="auto" w:fill="auto"/>
          </w:tcPr>
          <w:p w14:paraId="1205E3F2" w14:textId="77777777" w:rsidR="00161730" w:rsidRPr="009A1E86" w:rsidRDefault="00161730" w:rsidP="00161730">
            <w:pPr>
              <w:pStyle w:val="Text"/>
              <w:rPr>
                <w:rStyle w:val="ChBlueBold"/>
              </w:rPr>
            </w:pPr>
            <w:r w:rsidRPr="009A1E86">
              <w:rPr>
                <w:rStyle w:val="ChBlueBold"/>
              </w:rPr>
              <w:t>den</w:t>
            </w:r>
            <w:r>
              <w:rPr>
                <w:rStyle w:val="ChBlueBold"/>
              </w:rPr>
              <w:t>g</w:t>
            </w:r>
          </w:p>
        </w:tc>
        <w:tc>
          <w:tcPr>
            <w:tcW w:w="501" w:type="dxa"/>
            <w:shd w:val="clear" w:color="auto" w:fill="auto"/>
          </w:tcPr>
          <w:p w14:paraId="07066A7F" w14:textId="77777777" w:rsidR="00161730" w:rsidRPr="009A1E86" w:rsidRDefault="00161730" w:rsidP="00161730">
            <w:pPr>
              <w:pStyle w:val="Text"/>
            </w:pPr>
            <w:r w:rsidRPr="009A1E86">
              <w:rPr>
                <w:rStyle w:val="ChBlueBold"/>
              </w:rPr>
              <w:t>dia</w:t>
            </w:r>
            <w:r w:rsidRPr="009A1E86">
              <w:t>,</w:t>
            </w:r>
          </w:p>
        </w:tc>
      </w:tr>
      <w:tr w:rsidR="00AC23C4" w:rsidRPr="00AC23C4" w14:paraId="0E4B6039" w14:textId="77777777" w:rsidTr="00AC23C4">
        <w:tc>
          <w:tcPr>
            <w:tcW w:w="709" w:type="dxa"/>
            <w:shd w:val="clear" w:color="auto" w:fill="auto"/>
          </w:tcPr>
          <w:p w14:paraId="03AF8B14" w14:textId="77777777" w:rsidR="00161730" w:rsidRPr="009A1E86" w:rsidRDefault="00161730" w:rsidP="00161730">
            <w:pPr>
              <w:pStyle w:val="GlossEng2ptafter"/>
            </w:pPr>
          </w:p>
        </w:tc>
        <w:tc>
          <w:tcPr>
            <w:tcW w:w="529" w:type="dxa"/>
            <w:shd w:val="clear" w:color="auto" w:fill="auto"/>
          </w:tcPr>
          <w:p w14:paraId="00773903" w14:textId="77777777" w:rsidR="00161730" w:rsidRPr="009A1E86" w:rsidRDefault="00161730" w:rsidP="00161730">
            <w:pPr>
              <w:pStyle w:val="GlossEng2ptafter"/>
            </w:pPr>
            <w:r w:rsidRPr="009A1E86">
              <w:t>if</w:t>
            </w:r>
          </w:p>
        </w:tc>
        <w:tc>
          <w:tcPr>
            <w:tcW w:w="584" w:type="dxa"/>
            <w:gridSpan w:val="2"/>
            <w:shd w:val="clear" w:color="auto" w:fill="auto"/>
          </w:tcPr>
          <w:p w14:paraId="78D2EB26" w14:textId="77777777" w:rsidR="00161730" w:rsidRPr="009A1E86" w:rsidRDefault="00161730" w:rsidP="00161730">
            <w:pPr>
              <w:pStyle w:val="GlossEng2ptafter"/>
            </w:pPr>
            <w:r w:rsidRPr="009A1E86">
              <w:t>child</w:t>
            </w:r>
          </w:p>
        </w:tc>
        <w:tc>
          <w:tcPr>
            <w:tcW w:w="673" w:type="dxa"/>
            <w:gridSpan w:val="2"/>
            <w:shd w:val="clear" w:color="auto" w:fill="auto"/>
          </w:tcPr>
          <w:p w14:paraId="4E940073" w14:textId="77777777" w:rsidR="00161730" w:rsidRPr="009A1E86" w:rsidRDefault="00161730" w:rsidP="00161730">
            <w:pPr>
              <w:pStyle w:val="GlossEng2ptafter"/>
            </w:pPr>
            <w:r>
              <w:t>where</w:t>
            </w:r>
          </w:p>
        </w:tc>
        <w:tc>
          <w:tcPr>
            <w:tcW w:w="596" w:type="dxa"/>
            <w:gridSpan w:val="2"/>
            <w:shd w:val="clear" w:color="auto" w:fill="auto"/>
          </w:tcPr>
          <w:p w14:paraId="1EE21385" w14:textId="77777777" w:rsidR="00161730" w:rsidRPr="0099608C" w:rsidRDefault="00161730" w:rsidP="00161730">
            <w:pPr>
              <w:pStyle w:val="GlossEng2ptafter"/>
              <w:rPr>
                <w:rStyle w:val="ChSmallCaps"/>
              </w:rPr>
            </w:pPr>
            <w:r w:rsidRPr="0099608C">
              <w:rPr>
                <w:rStyle w:val="ChSmallCaps"/>
              </w:rPr>
              <w:t>rel</w:t>
            </w:r>
          </w:p>
        </w:tc>
        <w:tc>
          <w:tcPr>
            <w:tcW w:w="489" w:type="dxa"/>
            <w:gridSpan w:val="2"/>
            <w:shd w:val="clear" w:color="auto" w:fill="auto"/>
          </w:tcPr>
          <w:p w14:paraId="6213A3B1" w14:textId="77777777" w:rsidR="00161730" w:rsidRPr="0099608C" w:rsidRDefault="00161730" w:rsidP="00161730">
            <w:pPr>
              <w:pStyle w:val="GlossEng2ptafter"/>
              <w:rPr>
                <w:rStyle w:val="ChSmallCaps"/>
              </w:rPr>
            </w:pPr>
            <w:r w:rsidRPr="0099608C">
              <w:rPr>
                <w:rStyle w:val="ChSmallCaps"/>
              </w:rPr>
              <w:t>1sg</w:t>
            </w:r>
          </w:p>
        </w:tc>
        <w:tc>
          <w:tcPr>
            <w:tcW w:w="684" w:type="dxa"/>
            <w:gridSpan w:val="2"/>
            <w:shd w:val="clear" w:color="auto" w:fill="auto"/>
          </w:tcPr>
          <w:p w14:paraId="267B96FE" w14:textId="77777777" w:rsidR="00161730" w:rsidRPr="009A1E86" w:rsidRDefault="00161730" w:rsidP="00161730">
            <w:pPr>
              <w:pStyle w:val="GlossEng2ptafter"/>
            </w:pPr>
            <w:r w:rsidRPr="009A1E86">
              <w:t>sit</w:t>
            </w:r>
          </w:p>
        </w:tc>
        <w:tc>
          <w:tcPr>
            <w:tcW w:w="695" w:type="dxa"/>
            <w:gridSpan w:val="2"/>
            <w:shd w:val="clear" w:color="auto" w:fill="auto"/>
          </w:tcPr>
          <w:p w14:paraId="6E5C5202" w14:textId="77777777" w:rsidR="00161730" w:rsidRPr="009A1E86" w:rsidRDefault="00161730" w:rsidP="00161730">
            <w:pPr>
              <w:pStyle w:val="GlossEng2ptafter"/>
            </w:pPr>
            <w:r>
              <w:t>tell</w:t>
            </w:r>
          </w:p>
        </w:tc>
        <w:tc>
          <w:tcPr>
            <w:tcW w:w="596" w:type="dxa"/>
            <w:shd w:val="clear" w:color="auto" w:fill="auto"/>
          </w:tcPr>
          <w:p w14:paraId="66C2F85B" w14:textId="77777777" w:rsidR="00161730" w:rsidRPr="009A1E86" w:rsidRDefault="00161730" w:rsidP="00161730">
            <w:pPr>
              <w:pStyle w:val="GlossEng2ptafter"/>
            </w:pPr>
            <w:r w:rsidRPr="009A1E86">
              <w:t>with</w:t>
            </w:r>
          </w:p>
        </w:tc>
        <w:tc>
          <w:tcPr>
            <w:tcW w:w="501" w:type="dxa"/>
            <w:shd w:val="clear" w:color="auto" w:fill="auto"/>
          </w:tcPr>
          <w:p w14:paraId="60BEAEF9" w14:textId="77777777" w:rsidR="00161730" w:rsidRPr="0099608C" w:rsidRDefault="00161730" w:rsidP="00161730">
            <w:pPr>
              <w:pStyle w:val="GlossEng2ptafter"/>
              <w:rPr>
                <w:rStyle w:val="ChSmallCaps"/>
              </w:rPr>
            </w:pPr>
            <w:r w:rsidRPr="0099608C">
              <w:rPr>
                <w:rStyle w:val="ChSmallCaps"/>
              </w:rPr>
              <w:t>3sg</w:t>
            </w:r>
          </w:p>
        </w:tc>
      </w:tr>
      <w:tr w:rsidR="00AC23C4" w:rsidRPr="00C52D89" w14:paraId="215FEEA6" w14:textId="77777777" w:rsidTr="00AC23C4">
        <w:trPr>
          <w:gridAfter w:val="3"/>
          <w:wAfter w:w="1416" w:type="dxa"/>
        </w:trPr>
        <w:tc>
          <w:tcPr>
            <w:tcW w:w="709" w:type="dxa"/>
            <w:shd w:val="clear" w:color="auto" w:fill="auto"/>
          </w:tcPr>
          <w:p w14:paraId="7CB73568" w14:textId="77777777" w:rsidR="00161730" w:rsidRPr="00E354FB" w:rsidRDefault="00161730" w:rsidP="00161730">
            <w:pPr>
              <w:pStyle w:val="O0Nwnext"/>
            </w:pPr>
          </w:p>
        </w:tc>
        <w:tc>
          <w:tcPr>
            <w:tcW w:w="706" w:type="dxa"/>
            <w:gridSpan w:val="2"/>
            <w:shd w:val="clear" w:color="auto" w:fill="auto"/>
          </w:tcPr>
          <w:p w14:paraId="1B88DAA8" w14:textId="77777777" w:rsidR="00161730" w:rsidRPr="009A1E86" w:rsidRDefault="00161730" w:rsidP="00161730">
            <w:pPr>
              <w:pStyle w:val="Text"/>
            </w:pPr>
            <w:r w:rsidRPr="009A1E86">
              <w:t>itu</w:t>
            </w:r>
          </w:p>
        </w:tc>
        <w:tc>
          <w:tcPr>
            <w:tcW w:w="584" w:type="dxa"/>
            <w:gridSpan w:val="2"/>
            <w:shd w:val="clear" w:color="auto" w:fill="auto"/>
          </w:tcPr>
          <w:p w14:paraId="6C392CE1" w14:textId="77777777" w:rsidR="00161730" w:rsidRPr="009A1E86" w:rsidRDefault="00CE70E8" w:rsidP="00161730">
            <w:pPr>
              <w:pStyle w:val="Text"/>
            </w:pPr>
            <w:r>
              <w:t>ana</w:t>
            </w:r>
          </w:p>
        </w:tc>
        <w:tc>
          <w:tcPr>
            <w:tcW w:w="706" w:type="dxa"/>
            <w:gridSpan w:val="2"/>
            <w:shd w:val="clear" w:color="auto" w:fill="auto"/>
          </w:tcPr>
          <w:p w14:paraId="687BA960" w14:textId="77777777" w:rsidR="00161730" w:rsidRPr="009A1E86" w:rsidRDefault="00161730" w:rsidP="00161730">
            <w:pPr>
              <w:pStyle w:val="Text"/>
            </w:pPr>
            <w:r w:rsidRPr="009A1E86">
              <w:t>itu</w:t>
            </w:r>
            <w:r>
              <w:t>,</w:t>
            </w:r>
          </w:p>
        </w:tc>
        <w:tc>
          <w:tcPr>
            <w:tcW w:w="489" w:type="dxa"/>
            <w:gridSpan w:val="2"/>
            <w:shd w:val="clear" w:color="auto" w:fill="auto"/>
          </w:tcPr>
          <w:p w14:paraId="6B1DA89B" w14:textId="77777777" w:rsidR="00161730" w:rsidRPr="009A1E86" w:rsidRDefault="00161730" w:rsidP="00161730">
            <w:pPr>
              <w:pStyle w:val="Text"/>
            </w:pPr>
            <w:r w:rsidRPr="009A1E86">
              <w:t>de</w:t>
            </w:r>
          </w:p>
        </w:tc>
        <w:tc>
          <w:tcPr>
            <w:tcW w:w="751" w:type="dxa"/>
            <w:gridSpan w:val="2"/>
            <w:shd w:val="clear" w:color="auto" w:fill="auto"/>
          </w:tcPr>
          <w:p w14:paraId="6BDA2F41" w14:textId="77777777" w:rsidR="00161730" w:rsidRPr="009A1E86" w:rsidRDefault="00161730" w:rsidP="00161730">
            <w:pPr>
              <w:pStyle w:val="Text"/>
            </w:pPr>
            <w:r w:rsidRPr="009A1E86">
              <w:t>hormat</w:t>
            </w:r>
          </w:p>
        </w:tc>
        <w:tc>
          <w:tcPr>
            <w:tcW w:w="695" w:type="dxa"/>
            <w:gridSpan w:val="2"/>
            <w:shd w:val="clear" w:color="auto" w:fill="auto"/>
          </w:tcPr>
          <w:p w14:paraId="2C53AEA6" w14:textId="77777777" w:rsidR="00161730" w:rsidRPr="009A1E86" w:rsidRDefault="00161730" w:rsidP="00161730">
            <w:pPr>
              <w:pStyle w:val="Text"/>
            </w:pPr>
            <w:r>
              <w:t>torang</w:t>
            </w:r>
          </w:p>
        </w:tc>
      </w:tr>
      <w:tr w:rsidR="00AC23C4" w:rsidRPr="00AC23C4" w14:paraId="370152A5" w14:textId="77777777" w:rsidTr="00AC23C4">
        <w:trPr>
          <w:gridAfter w:val="3"/>
          <w:wAfter w:w="1416" w:type="dxa"/>
        </w:trPr>
        <w:tc>
          <w:tcPr>
            <w:tcW w:w="709" w:type="dxa"/>
            <w:shd w:val="clear" w:color="auto" w:fill="auto"/>
          </w:tcPr>
          <w:p w14:paraId="78530FB2" w14:textId="77777777" w:rsidR="00161730" w:rsidRPr="00E354FB" w:rsidRDefault="00161730" w:rsidP="00161730">
            <w:pPr>
              <w:pStyle w:val="GlossEng"/>
            </w:pPr>
          </w:p>
        </w:tc>
        <w:tc>
          <w:tcPr>
            <w:tcW w:w="706" w:type="dxa"/>
            <w:gridSpan w:val="2"/>
            <w:shd w:val="clear" w:color="auto" w:fill="auto"/>
          </w:tcPr>
          <w:p w14:paraId="258E251D" w14:textId="77777777" w:rsidR="00161730" w:rsidRPr="0099608C" w:rsidRDefault="00161730" w:rsidP="00161730">
            <w:pPr>
              <w:pStyle w:val="GlossEng"/>
              <w:rPr>
                <w:rStyle w:val="ChSmallCaps"/>
              </w:rPr>
            </w:pPr>
            <w:r w:rsidRPr="0099608C">
              <w:rPr>
                <w:rStyle w:val="ChSmallCaps"/>
              </w:rPr>
              <w:t>d.dist</w:t>
            </w:r>
          </w:p>
        </w:tc>
        <w:tc>
          <w:tcPr>
            <w:tcW w:w="584" w:type="dxa"/>
            <w:gridSpan w:val="2"/>
            <w:shd w:val="clear" w:color="auto" w:fill="auto"/>
          </w:tcPr>
          <w:p w14:paraId="59329057" w14:textId="77777777" w:rsidR="00161730" w:rsidRPr="009A1E86" w:rsidRDefault="00161730" w:rsidP="00161730">
            <w:pPr>
              <w:pStyle w:val="GlossEng"/>
            </w:pPr>
            <w:r w:rsidRPr="009A1E86">
              <w:t>child</w:t>
            </w:r>
          </w:p>
        </w:tc>
        <w:tc>
          <w:tcPr>
            <w:tcW w:w="706" w:type="dxa"/>
            <w:gridSpan w:val="2"/>
            <w:shd w:val="clear" w:color="auto" w:fill="auto"/>
          </w:tcPr>
          <w:p w14:paraId="03D84C66" w14:textId="77777777" w:rsidR="00161730" w:rsidRPr="0099608C" w:rsidRDefault="00161730" w:rsidP="00161730">
            <w:pPr>
              <w:pStyle w:val="GlossEng"/>
              <w:rPr>
                <w:rStyle w:val="ChSmallCaps"/>
              </w:rPr>
            </w:pPr>
            <w:r w:rsidRPr="0099608C">
              <w:rPr>
                <w:rStyle w:val="ChSmallCaps"/>
              </w:rPr>
              <w:t>d.dist</w:t>
            </w:r>
          </w:p>
        </w:tc>
        <w:tc>
          <w:tcPr>
            <w:tcW w:w="489" w:type="dxa"/>
            <w:gridSpan w:val="2"/>
            <w:shd w:val="clear" w:color="auto" w:fill="auto"/>
          </w:tcPr>
          <w:p w14:paraId="1BF7A306" w14:textId="77777777" w:rsidR="00161730" w:rsidRPr="0099608C" w:rsidRDefault="00161730" w:rsidP="00161730">
            <w:pPr>
              <w:pStyle w:val="GlossEng"/>
              <w:rPr>
                <w:rStyle w:val="ChSmallCaps"/>
              </w:rPr>
            </w:pPr>
            <w:r w:rsidRPr="0099608C">
              <w:rPr>
                <w:rStyle w:val="ChSmallCaps"/>
              </w:rPr>
              <w:t>3sg</w:t>
            </w:r>
          </w:p>
        </w:tc>
        <w:tc>
          <w:tcPr>
            <w:tcW w:w="751" w:type="dxa"/>
            <w:gridSpan w:val="2"/>
            <w:shd w:val="clear" w:color="auto" w:fill="auto"/>
          </w:tcPr>
          <w:p w14:paraId="0635D8FA" w14:textId="77777777" w:rsidR="00161730" w:rsidRPr="009A1E86" w:rsidRDefault="00161730" w:rsidP="00161730">
            <w:pPr>
              <w:pStyle w:val="GlossEng"/>
            </w:pPr>
            <w:r w:rsidRPr="009A1E86">
              <w:t>respect</w:t>
            </w:r>
          </w:p>
        </w:tc>
        <w:tc>
          <w:tcPr>
            <w:tcW w:w="695" w:type="dxa"/>
            <w:gridSpan w:val="2"/>
            <w:shd w:val="clear" w:color="auto" w:fill="auto"/>
          </w:tcPr>
          <w:p w14:paraId="5AD1A059" w14:textId="77777777" w:rsidR="00161730" w:rsidRPr="0099608C" w:rsidRDefault="00161730" w:rsidP="00161730">
            <w:pPr>
              <w:pStyle w:val="GlossEng"/>
              <w:rPr>
                <w:rStyle w:val="ChSmallCaps"/>
              </w:rPr>
            </w:pPr>
            <w:r w:rsidRPr="0099608C">
              <w:rPr>
                <w:rStyle w:val="ChSmallCaps"/>
              </w:rPr>
              <w:t>1pl</w:t>
            </w:r>
          </w:p>
        </w:tc>
      </w:tr>
    </w:tbl>
    <w:p w14:paraId="48CC5563" w14:textId="45DB9A34" w:rsidR="00161730" w:rsidRPr="00233F27" w:rsidRDefault="00B7093A" w:rsidP="00161730">
      <w:pPr>
        <w:pStyle w:val="FreeTranslEng"/>
      </w:pPr>
      <w:r>
        <w:t>‘</w:t>
      </w:r>
      <w:r w:rsidR="00161730">
        <w:t xml:space="preserve">as for </w:t>
      </w:r>
      <w:r w:rsidR="00161730" w:rsidRPr="00997846">
        <w:rPr>
          <w:rStyle w:val="ChBlueBold"/>
        </w:rPr>
        <w:t>which kid</w:t>
      </w:r>
      <w:r w:rsidR="00161730" w:rsidRPr="00EC44EB">
        <w:rPr>
          <w:rStyle w:val="ChBlueBold"/>
        </w:rPr>
        <w:t xml:space="preserve"> </w:t>
      </w:r>
      <w:r w:rsidR="00EC44EB" w:rsidRPr="00EC44EB">
        <w:rPr>
          <w:rStyle w:val="ChBlueBold"/>
        </w:rPr>
        <w:t>with</w:t>
      </w:r>
      <w:r w:rsidR="00EC44EB">
        <w:rPr>
          <w:rStyle w:val="ChBlueBold"/>
        </w:rPr>
        <w:t xml:space="preserve"> </w:t>
      </w:r>
      <w:r w:rsidR="00161730" w:rsidRPr="00997846">
        <w:rPr>
          <w:rStyle w:val="ChBlueBold"/>
        </w:rPr>
        <w:t>whom</w:t>
      </w:r>
      <w:r w:rsidR="00161730">
        <w:t xml:space="preserve"> I sit and talk, that is that kid, she respects us</w:t>
      </w:r>
      <w:r>
        <w:t>’</w:t>
      </w:r>
      <w:r w:rsidR="00161730">
        <w:t xml:space="preserve"> </w:t>
      </w:r>
      <w:r w:rsidR="00E97105">
        <w:rPr>
          <w:rStyle w:val="ExampleSource"/>
        </w:rPr>
        <w:t>[081115-001a-Cv.0282</w:t>
      </w:r>
      <w:r w:rsidR="00161730" w:rsidRPr="009E38AD">
        <w:rPr>
          <w:rStyle w:val="ExampleSource"/>
        </w:rPr>
        <w:t>]</w:t>
      </w:r>
    </w:p>
    <w:tbl>
      <w:tblPr>
        <w:tblW w:w="6606" w:type="dxa"/>
        <w:tblCellMar>
          <w:left w:w="42" w:type="dxa"/>
          <w:right w:w="42" w:type="dxa"/>
        </w:tblCellMar>
        <w:tblLook w:val="01E0" w:firstRow="1" w:lastRow="1" w:firstColumn="1" w:lastColumn="1" w:noHBand="0" w:noVBand="0"/>
      </w:tblPr>
      <w:tblGrid>
        <w:gridCol w:w="709"/>
        <w:gridCol w:w="706"/>
        <w:gridCol w:w="607"/>
        <w:gridCol w:w="133"/>
        <w:gridCol w:w="407"/>
        <w:gridCol w:w="166"/>
        <w:gridCol w:w="540"/>
        <w:gridCol w:w="355"/>
        <w:gridCol w:w="241"/>
        <w:gridCol w:w="465"/>
        <w:gridCol w:w="24"/>
        <w:gridCol w:w="673"/>
        <w:gridCol w:w="496"/>
        <w:gridCol w:w="1084"/>
      </w:tblGrid>
      <w:tr w:rsidR="00AC23C4" w:rsidRPr="00C52D89" w14:paraId="56FC3BFA" w14:textId="77777777" w:rsidTr="00AC23C4">
        <w:tc>
          <w:tcPr>
            <w:tcW w:w="709" w:type="dxa"/>
            <w:shd w:val="clear" w:color="auto" w:fill="auto"/>
          </w:tcPr>
          <w:p w14:paraId="61F4A1D0" w14:textId="77777777" w:rsidR="00161730" w:rsidRPr="00150DE6" w:rsidRDefault="00161730" w:rsidP="00161730">
            <w:pPr>
              <w:pStyle w:val="O0Nwnext"/>
            </w:pPr>
            <w:bookmarkStart w:id="5282" w:name="_Ref356394397"/>
            <w:r w:rsidRPr="00856563">
              <w:t>(</w:t>
            </w:r>
            <w:fldSimple w:instr=" SEQ ( \* ARABIC \s 1 ">
              <w:r w:rsidR="00154D81">
                <w:rPr>
                  <w:noProof/>
                </w:rPr>
                <w:t>67</w:t>
              </w:r>
            </w:fldSimple>
            <w:r w:rsidRPr="00856563">
              <w:t>)</w:t>
            </w:r>
            <w:bookmarkEnd w:id="5282"/>
          </w:p>
        </w:tc>
        <w:tc>
          <w:tcPr>
            <w:tcW w:w="706" w:type="dxa"/>
            <w:shd w:val="clear" w:color="auto" w:fill="auto"/>
          </w:tcPr>
          <w:p w14:paraId="00F08328" w14:textId="77777777" w:rsidR="00161730" w:rsidRPr="009A1E86" w:rsidRDefault="00161730" w:rsidP="00161730">
            <w:pPr>
              <w:pStyle w:val="Text"/>
            </w:pPr>
            <w:r w:rsidRPr="009A1E86">
              <w:t>itu</w:t>
            </w:r>
          </w:p>
        </w:tc>
        <w:tc>
          <w:tcPr>
            <w:tcW w:w="607" w:type="dxa"/>
            <w:shd w:val="clear" w:color="auto" w:fill="auto"/>
          </w:tcPr>
          <w:p w14:paraId="25E439CC" w14:textId="77777777" w:rsidR="00161730" w:rsidRPr="00BE0FC7" w:rsidRDefault="00161730" w:rsidP="00161730">
            <w:pPr>
              <w:pStyle w:val="Text"/>
              <w:rPr>
                <w:rStyle w:val="ChBlueBold"/>
              </w:rPr>
            </w:pPr>
            <w:r w:rsidRPr="00BE0FC7">
              <w:rPr>
                <w:rStyle w:val="ChBlueBold"/>
              </w:rPr>
              <w:t>kaka</w:t>
            </w:r>
          </w:p>
        </w:tc>
        <w:tc>
          <w:tcPr>
            <w:tcW w:w="540" w:type="dxa"/>
            <w:gridSpan w:val="2"/>
            <w:shd w:val="clear" w:color="auto" w:fill="auto"/>
          </w:tcPr>
          <w:p w14:paraId="3F8A1DA7" w14:textId="77777777" w:rsidR="00161730" w:rsidRPr="00BE0FC7" w:rsidRDefault="00161730" w:rsidP="00161730">
            <w:pPr>
              <w:pStyle w:val="Text"/>
              <w:rPr>
                <w:rStyle w:val="ChBlueBold"/>
              </w:rPr>
            </w:pPr>
            <w:r w:rsidRPr="00BE0FC7">
              <w:rPr>
                <w:rStyle w:val="ChBlueBold"/>
              </w:rPr>
              <w:t>satu</w:t>
            </w:r>
          </w:p>
        </w:tc>
        <w:tc>
          <w:tcPr>
            <w:tcW w:w="706" w:type="dxa"/>
            <w:gridSpan w:val="2"/>
            <w:shd w:val="clear" w:color="auto" w:fill="auto"/>
          </w:tcPr>
          <w:p w14:paraId="30A06D24" w14:textId="77777777" w:rsidR="00161730" w:rsidRPr="00BE0FC7" w:rsidRDefault="00161730" w:rsidP="00161730">
            <w:pPr>
              <w:pStyle w:val="Text"/>
              <w:rPr>
                <w:rStyle w:val="ChBlueBold"/>
              </w:rPr>
            </w:pPr>
            <w:r w:rsidRPr="00BE0FC7">
              <w:rPr>
                <w:rStyle w:val="ChBlueBold"/>
              </w:rPr>
              <w:t>itu</w:t>
            </w:r>
          </w:p>
        </w:tc>
        <w:tc>
          <w:tcPr>
            <w:tcW w:w="596" w:type="dxa"/>
            <w:gridSpan w:val="2"/>
            <w:shd w:val="clear" w:color="auto" w:fill="auto"/>
          </w:tcPr>
          <w:p w14:paraId="1587DB97" w14:textId="77777777" w:rsidR="00161730" w:rsidRPr="00BE0FC7" w:rsidRDefault="00161730" w:rsidP="00161730">
            <w:pPr>
              <w:pStyle w:val="Text"/>
              <w:rPr>
                <w:rStyle w:val="ChBlueBold"/>
              </w:rPr>
            </w:pPr>
            <w:r w:rsidRPr="00BE0FC7">
              <w:rPr>
                <w:rStyle w:val="ChBlueBold"/>
              </w:rPr>
              <w:t>yang</w:t>
            </w:r>
          </w:p>
        </w:tc>
        <w:tc>
          <w:tcPr>
            <w:tcW w:w="489" w:type="dxa"/>
            <w:gridSpan w:val="2"/>
            <w:shd w:val="clear" w:color="auto" w:fill="auto"/>
          </w:tcPr>
          <w:p w14:paraId="17FFFDB5" w14:textId="77777777" w:rsidR="00161730" w:rsidRPr="00563DDB" w:rsidRDefault="00161730" w:rsidP="00161730">
            <w:pPr>
              <w:pStyle w:val="Text"/>
              <w:rPr>
                <w:rStyle w:val="ChBlueBold"/>
              </w:rPr>
            </w:pPr>
            <w:r w:rsidRPr="00563DDB">
              <w:rPr>
                <w:rStyle w:val="ChBlueBold"/>
              </w:rPr>
              <w:t>dia</w:t>
            </w:r>
          </w:p>
        </w:tc>
        <w:tc>
          <w:tcPr>
            <w:tcW w:w="673" w:type="dxa"/>
            <w:shd w:val="clear" w:color="auto" w:fill="auto"/>
          </w:tcPr>
          <w:p w14:paraId="52B4D807" w14:textId="77777777" w:rsidR="00161730" w:rsidRPr="00563DDB" w:rsidRDefault="00161730" w:rsidP="00161730">
            <w:pPr>
              <w:pStyle w:val="Text"/>
              <w:rPr>
                <w:rStyle w:val="ChBlueBold"/>
              </w:rPr>
            </w:pPr>
            <w:r w:rsidRPr="00563DDB">
              <w:rPr>
                <w:rStyle w:val="ChBlueBold"/>
              </w:rPr>
              <w:t>punya</w:t>
            </w:r>
          </w:p>
        </w:tc>
        <w:tc>
          <w:tcPr>
            <w:tcW w:w="496" w:type="dxa"/>
            <w:shd w:val="clear" w:color="auto" w:fill="auto"/>
          </w:tcPr>
          <w:p w14:paraId="7ED0651F" w14:textId="77777777" w:rsidR="00161730" w:rsidRPr="00BE0FC7" w:rsidRDefault="00161730" w:rsidP="00161730">
            <w:pPr>
              <w:pStyle w:val="Text"/>
            </w:pPr>
            <w:r w:rsidRPr="00BE0FC7">
              <w:t>ade</w:t>
            </w:r>
          </w:p>
        </w:tc>
        <w:tc>
          <w:tcPr>
            <w:tcW w:w="1084" w:type="dxa"/>
            <w:shd w:val="clear" w:color="auto" w:fill="auto"/>
          </w:tcPr>
          <w:p w14:paraId="1BC45BA3" w14:textId="77777777" w:rsidR="00161730" w:rsidRPr="00BE0FC7" w:rsidRDefault="00161730" w:rsidP="00161730">
            <w:pPr>
              <w:pStyle w:val="Text"/>
            </w:pPr>
            <w:r w:rsidRPr="00BE0FC7">
              <w:t>prempuan</w:t>
            </w:r>
            <w:r w:rsidR="00A83346">
              <w:t>g</w:t>
            </w:r>
          </w:p>
        </w:tc>
      </w:tr>
      <w:tr w:rsidR="00AC23C4" w:rsidRPr="00AC23C4" w14:paraId="031017A1" w14:textId="77777777" w:rsidTr="00AC23C4">
        <w:tc>
          <w:tcPr>
            <w:tcW w:w="709" w:type="dxa"/>
            <w:shd w:val="clear" w:color="auto" w:fill="auto"/>
          </w:tcPr>
          <w:p w14:paraId="2595D5C4" w14:textId="77777777" w:rsidR="00161730" w:rsidRPr="009A1E86" w:rsidRDefault="00161730" w:rsidP="00161730">
            <w:pPr>
              <w:pStyle w:val="GlossEng2ptafter"/>
            </w:pPr>
          </w:p>
        </w:tc>
        <w:tc>
          <w:tcPr>
            <w:tcW w:w="706" w:type="dxa"/>
            <w:shd w:val="clear" w:color="auto" w:fill="auto"/>
          </w:tcPr>
          <w:p w14:paraId="003681EB" w14:textId="77777777" w:rsidR="00161730" w:rsidRPr="0099608C" w:rsidRDefault="00161730" w:rsidP="00161730">
            <w:pPr>
              <w:pStyle w:val="GlossEng2ptafter"/>
              <w:rPr>
                <w:rStyle w:val="ChSmallCaps"/>
              </w:rPr>
            </w:pPr>
            <w:r w:rsidRPr="0099608C">
              <w:rPr>
                <w:rStyle w:val="ChSmallCaps"/>
              </w:rPr>
              <w:t>d.dist</w:t>
            </w:r>
          </w:p>
        </w:tc>
        <w:tc>
          <w:tcPr>
            <w:tcW w:w="607" w:type="dxa"/>
            <w:shd w:val="clear" w:color="auto" w:fill="auto"/>
          </w:tcPr>
          <w:p w14:paraId="4622D350" w14:textId="77777777" w:rsidR="00161730" w:rsidRPr="009A1E86" w:rsidRDefault="00161730" w:rsidP="00161730">
            <w:pPr>
              <w:pStyle w:val="GlossEng2ptafter"/>
            </w:pPr>
            <w:r w:rsidRPr="009A1E86">
              <w:t>oSb</w:t>
            </w:r>
          </w:p>
        </w:tc>
        <w:tc>
          <w:tcPr>
            <w:tcW w:w="540" w:type="dxa"/>
            <w:gridSpan w:val="2"/>
            <w:shd w:val="clear" w:color="auto" w:fill="auto"/>
          </w:tcPr>
          <w:p w14:paraId="41116DB8" w14:textId="77777777" w:rsidR="00161730" w:rsidRPr="009A1E86" w:rsidRDefault="00161730" w:rsidP="00161730">
            <w:pPr>
              <w:pStyle w:val="GlossEng2ptafter"/>
            </w:pPr>
            <w:r w:rsidRPr="009A1E86">
              <w:t>one</w:t>
            </w:r>
          </w:p>
        </w:tc>
        <w:tc>
          <w:tcPr>
            <w:tcW w:w="706" w:type="dxa"/>
            <w:gridSpan w:val="2"/>
            <w:shd w:val="clear" w:color="auto" w:fill="auto"/>
          </w:tcPr>
          <w:p w14:paraId="54AB02E9" w14:textId="77777777" w:rsidR="00161730" w:rsidRPr="0099608C" w:rsidRDefault="00161730" w:rsidP="00161730">
            <w:pPr>
              <w:pStyle w:val="GlossEng2ptafter"/>
              <w:rPr>
                <w:rStyle w:val="ChSmallCaps"/>
              </w:rPr>
            </w:pPr>
            <w:r w:rsidRPr="0099608C">
              <w:rPr>
                <w:rStyle w:val="ChSmallCaps"/>
              </w:rPr>
              <w:t>d.dist</w:t>
            </w:r>
          </w:p>
        </w:tc>
        <w:tc>
          <w:tcPr>
            <w:tcW w:w="596" w:type="dxa"/>
            <w:gridSpan w:val="2"/>
            <w:shd w:val="clear" w:color="auto" w:fill="auto"/>
          </w:tcPr>
          <w:p w14:paraId="3F9B8108" w14:textId="77777777" w:rsidR="00161730" w:rsidRPr="0099608C" w:rsidRDefault="00161730" w:rsidP="00161730">
            <w:pPr>
              <w:pStyle w:val="GlossEng2ptafter"/>
              <w:rPr>
                <w:rStyle w:val="ChSmallCaps"/>
              </w:rPr>
            </w:pPr>
            <w:r w:rsidRPr="0099608C">
              <w:rPr>
                <w:rStyle w:val="ChSmallCaps"/>
              </w:rPr>
              <w:t>rel</w:t>
            </w:r>
          </w:p>
        </w:tc>
        <w:tc>
          <w:tcPr>
            <w:tcW w:w="489" w:type="dxa"/>
            <w:gridSpan w:val="2"/>
            <w:shd w:val="clear" w:color="auto" w:fill="auto"/>
          </w:tcPr>
          <w:p w14:paraId="4BB1E852" w14:textId="77777777" w:rsidR="00161730" w:rsidRPr="0099608C" w:rsidRDefault="00161730" w:rsidP="00161730">
            <w:pPr>
              <w:pStyle w:val="GlossEng2ptafter"/>
              <w:rPr>
                <w:rStyle w:val="ChSmallCaps"/>
              </w:rPr>
            </w:pPr>
            <w:r w:rsidRPr="0099608C">
              <w:rPr>
                <w:rStyle w:val="ChSmallCaps"/>
              </w:rPr>
              <w:t>3sg</w:t>
            </w:r>
          </w:p>
        </w:tc>
        <w:tc>
          <w:tcPr>
            <w:tcW w:w="673" w:type="dxa"/>
            <w:shd w:val="clear" w:color="auto" w:fill="auto"/>
          </w:tcPr>
          <w:p w14:paraId="032A7885" w14:textId="77777777" w:rsidR="00161730" w:rsidRPr="0099608C" w:rsidRDefault="00161730" w:rsidP="00161730">
            <w:pPr>
              <w:pStyle w:val="GlossEng2ptafter"/>
              <w:rPr>
                <w:rStyle w:val="ChSmallCaps"/>
              </w:rPr>
            </w:pPr>
            <w:r w:rsidRPr="0099608C">
              <w:rPr>
                <w:rStyle w:val="ChSmallCaps"/>
              </w:rPr>
              <w:t>poss</w:t>
            </w:r>
          </w:p>
        </w:tc>
        <w:tc>
          <w:tcPr>
            <w:tcW w:w="496" w:type="dxa"/>
            <w:shd w:val="clear" w:color="auto" w:fill="auto"/>
          </w:tcPr>
          <w:p w14:paraId="0F5E3AEB" w14:textId="77777777" w:rsidR="00161730" w:rsidRPr="009A1E86" w:rsidRDefault="00161730" w:rsidP="00161730">
            <w:pPr>
              <w:pStyle w:val="GlossEng2ptafter"/>
            </w:pPr>
            <w:r w:rsidRPr="009A1E86">
              <w:t>ySb</w:t>
            </w:r>
          </w:p>
        </w:tc>
        <w:tc>
          <w:tcPr>
            <w:tcW w:w="1084" w:type="dxa"/>
            <w:shd w:val="clear" w:color="auto" w:fill="auto"/>
          </w:tcPr>
          <w:p w14:paraId="2D07107B" w14:textId="77777777" w:rsidR="00161730" w:rsidRPr="009A1E86" w:rsidRDefault="00161730" w:rsidP="00161730">
            <w:pPr>
              <w:pStyle w:val="GlossEng2ptafter"/>
            </w:pPr>
            <w:r w:rsidRPr="009A1E86">
              <w:t>woman</w:t>
            </w:r>
          </w:p>
        </w:tc>
      </w:tr>
      <w:tr w:rsidR="00AC23C4" w:rsidRPr="009A1E86" w14:paraId="38F9B59A" w14:textId="77777777" w:rsidTr="00AC23C4">
        <w:trPr>
          <w:gridAfter w:val="4"/>
          <w:wAfter w:w="2277" w:type="dxa"/>
        </w:trPr>
        <w:tc>
          <w:tcPr>
            <w:tcW w:w="709" w:type="dxa"/>
            <w:shd w:val="clear" w:color="auto" w:fill="auto"/>
          </w:tcPr>
          <w:p w14:paraId="1B671FE8" w14:textId="77777777" w:rsidR="00161730" w:rsidRPr="00BE0FC7" w:rsidRDefault="00161730" w:rsidP="002A6640">
            <w:pPr>
              <w:pStyle w:val="O0Nwnext"/>
            </w:pPr>
          </w:p>
        </w:tc>
        <w:tc>
          <w:tcPr>
            <w:tcW w:w="706" w:type="dxa"/>
            <w:shd w:val="clear" w:color="auto" w:fill="auto"/>
          </w:tcPr>
          <w:p w14:paraId="5E3FC566" w14:textId="77777777" w:rsidR="00161730" w:rsidRPr="00BE0FC7" w:rsidRDefault="00161730" w:rsidP="00161730">
            <w:pPr>
              <w:pStyle w:val="Text"/>
            </w:pPr>
            <w:r w:rsidRPr="00BE0FC7">
              <w:t>itu</w:t>
            </w:r>
          </w:p>
        </w:tc>
        <w:tc>
          <w:tcPr>
            <w:tcW w:w="740" w:type="dxa"/>
            <w:gridSpan w:val="2"/>
            <w:shd w:val="clear" w:color="auto" w:fill="auto"/>
          </w:tcPr>
          <w:p w14:paraId="4F84BAC9" w14:textId="77777777" w:rsidR="00161730" w:rsidRPr="00BE0FC7" w:rsidRDefault="00161730" w:rsidP="00161730">
            <w:pPr>
              <w:pStyle w:val="Text"/>
            </w:pPr>
            <w:r w:rsidRPr="00BE0FC7">
              <w:t>tinggal</w:t>
            </w:r>
          </w:p>
        </w:tc>
        <w:tc>
          <w:tcPr>
            <w:tcW w:w="573" w:type="dxa"/>
            <w:gridSpan w:val="2"/>
            <w:shd w:val="clear" w:color="auto" w:fill="auto"/>
          </w:tcPr>
          <w:p w14:paraId="31FE9DF7" w14:textId="77777777" w:rsidR="00161730" w:rsidRPr="00BE0FC7" w:rsidRDefault="00161730" w:rsidP="00161730">
            <w:pPr>
              <w:pStyle w:val="Text"/>
            </w:pPr>
            <w:r w:rsidRPr="00BE0FC7">
              <w:t>deng</w:t>
            </w:r>
          </w:p>
        </w:tc>
        <w:tc>
          <w:tcPr>
            <w:tcW w:w="895" w:type="dxa"/>
            <w:gridSpan w:val="2"/>
            <w:shd w:val="clear" w:color="auto" w:fill="auto"/>
          </w:tcPr>
          <w:p w14:paraId="0FFEEA9E" w14:textId="77777777" w:rsidR="00161730" w:rsidRPr="00BE0FC7" w:rsidRDefault="002A6640" w:rsidP="00161730">
            <w:pPr>
              <w:pStyle w:val="Text"/>
            </w:pPr>
            <w:r>
              <w:t>Natanael</w:t>
            </w:r>
          </w:p>
        </w:tc>
        <w:tc>
          <w:tcPr>
            <w:tcW w:w="706" w:type="dxa"/>
            <w:gridSpan w:val="2"/>
            <w:shd w:val="clear" w:color="auto" w:fill="auto"/>
          </w:tcPr>
          <w:p w14:paraId="417B79BA" w14:textId="77777777" w:rsidR="00161730" w:rsidRPr="009A1E86" w:rsidRDefault="00161730" w:rsidP="00161730">
            <w:pPr>
              <w:pStyle w:val="Text"/>
            </w:pPr>
            <w:r w:rsidRPr="009A1E86">
              <w:t>tu</w:t>
            </w:r>
          </w:p>
        </w:tc>
      </w:tr>
      <w:tr w:rsidR="00AC23C4" w:rsidRPr="00BE0FC7" w14:paraId="2CE80566" w14:textId="77777777" w:rsidTr="00AC23C4">
        <w:trPr>
          <w:gridAfter w:val="4"/>
          <w:wAfter w:w="2277" w:type="dxa"/>
        </w:trPr>
        <w:tc>
          <w:tcPr>
            <w:tcW w:w="709" w:type="dxa"/>
            <w:shd w:val="clear" w:color="auto" w:fill="auto"/>
          </w:tcPr>
          <w:p w14:paraId="5EB8B766" w14:textId="77777777" w:rsidR="00161730" w:rsidRPr="00BE0FC7" w:rsidRDefault="00161730" w:rsidP="00161730">
            <w:pPr>
              <w:pStyle w:val="GlossEng"/>
            </w:pPr>
          </w:p>
        </w:tc>
        <w:tc>
          <w:tcPr>
            <w:tcW w:w="706" w:type="dxa"/>
            <w:shd w:val="clear" w:color="auto" w:fill="auto"/>
          </w:tcPr>
          <w:p w14:paraId="6F60B7D1" w14:textId="77777777" w:rsidR="00161730" w:rsidRPr="0099608C" w:rsidRDefault="00161730" w:rsidP="00161730">
            <w:pPr>
              <w:pStyle w:val="GlossEng"/>
              <w:rPr>
                <w:rStyle w:val="ChSmallCaps"/>
              </w:rPr>
            </w:pPr>
            <w:r w:rsidRPr="0099608C">
              <w:rPr>
                <w:rStyle w:val="ChSmallCaps"/>
              </w:rPr>
              <w:t>d.dist</w:t>
            </w:r>
          </w:p>
        </w:tc>
        <w:tc>
          <w:tcPr>
            <w:tcW w:w="740" w:type="dxa"/>
            <w:gridSpan w:val="2"/>
            <w:shd w:val="clear" w:color="auto" w:fill="auto"/>
          </w:tcPr>
          <w:p w14:paraId="6C78BF1D" w14:textId="77777777" w:rsidR="00161730" w:rsidRPr="009A1E86" w:rsidRDefault="00161730" w:rsidP="00161730">
            <w:pPr>
              <w:pStyle w:val="GlossEng"/>
            </w:pPr>
            <w:r w:rsidRPr="009A1E86">
              <w:t>stay</w:t>
            </w:r>
          </w:p>
        </w:tc>
        <w:tc>
          <w:tcPr>
            <w:tcW w:w="573" w:type="dxa"/>
            <w:gridSpan w:val="2"/>
            <w:shd w:val="clear" w:color="auto" w:fill="auto"/>
          </w:tcPr>
          <w:p w14:paraId="6F48B4D7" w14:textId="77777777" w:rsidR="00161730" w:rsidRPr="009A1E86" w:rsidRDefault="00161730" w:rsidP="00161730">
            <w:pPr>
              <w:pStyle w:val="GlossEng"/>
            </w:pPr>
            <w:r w:rsidRPr="009A1E86">
              <w:t>with</w:t>
            </w:r>
          </w:p>
        </w:tc>
        <w:tc>
          <w:tcPr>
            <w:tcW w:w="895" w:type="dxa"/>
            <w:gridSpan w:val="2"/>
            <w:shd w:val="clear" w:color="auto" w:fill="auto"/>
          </w:tcPr>
          <w:p w14:paraId="534E9F4E" w14:textId="77777777" w:rsidR="00161730" w:rsidRPr="009A1E86" w:rsidRDefault="002A6640" w:rsidP="00161730">
            <w:pPr>
              <w:pStyle w:val="GlossEng"/>
            </w:pPr>
            <w:r>
              <w:t>Natanael</w:t>
            </w:r>
          </w:p>
        </w:tc>
        <w:tc>
          <w:tcPr>
            <w:tcW w:w="706" w:type="dxa"/>
            <w:gridSpan w:val="2"/>
            <w:shd w:val="clear" w:color="auto" w:fill="auto"/>
          </w:tcPr>
          <w:p w14:paraId="0A424F47" w14:textId="77777777" w:rsidR="00161730" w:rsidRPr="0099608C" w:rsidRDefault="00161730" w:rsidP="00161730">
            <w:pPr>
              <w:pStyle w:val="GlossEng"/>
              <w:rPr>
                <w:rStyle w:val="ChSmallCaps"/>
              </w:rPr>
            </w:pPr>
            <w:r w:rsidRPr="0099608C">
              <w:rPr>
                <w:rStyle w:val="ChSmallCaps"/>
              </w:rPr>
              <w:t>d.dist</w:t>
            </w:r>
          </w:p>
        </w:tc>
      </w:tr>
    </w:tbl>
    <w:p w14:paraId="5C23F325" w14:textId="169BF439" w:rsidR="00161730" w:rsidRDefault="00B7093A" w:rsidP="00CC43AF">
      <w:pPr>
        <w:pStyle w:val="FreeTranslEng15pt"/>
      </w:pPr>
      <w:r>
        <w:t>‘</w:t>
      </w:r>
      <w:r w:rsidR="00161730">
        <w:t xml:space="preserve">that is </w:t>
      </w:r>
      <w:r w:rsidR="00161730" w:rsidRPr="008F3A67">
        <w:rPr>
          <w:rStyle w:val="ChBlueBold"/>
        </w:rPr>
        <w:t xml:space="preserve">that </w:t>
      </w:r>
      <w:r w:rsidR="00161730">
        <w:rPr>
          <w:rStyle w:val="ChBlueBold"/>
        </w:rPr>
        <w:t>one</w:t>
      </w:r>
      <w:r w:rsidR="00161730" w:rsidRPr="008F3A67">
        <w:rPr>
          <w:rStyle w:val="ChBlueBold"/>
        </w:rPr>
        <w:t xml:space="preserve"> older </w:t>
      </w:r>
      <w:r w:rsidR="00161730">
        <w:rPr>
          <w:rStyle w:val="ChBlueBold"/>
        </w:rPr>
        <w:t>brother</w:t>
      </w:r>
      <w:r w:rsidR="00161730" w:rsidRPr="008F3A67">
        <w:rPr>
          <w:rStyle w:val="ChBlueBold"/>
        </w:rPr>
        <w:t xml:space="preserve"> whose</w:t>
      </w:r>
      <w:r w:rsidR="00161730">
        <w:t xml:space="preserve"> younger sister is staying with </w:t>
      </w:r>
      <w:r w:rsidR="002A6640">
        <w:t>Natanael</w:t>
      </w:r>
      <w:r>
        <w:t>’</w:t>
      </w:r>
      <w:r w:rsidR="00161730">
        <w:t xml:space="preserve"> </w:t>
      </w:r>
      <w:r w:rsidR="00161730" w:rsidRPr="008C14C6">
        <w:rPr>
          <w:rStyle w:val="ExampleSource"/>
        </w:rPr>
        <w:t>[080922-001a-CvPh.0888]</w:t>
      </w:r>
    </w:p>
    <w:p w14:paraId="6A33AB27" w14:textId="77777777" w:rsidR="00161730" w:rsidRDefault="00161730" w:rsidP="00161730">
      <w:pPr>
        <w:pStyle w:val="Heading2"/>
      </w:pPr>
      <w:bookmarkStart w:id="5283" w:name="_Ref356637572"/>
      <w:bookmarkStart w:id="5284" w:name="_Toc356663364"/>
      <w:bookmarkStart w:id="5285" w:name="_Toc361492649"/>
      <w:bookmarkStart w:id="5286" w:name="_Toc440455758"/>
      <w:r>
        <w:t>Juxtaposition</w:t>
      </w:r>
      <w:bookmarkEnd w:id="5283"/>
      <w:bookmarkEnd w:id="5284"/>
      <w:bookmarkEnd w:id="5285"/>
      <w:bookmarkEnd w:id="5286"/>
    </w:p>
    <w:p w14:paraId="5B39F9C4" w14:textId="77777777" w:rsidR="00161730" w:rsidRDefault="00161730" w:rsidP="007E38E2">
      <w:pPr>
        <w:pStyle w:val="Body0000after"/>
      </w:pPr>
      <w:r>
        <w:t>Juxtaposition is another strategy in Papuan Malay to link constituents, namely same-type constituents, such as noun phrases, prepositional phrases, verbs, or clauses.</w:t>
      </w:r>
    </w:p>
    <w:p w14:paraId="5A2FC50B" w14:textId="4303EBB8" w:rsidR="00161730" w:rsidRDefault="00161730" w:rsidP="00875A7A">
      <w:pPr>
        <w:pStyle w:val="Body0500after"/>
      </w:pPr>
      <w:r>
        <w:t xml:space="preserve">Juxtaposition of noun phrases, as in </w:t>
      </w:r>
      <w:r>
        <w:fldChar w:fldCharType="begin"/>
      </w:r>
      <w:r>
        <w:instrText xml:space="preserve"> REF _Ref373852630 \h </w:instrText>
      </w:r>
      <w:r>
        <w:fldChar w:fldCharType="separate"/>
      </w:r>
      <w:r w:rsidR="00154D81" w:rsidRPr="00856563">
        <w:t>(</w:t>
      </w:r>
      <w:r w:rsidR="00154D81">
        <w:rPr>
          <w:noProof/>
        </w:rPr>
        <w:t>68</w:t>
      </w:r>
      <w:r w:rsidR="00154D81" w:rsidRPr="00856563">
        <w:t>)</w:t>
      </w:r>
      <w:r>
        <w:fldChar w:fldCharType="end"/>
      </w:r>
      <w:r w:rsidRPr="00856563">
        <w:t xml:space="preserve"> </w:t>
      </w:r>
      <w:r>
        <w:t xml:space="preserve">to </w:t>
      </w:r>
      <w:r>
        <w:fldChar w:fldCharType="begin"/>
      </w:r>
      <w:r>
        <w:instrText xml:space="preserve"> REF _Ref373852635 \h </w:instrText>
      </w:r>
      <w:r>
        <w:fldChar w:fldCharType="separate"/>
      </w:r>
      <w:r w:rsidR="00154D81" w:rsidRPr="00856563">
        <w:t>(</w:t>
      </w:r>
      <w:r w:rsidR="00154D81">
        <w:rPr>
          <w:noProof/>
        </w:rPr>
        <w:t>73</w:t>
      </w:r>
      <w:r w:rsidR="00154D81" w:rsidRPr="00856563">
        <w:t>)</w:t>
      </w:r>
      <w:r>
        <w:fldChar w:fldCharType="end"/>
      </w:r>
      <w:r>
        <w:t xml:space="preserve">, occurs considerably less often in the corpus than conjoining with a conjunction. </w:t>
      </w:r>
      <w:r w:rsidR="00875A7A">
        <w:t>Most often, t</w:t>
      </w:r>
      <w:r>
        <w:t>hree, four or five noun phrases are juxtaposed to enumerate entities</w:t>
      </w:r>
      <w:r w:rsidR="00875A7A">
        <w:t xml:space="preserve">, while </w:t>
      </w:r>
      <w:r>
        <w:t xml:space="preserve">juxtaposition of </w:t>
      </w:r>
      <w:r w:rsidR="00875A7A">
        <w:t xml:space="preserve">just </w:t>
      </w:r>
      <w:r>
        <w:t xml:space="preserve">two noun phrases occurs less often. These </w:t>
      </w:r>
      <w:r w:rsidRPr="00856563">
        <w:t>finding</w:t>
      </w:r>
      <w:r>
        <w:t>s reflect</w:t>
      </w:r>
      <w:r w:rsidRPr="00856563">
        <w:t xml:space="preserve"> the results of </w:t>
      </w:r>
      <w:r w:rsidR="00BA6215">
        <w:rPr>
          <w:rStyle w:val="Citation"/>
        </w:rPr>
        <w:fldChar w:fldCharType="begin"/>
      </w:r>
      <w:r w:rsidR="003A5B20">
        <w:rPr>
          <w:rStyle w:val="Citation"/>
        </w:rPr>
        <w:instrText>ADDIN CITAVI.PLACEHOLDER b5d9e2e6-a4d7-4c6f-a5b5-8c9960c63d00 PFBsYWNlaG9sZGVyPg0KICA8QWRkSW5WZXJzaW9uPjUuMi4wLjg8L0FkZEluVmVyc2lvbj4NCiAgPElkPmI1ZDllMmU2LWE0ZDctNGM2Zi1hNWI1LThjOTk2MGM2M2QwMDwvSWQ+DQogIDxFbnRyaWVzPg0KICAgIDxFbnRyeT4NCiAgICAgIDxJZD44MWJhMDM0MC04YWNhLTRmNTAtODFhMS01NTZkY2E1YzhmZDA8L0lkPg0KICAgICAgPE5vUGFyPnRydWU8L05vUGFyPg0KICAgICAgPFBlcnNvbk9ubHk+dHJ1ZTwvUGVyc29uT25seT4NCiAgICAgIDxSZWZlcmVuY2VJZD44YjZmMDIzMS1kZDQ1LTQ0NjYtYjI3Mi00NzczZDVkZWExMWU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GVvbjwvRmlyc3ROYW1lPg0KICAgICAgICAgICAgPExhc3ROYW1lPlN0YXNzZW4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XNzZW48L1RleHQ+DQogICAgPC9UZXh0VW5pdD4NCiAgPC9UZXh0VW5pdHM+DQo8L1BsYWNlaG9sZGVyPg==</w:instrText>
      </w:r>
      <w:r w:rsidR="00BA6215">
        <w:rPr>
          <w:rStyle w:val="Citation"/>
        </w:rPr>
        <w:fldChar w:fldCharType="separate"/>
      </w:r>
      <w:bookmarkStart w:id="5287" w:name="_CTVP001b5d9e2e6a4d74c6fa5b58c9960c63d00"/>
      <w:r w:rsidR="0092006B">
        <w:rPr>
          <w:rStyle w:val="Citation"/>
        </w:rPr>
        <w:t>Stassen</w:t>
      </w:r>
      <w:bookmarkEnd w:id="5287"/>
      <w:r w:rsidR="00BA6215">
        <w:rPr>
          <w:rStyle w:val="Citation"/>
        </w:rPr>
        <w:fldChar w:fldCharType="end"/>
      </w:r>
      <w:r w:rsidR="00B76771">
        <w:rPr>
          <w:rStyle w:val="Citation"/>
        </w:rPr>
        <w:t>’s</w:t>
      </w:r>
      <w:r w:rsidR="00513C8C" w:rsidRPr="00513C8C">
        <w:rPr>
          <w:rStyle w:val="Citation"/>
        </w:rPr>
        <w:t xml:space="preserve"> </w:t>
      </w:r>
      <w:r w:rsidR="00BA6215">
        <w:rPr>
          <w:rStyle w:val="Citation"/>
        </w:rPr>
        <w:fldChar w:fldCharType="begin"/>
      </w:r>
      <w:r w:rsidR="003A5B20">
        <w:rPr>
          <w:rStyle w:val="Citation"/>
        </w:rPr>
        <w:instrText>ADDIN CITAVI.PLACEHOLDER 7353c96c-9f05-4242-b095-0924b2c5ad1a PFBsYWNlaG9sZGVyPg0KICA8QWRkSW5WZXJzaW9uPjUuMi4wLjg8L0FkZEluVmVyc2lvbj4NCiAgPElkPjczNTNjOTZjLTlmMDUtNDI0Mi1iMDk1LTA5MjRiMmM1YWQxYTwvSWQ+DQogIDxFbnRyaWVzPg0KICAgIDxFbnRyeT4NCiAgICAgIDxJZD5mZWRiNjhlNi04NWUyLTQ1Y2UtYjgwNy0zYjIzYjExMTA5Y2U8L0lkPg0KICAgICAgPFJlZmVyZW5jZUlkPjhiNmYwMjMxLWRkNDUtNDQ2Ni1iMjcyLTQ3NzNkNWRlYTExZ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MZW9uPC9GaXJzdE5hbWU+DQogICAgICAgICAgICA8TGFzdE5hbWU+U3Rhc3Nlbj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Ck8L1RleHQ+DQogICAgPC9UZXh0VW5pdD4NCiAgPC9UZXh0VW5pdHM+DQo8L1BsYWNlaG9sZGVyPg==</w:instrText>
      </w:r>
      <w:r w:rsidR="00BA6215">
        <w:rPr>
          <w:rStyle w:val="Citation"/>
        </w:rPr>
        <w:fldChar w:fldCharType="separate"/>
      </w:r>
      <w:bookmarkStart w:id="5288" w:name="_CTVP0017353c96c9f054242b0950924b2c5ad1a"/>
      <w:r w:rsidR="0092006B">
        <w:rPr>
          <w:rStyle w:val="Citation"/>
        </w:rPr>
        <w:t>(2000)</w:t>
      </w:r>
      <w:bookmarkEnd w:id="5288"/>
      <w:r w:rsidR="00BA6215">
        <w:rPr>
          <w:rStyle w:val="Citation"/>
        </w:rPr>
        <w:fldChar w:fldCharType="end"/>
      </w:r>
      <w:r w:rsidRPr="00856563">
        <w:t xml:space="preserve"> </w:t>
      </w:r>
      <w:r w:rsidRPr="00856563">
        <w:rPr>
          <w:rFonts w:eastAsia="Times New Roman"/>
        </w:rPr>
        <w:t xml:space="preserve">typological study of noun phrase </w:t>
      </w:r>
      <w:r>
        <w:rPr>
          <w:rFonts w:eastAsia="Times New Roman"/>
        </w:rPr>
        <w:t xml:space="preserve">conjunction which shows that juxtaposition is </w:t>
      </w:r>
      <w:r w:rsidR="00B7093A">
        <w:rPr>
          <w:rFonts w:eastAsia="Times New Roman"/>
        </w:rPr>
        <w:t>“</w:t>
      </w:r>
      <w:r w:rsidRPr="00856563">
        <w:t>a minor strategy</w:t>
      </w:r>
      <w:r w:rsidR="00B7093A">
        <w:t>”</w:t>
      </w:r>
      <w:r>
        <w:t xml:space="preserve"> which is often used </w:t>
      </w:r>
      <w:r w:rsidR="00B7093A">
        <w:t>“</w:t>
      </w:r>
      <w:r>
        <w:t>in list-like enumerations</w:t>
      </w:r>
      <w:r w:rsidR="00B7093A">
        <w:t>”</w:t>
      </w:r>
      <w:r>
        <w:t>.</w:t>
      </w:r>
      <w:r>
        <w:rPr>
          <w:rStyle w:val="FootnoteReference"/>
        </w:rPr>
        <w:footnoteReference w:id="252"/>
      </w:r>
    </w:p>
    <w:p w14:paraId="75A725F6" w14:textId="4F3FF923" w:rsidR="00161730" w:rsidRDefault="00161730" w:rsidP="007E38E2">
      <w:pPr>
        <w:pStyle w:val="Body0505after"/>
      </w:pPr>
      <w:r w:rsidRPr="00856563">
        <w:t xml:space="preserve">Papuan Malay </w:t>
      </w:r>
      <w:r>
        <w:t xml:space="preserve">combines different </w:t>
      </w:r>
      <w:r w:rsidRPr="00856563">
        <w:t xml:space="preserve">prosodic features to </w:t>
      </w:r>
      <w:r>
        <w:t>indicate the structure of the juxtaposed noun phrases</w:t>
      </w:r>
      <w:r w:rsidRPr="00856563">
        <w:t xml:space="preserve">: final </w:t>
      </w:r>
      <w:r>
        <w:t xml:space="preserve">vowel </w:t>
      </w:r>
      <w:r w:rsidRPr="00856563">
        <w:t>lengthening (</w:t>
      </w:r>
      <w:r>
        <w:t>orthographically represented by a sequence of three vowels</w:t>
      </w:r>
      <w:r w:rsidRPr="00856563">
        <w:t xml:space="preserve">), </w:t>
      </w:r>
      <w:r w:rsidRPr="00BB4C0A">
        <w:t>slight increase in pitch of the stressed</w:t>
      </w:r>
      <w:r>
        <w:t xml:space="preserve"> syllable </w:t>
      </w:r>
      <w:r w:rsidRPr="00856563">
        <w:t>(</w:t>
      </w:r>
      <w:r w:rsidR="00B7093A">
        <w:t>“</w:t>
      </w:r>
      <w:r w:rsidRPr="00856563">
        <w:t>  ́ </w:t>
      </w:r>
      <w:r w:rsidR="00B7093A">
        <w:t>”</w:t>
      </w:r>
      <w:r w:rsidRPr="00856563">
        <w:t>)</w:t>
      </w:r>
      <w:r>
        <w:t>, intonation breaks (</w:t>
      </w:r>
      <w:r w:rsidR="00B7093A">
        <w:t>“</w:t>
      </w:r>
      <w:r>
        <w:t>|</w:t>
      </w:r>
      <w:r w:rsidR="00B7093A">
        <w:t>”</w:t>
      </w:r>
      <w:r>
        <w:t>),</w:t>
      </w:r>
      <w:r w:rsidRPr="00856563">
        <w:t xml:space="preserve"> non-final intonation pattern with level pitch (</w:t>
      </w:r>
      <w:r w:rsidR="00B7093A">
        <w:t>“</w:t>
      </w:r>
      <w:r w:rsidRPr="00856563">
        <w:t>―</w:t>
      </w:r>
      <w:r w:rsidR="00B7093A">
        <w:t>”</w:t>
      </w:r>
      <w:r w:rsidRPr="00856563">
        <w:t>), and end-of-list intonation with fall pitch (</w:t>
      </w:r>
      <w:r w:rsidR="00B7093A">
        <w:t>“</w:t>
      </w:r>
      <w:r w:rsidRPr="00856563">
        <w:t>\</w:t>
      </w:r>
      <w:r w:rsidR="00B7093A">
        <w:t>”</w:t>
      </w:r>
      <w:r>
        <w:t xml:space="preserve">). The enumeration </w:t>
      </w:r>
      <w:r w:rsidRPr="00856563">
        <w:t xml:space="preserve">structure </w:t>
      </w:r>
      <w:r>
        <w:t xml:space="preserve">in </w:t>
      </w:r>
      <w:r>
        <w:fldChar w:fldCharType="begin"/>
      </w:r>
      <w:r>
        <w:instrText xml:space="preserve"> REF _Ref373852630 \h </w:instrText>
      </w:r>
      <w:r>
        <w:fldChar w:fldCharType="separate"/>
      </w:r>
      <w:r w:rsidR="00154D81" w:rsidRPr="00856563">
        <w:t>(</w:t>
      </w:r>
      <w:r w:rsidR="00154D81">
        <w:rPr>
          <w:noProof/>
        </w:rPr>
        <w:t>68</w:t>
      </w:r>
      <w:r w:rsidR="00154D81" w:rsidRPr="00856563">
        <w:t>)</w:t>
      </w:r>
      <w:r>
        <w:fldChar w:fldCharType="end"/>
      </w:r>
      <w:r w:rsidRPr="00856563">
        <w:t xml:space="preserve"> </w:t>
      </w:r>
      <w:r>
        <w:t xml:space="preserve">is indicated with an increase in pitch, and the last item is </w:t>
      </w:r>
      <w:r w:rsidRPr="00856563">
        <w:t xml:space="preserve">marked off by the demonstrative </w:t>
      </w:r>
      <w:r w:rsidRPr="00856563">
        <w:rPr>
          <w:rStyle w:val="ChItalBold"/>
        </w:rPr>
        <w:t>itu</w:t>
      </w:r>
      <w:r w:rsidRPr="00856563">
        <w:t xml:space="preserve"> </w:t>
      </w:r>
      <w:r w:rsidR="00B7093A">
        <w:t>‘</w:t>
      </w:r>
      <w:r w:rsidRPr="0099608C">
        <w:rPr>
          <w:rStyle w:val="ChSmallCaps"/>
        </w:rPr>
        <w:t>d.dist</w:t>
      </w:r>
      <w:r w:rsidR="00B7093A">
        <w:t>’</w:t>
      </w:r>
      <w:r w:rsidRPr="00856563">
        <w:t xml:space="preserve">. In </w:t>
      </w:r>
      <w:r>
        <w:fldChar w:fldCharType="begin"/>
      </w:r>
      <w:r>
        <w:instrText xml:space="preserve"> REF _Ref373852631 \h </w:instrText>
      </w:r>
      <w:r>
        <w:fldChar w:fldCharType="separate"/>
      </w:r>
      <w:r w:rsidR="00154D81" w:rsidRPr="00856563">
        <w:t>(</w:t>
      </w:r>
      <w:r w:rsidR="00154D81">
        <w:rPr>
          <w:noProof/>
        </w:rPr>
        <w:t>69</w:t>
      </w:r>
      <w:r w:rsidR="00154D81" w:rsidRPr="00856563">
        <w:t>)</w:t>
      </w:r>
      <w:r>
        <w:fldChar w:fldCharType="end"/>
      </w:r>
      <w:r w:rsidRPr="00856563">
        <w:t xml:space="preserve">, </w:t>
      </w:r>
      <w:r>
        <w:t xml:space="preserve">the enumeration is signaled with an increase in pitch as well as intonation breaks; </w:t>
      </w:r>
      <w:r w:rsidRPr="00856563">
        <w:t xml:space="preserve">the last item has an end-of-list intonation. In </w:t>
      </w:r>
      <w:r>
        <w:fldChar w:fldCharType="begin"/>
      </w:r>
      <w:r>
        <w:instrText xml:space="preserve"> REF _Ref373852632 \h </w:instrText>
      </w:r>
      <w:r>
        <w:fldChar w:fldCharType="separate"/>
      </w:r>
      <w:r w:rsidR="00154D81" w:rsidRPr="00856563">
        <w:t>(</w:t>
      </w:r>
      <w:r w:rsidR="00154D81">
        <w:rPr>
          <w:noProof/>
        </w:rPr>
        <w:t>70</w:t>
      </w:r>
      <w:r w:rsidR="00154D81" w:rsidRPr="00856563">
        <w:t>)</w:t>
      </w:r>
      <w:r>
        <w:fldChar w:fldCharType="end"/>
      </w:r>
      <w:r w:rsidRPr="00856563">
        <w:t xml:space="preserve">, the </w:t>
      </w:r>
      <w:r>
        <w:t xml:space="preserve">structure </w:t>
      </w:r>
      <w:r w:rsidRPr="00856563">
        <w:t xml:space="preserve">is </w:t>
      </w:r>
      <w:r>
        <w:t xml:space="preserve">marked </w:t>
      </w:r>
      <w:r w:rsidRPr="00856563">
        <w:t xml:space="preserve">with </w:t>
      </w:r>
      <w:r>
        <w:t xml:space="preserve">a slight increase in pitch and final vowel </w:t>
      </w:r>
      <w:r w:rsidRPr="00856563">
        <w:t xml:space="preserve">lengthening </w:t>
      </w:r>
      <w:r>
        <w:t xml:space="preserve">of the first and </w:t>
      </w:r>
      <w:r w:rsidRPr="00856563">
        <w:t>third</w:t>
      </w:r>
      <w:r>
        <w:t xml:space="preserve"> coordinands </w:t>
      </w:r>
      <w:r w:rsidRPr="00856563">
        <w:t>while the fourth item has an end-of-list intonation</w:t>
      </w:r>
      <w:r>
        <w:t>.</w:t>
      </w:r>
      <w:r w:rsidRPr="00856563">
        <w:t xml:space="preserve"> The second and third </w:t>
      </w:r>
      <w:r>
        <w:t xml:space="preserve">coordinands </w:t>
      </w:r>
      <w:r w:rsidRPr="00856563">
        <w:t xml:space="preserve">form </w:t>
      </w:r>
      <w:r>
        <w:t xml:space="preserve">a </w:t>
      </w:r>
      <w:r w:rsidRPr="00856563">
        <w:t>compact intonation unit</w:t>
      </w:r>
      <w:r>
        <w:t>, separated from the first and fourth coordinands by intonation breaks</w:t>
      </w:r>
      <w:r w:rsidRPr="00856563">
        <w:t xml:space="preserve">. </w:t>
      </w:r>
      <w:r>
        <w:t xml:space="preserve">After another intonation break following the fourth coordinand, </w:t>
      </w:r>
      <w:r w:rsidRPr="00856563">
        <w:t xml:space="preserve">the fifth coordinand </w:t>
      </w:r>
      <w:r>
        <w:t>is added as an afterthought.</w:t>
      </w:r>
    </w:p>
    <w:p w14:paraId="28684EF2" w14:textId="77777777" w:rsidR="00161730" w:rsidRDefault="00161730" w:rsidP="00161730">
      <w:pPr>
        <w:pStyle w:val="ExampleTitle"/>
      </w:pPr>
      <w:r>
        <w:t>Juxtaposition of noun phrases</w:t>
      </w:r>
    </w:p>
    <w:tbl>
      <w:tblPr>
        <w:tblW w:w="6478" w:type="dxa"/>
        <w:tblInd w:w="40" w:type="dxa"/>
        <w:tblCellMar>
          <w:left w:w="40" w:type="dxa"/>
          <w:right w:w="40" w:type="dxa"/>
        </w:tblCellMar>
        <w:tblLook w:val="01E0" w:firstRow="1" w:lastRow="1" w:firstColumn="1" w:lastColumn="1" w:noHBand="0" w:noVBand="0"/>
      </w:tblPr>
      <w:tblGrid>
        <w:gridCol w:w="709"/>
        <w:gridCol w:w="647"/>
        <w:gridCol w:w="144"/>
        <w:gridCol w:w="558"/>
        <w:gridCol w:w="317"/>
        <w:gridCol w:w="552"/>
        <w:gridCol w:w="229"/>
        <w:gridCol w:w="702"/>
        <w:gridCol w:w="485"/>
        <w:gridCol w:w="2135"/>
      </w:tblGrid>
      <w:tr w:rsidR="00AC23C4" w:rsidRPr="00856563" w14:paraId="5439A799" w14:textId="77777777" w:rsidTr="00DE7876">
        <w:tc>
          <w:tcPr>
            <w:tcW w:w="709" w:type="dxa"/>
            <w:shd w:val="clear" w:color="auto" w:fill="auto"/>
          </w:tcPr>
          <w:p w14:paraId="44A96810" w14:textId="77777777" w:rsidR="00161730" w:rsidRPr="008968BB" w:rsidRDefault="00161730" w:rsidP="00161730">
            <w:pPr>
              <w:pStyle w:val="O0Nwnext"/>
            </w:pPr>
            <w:bookmarkStart w:id="5293" w:name="_Ref373852630"/>
            <w:r w:rsidRPr="00856563">
              <w:t>(</w:t>
            </w:r>
            <w:fldSimple w:instr=" SEQ ( \* ARABIC \s 1 ">
              <w:r w:rsidR="00154D81">
                <w:rPr>
                  <w:noProof/>
                </w:rPr>
                <w:t>68</w:t>
              </w:r>
            </w:fldSimple>
            <w:r w:rsidRPr="00856563">
              <w:t>)</w:t>
            </w:r>
            <w:bookmarkEnd w:id="5293"/>
          </w:p>
        </w:tc>
        <w:tc>
          <w:tcPr>
            <w:tcW w:w="791" w:type="dxa"/>
            <w:gridSpan w:val="2"/>
            <w:shd w:val="clear" w:color="auto" w:fill="auto"/>
          </w:tcPr>
          <w:p w14:paraId="320A18F6" w14:textId="77777777" w:rsidR="00161730" w:rsidRPr="00856563" w:rsidRDefault="00161730" w:rsidP="00AC23C4">
            <w:pPr>
              <w:pStyle w:val="GlossEng"/>
              <w:ind w:left="113"/>
            </w:pPr>
            <w:r w:rsidRPr="00AC23C4">
              <w:rPr>
                <w:rStyle w:val="ChBold"/>
                <w:position w:val="6"/>
              </w:rPr>
              <w:t>―</w:t>
            </w:r>
            <w:r w:rsidRPr="00AC23C4">
              <w:rPr>
                <w:rStyle w:val="ChBold"/>
                <w:position w:val="-6"/>
              </w:rPr>
              <w:t>―</w:t>
            </w:r>
          </w:p>
        </w:tc>
        <w:tc>
          <w:tcPr>
            <w:tcW w:w="875" w:type="dxa"/>
            <w:gridSpan w:val="2"/>
            <w:shd w:val="clear" w:color="auto" w:fill="auto"/>
          </w:tcPr>
          <w:p w14:paraId="486C6577" w14:textId="77777777" w:rsidR="00161730" w:rsidRPr="00856563" w:rsidRDefault="00161730" w:rsidP="00161730">
            <w:pPr>
              <w:pStyle w:val="GlossEng"/>
            </w:pPr>
            <w:r w:rsidRPr="00AC23C4">
              <w:rPr>
                <w:rStyle w:val="ChBold"/>
                <w:position w:val="6"/>
              </w:rPr>
              <w:t>―</w:t>
            </w:r>
            <w:r w:rsidRPr="00AC23C4">
              <w:rPr>
                <w:rStyle w:val="ChBold"/>
                <w:position w:val="-6"/>
              </w:rPr>
              <w:t>―</w:t>
            </w:r>
          </w:p>
        </w:tc>
        <w:tc>
          <w:tcPr>
            <w:tcW w:w="781" w:type="dxa"/>
            <w:gridSpan w:val="2"/>
            <w:shd w:val="clear" w:color="auto" w:fill="auto"/>
          </w:tcPr>
          <w:p w14:paraId="017D66BE" w14:textId="77777777" w:rsidR="00161730" w:rsidRPr="00856563" w:rsidRDefault="00161730" w:rsidP="00AC23C4">
            <w:pPr>
              <w:pStyle w:val="GlossEng"/>
              <w:ind w:left="57"/>
            </w:pPr>
            <w:r w:rsidRPr="00AC23C4">
              <w:rPr>
                <w:rStyle w:val="ChBold"/>
                <w:position w:val="6"/>
              </w:rPr>
              <w:t>―</w:t>
            </w:r>
            <w:r w:rsidRPr="00AC23C4">
              <w:rPr>
                <w:rStyle w:val="ChBold"/>
                <w:position w:val="-6"/>
              </w:rPr>
              <w:t>―</w:t>
            </w:r>
          </w:p>
        </w:tc>
        <w:tc>
          <w:tcPr>
            <w:tcW w:w="702" w:type="dxa"/>
            <w:shd w:val="clear" w:color="auto" w:fill="auto"/>
          </w:tcPr>
          <w:p w14:paraId="42DB38B3" w14:textId="77777777" w:rsidR="00161730" w:rsidRPr="00AC23C4" w:rsidRDefault="00161730" w:rsidP="00AC23C4">
            <w:pPr>
              <w:pStyle w:val="GlossEng"/>
              <w:spacing w:before="120"/>
              <w:rPr>
                <w:position w:val="-6"/>
              </w:rPr>
            </w:pPr>
            <w:r w:rsidRPr="00AC23C4">
              <w:rPr>
                <w:rStyle w:val="ChBold"/>
                <w:position w:val="-6"/>
              </w:rPr>
              <w:t>――</w:t>
            </w:r>
          </w:p>
        </w:tc>
        <w:tc>
          <w:tcPr>
            <w:tcW w:w="485" w:type="dxa"/>
            <w:shd w:val="clear" w:color="auto" w:fill="auto"/>
          </w:tcPr>
          <w:p w14:paraId="6F1B1546" w14:textId="77777777" w:rsidR="00161730" w:rsidRPr="00856563" w:rsidRDefault="00161730" w:rsidP="00161730">
            <w:pPr>
              <w:pStyle w:val="GlossEng"/>
            </w:pPr>
          </w:p>
        </w:tc>
        <w:tc>
          <w:tcPr>
            <w:tcW w:w="2135" w:type="dxa"/>
            <w:shd w:val="clear" w:color="auto" w:fill="auto"/>
          </w:tcPr>
          <w:p w14:paraId="7D0C1975" w14:textId="77777777" w:rsidR="00161730" w:rsidRPr="00856563" w:rsidRDefault="00161730" w:rsidP="00161730">
            <w:pPr>
              <w:pStyle w:val="GlossEng"/>
            </w:pPr>
          </w:p>
        </w:tc>
      </w:tr>
      <w:tr w:rsidR="00AC23C4" w:rsidRPr="00C52D89" w14:paraId="1D3AD57F" w14:textId="77777777" w:rsidTr="00DE7876">
        <w:tc>
          <w:tcPr>
            <w:tcW w:w="709" w:type="dxa"/>
            <w:shd w:val="clear" w:color="auto" w:fill="auto"/>
          </w:tcPr>
          <w:p w14:paraId="42DF696E" w14:textId="77777777" w:rsidR="00161730" w:rsidRPr="008968BB" w:rsidRDefault="00161730" w:rsidP="00161730">
            <w:pPr>
              <w:pStyle w:val="Text"/>
            </w:pPr>
          </w:p>
        </w:tc>
        <w:tc>
          <w:tcPr>
            <w:tcW w:w="791" w:type="dxa"/>
            <w:gridSpan w:val="2"/>
            <w:shd w:val="clear" w:color="auto" w:fill="auto"/>
          </w:tcPr>
          <w:p w14:paraId="0FDC7A6E" w14:textId="77777777" w:rsidR="00161730" w:rsidRPr="00856563" w:rsidRDefault="00161730" w:rsidP="00161730">
            <w:pPr>
              <w:pStyle w:val="Text"/>
              <w:rPr>
                <w:rStyle w:val="ChBlueBold"/>
              </w:rPr>
            </w:pPr>
            <w:r>
              <w:rPr>
                <w:rStyle w:val="ChBlueBold"/>
              </w:rPr>
              <w:t>gú</w:t>
            </w:r>
            <w:r w:rsidRPr="00856563">
              <w:rPr>
                <w:rStyle w:val="ChBlueBold"/>
              </w:rPr>
              <w:t>ntur</w:t>
            </w:r>
          </w:p>
        </w:tc>
        <w:tc>
          <w:tcPr>
            <w:tcW w:w="875" w:type="dxa"/>
            <w:gridSpan w:val="2"/>
            <w:shd w:val="clear" w:color="auto" w:fill="auto"/>
          </w:tcPr>
          <w:p w14:paraId="18517CCB" w14:textId="77777777" w:rsidR="00161730" w:rsidRPr="00856563" w:rsidRDefault="00161730" w:rsidP="00161730">
            <w:pPr>
              <w:pStyle w:val="Text"/>
              <w:rPr>
                <w:rStyle w:val="ChBlueBold"/>
              </w:rPr>
            </w:pPr>
            <w:r w:rsidRPr="00856563">
              <w:rPr>
                <w:rStyle w:val="ChBlueBold"/>
              </w:rPr>
              <w:t>k</w:t>
            </w:r>
            <w:r>
              <w:rPr>
                <w:rStyle w:val="ChBlueBold"/>
              </w:rPr>
              <w:t>í</w:t>
            </w:r>
            <w:r w:rsidRPr="00856563">
              <w:rPr>
                <w:rStyle w:val="ChBlueBold"/>
              </w:rPr>
              <w:t>lat</w:t>
            </w:r>
          </w:p>
        </w:tc>
        <w:tc>
          <w:tcPr>
            <w:tcW w:w="781" w:type="dxa"/>
            <w:gridSpan w:val="2"/>
            <w:shd w:val="clear" w:color="auto" w:fill="auto"/>
          </w:tcPr>
          <w:p w14:paraId="092D3F62" w14:textId="77777777" w:rsidR="00161730" w:rsidRPr="00856563" w:rsidRDefault="00161730" w:rsidP="00161730">
            <w:pPr>
              <w:pStyle w:val="Text"/>
              <w:rPr>
                <w:rStyle w:val="ChBlueBold"/>
              </w:rPr>
            </w:pPr>
            <w:r>
              <w:rPr>
                <w:rStyle w:val="ChBlueBold"/>
              </w:rPr>
              <w:t>hú</w:t>
            </w:r>
            <w:r w:rsidRPr="00856563">
              <w:rPr>
                <w:rStyle w:val="ChBlueBold"/>
              </w:rPr>
              <w:t>jan</w:t>
            </w:r>
            <w:r w:rsidR="00A83346">
              <w:rPr>
                <w:rStyle w:val="ChBlueBold"/>
              </w:rPr>
              <w:t>g</w:t>
            </w:r>
          </w:p>
        </w:tc>
        <w:tc>
          <w:tcPr>
            <w:tcW w:w="702" w:type="dxa"/>
            <w:shd w:val="clear" w:color="auto" w:fill="auto"/>
          </w:tcPr>
          <w:p w14:paraId="27E53898" w14:textId="77777777" w:rsidR="00161730" w:rsidRPr="00856563" w:rsidRDefault="00161730" w:rsidP="00161730">
            <w:pPr>
              <w:pStyle w:val="Text"/>
              <w:rPr>
                <w:rStyle w:val="ChBlueBold"/>
              </w:rPr>
            </w:pPr>
            <w:r>
              <w:rPr>
                <w:rStyle w:val="ChBlueBold"/>
              </w:rPr>
              <w:t>itu</w:t>
            </w:r>
          </w:p>
        </w:tc>
        <w:tc>
          <w:tcPr>
            <w:tcW w:w="485" w:type="dxa"/>
            <w:shd w:val="clear" w:color="auto" w:fill="auto"/>
          </w:tcPr>
          <w:p w14:paraId="1FB8D638" w14:textId="77777777" w:rsidR="00161730" w:rsidRPr="00856563" w:rsidRDefault="00161730" w:rsidP="00161730">
            <w:pPr>
              <w:pStyle w:val="Text"/>
            </w:pPr>
            <w:r>
              <w:t>di</w:t>
            </w:r>
            <w:r w:rsidRPr="00856563">
              <w:t>a</w:t>
            </w:r>
          </w:p>
        </w:tc>
        <w:tc>
          <w:tcPr>
            <w:tcW w:w="2135" w:type="dxa"/>
            <w:shd w:val="clear" w:color="auto" w:fill="auto"/>
          </w:tcPr>
          <w:p w14:paraId="10FEE243" w14:textId="77777777" w:rsidR="00161730" w:rsidRPr="00856563" w:rsidRDefault="00161730" w:rsidP="00161730">
            <w:pPr>
              <w:pStyle w:val="Text"/>
            </w:pPr>
            <w:r w:rsidRPr="00856563">
              <w:t>sambar</w:t>
            </w:r>
          </w:p>
        </w:tc>
      </w:tr>
      <w:tr w:rsidR="00AC23C4" w:rsidRPr="00856563" w14:paraId="70FE402F" w14:textId="77777777" w:rsidTr="00DE7876">
        <w:tc>
          <w:tcPr>
            <w:tcW w:w="709" w:type="dxa"/>
            <w:shd w:val="clear" w:color="auto" w:fill="auto"/>
          </w:tcPr>
          <w:p w14:paraId="751D229B" w14:textId="77777777" w:rsidR="00161730" w:rsidRPr="008968BB" w:rsidRDefault="00161730" w:rsidP="00161730">
            <w:pPr>
              <w:pStyle w:val="GlossEng2ptafter"/>
            </w:pPr>
          </w:p>
        </w:tc>
        <w:tc>
          <w:tcPr>
            <w:tcW w:w="791" w:type="dxa"/>
            <w:gridSpan w:val="2"/>
            <w:shd w:val="clear" w:color="auto" w:fill="auto"/>
          </w:tcPr>
          <w:p w14:paraId="79C57A5C" w14:textId="77777777" w:rsidR="00161730" w:rsidRPr="00856563" w:rsidRDefault="00161730" w:rsidP="00161730">
            <w:pPr>
              <w:pStyle w:val="GlossEng2ptafter"/>
            </w:pPr>
            <w:r w:rsidRPr="00856563">
              <w:t>thunder</w:t>
            </w:r>
          </w:p>
        </w:tc>
        <w:tc>
          <w:tcPr>
            <w:tcW w:w="875" w:type="dxa"/>
            <w:gridSpan w:val="2"/>
            <w:shd w:val="clear" w:color="auto" w:fill="auto"/>
          </w:tcPr>
          <w:p w14:paraId="27F4048C" w14:textId="04A86846" w:rsidR="00161730" w:rsidRPr="00856563" w:rsidRDefault="00DE7876" w:rsidP="00161730">
            <w:pPr>
              <w:pStyle w:val="GlossEng2ptafter"/>
            </w:pPr>
            <w:r>
              <w:t>light</w:t>
            </w:r>
            <w:r w:rsidR="00161730" w:rsidRPr="00856563">
              <w:t>ning</w:t>
            </w:r>
          </w:p>
        </w:tc>
        <w:tc>
          <w:tcPr>
            <w:tcW w:w="781" w:type="dxa"/>
            <w:gridSpan w:val="2"/>
            <w:shd w:val="clear" w:color="auto" w:fill="auto"/>
          </w:tcPr>
          <w:p w14:paraId="575F42B4" w14:textId="77777777" w:rsidR="00161730" w:rsidRPr="00856563" w:rsidRDefault="00161730" w:rsidP="00161730">
            <w:pPr>
              <w:pStyle w:val="GlossEng2ptafter"/>
            </w:pPr>
            <w:r w:rsidRPr="00856563">
              <w:t>rain</w:t>
            </w:r>
          </w:p>
        </w:tc>
        <w:tc>
          <w:tcPr>
            <w:tcW w:w="702" w:type="dxa"/>
            <w:shd w:val="clear" w:color="auto" w:fill="auto"/>
          </w:tcPr>
          <w:p w14:paraId="7C8ED70B" w14:textId="77777777" w:rsidR="00161730" w:rsidRPr="0099608C" w:rsidRDefault="00161730" w:rsidP="00161730">
            <w:pPr>
              <w:pStyle w:val="GlossEng2ptafter"/>
              <w:rPr>
                <w:rStyle w:val="ChSmallCaps"/>
              </w:rPr>
            </w:pPr>
            <w:r w:rsidRPr="0099608C">
              <w:rPr>
                <w:rStyle w:val="ChSmallCaps"/>
              </w:rPr>
              <w:t>d.dist</w:t>
            </w:r>
          </w:p>
        </w:tc>
        <w:tc>
          <w:tcPr>
            <w:tcW w:w="485" w:type="dxa"/>
            <w:shd w:val="clear" w:color="auto" w:fill="auto"/>
          </w:tcPr>
          <w:p w14:paraId="0EDCB12B" w14:textId="77777777" w:rsidR="00161730" w:rsidRPr="0099608C" w:rsidRDefault="00161730" w:rsidP="00161730">
            <w:pPr>
              <w:pStyle w:val="GlossEng2ptafter"/>
              <w:rPr>
                <w:rStyle w:val="ChSmallCaps"/>
              </w:rPr>
            </w:pPr>
            <w:r w:rsidRPr="0099608C">
              <w:rPr>
                <w:rStyle w:val="ChSmallCaps"/>
              </w:rPr>
              <w:t>3sg</w:t>
            </w:r>
          </w:p>
        </w:tc>
        <w:tc>
          <w:tcPr>
            <w:tcW w:w="2135" w:type="dxa"/>
            <w:shd w:val="clear" w:color="auto" w:fill="auto"/>
          </w:tcPr>
          <w:p w14:paraId="43856EF3" w14:textId="77777777" w:rsidR="00161730" w:rsidRPr="00856563" w:rsidRDefault="00161730" w:rsidP="00161730">
            <w:pPr>
              <w:pStyle w:val="GlossEng2ptafter"/>
            </w:pPr>
            <w:r w:rsidRPr="00856563">
              <w:t>strike.one.after.the.other</w:t>
            </w:r>
          </w:p>
        </w:tc>
      </w:tr>
      <w:tr w:rsidR="00161730" w:rsidRPr="00856563" w14:paraId="35714668" w14:textId="77777777" w:rsidTr="00DE7876">
        <w:trPr>
          <w:gridAfter w:val="4"/>
          <w:wAfter w:w="3551" w:type="dxa"/>
        </w:trPr>
        <w:tc>
          <w:tcPr>
            <w:tcW w:w="709" w:type="dxa"/>
            <w:shd w:val="clear" w:color="auto" w:fill="auto"/>
          </w:tcPr>
          <w:p w14:paraId="64F13818" w14:textId="77777777" w:rsidR="00161730" w:rsidRPr="008968BB" w:rsidRDefault="00161730" w:rsidP="00161730">
            <w:pPr>
              <w:pStyle w:val="O0Nwnext"/>
            </w:pPr>
          </w:p>
        </w:tc>
        <w:tc>
          <w:tcPr>
            <w:tcW w:w="647" w:type="dxa"/>
            <w:shd w:val="clear" w:color="auto" w:fill="auto"/>
          </w:tcPr>
          <w:p w14:paraId="1501D5A6" w14:textId="77777777" w:rsidR="00161730" w:rsidRPr="00856563" w:rsidRDefault="00161730" w:rsidP="00161730">
            <w:pPr>
              <w:pStyle w:val="Text"/>
            </w:pPr>
            <w:r w:rsidRPr="00856563">
              <w:t>ruma</w:t>
            </w:r>
          </w:p>
        </w:tc>
        <w:tc>
          <w:tcPr>
            <w:tcW w:w="702" w:type="dxa"/>
            <w:gridSpan w:val="2"/>
            <w:shd w:val="clear" w:color="auto" w:fill="auto"/>
          </w:tcPr>
          <w:p w14:paraId="026E0E7C" w14:textId="77777777" w:rsidR="00161730" w:rsidRPr="00856563" w:rsidRDefault="00161730" w:rsidP="00161730">
            <w:pPr>
              <w:pStyle w:val="Text"/>
            </w:pPr>
            <w:r w:rsidRPr="00856563">
              <w:t>itu</w:t>
            </w:r>
          </w:p>
        </w:tc>
        <w:tc>
          <w:tcPr>
            <w:tcW w:w="869" w:type="dxa"/>
            <w:gridSpan w:val="2"/>
            <w:shd w:val="clear" w:color="auto" w:fill="auto"/>
          </w:tcPr>
          <w:p w14:paraId="532E61F8" w14:textId="77777777" w:rsidR="00161730" w:rsidRPr="00856563" w:rsidRDefault="00161730" w:rsidP="00161730">
            <w:pPr>
              <w:pStyle w:val="Text"/>
            </w:pPr>
            <w:r w:rsidRPr="00856563">
              <w:t>sampeee</w:t>
            </w:r>
          </w:p>
        </w:tc>
      </w:tr>
      <w:tr w:rsidR="00161730" w:rsidRPr="00856563" w14:paraId="6C61F0B7" w14:textId="77777777" w:rsidTr="00DE7876">
        <w:trPr>
          <w:gridAfter w:val="4"/>
          <w:wAfter w:w="3551" w:type="dxa"/>
        </w:trPr>
        <w:tc>
          <w:tcPr>
            <w:tcW w:w="709" w:type="dxa"/>
            <w:shd w:val="clear" w:color="auto" w:fill="auto"/>
          </w:tcPr>
          <w:p w14:paraId="55A6D00F" w14:textId="77777777" w:rsidR="00161730" w:rsidRPr="008968BB" w:rsidRDefault="00161730" w:rsidP="00161730">
            <w:pPr>
              <w:pStyle w:val="GlossEng"/>
            </w:pPr>
          </w:p>
        </w:tc>
        <w:tc>
          <w:tcPr>
            <w:tcW w:w="647" w:type="dxa"/>
            <w:shd w:val="clear" w:color="auto" w:fill="auto"/>
          </w:tcPr>
          <w:p w14:paraId="7B88A5D7" w14:textId="77777777" w:rsidR="00161730" w:rsidRPr="00856563" w:rsidRDefault="00161730" w:rsidP="00161730">
            <w:pPr>
              <w:pStyle w:val="GlossEng"/>
            </w:pPr>
            <w:r w:rsidRPr="00856563">
              <w:t>house</w:t>
            </w:r>
          </w:p>
        </w:tc>
        <w:tc>
          <w:tcPr>
            <w:tcW w:w="702" w:type="dxa"/>
            <w:gridSpan w:val="2"/>
            <w:shd w:val="clear" w:color="auto" w:fill="auto"/>
          </w:tcPr>
          <w:p w14:paraId="444F1381" w14:textId="77777777" w:rsidR="00161730" w:rsidRPr="0099608C" w:rsidRDefault="00161730" w:rsidP="00161730">
            <w:pPr>
              <w:pStyle w:val="GlossEng"/>
              <w:rPr>
                <w:rStyle w:val="ChSmallCaps"/>
              </w:rPr>
            </w:pPr>
            <w:r w:rsidRPr="0099608C">
              <w:rPr>
                <w:rStyle w:val="ChSmallCaps"/>
              </w:rPr>
              <w:t>d.dist</w:t>
            </w:r>
          </w:p>
        </w:tc>
        <w:tc>
          <w:tcPr>
            <w:tcW w:w="869" w:type="dxa"/>
            <w:gridSpan w:val="2"/>
            <w:shd w:val="clear" w:color="auto" w:fill="auto"/>
          </w:tcPr>
          <w:p w14:paraId="28AC1302" w14:textId="77777777" w:rsidR="00161730" w:rsidRPr="00856563" w:rsidRDefault="00161730" w:rsidP="00161730">
            <w:pPr>
              <w:pStyle w:val="GlossEng"/>
            </w:pPr>
            <w:r>
              <w:t>reach</w:t>
            </w:r>
          </w:p>
        </w:tc>
      </w:tr>
    </w:tbl>
    <w:p w14:paraId="045C9724" w14:textId="765C495E" w:rsidR="00161730" w:rsidRPr="00233F27" w:rsidRDefault="00B7093A" w:rsidP="00161730">
      <w:pPr>
        <w:pStyle w:val="FreeTranslEng"/>
      </w:pPr>
      <w:r>
        <w:t>‘</w:t>
      </w:r>
      <w:r w:rsidR="00161730" w:rsidRPr="00856563">
        <w:t xml:space="preserve">that </w:t>
      </w:r>
      <w:r w:rsidR="00DE7876">
        <w:rPr>
          <w:rStyle w:val="ChBlueBold"/>
        </w:rPr>
        <w:t>thunder, light</w:t>
      </w:r>
      <w:r w:rsidR="00161730" w:rsidRPr="00856563">
        <w:rPr>
          <w:rStyle w:val="ChBlueBold"/>
        </w:rPr>
        <w:t>ning, (and) rain</w:t>
      </w:r>
      <w:r w:rsidR="00161730" w:rsidRPr="00856563">
        <w:t xml:space="preserve">, it hit one house after the other </w:t>
      </w:r>
      <w:r w:rsidR="00161730" w:rsidRPr="00875A7A">
        <w:t>on and on</w:t>
      </w:r>
      <w:r w:rsidRPr="00875A7A">
        <w:t>’</w:t>
      </w:r>
      <w:r w:rsidR="00161730" w:rsidRPr="00856563">
        <w:t xml:space="preserve"> </w:t>
      </w:r>
      <w:r w:rsidR="00161730" w:rsidRPr="00856563">
        <w:rPr>
          <w:rStyle w:val="ExampleSource"/>
        </w:rPr>
        <w:t>[081006-022-CvEx.0007]</w:t>
      </w:r>
    </w:p>
    <w:tbl>
      <w:tblPr>
        <w:tblW w:w="0" w:type="auto"/>
        <w:tblCellMar>
          <w:left w:w="40" w:type="dxa"/>
          <w:right w:w="40" w:type="dxa"/>
        </w:tblCellMar>
        <w:tblLook w:val="01E0" w:firstRow="1" w:lastRow="1" w:firstColumn="1" w:lastColumn="1" w:noHBand="0" w:noVBand="0"/>
      </w:tblPr>
      <w:tblGrid>
        <w:gridCol w:w="709"/>
        <w:gridCol w:w="658"/>
        <w:gridCol w:w="142"/>
        <w:gridCol w:w="725"/>
        <w:gridCol w:w="142"/>
        <w:gridCol w:w="638"/>
        <w:gridCol w:w="142"/>
        <w:gridCol w:w="1075"/>
      </w:tblGrid>
      <w:tr w:rsidR="00AC23C4" w:rsidRPr="00856563" w14:paraId="3CF788E5" w14:textId="77777777" w:rsidTr="00AC23C4">
        <w:tc>
          <w:tcPr>
            <w:tcW w:w="709" w:type="dxa"/>
            <w:shd w:val="clear" w:color="auto" w:fill="auto"/>
          </w:tcPr>
          <w:p w14:paraId="6F1F00E3" w14:textId="77777777" w:rsidR="00161730" w:rsidRPr="008968BB" w:rsidRDefault="00161730" w:rsidP="00161730">
            <w:pPr>
              <w:pStyle w:val="O0Nwnext"/>
            </w:pPr>
            <w:bookmarkStart w:id="5294" w:name="_Ref373852631"/>
            <w:r w:rsidRPr="00856563">
              <w:t>(</w:t>
            </w:r>
            <w:fldSimple w:instr=" SEQ ( \* ARABIC \s 1 ">
              <w:r w:rsidR="00154D81">
                <w:rPr>
                  <w:noProof/>
                </w:rPr>
                <w:t>69</w:t>
              </w:r>
            </w:fldSimple>
            <w:r w:rsidRPr="00856563">
              <w:t>)</w:t>
            </w:r>
            <w:bookmarkEnd w:id="5294"/>
          </w:p>
        </w:tc>
        <w:tc>
          <w:tcPr>
            <w:tcW w:w="658" w:type="dxa"/>
            <w:shd w:val="clear" w:color="auto" w:fill="auto"/>
          </w:tcPr>
          <w:p w14:paraId="1372093E" w14:textId="77777777" w:rsidR="00161730" w:rsidRPr="00856563" w:rsidRDefault="00161730" w:rsidP="00161730">
            <w:pPr>
              <w:pStyle w:val="GlossEng"/>
              <w:rPr>
                <w:rStyle w:val="ChBold"/>
              </w:rPr>
            </w:pPr>
            <w:r w:rsidRPr="00AC23C4">
              <w:rPr>
                <w:rStyle w:val="ChBold"/>
                <w:position w:val="6"/>
              </w:rPr>
              <w:t>―</w:t>
            </w:r>
            <w:r w:rsidRPr="00AC23C4">
              <w:rPr>
                <w:rStyle w:val="ChBold"/>
                <w:position w:val="-6"/>
              </w:rPr>
              <w:t>―</w:t>
            </w:r>
          </w:p>
        </w:tc>
        <w:tc>
          <w:tcPr>
            <w:tcW w:w="142" w:type="dxa"/>
            <w:shd w:val="clear" w:color="auto" w:fill="auto"/>
          </w:tcPr>
          <w:p w14:paraId="18D93DE8" w14:textId="77777777" w:rsidR="00161730" w:rsidRPr="0058333A" w:rsidRDefault="00161730" w:rsidP="00161730">
            <w:pPr>
              <w:pStyle w:val="GlossEng"/>
            </w:pPr>
          </w:p>
        </w:tc>
        <w:tc>
          <w:tcPr>
            <w:tcW w:w="725" w:type="dxa"/>
            <w:shd w:val="clear" w:color="auto" w:fill="auto"/>
          </w:tcPr>
          <w:p w14:paraId="6128B177" w14:textId="77777777" w:rsidR="00161730" w:rsidRPr="00856563" w:rsidRDefault="00161730" w:rsidP="00AC23C4">
            <w:pPr>
              <w:pStyle w:val="GlossEng"/>
              <w:ind w:left="113"/>
              <w:rPr>
                <w:rStyle w:val="ChBold"/>
              </w:rPr>
            </w:pPr>
            <w:r w:rsidRPr="00AC23C4">
              <w:rPr>
                <w:rStyle w:val="ChBold"/>
                <w:position w:val="6"/>
              </w:rPr>
              <w:t>―</w:t>
            </w:r>
            <w:r w:rsidRPr="00AC23C4">
              <w:rPr>
                <w:rStyle w:val="ChBold"/>
                <w:position w:val="-6"/>
              </w:rPr>
              <w:t>―</w:t>
            </w:r>
          </w:p>
        </w:tc>
        <w:tc>
          <w:tcPr>
            <w:tcW w:w="142" w:type="dxa"/>
            <w:shd w:val="clear" w:color="auto" w:fill="auto"/>
          </w:tcPr>
          <w:p w14:paraId="712D074E" w14:textId="77777777" w:rsidR="00161730" w:rsidRPr="0058333A" w:rsidRDefault="00161730" w:rsidP="00161730">
            <w:pPr>
              <w:pStyle w:val="GlossEng"/>
            </w:pPr>
          </w:p>
        </w:tc>
        <w:tc>
          <w:tcPr>
            <w:tcW w:w="638" w:type="dxa"/>
            <w:shd w:val="clear" w:color="auto" w:fill="auto"/>
          </w:tcPr>
          <w:p w14:paraId="677E3CCF" w14:textId="77777777" w:rsidR="00161730" w:rsidRPr="00856563" w:rsidRDefault="00161730" w:rsidP="00AC23C4">
            <w:pPr>
              <w:pStyle w:val="GlossEng"/>
              <w:ind w:left="57"/>
              <w:rPr>
                <w:rStyle w:val="ChBold"/>
              </w:rPr>
            </w:pPr>
            <w:r w:rsidRPr="00AC23C4">
              <w:rPr>
                <w:rStyle w:val="ChBold"/>
                <w:position w:val="6"/>
              </w:rPr>
              <w:t>―</w:t>
            </w:r>
            <w:r w:rsidRPr="00AC23C4">
              <w:rPr>
                <w:rStyle w:val="ChBold"/>
                <w:position w:val="-6"/>
              </w:rPr>
              <w:t>―</w:t>
            </w:r>
          </w:p>
        </w:tc>
        <w:tc>
          <w:tcPr>
            <w:tcW w:w="142" w:type="dxa"/>
            <w:shd w:val="clear" w:color="auto" w:fill="auto"/>
          </w:tcPr>
          <w:p w14:paraId="70EFCC9A" w14:textId="77777777" w:rsidR="00161730" w:rsidRPr="0058333A" w:rsidRDefault="00161730" w:rsidP="00161730">
            <w:pPr>
              <w:pStyle w:val="GlossEng"/>
            </w:pPr>
          </w:p>
        </w:tc>
        <w:tc>
          <w:tcPr>
            <w:tcW w:w="1075" w:type="dxa"/>
            <w:shd w:val="clear" w:color="auto" w:fill="auto"/>
          </w:tcPr>
          <w:p w14:paraId="3A89365E" w14:textId="77777777" w:rsidR="00161730" w:rsidRPr="00856563" w:rsidRDefault="00161730" w:rsidP="00AC23C4">
            <w:pPr>
              <w:pStyle w:val="GlossEng"/>
              <w:spacing w:before="120"/>
            </w:pPr>
            <w:r w:rsidRPr="00856563">
              <w:rPr>
                <w:rStyle w:val="ChBold"/>
              </w:rPr>
              <w:t>――</w:t>
            </w:r>
            <w:r w:rsidRPr="00AC23C4">
              <w:rPr>
                <w:b/>
                <w:position w:val="-10"/>
              </w:rPr>
              <w:t>\</w:t>
            </w:r>
          </w:p>
        </w:tc>
      </w:tr>
      <w:tr w:rsidR="00AC23C4" w:rsidRPr="00C52D89" w14:paraId="50A130E8" w14:textId="77777777" w:rsidTr="00AC23C4">
        <w:tc>
          <w:tcPr>
            <w:tcW w:w="709" w:type="dxa"/>
            <w:shd w:val="clear" w:color="auto" w:fill="auto"/>
          </w:tcPr>
          <w:p w14:paraId="7F4B7D5F" w14:textId="77777777" w:rsidR="00161730" w:rsidRPr="008968BB" w:rsidRDefault="00161730" w:rsidP="00161730">
            <w:pPr>
              <w:pStyle w:val="Text"/>
            </w:pPr>
          </w:p>
        </w:tc>
        <w:tc>
          <w:tcPr>
            <w:tcW w:w="658" w:type="dxa"/>
            <w:shd w:val="clear" w:color="auto" w:fill="auto"/>
          </w:tcPr>
          <w:p w14:paraId="0E15B0F5" w14:textId="77777777" w:rsidR="00161730" w:rsidRPr="00856563" w:rsidRDefault="00161730" w:rsidP="00161730">
            <w:pPr>
              <w:pStyle w:val="Text"/>
              <w:rPr>
                <w:rStyle w:val="ChBlueBold"/>
              </w:rPr>
            </w:pPr>
            <w:r>
              <w:rPr>
                <w:rStyle w:val="ChBlueBold"/>
              </w:rPr>
              <w:t>káin</w:t>
            </w:r>
            <w:r w:rsidR="00A83346">
              <w:rPr>
                <w:rStyle w:val="ChBlueBold"/>
              </w:rPr>
              <w:t>g</w:t>
            </w:r>
          </w:p>
        </w:tc>
        <w:tc>
          <w:tcPr>
            <w:tcW w:w="142" w:type="dxa"/>
            <w:shd w:val="clear" w:color="auto" w:fill="auto"/>
          </w:tcPr>
          <w:p w14:paraId="71325BD3" w14:textId="77777777" w:rsidR="00161730" w:rsidRPr="0058333A" w:rsidRDefault="00161730" w:rsidP="00161730">
            <w:pPr>
              <w:pStyle w:val="Text"/>
            </w:pPr>
            <w:r>
              <w:t>|</w:t>
            </w:r>
          </w:p>
        </w:tc>
        <w:tc>
          <w:tcPr>
            <w:tcW w:w="725" w:type="dxa"/>
            <w:shd w:val="clear" w:color="auto" w:fill="auto"/>
          </w:tcPr>
          <w:p w14:paraId="33F9B007" w14:textId="77777777" w:rsidR="00161730" w:rsidRPr="00856563" w:rsidRDefault="00161730" w:rsidP="00161730">
            <w:pPr>
              <w:pStyle w:val="Text"/>
              <w:rPr>
                <w:rStyle w:val="ChBlueBold"/>
              </w:rPr>
            </w:pPr>
            <w:r>
              <w:rPr>
                <w:rStyle w:val="ChBlueBold"/>
              </w:rPr>
              <w:t>bántal</w:t>
            </w:r>
          </w:p>
        </w:tc>
        <w:tc>
          <w:tcPr>
            <w:tcW w:w="142" w:type="dxa"/>
            <w:shd w:val="clear" w:color="auto" w:fill="auto"/>
          </w:tcPr>
          <w:p w14:paraId="0CE2D87C" w14:textId="77777777" w:rsidR="00161730" w:rsidRPr="0058333A" w:rsidRDefault="00161730" w:rsidP="00161730">
            <w:pPr>
              <w:pStyle w:val="Text"/>
            </w:pPr>
            <w:r>
              <w:t>|</w:t>
            </w:r>
          </w:p>
        </w:tc>
        <w:tc>
          <w:tcPr>
            <w:tcW w:w="638" w:type="dxa"/>
            <w:shd w:val="clear" w:color="auto" w:fill="auto"/>
          </w:tcPr>
          <w:p w14:paraId="7597BBA6" w14:textId="77777777" w:rsidR="00161730" w:rsidRPr="00856563" w:rsidRDefault="00161730" w:rsidP="00161730">
            <w:pPr>
              <w:pStyle w:val="Text"/>
              <w:rPr>
                <w:rStyle w:val="ChBlueBold"/>
              </w:rPr>
            </w:pPr>
            <w:r>
              <w:rPr>
                <w:rStyle w:val="ChBlueBold"/>
              </w:rPr>
              <w:t>smúa</w:t>
            </w:r>
          </w:p>
        </w:tc>
        <w:tc>
          <w:tcPr>
            <w:tcW w:w="142" w:type="dxa"/>
            <w:shd w:val="clear" w:color="auto" w:fill="auto"/>
          </w:tcPr>
          <w:p w14:paraId="5906CEC2" w14:textId="77777777" w:rsidR="00161730" w:rsidRPr="0058333A" w:rsidRDefault="00161730" w:rsidP="00161730">
            <w:pPr>
              <w:pStyle w:val="Text"/>
            </w:pPr>
            <w:r>
              <w:t>|</w:t>
            </w:r>
          </w:p>
        </w:tc>
        <w:tc>
          <w:tcPr>
            <w:tcW w:w="1075" w:type="dxa"/>
            <w:shd w:val="clear" w:color="auto" w:fill="auto"/>
          </w:tcPr>
          <w:p w14:paraId="7536C143" w14:textId="77777777" w:rsidR="00161730" w:rsidRPr="00856563" w:rsidRDefault="00161730" w:rsidP="00161730">
            <w:pPr>
              <w:pStyle w:val="Text"/>
              <w:rPr>
                <w:rStyle w:val="ChBlueBold"/>
              </w:rPr>
            </w:pPr>
            <w:r w:rsidRPr="00856563">
              <w:rPr>
                <w:rStyle w:val="ChBlueBold"/>
              </w:rPr>
              <w:t>tíkar</w:t>
            </w:r>
          </w:p>
        </w:tc>
      </w:tr>
      <w:tr w:rsidR="00AC23C4" w:rsidRPr="00AC23C4" w14:paraId="0CD502FA" w14:textId="77777777" w:rsidTr="00AC23C4">
        <w:tc>
          <w:tcPr>
            <w:tcW w:w="709" w:type="dxa"/>
            <w:shd w:val="clear" w:color="auto" w:fill="auto"/>
          </w:tcPr>
          <w:p w14:paraId="52DE2100" w14:textId="77777777" w:rsidR="00161730" w:rsidRPr="008968BB" w:rsidRDefault="00161730" w:rsidP="00161730">
            <w:pPr>
              <w:pStyle w:val="GlossEng"/>
            </w:pPr>
          </w:p>
        </w:tc>
        <w:tc>
          <w:tcPr>
            <w:tcW w:w="658" w:type="dxa"/>
            <w:shd w:val="clear" w:color="auto" w:fill="auto"/>
          </w:tcPr>
          <w:p w14:paraId="2EA4EC58" w14:textId="77777777" w:rsidR="00161730" w:rsidRPr="00856563" w:rsidRDefault="00161730" w:rsidP="00161730">
            <w:pPr>
              <w:pStyle w:val="GlossEng"/>
            </w:pPr>
            <w:r w:rsidRPr="00856563">
              <w:t>cloth</w:t>
            </w:r>
          </w:p>
        </w:tc>
        <w:tc>
          <w:tcPr>
            <w:tcW w:w="142" w:type="dxa"/>
            <w:shd w:val="clear" w:color="auto" w:fill="auto"/>
          </w:tcPr>
          <w:p w14:paraId="080BC2AA" w14:textId="77777777" w:rsidR="00161730" w:rsidRPr="0058333A" w:rsidRDefault="00161730" w:rsidP="00161730">
            <w:pPr>
              <w:pStyle w:val="GlossEng"/>
            </w:pPr>
          </w:p>
        </w:tc>
        <w:tc>
          <w:tcPr>
            <w:tcW w:w="725" w:type="dxa"/>
            <w:shd w:val="clear" w:color="auto" w:fill="auto"/>
          </w:tcPr>
          <w:p w14:paraId="4637AD4D" w14:textId="77777777" w:rsidR="00161730" w:rsidRPr="00856563" w:rsidRDefault="00161730" w:rsidP="00161730">
            <w:pPr>
              <w:pStyle w:val="GlossEng"/>
            </w:pPr>
            <w:r w:rsidRPr="00856563">
              <w:t>pillow</w:t>
            </w:r>
          </w:p>
        </w:tc>
        <w:tc>
          <w:tcPr>
            <w:tcW w:w="142" w:type="dxa"/>
            <w:shd w:val="clear" w:color="auto" w:fill="auto"/>
          </w:tcPr>
          <w:p w14:paraId="61004FFE" w14:textId="77777777" w:rsidR="00161730" w:rsidRPr="0058333A" w:rsidRDefault="00161730" w:rsidP="00161730">
            <w:pPr>
              <w:pStyle w:val="GlossEng"/>
            </w:pPr>
          </w:p>
        </w:tc>
        <w:tc>
          <w:tcPr>
            <w:tcW w:w="638" w:type="dxa"/>
            <w:shd w:val="clear" w:color="auto" w:fill="auto"/>
          </w:tcPr>
          <w:p w14:paraId="6409A820" w14:textId="77777777" w:rsidR="00161730" w:rsidRPr="00856563" w:rsidRDefault="00161730" w:rsidP="00161730">
            <w:pPr>
              <w:pStyle w:val="GlossEng"/>
            </w:pPr>
            <w:r w:rsidRPr="00856563">
              <w:t>all</w:t>
            </w:r>
          </w:p>
        </w:tc>
        <w:tc>
          <w:tcPr>
            <w:tcW w:w="142" w:type="dxa"/>
            <w:shd w:val="clear" w:color="auto" w:fill="auto"/>
          </w:tcPr>
          <w:p w14:paraId="6183C032" w14:textId="77777777" w:rsidR="00161730" w:rsidRPr="0058333A" w:rsidRDefault="00161730" w:rsidP="00161730">
            <w:pPr>
              <w:pStyle w:val="GlossEng"/>
            </w:pPr>
          </w:p>
        </w:tc>
        <w:tc>
          <w:tcPr>
            <w:tcW w:w="1075" w:type="dxa"/>
            <w:shd w:val="clear" w:color="auto" w:fill="auto"/>
          </w:tcPr>
          <w:p w14:paraId="16711F93" w14:textId="77777777" w:rsidR="00161730" w:rsidRPr="00856563" w:rsidRDefault="00161730" w:rsidP="00161730">
            <w:pPr>
              <w:pStyle w:val="GlossEng"/>
            </w:pPr>
            <w:r w:rsidRPr="00856563">
              <w:t>plaited.mat</w:t>
            </w:r>
          </w:p>
        </w:tc>
      </w:tr>
    </w:tbl>
    <w:p w14:paraId="62DFE99D" w14:textId="3FFAAA6F" w:rsidR="00161730" w:rsidRPr="00856563" w:rsidRDefault="00161730" w:rsidP="00161730">
      <w:pPr>
        <w:pStyle w:val="FreeTranslEng"/>
      </w:pPr>
      <w:r>
        <w:t xml:space="preserve">[Listing laundry items:] </w:t>
      </w:r>
      <w:r w:rsidR="00B7093A">
        <w:t>‘</w:t>
      </w:r>
      <w:r w:rsidRPr="00856563">
        <w:rPr>
          <w:rStyle w:val="ChBlueBold"/>
        </w:rPr>
        <w:t>the cloths, pillows, everything, the plaited mats</w:t>
      </w:r>
      <w:r w:rsidR="00B7093A">
        <w:t>’</w:t>
      </w:r>
      <w:r w:rsidRPr="00856563">
        <w:t xml:space="preserve"> </w:t>
      </w:r>
      <w:r w:rsidRPr="00856563">
        <w:rPr>
          <w:rStyle w:val="ExampleSource"/>
        </w:rPr>
        <w:t>[081025-006-Cv.0057]</w:t>
      </w:r>
    </w:p>
    <w:tbl>
      <w:tblPr>
        <w:tblW w:w="6345" w:type="dxa"/>
        <w:tblCellMar>
          <w:left w:w="40" w:type="dxa"/>
          <w:right w:w="40" w:type="dxa"/>
        </w:tblCellMar>
        <w:tblLook w:val="01E0" w:firstRow="1" w:lastRow="1" w:firstColumn="1" w:lastColumn="1" w:noHBand="0" w:noVBand="0"/>
      </w:tblPr>
      <w:tblGrid>
        <w:gridCol w:w="698"/>
        <w:gridCol w:w="380"/>
        <w:gridCol w:w="458"/>
        <w:gridCol w:w="914"/>
        <w:gridCol w:w="133"/>
        <w:gridCol w:w="567"/>
        <w:gridCol w:w="926"/>
        <w:gridCol w:w="142"/>
        <w:gridCol w:w="1041"/>
        <w:gridCol w:w="133"/>
        <w:gridCol w:w="953"/>
      </w:tblGrid>
      <w:tr w:rsidR="00AC23C4" w:rsidRPr="00856563" w14:paraId="33D3F9C5" w14:textId="77777777" w:rsidTr="00AC23C4">
        <w:tc>
          <w:tcPr>
            <w:tcW w:w="698" w:type="dxa"/>
            <w:shd w:val="clear" w:color="auto" w:fill="auto"/>
          </w:tcPr>
          <w:p w14:paraId="43122019" w14:textId="77777777" w:rsidR="00161730" w:rsidRPr="008968BB" w:rsidRDefault="00161730" w:rsidP="00161730">
            <w:pPr>
              <w:pStyle w:val="O0Nwnext"/>
            </w:pPr>
            <w:bookmarkStart w:id="5295" w:name="_Ref373852632"/>
            <w:r w:rsidRPr="00856563">
              <w:t>(</w:t>
            </w:r>
            <w:fldSimple w:instr=" SEQ ( \* ARABIC \s 1 ">
              <w:r w:rsidR="00154D81">
                <w:rPr>
                  <w:noProof/>
                </w:rPr>
                <w:t>70</w:t>
              </w:r>
            </w:fldSimple>
            <w:r w:rsidRPr="00856563">
              <w:t>)</w:t>
            </w:r>
            <w:bookmarkEnd w:id="5295"/>
          </w:p>
        </w:tc>
        <w:tc>
          <w:tcPr>
            <w:tcW w:w="380" w:type="dxa"/>
            <w:shd w:val="clear" w:color="auto" w:fill="auto"/>
          </w:tcPr>
          <w:p w14:paraId="296646C9" w14:textId="77777777" w:rsidR="00161730" w:rsidRPr="00856563" w:rsidRDefault="00161730" w:rsidP="00161730">
            <w:pPr>
              <w:pStyle w:val="GlossEng"/>
            </w:pPr>
          </w:p>
        </w:tc>
        <w:tc>
          <w:tcPr>
            <w:tcW w:w="458" w:type="dxa"/>
            <w:shd w:val="clear" w:color="auto" w:fill="auto"/>
          </w:tcPr>
          <w:p w14:paraId="53B64F7B" w14:textId="77777777" w:rsidR="00161730" w:rsidRPr="00856563" w:rsidRDefault="00161730" w:rsidP="00161730">
            <w:pPr>
              <w:pStyle w:val="GlossEng"/>
            </w:pPr>
          </w:p>
        </w:tc>
        <w:tc>
          <w:tcPr>
            <w:tcW w:w="914" w:type="dxa"/>
            <w:shd w:val="clear" w:color="auto" w:fill="auto"/>
          </w:tcPr>
          <w:p w14:paraId="1413FFF2" w14:textId="77777777" w:rsidR="00161730" w:rsidRPr="00856563" w:rsidRDefault="00161730" w:rsidP="00AC23C4">
            <w:pPr>
              <w:pStyle w:val="GlossEng"/>
              <w:ind w:left="113"/>
              <w:rPr>
                <w:rStyle w:val="ChBold"/>
              </w:rPr>
            </w:pPr>
            <w:r w:rsidRPr="00AC23C4">
              <w:rPr>
                <w:rStyle w:val="ChBold"/>
                <w:position w:val="6"/>
              </w:rPr>
              <w:t>―</w:t>
            </w:r>
            <w:r w:rsidRPr="00AC23C4">
              <w:rPr>
                <w:rStyle w:val="ChBold"/>
                <w:position w:val="-6"/>
              </w:rPr>
              <w:t>――</w:t>
            </w:r>
          </w:p>
        </w:tc>
        <w:tc>
          <w:tcPr>
            <w:tcW w:w="133" w:type="dxa"/>
            <w:shd w:val="clear" w:color="auto" w:fill="auto"/>
          </w:tcPr>
          <w:p w14:paraId="5E4EADB8" w14:textId="77777777" w:rsidR="00161730" w:rsidRPr="0058333A" w:rsidRDefault="00161730" w:rsidP="00161730">
            <w:pPr>
              <w:pStyle w:val="GlossEng"/>
            </w:pPr>
          </w:p>
        </w:tc>
        <w:tc>
          <w:tcPr>
            <w:tcW w:w="567" w:type="dxa"/>
            <w:shd w:val="clear" w:color="auto" w:fill="auto"/>
          </w:tcPr>
          <w:p w14:paraId="0B6B5EA3" w14:textId="77777777" w:rsidR="00161730" w:rsidRPr="00AC23C4" w:rsidRDefault="00161730" w:rsidP="00AC23C4">
            <w:pPr>
              <w:pStyle w:val="GlossEng"/>
              <w:spacing w:before="120"/>
              <w:rPr>
                <w:position w:val="-6"/>
              </w:rPr>
            </w:pPr>
            <w:r w:rsidRPr="00AC23C4">
              <w:rPr>
                <w:rStyle w:val="ChBold"/>
                <w:position w:val="-6"/>
              </w:rPr>
              <w:t>――</w:t>
            </w:r>
          </w:p>
        </w:tc>
        <w:tc>
          <w:tcPr>
            <w:tcW w:w="926" w:type="dxa"/>
            <w:shd w:val="clear" w:color="auto" w:fill="auto"/>
          </w:tcPr>
          <w:p w14:paraId="311A512F" w14:textId="77777777" w:rsidR="00161730" w:rsidRPr="00856563" w:rsidRDefault="00161730" w:rsidP="00AC23C4">
            <w:pPr>
              <w:pStyle w:val="GlossEng"/>
              <w:ind w:left="113"/>
              <w:rPr>
                <w:rStyle w:val="ChBold"/>
              </w:rPr>
            </w:pPr>
            <w:r w:rsidRPr="00AC23C4">
              <w:rPr>
                <w:rStyle w:val="ChBold"/>
                <w:position w:val="6"/>
              </w:rPr>
              <w:t>―</w:t>
            </w:r>
            <w:r w:rsidRPr="00AC23C4">
              <w:rPr>
                <w:rStyle w:val="ChBold"/>
                <w:position w:val="-6"/>
              </w:rPr>
              <w:t>――</w:t>
            </w:r>
          </w:p>
        </w:tc>
        <w:tc>
          <w:tcPr>
            <w:tcW w:w="142" w:type="dxa"/>
            <w:shd w:val="clear" w:color="auto" w:fill="auto"/>
          </w:tcPr>
          <w:p w14:paraId="59A933DE" w14:textId="77777777" w:rsidR="00161730" w:rsidRPr="0058333A" w:rsidRDefault="00161730" w:rsidP="00161730">
            <w:pPr>
              <w:pStyle w:val="GlossEng"/>
            </w:pPr>
          </w:p>
        </w:tc>
        <w:tc>
          <w:tcPr>
            <w:tcW w:w="1041" w:type="dxa"/>
            <w:shd w:val="clear" w:color="auto" w:fill="auto"/>
          </w:tcPr>
          <w:p w14:paraId="4B37A38A" w14:textId="77777777" w:rsidR="00161730" w:rsidRPr="00856563" w:rsidRDefault="00161730" w:rsidP="00AC23C4">
            <w:pPr>
              <w:pStyle w:val="GlossEng"/>
              <w:spacing w:before="120"/>
            </w:pPr>
            <w:r w:rsidRPr="00856563">
              <w:rPr>
                <w:rStyle w:val="ChBold"/>
              </w:rPr>
              <w:t>――</w:t>
            </w:r>
            <w:r w:rsidRPr="00AC23C4">
              <w:rPr>
                <w:b/>
                <w:position w:val="-10"/>
              </w:rPr>
              <w:t>\</w:t>
            </w:r>
          </w:p>
        </w:tc>
        <w:tc>
          <w:tcPr>
            <w:tcW w:w="133" w:type="dxa"/>
            <w:shd w:val="clear" w:color="auto" w:fill="auto"/>
          </w:tcPr>
          <w:p w14:paraId="3089C172" w14:textId="77777777" w:rsidR="00161730" w:rsidRPr="0058333A" w:rsidRDefault="00161730" w:rsidP="00161730">
            <w:pPr>
              <w:pStyle w:val="GlossEng"/>
            </w:pPr>
          </w:p>
        </w:tc>
        <w:tc>
          <w:tcPr>
            <w:tcW w:w="953" w:type="dxa"/>
            <w:shd w:val="clear" w:color="auto" w:fill="auto"/>
          </w:tcPr>
          <w:p w14:paraId="2FCF03DD" w14:textId="77777777" w:rsidR="00161730" w:rsidRPr="00856563" w:rsidRDefault="00161730" w:rsidP="00AC23C4">
            <w:pPr>
              <w:pStyle w:val="GlossEng"/>
              <w:spacing w:before="120"/>
            </w:pPr>
            <w:r w:rsidRPr="00856563">
              <w:rPr>
                <w:rStyle w:val="ChBold"/>
              </w:rPr>
              <w:t>―――</w:t>
            </w:r>
          </w:p>
        </w:tc>
      </w:tr>
      <w:tr w:rsidR="00AC23C4" w:rsidRPr="00C52D89" w14:paraId="5719D572" w14:textId="77777777" w:rsidTr="00AC23C4">
        <w:tc>
          <w:tcPr>
            <w:tcW w:w="698" w:type="dxa"/>
            <w:shd w:val="clear" w:color="auto" w:fill="auto"/>
          </w:tcPr>
          <w:p w14:paraId="6621D527" w14:textId="77777777" w:rsidR="00161730" w:rsidRPr="008968BB" w:rsidRDefault="00161730" w:rsidP="00161730">
            <w:pPr>
              <w:pStyle w:val="Text"/>
            </w:pPr>
          </w:p>
        </w:tc>
        <w:tc>
          <w:tcPr>
            <w:tcW w:w="380" w:type="dxa"/>
            <w:shd w:val="clear" w:color="auto" w:fill="auto"/>
          </w:tcPr>
          <w:p w14:paraId="3AFB2A29" w14:textId="77777777" w:rsidR="00161730" w:rsidRPr="00856563" w:rsidRDefault="00161730" w:rsidP="00161730">
            <w:pPr>
              <w:pStyle w:val="Text"/>
            </w:pPr>
            <w:r w:rsidRPr="00856563">
              <w:t>kita</w:t>
            </w:r>
          </w:p>
        </w:tc>
        <w:tc>
          <w:tcPr>
            <w:tcW w:w="458" w:type="dxa"/>
            <w:shd w:val="clear" w:color="auto" w:fill="auto"/>
          </w:tcPr>
          <w:p w14:paraId="508D3D70" w14:textId="77777777" w:rsidR="00161730" w:rsidRPr="00856563" w:rsidRDefault="00161730" w:rsidP="00161730">
            <w:pPr>
              <w:pStyle w:val="Text"/>
            </w:pPr>
            <w:r w:rsidRPr="00856563">
              <w:t>pake</w:t>
            </w:r>
          </w:p>
        </w:tc>
        <w:tc>
          <w:tcPr>
            <w:tcW w:w="914" w:type="dxa"/>
            <w:shd w:val="clear" w:color="auto" w:fill="auto"/>
          </w:tcPr>
          <w:p w14:paraId="557AC3A8" w14:textId="77777777" w:rsidR="00161730" w:rsidRPr="00856563" w:rsidRDefault="00161730" w:rsidP="00161730">
            <w:pPr>
              <w:pStyle w:val="Text"/>
              <w:rPr>
                <w:rStyle w:val="ChBlueBold"/>
              </w:rPr>
            </w:pPr>
            <w:r>
              <w:rPr>
                <w:rStyle w:val="ChBlueBold"/>
              </w:rPr>
              <w:t>bú</w:t>
            </w:r>
            <w:r w:rsidRPr="00856563">
              <w:rPr>
                <w:rStyle w:val="ChBlueBold"/>
              </w:rPr>
              <w:t>mbuuu</w:t>
            </w:r>
          </w:p>
        </w:tc>
        <w:tc>
          <w:tcPr>
            <w:tcW w:w="133" w:type="dxa"/>
            <w:shd w:val="clear" w:color="auto" w:fill="auto"/>
          </w:tcPr>
          <w:p w14:paraId="61B0F94B" w14:textId="77777777" w:rsidR="00161730" w:rsidRPr="0058333A" w:rsidRDefault="00161730" w:rsidP="00161730">
            <w:pPr>
              <w:pStyle w:val="Text"/>
            </w:pPr>
            <w:r>
              <w:t>|</w:t>
            </w:r>
          </w:p>
        </w:tc>
        <w:tc>
          <w:tcPr>
            <w:tcW w:w="567" w:type="dxa"/>
            <w:shd w:val="clear" w:color="auto" w:fill="auto"/>
          </w:tcPr>
          <w:p w14:paraId="5D589659" w14:textId="77777777" w:rsidR="00161730" w:rsidRPr="00856563" w:rsidRDefault="00161730" w:rsidP="00161730">
            <w:pPr>
              <w:pStyle w:val="Text"/>
              <w:rPr>
                <w:rStyle w:val="ChBlueBold"/>
              </w:rPr>
            </w:pPr>
            <w:r w:rsidRPr="00856563">
              <w:rPr>
                <w:rStyle w:val="ChBlueBold"/>
              </w:rPr>
              <w:t>fetsi</w:t>
            </w:r>
            <w:r>
              <w:rPr>
                <w:rStyle w:val="ChBlueBold"/>
              </w:rPr>
              <w:t>n</w:t>
            </w:r>
          </w:p>
        </w:tc>
        <w:tc>
          <w:tcPr>
            <w:tcW w:w="926" w:type="dxa"/>
            <w:shd w:val="clear" w:color="auto" w:fill="auto"/>
          </w:tcPr>
          <w:p w14:paraId="2A8CC7F3" w14:textId="77777777" w:rsidR="00161730" w:rsidRPr="00856563" w:rsidRDefault="00161730" w:rsidP="00161730">
            <w:pPr>
              <w:pStyle w:val="Text"/>
              <w:rPr>
                <w:rStyle w:val="ChBlueBold"/>
              </w:rPr>
            </w:pPr>
            <w:r>
              <w:rPr>
                <w:rStyle w:val="ChBlueBold"/>
              </w:rPr>
              <w:t>gá</w:t>
            </w:r>
            <w:r w:rsidRPr="00856563">
              <w:rPr>
                <w:rStyle w:val="ChBlueBold"/>
              </w:rPr>
              <w:t>raaam</w:t>
            </w:r>
          </w:p>
        </w:tc>
        <w:tc>
          <w:tcPr>
            <w:tcW w:w="142" w:type="dxa"/>
            <w:shd w:val="clear" w:color="auto" w:fill="auto"/>
          </w:tcPr>
          <w:p w14:paraId="75DF732A" w14:textId="77777777" w:rsidR="00161730" w:rsidRPr="0058333A" w:rsidRDefault="00161730" w:rsidP="00161730">
            <w:pPr>
              <w:pStyle w:val="Text"/>
            </w:pPr>
            <w:r>
              <w:t>|</w:t>
            </w:r>
          </w:p>
        </w:tc>
        <w:tc>
          <w:tcPr>
            <w:tcW w:w="1041" w:type="dxa"/>
            <w:shd w:val="clear" w:color="auto" w:fill="auto"/>
          </w:tcPr>
          <w:p w14:paraId="185213D0" w14:textId="77777777" w:rsidR="00161730" w:rsidRPr="00856563" w:rsidRDefault="00161730" w:rsidP="00161730">
            <w:pPr>
              <w:pStyle w:val="Text"/>
              <w:rPr>
                <w:rStyle w:val="ChBlueBold"/>
              </w:rPr>
            </w:pPr>
            <w:r>
              <w:rPr>
                <w:rStyle w:val="ChBlueBold"/>
              </w:rPr>
              <w:t>sere</w:t>
            </w:r>
          </w:p>
        </w:tc>
        <w:tc>
          <w:tcPr>
            <w:tcW w:w="133" w:type="dxa"/>
            <w:shd w:val="clear" w:color="auto" w:fill="auto"/>
          </w:tcPr>
          <w:p w14:paraId="1FCEC84A" w14:textId="77777777" w:rsidR="00161730" w:rsidRPr="0058333A" w:rsidRDefault="00161730" w:rsidP="00161730">
            <w:pPr>
              <w:pStyle w:val="Text"/>
            </w:pPr>
            <w:r>
              <w:t>|</w:t>
            </w:r>
          </w:p>
        </w:tc>
        <w:tc>
          <w:tcPr>
            <w:tcW w:w="953" w:type="dxa"/>
            <w:shd w:val="clear" w:color="auto" w:fill="auto"/>
          </w:tcPr>
          <w:p w14:paraId="5AE67B6C" w14:textId="77777777" w:rsidR="00161730" w:rsidRPr="00856563" w:rsidRDefault="00161730" w:rsidP="00161730">
            <w:pPr>
              <w:pStyle w:val="Text"/>
            </w:pPr>
            <w:r w:rsidRPr="00856563">
              <w:rPr>
                <w:rStyle w:val="ChBlueBold"/>
              </w:rPr>
              <w:t>ricaaa</w:t>
            </w:r>
          </w:p>
        </w:tc>
      </w:tr>
      <w:tr w:rsidR="00AC23C4" w:rsidRPr="00AC23C4" w14:paraId="516A21A8" w14:textId="77777777" w:rsidTr="00AC23C4">
        <w:tc>
          <w:tcPr>
            <w:tcW w:w="698" w:type="dxa"/>
            <w:shd w:val="clear" w:color="auto" w:fill="auto"/>
          </w:tcPr>
          <w:p w14:paraId="151E4FE2" w14:textId="77777777" w:rsidR="00161730" w:rsidRPr="008968BB" w:rsidRDefault="00161730" w:rsidP="00161730">
            <w:pPr>
              <w:pStyle w:val="GlossEng"/>
            </w:pPr>
          </w:p>
        </w:tc>
        <w:tc>
          <w:tcPr>
            <w:tcW w:w="380" w:type="dxa"/>
            <w:shd w:val="clear" w:color="auto" w:fill="auto"/>
          </w:tcPr>
          <w:p w14:paraId="46EB3FEF" w14:textId="77777777" w:rsidR="00161730" w:rsidRPr="0099608C" w:rsidRDefault="00161730" w:rsidP="00161730">
            <w:pPr>
              <w:pStyle w:val="GlossEng"/>
              <w:rPr>
                <w:rStyle w:val="ChSmallCaps"/>
              </w:rPr>
            </w:pPr>
            <w:r w:rsidRPr="0099608C">
              <w:rPr>
                <w:rStyle w:val="ChSmallCaps"/>
              </w:rPr>
              <w:t>1pl</w:t>
            </w:r>
          </w:p>
        </w:tc>
        <w:tc>
          <w:tcPr>
            <w:tcW w:w="458" w:type="dxa"/>
            <w:shd w:val="clear" w:color="auto" w:fill="auto"/>
          </w:tcPr>
          <w:p w14:paraId="4A007B75" w14:textId="77777777" w:rsidR="00161730" w:rsidRPr="00856563" w:rsidRDefault="00161730" w:rsidP="00161730">
            <w:pPr>
              <w:pStyle w:val="GlossEng"/>
            </w:pPr>
            <w:r w:rsidRPr="00856563">
              <w:t>use</w:t>
            </w:r>
          </w:p>
        </w:tc>
        <w:tc>
          <w:tcPr>
            <w:tcW w:w="914" w:type="dxa"/>
            <w:shd w:val="clear" w:color="auto" w:fill="auto"/>
          </w:tcPr>
          <w:p w14:paraId="0F8D03DC" w14:textId="77777777" w:rsidR="00161730" w:rsidRPr="00856563" w:rsidRDefault="00161730" w:rsidP="00161730">
            <w:pPr>
              <w:pStyle w:val="GlossEng"/>
            </w:pPr>
            <w:r w:rsidRPr="00856563">
              <w:t>spice</w:t>
            </w:r>
          </w:p>
        </w:tc>
        <w:tc>
          <w:tcPr>
            <w:tcW w:w="133" w:type="dxa"/>
            <w:shd w:val="clear" w:color="auto" w:fill="auto"/>
          </w:tcPr>
          <w:p w14:paraId="2FD9C5EC" w14:textId="77777777" w:rsidR="00161730" w:rsidRPr="0058333A" w:rsidRDefault="00161730" w:rsidP="00161730">
            <w:pPr>
              <w:pStyle w:val="GlossEng"/>
            </w:pPr>
          </w:p>
        </w:tc>
        <w:tc>
          <w:tcPr>
            <w:tcW w:w="567" w:type="dxa"/>
            <w:shd w:val="clear" w:color="auto" w:fill="auto"/>
          </w:tcPr>
          <w:p w14:paraId="508AAEA6" w14:textId="77777777" w:rsidR="00161730" w:rsidRPr="00856563" w:rsidRDefault="00161730" w:rsidP="00161730">
            <w:pPr>
              <w:pStyle w:val="GlossEng"/>
            </w:pPr>
            <w:r>
              <w:t>MSG</w:t>
            </w:r>
          </w:p>
        </w:tc>
        <w:tc>
          <w:tcPr>
            <w:tcW w:w="926" w:type="dxa"/>
            <w:shd w:val="clear" w:color="auto" w:fill="auto"/>
          </w:tcPr>
          <w:p w14:paraId="735AEDD1" w14:textId="77777777" w:rsidR="00161730" w:rsidRPr="00856563" w:rsidRDefault="00161730" w:rsidP="00161730">
            <w:pPr>
              <w:pStyle w:val="GlossEng"/>
            </w:pPr>
            <w:r w:rsidRPr="00856563">
              <w:t>salt</w:t>
            </w:r>
          </w:p>
        </w:tc>
        <w:tc>
          <w:tcPr>
            <w:tcW w:w="142" w:type="dxa"/>
            <w:shd w:val="clear" w:color="auto" w:fill="auto"/>
          </w:tcPr>
          <w:p w14:paraId="02627120" w14:textId="77777777" w:rsidR="00161730" w:rsidRPr="0058333A" w:rsidRDefault="00161730" w:rsidP="00161730">
            <w:pPr>
              <w:pStyle w:val="GlossEng"/>
            </w:pPr>
          </w:p>
        </w:tc>
        <w:tc>
          <w:tcPr>
            <w:tcW w:w="1041" w:type="dxa"/>
            <w:shd w:val="clear" w:color="auto" w:fill="auto"/>
          </w:tcPr>
          <w:p w14:paraId="159A9864" w14:textId="77777777" w:rsidR="00161730" w:rsidRPr="00856563" w:rsidRDefault="00161730" w:rsidP="00161730">
            <w:pPr>
              <w:pStyle w:val="GlossEng"/>
            </w:pPr>
            <w:r>
              <w:t>lemon.</w:t>
            </w:r>
            <w:r w:rsidRPr="00856563">
              <w:t>grass</w:t>
            </w:r>
          </w:p>
        </w:tc>
        <w:tc>
          <w:tcPr>
            <w:tcW w:w="133" w:type="dxa"/>
            <w:shd w:val="clear" w:color="auto" w:fill="auto"/>
          </w:tcPr>
          <w:p w14:paraId="66D4FDE8" w14:textId="77777777" w:rsidR="00161730" w:rsidRPr="0058333A" w:rsidRDefault="00161730" w:rsidP="00161730">
            <w:pPr>
              <w:pStyle w:val="GlossEng"/>
            </w:pPr>
          </w:p>
        </w:tc>
        <w:tc>
          <w:tcPr>
            <w:tcW w:w="953" w:type="dxa"/>
            <w:shd w:val="clear" w:color="auto" w:fill="auto"/>
          </w:tcPr>
          <w:p w14:paraId="141DAC5D" w14:textId="77777777" w:rsidR="00161730" w:rsidRPr="00856563" w:rsidRDefault="00161730" w:rsidP="00161730">
            <w:pPr>
              <w:pStyle w:val="GlossEng"/>
            </w:pPr>
            <w:r w:rsidRPr="00856563">
              <w:t>red.pepper</w:t>
            </w:r>
          </w:p>
        </w:tc>
      </w:tr>
    </w:tbl>
    <w:p w14:paraId="6F9A1ADF" w14:textId="499F371A" w:rsidR="00161730" w:rsidRPr="00856563" w:rsidRDefault="00B7093A" w:rsidP="00161730">
      <w:pPr>
        <w:pStyle w:val="FreeTranslEng"/>
      </w:pPr>
      <w:r>
        <w:t>‘</w:t>
      </w:r>
      <w:r w:rsidR="00161730" w:rsidRPr="00856563">
        <w:t xml:space="preserve">we used </w:t>
      </w:r>
      <w:r w:rsidR="00161730" w:rsidRPr="00856563">
        <w:rPr>
          <w:rStyle w:val="ChBlueBold"/>
        </w:rPr>
        <w:t>spices, flavoring spice, salt, lemongrass, red pepper</w:t>
      </w:r>
      <w:r>
        <w:t>’</w:t>
      </w:r>
      <w:r w:rsidR="00161730" w:rsidRPr="00856563">
        <w:t xml:space="preserve"> </w:t>
      </w:r>
      <w:r w:rsidR="00161730" w:rsidRPr="00AC1E9C">
        <w:rPr>
          <w:rStyle w:val="ExampleSource"/>
        </w:rPr>
        <w:t>[080919-004-NP.0037]</w:t>
      </w:r>
    </w:p>
    <w:p w14:paraId="0605CBFC" w14:textId="194A668D" w:rsidR="00161730" w:rsidRDefault="00161730" w:rsidP="007E38E2">
      <w:pPr>
        <w:pStyle w:val="Body0005after"/>
      </w:pPr>
      <w:r>
        <w:t xml:space="preserve">Juxtaposition of prepositional phrases, verbs, or clauses is illustrated in </w:t>
      </w:r>
      <w:r>
        <w:fldChar w:fldCharType="begin"/>
      </w:r>
      <w:r>
        <w:instrText xml:space="preserve"> REF _Ref373852633 \h </w:instrText>
      </w:r>
      <w:r>
        <w:fldChar w:fldCharType="separate"/>
      </w:r>
      <w:r w:rsidR="00154D81" w:rsidRPr="00856563">
        <w:t>(</w:t>
      </w:r>
      <w:r w:rsidR="00154D81">
        <w:rPr>
          <w:noProof/>
        </w:rPr>
        <w:t>71</w:t>
      </w:r>
      <w:r w:rsidR="00154D81" w:rsidRPr="00856563">
        <w:t>)</w:t>
      </w:r>
      <w:r>
        <w:fldChar w:fldCharType="end"/>
      </w:r>
      <w:r>
        <w:t xml:space="preserve"> to </w:t>
      </w:r>
      <w:r>
        <w:fldChar w:fldCharType="begin"/>
      </w:r>
      <w:r>
        <w:instrText xml:space="preserve"> REF _Ref373852635 \h </w:instrText>
      </w:r>
      <w:r>
        <w:fldChar w:fldCharType="separate"/>
      </w:r>
      <w:r w:rsidR="00154D81" w:rsidRPr="00856563">
        <w:t>(</w:t>
      </w:r>
      <w:r w:rsidR="00154D81">
        <w:rPr>
          <w:noProof/>
        </w:rPr>
        <w:t>73</w:t>
      </w:r>
      <w:r w:rsidR="00154D81" w:rsidRPr="00856563">
        <w:t>)</w:t>
      </w:r>
      <w:r>
        <w:fldChar w:fldCharType="end"/>
      </w:r>
      <w:r>
        <w:t xml:space="preserve">. Three prepositional phrases introduced with elative </w:t>
      </w:r>
      <w:r w:rsidRPr="0016301B">
        <w:rPr>
          <w:rStyle w:val="ChItalBold"/>
        </w:rPr>
        <w:t>dari</w:t>
      </w:r>
      <w:r>
        <w:t xml:space="preserve"> </w:t>
      </w:r>
      <w:r w:rsidR="00B7093A">
        <w:t>‘</w:t>
      </w:r>
      <w:r>
        <w:t>from</w:t>
      </w:r>
      <w:r w:rsidR="00B7093A">
        <w:t>’</w:t>
      </w:r>
      <w:r>
        <w:t xml:space="preserve"> are juxtaposed in </w:t>
      </w:r>
      <w:r>
        <w:fldChar w:fldCharType="begin"/>
      </w:r>
      <w:r>
        <w:instrText xml:space="preserve"> REF _Ref373852633 \h </w:instrText>
      </w:r>
      <w:r>
        <w:fldChar w:fldCharType="separate"/>
      </w:r>
      <w:r w:rsidR="00154D81" w:rsidRPr="00856563">
        <w:t>(</w:t>
      </w:r>
      <w:r w:rsidR="00154D81">
        <w:rPr>
          <w:noProof/>
        </w:rPr>
        <w:t>71</w:t>
      </w:r>
      <w:r w:rsidR="00154D81" w:rsidRPr="00856563">
        <w:t>)</w:t>
      </w:r>
      <w:r>
        <w:fldChar w:fldCharType="end"/>
      </w:r>
      <w:r>
        <w:t xml:space="preserve">, three verbs in </w:t>
      </w:r>
      <w:r>
        <w:fldChar w:fldCharType="begin"/>
      </w:r>
      <w:r>
        <w:instrText xml:space="preserve"> REF _Ref373852634 \h </w:instrText>
      </w:r>
      <w:r>
        <w:fldChar w:fldCharType="separate"/>
      </w:r>
      <w:r w:rsidR="00154D81" w:rsidRPr="00856563">
        <w:t>(</w:t>
      </w:r>
      <w:r w:rsidR="00154D81">
        <w:rPr>
          <w:noProof/>
        </w:rPr>
        <w:t>72</w:t>
      </w:r>
      <w:r w:rsidR="00154D81" w:rsidRPr="00856563">
        <w:t>)</w:t>
      </w:r>
      <w:r>
        <w:fldChar w:fldCharType="end"/>
      </w:r>
      <w:r>
        <w:t xml:space="preserve">, and </w:t>
      </w:r>
      <w:r w:rsidR="00582E70">
        <w:t xml:space="preserve">four </w:t>
      </w:r>
      <w:r>
        <w:t xml:space="preserve">clauses in </w:t>
      </w:r>
      <w:r>
        <w:fldChar w:fldCharType="begin"/>
      </w:r>
      <w:r>
        <w:instrText xml:space="preserve"> REF _Ref373852635 \h </w:instrText>
      </w:r>
      <w:r>
        <w:fldChar w:fldCharType="separate"/>
      </w:r>
      <w:r w:rsidR="00154D81" w:rsidRPr="00856563">
        <w:t>(</w:t>
      </w:r>
      <w:r w:rsidR="00154D81">
        <w:rPr>
          <w:noProof/>
        </w:rPr>
        <w:t>73</w:t>
      </w:r>
      <w:r w:rsidR="00154D81" w:rsidRPr="00856563">
        <w:t>)</w:t>
      </w:r>
      <w:r>
        <w:fldChar w:fldCharType="end"/>
      </w:r>
      <w:r>
        <w:t xml:space="preserve"> (for easier recognition the first constituent of each of the linked clauses is bolded).</w:t>
      </w:r>
    </w:p>
    <w:p w14:paraId="276F3679" w14:textId="77777777" w:rsidR="00161730" w:rsidRPr="00065D3F" w:rsidRDefault="00161730" w:rsidP="00161730">
      <w:pPr>
        <w:pStyle w:val="ExampleTitle"/>
      </w:pPr>
      <w:r>
        <w:t>Juxtaposition of prepositional phrases, verbs, or clauses</w:t>
      </w:r>
    </w:p>
    <w:tbl>
      <w:tblPr>
        <w:tblW w:w="5759" w:type="dxa"/>
        <w:tblCellMar>
          <w:left w:w="42" w:type="dxa"/>
          <w:right w:w="42" w:type="dxa"/>
        </w:tblCellMar>
        <w:tblLook w:val="01E0" w:firstRow="1" w:lastRow="1" w:firstColumn="1" w:lastColumn="1" w:noHBand="0" w:noVBand="0"/>
      </w:tblPr>
      <w:tblGrid>
        <w:gridCol w:w="709"/>
        <w:gridCol w:w="573"/>
        <w:gridCol w:w="278"/>
        <w:gridCol w:w="489"/>
        <w:gridCol w:w="384"/>
        <w:gridCol w:w="289"/>
        <w:gridCol w:w="284"/>
        <w:gridCol w:w="367"/>
        <w:gridCol w:w="417"/>
        <w:gridCol w:w="72"/>
        <w:gridCol w:w="829"/>
        <w:gridCol w:w="573"/>
        <w:gridCol w:w="495"/>
      </w:tblGrid>
      <w:tr w:rsidR="00AC23C4" w:rsidRPr="00C52D89" w14:paraId="2D5BE855" w14:textId="77777777" w:rsidTr="00AC23C4">
        <w:tc>
          <w:tcPr>
            <w:tcW w:w="709" w:type="dxa"/>
            <w:shd w:val="clear" w:color="auto" w:fill="auto"/>
          </w:tcPr>
          <w:p w14:paraId="70899513" w14:textId="77777777" w:rsidR="00161730" w:rsidRPr="00150DE6" w:rsidRDefault="00161730" w:rsidP="00161730">
            <w:pPr>
              <w:pStyle w:val="O0Nwnext"/>
            </w:pPr>
            <w:bookmarkStart w:id="5296" w:name="_Ref373852633"/>
            <w:r w:rsidRPr="00856563">
              <w:t>(</w:t>
            </w:r>
            <w:fldSimple w:instr=" SEQ ( \* ARABIC \s 1 ">
              <w:r w:rsidR="00154D81">
                <w:rPr>
                  <w:noProof/>
                </w:rPr>
                <w:t>71</w:t>
              </w:r>
            </w:fldSimple>
            <w:r w:rsidRPr="00856563">
              <w:t>)</w:t>
            </w:r>
            <w:bookmarkEnd w:id="5296"/>
          </w:p>
        </w:tc>
        <w:tc>
          <w:tcPr>
            <w:tcW w:w="851" w:type="dxa"/>
            <w:gridSpan w:val="2"/>
            <w:shd w:val="clear" w:color="auto" w:fill="auto"/>
          </w:tcPr>
          <w:p w14:paraId="6928E0ED" w14:textId="77777777" w:rsidR="00161730" w:rsidRPr="00E117EA" w:rsidRDefault="00161730" w:rsidP="00161730">
            <w:pPr>
              <w:pStyle w:val="Text"/>
            </w:pPr>
            <w:r w:rsidRPr="00E117EA">
              <w:t>baru</w:t>
            </w:r>
          </w:p>
        </w:tc>
        <w:tc>
          <w:tcPr>
            <w:tcW w:w="489" w:type="dxa"/>
            <w:shd w:val="clear" w:color="auto" w:fill="auto"/>
          </w:tcPr>
          <w:p w14:paraId="6049DB02" w14:textId="77777777" w:rsidR="00161730" w:rsidRPr="00E117EA" w:rsidRDefault="00161730" w:rsidP="00161730">
            <w:pPr>
              <w:pStyle w:val="Text"/>
            </w:pPr>
            <w:r w:rsidRPr="00E117EA">
              <w:t>sa</w:t>
            </w:r>
          </w:p>
        </w:tc>
        <w:tc>
          <w:tcPr>
            <w:tcW w:w="673" w:type="dxa"/>
            <w:gridSpan w:val="2"/>
            <w:shd w:val="clear" w:color="auto" w:fill="auto"/>
          </w:tcPr>
          <w:p w14:paraId="0C63BFAF" w14:textId="77777777" w:rsidR="00161730" w:rsidRPr="00E117EA" w:rsidRDefault="00161730" w:rsidP="00161730">
            <w:pPr>
              <w:pStyle w:val="Text"/>
            </w:pPr>
            <w:r w:rsidRPr="00E117EA">
              <w:t>punya</w:t>
            </w:r>
          </w:p>
        </w:tc>
        <w:tc>
          <w:tcPr>
            <w:tcW w:w="651" w:type="dxa"/>
            <w:gridSpan w:val="2"/>
            <w:shd w:val="clear" w:color="auto" w:fill="auto"/>
          </w:tcPr>
          <w:p w14:paraId="69BD5BE3" w14:textId="77777777" w:rsidR="00161730" w:rsidRPr="00E117EA" w:rsidRDefault="00161730" w:rsidP="00161730">
            <w:pPr>
              <w:pStyle w:val="Text"/>
            </w:pPr>
            <w:r w:rsidRPr="00E117EA">
              <w:t>bapa</w:t>
            </w:r>
          </w:p>
        </w:tc>
        <w:tc>
          <w:tcPr>
            <w:tcW w:w="489" w:type="dxa"/>
            <w:gridSpan w:val="2"/>
            <w:shd w:val="clear" w:color="auto" w:fill="auto"/>
          </w:tcPr>
          <w:p w14:paraId="207AFFF7" w14:textId="77777777" w:rsidR="00161730" w:rsidRPr="00E117EA" w:rsidRDefault="00161730" w:rsidP="00161730">
            <w:pPr>
              <w:pStyle w:val="Text"/>
            </w:pPr>
            <w:r w:rsidRPr="00E117EA">
              <w:t>dia</w:t>
            </w:r>
          </w:p>
        </w:tc>
        <w:tc>
          <w:tcPr>
            <w:tcW w:w="829" w:type="dxa"/>
            <w:shd w:val="clear" w:color="auto" w:fill="auto"/>
          </w:tcPr>
          <w:p w14:paraId="29BA5ACF" w14:textId="77777777" w:rsidR="00161730" w:rsidRPr="00E117EA" w:rsidRDefault="00A83346" w:rsidP="00161730">
            <w:pPr>
              <w:pStyle w:val="Text"/>
            </w:pPr>
            <w:r w:rsidRPr="00E117EA">
              <w:t>turung</w:t>
            </w:r>
          </w:p>
        </w:tc>
        <w:tc>
          <w:tcPr>
            <w:tcW w:w="573" w:type="dxa"/>
            <w:shd w:val="clear" w:color="auto" w:fill="auto"/>
          </w:tcPr>
          <w:p w14:paraId="6D3A73E4" w14:textId="77777777" w:rsidR="00161730" w:rsidRPr="000552E2" w:rsidRDefault="00161730" w:rsidP="00161730">
            <w:pPr>
              <w:pStyle w:val="Text"/>
              <w:rPr>
                <w:rStyle w:val="ChBlueBold"/>
              </w:rPr>
            </w:pPr>
            <w:r w:rsidRPr="000552E2">
              <w:rPr>
                <w:rStyle w:val="ChBlueBold"/>
              </w:rPr>
              <w:t>dari</w:t>
            </w:r>
          </w:p>
        </w:tc>
        <w:tc>
          <w:tcPr>
            <w:tcW w:w="495" w:type="dxa"/>
            <w:shd w:val="clear" w:color="auto" w:fill="auto"/>
          </w:tcPr>
          <w:p w14:paraId="767CD09C" w14:textId="77777777" w:rsidR="00161730" w:rsidRPr="00E117EA" w:rsidRDefault="00161730" w:rsidP="00161730">
            <w:pPr>
              <w:pStyle w:val="Text"/>
            </w:pPr>
            <w:r w:rsidRPr="00E117EA">
              <w:t>atas</w:t>
            </w:r>
          </w:p>
        </w:tc>
      </w:tr>
      <w:tr w:rsidR="00AC23C4" w:rsidRPr="00AC23C4" w14:paraId="7F424A60" w14:textId="77777777" w:rsidTr="00AC23C4">
        <w:tc>
          <w:tcPr>
            <w:tcW w:w="709" w:type="dxa"/>
            <w:shd w:val="clear" w:color="auto" w:fill="auto"/>
          </w:tcPr>
          <w:p w14:paraId="39ECE1DE" w14:textId="77777777" w:rsidR="00161730" w:rsidRPr="00E117EA" w:rsidRDefault="00161730" w:rsidP="00161730">
            <w:pPr>
              <w:pStyle w:val="GlossEng2ptafter"/>
            </w:pPr>
          </w:p>
        </w:tc>
        <w:tc>
          <w:tcPr>
            <w:tcW w:w="851" w:type="dxa"/>
            <w:gridSpan w:val="2"/>
            <w:shd w:val="clear" w:color="auto" w:fill="auto"/>
          </w:tcPr>
          <w:p w14:paraId="4FA1C515" w14:textId="77777777" w:rsidR="00161730" w:rsidRPr="00E117EA" w:rsidRDefault="00171D59" w:rsidP="00161730">
            <w:pPr>
              <w:pStyle w:val="GlossEng2ptafter"/>
            </w:pPr>
            <w:r>
              <w:t>and.then</w:t>
            </w:r>
          </w:p>
        </w:tc>
        <w:tc>
          <w:tcPr>
            <w:tcW w:w="489" w:type="dxa"/>
            <w:shd w:val="clear" w:color="auto" w:fill="auto"/>
          </w:tcPr>
          <w:p w14:paraId="0C12A2C1" w14:textId="77777777" w:rsidR="00161730" w:rsidRPr="0099608C" w:rsidRDefault="00161730" w:rsidP="00161730">
            <w:pPr>
              <w:pStyle w:val="GlossEng2ptafter"/>
              <w:rPr>
                <w:rStyle w:val="ChSmallCaps"/>
              </w:rPr>
            </w:pPr>
            <w:r w:rsidRPr="0099608C">
              <w:rPr>
                <w:rStyle w:val="ChSmallCaps"/>
              </w:rPr>
              <w:t>1sg</w:t>
            </w:r>
          </w:p>
        </w:tc>
        <w:tc>
          <w:tcPr>
            <w:tcW w:w="673" w:type="dxa"/>
            <w:gridSpan w:val="2"/>
            <w:shd w:val="clear" w:color="auto" w:fill="auto"/>
          </w:tcPr>
          <w:p w14:paraId="41FA7DB6" w14:textId="77777777" w:rsidR="00161730" w:rsidRPr="0099608C" w:rsidRDefault="00161730" w:rsidP="00161730">
            <w:pPr>
              <w:pStyle w:val="GlossEng2ptafter"/>
              <w:rPr>
                <w:rStyle w:val="ChSmallCaps"/>
              </w:rPr>
            </w:pPr>
            <w:r w:rsidRPr="0099608C">
              <w:rPr>
                <w:rStyle w:val="ChSmallCaps"/>
              </w:rPr>
              <w:t>poss</w:t>
            </w:r>
          </w:p>
        </w:tc>
        <w:tc>
          <w:tcPr>
            <w:tcW w:w="651" w:type="dxa"/>
            <w:gridSpan w:val="2"/>
            <w:shd w:val="clear" w:color="auto" w:fill="auto"/>
          </w:tcPr>
          <w:p w14:paraId="41B5806A" w14:textId="77777777" w:rsidR="00161730" w:rsidRPr="00E117EA" w:rsidRDefault="00161730" w:rsidP="00161730">
            <w:pPr>
              <w:pStyle w:val="GlossEng2ptafter"/>
            </w:pPr>
            <w:r w:rsidRPr="00E117EA">
              <w:t>father</w:t>
            </w:r>
          </w:p>
        </w:tc>
        <w:tc>
          <w:tcPr>
            <w:tcW w:w="489" w:type="dxa"/>
            <w:gridSpan w:val="2"/>
            <w:shd w:val="clear" w:color="auto" w:fill="auto"/>
          </w:tcPr>
          <w:p w14:paraId="6B0C3F6B" w14:textId="77777777" w:rsidR="00161730" w:rsidRPr="0099608C" w:rsidRDefault="00161730" w:rsidP="00161730">
            <w:pPr>
              <w:pStyle w:val="GlossEng2ptafter"/>
              <w:rPr>
                <w:rStyle w:val="ChSmallCaps"/>
              </w:rPr>
            </w:pPr>
            <w:r w:rsidRPr="0099608C">
              <w:rPr>
                <w:rStyle w:val="ChSmallCaps"/>
              </w:rPr>
              <w:t>3sg</w:t>
            </w:r>
          </w:p>
        </w:tc>
        <w:tc>
          <w:tcPr>
            <w:tcW w:w="829" w:type="dxa"/>
            <w:shd w:val="clear" w:color="auto" w:fill="auto"/>
          </w:tcPr>
          <w:p w14:paraId="4FE9CEB3" w14:textId="77777777" w:rsidR="00161730" w:rsidRPr="00E117EA" w:rsidRDefault="00161730" w:rsidP="00161730">
            <w:pPr>
              <w:pStyle w:val="GlossEng2ptafter"/>
            </w:pPr>
            <w:r w:rsidRPr="00E117EA">
              <w:t>descend</w:t>
            </w:r>
          </w:p>
        </w:tc>
        <w:tc>
          <w:tcPr>
            <w:tcW w:w="573" w:type="dxa"/>
            <w:shd w:val="clear" w:color="auto" w:fill="auto"/>
          </w:tcPr>
          <w:p w14:paraId="57AB9958" w14:textId="77777777" w:rsidR="00161730" w:rsidRPr="00E117EA" w:rsidRDefault="00161730" w:rsidP="00161730">
            <w:pPr>
              <w:pStyle w:val="GlossEng2ptafter"/>
            </w:pPr>
            <w:r w:rsidRPr="00E117EA">
              <w:t>from</w:t>
            </w:r>
          </w:p>
        </w:tc>
        <w:tc>
          <w:tcPr>
            <w:tcW w:w="495" w:type="dxa"/>
            <w:shd w:val="clear" w:color="auto" w:fill="auto"/>
          </w:tcPr>
          <w:p w14:paraId="6D26A985" w14:textId="77777777" w:rsidR="00161730" w:rsidRPr="00E117EA" w:rsidRDefault="00161730" w:rsidP="00161730">
            <w:pPr>
              <w:pStyle w:val="GlossEng2ptafter"/>
            </w:pPr>
            <w:r w:rsidRPr="00E117EA">
              <w:t>top</w:t>
            </w:r>
          </w:p>
        </w:tc>
      </w:tr>
      <w:tr w:rsidR="00AC23C4" w:rsidRPr="00E117EA" w14:paraId="0465C7AB" w14:textId="77777777" w:rsidTr="00AC23C4">
        <w:trPr>
          <w:gridAfter w:val="4"/>
          <w:wAfter w:w="1969" w:type="dxa"/>
        </w:trPr>
        <w:tc>
          <w:tcPr>
            <w:tcW w:w="709" w:type="dxa"/>
            <w:shd w:val="clear" w:color="auto" w:fill="auto"/>
          </w:tcPr>
          <w:p w14:paraId="2D2C36D8" w14:textId="77777777" w:rsidR="00161730" w:rsidRPr="006F376D" w:rsidRDefault="00161730" w:rsidP="00161730">
            <w:pPr>
              <w:pStyle w:val="O0Nwnext"/>
            </w:pPr>
          </w:p>
        </w:tc>
        <w:tc>
          <w:tcPr>
            <w:tcW w:w="573" w:type="dxa"/>
            <w:shd w:val="clear" w:color="auto" w:fill="auto"/>
          </w:tcPr>
          <w:p w14:paraId="1440BA96" w14:textId="77777777" w:rsidR="00161730" w:rsidRPr="000552E2" w:rsidRDefault="00161730" w:rsidP="00161730">
            <w:pPr>
              <w:pStyle w:val="Text"/>
              <w:rPr>
                <w:rStyle w:val="ChBlueBold"/>
              </w:rPr>
            </w:pPr>
            <w:r w:rsidRPr="000552E2">
              <w:rPr>
                <w:rStyle w:val="ChBlueBold"/>
              </w:rPr>
              <w:t>dari</w:t>
            </w:r>
          </w:p>
        </w:tc>
        <w:tc>
          <w:tcPr>
            <w:tcW w:w="1151" w:type="dxa"/>
            <w:gridSpan w:val="3"/>
            <w:shd w:val="clear" w:color="auto" w:fill="auto"/>
          </w:tcPr>
          <w:p w14:paraId="1242D63A" w14:textId="77777777" w:rsidR="00161730" w:rsidRPr="00E117EA" w:rsidRDefault="00161730" w:rsidP="00161730">
            <w:pPr>
              <w:pStyle w:val="Text"/>
            </w:pPr>
            <w:r>
              <w:t>pedalaman</w:t>
            </w:r>
            <w:r w:rsidR="00A83346">
              <w:t>g</w:t>
            </w:r>
          </w:p>
        </w:tc>
        <w:tc>
          <w:tcPr>
            <w:tcW w:w="573" w:type="dxa"/>
            <w:gridSpan w:val="2"/>
            <w:shd w:val="clear" w:color="auto" w:fill="auto"/>
          </w:tcPr>
          <w:p w14:paraId="2921185C" w14:textId="77777777" w:rsidR="00161730" w:rsidRPr="000552E2" w:rsidRDefault="00161730" w:rsidP="00161730">
            <w:pPr>
              <w:pStyle w:val="Text"/>
              <w:rPr>
                <w:rStyle w:val="ChBlueBold"/>
              </w:rPr>
            </w:pPr>
            <w:r w:rsidRPr="000552E2">
              <w:rPr>
                <w:rStyle w:val="ChBlueBold"/>
              </w:rPr>
              <w:t>dari</w:t>
            </w:r>
          </w:p>
        </w:tc>
        <w:tc>
          <w:tcPr>
            <w:tcW w:w="784" w:type="dxa"/>
            <w:gridSpan w:val="2"/>
            <w:shd w:val="clear" w:color="auto" w:fill="auto"/>
          </w:tcPr>
          <w:p w14:paraId="75B0381E" w14:textId="77777777" w:rsidR="00161730" w:rsidRPr="00E117EA" w:rsidRDefault="00161730" w:rsidP="00161730">
            <w:pPr>
              <w:pStyle w:val="Text"/>
            </w:pPr>
            <w:r w:rsidRPr="00E117EA">
              <w:t>Siantoa</w:t>
            </w:r>
          </w:p>
        </w:tc>
      </w:tr>
      <w:tr w:rsidR="00AC23C4" w:rsidRPr="00E117EA" w14:paraId="0EBFCCE0" w14:textId="77777777" w:rsidTr="00AC23C4">
        <w:trPr>
          <w:gridAfter w:val="4"/>
          <w:wAfter w:w="1969" w:type="dxa"/>
        </w:trPr>
        <w:tc>
          <w:tcPr>
            <w:tcW w:w="709" w:type="dxa"/>
            <w:shd w:val="clear" w:color="auto" w:fill="auto"/>
          </w:tcPr>
          <w:p w14:paraId="4FA9ACD5" w14:textId="77777777" w:rsidR="00161730" w:rsidRPr="006F376D" w:rsidRDefault="00161730" w:rsidP="00161730">
            <w:pPr>
              <w:pStyle w:val="GlossEng"/>
            </w:pPr>
          </w:p>
        </w:tc>
        <w:tc>
          <w:tcPr>
            <w:tcW w:w="573" w:type="dxa"/>
            <w:shd w:val="clear" w:color="auto" w:fill="auto"/>
          </w:tcPr>
          <w:p w14:paraId="3B584CAF" w14:textId="77777777" w:rsidR="00161730" w:rsidRPr="00E117EA" w:rsidRDefault="00161730" w:rsidP="00161730">
            <w:pPr>
              <w:pStyle w:val="GlossEng"/>
            </w:pPr>
            <w:r w:rsidRPr="00E117EA">
              <w:t>from</w:t>
            </w:r>
          </w:p>
        </w:tc>
        <w:tc>
          <w:tcPr>
            <w:tcW w:w="1151" w:type="dxa"/>
            <w:gridSpan w:val="3"/>
            <w:shd w:val="clear" w:color="auto" w:fill="auto"/>
          </w:tcPr>
          <w:p w14:paraId="45829F3B" w14:textId="77777777" w:rsidR="00161730" w:rsidRPr="00E117EA" w:rsidRDefault="00161730" w:rsidP="00161730">
            <w:pPr>
              <w:pStyle w:val="GlossEng"/>
            </w:pPr>
            <w:r>
              <w:t>interior</w:t>
            </w:r>
          </w:p>
        </w:tc>
        <w:tc>
          <w:tcPr>
            <w:tcW w:w="573" w:type="dxa"/>
            <w:gridSpan w:val="2"/>
            <w:shd w:val="clear" w:color="auto" w:fill="auto"/>
          </w:tcPr>
          <w:p w14:paraId="3F23631D" w14:textId="77777777" w:rsidR="00161730" w:rsidRPr="00E117EA" w:rsidRDefault="00161730" w:rsidP="00161730">
            <w:pPr>
              <w:pStyle w:val="GlossEng"/>
            </w:pPr>
            <w:r w:rsidRPr="00E117EA">
              <w:t>from</w:t>
            </w:r>
          </w:p>
        </w:tc>
        <w:tc>
          <w:tcPr>
            <w:tcW w:w="784" w:type="dxa"/>
            <w:gridSpan w:val="2"/>
            <w:shd w:val="clear" w:color="auto" w:fill="auto"/>
          </w:tcPr>
          <w:p w14:paraId="4B9E30B7" w14:textId="77777777" w:rsidR="00161730" w:rsidRPr="00E117EA" w:rsidRDefault="00161730" w:rsidP="00161730">
            <w:pPr>
              <w:pStyle w:val="GlossEng"/>
            </w:pPr>
            <w:r w:rsidRPr="00E117EA">
              <w:t>Siantoa</w:t>
            </w:r>
          </w:p>
        </w:tc>
      </w:tr>
    </w:tbl>
    <w:p w14:paraId="6F237288" w14:textId="052AFC3C" w:rsidR="00161730" w:rsidRDefault="00B7093A" w:rsidP="00161730">
      <w:pPr>
        <w:pStyle w:val="FreeTranslEng"/>
      </w:pPr>
      <w:r>
        <w:t>‘</w:t>
      </w:r>
      <w:r w:rsidR="00FB7D87">
        <w:t>and then</w:t>
      </w:r>
      <w:r w:rsidR="00161730">
        <w:t xml:space="preserve"> my father came down </w:t>
      </w:r>
      <w:r w:rsidR="00161730" w:rsidRPr="000552E2">
        <w:rPr>
          <w:rStyle w:val="ChBlueBold"/>
        </w:rPr>
        <w:t>from</w:t>
      </w:r>
      <w:r w:rsidR="00161730">
        <w:t xml:space="preserve"> the hills, </w:t>
      </w:r>
      <w:r w:rsidR="00161730" w:rsidRPr="000552E2">
        <w:rPr>
          <w:rStyle w:val="ChBlueBold"/>
        </w:rPr>
        <w:t>from</w:t>
      </w:r>
      <w:r w:rsidR="00161730">
        <w:t xml:space="preserve"> the interior, </w:t>
      </w:r>
      <w:r w:rsidR="00161730" w:rsidRPr="000552E2">
        <w:rPr>
          <w:rStyle w:val="ChBlueBold"/>
        </w:rPr>
        <w:t>from</w:t>
      </w:r>
      <w:r w:rsidR="00161730">
        <w:t xml:space="preserve"> Siantoa</w:t>
      </w:r>
      <w:r>
        <w:t>’</w:t>
      </w:r>
      <w:r w:rsidR="00161730">
        <w:t xml:space="preserve"> </w:t>
      </w:r>
      <w:r w:rsidR="00161730" w:rsidRPr="006F376D">
        <w:rPr>
          <w:rStyle w:val="ExampleSource"/>
        </w:rPr>
        <w:t>[080927-009-CvNP.0010]</w:t>
      </w:r>
    </w:p>
    <w:tbl>
      <w:tblPr>
        <w:tblW w:w="6595" w:type="dxa"/>
        <w:tblCellMar>
          <w:left w:w="42" w:type="dxa"/>
          <w:right w:w="42" w:type="dxa"/>
        </w:tblCellMar>
        <w:tblLook w:val="01E0" w:firstRow="1" w:lastRow="1" w:firstColumn="1" w:lastColumn="1" w:noHBand="0" w:noVBand="0"/>
      </w:tblPr>
      <w:tblGrid>
        <w:gridCol w:w="709"/>
        <w:gridCol w:w="706"/>
        <w:gridCol w:w="729"/>
        <w:gridCol w:w="873"/>
        <w:gridCol w:w="718"/>
        <w:gridCol w:w="562"/>
        <w:gridCol w:w="740"/>
        <w:gridCol w:w="762"/>
        <w:gridCol w:w="796"/>
      </w:tblGrid>
      <w:tr w:rsidR="00AC23C4" w:rsidRPr="00C52D89" w14:paraId="3297AB2B" w14:textId="77777777" w:rsidTr="00AC23C4">
        <w:tc>
          <w:tcPr>
            <w:tcW w:w="709" w:type="dxa"/>
            <w:shd w:val="clear" w:color="auto" w:fill="auto"/>
          </w:tcPr>
          <w:p w14:paraId="3DEDBE59" w14:textId="77777777" w:rsidR="00161730" w:rsidRPr="00150DE6" w:rsidRDefault="00161730" w:rsidP="00161730">
            <w:pPr>
              <w:pStyle w:val="O0Nwnext"/>
            </w:pPr>
            <w:bookmarkStart w:id="5297" w:name="_Ref373852634"/>
            <w:r w:rsidRPr="00856563">
              <w:t>(</w:t>
            </w:r>
            <w:fldSimple w:instr=" SEQ ( \* ARABIC \s 1 ">
              <w:r w:rsidR="00154D81">
                <w:rPr>
                  <w:noProof/>
                </w:rPr>
                <w:t>72</w:t>
              </w:r>
            </w:fldSimple>
            <w:r w:rsidRPr="00856563">
              <w:t>)</w:t>
            </w:r>
            <w:bookmarkEnd w:id="5297"/>
          </w:p>
        </w:tc>
        <w:tc>
          <w:tcPr>
            <w:tcW w:w="706" w:type="dxa"/>
            <w:shd w:val="clear" w:color="auto" w:fill="auto"/>
          </w:tcPr>
          <w:p w14:paraId="64AC2862" w14:textId="77777777" w:rsidR="00161730" w:rsidRPr="00356FDD" w:rsidRDefault="00161730" w:rsidP="00161730">
            <w:pPr>
              <w:pStyle w:val="Text"/>
            </w:pPr>
            <w:r w:rsidRPr="00356FDD">
              <w:t>kepala</w:t>
            </w:r>
          </w:p>
        </w:tc>
        <w:tc>
          <w:tcPr>
            <w:tcW w:w="729" w:type="dxa"/>
            <w:shd w:val="clear" w:color="auto" w:fill="auto"/>
          </w:tcPr>
          <w:p w14:paraId="3B961F74" w14:textId="77777777" w:rsidR="00161730" w:rsidRPr="00356FDD" w:rsidRDefault="00161730" w:rsidP="00161730">
            <w:pPr>
              <w:pStyle w:val="Text"/>
            </w:pPr>
            <w:r w:rsidRPr="00356FDD">
              <w:t>desa</w:t>
            </w:r>
          </w:p>
        </w:tc>
        <w:tc>
          <w:tcPr>
            <w:tcW w:w="873" w:type="dxa"/>
            <w:shd w:val="clear" w:color="auto" w:fill="auto"/>
          </w:tcPr>
          <w:p w14:paraId="0941758B" w14:textId="77777777" w:rsidR="00161730" w:rsidRPr="00356FDD" w:rsidRDefault="00161730" w:rsidP="00161730">
            <w:pPr>
              <w:pStyle w:val="Text"/>
            </w:pPr>
            <w:r w:rsidRPr="00356FDD">
              <w:t>mantan</w:t>
            </w:r>
            <w:r w:rsidR="00A83346">
              <w:t>g</w:t>
            </w:r>
          </w:p>
        </w:tc>
        <w:tc>
          <w:tcPr>
            <w:tcW w:w="718" w:type="dxa"/>
            <w:shd w:val="clear" w:color="auto" w:fill="auto"/>
          </w:tcPr>
          <w:p w14:paraId="2F470527" w14:textId="77777777" w:rsidR="00161730" w:rsidRPr="00356FDD" w:rsidRDefault="00161730" w:rsidP="00161730">
            <w:pPr>
              <w:pStyle w:val="Text"/>
            </w:pPr>
            <w:r w:rsidRPr="00356FDD">
              <w:t>Arbais</w:t>
            </w:r>
          </w:p>
        </w:tc>
        <w:tc>
          <w:tcPr>
            <w:tcW w:w="562" w:type="dxa"/>
            <w:shd w:val="clear" w:color="auto" w:fill="auto"/>
          </w:tcPr>
          <w:p w14:paraId="529D70B9" w14:textId="77777777" w:rsidR="00161730" w:rsidRPr="00356FDD" w:rsidRDefault="00161730" w:rsidP="00161730">
            <w:pPr>
              <w:pStyle w:val="Text"/>
            </w:pPr>
            <w:r w:rsidRPr="00356FDD">
              <w:t>ada</w:t>
            </w:r>
          </w:p>
        </w:tc>
        <w:tc>
          <w:tcPr>
            <w:tcW w:w="740" w:type="dxa"/>
            <w:shd w:val="clear" w:color="auto" w:fill="auto"/>
          </w:tcPr>
          <w:p w14:paraId="7CFA54F3" w14:textId="77777777" w:rsidR="00161730" w:rsidRPr="001D4592" w:rsidRDefault="00161730" w:rsidP="00161730">
            <w:pPr>
              <w:pStyle w:val="Text"/>
              <w:rPr>
                <w:rStyle w:val="ChBlueBold"/>
              </w:rPr>
            </w:pPr>
            <w:r w:rsidRPr="001D4592">
              <w:rPr>
                <w:rStyle w:val="ChBlueBold"/>
              </w:rPr>
              <w:t>duduk</w:t>
            </w:r>
          </w:p>
        </w:tc>
        <w:tc>
          <w:tcPr>
            <w:tcW w:w="762" w:type="dxa"/>
            <w:shd w:val="clear" w:color="auto" w:fill="auto"/>
          </w:tcPr>
          <w:p w14:paraId="2A99F620" w14:textId="77777777" w:rsidR="00161730" w:rsidRPr="001D4592" w:rsidRDefault="00161730" w:rsidP="00161730">
            <w:pPr>
              <w:pStyle w:val="Text"/>
              <w:rPr>
                <w:rStyle w:val="ChBlueBold"/>
              </w:rPr>
            </w:pPr>
            <w:r w:rsidRPr="001D4592">
              <w:rPr>
                <w:rStyle w:val="ChBlueBold"/>
              </w:rPr>
              <w:t>ceritra</w:t>
            </w:r>
          </w:p>
        </w:tc>
        <w:tc>
          <w:tcPr>
            <w:tcW w:w="796" w:type="dxa"/>
            <w:shd w:val="clear" w:color="auto" w:fill="auto"/>
          </w:tcPr>
          <w:p w14:paraId="6F83E93D" w14:textId="77777777" w:rsidR="00161730" w:rsidRPr="001D4592" w:rsidRDefault="00161730" w:rsidP="00161730">
            <w:pPr>
              <w:pStyle w:val="Text"/>
              <w:rPr>
                <w:rStyle w:val="ChBlueBold"/>
              </w:rPr>
            </w:pPr>
            <w:r w:rsidRPr="001D4592">
              <w:rPr>
                <w:rStyle w:val="ChBlueBold"/>
              </w:rPr>
              <w:t>minum</w:t>
            </w:r>
          </w:p>
        </w:tc>
      </w:tr>
      <w:tr w:rsidR="00AC23C4" w:rsidRPr="00AC23C4" w14:paraId="09D0CF3F" w14:textId="77777777" w:rsidTr="00AC23C4">
        <w:tc>
          <w:tcPr>
            <w:tcW w:w="709" w:type="dxa"/>
            <w:shd w:val="clear" w:color="auto" w:fill="auto"/>
          </w:tcPr>
          <w:p w14:paraId="7F8E5A92" w14:textId="77777777" w:rsidR="00161730" w:rsidRPr="00356FDD" w:rsidRDefault="00161730" w:rsidP="00161730">
            <w:pPr>
              <w:pStyle w:val="GlossEng"/>
            </w:pPr>
          </w:p>
        </w:tc>
        <w:tc>
          <w:tcPr>
            <w:tcW w:w="706" w:type="dxa"/>
            <w:shd w:val="clear" w:color="auto" w:fill="auto"/>
          </w:tcPr>
          <w:p w14:paraId="13359DF6" w14:textId="77777777" w:rsidR="00161730" w:rsidRPr="00356FDD" w:rsidRDefault="00161730" w:rsidP="00161730">
            <w:pPr>
              <w:pStyle w:val="GlossEng"/>
            </w:pPr>
            <w:r w:rsidRPr="00356FDD">
              <w:t>head</w:t>
            </w:r>
          </w:p>
        </w:tc>
        <w:tc>
          <w:tcPr>
            <w:tcW w:w="729" w:type="dxa"/>
            <w:shd w:val="clear" w:color="auto" w:fill="auto"/>
          </w:tcPr>
          <w:p w14:paraId="0AF990DB" w14:textId="77777777" w:rsidR="00161730" w:rsidRPr="00356FDD" w:rsidRDefault="007A2D9B" w:rsidP="00161730">
            <w:pPr>
              <w:pStyle w:val="GlossEng"/>
            </w:pPr>
            <w:r>
              <w:t>village</w:t>
            </w:r>
          </w:p>
        </w:tc>
        <w:tc>
          <w:tcPr>
            <w:tcW w:w="873" w:type="dxa"/>
            <w:shd w:val="clear" w:color="auto" w:fill="auto"/>
          </w:tcPr>
          <w:p w14:paraId="2336D4A9" w14:textId="77777777" w:rsidR="00161730" w:rsidRPr="00356FDD" w:rsidRDefault="00161730" w:rsidP="00161730">
            <w:pPr>
              <w:pStyle w:val="GlossEng"/>
            </w:pPr>
            <w:r w:rsidRPr="00356FDD">
              <w:t>former</w:t>
            </w:r>
          </w:p>
        </w:tc>
        <w:tc>
          <w:tcPr>
            <w:tcW w:w="718" w:type="dxa"/>
            <w:shd w:val="clear" w:color="auto" w:fill="auto"/>
          </w:tcPr>
          <w:p w14:paraId="09892C97" w14:textId="77777777" w:rsidR="00161730" w:rsidRPr="00356FDD" w:rsidRDefault="00161730" w:rsidP="00161730">
            <w:pPr>
              <w:pStyle w:val="GlossEng"/>
            </w:pPr>
            <w:r w:rsidRPr="00356FDD">
              <w:t>Arbais</w:t>
            </w:r>
          </w:p>
        </w:tc>
        <w:tc>
          <w:tcPr>
            <w:tcW w:w="562" w:type="dxa"/>
            <w:shd w:val="clear" w:color="auto" w:fill="auto"/>
          </w:tcPr>
          <w:p w14:paraId="6E80647C" w14:textId="77777777" w:rsidR="00161730" w:rsidRPr="00356FDD" w:rsidRDefault="00161730" w:rsidP="00161730">
            <w:pPr>
              <w:pStyle w:val="GlossEng"/>
            </w:pPr>
            <w:r w:rsidRPr="00356FDD">
              <w:t>exist</w:t>
            </w:r>
          </w:p>
        </w:tc>
        <w:tc>
          <w:tcPr>
            <w:tcW w:w="740" w:type="dxa"/>
            <w:shd w:val="clear" w:color="auto" w:fill="auto"/>
          </w:tcPr>
          <w:p w14:paraId="4E9BDBC3" w14:textId="77777777" w:rsidR="00161730" w:rsidRPr="00356FDD" w:rsidRDefault="00161730" w:rsidP="00161730">
            <w:pPr>
              <w:pStyle w:val="GlossEng"/>
            </w:pPr>
            <w:r w:rsidRPr="00356FDD">
              <w:t>sit</w:t>
            </w:r>
          </w:p>
        </w:tc>
        <w:tc>
          <w:tcPr>
            <w:tcW w:w="762" w:type="dxa"/>
            <w:shd w:val="clear" w:color="auto" w:fill="auto"/>
          </w:tcPr>
          <w:p w14:paraId="4C4AA546" w14:textId="77777777" w:rsidR="00161730" w:rsidRPr="00356FDD" w:rsidRDefault="00161730" w:rsidP="00161730">
            <w:pPr>
              <w:pStyle w:val="GlossEng"/>
            </w:pPr>
            <w:r w:rsidRPr="00356FDD">
              <w:t>tell</w:t>
            </w:r>
          </w:p>
        </w:tc>
        <w:tc>
          <w:tcPr>
            <w:tcW w:w="796" w:type="dxa"/>
            <w:shd w:val="clear" w:color="auto" w:fill="auto"/>
          </w:tcPr>
          <w:p w14:paraId="66B35BAC" w14:textId="77777777" w:rsidR="00161730" w:rsidRPr="00356FDD" w:rsidRDefault="00161730" w:rsidP="00161730">
            <w:pPr>
              <w:pStyle w:val="GlossEng"/>
            </w:pPr>
            <w:r w:rsidRPr="00356FDD">
              <w:t>drink</w:t>
            </w:r>
          </w:p>
        </w:tc>
      </w:tr>
    </w:tbl>
    <w:p w14:paraId="2AAB5DBC" w14:textId="233BCD03" w:rsidR="00161730" w:rsidRDefault="00B7093A" w:rsidP="00161730">
      <w:pPr>
        <w:pStyle w:val="FreeTranslEng"/>
      </w:pPr>
      <w:r>
        <w:t>‘</w:t>
      </w:r>
      <w:r w:rsidR="00161730">
        <w:t xml:space="preserve">the former mayor of Arbais was </w:t>
      </w:r>
      <w:r w:rsidR="00161730" w:rsidRPr="004E32CC">
        <w:rPr>
          <w:rStyle w:val="ChBlueBold"/>
        </w:rPr>
        <w:t>sitting</w:t>
      </w:r>
      <w:r w:rsidR="00161730">
        <w:t xml:space="preserve"> (there and) </w:t>
      </w:r>
      <w:r w:rsidR="00161730" w:rsidRPr="004E32CC">
        <w:rPr>
          <w:rStyle w:val="ChBlueBold"/>
        </w:rPr>
        <w:t>talking</w:t>
      </w:r>
      <w:r w:rsidR="00161730">
        <w:t xml:space="preserve"> (and) </w:t>
      </w:r>
      <w:r w:rsidR="00161730" w:rsidRPr="004E32CC">
        <w:rPr>
          <w:rStyle w:val="ChBlueBold"/>
        </w:rPr>
        <w:t>drinking</w:t>
      </w:r>
      <w:r>
        <w:t>’</w:t>
      </w:r>
      <w:r w:rsidR="00161730">
        <w:t xml:space="preserve"> </w:t>
      </w:r>
      <w:r w:rsidR="00161730" w:rsidRPr="004E32CC">
        <w:rPr>
          <w:rStyle w:val="ExampleSource"/>
        </w:rPr>
        <w:t>[081011-024-Cv.0135]</w:t>
      </w:r>
    </w:p>
    <w:tbl>
      <w:tblPr>
        <w:tblW w:w="6526" w:type="dxa"/>
        <w:tblCellMar>
          <w:left w:w="42" w:type="dxa"/>
          <w:right w:w="42" w:type="dxa"/>
        </w:tblCellMar>
        <w:tblLook w:val="01E0" w:firstRow="1" w:lastRow="1" w:firstColumn="1" w:lastColumn="1" w:noHBand="0" w:noVBand="0"/>
      </w:tblPr>
      <w:tblGrid>
        <w:gridCol w:w="704"/>
        <w:gridCol w:w="837"/>
        <w:gridCol w:w="324"/>
        <w:gridCol w:w="512"/>
        <w:gridCol w:w="836"/>
        <w:gridCol w:w="31"/>
        <w:gridCol w:w="487"/>
        <w:gridCol w:w="331"/>
        <w:gridCol w:w="423"/>
        <w:gridCol w:w="90"/>
        <w:gridCol w:w="867"/>
        <w:gridCol w:w="571"/>
        <w:gridCol w:w="513"/>
      </w:tblGrid>
      <w:tr w:rsidR="00AC23C4" w:rsidRPr="00C52D89" w14:paraId="2937CEEF" w14:textId="77777777" w:rsidTr="00AC23C4">
        <w:tc>
          <w:tcPr>
            <w:tcW w:w="704" w:type="dxa"/>
            <w:shd w:val="clear" w:color="auto" w:fill="auto"/>
          </w:tcPr>
          <w:p w14:paraId="0B37B178" w14:textId="77777777" w:rsidR="004A6C97" w:rsidRPr="00150DE6" w:rsidRDefault="004A6C97" w:rsidP="00161730">
            <w:pPr>
              <w:pStyle w:val="O0Nwnext"/>
            </w:pPr>
            <w:bookmarkStart w:id="5298" w:name="_Ref373852635"/>
            <w:r w:rsidRPr="00856563">
              <w:t>(</w:t>
            </w:r>
            <w:fldSimple w:instr=" SEQ ( \* ARABIC \s 1 ">
              <w:r w:rsidR="00154D81">
                <w:rPr>
                  <w:noProof/>
                </w:rPr>
                <w:t>73</w:t>
              </w:r>
            </w:fldSimple>
            <w:r w:rsidRPr="00856563">
              <w:t>)</w:t>
            </w:r>
            <w:bookmarkEnd w:id="5298"/>
          </w:p>
        </w:tc>
        <w:tc>
          <w:tcPr>
            <w:tcW w:w="1161" w:type="dxa"/>
            <w:gridSpan w:val="2"/>
            <w:shd w:val="clear" w:color="auto" w:fill="auto"/>
          </w:tcPr>
          <w:p w14:paraId="729FF699" w14:textId="77777777" w:rsidR="004A6C97" w:rsidRPr="004A6C97" w:rsidRDefault="004A6C97" w:rsidP="00161730">
            <w:pPr>
              <w:pStyle w:val="Text"/>
              <w:rPr>
                <w:rStyle w:val="ChBlueBold"/>
              </w:rPr>
            </w:pPr>
            <w:r w:rsidRPr="004A6C97">
              <w:rPr>
                <w:rStyle w:val="ChBlueBold"/>
              </w:rPr>
              <w:t>Oktofernus</w:t>
            </w:r>
          </w:p>
        </w:tc>
        <w:tc>
          <w:tcPr>
            <w:tcW w:w="512" w:type="dxa"/>
            <w:shd w:val="clear" w:color="auto" w:fill="auto"/>
          </w:tcPr>
          <w:p w14:paraId="7DC439A6" w14:textId="77777777" w:rsidR="004A6C97" w:rsidRPr="00356FDD" w:rsidRDefault="004A6C97" w:rsidP="00161730">
            <w:pPr>
              <w:pStyle w:val="Text"/>
            </w:pPr>
            <w:r>
              <w:t>t</w:t>
            </w:r>
            <w:r w:rsidRPr="00356FDD">
              <w:t>ra</w:t>
            </w:r>
          </w:p>
        </w:tc>
        <w:tc>
          <w:tcPr>
            <w:tcW w:w="867" w:type="dxa"/>
            <w:gridSpan w:val="2"/>
            <w:shd w:val="clear" w:color="auto" w:fill="auto"/>
          </w:tcPr>
          <w:p w14:paraId="6BE48F10" w14:textId="77777777" w:rsidR="004A6C97" w:rsidRPr="00356FDD" w:rsidRDefault="004A6C97" w:rsidP="00161730">
            <w:pPr>
              <w:pStyle w:val="Text"/>
            </w:pPr>
            <w:r>
              <w:t>makang,</w:t>
            </w:r>
          </w:p>
        </w:tc>
        <w:tc>
          <w:tcPr>
            <w:tcW w:w="818" w:type="dxa"/>
            <w:gridSpan w:val="2"/>
            <w:shd w:val="clear" w:color="auto" w:fill="auto"/>
          </w:tcPr>
          <w:p w14:paraId="3A513919" w14:textId="77777777" w:rsidR="004A6C97" w:rsidRPr="00267A03" w:rsidRDefault="00267A03" w:rsidP="00161730">
            <w:pPr>
              <w:pStyle w:val="Text"/>
              <w:rPr>
                <w:rStyle w:val="ChBlueBold"/>
              </w:rPr>
            </w:pPr>
            <w:r w:rsidRPr="00267A03">
              <w:rPr>
                <w:rStyle w:val="ChBlueBold"/>
              </w:rPr>
              <w:t>Mateus</w:t>
            </w:r>
          </w:p>
        </w:tc>
        <w:tc>
          <w:tcPr>
            <w:tcW w:w="513" w:type="dxa"/>
            <w:gridSpan w:val="2"/>
            <w:shd w:val="clear" w:color="auto" w:fill="auto"/>
          </w:tcPr>
          <w:p w14:paraId="5908374B" w14:textId="77777777" w:rsidR="004A6C97" w:rsidRPr="00356FDD" w:rsidRDefault="004A6C97" w:rsidP="00161730">
            <w:pPr>
              <w:pStyle w:val="Text"/>
            </w:pPr>
            <w:r>
              <w:t>tra</w:t>
            </w:r>
          </w:p>
        </w:tc>
        <w:tc>
          <w:tcPr>
            <w:tcW w:w="867" w:type="dxa"/>
            <w:shd w:val="clear" w:color="auto" w:fill="auto"/>
          </w:tcPr>
          <w:p w14:paraId="2B3E0F77" w14:textId="77777777" w:rsidR="004A6C97" w:rsidRPr="00356FDD" w:rsidRDefault="004A6C97" w:rsidP="00161730">
            <w:pPr>
              <w:pStyle w:val="Text"/>
            </w:pPr>
            <w:r>
              <w:t>makang,</w:t>
            </w:r>
          </w:p>
        </w:tc>
        <w:tc>
          <w:tcPr>
            <w:tcW w:w="571" w:type="dxa"/>
            <w:shd w:val="clear" w:color="auto" w:fill="auto"/>
          </w:tcPr>
          <w:p w14:paraId="06E40C32" w14:textId="77777777" w:rsidR="004A6C97" w:rsidRPr="00491DED" w:rsidRDefault="00491DED" w:rsidP="00161730">
            <w:pPr>
              <w:pStyle w:val="Text"/>
              <w:rPr>
                <w:rStyle w:val="ChBlueBold"/>
              </w:rPr>
            </w:pPr>
            <w:r w:rsidRPr="00491DED">
              <w:rPr>
                <w:rStyle w:val="ChBlueBold"/>
              </w:rPr>
              <w:t>Wili</w:t>
            </w:r>
          </w:p>
        </w:tc>
        <w:tc>
          <w:tcPr>
            <w:tcW w:w="513" w:type="dxa"/>
            <w:shd w:val="clear" w:color="auto" w:fill="auto"/>
          </w:tcPr>
          <w:p w14:paraId="75B483F9" w14:textId="77777777" w:rsidR="004A6C97" w:rsidRPr="00356FDD" w:rsidRDefault="004A6C97" w:rsidP="00161730">
            <w:pPr>
              <w:pStyle w:val="Text"/>
            </w:pPr>
            <w:r>
              <w:t>tra</w:t>
            </w:r>
          </w:p>
        </w:tc>
      </w:tr>
      <w:tr w:rsidR="00AC23C4" w:rsidRPr="00AC23C4" w14:paraId="478E8AE8" w14:textId="77777777" w:rsidTr="00AC23C4">
        <w:tc>
          <w:tcPr>
            <w:tcW w:w="704" w:type="dxa"/>
            <w:shd w:val="clear" w:color="auto" w:fill="auto"/>
          </w:tcPr>
          <w:p w14:paraId="5D0A7AD1" w14:textId="77777777" w:rsidR="004A6C97" w:rsidRPr="00356FDD" w:rsidRDefault="004A6C97" w:rsidP="00161730">
            <w:pPr>
              <w:pStyle w:val="GlossEng2ptafter"/>
            </w:pPr>
          </w:p>
        </w:tc>
        <w:tc>
          <w:tcPr>
            <w:tcW w:w="1161" w:type="dxa"/>
            <w:gridSpan w:val="2"/>
            <w:shd w:val="clear" w:color="auto" w:fill="auto"/>
          </w:tcPr>
          <w:p w14:paraId="76169584" w14:textId="77777777" w:rsidR="004A6C97" w:rsidRPr="004A6C97" w:rsidRDefault="004A6C97" w:rsidP="00161730">
            <w:pPr>
              <w:pStyle w:val="GlossEng2ptafter"/>
            </w:pPr>
            <w:r w:rsidRPr="004A6C97">
              <w:t>Oktofernus</w:t>
            </w:r>
          </w:p>
        </w:tc>
        <w:tc>
          <w:tcPr>
            <w:tcW w:w="512" w:type="dxa"/>
            <w:shd w:val="clear" w:color="auto" w:fill="auto"/>
          </w:tcPr>
          <w:p w14:paraId="5B72D0E1" w14:textId="77777777" w:rsidR="004A6C97" w:rsidRPr="0099608C" w:rsidRDefault="004A6C97" w:rsidP="00161730">
            <w:pPr>
              <w:pStyle w:val="GlossEng2ptafter"/>
              <w:rPr>
                <w:rStyle w:val="ChSmallCaps"/>
              </w:rPr>
            </w:pPr>
            <w:r w:rsidRPr="0099608C">
              <w:rPr>
                <w:rStyle w:val="ChSmallCaps"/>
              </w:rPr>
              <w:t>neg</w:t>
            </w:r>
          </w:p>
        </w:tc>
        <w:tc>
          <w:tcPr>
            <w:tcW w:w="867" w:type="dxa"/>
            <w:gridSpan w:val="2"/>
            <w:shd w:val="clear" w:color="auto" w:fill="auto"/>
          </w:tcPr>
          <w:p w14:paraId="5EC41F2E" w14:textId="77777777" w:rsidR="004A6C97" w:rsidRPr="00356FDD" w:rsidRDefault="004A6C97" w:rsidP="00161730">
            <w:pPr>
              <w:pStyle w:val="GlossEng2ptafter"/>
            </w:pPr>
            <w:r w:rsidRPr="00356FDD">
              <w:t>eat</w:t>
            </w:r>
          </w:p>
        </w:tc>
        <w:tc>
          <w:tcPr>
            <w:tcW w:w="818" w:type="dxa"/>
            <w:gridSpan w:val="2"/>
            <w:shd w:val="clear" w:color="auto" w:fill="auto"/>
          </w:tcPr>
          <w:p w14:paraId="24ED0094" w14:textId="77777777" w:rsidR="004A6C97" w:rsidRPr="00356FDD" w:rsidRDefault="00267A03" w:rsidP="00161730">
            <w:pPr>
              <w:pStyle w:val="GlossEng2ptafter"/>
            </w:pPr>
            <w:r>
              <w:t>Mateus</w:t>
            </w:r>
          </w:p>
        </w:tc>
        <w:tc>
          <w:tcPr>
            <w:tcW w:w="513" w:type="dxa"/>
            <w:gridSpan w:val="2"/>
            <w:shd w:val="clear" w:color="auto" w:fill="auto"/>
          </w:tcPr>
          <w:p w14:paraId="333BF194" w14:textId="77777777" w:rsidR="004A6C97" w:rsidRPr="0099608C" w:rsidRDefault="004A6C97" w:rsidP="00161730">
            <w:pPr>
              <w:pStyle w:val="GlossEng2ptafter"/>
              <w:rPr>
                <w:rStyle w:val="ChSmallCaps"/>
              </w:rPr>
            </w:pPr>
            <w:r w:rsidRPr="0099608C">
              <w:rPr>
                <w:rStyle w:val="ChSmallCaps"/>
              </w:rPr>
              <w:t>neg</w:t>
            </w:r>
          </w:p>
        </w:tc>
        <w:tc>
          <w:tcPr>
            <w:tcW w:w="867" w:type="dxa"/>
            <w:shd w:val="clear" w:color="auto" w:fill="auto"/>
          </w:tcPr>
          <w:p w14:paraId="1DAF7D01" w14:textId="77777777" w:rsidR="004A6C97" w:rsidRPr="00356FDD" w:rsidRDefault="004A6C97" w:rsidP="00161730">
            <w:pPr>
              <w:pStyle w:val="GlossEng2ptafter"/>
            </w:pPr>
            <w:r w:rsidRPr="00356FDD">
              <w:t>eat</w:t>
            </w:r>
          </w:p>
        </w:tc>
        <w:tc>
          <w:tcPr>
            <w:tcW w:w="571" w:type="dxa"/>
            <w:shd w:val="clear" w:color="auto" w:fill="auto"/>
          </w:tcPr>
          <w:p w14:paraId="705B58B7" w14:textId="77777777" w:rsidR="004A6C97" w:rsidRPr="00356FDD" w:rsidRDefault="00491DED" w:rsidP="00161730">
            <w:pPr>
              <w:pStyle w:val="GlossEng2ptafter"/>
            </w:pPr>
            <w:r>
              <w:rPr>
                <w:lang w:eastAsia="en-US"/>
              </w:rPr>
              <w:t>Wili</w:t>
            </w:r>
          </w:p>
        </w:tc>
        <w:tc>
          <w:tcPr>
            <w:tcW w:w="513" w:type="dxa"/>
            <w:shd w:val="clear" w:color="auto" w:fill="auto"/>
          </w:tcPr>
          <w:p w14:paraId="7B675E03" w14:textId="77777777" w:rsidR="004A6C97" w:rsidRPr="0099608C" w:rsidRDefault="004A6C97" w:rsidP="00161730">
            <w:pPr>
              <w:pStyle w:val="GlossEng2ptafter"/>
              <w:rPr>
                <w:rStyle w:val="ChSmallCaps"/>
              </w:rPr>
            </w:pPr>
            <w:r w:rsidRPr="0099608C">
              <w:rPr>
                <w:rStyle w:val="ChSmallCaps"/>
              </w:rPr>
              <w:t>neg</w:t>
            </w:r>
          </w:p>
        </w:tc>
      </w:tr>
      <w:tr w:rsidR="00AC23C4" w:rsidRPr="00356FDD" w14:paraId="0356AE93" w14:textId="77777777" w:rsidTr="00AC23C4">
        <w:trPr>
          <w:gridAfter w:val="4"/>
          <w:wAfter w:w="2041" w:type="dxa"/>
        </w:trPr>
        <w:tc>
          <w:tcPr>
            <w:tcW w:w="704" w:type="dxa"/>
            <w:shd w:val="clear" w:color="auto" w:fill="auto"/>
          </w:tcPr>
          <w:p w14:paraId="4273BCD3" w14:textId="77777777" w:rsidR="004A6C97" w:rsidRPr="0043526C" w:rsidRDefault="004A6C97" w:rsidP="00161730">
            <w:pPr>
              <w:pStyle w:val="O0Nwnext"/>
            </w:pPr>
          </w:p>
        </w:tc>
        <w:tc>
          <w:tcPr>
            <w:tcW w:w="837" w:type="dxa"/>
            <w:shd w:val="clear" w:color="auto" w:fill="auto"/>
          </w:tcPr>
          <w:p w14:paraId="6D1FBC9F" w14:textId="77777777" w:rsidR="004A6C97" w:rsidRPr="00356FDD" w:rsidRDefault="004A6C97" w:rsidP="006F0DBE">
            <w:pPr>
              <w:pStyle w:val="Text"/>
            </w:pPr>
            <w:r>
              <w:t>makang,</w:t>
            </w:r>
          </w:p>
        </w:tc>
        <w:tc>
          <w:tcPr>
            <w:tcW w:w="836" w:type="dxa"/>
            <w:gridSpan w:val="2"/>
            <w:shd w:val="clear" w:color="auto" w:fill="auto"/>
          </w:tcPr>
          <w:p w14:paraId="75941506" w14:textId="77777777" w:rsidR="004A6C97" w:rsidRPr="00356FDD" w:rsidRDefault="004A6C97" w:rsidP="006F0DBE">
            <w:pPr>
              <w:pStyle w:val="Text"/>
            </w:pPr>
            <w:r>
              <w:t>e,</w:t>
            </w:r>
          </w:p>
        </w:tc>
        <w:tc>
          <w:tcPr>
            <w:tcW w:w="836" w:type="dxa"/>
            <w:shd w:val="clear" w:color="auto" w:fill="auto"/>
          </w:tcPr>
          <w:p w14:paraId="4CF76B5C" w14:textId="77777777" w:rsidR="004A6C97" w:rsidRPr="0043526C" w:rsidRDefault="004A6C97" w:rsidP="00161730">
            <w:pPr>
              <w:pStyle w:val="Text"/>
              <w:rPr>
                <w:rStyle w:val="ChBlueBold"/>
              </w:rPr>
            </w:pPr>
            <w:r w:rsidRPr="0043526C">
              <w:rPr>
                <w:rStyle w:val="ChBlueBold"/>
              </w:rPr>
              <w:t>paytua</w:t>
            </w:r>
          </w:p>
        </w:tc>
        <w:tc>
          <w:tcPr>
            <w:tcW w:w="518" w:type="dxa"/>
            <w:gridSpan w:val="2"/>
            <w:shd w:val="clear" w:color="auto" w:fill="auto"/>
          </w:tcPr>
          <w:p w14:paraId="4ADE7CB7" w14:textId="77777777" w:rsidR="004A6C97" w:rsidRPr="00356FDD" w:rsidRDefault="004A6C97" w:rsidP="00161730">
            <w:pPr>
              <w:pStyle w:val="Text"/>
            </w:pPr>
            <w:r>
              <w:t>tra</w:t>
            </w:r>
          </w:p>
        </w:tc>
        <w:tc>
          <w:tcPr>
            <w:tcW w:w="754" w:type="dxa"/>
            <w:gridSpan w:val="2"/>
            <w:shd w:val="clear" w:color="auto" w:fill="auto"/>
          </w:tcPr>
          <w:p w14:paraId="54635F95" w14:textId="77777777" w:rsidR="004A6C97" w:rsidRPr="00356FDD" w:rsidRDefault="004A6C97" w:rsidP="00161730">
            <w:pPr>
              <w:pStyle w:val="Text"/>
            </w:pPr>
            <w:r w:rsidRPr="00356FDD">
              <w:t>makan</w:t>
            </w:r>
            <w:r>
              <w:t>g</w:t>
            </w:r>
          </w:p>
        </w:tc>
      </w:tr>
      <w:tr w:rsidR="00AC23C4" w:rsidRPr="00356FDD" w14:paraId="32B39C36" w14:textId="77777777" w:rsidTr="00AC23C4">
        <w:trPr>
          <w:gridAfter w:val="4"/>
          <w:wAfter w:w="2041" w:type="dxa"/>
        </w:trPr>
        <w:tc>
          <w:tcPr>
            <w:tcW w:w="704" w:type="dxa"/>
            <w:shd w:val="clear" w:color="auto" w:fill="auto"/>
          </w:tcPr>
          <w:p w14:paraId="2F73EFE8" w14:textId="77777777" w:rsidR="004A6C97" w:rsidRPr="0043526C" w:rsidRDefault="004A6C97" w:rsidP="004A6C97">
            <w:pPr>
              <w:pStyle w:val="GlossEng"/>
            </w:pPr>
          </w:p>
        </w:tc>
        <w:tc>
          <w:tcPr>
            <w:tcW w:w="837" w:type="dxa"/>
            <w:shd w:val="clear" w:color="auto" w:fill="auto"/>
          </w:tcPr>
          <w:p w14:paraId="0DC75B18" w14:textId="77777777" w:rsidR="004A6C97" w:rsidRPr="00356FDD" w:rsidRDefault="004A6C97" w:rsidP="004A6C97">
            <w:pPr>
              <w:pStyle w:val="GlossEng"/>
            </w:pPr>
            <w:r w:rsidRPr="00356FDD">
              <w:t>eat</w:t>
            </w:r>
          </w:p>
        </w:tc>
        <w:tc>
          <w:tcPr>
            <w:tcW w:w="836" w:type="dxa"/>
            <w:gridSpan w:val="2"/>
            <w:shd w:val="clear" w:color="auto" w:fill="auto"/>
          </w:tcPr>
          <w:p w14:paraId="33FE69F5" w14:textId="77777777" w:rsidR="004A6C97" w:rsidRPr="00356FDD" w:rsidRDefault="004A6C97" w:rsidP="004A6C97">
            <w:pPr>
              <w:pStyle w:val="GlossEng"/>
            </w:pPr>
            <w:r w:rsidRPr="00356FDD">
              <w:t>uh</w:t>
            </w:r>
          </w:p>
        </w:tc>
        <w:tc>
          <w:tcPr>
            <w:tcW w:w="836" w:type="dxa"/>
            <w:shd w:val="clear" w:color="auto" w:fill="auto"/>
          </w:tcPr>
          <w:p w14:paraId="4233A55C" w14:textId="77777777" w:rsidR="004A6C97" w:rsidRPr="00356FDD" w:rsidRDefault="004A6C97" w:rsidP="004A6C97">
            <w:pPr>
              <w:pStyle w:val="GlossEng"/>
            </w:pPr>
            <w:r w:rsidRPr="00356FDD">
              <w:t>husband</w:t>
            </w:r>
          </w:p>
        </w:tc>
        <w:tc>
          <w:tcPr>
            <w:tcW w:w="518" w:type="dxa"/>
            <w:gridSpan w:val="2"/>
            <w:shd w:val="clear" w:color="auto" w:fill="auto"/>
          </w:tcPr>
          <w:p w14:paraId="525B8D97" w14:textId="77777777" w:rsidR="004A6C97" w:rsidRPr="0099608C" w:rsidRDefault="004A6C97" w:rsidP="004A6C97">
            <w:pPr>
              <w:pStyle w:val="GlossEng"/>
              <w:rPr>
                <w:rStyle w:val="ChSmallCaps"/>
              </w:rPr>
            </w:pPr>
            <w:r w:rsidRPr="0099608C">
              <w:rPr>
                <w:rStyle w:val="ChSmallCaps"/>
              </w:rPr>
              <w:t>neg</w:t>
            </w:r>
          </w:p>
        </w:tc>
        <w:tc>
          <w:tcPr>
            <w:tcW w:w="754" w:type="dxa"/>
            <w:gridSpan w:val="2"/>
            <w:shd w:val="clear" w:color="auto" w:fill="auto"/>
          </w:tcPr>
          <w:p w14:paraId="1D53CB86" w14:textId="77777777" w:rsidR="004A6C97" w:rsidRPr="00356FDD" w:rsidRDefault="004A6C97" w:rsidP="004A6C97">
            <w:pPr>
              <w:pStyle w:val="GlossEng"/>
            </w:pPr>
            <w:r w:rsidRPr="00356FDD">
              <w:t>eat</w:t>
            </w:r>
          </w:p>
        </w:tc>
      </w:tr>
    </w:tbl>
    <w:p w14:paraId="2F7C96DD" w14:textId="3E199136" w:rsidR="00161730" w:rsidRDefault="00B7093A" w:rsidP="00161730">
      <w:pPr>
        <w:pStyle w:val="FreeTranslEng15pt"/>
      </w:pPr>
      <w:r>
        <w:t>‘</w:t>
      </w:r>
      <w:r w:rsidR="004A6C97" w:rsidRPr="004A6C97">
        <w:rPr>
          <w:rStyle w:val="ChBlueBold"/>
        </w:rPr>
        <w:t>Oktofernus</w:t>
      </w:r>
      <w:r w:rsidR="00161730">
        <w:t xml:space="preserve"> didn</w:t>
      </w:r>
      <w:r>
        <w:t>’</w:t>
      </w:r>
      <w:r w:rsidR="00161730">
        <w:t xml:space="preserve">t eat, </w:t>
      </w:r>
      <w:r w:rsidR="00267A03" w:rsidRPr="00267A03">
        <w:rPr>
          <w:rStyle w:val="ChBlueBold"/>
        </w:rPr>
        <w:t>Mateus</w:t>
      </w:r>
      <w:r w:rsidR="00161730">
        <w:t xml:space="preserve"> didn</w:t>
      </w:r>
      <w:r>
        <w:t>’</w:t>
      </w:r>
      <w:r w:rsidR="00161730">
        <w:t xml:space="preserve">t eat, </w:t>
      </w:r>
      <w:r w:rsidR="00491DED" w:rsidRPr="00491DED">
        <w:rPr>
          <w:rStyle w:val="ChBlueBold"/>
        </w:rPr>
        <w:t>Wili</w:t>
      </w:r>
      <w:r w:rsidR="00161730">
        <w:t xml:space="preserve"> didn</w:t>
      </w:r>
      <w:r>
        <w:t>’</w:t>
      </w:r>
      <w:r w:rsidR="00161730">
        <w:t xml:space="preserve">t eat, uh, (my) </w:t>
      </w:r>
      <w:r w:rsidR="00161730" w:rsidRPr="0043526C">
        <w:rPr>
          <w:rStyle w:val="ChBlueBold"/>
        </w:rPr>
        <w:t>husband</w:t>
      </w:r>
      <w:r w:rsidR="00161730">
        <w:t xml:space="preserve"> didn</w:t>
      </w:r>
      <w:r>
        <w:t>’</w:t>
      </w:r>
      <w:r w:rsidR="00161730">
        <w:t>t eat</w:t>
      </w:r>
      <w:r>
        <w:t>’</w:t>
      </w:r>
      <w:r w:rsidR="00161730">
        <w:t xml:space="preserve"> </w:t>
      </w:r>
      <w:r w:rsidR="00161730" w:rsidRPr="001D4592">
        <w:rPr>
          <w:rStyle w:val="ExampleSource"/>
        </w:rPr>
        <w:t>[080921-003-Cv</w:t>
      </w:r>
      <w:r w:rsidR="00AB4DAD">
        <w:rPr>
          <w:rStyle w:val="ExampleSource"/>
        </w:rPr>
        <w:t>NP</w:t>
      </w:r>
      <w:r w:rsidR="00161730" w:rsidRPr="001D4592">
        <w:rPr>
          <w:rStyle w:val="ExampleSource"/>
        </w:rPr>
        <w:t>.0005]</w:t>
      </w:r>
    </w:p>
    <w:p w14:paraId="59B46E8E" w14:textId="77777777" w:rsidR="00161730" w:rsidRPr="005E78C9" w:rsidRDefault="00161730" w:rsidP="00161730">
      <w:pPr>
        <w:pStyle w:val="Heading2"/>
      </w:pPr>
      <w:bookmarkStart w:id="5299" w:name="_Ref356411666"/>
      <w:bookmarkStart w:id="5300" w:name="_Toc356663365"/>
      <w:bookmarkStart w:id="5301" w:name="_Toc361492650"/>
      <w:bookmarkStart w:id="5302" w:name="_Toc440455759"/>
      <w:r w:rsidRPr="005E78C9">
        <w:t>Summary</w:t>
      </w:r>
      <w:bookmarkEnd w:id="5299"/>
      <w:bookmarkEnd w:id="5300"/>
      <w:bookmarkEnd w:id="5301"/>
      <w:bookmarkEnd w:id="5302"/>
    </w:p>
    <w:p w14:paraId="7A02285B" w14:textId="77777777" w:rsidR="00161730" w:rsidRDefault="00161730" w:rsidP="007E38E2">
      <w:pPr>
        <w:pStyle w:val="Body0000after"/>
      </w:pPr>
      <w:r>
        <w:t>Papuan Malay conjunctions typically conjoin same-type constituents. Most of them combine clauses with clauses. Only two link different-type constituents, such as verbs with clauses. Typically, the conjunctions occur at the left periphery of the constituent they mark.</w:t>
      </w:r>
    </w:p>
    <w:p w14:paraId="3FD3250B" w14:textId="77777777" w:rsidR="00161730" w:rsidRDefault="00161730" w:rsidP="007E38E2">
      <w:pPr>
        <w:pStyle w:val="Body0505after"/>
      </w:pPr>
      <w:r>
        <w:t xml:space="preserve">The </w:t>
      </w:r>
      <w:r w:rsidR="00A27359">
        <w:t>21</w:t>
      </w:r>
      <w:r>
        <w:t xml:space="preserve"> conjunctions linking same-type constituents are divided into six groups according to the semantic relations they signal:</w:t>
      </w:r>
    </w:p>
    <w:p w14:paraId="2240E5BF" w14:textId="5151B754" w:rsidR="00161730" w:rsidRDefault="00161730" w:rsidP="006D26B6">
      <w:pPr>
        <w:pStyle w:val="I0Indented"/>
        <w:numPr>
          <w:ilvl w:val="0"/>
          <w:numId w:val="59"/>
        </w:numPr>
      </w:pPr>
      <w:r w:rsidRPr="002D2944">
        <w:t>Addition</w:t>
      </w:r>
      <w:r>
        <w:t xml:space="preserve">: </w:t>
      </w:r>
      <w:r w:rsidRPr="002D2944">
        <w:rPr>
          <w:rStyle w:val="ChItalBold"/>
        </w:rPr>
        <w:t>dengan</w:t>
      </w:r>
      <w:r w:rsidR="00E22DD1">
        <w:rPr>
          <w:rStyle w:val="ChItalBold"/>
        </w:rPr>
        <w:t>g</w:t>
      </w:r>
      <w:r w:rsidRPr="002D2944">
        <w:t xml:space="preserve"> </w:t>
      </w:r>
      <w:r w:rsidR="00B7093A">
        <w:t>‘</w:t>
      </w:r>
      <w:r w:rsidRPr="002D2944">
        <w:t>with</w:t>
      </w:r>
      <w:r w:rsidR="00B7093A">
        <w:t>’</w:t>
      </w:r>
      <w:r w:rsidRPr="002D2944">
        <w:t xml:space="preserve">, </w:t>
      </w:r>
      <w:r w:rsidR="00813EC0" w:rsidRPr="002D2944">
        <w:rPr>
          <w:rStyle w:val="ChItalBold"/>
        </w:rPr>
        <w:t>dan</w:t>
      </w:r>
      <w:r w:rsidR="00813EC0">
        <w:rPr>
          <w:rStyle w:val="ChItalBold"/>
        </w:rPr>
        <w:t>g</w:t>
      </w:r>
      <w:r w:rsidR="00813EC0" w:rsidRPr="002D2944">
        <w:t xml:space="preserve"> </w:t>
      </w:r>
      <w:r w:rsidR="00B7093A">
        <w:t>‘</w:t>
      </w:r>
      <w:r w:rsidR="00813EC0" w:rsidRPr="002D2944">
        <w:t>and</w:t>
      </w:r>
      <w:r w:rsidR="00B7093A">
        <w:t>’</w:t>
      </w:r>
      <w:r w:rsidR="00813EC0" w:rsidRPr="002D2944">
        <w:t xml:space="preserve">, </w:t>
      </w:r>
      <w:r w:rsidRPr="002D2944">
        <w:rPr>
          <w:rStyle w:val="ChItalBold"/>
        </w:rPr>
        <w:t>sama</w:t>
      </w:r>
      <w:r w:rsidRPr="002D2944">
        <w:t xml:space="preserve"> </w:t>
      </w:r>
      <w:r w:rsidR="00B7093A">
        <w:t>‘</w:t>
      </w:r>
      <w:r w:rsidRPr="002D2944">
        <w:t>to</w:t>
      </w:r>
      <w:r w:rsidR="00B7093A">
        <w:t>’</w:t>
      </w:r>
      <w:r w:rsidRPr="002D2944">
        <w:t>.</w:t>
      </w:r>
    </w:p>
    <w:p w14:paraId="2EBAA68E" w14:textId="7CA746E0" w:rsidR="00161730" w:rsidRPr="002D2944" w:rsidRDefault="00161730" w:rsidP="006D26B6">
      <w:pPr>
        <w:pStyle w:val="I0Indented"/>
        <w:numPr>
          <w:ilvl w:val="0"/>
          <w:numId w:val="59"/>
        </w:numPr>
      </w:pPr>
      <w:r w:rsidRPr="002D2944">
        <w:t>Alternative</w:t>
      </w:r>
      <w:r>
        <w:t xml:space="preserve">: </w:t>
      </w:r>
      <w:r w:rsidRPr="002D2944">
        <w:rPr>
          <w:rStyle w:val="ChItalBold"/>
        </w:rPr>
        <w:t>ato</w:t>
      </w:r>
      <w:r w:rsidRPr="002D2944">
        <w:t xml:space="preserve"> </w:t>
      </w:r>
      <w:r w:rsidR="00B7093A">
        <w:t>‘</w:t>
      </w:r>
      <w:r w:rsidRPr="002D2944">
        <w:t>or</w:t>
      </w:r>
      <w:r w:rsidR="00B7093A">
        <w:t>’</w:t>
      </w:r>
      <w:r w:rsidRPr="002D2944">
        <w:t xml:space="preserve"> </w:t>
      </w:r>
      <w:r>
        <w:t xml:space="preserve">and </w:t>
      </w:r>
      <w:r w:rsidRPr="007B6C16">
        <w:rPr>
          <w:rStyle w:val="ChItalBold"/>
        </w:rPr>
        <w:t>ka</w:t>
      </w:r>
      <w:r>
        <w:t xml:space="preserve"> </w:t>
      </w:r>
      <w:r w:rsidR="00B7093A">
        <w:t>‘</w:t>
      </w:r>
      <w:r>
        <w:t>or</w:t>
      </w:r>
      <w:r w:rsidR="00B7093A">
        <w:t>’</w:t>
      </w:r>
      <w:r>
        <w:t>.</w:t>
      </w:r>
    </w:p>
    <w:p w14:paraId="49946B14" w14:textId="26437580" w:rsidR="00161730" w:rsidRDefault="00161730" w:rsidP="006D26B6">
      <w:pPr>
        <w:pStyle w:val="I0Indented"/>
        <w:numPr>
          <w:ilvl w:val="0"/>
          <w:numId w:val="59"/>
        </w:numPr>
      </w:pPr>
      <w:r>
        <w:t>Time</w:t>
      </w:r>
      <w:r w:rsidRPr="002D2944">
        <w:t xml:space="preserve"> and/or condition</w:t>
      </w:r>
      <w:r>
        <w:t xml:space="preserve">: </w:t>
      </w:r>
      <w:r w:rsidRPr="002D2944">
        <w:rPr>
          <w:rStyle w:val="ChItalBold"/>
        </w:rPr>
        <w:t>trus</w:t>
      </w:r>
      <w:r>
        <w:t xml:space="preserve"> </w:t>
      </w:r>
      <w:r w:rsidR="00B7093A">
        <w:t>‘</w:t>
      </w:r>
      <w:r>
        <w:t>next</w:t>
      </w:r>
      <w:r w:rsidR="00B7093A">
        <w:t>’</w:t>
      </w:r>
      <w:r w:rsidRPr="002D2944">
        <w:t xml:space="preserve">, </w:t>
      </w:r>
      <w:r w:rsidRPr="002D2944">
        <w:rPr>
          <w:rStyle w:val="ChItalBold"/>
        </w:rPr>
        <w:t>baru</w:t>
      </w:r>
      <w:r w:rsidRPr="002D2944">
        <w:t xml:space="preserve"> </w:t>
      </w:r>
      <w:r w:rsidR="00B7093A">
        <w:t>‘</w:t>
      </w:r>
      <w:r>
        <w:t>and then</w:t>
      </w:r>
      <w:r w:rsidR="00B7093A">
        <w:t>’</w:t>
      </w:r>
      <w:r w:rsidRPr="002D2944">
        <w:t xml:space="preserve">, </w:t>
      </w:r>
      <w:r w:rsidRPr="002D2944">
        <w:rPr>
          <w:rStyle w:val="ChItalBold"/>
        </w:rPr>
        <w:t>sampe</w:t>
      </w:r>
      <w:r w:rsidRPr="002D2944">
        <w:t xml:space="preserve"> </w:t>
      </w:r>
      <w:r w:rsidR="00B7093A">
        <w:t>‘</w:t>
      </w:r>
      <w:r w:rsidRPr="002D2944">
        <w:t>until</w:t>
      </w:r>
      <w:r w:rsidR="00B7093A">
        <w:t>’</w:t>
      </w:r>
      <w:r w:rsidRPr="002D2944">
        <w:t xml:space="preserve">, </w:t>
      </w:r>
      <w:r>
        <w:rPr>
          <w:rStyle w:val="ChItalBold"/>
        </w:rPr>
        <w:t>seblum</w:t>
      </w:r>
      <w:r w:rsidRPr="002D2944">
        <w:t xml:space="preserve"> </w:t>
      </w:r>
      <w:r w:rsidR="00B7093A">
        <w:t>‘</w:t>
      </w:r>
      <w:r>
        <w:t>before</w:t>
      </w:r>
      <w:r w:rsidR="00B7093A">
        <w:t>’</w:t>
      </w:r>
      <w:r w:rsidRPr="002D2944">
        <w:t xml:space="preserve">, </w:t>
      </w:r>
      <w:r w:rsidR="00A27359">
        <w:t xml:space="preserve">and </w:t>
      </w:r>
      <w:r w:rsidRPr="002D2944">
        <w:rPr>
          <w:rStyle w:val="ChItalBold"/>
        </w:rPr>
        <w:t>kalo</w:t>
      </w:r>
      <w:r w:rsidRPr="002D2944">
        <w:t xml:space="preserve"> </w:t>
      </w:r>
      <w:r w:rsidR="00B7093A">
        <w:t>‘</w:t>
      </w:r>
      <w:r>
        <w:t>when, if</w:t>
      </w:r>
      <w:r w:rsidR="00B7093A">
        <w:t>’</w:t>
      </w:r>
      <w:r w:rsidRPr="002D2944">
        <w:t>.</w:t>
      </w:r>
    </w:p>
    <w:p w14:paraId="5DDCC1C5" w14:textId="5FD853D5" w:rsidR="00161730" w:rsidRDefault="00161730" w:rsidP="00CA77DC">
      <w:pPr>
        <w:pStyle w:val="I0Indented"/>
        <w:numPr>
          <w:ilvl w:val="0"/>
          <w:numId w:val="59"/>
        </w:numPr>
      </w:pPr>
      <w:r w:rsidRPr="002D2944">
        <w:t>Consequence</w:t>
      </w:r>
      <w:r>
        <w:t>:</w:t>
      </w:r>
      <w:r w:rsidRPr="002D2944">
        <w:t xml:space="preserve"> </w:t>
      </w:r>
      <w:r w:rsidRPr="002D2944">
        <w:rPr>
          <w:rStyle w:val="ChItalBold"/>
        </w:rPr>
        <w:t>jadi</w:t>
      </w:r>
      <w:r w:rsidRPr="002D2944">
        <w:t xml:space="preserve"> </w:t>
      </w:r>
      <w:r w:rsidR="00B7093A">
        <w:t>‘</w:t>
      </w:r>
      <w:r w:rsidRPr="002D2944">
        <w:t>so, since</w:t>
      </w:r>
      <w:r w:rsidR="00B7093A">
        <w:t>’</w:t>
      </w:r>
      <w:r w:rsidRPr="002D2944">
        <w:t xml:space="preserve">, </w:t>
      </w:r>
      <w:r w:rsidRPr="002D2944">
        <w:rPr>
          <w:rStyle w:val="ChItalBold"/>
        </w:rPr>
        <w:t>supaya</w:t>
      </w:r>
      <w:r w:rsidRPr="002D2944">
        <w:t xml:space="preserve"> </w:t>
      </w:r>
      <w:r w:rsidR="00B7093A">
        <w:t>‘</w:t>
      </w:r>
      <w:r w:rsidRPr="002D2944">
        <w:t>so that</w:t>
      </w:r>
      <w:r w:rsidR="00B7093A">
        <w:t>’</w:t>
      </w:r>
      <w:r w:rsidRPr="002D2944">
        <w:t xml:space="preserve">, </w:t>
      </w:r>
      <w:r w:rsidRPr="002D2944">
        <w:rPr>
          <w:rStyle w:val="ChItalBold"/>
        </w:rPr>
        <w:t>untuk</w:t>
      </w:r>
      <w:r w:rsidRPr="002D2944">
        <w:t xml:space="preserve"> </w:t>
      </w:r>
      <w:r w:rsidR="00B7093A">
        <w:t>‘</w:t>
      </w:r>
      <w:r w:rsidRPr="002D2944">
        <w:t>for</w:t>
      </w:r>
      <w:r w:rsidR="00B7093A">
        <w:t>’</w:t>
      </w:r>
      <w:r>
        <w:t xml:space="preserve">, </w:t>
      </w:r>
      <w:r w:rsidRPr="002D2944">
        <w:rPr>
          <w:rStyle w:val="ChItalBold"/>
        </w:rPr>
        <w:t>karna</w:t>
      </w:r>
      <w:r w:rsidRPr="002D2944">
        <w:t xml:space="preserve"> </w:t>
      </w:r>
      <w:r w:rsidR="00B7093A">
        <w:t>‘</w:t>
      </w:r>
      <w:r w:rsidRPr="002D2944">
        <w:t>because</w:t>
      </w:r>
      <w:r w:rsidR="00B7093A">
        <w:t>’</w:t>
      </w:r>
      <w:r w:rsidRPr="002D2944">
        <w:t>,</w:t>
      </w:r>
      <w:r>
        <w:t xml:space="preserve"> and</w:t>
      </w:r>
      <w:r w:rsidRPr="002D2944">
        <w:t xml:space="preserve"> </w:t>
      </w:r>
      <w:r w:rsidRPr="002D2944">
        <w:rPr>
          <w:rStyle w:val="ChItalBold"/>
        </w:rPr>
        <w:t>gara-gara</w:t>
      </w:r>
      <w:r w:rsidRPr="002D2944">
        <w:t xml:space="preserve"> </w:t>
      </w:r>
      <w:r w:rsidR="00B7093A">
        <w:t>‘</w:t>
      </w:r>
      <w:r w:rsidRPr="002D2944">
        <w:t>because</w:t>
      </w:r>
      <w:r w:rsidR="00B7093A">
        <w:t>’</w:t>
      </w:r>
      <w:r w:rsidRPr="002D2944">
        <w:t xml:space="preserve">; </w:t>
      </w:r>
      <w:r>
        <w:t>time-marking</w:t>
      </w:r>
      <w:r w:rsidRPr="002D2944">
        <w:t xml:space="preserve"> </w:t>
      </w:r>
      <w:r w:rsidRPr="002D2944">
        <w:rPr>
          <w:rStyle w:val="ChItalBold"/>
        </w:rPr>
        <w:t>sampe</w:t>
      </w:r>
      <w:r w:rsidRPr="002D2944">
        <w:t xml:space="preserve"> </w:t>
      </w:r>
      <w:r>
        <w:t xml:space="preserve">also </w:t>
      </w:r>
      <w:r w:rsidR="00CA77DC">
        <w:t xml:space="preserve">has result-marking function </w:t>
      </w:r>
      <w:r w:rsidRPr="002D2944">
        <w:t xml:space="preserve">in the sense of </w:t>
      </w:r>
      <w:r w:rsidR="00B7093A">
        <w:t>‘</w:t>
      </w:r>
      <w:r w:rsidRPr="002D2944">
        <w:t>with the result that</w:t>
      </w:r>
      <w:r w:rsidR="00B7093A">
        <w:t>’</w:t>
      </w:r>
      <w:r w:rsidRPr="002D2944">
        <w:t>.</w:t>
      </w:r>
    </w:p>
    <w:p w14:paraId="790284CB" w14:textId="56270090" w:rsidR="00161730" w:rsidRDefault="00161730" w:rsidP="006D26B6">
      <w:pPr>
        <w:pStyle w:val="I0Indented"/>
        <w:numPr>
          <w:ilvl w:val="0"/>
          <w:numId w:val="59"/>
        </w:numPr>
      </w:pPr>
      <w:r w:rsidRPr="002D2944">
        <w:t>Contrast</w:t>
      </w:r>
      <w:r>
        <w:t xml:space="preserve">: </w:t>
      </w:r>
      <w:r w:rsidRPr="002D2944">
        <w:rPr>
          <w:rStyle w:val="ChItalBold"/>
        </w:rPr>
        <w:t>tapi</w:t>
      </w:r>
      <w:r w:rsidRPr="002D2944">
        <w:t xml:space="preserve"> </w:t>
      </w:r>
      <w:r w:rsidR="00B7093A">
        <w:t>‘</w:t>
      </w:r>
      <w:r w:rsidRPr="002D2944">
        <w:t>but</w:t>
      </w:r>
      <w:r w:rsidR="00B7093A">
        <w:t>’</w:t>
      </w:r>
      <w:r w:rsidRPr="002D2944">
        <w:t xml:space="preserve">, </w:t>
      </w:r>
      <w:r w:rsidRPr="002D2944">
        <w:rPr>
          <w:rStyle w:val="ChItalBold"/>
        </w:rPr>
        <w:t>habis</w:t>
      </w:r>
      <w:r w:rsidRPr="002D2944">
        <w:t xml:space="preserve"> </w:t>
      </w:r>
      <w:r w:rsidR="00B7093A">
        <w:t>‘</w:t>
      </w:r>
      <w:r w:rsidRPr="002D2944">
        <w:t>after all</w:t>
      </w:r>
      <w:r w:rsidR="00B7093A">
        <w:t>’</w:t>
      </w:r>
      <w:r w:rsidRPr="002D2944">
        <w:t xml:space="preserve">, </w:t>
      </w:r>
      <w:r w:rsidRPr="002D2944">
        <w:rPr>
          <w:rStyle w:val="ChItalBold"/>
        </w:rPr>
        <w:t>padahal</w:t>
      </w:r>
      <w:r w:rsidRPr="002D2944">
        <w:t xml:space="preserve"> </w:t>
      </w:r>
      <w:r w:rsidR="00B7093A">
        <w:t>‘</w:t>
      </w:r>
      <w:r>
        <w:t>but actually</w:t>
      </w:r>
      <w:r w:rsidR="00B7093A">
        <w:t>’</w:t>
      </w:r>
      <w:r w:rsidRPr="002D2944">
        <w:t xml:space="preserve">, and </w:t>
      </w:r>
      <w:r w:rsidRPr="002D2944">
        <w:rPr>
          <w:rStyle w:val="ChItalBold"/>
        </w:rPr>
        <w:t>biar</w:t>
      </w:r>
      <w:r w:rsidRPr="002D2944">
        <w:t xml:space="preserve"> </w:t>
      </w:r>
      <w:r w:rsidR="00B7093A">
        <w:t>‘</w:t>
      </w:r>
      <w:r w:rsidRPr="002D2944">
        <w:t>although</w:t>
      </w:r>
      <w:r w:rsidR="00B7093A">
        <w:t>’</w:t>
      </w:r>
      <w:r w:rsidRPr="002D2944">
        <w:t xml:space="preserve">; </w:t>
      </w:r>
      <w:r>
        <w:t>time-marking</w:t>
      </w:r>
      <w:r w:rsidRPr="002D2944">
        <w:t xml:space="preserve"> </w:t>
      </w:r>
      <w:r w:rsidRPr="002D2944">
        <w:rPr>
          <w:rStyle w:val="ChItalBold"/>
        </w:rPr>
        <w:t>baru</w:t>
      </w:r>
      <w:r w:rsidRPr="002D2944">
        <w:rPr>
          <w:lang w:eastAsia="en-US"/>
        </w:rPr>
        <w:t xml:space="preserve"> </w:t>
      </w:r>
      <w:r>
        <w:rPr>
          <w:lang w:eastAsia="en-US"/>
        </w:rPr>
        <w:t xml:space="preserve">also </w:t>
      </w:r>
      <w:r>
        <w:t xml:space="preserve">marks </w:t>
      </w:r>
      <w:r w:rsidRPr="002D2944">
        <w:rPr>
          <w:lang w:eastAsia="en-US"/>
        </w:rPr>
        <w:t xml:space="preserve">contrast </w:t>
      </w:r>
      <w:r w:rsidRPr="002D2944">
        <w:t xml:space="preserve">in the sense of </w:t>
      </w:r>
      <w:r w:rsidR="00B7093A">
        <w:t>‘</w:t>
      </w:r>
      <w:r w:rsidRPr="002D2944">
        <w:t>after all</w:t>
      </w:r>
      <w:r w:rsidR="00B7093A">
        <w:t>’</w:t>
      </w:r>
      <w:r w:rsidRPr="002D2944">
        <w:t>.</w:t>
      </w:r>
    </w:p>
    <w:p w14:paraId="70AD64F7" w14:textId="12D99B66" w:rsidR="00161730" w:rsidRDefault="00161730" w:rsidP="006D26B6">
      <w:pPr>
        <w:pStyle w:val="I05I"/>
        <w:numPr>
          <w:ilvl w:val="0"/>
          <w:numId w:val="59"/>
        </w:numPr>
      </w:pPr>
      <w:r>
        <w:t>Similarity:</w:t>
      </w:r>
      <w:r w:rsidRPr="002D2944">
        <w:t xml:space="preserve"> </w:t>
      </w:r>
      <w:r w:rsidRPr="002D2944">
        <w:rPr>
          <w:rStyle w:val="ChItalBold"/>
        </w:rPr>
        <w:t>sperti</w:t>
      </w:r>
      <w:r w:rsidRPr="002D2944">
        <w:t xml:space="preserve"> </w:t>
      </w:r>
      <w:r w:rsidR="00B7093A">
        <w:t>‘</w:t>
      </w:r>
      <w:r w:rsidRPr="002D2944">
        <w:t>similar to</w:t>
      </w:r>
      <w:r w:rsidR="00B7093A">
        <w:t>’</w:t>
      </w:r>
      <w:r w:rsidRPr="002D2944">
        <w:t xml:space="preserve"> and </w:t>
      </w:r>
      <w:r w:rsidRPr="002D2944">
        <w:rPr>
          <w:rStyle w:val="ChItalBold"/>
        </w:rPr>
        <w:t>kaya</w:t>
      </w:r>
      <w:r w:rsidRPr="002D2944">
        <w:t xml:space="preserve"> </w:t>
      </w:r>
      <w:r w:rsidR="00B7093A">
        <w:t>‘</w:t>
      </w:r>
      <w:r w:rsidRPr="002D2944">
        <w:t>like</w:t>
      </w:r>
      <w:r w:rsidR="00B7093A">
        <w:t>’</w:t>
      </w:r>
      <w:r w:rsidRPr="002D2944">
        <w:t>.</w:t>
      </w:r>
    </w:p>
    <w:p w14:paraId="7243AEC2" w14:textId="334F4912" w:rsidR="00181977" w:rsidRDefault="00B56847" w:rsidP="007E351C">
      <w:pPr>
        <w:pStyle w:val="Body0000after"/>
      </w:pPr>
      <w:r>
        <w:rPr>
          <w:lang w:eastAsia="en-US"/>
        </w:rPr>
        <w:t>A substantial number of the conjunctions have dual word class membership</w:t>
      </w:r>
      <w:r w:rsidR="006B4BA0">
        <w:rPr>
          <w:lang w:eastAsia="en-US"/>
        </w:rPr>
        <w:t xml:space="preserve">, </w:t>
      </w:r>
      <w:r w:rsidR="00C43525">
        <w:rPr>
          <w:lang w:eastAsia="en-US"/>
        </w:rPr>
        <w:t xml:space="preserve">two have </w:t>
      </w:r>
      <w:r w:rsidR="006B4BA0">
        <w:rPr>
          <w:lang w:eastAsia="en-US"/>
        </w:rPr>
        <w:t>trial class membership</w:t>
      </w:r>
      <w:r>
        <w:rPr>
          <w:lang w:eastAsia="en-US"/>
        </w:rPr>
        <w:t xml:space="preserve">. </w:t>
      </w:r>
      <w:r w:rsidR="005A0722">
        <w:rPr>
          <w:lang w:eastAsia="en-US"/>
        </w:rPr>
        <w:t>More specifically, s</w:t>
      </w:r>
      <w:r w:rsidR="00BE4A85">
        <w:rPr>
          <w:lang w:eastAsia="en-US"/>
        </w:rPr>
        <w:t xml:space="preserve">even </w:t>
      </w:r>
      <w:r w:rsidR="005A0722">
        <w:rPr>
          <w:lang w:eastAsia="en-US"/>
        </w:rPr>
        <w:t xml:space="preserve">conjunctions </w:t>
      </w:r>
      <w:r>
        <w:rPr>
          <w:lang w:eastAsia="en-US"/>
        </w:rPr>
        <w:t xml:space="preserve">are also used as verbs, namely </w:t>
      </w:r>
      <w:r w:rsidRPr="00E57C70">
        <w:rPr>
          <w:rStyle w:val="ChItalBold"/>
        </w:rPr>
        <w:t>baru</w:t>
      </w:r>
      <w:r w:rsidRPr="0010606F">
        <w:t xml:space="preserve"> </w:t>
      </w:r>
      <w:r w:rsidR="00B7093A">
        <w:t>‘</w:t>
      </w:r>
      <w:r w:rsidRPr="00007D98">
        <w:t>and then, after all</w:t>
      </w:r>
      <w:r w:rsidR="00B7093A">
        <w:t>’</w:t>
      </w:r>
      <w:r>
        <w:t xml:space="preserve">, </w:t>
      </w:r>
      <w:r w:rsidRPr="00E57C70">
        <w:rPr>
          <w:rStyle w:val="ChItalBold"/>
        </w:rPr>
        <w:t>biar</w:t>
      </w:r>
      <w:r w:rsidRPr="0010606F">
        <w:t xml:space="preserve"> </w:t>
      </w:r>
      <w:r w:rsidR="00B7093A">
        <w:t>‘</w:t>
      </w:r>
      <w:r w:rsidRPr="00007D98">
        <w:t>although</w:t>
      </w:r>
      <w:r w:rsidR="00B7093A">
        <w:t>’</w:t>
      </w:r>
      <w:r>
        <w:t xml:space="preserve">, </w:t>
      </w:r>
      <w:r w:rsidRPr="00E57C70">
        <w:rPr>
          <w:rStyle w:val="ChItalBold"/>
        </w:rPr>
        <w:t>habis</w:t>
      </w:r>
      <w:r w:rsidRPr="0010606F">
        <w:t xml:space="preserve"> </w:t>
      </w:r>
      <w:r w:rsidR="00B7093A">
        <w:t>‘</w:t>
      </w:r>
      <w:r w:rsidRPr="00007D98">
        <w:t>after all</w:t>
      </w:r>
      <w:r w:rsidR="00B7093A">
        <w:t>’</w:t>
      </w:r>
      <w:r>
        <w:t xml:space="preserve">, </w:t>
      </w:r>
      <w:r w:rsidRPr="00E57C70">
        <w:rPr>
          <w:rStyle w:val="ChItalBold"/>
        </w:rPr>
        <w:t>jadi</w:t>
      </w:r>
      <w:r w:rsidRPr="0010606F">
        <w:t xml:space="preserve"> </w:t>
      </w:r>
      <w:r w:rsidR="00B7093A">
        <w:t>‘</w:t>
      </w:r>
      <w:r w:rsidRPr="00007D98">
        <w:t>so, since</w:t>
      </w:r>
      <w:r w:rsidR="00B7093A">
        <w:t>’</w:t>
      </w:r>
      <w:r>
        <w:t xml:space="preserve">, </w:t>
      </w:r>
      <w:r w:rsidR="00C43525" w:rsidRPr="00C43525">
        <w:rPr>
          <w:rStyle w:val="ChItalBold"/>
        </w:rPr>
        <w:t>sama</w:t>
      </w:r>
      <w:r w:rsidR="00C43525">
        <w:t xml:space="preserve"> ‘to’, </w:t>
      </w:r>
      <w:r w:rsidRPr="004A2074">
        <w:rPr>
          <w:rStyle w:val="ChItalBold"/>
        </w:rPr>
        <w:t>sampe</w:t>
      </w:r>
      <w:r w:rsidRPr="0010606F">
        <w:t xml:space="preserve"> </w:t>
      </w:r>
      <w:r w:rsidR="00B7093A">
        <w:t>‘</w:t>
      </w:r>
      <w:r w:rsidRPr="00007D98">
        <w:t>until</w:t>
      </w:r>
      <w:r w:rsidR="00B7093A">
        <w:t>’</w:t>
      </w:r>
      <w:r>
        <w:t xml:space="preserve">, and </w:t>
      </w:r>
      <w:r w:rsidRPr="00E57C70">
        <w:rPr>
          <w:rStyle w:val="ChItalBold"/>
        </w:rPr>
        <w:t>trus</w:t>
      </w:r>
      <w:r w:rsidRPr="0010606F">
        <w:t xml:space="preserve"> </w:t>
      </w:r>
      <w:r w:rsidR="00B7093A">
        <w:t>‘</w:t>
      </w:r>
      <w:r w:rsidRPr="00007D98">
        <w:t>next</w:t>
      </w:r>
      <w:r w:rsidR="00B7093A">
        <w:t>’</w:t>
      </w:r>
      <w:r w:rsidR="00181977">
        <w:t xml:space="preserve"> (see §</w:t>
      </w:r>
      <w:r w:rsidR="00181977">
        <w:fldChar w:fldCharType="begin"/>
      </w:r>
      <w:r w:rsidR="00181977">
        <w:instrText xml:space="preserve"> REF _Ref435775367 \w \h </w:instrText>
      </w:r>
      <w:r w:rsidR="00181977">
        <w:fldChar w:fldCharType="separate"/>
      </w:r>
      <w:r w:rsidR="00154D81">
        <w:rPr>
          <w:cs/>
        </w:rPr>
        <w:t>‎</w:t>
      </w:r>
      <w:r w:rsidR="00154D81">
        <w:t>5.3</w:t>
      </w:r>
      <w:r w:rsidR="00181977">
        <w:fldChar w:fldCharType="end"/>
      </w:r>
      <w:r w:rsidR="00181977">
        <w:t>)</w:t>
      </w:r>
      <w:r>
        <w:rPr>
          <w:lang w:eastAsia="en-US"/>
        </w:rPr>
        <w:t xml:space="preserve">. </w:t>
      </w:r>
      <w:r w:rsidR="006B4BA0">
        <w:rPr>
          <w:lang w:eastAsia="en-US"/>
        </w:rPr>
        <w:t xml:space="preserve">Six </w:t>
      </w:r>
      <w:r>
        <w:rPr>
          <w:lang w:eastAsia="en-US"/>
        </w:rPr>
        <w:t xml:space="preserve">conjunctions are also used as prepositions, namely </w:t>
      </w:r>
      <w:r w:rsidRPr="00076132">
        <w:rPr>
          <w:rStyle w:val="ChItalBold"/>
        </w:rPr>
        <w:t>dengang</w:t>
      </w:r>
      <w:r w:rsidRPr="00B56E74">
        <w:t xml:space="preserve"> </w:t>
      </w:r>
      <w:r w:rsidR="00B7093A">
        <w:t>‘</w:t>
      </w:r>
      <w:r>
        <w:t>with</w:t>
      </w:r>
      <w:r w:rsidR="00B7093A">
        <w:t>’</w:t>
      </w:r>
      <w:r>
        <w:t xml:space="preserve">, </w:t>
      </w:r>
      <w:r w:rsidRPr="007F1189">
        <w:rPr>
          <w:rStyle w:val="ChItalBold"/>
        </w:rPr>
        <w:t>kaya</w:t>
      </w:r>
      <w:r>
        <w:t xml:space="preserve"> </w:t>
      </w:r>
      <w:r w:rsidR="00B7093A">
        <w:t>‘</w:t>
      </w:r>
      <w:r>
        <w:t>like</w:t>
      </w:r>
      <w:r w:rsidR="00B7093A">
        <w:t>’</w:t>
      </w:r>
      <w:r>
        <w:t xml:space="preserve">, </w:t>
      </w:r>
      <w:r w:rsidRPr="00AA5D1C">
        <w:rPr>
          <w:rStyle w:val="ChItalBold"/>
        </w:rPr>
        <w:t>sama</w:t>
      </w:r>
      <w:r>
        <w:t xml:space="preserve"> </w:t>
      </w:r>
      <w:r w:rsidR="00B7093A">
        <w:t>‘</w:t>
      </w:r>
      <w:r>
        <w:t>to</w:t>
      </w:r>
      <w:r w:rsidR="00B7093A">
        <w:t>’</w:t>
      </w:r>
      <w:r>
        <w:t xml:space="preserve">, </w:t>
      </w:r>
      <w:r w:rsidRPr="00B41F7F">
        <w:rPr>
          <w:rStyle w:val="ChItalBold"/>
        </w:rPr>
        <w:t>sampe</w:t>
      </w:r>
      <w:r>
        <w:t xml:space="preserve"> </w:t>
      </w:r>
      <w:r w:rsidR="00B7093A">
        <w:t>‘</w:t>
      </w:r>
      <w:r>
        <w:t>until</w:t>
      </w:r>
      <w:r w:rsidR="00B7093A">
        <w:t>’</w:t>
      </w:r>
      <w:r>
        <w:t xml:space="preserve">, </w:t>
      </w:r>
      <w:r w:rsidRPr="007A0BC8">
        <w:rPr>
          <w:rStyle w:val="ChItalBold"/>
        </w:rPr>
        <w:t>sperti</w:t>
      </w:r>
      <w:r w:rsidRPr="007A0BC8">
        <w:t xml:space="preserve"> </w:t>
      </w:r>
      <w:r w:rsidR="00B7093A">
        <w:t>‘</w:t>
      </w:r>
      <w:r>
        <w:t>similar to</w:t>
      </w:r>
      <w:r w:rsidR="00B7093A">
        <w:t>’</w:t>
      </w:r>
      <w:r>
        <w:t xml:space="preserve">, and </w:t>
      </w:r>
      <w:r w:rsidRPr="00057762">
        <w:rPr>
          <w:rStyle w:val="ChItalBold"/>
        </w:rPr>
        <w:t>untuk</w:t>
      </w:r>
      <w:r>
        <w:t xml:space="preserve"> </w:t>
      </w:r>
      <w:r w:rsidR="00B7093A">
        <w:t>‘</w:t>
      </w:r>
      <w:r>
        <w:t>for</w:t>
      </w:r>
      <w:r w:rsidR="00B7093A">
        <w:t>’</w:t>
      </w:r>
      <w:r w:rsidR="00181977">
        <w:t xml:space="preserve"> (see §</w:t>
      </w:r>
      <w:r w:rsidR="005A0722">
        <w:fldChar w:fldCharType="begin"/>
      </w:r>
      <w:r w:rsidR="005A0722">
        <w:instrText xml:space="preserve"> REF _Ref351641493 \w \h </w:instrText>
      </w:r>
      <w:r w:rsidR="005A0722">
        <w:fldChar w:fldCharType="separate"/>
      </w:r>
      <w:r w:rsidR="00154D81">
        <w:rPr>
          <w:cs/>
        </w:rPr>
        <w:t>‎</w:t>
      </w:r>
      <w:r w:rsidR="00154D81">
        <w:t>5.11</w:t>
      </w:r>
      <w:r w:rsidR="005A0722">
        <w:fldChar w:fldCharType="end"/>
      </w:r>
      <w:r w:rsidR="00181977">
        <w:t xml:space="preserve"> and </w:t>
      </w:r>
      <w:r w:rsidR="007E351C">
        <w:t xml:space="preserve">Chapter </w:t>
      </w:r>
      <w:r w:rsidR="005A0722">
        <w:fldChar w:fldCharType="begin"/>
      </w:r>
      <w:r w:rsidR="005A0722">
        <w:instrText xml:space="preserve"> REF _Ref361998646 \w \h </w:instrText>
      </w:r>
      <w:r w:rsidR="005A0722">
        <w:fldChar w:fldCharType="separate"/>
      </w:r>
      <w:r w:rsidR="00154D81">
        <w:rPr>
          <w:cs/>
        </w:rPr>
        <w:t>‎</w:t>
      </w:r>
      <w:r w:rsidR="00154D81">
        <w:t>10</w:t>
      </w:r>
      <w:r w:rsidR="005A0722">
        <w:fldChar w:fldCharType="end"/>
      </w:r>
      <w:r w:rsidR="005A0722">
        <w:t>)</w:t>
      </w:r>
      <w:r>
        <w:t>.</w:t>
      </w:r>
      <w:r w:rsidR="00181977">
        <w:t xml:space="preserve"> </w:t>
      </w:r>
      <w:r w:rsidR="0037695B">
        <w:t xml:space="preserve">Besides, alternative-marking </w:t>
      </w:r>
      <w:r w:rsidR="0037695B" w:rsidRPr="000F2E95">
        <w:rPr>
          <w:rStyle w:val="ChItalBold"/>
        </w:rPr>
        <w:t>ka</w:t>
      </w:r>
      <w:r w:rsidR="0037695B">
        <w:t xml:space="preserve"> ‘or’ is also used to mark interrogative clauses (see §</w:t>
      </w:r>
      <w:r w:rsidR="0037695B">
        <w:fldChar w:fldCharType="begin"/>
      </w:r>
      <w:r w:rsidR="0037695B">
        <w:instrText xml:space="preserve"> REF _Ref364091902 \w \h </w:instrText>
      </w:r>
      <w:r w:rsidR="0037695B">
        <w:fldChar w:fldCharType="separate"/>
      </w:r>
      <w:r w:rsidR="00154D81">
        <w:rPr>
          <w:cs/>
        </w:rPr>
        <w:t>‎</w:t>
      </w:r>
      <w:r w:rsidR="00154D81">
        <w:t>13.2.3</w:t>
      </w:r>
      <w:r w:rsidR="0037695B">
        <w:fldChar w:fldCharType="end"/>
      </w:r>
      <w:r w:rsidR="0037695B">
        <w:t xml:space="preserve">). </w:t>
      </w:r>
      <w:r w:rsidR="00181977">
        <w:t>(Variation in word class membership is discussed in §</w:t>
      </w:r>
      <w:r w:rsidR="00181977" w:rsidRPr="00AA7999">
        <w:fldChar w:fldCharType="begin"/>
      </w:r>
      <w:r w:rsidR="00181977" w:rsidRPr="00AA7999">
        <w:instrText xml:space="preserve"> REF _Ref351641485 \w \h </w:instrText>
      </w:r>
      <w:r w:rsidR="00181977" w:rsidRPr="00AA7999">
        <w:fldChar w:fldCharType="separate"/>
      </w:r>
      <w:r w:rsidR="00154D81">
        <w:rPr>
          <w:cs/>
        </w:rPr>
        <w:t>‎</w:t>
      </w:r>
      <w:r w:rsidR="00154D81">
        <w:t>5.14</w:t>
      </w:r>
      <w:r w:rsidR="00181977" w:rsidRPr="00AA7999">
        <w:fldChar w:fldCharType="end"/>
      </w:r>
      <w:r w:rsidR="00181977">
        <w:t>.)</w:t>
      </w:r>
    </w:p>
    <w:p w14:paraId="4707566F" w14:textId="422060F4" w:rsidR="00161730" w:rsidRDefault="00161730" w:rsidP="0093059C">
      <w:pPr>
        <w:pStyle w:val="Body0505after"/>
      </w:pPr>
      <w:r>
        <w:t xml:space="preserve">The main features of </w:t>
      </w:r>
      <w:r w:rsidR="0093059C">
        <w:t xml:space="preserve">the </w:t>
      </w:r>
      <w:r>
        <w:t xml:space="preserve">conjunctions are summarized in two tables. </w:t>
      </w:r>
      <w:r>
        <w:fldChar w:fldCharType="begin"/>
      </w:r>
      <w:r>
        <w:instrText xml:space="preserve"> REF _Ref356404998 \h </w:instrText>
      </w:r>
      <w:r>
        <w:fldChar w:fldCharType="separate"/>
      </w:r>
      <w:r w:rsidR="00154D81" w:rsidRPr="00534F9D">
        <w:t xml:space="preserve">Table </w:t>
      </w:r>
      <w:r w:rsidR="00154D81">
        <w:rPr>
          <w:noProof/>
          <w:cs/>
        </w:rPr>
        <w:t>‎</w:t>
      </w:r>
      <w:r w:rsidR="00154D81">
        <w:rPr>
          <w:noProof/>
        </w:rPr>
        <w:t>14</w:t>
      </w:r>
      <w:r w:rsidR="00154D81">
        <w:t>.</w:t>
      </w:r>
      <w:r w:rsidR="00154D81">
        <w:rPr>
          <w:noProof/>
        </w:rPr>
        <w:t>1</w:t>
      </w:r>
      <w:r>
        <w:fldChar w:fldCharType="end"/>
      </w:r>
      <w:r>
        <w:t xml:space="preserve"> lists the conjunctions and the different types of constituents they link. For those linking more than one constituent type, the primary type is underlined. Empty cells signal unattested constituent combinations.</w:t>
      </w:r>
    </w:p>
    <w:p w14:paraId="7F8BC027" w14:textId="77777777" w:rsidR="00161730" w:rsidRDefault="00161730" w:rsidP="00161730">
      <w:pPr>
        <w:pStyle w:val="Caption"/>
      </w:pPr>
      <w:bookmarkStart w:id="5303" w:name="_Ref356404998"/>
      <w:r w:rsidRPr="00534F9D">
        <w:t xml:space="preserve">Table </w:t>
      </w:r>
      <w:fldSimple w:instr=" STYLEREF 1 \s ">
        <w:r w:rsidR="00154D81">
          <w:rPr>
            <w:noProof/>
            <w:cs/>
          </w:rPr>
          <w:t>‎</w:t>
        </w:r>
        <w:r w:rsidR="00154D81">
          <w:rPr>
            <w:noProof/>
          </w:rPr>
          <w:t>14</w:t>
        </w:r>
      </w:fldSimple>
      <w:r w:rsidR="00F207A1">
        <w:t>.</w:t>
      </w:r>
      <w:fldSimple w:instr=" SEQ Table \* ARABIC \s 1 ">
        <w:r w:rsidR="00154D81">
          <w:rPr>
            <w:noProof/>
          </w:rPr>
          <w:t>1</w:t>
        </w:r>
      </w:fldSimple>
      <w:bookmarkEnd w:id="5303"/>
      <w:r w:rsidRPr="00534F9D">
        <w:t>:</w:t>
      </w:r>
      <w:r w:rsidRPr="00534F9D">
        <w:tab/>
      </w:r>
      <w:r>
        <w:t>Conjunctions linking same-type constituents and the constituents they combine</w:t>
      </w:r>
    </w:p>
    <w:tbl>
      <w:tblPr>
        <w:tblW w:w="5561"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284"/>
        <w:gridCol w:w="2439"/>
        <w:gridCol w:w="709"/>
        <w:gridCol w:w="709"/>
        <w:gridCol w:w="709"/>
        <w:gridCol w:w="711"/>
      </w:tblGrid>
      <w:tr w:rsidR="0043527D" w14:paraId="7F295594" w14:textId="77777777" w:rsidTr="00C74C33">
        <w:trPr>
          <w:tblHeader/>
        </w:trPr>
        <w:tc>
          <w:tcPr>
            <w:tcW w:w="2723" w:type="dxa"/>
            <w:gridSpan w:val="2"/>
            <w:tcBorders>
              <w:top w:val="single" w:sz="4" w:space="0" w:color="auto"/>
              <w:left w:val="nil"/>
              <w:bottom w:val="single" w:sz="4" w:space="0" w:color="auto"/>
              <w:right w:val="nil"/>
            </w:tcBorders>
            <w:shd w:val="clear" w:color="auto" w:fill="auto"/>
          </w:tcPr>
          <w:p w14:paraId="32143AE1" w14:textId="77777777" w:rsidR="0043527D" w:rsidRPr="0099608C" w:rsidRDefault="0043527D" w:rsidP="00C82099">
            <w:pPr>
              <w:pStyle w:val="TableHdLeft"/>
              <w:rPr>
                <w:rStyle w:val="ChSmallCaps"/>
              </w:rPr>
            </w:pPr>
            <w:r w:rsidRPr="0099608C">
              <w:rPr>
                <w:rStyle w:val="ChSmallCaps"/>
              </w:rPr>
              <w:t>conjunctions</w:t>
            </w:r>
          </w:p>
        </w:tc>
        <w:tc>
          <w:tcPr>
            <w:tcW w:w="709" w:type="dxa"/>
            <w:tcBorders>
              <w:top w:val="single" w:sz="4" w:space="0" w:color="auto"/>
              <w:left w:val="nil"/>
              <w:bottom w:val="single" w:sz="4" w:space="0" w:color="auto"/>
              <w:right w:val="nil"/>
            </w:tcBorders>
            <w:shd w:val="clear" w:color="auto" w:fill="auto"/>
          </w:tcPr>
          <w:p w14:paraId="4D239664" w14:textId="77777777" w:rsidR="0043527D" w:rsidRPr="0099608C" w:rsidRDefault="0043527D" w:rsidP="00C82099">
            <w:pPr>
              <w:pStyle w:val="TableHd"/>
              <w:rPr>
                <w:rStyle w:val="ChSmallCaps"/>
              </w:rPr>
            </w:pPr>
            <w:r w:rsidRPr="0099608C">
              <w:rPr>
                <w:rStyle w:val="ChSmallCaps"/>
              </w:rPr>
              <w:t>cl-cl</w:t>
            </w:r>
          </w:p>
        </w:tc>
        <w:tc>
          <w:tcPr>
            <w:tcW w:w="709" w:type="dxa"/>
            <w:tcBorders>
              <w:top w:val="single" w:sz="4" w:space="0" w:color="auto"/>
              <w:left w:val="nil"/>
              <w:bottom w:val="single" w:sz="4" w:space="0" w:color="auto"/>
              <w:right w:val="nil"/>
            </w:tcBorders>
            <w:shd w:val="clear" w:color="auto" w:fill="auto"/>
          </w:tcPr>
          <w:p w14:paraId="694D4D32" w14:textId="77777777" w:rsidR="0043527D" w:rsidRPr="0099608C" w:rsidRDefault="0043527D" w:rsidP="00C82099">
            <w:pPr>
              <w:pStyle w:val="TableHd"/>
              <w:rPr>
                <w:rStyle w:val="ChSmallCaps"/>
              </w:rPr>
            </w:pPr>
            <w:r w:rsidRPr="0099608C">
              <w:rPr>
                <w:rStyle w:val="ChSmallCaps"/>
              </w:rPr>
              <w:t>np-np</w:t>
            </w:r>
          </w:p>
        </w:tc>
        <w:tc>
          <w:tcPr>
            <w:tcW w:w="709" w:type="dxa"/>
            <w:tcBorders>
              <w:top w:val="single" w:sz="4" w:space="0" w:color="auto"/>
              <w:left w:val="nil"/>
              <w:bottom w:val="single" w:sz="4" w:space="0" w:color="auto"/>
              <w:right w:val="nil"/>
            </w:tcBorders>
            <w:shd w:val="clear" w:color="auto" w:fill="auto"/>
          </w:tcPr>
          <w:p w14:paraId="55977352" w14:textId="77777777" w:rsidR="0043527D" w:rsidRPr="0099608C" w:rsidRDefault="0043527D" w:rsidP="00C82099">
            <w:pPr>
              <w:pStyle w:val="TableHd"/>
              <w:rPr>
                <w:rStyle w:val="ChSmallCaps"/>
              </w:rPr>
            </w:pPr>
            <w:r w:rsidRPr="0099608C">
              <w:rPr>
                <w:rStyle w:val="ChSmallCaps"/>
              </w:rPr>
              <w:t>pp-pp</w:t>
            </w:r>
          </w:p>
        </w:tc>
        <w:tc>
          <w:tcPr>
            <w:tcW w:w="711" w:type="dxa"/>
            <w:tcBorders>
              <w:top w:val="single" w:sz="4" w:space="0" w:color="auto"/>
              <w:left w:val="nil"/>
              <w:bottom w:val="single" w:sz="4" w:space="0" w:color="auto"/>
              <w:right w:val="nil"/>
            </w:tcBorders>
            <w:shd w:val="clear" w:color="auto" w:fill="auto"/>
          </w:tcPr>
          <w:p w14:paraId="2E2FE9CE" w14:textId="77777777" w:rsidR="0043527D" w:rsidRPr="0099608C" w:rsidRDefault="0043527D" w:rsidP="00C82099">
            <w:pPr>
              <w:pStyle w:val="TableHd"/>
              <w:rPr>
                <w:rStyle w:val="ChSmallCaps"/>
              </w:rPr>
            </w:pPr>
            <w:r w:rsidRPr="0099608C">
              <w:rPr>
                <w:rStyle w:val="ChSmallCaps"/>
              </w:rPr>
              <w:t>vp-vp</w:t>
            </w:r>
          </w:p>
        </w:tc>
      </w:tr>
      <w:tr w:rsidR="0043527D" w:rsidRPr="0043527D" w14:paraId="2FD46D7D" w14:textId="77777777" w:rsidTr="0043527D">
        <w:tblPrEx>
          <w:tblBorders>
            <w:insideH w:val="single" w:sz="4" w:space="0" w:color="auto"/>
            <w:insideV w:val="single" w:sz="4" w:space="0" w:color="auto"/>
          </w:tblBorders>
        </w:tblPrEx>
        <w:tc>
          <w:tcPr>
            <w:tcW w:w="2723" w:type="dxa"/>
            <w:gridSpan w:val="2"/>
            <w:tcBorders>
              <w:left w:val="nil"/>
              <w:bottom w:val="nil"/>
              <w:right w:val="nil"/>
            </w:tcBorders>
          </w:tcPr>
          <w:p w14:paraId="2C16A914" w14:textId="48CAD86A" w:rsidR="0043527D" w:rsidRPr="0043527D" w:rsidRDefault="0043527D" w:rsidP="0043527D">
            <w:pPr>
              <w:pStyle w:val="TableCell2-2"/>
            </w:pPr>
            <w:r>
              <w:t>Addition</w:t>
            </w:r>
          </w:p>
        </w:tc>
        <w:tc>
          <w:tcPr>
            <w:tcW w:w="709" w:type="dxa"/>
            <w:tcBorders>
              <w:left w:val="nil"/>
              <w:bottom w:val="nil"/>
              <w:right w:val="nil"/>
            </w:tcBorders>
            <w:shd w:val="clear" w:color="auto" w:fill="auto"/>
          </w:tcPr>
          <w:p w14:paraId="7C612BD2" w14:textId="77777777" w:rsidR="0043527D" w:rsidRPr="0043527D" w:rsidRDefault="0043527D" w:rsidP="0043527D">
            <w:pPr>
              <w:pStyle w:val="TableCell2-2"/>
            </w:pPr>
          </w:p>
        </w:tc>
        <w:tc>
          <w:tcPr>
            <w:tcW w:w="709" w:type="dxa"/>
            <w:tcBorders>
              <w:left w:val="nil"/>
              <w:bottom w:val="nil"/>
              <w:right w:val="nil"/>
            </w:tcBorders>
            <w:shd w:val="clear" w:color="auto" w:fill="auto"/>
          </w:tcPr>
          <w:p w14:paraId="36DB0309" w14:textId="77777777" w:rsidR="0043527D" w:rsidRPr="0043527D" w:rsidRDefault="0043527D" w:rsidP="0043527D">
            <w:pPr>
              <w:pStyle w:val="TableCell2-2"/>
            </w:pPr>
          </w:p>
        </w:tc>
        <w:tc>
          <w:tcPr>
            <w:tcW w:w="709" w:type="dxa"/>
            <w:tcBorders>
              <w:left w:val="nil"/>
              <w:bottom w:val="nil"/>
              <w:right w:val="nil"/>
            </w:tcBorders>
            <w:shd w:val="clear" w:color="auto" w:fill="auto"/>
          </w:tcPr>
          <w:p w14:paraId="0B1051E8" w14:textId="77777777" w:rsidR="0043527D" w:rsidRPr="0043527D" w:rsidRDefault="0043527D" w:rsidP="0043527D">
            <w:pPr>
              <w:pStyle w:val="TableCell2-2"/>
            </w:pPr>
          </w:p>
        </w:tc>
        <w:tc>
          <w:tcPr>
            <w:tcW w:w="711" w:type="dxa"/>
            <w:tcBorders>
              <w:left w:val="nil"/>
              <w:bottom w:val="nil"/>
              <w:right w:val="nil"/>
            </w:tcBorders>
            <w:shd w:val="clear" w:color="auto" w:fill="auto"/>
          </w:tcPr>
          <w:p w14:paraId="0C22D866" w14:textId="77777777" w:rsidR="0043527D" w:rsidRPr="0043527D" w:rsidRDefault="0043527D" w:rsidP="0043527D">
            <w:pPr>
              <w:pStyle w:val="TableCell2-2"/>
            </w:pPr>
          </w:p>
        </w:tc>
      </w:tr>
      <w:tr w:rsidR="0043527D" w14:paraId="07D9F95E" w14:textId="77777777" w:rsidTr="0043527D">
        <w:tblPrEx>
          <w:tblBorders>
            <w:insideH w:val="single" w:sz="4" w:space="0" w:color="auto"/>
            <w:insideV w:val="single" w:sz="4" w:space="0" w:color="auto"/>
          </w:tblBorders>
        </w:tblPrEx>
        <w:tc>
          <w:tcPr>
            <w:tcW w:w="284" w:type="dxa"/>
            <w:tcBorders>
              <w:top w:val="nil"/>
              <w:left w:val="nil"/>
              <w:bottom w:val="nil"/>
              <w:right w:val="nil"/>
            </w:tcBorders>
          </w:tcPr>
          <w:p w14:paraId="0720E820" w14:textId="77777777" w:rsidR="0043527D" w:rsidRPr="00C74C33" w:rsidRDefault="0043527D" w:rsidP="00C74C33">
            <w:pPr>
              <w:pStyle w:val="TableCell0-0"/>
            </w:pPr>
          </w:p>
        </w:tc>
        <w:tc>
          <w:tcPr>
            <w:tcW w:w="2439" w:type="dxa"/>
            <w:tcBorders>
              <w:top w:val="nil"/>
              <w:left w:val="nil"/>
              <w:bottom w:val="nil"/>
              <w:right w:val="nil"/>
            </w:tcBorders>
            <w:shd w:val="clear" w:color="auto" w:fill="auto"/>
          </w:tcPr>
          <w:p w14:paraId="76D626A9" w14:textId="06F8855D" w:rsidR="0043527D" w:rsidRDefault="0043527D" w:rsidP="00C74C33">
            <w:pPr>
              <w:pStyle w:val="TableCell0-0"/>
            </w:pPr>
            <w:r w:rsidRPr="00445429">
              <w:rPr>
                <w:rStyle w:val="ChItalBold"/>
              </w:rPr>
              <w:t>dengan</w:t>
            </w:r>
            <w:r>
              <w:rPr>
                <w:rStyle w:val="ChItalBold"/>
              </w:rPr>
              <w:t>g</w:t>
            </w:r>
            <w:r>
              <w:t xml:space="preserve"> ‘with’</w:t>
            </w:r>
          </w:p>
        </w:tc>
        <w:tc>
          <w:tcPr>
            <w:tcW w:w="709" w:type="dxa"/>
            <w:tcBorders>
              <w:top w:val="nil"/>
              <w:left w:val="nil"/>
              <w:bottom w:val="nil"/>
              <w:right w:val="nil"/>
            </w:tcBorders>
            <w:shd w:val="clear" w:color="auto" w:fill="auto"/>
          </w:tcPr>
          <w:p w14:paraId="109621E6" w14:textId="77777777" w:rsidR="0043527D" w:rsidRDefault="0043527D" w:rsidP="00C74C33">
            <w:pPr>
              <w:pStyle w:val="TableCell0-0Center"/>
            </w:pPr>
          </w:p>
        </w:tc>
        <w:tc>
          <w:tcPr>
            <w:tcW w:w="709" w:type="dxa"/>
            <w:tcBorders>
              <w:top w:val="nil"/>
              <w:left w:val="nil"/>
              <w:bottom w:val="nil"/>
              <w:right w:val="nil"/>
            </w:tcBorders>
            <w:shd w:val="clear" w:color="auto" w:fill="auto"/>
          </w:tcPr>
          <w:p w14:paraId="6A9F3BCF" w14:textId="77777777" w:rsidR="0043527D" w:rsidRDefault="0043527D" w:rsidP="00C74C33">
            <w:pPr>
              <w:pStyle w:val="TableCell0-0Center"/>
            </w:pPr>
            <w:r w:rsidRPr="00BD0400">
              <w:rPr>
                <w:rStyle w:val="ChUnderl"/>
              </w:rPr>
              <w:t>X</w:t>
            </w:r>
          </w:p>
        </w:tc>
        <w:tc>
          <w:tcPr>
            <w:tcW w:w="709" w:type="dxa"/>
            <w:tcBorders>
              <w:top w:val="nil"/>
              <w:left w:val="nil"/>
              <w:bottom w:val="nil"/>
              <w:right w:val="nil"/>
            </w:tcBorders>
            <w:shd w:val="clear" w:color="auto" w:fill="auto"/>
          </w:tcPr>
          <w:p w14:paraId="79C66A6F" w14:textId="77777777" w:rsidR="0043527D" w:rsidRDefault="0043527D" w:rsidP="00C74C33">
            <w:pPr>
              <w:pStyle w:val="TableCell0-0Center"/>
            </w:pPr>
          </w:p>
        </w:tc>
        <w:tc>
          <w:tcPr>
            <w:tcW w:w="711" w:type="dxa"/>
            <w:tcBorders>
              <w:top w:val="nil"/>
              <w:left w:val="nil"/>
              <w:bottom w:val="nil"/>
              <w:right w:val="nil"/>
            </w:tcBorders>
            <w:shd w:val="clear" w:color="auto" w:fill="auto"/>
          </w:tcPr>
          <w:p w14:paraId="4BEE164A" w14:textId="77777777" w:rsidR="0043527D" w:rsidRDefault="0043527D" w:rsidP="00C74C33">
            <w:pPr>
              <w:pStyle w:val="TableCell0-0Center"/>
            </w:pPr>
            <w:r>
              <w:t>X</w:t>
            </w:r>
          </w:p>
        </w:tc>
      </w:tr>
      <w:tr w:rsidR="0043527D" w14:paraId="63231CD4" w14:textId="77777777" w:rsidTr="0043527D">
        <w:tblPrEx>
          <w:tblBorders>
            <w:insideH w:val="single" w:sz="4" w:space="0" w:color="auto"/>
            <w:insideV w:val="single" w:sz="4" w:space="0" w:color="auto"/>
          </w:tblBorders>
        </w:tblPrEx>
        <w:tc>
          <w:tcPr>
            <w:tcW w:w="284" w:type="dxa"/>
            <w:tcBorders>
              <w:top w:val="nil"/>
              <w:left w:val="nil"/>
              <w:bottom w:val="nil"/>
              <w:right w:val="nil"/>
            </w:tcBorders>
          </w:tcPr>
          <w:p w14:paraId="0777CA32" w14:textId="77777777" w:rsidR="0043527D" w:rsidRPr="00C74C33" w:rsidRDefault="0043527D" w:rsidP="00C82099">
            <w:pPr>
              <w:pStyle w:val="O0Nwnext"/>
            </w:pPr>
          </w:p>
        </w:tc>
        <w:tc>
          <w:tcPr>
            <w:tcW w:w="2439" w:type="dxa"/>
            <w:tcBorders>
              <w:top w:val="nil"/>
              <w:left w:val="nil"/>
              <w:bottom w:val="nil"/>
              <w:right w:val="nil"/>
            </w:tcBorders>
            <w:shd w:val="clear" w:color="auto" w:fill="auto"/>
          </w:tcPr>
          <w:p w14:paraId="49454D9A" w14:textId="1475D4F7" w:rsidR="0043527D" w:rsidRDefault="0043527D" w:rsidP="00C82099">
            <w:pPr>
              <w:pStyle w:val="O0Nwnext"/>
            </w:pPr>
            <w:r w:rsidRPr="00F53CB4">
              <w:rPr>
                <w:rStyle w:val="ChItalBold"/>
              </w:rPr>
              <w:t>dan</w:t>
            </w:r>
            <w:r>
              <w:rPr>
                <w:rStyle w:val="ChItalBold"/>
              </w:rPr>
              <w:t>g</w:t>
            </w:r>
            <w:r w:rsidRPr="00F53CB4">
              <w:t xml:space="preserve"> </w:t>
            </w:r>
            <w:r>
              <w:t>‘</w:t>
            </w:r>
            <w:r w:rsidRPr="00F53CB4">
              <w:t>and</w:t>
            </w:r>
            <w:r>
              <w:t>’</w:t>
            </w:r>
          </w:p>
        </w:tc>
        <w:tc>
          <w:tcPr>
            <w:tcW w:w="709" w:type="dxa"/>
            <w:tcBorders>
              <w:top w:val="nil"/>
              <w:left w:val="nil"/>
              <w:bottom w:val="nil"/>
              <w:right w:val="nil"/>
            </w:tcBorders>
            <w:shd w:val="clear" w:color="auto" w:fill="auto"/>
          </w:tcPr>
          <w:p w14:paraId="02BEEA03" w14:textId="77777777" w:rsidR="0043527D" w:rsidRDefault="0043527D" w:rsidP="00C82099">
            <w:pPr>
              <w:pStyle w:val="TableCell0-0Center"/>
            </w:pPr>
            <w:r w:rsidRPr="00BD0400">
              <w:rPr>
                <w:rStyle w:val="ChUnderl"/>
              </w:rPr>
              <w:t>X</w:t>
            </w:r>
          </w:p>
        </w:tc>
        <w:tc>
          <w:tcPr>
            <w:tcW w:w="709" w:type="dxa"/>
            <w:tcBorders>
              <w:top w:val="nil"/>
              <w:left w:val="nil"/>
              <w:bottom w:val="nil"/>
              <w:right w:val="nil"/>
            </w:tcBorders>
            <w:shd w:val="clear" w:color="auto" w:fill="auto"/>
          </w:tcPr>
          <w:p w14:paraId="71241921"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10E4EEFF"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39B15553" w14:textId="77777777" w:rsidR="0043527D" w:rsidRDefault="0043527D" w:rsidP="00C82099">
            <w:pPr>
              <w:pStyle w:val="TableCell0-0Center"/>
            </w:pPr>
            <w:r>
              <w:t>X</w:t>
            </w:r>
          </w:p>
        </w:tc>
      </w:tr>
      <w:tr w:rsidR="0043527D" w:rsidRPr="00F53CB4" w14:paraId="18847A2A" w14:textId="77777777" w:rsidTr="0043527D">
        <w:tblPrEx>
          <w:tblBorders>
            <w:insideH w:val="single" w:sz="4" w:space="0" w:color="auto"/>
            <w:insideV w:val="single" w:sz="4" w:space="0" w:color="auto"/>
          </w:tblBorders>
        </w:tblPrEx>
        <w:tc>
          <w:tcPr>
            <w:tcW w:w="284" w:type="dxa"/>
            <w:tcBorders>
              <w:top w:val="nil"/>
              <w:left w:val="nil"/>
              <w:right w:val="nil"/>
            </w:tcBorders>
          </w:tcPr>
          <w:p w14:paraId="749A649E" w14:textId="77777777" w:rsidR="0043527D" w:rsidRPr="00C74C33" w:rsidRDefault="0043527D" w:rsidP="00C82099">
            <w:pPr>
              <w:pStyle w:val="TableCell0-2Break"/>
            </w:pPr>
          </w:p>
        </w:tc>
        <w:tc>
          <w:tcPr>
            <w:tcW w:w="2439" w:type="dxa"/>
            <w:tcBorders>
              <w:top w:val="nil"/>
              <w:left w:val="nil"/>
              <w:right w:val="nil"/>
            </w:tcBorders>
            <w:shd w:val="clear" w:color="auto" w:fill="auto"/>
          </w:tcPr>
          <w:p w14:paraId="42B4A6F8" w14:textId="19949810" w:rsidR="0043527D" w:rsidRPr="00F53CB4" w:rsidRDefault="0043527D" w:rsidP="00C82099">
            <w:pPr>
              <w:pStyle w:val="TableCell0-2Break"/>
            </w:pPr>
            <w:r w:rsidRPr="00445429">
              <w:rPr>
                <w:rStyle w:val="ChItalBold"/>
              </w:rPr>
              <w:t>sama</w:t>
            </w:r>
            <w:r>
              <w:t xml:space="preserve"> ‘to’</w:t>
            </w:r>
          </w:p>
        </w:tc>
        <w:tc>
          <w:tcPr>
            <w:tcW w:w="709" w:type="dxa"/>
            <w:tcBorders>
              <w:top w:val="nil"/>
              <w:left w:val="nil"/>
              <w:right w:val="nil"/>
            </w:tcBorders>
            <w:shd w:val="clear" w:color="auto" w:fill="auto"/>
          </w:tcPr>
          <w:p w14:paraId="27764C3D" w14:textId="77777777" w:rsidR="0043527D" w:rsidRPr="00F53CB4" w:rsidRDefault="0043527D" w:rsidP="00C82099">
            <w:pPr>
              <w:pStyle w:val="TableCell0-2CenterBreak"/>
            </w:pPr>
          </w:p>
        </w:tc>
        <w:tc>
          <w:tcPr>
            <w:tcW w:w="709" w:type="dxa"/>
            <w:tcBorders>
              <w:top w:val="nil"/>
              <w:left w:val="nil"/>
              <w:right w:val="nil"/>
            </w:tcBorders>
            <w:shd w:val="clear" w:color="auto" w:fill="auto"/>
          </w:tcPr>
          <w:p w14:paraId="00579954" w14:textId="77777777" w:rsidR="0043527D" w:rsidRPr="00582E70" w:rsidRDefault="0043527D" w:rsidP="00C82099">
            <w:pPr>
              <w:pStyle w:val="TableCell0-2CenterBreak"/>
            </w:pPr>
            <w:r w:rsidRPr="00582E70">
              <w:t>X</w:t>
            </w:r>
          </w:p>
        </w:tc>
        <w:tc>
          <w:tcPr>
            <w:tcW w:w="709" w:type="dxa"/>
            <w:tcBorders>
              <w:top w:val="nil"/>
              <w:left w:val="nil"/>
              <w:right w:val="nil"/>
            </w:tcBorders>
            <w:shd w:val="clear" w:color="auto" w:fill="auto"/>
          </w:tcPr>
          <w:p w14:paraId="3BA1E4D6" w14:textId="77777777" w:rsidR="0043527D" w:rsidRPr="00F53CB4" w:rsidRDefault="0043527D" w:rsidP="00C82099">
            <w:pPr>
              <w:pStyle w:val="TableCell0-2CenterBreak"/>
            </w:pPr>
          </w:p>
        </w:tc>
        <w:tc>
          <w:tcPr>
            <w:tcW w:w="711" w:type="dxa"/>
            <w:tcBorders>
              <w:top w:val="nil"/>
              <w:left w:val="nil"/>
              <w:right w:val="nil"/>
            </w:tcBorders>
            <w:shd w:val="clear" w:color="auto" w:fill="auto"/>
          </w:tcPr>
          <w:p w14:paraId="4CD4BDDC" w14:textId="77777777" w:rsidR="0043527D" w:rsidRPr="00F53CB4" w:rsidRDefault="0043527D" w:rsidP="00C82099">
            <w:pPr>
              <w:pStyle w:val="TableCell0-2CenterBreak"/>
            </w:pPr>
          </w:p>
        </w:tc>
      </w:tr>
      <w:tr w:rsidR="00C74C33" w:rsidRPr="0043527D" w14:paraId="2F03F931" w14:textId="77777777" w:rsidTr="00C82099">
        <w:tblPrEx>
          <w:tblBorders>
            <w:insideH w:val="single" w:sz="4" w:space="0" w:color="auto"/>
            <w:insideV w:val="single" w:sz="4" w:space="0" w:color="auto"/>
          </w:tblBorders>
        </w:tblPrEx>
        <w:tc>
          <w:tcPr>
            <w:tcW w:w="2723" w:type="dxa"/>
            <w:gridSpan w:val="2"/>
            <w:tcBorders>
              <w:left w:val="nil"/>
              <w:bottom w:val="nil"/>
              <w:right w:val="nil"/>
            </w:tcBorders>
          </w:tcPr>
          <w:p w14:paraId="761933D3" w14:textId="6212F430" w:rsidR="00C74C33" w:rsidRPr="0043527D" w:rsidRDefault="00C74C33" w:rsidP="00C82099">
            <w:pPr>
              <w:pStyle w:val="TableCell2-2"/>
            </w:pPr>
            <w:r>
              <w:t>Alternative</w:t>
            </w:r>
          </w:p>
        </w:tc>
        <w:tc>
          <w:tcPr>
            <w:tcW w:w="709" w:type="dxa"/>
            <w:tcBorders>
              <w:left w:val="nil"/>
              <w:bottom w:val="nil"/>
              <w:right w:val="nil"/>
            </w:tcBorders>
            <w:shd w:val="clear" w:color="auto" w:fill="auto"/>
          </w:tcPr>
          <w:p w14:paraId="3FE62901" w14:textId="77777777" w:rsidR="00C74C33" w:rsidRPr="0043527D" w:rsidRDefault="00C74C33" w:rsidP="00C82099">
            <w:pPr>
              <w:pStyle w:val="TableCell2-2"/>
            </w:pPr>
          </w:p>
        </w:tc>
        <w:tc>
          <w:tcPr>
            <w:tcW w:w="709" w:type="dxa"/>
            <w:tcBorders>
              <w:left w:val="nil"/>
              <w:bottom w:val="nil"/>
              <w:right w:val="nil"/>
            </w:tcBorders>
            <w:shd w:val="clear" w:color="auto" w:fill="auto"/>
          </w:tcPr>
          <w:p w14:paraId="7BBFCEDF" w14:textId="77777777" w:rsidR="00C74C33" w:rsidRPr="0043527D" w:rsidRDefault="00C74C33" w:rsidP="00C82099">
            <w:pPr>
              <w:pStyle w:val="TableCell2-2"/>
            </w:pPr>
          </w:p>
        </w:tc>
        <w:tc>
          <w:tcPr>
            <w:tcW w:w="709" w:type="dxa"/>
            <w:tcBorders>
              <w:left w:val="nil"/>
              <w:bottom w:val="nil"/>
              <w:right w:val="nil"/>
            </w:tcBorders>
            <w:shd w:val="clear" w:color="auto" w:fill="auto"/>
          </w:tcPr>
          <w:p w14:paraId="0870341B" w14:textId="77777777" w:rsidR="00C74C33" w:rsidRPr="0043527D" w:rsidRDefault="00C74C33" w:rsidP="00C82099">
            <w:pPr>
              <w:pStyle w:val="TableCell2-2"/>
            </w:pPr>
          </w:p>
        </w:tc>
        <w:tc>
          <w:tcPr>
            <w:tcW w:w="711" w:type="dxa"/>
            <w:tcBorders>
              <w:left w:val="nil"/>
              <w:bottom w:val="nil"/>
              <w:right w:val="nil"/>
            </w:tcBorders>
            <w:shd w:val="clear" w:color="auto" w:fill="auto"/>
          </w:tcPr>
          <w:p w14:paraId="538BA349" w14:textId="77777777" w:rsidR="00C74C33" w:rsidRPr="0043527D" w:rsidRDefault="00C74C33" w:rsidP="00C82099">
            <w:pPr>
              <w:pStyle w:val="TableCell2-2"/>
            </w:pPr>
          </w:p>
        </w:tc>
      </w:tr>
      <w:tr w:rsidR="0043527D" w14:paraId="02B30505" w14:textId="77777777" w:rsidTr="0043527D">
        <w:tblPrEx>
          <w:tblBorders>
            <w:insideH w:val="single" w:sz="4" w:space="0" w:color="auto"/>
            <w:insideV w:val="single" w:sz="4" w:space="0" w:color="auto"/>
          </w:tblBorders>
        </w:tblPrEx>
        <w:tc>
          <w:tcPr>
            <w:tcW w:w="284" w:type="dxa"/>
            <w:tcBorders>
              <w:top w:val="nil"/>
              <w:left w:val="nil"/>
              <w:bottom w:val="nil"/>
              <w:right w:val="nil"/>
            </w:tcBorders>
          </w:tcPr>
          <w:p w14:paraId="555E7F50" w14:textId="77777777" w:rsidR="0043527D" w:rsidRPr="00C74C33" w:rsidRDefault="0043527D" w:rsidP="00C74C33">
            <w:pPr>
              <w:pStyle w:val="TableCell0-0"/>
            </w:pPr>
          </w:p>
        </w:tc>
        <w:tc>
          <w:tcPr>
            <w:tcW w:w="2439" w:type="dxa"/>
            <w:tcBorders>
              <w:top w:val="nil"/>
              <w:left w:val="nil"/>
              <w:bottom w:val="nil"/>
              <w:right w:val="nil"/>
            </w:tcBorders>
            <w:shd w:val="clear" w:color="auto" w:fill="auto"/>
          </w:tcPr>
          <w:p w14:paraId="58C497DA" w14:textId="7799765B" w:rsidR="0043527D" w:rsidRDefault="0043527D" w:rsidP="00C74C33">
            <w:pPr>
              <w:pStyle w:val="TableCell0-0"/>
            </w:pPr>
            <w:r>
              <w:rPr>
                <w:rStyle w:val="ChItalBold"/>
              </w:rPr>
              <w:t>ato</w:t>
            </w:r>
            <w:r>
              <w:t xml:space="preserve"> ‘or’</w:t>
            </w:r>
          </w:p>
        </w:tc>
        <w:tc>
          <w:tcPr>
            <w:tcW w:w="709" w:type="dxa"/>
            <w:tcBorders>
              <w:top w:val="nil"/>
              <w:left w:val="nil"/>
              <w:bottom w:val="nil"/>
              <w:right w:val="nil"/>
            </w:tcBorders>
            <w:shd w:val="clear" w:color="auto" w:fill="auto"/>
          </w:tcPr>
          <w:p w14:paraId="090277CA" w14:textId="77777777" w:rsidR="0043527D" w:rsidRDefault="0043527D" w:rsidP="00C74C33">
            <w:pPr>
              <w:pStyle w:val="TableCell0-0Center"/>
            </w:pPr>
            <w:r w:rsidRPr="00BD0400">
              <w:rPr>
                <w:rStyle w:val="ChUnderl"/>
              </w:rPr>
              <w:t>X</w:t>
            </w:r>
          </w:p>
        </w:tc>
        <w:tc>
          <w:tcPr>
            <w:tcW w:w="709" w:type="dxa"/>
            <w:tcBorders>
              <w:top w:val="nil"/>
              <w:left w:val="nil"/>
              <w:bottom w:val="nil"/>
              <w:right w:val="nil"/>
            </w:tcBorders>
            <w:shd w:val="clear" w:color="auto" w:fill="auto"/>
          </w:tcPr>
          <w:p w14:paraId="3EBA41F2" w14:textId="77777777" w:rsidR="0043527D" w:rsidRDefault="0043527D" w:rsidP="00C74C33">
            <w:pPr>
              <w:pStyle w:val="TableCell0-0Center"/>
            </w:pPr>
            <w:r>
              <w:t>X</w:t>
            </w:r>
          </w:p>
        </w:tc>
        <w:tc>
          <w:tcPr>
            <w:tcW w:w="709" w:type="dxa"/>
            <w:tcBorders>
              <w:top w:val="nil"/>
              <w:left w:val="nil"/>
              <w:bottom w:val="nil"/>
              <w:right w:val="nil"/>
            </w:tcBorders>
            <w:shd w:val="clear" w:color="auto" w:fill="auto"/>
          </w:tcPr>
          <w:p w14:paraId="0A80B849" w14:textId="77777777" w:rsidR="0043527D" w:rsidRDefault="0043527D" w:rsidP="00C74C33">
            <w:pPr>
              <w:pStyle w:val="TableCell0-0Center"/>
            </w:pPr>
            <w:r>
              <w:t>X</w:t>
            </w:r>
          </w:p>
        </w:tc>
        <w:tc>
          <w:tcPr>
            <w:tcW w:w="711" w:type="dxa"/>
            <w:tcBorders>
              <w:top w:val="nil"/>
              <w:left w:val="nil"/>
              <w:bottom w:val="nil"/>
              <w:right w:val="nil"/>
            </w:tcBorders>
            <w:shd w:val="clear" w:color="auto" w:fill="auto"/>
          </w:tcPr>
          <w:p w14:paraId="072A740F" w14:textId="77777777" w:rsidR="0043527D" w:rsidRDefault="0043527D" w:rsidP="00C74C33">
            <w:pPr>
              <w:pStyle w:val="TableCell0-0Center"/>
            </w:pPr>
            <w:r>
              <w:t>X</w:t>
            </w:r>
          </w:p>
        </w:tc>
      </w:tr>
      <w:tr w:rsidR="0043527D" w14:paraId="21740782" w14:textId="77777777" w:rsidTr="0043527D">
        <w:tblPrEx>
          <w:tblBorders>
            <w:insideH w:val="single" w:sz="4" w:space="0" w:color="auto"/>
            <w:insideV w:val="single" w:sz="4" w:space="0" w:color="auto"/>
          </w:tblBorders>
        </w:tblPrEx>
        <w:tc>
          <w:tcPr>
            <w:tcW w:w="284" w:type="dxa"/>
            <w:tcBorders>
              <w:top w:val="nil"/>
              <w:left w:val="nil"/>
              <w:right w:val="nil"/>
            </w:tcBorders>
          </w:tcPr>
          <w:p w14:paraId="2F4FA032" w14:textId="77777777" w:rsidR="0043527D" w:rsidRPr="00C74C33" w:rsidRDefault="0043527D" w:rsidP="00C82099">
            <w:pPr>
              <w:pStyle w:val="TableCell0-2Break"/>
            </w:pPr>
          </w:p>
        </w:tc>
        <w:tc>
          <w:tcPr>
            <w:tcW w:w="2439" w:type="dxa"/>
            <w:tcBorders>
              <w:top w:val="nil"/>
              <w:left w:val="nil"/>
              <w:right w:val="nil"/>
            </w:tcBorders>
            <w:shd w:val="clear" w:color="auto" w:fill="auto"/>
          </w:tcPr>
          <w:p w14:paraId="7474AA16" w14:textId="2546FC73" w:rsidR="0043527D" w:rsidRDefault="0043527D" w:rsidP="00C82099">
            <w:pPr>
              <w:pStyle w:val="TableCell0-2Break"/>
            </w:pPr>
            <w:r>
              <w:rPr>
                <w:rStyle w:val="ChItalBold"/>
              </w:rPr>
              <w:t>ka</w:t>
            </w:r>
            <w:r w:rsidRPr="00B75DFD">
              <w:t xml:space="preserve"> </w:t>
            </w:r>
            <w:r>
              <w:t>‘or’</w:t>
            </w:r>
          </w:p>
        </w:tc>
        <w:tc>
          <w:tcPr>
            <w:tcW w:w="709" w:type="dxa"/>
            <w:tcBorders>
              <w:top w:val="nil"/>
              <w:left w:val="nil"/>
              <w:right w:val="nil"/>
            </w:tcBorders>
            <w:shd w:val="clear" w:color="auto" w:fill="auto"/>
          </w:tcPr>
          <w:p w14:paraId="3AAE0CC6" w14:textId="77777777" w:rsidR="0043527D" w:rsidRDefault="0043527D" w:rsidP="00C82099">
            <w:pPr>
              <w:pStyle w:val="TableCell0-2CenterBreak"/>
            </w:pPr>
            <w:r>
              <w:t>X</w:t>
            </w:r>
          </w:p>
        </w:tc>
        <w:tc>
          <w:tcPr>
            <w:tcW w:w="709" w:type="dxa"/>
            <w:tcBorders>
              <w:top w:val="nil"/>
              <w:left w:val="nil"/>
              <w:right w:val="nil"/>
            </w:tcBorders>
            <w:shd w:val="clear" w:color="auto" w:fill="auto"/>
          </w:tcPr>
          <w:p w14:paraId="422CC84B" w14:textId="77777777" w:rsidR="0043527D" w:rsidRDefault="0043527D" w:rsidP="00C82099">
            <w:pPr>
              <w:pStyle w:val="TableCell0-2CenterBreak"/>
            </w:pPr>
            <w:r w:rsidRPr="00BD0400">
              <w:rPr>
                <w:rStyle w:val="ChUnderl"/>
              </w:rPr>
              <w:t>X</w:t>
            </w:r>
          </w:p>
        </w:tc>
        <w:tc>
          <w:tcPr>
            <w:tcW w:w="709" w:type="dxa"/>
            <w:tcBorders>
              <w:top w:val="nil"/>
              <w:left w:val="nil"/>
              <w:right w:val="nil"/>
            </w:tcBorders>
            <w:shd w:val="clear" w:color="auto" w:fill="auto"/>
          </w:tcPr>
          <w:p w14:paraId="4B0CC035" w14:textId="77777777" w:rsidR="0043527D" w:rsidRDefault="0043527D" w:rsidP="00C82099">
            <w:pPr>
              <w:pStyle w:val="TableCell0-2CenterBreak"/>
            </w:pPr>
            <w:r>
              <w:t>X</w:t>
            </w:r>
          </w:p>
        </w:tc>
        <w:tc>
          <w:tcPr>
            <w:tcW w:w="711" w:type="dxa"/>
            <w:tcBorders>
              <w:top w:val="nil"/>
              <w:left w:val="nil"/>
              <w:right w:val="nil"/>
            </w:tcBorders>
            <w:shd w:val="clear" w:color="auto" w:fill="auto"/>
          </w:tcPr>
          <w:p w14:paraId="43369EB9" w14:textId="77777777" w:rsidR="0043527D" w:rsidRDefault="0043527D" w:rsidP="00C82099">
            <w:pPr>
              <w:pStyle w:val="TableCell0-2CenterBreak"/>
            </w:pPr>
          </w:p>
        </w:tc>
      </w:tr>
      <w:tr w:rsidR="0043527D" w:rsidRPr="0043527D" w14:paraId="66030D55" w14:textId="77777777" w:rsidTr="0043527D">
        <w:tblPrEx>
          <w:tblBorders>
            <w:insideH w:val="single" w:sz="4" w:space="0" w:color="auto"/>
            <w:insideV w:val="single" w:sz="4" w:space="0" w:color="auto"/>
          </w:tblBorders>
        </w:tblPrEx>
        <w:tc>
          <w:tcPr>
            <w:tcW w:w="2723" w:type="dxa"/>
            <w:gridSpan w:val="2"/>
            <w:tcBorders>
              <w:left w:val="nil"/>
              <w:bottom w:val="nil"/>
              <w:right w:val="nil"/>
            </w:tcBorders>
          </w:tcPr>
          <w:p w14:paraId="10A37407" w14:textId="1CC15E88" w:rsidR="0043527D" w:rsidRPr="0043527D" w:rsidRDefault="0043527D" w:rsidP="00C82099">
            <w:pPr>
              <w:pStyle w:val="TableCell2-2"/>
            </w:pPr>
            <w:r w:rsidRPr="00CA0C64">
              <w:t>Time and Condition</w:t>
            </w:r>
          </w:p>
        </w:tc>
        <w:tc>
          <w:tcPr>
            <w:tcW w:w="709" w:type="dxa"/>
            <w:tcBorders>
              <w:left w:val="nil"/>
              <w:bottom w:val="nil"/>
              <w:right w:val="nil"/>
            </w:tcBorders>
            <w:shd w:val="clear" w:color="auto" w:fill="auto"/>
          </w:tcPr>
          <w:p w14:paraId="69A6FC4B" w14:textId="77777777" w:rsidR="0043527D" w:rsidRPr="0043527D" w:rsidRDefault="0043527D" w:rsidP="00C82099">
            <w:pPr>
              <w:pStyle w:val="TableCell2-2"/>
            </w:pPr>
          </w:p>
        </w:tc>
        <w:tc>
          <w:tcPr>
            <w:tcW w:w="709" w:type="dxa"/>
            <w:tcBorders>
              <w:left w:val="nil"/>
              <w:bottom w:val="nil"/>
              <w:right w:val="nil"/>
            </w:tcBorders>
            <w:shd w:val="clear" w:color="auto" w:fill="auto"/>
          </w:tcPr>
          <w:p w14:paraId="4629BB96" w14:textId="77777777" w:rsidR="0043527D" w:rsidRPr="0043527D" w:rsidRDefault="0043527D" w:rsidP="00C82099">
            <w:pPr>
              <w:pStyle w:val="TableCell2-2"/>
            </w:pPr>
          </w:p>
        </w:tc>
        <w:tc>
          <w:tcPr>
            <w:tcW w:w="709" w:type="dxa"/>
            <w:tcBorders>
              <w:left w:val="nil"/>
              <w:bottom w:val="nil"/>
              <w:right w:val="nil"/>
            </w:tcBorders>
            <w:shd w:val="clear" w:color="auto" w:fill="auto"/>
          </w:tcPr>
          <w:p w14:paraId="4A0E4A60" w14:textId="77777777" w:rsidR="0043527D" w:rsidRPr="0043527D" w:rsidRDefault="0043527D" w:rsidP="00C82099">
            <w:pPr>
              <w:pStyle w:val="TableCell2-2"/>
            </w:pPr>
          </w:p>
        </w:tc>
        <w:tc>
          <w:tcPr>
            <w:tcW w:w="711" w:type="dxa"/>
            <w:tcBorders>
              <w:left w:val="nil"/>
              <w:bottom w:val="nil"/>
              <w:right w:val="nil"/>
            </w:tcBorders>
            <w:shd w:val="clear" w:color="auto" w:fill="auto"/>
          </w:tcPr>
          <w:p w14:paraId="21481965" w14:textId="77777777" w:rsidR="0043527D" w:rsidRPr="0043527D" w:rsidRDefault="0043527D" w:rsidP="00C82099">
            <w:pPr>
              <w:pStyle w:val="TableCell2-2"/>
            </w:pPr>
          </w:p>
        </w:tc>
      </w:tr>
      <w:tr w:rsidR="0043527D" w14:paraId="78615C49" w14:textId="77777777" w:rsidTr="0043527D">
        <w:tc>
          <w:tcPr>
            <w:tcW w:w="284" w:type="dxa"/>
            <w:tcBorders>
              <w:top w:val="nil"/>
              <w:left w:val="nil"/>
              <w:bottom w:val="nil"/>
              <w:right w:val="nil"/>
            </w:tcBorders>
          </w:tcPr>
          <w:p w14:paraId="1F2DD6AE" w14:textId="77777777" w:rsidR="0043527D" w:rsidRPr="00C74C33" w:rsidRDefault="0043527D" w:rsidP="00C74C33">
            <w:pPr>
              <w:pStyle w:val="TableCell0-0"/>
            </w:pPr>
          </w:p>
        </w:tc>
        <w:tc>
          <w:tcPr>
            <w:tcW w:w="2439" w:type="dxa"/>
            <w:tcBorders>
              <w:top w:val="nil"/>
              <w:left w:val="nil"/>
              <w:bottom w:val="nil"/>
              <w:right w:val="nil"/>
            </w:tcBorders>
            <w:shd w:val="clear" w:color="auto" w:fill="auto"/>
          </w:tcPr>
          <w:p w14:paraId="67CAC831" w14:textId="578EDFD5" w:rsidR="0043527D" w:rsidRDefault="0043527D" w:rsidP="00C74C33">
            <w:pPr>
              <w:pStyle w:val="TableCell0-0"/>
            </w:pPr>
            <w:r w:rsidRPr="00445429">
              <w:rPr>
                <w:rStyle w:val="ChItalBold"/>
              </w:rPr>
              <w:t>trus</w:t>
            </w:r>
            <w:r>
              <w:t xml:space="preserve"> ‘next’</w:t>
            </w:r>
          </w:p>
        </w:tc>
        <w:tc>
          <w:tcPr>
            <w:tcW w:w="709" w:type="dxa"/>
            <w:tcBorders>
              <w:top w:val="nil"/>
              <w:left w:val="nil"/>
              <w:bottom w:val="nil"/>
              <w:right w:val="nil"/>
            </w:tcBorders>
            <w:shd w:val="clear" w:color="auto" w:fill="auto"/>
          </w:tcPr>
          <w:p w14:paraId="696EF01E" w14:textId="77777777" w:rsidR="0043527D" w:rsidRDefault="0043527D" w:rsidP="00C74C33">
            <w:pPr>
              <w:pStyle w:val="TableCell0-0Center"/>
            </w:pPr>
            <w:r w:rsidRPr="00BD0400">
              <w:rPr>
                <w:rStyle w:val="ChUnderl"/>
              </w:rPr>
              <w:t>X</w:t>
            </w:r>
          </w:p>
        </w:tc>
        <w:tc>
          <w:tcPr>
            <w:tcW w:w="709" w:type="dxa"/>
            <w:tcBorders>
              <w:top w:val="nil"/>
              <w:left w:val="nil"/>
              <w:bottom w:val="nil"/>
              <w:right w:val="nil"/>
            </w:tcBorders>
            <w:shd w:val="clear" w:color="auto" w:fill="auto"/>
          </w:tcPr>
          <w:p w14:paraId="5FFE9373" w14:textId="77777777" w:rsidR="0043527D" w:rsidRDefault="0043527D" w:rsidP="00C74C33">
            <w:pPr>
              <w:pStyle w:val="TableCell0-0Center"/>
            </w:pPr>
            <w:r>
              <w:t>X</w:t>
            </w:r>
          </w:p>
        </w:tc>
        <w:tc>
          <w:tcPr>
            <w:tcW w:w="709" w:type="dxa"/>
            <w:tcBorders>
              <w:top w:val="nil"/>
              <w:left w:val="nil"/>
              <w:bottom w:val="nil"/>
              <w:right w:val="nil"/>
            </w:tcBorders>
            <w:shd w:val="clear" w:color="auto" w:fill="auto"/>
          </w:tcPr>
          <w:p w14:paraId="446B99D7" w14:textId="77777777" w:rsidR="0043527D" w:rsidRDefault="0043527D" w:rsidP="00C74C33">
            <w:pPr>
              <w:pStyle w:val="TableCell0-0Center"/>
            </w:pPr>
            <w:r>
              <w:t>X</w:t>
            </w:r>
          </w:p>
        </w:tc>
        <w:tc>
          <w:tcPr>
            <w:tcW w:w="711" w:type="dxa"/>
            <w:tcBorders>
              <w:top w:val="nil"/>
              <w:left w:val="nil"/>
              <w:bottom w:val="nil"/>
              <w:right w:val="nil"/>
            </w:tcBorders>
            <w:shd w:val="clear" w:color="auto" w:fill="auto"/>
          </w:tcPr>
          <w:p w14:paraId="6EF998A1" w14:textId="77777777" w:rsidR="0043527D" w:rsidRDefault="0043527D" w:rsidP="00C74C33">
            <w:pPr>
              <w:pStyle w:val="TableCell0-0Center"/>
            </w:pPr>
          </w:p>
        </w:tc>
      </w:tr>
      <w:tr w:rsidR="0043527D" w14:paraId="4C36824B" w14:textId="77777777" w:rsidTr="0043527D">
        <w:tc>
          <w:tcPr>
            <w:tcW w:w="284" w:type="dxa"/>
            <w:tcBorders>
              <w:top w:val="nil"/>
              <w:left w:val="nil"/>
              <w:bottom w:val="nil"/>
              <w:right w:val="nil"/>
            </w:tcBorders>
          </w:tcPr>
          <w:p w14:paraId="3A75EDBE" w14:textId="77777777" w:rsidR="0043527D" w:rsidRPr="00C74C33" w:rsidRDefault="0043527D" w:rsidP="00C82099">
            <w:pPr>
              <w:pStyle w:val="O0Nwnext"/>
            </w:pPr>
          </w:p>
        </w:tc>
        <w:tc>
          <w:tcPr>
            <w:tcW w:w="2439" w:type="dxa"/>
            <w:tcBorders>
              <w:top w:val="nil"/>
              <w:left w:val="nil"/>
              <w:bottom w:val="nil"/>
              <w:right w:val="nil"/>
            </w:tcBorders>
            <w:shd w:val="clear" w:color="auto" w:fill="auto"/>
          </w:tcPr>
          <w:p w14:paraId="0703978C" w14:textId="3C91A50E" w:rsidR="0043527D" w:rsidRDefault="0043527D" w:rsidP="00C82099">
            <w:pPr>
              <w:pStyle w:val="O0Nwnext"/>
            </w:pPr>
            <w:r w:rsidRPr="00445429">
              <w:rPr>
                <w:rStyle w:val="ChItalBold"/>
              </w:rPr>
              <w:t>baru</w:t>
            </w:r>
            <w:r>
              <w:t xml:space="preserve"> ‘and then’</w:t>
            </w:r>
          </w:p>
        </w:tc>
        <w:tc>
          <w:tcPr>
            <w:tcW w:w="709" w:type="dxa"/>
            <w:tcBorders>
              <w:top w:val="nil"/>
              <w:left w:val="nil"/>
              <w:bottom w:val="nil"/>
              <w:right w:val="nil"/>
            </w:tcBorders>
            <w:shd w:val="clear" w:color="auto" w:fill="auto"/>
          </w:tcPr>
          <w:p w14:paraId="2FD9928D" w14:textId="77777777" w:rsidR="0043527D" w:rsidRPr="00AE4130" w:rsidRDefault="0043527D" w:rsidP="00C82099">
            <w:pPr>
              <w:pStyle w:val="TableCell0-0Center"/>
            </w:pPr>
            <w:r w:rsidRPr="00AE4130">
              <w:t>X</w:t>
            </w:r>
          </w:p>
        </w:tc>
        <w:tc>
          <w:tcPr>
            <w:tcW w:w="709" w:type="dxa"/>
            <w:tcBorders>
              <w:top w:val="nil"/>
              <w:left w:val="nil"/>
              <w:bottom w:val="nil"/>
              <w:right w:val="nil"/>
            </w:tcBorders>
            <w:shd w:val="clear" w:color="auto" w:fill="auto"/>
          </w:tcPr>
          <w:p w14:paraId="48D80A02"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2304BFF3"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0844A339" w14:textId="77777777" w:rsidR="0043527D" w:rsidRDefault="0043527D" w:rsidP="00C82099">
            <w:pPr>
              <w:pStyle w:val="TableCell0-0Center"/>
            </w:pPr>
          </w:p>
        </w:tc>
      </w:tr>
      <w:tr w:rsidR="0043527D" w14:paraId="56CB60C0" w14:textId="77777777" w:rsidTr="0043527D">
        <w:tc>
          <w:tcPr>
            <w:tcW w:w="284" w:type="dxa"/>
            <w:tcBorders>
              <w:top w:val="nil"/>
              <w:left w:val="nil"/>
              <w:bottom w:val="nil"/>
              <w:right w:val="nil"/>
            </w:tcBorders>
          </w:tcPr>
          <w:p w14:paraId="6285AAA2" w14:textId="77777777" w:rsidR="0043527D" w:rsidRPr="00C74C33" w:rsidRDefault="0043527D" w:rsidP="00C82099">
            <w:pPr>
              <w:pStyle w:val="O0Nwnext"/>
            </w:pPr>
          </w:p>
        </w:tc>
        <w:tc>
          <w:tcPr>
            <w:tcW w:w="2439" w:type="dxa"/>
            <w:tcBorders>
              <w:top w:val="nil"/>
              <w:left w:val="nil"/>
              <w:bottom w:val="nil"/>
              <w:right w:val="nil"/>
            </w:tcBorders>
            <w:shd w:val="clear" w:color="auto" w:fill="auto"/>
          </w:tcPr>
          <w:p w14:paraId="1C4DA4A5" w14:textId="592E5BD4" w:rsidR="0043527D" w:rsidRPr="008B4DA3" w:rsidRDefault="0043527D" w:rsidP="00C82099">
            <w:pPr>
              <w:pStyle w:val="O0Nwnext"/>
            </w:pPr>
            <w:r w:rsidRPr="008B4DA3">
              <w:rPr>
                <w:rStyle w:val="ChItalBold"/>
              </w:rPr>
              <w:t>sampe</w:t>
            </w:r>
            <w:r w:rsidRPr="008B4DA3">
              <w:t xml:space="preserve"> </w:t>
            </w:r>
            <w:r>
              <w:t>‘</w:t>
            </w:r>
            <w:r w:rsidRPr="008B4DA3">
              <w:t>until</w:t>
            </w:r>
            <w:r>
              <w:t>’</w:t>
            </w:r>
          </w:p>
        </w:tc>
        <w:tc>
          <w:tcPr>
            <w:tcW w:w="709" w:type="dxa"/>
            <w:tcBorders>
              <w:top w:val="nil"/>
              <w:left w:val="nil"/>
              <w:bottom w:val="nil"/>
              <w:right w:val="nil"/>
            </w:tcBorders>
            <w:shd w:val="clear" w:color="auto" w:fill="auto"/>
          </w:tcPr>
          <w:p w14:paraId="69B21100"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6F431CA4"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7CAEB224"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54F504F0" w14:textId="77777777" w:rsidR="0043527D" w:rsidRDefault="0043527D" w:rsidP="00C82099">
            <w:pPr>
              <w:pStyle w:val="TableCell0-0Center"/>
            </w:pPr>
          </w:p>
        </w:tc>
      </w:tr>
      <w:tr w:rsidR="0043527D" w14:paraId="5211ED87" w14:textId="77777777" w:rsidTr="0043527D">
        <w:tc>
          <w:tcPr>
            <w:tcW w:w="284" w:type="dxa"/>
            <w:tcBorders>
              <w:top w:val="nil"/>
              <w:left w:val="nil"/>
              <w:bottom w:val="nil"/>
              <w:right w:val="nil"/>
            </w:tcBorders>
          </w:tcPr>
          <w:p w14:paraId="59B5F386" w14:textId="77777777" w:rsidR="0043527D" w:rsidRPr="00C74C33" w:rsidRDefault="0043527D" w:rsidP="00C82099">
            <w:pPr>
              <w:pStyle w:val="O0Nwnext"/>
            </w:pPr>
          </w:p>
        </w:tc>
        <w:tc>
          <w:tcPr>
            <w:tcW w:w="2439" w:type="dxa"/>
            <w:tcBorders>
              <w:top w:val="nil"/>
              <w:left w:val="nil"/>
              <w:bottom w:val="nil"/>
              <w:right w:val="nil"/>
            </w:tcBorders>
            <w:shd w:val="clear" w:color="auto" w:fill="auto"/>
          </w:tcPr>
          <w:p w14:paraId="1261F5EB" w14:textId="3CEFE1CB" w:rsidR="0043527D" w:rsidRDefault="0043527D" w:rsidP="00C82099">
            <w:pPr>
              <w:pStyle w:val="O0Nwnext"/>
            </w:pPr>
            <w:r>
              <w:rPr>
                <w:rStyle w:val="ChItalBold"/>
              </w:rPr>
              <w:t>seblum</w:t>
            </w:r>
            <w:r>
              <w:t xml:space="preserve"> ‘before’</w:t>
            </w:r>
          </w:p>
        </w:tc>
        <w:tc>
          <w:tcPr>
            <w:tcW w:w="709" w:type="dxa"/>
            <w:tcBorders>
              <w:top w:val="nil"/>
              <w:left w:val="nil"/>
              <w:bottom w:val="nil"/>
              <w:right w:val="nil"/>
            </w:tcBorders>
            <w:shd w:val="clear" w:color="auto" w:fill="auto"/>
          </w:tcPr>
          <w:p w14:paraId="5323F7C2"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25E4C0F1"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53CAB3DE"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22632F15" w14:textId="77777777" w:rsidR="0043527D" w:rsidRDefault="0043527D" w:rsidP="00C82099">
            <w:pPr>
              <w:pStyle w:val="TableCell0-0Center"/>
            </w:pPr>
          </w:p>
        </w:tc>
      </w:tr>
      <w:tr w:rsidR="0043527D" w14:paraId="0FF19609" w14:textId="77777777" w:rsidTr="0043527D">
        <w:tc>
          <w:tcPr>
            <w:tcW w:w="284" w:type="dxa"/>
            <w:tcBorders>
              <w:top w:val="nil"/>
              <w:left w:val="nil"/>
              <w:bottom w:val="single" w:sz="4" w:space="0" w:color="auto"/>
              <w:right w:val="nil"/>
            </w:tcBorders>
          </w:tcPr>
          <w:p w14:paraId="6C462E9F" w14:textId="77777777" w:rsidR="0043527D" w:rsidRPr="00C74C33" w:rsidRDefault="0043527D" w:rsidP="00C82099">
            <w:pPr>
              <w:pStyle w:val="TableCell0-2Break"/>
            </w:pPr>
          </w:p>
        </w:tc>
        <w:tc>
          <w:tcPr>
            <w:tcW w:w="2439" w:type="dxa"/>
            <w:tcBorders>
              <w:top w:val="nil"/>
              <w:left w:val="nil"/>
              <w:bottom w:val="single" w:sz="4" w:space="0" w:color="auto"/>
              <w:right w:val="nil"/>
            </w:tcBorders>
            <w:shd w:val="clear" w:color="auto" w:fill="auto"/>
          </w:tcPr>
          <w:p w14:paraId="5F95B8FE" w14:textId="344C4029" w:rsidR="0043527D" w:rsidRDefault="0043527D" w:rsidP="00C82099">
            <w:pPr>
              <w:pStyle w:val="TableCell0-2Break"/>
            </w:pPr>
            <w:r w:rsidRPr="00445429">
              <w:rPr>
                <w:rStyle w:val="ChItalBold"/>
              </w:rPr>
              <w:t>kalo</w:t>
            </w:r>
            <w:r>
              <w:t xml:space="preserve"> ‘when, if’</w:t>
            </w:r>
          </w:p>
        </w:tc>
        <w:tc>
          <w:tcPr>
            <w:tcW w:w="709" w:type="dxa"/>
            <w:tcBorders>
              <w:top w:val="nil"/>
              <w:left w:val="nil"/>
              <w:bottom w:val="single" w:sz="4" w:space="0" w:color="auto"/>
              <w:right w:val="nil"/>
            </w:tcBorders>
            <w:shd w:val="clear" w:color="auto" w:fill="auto"/>
          </w:tcPr>
          <w:p w14:paraId="0DE6E3FC" w14:textId="77777777" w:rsidR="0043527D" w:rsidRDefault="0043527D" w:rsidP="00C82099">
            <w:pPr>
              <w:pStyle w:val="TableCell0-2CenterBreak"/>
            </w:pPr>
            <w:r>
              <w:t>X</w:t>
            </w:r>
          </w:p>
        </w:tc>
        <w:tc>
          <w:tcPr>
            <w:tcW w:w="709" w:type="dxa"/>
            <w:tcBorders>
              <w:top w:val="nil"/>
              <w:left w:val="nil"/>
              <w:bottom w:val="single" w:sz="4" w:space="0" w:color="auto"/>
              <w:right w:val="nil"/>
            </w:tcBorders>
            <w:shd w:val="clear" w:color="auto" w:fill="auto"/>
          </w:tcPr>
          <w:p w14:paraId="6DC4E9C0" w14:textId="77777777" w:rsidR="0043527D" w:rsidRDefault="0043527D" w:rsidP="00C82099">
            <w:pPr>
              <w:pStyle w:val="TableCell0-2CenterBreak"/>
            </w:pPr>
          </w:p>
        </w:tc>
        <w:tc>
          <w:tcPr>
            <w:tcW w:w="709" w:type="dxa"/>
            <w:tcBorders>
              <w:top w:val="nil"/>
              <w:left w:val="nil"/>
              <w:bottom w:val="single" w:sz="4" w:space="0" w:color="auto"/>
              <w:right w:val="nil"/>
            </w:tcBorders>
            <w:shd w:val="clear" w:color="auto" w:fill="auto"/>
          </w:tcPr>
          <w:p w14:paraId="36485539" w14:textId="77777777" w:rsidR="0043527D" w:rsidRDefault="0043527D" w:rsidP="00C82099">
            <w:pPr>
              <w:pStyle w:val="TableCell0-2CenterBreak"/>
            </w:pPr>
          </w:p>
        </w:tc>
        <w:tc>
          <w:tcPr>
            <w:tcW w:w="711" w:type="dxa"/>
            <w:tcBorders>
              <w:top w:val="nil"/>
              <w:left w:val="nil"/>
              <w:bottom w:val="single" w:sz="4" w:space="0" w:color="auto"/>
              <w:right w:val="nil"/>
            </w:tcBorders>
            <w:shd w:val="clear" w:color="auto" w:fill="auto"/>
          </w:tcPr>
          <w:p w14:paraId="0FFA49E5" w14:textId="77777777" w:rsidR="0043527D" w:rsidRDefault="0043527D" w:rsidP="00C82099">
            <w:pPr>
              <w:pStyle w:val="TableCell0-2CenterBreak"/>
            </w:pPr>
          </w:p>
        </w:tc>
      </w:tr>
      <w:tr w:rsidR="0043527D" w:rsidRPr="0043527D" w14:paraId="4B2BC1DE" w14:textId="77777777" w:rsidTr="0043527D">
        <w:tblPrEx>
          <w:tblBorders>
            <w:insideH w:val="single" w:sz="4" w:space="0" w:color="auto"/>
            <w:insideV w:val="single" w:sz="4" w:space="0" w:color="auto"/>
          </w:tblBorders>
        </w:tblPrEx>
        <w:tc>
          <w:tcPr>
            <w:tcW w:w="2723" w:type="dxa"/>
            <w:gridSpan w:val="2"/>
            <w:tcBorders>
              <w:left w:val="nil"/>
              <w:bottom w:val="nil"/>
              <w:right w:val="nil"/>
            </w:tcBorders>
          </w:tcPr>
          <w:p w14:paraId="4F3F8EC7" w14:textId="5B777FC6" w:rsidR="0043527D" w:rsidRPr="0043527D" w:rsidRDefault="0043527D" w:rsidP="00C82099">
            <w:pPr>
              <w:pStyle w:val="TableCell2-2"/>
            </w:pPr>
            <w:r w:rsidRPr="007800B5">
              <w:t>Consequence</w:t>
            </w:r>
          </w:p>
        </w:tc>
        <w:tc>
          <w:tcPr>
            <w:tcW w:w="709" w:type="dxa"/>
            <w:tcBorders>
              <w:left w:val="nil"/>
              <w:bottom w:val="nil"/>
              <w:right w:val="nil"/>
            </w:tcBorders>
            <w:shd w:val="clear" w:color="auto" w:fill="auto"/>
          </w:tcPr>
          <w:p w14:paraId="545547E7" w14:textId="77777777" w:rsidR="0043527D" w:rsidRPr="0043527D" w:rsidRDefault="0043527D" w:rsidP="00C82099">
            <w:pPr>
              <w:pStyle w:val="TableCell2-2"/>
            </w:pPr>
          </w:p>
        </w:tc>
        <w:tc>
          <w:tcPr>
            <w:tcW w:w="709" w:type="dxa"/>
            <w:tcBorders>
              <w:left w:val="nil"/>
              <w:bottom w:val="nil"/>
              <w:right w:val="nil"/>
            </w:tcBorders>
            <w:shd w:val="clear" w:color="auto" w:fill="auto"/>
          </w:tcPr>
          <w:p w14:paraId="66B43A10" w14:textId="77777777" w:rsidR="0043527D" w:rsidRPr="0043527D" w:rsidRDefault="0043527D" w:rsidP="00C82099">
            <w:pPr>
              <w:pStyle w:val="TableCell2-2"/>
            </w:pPr>
          </w:p>
        </w:tc>
        <w:tc>
          <w:tcPr>
            <w:tcW w:w="709" w:type="dxa"/>
            <w:tcBorders>
              <w:left w:val="nil"/>
              <w:bottom w:val="nil"/>
              <w:right w:val="nil"/>
            </w:tcBorders>
            <w:shd w:val="clear" w:color="auto" w:fill="auto"/>
          </w:tcPr>
          <w:p w14:paraId="2B246D27" w14:textId="77777777" w:rsidR="0043527D" w:rsidRPr="0043527D" w:rsidRDefault="0043527D" w:rsidP="00C82099">
            <w:pPr>
              <w:pStyle w:val="TableCell2-2"/>
            </w:pPr>
          </w:p>
        </w:tc>
        <w:tc>
          <w:tcPr>
            <w:tcW w:w="711" w:type="dxa"/>
            <w:tcBorders>
              <w:left w:val="nil"/>
              <w:bottom w:val="nil"/>
              <w:right w:val="nil"/>
            </w:tcBorders>
            <w:shd w:val="clear" w:color="auto" w:fill="auto"/>
          </w:tcPr>
          <w:p w14:paraId="2F7C35E1" w14:textId="77777777" w:rsidR="0043527D" w:rsidRPr="0043527D" w:rsidRDefault="0043527D" w:rsidP="00C82099">
            <w:pPr>
              <w:pStyle w:val="TableCell2-2"/>
            </w:pPr>
          </w:p>
        </w:tc>
      </w:tr>
      <w:tr w:rsidR="0043527D" w14:paraId="4BD6B1BF" w14:textId="77777777" w:rsidTr="0043527D">
        <w:tc>
          <w:tcPr>
            <w:tcW w:w="284" w:type="dxa"/>
            <w:tcBorders>
              <w:top w:val="nil"/>
              <w:left w:val="nil"/>
              <w:bottom w:val="nil"/>
              <w:right w:val="nil"/>
            </w:tcBorders>
          </w:tcPr>
          <w:p w14:paraId="7B9CB3BC" w14:textId="77777777" w:rsidR="0043527D" w:rsidRPr="00C74C33" w:rsidRDefault="0043527D" w:rsidP="00C74C33">
            <w:pPr>
              <w:pStyle w:val="TableCell0-0"/>
            </w:pPr>
          </w:p>
        </w:tc>
        <w:tc>
          <w:tcPr>
            <w:tcW w:w="2439" w:type="dxa"/>
            <w:tcBorders>
              <w:top w:val="nil"/>
              <w:left w:val="nil"/>
              <w:bottom w:val="nil"/>
              <w:right w:val="nil"/>
            </w:tcBorders>
            <w:shd w:val="clear" w:color="auto" w:fill="auto"/>
          </w:tcPr>
          <w:p w14:paraId="4E142318" w14:textId="146ED98D" w:rsidR="0043527D" w:rsidRDefault="0043527D" w:rsidP="00C74C33">
            <w:pPr>
              <w:pStyle w:val="TableCell0-0"/>
            </w:pPr>
            <w:r w:rsidRPr="00445429">
              <w:rPr>
                <w:rStyle w:val="ChItalBold"/>
              </w:rPr>
              <w:t>jadi</w:t>
            </w:r>
            <w:r>
              <w:t xml:space="preserve"> ‘so, since’</w:t>
            </w:r>
          </w:p>
        </w:tc>
        <w:tc>
          <w:tcPr>
            <w:tcW w:w="709" w:type="dxa"/>
            <w:tcBorders>
              <w:top w:val="nil"/>
              <w:left w:val="nil"/>
              <w:bottom w:val="nil"/>
              <w:right w:val="nil"/>
            </w:tcBorders>
            <w:shd w:val="clear" w:color="auto" w:fill="auto"/>
          </w:tcPr>
          <w:p w14:paraId="75933565" w14:textId="77777777" w:rsidR="0043527D" w:rsidRDefault="0043527D" w:rsidP="00C74C33">
            <w:pPr>
              <w:pStyle w:val="TableCell0-0Center"/>
            </w:pPr>
            <w:r>
              <w:t>X</w:t>
            </w:r>
          </w:p>
        </w:tc>
        <w:tc>
          <w:tcPr>
            <w:tcW w:w="709" w:type="dxa"/>
            <w:tcBorders>
              <w:top w:val="nil"/>
              <w:left w:val="nil"/>
              <w:bottom w:val="nil"/>
              <w:right w:val="nil"/>
            </w:tcBorders>
            <w:shd w:val="clear" w:color="auto" w:fill="auto"/>
          </w:tcPr>
          <w:p w14:paraId="2B745030" w14:textId="77777777" w:rsidR="0043527D" w:rsidRDefault="0043527D" w:rsidP="00C74C33">
            <w:pPr>
              <w:pStyle w:val="TableCell0-0Center"/>
            </w:pPr>
          </w:p>
        </w:tc>
        <w:tc>
          <w:tcPr>
            <w:tcW w:w="709" w:type="dxa"/>
            <w:tcBorders>
              <w:top w:val="nil"/>
              <w:left w:val="nil"/>
              <w:bottom w:val="nil"/>
              <w:right w:val="nil"/>
            </w:tcBorders>
            <w:shd w:val="clear" w:color="auto" w:fill="auto"/>
          </w:tcPr>
          <w:p w14:paraId="28351BE1" w14:textId="77777777" w:rsidR="0043527D" w:rsidRDefault="0043527D" w:rsidP="00C74C33">
            <w:pPr>
              <w:pStyle w:val="TableCell0-0Center"/>
            </w:pPr>
          </w:p>
        </w:tc>
        <w:tc>
          <w:tcPr>
            <w:tcW w:w="711" w:type="dxa"/>
            <w:tcBorders>
              <w:top w:val="nil"/>
              <w:left w:val="nil"/>
              <w:bottom w:val="nil"/>
              <w:right w:val="nil"/>
            </w:tcBorders>
            <w:shd w:val="clear" w:color="auto" w:fill="auto"/>
          </w:tcPr>
          <w:p w14:paraId="187B436F" w14:textId="77777777" w:rsidR="0043527D" w:rsidRDefault="0043527D" w:rsidP="00C74C33">
            <w:pPr>
              <w:pStyle w:val="TableCell0-0Center"/>
            </w:pPr>
          </w:p>
        </w:tc>
      </w:tr>
      <w:tr w:rsidR="0043527D" w14:paraId="55B09C09" w14:textId="77777777" w:rsidTr="0043527D">
        <w:tc>
          <w:tcPr>
            <w:tcW w:w="284" w:type="dxa"/>
            <w:tcBorders>
              <w:top w:val="nil"/>
              <w:left w:val="nil"/>
              <w:bottom w:val="nil"/>
              <w:right w:val="nil"/>
            </w:tcBorders>
          </w:tcPr>
          <w:p w14:paraId="61875EC4" w14:textId="77777777" w:rsidR="0043527D" w:rsidRPr="00C74C33" w:rsidRDefault="0043527D" w:rsidP="00C82099">
            <w:pPr>
              <w:pStyle w:val="O0Nwnext"/>
            </w:pPr>
          </w:p>
        </w:tc>
        <w:tc>
          <w:tcPr>
            <w:tcW w:w="2439" w:type="dxa"/>
            <w:tcBorders>
              <w:top w:val="nil"/>
              <w:left w:val="nil"/>
              <w:bottom w:val="nil"/>
              <w:right w:val="nil"/>
            </w:tcBorders>
            <w:shd w:val="clear" w:color="auto" w:fill="auto"/>
          </w:tcPr>
          <w:p w14:paraId="3B0FDF9E" w14:textId="45A8385F" w:rsidR="0043527D" w:rsidRDefault="0043527D" w:rsidP="00C82099">
            <w:pPr>
              <w:pStyle w:val="O0Nwnext"/>
            </w:pPr>
            <w:r w:rsidRPr="00445429">
              <w:rPr>
                <w:rStyle w:val="ChItalBold"/>
              </w:rPr>
              <w:t>supaya</w:t>
            </w:r>
            <w:r>
              <w:t xml:space="preserve"> ‘so that’</w:t>
            </w:r>
          </w:p>
        </w:tc>
        <w:tc>
          <w:tcPr>
            <w:tcW w:w="709" w:type="dxa"/>
            <w:tcBorders>
              <w:top w:val="nil"/>
              <w:left w:val="nil"/>
              <w:bottom w:val="nil"/>
              <w:right w:val="nil"/>
            </w:tcBorders>
            <w:shd w:val="clear" w:color="auto" w:fill="auto"/>
          </w:tcPr>
          <w:p w14:paraId="6B0270FC"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57B5636A"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64B3BAB0"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5E0DE254" w14:textId="77777777" w:rsidR="0043527D" w:rsidRDefault="0043527D" w:rsidP="00C82099">
            <w:pPr>
              <w:pStyle w:val="TableCell0-0Center"/>
            </w:pPr>
          </w:p>
        </w:tc>
      </w:tr>
      <w:tr w:rsidR="0043527D" w14:paraId="55B1DD17" w14:textId="77777777" w:rsidTr="0043527D">
        <w:tc>
          <w:tcPr>
            <w:tcW w:w="284" w:type="dxa"/>
            <w:tcBorders>
              <w:top w:val="nil"/>
              <w:left w:val="nil"/>
              <w:bottom w:val="nil"/>
              <w:right w:val="nil"/>
            </w:tcBorders>
          </w:tcPr>
          <w:p w14:paraId="63929A47" w14:textId="77777777" w:rsidR="0043527D" w:rsidRPr="00C74C33" w:rsidRDefault="0043527D" w:rsidP="00C82099">
            <w:pPr>
              <w:pStyle w:val="O0Nwnext"/>
            </w:pPr>
          </w:p>
        </w:tc>
        <w:tc>
          <w:tcPr>
            <w:tcW w:w="2439" w:type="dxa"/>
            <w:tcBorders>
              <w:top w:val="nil"/>
              <w:left w:val="nil"/>
              <w:bottom w:val="nil"/>
              <w:right w:val="nil"/>
            </w:tcBorders>
            <w:shd w:val="clear" w:color="auto" w:fill="auto"/>
          </w:tcPr>
          <w:p w14:paraId="1D64FB86" w14:textId="214B5F45" w:rsidR="0043527D" w:rsidRDefault="0043527D" w:rsidP="00C82099">
            <w:pPr>
              <w:pStyle w:val="O0Nwnext"/>
            </w:pPr>
            <w:r w:rsidRPr="00F53CB4">
              <w:rPr>
                <w:rStyle w:val="ChItalBold"/>
              </w:rPr>
              <w:t>untuk</w:t>
            </w:r>
            <w:r w:rsidRPr="00F53CB4">
              <w:t xml:space="preserve"> </w:t>
            </w:r>
            <w:r>
              <w:t>‘</w:t>
            </w:r>
            <w:r w:rsidRPr="00F53CB4">
              <w:t>for</w:t>
            </w:r>
            <w:r>
              <w:t>’</w:t>
            </w:r>
          </w:p>
        </w:tc>
        <w:tc>
          <w:tcPr>
            <w:tcW w:w="709" w:type="dxa"/>
            <w:tcBorders>
              <w:top w:val="nil"/>
              <w:left w:val="nil"/>
              <w:bottom w:val="nil"/>
              <w:right w:val="nil"/>
            </w:tcBorders>
            <w:shd w:val="clear" w:color="auto" w:fill="auto"/>
          </w:tcPr>
          <w:p w14:paraId="4611F74E"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3A494AF2"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28CCF710"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5A2EEFC9" w14:textId="77777777" w:rsidR="0043527D" w:rsidRDefault="0043527D" w:rsidP="00C82099">
            <w:pPr>
              <w:pStyle w:val="TableCell0-0Center"/>
            </w:pPr>
          </w:p>
        </w:tc>
      </w:tr>
      <w:tr w:rsidR="0043527D" w14:paraId="598426C4" w14:textId="77777777" w:rsidTr="0043527D">
        <w:tc>
          <w:tcPr>
            <w:tcW w:w="284" w:type="dxa"/>
            <w:tcBorders>
              <w:top w:val="nil"/>
              <w:left w:val="nil"/>
              <w:bottom w:val="nil"/>
              <w:right w:val="nil"/>
            </w:tcBorders>
          </w:tcPr>
          <w:p w14:paraId="42DC9F6C" w14:textId="77777777" w:rsidR="0043527D" w:rsidRPr="00C74C33" w:rsidRDefault="0043527D" w:rsidP="00C82099">
            <w:pPr>
              <w:pStyle w:val="O0Nwnext"/>
              <w:ind w:left="113" w:hanging="113"/>
            </w:pPr>
          </w:p>
        </w:tc>
        <w:tc>
          <w:tcPr>
            <w:tcW w:w="2439" w:type="dxa"/>
            <w:tcBorders>
              <w:top w:val="nil"/>
              <w:left w:val="nil"/>
              <w:bottom w:val="nil"/>
              <w:right w:val="nil"/>
            </w:tcBorders>
            <w:shd w:val="clear" w:color="auto" w:fill="auto"/>
          </w:tcPr>
          <w:p w14:paraId="5A562B76" w14:textId="0A358930" w:rsidR="0043527D" w:rsidRPr="00415CE5" w:rsidRDefault="0043527D" w:rsidP="00C82099">
            <w:pPr>
              <w:pStyle w:val="O0Nwnext"/>
              <w:ind w:left="113" w:hanging="113"/>
              <w:rPr>
                <w:rStyle w:val="ChItalBold"/>
              </w:rPr>
            </w:pPr>
            <w:r w:rsidRPr="008B4DA3">
              <w:rPr>
                <w:rStyle w:val="ChItalBold"/>
              </w:rPr>
              <w:t>sampe</w:t>
            </w:r>
            <w:r w:rsidRPr="008B4DA3">
              <w:t xml:space="preserve"> </w:t>
            </w:r>
            <w:r>
              <w:t>‘with the result that’</w:t>
            </w:r>
          </w:p>
        </w:tc>
        <w:tc>
          <w:tcPr>
            <w:tcW w:w="709" w:type="dxa"/>
            <w:tcBorders>
              <w:top w:val="nil"/>
              <w:left w:val="nil"/>
              <w:bottom w:val="nil"/>
              <w:right w:val="nil"/>
            </w:tcBorders>
            <w:shd w:val="clear" w:color="auto" w:fill="auto"/>
          </w:tcPr>
          <w:p w14:paraId="36CE2589"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1D82C02E"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3C135C29"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4DC35441" w14:textId="77777777" w:rsidR="0043527D" w:rsidRDefault="0043527D" w:rsidP="00C82099">
            <w:pPr>
              <w:pStyle w:val="TableCell0-0Center"/>
            </w:pPr>
          </w:p>
        </w:tc>
      </w:tr>
      <w:tr w:rsidR="0043527D" w14:paraId="0DCA8984" w14:textId="77777777" w:rsidTr="0043527D">
        <w:tc>
          <w:tcPr>
            <w:tcW w:w="284" w:type="dxa"/>
            <w:tcBorders>
              <w:top w:val="nil"/>
              <w:left w:val="nil"/>
              <w:bottom w:val="nil"/>
              <w:right w:val="nil"/>
            </w:tcBorders>
          </w:tcPr>
          <w:p w14:paraId="479BCEE8" w14:textId="77777777" w:rsidR="0043527D" w:rsidRPr="00C74C33" w:rsidRDefault="0043527D" w:rsidP="00C82099">
            <w:pPr>
              <w:pStyle w:val="O0Nwnext"/>
              <w:ind w:left="113" w:hanging="113"/>
            </w:pPr>
          </w:p>
        </w:tc>
        <w:tc>
          <w:tcPr>
            <w:tcW w:w="2439" w:type="dxa"/>
            <w:tcBorders>
              <w:top w:val="nil"/>
              <w:left w:val="nil"/>
              <w:bottom w:val="nil"/>
              <w:right w:val="nil"/>
            </w:tcBorders>
            <w:shd w:val="clear" w:color="auto" w:fill="auto"/>
          </w:tcPr>
          <w:p w14:paraId="71E73470" w14:textId="24DCD9CA" w:rsidR="0043527D" w:rsidRPr="008B4DA3" w:rsidRDefault="0043527D" w:rsidP="00C82099">
            <w:pPr>
              <w:pStyle w:val="O0Nwnext"/>
              <w:ind w:left="113" w:hanging="113"/>
            </w:pPr>
            <w:r w:rsidRPr="00415CE5">
              <w:rPr>
                <w:rStyle w:val="ChItalBold"/>
              </w:rPr>
              <w:t>karna</w:t>
            </w:r>
            <w:r>
              <w:t xml:space="preserve"> ‘because’</w:t>
            </w:r>
          </w:p>
        </w:tc>
        <w:tc>
          <w:tcPr>
            <w:tcW w:w="709" w:type="dxa"/>
            <w:tcBorders>
              <w:top w:val="nil"/>
              <w:left w:val="nil"/>
              <w:bottom w:val="nil"/>
              <w:right w:val="nil"/>
            </w:tcBorders>
            <w:shd w:val="clear" w:color="auto" w:fill="auto"/>
          </w:tcPr>
          <w:p w14:paraId="4DD3B37C"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4D996D32"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11FEE624"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7ACFB7C9" w14:textId="77777777" w:rsidR="0043527D" w:rsidRDefault="0043527D" w:rsidP="00C82099">
            <w:pPr>
              <w:pStyle w:val="TableCell0-0Center"/>
            </w:pPr>
          </w:p>
        </w:tc>
      </w:tr>
      <w:tr w:rsidR="0043527D" w:rsidRPr="00F53CB4" w14:paraId="5BFEC93A" w14:textId="77777777" w:rsidTr="0043527D">
        <w:tc>
          <w:tcPr>
            <w:tcW w:w="284" w:type="dxa"/>
            <w:tcBorders>
              <w:top w:val="nil"/>
              <w:left w:val="nil"/>
              <w:bottom w:val="single" w:sz="4" w:space="0" w:color="auto"/>
              <w:right w:val="nil"/>
            </w:tcBorders>
          </w:tcPr>
          <w:p w14:paraId="01226515" w14:textId="77777777" w:rsidR="0043527D" w:rsidRPr="00C74C33" w:rsidRDefault="0043527D" w:rsidP="00C82099">
            <w:pPr>
              <w:pStyle w:val="TableCell0-2Break"/>
            </w:pPr>
          </w:p>
        </w:tc>
        <w:tc>
          <w:tcPr>
            <w:tcW w:w="2439" w:type="dxa"/>
            <w:tcBorders>
              <w:top w:val="nil"/>
              <w:left w:val="nil"/>
              <w:bottom w:val="single" w:sz="4" w:space="0" w:color="auto"/>
              <w:right w:val="nil"/>
            </w:tcBorders>
            <w:shd w:val="clear" w:color="auto" w:fill="auto"/>
          </w:tcPr>
          <w:p w14:paraId="5BF47B02" w14:textId="3F5D80C9" w:rsidR="0043527D" w:rsidRPr="00F53CB4" w:rsidRDefault="0043527D" w:rsidP="00C82099">
            <w:pPr>
              <w:pStyle w:val="TableCell0-2Break"/>
            </w:pPr>
            <w:r w:rsidRPr="00445429">
              <w:rPr>
                <w:rStyle w:val="ChItalBold"/>
              </w:rPr>
              <w:t>gara-gara</w:t>
            </w:r>
            <w:r>
              <w:t xml:space="preserve"> ‘because’</w:t>
            </w:r>
          </w:p>
        </w:tc>
        <w:tc>
          <w:tcPr>
            <w:tcW w:w="709" w:type="dxa"/>
            <w:tcBorders>
              <w:top w:val="nil"/>
              <w:left w:val="nil"/>
              <w:bottom w:val="single" w:sz="4" w:space="0" w:color="auto"/>
              <w:right w:val="nil"/>
            </w:tcBorders>
            <w:shd w:val="clear" w:color="auto" w:fill="auto"/>
          </w:tcPr>
          <w:p w14:paraId="4D1FE97F" w14:textId="77777777" w:rsidR="0043527D" w:rsidRPr="00F53CB4" w:rsidRDefault="0043527D" w:rsidP="00C82099">
            <w:pPr>
              <w:pStyle w:val="TableCell0-2CenterBreak"/>
            </w:pPr>
            <w:r>
              <w:t>X</w:t>
            </w:r>
          </w:p>
        </w:tc>
        <w:tc>
          <w:tcPr>
            <w:tcW w:w="709" w:type="dxa"/>
            <w:tcBorders>
              <w:top w:val="nil"/>
              <w:left w:val="nil"/>
              <w:bottom w:val="single" w:sz="4" w:space="0" w:color="auto"/>
              <w:right w:val="nil"/>
            </w:tcBorders>
            <w:shd w:val="clear" w:color="auto" w:fill="auto"/>
          </w:tcPr>
          <w:p w14:paraId="5C4D8AF2" w14:textId="77777777" w:rsidR="0043527D" w:rsidRPr="00F53CB4" w:rsidRDefault="0043527D" w:rsidP="00C82099">
            <w:pPr>
              <w:pStyle w:val="TableCell0-2CenterBreak"/>
            </w:pPr>
          </w:p>
        </w:tc>
        <w:tc>
          <w:tcPr>
            <w:tcW w:w="709" w:type="dxa"/>
            <w:tcBorders>
              <w:top w:val="nil"/>
              <w:left w:val="nil"/>
              <w:bottom w:val="single" w:sz="4" w:space="0" w:color="auto"/>
              <w:right w:val="nil"/>
            </w:tcBorders>
            <w:shd w:val="clear" w:color="auto" w:fill="auto"/>
          </w:tcPr>
          <w:p w14:paraId="25D84FA4" w14:textId="77777777" w:rsidR="0043527D" w:rsidRPr="00F53CB4" w:rsidRDefault="0043527D" w:rsidP="00C82099">
            <w:pPr>
              <w:pStyle w:val="TableCell0-2CenterBreak"/>
            </w:pPr>
          </w:p>
        </w:tc>
        <w:tc>
          <w:tcPr>
            <w:tcW w:w="711" w:type="dxa"/>
            <w:tcBorders>
              <w:top w:val="nil"/>
              <w:left w:val="nil"/>
              <w:bottom w:val="single" w:sz="4" w:space="0" w:color="auto"/>
              <w:right w:val="nil"/>
            </w:tcBorders>
            <w:shd w:val="clear" w:color="auto" w:fill="auto"/>
          </w:tcPr>
          <w:p w14:paraId="7674055D" w14:textId="77777777" w:rsidR="0043527D" w:rsidRPr="00F53CB4" w:rsidRDefault="0043527D" w:rsidP="00C82099">
            <w:pPr>
              <w:pStyle w:val="TableCell0-2CenterBreak"/>
            </w:pPr>
          </w:p>
        </w:tc>
      </w:tr>
      <w:tr w:rsidR="0043527D" w:rsidRPr="0043527D" w14:paraId="25DC7DB2" w14:textId="77777777" w:rsidTr="0043527D">
        <w:tblPrEx>
          <w:tblBorders>
            <w:insideH w:val="single" w:sz="4" w:space="0" w:color="auto"/>
            <w:insideV w:val="single" w:sz="4" w:space="0" w:color="auto"/>
          </w:tblBorders>
        </w:tblPrEx>
        <w:tc>
          <w:tcPr>
            <w:tcW w:w="2723" w:type="dxa"/>
            <w:gridSpan w:val="2"/>
            <w:tcBorders>
              <w:left w:val="nil"/>
              <w:bottom w:val="nil"/>
              <w:right w:val="nil"/>
            </w:tcBorders>
          </w:tcPr>
          <w:p w14:paraId="26C9E976" w14:textId="1F8C83BD" w:rsidR="0043527D" w:rsidRPr="0043527D" w:rsidRDefault="0043527D" w:rsidP="00C82099">
            <w:pPr>
              <w:pStyle w:val="TableCell2-2"/>
            </w:pPr>
            <w:r>
              <w:t>Con</w:t>
            </w:r>
            <w:r w:rsidRPr="00CA0C64">
              <w:t>tra</w:t>
            </w:r>
            <w:r>
              <w:t>s</w:t>
            </w:r>
            <w:r w:rsidRPr="00CA0C64">
              <w:t>t</w:t>
            </w:r>
          </w:p>
        </w:tc>
        <w:tc>
          <w:tcPr>
            <w:tcW w:w="709" w:type="dxa"/>
            <w:tcBorders>
              <w:left w:val="nil"/>
              <w:bottom w:val="nil"/>
              <w:right w:val="nil"/>
            </w:tcBorders>
            <w:shd w:val="clear" w:color="auto" w:fill="auto"/>
          </w:tcPr>
          <w:p w14:paraId="2B0E1B47" w14:textId="77777777" w:rsidR="0043527D" w:rsidRPr="0043527D" w:rsidRDefault="0043527D" w:rsidP="00C82099">
            <w:pPr>
              <w:pStyle w:val="TableCell2-2"/>
            </w:pPr>
          </w:p>
        </w:tc>
        <w:tc>
          <w:tcPr>
            <w:tcW w:w="709" w:type="dxa"/>
            <w:tcBorders>
              <w:left w:val="nil"/>
              <w:bottom w:val="nil"/>
              <w:right w:val="nil"/>
            </w:tcBorders>
            <w:shd w:val="clear" w:color="auto" w:fill="auto"/>
          </w:tcPr>
          <w:p w14:paraId="57392A3D" w14:textId="77777777" w:rsidR="0043527D" w:rsidRPr="0043527D" w:rsidRDefault="0043527D" w:rsidP="00C82099">
            <w:pPr>
              <w:pStyle w:val="TableCell2-2"/>
            </w:pPr>
          </w:p>
        </w:tc>
        <w:tc>
          <w:tcPr>
            <w:tcW w:w="709" w:type="dxa"/>
            <w:tcBorders>
              <w:left w:val="nil"/>
              <w:bottom w:val="nil"/>
              <w:right w:val="nil"/>
            </w:tcBorders>
            <w:shd w:val="clear" w:color="auto" w:fill="auto"/>
          </w:tcPr>
          <w:p w14:paraId="47164FE2" w14:textId="77777777" w:rsidR="0043527D" w:rsidRPr="0043527D" w:rsidRDefault="0043527D" w:rsidP="00C82099">
            <w:pPr>
              <w:pStyle w:val="TableCell2-2"/>
            </w:pPr>
          </w:p>
        </w:tc>
        <w:tc>
          <w:tcPr>
            <w:tcW w:w="711" w:type="dxa"/>
            <w:tcBorders>
              <w:left w:val="nil"/>
              <w:bottom w:val="nil"/>
              <w:right w:val="nil"/>
            </w:tcBorders>
            <w:shd w:val="clear" w:color="auto" w:fill="auto"/>
          </w:tcPr>
          <w:p w14:paraId="3E037641" w14:textId="77777777" w:rsidR="0043527D" w:rsidRPr="0043527D" w:rsidRDefault="0043527D" w:rsidP="00C82099">
            <w:pPr>
              <w:pStyle w:val="TableCell2-2"/>
            </w:pPr>
          </w:p>
        </w:tc>
      </w:tr>
      <w:tr w:rsidR="0043527D" w14:paraId="344ABCD2" w14:textId="77777777" w:rsidTr="0043527D">
        <w:tc>
          <w:tcPr>
            <w:tcW w:w="284" w:type="dxa"/>
            <w:tcBorders>
              <w:top w:val="nil"/>
              <w:left w:val="nil"/>
              <w:bottom w:val="nil"/>
              <w:right w:val="nil"/>
            </w:tcBorders>
          </w:tcPr>
          <w:p w14:paraId="4174A114" w14:textId="77777777" w:rsidR="0043527D" w:rsidRPr="00C74C33" w:rsidRDefault="0043527D" w:rsidP="00C74C33">
            <w:pPr>
              <w:pStyle w:val="TableCell0-0"/>
            </w:pPr>
          </w:p>
        </w:tc>
        <w:tc>
          <w:tcPr>
            <w:tcW w:w="2439" w:type="dxa"/>
            <w:tcBorders>
              <w:top w:val="nil"/>
              <w:left w:val="nil"/>
              <w:bottom w:val="nil"/>
              <w:right w:val="nil"/>
            </w:tcBorders>
            <w:shd w:val="clear" w:color="auto" w:fill="auto"/>
          </w:tcPr>
          <w:p w14:paraId="755C3C5C" w14:textId="50E6CDDE" w:rsidR="0043527D" w:rsidRDefault="0043527D" w:rsidP="00C74C33">
            <w:pPr>
              <w:pStyle w:val="TableCell0-0"/>
            </w:pPr>
            <w:r w:rsidRPr="00445429">
              <w:rPr>
                <w:rStyle w:val="ChItalBold"/>
              </w:rPr>
              <w:t>tapi</w:t>
            </w:r>
            <w:r>
              <w:t xml:space="preserve"> ‘but’</w:t>
            </w:r>
          </w:p>
        </w:tc>
        <w:tc>
          <w:tcPr>
            <w:tcW w:w="709" w:type="dxa"/>
            <w:tcBorders>
              <w:top w:val="nil"/>
              <w:left w:val="nil"/>
              <w:bottom w:val="nil"/>
              <w:right w:val="nil"/>
            </w:tcBorders>
            <w:shd w:val="clear" w:color="auto" w:fill="auto"/>
          </w:tcPr>
          <w:p w14:paraId="6E8488BC" w14:textId="77777777" w:rsidR="0043527D" w:rsidRDefault="0043527D" w:rsidP="00C74C33">
            <w:pPr>
              <w:pStyle w:val="TableCell0-0Center"/>
            </w:pPr>
            <w:r>
              <w:t>X</w:t>
            </w:r>
          </w:p>
        </w:tc>
        <w:tc>
          <w:tcPr>
            <w:tcW w:w="709" w:type="dxa"/>
            <w:tcBorders>
              <w:top w:val="nil"/>
              <w:left w:val="nil"/>
              <w:bottom w:val="nil"/>
              <w:right w:val="nil"/>
            </w:tcBorders>
            <w:shd w:val="clear" w:color="auto" w:fill="auto"/>
          </w:tcPr>
          <w:p w14:paraId="6D7E831D" w14:textId="77777777" w:rsidR="0043527D" w:rsidRDefault="0043527D" w:rsidP="00C74C33">
            <w:pPr>
              <w:pStyle w:val="TableCell0-0Center"/>
            </w:pPr>
          </w:p>
        </w:tc>
        <w:tc>
          <w:tcPr>
            <w:tcW w:w="709" w:type="dxa"/>
            <w:tcBorders>
              <w:top w:val="nil"/>
              <w:left w:val="nil"/>
              <w:bottom w:val="nil"/>
              <w:right w:val="nil"/>
            </w:tcBorders>
            <w:shd w:val="clear" w:color="auto" w:fill="auto"/>
          </w:tcPr>
          <w:p w14:paraId="2978E241" w14:textId="77777777" w:rsidR="0043527D" w:rsidRDefault="0043527D" w:rsidP="00C74C33">
            <w:pPr>
              <w:pStyle w:val="TableCell0-0Center"/>
            </w:pPr>
          </w:p>
        </w:tc>
        <w:tc>
          <w:tcPr>
            <w:tcW w:w="711" w:type="dxa"/>
            <w:tcBorders>
              <w:top w:val="nil"/>
              <w:left w:val="nil"/>
              <w:bottom w:val="nil"/>
              <w:right w:val="nil"/>
            </w:tcBorders>
            <w:shd w:val="clear" w:color="auto" w:fill="auto"/>
          </w:tcPr>
          <w:p w14:paraId="1D8C8EB0" w14:textId="77777777" w:rsidR="0043527D" w:rsidRDefault="0043527D" w:rsidP="00C74C33">
            <w:pPr>
              <w:pStyle w:val="TableCell0-0Center"/>
            </w:pPr>
          </w:p>
        </w:tc>
      </w:tr>
      <w:tr w:rsidR="0043527D" w14:paraId="4E33BC2F" w14:textId="77777777" w:rsidTr="0043527D">
        <w:tc>
          <w:tcPr>
            <w:tcW w:w="284" w:type="dxa"/>
            <w:tcBorders>
              <w:top w:val="nil"/>
              <w:left w:val="nil"/>
              <w:bottom w:val="nil"/>
              <w:right w:val="nil"/>
            </w:tcBorders>
          </w:tcPr>
          <w:p w14:paraId="68AEB905" w14:textId="77777777" w:rsidR="0043527D" w:rsidRPr="00C74C33" w:rsidRDefault="0043527D" w:rsidP="00C82099">
            <w:pPr>
              <w:pStyle w:val="O0Nwnext"/>
            </w:pPr>
          </w:p>
        </w:tc>
        <w:tc>
          <w:tcPr>
            <w:tcW w:w="2439" w:type="dxa"/>
            <w:tcBorders>
              <w:top w:val="nil"/>
              <w:left w:val="nil"/>
              <w:bottom w:val="nil"/>
              <w:right w:val="nil"/>
            </w:tcBorders>
            <w:shd w:val="clear" w:color="auto" w:fill="auto"/>
          </w:tcPr>
          <w:p w14:paraId="0CD9F4C9" w14:textId="32545788" w:rsidR="0043527D" w:rsidRDefault="0043527D" w:rsidP="00C82099">
            <w:pPr>
              <w:pStyle w:val="O0Nwnext"/>
            </w:pPr>
            <w:r w:rsidRPr="00445429">
              <w:rPr>
                <w:rStyle w:val="ChItalBold"/>
              </w:rPr>
              <w:t>habis</w:t>
            </w:r>
            <w:r>
              <w:t xml:space="preserve"> ‘after all’</w:t>
            </w:r>
          </w:p>
        </w:tc>
        <w:tc>
          <w:tcPr>
            <w:tcW w:w="709" w:type="dxa"/>
            <w:tcBorders>
              <w:top w:val="nil"/>
              <w:left w:val="nil"/>
              <w:bottom w:val="nil"/>
              <w:right w:val="nil"/>
            </w:tcBorders>
            <w:shd w:val="clear" w:color="auto" w:fill="auto"/>
          </w:tcPr>
          <w:p w14:paraId="20907F30"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626C28CE"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6A6654E7"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72D41B99" w14:textId="77777777" w:rsidR="0043527D" w:rsidRDefault="0043527D" w:rsidP="00C82099">
            <w:pPr>
              <w:pStyle w:val="TableCell0-0Center"/>
            </w:pPr>
          </w:p>
        </w:tc>
      </w:tr>
      <w:tr w:rsidR="0043527D" w14:paraId="738AE988" w14:textId="77777777" w:rsidTr="0043527D">
        <w:tc>
          <w:tcPr>
            <w:tcW w:w="284" w:type="dxa"/>
            <w:tcBorders>
              <w:top w:val="nil"/>
              <w:left w:val="nil"/>
              <w:bottom w:val="nil"/>
              <w:right w:val="nil"/>
            </w:tcBorders>
          </w:tcPr>
          <w:p w14:paraId="3002F5FB" w14:textId="77777777" w:rsidR="0043527D" w:rsidRPr="00C74C33" w:rsidRDefault="0043527D" w:rsidP="00C82099">
            <w:pPr>
              <w:pStyle w:val="O0Nwnext"/>
            </w:pPr>
          </w:p>
        </w:tc>
        <w:tc>
          <w:tcPr>
            <w:tcW w:w="2439" w:type="dxa"/>
            <w:tcBorders>
              <w:top w:val="nil"/>
              <w:left w:val="nil"/>
              <w:bottom w:val="nil"/>
              <w:right w:val="nil"/>
            </w:tcBorders>
            <w:shd w:val="clear" w:color="auto" w:fill="auto"/>
          </w:tcPr>
          <w:p w14:paraId="439ABC70" w14:textId="11FCF300" w:rsidR="0043527D" w:rsidRDefault="0043527D" w:rsidP="00C82099">
            <w:pPr>
              <w:pStyle w:val="O0Nwnext"/>
            </w:pPr>
            <w:r w:rsidRPr="00445429">
              <w:rPr>
                <w:rStyle w:val="ChItalBold"/>
              </w:rPr>
              <w:t>baru</w:t>
            </w:r>
            <w:r>
              <w:t xml:space="preserve"> ‘after all’</w:t>
            </w:r>
          </w:p>
        </w:tc>
        <w:tc>
          <w:tcPr>
            <w:tcW w:w="709" w:type="dxa"/>
            <w:tcBorders>
              <w:top w:val="nil"/>
              <w:left w:val="nil"/>
              <w:bottom w:val="nil"/>
              <w:right w:val="nil"/>
            </w:tcBorders>
            <w:shd w:val="clear" w:color="auto" w:fill="auto"/>
          </w:tcPr>
          <w:p w14:paraId="223BDBCC"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6D6BE30B"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5EF21734"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087109A0" w14:textId="77777777" w:rsidR="0043527D" w:rsidRDefault="0043527D" w:rsidP="00C82099">
            <w:pPr>
              <w:pStyle w:val="TableCell0-0Center"/>
            </w:pPr>
          </w:p>
        </w:tc>
      </w:tr>
      <w:tr w:rsidR="0043527D" w14:paraId="7A31213F" w14:textId="77777777" w:rsidTr="0043527D">
        <w:tc>
          <w:tcPr>
            <w:tcW w:w="284" w:type="dxa"/>
            <w:tcBorders>
              <w:top w:val="nil"/>
              <w:left w:val="nil"/>
              <w:bottom w:val="nil"/>
              <w:right w:val="nil"/>
            </w:tcBorders>
          </w:tcPr>
          <w:p w14:paraId="259C773A" w14:textId="77777777" w:rsidR="0043527D" w:rsidRPr="00C74C33" w:rsidRDefault="0043527D" w:rsidP="00C82099">
            <w:pPr>
              <w:pStyle w:val="O0Nwnext"/>
              <w:ind w:left="113" w:hanging="113"/>
            </w:pPr>
          </w:p>
        </w:tc>
        <w:tc>
          <w:tcPr>
            <w:tcW w:w="2439" w:type="dxa"/>
            <w:tcBorders>
              <w:top w:val="nil"/>
              <w:left w:val="nil"/>
              <w:bottom w:val="nil"/>
              <w:right w:val="nil"/>
            </w:tcBorders>
            <w:shd w:val="clear" w:color="auto" w:fill="auto"/>
          </w:tcPr>
          <w:p w14:paraId="06A6AD19" w14:textId="7CA373C0" w:rsidR="0043527D" w:rsidRDefault="0043527D" w:rsidP="00C82099">
            <w:pPr>
              <w:pStyle w:val="O0Nwnext"/>
              <w:ind w:left="113" w:hanging="113"/>
            </w:pPr>
            <w:r w:rsidRPr="00445429">
              <w:rPr>
                <w:rStyle w:val="ChItalBold"/>
              </w:rPr>
              <w:t>padahal</w:t>
            </w:r>
            <w:r>
              <w:t xml:space="preserve"> ‘but actually’</w:t>
            </w:r>
          </w:p>
        </w:tc>
        <w:tc>
          <w:tcPr>
            <w:tcW w:w="709" w:type="dxa"/>
            <w:tcBorders>
              <w:top w:val="nil"/>
              <w:left w:val="nil"/>
              <w:bottom w:val="nil"/>
              <w:right w:val="nil"/>
            </w:tcBorders>
            <w:shd w:val="clear" w:color="auto" w:fill="auto"/>
          </w:tcPr>
          <w:p w14:paraId="434B3FF2" w14:textId="77777777" w:rsidR="0043527D" w:rsidRDefault="0043527D" w:rsidP="00C82099">
            <w:pPr>
              <w:pStyle w:val="TableCell0-0Center"/>
            </w:pPr>
            <w:r>
              <w:t>X</w:t>
            </w:r>
          </w:p>
        </w:tc>
        <w:tc>
          <w:tcPr>
            <w:tcW w:w="709" w:type="dxa"/>
            <w:tcBorders>
              <w:top w:val="nil"/>
              <w:left w:val="nil"/>
              <w:bottom w:val="nil"/>
              <w:right w:val="nil"/>
            </w:tcBorders>
            <w:shd w:val="clear" w:color="auto" w:fill="auto"/>
          </w:tcPr>
          <w:p w14:paraId="38E0F2AB" w14:textId="77777777" w:rsidR="0043527D" w:rsidRDefault="0043527D" w:rsidP="00C82099">
            <w:pPr>
              <w:pStyle w:val="TableCell0-0Center"/>
            </w:pPr>
          </w:p>
        </w:tc>
        <w:tc>
          <w:tcPr>
            <w:tcW w:w="709" w:type="dxa"/>
            <w:tcBorders>
              <w:top w:val="nil"/>
              <w:left w:val="nil"/>
              <w:bottom w:val="nil"/>
              <w:right w:val="nil"/>
            </w:tcBorders>
            <w:shd w:val="clear" w:color="auto" w:fill="auto"/>
          </w:tcPr>
          <w:p w14:paraId="28CA561A" w14:textId="77777777" w:rsidR="0043527D" w:rsidRDefault="0043527D" w:rsidP="00C82099">
            <w:pPr>
              <w:pStyle w:val="TableCell0-0Center"/>
            </w:pPr>
          </w:p>
        </w:tc>
        <w:tc>
          <w:tcPr>
            <w:tcW w:w="711" w:type="dxa"/>
            <w:tcBorders>
              <w:top w:val="nil"/>
              <w:left w:val="nil"/>
              <w:bottom w:val="nil"/>
              <w:right w:val="nil"/>
            </w:tcBorders>
            <w:shd w:val="clear" w:color="auto" w:fill="auto"/>
          </w:tcPr>
          <w:p w14:paraId="7555DDF6" w14:textId="77777777" w:rsidR="0043527D" w:rsidRDefault="0043527D" w:rsidP="00C82099">
            <w:pPr>
              <w:pStyle w:val="TableCell0-0Center"/>
            </w:pPr>
          </w:p>
        </w:tc>
      </w:tr>
      <w:tr w:rsidR="0043527D" w14:paraId="2CECB2C0" w14:textId="77777777" w:rsidTr="0043527D">
        <w:tc>
          <w:tcPr>
            <w:tcW w:w="284" w:type="dxa"/>
            <w:tcBorders>
              <w:top w:val="nil"/>
              <w:left w:val="nil"/>
              <w:bottom w:val="single" w:sz="4" w:space="0" w:color="auto"/>
              <w:right w:val="nil"/>
            </w:tcBorders>
          </w:tcPr>
          <w:p w14:paraId="741A4807" w14:textId="77777777" w:rsidR="0043527D" w:rsidRPr="00C74C33" w:rsidRDefault="0043527D" w:rsidP="00C82099">
            <w:pPr>
              <w:pStyle w:val="TableCell0-2Break"/>
            </w:pPr>
          </w:p>
        </w:tc>
        <w:tc>
          <w:tcPr>
            <w:tcW w:w="2439" w:type="dxa"/>
            <w:tcBorders>
              <w:top w:val="nil"/>
              <w:left w:val="nil"/>
              <w:bottom w:val="single" w:sz="4" w:space="0" w:color="auto"/>
              <w:right w:val="nil"/>
            </w:tcBorders>
            <w:shd w:val="clear" w:color="auto" w:fill="auto"/>
          </w:tcPr>
          <w:p w14:paraId="1B4C4159" w14:textId="7E96A3E3" w:rsidR="0043527D" w:rsidRDefault="0043527D" w:rsidP="00C82099">
            <w:pPr>
              <w:pStyle w:val="TableCell0-2Break"/>
            </w:pPr>
            <w:r w:rsidRPr="00445429">
              <w:rPr>
                <w:rStyle w:val="ChItalBold"/>
              </w:rPr>
              <w:t>biar</w:t>
            </w:r>
            <w:r>
              <w:t xml:space="preserve"> ‘although’</w:t>
            </w:r>
          </w:p>
        </w:tc>
        <w:tc>
          <w:tcPr>
            <w:tcW w:w="709" w:type="dxa"/>
            <w:tcBorders>
              <w:top w:val="nil"/>
              <w:left w:val="nil"/>
              <w:bottom w:val="single" w:sz="4" w:space="0" w:color="auto"/>
              <w:right w:val="nil"/>
            </w:tcBorders>
            <w:shd w:val="clear" w:color="auto" w:fill="auto"/>
          </w:tcPr>
          <w:p w14:paraId="5773ADED" w14:textId="77777777" w:rsidR="0043527D" w:rsidRDefault="0043527D" w:rsidP="00C82099">
            <w:pPr>
              <w:pStyle w:val="TableCell0-2CenterBreak"/>
            </w:pPr>
            <w:r>
              <w:t>X</w:t>
            </w:r>
          </w:p>
        </w:tc>
        <w:tc>
          <w:tcPr>
            <w:tcW w:w="709" w:type="dxa"/>
            <w:tcBorders>
              <w:top w:val="nil"/>
              <w:left w:val="nil"/>
              <w:bottom w:val="single" w:sz="4" w:space="0" w:color="auto"/>
              <w:right w:val="nil"/>
            </w:tcBorders>
            <w:shd w:val="clear" w:color="auto" w:fill="auto"/>
          </w:tcPr>
          <w:p w14:paraId="0BE43897" w14:textId="77777777" w:rsidR="0043527D" w:rsidRDefault="0043527D" w:rsidP="00C82099">
            <w:pPr>
              <w:pStyle w:val="TableCell0-2CenterBreak"/>
            </w:pPr>
          </w:p>
        </w:tc>
        <w:tc>
          <w:tcPr>
            <w:tcW w:w="709" w:type="dxa"/>
            <w:tcBorders>
              <w:top w:val="nil"/>
              <w:left w:val="nil"/>
              <w:bottom w:val="single" w:sz="4" w:space="0" w:color="auto"/>
              <w:right w:val="nil"/>
            </w:tcBorders>
            <w:shd w:val="clear" w:color="auto" w:fill="auto"/>
          </w:tcPr>
          <w:p w14:paraId="4D5BA404" w14:textId="77777777" w:rsidR="0043527D" w:rsidRDefault="0043527D" w:rsidP="00C82099">
            <w:pPr>
              <w:pStyle w:val="TableCell0-2CenterBreak"/>
            </w:pPr>
          </w:p>
        </w:tc>
        <w:tc>
          <w:tcPr>
            <w:tcW w:w="711" w:type="dxa"/>
            <w:tcBorders>
              <w:top w:val="nil"/>
              <w:left w:val="nil"/>
              <w:bottom w:val="single" w:sz="4" w:space="0" w:color="auto"/>
              <w:right w:val="nil"/>
            </w:tcBorders>
            <w:shd w:val="clear" w:color="auto" w:fill="auto"/>
          </w:tcPr>
          <w:p w14:paraId="4FAFF8E8" w14:textId="77777777" w:rsidR="0043527D" w:rsidRDefault="0043527D" w:rsidP="00C82099">
            <w:pPr>
              <w:pStyle w:val="TableCell0-2CenterBreak"/>
            </w:pPr>
          </w:p>
        </w:tc>
      </w:tr>
      <w:tr w:rsidR="0043527D" w:rsidRPr="0043527D" w14:paraId="7A47535A" w14:textId="77777777" w:rsidTr="0043527D">
        <w:tblPrEx>
          <w:tblBorders>
            <w:insideH w:val="single" w:sz="4" w:space="0" w:color="auto"/>
            <w:insideV w:val="single" w:sz="4" w:space="0" w:color="auto"/>
          </w:tblBorders>
        </w:tblPrEx>
        <w:tc>
          <w:tcPr>
            <w:tcW w:w="2723" w:type="dxa"/>
            <w:gridSpan w:val="2"/>
            <w:tcBorders>
              <w:left w:val="nil"/>
              <w:bottom w:val="nil"/>
              <w:right w:val="nil"/>
            </w:tcBorders>
          </w:tcPr>
          <w:p w14:paraId="1A70E8ED" w14:textId="2F4A2B75" w:rsidR="0043527D" w:rsidRPr="0043527D" w:rsidRDefault="0043527D" w:rsidP="00C82099">
            <w:pPr>
              <w:pStyle w:val="TableCell2-2"/>
            </w:pPr>
            <w:r>
              <w:t>Similarity</w:t>
            </w:r>
          </w:p>
        </w:tc>
        <w:tc>
          <w:tcPr>
            <w:tcW w:w="709" w:type="dxa"/>
            <w:tcBorders>
              <w:left w:val="nil"/>
              <w:bottom w:val="nil"/>
              <w:right w:val="nil"/>
            </w:tcBorders>
            <w:shd w:val="clear" w:color="auto" w:fill="auto"/>
          </w:tcPr>
          <w:p w14:paraId="78A49D2B" w14:textId="77777777" w:rsidR="0043527D" w:rsidRPr="0043527D" w:rsidRDefault="0043527D" w:rsidP="00C82099">
            <w:pPr>
              <w:pStyle w:val="TableCell2-2"/>
            </w:pPr>
          </w:p>
        </w:tc>
        <w:tc>
          <w:tcPr>
            <w:tcW w:w="709" w:type="dxa"/>
            <w:tcBorders>
              <w:left w:val="nil"/>
              <w:bottom w:val="nil"/>
              <w:right w:val="nil"/>
            </w:tcBorders>
            <w:shd w:val="clear" w:color="auto" w:fill="auto"/>
          </w:tcPr>
          <w:p w14:paraId="5E2E68FD" w14:textId="77777777" w:rsidR="0043527D" w:rsidRPr="0043527D" w:rsidRDefault="0043527D" w:rsidP="00C82099">
            <w:pPr>
              <w:pStyle w:val="TableCell2-2"/>
            </w:pPr>
          </w:p>
        </w:tc>
        <w:tc>
          <w:tcPr>
            <w:tcW w:w="709" w:type="dxa"/>
            <w:tcBorders>
              <w:left w:val="nil"/>
              <w:bottom w:val="nil"/>
              <w:right w:val="nil"/>
            </w:tcBorders>
            <w:shd w:val="clear" w:color="auto" w:fill="auto"/>
          </w:tcPr>
          <w:p w14:paraId="357EA12E" w14:textId="77777777" w:rsidR="0043527D" w:rsidRPr="0043527D" w:rsidRDefault="0043527D" w:rsidP="00C82099">
            <w:pPr>
              <w:pStyle w:val="TableCell2-2"/>
            </w:pPr>
          </w:p>
        </w:tc>
        <w:tc>
          <w:tcPr>
            <w:tcW w:w="711" w:type="dxa"/>
            <w:tcBorders>
              <w:left w:val="nil"/>
              <w:bottom w:val="nil"/>
              <w:right w:val="nil"/>
            </w:tcBorders>
            <w:shd w:val="clear" w:color="auto" w:fill="auto"/>
          </w:tcPr>
          <w:p w14:paraId="55FA316F" w14:textId="77777777" w:rsidR="0043527D" w:rsidRPr="0043527D" w:rsidRDefault="0043527D" w:rsidP="00C82099">
            <w:pPr>
              <w:pStyle w:val="TableCell2-2"/>
            </w:pPr>
          </w:p>
        </w:tc>
      </w:tr>
      <w:tr w:rsidR="0043527D" w14:paraId="6D99999C" w14:textId="77777777" w:rsidTr="0043527D">
        <w:tc>
          <w:tcPr>
            <w:tcW w:w="284" w:type="dxa"/>
            <w:tcBorders>
              <w:top w:val="nil"/>
              <w:left w:val="nil"/>
              <w:bottom w:val="nil"/>
              <w:right w:val="nil"/>
            </w:tcBorders>
          </w:tcPr>
          <w:p w14:paraId="7E920C13" w14:textId="77777777" w:rsidR="0043527D" w:rsidRPr="00C74C33" w:rsidRDefault="0043527D" w:rsidP="00C74C33">
            <w:pPr>
              <w:pStyle w:val="TableCell0-0"/>
            </w:pPr>
          </w:p>
        </w:tc>
        <w:tc>
          <w:tcPr>
            <w:tcW w:w="2439" w:type="dxa"/>
            <w:tcBorders>
              <w:top w:val="nil"/>
              <w:left w:val="nil"/>
              <w:bottom w:val="nil"/>
              <w:right w:val="nil"/>
            </w:tcBorders>
            <w:shd w:val="clear" w:color="auto" w:fill="auto"/>
          </w:tcPr>
          <w:p w14:paraId="77E4D121" w14:textId="6B718F44" w:rsidR="0043527D" w:rsidRDefault="0043527D" w:rsidP="00C74C33">
            <w:pPr>
              <w:pStyle w:val="TableCell0-0"/>
            </w:pPr>
            <w:r w:rsidRPr="00445429">
              <w:rPr>
                <w:rStyle w:val="ChItalBold"/>
              </w:rPr>
              <w:t>sperti</w:t>
            </w:r>
            <w:r>
              <w:t xml:space="preserve"> ‘similar to’</w:t>
            </w:r>
          </w:p>
        </w:tc>
        <w:tc>
          <w:tcPr>
            <w:tcW w:w="709" w:type="dxa"/>
            <w:tcBorders>
              <w:top w:val="nil"/>
              <w:left w:val="nil"/>
              <w:bottom w:val="nil"/>
              <w:right w:val="nil"/>
            </w:tcBorders>
            <w:shd w:val="clear" w:color="auto" w:fill="auto"/>
          </w:tcPr>
          <w:p w14:paraId="2037E915" w14:textId="77777777" w:rsidR="0043527D" w:rsidRDefault="0043527D" w:rsidP="00C74C33">
            <w:pPr>
              <w:pStyle w:val="TableCell0-0Center"/>
            </w:pPr>
            <w:r>
              <w:t>X</w:t>
            </w:r>
          </w:p>
        </w:tc>
        <w:tc>
          <w:tcPr>
            <w:tcW w:w="709" w:type="dxa"/>
            <w:tcBorders>
              <w:top w:val="nil"/>
              <w:left w:val="nil"/>
              <w:bottom w:val="nil"/>
              <w:right w:val="nil"/>
            </w:tcBorders>
            <w:shd w:val="clear" w:color="auto" w:fill="auto"/>
          </w:tcPr>
          <w:p w14:paraId="1BF59B7B" w14:textId="77777777" w:rsidR="0043527D" w:rsidRDefault="0043527D" w:rsidP="00C74C33">
            <w:pPr>
              <w:pStyle w:val="TableCell0-0Center"/>
            </w:pPr>
          </w:p>
        </w:tc>
        <w:tc>
          <w:tcPr>
            <w:tcW w:w="709" w:type="dxa"/>
            <w:tcBorders>
              <w:top w:val="nil"/>
              <w:left w:val="nil"/>
              <w:bottom w:val="nil"/>
              <w:right w:val="nil"/>
            </w:tcBorders>
            <w:shd w:val="clear" w:color="auto" w:fill="auto"/>
          </w:tcPr>
          <w:p w14:paraId="385A70C9" w14:textId="77777777" w:rsidR="0043527D" w:rsidRDefault="0043527D" w:rsidP="00C74C33">
            <w:pPr>
              <w:pStyle w:val="TableCell0-0Center"/>
            </w:pPr>
          </w:p>
        </w:tc>
        <w:tc>
          <w:tcPr>
            <w:tcW w:w="711" w:type="dxa"/>
            <w:tcBorders>
              <w:top w:val="nil"/>
              <w:left w:val="nil"/>
              <w:bottom w:val="nil"/>
              <w:right w:val="nil"/>
            </w:tcBorders>
            <w:shd w:val="clear" w:color="auto" w:fill="auto"/>
          </w:tcPr>
          <w:p w14:paraId="00A5A438" w14:textId="77777777" w:rsidR="0043527D" w:rsidRDefault="0043527D" w:rsidP="00C74C33">
            <w:pPr>
              <w:pStyle w:val="TableCell0-0Center"/>
            </w:pPr>
          </w:p>
        </w:tc>
      </w:tr>
      <w:tr w:rsidR="0043527D" w14:paraId="64A0318E" w14:textId="77777777" w:rsidTr="0043527D">
        <w:tc>
          <w:tcPr>
            <w:tcW w:w="284" w:type="dxa"/>
            <w:tcBorders>
              <w:top w:val="nil"/>
              <w:left w:val="nil"/>
              <w:bottom w:val="single" w:sz="4" w:space="0" w:color="auto"/>
              <w:right w:val="nil"/>
            </w:tcBorders>
          </w:tcPr>
          <w:p w14:paraId="71B85CBE" w14:textId="77777777" w:rsidR="0043527D" w:rsidRPr="00C74C33" w:rsidRDefault="0043527D" w:rsidP="00C82099">
            <w:pPr>
              <w:pStyle w:val="TableCell0-2Break"/>
              <w:spacing w:after="50"/>
            </w:pPr>
          </w:p>
        </w:tc>
        <w:tc>
          <w:tcPr>
            <w:tcW w:w="2439" w:type="dxa"/>
            <w:tcBorders>
              <w:top w:val="nil"/>
              <w:left w:val="nil"/>
              <w:bottom w:val="single" w:sz="4" w:space="0" w:color="auto"/>
              <w:right w:val="nil"/>
            </w:tcBorders>
            <w:shd w:val="clear" w:color="auto" w:fill="auto"/>
          </w:tcPr>
          <w:p w14:paraId="762E06F0" w14:textId="43E63627" w:rsidR="0043527D" w:rsidRDefault="0043527D" w:rsidP="00C82099">
            <w:pPr>
              <w:pStyle w:val="TableCell0-2Break"/>
              <w:spacing w:after="50"/>
            </w:pPr>
            <w:r w:rsidRPr="00445429">
              <w:rPr>
                <w:rStyle w:val="ChItalBold"/>
              </w:rPr>
              <w:t>kaya</w:t>
            </w:r>
            <w:r>
              <w:t xml:space="preserve"> ‘like</w:t>
            </w:r>
          </w:p>
        </w:tc>
        <w:tc>
          <w:tcPr>
            <w:tcW w:w="709" w:type="dxa"/>
            <w:tcBorders>
              <w:top w:val="nil"/>
              <w:left w:val="nil"/>
              <w:bottom w:val="single" w:sz="4" w:space="0" w:color="auto"/>
              <w:right w:val="nil"/>
            </w:tcBorders>
            <w:shd w:val="clear" w:color="auto" w:fill="auto"/>
          </w:tcPr>
          <w:p w14:paraId="5ECD1162" w14:textId="77777777" w:rsidR="0043527D" w:rsidRDefault="0043527D" w:rsidP="00C82099">
            <w:pPr>
              <w:pStyle w:val="TableCell0-2CenterBreak"/>
              <w:spacing w:after="50"/>
            </w:pPr>
            <w:r>
              <w:t>X</w:t>
            </w:r>
          </w:p>
        </w:tc>
        <w:tc>
          <w:tcPr>
            <w:tcW w:w="709" w:type="dxa"/>
            <w:tcBorders>
              <w:top w:val="nil"/>
              <w:left w:val="nil"/>
              <w:bottom w:val="single" w:sz="4" w:space="0" w:color="auto"/>
              <w:right w:val="nil"/>
            </w:tcBorders>
            <w:shd w:val="clear" w:color="auto" w:fill="auto"/>
          </w:tcPr>
          <w:p w14:paraId="7C20C187" w14:textId="77777777" w:rsidR="0043527D" w:rsidRDefault="0043527D" w:rsidP="00C82099">
            <w:pPr>
              <w:pStyle w:val="TableCell0-2CenterBreak"/>
              <w:spacing w:after="50"/>
            </w:pPr>
          </w:p>
        </w:tc>
        <w:tc>
          <w:tcPr>
            <w:tcW w:w="709" w:type="dxa"/>
            <w:tcBorders>
              <w:top w:val="nil"/>
              <w:left w:val="nil"/>
              <w:bottom w:val="single" w:sz="4" w:space="0" w:color="auto"/>
              <w:right w:val="nil"/>
            </w:tcBorders>
            <w:shd w:val="clear" w:color="auto" w:fill="auto"/>
          </w:tcPr>
          <w:p w14:paraId="0FAD4B96" w14:textId="77777777" w:rsidR="0043527D" w:rsidRDefault="0043527D" w:rsidP="00C82099">
            <w:pPr>
              <w:pStyle w:val="TableCell0-2CenterBreak"/>
              <w:spacing w:after="50"/>
            </w:pPr>
          </w:p>
        </w:tc>
        <w:tc>
          <w:tcPr>
            <w:tcW w:w="711" w:type="dxa"/>
            <w:tcBorders>
              <w:top w:val="nil"/>
              <w:left w:val="nil"/>
              <w:bottom w:val="single" w:sz="4" w:space="0" w:color="auto"/>
              <w:right w:val="nil"/>
            </w:tcBorders>
            <w:shd w:val="clear" w:color="auto" w:fill="auto"/>
          </w:tcPr>
          <w:p w14:paraId="06397091" w14:textId="77777777" w:rsidR="0043527D" w:rsidRDefault="0043527D" w:rsidP="00C82099">
            <w:pPr>
              <w:pStyle w:val="TableCell0-2CenterBreak"/>
              <w:spacing w:after="50"/>
            </w:pPr>
          </w:p>
        </w:tc>
      </w:tr>
    </w:tbl>
    <w:p w14:paraId="622EE8E3" w14:textId="6909E42C" w:rsidR="00161730" w:rsidRDefault="00161730" w:rsidP="007E38E2">
      <w:pPr>
        <w:pStyle w:val="Body0005after05before"/>
      </w:pPr>
      <w:r>
        <w:fldChar w:fldCharType="begin"/>
      </w:r>
      <w:r>
        <w:instrText xml:space="preserve"> REF _Ref356462326 \h </w:instrText>
      </w:r>
      <w:r>
        <w:fldChar w:fldCharType="separate"/>
      </w:r>
      <w:r w:rsidR="00154D81" w:rsidRPr="00534F9D">
        <w:t xml:space="preserve">Table </w:t>
      </w:r>
      <w:r w:rsidR="00154D81">
        <w:rPr>
          <w:noProof/>
          <w:cs/>
        </w:rPr>
        <w:t>‎</w:t>
      </w:r>
      <w:r w:rsidR="00154D81">
        <w:rPr>
          <w:noProof/>
        </w:rPr>
        <w:t>14</w:t>
      </w:r>
      <w:r w:rsidR="00154D81">
        <w:t>.</w:t>
      </w:r>
      <w:r w:rsidR="00154D81">
        <w:rPr>
          <w:noProof/>
        </w:rPr>
        <w:t>2</w:t>
      </w:r>
      <w:r>
        <w:fldChar w:fldCharType="end"/>
      </w:r>
      <w:r>
        <w:t xml:space="preserve"> gives an overview of the positions which the conjunctions take within the clause, and the position the clause marked with a conjunction takes vis-à-vis the unmarked clause. Almost all conjunctions occur in clause-initial position, while only two occur in clause-final position. Typically, the clause marked with a conjunction follows the unmarked clause; only </w:t>
      </w:r>
      <w:r w:rsidR="00A52959">
        <w:t xml:space="preserve">a </w:t>
      </w:r>
      <w:r>
        <w:t xml:space="preserve">few conjunctions mark clauses which precede the unmarked clause. Two of the conjunctions have two functions each, which belong to different semantic groupings, namely </w:t>
      </w:r>
      <w:r w:rsidRPr="00D41A7D">
        <w:rPr>
          <w:rStyle w:val="ChItalBold"/>
        </w:rPr>
        <w:t>baru</w:t>
      </w:r>
      <w:r>
        <w:t xml:space="preserve"> </w:t>
      </w:r>
      <w:r w:rsidR="00B7093A">
        <w:t>‘</w:t>
      </w:r>
      <w:r>
        <w:t>and then, after all</w:t>
      </w:r>
      <w:r w:rsidR="00B7093A">
        <w:t>’</w:t>
      </w:r>
      <w:r>
        <w:t xml:space="preserve"> and </w:t>
      </w:r>
      <w:r w:rsidRPr="00D41A7D">
        <w:rPr>
          <w:rStyle w:val="ChItalBold"/>
        </w:rPr>
        <w:t>sampe</w:t>
      </w:r>
      <w:r>
        <w:t xml:space="preserve"> </w:t>
      </w:r>
      <w:r w:rsidR="00B7093A">
        <w:t>‘</w:t>
      </w:r>
      <w:r>
        <w:t>until, with the result that</w:t>
      </w:r>
      <w:r w:rsidR="00B7093A">
        <w:t>’</w:t>
      </w:r>
      <w:r>
        <w:t>. Both conjunctions are listed in each of the respective groupings.</w:t>
      </w:r>
    </w:p>
    <w:p w14:paraId="3CA9348A" w14:textId="77777777" w:rsidR="00161730" w:rsidRDefault="00161730" w:rsidP="00161730">
      <w:pPr>
        <w:pStyle w:val="Caption"/>
      </w:pPr>
      <w:bookmarkStart w:id="5304" w:name="_Ref356462326"/>
      <w:r w:rsidRPr="00534F9D">
        <w:t xml:space="preserve">Table </w:t>
      </w:r>
      <w:fldSimple w:instr=" STYLEREF 1 \s ">
        <w:r w:rsidR="00154D81">
          <w:rPr>
            <w:noProof/>
            <w:cs/>
          </w:rPr>
          <w:t>‎</w:t>
        </w:r>
        <w:r w:rsidR="00154D81">
          <w:rPr>
            <w:noProof/>
          </w:rPr>
          <w:t>14</w:t>
        </w:r>
      </w:fldSimple>
      <w:r w:rsidR="00F207A1">
        <w:t>.</w:t>
      </w:r>
      <w:fldSimple w:instr=" SEQ Table \* ARABIC \s 1 ">
        <w:r w:rsidR="00154D81">
          <w:rPr>
            <w:noProof/>
          </w:rPr>
          <w:t>2</w:t>
        </w:r>
      </w:fldSimple>
      <w:bookmarkEnd w:id="5304"/>
      <w:r w:rsidRPr="00534F9D">
        <w:t>:</w:t>
      </w:r>
      <w:r w:rsidRPr="00534F9D">
        <w:tab/>
      </w:r>
      <w:r>
        <w:t>Conjunctions linking same-type constituents and their positions</w:t>
      </w:r>
    </w:p>
    <w:tbl>
      <w:tblPr>
        <w:tblW w:w="6380"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284"/>
        <w:gridCol w:w="2439"/>
        <w:gridCol w:w="1219"/>
        <w:gridCol w:w="1219"/>
        <w:gridCol w:w="1219"/>
      </w:tblGrid>
      <w:tr w:rsidR="009563F2" w14:paraId="45819BAD" w14:textId="77777777" w:rsidTr="00C82099">
        <w:trPr>
          <w:tblHeader/>
        </w:trPr>
        <w:tc>
          <w:tcPr>
            <w:tcW w:w="2723" w:type="dxa"/>
            <w:gridSpan w:val="2"/>
            <w:tcBorders>
              <w:top w:val="single" w:sz="4" w:space="0" w:color="auto"/>
              <w:left w:val="nil"/>
              <w:bottom w:val="single" w:sz="4" w:space="0" w:color="auto"/>
              <w:right w:val="nil"/>
            </w:tcBorders>
            <w:shd w:val="clear" w:color="auto" w:fill="auto"/>
          </w:tcPr>
          <w:p w14:paraId="6C0DF07E" w14:textId="77777777" w:rsidR="009563F2" w:rsidRPr="0099608C" w:rsidRDefault="009563F2" w:rsidP="009563F2">
            <w:pPr>
              <w:pStyle w:val="TableHdLeft"/>
              <w:rPr>
                <w:rStyle w:val="ChSmallCaps"/>
              </w:rPr>
            </w:pPr>
            <w:r w:rsidRPr="0099608C">
              <w:rPr>
                <w:rStyle w:val="ChSmallCaps"/>
              </w:rPr>
              <w:t>conjunctions</w:t>
            </w:r>
          </w:p>
        </w:tc>
        <w:tc>
          <w:tcPr>
            <w:tcW w:w="1219" w:type="dxa"/>
            <w:tcBorders>
              <w:top w:val="single" w:sz="4" w:space="0" w:color="auto"/>
              <w:left w:val="nil"/>
              <w:bottom w:val="single" w:sz="4" w:space="0" w:color="auto"/>
              <w:right w:val="nil"/>
            </w:tcBorders>
            <w:shd w:val="clear" w:color="auto" w:fill="auto"/>
            <w:vAlign w:val="center"/>
          </w:tcPr>
          <w:p w14:paraId="6DCFF580" w14:textId="48DA3DD1" w:rsidR="009563F2" w:rsidRPr="0099608C" w:rsidRDefault="009563F2" w:rsidP="009563F2">
            <w:pPr>
              <w:pStyle w:val="TableHd"/>
              <w:rPr>
                <w:rStyle w:val="ChSmallCaps"/>
              </w:rPr>
            </w:pPr>
            <w:r w:rsidRPr="0099608C">
              <w:rPr>
                <w:rStyle w:val="ChSmallCaps"/>
              </w:rPr>
              <w:t>cl</w:t>
            </w:r>
            <w:r w:rsidRPr="008020F1">
              <w:t xml:space="preserve"> [</w:t>
            </w:r>
            <w:r w:rsidRPr="0099608C">
              <w:rPr>
                <w:rStyle w:val="ChSmallCaps"/>
              </w:rPr>
              <w:t>cnj</w:t>
            </w:r>
            <w:r w:rsidRPr="008020F1">
              <w:t xml:space="preserve"> </w:t>
            </w:r>
            <w:r w:rsidRPr="0099608C">
              <w:rPr>
                <w:rStyle w:val="ChSmallCaps"/>
              </w:rPr>
              <w:t>cl</w:t>
            </w:r>
            <w:r w:rsidRPr="008020F1">
              <w:t>]</w:t>
            </w:r>
          </w:p>
        </w:tc>
        <w:tc>
          <w:tcPr>
            <w:tcW w:w="1219" w:type="dxa"/>
            <w:tcBorders>
              <w:top w:val="single" w:sz="4" w:space="0" w:color="auto"/>
              <w:left w:val="nil"/>
              <w:bottom w:val="single" w:sz="4" w:space="0" w:color="auto"/>
              <w:right w:val="nil"/>
            </w:tcBorders>
            <w:shd w:val="clear" w:color="auto" w:fill="auto"/>
            <w:vAlign w:val="center"/>
          </w:tcPr>
          <w:p w14:paraId="5E0A26B6" w14:textId="778267A5" w:rsidR="009563F2" w:rsidRPr="0099608C" w:rsidRDefault="009563F2" w:rsidP="009563F2">
            <w:pPr>
              <w:pStyle w:val="TableHd"/>
              <w:rPr>
                <w:rStyle w:val="ChSmallCaps"/>
              </w:rPr>
            </w:pPr>
            <w:r w:rsidRPr="008020F1">
              <w:t>[</w:t>
            </w:r>
            <w:r w:rsidRPr="0099608C">
              <w:rPr>
                <w:rStyle w:val="ChSmallCaps"/>
              </w:rPr>
              <w:t>cnj</w:t>
            </w:r>
            <w:r w:rsidRPr="008020F1">
              <w:t xml:space="preserve"> </w:t>
            </w:r>
            <w:r w:rsidRPr="0099608C">
              <w:rPr>
                <w:rStyle w:val="ChSmallCaps"/>
              </w:rPr>
              <w:t>cl</w:t>
            </w:r>
            <w:r w:rsidRPr="008020F1">
              <w:t xml:space="preserve">] </w:t>
            </w:r>
            <w:r w:rsidRPr="0099608C">
              <w:rPr>
                <w:rStyle w:val="ChSmallCaps"/>
              </w:rPr>
              <w:t>cl</w:t>
            </w:r>
          </w:p>
        </w:tc>
        <w:tc>
          <w:tcPr>
            <w:tcW w:w="1219" w:type="dxa"/>
            <w:tcBorders>
              <w:top w:val="single" w:sz="4" w:space="0" w:color="auto"/>
              <w:left w:val="nil"/>
              <w:bottom w:val="single" w:sz="4" w:space="0" w:color="auto"/>
              <w:right w:val="nil"/>
            </w:tcBorders>
            <w:shd w:val="clear" w:color="auto" w:fill="auto"/>
            <w:vAlign w:val="center"/>
          </w:tcPr>
          <w:p w14:paraId="467BEDA8" w14:textId="60CF1448" w:rsidR="009563F2" w:rsidRPr="0099608C" w:rsidRDefault="009563F2" w:rsidP="009563F2">
            <w:pPr>
              <w:pStyle w:val="TableHd"/>
              <w:rPr>
                <w:rStyle w:val="ChSmallCaps"/>
              </w:rPr>
            </w:pPr>
            <w:r w:rsidRPr="0099608C">
              <w:rPr>
                <w:rStyle w:val="ChSmallCaps"/>
              </w:rPr>
              <w:t>cl</w:t>
            </w:r>
            <w:r w:rsidRPr="008020F1">
              <w:t xml:space="preserve"> [</w:t>
            </w:r>
            <w:r w:rsidRPr="0099608C">
              <w:rPr>
                <w:rStyle w:val="ChSmallCaps"/>
              </w:rPr>
              <w:t>cl</w:t>
            </w:r>
            <w:r w:rsidRPr="008020F1">
              <w:t xml:space="preserve"> </w:t>
            </w:r>
            <w:r w:rsidRPr="0099608C">
              <w:rPr>
                <w:rStyle w:val="ChSmallCaps"/>
              </w:rPr>
              <w:t>cnj</w:t>
            </w:r>
            <w:r w:rsidRPr="008020F1">
              <w:t>]</w:t>
            </w:r>
          </w:p>
        </w:tc>
      </w:tr>
      <w:tr w:rsidR="000E7BB0" w:rsidRPr="0043527D" w14:paraId="567E6C2F" w14:textId="77777777" w:rsidTr="00BC78B2">
        <w:tblPrEx>
          <w:tblBorders>
            <w:insideH w:val="single" w:sz="4" w:space="0" w:color="auto"/>
            <w:insideV w:val="single" w:sz="4" w:space="0" w:color="auto"/>
          </w:tblBorders>
        </w:tblPrEx>
        <w:tc>
          <w:tcPr>
            <w:tcW w:w="2723" w:type="dxa"/>
            <w:gridSpan w:val="2"/>
            <w:tcBorders>
              <w:left w:val="nil"/>
              <w:bottom w:val="nil"/>
              <w:right w:val="nil"/>
            </w:tcBorders>
          </w:tcPr>
          <w:p w14:paraId="183E0894" w14:textId="77777777" w:rsidR="000E7BB0" w:rsidRPr="0043527D" w:rsidRDefault="000E7BB0" w:rsidP="00C82099">
            <w:pPr>
              <w:pStyle w:val="TableCell2-2"/>
            </w:pPr>
            <w:r>
              <w:t>Addition</w:t>
            </w:r>
          </w:p>
        </w:tc>
        <w:tc>
          <w:tcPr>
            <w:tcW w:w="1219" w:type="dxa"/>
            <w:tcBorders>
              <w:left w:val="nil"/>
              <w:bottom w:val="nil"/>
              <w:right w:val="nil"/>
            </w:tcBorders>
            <w:shd w:val="clear" w:color="auto" w:fill="auto"/>
          </w:tcPr>
          <w:p w14:paraId="1EDBC93E"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70C42131"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2F3A548E" w14:textId="77777777" w:rsidR="000E7BB0" w:rsidRPr="0043527D" w:rsidRDefault="000E7BB0" w:rsidP="00C82099">
            <w:pPr>
              <w:pStyle w:val="TableCell2-2"/>
            </w:pPr>
          </w:p>
        </w:tc>
      </w:tr>
      <w:tr w:rsidR="000E7BB0" w14:paraId="4213891C" w14:textId="77777777" w:rsidTr="00BC78B2">
        <w:tblPrEx>
          <w:tblBorders>
            <w:insideH w:val="single" w:sz="4" w:space="0" w:color="auto"/>
            <w:insideV w:val="single" w:sz="4" w:space="0" w:color="auto"/>
          </w:tblBorders>
        </w:tblPrEx>
        <w:tc>
          <w:tcPr>
            <w:tcW w:w="284" w:type="dxa"/>
            <w:tcBorders>
              <w:top w:val="nil"/>
              <w:left w:val="nil"/>
              <w:bottom w:val="nil"/>
              <w:right w:val="nil"/>
            </w:tcBorders>
          </w:tcPr>
          <w:p w14:paraId="4B09354B" w14:textId="77777777" w:rsidR="000E7BB0" w:rsidRPr="00445429" w:rsidRDefault="000E7BB0" w:rsidP="004D77F0">
            <w:pPr>
              <w:pStyle w:val="TableCell0-0"/>
              <w:rPr>
                <w:rStyle w:val="ChItalBold"/>
              </w:rPr>
            </w:pPr>
          </w:p>
        </w:tc>
        <w:tc>
          <w:tcPr>
            <w:tcW w:w="2439" w:type="dxa"/>
            <w:tcBorders>
              <w:top w:val="nil"/>
              <w:left w:val="nil"/>
              <w:bottom w:val="nil"/>
              <w:right w:val="nil"/>
            </w:tcBorders>
            <w:shd w:val="clear" w:color="auto" w:fill="auto"/>
          </w:tcPr>
          <w:p w14:paraId="3B4E5F81" w14:textId="77777777" w:rsidR="000E7BB0" w:rsidRDefault="000E7BB0" w:rsidP="00C82099">
            <w:pPr>
              <w:pStyle w:val="TableCell2-0"/>
            </w:pPr>
            <w:r w:rsidRPr="00445429">
              <w:rPr>
                <w:rStyle w:val="ChItalBold"/>
              </w:rPr>
              <w:t>dengan</w:t>
            </w:r>
            <w:r>
              <w:rPr>
                <w:rStyle w:val="ChItalBold"/>
              </w:rPr>
              <w:t>g</w:t>
            </w:r>
            <w:r>
              <w:t xml:space="preserve"> ‘with’</w:t>
            </w:r>
          </w:p>
        </w:tc>
        <w:tc>
          <w:tcPr>
            <w:tcW w:w="1219" w:type="dxa"/>
            <w:tcBorders>
              <w:top w:val="nil"/>
              <w:left w:val="nil"/>
              <w:bottom w:val="nil"/>
              <w:right w:val="nil"/>
            </w:tcBorders>
            <w:shd w:val="clear" w:color="auto" w:fill="auto"/>
          </w:tcPr>
          <w:p w14:paraId="48B2A8DC" w14:textId="4CD19596" w:rsidR="000E7BB0" w:rsidRPr="00BC78B2" w:rsidRDefault="009563F2" w:rsidP="00C82099">
            <w:pPr>
              <w:pStyle w:val="TableCell2-0Center"/>
            </w:pPr>
            <w:r>
              <w:t>X</w:t>
            </w:r>
          </w:p>
        </w:tc>
        <w:tc>
          <w:tcPr>
            <w:tcW w:w="1219" w:type="dxa"/>
            <w:tcBorders>
              <w:top w:val="nil"/>
              <w:left w:val="nil"/>
              <w:bottom w:val="nil"/>
              <w:right w:val="nil"/>
            </w:tcBorders>
            <w:shd w:val="clear" w:color="auto" w:fill="auto"/>
          </w:tcPr>
          <w:p w14:paraId="0904E754" w14:textId="2241EA1C" w:rsidR="000E7BB0" w:rsidRPr="00BC78B2" w:rsidRDefault="000E7BB0" w:rsidP="00C82099">
            <w:pPr>
              <w:pStyle w:val="TableCell2-0Center"/>
            </w:pPr>
          </w:p>
        </w:tc>
        <w:tc>
          <w:tcPr>
            <w:tcW w:w="1219" w:type="dxa"/>
            <w:tcBorders>
              <w:top w:val="nil"/>
              <w:left w:val="nil"/>
              <w:bottom w:val="nil"/>
              <w:right w:val="nil"/>
            </w:tcBorders>
            <w:shd w:val="clear" w:color="auto" w:fill="auto"/>
          </w:tcPr>
          <w:p w14:paraId="1C2B281B" w14:textId="77777777" w:rsidR="000E7BB0" w:rsidRDefault="000E7BB0" w:rsidP="00C82099">
            <w:pPr>
              <w:pStyle w:val="TableCell2-0Center"/>
            </w:pPr>
          </w:p>
        </w:tc>
      </w:tr>
      <w:tr w:rsidR="000E7BB0" w14:paraId="0A3B2162" w14:textId="77777777" w:rsidTr="00BC78B2">
        <w:tblPrEx>
          <w:tblBorders>
            <w:insideH w:val="single" w:sz="4" w:space="0" w:color="auto"/>
            <w:insideV w:val="single" w:sz="4" w:space="0" w:color="auto"/>
          </w:tblBorders>
        </w:tblPrEx>
        <w:tc>
          <w:tcPr>
            <w:tcW w:w="284" w:type="dxa"/>
            <w:tcBorders>
              <w:top w:val="nil"/>
              <w:left w:val="nil"/>
              <w:bottom w:val="nil"/>
              <w:right w:val="nil"/>
            </w:tcBorders>
          </w:tcPr>
          <w:p w14:paraId="027FD1B0" w14:textId="77777777" w:rsidR="000E7BB0" w:rsidRPr="00F53CB4" w:rsidRDefault="000E7BB0" w:rsidP="00C82099">
            <w:pPr>
              <w:pStyle w:val="O0Nwnext"/>
              <w:rPr>
                <w:rStyle w:val="ChItalBold"/>
              </w:rPr>
            </w:pPr>
          </w:p>
        </w:tc>
        <w:tc>
          <w:tcPr>
            <w:tcW w:w="2439" w:type="dxa"/>
            <w:tcBorders>
              <w:top w:val="nil"/>
              <w:left w:val="nil"/>
              <w:bottom w:val="nil"/>
              <w:right w:val="nil"/>
            </w:tcBorders>
            <w:shd w:val="clear" w:color="auto" w:fill="auto"/>
          </w:tcPr>
          <w:p w14:paraId="7C9C1098" w14:textId="77777777" w:rsidR="000E7BB0" w:rsidRDefault="000E7BB0" w:rsidP="00C82099">
            <w:pPr>
              <w:pStyle w:val="O0Nwnext"/>
            </w:pPr>
            <w:r w:rsidRPr="00F53CB4">
              <w:rPr>
                <w:rStyle w:val="ChItalBold"/>
              </w:rPr>
              <w:t>dan</w:t>
            </w:r>
            <w:r>
              <w:rPr>
                <w:rStyle w:val="ChItalBold"/>
              </w:rPr>
              <w:t>g</w:t>
            </w:r>
            <w:r w:rsidRPr="00F53CB4">
              <w:t xml:space="preserve"> </w:t>
            </w:r>
            <w:r>
              <w:t>‘</w:t>
            </w:r>
            <w:r w:rsidRPr="00F53CB4">
              <w:t>and</w:t>
            </w:r>
            <w:r>
              <w:t>’</w:t>
            </w:r>
          </w:p>
        </w:tc>
        <w:tc>
          <w:tcPr>
            <w:tcW w:w="1219" w:type="dxa"/>
            <w:tcBorders>
              <w:top w:val="nil"/>
              <w:left w:val="nil"/>
              <w:bottom w:val="nil"/>
              <w:right w:val="nil"/>
            </w:tcBorders>
            <w:shd w:val="clear" w:color="auto" w:fill="auto"/>
          </w:tcPr>
          <w:p w14:paraId="0A359840" w14:textId="1F6470B0" w:rsidR="000E7BB0" w:rsidRPr="00BC78B2" w:rsidRDefault="009563F2" w:rsidP="00C82099">
            <w:pPr>
              <w:pStyle w:val="TableCell0-0Center"/>
            </w:pPr>
            <w:r>
              <w:t>X</w:t>
            </w:r>
          </w:p>
        </w:tc>
        <w:tc>
          <w:tcPr>
            <w:tcW w:w="1219" w:type="dxa"/>
            <w:tcBorders>
              <w:top w:val="nil"/>
              <w:left w:val="nil"/>
              <w:bottom w:val="nil"/>
              <w:right w:val="nil"/>
            </w:tcBorders>
            <w:shd w:val="clear" w:color="auto" w:fill="auto"/>
          </w:tcPr>
          <w:p w14:paraId="451E9190" w14:textId="55BEEE3E" w:rsidR="000E7BB0" w:rsidRPr="00BC78B2" w:rsidRDefault="000E7BB0" w:rsidP="00C82099">
            <w:pPr>
              <w:pStyle w:val="TableCell0-0Center"/>
            </w:pPr>
          </w:p>
        </w:tc>
        <w:tc>
          <w:tcPr>
            <w:tcW w:w="1219" w:type="dxa"/>
            <w:tcBorders>
              <w:top w:val="nil"/>
              <w:left w:val="nil"/>
              <w:bottom w:val="nil"/>
              <w:right w:val="nil"/>
            </w:tcBorders>
            <w:shd w:val="clear" w:color="auto" w:fill="auto"/>
          </w:tcPr>
          <w:p w14:paraId="40C311A3" w14:textId="77777777" w:rsidR="000E7BB0" w:rsidRDefault="000E7BB0" w:rsidP="00C82099">
            <w:pPr>
              <w:pStyle w:val="TableCell0-0Center"/>
            </w:pPr>
          </w:p>
        </w:tc>
      </w:tr>
      <w:tr w:rsidR="000E7BB0" w:rsidRPr="00F53CB4" w14:paraId="12644E58" w14:textId="77777777" w:rsidTr="00BC78B2">
        <w:tblPrEx>
          <w:tblBorders>
            <w:insideH w:val="single" w:sz="4" w:space="0" w:color="auto"/>
            <w:insideV w:val="single" w:sz="4" w:space="0" w:color="auto"/>
          </w:tblBorders>
        </w:tblPrEx>
        <w:tc>
          <w:tcPr>
            <w:tcW w:w="284" w:type="dxa"/>
            <w:tcBorders>
              <w:top w:val="nil"/>
              <w:left w:val="nil"/>
              <w:right w:val="nil"/>
            </w:tcBorders>
          </w:tcPr>
          <w:p w14:paraId="197C719D" w14:textId="77777777" w:rsidR="000E7BB0" w:rsidRPr="00445429" w:rsidRDefault="000E7BB0" w:rsidP="00C82099">
            <w:pPr>
              <w:pStyle w:val="TableCell0-2Break"/>
              <w:rPr>
                <w:rStyle w:val="ChItalBold"/>
              </w:rPr>
            </w:pPr>
          </w:p>
        </w:tc>
        <w:tc>
          <w:tcPr>
            <w:tcW w:w="2439" w:type="dxa"/>
            <w:tcBorders>
              <w:top w:val="nil"/>
              <w:left w:val="nil"/>
              <w:right w:val="nil"/>
            </w:tcBorders>
            <w:shd w:val="clear" w:color="auto" w:fill="auto"/>
          </w:tcPr>
          <w:p w14:paraId="561F52AD" w14:textId="77777777" w:rsidR="000E7BB0" w:rsidRPr="00F53CB4" w:rsidRDefault="000E7BB0" w:rsidP="00C82099">
            <w:pPr>
              <w:pStyle w:val="TableCell0-2Break"/>
            </w:pPr>
            <w:r w:rsidRPr="00445429">
              <w:rPr>
                <w:rStyle w:val="ChItalBold"/>
              </w:rPr>
              <w:t>sama</w:t>
            </w:r>
            <w:r>
              <w:t xml:space="preserve"> ‘to’</w:t>
            </w:r>
          </w:p>
        </w:tc>
        <w:tc>
          <w:tcPr>
            <w:tcW w:w="1219" w:type="dxa"/>
            <w:tcBorders>
              <w:top w:val="nil"/>
              <w:left w:val="nil"/>
              <w:right w:val="nil"/>
            </w:tcBorders>
            <w:shd w:val="clear" w:color="auto" w:fill="auto"/>
          </w:tcPr>
          <w:p w14:paraId="0AB38AFF" w14:textId="6B43D791" w:rsidR="000E7BB0" w:rsidRPr="00BC78B2" w:rsidRDefault="009563F2" w:rsidP="00C82099">
            <w:pPr>
              <w:pStyle w:val="TableCell0-2CenterBreak"/>
            </w:pPr>
            <w:r>
              <w:t>X</w:t>
            </w:r>
          </w:p>
        </w:tc>
        <w:tc>
          <w:tcPr>
            <w:tcW w:w="1219" w:type="dxa"/>
            <w:tcBorders>
              <w:top w:val="nil"/>
              <w:left w:val="nil"/>
              <w:right w:val="nil"/>
            </w:tcBorders>
            <w:shd w:val="clear" w:color="auto" w:fill="auto"/>
          </w:tcPr>
          <w:p w14:paraId="24E80B71" w14:textId="14CC6297" w:rsidR="000E7BB0" w:rsidRPr="00BC78B2" w:rsidRDefault="000E7BB0" w:rsidP="00C82099">
            <w:pPr>
              <w:pStyle w:val="TableCell0-2CenterBreak"/>
            </w:pPr>
          </w:p>
        </w:tc>
        <w:tc>
          <w:tcPr>
            <w:tcW w:w="1219" w:type="dxa"/>
            <w:tcBorders>
              <w:top w:val="nil"/>
              <w:left w:val="nil"/>
              <w:right w:val="nil"/>
            </w:tcBorders>
            <w:shd w:val="clear" w:color="auto" w:fill="auto"/>
          </w:tcPr>
          <w:p w14:paraId="750BA75E" w14:textId="77777777" w:rsidR="000E7BB0" w:rsidRPr="00F53CB4" w:rsidRDefault="000E7BB0" w:rsidP="00C82099">
            <w:pPr>
              <w:pStyle w:val="TableCell0-2CenterBreak"/>
            </w:pPr>
          </w:p>
        </w:tc>
      </w:tr>
      <w:tr w:rsidR="000E7BB0" w:rsidRPr="0043527D" w14:paraId="4EB9A8AD" w14:textId="77777777" w:rsidTr="00BC78B2">
        <w:tblPrEx>
          <w:tblBorders>
            <w:insideH w:val="single" w:sz="4" w:space="0" w:color="auto"/>
            <w:insideV w:val="single" w:sz="4" w:space="0" w:color="auto"/>
          </w:tblBorders>
        </w:tblPrEx>
        <w:tc>
          <w:tcPr>
            <w:tcW w:w="284" w:type="dxa"/>
            <w:tcBorders>
              <w:left w:val="nil"/>
              <w:bottom w:val="nil"/>
              <w:right w:val="nil"/>
            </w:tcBorders>
          </w:tcPr>
          <w:p w14:paraId="2D1E4B0E" w14:textId="77777777" w:rsidR="000E7BB0" w:rsidRPr="004D77F0" w:rsidRDefault="000E7BB0" w:rsidP="00C82099">
            <w:pPr>
              <w:pStyle w:val="TableCell2-2"/>
            </w:pPr>
          </w:p>
        </w:tc>
        <w:tc>
          <w:tcPr>
            <w:tcW w:w="2439" w:type="dxa"/>
            <w:tcBorders>
              <w:left w:val="nil"/>
              <w:bottom w:val="nil"/>
              <w:right w:val="nil"/>
            </w:tcBorders>
            <w:shd w:val="clear" w:color="auto" w:fill="auto"/>
          </w:tcPr>
          <w:p w14:paraId="7E321DB1" w14:textId="77777777" w:rsidR="000E7BB0" w:rsidRPr="0043527D" w:rsidRDefault="000E7BB0" w:rsidP="00C82099">
            <w:pPr>
              <w:pStyle w:val="TableCell2-2"/>
            </w:pPr>
            <w:r>
              <w:t>Alternative</w:t>
            </w:r>
          </w:p>
        </w:tc>
        <w:tc>
          <w:tcPr>
            <w:tcW w:w="1219" w:type="dxa"/>
            <w:tcBorders>
              <w:left w:val="nil"/>
              <w:bottom w:val="nil"/>
              <w:right w:val="nil"/>
            </w:tcBorders>
            <w:shd w:val="clear" w:color="auto" w:fill="auto"/>
          </w:tcPr>
          <w:p w14:paraId="63AA05B0"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0CA90A7B"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4C03C67B" w14:textId="77777777" w:rsidR="000E7BB0" w:rsidRPr="0043527D" w:rsidRDefault="000E7BB0" w:rsidP="00C82099">
            <w:pPr>
              <w:pStyle w:val="TableCell2-2"/>
            </w:pPr>
          </w:p>
        </w:tc>
      </w:tr>
      <w:tr w:rsidR="000E7BB0" w14:paraId="144D0016" w14:textId="77777777" w:rsidTr="00BC78B2">
        <w:tblPrEx>
          <w:tblBorders>
            <w:insideH w:val="single" w:sz="4" w:space="0" w:color="auto"/>
            <w:insideV w:val="single" w:sz="4" w:space="0" w:color="auto"/>
          </w:tblBorders>
        </w:tblPrEx>
        <w:tc>
          <w:tcPr>
            <w:tcW w:w="284" w:type="dxa"/>
            <w:tcBorders>
              <w:top w:val="nil"/>
              <w:left w:val="nil"/>
              <w:bottom w:val="nil"/>
              <w:right w:val="nil"/>
            </w:tcBorders>
          </w:tcPr>
          <w:p w14:paraId="4388CEB0" w14:textId="77777777" w:rsidR="000E7BB0" w:rsidRPr="004D77F0" w:rsidRDefault="000E7BB0" w:rsidP="004D77F0">
            <w:pPr>
              <w:pStyle w:val="TableCell0-0"/>
            </w:pPr>
          </w:p>
        </w:tc>
        <w:tc>
          <w:tcPr>
            <w:tcW w:w="2439" w:type="dxa"/>
            <w:tcBorders>
              <w:top w:val="nil"/>
              <w:left w:val="nil"/>
              <w:bottom w:val="nil"/>
              <w:right w:val="nil"/>
            </w:tcBorders>
            <w:shd w:val="clear" w:color="auto" w:fill="auto"/>
          </w:tcPr>
          <w:p w14:paraId="726E079B" w14:textId="77777777" w:rsidR="000E7BB0" w:rsidRDefault="000E7BB0" w:rsidP="004D77F0">
            <w:pPr>
              <w:pStyle w:val="TableCell0-0"/>
            </w:pPr>
            <w:r>
              <w:rPr>
                <w:rStyle w:val="ChItalBold"/>
              </w:rPr>
              <w:t>ato</w:t>
            </w:r>
            <w:r>
              <w:t xml:space="preserve"> ‘or’</w:t>
            </w:r>
          </w:p>
        </w:tc>
        <w:tc>
          <w:tcPr>
            <w:tcW w:w="1219" w:type="dxa"/>
            <w:tcBorders>
              <w:top w:val="nil"/>
              <w:left w:val="nil"/>
              <w:bottom w:val="nil"/>
              <w:right w:val="nil"/>
            </w:tcBorders>
            <w:shd w:val="clear" w:color="auto" w:fill="auto"/>
          </w:tcPr>
          <w:p w14:paraId="0226C511" w14:textId="24B1C865" w:rsidR="000E7BB0" w:rsidRPr="00BC78B2" w:rsidRDefault="009563F2" w:rsidP="004D77F0">
            <w:pPr>
              <w:pStyle w:val="TableCell0-0Center"/>
            </w:pPr>
            <w:r>
              <w:t>X</w:t>
            </w:r>
          </w:p>
        </w:tc>
        <w:tc>
          <w:tcPr>
            <w:tcW w:w="1219" w:type="dxa"/>
            <w:tcBorders>
              <w:top w:val="nil"/>
              <w:left w:val="nil"/>
              <w:bottom w:val="nil"/>
              <w:right w:val="nil"/>
            </w:tcBorders>
            <w:shd w:val="clear" w:color="auto" w:fill="auto"/>
          </w:tcPr>
          <w:p w14:paraId="2462C51D" w14:textId="0F6D3FB2" w:rsidR="000E7BB0" w:rsidRPr="00BC78B2" w:rsidRDefault="000E7BB0" w:rsidP="004D77F0">
            <w:pPr>
              <w:pStyle w:val="TableCell0-0Center"/>
            </w:pPr>
          </w:p>
        </w:tc>
        <w:tc>
          <w:tcPr>
            <w:tcW w:w="1219" w:type="dxa"/>
            <w:tcBorders>
              <w:top w:val="nil"/>
              <w:left w:val="nil"/>
              <w:bottom w:val="nil"/>
              <w:right w:val="nil"/>
            </w:tcBorders>
            <w:shd w:val="clear" w:color="auto" w:fill="auto"/>
          </w:tcPr>
          <w:p w14:paraId="7C30BC41" w14:textId="7FEF03AF" w:rsidR="000E7BB0" w:rsidRPr="00BC78B2" w:rsidRDefault="000E7BB0" w:rsidP="004D77F0">
            <w:pPr>
              <w:pStyle w:val="TableCell0-0Center"/>
            </w:pPr>
          </w:p>
        </w:tc>
      </w:tr>
      <w:tr w:rsidR="000E7BB0" w14:paraId="0D198779" w14:textId="77777777" w:rsidTr="00BC78B2">
        <w:tblPrEx>
          <w:tblBorders>
            <w:insideH w:val="single" w:sz="4" w:space="0" w:color="auto"/>
            <w:insideV w:val="single" w:sz="4" w:space="0" w:color="auto"/>
          </w:tblBorders>
        </w:tblPrEx>
        <w:tc>
          <w:tcPr>
            <w:tcW w:w="284" w:type="dxa"/>
            <w:tcBorders>
              <w:top w:val="nil"/>
              <w:left w:val="nil"/>
              <w:right w:val="nil"/>
            </w:tcBorders>
          </w:tcPr>
          <w:p w14:paraId="69090576" w14:textId="77777777" w:rsidR="000E7BB0" w:rsidRPr="004D77F0" w:rsidRDefault="000E7BB0" w:rsidP="00C82099">
            <w:pPr>
              <w:pStyle w:val="TableCell0-2Break"/>
            </w:pPr>
          </w:p>
        </w:tc>
        <w:tc>
          <w:tcPr>
            <w:tcW w:w="2439" w:type="dxa"/>
            <w:tcBorders>
              <w:top w:val="nil"/>
              <w:left w:val="nil"/>
              <w:right w:val="nil"/>
            </w:tcBorders>
            <w:shd w:val="clear" w:color="auto" w:fill="auto"/>
          </w:tcPr>
          <w:p w14:paraId="1A2365EC" w14:textId="77777777" w:rsidR="000E7BB0" w:rsidRDefault="000E7BB0" w:rsidP="00C82099">
            <w:pPr>
              <w:pStyle w:val="TableCell0-2Break"/>
            </w:pPr>
            <w:r>
              <w:rPr>
                <w:rStyle w:val="ChItalBold"/>
              </w:rPr>
              <w:t>ka</w:t>
            </w:r>
            <w:r w:rsidRPr="00B75DFD">
              <w:t xml:space="preserve"> </w:t>
            </w:r>
            <w:r>
              <w:t>‘or’</w:t>
            </w:r>
          </w:p>
        </w:tc>
        <w:tc>
          <w:tcPr>
            <w:tcW w:w="1219" w:type="dxa"/>
            <w:tcBorders>
              <w:top w:val="nil"/>
              <w:left w:val="nil"/>
              <w:right w:val="nil"/>
            </w:tcBorders>
            <w:shd w:val="clear" w:color="auto" w:fill="auto"/>
          </w:tcPr>
          <w:p w14:paraId="5B09D158" w14:textId="536181C3" w:rsidR="000E7BB0" w:rsidRPr="00BC78B2" w:rsidRDefault="009563F2" w:rsidP="00C82099">
            <w:pPr>
              <w:pStyle w:val="TableCell0-2CenterBreak"/>
            </w:pPr>
            <w:r>
              <w:t>X</w:t>
            </w:r>
          </w:p>
        </w:tc>
        <w:tc>
          <w:tcPr>
            <w:tcW w:w="1219" w:type="dxa"/>
            <w:tcBorders>
              <w:top w:val="nil"/>
              <w:left w:val="nil"/>
              <w:right w:val="nil"/>
            </w:tcBorders>
            <w:shd w:val="clear" w:color="auto" w:fill="auto"/>
          </w:tcPr>
          <w:p w14:paraId="22B1092B" w14:textId="70BF434B" w:rsidR="000E7BB0" w:rsidRPr="00BC78B2" w:rsidRDefault="000E7BB0" w:rsidP="00C82099">
            <w:pPr>
              <w:pStyle w:val="TableCell0-2CenterBreak"/>
            </w:pPr>
          </w:p>
        </w:tc>
        <w:tc>
          <w:tcPr>
            <w:tcW w:w="1219" w:type="dxa"/>
            <w:tcBorders>
              <w:top w:val="nil"/>
              <w:left w:val="nil"/>
              <w:right w:val="nil"/>
            </w:tcBorders>
            <w:shd w:val="clear" w:color="auto" w:fill="auto"/>
          </w:tcPr>
          <w:p w14:paraId="7CB9752F" w14:textId="181174EC" w:rsidR="000E7BB0" w:rsidRPr="00BC78B2" w:rsidRDefault="000E7BB0" w:rsidP="00C82099">
            <w:pPr>
              <w:pStyle w:val="TableCell0-2CenterBreak"/>
            </w:pPr>
          </w:p>
        </w:tc>
      </w:tr>
      <w:tr w:rsidR="000E7BB0" w:rsidRPr="0043527D" w14:paraId="0E213372" w14:textId="77777777" w:rsidTr="00BC78B2">
        <w:tblPrEx>
          <w:tblBorders>
            <w:insideH w:val="single" w:sz="4" w:space="0" w:color="auto"/>
            <w:insideV w:val="single" w:sz="4" w:space="0" w:color="auto"/>
          </w:tblBorders>
        </w:tblPrEx>
        <w:tc>
          <w:tcPr>
            <w:tcW w:w="2723" w:type="dxa"/>
            <w:gridSpan w:val="2"/>
            <w:tcBorders>
              <w:left w:val="nil"/>
              <w:bottom w:val="nil"/>
              <w:right w:val="nil"/>
            </w:tcBorders>
          </w:tcPr>
          <w:p w14:paraId="276EF3EA" w14:textId="77777777" w:rsidR="000E7BB0" w:rsidRPr="0043527D" w:rsidRDefault="000E7BB0" w:rsidP="00C82099">
            <w:pPr>
              <w:pStyle w:val="TableCell2-2"/>
            </w:pPr>
            <w:r w:rsidRPr="00CA0C64">
              <w:t>Time and Condition</w:t>
            </w:r>
          </w:p>
        </w:tc>
        <w:tc>
          <w:tcPr>
            <w:tcW w:w="1219" w:type="dxa"/>
            <w:tcBorders>
              <w:left w:val="nil"/>
              <w:bottom w:val="nil"/>
              <w:right w:val="nil"/>
            </w:tcBorders>
            <w:shd w:val="clear" w:color="auto" w:fill="auto"/>
          </w:tcPr>
          <w:p w14:paraId="6690325F"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44E94299"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43ACCA7D" w14:textId="77777777" w:rsidR="000E7BB0" w:rsidRPr="0043527D" w:rsidRDefault="000E7BB0" w:rsidP="00C82099">
            <w:pPr>
              <w:pStyle w:val="TableCell2-2"/>
            </w:pPr>
          </w:p>
        </w:tc>
      </w:tr>
      <w:tr w:rsidR="000E7BB0" w14:paraId="08655FB8" w14:textId="77777777" w:rsidTr="00BC78B2">
        <w:tc>
          <w:tcPr>
            <w:tcW w:w="284" w:type="dxa"/>
            <w:tcBorders>
              <w:top w:val="nil"/>
              <w:left w:val="nil"/>
              <w:bottom w:val="nil"/>
              <w:right w:val="nil"/>
            </w:tcBorders>
          </w:tcPr>
          <w:p w14:paraId="2ABF4B3F" w14:textId="77777777" w:rsidR="000E7BB0" w:rsidRPr="004D77F0" w:rsidRDefault="000E7BB0" w:rsidP="004D77F0">
            <w:pPr>
              <w:pStyle w:val="TableCell0-0"/>
            </w:pPr>
          </w:p>
        </w:tc>
        <w:tc>
          <w:tcPr>
            <w:tcW w:w="2439" w:type="dxa"/>
            <w:tcBorders>
              <w:top w:val="nil"/>
              <w:left w:val="nil"/>
              <w:bottom w:val="nil"/>
              <w:right w:val="nil"/>
            </w:tcBorders>
            <w:shd w:val="clear" w:color="auto" w:fill="auto"/>
          </w:tcPr>
          <w:p w14:paraId="07B67786" w14:textId="77777777" w:rsidR="000E7BB0" w:rsidRDefault="000E7BB0" w:rsidP="004D77F0">
            <w:pPr>
              <w:pStyle w:val="TableCell0-0"/>
            </w:pPr>
            <w:r w:rsidRPr="00445429">
              <w:rPr>
                <w:rStyle w:val="ChItalBold"/>
              </w:rPr>
              <w:t>trus</w:t>
            </w:r>
            <w:r>
              <w:t xml:space="preserve"> ‘next’</w:t>
            </w:r>
          </w:p>
        </w:tc>
        <w:tc>
          <w:tcPr>
            <w:tcW w:w="1219" w:type="dxa"/>
            <w:tcBorders>
              <w:top w:val="nil"/>
              <w:left w:val="nil"/>
              <w:bottom w:val="nil"/>
              <w:right w:val="nil"/>
            </w:tcBorders>
            <w:shd w:val="clear" w:color="auto" w:fill="auto"/>
          </w:tcPr>
          <w:p w14:paraId="7E13F5AA" w14:textId="5EBC0315" w:rsidR="000E7BB0" w:rsidRDefault="009563F2" w:rsidP="004D77F0">
            <w:pPr>
              <w:pStyle w:val="TableCell0-0Center"/>
            </w:pPr>
            <w:r>
              <w:t>X</w:t>
            </w:r>
          </w:p>
        </w:tc>
        <w:tc>
          <w:tcPr>
            <w:tcW w:w="1219" w:type="dxa"/>
            <w:tcBorders>
              <w:top w:val="nil"/>
              <w:left w:val="nil"/>
              <w:bottom w:val="nil"/>
              <w:right w:val="nil"/>
            </w:tcBorders>
            <w:shd w:val="clear" w:color="auto" w:fill="auto"/>
          </w:tcPr>
          <w:p w14:paraId="5EC47E7B" w14:textId="3B0E1B98" w:rsidR="000E7BB0" w:rsidRDefault="000E7BB0" w:rsidP="004D77F0">
            <w:pPr>
              <w:pStyle w:val="TableCell0-0Center"/>
            </w:pPr>
          </w:p>
        </w:tc>
        <w:tc>
          <w:tcPr>
            <w:tcW w:w="1219" w:type="dxa"/>
            <w:tcBorders>
              <w:top w:val="nil"/>
              <w:left w:val="nil"/>
              <w:bottom w:val="nil"/>
              <w:right w:val="nil"/>
            </w:tcBorders>
            <w:shd w:val="clear" w:color="auto" w:fill="auto"/>
          </w:tcPr>
          <w:p w14:paraId="33351B1D" w14:textId="433DF5DE" w:rsidR="000E7BB0" w:rsidRDefault="000E7BB0" w:rsidP="004D77F0">
            <w:pPr>
              <w:pStyle w:val="TableCell0-0Center"/>
            </w:pPr>
          </w:p>
        </w:tc>
      </w:tr>
      <w:tr w:rsidR="000E7BB0" w14:paraId="12262BFA" w14:textId="77777777" w:rsidTr="00BC78B2">
        <w:tc>
          <w:tcPr>
            <w:tcW w:w="284" w:type="dxa"/>
            <w:tcBorders>
              <w:top w:val="nil"/>
              <w:left w:val="nil"/>
              <w:bottom w:val="nil"/>
              <w:right w:val="nil"/>
            </w:tcBorders>
          </w:tcPr>
          <w:p w14:paraId="3415D648" w14:textId="77777777" w:rsidR="000E7BB0" w:rsidRPr="004D77F0" w:rsidRDefault="000E7BB0" w:rsidP="00C82099">
            <w:pPr>
              <w:pStyle w:val="O0Nwnext"/>
            </w:pPr>
          </w:p>
        </w:tc>
        <w:tc>
          <w:tcPr>
            <w:tcW w:w="2439" w:type="dxa"/>
            <w:tcBorders>
              <w:top w:val="nil"/>
              <w:left w:val="nil"/>
              <w:bottom w:val="nil"/>
              <w:right w:val="nil"/>
            </w:tcBorders>
            <w:shd w:val="clear" w:color="auto" w:fill="auto"/>
          </w:tcPr>
          <w:p w14:paraId="44CA6A16" w14:textId="77777777" w:rsidR="000E7BB0" w:rsidRDefault="000E7BB0" w:rsidP="00C82099">
            <w:pPr>
              <w:pStyle w:val="O0Nwnext"/>
            </w:pPr>
            <w:r w:rsidRPr="00445429">
              <w:rPr>
                <w:rStyle w:val="ChItalBold"/>
              </w:rPr>
              <w:t>baru</w:t>
            </w:r>
            <w:r>
              <w:t xml:space="preserve"> ‘and then’</w:t>
            </w:r>
          </w:p>
        </w:tc>
        <w:tc>
          <w:tcPr>
            <w:tcW w:w="1219" w:type="dxa"/>
            <w:tcBorders>
              <w:top w:val="nil"/>
              <w:left w:val="nil"/>
              <w:bottom w:val="nil"/>
              <w:right w:val="nil"/>
            </w:tcBorders>
            <w:shd w:val="clear" w:color="auto" w:fill="auto"/>
          </w:tcPr>
          <w:p w14:paraId="2454B758" w14:textId="6DCF3663" w:rsidR="000E7BB0" w:rsidRPr="00AE4130" w:rsidRDefault="009563F2" w:rsidP="00C82099">
            <w:pPr>
              <w:pStyle w:val="TableCell0-0Center"/>
            </w:pPr>
            <w:r>
              <w:t>X</w:t>
            </w:r>
          </w:p>
        </w:tc>
        <w:tc>
          <w:tcPr>
            <w:tcW w:w="1219" w:type="dxa"/>
            <w:tcBorders>
              <w:top w:val="nil"/>
              <w:left w:val="nil"/>
              <w:bottom w:val="nil"/>
              <w:right w:val="nil"/>
            </w:tcBorders>
            <w:shd w:val="clear" w:color="auto" w:fill="auto"/>
          </w:tcPr>
          <w:p w14:paraId="610A6D47" w14:textId="77777777" w:rsidR="000E7BB0" w:rsidRDefault="000E7BB0" w:rsidP="00C82099">
            <w:pPr>
              <w:pStyle w:val="TableCell0-0Center"/>
            </w:pPr>
          </w:p>
        </w:tc>
        <w:tc>
          <w:tcPr>
            <w:tcW w:w="1219" w:type="dxa"/>
            <w:tcBorders>
              <w:top w:val="nil"/>
              <w:left w:val="nil"/>
              <w:bottom w:val="nil"/>
              <w:right w:val="nil"/>
            </w:tcBorders>
            <w:shd w:val="clear" w:color="auto" w:fill="auto"/>
          </w:tcPr>
          <w:p w14:paraId="680F337A" w14:textId="77777777" w:rsidR="000E7BB0" w:rsidRDefault="000E7BB0" w:rsidP="00C82099">
            <w:pPr>
              <w:pStyle w:val="TableCell0-0Center"/>
            </w:pPr>
          </w:p>
        </w:tc>
      </w:tr>
      <w:tr w:rsidR="000E7BB0" w14:paraId="683D6503" w14:textId="77777777" w:rsidTr="00BC78B2">
        <w:tc>
          <w:tcPr>
            <w:tcW w:w="284" w:type="dxa"/>
            <w:tcBorders>
              <w:top w:val="nil"/>
              <w:left w:val="nil"/>
              <w:bottom w:val="nil"/>
              <w:right w:val="nil"/>
            </w:tcBorders>
          </w:tcPr>
          <w:p w14:paraId="5D71DAD4" w14:textId="77777777" w:rsidR="000E7BB0" w:rsidRPr="004D77F0" w:rsidRDefault="000E7BB0" w:rsidP="00C82099">
            <w:pPr>
              <w:pStyle w:val="O0Nwnext"/>
            </w:pPr>
          </w:p>
        </w:tc>
        <w:tc>
          <w:tcPr>
            <w:tcW w:w="2439" w:type="dxa"/>
            <w:tcBorders>
              <w:top w:val="nil"/>
              <w:left w:val="nil"/>
              <w:bottom w:val="nil"/>
              <w:right w:val="nil"/>
            </w:tcBorders>
            <w:shd w:val="clear" w:color="auto" w:fill="auto"/>
          </w:tcPr>
          <w:p w14:paraId="73E4DC04" w14:textId="77777777" w:rsidR="000E7BB0" w:rsidRPr="008B4DA3" w:rsidRDefault="000E7BB0" w:rsidP="00C82099">
            <w:pPr>
              <w:pStyle w:val="O0Nwnext"/>
            </w:pPr>
            <w:r w:rsidRPr="008B4DA3">
              <w:rPr>
                <w:rStyle w:val="ChItalBold"/>
              </w:rPr>
              <w:t>sampe</w:t>
            </w:r>
            <w:r w:rsidRPr="008B4DA3">
              <w:t xml:space="preserve"> </w:t>
            </w:r>
            <w:r>
              <w:t>‘</w:t>
            </w:r>
            <w:r w:rsidRPr="008B4DA3">
              <w:t>until</w:t>
            </w:r>
            <w:r>
              <w:t>’</w:t>
            </w:r>
          </w:p>
        </w:tc>
        <w:tc>
          <w:tcPr>
            <w:tcW w:w="1219" w:type="dxa"/>
            <w:tcBorders>
              <w:top w:val="nil"/>
              <w:left w:val="nil"/>
              <w:bottom w:val="nil"/>
              <w:right w:val="nil"/>
            </w:tcBorders>
            <w:shd w:val="clear" w:color="auto" w:fill="auto"/>
          </w:tcPr>
          <w:p w14:paraId="2DD97FF6" w14:textId="4166542C" w:rsidR="000E7BB0" w:rsidRDefault="009563F2" w:rsidP="00C82099">
            <w:pPr>
              <w:pStyle w:val="TableCell0-0Center"/>
            </w:pPr>
            <w:r>
              <w:t>X</w:t>
            </w:r>
          </w:p>
        </w:tc>
        <w:tc>
          <w:tcPr>
            <w:tcW w:w="1219" w:type="dxa"/>
            <w:tcBorders>
              <w:top w:val="nil"/>
              <w:left w:val="nil"/>
              <w:bottom w:val="nil"/>
              <w:right w:val="nil"/>
            </w:tcBorders>
            <w:shd w:val="clear" w:color="auto" w:fill="auto"/>
          </w:tcPr>
          <w:p w14:paraId="0C0ED99C" w14:textId="77777777" w:rsidR="000E7BB0" w:rsidRDefault="000E7BB0" w:rsidP="00C82099">
            <w:pPr>
              <w:pStyle w:val="TableCell0-0Center"/>
            </w:pPr>
          </w:p>
        </w:tc>
        <w:tc>
          <w:tcPr>
            <w:tcW w:w="1219" w:type="dxa"/>
            <w:tcBorders>
              <w:top w:val="nil"/>
              <w:left w:val="nil"/>
              <w:bottom w:val="nil"/>
              <w:right w:val="nil"/>
            </w:tcBorders>
            <w:shd w:val="clear" w:color="auto" w:fill="auto"/>
          </w:tcPr>
          <w:p w14:paraId="30BEF5F6" w14:textId="77777777" w:rsidR="000E7BB0" w:rsidRDefault="000E7BB0" w:rsidP="00C82099">
            <w:pPr>
              <w:pStyle w:val="TableCell0-0Center"/>
            </w:pPr>
          </w:p>
        </w:tc>
      </w:tr>
      <w:tr w:rsidR="000E7BB0" w14:paraId="2404A1BB" w14:textId="77777777" w:rsidTr="00BC78B2">
        <w:tc>
          <w:tcPr>
            <w:tcW w:w="284" w:type="dxa"/>
            <w:tcBorders>
              <w:top w:val="nil"/>
              <w:left w:val="nil"/>
              <w:bottom w:val="nil"/>
              <w:right w:val="nil"/>
            </w:tcBorders>
          </w:tcPr>
          <w:p w14:paraId="16590C05" w14:textId="77777777" w:rsidR="000E7BB0" w:rsidRPr="004D77F0" w:rsidRDefault="000E7BB0" w:rsidP="00C82099">
            <w:pPr>
              <w:pStyle w:val="O0Nwnext"/>
            </w:pPr>
          </w:p>
        </w:tc>
        <w:tc>
          <w:tcPr>
            <w:tcW w:w="2439" w:type="dxa"/>
            <w:tcBorders>
              <w:top w:val="nil"/>
              <w:left w:val="nil"/>
              <w:bottom w:val="nil"/>
              <w:right w:val="nil"/>
            </w:tcBorders>
            <w:shd w:val="clear" w:color="auto" w:fill="auto"/>
          </w:tcPr>
          <w:p w14:paraId="712ECCD1" w14:textId="77777777" w:rsidR="000E7BB0" w:rsidRDefault="000E7BB0" w:rsidP="00C82099">
            <w:pPr>
              <w:pStyle w:val="O0Nwnext"/>
            </w:pPr>
            <w:r>
              <w:rPr>
                <w:rStyle w:val="ChItalBold"/>
              </w:rPr>
              <w:t>seblum</w:t>
            </w:r>
            <w:r>
              <w:t xml:space="preserve"> ‘before’</w:t>
            </w:r>
          </w:p>
        </w:tc>
        <w:tc>
          <w:tcPr>
            <w:tcW w:w="1219" w:type="dxa"/>
            <w:tcBorders>
              <w:top w:val="nil"/>
              <w:left w:val="nil"/>
              <w:bottom w:val="nil"/>
              <w:right w:val="nil"/>
            </w:tcBorders>
            <w:shd w:val="clear" w:color="auto" w:fill="auto"/>
          </w:tcPr>
          <w:p w14:paraId="2B746630" w14:textId="0DB7FE85" w:rsidR="000E7BB0" w:rsidRDefault="009563F2" w:rsidP="00C82099">
            <w:pPr>
              <w:pStyle w:val="TableCell0-0Center"/>
            </w:pPr>
            <w:r>
              <w:t>X</w:t>
            </w:r>
          </w:p>
        </w:tc>
        <w:tc>
          <w:tcPr>
            <w:tcW w:w="1219" w:type="dxa"/>
            <w:tcBorders>
              <w:top w:val="nil"/>
              <w:left w:val="nil"/>
              <w:bottom w:val="nil"/>
              <w:right w:val="nil"/>
            </w:tcBorders>
            <w:shd w:val="clear" w:color="auto" w:fill="auto"/>
          </w:tcPr>
          <w:p w14:paraId="2B810772" w14:textId="66ABE252" w:rsidR="000E7BB0" w:rsidRDefault="009563F2" w:rsidP="00C82099">
            <w:pPr>
              <w:pStyle w:val="TableCell0-0Center"/>
            </w:pPr>
            <w:r>
              <w:t>X</w:t>
            </w:r>
          </w:p>
        </w:tc>
        <w:tc>
          <w:tcPr>
            <w:tcW w:w="1219" w:type="dxa"/>
            <w:tcBorders>
              <w:top w:val="nil"/>
              <w:left w:val="nil"/>
              <w:bottom w:val="nil"/>
              <w:right w:val="nil"/>
            </w:tcBorders>
            <w:shd w:val="clear" w:color="auto" w:fill="auto"/>
          </w:tcPr>
          <w:p w14:paraId="1007693F" w14:textId="77777777" w:rsidR="000E7BB0" w:rsidRDefault="000E7BB0" w:rsidP="00C82099">
            <w:pPr>
              <w:pStyle w:val="TableCell0-0Center"/>
            </w:pPr>
          </w:p>
        </w:tc>
      </w:tr>
      <w:tr w:rsidR="000E7BB0" w14:paraId="11032E72" w14:textId="77777777" w:rsidTr="00BC78B2">
        <w:tc>
          <w:tcPr>
            <w:tcW w:w="284" w:type="dxa"/>
            <w:tcBorders>
              <w:top w:val="nil"/>
              <w:left w:val="nil"/>
              <w:bottom w:val="single" w:sz="4" w:space="0" w:color="auto"/>
              <w:right w:val="nil"/>
            </w:tcBorders>
          </w:tcPr>
          <w:p w14:paraId="60BD48D7" w14:textId="77777777" w:rsidR="000E7BB0" w:rsidRPr="004D77F0" w:rsidRDefault="000E7BB0" w:rsidP="00C82099">
            <w:pPr>
              <w:pStyle w:val="TableCell0-2Break"/>
            </w:pPr>
          </w:p>
        </w:tc>
        <w:tc>
          <w:tcPr>
            <w:tcW w:w="2439" w:type="dxa"/>
            <w:tcBorders>
              <w:top w:val="nil"/>
              <w:left w:val="nil"/>
              <w:bottom w:val="single" w:sz="4" w:space="0" w:color="auto"/>
              <w:right w:val="nil"/>
            </w:tcBorders>
            <w:shd w:val="clear" w:color="auto" w:fill="auto"/>
          </w:tcPr>
          <w:p w14:paraId="58A04C00" w14:textId="77777777" w:rsidR="000E7BB0" w:rsidRDefault="000E7BB0" w:rsidP="00C82099">
            <w:pPr>
              <w:pStyle w:val="TableCell0-2Break"/>
            </w:pPr>
            <w:r w:rsidRPr="00445429">
              <w:rPr>
                <w:rStyle w:val="ChItalBold"/>
              </w:rPr>
              <w:t>kalo</w:t>
            </w:r>
            <w:r>
              <w:t xml:space="preserve"> ‘when, if’</w:t>
            </w:r>
          </w:p>
        </w:tc>
        <w:tc>
          <w:tcPr>
            <w:tcW w:w="1219" w:type="dxa"/>
            <w:tcBorders>
              <w:top w:val="nil"/>
              <w:left w:val="nil"/>
              <w:bottom w:val="single" w:sz="4" w:space="0" w:color="auto"/>
              <w:right w:val="nil"/>
            </w:tcBorders>
            <w:shd w:val="clear" w:color="auto" w:fill="auto"/>
          </w:tcPr>
          <w:p w14:paraId="18908B6C" w14:textId="57BF5097" w:rsidR="000E7BB0" w:rsidRDefault="000E7BB0" w:rsidP="00C82099">
            <w:pPr>
              <w:pStyle w:val="TableCell0-2CenterBreak"/>
            </w:pPr>
          </w:p>
        </w:tc>
        <w:tc>
          <w:tcPr>
            <w:tcW w:w="1219" w:type="dxa"/>
            <w:tcBorders>
              <w:top w:val="nil"/>
              <w:left w:val="nil"/>
              <w:bottom w:val="single" w:sz="4" w:space="0" w:color="auto"/>
              <w:right w:val="nil"/>
            </w:tcBorders>
            <w:shd w:val="clear" w:color="auto" w:fill="auto"/>
          </w:tcPr>
          <w:p w14:paraId="7C416587" w14:textId="6B1651DB" w:rsidR="000E7BB0" w:rsidRDefault="009563F2" w:rsidP="00C82099">
            <w:pPr>
              <w:pStyle w:val="TableCell0-2CenterBreak"/>
            </w:pPr>
            <w:r>
              <w:t>X</w:t>
            </w:r>
          </w:p>
        </w:tc>
        <w:tc>
          <w:tcPr>
            <w:tcW w:w="1219" w:type="dxa"/>
            <w:tcBorders>
              <w:top w:val="nil"/>
              <w:left w:val="nil"/>
              <w:bottom w:val="single" w:sz="4" w:space="0" w:color="auto"/>
              <w:right w:val="nil"/>
            </w:tcBorders>
            <w:shd w:val="clear" w:color="auto" w:fill="auto"/>
          </w:tcPr>
          <w:p w14:paraId="73E0EE31" w14:textId="77777777" w:rsidR="000E7BB0" w:rsidRDefault="000E7BB0" w:rsidP="00C82099">
            <w:pPr>
              <w:pStyle w:val="TableCell0-2CenterBreak"/>
            </w:pPr>
          </w:p>
        </w:tc>
      </w:tr>
      <w:tr w:rsidR="000E7BB0" w:rsidRPr="0043527D" w14:paraId="184F43DF" w14:textId="77777777" w:rsidTr="00BC78B2">
        <w:tblPrEx>
          <w:tblBorders>
            <w:insideH w:val="single" w:sz="4" w:space="0" w:color="auto"/>
            <w:insideV w:val="single" w:sz="4" w:space="0" w:color="auto"/>
          </w:tblBorders>
        </w:tblPrEx>
        <w:tc>
          <w:tcPr>
            <w:tcW w:w="2723" w:type="dxa"/>
            <w:gridSpan w:val="2"/>
            <w:tcBorders>
              <w:left w:val="nil"/>
              <w:bottom w:val="nil"/>
              <w:right w:val="nil"/>
            </w:tcBorders>
          </w:tcPr>
          <w:p w14:paraId="42197FDD" w14:textId="77777777" w:rsidR="000E7BB0" w:rsidRPr="0043527D" w:rsidRDefault="000E7BB0" w:rsidP="00C82099">
            <w:pPr>
              <w:pStyle w:val="TableCell2-2"/>
            </w:pPr>
            <w:r w:rsidRPr="007800B5">
              <w:t>Consequence</w:t>
            </w:r>
          </w:p>
        </w:tc>
        <w:tc>
          <w:tcPr>
            <w:tcW w:w="1219" w:type="dxa"/>
            <w:tcBorders>
              <w:left w:val="nil"/>
              <w:bottom w:val="nil"/>
              <w:right w:val="nil"/>
            </w:tcBorders>
            <w:shd w:val="clear" w:color="auto" w:fill="auto"/>
          </w:tcPr>
          <w:p w14:paraId="674B20D1"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4836E278"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7C9AE8B0" w14:textId="77777777" w:rsidR="000E7BB0" w:rsidRPr="0043527D" w:rsidRDefault="000E7BB0" w:rsidP="00C82099">
            <w:pPr>
              <w:pStyle w:val="TableCell2-2"/>
            </w:pPr>
          </w:p>
        </w:tc>
      </w:tr>
      <w:tr w:rsidR="000E7BB0" w14:paraId="6AF4AD20" w14:textId="77777777" w:rsidTr="00BC78B2">
        <w:tc>
          <w:tcPr>
            <w:tcW w:w="284" w:type="dxa"/>
            <w:tcBorders>
              <w:top w:val="nil"/>
              <w:left w:val="nil"/>
              <w:bottom w:val="nil"/>
              <w:right w:val="nil"/>
            </w:tcBorders>
          </w:tcPr>
          <w:p w14:paraId="33EB6E85" w14:textId="77777777" w:rsidR="000E7BB0" w:rsidRPr="004D77F0" w:rsidRDefault="000E7BB0" w:rsidP="004D77F0">
            <w:pPr>
              <w:pStyle w:val="TableCell0-0"/>
            </w:pPr>
          </w:p>
        </w:tc>
        <w:tc>
          <w:tcPr>
            <w:tcW w:w="2439" w:type="dxa"/>
            <w:tcBorders>
              <w:top w:val="nil"/>
              <w:left w:val="nil"/>
              <w:bottom w:val="nil"/>
              <w:right w:val="nil"/>
            </w:tcBorders>
            <w:shd w:val="clear" w:color="auto" w:fill="auto"/>
          </w:tcPr>
          <w:p w14:paraId="69FBBA1B" w14:textId="77777777" w:rsidR="000E7BB0" w:rsidRDefault="000E7BB0" w:rsidP="004D77F0">
            <w:pPr>
              <w:pStyle w:val="TableCell0-0"/>
            </w:pPr>
            <w:r w:rsidRPr="00445429">
              <w:rPr>
                <w:rStyle w:val="ChItalBold"/>
              </w:rPr>
              <w:t>jadi</w:t>
            </w:r>
            <w:r>
              <w:t xml:space="preserve"> ‘so, since’</w:t>
            </w:r>
          </w:p>
        </w:tc>
        <w:tc>
          <w:tcPr>
            <w:tcW w:w="1219" w:type="dxa"/>
            <w:tcBorders>
              <w:top w:val="nil"/>
              <w:left w:val="nil"/>
              <w:bottom w:val="nil"/>
              <w:right w:val="nil"/>
            </w:tcBorders>
            <w:shd w:val="clear" w:color="auto" w:fill="auto"/>
          </w:tcPr>
          <w:p w14:paraId="791F9D2F" w14:textId="442D7BC3" w:rsidR="000E7BB0" w:rsidRDefault="009563F2" w:rsidP="004D77F0">
            <w:pPr>
              <w:pStyle w:val="TableCell0-0Center"/>
            </w:pPr>
            <w:r>
              <w:t>X</w:t>
            </w:r>
          </w:p>
        </w:tc>
        <w:tc>
          <w:tcPr>
            <w:tcW w:w="1219" w:type="dxa"/>
            <w:tcBorders>
              <w:top w:val="nil"/>
              <w:left w:val="nil"/>
              <w:bottom w:val="nil"/>
              <w:right w:val="nil"/>
            </w:tcBorders>
            <w:shd w:val="clear" w:color="auto" w:fill="auto"/>
          </w:tcPr>
          <w:p w14:paraId="4CDE0C2F" w14:textId="77777777" w:rsidR="000E7BB0" w:rsidRDefault="000E7BB0" w:rsidP="004D77F0">
            <w:pPr>
              <w:pStyle w:val="TableCell0-0Center"/>
            </w:pPr>
          </w:p>
        </w:tc>
        <w:tc>
          <w:tcPr>
            <w:tcW w:w="1219" w:type="dxa"/>
            <w:tcBorders>
              <w:top w:val="nil"/>
              <w:left w:val="nil"/>
              <w:bottom w:val="nil"/>
              <w:right w:val="nil"/>
            </w:tcBorders>
            <w:shd w:val="clear" w:color="auto" w:fill="auto"/>
          </w:tcPr>
          <w:p w14:paraId="7D864781" w14:textId="524F383E" w:rsidR="000E7BB0" w:rsidRDefault="009563F2" w:rsidP="004D77F0">
            <w:pPr>
              <w:pStyle w:val="TableCell0-0Center"/>
            </w:pPr>
            <w:r>
              <w:t>X</w:t>
            </w:r>
          </w:p>
        </w:tc>
      </w:tr>
      <w:tr w:rsidR="000E7BB0" w14:paraId="3D3F206E" w14:textId="77777777" w:rsidTr="00BC78B2">
        <w:tc>
          <w:tcPr>
            <w:tcW w:w="284" w:type="dxa"/>
            <w:tcBorders>
              <w:top w:val="nil"/>
              <w:left w:val="nil"/>
              <w:bottom w:val="nil"/>
              <w:right w:val="nil"/>
            </w:tcBorders>
          </w:tcPr>
          <w:p w14:paraId="47A2A1C1" w14:textId="77777777" w:rsidR="000E7BB0" w:rsidRPr="004D77F0" w:rsidRDefault="000E7BB0" w:rsidP="00C82099">
            <w:pPr>
              <w:pStyle w:val="O0Nwnext"/>
            </w:pPr>
          </w:p>
        </w:tc>
        <w:tc>
          <w:tcPr>
            <w:tcW w:w="2439" w:type="dxa"/>
            <w:tcBorders>
              <w:top w:val="nil"/>
              <w:left w:val="nil"/>
              <w:bottom w:val="nil"/>
              <w:right w:val="nil"/>
            </w:tcBorders>
            <w:shd w:val="clear" w:color="auto" w:fill="auto"/>
          </w:tcPr>
          <w:p w14:paraId="45245024" w14:textId="77777777" w:rsidR="000E7BB0" w:rsidRDefault="000E7BB0" w:rsidP="00C82099">
            <w:pPr>
              <w:pStyle w:val="O0Nwnext"/>
            </w:pPr>
            <w:r w:rsidRPr="00445429">
              <w:rPr>
                <w:rStyle w:val="ChItalBold"/>
              </w:rPr>
              <w:t>supaya</w:t>
            </w:r>
            <w:r>
              <w:t xml:space="preserve"> ‘so that’</w:t>
            </w:r>
          </w:p>
        </w:tc>
        <w:tc>
          <w:tcPr>
            <w:tcW w:w="1219" w:type="dxa"/>
            <w:tcBorders>
              <w:top w:val="nil"/>
              <w:left w:val="nil"/>
              <w:bottom w:val="nil"/>
              <w:right w:val="nil"/>
            </w:tcBorders>
            <w:shd w:val="clear" w:color="auto" w:fill="auto"/>
          </w:tcPr>
          <w:p w14:paraId="1D23458E" w14:textId="1FF1CE7E" w:rsidR="000E7BB0" w:rsidRDefault="009563F2" w:rsidP="00C82099">
            <w:pPr>
              <w:pStyle w:val="TableCell0-0Center"/>
            </w:pPr>
            <w:r>
              <w:t>X</w:t>
            </w:r>
          </w:p>
        </w:tc>
        <w:tc>
          <w:tcPr>
            <w:tcW w:w="1219" w:type="dxa"/>
            <w:tcBorders>
              <w:top w:val="nil"/>
              <w:left w:val="nil"/>
              <w:bottom w:val="nil"/>
              <w:right w:val="nil"/>
            </w:tcBorders>
            <w:shd w:val="clear" w:color="auto" w:fill="auto"/>
          </w:tcPr>
          <w:p w14:paraId="6D300F35" w14:textId="77777777" w:rsidR="000E7BB0" w:rsidRDefault="000E7BB0" w:rsidP="00C82099">
            <w:pPr>
              <w:pStyle w:val="TableCell0-0Center"/>
            </w:pPr>
          </w:p>
        </w:tc>
        <w:tc>
          <w:tcPr>
            <w:tcW w:w="1219" w:type="dxa"/>
            <w:tcBorders>
              <w:top w:val="nil"/>
              <w:left w:val="nil"/>
              <w:bottom w:val="nil"/>
              <w:right w:val="nil"/>
            </w:tcBorders>
            <w:shd w:val="clear" w:color="auto" w:fill="auto"/>
          </w:tcPr>
          <w:p w14:paraId="67C44E0D" w14:textId="77777777" w:rsidR="000E7BB0" w:rsidRDefault="000E7BB0" w:rsidP="00C82099">
            <w:pPr>
              <w:pStyle w:val="TableCell0-0Center"/>
            </w:pPr>
          </w:p>
        </w:tc>
      </w:tr>
      <w:tr w:rsidR="000E7BB0" w14:paraId="3EE187F7" w14:textId="77777777" w:rsidTr="00BC78B2">
        <w:tc>
          <w:tcPr>
            <w:tcW w:w="284" w:type="dxa"/>
            <w:tcBorders>
              <w:top w:val="nil"/>
              <w:left w:val="nil"/>
              <w:bottom w:val="nil"/>
              <w:right w:val="nil"/>
            </w:tcBorders>
          </w:tcPr>
          <w:p w14:paraId="39CBED69" w14:textId="77777777" w:rsidR="000E7BB0" w:rsidRPr="004D77F0" w:rsidRDefault="000E7BB0" w:rsidP="00C82099">
            <w:pPr>
              <w:pStyle w:val="O0Nwnext"/>
            </w:pPr>
          </w:p>
        </w:tc>
        <w:tc>
          <w:tcPr>
            <w:tcW w:w="2439" w:type="dxa"/>
            <w:tcBorders>
              <w:top w:val="nil"/>
              <w:left w:val="nil"/>
              <w:bottom w:val="nil"/>
              <w:right w:val="nil"/>
            </w:tcBorders>
            <w:shd w:val="clear" w:color="auto" w:fill="auto"/>
          </w:tcPr>
          <w:p w14:paraId="5F5F99A1" w14:textId="77777777" w:rsidR="000E7BB0" w:rsidRDefault="000E7BB0" w:rsidP="00C82099">
            <w:pPr>
              <w:pStyle w:val="O0Nwnext"/>
            </w:pPr>
            <w:r w:rsidRPr="00F53CB4">
              <w:rPr>
                <w:rStyle w:val="ChItalBold"/>
              </w:rPr>
              <w:t>untuk</w:t>
            </w:r>
            <w:r w:rsidRPr="00F53CB4">
              <w:t xml:space="preserve"> </w:t>
            </w:r>
            <w:r>
              <w:t>‘</w:t>
            </w:r>
            <w:r w:rsidRPr="00F53CB4">
              <w:t>for</w:t>
            </w:r>
            <w:r>
              <w:t>’</w:t>
            </w:r>
          </w:p>
        </w:tc>
        <w:tc>
          <w:tcPr>
            <w:tcW w:w="1219" w:type="dxa"/>
            <w:tcBorders>
              <w:top w:val="nil"/>
              <w:left w:val="nil"/>
              <w:bottom w:val="nil"/>
              <w:right w:val="nil"/>
            </w:tcBorders>
            <w:shd w:val="clear" w:color="auto" w:fill="auto"/>
          </w:tcPr>
          <w:p w14:paraId="71959013" w14:textId="1A8B8BC5" w:rsidR="000E7BB0" w:rsidRDefault="009563F2" w:rsidP="00C82099">
            <w:pPr>
              <w:pStyle w:val="TableCell0-0Center"/>
            </w:pPr>
            <w:r>
              <w:t>X</w:t>
            </w:r>
          </w:p>
        </w:tc>
        <w:tc>
          <w:tcPr>
            <w:tcW w:w="1219" w:type="dxa"/>
            <w:tcBorders>
              <w:top w:val="nil"/>
              <w:left w:val="nil"/>
              <w:bottom w:val="nil"/>
              <w:right w:val="nil"/>
            </w:tcBorders>
            <w:shd w:val="clear" w:color="auto" w:fill="auto"/>
          </w:tcPr>
          <w:p w14:paraId="11C519E6" w14:textId="77777777" w:rsidR="000E7BB0" w:rsidRDefault="000E7BB0" w:rsidP="00C82099">
            <w:pPr>
              <w:pStyle w:val="TableCell0-0Center"/>
            </w:pPr>
          </w:p>
        </w:tc>
        <w:tc>
          <w:tcPr>
            <w:tcW w:w="1219" w:type="dxa"/>
            <w:tcBorders>
              <w:top w:val="nil"/>
              <w:left w:val="nil"/>
              <w:bottom w:val="nil"/>
              <w:right w:val="nil"/>
            </w:tcBorders>
            <w:shd w:val="clear" w:color="auto" w:fill="auto"/>
          </w:tcPr>
          <w:p w14:paraId="517F3CBC" w14:textId="77777777" w:rsidR="000E7BB0" w:rsidRDefault="000E7BB0" w:rsidP="00C82099">
            <w:pPr>
              <w:pStyle w:val="TableCell0-0Center"/>
            </w:pPr>
          </w:p>
        </w:tc>
      </w:tr>
      <w:tr w:rsidR="000E7BB0" w14:paraId="75C3723C" w14:textId="77777777" w:rsidTr="00BC78B2">
        <w:tc>
          <w:tcPr>
            <w:tcW w:w="284" w:type="dxa"/>
            <w:tcBorders>
              <w:top w:val="nil"/>
              <w:left w:val="nil"/>
              <w:bottom w:val="nil"/>
              <w:right w:val="nil"/>
            </w:tcBorders>
          </w:tcPr>
          <w:p w14:paraId="6D29F2D5" w14:textId="77777777" w:rsidR="000E7BB0" w:rsidRPr="004D77F0" w:rsidRDefault="000E7BB0" w:rsidP="00C82099">
            <w:pPr>
              <w:pStyle w:val="O0Nwnext"/>
              <w:ind w:left="113" w:hanging="113"/>
            </w:pPr>
          </w:p>
        </w:tc>
        <w:tc>
          <w:tcPr>
            <w:tcW w:w="2439" w:type="dxa"/>
            <w:tcBorders>
              <w:top w:val="nil"/>
              <w:left w:val="nil"/>
              <w:bottom w:val="nil"/>
              <w:right w:val="nil"/>
            </w:tcBorders>
            <w:shd w:val="clear" w:color="auto" w:fill="auto"/>
          </w:tcPr>
          <w:p w14:paraId="7D55C8FD" w14:textId="77777777" w:rsidR="000E7BB0" w:rsidRPr="00415CE5" w:rsidRDefault="000E7BB0" w:rsidP="00C82099">
            <w:pPr>
              <w:pStyle w:val="O0Nwnext"/>
              <w:ind w:left="113" w:hanging="113"/>
              <w:rPr>
                <w:rStyle w:val="ChItalBold"/>
              </w:rPr>
            </w:pPr>
            <w:r w:rsidRPr="008B4DA3">
              <w:rPr>
                <w:rStyle w:val="ChItalBold"/>
              </w:rPr>
              <w:t>sampe</w:t>
            </w:r>
            <w:r w:rsidRPr="008B4DA3">
              <w:t xml:space="preserve"> </w:t>
            </w:r>
            <w:r>
              <w:t>‘with the result that’</w:t>
            </w:r>
          </w:p>
        </w:tc>
        <w:tc>
          <w:tcPr>
            <w:tcW w:w="1219" w:type="dxa"/>
            <w:tcBorders>
              <w:top w:val="nil"/>
              <w:left w:val="nil"/>
              <w:bottom w:val="nil"/>
              <w:right w:val="nil"/>
            </w:tcBorders>
            <w:shd w:val="clear" w:color="auto" w:fill="auto"/>
          </w:tcPr>
          <w:p w14:paraId="5F0C9C9A" w14:textId="767DCFCB" w:rsidR="000E7BB0" w:rsidRDefault="009563F2" w:rsidP="00C82099">
            <w:pPr>
              <w:pStyle w:val="TableCell0-0Center"/>
            </w:pPr>
            <w:r>
              <w:t>X</w:t>
            </w:r>
          </w:p>
        </w:tc>
        <w:tc>
          <w:tcPr>
            <w:tcW w:w="1219" w:type="dxa"/>
            <w:tcBorders>
              <w:top w:val="nil"/>
              <w:left w:val="nil"/>
              <w:bottom w:val="nil"/>
              <w:right w:val="nil"/>
            </w:tcBorders>
            <w:shd w:val="clear" w:color="auto" w:fill="auto"/>
          </w:tcPr>
          <w:p w14:paraId="01E0A22E" w14:textId="77777777" w:rsidR="000E7BB0" w:rsidRDefault="000E7BB0" w:rsidP="00C82099">
            <w:pPr>
              <w:pStyle w:val="TableCell0-0Center"/>
            </w:pPr>
          </w:p>
        </w:tc>
        <w:tc>
          <w:tcPr>
            <w:tcW w:w="1219" w:type="dxa"/>
            <w:tcBorders>
              <w:top w:val="nil"/>
              <w:left w:val="nil"/>
              <w:bottom w:val="nil"/>
              <w:right w:val="nil"/>
            </w:tcBorders>
            <w:shd w:val="clear" w:color="auto" w:fill="auto"/>
          </w:tcPr>
          <w:p w14:paraId="21BA7736" w14:textId="77777777" w:rsidR="000E7BB0" w:rsidRDefault="000E7BB0" w:rsidP="00C82099">
            <w:pPr>
              <w:pStyle w:val="TableCell0-0Center"/>
            </w:pPr>
          </w:p>
        </w:tc>
      </w:tr>
      <w:tr w:rsidR="000E7BB0" w14:paraId="0D23FF40" w14:textId="77777777" w:rsidTr="00BC78B2">
        <w:tc>
          <w:tcPr>
            <w:tcW w:w="284" w:type="dxa"/>
            <w:tcBorders>
              <w:top w:val="nil"/>
              <w:left w:val="nil"/>
              <w:bottom w:val="nil"/>
              <w:right w:val="nil"/>
            </w:tcBorders>
          </w:tcPr>
          <w:p w14:paraId="66026C6B" w14:textId="77777777" w:rsidR="000E7BB0" w:rsidRPr="004D77F0" w:rsidRDefault="000E7BB0" w:rsidP="00C82099">
            <w:pPr>
              <w:pStyle w:val="O0Nwnext"/>
              <w:ind w:left="113" w:hanging="113"/>
            </w:pPr>
          </w:p>
        </w:tc>
        <w:tc>
          <w:tcPr>
            <w:tcW w:w="2439" w:type="dxa"/>
            <w:tcBorders>
              <w:top w:val="nil"/>
              <w:left w:val="nil"/>
              <w:bottom w:val="nil"/>
              <w:right w:val="nil"/>
            </w:tcBorders>
            <w:shd w:val="clear" w:color="auto" w:fill="auto"/>
          </w:tcPr>
          <w:p w14:paraId="06063232" w14:textId="77777777" w:rsidR="000E7BB0" w:rsidRPr="008B4DA3" w:rsidRDefault="000E7BB0" w:rsidP="00C82099">
            <w:pPr>
              <w:pStyle w:val="O0Nwnext"/>
              <w:ind w:left="113" w:hanging="113"/>
            </w:pPr>
            <w:r w:rsidRPr="00415CE5">
              <w:rPr>
                <w:rStyle w:val="ChItalBold"/>
              </w:rPr>
              <w:t>karna</w:t>
            </w:r>
            <w:r>
              <w:t xml:space="preserve"> ‘because’</w:t>
            </w:r>
          </w:p>
        </w:tc>
        <w:tc>
          <w:tcPr>
            <w:tcW w:w="1219" w:type="dxa"/>
            <w:tcBorders>
              <w:top w:val="nil"/>
              <w:left w:val="nil"/>
              <w:bottom w:val="nil"/>
              <w:right w:val="nil"/>
            </w:tcBorders>
            <w:shd w:val="clear" w:color="auto" w:fill="auto"/>
          </w:tcPr>
          <w:p w14:paraId="36C05C2A" w14:textId="539986AC" w:rsidR="000E7BB0" w:rsidRDefault="009563F2" w:rsidP="00C82099">
            <w:pPr>
              <w:pStyle w:val="TableCell0-0Center"/>
            </w:pPr>
            <w:r>
              <w:t>X</w:t>
            </w:r>
          </w:p>
        </w:tc>
        <w:tc>
          <w:tcPr>
            <w:tcW w:w="1219" w:type="dxa"/>
            <w:tcBorders>
              <w:top w:val="nil"/>
              <w:left w:val="nil"/>
              <w:bottom w:val="nil"/>
              <w:right w:val="nil"/>
            </w:tcBorders>
            <w:shd w:val="clear" w:color="auto" w:fill="auto"/>
          </w:tcPr>
          <w:p w14:paraId="0C9C9359" w14:textId="28FD9BF7" w:rsidR="000E7BB0" w:rsidRDefault="009563F2" w:rsidP="00C82099">
            <w:pPr>
              <w:pStyle w:val="TableCell0-0Center"/>
            </w:pPr>
            <w:r>
              <w:t>X</w:t>
            </w:r>
          </w:p>
        </w:tc>
        <w:tc>
          <w:tcPr>
            <w:tcW w:w="1219" w:type="dxa"/>
            <w:tcBorders>
              <w:top w:val="nil"/>
              <w:left w:val="nil"/>
              <w:bottom w:val="nil"/>
              <w:right w:val="nil"/>
            </w:tcBorders>
            <w:shd w:val="clear" w:color="auto" w:fill="auto"/>
          </w:tcPr>
          <w:p w14:paraId="6DCD79DF" w14:textId="77777777" w:rsidR="000E7BB0" w:rsidRDefault="000E7BB0" w:rsidP="00C82099">
            <w:pPr>
              <w:pStyle w:val="TableCell0-0Center"/>
            </w:pPr>
          </w:p>
        </w:tc>
      </w:tr>
      <w:tr w:rsidR="000E7BB0" w:rsidRPr="00F53CB4" w14:paraId="0A96645B" w14:textId="77777777" w:rsidTr="00BC78B2">
        <w:tc>
          <w:tcPr>
            <w:tcW w:w="284" w:type="dxa"/>
            <w:tcBorders>
              <w:top w:val="nil"/>
              <w:left w:val="nil"/>
              <w:bottom w:val="single" w:sz="4" w:space="0" w:color="auto"/>
              <w:right w:val="nil"/>
            </w:tcBorders>
          </w:tcPr>
          <w:p w14:paraId="3903F020" w14:textId="77777777" w:rsidR="000E7BB0" w:rsidRPr="004D77F0" w:rsidRDefault="000E7BB0" w:rsidP="00C82099">
            <w:pPr>
              <w:pStyle w:val="TableCell0-2Break"/>
            </w:pPr>
          </w:p>
        </w:tc>
        <w:tc>
          <w:tcPr>
            <w:tcW w:w="2439" w:type="dxa"/>
            <w:tcBorders>
              <w:top w:val="nil"/>
              <w:left w:val="nil"/>
              <w:bottom w:val="single" w:sz="4" w:space="0" w:color="auto"/>
              <w:right w:val="nil"/>
            </w:tcBorders>
            <w:shd w:val="clear" w:color="auto" w:fill="auto"/>
          </w:tcPr>
          <w:p w14:paraId="671FC61A" w14:textId="77777777" w:rsidR="000E7BB0" w:rsidRPr="00F53CB4" w:rsidRDefault="000E7BB0" w:rsidP="00C82099">
            <w:pPr>
              <w:pStyle w:val="TableCell0-2Break"/>
            </w:pPr>
            <w:r w:rsidRPr="00445429">
              <w:rPr>
                <w:rStyle w:val="ChItalBold"/>
              </w:rPr>
              <w:t>gara-gara</w:t>
            </w:r>
            <w:r>
              <w:t xml:space="preserve"> ‘because’</w:t>
            </w:r>
          </w:p>
        </w:tc>
        <w:tc>
          <w:tcPr>
            <w:tcW w:w="1219" w:type="dxa"/>
            <w:tcBorders>
              <w:top w:val="nil"/>
              <w:left w:val="nil"/>
              <w:bottom w:val="single" w:sz="4" w:space="0" w:color="auto"/>
              <w:right w:val="nil"/>
            </w:tcBorders>
            <w:shd w:val="clear" w:color="auto" w:fill="auto"/>
          </w:tcPr>
          <w:p w14:paraId="48FFC26A" w14:textId="43D04BED" w:rsidR="000E7BB0" w:rsidRPr="00F53CB4" w:rsidRDefault="009563F2" w:rsidP="00C82099">
            <w:pPr>
              <w:pStyle w:val="TableCell0-2CenterBreak"/>
            </w:pPr>
            <w:r>
              <w:t>X</w:t>
            </w:r>
          </w:p>
        </w:tc>
        <w:tc>
          <w:tcPr>
            <w:tcW w:w="1219" w:type="dxa"/>
            <w:tcBorders>
              <w:top w:val="nil"/>
              <w:left w:val="nil"/>
              <w:bottom w:val="single" w:sz="4" w:space="0" w:color="auto"/>
              <w:right w:val="nil"/>
            </w:tcBorders>
            <w:shd w:val="clear" w:color="auto" w:fill="auto"/>
          </w:tcPr>
          <w:p w14:paraId="16D236B9" w14:textId="77777777" w:rsidR="000E7BB0" w:rsidRPr="00F53CB4" w:rsidRDefault="000E7BB0" w:rsidP="00C82099">
            <w:pPr>
              <w:pStyle w:val="TableCell0-2CenterBreak"/>
            </w:pPr>
          </w:p>
        </w:tc>
        <w:tc>
          <w:tcPr>
            <w:tcW w:w="1219" w:type="dxa"/>
            <w:tcBorders>
              <w:top w:val="nil"/>
              <w:left w:val="nil"/>
              <w:bottom w:val="single" w:sz="4" w:space="0" w:color="auto"/>
              <w:right w:val="nil"/>
            </w:tcBorders>
            <w:shd w:val="clear" w:color="auto" w:fill="auto"/>
          </w:tcPr>
          <w:p w14:paraId="198A255C" w14:textId="77777777" w:rsidR="000E7BB0" w:rsidRPr="00F53CB4" w:rsidRDefault="000E7BB0" w:rsidP="00C82099">
            <w:pPr>
              <w:pStyle w:val="TableCell0-2CenterBreak"/>
            </w:pPr>
          </w:p>
        </w:tc>
      </w:tr>
      <w:tr w:rsidR="000E7BB0" w:rsidRPr="0043527D" w14:paraId="3FE5B483" w14:textId="77777777" w:rsidTr="00BC78B2">
        <w:tblPrEx>
          <w:tblBorders>
            <w:insideH w:val="single" w:sz="4" w:space="0" w:color="auto"/>
            <w:insideV w:val="single" w:sz="4" w:space="0" w:color="auto"/>
          </w:tblBorders>
        </w:tblPrEx>
        <w:tc>
          <w:tcPr>
            <w:tcW w:w="2723" w:type="dxa"/>
            <w:gridSpan w:val="2"/>
            <w:tcBorders>
              <w:left w:val="nil"/>
              <w:bottom w:val="nil"/>
              <w:right w:val="nil"/>
            </w:tcBorders>
          </w:tcPr>
          <w:p w14:paraId="4694B134" w14:textId="77777777" w:rsidR="000E7BB0" w:rsidRPr="0043527D" w:rsidRDefault="000E7BB0" w:rsidP="00C82099">
            <w:pPr>
              <w:pStyle w:val="TableCell2-2"/>
            </w:pPr>
            <w:r>
              <w:t>Con</w:t>
            </w:r>
            <w:r w:rsidRPr="00CA0C64">
              <w:t>tra</w:t>
            </w:r>
            <w:r>
              <w:t>s</w:t>
            </w:r>
            <w:r w:rsidRPr="00CA0C64">
              <w:t>t</w:t>
            </w:r>
          </w:p>
        </w:tc>
        <w:tc>
          <w:tcPr>
            <w:tcW w:w="1219" w:type="dxa"/>
            <w:tcBorders>
              <w:left w:val="nil"/>
              <w:bottom w:val="nil"/>
              <w:right w:val="nil"/>
            </w:tcBorders>
            <w:shd w:val="clear" w:color="auto" w:fill="auto"/>
          </w:tcPr>
          <w:p w14:paraId="515EEFEE"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422767B6"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7CC27A52" w14:textId="77777777" w:rsidR="000E7BB0" w:rsidRPr="0043527D" w:rsidRDefault="000E7BB0" w:rsidP="00C82099">
            <w:pPr>
              <w:pStyle w:val="TableCell2-2"/>
            </w:pPr>
          </w:p>
        </w:tc>
      </w:tr>
      <w:tr w:rsidR="000E7BB0" w14:paraId="404954C4" w14:textId="77777777" w:rsidTr="00BC78B2">
        <w:tc>
          <w:tcPr>
            <w:tcW w:w="284" w:type="dxa"/>
            <w:tcBorders>
              <w:top w:val="nil"/>
              <w:left w:val="nil"/>
              <w:bottom w:val="nil"/>
              <w:right w:val="nil"/>
            </w:tcBorders>
          </w:tcPr>
          <w:p w14:paraId="6A4ACD5E" w14:textId="77777777" w:rsidR="000E7BB0" w:rsidRPr="004D77F0" w:rsidRDefault="000E7BB0" w:rsidP="004D77F0">
            <w:pPr>
              <w:pStyle w:val="TableCell0-0"/>
            </w:pPr>
          </w:p>
        </w:tc>
        <w:tc>
          <w:tcPr>
            <w:tcW w:w="2439" w:type="dxa"/>
            <w:tcBorders>
              <w:top w:val="nil"/>
              <w:left w:val="nil"/>
              <w:bottom w:val="nil"/>
              <w:right w:val="nil"/>
            </w:tcBorders>
            <w:shd w:val="clear" w:color="auto" w:fill="auto"/>
          </w:tcPr>
          <w:p w14:paraId="52B58FCD" w14:textId="77777777" w:rsidR="000E7BB0" w:rsidRDefault="000E7BB0" w:rsidP="004D77F0">
            <w:pPr>
              <w:pStyle w:val="TableCell0-0"/>
            </w:pPr>
            <w:r w:rsidRPr="00445429">
              <w:rPr>
                <w:rStyle w:val="ChItalBold"/>
              </w:rPr>
              <w:t>tapi</w:t>
            </w:r>
            <w:r>
              <w:t xml:space="preserve"> ‘but’</w:t>
            </w:r>
          </w:p>
        </w:tc>
        <w:tc>
          <w:tcPr>
            <w:tcW w:w="1219" w:type="dxa"/>
            <w:tcBorders>
              <w:top w:val="nil"/>
              <w:left w:val="nil"/>
              <w:bottom w:val="nil"/>
              <w:right w:val="nil"/>
            </w:tcBorders>
            <w:shd w:val="clear" w:color="auto" w:fill="auto"/>
          </w:tcPr>
          <w:p w14:paraId="1A5A8098" w14:textId="2455168B" w:rsidR="000E7BB0" w:rsidRDefault="009563F2" w:rsidP="004D77F0">
            <w:pPr>
              <w:pStyle w:val="TableCell0-0Center"/>
            </w:pPr>
            <w:r>
              <w:t>X</w:t>
            </w:r>
          </w:p>
        </w:tc>
        <w:tc>
          <w:tcPr>
            <w:tcW w:w="1219" w:type="dxa"/>
            <w:tcBorders>
              <w:top w:val="nil"/>
              <w:left w:val="nil"/>
              <w:bottom w:val="nil"/>
              <w:right w:val="nil"/>
            </w:tcBorders>
            <w:shd w:val="clear" w:color="auto" w:fill="auto"/>
          </w:tcPr>
          <w:p w14:paraId="1D0407E2" w14:textId="77777777" w:rsidR="000E7BB0" w:rsidRDefault="000E7BB0" w:rsidP="004D77F0">
            <w:pPr>
              <w:pStyle w:val="TableCell0-0Center"/>
            </w:pPr>
          </w:p>
        </w:tc>
        <w:tc>
          <w:tcPr>
            <w:tcW w:w="1219" w:type="dxa"/>
            <w:tcBorders>
              <w:top w:val="nil"/>
              <w:left w:val="nil"/>
              <w:bottom w:val="nil"/>
              <w:right w:val="nil"/>
            </w:tcBorders>
            <w:shd w:val="clear" w:color="auto" w:fill="auto"/>
          </w:tcPr>
          <w:p w14:paraId="3EAF3993" w14:textId="77777777" w:rsidR="000E7BB0" w:rsidRDefault="000E7BB0" w:rsidP="004D77F0">
            <w:pPr>
              <w:pStyle w:val="TableCell0-0Center"/>
            </w:pPr>
          </w:p>
        </w:tc>
      </w:tr>
      <w:tr w:rsidR="000E7BB0" w14:paraId="153C24E0" w14:textId="77777777" w:rsidTr="00BC78B2">
        <w:tc>
          <w:tcPr>
            <w:tcW w:w="284" w:type="dxa"/>
            <w:tcBorders>
              <w:top w:val="nil"/>
              <w:left w:val="nil"/>
              <w:bottom w:val="nil"/>
              <w:right w:val="nil"/>
            </w:tcBorders>
          </w:tcPr>
          <w:p w14:paraId="5845A8F6" w14:textId="77777777" w:rsidR="000E7BB0" w:rsidRPr="004D77F0" w:rsidRDefault="000E7BB0" w:rsidP="00C82099">
            <w:pPr>
              <w:pStyle w:val="O0Nwnext"/>
            </w:pPr>
          </w:p>
        </w:tc>
        <w:tc>
          <w:tcPr>
            <w:tcW w:w="2439" w:type="dxa"/>
            <w:tcBorders>
              <w:top w:val="nil"/>
              <w:left w:val="nil"/>
              <w:bottom w:val="nil"/>
              <w:right w:val="nil"/>
            </w:tcBorders>
            <w:shd w:val="clear" w:color="auto" w:fill="auto"/>
          </w:tcPr>
          <w:p w14:paraId="036FC355" w14:textId="77777777" w:rsidR="000E7BB0" w:rsidRDefault="000E7BB0" w:rsidP="00C82099">
            <w:pPr>
              <w:pStyle w:val="O0Nwnext"/>
            </w:pPr>
            <w:r w:rsidRPr="00445429">
              <w:rPr>
                <w:rStyle w:val="ChItalBold"/>
              </w:rPr>
              <w:t>habis</w:t>
            </w:r>
            <w:r>
              <w:t xml:space="preserve"> ‘after all’</w:t>
            </w:r>
          </w:p>
        </w:tc>
        <w:tc>
          <w:tcPr>
            <w:tcW w:w="1219" w:type="dxa"/>
            <w:tcBorders>
              <w:top w:val="nil"/>
              <w:left w:val="nil"/>
              <w:bottom w:val="nil"/>
              <w:right w:val="nil"/>
            </w:tcBorders>
            <w:shd w:val="clear" w:color="auto" w:fill="auto"/>
          </w:tcPr>
          <w:p w14:paraId="71A53ECF" w14:textId="6F4E94BB" w:rsidR="000E7BB0" w:rsidRDefault="009563F2" w:rsidP="00C82099">
            <w:pPr>
              <w:pStyle w:val="TableCell0-0Center"/>
            </w:pPr>
            <w:r>
              <w:t>X</w:t>
            </w:r>
          </w:p>
        </w:tc>
        <w:tc>
          <w:tcPr>
            <w:tcW w:w="1219" w:type="dxa"/>
            <w:tcBorders>
              <w:top w:val="nil"/>
              <w:left w:val="nil"/>
              <w:bottom w:val="nil"/>
              <w:right w:val="nil"/>
            </w:tcBorders>
            <w:shd w:val="clear" w:color="auto" w:fill="auto"/>
          </w:tcPr>
          <w:p w14:paraId="6B678E79" w14:textId="77777777" w:rsidR="000E7BB0" w:rsidRDefault="000E7BB0" w:rsidP="00C82099">
            <w:pPr>
              <w:pStyle w:val="TableCell0-0Center"/>
            </w:pPr>
          </w:p>
        </w:tc>
        <w:tc>
          <w:tcPr>
            <w:tcW w:w="1219" w:type="dxa"/>
            <w:tcBorders>
              <w:top w:val="nil"/>
              <w:left w:val="nil"/>
              <w:bottom w:val="nil"/>
              <w:right w:val="nil"/>
            </w:tcBorders>
            <w:shd w:val="clear" w:color="auto" w:fill="auto"/>
          </w:tcPr>
          <w:p w14:paraId="7ED19AC9" w14:textId="77777777" w:rsidR="000E7BB0" w:rsidRDefault="000E7BB0" w:rsidP="00C82099">
            <w:pPr>
              <w:pStyle w:val="TableCell0-0Center"/>
            </w:pPr>
          </w:p>
        </w:tc>
      </w:tr>
      <w:tr w:rsidR="000E7BB0" w14:paraId="443C1121" w14:textId="77777777" w:rsidTr="00BC78B2">
        <w:tc>
          <w:tcPr>
            <w:tcW w:w="284" w:type="dxa"/>
            <w:tcBorders>
              <w:top w:val="nil"/>
              <w:left w:val="nil"/>
              <w:bottom w:val="nil"/>
              <w:right w:val="nil"/>
            </w:tcBorders>
          </w:tcPr>
          <w:p w14:paraId="3F5F56AE" w14:textId="77777777" w:rsidR="000E7BB0" w:rsidRPr="004D77F0" w:rsidRDefault="000E7BB0" w:rsidP="00C82099">
            <w:pPr>
              <w:pStyle w:val="O0Nwnext"/>
            </w:pPr>
          </w:p>
        </w:tc>
        <w:tc>
          <w:tcPr>
            <w:tcW w:w="2439" w:type="dxa"/>
            <w:tcBorders>
              <w:top w:val="nil"/>
              <w:left w:val="nil"/>
              <w:bottom w:val="nil"/>
              <w:right w:val="nil"/>
            </w:tcBorders>
            <w:shd w:val="clear" w:color="auto" w:fill="auto"/>
          </w:tcPr>
          <w:p w14:paraId="478D189E" w14:textId="77777777" w:rsidR="000E7BB0" w:rsidRDefault="000E7BB0" w:rsidP="00C82099">
            <w:pPr>
              <w:pStyle w:val="O0Nwnext"/>
            </w:pPr>
            <w:r w:rsidRPr="00445429">
              <w:rPr>
                <w:rStyle w:val="ChItalBold"/>
              </w:rPr>
              <w:t>baru</w:t>
            </w:r>
            <w:r>
              <w:t xml:space="preserve"> ‘after all’</w:t>
            </w:r>
          </w:p>
        </w:tc>
        <w:tc>
          <w:tcPr>
            <w:tcW w:w="1219" w:type="dxa"/>
            <w:tcBorders>
              <w:top w:val="nil"/>
              <w:left w:val="nil"/>
              <w:bottom w:val="nil"/>
              <w:right w:val="nil"/>
            </w:tcBorders>
            <w:shd w:val="clear" w:color="auto" w:fill="auto"/>
          </w:tcPr>
          <w:p w14:paraId="0AF64336" w14:textId="6FB9B7DA" w:rsidR="000E7BB0" w:rsidRDefault="000E7BB0" w:rsidP="00C82099">
            <w:pPr>
              <w:pStyle w:val="TableCell0-0Center"/>
            </w:pPr>
          </w:p>
        </w:tc>
        <w:tc>
          <w:tcPr>
            <w:tcW w:w="1219" w:type="dxa"/>
            <w:tcBorders>
              <w:top w:val="nil"/>
              <w:left w:val="nil"/>
              <w:bottom w:val="nil"/>
              <w:right w:val="nil"/>
            </w:tcBorders>
            <w:shd w:val="clear" w:color="auto" w:fill="auto"/>
          </w:tcPr>
          <w:p w14:paraId="247D31FB" w14:textId="77777777" w:rsidR="000E7BB0" w:rsidRDefault="000E7BB0" w:rsidP="00C82099">
            <w:pPr>
              <w:pStyle w:val="TableCell0-0Center"/>
            </w:pPr>
          </w:p>
        </w:tc>
        <w:tc>
          <w:tcPr>
            <w:tcW w:w="1219" w:type="dxa"/>
            <w:tcBorders>
              <w:top w:val="nil"/>
              <w:left w:val="nil"/>
              <w:bottom w:val="nil"/>
              <w:right w:val="nil"/>
            </w:tcBorders>
            <w:shd w:val="clear" w:color="auto" w:fill="auto"/>
          </w:tcPr>
          <w:p w14:paraId="71F328F9" w14:textId="33030391" w:rsidR="000E7BB0" w:rsidRDefault="009563F2" w:rsidP="00C82099">
            <w:pPr>
              <w:pStyle w:val="TableCell0-0Center"/>
            </w:pPr>
            <w:r>
              <w:t>X</w:t>
            </w:r>
          </w:p>
        </w:tc>
      </w:tr>
      <w:tr w:rsidR="000E7BB0" w14:paraId="432870E8" w14:textId="77777777" w:rsidTr="00BC78B2">
        <w:tc>
          <w:tcPr>
            <w:tcW w:w="284" w:type="dxa"/>
            <w:tcBorders>
              <w:top w:val="nil"/>
              <w:left w:val="nil"/>
              <w:bottom w:val="nil"/>
              <w:right w:val="nil"/>
            </w:tcBorders>
          </w:tcPr>
          <w:p w14:paraId="4F6A0664" w14:textId="77777777" w:rsidR="000E7BB0" w:rsidRPr="004D77F0" w:rsidRDefault="000E7BB0" w:rsidP="00C82099">
            <w:pPr>
              <w:pStyle w:val="O0Nwnext"/>
              <w:ind w:left="113" w:hanging="113"/>
            </w:pPr>
          </w:p>
        </w:tc>
        <w:tc>
          <w:tcPr>
            <w:tcW w:w="2439" w:type="dxa"/>
            <w:tcBorders>
              <w:top w:val="nil"/>
              <w:left w:val="nil"/>
              <w:bottom w:val="nil"/>
              <w:right w:val="nil"/>
            </w:tcBorders>
            <w:shd w:val="clear" w:color="auto" w:fill="auto"/>
          </w:tcPr>
          <w:p w14:paraId="3183F748" w14:textId="77777777" w:rsidR="000E7BB0" w:rsidRDefault="000E7BB0" w:rsidP="00C82099">
            <w:pPr>
              <w:pStyle w:val="O0Nwnext"/>
              <w:ind w:left="113" w:hanging="113"/>
            </w:pPr>
            <w:r w:rsidRPr="00445429">
              <w:rPr>
                <w:rStyle w:val="ChItalBold"/>
              </w:rPr>
              <w:t>padahal</w:t>
            </w:r>
            <w:r>
              <w:t xml:space="preserve"> ‘but actually’</w:t>
            </w:r>
          </w:p>
        </w:tc>
        <w:tc>
          <w:tcPr>
            <w:tcW w:w="1219" w:type="dxa"/>
            <w:tcBorders>
              <w:top w:val="nil"/>
              <w:left w:val="nil"/>
              <w:bottom w:val="nil"/>
              <w:right w:val="nil"/>
            </w:tcBorders>
            <w:shd w:val="clear" w:color="auto" w:fill="auto"/>
          </w:tcPr>
          <w:p w14:paraId="2EB24D8A" w14:textId="34ACB9A7" w:rsidR="000E7BB0" w:rsidRDefault="009563F2" w:rsidP="00C82099">
            <w:pPr>
              <w:pStyle w:val="TableCell0-0Center"/>
            </w:pPr>
            <w:r>
              <w:t>X</w:t>
            </w:r>
          </w:p>
        </w:tc>
        <w:tc>
          <w:tcPr>
            <w:tcW w:w="1219" w:type="dxa"/>
            <w:tcBorders>
              <w:top w:val="nil"/>
              <w:left w:val="nil"/>
              <w:bottom w:val="nil"/>
              <w:right w:val="nil"/>
            </w:tcBorders>
            <w:shd w:val="clear" w:color="auto" w:fill="auto"/>
          </w:tcPr>
          <w:p w14:paraId="09556C72" w14:textId="77777777" w:rsidR="000E7BB0" w:rsidRDefault="000E7BB0" w:rsidP="00C82099">
            <w:pPr>
              <w:pStyle w:val="TableCell0-0Center"/>
            </w:pPr>
          </w:p>
        </w:tc>
        <w:tc>
          <w:tcPr>
            <w:tcW w:w="1219" w:type="dxa"/>
            <w:tcBorders>
              <w:top w:val="nil"/>
              <w:left w:val="nil"/>
              <w:bottom w:val="nil"/>
              <w:right w:val="nil"/>
            </w:tcBorders>
            <w:shd w:val="clear" w:color="auto" w:fill="auto"/>
          </w:tcPr>
          <w:p w14:paraId="2D2E0591" w14:textId="77777777" w:rsidR="000E7BB0" w:rsidRDefault="000E7BB0" w:rsidP="00C82099">
            <w:pPr>
              <w:pStyle w:val="TableCell0-0Center"/>
            </w:pPr>
          </w:p>
        </w:tc>
      </w:tr>
      <w:tr w:rsidR="000E7BB0" w14:paraId="7B232A75" w14:textId="77777777" w:rsidTr="00BC78B2">
        <w:tc>
          <w:tcPr>
            <w:tcW w:w="284" w:type="dxa"/>
            <w:tcBorders>
              <w:top w:val="nil"/>
              <w:left w:val="nil"/>
              <w:bottom w:val="single" w:sz="4" w:space="0" w:color="auto"/>
              <w:right w:val="nil"/>
            </w:tcBorders>
          </w:tcPr>
          <w:p w14:paraId="018045E2" w14:textId="77777777" w:rsidR="000E7BB0" w:rsidRPr="004D77F0" w:rsidRDefault="000E7BB0" w:rsidP="00C82099">
            <w:pPr>
              <w:pStyle w:val="TableCell0-2Break"/>
            </w:pPr>
          </w:p>
        </w:tc>
        <w:tc>
          <w:tcPr>
            <w:tcW w:w="2439" w:type="dxa"/>
            <w:tcBorders>
              <w:top w:val="nil"/>
              <w:left w:val="nil"/>
              <w:bottom w:val="single" w:sz="4" w:space="0" w:color="auto"/>
              <w:right w:val="nil"/>
            </w:tcBorders>
            <w:shd w:val="clear" w:color="auto" w:fill="auto"/>
          </w:tcPr>
          <w:p w14:paraId="31059B29" w14:textId="77777777" w:rsidR="000E7BB0" w:rsidRDefault="000E7BB0" w:rsidP="00C82099">
            <w:pPr>
              <w:pStyle w:val="TableCell0-2Break"/>
            </w:pPr>
            <w:r w:rsidRPr="00445429">
              <w:rPr>
                <w:rStyle w:val="ChItalBold"/>
              </w:rPr>
              <w:t>biar</w:t>
            </w:r>
            <w:r>
              <w:t xml:space="preserve"> ‘although’</w:t>
            </w:r>
          </w:p>
        </w:tc>
        <w:tc>
          <w:tcPr>
            <w:tcW w:w="1219" w:type="dxa"/>
            <w:tcBorders>
              <w:top w:val="nil"/>
              <w:left w:val="nil"/>
              <w:bottom w:val="single" w:sz="4" w:space="0" w:color="auto"/>
              <w:right w:val="nil"/>
            </w:tcBorders>
            <w:shd w:val="clear" w:color="auto" w:fill="auto"/>
          </w:tcPr>
          <w:p w14:paraId="3F1E463E" w14:textId="615B0EE9" w:rsidR="000E7BB0" w:rsidRDefault="009563F2" w:rsidP="00C82099">
            <w:pPr>
              <w:pStyle w:val="TableCell0-2CenterBreak"/>
            </w:pPr>
            <w:r>
              <w:t>X</w:t>
            </w:r>
          </w:p>
        </w:tc>
        <w:tc>
          <w:tcPr>
            <w:tcW w:w="1219" w:type="dxa"/>
            <w:tcBorders>
              <w:top w:val="nil"/>
              <w:left w:val="nil"/>
              <w:bottom w:val="single" w:sz="4" w:space="0" w:color="auto"/>
              <w:right w:val="nil"/>
            </w:tcBorders>
            <w:shd w:val="clear" w:color="auto" w:fill="auto"/>
          </w:tcPr>
          <w:p w14:paraId="07798F68" w14:textId="7D57F947" w:rsidR="000E7BB0" w:rsidRDefault="009563F2" w:rsidP="00C82099">
            <w:pPr>
              <w:pStyle w:val="TableCell0-2CenterBreak"/>
            </w:pPr>
            <w:r>
              <w:t>X</w:t>
            </w:r>
          </w:p>
        </w:tc>
        <w:tc>
          <w:tcPr>
            <w:tcW w:w="1219" w:type="dxa"/>
            <w:tcBorders>
              <w:top w:val="nil"/>
              <w:left w:val="nil"/>
              <w:bottom w:val="single" w:sz="4" w:space="0" w:color="auto"/>
              <w:right w:val="nil"/>
            </w:tcBorders>
            <w:shd w:val="clear" w:color="auto" w:fill="auto"/>
          </w:tcPr>
          <w:p w14:paraId="5D7F4087" w14:textId="77777777" w:rsidR="000E7BB0" w:rsidRDefault="000E7BB0" w:rsidP="00C82099">
            <w:pPr>
              <w:pStyle w:val="TableCell0-2CenterBreak"/>
            </w:pPr>
          </w:p>
        </w:tc>
      </w:tr>
      <w:tr w:rsidR="000E7BB0" w:rsidRPr="0043527D" w14:paraId="6782B585" w14:textId="77777777" w:rsidTr="00BC78B2">
        <w:tblPrEx>
          <w:tblBorders>
            <w:insideH w:val="single" w:sz="4" w:space="0" w:color="auto"/>
            <w:insideV w:val="single" w:sz="4" w:space="0" w:color="auto"/>
          </w:tblBorders>
        </w:tblPrEx>
        <w:tc>
          <w:tcPr>
            <w:tcW w:w="2723" w:type="dxa"/>
            <w:gridSpan w:val="2"/>
            <w:tcBorders>
              <w:left w:val="nil"/>
              <w:bottom w:val="nil"/>
              <w:right w:val="nil"/>
            </w:tcBorders>
          </w:tcPr>
          <w:p w14:paraId="0F20D49A" w14:textId="77777777" w:rsidR="000E7BB0" w:rsidRPr="0043527D" w:rsidRDefault="000E7BB0" w:rsidP="00C82099">
            <w:pPr>
              <w:pStyle w:val="TableCell2-2"/>
            </w:pPr>
            <w:r>
              <w:t>Similarity</w:t>
            </w:r>
          </w:p>
        </w:tc>
        <w:tc>
          <w:tcPr>
            <w:tcW w:w="1219" w:type="dxa"/>
            <w:tcBorders>
              <w:left w:val="nil"/>
              <w:bottom w:val="nil"/>
              <w:right w:val="nil"/>
            </w:tcBorders>
            <w:shd w:val="clear" w:color="auto" w:fill="auto"/>
          </w:tcPr>
          <w:p w14:paraId="7988C26D"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0E97CF6E" w14:textId="77777777" w:rsidR="000E7BB0" w:rsidRPr="0043527D" w:rsidRDefault="000E7BB0" w:rsidP="00C82099">
            <w:pPr>
              <w:pStyle w:val="TableCell2-2"/>
            </w:pPr>
          </w:p>
        </w:tc>
        <w:tc>
          <w:tcPr>
            <w:tcW w:w="1219" w:type="dxa"/>
            <w:tcBorders>
              <w:left w:val="nil"/>
              <w:bottom w:val="nil"/>
              <w:right w:val="nil"/>
            </w:tcBorders>
            <w:shd w:val="clear" w:color="auto" w:fill="auto"/>
          </w:tcPr>
          <w:p w14:paraId="70FD5DF0" w14:textId="77777777" w:rsidR="000E7BB0" w:rsidRPr="0043527D" w:rsidRDefault="000E7BB0" w:rsidP="00C82099">
            <w:pPr>
              <w:pStyle w:val="TableCell2-2"/>
            </w:pPr>
          </w:p>
        </w:tc>
      </w:tr>
      <w:tr w:rsidR="000E7BB0" w14:paraId="67FBBCB9" w14:textId="77777777" w:rsidTr="00BC78B2">
        <w:tc>
          <w:tcPr>
            <w:tcW w:w="284" w:type="dxa"/>
            <w:tcBorders>
              <w:top w:val="nil"/>
              <w:left w:val="nil"/>
              <w:bottom w:val="nil"/>
              <w:right w:val="nil"/>
            </w:tcBorders>
          </w:tcPr>
          <w:p w14:paraId="1C7A9B5E" w14:textId="77777777" w:rsidR="000E7BB0" w:rsidRPr="004D77F0" w:rsidRDefault="000E7BB0" w:rsidP="004D77F0">
            <w:pPr>
              <w:pStyle w:val="TableCell0-0"/>
            </w:pPr>
          </w:p>
        </w:tc>
        <w:tc>
          <w:tcPr>
            <w:tcW w:w="2439" w:type="dxa"/>
            <w:tcBorders>
              <w:top w:val="nil"/>
              <w:left w:val="nil"/>
              <w:bottom w:val="nil"/>
              <w:right w:val="nil"/>
            </w:tcBorders>
            <w:shd w:val="clear" w:color="auto" w:fill="auto"/>
          </w:tcPr>
          <w:p w14:paraId="26A715C7" w14:textId="77777777" w:rsidR="000E7BB0" w:rsidRDefault="000E7BB0" w:rsidP="004D77F0">
            <w:pPr>
              <w:pStyle w:val="TableCell0-0"/>
            </w:pPr>
            <w:r w:rsidRPr="00445429">
              <w:rPr>
                <w:rStyle w:val="ChItalBold"/>
              </w:rPr>
              <w:t>sperti</w:t>
            </w:r>
            <w:r>
              <w:t xml:space="preserve"> ‘similar to’</w:t>
            </w:r>
          </w:p>
        </w:tc>
        <w:tc>
          <w:tcPr>
            <w:tcW w:w="1219" w:type="dxa"/>
            <w:tcBorders>
              <w:top w:val="nil"/>
              <w:left w:val="nil"/>
              <w:bottom w:val="nil"/>
              <w:right w:val="nil"/>
            </w:tcBorders>
            <w:shd w:val="clear" w:color="auto" w:fill="auto"/>
          </w:tcPr>
          <w:p w14:paraId="72FB48B5" w14:textId="15ACA560" w:rsidR="000E7BB0" w:rsidRDefault="009563F2" w:rsidP="004D77F0">
            <w:pPr>
              <w:pStyle w:val="TableCell0-0Center"/>
            </w:pPr>
            <w:r>
              <w:t>X</w:t>
            </w:r>
          </w:p>
        </w:tc>
        <w:tc>
          <w:tcPr>
            <w:tcW w:w="1219" w:type="dxa"/>
            <w:tcBorders>
              <w:top w:val="nil"/>
              <w:left w:val="nil"/>
              <w:bottom w:val="nil"/>
              <w:right w:val="nil"/>
            </w:tcBorders>
            <w:shd w:val="clear" w:color="auto" w:fill="auto"/>
          </w:tcPr>
          <w:p w14:paraId="2D214AA8" w14:textId="77777777" w:rsidR="000E7BB0" w:rsidRDefault="000E7BB0" w:rsidP="004D77F0">
            <w:pPr>
              <w:pStyle w:val="TableCell0-0Center"/>
            </w:pPr>
          </w:p>
        </w:tc>
        <w:tc>
          <w:tcPr>
            <w:tcW w:w="1219" w:type="dxa"/>
            <w:tcBorders>
              <w:top w:val="nil"/>
              <w:left w:val="nil"/>
              <w:bottom w:val="nil"/>
              <w:right w:val="nil"/>
            </w:tcBorders>
            <w:shd w:val="clear" w:color="auto" w:fill="auto"/>
          </w:tcPr>
          <w:p w14:paraId="7139CF18" w14:textId="77777777" w:rsidR="000E7BB0" w:rsidRDefault="000E7BB0" w:rsidP="004D77F0">
            <w:pPr>
              <w:pStyle w:val="TableCell0-0Center"/>
            </w:pPr>
          </w:p>
        </w:tc>
      </w:tr>
      <w:tr w:rsidR="000E7BB0" w14:paraId="104307DF" w14:textId="77777777" w:rsidTr="00BC78B2">
        <w:tc>
          <w:tcPr>
            <w:tcW w:w="284" w:type="dxa"/>
            <w:tcBorders>
              <w:top w:val="nil"/>
              <w:left w:val="nil"/>
              <w:bottom w:val="single" w:sz="4" w:space="0" w:color="auto"/>
              <w:right w:val="nil"/>
            </w:tcBorders>
          </w:tcPr>
          <w:p w14:paraId="3F83F9F2" w14:textId="77777777" w:rsidR="000E7BB0" w:rsidRPr="004D77F0" w:rsidRDefault="000E7BB0" w:rsidP="00C82099">
            <w:pPr>
              <w:pStyle w:val="TableCell0-2Break"/>
              <w:spacing w:after="50"/>
            </w:pPr>
          </w:p>
        </w:tc>
        <w:tc>
          <w:tcPr>
            <w:tcW w:w="2439" w:type="dxa"/>
            <w:tcBorders>
              <w:top w:val="nil"/>
              <w:left w:val="nil"/>
              <w:bottom w:val="single" w:sz="4" w:space="0" w:color="auto"/>
              <w:right w:val="nil"/>
            </w:tcBorders>
            <w:shd w:val="clear" w:color="auto" w:fill="auto"/>
          </w:tcPr>
          <w:p w14:paraId="4518929A" w14:textId="77777777" w:rsidR="000E7BB0" w:rsidRDefault="000E7BB0" w:rsidP="00C82099">
            <w:pPr>
              <w:pStyle w:val="TableCell0-2Break"/>
              <w:spacing w:after="50"/>
            </w:pPr>
            <w:r w:rsidRPr="00445429">
              <w:rPr>
                <w:rStyle w:val="ChItalBold"/>
              </w:rPr>
              <w:t>kaya</w:t>
            </w:r>
            <w:r>
              <w:t xml:space="preserve"> ‘like</w:t>
            </w:r>
          </w:p>
        </w:tc>
        <w:tc>
          <w:tcPr>
            <w:tcW w:w="1219" w:type="dxa"/>
            <w:tcBorders>
              <w:top w:val="nil"/>
              <w:left w:val="nil"/>
              <w:bottom w:val="single" w:sz="4" w:space="0" w:color="auto"/>
              <w:right w:val="nil"/>
            </w:tcBorders>
            <w:shd w:val="clear" w:color="auto" w:fill="auto"/>
          </w:tcPr>
          <w:p w14:paraId="5ABD080B" w14:textId="1B51033B" w:rsidR="000E7BB0" w:rsidRDefault="009563F2" w:rsidP="00C82099">
            <w:pPr>
              <w:pStyle w:val="TableCell0-2CenterBreak"/>
              <w:spacing w:after="50"/>
            </w:pPr>
            <w:r>
              <w:t>X</w:t>
            </w:r>
          </w:p>
        </w:tc>
        <w:tc>
          <w:tcPr>
            <w:tcW w:w="1219" w:type="dxa"/>
            <w:tcBorders>
              <w:top w:val="nil"/>
              <w:left w:val="nil"/>
              <w:bottom w:val="single" w:sz="4" w:space="0" w:color="auto"/>
              <w:right w:val="nil"/>
            </w:tcBorders>
            <w:shd w:val="clear" w:color="auto" w:fill="auto"/>
          </w:tcPr>
          <w:p w14:paraId="20EA6FA1" w14:textId="77777777" w:rsidR="000E7BB0" w:rsidRDefault="000E7BB0" w:rsidP="00C82099">
            <w:pPr>
              <w:pStyle w:val="TableCell0-2CenterBreak"/>
              <w:spacing w:after="50"/>
            </w:pPr>
          </w:p>
        </w:tc>
        <w:tc>
          <w:tcPr>
            <w:tcW w:w="1219" w:type="dxa"/>
            <w:tcBorders>
              <w:top w:val="nil"/>
              <w:left w:val="nil"/>
              <w:bottom w:val="single" w:sz="4" w:space="0" w:color="auto"/>
              <w:right w:val="nil"/>
            </w:tcBorders>
            <w:shd w:val="clear" w:color="auto" w:fill="auto"/>
          </w:tcPr>
          <w:p w14:paraId="5CC940F6" w14:textId="77777777" w:rsidR="000E7BB0" w:rsidRDefault="000E7BB0" w:rsidP="00C82099">
            <w:pPr>
              <w:pStyle w:val="TableCell0-2CenterBreak"/>
              <w:spacing w:after="50"/>
            </w:pPr>
          </w:p>
        </w:tc>
      </w:tr>
    </w:tbl>
    <w:p w14:paraId="1CD06D6F" w14:textId="7876DA5E" w:rsidR="00CF3C0E" w:rsidRDefault="00161730" w:rsidP="007973AE">
      <w:pPr>
        <w:pStyle w:val="Body0000after05before"/>
      </w:pPr>
      <w:r>
        <w:t xml:space="preserve">The conjunctions combining different-type constituents discussed in this chapter are the complementizer </w:t>
      </w:r>
      <w:r w:rsidRPr="00AD2C22">
        <w:rPr>
          <w:rStyle w:val="ChItalBold"/>
        </w:rPr>
        <w:t>bahwa</w:t>
      </w:r>
      <w:r>
        <w:t xml:space="preserve"> </w:t>
      </w:r>
      <w:r w:rsidR="00B7093A">
        <w:t>‘</w:t>
      </w:r>
      <w:r>
        <w:t>that</w:t>
      </w:r>
      <w:r w:rsidR="00B7093A">
        <w:t>’</w:t>
      </w:r>
      <w:r>
        <w:t xml:space="preserve"> and the relativizer </w:t>
      </w:r>
      <w:r w:rsidRPr="00AD2C22">
        <w:rPr>
          <w:rStyle w:val="ChItalBold"/>
        </w:rPr>
        <w:t>yang</w:t>
      </w:r>
      <w:r>
        <w:t xml:space="preserve"> </w:t>
      </w:r>
      <w:r w:rsidR="00B7093A">
        <w:t>‘</w:t>
      </w:r>
      <w:r w:rsidRPr="0099608C">
        <w:rPr>
          <w:rStyle w:val="ChSmallCaps"/>
        </w:rPr>
        <w:t>rel</w:t>
      </w:r>
      <w:r w:rsidR="00B7093A">
        <w:t>’</w:t>
      </w:r>
      <w:r>
        <w:t xml:space="preserve">. Complementizer </w:t>
      </w:r>
      <w:r w:rsidRPr="006E575D">
        <w:rPr>
          <w:rStyle w:val="ChItalBold"/>
        </w:rPr>
        <w:t>bahwa</w:t>
      </w:r>
      <w:r>
        <w:t xml:space="preserve"> </w:t>
      </w:r>
      <w:r w:rsidR="00B7093A">
        <w:t>‘</w:t>
      </w:r>
      <w:r>
        <w:t>that</w:t>
      </w:r>
      <w:r w:rsidR="00B7093A">
        <w:t>’</w:t>
      </w:r>
      <w:r>
        <w:t xml:space="preserve"> links a clause to a bivalent verb, while relativizer </w:t>
      </w:r>
      <w:r w:rsidRPr="0024450C">
        <w:rPr>
          <w:rStyle w:val="ChItalBold"/>
        </w:rPr>
        <w:t>yang</w:t>
      </w:r>
      <w:r>
        <w:t xml:space="preserve"> </w:t>
      </w:r>
      <w:r w:rsidR="00B7093A">
        <w:t>‘</w:t>
      </w:r>
      <w:r w:rsidRPr="0099608C">
        <w:rPr>
          <w:rStyle w:val="ChSmallCaps"/>
        </w:rPr>
        <w:t>rel</w:t>
      </w:r>
      <w:r w:rsidR="00B7093A">
        <w:t>’</w:t>
      </w:r>
      <w:r>
        <w:t xml:space="preserve"> integrates a relative clause within a noun phrase.</w:t>
      </w:r>
    </w:p>
    <w:p w14:paraId="0302EF67" w14:textId="77777777" w:rsidR="00CF3C0E" w:rsidRDefault="00CF3C0E" w:rsidP="00CF3C0E">
      <w:pPr>
        <w:sectPr w:rsidR="00CF3C0E" w:rsidSect="00D707BC">
          <w:type w:val="oddPage"/>
          <w:pgSz w:w="11907" w:h="16840" w:code="9"/>
          <w:pgMar w:top="3289" w:right="2552" w:bottom="2722" w:left="2552" w:header="2722" w:footer="1134" w:gutter="0"/>
          <w:cols w:space="720"/>
          <w:titlePg/>
        </w:sectPr>
      </w:pPr>
    </w:p>
    <w:p w14:paraId="22A6FF1D" w14:textId="77777777" w:rsidR="005E6551" w:rsidRDefault="005E6551" w:rsidP="00E82705">
      <w:pPr>
        <w:pStyle w:val="Heading1"/>
        <w:numPr>
          <w:ilvl w:val="0"/>
          <w:numId w:val="17"/>
        </w:numPr>
      </w:pPr>
      <w:bookmarkStart w:id="5305" w:name="_Ref341106508"/>
      <w:bookmarkStart w:id="5306" w:name="_Toc342590165"/>
      <w:bookmarkStart w:id="5307" w:name="_Toc353454833"/>
      <w:bookmarkStart w:id="5308" w:name="_Toc440455471"/>
      <w:bookmarkStart w:id="5309" w:name="_Toc440455760"/>
      <w:bookmarkEnd w:id="4377"/>
      <w:bookmarkEnd w:id="4378"/>
      <w:bookmarkEnd w:id="4379"/>
      <w:r>
        <w:t>Appendices</w:t>
      </w:r>
      <w:bookmarkEnd w:id="5305"/>
      <w:bookmarkEnd w:id="5306"/>
      <w:bookmarkEnd w:id="5307"/>
      <w:bookmarkEnd w:id="5308"/>
      <w:bookmarkEnd w:id="5309"/>
    </w:p>
    <w:p w14:paraId="7B95B3F5" w14:textId="77777777" w:rsidR="005E6551" w:rsidRDefault="00D45019" w:rsidP="002A1DBD">
      <w:pPr>
        <w:pStyle w:val="Heading2"/>
        <w:numPr>
          <w:ilvl w:val="1"/>
          <w:numId w:val="20"/>
        </w:numPr>
      </w:pPr>
      <w:bookmarkStart w:id="5310" w:name="_Toc342590166"/>
      <w:bookmarkStart w:id="5311" w:name="_Toc353454834"/>
      <w:bookmarkStart w:id="5312" w:name="_Ref373929511"/>
      <w:bookmarkStart w:id="5313" w:name="_Ref376255523"/>
      <w:bookmarkStart w:id="5314" w:name="_Ref376255529"/>
      <w:bookmarkStart w:id="5315" w:name="_Ref379982807"/>
      <w:bookmarkStart w:id="5316" w:name="_Toc440455761"/>
      <w:r>
        <w:t>Word list</w:t>
      </w:r>
      <w:bookmarkEnd w:id="5310"/>
      <w:bookmarkEnd w:id="5311"/>
      <w:bookmarkEnd w:id="5312"/>
      <w:bookmarkEnd w:id="5313"/>
      <w:bookmarkEnd w:id="5314"/>
      <w:r w:rsidR="00E90790">
        <w:t>s</w:t>
      </w:r>
      <w:bookmarkEnd w:id="5315"/>
      <w:bookmarkEnd w:id="5316"/>
    </w:p>
    <w:p w14:paraId="3925A63B" w14:textId="215C5447" w:rsidR="00CD6521" w:rsidRDefault="000F4F82" w:rsidP="00713B44">
      <w:pPr>
        <w:pStyle w:val="Body0000after"/>
      </w:pPr>
      <w:r w:rsidRPr="00EE3705">
        <w:t xml:space="preserve">This appendix presents 2,215 lexemes which form the basis for the phonological analysis in Chapter </w:t>
      </w:r>
      <w:r>
        <w:fldChar w:fldCharType="begin"/>
      </w:r>
      <w:r>
        <w:instrText xml:space="preserve"> REF _Ref357271598 \w \h </w:instrText>
      </w:r>
      <w:r>
        <w:fldChar w:fldCharType="separate"/>
      </w:r>
      <w:r w:rsidR="00154D81">
        <w:rPr>
          <w:cs/>
        </w:rPr>
        <w:t>‎</w:t>
      </w:r>
      <w:r w:rsidR="00154D81">
        <w:t>2</w:t>
      </w:r>
      <w:r>
        <w:fldChar w:fldCharType="end"/>
      </w:r>
      <w:r w:rsidRPr="00EE3705">
        <w:t>.</w:t>
      </w:r>
      <w:r w:rsidRPr="00EE3705">
        <w:rPr>
          <w:rStyle w:val="FootnoteReference"/>
        </w:rPr>
        <w:footnoteReference w:id="253"/>
      </w:r>
      <w:r w:rsidRPr="00EE3705">
        <w:t xml:space="preserve"> Included are 1,11</w:t>
      </w:r>
      <w:r w:rsidR="003D4932">
        <w:t>7</w:t>
      </w:r>
      <w:r w:rsidRPr="00EE3705">
        <w:t xml:space="preserve"> </w:t>
      </w:r>
      <w:r w:rsidR="00C571D8">
        <w:t xml:space="preserve">Papuan Malay </w:t>
      </w:r>
      <w:r w:rsidRPr="00EE3705">
        <w:t xml:space="preserve">lexical roots, listed in </w:t>
      </w:r>
      <w:r w:rsidR="00C571D8">
        <w:t xml:space="preserve">Appendix </w:t>
      </w:r>
      <w:r w:rsidR="00C571D8">
        <w:fldChar w:fldCharType="begin"/>
      </w:r>
      <w:r w:rsidR="00C571D8">
        <w:instrText xml:space="preserve"> REF _Ref376621290 \n \h </w:instrText>
      </w:r>
      <w:r w:rsidR="00C571D8">
        <w:fldChar w:fldCharType="separate"/>
      </w:r>
      <w:r w:rsidR="00154D81">
        <w:rPr>
          <w:cs/>
        </w:rPr>
        <w:t>‎</w:t>
      </w:r>
      <w:r w:rsidR="00154D81">
        <w:t>A.1</w:t>
      </w:r>
      <w:r w:rsidR="00C571D8">
        <w:fldChar w:fldCharType="end"/>
      </w:r>
      <w:r w:rsidR="00C571D8">
        <w:t xml:space="preserve"> </w:t>
      </w:r>
      <w:r w:rsidRPr="00EE3705">
        <w:t>(see also §</w:t>
      </w:r>
      <w:r w:rsidR="00C571D8">
        <w:fldChar w:fldCharType="begin"/>
      </w:r>
      <w:r w:rsidR="00C571D8">
        <w:instrText xml:space="preserve"> REF _Ref324759936 \w \h </w:instrText>
      </w:r>
      <w:r w:rsidR="00C571D8">
        <w:fldChar w:fldCharType="separate"/>
      </w:r>
      <w:r w:rsidR="00154D81">
        <w:rPr>
          <w:cs/>
        </w:rPr>
        <w:t>‎</w:t>
      </w:r>
      <w:r w:rsidR="00154D81">
        <w:t>2.1</w:t>
      </w:r>
      <w:r w:rsidR="00C571D8">
        <w:fldChar w:fldCharType="end"/>
      </w:r>
      <w:r w:rsidRPr="00EE3705">
        <w:t xml:space="preserve">), </w:t>
      </w:r>
      <w:r w:rsidR="002E5D6E">
        <w:t>and</w:t>
      </w:r>
      <w:r w:rsidRPr="00EE3705">
        <w:t xml:space="preserve"> 71</w:t>
      </w:r>
      <w:r w:rsidR="00E83A67">
        <w:t>9</w:t>
      </w:r>
      <w:r w:rsidRPr="00EE3705">
        <w:t xml:space="preserve"> loan words, listed in </w:t>
      </w:r>
      <w:r w:rsidR="00C571D8">
        <w:t xml:space="preserve">Appendix </w:t>
      </w:r>
      <w:r w:rsidR="00046A14">
        <w:fldChar w:fldCharType="begin"/>
      </w:r>
      <w:r w:rsidR="00046A14">
        <w:instrText xml:space="preserve"> REF _Ref376623220 \n \h </w:instrText>
      </w:r>
      <w:r w:rsidR="00046A14">
        <w:fldChar w:fldCharType="separate"/>
      </w:r>
      <w:r w:rsidR="00154D81">
        <w:rPr>
          <w:cs/>
        </w:rPr>
        <w:t>‎</w:t>
      </w:r>
      <w:r w:rsidR="00154D81">
        <w:t>A.2</w:t>
      </w:r>
      <w:r w:rsidR="00046A14">
        <w:fldChar w:fldCharType="end"/>
      </w:r>
      <w:r w:rsidR="00C571D8">
        <w:t xml:space="preserve"> </w:t>
      </w:r>
      <w:r w:rsidRPr="00EE3705">
        <w:t>(see also §</w:t>
      </w:r>
      <w:r w:rsidR="00C571D8">
        <w:fldChar w:fldCharType="begin"/>
      </w:r>
      <w:r w:rsidR="00C571D8">
        <w:instrText xml:space="preserve"> REF _Ref338668244 \w \h </w:instrText>
      </w:r>
      <w:r w:rsidR="00C571D8">
        <w:fldChar w:fldCharType="separate"/>
      </w:r>
      <w:r w:rsidR="00154D81">
        <w:rPr>
          <w:cs/>
        </w:rPr>
        <w:t>‎</w:t>
      </w:r>
      <w:r w:rsidR="00154D81">
        <w:t>2.5</w:t>
      </w:r>
      <w:r w:rsidR="00C571D8">
        <w:fldChar w:fldCharType="end"/>
      </w:r>
      <w:r w:rsidRPr="00EE3705">
        <w:t xml:space="preserve">). </w:t>
      </w:r>
      <w:r w:rsidR="00C571D8">
        <w:t xml:space="preserve">Also included are </w:t>
      </w:r>
      <w:r w:rsidR="00C571D8" w:rsidRPr="00EE3705">
        <w:t>38</w:t>
      </w:r>
      <w:r w:rsidR="00713B44">
        <w:t>0</w:t>
      </w:r>
      <w:r w:rsidR="00C571D8" w:rsidRPr="00EE3705">
        <w:t xml:space="preserve"> items, historically derived by </w:t>
      </w:r>
      <w:r w:rsidR="00C571D8" w:rsidRPr="00EE3705">
        <w:rPr>
          <w:lang w:eastAsia="en-US"/>
        </w:rPr>
        <w:t>(</w:t>
      </w:r>
      <w:r w:rsidR="002C26E6">
        <w:rPr>
          <w:lang w:eastAsia="en-US"/>
        </w:rPr>
        <w:t>un</w:t>
      </w:r>
      <w:r w:rsidR="002C26E6" w:rsidRPr="006C65BE">
        <w:rPr>
          <w:lang w:eastAsia="en-US"/>
        </w:rPr>
        <w:t>productive</w:t>
      </w:r>
      <w:r w:rsidR="00C571D8" w:rsidRPr="00EE3705">
        <w:rPr>
          <w:lang w:eastAsia="en-US"/>
        </w:rPr>
        <w:t xml:space="preserve">) affixation, </w:t>
      </w:r>
      <w:r w:rsidR="00C571D8">
        <w:rPr>
          <w:lang w:eastAsia="en-US"/>
        </w:rPr>
        <w:t xml:space="preserve">listed </w:t>
      </w:r>
      <w:r w:rsidR="00C571D8" w:rsidRPr="00EE3705">
        <w:rPr>
          <w:lang w:eastAsia="en-US"/>
        </w:rPr>
        <w:t xml:space="preserve">in </w:t>
      </w:r>
      <w:r w:rsidR="00C571D8">
        <w:t xml:space="preserve">Appendix </w:t>
      </w:r>
      <w:r w:rsidR="00C571D8">
        <w:fldChar w:fldCharType="begin"/>
      </w:r>
      <w:r w:rsidR="00C571D8">
        <w:instrText xml:space="preserve"> REF _Ref376621295 \n \h </w:instrText>
      </w:r>
      <w:r w:rsidR="00C571D8">
        <w:fldChar w:fldCharType="separate"/>
      </w:r>
      <w:r w:rsidR="00154D81">
        <w:rPr>
          <w:cs/>
        </w:rPr>
        <w:t>‎</w:t>
      </w:r>
      <w:r w:rsidR="00154D81">
        <w:t>A.3</w:t>
      </w:r>
      <w:r w:rsidR="00C571D8">
        <w:fldChar w:fldCharType="end"/>
      </w:r>
      <w:r w:rsidR="00C571D8" w:rsidRPr="00EE3705">
        <w:t xml:space="preserve"> (see also §</w:t>
      </w:r>
      <w:r w:rsidR="00C571D8">
        <w:fldChar w:fldCharType="begin"/>
      </w:r>
      <w:r w:rsidR="00C571D8">
        <w:instrText xml:space="preserve"> REF _Ref374465654 \w \h </w:instrText>
      </w:r>
      <w:r w:rsidR="00C571D8">
        <w:fldChar w:fldCharType="separate"/>
      </w:r>
      <w:r w:rsidR="00154D81">
        <w:rPr>
          <w:cs/>
        </w:rPr>
        <w:t>‎</w:t>
      </w:r>
      <w:r w:rsidR="00154D81">
        <w:t>2.4.4.2</w:t>
      </w:r>
      <w:r w:rsidR="00C571D8">
        <w:fldChar w:fldCharType="end"/>
      </w:r>
      <w:r w:rsidR="00C571D8" w:rsidRPr="00EE3705">
        <w:t xml:space="preserve">). </w:t>
      </w:r>
      <w:r w:rsidR="009655D4" w:rsidRPr="00EE3705">
        <w:t xml:space="preserve">Upon further investigation </w:t>
      </w:r>
      <w:r w:rsidRPr="00EE3705">
        <w:t xml:space="preserve">some of the </w:t>
      </w:r>
      <w:r w:rsidR="009655D4">
        <w:t xml:space="preserve">words </w:t>
      </w:r>
      <w:r w:rsidRPr="00EE3705">
        <w:t xml:space="preserve">listed as </w:t>
      </w:r>
      <w:r>
        <w:t xml:space="preserve">inherited </w:t>
      </w:r>
      <w:r w:rsidRPr="00EE3705">
        <w:t xml:space="preserve">Papuan Malay </w:t>
      </w:r>
      <w:r>
        <w:t xml:space="preserve">lexemes in </w:t>
      </w:r>
      <w:r w:rsidR="009655D4">
        <w:t xml:space="preserve">Appendix </w:t>
      </w:r>
      <w:r w:rsidR="009655D4">
        <w:fldChar w:fldCharType="begin"/>
      </w:r>
      <w:r w:rsidR="009655D4">
        <w:instrText xml:space="preserve"> REF _Ref376621290 \n \h </w:instrText>
      </w:r>
      <w:r w:rsidR="009655D4">
        <w:fldChar w:fldCharType="separate"/>
      </w:r>
      <w:r w:rsidR="00154D81">
        <w:rPr>
          <w:cs/>
        </w:rPr>
        <w:t>‎</w:t>
      </w:r>
      <w:r w:rsidR="00154D81">
        <w:t>A.1</w:t>
      </w:r>
      <w:r w:rsidR="009655D4">
        <w:fldChar w:fldCharType="end"/>
      </w:r>
      <w:r>
        <w:t xml:space="preserve"> and </w:t>
      </w:r>
      <w:r w:rsidR="009655D4">
        <w:t xml:space="preserve">Appendix </w:t>
      </w:r>
      <w:r w:rsidR="009655D4">
        <w:fldChar w:fldCharType="begin"/>
      </w:r>
      <w:r w:rsidR="009655D4">
        <w:instrText xml:space="preserve"> REF _Ref376621295 \n \h </w:instrText>
      </w:r>
      <w:r w:rsidR="009655D4">
        <w:fldChar w:fldCharType="separate"/>
      </w:r>
      <w:r w:rsidR="00154D81">
        <w:rPr>
          <w:cs/>
        </w:rPr>
        <w:t>‎</w:t>
      </w:r>
      <w:r w:rsidR="00154D81">
        <w:t>A.3</w:t>
      </w:r>
      <w:r w:rsidR="009655D4">
        <w:fldChar w:fldCharType="end"/>
      </w:r>
      <w:r w:rsidRPr="00EE3705">
        <w:t xml:space="preserve"> may also turn out to be loan words</w:t>
      </w:r>
      <w:r w:rsidR="009655D4">
        <w:t>.</w:t>
      </w:r>
    </w:p>
    <w:p w14:paraId="7466F262" w14:textId="67581804" w:rsidR="0040054B" w:rsidRDefault="000F4F82" w:rsidP="007E38E2">
      <w:pPr>
        <w:pStyle w:val="Body0515after"/>
      </w:pPr>
      <w:r w:rsidRPr="00EE3705">
        <w:t>The lexemes listed in the following sections are presented in their alphabetical order. For each lexeme the following details are included: their phonetic transcription, word class, and English gloss.</w:t>
      </w:r>
      <w:r>
        <w:t xml:space="preserve"> As discussed in </w:t>
      </w:r>
      <w:r w:rsidRPr="00EE3705">
        <w:t>§</w:t>
      </w:r>
      <w:r w:rsidR="00FE0E89">
        <w:fldChar w:fldCharType="begin"/>
      </w:r>
      <w:r w:rsidR="00FE0E89">
        <w:instrText xml:space="preserve"> REF _Ref376624491 \w \h </w:instrText>
      </w:r>
      <w:r w:rsidR="00FE0E89">
        <w:fldChar w:fldCharType="separate"/>
      </w:r>
      <w:r w:rsidR="00154D81">
        <w:rPr>
          <w:cs/>
        </w:rPr>
        <w:t>‎</w:t>
      </w:r>
      <w:r w:rsidR="00154D81">
        <w:t>2.4.4</w:t>
      </w:r>
      <w:r w:rsidR="00FE0E89">
        <w:fldChar w:fldCharType="end"/>
      </w:r>
      <w:r w:rsidR="00FE0E89">
        <w:t xml:space="preserve"> and </w:t>
      </w:r>
      <w:r w:rsidR="00FE0E89" w:rsidRPr="00EE3705">
        <w:t>§</w:t>
      </w:r>
      <w:r w:rsidR="00FE0E89">
        <w:fldChar w:fldCharType="begin"/>
      </w:r>
      <w:r w:rsidR="00FE0E89">
        <w:instrText xml:space="preserve"> REF _Ref338523907 \w \h </w:instrText>
      </w:r>
      <w:r w:rsidR="00FE0E89">
        <w:fldChar w:fldCharType="separate"/>
      </w:r>
      <w:r w:rsidR="00154D81">
        <w:rPr>
          <w:cs/>
        </w:rPr>
        <w:t>‎</w:t>
      </w:r>
      <w:r w:rsidR="00154D81">
        <w:t>2.5.3.3</w:t>
      </w:r>
      <w:r w:rsidR="00FE0E89">
        <w:fldChar w:fldCharType="end"/>
      </w:r>
      <w:r>
        <w:t xml:space="preserve">, lexical roots in Papuan Malay typically carry penultimate </w:t>
      </w:r>
      <w:r w:rsidR="00A83346">
        <w:t>stress</w:t>
      </w:r>
      <w:r>
        <w:t>. In the following section</w:t>
      </w:r>
      <w:r w:rsidR="00FE0E89">
        <w:t>s</w:t>
      </w:r>
      <w:r>
        <w:t xml:space="preserve">, lexemes </w:t>
      </w:r>
      <w:r w:rsidR="00FE0E89">
        <w:t xml:space="preserve">which </w:t>
      </w:r>
      <w:r>
        <w:t xml:space="preserve">do not have penultimate but ultimate or antepenultimate stress are marked with </w:t>
      </w:r>
      <w:r w:rsidR="00B7093A">
        <w:t>“</w:t>
      </w:r>
      <w:r>
        <w:t>x</w:t>
      </w:r>
      <w:r w:rsidR="00B7093A">
        <w:t>”</w:t>
      </w:r>
      <w:r>
        <w:t xml:space="preserve"> for easier recognition.</w:t>
      </w:r>
    </w:p>
    <w:p w14:paraId="2C6D8859" w14:textId="77777777" w:rsidR="00665A68" w:rsidRDefault="00D45019" w:rsidP="002A1DBD">
      <w:pPr>
        <w:pStyle w:val="Heading3"/>
        <w:numPr>
          <w:ilvl w:val="2"/>
          <w:numId w:val="19"/>
        </w:numPr>
      </w:pPr>
      <w:bookmarkStart w:id="5317" w:name="_Toc342590167"/>
      <w:bookmarkStart w:id="5318" w:name="_Ref376621286"/>
      <w:bookmarkStart w:id="5319" w:name="_Ref376621290"/>
      <w:bookmarkStart w:id="5320" w:name="_Toc440455762"/>
      <w:r>
        <w:t xml:space="preserve">Papuan Malay </w:t>
      </w:r>
      <w:r w:rsidR="008340B3">
        <w:t>roots</w:t>
      </w:r>
      <w:bookmarkEnd w:id="5317"/>
      <w:bookmarkEnd w:id="5318"/>
      <w:bookmarkEnd w:id="5319"/>
      <w:bookmarkEnd w:id="5320"/>
    </w:p>
    <w:tbl>
      <w:tblPr>
        <w:tblW w:w="6700" w:type="dxa"/>
        <w:tblInd w:w="386" w:type="dxa"/>
        <w:tblBorders>
          <w:top w:val="single" w:sz="4" w:space="0" w:color="auto"/>
          <w:bottom w:val="single" w:sz="4" w:space="0" w:color="auto"/>
        </w:tblBorders>
        <w:tblLayout w:type="fixed"/>
        <w:tblLook w:val="01E0" w:firstRow="1" w:lastRow="1" w:firstColumn="1" w:lastColumn="1" w:noHBand="0" w:noVBand="0"/>
      </w:tblPr>
      <w:tblGrid>
        <w:gridCol w:w="236"/>
        <w:gridCol w:w="1247"/>
        <w:gridCol w:w="1418"/>
        <w:gridCol w:w="1361"/>
        <w:gridCol w:w="2438"/>
      </w:tblGrid>
      <w:tr w:rsidR="00AC23C4" w:rsidRPr="00EE3705" w14:paraId="49A68D84" w14:textId="77777777" w:rsidTr="00BC00CF">
        <w:trPr>
          <w:tblHeader/>
        </w:trPr>
        <w:tc>
          <w:tcPr>
            <w:tcW w:w="236" w:type="dxa"/>
            <w:tcBorders>
              <w:top w:val="single" w:sz="4" w:space="0" w:color="auto"/>
              <w:bottom w:val="single" w:sz="4" w:space="0" w:color="auto"/>
            </w:tcBorders>
            <w:shd w:val="clear" w:color="auto" w:fill="auto"/>
          </w:tcPr>
          <w:p w14:paraId="011483CB" w14:textId="77777777" w:rsidR="000F4F82" w:rsidRPr="00EE4F16" w:rsidRDefault="000F4F82" w:rsidP="000F4F82">
            <w:pPr>
              <w:pStyle w:val="TableHdLeft"/>
            </w:pPr>
          </w:p>
        </w:tc>
        <w:tc>
          <w:tcPr>
            <w:tcW w:w="1247" w:type="dxa"/>
            <w:tcBorders>
              <w:top w:val="single" w:sz="4" w:space="0" w:color="auto"/>
              <w:bottom w:val="single" w:sz="4" w:space="0" w:color="auto"/>
            </w:tcBorders>
            <w:shd w:val="clear" w:color="auto" w:fill="auto"/>
          </w:tcPr>
          <w:p w14:paraId="0B10C4D6" w14:textId="77777777" w:rsidR="000F4F82" w:rsidRPr="00EE3705" w:rsidRDefault="000F4F82" w:rsidP="000F4F82">
            <w:pPr>
              <w:pStyle w:val="TableHdLeft"/>
            </w:pPr>
            <w:r w:rsidRPr="00EE3705">
              <w:t>Lexeme</w:t>
            </w:r>
          </w:p>
        </w:tc>
        <w:tc>
          <w:tcPr>
            <w:tcW w:w="1418" w:type="dxa"/>
            <w:tcBorders>
              <w:top w:val="single" w:sz="4" w:space="0" w:color="auto"/>
              <w:bottom w:val="single" w:sz="4" w:space="0" w:color="auto"/>
            </w:tcBorders>
            <w:shd w:val="clear" w:color="auto" w:fill="auto"/>
          </w:tcPr>
          <w:p w14:paraId="1D5C012A" w14:textId="77777777" w:rsidR="000F4F82" w:rsidRPr="00EE3705" w:rsidRDefault="000F4F82" w:rsidP="000F4F82">
            <w:pPr>
              <w:pStyle w:val="TableHdLeft"/>
            </w:pPr>
            <w:r w:rsidRPr="00EE3705">
              <w:t>Transcription</w:t>
            </w:r>
          </w:p>
        </w:tc>
        <w:tc>
          <w:tcPr>
            <w:tcW w:w="1361" w:type="dxa"/>
            <w:tcBorders>
              <w:top w:val="single" w:sz="4" w:space="0" w:color="auto"/>
              <w:bottom w:val="single" w:sz="4" w:space="0" w:color="auto"/>
            </w:tcBorders>
            <w:shd w:val="clear" w:color="auto" w:fill="auto"/>
          </w:tcPr>
          <w:p w14:paraId="6DA568CE" w14:textId="77777777" w:rsidR="000F4F82" w:rsidRPr="00EE3705" w:rsidRDefault="000F4F82" w:rsidP="000F4F82">
            <w:pPr>
              <w:pStyle w:val="TableHdLeft"/>
            </w:pPr>
            <w:r w:rsidRPr="00EE3705">
              <w:t>Word class</w:t>
            </w:r>
          </w:p>
        </w:tc>
        <w:tc>
          <w:tcPr>
            <w:tcW w:w="2438" w:type="dxa"/>
            <w:tcBorders>
              <w:top w:val="single" w:sz="4" w:space="0" w:color="auto"/>
              <w:bottom w:val="single" w:sz="4" w:space="0" w:color="auto"/>
            </w:tcBorders>
            <w:shd w:val="clear" w:color="auto" w:fill="auto"/>
          </w:tcPr>
          <w:p w14:paraId="7DB2A666" w14:textId="77777777" w:rsidR="000F4F82" w:rsidRPr="00EE3705" w:rsidRDefault="000F4F82" w:rsidP="000F4F82">
            <w:pPr>
              <w:pStyle w:val="TableHdLeft"/>
            </w:pPr>
            <w:r w:rsidRPr="00EE3705">
              <w:t>English gloss</w:t>
            </w:r>
          </w:p>
        </w:tc>
      </w:tr>
      <w:tr w:rsidR="00AC23C4" w:rsidRPr="00EE3705" w14:paraId="2D29DC43" w14:textId="77777777" w:rsidTr="00BC00CF">
        <w:tc>
          <w:tcPr>
            <w:tcW w:w="236" w:type="dxa"/>
            <w:tcBorders>
              <w:top w:val="single" w:sz="4" w:space="0" w:color="auto"/>
            </w:tcBorders>
            <w:shd w:val="clear" w:color="auto" w:fill="auto"/>
          </w:tcPr>
          <w:p w14:paraId="158FE18A" w14:textId="77777777" w:rsidR="000F4F82" w:rsidRPr="00EE4F16" w:rsidRDefault="000F4F82" w:rsidP="000F4F82">
            <w:pPr>
              <w:pStyle w:val="TableCell2-2"/>
              <w:rPr>
                <w:rStyle w:val="ExampleSource"/>
              </w:rPr>
            </w:pPr>
          </w:p>
        </w:tc>
        <w:tc>
          <w:tcPr>
            <w:tcW w:w="1247" w:type="dxa"/>
            <w:tcBorders>
              <w:top w:val="single" w:sz="4" w:space="0" w:color="auto"/>
            </w:tcBorders>
            <w:shd w:val="clear" w:color="auto" w:fill="auto"/>
          </w:tcPr>
          <w:p w14:paraId="4BCC23C7" w14:textId="77777777" w:rsidR="000F4F82" w:rsidRPr="00EE3705" w:rsidRDefault="000F4F82" w:rsidP="000F4F82">
            <w:pPr>
              <w:pStyle w:val="TableCell2-2"/>
              <w:rPr>
                <w:rStyle w:val="ChBold"/>
              </w:rPr>
            </w:pPr>
            <w:r w:rsidRPr="00EE3705">
              <w:rPr>
                <w:rStyle w:val="ChBold"/>
              </w:rPr>
              <w:t>A</w:t>
            </w:r>
          </w:p>
        </w:tc>
        <w:tc>
          <w:tcPr>
            <w:tcW w:w="1418" w:type="dxa"/>
            <w:tcBorders>
              <w:top w:val="single" w:sz="4" w:space="0" w:color="auto"/>
            </w:tcBorders>
            <w:shd w:val="clear" w:color="auto" w:fill="auto"/>
          </w:tcPr>
          <w:p w14:paraId="71856F6B" w14:textId="77777777" w:rsidR="000F4F82" w:rsidRPr="00EE3705" w:rsidRDefault="000F4F82" w:rsidP="000F4F82">
            <w:pPr>
              <w:pStyle w:val="TableCell2-2"/>
            </w:pPr>
          </w:p>
        </w:tc>
        <w:tc>
          <w:tcPr>
            <w:tcW w:w="1361" w:type="dxa"/>
            <w:tcBorders>
              <w:top w:val="single" w:sz="4" w:space="0" w:color="auto"/>
            </w:tcBorders>
            <w:shd w:val="clear" w:color="auto" w:fill="auto"/>
          </w:tcPr>
          <w:p w14:paraId="27104BD1" w14:textId="77777777" w:rsidR="000F4F82" w:rsidRPr="00EE3705" w:rsidRDefault="000F4F82" w:rsidP="000F4F82">
            <w:pPr>
              <w:pStyle w:val="TableCell2-2"/>
            </w:pPr>
          </w:p>
        </w:tc>
        <w:tc>
          <w:tcPr>
            <w:tcW w:w="2438" w:type="dxa"/>
            <w:tcBorders>
              <w:top w:val="single" w:sz="4" w:space="0" w:color="auto"/>
            </w:tcBorders>
            <w:shd w:val="clear" w:color="auto" w:fill="auto"/>
          </w:tcPr>
          <w:p w14:paraId="373952CA" w14:textId="77777777" w:rsidR="000F4F82" w:rsidRPr="00EE3705" w:rsidRDefault="000F4F82" w:rsidP="000F4F82">
            <w:pPr>
              <w:pStyle w:val="TableCell2-2"/>
            </w:pPr>
          </w:p>
        </w:tc>
      </w:tr>
      <w:tr w:rsidR="00AC23C4" w:rsidRPr="003E69D6" w14:paraId="0C00442B" w14:textId="77777777" w:rsidTr="00BC00CF">
        <w:tc>
          <w:tcPr>
            <w:tcW w:w="236" w:type="dxa"/>
            <w:shd w:val="clear" w:color="auto" w:fill="auto"/>
          </w:tcPr>
          <w:p w14:paraId="39F3B7C1" w14:textId="77777777" w:rsidR="000F4F82" w:rsidRPr="00EE4F16" w:rsidRDefault="000F4F82" w:rsidP="00A551BF">
            <w:pPr>
              <w:pStyle w:val="TableCell0-0115Break"/>
              <w:rPr>
                <w:rStyle w:val="ExampleSource"/>
              </w:rPr>
            </w:pPr>
          </w:p>
        </w:tc>
        <w:tc>
          <w:tcPr>
            <w:tcW w:w="1247" w:type="dxa"/>
            <w:shd w:val="clear" w:color="auto" w:fill="auto"/>
          </w:tcPr>
          <w:p w14:paraId="55DD308B" w14:textId="77777777" w:rsidR="000F4F82" w:rsidRPr="007B599D" w:rsidRDefault="000F4F82" w:rsidP="00A551BF">
            <w:pPr>
              <w:pStyle w:val="TableCell0-0115Break"/>
              <w:rPr>
                <w:rStyle w:val="ChItalBold"/>
              </w:rPr>
            </w:pPr>
            <w:r w:rsidRPr="007B599D">
              <w:rPr>
                <w:rStyle w:val="ChItalBold"/>
              </w:rPr>
              <w:t>abu</w:t>
            </w:r>
          </w:p>
        </w:tc>
        <w:tc>
          <w:tcPr>
            <w:tcW w:w="1418" w:type="dxa"/>
            <w:shd w:val="clear" w:color="auto" w:fill="auto"/>
          </w:tcPr>
          <w:p w14:paraId="219C1EA3" w14:textId="77777777" w:rsidR="000F4F82" w:rsidRPr="008F535B" w:rsidRDefault="000F4F82" w:rsidP="00A551BF">
            <w:pPr>
              <w:pStyle w:val="TableCell0-0115Break"/>
              <w:rPr>
                <w:rStyle w:val="ChCharisSIL"/>
              </w:rPr>
            </w:pPr>
            <w:r w:rsidRPr="008F535B">
              <w:rPr>
                <w:rStyle w:val="ChCharisSIL"/>
              </w:rPr>
              <w:t>ˈa.bu</w:t>
            </w:r>
          </w:p>
        </w:tc>
        <w:tc>
          <w:tcPr>
            <w:tcW w:w="1361" w:type="dxa"/>
            <w:shd w:val="clear" w:color="auto" w:fill="auto"/>
          </w:tcPr>
          <w:p w14:paraId="7D501A65"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051183F7" w14:textId="77777777" w:rsidR="000F4F82" w:rsidRPr="003E69D6" w:rsidRDefault="000F4F82" w:rsidP="00A551BF">
            <w:pPr>
              <w:pStyle w:val="TableCell0-0115Break"/>
            </w:pPr>
            <w:r w:rsidRPr="003E69D6">
              <w:t>be</w:t>
            </w:r>
            <w:r>
              <w:t xml:space="preserve"> </w:t>
            </w:r>
            <w:r w:rsidRPr="003E69D6">
              <w:t>dusty</w:t>
            </w:r>
          </w:p>
        </w:tc>
      </w:tr>
      <w:tr w:rsidR="00AC23C4" w:rsidRPr="003E69D6" w14:paraId="274AA4FB" w14:textId="77777777" w:rsidTr="00BC00CF">
        <w:tc>
          <w:tcPr>
            <w:tcW w:w="236" w:type="dxa"/>
            <w:shd w:val="clear" w:color="auto" w:fill="auto"/>
          </w:tcPr>
          <w:p w14:paraId="0143EA42" w14:textId="77777777" w:rsidR="000F4F82" w:rsidRPr="00EE4F16" w:rsidRDefault="000F4F82" w:rsidP="00A551BF">
            <w:pPr>
              <w:pStyle w:val="TableCell0-0115Break"/>
              <w:rPr>
                <w:rStyle w:val="ExampleSource"/>
              </w:rPr>
            </w:pPr>
          </w:p>
        </w:tc>
        <w:tc>
          <w:tcPr>
            <w:tcW w:w="1247" w:type="dxa"/>
            <w:shd w:val="clear" w:color="auto" w:fill="auto"/>
          </w:tcPr>
          <w:p w14:paraId="257EA824" w14:textId="77777777" w:rsidR="000F4F82" w:rsidRPr="007B599D" w:rsidRDefault="000F4F82" w:rsidP="00A551BF">
            <w:pPr>
              <w:pStyle w:val="TableCell0-0115Break"/>
              <w:rPr>
                <w:rStyle w:val="ChItalBold"/>
              </w:rPr>
            </w:pPr>
            <w:r w:rsidRPr="007B599D">
              <w:rPr>
                <w:rStyle w:val="ChItalBold"/>
              </w:rPr>
              <w:t>ada</w:t>
            </w:r>
          </w:p>
        </w:tc>
        <w:tc>
          <w:tcPr>
            <w:tcW w:w="1418" w:type="dxa"/>
            <w:shd w:val="clear" w:color="auto" w:fill="auto"/>
          </w:tcPr>
          <w:p w14:paraId="07052F78" w14:textId="77777777" w:rsidR="000F4F82" w:rsidRPr="008F535B" w:rsidRDefault="000F4F82" w:rsidP="00A551BF">
            <w:pPr>
              <w:pStyle w:val="TableCell0-0115Break"/>
              <w:rPr>
                <w:rStyle w:val="ChCharisSIL"/>
              </w:rPr>
            </w:pPr>
            <w:r w:rsidRPr="008F535B">
              <w:rPr>
                <w:rStyle w:val="ChCharisSIL"/>
              </w:rPr>
              <w:t>ˈa.da</w:t>
            </w:r>
          </w:p>
        </w:tc>
        <w:tc>
          <w:tcPr>
            <w:tcW w:w="1361" w:type="dxa"/>
            <w:shd w:val="clear" w:color="auto" w:fill="auto"/>
          </w:tcPr>
          <w:p w14:paraId="6CFACB05"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6C4B7EC1" w14:textId="77777777" w:rsidR="000F4F82" w:rsidRPr="003E69D6" w:rsidRDefault="000F4F82" w:rsidP="00A551BF">
            <w:pPr>
              <w:pStyle w:val="TableCell0-0115Break"/>
            </w:pPr>
            <w:r w:rsidRPr="003E69D6">
              <w:t>exist</w:t>
            </w:r>
          </w:p>
        </w:tc>
      </w:tr>
      <w:tr w:rsidR="00AC23C4" w:rsidRPr="003E69D6" w14:paraId="170DE992" w14:textId="77777777" w:rsidTr="00BC00CF">
        <w:tc>
          <w:tcPr>
            <w:tcW w:w="236" w:type="dxa"/>
            <w:shd w:val="clear" w:color="auto" w:fill="auto"/>
          </w:tcPr>
          <w:p w14:paraId="75A7F631" w14:textId="77777777" w:rsidR="000F4F82" w:rsidRPr="00EE4F16" w:rsidRDefault="000F4F82" w:rsidP="00A551BF">
            <w:pPr>
              <w:pStyle w:val="TableCell0-0115Break"/>
              <w:rPr>
                <w:rStyle w:val="ExampleSource"/>
              </w:rPr>
            </w:pPr>
          </w:p>
        </w:tc>
        <w:tc>
          <w:tcPr>
            <w:tcW w:w="1247" w:type="dxa"/>
            <w:shd w:val="clear" w:color="auto" w:fill="auto"/>
          </w:tcPr>
          <w:p w14:paraId="479C9ACE" w14:textId="77777777" w:rsidR="000F4F82" w:rsidRPr="007B599D" w:rsidRDefault="000F4F82" w:rsidP="00A551BF">
            <w:pPr>
              <w:pStyle w:val="TableCell0-0115Break"/>
              <w:rPr>
                <w:rStyle w:val="ChItalBold"/>
              </w:rPr>
            </w:pPr>
            <w:r w:rsidRPr="007B599D">
              <w:rPr>
                <w:rStyle w:val="ChItalBold"/>
              </w:rPr>
              <w:t>ade</w:t>
            </w:r>
          </w:p>
        </w:tc>
        <w:tc>
          <w:tcPr>
            <w:tcW w:w="1418" w:type="dxa"/>
            <w:shd w:val="clear" w:color="auto" w:fill="auto"/>
          </w:tcPr>
          <w:p w14:paraId="5DEBA4FB" w14:textId="77777777" w:rsidR="000F4F82" w:rsidRPr="008F535B" w:rsidRDefault="000F4F82" w:rsidP="00A551BF">
            <w:pPr>
              <w:pStyle w:val="TableCell0-0115Break"/>
              <w:rPr>
                <w:rStyle w:val="ChCharisSIL"/>
              </w:rPr>
            </w:pPr>
            <w:r w:rsidRPr="008F535B">
              <w:rPr>
                <w:rStyle w:val="ChCharisSIL"/>
              </w:rPr>
              <w:t>ˈa.dɛ</w:t>
            </w:r>
          </w:p>
        </w:tc>
        <w:tc>
          <w:tcPr>
            <w:tcW w:w="1361" w:type="dxa"/>
            <w:shd w:val="clear" w:color="auto" w:fill="auto"/>
          </w:tcPr>
          <w:p w14:paraId="34250A59"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C0AD805" w14:textId="77777777" w:rsidR="000F4F82" w:rsidRPr="003E69D6" w:rsidRDefault="000F4F82" w:rsidP="00A551BF">
            <w:pPr>
              <w:pStyle w:val="TableCell0-0115Break"/>
            </w:pPr>
            <w:r w:rsidRPr="003E69D6">
              <w:t>younger</w:t>
            </w:r>
            <w:r>
              <w:t xml:space="preserve"> </w:t>
            </w:r>
            <w:r w:rsidRPr="003E69D6">
              <w:t>sibling</w:t>
            </w:r>
          </w:p>
        </w:tc>
      </w:tr>
      <w:tr w:rsidR="00AC23C4" w:rsidRPr="003E69D6" w14:paraId="2E75AF05" w14:textId="77777777" w:rsidTr="00BC00CF">
        <w:tc>
          <w:tcPr>
            <w:tcW w:w="236" w:type="dxa"/>
            <w:shd w:val="clear" w:color="auto" w:fill="auto"/>
          </w:tcPr>
          <w:p w14:paraId="0BC650E5" w14:textId="77777777" w:rsidR="000F4F82" w:rsidRPr="00EE4F16" w:rsidRDefault="000F4F82" w:rsidP="00A551BF">
            <w:pPr>
              <w:pStyle w:val="TableCell0-0115Break"/>
              <w:rPr>
                <w:rStyle w:val="ExampleSource"/>
              </w:rPr>
            </w:pPr>
          </w:p>
        </w:tc>
        <w:tc>
          <w:tcPr>
            <w:tcW w:w="1247" w:type="dxa"/>
            <w:shd w:val="clear" w:color="auto" w:fill="auto"/>
          </w:tcPr>
          <w:p w14:paraId="521A2646" w14:textId="77777777" w:rsidR="000F4F82" w:rsidRPr="007B599D" w:rsidRDefault="000F4F82" w:rsidP="00A551BF">
            <w:pPr>
              <w:pStyle w:val="TableCell0-0115Break"/>
              <w:rPr>
                <w:rStyle w:val="ChItalBold"/>
              </w:rPr>
            </w:pPr>
            <w:r w:rsidRPr="007B599D">
              <w:rPr>
                <w:rStyle w:val="ChItalBold"/>
              </w:rPr>
              <w:t>aduk</w:t>
            </w:r>
          </w:p>
        </w:tc>
        <w:tc>
          <w:tcPr>
            <w:tcW w:w="1418" w:type="dxa"/>
            <w:shd w:val="clear" w:color="auto" w:fill="auto"/>
          </w:tcPr>
          <w:p w14:paraId="503B3767" w14:textId="77777777" w:rsidR="000F4F82" w:rsidRPr="008F535B" w:rsidRDefault="000F4F82" w:rsidP="00A551BF">
            <w:pPr>
              <w:pStyle w:val="TableCell0-0115Break"/>
              <w:rPr>
                <w:rStyle w:val="ChCharisSIL"/>
              </w:rPr>
            </w:pPr>
            <w:r w:rsidRPr="008F535B">
              <w:rPr>
                <w:rStyle w:val="ChCharisSIL"/>
              </w:rPr>
              <w:t>ˈa.dʊk̚</w:t>
            </w:r>
          </w:p>
        </w:tc>
        <w:tc>
          <w:tcPr>
            <w:tcW w:w="1361" w:type="dxa"/>
            <w:shd w:val="clear" w:color="auto" w:fill="auto"/>
          </w:tcPr>
          <w:p w14:paraId="0AC93A72"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64D3DA97" w14:textId="77777777" w:rsidR="000F4F82" w:rsidRPr="003E69D6" w:rsidRDefault="000F4F82" w:rsidP="00A551BF">
            <w:pPr>
              <w:pStyle w:val="TableCell0-0115Break"/>
            </w:pPr>
            <w:r w:rsidRPr="003E69D6">
              <w:t>beat</w:t>
            </w:r>
          </w:p>
        </w:tc>
      </w:tr>
      <w:tr w:rsidR="00AC23C4" w:rsidRPr="003E69D6" w14:paraId="499ECA6B" w14:textId="77777777" w:rsidTr="00BC00CF">
        <w:tc>
          <w:tcPr>
            <w:tcW w:w="236" w:type="dxa"/>
            <w:shd w:val="clear" w:color="auto" w:fill="auto"/>
          </w:tcPr>
          <w:p w14:paraId="73C81653" w14:textId="77777777" w:rsidR="000F4F82" w:rsidRPr="00EE4F16" w:rsidRDefault="000F4F82" w:rsidP="00A551BF">
            <w:pPr>
              <w:pStyle w:val="TableCell0-0115Break"/>
              <w:rPr>
                <w:rStyle w:val="ExampleSource"/>
              </w:rPr>
            </w:pPr>
          </w:p>
        </w:tc>
        <w:tc>
          <w:tcPr>
            <w:tcW w:w="1247" w:type="dxa"/>
            <w:shd w:val="clear" w:color="auto" w:fill="auto"/>
          </w:tcPr>
          <w:p w14:paraId="5E0D613E" w14:textId="77777777" w:rsidR="000F4F82" w:rsidRPr="007B599D" w:rsidRDefault="000F4F82" w:rsidP="00A551BF">
            <w:pPr>
              <w:pStyle w:val="TableCell0-0115Break"/>
              <w:rPr>
                <w:rStyle w:val="ChItalBold"/>
              </w:rPr>
            </w:pPr>
            <w:r w:rsidRPr="007B599D">
              <w:rPr>
                <w:rStyle w:val="ChItalBold"/>
              </w:rPr>
              <w:t>agak</w:t>
            </w:r>
          </w:p>
        </w:tc>
        <w:tc>
          <w:tcPr>
            <w:tcW w:w="1418" w:type="dxa"/>
            <w:shd w:val="clear" w:color="auto" w:fill="auto"/>
          </w:tcPr>
          <w:p w14:paraId="4258615D" w14:textId="77777777" w:rsidR="000F4F82" w:rsidRPr="008F535B" w:rsidRDefault="000F4F82" w:rsidP="00A551BF">
            <w:pPr>
              <w:pStyle w:val="TableCell0-0115Break"/>
              <w:rPr>
                <w:rStyle w:val="ChCharisSIL"/>
              </w:rPr>
            </w:pPr>
            <w:r w:rsidRPr="008F535B">
              <w:rPr>
                <w:rStyle w:val="ChCharisSIL"/>
              </w:rPr>
              <w:t>ˈa.gɐk̚</w:t>
            </w:r>
          </w:p>
        </w:tc>
        <w:tc>
          <w:tcPr>
            <w:tcW w:w="1361" w:type="dxa"/>
            <w:shd w:val="clear" w:color="auto" w:fill="auto"/>
          </w:tcPr>
          <w:p w14:paraId="539BFE75" w14:textId="77777777" w:rsidR="000F4F82" w:rsidRPr="008F535B" w:rsidRDefault="000F4F82" w:rsidP="00A551BF">
            <w:pPr>
              <w:pStyle w:val="TableCell0-0115Break"/>
              <w:rPr>
                <w:rStyle w:val="ChSmallCaps"/>
              </w:rPr>
            </w:pPr>
            <w:r w:rsidRPr="008F535B">
              <w:rPr>
                <w:rStyle w:val="ChSmallCaps"/>
              </w:rPr>
              <w:t>adv</w:t>
            </w:r>
          </w:p>
        </w:tc>
        <w:tc>
          <w:tcPr>
            <w:tcW w:w="2438" w:type="dxa"/>
            <w:shd w:val="clear" w:color="auto" w:fill="auto"/>
          </w:tcPr>
          <w:p w14:paraId="227DA7E5" w14:textId="77777777" w:rsidR="000F4F82" w:rsidRPr="003E69D6" w:rsidRDefault="000F4F82" w:rsidP="00A551BF">
            <w:pPr>
              <w:pStyle w:val="TableCell0-0115Break"/>
            </w:pPr>
            <w:r w:rsidRPr="003E69D6">
              <w:t>rather</w:t>
            </w:r>
          </w:p>
        </w:tc>
      </w:tr>
      <w:tr w:rsidR="00AC23C4" w:rsidRPr="003E69D6" w14:paraId="6BB32161" w14:textId="77777777" w:rsidTr="00BC00CF">
        <w:tc>
          <w:tcPr>
            <w:tcW w:w="236" w:type="dxa"/>
            <w:shd w:val="clear" w:color="auto" w:fill="auto"/>
          </w:tcPr>
          <w:p w14:paraId="6BC8369F" w14:textId="77777777" w:rsidR="000F4F82" w:rsidRPr="00EE4F16" w:rsidRDefault="000F4F82" w:rsidP="00A551BF">
            <w:pPr>
              <w:pStyle w:val="TableCell0-0115Break"/>
              <w:rPr>
                <w:rStyle w:val="ExampleSource"/>
              </w:rPr>
            </w:pPr>
          </w:p>
        </w:tc>
        <w:tc>
          <w:tcPr>
            <w:tcW w:w="1247" w:type="dxa"/>
            <w:shd w:val="clear" w:color="auto" w:fill="auto"/>
          </w:tcPr>
          <w:p w14:paraId="7AE46419" w14:textId="77777777" w:rsidR="000F4F82" w:rsidRPr="007B599D" w:rsidRDefault="000F4F82" w:rsidP="00A551BF">
            <w:pPr>
              <w:pStyle w:val="TableCell0-0115Break"/>
              <w:rPr>
                <w:rStyle w:val="ChItalBold"/>
              </w:rPr>
            </w:pPr>
            <w:r w:rsidRPr="007B599D">
              <w:rPr>
                <w:rStyle w:val="ChItalBold"/>
              </w:rPr>
              <w:t>air</w:t>
            </w:r>
          </w:p>
        </w:tc>
        <w:tc>
          <w:tcPr>
            <w:tcW w:w="1418" w:type="dxa"/>
            <w:shd w:val="clear" w:color="auto" w:fill="auto"/>
          </w:tcPr>
          <w:p w14:paraId="26E11A7B" w14:textId="77777777" w:rsidR="000F4F82" w:rsidRPr="008F535B" w:rsidRDefault="000F4F82" w:rsidP="00A551BF">
            <w:pPr>
              <w:pStyle w:val="TableCell0-0115Break"/>
              <w:rPr>
                <w:rStyle w:val="ChCharisSIL"/>
              </w:rPr>
            </w:pPr>
            <w:r w:rsidRPr="008F535B">
              <w:rPr>
                <w:rStyle w:val="ChCharisSIL"/>
              </w:rPr>
              <w:t>ˈa.ɪr̥</w:t>
            </w:r>
          </w:p>
        </w:tc>
        <w:tc>
          <w:tcPr>
            <w:tcW w:w="1361" w:type="dxa"/>
            <w:shd w:val="clear" w:color="auto" w:fill="auto"/>
          </w:tcPr>
          <w:p w14:paraId="24C19CDA"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2AB2B91" w14:textId="77777777" w:rsidR="000F4F82" w:rsidRPr="003E69D6" w:rsidRDefault="000F4F82" w:rsidP="00A551BF">
            <w:pPr>
              <w:pStyle w:val="TableCell0-0115Break"/>
            </w:pPr>
            <w:r w:rsidRPr="003E69D6">
              <w:t>water</w:t>
            </w:r>
          </w:p>
        </w:tc>
      </w:tr>
      <w:tr w:rsidR="00AC23C4" w:rsidRPr="003E69D6" w14:paraId="40B45E7C" w14:textId="77777777" w:rsidTr="00BC00CF">
        <w:tc>
          <w:tcPr>
            <w:tcW w:w="236" w:type="dxa"/>
            <w:shd w:val="clear" w:color="auto" w:fill="auto"/>
          </w:tcPr>
          <w:p w14:paraId="52147FEC" w14:textId="77777777" w:rsidR="000F4F82" w:rsidRPr="00EE4F16" w:rsidRDefault="000F4F82" w:rsidP="00A551BF">
            <w:pPr>
              <w:pStyle w:val="TableCell0-0115Break"/>
              <w:rPr>
                <w:rStyle w:val="ExampleSource"/>
              </w:rPr>
            </w:pPr>
          </w:p>
        </w:tc>
        <w:tc>
          <w:tcPr>
            <w:tcW w:w="1247" w:type="dxa"/>
            <w:shd w:val="clear" w:color="auto" w:fill="auto"/>
          </w:tcPr>
          <w:p w14:paraId="777C59F9" w14:textId="77777777" w:rsidR="000F4F82" w:rsidRPr="007B599D" w:rsidRDefault="000F4F82" w:rsidP="00A551BF">
            <w:pPr>
              <w:pStyle w:val="TableCell0-0115Break"/>
              <w:rPr>
                <w:rStyle w:val="ChItalBold"/>
              </w:rPr>
            </w:pPr>
            <w:r w:rsidRPr="007B599D">
              <w:rPr>
                <w:rStyle w:val="ChItalBold"/>
              </w:rPr>
              <w:t>ajak</w:t>
            </w:r>
          </w:p>
        </w:tc>
        <w:tc>
          <w:tcPr>
            <w:tcW w:w="1418" w:type="dxa"/>
            <w:shd w:val="clear" w:color="auto" w:fill="auto"/>
          </w:tcPr>
          <w:p w14:paraId="78948C1B" w14:textId="77777777" w:rsidR="000F4F82" w:rsidRPr="008F535B" w:rsidRDefault="000F4F82" w:rsidP="00A551BF">
            <w:pPr>
              <w:pStyle w:val="TableCell0-0115Break"/>
              <w:rPr>
                <w:rStyle w:val="ChCharisSIL"/>
              </w:rPr>
            </w:pPr>
            <w:r w:rsidRPr="008F535B">
              <w:rPr>
                <w:rStyle w:val="ChCharisSIL"/>
              </w:rPr>
              <w:t>ˈa.dʒɐk</w:t>
            </w:r>
          </w:p>
        </w:tc>
        <w:tc>
          <w:tcPr>
            <w:tcW w:w="1361" w:type="dxa"/>
            <w:shd w:val="clear" w:color="auto" w:fill="auto"/>
          </w:tcPr>
          <w:p w14:paraId="75CFE250"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32A16AA" w14:textId="77777777" w:rsidR="000F4F82" w:rsidRPr="003E69D6" w:rsidRDefault="000F4F82" w:rsidP="00A551BF">
            <w:pPr>
              <w:pStyle w:val="TableCell0-0115Break"/>
            </w:pPr>
            <w:r w:rsidRPr="003E69D6">
              <w:t>invite</w:t>
            </w:r>
          </w:p>
        </w:tc>
      </w:tr>
      <w:tr w:rsidR="00AC23C4" w:rsidRPr="003E69D6" w14:paraId="02296AC2" w14:textId="77777777" w:rsidTr="00BC00CF">
        <w:tc>
          <w:tcPr>
            <w:tcW w:w="236" w:type="dxa"/>
            <w:shd w:val="clear" w:color="auto" w:fill="auto"/>
          </w:tcPr>
          <w:p w14:paraId="62999602" w14:textId="77777777" w:rsidR="000F4F82" w:rsidRPr="00EE4F16" w:rsidRDefault="000F4F82" w:rsidP="00A551BF">
            <w:pPr>
              <w:pStyle w:val="TableCell0-0115Break"/>
              <w:rPr>
                <w:rStyle w:val="ExampleSource"/>
              </w:rPr>
            </w:pPr>
          </w:p>
        </w:tc>
        <w:tc>
          <w:tcPr>
            <w:tcW w:w="1247" w:type="dxa"/>
            <w:shd w:val="clear" w:color="auto" w:fill="auto"/>
          </w:tcPr>
          <w:p w14:paraId="391CB833" w14:textId="77777777" w:rsidR="000F4F82" w:rsidRPr="007B599D" w:rsidRDefault="000F4F82" w:rsidP="00A551BF">
            <w:pPr>
              <w:pStyle w:val="TableCell0-0115Break"/>
              <w:rPr>
                <w:rStyle w:val="ChItalBold"/>
              </w:rPr>
            </w:pPr>
            <w:r w:rsidRPr="007B599D">
              <w:rPr>
                <w:rStyle w:val="ChItalBold"/>
              </w:rPr>
              <w:t>ajar</w:t>
            </w:r>
          </w:p>
        </w:tc>
        <w:tc>
          <w:tcPr>
            <w:tcW w:w="1418" w:type="dxa"/>
            <w:shd w:val="clear" w:color="auto" w:fill="auto"/>
          </w:tcPr>
          <w:p w14:paraId="1DD33E77" w14:textId="77777777" w:rsidR="000F4F82" w:rsidRPr="008F535B" w:rsidRDefault="000F4F82" w:rsidP="00A551BF">
            <w:pPr>
              <w:pStyle w:val="TableCell0-0115Break"/>
              <w:rPr>
                <w:rStyle w:val="ChCharisSIL"/>
              </w:rPr>
            </w:pPr>
            <w:r w:rsidRPr="008F535B">
              <w:rPr>
                <w:rStyle w:val="ChCharisSIL"/>
              </w:rPr>
              <w:t>ˈa.dʒɐr̥</w:t>
            </w:r>
          </w:p>
        </w:tc>
        <w:tc>
          <w:tcPr>
            <w:tcW w:w="1361" w:type="dxa"/>
            <w:shd w:val="clear" w:color="auto" w:fill="auto"/>
          </w:tcPr>
          <w:p w14:paraId="4C102F13"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23EACF8F" w14:textId="77777777" w:rsidR="000F4F82" w:rsidRPr="003E69D6" w:rsidRDefault="000F4F82" w:rsidP="00A551BF">
            <w:pPr>
              <w:pStyle w:val="TableCell0-0115Break"/>
            </w:pPr>
            <w:r w:rsidRPr="003E69D6">
              <w:t>teach</w:t>
            </w:r>
          </w:p>
        </w:tc>
      </w:tr>
      <w:tr w:rsidR="00AC23C4" w:rsidRPr="003E69D6" w14:paraId="19588521" w14:textId="77777777" w:rsidTr="00BC00CF">
        <w:tc>
          <w:tcPr>
            <w:tcW w:w="236" w:type="dxa"/>
            <w:shd w:val="clear" w:color="auto" w:fill="auto"/>
          </w:tcPr>
          <w:p w14:paraId="09F144BC" w14:textId="77777777" w:rsidR="000F4F82" w:rsidRPr="00EE4F16" w:rsidRDefault="000F4F82" w:rsidP="00A551BF">
            <w:pPr>
              <w:pStyle w:val="TableCell0-0115Break"/>
              <w:rPr>
                <w:rStyle w:val="ExampleSource"/>
              </w:rPr>
            </w:pPr>
          </w:p>
        </w:tc>
        <w:tc>
          <w:tcPr>
            <w:tcW w:w="1247" w:type="dxa"/>
            <w:shd w:val="clear" w:color="auto" w:fill="auto"/>
          </w:tcPr>
          <w:p w14:paraId="07E692E1" w14:textId="77777777" w:rsidR="000F4F82" w:rsidRPr="007B599D" w:rsidRDefault="000F4F82" w:rsidP="00A551BF">
            <w:pPr>
              <w:pStyle w:val="TableCell0-0115Break"/>
              <w:rPr>
                <w:rStyle w:val="ChItalBold"/>
              </w:rPr>
            </w:pPr>
            <w:r w:rsidRPr="007B599D">
              <w:rPr>
                <w:rStyle w:val="ChItalBold"/>
              </w:rPr>
              <w:t>alas</w:t>
            </w:r>
          </w:p>
        </w:tc>
        <w:tc>
          <w:tcPr>
            <w:tcW w:w="1418" w:type="dxa"/>
            <w:shd w:val="clear" w:color="auto" w:fill="auto"/>
          </w:tcPr>
          <w:p w14:paraId="339D7D26" w14:textId="77777777" w:rsidR="000F4F82" w:rsidRPr="008F535B" w:rsidRDefault="000F4F82" w:rsidP="00A551BF">
            <w:pPr>
              <w:pStyle w:val="TableCell0-0115Break"/>
              <w:rPr>
                <w:rStyle w:val="ChCharisSIL"/>
              </w:rPr>
            </w:pPr>
            <w:r w:rsidRPr="008F535B">
              <w:rPr>
                <w:rStyle w:val="ChCharisSIL"/>
              </w:rPr>
              <w:t>ˈa.lɐs</w:t>
            </w:r>
          </w:p>
        </w:tc>
        <w:tc>
          <w:tcPr>
            <w:tcW w:w="1361" w:type="dxa"/>
            <w:shd w:val="clear" w:color="auto" w:fill="auto"/>
          </w:tcPr>
          <w:p w14:paraId="3BD6E6F6"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3E673B3E" w14:textId="77777777" w:rsidR="000F4F82" w:rsidRPr="003E69D6" w:rsidRDefault="000F4F82" w:rsidP="00A551BF">
            <w:pPr>
              <w:pStyle w:val="TableCell0-0115Break"/>
            </w:pPr>
            <w:r w:rsidRPr="003E69D6">
              <w:t>put</w:t>
            </w:r>
            <w:r>
              <w:t xml:space="preserve"> </w:t>
            </w:r>
            <w:r w:rsidRPr="003E69D6">
              <w:t>down</w:t>
            </w:r>
            <w:r>
              <w:t xml:space="preserve"> </w:t>
            </w:r>
            <w:r w:rsidRPr="003E69D6">
              <w:t>as</w:t>
            </w:r>
            <w:r>
              <w:t xml:space="preserve"> </w:t>
            </w:r>
            <w:r w:rsidRPr="003E69D6">
              <w:t>base</w:t>
            </w:r>
          </w:p>
        </w:tc>
      </w:tr>
      <w:tr w:rsidR="00AC23C4" w:rsidRPr="003E69D6" w14:paraId="726BAF2E" w14:textId="77777777" w:rsidTr="00BC00CF">
        <w:tc>
          <w:tcPr>
            <w:tcW w:w="236" w:type="dxa"/>
            <w:shd w:val="clear" w:color="auto" w:fill="auto"/>
          </w:tcPr>
          <w:p w14:paraId="73F80107" w14:textId="77777777" w:rsidR="000F4F82" w:rsidRPr="00EE4F16" w:rsidRDefault="000F4F82" w:rsidP="00A551BF">
            <w:pPr>
              <w:pStyle w:val="TableCell0-0115Break"/>
              <w:rPr>
                <w:rStyle w:val="ExampleSource"/>
              </w:rPr>
            </w:pPr>
          </w:p>
        </w:tc>
        <w:tc>
          <w:tcPr>
            <w:tcW w:w="1247" w:type="dxa"/>
            <w:shd w:val="clear" w:color="auto" w:fill="auto"/>
          </w:tcPr>
          <w:p w14:paraId="0C4C52AC" w14:textId="77777777" w:rsidR="000F4F82" w:rsidRPr="007B599D" w:rsidRDefault="000F4F82" w:rsidP="00A551BF">
            <w:pPr>
              <w:pStyle w:val="TableCell0-0115Break"/>
              <w:rPr>
                <w:rStyle w:val="ChItalBold"/>
              </w:rPr>
            </w:pPr>
            <w:r w:rsidRPr="007B599D">
              <w:rPr>
                <w:rStyle w:val="ChItalBold"/>
              </w:rPr>
              <w:t>ambil</w:t>
            </w:r>
          </w:p>
        </w:tc>
        <w:tc>
          <w:tcPr>
            <w:tcW w:w="1418" w:type="dxa"/>
            <w:shd w:val="clear" w:color="auto" w:fill="auto"/>
          </w:tcPr>
          <w:p w14:paraId="670C3DF7" w14:textId="77777777" w:rsidR="000F4F82" w:rsidRPr="008F535B" w:rsidRDefault="000F4F82" w:rsidP="00A551BF">
            <w:pPr>
              <w:pStyle w:val="TableCell0-0115Break"/>
              <w:rPr>
                <w:rStyle w:val="ChCharisSIL"/>
              </w:rPr>
            </w:pPr>
            <w:r w:rsidRPr="008F535B">
              <w:rPr>
                <w:rStyle w:val="ChCharisSIL"/>
              </w:rPr>
              <w:t>ˈɐm.bɪl</w:t>
            </w:r>
          </w:p>
        </w:tc>
        <w:tc>
          <w:tcPr>
            <w:tcW w:w="1361" w:type="dxa"/>
            <w:shd w:val="clear" w:color="auto" w:fill="auto"/>
          </w:tcPr>
          <w:p w14:paraId="5BB21062" w14:textId="77777777" w:rsidR="000F4F82" w:rsidRPr="008F535B" w:rsidRDefault="000F4F82" w:rsidP="00A551BF">
            <w:pPr>
              <w:pStyle w:val="TableCell0-0115Break"/>
              <w:rPr>
                <w:rStyle w:val="ChSmallCaps"/>
              </w:rPr>
            </w:pPr>
            <w:r w:rsidRPr="008F535B">
              <w:rPr>
                <w:rStyle w:val="ChSmallCaps"/>
              </w:rPr>
              <w:t>v.tri</w:t>
            </w:r>
          </w:p>
        </w:tc>
        <w:tc>
          <w:tcPr>
            <w:tcW w:w="2438" w:type="dxa"/>
            <w:shd w:val="clear" w:color="auto" w:fill="auto"/>
          </w:tcPr>
          <w:p w14:paraId="592B6FC5" w14:textId="77777777" w:rsidR="000F4F82" w:rsidRPr="003E69D6" w:rsidRDefault="000F4F82" w:rsidP="00A551BF">
            <w:pPr>
              <w:pStyle w:val="TableCell0-0115Break"/>
            </w:pPr>
            <w:r w:rsidRPr="003E69D6">
              <w:t>fetch</w:t>
            </w:r>
          </w:p>
        </w:tc>
      </w:tr>
      <w:tr w:rsidR="00AC23C4" w:rsidRPr="003E69D6" w14:paraId="43788521" w14:textId="77777777" w:rsidTr="00BC00CF">
        <w:tc>
          <w:tcPr>
            <w:tcW w:w="236" w:type="dxa"/>
            <w:shd w:val="clear" w:color="auto" w:fill="auto"/>
          </w:tcPr>
          <w:p w14:paraId="282C7704" w14:textId="77777777" w:rsidR="000F4F82" w:rsidRPr="00EE4F16" w:rsidRDefault="000F4F82" w:rsidP="00A551BF">
            <w:pPr>
              <w:pStyle w:val="TableCell0-0115Break"/>
              <w:rPr>
                <w:rStyle w:val="ExampleSource"/>
              </w:rPr>
            </w:pPr>
          </w:p>
        </w:tc>
        <w:tc>
          <w:tcPr>
            <w:tcW w:w="1247" w:type="dxa"/>
            <w:shd w:val="clear" w:color="auto" w:fill="auto"/>
          </w:tcPr>
          <w:p w14:paraId="4CDE9F4E" w14:textId="77777777" w:rsidR="000F4F82" w:rsidRPr="007B599D" w:rsidRDefault="000F4F82" w:rsidP="00A551BF">
            <w:pPr>
              <w:pStyle w:val="TableCell0-0115Break"/>
              <w:rPr>
                <w:rStyle w:val="ChItalBold"/>
              </w:rPr>
            </w:pPr>
            <w:r w:rsidRPr="007B599D">
              <w:rPr>
                <w:rStyle w:val="ChItalBold"/>
              </w:rPr>
              <w:t>ampas</w:t>
            </w:r>
          </w:p>
        </w:tc>
        <w:tc>
          <w:tcPr>
            <w:tcW w:w="1418" w:type="dxa"/>
            <w:shd w:val="clear" w:color="auto" w:fill="auto"/>
          </w:tcPr>
          <w:p w14:paraId="13925EC9" w14:textId="77777777" w:rsidR="000F4F82" w:rsidRPr="008F535B" w:rsidRDefault="000F4F82" w:rsidP="00A551BF">
            <w:pPr>
              <w:pStyle w:val="TableCell0-0115Break"/>
              <w:rPr>
                <w:rStyle w:val="ChCharisSIL"/>
              </w:rPr>
            </w:pPr>
            <w:r w:rsidRPr="008F535B">
              <w:rPr>
                <w:rStyle w:val="ChCharisSIL"/>
              </w:rPr>
              <w:t>ˈɐm.pɐs</w:t>
            </w:r>
          </w:p>
        </w:tc>
        <w:tc>
          <w:tcPr>
            <w:tcW w:w="1361" w:type="dxa"/>
            <w:shd w:val="clear" w:color="auto" w:fill="auto"/>
          </w:tcPr>
          <w:p w14:paraId="714B0AA0"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66E39282" w14:textId="77777777" w:rsidR="000F4F82" w:rsidRPr="003E69D6" w:rsidRDefault="000F4F82" w:rsidP="00A551BF">
            <w:pPr>
              <w:pStyle w:val="TableCell0-0115Break"/>
            </w:pPr>
            <w:r w:rsidRPr="003E69D6">
              <w:t>waste</w:t>
            </w:r>
          </w:p>
        </w:tc>
      </w:tr>
      <w:tr w:rsidR="00AC23C4" w:rsidRPr="003E69D6" w14:paraId="24E9B8A5" w14:textId="77777777" w:rsidTr="00BC00CF">
        <w:tc>
          <w:tcPr>
            <w:tcW w:w="236" w:type="dxa"/>
            <w:shd w:val="clear" w:color="auto" w:fill="auto"/>
          </w:tcPr>
          <w:p w14:paraId="01981F27" w14:textId="77777777" w:rsidR="000F4F82" w:rsidRPr="00EE4F16" w:rsidRDefault="000F4F82" w:rsidP="00A551BF">
            <w:pPr>
              <w:pStyle w:val="TableCell0-0115Break"/>
              <w:rPr>
                <w:rStyle w:val="ExampleSource"/>
              </w:rPr>
            </w:pPr>
          </w:p>
        </w:tc>
        <w:tc>
          <w:tcPr>
            <w:tcW w:w="1247" w:type="dxa"/>
            <w:shd w:val="clear" w:color="auto" w:fill="auto"/>
          </w:tcPr>
          <w:p w14:paraId="43EFDEAE" w14:textId="77777777" w:rsidR="000F4F82" w:rsidRPr="007B599D" w:rsidRDefault="000F4F82" w:rsidP="00A551BF">
            <w:pPr>
              <w:pStyle w:val="TableCell0-0115Break"/>
              <w:rPr>
                <w:rStyle w:val="ChItalBold"/>
              </w:rPr>
            </w:pPr>
            <w:r w:rsidRPr="007B599D">
              <w:rPr>
                <w:rStyle w:val="ChItalBold"/>
              </w:rPr>
              <w:t>ampung</w:t>
            </w:r>
          </w:p>
        </w:tc>
        <w:tc>
          <w:tcPr>
            <w:tcW w:w="1418" w:type="dxa"/>
            <w:shd w:val="clear" w:color="auto" w:fill="auto"/>
          </w:tcPr>
          <w:p w14:paraId="643E85F0" w14:textId="77777777" w:rsidR="000F4F82" w:rsidRPr="008F535B" w:rsidRDefault="000F4F82" w:rsidP="00A551BF">
            <w:pPr>
              <w:pStyle w:val="TableCell0-0115Break"/>
              <w:rPr>
                <w:rStyle w:val="ChCharisSIL"/>
              </w:rPr>
            </w:pPr>
            <w:r w:rsidRPr="008F535B">
              <w:rPr>
                <w:rStyle w:val="ChCharisSIL"/>
              </w:rPr>
              <w:t>ˈɐm.pʊn</w:t>
            </w:r>
          </w:p>
        </w:tc>
        <w:tc>
          <w:tcPr>
            <w:tcW w:w="1361" w:type="dxa"/>
            <w:shd w:val="clear" w:color="auto" w:fill="auto"/>
          </w:tcPr>
          <w:p w14:paraId="4DA52D7D"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4CF046D" w14:textId="77777777" w:rsidR="000F4F82" w:rsidRPr="003E69D6" w:rsidRDefault="000F4F82" w:rsidP="00A551BF">
            <w:pPr>
              <w:pStyle w:val="TableCell0-0115Break"/>
            </w:pPr>
            <w:r w:rsidRPr="003E69D6">
              <w:t>forgiveness</w:t>
            </w:r>
          </w:p>
        </w:tc>
      </w:tr>
      <w:tr w:rsidR="00AC23C4" w:rsidRPr="003E69D6" w14:paraId="548F69E5" w14:textId="77777777" w:rsidTr="00BC00CF">
        <w:tc>
          <w:tcPr>
            <w:tcW w:w="236" w:type="dxa"/>
            <w:shd w:val="clear" w:color="auto" w:fill="auto"/>
          </w:tcPr>
          <w:p w14:paraId="355D4CC3" w14:textId="77777777" w:rsidR="000F4F82" w:rsidRPr="00EE4F16" w:rsidRDefault="000F4F82" w:rsidP="00A551BF">
            <w:pPr>
              <w:pStyle w:val="TableCell0-0115Break"/>
              <w:rPr>
                <w:rStyle w:val="ExampleSource"/>
              </w:rPr>
            </w:pPr>
          </w:p>
        </w:tc>
        <w:tc>
          <w:tcPr>
            <w:tcW w:w="1247" w:type="dxa"/>
            <w:shd w:val="clear" w:color="auto" w:fill="auto"/>
          </w:tcPr>
          <w:p w14:paraId="57569EDE" w14:textId="77777777" w:rsidR="000F4F82" w:rsidRPr="007B599D" w:rsidRDefault="00BB3190" w:rsidP="00A551BF">
            <w:pPr>
              <w:pStyle w:val="TableCell0-0115Break"/>
              <w:rPr>
                <w:rStyle w:val="ChItalBold"/>
              </w:rPr>
            </w:pPr>
            <w:r>
              <w:rPr>
                <w:rStyle w:val="ChItalBold"/>
              </w:rPr>
              <w:t>ana</w:t>
            </w:r>
          </w:p>
        </w:tc>
        <w:tc>
          <w:tcPr>
            <w:tcW w:w="1418" w:type="dxa"/>
            <w:shd w:val="clear" w:color="auto" w:fill="auto"/>
          </w:tcPr>
          <w:p w14:paraId="3119962C" w14:textId="77777777" w:rsidR="000F4F82" w:rsidRPr="008F535B" w:rsidRDefault="000F4F82" w:rsidP="00A551BF">
            <w:pPr>
              <w:pStyle w:val="TableCell0-0115Break"/>
              <w:rPr>
                <w:rStyle w:val="ChCharisSIL"/>
              </w:rPr>
            </w:pPr>
            <w:r w:rsidRPr="008F535B">
              <w:rPr>
                <w:rStyle w:val="ChCharisSIL"/>
              </w:rPr>
              <w:t>ˈa.nɐk</w:t>
            </w:r>
          </w:p>
        </w:tc>
        <w:tc>
          <w:tcPr>
            <w:tcW w:w="1361" w:type="dxa"/>
            <w:shd w:val="clear" w:color="auto" w:fill="auto"/>
          </w:tcPr>
          <w:p w14:paraId="3DA2E290"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2CDA7A37" w14:textId="77777777" w:rsidR="000F4F82" w:rsidRPr="003E69D6" w:rsidRDefault="000F4F82" w:rsidP="00A551BF">
            <w:pPr>
              <w:pStyle w:val="TableCell0-0115Break"/>
            </w:pPr>
            <w:r w:rsidRPr="003E69D6">
              <w:t>child</w:t>
            </w:r>
          </w:p>
        </w:tc>
      </w:tr>
      <w:tr w:rsidR="00AC23C4" w:rsidRPr="003E69D6" w14:paraId="40FDBDE8" w14:textId="77777777" w:rsidTr="00BC00CF">
        <w:tc>
          <w:tcPr>
            <w:tcW w:w="236" w:type="dxa"/>
            <w:shd w:val="clear" w:color="auto" w:fill="auto"/>
          </w:tcPr>
          <w:p w14:paraId="1CDE4ED6" w14:textId="77777777" w:rsidR="000F4F82" w:rsidRPr="00EE4F16" w:rsidRDefault="000F4F82" w:rsidP="00A551BF">
            <w:pPr>
              <w:pStyle w:val="TableCell0-0115Break"/>
              <w:rPr>
                <w:rStyle w:val="ExampleSource"/>
              </w:rPr>
            </w:pPr>
          </w:p>
        </w:tc>
        <w:tc>
          <w:tcPr>
            <w:tcW w:w="1247" w:type="dxa"/>
            <w:shd w:val="clear" w:color="auto" w:fill="auto"/>
          </w:tcPr>
          <w:p w14:paraId="178316A6" w14:textId="77777777" w:rsidR="000F4F82" w:rsidRPr="007B599D" w:rsidRDefault="000F4F82" w:rsidP="00A551BF">
            <w:pPr>
              <w:pStyle w:val="TableCell0-0115Break"/>
              <w:rPr>
                <w:rStyle w:val="ChItalBold"/>
              </w:rPr>
            </w:pPr>
            <w:r w:rsidRPr="007B599D">
              <w:rPr>
                <w:rStyle w:val="ChItalBold"/>
              </w:rPr>
              <w:t>ancam</w:t>
            </w:r>
          </w:p>
        </w:tc>
        <w:tc>
          <w:tcPr>
            <w:tcW w:w="1418" w:type="dxa"/>
            <w:shd w:val="clear" w:color="auto" w:fill="auto"/>
          </w:tcPr>
          <w:p w14:paraId="1B08ACE8" w14:textId="77777777" w:rsidR="000F4F82" w:rsidRPr="008F535B" w:rsidRDefault="000F4F82" w:rsidP="00A551BF">
            <w:pPr>
              <w:pStyle w:val="TableCell0-0115Break"/>
              <w:rPr>
                <w:rStyle w:val="ChCharisSIL"/>
              </w:rPr>
            </w:pPr>
            <w:r w:rsidRPr="008F535B">
              <w:rPr>
                <w:rStyle w:val="ChCharisSIL"/>
              </w:rPr>
              <w:t>ˈɐn.tʃɐm</w:t>
            </w:r>
          </w:p>
        </w:tc>
        <w:tc>
          <w:tcPr>
            <w:tcW w:w="1361" w:type="dxa"/>
            <w:shd w:val="clear" w:color="auto" w:fill="auto"/>
          </w:tcPr>
          <w:p w14:paraId="36DE0883"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EF96752" w14:textId="77777777" w:rsidR="000F4F82" w:rsidRPr="003E69D6" w:rsidRDefault="000F4F82" w:rsidP="00A551BF">
            <w:pPr>
              <w:pStyle w:val="TableCell0-0115Break"/>
            </w:pPr>
            <w:r w:rsidRPr="003E69D6">
              <w:t>threaten</w:t>
            </w:r>
          </w:p>
        </w:tc>
      </w:tr>
      <w:tr w:rsidR="00AC23C4" w:rsidRPr="003E69D6" w14:paraId="4D565722" w14:textId="77777777" w:rsidTr="00BC00CF">
        <w:tc>
          <w:tcPr>
            <w:tcW w:w="236" w:type="dxa"/>
            <w:shd w:val="clear" w:color="auto" w:fill="auto"/>
          </w:tcPr>
          <w:p w14:paraId="616B56B4" w14:textId="77777777" w:rsidR="000F4F82" w:rsidRPr="00EE4F16" w:rsidRDefault="000F4F82" w:rsidP="00A551BF">
            <w:pPr>
              <w:pStyle w:val="TableCell0-0115Break"/>
              <w:rPr>
                <w:rStyle w:val="ExampleSource"/>
              </w:rPr>
            </w:pPr>
          </w:p>
        </w:tc>
        <w:tc>
          <w:tcPr>
            <w:tcW w:w="1247" w:type="dxa"/>
            <w:shd w:val="clear" w:color="auto" w:fill="auto"/>
          </w:tcPr>
          <w:p w14:paraId="6DEA2708" w14:textId="77777777" w:rsidR="000F4F82" w:rsidRPr="007B599D" w:rsidRDefault="000F4F82" w:rsidP="00A551BF">
            <w:pPr>
              <w:pStyle w:val="TableCell0-0115Break"/>
              <w:rPr>
                <w:rStyle w:val="ChItalBold"/>
              </w:rPr>
            </w:pPr>
            <w:r w:rsidRPr="007B599D">
              <w:rPr>
                <w:rStyle w:val="ChItalBold"/>
              </w:rPr>
              <w:t>andal</w:t>
            </w:r>
          </w:p>
        </w:tc>
        <w:tc>
          <w:tcPr>
            <w:tcW w:w="1418" w:type="dxa"/>
            <w:shd w:val="clear" w:color="auto" w:fill="auto"/>
          </w:tcPr>
          <w:p w14:paraId="4AE85079" w14:textId="77777777" w:rsidR="000F4F82" w:rsidRPr="008F535B" w:rsidRDefault="000F4F82" w:rsidP="00A551BF">
            <w:pPr>
              <w:pStyle w:val="TableCell0-0115Break"/>
              <w:rPr>
                <w:rStyle w:val="ChCharisSIL"/>
              </w:rPr>
            </w:pPr>
            <w:r w:rsidRPr="008F535B">
              <w:rPr>
                <w:rStyle w:val="ChCharisSIL"/>
              </w:rPr>
              <w:t>ˈɐn.dɐl</w:t>
            </w:r>
          </w:p>
        </w:tc>
        <w:tc>
          <w:tcPr>
            <w:tcW w:w="1361" w:type="dxa"/>
            <w:shd w:val="clear" w:color="auto" w:fill="auto"/>
          </w:tcPr>
          <w:p w14:paraId="4D640175"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098B4A2" w14:textId="77777777" w:rsidR="000F4F82" w:rsidRPr="003E69D6" w:rsidRDefault="000F4F82" w:rsidP="00A551BF">
            <w:pPr>
              <w:pStyle w:val="TableCell0-0115Break"/>
            </w:pPr>
            <w:r w:rsidRPr="003E69D6">
              <w:t>be</w:t>
            </w:r>
            <w:r>
              <w:t xml:space="preserve"> </w:t>
            </w:r>
            <w:r w:rsidRPr="003E69D6">
              <w:t>reliable</w:t>
            </w:r>
          </w:p>
        </w:tc>
      </w:tr>
      <w:tr w:rsidR="00AC23C4" w:rsidRPr="003E69D6" w14:paraId="2FC26F9F" w14:textId="77777777" w:rsidTr="00BC00CF">
        <w:tc>
          <w:tcPr>
            <w:tcW w:w="236" w:type="dxa"/>
            <w:shd w:val="clear" w:color="auto" w:fill="auto"/>
          </w:tcPr>
          <w:p w14:paraId="04599A9B" w14:textId="77777777" w:rsidR="000F4F82" w:rsidRPr="00EE4F16" w:rsidRDefault="000F4F82" w:rsidP="00A551BF">
            <w:pPr>
              <w:pStyle w:val="TableCell0-0115Break"/>
              <w:rPr>
                <w:rStyle w:val="ExampleSource"/>
              </w:rPr>
            </w:pPr>
          </w:p>
        </w:tc>
        <w:tc>
          <w:tcPr>
            <w:tcW w:w="1247" w:type="dxa"/>
            <w:shd w:val="clear" w:color="auto" w:fill="auto"/>
          </w:tcPr>
          <w:p w14:paraId="7C8CEB52" w14:textId="77777777" w:rsidR="000F4F82" w:rsidRPr="007B599D" w:rsidRDefault="000F4F82" w:rsidP="00A551BF">
            <w:pPr>
              <w:pStyle w:val="TableCell0-0115Break"/>
              <w:rPr>
                <w:rStyle w:val="ChItalBold"/>
              </w:rPr>
            </w:pPr>
            <w:r w:rsidRPr="007B599D">
              <w:rPr>
                <w:rStyle w:val="ChItalBold"/>
              </w:rPr>
              <w:t>ane</w:t>
            </w:r>
          </w:p>
        </w:tc>
        <w:tc>
          <w:tcPr>
            <w:tcW w:w="1418" w:type="dxa"/>
            <w:shd w:val="clear" w:color="auto" w:fill="auto"/>
          </w:tcPr>
          <w:p w14:paraId="452C9FC6" w14:textId="77777777" w:rsidR="000F4F82" w:rsidRPr="008F535B" w:rsidRDefault="000F4F82" w:rsidP="00A551BF">
            <w:pPr>
              <w:pStyle w:val="TableCell0-0115Break"/>
              <w:rPr>
                <w:rStyle w:val="ChCharisSIL"/>
              </w:rPr>
            </w:pPr>
            <w:r w:rsidRPr="008F535B">
              <w:rPr>
                <w:rStyle w:val="ChCharisSIL"/>
              </w:rPr>
              <w:t>ˈa.nɛ</w:t>
            </w:r>
          </w:p>
        </w:tc>
        <w:tc>
          <w:tcPr>
            <w:tcW w:w="1361" w:type="dxa"/>
            <w:shd w:val="clear" w:color="auto" w:fill="auto"/>
          </w:tcPr>
          <w:p w14:paraId="5BFA59DA"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2E55E1C1" w14:textId="77777777" w:rsidR="000F4F82" w:rsidRPr="003E69D6" w:rsidRDefault="000F4F82" w:rsidP="00A551BF">
            <w:pPr>
              <w:pStyle w:val="TableCell0-0115Break"/>
            </w:pPr>
            <w:r w:rsidRPr="003E69D6">
              <w:t>be</w:t>
            </w:r>
            <w:r>
              <w:t xml:space="preserve"> </w:t>
            </w:r>
            <w:r w:rsidRPr="003E69D6">
              <w:t>strange</w:t>
            </w:r>
          </w:p>
        </w:tc>
      </w:tr>
      <w:tr w:rsidR="00AC23C4" w:rsidRPr="003E69D6" w14:paraId="4E126A39" w14:textId="77777777" w:rsidTr="00BC00CF">
        <w:tc>
          <w:tcPr>
            <w:tcW w:w="236" w:type="dxa"/>
            <w:shd w:val="clear" w:color="auto" w:fill="auto"/>
          </w:tcPr>
          <w:p w14:paraId="5140FDAE" w14:textId="77777777" w:rsidR="000F4F82" w:rsidRPr="00EE4F16" w:rsidRDefault="000F4F82" w:rsidP="00A551BF">
            <w:pPr>
              <w:pStyle w:val="TableCell0-0115Break"/>
              <w:rPr>
                <w:rStyle w:val="ExampleSource"/>
              </w:rPr>
            </w:pPr>
          </w:p>
        </w:tc>
        <w:tc>
          <w:tcPr>
            <w:tcW w:w="1247" w:type="dxa"/>
            <w:shd w:val="clear" w:color="auto" w:fill="auto"/>
          </w:tcPr>
          <w:p w14:paraId="4550CAA9" w14:textId="77777777" w:rsidR="000F4F82" w:rsidRPr="007B599D" w:rsidRDefault="000F4F82" w:rsidP="00A551BF">
            <w:pPr>
              <w:pStyle w:val="TableCell0-0115Break"/>
              <w:rPr>
                <w:rStyle w:val="ChItalBold"/>
              </w:rPr>
            </w:pPr>
            <w:r w:rsidRPr="007B599D">
              <w:rPr>
                <w:rStyle w:val="ChItalBold"/>
              </w:rPr>
              <w:t>anggap</w:t>
            </w:r>
          </w:p>
        </w:tc>
        <w:tc>
          <w:tcPr>
            <w:tcW w:w="1418" w:type="dxa"/>
            <w:shd w:val="clear" w:color="auto" w:fill="auto"/>
          </w:tcPr>
          <w:p w14:paraId="477B960D" w14:textId="77777777" w:rsidR="000F4F82" w:rsidRPr="008F535B" w:rsidRDefault="000F4F82" w:rsidP="00A551BF">
            <w:pPr>
              <w:pStyle w:val="TableCell0-0115Break"/>
              <w:rPr>
                <w:rStyle w:val="ChCharisSIL"/>
              </w:rPr>
            </w:pPr>
            <w:r w:rsidRPr="008F535B">
              <w:rPr>
                <w:rStyle w:val="ChCharisSIL"/>
              </w:rPr>
              <w:t>ˈɐŋ.gɐp</w:t>
            </w:r>
          </w:p>
        </w:tc>
        <w:tc>
          <w:tcPr>
            <w:tcW w:w="1361" w:type="dxa"/>
            <w:shd w:val="clear" w:color="auto" w:fill="auto"/>
          </w:tcPr>
          <w:p w14:paraId="6B3856B3"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6B62F308" w14:textId="77777777" w:rsidR="000F4F82" w:rsidRPr="003E69D6" w:rsidRDefault="000F4F82" w:rsidP="00A551BF">
            <w:pPr>
              <w:pStyle w:val="TableCell0-0115Break"/>
            </w:pPr>
            <w:r w:rsidRPr="003E69D6">
              <w:t>regard</w:t>
            </w:r>
            <w:r>
              <w:t xml:space="preserve"> </w:t>
            </w:r>
            <w:r w:rsidRPr="003E69D6">
              <w:t>as</w:t>
            </w:r>
          </w:p>
        </w:tc>
      </w:tr>
      <w:tr w:rsidR="00AC23C4" w:rsidRPr="003E69D6" w14:paraId="6A9AD724" w14:textId="77777777" w:rsidTr="00BC00CF">
        <w:tc>
          <w:tcPr>
            <w:tcW w:w="236" w:type="dxa"/>
            <w:shd w:val="clear" w:color="auto" w:fill="auto"/>
          </w:tcPr>
          <w:p w14:paraId="3381F156" w14:textId="77777777" w:rsidR="000F4F82" w:rsidRPr="00EE4F16" w:rsidRDefault="000F4F82" w:rsidP="00A551BF">
            <w:pPr>
              <w:pStyle w:val="TableCell0-0115Break"/>
              <w:rPr>
                <w:rStyle w:val="ExampleSource"/>
              </w:rPr>
            </w:pPr>
          </w:p>
        </w:tc>
        <w:tc>
          <w:tcPr>
            <w:tcW w:w="1247" w:type="dxa"/>
            <w:shd w:val="clear" w:color="auto" w:fill="auto"/>
          </w:tcPr>
          <w:p w14:paraId="1B1447E9" w14:textId="77777777" w:rsidR="000F4F82" w:rsidRPr="007B599D" w:rsidRDefault="000F4F82" w:rsidP="00A551BF">
            <w:pPr>
              <w:pStyle w:val="TableCell0-0115Break"/>
              <w:rPr>
                <w:rStyle w:val="ChItalBold"/>
              </w:rPr>
            </w:pPr>
            <w:r w:rsidRPr="007B599D">
              <w:rPr>
                <w:rStyle w:val="ChItalBold"/>
              </w:rPr>
              <w:t>anging</w:t>
            </w:r>
          </w:p>
        </w:tc>
        <w:tc>
          <w:tcPr>
            <w:tcW w:w="1418" w:type="dxa"/>
            <w:shd w:val="clear" w:color="auto" w:fill="auto"/>
          </w:tcPr>
          <w:p w14:paraId="74177D0C" w14:textId="77777777" w:rsidR="000F4F82" w:rsidRPr="008F535B" w:rsidRDefault="000F4F82" w:rsidP="00A551BF">
            <w:pPr>
              <w:pStyle w:val="TableCell0-0115Break"/>
              <w:rPr>
                <w:rStyle w:val="ChCharisSIL"/>
              </w:rPr>
            </w:pPr>
            <w:r w:rsidRPr="008F535B">
              <w:rPr>
                <w:rStyle w:val="ChCharisSIL"/>
              </w:rPr>
              <w:t>ˈa.ŋɪn</w:t>
            </w:r>
          </w:p>
        </w:tc>
        <w:tc>
          <w:tcPr>
            <w:tcW w:w="1361" w:type="dxa"/>
            <w:shd w:val="clear" w:color="auto" w:fill="auto"/>
          </w:tcPr>
          <w:p w14:paraId="44253988"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631D0021" w14:textId="77777777" w:rsidR="000F4F82" w:rsidRPr="003E69D6" w:rsidRDefault="000F4F82" w:rsidP="00A551BF">
            <w:pPr>
              <w:pStyle w:val="TableCell0-0115Break"/>
            </w:pPr>
            <w:r w:rsidRPr="003E69D6">
              <w:t>wind</w:t>
            </w:r>
          </w:p>
        </w:tc>
      </w:tr>
      <w:tr w:rsidR="00AC23C4" w:rsidRPr="003E69D6" w14:paraId="48EE8746" w14:textId="77777777" w:rsidTr="00BC00CF">
        <w:tc>
          <w:tcPr>
            <w:tcW w:w="236" w:type="dxa"/>
            <w:shd w:val="clear" w:color="auto" w:fill="auto"/>
          </w:tcPr>
          <w:p w14:paraId="513C6229" w14:textId="77777777" w:rsidR="000F4F82" w:rsidRPr="00EE4F16" w:rsidRDefault="000F4F82" w:rsidP="00A551BF">
            <w:pPr>
              <w:pStyle w:val="TableCell0-0115Break"/>
              <w:rPr>
                <w:rStyle w:val="ExampleSource"/>
              </w:rPr>
            </w:pPr>
          </w:p>
        </w:tc>
        <w:tc>
          <w:tcPr>
            <w:tcW w:w="1247" w:type="dxa"/>
            <w:shd w:val="clear" w:color="auto" w:fill="auto"/>
          </w:tcPr>
          <w:p w14:paraId="148E8FD2" w14:textId="77777777" w:rsidR="000F4F82" w:rsidRPr="007B599D" w:rsidRDefault="000F4F82" w:rsidP="00A551BF">
            <w:pPr>
              <w:pStyle w:val="TableCell0-0115Break"/>
              <w:rPr>
                <w:rStyle w:val="ChItalBold"/>
              </w:rPr>
            </w:pPr>
            <w:r w:rsidRPr="007B599D">
              <w:rPr>
                <w:rStyle w:val="ChItalBold"/>
              </w:rPr>
              <w:t>angkat</w:t>
            </w:r>
          </w:p>
        </w:tc>
        <w:tc>
          <w:tcPr>
            <w:tcW w:w="1418" w:type="dxa"/>
            <w:shd w:val="clear" w:color="auto" w:fill="auto"/>
          </w:tcPr>
          <w:p w14:paraId="3C30255C" w14:textId="77777777" w:rsidR="000F4F82" w:rsidRPr="008F535B" w:rsidRDefault="000F4F82" w:rsidP="00A551BF">
            <w:pPr>
              <w:pStyle w:val="TableCell0-0115Break"/>
              <w:rPr>
                <w:rStyle w:val="ChCharisSIL"/>
              </w:rPr>
            </w:pPr>
            <w:r w:rsidRPr="008F535B">
              <w:rPr>
                <w:rStyle w:val="ChCharisSIL"/>
              </w:rPr>
              <w:t>ˈɐŋ.kɐt̚</w:t>
            </w:r>
          </w:p>
        </w:tc>
        <w:tc>
          <w:tcPr>
            <w:tcW w:w="1361" w:type="dxa"/>
            <w:shd w:val="clear" w:color="auto" w:fill="auto"/>
          </w:tcPr>
          <w:p w14:paraId="1E160B7F"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EC3CF24" w14:textId="77777777" w:rsidR="000F4F82" w:rsidRPr="003E69D6" w:rsidRDefault="000F4F82" w:rsidP="00A551BF">
            <w:pPr>
              <w:pStyle w:val="TableCell0-0115Break"/>
            </w:pPr>
            <w:r w:rsidRPr="003E69D6">
              <w:t>lift</w:t>
            </w:r>
          </w:p>
        </w:tc>
      </w:tr>
      <w:tr w:rsidR="00AC23C4" w:rsidRPr="003E69D6" w14:paraId="3F4D00A6" w14:textId="77777777" w:rsidTr="00BC00CF">
        <w:tc>
          <w:tcPr>
            <w:tcW w:w="236" w:type="dxa"/>
            <w:shd w:val="clear" w:color="auto" w:fill="auto"/>
          </w:tcPr>
          <w:p w14:paraId="01C85130" w14:textId="77777777" w:rsidR="000F4F82" w:rsidRPr="00EE4F16" w:rsidRDefault="000F4F82" w:rsidP="00A551BF">
            <w:pPr>
              <w:pStyle w:val="TableCell0-0115Break"/>
              <w:rPr>
                <w:rStyle w:val="ExampleSource"/>
              </w:rPr>
            </w:pPr>
          </w:p>
        </w:tc>
        <w:tc>
          <w:tcPr>
            <w:tcW w:w="1247" w:type="dxa"/>
            <w:shd w:val="clear" w:color="auto" w:fill="auto"/>
          </w:tcPr>
          <w:p w14:paraId="7CDF6039" w14:textId="77777777" w:rsidR="000F4F82" w:rsidRPr="007B599D" w:rsidRDefault="000F4F82" w:rsidP="00A551BF">
            <w:pPr>
              <w:pStyle w:val="TableCell0-0115Break"/>
              <w:rPr>
                <w:rStyle w:val="ChItalBold"/>
              </w:rPr>
            </w:pPr>
            <w:r w:rsidRPr="007B599D">
              <w:rPr>
                <w:rStyle w:val="ChItalBold"/>
              </w:rPr>
              <w:t>anjing</w:t>
            </w:r>
          </w:p>
        </w:tc>
        <w:tc>
          <w:tcPr>
            <w:tcW w:w="1418" w:type="dxa"/>
            <w:shd w:val="clear" w:color="auto" w:fill="auto"/>
          </w:tcPr>
          <w:p w14:paraId="207B56FC" w14:textId="77777777" w:rsidR="000F4F82" w:rsidRPr="008F535B" w:rsidRDefault="000F4F82" w:rsidP="00A551BF">
            <w:pPr>
              <w:pStyle w:val="TableCell0-0115Break"/>
              <w:rPr>
                <w:rStyle w:val="ChCharisSIL"/>
              </w:rPr>
            </w:pPr>
            <w:r w:rsidRPr="008F535B">
              <w:rPr>
                <w:rStyle w:val="ChCharisSIL"/>
              </w:rPr>
              <w:t>ˈɐn.dʒɪŋ</w:t>
            </w:r>
          </w:p>
        </w:tc>
        <w:tc>
          <w:tcPr>
            <w:tcW w:w="1361" w:type="dxa"/>
            <w:shd w:val="clear" w:color="auto" w:fill="auto"/>
          </w:tcPr>
          <w:p w14:paraId="36C4B7B9"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3C8F432" w14:textId="77777777" w:rsidR="000F4F82" w:rsidRPr="003E69D6" w:rsidRDefault="000F4F82" w:rsidP="00A551BF">
            <w:pPr>
              <w:pStyle w:val="TableCell0-0115Break"/>
            </w:pPr>
            <w:r w:rsidRPr="003E69D6">
              <w:t>dog</w:t>
            </w:r>
          </w:p>
        </w:tc>
      </w:tr>
      <w:tr w:rsidR="00AC23C4" w:rsidRPr="003E69D6" w14:paraId="6EA3FDEB" w14:textId="77777777" w:rsidTr="00BC00CF">
        <w:tc>
          <w:tcPr>
            <w:tcW w:w="236" w:type="dxa"/>
            <w:shd w:val="clear" w:color="auto" w:fill="auto"/>
          </w:tcPr>
          <w:p w14:paraId="081EBC05" w14:textId="77777777" w:rsidR="000F4F82" w:rsidRPr="00EE4F16" w:rsidRDefault="000F4F82" w:rsidP="00A551BF">
            <w:pPr>
              <w:pStyle w:val="TableCell0-0115Break"/>
              <w:rPr>
                <w:rStyle w:val="ExampleSource"/>
              </w:rPr>
            </w:pPr>
          </w:p>
        </w:tc>
        <w:tc>
          <w:tcPr>
            <w:tcW w:w="1247" w:type="dxa"/>
            <w:shd w:val="clear" w:color="auto" w:fill="auto"/>
          </w:tcPr>
          <w:p w14:paraId="1E1FCBE2" w14:textId="77777777" w:rsidR="000F4F82" w:rsidRPr="007B599D" w:rsidRDefault="000F4F82" w:rsidP="00A551BF">
            <w:pPr>
              <w:pStyle w:val="TableCell0-0115Break"/>
              <w:rPr>
                <w:rStyle w:val="ChItalBold"/>
              </w:rPr>
            </w:pPr>
            <w:r w:rsidRPr="007B599D">
              <w:rPr>
                <w:rStyle w:val="ChItalBold"/>
              </w:rPr>
              <w:t>antar</w:t>
            </w:r>
          </w:p>
        </w:tc>
        <w:tc>
          <w:tcPr>
            <w:tcW w:w="1418" w:type="dxa"/>
            <w:shd w:val="clear" w:color="auto" w:fill="auto"/>
          </w:tcPr>
          <w:p w14:paraId="44DD5C31" w14:textId="77777777" w:rsidR="000F4F82" w:rsidRPr="008F535B" w:rsidRDefault="000F4F82" w:rsidP="00A551BF">
            <w:pPr>
              <w:pStyle w:val="TableCell0-0115Break"/>
              <w:rPr>
                <w:rStyle w:val="ChCharisSIL"/>
              </w:rPr>
            </w:pPr>
            <w:r w:rsidRPr="008F535B">
              <w:rPr>
                <w:rStyle w:val="ChCharisSIL"/>
              </w:rPr>
              <w:t>ˈɐn.tɐr̥</w:t>
            </w:r>
          </w:p>
        </w:tc>
        <w:tc>
          <w:tcPr>
            <w:tcW w:w="1361" w:type="dxa"/>
            <w:shd w:val="clear" w:color="auto" w:fill="auto"/>
          </w:tcPr>
          <w:p w14:paraId="7B269B63"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13243222" w14:textId="77777777" w:rsidR="000F4F82" w:rsidRPr="003E69D6" w:rsidRDefault="000F4F82" w:rsidP="00A551BF">
            <w:pPr>
              <w:pStyle w:val="TableCell0-0115Break"/>
            </w:pPr>
            <w:r w:rsidRPr="003E69D6">
              <w:t>bring</w:t>
            </w:r>
          </w:p>
        </w:tc>
      </w:tr>
      <w:tr w:rsidR="00AC23C4" w:rsidRPr="003E69D6" w14:paraId="52B9095E" w14:textId="77777777" w:rsidTr="00BC00CF">
        <w:tc>
          <w:tcPr>
            <w:tcW w:w="236" w:type="dxa"/>
            <w:shd w:val="clear" w:color="auto" w:fill="auto"/>
          </w:tcPr>
          <w:p w14:paraId="245109B9" w14:textId="77777777" w:rsidR="000F4F82" w:rsidRPr="00EE4F16" w:rsidRDefault="000F4F82" w:rsidP="00A551BF">
            <w:pPr>
              <w:pStyle w:val="TableCell0-0115Break"/>
              <w:rPr>
                <w:rStyle w:val="ExampleSource"/>
              </w:rPr>
            </w:pPr>
          </w:p>
        </w:tc>
        <w:tc>
          <w:tcPr>
            <w:tcW w:w="1247" w:type="dxa"/>
            <w:shd w:val="clear" w:color="auto" w:fill="auto"/>
          </w:tcPr>
          <w:p w14:paraId="53EEC0AB" w14:textId="77777777" w:rsidR="000F4F82" w:rsidRPr="007B599D" w:rsidRDefault="000F4F82" w:rsidP="00A551BF">
            <w:pPr>
              <w:pStyle w:val="TableCell0-0115Break"/>
              <w:rPr>
                <w:rStyle w:val="ChItalBold"/>
              </w:rPr>
            </w:pPr>
            <w:r w:rsidRPr="007B599D">
              <w:rPr>
                <w:rStyle w:val="ChItalBold"/>
              </w:rPr>
              <w:t>anyam</w:t>
            </w:r>
          </w:p>
        </w:tc>
        <w:tc>
          <w:tcPr>
            <w:tcW w:w="1418" w:type="dxa"/>
            <w:shd w:val="clear" w:color="auto" w:fill="auto"/>
          </w:tcPr>
          <w:p w14:paraId="09623E62" w14:textId="77777777" w:rsidR="000F4F82" w:rsidRPr="008F535B" w:rsidRDefault="000F4F82" w:rsidP="00A551BF">
            <w:pPr>
              <w:pStyle w:val="TableCell0-0115Break"/>
              <w:rPr>
                <w:rStyle w:val="ChCharisSIL"/>
              </w:rPr>
            </w:pPr>
            <w:r w:rsidRPr="008F535B">
              <w:rPr>
                <w:rStyle w:val="ChCharisSIL"/>
              </w:rPr>
              <w:t>ˈa.ɲɐm</w:t>
            </w:r>
          </w:p>
        </w:tc>
        <w:tc>
          <w:tcPr>
            <w:tcW w:w="1361" w:type="dxa"/>
            <w:shd w:val="clear" w:color="auto" w:fill="auto"/>
          </w:tcPr>
          <w:p w14:paraId="18FFFC69"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2F831493" w14:textId="77777777" w:rsidR="000F4F82" w:rsidRPr="003E69D6" w:rsidRDefault="000F4F82" w:rsidP="00A551BF">
            <w:pPr>
              <w:pStyle w:val="TableCell0-0115Break"/>
            </w:pPr>
            <w:r w:rsidRPr="003E69D6">
              <w:t>plait</w:t>
            </w:r>
          </w:p>
        </w:tc>
      </w:tr>
      <w:tr w:rsidR="00AC23C4" w:rsidRPr="003E69D6" w14:paraId="1538D1D8" w14:textId="77777777" w:rsidTr="00BC00CF">
        <w:tc>
          <w:tcPr>
            <w:tcW w:w="236" w:type="dxa"/>
            <w:shd w:val="clear" w:color="auto" w:fill="auto"/>
          </w:tcPr>
          <w:p w14:paraId="1FA93D4F" w14:textId="77777777" w:rsidR="000F4F82" w:rsidRPr="00EE4F16" w:rsidRDefault="000F4F82" w:rsidP="00A551BF">
            <w:pPr>
              <w:pStyle w:val="TableCell0-0115Break"/>
              <w:rPr>
                <w:rStyle w:val="ExampleSource"/>
              </w:rPr>
            </w:pPr>
          </w:p>
        </w:tc>
        <w:tc>
          <w:tcPr>
            <w:tcW w:w="1247" w:type="dxa"/>
            <w:shd w:val="clear" w:color="auto" w:fill="auto"/>
          </w:tcPr>
          <w:p w14:paraId="3AA1B13A" w14:textId="77777777" w:rsidR="000F4F82" w:rsidRPr="007B599D" w:rsidRDefault="000F4F82" w:rsidP="00A551BF">
            <w:pPr>
              <w:pStyle w:val="TableCell0-0115Break"/>
              <w:rPr>
                <w:rStyle w:val="ChItalBold"/>
              </w:rPr>
            </w:pPr>
            <w:r w:rsidRPr="007B599D">
              <w:rPr>
                <w:rStyle w:val="ChItalBold"/>
              </w:rPr>
              <w:t>apa</w:t>
            </w:r>
          </w:p>
        </w:tc>
        <w:tc>
          <w:tcPr>
            <w:tcW w:w="1418" w:type="dxa"/>
            <w:shd w:val="clear" w:color="auto" w:fill="auto"/>
          </w:tcPr>
          <w:p w14:paraId="6818DA61" w14:textId="77777777" w:rsidR="000F4F82" w:rsidRPr="008F535B" w:rsidRDefault="000F4F82" w:rsidP="00A551BF">
            <w:pPr>
              <w:pStyle w:val="TableCell0-0115Break"/>
              <w:rPr>
                <w:rStyle w:val="ChCharisSIL"/>
              </w:rPr>
            </w:pPr>
            <w:r w:rsidRPr="008F535B">
              <w:rPr>
                <w:rStyle w:val="ChCharisSIL"/>
              </w:rPr>
              <w:t>ˈa.pa</w:t>
            </w:r>
          </w:p>
        </w:tc>
        <w:tc>
          <w:tcPr>
            <w:tcW w:w="1361" w:type="dxa"/>
            <w:shd w:val="clear" w:color="auto" w:fill="auto"/>
          </w:tcPr>
          <w:p w14:paraId="1C7EB30D" w14:textId="77777777" w:rsidR="000F4F82" w:rsidRPr="008F535B" w:rsidRDefault="000F4F82" w:rsidP="00A551BF">
            <w:pPr>
              <w:pStyle w:val="TableCell0-0115Break"/>
              <w:rPr>
                <w:rStyle w:val="ChSmallCaps"/>
              </w:rPr>
            </w:pPr>
            <w:r w:rsidRPr="008F535B">
              <w:rPr>
                <w:rStyle w:val="ChSmallCaps"/>
              </w:rPr>
              <w:t>int</w:t>
            </w:r>
          </w:p>
        </w:tc>
        <w:tc>
          <w:tcPr>
            <w:tcW w:w="2438" w:type="dxa"/>
            <w:shd w:val="clear" w:color="auto" w:fill="auto"/>
          </w:tcPr>
          <w:p w14:paraId="43A7BE35" w14:textId="77777777" w:rsidR="000F4F82" w:rsidRPr="003E69D6" w:rsidRDefault="000F4F82" w:rsidP="00A551BF">
            <w:pPr>
              <w:pStyle w:val="TableCell0-0115Break"/>
            </w:pPr>
            <w:r w:rsidRPr="003E69D6">
              <w:t>what</w:t>
            </w:r>
          </w:p>
        </w:tc>
      </w:tr>
      <w:tr w:rsidR="00AC23C4" w:rsidRPr="003E69D6" w14:paraId="788A7522" w14:textId="77777777" w:rsidTr="00BC00CF">
        <w:tc>
          <w:tcPr>
            <w:tcW w:w="236" w:type="dxa"/>
            <w:shd w:val="clear" w:color="auto" w:fill="auto"/>
          </w:tcPr>
          <w:p w14:paraId="3FD71619" w14:textId="77777777" w:rsidR="000F4F82" w:rsidRPr="00EE4F16" w:rsidRDefault="000F4F82" w:rsidP="00A551BF">
            <w:pPr>
              <w:pStyle w:val="TableCell0-0115Break"/>
              <w:rPr>
                <w:rStyle w:val="ExampleSource"/>
              </w:rPr>
            </w:pPr>
          </w:p>
        </w:tc>
        <w:tc>
          <w:tcPr>
            <w:tcW w:w="1247" w:type="dxa"/>
            <w:shd w:val="clear" w:color="auto" w:fill="auto"/>
          </w:tcPr>
          <w:p w14:paraId="397793A0" w14:textId="77777777" w:rsidR="000F4F82" w:rsidRPr="007B599D" w:rsidRDefault="000F4F82" w:rsidP="00A551BF">
            <w:pPr>
              <w:pStyle w:val="TableCell0-0115Break"/>
              <w:rPr>
                <w:rStyle w:val="ChItalBold"/>
              </w:rPr>
            </w:pPr>
            <w:r w:rsidRPr="007B599D">
              <w:rPr>
                <w:rStyle w:val="ChItalBold"/>
              </w:rPr>
              <w:t>api</w:t>
            </w:r>
          </w:p>
        </w:tc>
        <w:tc>
          <w:tcPr>
            <w:tcW w:w="1418" w:type="dxa"/>
            <w:shd w:val="clear" w:color="auto" w:fill="auto"/>
          </w:tcPr>
          <w:p w14:paraId="3B673319" w14:textId="77777777" w:rsidR="000F4F82" w:rsidRPr="008F535B" w:rsidRDefault="000F4F82" w:rsidP="00A551BF">
            <w:pPr>
              <w:pStyle w:val="TableCell0-0115Break"/>
              <w:rPr>
                <w:rStyle w:val="ChCharisSIL"/>
              </w:rPr>
            </w:pPr>
            <w:r w:rsidRPr="008F535B">
              <w:rPr>
                <w:rStyle w:val="ChCharisSIL"/>
              </w:rPr>
              <w:t>ˈa.pi</w:t>
            </w:r>
          </w:p>
        </w:tc>
        <w:tc>
          <w:tcPr>
            <w:tcW w:w="1361" w:type="dxa"/>
            <w:shd w:val="clear" w:color="auto" w:fill="auto"/>
          </w:tcPr>
          <w:p w14:paraId="012014FC"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6D1C54A" w14:textId="77777777" w:rsidR="000F4F82" w:rsidRPr="003E69D6" w:rsidRDefault="000F4F82" w:rsidP="00A551BF">
            <w:pPr>
              <w:pStyle w:val="TableCell0-0115Break"/>
            </w:pPr>
            <w:r w:rsidRPr="003E69D6">
              <w:t>fire</w:t>
            </w:r>
          </w:p>
        </w:tc>
      </w:tr>
      <w:tr w:rsidR="00AC23C4" w:rsidRPr="003E69D6" w14:paraId="554A0D9F" w14:textId="77777777" w:rsidTr="00BC00CF">
        <w:tc>
          <w:tcPr>
            <w:tcW w:w="236" w:type="dxa"/>
            <w:shd w:val="clear" w:color="auto" w:fill="auto"/>
          </w:tcPr>
          <w:p w14:paraId="72BC8911" w14:textId="77777777" w:rsidR="000F4F82" w:rsidRPr="00EE4F16" w:rsidRDefault="000F4F82" w:rsidP="00A551BF">
            <w:pPr>
              <w:pStyle w:val="TableCell0-0115Break"/>
              <w:rPr>
                <w:rStyle w:val="ExampleSource"/>
              </w:rPr>
            </w:pPr>
          </w:p>
        </w:tc>
        <w:tc>
          <w:tcPr>
            <w:tcW w:w="1247" w:type="dxa"/>
            <w:shd w:val="clear" w:color="auto" w:fill="auto"/>
          </w:tcPr>
          <w:p w14:paraId="45E34AC9" w14:textId="77777777" w:rsidR="000F4F82" w:rsidRPr="007B599D" w:rsidRDefault="000F4F82" w:rsidP="00A551BF">
            <w:pPr>
              <w:pStyle w:val="TableCell0-0115Break"/>
              <w:rPr>
                <w:rStyle w:val="ChItalBold"/>
              </w:rPr>
            </w:pPr>
            <w:r w:rsidRPr="007B599D">
              <w:rPr>
                <w:rStyle w:val="ChItalBold"/>
              </w:rPr>
              <w:t>arang</w:t>
            </w:r>
          </w:p>
        </w:tc>
        <w:tc>
          <w:tcPr>
            <w:tcW w:w="1418" w:type="dxa"/>
            <w:shd w:val="clear" w:color="auto" w:fill="auto"/>
          </w:tcPr>
          <w:p w14:paraId="3BB8D35E" w14:textId="77777777" w:rsidR="000F4F82" w:rsidRPr="008F535B" w:rsidRDefault="000F4F82" w:rsidP="00A551BF">
            <w:pPr>
              <w:pStyle w:val="TableCell0-0115Break"/>
              <w:rPr>
                <w:rStyle w:val="ChCharisSIL"/>
              </w:rPr>
            </w:pPr>
            <w:r w:rsidRPr="008F535B">
              <w:rPr>
                <w:rStyle w:val="ChCharisSIL"/>
              </w:rPr>
              <w:t>ˈa.ɾɐŋ</w:t>
            </w:r>
          </w:p>
        </w:tc>
        <w:tc>
          <w:tcPr>
            <w:tcW w:w="1361" w:type="dxa"/>
            <w:shd w:val="clear" w:color="auto" w:fill="auto"/>
          </w:tcPr>
          <w:p w14:paraId="3C918887"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62F728B" w14:textId="77777777" w:rsidR="000F4F82" w:rsidRPr="003E69D6" w:rsidRDefault="000F4F82" w:rsidP="00A551BF">
            <w:pPr>
              <w:pStyle w:val="TableCell0-0115Break"/>
            </w:pPr>
            <w:r w:rsidRPr="003E69D6">
              <w:t>charcoal</w:t>
            </w:r>
          </w:p>
        </w:tc>
      </w:tr>
      <w:tr w:rsidR="00AC23C4" w:rsidRPr="003E69D6" w14:paraId="1FEBF28F" w14:textId="77777777" w:rsidTr="00BC00CF">
        <w:tc>
          <w:tcPr>
            <w:tcW w:w="236" w:type="dxa"/>
            <w:shd w:val="clear" w:color="auto" w:fill="auto"/>
          </w:tcPr>
          <w:p w14:paraId="14F95F69" w14:textId="77777777" w:rsidR="000F4F82" w:rsidRPr="00EE4F16" w:rsidRDefault="000F4F82" w:rsidP="00A551BF">
            <w:pPr>
              <w:pStyle w:val="TableCell0-0115Break"/>
              <w:rPr>
                <w:rStyle w:val="ExampleSource"/>
              </w:rPr>
            </w:pPr>
          </w:p>
        </w:tc>
        <w:tc>
          <w:tcPr>
            <w:tcW w:w="1247" w:type="dxa"/>
            <w:shd w:val="clear" w:color="auto" w:fill="auto"/>
          </w:tcPr>
          <w:p w14:paraId="3DCE0008" w14:textId="77777777" w:rsidR="000F4F82" w:rsidRPr="007B599D" w:rsidRDefault="000F4F82" w:rsidP="00A551BF">
            <w:pPr>
              <w:pStyle w:val="TableCell0-0115Break"/>
              <w:rPr>
                <w:rStyle w:val="ChItalBold"/>
              </w:rPr>
            </w:pPr>
            <w:r w:rsidRPr="007B599D">
              <w:rPr>
                <w:rStyle w:val="ChItalBold"/>
              </w:rPr>
              <w:t>asap</w:t>
            </w:r>
          </w:p>
        </w:tc>
        <w:tc>
          <w:tcPr>
            <w:tcW w:w="1418" w:type="dxa"/>
            <w:shd w:val="clear" w:color="auto" w:fill="auto"/>
          </w:tcPr>
          <w:p w14:paraId="22E41849" w14:textId="77777777" w:rsidR="000F4F82" w:rsidRPr="008F535B" w:rsidRDefault="000F4F82" w:rsidP="00A551BF">
            <w:pPr>
              <w:pStyle w:val="TableCell0-0115Break"/>
              <w:rPr>
                <w:rStyle w:val="ChCharisSIL"/>
              </w:rPr>
            </w:pPr>
            <w:r w:rsidRPr="008F535B">
              <w:rPr>
                <w:rStyle w:val="ChCharisSIL"/>
              </w:rPr>
              <w:t>ˈa.sɐp</w:t>
            </w:r>
          </w:p>
        </w:tc>
        <w:tc>
          <w:tcPr>
            <w:tcW w:w="1361" w:type="dxa"/>
            <w:shd w:val="clear" w:color="auto" w:fill="auto"/>
          </w:tcPr>
          <w:p w14:paraId="23847925"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2C284501" w14:textId="77777777" w:rsidR="000F4F82" w:rsidRPr="003E69D6" w:rsidRDefault="000F4F82" w:rsidP="00A551BF">
            <w:pPr>
              <w:pStyle w:val="TableCell0-0115Break"/>
            </w:pPr>
            <w:r w:rsidRPr="003E69D6">
              <w:t>smoke</w:t>
            </w:r>
          </w:p>
        </w:tc>
      </w:tr>
      <w:tr w:rsidR="00AC23C4" w:rsidRPr="003E69D6" w14:paraId="53B7F726" w14:textId="77777777" w:rsidTr="00BC00CF">
        <w:tc>
          <w:tcPr>
            <w:tcW w:w="236" w:type="dxa"/>
            <w:shd w:val="clear" w:color="auto" w:fill="auto"/>
          </w:tcPr>
          <w:p w14:paraId="39C51E75" w14:textId="77777777" w:rsidR="000F4F82" w:rsidRPr="00EE4F16" w:rsidRDefault="000F4F82" w:rsidP="00A551BF">
            <w:pPr>
              <w:pStyle w:val="TableCell0-0115Break"/>
              <w:rPr>
                <w:rStyle w:val="ExampleSource"/>
              </w:rPr>
            </w:pPr>
          </w:p>
        </w:tc>
        <w:tc>
          <w:tcPr>
            <w:tcW w:w="1247" w:type="dxa"/>
            <w:shd w:val="clear" w:color="auto" w:fill="auto"/>
          </w:tcPr>
          <w:p w14:paraId="5A2E456B" w14:textId="77777777" w:rsidR="000F4F82" w:rsidRPr="007B599D" w:rsidRDefault="000F4F82" w:rsidP="00A551BF">
            <w:pPr>
              <w:pStyle w:val="TableCell0-0115Break"/>
              <w:rPr>
                <w:rStyle w:val="ChItalBold"/>
              </w:rPr>
            </w:pPr>
            <w:r w:rsidRPr="007B599D">
              <w:rPr>
                <w:rStyle w:val="ChItalBold"/>
              </w:rPr>
              <w:t>asing</w:t>
            </w:r>
          </w:p>
        </w:tc>
        <w:tc>
          <w:tcPr>
            <w:tcW w:w="1418" w:type="dxa"/>
            <w:shd w:val="clear" w:color="auto" w:fill="auto"/>
          </w:tcPr>
          <w:p w14:paraId="3C2A0EAF" w14:textId="77777777" w:rsidR="000F4F82" w:rsidRPr="008F535B" w:rsidRDefault="000F4F82" w:rsidP="00A551BF">
            <w:pPr>
              <w:pStyle w:val="TableCell0-0115Break"/>
              <w:rPr>
                <w:rStyle w:val="ChCharisSIL"/>
              </w:rPr>
            </w:pPr>
            <w:r w:rsidRPr="008F535B">
              <w:rPr>
                <w:rStyle w:val="ChCharisSIL"/>
              </w:rPr>
              <w:t>ˈa.sɪn</w:t>
            </w:r>
          </w:p>
        </w:tc>
        <w:tc>
          <w:tcPr>
            <w:tcW w:w="1361" w:type="dxa"/>
            <w:shd w:val="clear" w:color="auto" w:fill="auto"/>
          </w:tcPr>
          <w:p w14:paraId="3482303C"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01812D6A" w14:textId="77777777" w:rsidR="000F4F82" w:rsidRPr="003E69D6" w:rsidRDefault="000F4F82" w:rsidP="00A551BF">
            <w:pPr>
              <w:pStyle w:val="TableCell0-0115Break"/>
            </w:pPr>
            <w:r w:rsidRPr="003E69D6">
              <w:t>be</w:t>
            </w:r>
            <w:r>
              <w:t xml:space="preserve"> </w:t>
            </w:r>
            <w:r w:rsidRPr="003E69D6">
              <w:t>salty</w:t>
            </w:r>
          </w:p>
        </w:tc>
      </w:tr>
      <w:tr w:rsidR="00AC23C4" w:rsidRPr="003E69D6" w14:paraId="21D8A726" w14:textId="77777777" w:rsidTr="00BC00CF">
        <w:tc>
          <w:tcPr>
            <w:tcW w:w="236" w:type="dxa"/>
            <w:shd w:val="clear" w:color="auto" w:fill="auto"/>
          </w:tcPr>
          <w:p w14:paraId="53915D1F" w14:textId="77777777" w:rsidR="000F4F82" w:rsidRPr="00EE4F16" w:rsidRDefault="000F4F82" w:rsidP="00A551BF">
            <w:pPr>
              <w:pStyle w:val="TableCell0-0115Break"/>
              <w:rPr>
                <w:rStyle w:val="ExampleSource"/>
              </w:rPr>
            </w:pPr>
          </w:p>
        </w:tc>
        <w:tc>
          <w:tcPr>
            <w:tcW w:w="1247" w:type="dxa"/>
            <w:shd w:val="clear" w:color="auto" w:fill="auto"/>
          </w:tcPr>
          <w:p w14:paraId="0AAE5E48" w14:textId="77777777" w:rsidR="000F4F82" w:rsidRPr="007B599D" w:rsidRDefault="000F4F82" w:rsidP="00A551BF">
            <w:pPr>
              <w:pStyle w:val="TableCell0-0115Break"/>
              <w:rPr>
                <w:rStyle w:val="ChItalBold"/>
              </w:rPr>
            </w:pPr>
            <w:r w:rsidRPr="007B599D">
              <w:rPr>
                <w:rStyle w:val="ChItalBold"/>
              </w:rPr>
              <w:t>asing</w:t>
            </w:r>
          </w:p>
        </w:tc>
        <w:tc>
          <w:tcPr>
            <w:tcW w:w="1418" w:type="dxa"/>
            <w:shd w:val="clear" w:color="auto" w:fill="auto"/>
          </w:tcPr>
          <w:p w14:paraId="5E63B8D6" w14:textId="77777777" w:rsidR="000F4F82" w:rsidRPr="008F535B" w:rsidRDefault="000F4F82" w:rsidP="00A551BF">
            <w:pPr>
              <w:pStyle w:val="TableCell0-0115Break"/>
              <w:rPr>
                <w:rStyle w:val="ChCharisSIL"/>
              </w:rPr>
            </w:pPr>
            <w:r w:rsidRPr="008F535B">
              <w:rPr>
                <w:rStyle w:val="ChCharisSIL"/>
              </w:rPr>
              <w:t>ˈa.sɪŋ</w:t>
            </w:r>
          </w:p>
        </w:tc>
        <w:tc>
          <w:tcPr>
            <w:tcW w:w="1361" w:type="dxa"/>
            <w:shd w:val="clear" w:color="auto" w:fill="auto"/>
          </w:tcPr>
          <w:p w14:paraId="32B6CAED"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2993B021" w14:textId="77777777" w:rsidR="000F4F82" w:rsidRPr="003E69D6" w:rsidRDefault="000F4F82" w:rsidP="00A551BF">
            <w:pPr>
              <w:pStyle w:val="TableCell0-0115Break"/>
            </w:pPr>
            <w:r w:rsidRPr="003E69D6">
              <w:t>be</w:t>
            </w:r>
            <w:r>
              <w:t xml:space="preserve"> </w:t>
            </w:r>
            <w:r w:rsidRPr="003E69D6">
              <w:t>foreign</w:t>
            </w:r>
          </w:p>
        </w:tc>
      </w:tr>
      <w:tr w:rsidR="00AC23C4" w:rsidRPr="003E69D6" w14:paraId="655E7551" w14:textId="77777777" w:rsidTr="00BC00CF">
        <w:tc>
          <w:tcPr>
            <w:tcW w:w="236" w:type="dxa"/>
            <w:shd w:val="clear" w:color="auto" w:fill="auto"/>
          </w:tcPr>
          <w:p w14:paraId="0F912962" w14:textId="77777777" w:rsidR="000F4F82" w:rsidRPr="00EE4F16" w:rsidRDefault="000F4F82" w:rsidP="00A551BF">
            <w:pPr>
              <w:pStyle w:val="TableCell0-0115Break"/>
              <w:rPr>
                <w:rStyle w:val="ExampleSource"/>
              </w:rPr>
            </w:pPr>
          </w:p>
        </w:tc>
        <w:tc>
          <w:tcPr>
            <w:tcW w:w="1247" w:type="dxa"/>
            <w:shd w:val="clear" w:color="auto" w:fill="auto"/>
          </w:tcPr>
          <w:p w14:paraId="4EED6081" w14:textId="77777777" w:rsidR="000F4F82" w:rsidRPr="007B599D" w:rsidRDefault="000F4F82" w:rsidP="00A551BF">
            <w:pPr>
              <w:pStyle w:val="TableCell0-0115Break"/>
              <w:rPr>
                <w:rStyle w:val="ChItalBold"/>
              </w:rPr>
            </w:pPr>
            <w:r w:rsidRPr="007B599D">
              <w:rPr>
                <w:rStyle w:val="ChItalBold"/>
              </w:rPr>
              <w:t>atas</w:t>
            </w:r>
          </w:p>
        </w:tc>
        <w:tc>
          <w:tcPr>
            <w:tcW w:w="1418" w:type="dxa"/>
            <w:shd w:val="clear" w:color="auto" w:fill="auto"/>
          </w:tcPr>
          <w:p w14:paraId="039C0EC8" w14:textId="77777777" w:rsidR="000F4F82" w:rsidRPr="008F535B" w:rsidRDefault="000F4F82" w:rsidP="00A551BF">
            <w:pPr>
              <w:pStyle w:val="TableCell0-0115Break"/>
              <w:rPr>
                <w:rStyle w:val="ChCharisSIL"/>
              </w:rPr>
            </w:pPr>
            <w:r w:rsidRPr="008F535B">
              <w:rPr>
                <w:rStyle w:val="ChCharisSIL"/>
              </w:rPr>
              <w:t>ˈa.tɐs</w:t>
            </w:r>
          </w:p>
        </w:tc>
        <w:tc>
          <w:tcPr>
            <w:tcW w:w="1361" w:type="dxa"/>
            <w:shd w:val="clear" w:color="auto" w:fill="auto"/>
          </w:tcPr>
          <w:p w14:paraId="14EFC0F0" w14:textId="77777777" w:rsidR="000F4F82" w:rsidRPr="008F535B" w:rsidRDefault="000F4F82" w:rsidP="00A551BF">
            <w:pPr>
              <w:pStyle w:val="TableCell0-0115Break"/>
              <w:rPr>
                <w:rStyle w:val="ChSmallCaps"/>
              </w:rPr>
            </w:pPr>
            <w:r w:rsidRPr="008F535B">
              <w:rPr>
                <w:rStyle w:val="ChSmallCaps"/>
              </w:rPr>
              <w:t>n-loc</w:t>
            </w:r>
          </w:p>
        </w:tc>
        <w:tc>
          <w:tcPr>
            <w:tcW w:w="2438" w:type="dxa"/>
            <w:shd w:val="clear" w:color="auto" w:fill="auto"/>
          </w:tcPr>
          <w:p w14:paraId="4CC96618" w14:textId="77777777" w:rsidR="000F4F82" w:rsidRPr="003E69D6" w:rsidRDefault="000F4F82" w:rsidP="00A551BF">
            <w:pPr>
              <w:pStyle w:val="TableCell0-0115Break"/>
            </w:pPr>
            <w:r w:rsidRPr="003E69D6">
              <w:t>top</w:t>
            </w:r>
          </w:p>
        </w:tc>
      </w:tr>
      <w:tr w:rsidR="00AC23C4" w:rsidRPr="003E69D6" w14:paraId="7DF07F3E" w14:textId="77777777" w:rsidTr="00BC00CF">
        <w:tc>
          <w:tcPr>
            <w:tcW w:w="236" w:type="dxa"/>
            <w:shd w:val="clear" w:color="auto" w:fill="auto"/>
          </w:tcPr>
          <w:p w14:paraId="73C79304" w14:textId="77777777" w:rsidR="000F4F82" w:rsidRPr="00EE4F16" w:rsidRDefault="000F4F82" w:rsidP="00A551BF">
            <w:pPr>
              <w:pStyle w:val="TableCell0-0115Break"/>
              <w:rPr>
                <w:rStyle w:val="ExampleSource"/>
              </w:rPr>
            </w:pPr>
          </w:p>
        </w:tc>
        <w:tc>
          <w:tcPr>
            <w:tcW w:w="1247" w:type="dxa"/>
            <w:shd w:val="clear" w:color="auto" w:fill="auto"/>
          </w:tcPr>
          <w:p w14:paraId="4A60048D" w14:textId="77777777" w:rsidR="000F4F82" w:rsidRPr="007B599D" w:rsidRDefault="000F4F82" w:rsidP="00A551BF">
            <w:pPr>
              <w:pStyle w:val="TableCell0-0115Break"/>
              <w:rPr>
                <w:rStyle w:val="ChItalBold"/>
              </w:rPr>
            </w:pPr>
            <w:r w:rsidRPr="007B599D">
              <w:rPr>
                <w:rStyle w:val="ChItalBold"/>
              </w:rPr>
              <w:t>atur</w:t>
            </w:r>
          </w:p>
        </w:tc>
        <w:tc>
          <w:tcPr>
            <w:tcW w:w="1418" w:type="dxa"/>
            <w:shd w:val="clear" w:color="auto" w:fill="auto"/>
          </w:tcPr>
          <w:p w14:paraId="609B780D" w14:textId="77777777" w:rsidR="000F4F82" w:rsidRPr="008F535B" w:rsidRDefault="000F4F82" w:rsidP="00A551BF">
            <w:pPr>
              <w:pStyle w:val="TableCell0-0115Break"/>
              <w:rPr>
                <w:rStyle w:val="ChCharisSIL"/>
              </w:rPr>
            </w:pPr>
            <w:r w:rsidRPr="008F535B">
              <w:rPr>
                <w:rStyle w:val="ChCharisSIL"/>
              </w:rPr>
              <w:t>ˈa.tʊr̥</w:t>
            </w:r>
          </w:p>
        </w:tc>
        <w:tc>
          <w:tcPr>
            <w:tcW w:w="1361" w:type="dxa"/>
            <w:shd w:val="clear" w:color="auto" w:fill="auto"/>
          </w:tcPr>
          <w:p w14:paraId="47597AF7"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ECF3351" w14:textId="77777777" w:rsidR="000F4F82" w:rsidRPr="003E69D6" w:rsidRDefault="000F4F82" w:rsidP="00A551BF">
            <w:pPr>
              <w:pStyle w:val="TableCell0-0115Break"/>
            </w:pPr>
            <w:r w:rsidRPr="003E69D6">
              <w:t>arrange</w:t>
            </w:r>
          </w:p>
        </w:tc>
      </w:tr>
      <w:tr w:rsidR="00AC23C4" w:rsidRPr="003E69D6" w14:paraId="77DA93D6" w14:textId="77777777" w:rsidTr="00BC00CF">
        <w:tc>
          <w:tcPr>
            <w:tcW w:w="236" w:type="dxa"/>
            <w:shd w:val="clear" w:color="auto" w:fill="auto"/>
          </w:tcPr>
          <w:p w14:paraId="0E4E5F0B" w14:textId="77777777" w:rsidR="000F4F82" w:rsidRPr="00EE4F16" w:rsidRDefault="000F4F82" w:rsidP="00A551BF">
            <w:pPr>
              <w:pStyle w:val="TableCell0-0115Break"/>
              <w:rPr>
                <w:rStyle w:val="ExampleSource"/>
              </w:rPr>
            </w:pPr>
          </w:p>
        </w:tc>
        <w:tc>
          <w:tcPr>
            <w:tcW w:w="1247" w:type="dxa"/>
            <w:shd w:val="clear" w:color="auto" w:fill="auto"/>
          </w:tcPr>
          <w:p w14:paraId="6FA0E3AA" w14:textId="77777777" w:rsidR="000F4F82" w:rsidRPr="007B599D" w:rsidRDefault="000F4F82" w:rsidP="00A551BF">
            <w:pPr>
              <w:pStyle w:val="TableCell0-0115Break"/>
              <w:rPr>
                <w:rStyle w:val="ChItalBold"/>
              </w:rPr>
            </w:pPr>
            <w:r w:rsidRPr="007B599D">
              <w:rPr>
                <w:rStyle w:val="ChItalBold"/>
              </w:rPr>
              <w:t>awang</w:t>
            </w:r>
          </w:p>
        </w:tc>
        <w:tc>
          <w:tcPr>
            <w:tcW w:w="1418" w:type="dxa"/>
            <w:shd w:val="clear" w:color="auto" w:fill="auto"/>
          </w:tcPr>
          <w:p w14:paraId="0A4AD338" w14:textId="77777777" w:rsidR="000F4F82" w:rsidRPr="008F535B" w:rsidRDefault="000F4F82" w:rsidP="00A551BF">
            <w:pPr>
              <w:pStyle w:val="TableCell0-0115Break"/>
              <w:rPr>
                <w:rStyle w:val="ChCharisSIL"/>
              </w:rPr>
            </w:pPr>
            <w:r w:rsidRPr="008F535B">
              <w:rPr>
                <w:rStyle w:val="ChCharisSIL"/>
              </w:rPr>
              <w:t>ˈa.wɐŋ</w:t>
            </w:r>
          </w:p>
        </w:tc>
        <w:tc>
          <w:tcPr>
            <w:tcW w:w="1361" w:type="dxa"/>
            <w:shd w:val="clear" w:color="auto" w:fill="auto"/>
          </w:tcPr>
          <w:p w14:paraId="7395B287"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0EEE52B" w14:textId="77777777" w:rsidR="000F4F82" w:rsidRPr="003E69D6" w:rsidRDefault="000F4F82" w:rsidP="00A551BF">
            <w:pPr>
              <w:pStyle w:val="TableCell0-0115Break"/>
            </w:pPr>
            <w:r w:rsidRPr="003E69D6">
              <w:t>cloud</w:t>
            </w:r>
          </w:p>
        </w:tc>
      </w:tr>
      <w:tr w:rsidR="00AC23C4" w:rsidRPr="003E69D6" w14:paraId="2522FA33" w14:textId="77777777" w:rsidTr="00BC00CF">
        <w:tc>
          <w:tcPr>
            <w:tcW w:w="236" w:type="dxa"/>
            <w:shd w:val="clear" w:color="auto" w:fill="auto"/>
          </w:tcPr>
          <w:p w14:paraId="17666431" w14:textId="77777777" w:rsidR="000F4F82" w:rsidRPr="00EE4F16" w:rsidRDefault="000F4F82" w:rsidP="00A551BF">
            <w:pPr>
              <w:pStyle w:val="TableCell0-0115Break"/>
              <w:rPr>
                <w:rStyle w:val="ExampleSource"/>
              </w:rPr>
            </w:pPr>
          </w:p>
        </w:tc>
        <w:tc>
          <w:tcPr>
            <w:tcW w:w="1247" w:type="dxa"/>
            <w:shd w:val="clear" w:color="auto" w:fill="auto"/>
          </w:tcPr>
          <w:p w14:paraId="4E1E718F" w14:textId="77777777" w:rsidR="000F4F82" w:rsidRPr="007B599D" w:rsidRDefault="000F4F82" w:rsidP="00A551BF">
            <w:pPr>
              <w:pStyle w:val="TableCell0-0115Break"/>
              <w:rPr>
                <w:rStyle w:val="ChItalBold"/>
              </w:rPr>
            </w:pPr>
            <w:r w:rsidRPr="007B599D">
              <w:rPr>
                <w:rStyle w:val="ChItalBold"/>
              </w:rPr>
              <w:t>awas</w:t>
            </w:r>
          </w:p>
        </w:tc>
        <w:tc>
          <w:tcPr>
            <w:tcW w:w="1418" w:type="dxa"/>
            <w:shd w:val="clear" w:color="auto" w:fill="auto"/>
          </w:tcPr>
          <w:p w14:paraId="00F758EA" w14:textId="77777777" w:rsidR="000F4F82" w:rsidRPr="008F535B" w:rsidRDefault="000F4F82" w:rsidP="00A551BF">
            <w:pPr>
              <w:pStyle w:val="TableCell0-0115Break"/>
              <w:rPr>
                <w:rStyle w:val="ChCharisSIL"/>
              </w:rPr>
            </w:pPr>
            <w:r w:rsidRPr="008F535B">
              <w:rPr>
                <w:rStyle w:val="ChCharisSIL"/>
              </w:rPr>
              <w:t>ˈa.wɐs</w:t>
            </w:r>
          </w:p>
        </w:tc>
        <w:tc>
          <w:tcPr>
            <w:tcW w:w="1361" w:type="dxa"/>
            <w:shd w:val="clear" w:color="auto" w:fill="auto"/>
          </w:tcPr>
          <w:p w14:paraId="2C1AB3F1" w14:textId="77777777" w:rsidR="000F4F82" w:rsidRPr="008F535B" w:rsidRDefault="000F4F82" w:rsidP="00A551BF">
            <w:pPr>
              <w:pStyle w:val="TableCell0-0115Break"/>
              <w:rPr>
                <w:rStyle w:val="ChSmallCaps"/>
              </w:rPr>
            </w:pPr>
            <w:r w:rsidRPr="008F535B">
              <w:rPr>
                <w:rStyle w:val="ChSmallCaps"/>
              </w:rPr>
              <w:t>v.mo(dy)</w:t>
            </w:r>
          </w:p>
        </w:tc>
        <w:tc>
          <w:tcPr>
            <w:tcW w:w="2438" w:type="dxa"/>
            <w:shd w:val="clear" w:color="auto" w:fill="auto"/>
          </w:tcPr>
          <w:p w14:paraId="17760177" w14:textId="77777777" w:rsidR="000F4F82" w:rsidRPr="003E69D6" w:rsidRDefault="000F4F82" w:rsidP="00A551BF">
            <w:pPr>
              <w:pStyle w:val="TableCell0-0115Break"/>
            </w:pPr>
            <w:r w:rsidRPr="003E69D6">
              <w:t>watch</w:t>
            </w:r>
            <w:r>
              <w:t xml:space="preserve"> </w:t>
            </w:r>
            <w:r w:rsidRPr="003E69D6">
              <w:t>out</w:t>
            </w:r>
          </w:p>
        </w:tc>
      </w:tr>
      <w:tr w:rsidR="00AC23C4" w:rsidRPr="003E69D6" w14:paraId="7A38F943" w14:textId="77777777" w:rsidTr="00BC00CF">
        <w:tc>
          <w:tcPr>
            <w:tcW w:w="236" w:type="dxa"/>
            <w:shd w:val="clear" w:color="auto" w:fill="auto"/>
          </w:tcPr>
          <w:p w14:paraId="49E54F0E" w14:textId="77777777" w:rsidR="000F4F82" w:rsidRPr="00EE4F16" w:rsidRDefault="000F4F82" w:rsidP="00A551BF">
            <w:pPr>
              <w:pStyle w:val="TableCell0-0115Break"/>
              <w:rPr>
                <w:rStyle w:val="ExampleSource"/>
              </w:rPr>
            </w:pPr>
          </w:p>
        </w:tc>
        <w:tc>
          <w:tcPr>
            <w:tcW w:w="1247" w:type="dxa"/>
            <w:shd w:val="clear" w:color="auto" w:fill="auto"/>
          </w:tcPr>
          <w:p w14:paraId="7D16AA15" w14:textId="77777777" w:rsidR="000F4F82" w:rsidRPr="007B599D" w:rsidRDefault="000F4F82" w:rsidP="00A551BF">
            <w:pPr>
              <w:pStyle w:val="TableCell0-0115Break"/>
              <w:rPr>
                <w:rStyle w:val="ChItalBold"/>
              </w:rPr>
            </w:pPr>
            <w:r w:rsidRPr="007B599D">
              <w:rPr>
                <w:rStyle w:val="ChItalBold"/>
              </w:rPr>
              <w:t>ayam</w:t>
            </w:r>
          </w:p>
        </w:tc>
        <w:tc>
          <w:tcPr>
            <w:tcW w:w="1418" w:type="dxa"/>
            <w:shd w:val="clear" w:color="auto" w:fill="auto"/>
          </w:tcPr>
          <w:p w14:paraId="6987CFA1" w14:textId="77777777" w:rsidR="000F4F82" w:rsidRPr="008F535B" w:rsidRDefault="000F4F82" w:rsidP="00A551BF">
            <w:pPr>
              <w:pStyle w:val="TableCell0-0115Break"/>
              <w:rPr>
                <w:rStyle w:val="ChCharisSIL"/>
              </w:rPr>
            </w:pPr>
            <w:r w:rsidRPr="008F535B">
              <w:rPr>
                <w:rStyle w:val="ChCharisSIL"/>
              </w:rPr>
              <w:t>ˈa.jɐm</w:t>
            </w:r>
          </w:p>
        </w:tc>
        <w:tc>
          <w:tcPr>
            <w:tcW w:w="1361" w:type="dxa"/>
            <w:shd w:val="clear" w:color="auto" w:fill="auto"/>
          </w:tcPr>
          <w:p w14:paraId="1A3531D3"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5C5396F" w14:textId="77777777" w:rsidR="000F4F82" w:rsidRPr="003E69D6" w:rsidRDefault="000F4F82" w:rsidP="00A551BF">
            <w:pPr>
              <w:pStyle w:val="TableCell0-0115Break"/>
            </w:pPr>
            <w:r w:rsidRPr="003E69D6">
              <w:t>chicken</w:t>
            </w:r>
          </w:p>
        </w:tc>
      </w:tr>
      <w:tr w:rsidR="00AC23C4" w:rsidRPr="003E69D6" w14:paraId="6F015253" w14:textId="77777777" w:rsidTr="00BC00CF">
        <w:tc>
          <w:tcPr>
            <w:tcW w:w="236" w:type="dxa"/>
            <w:shd w:val="clear" w:color="auto" w:fill="auto"/>
          </w:tcPr>
          <w:p w14:paraId="76BF8A67" w14:textId="77777777" w:rsidR="000F4F82" w:rsidRPr="00EE4F16" w:rsidRDefault="000F4F82" w:rsidP="000F4F82">
            <w:pPr>
              <w:pStyle w:val="TableCell0-2115ptBreak"/>
              <w:rPr>
                <w:rStyle w:val="ExampleSource"/>
              </w:rPr>
            </w:pPr>
          </w:p>
        </w:tc>
        <w:tc>
          <w:tcPr>
            <w:tcW w:w="1247" w:type="dxa"/>
            <w:shd w:val="clear" w:color="auto" w:fill="auto"/>
          </w:tcPr>
          <w:p w14:paraId="2D2D966B" w14:textId="77777777" w:rsidR="000F4F82" w:rsidRPr="007B599D" w:rsidRDefault="000F4F82" w:rsidP="000F4F82">
            <w:pPr>
              <w:pStyle w:val="TableCell0-2115ptBreak"/>
              <w:rPr>
                <w:rStyle w:val="ChItalBold"/>
              </w:rPr>
            </w:pPr>
            <w:r w:rsidRPr="007B599D">
              <w:rPr>
                <w:rStyle w:val="ChItalBold"/>
              </w:rPr>
              <w:t>ayung</w:t>
            </w:r>
          </w:p>
        </w:tc>
        <w:tc>
          <w:tcPr>
            <w:tcW w:w="1418" w:type="dxa"/>
            <w:shd w:val="clear" w:color="auto" w:fill="auto"/>
          </w:tcPr>
          <w:p w14:paraId="48F04A3B" w14:textId="77777777" w:rsidR="000F4F82" w:rsidRPr="008F535B" w:rsidRDefault="000F4F82" w:rsidP="000F4F82">
            <w:pPr>
              <w:pStyle w:val="TableCell0-2115ptBreak"/>
              <w:rPr>
                <w:rStyle w:val="ChCharisSIL"/>
              </w:rPr>
            </w:pPr>
            <w:r w:rsidRPr="008F535B">
              <w:rPr>
                <w:rStyle w:val="ChCharisSIL"/>
              </w:rPr>
              <w:t>ˈa.jʊn</w:t>
            </w:r>
          </w:p>
        </w:tc>
        <w:tc>
          <w:tcPr>
            <w:tcW w:w="1361" w:type="dxa"/>
            <w:shd w:val="clear" w:color="auto" w:fill="auto"/>
          </w:tcPr>
          <w:p w14:paraId="455C9E96" w14:textId="77777777" w:rsidR="000F4F82" w:rsidRPr="008F535B" w:rsidRDefault="000F4F82" w:rsidP="000F4F82">
            <w:pPr>
              <w:pStyle w:val="TableCell0-2115ptBreak"/>
              <w:rPr>
                <w:rStyle w:val="ChSmallCaps"/>
              </w:rPr>
            </w:pPr>
            <w:r w:rsidRPr="008F535B">
              <w:rPr>
                <w:rStyle w:val="ChSmallCaps"/>
              </w:rPr>
              <w:t>v.bi</w:t>
            </w:r>
          </w:p>
        </w:tc>
        <w:tc>
          <w:tcPr>
            <w:tcW w:w="2438" w:type="dxa"/>
            <w:shd w:val="clear" w:color="auto" w:fill="auto"/>
          </w:tcPr>
          <w:p w14:paraId="0D3CC294" w14:textId="77777777" w:rsidR="000F4F82" w:rsidRPr="003E69D6" w:rsidRDefault="000F4F82" w:rsidP="000F4F82">
            <w:pPr>
              <w:pStyle w:val="TableCell0-2115ptBreak"/>
            </w:pPr>
            <w:r w:rsidRPr="003E69D6">
              <w:t>hit</w:t>
            </w:r>
          </w:p>
        </w:tc>
      </w:tr>
      <w:tr w:rsidR="00AC23C4" w:rsidRPr="00C350A6" w14:paraId="3C48D64A" w14:textId="77777777" w:rsidTr="00BC00CF">
        <w:tc>
          <w:tcPr>
            <w:tcW w:w="236" w:type="dxa"/>
            <w:shd w:val="clear" w:color="auto" w:fill="auto"/>
          </w:tcPr>
          <w:p w14:paraId="20C01A96" w14:textId="77777777" w:rsidR="000F4F82" w:rsidRPr="00EE4F16" w:rsidRDefault="000F4F82" w:rsidP="000F4F82">
            <w:pPr>
              <w:pStyle w:val="TableCell5-2"/>
              <w:rPr>
                <w:rStyle w:val="ExampleSource"/>
              </w:rPr>
            </w:pPr>
          </w:p>
        </w:tc>
        <w:tc>
          <w:tcPr>
            <w:tcW w:w="1247" w:type="dxa"/>
            <w:shd w:val="clear" w:color="auto" w:fill="auto"/>
          </w:tcPr>
          <w:p w14:paraId="04C8BDA5" w14:textId="77777777" w:rsidR="000F4F82" w:rsidRPr="00C350A6" w:rsidRDefault="000F4F82" w:rsidP="000F4F82">
            <w:pPr>
              <w:pStyle w:val="TableCell2-2"/>
              <w:rPr>
                <w:rStyle w:val="ChBold"/>
              </w:rPr>
            </w:pPr>
            <w:r w:rsidRPr="00C350A6">
              <w:rPr>
                <w:rStyle w:val="ChBold"/>
              </w:rPr>
              <w:t>B</w:t>
            </w:r>
          </w:p>
        </w:tc>
        <w:tc>
          <w:tcPr>
            <w:tcW w:w="1418" w:type="dxa"/>
            <w:shd w:val="clear" w:color="auto" w:fill="auto"/>
          </w:tcPr>
          <w:p w14:paraId="24200B8E" w14:textId="77777777" w:rsidR="000F4F82" w:rsidRPr="00C350A6" w:rsidRDefault="000F4F82" w:rsidP="000F4F82">
            <w:pPr>
              <w:pStyle w:val="TableCell2-2"/>
            </w:pPr>
          </w:p>
        </w:tc>
        <w:tc>
          <w:tcPr>
            <w:tcW w:w="1361" w:type="dxa"/>
            <w:shd w:val="clear" w:color="auto" w:fill="auto"/>
          </w:tcPr>
          <w:p w14:paraId="7C680B4B" w14:textId="77777777" w:rsidR="000F4F82" w:rsidRPr="00C350A6" w:rsidRDefault="000F4F82" w:rsidP="000F4F82">
            <w:pPr>
              <w:pStyle w:val="TableCell2-2"/>
            </w:pPr>
          </w:p>
        </w:tc>
        <w:tc>
          <w:tcPr>
            <w:tcW w:w="2438" w:type="dxa"/>
            <w:shd w:val="clear" w:color="auto" w:fill="auto"/>
          </w:tcPr>
          <w:p w14:paraId="3E862BBD" w14:textId="77777777" w:rsidR="000F4F82" w:rsidRPr="00C350A6" w:rsidRDefault="000F4F82" w:rsidP="000F4F82">
            <w:pPr>
              <w:pStyle w:val="TableCell2-2"/>
            </w:pPr>
          </w:p>
        </w:tc>
      </w:tr>
      <w:tr w:rsidR="00AC23C4" w:rsidRPr="003E69D6" w14:paraId="2975DDDC" w14:textId="77777777" w:rsidTr="00BC00CF">
        <w:tc>
          <w:tcPr>
            <w:tcW w:w="236" w:type="dxa"/>
            <w:shd w:val="clear" w:color="auto" w:fill="auto"/>
          </w:tcPr>
          <w:p w14:paraId="5151AC8C" w14:textId="77777777" w:rsidR="000F4F82" w:rsidRPr="00EE4F16" w:rsidRDefault="000F4F82" w:rsidP="00A551BF">
            <w:pPr>
              <w:pStyle w:val="TableCell0-0115Break"/>
              <w:rPr>
                <w:rStyle w:val="ExampleSource"/>
              </w:rPr>
            </w:pPr>
          </w:p>
        </w:tc>
        <w:tc>
          <w:tcPr>
            <w:tcW w:w="1247" w:type="dxa"/>
            <w:shd w:val="clear" w:color="auto" w:fill="auto"/>
          </w:tcPr>
          <w:p w14:paraId="455564A1" w14:textId="77777777" w:rsidR="000F4F82" w:rsidRPr="007B599D" w:rsidRDefault="000F4F82" w:rsidP="00A551BF">
            <w:pPr>
              <w:pStyle w:val="TableCell0-0115Break"/>
              <w:rPr>
                <w:rStyle w:val="ChItalBold"/>
              </w:rPr>
            </w:pPr>
            <w:r w:rsidRPr="007B599D">
              <w:rPr>
                <w:rStyle w:val="ChItalBold"/>
              </w:rPr>
              <w:t>babat</w:t>
            </w:r>
          </w:p>
        </w:tc>
        <w:tc>
          <w:tcPr>
            <w:tcW w:w="1418" w:type="dxa"/>
            <w:shd w:val="clear" w:color="auto" w:fill="auto"/>
          </w:tcPr>
          <w:p w14:paraId="7802524C" w14:textId="77777777" w:rsidR="000F4F82" w:rsidRPr="008F535B" w:rsidRDefault="000F4F82" w:rsidP="00A551BF">
            <w:pPr>
              <w:pStyle w:val="TableCell0-0115Break"/>
              <w:rPr>
                <w:rStyle w:val="ChCharisSIL"/>
              </w:rPr>
            </w:pPr>
            <w:r w:rsidRPr="008F535B">
              <w:rPr>
                <w:rStyle w:val="ChCharisSIL"/>
              </w:rPr>
              <w:t>ˈba.bɐt̚</w:t>
            </w:r>
          </w:p>
        </w:tc>
        <w:tc>
          <w:tcPr>
            <w:tcW w:w="1361" w:type="dxa"/>
            <w:shd w:val="clear" w:color="auto" w:fill="auto"/>
          </w:tcPr>
          <w:p w14:paraId="0C1C1756"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2CB7FD1C" w14:textId="77777777" w:rsidR="000F4F82" w:rsidRPr="003E69D6" w:rsidRDefault="000F4F82" w:rsidP="00A551BF">
            <w:pPr>
              <w:pStyle w:val="TableCell0-0115Break"/>
            </w:pPr>
            <w:r w:rsidRPr="003E69D6">
              <w:t>clear</w:t>
            </w:r>
            <w:r>
              <w:t xml:space="preserve"> </w:t>
            </w:r>
            <w:r w:rsidRPr="003E69D6">
              <w:t>away</w:t>
            </w:r>
          </w:p>
        </w:tc>
      </w:tr>
      <w:tr w:rsidR="00AC23C4" w:rsidRPr="003E69D6" w14:paraId="2DED75D0" w14:textId="77777777" w:rsidTr="00BC00CF">
        <w:tc>
          <w:tcPr>
            <w:tcW w:w="236" w:type="dxa"/>
            <w:shd w:val="clear" w:color="auto" w:fill="auto"/>
          </w:tcPr>
          <w:p w14:paraId="29CD0DBA" w14:textId="77777777" w:rsidR="000F4F82" w:rsidRPr="00EE4F16" w:rsidRDefault="000F4F82" w:rsidP="00A551BF">
            <w:pPr>
              <w:pStyle w:val="TableCell0-0115Break"/>
              <w:rPr>
                <w:rStyle w:val="ExampleSource"/>
              </w:rPr>
            </w:pPr>
          </w:p>
        </w:tc>
        <w:tc>
          <w:tcPr>
            <w:tcW w:w="1247" w:type="dxa"/>
            <w:shd w:val="clear" w:color="auto" w:fill="auto"/>
          </w:tcPr>
          <w:p w14:paraId="3A945304" w14:textId="77777777" w:rsidR="000F4F82" w:rsidRPr="007B599D" w:rsidRDefault="000F4F82" w:rsidP="00A551BF">
            <w:pPr>
              <w:pStyle w:val="TableCell0-0115Break"/>
              <w:rPr>
                <w:rStyle w:val="ChItalBold"/>
              </w:rPr>
            </w:pPr>
            <w:r w:rsidRPr="007B599D">
              <w:rPr>
                <w:rStyle w:val="ChItalBold"/>
              </w:rPr>
              <w:t>babi</w:t>
            </w:r>
          </w:p>
        </w:tc>
        <w:tc>
          <w:tcPr>
            <w:tcW w:w="1418" w:type="dxa"/>
            <w:shd w:val="clear" w:color="auto" w:fill="auto"/>
          </w:tcPr>
          <w:p w14:paraId="67418E00" w14:textId="77777777" w:rsidR="000F4F82" w:rsidRPr="008F535B" w:rsidRDefault="000F4F82" w:rsidP="00A551BF">
            <w:pPr>
              <w:pStyle w:val="TableCell0-0115Break"/>
              <w:rPr>
                <w:rStyle w:val="ChCharisSIL"/>
              </w:rPr>
            </w:pPr>
            <w:r w:rsidRPr="008F535B">
              <w:rPr>
                <w:rStyle w:val="ChCharisSIL"/>
              </w:rPr>
              <w:t>ˈba.bi</w:t>
            </w:r>
          </w:p>
        </w:tc>
        <w:tc>
          <w:tcPr>
            <w:tcW w:w="1361" w:type="dxa"/>
            <w:shd w:val="clear" w:color="auto" w:fill="auto"/>
          </w:tcPr>
          <w:p w14:paraId="58F19620"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7193AB1" w14:textId="77777777" w:rsidR="000F4F82" w:rsidRPr="003E69D6" w:rsidRDefault="000F4F82" w:rsidP="00A551BF">
            <w:pPr>
              <w:pStyle w:val="TableCell0-0115Break"/>
            </w:pPr>
            <w:r w:rsidRPr="003E69D6">
              <w:t>pig</w:t>
            </w:r>
          </w:p>
        </w:tc>
      </w:tr>
      <w:tr w:rsidR="00AC23C4" w:rsidRPr="003E69D6" w14:paraId="206D3555" w14:textId="77777777" w:rsidTr="00BC00CF">
        <w:tc>
          <w:tcPr>
            <w:tcW w:w="236" w:type="dxa"/>
            <w:shd w:val="clear" w:color="auto" w:fill="auto"/>
          </w:tcPr>
          <w:p w14:paraId="09CD7A6B" w14:textId="77777777" w:rsidR="000F4F82" w:rsidRPr="00EE4F16" w:rsidRDefault="000F4F82" w:rsidP="00A551BF">
            <w:pPr>
              <w:pStyle w:val="TableCell0-0115Break"/>
              <w:rPr>
                <w:rStyle w:val="ExampleSource"/>
              </w:rPr>
            </w:pPr>
          </w:p>
        </w:tc>
        <w:tc>
          <w:tcPr>
            <w:tcW w:w="1247" w:type="dxa"/>
            <w:shd w:val="clear" w:color="auto" w:fill="auto"/>
          </w:tcPr>
          <w:p w14:paraId="2ADE03C9" w14:textId="77777777" w:rsidR="000F4F82" w:rsidRPr="007B599D" w:rsidRDefault="000F4F82" w:rsidP="00A551BF">
            <w:pPr>
              <w:pStyle w:val="TableCell0-0115Break"/>
              <w:rPr>
                <w:rStyle w:val="ChItalBold"/>
              </w:rPr>
            </w:pPr>
            <w:r w:rsidRPr="007B599D">
              <w:rPr>
                <w:rStyle w:val="ChItalBold"/>
              </w:rPr>
              <w:t>bagus</w:t>
            </w:r>
          </w:p>
        </w:tc>
        <w:tc>
          <w:tcPr>
            <w:tcW w:w="1418" w:type="dxa"/>
            <w:shd w:val="clear" w:color="auto" w:fill="auto"/>
          </w:tcPr>
          <w:p w14:paraId="2243F03E" w14:textId="77777777" w:rsidR="000F4F82" w:rsidRPr="008F535B" w:rsidRDefault="000F4F82" w:rsidP="00A551BF">
            <w:pPr>
              <w:pStyle w:val="TableCell0-0115Break"/>
              <w:rPr>
                <w:rStyle w:val="ChCharisSIL"/>
              </w:rPr>
            </w:pPr>
            <w:r w:rsidRPr="008F535B">
              <w:rPr>
                <w:rStyle w:val="ChCharisSIL"/>
              </w:rPr>
              <w:t>ˈba.gʊs</w:t>
            </w:r>
          </w:p>
        </w:tc>
        <w:tc>
          <w:tcPr>
            <w:tcW w:w="1361" w:type="dxa"/>
            <w:shd w:val="clear" w:color="auto" w:fill="auto"/>
          </w:tcPr>
          <w:p w14:paraId="2364332C"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560BDEBF" w14:textId="77777777" w:rsidR="000F4F82" w:rsidRPr="003E69D6" w:rsidRDefault="000F4F82" w:rsidP="00A551BF">
            <w:pPr>
              <w:pStyle w:val="TableCell0-0115Break"/>
            </w:pPr>
            <w:r w:rsidRPr="003E69D6">
              <w:t>be</w:t>
            </w:r>
            <w:r>
              <w:t xml:space="preserve"> </w:t>
            </w:r>
            <w:r w:rsidRPr="003E69D6">
              <w:t>good</w:t>
            </w:r>
          </w:p>
        </w:tc>
      </w:tr>
      <w:tr w:rsidR="00AC23C4" w:rsidRPr="003E69D6" w14:paraId="45EB6237" w14:textId="77777777" w:rsidTr="00BC00CF">
        <w:tc>
          <w:tcPr>
            <w:tcW w:w="236" w:type="dxa"/>
            <w:shd w:val="clear" w:color="auto" w:fill="auto"/>
          </w:tcPr>
          <w:p w14:paraId="18A3BF98" w14:textId="77777777" w:rsidR="000F4F82" w:rsidRPr="00EE4F16" w:rsidRDefault="000F4F82" w:rsidP="00A551BF">
            <w:pPr>
              <w:pStyle w:val="TableCell0-0115Break"/>
              <w:rPr>
                <w:rStyle w:val="ExampleSource"/>
              </w:rPr>
            </w:pPr>
          </w:p>
        </w:tc>
        <w:tc>
          <w:tcPr>
            <w:tcW w:w="1247" w:type="dxa"/>
            <w:shd w:val="clear" w:color="auto" w:fill="auto"/>
          </w:tcPr>
          <w:p w14:paraId="5CF9E928" w14:textId="77777777" w:rsidR="000F4F82" w:rsidRPr="007B599D" w:rsidRDefault="000F4F82" w:rsidP="00A551BF">
            <w:pPr>
              <w:pStyle w:val="TableCell0-0115Break"/>
              <w:rPr>
                <w:rStyle w:val="ChItalBold"/>
              </w:rPr>
            </w:pPr>
            <w:r w:rsidRPr="007B599D">
              <w:rPr>
                <w:rStyle w:val="ChItalBold"/>
              </w:rPr>
              <w:t>baik</w:t>
            </w:r>
          </w:p>
        </w:tc>
        <w:tc>
          <w:tcPr>
            <w:tcW w:w="1418" w:type="dxa"/>
            <w:shd w:val="clear" w:color="auto" w:fill="auto"/>
          </w:tcPr>
          <w:p w14:paraId="7A72938C" w14:textId="77777777" w:rsidR="000F4F82" w:rsidRPr="008F535B" w:rsidRDefault="000F4F82" w:rsidP="00A551BF">
            <w:pPr>
              <w:pStyle w:val="TableCell0-0115Break"/>
              <w:rPr>
                <w:rStyle w:val="ChCharisSIL"/>
              </w:rPr>
            </w:pPr>
            <w:r w:rsidRPr="008F535B">
              <w:rPr>
                <w:rStyle w:val="ChCharisSIL"/>
              </w:rPr>
              <w:t>ˈba.ɪk̚</w:t>
            </w:r>
          </w:p>
        </w:tc>
        <w:tc>
          <w:tcPr>
            <w:tcW w:w="1361" w:type="dxa"/>
            <w:shd w:val="clear" w:color="auto" w:fill="auto"/>
          </w:tcPr>
          <w:p w14:paraId="189350E8"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66938F3F" w14:textId="77777777" w:rsidR="000F4F82" w:rsidRPr="003E69D6" w:rsidRDefault="000F4F82" w:rsidP="00A551BF">
            <w:pPr>
              <w:pStyle w:val="TableCell0-0115Break"/>
            </w:pPr>
            <w:r w:rsidRPr="003E69D6">
              <w:t>be</w:t>
            </w:r>
            <w:r>
              <w:t xml:space="preserve"> </w:t>
            </w:r>
            <w:r w:rsidRPr="003E69D6">
              <w:t>good</w:t>
            </w:r>
          </w:p>
        </w:tc>
      </w:tr>
      <w:tr w:rsidR="00AC23C4" w:rsidRPr="003E69D6" w14:paraId="100EBAB5" w14:textId="77777777" w:rsidTr="00BC00CF">
        <w:tc>
          <w:tcPr>
            <w:tcW w:w="236" w:type="dxa"/>
            <w:shd w:val="clear" w:color="auto" w:fill="auto"/>
          </w:tcPr>
          <w:p w14:paraId="7223BB42" w14:textId="77777777" w:rsidR="000F4F82" w:rsidRPr="00EE4F16" w:rsidRDefault="000F4F82" w:rsidP="00A551BF">
            <w:pPr>
              <w:pStyle w:val="TableCell0-0115Break"/>
              <w:rPr>
                <w:rStyle w:val="ExampleSource"/>
              </w:rPr>
            </w:pPr>
          </w:p>
        </w:tc>
        <w:tc>
          <w:tcPr>
            <w:tcW w:w="1247" w:type="dxa"/>
            <w:shd w:val="clear" w:color="auto" w:fill="auto"/>
          </w:tcPr>
          <w:p w14:paraId="5FD3C6AA" w14:textId="77777777" w:rsidR="000F4F82" w:rsidRPr="007B599D" w:rsidRDefault="000F4F82" w:rsidP="00A551BF">
            <w:pPr>
              <w:pStyle w:val="TableCell0-0115Break"/>
              <w:rPr>
                <w:rStyle w:val="ChItalBold"/>
              </w:rPr>
            </w:pPr>
            <w:r w:rsidRPr="007B599D">
              <w:rPr>
                <w:rStyle w:val="ChItalBold"/>
              </w:rPr>
              <w:t>bakar</w:t>
            </w:r>
          </w:p>
        </w:tc>
        <w:tc>
          <w:tcPr>
            <w:tcW w:w="1418" w:type="dxa"/>
            <w:shd w:val="clear" w:color="auto" w:fill="auto"/>
          </w:tcPr>
          <w:p w14:paraId="5A7952FB" w14:textId="77777777" w:rsidR="000F4F82" w:rsidRPr="008F535B" w:rsidRDefault="000F4F82" w:rsidP="00A551BF">
            <w:pPr>
              <w:pStyle w:val="TableCell0-0115Break"/>
              <w:rPr>
                <w:rStyle w:val="ChCharisSIL"/>
              </w:rPr>
            </w:pPr>
            <w:r w:rsidRPr="008F535B">
              <w:rPr>
                <w:rStyle w:val="ChCharisSIL"/>
              </w:rPr>
              <w:t>ˈba.kɐr̥</w:t>
            </w:r>
          </w:p>
        </w:tc>
        <w:tc>
          <w:tcPr>
            <w:tcW w:w="1361" w:type="dxa"/>
            <w:shd w:val="clear" w:color="auto" w:fill="auto"/>
          </w:tcPr>
          <w:p w14:paraId="7B713E3F"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26DF9A3" w14:textId="77777777" w:rsidR="000F4F82" w:rsidRPr="003E69D6" w:rsidRDefault="000F4F82" w:rsidP="00A551BF">
            <w:pPr>
              <w:pStyle w:val="TableCell0-0115Break"/>
            </w:pPr>
            <w:r w:rsidRPr="003E69D6">
              <w:t>burn</w:t>
            </w:r>
          </w:p>
        </w:tc>
      </w:tr>
      <w:tr w:rsidR="00AC23C4" w:rsidRPr="003E69D6" w14:paraId="69DF42D5" w14:textId="77777777" w:rsidTr="00BC00CF">
        <w:tc>
          <w:tcPr>
            <w:tcW w:w="236" w:type="dxa"/>
            <w:shd w:val="clear" w:color="auto" w:fill="auto"/>
          </w:tcPr>
          <w:p w14:paraId="201D7917" w14:textId="77777777" w:rsidR="000F4F82" w:rsidRPr="00EE4F16" w:rsidRDefault="000F4F82" w:rsidP="00A551BF">
            <w:pPr>
              <w:pStyle w:val="TableCell0-0115Break"/>
              <w:rPr>
                <w:rStyle w:val="ExampleSource"/>
              </w:rPr>
            </w:pPr>
          </w:p>
        </w:tc>
        <w:tc>
          <w:tcPr>
            <w:tcW w:w="1247" w:type="dxa"/>
            <w:shd w:val="clear" w:color="auto" w:fill="auto"/>
          </w:tcPr>
          <w:p w14:paraId="25BB17D6" w14:textId="77777777" w:rsidR="000F4F82" w:rsidRPr="007B599D" w:rsidRDefault="000F4F82" w:rsidP="00A551BF">
            <w:pPr>
              <w:pStyle w:val="TableCell0-0115Break"/>
              <w:rPr>
                <w:rStyle w:val="ChItalBold"/>
              </w:rPr>
            </w:pPr>
            <w:r w:rsidRPr="007B599D">
              <w:rPr>
                <w:rStyle w:val="ChItalBold"/>
              </w:rPr>
              <w:t>baku</w:t>
            </w:r>
          </w:p>
        </w:tc>
        <w:tc>
          <w:tcPr>
            <w:tcW w:w="1418" w:type="dxa"/>
            <w:shd w:val="clear" w:color="auto" w:fill="auto"/>
          </w:tcPr>
          <w:p w14:paraId="158E343A" w14:textId="77777777" w:rsidR="000F4F82" w:rsidRPr="008F535B" w:rsidRDefault="000F4F82" w:rsidP="00A551BF">
            <w:pPr>
              <w:pStyle w:val="TableCell0-0115Break"/>
              <w:rPr>
                <w:rStyle w:val="ChCharisSIL"/>
              </w:rPr>
            </w:pPr>
            <w:r w:rsidRPr="008F535B">
              <w:rPr>
                <w:rStyle w:val="ChCharisSIL"/>
              </w:rPr>
              <w:t>ˈba.ku</w:t>
            </w:r>
          </w:p>
        </w:tc>
        <w:tc>
          <w:tcPr>
            <w:tcW w:w="1361" w:type="dxa"/>
            <w:shd w:val="clear" w:color="auto" w:fill="auto"/>
          </w:tcPr>
          <w:p w14:paraId="0B76537D" w14:textId="77777777" w:rsidR="000F4F82" w:rsidRPr="008F535B" w:rsidRDefault="000F4F82" w:rsidP="00A551BF">
            <w:pPr>
              <w:pStyle w:val="TableCell0-0115Break"/>
              <w:rPr>
                <w:rStyle w:val="ChSmallCaps"/>
              </w:rPr>
            </w:pPr>
            <w:r w:rsidRPr="008F535B">
              <w:rPr>
                <w:rStyle w:val="ChSmallCaps"/>
              </w:rPr>
              <w:t>recp</w:t>
            </w:r>
          </w:p>
        </w:tc>
        <w:tc>
          <w:tcPr>
            <w:tcW w:w="2438" w:type="dxa"/>
            <w:shd w:val="clear" w:color="auto" w:fill="auto"/>
          </w:tcPr>
          <w:p w14:paraId="556DA1A6" w14:textId="77777777" w:rsidR="000F4F82" w:rsidRPr="003E69D6" w:rsidRDefault="000F4F82" w:rsidP="00A551BF">
            <w:pPr>
              <w:pStyle w:val="TableCell0-0115Break"/>
            </w:pPr>
            <w:r w:rsidRPr="003E69D6">
              <w:t>reciprocal</w:t>
            </w:r>
          </w:p>
        </w:tc>
      </w:tr>
      <w:tr w:rsidR="00AC23C4" w:rsidRPr="003E69D6" w14:paraId="024E72D4" w14:textId="77777777" w:rsidTr="00BC00CF">
        <w:tc>
          <w:tcPr>
            <w:tcW w:w="236" w:type="dxa"/>
            <w:shd w:val="clear" w:color="auto" w:fill="auto"/>
          </w:tcPr>
          <w:p w14:paraId="3513C3F0" w14:textId="77777777" w:rsidR="000F4F82" w:rsidRPr="00EE4F16" w:rsidRDefault="000F4F82" w:rsidP="00A551BF">
            <w:pPr>
              <w:pStyle w:val="TableCell0-0115Break"/>
              <w:rPr>
                <w:rStyle w:val="ExampleSource"/>
              </w:rPr>
            </w:pPr>
          </w:p>
        </w:tc>
        <w:tc>
          <w:tcPr>
            <w:tcW w:w="1247" w:type="dxa"/>
            <w:shd w:val="clear" w:color="auto" w:fill="auto"/>
          </w:tcPr>
          <w:p w14:paraId="5250B0DE" w14:textId="77777777" w:rsidR="000F4F82" w:rsidRPr="007B599D" w:rsidRDefault="000F4F82" w:rsidP="00A551BF">
            <w:pPr>
              <w:pStyle w:val="TableCell0-0115Break"/>
              <w:rPr>
                <w:rStyle w:val="ChItalBold"/>
              </w:rPr>
            </w:pPr>
            <w:r w:rsidRPr="007B599D">
              <w:rPr>
                <w:rStyle w:val="ChItalBold"/>
              </w:rPr>
              <w:t>balap</w:t>
            </w:r>
          </w:p>
        </w:tc>
        <w:tc>
          <w:tcPr>
            <w:tcW w:w="1418" w:type="dxa"/>
            <w:shd w:val="clear" w:color="auto" w:fill="auto"/>
          </w:tcPr>
          <w:p w14:paraId="7C9E16F3" w14:textId="77777777" w:rsidR="000F4F82" w:rsidRPr="008F535B" w:rsidRDefault="000F4F82" w:rsidP="00A551BF">
            <w:pPr>
              <w:pStyle w:val="TableCell0-0115Break"/>
              <w:rPr>
                <w:rStyle w:val="ChCharisSIL"/>
              </w:rPr>
            </w:pPr>
            <w:r w:rsidRPr="008F535B">
              <w:rPr>
                <w:rStyle w:val="ChCharisSIL"/>
              </w:rPr>
              <w:t>ˈba.lɐp̚</w:t>
            </w:r>
          </w:p>
        </w:tc>
        <w:tc>
          <w:tcPr>
            <w:tcW w:w="1361" w:type="dxa"/>
            <w:shd w:val="clear" w:color="auto" w:fill="auto"/>
          </w:tcPr>
          <w:p w14:paraId="57E37478"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BF7F3BD" w14:textId="77777777" w:rsidR="000F4F82" w:rsidRPr="003E69D6" w:rsidRDefault="000F4F82" w:rsidP="00A551BF">
            <w:pPr>
              <w:pStyle w:val="TableCell0-0115Break"/>
            </w:pPr>
            <w:r w:rsidRPr="003E69D6">
              <w:t>race</w:t>
            </w:r>
          </w:p>
        </w:tc>
      </w:tr>
      <w:tr w:rsidR="00AC23C4" w:rsidRPr="003E69D6" w14:paraId="459DBC9B" w14:textId="77777777" w:rsidTr="00BC00CF">
        <w:tc>
          <w:tcPr>
            <w:tcW w:w="236" w:type="dxa"/>
            <w:shd w:val="clear" w:color="auto" w:fill="auto"/>
          </w:tcPr>
          <w:p w14:paraId="1697E857" w14:textId="77777777" w:rsidR="000F4F82" w:rsidRPr="00EE4F16" w:rsidRDefault="000F4F82" w:rsidP="00A551BF">
            <w:pPr>
              <w:pStyle w:val="TableCell0-0115Break"/>
              <w:rPr>
                <w:rStyle w:val="ExampleSource"/>
              </w:rPr>
            </w:pPr>
          </w:p>
        </w:tc>
        <w:tc>
          <w:tcPr>
            <w:tcW w:w="1247" w:type="dxa"/>
            <w:shd w:val="clear" w:color="auto" w:fill="auto"/>
          </w:tcPr>
          <w:p w14:paraId="5CB9035C" w14:textId="77777777" w:rsidR="000F4F82" w:rsidRPr="007B599D" w:rsidRDefault="000F4F82" w:rsidP="00A551BF">
            <w:pPr>
              <w:pStyle w:val="TableCell0-0115Break"/>
              <w:rPr>
                <w:rStyle w:val="ChItalBold"/>
              </w:rPr>
            </w:pPr>
            <w:r w:rsidRPr="007B599D">
              <w:rPr>
                <w:rStyle w:val="ChItalBold"/>
              </w:rPr>
              <w:t>balas</w:t>
            </w:r>
          </w:p>
        </w:tc>
        <w:tc>
          <w:tcPr>
            <w:tcW w:w="1418" w:type="dxa"/>
            <w:shd w:val="clear" w:color="auto" w:fill="auto"/>
          </w:tcPr>
          <w:p w14:paraId="40C2C247" w14:textId="77777777" w:rsidR="000F4F82" w:rsidRPr="008F535B" w:rsidRDefault="000F4F82" w:rsidP="00A551BF">
            <w:pPr>
              <w:pStyle w:val="TableCell0-0115Break"/>
              <w:rPr>
                <w:rStyle w:val="ChCharisSIL"/>
              </w:rPr>
            </w:pPr>
            <w:r w:rsidRPr="008F535B">
              <w:rPr>
                <w:rStyle w:val="ChCharisSIL"/>
              </w:rPr>
              <w:t>ˈba.lɐs</w:t>
            </w:r>
          </w:p>
        </w:tc>
        <w:tc>
          <w:tcPr>
            <w:tcW w:w="1361" w:type="dxa"/>
            <w:shd w:val="clear" w:color="auto" w:fill="auto"/>
          </w:tcPr>
          <w:p w14:paraId="0AA4002D"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50A784C8" w14:textId="77777777" w:rsidR="000F4F82" w:rsidRPr="003E69D6" w:rsidRDefault="000F4F82" w:rsidP="00A551BF">
            <w:pPr>
              <w:pStyle w:val="TableCell0-0115Break"/>
            </w:pPr>
            <w:r w:rsidRPr="003E69D6">
              <w:t>reply</w:t>
            </w:r>
          </w:p>
        </w:tc>
      </w:tr>
      <w:tr w:rsidR="00AC23C4" w:rsidRPr="003E69D6" w14:paraId="06CA866A" w14:textId="77777777" w:rsidTr="00BC00CF">
        <w:tc>
          <w:tcPr>
            <w:tcW w:w="236" w:type="dxa"/>
            <w:shd w:val="clear" w:color="auto" w:fill="auto"/>
          </w:tcPr>
          <w:p w14:paraId="4F5958E1" w14:textId="77777777" w:rsidR="000F4F82" w:rsidRPr="00EE4F16" w:rsidRDefault="000F4F82" w:rsidP="00A551BF">
            <w:pPr>
              <w:pStyle w:val="TableCell0-0115Break"/>
              <w:rPr>
                <w:rStyle w:val="ExampleSource"/>
              </w:rPr>
            </w:pPr>
          </w:p>
        </w:tc>
        <w:tc>
          <w:tcPr>
            <w:tcW w:w="1247" w:type="dxa"/>
            <w:shd w:val="clear" w:color="auto" w:fill="auto"/>
          </w:tcPr>
          <w:p w14:paraId="31B39006" w14:textId="77777777" w:rsidR="000F4F82" w:rsidRPr="007B599D" w:rsidRDefault="000F4F82" w:rsidP="00A551BF">
            <w:pPr>
              <w:pStyle w:val="TableCell0-0115Break"/>
              <w:rPr>
                <w:rStyle w:val="ChItalBold"/>
              </w:rPr>
            </w:pPr>
            <w:r w:rsidRPr="007B599D">
              <w:rPr>
                <w:rStyle w:val="ChItalBold"/>
              </w:rPr>
              <w:t>balay</w:t>
            </w:r>
          </w:p>
        </w:tc>
        <w:tc>
          <w:tcPr>
            <w:tcW w:w="1418" w:type="dxa"/>
            <w:shd w:val="clear" w:color="auto" w:fill="auto"/>
          </w:tcPr>
          <w:p w14:paraId="50A8F951" w14:textId="77777777" w:rsidR="000F4F82" w:rsidRPr="008F535B" w:rsidRDefault="000F4F82" w:rsidP="00A551BF">
            <w:pPr>
              <w:pStyle w:val="TableCell0-0115Break"/>
              <w:rPr>
                <w:rStyle w:val="ChCharisSIL"/>
              </w:rPr>
            </w:pPr>
            <w:r w:rsidRPr="008F535B">
              <w:rPr>
                <w:rStyle w:val="ChCharisSIL"/>
              </w:rPr>
              <w:t>ˈba.lɐj</w:t>
            </w:r>
          </w:p>
        </w:tc>
        <w:tc>
          <w:tcPr>
            <w:tcW w:w="1361" w:type="dxa"/>
            <w:shd w:val="clear" w:color="auto" w:fill="auto"/>
          </w:tcPr>
          <w:p w14:paraId="7D7168AC"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2C97CEF" w14:textId="77777777" w:rsidR="000F4F82" w:rsidRPr="003E69D6" w:rsidRDefault="000F4F82" w:rsidP="00A551BF">
            <w:pPr>
              <w:pStyle w:val="TableCell0-0115Break"/>
            </w:pPr>
            <w:r w:rsidRPr="003E69D6">
              <w:t>meeting</w:t>
            </w:r>
            <w:r>
              <w:t xml:space="preserve"> </w:t>
            </w:r>
            <w:r w:rsidRPr="003E69D6">
              <w:t>hall</w:t>
            </w:r>
          </w:p>
        </w:tc>
      </w:tr>
      <w:tr w:rsidR="00AC23C4" w:rsidRPr="003E69D6" w14:paraId="2A9F50BA" w14:textId="77777777" w:rsidTr="00BC00CF">
        <w:tc>
          <w:tcPr>
            <w:tcW w:w="236" w:type="dxa"/>
            <w:shd w:val="clear" w:color="auto" w:fill="auto"/>
          </w:tcPr>
          <w:p w14:paraId="22933CB8" w14:textId="77777777" w:rsidR="000F4F82" w:rsidRPr="00EE4F16" w:rsidRDefault="000F4F82" w:rsidP="00A551BF">
            <w:pPr>
              <w:pStyle w:val="TableCell0-0115Break"/>
              <w:rPr>
                <w:rStyle w:val="ExampleSource"/>
              </w:rPr>
            </w:pPr>
          </w:p>
        </w:tc>
        <w:tc>
          <w:tcPr>
            <w:tcW w:w="1247" w:type="dxa"/>
            <w:shd w:val="clear" w:color="auto" w:fill="auto"/>
          </w:tcPr>
          <w:p w14:paraId="058D2FC3" w14:textId="77777777" w:rsidR="000F4F82" w:rsidRPr="007B599D" w:rsidRDefault="000F4F82" w:rsidP="00A551BF">
            <w:pPr>
              <w:pStyle w:val="TableCell0-0115Break"/>
              <w:rPr>
                <w:rStyle w:val="ChItalBold"/>
              </w:rPr>
            </w:pPr>
            <w:r w:rsidRPr="007B599D">
              <w:rPr>
                <w:rStyle w:val="ChItalBold"/>
              </w:rPr>
              <w:t>balik</w:t>
            </w:r>
          </w:p>
        </w:tc>
        <w:tc>
          <w:tcPr>
            <w:tcW w:w="1418" w:type="dxa"/>
            <w:shd w:val="clear" w:color="auto" w:fill="auto"/>
          </w:tcPr>
          <w:p w14:paraId="146DF6AA" w14:textId="77777777" w:rsidR="000F4F82" w:rsidRPr="008F535B" w:rsidRDefault="000F4F82" w:rsidP="00A551BF">
            <w:pPr>
              <w:pStyle w:val="TableCell0-0115Break"/>
              <w:rPr>
                <w:rStyle w:val="ChCharisSIL"/>
              </w:rPr>
            </w:pPr>
            <w:r w:rsidRPr="008F535B">
              <w:rPr>
                <w:rStyle w:val="ChCharisSIL"/>
              </w:rPr>
              <w:t>ˈba.lɪk̚</w:t>
            </w:r>
          </w:p>
        </w:tc>
        <w:tc>
          <w:tcPr>
            <w:tcW w:w="1361" w:type="dxa"/>
            <w:shd w:val="clear" w:color="auto" w:fill="auto"/>
          </w:tcPr>
          <w:p w14:paraId="599C9709"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675B0A19" w14:textId="77777777" w:rsidR="000F4F82" w:rsidRPr="003E69D6" w:rsidRDefault="000F4F82" w:rsidP="00A551BF">
            <w:pPr>
              <w:pStyle w:val="TableCell0-0115Break"/>
            </w:pPr>
            <w:r w:rsidRPr="003E69D6">
              <w:t>turn</w:t>
            </w:r>
            <w:r>
              <w:t xml:space="preserve"> </w:t>
            </w:r>
            <w:r w:rsidRPr="003E69D6">
              <w:t>around</w:t>
            </w:r>
          </w:p>
        </w:tc>
      </w:tr>
      <w:tr w:rsidR="00AC23C4" w:rsidRPr="003E69D6" w14:paraId="4A77B60E" w14:textId="77777777" w:rsidTr="00BC00CF">
        <w:tc>
          <w:tcPr>
            <w:tcW w:w="236" w:type="dxa"/>
            <w:shd w:val="clear" w:color="auto" w:fill="auto"/>
          </w:tcPr>
          <w:p w14:paraId="3CE8BBC6" w14:textId="77777777" w:rsidR="000F4F82" w:rsidRPr="00EE4F16" w:rsidRDefault="000F4F82" w:rsidP="00A551BF">
            <w:pPr>
              <w:pStyle w:val="TableCell0-0115Break"/>
              <w:rPr>
                <w:rStyle w:val="ExampleSource"/>
              </w:rPr>
            </w:pPr>
          </w:p>
        </w:tc>
        <w:tc>
          <w:tcPr>
            <w:tcW w:w="1247" w:type="dxa"/>
            <w:shd w:val="clear" w:color="auto" w:fill="auto"/>
          </w:tcPr>
          <w:p w14:paraId="47786A5B" w14:textId="77777777" w:rsidR="000F4F82" w:rsidRPr="007B599D" w:rsidRDefault="000F4F82" w:rsidP="00A551BF">
            <w:pPr>
              <w:pStyle w:val="TableCell0-0115Break"/>
              <w:rPr>
                <w:rStyle w:val="ChItalBold"/>
              </w:rPr>
            </w:pPr>
            <w:r w:rsidRPr="007B599D">
              <w:rPr>
                <w:rStyle w:val="ChItalBold"/>
              </w:rPr>
              <w:t>balok</w:t>
            </w:r>
          </w:p>
        </w:tc>
        <w:tc>
          <w:tcPr>
            <w:tcW w:w="1418" w:type="dxa"/>
            <w:shd w:val="clear" w:color="auto" w:fill="auto"/>
          </w:tcPr>
          <w:p w14:paraId="7194ED36" w14:textId="77777777" w:rsidR="000F4F82" w:rsidRPr="008F535B" w:rsidRDefault="000F4F82" w:rsidP="00A551BF">
            <w:pPr>
              <w:pStyle w:val="TableCell0-0115Break"/>
              <w:rPr>
                <w:rStyle w:val="ChCharisSIL"/>
              </w:rPr>
            </w:pPr>
            <w:r w:rsidRPr="008F535B">
              <w:rPr>
                <w:rStyle w:val="ChCharisSIL"/>
              </w:rPr>
              <w:t>ˈba.lɔ̞k̚</w:t>
            </w:r>
          </w:p>
        </w:tc>
        <w:tc>
          <w:tcPr>
            <w:tcW w:w="1361" w:type="dxa"/>
            <w:shd w:val="clear" w:color="auto" w:fill="auto"/>
          </w:tcPr>
          <w:p w14:paraId="795D2DBF"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6B0DF6B" w14:textId="77777777" w:rsidR="000F4F82" w:rsidRPr="003E69D6" w:rsidRDefault="000F4F82" w:rsidP="00A551BF">
            <w:pPr>
              <w:pStyle w:val="TableCell0-0115Break"/>
            </w:pPr>
            <w:r w:rsidRPr="003E69D6">
              <w:t>wooden</w:t>
            </w:r>
            <w:r>
              <w:t xml:space="preserve"> </w:t>
            </w:r>
            <w:r w:rsidRPr="003E69D6">
              <w:t>beam</w:t>
            </w:r>
          </w:p>
        </w:tc>
      </w:tr>
      <w:tr w:rsidR="00AC23C4" w:rsidRPr="003E69D6" w14:paraId="777944FC" w14:textId="77777777" w:rsidTr="00BC00CF">
        <w:tc>
          <w:tcPr>
            <w:tcW w:w="236" w:type="dxa"/>
            <w:shd w:val="clear" w:color="auto" w:fill="auto"/>
          </w:tcPr>
          <w:p w14:paraId="6D901B0A" w14:textId="77777777" w:rsidR="000F4F82" w:rsidRPr="00EE4F16" w:rsidRDefault="000F4F82" w:rsidP="00A551BF">
            <w:pPr>
              <w:pStyle w:val="TableCell0-0115Break"/>
              <w:rPr>
                <w:rStyle w:val="ExampleSource"/>
              </w:rPr>
            </w:pPr>
          </w:p>
        </w:tc>
        <w:tc>
          <w:tcPr>
            <w:tcW w:w="1247" w:type="dxa"/>
            <w:shd w:val="clear" w:color="auto" w:fill="auto"/>
          </w:tcPr>
          <w:p w14:paraId="4C6A344F" w14:textId="77777777" w:rsidR="000F4F82" w:rsidRPr="007B599D" w:rsidRDefault="000F4F82" w:rsidP="00A551BF">
            <w:pPr>
              <w:pStyle w:val="TableCell0-0115Break"/>
              <w:rPr>
                <w:rStyle w:val="ChItalBold"/>
              </w:rPr>
            </w:pPr>
            <w:r w:rsidRPr="007B599D">
              <w:rPr>
                <w:rStyle w:val="ChItalBold"/>
              </w:rPr>
              <w:t>balut</w:t>
            </w:r>
          </w:p>
        </w:tc>
        <w:tc>
          <w:tcPr>
            <w:tcW w:w="1418" w:type="dxa"/>
            <w:shd w:val="clear" w:color="auto" w:fill="auto"/>
          </w:tcPr>
          <w:p w14:paraId="2165A746" w14:textId="77777777" w:rsidR="000F4F82" w:rsidRPr="008F535B" w:rsidRDefault="000F4F82" w:rsidP="00A551BF">
            <w:pPr>
              <w:pStyle w:val="TableCell0-0115Break"/>
              <w:rPr>
                <w:rStyle w:val="ChCharisSIL"/>
              </w:rPr>
            </w:pPr>
            <w:r w:rsidRPr="008F535B">
              <w:rPr>
                <w:rStyle w:val="ChCharisSIL"/>
              </w:rPr>
              <w:t>ˈba.lʊt</w:t>
            </w:r>
          </w:p>
        </w:tc>
        <w:tc>
          <w:tcPr>
            <w:tcW w:w="1361" w:type="dxa"/>
            <w:shd w:val="clear" w:color="auto" w:fill="auto"/>
          </w:tcPr>
          <w:p w14:paraId="53CEE379"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2F977E4" w14:textId="77777777" w:rsidR="000F4F82" w:rsidRPr="003E69D6" w:rsidRDefault="000F4F82" w:rsidP="00A551BF">
            <w:pPr>
              <w:pStyle w:val="TableCell0-0115Break"/>
            </w:pPr>
            <w:r w:rsidRPr="003E69D6">
              <w:t>bandage</w:t>
            </w:r>
          </w:p>
        </w:tc>
      </w:tr>
      <w:tr w:rsidR="00AC23C4" w:rsidRPr="003E69D6" w14:paraId="1A0F4EB7" w14:textId="77777777" w:rsidTr="00BC00CF">
        <w:tc>
          <w:tcPr>
            <w:tcW w:w="236" w:type="dxa"/>
            <w:shd w:val="clear" w:color="auto" w:fill="auto"/>
          </w:tcPr>
          <w:p w14:paraId="02586B9D" w14:textId="77777777" w:rsidR="000F4F82" w:rsidRPr="00EE4F16" w:rsidRDefault="000F4F82" w:rsidP="00A551BF">
            <w:pPr>
              <w:pStyle w:val="TableCell0-0115Break"/>
              <w:rPr>
                <w:rStyle w:val="ExampleSource"/>
              </w:rPr>
            </w:pPr>
          </w:p>
        </w:tc>
        <w:tc>
          <w:tcPr>
            <w:tcW w:w="1247" w:type="dxa"/>
            <w:shd w:val="clear" w:color="auto" w:fill="auto"/>
          </w:tcPr>
          <w:p w14:paraId="15252773" w14:textId="77777777" w:rsidR="000F4F82" w:rsidRPr="007B599D" w:rsidRDefault="000F4F82" w:rsidP="00A551BF">
            <w:pPr>
              <w:pStyle w:val="TableCell0-0115Break"/>
              <w:rPr>
                <w:rStyle w:val="ChItalBold"/>
              </w:rPr>
            </w:pPr>
            <w:r w:rsidRPr="007B599D">
              <w:rPr>
                <w:rStyle w:val="ChItalBold"/>
              </w:rPr>
              <w:t>bambu</w:t>
            </w:r>
          </w:p>
        </w:tc>
        <w:tc>
          <w:tcPr>
            <w:tcW w:w="1418" w:type="dxa"/>
            <w:shd w:val="clear" w:color="auto" w:fill="auto"/>
          </w:tcPr>
          <w:p w14:paraId="4D673035" w14:textId="77777777" w:rsidR="000F4F82" w:rsidRPr="008F535B" w:rsidRDefault="000F4F82" w:rsidP="00A551BF">
            <w:pPr>
              <w:pStyle w:val="TableCell0-0115Break"/>
              <w:rPr>
                <w:rStyle w:val="ChCharisSIL"/>
              </w:rPr>
            </w:pPr>
            <w:r w:rsidRPr="008F535B">
              <w:rPr>
                <w:rStyle w:val="ChCharisSIL"/>
              </w:rPr>
              <w:t>ˈbɐm.bu</w:t>
            </w:r>
          </w:p>
        </w:tc>
        <w:tc>
          <w:tcPr>
            <w:tcW w:w="1361" w:type="dxa"/>
            <w:shd w:val="clear" w:color="auto" w:fill="auto"/>
          </w:tcPr>
          <w:p w14:paraId="0AB15266"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FB2D12B" w14:textId="77777777" w:rsidR="000F4F82" w:rsidRPr="003E69D6" w:rsidRDefault="000F4F82" w:rsidP="00A551BF">
            <w:pPr>
              <w:pStyle w:val="TableCell0-0115Break"/>
            </w:pPr>
            <w:r w:rsidRPr="003E69D6">
              <w:t>bamboo</w:t>
            </w:r>
          </w:p>
        </w:tc>
      </w:tr>
      <w:tr w:rsidR="00AC23C4" w:rsidRPr="003E69D6" w14:paraId="3D9059A5" w14:textId="77777777" w:rsidTr="00BC00CF">
        <w:tc>
          <w:tcPr>
            <w:tcW w:w="236" w:type="dxa"/>
            <w:shd w:val="clear" w:color="auto" w:fill="auto"/>
          </w:tcPr>
          <w:p w14:paraId="584B9221" w14:textId="77777777" w:rsidR="000F4F82" w:rsidRPr="00EE4F16" w:rsidRDefault="000F4F82" w:rsidP="00A551BF">
            <w:pPr>
              <w:pStyle w:val="TableCell0-0115Break"/>
              <w:rPr>
                <w:rStyle w:val="ExampleSource"/>
              </w:rPr>
            </w:pPr>
          </w:p>
        </w:tc>
        <w:tc>
          <w:tcPr>
            <w:tcW w:w="1247" w:type="dxa"/>
            <w:shd w:val="clear" w:color="auto" w:fill="auto"/>
          </w:tcPr>
          <w:p w14:paraId="6631D90C" w14:textId="77777777" w:rsidR="000F4F82" w:rsidRPr="007B599D" w:rsidRDefault="000F4F82" w:rsidP="00A551BF">
            <w:pPr>
              <w:pStyle w:val="TableCell0-0115Break"/>
              <w:rPr>
                <w:rStyle w:val="ChItalBold"/>
              </w:rPr>
            </w:pPr>
            <w:r w:rsidRPr="007B599D">
              <w:rPr>
                <w:rStyle w:val="ChItalBold"/>
              </w:rPr>
              <w:t>banci</w:t>
            </w:r>
          </w:p>
        </w:tc>
        <w:tc>
          <w:tcPr>
            <w:tcW w:w="1418" w:type="dxa"/>
            <w:shd w:val="clear" w:color="auto" w:fill="auto"/>
          </w:tcPr>
          <w:p w14:paraId="21609221" w14:textId="77777777" w:rsidR="000F4F82" w:rsidRPr="008F535B" w:rsidRDefault="000F4F82" w:rsidP="00A551BF">
            <w:pPr>
              <w:pStyle w:val="TableCell0-0115Break"/>
              <w:rPr>
                <w:rStyle w:val="ChCharisSIL"/>
              </w:rPr>
            </w:pPr>
            <w:r w:rsidRPr="008F535B">
              <w:rPr>
                <w:rStyle w:val="ChCharisSIL"/>
              </w:rPr>
              <w:t>ˈbɐn.tʃi</w:t>
            </w:r>
          </w:p>
        </w:tc>
        <w:tc>
          <w:tcPr>
            <w:tcW w:w="1361" w:type="dxa"/>
            <w:shd w:val="clear" w:color="auto" w:fill="auto"/>
          </w:tcPr>
          <w:p w14:paraId="10D2BDA1"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FC18175" w14:textId="77777777" w:rsidR="000F4F82" w:rsidRPr="003E69D6" w:rsidRDefault="000F4F82" w:rsidP="00A551BF">
            <w:pPr>
              <w:pStyle w:val="TableCell0-0115Break"/>
            </w:pPr>
            <w:r w:rsidRPr="003E69D6">
              <w:t>homosexual</w:t>
            </w:r>
            <w:r>
              <w:t xml:space="preserve"> </w:t>
            </w:r>
            <w:r w:rsidRPr="003E69D6">
              <w:t>male</w:t>
            </w:r>
          </w:p>
        </w:tc>
      </w:tr>
      <w:tr w:rsidR="00AC23C4" w:rsidRPr="003E69D6" w14:paraId="3D58B3DE" w14:textId="77777777" w:rsidTr="00BC00CF">
        <w:tc>
          <w:tcPr>
            <w:tcW w:w="236" w:type="dxa"/>
            <w:shd w:val="clear" w:color="auto" w:fill="auto"/>
          </w:tcPr>
          <w:p w14:paraId="65CBD765" w14:textId="77777777" w:rsidR="000F4F82" w:rsidRPr="00EE4F16" w:rsidRDefault="000F4F82" w:rsidP="00A551BF">
            <w:pPr>
              <w:pStyle w:val="TableCell0-0115Break"/>
              <w:rPr>
                <w:rStyle w:val="ExampleSource"/>
              </w:rPr>
            </w:pPr>
          </w:p>
        </w:tc>
        <w:tc>
          <w:tcPr>
            <w:tcW w:w="1247" w:type="dxa"/>
            <w:shd w:val="clear" w:color="auto" w:fill="auto"/>
          </w:tcPr>
          <w:p w14:paraId="58133055" w14:textId="77777777" w:rsidR="000F4F82" w:rsidRPr="007B599D" w:rsidRDefault="000F4F82" w:rsidP="00A551BF">
            <w:pPr>
              <w:pStyle w:val="TableCell0-0115Break"/>
              <w:rPr>
                <w:rStyle w:val="ChItalBold"/>
              </w:rPr>
            </w:pPr>
            <w:r w:rsidRPr="007B599D">
              <w:rPr>
                <w:rStyle w:val="ChItalBold"/>
              </w:rPr>
              <w:t>bandar</w:t>
            </w:r>
          </w:p>
        </w:tc>
        <w:tc>
          <w:tcPr>
            <w:tcW w:w="1418" w:type="dxa"/>
            <w:shd w:val="clear" w:color="auto" w:fill="auto"/>
          </w:tcPr>
          <w:p w14:paraId="73320345" w14:textId="77777777" w:rsidR="000F4F82" w:rsidRPr="008F535B" w:rsidRDefault="000F4F82" w:rsidP="00A551BF">
            <w:pPr>
              <w:pStyle w:val="TableCell0-0115Break"/>
              <w:rPr>
                <w:rStyle w:val="ChCharisSIL"/>
              </w:rPr>
            </w:pPr>
            <w:r w:rsidRPr="008F535B">
              <w:rPr>
                <w:rStyle w:val="ChCharisSIL"/>
              </w:rPr>
              <w:t>ˈbɐn.dɐr̥</w:t>
            </w:r>
          </w:p>
        </w:tc>
        <w:tc>
          <w:tcPr>
            <w:tcW w:w="1361" w:type="dxa"/>
            <w:shd w:val="clear" w:color="auto" w:fill="auto"/>
          </w:tcPr>
          <w:p w14:paraId="60B45877"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1B2A460" w14:textId="77777777" w:rsidR="000F4F82" w:rsidRPr="003E69D6" w:rsidRDefault="000F4F82" w:rsidP="00A551BF">
            <w:pPr>
              <w:pStyle w:val="TableCell0-0115Break"/>
            </w:pPr>
            <w:r w:rsidRPr="003E69D6">
              <w:t>stick</w:t>
            </w:r>
          </w:p>
        </w:tc>
      </w:tr>
      <w:tr w:rsidR="00AC23C4" w:rsidRPr="003E69D6" w14:paraId="6ED464EE" w14:textId="77777777" w:rsidTr="00BC00CF">
        <w:tc>
          <w:tcPr>
            <w:tcW w:w="236" w:type="dxa"/>
            <w:shd w:val="clear" w:color="auto" w:fill="auto"/>
          </w:tcPr>
          <w:p w14:paraId="0EF91FF3" w14:textId="77777777" w:rsidR="000F4F82" w:rsidRPr="00EE4F16" w:rsidRDefault="000F4F82" w:rsidP="00A551BF">
            <w:pPr>
              <w:pStyle w:val="TableCell0-0115Break"/>
              <w:rPr>
                <w:rStyle w:val="ExampleSource"/>
              </w:rPr>
            </w:pPr>
          </w:p>
        </w:tc>
        <w:tc>
          <w:tcPr>
            <w:tcW w:w="1247" w:type="dxa"/>
            <w:shd w:val="clear" w:color="auto" w:fill="auto"/>
          </w:tcPr>
          <w:p w14:paraId="064B5EA9" w14:textId="77777777" w:rsidR="000F4F82" w:rsidRPr="007B599D" w:rsidRDefault="000F4F82" w:rsidP="00A551BF">
            <w:pPr>
              <w:pStyle w:val="TableCell0-0115Break"/>
              <w:rPr>
                <w:rStyle w:val="ChItalBold"/>
              </w:rPr>
            </w:pPr>
            <w:r w:rsidRPr="007B599D">
              <w:rPr>
                <w:rStyle w:val="ChItalBold"/>
              </w:rPr>
              <w:t>banding</w:t>
            </w:r>
          </w:p>
        </w:tc>
        <w:tc>
          <w:tcPr>
            <w:tcW w:w="1418" w:type="dxa"/>
            <w:shd w:val="clear" w:color="auto" w:fill="auto"/>
          </w:tcPr>
          <w:p w14:paraId="147B2169" w14:textId="77777777" w:rsidR="000F4F82" w:rsidRPr="008F535B" w:rsidRDefault="000F4F82" w:rsidP="00A551BF">
            <w:pPr>
              <w:pStyle w:val="TableCell0-0115Break"/>
              <w:rPr>
                <w:rStyle w:val="ChCharisSIL"/>
              </w:rPr>
            </w:pPr>
            <w:r w:rsidRPr="008F535B">
              <w:rPr>
                <w:rStyle w:val="ChCharisSIL"/>
              </w:rPr>
              <w:t>ˈbɐn.dɪŋ</w:t>
            </w:r>
          </w:p>
        </w:tc>
        <w:tc>
          <w:tcPr>
            <w:tcW w:w="1361" w:type="dxa"/>
            <w:shd w:val="clear" w:color="auto" w:fill="auto"/>
          </w:tcPr>
          <w:p w14:paraId="52BD6C78"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7F721B1" w14:textId="77777777" w:rsidR="000F4F82" w:rsidRPr="003E69D6" w:rsidRDefault="000F4F82" w:rsidP="00A551BF">
            <w:pPr>
              <w:pStyle w:val="TableCell0-0115Break"/>
            </w:pPr>
            <w:r w:rsidRPr="003E69D6">
              <w:t>compare</w:t>
            </w:r>
          </w:p>
        </w:tc>
      </w:tr>
      <w:tr w:rsidR="00AC23C4" w:rsidRPr="003E69D6" w14:paraId="2BA11F90" w14:textId="77777777" w:rsidTr="00BC00CF">
        <w:tc>
          <w:tcPr>
            <w:tcW w:w="236" w:type="dxa"/>
            <w:shd w:val="clear" w:color="auto" w:fill="auto"/>
          </w:tcPr>
          <w:p w14:paraId="6530F24C" w14:textId="77777777" w:rsidR="000F4F82" w:rsidRPr="00EE4F16" w:rsidRDefault="000F4F82" w:rsidP="00A551BF">
            <w:pPr>
              <w:pStyle w:val="TableCell0-0115Break"/>
              <w:rPr>
                <w:rStyle w:val="ExampleSource"/>
              </w:rPr>
            </w:pPr>
          </w:p>
        </w:tc>
        <w:tc>
          <w:tcPr>
            <w:tcW w:w="1247" w:type="dxa"/>
            <w:shd w:val="clear" w:color="auto" w:fill="auto"/>
          </w:tcPr>
          <w:p w14:paraId="21CC46EC" w14:textId="77777777" w:rsidR="000F4F82" w:rsidRPr="007B599D" w:rsidRDefault="000F4F82" w:rsidP="00A551BF">
            <w:pPr>
              <w:pStyle w:val="TableCell0-0115Break"/>
              <w:rPr>
                <w:rStyle w:val="ChItalBold"/>
              </w:rPr>
            </w:pPr>
            <w:r w:rsidRPr="007B599D">
              <w:rPr>
                <w:rStyle w:val="ChItalBold"/>
              </w:rPr>
              <w:t>bangga</w:t>
            </w:r>
          </w:p>
        </w:tc>
        <w:tc>
          <w:tcPr>
            <w:tcW w:w="1418" w:type="dxa"/>
            <w:shd w:val="clear" w:color="auto" w:fill="auto"/>
          </w:tcPr>
          <w:p w14:paraId="34C98222" w14:textId="77777777" w:rsidR="000F4F82" w:rsidRPr="008F535B" w:rsidRDefault="000F4F82" w:rsidP="00A551BF">
            <w:pPr>
              <w:pStyle w:val="TableCell0-0115Break"/>
              <w:rPr>
                <w:rStyle w:val="ChCharisSIL"/>
              </w:rPr>
            </w:pPr>
            <w:r w:rsidRPr="008F535B">
              <w:rPr>
                <w:rStyle w:val="ChCharisSIL"/>
              </w:rPr>
              <w:t>ˈbɐŋ.ga</w:t>
            </w:r>
          </w:p>
        </w:tc>
        <w:tc>
          <w:tcPr>
            <w:tcW w:w="1361" w:type="dxa"/>
            <w:shd w:val="clear" w:color="auto" w:fill="auto"/>
          </w:tcPr>
          <w:p w14:paraId="3192273F"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4EF86E02" w14:textId="77777777" w:rsidR="000F4F82" w:rsidRPr="003E69D6" w:rsidRDefault="000F4F82" w:rsidP="00A551BF">
            <w:pPr>
              <w:pStyle w:val="TableCell0-0115Break"/>
            </w:pPr>
            <w:r w:rsidRPr="003E69D6">
              <w:t>be</w:t>
            </w:r>
            <w:r>
              <w:t xml:space="preserve"> </w:t>
            </w:r>
            <w:r w:rsidRPr="003E69D6">
              <w:t>proud</w:t>
            </w:r>
          </w:p>
        </w:tc>
      </w:tr>
      <w:tr w:rsidR="00AC23C4" w:rsidRPr="003E69D6" w14:paraId="7457A895" w14:textId="77777777" w:rsidTr="00BC00CF">
        <w:tc>
          <w:tcPr>
            <w:tcW w:w="236" w:type="dxa"/>
            <w:shd w:val="clear" w:color="auto" w:fill="auto"/>
          </w:tcPr>
          <w:p w14:paraId="5F44B32C" w14:textId="77777777" w:rsidR="000F4F82" w:rsidRPr="00EE4F16" w:rsidRDefault="000F4F82" w:rsidP="00A551BF">
            <w:pPr>
              <w:pStyle w:val="TableCell0-0115Break"/>
              <w:rPr>
                <w:rStyle w:val="ExampleSource"/>
              </w:rPr>
            </w:pPr>
          </w:p>
        </w:tc>
        <w:tc>
          <w:tcPr>
            <w:tcW w:w="1247" w:type="dxa"/>
            <w:shd w:val="clear" w:color="auto" w:fill="auto"/>
          </w:tcPr>
          <w:p w14:paraId="699A9359" w14:textId="77777777" w:rsidR="000F4F82" w:rsidRPr="007B599D" w:rsidRDefault="000F4F82" w:rsidP="00A551BF">
            <w:pPr>
              <w:pStyle w:val="TableCell0-0115Break"/>
              <w:rPr>
                <w:rStyle w:val="ChItalBold"/>
              </w:rPr>
            </w:pPr>
            <w:r w:rsidRPr="007B599D">
              <w:rPr>
                <w:rStyle w:val="ChItalBold"/>
              </w:rPr>
              <w:t>bangkit</w:t>
            </w:r>
          </w:p>
        </w:tc>
        <w:tc>
          <w:tcPr>
            <w:tcW w:w="1418" w:type="dxa"/>
            <w:shd w:val="clear" w:color="auto" w:fill="auto"/>
          </w:tcPr>
          <w:p w14:paraId="6A139A8A" w14:textId="77777777" w:rsidR="000F4F82" w:rsidRPr="008F535B" w:rsidRDefault="000F4F82" w:rsidP="00A551BF">
            <w:pPr>
              <w:pStyle w:val="TableCell0-0115Break"/>
              <w:rPr>
                <w:rStyle w:val="ChCharisSIL"/>
              </w:rPr>
            </w:pPr>
            <w:r w:rsidRPr="008F535B">
              <w:rPr>
                <w:rStyle w:val="ChCharisSIL"/>
              </w:rPr>
              <w:t>ˈbɐŋ.kɪt̚</w:t>
            </w:r>
          </w:p>
        </w:tc>
        <w:tc>
          <w:tcPr>
            <w:tcW w:w="1361" w:type="dxa"/>
            <w:shd w:val="clear" w:color="auto" w:fill="auto"/>
          </w:tcPr>
          <w:p w14:paraId="0D1C9ED7"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E065781" w14:textId="77777777" w:rsidR="000F4F82" w:rsidRPr="003E69D6" w:rsidRDefault="000F4F82" w:rsidP="00A551BF">
            <w:pPr>
              <w:pStyle w:val="TableCell0-0115Break"/>
            </w:pPr>
            <w:r w:rsidRPr="003E69D6">
              <w:t>be</w:t>
            </w:r>
            <w:r>
              <w:t xml:space="preserve"> </w:t>
            </w:r>
            <w:r w:rsidRPr="003E69D6">
              <w:t>resurrected</w:t>
            </w:r>
          </w:p>
        </w:tc>
      </w:tr>
      <w:tr w:rsidR="00AC23C4" w:rsidRPr="003E69D6" w14:paraId="14F8368E" w14:textId="77777777" w:rsidTr="00BC00CF">
        <w:tc>
          <w:tcPr>
            <w:tcW w:w="236" w:type="dxa"/>
            <w:shd w:val="clear" w:color="auto" w:fill="auto"/>
          </w:tcPr>
          <w:p w14:paraId="61EB4939" w14:textId="77777777" w:rsidR="000F4F82" w:rsidRPr="00EE4F16" w:rsidRDefault="000F4F82" w:rsidP="00A551BF">
            <w:pPr>
              <w:pStyle w:val="TableCell0-0115Break"/>
              <w:rPr>
                <w:rStyle w:val="ExampleSource"/>
              </w:rPr>
            </w:pPr>
          </w:p>
        </w:tc>
        <w:tc>
          <w:tcPr>
            <w:tcW w:w="1247" w:type="dxa"/>
            <w:shd w:val="clear" w:color="auto" w:fill="auto"/>
          </w:tcPr>
          <w:p w14:paraId="1A64FB88" w14:textId="77777777" w:rsidR="000F4F82" w:rsidRPr="007B599D" w:rsidRDefault="000F4F82" w:rsidP="00A551BF">
            <w:pPr>
              <w:pStyle w:val="TableCell0-0115Break"/>
              <w:rPr>
                <w:rStyle w:val="ChItalBold"/>
              </w:rPr>
            </w:pPr>
            <w:r w:rsidRPr="007B599D">
              <w:rPr>
                <w:rStyle w:val="ChItalBold"/>
              </w:rPr>
              <w:t>bangung</w:t>
            </w:r>
          </w:p>
        </w:tc>
        <w:tc>
          <w:tcPr>
            <w:tcW w:w="1418" w:type="dxa"/>
            <w:shd w:val="clear" w:color="auto" w:fill="auto"/>
          </w:tcPr>
          <w:p w14:paraId="2F12527F" w14:textId="77777777" w:rsidR="000F4F82" w:rsidRPr="008F535B" w:rsidRDefault="000F4F82" w:rsidP="00A551BF">
            <w:pPr>
              <w:pStyle w:val="TableCell0-0115Break"/>
              <w:rPr>
                <w:rStyle w:val="ChCharisSIL"/>
              </w:rPr>
            </w:pPr>
            <w:r w:rsidRPr="008F535B">
              <w:rPr>
                <w:rStyle w:val="ChCharisSIL"/>
              </w:rPr>
              <w:t>ˈba.ŋʊn</w:t>
            </w:r>
          </w:p>
        </w:tc>
        <w:tc>
          <w:tcPr>
            <w:tcW w:w="1361" w:type="dxa"/>
            <w:shd w:val="clear" w:color="auto" w:fill="auto"/>
          </w:tcPr>
          <w:p w14:paraId="6CF38D8D"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568A5BFF" w14:textId="77777777" w:rsidR="000F4F82" w:rsidRPr="003E69D6" w:rsidRDefault="000F4F82" w:rsidP="00A551BF">
            <w:pPr>
              <w:pStyle w:val="TableCell0-0115Break"/>
            </w:pPr>
            <w:r w:rsidRPr="003E69D6">
              <w:t>build</w:t>
            </w:r>
          </w:p>
        </w:tc>
      </w:tr>
      <w:tr w:rsidR="00AC23C4" w:rsidRPr="003E69D6" w14:paraId="78FA6ABB" w14:textId="77777777" w:rsidTr="00BC00CF">
        <w:tc>
          <w:tcPr>
            <w:tcW w:w="236" w:type="dxa"/>
            <w:shd w:val="clear" w:color="auto" w:fill="auto"/>
          </w:tcPr>
          <w:p w14:paraId="1151B52A" w14:textId="77777777" w:rsidR="000F4F82" w:rsidRPr="00EE4F16" w:rsidRDefault="000F4F82" w:rsidP="00A551BF">
            <w:pPr>
              <w:pStyle w:val="TableCell0-0115Break"/>
              <w:rPr>
                <w:rStyle w:val="ExampleSource"/>
              </w:rPr>
            </w:pPr>
          </w:p>
        </w:tc>
        <w:tc>
          <w:tcPr>
            <w:tcW w:w="1247" w:type="dxa"/>
            <w:shd w:val="clear" w:color="auto" w:fill="auto"/>
          </w:tcPr>
          <w:p w14:paraId="069FBBFE" w14:textId="77777777" w:rsidR="000F4F82" w:rsidRPr="007B599D" w:rsidRDefault="000F4F82" w:rsidP="00A551BF">
            <w:pPr>
              <w:pStyle w:val="TableCell0-0115Break"/>
              <w:rPr>
                <w:rStyle w:val="ChItalBold"/>
              </w:rPr>
            </w:pPr>
            <w:r w:rsidRPr="007B599D">
              <w:rPr>
                <w:rStyle w:val="ChItalBold"/>
              </w:rPr>
              <w:t>bangung</w:t>
            </w:r>
          </w:p>
        </w:tc>
        <w:tc>
          <w:tcPr>
            <w:tcW w:w="1418" w:type="dxa"/>
            <w:shd w:val="clear" w:color="auto" w:fill="auto"/>
          </w:tcPr>
          <w:p w14:paraId="38FBA770" w14:textId="77777777" w:rsidR="000F4F82" w:rsidRPr="008F535B" w:rsidRDefault="000F4F82" w:rsidP="00A551BF">
            <w:pPr>
              <w:pStyle w:val="TableCell0-0115Break"/>
              <w:rPr>
                <w:rStyle w:val="ChCharisSIL"/>
              </w:rPr>
            </w:pPr>
            <w:r w:rsidRPr="008F535B">
              <w:rPr>
                <w:rStyle w:val="ChCharisSIL"/>
              </w:rPr>
              <w:t>ˈba.ŋʊn</w:t>
            </w:r>
          </w:p>
        </w:tc>
        <w:tc>
          <w:tcPr>
            <w:tcW w:w="1361" w:type="dxa"/>
            <w:shd w:val="clear" w:color="auto" w:fill="auto"/>
          </w:tcPr>
          <w:p w14:paraId="295334F4" w14:textId="77777777" w:rsidR="000F4F82" w:rsidRPr="008F535B" w:rsidRDefault="000F4F82" w:rsidP="00A551BF">
            <w:pPr>
              <w:pStyle w:val="TableCell0-0115Break"/>
              <w:rPr>
                <w:rStyle w:val="ChSmallCaps"/>
              </w:rPr>
            </w:pPr>
            <w:r w:rsidRPr="008F535B">
              <w:rPr>
                <w:rStyle w:val="ChSmallCaps"/>
              </w:rPr>
              <w:t>v</w:t>
            </w:r>
          </w:p>
        </w:tc>
        <w:tc>
          <w:tcPr>
            <w:tcW w:w="2438" w:type="dxa"/>
            <w:shd w:val="clear" w:color="auto" w:fill="auto"/>
          </w:tcPr>
          <w:p w14:paraId="78233021" w14:textId="77777777" w:rsidR="000F4F82" w:rsidRPr="003E69D6" w:rsidRDefault="000F4F82" w:rsidP="00A551BF">
            <w:pPr>
              <w:pStyle w:val="TableCell0-0115Break"/>
            </w:pPr>
            <w:r w:rsidRPr="003E69D6">
              <w:t>wake</w:t>
            </w:r>
            <w:r>
              <w:t xml:space="preserve"> </w:t>
            </w:r>
            <w:r w:rsidRPr="003E69D6">
              <w:t>up</w:t>
            </w:r>
          </w:p>
        </w:tc>
      </w:tr>
      <w:tr w:rsidR="00AC23C4" w:rsidRPr="003E69D6" w14:paraId="19CAFADD" w14:textId="77777777" w:rsidTr="00BC00CF">
        <w:tc>
          <w:tcPr>
            <w:tcW w:w="236" w:type="dxa"/>
            <w:shd w:val="clear" w:color="auto" w:fill="auto"/>
          </w:tcPr>
          <w:p w14:paraId="39DD74CE" w14:textId="77777777" w:rsidR="000F4F82" w:rsidRPr="00EE4F16" w:rsidRDefault="000F4F82" w:rsidP="00A551BF">
            <w:pPr>
              <w:pStyle w:val="TableCell0-0115Break"/>
              <w:rPr>
                <w:rStyle w:val="ExampleSource"/>
              </w:rPr>
            </w:pPr>
          </w:p>
        </w:tc>
        <w:tc>
          <w:tcPr>
            <w:tcW w:w="1247" w:type="dxa"/>
            <w:shd w:val="clear" w:color="auto" w:fill="auto"/>
          </w:tcPr>
          <w:p w14:paraId="7FD6D9D3" w14:textId="77777777" w:rsidR="000F4F82" w:rsidRPr="007B599D" w:rsidRDefault="000F4F82" w:rsidP="00A551BF">
            <w:pPr>
              <w:pStyle w:val="TableCell0-0115Break"/>
              <w:rPr>
                <w:rStyle w:val="ChItalBold"/>
              </w:rPr>
            </w:pPr>
            <w:r w:rsidRPr="007B599D">
              <w:rPr>
                <w:rStyle w:val="ChItalBold"/>
              </w:rPr>
              <w:t>banjir</w:t>
            </w:r>
          </w:p>
        </w:tc>
        <w:tc>
          <w:tcPr>
            <w:tcW w:w="1418" w:type="dxa"/>
            <w:shd w:val="clear" w:color="auto" w:fill="auto"/>
          </w:tcPr>
          <w:p w14:paraId="706F6F6E" w14:textId="77777777" w:rsidR="000F4F82" w:rsidRPr="008F535B" w:rsidRDefault="000F4F82" w:rsidP="00A551BF">
            <w:pPr>
              <w:pStyle w:val="TableCell0-0115Break"/>
              <w:rPr>
                <w:rStyle w:val="ChCharisSIL"/>
              </w:rPr>
            </w:pPr>
            <w:r w:rsidRPr="008F535B">
              <w:rPr>
                <w:rStyle w:val="ChCharisSIL"/>
              </w:rPr>
              <w:t>ˈbɐn.dʒɪr̥</w:t>
            </w:r>
          </w:p>
        </w:tc>
        <w:tc>
          <w:tcPr>
            <w:tcW w:w="1361" w:type="dxa"/>
            <w:shd w:val="clear" w:color="auto" w:fill="auto"/>
          </w:tcPr>
          <w:p w14:paraId="7E12D1DB"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309CB5A" w14:textId="77777777" w:rsidR="000F4F82" w:rsidRPr="003E69D6" w:rsidRDefault="000F4F82" w:rsidP="00A551BF">
            <w:pPr>
              <w:pStyle w:val="TableCell0-0115Break"/>
            </w:pPr>
            <w:r w:rsidRPr="003E69D6">
              <w:t>flooding</w:t>
            </w:r>
          </w:p>
        </w:tc>
      </w:tr>
      <w:tr w:rsidR="00AC23C4" w:rsidRPr="003E69D6" w14:paraId="65793BC9" w14:textId="77777777" w:rsidTr="00BC00CF">
        <w:tc>
          <w:tcPr>
            <w:tcW w:w="236" w:type="dxa"/>
            <w:shd w:val="clear" w:color="auto" w:fill="auto"/>
          </w:tcPr>
          <w:p w14:paraId="1B06A87C" w14:textId="77777777" w:rsidR="000F4F82" w:rsidRPr="00EE4F16" w:rsidRDefault="000F4F82" w:rsidP="00A551BF">
            <w:pPr>
              <w:pStyle w:val="TableCell0-0115Break"/>
              <w:rPr>
                <w:rStyle w:val="ExampleSource"/>
              </w:rPr>
            </w:pPr>
          </w:p>
        </w:tc>
        <w:tc>
          <w:tcPr>
            <w:tcW w:w="1247" w:type="dxa"/>
            <w:shd w:val="clear" w:color="auto" w:fill="auto"/>
          </w:tcPr>
          <w:p w14:paraId="697A595D" w14:textId="77777777" w:rsidR="000F4F82" w:rsidRPr="007B599D" w:rsidRDefault="000F4F82" w:rsidP="00A551BF">
            <w:pPr>
              <w:pStyle w:val="TableCell0-0115Break"/>
              <w:rPr>
                <w:rStyle w:val="ChItalBold"/>
              </w:rPr>
            </w:pPr>
            <w:r w:rsidRPr="007B599D">
              <w:rPr>
                <w:rStyle w:val="ChItalBold"/>
              </w:rPr>
              <w:t>bantal</w:t>
            </w:r>
          </w:p>
        </w:tc>
        <w:tc>
          <w:tcPr>
            <w:tcW w:w="1418" w:type="dxa"/>
            <w:shd w:val="clear" w:color="auto" w:fill="auto"/>
          </w:tcPr>
          <w:p w14:paraId="15C32718" w14:textId="77777777" w:rsidR="000F4F82" w:rsidRPr="008F535B" w:rsidRDefault="000F4F82" w:rsidP="00A551BF">
            <w:pPr>
              <w:pStyle w:val="TableCell0-0115Break"/>
              <w:rPr>
                <w:rStyle w:val="ChCharisSIL"/>
              </w:rPr>
            </w:pPr>
            <w:r w:rsidRPr="008F535B">
              <w:rPr>
                <w:rStyle w:val="ChCharisSIL"/>
              </w:rPr>
              <w:t>ˈbɐn.tɐl</w:t>
            </w:r>
          </w:p>
        </w:tc>
        <w:tc>
          <w:tcPr>
            <w:tcW w:w="1361" w:type="dxa"/>
            <w:shd w:val="clear" w:color="auto" w:fill="auto"/>
          </w:tcPr>
          <w:p w14:paraId="7ABF832E"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20187625" w14:textId="77777777" w:rsidR="000F4F82" w:rsidRPr="003E69D6" w:rsidRDefault="000F4F82" w:rsidP="00A551BF">
            <w:pPr>
              <w:pStyle w:val="TableCell0-0115Break"/>
            </w:pPr>
            <w:r w:rsidRPr="003E69D6">
              <w:t>pillow</w:t>
            </w:r>
          </w:p>
        </w:tc>
      </w:tr>
      <w:tr w:rsidR="00AC23C4" w:rsidRPr="003E69D6" w14:paraId="5EEE5B1B" w14:textId="77777777" w:rsidTr="00BC00CF">
        <w:tc>
          <w:tcPr>
            <w:tcW w:w="236" w:type="dxa"/>
            <w:shd w:val="clear" w:color="auto" w:fill="auto"/>
          </w:tcPr>
          <w:p w14:paraId="76F77FC2" w14:textId="77777777" w:rsidR="000F4F82" w:rsidRPr="00EE4F16" w:rsidRDefault="000F4F82" w:rsidP="00A551BF">
            <w:pPr>
              <w:pStyle w:val="TableCell0-0115Break"/>
              <w:rPr>
                <w:rStyle w:val="ExampleSource"/>
              </w:rPr>
            </w:pPr>
          </w:p>
        </w:tc>
        <w:tc>
          <w:tcPr>
            <w:tcW w:w="1247" w:type="dxa"/>
            <w:shd w:val="clear" w:color="auto" w:fill="auto"/>
          </w:tcPr>
          <w:p w14:paraId="0FED2B58" w14:textId="77777777" w:rsidR="000F4F82" w:rsidRPr="007B599D" w:rsidRDefault="000F4F82" w:rsidP="00A551BF">
            <w:pPr>
              <w:pStyle w:val="TableCell0-0115Break"/>
              <w:rPr>
                <w:rStyle w:val="ChItalBold"/>
              </w:rPr>
            </w:pPr>
            <w:r w:rsidRPr="007B599D">
              <w:rPr>
                <w:rStyle w:val="ChItalBold"/>
              </w:rPr>
              <w:t>banting</w:t>
            </w:r>
          </w:p>
        </w:tc>
        <w:tc>
          <w:tcPr>
            <w:tcW w:w="1418" w:type="dxa"/>
            <w:shd w:val="clear" w:color="auto" w:fill="auto"/>
          </w:tcPr>
          <w:p w14:paraId="18A477CF" w14:textId="77777777" w:rsidR="000F4F82" w:rsidRPr="008F535B" w:rsidRDefault="000F4F82" w:rsidP="00A551BF">
            <w:pPr>
              <w:pStyle w:val="TableCell0-0115Break"/>
              <w:rPr>
                <w:rStyle w:val="ChCharisSIL"/>
              </w:rPr>
            </w:pPr>
            <w:r w:rsidRPr="008F535B">
              <w:rPr>
                <w:rStyle w:val="ChCharisSIL"/>
              </w:rPr>
              <w:t>ˈbɐn.tɪŋ</w:t>
            </w:r>
          </w:p>
        </w:tc>
        <w:tc>
          <w:tcPr>
            <w:tcW w:w="1361" w:type="dxa"/>
            <w:shd w:val="clear" w:color="auto" w:fill="auto"/>
          </w:tcPr>
          <w:p w14:paraId="7894F372"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054C65E9" w14:textId="77777777" w:rsidR="000F4F82" w:rsidRPr="003E69D6" w:rsidRDefault="000F4F82" w:rsidP="00A551BF">
            <w:pPr>
              <w:pStyle w:val="TableCell0-0115Break"/>
            </w:pPr>
            <w:r w:rsidRPr="003E69D6">
              <w:t>throw</w:t>
            </w:r>
          </w:p>
        </w:tc>
      </w:tr>
      <w:tr w:rsidR="00AC23C4" w:rsidRPr="003E69D6" w14:paraId="50C15B31" w14:textId="77777777" w:rsidTr="00BC00CF">
        <w:tc>
          <w:tcPr>
            <w:tcW w:w="236" w:type="dxa"/>
            <w:shd w:val="clear" w:color="auto" w:fill="auto"/>
          </w:tcPr>
          <w:p w14:paraId="792A153D" w14:textId="77777777" w:rsidR="000F4F82" w:rsidRPr="00EE4F16" w:rsidRDefault="000F4F82" w:rsidP="00A551BF">
            <w:pPr>
              <w:pStyle w:val="TableCell0-0115Break"/>
              <w:rPr>
                <w:rStyle w:val="ExampleSource"/>
              </w:rPr>
            </w:pPr>
          </w:p>
        </w:tc>
        <w:tc>
          <w:tcPr>
            <w:tcW w:w="1247" w:type="dxa"/>
            <w:shd w:val="clear" w:color="auto" w:fill="auto"/>
          </w:tcPr>
          <w:p w14:paraId="5E7DBDB8" w14:textId="77777777" w:rsidR="000F4F82" w:rsidRPr="007B599D" w:rsidRDefault="000F4F82" w:rsidP="00A551BF">
            <w:pPr>
              <w:pStyle w:val="TableCell0-0115Break"/>
              <w:rPr>
                <w:rStyle w:val="ChItalBold"/>
              </w:rPr>
            </w:pPr>
            <w:r w:rsidRPr="007B599D">
              <w:rPr>
                <w:rStyle w:val="ChItalBold"/>
              </w:rPr>
              <w:t>bantu</w:t>
            </w:r>
          </w:p>
        </w:tc>
        <w:tc>
          <w:tcPr>
            <w:tcW w:w="1418" w:type="dxa"/>
            <w:shd w:val="clear" w:color="auto" w:fill="auto"/>
          </w:tcPr>
          <w:p w14:paraId="18E41FBA" w14:textId="77777777" w:rsidR="000F4F82" w:rsidRPr="008F535B" w:rsidRDefault="000F4F82" w:rsidP="00A551BF">
            <w:pPr>
              <w:pStyle w:val="TableCell0-0115Break"/>
              <w:rPr>
                <w:rStyle w:val="ChCharisSIL"/>
              </w:rPr>
            </w:pPr>
            <w:r w:rsidRPr="008F535B">
              <w:rPr>
                <w:rStyle w:val="ChCharisSIL"/>
              </w:rPr>
              <w:t>ˈbɐn.tu</w:t>
            </w:r>
          </w:p>
        </w:tc>
        <w:tc>
          <w:tcPr>
            <w:tcW w:w="1361" w:type="dxa"/>
            <w:shd w:val="clear" w:color="auto" w:fill="auto"/>
          </w:tcPr>
          <w:p w14:paraId="02A1DAEC"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165833A1" w14:textId="77777777" w:rsidR="000F4F82" w:rsidRPr="003E69D6" w:rsidRDefault="000F4F82" w:rsidP="00A551BF">
            <w:pPr>
              <w:pStyle w:val="TableCell0-0115Break"/>
            </w:pPr>
            <w:r w:rsidRPr="003E69D6">
              <w:t>help</w:t>
            </w:r>
          </w:p>
        </w:tc>
      </w:tr>
      <w:tr w:rsidR="00AC23C4" w:rsidRPr="003E69D6" w14:paraId="5F5DEAE3" w14:textId="77777777" w:rsidTr="00BC00CF">
        <w:tc>
          <w:tcPr>
            <w:tcW w:w="236" w:type="dxa"/>
            <w:shd w:val="clear" w:color="auto" w:fill="auto"/>
          </w:tcPr>
          <w:p w14:paraId="24D43E05" w14:textId="77777777" w:rsidR="000F4F82" w:rsidRPr="00EE4F16" w:rsidRDefault="000F4F82" w:rsidP="00A551BF">
            <w:pPr>
              <w:pStyle w:val="TableCell0-0115Break"/>
              <w:rPr>
                <w:rStyle w:val="ExampleSource"/>
              </w:rPr>
            </w:pPr>
          </w:p>
        </w:tc>
        <w:tc>
          <w:tcPr>
            <w:tcW w:w="1247" w:type="dxa"/>
            <w:shd w:val="clear" w:color="auto" w:fill="auto"/>
          </w:tcPr>
          <w:p w14:paraId="7D5C09C6" w14:textId="77777777" w:rsidR="000F4F82" w:rsidRPr="007B599D" w:rsidRDefault="000F4F82" w:rsidP="00A551BF">
            <w:pPr>
              <w:pStyle w:val="TableCell0-0115Break"/>
              <w:rPr>
                <w:rStyle w:val="ChItalBold"/>
              </w:rPr>
            </w:pPr>
            <w:r w:rsidRPr="007B599D">
              <w:rPr>
                <w:rStyle w:val="ChItalBold"/>
              </w:rPr>
              <w:t>banyak</w:t>
            </w:r>
          </w:p>
        </w:tc>
        <w:tc>
          <w:tcPr>
            <w:tcW w:w="1418" w:type="dxa"/>
            <w:shd w:val="clear" w:color="auto" w:fill="auto"/>
          </w:tcPr>
          <w:p w14:paraId="4EEFE777" w14:textId="77777777" w:rsidR="000F4F82" w:rsidRPr="008F535B" w:rsidRDefault="000F4F82" w:rsidP="00A551BF">
            <w:pPr>
              <w:pStyle w:val="TableCell0-0115Break"/>
              <w:rPr>
                <w:rStyle w:val="ChCharisSIL"/>
              </w:rPr>
            </w:pPr>
            <w:r w:rsidRPr="008F535B">
              <w:rPr>
                <w:rStyle w:val="ChCharisSIL"/>
              </w:rPr>
              <w:t>ˈba.ɲɐk̚</w:t>
            </w:r>
          </w:p>
        </w:tc>
        <w:tc>
          <w:tcPr>
            <w:tcW w:w="1361" w:type="dxa"/>
            <w:shd w:val="clear" w:color="auto" w:fill="auto"/>
          </w:tcPr>
          <w:p w14:paraId="648FA7DB" w14:textId="77777777" w:rsidR="000F4F82" w:rsidRPr="008F535B" w:rsidRDefault="000F4F82" w:rsidP="00A551BF">
            <w:pPr>
              <w:pStyle w:val="TableCell0-0115Break"/>
              <w:rPr>
                <w:rStyle w:val="ChSmallCaps"/>
              </w:rPr>
            </w:pPr>
            <w:r w:rsidRPr="008F535B">
              <w:rPr>
                <w:rStyle w:val="ChSmallCaps"/>
              </w:rPr>
              <w:t>qt</w:t>
            </w:r>
          </w:p>
        </w:tc>
        <w:tc>
          <w:tcPr>
            <w:tcW w:w="2438" w:type="dxa"/>
            <w:shd w:val="clear" w:color="auto" w:fill="auto"/>
          </w:tcPr>
          <w:p w14:paraId="76275E69" w14:textId="77777777" w:rsidR="000F4F82" w:rsidRPr="003E69D6" w:rsidRDefault="000F4F82" w:rsidP="00A551BF">
            <w:pPr>
              <w:pStyle w:val="TableCell0-0115Break"/>
            </w:pPr>
            <w:r w:rsidRPr="003E69D6">
              <w:t>many</w:t>
            </w:r>
          </w:p>
        </w:tc>
      </w:tr>
      <w:tr w:rsidR="00AC23C4" w:rsidRPr="003E69D6" w14:paraId="5FC74773" w14:textId="77777777" w:rsidTr="00BC00CF">
        <w:tc>
          <w:tcPr>
            <w:tcW w:w="236" w:type="dxa"/>
            <w:shd w:val="clear" w:color="auto" w:fill="auto"/>
          </w:tcPr>
          <w:p w14:paraId="3108F356" w14:textId="77777777" w:rsidR="000F4F82" w:rsidRPr="00EE4F16" w:rsidRDefault="000F4F82" w:rsidP="00A551BF">
            <w:pPr>
              <w:pStyle w:val="TableCell0-0115Break"/>
              <w:rPr>
                <w:rStyle w:val="ExampleSource"/>
              </w:rPr>
            </w:pPr>
          </w:p>
        </w:tc>
        <w:tc>
          <w:tcPr>
            <w:tcW w:w="1247" w:type="dxa"/>
            <w:shd w:val="clear" w:color="auto" w:fill="auto"/>
          </w:tcPr>
          <w:p w14:paraId="3F6C0129" w14:textId="77777777" w:rsidR="000F4F82" w:rsidRPr="007B599D" w:rsidRDefault="000F4F82" w:rsidP="00A551BF">
            <w:pPr>
              <w:pStyle w:val="TableCell0-0115Break"/>
              <w:rPr>
                <w:rStyle w:val="ChItalBold"/>
              </w:rPr>
            </w:pPr>
            <w:r w:rsidRPr="007B599D">
              <w:rPr>
                <w:rStyle w:val="ChItalBold"/>
              </w:rPr>
              <w:t>bapa</w:t>
            </w:r>
          </w:p>
        </w:tc>
        <w:tc>
          <w:tcPr>
            <w:tcW w:w="1418" w:type="dxa"/>
            <w:shd w:val="clear" w:color="auto" w:fill="auto"/>
          </w:tcPr>
          <w:p w14:paraId="2D755059" w14:textId="77777777" w:rsidR="000F4F82" w:rsidRPr="008F535B" w:rsidRDefault="000F4F82" w:rsidP="00A551BF">
            <w:pPr>
              <w:pStyle w:val="TableCell0-0115Break"/>
              <w:rPr>
                <w:rStyle w:val="ChCharisSIL"/>
              </w:rPr>
            </w:pPr>
            <w:r w:rsidRPr="008F535B">
              <w:rPr>
                <w:rStyle w:val="ChCharisSIL"/>
              </w:rPr>
              <w:t>ˈba.pa</w:t>
            </w:r>
          </w:p>
        </w:tc>
        <w:tc>
          <w:tcPr>
            <w:tcW w:w="1361" w:type="dxa"/>
            <w:shd w:val="clear" w:color="auto" w:fill="auto"/>
          </w:tcPr>
          <w:p w14:paraId="089820A1"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F28801A" w14:textId="77777777" w:rsidR="000F4F82" w:rsidRPr="003E69D6" w:rsidRDefault="000F4F82" w:rsidP="00A551BF">
            <w:pPr>
              <w:pStyle w:val="TableCell0-0115Break"/>
            </w:pPr>
            <w:r w:rsidRPr="003E69D6">
              <w:t>father</w:t>
            </w:r>
          </w:p>
        </w:tc>
      </w:tr>
      <w:tr w:rsidR="00AC23C4" w:rsidRPr="003E69D6" w14:paraId="650EF79D" w14:textId="77777777" w:rsidTr="00BC00CF">
        <w:tc>
          <w:tcPr>
            <w:tcW w:w="236" w:type="dxa"/>
            <w:shd w:val="clear" w:color="auto" w:fill="auto"/>
          </w:tcPr>
          <w:p w14:paraId="7B0CF717" w14:textId="77777777" w:rsidR="000F4F82" w:rsidRPr="00EE4F16" w:rsidRDefault="000F4F82" w:rsidP="00A551BF">
            <w:pPr>
              <w:pStyle w:val="TableCell0-0115Break"/>
              <w:rPr>
                <w:rStyle w:val="ExampleSource"/>
              </w:rPr>
            </w:pPr>
          </w:p>
        </w:tc>
        <w:tc>
          <w:tcPr>
            <w:tcW w:w="1247" w:type="dxa"/>
            <w:shd w:val="clear" w:color="auto" w:fill="auto"/>
          </w:tcPr>
          <w:p w14:paraId="3B703846" w14:textId="77777777" w:rsidR="000F4F82" w:rsidRPr="007B599D" w:rsidRDefault="000F4F82" w:rsidP="00A551BF">
            <w:pPr>
              <w:pStyle w:val="TableCell0-0115Break"/>
              <w:rPr>
                <w:rStyle w:val="ChItalBold"/>
              </w:rPr>
            </w:pPr>
            <w:r w:rsidRPr="007B599D">
              <w:rPr>
                <w:rStyle w:val="ChItalBold"/>
              </w:rPr>
              <w:t>barang</w:t>
            </w:r>
          </w:p>
        </w:tc>
        <w:tc>
          <w:tcPr>
            <w:tcW w:w="1418" w:type="dxa"/>
            <w:shd w:val="clear" w:color="auto" w:fill="auto"/>
          </w:tcPr>
          <w:p w14:paraId="5B2BA647" w14:textId="77777777" w:rsidR="000F4F82" w:rsidRPr="008F535B" w:rsidRDefault="000F4F82" w:rsidP="00A551BF">
            <w:pPr>
              <w:pStyle w:val="TableCell0-0115Break"/>
              <w:rPr>
                <w:rStyle w:val="ChCharisSIL"/>
              </w:rPr>
            </w:pPr>
            <w:r w:rsidRPr="008F535B">
              <w:rPr>
                <w:rStyle w:val="ChCharisSIL"/>
              </w:rPr>
              <w:t>ˈba.ɾɐŋ</w:t>
            </w:r>
          </w:p>
        </w:tc>
        <w:tc>
          <w:tcPr>
            <w:tcW w:w="1361" w:type="dxa"/>
            <w:shd w:val="clear" w:color="auto" w:fill="auto"/>
          </w:tcPr>
          <w:p w14:paraId="3496CB42"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1800782C" w14:textId="77777777" w:rsidR="000F4F82" w:rsidRPr="003E69D6" w:rsidRDefault="000F4F82" w:rsidP="00A551BF">
            <w:pPr>
              <w:pStyle w:val="TableCell0-0115Break"/>
            </w:pPr>
            <w:r w:rsidRPr="003E69D6">
              <w:t>stuff</w:t>
            </w:r>
          </w:p>
        </w:tc>
      </w:tr>
      <w:tr w:rsidR="00AC23C4" w:rsidRPr="003E69D6" w14:paraId="2C330852" w14:textId="77777777" w:rsidTr="00BC00CF">
        <w:tc>
          <w:tcPr>
            <w:tcW w:w="236" w:type="dxa"/>
            <w:shd w:val="clear" w:color="auto" w:fill="auto"/>
          </w:tcPr>
          <w:p w14:paraId="0A3E34C1" w14:textId="77777777" w:rsidR="000F4F82" w:rsidRPr="00EE4F16" w:rsidRDefault="000F4F82" w:rsidP="00A551BF">
            <w:pPr>
              <w:pStyle w:val="TableCell0-0115Break"/>
              <w:rPr>
                <w:rStyle w:val="ExampleSource"/>
              </w:rPr>
            </w:pPr>
          </w:p>
        </w:tc>
        <w:tc>
          <w:tcPr>
            <w:tcW w:w="1247" w:type="dxa"/>
            <w:shd w:val="clear" w:color="auto" w:fill="auto"/>
          </w:tcPr>
          <w:p w14:paraId="0F7A871D" w14:textId="77777777" w:rsidR="000F4F82" w:rsidRPr="007B599D" w:rsidRDefault="000F4F82" w:rsidP="00A551BF">
            <w:pPr>
              <w:pStyle w:val="TableCell0-0115Break"/>
              <w:rPr>
                <w:rStyle w:val="ChItalBold"/>
              </w:rPr>
            </w:pPr>
            <w:r w:rsidRPr="007B599D">
              <w:rPr>
                <w:rStyle w:val="ChItalBold"/>
              </w:rPr>
              <w:t>barapeng</w:t>
            </w:r>
          </w:p>
        </w:tc>
        <w:tc>
          <w:tcPr>
            <w:tcW w:w="1418" w:type="dxa"/>
            <w:shd w:val="clear" w:color="auto" w:fill="auto"/>
          </w:tcPr>
          <w:p w14:paraId="6A9E2372" w14:textId="77777777" w:rsidR="000F4F82" w:rsidRPr="008F535B" w:rsidRDefault="000F4F82" w:rsidP="00A551BF">
            <w:pPr>
              <w:pStyle w:val="TableCell0-0115Break"/>
              <w:rPr>
                <w:rStyle w:val="ChCharisSIL"/>
              </w:rPr>
            </w:pPr>
            <w:r w:rsidRPr="008F535B">
              <w:rPr>
                <w:rStyle w:val="ChCharisSIL"/>
              </w:rPr>
              <w:t>ba.ˈɾa.pɛ̞n</w:t>
            </w:r>
          </w:p>
        </w:tc>
        <w:tc>
          <w:tcPr>
            <w:tcW w:w="1361" w:type="dxa"/>
            <w:shd w:val="clear" w:color="auto" w:fill="auto"/>
          </w:tcPr>
          <w:p w14:paraId="4FC2CA4B"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ED77F13" w14:textId="77777777" w:rsidR="000F4F82" w:rsidRPr="003E69D6" w:rsidRDefault="000F4F82" w:rsidP="00A551BF">
            <w:pPr>
              <w:pStyle w:val="TableCell0-0115Break"/>
            </w:pPr>
            <w:r w:rsidRPr="003E69D6">
              <w:t>cook</w:t>
            </w:r>
            <w:r>
              <w:t xml:space="preserve"> </w:t>
            </w:r>
            <w:r w:rsidRPr="003E69D6">
              <w:t>with</w:t>
            </w:r>
            <w:r>
              <w:t xml:space="preserve"> </w:t>
            </w:r>
            <w:r w:rsidRPr="003E69D6">
              <w:t>hot</w:t>
            </w:r>
            <w:r>
              <w:t xml:space="preserve"> </w:t>
            </w:r>
            <w:r w:rsidRPr="003E69D6">
              <w:t>stones</w:t>
            </w:r>
          </w:p>
        </w:tc>
      </w:tr>
      <w:tr w:rsidR="00AC23C4" w:rsidRPr="003E69D6" w14:paraId="56AD75DF" w14:textId="77777777" w:rsidTr="00BC00CF">
        <w:tc>
          <w:tcPr>
            <w:tcW w:w="236" w:type="dxa"/>
            <w:shd w:val="clear" w:color="auto" w:fill="auto"/>
          </w:tcPr>
          <w:p w14:paraId="3CD2F48D" w14:textId="77777777" w:rsidR="000F4F82" w:rsidRPr="00EE4F16" w:rsidRDefault="000F4F82" w:rsidP="00A551BF">
            <w:pPr>
              <w:pStyle w:val="TableCell0-0115Break"/>
              <w:rPr>
                <w:rStyle w:val="ExampleSource"/>
              </w:rPr>
            </w:pPr>
          </w:p>
        </w:tc>
        <w:tc>
          <w:tcPr>
            <w:tcW w:w="1247" w:type="dxa"/>
            <w:shd w:val="clear" w:color="auto" w:fill="auto"/>
          </w:tcPr>
          <w:p w14:paraId="03FC98FF" w14:textId="77777777" w:rsidR="000F4F82" w:rsidRPr="007B599D" w:rsidRDefault="000F4F82" w:rsidP="00A551BF">
            <w:pPr>
              <w:pStyle w:val="TableCell0-0115Break"/>
              <w:rPr>
                <w:rStyle w:val="ChItalBold"/>
              </w:rPr>
            </w:pPr>
            <w:r w:rsidRPr="007B599D">
              <w:rPr>
                <w:rStyle w:val="ChItalBold"/>
              </w:rPr>
              <w:t>baring</w:t>
            </w:r>
          </w:p>
        </w:tc>
        <w:tc>
          <w:tcPr>
            <w:tcW w:w="1418" w:type="dxa"/>
            <w:shd w:val="clear" w:color="auto" w:fill="auto"/>
          </w:tcPr>
          <w:p w14:paraId="0C8624F7" w14:textId="77777777" w:rsidR="000F4F82" w:rsidRPr="008F535B" w:rsidRDefault="000F4F82" w:rsidP="00A551BF">
            <w:pPr>
              <w:pStyle w:val="TableCell0-0115Break"/>
              <w:rPr>
                <w:rStyle w:val="ChCharisSIL"/>
              </w:rPr>
            </w:pPr>
            <w:r w:rsidRPr="008F535B">
              <w:rPr>
                <w:rStyle w:val="ChCharisSIL"/>
              </w:rPr>
              <w:t>ˈba.ɾɪŋ</w:t>
            </w:r>
          </w:p>
        </w:tc>
        <w:tc>
          <w:tcPr>
            <w:tcW w:w="1361" w:type="dxa"/>
            <w:shd w:val="clear" w:color="auto" w:fill="auto"/>
          </w:tcPr>
          <w:p w14:paraId="1144BF4C" w14:textId="77777777" w:rsidR="000F4F82" w:rsidRPr="008F535B" w:rsidRDefault="000F4F82" w:rsidP="00A551BF">
            <w:pPr>
              <w:pStyle w:val="TableCell0-0115Break"/>
              <w:rPr>
                <w:rStyle w:val="ChSmallCaps"/>
              </w:rPr>
            </w:pPr>
            <w:r w:rsidRPr="008F535B">
              <w:rPr>
                <w:rStyle w:val="ChSmallCaps"/>
              </w:rPr>
              <w:t>v.mo(dy)</w:t>
            </w:r>
          </w:p>
        </w:tc>
        <w:tc>
          <w:tcPr>
            <w:tcW w:w="2438" w:type="dxa"/>
            <w:shd w:val="clear" w:color="auto" w:fill="auto"/>
          </w:tcPr>
          <w:p w14:paraId="156B767E" w14:textId="77777777" w:rsidR="000F4F82" w:rsidRPr="003E69D6" w:rsidRDefault="000F4F82" w:rsidP="00A551BF">
            <w:pPr>
              <w:pStyle w:val="TableCell0-0115Break"/>
            </w:pPr>
            <w:r w:rsidRPr="003E69D6">
              <w:t>lie</w:t>
            </w:r>
            <w:r>
              <w:t xml:space="preserve"> </w:t>
            </w:r>
            <w:r w:rsidRPr="003E69D6">
              <w:t>down</w:t>
            </w:r>
          </w:p>
        </w:tc>
      </w:tr>
      <w:tr w:rsidR="00AC23C4" w:rsidRPr="003E69D6" w14:paraId="44834EA5" w14:textId="77777777" w:rsidTr="00BC00CF">
        <w:tc>
          <w:tcPr>
            <w:tcW w:w="236" w:type="dxa"/>
            <w:shd w:val="clear" w:color="auto" w:fill="auto"/>
          </w:tcPr>
          <w:p w14:paraId="578FCB65" w14:textId="77777777" w:rsidR="000F4F82" w:rsidRPr="00EE4F16" w:rsidRDefault="000F4F82" w:rsidP="00A551BF">
            <w:pPr>
              <w:pStyle w:val="TableCell0-0115Break"/>
              <w:rPr>
                <w:rStyle w:val="ExampleSource"/>
              </w:rPr>
            </w:pPr>
          </w:p>
        </w:tc>
        <w:tc>
          <w:tcPr>
            <w:tcW w:w="1247" w:type="dxa"/>
            <w:shd w:val="clear" w:color="auto" w:fill="auto"/>
          </w:tcPr>
          <w:p w14:paraId="427AC44C" w14:textId="77777777" w:rsidR="000F4F82" w:rsidRPr="007B599D" w:rsidRDefault="000F4F82" w:rsidP="00A551BF">
            <w:pPr>
              <w:pStyle w:val="TableCell0-0115Break"/>
              <w:rPr>
                <w:rStyle w:val="ChItalBold"/>
              </w:rPr>
            </w:pPr>
            <w:r w:rsidRPr="007B599D">
              <w:rPr>
                <w:rStyle w:val="ChItalBold"/>
              </w:rPr>
              <w:t>baris</w:t>
            </w:r>
          </w:p>
        </w:tc>
        <w:tc>
          <w:tcPr>
            <w:tcW w:w="1418" w:type="dxa"/>
            <w:shd w:val="clear" w:color="auto" w:fill="auto"/>
          </w:tcPr>
          <w:p w14:paraId="7AC972F2" w14:textId="77777777" w:rsidR="000F4F82" w:rsidRPr="008F535B" w:rsidRDefault="000F4F82" w:rsidP="00A551BF">
            <w:pPr>
              <w:pStyle w:val="TableCell0-0115Break"/>
              <w:rPr>
                <w:rStyle w:val="ChCharisSIL"/>
              </w:rPr>
            </w:pPr>
            <w:r w:rsidRPr="008F535B">
              <w:rPr>
                <w:rStyle w:val="ChCharisSIL"/>
              </w:rPr>
              <w:t>ˈba.ɾɪs</w:t>
            </w:r>
          </w:p>
        </w:tc>
        <w:tc>
          <w:tcPr>
            <w:tcW w:w="1361" w:type="dxa"/>
            <w:shd w:val="clear" w:color="auto" w:fill="auto"/>
          </w:tcPr>
          <w:p w14:paraId="1D4B97DD"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80DCD20" w14:textId="77777777" w:rsidR="000F4F82" w:rsidRPr="003E69D6" w:rsidRDefault="000F4F82" w:rsidP="00A551BF">
            <w:pPr>
              <w:pStyle w:val="TableCell0-0115Break"/>
            </w:pPr>
            <w:r w:rsidRPr="003E69D6">
              <w:t>row</w:t>
            </w:r>
          </w:p>
        </w:tc>
      </w:tr>
      <w:tr w:rsidR="00F0187F" w:rsidRPr="003E69D6" w14:paraId="0A40513A" w14:textId="77777777" w:rsidTr="00BC00CF">
        <w:tc>
          <w:tcPr>
            <w:tcW w:w="236" w:type="dxa"/>
            <w:shd w:val="clear" w:color="auto" w:fill="auto"/>
          </w:tcPr>
          <w:p w14:paraId="38A9F608" w14:textId="77777777" w:rsidR="00F0187F" w:rsidRPr="00EE4F16" w:rsidRDefault="00F0187F" w:rsidP="0036325A">
            <w:pPr>
              <w:pStyle w:val="TableCell0-0115Break"/>
              <w:rPr>
                <w:rStyle w:val="ExampleSource"/>
              </w:rPr>
            </w:pPr>
          </w:p>
        </w:tc>
        <w:tc>
          <w:tcPr>
            <w:tcW w:w="1247" w:type="dxa"/>
            <w:shd w:val="clear" w:color="auto" w:fill="auto"/>
          </w:tcPr>
          <w:p w14:paraId="6B5073F6" w14:textId="77777777" w:rsidR="00F0187F" w:rsidRPr="007B599D" w:rsidRDefault="00F0187F" w:rsidP="0036325A">
            <w:pPr>
              <w:pStyle w:val="TableCell0-0115Break"/>
              <w:rPr>
                <w:rStyle w:val="ChItalBold"/>
              </w:rPr>
            </w:pPr>
            <w:r w:rsidRPr="007B599D">
              <w:rPr>
                <w:rStyle w:val="ChItalBold"/>
              </w:rPr>
              <w:t>baru</w:t>
            </w:r>
          </w:p>
        </w:tc>
        <w:tc>
          <w:tcPr>
            <w:tcW w:w="1418" w:type="dxa"/>
            <w:shd w:val="clear" w:color="auto" w:fill="auto"/>
          </w:tcPr>
          <w:p w14:paraId="087D8E9F" w14:textId="77777777" w:rsidR="00F0187F" w:rsidRPr="008F535B" w:rsidRDefault="00F0187F" w:rsidP="0036325A">
            <w:pPr>
              <w:pStyle w:val="TableCell0-0115Break"/>
              <w:rPr>
                <w:rStyle w:val="ChCharisSIL"/>
              </w:rPr>
            </w:pPr>
            <w:r w:rsidRPr="008F535B">
              <w:rPr>
                <w:rStyle w:val="ChCharisSIL"/>
              </w:rPr>
              <w:t>ˈba.ɾʊ</w:t>
            </w:r>
          </w:p>
        </w:tc>
        <w:tc>
          <w:tcPr>
            <w:tcW w:w="1361" w:type="dxa"/>
            <w:shd w:val="clear" w:color="auto" w:fill="auto"/>
          </w:tcPr>
          <w:p w14:paraId="3E160DE3" w14:textId="77777777" w:rsidR="00F0187F" w:rsidRDefault="00F0187F" w:rsidP="00BC00CF">
            <w:pPr>
              <w:pStyle w:val="TableCell0-0115"/>
              <w:rPr>
                <w:rStyle w:val="ChSmallCaps"/>
              </w:rPr>
            </w:pPr>
            <w:r w:rsidRPr="008F535B">
              <w:rPr>
                <w:rStyle w:val="ChSmallCaps"/>
              </w:rPr>
              <w:t>v.mo(st)</w:t>
            </w:r>
          </w:p>
          <w:p w14:paraId="6F1F971D" w14:textId="77777777" w:rsidR="00BC00CF" w:rsidRPr="00BC00CF" w:rsidRDefault="00BC00CF" w:rsidP="00BC00CF">
            <w:pPr>
              <w:pStyle w:val="TableCell0-0115"/>
              <w:rPr>
                <w:rStyle w:val="ChSmallCaps"/>
              </w:rPr>
            </w:pPr>
            <w:r w:rsidRPr="00BC00CF">
              <w:rPr>
                <w:rStyle w:val="ChSmallCaps"/>
              </w:rPr>
              <w:t>adv</w:t>
            </w:r>
          </w:p>
          <w:p w14:paraId="3BBE8AD3" w14:textId="3DDA567A" w:rsidR="00BC00CF" w:rsidRPr="008F535B" w:rsidRDefault="00BC00CF" w:rsidP="00F0187F">
            <w:pPr>
              <w:pStyle w:val="TableCell0-0115Break"/>
              <w:rPr>
                <w:rStyle w:val="ChSmallCaps"/>
              </w:rPr>
            </w:pPr>
            <w:r>
              <w:rPr>
                <w:rStyle w:val="ChSmallCaps"/>
              </w:rPr>
              <w:t>cnj</w:t>
            </w:r>
          </w:p>
        </w:tc>
        <w:tc>
          <w:tcPr>
            <w:tcW w:w="2438" w:type="dxa"/>
            <w:shd w:val="clear" w:color="auto" w:fill="auto"/>
          </w:tcPr>
          <w:p w14:paraId="7C344C4D" w14:textId="77777777" w:rsidR="00F0187F" w:rsidRDefault="00F0187F" w:rsidP="00BC00CF">
            <w:pPr>
              <w:pStyle w:val="TableCell0-0115"/>
            </w:pPr>
            <w:r w:rsidRPr="003E69D6">
              <w:t>be</w:t>
            </w:r>
            <w:r>
              <w:t xml:space="preserve"> </w:t>
            </w:r>
            <w:r w:rsidRPr="003E69D6">
              <w:t>new</w:t>
            </w:r>
          </w:p>
          <w:p w14:paraId="1D31A827" w14:textId="77777777" w:rsidR="00BC00CF" w:rsidRDefault="00BC00CF" w:rsidP="00BC00CF">
            <w:pPr>
              <w:pStyle w:val="TableCell0-0115"/>
            </w:pPr>
            <w:r>
              <w:t>recently</w:t>
            </w:r>
          </w:p>
          <w:p w14:paraId="1FB55310" w14:textId="2CAFF8D9" w:rsidR="00BC00CF" w:rsidRPr="003E69D6" w:rsidRDefault="00BC00CF" w:rsidP="00F0187F">
            <w:pPr>
              <w:pStyle w:val="TableCell0-0115Break"/>
            </w:pPr>
            <w:r>
              <w:t>and then, after all</w:t>
            </w:r>
          </w:p>
        </w:tc>
      </w:tr>
      <w:tr w:rsidR="00AC23C4" w:rsidRPr="003E69D6" w14:paraId="42ADC9AB" w14:textId="77777777" w:rsidTr="00BC00CF">
        <w:tc>
          <w:tcPr>
            <w:tcW w:w="236" w:type="dxa"/>
            <w:shd w:val="clear" w:color="auto" w:fill="auto"/>
          </w:tcPr>
          <w:p w14:paraId="36F5A4DD" w14:textId="77777777" w:rsidR="000F4F82" w:rsidRPr="00EE4F16" w:rsidRDefault="000F4F82" w:rsidP="00A551BF">
            <w:pPr>
              <w:pStyle w:val="TableCell0-0115Break"/>
              <w:rPr>
                <w:rStyle w:val="ExampleSource"/>
              </w:rPr>
            </w:pPr>
          </w:p>
        </w:tc>
        <w:tc>
          <w:tcPr>
            <w:tcW w:w="1247" w:type="dxa"/>
            <w:shd w:val="clear" w:color="auto" w:fill="auto"/>
          </w:tcPr>
          <w:p w14:paraId="08C28C81" w14:textId="77777777" w:rsidR="000F4F82" w:rsidRPr="007B599D" w:rsidRDefault="000F4F82" w:rsidP="00A551BF">
            <w:pPr>
              <w:pStyle w:val="TableCell0-0115Break"/>
              <w:rPr>
                <w:rStyle w:val="ChItalBold"/>
              </w:rPr>
            </w:pPr>
            <w:r w:rsidRPr="007B599D">
              <w:rPr>
                <w:rStyle w:val="ChItalBold"/>
              </w:rPr>
              <w:t>barusang</w:t>
            </w:r>
          </w:p>
        </w:tc>
        <w:tc>
          <w:tcPr>
            <w:tcW w:w="1418" w:type="dxa"/>
            <w:shd w:val="clear" w:color="auto" w:fill="auto"/>
          </w:tcPr>
          <w:p w14:paraId="2A94D8A7" w14:textId="77777777" w:rsidR="000F4F82" w:rsidRPr="008F535B" w:rsidRDefault="000F4F82" w:rsidP="00A551BF">
            <w:pPr>
              <w:pStyle w:val="TableCell0-0115Break"/>
              <w:rPr>
                <w:rStyle w:val="ChCharisSIL"/>
              </w:rPr>
            </w:pPr>
            <w:r w:rsidRPr="008F535B">
              <w:rPr>
                <w:rStyle w:val="ChCharisSIL"/>
              </w:rPr>
              <w:t>ba.ˈɾu.sɐn</w:t>
            </w:r>
          </w:p>
        </w:tc>
        <w:tc>
          <w:tcPr>
            <w:tcW w:w="1361" w:type="dxa"/>
            <w:shd w:val="clear" w:color="auto" w:fill="auto"/>
          </w:tcPr>
          <w:p w14:paraId="2B484374" w14:textId="77777777" w:rsidR="000F4F82" w:rsidRPr="008F535B" w:rsidRDefault="000F4F82" w:rsidP="00A551BF">
            <w:pPr>
              <w:pStyle w:val="TableCell0-0115Break"/>
              <w:rPr>
                <w:rStyle w:val="ChSmallCaps"/>
              </w:rPr>
            </w:pPr>
            <w:r w:rsidRPr="008F535B">
              <w:rPr>
                <w:rStyle w:val="ChSmallCaps"/>
              </w:rPr>
              <w:t>adv</w:t>
            </w:r>
          </w:p>
        </w:tc>
        <w:tc>
          <w:tcPr>
            <w:tcW w:w="2438" w:type="dxa"/>
            <w:shd w:val="clear" w:color="auto" w:fill="auto"/>
          </w:tcPr>
          <w:p w14:paraId="0E50893E" w14:textId="77777777" w:rsidR="000F4F82" w:rsidRPr="003E69D6" w:rsidRDefault="000F4F82" w:rsidP="00A551BF">
            <w:pPr>
              <w:pStyle w:val="TableCell0-0115Break"/>
            </w:pPr>
            <w:r w:rsidRPr="003E69D6">
              <w:t>just</w:t>
            </w:r>
            <w:r>
              <w:t xml:space="preserve"> </w:t>
            </w:r>
            <w:r w:rsidRPr="003E69D6">
              <w:t>now</w:t>
            </w:r>
          </w:p>
        </w:tc>
      </w:tr>
      <w:tr w:rsidR="00AC23C4" w:rsidRPr="003E69D6" w14:paraId="7671E0FD" w14:textId="77777777" w:rsidTr="00BC00CF">
        <w:tc>
          <w:tcPr>
            <w:tcW w:w="236" w:type="dxa"/>
            <w:shd w:val="clear" w:color="auto" w:fill="auto"/>
          </w:tcPr>
          <w:p w14:paraId="201E7D2A" w14:textId="77777777" w:rsidR="000F4F82" w:rsidRPr="00EE4F16" w:rsidRDefault="000F4F82" w:rsidP="00A551BF">
            <w:pPr>
              <w:pStyle w:val="TableCell0-0115Break"/>
              <w:rPr>
                <w:rStyle w:val="ExampleSource"/>
              </w:rPr>
            </w:pPr>
          </w:p>
        </w:tc>
        <w:tc>
          <w:tcPr>
            <w:tcW w:w="1247" w:type="dxa"/>
            <w:shd w:val="clear" w:color="auto" w:fill="auto"/>
          </w:tcPr>
          <w:p w14:paraId="4CB47824" w14:textId="77777777" w:rsidR="000F4F82" w:rsidRPr="007B599D" w:rsidRDefault="000F4F82" w:rsidP="00A551BF">
            <w:pPr>
              <w:pStyle w:val="TableCell0-0115Break"/>
              <w:rPr>
                <w:rStyle w:val="ChItalBold"/>
              </w:rPr>
            </w:pPr>
            <w:r w:rsidRPr="007B599D">
              <w:rPr>
                <w:rStyle w:val="ChItalBold"/>
              </w:rPr>
              <w:t>basa</w:t>
            </w:r>
          </w:p>
        </w:tc>
        <w:tc>
          <w:tcPr>
            <w:tcW w:w="1418" w:type="dxa"/>
            <w:shd w:val="clear" w:color="auto" w:fill="auto"/>
          </w:tcPr>
          <w:p w14:paraId="4271ECA6" w14:textId="77777777" w:rsidR="000F4F82" w:rsidRPr="008F535B" w:rsidRDefault="000F4F82" w:rsidP="00A551BF">
            <w:pPr>
              <w:pStyle w:val="TableCell0-0115Break"/>
              <w:rPr>
                <w:rStyle w:val="ChCharisSIL"/>
              </w:rPr>
            </w:pPr>
            <w:r w:rsidRPr="008F535B">
              <w:rPr>
                <w:rStyle w:val="ChCharisSIL"/>
              </w:rPr>
              <w:t>ˈba.sa</w:t>
            </w:r>
          </w:p>
        </w:tc>
        <w:tc>
          <w:tcPr>
            <w:tcW w:w="1361" w:type="dxa"/>
            <w:shd w:val="clear" w:color="auto" w:fill="auto"/>
          </w:tcPr>
          <w:p w14:paraId="2790618A"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68FABEAD" w14:textId="77777777" w:rsidR="000F4F82" w:rsidRPr="003E69D6" w:rsidRDefault="000F4F82" w:rsidP="00A551BF">
            <w:pPr>
              <w:pStyle w:val="TableCell0-0115Break"/>
            </w:pPr>
            <w:r w:rsidRPr="003E69D6">
              <w:t>be</w:t>
            </w:r>
            <w:r>
              <w:t xml:space="preserve"> </w:t>
            </w:r>
            <w:r w:rsidRPr="003E69D6">
              <w:t>wet</w:t>
            </w:r>
          </w:p>
        </w:tc>
      </w:tr>
      <w:tr w:rsidR="00AC23C4" w:rsidRPr="003E69D6" w14:paraId="1C475234" w14:textId="77777777" w:rsidTr="00BC00CF">
        <w:tc>
          <w:tcPr>
            <w:tcW w:w="236" w:type="dxa"/>
            <w:shd w:val="clear" w:color="auto" w:fill="auto"/>
          </w:tcPr>
          <w:p w14:paraId="09D14A91" w14:textId="77777777" w:rsidR="000F4F82" w:rsidRPr="00EE4F16" w:rsidRDefault="000F4F82" w:rsidP="00A551BF">
            <w:pPr>
              <w:pStyle w:val="TableCell0-0115Break"/>
              <w:rPr>
                <w:rStyle w:val="ExampleSource"/>
              </w:rPr>
            </w:pPr>
          </w:p>
        </w:tc>
        <w:tc>
          <w:tcPr>
            <w:tcW w:w="1247" w:type="dxa"/>
            <w:shd w:val="clear" w:color="auto" w:fill="auto"/>
          </w:tcPr>
          <w:p w14:paraId="3D264B82" w14:textId="77777777" w:rsidR="000F4F82" w:rsidRPr="007B599D" w:rsidRDefault="000F4F82" w:rsidP="00A551BF">
            <w:pPr>
              <w:pStyle w:val="TableCell0-0115Break"/>
              <w:rPr>
                <w:rStyle w:val="ChItalBold"/>
              </w:rPr>
            </w:pPr>
            <w:r w:rsidRPr="007B599D">
              <w:rPr>
                <w:rStyle w:val="ChItalBold"/>
              </w:rPr>
              <w:t>batang</w:t>
            </w:r>
          </w:p>
        </w:tc>
        <w:tc>
          <w:tcPr>
            <w:tcW w:w="1418" w:type="dxa"/>
            <w:shd w:val="clear" w:color="auto" w:fill="auto"/>
          </w:tcPr>
          <w:p w14:paraId="012B81DD" w14:textId="77777777" w:rsidR="000F4F82" w:rsidRPr="008F535B" w:rsidRDefault="000F4F82" w:rsidP="00A551BF">
            <w:pPr>
              <w:pStyle w:val="TableCell0-0115Break"/>
              <w:rPr>
                <w:rStyle w:val="ChCharisSIL"/>
              </w:rPr>
            </w:pPr>
            <w:r w:rsidRPr="008F535B">
              <w:rPr>
                <w:rStyle w:val="ChCharisSIL"/>
              </w:rPr>
              <w:t>ˈba.tɐŋ</w:t>
            </w:r>
          </w:p>
        </w:tc>
        <w:tc>
          <w:tcPr>
            <w:tcW w:w="1361" w:type="dxa"/>
            <w:shd w:val="clear" w:color="auto" w:fill="auto"/>
          </w:tcPr>
          <w:p w14:paraId="7D21A145"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E34D7CB" w14:textId="77777777" w:rsidR="000F4F82" w:rsidRPr="003E69D6" w:rsidRDefault="000F4F82" w:rsidP="00A551BF">
            <w:pPr>
              <w:pStyle w:val="TableCell0-0115Break"/>
            </w:pPr>
            <w:r w:rsidRPr="003E69D6">
              <w:t>stick</w:t>
            </w:r>
          </w:p>
        </w:tc>
      </w:tr>
      <w:tr w:rsidR="00AC23C4" w:rsidRPr="003E69D6" w14:paraId="56EF8971" w14:textId="77777777" w:rsidTr="00BC00CF">
        <w:tc>
          <w:tcPr>
            <w:tcW w:w="236" w:type="dxa"/>
            <w:shd w:val="clear" w:color="auto" w:fill="auto"/>
          </w:tcPr>
          <w:p w14:paraId="772944FE" w14:textId="77777777" w:rsidR="000F4F82" w:rsidRPr="00EE4F16" w:rsidRDefault="000F4F82" w:rsidP="00A551BF">
            <w:pPr>
              <w:pStyle w:val="TableCell0-0115Break"/>
              <w:rPr>
                <w:rStyle w:val="ExampleSource"/>
              </w:rPr>
            </w:pPr>
          </w:p>
        </w:tc>
        <w:tc>
          <w:tcPr>
            <w:tcW w:w="1247" w:type="dxa"/>
            <w:shd w:val="clear" w:color="auto" w:fill="auto"/>
          </w:tcPr>
          <w:p w14:paraId="0548B5A5" w14:textId="77777777" w:rsidR="000F4F82" w:rsidRPr="007B599D" w:rsidRDefault="000F4F82" w:rsidP="00A551BF">
            <w:pPr>
              <w:pStyle w:val="TableCell0-0115Break"/>
              <w:rPr>
                <w:rStyle w:val="ChItalBold"/>
              </w:rPr>
            </w:pPr>
            <w:r w:rsidRPr="007B599D">
              <w:rPr>
                <w:rStyle w:val="ChItalBold"/>
              </w:rPr>
              <w:t>batas</w:t>
            </w:r>
          </w:p>
        </w:tc>
        <w:tc>
          <w:tcPr>
            <w:tcW w:w="1418" w:type="dxa"/>
            <w:shd w:val="clear" w:color="auto" w:fill="auto"/>
          </w:tcPr>
          <w:p w14:paraId="516D27AC" w14:textId="77777777" w:rsidR="000F4F82" w:rsidRPr="008F535B" w:rsidRDefault="000F4F82" w:rsidP="00A551BF">
            <w:pPr>
              <w:pStyle w:val="TableCell0-0115Break"/>
              <w:rPr>
                <w:rStyle w:val="ChCharisSIL"/>
              </w:rPr>
            </w:pPr>
            <w:r w:rsidRPr="008F535B">
              <w:rPr>
                <w:rStyle w:val="ChCharisSIL"/>
              </w:rPr>
              <w:t>ˈba.tɐs</w:t>
            </w:r>
          </w:p>
        </w:tc>
        <w:tc>
          <w:tcPr>
            <w:tcW w:w="1361" w:type="dxa"/>
            <w:shd w:val="clear" w:color="auto" w:fill="auto"/>
          </w:tcPr>
          <w:p w14:paraId="6397DC2E"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3E6C3BA" w14:textId="77777777" w:rsidR="000F4F82" w:rsidRPr="003E69D6" w:rsidRDefault="000F4F82" w:rsidP="00A551BF">
            <w:pPr>
              <w:pStyle w:val="TableCell0-0115Break"/>
            </w:pPr>
            <w:r w:rsidRPr="003E69D6">
              <w:t>border</w:t>
            </w:r>
          </w:p>
        </w:tc>
      </w:tr>
      <w:tr w:rsidR="00AC23C4" w:rsidRPr="003E69D6" w14:paraId="4A9663E0" w14:textId="77777777" w:rsidTr="00BC00CF">
        <w:tc>
          <w:tcPr>
            <w:tcW w:w="236" w:type="dxa"/>
            <w:shd w:val="clear" w:color="auto" w:fill="auto"/>
          </w:tcPr>
          <w:p w14:paraId="3E7889D8" w14:textId="77777777" w:rsidR="000F4F82" w:rsidRPr="00EE4F16" w:rsidRDefault="000F4F82" w:rsidP="00A551BF">
            <w:pPr>
              <w:pStyle w:val="TableCell0-0115Break"/>
              <w:rPr>
                <w:rStyle w:val="ExampleSource"/>
              </w:rPr>
            </w:pPr>
          </w:p>
        </w:tc>
        <w:tc>
          <w:tcPr>
            <w:tcW w:w="1247" w:type="dxa"/>
            <w:shd w:val="clear" w:color="auto" w:fill="auto"/>
          </w:tcPr>
          <w:p w14:paraId="314CFC7C" w14:textId="77777777" w:rsidR="000F4F82" w:rsidRPr="007B599D" w:rsidRDefault="000F4F82" w:rsidP="00A551BF">
            <w:pPr>
              <w:pStyle w:val="TableCell0-0115Break"/>
              <w:rPr>
                <w:rStyle w:val="ChItalBold"/>
              </w:rPr>
            </w:pPr>
            <w:r w:rsidRPr="007B599D">
              <w:rPr>
                <w:rStyle w:val="ChItalBold"/>
              </w:rPr>
              <w:t>batu</w:t>
            </w:r>
          </w:p>
        </w:tc>
        <w:tc>
          <w:tcPr>
            <w:tcW w:w="1418" w:type="dxa"/>
            <w:shd w:val="clear" w:color="auto" w:fill="auto"/>
          </w:tcPr>
          <w:p w14:paraId="717EF2CA" w14:textId="77777777" w:rsidR="000F4F82" w:rsidRPr="008F535B" w:rsidRDefault="000F4F82" w:rsidP="00A551BF">
            <w:pPr>
              <w:pStyle w:val="TableCell0-0115Break"/>
              <w:rPr>
                <w:rStyle w:val="ChCharisSIL"/>
              </w:rPr>
            </w:pPr>
            <w:r w:rsidRPr="008F535B">
              <w:rPr>
                <w:rStyle w:val="ChCharisSIL"/>
              </w:rPr>
              <w:t>ˈba.tu</w:t>
            </w:r>
          </w:p>
        </w:tc>
        <w:tc>
          <w:tcPr>
            <w:tcW w:w="1361" w:type="dxa"/>
            <w:shd w:val="clear" w:color="auto" w:fill="auto"/>
          </w:tcPr>
          <w:p w14:paraId="2E35361B"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A697410" w14:textId="77777777" w:rsidR="000F4F82" w:rsidRPr="003E69D6" w:rsidRDefault="000F4F82" w:rsidP="00A551BF">
            <w:pPr>
              <w:pStyle w:val="TableCell0-0115Break"/>
            </w:pPr>
            <w:r w:rsidRPr="003E69D6">
              <w:t>stone</w:t>
            </w:r>
          </w:p>
        </w:tc>
      </w:tr>
      <w:tr w:rsidR="00AC23C4" w:rsidRPr="003E69D6" w14:paraId="707BB404" w14:textId="77777777" w:rsidTr="00BC00CF">
        <w:tc>
          <w:tcPr>
            <w:tcW w:w="236" w:type="dxa"/>
            <w:shd w:val="clear" w:color="auto" w:fill="auto"/>
          </w:tcPr>
          <w:p w14:paraId="06826EF5" w14:textId="77777777" w:rsidR="000F4F82" w:rsidRPr="00EE4F16" w:rsidRDefault="000F4F82" w:rsidP="00A551BF">
            <w:pPr>
              <w:pStyle w:val="TableCell0-0115Break"/>
              <w:rPr>
                <w:rStyle w:val="ExampleSource"/>
              </w:rPr>
            </w:pPr>
          </w:p>
        </w:tc>
        <w:tc>
          <w:tcPr>
            <w:tcW w:w="1247" w:type="dxa"/>
            <w:shd w:val="clear" w:color="auto" w:fill="auto"/>
          </w:tcPr>
          <w:p w14:paraId="54E753AA" w14:textId="77777777" w:rsidR="000F4F82" w:rsidRPr="007B599D" w:rsidRDefault="000F4F82" w:rsidP="00A551BF">
            <w:pPr>
              <w:pStyle w:val="TableCell0-0115Break"/>
              <w:rPr>
                <w:rStyle w:val="ChItalBold"/>
              </w:rPr>
            </w:pPr>
            <w:r w:rsidRPr="007B599D">
              <w:rPr>
                <w:rStyle w:val="ChItalBold"/>
              </w:rPr>
              <w:t>bawa</w:t>
            </w:r>
          </w:p>
        </w:tc>
        <w:tc>
          <w:tcPr>
            <w:tcW w:w="1418" w:type="dxa"/>
            <w:shd w:val="clear" w:color="auto" w:fill="auto"/>
          </w:tcPr>
          <w:p w14:paraId="49819678" w14:textId="77777777" w:rsidR="000F4F82" w:rsidRPr="008F535B" w:rsidRDefault="000F4F82" w:rsidP="00A551BF">
            <w:pPr>
              <w:pStyle w:val="TableCell0-0115Break"/>
              <w:rPr>
                <w:rStyle w:val="ChCharisSIL"/>
              </w:rPr>
            </w:pPr>
            <w:r w:rsidRPr="008F535B">
              <w:rPr>
                <w:rStyle w:val="ChCharisSIL"/>
              </w:rPr>
              <w:t>ˈba.wa</w:t>
            </w:r>
          </w:p>
        </w:tc>
        <w:tc>
          <w:tcPr>
            <w:tcW w:w="1361" w:type="dxa"/>
            <w:shd w:val="clear" w:color="auto" w:fill="auto"/>
          </w:tcPr>
          <w:p w14:paraId="0B766126" w14:textId="77777777" w:rsidR="000F4F82" w:rsidRPr="008F535B" w:rsidRDefault="000F4F82" w:rsidP="00A551BF">
            <w:pPr>
              <w:pStyle w:val="TableCell0-0115Break"/>
              <w:rPr>
                <w:rStyle w:val="ChSmallCaps"/>
              </w:rPr>
            </w:pPr>
            <w:r w:rsidRPr="008F535B">
              <w:rPr>
                <w:rStyle w:val="ChSmallCaps"/>
              </w:rPr>
              <w:t>n-loc</w:t>
            </w:r>
          </w:p>
        </w:tc>
        <w:tc>
          <w:tcPr>
            <w:tcW w:w="2438" w:type="dxa"/>
            <w:shd w:val="clear" w:color="auto" w:fill="auto"/>
          </w:tcPr>
          <w:p w14:paraId="5779A354" w14:textId="77777777" w:rsidR="000F4F82" w:rsidRPr="003E69D6" w:rsidRDefault="000F4F82" w:rsidP="00A551BF">
            <w:pPr>
              <w:pStyle w:val="TableCell0-0115Break"/>
            </w:pPr>
            <w:r w:rsidRPr="003E69D6">
              <w:t>bottom</w:t>
            </w:r>
          </w:p>
        </w:tc>
      </w:tr>
      <w:tr w:rsidR="00AC23C4" w:rsidRPr="003E69D6" w14:paraId="5D7B019A" w14:textId="77777777" w:rsidTr="00BC00CF">
        <w:tc>
          <w:tcPr>
            <w:tcW w:w="236" w:type="dxa"/>
            <w:shd w:val="clear" w:color="auto" w:fill="auto"/>
          </w:tcPr>
          <w:p w14:paraId="54B5E9E0" w14:textId="77777777" w:rsidR="000F4F82" w:rsidRPr="00EE4F16" w:rsidRDefault="000F4F82" w:rsidP="00A551BF">
            <w:pPr>
              <w:pStyle w:val="TableCell0-0115Break"/>
              <w:rPr>
                <w:rStyle w:val="ExampleSource"/>
              </w:rPr>
            </w:pPr>
          </w:p>
        </w:tc>
        <w:tc>
          <w:tcPr>
            <w:tcW w:w="1247" w:type="dxa"/>
            <w:shd w:val="clear" w:color="auto" w:fill="auto"/>
          </w:tcPr>
          <w:p w14:paraId="61DA09EB" w14:textId="77777777" w:rsidR="000F4F82" w:rsidRPr="007B599D" w:rsidRDefault="000F4F82" w:rsidP="00A551BF">
            <w:pPr>
              <w:pStyle w:val="TableCell0-0115Break"/>
              <w:rPr>
                <w:rStyle w:val="ChItalBold"/>
              </w:rPr>
            </w:pPr>
            <w:r w:rsidRPr="007B599D">
              <w:rPr>
                <w:rStyle w:val="ChItalBold"/>
              </w:rPr>
              <w:t>bawa</w:t>
            </w:r>
          </w:p>
        </w:tc>
        <w:tc>
          <w:tcPr>
            <w:tcW w:w="1418" w:type="dxa"/>
            <w:shd w:val="clear" w:color="auto" w:fill="auto"/>
          </w:tcPr>
          <w:p w14:paraId="04BB6A85" w14:textId="77777777" w:rsidR="000F4F82" w:rsidRPr="008F535B" w:rsidRDefault="000F4F82" w:rsidP="00A551BF">
            <w:pPr>
              <w:pStyle w:val="TableCell0-0115Break"/>
              <w:rPr>
                <w:rStyle w:val="ChCharisSIL"/>
              </w:rPr>
            </w:pPr>
            <w:r w:rsidRPr="008F535B">
              <w:rPr>
                <w:rStyle w:val="ChCharisSIL"/>
              </w:rPr>
              <w:t>ˈba.wa</w:t>
            </w:r>
          </w:p>
        </w:tc>
        <w:tc>
          <w:tcPr>
            <w:tcW w:w="1361" w:type="dxa"/>
            <w:shd w:val="clear" w:color="auto" w:fill="auto"/>
          </w:tcPr>
          <w:p w14:paraId="24F2243E" w14:textId="77777777" w:rsidR="000F4F82" w:rsidRPr="008F535B" w:rsidRDefault="000F4F82" w:rsidP="00A551BF">
            <w:pPr>
              <w:pStyle w:val="TableCell0-0115Break"/>
              <w:rPr>
                <w:rStyle w:val="ChSmallCaps"/>
              </w:rPr>
            </w:pPr>
            <w:r w:rsidRPr="008F535B">
              <w:rPr>
                <w:rStyle w:val="ChSmallCaps"/>
              </w:rPr>
              <w:t>v.tri</w:t>
            </w:r>
          </w:p>
        </w:tc>
        <w:tc>
          <w:tcPr>
            <w:tcW w:w="2438" w:type="dxa"/>
            <w:shd w:val="clear" w:color="auto" w:fill="auto"/>
          </w:tcPr>
          <w:p w14:paraId="786533A4" w14:textId="77777777" w:rsidR="000F4F82" w:rsidRPr="003E69D6" w:rsidRDefault="000F4F82" w:rsidP="00A551BF">
            <w:pPr>
              <w:pStyle w:val="TableCell0-0115Break"/>
            </w:pPr>
            <w:r w:rsidRPr="003E69D6">
              <w:t>bring</w:t>
            </w:r>
          </w:p>
        </w:tc>
      </w:tr>
      <w:tr w:rsidR="00AC23C4" w:rsidRPr="003E69D6" w14:paraId="59AD34C9" w14:textId="77777777" w:rsidTr="00BC00CF">
        <w:tc>
          <w:tcPr>
            <w:tcW w:w="236" w:type="dxa"/>
            <w:shd w:val="clear" w:color="auto" w:fill="auto"/>
          </w:tcPr>
          <w:p w14:paraId="52F967DB" w14:textId="77777777" w:rsidR="000F4F82" w:rsidRPr="00EE4F16" w:rsidRDefault="000F4F82" w:rsidP="00A551BF">
            <w:pPr>
              <w:pStyle w:val="TableCell0-0115Break"/>
              <w:rPr>
                <w:rStyle w:val="ExampleSource"/>
              </w:rPr>
            </w:pPr>
          </w:p>
        </w:tc>
        <w:tc>
          <w:tcPr>
            <w:tcW w:w="1247" w:type="dxa"/>
            <w:shd w:val="clear" w:color="auto" w:fill="auto"/>
          </w:tcPr>
          <w:p w14:paraId="45122083" w14:textId="77777777" w:rsidR="000F4F82" w:rsidRPr="007B599D" w:rsidRDefault="000F4F82" w:rsidP="00A551BF">
            <w:pPr>
              <w:pStyle w:val="TableCell0-0115Break"/>
              <w:rPr>
                <w:rStyle w:val="ChItalBold"/>
              </w:rPr>
            </w:pPr>
            <w:r w:rsidRPr="007B599D">
              <w:rPr>
                <w:rStyle w:val="ChItalBold"/>
              </w:rPr>
              <w:t>bawang</w:t>
            </w:r>
          </w:p>
        </w:tc>
        <w:tc>
          <w:tcPr>
            <w:tcW w:w="1418" w:type="dxa"/>
            <w:shd w:val="clear" w:color="auto" w:fill="auto"/>
          </w:tcPr>
          <w:p w14:paraId="63762744" w14:textId="77777777" w:rsidR="000F4F82" w:rsidRPr="008F535B" w:rsidRDefault="000F4F82" w:rsidP="00A551BF">
            <w:pPr>
              <w:pStyle w:val="TableCell0-0115Break"/>
              <w:rPr>
                <w:rStyle w:val="ChCharisSIL"/>
              </w:rPr>
            </w:pPr>
            <w:r w:rsidRPr="008F535B">
              <w:rPr>
                <w:rStyle w:val="ChCharisSIL"/>
              </w:rPr>
              <w:t>ˈba.wɐn</w:t>
            </w:r>
          </w:p>
        </w:tc>
        <w:tc>
          <w:tcPr>
            <w:tcW w:w="1361" w:type="dxa"/>
            <w:shd w:val="clear" w:color="auto" w:fill="auto"/>
          </w:tcPr>
          <w:p w14:paraId="46CD4833"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C57A6F7" w14:textId="77777777" w:rsidR="000F4F82" w:rsidRPr="003E69D6" w:rsidRDefault="000F4F82" w:rsidP="00A551BF">
            <w:pPr>
              <w:pStyle w:val="TableCell0-0115Break"/>
            </w:pPr>
            <w:r w:rsidRPr="003E69D6">
              <w:t>onion</w:t>
            </w:r>
          </w:p>
        </w:tc>
      </w:tr>
      <w:tr w:rsidR="00AC23C4" w:rsidRPr="003E69D6" w14:paraId="2D3BA665" w14:textId="77777777" w:rsidTr="00BC00CF">
        <w:tc>
          <w:tcPr>
            <w:tcW w:w="236" w:type="dxa"/>
            <w:shd w:val="clear" w:color="auto" w:fill="auto"/>
          </w:tcPr>
          <w:p w14:paraId="64CEE1CD" w14:textId="77777777" w:rsidR="000F4F82" w:rsidRPr="00EE4F16" w:rsidRDefault="000F4F82" w:rsidP="00A551BF">
            <w:pPr>
              <w:pStyle w:val="TableCell0-0115Break"/>
              <w:rPr>
                <w:rStyle w:val="ExampleSource"/>
              </w:rPr>
            </w:pPr>
          </w:p>
        </w:tc>
        <w:tc>
          <w:tcPr>
            <w:tcW w:w="1247" w:type="dxa"/>
            <w:shd w:val="clear" w:color="auto" w:fill="auto"/>
          </w:tcPr>
          <w:p w14:paraId="6FB96D0E" w14:textId="77777777" w:rsidR="000F4F82" w:rsidRPr="007B599D" w:rsidRDefault="000F4F82" w:rsidP="00A551BF">
            <w:pPr>
              <w:pStyle w:val="TableCell0-0115Break"/>
              <w:rPr>
                <w:rStyle w:val="ChItalBold"/>
              </w:rPr>
            </w:pPr>
            <w:r w:rsidRPr="007B599D">
              <w:rPr>
                <w:rStyle w:val="ChItalBold"/>
              </w:rPr>
              <w:t>bayam</w:t>
            </w:r>
          </w:p>
        </w:tc>
        <w:tc>
          <w:tcPr>
            <w:tcW w:w="1418" w:type="dxa"/>
            <w:shd w:val="clear" w:color="auto" w:fill="auto"/>
          </w:tcPr>
          <w:p w14:paraId="3799AE65" w14:textId="77777777" w:rsidR="000F4F82" w:rsidRPr="008F535B" w:rsidRDefault="000F4F82" w:rsidP="00A551BF">
            <w:pPr>
              <w:pStyle w:val="TableCell0-0115Break"/>
              <w:rPr>
                <w:rStyle w:val="ChCharisSIL"/>
              </w:rPr>
            </w:pPr>
            <w:r w:rsidRPr="008F535B">
              <w:rPr>
                <w:rStyle w:val="ChCharisSIL"/>
              </w:rPr>
              <w:t>ˈba.jɐm</w:t>
            </w:r>
          </w:p>
        </w:tc>
        <w:tc>
          <w:tcPr>
            <w:tcW w:w="1361" w:type="dxa"/>
            <w:shd w:val="clear" w:color="auto" w:fill="auto"/>
          </w:tcPr>
          <w:p w14:paraId="1DC4195B"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70D8889" w14:textId="77777777" w:rsidR="000F4F82" w:rsidRPr="003E69D6" w:rsidRDefault="000F4F82" w:rsidP="00A551BF">
            <w:pPr>
              <w:pStyle w:val="TableCell0-0115Break"/>
            </w:pPr>
            <w:r w:rsidRPr="003E69D6">
              <w:t>amaranth</w:t>
            </w:r>
          </w:p>
        </w:tc>
      </w:tr>
      <w:tr w:rsidR="00AC23C4" w:rsidRPr="003E69D6" w14:paraId="1CF883AB" w14:textId="77777777" w:rsidTr="00BC00CF">
        <w:tc>
          <w:tcPr>
            <w:tcW w:w="236" w:type="dxa"/>
            <w:shd w:val="clear" w:color="auto" w:fill="auto"/>
          </w:tcPr>
          <w:p w14:paraId="646B3420" w14:textId="77777777" w:rsidR="000F4F82" w:rsidRPr="00EE4F16" w:rsidRDefault="000F4F82" w:rsidP="00A551BF">
            <w:pPr>
              <w:pStyle w:val="TableCell0-0115Break"/>
              <w:rPr>
                <w:rStyle w:val="ExampleSource"/>
              </w:rPr>
            </w:pPr>
          </w:p>
        </w:tc>
        <w:tc>
          <w:tcPr>
            <w:tcW w:w="1247" w:type="dxa"/>
            <w:shd w:val="clear" w:color="auto" w:fill="auto"/>
          </w:tcPr>
          <w:p w14:paraId="7FBB9BBE" w14:textId="77777777" w:rsidR="000F4F82" w:rsidRPr="007B599D" w:rsidRDefault="000F4F82" w:rsidP="00A551BF">
            <w:pPr>
              <w:pStyle w:val="TableCell0-0115Break"/>
              <w:rPr>
                <w:rStyle w:val="ChItalBold"/>
              </w:rPr>
            </w:pPr>
            <w:r w:rsidRPr="007B599D">
              <w:rPr>
                <w:rStyle w:val="ChItalBold"/>
              </w:rPr>
              <w:t>bayang</w:t>
            </w:r>
          </w:p>
        </w:tc>
        <w:tc>
          <w:tcPr>
            <w:tcW w:w="1418" w:type="dxa"/>
            <w:shd w:val="clear" w:color="auto" w:fill="auto"/>
          </w:tcPr>
          <w:p w14:paraId="5B52CC58" w14:textId="77777777" w:rsidR="000F4F82" w:rsidRPr="008F535B" w:rsidRDefault="000F4F82" w:rsidP="00A551BF">
            <w:pPr>
              <w:pStyle w:val="TableCell0-0115Break"/>
              <w:rPr>
                <w:rStyle w:val="ChCharisSIL"/>
              </w:rPr>
            </w:pPr>
            <w:r w:rsidRPr="008F535B">
              <w:rPr>
                <w:rStyle w:val="ChCharisSIL"/>
              </w:rPr>
              <w:t>ˈba.jɐŋ</w:t>
            </w:r>
          </w:p>
        </w:tc>
        <w:tc>
          <w:tcPr>
            <w:tcW w:w="1361" w:type="dxa"/>
            <w:shd w:val="clear" w:color="auto" w:fill="auto"/>
          </w:tcPr>
          <w:p w14:paraId="127643C8"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E131424" w14:textId="77777777" w:rsidR="000F4F82" w:rsidRPr="003E69D6" w:rsidRDefault="000F4F82" w:rsidP="00A551BF">
            <w:pPr>
              <w:pStyle w:val="TableCell0-0115Break"/>
            </w:pPr>
            <w:r w:rsidRPr="003E69D6">
              <w:t>image</w:t>
            </w:r>
          </w:p>
        </w:tc>
      </w:tr>
      <w:tr w:rsidR="00AC23C4" w:rsidRPr="003E69D6" w14:paraId="015D42BE" w14:textId="77777777" w:rsidTr="00BC00CF">
        <w:tc>
          <w:tcPr>
            <w:tcW w:w="236" w:type="dxa"/>
            <w:shd w:val="clear" w:color="auto" w:fill="auto"/>
          </w:tcPr>
          <w:p w14:paraId="04E001C1" w14:textId="77777777" w:rsidR="000F4F82" w:rsidRPr="00EE4F16" w:rsidRDefault="000F4F82" w:rsidP="00A551BF">
            <w:pPr>
              <w:pStyle w:val="TableCell0-0115Break"/>
              <w:rPr>
                <w:rStyle w:val="ExampleSource"/>
              </w:rPr>
            </w:pPr>
          </w:p>
        </w:tc>
        <w:tc>
          <w:tcPr>
            <w:tcW w:w="1247" w:type="dxa"/>
            <w:shd w:val="clear" w:color="auto" w:fill="auto"/>
          </w:tcPr>
          <w:p w14:paraId="20AFF94B" w14:textId="77777777" w:rsidR="000F4F82" w:rsidRPr="007B599D" w:rsidRDefault="000F4F82" w:rsidP="00A551BF">
            <w:pPr>
              <w:pStyle w:val="TableCell0-0115Break"/>
              <w:rPr>
                <w:rStyle w:val="ChItalBold"/>
              </w:rPr>
            </w:pPr>
            <w:r w:rsidRPr="007B599D">
              <w:rPr>
                <w:rStyle w:val="ChItalBold"/>
              </w:rPr>
              <w:t>bayar</w:t>
            </w:r>
          </w:p>
        </w:tc>
        <w:tc>
          <w:tcPr>
            <w:tcW w:w="1418" w:type="dxa"/>
            <w:shd w:val="clear" w:color="auto" w:fill="auto"/>
          </w:tcPr>
          <w:p w14:paraId="19FB8438" w14:textId="77777777" w:rsidR="000F4F82" w:rsidRPr="008F535B" w:rsidRDefault="000F4F82" w:rsidP="00A551BF">
            <w:pPr>
              <w:pStyle w:val="TableCell0-0115Break"/>
              <w:rPr>
                <w:rStyle w:val="ChCharisSIL"/>
              </w:rPr>
            </w:pPr>
            <w:r w:rsidRPr="008F535B">
              <w:rPr>
                <w:rStyle w:val="ChCharisSIL"/>
              </w:rPr>
              <w:t>ˈba.jɐr̥</w:t>
            </w:r>
          </w:p>
        </w:tc>
        <w:tc>
          <w:tcPr>
            <w:tcW w:w="1361" w:type="dxa"/>
            <w:shd w:val="clear" w:color="auto" w:fill="auto"/>
          </w:tcPr>
          <w:p w14:paraId="610C273E"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2A4A59A1" w14:textId="77777777" w:rsidR="000F4F82" w:rsidRPr="003E69D6" w:rsidRDefault="000F4F82" w:rsidP="00A551BF">
            <w:pPr>
              <w:pStyle w:val="TableCell0-0115Break"/>
            </w:pPr>
            <w:r w:rsidRPr="003E69D6">
              <w:t>pay</w:t>
            </w:r>
          </w:p>
        </w:tc>
      </w:tr>
      <w:tr w:rsidR="00AC23C4" w:rsidRPr="003E69D6" w14:paraId="7EA43CAB" w14:textId="77777777" w:rsidTr="00BC00CF">
        <w:tc>
          <w:tcPr>
            <w:tcW w:w="236" w:type="dxa"/>
            <w:shd w:val="clear" w:color="auto" w:fill="auto"/>
          </w:tcPr>
          <w:p w14:paraId="71D630E9" w14:textId="77777777" w:rsidR="000F4F82" w:rsidRPr="00EE4F16" w:rsidRDefault="000F4F82" w:rsidP="00A551BF">
            <w:pPr>
              <w:pStyle w:val="TableCell0-0115Break"/>
              <w:rPr>
                <w:rStyle w:val="ExampleSource"/>
              </w:rPr>
            </w:pPr>
          </w:p>
        </w:tc>
        <w:tc>
          <w:tcPr>
            <w:tcW w:w="1247" w:type="dxa"/>
            <w:shd w:val="clear" w:color="auto" w:fill="auto"/>
          </w:tcPr>
          <w:p w14:paraId="411F5C32" w14:textId="77777777" w:rsidR="000F4F82" w:rsidRPr="007B599D" w:rsidRDefault="000F4F82" w:rsidP="00A551BF">
            <w:pPr>
              <w:pStyle w:val="TableCell0-0115Break"/>
              <w:rPr>
                <w:rStyle w:val="ChItalBold"/>
              </w:rPr>
            </w:pPr>
            <w:r w:rsidRPr="007B599D">
              <w:rPr>
                <w:rStyle w:val="ChItalBold"/>
              </w:rPr>
              <w:t>bayi</w:t>
            </w:r>
          </w:p>
        </w:tc>
        <w:tc>
          <w:tcPr>
            <w:tcW w:w="1418" w:type="dxa"/>
            <w:shd w:val="clear" w:color="auto" w:fill="auto"/>
          </w:tcPr>
          <w:p w14:paraId="6B20D1CA" w14:textId="77777777" w:rsidR="000F4F82" w:rsidRPr="008F535B" w:rsidRDefault="000F4F82" w:rsidP="00A551BF">
            <w:pPr>
              <w:pStyle w:val="TableCell0-0115Break"/>
              <w:rPr>
                <w:rStyle w:val="ChCharisSIL"/>
              </w:rPr>
            </w:pPr>
            <w:r w:rsidRPr="008F535B">
              <w:rPr>
                <w:rStyle w:val="ChCharisSIL"/>
              </w:rPr>
              <w:t>ˈba.ji</w:t>
            </w:r>
          </w:p>
        </w:tc>
        <w:tc>
          <w:tcPr>
            <w:tcW w:w="1361" w:type="dxa"/>
            <w:shd w:val="clear" w:color="auto" w:fill="auto"/>
          </w:tcPr>
          <w:p w14:paraId="651D143D"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279E4AB1" w14:textId="77777777" w:rsidR="000F4F82" w:rsidRPr="003E69D6" w:rsidRDefault="000F4F82" w:rsidP="00A551BF">
            <w:pPr>
              <w:pStyle w:val="TableCell0-0115Break"/>
            </w:pPr>
            <w:r w:rsidRPr="003E69D6">
              <w:t>baby</w:t>
            </w:r>
          </w:p>
        </w:tc>
      </w:tr>
      <w:tr w:rsidR="00AC23C4" w:rsidRPr="003E69D6" w14:paraId="7D511A0E" w14:textId="77777777" w:rsidTr="00BC00CF">
        <w:tc>
          <w:tcPr>
            <w:tcW w:w="236" w:type="dxa"/>
            <w:shd w:val="clear" w:color="auto" w:fill="auto"/>
          </w:tcPr>
          <w:p w14:paraId="7DB85A30" w14:textId="77777777" w:rsidR="000F4F82" w:rsidRPr="00EE4F16" w:rsidRDefault="000F4F82" w:rsidP="00A551BF">
            <w:pPr>
              <w:pStyle w:val="TableCell0-0115Break"/>
              <w:rPr>
                <w:rStyle w:val="ExampleSource"/>
              </w:rPr>
            </w:pPr>
          </w:p>
        </w:tc>
        <w:tc>
          <w:tcPr>
            <w:tcW w:w="1247" w:type="dxa"/>
            <w:shd w:val="clear" w:color="auto" w:fill="auto"/>
          </w:tcPr>
          <w:p w14:paraId="2468DD33" w14:textId="77777777" w:rsidR="000F4F82" w:rsidRPr="007B599D" w:rsidRDefault="000F4F82" w:rsidP="00A551BF">
            <w:pPr>
              <w:pStyle w:val="TableCell0-0115Break"/>
              <w:rPr>
                <w:rStyle w:val="ChItalBold"/>
              </w:rPr>
            </w:pPr>
            <w:r w:rsidRPr="007B599D">
              <w:rPr>
                <w:rStyle w:val="ChItalBold"/>
              </w:rPr>
              <w:t>bayi</w:t>
            </w:r>
          </w:p>
        </w:tc>
        <w:tc>
          <w:tcPr>
            <w:tcW w:w="1418" w:type="dxa"/>
            <w:shd w:val="clear" w:color="auto" w:fill="auto"/>
          </w:tcPr>
          <w:p w14:paraId="65FAA772" w14:textId="77777777" w:rsidR="000F4F82" w:rsidRPr="008F535B" w:rsidRDefault="000F4F82" w:rsidP="00A551BF">
            <w:pPr>
              <w:pStyle w:val="TableCell0-0115Break"/>
              <w:rPr>
                <w:rStyle w:val="ChCharisSIL"/>
              </w:rPr>
            </w:pPr>
            <w:r w:rsidRPr="008F535B">
              <w:rPr>
                <w:rStyle w:val="ChCharisSIL"/>
              </w:rPr>
              <w:t>ˈba.ji</w:t>
            </w:r>
          </w:p>
        </w:tc>
        <w:tc>
          <w:tcPr>
            <w:tcW w:w="1361" w:type="dxa"/>
            <w:shd w:val="clear" w:color="auto" w:fill="auto"/>
          </w:tcPr>
          <w:p w14:paraId="5BF6A9E9"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20E14642" w14:textId="77777777" w:rsidR="000F4F82" w:rsidRPr="003E69D6" w:rsidRDefault="000F4F82" w:rsidP="00A551BF">
            <w:pPr>
              <w:pStyle w:val="TableCell0-0115Break"/>
            </w:pPr>
            <w:r w:rsidRPr="003E69D6">
              <w:t>palm</w:t>
            </w:r>
            <w:r>
              <w:t xml:space="preserve"> </w:t>
            </w:r>
            <w:r w:rsidRPr="003E69D6">
              <w:t>stem</w:t>
            </w:r>
          </w:p>
        </w:tc>
      </w:tr>
      <w:tr w:rsidR="00AC23C4" w:rsidRPr="003E69D6" w14:paraId="405A126B" w14:textId="77777777" w:rsidTr="00BC00CF">
        <w:tc>
          <w:tcPr>
            <w:tcW w:w="236" w:type="dxa"/>
            <w:shd w:val="clear" w:color="auto" w:fill="auto"/>
          </w:tcPr>
          <w:p w14:paraId="2B618140"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56A838F5" w14:textId="77777777" w:rsidR="000F4F82" w:rsidRPr="007B599D" w:rsidRDefault="000F4F82" w:rsidP="00A551BF">
            <w:pPr>
              <w:pStyle w:val="TableCell0-0115Break"/>
              <w:rPr>
                <w:rStyle w:val="ChItalBold"/>
              </w:rPr>
            </w:pPr>
            <w:r w:rsidRPr="007B599D">
              <w:rPr>
                <w:rStyle w:val="ChItalBold"/>
              </w:rPr>
              <w:t>bebang</w:t>
            </w:r>
          </w:p>
        </w:tc>
        <w:tc>
          <w:tcPr>
            <w:tcW w:w="1418" w:type="dxa"/>
            <w:shd w:val="clear" w:color="auto" w:fill="auto"/>
          </w:tcPr>
          <w:p w14:paraId="0E9DFE80" w14:textId="77777777" w:rsidR="000F4F82" w:rsidRPr="008F535B" w:rsidRDefault="000F4F82" w:rsidP="00A551BF">
            <w:pPr>
              <w:pStyle w:val="TableCell0-0115Break"/>
              <w:rPr>
                <w:rStyle w:val="ChCharisSIL"/>
              </w:rPr>
            </w:pPr>
            <w:r w:rsidRPr="008F535B">
              <w:rPr>
                <w:rStyle w:val="ChCharisSIL"/>
              </w:rPr>
              <w:t>bɛ.ˈbɐn</w:t>
            </w:r>
          </w:p>
        </w:tc>
        <w:tc>
          <w:tcPr>
            <w:tcW w:w="1361" w:type="dxa"/>
            <w:shd w:val="clear" w:color="auto" w:fill="auto"/>
          </w:tcPr>
          <w:p w14:paraId="5E3932C4"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35D60DE" w14:textId="77777777" w:rsidR="000F4F82" w:rsidRPr="003E69D6" w:rsidRDefault="000F4F82" w:rsidP="00A551BF">
            <w:pPr>
              <w:pStyle w:val="TableCell0-0115Break"/>
            </w:pPr>
            <w:r w:rsidRPr="003E69D6">
              <w:t>burden</w:t>
            </w:r>
          </w:p>
        </w:tc>
      </w:tr>
      <w:tr w:rsidR="00AC23C4" w:rsidRPr="003E69D6" w14:paraId="49E5FB69" w14:textId="77777777" w:rsidTr="00BC00CF">
        <w:tc>
          <w:tcPr>
            <w:tcW w:w="236" w:type="dxa"/>
            <w:shd w:val="clear" w:color="auto" w:fill="auto"/>
          </w:tcPr>
          <w:p w14:paraId="5A8170AE" w14:textId="77777777" w:rsidR="000F4F82" w:rsidRPr="00EE4F16" w:rsidRDefault="000F4F82" w:rsidP="00A551BF">
            <w:pPr>
              <w:pStyle w:val="TableCell0-0115Break"/>
              <w:rPr>
                <w:rStyle w:val="ExampleSource"/>
              </w:rPr>
            </w:pPr>
          </w:p>
        </w:tc>
        <w:tc>
          <w:tcPr>
            <w:tcW w:w="1247" w:type="dxa"/>
            <w:shd w:val="clear" w:color="auto" w:fill="auto"/>
          </w:tcPr>
          <w:p w14:paraId="32CCACF0" w14:textId="77777777" w:rsidR="000F4F82" w:rsidRPr="007B599D" w:rsidRDefault="000F4F82" w:rsidP="00A551BF">
            <w:pPr>
              <w:pStyle w:val="TableCell0-0115Break"/>
              <w:rPr>
                <w:rStyle w:val="ChItalBold"/>
              </w:rPr>
            </w:pPr>
            <w:r w:rsidRPr="007B599D">
              <w:rPr>
                <w:rStyle w:val="ChItalBold"/>
              </w:rPr>
              <w:t>bebas</w:t>
            </w:r>
          </w:p>
        </w:tc>
        <w:tc>
          <w:tcPr>
            <w:tcW w:w="1418" w:type="dxa"/>
            <w:shd w:val="clear" w:color="auto" w:fill="auto"/>
          </w:tcPr>
          <w:p w14:paraId="711331FA" w14:textId="77777777" w:rsidR="000F4F82" w:rsidRPr="008F535B" w:rsidRDefault="000F4F82" w:rsidP="00A551BF">
            <w:pPr>
              <w:pStyle w:val="TableCell0-0115Break"/>
              <w:rPr>
                <w:rStyle w:val="ChCharisSIL"/>
              </w:rPr>
            </w:pPr>
            <w:r w:rsidRPr="008F535B">
              <w:rPr>
                <w:rStyle w:val="ChCharisSIL"/>
              </w:rPr>
              <w:t>ˈbɛ.bɐs</w:t>
            </w:r>
          </w:p>
        </w:tc>
        <w:tc>
          <w:tcPr>
            <w:tcW w:w="1361" w:type="dxa"/>
            <w:shd w:val="clear" w:color="auto" w:fill="auto"/>
          </w:tcPr>
          <w:p w14:paraId="087125E8"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77C7DFEA" w14:textId="77777777" w:rsidR="000F4F82" w:rsidRPr="003E69D6" w:rsidRDefault="000F4F82" w:rsidP="00A551BF">
            <w:pPr>
              <w:pStyle w:val="TableCell0-0115Break"/>
            </w:pPr>
            <w:r w:rsidRPr="003E69D6">
              <w:t>be</w:t>
            </w:r>
            <w:r>
              <w:t xml:space="preserve"> </w:t>
            </w:r>
            <w:r w:rsidRPr="003E69D6">
              <w:t>free</w:t>
            </w:r>
          </w:p>
        </w:tc>
      </w:tr>
      <w:tr w:rsidR="00AC23C4" w:rsidRPr="003E69D6" w14:paraId="37F06E65" w14:textId="77777777" w:rsidTr="00BC00CF">
        <w:tc>
          <w:tcPr>
            <w:tcW w:w="236" w:type="dxa"/>
            <w:shd w:val="clear" w:color="auto" w:fill="auto"/>
          </w:tcPr>
          <w:p w14:paraId="16EAB819" w14:textId="77777777" w:rsidR="000F4F82" w:rsidRPr="00EE4F16" w:rsidRDefault="000F4F82" w:rsidP="00A551BF">
            <w:pPr>
              <w:pStyle w:val="TableCell0-0115Break"/>
              <w:rPr>
                <w:rStyle w:val="ExampleSource"/>
              </w:rPr>
            </w:pPr>
          </w:p>
        </w:tc>
        <w:tc>
          <w:tcPr>
            <w:tcW w:w="1247" w:type="dxa"/>
            <w:shd w:val="clear" w:color="auto" w:fill="auto"/>
          </w:tcPr>
          <w:p w14:paraId="45A55F76" w14:textId="77777777" w:rsidR="000F4F82" w:rsidRPr="007B599D" w:rsidRDefault="000F4F82" w:rsidP="00A551BF">
            <w:pPr>
              <w:pStyle w:val="TableCell0-0115Break"/>
              <w:rPr>
                <w:rStyle w:val="ChItalBold"/>
              </w:rPr>
            </w:pPr>
            <w:r w:rsidRPr="007B599D">
              <w:rPr>
                <w:rStyle w:val="ChItalBold"/>
              </w:rPr>
              <w:t>bebek</w:t>
            </w:r>
          </w:p>
        </w:tc>
        <w:tc>
          <w:tcPr>
            <w:tcW w:w="1418" w:type="dxa"/>
            <w:shd w:val="clear" w:color="auto" w:fill="auto"/>
          </w:tcPr>
          <w:p w14:paraId="744C1D89" w14:textId="77777777" w:rsidR="000F4F82" w:rsidRPr="008F535B" w:rsidRDefault="000F4F82" w:rsidP="00A551BF">
            <w:pPr>
              <w:pStyle w:val="TableCell0-0115Break"/>
              <w:rPr>
                <w:rStyle w:val="ChCharisSIL"/>
              </w:rPr>
            </w:pPr>
            <w:r w:rsidRPr="008F535B">
              <w:rPr>
                <w:rStyle w:val="ChCharisSIL"/>
              </w:rPr>
              <w:t>ˈbɛ.bɛ̞k</w:t>
            </w:r>
          </w:p>
        </w:tc>
        <w:tc>
          <w:tcPr>
            <w:tcW w:w="1361" w:type="dxa"/>
            <w:shd w:val="clear" w:color="auto" w:fill="auto"/>
          </w:tcPr>
          <w:p w14:paraId="271611A6"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14AFD0F8" w14:textId="77777777" w:rsidR="000F4F82" w:rsidRPr="003E69D6" w:rsidRDefault="000F4F82" w:rsidP="00A551BF">
            <w:pPr>
              <w:pStyle w:val="TableCell0-0115Break"/>
            </w:pPr>
            <w:r w:rsidRPr="003E69D6">
              <w:t>duck</w:t>
            </w:r>
          </w:p>
        </w:tc>
      </w:tr>
      <w:tr w:rsidR="00AC23C4" w:rsidRPr="003E69D6" w14:paraId="0A129D48" w14:textId="77777777" w:rsidTr="00BC00CF">
        <w:tc>
          <w:tcPr>
            <w:tcW w:w="236" w:type="dxa"/>
            <w:shd w:val="clear" w:color="auto" w:fill="auto"/>
          </w:tcPr>
          <w:p w14:paraId="1DC7EA4A" w14:textId="77777777" w:rsidR="000F4F82" w:rsidRPr="00EE4F16" w:rsidRDefault="000F4F82" w:rsidP="00A551BF">
            <w:pPr>
              <w:pStyle w:val="TableCell0-0115Break"/>
              <w:rPr>
                <w:rStyle w:val="ExampleSource"/>
              </w:rPr>
            </w:pPr>
          </w:p>
        </w:tc>
        <w:tc>
          <w:tcPr>
            <w:tcW w:w="1247" w:type="dxa"/>
            <w:shd w:val="clear" w:color="auto" w:fill="auto"/>
          </w:tcPr>
          <w:p w14:paraId="1973EB4E" w14:textId="77777777" w:rsidR="000F4F82" w:rsidRPr="007B599D" w:rsidRDefault="000F4F82" w:rsidP="00A551BF">
            <w:pPr>
              <w:pStyle w:val="TableCell0-0115Break"/>
              <w:rPr>
                <w:rStyle w:val="ChItalBold"/>
              </w:rPr>
            </w:pPr>
            <w:r w:rsidRPr="007B599D">
              <w:rPr>
                <w:rStyle w:val="ChItalBold"/>
              </w:rPr>
              <w:t>begini</w:t>
            </w:r>
          </w:p>
        </w:tc>
        <w:tc>
          <w:tcPr>
            <w:tcW w:w="1418" w:type="dxa"/>
            <w:shd w:val="clear" w:color="auto" w:fill="auto"/>
          </w:tcPr>
          <w:p w14:paraId="0F16E1AF" w14:textId="77777777" w:rsidR="000F4F82" w:rsidRPr="008F535B" w:rsidRDefault="000F4F82" w:rsidP="00A551BF">
            <w:pPr>
              <w:pStyle w:val="TableCell0-0115Break"/>
              <w:rPr>
                <w:rStyle w:val="ChCharisSIL"/>
              </w:rPr>
            </w:pPr>
            <w:r w:rsidRPr="008F535B">
              <w:rPr>
                <w:rStyle w:val="ChCharisSIL"/>
              </w:rPr>
              <w:t>bɛ.ˈgi.ni</w:t>
            </w:r>
          </w:p>
        </w:tc>
        <w:tc>
          <w:tcPr>
            <w:tcW w:w="1361" w:type="dxa"/>
            <w:shd w:val="clear" w:color="auto" w:fill="auto"/>
          </w:tcPr>
          <w:p w14:paraId="7BDCC1F3" w14:textId="77777777" w:rsidR="000F4F82" w:rsidRPr="008F535B" w:rsidRDefault="000F4F82" w:rsidP="00A551BF">
            <w:pPr>
              <w:pStyle w:val="TableCell0-0115Break"/>
              <w:rPr>
                <w:rStyle w:val="ChSmallCaps"/>
              </w:rPr>
            </w:pPr>
            <w:r w:rsidRPr="008F535B">
              <w:rPr>
                <w:rStyle w:val="ChSmallCaps"/>
              </w:rPr>
              <w:t>adv</w:t>
            </w:r>
          </w:p>
        </w:tc>
        <w:tc>
          <w:tcPr>
            <w:tcW w:w="2438" w:type="dxa"/>
            <w:shd w:val="clear" w:color="auto" w:fill="auto"/>
          </w:tcPr>
          <w:p w14:paraId="5F097D23" w14:textId="77777777" w:rsidR="000F4F82" w:rsidRPr="003E69D6" w:rsidRDefault="000F4F82" w:rsidP="00A551BF">
            <w:pPr>
              <w:pStyle w:val="TableCell0-0115Break"/>
            </w:pPr>
            <w:r w:rsidRPr="003E69D6">
              <w:t>like</w:t>
            </w:r>
            <w:r>
              <w:t xml:space="preserve"> </w:t>
            </w:r>
            <w:r w:rsidRPr="003E69D6">
              <w:t>this</w:t>
            </w:r>
          </w:p>
        </w:tc>
      </w:tr>
      <w:tr w:rsidR="00AC23C4" w:rsidRPr="003E69D6" w14:paraId="0BA8C844" w14:textId="77777777" w:rsidTr="00BC00CF">
        <w:tc>
          <w:tcPr>
            <w:tcW w:w="236" w:type="dxa"/>
            <w:shd w:val="clear" w:color="auto" w:fill="auto"/>
          </w:tcPr>
          <w:p w14:paraId="07288669" w14:textId="77777777" w:rsidR="000F4F82" w:rsidRPr="00EE4F16" w:rsidRDefault="000F4F82" w:rsidP="00A551BF">
            <w:pPr>
              <w:pStyle w:val="TableCell0-0115Break"/>
              <w:rPr>
                <w:rStyle w:val="ExampleSource"/>
              </w:rPr>
            </w:pPr>
          </w:p>
        </w:tc>
        <w:tc>
          <w:tcPr>
            <w:tcW w:w="1247" w:type="dxa"/>
            <w:shd w:val="clear" w:color="auto" w:fill="auto"/>
          </w:tcPr>
          <w:p w14:paraId="38B926EA" w14:textId="77777777" w:rsidR="000F4F82" w:rsidRPr="007B599D" w:rsidRDefault="000F4F82" w:rsidP="00A551BF">
            <w:pPr>
              <w:pStyle w:val="TableCell0-0115Break"/>
              <w:rPr>
                <w:rStyle w:val="ChItalBold"/>
              </w:rPr>
            </w:pPr>
            <w:r w:rsidRPr="007B599D">
              <w:rPr>
                <w:rStyle w:val="ChItalBold"/>
              </w:rPr>
              <w:t>begitu</w:t>
            </w:r>
          </w:p>
        </w:tc>
        <w:tc>
          <w:tcPr>
            <w:tcW w:w="1418" w:type="dxa"/>
            <w:shd w:val="clear" w:color="auto" w:fill="auto"/>
          </w:tcPr>
          <w:p w14:paraId="32169E66" w14:textId="77777777" w:rsidR="000F4F82" w:rsidRPr="008F535B" w:rsidRDefault="000F4F82" w:rsidP="00A551BF">
            <w:pPr>
              <w:pStyle w:val="TableCell0-0115Break"/>
              <w:rPr>
                <w:rStyle w:val="ChCharisSIL"/>
              </w:rPr>
            </w:pPr>
            <w:r w:rsidRPr="008F535B">
              <w:rPr>
                <w:rStyle w:val="ChCharisSIL"/>
              </w:rPr>
              <w:t>bɛ.ˈgi.tu</w:t>
            </w:r>
          </w:p>
        </w:tc>
        <w:tc>
          <w:tcPr>
            <w:tcW w:w="1361" w:type="dxa"/>
            <w:shd w:val="clear" w:color="auto" w:fill="auto"/>
          </w:tcPr>
          <w:p w14:paraId="28C77C28" w14:textId="77777777" w:rsidR="000F4F82" w:rsidRPr="008F535B" w:rsidRDefault="000F4F82" w:rsidP="00A551BF">
            <w:pPr>
              <w:pStyle w:val="TableCell0-0115Break"/>
              <w:rPr>
                <w:rStyle w:val="ChSmallCaps"/>
              </w:rPr>
            </w:pPr>
            <w:r w:rsidRPr="008F535B">
              <w:rPr>
                <w:rStyle w:val="ChSmallCaps"/>
              </w:rPr>
              <w:t>adv</w:t>
            </w:r>
          </w:p>
        </w:tc>
        <w:tc>
          <w:tcPr>
            <w:tcW w:w="2438" w:type="dxa"/>
            <w:shd w:val="clear" w:color="auto" w:fill="auto"/>
          </w:tcPr>
          <w:p w14:paraId="07F2E0DA" w14:textId="77777777" w:rsidR="000F4F82" w:rsidRPr="003E69D6" w:rsidRDefault="000F4F82" w:rsidP="00A551BF">
            <w:pPr>
              <w:pStyle w:val="TableCell0-0115Break"/>
            </w:pPr>
            <w:r w:rsidRPr="003E69D6">
              <w:t>like</w:t>
            </w:r>
            <w:r>
              <w:t xml:space="preserve"> </w:t>
            </w:r>
            <w:r w:rsidRPr="003E69D6">
              <w:t>that</w:t>
            </w:r>
          </w:p>
        </w:tc>
      </w:tr>
      <w:tr w:rsidR="00AC23C4" w:rsidRPr="003E69D6" w14:paraId="13F57AD1" w14:textId="77777777" w:rsidTr="00BC00CF">
        <w:tc>
          <w:tcPr>
            <w:tcW w:w="236" w:type="dxa"/>
            <w:shd w:val="clear" w:color="auto" w:fill="auto"/>
          </w:tcPr>
          <w:p w14:paraId="65178D9A"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53A02FED" w14:textId="77777777" w:rsidR="000F4F82" w:rsidRPr="007B599D" w:rsidRDefault="000F4F82" w:rsidP="00A551BF">
            <w:pPr>
              <w:pStyle w:val="TableCell0-0115Break"/>
              <w:rPr>
                <w:rStyle w:val="ChItalBold"/>
              </w:rPr>
            </w:pPr>
            <w:r w:rsidRPr="007B599D">
              <w:rPr>
                <w:rStyle w:val="ChItalBold"/>
              </w:rPr>
              <w:t>bekal</w:t>
            </w:r>
          </w:p>
        </w:tc>
        <w:tc>
          <w:tcPr>
            <w:tcW w:w="1418" w:type="dxa"/>
            <w:shd w:val="clear" w:color="auto" w:fill="auto"/>
          </w:tcPr>
          <w:p w14:paraId="435B6EEA" w14:textId="77777777" w:rsidR="000F4F82" w:rsidRPr="008F535B" w:rsidRDefault="000F4F82" w:rsidP="00A551BF">
            <w:pPr>
              <w:pStyle w:val="TableCell0-0115Break"/>
              <w:rPr>
                <w:rStyle w:val="ChCharisSIL"/>
              </w:rPr>
            </w:pPr>
            <w:r w:rsidRPr="008F535B">
              <w:rPr>
                <w:rStyle w:val="ChCharisSIL"/>
              </w:rPr>
              <w:t>bɛ.ˈkɐl</w:t>
            </w:r>
          </w:p>
        </w:tc>
        <w:tc>
          <w:tcPr>
            <w:tcW w:w="1361" w:type="dxa"/>
            <w:shd w:val="clear" w:color="auto" w:fill="auto"/>
          </w:tcPr>
          <w:p w14:paraId="25BADC5A"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0CA43E44" w14:textId="77777777" w:rsidR="000F4F82" w:rsidRPr="003E69D6" w:rsidRDefault="000F4F82" w:rsidP="00A551BF">
            <w:pPr>
              <w:pStyle w:val="TableCell0-0115Break"/>
            </w:pPr>
            <w:r w:rsidRPr="003E69D6">
              <w:t>be</w:t>
            </w:r>
            <w:r>
              <w:t xml:space="preserve"> </w:t>
            </w:r>
            <w:r w:rsidRPr="003E69D6">
              <w:t>equipped</w:t>
            </w:r>
          </w:p>
        </w:tc>
      </w:tr>
      <w:tr w:rsidR="00AC23C4" w:rsidRPr="003E69D6" w14:paraId="6F841CAD" w14:textId="77777777" w:rsidTr="00BC00CF">
        <w:tc>
          <w:tcPr>
            <w:tcW w:w="236" w:type="dxa"/>
            <w:shd w:val="clear" w:color="auto" w:fill="auto"/>
          </w:tcPr>
          <w:p w14:paraId="4B755BAC"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704AB4B7" w14:textId="77777777" w:rsidR="000F4F82" w:rsidRPr="007B599D" w:rsidRDefault="000F4F82" w:rsidP="00A551BF">
            <w:pPr>
              <w:pStyle w:val="TableCell0-0115Break"/>
              <w:rPr>
                <w:rStyle w:val="ChItalBold"/>
              </w:rPr>
            </w:pPr>
            <w:r w:rsidRPr="007B599D">
              <w:rPr>
                <w:rStyle w:val="ChItalBold"/>
              </w:rPr>
              <w:t>bekas</w:t>
            </w:r>
          </w:p>
        </w:tc>
        <w:tc>
          <w:tcPr>
            <w:tcW w:w="1418" w:type="dxa"/>
            <w:shd w:val="clear" w:color="auto" w:fill="auto"/>
          </w:tcPr>
          <w:p w14:paraId="7D03CB82" w14:textId="77777777" w:rsidR="000F4F82" w:rsidRPr="008F535B" w:rsidRDefault="000F4F82" w:rsidP="00A551BF">
            <w:pPr>
              <w:pStyle w:val="TableCell0-0115Break"/>
              <w:rPr>
                <w:rStyle w:val="ChCharisSIL"/>
              </w:rPr>
            </w:pPr>
            <w:r w:rsidRPr="008F535B">
              <w:rPr>
                <w:rStyle w:val="ChCharisSIL"/>
              </w:rPr>
              <w:t>bə.ˈkɐs</w:t>
            </w:r>
          </w:p>
        </w:tc>
        <w:tc>
          <w:tcPr>
            <w:tcW w:w="1361" w:type="dxa"/>
            <w:shd w:val="clear" w:color="auto" w:fill="auto"/>
          </w:tcPr>
          <w:p w14:paraId="15A34453"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380CEA3" w14:textId="77777777" w:rsidR="000F4F82" w:rsidRPr="003E69D6" w:rsidRDefault="000F4F82" w:rsidP="00A551BF">
            <w:pPr>
              <w:pStyle w:val="TableCell0-0115Break"/>
            </w:pPr>
            <w:r w:rsidRPr="003E69D6">
              <w:t>trace</w:t>
            </w:r>
          </w:p>
        </w:tc>
      </w:tr>
      <w:tr w:rsidR="00AC23C4" w:rsidRPr="003E69D6" w14:paraId="46D45536" w14:textId="77777777" w:rsidTr="00BC00CF">
        <w:tc>
          <w:tcPr>
            <w:tcW w:w="236" w:type="dxa"/>
            <w:shd w:val="clear" w:color="auto" w:fill="auto"/>
          </w:tcPr>
          <w:p w14:paraId="3A4D1468" w14:textId="77777777" w:rsidR="000F4F82" w:rsidRPr="00EE4F16" w:rsidRDefault="000F4F82" w:rsidP="00A551BF">
            <w:pPr>
              <w:pStyle w:val="TableCell0-0115Break"/>
              <w:rPr>
                <w:rStyle w:val="ExampleSource"/>
              </w:rPr>
            </w:pPr>
          </w:p>
        </w:tc>
        <w:tc>
          <w:tcPr>
            <w:tcW w:w="1247" w:type="dxa"/>
            <w:shd w:val="clear" w:color="auto" w:fill="auto"/>
          </w:tcPr>
          <w:p w14:paraId="3A14A17D" w14:textId="77777777" w:rsidR="000F4F82" w:rsidRPr="007B599D" w:rsidRDefault="000F4F82" w:rsidP="00A551BF">
            <w:pPr>
              <w:pStyle w:val="TableCell0-0115Break"/>
              <w:rPr>
                <w:rStyle w:val="ChItalBold"/>
              </w:rPr>
            </w:pPr>
            <w:r w:rsidRPr="007B599D">
              <w:rPr>
                <w:rStyle w:val="ChItalBold"/>
              </w:rPr>
              <w:t>belalang</w:t>
            </w:r>
          </w:p>
        </w:tc>
        <w:tc>
          <w:tcPr>
            <w:tcW w:w="1418" w:type="dxa"/>
            <w:shd w:val="clear" w:color="auto" w:fill="auto"/>
          </w:tcPr>
          <w:p w14:paraId="44840BBB" w14:textId="77777777" w:rsidR="000F4F82" w:rsidRPr="008F535B" w:rsidRDefault="000F4F82" w:rsidP="00A551BF">
            <w:pPr>
              <w:pStyle w:val="TableCell0-0115Break"/>
              <w:rPr>
                <w:rStyle w:val="ChCharisSIL"/>
              </w:rPr>
            </w:pPr>
            <w:r w:rsidRPr="008F535B">
              <w:rPr>
                <w:rStyle w:val="ChCharisSIL"/>
              </w:rPr>
              <w:t>bɛ.ˈla.lɐŋ</w:t>
            </w:r>
          </w:p>
        </w:tc>
        <w:tc>
          <w:tcPr>
            <w:tcW w:w="1361" w:type="dxa"/>
            <w:shd w:val="clear" w:color="auto" w:fill="auto"/>
          </w:tcPr>
          <w:p w14:paraId="18C2DE2D"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6D224A4" w14:textId="77777777" w:rsidR="000F4F82" w:rsidRPr="003E69D6" w:rsidRDefault="000F4F82" w:rsidP="00A551BF">
            <w:pPr>
              <w:pStyle w:val="TableCell0-0115Break"/>
            </w:pPr>
            <w:r w:rsidRPr="003E69D6">
              <w:t>grasshop</w:t>
            </w:r>
            <w:r w:rsidR="00EC44EB">
              <w:t>p</w:t>
            </w:r>
            <w:r w:rsidRPr="003E69D6">
              <w:t>er</w:t>
            </w:r>
          </w:p>
        </w:tc>
      </w:tr>
      <w:tr w:rsidR="00AC23C4" w:rsidRPr="003E69D6" w14:paraId="167EC091" w14:textId="77777777" w:rsidTr="00BC00CF">
        <w:tc>
          <w:tcPr>
            <w:tcW w:w="236" w:type="dxa"/>
            <w:shd w:val="clear" w:color="auto" w:fill="auto"/>
          </w:tcPr>
          <w:p w14:paraId="5AD5C3D8" w14:textId="77777777" w:rsidR="000F4F82" w:rsidRPr="00EE4F16" w:rsidRDefault="000F4F82" w:rsidP="00A551BF">
            <w:pPr>
              <w:pStyle w:val="TableCell0-0115Break"/>
              <w:rPr>
                <w:rStyle w:val="ExampleSource"/>
              </w:rPr>
            </w:pPr>
          </w:p>
        </w:tc>
        <w:tc>
          <w:tcPr>
            <w:tcW w:w="1247" w:type="dxa"/>
            <w:shd w:val="clear" w:color="auto" w:fill="auto"/>
          </w:tcPr>
          <w:p w14:paraId="55C71D65" w14:textId="77777777" w:rsidR="000F4F82" w:rsidRPr="007B599D" w:rsidRDefault="000F4F82" w:rsidP="00A551BF">
            <w:pPr>
              <w:pStyle w:val="TableCell0-0115Break"/>
              <w:rPr>
                <w:rStyle w:val="ChItalBold"/>
              </w:rPr>
            </w:pPr>
            <w:r w:rsidRPr="007B599D">
              <w:rPr>
                <w:rStyle w:val="ChItalBold"/>
              </w:rPr>
              <w:t>belok</w:t>
            </w:r>
          </w:p>
        </w:tc>
        <w:tc>
          <w:tcPr>
            <w:tcW w:w="1418" w:type="dxa"/>
            <w:shd w:val="clear" w:color="auto" w:fill="auto"/>
          </w:tcPr>
          <w:p w14:paraId="52BF830F" w14:textId="77777777" w:rsidR="000F4F82" w:rsidRPr="008F535B" w:rsidRDefault="000F4F82" w:rsidP="00A551BF">
            <w:pPr>
              <w:pStyle w:val="TableCell0-0115Break"/>
              <w:rPr>
                <w:rStyle w:val="ChCharisSIL"/>
              </w:rPr>
            </w:pPr>
            <w:r w:rsidRPr="008F535B">
              <w:rPr>
                <w:rStyle w:val="ChCharisSIL"/>
              </w:rPr>
              <w:t>ˈbɛ.lɔ̞k</w:t>
            </w:r>
          </w:p>
        </w:tc>
        <w:tc>
          <w:tcPr>
            <w:tcW w:w="1361" w:type="dxa"/>
            <w:shd w:val="clear" w:color="auto" w:fill="auto"/>
          </w:tcPr>
          <w:p w14:paraId="1813A859" w14:textId="77777777" w:rsidR="000F4F82" w:rsidRPr="008F535B" w:rsidRDefault="000F4F82" w:rsidP="00A551BF">
            <w:pPr>
              <w:pStyle w:val="TableCell0-0115Break"/>
              <w:rPr>
                <w:rStyle w:val="ChSmallCaps"/>
              </w:rPr>
            </w:pPr>
            <w:r w:rsidRPr="008F535B">
              <w:rPr>
                <w:rStyle w:val="ChSmallCaps"/>
              </w:rPr>
              <w:t>v.mo(dy)</w:t>
            </w:r>
          </w:p>
        </w:tc>
        <w:tc>
          <w:tcPr>
            <w:tcW w:w="2438" w:type="dxa"/>
            <w:shd w:val="clear" w:color="auto" w:fill="auto"/>
          </w:tcPr>
          <w:p w14:paraId="452E2643" w14:textId="77777777" w:rsidR="000F4F82" w:rsidRPr="003E69D6" w:rsidRDefault="000F4F82" w:rsidP="00A551BF">
            <w:pPr>
              <w:pStyle w:val="TableCell0-0115Break"/>
            </w:pPr>
            <w:r w:rsidRPr="003E69D6">
              <w:t>turn</w:t>
            </w:r>
          </w:p>
        </w:tc>
      </w:tr>
      <w:tr w:rsidR="00AC23C4" w:rsidRPr="003E69D6" w14:paraId="586DEC64" w14:textId="77777777" w:rsidTr="00BC00CF">
        <w:tc>
          <w:tcPr>
            <w:tcW w:w="236" w:type="dxa"/>
            <w:shd w:val="clear" w:color="auto" w:fill="auto"/>
          </w:tcPr>
          <w:p w14:paraId="17AE478E"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13FBD400" w14:textId="77777777" w:rsidR="000F4F82" w:rsidRPr="007B599D" w:rsidRDefault="000F4F82" w:rsidP="00A551BF">
            <w:pPr>
              <w:pStyle w:val="TableCell0-0115Break"/>
              <w:rPr>
                <w:rStyle w:val="ChItalBold"/>
              </w:rPr>
            </w:pPr>
            <w:r w:rsidRPr="007B599D">
              <w:rPr>
                <w:rStyle w:val="ChItalBold"/>
              </w:rPr>
              <w:t>benang</w:t>
            </w:r>
          </w:p>
        </w:tc>
        <w:tc>
          <w:tcPr>
            <w:tcW w:w="1418" w:type="dxa"/>
            <w:shd w:val="clear" w:color="auto" w:fill="auto"/>
          </w:tcPr>
          <w:p w14:paraId="3F00CD6E" w14:textId="77777777" w:rsidR="000F4F82" w:rsidRPr="008F535B" w:rsidRDefault="000F4F82" w:rsidP="00A551BF">
            <w:pPr>
              <w:pStyle w:val="TableCell0-0115Break"/>
              <w:rPr>
                <w:rStyle w:val="ChCharisSIL"/>
              </w:rPr>
            </w:pPr>
            <w:r w:rsidRPr="008F535B">
              <w:rPr>
                <w:rStyle w:val="ChCharisSIL"/>
              </w:rPr>
              <w:t>bɛ.ˈnɐŋ</w:t>
            </w:r>
          </w:p>
        </w:tc>
        <w:tc>
          <w:tcPr>
            <w:tcW w:w="1361" w:type="dxa"/>
            <w:shd w:val="clear" w:color="auto" w:fill="auto"/>
          </w:tcPr>
          <w:p w14:paraId="1CD5CF1A"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176DFA0" w14:textId="77777777" w:rsidR="000F4F82" w:rsidRPr="003E69D6" w:rsidRDefault="000F4F82" w:rsidP="00A551BF">
            <w:pPr>
              <w:pStyle w:val="TableCell0-0115Break"/>
            </w:pPr>
            <w:r w:rsidRPr="003E69D6">
              <w:t>thread</w:t>
            </w:r>
          </w:p>
        </w:tc>
      </w:tr>
      <w:tr w:rsidR="00AC23C4" w:rsidRPr="003E69D6" w14:paraId="10B7628B" w14:textId="77777777" w:rsidTr="00BC00CF">
        <w:tc>
          <w:tcPr>
            <w:tcW w:w="236" w:type="dxa"/>
            <w:shd w:val="clear" w:color="auto" w:fill="auto"/>
          </w:tcPr>
          <w:p w14:paraId="0C12AE6B"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43B9FC8A" w14:textId="77777777" w:rsidR="000F4F82" w:rsidRPr="007B599D" w:rsidRDefault="000F4F82" w:rsidP="00A551BF">
            <w:pPr>
              <w:pStyle w:val="TableCell0-0115Break"/>
              <w:rPr>
                <w:rStyle w:val="ChItalBold"/>
              </w:rPr>
            </w:pPr>
            <w:r w:rsidRPr="007B599D">
              <w:rPr>
                <w:rStyle w:val="ChItalBold"/>
              </w:rPr>
              <w:t>benar</w:t>
            </w:r>
          </w:p>
        </w:tc>
        <w:tc>
          <w:tcPr>
            <w:tcW w:w="1418" w:type="dxa"/>
            <w:shd w:val="clear" w:color="auto" w:fill="auto"/>
          </w:tcPr>
          <w:p w14:paraId="511A006A" w14:textId="77777777" w:rsidR="000F4F82" w:rsidRPr="008F535B" w:rsidRDefault="000F4F82" w:rsidP="00A551BF">
            <w:pPr>
              <w:pStyle w:val="TableCell0-0115Break"/>
              <w:rPr>
                <w:rStyle w:val="ChCharisSIL"/>
              </w:rPr>
            </w:pPr>
            <w:r w:rsidRPr="008F535B">
              <w:rPr>
                <w:rStyle w:val="ChCharisSIL"/>
              </w:rPr>
              <w:t>bɛ.ˈnɐr</w:t>
            </w:r>
          </w:p>
        </w:tc>
        <w:tc>
          <w:tcPr>
            <w:tcW w:w="1361" w:type="dxa"/>
            <w:shd w:val="clear" w:color="auto" w:fill="auto"/>
          </w:tcPr>
          <w:p w14:paraId="6D8ECAE1"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A0A1AEB" w14:textId="77777777" w:rsidR="000F4F82" w:rsidRPr="003E69D6" w:rsidRDefault="000F4F82" w:rsidP="00A551BF">
            <w:pPr>
              <w:pStyle w:val="TableCell0-0115Break"/>
            </w:pPr>
            <w:r w:rsidRPr="003E69D6">
              <w:t>be</w:t>
            </w:r>
            <w:r>
              <w:t xml:space="preserve"> </w:t>
            </w:r>
            <w:r w:rsidRPr="003E69D6">
              <w:t>true</w:t>
            </w:r>
          </w:p>
        </w:tc>
      </w:tr>
      <w:tr w:rsidR="00AC23C4" w:rsidRPr="003E69D6" w14:paraId="7C11752C" w14:textId="77777777" w:rsidTr="00BC00CF">
        <w:tc>
          <w:tcPr>
            <w:tcW w:w="236" w:type="dxa"/>
            <w:shd w:val="clear" w:color="auto" w:fill="auto"/>
          </w:tcPr>
          <w:p w14:paraId="664C38AC" w14:textId="77777777" w:rsidR="000F4F82" w:rsidRPr="00EE4F16" w:rsidRDefault="000F4F82" w:rsidP="00A551BF">
            <w:pPr>
              <w:pStyle w:val="TableCell0-0115Break"/>
              <w:rPr>
                <w:rStyle w:val="ExampleSource"/>
              </w:rPr>
            </w:pPr>
          </w:p>
        </w:tc>
        <w:tc>
          <w:tcPr>
            <w:tcW w:w="1247" w:type="dxa"/>
            <w:shd w:val="clear" w:color="auto" w:fill="auto"/>
          </w:tcPr>
          <w:p w14:paraId="152717F2" w14:textId="77777777" w:rsidR="000F4F82" w:rsidRPr="007B599D" w:rsidRDefault="000F4F82" w:rsidP="00A551BF">
            <w:pPr>
              <w:pStyle w:val="TableCell0-0115Break"/>
              <w:rPr>
                <w:rStyle w:val="ChItalBold"/>
              </w:rPr>
            </w:pPr>
            <w:r w:rsidRPr="007B599D">
              <w:rPr>
                <w:rStyle w:val="ChItalBold"/>
              </w:rPr>
              <w:t>bencong</w:t>
            </w:r>
          </w:p>
        </w:tc>
        <w:tc>
          <w:tcPr>
            <w:tcW w:w="1418" w:type="dxa"/>
            <w:shd w:val="clear" w:color="auto" w:fill="auto"/>
          </w:tcPr>
          <w:p w14:paraId="17CE6340" w14:textId="77777777" w:rsidR="000F4F82" w:rsidRPr="008F535B" w:rsidRDefault="000F4F82" w:rsidP="00A551BF">
            <w:pPr>
              <w:pStyle w:val="TableCell0-0115Break"/>
              <w:rPr>
                <w:rStyle w:val="ChCharisSIL"/>
              </w:rPr>
            </w:pPr>
            <w:r w:rsidRPr="008F535B">
              <w:rPr>
                <w:rStyle w:val="ChCharisSIL"/>
              </w:rPr>
              <w:t>ˈbɛ̞n.tʃɔ̞ŋ</w:t>
            </w:r>
          </w:p>
        </w:tc>
        <w:tc>
          <w:tcPr>
            <w:tcW w:w="1361" w:type="dxa"/>
            <w:shd w:val="clear" w:color="auto" w:fill="auto"/>
          </w:tcPr>
          <w:p w14:paraId="63C25AE6"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22622CA" w14:textId="77777777" w:rsidR="000F4F82" w:rsidRPr="003E69D6" w:rsidRDefault="000F4F82" w:rsidP="00A551BF">
            <w:pPr>
              <w:pStyle w:val="TableCell0-0115Break"/>
            </w:pPr>
            <w:r w:rsidRPr="003E69D6">
              <w:t>transvestite</w:t>
            </w:r>
          </w:p>
        </w:tc>
      </w:tr>
      <w:tr w:rsidR="00AC23C4" w:rsidRPr="003E69D6" w14:paraId="48CF7A41" w14:textId="77777777" w:rsidTr="00BC00CF">
        <w:tc>
          <w:tcPr>
            <w:tcW w:w="236" w:type="dxa"/>
            <w:shd w:val="clear" w:color="auto" w:fill="auto"/>
          </w:tcPr>
          <w:p w14:paraId="44C9185D"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71B87987" w14:textId="77777777" w:rsidR="000F4F82" w:rsidRPr="007B599D" w:rsidRDefault="000F4F82" w:rsidP="00A551BF">
            <w:pPr>
              <w:pStyle w:val="TableCell0-0115Break"/>
              <w:rPr>
                <w:rStyle w:val="ChItalBold"/>
              </w:rPr>
            </w:pPr>
            <w:r w:rsidRPr="007B599D">
              <w:rPr>
                <w:rStyle w:val="ChItalBold"/>
              </w:rPr>
              <w:t>bengkak</w:t>
            </w:r>
          </w:p>
        </w:tc>
        <w:tc>
          <w:tcPr>
            <w:tcW w:w="1418" w:type="dxa"/>
            <w:shd w:val="clear" w:color="auto" w:fill="auto"/>
          </w:tcPr>
          <w:p w14:paraId="4D1B36C3" w14:textId="77777777" w:rsidR="000F4F82" w:rsidRPr="008F535B" w:rsidRDefault="000F4F82" w:rsidP="00A551BF">
            <w:pPr>
              <w:pStyle w:val="TableCell0-0115Break"/>
              <w:rPr>
                <w:rStyle w:val="ChCharisSIL"/>
              </w:rPr>
            </w:pPr>
            <w:r w:rsidRPr="008F535B">
              <w:rPr>
                <w:rStyle w:val="ChCharisSIL"/>
              </w:rPr>
              <w:t>bɛ̞ŋ.ˈkɐk̚</w:t>
            </w:r>
          </w:p>
        </w:tc>
        <w:tc>
          <w:tcPr>
            <w:tcW w:w="1361" w:type="dxa"/>
            <w:shd w:val="clear" w:color="auto" w:fill="auto"/>
          </w:tcPr>
          <w:p w14:paraId="2810C775"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26C0AD92" w14:textId="77777777" w:rsidR="000F4F82" w:rsidRPr="003E69D6" w:rsidRDefault="000F4F82" w:rsidP="00A551BF">
            <w:pPr>
              <w:pStyle w:val="TableCell0-0115Break"/>
            </w:pPr>
            <w:r w:rsidRPr="003E69D6">
              <w:t>be</w:t>
            </w:r>
            <w:r>
              <w:t xml:space="preserve"> </w:t>
            </w:r>
            <w:r w:rsidRPr="003E69D6">
              <w:t>swollen</w:t>
            </w:r>
          </w:p>
        </w:tc>
      </w:tr>
      <w:tr w:rsidR="00AC23C4" w:rsidRPr="003E69D6" w14:paraId="226E7444" w14:textId="77777777" w:rsidTr="00BC00CF">
        <w:tc>
          <w:tcPr>
            <w:tcW w:w="236" w:type="dxa"/>
            <w:shd w:val="clear" w:color="auto" w:fill="auto"/>
          </w:tcPr>
          <w:p w14:paraId="5A91DCA3" w14:textId="77777777" w:rsidR="000F4F82" w:rsidRPr="00EE4F16" w:rsidRDefault="000F4F82" w:rsidP="00A551BF">
            <w:pPr>
              <w:pStyle w:val="TableCell0-0115Break"/>
              <w:rPr>
                <w:rStyle w:val="ExampleSource"/>
              </w:rPr>
            </w:pPr>
          </w:p>
        </w:tc>
        <w:tc>
          <w:tcPr>
            <w:tcW w:w="1247" w:type="dxa"/>
            <w:shd w:val="clear" w:color="auto" w:fill="auto"/>
          </w:tcPr>
          <w:p w14:paraId="28CA4EEE" w14:textId="77777777" w:rsidR="000F4F82" w:rsidRPr="007B599D" w:rsidRDefault="000F4F82" w:rsidP="00A551BF">
            <w:pPr>
              <w:pStyle w:val="TableCell0-0115Break"/>
              <w:rPr>
                <w:rStyle w:val="ChItalBold"/>
              </w:rPr>
            </w:pPr>
            <w:r w:rsidRPr="007B599D">
              <w:rPr>
                <w:rStyle w:val="ChItalBold"/>
              </w:rPr>
              <w:t>bengkok</w:t>
            </w:r>
          </w:p>
        </w:tc>
        <w:tc>
          <w:tcPr>
            <w:tcW w:w="1418" w:type="dxa"/>
            <w:shd w:val="clear" w:color="auto" w:fill="auto"/>
          </w:tcPr>
          <w:p w14:paraId="7442C1A5" w14:textId="77777777" w:rsidR="000F4F82" w:rsidRPr="008F535B" w:rsidRDefault="000F4F82" w:rsidP="00A551BF">
            <w:pPr>
              <w:pStyle w:val="TableCell0-0115Break"/>
              <w:rPr>
                <w:rStyle w:val="ChCharisSIL"/>
              </w:rPr>
            </w:pPr>
            <w:r w:rsidRPr="008F535B">
              <w:rPr>
                <w:rStyle w:val="ChCharisSIL"/>
              </w:rPr>
              <w:t>ˈbɛ̞ŋ.kɔ̞k̚</w:t>
            </w:r>
          </w:p>
        </w:tc>
        <w:tc>
          <w:tcPr>
            <w:tcW w:w="1361" w:type="dxa"/>
            <w:shd w:val="clear" w:color="auto" w:fill="auto"/>
          </w:tcPr>
          <w:p w14:paraId="400BD831"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2171B661" w14:textId="77777777" w:rsidR="000F4F82" w:rsidRPr="003E69D6" w:rsidRDefault="000F4F82" w:rsidP="00A551BF">
            <w:pPr>
              <w:pStyle w:val="TableCell0-0115Break"/>
            </w:pPr>
            <w:r w:rsidRPr="003E69D6">
              <w:t>be</w:t>
            </w:r>
            <w:r>
              <w:t xml:space="preserve"> </w:t>
            </w:r>
            <w:r w:rsidRPr="003E69D6">
              <w:t>crooked</w:t>
            </w:r>
          </w:p>
        </w:tc>
      </w:tr>
      <w:tr w:rsidR="00AC23C4" w:rsidRPr="003E69D6" w14:paraId="58796517" w14:textId="77777777" w:rsidTr="00BC00CF">
        <w:tc>
          <w:tcPr>
            <w:tcW w:w="236" w:type="dxa"/>
            <w:shd w:val="clear" w:color="auto" w:fill="auto"/>
          </w:tcPr>
          <w:p w14:paraId="026F240E"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7CC6EE45" w14:textId="77777777" w:rsidR="000F4F82" w:rsidRPr="007B599D" w:rsidRDefault="000F4F82" w:rsidP="00A551BF">
            <w:pPr>
              <w:pStyle w:val="TableCell0-0115Break"/>
              <w:rPr>
                <w:rStyle w:val="ChItalBold"/>
              </w:rPr>
            </w:pPr>
            <w:r w:rsidRPr="007B599D">
              <w:rPr>
                <w:rStyle w:val="ChItalBold"/>
              </w:rPr>
              <w:t>bentuk</w:t>
            </w:r>
          </w:p>
        </w:tc>
        <w:tc>
          <w:tcPr>
            <w:tcW w:w="1418" w:type="dxa"/>
            <w:shd w:val="clear" w:color="auto" w:fill="auto"/>
          </w:tcPr>
          <w:p w14:paraId="76AFCE51" w14:textId="77777777" w:rsidR="000F4F82" w:rsidRPr="008F535B" w:rsidRDefault="000F4F82" w:rsidP="00A551BF">
            <w:pPr>
              <w:pStyle w:val="TableCell0-0115Break"/>
              <w:rPr>
                <w:rStyle w:val="ChCharisSIL"/>
              </w:rPr>
            </w:pPr>
            <w:r w:rsidRPr="008F535B">
              <w:rPr>
                <w:rStyle w:val="ChCharisSIL"/>
              </w:rPr>
              <w:t>bɛ̞n.ˈtʊk</w:t>
            </w:r>
          </w:p>
        </w:tc>
        <w:tc>
          <w:tcPr>
            <w:tcW w:w="1361" w:type="dxa"/>
            <w:shd w:val="clear" w:color="auto" w:fill="auto"/>
          </w:tcPr>
          <w:p w14:paraId="518AF6EE"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5B2FEBE4" w14:textId="77777777" w:rsidR="000F4F82" w:rsidRPr="003E69D6" w:rsidRDefault="000F4F82" w:rsidP="00A551BF">
            <w:pPr>
              <w:pStyle w:val="TableCell0-0115Break"/>
            </w:pPr>
            <w:r w:rsidRPr="003E69D6">
              <w:t>form</w:t>
            </w:r>
          </w:p>
        </w:tc>
      </w:tr>
      <w:tr w:rsidR="00AC23C4" w:rsidRPr="003E69D6" w14:paraId="1F09F6E2" w14:textId="77777777" w:rsidTr="00BC00CF">
        <w:tc>
          <w:tcPr>
            <w:tcW w:w="236" w:type="dxa"/>
            <w:shd w:val="clear" w:color="auto" w:fill="auto"/>
          </w:tcPr>
          <w:p w14:paraId="44280656" w14:textId="77777777" w:rsidR="000F4F82" w:rsidRPr="00EE4F16" w:rsidRDefault="000F4F82" w:rsidP="00A551BF">
            <w:pPr>
              <w:pStyle w:val="TableCell0-0115Break"/>
              <w:rPr>
                <w:rStyle w:val="ExampleSource"/>
              </w:rPr>
            </w:pPr>
          </w:p>
        </w:tc>
        <w:tc>
          <w:tcPr>
            <w:tcW w:w="1247" w:type="dxa"/>
            <w:shd w:val="clear" w:color="auto" w:fill="auto"/>
          </w:tcPr>
          <w:p w14:paraId="4E87E90F" w14:textId="77777777" w:rsidR="000F4F82" w:rsidRPr="007B599D" w:rsidRDefault="000F4F82" w:rsidP="00A551BF">
            <w:pPr>
              <w:pStyle w:val="TableCell0-0115Break"/>
              <w:rPr>
                <w:rStyle w:val="ChItalBold"/>
              </w:rPr>
            </w:pPr>
            <w:r w:rsidRPr="007B599D">
              <w:rPr>
                <w:rStyle w:val="ChItalBold"/>
              </w:rPr>
              <w:t>bera</w:t>
            </w:r>
          </w:p>
        </w:tc>
        <w:tc>
          <w:tcPr>
            <w:tcW w:w="1418" w:type="dxa"/>
            <w:shd w:val="clear" w:color="auto" w:fill="auto"/>
          </w:tcPr>
          <w:p w14:paraId="4F04B9CB" w14:textId="77777777" w:rsidR="000F4F82" w:rsidRPr="008F535B" w:rsidRDefault="000F4F82" w:rsidP="00A551BF">
            <w:pPr>
              <w:pStyle w:val="TableCell0-0115Break"/>
              <w:rPr>
                <w:rStyle w:val="ChCharisSIL"/>
              </w:rPr>
            </w:pPr>
            <w:r w:rsidRPr="008F535B">
              <w:rPr>
                <w:rStyle w:val="ChCharisSIL"/>
              </w:rPr>
              <w:t>ˈbɛ̞.ɾa</w:t>
            </w:r>
          </w:p>
        </w:tc>
        <w:tc>
          <w:tcPr>
            <w:tcW w:w="1361" w:type="dxa"/>
            <w:shd w:val="clear" w:color="auto" w:fill="auto"/>
          </w:tcPr>
          <w:p w14:paraId="03587651"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3BFC588" w14:textId="77777777" w:rsidR="000F4F82" w:rsidRPr="003E69D6" w:rsidRDefault="000F4F82" w:rsidP="00A551BF">
            <w:pPr>
              <w:pStyle w:val="TableCell0-0115Break"/>
            </w:pPr>
            <w:r w:rsidRPr="003E69D6">
              <w:t>defecate</w:t>
            </w:r>
          </w:p>
        </w:tc>
      </w:tr>
      <w:tr w:rsidR="00AC23C4" w:rsidRPr="003E69D6" w14:paraId="0B95424A" w14:textId="77777777" w:rsidTr="00BC00CF">
        <w:tc>
          <w:tcPr>
            <w:tcW w:w="236" w:type="dxa"/>
            <w:shd w:val="clear" w:color="auto" w:fill="auto"/>
          </w:tcPr>
          <w:p w14:paraId="5C50F4F9" w14:textId="77777777" w:rsidR="000F4F82" w:rsidRPr="00EE4F16" w:rsidRDefault="000F4F82" w:rsidP="00A551BF">
            <w:pPr>
              <w:pStyle w:val="TableCell0-0115Break"/>
              <w:rPr>
                <w:rStyle w:val="ExampleSource"/>
              </w:rPr>
            </w:pPr>
          </w:p>
        </w:tc>
        <w:tc>
          <w:tcPr>
            <w:tcW w:w="1247" w:type="dxa"/>
            <w:shd w:val="clear" w:color="auto" w:fill="auto"/>
          </w:tcPr>
          <w:p w14:paraId="28D2C921" w14:textId="77777777" w:rsidR="000F4F82" w:rsidRPr="007B599D" w:rsidRDefault="000F4F82" w:rsidP="00A551BF">
            <w:pPr>
              <w:pStyle w:val="TableCell0-0115Break"/>
              <w:rPr>
                <w:rStyle w:val="ChItalBold"/>
              </w:rPr>
            </w:pPr>
            <w:r w:rsidRPr="007B599D">
              <w:rPr>
                <w:rStyle w:val="ChItalBold"/>
              </w:rPr>
              <w:t>beres</w:t>
            </w:r>
          </w:p>
        </w:tc>
        <w:tc>
          <w:tcPr>
            <w:tcW w:w="1418" w:type="dxa"/>
            <w:shd w:val="clear" w:color="auto" w:fill="auto"/>
          </w:tcPr>
          <w:p w14:paraId="397AB435" w14:textId="77777777" w:rsidR="000F4F82" w:rsidRPr="008F535B" w:rsidRDefault="000F4F82" w:rsidP="00A551BF">
            <w:pPr>
              <w:pStyle w:val="TableCell0-0115Break"/>
              <w:rPr>
                <w:rStyle w:val="ChCharisSIL"/>
              </w:rPr>
            </w:pPr>
            <w:r w:rsidRPr="008F535B">
              <w:rPr>
                <w:rStyle w:val="ChCharisSIL"/>
              </w:rPr>
              <w:t>ˈbɛ̞.ɾɛ̞s</w:t>
            </w:r>
          </w:p>
        </w:tc>
        <w:tc>
          <w:tcPr>
            <w:tcW w:w="1361" w:type="dxa"/>
            <w:shd w:val="clear" w:color="auto" w:fill="auto"/>
          </w:tcPr>
          <w:p w14:paraId="33601817"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08890519" w14:textId="77777777" w:rsidR="000F4F82" w:rsidRPr="003E69D6" w:rsidRDefault="000F4F82" w:rsidP="00A551BF">
            <w:pPr>
              <w:pStyle w:val="TableCell0-0115Break"/>
            </w:pPr>
            <w:r w:rsidRPr="003E69D6">
              <w:t>be</w:t>
            </w:r>
            <w:r>
              <w:t xml:space="preserve"> </w:t>
            </w:r>
            <w:r w:rsidRPr="003E69D6">
              <w:t>in</w:t>
            </w:r>
            <w:r>
              <w:t xml:space="preserve"> </w:t>
            </w:r>
            <w:r w:rsidRPr="003E69D6">
              <w:t>order</w:t>
            </w:r>
          </w:p>
        </w:tc>
      </w:tr>
      <w:tr w:rsidR="00AC23C4" w:rsidRPr="003E69D6" w14:paraId="76ECDACB" w14:textId="77777777" w:rsidTr="00BC00CF">
        <w:tc>
          <w:tcPr>
            <w:tcW w:w="236" w:type="dxa"/>
            <w:shd w:val="clear" w:color="auto" w:fill="auto"/>
          </w:tcPr>
          <w:p w14:paraId="781CB8D1" w14:textId="77777777" w:rsidR="000F4F82" w:rsidRPr="00EE4F16" w:rsidRDefault="000F4F82" w:rsidP="00A551BF">
            <w:pPr>
              <w:pStyle w:val="TableCell0-0115Break"/>
              <w:rPr>
                <w:rStyle w:val="ExampleSource"/>
              </w:rPr>
            </w:pPr>
          </w:p>
        </w:tc>
        <w:tc>
          <w:tcPr>
            <w:tcW w:w="1247" w:type="dxa"/>
            <w:shd w:val="clear" w:color="auto" w:fill="auto"/>
          </w:tcPr>
          <w:p w14:paraId="00EB2304" w14:textId="77777777" w:rsidR="000F4F82" w:rsidRPr="007B599D" w:rsidRDefault="000F4F82" w:rsidP="00A551BF">
            <w:pPr>
              <w:pStyle w:val="TableCell0-0115Break"/>
              <w:rPr>
                <w:rStyle w:val="ChItalBold"/>
              </w:rPr>
            </w:pPr>
            <w:r w:rsidRPr="007B599D">
              <w:rPr>
                <w:rStyle w:val="ChItalBold"/>
              </w:rPr>
              <w:t>berhala</w:t>
            </w:r>
          </w:p>
        </w:tc>
        <w:tc>
          <w:tcPr>
            <w:tcW w:w="1418" w:type="dxa"/>
            <w:shd w:val="clear" w:color="auto" w:fill="auto"/>
          </w:tcPr>
          <w:p w14:paraId="57AAF1F2" w14:textId="77777777" w:rsidR="000F4F82" w:rsidRPr="008F535B" w:rsidRDefault="000F4F82" w:rsidP="00A551BF">
            <w:pPr>
              <w:pStyle w:val="TableCell0-0115Break"/>
              <w:rPr>
                <w:rStyle w:val="ChCharisSIL"/>
              </w:rPr>
            </w:pPr>
            <w:r w:rsidRPr="008F535B">
              <w:rPr>
                <w:rStyle w:val="ChCharisSIL"/>
              </w:rPr>
              <w:t>bɛ̞r.ˈha.la</w:t>
            </w:r>
          </w:p>
        </w:tc>
        <w:tc>
          <w:tcPr>
            <w:tcW w:w="1361" w:type="dxa"/>
            <w:shd w:val="clear" w:color="auto" w:fill="auto"/>
          </w:tcPr>
          <w:p w14:paraId="5410B22C"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1F901E73" w14:textId="77777777" w:rsidR="000F4F82" w:rsidRPr="003E69D6" w:rsidRDefault="000F4F82" w:rsidP="00A551BF">
            <w:pPr>
              <w:pStyle w:val="TableCell0-0115Break"/>
            </w:pPr>
            <w:r w:rsidRPr="003E69D6">
              <w:t>idol</w:t>
            </w:r>
          </w:p>
        </w:tc>
      </w:tr>
      <w:tr w:rsidR="00AC23C4" w:rsidRPr="003E69D6" w14:paraId="644F46F7" w14:textId="77777777" w:rsidTr="00BC00CF">
        <w:tc>
          <w:tcPr>
            <w:tcW w:w="236" w:type="dxa"/>
            <w:shd w:val="clear" w:color="auto" w:fill="auto"/>
          </w:tcPr>
          <w:p w14:paraId="7792A6B6"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501295D1" w14:textId="77777777" w:rsidR="000F4F82" w:rsidRPr="007B599D" w:rsidRDefault="000F4F82" w:rsidP="00A551BF">
            <w:pPr>
              <w:pStyle w:val="TableCell0-0115Break"/>
              <w:rPr>
                <w:rStyle w:val="ChItalBold"/>
              </w:rPr>
            </w:pPr>
            <w:r w:rsidRPr="007B599D">
              <w:rPr>
                <w:rStyle w:val="ChItalBold"/>
              </w:rPr>
              <w:t>bernang</w:t>
            </w:r>
          </w:p>
        </w:tc>
        <w:tc>
          <w:tcPr>
            <w:tcW w:w="1418" w:type="dxa"/>
            <w:shd w:val="clear" w:color="auto" w:fill="auto"/>
          </w:tcPr>
          <w:p w14:paraId="740A5CF2" w14:textId="77777777" w:rsidR="000F4F82" w:rsidRPr="008F535B" w:rsidRDefault="000F4F82" w:rsidP="00A551BF">
            <w:pPr>
              <w:pStyle w:val="TableCell0-0115Break"/>
              <w:rPr>
                <w:rStyle w:val="ChCharisSIL"/>
              </w:rPr>
            </w:pPr>
            <w:r w:rsidRPr="008F535B">
              <w:rPr>
                <w:rStyle w:val="ChCharisSIL"/>
              </w:rPr>
              <w:t>bɛ̞r.ˈnɐŋ</w:t>
            </w:r>
          </w:p>
        </w:tc>
        <w:tc>
          <w:tcPr>
            <w:tcW w:w="1361" w:type="dxa"/>
            <w:shd w:val="clear" w:color="auto" w:fill="auto"/>
          </w:tcPr>
          <w:p w14:paraId="4C9CB0F1" w14:textId="77777777" w:rsidR="000F4F82" w:rsidRPr="008F535B" w:rsidRDefault="000F4F82" w:rsidP="00A551BF">
            <w:pPr>
              <w:pStyle w:val="TableCell0-0115Break"/>
              <w:rPr>
                <w:rStyle w:val="ChSmallCaps"/>
              </w:rPr>
            </w:pPr>
            <w:r w:rsidRPr="008F535B">
              <w:rPr>
                <w:rStyle w:val="ChSmallCaps"/>
              </w:rPr>
              <w:t>v.mo(dy)</w:t>
            </w:r>
          </w:p>
        </w:tc>
        <w:tc>
          <w:tcPr>
            <w:tcW w:w="2438" w:type="dxa"/>
            <w:shd w:val="clear" w:color="auto" w:fill="auto"/>
          </w:tcPr>
          <w:p w14:paraId="323CDF4C" w14:textId="77777777" w:rsidR="000F4F82" w:rsidRPr="003E69D6" w:rsidRDefault="000F4F82" w:rsidP="00A551BF">
            <w:pPr>
              <w:pStyle w:val="TableCell0-0115Break"/>
            </w:pPr>
            <w:r w:rsidRPr="003E69D6">
              <w:t>swim</w:t>
            </w:r>
          </w:p>
        </w:tc>
      </w:tr>
      <w:tr w:rsidR="00AC23C4" w:rsidRPr="003E69D6" w14:paraId="4FBA10EA" w14:textId="77777777" w:rsidTr="00BC00CF">
        <w:tc>
          <w:tcPr>
            <w:tcW w:w="236" w:type="dxa"/>
            <w:shd w:val="clear" w:color="auto" w:fill="auto"/>
          </w:tcPr>
          <w:p w14:paraId="50626232"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695E0AA7" w14:textId="77777777" w:rsidR="000F4F82" w:rsidRPr="007B599D" w:rsidRDefault="000F4F82" w:rsidP="00A551BF">
            <w:pPr>
              <w:pStyle w:val="TableCell0-0115Break"/>
              <w:rPr>
                <w:rStyle w:val="ChItalBold"/>
              </w:rPr>
            </w:pPr>
            <w:r w:rsidRPr="007B599D">
              <w:rPr>
                <w:rStyle w:val="ChItalBold"/>
              </w:rPr>
              <w:t>bersi</w:t>
            </w:r>
          </w:p>
        </w:tc>
        <w:tc>
          <w:tcPr>
            <w:tcW w:w="1418" w:type="dxa"/>
            <w:shd w:val="clear" w:color="auto" w:fill="auto"/>
          </w:tcPr>
          <w:p w14:paraId="57CB977C" w14:textId="77777777" w:rsidR="000F4F82" w:rsidRPr="008F535B" w:rsidRDefault="000F4F82" w:rsidP="00A551BF">
            <w:pPr>
              <w:pStyle w:val="TableCell0-0115Break"/>
              <w:rPr>
                <w:rStyle w:val="ChCharisSIL"/>
              </w:rPr>
            </w:pPr>
            <w:r w:rsidRPr="008F535B">
              <w:rPr>
                <w:rStyle w:val="ChCharisSIL"/>
              </w:rPr>
              <w:t>bɛ̞r.ˈsi</w:t>
            </w:r>
          </w:p>
        </w:tc>
        <w:tc>
          <w:tcPr>
            <w:tcW w:w="1361" w:type="dxa"/>
            <w:shd w:val="clear" w:color="auto" w:fill="auto"/>
          </w:tcPr>
          <w:p w14:paraId="387F62B0"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09F9D055" w14:textId="77777777" w:rsidR="000F4F82" w:rsidRPr="003E69D6" w:rsidRDefault="000F4F82" w:rsidP="00A551BF">
            <w:pPr>
              <w:pStyle w:val="TableCell0-0115Break"/>
            </w:pPr>
            <w:r w:rsidRPr="003E69D6">
              <w:t>be</w:t>
            </w:r>
            <w:r>
              <w:t xml:space="preserve"> </w:t>
            </w:r>
            <w:r w:rsidRPr="003E69D6">
              <w:t>clean</w:t>
            </w:r>
          </w:p>
        </w:tc>
      </w:tr>
      <w:tr w:rsidR="00AC23C4" w:rsidRPr="003E69D6" w14:paraId="77BE4D28" w14:textId="77777777" w:rsidTr="00BC00CF">
        <w:tc>
          <w:tcPr>
            <w:tcW w:w="236" w:type="dxa"/>
            <w:shd w:val="clear" w:color="auto" w:fill="auto"/>
          </w:tcPr>
          <w:p w14:paraId="3027B827"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7ED06D28" w14:textId="77777777" w:rsidR="000F4F82" w:rsidRPr="007B599D" w:rsidRDefault="000F4F82" w:rsidP="00A551BF">
            <w:pPr>
              <w:pStyle w:val="TableCell0-0115Break"/>
              <w:rPr>
                <w:rStyle w:val="ChItalBold"/>
              </w:rPr>
            </w:pPr>
            <w:r w:rsidRPr="007B599D">
              <w:rPr>
                <w:rStyle w:val="ChItalBold"/>
              </w:rPr>
              <w:t>besar</w:t>
            </w:r>
          </w:p>
        </w:tc>
        <w:tc>
          <w:tcPr>
            <w:tcW w:w="1418" w:type="dxa"/>
            <w:shd w:val="clear" w:color="auto" w:fill="auto"/>
          </w:tcPr>
          <w:p w14:paraId="1CF89231" w14:textId="77777777" w:rsidR="000F4F82" w:rsidRPr="008F535B" w:rsidRDefault="000F4F82" w:rsidP="00A551BF">
            <w:pPr>
              <w:pStyle w:val="TableCell0-0115Break"/>
              <w:rPr>
                <w:rStyle w:val="ChCharisSIL"/>
              </w:rPr>
            </w:pPr>
            <w:r w:rsidRPr="008F535B">
              <w:rPr>
                <w:rStyle w:val="ChCharisSIL"/>
              </w:rPr>
              <w:t>bɛ.ˈsɐr</w:t>
            </w:r>
          </w:p>
        </w:tc>
        <w:tc>
          <w:tcPr>
            <w:tcW w:w="1361" w:type="dxa"/>
            <w:shd w:val="clear" w:color="auto" w:fill="auto"/>
          </w:tcPr>
          <w:p w14:paraId="070D229E"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DF5BF72" w14:textId="77777777" w:rsidR="000F4F82" w:rsidRPr="003E69D6" w:rsidRDefault="000F4F82" w:rsidP="00A551BF">
            <w:pPr>
              <w:pStyle w:val="TableCell0-0115Break"/>
            </w:pPr>
            <w:r w:rsidRPr="003E69D6">
              <w:t>be</w:t>
            </w:r>
            <w:r>
              <w:t xml:space="preserve"> </w:t>
            </w:r>
            <w:r w:rsidRPr="003E69D6">
              <w:t>big</w:t>
            </w:r>
          </w:p>
        </w:tc>
      </w:tr>
      <w:tr w:rsidR="00AC23C4" w:rsidRPr="003E69D6" w14:paraId="63C184D4" w14:textId="77777777" w:rsidTr="00BC00CF">
        <w:tc>
          <w:tcPr>
            <w:tcW w:w="236" w:type="dxa"/>
            <w:shd w:val="clear" w:color="auto" w:fill="auto"/>
          </w:tcPr>
          <w:p w14:paraId="5AA2E214" w14:textId="77777777" w:rsidR="000F4F82" w:rsidRPr="00EE4F16" w:rsidRDefault="000F4F82" w:rsidP="00A551BF">
            <w:pPr>
              <w:pStyle w:val="TableCell0-0115Break"/>
              <w:rPr>
                <w:rStyle w:val="ExampleSource"/>
              </w:rPr>
            </w:pPr>
          </w:p>
        </w:tc>
        <w:tc>
          <w:tcPr>
            <w:tcW w:w="1247" w:type="dxa"/>
            <w:shd w:val="clear" w:color="auto" w:fill="auto"/>
          </w:tcPr>
          <w:p w14:paraId="35C7FE7F" w14:textId="77777777" w:rsidR="000F4F82" w:rsidRPr="007B599D" w:rsidRDefault="000F4F82" w:rsidP="00A551BF">
            <w:pPr>
              <w:pStyle w:val="TableCell0-0115Break"/>
              <w:rPr>
                <w:rStyle w:val="ChItalBold"/>
              </w:rPr>
            </w:pPr>
            <w:r w:rsidRPr="007B599D">
              <w:rPr>
                <w:rStyle w:val="ChItalBold"/>
              </w:rPr>
              <w:t>besi</w:t>
            </w:r>
          </w:p>
        </w:tc>
        <w:tc>
          <w:tcPr>
            <w:tcW w:w="1418" w:type="dxa"/>
            <w:shd w:val="clear" w:color="auto" w:fill="auto"/>
          </w:tcPr>
          <w:p w14:paraId="547B10D2" w14:textId="77777777" w:rsidR="000F4F82" w:rsidRPr="008F535B" w:rsidRDefault="000F4F82" w:rsidP="00A551BF">
            <w:pPr>
              <w:pStyle w:val="TableCell0-0115Break"/>
              <w:rPr>
                <w:rStyle w:val="ChCharisSIL"/>
              </w:rPr>
            </w:pPr>
            <w:r w:rsidRPr="008F535B">
              <w:rPr>
                <w:rStyle w:val="ChCharisSIL"/>
              </w:rPr>
              <w:t>ˈbɛ.si</w:t>
            </w:r>
          </w:p>
        </w:tc>
        <w:tc>
          <w:tcPr>
            <w:tcW w:w="1361" w:type="dxa"/>
            <w:shd w:val="clear" w:color="auto" w:fill="auto"/>
          </w:tcPr>
          <w:p w14:paraId="10413B75"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192B1F3" w14:textId="77777777" w:rsidR="000F4F82" w:rsidRPr="003E69D6" w:rsidRDefault="000F4F82" w:rsidP="00A551BF">
            <w:pPr>
              <w:pStyle w:val="TableCell0-0115Break"/>
            </w:pPr>
            <w:r w:rsidRPr="003E69D6">
              <w:t>metal</w:t>
            </w:r>
          </w:p>
        </w:tc>
      </w:tr>
      <w:tr w:rsidR="00AC23C4" w:rsidRPr="003E69D6" w14:paraId="22ED7AD9" w14:textId="77777777" w:rsidTr="00BC00CF">
        <w:tc>
          <w:tcPr>
            <w:tcW w:w="236" w:type="dxa"/>
            <w:shd w:val="clear" w:color="auto" w:fill="auto"/>
          </w:tcPr>
          <w:p w14:paraId="121192C8" w14:textId="77777777" w:rsidR="000F4F82" w:rsidRPr="00EE4F16" w:rsidRDefault="000F4F82" w:rsidP="00A551BF">
            <w:pPr>
              <w:pStyle w:val="TableCell0-0115Break"/>
              <w:rPr>
                <w:rStyle w:val="ExampleSource"/>
              </w:rPr>
            </w:pPr>
          </w:p>
        </w:tc>
        <w:tc>
          <w:tcPr>
            <w:tcW w:w="1247" w:type="dxa"/>
            <w:shd w:val="clear" w:color="auto" w:fill="auto"/>
          </w:tcPr>
          <w:p w14:paraId="4738CD5C" w14:textId="77777777" w:rsidR="000F4F82" w:rsidRPr="007B599D" w:rsidRDefault="000F4F82" w:rsidP="00A551BF">
            <w:pPr>
              <w:pStyle w:val="TableCell0-0115Break"/>
              <w:rPr>
                <w:rStyle w:val="ChItalBold"/>
              </w:rPr>
            </w:pPr>
            <w:r w:rsidRPr="007B599D">
              <w:rPr>
                <w:rStyle w:val="ChItalBold"/>
              </w:rPr>
              <w:t>besok</w:t>
            </w:r>
          </w:p>
        </w:tc>
        <w:tc>
          <w:tcPr>
            <w:tcW w:w="1418" w:type="dxa"/>
            <w:shd w:val="clear" w:color="auto" w:fill="auto"/>
          </w:tcPr>
          <w:p w14:paraId="692B1FEE" w14:textId="77777777" w:rsidR="000F4F82" w:rsidRPr="008F535B" w:rsidRDefault="000F4F82" w:rsidP="00A551BF">
            <w:pPr>
              <w:pStyle w:val="TableCell0-0115Break"/>
              <w:rPr>
                <w:rStyle w:val="ChCharisSIL"/>
              </w:rPr>
            </w:pPr>
            <w:r w:rsidRPr="008F535B">
              <w:rPr>
                <w:rStyle w:val="ChCharisSIL"/>
              </w:rPr>
              <w:t>ˈbɛ.sɔ̞k̚</w:t>
            </w:r>
          </w:p>
        </w:tc>
        <w:tc>
          <w:tcPr>
            <w:tcW w:w="1361" w:type="dxa"/>
            <w:shd w:val="clear" w:color="auto" w:fill="auto"/>
          </w:tcPr>
          <w:p w14:paraId="3674E1AD"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D02791F" w14:textId="77777777" w:rsidR="000F4F82" w:rsidRPr="003E69D6" w:rsidRDefault="000F4F82" w:rsidP="00A551BF">
            <w:pPr>
              <w:pStyle w:val="TableCell0-0115Break"/>
            </w:pPr>
            <w:r w:rsidRPr="003E69D6">
              <w:t>tomorrow</w:t>
            </w:r>
          </w:p>
        </w:tc>
      </w:tr>
      <w:tr w:rsidR="00AC23C4" w:rsidRPr="003E69D6" w14:paraId="2EB2E079" w14:textId="77777777" w:rsidTr="00BC00CF">
        <w:tc>
          <w:tcPr>
            <w:tcW w:w="236" w:type="dxa"/>
            <w:shd w:val="clear" w:color="auto" w:fill="auto"/>
          </w:tcPr>
          <w:p w14:paraId="0B8E8F7B" w14:textId="77777777" w:rsidR="000F4F82" w:rsidRPr="00EE4F16" w:rsidRDefault="000F4F82" w:rsidP="00A551BF">
            <w:pPr>
              <w:pStyle w:val="TableCell0-0115Break"/>
              <w:rPr>
                <w:rStyle w:val="ExampleSource"/>
              </w:rPr>
            </w:pPr>
          </w:p>
        </w:tc>
        <w:tc>
          <w:tcPr>
            <w:tcW w:w="1247" w:type="dxa"/>
            <w:shd w:val="clear" w:color="auto" w:fill="auto"/>
          </w:tcPr>
          <w:p w14:paraId="77232172" w14:textId="77777777" w:rsidR="000F4F82" w:rsidRPr="007B599D" w:rsidRDefault="000F4F82" w:rsidP="00A551BF">
            <w:pPr>
              <w:pStyle w:val="TableCell0-0115Break"/>
              <w:rPr>
                <w:rStyle w:val="ChItalBold"/>
              </w:rPr>
            </w:pPr>
            <w:r w:rsidRPr="007B599D">
              <w:rPr>
                <w:rStyle w:val="ChItalBold"/>
              </w:rPr>
              <w:t>bete</w:t>
            </w:r>
          </w:p>
        </w:tc>
        <w:tc>
          <w:tcPr>
            <w:tcW w:w="1418" w:type="dxa"/>
            <w:shd w:val="clear" w:color="auto" w:fill="auto"/>
          </w:tcPr>
          <w:p w14:paraId="19C7025C" w14:textId="77777777" w:rsidR="000F4F82" w:rsidRPr="008F535B" w:rsidRDefault="000F4F82" w:rsidP="00A551BF">
            <w:pPr>
              <w:pStyle w:val="TableCell0-0115Break"/>
              <w:rPr>
                <w:rStyle w:val="ChCharisSIL"/>
              </w:rPr>
            </w:pPr>
            <w:r w:rsidRPr="008F535B">
              <w:rPr>
                <w:rStyle w:val="ChCharisSIL"/>
              </w:rPr>
              <w:t>ˈbɛ.tɛ</w:t>
            </w:r>
          </w:p>
        </w:tc>
        <w:tc>
          <w:tcPr>
            <w:tcW w:w="1361" w:type="dxa"/>
            <w:shd w:val="clear" w:color="auto" w:fill="auto"/>
          </w:tcPr>
          <w:p w14:paraId="02B2454A"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C18CE66" w14:textId="77777777" w:rsidR="000F4F82" w:rsidRPr="003E69D6" w:rsidRDefault="000F4F82" w:rsidP="00A551BF">
            <w:pPr>
              <w:pStyle w:val="TableCell0-0115Break"/>
            </w:pPr>
            <w:r w:rsidRPr="003E69D6">
              <w:t>taro</w:t>
            </w:r>
          </w:p>
        </w:tc>
      </w:tr>
      <w:tr w:rsidR="00AC23C4" w:rsidRPr="003E69D6" w14:paraId="075A0E26" w14:textId="77777777" w:rsidTr="00BC00CF">
        <w:tc>
          <w:tcPr>
            <w:tcW w:w="236" w:type="dxa"/>
            <w:shd w:val="clear" w:color="auto" w:fill="auto"/>
          </w:tcPr>
          <w:p w14:paraId="1F5A3C05"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63BD4DA4" w14:textId="77777777" w:rsidR="000F4F82" w:rsidRPr="007B599D" w:rsidRDefault="000F4F82" w:rsidP="00A551BF">
            <w:pPr>
              <w:pStyle w:val="TableCell0-0115Break"/>
              <w:rPr>
                <w:rStyle w:val="ChItalBold"/>
              </w:rPr>
            </w:pPr>
            <w:r w:rsidRPr="007B599D">
              <w:rPr>
                <w:rStyle w:val="ChItalBold"/>
              </w:rPr>
              <w:t>betul</w:t>
            </w:r>
          </w:p>
        </w:tc>
        <w:tc>
          <w:tcPr>
            <w:tcW w:w="1418" w:type="dxa"/>
            <w:shd w:val="clear" w:color="auto" w:fill="auto"/>
          </w:tcPr>
          <w:p w14:paraId="70586926" w14:textId="77777777" w:rsidR="000F4F82" w:rsidRPr="008F535B" w:rsidRDefault="000F4F82" w:rsidP="00A551BF">
            <w:pPr>
              <w:pStyle w:val="TableCell0-0115Break"/>
              <w:rPr>
                <w:rStyle w:val="ChCharisSIL"/>
              </w:rPr>
            </w:pPr>
            <w:r w:rsidRPr="008F535B">
              <w:rPr>
                <w:rStyle w:val="ChCharisSIL"/>
              </w:rPr>
              <w:t>bɛ.ˈtʊl</w:t>
            </w:r>
          </w:p>
        </w:tc>
        <w:tc>
          <w:tcPr>
            <w:tcW w:w="1361" w:type="dxa"/>
            <w:shd w:val="clear" w:color="auto" w:fill="auto"/>
          </w:tcPr>
          <w:p w14:paraId="0AC6D3CA"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08B79EF7" w14:textId="77777777" w:rsidR="000F4F82" w:rsidRPr="003E69D6" w:rsidRDefault="000F4F82" w:rsidP="00A551BF">
            <w:pPr>
              <w:pStyle w:val="TableCell0-0115Break"/>
            </w:pPr>
            <w:r w:rsidRPr="003E69D6">
              <w:t>be</w:t>
            </w:r>
            <w:r>
              <w:t xml:space="preserve"> </w:t>
            </w:r>
            <w:r w:rsidRPr="003E69D6">
              <w:t>true</w:t>
            </w:r>
          </w:p>
        </w:tc>
      </w:tr>
      <w:tr w:rsidR="00AC23C4" w:rsidRPr="003E69D6" w14:paraId="60991360" w14:textId="77777777" w:rsidTr="00BC00CF">
        <w:tc>
          <w:tcPr>
            <w:tcW w:w="236" w:type="dxa"/>
            <w:shd w:val="clear" w:color="auto" w:fill="auto"/>
          </w:tcPr>
          <w:p w14:paraId="24DD85EC" w14:textId="77777777" w:rsidR="000F4F82" w:rsidRPr="00EE4F16" w:rsidRDefault="000F4F82" w:rsidP="00A551BF">
            <w:pPr>
              <w:pStyle w:val="TableCell0-0115Break"/>
              <w:rPr>
                <w:rStyle w:val="ExampleSource"/>
              </w:rPr>
            </w:pPr>
          </w:p>
        </w:tc>
        <w:tc>
          <w:tcPr>
            <w:tcW w:w="1247" w:type="dxa"/>
            <w:shd w:val="clear" w:color="auto" w:fill="auto"/>
          </w:tcPr>
          <w:p w14:paraId="61677876" w14:textId="77777777" w:rsidR="000F4F82" w:rsidRPr="007B599D" w:rsidRDefault="000F4F82" w:rsidP="00A551BF">
            <w:pPr>
              <w:pStyle w:val="TableCell0-0115Break"/>
              <w:rPr>
                <w:rStyle w:val="ChItalBold"/>
              </w:rPr>
            </w:pPr>
            <w:r w:rsidRPr="007B599D">
              <w:rPr>
                <w:rStyle w:val="ChItalBold"/>
              </w:rPr>
              <w:t>biang</w:t>
            </w:r>
          </w:p>
        </w:tc>
        <w:tc>
          <w:tcPr>
            <w:tcW w:w="1418" w:type="dxa"/>
            <w:shd w:val="clear" w:color="auto" w:fill="auto"/>
          </w:tcPr>
          <w:p w14:paraId="59853CE1" w14:textId="77777777" w:rsidR="000F4F82" w:rsidRPr="008F535B" w:rsidRDefault="000F4F82" w:rsidP="00A551BF">
            <w:pPr>
              <w:pStyle w:val="TableCell0-0115Break"/>
              <w:rPr>
                <w:rStyle w:val="ChCharisSIL"/>
              </w:rPr>
            </w:pPr>
            <w:r w:rsidRPr="008F535B">
              <w:rPr>
                <w:rStyle w:val="ChCharisSIL"/>
              </w:rPr>
              <w:t>ˈbɪ.ɐŋ</w:t>
            </w:r>
          </w:p>
        </w:tc>
        <w:tc>
          <w:tcPr>
            <w:tcW w:w="1361" w:type="dxa"/>
            <w:shd w:val="clear" w:color="auto" w:fill="auto"/>
          </w:tcPr>
          <w:p w14:paraId="677D60CC"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FF762E0" w14:textId="77777777" w:rsidR="000F4F82" w:rsidRPr="003E69D6" w:rsidRDefault="000F4F82" w:rsidP="00A551BF">
            <w:pPr>
              <w:pStyle w:val="TableCell0-0115Break"/>
            </w:pPr>
            <w:r w:rsidRPr="003E69D6">
              <w:t>main</w:t>
            </w:r>
            <w:r>
              <w:t xml:space="preserve"> </w:t>
            </w:r>
            <w:r w:rsidRPr="003E69D6">
              <w:t>root</w:t>
            </w:r>
            <w:r>
              <w:t xml:space="preserve"> </w:t>
            </w:r>
            <w:r w:rsidRPr="003E69D6">
              <w:t>stock</w:t>
            </w:r>
          </w:p>
        </w:tc>
      </w:tr>
      <w:tr w:rsidR="00F0187F" w:rsidRPr="003E69D6" w14:paraId="221FCEC1" w14:textId="77777777" w:rsidTr="00BC00CF">
        <w:tc>
          <w:tcPr>
            <w:tcW w:w="236" w:type="dxa"/>
            <w:shd w:val="clear" w:color="auto" w:fill="auto"/>
          </w:tcPr>
          <w:p w14:paraId="0DBEF336" w14:textId="77777777" w:rsidR="00F0187F" w:rsidRPr="00EE4F16" w:rsidRDefault="00F0187F" w:rsidP="0036325A">
            <w:pPr>
              <w:pStyle w:val="TableCell0-0115Break"/>
              <w:rPr>
                <w:rStyle w:val="ExampleSource"/>
              </w:rPr>
            </w:pPr>
          </w:p>
        </w:tc>
        <w:tc>
          <w:tcPr>
            <w:tcW w:w="1247" w:type="dxa"/>
            <w:shd w:val="clear" w:color="auto" w:fill="auto"/>
          </w:tcPr>
          <w:p w14:paraId="71851324" w14:textId="77777777" w:rsidR="00F0187F" w:rsidRPr="007B599D" w:rsidRDefault="00F0187F" w:rsidP="0036325A">
            <w:pPr>
              <w:pStyle w:val="TableCell0-0115Break"/>
              <w:rPr>
                <w:rStyle w:val="ChItalBold"/>
              </w:rPr>
            </w:pPr>
            <w:r w:rsidRPr="007B599D">
              <w:rPr>
                <w:rStyle w:val="ChItalBold"/>
              </w:rPr>
              <w:t>biar</w:t>
            </w:r>
          </w:p>
        </w:tc>
        <w:tc>
          <w:tcPr>
            <w:tcW w:w="1418" w:type="dxa"/>
            <w:shd w:val="clear" w:color="auto" w:fill="auto"/>
          </w:tcPr>
          <w:p w14:paraId="193C3295" w14:textId="77777777" w:rsidR="00F0187F" w:rsidRPr="008F535B" w:rsidRDefault="00F0187F" w:rsidP="0036325A">
            <w:pPr>
              <w:pStyle w:val="TableCell0-0115Break"/>
              <w:rPr>
                <w:rStyle w:val="ChCharisSIL"/>
              </w:rPr>
            </w:pPr>
            <w:r w:rsidRPr="008F535B">
              <w:rPr>
                <w:rStyle w:val="ChCharisSIL"/>
              </w:rPr>
              <w:t>ˈbi.ɐr</w:t>
            </w:r>
          </w:p>
        </w:tc>
        <w:tc>
          <w:tcPr>
            <w:tcW w:w="1361" w:type="dxa"/>
            <w:shd w:val="clear" w:color="auto" w:fill="auto"/>
          </w:tcPr>
          <w:p w14:paraId="52FCE759" w14:textId="77777777" w:rsidR="00F0187F" w:rsidRDefault="00F0187F" w:rsidP="00F0187F">
            <w:pPr>
              <w:pStyle w:val="TableCell0-0115Break"/>
              <w:rPr>
                <w:rStyle w:val="ChSmallCaps"/>
              </w:rPr>
            </w:pPr>
            <w:r w:rsidRPr="008F535B">
              <w:rPr>
                <w:rStyle w:val="ChSmallCaps"/>
              </w:rPr>
              <w:t>v.bi</w:t>
            </w:r>
          </w:p>
          <w:p w14:paraId="3BDDB8E8" w14:textId="1AB857A3" w:rsidR="00BC00CF" w:rsidRPr="008F535B" w:rsidRDefault="00BC00CF" w:rsidP="00F0187F">
            <w:pPr>
              <w:pStyle w:val="TableCell0-0115Break"/>
              <w:rPr>
                <w:rStyle w:val="ChSmallCaps"/>
              </w:rPr>
            </w:pPr>
            <w:r>
              <w:rPr>
                <w:rStyle w:val="ChSmallCaps"/>
              </w:rPr>
              <w:t>cnj</w:t>
            </w:r>
          </w:p>
        </w:tc>
        <w:tc>
          <w:tcPr>
            <w:tcW w:w="2438" w:type="dxa"/>
            <w:shd w:val="clear" w:color="auto" w:fill="auto"/>
          </w:tcPr>
          <w:p w14:paraId="4C097F8A" w14:textId="77777777" w:rsidR="00F0187F" w:rsidRDefault="00F0187F" w:rsidP="00BC00CF">
            <w:pPr>
              <w:pStyle w:val="TableCell0-0115"/>
            </w:pPr>
            <w:r w:rsidRPr="003E69D6">
              <w:t>let</w:t>
            </w:r>
          </w:p>
          <w:p w14:paraId="08BEFDEB" w14:textId="1539519E" w:rsidR="00BC00CF" w:rsidRPr="003E69D6" w:rsidRDefault="00BC00CF" w:rsidP="00F0187F">
            <w:pPr>
              <w:pStyle w:val="TableCell0-0115Break"/>
            </w:pPr>
            <w:r>
              <w:t>although</w:t>
            </w:r>
          </w:p>
        </w:tc>
      </w:tr>
      <w:tr w:rsidR="00AC23C4" w:rsidRPr="003E69D6" w14:paraId="709BC9C9" w14:textId="77777777" w:rsidTr="00BC00CF">
        <w:tc>
          <w:tcPr>
            <w:tcW w:w="236" w:type="dxa"/>
            <w:shd w:val="clear" w:color="auto" w:fill="auto"/>
          </w:tcPr>
          <w:p w14:paraId="616DED1F" w14:textId="77777777" w:rsidR="000F4F82" w:rsidRPr="00EE4F16" w:rsidRDefault="000F4F82" w:rsidP="00A551BF">
            <w:pPr>
              <w:pStyle w:val="TableCell0-0115Break"/>
              <w:rPr>
                <w:rStyle w:val="ExampleSource"/>
              </w:rPr>
            </w:pPr>
          </w:p>
        </w:tc>
        <w:tc>
          <w:tcPr>
            <w:tcW w:w="1247" w:type="dxa"/>
            <w:shd w:val="clear" w:color="auto" w:fill="auto"/>
          </w:tcPr>
          <w:p w14:paraId="512EA19E" w14:textId="77777777" w:rsidR="000F4F82" w:rsidRPr="007B599D" w:rsidRDefault="000F4F82" w:rsidP="00A551BF">
            <w:pPr>
              <w:pStyle w:val="TableCell0-0115Break"/>
              <w:rPr>
                <w:rStyle w:val="ChItalBold"/>
              </w:rPr>
            </w:pPr>
            <w:r w:rsidRPr="007B599D">
              <w:rPr>
                <w:rStyle w:val="ChItalBold"/>
              </w:rPr>
              <w:t>bibit</w:t>
            </w:r>
          </w:p>
        </w:tc>
        <w:tc>
          <w:tcPr>
            <w:tcW w:w="1418" w:type="dxa"/>
            <w:shd w:val="clear" w:color="auto" w:fill="auto"/>
          </w:tcPr>
          <w:p w14:paraId="04FAFEB2" w14:textId="77777777" w:rsidR="000F4F82" w:rsidRPr="008F535B" w:rsidRDefault="000F4F82" w:rsidP="00A551BF">
            <w:pPr>
              <w:pStyle w:val="TableCell0-0115Break"/>
              <w:rPr>
                <w:rStyle w:val="ChCharisSIL"/>
              </w:rPr>
            </w:pPr>
            <w:r w:rsidRPr="008F535B">
              <w:rPr>
                <w:rStyle w:val="ChCharisSIL"/>
              </w:rPr>
              <w:t>ˈbɪ.bɪt</w:t>
            </w:r>
          </w:p>
        </w:tc>
        <w:tc>
          <w:tcPr>
            <w:tcW w:w="1361" w:type="dxa"/>
            <w:shd w:val="clear" w:color="auto" w:fill="auto"/>
          </w:tcPr>
          <w:p w14:paraId="2C09B367"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B344DDD" w14:textId="77777777" w:rsidR="000F4F82" w:rsidRPr="003E69D6" w:rsidRDefault="000F4F82" w:rsidP="00A551BF">
            <w:pPr>
              <w:pStyle w:val="TableCell0-0115Break"/>
            </w:pPr>
            <w:r w:rsidRPr="003E69D6">
              <w:t>seed</w:t>
            </w:r>
          </w:p>
        </w:tc>
      </w:tr>
      <w:tr w:rsidR="00AC23C4" w:rsidRPr="003E69D6" w14:paraId="41AA5AA6" w14:textId="77777777" w:rsidTr="00BC00CF">
        <w:tc>
          <w:tcPr>
            <w:tcW w:w="236" w:type="dxa"/>
            <w:shd w:val="clear" w:color="auto" w:fill="auto"/>
          </w:tcPr>
          <w:p w14:paraId="23990E32" w14:textId="77777777" w:rsidR="000F4F82" w:rsidRPr="00EE4F16" w:rsidRDefault="000F4F82" w:rsidP="00A551BF">
            <w:pPr>
              <w:pStyle w:val="TableCell0-0115Break"/>
              <w:rPr>
                <w:rStyle w:val="ExampleSource"/>
              </w:rPr>
            </w:pPr>
          </w:p>
        </w:tc>
        <w:tc>
          <w:tcPr>
            <w:tcW w:w="1247" w:type="dxa"/>
            <w:shd w:val="clear" w:color="auto" w:fill="auto"/>
          </w:tcPr>
          <w:p w14:paraId="41C2567A" w14:textId="77777777" w:rsidR="000F4F82" w:rsidRPr="007B599D" w:rsidRDefault="000F4F82" w:rsidP="00A551BF">
            <w:pPr>
              <w:pStyle w:val="TableCell0-0115Break"/>
              <w:rPr>
                <w:rStyle w:val="ChItalBold"/>
              </w:rPr>
            </w:pPr>
            <w:r w:rsidRPr="007B599D">
              <w:rPr>
                <w:rStyle w:val="ChItalBold"/>
              </w:rPr>
              <w:t>biking</w:t>
            </w:r>
          </w:p>
        </w:tc>
        <w:tc>
          <w:tcPr>
            <w:tcW w:w="1418" w:type="dxa"/>
            <w:shd w:val="clear" w:color="auto" w:fill="auto"/>
          </w:tcPr>
          <w:p w14:paraId="577C56A4" w14:textId="77777777" w:rsidR="000F4F82" w:rsidRPr="008F535B" w:rsidRDefault="000F4F82" w:rsidP="00A551BF">
            <w:pPr>
              <w:pStyle w:val="TableCell0-0115Break"/>
              <w:rPr>
                <w:rStyle w:val="ChCharisSIL"/>
              </w:rPr>
            </w:pPr>
            <w:r w:rsidRPr="008F535B">
              <w:rPr>
                <w:rStyle w:val="ChCharisSIL"/>
              </w:rPr>
              <w:t>ˈbi.kɪn</w:t>
            </w:r>
          </w:p>
        </w:tc>
        <w:tc>
          <w:tcPr>
            <w:tcW w:w="1361" w:type="dxa"/>
            <w:shd w:val="clear" w:color="auto" w:fill="auto"/>
          </w:tcPr>
          <w:p w14:paraId="5814C6FD"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3022C9F4" w14:textId="77777777" w:rsidR="000F4F82" w:rsidRPr="003E69D6" w:rsidRDefault="000F4F82" w:rsidP="00A551BF">
            <w:pPr>
              <w:pStyle w:val="TableCell0-0115Break"/>
            </w:pPr>
            <w:r w:rsidRPr="003E69D6">
              <w:t>make</w:t>
            </w:r>
          </w:p>
        </w:tc>
      </w:tr>
      <w:tr w:rsidR="00AC23C4" w:rsidRPr="003E69D6" w14:paraId="566A3051" w14:textId="77777777" w:rsidTr="00BC00CF">
        <w:tc>
          <w:tcPr>
            <w:tcW w:w="236" w:type="dxa"/>
            <w:shd w:val="clear" w:color="auto" w:fill="auto"/>
          </w:tcPr>
          <w:p w14:paraId="3F64774F" w14:textId="77777777" w:rsidR="000F4F82" w:rsidRPr="00EE4F16" w:rsidRDefault="000F4F82" w:rsidP="00A551BF">
            <w:pPr>
              <w:pStyle w:val="TableCell0-0115Break"/>
              <w:rPr>
                <w:rStyle w:val="ExampleSource"/>
              </w:rPr>
            </w:pPr>
          </w:p>
        </w:tc>
        <w:tc>
          <w:tcPr>
            <w:tcW w:w="1247" w:type="dxa"/>
            <w:shd w:val="clear" w:color="auto" w:fill="auto"/>
          </w:tcPr>
          <w:p w14:paraId="0C41E5D9" w14:textId="77777777" w:rsidR="000F4F82" w:rsidRPr="007B599D" w:rsidRDefault="000F4F82" w:rsidP="00A551BF">
            <w:pPr>
              <w:pStyle w:val="TableCell0-0115Break"/>
              <w:rPr>
                <w:rStyle w:val="ChItalBold"/>
              </w:rPr>
            </w:pPr>
            <w:r w:rsidRPr="007B599D">
              <w:rPr>
                <w:rStyle w:val="ChItalBold"/>
              </w:rPr>
              <w:t>bilang</w:t>
            </w:r>
          </w:p>
        </w:tc>
        <w:tc>
          <w:tcPr>
            <w:tcW w:w="1418" w:type="dxa"/>
            <w:shd w:val="clear" w:color="auto" w:fill="auto"/>
          </w:tcPr>
          <w:p w14:paraId="571B68A2" w14:textId="77777777" w:rsidR="000F4F82" w:rsidRPr="008F535B" w:rsidRDefault="000F4F82" w:rsidP="00A551BF">
            <w:pPr>
              <w:pStyle w:val="TableCell0-0115Break"/>
              <w:rPr>
                <w:rStyle w:val="ChCharisSIL"/>
              </w:rPr>
            </w:pPr>
            <w:r w:rsidRPr="008F535B">
              <w:rPr>
                <w:rStyle w:val="ChCharisSIL"/>
              </w:rPr>
              <w:t>ˈbi.lɐŋ</w:t>
            </w:r>
          </w:p>
        </w:tc>
        <w:tc>
          <w:tcPr>
            <w:tcW w:w="1361" w:type="dxa"/>
            <w:shd w:val="clear" w:color="auto" w:fill="auto"/>
          </w:tcPr>
          <w:p w14:paraId="5189EE89"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3390D5E3" w14:textId="77777777" w:rsidR="000F4F82" w:rsidRPr="003E69D6" w:rsidRDefault="000F4F82" w:rsidP="00A551BF">
            <w:pPr>
              <w:pStyle w:val="TableCell0-0115Break"/>
            </w:pPr>
            <w:r w:rsidRPr="003E69D6">
              <w:t>say</w:t>
            </w:r>
          </w:p>
        </w:tc>
      </w:tr>
      <w:tr w:rsidR="00AC23C4" w:rsidRPr="003E69D6" w14:paraId="52F277F8" w14:textId="77777777" w:rsidTr="00BC00CF">
        <w:tc>
          <w:tcPr>
            <w:tcW w:w="236" w:type="dxa"/>
            <w:shd w:val="clear" w:color="auto" w:fill="auto"/>
          </w:tcPr>
          <w:p w14:paraId="42CC7EE0" w14:textId="77777777" w:rsidR="000F4F82" w:rsidRPr="00EE4F16" w:rsidRDefault="000F4F82" w:rsidP="00A551BF">
            <w:pPr>
              <w:pStyle w:val="TableCell0-0115Break"/>
              <w:rPr>
                <w:rStyle w:val="ExampleSource"/>
              </w:rPr>
            </w:pPr>
          </w:p>
        </w:tc>
        <w:tc>
          <w:tcPr>
            <w:tcW w:w="1247" w:type="dxa"/>
            <w:shd w:val="clear" w:color="auto" w:fill="auto"/>
          </w:tcPr>
          <w:p w14:paraId="3A2C1CFC" w14:textId="77777777" w:rsidR="000F4F82" w:rsidRPr="007B599D" w:rsidRDefault="000F4F82" w:rsidP="00A551BF">
            <w:pPr>
              <w:pStyle w:val="TableCell0-0115Break"/>
              <w:rPr>
                <w:rStyle w:val="ChItalBold"/>
              </w:rPr>
            </w:pPr>
            <w:r w:rsidRPr="007B599D">
              <w:rPr>
                <w:rStyle w:val="ChItalBold"/>
              </w:rPr>
              <w:t>bimbing</w:t>
            </w:r>
          </w:p>
        </w:tc>
        <w:tc>
          <w:tcPr>
            <w:tcW w:w="1418" w:type="dxa"/>
            <w:shd w:val="clear" w:color="auto" w:fill="auto"/>
          </w:tcPr>
          <w:p w14:paraId="4960BF92" w14:textId="77777777" w:rsidR="000F4F82" w:rsidRPr="008F535B" w:rsidRDefault="000F4F82" w:rsidP="00A551BF">
            <w:pPr>
              <w:pStyle w:val="TableCell0-0115Break"/>
              <w:rPr>
                <w:rStyle w:val="ChCharisSIL"/>
              </w:rPr>
            </w:pPr>
            <w:r w:rsidRPr="008F535B">
              <w:rPr>
                <w:rStyle w:val="ChCharisSIL"/>
              </w:rPr>
              <w:t>ˈbɪm.bɪŋ</w:t>
            </w:r>
          </w:p>
        </w:tc>
        <w:tc>
          <w:tcPr>
            <w:tcW w:w="1361" w:type="dxa"/>
            <w:shd w:val="clear" w:color="auto" w:fill="auto"/>
          </w:tcPr>
          <w:p w14:paraId="1FA21D95"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295592EE" w14:textId="77777777" w:rsidR="000F4F82" w:rsidRPr="003E69D6" w:rsidRDefault="000F4F82" w:rsidP="00A551BF">
            <w:pPr>
              <w:pStyle w:val="TableCell0-0115Break"/>
            </w:pPr>
            <w:r w:rsidRPr="003E69D6">
              <w:t>lead</w:t>
            </w:r>
          </w:p>
        </w:tc>
      </w:tr>
      <w:tr w:rsidR="00AC23C4" w:rsidRPr="003E69D6" w14:paraId="5CFAE6BD" w14:textId="77777777" w:rsidTr="00BC00CF">
        <w:tc>
          <w:tcPr>
            <w:tcW w:w="236" w:type="dxa"/>
            <w:shd w:val="clear" w:color="auto" w:fill="auto"/>
          </w:tcPr>
          <w:p w14:paraId="3AF1582F" w14:textId="77777777" w:rsidR="000F4F82" w:rsidRPr="00EE4F16" w:rsidRDefault="000F4F82" w:rsidP="00A551BF">
            <w:pPr>
              <w:pStyle w:val="TableCell0-0115Break"/>
              <w:rPr>
                <w:rStyle w:val="ExampleSource"/>
              </w:rPr>
            </w:pPr>
          </w:p>
        </w:tc>
        <w:tc>
          <w:tcPr>
            <w:tcW w:w="1247" w:type="dxa"/>
            <w:shd w:val="clear" w:color="auto" w:fill="auto"/>
          </w:tcPr>
          <w:p w14:paraId="57D0DCEA" w14:textId="77777777" w:rsidR="000F4F82" w:rsidRPr="007B599D" w:rsidRDefault="000F4F82" w:rsidP="00A551BF">
            <w:pPr>
              <w:pStyle w:val="TableCell0-0115Break"/>
              <w:rPr>
                <w:rStyle w:val="ChItalBold"/>
              </w:rPr>
            </w:pPr>
            <w:r w:rsidRPr="007B599D">
              <w:rPr>
                <w:rStyle w:val="ChItalBold"/>
              </w:rPr>
              <w:t>binatang</w:t>
            </w:r>
          </w:p>
        </w:tc>
        <w:tc>
          <w:tcPr>
            <w:tcW w:w="1418" w:type="dxa"/>
            <w:shd w:val="clear" w:color="auto" w:fill="auto"/>
          </w:tcPr>
          <w:p w14:paraId="02B7CEAF" w14:textId="77777777" w:rsidR="000F4F82" w:rsidRPr="008F535B" w:rsidRDefault="000F4F82" w:rsidP="00A551BF">
            <w:pPr>
              <w:pStyle w:val="TableCell0-0115Break"/>
              <w:rPr>
                <w:rStyle w:val="ChCharisSIL"/>
              </w:rPr>
            </w:pPr>
            <w:r w:rsidRPr="008F535B">
              <w:rPr>
                <w:rStyle w:val="ChCharisSIL"/>
              </w:rPr>
              <w:t>bi.ˈna.tɐn</w:t>
            </w:r>
          </w:p>
        </w:tc>
        <w:tc>
          <w:tcPr>
            <w:tcW w:w="1361" w:type="dxa"/>
            <w:shd w:val="clear" w:color="auto" w:fill="auto"/>
          </w:tcPr>
          <w:p w14:paraId="6080C299"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6B65C2C" w14:textId="77777777" w:rsidR="000F4F82" w:rsidRPr="003E69D6" w:rsidRDefault="000F4F82" w:rsidP="00A551BF">
            <w:pPr>
              <w:pStyle w:val="TableCell0-0115Break"/>
            </w:pPr>
            <w:r w:rsidRPr="003E69D6">
              <w:t>animal</w:t>
            </w:r>
          </w:p>
        </w:tc>
      </w:tr>
      <w:tr w:rsidR="00AC23C4" w:rsidRPr="003E69D6" w14:paraId="1C18DE46" w14:textId="77777777" w:rsidTr="00BC00CF">
        <w:tc>
          <w:tcPr>
            <w:tcW w:w="236" w:type="dxa"/>
            <w:shd w:val="clear" w:color="auto" w:fill="auto"/>
          </w:tcPr>
          <w:p w14:paraId="2072C9F0" w14:textId="77777777" w:rsidR="000F4F82" w:rsidRPr="00EE4F16" w:rsidRDefault="000F4F82" w:rsidP="00A551BF">
            <w:pPr>
              <w:pStyle w:val="TableCell0-0115Break"/>
              <w:rPr>
                <w:rStyle w:val="ExampleSource"/>
              </w:rPr>
            </w:pPr>
          </w:p>
        </w:tc>
        <w:tc>
          <w:tcPr>
            <w:tcW w:w="1247" w:type="dxa"/>
            <w:shd w:val="clear" w:color="auto" w:fill="auto"/>
          </w:tcPr>
          <w:p w14:paraId="6EB9B787" w14:textId="77777777" w:rsidR="000F4F82" w:rsidRPr="007B599D" w:rsidRDefault="000F4F82" w:rsidP="00A551BF">
            <w:pPr>
              <w:pStyle w:val="TableCell0-0115Break"/>
              <w:rPr>
                <w:rStyle w:val="ChItalBold"/>
              </w:rPr>
            </w:pPr>
            <w:r w:rsidRPr="007B599D">
              <w:rPr>
                <w:rStyle w:val="ChItalBold"/>
              </w:rPr>
              <w:t>bingung</w:t>
            </w:r>
          </w:p>
        </w:tc>
        <w:tc>
          <w:tcPr>
            <w:tcW w:w="1418" w:type="dxa"/>
            <w:shd w:val="clear" w:color="auto" w:fill="auto"/>
          </w:tcPr>
          <w:p w14:paraId="65C2B0D9" w14:textId="77777777" w:rsidR="000F4F82" w:rsidRPr="008F535B" w:rsidRDefault="000F4F82" w:rsidP="00A551BF">
            <w:pPr>
              <w:pStyle w:val="TableCell0-0115Break"/>
              <w:rPr>
                <w:rStyle w:val="ChCharisSIL"/>
              </w:rPr>
            </w:pPr>
            <w:r w:rsidRPr="008F535B">
              <w:rPr>
                <w:rStyle w:val="ChCharisSIL"/>
              </w:rPr>
              <w:t>ˈbi.ŋʊŋ</w:t>
            </w:r>
          </w:p>
        </w:tc>
        <w:tc>
          <w:tcPr>
            <w:tcW w:w="1361" w:type="dxa"/>
            <w:shd w:val="clear" w:color="auto" w:fill="auto"/>
          </w:tcPr>
          <w:p w14:paraId="790769F1"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2C783F15" w14:textId="77777777" w:rsidR="000F4F82" w:rsidRPr="003E69D6" w:rsidRDefault="000F4F82" w:rsidP="00A551BF">
            <w:pPr>
              <w:pStyle w:val="TableCell0-0115Break"/>
            </w:pPr>
            <w:r w:rsidRPr="003E69D6">
              <w:t>be</w:t>
            </w:r>
            <w:r>
              <w:t xml:space="preserve"> </w:t>
            </w:r>
            <w:r w:rsidRPr="003E69D6">
              <w:t>confused</w:t>
            </w:r>
          </w:p>
        </w:tc>
      </w:tr>
      <w:tr w:rsidR="00AC23C4" w:rsidRPr="003E69D6" w14:paraId="546C507A" w14:textId="77777777" w:rsidTr="00BC00CF">
        <w:tc>
          <w:tcPr>
            <w:tcW w:w="236" w:type="dxa"/>
            <w:shd w:val="clear" w:color="auto" w:fill="auto"/>
          </w:tcPr>
          <w:p w14:paraId="0113EE83" w14:textId="77777777" w:rsidR="000F4F82" w:rsidRPr="00EE4F16" w:rsidRDefault="000F4F82" w:rsidP="00A551BF">
            <w:pPr>
              <w:pStyle w:val="TableCell0-0115Break"/>
              <w:rPr>
                <w:rStyle w:val="ExampleSource"/>
              </w:rPr>
            </w:pPr>
          </w:p>
        </w:tc>
        <w:tc>
          <w:tcPr>
            <w:tcW w:w="1247" w:type="dxa"/>
            <w:shd w:val="clear" w:color="auto" w:fill="auto"/>
          </w:tcPr>
          <w:p w14:paraId="74B1CB36" w14:textId="77777777" w:rsidR="000F4F82" w:rsidRPr="007B599D" w:rsidRDefault="000F4F82" w:rsidP="00A551BF">
            <w:pPr>
              <w:pStyle w:val="TableCell0-0115Break"/>
              <w:rPr>
                <w:rStyle w:val="ChItalBold"/>
              </w:rPr>
            </w:pPr>
            <w:r w:rsidRPr="007B599D">
              <w:rPr>
                <w:rStyle w:val="ChItalBold"/>
              </w:rPr>
              <w:t>bini</w:t>
            </w:r>
          </w:p>
        </w:tc>
        <w:tc>
          <w:tcPr>
            <w:tcW w:w="1418" w:type="dxa"/>
            <w:shd w:val="clear" w:color="auto" w:fill="auto"/>
          </w:tcPr>
          <w:p w14:paraId="63CDDC97" w14:textId="77777777" w:rsidR="000F4F82" w:rsidRPr="008F535B" w:rsidRDefault="000F4F82" w:rsidP="00A551BF">
            <w:pPr>
              <w:pStyle w:val="TableCell0-0115Break"/>
              <w:rPr>
                <w:rStyle w:val="ChCharisSIL"/>
              </w:rPr>
            </w:pPr>
            <w:r w:rsidRPr="008F535B">
              <w:rPr>
                <w:rStyle w:val="ChCharisSIL"/>
              </w:rPr>
              <w:t>ˈbi.ni</w:t>
            </w:r>
          </w:p>
        </w:tc>
        <w:tc>
          <w:tcPr>
            <w:tcW w:w="1361" w:type="dxa"/>
            <w:shd w:val="clear" w:color="auto" w:fill="auto"/>
          </w:tcPr>
          <w:p w14:paraId="6B94698A"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7A1C76C" w14:textId="77777777" w:rsidR="000F4F82" w:rsidRPr="003E69D6" w:rsidRDefault="000F4F82" w:rsidP="00A551BF">
            <w:pPr>
              <w:pStyle w:val="TableCell0-0115Break"/>
            </w:pPr>
            <w:r w:rsidRPr="003E69D6">
              <w:t>wife</w:t>
            </w:r>
          </w:p>
        </w:tc>
      </w:tr>
      <w:tr w:rsidR="00AC23C4" w:rsidRPr="003E69D6" w14:paraId="2CB1A6B0" w14:textId="77777777" w:rsidTr="00BC00CF">
        <w:tc>
          <w:tcPr>
            <w:tcW w:w="236" w:type="dxa"/>
            <w:shd w:val="clear" w:color="auto" w:fill="auto"/>
          </w:tcPr>
          <w:p w14:paraId="5A5834C8" w14:textId="77777777" w:rsidR="000F4F82" w:rsidRPr="00EE4F16" w:rsidRDefault="000F4F82" w:rsidP="00A551BF">
            <w:pPr>
              <w:pStyle w:val="TableCell0-0115Break"/>
              <w:rPr>
                <w:rStyle w:val="ExampleSource"/>
              </w:rPr>
            </w:pPr>
          </w:p>
        </w:tc>
        <w:tc>
          <w:tcPr>
            <w:tcW w:w="1247" w:type="dxa"/>
            <w:shd w:val="clear" w:color="auto" w:fill="auto"/>
          </w:tcPr>
          <w:p w14:paraId="04EDBC0B" w14:textId="77777777" w:rsidR="000F4F82" w:rsidRPr="007B599D" w:rsidRDefault="000F4F82" w:rsidP="00A551BF">
            <w:pPr>
              <w:pStyle w:val="TableCell0-0115Break"/>
              <w:rPr>
                <w:rStyle w:val="ChItalBold"/>
              </w:rPr>
            </w:pPr>
            <w:r w:rsidRPr="007B599D">
              <w:rPr>
                <w:rStyle w:val="ChItalBold"/>
              </w:rPr>
              <w:t>bintang</w:t>
            </w:r>
          </w:p>
        </w:tc>
        <w:tc>
          <w:tcPr>
            <w:tcW w:w="1418" w:type="dxa"/>
            <w:shd w:val="clear" w:color="auto" w:fill="auto"/>
          </w:tcPr>
          <w:p w14:paraId="2F53AE3D" w14:textId="77777777" w:rsidR="000F4F82" w:rsidRPr="008F535B" w:rsidRDefault="000F4F82" w:rsidP="00A551BF">
            <w:pPr>
              <w:pStyle w:val="TableCell0-0115Break"/>
              <w:rPr>
                <w:rStyle w:val="ChCharisSIL"/>
              </w:rPr>
            </w:pPr>
            <w:r w:rsidRPr="008F535B">
              <w:rPr>
                <w:rStyle w:val="ChCharisSIL"/>
              </w:rPr>
              <w:t>ˈbɪn.tɐŋ</w:t>
            </w:r>
          </w:p>
        </w:tc>
        <w:tc>
          <w:tcPr>
            <w:tcW w:w="1361" w:type="dxa"/>
            <w:shd w:val="clear" w:color="auto" w:fill="auto"/>
          </w:tcPr>
          <w:p w14:paraId="38503580"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8213315" w14:textId="77777777" w:rsidR="000F4F82" w:rsidRPr="003E69D6" w:rsidRDefault="000F4F82" w:rsidP="00A551BF">
            <w:pPr>
              <w:pStyle w:val="TableCell0-0115Break"/>
            </w:pPr>
            <w:r w:rsidRPr="003E69D6">
              <w:t>star</w:t>
            </w:r>
          </w:p>
        </w:tc>
      </w:tr>
      <w:tr w:rsidR="00AC23C4" w:rsidRPr="003E69D6" w14:paraId="4803AF5D" w14:textId="77777777" w:rsidTr="00BC00CF">
        <w:tc>
          <w:tcPr>
            <w:tcW w:w="236" w:type="dxa"/>
            <w:shd w:val="clear" w:color="auto" w:fill="auto"/>
          </w:tcPr>
          <w:p w14:paraId="365483BB" w14:textId="77777777" w:rsidR="000F4F82" w:rsidRPr="00EE4F16" w:rsidRDefault="000F4F82" w:rsidP="00A551BF">
            <w:pPr>
              <w:pStyle w:val="TableCell0-0115Break"/>
              <w:rPr>
                <w:rStyle w:val="ExampleSource"/>
              </w:rPr>
            </w:pPr>
          </w:p>
        </w:tc>
        <w:tc>
          <w:tcPr>
            <w:tcW w:w="1247" w:type="dxa"/>
            <w:shd w:val="clear" w:color="auto" w:fill="auto"/>
          </w:tcPr>
          <w:p w14:paraId="634E75F2" w14:textId="77777777" w:rsidR="000F4F82" w:rsidRPr="007B599D" w:rsidRDefault="000F4F82" w:rsidP="00A551BF">
            <w:pPr>
              <w:pStyle w:val="TableCell0-0115Break"/>
              <w:rPr>
                <w:rStyle w:val="ChItalBold"/>
              </w:rPr>
            </w:pPr>
            <w:r w:rsidRPr="007B599D">
              <w:rPr>
                <w:rStyle w:val="ChItalBold"/>
              </w:rPr>
              <w:t>biru</w:t>
            </w:r>
          </w:p>
        </w:tc>
        <w:tc>
          <w:tcPr>
            <w:tcW w:w="1418" w:type="dxa"/>
            <w:shd w:val="clear" w:color="auto" w:fill="auto"/>
          </w:tcPr>
          <w:p w14:paraId="540FBD06" w14:textId="77777777" w:rsidR="000F4F82" w:rsidRPr="008F535B" w:rsidRDefault="000F4F82" w:rsidP="00A551BF">
            <w:pPr>
              <w:pStyle w:val="TableCell0-0115Break"/>
              <w:rPr>
                <w:rStyle w:val="ChCharisSIL"/>
              </w:rPr>
            </w:pPr>
            <w:r w:rsidRPr="008F535B">
              <w:rPr>
                <w:rStyle w:val="ChCharisSIL"/>
              </w:rPr>
              <w:t>ˈbi.ɾu</w:t>
            </w:r>
          </w:p>
        </w:tc>
        <w:tc>
          <w:tcPr>
            <w:tcW w:w="1361" w:type="dxa"/>
            <w:shd w:val="clear" w:color="auto" w:fill="auto"/>
          </w:tcPr>
          <w:p w14:paraId="7AD36F89"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C6ACB3D" w14:textId="77777777" w:rsidR="000F4F82" w:rsidRPr="003E69D6" w:rsidRDefault="000F4F82" w:rsidP="00A551BF">
            <w:pPr>
              <w:pStyle w:val="TableCell0-0115Break"/>
            </w:pPr>
            <w:r w:rsidRPr="003E69D6">
              <w:t>be</w:t>
            </w:r>
            <w:r>
              <w:t xml:space="preserve"> </w:t>
            </w:r>
            <w:r w:rsidRPr="003E69D6">
              <w:t>blue</w:t>
            </w:r>
          </w:p>
        </w:tc>
      </w:tr>
      <w:tr w:rsidR="00AC23C4" w:rsidRPr="003E69D6" w14:paraId="6DFFE122" w14:textId="77777777" w:rsidTr="00BC00CF">
        <w:tc>
          <w:tcPr>
            <w:tcW w:w="236" w:type="dxa"/>
            <w:shd w:val="clear" w:color="auto" w:fill="auto"/>
          </w:tcPr>
          <w:p w14:paraId="506B5235" w14:textId="77777777" w:rsidR="000F4F82" w:rsidRPr="00EE4F16" w:rsidRDefault="000F4F82" w:rsidP="00A551BF">
            <w:pPr>
              <w:pStyle w:val="TableCell0-0115Break"/>
              <w:rPr>
                <w:rStyle w:val="ExampleSource"/>
              </w:rPr>
            </w:pPr>
          </w:p>
        </w:tc>
        <w:tc>
          <w:tcPr>
            <w:tcW w:w="1247" w:type="dxa"/>
            <w:shd w:val="clear" w:color="auto" w:fill="auto"/>
          </w:tcPr>
          <w:p w14:paraId="403DA9C6" w14:textId="77777777" w:rsidR="000F4F82" w:rsidRPr="007B599D" w:rsidRDefault="000F4F82" w:rsidP="00A551BF">
            <w:pPr>
              <w:pStyle w:val="TableCell0-0115Break"/>
              <w:rPr>
                <w:rStyle w:val="ChItalBold"/>
              </w:rPr>
            </w:pPr>
            <w:r w:rsidRPr="007B599D">
              <w:rPr>
                <w:rStyle w:val="ChItalBold"/>
              </w:rPr>
              <w:t>bisa</w:t>
            </w:r>
          </w:p>
        </w:tc>
        <w:tc>
          <w:tcPr>
            <w:tcW w:w="1418" w:type="dxa"/>
            <w:shd w:val="clear" w:color="auto" w:fill="auto"/>
          </w:tcPr>
          <w:p w14:paraId="18A6E7B3" w14:textId="77777777" w:rsidR="000F4F82" w:rsidRPr="008F535B" w:rsidRDefault="000F4F82" w:rsidP="00A551BF">
            <w:pPr>
              <w:pStyle w:val="TableCell0-0115Break"/>
              <w:rPr>
                <w:rStyle w:val="ChCharisSIL"/>
              </w:rPr>
            </w:pPr>
            <w:r w:rsidRPr="008F535B">
              <w:rPr>
                <w:rStyle w:val="ChCharisSIL"/>
              </w:rPr>
              <w:t>ˈbi.sa</w:t>
            </w:r>
          </w:p>
        </w:tc>
        <w:tc>
          <w:tcPr>
            <w:tcW w:w="1361" w:type="dxa"/>
            <w:shd w:val="clear" w:color="auto" w:fill="auto"/>
          </w:tcPr>
          <w:p w14:paraId="56137E8A"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44EA5D08" w14:textId="3D04164E" w:rsidR="000F4F82" w:rsidRPr="003E69D6" w:rsidRDefault="000F4F82" w:rsidP="00A551BF">
            <w:pPr>
              <w:pStyle w:val="TableCell0-0115Break"/>
            </w:pPr>
            <w:r w:rsidRPr="003E69D6">
              <w:t>be</w:t>
            </w:r>
            <w:r>
              <w:t xml:space="preserve"> </w:t>
            </w:r>
            <w:r w:rsidRPr="003E69D6">
              <w:t>able</w:t>
            </w:r>
          </w:p>
        </w:tc>
      </w:tr>
      <w:tr w:rsidR="00AC23C4" w:rsidRPr="003E69D6" w14:paraId="294BBDFC" w14:textId="77777777" w:rsidTr="00BC00CF">
        <w:tc>
          <w:tcPr>
            <w:tcW w:w="236" w:type="dxa"/>
            <w:shd w:val="clear" w:color="auto" w:fill="auto"/>
          </w:tcPr>
          <w:p w14:paraId="0C6CBE68" w14:textId="77777777" w:rsidR="000F4F82" w:rsidRPr="00EE4F16" w:rsidRDefault="000F4F82" w:rsidP="00A551BF">
            <w:pPr>
              <w:pStyle w:val="TableCell0-0115Break"/>
              <w:rPr>
                <w:rStyle w:val="ExampleSource"/>
              </w:rPr>
            </w:pPr>
          </w:p>
        </w:tc>
        <w:tc>
          <w:tcPr>
            <w:tcW w:w="1247" w:type="dxa"/>
            <w:shd w:val="clear" w:color="auto" w:fill="auto"/>
          </w:tcPr>
          <w:p w14:paraId="42D1425F" w14:textId="77777777" w:rsidR="000F4F82" w:rsidRPr="007B599D" w:rsidRDefault="000F4F82" w:rsidP="00A551BF">
            <w:pPr>
              <w:pStyle w:val="TableCell0-0115Break"/>
              <w:rPr>
                <w:rStyle w:val="ChItalBold"/>
              </w:rPr>
            </w:pPr>
            <w:r w:rsidRPr="007B599D">
              <w:rPr>
                <w:rStyle w:val="ChItalBold"/>
              </w:rPr>
              <w:t>bisik</w:t>
            </w:r>
          </w:p>
        </w:tc>
        <w:tc>
          <w:tcPr>
            <w:tcW w:w="1418" w:type="dxa"/>
            <w:shd w:val="clear" w:color="auto" w:fill="auto"/>
          </w:tcPr>
          <w:p w14:paraId="70EBFEE4" w14:textId="77777777" w:rsidR="000F4F82" w:rsidRPr="008F535B" w:rsidRDefault="000F4F82" w:rsidP="00A551BF">
            <w:pPr>
              <w:pStyle w:val="TableCell0-0115Break"/>
              <w:rPr>
                <w:rStyle w:val="ChCharisSIL"/>
              </w:rPr>
            </w:pPr>
            <w:r w:rsidRPr="008F535B">
              <w:rPr>
                <w:rStyle w:val="ChCharisSIL"/>
              </w:rPr>
              <w:t>ˈbi.sɪk̚</w:t>
            </w:r>
          </w:p>
        </w:tc>
        <w:tc>
          <w:tcPr>
            <w:tcW w:w="1361" w:type="dxa"/>
            <w:shd w:val="clear" w:color="auto" w:fill="auto"/>
          </w:tcPr>
          <w:p w14:paraId="289E5C80"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5E4F7516" w14:textId="77777777" w:rsidR="000F4F82" w:rsidRPr="003E69D6" w:rsidRDefault="000F4F82" w:rsidP="00A551BF">
            <w:pPr>
              <w:pStyle w:val="TableCell0-0115Break"/>
            </w:pPr>
            <w:r w:rsidRPr="003E69D6">
              <w:t>whisper</w:t>
            </w:r>
          </w:p>
        </w:tc>
      </w:tr>
      <w:tr w:rsidR="00AC23C4" w:rsidRPr="003E69D6" w14:paraId="247852C7" w14:textId="77777777" w:rsidTr="00BC00CF">
        <w:tc>
          <w:tcPr>
            <w:tcW w:w="236" w:type="dxa"/>
            <w:shd w:val="clear" w:color="auto" w:fill="auto"/>
          </w:tcPr>
          <w:p w14:paraId="59C44316" w14:textId="77777777" w:rsidR="000F4F82" w:rsidRPr="00EE4F16" w:rsidRDefault="000F4F82" w:rsidP="00A551BF">
            <w:pPr>
              <w:pStyle w:val="TableCell0-0115Break"/>
              <w:rPr>
                <w:rStyle w:val="ExampleSource"/>
              </w:rPr>
            </w:pPr>
          </w:p>
        </w:tc>
        <w:tc>
          <w:tcPr>
            <w:tcW w:w="1247" w:type="dxa"/>
            <w:shd w:val="clear" w:color="auto" w:fill="auto"/>
          </w:tcPr>
          <w:p w14:paraId="594E9B53" w14:textId="77777777" w:rsidR="000F4F82" w:rsidRPr="007B599D" w:rsidRDefault="000F4F82" w:rsidP="00A551BF">
            <w:pPr>
              <w:pStyle w:val="TableCell0-0115Break"/>
              <w:rPr>
                <w:rStyle w:val="ChItalBold"/>
              </w:rPr>
            </w:pPr>
            <w:r w:rsidRPr="007B599D">
              <w:rPr>
                <w:rStyle w:val="ChItalBold"/>
              </w:rPr>
              <w:t>bisu</w:t>
            </w:r>
          </w:p>
        </w:tc>
        <w:tc>
          <w:tcPr>
            <w:tcW w:w="1418" w:type="dxa"/>
            <w:shd w:val="clear" w:color="auto" w:fill="auto"/>
          </w:tcPr>
          <w:p w14:paraId="37A9B46A" w14:textId="77777777" w:rsidR="000F4F82" w:rsidRPr="008F535B" w:rsidRDefault="000F4F82" w:rsidP="00A551BF">
            <w:pPr>
              <w:pStyle w:val="TableCell0-0115Break"/>
              <w:rPr>
                <w:rStyle w:val="ChCharisSIL"/>
              </w:rPr>
            </w:pPr>
            <w:r w:rsidRPr="008F535B">
              <w:rPr>
                <w:rStyle w:val="ChCharisSIL"/>
              </w:rPr>
              <w:t>ˈbi.su</w:t>
            </w:r>
          </w:p>
        </w:tc>
        <w:tc>
          <w:tcPr>
            <w:tcW w:w="1361" w:type="dxa"/>
            <w:shd w:val="clear" w:color="auto" w:fill="auto"/>
          </w:tcPr>
          <w:p w14:paraId="047B2A9E"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041E964A" w14:textId="77777777" w:rsidR="000F4F82" w:rsidRPr="003E69D6" w:rsidRDefault="000F4F82" w:rsidP="00A551BF">
            <w:pPr>
              <w:pStyle w:val="TableCell0-0115Break"/>
            </w:pPr>
            <w:r w:rsidRPr="003E69D6">
              <w:t>be</w:t>
            </w:r>
            <w:r>
              <w:t xml:space="preserve"> </w:t>
            </w:r>
            <w:r w:rsidRPr="003E69D6">
              <w:t>mute</w:t>
            </w:r>
          </w:p>
        </w:tc>
      </w:tr>
      <w:tr w:rsidR="00AC23C4" w:rsidRPr="003E69D6" w14:paraId="20B39898" w14:textId="77777777" w:rsidTr="00BC00CF">
        <w:tc>
          <w:tcPr>
            <w:tcW w:w="236" w:type="dxa"/>
            <w:shd w:val="clear" w:color="auto" w:fill="auto"/>
          </w:tcPr>
          <w:p w14:paraId="370C511E" w14:textId="77777777" w:rsidR="000F4F82" w:rsidRPr="00EE4F16" w:rsidRDefault="000F4F82" w:rsidP="00A551BF">
            <w:pPr>
              <w:pStyle w:val="TableCell0-0115Break"/>
              <w:rPr>
                <w:rStyle w:val="ExampleSource"/>
              </w:rPr>
            </w:pPr>
          </w:p>
        </w:tc>
        <w:tc>
          <w:tcPr>
            <w:tcW w:w="1247" w:type="dxa"/>
            <w:shd w:val="clear" w:color="auto" w:fill="auto"/>
          </w:tcPr>
          <w:p w14:paraId="6E90C7E8" w14:textId="77777777" w:rsidR="000F4F82" w:rsidRPr="007B599D" w:rsidRDefault="000F4F82" w:rsidP="00A551BF">
            <w:pPr>
              <w:pStyle w:val="TableCell0-0115Break"/>
              <w:rPr>
                <w:rStyle w:val="ChItalBold"/>
              </w:rPr>
            </w:pPr>
            <w:r w:rsidRPr="007B599D">
              <w:rPr>
                <w:rStyle w:val="ChItalBold"/>
              </w:rPr>
              <w:t>bla</w:t>
            </w:r>
          </w:p>
        </w:tc>
        <w:tc>
          <w:tcPr>
            <w:tcW w:w="1418" w:type="dxa"/>
            <w:shd w:val="clear" w:color="auto" w:fill="auto"/>
          </w:tcPr>
          <w:p w14:paraId="43521195" w14:textId="77777777" w:rsidR="000F4F82" w:rsidRPr="008F535B" w:rsidRDefault="000F4F82" w:rsidP="00A551BF">
            <w:pPr>
              <w:pStyle w:val="TableCell0-0115Break"/>
              <w:rPr>
                <w:rStyle w:val="ChCharisSIL"/>
              </w:rPr>
            </w:pPr>
            <w:r w:rsidRPr="008F535B">
              <w:rPr>
                <w:rStyle w:val="ChCharisSIL"/>
              </w:rPr>
              <w:t>ˈbla</w:t>
            </w:r>
          </w:p>
        </w:tc>
        <w:tc>
          <w:tcPr>
            <w:tcW w:w="1361" w:type="dxa"/>
            <w:shd w:val="clear" w:color="auto" w:fill="auto"/>
          </w:tcPr>
          <w:p w14:paraId="3E79562C"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FEBB60B" w14:textId="77777777" w:rsidR="000F4F82" w:rsidRPr="003E69D6" w:rsidRDefault="000F4F82" w:rsidP="00A551BF">
            <w:pPr>
              <w:pStyle w:val="TableCell0-0115Break"/>
            </w:pPr>
            <w:r w:rsidRPr="003E69D6">
              <w:t>split</w:t>
            </w:r>
          </w:p>
        </w:tc>
      </w:tr>
      <w:tr w:rsidR="00AC23C4" w:rsidRPr="003E69D6" w14:paraId="2E1CC755" w14:textId="77777777" w:rsidTr="00BC00CF">
        <w:tc>
          <w:tcPr>
            <w:tcW w:w="236" w:type="dxa"/>
            <w:shd w:val="clear" w:color="auto" w:fill="auto"/>
          </w:tcPr>
          <w:p w14:paraId="24F1B578" w14:textId="77777777" w:rsidR="000F4F82" w:rsidRPr="00EE4F16" w:rsidRDefault="000F4F82" w:rsidP="00A551BF">
            <w:pPr>
              <w:pStyle w:val="TableCell0-0115Break"/>
              <w:rPr>
                <w:rStyle w:val="ExampleSource"/>
              </w:rPr>
            </w:pPr>
          </w:p>
        </w:tc>
        <w:tc>
          <w:tcPr>
            <w:tcW w:w="1247" w:type="dxa"/>
            <w:shd w:val="clear" w:color="auto" w:fill="auto"/>
          </w:tcPr>
          <w:p w14:paraId="67CB838C" w14:textId="77777777" w:rsidR="000F4F82" w:rsidRPr="007B599D" w:rsidRDefault="000F4F82" w:rsidP="00A551BF">
            <w:pPr>
              <w:pStyle w:val="TableCell0-0115Break"/>
              <w:rPr>
                <w:rStyle w:val="ChItalBold"/>
              </w:rPr>
            </w:pPr>
            <w:r w:rsidRPr="007B599D">
              <w:rPr>
                <w:rStyle w:val="ChItalBold"/>
              </w:rPr>
              <w:t>blakang</w:t>
            </w:r>
          </w:p>
        </w:tc>
        <w:tc>
          <w:tcPr>
            <w:tcW w:w="1418" w:type="dxa"/>
            <w:shd w:val="clear" w:color="auto" w:fill="auto"/>
          </w:tcPr>
          <w:p w14:paraId="05829297" w14:textId="77777777" w:rsidR="000F4F82" w:rsidRPr="008F535B" w:rsidRDefault="000F4F82" w:rsidP="00A551BF">
            <w:pPr>
              <w:pStyle w:val="TableCell0-0115Break"/>
              <w:rPr>
                <w:rStyle w:val="ChCharisSIL"/>
              </w:rPr>
            </w:pPr>
            <w:r w:rsidRPr="008F535B">
              <w:rPr>
                <w:rStyle w:val="ChCharisSIL"/>
              </w:rPr>
              <w:t>ˈbla.kɐŋ</w:t>
            </w:r>
          </w:p>
        </w:tc>
        <w:tc>
          <w:tcPr>
            <w:tcW w:w="1361" w:type="dxa"/>
            <w:shd w:val="clear" w:color="auto" w:fill="auto"/>
          </w:tcPr>
          <w:p w14:paraId="7D3E6093" w14:textId="77777777" w:rsidR="000F4F82" w:rsidRPr="008F535B" w:rsidRDefault="000F4F82" w:rsidP="00A551BF">
            <w:pPr>
              <w:pStyle w:val="TableCell0-0115Break"/>
              <w:rPr>
                <w:rStyle w:val="ChSmallCaps"/>
              </w:rPr>
            </w:pPr>
            <w:r w:rsidRPr="008F535B">
              <w:rPr>
                <w:rStyle w:val="ChSmallCaps"/>
              </w:rPr>
              <w:t>n-loc</w:t>
            </w:r>
          </w:p>
        </w:tc>
        <w:tc>
          <w:tcPr>
            <w:tcW w:w="2438" w:type="dxa"/>
            <w:shd w:val="clear" w:color="auto" w:fill="auto"/>
          </w:tcPr>
          <w:p w14:paraId="5D0BF0AB" w14:textId="77777777" w:rsidR="000F4F82" w:rsidRPr="003E69D6" w:rsidRDefault="000F4F82" w:rsidP="00A551BF">
            <w:pPr>
              <w:pStyle w:val="TableCell0-0115Break"/>
            </w:pPr>
            <w:r w:rsidRPr="003E69D6">
              <w:t>backside</w:t>
            </w:r>
          </w:p>
        </w:tc>
      </w:tr>
      <w:tr w:rsidR="00AC23C4" w:rsidRPr="003E69D6" w14:paraId="434BBDD1" w14:textId="77777777" w:rsidTr="00BC00CF">
        <w:tc>
          <w:tcPr>
            <w:tcW w:w="236" w:type="dxa"/>
            <w:shd w:val="clear" w:color="auto" w:fill="auto"/>
          </w:tcPr>
          <w:p w14:paraId="2117E158" w14:textId="77777777" w:rsidR="000F4F82" w:rsidRPr="00EE4F16" w:rsidRDefault="000F4F82" w:rsidP="00A551BF">
            <w:pPr>
              <w:pStyle w:val="TableCell0-0115Break"/>
              <w:rPr>
                <w:rStyle w:val="ExampleSource"/>
              </w:rPr>
            </w:pPr>
          </w:p>
        </w:tc>
        <w:tc>
          <w:tcPr>
            <w:tcW w:w="1247" w:type="dxa"/>
            <w:shd w:val="clear" w:color="auto" w:fill="auto"/>
          </w:tcPr>
          <w:p w14:paraId="2C2CC22A" w14:textId="77777777" w:rsidR="000F4F82" w:rsidRPr="007B599D" w:rsidRDefault="000F4F82" w:rsidP="00A551BF">
            <w:pPr>
              <w:pStyle w:val="TableCell0-0115Break"/>
              <w:rPr>
                <w:rStyle w:val="ChItalBold"/>
              </w:rPr>
            </w:pPr>
            <w:r w:rsidRPr="007B599D">
              <w:rPr>
                <w:rStyle w:val="ChItalBold"/>
              </w:rPr>
              <w:t>blanga</w:t>
            </w:r>
          </w:p>
        </w:tc>
        <w:tc>
          <w:tcPr>
            <w:tcW w:w="1418" w:type="dxa"/>
            <w:shd w:val="clear" w:color="auto" w:fill="auto"/>
          </w:tcPr>
          <w:p w14:paraId="4C218CE4" w14:textId="77777777" w:rsidR="000F4F82" w:rsidRPr="008F535B" w:rsidRDefault="000F4F82" w:rsidP="00A551BF">
            <w:pPr>
              <w:pStyle w:val="TableCell0-0115Break"/>
              <w:rPr>
                <w:rStyle w:val="ChCharisSIL"/>
              </w:rPr>
            </w:pPr>
            <w:r w:rsidRPr="008F535B">
              <w:rPr>
                <w:rStyle w:val="ChCharisSIL"/>
              </w:rPr>
              <w:t>ˈbla.ŋa</w:t>
            </w:r>
          </w:p>
        </w:tc>
        <w:tc>
          <w:tcPr>
            <w:tcW w:w="1361" w:type="dxa"/>
            <w:shd w:val="clear" w:color="auto" w:fill="auto"/>
          </w:tcPr>
          <w:p w14:paraId="3E26D32E"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2806912" w14:textId="77777777" w:rsidR="000F4F82" w:rsidRPr="003E69D6" w:rsidRDefault="000F4F82" w:rsidP="00A551BF">
            <w:pPr>
              <w:pStyle w:val="TableCell0-0115Break"/>
            </w:pPr>
            <w:r w:rsidRPr="003E69D6">
              <w:t>cooking</w:t>
            </w:r>
            <w:r>
              <w:t xml:space="preserve"> </w:t>
            </w:r>
            <w:r w:rsidRPr="003E69D6">
              <w:t>pot</w:t>
            </w:r>
          </w:p>
        </w:tc>
      </w:tr>
      <w:tr w:rsidR="00AC23C4" w:rsidRPr="003E69D6" w14:paraId="49960744" w14:textId="77777777" w:rsidTr="00BC00CF">
        <w:tc>
          <w:tcPr>
            <w:tcW w:w="236" w:type="dxa"/>
            <w:shd w:val="clear" w:color="auto" w:fill="auto"/>
          </w:tcPr>
          <w:p w14:paraId="4BBDD284" w14:textId="77777777" w:rsidR="000F4F82" w:rsidRPr="00EE4F16" w:rsidRDefault="000F4F82" w:rsidP="00A551BF">
            <w:pPr>
              <w:pStyle w:val="TableCell0-0115Break"/>
              <w:rPr>
                <w:rStyle w:val="ExampleSource"/>
              </w:rPr>
            </w:pPr>
          </w:p>
        </w:tc>
        <w:tc>
          <w:tcPr>
            <w:tcW w:w="1247" w:type="dxa"/>
            <w:shd w:val="clear" w:color="auto" w:fill="auto"/>
          </w:tcPr>
          <w:p w14:paraId="4C41F8C1" w14:textId="77777777" w:rsidR="000F4F82" w:rsidRPr="007B599D" w:rsidRDefault="000F4F82" w:rsidP="00A551BF">
            <w:pPr>
              <w:pStyle w:val="TableCell0-0115Break"/>
              <w:rPr>
                <w:rStyle w:val="ChItalBold"/>
              </w:rPr>
            </w:pPr>
            <w:r w:rsidRPr="007B599D">
              <w:rPr>
                <w:rStyle w:val="ChItalBold"/>
              </w:rPr>
              <w:t>blanja</w:t>
            </w:r>
          </w:p>
        </w:tc>
        <w:tc>
          <w:tcPr>
            <w:tcW w:w="1418" w:type="dxa"/>
            <w:shd w:val="clear" w:color="auto" w:fill="auto"/>
          </w:tcPr>
          <w:p w14:paraId="19F0E60C" w14:textId="77777777" w:rsidR="000F4F82" w:rsidRPr="008F535B" w:rsidRDefault="000F4F82" w:rsidP="00A551BF">
            <w:pPr>
              <w:pStyle w:val="TableCell0-0115Break"/>
              <w:rPr>
                <w:rStyle w:val="ChCharisSIL"/>
              </w:rPr>
            </w:pPr>
            <w:r w:rsidRPr="008F535B">
              <w:rPr>
                <w:rStyle w:val="ChCharisSIL"/>
              </w:rPr>
              <w:t>ˈblɐn.dʒa</w:t>
            </w:r>
          </w:p>
        </w:tc>
        <w:tc>
          <w:tcPr>
            <w:tcW w:w="1361" w:type="dxa"/>
            <w:shd w:val="clear" w:color="auto" w:fill="auto"/>
          </w:tcPr>
          <w:p w14:paraId="49B61D58"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6A90A1A4" w14:textId="77777777" w:rsidR="000F4F82" w:rsidRPr="003E69D6" w:rsidRDefault="000F4F82" w:rsidP="00A551BF">
            <w:pPr>
              <w:pStyle w:val="TableCell0-0115Break"/>
            </w:pPr>
            <w:r w:rsidRPr="003E69D6">
              <w:t>shop</w:t>
            </w:r>
          </w:p>
        </w:tc>
      </w:tr>
      <w:tr w:rsidR="00AC23C4" w:rsidRPr="003E69D6" w14:paraId="51B9D829" w14:textId="77777777" w:rsidTr="00BC00CF">
        <w:tc>
          <w:tcPr>
            <w:tcW w:w="236" w:type="dxa"/>
            <w:shd w:val="clear" w:color="auto" w:fill="auto"/>
          </w:tcPr>
          <w:p w14:paraId="1BA18AC1" w14:textId="77777777" w:rsidR="000F4F82" w:rsidRPr="00EE4F16" w:rsidRDefault="000F4F82" w:rsidP="00A551BF">
            <w:pPr>
              <w:pStyle w:val="TableCell0-0115Break"/>
              <w:rPr>
                <w:rStyle w:val="ExampleSource"/>
              </w:rPr>
            </w:pPr>
          </w:p>
        </w:tc>
        <w:tc>
          <w:tcPr>
            <w:tcW w:w="1247" w:type="dxa"/>
            <w:shd w:val="clear" w:color="auto" w:fill="auto"/>
          </w:tcPr>
          <w:p w14:paraId="1F54D9CB" w14:textId="77777777" w:rsidR="000F4F82" w:rsidRPr="007B599D" w:rsidRDefault="000F4F82" w:rsidP="00A551BF">
            <w:pPr>
              <w:pStyle w:val="TableCell0-0115Break"/>
              <w:rPr>
                <w:rStyle w:val="ChItalBold"/>
              </w:rPr>
            </w:pPr>
            <w:r w:rsidRPr="007B599D">
              <w:rPr>
                <w:rStyle w:val="ChItalBold"/>
              </w:rPr>
              <w:t>blas</w:t>
            </w:r>
          </w:p>
        </w:tc>
        <w:tc>
          <w:tcPr>
            <w:tcW w:w="1418" w:type="dxa"/>
            <w:shd w:val="clear" w:color="auto" w:fill="auto"/>
          </w:tcPr>
          <w:p w14:paraId="153405C2" w14:textId="77777777" w:rsidR="000F4F82" w:rsidRPr="008F535B" w:rsidRDefault="000F4F82" w:rsidP="00A551BF">
            <w:pPr>
              <w:pStyle w:val="TableCell0-0115Break"/>
              <w:rPr>
                <w:rStyle w:val="ChCharisSIL"/>
              </w:rPr>
            </w:pPr>
            <w:r w:rsidRPr="008F535B">
              <w:rPr>
                <w:rStyle w:val="ChCharisSIL"/>
              </w:rPr>
              <w:t>ˈblɐs</w:t>
            </w:r>
          </w:p>
        </w:tc>
        <w:tc>
          <w:tcPr>
            <w:tcW w:w="1361" w:type="dxa"/>
            <w:shd w:val="clear" w:color="auto" w:fill="auto"/>
          </w:tcPr>
          <w:p w14:paraId="07CDA21F" w14:textId="77777777" w:rsidR="000F4F82" w:rsidRPr="008F535B" w:rsidRDefault="000F4F82" w:rsidP="00A551BF">
            <w:pPr>
              <w:pStyle w:val="TableCell0-0115Break"/>
              <w:rPr>
                <w:rStyle w:val="ChSmallCaps"/>
              </w:rPr>
            </w:pPr>
            <w:r w:rsidRPr="008F535B">
              <w:rPr>
                <w:rStyle w:val="ChSmallCaps"/>
              </w:rPr>
              <w:t>num.c</w:t>
            </w:r>
          </w:p>
        </w:tc>
        <w:tc>
          <w:tcPr>
            <w:tcW w:w="2438" w:type="dxa"/>
            <w:shd w:val="clear" w:color="auto" w:fill="auto"/>
          </w:tcPr>
          <w:p w14:paraId="76D12D0A" w14:textId="77777777" w:rsidR="000F4F82" w:rsidRPr="003E69D6" w:rsidRDefault="000F4F82" w:rsidP="00A551BF">
            <w:pPr>
              <w:pStyle w:val="TableCell0-0115Break"/>
            </w:pPr>
            <w:r w:rsidRPr="003E69D6">
              <w:t>teens</w:t>
            </w:r>
          </w:p>
        </w:tc>
      </w:tr>
      <w:tr w:rsidR="00AC23C4" w:rsidRPr="003E69D6" w14:paraId="1366D9A5" w14:textId="77777777" w:rsidTr="00BC00CF">
        <w:tc>
          <w:tcPr>
            <w:tcW w:w="236" w:type="dxa"/>
            <w:shd w:val="clear" w:color="auto" w:fill="auto"/>
          </w:tcPr>
          <w:p w14:paraId="61A67CBA" w14:textId="77777777" w:rsidR="000F4F82" w:rsidRPr="00EE4F16" w:rsidRDefault="000F4F82" w:rsidP="00A551BF">
            <w:pPr>
              <w:pStyle w:val="TableCell0-0115Break"/>
              <w:rPr>
                <w:rStyle w:val="ExampleSource"/>
              </w:rPr>
            </w:pPr>
          </w:p>
        </w:tc>
        <w:tc>
          <w:tcPr>
            <w:tcW w:w="1247" w:type="dxa"/>
            <w:shd w:val="clear" w:color="auto" w:fill="auto"/>
          </w:tcPr>
          <w:p w14:paraId="4B0BD19F" w14:textId="77777777" w:rsidR="000F4F82" w:rsidRPr="007B599D" w:rsidRDefault="000F4F82" w:rsidP="00A551BF">
            <w:pPr>
              <w:pStyle w:val="TableCell0-0115Break"/>
              <w:rPr>
                <w:rStyle w:val="ChItalBold"/>
              </w:rPr>
            </w:pPr>
            <w:r w:rsidRPr="007B599D">
              <w:rPr>
                <w:rStyle w:val="ChItalBold"/>
              </w:rPr>
              <w:t>bli</w:t>
            </w:r>
          </w:p>
        </w:tc>
        <w:tc>
          <w:tcPr>
            <w:tcW w:w="1418" w:type="dxa"/>
            <w:shd w:val="clear" w:color="auto" w:fill="auto"/>
          </w:tcPr>
          <w:p w14:paraId="1F75A9BD" w14:textId="77777777" w:rsidR="000F4F82" w:rsidRPr="008F535B" w:rsidRDefault="000F4F82" w:rsidP="00A551BF">
            <w:pPr>
              <w:pStyle w:val="TableCell0-0115Break"/>
              <w:rPr>
                <w:rStyle w:val="ChCharisSIL"/>
              </w:rPr>
            </w:pPr>
            <w:r w:rsidRPr="008F535B">
              <w:rPr>
                <w:rStyle w:val="ChCharisSIL"/>
              </w:rPr>
              <w:t>ˈbli</w:t>
            </w:r>
          </w:p>
        </w:tc>
        <w:tc>
          <w:tcPr>
            <w:tcW w:w="1361" w:type="dxa"/>
            <w:shd w:val="clear" w:color="auto" w:fill="auto"/>
          </w:tcPr>
          <w:p w14:paraId="7FFD7D7D" w14:textId="77777777" w:rsidR="000F4F82" w:rsidRPr="008F535B" w:rsidRDefault="000F4F82" w:rsidP="00A551BF">
            <w:pPr>
              <w:pStyle w:val="TableCell0-0115Break"/>
              <w:rPr>
                <w:rStyle w:val="ChSmallCaps"/>
              </w:rPr>
            </w:pPr>
            <w:r w:rsidRPr="008F535B">
              <w:rPr>
                <w:rStyle w:val="ChSmallCaps"/>
              </w:rPr>
              <w:t>v.tri</w:t>
            </w:r>
          </w:p>
        </w:tc>
        <w:tc>
          <w:tcPr>
            <w:tcW w:w="2438" w:type="dxa"/>
            <w:shd w:val="clear" w:color="auto" w:fill="auto"/>
          </w:tcPr>
          <w:p w14:paraId="3AC42FB4" w14:textId="77777777" w:rsidR="000F4F82" w:rsidRPr="003E69D6" w:rsidRDefault="000F4F82" w:rsidP="00A551BF">
            <w:pPr>
              <w:pStyle w:val="TableCell0-0115Break"/>
            </w:pPr>
            <w:r w:rsidRPr="003E69D6">
              <w:t>buy</w:t>
            </w:r>
          </w:p>
        </w:tc>
      </w:tr>
      <w:tr w:rsidR="00AC23C4" w:rsidRPr="003E69D6" w14:paraId="0A44AA57" w14:textId="77777777" w:rsidTr="00BC00CF">
        <w:tc>
          <w:tcPr>
            <w:tcW w:w="236" w:type="dxa"/>
            <w:shd w:val="clear" w:color="auto" w:fill="auto"/>
          </w:tcPr>
          <w:p w14:paraId="6BB84CD4" w14:textId="77777777" w:rsidR="000F4F82" w:rsidRPr="00EE4F16" w:rsidRDefault="000F4F82" w:rsidP="00A551BF">
            <w:pPr>
              <w:pStyle w:val="TableCell0-0115Break"/>
              <w:rPr>
                <w:rStyle w:val="ExampleSource"/>
              </w:rPr>
            </w:pPr>
          </w:p>
        </w:tc>
        <w:tc>
          <w:tcPr>
            <w:tcW w:w="1247" w:type="dxa"/>
            <w:shd w:val="clear" w:color="auto" w:fill="auto"/>
          </w:tcPr>
          <w:p w14:paraId="18686292" w14:textId="77777777" w:rsidR="000F4F82" w:rsidRPr="007B599D" w:rsidRDefault="000F4F82" w:rsidP="00A551BF">
            <w:pPr>
              <w:pStyle w:val="TableCell0-0115Break"/>
              <w:rPr>
                <w:rStyle w:val="ChItalBold"/>
              </w:rPr>
            </w:pPr>
            <w:r w:rsidRPr="007B599D">
              <w:rPr>
                <w:rStyle w:val="ChItalBold"/>
              </w:rPr>
              <w:t>blimbing</w:t>
            </w:r>
          </w:p>
        </w:tc>
        <w:tc>
          <w:tcPr>
            <w:tcW w:w="1418" w:type="dxa"/>
            <w:shd w:val="clear" w:color="auto" w:fill="auto"/>
          </w:tcPr>
          <w:p w14:paraId="779A30C2" w14:textId="77777777" w:rsidR="000F4F82" w:rsidRPr="008F535B" w:rsidRDefault="000F4F82" w:rsidP="00A551BF">
            <w:pPr>
              <w:pStyle w:val="TableCell0-0115Break"/>
              <w:rPr>
                <w:rStyle w:val="ChCharisSIL"/>
              </w:rPr>
            </w:pPr>
            <w:r w:rsidRPr="008F535B">
              <w:rPr>
                <w:rStyle w:val="ChCharisSIL"/>
              </w:rPr>
              <w:t>ˈblɪm.bɪŋ</w:t>
            </w:r>
          </w:p>
        </w:tc>
        <w:tc>
          <w:tcPr>
            <w:tcW w:w="1361" w:type="dxa"/>
            <w:shd w:val="clear" w:color="auto" w:fill="auto"/>
          </w:tcPr>
          <w:p w14:paraId="714D8BBE"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6F6EF3C" w14:textId="77777777" w:rsidR="000F4F82" w:rsidRPr="003E69D6" w:rsidRDefault="000F4F82" w:rsidP="00A551BF">
            <w:pPr>
              <w:pStyle w:val="TableCell0-0115Break"/>
            </w:pPr>
            <w:r w:rsidRPr="003E69D6">
              <w:t>star</w:t>
            </w:r>
            <w:r>
              <w:t xml:space="preserve"> </w:t>
            </w:r>
            <w:r w:rsidRPr="003E69D6">
              <w:t>fruit</w:t>
            </w:r>
          </w:p>
        </w:tc>
      </w:tr>
      <w:tr w:rsidR="00AC23C4" w:rsidRPr="003E69D6" w14:paraId="158821B3" w14:textId="77777777" w:rsidTr="00BC00CF">
        <w:tc>
          <w:tcPr>
            <w:tcW w:w="236" w:type="dxa"/>
            <w:shd w:val="clear" w:color="auto" w:fill="auto"/>
          </w:tcPr>
          <w:p w14:paraId="07478168" w14:textId="77777777" w:rsidR="000F4F82" w:rsidRPr="00EE4F16" w:rsidRDefault="000F4F82" w:rsidP="00A551BF">
            <w:pPr>
              <w:pStyle w:val="TableCell0-0115Break"/>
              <w:rPr>
                <w:rStyle w:val="ExampleSource"/>
              </w:rPr>
            </w:pPr>
          </w:p>
        </w:tc>
        <w:tc>
          <w:tcPr>
            <w:tcW w:w="1247" w:type="dxa"/>
            <w:shd w:val="clear" w:color="auto" w:fill="auto"/>
          </w:tcPr>
          <w:p w14:paraId="5D3C364A" w14:textId="77777777" w:rsidR="000F4F82" w:rsidRPr="007B599D" w:rsidRDefault="000F4F82" w:rsidP="00A551BF">
            <w:pPr>
              <w:pStyle w:val="TableCell0-0115Break"/>
              <w:rPr>
                <w:rStyle w:val="ChItalBold"/>
              </w:rPr>
            </w:pPr>
            <w:r w:rsidRPr="007B599D">
              <w:rPr>
                <w:rStyle w:val="ChItalBold"/>
              </w:rPr>
              <w:t>blum</w:t>
            </w:r>
          </w:p>
        </w:tc>
        <w:tc>
          <w:tcPr>
            <w:tcW w:w="1418" w:type="dxa"/>
            <w:shd w:val="clear" w:color="auto" w:fill="auto"/>
          </w:tcPr>
          <w:p w14:paraId="69FBA7F8" w14:textId="77777777" w:rsidR="000F4F82" w:rsidRPr="008F535B" w:rsidRDefault="000F4F82" w:rsidP="00A551BF">
            <w:pPr>
              <w:pStyle w:val="TableCell0-0115Break"/>
              <w:rPr>
                <w:rStyle w:val="ChCharisSIL"/>
              </w:rPr>
            </w:pPr>
            <w:r w:rsidRPr="008F535B">
              <w:rPr>
                <w:rStyle w:val="ChCharisSIL"/>
              </w:rPr>
              <w:t>ˈblʊm</w:t>
            </w:r>
          </w:p>
        </w:tc>
        <w:tc>
          <w:tcPr>
            <w:tcW w:w="1361" w:type="dxa"/>
            <w:shd w:val="clear" w:color="auto" w:fill="auto"/>
          </w:tcPr>
          <w:p w14:paraId="7667D54B" w14:textId="77777777" w:rsidR="000F4F82" w:rsidRPr="008F535B" w:rsidRDefault="000F4F82" w:rsidP="00A551BF">
            <w:pPr>
              <w:pStyle w:val="TableCell0-0115Break"/>
              <w:rPr>
                <w:rStyle w:val="ChSmallCaps"/>
              </w:rPr>
            </w:pPr>
            <w:r w:rsidRPr="008F535B">
              <w:rPr>
                <w:rStyle w:val="ChSmallCaps"/>
              </w:rPr>
              <w:t>adv</w:t>
            </w:r>
          </w:p>
        </w:tc>
        <w:tc>
          <w:tcPr>
            <w:tcW w:w="2438" w:type="dxa"/>
            <w:shd w:val="clear" w:color="auto" w:fill="auto"/>
          </w:tcPr>
          <w:p w14:paraId="086E9649" w14:textId="77777777" w:rsidR="000F4F82" w:rsidRPr="003E69D6" w:rsidRDefault="000F4F82" w:rsidP="00A551BF">
            <w:pPr>
              <w:pStyle w:val="TableCell0-0115Break"/>
            </w:pPr>
            <w:r w:rsidRPr="003E69D6">
              <w:t>not</w:t>
            </w:r>
            <w:r>
              <w:t xml:space="preserve"> </w:t>
            </w:r>
            <w:r w:rsidRPr="003E69D6">
              <w:t>yet</w:t>
            </w:r>
          </w:p>
        </w:tc>
      </w:tr>
      <w:tr w:rsidR="00AC23C4" w:rsidRPr="003E69D6" w14:paraId="52E58987" w14:textId="77777777" w:rsidTr="00BC00CF">
        <w:tc>
          <w:tcPr>
            <w:tcW w:w="236" w:type="dxa"/>
            <w:shd w:val="clear" w:color="auto" w:fill="auto"/>
          </w:tcPr>
          <w:p w14:paraId="228185D4" w14:textId="77777777" w:rsidR="000F4F82" w:rsidRPr="00EE4F16" w:rsidRDefault="000F4F82" w:rsidP="00A551BF">
            <w:pPr>
              <w:pStyle w:val="TableCell0-0115Break"/>
              <w:rPr>
                <w:rStyle w:val="ExampleSource"/>
              </w:rPr>
            </w:pPr>
          </w:p>
        </w:tc>
        <w:tc>
          <w:tcPr>
            <w:tcW w:w="1247" w:type="dxa"/>
            <w:shd w:val="clear" w:color="auto" w:fill="auto"/>
          </w:tcPr>
          <w:p w14:paraId="5DF7D986" w14:textId="77777777" w:rsidR="000F4F82" w:rsidRPr="007B599D" w:rsidRDefault="000F4F82" w:rsidP="00A551BF">
            <w:pPr>
              <w:pStyle w:val="TableCell0-0115Break"/>
              <w:rPr>
                <w:rStyle w:val="ChItalBold"/>
              </w:rPr>
            </w:pPr>
            <w:r w:rsidRPr="007B599D">
              <w:rPr>
                <w:rStyle w:val="ChItalBold"/>
              </w:rPr>
              <w:t>bobo</w:t>
            </w:r>
          </w:p>
        </w:tc>
        <w:tc>
          <w:tcPr>
            <w:tcW w:w="1418" w:type="dxa"/>
            <w:shd w:val="clear" w:color="auto" w:fill="auto"/>
          </w:tcPr>
          <w:p w14:paraId="0860DCC6" w14:textId="77777777" w:rsidR="000F4F82" w:rsidRPr="008F535B" w:rsidRDefault="000F4F82" w:rsidP="00A551BF">
            <w:pPr>
              <w:pStyle w:val="TableCell0-0115Break"/>
              <w:rPr>
                <w:rStyle w:val="ChCharisSIL"/>
              </w:rPr>
            </w:pPr>
            <w:r w:rsidRPr="008F535B">
              <w:rPr>
                <w:rStyle w:val="ChCharisSIL"/>
              </w:rPr>
              <w:t>ˈbɔ.bɔ</w:t>
            </w:r>
          </w:p>
        </w:tc>
        <w:tc>
          <w:tcPr>
            <w:tcW w:w="1361" w:type="dxa"/>
            <w:shd w:val="clear" w:color="auto" w:fill="auto"/>
          </w:tcPr>
          <w:p w14:paraId="07024B69"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E13A673" w14:textId="77777777" w:rsidR="000F4F82" w:rsidRPr="003E69D6" w:rsidRDefault="000F4F82" w:rsidP="00A551BF">
            <w:pPr>
              <w:pStyle w:val="TableCell0-0115Break"/>
            </w:pPr>
            <w:r w:rsidRPr="003E69D6">
              <w:t>Nipah</w:t>
            </w:r>
            <w:r>
              <w:t xml:space="preserve"> </w:t>
            </w:r>
            <w:r w:rsidRPr="003E69D6">
              <w:t>palm</w:t>
            </w:r>
            <w:r>
              <w:t xml:space="preserve"> </w:t>
            </w:r>
            <w:r w:rsidRPr="003E69D6">
              <w:t>fruit</w:t>
            </w:r>
            <w:r>
              <w:t xml:space="preserve"> </w:t>
            </w:r>
            <w:r w:rsidRPr="003E69D6">
              <w:t>schnapps</w:t>
            </w:r>
          </w:p>
        </w:tc>
      </w:tr>
      <w:tr w:rsidR="00AC23C4" w:rsidRPr="003E69D6" w14:paraId="5DAA33BC" w14:textId="77777777" w:rsidTr="00BC00CF">
        <w:tc>
          <w:tcPr>
            <w:tcW w:w="236" w:type="dxa"/>
            <w:shd w:val="clear" w:color="auto" w:fill="auto"/>
          </w:tcPr>
          <w:p w14:paraId="4AD9F4B5" w14:textId="77777777" w:rsidR="000F4F82" w:rsidRPr="00EE4F16" w:rsidRDefault="000F4F82" w:rsidP="00A551BF">
            <w:pPr>
              <w:pStyle w:val="TableCell0-0115Break"/>
              <w:rPr>
                <w:rStyle w:val="ExampleSource"/>
              </w:rPr>
            </w:pPr>
          </w:p>
        </w:tc>
        <w:tc>
          <w:tcPr>
            <w:tcW w:w="1247" w:type="dxa"/>
            <w:shd w:val="clear" w:color="auto" w:fill="auto"/>
          </w:tcPr>
          <w:p w14:paraId="268D967A" w14:textId="77777777" w:rsidR="000F4F82" w:rsidRPr="007B599D" w:rsidRDefault="000F4F82" w:rsidP="00A551BF">
            <w:pPr>
              <w:pStyle w:val="TableCell0-0115Break"/>
              <w:rPr>
                <w:rStyle w:val="ChItalBold"/>
              </w:rPr>
            </w:pPr>
            <w:r w:rsidRPr="007B599D">
              <w:rPr>
                <w:rStyle w:val="ChItalBold"/>
              </w:rPr>
              <w:t>bocor</w:t>
            </w:r>
          </w:p>
        </w:tc>
        <w:tc>
          <w:tcPr>
            <w:tcW w:w="1418" w:type="dxa"/>
            <w:shd w:val="clear" w:color="auto" w:fill="auto"/>
          </w:tcPr>
          <w:p w14:paraId="20D28E2E" w14:textId="77777777" w:rsidR="000F4F82" w:rsidRPr="008F535B" w:rsidRDefault="000F4F82" w:rsidP="00A551BF">
            <w:pPr>
              <w:pStyle w:val="TableCell0-0115Break"/>
              <w:rPr>
                <w:rStyle w:val="ChCharisSIL"/>
              </w:rPr>
            </w:pPr>
            <w:r w:rsidRPr="008F535B">
              <w:rPr>
                <w:rStyle w:val="ChCharisSIL"/>
              </w:rPr>
              <w:t>ˈbɔ.tʃɔ̞r</w:t>
            </w:r>
          </w:p>
        </w:tc>
        <w:tc>
          <w:tcPr>
            <w:tcW w:w="1361" w:type="dxa"/>
            <w:shd w:val="clear" w:color="auto" w:fill="auto"/>
          </w:tcPr>
          <w:p w14:paraId="48A5359B" w14:textId="77777777" w:rsidR="000F4F82" w:rsidRPr="008F535B" w:rsidRDefault="000F4F82" w:rsidP="00A551BF">
            <w:pPr>
              <w:pStyle w:val="TableCell0-0115Break"/>
              <w:rPr>
                <w:rStyle w:val="ChSmallCaps"/>
              </w:rPr>
            </w:pPr>
            <w:r w:rsidRPr="008F535B">
              <w:rPr>
                <w:rStyle w:val="ChSmallCaps"/>
              </w:rPr>
              <w:t>v.mo(dy)</w:t>
            </w:r>
          </w:p>
        </w:tc>
        <w:tc>
          <w:tcPr>
            <w:tcW w:w="2438" w:type="dxa"/>
            <w:shd w:val="clear" w:color="auto" w:fill="auto"/>
          </w:tcPr>
          <w:p w14:paraId="05064C4F" w14:textId="77777777" w:rsidR="000F4F82" w:rsidRPr="003E69D6" w:rsidRDefault="000F4F82" w:rsidP="00A551BF">
            <w:pPr>
              <w:pStyle w:val="TableCell0-0115Break"/>
            </w:pPr>
            <w:r w:rsidRPr="003E69D6">
              <w:t>leak</w:t>
            </w:r>
          </w:p>
        </w:tc>
      </w:tr>
      <w:tr w:rsidR="00AC23C4" w:rsidRPr="003E69D6" w14:paraId="47823CFC" w14:textId="77777777" w:rsidTr="00BC00CF">
        <w:tc>
          <w:tcPr>
            <w:tcW w:w="236" w:type="dxa"/>
            <w:shd w:val="clear" w:color="auto" w:fill="auto"/>
          </w:tcPr>
          <w:p w14:paraId="658FA69C" w14:textId="77777777" w:rsidR="000F4F82" w:rsidRPr="00EE4F16" w:rsidRDefault="000F4F82" w:rsidP="00A551BF">
            <w:pPr>
              <w:pStyle w:val="TableCell0-0115Break"/>
              <w:rPr>
                <w:rStyle w:val="ExampleSource"/>
              </w:rPr>
            </w:pPr>
          </w:p>
        </w:tc>
        <w:tc>
          <w:tcPr>
            <w:tcW w:w="1247" w:type="dxa"/>
            <w:shd w:val="clear" w:color="auto" w:fill="auto"/>
          </w:tcPr>
          <w:p w14:paraId="52F79D6A" w14:textId="77777777" w:rsidR="000F4F82" w:rsidRPr="007B599D" w:rsidRDefault="000F4F82" w:rsidP="00A551BF">
            <w:pPr>
              <w:pStyle w:val="TableCell0-0115Break"/>
              <w:rPr>
                <w:rStyle w:val="ChItalBold"/>
              </w:rPr>
            </w:pPr>
            <w:r w:rsidRPr="007B599D">
              <w:rPr>
                <w:rStyle w:val="ChItalBold"/>
              </w:rPr>
              <w:t>bodo</w:t>
            </w:r>
          </w:p>
        </w:tc>
        <w:tc>
          <w:tcPr>
            <w:tcW w:w="1418" w:type="dxa"/>
            <w:shd w:val="clear" w:color="auto" w:fill="auto"/>
          </w:tcPr>
          <w:p w14:paraId="005ED72F" w14:textId="77777777" w:rsidR="000F4F82" w:rsidRPr="008F535B" w:rsidRDefault="000F4F82" w:rsidP="00A551BF">
            <w:pPr>
              <w:pStyle w:val="TableCell0-0115Break"/>
              <w:rPr>
                <w:rStyle w:val="ChCharisSIL"/>
              </w:rPr>
            </w:pPr>
            <w:r w:rsidRPr="008F535B">
              <w:rPr>
                <w:rStyle w:val="ChCharisSIL"/>
              </w:rPr>
              <w:t>ˈbɔ.dɔ</w:t>
            </w:r>
          </w:p>
        </w:tc>
        <w:tc>
          <w:tcPr>
            <w:tcW w:w="1361" w:type="dxa"/>
            <w:shd w:val="clear" w:color="auto" w:fill="auto"/>
          </w:tcPr>
          <w:p w14:paraId="5171DA39"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7CDA6BC" w14:textId="77777777" w:rsidR="000F4F82" w:rsidRPr="003E69D6" w:rsidRDefault="000F4F82" w:rsidP="00A551BF">
            <w:pPr>
              <w:pStyle w:val="TableCell0-0115Break"/>
            </w:pPr>
            <w:r w:rsidRPr="003E69D6">
              <w:t>be</w:t>
            </w:r>
            <w:r>
              <w:t xml:space="preserve"> </w:t>
            </w:r>
            <w:r w:rsidRPr="003E69D6">
              <w:t>stupid</w:t>
            </w:r>
          </w:p>
        </w:tc>
      </w:tr>
      <w:tr w:rsidR="00AC23C4" w:rsidRPr="003E69D6" w14:paraId="160CBFF0" w14:textId="77777777" w:rsidTr="00BC00CF">
        <w:tc>
          <w:tcPr>
            <w:tcW w:w="236" w:type="dxa"/>
            <w:shd w:val="clear" w:color="auto" w:fill="auto"/>
          </w:tcPr>
          <w:p w14:paraId="6A6A5C59" w14:textId="77777777" w:rsidR="000F4F82" w:rsidRPr="00EE4F16" w:rsidRDefault="000F4F82" w:rsidP="00A551BF">
            <w:pPr>
              <w:pStyle w:val="TableCell0-0115Break"/>
              <w:rPr>
                <w:rStyle w:val="ExampleSource"/>
              </w:rPr>
            </w:pPr>
          </w:p>
        </w:tc>
        <w:tc>
          <w:tcPr>
            <w:tcW w:w="1247" w:type="dxa"/>
            <w:shd w:val="clear" w:color="auto" w:fill="auto"/>
          </w:tcPr>
          <w:p w14:paraId="0D65A325" w14:textId="77777777" w:rsidR="000F4F82" w:rsidRPr="007B599D" w:rsidRDefault="000F4F82" w:rsidP="00A551BF">
            <w:pPr>
              <w:pStyle w:val="TableCell0-0115Break"/>
              <w:rPr>
                <w:rStyle w:val="ChItalBold"/>
              </w:rPr>
            </w:pPr>
            <w:r w:rsidRPr="007B599D">
              <w:rPr>
                <w:rStyle w:val="ChItalBold"/>
              </w:rPr>
              <w:t>bole</w:t>
            </w:r>
          </w:p>
        </w:tc>
        <w:tc>
          <w:tcPr>
            <w:tcW w:w="1418" w:type="dxa"/>
            <w:shd w:val="clear" w:color="auto" w:fill="auto"/>
          </w:tcPr>
          <w:p w14:paraId="0F3069A2" w14:textId="77777777" w:rsidR="000F4F82" w:rsidRPr="008F535B" w:rsidRDefault="000F4F82" w:rsidP="00A551BF">
            <w:pPr>
              <w:pStyle w:val="TableCell0-0115Break"/>
              <w:rPr>
                <w:rStyle w:val="ChCharisSIL"/>
              </w:rPr>
            </w:pPr>
            <w:r w:rsidRPr="008F535B">
              <w:rPr>
                <w:rStyle w:val="ChCharisSIL"/>
              </w:rPr>
              <w:t>ˈbɔ.lɛ</w:t>
            </w:r>
          </w:p>
        </w:tc>
        <w:tc>
          <w:tcPr>
            <w:tcW w:w="1361" w:type="dxa"/>
            <w:shd w:val="clear" w:color="auto" w:fill="auto"/>
          </w:tcPr>
          <w:p w14:paraId="4F511F40" w14:textId="77777777" w:rsidR="000F4F82" w:rsidRPr="008F535B" w:rsidRDefault="000F4F82" w:rsidP="00A551BF">
            <w:pPr>
              <w:pStyle w:val="TableCell0-0115Break"/>
              <w:rPr>
                <w:rStyle w:val="ChSmallCaps"/>
              </w:rPr>
            </w:pPr>
            <w:r w:rsidRPr="008F535B">
              <w:rPr>
                <w:rStyle w:val="ChSmallCaps"/>
              </w:rPr>
              <w:t>v.aux</w:t>
            </w:r>
          </w:p>
        </w:tc>
        <w:tc>
          <w:tcPr>
            <w:tcW w:w="2438" w:type="dxa"/>
            <w:shd w:val="clear" w:color="auto" w:fill="auto"/>
          </w:tcPr>
          <w:p w14:paraId="7628CB50" w14:textId="77777777" w:rsidR="000F4F82" w:rsidRPr="003E69D6" w:rsidRDefault="000F4F82" w:rsidP="00A551BF">
            <w:pPr>
              <w:pStyle w:val="TableCell0-0115Break"/>
            </w:pPr>
            <w:r w:rsidRPr="003E69D6">
              <w:t>may</w:t>
            </w:r>
          </w:p>
        </w:tc>
      </w:tr>
      <w:tr w:rsidR="00AC23C4" w:rsidRPr="003E69D6" w14:paraId="78C66EE3" w14:textId="77777777" w:rsidTr="00BC00CF">
        <w:tc>
          <w:tcPr>
            <w:tcW w:w="236" w:type="dxa"/>
            <w:shd w:val="clear" w:color="auto" w:fill="auto"/>
          </w:tcPr>
          <w:p w14:paraId="022C280B" w14:textId="77777777" w:rsidR="000F4F82" w:rsidRPr="00EE4F16" w:rsidRDefault="000F4F82" w:rsidP="00A551BF">
            <w:pPr>
              <w:pStyle w:val="TableCell0-0115Break"/>
              <w:rPr>
                <w:rStyle w:val="ExampleSource"/>
              </w:rPr>
            </w:pPr>
          </w:p>
        </w:tc>
        <w:tc>
          <w:tcPr>
            <w:tcW w:w="1247" w:type="dxa"/>
            <w:shd w:val="clear" w:color="auto" w:fill="auto"/>
          </w:tcPr>
          <w:p w14:paraId="7308D6E7" w14:textId="77777777" w:rsidR="000F4F82" w:rsidRPr="007B599D" w:rsidRDefault="000F4F82" w:rsidP="00A551BF">
            <w:pPr>
              <w:pStyle w:val="TableCell0-0115Break"/>
              <w:rPr>
                <w:rStyle w:val="ChItalBold"/>
              </w:rPr>
            </w:pPr>
            <w:r w:rsidRPr="007B599D">
              <w:rPr>
                <w:rStyle w:val="ChItalBold"/>
              </w:rPr>
              <w:t>bongkar</w:t>
            </w:r>
          </w:p>
        </w:tc>
        <w:tc>
          <w:tcPr>
            <w:tcW w:w="1418" w:type="dxa"/>
            <w:shd w:val="clear" w:color="auto" w:fill="auto"/>
          </w:tcPr>
          <w:p w14:paraId="352962DE" w14:textId="77777777" w:rsidR="000F4F82" w:rsidRPr="008F535B" w:rsidRDefault="000F4F82" w:rsidP="00A551BF">
            <w:pPr>
              <w:pStyle w:val="TableCell0-0115Break"/>
              <w:rPr>
                <w:rStyle w:val="ChCharisSIL"/>
              </w:rPr>
            </w:pPr>
            <w:r w:rsidRPr="008F535B">
              <w:rPr>
                <w:rStyle w:val="ChCharisSIL"/>
              </w:rPr>
              <w:t>ˈbɔ̞ŋ.kɐr̥</w:t>
            </w:r>
          </w:p>
        </w:tc>
        <w:tc>
          <w:tcPr>
            <w:tcW w:w="1361" w:type="dxa"/>
            <w:shd w:val="clear" w:color="auto" w:fill="auto"/>
          </w:tcPr>
          <w:p w14:paraId="0FC2AE4D"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3AA576AC" w14:textId="77777777" w:rsidR="000F4F82" w:rsidRPr="003E69D6" w:rsidRDefault="000F4F82" w:rsidP="00A551BF">
            <w:pPr>
              <w:pStyle w:val="TableCell0-0115Break"/>
            </w:pPr>
            <w:r w:rsidRPr="003E69D6">
              <w:t>unload</w:t>
            </w:r>
          </w:p>
        </w:tc>
      </w:tr>
      <w:tr w:rsidR="00AC23C4" w:rsidRPr="003E69D6" w14:paraId="7B917ECF" w14:textId="77777777" w:rsidTr="00BC00CF">
        <w:tc>
          <w:tcPr>
            <w:tcW w:w="236" w:type="dxa"/>
            <w:shd w:val="clear" w:color="auto" w:fill="auto"/>
          </w:tcPr>
          <w:p w14:paraId="6F98E276" w14:textId="77777777" w:rsidR="000F4F82" w:rsidRPr="00EE4F16" w:rsidRDefault="000F4F82" w:rsidP="00A551BF">
            <w:pPr>
              <w:pStyle w:val="TableCell0-0115Break"/>
              <w:rPr>
                <w:rStyle w:val="ExampleSource"/>
              </w:rPr>
            </w:pPr>
          </w:p>
        </w:tc>
        <w:tc>
          <w:tcPr>
            <w:tcW w:w="1247" w:type="dxa"/>
            <w:shd w:val="clear" w:color="auto" w:fill="auto"/>
          </w:tcPr>
          <w:p w14:paraId="5734CD90" w14:textId="77777777" w:rsidR="000F4F82" w:rsidRPr="007B599D" w:rsidRDefault="000F4F82" w:rsidP="00A551BF">
            <w:pPr>
              <w:pStyle w:val="TableCell0-0115Break"/>
              <w:rPr>
                <w:rStyle w:val="ChItalBold"/>
              </w:rPr>
            </w:pPr>
            <w:r w:rsidRPr="007B599D">
              <w:rPr>
                <w:rStyle w:val="ChItalBold"/>
              </w:rPr>
              <w:t>bongkok</w:t>
            </w:r>
          </w:p>
        </w:tc>
        <w:tc>
          <w:tcPr>
            <w:tcW w:w="1418" w:type="dxa"/>
            <w:shd w:val="clear" w:color="auto" w:fill="auto"/>
          </w:tcPr>
          <w:p w14:paraId="1FBF0187" w14:textId="77777777" w:rsidR="000F4F82" w:rsidRPr="008F535B" w:rsidRDefault="000F4F82" w:rsidP="00A551BF">
            <w:pPr>
              <w:pStyle w:val="TableCell0-0115Break"/>
              <w:rPr>
                <w:rStyle w:val="ChCharisSIL"/>
              </w:rPr>
            </w:pPr>
            <w:r w:rsidRPr="008F535B">
              <w:rPr>
                <w:rStyle w:val="ChCharisSIL"/>
              </w:rPr>
              <w:t>ˈbɔ̞ŋ.kɔ̞k̚</w:t>
            </w:r>
          </w:p>
        </w:tc>
        <w:tc>
          <w:tcPr>
            <w:tcW w:w="1361" w:type="dxa"/>
            <w:shd w:val="clear" w:color="auto" w:fill="auto"/>
          </w:tcPr>
          <w:p w14:paraId="7DAA6750"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0D4A6F03" w14:textId="77777777" w:rsidR="000F4F82" w:rsidRPr="003E69D6" w:rsidRDefault="000F4F82" w:rsidP="00A551BF">
            <w:pPr>
              <w:pStyle w:val="TableCell0-0115Break"/>
            </w:pPr>
            <w:r w:rsidRPr="003E69D6">
              <w:t>be</w:t>
            </w:r>
            <w:r>
              <w:t xml:space="preserve"> </w:t>
            </w:r>
            <w:r w:rsidRPr="003E69D6">
              <w:t>bent</w:t>
            </w:r>
            <w:r>
              <w:t xml:space="preserve"> </w:t>
            </w:r>
            <w:r w:rsidRPr="003E69D6">
              <w:t>over</w:t>
            </w:r>
          </w:p>
        </w:tc>
      </w:tr>
      <w:tr w:rsidR="00AC23C4" w:rsidRPr="003E69D6" w14:paraId="285C1627" w14:textId="77777777" w:rsidTr="00BC00CF">
        <w:tc>
          <w:tcPr>
            <w:tcW w:w="236" w:type="dxa"/>
            <w:shd w:val="clear" w:color="auto" w:fill="auto"/>
          </w:tcPr>
          <w:p w14:paraId="17BAB84C" w14:textId="77777777" w:rsidR="000F4F82" w:rsidRPr="00EE4F16" w:rsidRDefault="000F4F82" w:rsidP="00A551BF">
            <w:pPr>
              <w:pStyle w:val="TableCell0-0115Break"/>
              <w:rPr>
                <w:rStyle w:val="ExampleSource"/>
              </w:rPr>
            </w:pPr>
          </w:p>
        </w:tc>
        <w:tc>
          <w:tcPr>
            <w:tcW w:w="1247" w:type="dxa"/>
            <w:shd w:val="clear" w:color="auto" w:fill="auto"/>
          </w:tcPr>
          <w:p w14:paraId="713D0111" w14:textId="77777777" w:rsidR="000F4F82" w:rsidRPr="007B599D" w:rsidRDefault="000F4F82" w:rsidP="00A551BF">
            <w:pPr>
              <w:pStyle w:val="TableCell0-0115Break"/>
              <w:rPr>
                <w:rStyle w:val="ChItalBold"/>
              </w:rPr>
            </w:pPr>
            <w:r w:rsidRPr="007B599D">
              <w:rPr>
                <w:rStyle w:val="ChItalBold"/>
              </w:rPr>
              <w:t>bongso</w:t>
            </w:r>
          </w:p>
        </w:tc>
        <w:tc>
          <w:tcPr>
            <w:tcW w:w="1418" w:type="dxa"/>
            <w:shd w:val="clear" w:color="auto" w:fill="auto"/>
          </w:tcPr>
          <w:p w14:paraId="4C5ED1A0" w14:textId="77777777" w:rsidR="000F4F82" w:rsidRPr="008F535B" w:rsidRDefault="000F4F82" w:rsidP="00A551BF">
            <w:pPr>
              <w:pStyle w:val="TableCell0-0115Break"/>
              <w:rPr>
                <w:rStyle w:val="ChCharisSIL"/>
              </w:rPr>
            </w:pPr>
            <w:r w:rsidRPr="008F535B">
              <w:rPr>
                <w:rStyle w:val="ChCharisSIL"/>
              </w:rPr>
              <w:t>ˈbɔ̞ŋ.sɔ̞</w:t>
            </w:r>
          </w:p>
        </w:tc>
        <w:tc>
          <w:tcPr>
            <w:tcW w:w="1361" w:type="dxa"/>
            <w:shd w:val="clear" w:color="auto" w:fill="auto"/>
          </w:tcPr>
          <w:p w14:paraId="6C9CC90E"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5DA076F" w14:textId="77777777" w:rsidR="000F4F82" w:rsidRPr="003E69D6" w:rsidRDefault="000F4F82" w:rsidP="00A551BF">
            <w:pPr>
              <w:pStyle w:val="TableCell0-0115Break"/>
            </w:pPr>
            <w:r w:rsidRPr="003E69D6">
              <w:t>youngest</w:t>
            </w:r>
            <w:r>
              <w:t xml:space="preserve"> </w:t>
            </w:r>
            <w:r w:rsidRPr="003E69D6">
              <w:t>offspring</w:t>
            </w:r>
          </w:p>
        </w:tc>
      </w:tr>
      <w:tr w:rsidR="00AC23C4" w:rsidRPr="003E69D6" w14:paraId="3EF64A71" w14:textId="77777777" w:rsidTr="00BC00CF">
        <w:tc>
          <w:tcPr>
            <w:tcW w:w="236" w:type="dxa"/>
            <w:shd w:val="clear" w:color="auto" w:fill="auto"/>
          </w:tcPr>
          <w:p w14:paraId="6FCA8E10" w14:textId="77777777" w:rsidR="000F4F82" w:rsidRPr="00EE4F16" w:rsidRDefault="000F4F82" w:rsidP="00A551BF">
            <w:pPr>
              <w:pStyle w:val="TableCell0-0115Break"/>
              <w:rPr>
                <w:rStyle w:val="ExampleSource"/>
              </w:rPr>
            </w:pPr>
          </w:p>
        </w:tc>
        <w:tc>
          <w:tcPr>
            <w:tcW w:w="1247" w:type="dxa"/>
            <w:shd w:val="clear" w:color="auto" w:fill="auto"/>
          </w:tcPr>
          <w:p w14:paraId="48B8E8FC" w14:textId="77777777" w:rsidR="000F4F82" w:rsidRPr="007B599D" w:rsidRDefault="000F4F82" w:rsidP="00A551BF">
            <w:pPr>
              <w:pStyle w:val="TableCell0-0115Break"/>
              <w:rPr>
                <w:rStyle w:val="ChItalBold"/>
              </w:rPr>
            </w:pPr>
            <w:r w:rsidRPr="007B599D">
              <w:rPr>
                <w:rStyle w:val="ChItalBold"/>
              </w:rPr>
              <w:t>borgol</w:t>
            </w:r>
          </w:p>
        </w:tc>
        <w:tc>
          <w:tcPr>
            <w:tcW w:w="1418" w:type="dxa"/>
            <w:shd w:val="clear" w:color="auto" w:fill="auto"/>
          </w:tcPr>
          <w:p w14:paraId="78CED80C" w14:textId="77777777" w:rsidR="000F4F82" w:rsidRPr="008F535B" w:rsidRDefault="000F4F82" w:rsidP="00A551BF">
            <w:pPr>
              <w:pStyle w:val="TableCell0-0115Break"/>
              <w:rPr>
                <w:rStyle w:val="ChCharisSIL"/>
              </w:rPr>
            </w:pPr>
            <w:r w:rsidRPr="008F535B">
              <w:rPr>
                <w:rStyle w:val="ChCharisSIL"/>
              </w:rPr>
              <w:t>ˈbɔ̞r.gɔ̞l</w:t>
            </w:r>
          </w:p>
        </w:tc>
        <w:tc>
          <w:tcPr>
            <w:tcW w:w="1361" w:type="dxa"/>
            <w:shd w:val="clear" w:color="auto" w:fill="auto"/>
          </w:tcPr>
          <w:p w14:paraId="32432FA8"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56881E11" w14:textId="77777777" w:rsidR="000F4F82" w:rsidRPr="003E69D6" w:rsidRDefault="000F4F82" w:rsidP="00A551BF">
            <w:pPr>
              <w:pStyle w:val="TableCell0-0115Break"/>
            </w:pPr>
            <w:r w:rsidRPr="003E69D6">
              <w:t>handcuff</w:t>
            </w:r>
          </w:p>
        </w:tc>
      </w:tr>
      <w:tr w:rsidR="00AC23C4" w:rsidRPr="003E69D6" w14:paraId="0503F179" w14:textId="77777777" w:rsidTr="00BC00CF">
        <w:tc>
          <w:tcPr>
            <w:tcW w:w="236" w:type="dxa"/>
            <w:shd w:val="clear" w:color="auto" w:fill="auto"/>
          </w:tcPr>
          <w:p w14:paraId="0992A9D8" w14:textId="77777777" w:rsidR="000F4F82" w:rsidRPr="00EE4F16" w:rsidRDefault="000F4F82" w:rsidP="00A551BF">
            <w:pPr>
              <w:pStyle w:val="TableCell0-0115Break"/>
              <w:rPr>
                <w:rStyle w:val="ExampleSource"/>
              </w:rPr>
            </w:pPr>
          </w:p>
        </w:tc>
        <w:tc>
          <w:tcPr>
            <w:tcW w:w="1247" w:type="dxa"/>
            <w:shd w:val="clear" w:color="auto" w:fill="auto"/>
          </w:tcPr>
          <w:p w14:paraId="5A8A804F" w14:textId="77777777" w:rsidR="000F4F82" w:rsidRPr="007B599D" w:rsidRDefault="000F4F82" w:rsidP="00A551BF">
            <w:pPr>
              <w:pStyle w:val="TableCell0-0115Break"/>
              <w:rPr>
                <w:rStyle w:val="ChItalBold"/>
              </w:rPr>
            </w:pPr>
            <w:r w:rsidRPr="007B599D">
              <w:rPr>
                <w:rStyle w:val="ChItalBold"/>
              </w:rPr>
              <w:t>bosang</w:t>
            </w:r>
          </w:p>
        </w:tc>
        <w:tc>
          <w:tcPr>
            <w:tcW w:w="1418" w:type="dxa"/>
            <w:shd w:val="clear" w:color="auto" w:fill="auto"/>
          </w:tcPr>
          <w:p w14:paraId="0E69436C" w14:textId="77777777" w:rsidR="000F4F82" w:rsidRPr="008F535B" w:rsidRDefault="000F4F82" w:rsidP="00A551BF">
            <w:pPr>
              <w:pStyle w:val="TableCell0-0115Break"/>
              <w:rPr>
                <w:rStyle w:val="ChCharisSIL"/>
              </w:rPr>
            </w:pPr>
            <w:r w:rsidRPr="008F535B">
              <w:rPr>
                <w:rStyle w:val="ChCharisSIL"/>
              </w:rPr>
              <w:t>ˈbɔ.sɐn</w:t>
            </w:r>
          </w:p>
        </w:tc>
        <w:tc>
          <w:tcPr>
            <w:tcW w:w="1361" w:type="dxa"/>
            <w:shd w:val="clear" w:color="auto" w:fill="auto"/>
          </w:tcPr>
          <w:p w14:paraId="774C4F36"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4587C7AC" w14:textId="77777777" w:rsidR="000F4F82" w:rsidRPr="003E69D6" w:rsidRDefault="000F4F82" w:rsidP="00A551BF">
            <w:pPr>
              <w:pStyle w:val="TableCell0-0115Break"/>
            </w:pPr>
            <w:r w:rsidRPr="003E69D6">
              <w:t>be</w:t>
            </w:r>
            <w:r>
              <w:t xml:space="preserve"> </w:t>
            </w:r>
            <w:r w:rsidRPr="003E69D6">
              <w:t>bored</w:t>
            </w:r>
          </w:p>
        </w:tc>
      </w:tr>
      <w:tr w:rsidR="00AC23C4" w:rsidRPr="003E69D6" w14:paraId="699DFC73" w14:textId="77777777" w:rsidTr="00BC00CF">
        <w:tc>
          <w:tcPr>
            <w:tcW w:w="236" w:type="dxa"/>
            <w:shd w:val="clear" w:color="auto" w:fill="auto"/>
          </w:tcPr>
          <w:p w14:paraId="03535639" w14:textId="77777777" w:rsidR="000F4F82" w:rsidRPr="00EE4F16" w:rsidRDefault="000F4F82" w:rsidP="00A551BF">
            <w:pPr>
              <w:pStyle w:val="TableCell0-0115Break"/>
              <w:rPr>
                <w:rStyle w:val="ExampleSource"/>
              </w:rPr>
            </w:pPr>
          </w:p>
        </w:tc>
        <w:tc>
          <w:tcPr>
            <w:tcW w:w="1247" w:type="dxa"/>
            <w:shd w:val="clear" w:color="auto" w:fill="auto"/>
          </w:tcPr>
          <w:p w14:paraId="2F1F8314" w14:textId="77777777" w:rsidR="000F4F82" w:rsidRPr="007B599D" w:rsidRDefault="000F4F82" w:rsidP="00A551BF">
            <w:pPr>
              <w:pStyle w:val="TableCell0-0115Break"/>
              <w:rPr>
                <w:rStyle w:val="ChItalBold"/>
              </w:rPr>
            </w:pPr>
            <w:r w:rsidRPr="007B599D">
              <w:rPr>
                <w:rStyle w:val="ChItalBold"/>
              </w:rPr>
              <w:t>botak</w:t>
            </w:r>
          </w:p>
        </w:tc>
        <w:tc>
          <w:tcPr>
            <w:tcW w:w="1418" w:type="dxa"/>
            <w:shd w:val="clear" w:color="auto" w:fill="auto"/>
          </w:tcPr>
          <w:p w14:paraId="66F45CD9" w14:textId="77777777" w:rsidR="000F4F82" w:rsidRPr="008F535B" w:rsidRDefault="000F4F82" w:rsidP="00A551BF">
            <w:pPr>
              <w:pStyle w:val="TableCell0-0115Break"/>
              <w:rPr>
                <w:rStyle w:val="ChCharisSIL"/>
              </w:rPr>
            </w:pPr>
            <w:r w:rsidRPr="008F535B">
              <w:rPr>
                <w:rStyle w:val="ChCharisSIL"/>
              </w:rPr>
              <w:t>ˈbɔ.tɐk̚</w:t>
            </w:r>
          </w:p>
        </w:tc>
        <w:tc>
          <w:tcPr>
            <w:tcW w:w="1361" w:type="dxa"/>
            <w:shd w:val="clear" w:color="auto" w:fill="auto"/>
          </w:tcPr>
          <w:p w14:paraId="479AE5B8"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C6BAB79" w14:textId="77777777" w:rsidR="000F4F82" w:rsidRPr="003E69D6" w:rsidRDefault="000F4F82" w:rsidP="00A551BF">
            <w:pPr>
              <w:pStyle w:val="TableCell0-0115Break"/>
            </w:pPr>
            <w:r w:rsidRPr="003E69D6">
              <w:t>be</w:t>
            </w:r>
            <w:r>
              <w:t xml:space="preserve"> </w:t>
            </w:r>
            <w:r w:rsidRPr="003E69D6">
              <w:t>bald</w:t>
            </w:r>
          </w:p>
        </w:tc>
      </w:tr>
      <w:tr w:rsidR="00AC23C4" w:rsidRPr="003E69D6" w14:paraId="37E933D4" w14:textId="77777777" w:rsidTr="00BC00CF">
        <w:tc>
          <w:tcPr>
            <w:tcW w:w="236" w:type="dxa"/>
            <w:shd w:val="clear" w:color="auto" w:fill="auto"/>
          </w:tcPr>
          <w:p w14:paraId="6CEAAA28" w14:textId="77777777" w:rsidR="000F4F82" w:rsidRPr="00EE4F16" w:rsidRDefault="000F4F82" w:rsidP="00A551BF">
            <w:pPr>
              <w:pStyle w:val="TableCell0-0115Break"/>
              <w:rPr>
                <w:rStyle w:val="ExampleSource"/>
              </w:rPr>
            </w:pPr>
          </w:p>
        </w:tc>
        <w:tc>
          <w:tcPr>
            <w:tcW w:w="1247" w:type="dxa"/>
            <w:shd w:val="clear" w:color="auto" w:fill="auto"/>
          </w:tcPr>
          <w:p w14:paraId="018EAD55" w14:textId="77777777" w:rsidR="000F4F82" w:rsidRPr="007B599D" w:rsidRDefault="000F4F82" w:rsidP="00A551BF">
            <w:pPr>
              <w:pStyle w:val="TableCell0-0115Break"/>
              <w:rPr>
                <w:rStyle w:val="ChItalBold"/>
              </w:rPr>
            </w:pPr>
            <w:r w:rsidRPr="007B599D">
              <w:rPr>
                <w:rStyle w:val="ChItalBold"/>
              </w:rPr>
              <w:t>brani</w:t>
            </w:r>
          </w:p>
        </w:tc>
        <w:tc>
          <w:tcPr>
            <w:tcW w:w="1418" w:type="dxa"/>
            <w:shd w:val="clear" w:color="auto" w:fill="auto"/>
          </w:tcPr>
          <w:p w14:paraId="599C3F76" w14:textId="77777777" w:rsidR="000F4F82" w:rsidRPr="008F535B" w:rsidRDefault="000F4F82" w:rsidP="00A551BF">
            <w:pPr>
              <w:pStyle w:val="TableCell0-0115Break"/>
              <w:rPr>
                <w:rStyle w:val="ChCharisSIL"/>
              </w:rPr>
            </w:pPr>
            <w:r w:rsidRPr="008F535B">
              <w:rPr>
                <w:rStyle w:val="ChCharisSIL"/>
              </w:rPr>
              <w:t>ˈbɾa.ni</w:t>
            </w:r>
          </w:p>
        </w:tc>
        <w:tc>
          <w:tcPr>
            <w:tcW w:w="1361" w:type="dxa"/>
            <w:shd w:val="clear" w:color="auto" w:fill="auto"/>
          </w:tcPr>
          <w:p w14:paraId="5A3B8ACD"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3948C638" w14:textId="77777777" w:rsidR="000F4F82" w:rsidRPr="003E69D6" w:rsidRDefault="000F4F82" w:rsidP="00A551BF">
            <w:pPr>
              <w:pStyle w:val="TableCell0-0115Break"/>
            </w:pPr>
            <w:r w:rsidRPr="003E69D6">
              <w:t>be</w:t>
            </w:r>
            <w:r>
              <w:t xml:space="preserve"> </w:t>
            </w:r>
            <w:r w:rsidRPr="003E69D6">
              <w:t>courageous</w:t>
            </w:r>
          </w:p>
        </w:tc>
      </w:tr>
      <w:tr w:rsidR="00AC23C4" w:rsidRPr="003E69D6" w14:paraId="082E1898" w14:textId="77777777" w:rsidTr="00BC00CF">
        <w:tc>
          <w:tcPr>
            <w:tcW w:w="236" w:type="dxa"/>
            <w:shd w:val="clear" w:color="auto" w:fill="auto"/>
          </w:tcPr>
          <w:p w14:paraId="08760B8F" w14:textId="77777777" w:rsidR="000F4F82" w:rsidRPr="00EE4F16" w:rsidRDefault="000F4F82" w:rsidP="00A551BF">
            <w:pPr>
              <w:pStyle w:val="TableCell0-0115Break"/>
              <w:rPr>
                <w:rStyle w:val="ExampleSource"/>
              </w:rPr>
            </w:pPr>
          </w:p>
        </w:tc>
        <w:tc>
          <w:tcPr>
            <w:tcW w:w="1247" w:type="dxa"/>
            <w:shd w:val="clear" w:color="auto" w:fill="auto"/>
          </w:tcPr>
          <w:p w14:paraId="33A621A0" w14:textId="77777777" w:rsidR="000F4F82" w:rsidRPr="007B599D" w:rsidRDefault="000F4F82" w:rsidP="00A551BF">
            <w:pPr>
              <w:pStyle w:val="TableCell0-0115Break"/>
              <w:rPr>
                <w:rStyle w:val="ChItalBold"/>
              </w:rPr>
            </w:pPr>
            <w:r w:rsidRPr="007B599D">
              <w:rPr>
                <w:rStyle w:val="ChItalBold"/>
              </w:rPr>
              <w:t>brapa</w:t>
            </w:r>
          </w:p>
        </w:tc>
        <w:tc>
          <w:tcPr>
            <w:tcW w:w="1418" w:type="dxa"/>
            <w:shd w:val="clear" w:color="auto" w:fill="auto"/>
          </w:tcPr>
          <w:p w14:paraId="0764C534" w14:textId="77777777" w:rsidR="000F4F82" w:rsidRPr="008F535B" w:rsidRDefault="000F4F82" w:rsidP="00A551BF">
            <w:pPr>
              <w:pStyle w:val="TableCell0-0115Break"/>
              <w:rPr>
                <w:rStyle w:val="ChCharisSIL"/>
              </w:rPr>
            </w:pPr>
            <w:r w:rsidRPr="008F535B">
              <w:rPr>
                <w:rStyle w:val="ChCharisSIL"/>
              </w:rPr>
              <w:t>ˈbra.pa</w:t>
            </w:r>
          </w:p>
        </w:tc>
        <w:tc>
          <w:tcPr>
            <w:tcW w:w="1361" w:type="dxa"/>
            <w:shd w:val="clear" w:color="auto" w:fill="auto"/>
          </w:tcPr>
          <w:p w14:paraId="3FEE19B5" w14:textId="77777777" w:rsidR="000F4F82" w:rsidRPr="008F535B" w:rsidRDefault="000F4F82" w:rsidP="00A551BF">
            <w:pPr>
              <w:pStyle w:val="TableCell0-0115Break"/>
              <w:rPr>
                <w:rStyle w:val="ChSmallCaps"/>
              </w:rPr>
            </w:pPr>
            <w:r w:rsidRPr="008F535B">
              <w:rPr>
                <w:rStyle w:val="ChSmallCaps"/>
              </w:rPr>
              <w:t>int</w:t>
            </w:r>
          </w:p>
        </w:tc>
        <w:tc>
          <w:tcPr>
            <w:tcW w:w="2438" w:type="dxa"/>
            <w:shd w:val="clear" w:color="auto" w:fill="auto"/>
          </w:tcPr>
          <w:p w14:paraId="2C5D08FA" w14:textId="77777777" w:rsidR="000F4F82" w:rsidRPr="003E69D6" w:rsidRDefault="007D3A2F" w:rsidP="00A551BF">
            <w:pPr>
              <w:pStyle w:val="TableCell0-0115Break"/>
            </w:pPr>
            <w:r>
              <w:t>several</w:t>
            </w:r>
          </w:p>
        </w:tc>
      </w:tr>
      <w:tr w:rsidR="00AC23C4" w:rsidRPr="003E69D6" w14:paraId="5EC7EED8" w14:textId="77777777" w:rsidTr="00BC00CF">
        <w:tc>
          <w:tcPr>
            <w:tcW w:w="236" w:type="dxa"/>
            <w:shd w:val="clear" w:color="auto" w:fill="auto"/>
          </w:tcPr>
          <w:p w14:paraId="6B72346A" w14:textId="77777777" w:rsidR="000F4F82" w:rsidRPr="00EE4F16" w:rsidRDefault="000F4F82" w:rsidP="00A551BF">
            <w:pPr>
              <w:pStyle w:val="TableCell0-0115Break"/>
              <w:rPr>
                <w:rStyle w:val="ExampleSource"/>
              </w:rPr>
            </w:pPr>
          </w:p>
        </w:tc>
        <w:tc>
          <w:tcPr>
            <w:tcW w:w="1247" w:type="dxa"/>
            <w:shd w:val="clear" w:color="auto" w:fill="auto"/>
          </w:tcPr>
          <w:p w14:paraId="1751C55D" w14:textId="77777777" w:rsidR="000F4F82" w:rsidRPr="007B599D" w:rsidRDefault="000F4F82" w:rsidP="00A551BF">
            <w:pPr>
              <w:pStyle w:val="TableCell0-0115Break"/>
              <w:rPr>
                <w:rStyle w:val="ChItalBold"/>
              </w:rPr>
            </w:pPr>
            <w:r w:rsidRPr="007B599D">
              <w:rPr>
                <w:rStyle w:val="ChItalBold"/>
              </w:rPr>
              <w:t>bras</w:t>
            </w:r>
          </w:p>
        </w:tc>
        <w:tc>
          <w:tcPr>
            <w:tcW w:w="1418" w:type="dxa"/>
            <w:shd w:val="clear" w:color="auto" w:fill="auto"/>
          </w:tcPr>
          <w:p w14:paraId="370D4831" w14:textId="77777777" w:rsidR="000F4F82" w:rsidRPr="008F535B" w:rsidRDefault="000F4F82" w:rsidP="00A551BF">
            <w:pPr>
              <w:pStyle w:val="TableCell0-0115Break"/>
              <w:rPr>
                <w:rStyle w:val="ChCharisSIL"/>
              </w:rPr>
            </w:pPr>
            <w:r w:rsidRPr="008F535B">
              <w:rPr>
                <w:rStyle w:val="ChCharisSIL"/>
              </w:rPr>
              <w:t>ˈbrɐs</w:t>
            </w:r>
          </w:p>
        </w:tc>
        <w:tc>
          <w:tcPr>
            <w:tcW w:w="1361" w:type="dxa"/>
            <w:shd w:val="clear" w:color="auto" w:fill="auto"/>
          </w:tcPr>
          <w:p w14:paraId="13975D9D"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0EF1366" w14:textId="77777777" w:rsidR="000F4F82" w:rsidRPr="003E69D6" w:rsidRDefault="000F4F82" w:rsidP="00A551BF">
            <w:pPr>
              <w:pStyle w:val="TableCell0-0115Break"/>
            </w:pPr>
            <w:r w:rsidRPr="003E69D6">
              <w:t>hulled</w:t>
            </w:r>
            <w:r>
              <w:t xml:space="preserve"> </w:t>
            </w:r>
            <w:r w:rsidRPr="003E69D6">
              <w:t>rice</w:t>
            </w:r>
          </w:p>
        </w:tc>
      </w:tr>
      <w:tr w:rsidR="00AC23C4" w:rsidRPr="003E69D6" w14:paraId="051C17DB" w14:textId="77777777" w:rsidTr="00BC00CF">
        <w:tc>
          <w:tcPr>
            <w:tcW w:w="236" w:type="dxa"/>
            <w:shd w:val="clear" w:color="auto" w:fill="auto"/>
          </w:tcPr>
          <w:p w14:paraId="3722B68D" w14:textId="77777777" w:rsidR="000F4F82" w:rsidRPr="00EE4F16" w:rsidRDefault="000F4F82" w:rsidP="00A551BF">
            <w:pPr>
              <w:pStyle w:val="TableCell0-0115Break"/>
              <w:rPr>
                <w:rStyle w:val="ExampleSource"/>
              </w:rPr>
            </w:pPr>
          </w:p>
        </w:tc>
        <w:tc>
          <w:tcPr>
            <w:tcW w:w="1247" w:type="dxa"/>
            <w:shd w:val="clear" w:color="auto" w:fill="auto"/>
          </w:tcPr>
          <w:p w14:paraId="49C21025" w14:textId="77777777" w:rsidR="000F4F82" w:rsidRPr="007B599D" w:rsidRDefault="000F4F82" w:rsidP="00A551BF">
            <w:pPr>
              <w:pStyle w:val="TableCell0-0115Break"/>
              <w:rPr>
                <w:rStyle w:val="ChItalBold"/>
              </w:rPr>
            </w:pPr>
            <w:r w:rsidRPr="007B599D">
              <w:rPr>
                <w:rStyle w:val="ChItalBold"/>
              </w:rPr>
              <w:t>brat</w:t>
            </w:r>
          </w:p>
        </w:tc>
        <w:tc>
          <w:tcPr>
            <w:tcW w:w="1418" w:type="dxa"/>
            <w:shd w:val="clear" w:color="auto" w:fill="auto"/>
          </w:tcPr>
          <w:p w14:paraId="34F23BE0" w14:textId="77777777" w:rsidR="000F4F82" w:rsidRPr="008F535B" w:rsidRDefault="000F4F82" w:rsidP="00A551BF">
            <w:pPr>
              <w:pStyle w:val="TableCell0-0115Break"/>
              <w:rPr>
                <w:rStyle w:val="ChCharisSIL"/>
              </w:rPr>
            </w:pPr>
            <w:r w:rsidRPr="008F535B">
              <w:rPr>
                <w:rStyle w:val="ChCharisSIL"/>
              </w:rPr>
              <w:t>ˈbɾɐt̚</w:t>
            </w:r>
          </w:p>
        </w:tc>
        <w:tc>
          <w:tcPr>
            <w:tcW w:w="1361" w:type="dxa"/>
            <w:shd w:val="clear" w:color="auto" w:fill="auto"/>
          </w:tcPr>
          <w:p w14:paraId="4BEFD172"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4A42F0C8" w14:textId="77777777" w:rsidR="000F4F82" w:rsidRPr="003E69D6" w:rsidRDefault="000F4F82" w:rsidP="00A551BF">
            <w:pPr>
              <w:pStyle w:val="TableCell0-0115Break"/>
            </w:pPr>
            <w:r w:rsidRPr="003E69D6">
              <w:t>be</w:t>
            </w:r>
            <w:r>
              <w:t xml:space="preserve"> </w:t>
            </w:r>
            <w:r w:rsidRPr="003E69D6">
              <w:t>heavy</w:t>
            </w:r>
          </w:p>
        </w:tc>
      </w:tr>
      <w:tr w:rsidR="00AC23C4" w:rsidRPr="003E69D6" w14:paraId="73AB710D" w14:textId="77777777" w:rsidTr="00BC00CF">
        <w:tc>
          <w:tcPr>
            <w:tcW w:w="236" w:type="dxa"/>
            <w:shd w:val="clear" w:color="auto" w:fill="auto"/>
          </w:tcPr>
          <w:p w14:paraId="21CBCEF4" w14:textId="77777777" w:rsidR="000F4F82" w:rsidRPr="00EE4F16" w:rsidRDefault="000F4F82" w:rsidP="00A551BF">
            <w:pPr>
              <w:pStyle w:val="TableCell0-0115Break"/>
              <w:rPr>
                <w:rStyle w:val="ExampleSource"/>
              </w:rPr>
            </w:pPr>
          </w:p>
        </w:tc>
        <w:tc>
          <w:tcPr>
            <w:tcW w:w="1247" w:type="dxa"/>
            <w:shd w:val="clear" w:color="auto" w:fill="auto"/>
          </w:tcPr>
          <w:p w14:paraId="22CF286E" w14:textId="77777777" w:rsidR="000F4F82" w:rsidRPr="007B599D" w:rsidRDefault="000F4F82" w:rsidP="00A551BF">
            <w:pPr>
              <w:pStyle w:val="TableCell0-0115Break"/>
              <w:rPr>
                <w:rStyle w:val="ChItalBold"/>
              </w:rPr>
            </w:pPr>
            <w:r w:rsidRPr="007B599D">
              <w:rPr>
                <w:rStyle w:val="ChItalBold"/>
              </w:rPr>
              <w:t>bua</w:t>
            </w:r>
          </w:p>
        </w:tc>
        <w:tc>
          <w:tcPr>
            <w:tcW w:w="1418" w:type="dxa"/>
            <w:shd w:val="clear" w:color="auto" w:fill="auto"/>
          </w:tcPr>
          <w:p w14:paraId="004EC9E0" w14:textId="77777777" w:rsidR="000F4F82" w:rsidRPr="008F535B" w:rsidRDefault="000F4F82" w:rsidP="00A551BF">
            <w:pPr>
              <w:pStyle w:val="TableCell0-0115Break"/>
              <w:rPr>
                <w:rStyle w:val="ChCharisSIL"/>
              </w:rPr>
            </w:pPr>
            <w:r w:rsidRPr="008F535B">
              <w:rPr>
                <w:rStyle w:val="ChCharisSIL"/>
              </w:rPr>
              <w:t>ˈbu.a</w:t>
            </w:r>
          </w:p>
        </w:tc>
        <w:tc>
          <w:tcPr>
            <w:tcW w:w="1361" w:type="dxa"/>
            <w:shd w:val="clear" w:color="auto" w:fill="auto"/>
          </w:tcPr>
          <w:p w14:paraId="69A3358B"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54A04EB" w14:textId="77777777" w:rsidR="000F4F82" w:rsidRPr="003E69D6" w:rsidRDefault="000F4F82" w:rsidP="00A551BF">
            <w:pPr>
              <w:pStyle w:val="TableCell0-0115Break"/>
            </w:pPr>
            <w:r w:rsidRPr="003E69D6">
              <w:t>fruit</w:t>
            </w:r>
          </w:p>
        </w:tc>
      </w:tr>
      <w:tr w:rsidR="00AC23C4" w:rsidRPr="003E69D6" w14:paraId="42B2B836" w14:textId="77777777" w:rsidTr="00BC00CF">
        <w:tc>
          <w:tcPr>
            <w:tcW w:w="236" w:type="dxa"/>
            <w:shd w:val="clear" w:color="auto" w:fill="auto"/>
          </w:tcPr>
          <w:p w14:paraId="131CFD15" w14:textId="77777777" w:rsidR="000F4F82" w:rsidRPr="00EE4F16" w:rsidRDefault="000F4F82" w:rsidP="00A551BF">
            <w:pPr>
              <w:pStyle w:val="TableCell0-0115Break"/>
              <w:rPr>
                <w:rStyle w:val="ExampleSource"/>
              </w:rPr>
            </w:pPr>
          </w:p>
        </w:tc>
        <w:tc>
          <w:tcPr>
            <w:tcW w:w="1247" w:type="dxa"/>
            <w:shd w:val="clear" w:color="auto" w:fill="auto"/>
          </w:tcPr>
          <w:p w14:paraId="5A25BDC2" w14:textId="77777777" w:rsidR="000F4F82" w:rsidRPr="007B599D" w:rsidRDefault="000F4F82" w:rsidP="00A551BF">
            <w:pPr>
              <w:pStyle w:val="TableCell0-0115Break"/>
              <w:rPr>
                <w:rStyle w:val="ChItalBold"/>
              </w:rPr>
            </w:pPr>
            <w:r w:rsidRPr="007B599D">
              <w:rPr>
                <w:rStyle w:val="ChItalBold"/>
              </w:rPr>
              <w:t>buang</w:t>
            </w:r>
          </w:p>
        </w:tc>
        <w:tc>
          <w:tcPr>
            <w:tcW w:w="1418" w:type="dxa"/>
            <w:shd w:val="clear" w:color="auto" w:fill="auto"/>
          </w:tcPr>
          <w:p w14:paraId="74ED9EFA" w14:textId="77777777" w:rsidR="000F4F82" w:rsidRPr="008F535B" w:rsidRDefault="000F4F82" w:rsidP="00A551BF">
            <w:pPr>
              <w:pStyle w:val="TableCell0-0115Break"/>
              <w:rPr>
                <w:rStyle w:val="ChCharisSIL"/>
              </w:rPr>
            </w:pPr>
            <w:r w:rsidRPr="008F535B">
              <w:rPr>
                <w:rStyle w:val="ChCharisSIL"/>
              </w:rPr>
              <w:t>ˈbu.ɐŋ</w:t>
            </w:r>
          </w:p>
        </w:tc>
        <w:tc>
          <w:tcPr>
            <w:tcW w:w="1361" w:type="dxa"/>
            <w:shd w:val="clear" w:color="auto" w:fill="auto"/>
          </w:tcPr>
          <w:p w14:paraId="5AF8E56A"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1985F272" w14:textId="77777777" w:rsidR="000F4F82" w:rsidRPr="003E69D6" w:rsidRDefault="000F4F82" w:rsidP="00A551BF">
            <w:pPr>
              <w:pStyle w:val="TableCell0-0115Break"/>
            </w:pPr>
            <w:r w:rsidRPr="003E69D6">
              <w:t>discard</w:t>
            </w:r>
          </w:p>
        </w:tc>
      </w:tr>
      <w:tr w:rsidR="00AC23C4" w:rsidRPr="003E69D6" w14:paraId="23D50B8E" w14:textId="77777777" w:rsidTr="00BC00CF">
        <w:tc>
          <w:tcPr>
            <w:tcW w:w="236" w:type="dxa"/>
            <w:shd w:val="clear" w:color="auto" w:fill="auto"/>
          </w:tcPr>
          <w:p w14:paraId="5D51BD51" w14:textId="77777777" w:rsidR="000F4F82" w:rsidRPr="00EE4F16" w:rsidRDefault="000F4F82" w:rsidP="00A551BF">
            <w:pPr>
              <w:pStyle w:val="TableCell0-0115Break"/>
              <w:rPr>
                <w:rStyle w:val="ExampleSource"/>
              </w:rPr>
            </w:pPr>
          </w:p>
        </w:tc>
        <w:tc>
          <w:tcPr>
            <w:tcW w:w="1247" w:type="dxa"/>
            <w:shd w:val="clear" w:color="auto" w:fill="auto"/>
          </w:tcPr>
          <w:p w14:paraId="23D8B421" w14:textId="77777777" w:rsidR="000F4F82" w:rsidRPr="007B599D" w:rsidRDefault="000F4F82" w:rsidP="00A551BF">
            <w:pPr>
              <w:pStyle w:val="TableCell0-0115Break"/>
              <w:rPr>
                <w:rStyle w:val="ChItalBold"/>
              </w:rPr>
            </w:pPr>
            <w:r w:rsidRPr="007B599D">
              <w:rPr>
                <w:rStyle w:val="ChItalBold"/>
              </w:rPr>
              <w:t>buat</w:t>
            </w:r>
          </w:p>
        </w:tc>
        <w:tc>
          <w:tcPr>
            <w:tcW w:w="1418" w:type="dxa"/>
            <w:shd w:val="clear" w:color="auto" w:fill="auto"/>
          </w:tcPr>
          <w:p w14:paraId="4B831873" w14:textId="77777777" w:rsidR="000F4F82" w:rsidRPr="008F535B" w:rsidRDefault="000F4F82" w:rsidP="00A551BF">
            <w:pPr>
              <w:pStyle w:val="TableCell0-0115Break"/>
              <w:rPr>
                <w:rStyle w:val="ChCharisSIL"/>
              </w:rPr>
            </w:pPr>
            <w:r w:rsidRPr="008F535B">
              <w:rPr>
                <w:rStyle w:val="ChCharisSIL"/>
              </w:rPr>
              <w:t>ˈbu.ɐt</w:t>
            </w:r>
          </w:p>
        </w:tc>
        <w:tc>
          <w:tcPr>
            <w:tcW w:w="1361" w:type="dxa"/>
            <w:shd w:val="clear" w:color="auto" w:fill="auto"/>
          </w:tcPr>
          <w:p w14:paraId="7F4DD209"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677F9070" w14:textId="77777777" w:rsidR="000F4F82" w:rsidRPr="003E69D6" w:rsidRDefault="000F4F82" w:rsidP="00A551BF">
            <w:pPr>
              <w:pStyle w:val="TableCell0-0115Break"/>
            </w:pPr>
            <w:r w:rsidRPr="003E69D6">
              <w:t>make</w:t>
            </w:r>
          </w:p>
        </w:tc>
      </w:tr>
      <w:tr w:rsidR="00AC23C4" w:rsidRPr="003E69D6" w14:paraId="59E4FAF6" w14:textId="77777777" w:rsidTr="00BC00CF">
        <w:tc>
          <w:tcPr>
            <w:tcW w:w="236" w:type="dxa"/>
            <w:shd w:val="clear" w:color="auto" w:fill="auto"/>
          </w:tcPr>
          <w:p w14:paraId="3F290B85" w14:textId="77777777" w:rsidR="000F4F82" w:rsidRPr="00EE4F16" w:rsidRDefault="000F4F82" w:rsidP="00A551BF">
            <w:pPr>
              <w:pStyle w:val="TableCell0-0115Break"/>
              <w:rPr>
                <w:rStyle w:val="ExampleSource"/>
              </w:rPr>
            </w:pPr>
          </w:p>
        </w:tc>
        <w:tc>
          <w:tcPr>
            <w:tcW w:w="1247" w:type="dxa"/>
            <w:shd w:val="clear" w:color="auto" w:fill="auto"/>
          </w:tcPr>
          <w:p w14:paraId="24ABCB5A" w14:textId="77777777" w:rsidR="000F4F82" w:rsidRPr="007B599D" w:rsidRDefault="000F4F82" w:rsidP="00A551BF">
            <w:pPr>
              <w:pStyle w:val="TableCell0-0115Break"/>
              <w:rPr>
                <w:rStyle w:val="ChItalBold"/>
              </w:rPr>
            </w:pPr>
            <w:r w:rsidRPr="007B599D">
              <w:rPr>
                <w:rStyle w:val="ChItalBold"/>
              </w:rPr>
              <w:t>buat</w:t>
            </w:r>
          </w:p>
        </w:tc>
        <w:tc>
          <w:tcPr>
            <w:tcW w:w="1418" w:type="dxa"/>
            <w:shd w:val="clear" w:color="auto" w:fill="auto"/>
          </w:tcPr>
          <w:p w14:paraId="6DA513F5" w14:textId="77777777" w:rsidR="000F4F82" w:rsidRPr="008F535B" w:rsidRDefault="000F4F82" w:rsidP="00A551BF">
            <w:pPr>
              <w:pStyle w:val="TableCell0-0115Break"/>
              <w:rPr>
                <w:rStyle w:val="ChCharisSIL"/>
              </w:rPr>
            </w:pPr>
            <w:r w:rsidRPr="008F535B">
              <w:rPr>
                <w:rStyle w:val="ChCharisSIL"/>
              </w:rPr>
              <w:t>ˈbʊ.ɐt</w:t>
            </w:r>
          </w:p>
        </w:tc>
        <w:tc>
          <w:tcPr>
            <w:tcW w:w="1361" w:type="dxa"/>
            <w:shd w:val="clear" w:color="auto" w:fill="auto"/>
          </w:tcPr>
          <w:p w14:paraId="70FB9D28" w14:textId="77777777" w:rsidR="000F4F82" w:rsidRPr="008F535B" w:rsidRDefault="000F4F82" w:rsidP="00A551BF">
            <w:pPr>
              <w:pStyle w:val="TableCell0-0115Break"/>
              <w:rPr>
                <w:rStyle w:val="ChSmallCaps"/>
              </w:rPr>
            </w:pPr>
            <w:r w:rsidRPr="008F535B">
              <w:rPr>
                <w:rStyle w:val="ChSmallCaps"/>
              </w:rPr>
              <w:t>prep</w:t>
            </w:r>
          </w:p>
        </w:tc>
        <w:tc>
          <w:tcPr>
            <w:tcW w:w="2438" w:type="dxa"/>
            <w:shd w:val="clear" w:color="auto" w:fill="auto"/>
          </w:tcPr>
          <w:p w14:paraId="7FC8EACF" w14:textId="77777777" w:rsidR="000F4F82" w:rsidRPr="003E69D6" w:rsidRDefault="000F4F82" w:rsidP="00A551BF">
            <w:pPr>
              <w:pStyle w:val="TableCell0-0115Break"/>
            </w:pPr>
            <w:r w:rsidRPr="003E69D6">
              <w:t>for</w:t>
            </w:r>
          </w:p>
        </w:tc>
      </w:tr>
      <w:tr w:rsidR="00AC23C4" w:rsidRPr="003E69D6" w14:paraId="6EA91A91" w14:textId="77777777" w:rsidTr="00BC00CF">
        <w:tc>
          <w:tcPr>
            <w:tcW w:w="236" w:type="dxa"/>
            <w:shd w:val="clear" w:color="auto" w:fill="auto"/>
          </w:tcPr>
          <w:p w14:paraId="407CA1A2" w14:textId="77777777" w:rsidR="000F4F82" w:rsidRPr="00EE4F16" w:rsidRDefault="000F4F82" w:rsidP="00A551BF">
            <w:pPr>
              <w:pStyle w:val="TableCell0-0115Break"/>
              <w:rPr>
                <w:rStyle w:val="ExampleSource"/>
              </w:rPr>
            </w:pPr>
          </w:p>
        </w:tc>
        <w:tc>
          <w:tcPr>
            <w:tcW w:w="1247" w:type="dxa"/>
            <w:shd w:val="clear" w:color="auto" w:fill="auto"/>
          </w:tcPr>
          <w:p w14:paraId="08519DC5" w14:textId="77777777" w:rsidR="000F4F82" w:rsidRPr="007B599D" w:rsidRDefault="000F4F82" w:rsidP="00A551BF">
            <w:pPr>
              <w:pStyle w:val="TableCell0-0115Break"/>
              <w:rPr>
                <w:rStyle w:val="ChItalBold"/>
              </w:rPr>
            </w:pPr>
            <w:r w:rsidRPr="007B599D">
              <w:rPr>
                <w:rStyle w:val="ChItalBold"/>
              </w:rPr>
              <w:t>buaya</w:t>
            </w:r>
          </w:p>
        </w:tc>
        <w:tc>
          <w:tcPr>
            <w:tcW w:w="1418" w:type="dxa"/>
            <w:shd w:val="clear" w:color="auto" w:fill="auto"/>
          </w:tcPr>
          <w:p w14:paraId="3E1E40D8" w14:textId="77777777" w:rsidR="000F4F82" w:rsidRPr="008F535B" w:rsidRDefault="000F4F82" w:rsidP="00A551BF">
            <w:pPr>
              <w:pStyle w:val="TableCell0-0115Break"/>
              <w:rPr>
                <w:rStyle w:val="ChCharisSIL"/>
              </w:rPr>
            </w:pPr>
            <w:r w:rsidRPr="008F535B">
              <w:rPr>
                <w:rStyle w:val="ChCharisSIL"/>
              </w:rPr>
              <w:t>bʊ.ˈa.ja</w:t>
            </w:r>
          </w:p>
        </w:tc>
        <w:tc>
          <w:tcPr>
            <w:tcW w:w="1361" w:type="dxa"/>
            <w:shd w:val="clear" w:color="auto" w:fill="auto"/>
          </w:tcPr>
          <w:p w14:paraId="29AA73BD"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B26E843" w14:textId="77777777" w:rsidR="000F4F82" w:rsidRPr="003E69D6" w:rsidRDefault="000F4F82" w:rsidP="00A551BF">
            <w:pPr>
              <w:pStyle w:val="TableCell0-0115Break"/>
            </w:pPr>
            <w:r w:rsidRPr="003E69D6">
              <w:t>crocodile</w:t>
            </w:r>
          </w:p>
        </w:tc>
      </w:tr>
      <w:tr w:rsidR="00AC23C4" w:rsidRPr="003E69D6" w14:paraId="14B82BD0" w14:textId="77777777" w:rsidTr="00BC00CF">
        <w:tc>
          <w:tcPr>
            <w:tcW w:w="236" w:type="dxa"/>
            <w:shd w:val="clear" w:color="auto" w:fill="auto"/>
          </w:tcPr>
          <w:p w14:paraId="686D30C6" w14:textId="77777777" w:rsidR="000F4F82" w:rsidRPr="00EE4F16" w:rsidRDefault="000F4F82" w:rsidP="00A551BF">
            <w:pPr>
              <w:pStyle w:val="TableCell0-0115Break"/>
              <w:rPr>
                <w:rStyle w:val="ExampleSource"/>
              </w:rPr>
            </w:pPr>
          </w:p>
        </w:tc>
        <w:tc>
          <w:tcPr>
            <w:tcW w:w="1247" w:type="dxa"/>
            <w:shd w:val="clear" w:color="auto" w:fill="auto"/>
          </w:tcPr>
          <w:p w14:paraId="3FF4FEC3" w14:textId="77777777" w:rsidR="000F4F82" w:rsidRPr="007B599D" w:rsidRDefault="000F4F82" w:rsidP="00A551BF">
            <w:pPr>
              <w:pStyle w:val="TableCell0-0115Break"/>
              <w:rPr>
                <w:rStyle w:val="ChItalBold"/>
              </w:rPr>
            </w:pPr>
            <w:r w:rsidRPr="007B599D">
              <w:rPr>
                <w:rStyle w:val="ChItalBold"/>
              </w:rPr>
              <w:t>bubar</w:t>
            </w:r>
          </w:p>
        </w:tc>
        <w:tc>
          <w:tcPr>
            <w:tcW w:w="1418" w:type="dxa"/>
            <w:shd w:val="clear" w:color="auto" w:fill="auto"/>
          </w:tcPr>
          <w:p w14:paraId="34DE48B8" w14:textId="77777777" w:rsidR="000F4F82" w:rsidRPr="008F535B" w:rsidRDefault="000F4F82" w:rsidP="00A551BF">
            <w:pPr>
              <w:pStyle w:val="TableCell0-0115Break"/>
              <w:rPr>
                <w:rStyle w:val="ChCharisSIL"/>
              </w:rPr>
            </w:pPr>
            <w:r w:rsidRPr="008F535B">
              <w:rPr>
                <w:rStyle w:val="ChCharisSIL"/>
              </w:rPr>
              <w:t>ˈbu.bɐr̥</w:t>
            </w:r>
          </w:p>
        </w:tc>
        <w:tc>
          <w:tcPr>
            <w:tcW w:w="1361" w:type="dxa"/>
            <w:shd w:val="clear" w:color="auto" w:fill="auto"/>
          </w:tcPr>
          <w:p w14:paraId="4E98986E"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F1C88C7" w14:textId="77777777" w:rsidR="000F4F82" w:rsidRPr="003E69D6" w:rsidRDefault="000F4F82" w:rsidP="00A551BF">
            <w:pPr>
              <w:pStyle w:val="TableCell0-0115Break"/>
            </w:pPr>
            <w:r w:rsidRPr="003E69D6">
              <w:t>scatter</w:t>
            </w:r>
          </w:p>
        </w:tc>
      </w:tr>
      <w:tr w:rsidR="00AC23C4" w:rsidRPr="003E69D6" w14:paraId="40BC2094" w14:textId="77777777" w:rsidTr="00BC00CF">
        <w:tc>
          <w:tcPr>
            <w:tcW w:w="236" w:type="dxa"/>
            <w:shd w:val="clear" w:color="auto" w:fill="auto"/>
          </w:tcPr>
          <w:p w14:paraId="78758527" w14:textId="77777777" w:rsidR="000F4F82" w:rsidRPr="00EE4F16" w:rsidRDefault="000F4F82" w:rsidP="00A551BF">
            <w:pPr>
              <w:pStyle w:val="TableCell0-0115Break"/>
              <w:rPr>
                <w:rStyle w:val="ExampleSource"/>
              </w:rPr>
            </w:pPr>
          </w:p>
        </w:tc>
        <w:tc>
          <w:tcPr>
            <w:tcW w:w="1247" w:type="dxa"/>
            <w:shd w:val="clear" w:color="auto" w:fill="auto"/>
          </w:tcPr>
          <w:p w14:paraId="4F822B05" w14:textId="77777777" w:rsidR="000F4F82" w:rsidRPr="007B599D" w:rsidRDefault="000F4F82" w:rsidP="00A551BF">
            <w:pPr>
              <w:pStyle w:val="TableCell0-0115Break"/>
              <w:rPr>
                <w:rStyle w:val="ChItalBold"/>
              </w:rPr>
            </w:pPr>
            <w:r w:rsidRPr="007B599D">
              <w:rPr>
                <w:rStyle w:val="ChItalBold"/>
              </w:rPr>
              <w:t>bujang</w:t>
            </w:r>
          </w:p>
        </w:tc>
        <w:tc>
          <w:tcPr>
            <w:tcW w:w="1418" w:type="dxa"/>
            <w:shd w:val="clear" w:color="auto" w:fill="auto"/>
          </w:tcPr>
          <w:p w14:paraId="4FB9306A" w14:textId="77777777" w:rsidR="000F4F82" w:rsidRPr="008F535B" w:rsidRDefault="000F4F82" w:rsidP="00A551BF">
            <w:pPr>
              <w:pStyle w:val="TableCell0-0115Break"/>
              <w:rPr>
                <w:rStyle w:val="ChCharisSIL"/>
              </w:rPr>
            </w:pPr>
            <w:r w:rsidRPr="008F535B">
              <w:rPr>
                <w:rStyle w:val="ChCharisSIL"/>
              </w:rPr>
              <w:t>ˈbu.dʒɐŋ</w:t>
            </w:r>
          </w:p>
        </w:tc>
        <w:tc>
          <w:tcPr>
            <w:tcW w:w="1361" w:type="dxa"/>
            <w:shd w:val="clear" w:color="auto" w:fill="auto"/>
          </w:tcPr>
          <w:p w14:paraId="0E8324EF"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582C90CE" w14:textId="77777777" w:rsidR="000F4F82" w:rsidRPr="003E69D6" w:rsidRDefault="000F4F82" w:rsidP="00A551BF">
            <w:pPr>
              <w:pStyle w:val="TableCell0-0115Break"/>
            </w:pPr>
            <w:r w:rsidRPr="003E69D6">
              <w:t>be</w:t>
            </w:r>
            <w:r>
              <w:t xml:space="preserve"> </w:t>
            </w:r>
            <w:r w:rsidRPr="003E69D6">
              <w:t>unmarried</w:t>
            </w:r>
          </w:p>
        </w:tc>
      </w:tr>
      <w:tr w:rsidR="00AC23C4" w:rsidRPr="003E69D6" w14:paraId="01F8E26B" w14:textId="77777777" w:rsidTr="00BC00CF">
        <w:tc>
          <w:tcPr>
            <w:tcW w:w="236" w:type="dxa"/>
            <w:shd w:val="clear" w:color="auto" w:fill="auto"/>
          </w:tcPr>
          <w:p w14:paraId="0C3A9D45" w14:textId="77777777" w:rsidR="000F4F82" w:rsidRPr="00EE4F16" w:rsidRDefault="000F4F82" w:rsidP="00A551BF">
            <w:pPr>
              <w:pStyle w:val="TableCell0-0115Break"/>
              <w:rPr>
                <w:rStyle w:val="ExampleSource"/>
              </w:rPr>
            </w:pPr>
          </w:p>
        </w:tc>
        <w:tc>
          <w:tcPr>
            <w:tcW w:w="1247" w:type="dxa"/>
            <w:shd w:val="clear" w:color="auto" w:fill="auto"/>
          </w:tcPr>
          <w:p w14:paraId="3FB008D4" w14:textId="77777777" w:rsidR="000F4F82" w:rsidRPr="007B599D" w:rsidRDefault="000F4F82" w:rsidP="00A551BF">
            <w:pPr>
              <w:pStyle w:val="TableCell0-0115Break"/>
              <w:rPr>
                <w:rStyle w:val="ChItalBold"/>
              </w:rPr>
            </w:pPr>
            <w:r w:rsidRPr="007B599D">
              <w:rPr>
                <w:rStyle w:val="ChItalBold"/>
              </w:rPr>
              <w:t>bujuk</w:t>
            </w:r>
          </w:p>
        </w:tc>
        <w:tc>
          <w:tcPr>
            <w:tcW w:w="1418" w:type="dxa"/>
            <w:shd w:val="clear" w:color="auto" w:fill="auto"/>
          </w:tcPr>
          <w:p w14:paraId="5F4F7FA9" w14:textId="77777777" w:rsidR="000F4F82" w:rsidRPr="008F535B" w:rsidRDefault="000F4F82" w:rsidP="00A551BF">
            <w:pPr>
              <w:pStyle w:val="TableCell0-0115Break"/>
              <w:rPr>
                <w:rStyle w:val="ChCharisSIL"/>
              </w:rPr>
            </w:pPr>
            <w:r w:rsidRPr="008F535B">
              <w:rPr>
                <w:rStyle w:val="ChCharisSIL"/>
              </w:rPr>
              <w:t>ˈbu.dʒʊk</w:t>
            </w:r>
          </w:p>
        </w:tc>
        <w:tc>
          <w:tcPr>
            <w:tcW w:w="1361" w:type="dxa"/>
            <w:shd w:val="clear" w:color="auto" w:fill="auto"/>
          </w:tcPr>
          <w:p w14:paraId="07E15DA6"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6BD26851" w14:textId="77777777" w:rsidR="000F4F82" w:rsidRPr="003E69D6" w:rsidRDefault="000F4F82" w:rsidP="00A551BF">
            <w:pPr>
              <w:pStyle w:val="TableCell0-0115Break"/>
            </w:pPr>
            <w:r w:rsidRPr="003E69D6">
              <w:t>trick</w:t>
            </w:r>
          </w:p>
        </w:tc>
      </w:tr>
      <w:tr w:rsidR="00AC23C4" w:rsidRPr="003E69D6" w14:paraId="24C5B639" w14:textId="77777777" w:rsidTr="00BC00CF">
        <w:tc>
          <w:tcPr>
            <w:tcW w:w="236" w:type="dxa"/>
            <w:shd w:val="clear" w:color="auto" w:fill="auto"/>
          </w:tcPr>
          <w:p w14:paraId="4412C111" w14:textId="77777777" w:rsidR="000F4F82" w:rsidRPr="00EE4F16" w:rsidRDefault="000F4F82" w:rsidP="00A551BF">
            <w:pPr>
              <w:pStyle w:val="TableCell0-0115Break"/>
              <w:rPr>
                <w:rStyle w:val="ExampleSource"/>
              </w:rPr>
            </w:pPr>
          </w:p>
        </w:tc>
        <w:tc>
          <w:tcPr>
            <w:tcW w:w="1247" w:type="dxa"/>
            <w:shd w:val="clear" w:color="auto" w:fill="auto"/>
          </w:tcPr>
          <w:p w14:paraId="1E858ABD" w14:textId="77777777" w:rsidR="000F4F82" w:rsidRPr="007B599D" w:rsidRDefault="000F4F82" w:rsidP="00A551BF">
            <w:pPr>
              <w:pStyle w:val="TableCell0-0115Break"/>
              <w:rPr>
                <w:rStyle w:val="ChItalBold"/>
              </w:rPr>
            </w:pPr>
            <w:r w:rsidRPr="007B599D">
              <w:rPr>
                <w:rStyle w:val="ChItalBold"/>
              </w:rPr>
              <w:t>buka</w:t>
            </w:r>
          </w:p>
        </w:tc>
        <w:tc>
          <w:tcPr>
            <w:tcW w:w="1418" w:type="dxa"/>
            <w:shd w:val="clear" w:color="auto" w:fill="auto"/>
          </w:tcPr>
          <w:p w14:paraId="04282BD0" w14:textId="77777777" w:rsidR="000F4F82" w:rsidRPr="008F535B" w:rsidRDefault="000F4F82" w:rsidP="00A551BF">
            <w:pPr>
              <w:pStyle w:val="TableCell0-0115Break"/>
              <w:rPr>
                <w:rStyle w:val="ChCharisSIL"/>
              </w:rPr>
            </w:pPr>
            <w:r w:rsidRPr="008F535B">
              <w:rPr>
                <w:rStyle w:val="ChCharisSIL"/>
              </w:rPr>
              <w:t>ˈbu.ka</w:t>
            </w:r>
          </w:p>
        </w:tc>
        <w:tc>
          <w:tcPr>
            <w:tcW w:w="1361" w:type="dxa"/>
            <w:shd w:val="clear" w:color="auto" w:fill="auto"/>
          </w:tcPr>
          <w:p w14:paraId="1425720D"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B952BFE" w14:textId="77777777" w:rsidR="000F4F82" w:rsidRPr="003E69D6" w:rsidRDefault="000F4F82" w:rsidP="00A551BF">
            <w:pPr>
              <w:pStyle w:val="TableCell0-0115Break"/>
            </w:pPr>
            <w:r w:rsidRPr="003E69D6">
              <w:t>open</w:t>
            </w:r>
          </w:p>
        </w:tc>
      </w:tr>
      <w:tr w:rsidR="00AC23C4" w:rsidRPr="003E69D6" w14:paraId="51CDDBB5" w14:textId="77777777" w:rsidTr="00BC00CF">
        <w:tc>
          <w:tcPr>
            <w:tcW w:w="236" w:type="dxa"/>
            <w:shd w:val="clear" w:color="auto" w:fill="auto"/>
          </w:tcPr>
          <w:p w14:paraId="4FEC616D" w14:textId="77777777" w:rsidR="000F4F82" w:rsidRPr="00EE4F16" w:rsidRDefault="000F4F82" w:rsidP="00A551BF">
            <w:pPr>
              <w:pStyle w:val="TableCell0-0115Break"/>
              <w:rPr>
                <w:rStyle w:val="ExampleSource"/>
              </w:rPr>
            </w:pPr>
          </w:p>
        </w:tc>
        <w:tc>
          <w:tcPr>
            <w:tcW w:w="1247" w:type="dxa"/>
            <w:shd w:val="clear" w:color="auto" w:fill="auto"/>
          </w:tcPr>
          <w:p w14:paraId="3A627FB2" w14:textId="77777777" w:rsidR="000F4F82" w:rsidRPr="007B599D" w:rsidRDefault="000F4F82" w:rsidP="00A551BF">
            <w:pPr>
              <w:pStyle w:val="TableCell0-0115Break"/>
              <w:rPr>
                <w:rStyle w:val="ChItalBold"/>
              </w:rPr>
            </w:pPr>
            <w:r w:rsidRPr="007B599D">
              <w:rPr>
                <w:rStyle w:val="ChItalBold"/>
              </w:rPr>
              <w:t>bukang</w:t>
            </w:r>
          </w:p>
        </w:tc>
        <w:tc>
          <w:tcPr>
            <w:tcW w:w="1418" w:type="dxa"/>
            <w:shd w:val="clear" w:color="auto" w:fill="auto"/>
          </w:tcPr>
          <w:p w14:paraId="6FC9951F" w14:textId="77777777" w:rsidR="000F4F82" w:rsidRPr="008F535B" w:rsidRDefault="000F4F82" w:rsidP="00A551BF">
            <w:pPr>
              <w:pStyle w:val="TableCell0-0115Break"/>
              <w:rPr>
                <w:rStyle w:val="ChCharisSIL"/>
              </w:rPr>
            </w:pPr>
            <w:r w:rsidRPr="008F535B">
              <w:rPr>
                <w:rStyle w:val="ChCharisSIL"/>
              </w:rPr>
              <w:t>ˈbʊ.kɐn</w:t>
            </w:r>
          </w:p>
        </w:tc>
        <w:tc>
          <w:tcPr>
            <w:tcW w:w="1361" w:type="dxa"/>
            <w:shd w:val="clear" w:color="auto" w:fill="auto"/>
          </w:tcPr>
          <w:p w14:paraId="236AAEB7" w14:textId="77777777" w:rsidR="000F4F82" w:rsidRPr="008F535B" w:rsidRDefault="000F4F82" w:rsidP="00A551BF">
            <w:pPr>
              <w:pStyle w:val="TableCell0-0115Break"/>
              <w:rPr>
                <w:rStyle w:val="ChSmallCaps"/>
              </w:rPr>
            </w:pPr>
            <w:r w:rsidRPr="008F535B">
              <w:rPr>
                <w:rStyle w:val="ChSmallCaps"/>
              </w:rPr>
              <w:t>adv</w:t>
            </w:r>
          </w:p>
        </w:tc>
        <w:tc>
          <w:tcPr>
            <w:tcW w:w="2438" w:type="dxa"/>
            <w:shd w:val="clear" w:color="auto" w:fill="auto"/>
          </w:tcPr>
          <w:p w14:paraId="4EBD5E0C" w14:textId="77777777" w:rsidR="000F4F82" w:rsidRPr="003E69D6" w:rsidRDefault="000F4F82" w:rsidP="00A551BF">
            <w:pPr>
              <w:pStyle w:val="TableCell0-0115Break"/>
            </w:pPr>
            <w:r w:rsidRPr="007F6544">
              <w:rPr>
                <w:rStyle w:val="ChSmallCaps"/>
              </w:rPr>
              <w:t>neg</w:t>
            </w:r>
          </w:p>
        </w:tc>
      </w:tr>
      <w:tr w:rsidR="00AC23C4" w:rsidRPr="003E69D6" w14:paraId="1F1BC947" w14:textId="77777777" w:rsidTr="00BC00CF">
        <w:tc>
          <w:tcPr>
            <w:tcW w:w="236" w:type="dxa"/>
            <w:shd w:val="clear" w:color="auto" w:fill="auto"/>
          </w:tcPr>
          <w:p w14:paraId="6172976D" w14:textId="77777777" w:rsidR="000F4F82" w:rsidRPr="00EE4F16" w:rsidRDefault="000F4F82" w:rsidP="00A551BF">
            <w:pPr>
              <w:pStyle w:val="TableCell0-0115Break"/>
              <w:rPr>
                <w:rStyle w:val="ExampleSource"/>
              </w:rPr>
            </w:pPr>
          </w:p>
        </w:tc>
        <w:tc>
          <w:tcPr>
            <w:tcW w:w="1247" w:type="dxa"/>
            <w:shd w:val="clear" w:color="auto" w:fill="auto"/>
          </w:tcPr>
          <w:p w14:paraId="0428274A" w14:textId="77777777" w:rsidR="000F4F82" w:rsidRPr="007B599D" w:rsidRDefault="000F4F82" w:rsidP="00A551BF">
            <w:pPr>
              <w:pStyle w:val="TableCell0-0115Break"/>
              <w:rPr>
                <w:rStyle w:val="ChItalBold"/>
              </w:rPr>
            </w:pPr>
            <w:r w:rsidRPr="007B599D">
              <w:rPr>
                <w:rStyle w:val="ChItalBold"/>
              </w:rPr>
              <w:t>bukit</w:t>
            </w:r>
          </w:p>
        </w:tc>
        <w:tc>
          <w:tcPr>
            <w:tcW w:w="1418" w:type="dxa"/>
            <w:shd w:val="clear" w:color="auto" w:fill="auto"/>
          </w:tcPr>
          <w:p w14:paraId="1377EA92" w14:textId="77777777" w:rsidR="000F4F82" w:rsidRPr="008F535B" w:rsidRDefault="000F4F82" w:rsidP="00A551BF">
            <w:pPr>
              <w:pStyle w:val="TableCell0-0115Break"/>
              <w:rPr>
                <w:rStyle w:val="ChCharisSIL"/>
              </w:rPr>
            </w:pPr>
            <w:r w:rsidRPr="008F535B">
              <w:rPr>
                <w:rStyle w:val="ChCharisSIL"/>
              </w:rPr>
              <w:t>ˈbu.kɪt</w:t>
            </w:r>
          </w:p>
        </w:tc>
        <w:tc>
          <w:tcPr>
            <w:tcW w:w="1361" w:type="dxa"/>
            <w:shd w:val="clear" w:color="auto" w:fill="auto"/>
          </w:tcPr>
          <w:p w14:paraId="7A6EAEB7"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3318DDB" w14:textId="77777777" w:rsidR="000F4F82" w:rsidRPr="003E69D6" w:rsidRDefault="000F4F82" w:rsidP="00A551BF">
            <w:pPr>
              <w:pStyle w:val="TableCell0-0115Break"/>
            </w:pPr>
            <w:r w:rsidRPr="003E69D6">
              <w:t>mountain</w:t>
            </w:r>
          </w:p>
        </w:tc>
      </w:tr>
      <w:tr w:rsidR="00AC23C4" w:rsidRPr="003E69D6" w14:paraId="37A7C4A7" w14:textId="77777777" w:rsidTr="00BC00CF">
        <w:tc>
          <w:tcPr>
            <w:tcW w:w="236" w:type="dxa"/>
            <w:shd w:val="clear" w:color="auto" w:fill="auto"/>
          </w:tcPr>
          <w:p w14:paraId="08055D8C" w14:textId="77777777" w:rsidR="000F4F82" w:rsidRPr="00EE4F16" w:rsidRDefault="000F4F82" w:rsidP="00A551BF">
            <w:pPr>
              <w:pStyle w:val="TableCell0-0115Break"/>
              <w:rPr>
                <w:rStyle w:val="ExampleSource"/>
              </w:rPr>
            </w:pPr>
          </w:p>
        </w:tc>
        <w:tc>
          <w:tcPr>
            <w:tcW w:w="1247" w:type="dxa"/>
            <w:shd w:val="clear" w:color="auto" w:fill="auto"/>
          </w:tcPr>
          <w:p w14:paraId="50E2898B" w14:textId="77777777" w:rsidR="000F4F82" w:rsidRPr="007B599D" w:rsidRDefault="000F4F82" w:rsidP="00A551BF">
            <w:pPr>
              <w:pStyle w:val="TableCell0-0115Break"/>
              <w:rPr>
                <w:rStyle w:val="ChItalBold"/>
              </w:rPr>
            </w:pPr>
            <w:r w:rsidRPr="007B599D">
              <w:rPr>
                <w:rStyle w:val="ChItalBold"/>
              </w:rPr>
              <w:t>bulang</w:t>
            </w:r>
          </w:p>
        </w:tc>
        <w:tc>
          <w:tcPr>
            <w:tcW w:w="1418" w:type="dxa"/>
            <w:shd w:val="clear" w:color="auto" w:fill="auto"/>
          </w:tcPr>
          <w:p w14:paraId="1DC3707E" w14:textId="77777777" w:rsidR="000F4F82" w:rsidRPr="008F535B" w:rsidRDefault="000F4F82" w:rsidP="00A551BF">
            <w:pPr>
              <w:pStyle w:val="TableCell0-0115Break"/>
              <w:rPr>
                <w:rStyle w:val="ChCharisSIL"/>
              </w:rPr>
            </w:pPr>
            <w:r w:rsidRPr="008F535B">
              <w:rPr>
                <w:rStyle w:val="ChCharisSIL"/>
              </w:rPr>
              <w:t>ˈbu.lɐn</w:t>
            </w:r>
          </w:p>
        </w:tc>
        <w:tc>
          <w:tcPr>
            <w:tcW w:w="1361" w:type="dxa"/>
            <w:shd w:val="clear" w:color="auto" w:fill="auto"/>
          </w:tcPr>
          <w:p w14:paraId="6DBF40D3"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D26E18D" w14:textId="77777777" w:rsidR="000F4F82" w:rsidRPr="003E69D6" w:rsidRDefault="000F4F82" w:rsidP="00A551BF">
            <w:pPr>
              <w:pStyle w:val="TableCell0-0115Break"/>
            </w:pPr>
            <w:r w:rsidRPr="003E69D6">
              <w:t>month</w:t>
            </w:r>
          </w:p>
        </w:tc>
      </w:tr>
      <w:tr w:rsidR="00AC23C4" w:rsidRPr="003E69D6" w14:paraId="06AF1BE9" w14:textId="77777777" w:rsidTr="00BC00CF">
        <w:tc>
          <w:tcPr>
            <w:tcW w:w="236" w:type="dxa"/>
            <w:shd w:val="clear" w:color="auto" w:fill="auto"/>
          </w:tcPr>
          <w:p w14:paraId="3A2FF9C2" w14:textId="77777777" w:rsidR="000F4F82" w:rsidRPr="00EE4F16" w:rsidRDefault="000F4F82" w:rsidP="00A551BF">
            <w:pPr>
              <w:pStyle w:val="TableCell0-0115Break"/>
              <w:rPr>
                <w:rStyle w:val="ExampleSource"/>
              </w:rPr>
            </w:pPr>
          </w:p>
        </w:tc>
        <w:tc>
          <w:tcPr>
            <w:tcW w:w="1247" w:type="dxa"/>
            <w:shd w:val="clear" w:color="auto" w:fill="auto"/>
          </w:tcPr>
          <w:p w14:paraId="5D8D5F11" w14:textId="77777777" w:rsidR="000F4F82" w:rsidRPr="007B599D" w:rsidRDefault="000F4F82" w:rsidP="00A551BF">
            <w:pPr>
              <w:pStyle w:val="TableCell0-0115Break"/>
              <w:rPr>
                <w:rStyle w:val="ChItalBold"/>
              </w:rPr>
            </w:pPr>
            <w:r w:rsidRPr="007B599D">
              <w:rPr>
                <w:rStyle w:val="ChItalBold"/>
              </w:rPr>
              <w:t>bulat</w:t>
            </w:r>
          </w:p>
        </w:tc>
        <w:tc>
          <w:tcPr>
            <w:tcW w:w="1418" w:type="dxa"/>
            <w:shd w:val="clear" w:color="auto" w:fill="auto"/>
          </w:tcPr>
          <w:p w14:paraId="1384F5FB" w14:textId="77777777" w:rsidR="000F4F82" w:rsidRPr="008F535B" w:rsidRDefault="000F4F82" w:rsidP="00A551BF">
            <w:pPr>
              <w:pStyle w:val="TableCell0-0115Break"/>
              <w:rPr>
                <w:rStyle w:val="ChCharisSIL"/>
              </w:rPr>
            </w:pPr>
            <w:r w:rsidRPr="008F535B">
              <w:rPr>
                <w:rStyle w:val="ChCharisSIL"/>
              </w:rPr>
              <w:t>ˈbu.lɐt̚</w:t>
            </w:r>
          </w:p>
        </w:tc>
        <w:tc>
          <w:tcPr>
            <w:tcW w:w="1361" w:type="dxa"/>
            <w:shd w:val="clear" w:color="auto" w:fill="auto"/>
          </w:tcPr>
          <w:p w14:paraId="6EDD59C0"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3CC9041A" w14:textId="77777777" w:rsidR="000F4F82" w:rsidRPr="003E69D6" w:rsidRDefault="000F4F82" w:rsidP="00A551BF">
            <w:pPr>
              <w:pStyle w:val="TableCell0-0115Break"/>
            </w:pPr>
            <w:r w:rsidRPr="003E69D6">
              <w:t>be</w:t>
            </w:r>
            <w:r>
              <w:t xml:space="preserve"> </w:t>
            </w:r>
            <w:r w:rsidRPr="003E69D6">
              <w:t>round</w:t>
            </w:r>
          </w:p>
        </w:tc>
      </w:tr>
      <w:tr w:rsidR="00AC23C4" w:rsidRPr="003E69D6" w14:paraId="7C3D2A2E" w14:textId="77777777" w:rsidTr="00BC00CF">
        <w:tc>
          <w:tcPr>
            <w:tcW w:w="236" w:type="dxa"/>
            <w:shd w:val="clear" w:color="auto" w:fill="auto"/>
          </w:tcPr>
          <w:p w14:paraId="06CE718B" w14:textId="77777777" w:rsidR="000F4F82" w:rsidRPr="00EE4F16" w:rsidRDefault="000F4F82" w:rsidP="00A551BF">
            <w:pPr>
              <w:pStyle w:val="TableCell0-0115Break"/>
              <w:rPr>
                <w:rStyle w:val="ExampleSource"/>
              </w:rPr>
            </w:pPr>
          </w:p>
        </w:tc>
        <w:tc>
          <w:tcPr>
            <w:tcW w:w="1247" w:type="dxa"/>
            <w:shd w:val="clear" w:color="auto" w:fill="auto"/>
          </w:tcPr>
          <w:p w14:paraId="38E6A84E" w14:textId="77777777" w:rsidR="000F4F82" w:rsidRPr="007B599D" w:rsidRDefault="000F4F82" w:rsidP="00A551BF">
            <w:pPr>
              <w:pStyle w:val="TableCell0-0115Break"/>
              <w:rPr>
                <w:rStyle w:val="ChItalBold"/>
              </w:rPr>
            </w:pPr>
            <w:r w:rsidRPr="007B599D">
              <w:rPr>
                <w:rStyle w:val="ChItalBold"/>
              </w:rPr>
              <w:t>bule</w:t>
            </w:r>
          </w:p>
        </w:tc>
        <w:tc>
          <w:tcPr>
            <w:tcW w:w="1418" w:type="dxa"/>
            <w:shd w:val="clear" w:color="auto" w:fill="auto"/>
          </w:tcPr>
          <w:p w14:paraId="03D384C4" w14:textId="77777777" w:rsidR="000F4F82" w:rsidRPr="008F535B" w:rsidRDefault="000F4F82" w:rsidP="00A551BF">
            <w:pPr>
              <w:pStyle w:val="TableCell0-0115Break"/>
              <w:rPr>
                <w:rStyle w:val="ChCharisSIL"/>
              </w:rPr>
            </w:pPr>
            <w:r w:rsidRPr="008F535B">
              <w:rPr>
                <w:rStyle w:val="ChCharisSIL"/>
              </w:rPr>
              <w:t>ˈbu.lɛ</w:t>
            </w:r>
          </w:p>
        </w:tc>
        <w:tc>
          <w:tcPr>
            <w:tcW w:w="1361" w:type="dxa"/>
            <w:shd w:val="clear" w:color="auto" w:fill="auto"/>
          </w:tcPr>
          <w:p w14:paraId="6499112B"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F3480C7" w14:textId="77777777" w:rsidR="000F4F82" w:rsidRPr="003E69D6" w:rsidRDefault="000F4F82" w:rsidP="00A551BF">
            <w:pPr>
              <w:pStyle w:val="TableCell0-0115Break"/>
            </w:pPr>
            <w:r w:rsidRPr="003E69D6">
              <w:t>white</w:t>
            </w:r>
            <w:r>
              <w:t xml:space="preserve"> </w:t>
            </w:r>
            <w:r w:rsidRPr="003E69D6">
              <w:t>person</w:t>
            </w:r>
          </w:p>
        </w:tc>
      </w:tr>
      <w:tr w:rsidR="00AC23C4" w:rsidRPr="003E69D6" w14:paraId="63C34754" w14:textId="77777777" w:rsidTr="00BC00CF">
        <w:tc>
          <w:tcPr>
            <w:tcW w:w="236" w:type="dxa"/>
            <w:shd w:val="clear" w:color="auto" w:fill="auto"/>
          </w:tcPr>
          <w:p w14:paraId="51882963" w14:textId="77777777" w:rsidR="000F4F82" w:rsidRPr="00EE4F16" w:rsidRDefault="000F4F82" w:rsidP="00A551BF">
            <w:pPr>
              <w:pStyle w:val="TableCell0-0115Break"/>
              <w:rPr>
                <w:rStyle w:val="ExampleSource"/>
              </w:rPr>
            </w:pPr>
          </w:p>
        </w:tc>
        <w:tc>
          <w:tcPr>
            <w:tcW w:w="1247" w:type="dxa"/>
            <w:shd w:val="clear" w:color="auto" w:fill="auto"/>
          </w:tcPr>
          <w:p w14:paraId="6FA88C69" w14:textId="77777777" w:rsidR="000F4F82" w:rsidRPr="007B599D" w:rsidRDefault="000F4F82" w:rsidP="00A551BF">
            <w:pPr>
              <w:pStyle w:val="TableCell0-0115Break"/>
              <w:rPr>
                <w:rStyle w:val="ChItalBold"/>
              </w:rPr>
            </w:pPr>
            <w:r w:rsidRPr="007B599D">
              <w:rPr>
                <w:rStyle w:val="ChItalBold"/>
              </w:rPr>
              <w:t>bulu</w:t>
            </w:r>
          </w:p>
        </w:tc>
        <w:tc>
          <w:tcPr>
            <w:tcW w:w="1418" w:type="dxa"/>
            <w:shd w:val="clear" w:color="auto" w:fill="auto"/>
          </w:tcPr>
          <w:p w14:paraId="301F82FE" w14:textId="77777777" w:rsidR="000F4F82" w:rsidRPr="008F535B" w:rsidRDefault="000F4F82" w:rsidP="00A551BF">
            <w:pPr>
              <w:pStyle w:val="TableCell0-0115Break"/>
              <w:rPr>
                <w:rStyle w:val="ChCharisSIL"/>
              </w:rPr>
            </w:pPr>
            <w:r w:rsidRPr="008F535B">
              <w:rPr>
                <w:rStyle w:val="ChCharisSIL"/>
              </w:rPr>
              <w:t>ˈbu.lu</w:t>
            </w:r>
          </w:p>
        </w:tc>
        <w:tc>
          <w:tcPr>
            <w:tcW w:w="1361" w:type="dxa"/>
            <w:shd w:val="clear" w:color="auto" w:fill="auto"/>
          </w:tcPr>
          <w:p w14:paraId="43F12503"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1525BCA8" w14:textId="77777777" w:rsidR="000F4F82" w:rsidRPr="003E69D6" w:rsidRDefault="000F4F82" w:rsidP="00A551BF">
            <w:pPr>
              <w:pStyle w:val="TableCell0-0115Break"/>
            </w:pPr>
            <w:r w:rsidRPr="003E69D6">
              <w:t>body</w:t>
            </w:r>
            <w:r>
              <w:t xml:space="preserve"> </w:t>
            </w:r>
            <w:r w:rsidRPr="003E69D6">
              <w:t>hair</w:t>
            </w:r>
          </w:p>
        </w:tc>
      </w:tr>
      <w:tr w:rsidR="00AC23C4" w:rsidRPr="003E69D6" w14:paraId="549AB83C" w14:textId="77777777" w:rsidTr="00BC00CF">
        <w:tc>
          <w:tcPr>
            <w:tcW w:w="236" w:type="dxa"/>
            <w:shd w:val="clear" w:color="auto" w:fill="auto"/>
          </w:tcPr>
          <w:p w14:paraId="55945A99" w14:textId="77777777" w:rsidR="000F4F82" w:rsidRPr="00EE4F16" w:rsidRDefault="000F4F82" w:rsidP="00A551BF">
            <w:pPr>
              <w:pStyle w:val="TableCell0-0115Break"/>
              <w:rPr>
                <w:rStyle w:val="ExampleSource"/>
              </w:rPr>
            </w:pPr>
          </w:p>
        </w:tc>
        <w:tc>
          <w:tcPr>
            <w:tcW w:w="1247" w:type="dxa"/>
            <w:shd w:val="clear" w:color="auto" w:fill="auto"/>
          </w:tcPr>
          <w:p w14:paraId="37648DCD" w14:textId="77777777" w:rsidR="000F4F82" w:rsidRPr="007B599D" w:rsidRDefault="000F4F82" w:rsidP="00A551BF">
            <w:pPr>
              <w:pStyle w:val="TableCell0-0115Break"/>
              <w:rPr>
                <w:rStyle w:val="ChItalBold"/>
              </w:rPr>
            </w:pPr>
            <w:r w:rsidRPr="007B599D">
              <w:rPr>
                <w:rStyle w:val="ChItalBold"/>
              </w:rPr>
              <w:t>bumbu</w:t>
            </w:r>
          </w:p>
        </w:tc>
        <w:tc>
          <w:tcPr>
            <w:tcW w:w="1418" w:type="dxa"/>
            <w:shd w:val="clear" w:color="auto" w:fill="auto"/>
          </w:tcPr>
          <w:p w14:paraId="27A0D2BB" w14:textId="77777777" w:rsidR="000F4F82" w:rsidRPr="008F535B" w:rsidRDefault="000F4F82" w:rsidP="00A551BF">
            <w:pPr>
              <w:pStyle w:val="TableCell0-0115Break"/>
              <w:rPr>
                <w:rStyle w:val="ChCharisSIL"/>
              </w:rPr>
            </w:pPr>
            <w:r w:rsidRPr="008F535B">
              <w:rPr>
                <w:rStyle w:val="ChCharisSIL"/>
              </w:rPr>
              <w:t>ˈbʊm.bʊ</w:t>
            </w:r>
          </w:p>
        </w:tc>
        <w:tc>
          <w:tcPr>
            <w:tcW w:w="1361" w:type="dxa"/>
            <w:shd w:val="clear" w:color="auto" w:fill="auto"/>
          </w:tcPr>
          <w:p w14:paraId="5FC120EE"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F1931DE" w14:textId="77777777" w:rsidR="000F4F82" w:rsidRPr="003E69D6" w:rsidRDefault="000F4F82" w:rsidP="00A551BF">
            <w:pPr>
              <w:pStyle w:val="TableCell0-0115Break"/>
            </w:pPr>
            <w:r w:rsidRPr="003E69D6">
              <w:t>spice</w:t>
            </w:r>
          </w:p>
        </w:tc>
      </w:tr>
      <w:tr w:rsidR="00AC23C4" w:rsidRPr="003E69D6" w14:paraId="66C92DCD" w14:textId="77777777" w:rsidTr="00BC00CF">
        <w:tc>
          <w:tcPr>
            <w:tcW w:w="236" w:type="dxa"/>
            <w:shd w:val="clear" w:color="auto" w:fill="auto"/>
          </w:tcPr>
          <w:p w14:paraId="4E9AC48A" w14:textId="77777777" w:rsidR="000F4F82" w:rsidRPr="00EE4F16" w:rsidRDefault="000F4F82" w:rsidP="00A551BF">
            <w:pPr>
              <w:pStyle w:val="TableCell0-0115Break"/>
              <w:rPr>
                <w:rStyle w:val="ExampleSource"/>
              </w:rPr>
            </w:pPr>
          </w:p>
        </w:tc>
        <w:tc>
          <w:tcPr>
            <w:tcW w:w="1247" w:type="dxa"/>
            <w:shd w:val="clear" w:color="auto" w:fill="auto"/>
          </w:tcPr>
          <w:p w14:paraId="2272CDCF" w14:textId="77777777" w:rsidR="000F4F82" w:rsidRPr="007B599D" w:rsidRDefault="000F4F82" w:rsidP="00A551BF">
            <w:pPr>
              <w:pStyle w:val="TableCell0-0115Break"/>
              <w:rPr>
                <w:rStyle w:val="ChItalBold"/>
              </w:rPr>
            </w:pPr>
            <w:r w:rsidRPr="007B599D">
              <w:rPr>
                <w:rStyle w:val="ChItalBold"/>
              </w:rPr>
              <w:t>bunga</w:t>
            </w:r>
          </w:p>
        </w:tc>
        <w:tc>
          <w:tcPr>
            <w:tcW w:w="1418" w:type="dxa"/>
            <w:shd w:val="clear" w:color="auto" w:fill="auto"/>
          </w:tcPr>
          <w:p w14:paraId="294E325A" w14:textId="77777777" w:rsidR="000F4F82" w:rsidRPr="008F535B" w:rsidRDefault="000F4F82" w:rsidP="00A551BF">
            <w:pPr>
              <w:pStyle w:val="TableCell0-0115Break"/>
              <w:rPr>
                <w:rStyle w:val="ChCharisSIL"/>
              </w:rPr>
            </w:pPr>
            <w:r w:rsidRPr="008F535B">
              <w:rPr>
                <w:rStyle w:val="ChCharisSIL"/>
              </w:rPr>
              <w:t>ˈbu.ŋa</w:t>
            </w:r>
          </w:p>
        </w:tc>
        <w:tc>
          <w:tcPr>
            <w:tcW w:w="1361" w:type="dxa"/>
            <w:shd w:val="clear" w:color="auto" w:fill="auto"/>
          </w:tcPr>
          <w:p w14:paraId="37EE6A5B"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072FFB9" w14:textId="77777777" w:rsidR="000F4F82" w:rsidRPr="003E69D6" w:rsidRDefault="000F4F82" w:rsidP="00A551BF">
            <w:pPr>
              <w:pStyle w:val="TableCell0-0115Break"/>
            </w:pPr>
            <w:r w:rsidRPr="003E69D6">
              <w:t>flower</w:t>
            </w:r>
          </w:p>
        </w:tc>
      </w:tr>
      <w:tr w:rsidR="00AC23C4" w:rsidRPr="003E69D6" w14:paraId="72B47E6D" w14:textId="77777777" w:rsidTr="00BC00CF">
        <w:tc>
          <w:tcPr>
            <w:tcW w:w="236" w:type="dxa"/>
            <w:shd w:val="clear" w:color="auto" w:fill="auto"/>
          </w:tcPr>
          <w:p w14:paraId="4EEF0A42" w14:textId="77777777" w:rsidR="000F4F82" w:rsidRPr="00EE4F16" w:rsidRDefault="000F4F82" w:rsidP="00A551BF">
            <w:pPr>
              <w:pStyle w:val="TableCell0-0115Break"/>
              <w:rPr>
                <w:rStyle w:val="ExampleSource"/>
              </w:rPr>
            </w:pPr>
          </w:p>
        </w:tc>
        <w:tc>
          <w:tcPr>
            <w:tcW w:w="1247" w:type="dxa"/>
            <w:shd w:val="clear" w:color="auto" w:fill="auto"/>
          </w:tcPr>
          <w:p w14:paraId="43695853" w14:textId="77777777" w:rsidR="000F4F82" w:rsidRPr="007B599D" w:rsidRDefault="000F4F82" w:rsidP="00A551BF">
            <w:pPr>
              <w:pStyle w:val="TableCell0-0115Break"/>
              <w:rPr>
                <w:rStyle w:val="ChItalBold"/>
              </w:rPr>
            </w:pPr>
            <w:r w:rsidRPr="007B599D">
              <w:rPr>
                <w:rStyle w:val="ChItalBold"/>
              </w:rPr>
              <w:t>bungkus</w:t>
            </w:r>
          </w:p>
        </w:tc>
        <w:tc>
          <w:tcPr>
            <w:tcW w:w="1418" w:type="dxa"/>
            <w:shd w:val="clear" w:color="auto" w:fill="auto"/>
          </w:tcPr>
          <w:p w14:paraId="3B6E3388" w14:textId="77777777" w:rsidR="000F4F82" w:rsidRPr="008F535B" w:rsidRDefault="000F4F82" w:rsidP="00A551BF">
            <w:pPr>
              <w:pStyle w:val="TableCell0-0115Break"/>
              <w:rPr>
                <w:rStyle w:val="ChCharisSIL"/>
              </w:rPr>
            </w:pPr>
            <w:r w:rsidRPr="008F535B">
              <w:rPr>
                <w:rStyle w:val="ChCharisSIL"/>
              </w:rPr>
              <w:t>ˈbʊŋ.kʊs</w:t>
            </w:r>
          </w:p>
        </w:tc>
        <w:tc>
          <w:tcPr>
            <w:tcW w:w="1361" w:type="dxa"/>
            <w:shd w:val="clear" w:color="auto" w:fill="auto"/>
          </w:tcPr>
          <w:p w14:paraId="0DBBB7E9"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58B0E67" w14:textId="77777777" w:rsidR="000F4F82" w:rsidRPr="003E69D6" w:rsidRDefault="000F4F82" w:rsidP="00A551BF">
            <w:pPr>
              <w:pStyle w:val="TableCell0-0115Break"/>
            </w:pPr>
            <w:r w:rsidRPr="003E69D6">
              <w:t>pack</w:t>
            </w:r>
          </w:p>
        </w:tc>
      </w:tr>
      <w:tr w:rsidR="00AC23C4" w:rsidRPr="003E69D6" w14:paraId="52DF5038" w14:textId="77777777" w:rsidTr="00BC00CF">
        <w:tc>
          <w:tcPr>
            <w:tcW w:w="236" w:type="dxa"/>
            <w:shd w:val="clear" w:color="auto" w:fill="auto"/>
          </w:tcPr>
          <w:p w14:paraId="116302ED" w14:textId="77777777" w:rsidR="000F4F82" w:rsidRPr="00EE4F16" w:rsidRDefault="000F4F82" w:rsidP="00A551BF">
            <w:pPr>
              <w:pStyle w:val="TableCell0-0115Break"/>
              <w:rPr>
                <w:rStyle w:val="ExampleSource"/>
              </w:rPr>
            </w:pPr>
          </w:p>
        </w:tc>
        <w:tc>
          <w:tcPr>
            <w:tcW w:w="1247" w:type="dxa"/>
            <w:shd w:val="clear" w:color="auto" w:fill="auto"/>
          </w:tcPr>
          <w:p w14:paraId="1E740428" w14:textId="77777777" w:rsidR="000F4F82" w:rsidRPr="007B599D" w:rsidRDefault="000F4F82" w:rsidP="00A551BF">
            <w:pPr>
              <w:pStyle w:val="TableCell0-0115Break"/>
              <w:rPr>
                <w:rStyle w:val="ChItalBold"/>
              </w:rPr>
            </w:pPr>
            <w:r w:rsidRPr="007B599D">
              <w:rPr>
                <w:rStyle w:val="ChItalBold"/>
              </w:rPr>
              <w:t>buntu</w:t>
            </w:r>
          </w:p>
        </w:tc>
        <w:tc>
          <w:tcPr>
            <w:tcW w:w="1418" w:type="dxa"/>
            <w:shd w:val="clear" w:color="auto" w:fill="auto"/>
          </w:tcPr>
          <w:p w14:paraId="63D04600" w14:textId="77777777" w:rsidR="000F4F82" w:rsidRPr="008F535B" w:rsidRDefault="000F4F82" w:rsidP="00A551BF">
            <w:pPr>
              <w:pStyle w:val="TableCell0-0115Break"/>
              <w:rPr>
                <w:rStyle w:val="ChCharisSIL"/>
              </w:rPr>
            </w:pPr>
            <w:r w:rsidRPr="008F535B">
              <w:rPr>
                <w:rStyle w:val="ChCharisSIL"/>
              </w:rPr>
              <w:t>ˈbʊn.tʊ</w:t>
            </w:r>
          </w:p>
        </w:tc>
        <w:tc>
          <w:tcPr>
            <w:tcW w:w="1361" w:type="dxa"/>
            <w:shd w:val="clear" w:color="auto" w:fill="auto"/>
          </w:tcPr>
          <w:p w14:paraId="481A552D"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35427DC2" w14:textId="77777777" w:rsidR="000F4F82" w:rsidRPr="003E69D6" w:rsidRDefault="000F4F82" w:rsidP="00A551BF">
            <w:pPr>
              <w:pStyle w:val="TableCell0-0115Break"/>
            </w:pPr>
            <w:r w:rsidRPr="003E69D6">
              <w:t>be</w:t>
            </w:r>
            <w:r>
              <w:t xml:space="preserve"> </w:t>
            </w:r>
            <w:r w:rsidRPr="003E69D6">
              <w:t>blocked</w:t>
            </w:r>
          </w:p>
        </w:tc>
      </w:tr>
      <w:tr w:rsidR="00AC23C4" w:rsidRPr="003E69D6" w14:paraId="668622A7" w14:textId="77777777" w:rsidTr="00BC00CF">
        <w:tc>
          <w:tcPr>
            <w:tcW w:w="236" w:type="dxa"/>
            <w:shd w:val="clear" w:color="auto" w:fill="auto"/>
          </w:tcPr>
          <w:p w14:paraId="5C155EE4" w14:textId="77777777" w:rsidR="000F4F82" w:rsidRPr="00EE4F16" w:rsidRDefault="000F4F82" w:rsidP="00A551BF">
            <w:pPr>
              <w:pStyle w:val="TableCell0-0115Break"/>
              <w:rPr>
                <w:rStyle w:val="ExampleSource"/>
              </w:rPr>
            </w:pPr>
          </w:p>
        </w:tc>
        <w:tc>
          <w:tcPr>
            <w:tcW w:w="1247" w:type="dxa"/>
            <w:shd w:val="clear" w:color="auto" w:fill="auto"/>
          </w:tcPr>
          <w:p w14:paraId="3AE635E8" w14:textId="77777777" w:rsidR="000F4F82" w:rsidRPr="007B599D" w:rsidRDefault="000F4F82" w:rsidP="00A551BF">
            <w:pPr>
              <w:pStyle w:val="TableCell0-0115Break"/>
              <w:rPr>
                <w:rStyle w:val="ChItalBold"/>
              </w:rPr>
            </w:pPr>
            <w:r w:rsidRPr="007B599D">
              <w:rPr>
                <w:rStyle w:val="ChItalBold"/>
              </w:rPr>
              <w:t>bunu</w:t>
            </w:r>
          </w:p>
        </w:tc>
        <w:tc>
          <w:tcPr>
            <w:tcW w:w="1418" w:type="dxa"/>
            <w:shd w:val="clear" w:color="auto" w:fill="auto"/>
          </w:tcPr>
          <w:p w14:paraId="2CAEE065" w14:textId="77777777" w:rsidR="000F4F82" w:rsidRPr="008F535B" w:rsidRDefault="000F4F82" w:rsidP="00A551BF">
            <w:pPr>
              <w:pStyle w:val="TableCell0-0115Break"/>
              <w:rPr>
                <w:rStyle w:val="ChCharisSIL"/>
              </w:rPr>
            </w:pPr>
            <w:r w:rsidRPr="008F535B">
              <w:rPr>
                <w:rStyle w:val="ChCharisSIL"/>
              </w:rPr>
              <w:t>ˈbu.nu</w:t>
            </w:r>
          </w:p>
        </w:tc>
        <w:tc>
          <w:tcPr>
            <w:tcW w:w="1361" w:type="dxa"/>
            <w:shd w:val="clear" w:color="auto" w:fill="auto"/>
          </w:tcPr>
          <w:p w14:paraId="4BE357BC"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6BA9A75A" w14:textId="77777777" w:rsidR="000F4F82" w:rsidRPr="003E69D6" w:rsidRDefault="000F4F82" w:rsidP="00A551BF">
            <w:pPr>
              <w:pStyle w:val="TableCell0-0115Break"/>
            </w:pPr>
            <w:r w:rsidRPr="003E69D6">
              <w:t>kill</w:t>
            </w:r>
          </w:p>
        </w:tc>
      </w:tr>
      <w:tr w:rsidR="00AC23C4" w:rsidRPr="003E69D6" w14:paraId="40D5EFB1" w14:textId="77777777" w:rsidTr="00BC00CF">
        <w:tc>
          <w:tcPr>
            <w:tcW w:w="236" w:type="dxa"/>
            <w:shd w:val="clear" w:color="auto" w:fill="auto"/>
          </w:tcPr>
          <w:p w14:paraId="42EC3D5B" w14:textId="77777777" w:rsidR="000F4F82" w:rsidRPr="00EE4F16" w:rsidRDefault="000F4F82" w:rsidP="00A551BF">
            <w:pPr>
              <w:pStyle w:val="TableCell0-0115Break"/>
              <w:rPr>
                <w:rStyle w:val="ExampleSource"/>
              </w:rPr>
            </w:pPr>
          </w:p>
        </w:tc>
        <w:tc>
          <w:tcPr>
            <w:tcW w:w="1247" w:type="dxa"/>
            <w:shd w:val="clear" w:color="auto" w:fill="auto"/>
          </w:tcPr>
          <w:p w14:paraId="7BFA99FB" w14:textId="77777777" w:rsidR="000F4F82" w:rsidRPr="007B599D" w:rsidRDefault="000F4F82" w:rsidP="00A551BF">
            <w:pPr>
              <w:pStyle w:val="TableCell0-0115Break"/>
              <w:rPr>
                <w:rStyle w:val="ChItalBold"/>
              </w:rPr>
            </w:pPr>
            <w:r w:rsidRPr="007B599D">
              <w:rPr>
                <w:rStyle w:val="ChItalBold"/>
              </w:rPr>
              <w:t>bunyi</w:t>
            </w:r>
          </w:p>
        </w:tc>
        <w:tc>
          <w:tcPr>
            <w:tcW w:w="1418" w:type="dxa"/>
            <w:shd w:val="clear" w:color="auto" w:fill="auto"/>
          </w:tcPr>
          <w:p w14:paraId="57F22ECA" w14:textId="77777777" w:rsidR="000F4F82" w:rsidRPr="008F535B" w:rsidRDefault="000F4F82" w:rsidP="00A551BF">
            <w:pPr>
              <w:pStyle w:val="TableCell0-0115Break"/>
              <w:rPr>
                <w:rStyle w:val="ChCharisSIL"/>
              </w:rPr>
            </w:pPr>
            <w:r w:rsidRPr="008F535B">
              <w:rPr>
                <w:rStyle w:val="ChCharisSIL"/>
              </w:rPr>
              <w:t>ˈbu.ɲi</w:t>
            </w:r>
          </w:p>
        </w:tc>
        <w:tc>
          <w:tcPr>
            <w:tcW w:w="1361" w:type="dxa"/>
            <w:shd w:val="clear" w:color="auto" w:fill="auto"/>
          </w:tcPr>
          <w:p w14:paraId="00F9D7EC"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BDD38BA" w14:textId="77777777" w:rsidR="000F4F82" w:rsidRPr="003E69D6" w:rsidRDefault="000F4F82" w:rsidP="00A551BF">
            <w:pPr>
              <w:pStyle w:val="TableCell0-0115Break"/>
            </w:pPr>
            <w:r w:rsidRPr="003E69D6">
              <w:t>sound</w:t>
            </w:r>
          </w:p>
        </w:tc>
      </w:tr>
      <w:tr w:rsidR="00AC23C4" w:rsidRPr="003E69D6" w14:paraId="203D4236" w14:textId="77777777" w:rsidTr="00BC00CF">
        <w:tc>
          <w:tcPr>
            <w:tcW w:w="236" w:type="dxa"/>
            <w:shd w:val="clear" w:color="auto" w:fill="auto"/>
          </w:tcPr>
          <w:p w14:paraId="6A594083" w14:textId="77777777" w:rsidR="000F4F82" w:rsidRPr="00EE4F16" w:rsidRDefault="000F4F82" w:rsidP="00A551BF">
            <w:pPr>
              <w:pStyle w:val="TableCell0-0115Break"/>
              <w:rPr>
                <w:rStyle w:val="ExampleSource"/>
              </w:rPr>
            </w:pPr>
          </w:p>
        </w:tc>
        <w:tc>
          <w:tcPr>
            <w:tcW w:w="1247" w:type="dxa"/>
            <w:shd w:val="clear" w:color="auto" w:fill="auto"/>
          </w:tcPr>
          <w:p w14:paraId="7D0CD6A0" w14:textId="77777777" w:rsidR="000F4F82" w:rsidRPr="007B599D" w:rsidRDefault="000F4F82" w:rsidP="00A551BF">
            <w:pPr>
              <w:pStyle w:val="TableCell0-0115Break"/>
              <w:rPr>
                <w:rStyle w:val="ChItalBold"/>
              </w:rPr>
            </w:pPr>
            <w:r w:rsidRPr="007B599D">
              <w:rPr>
                <w:rStyle w:val="ChItalBold"/>
              </w:rPr>
              <w:t>buru</w:t>
            </w:r>
          </w:p>
        </w:tc>
        <w:tc>
          <w:tcPr>
            <w:tcW w:w="1418" w:type="dxa"/>
            <w:shd w:val="clear" w:color="auto" w:fill="auto"/>
          </w:tcPr>
          <w:p w14:paraId="7092ADAF" w14:textId="77777777" w:rsidR="000F4F82" w:rsidRPr="008F535B" w:rsidRDefault="000F4F82" w:rsidP="00A551BF">
            <w:pPr>
              <w:pStyle w:val="TableCell0-0115Break"/>
              <w:rPr>
                <w:rStyle w:val="ChCharisSIL"/>
              </w:rPr>
            </w:pPr>
            <w:r w:rsidRPr="008F535B">
              <w:rPr>
                <w:rStyle w:val="ChCharisSIL"/>
              </w:rPr>
              <w:t>ˈbu.ɾu</w:t>
            </w:r>
          </w:p>
        </w:tc>
        <w:tc>
          <w:tcPr>
            <w:tcW w:w="1361" w:type="dxa"/>
            <w:shd w:val="clear" w:color="auto" w:fill="auto"/>
          </w:tcPr>
          <w:p w14:paraId="461E12A0"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0ABD6E4D" w14:textId="77777777" w:rsidR="000F4F82" w:rsidRPr="003E69D6" w:rsidRDefault="000F4F82" w:rsidP="00A551BF">
            <w:pPr>
              <w:pStyle w:val="TableCell0-0115Break"/>
            </w:pPr>
            <w:r w:rsidRPr="003E69D6">
              <w:t>hunt</w:t>
            </w:r>
          </w:p>
        </w:tc>
      </w:tr>
      <w:tr w:rsidR="00AC23C4" w:rsidRPr="003E69D6" w14:paraId="21515CE8" w14:textId="77777777" w:rsidTr="00BC00CF">
        <w:tc>
          <w:tcPr>
            <w:tcW w:w="236" w:type="dxa"/>
            <w:shd w:val="clear" w:color="auto" w:fill="auto"/>
          </w:tcPr>
          <w:p w14:paraId="6921DAF8" w14:textId="77777777" w:rsidR="000F4F82" w:rsidRPr="00EE4F16" w:rsidRDefault="000F4F82" w:rsidP="00A551BF">
            <w:pPr>
              <w:pStyle w:val="TableCell0-0115Break"/>
              <w:rPr>
                <w:rStyle w:val="ExampleSource"/>
              </w:rPr>
            </w:pPr>
          </w:p>
        </w:tc>
        <w:tc>
          <w:tcPr>
            <w:tcW w:w="1247" w:type="dxa"/>
            <w:shd w:val="clear" w:color="auto" w:fill="auto"/>
          </w:tcPr>
          <w:p w14:paraId="52DA55A0" w14:textId="77777777" w:rsidR="000F4F82" w:rsidRPr="007B599D" w:rsidRDefault="000F4F82" w:rsidP="00A551BF">
            <w:pPr>
              <w:pStyle w:val="TableCell0-0115Break"/>
              <w:rPr>
                <w:rStyle w:val="ChItalBold"/>
              </w:rPr>
            </w:pPr>
            <w:r w:rsidRPr="007B599D">
              <w:rPr>
                <w:rStyle w:val="ChItalBold"/>
              </w:rPr>
              <w:t>burung</w:t>
            </w:r>
          </w:p>
        </w:tc>
        <w:tc>
          <w:tcPr>
            <w:tcW w:w="1418" w:type="dxa"/>
            <w:shd w:val="clear" w:color="auto" w:fill="auto"/>
          </w:tcPr>
          <w:p w14:paraId="1D13CCCB" w14:textId="77777777" w:rsidR="000F4F82" w:rsidRPr="008F535B" w:rsidRDefault="000F4F82" w:rsidP="00A551BF">
            <w:pPr>
              <w:pStyle w:val="TableCell0-0115Break"/>
              <w:rPr>
                <w:rStyle w:val="ChCharisSIL"/>
              </w:rPr>
            </w:pPr>
            <w:r w:rsidRPr="008F535B">
              <w:rPr>
                <w:rStyle w:val="ChCharisSIL"/>
              </w:rPr>
              <w:t>ˈbʊ.ɾʊŋ</w:t>
            </w:r>
          </w:p>
        </w:tc>
        <w:tc>
          <w:tcPr>
            <w:tcW w:w="1361" w:type="dxa"/>
            <w:shd w:val="clear" w:color="auto" w:fill="auto"/>
          </w:tcPr>
          <w:p w14:paraId="1BA45047"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9A8870B" w14:textId="77777777" w:rsidR="000F4F82" w:rsidRPr="003E69D6" w:rsidRDefault="000F4F82" w:rsidP="00A551BF">
            <w:pPr>
              <w:pStyle w:val="TableCell0-0115Break"/>
            </w:pPr>
            <w:r w:rsidRPr="003E69D6">
              <w:t>bird</w:t>
            </w:r>
          </w:p>
        </w:tc>
      </w:tr>
      <w:tr w:rsidR="00AC23C4" w:rsidRPr="003E69D6" w14:paraId="1E155877" w14:textId="77777777" w:rsidTr="00BC00CF">
        <w:tc>
          <w:tcPr>
            <w:tcW w:w="236" w:type="dxa"/>
            <w:shd w:val="clear" w:color="auto" w:fill="auto"/>
          </w:tcPr>
          <w:p w14:paraId="4965F4B1" w14:textId="77777777" w:rsidR="000F4F82" w:rsidRPr="00EE4F16" w:rsidRDefault="000F4F82" w:rsidP="00A551BF">
            <w:pPr>
              <w:pStyle w:val="TableCell0-0115Break"/>
              <w:rPr>
                <w:rStyle w:val="ExampleSource"/>
              </w:rPr>
            </w:pPr>
          </w:p>
        </w:tc>
        <w:tc>
          <w:tcPr>
            <w:tcW w:w="1247" w:type="dxa"/>
            <w:shd w:val="clear" w:color="auto" w:fill="auto"/>
          </w:tcPr>
          <w:p w14:paraId="6768FDEB" w14:textId="77777777" w:rsidR="000F4F82" w:rsidRPr="007B599D" w:rsidRDefault="000F4F82" w:rsidP="00A551BF">
            <w:pPr>
              <w:pStyle w:val="TableCell0-0115Break"/>
              <w:rPr>
                <w:rStyle w:val="ChItalBold"/>
              </w:rPr>
            </w:pPr>
            <w:r w:rsidRPr="007B599D">
              <w:rPr>
                <w:rStyle w:val="ChItalBold"/>
              </w:rPr>
              <w:t>busa</w:t>
            </w:r>
          </w:p>
        </w:tc>
        <w:tc>
          <w:tcPr>
            <w:tcW w:w="1418" w:type="dxa"/>
            <w:shd w:val="clear" w:color="auto" w:fill="auto"/>
          </w:tcPr>
          <w:p w14:paraId="41E2157C" w14:textId="77777777" w:rsidR="000F4F82" w:rsidRPr="008F535B" w:rsidRDefault="000F4F82" w:rsidP="00A551BF">
            <w:pPr>
              <w:pStyle w:val="TableCell0-0115Break"/>
              <w:rPr>
                <w:rStyle w:val="ChCharisSIL"/>
              </w:rPr>
            </w:pPr>
            <w:r w:rsidRPr="008F535B">
              <w:rPr>
                <w:rStyle w:val="ChCharisSIL"/>
              </w:rPr>
              <w:t>ˈbu.sa</w:t>
            </w:r>
          </w:p>
        </w:tc>
        <w:tc>
          <w:tcPr>
            <w:tcW w:w="1361" w:type="dxa"/>
            <w:shd w:val="clear" w:color="auto" w:fill="auto"/>
          </w:tcPr>
          <w:p w14:paraId="195F0C38"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6E646F79" w14:textId="77777777" w:rsidR="000F4F82" w:rsidRPr="003E69D6" w:rsidRDefault="000F4F82" w:rsidP="00A551BF">
            <w:pPr>
              <w:pStyle w:val="TableCell0-0115Break"/>
            </w:pPr>
            <w:r w:rsidRPr="003E69D6">
              <w:t>foam</w:t>
            </w:r>
          </w:p>
        </w:tc>
      </w:tr>
      <w:tr w:rsidR="00AC23C4" w:rsidRPr="003E69D6" w14:paraId="715E4E2A" w14:textId="77777777" w:rsidTr="00BC00CF">
        <w:tc>
          <w:tcPr>
            <w:tcW w:w="236" w:type="dxa"/>
            <w:shd w:val="clear" w:color="auto" w:fill="auto"/>
          </w:tcPr>
          <w:p w14:paraId="33EF8919" w14:textId="77777777" w:rsidR="000F4F82" w:rsidRPr="00EE4F16" w:rsidRDefault="000F4F82" w:rsidP="00A551BF">
            <w:pPr>
              <w:pStyle w:val="TableCell0-0115Break"/>
              <w:rPr>
                <w:rStyle w:val="ExampleSource"/>
              </w:rPr>
            </w:pPr>
          </w:p>
        </w:tc>
        <w:tc>
          <w:tcPr>
            <w:tcW w:w="1247" w:type="dxa"/>
            <w:shd w:val="clear" w:color="auto" w:fill="auto"/>
          </w:tcPr>
          <w:p w14:paraId="076B62F2" w14:textId="77777777" w:rsidR="000F4F82" w:rsidRPr="007B599D" w:rsidRDefault="000F4F82" w:rsidP="00A551BF">
            <w:pPr>
              <w:pStyle w:val="TableCell0-0115Break"/>
              <w:rPr>
                <w:rStyle w:val="ChItalBold"/>
              </w:rPr>
            </w:pPr>
            <w:r w:rsidRPr="007B599D">
              <w:rPr>
                <w:rStyle w:val="ChItalBold"/>
              </w:rPr>
              <w:t>busuk</w:t>
            </w:r>
          </w:p>
        </w:tc>
        <w:tc>
          <w:tcPr>
            <w:tcW w:w="1418" w:type="dxa"/>
            <w:shd w:val="clear" w:color="auto" w:fill="auto"/>
          </w:tcPr>
          <w:p w14:paraId="3DBF8FBE" w14:textId="77777777" w:rsidR="000F4F82" w:rsidRPr="008F535B" w:rsidRDefault="000F4F82" w:rsidP="00A551BF">
            <w:pPr>
              <w:pStyle w:val="TableCell0-0115Break"/>
              <w:rPr>
                <w:rStyle w:val="ChCharisSIL"/>
              </w:rPr>
            </w:pPr>
            <w:r w:rsidRPr="008F535B">
              <w:rPr>
                <w:rStyle w:val="ChCharisSIL"/>
              </w:rPr>
              <w:t>ˈbʊ.sʊk̚</w:t>
            </w:r>
          </w:p>
        </w:tc>
        <w:tc>
          <w:tcPr>
            <w:tcW w:w="1361" w:type="dxa"/>
            <w:shd w:val="clear" w:color="auto" w:fill="auto"/>
          </w:tcPr>
          <w:p w14:paraId="78FA3DD8"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33236ECC" w14:textId="77777777" w:rsidR="000F4F82" w:rsidRPr="003E69D6" w:rsidRDefault="000F4F82" w:rsidP="00A551BF">
            <w:pPr>
              <w:pStyle w:val="TableCell0-0115Break"/>
            </w:pPr>
            <w:r w:rsidRPr="003E69D6">
              <w:t>be</w:t>
            </w:r>
            <w:r>
              <w:t xml:space="preserve"> </w:t>
            </w:r>
            <w:r w:rsidRPr="003E69D6">
              <w:t>rotten</w:t>
            </w:r>
          </w:p>
        </w:tc>
      </w:tr>
      <w:tr w:rsidR="00AC23C4" w:rsidRPr="003E69D6" w14:paraId="14BAA5F1" w14:textId="77777777" w:rsidTr="00BC00CF">
        <w:tc>
          <w:tcPr>
            <w:tcW w:w="236" w:type="dxa"/>
            <w:shd w:val="clear" w:color="auto" w:fill="auto"/>
          </w:tcPr>
          <w:p w14:paraId="49E99B17" w14:textId="77777777" w:rsidR="000F4F82" w:rsidRPr="00EE4F16" w:rsidRDefault="000F4F82" w:rsidP="00A551BF">
            <w:pPr>
              <w:pStyle w:val="TableCell0-0115Break"/>
              <w:rPr>
                <w:rStyle w:val="ExampleSource"/>
              </w:rPr>
            </w:pPr>
          </w:p>
        </w:tc>
        <w:tc>
          <w:tcPr>
            <w:tcW w:w="1247" w:type="dxa"/>
            <w:shd w:val="clear" w:color="auto" w:fill="auto"/>
          </w:tcPr>
          <w:p w14:paraId="21EFA8AF" w14:textId="77777777" w:rsidR="000F4F82" w:rsidRPr="007B599D" w:rsidRDefault="000F4F82" w:rsidP="00A551BF">
            <w:pPr>
              <w:pStyle w:val="TableCell0-0115Break"/>
              <w:rPr>
                <w:rStyle w:val="ChItalBold"/>
              </w:rPr>
            </w:pPr>
            <w:r w:rsidRPr="007B599D">
              <w:rPr>
                <w:rStyle w:val="ChItalBold"/>
              </w:rPr>
              <w:t>busur</w:t>
            </w:r>
          </w:p>
        </w:tc>
        <w:tc>
          <w:tcPr>
            <w:tcW w:w="1418" w:type="dxa"/>
            <w:shd w:val="clear" w:color="auto" w:fill="auto"/>
          </w:tcPr>
          <w:p w14:paraId="02270790" w14:textId="77777777" w:rsidR="000F4F82" w:rsidRPr="008F535B" w:rsidRDefault="000F4F82" w:rsidP="00A551BF">
            <w:pPr>
              <w:pStyle w:val="TableCell0-0115Break"/>
              <w:rPr>
                <w:rStyle w:val="ChCharisSIL"/>
              </w:rPr>
            </w:pPr>
            <w:r w:rsidRPr="008F535B">
              <w:rPr>
                <w:rStyle w:val="ChCharisSIL"/>
              </w:rPr>
              <w:t>ˈbu.sʊr̥</w:t>
            </w:r>
          </w:p>
        </w:tc>
        <w:tc>
          <w:tcPr>
            <w:tcW w:w="1361" w:type="dxa"/>
            <w:shd w:val="clear" w:color="auto" w:fill="auto"/>
          </w:tcPr>
          <w:p w14:paraId="2E59C574"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4F8B814" w14:textId="77777777" w:rsidR="000F4F82" w:rsidRPr="003E69D6" w:rsidRDefault="000F4F82" w:rsidP="00A551BF">
            <w:pPr>
              <w:pStyle w:val="TableCell0-0115Break"/>
            </w:pPr>
            <w:r w:rsidRPr="003E69D6">
              <w:t>bow</w:t>
            </w:r>
          </w:p>
        </w:tc>
      </w:tr>
      <w:tr w:rsidR="00AC23C4" w:rsidRPr="003E69D6" w14:paraId="342DD6C3" w14:textId="77777777" w:rsidTr="00BC00CF">
        <w:tc>
          <w:tcPr>
            <w:tcW w:w="236" w:type="dxa"/>
            <w:shd w:val="clear" w:color="auto" w:fill="auto"/>
          </w:tcPr>
          <w:p w14:paraId="577CDDC0" w14:textId="77777777" w:rsidR="000F4F82" w:rsidRPr="00EE4F16" w:rsidRDefault="000F4F82" w:rsidP="00A551BF">
            <w:pPr>
              <w:pStyle w:val="TableCell0-0115Break"/>
              <w:rPr>
                <w:rStyle w:val="ExampleSource"/>
              </w:rPr>
            </w:pPr>
          </w:p>
        </w:tc>
        <w:tc>
          <w:tcPr>
            <w:tcW w:w="1247" w:type="dxa"/>
            <w:shd w:val="clear" w:color="auto" w:fill="auto"/>
          </w:tcPr>
          <w:p w14:paraId="6C53E85D" w14:textId="77777777" w:rsidR="000F4F82" w:rsidRPr="007B599D" w:rsidRDefault="000F4F82" w:rsidP="00A551BF">
            <w:pPr>
              <w:pStyle w:val="TableCell0-0115Break"/>
              <w:rPr>
                <w:rStyle w:val="ChItalBold"/>
              </w:rPr>
            </w:pPr>
            <w:r w:rsidRPr="007B599D">
              <w:rPr>
                <w:rStyle w:val="ChItalBold"/>
              </w:rPr>
              <w:t>buta</w:t>
            </w:r>
          </w:p>
        </w:tc>
        <w:tc>
          <w:tcPr>
            <w:tcW w:w="1418" w:type="dxa"/>
            <w:shd w:val="clear" w:color="auto" w:fill="auto"/>
          </w:tcPr>
          <w:p w14:paraId="6A061AEA" w14:textId="77777777" w:rsidR="000F4F82" w:rsidRPr="008F535B" w:rsidRDefault="000F4F82" w:rsidP="00A551BF">
            <w:pPr>
              <w:pStyle w:val="TableCell0-0115Break"/>
              <w:rPr>
                <w:rStyle w:val="ChCharisSIL"/>
              </w:rPr>
            </w:pPr>
            <w:r w:rsidRPr="008F535B">
              <w:rPr>
                <w:rStyle w:val="ChCharisSIL"/>
              </w:rPr>
              <w:t>ˈbu.ta</w:t>
            </w:r>
          </w:p>
        </w:tc>
        <w:tc>
          <w:tcPr>
            <w:tcW w:w="1361" w:type="dxa"/>
            <w:shd w:val="clear" w:color="auto" w:fill="auto"/>
          </w:tcPr>
          <w:p w14:paraId="074368D7"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4019ADD0" w14:textId="77777777" w:rsidR="000F4F82" w:rsidRPr="003E69D6" w:rsidRDefault="000F4F82" w:rsidP="00A551BF">
            <w:pPr>
              <w:pStyle w:val="TableCell0-0115Break"/>
            </w:pPr>
            <w:r w:rsidRPr="003E69D6">
              <w:t>be</w:t>
            </w:r>
            <w:r>
              <w:t xml:space="preserve"> </w:t>
            </w:r>
            <w:r w:rsidRPr="003E69D6">
              <w:t>blind</w:t>
            </w:r>
          </w:p>
        </w:tc>
      </w:tr>
      <w:tr w:rsidR="00AC23C4" w:rsidRPr="003E69D6" w14:paraId="1E3FF78E" w14:textId="77777777" w:rsidTr="00BC00CF">
        <w:tc>
          <w:tcPr>
            <w:tcW w:w="236" w:type="dxa"/>
            <w:shd w:val="clear" w:color="auto" w:fill="auto"/>
          </w:tcPr>
          <w:p w14:paraId="5D94B448" w14:textId="77777777" w:rsidR="000F4F82" w:rsidRPr="00EE4F16" w:rsidRDefault="000F4F82" w:rsidP="000F4F82">
            <w:pPr>
              <w:pStyle w:val="TableCell0-2115ptBreak"/>
              <w:rPr>
                <w:rStyle w:val="ExampleSource"/>
              </w:rPr>
            </w:pPr>
          </w:p>
        </w:tc>
        <w:tc>
          <w:tcPr>
            <w:tcW w:w="1247" w:type="dxa"/>
            <w:shd w:val="clear" w:color="auto" w:fill="auto"/>
          </w:tcPr>
          <w:p w14:paraId="2CD505E6" w14:textId="77777777" w:rsidR="000F4F82" w:rsidRPr="007B599D" w:rsidRDefault="000F4F82" w:rsidP="000F4F82">
            <w:pPr>
              <w:pStyle w:val="TableCell0-2115ptBreak"/>
              <w:rPr>
                <w:rStyle w:val="ChItalBold"/>
              </w:rPr>
            </w:pPr>
            <w:r w:rsidRPr="007B599D">
              <w:rPr>
                <w:rStyle w:val="ChItalBold"/>
              </w:rPr>
              <w:t>butu</w:t>
            </w:r>
          </w:p>
        </w:tc>
        <w:tc>
          <w:tcPr>
            <w:tcW w:w="1418" w:type="dxa"/>
            <w:shd w:val="clear" w:color="auto" w:fill="auto"/>
          </w:tcPr>
          <w:p w14:paraId="035016EF" w14:textId="77777777" w:rsidR="000F4F82" w:rsidRPr="008F535B" w:rsidRDefault="000F4F82" w:rsidP="000F4F82">
            <w:pPr>
              <w:pStyle w:val="TableCell0-2115ptBreak"/>
              <w:rPr>
                <w:rStyle w:val="ChCharisSIL"/>
              </w:rPr>
            </w:pPr>
            <w:r w:rsidRPr="008F535B">
              <w:rPr>
                <w:rStyle w:val="ChCharisSIL"/>
              </w:rPr>
              <w:t>ˈbu.tu</w:t>
            </w:r>
          </w:p>
        </w:tc>
        <w:tc>
          <w:tcPr>
            <w:tcW w:w="1361" w:type="dxa"/>
            <w:shd w:val="clear" w:color="auto" w:fill="auto"/>
          </w:tcPr>
          <w:p w14:paraId="328C8227" w14:textId="77777777" w:rsidR="000F4F82" w:rsidRPr="008F535B" w:rsidRDefault="000F4F82" w:rsidP="000F4F82">
            <w:pPr>
              <w:pStyle w:val="TableCell0-2115ptBreak"/>
              <w:rPr>
                <w:rStyle w:val="ChSmallCaps"/>
              </w:rPr>
            </w:pPr>
            <w:r w:rsidRPr="008F535B">
              <w:rPr>
                <w:rStyle w:val="ChSmallCaps"/>
              </w:rPr>
              <w:t>v.bi</w:t>
            </w:r>
          </w:p>
        </w:tc>
        <w:tc>
          <w:tcPr>
            <w:tcW w:w="2438" w:type="dxa"/>
            <w:shd w:val="clear" w:color="auto" w:fill="auto"/>
          </w:tcPr>
          <w:p w14:paraId="5369D5E8" w14:textId="77777777" w:rsidR="000F4F82" w:rsidRPr="003E69D6" w:rsidRDefault="000F4F82" w:rsidP="000F4F82">
            <w:pPr>
              <w:pStyle w:val="TableCell0-2115ptBreak"/>
            </w:pPr>
            <w:r w:rsidRPr="003E69D6">
              <w:t>need</w:t>
            </w:r>
          </w:p>
        </w:tc>
      </w:tr>
      <w:tr w:rsidR="00AC23C4" w:rsidRPr="00C350A6" w14:paraId="4F4752AC" w14:textId="77777777" w:rsidTr="00BC00CF">
        <w:tc>
          <w:tcPr>
            <w:tcW w:w="236" w:type="dxa"/>
            <w:shd w:val="clear" w:color="auto" w:fill="auto"/>
          </w:tcPr>
          <w:p w14:paraId="1708C700" w14:textId="77777777" w:rsidR="000F4F82" w:rsidRPr="00EE4F16" w:rsidRDefault="000F4F82" w:rsidP="000F4F82">
            <w:pPr>
              <w:pStyle w:val="TableCell5-2"/>
              <w:rPr>
                <w:rStyle w:val="ExampleSource"/>
              </w:rPr>
            </w:pPr>
          </w:p>
        </w:tc>
        <w:tc>
          <w:tcPr>
            <w:tcW w:w="1247" w:type="dxa"/>
            <w:shd w:val="clear" w:color="auto" w:fill="auto"/>
          </w:tcPr>
          <w:p w14:paraId="46C6F842" w14:textId="77777777" w:rsidR="000F4F82" w:rsidRPr="00C350A6" w:rsidRDefault="000F4F82" w:rsidP="000F4F82">
            <w:pPr>
              <w:pStyle w:val="TableCell2-2"/>
              <w:rPr>
                <w:rStyle w:val="ChBold"/>
              </w:rPr>
            </w:pPr>
            <w:r>
              <w:rPr>
                <w:rStyle w:val="ChBold"/>
              </w:rPr>
              <w:t>C</w:t>
            </w:r>
          </w:p>
        </w:tc>
        <w:tc>
          <w:tcPr>
            <w:tcW w:w="1418" w:type="dxa"/>
            <w:shd w:val="clear" w:color="auto" w:fill="auto"/>
          </w:tcPr>
          <w:p w14:paraId="5A2ECABA" w14:textId="77777777" w:rsidR="000F4F82" w:rsidRPr="00C350A6" w:rsidRDefault="000F4F82" w:rsidP="000F4F82">
            <w:pPr>
              <w:pStyle w:val="TableCell2-2"/>
            </w:pPr>
          </w:p>
        </w:tc>
        <w:tc>
          <w:tcPr>
            <w:tcW w:w="1361" w:type="dxa"/>
            <w:shd w:val="clear" w:color="auto" w:fill="auto"/>
          </w:tcPr>
          <w:p w14:paraId="502417BD" w14:textId="77777777" w:rsidR="000F4F82" w:rsidRPr="00C350A6" w:rsidRDefault="000F4F82" w:rsidP="000F4F82">
            <w:pPr>
              <w:pStyle w:val="TableCell2-2"/>
            </w:pPr>
          </w:p>
        </w:tc>
        <w:tc>
          <w:tcPr>
            <w:tcW w:w="2438" w:type="dxa"/>
            <w:shd w:val="clear" w:color="auto" w:fill="auto"/>
          </w:tcPr>
          <w:p w14:paraId="13AF8328" w14:textId="77777777" w:rsidR="000F4F82" w:rsidRPr="00C350A6" w:rsidRDefault="000F4F82" w:rsidP="000F4F82">
            <w:pPr>
              <w:pStyle w:val="TableCell2-2"/>
            </w:pPr>
          </w:p>
        </w:tc>
      </w:tr>
      <w:tr w:rsidR="00AC23C4" w:rsidRPr="003E69D6" w14:paraId="673254C6" w14:textId="77777777" w:rsidTr="00BC00CF">
        <w:tc>
          <w:tcPr>
            <w:tcW w:w="236" w:type="dxa"/>
            <w:shd w:val="clear" w:color="auto" w:fill="auto"/>
          </w:tcPr>
          <w:p w14:paraId="7E3B72B6" w14:textId="77777777" w:rsidR="000F4F82" w:rsidRPr="00EE4F16" w:rsidRDefault="000F4F82" w:rsidP="00A551BF">
            <w:pPr>
              <w:pStyle w:val="TableCell0-0115Break"/>
              <w:rPr>
                <w:rStyle w:val="ExampleSource"/>
              </w:rPr>
            </w:pPr>
          </w:p>
        </w:tc>
        <w:tc>
          <w:tcPr>
            <w:tcW w:w="1247" w:type="dxa"/>
            <w:shd w:val="clear" w:color="auto" w:fill="auto"/>
          </w:tcPr>
          <w:p w14:paraId="49ACB557" w14:textId="77777777" w:rsidR="000F4F82" w:rsidRPr="007B599D" w:rsidRDefault="000F4F82" w:rsidP="00A551BF">
            <w:pPr>
              <w:pStyle w:val="TableCell0-0115Break"/>
              <w:rPr>
                <w:rStyle w:val="ChItalBold"/>
              </w:rPr>
            </w:pPr>
            <w:r w:rsidRPr="007B599D">
              <w:rPr>
                <w:rStyle w:val="ChItalBold"/>
              </w:rPr>
              <w:t>cabang</w:t>
            </w:r>
          </w:p>
        </w:tc>
        <w:tc>
          <w:tcPr>
            <w:tcW w:w="1418" w:type="dxa"/>
            <w:shd w:val="clear" w:color="auto" w:fill="auto"/>
          </w:tcPr>
          <w:p w14:paraId="01B5A2F3" w14:textId="77777777" w:rsidR="000F4F82" w:rsidRPr="008F535B" w:rsidRDefault="000F4F82" w:rsidP="00A551BF">
            <w:pPr>
              <w:pStyle w:val="TableCell0-0115Break"/>
              <w:rPr>
                <w:rStyle w:val="ChCharisSIL"/>
              </w:rPr>
            </w:pPr>
            <w:r w:rsidRPr="008F535B">
              <w:rPr>
                <w:rStyle w:val="ChCharisSIL"/>
              </w:rPr>
              <w:t>ˈtʃa.bɐŋ</w:t>
            </w:r>
          </w:p>
        </w:tc>
        <w:tc>
          <w:tcPr>
            <w:tcW w:w="1361" w:type="dxa"/>
            <w:shd w:val="clear" w:color="auto" w:fill="auto"/>
          </w:tcPr>
          <w:p w14:paraId="3038FDAC"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15688E93" w14:textId="77777777" w:rsidR="000F4F82" w:rsidRPr="003E69D6" w:rsidRDefault="000F4F82" w:rsidP="00A551BF">
            <w:pPr>
              <w:pStyle w:val="TableCell0-0115Break"/>
            </w:pPr>
            <w:r w:rsidRPr="003E69D6">
              <w:t>branch</w:t>
            </w:r>
          </w:p>
        </w:tc>
      </w:tr>
      <w:tr w:rsidR="00AC23C4" w:rsidRPr="003E69D6" w14:paraId="728FC63F" w14:textId="77777777" w:rsidTr="00BC00CF">
        <w:tc>
          <w:tcPr>
            <w:tcW w:w="236" w:type="dxa"/>
            <w:shd w:val="clear" w:color="auto" w:fill="auto"/>
          </w:tcPr>
          <w:p w14:paraId="10EB12B0" w14:textId="77777777" w:rsidR="000F4F82" w:rsidRPr="00EE4F16" w:rsidRDefault="000F4F82" w:rsidP="00A551BF">
            <w:pPr>
              <w:pStyle w:val="TableCell0-0115Break"/>
              <w:rPr>
                <w:rStyle w:val="ExampleSource"/>
              </w:rPr>
            </w:pPr>
          </w:p>
        </w:tc>
        <w:tc>
          <w:tcPr>
            <w:tcW w:w="1247" w:type="dxa"/>
            <w:shd w:val="clear" w:color="auto" w:fill="auto"/>
          </w:tcPr>
          <w:p w14:paraId="2538ACDA" w14:textId="77777777" w:rsidR="000F4F82" w:rsidRPr="007B599D" w:rsidRDefault="000F4F82" w:rsidP="00A551BF">
            <w:pPr>
              <w:pStyle w:val="TableCell0-0115Break"/>
              <w:rPr>
                <w:rStyle w:val="ChItalBold"/>
              </w:rPr>
            </w:pPr>
            <w:r w:rsidRPr="007B599D">
              <w:rPr>
                <w:rStyle w:val="ChItalBold"/>
              </w:rPr>
              <w:t>cabut</w:t>
            </w:r>
          </w:p>
        </w:tc>
        <w:tc>
          <w:tcPr>
            <w:tcW w:w="1418" w:type="dxa"/>
            <w:shd w:val="clear" w:color="auto" w:fill="auto"/>
          </w:tcPr>
          <w:p w14:paraId="0A4BE28B" w14:textId="77777777" w:rsidR="000F4F82" w:rsidRPr="008F535B" w:rsidRDefault="000F4F82" w:rsidP="00A551BF">
            <w:pPr>
              <w:pStyle w:val="TableCell0-0115Break"/>
              <w:rPr>
                <w:rStyle w:val="ChCharisSIL"/>
              </w:rPr>
            </w:pPr>
            <w:r w:rsidRPr="008F535B">
              <w:rPr>
                <w:rStyle w:val="ChCharisSIL"/>
              </w:rPr>
              <w:t>ˈtʃa.bʊt</w:t>
            </w:r>
          </w:p>
        </w:tc>
        <w:tc>
          <w:tcPr>
            <w:tcW w:w="1361" w:type="dxa"/>
            <w:shd w:val="clear" w:color="auto" w:fill="auto"/>
          </w:tcPr>
          <w:p w14:paraId="1C3E9C94"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2909A871" w14:textId="77777777" w:rsidR="000F4F82" w:rsidRPr="003E69D6" w:rsidRDefault="000F4F82" w:rsidP="00A551BF">
            <w:pPr>
              <w:pStyle w:val="TableCell0-0115Break"/>
            </w:pPr>
            <w:r w:rsidRPr="003E69D6">
              <w:t>pull</w:t>
            </w:r>
            <w:r>
              <w:t xml:space="preserve"> </w:t>
            </w:r>
            <w:r w:rsidRPr="003E69D6">
              <w:t>out</w:t>
            </w:r>
          </w:p>
        </w:tc>
      </w:tr>
      <w:tr w:rsidR="00AC23C4" w:rsidRPr="003E69D6" w14:paraId="268BF873" w14:textId="77777777" w:rsidTr="00BC00CF">
        <w:tc>
          <w:tcPr>
            <w:tcW w:w="236" w:type="dxa"/>
            <w:shd w:val="clear" w:color="auto" w:fill="auto"/>
          </w:tcPr>
          <w:p w14:paraId="10B55EDE" w14:textId="77777777" w:rsidR="000F4F82" w:rsidRPr="00EE4F16" w:rsidRDefault="000F4F82" w:rsidP="00A551BF">
            <w:pPr>
              <w:pStyle w:val="TableCell0-0115Break"/>
              <w:rPr>
                <w:rStyle w:val="ExampleSource"/>
              </w:rPr>
            </w:pPr>
          </w:p>
        </w:tc>
        <w:tc>
          <w:tcPr>
            <w:tcW w:w="1247" w:type="dxa"/>
            <w:shd w:val="clear" w:color="auto" w:fill="auto"/>
          </w:tcPr>
          <w:p w14:paraId="1905276B" w14:textId="77777777" w:rsidR="000F4F82" w:rsidRPr="007B599D" w:rsidRDefault="000F4F82" w:rsidP="00A551BF">
            <w:pPr>
              <w:pStyle w:val="TableCell0-0115Break"/>
              <w:rPr>
                <w:rStyle w:val="ChItalBold"/>
              </w:rPr>
            </w:pPr>
            <w:r w:rsidRPr="007B599D">
              <w:rPr>
                <w:rStyle w:val="ChItalBold"/>
              </w:rPr>
              <w:t>cacat</w:t>
            </w:r>
          </w:p>
        </w:tc>
        <w:tc>
          <w:tcPr>
            <w:tcW w:w="1418" w:type="dxa"/>
            <w:shd w:val="clear" w:color="auto" w:fill="auto"/>
          </w:tcPr>
          <w:p w14:paraId="75C5F342" w14:textId="77777777" w:rsidR="000F4F82" w:rsidRPr="008F535B" w:rsidRDefault="000F4F82" w:rsidP="00A551BF">
            <w:pPr>
              <w:pStyle w:val="TableCell0-0115Break"/>
              <w:rPr>
                <w:rStyle w:val="ChCharisSIL"/>
              </w:rPr>
            </w:pPr>
            <w:r w:rsidRPr="008F535B">
              <w:rPr>
                <w:rStyle w:val="ChCharisSIL"/>
              </w:rPr>
              <w:t>ˈtʃa.tʃɐt̚</w:t>
            </w:r>
          </w:p>
        </w:tc>
        <w:tc>
          <w:tcPr>
            <w:tcW w:w="1361" w:type="dxa"/>
            <w:shd w:val="clear" w:color="auto" w:fill="auto"/>
          </w:tcPr>
          <w:p w14:paraId="46121E71"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4026AB72" w14:textId="77777777" w:rsidR="000F4F82" w:rsidRPr="003E69D6" w:rsidRDefault="000F4F82" w:rsidP="00A551BF">
            <w:pPr>
              <w:pStyle w:val="TableCell0-0115Break"/>
            </w:pPr>
            <w:r w:rsidRPr="003E69D6">
              <w:t>be</w:t>
            </w:r>
            <w:r>
              <w:t xml:space="preserve"> </w:t>
            </w:r>
            <w:r w:rsidRPr="003E69D6">
              <w:t>disabled</w:t>
            </w:r>
          </w:p>
        </w:tc>
      </w:tr>
      <w:tr w:rsidR="00AC23C4" w:rsidRPr="003E69D6" w14:paraId="0643CFA6" w14:textId="77777777" w:rsidTr="00BC00CF">
        <w:tc>
          <w:tcPr>
            <w:tcW w:w="236" w:type="dxa"/>
            <w:shd w:val="clear" w:color="auto" w:fill="auto"/>
          </w:tcPr>
          <w:p w14:paraId="62C72AEB" w14:textId="77777777" w:rsidR="000F4F82" w:rsidRPr="00EE4F16" w:rsidRDefault="000F4F82" w:rsidP="00A551BF">
            <w:pPr>
              <w:pStyle w:val="TableCell0-0115Break"/>
              <w:rPr>
                <w:rStyle w:val="ExampleSource"/>
              </w:rPr>
            </w:pPr>
          </w:p>
        </w:tc>
        <w:tc>
          <w:tcPr>
            <w:tcW w:w="1247" w:type="dxa"/>
            <w:shd w:val="clear" w:color="auto" w:fill="auto"/>
          </w:tcPr>
          <w:p w14:paraId="0DC65CBB" w14:textId="77777777" w:rsidR="000F4F82" w:rsidRPr="007B599D" w:rsidRDefault="000F4F82" w:rsidP="00A551BF">
            <w:pPr>
              <w:pStyle w:val="TableCell0-0115Break"/>
              <w:rPr>
                <w:rStyle w:val="ChItalBold"/>
              </w:rPr>
            </w:pPr>
            <w:r w:rsidRPr="007B599D">
              <w:rPr>
                <w:rStyle w:val="ChItalBold"/>
              </w:rPr>
              <w:t>cakar</w:t>
            </w:r>
          </w:p>
        </w:tc>
        <w:tc>
          <w:tcPr>
            <w:tcW w:w="1418" w:type="dxa"/>
            <w:shd w:val="clear" w:color="auto" w:fill="auto"/>
          </w:tcPr>
          <w:p w14:paraId="0DE01FDE" w14:textId="77777777" w:rsidR="000F4F82" w:rsidRPr="008F535B" w:rsidRDefault="000F4F82" w:rsidP="00A551BF">
            <w:pPr>
              <w:pStyle w:val="TableCell0-0115Break"/>
              <w:rPr>
                <w:rStyle w:val="ChCharisSIL"/>
              </w:rPr>
            </w:pPr>
            <w:r w:rsidRPr="008F535B">
              <w:rPr>
                <w:rStyle w:val="ChCharisSIL"/>
              </w:rPr>
              <w:t>ˈtʃa.kɐr̥</w:t>
            </w:r>
          </w:p>
        </w:tc>
        <w:tc>
          <w:tcPr>
            <w:tcW w:w="1361" w:type="dxa"/>
            <w:shd w:val="clear" w:color="auto" w:fill="auto"/>
          </w:tcPr>
          <w:p w14:paraId="6A334862"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4C6CD568" w14:textId="77777777" w:rsidR="000F4F82" w:rsidRPr="003E69D6" w:rsidRDefault="000F4F82" w:rsidP="00A551BF">
            <w:pPr>
              <w:pStyle w:val="TableCell0-0115Break"/>
            </w:pPr>
            <w:r w:rsidRPr="003E69D6">
              <w:t>scratch</w:t>
            </w:r>
          </w:p>
        </w:tc>
      </w:tr>
      <w:tr w:rsidR="00AC23C4" w:rsidRPr="003E69D6" w14:paraId="26C73FCF" w14:textId="77777777" w:rsidTr="00BC00CF">
        <w:tc>
          <w:tcPr>
            <w:tcW w:w="236" w:type="dxa"/>
            <w:shd w:val="clear" w:color="auto" w:fill="auto"/>
          </w:tcPr>
          <w:p w14:paraId="7281D71D" w14:textId="77777777" w:rsidR="000F4F82" w:rsidRPr="00EE4F16" w:rsidRDefault="000F4F82" w:rsidP="00A551BF">
            <w:pPr>
              <w:pStyle w:val="TableCell0-0115Break"/>
              <w:rPr>
                <w:rStyle w:val="ExampleSource"/>
              </w:rPr>
            </w:pPr>
          </w:p>
        </w:tc>
        <w:tc>
          <w:tcPr>
            <w:tcW w:w="1247" w:type="dxa"/>
            <w:shd w:val="clear" w:color="auto" w:fill="auto"/>
          </w:tcPr>
          <w:p w14:paraId="7A265C22" w14:textId="77777777" w:rsidR="000F4F82" w:rsidRPr="007B599D" w:rsidRDefault="000F4F82" w:rsidP="00A551BF">
            <w:pPr>
              <w:pStyle w:val="TableCell0-0115Break"/>
              <w:rPr>
                <w:rStyle w:val="ChItalBold"/>
              </w:rPr>
            </w:pPr>
            <w:r w:rsidRPr="007B599D">
              <w:rPr>
                <w:rStyle w:val="ChItalBold"/>
              </w:rPr>
              <w:t>calong</w:t>
            </w:r>
          </w:p>
        </w:tc>
        <w:tc>
          <w:tcPr>
            <w:tcW w:w="1418" w:type="dxa"/>
            <w:shd w:val="clear" w:color="auto" w:fill="auto"/>
          </w:tcPr>
          <w:p w14:paraId="2CA97412" w14:textId="77777777" w:rsidR="000F4F82" w:rsidRPr="008F535B" w:rsidRDefault="000F4F82" w:rsidP="00A551BF">
            <w:pPr>
              <w:pStyle w:val="TableCell0-0115Break"/>
              <w:rPr>
                <w:rStyle w:val="ChCharisSIL"/>
              </w:rPr>
            </w:pPr>
            <w:r w:rsidRPr="008F535B">
              <w:rPr>
                <w:rStyle w:val="ChCharisSIL"/>
              </w:rPr>
              <w:t>ˈtʃa.lɔ̞n</w:t>
            </w:r>
          </w:p>
        </w:tc>
        <w:tc>
          <w:tcPr>
            <w:tcW w:w="1361" w:type="dxa"/>
            <w:shd w:val="clear" w:color="auto" w:fill="auto"/>
          </w:tcPr>
          <w:p w14:paraId="7BD6A9C8"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53C564A" w14:textId="77777777" w:rsidR="000F4F82" w:rsidRPr="003E69D6" w:rsidRDefault="000F4F82" w:rsidP="00A551BF">
            <w:pPr>
              <w:pStyle w:val="TableCell0-0115Break"/>
            </w:pPr>
            <w:r w:rsidRPr="003E69D6">
              <w:t>candidate</w:t>
            </w:r>
          </w:p>
        </w:tc>
      </w:tr>
      <w:tr w:rsidR="00AC23C4" w:rsidRPr="003E69D6" w14:paraId="643B4E6F" w14:textId="77777777" w:rsidTr="00BC00CF">
        <w:tc>
          <w:tcPr>
            <w:tcW w:w="236" w:type="dxa"/>
            <w:shd w:val="clear" w:color="auto" w:fill="auto"/>
          </w:tcPr>
          <w:p w14:paraId="44E7A378" w14:textId="77777777" w:rsidR="000F4F82" w:rsidRPr="00EE4F16" w:rsidRDefault="000F4F82" w:rsidP="00A551BF">
            <w:pPr>
              <w:pStyle w:val="TableCell0-0115Break"/>
              <w:rPr>
                <w:rStyle w:val="ExampleSource"/>
              </w:rPr>
            </w:pPr>
          </w:p>
        </w:tc>
        <w:tc>
          <w:tcPr>
            <w:tcW w:w="1247" w:type="dxa"/>
            <w:shd w:val="clear" w:color="auto" w:fill="auto"/>
          </w:tcPr>
          <w:p w14:paraId="05770013" w14:textId="77777777" w:rsidR="000F4F82" w:rsidRPr="007B599D" w:rsidRDefault="000F4F82" w:rsidP="00A551BF">
            <w:pPr>
              <w:pStyle w:val="TableCell0-0115Break"/>
              <w:rPr>
                <w:rStyle w:val="ChItalBold"/>
              </w:rPr>
            </w:pPr>
            <w:r w:rsidRPr="007B599D">
              <w:rPr>
                <w:rStyle w:val="ChItalBold"/>
              </w:rPr>
              <w:t>camat</w:t>
            </w:r>
          </w:p>
        </w:tc>
        <w:tc>
          <w:tcPr>
            <w:tcW w:w="1418" w:type="dxa"/>
            <w:shd w:val="clear" w:color="auto" w:fill="auto"/>
          </w:tcPr>
          <w:p w14:paraId="414A8556" w14:textId="77777777" w:rsidR="000F4F82" w:rsidRPr="008F535B" w:rsidRDefault="000F4F82" w:rsidP="00A551BF">
            <w:pPr>
              <w:pStyle w:val="TableCell0-0115Break"/>
              <w:rPr>
                <w:rStyle w:val="ChCharisSIL"/>
              </w:rPr>
            </w:pPr>
            <w:r w:rsidRPr="008F535B">
              <w:rPr>
                <w:rStyle w:val="ChCharisSIL"/>
              </w:rPr>
              <w:t>ˈtʃa.mɐt</w:t>
            </w:r>
          </w:p>
        </w:tc>
        <w:tc>
          <w:tcPr>
            <w:tcW w:w="1361" w:type="dxa"/>
            <w:shd w:val="clear" w:color="auto" w:fill="auto"/>
          </w:tcPr>
          <w:p w14:paraId="62EA0311"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6848050" w14:textId="77777777" w:rsidR="000F4F82" w:rsidRPr="003E69D6" w:rsidRDefault="000F4F82" w:rsidP="00A551BF">
            <w:pPr>
              <w:pStyle w:val="TableCell0-0115Break"/>
            </w:pPr>
            <w:r w:rsidRPr="003E69D6">
              <w:t>subdistrict</w:t>
            </w:r>
            <w:r>
              <w:t xml:space="preserve"> </w:t>
            </w:r>
            <w:r w:rsidRPr="003E69D6">
              <w:t>head</w:t>
            </w:r>
          </w:p>
        </w:tc>
      </w:tr>
      <w:tr w:rsidR="00AC23C4" w:rsidRPr="003E69D6" w14:paraId="1214635B" w14:textId="77777777" w:rsidTr="00BC00CF">
        <w:tc>
          <w:tcPr>
            <w:tcW w:w="236" w:type="dxa"/>
            <w:shd w:val="clear" w:color="auto" w:fill="auto"/>
          </w:tcPr>
          <w:p w14:paraId="523CDC34" w14:textId="77777777" w:rsidR="000F4F82" w:rsidRPr="00EE4F16" w:rsidRDefault="000F4F82" w:rsidP="00A551BF">
            <w:pPr>
              <w:pStyle w:val="TableCell0-0115Break"/>
              <w:rPr>
                <w:rStyle w:val="ExampleSource"/>
              </w:rPr>
            </w:pPr>
          </w:p>
        </w:tc>
        <w:tc>
          <w:tcPr>
            <w:tcW w:w="1247" w:type="dxa"/>
            <w:shd w:val="clear" w:color="auto" w:fill="auto"/>
          </w:tcPr>
          <w:p w14:paraId="03D8959B" w14:textId="77777777" w:rsidR="000F4F82" w:rsidRPr="007B599D" w:rsidRDefault="000F4F82" w:rsidP="00A551BF">
            <w:pPr>
              <w:pStyle w:val="TableCell0-0115Break"/>
              <w:rPr>
                <w:rStyle w:val="ChItalBold"/>
              </w:rPr>
            </w:pPr>
            <w:r w:rsidRPr="007B599D">
              <w:rPr>
                <w:rStyle w:val="ChItalBold"/>
              </w:rPr>
              <w:t>campur</w:t>
            </w:r>
          </w:p>
        </w:tc>
        <w:tc>
          <w:tcPr>
            <w:tcW w:w="1418" w:type="dxa"/>
            <w:shd w:val="clear" w:color="auto" w:fill="auto"/>
          </w:tcPr>
          <w:p w14:paraId="26EFFF33" w14:textId="77777777" w:rsidR="000F4F82" w:rsidRPr="008F535B" w:rsidRDefault="000F4F82" w:rsidP="00A551BF">
            <w:pPr>
              <w:pStyle w:val="TableCell0-0115Break"/>
              <w:rPr>
                <w:rStyle w:val="ChCharisSIL"/>
              </w:rPr>
            </w:pPr>
            <w:r w:rsidRPr="008F535B">
              <w:rPr>
                <w:rStyle w:val="ChCharisSIL"/>
              </w:rPr>
              <w:t>ˈtsɐm.pʊr̥</w:t>
            </w:r>
          </w:p>
        </w:tc>
        <w:tc>
          <w:tcPr>
            <w:tcW w:w="1361" w:type="dxa"/>
            <w:shd w:val="clear" w:color="auto" w:fill="auto"/>
          </w:tcPr>
          <w:p w14:paraId="601E2197"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EFB846E" w14:textId="77777777" w:rsidR="000F4F82" w:rsidRPr="003E69D6" w:rsidRDefault="000F4F82" w:rsidP="00A551BF">
            <w:pPr>
              <w:pStyle w:val="TableCell0-0115Break"/>
            </w:pPr>
            <w:r w:rsidRPr="003E69D6">
              <w:t>mix</w:t>
            </w:r>
          </w:p>
        </w:tc>
      </w:tr>
      <w:tr w:rsidR="00AC23C4" w:rsidRPr="003E69D6" w14:paraId="00302BD4" w14:textId="77777777" w:rsidTr="00BC00CF">
        <w:tc>
          <w:tcPr>
            <w:tcW w:w="236" w:type="dxa"/>
            <w:shd w:val="clear" w:color="auto" w:fill="auto"/>
          </w:tcPr>
          <w:p w14:paraId="3334430C" w14:textId="77777777" w:rsidR="000F4F82" w:rsidRPr="00EE4F16" w:rsidRDefault="000F4F82" w:rsidP="00A551BF">
            <w:pPr>
              <w:pStyle w:val="TableCell0-0115Break"/>
              <w:rPr>
                <w:rStyle w:val="ExampleSource"/>
              </w:rPr>
            </w:pPr>
          </w:p>
        </w:tc>
        <w:tc>
          <w:tcPr>
            <w:tcW w:w="1247" w:type="dxa"/>
            <w:shd w:val="clear" w:color="auto" w:fill="auto"/>
          </w:tcPr>
          <w:p w14:paraId="76FCE48B" w14:textId="77777777" w:rsidR="000F4F82" w:rsidRPr="007B599D" w:rsidRDefault="000F4F82" w:rsidP="00A551BF">
            <w:pPr>
              <w:pStyle w:val="TableCell0-0115Break"/>
              <w:rPr>
                <w:rStyle w:val="ChItalBold"/>
              </w:rPr>
            </w:pPr>
            <w:r w:rsidRPr="007B599D">
              <w:rPr>
                <w:rStyle w:val="ChItalBold"/>
              </w:rPr>
              <w:t>canggi</w:t>
            </w:r>
          </w:p>
        </w:tc>
        <w:tc>
          <w:tcPr>
            <w:tcW w:w="1418" w:type="dxa"/>
            <w:shd w:val="clear" w:color="auto" w:fill="auto"/>
          </w:tcPr>
          <w:p w14:paraId="5ED8A9BF" w14:textId="77777777" w:rsidR="000F4F82" w:rsidRPr="008F535B" w:rsidRDefault="000F4F82" w:rsidP="00A551BF">
            <w:pPr>
              <w:pStyle w:val="TableCell0-0115Break"/>
              <w:rPr>
                <w:rStyle w:val="ChCharisSIL"/>
              </w:rPr>
            </w:pPr>
            <w:r w:rsidRPr="008F535B">
              <w:rPr>
                <w:rStyle w:val="ChCharisSIL"/>
              </w:rPr>
              <w:t>ˈtʃɐŋ.gi</w:t>
            </w:r>
          </w:p>
        </w:tc>
        <w:tc>
          <w:tcPr>
            <w:tcW w:w="1361" w:type="dxa"/>
            <w:shd w:val="clear" w:color="auto" w:fill="auto"/>
          </w:tcPr>
          <w:p w14:paraId="38F4EAF7"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26E6D2C2" w14:textId="77777777" w:rsidR="000F4F82" w:rsidRPr="003E69D6" w:rsidRDefault="000F4F82" w:rsidP="00A551BF">
            <w:pPr>
              <w:pStyle w:val="TableCell0-0115Break"/>
            </w:pPr>
            <w:r w:rsidRPr="003E69D6">
              <w:t>be</w:t>
            </w:r>
            <w:r>
              <w:t xml:space="preserve"> </w:t>
            </w:r>
            <w:r w:rsidRPr="003E69D6">
              <w:t>sophisticated</w:t>
            </w:r>
          </w:p>
        </w:tc>
      </w:tr>
      <w:tr w:rsidR="00AC23C4" w:rsidRPr="003E69D6" w14:paraId="4AA23776" w14:textId="77777777" w:rsidTr="00BC00CF">
        <w:tc>
          <w:tcPr>
            <w:tcW w:w="236" w:type="dxa"/>
            <w:shd w:val="clear" w:color="auto" w:fill="auto"/>
          </w:tcPr>
          <w:p w14:paraId="530E2534" w14:textId="77777777" w:rsidR="000F4F82" w:rsidRPr="00EE4F16" w:rsidRDefault="000F4F82" w:rsidP="00A551BF">
            <w:pPr>
              <w:pStyle w:val="TableCell0-0115Break"/>
              <w:rPr>
                <w:rStyle w:val="ExampleSource"/>
              </w:rPr>
            </w:pPr>
          </w:p>
        </w:tc>
        <w:tc>
          <w:tcPr>
            <w:tcW w:w="1247" w:type="dxa"/>
            <w:shd w:val="clear" w:color="auto" w:fill="auto"/>
          </w:tcPr>
          <w:p w14:paraId="60B616C7" w14:textId="77777777" w:rsidR="000F4F82" w:rsidRPr="007B599D" w:rsidRDefault="000F4F82" w:rsidP="00A551BF">
            <w:pPr>
              <w:pStyle w:val="TableCell0-0115Break"/>
              <w:rPr>
                <w:rStyle w:val="ChItalBold"/>
              </w:rPr>
            </w:pPr>
            <w:r w:rsidRPr="007B599D">
              <w:rPr>
                <w:rStyle w:val="ChItalBold"/>
              </w:rPr>
              <w:t>cangkul</w:t>
            </w:r>
          </w:p>
        </w:tc>
        <w:tc>
          <w:tcPr>
            <w:tcW w:w="1418" w:type="dxa"/>
            <w:shd w:val="clear" w:color="auto" w:fill="auto"/>
          </w:tcPr>
          <w:p w14:paraId="4494C52E" w14:textId="77777777" w:rsidR="000F4F82" w:rsidRPr="008F535B" w:rsidRDefault="000F4F82" w:rsidP="00A551BF">
            <w:pPr>
              <w:pStyle w:val="TableCell0-0115Break"/>
              <w:rPr>
                <w:rStyle w:val="ChCharisSIL"/>
              </w:rPr>
            </w:pPr>
            <w:r w:rsidRPr="008F535B">
              <w:rPr>
                <w:rStyle w:val="ChCharisSIL"/>
              </w:rPr>
              <w:t>ˈtʃɐŋ.kʊl</w:t>
            </w:r>
          </w:p>
        </w:tc>
        <w:tc>
          <w:tcPr>
            <w:tcW w:w="1361" w:type="dxa"/>
            <w:shd w:val="clear" w:color="auto" w:fill="auto"/>
          </w:tcPr>
          <w:p w14:paraId="1A5D5D57"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AD28E1A" w14:textId="77777777" w:rsidR="000F4F82" w:rsidRPr="003E69D6" w:rsidRDefault="000F4F82" w:rsidP="00A551BF">
            <w:pPr>
              <w:pStyle w:val="TableCell0-0115Break"/>
            </w:pPr>
            <w:r w:rsidRPr="003E69D6">
              <w:t>mattock</w:t>
            </w:r>
          </w:p>
        </w:tc>
      </w:tr>
      <w:tr w:rsidR="00AC23C4" w:rsidRPr="003E69D6" w14:paraId="7BA2EEE6" w14:textId="77777777" w:rsidTr="00BC00CF">
        <w:tc>
          <w:tcPr>
            <w:tcW w:w="236" w:type="dxa"/>
            <w:shd w:val="clear" w:color="auto" w:fill="auto"/>
          </w:tcPr>
          <w:p w14:paraId="4C3696AA" w14:textId="77777777" w:rsidR="000F4F82" w:rsidRPr="00EE4F16" w:rsidRDefault="000F4F82" w:rsidP="00A551BF">
            <w:pPr>
              <w:pStyle w:val="TableCell0-0115Break"/>
              <w:rPr>
                <w:rStyle w:val="ExampleSource"/>
              </w:rPr>
            </w:pPr>
          </w:p>
        </w:tc>
        <w:tc>
          <w:tcPr>
            <w:tcW w:w="1247" w:type="dxa"/>
            <w:shd w:val="clear" w:color="auto" w:fill="auto"/>
          </w:tcPr>
          <w:p w14:paraId="653EC7B4" w14:textId="77777777" w:rsidR="000F4F82" w:rsidRPr="007B599D" w:rsidRDefault="000F4F82" w:rsidP="00A551BF">
            <w:pPr>
              <w:pStyle w:val="TableCell0-0115Break"/>
              <w:rPr>
                <w:rStyle w:val="ChItalBold"/>
              </w:rPr>
            </w:pPr>
            <w:r w:rsidRPr="007B599D">
              <w:rPr>
                <w:rStyle w:val="ChItalBold"/>
              </w:rPr>
              <w:t>cantik</w:t>
            </w:r>
          </w:p>
        </w:tc>
        <w:tc>
          <w:tcPr>
            <w:tcW w:w="1418" w:type="dxa"/>
            <w:shd w:val="clear" w:color="auto" w:fill="auto"/>
          </w:tcPr>
          <w:p w14:paraId="34803D53" w14:textId="77777777" w:rsidR="000F4F82" w:rsidRPr="008F535B" w:rsidRDefault="000F4F82" w:rsidP="00A551BF">
            <w:pPr>
              <w:pStyle w:val="TableCell0-0115Break"/>
              <w:rPr>
                <w:rStyle w:val="ChCharisSIL"/>
              </w:rPr>
            </w:pPr>
            <w:r w:rsidRPr="008F535B">
              <w:rPr>
                <w:rStyle w:val="ChCharisSIL"/>
              </w:rPr>
              <w:t>ˈtʃɐn.tɪk̚</w:t>
            </w:r>
          </w:p>
        </w:tc>
        <w:tc>
          <w:tcPr>
            <w:tcW w:w="1361" w:type="dxa"/>
            <w:shd w:val="clear" w:color="auto" w:fill="auto"/>
          </w:tcPr>
          <w:p w14:paraId="36BD7970"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DE880D3" w14:textId="77777777" w:rsidR="000F4F82" w:rsidRPr="003E69D6" w:rsidRDefault="000F4F82" w:rsidP="00A551BF">
            <w:pPr>
              <w:pStyle w:val="TableCell0-0115Break"/>
            </w:pPr>
            <w:r w:rsidRPr="003E69D6">
              <w:t>be</w:t>
            </w:r>
            <w:r>
              <w:t xml:space="preserve"> </w:t>
            </w:r>
            <w:r w:rsidRPr="003E69D6">
              <w:t>beautiful</w:t>
            </w:r>
          </w:p>
        </w:tc>
      </w:tr>
      <w:tr w:rsidR="00AC23C4" w:rsidRPr="003E69D6" w14:paraId="09881B4D" w14:textId="77777777" w:rsidTr="00BC00CF">
        <w:tc>
          <w:tcPr>
            <w:tcW w:w="236" w:type="dxa"/>
            <w:shd w:val="clear" w:color="auto" w:fill="auto"/>
          </w:tcPr>
          <w:p w14:paraId="34B3DC00" w14:textId="77777777" w:rsidR="000F4F82" w:rsidRPr="00EE4F16" w:rsidRDefault="000F4F82" w:rsidP="00A551BF">
            <w:pPr>
              <w:pStyle w:val="TableCell0-0115Break"/>
              <w:rPr>
                <w:rStyle w:val="ExampleSource"/>
              </w:rPr>
            </w:pPr>
          </w:p>
        </w:tc>
        <w:tc>
          <w:tcPr>
            <w:tcW w:w="1247" w:type="dxa"/>
            <w:shd w:val="clear" w:color="auto" w:fill="auto"/>
          </w:tcPr>
          <w:p w14:paraId="730BBBF2" w14:textId="77777777" w:rsidR="000F4F82" w:rsidRPr="007B599D" w:rsidRDefault="000F4F82" w:rsidP="00A551BF">
            <w:pPr>
              <w:pStyle w:val="TableCell0-0115Break"/>
              <w:rPr>
                <w:rStyle w:val="ChItalBold"/>
              </w:rPr>
            </w:pPr>
            <w:r w:rsidRPr="007B599D">
              <w:rPr>
                <w:rStyle w:val="ChItalBold"/>
              </w:rPr>
              <w:t>cape</w:t>
            </w:r>
          </w:p>
        </w:tc>
        <w:tc>
          <w:tcPr>
            <w:tcW w:w="1418" w:type="dxa"/>
            <w:shd w:val="clear" w:color="auto" w:fill="auto"/>
          </w:tcPr>
          <w:p w14:paraId="24362BDA" w14:textId="77777777" w:rsidR="000F4F82" w:rsidRPr="008F535B" w:rsidRDefault="000F4F82" w:rsidP="00A551BF">
            <w:pPr>
              <w:pStyle w:val="TableCell0-0115Break"/>
              <w:rPr>
                <w:rStyle w:val="ChCharisSIL"/>
              </w:rPr>
            </w:pPr>
            <w:r w:rsidRPr="008F535B">
              <w:rPr>
                <w:rStyle w:val="ChCharisSIL"/>
              </w:rPr>
              <w:t>ˈtʃa.pɛ</w:t>
            </w:r>
          </w:p>
        </w:tc>
        <w:tc>
          <w:tcPr>
            <w:tcW w:w="1361" w:type="dxa"/>
            <w:shd w:val="clear" w:color="auto" w:fill="auto"/>
          </w:tcPr>
          <w:p w14:paraId="4D3D0444"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38D975C7" w14:textId="77777777" w:rsidR="000F4F82" w:rsidRPr="003E69D6" w:rsidRDefault="000F4F82" w:rsidP="00A551BF">
            <w:pPr>
              <w:pStyle w:val="TableCell0-0115Break"/>
            </w:pPr>
            <w:r w:rsidRPr="003E69D6">
              <w:t>be</w:t>
            </w:r>
            <w:r>
              <w:t xml:space="preserve"> </w:t>
            </w:r>
            <w:r w:rsidRPr="003E69D6">
              <w:t>tired</w:t>
            </w:r>
          </w:p>
        </w:tc>
      </w:tr>
      <w:tr w:rsidR="00AC23C4" w:rsidRPr="003E69D6" w14:paraId="5C2A6BCE" w14:textId="77777777" w:rsidTr="00BC00CF">
        <w:tc>
          <w:tcPr>
            <w:tcW w:w="236" w:type="dxa"/>
            <w:shd w:val="clear" w:color="auto" w:fill="auto"/>
          </w:tcPr>
          <w:p w14:paraId="458C21CE" w14:textId="77777777" w:rsidR="000F4F82" w:rsidRPr="00EE4F16" w:rsidRDefault="000F4F82" w:rsidP="00A551BF">
            <w:pPr>
              <w:pStyle w:val="TableCell0-0115Break"/>
              <w:rPr>
                <w:rStyle w:val="ExampleSource"/>
              </w:rPr>
            </w:pPr>
          </w:p>
        </w:tc>
        <w:tc>
          <w:tcPr>
            <w:tcW w:w="1247" w:type="dxa"/>
            <w:shd w:val="clear" w:color="auto" w:fill="auto"/>
          </w:tcPr>
          <w:p w14:paraId="2BF9A498" w14:textId="77777777" w:rsidR="000F4F82" w:rsidRPr="007B599D" w:rsidRDefault="000F4F82" w:rsidP="00A551BF">
            <w:pPr>
              <w:pStyle w:val="TableCell0-0115Break"/>
              <w:rPr>
                <w:rStyle w:val="ChItalBold"/>
              </w:rPr>
            </w:pPr>
            <w:r w:rsidRPr="007B599D">
              <w:rPr>
                <w:rStyle w:val="ChItalBold"/>
              </w:rPr>
              <w:t>catat</w:t>
            </w:r>
          </w:p>
        </w:tc>
        <w:tc>
          <w:tcPr>
            <w:tcW w:w="1418" w:type="dxa"/>
            <w:shd w:val="clear" w:color="auto" w:fill="auto"/>
          </w:tcPr>
          <w:p w14:paraId="232C1D02" w14:textId="77777777" w:rsidR="000F4F82" w:rsidRPr="008F535B" w:rsidRDefault="000F4F82" w:rsidP="00A551BF">
            <w:pPr>
              <w:pStyle w:val="TableCell0-0115Break"/>
              <w:rPr>
                <w:rStyle w:val="ChCharisSIL"/>
              </w:rPr>
            </w:pPr>
            <w:r w:rsidRPr="008F535B">
              <w:rPr>
                <w:rStyle w:val="ChCharisSIL"/>
              </w:rPr>
              <w:t>ˈtʃa.tɐt</w:t>
            </w:r>
          </w:p>
        </w:tc>
        <w:tc>
          <w:tcPr>
            <w:tcW w:w="1361" w:type="dxa"/>
            <w:shd w:val="clear" w:color="auto" w:fill="auto"/>
          </w:tcPr>
          <w:p w14:paraId="6E619BA2"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319C81C0" w14:textId="77777777" w:rsidR="000F4F82" w:rsidRPr="003E69D6" w:rsidRDefault="000F4F82" w:rsidP="00A551BF">
            <w:pPr>
              <w:pStyle w:val="TableCell0-0115Break"/>
            </w:pPr>
            <w:r w:rsidRPr="003E69D6">
              <w:t>note</w:t>
            </w:r>
          </w:p>
        </w:tc>
      </w:tr>
      <w:tr w:rsidR="00AC23C4" w:rsidRPr="003E69D6" w14:paraId="0D7EC066" w14:textId="77777777" w:rsidTr="00BC00CF">
        <w:tc>
          <w:tcPr>
            <w:tcW w:w="236" w:type="dxa"/>
            <w:shd w:val="clear" w:color="auto" w:fill="auto"/>
          </w:tcPr>
          <w:p w14:paraId="62769B7F" w14:textId="77777777" w:rsidR="000F4F82" w:rsidRPr="00EE4F16" w:rsidRDefault="000F4F82" w:rsidP="00A551BF">
            <w:pPr>
              <w:pStyle w:val="TableCell0-0115Break"/>
              <w:rPr>
                <w:rStyle w:val="ExampleSource"/>
              </w:rPr>
            </w:pPr>
          </w:p>
        </w:tc>
        <w:tc>
          <w:tcPr>
            <w:tcW w:w="1247" w:type="dxa"/>
            <w:shd w:val="clear" w:color="auto" w:fill="auto"/>
          </w:tcPr>
          <w:p w14:paraId="7B3832EC" w14:textId="77777777" w:rsidR="000F4F82" w:rsidRPr="007B599D" w:rsidRDefault="000F4F82" w:rsidP="00A551BF">
            <w:pPr>
              <w:pStyle w:val="TableCell0-0115Break"/>
              <w:rPr>
                <w:rStyle w:val="ChItalBold"/>
              </w:rPr>
            </w:pPr>
            <w:r w:rsidRPr="007B599D">
              <w:rPr>
                <w:rStyle w:val="ChItalBold"/>
              </w:rPr>
              <w:t>cebo</w:t>
            </w:r>
          </w:p>
        </w:tc>
        <w:tc>
          <w:tcPr>
            <w:tcW w:w="1418" w:type="dxa"/>
            <w:shd w:val="clear" w:color="auto" w:fill="auto"/>
          </w:tcPr>
          <w:p w14:paraId="36067521" w14:textId="77777777" w:rsidR="000F4F82" w:rsidRPr="008F535B" w:rsidRDefault="000F4F82" w:rsidP="00A551BF">
            <w:pPr>
              <w:pStyle w:val="TableCell0-0115Break"/>
              <w:rPr>
                <w:rStyle w:val="ChCharisSIL"/>
              </w:rPr>
            </w:pPr>
            <w:r w:rsidRPr="008F535B">
              <w:rPr>
                <w:rStyle w:val="ChCharisSIL"/>
              </w:rPr>
              <w:t>ˈtʃɛ.bɔ</w:t>
            </w:r>
          </w:p>
        </w:tc>
        <w:tc>
          <w:tcPr>
            <w:tcW w:w="1361" w:type="dxa"/>
            <w:shd w:val="clear" w:color="auto" w:fill="auto"/>
          </w:tcPr>
          <w:p w14:paraId="30C85452"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1057A5C2" w14:textId="77777777" w:rsidR="000F4F82" w:rsidRPr="003E69D6" w:rsidRDefault="000F4F82" w:rsidP="00A551BF">
            <w:pPr>
              <w:pStyle w:val="TableCell0-0115Break"/>
            </w:pPr>
            <w:r w:rsidRPr="003E69D6">
              <w:t>wash</w:t>
            </w:r>
            <w:r>
              <w:t xml:space="preserve"> </w:t>
            </w:r>
            <w:r w:rsidRPr="003E69D6">
              <w:t>after</w:t>
            </w:r>
            <w:r>
              <w:t xml:space="preserve"> </w:t>
            </w:r>
            <w:r w:rsidRPr="003E69D6">
              <w:t>defecating</w:t>
            </w:r>
          </w:p>
        </w:tc>
      </w:tr>
      <w:tr w:rsidR="00AC23C4" w:rsidRPr="003E69D6" w14:paraId="02D69969" w14:textId="77777777" w:rsidTr="00BC00CF">
        <w:tc>
          <w:tcPr>
            <w:tcW w:w="236" w:type="dxa"/>
            <w:shd w:val="clear" w:color="auto" w:fill="auto"/>
          </w:tcPr>
          <w:p w14:paraId="52A7B004" w14:textId="77777777" w:rsidR="000F4F82" w:rsidRPr="00EE4F16" w:rsidRDefault="000F4F82" w:rsidP="00A551BF">
            <w:pPr>
              <w:pStyle w:val="TableCell0-0115Break"/>
              <w:rPr>
                <w:rStyle w:val="ExampleSource"/>
              </w:rPr>
            </w:pPr>
          </w:p>
        </w:tc>
        <w:tc>
          <w:tcPr>
            <w:tcW w:w="1247" w:type="dxa"/>
            <w:shd w:val="clear" w:color="auto" w:fill="auto"/>
          </w:tcPr>
          <w:p w14:paraId="061874AE" w14:textId="77777777" w:rsidR="000F4F82" w:rsidRPr="007B599D" w:rsidRDefault="000F4F82" w:rsidP="00A551BF">
            <w:pPr>
              <w:pStyle w:val="TableCell0-0115Break"/>
              <w:rPr>
                <w:rStyle w:val="ChItalBold"/>
              </w:rPr>
            </w:pPr>
            <w:r w:rsidRPr="007B599D">
              <w:rPr>
                <w:rStyle w:val="ChItalBold"/>
              </w:rPr>
              <w:t>cece</w:t>
            </w:r>
          </w:p>
        </w:tc>
        <w:tc>
          <w:tcPr>
            <w:tcW w:w="1418" w:type="dxa"/>
            <w:shd w:val="clear" w:color="auto" w:fill="auto"/>
          </w:tcPr>
          <w:p w14:paraId="7340E7E9" w14:textId="77777777" w:rsidR="000F4F82" w:rsidRPr="008F535B" w:rsidRDefault="000F4F82" w:rsidP="00A551BF">
            <w:pPr>
              <w:pStyle w:val="TableCell0-0115Break"/>
              <w:rPr>
                <w:rStyle w:val="ChCharisSIL"/>
              </w:rPr>
            </w:pPr>
            <w:r w:rsidRPr="008F535B">
              <w:rPr>
                <w:rStyle w:val="ChCharisSIL"/>
              </w:rPr>
              <w:t>ˈtʃɛ.tʃɛ</w:t>
            </w:r>
          </w:p>
        </w:tc>
        <w:tc>
          <w:tcPr>
            <w:tcW w:w="1361" w:type="dxa"/>
            <w:shd w:val="clear" w:color="auto" w:fill="auto"/>
          </w:tcPr>
          <w:p w14:paraId="1C0DD866"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5A33732E" w14:textId="77777777" w:rsidR="000F4F82" w:rsidRPr="003E69D6" w:rsidRDefault="000F4F82" w:rsidP="00A551BF">
            <w:pPr>
              <w:pStyle w:val="TableCell0-0115Break"/>
            </w:pPr>
            <w:r w:rsidRPr="003E69D6">
              <w:t>great-grandchild</w:t>
            </w:r>
          </w:p>
        </w:tc>
      </w:tr>
      <w:tr w:rsidR="00AC23C4" w:rsidRPr="003E69D6" w14:paraId="4C1B744A" w14:textId="77777777" w:rsidTr="00BC00CF">
        <w:tc>
          <w:tcPr>
            <w:tcW w:w="236" w:type="dxa"/>
            <w:shd w:val="clear" w:color="auto" w:fill="auto"/>
          </w:tcPr>
          <w:p w14:paraId="7DC8019F"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7CF31E9B" w14:textId="77777777" w:rsidR="000F4F82" w:rsidRPr="007B599D" w:rsidRDefault="000F4F82" w:rsidP="00A551BF">
            <w:pPr>
              <w:pStyle w:val="TableCell0-0115Break"/>
              <w:rPr>
                <w:rStyle w:val="ChItalBold"/>
              </w:rPr>
            </w:pPr>
            <w:r w:rsidRPr="007B599D">
              <w:rPr>
                <w:rStyle w:val="ChItalBold"/>
              </w:rPr>
              <w:t>cegat</w:t>
            </w:r>
          </w:p>
        </w:tc>
        <w:tc>
          <w:tcPr>
            <w:tcW w:w="1418" w:type="dxa"/>
            <w:shd w:val="clear" w:color="auto" w:fill="auto"/>
          </w:tcPr>
          <w:p w14:paraId="15EA1C2B" w14:textId="77777777" w:rsidR="000F4F82" w:rsidRPr="008F535B" w:rsidRDefault="000F4F82" w:rsidP="00A551BF">
            <w:pPr>
              <w:pStyle w:val="TableCell0-0115Break"/>
              <w:rPr>
                <w:rStyle w:val="ChCharisSIL"/>
              </w:rPr>
            </w:pPr>
            <w:r w:rsidRPr="008F535B">
              <w:rPr>
                <w:rStyle w:val="ChCharisSIL"/>
              </w:rPr>
              <w:t>tʃɛ.ˈgɐt̚</w:t>
            </w:r>
          </w:p>
        </w:tc>
        <w:tc>
          <w:tcPr>
            <w:tcW w:w="1361" w:type="dxa"/>
            <w:shd w:val="clear" w:color="auto" w:fill="auto"/>
          </w:tcPr>
          <w:p w14:paraId="51475AD6"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3974ACF1" w14:textId="77777777" w:rsidR="000F4F82" w:rsidRPr="003E69D6" w:rsidRDefault="000F4F82" w:rsidP="00A551BF">
            <w:pPr>
              <w:pStyle w:val="TableCell0-0115Break"/>
            </w:pPr>
            <w:r w:rsidRPr="003E69D6">
              <w:t>hold</w:t>
            </w:r>
            <w:r>
              <w:t xml:space="preserve"> </w:t>
            </w:r>
            <w:r w:rsidRPr="003E69D6">
              <w:t>up</w:t>
            </w:r>
          </w:p>
        </w:tc>
      </w:tr>
      <w:tr w:rsidR="00AC23C4" w:rsidRPr="003E69D6" w14:paraId="502F8EDD" w14:textId="77777777" w:rsidTr="00BC00CF">
        <w:tc>
          <w:tcPr>
            <w:tcW w:w="236" w:type="dxa"/>
            <w:shd w:val="clear" w:color="auto" w:fill="auto"/>
          </w:tcPr>
          <w:p w14:paraId="54491372" w14:textId="77777777" w:rsidR="000F4F82" w:rsidRPr="00EE4F16" w:rsidRDefault="000F4F82" w:rsidP="00A551BF">
            <w:pPr>
              <w:pStyle w:val="TableCell0-0115Break"/>
              <w:rPr>
                <w:rStyle w:val="ExampleSource"/>
              </w:rPr>
            </w:pPr>
          </w:p>
        </w:tc>
        <w:tc>
          <w:tcPr>
            <w:tcW w:w="1247" w:type="dxa"/>
            <w:shd w:val="clear" w:color="auto" w:fill="auto"/>
          </w:tcPr>
          <w:p w14:paraId="127BF115" w14:textId="77777777" w:rsidR="000F4F82" w:rsidRPr="007B599D" w:rsidRDefault="000F4F82" w:rsidP="00A551BF">
            <w:pPr>
              <w:pStyle w:val="TableCell0-0115Break"/>
              <w:rPr>
                <w:rStyle w:val="ChItalBold"/>
              </w:rPr>
            </w:pPr>
            <w:r w:rsidRPr="007B599D">
              <w:rPr>
                <w:rStyle w:val="ChItalBold"/>
              </w:rPr>
              <w:t>cengeng</w:t>
            </w:r>
          </w:p>
        </w:tc>
        <w:tc>
          <w:tcPr>
            <w:tcW w:w="1418" w:type="dxa"/>
            <w:shd w:val="clear" w:color="auto" w:fill="auto"/>
          </w:tcPr>
          <w:p w14:paraId="37DC5EFD" w14:textId="77777777" w:rsidR="000F4F82" w:rsidRPr="008F535B" w:rsidRDefault="000F4F82" w:rsidP="00A551BF">
            <w:pPr>
              <w:pStyle w:val="TableCell0-0115Break"/>
              <w:rPr>
                <w:rStyle w:val="ChCharisSIL"/>
              </w:rPr>
            </w:pPr>
            <w:r w:rsidRPr="008F535B">
              <w:rPr>
                <w:rStyle w:val="ChCharisSIL"/>
              </w:rPr>
              <w:t>ˈtʃɛ̞.ŋɛ̞ŋ</w:t>
            </w:r>
          </w:p>
        </w:tc>
        <w:tc>
          <w:tcPr>
            <w:tcW w:w="1361" w:type="dxa"/>
            <w:shd w:val="clear" w:color="auto" w:fill="auto"/>
          </w:tcPr>
          <w:p w14:paraId="1C34D7C5"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32465B76" w14:textId="77777777" w:rsidR="000F4F82" w:rsidRPr="003E69D6" w:rsidRDefault="000F4F82" w:rsidP="00A551BF">
            <w:pPr>
              <w:pStyle w:val="TableCell0-0115Break"/>
            </w:pPr>
            <w:r w:rsidRPr="003E69D6">
              <w:t>be</w:t>
            </w:r>
            <w:r>
              <w:t xml:space="preserve"> </w:t>
            </w:r>
            <w:r w:rsidRPr="003E69D6">
              <w:t>a</w:t>
            </w:r>
            <w:r>
              <w:t xml:space="preserve"> </w:t>
            </w:r>
            <w:r w:rsidRPr="003E69D6">
              <w:t>crybaby</w:t>
            </w:r>
          </w:p>
        </w:tc>
      </w:tr>
      <w:tr w:rsidR="00AC23C4" w:rsidRPr="003E69D6" w14:paraId="7D3456B1" w14:textId="77777777" w:rsidTr="00BC00CF">
        <w:tc>
          <w:tcPr>
            <w:tcW w:w="236" w:type="dxa"/>
            <w:shd w:val="clear" w:color="auto" w:fill="auto"/>
          </w:tcPr>
          <w:p w14:paraId="4B889BB0"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52C97BE3" w14:textId="77777777" w:rsidR="000F4F82" w:rsidRPr="007B599D" w:rsidRDefault="000F4F82" w:rsidP="00A551BF">
            <w:pPr>
              <w:pStyle w:val="TableCell0-0115Break"/>
              <w:rPr>
                <w:rStyle w:val="ChItalBold"/>
              </w:rPr>
            </w:pPr>
            <w:r w:rsidRPr="007B599D">
              <w:rPr>
                <w:rStyle w:val="ChItalBold"/>
              </w:rPr>
              <w:t>cepat</w:t>
            </w:r>
          </w:p>
        </w:tc>
        <w:tc>
          <w:tcPr>
            <w:tcW w:w="1418" w:type="dxa"/>
            <w:shd w:val="clear" w:color="auto" w:fill="auto"/>
          </w:tcPr>
          <w:p w14:paraId="16A2A236" w14:textId="77777777" w:rsidR="000F4F82" w:rsidRPr="008F535B" w:rsidRDefault="000F4F82" w:rsidP="00A551BF">
            <w:pPr>
              <w:pStyle w:val="TableCell0-0115Break"/>
              <w:rPr>
                <w:rStyle w:val="ChCharisSIL"/>
              </w:rPr>
            </w:pPr>
            <w:r w:rsidRPr="008F535B">
              <w:rPr>
                <w:rStyle w:val="ChCharisSIL"/>
              </w:rPr>
              <w:t>tʃɛ.ˈpɐt̚</w:t>
            </w:r>
          </w:p>
        </w:tc>
        <w:tc>
          <w:tcPr>
            <w:tcW w:w="1361" w:type="dxa"/>
            <w:shd w:val="clear" w:color="auto" w:fill="auto"/>
          </w:tcPr>
          <w:p w14:paraId="7835B6EC"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3FB77C9D" w14:textId="77777777" w:rsidR="000F4F82" w:rsidRPr="003E69D6" w:rsidRDefault="000F4F82" w:rsidP="00A551BF">
            <w:pPr>
              <w:pStyle w:val="TableCell0-0115Break"/>
            </w:pPr>
            <w:r w:rsidRPr="003E69D6">
              <w:t>be</w:t>
            </w:r>
            <w:r>
              <w:t xml:space="preserve"> </w:t>
            </w:r>
            <w:r w:rsidRPr="003E69D6">
              <w:t>fast</w:t>
            </w:r>
          </w:p>
        </w:tc>
      </w:tr>
      <w:tr w:rsidR="00AC23C4" w:rsidRPr="003E69D6" w14:paraId="2897FEEC" w14:textId="77777777" w:rsidTr="00BC00CF">
        <w:tc>
          <w:tcPr>
            <w:tcW w:w="236" w:type="dxa"/>
            <w:shd w:val="clear" w:color="auto" w:fill="auto"/>
          </w:tcPr>
          <w:p w14:paraId="5BEEC553" w14:textId="77777777" w:rsidR="000F4F82" w:rsidRPr="00EE4F16" w:rsidRDefault="000F4F82" w:rsidP="00A551BF">
            <w:pPr>
              <w:pStyle w:val="TableCell0-0115Break"/>
              <w:rPr>
                <w:rStyle w:val="ExampleSource"/>
              </w:rPr>
            </w:pPr>
            <w:r w:rsidRPr="00EE4F16">
              <w:rPr>
                <w:rStyle w:val="ExampleSource"/>
              </w:rPr>
              <w:t>x</w:t>
            </w:r>
          </w:p>
        </w:tc>
        <w:tc>
          <w:tcPr>
            <w:tcW w:w="1247" w:type="dxa"/>
            <w:shd w:val="clear" w:color="auto" w:fill="auto"/>
          </w:tcPr>
          <w:p w14:paraId="7214F942" w14:textId="77777777" w:rsidR="000F4F82" w:rsidRPr="007B599D" w:rsidRDefault="000F4F82" w:rsidP="00A551BF">
            <w:pPr>
              <w:pStyle w:val="TableCell0-0115Break"/>
              <w:rPr>
                <w:rStyle w:val="ChItalBold"/>
              </w:rPr>
            </w:pPr>
            <w:r w:rsidRPr="007B599D">
              <w:rPr>
                <w:rStyle w:val="ChItalBold"/>
              </w:rPr>
              <w:t>cerey</w:t>
            </w:r>
          </w:p>
        </w:tc>
        <w:tc>
          <w:tcPr>
            <w:tcW w:w="1418" w:type="dxa"/>
            <w:shd w:val="clear" w:color="auto" w:fill="auto"/>
          </w:tcPr>
          <w:p w14:paraId="29AB5FB3" w14:textId="77777777" w:rsidR="000F4F82" w:rsidRPr="008F535B" w:rsidRDefault="000F4F82" w:rsidP="00A551BF">
            <w:pPr>
              <w:pStyle w:val="TableCell0-0115Break"/>
              <w:rPr>
                <w:rStyle w:val="ChCharisSIL"/>
              </w:rPr>
            </w:pPr>
            <w:r w:rsidRPr="008F535B">
              <w:rPr>
                <w:rStyle w:val="ChCharisSIL"/>
              </w:rPr>
              <w:t>tʃɛ.ˈɾɛ̞j</w:t>
            </w:r>
          </w:p>
        </w:tc>
        <w:tc>
          <w:tcPr>
            <w:tcW w:w="1361" w:type="dxa"/>
            <w:shd w:val="clear" w:color="auto" w:fill="auto"/>
          </w:tcPr>
          <w:p w14:paraId="2E832048"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77A4438" w14:textId="77777777" w:rsidR="000F4F82" w:rsidRPr="003E69D6" w:rsidRDefault="000F4F82" w:rsidP="00A551BF">
            <w:pPr>
              <w:pStyle w:val="TableCell0-0115Break"/>
            </w:pPr>
            <w:r w:rsidRPr="003E69D6">
              <w:t>divorce</w:t>
            </w:r>
          </w:p>
        </w:tc>
      </w:tr>
      <w:tr w:rsidR="00AC23C4" w:rsidRPr="003E69D6" w14:paraId="6208BBFF" w14:textId="77777777" w:rsidTr="00BC00CF">
        <w:tc>
          <w:tcPr>
            <w:tcW w:w="236" w:type="dxa"/>
            <w:shd w:val="clear" w:color="auto" w:fill="auto"/>
          </w:tcPr>
          <w:p w14:paraId="6A1B70D5" w14:textId="77777777" w:rsidR="000F4F82" w:rsidRPr="00EE4F16" w:rsidRDefault="000F4F82" w:rsidP="00A551BF">
            <w:pPr>
              <w:pStyle w:val="TableCell0-0115Break"/>
              <w:rPr>
                <w:rStyle w:val="ExampleSource"/>
              </w:rPr>
            </w:pPr>
          </w:p>
        </w:tc>
        <w:tc>
          <w:tcPr>
            <w:tcW w:w="1247" w:type="dxa"/>
            <w:shd w:val="clear" w:color="auto" w:fill="auto"/>
          </w:tcPr>
          <w:p w14:paraId="39C4980F" w14:textId="77777777" w:rsidR="000F4F82" w:rsidRPr="007B599D" w:rsidRDefault="000F4F82" w:rsidP="00A551BF">
            <w:pPr>
              <w:pStyle w:val="TableCell0-0115Break"/>
              <w:rPr>
                <w:rStyle w:val="ChItalBold"/>
              </w:rPr>
            </w:pPr>
            <w:r w:rsidRPr="007B599D">
              <w:rPr>
                <w:rStyle w:val="ChItalBold"/>
              </w:rPr>
              <w:t>cetak</w:t>
            </w:r>
          </w:p>
        </w:tc>
        <w:tc>
          <w:tcPr>
            <w:tcW w:w="1418" w:type="dxa"/>
            <w:shd w:val="clear" w:color="auto" w:fill="auto"/>
          </w:tcPr>
          <w:p w14:paraId="460A5AE1" w14:textId="77777777" w:rsidR="000F4F82" w:rsidRPr="008F535B" w:rsidRDefault="000F4F82" w:rsidP="00A551BF">
            <w:pPr>
              <w:pStyle w:val="TableCell0-0115Break"/>
              <w:rPr>
                <w:rStyle w:val="ChCharisSIL"/>
              </w:rPr>
            </w:pPr>
            <w:r w:rsidRPr="008F535B">
              <w:rPr>
                <w:rStyle w:val="ChCharisSIL"/>
              </w:rPr>
              <w:t>ˈtʃɛ.tɐk</w:t>
            </w:r>
          </w:p>
        </w:tc>
        <w:tc>
          <w:tcPr>
            <w:tcW w:w="1361" w:type="dxa"/>
            <w:shd w:val="clear" w:color="auto" w:fill="auto"/>
          </w:tcPr>
          <w:p w14:paraId="164D4501"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2D5CF3FB" w14:textId="77777777" w:rsidR="000F4F82" w:rsidRPr="003E69D6" w:rsidRDefault="000F4F82" w:rsidP="00A551BF">
            <w:pPr>
              <w:pStyle w:val="TableCell0-0115Break"/>
            </w:pPr>
            <w:r w:rsidRPr="003E69D6">
              <w:t>print</w:t>
            </w:r>
          </w:p>
        </w:tc>
      </w:tr>
      <w:tr w:rsidR="00AC23C4" w:rsidRPr="003E69D6" w14:paraId="5F0032A9" w14:textId="77777777" w:rsidTr="00BC00CF">
        <w:tc>
          <w:tcPr>
            <w:tcW w:w="236" w:type="dxa"/>
            <w:shd w:val="clear" w:color="auto" w:fill="auto"/>
          </w:tcPr>
          <w:p w14:paraId="04212159" w14:textId="77777777" w:rsidR="000F4F82" w:rsidRPr="00EE4F16" w:rsidRDefault="000F4F82" w:rsidP="00A551BF">
            <w:pPr>
              <w:pStyle w:val="TableCell0-0115Break"/>
              <w:rPr>
                <w:rStyle w:val="ExampleSource"/>
              </w:rPr>
            </w:pPr>
          </w:p>
        </w:tc>
        <w:tc>
          <w:tcPr>
            <w:tcW w:w="1247" w:type="dxa"/>
            <w:shd w:val="clear" w:color="auto" w:fill="auto"/>
          </w:tcPr>
          <w:p w14:paraId="0609028A" w14:textId="77777777" w:rsidR="000F4F82" w:rsidRPr="007B599D" w:rsidRDefault="000F4F82" w:rsidP="00A551BF">
            <w:pPr>
              <w:pStyle w:val="TableCell0-0115Break"/>
              <w:rPr>
                <w:rStyle w:val="ChItalBold"/>
              </w:rPr>
            </w:pPr>
            <w:r w:rsidRPr="007B599D">
              <w:rPr>
                <w:rStyle w:val="ChItalBold"/>
              </w:rPr>
              <w:t>cewe</w:t>
            </w:r>
          </w:p>
        </w:tc>
        <w:tc>
          <w:tcPr>
            <w:tcW w:w="1418" w:type="dxa"/>
            <w:shd w:val="clear" w:color="auto" w:fill="auto"/>
          </w:tcPr>
          <w:p w14:paraId="22B32C3F" w14:textId="77777777" w:rsidR="000F4F82" w:rsidRPr="008F535B" w:rsidRDefault="000F4F82" w:rsidP="00A551BF">
            <w:pPr>
              <w:pStyle w:val="TableCell0-0115Break"/>
              <w:rPr>
                <w:rStyle w:val="ChCharisSIL"/>
              </w:rPr>
            </w:pPr>
            <w:r w:rsidRPr="008F535B">
              <w:rPr>
                <w:rStyle w:val="ChCharisSIL"/>
              </w:rPr>
              <w:t>ˈtʃɛ.wɛ</w:t>
            </w:r>
          </w:p>
        </w:tc>
        <w:tc>
          <w:tcPr>
            <w:tcW w:w="1361" w:type="dxa"/>
            <w:shd w:val="clear" w:color="auto" w:fill="auto"/>
          </w:tcPr>
          <w:p w14:paraId="4EB524A2"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164B3A17" w14:textId="77777777" w:rsidR="000F4F82" w:rsidRPr="003E69D6" w:rsidRDefault="000F4F82" w:rsidP="00A551BF">
            <w:pPr>
              <w:pStyle w:val="TableCell0-0115Break"/>
            </w:pPr>
            <w:r w:rsidRPr="003E69D6">
              <w:t>girl</w:t>
            </w:r>
          </w:p>
        </w:tc>
      </w:tr>
      <w:tr w:rsidR="00AC23C4" w:rsidRPr="003E69D6" w14:paraId="314C8122" w14:textId="77777777" w:rsidTr="00BC00CF">
        <w:tc>
          <w:tcPr>
            <w:tcW w:w="236" w:type="dxa"/>
            <w:shd w:val="clear" w:color="auto" w:fill="auto"/>
          </w:tcPr>
          <w:p w14:paraId="25A460FA" w14:textId="77777777" w:rsidR="000F4F82" w:rsidRPr="00EE4F16" w:rsidRDefault="000F4F82" w:rsidP="00A551BF">
            <w:pPr>
              <w:pStyle w:val="TableCell0-0115Break"/>
              <w:rPr>
                <w:rStyle w:val="ExampleSource"/>
              </w:rPr>
            </w:pPr>
          </w:p>
        </w:tc>
        <w:tc>
          <w:tcPr>
            <w:tcW w:w="1247" w:type="dxa"/>
            <w:shd w:val="clear" w:color="auto" w:fill="auto"/>
          </w:tcPr>
          <w:p w14:paraId="2E2919A8" w14:textId="77777777" w:rsidR="000F4F82" w:rsidRPr="007B599D" w:rsidRDefault="000F4F82" w:rsidP="00A551BF">
            <w:pPr>
              <w:pStyle w:val="TableCell0-0115Break"/>
              <w:rPr>
                <w:rStyle w:val="ChItalBold"/>
              </w:rPr>
            </w:pPr>
            <w:r w:rsidRPr="007B599D">
              <w:rPr>
                <w:rStyle w:val="ChItalBold"/>
              </w:rPr>
              <w:t>cici</w:t>
            </w:r>
          </w:p>
        </w:tc>
        <w:tc>
          <w:tcPr>
            <w:tcW w:w="1418" w:type="dxa"/>
            <w:shd w:val="clear" w:color="auto" w:fill="auto"/>
          </w:tcPr>
          <w:p w14:paraId="79CA1CC4" w14:textId="77777777" w:rsidR="000F4F82" w:rsidRPr="008F535B" w:rsidRDefault="000F4F82" w:rsidP="00A551BF">
            <w:pPr>
              <w:pStyle w:val="TableCell0-0115Break"/>
              <w:rPr>
                <w:rStyle w:val="ChCharisSIL"/>
              </w:rPr>
            </w:pPr>
            <w:r w:rsidRPr="008F535B">
              <w:rPr>
                <w:rStyle w:val="ChCharisSIL"/>
              </w:rPr>
              <w:t>ˈtʃi.tʃi</w:t>
            </w:r>
          </w:p>
        </w:tc>
        <w:tc>
          <w:tcPr>
            <w:tcW w:w="1361" w:type="dxa"/>
            <w:shd w:val="clear" w:color="auto" w:fill="auto"/>
          </w:tcPr>
          <w:p w14:paraId="59BE8A21"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DC608CC" w14:textId="77777777" w:rsidR="000F4F82" w:rsidRPr="003E69D6" w:rsidRDefault="000F4F82" w:rsidP="00A551BF">
            <w:pPr>
              <w:pStyle w:val="TableCell0-0115Break"/>
            </w:pPr>
            <w:r w:rsidRPr="003E69D6">
              <w:t>great-great-grandchild</w:t>
            </w:r>
          </w:p>
        </w:tc>
      </w:tr>
      <w:tr w:rsidR="00AC23C4" w:rsidRPr="003E69D6" w14:paraId="3C68CE01" w14:textId="77777777" w:rsidTr="00BC00CF">
        <w:tc>
          <w:tcPr>
            <w:tcW w:w="236" w:type="dxa"/>
            <w:shd w:val="clear" w:color="auto" w:fill="auto"/>
          </w:tcPr>
          <w:p w14:paraId="5F02B51D" w14:textId="77777777" w:rsidR="000F4F82" w:rsidRPr="00EE4F16" w:rsidRDefault="000F4F82" w:rsidP="00A551BF">
            <w:pPr>
              <w:pStyle w:val="TableCell0-0115Break"/>
              <w:rPr>
                <w:rStyle w:val="ExampleSource"/>
              </w:rPr>
            </w:pPr>
          </w:p>
        </w:tc>
        <w:tc>
          <w:tcPr>
            <w:tcW w:w="1247" w:type="dxa"/>
            <w:shd w:val="clear" w:color="auto" w:fill="auto"/>
          </w:tcPr>
          <w:p w14:paraId="05EB097B" w14:textId="77777777" w:rsidR="000F4F82" w:rsidRPr="007B599D" w:rsidRDefault="000F4F82" w:rsidP="00A551BF">
            <w:pPr>
              <w:pStyle w:val="TableCell0-0115Break"/>
              <w:rPr>
                <w:rStyle w:val="ChItalBold"/>
              </w:rPr>
            </w:pPr>
            <w:r w:rsidRPr="007B599D">
              <w:rPr>
                <w:rStyle w:val="ChItalBold"/>
              </w:rPr>
              <w:t>cincang</w:t>
            </w:r>
          </w:p>
        </w:tc>
        <w:tc>
          <w:tcPr>
            <w:tcW w:w="1418" w:type="dxa"/>
            <w:shd w:val="clear" w:color="auto" w:fill="auto"/>
          </w:tcPr>
          <w:p w14:paraId="24D77566" w14:textId="77777777" w:rsidR="000F4F82" w:rsidRPr="008F535B" w:rsidRDefault="000F4F82" w:rsidP="00A551BF">
            <w:pPr>
              <w:pStyle w:val="TableCell0-0115Break"/>
              <w:rPr>
                <w:rStyle w:val="ChCharisSIL"/>
              </w:rPr>
            </w:pPr>
            <w:r w:rsidRPr="008F535B">
              <w:rPr>
                <w:rStyle w:val="ChCharisSIL"/>
              </w:rPr>
              <w:t>ˈtʃɪn.tʃɐŋ</w:t>
            </w:r>
          </w:p>
        </w:tc>
        <w:tc>
          <w:tcPr>
            <w:tcW w:w="1361" w:type="dxa"/>
            <w:shd w:val="clear" w:color="auto" w:fill="auto"/>
          </w:tcPr>
          <w:p w14:paraId="78BF88FE"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66F7684A" w14:textId="77777777" w:rsidR="000F4F82" w:rsidRPr="003E69D6" w:rsidRDefault="000F4F82" w:rsidP="00A551BF">
            <w:pPr>
              <w:pStyle w:val="TableCell0-0115Break"/>
            </w:pPr>
            <w:r w:rsidRPr="003E69D6">
              <w:t>chop</w:t>
            </w:r>
            <w:r>
              <w:t xml:space="preserve"> </w:t>
            </w:r>
            <w:r w:rsidRPr="003E69D6">
              <w:t>up</w:t>
            </w:r>
          </w:p>
        </w:tc>
      </w:tr>
      <w:tr w:rsidR="00AC23C4" w:rsidRPr="003E69D6" w14:paraId="17458E2E" w14:textId="77777777" w:rsidTr="00BC00CF">
        <w:tc>
          <w:tcPr>
            <w:tcW w:w="236" w:type="dxa"/>
            <w:shd w:val="clear" w:color="auto" w:fill="auto"/>
          </w:tcPr>
          <w:p w14:paraId="1BB3BE27" w14:textId="77777777" w:rsidR="000F4F82" w:rsidRPr="00EE4F16" w:rsidRDefault="000F4F82" w:rsidP="00A551BF">
            <w:pPr>
              <w:pStyle w:val="TableCell0-0115Break"/>
              <w:rPr>
                <w:rStyle w:val="ExampleSource"/>
              </w:rPr>
            </w:pPr>
          </w:p>
        </w:tc>
        <w:tc>
          <w:tcPr>
            <w:tcW w:w="1247" w:type="dxa"/>
            <w:shd w:val="clear" w:color="auto" w:fill="auto"/>
          </w:tcPr>
          <w:p w14:paraId="5992A413" w14:textId="77777777" w:rsidR="000F4F82" w:rsidRPr="007B599D" w:rsidRDefault="000F4F82" w:rsidP="00A551BF">
            <w:pPr>
              <w:pStyle w:val="TableCell0-0115Break"/>
              <w:rPr>
                <w:rStyle w:val="ChItalBold"/>
              </w:rPr>
            </w:pPr>
            <w:r w:rsidRPr="007B599D">
              <w:rPr>
                <w:rStyle w:val="ChItalBold"/>
              </w:rPr>
              <w:t>ciri</w:t>
            </w:r>
          </w:p>
        </w:tc>
        <w:tc>
          <w:tcPr>
            <w:tcW w:w="1418" w:type="dxa"/>
            <w:shd w:val="clear" w:color="auto" w:fill="auto"/>
          </w:tcPr>
          <w:p w14:paraId="69AD58CC" w14:textId="77777777" w:rsidR="000F4F82" w:rsidRPr="008F535B" w:rsidRDefault="000F4F82" w:rsidP="00A551BF">
            <w:pPr>
              <w:pStyle w:val="TableCell0-0115Break"/>
              <w:rPr>
                <w:rStyle w:val="ChCharisSIL"/>
              </w:rPr>
            </w:pPr>
            <w:r w:rsidRPr="008F535B">
              <w:rPr>
                <w:rStyle w:val="ChCharisSIL"/>
              </w:rPr>
              <w:t>ˈtʃi.ɾi</w:t>
            </w:r>
          </w:p>
        </w:tc>
        <w:tc>
          <w:tcPr>
            <w:tcW w:w="1361" w:type="dxa"/>
            <w:shd w:val="clear" w:color="auto" w:fill="auto"/>
          </w:tcPr>
          <w:p w14:paraId="3A347987"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0A270DB5" w14:textId="77777777" w:rsidR="000F4F82" w:rsidRPr="003E69D6" w:rsidRDefault="000F4F82" w:rsidP="00A551BF">
            <w:pPr>
              <w:pStyle w:val="TableCell0-0115Break"/>
            </w:pPr>
            <w:r w:rsidRPr="003E69D6">
              <w:t>feature</w:t>
            </w:r>
          </w:p>
        </w:tc>
      </w:tr>
      <w:tr w:rsidR="00AC23C4" w:rsidRPr="003E69D6" w14:paraId="2EDD01F5" w14:textId="77777777" w:rsidTr="00BC00CF">
        <w:tc>
          <w:tcPr>
            <w:tcW w:w="236" w:type="dxa"/>
            <w:shd w:val="clear" w:color="auto" w:fill="auto"/>
          </w:tcPr>
          <w:p w14:paraId="626C41BE" w14:textId="77777777" w:rsidR="000F4F82" w:rsidRPr="00EE4F16" w:rsidRDefault="000F4F82" w:rsidP="00A551BF">
            <w:pPr>
              <w:pStyle w:val="TableCell0-0115Break"/>
              <w:rPr>
                <w:rStyle w:val="ExampleSource"/>
              </w:rPr>
            </w:pPr>
          </w:p>
        </w:tc>
        <w:tc>
          <w:tcPr>
            <w:tcW w:w="1247" w:type="dxa"/>
            <w:shd w:val="clear" w:color="auto" w:fill="auto"/>
          </w:tcPr>
          <w:p w14:paraId="6E22F75A" w14:textId="77777777" w:rsidR="000F4F82" w:rsidRPr="007B599D" w:rsidRDefault="000F4F82" w:rsidP="00A551BF">
            <w:pPr>
              <w:pStyle w:val="TableCell0-0115Break"/>
              <w:rPr>
                <w:rStyle w:val="ChItalBold"/>
              </w:rPr>
            </w:pPr>
            <w:r w:rsidRPr="007B599D">
              <w:rPr>
                <w:rStyle w:val="ChItalBold"/>
              </w:rPr>
              <w:t>cium</w:t>
            </w:r>
          </w:p>
        </w:tc>
        <w:tc>
          <w:tcPr>
            <w:tcW w:w="1418" w:type="dxa"/>
            <w:shd w:val="clear" w:color="auto" w:fill="auto"/>
          </w:tcPr>
          <w:p w14:paraId="4E783606" w14:textId="77777777" w:rsidR="000F4F82" w:rsidRPr="008F535B" w:rsidRDefault="000F4F82" w:rsidP="00A551BF">
            <w:pPr>
              <w:pStyle w:val="TableCell0-0115Break"/>
              <w:rPr>
                <w:rStyle w:val="ChCharisSIL"/>
              </w:rPr>
            </w:pPr>
            <w:r w:rsidRPr="008F535B">
              <w:rPr>
                <w:rStyle w:val="ChCharisSIL"/>
              </w:rPr>
              <w:t>ˈtʃi.ʊm</w:t>
            </w:r>
          </w:p>
        </w:tc>
        <w:tc>
          <w:tcPr>
            <w:tcW w:w="1361" w:type="dxa"/>
            <w:shd w:val="clear" w:color="auto" w:fill="auto"/>
          </w:tcPr>
          <w:p w14:paraId="74BD679B"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213CA6F0" w14:textId="77777777" w:rsidR="000F4F82" w:rsidRPr="003E69D6" w:rsidRDefault="000F4F82" w:rsidP="00A551BF">
            <w:pPr>
              <w:pStyle w:val="TableCell0-0115Break"/>
            </w:pPr>
            <w:r w:rsidRPr="003E69D6">
              <w:t>kiss</w:t>
            </w:r>
          </w:p>
        </w:tc>
      </w:tr>
      <w:tr w:rsidR="00F0187F" w:rsidRPr="003E69D6" w14:paraId="379EBDCA" w14:textId="77777777" w:rsidTr="00BC00CF">
        <w:tc>
          <w:tcPr>
            <w:tcW w:w="236" w:type="dxa"/>
            <w:shd w:val="clear" w:color="auto" w:fill="auto"/>
          </w:tcPr>
          <w:p w14:paraId="099F5991" w14:textId="77777777" w:rsidR="00F0187F" w:rsidRPr="00EE4F16" w:rsidRDefault="00F0187F" w:rsidP="0036325A">
            <w:pPr>
              <w:pStyle w:val="TableCell0-0115Break"/>
              <w:rPr>
                <w:rStyle w:val="ExampleSource"/>
              </w:rPr>
            </w:pPr>
          </w:p>
        </w:tc>
        <w:tc>
          <w:tcPr>
            <w:tcW w:w="1247" w:type="dxa"/>
            <w:shd w:val="clear" w:color="auto" w:fill="auto"/>
          </w:tcPr>
          <w:p w14:paraId="413BBEA8" w14:textId="77777777" w:rsidR="00F0187F" w:rsidRPr="007B599D" w:rsidRDefault="00F0187F" w:rsidP="0036325A">
            <w:pPr>
              <w:pStyle w:val="TableCell0-0115Break"/>
              <w:rPr>
                <w:rStyle w:val="ChItalBold"/>
              </w:rPr>
            </w:pPr>
            <w:r w:rsidRPr="007B599D">
              <w:rPr>
                <w:rStyle w:val="ChItalBold"/>
              </w:rPr>
              <w:t>coba</w:t>
            </w:r>
          </w:p>
        </w:tc>
        <w:tc>
          <w:tcPr>
            <w:tcW w:w="1418" w:type="dxa"/>
            <w:shd w:val="clear" w:color="auto" w:fill="auto"/>
          </w:tcPr>
          <w:p w14:paraId="2C0E089A" w14:textId="77777777" w:rsidR="00F0187F" w:rsidRPr="008F535B" w:rsidRDefault="00F0187F" w:rsidP="0036325A">
            <w:pPr>
              <w:pStyle w:val="TableCell0-0115Break"/>
              <w:rPr>
                <w:rStyle w:val="ChCharisSIL"/>
              </w:rPr>
            </w:pPr>
            <w:r w:rsidRPr="008F535B">
              <w:rPr>
                <w:rStyle w:val="ChCharisSIL"/>
              </w:rPr>
              <w:t>ˈtʃɔ.ba</w:t>
            </w:r>
          </w:p>
        </w:tc>
        <w:tc>
          <w:tcPr>
            <w:tcW w:w="1361" w:type="dxa"/>
            <w:shd w:val="clear" w:color="auto" w:fill="auto"/>
          </w:tcPr>
          <w:p w14:paraId="6C38ED2F" w14:textId="77777777" w:rsidR="00F0187F" w:rsidRDefault="00F0187F" w:rsidP="00BC00CF">
            <w:pPr>
              <w:pStyle w:val="TableCell0-0115"/>
              <w:rPr>
                <w:rStyle w:val="ChSmallCaps"/>
              </w:rPr>
            </w:pPr>
            <w:r w:rsidRPr="008F535B">
              <w:rPr>
                <w:rStyle w:val="ChSmallCaps"/>
              </w:rPr>
              <w:t>v.bi</w:t>
            </w:r>
          </w:p>
          <w:p w14:paraId="3410B732" w14:textId="5EF01FC7" w:rsidR="00BC00CF" w:rsidRPr="008F535B" w:rsidRDefault="00BC00CF" w:rsidP="00F0187F">
            <w:pPr>
              <w:pStyle w:val="TableCell0-0115Break"/>
              <w:rPr>
                <w:rStyle w:val="ChSmallCaps"/>
              </w:rPr>
            </w:pPr>
            <w:r>
              <w:rPr>
                <w:rStyle w:val="ChSmallCaps"/>
              </w:rPr>
              <w:t>adv</w:t>
            </w:r>
          </w:p>
        </w:tc>
        <w:tc>
          <w:tcPr>
            <w:tcW w:w="2438" w:type="dxa"/>
            <w:shd w:val="clear" w:color="auto" w:fill="auto"/>
          </w:tcPr>
          <w:p w14:paraId="234CC4B1" w14:textId="77777777" w:rsidR="00F0187F" w:rsidRDefault="00F0187F" w:rsidP="00BC00CF">
            <w:pPr>
              <w:pStyle w:val="TableCell0-0115"/>
            </w:pPr>
            <w:r w:rsidRPr="003E69D6">
              <w:t>try</w:t>
            </w:r>
          </w:p>
          <w:p w14:paraId="388A95B9" w14:textId="532276EB" w:rsidR="00BC00CF" w:rsidRPr="003E69D6" w:rsidRDefault="00BC00CF" w:rsidP="00F0187F">
            <w:pPr>
              <w:pStyle w:val="TableCell0-0115Break"/>
            </w:pPr>
            <w:r>
              <w:t>if only</w:t>
            </w:r>
          </w:p>
        </w:tc>
      </w:tr>
      <w:tr w:rsidR="00AC23C4" w:rsidRPr="003E69D6" w14:paraId="795390F0" w14:textId="77777777" w:rsidTr="00BC00CF">
        <w:tc>
          <w:tcPr>
            <w:tcW w:w="236" w:type="dxa"/>
            <w:shd w:val="clear" w:color="auto" w:fill="auto"/>
          </w:tcPr>
          <w:p w14:paraId="5405A32F" w14:textId="77777777" w:rsidR="000F4F82" w:rsidRPr="00EE4F16" w:rsidRDefault="000F4F82" w:rsidP="00A551BF">
            <w:pPr>
              <w:pStyle w:val="TableCell0-0115Break"/>
              <w:rPr>
                <w:rStyle w:val="ExampleSource"/>
              </w:rPr>
            </w:pPr>
          </w:p>
        </w:tc>
        <w:tc>
          <w:tcPr>
            <w:tcW w:w="1247" w:type="dxa"/>
            <w:shd w:val="clear" w:color="auto" w:fill="auto"/>
          </w:tcPr>
          <w:p w14:paraId="7752292C" w14:textId="77777777" w:rsidR="000F4F82" w:rsidRPr="007B599D" w:rsidRDefault="000F4F82" w:rsidP="00A551BF">
            <w:pPr>
              <w:pStyle w:val="TableCell0-0115Break"/>
              <w:rPr>
                <w:rStyle w:val="ChItalBold"/>
              </w:rPr>
            </w:pPr>
            <w:r w:rsidRPr="007B599D">
              <w:rPr>
                <w:rStyle w:val="ChItalBold"/>
              </w:rPr>
              <w:t>cobe</w:t>
            </w:r>
          </w:p>
        </w:tc>
        <w:tc>
          <w:tcPr>
            <w:tcW w:w="1418" w:type="dxa"/>
            <w:shd w:val="clear" w:color="auto" w:fill="auto"/>
          </w:tcPr>
          <w:p w14:paraId="26027ACA" w14:textId="77777777" w:rsidR="000F4F82" w:rsidRPr="008F535B" w:rsidRDefault="000F4F82" w:rsidP="00A551BF">
            <w:pPr>
              <w:pStyle w:val="TableCell0-0115Break"/>
              <w:rPr>
                <w:rStyle w:val="ChCharisSIL"/>
              </w:rPr>
            </w:pPr>
            <w:r w:rsidRPr="008F535B">
              <w:rPr>
                <w:rStyle w:val="ChCharisSIL"/>
              </w:rPr>
              <w:t>ˈtʃɔ.bɛ</w:t>
            </w:r>
          </w:p>
        </w:tc>
        <w:tc>
          <w:tcPr>
            <w:tcW w:w="1361" w:type="dxa"/>
            <w:shd w:val="clear" w:color="auto" w:fill="auto"/>
          </w:tcPr>
          <w:p w14:paraId="482D7053"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123AEAEF" w14:textId="77777777" w:rsidR="000F4F82" w:rsidRPr="003E69D6" w:rsidRDefault="000F4F82" w:rsidP="00A551BF">
            <w:pPr>
              <w:pStyle w:val="TableCell0-0115Break"/>
            </w:pPr>
            <w:r w:rsidRPr="003E69D6">
              <w:t>mortar</w:t>
            </w:r>
          </w:p>
        </w:tc>
      </w:tr>
      <w:tr w:rsidR="00AC23C4" w:rsidRPr="003E69D6" w14:paraId="499D4BB3" w14:textId="77777777" w:rsidTr="00BC00CF">
        <w:tc>
          <w:tcPr>
            <w:tcW w:w="236" w:type="dxa"/>
            <w:shd w:val="clear" w:color="auto" w:fill="auto"/>
          </w:tcPr>
          <w:p w14:paraId="15EC3748" w14:textId="77777777" w:rsidR="000F4F82" w:rsidRPr="00EE4F16" w:rsidRDefault="000F4F82" w:rsidP="00A551BF">
            <w:pPr>
              <w:pStyle w:val="TableCell0-0115Break"/>
              <w:rPr>
                <w:rStyle w:val="ExampleSource"/>
              </w:rPr>
            </w:pPr>
          </w:p>
        </w:tc>
        <w:tc>
          <w:tcPr>
            <w:tcW w:w="1247" w:type="dxa"/>
            <w:shd w:val="clear" w:color="auto" w:fill="auto"/>
          </w:tcPr>
          <w:p w14:paraId="221194CF" w14:textId="77777777" w:rsidR="000F4F82" w:rsidRPr="007B599D" w:rsidRDefault="000F4F82" w:rsidP="00A551BF">
            <w:pPr>
              <w:pStyle w:val="TableCell0-0115Break"/>
              <w:rPr>
                <w:rStyle w:val="ChItalBold"/>
              </w:rPr>
            </w:pPr>
            <w:r w:rsidRPr="007B599D">
              <w:rPr>
                <w:rStyle w:val="ChItalBold"/>
              </w:rPr>
              <w:t>coblos</w:t>
            </w:r>
          </w:p>
        </w:tc>
        <w:tc>
          <w:tcPr>
            <w:tcW w:w="1418" w:type="dxa"/>
            <w:shd w:val="clear" w:color="auto" w:fill="auto"/>
          </w:tcPr>
          <w:p w14:paraId="17867FE6" w14:textId="77777777" w:rsidR="000F4F82" w:rsidRPr="008F535B" w:rsidRDefault="000F4F82" w:rsidP="00A551BF">
            <w:pPr>
              <w:pStyle w:val="TableCell0-0115Break"/>
              <w:rPr>
                <w:rStyle w:val="ChCharisSIL"/>
              </w:rPr>
            </w:pPr>
            <w:r w:rsidRPr="008F535B">
              <w:rPr>
                <w:rStyle w:val="ChCharisSIL"/>
              </w:rPr>
              <w:t>ˈtʃɔ.blɔ̞s</w:t>
            </w:r>
          </w:p>
        </w:tc>
        <w:tc>
          <w:tcPr>
            <w:tcW w:w="1361" w:type="dxa"/>
            <w:shd w:val="clear" w:color="auto" w:fill="auto"/>
          </w:tcPr>
          <w:p w14:paraId="1DE564F6"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045EF302" w14:textId="77777777" w:rsidR="000F4F82" w:rsidRPr="003E69D6" w:rsidRDefault="000F4F82" w:rsidP="00A551BF">
            <w:pPr>
              <w:pStyle w:val="TableCell0-0115Break"/>
            </w:pPr>
            <w:r w:rsidRPr="003E69D6">
              <w:t>punch</w:t>
            </w:r>
          </w:p>
        </w:tc>
      </w:tr>
      <w:tr w:rsidR="00AC23C4" w:rsidRPr="003E69D6" w14:paraId="6CEA45BD" w14:textId="77777777" w:rsidTr="00BC00CF">
        <w:tc>
          <w:tcPr>
            <w:tcW w:w="236" w:type="dxa"/>
            <w:shd w:val="clear" w:color="auto" w:fill="auto"/>
          </w:tcPr>
          <w:p w14:paraId="326DDFCE" w14:textId="77777777" w:rsidR="000F4F82" w:rsidRPr="00EE4F16" w:rsidRDefault="000F4F82" w:rsidP="00A551BF">
            <w:pPr>
              <w:pStyle w:val="TableCell0-0115Break"/>
              <w:rPr>
                <w:rStyle w:val="ExampleSource"/>
              </w:rPr>
            </w:pPr>
          </w:p>
        </w:tc>
        <w:tc>
          <w:tcPr>
            <w:tcW w:w="1247" w:type="dxa"/>
            <w:shd w:val="clear" w:color="auto" w:fill="auto"/>
          </w:tcPr>
          <w:p w14:paraId="3C2FAA24" w14:textId="77777777" w:rsidR="000F4F82" w:rsidRPr="007B599D" w:rsidRDefault="000F4F82" w:rsidP="00A551BF">
            <w:pPr>
              <w:pStyle w:val="TableCell0-0115Break"/>
              <w:rPr>
                <w:rStyle w:val="ChItalBold"/>
              </w:rPr>
            </w:pPr>
            <w:r w:rsidRPr="007B599D">
              <w:rPr>
                <w:rStyle w:val="ChItalBold"/>
              </w:rPr>
              <w:t>cocok</w:t>
            </w:r>
          </w:p>
        </w:tc>
        <w:tc>
          <w:tcPr>
            <w:tcW w:w="1418" w:type="dxa"/>
            <w:shd w:val="clear" w:color="auto" w:fill="auto"/>
          </w:tcPr>
          <w:p w14:paraId="0B9F0BC9" w14:textId="77777777" w:rsidR="000F4F82" w:rsidRPr="008F535B" w:rsidRDefault="000F4F82" w:rsidP="00A551BF">
            <w:pPr>
              <w:pStyle w:val="TableCell0-0115Break"/>
              <w:rPr>
                <w:rStyle w:val="ChCharisSIL"/>
              </w:rPr>
            </w:pPr>
            <w:r w:rsidRPr="008F535B">
              <w:rPr>
                <w:rStyle w:val="ChCharisSIL"/>
              </w:rPr>
              <w:t>ˈtʃɔ.tʃɔ̞k̚</w:t>
            </w:r>
          </w:p>
        </w:tc>
        <w:tc>
          <w:tcPr>
            <w:tcW w:w="1361" w:type="dxa"/>
            <w:shd w:val="clear" w:color="auto" w:fill="auto"/>
          </w:tcPr>
          <w:p w14:paraId="6F93D64A"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590BE89" w14:textId="77777777" w:rsidR="000F4F82" w:rsidRPr="003E69D6" w:rsidRDefault="000F4F82" w:rsidP="00A551BF">
            <w:pPr>
              <w:pStyle w:val="TableCell0-0115Break"/>
            </w:pPr>
            <w:r w:rsidRPr="003E69D6">
              <w:t>be</w:t>
            </w:r>
            <w:r>
              <w:t xml:space="preserve"> </w:t>
            </w:r>
            <w:r w:rsidRPr="003E69D6">
              <w:t>suitable</w:t>
            </w:r>
          </w:p>
        </w:tc>
      </w:tr>
      <w:tr w:rsidR="00AC23C4" w:rsidRPr="003E69D6" w14:paraId="26E25F59" w14:textId="77777777" w:rsidTr="00BC00CF">
        <w:tc>
          <w:tcPr>
            <w:tcW w:w="236" w:type="dxa"/>
            <w:shd w:val="clear" w:color="auto" w:fill="auto"/>
          </w:tcPr>
          <w:p w14:paraId="728257CC" w14:textId="77777777" w:rsidR="000F4F82" w:rsidRPr="00EE4F16" w:rsidRDefault="000F4F82" w:rsidP="00A551BF">
            <w:pPr>
              <w:pStyle w:val="TableCell0-0115Break"/>
              <w:rPr>
                <w:rStyle w:val="ExampleSource"/>
              </w:rPr>
            </w:pPr>
          </w:p>
        </w:tc>
        <w:tc>
          <w:tcPr>
            <w:tcW w:w="1247" w:type="dxa"/>
            <w:shd w:val="clear" w:color="auto" w:fill="auto"/>
          </w:tcPr>
          <w:p w14:paraId="0D6F1BEF" w14:textId="77777777" w:rsidR="000F4F82" w:rsidRPr="007B599D" w:rsidRDefault="000F4F82" w:rsidP="00A551BF">
            <w:pPr>
              <w:pStyle w:val="TableCell0-0115Break"/>
              <w:rPr>
                <w:rStyle w:val="ChItalBold"/>
              </w:rPr>
            </w:pPr>
            <w:r w:rsidRPr="007B599D">
              <w:rPr>
                <w:rStyle w:val="ChItalBold"/>
              </w:rPr>
              <w:t>colo</w:t>
            </w:r>
          </w:p>
        </w:tc>
        <w:tc>
          <w:tcPr>
            <w:tcW w:w="1418" w:type="dxa"/>
            <w:shd w:val="clear" w:color="auto" w:fill="auto"/>
          </w:tcPr>
          <w:p w14:paraId="7A8F45CF" w14:textId="77777777" w:rsidR="000F4F82" w:rsidRPr="008F535B" w:rsidRDefault="000F4F82" w:rsidP="00A551BF">
            <w:pPr>
              <w:pStyle w:val="TableCell0-0115Break"/>
              <w:rPr>
                <w:rStyle w:val="ChCharisSIL"/>
              </w:rPr>
            </w:pPr>
            <w:r w:rsidRPr="008F535B">
              <w:rPr>
                <w:rStyle w:val="ChCharisSIL"/>
              </w:rPr>
              <w:t>ˈtʃɔ.lɔ</w:t>
            </w:r>
          </w:p>
        </w:tc>
        <w:tc>
          <w:tcPr>
            <w:tcW w:w="1361" w:type="dxa"/>
            <w:shd w:val="clear" w:color="auto" w:fill="auto"/>
          </w:tcPr>
          <w:p w14:paraId="657619EC"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ECD5928" w14:textId="77777777" w:rsidR="000F4F82" w:rsidRPr="003E69D6" w:rsidRDefault="000F4F82" w:rsidP="00A551BF">
            <w:pPr>
              <w:pStyle w:val="TableCell0-0115Break"/>
            </w:pPr>
            <w:r w:rsidRPr="003E69D6">
              <w:t>immerse</w:t>
            </w:r>
          </w:p>
        </w:tc>
      </w:tr>
      <w:tr w:rsidR="00AC23C4" w:rsidRPr="003E69D6" w14:paraId="42FED36F" w14:textId="77777777" w:rsidTr="00BC00CF">
        <w:tc>
          <w:tcPr>
            <w:tcW w:w="236" w:type="dxa"/>
            <w:shd w:val="clear" w:color="auto" w:fill="auto"/>
          </w:tcPr>
          <w:p w14:paraId="5570B112" w14:textId="77777777" w:rsidR="000F4F82" w:rsidRPr="00EE4F16" w:rsidRDefault="000F4F82" w:rsidP="00A551BF">
            <w:pPr>
              <w:pStyle w:val="TableCell0-0115Break"/>
              <w:rPr>
                <w:rStyle w:val="ExampleSource"/>
              </w:rPr>
            </w:pPr>
          </w:p>
        </w:tc>
        <w:tc>
          <w:tcPr>
            <w:tcW w:w="1247" w:type="dxa"/>
            <w:shd w:val="clear" w:color="auto" w:fill="auto"/>
          </w:tcPr>
          <w:p w14:paraId="5F45F447" w14:textId="77777777" w:rsidR="000F4F82" w:rsidRPr="007B599D" w:rsidRDefault="000F4F82" w:rsidP="00A551BF">
            <w:pPr>
              <w:pStyle w:val="TableCell0-0115Break"/>
              <w:rPr>
                <w:rStyle w:val="ChItalBold"/>
              </w:rPr>
            </w:pPr>
            <w:r w:rsidRPr="007B599D">
              <w:rPr>
                <w:rStyle w:val="ChItalBold"/>
              </w:rPr>
              <w:t>conto</w:t>
            </w:r>
          </w:p>
        </w:tc>
        <w:tc>
          <w:tcPr>
            <w:tcW w:w="1418" w:type="dxa"/>
            <w:shd w:val="clear" w:color="auto" w:fill="auto"/>
          </w:tcPr>
          <w:p w14:paraId="19B9217C" w14:textId="77777777" w:rsidR="000F4F82" w:rsidRPr="008F535B" w:rsidRDefault="000F4F82" w:rsidP="00A551BF">
            <w:pPr>
              <w:pStyle w:val="TableCell0-0115Break"/>
              <w:rPr>
                <w:rStyle w:val="ChCharisSIL"/>
              </w:rPr>
            </w:pPr>
            <w:r w:rsidRPr="008F535B">
              <w:rPr>
                <w:rStyle w:val="ChCharisSIL"/>
              </w:rPr>
              <w:t>ˈtʃɔ̞n.tɔ̞</w:t>
            </w:r>
          </w:p>
        </w:tc>
        <w:tc>
          <w:tcPr>
            <w:tcW w:w="1361" w:type="dxa"/>
            <w:shd w:val="clear" w:color="auto" w:fill="auto"/>
          </w:tcPr>
          <w:p w14:paraId="6E4655C8"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1B55BB4A" w14:textId="77777777" w:rsidR="000F4F82" w:rsidRPr="003E69D6" w:rsidRDefault="000F4F82" w:rsidP="00A551BF">
            <w:pPr>
              <w:pStyle w:val="TableCell0-0115Break"/>
            </w:pPr>
            <w:r w:rsidRPr="003E69D6">
              <w:t>example</w:t>
            </w:r>
          </w:p>
        </w:tc>
      </w:tr>
      <w:tr w:rsidR="00AC23C4" w:rsidRPr="003E69D6" w14:paraId="1A4F17FC" w14:textId="77777777" w:rsidTr="00BC00CF">
        <w:tc>
          <w:tcPr>
            <w:tcW w:w="236" w:type="dxa"/>
            <w:shd w:val="clear" w:color="auto" w:fill="auto"/>
          </w:tcPr>
          <w:p w14:paraId="45022317" w14:textId="77777777" w:rsidR="000F4F82" w:rsidRPr="00EE4F16" w:rsidRDefault="000F4F82" w:rsidP="00A551BF">
            <w:pPr>
              <w:pStyle w:val="TableCell0-0115Break"/>
              <w:rPr>
                <w:rStyle w:val="ExampleSource"/>
              </w:rPr>
            </w:pPr>
          </w:p>
        </w:tc>
        <w:tc>
          <w:tcPr>
            <w:tcW w:w="1247" w:type="dxa"/>
            <w:shd w:val="clear" w:color="auto" w:fill="auto"/>
          </w:tcPr>
          <w:p w14:paraId="7E08F40E" w14:textId="77777777" w:rsidR="000F4F82" w:rsidRPr="007B599D" w:rsidRDefault="000F4F82" w:rsidP="00A551BF">
            <w:pPr>
              <w:pStyle w:val="TableCell0-0115Break"/>
              <w:rPr>
                <w:rStyle w:val="ChItalBold"/>
              </w:rPr>
            </w:pPr>
            <w:r w:rsidRPr="007B599D">
              <w:rPr>
                <w:rStyle w:val="ChItalBold"/>
              </w:rPr>
              <w:t>crewet</w:t>
            </w:r>
          </w:p>
        </w:tc>
        <w:tc>
          <w:tcPr>
            <w:tcW w:w="1418" w:type="dxa"/>
            <w:shd w:val="clear" w:color="auto" w:fill="auto"/>
          </w:tcPr>
          <w:p w14:paraId="3887C0F6" w14:textId="77777777" w:rsidR="000F4F82" w:rsidRPr="008F535B" w:rsidRDefault="000F4F82" w:rsidP="00A551BF">
            <w:pPr>
              <w:pStyle w:val="TableCell0-0115Break"/>
              <w:rPr>
                <w:rStyle w:val="ChCharisSIL"/>
              </w:rPr>
            </w:pPr>
            <w:r w:rsidRPr="008F535B">
              <w:rPr>
                <w:rStyle w:val="ChCharisSIL"/>
              </w:rPr>
              <w:t>ˈtʃɾɛ.wɛ̞t̚</w:t>
            </w:r>
          </w:p>
        </w:tc>
        <w:tc>
          <w:tcPr>
            <w:tcW w:w="1361" w:type="dxa"/>
            <w:shd w:val="clear" w:color="auto" w:fill="auto"/>
          </w:tcPr>
          <w:p w14:paraId="4B026B38"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36D8129E" w14:textId="77777777" w:rsidR="000F4F82" w:rsidRPr="003E69D6" w:rsidRDefault="000F4F82" w:rsidP="00A551BF">
            <w:pPr>
              <w:pStyle w:val="TableCell0-0115Break"/>
            </w:pPr>
            <w:r w:rsidRPr="003E69D6">
              <w:t>be</w:t>
            </w:r>
            <w:r>
              <w:t xml:space="preserve"> </w:t>
            </w:r>
            <w:r w:rsidRPr="003E69D6">
              <w:t>chatty</w:t>
            </w:r>
          </w:p>
        </w:tc>
      </w:tr>
      <w:tr w:rsidR="00AC23C4" w:rsidRPr="003E69D6" w14:paraId="5189D51A" w14:textId="77777777" w:rsidTr="00BC00CF">
        <w:tc>
          <w:tcPr>
            <w:tcW w:w="236" w:type="dxa"/>
            <w:shd w:val="clear" w:color="auto" w:fill="auto"/>
          </w:tcPr>
          <w:p w14:paraId="6757D731" w14:textId="77777777" w:rsidR="000F4F82" w:rsidRPr="00EE4F16" w:rsidRDefault="000F4F82" w:rsidP="00A551BF">
            <w:pPr>
              <w:pStyle w:val="TableCell0-0115Break"/>
              <w:rPr>
                <w:rStyle w:val="ExampleSource"/>
              </w:rPr>
            </w:pPr>
          </w:p>
        </w:tc>
        <w:tc>
          <w:tcPr>
            <w:tcW w:w="1247" w:type="dxa"/>
            <w:shd w:val="clear" w:color="auto" w:fill="auto"/>
          </w:tcPr>
          <w:p w14:paraId="2FE758EE" w14:textId="77777777" w:rsidR="000F4F82" w:rsidRPr="007B599D" w:rsidRDefault="000F4F82" w:rsidP="00A551BF">
            <w:pPr>
              <w:pStyle w:val="TableCell0-0115Break"/>
              <w:rPr>
                <w:rStyle w:val="ChItalBold"/>
              </w:rPr>
            </w:pPr>
            <w:r w:rsidRPr="007B599D">
              <w:rPr>
                <w:rStyle w:val="ChItalBold"/>
              </w:rPr>
              <w:t>cucu</w:t>
            </w:r>
          </w:p>
        </w:tc>
        <w:tc>
          <w:tcPr>
            <w:tcW w:w="1418" w:type="dxa"/>
            <w:shd w:val="clear" w:color="auto" w:fill="auto"/>
          </w:tcPr>
          <w:p w14:paraId="594B6C0A" w14:textId="77777777" w:rsidR="000F4F82" w:rsidRPr="008F535B" w:rsidRDefault="000F4F82" w:rsidP="00A551BF">
            <w:pPr>
              <w:pStyle w:val="TableCell0-0115Break"/>
              <w:rPr>
                <w:rStyle w:val="ChCharisSIL"/>
              </w:rPr>
            </w:pPr>
            <w:r w:rsidRPr="008F535B">
              <w:rPr>
                <w:rStyle w:val="ChCharisSIL"/>
              </w:rPr>
              <w:t>ˈtʃu.tʃu</w:t>
            </w:r>
          </w:p>
        </w:tc>
        <w:tc>
          <w:tcPr>
            <w:tcW w:w="1361" w:type="dxa"/>
            <w:shd w:val="clear" w:color="auto" w:fill="auto"/>
          </w:tcPr>
          <w:p w14:paraId="3D7CA3B5"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1A13C0E" w14:textId="77777777" w:rsidR="000F4F82" w:rsidRPr="003E69D6" w:rsidRDefault="000F4F82" w:rsidP="00A551BF">
            <w:pPr>
              <w:pStyle w:val="TableCell0-0115Break"/>
            </w:pPr>
            <w:r w:rsidRPr="003E69D6">
              <w:t>grandchild</w:t>
            </w:r>
          </w:p>
        </w:tc>
      </w:tr>
      <w:tr w:rsidR="00AC23C4" w:rsidRPr="003E69D6" w14:paraId="32ECAE04" w14:textId="77777777" w:rsidTr="00BC00CF">
        <w:tc>
          <w:tcPr>
            <w:tcW w:w="236" w:type="dxa"/>
            <w:shd w:val="clear" w:color="auto" w:fill="auto"/>
          </w:tcPr>
          <w:p w14:paraId="2FC13591" w14:textId="77777777" w:rsidR="000F4F82" w:rsidRPr="00EE4F16" w:rsidRDefault="000F4F82" w:rsidP="00A551BF">
            <w:pPr>
              <w:pStyle w:val="TableCell0-0115Break"/>
              <w:rPr>
                <w:rStyle w:val="ExampleSource"/>
              </w:rPr>
            </w:pPr>
          </w:p>
        </w:tc>
        <w:tc>
          <w:tcPr>
            <w:tcW w:w="1247" w:type="dxa"/>
            <w:shd w:val="clear" w:color="auto" w:fill="auto"/>
          </w:tcPr>
          <w:p w14:paraId="2230BD77" w14:textId="77777777" w:rsidR="000F4F82" w:rsidRPr="007B599D" w:rsidRDefault="000F4F82" w:rsidP="00A551BF">
            <w:pPr>
              <w:pStyle w:val="TableCell0-0115Break"/>
              <w:rPr>
                <w:rStyle w:val="ChItalBold"/>
              </w:rPr>
            </w:pPr>
            <w:r w:rsidRPr="007B599D">
              <w:rPr>
                <w:rStyle w:val="ChItalBold"/>
              </w:rPr>
              <w:t>cuki</w:t>
            </w:r>
          </w:p>
        </w:tc>
        <w:tc>
          <w:tcPr>
            <w:tcW w:w="1418" w:type="dxa"/>
            <w:shd w:val="clear" w:color="auto" w:fill="auto"/>
          </w:tcPr>
          <w:p w14:paraId="42E14424" w14:textId="77777777" w:rsidR="000F4F82" w:rsidRPr="008F535B" w:rsidRDefault="000F4F82" w:rsidP="00A551BF">
            <w:pPr>
              <w:pStyle w:val="TableCell0-0115Break"/>
              <w:rPr>
                <w:rStyle w:val="ChCharisSIL"/>
              </w:rPr>
            </w:pPr>
            <w:r w:rsidRPr="008F535B">
              <w:rPr>
                <w:rStyle w:val="ChCharisSIL"/>
              </w:rPr>
              <w:t>ˈtʃu.ki</w:t>
            </w:r>
          </w:p>
        </w:tc>
        <w:tc>
          <w:tcPr>
            <w:tcW w:w="1361" w:type="dxa"/>
            <w:shd w:val="clear" w:color="auto" w:fill="auto"/>
          </w:tcPr>
          <w:p w14:paraId="56FFDE9C"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310BF617" w14:textId="77777777" w:rsidR="000F4F82" w:rsidRPr="003E69D6" w:rsidRDefault="000F4F82" w:rsidP="00A551BF">
            <w:pPr>
              <w:pStyle w:val="TableCell0-0115Break"/>
            </w:pPr>
            <w:r w:rsidRPr="003E69D6">
              <w:t>fuck</w:t>
            </w:r>
          </w:p>
        </w:tc>
      </w:tr>
      <w:tr w:rsidR="00AC23C4" w:rsidRPr="003E69D6" w14:paraId="269B045D" w14:textId="77777777" w:rsidTr="00BC00CF">
        <w:tc>
          <w:tcPr>
            <w:tcW w:w="236" w:type="dxa"/>
            <w:shd w:val="clear" w:color="auto" w:fill="auto"/>
          </w:tcPr>
          <w:p w14:paraId="3CDCAB3E" w14:textId="77777777" w:rsidR="000F4F82" w:rsidRPr="00EE4F16" w:rsidRDefault="000F4F82" w:rsidP="00A551BF">
            <w:pPr>
              <w:pStyle w:val="TableCell0-0115Break"/>
              <w:rPr>
                <w:rStyle w:val="ExampleSource"/>
              </w:rPr>
            </w:pPr>
          </w:p>
        </w:tc>
        <w:tc>
          <w:tcPr>
            <w:tcW w:w="1247" w:type="dxa"/>
            <w:shd w:val="clear" w:color="auto" w:fill="auto"/>
          </w:tcPr>
          <w:p w14:paraId="78A2308D" w14:textId="77777777" w:rsidR="000F4F82" w:rsidRPr="007B599D" w:rsidRDefault="000F4F82" w:rsidP="00A551BF">
            <w:pPr>
              <w:pStyle w:val="TableCell0-0115Break"/>
              <w:rPr>
                <w:rStyle w:val="ChItalBold"/>
              </w:rPr>
            </w:pPr>
            <w:r w:rsidRPr="007B599D">
              <w:rPr>
                <w:rStyle w:val="ChItalBold"/>
              </w:rPr>
              <w:t>cukup</w:t>
            </w:r>
          </w:p>
        </w:tc>
        <w:tc>
          <w:tcPr>
            <w:tcW w:w="1418" w:type="dxa"/>
            <w:shd w:val="clear" w:color="auto" w:fill="auto"/>
          </w:tcPr>
          <w:p w14:paraId="012D98EC" w14:textId="77777777" w:rsidR="000F4F82" w:rsidRPr="008F535B" w:rsidRDefault="000F4F82" w:rsidP="00A551BF">
            <w:pPr>
              <w:pStyle w:val="TableCell0-0115Break"/>
              <w:rPr>
                <w:rStyle w:val="ChCharisSIL"/>
              </w:rPr>
            </w:pPr>
            <w:r w:rsidRPr="008F535B">
              <w:rPr>
                <w:rStyle w:val="ChCharisSIL"/>
              </w:rPr>
              <w:t>ˈtʃu.kʊp</w:t>
            </w:r>
          </w:p>
        </w:tc>
        <w:tc>
          <w:tcPr>
            <w:tcW w:w="1361" w:type="dxa"/>
            <w:shd w:val="clear" w:color="auto" w:fill="auto"/>
          </w:tcPr>
          <w:p w14:paraId="4D504769" w14:textId="77777777" w:rsidR="000F4F82" w:rsidRPr="008F535B" w:rsidRDefault="000F4F82" w:rsidP="00A551BF">
            <w:pPr>
              <w:pStyle w:val="TableCell0-0115Break"/>
              <w:rPr>
                <w:rStyle w:val="ChSmallCaps"/>
              </w:rPr>
            </w:pPr>
            <w:r w:rsidRPr="008F535B">
              <w:rPr>
                <w:rStyle w:val="ChSmallCaps"/>
              </w:rPr>
              <w:t>v.mo(st)</w:t>
            </w:r>
          </w:p>
        </w:tc>
        <w:tc>
          <w:tcPr>
            <w:tcW w:w="2438" w:type="dxa"/>
            <w:shd w:val="clear" w:color="auto" w:fill="auto"/>
          </w:tcPr>
          <w:p w14:paraId="1BD07166" w14:textId="77777777" w:rsidR="000F4F82" w:rsidRPr="003E69D6" w:rsidRDefault="000F4F82" w:rsidP="00A551BF">
            <w:pPr>
              <w:pStyle w:val="TableCell0-0115Break"/>
            </w:pPr>
            <w:r w:rsidRPr="003E69D6">
              <w:t>be</w:t>
            </w:r>
            <w:r>
              <w:t xml:space="preserve"> </w:t>
            </w:r>
            <w:r w:rsidRPr="003E69D6">
              <w:t>enough</w:t>
            </w:r>
          </w:p>
        </w:tc>
      </w:tr>
      <w:tr w:rsidR="00AC23C4" w:rsidRPr="003E69D6" w14:paraId="0FC5ABF3" w14:textId="77777777" w:rsidTr="00BC00CF">
        <w:tc>
          <w:tcPr>
            <w:tcW w:w="236" w:type="dxa"/>
            <w:shd w:val="clear" w:color="auto" w:fill="auto"/>
          </w:tcPr>
          <w:p w14:paraId="24032101" w14:textId="77777777" w:rsidR="000F4F82" w:rsidRPr="00EE4F16" w:rsidRDefault="000F4F82" w:rsidP="00A551BF">
            <w:pPr>
              <w:pStyle w:val="TableCell0-0115Break"/>
              <w:rPr>
                <w:rStyle w:val="ExampleSource"/>
              </w:rPr>
            </w:pPr>
          </w:p>
        </w:tc>
        <w:tc>
          <w:tcPr>
            <w:tcW w:w="1247" w:type="dxa"/>
            <w:shd w:val="clear" w:color="auto" w:fill="auto"/>
          </w:tcPr>
          <w:p w14:paraId="2715E633" w14:textId="77777777" w:rsidR="000F4F82" w:rsidRPr="007B599D" w:rsidRDefault="000F4F82" w:rsidP="00A551BF">
            <w:pPr>
              <w:pStyle w:val="TableCell0-0115Break"/>
              <w:rPr>
                <w:rStyle w:val="ChItalBold"/>
              </w:rPr>
            </w:pPr>
            <w:r w:rsidRPr="007B599D">
              <w:rPr>
                <w:rStyle w:val="ChItalBold"/>
              </w:rPr>
              <w:t>cukur</w:t>
            </w:r>
          </w:p>
        </w:tc>
        <w:tc>
          <w:tcPr>
            <w:tcW w:w="1418" w:type="dxa"/>
            <w:shd w:val="clear" w:color="auto" w:fill="auto"/>
          </w:tcPr>
          <w:p w14:paraId="0E2D0D45" w14:textId="77777777" w:rsidR="000F4F82" w:rsidRPr="008F535B" w:rsidRDefault="000F4F82" w:rsidP="00A551BF">
            <w:pPr>
              <w:pStyle w:val="TableCell0-0115Break"/>
              <w:rPr>
                <w:rStyle w:val="ChCharisSIL"/>
              </w:rPr>
            </w:pPr>
            <w:r w:rsidRPr="008F535B">
              <w:rPr>
                <w:rStyle w:val="ChCharisSIL"/>
              </w:rPr>
              <w:t>ˈtʃu.kʊr̥</w:t>
            </w:r>
          </w:p>
        </w:tc>
        <w:tc>
          <w:tcPr>
            <w:tcW w:w="1361" w:type="dxa"/>
            <w:shd w:val="clear" w:color="auto" w:fill="auto"/>
          </w:tcPr>
          <w:p w14:paraId="7162C244"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4C39F5D" w14:textId="77777777" w:rsidR="000F4F82" w:rsidRPr="003E69D6" w:rsidRDefault="000F4F82" w:rsidP="00A551BF">
            <w:pPr>
              <w:pStyle w:val="TableCell0-0115Break"/>
            </w:pPr>
            <w:r w:rsidRPr="003E69D6">
              <w:t>level</w:t>
            </w:r>
          </w:p>
        </w:tc>
      </w:tr>
      <w:tr w:rsidR="00AC23C4" w:rsidRPr="003E69D6" w14:paraId="07C7C758" w14:textId="77777777" w:rsidTr="00BC00CF">
        <w:tc>
          <w:tcPr>
            <w:tcW w:w="236" w:type="dxa"/>
            <w:shd w:val="clear" w:color="auto" w:fill="auto"/>
          </w:tcPr>
          <w:p w14:paraId="2D6231D1" w14:textId="77777777" w:rsidR="000F4F82" w:rsidRPr="00EE4F16" w:rsidRDefault="000F4F82" w:rsidP="00A551BF">
            <w:pPr>
              <w:pStyle w:val="TableCell0-0115Break"/>
              <w:rPr>
                <w:rStyle w:val="ExampleSource"/>
              </w:rPr>
            </w:pPr>
          </w:p>
        </w:tc>
        <w:tc>
          <w:tcPr>
            <w:tcW w:w="1247" w:type="dxa"/>
            <w:shd w:val="clear" w:color="auto" w:fill="auto"/>
          </w:tcPr>
          <w:p w14:paraId="2B1DDCAB" w14:textId="77777777" w:rsidR="000F4F82" w:rsidRPr="007B599D" w:rsidRDefault="000F4F82" w:rsidP="00A551BF">
            <w:pPr>
              <w:pStyle w:val="TableCell0-0115Break"/>
              <w:rPr>
                <w:rStyle w:val="ChItalBold"/>
              </w:rPr>
            </w:pPr>
            <w:r w:rsidRPr="007B599D">
              <w:rPr>
                <w:rStyle w:val="ChItalBold"/>
              </w:rPr>
              <w:t>culik</w:t>
            </w:r>
          </w:p>
        </w:tc>
        <w:tc>
          <w:tcPr>
            <w:tcW w:w="1418" w:type="dxa"/>
            <w:shd w:val="clear" w:color="auto" w:fill="auto"/>
          </w:tcPr>
          <w:p w14:paraId="33A75960" w14:textId="77777777" w:rsidR="000F4F82" w:rsidRPr="008F535B" w:rsidRDefault="000F4F82" w:rsidP="00A551BF">
            <w:pPr>
              <w:pStyle w:val="TableCell0-0115Break"/>
              <w:rPr>
                <w:rStyle w:val="ChCharisSIL"/>
              </w:rPr>
            </w:pPr>
            <w:r w:rsidRPr="008F535B">
              <w:rPr>
                <w:rStyle w:val="ChCharisSIL"/>
              </w:rPr>
              <w:t>ˈtʃu.lɪk</w:t>
            </w:r>
          </w:p>
        </w:tc>
        <w:tc>
          <w:tcPr>
            <w:tcW w:w="1361" w:type="dxa"/>
            <w:shd w:val="clear" w:color="auto" w:fill="auto"/>
          </w:tcPr>
          <w:p w14:paraId="361C75C4"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7CDEBB63" w14:textId="77777777" w:rsidR="000F4F82" w:rsidRPr="003E69D6" w:rsidRDefault="000F4F82" w:rsidP="00A551BF">
            <w:pPr>
              <w:pStyle w:val="TableCell0-0115Break"/>
            </w:pPr>
            <w:r w:rsidRPr="003E69D6">
              <w:t>kidnap</w:t>
            </w:r>
          </w:p>
        </w:tc>
      </w:tr>
      <w:tr w:rsidR="00AC23C4" w:rsidRPr="003E69D6" w14:paraId="6338FDEC" w14:textId="77777777" w:rsidTr="00BC00CF">
        <w:tc>
          <w:tcPr>
            <w:tcW w:w="236" w:type="dxa"/>
            <w:shd w:val="clear" w:color="auto" w:fill="auto"/>
          </w:tcPr>
          <w:p w14:paraId="1637308C" w14:textId="77777777" w:rsidR="000F4F82" w:rsidRPr="00EE4F16" w:rsidRDefault="000F4F82" w:rsidP="000F4F82">
            <w:pPr>
              <w:pStyle w:val="TableCell0-2115ptBreak"/>
              <w:rPr>
                <w:rStyle w:val="ExampleSource"/>
              </w:rPr>
            </w:pPr>
          </w:p>
        </w:tc>
        <w:tc>
          <w:tcPr>
            <w:tcW w:w="1247" w:type="dxa"/>
            <w:shd w:val="clear" w:color="auto" w:fill="auto"/>
          </w:tcPr>
          <w:p w14:paraId="5E4E1977" w14:textId="77777777" w:rsidR="000F4F82" w:rsidRPr="007B599D" w:rsidRDefault="000F4F82" w:rsidP="000F4F82">
            <w:pPr>
              <w:pStyle w:val="TableCell0-2115ptBreak"/>
              <w:rPr>
                <w:rStyle w:val="ChItalBold"/>
              </w:rPr>
            </w:pPr>
            <w:r w:rsidRPr="007B599D">
              <w:rPr>
                <w:rStyle w:val="ChItalBold"/>
              </w:rPr>
              <w:t>curang</w:t>
            </w:r>
          </w:p>
        </w:tc>
        <w:tc>
          <w:tcPr>
            <w:tcW w:w="1418" w:type="dxa"/>
            <w:shd w:val="clear" w:color="auto" w:fill="auto"/>
          </w:tcPr>
          <w:p w14:paraId="7533C351" w14:textId="77777777" w:rsidR="000F4F82" w:rsidRPr="008F535B" w:rsidRDefault="000F4F82" w:rsidP="000F4F82">
            <w:pPr>
              <w:pStyle w:val="TableCell0-2115ptBreak"/>
              <w:rPr>
                <w:rStyle w:val="ChCharisSIL"/>
              </w:rPr>
            </w:pPr>
            <w:r w:rsidRPr="008F535B">
              <w:rPr>
                <w:rStyle w:val="ChCharisSIL"/>
              </w:rPr>
              <w:t>ˈtʃu.ɾɐŋ</w:t>
            </w:r>
          </w:p>
        </w:tc>
        <w:tc>
          <w:tcPr>
            <w:tcW w:w="1361" w:type="dxa"/>
            <w:shd w:val="clear" w:color="auto" w:fill="auto"/>
          </w:tcPr>
          <w:p w14:paraId="5DD8F981" w14:textId="77777777" w:rsidR="000F4F82" w:rsidRPr="008F535B" w:rsidRDefault="000F4F82" w:rsidP="000F4F82">
            <w:pPr>
              <w:pStyle w:val="TableCell0-2115ptBreak"/>
              <w:rPr>
                <w:rStyle w:val="ChSmallCaps"/>
              </w:rPr>
            </w:pPr>
            <w:r w:rsidRPr="008F535B">
              <w:rPr>
                <w:rStyle w:val="ChSmallCaps"/>
              </w:rPr>
              <w:t>v.mo(st)</w:t>
            </w:r>
          </w:p>
        </w:tc>
        <w:tc>
          <w:tcPr>
            <w:tcW w:w="2438" w:type="dxa"/>
            <w:shd w:val="clear" w:color="auto" w:fill="auto"/>
          </w:tcPr>
          <w:p w14:paraId="67E8A619" w14:textId="77777777" w:rsidR="000F4F82" w:rsidRPr="003E69D6" w:rsidRDefault="000F4F82" w:rsidP="000F4F82">
            <w:pPr>
              <w:pStyle w:val="TableCell0-2115ptBreak"/>
            </w:pPr>
            <w:r w:rsidRPr="003E69D6">
              <w:t>be</w:t>
            </w:r>
            <w:r>
              <w:t xml:space="preserve"> </w:t>
            </w:r>
            <w:r w:rsidRPr="003E69D6">
              <w:t>dishonest</w:t>
            </w:r>
          </w:p>
        </w:tc>
      </w:tr>
      <w:tr w:rsidR="00AC23C4" w:rsidRPr="00C350A6" w14:paraId="3A7FC4C9" w14:textId="77777777" w:rsidTr="00BC00CF">
        <w:tc>
          <w:tcPr>
            <w:tcW w:w="236" w:type="dxa"/>
            <w:shd w:val="clear" w:color="auto" w:fill="auto"/>
          </w:tcPr>
          <w:p w14:paraId="1C7235B5" w14:textId="77777777" w:rsidR="000F4F82" w:rsidRPr="00EE4F16" w:rsidRDefault="000F4F82" w:rsidP="000F4F82">
            <w:pPr>
              <w:pStyle w:val="TableCell5-2"/>
              <w:rPr>
                <w:rStyle w:val="ExampleSource"/>
              </w:rPr>
            </w:pPr>
          </w:p>
        </w:tc>
        <w:tc>
          <w:tcPr>
            <w:tcW w:w="1247" w:type="dxa"/>
            <w:shd w:val="clear" w:color="auto" w:fill="auto"/>
          </w:tcPr>
          <w:p w14:paraId="6483149A" w14:textId="77777777" w:rsidR="000F4F82" w:rsidRPr="00C350A6" w:rsidRDefault="000F4F82" w:rsidP="000F4F82">
            <w:pPr>
              <w:pStyle w:val="TableCell2-2"/>
              <w:rPr>
                <w:rStyle w:val="ChBold"/>
              </w:rPr>
            </w:pPr>
            <w:r>
              <w:rPr>
                <w:rStyle w:val="ChBold"/>
              </w:rPr>
              <w:t>D</w:t>
            </w:r>
          </w:p>
        </w:tc>
        <w:tc>
          <w:tcPr>
            <w:tcW w:w="1418" w:type="dxa"/>
            <w:shd w:val="clear" w:color="auto" w:fill="auto"/>
          </w:tcPr>
          <w:p w14:paraId="13BA4C76" w14:textId="77777777" w:rsidR="000F4F82" w:rsidRPr="00C350A6" w:rsidRDefault="000F4F82" w:rsidP="000F4F82">
            <w:pPr>
              <w:pStyle w:val="TableCell2-2"/>
            </w:pPr>
          </w:p>
        </w:tc>
        <w:tc>
          <w:tcPr>
            <w:tcW w:w="1361" w:type="dxa"/>
            <w:shd w:val="clear" w:color="auto" w:fill="auto"/>
          </w:tcPr>
          <w:p w14:paraId="6D140FA6" w14:textId="77777777" w:rsidR="000F4F82" w:rsidRPr="00C350A6" w:rsidRDefault="000F4F82" w:rsidP="000F4F82">
            <w:pPr>
              <w:pStyle w:val="TableCell2-2"/>
            </w:pPr>
          </w:p>
        </w:tc>
        <w:tc>
          <w:tcPr>
            <w:tcW w:w="2438" w:type="dxa"/>
            <w:shd w:val="clear" w:color="auto" w:fill="auto"/>
          </w:tcPr>
          <w:p w14:paraId="35A949C4" w14:textId="77777777" w:rsidR="000F4F82" w:rsidRPr="00C350A6" w:rsidRDefault="000F4F82" w:rsidP="000F4F82">
            <w:pPr>
              <w:pStyle w:val="TableCell2-2"/>
            </w:pPr>
          </w:p>
        </w:tc>
      </w:tr>
      <w:tr w:rsidR="00AC23C4" w:rsidRPr="003E69D6" w14:paraId="71B81538" w14:textId="77777777" w:rsidTr="00BC00CF">
        <w:tc>
          <w:tcPr>
            <w:tcW w:w="236" w:type="dxa"/>
            <w:shd w:val="clear" w:color="auto" w:fill="auto"/>
          </w:tcPr>
          <w:p w14:paraId="52AD3207" w14:textId="77777777" w:rsidR="000F4F82" w:rsidRPr="00EE4F16" w:rsidRDefault="000F4F82" w:rsidP="00A551BF">
            <w:pPr>
              <w:pStyle w:val="TableCell0-0115Break"/>
              <w:rPr>
                <w:rStyle w:val="ExampleSource"/>
              </w:rPr>
            </w:pPr>
          </w:p>
        </w:tc>
        <w:tc>
          <w:tcPr>
            <w:tcW w:w="1247" w:type="dxa"/>
            <w:shd w:val="clear" w:color="auto" w:fill="auto"/>
          </w:tcPr>
          <w:p w14:paraId="59651CAB" w14:textId="77777777" w:rsidR="000F4F82" w:rsidRPr="007B599D" w:rsidRDefault="000F4F82" w:rsidP="00A551BF">
            <w:pPr>
              <w:pStyle w:val="TableCell0-0115Break"/>
              <w:rPr>
                <w:rStyle w:val="ChItalBold"/>
              </w:rPr>
            </w:pPr>
            <w:r w:rsidRPr="007B599D">
              <w:rPr>
                <w:rStyle w:val="ChItalBold"/>
              </w:rPr>
              <w:t>dada</w:t>
            </w:r>
          </w:p>
        </w:tc>
        <w:tc>
          <w:tcPr>
            <w:tcW w:w="1418" w:type="dxa"/>
            <w:shd w:val="clear" w:color="auto" w:fill="auto"/>
          </w:tcPr>
          <w:p w14:paraId="1709BC11" w14:textId="77777777" w:rsidR="000F4F82" w:rsidRPr="008F535B" w:rsidRDefault="000F4F82" w:rsidP="00A551BF">
            <w:pPr>
              <w:pStyle w:val="TableCell0-0115Break"/>
              <w:rPr>
                <w:rStyle w:val="ChCharisSIL"/>
              </w:rPr>
            </w:pPr>
            <w:r w:rsidRPr="008F535B">
              <w:rPr>
                <w:rStyle w:val="ChCharisSIL"/>
              </w:rPr>
              <w:t>ˈda.da</w:t>
            </w:r>
          </w:p>
        </w:tc>
        <w:tc>
          <w:tcPr>
            <w:tcW w:w="1361" w:type="dxa"/>
            <w:shd w:val="clear" w:color="auto" w:fill="auto"/>
          </w:tcPr>
          <w:p w14:paraId="6B8099E3"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F9C7EC5" w14:textId="77777777" w:rsidR="000F4F82" w:rsidRPr="003E69D6" w:rsidRDefault="000F4F82" w:rsidP="00A551BF">
            <w:pPr>
              <w:pStyle w:val="TableCell0-0115Break"/>
            </w:pPr>
            <w:r w:rsidRPr="003E69D6">
              <w:t>chest</w:t>
            </w:r>
          </w:p>
        </w:tc>
      </w:tr>
      <w:tr w:rsidR="00AC23C4" w:rsidRPr="003E69D6" w14:paraId="448790B5" w14:textId="77777777" w:rsidTr="00BC00CF">
        <w:tc>
          <w:tcPr>
            <w:tcW w:w="236" w:type="dxa"/>
            <w:shd w:val="clear" w:color="auto" w:fill="auto"/>
          </w:tcPr>
          <w:p w14:paraId="3E12F463" w14:textId="77777777" w:rsidR="000F4F82" w:rsidRPr="00EE4F16" w:rsidRDefault="000F4F82" w:rsidP="00A551BF">
            <w:pPr>
              <w:pStyle w:val="TableCell0-0115Break"/>
              <w:rPr>
                <w:rStyle w:val="ExampleSource"/>
              </w:rPr>
            </w:pPr>
          </w:p>
        </w:tc>
        <w:tc>
          <w:tcPr>
            <w:tcW w:w="1247" w:type="dxa"/>
            <w:shd w:val="clear" w:color="auto" w:fill="auto"/>
          </w:tcPr>
          <w:p w14:paraId="78365B4B" w14:textId="77777777" w:rsidR="000F4F82" w:rsidRPr="007B599D" w:rsidRDefault="000F4F82" w:rsidP="00A551BF">
            <w:pPr>
              <w:pStyle w:val="TableCell0-0115Break"/>
              <w:rPr>
                <w:rStyle w:val="ChItalBold"/>
              </w:rPr>
            </w:pPr>
            <w:r w:rsidRPr="007B599D">
              <w:rPr>
                <w:rStyle w:val="ChItalBold"/>
              </w:rPr>
              <w:t>daging</w:t>
            </w:r>
          </w:p>
        </w:tc>
        <w:tc>
          <w:tcPr>
            <w:tcW w:w="1418" w:type="dxa"/>
            <w:shd w:val="clear" w:color="auto" w:fill="auto"/>
          </w:tcPr>
          <w:p w14:paraId="58594A93" w14:textId="77777777" w:rsidR="000F4F82" w:rsidRPr="008F535B" w:rsidRDefault="000F4F82" w:rsidP="00A551BF">
            <w:pPr>
              <w:pStyle w:val="TableCell0-0115Break"/>
              <w:rPr>
                <w:rStyle w:val="ChCharisSIL"/>
              </w:rPr>
            </w:pPr>
            <w:r w:rsidRPr="008F535B">
              <w:rPr>
                <w:rStyle w:val="ChCharisSIL"/>
              </w:rPr>
              <w:t>ˈda.gɪŋ</w:t>
            </w:r>
          </w:p>
        </w:tc>
        <w:tc>
          <w:tcPr>
            <w:tcW w:w="1361" w:type="dxa"/>
            <w:shd w:val="clear" w:color="auto" w:fill="auto"/>
          </w:tcPr>
          <w:p w14:paraId="748ECCD4"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2554E2A5" w14:textId="77777777" w:rsidR="000F4F82" w:rsidRPr="003E69D6" w:rsidRDefault="000F4F82" w:rsidP="00A551BF">
            <w:pPr>
              <w:pStyle w:val="TableCell0-0115Break"/>
            </w:pPr>
            <w:r w:rsidRPr="003E69D6">
              <w:t>meat</w:t>
            </w:r>
          </w:p>
        </w:tc>
      </w:tr>
      <w:tr w:rsidR="00AC23C4" w:rsidRPr="003E69D6" w14:paraId="37BA4500" w14:textId="77777777" w:rsidTr="00BC00CF">
        <w:tc>
          <w:tcPr>
            <w:tcW w:w="236" w:type="dxa"/>
            <w:shd w:val="clear" w:color="auto" w:fill="auto"/>
          </w:tcPr>
          <w:p w14:paraId="1FC75582" w14:textId="77777777" w:rsidR="000F4F82" w:rsidRPr="00EE4F16" w:rsidRDefault="000F4F82" w:rsidP="00A551BF">
            <w:pPr>
              <w:pStyle w:val="TableCell0-0115Break"/>
              <w:rPr>
                <w:rStyle w:val="ExampleSource"/>
              </w:rPr>
            </w:pPr>
          </w:p>
        </w:tc>
        <w:tc>
          <w:tcPr>
            <w:tcW w:w="1247" w:type="dxa"/>
            <w:shd w:val="clear" w:color="auto" w:fill="auto"/>
          </w:tcPr>
          <w:p w14:paraId="3D282954" w14:textId="77777777" w:rsidR="000F4F82" w:rsidRPr="007B599D" w:rsidRDefault="000F4F82" w:rsidP="00A551BF">
            <w:pPr>
              <w:pStyle w:val="TableCell0-0115Break"/>
              <w:rPr>
                <w:rStyle w:val="ChItalBold"/>
              </w:rPr>
            </w:pPr>
            <w:r w:rsidRPr="007B599D">
              <w:rPr>
                <w:rStyle w:val="ChItalBold"/>
              </w:rPr>
              <w:t>daki</w:t>
            </w:r>
          </w:p>
        </w:tc>
        <w:tc>
          <w:tcPr>
            <w:tcW w:w="1418" w:type="dxa"/>
            <w:shd w:val="clear" w:color="auto" w:fill="auto"/>
          </w:tcPr>
          <w:p w14:paraId="48C651D5" w14:textId="77777777" w:rsidR="000F4F82" w:rsidRPr="008F535B" w:rsidRDefault="000F4F82" w:rsidP="00A551BF">
            <w:pPr>
              <w:pStyle w:val="TableCell0-0115Break"/>
              <w:rPr>
                <w:rStyle w:val="ChCharisSIL"/>
              </w:rPr>
            </w:pPr>
            <w:r w:rsidRPr="008F535B">
              <w:rPr>
                <w:rStyle w:val="ChCharisSIL"/>
              </w:rPr>
              <w:t>ˈda.ki</w:t>
            </w:r>
          </w:p>
        </w:tc>
        <w:tc>
          <w:tcPr>
            <w:tcW w:w="1361" w:type="dxa"/>
            <w:shd w:val="clear" w:color="auto" w:fill="auto"/>
          </w:tcPr>
          <w:p w14:paraId="7B3E3BCE"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1D894F77" w14:textId="77777777" w:rsidR="000F4F82" w:rsidRPr="003E69D6" w:rsidRDefault="000F4F82" w:rsidP="00A551BF">
            <w:pPr>
              <w:pStyle w:val="TableCell0-0115Break"/>
            </w:pPr>
            <w:r w:rsidRPr="003E69D6">
              <w:t>grime</w:t>
            </w:r>
          </w:p>
        </w:tc>
      </w:tr>
      <w:tr w:rsidR="00AC23C4" w:rsidRPr="003E69D6" w14:paraId="4FE85047" w14:textId="77777777" w:rsidTr="00BC00CF">
        <w:tc>
          <w:tcPr>
            <w:tcW w:w="236" w:type="dxa"/>
            <w:shd w:val="clear" w:color="auto" w:fill="auto"/>
          </w:tcPr>
          <w:p w14:paraId="7FF5D063" w14:textId="77777777" w:rsidR="000F4F82" w:rsidRPr="00EE4F16" w:rsidRDefault="000F4F82" w:rsidP="00A551BF">
            <w:pPr>
              <w:pStyle w:val="TableCell0-0115Break"/>
              <w:rPr>
                <w:rStyle w:val="ExampleSource"/>
              </w:rPr>
            </w:pPr>
          </w:p>
        </w:tc>
        <w:tc>
          <w:tcPr>
            <w:tcW w:w="1247" w:type="dxa"/>
            <w:shd w:val="clear" w:color="auto" w:fill="auto"/>
          </w:tcPr>
          <w:p w14:paraId="1448596F" w14:textId="77777777" w:rsidR="000F4F82" w:rsidRPr="007B599D" w:rsidRDefault="000F4F82" w:rsidP="00A551BF">
            <w:pPr>
              <w:pStyle w:val="TableCell0-0115Break"/>
              <w:rPr>
                <w:rStyle w:val="ChItalBold"/>
              </w:rPr>
            </w:pPr>
            <w:r w:rsidRPr="007B599D">
              <w:rPr>
                <w:rStyle w:val="ChItalBold"/>
              </w:rPr>
              <w:t>dalam</w:t>
            </w:r>
          </w:p>
        </w:tc>
        <w:tc>
          <w:tcPr>
            <w:tcW w:w="1418" w:type="dxa"/>
            <w:shd w:val="clear" w:color="auto" w:fill="auto"/>
          </w:tcPr>
          <w:p w14:paraId="369BA75B" w14:textId="77777777" w:rsidR="000F4F82" w:rsidRPr="008F535B" w:rsidRDefault="000F4F82" w:rsidP="00A551BF">
            <w:pPr>
              <w:pStyle w:val="TableCell0-0115Break"/>
              <w:rPr>
                <w:rStyle w:val="ChCharisSIL"/>
              </w:rPr>
            </w:pPr>
            <w:r w:rsidRPr="008F535B">
              <w:rPr>
                <w:rStyle w:val="ChCharisSIL"/>
              </w:rPr>
              <w:t>ˈda.lɐm</w:t>
            </w:r>
          </w:p>
        </w:tc>
        <w:tc>
          <w:tcPr>
            <w:tcW w:w="1361" w:type="dxa"/>
            <w:shd w:val="clear" w:color="auto" w:fill="auto"/>
          </w:tcPr>
          <w:p w14:paraId="0C701219" w14:textId="77777777" w:rsidR="000F4F82" w:rsidRPr="008F535B" w:rsidRDefault="000F4F82" w:rsidP="00A551BF">
            <w:pPr>
              <w:pStyle w:val="TableCell0-0115Break"/>
              <w:rPr>
                <w:rStyle w:val="ChSmallCaps"/>
              </w:rPr>
            </w:pPr>
            <w:r w:rsidRPr="008F535B">
              <w:rPr>
                <w:rStyle w:val="ChSmallCaps"/>
              </w:rPr>
              <w:t>n-loc</w:t>
            </w:r>
          </w:p>
        </w:tc>
        <w:tc>
          <w:tcPr>
            <w:tcW w:w="2438" w:type="dxa"/>
            <w:shd w:val="clear" w:color="auto" w:fill="auto"/>
          </w:tcPr>
          <w:p w14:paraId="4272F9DC" w14:textId="77777777" w:rsidR="000F4F82" w:rsidRPr="003E69D6" w:rsidRDefault="000F4F82" w:rsidP="00A551BF">
            <w:pPr>
              <w:pStyle w:val="TableCell0-0115Break"/>
            </w:pPr>
            <w:r w:rsidRPr="003E69D6">
              <w:t>inside</w:t>
            </w:r>
          </w:p>
        </w:tc>
      </w:tr>
      <w:tr w:rsidR="00AC23C4" w:rsidRPr="003E69D6" w14:paraId="69A074A5" w14:textId="77777777" w:rsidTr="00BC00CF">
        <w:tc>
          <w:tcPr>
            <w:tcW w:w="236" w:type="dxa"/>
            <w:shd w:val="clear" w:color="auto" w:fill="auto"/>
          </w:tcPr>
          <w:p w14:paraId="1E5C8817" w14:textId="77777777" w:rsidR="000F4F82" w:rsidRPr="00EE4F16" w:rsidRDefault="000F4F82" w:rsidP="00A551BF">
            <w:pPr>
              <w:pStyle w:val="TableCell0-0115Break"/>
              <w:rPr>
                <w:rStyle w:val="ExampleSource"/>
              </w:rPr>
            </w:pPr>
          </w:p>
        </w:tc>
        <w:tc>
          <w:tcPr>
            <w:tcW w:w="1247" w:type="dxa"/>
            <w:shd w:val="clear" w:color="auto" w:fill="auto"/>
          </w:tcPr>
          <w:p w14:paraId="5EDD9B18" w14:textId="77777777" w:rsidR="000F4F82" w:rsidRPr="007B599D" w:rsidRDefault="000F4F82" w:rsidP="00A551BF">
            <w:pPr>
              <w:pStyle w:val="TableCell0-0115Break"/>
              <w:rPr>
                <w:rStyle w:val="ChItalBold"/>
              </w:rPr>
            </w:pPr>
            <w:r w:rsidRPr="007B599D">
              <w:rPr>
                <w:rStyle w:val="ChItalBold"/>
              </w:rPr>
              <w:t>damay</w:t>
            </w:r>
          </w:p>
        </w:tc>
        <w:tc>
          <w:tcPr>
            <w:tcW w:w="1418" w:type="dxa"/>
            <w:shd w:val="clear" w:color="auto" w:fill="auto"/>
          </w:tcPr>
          <w:p w14:paraId="7693BF28" w14:textId="77777777" w:rsidR="000F4F82" w:rsidRPr="008F535B" w:rsidRDefault="000F4F82" w:rsidP="00A551BF">
            <w:pPr>
              <w:pStyle w:val="TableCell0-0115Break"/>
              <w:rPr>
                <w:rStyle w:val="ChCharisSIL"/>
              </w:rPr>
            </w:pPr>
            <w:r w:rsidRPr="008F535B">
              <w:rPr>
                <w:rStyle w:val="ChCharisSIL"/>
              </w:rPr>
              <w:t>ˈda.mɐj</w:t>
            </w:r>
          </w:p>
        </w:tc>
        <w:tc>
          <w:tcPr>
            <w:tcW w:w="1361" w:type="dxa"/>
            <w:shd w:val="clear" w:color="auto" w:fill="auto"/>
          </w:tcPr>
          <w:p w14:paraId="1D1960C3"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1A1DCCC" w14:textId="77777777" w:rsidR="000F4F82" w:rsidRPr="003E69D6" w:rsidRDefault="000F4F82" w:rsidP="00A551BF">
            <w:pPr>
              <w:pStyle w:val="TableCell0-0115Break"/>
            </w:pPr>
            <w:r w:rsidRPr="003E69D6">
              <w:t>peace</w:t>
            </w:r>
          </w:p>
        </w:tc>
      </w:tr>
      <w:tr w:rsidR="00AC23C4" w:rsidRPr="003E69D6" w14:paraId="3C4E79D6" w14:textId="77777777" w:rsidTr="00BC00CF">
        <w:tc>
          <w:tcPr>
            <w:tcW w:w="236" w:type="dxa"/>
            <w:shd w:val="clear" w:color="auto" w:fill="auto"/>
          </w:tcPr>
          <w:p w14:paraId="4BA7C591" w14:textId="77777777" w:rsidR="000F4F82" w:rsidRPr="00EE4F16" w:rsidRDefault="000F4F82" w:rsidP="00A551BF">
            <w:pPr>
              <w:pStyle w:val="TableCell0-0115Break"/>
              <w:rPr>
                <w:rStyle w:val="ExampleSource"/>
              </w:rPr>
            </w:pPr>
          </w:p>
        </w:tc>
        <w:tc>
          <w:tcPr>
            <w:tcW w:w="1247" w:type="dxa"/>
            <w:shd w:val="clear" w:color="auto" w:fill="auto"/>
          </w:tcPr>
          <w:p w14:paraId="7E532D87" w14:textId="77777777" w:rsidR="000F4F82" w:rsidRPr="007B599D" w:rsidRDefault="000F4F82" w:rsidP="00A551BF">
            <w:pPr>
              <w:pStyle w:val="TableCell0-0115Break"/>
              <w:rPr>
                <w:rStyle w:val="ChItalBold"/>
              </w:rPr>
            </w:pPr>
            <w:r w:rsidRPr="007B599D">
              <w:rPr>
                <w:rStyle w:val="ChItalBold"/>
              </w:rPr>
              <w:t>dang</w:t>
            </w:r>
          </w:p>
        </w:tc>
        <w:tc>
          <w:tcPr>
            <w:tcW w:w="1418" w:type="dxa"/>
            <w:shd w:val="clear" w:color="auto" w:fill="auto"/>
          </w:tcPr>
          <w:p w14:paraId="58069CC9" w14:textId="77777777" w:rsidR="000F4F82" w:rsidRPr="008F535B" w:rsidRDefault="000F4F82" w:rsidP="00A551BF">
            <w:pPr>
              <w:pStyle w:val="TableCell0-0115Break"/>
              <w:rPr>
                <w:rStyle w:val="ChCharisSIL"/>
              </w:rPr>
            </w:pPr>
            <w:r w:rsidRPr="008F535B">
              <w:rPr>
                <w:rStyle w:val="ChCharisSIL"/>
              </w:rPr>
              <w:t>ˈdɐn</w:t>
            </w:r>
          </w:p>
        </w:tc>
        <w:tc>
          <w:tcPr>
            <w:tcW w:w="1361" w:type="dxa"/>
            <w:shd w:val="clear" w:color="auto" w:fill="auto"/>
          </w:tcPr>
          <w:p w14:paraId="10B9B7E5" w14:textId="77777777" w:rsidR="000F4F82" w:rsidRPr="008F535B" w:rsidRDefault="000F4F82" w:rsidP="00A551BF">
            <w:pPr>
              <w:pStyle w:val="TableCell0-0115Break"/>
              <w:rPr>
                <w:rStyle w:val="ChSmallCaps"/>
              </w:rPr>
            </w:pPr>
            <w:r w:rsidRPr="008F535B">
              <w:rPr>
                <w:rStyle w:val="ChSmallCaps"/>
              </w:rPr>
              <w:t>cnj</w:t>
            </w:r>
          </w:p>
        </w:tc>
        <w:tc>
          <w:tcPr>
            <w:tcW w:w="2438" w:type="dxa"/>
            <w:shd w:val="clear" w:color="auto" w:fill="auto"/>
          </w:tcPr>
          <w:p w14:paraId="3FD07CBF" w14:textId="77777777" w:rsidR="000F4F82" w:rsidRPr="003E69D6" w:rsidRDefault="000F4F82" w:rsidP="00A551BF">
            <w:pPr>
              <w:pStyle w:val="TableCell0-0115Break"/>
            </w:pPr>
            <w:r w:rsidRPr="003E69D6">
              <w:t>and</w:t>
            </w:r>
          </w:p>
        </w:tc>
      </w:tr>
      <w:tr w:rsidR="00AC23C4" w:rsidRPr="003E69D6" w14:paraId="368FF34E" w14:textId="77777777" w:rsidTr="00BC00CF">
        <w:tc>
          <w:tcPr>
            <w:tcW w:w="236" w:type="dxa"/>
            <w:shd w:val="clear" w:color="auto" w:fill="auto"/>
          </w:tcPr>
          <w:p w14:paraId="29A4E767" w14:textId="77777777" w:rsidR="000F4F82" w:rsidRPr="00EE4F16" w:rsidRDefault="000F4F82" w:rsidP="00A551BF">
            <w:pPr>
              <w:pStyle w:val="TableCell0-0115Break"/>
              <w:rPr>
                <w:rStyle w:val="ExampleSource"/>
              </w:rPr>
            </w:pPr>
          </w:p>
        </w:tc>
        <w:tc>
          <w:tcPr>
            <w:tcW w:w="1247" w:type="dxa"/>
            <w:shd w:val="clear" w:color="auto" w:fill="auto"/>
          </w:tcPr>
          <w:p w14:paraId="364E1A08" w14:textId="77777777" w:rsidR="000F4F82" w:rsidRPr="007B599D" w:rsidRDefault="000F4F82" w:rsidP="00A551BF">
            <w:pPr>
              <w:pStyle w:val="TableCell0-0115Break"/>
              <w:rPr>
                <w:rStyle w:val="ChItalBold"/>
              </w:rPr>
            </w:pPr>
            <w:r w:rsidRPr="007B599D">
              <w:rPr>
                <w:rStyle w:val="ChItalBold"/>
              </w:rPr>
              <w:t>dano</w:t>
            </w:r>
          </w:p>
        </w:tc>
        <w:tc>
          <w:tcPr>
            <w:tcW w:w="1418" w:type="dxa"/>
            <w:shd w:val="clear" w:color="auto" w:fill="auto"/>
          </w:tcPr>
          <w:p w14:paraId="6D4986E9" w14:textId="77777777" w:rsidR="000F4F82" w:rsidRPr="008F535B" w:rsidRDefault="000F4F82" w:rsidP="00A551BF">
            <w:pPr>
              <w:pStyle w:val="TableCell0-0115Break"/>
              <w:rPr>
                <w:rStyle w:val="ChCharisSIL"/>
              </w:rPr>
            </w:pPr>
            <w:r w:rsidRPr="008F535B">
              <w:rPr>
                <w:rStyle w:val="ChCharisSIL"/>
              </w:rPr>
              <w:t>ˈda.nɔ</w:t>
            </w:r>
          </w:p>
        </w:tc>
        <w:tc>
          <w:tcPr>
            <w:tcW w:w="1361" w:type="dxa"/>
            <w:shd w:val="clear" w:color="auto" w:fill="auto"/>
          </w:tcPr>
          <w:p w14:paraId="38C988F6"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269829FF" w14:textId="77777777" w:rsidR="000F4F82" w:rsidRPr="003E69D6" w:rsidRDefault="000F4F82" w:rsidP="00A551BF">
            <w:pPr>
              <w:pStyle w:val="TableCell0-0115Break"/>
            </w:pPr>
            <w:r w:rsidRPr="003E69D6">
              <w:t>lake</w:t>
            </w:r>
          </w:p>
        </w:tc>
      </w:tr>
      <w:tr w:rsidR="00AC23C4" w:rsidRPr="003E69D6" w14:paraId="34A3C692" w14:textId="77777777" w:rsidTr="00BC00CF">
        <w:tc>
          <w:tcPr>
            <w:tcW w:w="236" w:type="dxa"/>
            <w:shd w:val="clear" w:color="auto" w:fill="auto"/>
          </w:tcPr>
          <w:p w14:paraId="4B75BEBE" w14:textId="77777777" w:rsidR="000F4F82" w:rsidRPr="00EE4F16" w:rsidRDefault="000F4F82" w:rsidP="00A551BF">
            <w:pPr>
              <w:pStyle w:val="TableCell0-0115Break"/>
              <w:rPr>
                <w:rStyle w:val="ExampleSource"/>
              </w:rPr>
            </w:pPr>
          </w:p>
        </w:tc>
        <w:tc>
          <w:tcPr>
            <w:tcW w:w="1247" w:type="dxa"/>
            <w:shd w:val="clear" w:color="auto" w:fill="auto"/>
          </w:tcPr>
          <w:p w14:paraId="7F235CD5" w14:textId="77777777" w:rsidR="000F4F82" w:rsidRPr="007B599D" w:rsidRDefault="000F4F82" w:rsidP="00A551BF">
            <w:pPr>
              <w:pStyle w:val="TableCell0-0115Break"/>
              <w:rPr>
                <w:rStyle w:val="ChItalBold"/>
              </w:rPr>
            </w:pPr>
            <w:r w:rsidRPr="007B599D">
              <w:rPr>
                <w:rStyle w:val="ChItalBold"/>
              </w:rPr>
              <w:t>dapat</w:t>
            </w:r>
          </w:p>
        </w:tc>
        <w:tc>
          <w:tcPr>
            <w:tcW w:w="1418" w:type="dxa"/>
            <w:shd w:val="clear" w:color="auto" w:fill="auto"/>
          </w:tcPr>
          <w:p w14:paraId="0AAD411B" w14:textId="77777777" w:rsidR="000F4F82" w:rsidRPr="008F535B" w:rsidRDefault="000F4F82" w:rsidP="00A551BF">
            <w:pPr>
              <w:pStyle w:val="TableCell0-0115Break"/>
              <w:rPr>
                <w:rStyle w:val="ChCharisSIL"/>
              </w:rPr>
            </w:pPr>
            <w:r w:rsidRPr="008F535B">
              <w:rPr>
                <w:rStyle w:val="ChCharisSIL"/>
              </w:rPr>
              <w:t>ˈda.pɐt̚</w:t>
            </w:r>
          </w:p>
        </w:tc>
        <w:tc>
          <w:tcPr>
            <w:tcW w:w="1361" w:type="dxa"/>
            <w:shd w:val="clear" w:color="auto" w:fill="auto"/>
          </w:tcPr>
          <w:p w14:paraId="33A767AD" w14:textId="77777777" w:rsidR="000F4F82" w:rsidRPr="008F535B" w:rsidRDefault="000F4F82" w:rsidP="00A551BF">
            <w:pPr>
              <w:pStyle w:val="TableCell0-0115Break"/>
              <w:rPr>
                <w:rStyle w:val="ChSmallCaps"/>
              </w:rPr>
            </w:pPr>
            <w:r w:rsidRPr="008F535B">
              <w:rPr>
                <w:rStyle w:val="ChSmallCaps"/>
              </w:rPr>
              <w:t>v.bi</w:t>
            </w:r>
          </w:p>
        </w:tc>
        <w:tc>
          <w:tcPr>
            <w:tcW w:w="2438" w:type="dxa"/>
            <w:shd w:val="clear" w:color="auto" w:fill="auto"/>
          </w:tcPr>
          <w:p w14:paraId="38411A89" w14:textId="77777777" w:rsidR="000F4F82" w:rsidRPr="003E69D6" w:rsidRDefault="000F4F82" w:rsidP="00A551BF">
            <w:pPr>
              <w:pStyle w:val="TableCell0-0115Break"/>
            </w:pPr>
            <w:r w:rsidRPr="003E69D6">
              <w:t>get</w:t>
            </w:r>
          </w:p>
        </w:tc>
      </w:tr>
      <w:tr w:rsidR="00AC23C4" w:rsidRPr="003E69D6" w14:paraId="03B2D79C" w14:textId="77777777" w:rsidTr="00BC00CF">
        <w:tc>
          <w:tcPr>
            <w:tcW w:w="236" w:type="dxa"/>
            <w:shd w:val="clear" w:color="auto" w:fill="auto"/>
          </w:tcPr>
          <w:p w14:paraId="0A05AFDA" w14:textId="77777777" w:rsidR="000F4F82" w:rsidRPr="00EE4F16" w:rsidRDefault="000F4F82" w:rsidP="00A551BF">
            <w:pPr>
              <w:pStyle w:val="TableCell0-0115Break"/>
              <w:rPr>
                <w:rStyle w:val="ExampleSource"/>
              </w:rPr>
            </w:pPr>
          </w:p>
        </w:tc>
        <w:tc>
          <w:tcPr>
            <w:tcW w:w="1247" w:type="dxa"/>
            <w:shd w:val="clear" w:color="auto" w:fill="auto"/>
          </w:tcPr>
          <w:p w14:paraId="1737E563" w14:textId="77777777" w:rsidR="000F4F82" w:rsidRPr="007B599D" w:rsidRDefault="000F4F82" w:rsidP="00A551BF">
            <w:pPr>
              <w:pStyle w:val="TableCell0-0115Break"/>
              <w:rPr>
                <w:rStyle w:val="ChItalBold"/>
              </w:rPr>
            </w:pPr>
            <w:r w:rsidRPr="007B599D">
              <w:rPr>
                <w:rStyle w:val="ChItalBold"/>
              </w:rPr>
              <w:t>dapur</w:t>
            </w:r>
          </w:p>
        </w:tc>
        <w:tc>
          <w:tcPr>
            <w:tcW w:w="1418" w:type="dxa"/>
            <w:shd w:val="clear" w:color="auto" w:fill="auto"/>
          </w:tcPr>
          <w:p w14:paraId="5667BA5D" w14:textId="77777777" w:rsidR="000F4F82" w:rsidRPr="008F535B" w:rsidRDefault="000F4F82" w:rsidP="00A551BF">
            <w:pPr>
              <w:pStyle w:val="TableCell0-0115Break"/>
              <w:rPr>
                <w:rStyle w:val="ChCharisSIL"/>
              </w:rPr>
            </w:pPr>
            <w:r w:rsidRPr="008F535B">
              <w:rPr>
                <w:rStyle w:val="ChCharisSIL"/>
              </w:rPr>
              <w:t>ˈda.pʊr̥</w:t>
            </w:r>
          </w:p>
        </w:tc>
        <w:tc>
          <w:tcPr>
            <w:tcW w:w="1361" w:type="dxa"/>
            <w:shd w:val="clear" w:color="auto" w:fill="auto"/>
          </w:tcPr>
          <w:p w14:paraId="646572DA"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22F3F2B5" w14:textId="77777777" w:rsidR="000F4F82" w:rsidRPr="003E69D6" w:rsidRDefault="000F4F82" w:rsidP="00A551BF">
            <w:pPr>
              <w:pStyle w:val="TableCell0-0115Break"/>
            </w:pPr>
            <w:r w:rsidRPr="003E69D6">
              <w:t>kitchen</w:t>
            </w:r>
          </w:p>
        </w:tc>
      </w:tr>
      <w:tr w:rsidR="00AC23C4" w:rsidRPr="003E69D6" w14:paraId="5582F9A7" w14:textId="77777777" w:rsidTr="00BC00CF">
        <w:tc>
          <w:tcPr>
            <w:tcW w:w="236" w:type="dxa"/>
            <w:shd w:val="clear" w:color="auto" w:fill="auto"/>
          </w:tcPr>
          <w:p w14:paraId="7F062494" w14:textId="77777777" w:rsidR="000F4F82" w:rsidRPr="00EE4F16" w:rsidRDefault="000F4F82" w:rsidP="00A551BF">
            <w:pPr>
              <w:pStyle w:val="TableCell0-0115Break"/>
              <w:rPr>
                <w:rStyle w:val="ExampleSource"/>
              </w:rPr>
            </w:pPr>
          </w:p>
        </w:tc>
        <w:tc>
          <w:tcPr>
            <w:tcW w:w="1247" w:type="dxa"/>
            <w:shd w:val="clear" w:color="auto" w:fill="auto"/>
          </w:tcPr>
          <w:p w14:paraId="29B648B7" w14:textId="77777777" w:rsidR="000F4F82" w:rsidRPr="007B599D" w:rsidRDefault="000F4F82" w:rsidP="00A551BF">
            <w:pPr>
              <w:pStyle w:val="TableCell0-0115Break"/>
              <w:rPr>
                <w:rStyle w:val="ChItalBold"/>
              </w:rPr>
            </w:pPr>
            <w:r w:rsidRPr="007B599D">
              <w:rPr>
                <w:rStyle w:val="ChItalBold"/>
              </w:rPr>
              <w:t>dara</w:t>
            </w:r>
          </w:p>
        </w:tc>
        <w:tc>
          <w:tcPr>
            <w:tcW w:w="1418" w:type="dxa"/>
            <w:shd w:val="clear" w:color="auto" w:fill="auto"/>
          </w:tcPr>
          <w:p w14:paraId="51104D33" w14:textId="77777777" w:rsidR="000F4F82" w:rsidRPr="008F535B" w:rsidRDefault="000F4F82" w:rsidP="00A551BF">
            <w:pPr>
              <w:pStyle w:val="TableCell0-0115Break"/>
              <w:rPr>
                <w:rStyle w:val="ChCharisSIL"/>
              </w:rPr>
            </w:pPr>
            <w:r w:rsidRPr="008F535B">
              <w:rPr>
                <w:rStyle w:val="ChCharisSIL"/>
              </w:rPr>
              <w:t>ˈda.ɾa</w:t>
            </w:r>
          </w:p>
        </w:tc>
        <w:tc>
          <w:tcPr>
            <w:tcW w:w="1361" w:type="dxa"/>
            <w:shd w:val="clear" w:color="auto" w:fill="auto"/>
          </w:tcPr>
          <w:p w14:paraId="796E8A9F"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20C8E196" w14:textId="77777777" w:rsidR="000F4F82" w:rsidRPr="003E69D6" w:rsidRDefault="000F4F82" w:rsidP="00A551BF">
            <w:pPr>
              <w:pStyle w:val="TableCell0-0115Break"/>
            </w:pPr>
            <w:r w:rsidRPr="003E69D6">
              <w:t>blood</w:t>
            </w:r>
          </w:p>
        </w:tc>
      </w:tr>
      <w:tr w:rsidR="00AC23C4" w:rsidRPr="003E69D6" w14:paraId="534098BD" w14:textId="77777777" w:rsidTr="00BC00CF">
        <w:tc>
          <w:tcPr>
            <w:tcW w:w="236" w:type="dxa"/>
            <w:shd w:val="clear" w:color="auto" w:fill="auto"/>
          </w:tcPr>
          <w:p w14:paraId="1CB0646C" w14:textId="77777777" w:rsidR="000F4F82" w:rsidRPr="00EE4F16" w:rsidRDefault="000F4F82" w:rsidP="00A551BF">
            <w:pPr>
              <w:pStyle w:val="TableCell0-0115Break"/>
              <w:rPr>
                <w:rStyle w:val="ExampleSource"/>
              </w:rPr>
            </w:pPr>
          </w:p>
        </w:tc>
        <w:tc>
          <w:tcPr>
            <w:tcW w:w="1247" w:type="dxa"/>
            <w:shd w:val="clear" w:color="auto" w:fill="auto"/>
          </w:tcPr>
          <w:p w14:paraId="3609342A" w14:textId="77777777" w:rsidR="000F4F82" w:rsidRPr="007B599D" w:rsidRDefault="000F4F82" w:rsidP="00A551BF">
            <w:pPr>
              <w:pStyle w:val="TableCell0-0115Break"/>
              <w:rPr>
                <w:rStyle w:val="ChItalBold"/>
              </w:rPr>
            </w:pPr>
            <w:r w:rsidRPr="007B599D">
              <w:rPr>
                <w:rStyle w:val="ChItalBold"/>
              </w:rPr>
              <w:t>darat</w:t>
            </w:r>
          </w:p>
        </w:tc>
        <w:tc>
          <w:tcPr>
            <w:tcW w:w="1418" w:type="dxa"/>
            <w:shd w:val="clear" w:color="auto" w:fill="auto"/>
          </w:tcPr>
          <w:p w14:paraId="1A22FA30" w14:textId="77777777" w:rsidR="000F4F82" w:rsidRPr="008F535B" w:rsidRDefault="000F4F82" w:rsidP="00A551BF">
            <w:pPr>
              <w:pStyle w:val="TableCell0-0115Break"/>
              <w:rPr>
                <w:rStyle w:val="ChCharisSIL"/>
              </w:rPr>
            </w:pPr>
            <w:r w:rsidRPr="008F535B">
              <w:rPr>
                <w:rStyle w:val="ChCharisSIL"/>
              </w:rPr>
              <w:t>ˈda.ɾɐt</w:t>
            </w:r>
          </w:p>
        </w:tc>
        <w:tc>
          <w:tcPr>
            <w:tcW w:w="1361" w:type="dxa"/>
            <w:shd w:val="clear" w:color="auto" w:fill="auto"/>
          </w:tcPr>
          <w:p w14:paraId="4AE4CF7D"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46F8D643" w14:textId="77777777" w:rsidR="000F4F82" w:rsidRPr="003E69D6" w:rsidRDefault="000F4F82" w:rsidP="00A551BF">
            <w:pPr>
              <w:pStyle w:val="TableCell0-0115Break"/>
            </w:pPr>
            <w:r w:rsidRPr="003E69D6">
              <w:t>land</w:t>
            </w:r>
          </w:p>
        </w:tc>
      </w:tr>
      <w:tr w:rsidR="00AC23C4" w:rsidRPr="003E69D6" w14:paraId="29E3FB7C" w14:textId="77777777" w:rsidTr="00BC00CF">
        <w:tc>
          <w:tcPr>
            <w:tcW w:w="236" w:type="dxa"/>
            <w:shd w:val="clear" w:color="auto" w:fill="auto"/>
          </w:tcPr>
          <w:p w14:paraId="703060AD" w14:textId="77777777" w:rsidR="000F4F82" w:rsidRPr="00EE4F16" w:rsidRDefault="000F4F82" w:rsidP="00A551BF">
            <w:pPr>
              <w:pStyle w:val="TableCell0-0115Break"/>
              <w:rPr>
                <w:rStyle w:val="ExampleSource"/>
              </w:rPr>
            </w:pPr>
          </w:p>
        </w:tc>
        <w:tc>
          <w:tcPr>
            <w:tcW w:w="1247" w:type="dxa"/>
            <w:shd w:val="clear" w:color="auto" w:fill="auto"/>
          </w:tcPr>
          <w:p w14:paraId="0AF9BAC5" w14:textId="77777777" w:rsidR="000F4F82" w:rsidRPr="007B599D" w:rsidRDefault="000F4F82" w:rsidP="00A551BF">
            <w:pPr>
              <w:pStyle w:val="TableCell0-0115Break"/>
              <w:rPr>
                <w:rStyle w:val="ChItalBold"/>
              </w:rPr>
            </w:pPr>
            <w:r w:rsidRPr="007B599D">
              <w:rPr>
                <w:rStyle w:val="ChItalBold"/>
              </w:rPr>
              <w:t>dari</w:t>
            </w:r>
          </w:p>
        </w:tc>
        <w:tc>
          <w:tcPr>
            <w:tcW w:w="1418" w:type="dxa"/>
            <w:shd w:val="clear" w:color="auto" w:fill="auto"/>
          </w:tcPr>
          <w:p w14:paraId="297EDD07" w14:textId="77777777" w:rsidR="000F4F82" w:rsidRPr="008F535B" w:rsidRDefault="000F4F82" w:rsidP="00A551BF">
            <w:pPr>
              <w:pStyle w:val="TableCell0-0115Break"/>
              <w:rPr>
                <w:rStyle w:val="ChCharisSIL"/>
              </w:rPr>
            </w:pPr>
            <w:r w:rsidRPr="008F535B">
              <w:rPr>
                <w:rStyle w:val="ChCharisSIL"/>
              </w:rPr>
              <w:t>ˈda.ɾi</w:t>
            </w:r>
          </w:p>
        </w:tc>
        <w:tc>
          <w:tcPr>
            <w:tcW w:w="1361" w:type="dxa"/>
            <w:shd w:val="clear" w:color="auto" w:fill="auto"/>
          </w:tcPr>
          <w:p w14:paraId="02F217A2" w14:textId="77777777" w:rsidR="000F4F82" w:rsidRPr="008F535B" w:rsidRDefault="000F4F82" w:rsidP="00A551BF">
            <w:pPr>
              <w:pStyle w:val="TableCell0-0115Break"/>
              <w:rPr>
                <w:rStyle w:val="ChSmallCaps"/>
              </w:rPr>
            </w:pPr>
            <w:r w:rsidRPr="008F535B">
              <w:rPr>
                <w:rStyle w:val="ChSmallCaps"/>
              </w:rPr>
              <w:t>prep</w:t>
            </w:r>
          </w:p>
        </w:tc>
        <w:tc>
          <w:tcPr>
            <w:tcW w:w="2438" w:type="dxa"/>
            <w:shd w:val="clear" w:color="auto" w:fill="auto"/>
          </w:tcPr>
          <w:p w14:paraId="1C815D46" w14:textId="77777777" w:rsidR="000F4F82" w:rsidRPr="003E69D6" w:rsidRDefault="000F4F82" w:rsidP="00A551BF">
            <w:pPr>
              <w:pStyle w:val="TableCell0-0115Break"/>
            </w:pPr>
            <w:r w:rsidRPr="003E69D6">
              <w:t>from</w:t>
            </w:r>
          </w:p>
        </w:tc>
      </w:tr>
      <w:tr w:rsidR="00AC23C4" w:rsidRPr="003E69D6" w14:paraId="1F00EF93" w14:textId="77777777" w:rsidTr="00BC00CF">
        <w:tc>
          <w:tcPr>
            <w:tcW w:w="236" w:type="dxa"/>
            <w:shd w:val="clear" w:color="auto" w:fill="auto"/>
          </w:tcPr>
          <w:p w14:paraId="2A337F3E" w14:textId="77777777" w:rsidR="000F4F82" w:rsidRPr="00EE4F16" w:rsidRDefault="000F4F82" w:rsidP="00A551BF">
            <w:pPr>
              <w:pStyle w:val="TableCell0-0115Break"/>
              <w:rPr>
                <w:rStyle w:val="ExampleSource"/>
              </w:rPr>
            </w:pPr>
          </w:p>
        </w:tc>
        <w:tc>
          <w:tcPr>
            <w:tcW w:w="1247" w:type="dxa"/>
            <w:shd w:val="clear" w:color="auto" w:fill="auto"/>
          </w:tcPr>
          <w:p w14:paraId="14A53409" w14:textId="77777777" w:rsidR="000F4F82" w:rsidRPr="007B599D" w:rsidRDefault="000F4F82" w:rsidP="00A551BF">
            <w:pPr>
              <w:pStyle w:val="TableCell0-0115Break"/>
              <w:rPr>
                <w:rStyle w:val="ChItalBold"/>
              </w:rPr>
            </w:pPr>
            <w:r w:rsidRPr="007B599D">
              <w:rPr>
                <w:rStyle w:val="ChItalBold"/>
              </w:rPr>
              <w:t>dasar</w:t>
            </w:r>
          </w:p>
        </w:tc>
        <w:tc>
          <w:tcPr>
            <w:tcW w:w="1418" w:type="dxa"/>
            <w:shd w:val="clear" w:color="auto" w:fill="auto"/>
          </w:tcPr>
          <w:p w14:paraId="20C9EDD3" w14:textId="77777777" w:rsidR="000F4F82" w:rsidRPr="008F535B" w:rsidRDefault="000F4F82" w:rsidP="00A551BF">
            <w:pPr>
              <w:pStyle w:val="TableCell0-0115Break"/>
              <w:rPr>
                <w:rStyle w:val="ChCharisSIL"/>
              </w:rPr>
            </w:pPr>
            <w:r w:rsidRPr="008F535B">
              <w:rPr>
                <w:rStyle w:val="ChCharisSIL"/>
              </w:rPr>
              <w:t>ˈda.sɐr̥</w:t>
            </w:r>
          </w:p>
        </w:tc>
        <w:tc>
          <w:tcPr>
            <w:tcW w:w="1361" w:type="dxa"/>
            <w:shd w:val="clear" w:color="auto" w:fill="auto"/>
          </w:tcPr>
          <w:p w14:paraId="7DB58619"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37E6741B" w14:textId="77777777" w:rsidR="000F4F82" w:rsidRPr="003E69D6" w:rsidRDefault="000F4F82" w:rsidP="00A551BF">
            <w:pPr>
              <w:pStyle w:val="TableCell0-0115Break"/>
            </w:pPr>
            <w:r w:rsidRPr="003E69D6">
              <w:t>base</w:t>
            </w:r>
          </w:p>
        </w:tc>
      </w:tr>
      <w:tr w:rsidR="00AC23C4" w:rsidRPr="003E69D6" w14:paraId="32841592" w14:textId="77777777" w:rsidTr="00BC00CF">
        <w:tc>
          <w:tcPr>
            <w:tcW w:w="236" w:type="dxa"/>
            <w:shd w:val="clear" w:color="auto" w:fill="auto"/>
          </w:tcPr>
          <w:p w14:paraId="01F3A3FC" w14:textId="77777777" w:rsidR="000F4F82" w:rsidRPr="00EE4F16" w:rsidRDefault="000F4F82" w:rsidP="00A551BF">
            <w:pPr>
              <w:pStyle w:val="TableCell0-0115Break"/>
              <w:rPr>
                <w:rStyle w:val="ExampleSource"/>
              </w:rPr>
            </w:pPr>
          </w:p>
        </w:tc>
        <w:tc>
          <w:tcPr>
            <w:tcW w:w="1247" w:type="dxa"/>
            <w:shd w:val="clear" w:color="auto" w:fill="auto"/>
          </w:tcPr>
          <w:p w14:paraId="7AE6BC41" w14:textId="77777777" w:rsidR="000F4F82" w:rsidRPr="007B599D" w:rsidRDefault="000F4F82" w:rsidP="00A551BF">
            <w:pPr>
              <w:pStyle w:val="TableCell0-0115Break"/>
              <w:rPr>
                <w:rStyle w:val="ChItalBold"/>
              </w:rPr>
            </w:pPr>
            <w:r w:rsidRPr="007B599D">
              <w:rPr>
                <w:rStyle w:val="ChItalBold"/>
              </w:rPr>
              <w:t>datang</w:t>
            </w:r>
          </w:p>
        </w:tc>
        <w:tc>
          <w:tcPr>
            <w:tcW w:w="1418" w:type="dxa"/>
            <w:shd w:val="clear" w:color="auto" w:fill="auto"/>
          </w:tcPr>
          <w:p w14:paraId="00D11549" w14:textId="77777777" w:rsidR="000F4F82" w:rsidRPr="008F535B" w:rsidRDefault="000F4F82" w:rsidP="00A551BF">
            <w:pPr>
              <w:pStyle w:val="TableCell0-0115Break"/>
              <w:rPr>
                <w:rStyle w:val="ChCharisSIL"/>
              </w:rPr>
            </w:pPr>
            <w:r w:rsidRPr="008F535B">
              <w:rPr>
                <w:rStyle w:val="ChCharisSIL"/>
              </w:rPr>
              <w:t>ˈda.tɐŋ</w:t>
            </w:r>
          </w:p>
        </w:tc>
        <w:tc>
          <w:tcPr>
            <w:tcW w:w="1361" w:type="dxa"/>
            <w:shd w:val="clear" w:color="auto" w:fill="auto"/>
          </w:tcPr>
          <w:p w14:paraId="702A4BE3" w14:textId="77777777" w:rsidR="000F4F82" w:rsidRPr="008F535B" w:rsidRDefault="000F4F82" w:rsidP="00A551BF">
            <w:pPr>
              <w:pStyle w:val="TableCell0-0115Break"/>
              <w:rPr>
                <w:rStyle w:val="ChSmallCaps"/>
              </w:rPr>
            </w:pPr>
            <w:r w:rsidRPr="008F535B">
              <w:rPr>
                <w:rStyle w:val="ChSmallCaps"/>
              </w:rPr>
              <w:t>v.mo(dy)</w:t>
            </w:r>
          </w:p>
        </w:tc>
        <w:tc>
          <w:tcPr>
            <w:tcW w:w="2438" w:type="dxa"/>
            <w:shd w:val="clear" w:color="auto" w:fill="auto"/>
          </w:tcPr>
          <w:p w14:paraId="21AE306A" w14:textId="77777777" w:rsidR="000F4F82" w:rsidRPr="003E69D6" w:rsidRDefault="000F4F82" w:rsidP="00A551BF">
            <w:pPr>
              <w:pStyle w:val="TableCell0-0115Break"/>
            </w:pPr>
            <w:r w:rsidRPr="003E69D6">
              <w:t>come</w:t>
            </w:r>
          </w:p>
        </w:tc>
      </w:tr>
      <w:tr w:rsidR="00AC23C4" w:rsidRPr="003E69D6" w14:paraId="4C5C7DFB" w14:textId="77777777" w:rsidTr="00BC00CF">
        <w:tc>
          <w:tcPr>
            <w:tcW w:w="236" w:type="dxa"/>
            <w:shd w:val="clear" w:color="auto" w:fill="auto"/>
          </w:tcPr>
          <w:p w14:paraId="103C4B52" w14:textId="77777777" w:rsidR="000F4F82" w:rsidRPr="00EE4F16" w:rsidRDefault="000F4F82" w:rsidP="00A551BF">
            <w:pPr>
              <w:pStyle w:val="TableCell0-0115Break"/>
              <w:rPr>
                <w:rStyle w:val="ExampleSource"/>
              </w:rPr>
            </w:pPr>
          </w:p>
        </w:tc>
        <w:tc>
          <w:tcPr>
            <w:tcW w:w="1247" w:type="dxa"/>
            <w:shd w:val="clear" w:color="auto" w:fill="auto"/>
          </w:tcPr>
          <w:p w14:paraId="742254FD" w14:textId="77777777" w:rsidR="000F4F82" w:rsidRPr="007B599D" w:rsidRDefault="000F4F82" w:rsidP="00A551BF">
            <w:pPr>
              <w:pStyle w:val="TableCell0-0115Break"/>
              <w:rPr>
                <w:rStyle w:val="ChItalBold"/>
              </w:rPr>
            </w:pPr>
            <w:r w:rsidRPr="007B599D">
              <w:rPr>
                <w:rStyle w:val="ChItalBold"/>
              </w:rPr>
              <w:t>daung</w:t>
            </w:r>
          </w:p>
        </w:tc>
        <w:tc>
          <w:tcPr>
            <w:tcW w:w="1418" w:type="dxa"/>
            <w:shd w:val="clear" w:color="auto" w:fill="auto"/>
          </w:tcPr>
          <w:p w14:paraId="642363B2" w14:textId="77777777" w:rsidR="000F4F82" w:rsidRPr="008F535B" w:rsidRDefault="000F4F82" w:rsidP="00A551BF">
            <w:pPr>
              <w:pStyle w:val="TableCell0-0115Break"/>
              <w:rPr>
                <w:rStyle w:val="ChCharisSIL"/>
              </w:rPr>
            </w:pPr>
            <w:r w:rsidRPr="008F535B">
              <w:rPr>
                <w:rStyle w:val="ChCharisSIL"/>
              </w:rPr>
              <w:t>ˈda.ʊn</w:t>
            </w:r>
          </w:p>
        </w:tc>
        <w:tc>
          <w:tcPr>
            <w:tcW w:w="1361" w:type="dxa"/>
            <w:shd w:val="clear" w:color="auto" w:fill="auto"/>
          </w:tcPr>
          <w:p w14:paraId="3CB4922F" w14:textId="77777777" w:rsidR="000F4F82" w:rsidRPr="008F535B" w:rsidRDefault="000F4F82" w:rsidP="00A551BF">
            <w:pPr>
              <w:pStyle w:val="TableCell0-0115Break"/>
              <w:rPr>
                <w:rStyle w:val="ChSmallCaps"/>
              </w:rPr>
            </w:pPr>
            <w:r w:rsidRPr="008F535B">
              <w:rPr>
                <w:rStyle w:val="ChSmallCaps"/>
              </w:rPr>
              <w:t>n</w:t>
            </w:r>
          </w:p>
        </w:tc>
        <w:tc>
          <w:tcPr>
            <w:tcW w:w="2438" w:type="dxa"/>
            <w:shd w:val="clear" w:color="auto" w:fill="auto"/>
          </w:tcPr>
          <w:p w14:paraId="7658EBD7" w14:textId="77777777" w:rsidR="000F4F82" w:rsidRPr="003E69D6" w:rsidRDefault="000F4F82" w:rsidP="00A551BF">
            <w:pPr>
              <w:pStyle w:val="TableCell0-0115Break"/>
            </w:pPr>
            <w:r w:rsidRPr="003E69D6">
              <w:t>leaf</w:t>
            </w:r>
          </w:p>
        </w:tc>
      </w:tr>
      <w:tr w:rsidR="00AC23C4" w:rsidRPr="005F70FB" w14:paraId="211FF7B4" w14:textId="77777777" w:rsidTr="00BC00CF">
        <w:tc>
          <w:tcPr>
            <w:tcW w:w="236" w:type="dxa"/>
            <w:shd w:val="clear" w:color="auto" w:fill="auto"/>
          </w:tcPr>
          <w:p w14:paraId="1359EF29" w14:textId="77777777" w:rsidR="000F4F82" w:rsidRPr="00EE4F16" w:rsidRDefault="000F4F82" w:rsidP="00A551BF">
            <w:pPr>
              <w:pStyle w:val="TableCell0-0115Break"/>
              <w:rPr>
                <w:rStyle w:val="ExampleSource"/>
              </w:rPr>
            </w:pPr>
          </w:p>
        </w:tc>
        <w:tc>
          <w:tcPr>
            <w:tcW w:w="1247" w:type="dxa"/>
            <w:shd w:val="clear" w:color="auto" w:fill="auto"/>
          </w:tcPr>
          <w:p w14:paraId="7C38BDB9" w14:textId="77777777" w:rsidR="000F4F82" w:rsidRPr="005F70FB" w:rsidRDefault="000F4F82" w:rsidP="00A551BF">
            <w:pPr>
              <w:pStyle w:val="TableCell0-0115Break"/>
              <w:rPr>
                <w:rStyle w:val="ChItalBold"/>
              </w:rPr>
            </w:pPr>
            <w:r w:rsidRPr="005F70FB">
              <w:rPr>
                <w:rStyle w:val="ChItalBold"/>
              </w:rPr>
              <w:t>dayung</w:t>
            </w:r>
          </w:p>
        </w:tc>
        <w:tc>
          <w:tcPr>
            <w:tcW w:w="1418" w:type="dxa"/>
            <w:shd w:val="clear" w:color="auto" w:fill="auto"/>
          </w:tcPr>
          <w:p w14:paraId="27D36D80" w14:textId="77777777" w:rsidR="000F4F82" w:rsidRPr="005F70FB" w:rsidRDefault="000F4F82" w:rsidP="00A551BF">
            <w:pPr>
              <w:pStyle w:val="TableCell0-0115Break"/>
              <w:rPr>
                <w:rStyle w:val="ChCharisSIL"/>
              </w:rPr>
            </w:pPr>
            <w:r w:rsidRPr="005F70FB">
              <w:rPr>
                <w:rStyle w:val="ChCharisSIL"/>
              </w:rPr>
              <w:t>ˈda.jʊŋ</w:t>
            </w:r>
          </w:p>
        </w:tc>
        <w:tc>
          <w:tcPr>
            <w:tcW w:w="1361" w:type="dxa"/>
            <w:shd w:val="clear" w:color="auto" w:fill="auto"/>
          </w:tcPr>
          <w:p w14:paraId="751C94C0" w14:textId="77777777" w:rsidR="000F4F82" w:rsidRPr="005F70FB" w:rsidRDefault="000F4F82" w:rsidP="00A551BF">
            <w:pPr>
              <w:pStyle w:val="TableCell0-0115Break"/>
              <w:rPr>
                <w:rStyle w:val="ChSmallCaps"/>
              </w:rPr>
            </w:pPr>
            <w:r w:rsidRPr="005F70FB">
              <w:rPr>
                <w:rStyle w:val="ChSmallCaps"/>
              </w:rPr>
              <w:t>n/v.bi</w:t>
            </w:r>
          </w:p>
        </w:tc>
        <w:tc>
          <w:tcPr>
            <w:tcW w:w="2438" w:type="dxa"/>
            <w:shd w:val="clear" w:color="auto" w:fill="auto"/>
          </w:tcPr>
          <w:p w14:paraId="64836E01" w14:textId="77777777" w:rsidR="000F4F82" w:rsidRPr="005F70FB" w:rsidRDefault="000F4F82" w:rsidP="00A551BF">
            <w:pPr>
              <w:pStyle w:val="TableCell0-0115Break"/>
            </w:pPr>
            <w:r w:rsidRPr="005F70FB">
              <w:t>paddle</w:t>
            </w:r>
          </w:p>
        </w:tc>
      </w:tr>
      <w:tr w:rsidR="00AC23C4" w:rsidRPr="005F70FB" w14:paraId="569F5669" w14:textId="77777777" w:rsidTr="00BC00CF">
        <w:tc>
          <w:tcPr>
            <w:tcW w:w="236" w:type="dxa"/>
            <w:shd w:val="clear" w:color="auto" w:fill="auto"/>
          </w:tcPr>
          <w:p w14:paraId="626E77F9" w14:textId="77777777" w:rsidR="000F4F82" w:rsidRPr="005F70FB" w:rsidRDefault="000F4F82" w:rsidP="00A551BF">
            <w:pPr>
              <w:pStyle w:val="TableCell0-0115Break"/>
              <w:rPr>
                <w:rStyle w:val="ExampleSource"/>
              </w:rPr>
            </w:pPr>
          </w:p>
        </w:tc>
        <w:tc>
          <w:tcPr>
            <w:tcW w:w="1247" w:type="dxa"/>
            <w:shd w:val="clear" w:color="auto" w:fill="auto"/>
          </w:tcPr>
          <w:p w14:paraId="42FD8584" w14:textId="77777777" w:rsidR="000F4F82" w:rsidRPr="005F70FB" w:rsidRDefault="000F4F82" w:rsidP="00A551BF">
            <w:pPr>
              <w:pStyle w:val="TableCell0-0115Break"/>
              <w:rPr>
                <w:rStyle w:val="ChItalBold"/>
              </w:rPr>
            </w:pPr>
            <w:r w:rsidRPr="005F70FB">
              <w:rPr>
                <w:rStyle w:val="ChItalBold"/>
              </w:rPr>
              <w:t>de</w:t>
            </w:r>
          </w:p>
        </w:tc>
        <w:tc>
          <w:tcPr>
            <w:tcW w:w="1418" w:type="dxa"/>
            <w:shd w:val="clear" w:color="auto" w:fill="auto"/>
          </w:tcPr>
          <w:p w14:paraId="12F7EEAD" w14:textId="77777777" w:rsidR="000F4F82" w:rsidRPr="005F70FB" w:rsidRDefault="000F4F82" w:rsidP="00A551BF">
            <w:pPr>
              <w:pStyle w:val="TableCell0-0115Break"/>
              <w:rPr>
                <w:rStyle w:val="ChCharisSIL"/>
              </w:rPr>
            </w:pPr>
            <w:r w:rsidRPr="005F70FB">
              <w:rPr>
                <w:rStyle w:val="ChCharisSIL"/>
              </w:rPr>
              <w:t>ˈdɛ</w:t>
            </w:r>
          </w:p>
        </w:tc>
        <w:tc>
          <w:tcPr>
            <w:tcW w:w="1361" w:type="dxa"/>
            <w:shd w:val="clear" w:color="auto" w:fill="auto"/>
          </w:tcPr>
          <w:p w14:paraId="4C8C0E88" w14:textId="77777777" w:rsidR="000F4F82" w:rsidRPr="005F70FB" w:rsidRDefault="000F4F82" w:rsidP="00A551BF">
            <w:pPr>
              <w:pStyle w:val="TableCell0-0115Break"/>
              <w:rPr>
                <w:rStyle w:val="ChSmallCaps"/>
              </w:rPr>
            </w:pPr>
            <w:r w:rsidRPr="005F70FB">
              <w:rPr>
                <w:rStyle w:val="ChSmallCaps"/>
              </w:rPr>
              <w:t>pro</w:t>
            </w:r>
          </w:p>
        </w:tc>
        <w:tc>
          <w:tcPr>
            <w:tcW w:w="2438" w:type="dxa"/>
            <w:shd w:val="clear" w:color="auto" w:fill="auto"/>
          </w:tcPr>
          <w:p w14:paraId="34164D46" w14:textId="77777777" w:rsidR="000F4F82" w:rsidRPr="005F70FB" w:rsidRDefault="000F4F82" w:rsidP="00A551BF">
            <w:pPr>
              <w:pStyle w:val="TableCell0-0115Break"/>
              <w:rPr>
                <w:rStyle w:val="ChSmallCaps"/>
              </w:rPr>
            </w:pPr>
            <w:r w:rsidRPr="005F70FB">
              <w:rPr>
                <w:rStyle w:val="ChSmallCaps"/>
              </w:rPr>
              <w:t>3sg</w:t>
            </w:r>
          </w:p>
        </w:tc>
      </w:tr>
      <w:tr w:rsidR="00AC23C4" w:rsidRPr="005F70FB" w14:paraId="2F1B5B85" w14:textId="77777777" w:rsidTr="00BC00CF">
        <w:tc>
          <w:tcPr>
            <w:tcW w:w="236" w:type="dxa"/>
            <w:shd w:val="clear" w:color="auto" w:fill="auto"/>
          </w:tcPr>
          <w:p w14:paraId="39C2EE22"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06366F16" w14:textId="77777777" w:rsidR="000F4F82" w:rsidRPr="005F70FB" w:rsidRDefault="000F4F82" w:rsidP="00A551BF">
            <w:pPr>
              <w:pStyle w:val="TableCell0-0115Break"/>
              <w:rPr>
                <w:rStyle w:val="ChItalBold"/>
              </w:rPr>
            </w:pPr>
            <w:r w:rsidRPr="005F70FB">
              <w:rPr>
                <w:rStyle w:val="ChItalBold"/>
              </w:rPr>
              <w:t>dekat</w:t>
            </w:r>
          </w:p>
        </w:tc>
        <w:tc>
          <w:tcPr>
            <w:tcW w:w="1418" w:type="dxa"/>
            <w:shd w:val="clear" w:color="auto" w:fill="auto"/>
          </w:tcPr>
          <w:p w14:paraId="71506592" w14:textId="77777777" w:rsidR="000F4F82" w:rsidRPr="005F70FB" w:rsidRDefault="000F4F82" w:rsidP="00A551BF">
            <w:pPr>
              <w:pStyle w:val="TableCell0-0115Break"/>
              <w:rPr>
                <w:rStyle w:val="ChCharisSIL"/>
              </w:rPr>
            </w:pPr>
            <w:r w:rsidRPr="005F70FB">
              <w:rPr>
                <w:rStyle w:val="ChCharisSIL"/>
              </w:rPr>
              <w:t>dɛ.ˈkɐt̚</w:t>
            </w:r>
          </w:p>
        </w:tc>
        <w:tc>
          <w:tcPr>
            <w:tcW w:w="1361" w:type="dxa"/>
            <w:shd w:val="clear" w:color="auto" w:fill="auto"/>
          </w:tcPr>
          <w:p w14:paraId="3455964A"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52735F49" w14:textId="77777777" w:rsidR="000F4F82" w:rsidRPr="005F70FB" w:rsidRDefault="000F4F82" w:rsidP="00A551BF">
            <w:pPr>
              <w:pStyle w:val="TableCell0-0115Break"/>
            </w:pPr>
            <w:r w:rsidRPr="005F70FB">
              <w:t>near</w:t>
            </w:r>
          </w:p>
        </w:tc>
      </w:tr>
      <w:tr w:rsidR="00AC23C4" w:rsidRPr="005F70FB" w14:paraId="5376337F" w14:textId="77777777" w:rsidTr="00BC00CF">
        <w:tc>
          <w:tcPr>
            <w:tcW w:w="236" w:type="dxa"/>
            <w:shd w:val="clear" w:color="auto" w:fill="auto"/>
          </w:tcPr>
          <w:p w14:paraId="4792DBA7"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68016371" w14:textId="77777777" w:rsidR="000F4F82" w:rsidRPr="005F70FB" w:rsidRDefault="000F4F82" w:rsidP="00A551BF">
            <w:pPr>
              <w:pStyle w:val="TableCell0-0115Break"/>
              <w:rPr>
                <w:rStyle w:val="ChItalBold"/>
              </w:rPr>
            </w:pPr>
            <w:r w:rsidRPr="005F70FB">
              <w:rPr>
                <w:rStyle w:val="ChItalBold"/>
              </w:rPr>
              <w:t>dengang</w:t>
            </w:r>
          </w:p>
        </w:tc>
        <w:tc>
          <w:tcPr>
            <w:tcW w:w="1418" w:type="dxa"/>
            <w:shd w:val="clear" w:color="auto" w:fill="auto"/>
          </w:tcPr>
          <w:p w14:paraId="1850D4B9" w14:textId="77777777" w:rsidR="000F4F82" w:rsidRPr="005F70FB" w:rsidRDefault="000F4F82" w:rsidP="00A551BF">
            <w:pPr>
              <w:pStyle w:val="TableCell0-0115Break"/>
              <w:rPr>
                <w:rStyle w:val="ChCharisSIL"/>
              </w:rPr>
            </w:pPr>
            <w:r w:rsidRPr="005F70FB">
              <w:rPr>
                <w:rStyle w:val="ChCharisSIL"/>
              </w:rPr>
              <w:t>dɛ.ˈŋɐn</w:t>
            </w:r>
          </w:p>
        </w:tc>
        <w:tc>
          <w:tcPr>
            <w:tcW w:w="1361" w:type="dxa"/>
            <w:shd w:val="clear" w:color="auto" w:fill="auto"/>
          </w:tcPr>
          <w:p w14:paraId="6FFD7B8B" w14:textId="777674B5" w:rsidR="000F4F82" w:rsidRPr="005F70FB" w:rsidRDefault="000F4F82" w:rsidP="00A551BF">
            <w:pPr>
              <w:pStyle w:val="TableCell0-0115Break"/>
              <w:rPr>
                <w:rStyle w:val="ChSmallCaps"/>
              </w:rPr>
            </w:pPr>
            <w:r w:rsidRPr="005F70FB">
              <w:rPr>
                <w:rStyle w:val="ChSmallCaps"/>
              </w:rPr>
              <w:t>prep</w:t>
            </w:r>
            <w:r w:rsidR="00DE194F" w:rsidRPr="005F70FB">
              <w:rPr>
                <w:rStyle w:val="ChSmallCaps"/>
              </w:rPr>
              <w:t>/cnj</w:t>
            </w:r>
          </w:p>
        </w:tc>
        <w:tc>
          <w:tcPr>
            <w:tcW w:w="2438" w:type="dxa"/>
            <w:shd w:val="clear" w:color="auto" w:fill="auto"/>
          </w:tcPr>
          <w:p w14:paraId="6A79887E" w14:textId="77777777" w:rsidR="000F4F82" w:rsidRPr="005F70FB" w:rsidRDefault="000F4F82" w:rsidP="00A551BF">
            <w:pPr>
              <w:pStyle w:val="TableCell0-0115Break"/>
            </w:pPr>
            <w:r w:rsidRPr="005F70FB">
              <w:t>with</w:t>
            </w:r>
          </w:p>
        </w:tc>
      </w:tr>
      <w:tr w:rsidR="00AC23C4" w:rsidRPr="005F70FB" w14:paraId="5C588386" w14:textId="77777777" w:rsidTr="00BC00CF">
        <w:tc>
          <w:tcPr>
            <w:tcW w:w="236" w:type="dxa"/>
            <w:shd w:val="clear" w:color="auto" w:fill="auto"/>
          </w:tcPr>
          <w:p w14:paraId="78A27449"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0B541CF8" w14:textId="77777777" w:rsidR="000F4F82" w:rsidRPr="005F70FB" w:rsidRDefault="000F4F82" w:rsidP="00A551BF">
            <w:pPr>
              <w:pStyle w:val="TableCell0-0115Break"/>
              <w:rPr>
                <w:rStyle w:val="ChItalBold"/>
              </w:rPr>
            </w:pPr>
            <w:r w:rsidRPr="005F70FB">
              <w:rPr>
                <w:rStyle w:val="ChItalBold"/>
              </w:rPr>
              <w:t>dengar</w:t>
            </w:r>
          </w:p>
        </w:tc>
        <w:tc>
          <w:tcPr>
            <w:tcW w:w="1418" w:type="dxa"/>
            <w:shd w:val="clear" w:color="auto" w:fill="auto"/>
          </w:tcPr>
          <w:p w14:paraId="34E800BB" w14:textId="77777777" w:rsidR="000F4F82" w:rsidRPr="005F70FB" w:rsidRDefault="000F4F82" w:rsidP="00A551BF">
            <w:pPr>
              <w:pStyle w:val="TableCell0-0115Break"/>
              <w:rPr>
                <w:rStyle w:val="ChCharisSIL"/>
              </w:rPr>
            </w:pPr>
            <w:r w:rsidRPr="005F70FB">
              <w:rPr>
                <w:rStyle w:val="ChCharisSIL"/>
              </w:rPr>
              <w:t>dɛ.ˈŋɐr̥</w:t>
            </w:r>
          </w:p>
        </w:tc>
        <w:tc>
          <w:tcPr>
            <w:tcW w:w="1361" w:type="dxa"/>
            <w:shd w:val="clear" w:color="auto" w:fill="auto"/>
          </w:tcPr>
          <w:p w14:paraId="4370C6F9"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588E0B68" w14:textId="77777777" w:rsidR="000F4F82" w:rsidRPr="005F70FB" w:rsidRDefault="000F4F82" w:rsidP="00A551BF">
            <w:pPr>
              <w:pStyle w:val="TableCell0-0115Break"/>
            </w:pPr>
            <w:r w:rsidRPr="005F70FB">
              <w:t>hear</w:t>
            </w:r>
          </w:p>
        </w:tc>
      </w:tr>
      <w:tr w:rsidR="00AC23C4" w:rsidRPr="005F70FB" w14:paraId="48D8BAA1" w14:textId="77777777" w:rsidTr="00BC00CF">
        <w:tc>
          <w:tcPr>
            <w:tcW w:w="236" w:type="dxa"/>
            <w:shd w:val="clear" w:color="auto" w:fill="auto"/>
          </w:tcPr>
          <w:p w14:paraId="4ABA975A" w14:textId="77777777" w:rsidR="000F4F82" w:rsidRPr="005F70FB" w:rsidRDefault="000F4F82" w:rsidP="00A551BF">
            <w:pPr>
              <w:pStyle w:val="TableCell0-0115Break"/>
              <w:rPr>
                <w:rStyle w:val="ExampleSource"/>
              </w:rPr>
            </w:pPr>
          </w:p>
        </w:tc>
        <w:tc>
          <w:tcPr>
            <w:tcW w:w="1247" w:type="dxa"/>
            <w:shd w:val="clear" w:color="auto" w:fill="auto"/>
          </w:tcPr>
          <w:p w14:paraId="734D3235" w14:textId="77777777" w:rsidR="000F4F82" w:rsidRPr="005F70FB" w:rsidRDefault="000F4F82" w:rsidP="00A551BF">
            <w:pPr>
              <w:pStyle w:val="TableCell0-0115Break"/>
              <w:rPr>
                <w:rStyle w:val="ChItalBold"/>
              </w:rPr>
            </w:pPr>
            <w:r w:rsidRPr="005F70FB">
              <w:rPr>
                <w:rStyle w:val="ChItalBold"/>
              </w:rPr>
              <w:t>depang</w:t>
            </w:r>
          </w:p>
        </w:tc>
        <w:tc>
          <w:tcPr>
            <w:tcW w:w="1418" w:type="dxa"/>
            <w:shd w:val="clear" w:color="auto" w:fill="auto"/>
          </w:tcPr>
          <w:p w14:paraId="738C0546" w14:textId="77777777" w:rsidR="000F4F82" w:rsidRPr="005F70FB" w:rsidRDefault="000F4F82" w:rsidP="00A551BF">
            <w:pPr>
              <w:pStyle w:val="TableCell0-0115Break"/>
              <w:rPr>
                <w:rStyle w:val="ChCharisSIL"/>
              </w:rPr>
            </w:pPr>
            <w:r w:rsidRPr="005F70FB">
              <w:rPr>
                <w:rStyle w:val="ChCharisSIL"/>
              </w:rPr>
              <w:t>ˈdɛ.pɐn</w:t>
            </w:r>
          </w:p>
        </w:tc>
        <w:tc>
          <w:tcPr>
            <w:tcW w:w="1361" w:type="dxa"/>
            <w:shd w:val="clear" w:color="auto" w:fill="auto"/>
          </w:tcPr>
          <w:p w14:paraId="5DB34F88" w14:textId="77777777" w:rsidR="000F4F82" w:rsidRPr="005F70FB" w:rsidRDefault="000F4F82" w:rsidP="00A551BF">
            <w:pPr>
              <w:pStyle w:val="TableCell0-0115Break"/>
              <w:rPr>
                <w:rStyle w:val="ChSmallCaps"/>
              </w:rPr>
            </w:pPr>
            <w:r w:rsidRPr="005F70FB">
              <w:rPr>
                <w:rStyle w:val="ChSmallCaps"/>
              </w:rPr>
              <w:t>n-loc</w:t>
            </w:r>
          </w:p>
        </w:tc>
        <w:tc>
          <w:tcPr>
            <w:tcW w:w="2438" w:type="dxa"/>
            <w:shd w:val="clear" w:color="auto" w:fill="auto"/>
          </w:tcPr>
          <w:p w14:paraId="42FEED0C" w14:textId="77777777" w:rsidR="000F4F82" w:rsidRPr="005F70FB" w:rsidRDefault="000F4F82" w:rsidP="00A551BF">
            <w:pPr>
              <w:pStyle w:val="TableCell0-0115Break"/>
            </w:pPr>
            <w:r w:rsidRPr="005F70FB">
              <w:t>front</w:t>
            </w:r>
          </w:p>
        </w:tc>
      </w:tr>
      <w:tr w:rsidR="00AC23C4" w:rsidRPr="005F70FB" w14:paraId="782AC4B2" w14:textId="77777777" w:rsidTr="00BC00CF">
        <w:tc>
          <w:tcPr>
            <w:tcW w:w="236" w:type="dxa"/>
            <w:shd w:val="clear" w:color="auto" w:fill="auto"/>
          </w:tcPr>
          <w:p w14:paraId="3D7C8117"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6C711795" w14:textId="77777777" w:rsidR="000F4F82" w:rsidRPr="005F70FB" w:rsidRDefault="000F4F82" w:rsidP="00A551BF">
            <w:pPr>
              <w:pStyle w:val="TableCell0-0115Break"/>
              <w:rPr>
                <w:rStyle w:val="ChItalBold"/>
              </w:rPr>
            </w:pPr>
            <w:r w:rsidRPr="005F70FB">
              <w:rPr>
                <w:rStyle w:val="ChItalBold"/>
              </w:rPr>
              <w:t>desak</w:t>
            </w:r>
          </w:p>
        </w:tc>
        <w:tc>
          <w:tcPr>
            <w:tcW w:w="1418" w:type="dxa"/>
            <w:shd w:val="clear" w:color="auto" w:fill="auto"/>
          </w:tcPr>
          <w:p w14:paraId="49A2B33A" w14:textId="77777777" w:rsidR="000F4F82" w:rsidRPr="005F70FB" w:rsidRDefault="000F4F82" w:rsidP="00A551BF">
            <w:pPr>
              <w:pStyle w:val="TableCell0-0115Break"/>
              <w:rPr>
                <w:rStyle w:val="ChCharisSIL"/>
              </w:rPr>
            </w:pPr>
            <w:r w:rsidRPr="005F70FB">
              <w:rPr>
                <w:rStyle w:val="ChCharisSIL"/>
              </w:rPr>
              <w:t>dɛ.ˈsɐk</w:t>
            </w:r>
          </w:p>
        </w:tc>
        <w:tc>
          <w:tcPr>
            <w:tcW w:w="1361" w:type="dxa"/>
            <w:shd w:val="clear" w:color="auto" w:fill="auto"/>
          </w:tcPr>
          <w:p w14:paraId="01C29AE8"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21BD59CD" w14:textId="77777777" w:rsidR="000F4F82" w:rsidRPr="005F70FB" w:rsidRDefault="000F4F82" w:rsidP="00A551BF">
            <w:pPr>
              <w:pStyle w:val="TableCell0-0115Break"/>
            </w:pPr>
            <w:r w:rsidRPr="005F70FB">
              <w:t>urge</w:t>
            </w:r>
          </w:p>
        </w:tc>
      </w:tr>
      <w:tr w:rsidR="00AC23C4" w:rsidRPr="005F70FB" w14:paraId="6C0CB7A2" w14:textId="77777777" w:rsidTr="00BC00CF">
        <w:tc>
          <w:tcPr>
            <w:tcW w:w="236" w:type="dxa"/>
            <w:shd w:val="clear" w:color="auto" w:fill="auto"/>
          </w:tcPr>
          <w:p w14:paraId="1BC8CC7D" w14:textId="77777777" w:rsidR="000F4F82" w:rsidRPr="005F70FB" w:rsidRDefault="000F4F82" w:rsidP="00A551BF">
            <w:pPr>
              <w:pStyle w:val="TableCell0-0115Break"/>
              <w:rPr>
                <w:rStyle w:val="ExampleSource"/>
              </w:rPr>
            </w:pPr>
          </w:p>
        </w:tc>
        <w:tc>
          <w:tcPr>
            <w:tcW w:w="1247" w:type="dxa"/>
            <w:shd w:val="clear" w:color="auto" w:fill="auto"/>
          </w:tcPr>
          <w:p w14:paraId="01599993" w14:textId="77777777" w:rsidR="000F4F82" w:rsidRPr="005F70FB" w:rsidRDefault="000F4F82" w:rsidP="00A551BF">
            <w:pPr>
              <w:pStyle w:val="TableCell0-0115Break"/>
              <w:rPr>
                <w:rStyle w:val="ChItalBold"/>
              </w:rPr>
            </w:pPr>
            <w:r w:rsidRPr="005F70FB">
              <w:rPr>
                <w:rStyle w:val="ChItalBold"/>
              </w:rPr>
              <w:t>di</w:t>
            </w:r>
          </w:p>
        </w:tc>
        <w:tc>
          <w:tcPr>
            <w:tcW w:w="1418" w:type="dxa"/>
            <w:shd w:val="clear" w:color="auto" w:fill="auto"/>
          </w:tcPr>
          <w:p w14:paraId="65655EC9" w14:textId="77777777" w:rsidR="000F4F82" w:rsidRPr="005F70FB" w:rsidRDefault="000F4F82" w:rsidP="00A551BF">
            <w:pPr>
              <w:pStyle w:val="TableCell0-0115Break"/>
              <w:rPr>
                <w:rStyle w:val="ChCharisSIL"/>
              </w:rPr>
            </w:pPr>
            <w:r w:rsidRPr="005F70FB">
              <w:rPr>
                <w:rStyle w:val="ChCharisSIL"/>
              </w:rPr>
              <w:t>ˈdi</w:t>
            </w:r>
          </w:p>
        </w:tc>
        <w:tc>
          <w:tcPr>
            <w:tcW w:w="1361" w:type="dxa"/>
            <w:shd w:val="clear" w:color="auto" w:fill="auto"/>
          </w:tcPr>
          <w:p w14:paraId="7CF242AC" w14:textId="77777777" w:rsidR="000F4F82" w:rsidRPr="005F70FB" w:rsidRDefault="000F4F82" w:rsidP="00A551BF">
            <w:pPr>
              <w:pStyle w:val="TableCell0-0115Break"/>
              <w:rPr>
                <w:rStyle w:val="ChSmallCaps"/>
              </w:rPr>
            </w:pPr>
            <w:r w:rsidRPr="005F70FB">
              <w:rPr>
                <w:rStyle w:val="ChSmallCaps"/>
              </w:rPr>
              <w:t>prep</w:t>
            </w:r>
          </w:p>
        </w:tc>
        <w:tc>
          <w:tcPr>
            <w:tcW w:w="2438" w:type="dxa"/>
            <w:shd w:val="clear" w:color="auto" w:fill="auto"/>
          </w:tcPr>
          <w:p w14:paraId="74F4BD3D" w14:textId="77777777" w:rsidR="000F4F82" w:rsidRPr="005F70FB" w:rsidRDefault="000F4F82" w:rsidP="00A551BF">
            <w:pPr>
              <w:pStyle w:val="TableCell0-0115Break"/>
            </w:pPr>
            <w:r w:rsidRPr="005F70FB">
              <w:t>at</w:t>
            </w:r>
          </w:p>
        </w:tc>
      </w:tr>
      <w:tr w:rsidR="00AC23C4" w:rsidRPr="005F70FB" w14:paraId="4EC513F6" w14:textId="77777777" w:rsidTr="00BC00CF">
        <w:tc>
          <w:tcPr>
            <w:tcW w:w="236" w:type="dxa"/>
            <w:shd w:val="clear" w:color="auto" w:fill="auto"/>
          </w:tcPr>
          <w:p w14:paraId="3EEDA009" w14:textId="77777777" w:rsidR="000F4F82" w:rsidRPr="005F70FB" w:rsidRDefault="000F4F82" w:rsidP="00A551BF">
            <w:pPr>
              <w:pStyle w:val="TableCell0-0115Break"/>
              <w:rPr>
                <w:rStyle w:val="ExampleSource"/>
              </w:rPr>
            </w:pPr>
          </w:p>
        </w:tc>
        <w:tc>
          <w:tcPr>
            <w:tcW w:w="1247" w:type="dxa"/>
            <w:shd w:val="clear" w:color="auto" w:fill="auto"/>
          </w:tcPr>
          <w:p w14:paraId="3D215F8C" w14:textId="77777777" w:rsidR="000F4F82" w:rsidRPr="005F70FB" w:rsidRDefault="000F4F82" w:rsidP="00A551BF">
            <w:pPr>
              <w:pStyle w:val="TableCell0-0115Break"/>
              <w:rPr>
                <w:rStyle w:val="ChItalBold"/>
              </w:rPr>
            </w:pPr>
            <w:r w:rsidRPr="005F70FB">
              <w:rPr>
                <w:rStyle w:val="ChItalBold"/>
              </w:rPr>
              <w:t>dia</w:t>
            </w:r>
          </w:p>
        </w:tc>
        <w:tc>
          <w:tcPr>
            <w:tcW w:w="1418" w:type="dxa"/>
            <w:shd w:val="clear" w:color="auto" w:fill="auto"/>
          </w:tcPr>
          <w:p w14:paraId="445B5560" w14:textId="77777777" w:rsidR="000F4F82" w:rsidRPr="005F70FB" w:rsidRDefault="000F4F82" w:rsidP="00A551BF">
            <w:pPr>
              <w:pStyle w:val="TableCell0-0115Break"/>
              <w:rPr>
                <w:rStyle w:val="ChCharisSIL"/>
              </w:rPr>
            </w:pPr>
            <w:r w:rsidRPr="005F70FB">
              <w:rPr>
                <w:rStyle w:val="ChCharisSIL"/>
              </w:rPr>
              <w:t>ˈdɪ.a</w:t>
            </w:r>
          </w:p>
        </w:tc>
        <w:tc>
          <w:tcPr>
            <w:tcW w:w="1361" w:type="dxa"/>
            <w:shd w:val="clear" w:color="auto" w:fill="auto"/>
          </w:tcPr>
          <w:p w14:paraId="7EE723B4" w14:textId="77777777" w:rsidR="000F4F82" w:rsidRPr="005F70FB" w:rsidRDefault="000F4F82" w:rsidP="00A551BF">
            <w:pPr>
              <w:pStyle w:val="TableCell0-0115Break"/>
              <w:rPr>
                <w:rStyle w:val="ChSmallCaps"/>
              </w:rPr>
            </w:pPr>
            <w:r w:rsidRPr="005F70FB">
              <w:rPr>
                <w:rStyle w:val="ChSmallCaps"/>
              </w:rPr>
              <w:t>pro</w:t>
            </w:r>
          </w:p>
        </w:tc>
        <w:tc>
          <w:tcPr>
            <w:tcW w:w="2438" w:type="dxa"/>
            <w:shd w:val="clear" w:color="auto" w:fill="auto"/>
          </w:tcPr>
          <w:p w14:paraId="0451BCCF" w14:textId="77777777" w:rsidR="000F4F82" w:rsidRPr="005F70FB" w:rsidRDefault="000F4F82" w:rsidP="00A551BF">
            <w:pPr>
              <w:pStyle w:val="TableCell0-0115Break"/>
              <w:rPr>
                <w:rStyle w:val="ChSmallCaps"/>
              </w:rPr>
            </w:pPr>
            <w:r w:rsidRPr="005F70FB">
              <w:rPr>
                <w:rStyle w:val="ChSmallCaps"/>
              </w:rPr>
              <w:t>3sg</w:t>
            </w:r>
          </w:p>
        </w:tc>
      </w:tr>
      <w:tr w:rsidR="00AC23C4" w:rsidRPr="005F70FB" w14:paraId="52937CDA" w14:textId="77777777" w:rsidTr="00BC00CF">
        <w:tc>
          <w:tcPr>
            <w:tcW w:w="236" w:type="dxa"/>
            <w:shd w:val="clear" w:color="auto" w:fill="auto"/>
          </w:tcPr>
          <w:p w14:paraId="799B9822" w14:textId="77777777" w:rsidR="000F4F82" w:rsidRPr="005F70FB" w:rsidRDefault="000F4F82" w:rsidP="00A551BF">
            <w:pPr>
              <w:pStyle w:val="TableCell0-0115Break"/>
              <w:rPr>
                <w:rStyle w:val="ExampleSource"/>
              </w:rPr>
            </w:pPr>
          </w:p>
        </w:tc>
        <w:tc>
          <w:tcPr>
            <w:tcW w:w="1247" w:type="dxa"/>
            <w:shd w:val="clear" w:color="auto" w:fill="auto"/>
          </w:tcPr>
          <w:p w14:paraId="61285366" w14:textId="77777777" w:rsidR="000F4F82" w:rsidRPr="005F70FB" w:rsidRDefault="000F4F82" w:rsidP="00A551BF">
            <w:pPr>
              <w:pStyle w:val="TableCell0-0115Break"/>
              <w:rPr>
                <w:rStyle w:val="ChItalBold"/>
              </w:rPr>
            </w:pPr>
            <w:r w:rsidRPr="005F70FB">
              <w:rPr>
                <w:rStyle w:val="ChItalBold"/>
              </w:rPr>
              <w:t>diam</w:t>
            </w:r>
          </w:p>
        </w:tc>
        <w:tc>
          <w:tcPr>
            <w:tcW w:w="1418" w:type="dxa"/>
            <w:shd w:val="clear" w:color="auto" w:fill="auto"/>
          </w:tcPr>
          <w:p w14:paraId="6314646B" w14:textId="77777777" w:rsidR="000F4F82" w:rsidRPr="005F70FB" w:rsidRDefault="000F4F82" w:rsidP="00A551BF">
            <w:pPr>
              <w:pStyle w:val="TableCell0-0115Break"/>
              <w:rPr>
                <w:rStyle w:val="ChCharisSIL"/>
              </w:rPr>
            </w:pPr>
            <w:r w:rsidRPr="005F70FB">
              <w:rPr>
                <w:rStyle w:val="ChCharisSIL"/>
              </w:rPr>
              <w:t>ˈdi.ɐm</w:t>
            </w:r>
          </w:p>
        </w:tc>
        <w:tc>
          <w:tcPr>
            <w:tcW w:w="1361" w:type="dxa"/>
            <w:shd w:val="clear" w:color="auto" w:fill="auto"/>
          </w:tcPr>
          <w:p w14:paraId="205D3A16"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338A0FF8" w14:textId="77777777" w:rsidR="000F4F82" w:rsidRPr="005F70FB" w:rsidRDefault="000F4F82" w:rsidP="00A551BF">
            <w:pPr>
              <w:pStyle w:val="TableCell0-0115Break"/>
            </w:pPr>
            <w:r w:rsidRPr="005F70FB">
              <w:t>be quiet</w:t>
            </w:r>
          </w:p>
        </w:tc>
      </w:tr>
      <w:tr w:rsidR="00AC23C4" w:rsidRPr="005F70FB" w14:paraId="34B48BAE" w14:textId="77777777" w:rsidTr="00BC00CF">
        <w:tc>
          <w:tcPr>
            <w:tcW w:w="236" w:type="dxa"/>
            <w:shd w:val="clear" w:color="auto" w:fill="auto"/>
          </w:tcPr>
          <w:p w14:paraId="7F299647" w14:textId="77777777" w:rsidR="000F4F82" w:rsidRPr="005F70FB" w:rsidRDefault="000F4F82" w:rsidP="00A551BF">
            <w:pPr>
              <w:pStyle w:val="TableCell0-0115Break"/>
              <w:rPr>
                <w:rStyle w:val="ExampleSource"/>
              </w:rPr>
            </w:pPr>
          </w:p>
        </w:tc>
        <w:tc>
          <w:tcPr>
            <w:tcW w:w="1247" w:type="dxa"/>
            <w:shd w:val="clear" w:color="auto" w:fill="auto"/>
          </w:tcPr>
          <w:p w14:paraId="79770EE3" w14:textId="77777777" w:rsidR="000F4F82" w:rsidRPr="005F70FB" w:rsidRDefault="000F4F82" w:rsidP="00A551BF">
            <w:pPr>
              <w:pStyle w:val="TableCell0-0115Break"/>
              <w:rPr>
                <w:rStyle w:val="ChItalBold"/>
              </w:rPr>
            </w:pPr>
            <w:r w:rsidRPr="005F70FB">
              <w:rPr>
                <w:rStyle w:val="ChItalBold"/>
              </w:rPr>
              <w:t>didik</w:t>
            </w:r>
          </w:p>
        </w:tc>
        <w:tc>
          <w:tcPr>
            <w:tcW w:w="1418" w:type="dxa"/>
            <w:shd w:val="clear" w:color="auto" w:fill="auto"/>
          </w:tcPr>
          <w:p w14:paraId="67830649" w14:textId="77777777" w:rsidR="000F4F82" w:rsidRPr="005F70FB" w:rsidRDefault="000F4F82" w:rsidP="00A551BF">
            <w:pPr>
              <w:pStyle w:val="TableCell0-0115Break"/>
              <w:rPr>
                <w:rStyle w:val="ChCharisSIL"/>
              </w:rPr>
            </w:pPr>
            <w:r w:rsidRPr="005F70FB">
              <w:rPr>
                <w:rStyle w:val="ChCharisSIL"/>
              </w:rPr>
              <w:t>ˈdi.dɪk</w:t>
            </w:r>
          </w:p>
        </w:tc>
        <w:tc>
          <w:tcPr>
            <w:tcW w:w="1361" w:type="dxa"/>
            <w:shd w:val="clear" w:color="auto" w:fill="auto"/>
          </w:tcPr>
          <w:p w14:paraId="2895070C"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83C19BE" w14:textId="77777777" w:rsidR="000F4F82" w:rsidRPr="005F70FB" w:rsidRDefault="000F4F82" w:rsidP="00A551BF">
            <w:pPr>
              <w:pStyle w:val="TableCell0-0115Break"/>
            </w:pPr>
            <w:r w:rsidRPr="005F70FB">
              <w:t>educate</w:t>
            </w:r>
          </w:p>
        </w:tc>
      </w:tr>
      <w:tr w:rsidR="00AC23C4" w:rsidRPr="005F70FB" w14:paraId="10CAC991" w14:textId="77777777" w:rsidTr="00BC00CF">
        <w:tc>
          <w:tcPr>
            <w:tcW w:w="236" w:type="dxa"/>
            <w:shd w:val="clear" w:color="auto" w:fill="auto"/>
          </w:tcPr>
          <w:p w14:paraId="0D5F5D38" w14:textId="77777777" w:rsidR="000F4F82" w:rsidRPr="005F70FB" w:rsidRDefault="000F4F82" w:rsidP="00A551BF">
            <w:pPr>
              <w:pStyle w:val="TableCell0-0115Break"/>
              <w:rPr>
                <w:rStyle w:val="ExampleSource"/>
              </w:rPr>
            </w:pPr>
          </w:p>
        </w:tc>
        <w:tc>
          <w:tcPr>
            <w:tcW w:w="1247" w:type="dxa"/>
            <w:shd w:val="clear" w:color="auto" w:fill="auto"/>
          </w:tcPr>
          <w:p w14:paraId="1E87DA01" w14:textId="77777777" w:rsidR="000F4F82" w:rsidRPr="005F70FB" w:rsidRDefault="000F4F82" w:rsidP="00A551BF">
            <w:pPr>
              <w:pStyle w:val="TableCell0-0115Break"/>
              <w:rPr>
                <w:rStyle w:val="ChItalBold"/>
              </w:rPr>
            </w:pPr>
            <w:r w:rsidRPr="005F70FB">
              <w:rPr>
                <w:rStyle w:val="ChItalBold"/>
              </w:rPr>
              <w:t>dinding</w:t>
            </w:r>
          </w:p>
        </w:tc>
        <w:tc>
          <w:tcPr>
            <w:tcW w:w="1418" w:type="dxa"/>
            <w:shd w:val="clear" w:color="auto" w:fill="auto"/>
          </w:tcPr>
          <w:p w14:paraId="5CC315BA" w14:textId="77777777" w:rsidR="000F4F82" w:rsidRPr="005F70FB" w:rsidRDefault="000F4F82" w:rsidP="00A551BF">
            <w:pPr>
              <w:pStyle w:val="TableCell0-0115Break"/>
              <w:rPr>
                <w:rStyle w:val="ChCharisSIL"/>
              </w:rPr>
            </w:pPr>
            <w:r w:rsidRPr="005F70FB">
              <w:rPr>
                <w:rStyle w:val="ChCharisSIL"/>
              </w:rPr>
              <w:t>ˈdɪn.dɪŋ</w:t>
            </w:r>
          </w:p>
        </w:tc>
        <w:tc>
          <w:tcPr>
            <w:tcW w:w="1361" w:type="dxa"/>
            <w:shd w:val="clear" w:color="auto" w:fill="auto"/>
          </w:tcPr>
          <w:p w14:paraId="432577B5"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0F6E2D41" w14:textId="77777777" w:rsidR="000F4F82" w:rsidRPr="005F70FB" w:rsidRDefault="000F4F82" w:rsidP="00A551BF">
            <w:pPr>
              <w:pStyle w:val="TableCell0-0115Break"/>
            </w:pPr>
            <w:r w:rsidRPr="005F70FB">
              <w:t>interior wall</w:t>
            </w:r>
          </w:p>
        </w:tc>
      </w:tr>
      <w:tr w:rsidR="00AC23C4" w:rsidRPr="005F70FB" w14:paraId="767B9D4C" w14:textId="77777777" w:rsidTr="00BC00CF">
        <w:tc>
          <w:tcPr>
            <w:tcW w:w="236" w:type="dxa"/>
            <w:shd w:val="clear" w:color="auto" w:fill="auto"/>
          </w:tcPr>
          <w:p w14:paraId="4EA386EF" w14:textId="77777777" w:rsidR="000F4F82" w:rsidRPr="005F70FB" w:rsidRDefault="000F4F82" w:rsidP="00A551BF">
            <w:pPr>
              <w:pStyle w:val="TableCell0-0115Break"/>
              <w:rPr>
                <w:rStyle w:val="ExampleSource"/>
              </w:rPr>
            </w:pPr>
          </w:p>
        </w:tc>
        <w:tc>
          <w:tcPr>
            <w:tcW w:w="1247" w:type="dxa"/>
            <w:shd w:val="clear" w:color="auto" w:fill="auto"/>
          </w:tcPr>
          <w:p w14:paraId="727C4EB2" w14:textId="77777777" w:rsidR="000F4F82" w:rsidRPr="005F70FB" w:rsidRDefault="000F4F82" w:rsidP="00A551BF">
            <w:pPr>
              <w:pStyle w:val="TableCell0-0115Break"/>
              <w:rPr>
                <w:rStyle w:val="ChItalBold"/>
              </w:rPr>
            </w:pPr>
            <w:r w:rsidRPr="005F70FB">
              <w:rPr>
                <w:rStyle w:val="ChItalBold"/>
              </w:rPr>
              <w:t>dinging</w:t>
            </w:r>
          </w:p>
        </w:tc>
        <w:tc>
          <w:tcPr>
            <w:tcW w:w="1418" w:type="dxa"/>
            <w:shd w:val="clear" w:color="auto" w:fill="auto"/>
          </w:tcPr>
          <w:p w14:paraId="25E3F4A2" w14:textId="77777777" w:rsidR="000F4F82" w:rsidRPr="005F70FB" w:rsidRDefault="000F4F82" w:rsidP="00A551BF">
            <w:pPr>
              <w:pStyle w:val="TableCell0-0115Break"/>
              <w:rPr>
                <w:rStyle w:val="ChCharisSIL"/>
              </w:rPr>
            </w:pPr>
            <w:r w:rsidRPr="005F70FB">
              <w:rPr>
                <w:rStyle w:val="ChCharisSIL"/>
              </w:rPr>
              <w:t>ˈdi.ŋɪn</w:t>
            </w:r>
          </w:p>
        </w:tc>
        <w:tc>
          <w:tcPr>
            <w:tcW w:w="1361" w:type="dxa"/>
            <w:shd w:val="clear" w:color="auto" w:fill="auto"/>
          </w:tcPr>
          <w:p w14:paraId="352CA8F8"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0D5AFBD4" w14:textId="77777777" w:rsidR="000F4F82" w:rsidRPr="005F70FB" w:rsidRDefault="000F4F82" w:rsidP="00A551BF">
            <w:pPr>
              <w:pStyle w:val="TableCell0-0115Break"/>
            </w:pPr>
            <w:r w:rsidRPr="005F70FB">
              <w:t>be cold</w:t>
            </w:r>
          </w:p>
        </w:tc>
      </w:tr>
      <w:tr w:rsidR="00AC23C4" w:rsidRPr="005F70FB" w14:paraId="3E43F752" w14:textId="77777777" w:rsidTr="00BC00CF">
        <w:tc>
          <w:tcPr>
            <w:tcW w:w="236" w:type="dxa"/>
            <w:shd w:val="clear" w:color="auto" w:fill="auto"/>
          </w:tcPr>
          <w:p w14:paraId="7F4E7008" w14:textId="77777777" w:rsidR="000F4F82" w:rsidRPr="005F70FB" w:rsidRDefault="000F4F82" w:rsidP="00A551BF">
            <w:pPr>
              <w:pStyle w:val="TableCell0-0115Break"/>
              <w:rPr>
                <w:rStyle w:val="ExampleSource"/>
              </w:rPr>
            </w:pPr>
          </w:p>
        </w:tc>
        <w:tc>
          <w:tcPr>
            <w:tcW w:w="1247" w:type="dxa"/>
            <w:shd w:val="clear" w:color="auto" w:fill="auto"/>
          </w:tcPr>
          <w:p w14:paraId="7F2CD3D2" w14:textId="77777777" w:rsidR="000F4F82" w:rsidRPr="005F70FB" w:rsidRDefault="000F4F82" w:rsidP="00A551BF">
            <w:pPr>
              <w:pStyle w:val="TableCell0-0115Break"/>
              <w:rPr>
                <w:rStyle w:val="ChItalBold"/>
              </w:rPr>
            </w:pPr>
            <w:r w:rsidRPr="005F70FB">
              <w:rPr>
                <w:rStyle w:val="ChItalBold"/>
              </w:rPr>
              <w:t>diri</w:t>
            </w:r>
          </w:p>
        </w:tc>
        <w:tc>
          <w:tcPr>
            <w:tcW w:w="1418" w:type="dxa"/>
            <w:shd w:val="clear" w:color="auto" w:fill="auto"/>
          </w:tcPr>
          <w:p w14:paraId="75C7154C" w14:textId="77777777" w:rsidR="000F4F82" w:rsidRPr="005F70FB" w:rsidRDefault="000F4F82" w:rsidP="00A551BF">
            <w:pPr>
              <w:pStyle w:val="TableCell0-0115Break"/>
              <w:rPr>
                <w:rStyle w:val="ChCharisSIL"/>
              </w:rPr>
            </w:pPr>
            <w:r w:rsidRPr="005F70FB">
              <w:rPr>
                <w:rStyle w:val="ChCharisSIL"/>
              </w:rPr>
              <w:t>ˈdi.ɾi</w:t>
            </w:r>
          </w:p>
        </w:tc>
        <w:tc>
          <w:tcPr>
            <w:tcW w:w="1361" w:type="dxa"/>
            <w:shd w:val="clear" w:color="auto" w:fill="auto"/>
          </w:tcPr>
          <w:p w14:paraId="7189081B"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3108EB9F" w14:textId="77777777" w:rsidR="000F4F82" w:rsidRPr="005F70FB" w:rsidRDefault="000F4F82" w:rsidP="00A551BF">
            <w:pPr>
              <w:pStyle w:val="TableCell0-0115Break"/>
            </w:pPr>
            <w:r w:rsidRPr="005F70FB">
              <w:t>self</w:t>
            </w:r>
          </w:p>
        </w:tc>
      </w:tr>
      <w:tr w:rsidR="00AC23C4" w:rsidRPr="005F70FB" w14:paraId="43B2376B" w14:textId="77777777" w:rsidTr="00BC00CF">
        <w:tc>
          <w:tcPr>
            <w:tcW w:w="236" w:type="dxa"/>
            <w:shd w:val="clear" w:color="auto" w:fill="auto"/>
          </w:tcPr>
          <w:p w14:paraId="5073E658" w14:textId="77777777" w:rsidR="000F4F82" w:rsidRPr="005F70FB" w:rsidRDefault="000F4F82" w:rsidP="00A551BF">
            <w:pPr>
              <w:pStyle w:val="TableCell0-0115Break"/>
              <w:rPr>
                <w:rStyle w:val="ExampleSource"/>
              </w:rPr>
            </w:pPr>
          </w:p>
        </w:tc>
        <w:tc>
          <w:tcPr>
            <w:tcW w:w="1247" w:type="dxa"/>
            <w:shd w:val="clear" w:color="auto" w:fill="auto"/>
          </w:tcPr>
          <w:p w14:paraId="0958AAD8" w14:textId="77777777" w:rsidR="000F4F82" w:rsidRPr="005F70FB" w:rsidRDefault="000F4F82" w:rsidP="00A551BF">
            <w:pPr>
              <w:pStyle w:val="TableCell0-0115Break"/>
              <w:rPr>
                <w:rStyle w:val="ChItalBold"/>
              </w:rPr>
            </w:pPr>
            <w:r w:rsidRPr="005F70FB">
              <w:rPr>
                <w:rStyle w:val="ChItalBold"/>
              </w:rPr>
              <w:t>dlapang</w:t>
            </w:r>
          </w:p>
        </w:tc>
        <w:tc>
          <w:tcPr>
            <w:tcW w:w="1418" w:type="dxa"/>
            <w:shd w:val="clear" w:color="auto" w:fill="auto"/>
          </w:tcPr>
          <w:p w14:paraId="299ED106" w14:textId="77777777" w:rsidR="000F4F82" w:rsidRPr="005F70FB" w:rsidRDefault="000F4F82" w:rsidP="00A551BF">
            <w:pPr>
              <w:pStyle w:val="TableCell0-0115Break"/>
              <w:rPr>
                <w:rStyle w:val="ChCharisSIL"/>
              </w:rPr>
            </w:pPr>
            <w:r w:rsidRPr="005F70FB">
              <w:rPr>
                <w:rStyle w:val="ChCharisSIL"/>
              </w:rPr>
              <w:t>ˈdla.pɐn</w:t>
            </w:r>
          </w:p>
        </w:tc>
        <w:tc>
          <w:tcPr>
            <w:tcW w:w="1361" w:type="dxa"/>
            <w:shd w:val="clear" w:color="auto" w:fill="auto"/>
          </w:tcPr>
          <w:p w14:paraId="4CC5A1A1" w14:textId="77777777" w:rsidR="000F4F82" w:rsidRPr="005F70FB" w:rsidRDefault="000F4F82" w:rsidP="00A551BF">
            <w:pPr>
              <w:pStyle w:val="TableCell0-0115Break"/>
              <w:rPr>
                <w:rStyle w:val="ChSmallCaps"/>
              </w:rPr>
            </w:pPr>
            <w:r w:rsidRPr="005F70FB">
              <w:rPr>
                <w:rStyle w:val="ChSmallCaps"/>
              </w:rPr>
              <w:t>num.c</w:t>
            </w:r>
          </w:p>
        </w:tc>
        <w:tc>
          <w:tcPr>
            <w:tcW w:w="2438" w:type="dxa"/>
            <w:shd w:val="clear" w:color="auto" w:fill="auto"/>
          </w:tcPr>
          <w:p w14:paraId="54D67E25" w14:textId="77777777" w:rsidR="000F4F82" w:rsidRPr="005F70FB" w:rsidRDefault="000F4F82" w:rsidP="00A551BF">
            <w:pPr>
              <w:pStyle w:val="TableCell0-0115Break"/>
            </w:pPr>
            <w:r w:rsidRPr="005F70FB">
              <w:t>eight</w:t>
            </w:r>
          </w:p>
        </w:tc>
      </w:tr>
      <w:tr w:rsidR="00AC23C4" w:rsidRPr="005F70FB" w14:paraId="4E5FD398" w14:textId="77777777" w:rsidTr="00BC00CF">
        <w:tc>
          <w:tcPr>
            <w:tcW w:w="236" w:type="dxa"/>
            <w:shd w:val="clear" w:color="auto" w:fill="auto"/>
          </w:tcPr>
          <w:p w14:paraId="2704E5E1" w14:textId="77777777" w:rsidR="000F4F82" w:rsidRPr="005F70FB" w:rsidRDefault="000F4F82" w:rsidP="00A551BF">
            <w:pPr>
              <w:pStyle w:val="TableCell0-0115Break"/>
              <w:rPr>
                <w:rStyle w:val="ExampleSource"/>
              </w:rPr>
            </w:pPr>
          </w:p>
        </w:tc>
        <w:tc>
          <w:tcPr>
            <w:tcW w:w="1247" w:type="dxa"/>
            <w:shd w:val="clear" w:color="auto" w:fill="auto"/>
          </w:tcPr>
          <w:p w14:paraId="01F3B2B2" w14:textId="77777777" w:rsidR="000F4F82" w:rsidRPr="005F70FB" w:rsidRDefault="000F4F82" w:rsidP="00A551BF">
            <w:pPr>
              <w:pStyle w:val="TableCell0-0115Break"/>
              <w:rPr>
                <w:rStyle w:val="ChItalBold"/>
              </w:rPr>
            </w:pPr>
            <w:r w:rsidRPr="005F70FB">
              <w:rPr>
                <w:rStyle w:val="ChItalBold"/>
              </w:rPr>
              <w:t>dong</w:t>
            </w:r>
          </w:p>
        </w:tc>
        <w:tc>
          <w:tcPr>
            <w:tcW w:w="1418" w:type="dxa"/>
            <w:shd w:val="clear" w:color="auto" w:fill="auto"/>
          </w:tcPr>
          <w:p w14:paraId="7D1B14DA" w14:textId="77777777" w:rsidR="000F4F82" w:rsidRPr="005F70FB" w:rsidRDefault="000F4F82" w:rsidP="00A551BF">
            <w:pPr>
              <w:pStyle w:val="TableCell0-0115Break"/>
              <w:rPr>
                <w:rStyle w:val="ChCharisSIL"/>
              </w:rPr>
            </w:pPr>
            <w:r w:rsidRPr="005F70FB">
              <w:rPr>
                <w:rStyle w:val="ChCharisSIL"/>
              </w:rPr>
              <w:t>ˈdɔ̞ŋ</w:t>
            </w:r>
          </w:p>
        </w:tc>
        <w:tc>
          <w:tcPr>
            <w:tcW w:w="1361" w:type="dxa"/>
            <w:shd w:val="clear" w:color="auto" w:fill="auto"/>
          </w:tcPr>
          <w:p w14:paraId="12FBE643" w14:textId="77777777" w:rsidR="000F4F82" w:rsidRPr="005F70FB" w:rsidRDefault="000F4F82" w:rsidP="00A551BF">
            <w:pPr>
              <w:pStyle w:val="TableCell0-0115Break"/>
              <w:rPr>
                <w:rStyle w:val="ChSmallCaps"/>
              </w:rPr>
            </w:pPr>
            <w:r w:rsidRPr="005F70FB">
              <w:rPr>
                <w:rStyle w:val="ChSmallCaps"/>
              </w:rPr>
              <w:t>pro</w:t>
            </w:r>
          </w:p>
        </w:tc>
        <w:tc>
          <w:tcPr>
            <w:tcW w:w="2438" w:type="dxa"/>
            <w:shd w:val="clear" w:color="auto" w:fill="auto"/>
          </w:tcPr>
          <w:p w14:paraId="64BD5481" w14:textId="77777777" w:rsidR="000F4F82" w:rsidRPr="005F70FB" w:rsidRDefault="000F4F82" w:rsidP="00A551BF">
            <w:pPr>
              <w:pStyle w:val="TableCell0-0115Break"/>
              <w:rPr>
                <w:rStyle w:val="ChSmallCaps"/>
              </w:rPr>
            </w:pPr>
            <w:r w:rsidRPr="005F70FB">
              <w:rPr>
                <w:rStyle w:val="ChSmallCaps"/>
              </w:rPr>
              <w:t>3pl</w:t>
            </w:r>
          </w:p>
        </w:tc>
      </w:tr>
      <w:tr w:rsidR="00AC23C4" w:rsidRPr="005F70FB" w14:paraId="5ABDA985" w14:textId="77777777" w:rsidTr="00BC00CF">
        <w:tc>
          <w:tcPr>
            <w:tcW w:w="236" w:type="dxa"/>
            <w:shd w:val="clear" w:color="auto" w:fill="auto"/>
          </w:tcPr>
          <w:p w14:paraId="4D455C4A" w14:textId="77777777" w:rsidR="000F4F82" w:rsidRPr="005F70FB" w:rsidRDefault="000F4F82" w:rsidP="00A551BF">
            <w:pPr>
              <w:pStyle w:val="TableCell0-0115Break"/>
              <w:rPr>
                <w:rStyle w:val="ExampleSource"/>
              </w:rPr>
            </w:pPr>
          </w:p>
        </w:tc>
        <w:tc>
          <w:tcPr>
            <w:tcW w:w="1247" w:type="dxa"/>
            <w:shd w:val="clear" w:color="auto" w:fill="auto"/>
          </w:tcPr>
          <w:p w14:paraId="78F25633" w14:textId="77777777" w:rsidR="000F4F82" w:rsidRPr="005F70FB" w:rsidRDefault="000F4F82" w:rsidP="00A551BF">
            <w:pPr>
              <w:pStyle w:val="TableCell0-0115Break"/>
              <w:rPr>
                <w:rStyle w:val="ChItalBold"/>
              </w:rPr>
            </w:pPr>
            <w:r w:rsidRPr="005F70FB">
              <w:rPr>
                <w:rStyle w:val="ChItalBold"/>
              </w:rPr>
              <w:t>dongeng</w:t>
            </w:r>
          </w:p>
        </w:tc>
        <w:tc>
          <w:tcPr>
            <w:tcW w:w="1418" w:type="dxa"/>
            <w:shd w:val="clear" w:color="auto" w:fill="auto"/>
          </w:tcPr>
          <w:p w14:paraId="03E1E222" w14:textId="77777777" w:rsidR="000F4F82" w:rsidRPr="005F70FB" w:rsidRDefault="000F4F82" w:rsidP="00A551BF">
            <w:pPr>
              <w:pStyle w:val="TableCell0-0115Break"/>
              <w:rPr>
                <w:rStyle w:val="ChCharisSIL"/>
              </w:rPr>
            </w:pPr>
            <w:r w:rsidRPr="005F70FB">
              <w:rPr>
                <w:rStyle w:val="ChCharisSIL"/>
              </w:rPr>
              <w:t>ˈdɔ.ŋɛ̞n</w:t>
            </w:r>
          </w:p>
        </w:tc>
        <w:tc>
          <w:tcPr>
            <w:tcW w:w="1361" w:type="dxa"/>
            <w:shd w:val="clear" w:color="auto" w:fill="auto"/>
          </w:tcPr>
          <w:p w14:paraId="0BACF2B8"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04E83173" w14:textId="77777777" w:rsidR="000F4F82" w:rsidRPr="005F70FB" w:rsidRDefault="000F4F82" w:rsidP="00A551BF">
            <w:pPr>
              <w:pStyle w:val="TableCell0-0115Break"/>
            </w:pPr>
            <w:r w:rsidRPr="005F70FB">
              <w:t>legend</w:t>
            </w:r>
          </w:p>
        </w:tc>
      </w:tr>
      <w:tr w:rsidR="00AC23C4" w:rsidRPr="005F70FB" w14:paraId="18D093FB" w14:textId="77777777" w:rsidTr="00BC00CF">
        <w:tc>
          <w:tcPr>
            <w:tcW w:w="236" w:type="dxa"/>
            <w:shd w:val="clear" w:color="auto" w:fill="auto"/>
          </w:tcPr>
          <w:p w14:paraId="391D3B9E" w14:textId="77777777" w:rsidR="000F4F82" w:rsidRPr="005F70FB" w:rsidRDefault="000F4F82" w:rsidP="00A551BF">
            <w:pPr>
              <w:pStyle w:val="TableCell0-0115Break"/>
              <w:rPr>
                <w:rStyle w:val="ExampleSource"/>
              </w:rPr>
            </w:pPr>
          </w:p>
        </w:tc>
        <w:tc>
          <w:tcPr>
            <w:tcW w:w="1247" w:type="dxa"/>
            <w:shd w:val="clear" w:color="auto" w:fill="auto"/>
          </w:tcPr>
          <w:p w14:paraId="3184F03F" w14:textId="77777777" w:rsidR="000F4F82" w:rsidRPr="005F70FB" w:rsidRDefault="000F4F82" w:rsidP="00A551BF">
            <w:pPr>
              <w:pStyle w:val="TableCell0-0115Break"/>
              <w:rPr>
                <w:rStyle w:val="ChItalBold"/>
              </w:rPr>
            </w:pPr>
            <w:r w:rsidRPr="005F70FB">
              <w:rPr>
                <w:rStyle w:val="ChItalBold"/>
              </w:rPr>
              <w:t>dorang</w:t>
            </w:r>
          </w:p>
        </w:tc>
        <w:tc>
          <w:tcPr>
            <w:tcW w:w="1418" w:type="dxa"/>
            <w:shd w:val="clear" w:color="auto" w:fill="auto"/>
          </w:tcPr>
          <w:p w14:paraId="54015E2D" w14:textId="77777777" w:rsidR="000F4F82" w:rsidRPr="005F70FB" w:rsidRDefault="000F4F82" w:rsidP="00A551BF">
            <w:pPr>
              <w:pStyle w:val="TableCell0-0115Break"/>
              <w:rPr>
                <w:rStyle w:val="ChCharisSIL"/>
              </w:rPr>
            </w:pPr>
            <w:r w:rsidRPr="005F70FB">
              <w:rPr>
                <w:rStyle w:val="ChCharisSIL"/>
              </w:rPr>
              <w:t>ˈdɔ.ɾɐŋ</w:t>
            </w:r>
          </w:p>
        </w:tc>
        <w:tc>
          <w:tcPr>
            <w:tcW w:w="1361" w:type="dxa"/>
            <w:shd w:val="clear" w:color="auto" w:fill="auto"/>
          </w:tcPr>
          <w:p w14:paraId="5386D484" w14:textId="77777777" w:rsidR="000F4F82" w:rsidRPr="005F70FB" w:rsidRDefault="000F4F82" w:rsidP="00A551BF">
            <w:pPr>
              <w:pStyle w:val="TableCell0-0115Break"/>
              <w:rPr>
                <w:rStyle w:val="ChSmallCaps"/>
              </w:rPr>
            </w:pPr>
            <w:r w:rsidRPr="005F70FB">
              <w:rPr>
                <w:rStyle w:val="ChSmallCaps"/>
              </w:rPr>
              <w:t>pro</w:t>
            </w:r>
          </w:p>
        </w:tc>
        <w:tc>
          <w:tcPr>
            <w:tcW w:w="2438" w:type="dxa"/>
            <w:shd w:val="clear" w:color="auto" w:fill="auto"/>
          </w:tcPr>
          <w:p w14:paraId="7693A291" w14:textId="77777777" w:rsidR="000F4F82" w:rsidRPr="005F70FB" w:rsidRDefault="000F4F82" w:rsidP="00A551BF">
            <w:pPr>
              <w:pStyle w:val="TableCell0-0115Break"/>
              <w:rPr>
                <w:rStyle w:val="ChSmallCaps"/>
              </w:rPr>
            </w:pPr>
            <w:r w:rsidRPr="005F70FB">
              <w:rPr>
                <w:rStyle w:val="ChSmallCaps"/>
              </w:rPr>
              <w:t>3pl</w:t>
            </w:r>
          </w:p>
        </w:tc>
      </w:tr>
      <w:tr w:rsidR="00AC23C4" w:rsidRPr="005F70FB" w14:paraId="397AA346" w14:textId="77777777" w:rsidTr="00BC00CF">
        <w:tc>
          <w:tcPr>
            <w:tcW w:w="236" w:type="dxa"/>
            <w:shd w:val="clear" w:color="auto" w:fill="auto"/>
          </w:tcPr>
          <w:p w14:paraId="14C9CF0A" w14:textId="77777777" w:rsidR="000F4F82" w:rsidRPr="005F70FB" w:rsidRDefault="000F4F82" w:rsidP="00A551BF">
            <w:pPr>
              <w:pStyle w:val="TableCell0-0115Break"/>
              <w:rPr>
                <w:rStyle w:val="ExampleSource"/>
              </w:rPr>
            </w:pPr>
          </w:p>
        </w:tc>
        <w:tc>
          <w:tcPr>
            <w:tcW w:w="1247" w:type="dxa"/>
            <w:shd w:val="clear" w:color="auto" w:fill="auto"/>
          </w:tcPr>
          <w:p w14:paraId="1D1877B8" w14:textId="77777777" w:rsidR="000F4F82" w:rsidRPr="005F70FB" w:rsidRDefault="000F4F82" w:rsidP="00A551BF">
            <w:pPr>
              <w:pStyle w:val="TableCell0-0115Break"/>
              <w:rPr>
                <w:rStyle w:val="ChItalBold"/>
              </w:rPr>
            </w:pPr>
            <w:r w:rsidRPr="005F70FB">
              <w:rPr>
                <w:rStyle w:val="ChItalBold"/>
              </w:rPr>
              <w:t>dorong</w:t>
            </w:r>
          </w:p>
        </w:tc>
        <w:tc>
          <w:tcPr>
            <w:tcW w:w="1418" w:type="dxa"/>
            <w:shd w:val="clear" w:color="auto" w:fill="auto"/>
          </w:tcPr>
          <w:p w14:paraId="4EB59374" w14:textId="77777777" w:rsidR="000F4F82" w:rsidRPr="005F70FB" w:rsidRDefault="000F4F82" w:rsidP="00A551BF">
            <w:pPr>
              <w:pStyle w:val="TableCell0-0115Break"/>
              <w:rPr>
                <w:rStyle w:val="ChCharisSIL"/>
              </w:rPr>
            </w:pPr>
            <w:r w:rsidRPr="005F70FB">
              <w:rPr>
                <w:rStyle w:val="ChCharisSIL"/>
              </w:rPr>
              <w:t>ˈdɔ.ɾɔ̞ŋ</w:t>
            </w:r>
          </w:p>
        </w:tc>
        <w:tc>
          <w:tcPr>
            <w:tcW w:w="1361" w:type="dxa"/>
            <w:shd w:val="clear" w:color="auto" w:fill="auto"/>
          </w:tcPr>
          <w:p w14:paraId="26E6992A"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78EB9CB" w14:textId="77777777" w:rsidR="000F4F82" w:rsidRPr="005F70FB" w:rsidRDefault="000F4F82" w:rsidP="00A551BF">
            <w:pPr>
              <w:pStyle w:val="TableCell0-0115Break"/>
            </w:pPr>
            <w:r w:rsidRPr="005F70FB">
              <w:t>push</w:t>
            </w:r>
          </w:p>
        </w:tc>
      </w:tr>
      <w:tr w:rsidR="00AC23C4" w:rsidRPr="005F70FB" w14:paraId="2620FA94" w14:textId="77777777" w:rsidTr="00BC00CF">
        <w:tc>
          <w:tcPr>
            <w:tcW w:w="236" w:type="dxa"/>
            <w:shd w:val="clear" w:color="auto" w:fill="auto"/>
          </w:tcPr>
          <w:p w14:paraId="30D67817" w14:textId="77777777" w:rsidR="000F4F82" w:rsidRPr="005F70FB" w:rsidRDefault="000F4F82" w:rsidP="00A551BF">
            <w:pPr>
              <w:pStyle w:val="TableCell0-0115Break"/>
              <w:rPr>
                <w:rStyle w:val="ExampleSource"/>
              </w:rPr>
            </w:pPr>
          </w:p>
        </w:tc>
        <w:tc>
          <w:tcPr>
            <w:tcW w:w="1247" w:type="dxa"/>
            <w:shd w:val="clear" w:color="auto" w:fill="auto"/>
          </w:tcPr>
          <w:p w14:paraId="2EC9E505" w14:textId="77777777" w:rsidR="000F4F82" w:rsidRPr="005F70FB" w:rsidRDefault="000F4F82" w:rsidP="00A551BF">
            <w:pPr>
              <w:pStyle w:val="TableCell0-0115Break"/>
              <w:rPr>
                <w:rStyle w:val="ChItalBold"/>
              </w:rPr>
            </w:pPr>
            <w:r w:rsidRPr="005F70FB">
              <w:rPr>
                <w:rStyle w:val="ChItalBold"/>
              </w:rPr>
              <w:t>dua</w:t>
            </w:r>
          </w:p>
        </w:tc>
        <w:tc>
          <w:tcPr>
            <w:tcW w:w="1418" w:type="dxa"/>
            <w:shd w:val="clear" w:color="auto" w:fill="auto"/>
          </w:tcPr>
          <w:p w14:paraId="1263C26B" w14:textId="77777777" w:rsidR="000F4F82" w:rsidRPr="005F70FB" w:rsidRDefault="000F4F82" w:rsidP="00A551BF">
            <w:pPr>
              <w:pStyle w:val="TableCell0-0115Break"/>
              <w:rPr>
                <w:rStyle w:val="ChCharisSIL"/>
              </w:rPr>
            </w:pPr>
            <w:r w:rsidRPr="005F70FB">
              <w:rPr>
                <w:rStyle w:val="ChCharisSIL"/>
              </w:rPr>
              <w:t>ˈdu.a</w:t>
            </w:r>
          </w:p>
        </w:tc>
        <w:tc>
          <w:tcPr>
            <w:tcW w:w="1361" w:type="dxa"/>
            <w:shd w:val="clear" w:color="auto" w:fill="auto"/>
          </w:tcPr>
          <w:p w14:paraId="18262EEF" w14:textId="77777777" w:rsidR="000F4F82" w:rsidRPr="005F70FB" w:rsidRDefault="000F4F82" w:rsidP="00A551BF">
            <w:pPr>
              <w:pStyle w:val="TableCell0-0115Break"/>
              <w:rPr>
                <w:rStyle w:val="ChSmallCaps"/>
              </w:rPr>
            </w:pPr>
            <w:r w:rsidRPr="005F70FB">
              <w:rPr>
                <w:rStyle w:val="ChSmallCaps"/>
              </w:rPr>
              <w:t>num.c</w:t>
            </w:r>
          </w:p>
        </w:tc>
        <w:tc>
          <w:tcPr>
            <w:tcW w:w="2438" w:type="dxa"/>
            <w:shd w:val="clear" w:color="auto" w:fill="auto"/>
          </w:tcPr>
          <w:p w14:paraId="0BE332D0" w14:textId="77777777" w:rsidR="000F4F82" w:rsidRPr="005F70FB" w:rsidRDefault="000F4F82" w:rsidP="00A551BF">
            <w:pPr>
              <w:pStyle w:val="TableCell0-0115Break"/>
            </w:pPr>
            <w:r w:rsidRPr="005F70FB">
              <w:t>two</w:t>
            </w:r>
          </w:p>
        </w:tc>
      </w:tr>
      <w:tr w:rsidR="00AC23C4" w:rsidRPr="005F70FB" w14:paraId="0A38964E" w14:textId="77777777" w:rsidTr="00BC00CF">
        <w:tc>
          <w:tcPr>
            <w:tcW w:w="236" w:type="dxa"/>
            <w:shd w:val="clear" w:color="auto" w:fill="auto"/>
          </w:tcPr>
          <w:p w14:paraId="5A39CF43" w14:textId="77777777" w:rsidR="000F4F82" w:rsidRPr="005F70FB" w:rsidRDefault="000F4F82" w:rsidP="00A551BF">
            <w:pPr>
              <w:pStyle w:val="TableCell0-0115Break"/>
              <w:rPr>
                <w:rStyle w:val="ExampleSource"/>
              </w:rPr>
            </w:pPr>
          </w:p>
        </w:tc>
        <w:tc>
          <w:tcPr>
            <w:tcW w:w="1247" w:type="dxa"/>
            <w:shd w:val="clear" w:color="auto" w:fill="auto"/>
          </w:tcPr>
          <w:p w14:paraId="76D132D3" w14:textId="77777777" w:rsidR="000F4F82" w:rsidRPr="005F70FB" w:rsidRDefault="000F4F82" w:rsidP="00A551BF">
            <w:pPr>
              <w:pStyle w:val="TableCell0-0115Break"/>
              <w:rPr>
                <w:rStyle w:val="ChItalBold"/>
              </w:rPr>
            </w:pPr>
            <w:r w:rsidRPr="005F70FB">
              <w:rPr>
                <w:rStyle w:val="ChItalBold"/>
              </w:rPr>
              <w:t>duduk</w:t>
            </w:r>
          </w:p>
        </w:tc>
        <w:tc>
          <w:tcPr>
            <w:tcW w:w="1418" w:type="dxa"/>
            <w:shd w:val="clear" w:color="auto" w:fill="auto"/>
          </w:tcPr>
          <w:p w14:paraId="5297C1A9" w14:textId="77777777" w:rsidR="000F4F82" w:rsidRPr="005F70FB" w:rsidRDefault="000F4F82" w:rsidP="00A551BF">
            <w:pPr>
              <w:pStyle w:val="TableCell0-0115Break"/>
              <w:rPr>
                <w:rStyle w:val="ChCharisSIL"/>
              </w:rPr>
            </w:pPr>
            <w:r w:rsidRPr="005F70FB">
              <w:rPr>
                <w:rStyle w:val="ChCharisSIL"/>
              </w:rPr>
              <w:t>ˈdʊ.dʊk</w:t>
            </w:r>
          </w:p>
        </w:tc>
        <w:tc>
          <w:tcPr>
            <w:tcW w:w="1361" w:type="dxa"/>
            <w:shd w:val="clear" w:color="auto" w:fill="auto"/>
          </w:tcPr>
          <w:p w14:paraId="22ED57B9" w14:textId="77777777" w:rsidR="000F4F82" w:rsidRPr="005F70FB" w:rsidRDefault="000F4F82" w:rsidP="00A551BF">
            <w:pPr>
              <w:pStyle w:val="TableCell0-0115Break"/>
              <w:rPr>
                <w:rStyle w:val="ChSmallCaps"/>
              </w:rPr>
            </w:pPr>
            <w:r w:rsidRPr="005F70FB">
              <w:rPr>
                <w:rStyle w:val="ChSmallCaps"/>
              </w:rPr>
              <w:t>v.mo(dy)</w:t>
            </w:r>
          </w:p>
        </w:tc>
        <w:tc>
          <w:tcPr>
            <w:tcW w:w="2438" w:type="dxa"/>
            <w:shd w:val="clear" w:color="auto" w:fill="auto"/>
          </w:tcPr>
          <w:p w14:paraId="064B1A32" w14:textId="77777777" w:rsidR="000F4F82" w:rsidRPr="005F70FB" w:rsidRDefault="000F4F82" w:rsidP="00A551BF">
            <w:pPr>
              <w:pStyle w:val="TableCell0-0115Break"/>
            </w:pPr>
            <w:r w:rsidRPr="005F70FB">
              <w:t>sit</w:t>
            </w:r>
          </w:p>
        </w:tc>
      </w:tr>
      <w:tr w:rsidR="00AC23C4" w:rsidRPr="005F70FB" w14:paraId="5016A7C4" w14:textId="77777777" w:rsidTr="00BC00CF">
        <w:tc>
          <w:tcPr>
            <w:tcW w:w="236" w:type="dxa"/>
            <w:shd w:val="clear" w:color="auto" w:fill="auto"/>
          </w:tcPr>
          <w:p w14:paraId="37EAF345" w14:textId="77777777" w:rsidR="000F4F82" w:rsidRPr="005F70FB" w:rsidRDefault="000F4F82" w:rsidP="00A551BF">
            <w:pPr>
              <w:pStyle w:val="TableCell0-0115Break"/>
              <w:rPr>
                <w:rStyle w:val="ExampleSource"/>
              </w:rPr>
            </w:pPr>
          </w:p>
        </w:tc>
        <w:tc>
          <w:tcPr>
            <w:tcW w:w="1247" w:type="dxa"/>
            <w:shd w:val="clear" w:color="auto" w:fill="auto"/>
          </w:tcPr>
          <w:p w14:paraId="4B837C1A" w14:textId="77777777" w:rsidR="000F4F82" w:rsidRPr="005F70FB" w:rsidRDefault="000F4F82" w:rsidP="00A551BF">
            <w:pPr>
              <w:pStyle w:val="TableCell0-0115Break"/>
              <w:rPr>
                <w:rStyle w:val="ChItalBold"/>
              </w:rPr>
            </w:pPr>
            <w:r w:rsidRPr="005F70FB">
              <w:rPr>
                <w:rStyle w:val="ChItalBold"/>
              </w:rPr>
              <w:t>dukung</w:t>
            </w:r>
          </w:p>
        </w:tc>
        <w:tc>
          <w:tcPr>
            <w:tcW w:w="1418" w:type="dxa"/>
            <w:shd w:val="clear" w:color="auto" w:fill="auto"/>
          </w:tcPr>
          <w:p w14:paraId="0E3CC9B7" w14:textId="77777777" w:rsidR="000F4F82" w:rsidRPr="005F70FB" w:rsidRDefault="000F4F82" w:rsidP="00A551BF">
            <w:pPr>
              <w:pStyle w:val="TableCell0-0115Break"/>
              <w:rPr>
                <w:rStyle w:val="ChCharisSIL"/>
              </w:rPr>
            </w:pPr>
            <w:r w:rsidRPr="005F70FB">
              <w:rPr>
                <w:rStyle w:val="ChCharisSIL"/>
              </w:rPr>
              <w:t>ˈdʊ.kʊŋ</w:t>
            </w:r>
          </w:p>
        </w:tc>
        <w:tc>
          <w:tcPr>
            <w:tcW w:w="1361" w:type="dxa"/>
            <w:shd w:val="clear" w:color="auto" w:fill="auto"/>
          </w:tcPr>
          <w:p w14:paraId="4D1323E8"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2555E7C" w14:textId="77777777" w:rsidR="000F4F82" w:rsidRPr="005F70FB" w:rsidRDefault="000F4F82" w:rsidP="00A551BF">
            <w:pPr>
              <w:pStyle w:val="TableCell0-0115Break"/>
            </w:pPr>
            <w:r w:rsidRPr="005F70FB">
              <w:t>support</w:t>
            </w:r>
          </w:p>
        </w:tc>
      </w:tr>
      <w:tr w:rsidR="00F0187F" w:rsidRPr="005F70FB" w14:paraId="5607C2EB" w14:textId="77777777" w:rsidTr="00BC00CF">
        <w:tc>
          <w:tcPr>
            <w:tcW w:w="236" w:type="dxa"/>
            <w:shd w:val="clear" w:color="auto" w:fill="auto"/>
          </w:tcPr>
          <w:p w14:paraId="70D3C8FE" w14:textId="77777777" w:rsidR="00F0187F" w:rsidRPr="005F70FB" w:rsidRDefault="00F0187F" w:rsidP="0036325A">
            <w:pPr>
              <w:pStyle w:val="TableCell0-0115Break"/>
              <w:rPr>
                <w:rStyle w:val="ExampleSource"/>
              </w:rPr>
            </w:pPr>
          </w:p>
        </w:tc>
        <w:tc>
          <w:tcPr>
            <w:tcW w:w="1247" w:type="dxa"/>
            <w:shd w:val="clear" w:color="auto" w:fill="auto"/>
          </w:tcPr>
          <w:p w14:paraId="07D2A479" w14:textId="77777777" w:rsidR="00F0187F" w:rsidRPr="005F70FB" w:rsidRDefault="00F0187F" w:rsidP="0036325A">
            <w:pPr>
              <w:pStyle w:val="TableCell0-0115Break"/>
              <w:rPr>
                <w:rStyle w:val="ChItalBold"/>
              </w:rPr>
            </w:pPr>
            <w:r w:rsidRPr="005F70FB">
              <w:rPr>
                <w:rStyle w:val="ChItalBold"/>
              </w:rPr>
              <w:t>dulu</w:t>
            </w:r>
          </w:p>
        </w:tc>
        <w:tc>
          <w:tcPr>
            <w:tcW w:w="1418" w:type="dxa"/>
            <w:shd w:val="clear" w:color="auto" w:fill="auto"/>
          </w:tcPr>
          <w:p w14:paraId="36FC7486" w14:textId="77777777" w:rsidR="00F0187F" w:rsidRPr="005F70FB" w:rsidRDefault="00F0187F" w:rsidP="0036325A">
            <w:pPr>
              <w:pStyle w:val="TableCell0-0115Break"/>
              <w:rPr>
                <w:rStyle w:val="ChCharisSIL"/>
              </w:rPr>
            </w:pPr>
            <w:r w:rsidRPr="005F70FB">
              <w:rPr>
                <w:rStyle w:val="ChCharisSIL"/>
              </w:rPr>
              <w:t>ˈdu.lu</w:t>
            </w:r>
          </w:p>
        </w:tc>
        <w:tc>
          <w:tcPr>
            <w:tcW w:w="1361" w:type="dxa"/>
            <w:shd w:val="clear" w:color="auto" w:fill="auto"/>
          </w:tcPr>
          <w:p w14:paraId="5EC3A1A6" w14:textId="77777777" w:rsidR="00F0187F" w:rsidRDefault="00F0187F" w:rsidP="00BC00CF">
            <w:pPr>
              <w:pStyle w:val="TableCell0-0115"/>
              <w:rPr>
                <w:rStyle w:val="ChSmallCaps"/>
              </w:rPr>
            </w:pPr>
            <w:r w:rsidRPr="005F70FB">
              <w:rPr>
                <w:rStyle w:val="ChSmallCaps"/>
              </w:rPr>
              <w:t>v.mo(st)</w:t>
            </w:r>
          </w:p>
          <w:p w14:paraId="71607FD7" w14:textId="338650F7" w:rsidR="00BC00CF" w:rsidRPr="005F70FB" w:rsidRDefault="00BC00CF" w:rsidP="00F0187F">
            <w:pPr>
              <w:pStyle w:val="TableCell0-0115Break"/>
              <w:rPr>
                <w:rStyle w:val="ChSmallCaps"/>
              </w:rPr>
            </w:pPr>
            <w:r>
              <w:rPr>
                <w:rStyle w:val="ChSmallCaps"/>
              </w:rPr>
              <w:t>adv</w:t>
            </w:r>
          </w:p>
        </w:tc>
        <w:tc>
          <w:tcPr>
            <w:tcW w:w="2438" w:type="dxa"/>
            <w:shd w:val="clear" w:color="auto" w:fill="auto"/>
          </w:tcPr>
          <w:p w14:paraId="121D545E" w14:textId="77777777" w:rsidR="00F0187F" w:rsidRDefault="00F0187F" w:rsidP="00BC00CF">
            <w:pPr>
              <w:pStyle w:val="TableCell0-0115"/>
            </w:pPr>
            <w:r w:rsidRPr="005F70FB">
              <w:t>be prior</w:t>
            </w:r>
          </w:p>
          <w:p w14:paraId="352E8DEE" w14:textId="39956667" w:rsidR="00BC00CF" w:rsidRPr="005F70FB" w:rsidRDefault="00BC00CF" w:rsidP="00BC00CF">
            <w:pPr>
              <w:pStyle w:val="TableCell0-0115Break"/>
            </w:pPr>
            <w:r>
              <w:t xml:space="preserve">first, </w:t>
            </w:r>
            <w:r w:rsidRPr="005F70FB">
              <w:t xml:space="preserve">in the </w:t>
            </w:r>
            <w:r w:rsidRPr="00BC00CF">
              <w:t>past</w:t>
            </w:r>
          </w:p>
        </w:tc>
      </w:tr>
      <w:tr w:rsidR="00AC23C4" w:rsidRPr="005F70FB" w14:paraId="7378D9B8" w14:textId="77777777" w:rsidTr="00BC00CF">
        <w:tc>
          <w:tcPr>
            <w:tcW w:w="236" w:type="dxa"/>
            <w:shd w:val="clear" w:color="auto" w:fill="auto"/>
          </w:tcPr>
          <w:p w14:paraId="120BBA02" w14:textId="77777777" w:rsidR="000F4F82" w:rsidRPr="005F70FB" w:rsidRDefault="000F4F82" w:rsidP="00A551BF">
            <w:pPr>
              <w:pStyle w:val="TableCell0-0115Break"/>
              <w:rPr>
                <w:rStyle w:val="ExampleSource"/>
              </w:rPr>
            </w:pPr>
          </w:p>
        </w:tc>
        <w:tc>
          <w:tcPr>
            <w:tcW w:w="1247" w:type="dxa"/>
            <w:shd w:val="clear" w:color="auto" w:fill="auto"/>
          </w:tcPr>
          <w:p w14:paraId="66EBA8AE" w14:textId="77777777" w:rsidR="000F4F82" w:rsidRPr="005F70FB" w:rsidRDefault="000F4F82" w:rsidP="00A551BF">
            <w:pPr>
              <w:pStyle w:val="TableCell0-0115Break"/>
              <w:rPr>
                <w:rStyle w:val="ChItalBold"/>
              </w:rPr>
            </w:pPr>
            <w:r w:rsidRPr="005F70FB">
              <w:rPr>
                <w:rStyle w:val="ChItalBold"/>
              </w:rPr>
              <w:t>dumpul</w:t>
            </w:r>
          </w:p>
        </w:tc>
        <w:tc>
          <w:tcPr>
            <w:tcW w:w="1418" w:type="dxa"/>
            <w:shd w:val="clear" w:color="auto" w:fill="auto"/>
          </w:tcPr>
          <w:p w14:paraId="79B2FFC3" w14:textId="77777777" w:rsidR="000F4F82" w:rsidRPr="005F70FB" w:rsidRDefault="000F4F82" w:rsidP="00A551BF">
            <w:pPr>
              <w:pStyle w:val="TableCell0-0115Break"/>
              <w:rPr>
                <w:rStyle w:val="ChCharisSIL"/>
              </w:rPr>
            </w:pPr>
            <w:r w:rsidRPr="005F70FB">
              <w:rPr>
                <w:rStyle w:val="ChCharisSIL"/>
              </w:rPr>
              <w:t>ˈdʊm.pʊl</w:t>
            </w:r>
          </w:p>
        </w:tc>
        <w:tc>
          <w:tcPr>
            <w:tcW w:w="1361" w:type="dxa"/>
            <w:shd w:val="clear" w:color="auto" w:fill="auto"/>
          </w:tcPr>
          <w:p w14:paraId="630AD2E6"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3149B386" w14:textId="77777777" w:rsidR="000F4F82" w:rsidRPr="005F70FB" w:rsidRDefault="000F4F82" w:rsidP="00A551BF">
            <w:pPr>
              <w:pStyle w:val="TableCell0-0115Break"/>
            </w:pPr>
            <w:r w:rsidRPr="005F70FB">
              <w:t>hit</w:t>
            </w:r>
          </w:p>
        </w:tc>
      </w:tr>
      <w:tr w:rsidR="00AC23C4" w:rsidRPr="005F70FB" w14:paraId="6F12C080" w14:textId="77777777" w:rsidTr="00BC00CF">
        <w:tc>
          <w:tcPr>
            <w:tcW w:w="236" w:type="dxa"/>
            <w:shd w:val="clear" w:color="auto" w:fill="auto"/>
          </w:tcPr>
          <w:p w14:paraId="7E4550F7" w14:textId="77777777" w:rsidR="000F4F82" w:rsidRPr="005F70FB" w:rsidRDefault="000F4F82" w:rsidP="00A551BF">
            <w:pPr>
              <w:pStyle w:val="TableCell0-0115Break"/>
              <w:rPr>
                <w:rStyle w:val="ExampleSource"/>
              </w:rPr>
            </w:pPr>
          </w:p>
        </w:tc>
        <w:tc>
          <w:tcPr>
            <w:tcW w:w="1247" w:type="dxa"/>
            <w:shd w:val="clear" w:color="auto" w:fill="auto"/>
          </w:tcPr>
          <w:p w14:paraId="44400DF0" w14:textId="77777777" w:rsidR="000F4F82" w:rsidRPr="005F70FB" w:rsidRDefault="000F4F82" w:rsidP="00A551BF">
            <w:pPr>
              <w:pStyle w:val="TableCell0-0115Break"/>
              <w:rPr>
                <w:rStyle w:val="ChItalBold"/>
              </w:rPr>
            </w:pPr>
            <w:r w:rsidRPr="005F70FB">
              <w:rPr>
                <w:rStyle w:val="ChItalBold"/>
              </w:rPr>
              <w:t>duri</w:t>
            </w:r>
          </w:p>
        </w:tc>
        <w:tc>
          <w:tcPr>
            <w:tcW w:w="1418" w:type="dxa"/>
            <w:shd w:val="clear" w:color="auto" w:fill="auto"/>
          </w:tcPr>
          <w:p w14:paraId="686393EA" w14:textId="77777777" w:rsidR="000F4F82" w:rsidRPr="005F70FB" w:rsidRDefault="000F4F82" w:rsidP="00A551BF">
            <w:pPr>
              <w:pStyle w:val="TableCell0-0115Break"/>
              <w:rPr>
                <w:rStyle w:val="ChCharisSIL"/>
              </w:rPr>
            </w:pPr>
            <w:r w:rsidRPr="005F70FB">
              <w:rPr>
                <w:rStyle w:val="ChCharisSIL"/>
              </w:rPr>
              <w:t>ˈdu.ɾi</w:t>
            </w:r>
          </w:p>
        </w:tc>
        <w:tc>
          <w:tcPr>
            <w:tcW w:w="1361" w:type="dxa"/>
            <w:shd w:val="clear" w:color="auto" w:fill="auto"/>
          </w:tcPr>
          <w:p w14:paraId="4F2E6F25"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436AB0F0" w14:textId="77777777" w:rsidR="000F4F82" w:rsidRPr="005F70FB" w:rsidRDefault="000F4F82" w:rsidP="00A551BF">
            <w:pPr>
              <w:pStyle w:val="TableCell0-0115Break"/>
            </w:pPr>
            <w:r w:rsidRPr="005F70FB">
              <w:t>thorn</w:t>
            </w:r>
          </w:p>
        </w:tc>
      </w:tr>
      <w:tr w:rsidR="00AC23C4" w:rsidRPr="005F70FB" w14:paraId="47330816" w14:textId="77777777" w:rsidTr="00BC00CF">
        <w:tc>
          <w:tcPr>
            <w:tcW w:w="236" w:type="dxa"/>
            <w:shd w:val="clear" w:color="auto" w:fill="auto"/>
          </w:tcPr>
          <w:p w14:paraId="3D6FDC1F" w14:textId="77777777" w:rsidR="000F4F82" w:rsidRPr="005F70FB" w:rsidRDefault="000F4F82" w:rsidP="000F4F82">
            <w:pPr>
              <w:pStyle w:val="TableCell0-2115ptBreak"/>
              <w:rPr>
                <w:rStyle w:val="ExampleSource"/>
              </w:rPr>
            </w:pPr>
          </w:p>
        </w:tc>
        <w:tc>
          <w:tcPr>
            <w:tcW w:w="1247" w:type="dxa"/>
            <w:shd w:val="clear" w:color="auto" w:fill="auto"/>
          </w:tcPr>
          <w:p w14:paraId="075C6137" w14:textId="77777777" w:rsidR="000F4F82" w:rsidRPr="005F70FB" w:rsidRDefault="000F4F82" w:rsidP="000F4F82">
            <w:pPr>
              <w:pStyle w:val="TableCell0-2115ptBreak"/>
              <w:rPr>
                <w:rStyle w:val="ChItalBold"/>
              </w:rPr>
            </w:pPr>
            <w:r w:rsidRPr="005F70FB">
              <w:rPr>
                <w:rStyle w:val="ChItalBold"/>
              </w:rPr>
              <w:t>dusung</w:t>
            </w:r>
          </w:p>
        </w:tc>
        <w:tc>
          <w:tcPr>
            <w:tcW w:w="1418" w:type="dxa"/>
            <w:shd w:val="clear" w:color="auto" w:fill="auto"/>
          </w:tcPr>
          <w:p w14:paraId="7E0A272F" w14:textId="77777777" w:rsidR="000F4F82" w:rsidRPr="005F70FB" w:rsidRDefault="000F4F82" w:rsidP="000F4F82">
            <w:pPr>
              <w:pStyle w:val="TableCell0-2115ptBreak"/>
              <w:rPr>
                <w:rStyle w:val="ChCharisSIL"/>
              </w:rPr>
            </w:pPr>
            <w:r w:rsidRPr="005F70FB">
              <w:rPr>
                <w:rStyle w:val="ChCharisSIL"/>
              </w:rPr>
              <w:t>ˈdʊ.sʊn</w:t>
            </w:r>
          </w:p>
        </w:tc>
        <w:tc>
          <w:tcPr>
            <w:tcW w:w="1361" w:type="dxa"/>
            <w:shd w:val="clear" w:color="auto" w:fill="auto"/>
          </w:tcPr>
          <w:p w14:paraId="668E3CB8" w14:textId="77777777" w:rsidR="000F4F82" w:rsidRPr="005F70FB" w:rsidRDefault="000F4F82" w:rsidP="000F4F82">
            <w:pPr>
              <w:pStyle w:val="TableCell0-2115ptBreak"/>
              <w:rPr>
                <w:rStyle w:val="ChSmallCaps"/>
              </w:rPr>
            </w:pPr>
            <w:r w:rsidRPr="005F70FB">
              <w:rPr>
                <w:rStyle w:val="ChSmallCaps"/>
              </w:rPr>
              <w:t>n</w:t>
            </w:r>
          </w:p>
        </w:tc>
        <w:tc>
          <w:tcPr>
            <w:tcW w:w="2438" w:type="dxa"/>
            <w:shd w:val="clear" w:color="auto" w:fill="auto"/>
          </w:tcPr>
          <w:p w14:paraId="79BC486A" w14:textId="77777777" w:rsidR="000F4F82" w:rsidRPr="005F70FB" w:rsidRDefault="000F4F82" w:rsidP="000F4F82">
            <w:pPr>
              <w:pStyle w:val="TableCell0-2115ptBreak"/>
            </w:pPr>
            <w:r w:rsidRPr="005F70FB">
              <w:t>garden</w:t>
            </w:r>
          </w:p>
        </w:tc>
      </w:tr>
      <w:tr w:rsidR="00AC23C4" w:rsidRPr="005F70FB" w14:paraId="5D3AC59D" w14:textId="77777777" w:rsidTr="00BC00CF">
        <w:tc>
          <w:tcPr>
            <w:tcW w:w="236" w:type="dxa"/>
            <w:shd w:val="clear" w:color="auto" w:fill="auto"/>
          </w:tcPr>
          <w:p w14:paraId="0BCA1E52" w14:textId="77777777" w:rsidR="000F4F82" w:rsidRPr="005F70FB" w:rsidRDefault="000F4F82" w:rsidP="000F4F82">
            <w:pPr>
              <w:pStyle w:val="TableCell5-2"/>
              <w:rPr>
                <w:rStyle w:val="ExampleSource"/>
              </w:rPr>
            </w:pPr>
          </w:p>
        </w:tc>
        <w:tc>
          <w:tcPr>
            <w:tcW w:w="1247" w:type="dxa"/>
            <w:shd w:val="clear" w:color="auto" w:fill="auto"/>
          </w:tcPr>
          <w:p w14:paraId="63F9D999" w14:textId="77777777" w:rsidR="000F4F82" w:rsidRPr="005F70FB" w:rsidRDefault="000F4F82" w:rsidP="000F4F82">
            <w:pPr>
              <w:pStyle w:val="TableCell2-2"/>
              <w:rPr>
                <w:rStyle w:val="ChBold"/>
              </w:rPr>
            </w:pPr>
            <w:r w:rsidRPr="005F70FB">
              <w:rPr>
                <w:rStyle w:val="ChBold"/>
              </w:rPr>
              <w:t>E</w:t>
            </w:r>
          </w:p>
        </w:tc>
        <w:tc>
          <w:tcPr>
            <w:tcW w:w="1418" w:type="dxa"/>
            <w:shd w:val="clear" w:color="auto" w:fill="auto"/>
          </w:tcPr>
          <w:p w14:paraId="031DAA10" w14:textId="77777777" w:rsidR="000F4F82" w:rsidRPr="005F70FB" w:rsidRDefault="000F4F82" w:rsidP="000F4F82">
            <w:pPr>
              <w:pStyle w:val="TableCell2-2"/>
            </w:pPr>
          </w:p>
        </w:tc>
        <w:tc>
          <w:tcPr>
            <w:tcW w:w="1361" w:type="dxa"/>
            <w:shd w:val="clear" w:color="auto" w:fill="auto"/>
          </w:tcPr>
          <w:p w14:paraId="2411D55F" w14:textId="77777777" w:rsidR="000F4F82" w:rsidRPr="005F70FB" w:rsidRDefault="000F4F82" w:rsidP="000F4F82">
            <w:pPr>
              <w:pStyle w:val="TableCell2-2"/>
            </w:pPr>
          </w:p>
        </w:tc>
        <w:tc>
          <w:tcPr>
            <w:tcW w:w="2438" w:type="dxa"/>
            <w:shd w:val="clear" w:color="auto" w:fill="auto"/>
          </w:tcPr>
          <w:p w14:paraId="5B3361C6" w14:textId="77777777" w:rsidR="000F4F82" w:rsidRPr="005F70FB" w:rsidRDefault="000F4F82" w:rsidP="000F4F82">
            <w:pPr>
              <w:pStyle w:val="TableCell2-2"/>
            </w:pPr>
          </w:p>
        </w:tc>
      </w:tr>
      <w:tr w:rsidR="00AC23C4" w:rsidRPr="005F70FB" w14:paraId="52CA7722" w14:textId="77777777" w:rsidTr="00BC00CF">
        <w:tc>
          <w:tcPr>
            <w:tcW w:w="236" w:type="dxa"/>
            <w:shd w:val="clear" w:color="auto" w:fill="auto"/>
          </w:tcPr>
          <w:p w14:paraId="32BC0C53" w14:textId="77777777" w:rsidR="000F4F82" w:rsidRPr="005F70FB" w:rsidRDefault="000F4F82" w:rsidP="00A551BF">
            <w:pPr>
              <w:pStyle w:val="TableCell0-0115Break"/>
              <w:rPr>
                <w:rStyle w:val="ExampleSource"/>
              </w:rPr>
            </w:pPr>
          </w:p>
        </w:tc>
        <w:tc>
          <w:tcPr>
            <w:tcW w:w="1247" w:type="dxa"/>
            <w:shd w:val="clear" w:color="auto" w:fill="auto"/>
          </w:tcPr>
          <w:p w14:paraId="7331A264" w14:textId="77777777" w:rsidR="000F4F82" w:rsidRPr="005F70FB" w:rsidRDefault="000F4F82" w:rsidP="00A551BF">
            <w:pPr>
              <w:pStyle w:val="TableCell0-0115Break"/>
              <w:rPr>
                <w:rStyle w:val="ChItalBold"/>
              </w:rPr>
            </w:pPr>
            <w:r w:rsidRPr="005F70FB">
              <w:rPr>
                <w:rStyle w:val="ChItalBold"/>
              </w:rPr>
              <w:t>ejek</w:t>
            </w:r>
          </w:p>
        </w:tc>
        <w:tc>
          <w:tcPr>
            <w:tcW w:w="1418" w:type="dxa"/>
            <w:shd w:val="clear" w:color="auto" w:fill="auto"/>
          </w:tcPr>
          <w:p w14:paraId="522FD927" w14:textId="77777777" w:rsidR="000F4F82" w:rsidRPr="005F70FB" w:rsidRDefault="000F4F82" w:rsidP="00A551BF">
            <w:pPr>
              <w:pStyle w:val="TableCell0-0115Break"/>
              <w:rPr>
                <w:rStyle w:val="ChCharisSIL"/>
              </w:rPr>
            </w:pPr>
            <w:r w:rsidRPr="005F70FB">
              <w:rPr>
                <w:rStyle w:val="ChCharisSIL"/>
              </w:rPr>
              <w:t>ˈɛ.dʒɛ̞k̚</w:t>
            </w:r>
          </w:p>
        </w:tc>
        <w:tc>
          <w:tcPr>
            <w:tcW w:w="1361" w:type="dxa"/>
            <w:shd w:val="clear" w:color="auto" w:fill="auto"/>
          </w:tcPr>
          <w:p w14:paraId="10AA8CB4"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9E49F91" w14:textId="77777777" w:rsidR="000F4F82" w:rsidRPr="005F70FB" w:rsidRDefault="000F4F82" w:rsidP="00A551BF">
            <w:pPr>
              <w:pStyle w:val="TableCell0-0115Break"/>
            </w:pPr>
            <w:r w:rsidRPr="005F70FB">
              <w:t>mock</w:t>
            </w:r>
          </w:p>
        </w:tc>
      </w:tr>
      <w:tr w:rsidR="00AC23C4" w:rsidRPr="005F70FB" w14:paraId="7CDFD838" w14:textId="77777777" w:rsidTr="00BC00CF">
        <w:tc>
          <w:tcPr>
            <w:tcW w:w="236" w:type="dxa"/>
            <w:shd w:val="clear" w:color="auto" w:fill="auto"/>
          </w:tcPr>
          <w:p w14:paraId="3C493E20" w14:textId="77777777" w:rsidR="000F4F82" w:rsidRPr="005F70FB" w:rsidRDefault="000F4F82" w:rsidP="00A551BF">
            <w:pPr>
              <w:pStyle w:val="TableCell0-0115Break"/>
              <w:rPr>
                <w:rStyle w:val="ExampleSource"/>
              </w:rPr>
            </w:pPr>
          </w:p>
        </w:tc>
        <w:tc>
          <w:tcPr>
            <w:tcW w:w="1247" w:type="dxa"/>
            <w:shd w:val="clear" w:color="auto" w:fill="auto"/>
          </w:tcPr>
          <w:p w14:paraId="60E1253E" w14:textId="77777777" w:rsidR="000F4F82" w:rsidRPr="005F70FB" w:rsidRDefault="000F4F82" w:rsidP="00A551BF">
            <w:pPr>
              <w:pStyle w:val="TableCell0-0115Break"/>
              <w:rPr>
                <w:rStyle w:val="ChItalBold"/>
              </w:rPr>
            </w:pPr>
            <w:r w:rsidRPr="005F70FB">
              <w:rPr>
                <w:rStyle w:val="ChItalBold"/>
              </w:rPr>
              <w:t>ekor</w:t>
            </w:r>
          </w:p>
        </w:tc>
        <w:tc>
          <w:tcPr>
            <w:tcW w:w="1418" w:type="dxa"/>
            <w:shd w:val="clear" w:color="auto" w:fill="auto"/>
          </w:tcPr>
          <w:p w14:paraId="385EB0A3" w14:textId="77777777" w:rsidR="000F4F82" w:rsidRPr="005F70FB" w:rsidRDefault="000F4F82" w:rsidP="00A551BF">
            <w:pPr>
              <w:pStyle w:val="TableCell0-0115Break"/>
              <w:rPr>
                <w:rStyle w:val="ChCharisSIL"/>
              </w:rPr>
            </w:pPr>
            <w:r w:rsidRPr="005F70FB">
              <w:rPr>
                <w:rStyle w:val="ChCharisSIL"/>
              </w:rPr>
              <w:t>ˈɛ.kɔ̞r̥</w:t>
            </w:r>
          </w:p>
        </w:tc>
        <w:tc>
          <w:tcPr>
            <w:tcW w:w="1361" w:type="dxa"/>
            <w:shd w:val="clear" w:color="auto" w:fill="auto"/>
          </w:tcPr>
          <w:p w14:paraId="23AB3362"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79DF0C17" w14:textId="77777777" w:rsidR="000F4F82" w:rsidRPr="005F70FB" w:rsidRDefault="000F4F82" w:rsidP="00A551BF">
            <w:pPr>
              <w:pStyle w:val="TableCell0-0115Break"/>
            </w:pPr>
            <w:r w:rsidRPr="005F70FB">
              <w:t>tail</w:t>
            </w:r>
          </w:p>
        </w:tc>
      </w:tr>
      <w:tr w:rsidR="00AC23C4" w:rsidRPr="005F70FB" w14:paraId="05E30F82" w14:textId="77777777" w:rsidTr="00BC00CF">
        <w:tc>
          <w:tcPr>
            <w:tcW w:w="236" w:type="dxa"/>
            <w:shd w:val="clear" w:color="auto" w:fill="auto"/>
          </w:tcPr>
          <w:p w14:paraId="3276E4F0"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1639AA20" w14:textId="77777777" w:rsidR="000F4F82" w:rsidRPr="005F70FB" w:rsidRDefault="000F4F82" w:rsidP="00A551BF">
            <w:pPr>
              <w:pStyle w:val="TableCell0-0115Break"/>
              <w:rPr>
                <w:rStyle w:val="ChItalBold"/>
              </w:rPr>
            </w:pPr>
            <w:r w:rsidRPr="005F70FB">
              <w:rPr>
                <w:rStyle w:val="ChItalBold"/>
              </w:rPr>
              <w:t>emas</w:t>
            </w:r>
          </w:p>
        </w:tc>
        <w:tc>
          <w:tcPr>
            <w:tcW w:w="1418" w:type="dxa"/>
            <w:shd w:val="clear" w:color="auto" w:fill="auto"/>
          </w:tcPr>
          <w:p w14:paraId="3D40466C" w14:textId="77777777" w:rsidR="000F4F82" w:rsidRPr="005F70FB" w:rsidRDefault="000F4F82" w:rsidP="00A551BF">
            <w:pPr>
              <w:pStyle w:val="TableCell0-0115Break"/>
              <w:rPr>
                <w:rStyle w:val="ChCharisSIL"/>
              </w:rPr>
            </w:pPr>
            <w:r w:rsidRPr="005F70FB">
              <w:rPr>
                <w:rStyle w:val="ChCharisSIL"/>
              </w:rPr>
              <w:t>ɛ.ˈmɐs</w:t>
            </w:r>
          </w:p>
        </w:tc>
        <w:tc>
          <w:tcPr>
            <w:tcW w:w="1361" w:type="dxa"/>
            <w:shd w:val="clear" w:color="auto" w:fill="auto"/>
          </w:tcPr>
          <w:p w14:paraId="65DA6AEF"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07453A87" w14:textId="77777777" w:rsidR="000F4F82" w:rsidRPr="005F70FB" w:rsidRDefault="000F4F82" w:rsidP="00A551BF">
            <w:pPr>
              <w:pStyle w:val="TableCell0-0115Break"/>
            </w:pPr>
            <w:r w:rsidRPr="005F70FB">
              <w:t>gold</w:t>
            </w:r>
          </w:p>
        </w:tc>
      </w:tr>
      <w:tr w:rsidR="00AC23C4" w:rsidRPr="005F70FB" w14:paraId="1C059455" w14:textId="77777777" w:rsidTr="00BC00CF">
        <w:tc>
          <w:tcPr>
            <w:tcW w:w="236" w:type="dxa"/>
            <w:shd w:val="clear" w:color="auto" w:fill="auto"/>
          </w:tcPr>
          <w:p w14:paraId="72D6A61F"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2FAFE06F" w14:textId="77777777" w:rsidR="000F4F82" w:rsidRPr="005F70FB" w:rsidRDefault="000F4F82" w:rsidP="00A551BF">
            <w:pPr>
              <w:pStyle w:val="TableCell0-0115Break"/>
              <w:rPr>
                <w:rStyle w:val="ChItalBold"/>
              </w:rPr>
            </w:pPr>
            <w:r w:rsidRPr="005F70FB">
              <w:rPr>
                <w:rStyle w:val="ChItalBold"/>
              </w:rPr>
              <w:t>empat</w:t>
            </w:r>
          </w:p>
        </w:tc>
        <w:tc>
          <w:tcPr>
            <w:tcW w:w="1418" w:type="dxa"/>
            <w:shd w:val="clear" w:color="auto" w:fill="auto"/>
          </w:tcPr>
          <w:p w14:paraId="0941CED4" w14:textId="77777777" w:rsidR="000F4F82" w:rsidRPr="005F70FB" w:rsidRDefault="000F4F82" w:rsidP="00A551BF">
            <w:pPr>
              <w:pStyle w:val="TableCell0-0115Break"/>
              <w:rPr>
                <w:rStyle w:val="ChCharisSIL"/>
              </w:rPr>
            </w:pPr>
            <w:r w:rsidRPr="005F70FB">
              <w:rPr>
                <w:rStyle w:val="ChCharisSIL"/>
              </w:rPr>
              <w:t>əm.ˈpɐt̚</w:t>
            </w:r>
          </w:p>
        </w:tc>
        <w:tc>
          <w:tcPr>
            <w:tcW w:w="1361" w:type="dxa"/>
            <w:shd w:val="clear" w:color="auto" w:fill="auto"/>
          </w:tcPr>
          <w:p w14:paraId="3CA85FF3" w14:textId="77777777" w:rsidR="000F4F82" w:rsidRPr="005F70FB" w:rsidRDefault="000F4F82" w:rsidP="00A551BF">
            <w:pPr>
              <w:pStyle w:val="TableCell0-0115Break"/>
              <w:rPr>
                <w:rStyle w:val="ChSmallCaps"/>
              </w:rPr>
            </w:pPr>
            <w:r w:rsidRPr="005F70FB">
              <w:rPr>
                <w:rStyle w:val="ChSmallCaps"/>
              </w:rPr>
              <w:t>num.c</w:t>
            </w:r>
          </w:p>
        </w:tc>
        <w:tc>
          <w:tcPr>
            <w:tcW w:w="2438" w:type="dxa"/>
            <w:shd w:val="clear" w:color="auto" w:fill="auto"/>
          </w:tcPr>
          <w:p w14:paraId="2275CB51" w14:textId="77777777" w:rsidR="000F4F82" w:rsidRPr="005F70FB" w:rsidRDefault="000F4F82" w:rsidP="00A551BF">
            <w:pPr>
              <w:pStyle w:val="TableCell0-0115Break"/>
            </w:pPr>
            <w:r w:rsidRPr="005F70FB">
              <w:t>four</w:t>
            </w:r>
          </w:p>
        </w:tc>
      </w:tr>
      <w:tr w:rsidR="00AC23C4" w:rsidRPr="005F70FB" w14:paraId="4E79988F" w14:textId="77777777" w:rsidTr="00BC00CF">
        <w:tc>
          <w:tcPr>
            <w:tcW w:w="236" w:type="dxa"/>
            <w:shd w:val="clear" w:color="auto" w:fill="auto"/>
          </w:tcPr>
          <w:p w14:paraId="1D18334F" w14:textId="77777777" w:rsidR="000F4F82" w:rsidRPr="005F70FB" w:rsidRDefault="000F4F82" w:rsidP="00A551BF">
            <w:pPr>
              <w:pStyle w:val="TableCell0-0115Break"/>
              <w:rPr>
                <w:rStyle w:val="ExampleSource"/>
              </w:rPr>
            </w:pPr>
          </w:p>
        </w:tc>
        <w:tc>
          <w:tcPr>
            <w:tcW w:w="1247" w:type="dxa"/>
            <w:shd w:val="clear" w:color="auto" w:fill="auto"/>
          </w:tcPr>
          <w:p w14:paraId="44751A8B" w14:textId="77777777" w:rsidR="000F4F82" w:rsidRPr="005F70FB" w:rsidRDefault="000F4F82" w:rsidP="00A551BF">
            <w:pPr>
              <w:pStyle w:val="TableCell0-0115Break"/>
              <w:rPr>
                <w:rStyle w:val="ChItalBold"/>
              </w:rPr>
            </w:pPr>
            <w:r w:rsidRPr="005F70FB">
              <w:rPr>
                <w:rStyle w:val="ChItalBold"/>
              </w:rPr>
              <w:t>enak</w:t>
            </w:r>
          </w:p>
        </w:tc>
        <w:tc>
          <w:tcPr>
            <w:tcW w:w="1418" w:type="dxa"/>
            <w:shd w:val="clear" w:color="auto" w:fill="auto"/>
          </w:tcPr>
          <w:p w14:paraId="5B880CDA" w14:textId="77777777" w:rsidR="000F4F82" w:rsidRPr="005F70FB" w:rsidRDefault="000F4F82" w:rsidP="00A551BF">
            <w:pPr>
              <w:pStyle w:val="TableCell0-0115Break"/>
              <w:rPr>
                <w:rStyle w:val="ChCharisSIL"/>
              </w:rPr>
            </w:pPr>
            <w:r w:rsidRPr="005F70FB">
              <w:rPr>
                <w:rStyle w:val="ChCharisSIL"/>
              </w:rPr>
              <w:t>ˈɛ.nɐk̚</w:t>
            </w:r>
          </w:p>
        </w:tc>
        <w:tc>
          <w:tcPr>
            <w:tcW w:w="1361" w:type="dxa"/>
            <w:shd w:val="clear" w:color="auto" w:fill="auto"/>
          </w:tcPr>
          <w:p w14:paraId="0D61F68B"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023BE2D4" w14:textId="77777777" w:rsidR="000F4F82" w:rsidRPr="005F70FB" w:rsidRDefault="000F4F82" w:rsidP="00A551BF">
            <w:pPr>
              <w:pStyle w:val="TableCell0-0115Break"/>
            </w:pPr>
            <w:r w:rsidRPr="005F70FB">
              <w:t>be pleasant</w:t>
            </w:r>
          </w:p>
        </w:tc>
      </w:tr>
      <w:tr w:rsidR="00AC23C4" w:rsidRPr="005F70FB" w14:paraId="04A1C959" w14:textId="77777777" w:rsidTr="00BC00CF">
        <w:tc>
          <w:tcPr>
            <w:tcW w:w="236" w:type="dxa"/>
            <w:shd w:val="clear" w:color="auto" w:fill="auto"/>
          </w:tcPr>
          <w:p w14:paraId="29DE92F9"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5AB92FF3" w14:textId="77777777" w:rsidR="000F4F82" w:rsidRPr="005F70FB" w:rsidRDefault="000F4F82" w:rsidP="00A551BF">
            <w:pPr>
              <w:pStyle w:val="TableCell0-0115Break"/>
              <w:rPr>
                <w:rStyle w:val="ChItalBold"/>
              </w:rPr>
            </w:pPr>
            <w:r w:rsidRPr="005F70FB">
              <w:rPr>
                <w:rStyle w:val="ChItalBold"/>
              </w:rPr>
              <w:t>enam</w:t>
            </w:r>
          </w:p>
        </w:tc>
        <w:tc>
          <w:tcPr>
            <w:tcW w:w="1418" w:type="dxa"/>
            <w:shd w:val="clear" w:color="auto" w:fill="auto"/>
          </w:tcPr>
          <w:p w14:paraId="0D7160C9" w14:textId="77777777" w:rsidR="000F4F82" w:rsidRPr="005F70FB" w:rsidRDefault="000F4F82" w:rsidP="00A551BF">
            <w:pPr>
              <w:pStyle w:val="TableCell0-0115Break"/>
              <w:rPr>
                <w:rStyle w:val="ChCharisSIL"/>
              </w:rPr>
            </w:pPr>
            <w:r w:rsidRPr="005F70FB">
              <w:rPr>
                <w:rStyle w:val="ChCharisSIL"/>
              </w:rPr>
              <w:t>ɛ.ˈnɐm</w:t>
            </w:r>
          </w:p>
        </w:tc>
        <w:tc>
          <w:tcPr>
            <w:tcW w:w="1361" w:type="dxa"/>
            <w:shd w:val="clear" w:color="auto" w:fill="auto"/>
          </w:tcPr>
          <w:p w14:paraId="519ABAE3" w14:textId="77777777" w:rsidR="000F4F82" w:rsidRPr="005F70FB" w:rsidRDefault="000F4F82" w:rsidP="00A551BF">
            <w:pPr>
              <w:pStyle w:val="TableCell0-0115Break"/>
              <w:rPr>
                <w:rStyle w:val="ChSmallCaps"/>
              </w:rPr>
            </w:pPr>
            <w:r w:rsidRPr="005F70FB">
              <w:rPr>
                <w:rStyle w:val="ChSmallCaps"/>
              </w:rPr>
              <w:t>num.c</w:t>
            </w:r>
          </w:p>
        </w:tc>
        <w:tc>
          <w:tcPr>
            <w:tcW w:w="2438" w:type="dxa"/>
            <w:shd w:val="clear" w:color="auto" w:fill="auto"/>
          </w:tcPr>
          <w:p w14:paraId="38007553" w14:textId="77777777" w:rsidR="000F4F82" w:rsidRPr="005F70FB" w:rsidRDefault="000F4F82" w:rsidP="00A551BF">
            <w:pPr>
              <w:pStyle w:val="TableCell0-0115Break"/>
            </w:pPr>
            <w:r w:rsidRPr="005F70FB">
              <w:t>six</w:t>
            </w:r>
          </w:p>
        </w:tc>
      </w:tr>
      <w:tr w:rsidR="00AC23C4" w:rsidRPr="005F70FB" w14:paraId="5EBBB7A7" w14:textId="77777777" w:rsidTr="00BC00CF">
        <w:tc>
          <w:tcPr>
            <w:tcW w:w="236" w:type="dxa"/>
            <w:shd w:val="clear" w:color="auto" w:fill="auto"/>
          </w:tcPr>
          <w:p w14:paraId="4DB606CA" w14:textId="77777777" w:rsidR="000F4F82" w:rsidRPr="005F70FB" w:rsidRDefault="000F4F82" w:rsidP="000F4F82">
            <w:pPr>
              <w:pStyle w:val="TableCell0-2115ptBreak"/>
              <w:rPr>
                <w:rStyle w:val="ExampleSource"/>
              </w:rPr>
            </w:pPr>
          </w:p>
        </w:tc>
        <w:tc>
          <w:tcPr>
            <w:tcW w:w="1247" w:type="dxa"/>
            <w:shd w:val="clear" w:color="auto" w:fill="auto"/>
          </w:tcPr>
          <w:p w14:paraId="5B2F5AB5" w14:textId="77777777" w:rsidR="000F4F82" w:rsidRPr="005F70FB" w:rsidRDefault="000F4F82" w:rsidP="000F4F82">
            <w:pPr>
              <w:pStyle w:val="TableCell0-2115ptBreak"/>
              <w:rPr>
                <w:rStyle w:val="ChItalBold"/>
              </w:rPr>
            </w:pPr>
            <w:r w:rsidRPr="005F70FB">
              <w:rPr>
                <w:rStyle w:val="ChItalBold"/>
              </w:rPr>
              <w:t>epeng</w:t>
            </w:r>
          </w:p>
        </w:tc>
        <w:tc>
          <w:tcPr>
            <w:tcW w:w="1418" w:type="dxa"/>
            <w:shd w:val="clear" w:color="auto" w:fill="auto"/>
          </w:tcPr>
          <w:p w14:paraId="42B7BE1A" w14:textId="77777777" w:rsidR="000F4F82" w:rsidRPr="005F70FB" w:rsidRDefault="000F4F82" w:rsidP="000F4F82">
            <w:pPr>
              <w:pStyle w:val="TableCell0-2115ptBreak"/>
              <w:rPr>
                <w:rStyle w:val="ChCharisSIL"/>
              </w:rPr>
            </w:pPr>
            <w:r w:rsidRPr="005F70FB">
              <w:rPr>
                <w:rStyle w:val="ChCharisSIL"/>
              </w:rPr>
              <w:t>ˈɛ̞.pɛ̞ŋ</w:t>
            </w:r>
          </w:p>
        </w:tc>
        <w:tc>
          <w:tcPr>
            <w:tcW w:w="1361" w:type="dxa"/>
            <w:shd w:val="clear" w:color="auto" w:fill="auto"/>
          </w:tcPr>
          <w:p w14:paraId="1E04B7F3" w14:textId="77777777" w:rsidR="000F4F82" w:rsidRPr="005F70FB" w:rsidRDefault="000F4F82" w:rsidP="000F4F82">
            <w:pPr>
              <w:pStyle w:val="TableCell0-2115ptBreak"/>
              <w:rPr>
                <w:rStyle w:val="ChSmallCaps"/>
              </w:rPr>
            </w:pPr>
            <w:r w:rsidRPr="005F70FB">
              <w:rPr>
                <w:rStyle w:val="ChSmallCaps"/>
              </w:rPr>
              <w:t>v.mo(st)</w:t>
            </w:r>
          </w:p>
        </w:tc>
        <w:tc>
          <w:tcPr>
            <w:tcW w:w="2438" w:type="dxa"/>
            <w:shd w:val="clear" w:color="auto" w:fill="auto"/>
          </w:tcPr>
          <w:p w14:paraId="3611AA36" w14:textId="77777777" w:rsidR="000F4F82" w:rsidRPr="005F70FB" w:rsidRDefault="000F4F82" w:rsidP="000F4F82">
            <w:pPr>
              <w:pStyle w:val="TableCell0-2115ptBreak"/>
            </w:pPr>
            <w:r w:rsidRPr="005F70FB">
              <w:t>be important</w:t>
            </w:r>
          </w:p>
        </w:tc>
      </w:tr>
      <w:tr w:rsidR="00AC23C4" w:rsidRPr="005F70FB" w14:paraId="524C8731" w14:textId="77777777" w:rsidTr="00BC00CF">
        <w:tc>
          <w:tcPr>
            <w:tcW w:w="236" w:type="dxa"/>
            <w:shd w:val="clear" w:color="auto" w:fill="auto"/>
          </w:tcPr>
          <w:p w14:paraId="628159EF" w14:textId="77777777" w:rsidR="000F4F82" w:rsidRPr="005F70FB" w:rsidRDefault="000F4F82" w:rsidP="000F4F82">
            <w:pPr>
              <w:pStyle w:val="TableCell5-2"/>
              <w:rPr>
                <w:rStyle w:val="ExampleSource"/>
              </w:rPr>
            </w:pPr>
          </w:p>
        </w:tc>
        <w:tc>
          <w:tcPr>
            <w:tcW w:w="1247" w:type="dxa"/>
            <w:shd w:val="clear" w:color="auto" w:fill="auto"/>
          </w:tcPr>
          <w:p w14:paraId="1763FE9E" w14:textId="77777777" w:rsidR="000F4F82" w:rsidRPr="005F70FB" w:rsidRDefault="000F4F82" w:rsidP="000F4F82">
            <w:pPr>
              <w:pStyle w:val="TableCell2-2"/>
              <w:rPr>
                <w:rStyle w:val="ChBold"/>
              </w:rPr>
            </w:pPr>
            <w:r w:rsidRPr="005F70FB">
              <w:rPr>
                <w:rStyle w:val="ChBold"/>
              </w:rPr>
              <w:t>G</w:t>
            </w:r>
          </w:p>
        </w:tc>
        <w:tc>
          <w:tcPr>
            <w:tcW w:w="1418" w:type="dxa"/>
            <w:shd w:val="clear" w:color="auto" w:fill="auto"/>
          </w:tcPr>
          <w:p w14:paraId="722BB03D" w14:textId="77777777" w:rsidR="000F4F82" w:rsidRPr="005F70FB" w:rsidRDefault="000F4F82" w:rsidP="000F4F82">
            <w:pPr>
              <w:pStyle w:val="TableCell2-2"/>
            </w:pPr>
          </w:p>
        </w:tc>
        <w:tc>
          <w:tcPr>
            <w:tcW w:w="1361" w:type="dxa"/>
            <w:shd w:val="clear" w:color="auto" w:fill="auto"/>
          </w:tcPr>
          <w:p w14:paraId="111500E2" w14:textId="77777777" w:rsidR="000F4F82" w:rsidRPr="005F70FB" w:rsidRDefault="000F4F82" w:rsidP="000F4F82">
            <w:pPr>
              <w:pStyle w:val="TableCell2-2"/>
            </w:pPr>
          </w:p>
        </w:tc>
        <w:tc>
          <w:tcPr>
            <w:tcW w:w="2438" w:type="dxa"/>
            <w:shd w:val="clear" w:color="auto" w:fill="auto"/>
          </w:tcPr>
          <w:p w14:paraId="6DCFA727" w14:textId="77777777" w:rsidR="000F4F82" w:rsidRPr="005F70FB" w:rsidRDefault="000F4F82" w:rsidP="000F4F82">
            <w:pPr>
              <w:pStyle w:val="TableCell2-2"/>
            </w:pPr>
          </w:p>
        </w:tc>
      </w:tr>
      <w:tr w:rsidR="00AC23C4" w:rsidRPr="005F70FB" w14:paraId="6A52DA49" w14:textId="77777777" w:rsidTr="00BC00CF">
        <w:tc>
          <w:tcPr>
            <w:tcW w:w="236" w:type="dxa"/>
            <w:shd w:val="clear" w:color="auto" w:fill="auto"/>
          </w:tcPr>
          <w:p w14:paraId="5CEB3EBD" w14:textId="77777777" w:rsidR="000F4F82" w:rsidRPr="005F70FB" w:rsidRDefault="000F4F82" w:rsidP="00A551BF">
            <w:pPr>
              <w:pStyle w:val="TableCell0-0115Break"/>
              <w:rPr>
                <w:rStyle w:val="ExampleSource"/>
              </w:rPr>
            </w:pPr>
          </w:p>
        </w:tc>
        <w:tc>
          <w:tcPr>
            <w:tcW w:w="1247" w:type="dxa"/>
            <w:shd w:val="clear" w:color="auto" w:fill="auto"/>
          </w:tcPr>
          <w:p w14:paraId="47D2ADA1" w14:textId="77777777" w:rsidR="000F4F82" w:rsidRPr="005F70FB" w:rsidRDefault="000F4F82" w:rsidP="00A551BF">
            <w:pPr>
              <w:pStyle w:val="TableCell0-0115Break"/>
              <w:rPr>
                <w:rStyle w:val="ChItalBold"/>
              </w:rPr>
            </w:pPr>
            <w:r w:rsidRPr="005F70FB">
              <w:rPr>
                <w:rStyle w:val="ChItalBold"/>
              </w:rPr>
              <w:t>gaba</w:t>
            </w:r>
          </w:p>
        </w:tc>
        <w:tc>
          <w:tcPr>
            <w:tcW w:w="1418" w:type="dxa"/>
            <w:shd w:val="clear" w:color="auto" w:fill="auto"/>
          </w:tcPr>
          <w:p w14:paraId="785BD293" w14:textId="77777777" w:rsidR="000F4F82" w:rsidRPr="005F70FB" w:rsidRDefault="000F4F82" w:rsidP="00A551BF">
            <w:pPr>
              <w:pStyle w:val="TableCell0-0115Break"/>
              <w:rPr>
                <w:rStyle w:val="ChCharisSIL"/>
              </w:rPr>
            </w:pPr>
            <w:r w:rsidRPr="005F70FB">
              <w:rPr>
                <w:rStyle w:val="ChCharisSIL"/>
              </w:rPr>
              <w:t>ˈga.ba</w:t>
            </w:r>
          </w:p>
        </w:tc>
        <w:tc>
          <w:tcPr>
            <w:tcW w:w="1361" w:type="dxa"/>
            <w:shd w:val="clear" w:color="auto" w:fill="auto"/>
          </w:tcPr>
          <w:p w14:paraId="75AA507A"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21DE5AEC" w14:textId="77777777" w:rsidR="000F4F82" w:rsidRPr="005F70FB" w:rsidRDefault="000F4F82" w:rsidP="00A551BF">
            <w:pPr>
              <w:pStyle w:val="TableCell0-0115Break"/>
            </w:pPr>
            <w:r w:rsidRPr="005F70FB">
              <w:t>unhulled paddy</w:t>
            </w:r>
          </w:p>
        </w:tc>
      </w:tr>
      <w:tr w:rsidR="00AC23C4" w:rsidRPr="005F70FB" w14:paraId="548C07F6" w14:textId="77777777" w:rsidTr="00BC00CF">
        <w:tc>
          <w:tcPr>
            <w:tcW w:w="236" w:type="dxa"/>
            <w:shd w:val="clear" w:color="auto" w:fill="auto"/>
          </w:tcPr>
          <w:p w14:paraId="078D1876" w14:textId="77777777" w:rsidR="000F4F82" w:rsidRPr="005F70FB" w:rsidRDefault="000F4F82" w:rsidP="00A551BF">
            <w:pPr>
              <w:pStyle w:val="TableCell0-0115Break"/>
              <w:rPr>
                <w:rStyle w:val="ExampleSource"/>
              </w:rPr>
            </w:pPr>
          </w:p>
        </w:tc>
        <w:tc>
          <w:tcPr>
            <w:tcW w:w="1247" w:type="dxa"/>
            <w:shd w:val="clear" w:color="auto" w:fill="auto"/>
          </w:tcPr>
          <w:p w14:paraId="4AF01699" w14:textId="77777777" w:rsidR="000F4F82" w:rsidRPr="005F70FB" w:rsidRDefault="000F4F82" w:rsidP="00A551BF">
            <w:pPr>
              <w:pStyle w:val="TableCell0-0115Break"/>
              <w:rPr>
                <w:rStyle w:val="ChItalBold"/>
              </w:rPr>
            </w:pPr>
            <w:r w:rsidRPr="005F70FB">
              <w:rPr>
                <w:rStyle w:val="ChItalBold"/>
              </w:rPr>
              <w:t>gabung</w:t>
            </w:r>
          </w:p>
        </w:tc>
        <w:tc>
          <w:tcPr>
            <w:tcW w:w="1418" w:type="dxa"/>
            <w:shd w:val="clear" w:color="auto" w:fill="auto"/>
          </w:tcPr>
          <w:p w14:paraId="779FBA1B" w14:textId="77777777" w:rsidR="000F4F82" w:rsidRPr="005F70FB" w:rsidRDefault="000F4F82" w:rsidP="00A551BF">
            <w:pPr>
              <w:pStyle w:val="TableCell0-0115Break"/>
              <w:rPr>
                <w:rStyle w:val="ChCharisSIL"/>
              </w:rPr>
            </w:pPr>
            <w:r w:rsidRPr="005F70FB">
              <w:rPr>
                <w:rStyle w:val="ChCharisSIL"/>
              </w:rPr>
              <w:t>ˈga.bʊŋ</w:t>
            </w:r>
          </w:p>
        </w:tc>
        <w:tc>
          <w:tcPr>
            <w:tcW w:w="1361" w:type="dxa"/>
            <w:shd w:val="clear" w:color="auto" w:fill="auto"/>
          </w:tcPr>
          <w:p w14:paraId="45B3856F"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1312D542" w14:textId="77777777" w:rsidR="000F4F82" w:rsidRPr="005F70FB" w:rsidRDefault="000F4F82" w:rsidP="00A551BF">
            <w:pPr>
              <w:pStyle w:val="TableCell0-0115Break"/>
            </w:pPr>
            <w:r w:rsidRPr="005F70FB">
              <w:t>join</w:t>
            </w:r>
          </w:p>
        </w:tc>
      </w:tr>
      <w:tr w:rsidR="00AC23C4" w:rsidRPr="005F70FB" w14:paraId="3167EB9F" w14:textId="77777777" w:rsidTr="00BC00CF">
        <w:tc>
          <w:tcPr>
            <w:tcW w:w="236" w:type="dxa"/>
            <w:shd w:val="clear" w:color="auto" w:fill="auto"/>
          </w:tcPr>
          <w:p w14:paraId="1B1A510B" w14:textId="77777777" w:rsidR="000F4F82" w:rsidRPr="005F70FB" w:rsidRDefault="000F4F82" w:rsidP="00A551BF">
            <w:pPr>
              <w:pStyle w:val="TableCell0-0115Break"/>
              <w:rPr>
                <w:rStyle w:val="ExampleSource"/>
              </w:rPr>
            </w:pPr>
          </w:p>
        </w:tc>
        <w:tc>
          <w:tcPr>
            <w:tcW w:w="1247" w:type="dxa"/>
            <w:shd w:val="clear" w:color="auto" w:fill="auto"/>
          </w:tcPr>
          <w:p w14:paraId="5BA3E351" w14:textId="77777777" w:rsidR="000F4F82" w:rsidRPr="005F70FB" w:rsidRDefault="000F4F82" w:rsidP="00A551BF">
            <w:pPr>
              <w:pStyle w:val="TableCell0-0115Break"/>
              <w:rPr>
                <w:rStyle w:val="ChItalBold"/>
              </w:rPr>
            </w:pPr>
            <w:r w:rsidRPr="005F70FB">
              <w:rPr>
                <w:rStyle w:val="ChItalBold"/>
              </w:rPr>
              <w:t>gagal</w:t>
            </w:r>
          </w:p>
        </w:tc>
        <w:tc>
          <w:tcPr>
            <w:tcW w:w="1418" w:type="dxa"/>
            <w:shd w:val="clear" w:color="auto" w:fill="auto"/>
          </w:tcPr>
          <w:p w14:paraId="39548FD7" w14:textId="77777777" w:rsidR="000F4F82" w:rsidRPr="005F70FB" w:rsidRDefault="000F4F82" w:rsidP="00A551BF">
            <w:pPr>
              <w:pStyle w:val="TableCell0-0115Break"/>
              <w:rPr>
                <w:rStyle w:val="ChCharisSIL"/>
              </w:rPr>
            </w:pPr>
            <w:r w:rsidRPr="005F70FB">
              <w:rPr>
                <w:rStyle w:val="ChCharisSIL"/>
              </w:rPr>
              <w:t>ˈga.gɐl</w:t>
            </w:r>
          </w:p>
        </w:tc>
        <w:tc>
          <w:tcPr>
            <w:tcW w:w="1361" w:type="dxa"/>
            <w:shd w:val="clear" w:color="auto" w:fill="auto"/>
          </w:tcPr>
          <w:p w14:paraId="7C1EF6C8"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4AEE4207" w14:textId="77777777" w:rsidR="000F4F82" w:rsidRPr="005F70FB" w:rsidRDefault="000F4F82" w:rsidP="00A551BF">
            <w:pPr>
              <w:pStyle w:val="TableCell0-0115Break"/>
            </w:pPr>
            <w:r w:rsidRPr="005F70FB">
              <w:t>fail</w:t>
            </w:r>
          </w:p>
        </w:tc>
      </w:tr>
      <w:tr w:rsidR="00AC23C4" w:rsidRPr="005F70FB" w14:paraId="31AC38EE" w14:textId="77777777" w:rsidTr="00BC00CF">
        <w:tc>
          <w:tcPr>
            <w:tcW w:w="236" w:type="dxa"/>
            <w:shd w:val="clear" w:color="auto" w:fill="auto"/>
          </w:tcPr>
          <w:p w14:paraId="7AC70DDF" w14:textId="77777777" w:rsidR="000F4F82" w:rsidRPr="005F70FB" w:rsidRDefault="000F4F82" w:rsidP="00A551BF">
            <w:pPr>
              <w:pStyle w:val="TableCell0-0115Break"/>
              <w:rPr>
                <w:rStyle w:val="ExampleSource"/>
              </w:rPr>
            </w:pPr>
          </w:p>
        </w:tc>
        <w:tc>
          <w:tcPr>
            <w:tcW w:w="1247" w:type="dxa"/>
            <w:shd w:val="clear" w:color="auto" w:fill="auto"/>
          </w:tcPr>
          <w:p w14:paraId="416C1F6B" w14:textId="77777777" w:rsidR="000F4F82" w:rsidRPr="005F70FB" w:rsidRDefault="000F4F82" w:rsidP="00A551BF">
            <w:pPr>
              <w:pStyle w:val="TableCell0-0115Break"/>
              <w:rPr>
                <w:rStyle w:val="ChItalBold"/>
              </w:rPr>
            </w:pPr>
            <w:r w:rsidRPr="005F70FB">
              <w:rPr>
                <w:rStyle w:val="ChItalBold"/>
              </w:rPr>
              <w:t>gale</w:t>
            </w:r>
          </w:p>
        </w:tc>
        <w:tc>
          <w:tcPr>
            <w:tcW w:w="1418" w:type="dxa"/>
            <w:shd w:val="clear" w:color="auto" w:fill="auto"/>
          </w:tcPr>
          <w:p w14:paraId="6BFE2C00" w14:textId="77777777" w:rsidR="000F4F82" w:rsidRPr="005F70FB" w:rsidRDefault="000F4F82" w:rsidP="00A551BF">
            <w:pPr>
              <w:pStyle w:val="TableCell0-0115Break"/>
              <w:rPr>
                <w:rStyle w:val="ChCharisSIL"/>
              </w:rPr>
            </w:pPr>
            <w:r w:rsidRPr="005F70FB">
              <w:rPr>
                <w:rStyle w:val="ChCharisSIL"/>
              </w:rPr>
              <w:t>ˈga.lɛ̞</w:t>
            </w:r>
          </w:p>
        </w:tc>
        <w:tc>
          <w:tcPr>
            <w:tcW w:w="1361" w:type="dxa"/>
            <w:shd w:val="clear" w:color="auto" w:fill="auto"/>
          </w:tcPr>
          <w:p w14:paraId="10EAFDEE"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221C45BD" w14:textId="77777777" w:rsidR="000F4F82" w:rsidRPr="005F70FB" w:rsidRDefault="000F4F82" w:rsidP="00A551BF">
            <w:pPr>
              <w:pStyle w:val="TableCell0-0115Break"/>
            </w:pPr>
            <w:r w:rsidRPr="005F70FB">
              <w:t>dig up</w:t>
            </w:r>
          </w:p>
        </w:tc>
      </w:tr>
      <w:tr w:rsidR="00AC23C4" w:rsidRPr="005F70FB" w14:paraId="172B4054" w14:textId="77777777" w:rsidTr="00BC00CF">
        <w:tc>
          <w:tcPr>
            <w:tcW w:w="236" w:type="dxa"/>
            <w:shd w:val="clear" w:color="auto" w:fill="auto"/>
          </w:tcPr>
          <w:p w14:paraId="3710D110" w14:textId="77777777" w:rsidR="000F4F82" w:rsidRPr="005F70FB" w:rsidRDefault="000F4F82" w:rsidP="00A551BF">
            <w:pPr>
              <w:pStyle w:val="TableCell0-0115Break"/>
              <w:rPr>
                <w:rStyle w:val="ExampleSource"/>
              </w:rPr>
            </w:pPr>
          </w:p>
        </w:tc>
        <w:tc>
          <w:tcPr>
            <w:tcW w:w="1247" w:type="dxa"/>
            <w:shd w:val="clear" w:color="auto" w:fill="auto"/>
          </w:tcPr>
          <w:p w14:paraId="1B311B0C" w14:textId="77777777" w:rsidR="000F4F82" w:rsidRPr="005F70FB" w:rsidRDefault="000F4F82" w:rsidP="00A551BF">
            <w:pPr>
              <w:pStyle w:val="TableCell0-0115Break"/>
              <w:rPr>
                <w:rStyle w:val="ChItalBold"/>
              </w:rPr>
            </w:pPr>
            <w:r w:rsidRPr="005F70FB">
              <w:rPr>
                <w:rStyle w:val="ChItalBold"/>
              </w:rPr>
              <w:t>gambar</w:t>
            </w:r>
          </w:p>
        </w:tc>
        <w:tc>
          <w:tcPr>
            <w:tcW w:w="1418" w:type="dxa"/>
            <w:shd w:val="clear" w:color="auto" w:fill="auto"/>
          </w:tcPr>
          <w:p w14:paraId="45E752BB" w14:textId="77777777" w:rsidR="000F4F82" w:rsidRPr="005F70FB" w:rsidRDefault="000F4F82" w:rsidP="00A551BF">
            <w:pPr>
              <w:pStyle w:val="TableCell0-0115Break"/>
              <w:rPr>
                <w:rStyle w:val="ChCharisSIL"/>
              </w:rPr>
            </w:pPr>
            <w:r w:rsidRPr="005F70FB">
              <w:rPr>
                <w:rStyle w:val="ChCharisSIL"/>
              </w:rPr>
              <w:t>ˈgɐm.bɐr̥</w:t>
            </w:r>
          </w:p>
        </w:tc>
        <w:tc>
          <w:tcPr>
            <w:tcW w:w="1361" w:type="dxa"/>
            <w:shd w:val="clear" w:color="auto" w:fill="auto"/>
          </w:tcPr>
          <w:p w14:paraId="565DB2B0" w14:textId="77777777" w:rsidR="000F4F82" w:rsidRPr="005F70FB" w:rsidRDefault="00EF5532" w:rsidP="00A551BF">
            <w:pPr>
              <w:pStyle w:val="TableCell0-0115Break"/>
              <w:rPr>
                <w:rStyle w:val="ChSmallCaps"/>
              </w:rPr>
            </w:pPr>
            <w:r w:rsidRPr="005F70FB">
              <w:rPr>
                <w:rStyle w:val="ChSmallCaps"/>
              </w:rPr>
              <w:t>n/v.bi</w:t>
            </w:r>
          </w:p>
        </w:tc>
        <w:tc>
          <w:tcPr>
            <w:tcW w:w="2438" w:type="dxa"/>
            <w:shd w:val="clear" w:color="auto" w:fill="auto"/>
          </w:tcPr>
          <w:p w14:paraId="639CF336" w14:textId="77777777" w:rsidR="000F4F82" w:rsidRPr="005F70FB" w:rsidRDefault="000F4F82" w:rsidP="00A551BF">
            <w:pPr>
              <w:pStyle w:val="TableCell0-0115Break"/>
            </w:pPr>
            <w:r w:rsidRPr="005F70FB">
              <w:t>draw</w:t>
            </w:r>
            <w:r w:rsidR="00EF5532" w:rsidRPr="005F70FB">
              <w:t>ing</w:t>
            </w:r>
            <w:r w:rsidRPr="005F70FB">
              <w:t xml:space="preserve"> / </w:t>
            </w:r>
            <w:r w:rsidR="00EF5532" w:rsidRPr="005F70FB">
              <w:t>draw</w:t>
            </w:r>
          </w:p>
        </w:tc>
      </w:tr>
      <w:tr w:rsidR="00AC23C4" w:rsidRPr="005F70FB" w14:paraId="1FD4CC0A" w14:textId="77777777" w:rsidTr="00BC00CF">
        <w:tc>
          <w:tcPr>
            <w:tcW w:w="236" w:type="dxa"/>
            <w:shd w:val="clear" w:color="auto" w:fill="auto"/>
          </w:tcPr>
          <w:p w14:paraId="714F8498" w14:textId="77777777" w:rsidR="000F4F82" w:rsidRPr="005F70FB" w:rsidRDefault="000F4F82" w:rsidP="00A551BF">
            <w:pPr>
              <w:pStyle w:val="TableCell0-0115Break"/>
              <w:rPr>
                <w:rStyle w:val="ExampleSource"/>
              </w:rPr>
            </w:pPr>
          </w:p>
        </w:tc>
        <w:tc>
          <w:tcPr>
            <w:tcW w:w="1247" w:type="dxa"/>
            <w:shd w:val="clear" w:color="auto" w:fill="auto"/>
          </w:tcPr>
          <w:p w14:paraId="129EB043" w14:textId="77777777" w:rsidR="000F4F82" w:rsidRPr="005F70FB" w:rsidRDefault="000F4F82" w:rsidP="00A551BF">
            <w:pPr>
              <w:pStyle w:val="TableCell0-0115Break"/>
              <w:rPr>
                <w:rStyle w:val="ChItalBold"/>
              </w:rPr>
            </w:pPr>
            <w:r w:rsidRPr="005F70FB">
              <w:rPr>
                <w:rStyle w:val="ChItalBold"/>
              </w:rPr>
              <w:t>gampang</w:t>
            </w:r>
          </w:p>
        </w:tc>
        <w:tc>
          <w:tcPr>
            <w:tcW w:w="1418" w:type="dxa"/>
            <w:shd w:val="clear" w:color="auto" w:fill="auto"/>
          </w:tcPr>
          <w:p w14:paraId="6CDCA353" w14:textId="77777777" w:rsidR="000F4F82" w:rsidRPr="005F70FB" w:rsidRDefault="000F4F82" w:rsidP="00A551BF">
            <w:pPr>
              <w:pStyle w:val="TableCell0-0115Break"/>
              <w:rPr>
                <w:rStyle w:val="ChCharisSIL"/>
              </w:rPr>
            </w:pPr>
            <w:r w:rsidRPr="005F70FB">
              <w:rPr>
                <w:rStyle w:val="ChCharisSIL"/>
              </w:rPr>
              <w:t>ˈgɐm.pɐŋ</w:t>
            </w:r>
          </w:p>
        </w:tc>
        <w:tc>
          <w:tcPr>
            <w:tcW w:w="1361" w:type="dxa"/>
            <w:shd w:val="clear" w:color="auto" w:fill="auto"/>
          </w:tcPr>
          <w:p w14:paraId="67728EB4"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30D96A6E" w14:textId="77777777" w:rsidR="000F4F82" w:rsidRPr="005F70FB" w:rsidRDefault="000F4F82" w:rsidP="00A551BF">
            <w:pPr>
              <w:pStyle w:val="TableCell0-0115Break"/>
            </w:pPr>
            <w:r w:rsidRPr="005F70FB">
              <w:t>be easy</w:t>
            </w:r>
          </w:p>
        </w:tc>
      </w:tr>
      <w:tr w:rsidR="00AC23C4" w:rsidRPr="005F70FB" w14:paraId="34B9D304" w14:textId="77777777" w:rsidTr="00BC00CF">
        <w:tc>
          <w:tcPr>
            <w:tcW w:w="236" w:type="dxa"/>
            <w:shd w:val="clear" w:color="auto" w:fill="auto"/>
          </w:tcPr>
          <w:p w14:paraId="41A45973" w14:textId="77777777" w:rsidR="000F4F82" w:rsidRPr="005F70FB" w:rsidRDefault="000F4F82" w:rsidP="00A551BF">
            <w:pPr>
              <w:pStyle w:val="TableCell0-0115Break"/>
              <w:rPr>
                <w:rStyle w:val="ExampleSource"/>
              </w:rPr>
            </w:pPr>
          </w:p>
        </w:tc>
        <w:tc>
          <w:tcPr>
            <w:tcW w:w="1247" w:type="dxa"/>
            <w:shd w:val="clear" w:color="auto" w:fill="auto"/>
          </w:tcPr>
          <w:p w14:paraId="590864FF" w14:textId="77777777" w:rsidR="000F4F82" w:rsidRPr="005F70FB" w:rsidRDefault="000F4F82" w:rsidP="00A551BF">
            <w:pPr>
              <w:pStyle w:val="TableCell0-0115Break"/>
              <w:rPr>
                <w:rStyle w:val="ChItalBold"/>
              </w:rPr>
            </w:pPr>
            <w:r w:rsidRPr="005F70FB">
              <w:rPr>
                <w:rStyle w:val="ChItalBold"/>
              </w:rPr>
              <w:t>ganas</w:t>
            </w:r>
          </w:p>
        </w:tc>
        <w:tc>
          <w:tcPr>
            <w:tcW w:w="1418" w:type="dxa"/>
            <w:shd w:val="clear" w:color="auto" w:fill="auto"/>
          </w:tcPr>
          <w:p w14:paraId="32176AC5" w14:textId="77777777" w:rsidR="000F4F82" w:rsidRPr="005F70FB" w:rsidRDefault="000F4F82" w:rsidP="00A551BF">
            <w:pPr>
              <w:pStyle w:val="TableCell0-0115Break"/>
              <w:rPr>
                <w:rStyle w:val="ChCharisSIL"/>
              </w:rPr>
            </w:pPr>
            <w:r w:rsidRPr="005F70FB">
              <w:rPr>
                <w:rStyle w:val="ChCharisSIL"/>
              </w:rPr>
              <w:t>ˈga.nɐs</w:t>
            </w:r>
          </w:p>
        </w:tc>
        <w:tc>
          <w:tcPr>
            <w:tcW w:w="1361" w:type="dxa"/>
            <w:shd w:val="clear" w:color="auto" w:fill="auto"/>
          </w:tcPr>
          <w:p w14:paraId="4767E321"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781417A" w14:textId="77777777" w:rsidR="000F4F82" w:rsidRPr="005F70FB" w:rsidRDefault="000F4F82" w:rsidP="00A551BF">
            <w:pPr>
              <w:pStyle w:val="TableCell0-0115Break"/>
            </w:pPr>
            <w:r w:rsidRPr="005F70FB">
              <w:t>feel furious (about)</w:t>
            </w:r>
          </w:p>
        </w:tc>
      </w:tr>
      <w:tr w:rsidR="00AC23C4" w:rsidRPr="005F70FB" w14:paraId="10565613" w14:textId="77777777" w:rsidTr="00BC00CF">
        <w:tc>
          <w:tcPr>
            <w:tcW w:w="236" w:type="dxa"/>
            <w:shd w:val="clear" w:color="auto" w:fill="auto"/>
          </w:tcPr>
          <w:p w14:paraId="57E1174B" w14:textId="77777777" w:rsidR="000F4F82" w:rsidRPr="005F70FB" w:rsidRDefault="000F4F82" w:rsidP="00A551BF">
            <w:pPr>
              <w:pStyle w:val="TableCell0-0115Break"/>
              <w:rPr>
                <w:rStyle w:val="ExampleSource"/>
              </w:rPr>
            </w:pPr>
          </w:p>
        </w:tc>
        <w:tc>
          <w:tcPr>
            <w:tcW w:w="1247" w:type="dxa"/>
            <w:shd w:val="clear" w:color="auto" w:fill="auto"/>
          </w:tcPr>
          <w:p w14:paraId="71478617" w14:textId="77777777" w:rsidR="000F4F82" w:rsidRPr="005F70FB" w:rsidRDefault="000F4F82" w:rsidP="00A551BF">
            <w:pPr>
              <w:pStyle w:val="TableCell0-0115Break"/>
              <w:rPr>
                <w:rStyle w:val="ChItalBold"/>
              </w:rPr>
            </w:pPr>
            <w:r w:rsidRPr="005F70FB">
              <w:rPr>
                <w:rStyle w:val="ChItalBold"/>
              </w:rPr>
              <w:t>gandeng</w:t>
            </w:r>
          </w:p>
        </w:tc>
        <w:tc>
          <w:tcPr>
            <w:tcW w:w="1418" w:type="dxa"/>
            <w:shd w:val="clear" w:color="auto" w:fill="auto"/>
          </w:tcPr>
          <w:p w14:paraId="5FF00522" w14:textId="77777777" w:rsidR="000F4F82" w:rsidRPr="005F70FB" w:rsidRDefault="000F4F82" w:rsidP="00A551BF">
            <w:pPr>
              <w:pStyle w:val="TableCell0-0115Break"/>
              <w:rPr>
                <w:rStyle w:val="ChCharisSIL"/>
              </w:rPr>
            </w:pPr>
            <w:r w:rsidRPr="005F70FB">
              <w:rPr>
                <w:rStyle w:val="ChCharisSIL"/>
              </w:rPr>
              <w:t>ˈgɐn.dɛ̞ŋ</w:t>
            </w:r>
          </w:p>
        </w:tc>
        <w:tc>
          <w:tcPr>
            <w:tcW w:w="1361" w:type="dxa"/>
            <w:shd w:val="clear" w:color="auto" w:fill="auto"/>
          </w:tcPr>
          <w:p w14:paraId="1601CF08"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5E702C0A" w14:textId="77777777" w:rsidR="000F4F82" w:rsidRPr="005F70FB" w:rsidRDefault="000F4F82" w:rsidP="00A551BF">
            <w:pPr>
              <w:pStyle w:val="TableCell0-0115Break"/>
            </w:pPr>
            <w:r w:rsidRPr="005F70FB">
              <w:t>hold</w:t>
            </w:r>
          </w:p>
        </w:tc>
      </w:tr>
      <w:tr w:rsidR="00AC23C4" w:rsidRPr="005F70FB" w14:paraId="1636B24D" w14:textId="77777777" w:rsidTr="00BC00CF">
        <w:tc>
          <w:tcPr>
            <w:tcW w:w="236" w:type="dxa"/>
            <w:shd w:val="clear" w:color="auto" w:fill="auto"/>
          </w:tcPr>
          <w:p w14:paraId="5B30D398" w14:textId="77777777" w:rsidR="000F4F82" w:rsidRPr="005F70FB" w:rsidRDefault="000F4F82" w:rsidP="00A551BF">
            <w:pPr>
              <w:pStyle w:val="TableCell0-0115Break"/>
              <w:rPr>
                <w:rStyle w:val="ExampleSource"/>
              </w:rPr>
            </w:pPr>
          </w:p>
        </w:tc>
        <w:tc>
          <w:tcPr>
            <w:tcW w:w="1247" w:type="dxa"/>
            <w:shd w:val="clear" w:color="auto" w:fill="auto"/>
          </w:tcPr>
          <w:p w14:paraId="7B324D00" w14:textId="77777777" w:rsidR="000F4F82" w:rsidRPr="005F70FB" w:rsidRDefault="000F4F82" w:rsidP="00A551BF">
            <w:pPr>
              <w:pStyle w:val="TableCell0-0115Break"/>
              <w:rPr>
                <w:rStyle w:val="ChItalBold"/>
              </w:rPr>
            </w:pPr>
            <w:r w:rsidRPr="005F70FB">
              <w:rPr>
                <w:rStyle w:val="ChItalBold"/>
              </w:rPr>
              <w:t>ganggu</w:t>
            </w:r>
          </w:p>
        </w:tc>
        <w:tc>
          <w:tcPr>
            <w:tcW w:w="1418" w:type="dxa"/>
            <w:shd w:val="clear" w:color="auto" w:fill="auto"/>
          </w:tcPr>
          <w:p w14:paraId="53C0F096" w14:textId="77777777" w:rsidR="000F4F82" w:rsidRPr="005F70FB" w:rsidRDefault="000F4F82" w:rsidP="00A551BF">
            <w:pPr>
              <w:pStyle w:val="TableCell0-0115Break"/>
              <w:rPr>
                <w:rStyle w:val="ChCharisSIL"/>
              </w:rPr>
            </w:pPr>
            <w:r w:rsidRPr="005F70FB">
              <w:rPr>
                <w:rStyle w:val="ChCharisSIL"/>
              </w:rPr>
              <w:t>ˈgɐŋ.gu</w:t>
            </w:r>
          </w:p>
        </w:tc>
        <w:tc>
          <w:tcPr>
            <w:tcW w:w="1361" w:type="dxa"/>
            <w:shd w:val="clear" w:color="auto" w:fill="auto"/>
          </w:tcPr>
          <w:p w14:paraId="2BDA8070"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87E0946" w14:textId="77777777" w:rsidR="000F4F82" w:rsidRPr="005F70FB" w:rsidRDefault="000F4F82" w:rsidP="00A551BF">
            <w:pPr>
              <w:pStyle w:val="TableCell0-0115Break"/>
            </w:pPr>
            <w:r w:rsidRPr="005F70FB">
              <w:t>disturb</w:t>
            </w:r>
          </w:p>
        </w:tc>
      </w:tr>
      <w:tr w:rsidR="00AC23C4" w:rsidRPr="005F70FB" w14:paraId="04344B61" w14:textId="77777777" w:rsidTr="00BC00CF">
        <w:tc>
          <w:tcPr>
            <w:tcW w:w="236" w:type="dxa"/>
            <w:shd w:val="clear" w:color="auto" w:fill="auto"/>
          </w:tcPr>
          <w:p w14:paraId="4B62EECA" w14:textId="77777777" w:rsidR="000F4F82" w:rsidRPr="005F70FB" w:rsidRDefault="000F4F82" w:rsidP="00A551BF">
            <w:pPr>
              <w:pStyle w:val="TableCell0-0115Break"/>
              <w:rPr>
                <w:rStyle w:val="ExampleSource"/>
              </w:rPr>
            </w:pPr>
          </w:p>
        </w:tc>
        <w:tc>
          <w:tcPr>
            <w:tcW w:w="1247" w:type="dxa"/>
            <w:shd w:val="clear" w:color="auto" w:fill="auto"/>
          </w:tcPr>
          <w:p w14:paraId="2D6FABC7" w14:textId="77777777" w:rsidR="000F4F82" w:rsidRPr="005F70FB" w:rsidRDefault="000F4F82" w:rsidP="00A551BF">
            <w:pPr>
              <w:pStyle w:val="TableCell0-0115Break"/>
              <w:rPr>
                <w:rStyle w:val="ChItalBold"/>
              </w:rPr>
            </w:pPr>
            <w:r w:rsidRPr="005F70FB">
              <w:rPr>
                <w:rStyle w:val="ChItalBold"/>
              </w:rPr>
              <w:t>ganjal</w:t>
            </w:r>
          </w:p>
        </w:tc>
        <w:tc>
          <w:tcPr>
            <w:tcW w:w="1418" w:type="dxa"/>
            <w:shd w:val="clear" w:color="auto" w:fill="auto"/>
          </w:tcPr>
          <w:p w14:paraId="301DB674" w14:textId="77777777" w:rsidR="000F4F82" w:rsidRPr="005F70FB" w:rsidRDefault="000F4F82" w:rsidP="00A551BF">
            <w:pPr>
              <w:pStyle w:val="TableCell0-0115Break"/>
              <w:rPr>
                <w:rStyle w:val="ChCharisSIL"/>
              </w:rPr>
            </w:pPr>
            <w:r w:rsidRPr="005F70FB">
              <w:rPr>
                <w:rStyle w:val="ChCharisSIL"/>
              </w:rPr>
              <w:t>ˈgɐn.dʒɐl</w:t>
            </w:r>
          </w:p>
        </w:tc>
        <w:tc>
          <w:tcPr>
            <w:tcW w:w="1361" w:type="dxa"/>
            <w:shd w:val="clear" w:color="auto" w:fill="auto"/>
          </w:tcPr>
          <w:p w14:paraId="7EED4CB7"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0A4FABE" w14:textId="77777777" w:rsidR="000F4F82" w:rsidRPr="005F70FB" w:rsidRDefault="000F4F82" w:rsidP="00A551BF">
            <w:pPr>
              <w:pStyle w:val="TableCell0-0115Break"/>
            </w:pPr>
            <w:r w:rsidRPr="005F70FB">
              <w:t>prop up</w:t>
            </w:r>
          </w:p>
        </w:tc>
      </w:tr>
      <w:tr w:rsidR="00AC23C4" w:rsidRPr="005F70FB" w14:paraId="1DC503DE" w14:textId="77777777" w:rsidTr="00BC00CF">
        <w:tc>
          <w:tcPr>
            <w:tcW w:w="236" w:type="dxa"/>
            <w:shd w:val="clear" w:color="auto" w:fill="auto"/>
          </w:tcPr>
          <w:p w14:paraId="653C818E" w14:textId="77777777" w:rsidR="000F4F82" w:rsidRPr="005F70FB" w:rsidRDefault="000F4F82" w:rsidP="00A551BF">
            <w:pPr>
              <w:pStyle w:val="TableCell0-0115Break"/>
              <w:rPr>
                <w:rStyle w:val="ExampleSource"/>
              </w:rPr>
            </w:pPr>
          </w:p>
        </w:tc>
        <w:tc>
          <w:tcPr>
            <w:tcW w:w="1247" w:type="dxa"/>
            <w:shd w:val="clear" w:color="auto" w:fill="auto"/>
          </w:tcPr>
          <w:p w14:paraId="5D432310" w14:textId="77777777" w:rsidR="000F4F82" w:rsidRPr="005F70FB" w:rsidRDefault="000F4F82" w:rsidP="00A551BF">
            <w:pPr>
              <w:pStyle w:val="TableCell0-0115Break"/>
              <w:rPr>
                <w:rStyle w:val="ChItalBold"/>
              </w:rPr>
            </w:pPr>
            <w:r w:rsidRPr="005F70FB">
              <w:rPr>
                <w:rStyle w:val="ChItalBold"/>
              </w:rPr>
              <w:t>ganteng</w:t>
            </w:r>
          </w:p>
        </w:tc>
        <w:tc>
          <w:tcPr>
            <w:tcW w:w="1418" w:type="dxa"/>
            <w:shd w:val="clear" w:color="auto" w:fill="auto"/>
          </w:tcPr>
          <w:p w14:paraId="73A50E07" w14:textId="77777777" w:rsidR="000F4F82" w:rsidRPr="005F70FB" w:rsidRDefault="000F4F82" w:rsidP="00A551BF">
            <w:pPr>
              <w:pStyle w:val="TableCell0-0115Break"/>
              <w:rPr>
                <w:rStyle w:val="ChCharisSIL"/>
              </w:rPr>
            </w:pPr>
            <w:r w:rsidRPr="005F70FB">
              <w:rPr>
                <w:rStyle w:val="ChCharisSIL"/>
              </w:rPr>
              <w:t>ˈgɐn.tɛ̞ŋ</w:t>
            </w:r>
          </w:p>
        </w:tc>
        <w:tc>
          <w:tcPr>
            <w:tcW w:w="1361" w:type="dxa"/>
            <w:shd w:val="clear" w:color="auto" w:fill="auto"/>
          </w:tcPr>
          <w:p w14:paraId="1E180DFE"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1BDD8F09" w14:textId="77777777" w:rsidR="000F4F82" w:rsidRPr="005F70FB" w:rsidRDefault="000F4F82" w:rsidP="00A551BF">
            <w:pPr>
              <w:pStyle w:val="TableCell0-0115Break"/>
            </w:pPr>
            <w:r w:rsidRPr="005F70FB">
              <w:t>be handsome</w:t>
            </w:r>
          </w:p>
        </w:tc>
      </w:tr>
      <w:tr w:rsidR="00AC23C4" w:rsidRPr="005F70FB" w14:paraId="278B7A65" w14:textId="77777777" w:rsidTr="00BC00CF">
        <w:tc>
          <w:tcPr>
            <w:tcW w:w="236" w:type="dxa"/>
            <w:shd w:val="clear" w:color="auto" w:fill="auto"/>
          </w:tcPr>
          <w:p w14:paraId="2A322CF3" w14:textId="77777777" w:rsidR="000F4F82" w:rsidRPr="005F70FB" w:rsidRDefault="000F4F82" w:rsidP="00A551BF">
            <w:pPr>
              <w:pStyle w:val="TableCell0-0115Break"/>
              <w:rPr>
                <w:rStyle w:val="ExampleSource"/>
              </w:rPr>
            </w:pPr>
          </w:p>
        </w:tc>
        <w:tc>
          <w:tcPr>
            <w:tcW w:w="1247" w:type="dxa"/>
            <w:shd w:val="clear" w:color="auto" w:fill="auto"/>
          </w:tcPr>
          <w:p w14:paraId="61F31CD3" w14:textId="77777777" w:rsidR="000F4F82" w:rsidRPr="005F70FB" w:rsidRDefault="000F4F82" w:rsidP="00A551BF">
            <w:pPr>
              <w:pStyle w:val="TableCell0-0115Break"/>
              <w:rPr>
                <w:rStyle w:val="ChItalBold"/>
              </w:rPr>
            </w:pPr>
            <w:r w:rsidRPr="005F70FB">
              <w:rPr>
                <w:rStyle w:val="ChItalBold"/>
              </w:rPr>
              <w:t>ganti</w:t>
            </w:r>
          </w:p>
        </w:tc>
        <w:tc>
          <w:tcPr>
            <w:tcW w:w="1418" w:type="dxa"/>
            <w:shd w:val="clear" w:color="auto" w:fill="auto"/>
          </w:tcPr>
          <w:p w14:paraId="46A5AD7C" w14:textId="77777777" w:rsidR="000F4F82" w:rsidRPr="005F70FB" w:rsidRDefault="000F4F82" w:rsidP="00A551BF">
            <w:pPr>
              <w:pStyle w:val="TableCell0-0115Break"/>
              <w:rPr>
                <w:rStyle w:val="ChCharisSIL"/>
              </w:rPr>
            </w:pPr>
            <w:r w:rsidRPr="005F70FB">
              <w:rPr>
                <w:rStyle w:val="ChCharisSIL"/>
              </w:rPr>
              <w:t>ˈgɐn.ti</w:t>
            </w:r>
          </w:p>
        </w:tc>
        <w:tc>
          <w:tcPr>
            <w:tcW w:w="1361" w:type="dxa"/>
            <w:shd w:val="clear" w:color="auto" w:fill="auto"/>
          </w:tcPr>
          <w:p w14:paraId="5CFD37ED"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9575CAE" w14:textId="77777777" w:rsidR="000F4F82" w:rsidRPr="005F70FB" w:rsidRDefault="000F4F82" w:rsidP="00A551BF">
            <w:pPr>
              <w:pStyle w:val="TableCell0-0115Break"/>
            </w:pPr>
            <w:r w:rsidRPr="005F70FB">
              <w:t>replace</w:t>
            </w:r>
          </w:p>
        </w:tc>
      </w:tr>
      <w:tr w:rsidR="00AC23C4" w:rsidRPr="005F70FB" w14:paraId="539C4F3F" w14:textId="77777777" w:rsidTr="00BC00CF">
        <w:tc>
          <w:tcPr>
            <w:tcW w:w="236" w:type="dxa"/>
            <w:shd w:val="clear" w:color="auto" w:fill="auto"/>
          </w:tcPr>
          <w:p w14:paraId="2CE33FD9" w14:textId="77777777" w:rsidR="000F4F82" w:rsidRPr="005F70FB" w:rsidRDefault="000F4F82" w:rsidP="00A551BF">
            <w:pPr>
              <w:pStyle w:val="TableCell0-0115Break"/>
              <w:rPr>
                <w:rStyle w:val="ExampleSource"/>
              </w:rPr>
            </w:pPr>
          </w:p>
        </w:tc>
        <w:tc>
          <w:tcPr>
            <w:tcW w:w="1247" w:type="dxa"/>
            <w:shd w:val="clear" w:color="auto" w:fill="auto"/>
          </w:tcPr>
          <w:p w14:paraId="2515226E" w14:textId="77777777" w:rsidR="000F4F82" w:rsidRPr="005F70FB" w:rsidRDefault="000F4F82" w:rsidP="00A551BF">
            <w:pPr>
              <w:pStyle w:val="TableCell0-0115Break"/>
              <w:rPr>
                <w:rStyle w:val="ChItalBold"/>
              </w:rPr>
            </w:pPr>
            <w:r w:rsidRPr="005F70FB">
              <w:rPr>
                <w:rStyle w:val="ChItalBold"/>
              </w:rPr>
              <w:t>gantong</w:t>
            </w:r>
          </w:p>
        </w:tc>
        <w:tc>
          <w:tcPr>
            <w:tcW w:w="1418" w:type="dxa"/>
            <w:shd w:val="clear" w:color="auto" w:fill="auto"/>
          </w:tcPr>
          <w:p w14:paraId="36D68B16" w14:textId="77777777" w:rsidR="000F4F82" w:rsidRPr="005F70FB" w:rsidRDefault="000F4F82" w:rsidP="00A551BF">
            <w:pPr>
              <w:pStyle w:val="TableCell0-0115Break"/>
              <w:rPr>
                <w:rStyle w:val="ChCharisSIL"/>
              </w:rPr>
            </w:pPr>
            <w:r w:rsidRPr="005F70FB">
              <w:rPr>
                <w:rStyle w:val="ChCharisSIL"/>
              </w:rPr>
              <w:t>ˈgɐn.tɔ̞ŋ</w:t>
            </w:r>
          </w:p>
        </w:tc>
        <w:tc>
          <w:tcPr>
            <w:tcW w:w="1361" w:type="dxa"/>
            <w:shd w:val="clear" w:color="auto" w:fill="auto"/>
          </w:tcPr>
          <w:p w14:paraId="5FA29C83"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C5B3F67" w14:textId="77777777" w:rsidR="000F4F82" w:rsidRPr="005F70FB" w:rsidRDefault="000F4F82" w:rsidP="00A551BF">
            <w:pPr>
              <w:pStyle w:val="TableCell0-0115Break"/>
            </w:pPr>
            <w:r w:rsidRPr="005F70FB">
              <w:t>hang</w:t>
            </w:r>
          </w:p>
        </w:tc>
      </w:tr>
      <w:tr w:rsidR="00AC23C4" w:rsidRPr="005F70FB" w14:paraId="67FA08A2" w14:textId="77777777" w:rsidTr="00BC00CF">
        <w:tc>
          <w:tcPr>
            <w:tcW w:w="236" w:type="dxa"/>
            <w:shd w:val="clear" w:color="auto" w:fill="auto"/>
          </w:tcPr>
          <w:p w14:paraId="2E991568" w14:textId="77777777" w:rsidR="000F4F82" w:rsidRPr="005F70FB" w:rsidRDefault="000F4F82" w:rsidP="00A551BF">
            <w:pPr>
              <w:pStyle w:val="TableCell0-0115Break"/>
              <w:rPr>
                <w:rStyle w:val="ExampleSource"/>
              </w:rPr>
            </w:pPr>
          </w:p>
        </w:tc>
        <w:tc>
          <w:tcPr>
            <w:tcW w:w="1247" w:type="dxa"/>
            <w:shd w:val="clear" w:color="auto" w:fill="auto"/>
          </w:tcPr>
          <w:p w14:paraId="41D6F160" w14:textId="77777777" w:rsidR="000F4F82" w:rsidRPr="005F70FB" w:rsidRDefault="000F4F82" w:rsidP="00A551BF">
            <w:pPr>
              <w:pStyle w:val="TableCell0-0115Break"/>
              <w:rPr>
                <w:rStyle w:val="ChItalBold"/>
              </w:rPr>
            </w:pPr>
            <w:r w:rsidRPr="005F70FB">
              <w:rPr>
                <w:rStyle w:val="ChItalBold"/>
              </w:rPr>
              <w:t>gara</w:t>
            </w:r>
          </w:p>
        </w:tc>
        <w:tc>
          <w:tcPr>
            <w:tcW w:w="1418" w:type="dxa"/>
            <w:shd w:val="clear" w:color="auto" w:fill="auto"/>
          </w:tcPr>
          <w:p w14:paraId="6DF6CB5C" w14:textId="77777777" w:rsidR="000F4F82" w:rsidRPr="005F70FB" w:rsidRDefault="000F4F82" w:rsidP="00A551BF">
            <w:pPr>
              <w:pStyle w:val="TableCell0-0115Break"/>
              <w:rPr>
                <w:rStyle w:val="ChCharisSIL"/>
              </w:rPr>
            </w:pPr>
            <w:r w:rsidRPr="005F70FB">
              <w:rPr>
                <w:rStyle w:val="ChCharisSIL"/>
              </w:rPr>
              <w:t>ˈga.ɾa</w:t>
            </w:r>
          </w:p>
        </w:tc>
        <w:tc>
          <w:tcPr>
            <w:tcW w:w="1361" w:type="dxa"/>
            <w:shd w:val="clear" w:color="auto" w:fill="auto"/>
          </w:tcPr>
          <w:p w14:paraId="2FE4804F"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6C1B2226" w14:textId="77777777" w:rsidR="000F4F82" w:rsidRPr="005F70FB" w:rsidRDefault="000F4F82" w:rsidP="00A551BF">
            <w:pPr>
              <w:pStyle w:val="TableCell0-0115Break"/>
            </w:pPr>
            <w:r w:rsidRPr="005F70FB">
              <w:t>irritate</w:t>
            </w:r>
          </w:p>
        </w:tc>
      </w:tr>
      <w:tr w:rsidR="00AC23C4" w:rsidRPr="005F70FB" w14:paraId="46CEF373" w14:textId="77777777" w:rsidTr="00BC00CF">
        <w:tc>
          <w:tcPr>
            <w:tcW w:w="236" w:type="dxa"/>
            <w:shd w:val="clear" w:color="auto" w:fill="auto"/>
          </w:tcPr>
          <w:p w14:paraId="7E2A205D" w14:textId="77777777" w:rsidR="000F4F82" w:rsidRPr="005F70FB" w:rsidRDefault="000F4F82" w:rsidP="00A551BF">
            <w:pPr>
              <w:pStyle w:val="TableCell0-0115Break"/>
              <w:rPr>
                <w:rStyle w:val="ExampleSource"/>
              </w:rPr>
            </w:pPr>
          </w:p>
        </w:tc>
        <w:tc>
          <w:tcPr>
            <w:tcW w:w="1247" w:type="dxa"/>
            <w:shd w:val="clear" w:color="auto" w:fill="auto"/>
          </w:tcPr>
          <w:p w14:paraId="3128971B" w14:textId="77777777" w:rsidR="000F4F82" w:rsidRPr="005F70FB" w:rsidRDefault="000F4F82" w:rsidP="00A551BF">
            <w:pPr>
              <w:pStyle w:val="TableCell0-0115Break"/>
              <w:rPr>
                <w:rStyle w:val="ChItalBold"/>
              </w:rPr>
            </w:pPr>
            <w:r w:rsidRPr="005F70FB">
              <w:rPr>
                <w:rStyle w:val="ChItalBold"/>
              </w:rPr>
              <w:t>garam</w:t>
            </w:r>
          </w:p>
        </w:tc>
        <w:tc>
          <w:tcPr>
            <w:tcW w:w="1418" w:type="dxa"/>
            <w:shd w:val="clear" w:color="auto" w:fill="auto"/>
          </w:tcPr>
          <w:p w14:paraId="7D39C271" w14:textId="77777777" w:rsidR="000F4F82" w:rsidRPr="005F70FB" w:rsidRDefault="000F4F82" w:rsidP="00A551BF">
            <w:pPr>
              <w:pStyle w:val="TableCell0-0115Break"/>
              <w:rPr>
                <w:rStyle w:val="ChCharisSIL"/>
              </w:rPr>
            </w:pPr>
            <w:r w:rsidRPr="005F70FB">
              <w:rPr>
                <w:rStyle w:val="ChCharisSIL"/>
              </w:rPr>
              <w:t>ˈga.ɾɐm</w:t>
            </w:r>
          </w:p>
        </w:tc>
        <w:tc>
          <w:tcPr>
            <w:tcW w:w="1361" w:type="dxa"/>
            <w:shd w:val="clear" w:color="auto" w:fill="auto"/>
          </w:tcPr>
          <w:p w14:paraId="2BE56EE0"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1BDB4ABD" w14:textId="77777777" w:rsidR="000F4F82" w:rsidRPr="005F70FB" w:rsidRDefault="000F4F82" w:rsidP="00A551BF">
            <w:pPr>
              <w:pStyle w:val="TableCell0-0115Break"/>
            </w:pPr>
            <w:r w:rsidRPr="005F70FB">
              <w:t>salt</w:t>
            </w:r>
          </w:p>
        </w:tc>
      </w:tr>
      <w:tr w:rsidR="00AC23C4" w:rsidRPr="005F70FB" w14:paraId="4A107B10" w14:textId="77777777" w:rsidTr="00BC00CF">
        <w:tc>
          <w:tcPr>
            <w:tcW w:w="236" w:type="dxa"/>
            <w:shd w:val="clear" w:color="auto" w:fill="auto"/>
          </w:tcPr>
          <w:p w14:paraId="0C5E64DD" w14:textId="77777777" w:rsidR="000F4F82" w:rsidRPr="005F70FB" w:rsidRDefault="000F4F82" w:rsidP="00A551BF">
            <w:pPr>
              <w:pStyle w:val="TableCell0-0115Break"/>
              <w:rPr>
                <w:rStyle w:val="ExampleSource"/>
              </w:rPr>
            </w:pPr>
          </w:p>
        </w:tc>
        <w:tc>
          <w:tcPr>
            <w:tcW w:w="1247" w:type="dxa"/>
            <w:shd w:val="clear" w:color="auto" w:fill="auto"/>
          </w:tcPr>
          <w:p w14:paraId="1C501CD9" w14:textId="77777777" w:rsidR="000F4F82" w:rsidRPr="005F70FB" w:rsidRDefault="000F4F82" w:rsidP="00A551BF">
            <w:pPr>
              <w:pStyle w:val="TableCell0-0115Break"/>
              <w:rPr>
                <w:rStyle w:val="ChItalBold"/>
              </w:rPr>
            </w:pPr>
            <w:r w:rsidRPr="005F70FB">
              <w:rPr>
                <w:rStyle w:val="ChItalBold"/>
              </w:rPr>
              <w:t>garo</w:t>
            </w:r>
          </w:p>
        </w:tc>
        <w:tc>
          <w:tcPr>
            <w:tcW w:w="1418" w:type="dxa"/>
            <w:shd w:val="clear" w:color="auto" w:fill="auto"/>
          </w:tcPr>
          <w:p w14:paraId="486F6AE7" w14:textId="77777777" w:rsidR="000F4F82" w:rsidRPr="005F70FB" w:rsidRDefault="000F4F82" w:rsidP="00A551BF">
            <w:pPr>
              <w:pStyle w:val="TableCell0-0115Break"/>
              <w:rPr>
                <w:rStyle w:val="ChCharisSIL"/>
              </w:rPr>
            </w:pPr>
            <w:r w:rsidRPr="005F70FB">
              <w:rPr>
                <w:rStyle w:val="ChCharisSIL"/>
              </w:rPr>
              <w:t>ˈga.ɾɔ</w:t>
            </w:r>
          </w:p>
        </w:tc>
        <w:tc>
          <w:tcPr>
            <w:tcW w:w="1361" w:type="dxa"/>
            <w:shd w:val="clear" w:color="auto" w:fill="auto"/>
          </w:tcPr>
          <w:p w14:paraId="7564F0FD"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3C7E0848" w14:textId="77777777" w:rsidR="000F4F82" w:rsidRPr="005F70FB" w:rsidRDefault="000F4F82" w:rsidP="00A551BF">
            <w:pPr>
              <w:pStyle w:val="TableCell0-0115Break"/>
            </w:pPr>
            <w:r w:rsidRPr="005F70FB">
              <w:t>scratch</w:t>
            </w:r>
          </w:p>
        </w:tc>
      </w:tr>
      <w:tr w:rsidR="00AC23C4" w:rsidRPr="005F70FB" w14:paraId="23A59172" w14:textId="77777777" w:rsidTr="00BC00CF">
        <w:tc>
          <w:tcPr>
            <w:tcW w:w="236" w:type="dxa"/>
            <w:shd w:val="clear" w:color="auto" w:fill="auto"/>
          </w:tcPr>
          <w:p w14:paraId="754DE489" w14:textId="77777777" w:rsidR="000F4F82" w:rsidRPr="005F70FB" w:rsidRDefault="000F4F82" w:rsidP="00A551BF">
            <w:pPr>
              <w:pStyle w:val="TableCell0-0115Break"/>
              <w:rPr>
                <w:rStyle w:val="ExampleSource"/>
              </w:rPr>
            </w:pPr>
          </w:p>
        </w:tc>
        <w:tc>
          <w:tcPr>
            <w:tcW w:w="1247" w:type="dxa"/>
            <w:shd w:val="clear" w:color="auto" w:fill="auto"/>
          </w:tcPr>
          <w:p w14:paraId="48453FCC" w14:textId="77777777" w:rsidR="000F4F82" w:rsidRPr="005F70FB" w:rsidRDefault="000F4F82" w:rsidP="00A551BF">
            <w:pPr>
              <w:pStyle w:val="TableCell0-0115Break"/>
              <w:rPr>
                <w:rStyle w:val="ChItalBold"/>
              </w:rPr>
            </w:pPr>
            <w:r w:rsidRPr="005F70FB">
              <w:rPr>
                <w:rStyle w:val="ChItalBold"/>
              </w:rPr>
              <w:t>gatal</w:t>
            </w:r>
          </w:p>
        </w:tc>
        <w:tc>
          <w:tcPr>
            <w:tcW w:w="1418" w:type="dxa"/>
            <w:shd w:val="clear" w:color="auto" w:fill="auto"/>
          </w:tcPr>
          <w:p w14:paraId="23AD61D5" w14:textId="77777777" w:rsidR="000F4F82" w:rsidRPr="005F70FB" w:rsidRDefault="000F4F82" w:rsidP="00A551BF">
            <w:pPr>
              <w:pStyle w:val="TableCell0-0115Break"/>
              <w:rPr>
                <w:rStyle w:val="ChCharisSIL"/>
              </w:rPr>
            </w:pPr>
            <w:r w:rsidRPr="005F70FB">
              <w:rPr>
                <w:rStyle w:val="ChCharisSIL"/>
              </w:rPr>
              <w:t>ˈga.tɐl</w:t>
            </w:r>
          </w:p>
        </w:tc>
        <w:tc>
          <w:tcPr>
            <w:tcW w:w="1361" w:type="dxa"/>
            <w:shd w:val="clear" w:color="auto" w:fill="auto"/>
          </w:tcPr>
          <w:p w14:paraId="4D8EF15C"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7FCE2D1C" w14:textId="77777777" w:rsidR="000F4F82" w:rsidRPr="005F70FB" w:rsidRDefault="000F4F82" w:rsidP="00A551BF">
            <w:pPr>
              <w:pStyle w:val="TableCell0-0115Break"/>
            </w:pPr>
            <w:r w:rsidRPr="005F70FB">
              <w:t>be itchy</w:t>
            </w:r>
          </w:p>
        </w:tc>
      </w:tr>
      <w:tr w:rsidR="00AC23C4" w:rsidRPr="005F70FB" w14:paraId="02AC7123" w14:textId="77777777" w:rsidTr="00BC00CF">
        <w:tc>
          <w:tcPr>
            <w:tcW w:w="236" w:type="dxa"/>
            <w:shd w:val="clear" w:color="auto" w:fill="auto"/>
          </w:tcPr>
          <w:p w14:paraId="21C98913" w14:textId="77777777" w:rsidR="000F4F82" w:rsidRPr="005F70FB" w:rsidRDefault="000F4F82" w:rsidP="00A551BF">
            <w:pPr>
              <w:pStyle w:val="TableCell0-0115Break"/>
              <w:rPr>
                <w:rStyle w:val="ExampleSource"/>
              </w:rPr>
            </w:pPr>
          </w:p>
        </w:tc>
        <w:tc>
          <w:tcPr>
            <w:tcW w:w="1247" w:type="dxa"/>
            <w:shd w:val="clear" w:color="auto" w:fill="auto"/>
          </w:tcPr>
          <w:p w14:paraId="4B9C5C64" w14:textId="77777777" w:rsidR="000F4F82" w:rsidRPr="005F70FB" w:rsidRDefault="000F4F82" w:rsidP="00A551BF">
            <w:pPr>
              <w:pStyle w:val="TableCell0-0115Break"/>
              <w:rPr>
                <w:rStyle w:val="ChItalBold"/>
              </w:rPr>
            </w:pPr>
            <w:r w:rsidRPr="005F70FB">
              <w:rPr>
                <w:rStyle w:val="ChItalBold"/>
              </w:rPr>
              <w:t>gate</w:t>
            </w:r>
          </w:p>
        </w:tc>
        <w:tc>
          <w:tcPr>
            <w:tcW w:w="1418" w:type="dxa"/>
            <w:shd w:val="clear" w:color="auto" w:fill="auto"/>
          </w:tcPr>
          <w:p w14:paraId="489154E6" w14:textId="77777777" w:rsidR="000F4F82" w:rsidRPr="005F70FB" w:rsidRDefault="000F4F82" w:rsidP="00A551BF">
            <w:pPr>
              <w:pStyle w:val="TableCell0-0115Break"/>
              <w:rPr>
                <w:rStyle w:val="ChCharisSIL"/>
              </w:rPr>
            </w:pPr>
            <w:r w:rsidRPr="005F70FB">
              <w:rPr>
                <w:rStyle w:val="ChCharisSIL"/>
              </w:rPr>
              <w:t>ˈga.tɛ</w:t>
            </w:r>
          </w:p>
        </w:tc>
        <w:tc>
          <w:tcPr>
            <w:tcW w:w="1361" w:type="dxa"/>
            <w:shd w:val="clear" w:color="auto" w:fill="auto"/>
          </w:tcPr>
          <w:p w14:paraId="0A72DCF7"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393A84C" w14:textId="77777777" w:rsidR="000F4F82" w:rsidRPr="005F70FB" w:rsidRDefault="000F4F82" w:rsidP="00A551BF">
            <w:pPr>
              <w:pStyle w:val="TableCell0-0115Break"/>
            </w:pPr>
            <w:r w:rsidRPr="005F70FB">
              <w:t>hook</w:t>
            </w:r>
          </w:p>
        </w:tc>
      </w:tr>
      <w:tr w:rsidR="00AC23C4" w:rsidRPr="005F70FB" w14:paraId="71676E88" w14:textId="77777777" w:rsidTr="00BC00CF">
        <w:tc>
          <w:tcPr>
            <w:tcW w:w="236" w:type="dxa"/>
            <w:shd w:val="clear" w:color="auto" w:fill="auto"/>
          </w:tcPr>
          <w:p w14:paraId="2C7CF334" w14:textId="77777777" w:rsidR="000F4F82" w:rsidRPr="005F70FB" w:rsidRDefault="000F4F82" w:rsidP="00A551BF">
            <w:pPr>
              <w:pStyle w:val="TableCell0-0115Break"/>
              <w:rPr>
                <w:rStyle w:val="ExampleSource"/>
              </w:rPr>
            </w:pPr>
          </w:p>
        </w:tc>
        <w:tc>
          <w:tcPr>
            <w:tcW w:w="1247" w:type="dxa"/>
            <w:shd w:val="clear" w:color="auto" w:fill="auto"/>
          </w:tcPr>
          <w:p w14:paraId="508AE12B" w14:textId="77777777" w:rsidR="000F4F82" w:rsidRPr="005F70FB" w:rsidRDefault="000F4F82" w:rsidP="00A551BF">
            <w:pPr>
              <w:pStyle w:val="TableCell0-0115Break"/>
              <w:rPr>
                <w:rStyle w:val="ChItalBold"/>
              </w:rPr>
            </w:pPr>
            <w:r w:rsidRPr="005F70FB">
              <w:rPr>
                <w:rStyle w:val="ChItalBold"/>
              </w:rPr>
              <w:t>gawang</w:t>
            </w:r>
          </w:p>
        </w:tc>
        <w:tc>
          <w:tcPr>
            <w:tcW w:w="1418" w:type="dxa"/>
            <w:shd w:val="clear" w:color="auto" w:fill="auto"/>
          </w:tcPr>
          <w:p w14:paraId="7AECFFD7" w14:textId="77777777" w:rsidR="000F4F82" w:rsidRPr="005F70FB" w:rsidRDefault="000F4F82" w:rsidP="00A551BF">
            <w:pPr>
              <w:pStyle w:val="TableCell0-0115Break"/>
              <w:rPr>
                <w:rStyle w:val="ChCharisSIL"/>
              </w:rPr>
            </w:pPr>
            <w:r w:rsidRPr="005F70FB">
              <w:rPr>
                <w:rStyle w:val="ChCharisSIL"/>
              </w:rPr>
              <w:t>ˈga.wɐŋ</w:t>
            </w:r>
          </w:p>
        </w:tc>
        <w:tc>
          <w:tcPr>
            <w:tcW w:w="1361" w:type="dxa"/>
            <w:shd w:val="clear" w:color="auto" w:fill="auto"/>
          </w:tcPr>
          <w:p w14:paraId="711FD769"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6D97BE2B" w14:textId="77777777" w:rsidR="000F4F82" w:rsidRPr="005F70FB" w:rsidRDefault="000F4F82" w:rsidP="00A551BF">
            <w:pPr>
              <w:pStyle w:val="TableCell0-0115Break"/>
            </w:pPr>
            <w:r w:rsidRPr="005F70FB">
              <w:t>goal posts</w:t>
            </w:r>
          </w:p>
        </w:tc>
      </w:tr>
      <w:tr w:rsidR="00AC23C4" w:rsidRPr="005F70FB" w14:paraId="65E232F9" w14:textId="77777777" w:rsidTr="00BC00CF">
        <w:tc>
          <w:tcPr>
            <w:tcW w:w="236" w:type="dxa"/>
            <w:shd w:val="clear" w:color="auto" w:fill="auto"/>
          </w:tcPr>
          <w:p w14:paraId="28083B70" w14:textId="77777777" w:rsidR="000F4F82" w:rsidRPr="005F70FB" w:rsidRDefault="000F4F82" w:rsidP="00A551BF">
            <w:pPr>
              <w:pStyle w:val="TableCell0-0115Break"/>
              <w:rPr>
                <w:rStyle w:val="ExampleSource"/>
              </w:rPr>
            </w:pPr>
          </w:p>
        </w:tc>
        <w:tc>
          <w:tcPr>
            <w:tcW w:w="1247" w:type="dxa"/>
            <w:shd w:val="clear" w:color="auto" w:fill="auto"/>
          </w:tcPr>
          <w:p w14:paraId="5EDCFE0B" w14:textId="77777777" w:rsidR="000F4F82" w:rsidRPr="005F70FB" w:rsidRDefault="000F4F82" w:rsidP="00A551BF">
            <w:pPr>
              <w:pStyle w:val="TableCell0-0115Break"/>
              <w:rPr>
                <w:rStyle w:val="ChItalBold"/>
              </w:rPr>
            </w:pPr>
            <w:r w:rsidRPr="005F70FB">
              <w:rPr>
                <w:rStyle w:val="ChItalBold"/>
              </w:rPr>
              <w:t>gawat</w:t>
            </w:r>
          </w:p>
        </w:tc>
        <w:tc>
          <w:tcPr>
            <w:tcW w:w="1418" w:type="dxa"/>
            <w:shd w:val="clear" w:color="auto" w:fill="auto"/>
          </w:tcPr>
          <w:p w14:paraId="5F0ADB57" w14:textId="77777777" w:rsidR="000F4F82" w:rsidRPr="005F70FB" w:rsidRDefault="000F4F82" w:rsidP="00A551BF">
            <w:pPr>
              <w:pStyle w:val="TableCell0-0115Break"/>
              <w:rPr>
                <w:rStyle w:val="ChCharisSIL"/>
              </w:rPr>
            </w:pPr>
            <w:r w:rsidRPr="005F70FB">
              <w:rPr>
                <w:rStyle w:val="ChCharisSIL"/>
              </w:rPr>
              <w:t>ˈga.wɐt̚</w:t>
            </w:r>
          </w:p>
        </w:tc>
        <w:tc>
          <w:tcPr>
            <w:tcW w:w="1361" w:type="dxa"/>
            <w:shd w:val="clear" w:color="auto" w:fill="auto"/>
          </w:tcPr>
          <w:p w14:paraId="3E8D6F4C"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52F39684" w14:textId="77777777" w:rsidR="000F4F82" w:rsidRPr="005F70FB" w:rsidRDefault="000F4F82" w:rsidP="00A551BF">
            <w:pPr>
              <w:pStyle w:val="TableCell0-0115Break"/>
            </w:pPr>
            <w:r w:rsidRPr="005F70FB">
              <w:t>be terrible</w:t>
            </w:r>
          </w:p>
        </w:tc>
      </w:tr>
      <w:tr w:rsidR="00AC23C4" w:rsidRPr="005F70FB" w14:paraId="35F44613" w14:textId="77777777" w:rsidTr="00BC00CF">
        <w:tc>
          <w:tcPr>
            <w:tcW w:w="236" w:type="dxa"/>
            <w:shd w:val="clear" w:color="auto" w:fill="auto"/>
          </w:tcPr>
          <w:p w14:paraId="31CA5F50" w14:textId="77777777" w:rsidR="000F4F82" w:rsidRPr="005F70FB" w:rsidRDefault="000F4F82" w:rsidP="00A551BF">
            <w:pPr>
              <w:pStyle w:val="TableCell0-0115Break"/>
              <w:rPr>
                <w:rStyle w:val="ExampleSource"/>
              </w:rPr>
            </w:pPr>
          </w:p>
        </w:tc>
        <w:tc>
          <w:tcPr>
            <w:tcW w:w="1247" w:type="dxa"/>
            <w:shd w:val="clear" w:color="auto" w:fill="auto"/>
          </w:tcPr>
          <w:p w14:paraId="3BB74645" w14:textId="77777777" w:rsidR="000F4F82" w:rsidRPr="005F70FB" w:rsidRDefault="000F4F82" w:rsidP="00A551BF">
            <w:pPr>
              <w:pStyle w:val="TableCell0-0115Break"/>
              <w:rPr>
                <w:rStyle w:val="ChItalBold"/>
              </w:rPr>
            </w:pPr>
            <w:r w:rsidRPr="005F70FB">
              <w:rPr>
                <w:rStyle w:val="ChItalBold"/>
              </w:rPr>
              <w:t>gaya</w:t>
            </w:r>
          </w:p>
        </w:tc>
        <w:tc>
          <w:tcPr>
            <w:tcW w:w="1418" w:type="dxa"/>
            <w:shd w:val="clear" w:color="auto" w:fill="auto"/>
          </w:tcPr>
          <w:p w14:paraId="010FA67A" w14:textId="77777777" w:rsidR="000F4F82" w:rsidRPr="005F70FB" w:rsidRDefault="000F4F82" w:rsidP="00A551BF">
            <w:pPr>
              <w:pStyle w:val="TableCell0-0115Break"/>
              <w:rPr>
                <w:rStyle w:val="ChCharisSIL"/>
              </w:rPr>
            </w:pPr>
            <w:r w:rsidRPr="005F70FB">
              <w:rPr>
                <w:rStyle w:val="ChCharisSIL"/>
              </w:rPr>
              <w:t>ˈga.ja</w:t>
            </w:r>
          </w:p>
        </w:tc>
        <w:tc>
          <w:tcPr>
            <w:tcW w:w="1361" w:type="dxa"/>
            <w:shd w:val="clear" w:color="auto" w:fill="auto"/>
          </w:tcPr>
          <w:p w14:paraId="50724EE4"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4C495FFD" w14:textId="77777777" w:rsidR="000F4F82" w:rsidRPr="005F70FB" w:rsidRDefault="000F4F82" w:rsidP="00A551BF">
            <w:pPr>
              <w:pStyle w:val="TableCell0-0115Break"/>
            </w:pPr>
            <w:r w:rsidRPr="005F70FB">
              <w:t>manner</w:t>
            </w:r>
          </w:p>
        </w:tc>
      </w:tr>
      <w:tr w:rsidR="00AC23C4" w:rsidRPr="005F70FB" w14:paraId="5834EF6C" w14:textId="77777777" w:rsidTr="00BC00CF">
        <w:tc>
          <w:tcPr>
            <w:tcW w:w="236" w:type="dxa"/>
            <w:shd w:val="clear" w:color="auto" w:fill="auto"/>
          </w:tcPr>
          <w:p w14:paraId="77312695" w14:textId="77777777" w:rsidR="000F4F82" w:rsidRPr="005F70FB" w:rsidRDefault="000F4F82" w:rsidP="00A551BF">
            <w:pPr>
              <w:pStyle w:val="TableCell0-0115Break"/>
              <w:rPr>
                <w:rStyle w:val="ExampleSource"/>
              </w:rPr>
            </w:pPr>
          </w:p>
        </w:tc>
        <w:tc>
          <w:tcPr>
            <w:tcW w:w="1247" w:type="dxa"/>
            <w:shd w:val="clear" w:color="auto" w:fill="auto"/>
          </w:tcPr>
          <w:p w14:paraId="33A2209C" w14:textId="77777777" w:rsidR="000F4F82" w:rsidRPr="005F70FB" w:rsidRDefault="000F4F82" w:rsidP="00A551BF">
            <w:pPr>
              <w:pStyle w:val="TableCell0-0115Break"/>
              <w:rPr>
                <w:rStyle w:val="ChItalBold"/>
              </w:rPr>
            </w:pPr>
            <w:r w:rsidRPr="005F70FB">
              <w:rPr>
                <w:rStyle w:val="ChItalBold"/>
              </w:rPr>
              <w:t>gedi</w:t>
            </w:r>
          </w:p>
        </w:tc>
        <w:tc>
          <w:tcPr>
            <w:tcW w:w="1418" w:type="dxa"/>
            <w:shd w:val="clear" w:color="auto" w:fill="auto"/>
          </w:tcPr>
          <w:p w14:paraId="6DC9CB86" w14:textId="77777777" w:rsidR="000F4F82" w:rsidRPr="005F70FB" w:rsidRDefault="000F4F82" w:rsidP="00A551BF">
            <w:pPr>
              <w:pStyle w:val="TableCell0-0115Break"/>
              <w:rPr>
                <w:rStyle w:val="ChCharisSIL"/>
              </w:rPr>
            </w:pPr>
            <w:r w:rsidRPr="005F70FB">
              <w:rPr>
                <w:rStyle w:val="ChCharisSIL"/>
              </w:rPr>
              <w:t>ˈgɛ.di</w:t>
            </w:r>
          </w:p>
        </w:tc>
        <w:tc>
          <w:tcPr>
            <w:tcW w:w="1361" w:type="dxa"/>
            <w:shd w:val="clear" w:color="auto" w:fill="auto"/>
          </w:tcPr>
          <w:p w14:paraId="7191BF20"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7F5E1ABE" w14:textId="77777777" w:rsidR="000F4F82" w:rsidRPr="005F70FB" w:rsidRDefault="000F4F82" w:rsidP="00A551BF">
            <w:pPr>
              <w:pStyle w:val="TableCell0-0115Break"/>
            </w:pPr>
            <w:r w:rsidRPr="005F70FB">
              <w:t>aibika</w:t>
            </w:r>
          </w:p>
        </w:tc>
      </w:tr>
      <w:tr w:rsidR="00AC23C4" w:rsidRPr="005F70FB" w14:paraId="28A068E7" w14:textId="77777777" w:rsidTr="00BC00CF">
        <w:tc>
          <w:tcPr>
            <w:tcW w:w="236" w:type="dxa"/>
            <w:shd w:val="clear" w:color="auto" w:fill="auto"/>
          </w:tcPr>
          <w:p w14:paraId="01D1DA94"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6ABB1929" w14:textId="77777777" w:rsidR="000F4F82" w:rsidRPr="005F70FB" w:rsidRDefault="000F4F82" w:rsidP="00A551BF">
            <w:pPr>
              <w:pStyle w:val="TableCell0-0115Break"/>
              <w:rPr>
                <w:rStyle w:val="ChItalBold"/>
              </w:rPr>
            </w:pPr>
            <w:r w:rsidRPr="005F70FB">
              <w:rPr>
                <w:rStyle w:val="ChItalBold"/>
              </w:rPr>
              <w:t>gedung</w:t>
            </w:r>
          </w:p>
        </w:tc>
        <w:tc>
          <w:tcPr>
            <w:tcW w:w="1418" w:type="dxa"/>
            <w:shd w:val="clear" w:color="auto" w:fill="auto"/>
          </w:tcPr>
          <w:p w14:paraId="26C118FC" w14:textId="77777777" w:rsidR="000F4F82" w:rsidRPr="005F70FB" w:rsidRDefault="000F4F82" w:rsidP="00A551BF">
            <w:pPr>
              <w:pStyle w:val="TableCell0-0115Break"/>
              <w:rPr>
                <w:rStyle w:val="ChCharisSIL"/>
              </w:rPr>
            </w:pPr>
            <w:r w:rsidRPr="005F70FB">
              <w:rPr>
                <w:rStyle w:val="ChCharisSIL"/>
              </w:rPr>
              <w:t>gɛ.ˈdʊŋ</w:t>
            </w:r>
          </w:p>
        </w:tc>
        <w:tc>
          <w:tcPr>
            <w:tcW w:w="1361" w:type="dxa"/>
            <w:shd w:val="clear" w:color="auto" w:fill="auto"/>
          </w:tcPr>
          <w:p w14:paraId="58E832EB"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5EF64420" w14:textId="77777777" w:rsidR="000F4F82" w:rsidRPr="005F70FB" w:rsidRDefault="000F4F82" w:rsidP="00A551BF">
            <w:pPr>
              <w:pStyle w:val="TableCell0-0115Break"/>
            </w:pPr>
            <w:r w:rsidRPr="005F70FB">
              <w:t>building</w:t>
            </w:r>
          </w:p>
        </w:tc>
      </w:tr>
      <w:tr w:rsidR="00AC23C4" w:rsidRPr="005F70FB" w14:paraId="223EE878" w14:textId="77777777" w:rsidTr="00BC00CF">
        <w:tc>
          <w:tcPr>
            <w:tcW w:w="236" w:type="dxa"/>
            <w:shd w:val="clear" w:color="auto" w:fill="auto"/>
          </w:tcPr>
          <w:p w14:paraId="2CE52143"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6D39DBC8" w14:textId="77777777" w:rsidR="000F4F82" w:rsidRPr="005F70FB" w:rsidRDefault="000F4F82" w:rsidP="00A551BF">
            <w:pPr>
              <w:pStyle w:val="TableCell0-0115Break"/>
              <w:rPr>
                <w:rStyle w:val="ChItalBold"/>
              </w:rPr>
            </w:pPr>
            <w:r w:rsidRPr="005F70FB">
              <w:rPr>
                <w:rStyle w:val="ChItalBold"/>
              </w:rPr>
              <w:t>geli</w:t>
            </w:r>
          </w:p>
        </w:tc>
        <w:tc>
          <w:tcPr>
            <w:tcW w:w="1418" w:type="dxa"/>
            <w:shd w:val="clear" w:color="auto" w:fill="auto"/>
          </w:tcPr>
          <w:p w14:paraId="5FB17CB1" w14:textId="77777777" w:rsidR="000F4F82" w:rsidRPr="005F70FB" w:rsidRDefault="000F4F82" w:rsidP="00A551BF">
            <w:pPr>
              <w:pStyle w:val="TableCell0-0115Break"/>
              <w:rPr>
                <w:rStyle w:val="ChCharisSIL"/>
              </w:rPr>
            </w:pPr>
            <w:r w:rsidRPr="005F70FB">
              <w:rPr>
                <w:rStyle w:val="ChCharisSIL"/>
              </w:rPr>
              <w:t>gɛ.ˈli</w:t>
            </w:r>
          </w:p>
        </w:tc>
        <w:tc>
          <w:tcPr>
            <w:tcW w:w="1361" w:type="dxa"/>
            <w:shd w:val="clear" w:color="auto" w:fill="auto"/>
          </w:tcPr>
          <w:p w14:paraId="37098804"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03B3C2A5" w14:textId="77777777" w:rsidR="000F4F82" w:rsidRPr="005F70FB" w:rsidRDefault="000F4F82" w:rsidP="00A551BF">
            <w:pPr>
              <w:pStyle w:val="TableCell0-0115Break"/>
            </w:pPr>
            <w:r w:rsidRPr="005F70FB">
              <w:t>tickle</w:t>
            </w:r>
          </w:p>
        </w:tc>
      </w:tr>
      <w:tr w:rsidR="00AC23C4" w:rsidRPr="005F70FB" w14:paraId="3644E7CA" w14:textId="77777777" w:rsidTr="00BC00CF">
        <w:tc>
          <w:tcPr>
            <w:tcW w:w="236" w:type="dxa"/>
            <w:shd w:val="clear" w:color="auto" w:fill="auto"/>
          </w:tcPr>
          <w:p w14:paraId="626903BB"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71C1095A" w14:textId="77777777" w:rsidR="000F4F82" w:rsidRPr="005F70FB" w:rsidRDefault="000F4F82" w:rsidP="00A551BF">
            <w:pPr>
              <w:pStyle w:val="TableCell0-0115Break"/>
              <w:rPr>
                <w:rStyle w:val="ChItalBold"/>
              </w:rPr>
            </w:pPr>
            <w:r w:rsidRPr="005F70FB">
              <w:rPr>
                <w:rStyle w:val="ChItalBold"/>
              </w:rPr>
              <w:t>gementar</w:t>
            </w:r>
          </w:p>
        </w:tc>
        <w:tc>
          <w:tcPr>
            <w:tcW w:w="1418" w:type="dxa"/>
            <w:shd w:val="clear" w:color="auto" w:fill="auto"/>
          </w:tcPr>
          <w:p w14:paraId="1590BB88" w14:textId="77777777" w:rsidR="000F4F82" w:rsidRPr="005F70FB" w:rsidRDefault="000F4F82" w:rsidP="00A551BF">
            <w:pPr>
              <w:pStyle w:val="TableCell0-0115Break"/>
              <w:rPr>
                <w:rStyle w:val="ChCharisSIL"/>
              </w:rPr>
            </w:pPr>
            <w:r w:rsidRPr="005F70FB">
              <w:rPr>
                <w:rStyle w:val="ChCharisSIL"/>
              </w:rPr>
              <w:t>ˌgɛ.mɛ̞n.ˈtɐr̥</w:t>
            </w:r>
          </w:p>
        </w:tc>
        <w:tc>
          <w:tcPr>
            <w:tcW w:w="1361" w:type="dxa"/>
            <w:shd w:val="clear" w:color="auto" w:fill="auto"/>
          </w:tcPr>
          <w:p w14:paraId="6C77115E" w14:textId="77777777" w:rsidR="000F4F82" w:rsidRPr="005F70FB" w:rsidRDefault="000F4F82" w:rsidP="00A551BF">
            <w:pPr>
              <w:pStyle w:val="TableCell0-0115Break"/>
              <w:rPr>
                <w:rStyle w:val="ChSmallCaps"/>
              </w:rPr>
            </w:pPr>
            <w:r w:rsidRPr="005F70FB">
              <w:rPr>
                <w:rStyle w:val="ChSmallCaps"/>
              </w:rPr>
              <w:t>v.mo(dy)</w:t>
            </w:r>
          </w:p>
        </w:tc>
        <w:tc>
          <w:tcPr>
            <w:tcW w:w="2438" w:type="dxa"/>
            <w:shd w:val="clear" w:color="auto" w:fill="auto"/>
          </w:tcPr>
          <w:p w14:paraId="2EE22F7F" w14:textId="77777777" w:rsidR="000F4F82" w:rsidRPr="005F70FB" w:rsidRDefault="000F4F82" w:rsidP="00A551BF">
            <w:pPr>
              <w:pStyle w:val="TableCell0-0115Break"/>
            </w:pPr>
            <w:r w:rsidRPr="005F70FB">
              <w:t>tremble</w:t>
            </w:r>
          </w:p>
        </w:tc>
      </w:tr>
      <w:tr w:rsidR="00AC23C4" w:rsidRPr="005F70FB" w14:paraId="5F37F979" w14:textId="77777777" w:rsidTr="00BC00CF">
        <w:tc>
          <w:tcPr>
            <w:tcW w:w="236" w:type="dxa"/>
            <w:shd w:val="clear" w:color="auto" w:fill="auto"/>
          </w:tcPr>
          <w:p w14:paraId="0C7D0342"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32F2AA68" w14:textId="77777777" w:rsidR="000F4F82" w:rsidRPr="005F70FB" w:rsidRDefault="000F4F82" w:rsidP="00A551BF">
            <w:pPr>
              <w:pStyle w:val="TableCell0-0115Break"/>
              <w:rPr>
                <w:rStyle w:val="ChItalBold"/>
              </w:rPr>
            </w:pPr>
            <w:r w:rsidRPr="005F70FB">
              <w:rPr>
                <w:rStyle w:val="ChItalBold"/>
              </w:rPr>
              <w:t>gemuk</w:t>
            </w:r>
          </w:p>
        </w:tc>
        <w:tc>
          <w:tcPr>
            <w:tcW w:w="1418" w:type="dxa"/>
            <w:shd w:val="clear" w:color="auto" w:fill="auto"/>
          </w:tcPr>
          <w:p w14:paraId="228030CC" w14:textId="77777777" w:rsidR="000F4F82" w:rsidRPr="005F70FB" w:rsidRDefault="000F4F82" w:rsidP="00A551BF">
            <w:pPr>
              <w:pStyle w:val="TableCell0-0115Break"/>
              <w:rPr>
                <w:rStyle w:val="ChCharisSIL"/>
              </w:rPr>
            </w:pPr>
            <w:r w:rsidRPr="005F70FB">
              <w:rPr>
                <w:rStyle w:val="ChCharisSIL"/>
              </w:rPr>
              <w:t>gɛ.ˈmʊk̚</w:t>
            </w:r>
          </w:p>
        </w:tc>
        <w:tc>
          <w:tcPr>
            <w:tcW w:w="1361" w:type="dxa"/>
            <w:shd w:val="clear" w:color="auto" w:fill="auto"/>
          </w:tcPr>
          <w:p w14:paraId="2ADCD3DC"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74B858EA" w14:textId="77777777" w:rsidR="000F4F82" w:rsidRPr="005F70FB" w:rsidRDefault="000F4F82" w:rsidP="00A551BF">
            <w:pPr>
              <w:pStyle w:val="TableCell0-0115Break"/>
            </w:pPr>
            <w:r w:rsidRPr="005F70FB">
              <w:t>be fat</w:t>
            </w:r>
          </w:p>
        </w:tc>
      </w:tr>
      <w:tr w:rsidR="00AC23C4" w:rsidRPr="005F70FB" w14:paraId="66D88E0A" w14:textId="77777777" w:rsidTr="00BC00CF">
        <w:tc>
          <w:tcPr>
            <w:tcW w:w="236" w:type="dxa"/>
            <w:shd w:val="clear" w:color="auto" w:fill="auto"/>
          </w:tcPr>
          <w:p w14:paraId="016A8987"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6F2AA91A" w14:textId="77777777" w:rsidR="000F4F82" w:rsidRPr="005F70FB" w:rsidRDefault="000F4F82" w:rsidP="00A551BF">
            <w:pPr>
              <w:pStyle w:val="TableCell0-0115Break"/>
              <w:rPr>
                <w:rStyle w:val="ChItalBold"/>
              </w:rPr>
            </w:pPr>
            <w:r w:rsidRPr="005F70FB">
              <w:rPr>
                <w:rStyle w:val="ChItalBold"/>
              </w:rPr>
              <w:t>gencar</w:t>
            </w:r>
          </w:p>
        </w:tc>
        <w:tc>
          <w:tcPr>
            <w:tcW w:w="1418" w:type="dxa"/>
            <w:shd w:val="clear" w:color="auto" w:fill="auto"/>
          </w:tcPr>
          <w:p w14:paraId="52A638F7" w14:textId="77777777" w:rsidR="000F4F82" w:rsidRPr="005F70FB" w:rsidRDefault="000F4F82" w:rsidP="00A551BF">
            <w:pPr>
              <w:pStyle w:val="TableCell0-0115Break"/>
              <w:rPr>
                <w:rStyle w:val="ChCharisSIL"/>
              </w:rPr>
            </w:pPr>
            <w:r w:rsidRPr="005F70FB">
              <w:rPr>
                <w:rStyle w:val="ChCharisSIL"/>
              </w:rPr>
              <w:t>gɛ̞n.ˈtʃɐr</w:t>
            </w:r>
          </w:p>
        </w:tc>
        <w:tc>
          <w:tcPr>
            <w:tcW w:w="1361" w:type="dxa"/>
            <w:shd w:val="clear" w:color="auto" w:fill="auto"/>
          </w:tcPr>
          <w:p w14:paraId="4DE43E1C"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482FA4F8" w14:textId="77777777" w:rsidR="000F4F82" w:rsidRPr="005F70FB" w:rsidRDefault="000F4F82" w:rsidP="00A551BF">
            <w:pPr>
              <w:pStyle w:val="TableCell0-0115Break"/>
            </w:pPr>
            <w:r w:rsidRPr="005F70FB">
              <w:t>be incessant</w:t>
            </w:r>
          </w:p>
        </w:tc>
      </w:tr>
      <w:tr w:rsidR="00AC23C4" w:rsidRPr="005F70FB" w14:paraId="1EE3FA33" w14:textId="77777777" w:rsidTr="00BC00CF">
        <w:tc>
          <w:tcPr>
            <w:tcW w:w="236" w:type="dxa"/>
            <w:shd w:val="clear" w:color="auto" w:fill="auto"/>
          </w:tcPr>
          <w:p w14:paraId="1CCE0E92" w14:textId="77777777" w:rsidR="000F4F82" w:rsidRPr="005F70FB" w:rsidRDefault="000F4F82" w:rsidP="00A551BF">
            <w:pPr>
              <w:pStyle w:val="TableCell0-0115Break"/>
              <w:rPr>
                <w:rStyle w:val="ExampleSource"/>
              </w:rPr>
            </w:pPr>
          </w:p>
        </w:tc>
        <w:tc>
          <w:tcPr>
            <w:tcW w:w="1247" w:type="dxa"/>
            <w:shd w:val="clear" w:color="auto" w:fill="auto"/>
          </w:tcPr>
          <w:p w14:paraId="2811B0F6" w14:textId="77777777" w:rsidR="000F4F82" w:rsidRPr="005F70FB" w:rsidRDefault="000F4F82" w:rsidP="00A551BF">
            <w:pPr>
              <w:pStyle w:val="TableCell0-0115Break"/>
              <w:rPr>
                <w:rStyle w:val="ChItalBold"/>
              </w:rPr>
            </w:pPr>
            <w:r w:rsidRPr="005F70FB">
              <w:rPr>
                <w:rStyle w:val="ChItalBold"/>
              </w:rPr>
              <w:t>gendong</w:t>
            </w:r>
          </w:p>
        </w:tc>
        <w:tc>
          <w:tcPr>
            <w:tcW w:w="1418" w:type="dxa"/>
            <w:shd w:val="clear" w:color="auto" w:fill="auto"/>
          </w:tcPr>
          <w:p w14:paraId="49BE9081" w14:textId="77777777" w:rsidR="000F4F82" w:rsidRPr="005F70FB" w:rsidRDefault="000F4F82" w:rsidP="00A551BF">
            <w:pPr>
              <w:pStyle w:val="TableCell0-0115Break"/>
              <w:rPr>
                <w:rStyle w:val="ChCharisSIL"/>
              </w:rPr>
            </w:pPr>
            <w:r w:rsidRPr="005F70FB">
              <w:rPr>
                <w:rStyle w:val="ChCharisSIL"/>
              </w:rPr>
              <w:t>ˈgɛ̞n.dɔ̞ŋ</w:t>
            </w:r>
          </w:p>
        </w:tc>
        <w:tc>
          <w:tcPr>
            <w:tcW w:w="1361" w:type="dxa"/>
            <w:shd w:val="clear" w:color="auto" w:fill="auto"/>
          </w:tcPr>
          <w:p w14:paraId="2EBA751D"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422BA19E" w14:textId="77777777" w:rsidR="000F4F82" w:rsidRPr="005F70FB" w:rsidRDefault="000F4F82" w:rsidP="00A551BF">
            <w:pPr>
              <w:pStyle w:val="TableCell0-0115Break"/>
            </w:pPr>
            <w:r w:rsidRPr="005F70FB">
              <w:t>hold</w:t>
            </w:r>
          </w:p>
        </w:tc>
      </w:tr>
      <w:tr w:rsidR="00AC23C4" w:rsidRPr="005F70FB" w14:paraId="565D6D81" w14:textId="77777777" w:rsidTr="00BC00CF">
        <w:tc>
          <w:tcPr>
            <w:tcW w:w="236" w:type="dxa"/>
            <w:shd w:val="clear" w:color="auto" w:fill="auto"/>
          </w:tcPr>
          <w:p w14:paraId="2B023B2A" w14:textId="77777777" w:rsidR="000F4F82" w:rsidRPr="005F70FB" w:rsidRDefault="000F4F82" w:rsidP="00A551BF">
            <w:pPr>
              <w:pStyle w:val="TableCell0-0115Break"/>
              <w:rPr>
                <w:rStyle w:val="ExampleSource"/>
              </w:rPr>
            </w:pPr>
          </w:p>
        </w:tc>
        <w:tc>
          <w:tcPr>
            <w:tcW w:w="1247" w:type="dxa"/>
            <w:shd w:val="clear" w:color="auto" w:fill="auto"/>
          </w:tcPr>
          <w:p w14:paraId="0FA47C6C" w14:textId="77777777" w:rsidR="000F4F82" w:rsidRPr="005F70FB" w:rsidRDefault="000F4F82" w:rsidP="00A551BF">
            <w:pPr>
              <w:pStyle w:val="TableCell0-0115Break"/>
              <w:rPr>
                <w:rStyle w:val="ChItalBold"/>
              </w:rPr>
            </w:pPr>
            <w:r w:rsidRPr="005F70FB">
              <w:rPr>
                <w:rStyle w:val="ChItalBold"/>
              </w:rPr>
              <w:t>gepe</w:t>
            </w:r>
          </w:p>
        </w:tc>
        <w:tc>
          <w:tcPr>
            <w:tcW w:w="1418" w:type="dxa"/>
            <w:shd w:val="clear" w:color="auto" w:fill="auto"/>
          </w:tcPr>
          <w:p w14:paraId="3445FD9F" w14:textId="77777777" w:rsidR="000F4F82" w:rsidRPr="005F70FB" w:rsidRDefault="000F4F82" w:rsidP="00A551BF">
            <w:pPr>
              <w:pStyle w:val="TableCell0-0115Break"/>
              <w:rPr>
                <w:rStyle w:val="ChCharisSIL"/>
              </w:rPr>
            </w:pPr>
            <w:r w:rsidRPr="005F70FB">
              <w:rPr>
                <w:rStyle w:val="ChCharisSIL"/>
              </w:rPr>
              <w:t>ˈgɛ.pɛ</w:t>
            </w:r>
          </w:p>
        </w:tc>
        <w:tc>
          <w:tcPr>
            <w:tcW w:w="1361" w:type="dxa"/>
            <w:shd w:val="clear" w:color="auto" w:fill="auto"/>
          </w:tcPr>
          <w:p w14:paraId="7C1F940D"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627FA803" w14:textId="77777777" w:rsidR="000F4F82" w:rsidRPr="005F70FB" w:rsidRDefault="000F4F82" w:rsidP="00A551BF">
            <w:pPr>
              <w:pStyle w:val="TableCell0-0115Break"/>
            </w:pPr>
            <w:r w:rsidRPr="005F70FB">
              <w:t>clamp</w:t>
            </w:r>
          </w:p>
        </w:tc>
      </w:tr>
      <w:tr w:rsidR="00AC23C4" w:rsidRPr="005F70FB" w14:paraId="6A2DE626" w14:textId="77777777" w:rsidTr="00BC00CF">
        <w:tc>
          <w:tcPr>
            <w:tcW w:w="236" w:type="dxa"/>
            <w:shd w:val="clear" w:color="auto" w:fill="auto"/>
          </w:tcPr>
          <w:p w14:paraId="593ED5B6" w14:textId="77777777" w:rsidR="000F4F82" w:rsidRPr="005F70FB" w:rsidRDefault="000F4F82" w:rsidP="00A551BF">
            <w:pPr>
              <w:pStyle w:val="TableCell0-0115Break"/>
              <w:rPr>
                <w:rStyle w:val="ExampleSource"/>
              </w:rPr>
            </w:pPr>
            <w:r w:rsidRPr="005F70FB">
              <w:rPr>
                <w:rStyle w:val="ExampleSource"/>
              </w:rPr>
              <w:t>x</w:t>
            </w:r>
          </w:p>
        </w:tc>
        <w:tc>
          <w:tcPr>
            <w:tcW w:w="1247" w:type="dxa"/>
            <w:shd w:val="clear" w:color="auto" w:fill="auto"/>
          </w:tcPr>
          <w:p w14:paraId="5A999DE1" w14:textId="77777777" w:rsidR="000F4F82" w:rsidRPr="005F70FB" w:rsidRDefault="000F4F82" w:rsidP="00A551BF">
            <w:pPr>
              <w:pStyle w:val="TableCell0-0115Break"/>
              <w:rPr>
                <w:rStyle w:val="ChItalBold"/>
              </w:rPr>
            </w:pPr>
            <w:r w:rsidRPr="005F70FB">
              <w:rPr>
                <w:rStyle w:val="ChItalBold"/>
              </w:rPr>
              <w:t>gertak</w:t>
            </w:r>
          </w:p>
        </w:tc>
        <w:tc>
          <w:tcPr>
            <w:tcW w:w="1418" w:type="dxa"/>
            <w:shd w:val="clear" w:color="auto" w:fill="auto"/>
          </w:tcPr>
          <w:p w14:paraId="524A96C1" w14:textId="77777777" w:rsidR="000F4F82" w:rsidRPr="005F70FB" w:rsidRDefault="000F4F82" w:rsidP="00A551BF">
            <w:pPr>
              <w:pStyle w:val="TableCell0-0115Break"/>
              <w:rPr>
                <w:rStyle w:val="ChCharisSIL"/>
              </w:rPr>
            </w:pPr>
            <w:r w:rsidRPr="005F70FB">
              <w:rPr>
                <w:rStyle w:val="ChCharisSIL"/>
              </w:rPr>
              <w:t>gɛ̞r.ˈtɐk</w:t>
            </w:r>
          </w:p>
        </w:tc>
        <w:tc>
          <w:tcPr>
            <w:tcW w:w="1361" w:type="dxa"/>
            <w:shd w:val="clear" w:color="auto" w:fill="auto"/>
          </w:tcPr>
          <w:p w14:paraId="12865809"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46EC16A7" w14:textId="77777777" w:rsidR="000F4F82" w:rsidRPr="005F70FB" w:rsidRDefault="000F4F82" w:rsidP="00A551BF">
            <w:pPr>
              <w:pStyle w:val="TableCell0-0115Break"/>
            </w:pPr>
            <w:r w:rsidRPr="005F70FB">
              <w:t>intimidate</w:t>
            </w:r>
          </w:p>
        </w:tc>
      </w:tr>
      <w:tr w:rsidR="00AC23C4" w:rsidRPr="005F70FB" w14:paraId="0E3242E7" w14:textId="77777777" w:rsidTr="00BC00CF">
        <w:tc>
          <w:tcPr>
            <w:tcW w:w="236" w:type="dxa"/>
            <w:shd w:val="clear" w:color="auto" w:fill="auto"/>
          </w:tcPr>
          <w:p w14:paraId="7DE325B4" w14:textId="77777777" w:rsidR="000F4F82" w:rsidRPr="005F70FB" w:rsidRDefault="000F4F82" w:rsidP="00A551BF">
            <w:pPr>
              <w:pStyle w:val="TableCell0-0115Break"/>
              <w:rPr>
                <w:rStyle w:val="ExampleSource"/>
              </w:rPr>
            </w:pPr>
          </w:p>
        </w:tc>
        <w:tc>
          <w:tcPr>
            <w:tcW w:w="1247" w:type="dxa"/>
            <w:shd w:val="clear" w:color="auto" w:fill="auto"/>
          </w:tcPr>
          <w:p w14:paraId="0E2A6BCC" w14:textId="77777777" w:rsidR="000F4F82" w:rsidRPr="005F70FB" w:rsidRDefault="000F4F82" w:rsidP="00A551BF">
            <w:pPr>
              <w:pStyle w:val="TableCell0-0115Break"/>
              <w:rPr>
                <w:rStyle w:val="ChItalBold"/>
              </w:rPr>
            </w:pPr>
            <w:r w:rsidRPr="005F70FB">
              <w:rPr>
                <w:rStyle w:val="ChItalBold"/>
              </w:rPr>
              <w:t>giawas</w:t>
            </w:r>
          </w:p>
        </w:tc>
        <w:tc>
          <w:tcPr>
            <w:tcW w:w="1418" w:type="dxa"/>
            <w:shd w:val="clear" w:color="auto" w:fill="auto"/>
          </w:tcPr>
          <w:p w14:paraId="0C7618E6" w14:textId="77777777" w:rsidR="000F4F82" w:rsidRPr="005F70FB" w:rsidRDefault="000F4F82" w:rsidP="00A551BF">
            <w:pPr>
              <w:pStyle w:val="TableCell0-0115Break"/>
              <w:rPr>
                <w:rStyle w:val="ChCharisSIL"/>
              </w:rPr>
            </w:pPr>
            <w:r w:rsidRPr="005F70FB">
              <w:rPr>
                <w:rStyle w:val="ChCharisSIL"/>
              </w:rPr>
              <w:t>gɪ.ˈa.wɐs</w:t>
            </w:r>
          </w:p>
        </w:tc>
        <w:tc>
          <w:tcPr>
            <w:tcW w:w="1361" w:type="dxa"/>
            <w:shd w:val="clear" w:color="auto" w:fill="auto"/>
          </w:tcPr>
          <w:p w14:paraId="29A5F457"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5E9B7DB4" w14:textId="77777777" w:rsidR="000F4F82" w:rsidRPr="005F70FB" w:rsidRDefault="000F4F82" w:rsidP="00A551BF">
            <w:pPr>
              <w:pStyle w:val="TableCell0-0115Break"/>
            </w:pPr>
            <w:r w:rsidRPr="005F70FB">
              <w:t>guava</w:t>
            </w:r>
          </w:p>
        </w:tc>
      </w:tr>
      <w:tr w:rsidR="00AC23C4" w:rsidRPr="005F70FB" w14:paraId="66CF11A5" w14:textId="77777777" w:rsidTr="00BC00CF">
        <w:tc>
          <w:tcPr>
            <w:tcW w:w="236" w:type="dxa"/>
            <w:shd w:val="clear" w:color="auto" w:fill="auto"/>
          </w:tcPr>
          <w:p w14:paraId="393D4999" w14:textId="77777777" w:rsidR="000F4F82" w:rsidRPr="005F70FB" w:rsidRDefault="000F4F82" w:rsidP="00A551BF">
            <w:pPr>
              <w:pStyle w:val="TableCell0-0115Break"/>
              <w:rPr>
                <w:rStyle w:val="ExampleSource"/>
              </w:rPr>
            </w:pPr>
          </w:p>
        </w:tc>
        <w:tc>
          <w:tcPr>
            <w:tcW w:w="1247" w:type="dxa"/>
            <w:shd w:val="clear" w:color="auto" w:fill="auto"/>
          </w:tcPr>
          <w:p w14:paraId="7F3D3677" w14:textId="77777777" w:rsidR="000F4F82" w:rsidRPr="005F70FB" w:rsidRDefault="000F4F82" w:rsidP="00A551BF">
            <w:pPr>
              <w:pStyle w:val="TableCell0-0115Break"/>
              <w:rPr>
                <w:rStyle w:val="ChItalBold"/>
              </w:rPr>
            </w:pPr>
            <w:r w:rsidRPr="005F70FB">
              <w:rPr>
                <w:rStyle w:val="ChItalBold"/>
              </w:rPr>
              <w:t>gigi</w:t>
            </w:r>
          </w:p>
        </w:tc>
        <w:tc>
          <w:tcPr>
            <w:tcW w:w="1418" w:type="dxa"/>
            <w:shd w:val="clear" w:color="auto" w:fill="auto"/>
          </w:tcPr>
          <w:p w14:paraId="6A5F62CC" w14:textId="77777777" w:rsidR="000F4F82" w:rsidRPr="005F70FB" w:rsidRDefault="000F4F82" w:rsidP="00A551BF">
            <w:pPr>
              <w:pStyle w:val="TableCell0-0115Break"/>
              <w:rPr>
                <w:rStyle w:val="ChCharisSIL"/>
              </w:rPr>
            </w:pPr>
            <w:r w:rsidRPr="005F70FB">
              <w:rPr>
                <w:rStyle w:val="ChCharisSIL"/>
              </w:rPr>
              <w:t>ˈgi.gi</w:t>
            </w:r>
          </w:p>
        </w:tc>
        <w:tc>
          <w:tcPr>
            <w:tcW w:w="1361" w:type="dxa"/>
            <w:shd w:val="clear" w:color="auto" w:fill="auto"/>
          </w:tcPr>
          <w:p w14:paraId="685E17C7"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7CC32E2B" w14:textId="77777777" w:rsidR="000F4F82" w:rsidRPr="005F70FB" w:rsidRDefault="000F4F82" w:rsidP="00A551BF">
            <w:pPr>
              <w:pStyle w:val="TableCell0-0115Break"/>
            </w:pPr>
            <w:r w:rsidRPr="005F70FB">
              <w:t>tooth</w:t>
            </w:r>
          </w:p>
        </w:tc>
      </w:tr>
      <w:tr w:rsidR="00AC23C4" w:rsidRPr="005F70FB" w14:paraId="5370711D" w14:textId="77777777" w:rsidTr="00BC00CF">
        <w:tc>
          <w:tcPr>
            <w:tcW w:w="236" w:type="dxa"/>
            <w:shd w:val="clear" w:color="auto" w:fill="auto"/>
          </w:tcPr>
          <w:p w14:paraId="30E4C1AE" w14:textId="77777777" w:rsidR="000F4F82" w:rsidRPr="005F70FB" w:rsidRDefault="000F4F82" w:rsidP="00A551BF">
            <w:pPr>
              <w:pStyle w:val="TableCell0-0115Break"/>
              <w:rPr>
                <w:rStyle w:val="ExampleSource"/>
              </w:rPr>
            </w:pPr>
          </w:p>
        </w:tc>
        <w:tc>
          <w:tcPr>
            <w:tcW w:w="1247" w:type="dxa"/>
            <w:shd w:val="clear" w:color="auto" w:fill="auto"/>
          </w:tcPr>
          <w:p w14:paraId="52E708C6" w14:textId="77777777" w:rsidR="000F4F82" w:rsidRPr="005F70FB" w:rsidRDefault="000F4F82" w:rsidP="00A551BF">
            <w:pPr>
              <w:pStyle w:val="TableCell0-0115Break"/>
              <w:rPr>
                <w:rStyle w:val="ChItalBold"/>
              </w:rPr>
            </w:pPr>
            <w:r w:rsidRPr="005F70FB">
              <w:rPr>
                <w:rStyle w:val="ChItalBold"/>
              </w:rPr>
              <w:t>gigit</w:t>
            </w:r>
          </w:p>
        </w:tc>
        <w:tc>
          <w:tcPr>
            <w:tcW w:w="1418" w:type="dxa"/>
            <w:shd w:val="clear" w:color="auto" w:fill="auto"/>
          </w:tcPr>
          <w:p w14:paraId="04488899" w14:textId="77777777" w:rsidR="000F4F82" w:rsidRPr="005F70FB" w:rsidRDefault="000F4F82" w:rsidP="00A551BF">
            <w:pPr>
              <w:pStyle w:val="TableCell0-0115Break"/>
              <w:rPr>
                <w:rStyle w:val="ChCharisSIL"/>
              </w:rPr>
            </w:pPr>
            <w:r w:rsidRPr="005F70FB">
              <w:rPr>
                <w:rStyle w:val="ChCharisSIL"/>
              </w:rPr>
              <w:t>ˈgi.gɪt</w:t>
            </w:r>
          </w:p>
        </w:tc>
        <w:tc>
          <w:tcPr>
            <w:tcW w:w="1361" w:type="dxa"/>
            <w:shd w:val="clear" w:color="auto" w:fill="auto"/>
          </w:tcPr>
          <w:p w14:paraId="6DAD01F0"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21304269" w14:textId="77777777" w:rsidR="000F4F82" w:rsidRPr="005F70FB" w:rsidRDefault="000F4F82" w:rsidP="00A551BF">
            <w:pPr>
              <w:pStyle w:val="TableCell0-0115Break"/>
            </w:pPr>
            <w:r w:rsidRPr="005F70FB">
              <w:t>bite</w:t>
            </w:r>
          </w:p>
        </w:tc>
      </w:tr>
      <w:tr w:rsidR="00AC23C4" w:rsidRPr="005F70FB" w14:paraId="4F54985E" w14:textId="77777777" w:rsidTr="00BC00CF">
        <w:tc>
          <w:tcPr>
            <w:tcW w:w="236" w:type="dxa"/>
            <w:shd w:val="clear" w:color="auto" w:fill="auto"/>
          </w:tcPr>
          <w:p w14:paraId="1BB03D81" w14:textId="77777777" w:rsidR="000F4F82" w:rsidRPr="005F70FB" w:rsidRDefault="000F4F82" w:rsidP="00A551BF">
            <w:pPr>
              <w:pStyle w:val="TableCell0-0115Break"/>
              <w:rPr>
                <w:rStyle w:val="ExampleSource"/>
              </w:rPr>
            </w:pPr>
          </w:p>
        </w:tc>
        <w:tc>
          <w:tcPr>
            <w:tcW w:w="1247" w:type="dxa"/>
            <w:shd w:val="clear" w:color="auto" w:fill="auto"/>
          </w:tcPr>
          <w:p w14:paraId="53343AC7" w14:textId="77777777" w:rsidR="000F4F82" w:rsidRPr="005F70FB" w:rsidRDefault="000F4F82" w:rsidP="00A551BF">
            <w:pPr>
              <w:pStyle w:val="TableCell0-0115Break"/>
              <w:rPr>
                <w:rStyle w:val="ChItalBold"/>
              </w:rPr>
            </w:pPr>
            <w:r w:rsidRPr="005F70FB">
              <w:rPr>
                <w:rStyle w:val="ChItalBold"/>
              </w:rPr>
              <w:t>gila</w:t>
            </w:r>
          </w:p>
        </w:tc>
        <w:tc>
          <w:tcPr>
            <w:tcW w:w="1418" w:type="dxa"/>
            <w:shd w:val="clear" w:color="auto" w:fill="auto"/>
          </w:tcPr>
          <w:p w14:paraId="15BFD7FC" w14:textId="77777777" w:rsidR="000F4F82" w:rsidRPr="005F70FB" w:rsidRDefault="000F4F82" w:rsidP="00A551BF">
            <w:pPr>
              <w:pStyle w:val="TableCell0-0115Break"/>
              <w:rPr>
                <w:rStyle w:val="ChCharisSIL"/>
              </w:rPr>
            </w:pPr>
            <w:r w:rsidRPr="005F70FB">
              <w:rPr>
                <w:rStyle w:val="ChCharisSIL"/>
              </w:rPr>
              <w:t>ˈgi.la</w:t>
            </w:r>
          </w:p>
        </w:tc>
        <w:tc>
          <w:tcPr>
            <w:tcW w:w="1361" w:type="dxa"/>
            <w:shd w:val="clear" w:color="auto" w:fill="auto"/>
          </w:tcPr>
          <w:p w14:paraId="7BCDA367"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1B02A3DA" w14:textId="77777777" w:rsidR="000F4F82" w:rsidRPr="005F70FB" w:rsidRDefault="000F4F82" w:rsidP="00A551BF">
            <w:pPr>
              <w:pStyle w:val="TableCell0-0115Break"/>
            </w:pPr>
            <w:r w:rsidRPr="005F70FB">
              <w:t>be crazy</w:t>
            </w:r>
          </w:p>
        </w:tc>
      </w:tr>
      <w:tr w:rsidR="00AC23C4" w:rsidRPr="005F70FB" w14:paraId="4944BBCE" w14:textId="77777777" w:rsidTr="00BC00CF">
        <w:tc>
          <w:tcPr>
            <w:tcW w:w="236" w:type="dxa"/>
            <w:shd w:val="clear" w:color="auto" w:fill="auto"/>
          </w:tcPr>
          <w:p w14:paraId="7B66347F" w14:textId="77777777" w:rsidR="000F4F82" w:rsidRPr="005F70FB" w:rsidRDefault="000F4F82" w:rsidP="00A551BF">
            <w:pPr>
              <w:pStyle w:val="TableCell0-0115Break"/>
              <w:rPr>
                <w:rStyle w:val="ExampleSource"/>
              </w:rPr>
            </w:pPr>
          </w:p>
        </w:tc>
        <w:tc>
          <w:tcPr>
            <w:tcW w:w="1247" w:type="dxa"/>
            <w:shd w:val="clear" w:color="auto" w:fill="auto"/>
          </w:tcPr>
          <w:p w14:paraId="1AF8F0FD" w14:textId="77777777" w:rsidR="000F4F82" w:rsidRPr="005F70FB" w:rsidRDefault="000F4F82" w:rsidP="00A551BF">
            <w:pPr>
              <w:pStyle w:val="TableCell0-0115Break"/>
              <w:rPr>
                <w:rStyle w:val="ChItalBold"/>
              </w:rPr>
            </w:pPr>
            <w:r w:rsidRPr="005F70FB">
              <w:rPr>
                <w:rStyle w:val="ChItalBold"/>
              </w:rPr>
              <w:t>giling</w:t>
            </w:r>
          </w:p>
        </w:tc>
        <w:tc>
          <w:tcPr>
            <w:tcW w:w="1418" w:type="dxa"/>
            <w:shd w:val="clear" w:color="auto" w:fill="auto"/>
          </w:tcPr>
          <w:p w14:paraId="5B41CF55" w14:textId="77777777" w:rsidR="000F4F82" w:rsidRPr="005F70FB" w:rsidRDefault="000F4F82" w:rsidP="00A551BF">
            <w:pPr>
              <w:pStyle w:val="TableCell0-0115Break"/>
              <w:rPr>
                <w:rStyle w:val="ChCharisSIL"/>
              </w:rPr>
            </w:pPr>
            <w:r w:rsidRPr="005F70FB">
              <w:rPr>
                <w:rStyle w:val="ChCharisSIL"/>
              </w:rPr>
              <w:t>ˈgɪ.lɪŋ</w:t>
            </w:r>
          </w:p>
        </w:tc>
        <w:tc>
          <w:tcPr>
            <w:tcW w:w="1361" w:type="dxa"/>
            <w:shd w:val="clear" w:color="auto" w:fill="auto"/>
          </w:tcPr>
          <w:p w14:paraId="06BBDD47"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024A7C2" w14:textId="77777777" w:rsidR="000F4F82" w:rsidRPr="005F70FB" w:rsidRDefault="000F4F82" w:rsidP="00A551BF">
            <w:pPr>
              <w:pStyle w:val="TableCell0-0115Break"/>
            </w:pPr>
            <w:r w:rsidRPr="005F70FB">
              <w:t>grind</w:t>
            </w:r>
          </w:p>
        </w:tc>
      </w:tr>
      <w:tr w:rsidR="00AC23C4" w:rsidRPr="005F70FB" w14:paraId="736B5C0E" w14:textId="77777777" w:rsidTr="00BC00CF">
        <w:tc>
          <w:tcPr>
            <w:tcW w:w="236" w:type="dxa"/>
            <w:shd w:val="clear" w:color="auto" w:fill="auto"/>
          </w:tcPr>
          <w:p w14:paraId="6CE5B143" w14:textId="77777777" w:rsidR="000F4F82" w:rsidRPr="005F70FB" w:rsidRDefault="000F4F82" w:rsidP="00A551BF">
            <w:pPr>
              <w:pStyle w:val="TableCell0-0115Break"/>
              <w:rPr>
                <w:rStyle w:val="ExampleSource"/>
              </w:rPr>
            </w:pPr>
          </w:p>
        </w:tc>
        <w:tc>
          <w:tcPr>
            <w:tcW w:w="1247" w:type="dxa"/>
            <w:shd w:val="clear" w:color="auto" w:fill="auto"/>
          </w:tcPr>
          <w:p w14:paraId="42CE58F7" w14:textId="77777777" w:rsidR="000F4F82" w:rsidRPr="005F70FB" w:rsidRDefault="000F4F82" w:rsidP="00A551BF">
            <w:pPr>
              <w:pStyle w:val="TableCell0-0115Break"/>
              <w:rPr>
                <w:rStyle w:val="ChItalBold"/>
              </w:rPr>
            </w:pPr>
            <w:r w:rsidRPr="005F70FB">
              <w:rPr>
                <w:rStyle w:val="ChItalBold"/>
              </w:rPr>
              <w:t>glang</w:t>
            </w:r>
          </w:p>
        </w:tc>
        <w:tc>
          <w:tcPr>
            <w:tcW w:w="1418" w:type="dxa"/>
            <w:shd w:val="clear" w:color="auto" w:fill="auto"/>
          </w:tcPr>
          <w:p w14:paraId="0137DEDD" w14:textId="77777777" w:rsidR="000F4F82" w:rsidRPr="005F70FB" w:rsidRDefault="000F4F82" w:rsidP="00A551BF">
            <w:pPr>
              <w:pStyle w:val="TableCell0-0115Break"/>
              <w:rPr>
                <w:rStyle w:val="ChCharisSIL"/>
              </w:rPr>
            </w:pPr>
            <w:r w:rsidRPr="005F70FB">
              <w:rPr>
                <w:rStyle w:val="ChCharisSIL"/>
              </w:rPr>
              <w:t>ˈglɐŋ</w:t>
            </w:r>
          </w:p>
        </w:tc>
        <w:tc>
          <w:tcPr>
            <w:tcW w:w="1361" w:type="dxa"/>
            <w:shd w:val="clear" w:color="auto" w:fill="auto"/>
          </w:tcPr>
          <w:p w14:paraId="576D83AC"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1F6150F4" w14:textId="77777777" w:rsidR="000F4F82" w:rsidRPr="005F70FB" w:rsidRDefault="000F4F82" w:rsidP="00A551BF">
            <w:pPr>
              <w:pStyle w:val="TableCell0-0115Break"/>
            </w:pPr>
            <w:r w:rsidRPr="005F70FB">
              <w:t>bracelet</w:t>
            </w:r>
          </w:p>
        </w:tc>
      </w:tr>
      <w:tr w:rsidR="00AC23C4" w:rsidRPr="005F70FB" w14:paraId="3B207FC0" w14:textId="77777777" w:rsidTr="00BC00CF">
        <w:tc>
          <w:tcPr>
            <w:tcW w:w="236" w:type="dxa"/>
            <w:shd w:val="clear" w:color="auto" w:fill="auto"/>
          </w:tcPr>
          <w:p w14:paraId="78B786DC" w14:textId="77777777" w:rsidR="000F4F82" w:rsidRPr="005F70FB" w:rsidRDefault="000F4F82" w:rsidP="00A551BF">
            <w:pPr>
              <w:pStyle w:val="TableCell0-0115Break"/>
              <w:rPr>
                <w:rStyle w:val="ExampleSource"/>
              </w:rPr>
            </w:pPr>
          </w:p>
        </w:tc>
        <w:tc>
          <w:tcPr>
            <w:tcW w:w="1247" w:type="dxa"/>
            <w:shd w:val="clear" w:color="auto" w:fill="auto"/>
          </w:tcPr>
          <w:p w14:paraId="33BD96D7" w14:textId="77777777" w:rsidR="000F4F82" w:rsidRPr="005F70FB" w:rsidRDefault="000F4F82" w:rsidP="00A551BF">
            <w:pPr>
              <w:pStyle w:val="TableCell0-0115Break"/>
              <w:rPr>
                <w:rStyle w:val="ChItalBold"/>
              </w:rPr>
            </w:pPr>
            <w:r w:rsidRPr="005F70FB">
              <w:rPr>
                <w:rStyle w:val="ChItalBold"/>
              </w:rPr>
              <w:t>glap</w:t>
            </w:r>
          </w:p>
        </w:tc>
        <w:tc>
          <w:tcPr>
            <w:tcW w:w="1418" w:type="dxa"/>
            <w:shd w:val="clear" w:color="auto" w:fill="auto"/>
          </w:tcPr>
          <w:p w14:paraId="0B5085C2" w14:textId="77777777" w:rsidR="000F4F82" w:rsidRPr="005F70FB" w:rsidRDefault="000F4F82" w:rsidP="00A551BF">
            <w:pPr>
              <w:pStyle w:val="TableCell0-0115Break"/>
              <w:rPr>
                <w:rStyle w:val="ChCharisSIL"/>
              </w:rPr>
            </w:pPr>
            <w:r w:rsidRPr="005F70FB">
              <w:rPr>
                <w:rStyle w:val="ChCharisSIL"/>
              </w:rPr>
              <w:t>ˈglɐp̚</w:t>
            </w:r>
          </w:p>
        </w:tc>
        <w:tc>
          <w:tcPr>
            <w:tcW w:w="1361" w:type="dxa"/>
            <w:shd w:val="clear" w:color="auto" w:fill="auto"/>
          </w:tcPr>
          <w:p w14:paraId="2B281A2D"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3C80FAC1" w14:textId="77777777" w:rsidR="000F4F82" w:rsidRPr="005F70FB" w:rsidRDefault="000F4F82" w:rsidP="00A551BF">
            <w:pPr>
              <w:pStyle w:val="TableCell0-0115Break"/>
            </w:pPr>
            <w:r w:rsidRPr="005F70FB">
              <w:t>be dark</w:t>
            </w:r>
          </w:p>
        </w:tc>
      </w:tr>
      <w:tr w:rsidR="00AC23C4" w:rsidRPr="005F70FB" w14:paraId="040DAD43" w14:textId="77777777" w:rsidTr="00BC00CF">
        <w:tc>
          <w:tcPr>
            <w:tcW w:w="236" w:type="dxa"/>
            <w:shd w:val="clear" w:color="auto" w:fill="auto"/>
          </w:tcPr>
          <w:p w14:paraId="68D1C715" w14:textId="77777777" w:rsidR="000F4F82" w:rsidRPr="005F70FB" w:rsidRDefault="000F4F82" w:rsidP="00A551BF">
            <w:pPr>
              <w:pStyle w:val="TableCell0-0115Break"/>
              <w:rPr>
                <w:rStyle w:val="ExampleSource"/>
              </w:rPr>
            </w:pPr>
          </w:p>
        </w:tc>
        <w:tc>
          <w:tcPr>
            <w:tcW w:w="1247" w:type="dxa"/>
            <w:shd w:val="clear" w:color="auto" w:fill="auto"/>
          </w:tcPr>
          <w:p w14:paraId="52CF64C4" w14:textId="77777777" w:rsidR="000F4F82" w:rsidRPr="005F70FB" w:rsidRDefault="000F4F82" w:rsidP="00A551BF">
            <w:pPr>
              <w:pStyle w:val="TableCell0-0115Break"/>
              <w:rPr>
                <w:rStyle w:val="ChItalBold"/>
              </w:rPr>
            </w:pPr>
            <w:r w:rsidRPr="005F70FB">
              <w:rPr>
                <w:rStyle w:val="ChItalBold"/>
              </w:rPr>
              <w:t>glombang</w:t>
            </w:r>
          </w:p>
        </w:tc>
        <w:tc>
          <w:tcPr>
            <w:tcW w:w="1418" w:type="dxa"/>
            <w:shd w:val="clear" w:color="auto" w:fill="auto"/>
          </w:tcPr>
          <w:p w14:paraId="7959A1DE" w14:textId="77777777" w:rsidR="000F4F82" w:rsidRPr="005F70FB" w:rsidRDefault="000F4F82" w:rsidP="00A551BF">
            <w:pPr>
              <w:pStyle w:val="TableCell0-0115Break"/>
              <w:rPr>
                <w:rStyle w:val="ChCharisSIL"/>
              </w:rPr>
            </w:pPr>
            <w:r w:rsidRPr="005F70FB">
              <w:rPr>
                <w:rStyle w:val="ChCharisSIL"/>
              </w:rPr>
              <w:t>ˈglɔ̞m.bɐŋ</w:t>
            </w:r>
          </w:p>
        </w:tc>
        <w:tc>
          <w:tcPr>
            <w:tcW w:w="1361" w:type="dxa"/>
            <w:shd w:val="clear" w:color="auto" w:fill="auto"/>
          </w:tcPr>
          <w:p w14:paraId="7EA3CCB6"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6CF1671D" w14:textId="77777777" w:rsidR="000F4F82" w:rsidRPr="005F70FB" w:rsidRDefault="000F4F82" w:rsidP="00A551BF">
            <w:pPr>
              <w:pStyle w:val="TableCell0-0115Break"/>
            </w:pPr>
            <w:r w:rsidRPr="005F70FB">
              <w:t>wave</w:t>
            </w:r>
          </w:p>
        </w:tc>
      </w:tr>
      <w:tr w:rsidR="00AC23C4" w:rsidRPr="005F70FB" w14:paraId="197ACA46" w14:textId="77777777" w:rsidTr="00BC00CF">
        <w:tc>
          <w:tcPr>
            <w:tcW w:w="236" w:type="dxa"/>
            <w:shd w:val="clear" w:color="auto" w:fill="auto"/>
          </w:tcPr>
          <w:p w14:paraId="1BBCA235" w14:textId="77777777" w:rsidR="000F4F82" w:rsidRPr="005F70FB" w:rsidRDefault="000F4F82" w:rsidP="00A551BF">
            <w:pPr>
              <w:pStyle w:val="TableCell0-0115Break"/>
              <w:rPr>
                <w:rStyle w:val="ExampleSource"/>
              </w:rPr>
            </w:pPr>
          </w:p>
        </w:tc>
        <w:tc>
          <w:tcPr>
            <w:tcW w:w="1247" w:type="dxa"/>
            <w:shd w:val="clear" w:color="auto" w:fill="auto"/>
          </w:tcPr>
          <w:p w14:paraId="2EA78DF1" w14:textId="77777777" w:rsidR="000F4F82" w:rsidRPr="005F70FB" w:rsidRDefault="000F4F82" w:rsidP="00A551BF">
            <w:pPr>
              <w:pStyle w:val="TableCell0-0115Break"/>
              <w:rPr>
                <w:rStyle w:val="ChItalBold"/>
              </w:rPr>
            </w:pPr>
            <w:r w:rsidRPr="005F70FB">
              <w:rPr>
                <w:rStyle w:val="ChItalBold"/>
              </w:rPr>
              <w:t>gnemo</w:t>
            </w:r>
          </w:p>
        </w:tc>
        <w:tc>
          <w:tcPr>
            <w:tcW w:w="1418" w:type="dxa"/>
            <w:shd w:val="clear" w:color="auto" w:fill="auto"/>
          </w:tcPr>
          <w:p w14:paraId="6CFD235A" w14:textId="77777777" w:rsidR="000F4F82" w:rsidRPr="005F70FB" w:rsidRDefault="000F4F82" w:rsidP="00A551BF">
            <w:pPr>
              <w:pStyle w:val="TableCell0-0115Break"/>
              <w:rPr>
                <w:rStyle w:val="ChCharisSIL"/>
              </w:rPr>
            </w:pPr>
            <w:r w:rsidRPr="005F70FB">
              <w:rPr>
                <w:rStyle w:val="ChCharisSIL"/>
              </w:rPr>
              <w:t>ˈgnɛ.mɔ</w:t>
            </w:r>
          </w:p>
        </w:tc>
        <w:tc>
          <w:tcPr>
            <w:tcW w:w="1361" w:type="dxa"/>
            <w:shd w:val="clear" w:color="auto" w:fill="auto"/>
          </w:tcPr>
          <w:p w14:paraId="46421481"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70196669" w14:textId="77777777" w:rsidR="000F4F82" w:rsidRPr="005F70FB" w:rsidRDefault="000F4F82" w:rsidP="00A551BF">
            <w:pPr>
              <w:pStyle w:val="TableCell0-0115Break"/>
            </w:pPr>
            <w:r w:rsidRPr="005F70FB">
              <w:t>melinjo</w:t>
            </w:r>
          </w:p>
        </w:tc>
      </w:tr>
      <w:tr w:rsidR="00AC23C4" w:rsidRPr="005F70FB" w14:paraId="0F2DE099" w14:textId="77777777" w:rsidTr="00BC00CF">
        <w:tc>
          <w:tcPr>
            <w:tcW w:w="236" w:type="dxa"/>
            <w:shd w:val="clear" w:color="auto" w:fill="auto"/>
          </w:tcPr>
          <w:p w14:paraId="16AEAA49" w14:textId="77777777" w:rsidR="000F4F82" w:rsidRPr="005F70FB" w:rsidRDefault="000F4F82" w:rsidP="00A551BF">
            <w:pPr>
              <w:pStyle w:val="TableCell0-0115Break"/>
              <w:rPr>
                <w:rStyle w:val="ExampleSource"/>
              </w:rPr>
            </w:pPr>
          </w:p>
        </w:tc>
        <w:tc>
          <w:tcPr>
            <w:tcW w:w="1247" w:type="dxa"/>
            <w:shd w:val="clear" w:color="auto" w:fill="auto"/>
          </w:tcPr>
          <w:p w14:paraId="45C7779A" w14:textId="77777777" w:rsidR="000F4F82" w:rsidRPr="005F70FB" w:rsidRDefault="000F4F82" w:rsidP="00A551BF">
            <w:pPr>
              <w:pStyle w:val="TableCell0-0115Break"/>
              <w:rPr>
                <w:rStyle w:val="ChItalBold"/>
              </w:rPr>
            </w:pPr>
            <w:r w:rsidRPr="005F70FB">
              <w:rPr>
                <w:rStyle w:val="ChItalBold"/>
              </w:rPr>
              <w:t>goblok</w:t>
            </w:r>
          </w:p>
        </w:tc>
        <w:tc>
          <w:tcPr>
            <w:tcW w:w="1418" w:type="dxa"/>
            <w:shd w:val="clear" w:color="auto" w:fill="auto"/>
          </w:tcPr>
          <w:p w14:paraId="10443AEC" w14:textId="77777777" w:rsidR="000F4F82" w:rsidRPr="005F70FB" w:rsidRDefault="000F4F82" w:rsidP="00A551BF">
            <w:pPr>
              <w:pStyle w:val="TableCell0-0115Break"/>
              <w:rPr>
                <w:rStyle w:val="ChCharisSIL"/>
              </w:rPr>
            </w:pPr>
            <w:r w:rsidRPr="005F70FB">
              <w:rPr>
                <w:rStyle w:val="ChCharisSIL"/>
              </w:rPr>
              <w:t>ˈgɔ.blɔ̞k̚</w:t>
            </w:r>
          </w:p>
        </w:tc>
        <w:tc>
          <w:tcPr>
            <w:tcW w:w="1361" w:type="dxa"/>
            <w:shd w:val="clear" w:color="auto" w:fill="auto"/>
          </w:tcPr>
          <w:p w14:paraId="24951966"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06FC113C" w14:textId="77777777" w:rsidR="000F4F82" w:rsidRPr="005F70FB" w:rsidRDefault="000F4F82" w:rsidP="00A551BF">
            <w:pPr>
              <w:pStyle w:val="TableCell0-0115Break"/>
            </w:pPr>
            <w:r w:rsidRPr="005F70FB">
              <w:t>be stupid</w:t>
            </w:r>
          </w:p>
        </w:tc>
      </w:tr>
      <w:tr w:rsidR="00AC23C4" w:rsidRPr="005F70FB" w14:paraId="15C7E1DF" w14:textId="77777777" w:rsidTr="00BC00CF">
        <w:tc>
          <w:tcPr>
            <w:tcW w:w="236" w:type="dxa"/>
            <w:shd w:val="clear" w:color="auto" w:fill="auto"/>
          </w:tcPr>
          <w:p w14:paraId="6E0E1117" w14:textId="77777777" w:rsidR="000F4F82" w:rsidRPr="005F70FB" w:rsidRDefault="000F4F82" w:rsidP="00A551BF">
            <w:pPr>
              <w:pStyle w:val="TableCell0-0115Break"/>
              <w:rPr>
                <w:rStyle w:val="ExampleSource"/>
              </w:rPr>
            </w:pPr>
          </w:p>
        </w:tc>
        <w:tc>
          <w:tcPr>
            <w:tcW w:w="1247" w:type="dxa"/>
            <w:shd w:val="clear" w:color="auto" w:fill="auto"/>
          </w:tcPr>
          <w:p w14:paraId="2CB29272" w14:textId="77777777" w:rsidR="000F4F82" w:rsidRPr="005F70FB" w:rsidRDefault="000F4F82" w:rsidP="00A551BF">
            <w:pPr>
              <w:pStyle w:val="TableCell0-0115Break"/>
              <w:rPr>
                <w:rStyle w:val="ChItalBold"/>
              </w:rPr>
            </w:pPr>
            <w:r w:rsidRPr="005F70FB">
              <w:rPr>
                <w:rStyle w:val="ChItalBold"/>
              </w:rPr>
              <w:t>gode</w:t>
            </w:r>
          </w:p>
        </w:tc>
        <w:tc>
          <w:tcPr>
            <w:tcW w:w="1418" w:type="dxa"/>
            <w:shd w:val="clear" w:color="auto" w:fill="auto"/>
          </w:tcPr>
          <w:p w14:paraId="59A8F940" w14:textId="77777777" w:rsidR="000F4F82" w:rsidRPr="005F70FB" w:rsidRDefault="000F4F82" w:rsidP="00A551BF">
            <w:pPr>
              <w:pStyle w:val="TableCell0-0115Break"/>
              <w:rPr>
                <w:rStyle w:val="ChCharisSIL"/>
              </w:rPr>
            </w:pPr>
            <w:r w:rsidRPr="005F70FB">
              <w:rPr>
                <w:rStyle w:val="ChCharisSIL"/>
              </w:rPr>
              <w:t>ˈgɔ.dɛ</w:t>
            </w:r>
          </w:p>
        </w:tc>
        <w:tc>
          <w:tcPr>
            <w:tcW w:w="1361" w:type="dxa"/>
            <w:shd w:val="clear" w:color="auto" w:fill="auto"/>
          </w:tcPr>
          <w:p w14:paraId="426F0449"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38043DE9" w14:textId="77777777" w:rsidR="000F4F82" w:rsidRPr="005F70FB" w:rsidRDefault="000F4F82" w:rsidP="00A551BF">
            <w:pPr>
              <w:pStyle w:val="TableCell0-0115Break"/>
            </w:pPr>
            <w:r w:rsidRPr="005F70FB">
              <w:t>be fat</w:t>
            </w:r>
          </w:p>
        </w:tc>
      </w:tr>
      <w:tr w:rsidR="00AC23C4" w:rsidRPr="005F70FB" w14:paraId="6929B86A" w14:textId="77777777" w:rsidTr="00BC00CF">
        <w:tc>
          <w:tcPr>
            <w:tcW w:w="236" w:type="dxa"/>
            <w:shd w:val="clear" w:color="auto" w:fill="auto"/>
          </w:tcPr>
          <w:p w14:paraId="3030F3C4" w14:textId="77777777" w:rsidR="000F4F82" w:rsidRPr="005F70FB" w:rsidRDefault="000F4F82" w:rsidP="00A551BF">
            <w:pPr>
              <w:pStyle w:val="TableCell0-0115Break"/>
              <w:rPr>
                <w:rStyle w:val="ExampleSource"/>
              </w:rPr>
            </w:pPr>
          </w:p>
        </w:tc>
        <w:tc>
          <w:tcPr>
            <w:tcW w:w="1247" w:type="dxa"/>
            <w:shd w:val="clear" w:color="auto" w:fill="auto"/>
          </w:tcPr>
          <w:p w14:paraId="6104722E" w14:textId="77777777" w:rsidR="000F4F82" w:rsidRPr="005F70FB" w:rsidRDefault="000F4F82" w:rsidP="00A551BF">
            <w:pPr>
              <w:pStyle w:val="TableCell0-0115Break"/>
              <w:rPr>
                <w:rStyle w:val="ChItalBold"/>
              </w:rPr>
            </w:pPr>
            <w:r w:rsidRPr="005F70FB">
              <w:rPr>
                <w:rStyle w:val="ChItalBold"/>
              </w:rPr>
              <w:t>gonceng</w:t>
            </w:r>
          </w:p>
        </w:tc>
        <w:tc>
          <w:tcPr>
            <w:tcW w:w="1418" w:type="dxa"/>
            <w:shd w:val="clear" w:color="auto" w:fill="auto"/>
          </w:tcPr>
          <w:p w14:paraId="029D2F99" w14:textId="77777777" w:rsidR="000F4F82" w:rsidRPr="005F70FB" w:rsidRDefault="000F4F82" w:rsidP="00A551BF">
            <w:pPr>
              <w:pStyle w:val="TableCell0-0115Break"/>
              <w:rPr>
                <w:rStyle w:val="ChCharisSIL"/>
              </w:rPr>
            </w:pPr>
            <w:r w:rsidRPr="005F70FB">
              <w:rPr>
                <w:rStyle w:val="ChCharisSIL"/>
              </w:rPr>
              <w:t>ˈgɔ̞n.tʃɛ̞ŋ</w:t>
            </w:r>
          </w:p>
        </w:tc>
        <w:tc>
          <w:tcPr>
            <w:tcW w:w="1361" w:type="dxa"/>
            <w:shd w:val="clear" w:color="auto" w:fill="auto"/>
          </w:tcPr>
          <w:p w14:paraId="6337AEBC"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6A375E4E" w14:textId="77777777" w:rsidR="000F4F82" w:rsidRPr="005F70FB" w:rsidRDefault="000F4F82" w:rsidP="00A551BF">
            <w:pPr>
              <w:pStyle w:val="TableCell0-0115Break"/>
            </w:pPr>
            <w:r w:rsidRPr="005F70FB">
              <w:t>give a ride</w:t>
            </w:r>
          </w:p>
        </w:tc>
      </w:tr>
      <w:tr w:rsidR="00AC23C4" w:rsidRPr="005F70FB" w14:paraId="7E6AA6F9" w14:textId="77777777" w:rsidTr="00BC00CF">
        <w:tc>
          <w:tcPr>
            <w:tcW w:w="236" w:type="dxa"/>
            <w:shd w:val="clear" w:color="auto" w:fill="auto"/>
          </w:tcPr>
          <w:p w14:paraId="0094B1CC" w14:textId="77777777" w:rsidR="000F4F82" w:rsidRPr="005F70FB" w:rsidRDefault="000F4F82" w:rsidP="00A551BF">
            <w:pPr>
              <w:pStyle w:val="TableCell0-0115Break"/>
              <w:rPr>
                <w:rStyle w:val="ExampleSource"/>
              </w:rPr>
            </w:pPr>
          </w:p>
        </w:tc>
        <w:tc>
          <w:tcPr>
            <w:tcW w:w="1247" w:type="dxa"/>
            <w:shd w:val="clear" w:color="auto" w:fill="auto"/>
          </w:tcPr>
          <w:p w14:paraId="6375992D" w14:textId="77777777" w:rsidR="000F4F82" w:rsidRPr="005F70FB" w:rsidRDefault="000F4F82" w:rsidP="00A551BF">
            <w:pPr>
              <w:pStyle w:val="TableCell0-0115Break"/>
              <w:rPr>
                <w:rStyle w:val="ChItalBold"/>
              </w:rPr>
            </w:pPr>
            <w:r w:rsidRPr="005F70FB">
              <w:rPr>
                <w:rStyle w:val="ChItalBold"/>
              </w:rPr>
              <w:t>gondrong</w:t>
            </w:r>
          </w:p>
        </w:tc>
        <w:tc>
          <w:tcPr>
            <w:tcW w:w="1418" w:type="dxa"/>
            <w:shd w:val="clear" w:color="auto" w:fill="auto"/>
          </w:tcPr>
          <w:p w14:paraId="31824AC9" w14:textId="77777777" w:rsidR="000F4F82" w:rsidRPr="005F70FB" w:rsidRDefault="000F4F82" w:rsidP="00A551BF">
            <w:pPr>
              <w:pStyle w:val="TableCell0-0115Break"/>
              <w:rPr>
                <w:rStyle w:val="ChCharisSIL"/>
              </w:rPr>
            </w:pPr>
            <w:r w:rsidRPr="005F70FB">
              <w:rPr>
                <w:rStyle w:val="ChCharisSIL"/>
              </w:rPr>
              <w:t>ˈgɔ̞n.dɾɔ̞ŋ</w:t>
            </w:r>
          </w:p>
        </w:tc>
        <w:tc>
          <w:tcPr>
            <w:tcW w:w="1361" w:type="dxa"/>
            <w:shd w:val="clear" w:color="auto" w:fill="auto"/>
          </w:tcPr>
          <w:p w14:paraId="6E7BD47D"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1F93A697" w14:textId="77777777" w:rsidR="000F4F82" w:rsidRPr="005F70FB" w:rsidRDefault="000F4F82" w:rsidP="00A551BF">
            <w:pPr>
              <w:pStyle w:val="TableCell0-0115Break"/>
            </w:pPr>
            <w:r w:rsidRPr="005F70FB">
              <w:t>be long haired</w:t>
            </w:r>
          </w:p>
        </w:tc>
      </w:tr>
      <w:tr w:rsidR="00AC23C4" w:rsidRPr="005F70FB" w14:paraId="09517C20" w14:textId="77777777" w:rsidTr="00BC00CF">
        <w:tc>
          <w:tcPr>
            <w:tcW w:w="236" w:type="dxa"/>
            <w:shd w:val="clear" w:color="auto" w:fill="auto"/>
          </w:tcPr>
          <w:p w14:paraId="5C94A088" w14:textId="77777777" w:rsidR="000F4F82" w:rsidRPr="005F70FB" w:rsidRDefault="000F4F82" w:rsidP="00A551BF">
            <w:pPr>
              <w:pStyle w:val="TableCell0-0115Break"/>
              <w:rPr>
                <w:rStyle w:val="ExampleSource"/>
              </w:rPr>
            </w:pPr>
          </w:p>
        </w:tc>
        <w:tc>
          <w:tcPr>
            <w:tcW w:w="1247" w:type="dxa"/>
            <w:shd w:val="clear" w:color="auto" w:fill="auto"/>
          </w:tcPr>
          <w:p w14:paraId="4CDF67D5" w14:textId="77777777" w:rsidR="000F4F82" w:rsidRPr="005F70FB" w:rsidRDefault="000F4F82" w:rsidP="00A551BF">
            <w:pPr>
              <w:pStyle w:val="TableCell0-0115Break"/>
              <w:rPr>
                <w:rStyle w:val="ChItalBold"/>
              </w:rPr>
            </w:pPr>
            <w:r w:rsidRPr="005F70FB">
              <w:rPr>
                <w:rStyle w:val="ChItalBold"/>
              </w:rPr>
              <w:t>gora</w:t>
            </w:r>
          </w:p>
        </w:tc>
        <w:tc>
          <w:tcPr>
            <w:tcW w:w="1418" w:type="dxa"/>
            <w:shd w:val="clear" w:color="auto" w:fill="auto"/>
          </w:tcPr>
          <w:p w14:paraId="319F3BD5" w14:textId="77777777" w:rsidR="000F4F82" w:rsidRPr="005F70FB" w:rsidRDefault="000F4F82" w:rsidP="00A551BF">
            <w:pPr>
              <w:pStyle w:val="TableCell0-0115Break"/>
              <w:rPr>
                <w:rStyle w:val="ChCharisSIL"/>
              </w:rPr>
            </w:pPr>
            <w:r w:rsidRPr="005F70FB">
              <w:rPr>
                <w:rStyle w:val="ChCharisSIL"/>
              </w:rPr>
              <w:t>ˈgɔ.ɾa</w:t>
            </w:r>
          </w:p>
        </w:tc>
        <w:tc>
          <w:tcPr>
            <w:tcW w:w="1361" w:type="dxa"/>
            <w:shd w:val="clear" w:color="auto" w:fill="auto"/>
          </w:tcPr>
          <w:p w14:paraId="44C731F8"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28D4DDE6" w14:textId="77777777" w:rsidR="000F4F82" w:rsidRPr="005F70FB" w:rsidRDefault="000F4F82" w:rsidP="00A551BF">
            <w:pPr>
              <w:pStyle w:val="TableCell0-0115Break"/>
            </w:pPr>
            <w:r w:rsidRPr="005F70FB">
              <w:t>water apple</w:t>
            </w:r>
          </w:p>
        </w:tc>
      </w:tr>
      <w:tr w:rsidR="00AC23C4" w:rsidRPr="005F70FB" w14:paraId="57F6EDB5" w14:textId="77777777" w:rsidTr="00BC00CF">
        <w:tc>
          <w:tcPr>
            <w:tcW w:w="236" w:type="dxa"/>
            <w:shd w:val="clear" w:color="auto" w:fill="auto"/>
          </w:tcPr>
          <w:p w14:paraId="16139A9D" w14:textId="77777777" w:rsidR="000F4F82" w:rsidRPr="005F70FB" w:rsidRDefault="000F4F82" w:rsidP="00A551BF">
            <w:pPr>
              <w:pStyle w:val="TableCell0-0115Break"/>
              <w:rPr>
                <w:rStyle w:val="ExampleSource"/>
              </w:rPr>
            </w:pPr>
          </w:p>
        </w:tc>
        <w:tc>
          <w:tcPr>
            <w:tcW w:w="1247" w:type="dxa"/>
            <w:shd w:val="clear" w:color="auto" w:fill="auto"/>
          </w:tcPr>
          <w:p w14:paraId="091F3B5A" w14:textId="77777777" w:rsidR="000F4F82" w:rsidRPr="005F70FB" w:rsidRDefault="000F4F82" w:rsidP="00A551BF">
            <w:pPr>
              <w:pStyle w:val="TableCell0-0115Break"/>
              <w:rPr>
                <w:rStyle w:val="ChItalBold"/>
              </w:rPr>
            </w:pPr>
            <w:r w:rsidRPr="005F70FB">
              <w:rPr>
                <w:rStyle w:val="ChItalBold"/>
              </w:rPr>
              <w:t>goreng</w:t>
            </w:r>
          </w:p>
        </w:tc>
        <w:tc>
          <w:tcPr>
            <w:tcW w:w="1418" w:type="dxa"/>
            <w:shd w:val="clear" w:color="auto" w:fill="auto"/>
          </w:tcPr>
          <w:p w14:paraId="0E3495A9" w14:textId="77777777" w:rsidR="000F4F82" w:rsidRPr="005F70FB" w:rsidRDefault="000F4F82" w:rsidP="00A551BF">
            <w:pPr>
              <w:pStyle w:val="TableCell0-0115Break"/>
              <w:rPr>
                <w:rStyle w:val="ChCharisSIL"/>
              </w:rPr>
            </w:pPr>
            <w:r w:rsidRPr="005F70FB">
              <w:rPr>
                <w:rStyle w:val="ChCharisSIL"/>
              </w:rPr>
              <w:t>ˈgɔ.ɾɛ̞ŋ</w:t>
            </w:r>
          </w:p>
        </w:tc>
        <w:tc>
          <w:tcPr>
            <w:tcW w:w="1361" w:type="dxa"/>
            <w:shd w:val="clear" w:color="auto" w:fill="auto"/>
          </w:tcPr>
          <w:p w14:paraId="125E1D15"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3F8E7A4F" w14:textId="77777777" w:rsidR="000F4F82" w:rsidRPr="005F70FB" w:rsidRDefault="000F4F82" w:rsidP="00A551BF">
            <w:pPr>
              <w:pStyle w:val="TableCell0-0115Break"/>
            </w:pPr>
            <w:r w:rsidRPr="005F70FB">
              <w:t>fry</w:t>
            </w:r>
          </w:p>
        </w:tc>
      </w:tr>
      <w:tr w:rsidR="00AC23C4" w:rsidRPr="005F70FB" w14:paraId="162BD3CA" w14:textId="77777777" w:rsidTr="00BC00CF">
        <w:tc>
          <w:tcPr>
            <w:tcW w:w="236" w:type="dxa"/>
            <w:shd w:val="clear" w:color="auto" w:fill="auto"/>
          </w:tcPr>
          <w:p w14:paraId="370A1DC2" w14:textId="77777777" w:rsidR="000F4F82" w:rsidRPr="005F70FB" w:rsidRDefault="000F4F82" w:rsidP="00A551BF">
            <w:pPr>
              <w:pStyle w:val="TableCell0-0115Break"/>
              <w:rPr>
                <w:rStyle w:val="ExampleSource"/>
              </w:rPr>
            </w:pPr>
          </w:p>
        </w:tc>
        <w:tc>
          <w:tcPr>
            <w:tcW w:w="1247" w:type="dxa"/>
            <w:shd w:val="clear" w:color="auto" w:fill="auto"/>
          </w:tcPr>
          <w:p w14:paraId="1A246FA0" w14:textId="77777777" w:rsidR="000F4F82" w:rsidRPr="005F70FB" w:rsidRDefault="000F4F82" w:rsidP="00A551BF">
            <w:pPr>
              <w:pStyle w:val="TableCell0-0115Break"/>
              <w:rPr>
                <w:rStyle w:val="ChItalBold"/>
              </w:rPr>
            </w:pPr>
            <w:r w:rsidRPr="005F70FB">
              <w:rPr>
                <w:rStyle w:val="ChItalBold"/>
              </w:rPr>
              <w:t>goso</w:t>
            </w:r>
          </w:p>
        </w:tc>
        <w:tc>
          <w:tcPr>
            <w:tcW w:w="1418" w:type="dxa"/>
            <w:shd w:val="clear" w:color="auto" w:fill="auto"/>
          </w:tcPr>
          <w:p w14:paraId="02DAFFEE" w14:textId="77777777" w:rsidR="000F4F82" w:rsidRPr="005F70FB" w:rsidRDefault="000F4F82" w:rsidP="00A551BF">
            <w:pPr>
              <w:pStyle w:val="TableCell0-0115Break"/>
              <w:rPr>
                <w:rStyle w:val="ChCharisSIL"/>
              </w:rPr>
            </w:pPr>
            <w:r w:rsidRPr="005F70FB">
              <w:rPr>
                <w:rStyle w:val="ChCharisSIL"/>
              </w:rPr>
              <w:t>ˈgɔ.sɔ</w:t>
            </w:r>
          </w:p>
        </w:tc>
        <w:tc>
          <w:tcPr>
            <w:tcW w:w="1361" w:type="dxa"/>
            <w:shd w:val="clear" w:color="auto" w:fill="auto"/>
          </w:tcPr>
          <w:p w14:paraId="269906C8"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57A5FEC6" w14:textId="77777777" w:rsidR="000F4F82" w:rsidRPr="005F70FB" w:rsidRDefault="000F4F82" w:rsidP="00A551BF">
            <w:pPr>
              <w:pStyle w:val="TableCell0-0115Break"/>
            </w:pPr>
            <w:r w:rsidRPr="005F70FB">
              <w:t>rub</w:t>
            </w:r>
          </w:p>
        </w:tc>
      </w:tr>
      <w:tr w:rsidR="00AC23C4" w:rsidRPr="005F70FB" w14:paraId="36AF4F16" w14:textId="77777777" w:rsidTr="00BC00CF">
        <w:tc>
          <w:tcPr>
            <w:tcW w:w="236" w:type="dxa"/>
            <w:shd w:val="clear" w:color="auto" w:fill="auto"/>
          </w:tcPr>
          <w:p w14:paraId="2A68A867" w14:textId="77777777" w:rsidR="000F4F82" w:rsidRPr="005F70FB" w:rsidRDefault="000F4F82" w:rsidP="00A551BF">
            <w:pPr>
              <w:pStyle w:val="TableCell0-0115Break"/>
              <w:rPr>
                <w:rStyle w:val="ExampleSource"/>
              </w:rPr>
            </w:pPr>
          </w:p>
        </w:tc>
        <w:tc>
          <w:tcPr>
            <w:tcW w:w="1247" w:type="dxa"/>
            <w:shd w:val="clear" w:color="auto" w:fill="auto"/>
          </w:tcPr>
          <w:p w14:paraId="0C113DDB" w14:textId="77777777" w:rsidR="000F4F82" w:rsidRPr="005F70FB" w:rsidRDefault="000F4F82" w:rsidP="00A551BF">
            <w:pPr>
              <w:pStyle w:val="TableCell0-0115Break"/>
              <w:rPr>
                <w:rStyle w:val="ChItalBold"/>
              </w:rPr>
            </w:pPr>
            <w:r w:rsidRPr="005F70FB">
              <w:rPr>
                <w:rStyle w:val="ChItalBold"/>
              </w:rPr>
              <w:t>goyang</w:t>
            </w:r>
          </w:p>
        </w:tc>
        <w:tc>
          <w:tcPr>
            <w:tcW w:w="1418" w:type="dxa"/>
            <w:shd w:val="clear" w:color="auto" w:fill="auto"/>
          </w:tcPr>
          <w:p w14:paraId="0C7EA426" w14:textId="77777777" w:rsidR="000F4F82" w:rsidRPr="005F70FB" w:rsidRDefault="000F4F82" w:rsidP="00A551BF">
            <w:pPr>
              <w:pStyle w:val="TableCell0-0115Break"/>
              <w:rPr>
                <w:rStyle w:val="ChCharisSIL"/>
              </w:rPr>
            </w:pPr>
            <w:r w:rsidRPr="005F70FB">
              <w:rPr>
                <w:rStyle w:val="ChCharisSIL"/>
              </w:rPr>
              <w:t>ˈgɔ.jɐŋ</w:t>
            </w:r>
          </w:p>
        </w:tc>
        <w:tc>
          <w:tcPr>
            <w:tcW w:w="1361" w:type="dxa"/>
            <w:shd w:val="clear" w:color="auto" w:fill="auto"/>
          </w:tcPr>
          <w:p w14:paraId="716BF202"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55303D5F" w14:textId="77777777" w:rsidR="000F4F82" w:rsidRPr="005F70FB" w:rsidRDefault="000F4F82" w:rsidP="00A551BF">
            <w:pPr>
              <w:pStyle w:val="TableCell0-0115Break"/>
            </w:pPr>
            <w:r w:rsidRPr="005F70FB">
              <w:t>shake</w:t>
            </w:r>
          </w:p>
        </w:tc>
      </w:tr>
      <w:tr w:rsidR="00AC23C4" w:rsidRPr="005F70FB" w14:paraId="0283086B" w14:textId="77777777" w:rsidTr="00BC00CF">
        <w:tc>
          <w:tcPr>
            <w:tcW w:w="236" w:type="dxa"/>
            <w:shd w:val="clear" w:color="auto" w:fill="auto"/>
          </w:tcPr>
          <w:p w14:paraId="7E79D635" w14:textId="77777777" w:rsidR="000F4F82" w:rsidRPr="005F70FB" w:rsidRDefault="000F4F82" w:rsidP="00A551BF">
            <w:pPr>
              <w:pStyle w:val="TableCell0-0115Break"/>
              <w:rPr>
                <w:rStyle w:val="ExampleSource"/>
              </w:rPr>
            </w:pPr>
          </w:p>
        </w:tc>
        <w:tc>
          <w:tcPr>
            <w:tcW w:w="1247" w:type="dxa"/>
            <w:shd w:val="clear" w:color="auto" w:fill="auto"/>
          </w:tcPr>
          <w:p w14:paraId="231B9994" w14:textId="77777777" w:rsidR="000F4F82" w:rsidRPr="005F70FB" w:rsidRDefault="000F4F82" w:rsidP="00A551BF">
            <w:pPr>
              <w:pStyle w:val="TableCell0-0115Break"/>
              <w:rPr>
                <w:rStyle w:val="ChItalBold"/>
              </w:rPr>
            </w:pPr>
            <w:r w:rsidRPr="005F70FB">
              <w:rPr>
                <w:rStyle w:val="ChItalBold"/>
              </w:rPr>
              <w:t>gugat</w:t>
            </w:r>
          </w:p>
        </w:tc>
        <w:tc>
          <w:tcPr>
            <w:tcW w:w="1418" w:type="dxa"/>
            <w:shd w:val="clear" w:color="auto" w:fill="auto"/>
          </w:tcPr>
          <w:p w14:paraId="74DF9303" w14:textId="77777777" w:rsidR="000F4F82" w:rsidRPr="005F70FB" w:rsidRDefault="000F4F82" w:rsidP="00A551BF">
            <w:pPr>
              <w:pStyle w:val="TableCell0-0115Break"/>
              <w:rPr>
                <w:rStyle w:val="ChCharisSIL"/>
              </w:rPr>
            </w:pPr>
            <w:r w:rsidRPr="005F70FB">
              <w:rPr>
                <w:rStyle w:val="ChCharisSIL"/>
              </w:rPr>
              <w:t>ˈgu.gɐt</w:t>
            </w:r>
          </w:p>
        </w:tc>
        <w:tc>
          <w:tcPr>
            <w:tcW w:w="1361" w:type="dxa"/>
            <w:shd w:val="clear" w:color="auto" w:fill="auto"/>
          </w:tcPr>
          <w:p w14:paraId="4017C889"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6B74FFB7" w14:textId="77777777" w:rsidR="000F4F82" w:rsidRPr="005F70FB" w:rsidRDefault="000F4F82" w:rsidP="00A551BF">
            <w:pPr>
              <w:pStyle w:val="TableCell0-0115Break"/>
            </w:pPr>
            <w:r w:rsidRPr="005F70FB">
              <w:t>demand</w:t>
            </w:r>
          </w:p>
        </w:tc>
      </w:tr>
      <w:tr w:rsidR="00AC23C4" w:rsidRPr="005F70FB" w14:paraId="6708F59E" w14:textId="77777777" w:rsidTr="00BC00CF">
        <w:tc>
          <w:tcPr>
            <w:tcW w:w="236" w:type="dxa"/>
            <w:shd w:val="clear" w:color="auto" w:fill="auto"/>
          </w:tcPr>
          <w:p w14:paraId="77E6AAF0" w14:textId="77777777" w:rsidR="000F4F82" w:rsidRPr="005F70FB" w:rsidRDefault="000F4F82" w:rsidP="00A551BF">
            <w:pPr>
              <w:pStyle w:val="TableCell0-0115Break"/>
              <w:rPr>
                <w:rStyle w:val="ExampleSource"/>
              </w:rPr>
            </w:pPr>
          </w:p>
        </w:tc>
        <w:tc>
          <w:tcPr>
            <w:tcW w:w="1247" w:type="dxa"/>
            <w:shd w:val="clear" w:color="auto" w:fill="auto"/>
          </w:tcPr>
          <w:p w14:paraId="6738B0A0" w14:textId="77777777" w:rsidR="000F4F82" w:rsidRPr="005F70FB" w:rsidRDefault="000F4F82" w:rsidP="00A551BF">
            <w:pPr>
              <w:pStyle w:val="TableCell0-0115Break"/>
              <w:rPr>
                <w:rStyle w:val="ChItalBold"/>
              </w:rPr>
            </w:pPr>
            <w:r w:rsidRPr="005F70FB">
              <w:rPr>
                <w:rStyle w:val="ChItalBold"/>
              </w:rPr>
              <w:t>gugur</w:t>
            </w:r>
          </w:p>
        </w:tc>
        <w:tc>
          <w:tcPr>
            <w:tcW w:w="1418" w:type="dxa"/>
            <w:shd w:val="clear" w:color="auto" w:fill="auto"/>
          </w:tcPr>
          <w:p w14:paraId="04DCC937" w14:textId="77777777" w:rsidR="000F4F82" w:rsidRPr="005F70FB" w:rsidRDefault="000F4F82" w:rsidP="00A551BF">
            <w:pPr>
              <w:pStyle w:val="TableCell0-0115Break"/>
              <w:rPr>
                <w:rStyle w:val="ChCharisSIL"/>
              </w:rPr>
            </w:pPr>
            <w:r w:rsidRPr="005F70FB">
              <w:rPr>
                <w:rStyle w:val="ChCharisSIL"/>
              </w:rPr>
              <w:t>ˈgʊ.gʊr̥</w:t>
            </w:r>
          </w:p>
        </w:tc>
        <w:tc>
          <w:tcPr>
            <w:tcW w:w="1361" w:type="dxa"/>
            <w:shd w:val="clear" w:color="auto" w:fill="auto"/>
          </w:tcPr>
          <w:p w14:paraId="251FE35A" w14:textId="77777777" w:rsidR="000F4F82" w:rsidRPr="005F70FB" w:rsidRDefault="000F4F82" w:rsidP="00A551BF">
            <w:pPr>
              <w:pStyle w:val="TableCell0-0115Break"/>
              <w:rPr>
                <w:rStyle w:val="ChSmallCaps"/>
              </w:rPr>
            </w:pPr>
            <w:r w:rsidRPr="005F70FB">
              <w:rPr>
                <w:rStyle w:val="ChSmallCaps"/>
              </w:rPr>
              <w:t>v.mo(dy)</w:t>
            </w:r>
          </w:p>
        </w:tc>
        <w:tc>
          <w:tcPr>
            <w:tcW w:w="2438" w:type="dxa"/>
            <w:shd w:val="clear" w:color="auto" w:fill="auto"/>
          </w:tcPr>
          <w:p w14:paraId="5361B927" w14:textId="77777777" w:rsidR="000F4F82" w:rsidRPr="005F70FB" w:rsidRDefault="000F4F82" w:rsidP="00A551BF">
            <w:pPr>
              <w:pStyle w:val="TableCell0-0115Break"/>
            </w:pPr>
            <w:r w:rsidRPr="005F70FB">
              <w:t>fall (prematurely)</w:t>
            </w:r>
          </w:p>
        </w:tc>
      </w:tr>
      <w:tr w:rsidR="00AC23C4" w:rsidRPr="005F70FB" w14:paraId="543B95A2" w14:textId="77777777" w:rsidTr="00BC00CF">
        <w:tc>
          <w:tcPr>
            <w:tcW w:w="236" w:type="dxa"/>
            <w:shd w:val="clear" w:color="auto" w:fill="auto"/>
          </w:tcPr>
          <w:p w14:paraId="5DC3902E" w14:textId="77777777" w:rsidR="000F4F82" w:rsidRPr="005F70FB" w:rsidRDefault="000F4F82" w:rsidP="00A551BF">
            <w:pPr>
              <w:pStyle w:val="TableCell0-0115Break"/>
              <w:rPr>
                <w:rStyle w:val="ExampleSource"/>
              </w:rPr>
            </w:pPr>
          </w:p>
        </w:tc>
        <w:tc>
          <w:tcPr>
            <w:tcW w:w="1247" w:type="dxa"/>
            <w:shd w:val="clear" w:color="auto" w:fill="auto"/>
          </w:tcPr>
          <w:p w14:paraId="327F1020" w14:textId="77777777" w:rsidR="000F4F82" w:rsidRPr="005F70FB" w:rsidRDefault="000F4F82" w:rsidP="00A551BF">
            <w:pPr>
              <w:pStyle w:val="TableCell0-0115Break"/>
              <w:rPr>
                <w:rStyle w:val="ChItalBold"/>
              </w:rPr>
            </w:pPr>
            <w:r w:rsidRPr="005F70FB">
              <w:rPr>
                <w:rStyle w:val="ChItalBold"/>
              </w:rPr>
              <w:t>guling</w:t>
            </w:r>
          </w:p>
        </w:tc>
        <w:tc>
          <w:tcPr>
            <w:tcW w:w="1418" w:type="dxa"/>
            <w:shd w:val="clear" w:color="auto" w:fill="auto"/>
          </w:tcPr>
          <w:p w14:paraId="4F9A662E" w14:textId="77777777" w:rsidR="000F4F82" w:rsidRPr="005F70FB" w:rsidRDefault="000F4F82" w:rsidP="00A551BF">
            <w:pPr>
              <w:pStyle w:val="TableCell0-0115Break"/>
              <w:rPr>
                <w:rStyle w:val="ChCharisSIL"/>
              </w:rPr>
            </w:pPr>
            <w:r w:rsidRPr="005F70FB">
              <w:rPr>
                <w:rStyle w:val="ChCharisSIL"/>
              </w:rPr>
              <w:t>ˈgu.lɪŋ</w:t>
            </w:r>
          </w:p>
        </w:tc>
        <w:tc>
          <w:tcPr>
            <w:tcW w:w="1361" w:type="dxa"/>
            <w:shd w:val="clear" w:color="auto" w:fill="auto"/>
          </w:tcPr>
          <w:p w14:paraId="714EC248" w14:textId="77777777" w:rsidR="000F4F82" w:rsidRPr="005F70FB" w:rsidRDefault="000F4F82" w:rsidP="00A551BF">
            <w:pPr>
              <w:pStyle w:val="TableCell0-0115Break"/>
              <w:rPr>
                <w:rStyle w:val="ChSmallCaps"/>
              </w:rPr>
            </w:pPr>
            <w:r w:rsidRPr="005F70FB">
              <w:rPr>
                <w:rStyle w:val="ChSmallCaps"/>
              </w:rPr>
              <w:t>v.mo(dy)</w:t>
            </w:r>
          </w:p>
        </w:tc>
        <w:tc>
          <w:tcPr>
            <w:tcW w:w="2438" w:type="dxa"/>
            <w:shd w:val="clear" w:color="auto" w:fill="auto"/>
          </w:tcPr>
          <w:p w14:paraId="7580409C" w14:textId="77777777" w:rsidR="000F4F82" w:rsidRPr="005F70FB" w:rsidRDefault="000F4F82" w:rsidP="00A551BF">
            <w:pPr>
              <w:pStyle w:val="TableCell0-0115Break"/>
            </w:pPr>
            <w:r w:rsidRPr="005F70FB">
              <w:t>roll over</w:t>
            </w:r>
          </w:p>
        </w:tc>
      </w:tr>
      <w:tr w:rsidR="00AC23C4" w:rsidRPr="005F70FB" w14:paraId="16F969DC" w14:textId="77777777" w:rsidTr="00BC00CF">
        <w:tc>
          <w:tcPr>
            <w:tcW w:w="236" w:type="dxa"/>
            <w:shd w:val="clear" w:color="auto" w:fill="auto"/>
          </w:tcPr>
          <w:p w14:paraId="0CE85686" w14:textId="77777777" w:rsidR="000F4F82" w:rsidRPr="005F70FB" w:rsidRDefault="000F4F82" w:rsidP="00A551BF">
            <w:pPr>
              <w:pStyle w:val="TableCell0-0115Break"/>
              <w:rPr>
                <w:rStyle w:val="ExampleSource"/>
              </w:rPr>
            </w:pPr>
          </w:p>
        </w:tc>
        <w:tc>
          <w:tcPr>
            <w:tcW w:w="1247" w:type="dxa"/>
            <w:shd w:val="clear" w:color="auto" w:fill="auto"/>
          </w:tcPr>
          <w:p w14:paraId="484C1105" w14:textId="77777777" w:rsidR="000F4F82" w:rsidRPr="005F70FB" w:rsidRDefault="000F4F82" w:rsidP="00A551BF">
            <w:pPr>
              <w:pStyle w:val="TableCell0-0115Break"/>
              <w:rPr>
                <w:rStyle w:val="ChItalBold"/>
              </w:rPr>
            </w:pPr>
            <w:r w:rsidRPr="005F70FB">
              <w:rPr>
                <w:rStyle w:val="ChItalBold"/>
              </w:rPr>
              <w:t>guntur</w:t>
            </w:r>
          </w:p>
        </w:tc>
        <w:tc>
          <w:tcPr>
            <w:tcW w:w="1418" w:type="dxa"/>
            <w:shd w:val="clear" w:color="auto" w:fill="auto"/>
          </w:tcPr>
          <w:p w14:paraId="2935CB74" w14:textId="77777777" w:rsidR="000F4F82" w:rsidRPr="005F70FB" w:rsidRDefault="000F4F82" w:rsidP="00A551BF">
            <w:pPr>
              <w:pStyle w:val="TableCell0-0115Break"/>
              <w:rPr>
                <w:rStyle w:val="ChCharisSIL"/>
              </w:rPr>
            </w:pPr>
            <w:r w:rsidRPr="005F70FB">
              <w:rPr>
                <w:rStyle w:val="ChCharisSIL"/>
              </w:rPr>
              <w:t>ˈgʊn.tʊr̥</w:t>
            </w:r>
          </w:p>
        </w:tc>
        <w:tc>
          <w:tcPr>
            <w:tcW w:w="1361" w:type="dxa"/>
            <w:shd w:val="clear" w:color="auto" w:fill="auto"/>
          </w:tcPr>
          <w:p w14:paraId="0FCAE46E"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75AA07C8" w14:textId="77777777" w:rsidR="000F4F82" w:rsidRPr="005F70FB" w:rsidRDefault="000F4F82" w:rsidP="00A551BF">
            <w:pPr>
              <w:pStyle w:val="TableCell0-0115Break"/>
            </w:pPr>
            <w:r w:rsidRPr="005F70FB">
              <w:t>thunder</w:t>
            </w:r>
          </w:p>
        </w:tc>
      </w:tr>
      <w:tr w:rsidR="00AC23C4" w:rsidRPr="005F70FB" w14:paraId="2817D38A" w14:textId="77777777" w:rsidTr="00BC00CF">
        <w:tc>
          <w:tcPr>
            <w:tcW w:w="236" w:type="dxa"/>
            <w:shd w:val="clear" w:color="auto" w:fill="auto"/>
          </w:tcPr>
          <w:p w14:paraId="795EED77" w14:textId="77777777" w:rsidR="000F4F82" w:rsidRPr="005F70FB" w:rsidRDefault="000F4F82" w:rsidP="00A551BF">
            <w:pPr>
              <w:pStyle w:val="TableCell0-0115Break"/>
              <w:rPr>
                <w:rStyle w:val="ExampleSource"/>
              </w:rPr>
            </w:pPr>
          </w:p>
        </w:tc>
        <w:tc>
          <w:tcPr>
            <w:tcW w:w="1247" w:type="dxa"/>
            <w:shd w:val="clear" w:color="auto" w:fill="auto"/>
          </w:tcPr>
          <w:p w14:paraId="49C8F88C" w14:textId="77777777" w:rsidR="000F4F82" w:rsidRPr="005F70FB" w:rsidRDefault="000F4F82" w:rsidP="00A551BF">
            <w:pPr>
              <w:pStyle w:val="TableCell0-0115Break"/>
              <w:rPr>
                <w:rStyle w:val="ChItalBold"/>
              </w:rPr>
            </w:pPr>
            <w:r w:rsidRPr="005F70FB">
              <w:rPr>
                <w:rStyle w:val="ChItalBold"/>
              </w:rPr>
              <w:t>gunung</w:t>
            </w:r>
          </w:p>
        </w:tc>
        <w:tc>
          <w:tcPr>
            <w:tcW w:w="1418" w:type="dxa"/>
            <w:shd w:val="clear" w:color="auto" w:fill="auto"/>
          </w:tcPr>
          <w:p w14:paraId="3DF3F8B0" w14:textId="77777777" w:rsidR="000F4F82" w:rsidRPr="005F70FB" w:rsidRDefault="000F4F82" w:rsidP="00A551BF">
            <w:pPr>
              <w:pStyle w:val="TableCell0-0115Break"/>
              <w:rPr>
                <w:rStyle w:val="ChCharisSIL"/>
              </w:rPr>
            </w:pPr>
            <w:r w:rsidRPr="005F70FB">
              <w:rPr>
                <w:rStyle w:val="ChCharisSIL"/>
              </w:rPr>
              <w:t>ˈgʊ.nʊŋ</w:t>
            </w:r>
          </w:p>
        </w:tc>
        <w:tc>
          <w:tcPr>
            <w:tcW w:w="1361" w:type="dxa"/>
            <w:shd w:val="clear" w:color="auto" w:fill="auto"/>
          </w:tcPr>
          <w:p w14:paraId="53984C02"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14A8BAED" w14:textId="77777777" w:rsidR="000F4F82" w:rsidRPr="005F70FB" w:rsidRDefault="000F4F82" w:rsidP="00A551BF">
            <w:pPr>
              <w:pStyle w:val="TableCell0-0115Break"/>
            </w:pPr>
            <w:r w:rsidRPr="005F70FB">
              <w:t>mountain</w:t>
            </w:r>
          </w:p>
        </w:tc>
      </w:tr>
      <w:tr w:rsidR="00AC23C4" w:rsidRPr="005F70FB" w14:paraId="275D45E8" w14:textId="77777777" w:rsidTr="00BC00CF">
        <w:tc>
          <w:tcPr>
            <w:tcW w:w="236" w:type="dxa"/>
            <w:shd w:val="clear" w:color="auto" w:fill="auto"/>
          </w:tcPr>
          <w:p w14:paraId="351B2CE0" w14:textId="77777777" w:rsidR="000F4F82" w:rsidRPr="005F70FB" w:rsidRDefault="000F4F82" w:rsidP="00A551BF">
            <w:pPr>
              <w:pStyle w:val="TableCell0-0115Break"/>
              <w:rPr>
                <w:rStyle w:val="ExampleSource"/>
              </w:rPr>
            </w:pPr>
          </w:p>
        </w:tc>
        <w:tc>
          <w:tcPr>
            <w:tcW w:w="1247" w:type="dxa"/>
            <w:shd w:val="clear" w:color="auto" w:fill="auto"/>
          </w:tcPr>
          <w:p w14:paraId="6E955BBF" w14:textId="77777777" w:rsidR="000F4F82" w:rsidRPr="005F70FB" w:rsidRDefault="000F4F82" w:rsidP="00A551BF">
            <w:pPr>
              <w:pStyle w:val="TableCell0-0115Break"/>
              <w:rPr>
                <w:rStyle w:val="ChItalBold"/>
              </w:rPr>
            </w:pPr>
            <w:r w:rsidRPr="005F70FB">
              <w:rPr>
                <w:rStyle w:val="ChItalBold"/>
              </w:rPr>
              <w:t>gurango</w:t>
            </w:r>
          </w:p>
        </w:tc>
        <w:tc>
          <w:tcPr>
            <w:tcW w:w="1418" w:type="dxa"/>
            <w:shd w:val="clear" w:color="auto" w:fill="auto"/>
          </w:tcPr>
          <w:p w14:paraId="72EDAE70" w14:textId="77777777" w:rsidR="000F4F82" w:rsidRPr="005F70FB" w:rsidRDefault="000F4F82" w:rsidP="00A551BF">
            <w:pPr>
              <w:pStyle w:val="TableCell0-0115Break"/>
              <w:rPr>
                <w:rStyle w:val="ChCharisSIL"/>
              </w:rPr>
            </w:pPr>
            <w:r w:rsidRPr="005F70FB">
              <w:rPr>
                <w:rStyle w:val="ChCharisSIL"/>
              </w:rPr>
              <w:t>gʊ.ˈɾa.ŋɔ</w:t>
            </w:r>
          </w:p>
        </w:tc>
        <w:tc>
          <w:tcPr>
            <w:tcW w:w="1361" w:type="dxa"/>
            <w:shd w:val="clear" w:color="auto" w:fill="auto"/>
          </w:tcPr>
          <w:p w14:paraId="2349E8DD"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65772898" w14:textId="77777777" w:rsidR="000F4F82" w:rsidRPr="005F70FB" w:rsidRDefault="000F4F82" w:rsidP="00A551BF">
            <w:pPr>
              <w:pStyle w:val="TableCell0-0115Break"/>
            </w:pPr>
            <w:r w:rsidRPr="005F70FB">
              <w:t>shark</w:t>
            </w:r>
          </w:p>
        </w:tc>
      </w:tr>
      <w:tr w:rsidR="00AC23C4" w:rsidRPr="005F70FB" w14:paraId="1848362E" w14:textId="77777777" w:rsidTr="00BC00CF">
        <w:tc>
          <w:tcPr>
            <w:tcW w:w="236" w:type="dxa"/>
            <w:shd w:val="clear" w:color="auto" w:fill="auto"/>
          </w:tcPr>
          <w:p w14:paraId="404FA455" w14:textId="77777777" w:rsidR="000F4F82" w:rsidRPr="005F70FB" w:rsidRDefault="000F4F82" w:rsidP="000F4F82">
            <w:pPr>
              <w:pStyle w:val="TableCell0-2115ptBreak"/>
              <w:rPr>
                <w:rStyle w:val="ExampleSource"/>
              </w:rPr>
            </w:pPr>
          </w:p>
        </w:tc>
        <w:tc>
          <w:tcPr>
            <w:tcW w:w="1247" w:type="dxa"/>
            <w:shd w:val="clear" w:color="auto" w:fill="auto"/>
          </w:tcPr>
          <w:p w14:paraId="4A601C8E" w14:textId="77777777" w:rsidR="000F4F82" w:rsidRPr="005F70FB" w:rsidRDefault="000F4F82" w:rsidP="000F4F82">
            <w:pPr>
              <w:pStyle w:val="TableCell0-2115ptBreak"/>
              <w:rPr>
                <w:rStyle w:val="ChItalBold"/>
              </w:rPr>
            </w:pPr>
            <w:r w:rsidRPr="005F70FB">
              <w:rPr>
                <w:rStyle w:val="ChItalBold"/>
              </w:rPr>
              <w:t>gurita</w:t>
            </w:r>
          </w:p>
        </w:tc>
        <w:tc>
          <w:tcPr>
            <w:tcW w:w="1418" w:type="dxa"/>
            <w:shd w:val="clear" w:color="auto" w:fill="auto"/>
          </w:tcPr>
          <w:p w14:paraId="64345EF5" w14:textId="77777777" w:rsidR="000F4F82" w:rsidRPr="005F70FB" w:rsidRDefault="000F4F82" w:rsidP="000F4F82">
            <w:pPr>
              <w:pStyle w:val="TableCell0-2115ptBreak"/>
              <w:rPr>
                <w:rStyle w:val="ChCharisSIL"/>
              </w:rPr>
            </w:pPr>
            <w:r w:rsidRPr="005F70FB">
              <w:rPr>
                <w:rStyle w:val="ChCharisSIL"/>
              </w:rPr>
              <w:t>gu.ˈɾi.ta</w:t>
            </w:r>
          </w:p>
        </w:tc>
        <w:tc>
          <w:tcPr>
            <w:tcW w:w="1361" w:type="dxa"/>
            <w:shd w:val="clear" w:color="auto" w:fill="auto"/>
          </w:tcPr>
          <w:p w14:paraId="482BC202" w14:textId="77777777" w:rsidR="000F4F82" w:rsidRPr="005F70FB" w:rsidRDefault="000F4F82" w:rsidP="000F4F82">
            <w:pPr>
              <w:pStyle w:val="TableCell0-2115ptBreak"/>
              <w:rPr>
                <w:rStyle w:val="ChSmallCaps"/>
              </w:rPr>
            </w:pPr>
            <w:r w:rsidRPr="005F70FB">
              <w:rPr>
                <w:rStyle w:val="ChSmallCaps"/>
              </w:rPr>
              <w:t>n</w:t>
            </w:r>
          </w:p>
        </w:tc>
        <w:tc>
          <w:tcPr>
            <w:tcW w:w="2438" w:type="dxa"/>
            <w:shd w:val="clear" w:color="auto" w:fill="auto"/>
          </w:tcPr>
          <w:p w14:paraId="51BE9ADF" w14:textId="77777777" w:rsidR="000F4F82" w:rsidRPr="005F70FB" w:rsidRDefault="000F4F82" w:rsidP="000F4F82">
            <w:pPr>
              <w:pStyle w:val="TableCell0-2115ptBreak"/>
            </w:pPr>
            <w:r w:rsidRPr="005F70FB">
              <w:t>octopus</w:t>
            </w:r>
          </w:p>
        </w:tc>
      </w:tr>
      <w:tr w:rsidR="00AC23C4" w:rsidRPr="005F70FB" w14:paraId="1AF8C239" w14:textId="77777777" w:rsidTr="00BC00CF">
        <w:tc>
          <w:tcPr>
            <w:tcW w:w="236" w:type="dxa"/>
            <w:shd w:val="clear" w:color="auto" w:fill="auto"/>
          </w:tcPr>
          <w:p w14:paraId="25533C08" w14:textId="77777777" w:rsidR="000F4F82" w:rsidRPr="005F70FB" w:rsidRDefault="000F4F82" w:rsidP="000F4F82">
            <w:pPr>
              <w:pStyle w:val="TableCell5-2"/>
              <w:rPr>
                <w:rStyle w:val="ExampleSource"/>
              </w:rPr>
            </w:pPr>
          </w:p>
        </w:tc>
        <w:tc>
          <w:tcPr>
            <w:tcW w:w="1247" w:type="dxa"/>
            <w:shd w:val="clear" w:color="auto" w:fill="auto"/>
          </w:tcPr>
          <w:p w14:paraId="0532D707" w14:textId="77777777" w:rsidR="000F4F82" w:rsidRPr="005F70FB" w:rsidRDefault="000F4F82" w:rsidP="000F4F82">
            <w:pPr>
              <w:pStyle w:val="TableCell2-2"/>
              <w:rPr>
                <w:rStyle w:val="ChBold"/>
              </w:rPr>
            </w:pPr>
            <w:r w:rsidRPr="005F70FB">
              <w:rPr>
                <w:rStyle w:val="ChBold"/>
              </w:rPr>
              <w:t>H</w:t>
            </w:r>
          </w:p>
        </w:tc>
        <w:tc>
          <w:tcPr>
            <w:tcW w:w="1418" w:type="dxa"/>
            <w:shd w:val="clear" w:color="auto" w:fill="auto"/>
          </w:tcPr>
          <w:p w14:paraId="0A6FCC09" w14:textId="77777777" w:rsidR="000F4F82" w:rsidRPr="005F70FB" w:rsidRDefault="000F4F82" w:rsidP="000F4F82">
            <w:pPr>
              <w:pStyle w:val="TableCell2-2"/>
            </w:pPr>
          </w:p>
        </w:tc>
        <w:tc>
          <w:tcPr>
            <w:tcW w:w="1361" w:type="dxa"/>
            <w:shd w:val="clear" w:color="auto" w:fill="auto"/>
          </w:tcPr>
          <w:p w14:paraId="7DF33A5A" w14:textId="77777777" w:rsidR="000F4F82" w:rsidRPr="005F70FB" w:rsidRDefault="000F4F82" w:rsidP="000F4F82">
            <w:pPr>
              <w:pStyle w:val="TableCell2-2"/>
            </w:pPr>
          </w:p>
        </w:tc>
        <w:tc>
          <w:tcPr>
            <w:tcW w:w="2438" w:type="dxa"/>
            <w:shd w:val="clear" w:color="auto" w:fill="auto"/>
          </w:tcPr>
          <w:p w14:paraId="77127AAA" w14:textId="77777777" w:rsidR="000F4F82" w:rsidRPr="005F70FB" w:rsidRDefault="000F4F82" w:rsidP="000F4F82">
            <w:pPr>
              <w:pStyle w:val="TableCell2-2"/>
            </w:pPr>
          </w:p>
        </w:tc>
      </w:tr>
      <w:tr w:rsidR="00F0187F" w:rsidRPr="005F70FB" w14:paraId="5857FA28" w14:textId="77777777" w:rsidTr="00BC00CF">
        <w:tc>
          <w:tcPr>
            <w:tcW w:w="236" w:type="dxa"/>
            <w:shd w:val="clear" w:color="auto" w:fill="auto"/>
          </w:tcPr>
          <w:p w14:paraId="319FB518" w14:textId="77777777" w:rsidR="00F0187F" w:rsidRPr="005F70FB" w:rsidRDefault="00F0187F" w:rsidP="0036325A">
            <w:pPr>
              <w:pStyle w:val="TableCell0-0115Break"/>
              <w:rPr>
                <w:rStyle w:val="ExampleSource"/>
              </w:rPr>
            </w:pPr>
          </w:p>
        </w:tc>
        <w:tc>
          <w:tcPr>
            <w:tcW w:w="1247" w:type="dxa"/>
            <w:shd w:val="clear" w:color="auto" w:fill="auto"/>
          </w:tcPr>
          <w:p w14:paraId="56F320AD" w14:textId="77777777" w:rsidR="00F0187F" w:rsidRPr="005F70FB" w:rsidRDefault="00F0187F" w:rsidP="0036325A">
            <w:pPr>
              <w:pStyle w:val="TableCell0-0115Break"/>
              <w:rPr>
                <w:rStyle w:val="ChItalBold"/>
              </w:rPr>
            </w:pPr>
            <w:r w:rsidRPr="005F70FB">
              <w:rPr>
                <w:rStyle w:val="ChItalBold"/>
              </w:rPr>
              <w:t>habis</w:t>
            </w:r>
          </w:p>
        </w:tc>
        <w:tc>
          <w:tcPr>
            <w:tcW w:w="1418" w:type="dxa"/>
            <w:shd w:val="clear" w:color="auto" w:fill="auto"/>
          </w:tcPr>
          <w:p w14:paraId="48396736" w14:textId="77777777" w:rsidR="00F0187F" w:rsidRPr="005F70FB" w:rsidRDefault="00F0187F" w:rsidP="0036325A">
            <w:pPr>
              <w:pStyle w:val="TableCell0-0115Break"/>
              <w:rPr>
                <w:rStyle w:val="ChCharisSIL"/>
              </w:rPr>
            </w:pPr>
            <w:r w:rsidRPr="005F70FB">
              <w:rPr>
                <w:rStyle w:val="ChCharisSIL"/>
              </w:rPr>
              <w:t>ˈha.bɪs</w:t>
            </w:r>
          </w:p>
        </w:tc>
        <w:tc>
          <w:tcPr>
            <w:tcW w:w="1361" w:type="dxa"/>
            <w:shd w:val="clear" w:color="auto" w:fill="auto"/>
          </w:tcPr>
          <w:p w14:paraId="244A2905" w14:textId="77777777" w:rsidR="00F0187F" w:rsidRDefault="00F0187F" w:rsidP="00920359">
            <w:pPr>
              <w:pStyle w:val="TableCell0-0115"/>
              <w:rPr>
                <w:rStyle w:val="ChSmallCaps"/>
              </w:rPr>
            </w:pPr>
            <w:r w:rsidRPr="005F70FB">
              <w:rPr>
                <w:rStyle w:val="ChSmallCaps"/>
              </w:rPr>
              <w:t>v.mo(st)</w:t>
            </w:r>
          </w:p>
          <w:p w14:paraId="7CF3024B" w14:textId="4C145991" w:rsidR="00920359" w:rsidRPr="005F70FB" w:rsidRDefault="00920359" w:rsidP="00F0187F">
            <w:pPr>
              <w:pStyle w:val="TableCell0-0115Break"/>
              <w:rPr>
                <w:rStyle w:val="ChSmallCaps"/>
              </w:rPr>
            </w:pPr>
            <w:r>
              <w:rPr>
                <w:rStyle w:val="ChSmallCaps"/>
              </w:rPr>
              <w:t>cnj</w:t>
            </w:r>
          </w:p>
        </w:tc>
        <w:tc>
          <w:tcPr>
            <w:tcW w:w="2438" w:type="dxa"/>
            <w:shd w:val="clear" w:color="auto" w:fill="auto"/>
          </w:tcPr>
          <w:p w14:paraId="1284BE0D" w14:textId="77777777" w:rsidR="00F0187F" w:rsidRDefault="00F0187F" w:rsidP="00920359">
            <w:pPr>
              <w:pStyle w:val="TableCell0-0115"/>
            </w:pPr>
            <w:r w:rsidRPr="005F70FB">
              <w:t>be used up</w:t>
            </w:r>
          </w:p>
          <w:p w14:paraId="0BE7D80C" w14:textId="413834B0" w:rsidR="00920359" w:rsidRPr="005F70FB" w:rsidRDefault="00920359" w:rsidP="00F0187F">
            <w:pPr>
              <w:pStyle w:val="TableCell0-0115Break"/>
            </w:pPr>
            <w:r>
              <w:t>after all</w:t>
            </w:r>
          </w:p>
        </w:tc>
      </w:tr>
      <w:tr w:rsidR="00AC23C4" w:rsidRPr="005F70FB" w14:paraId="5783B5B9" w14:textId="77777777" w:rsidTr="00BC00CF">
        <w:tc>
          <w:tcPr>
            <w:tcW w:w="236" w:type="dxa"/>
            <w:shd w:val="clear" w:color="auto" w:fill="auto"/>
          </w:tcPr>
          <w:p w14:paraId="156BA29C" w14:textId="77777777" w:rsidR="000F4F82" w:rsidRPr="005F70FB" w:rsidRDefault="000F4F82" w:rsidP="00A551BF">
            <w:pPr>
              <w:pStyle w:val="TableCell0-0115Break"/>
              <w:rPr>
                <w:rStyle w:val="ExampleSource"/>
              </w:rPr>
            </w:pPr>
          </w:p>
        </w:tc>
        <w:tc>
          <w:tcPr>
            <w:tcW w:w="1247" w:type="dxa"/>
            <w:shd w:val="clear" w:color="auto" w:fill="auto"/>
          </w:tcPr>
          <w:p w14:paraId="5D49FF3B" w14:textId="77777777" w:rsidR="000F4F82" w:rsidRPr="005F70FB" w:rsidRDefault="000F4F82" w:rsidP="00A551BF">
            <w:pPr>
              <w:pStyle w:val="TableCell0-0115Break"/>
              <w:rPr>
                <w:rStyle w:val="ChItalBold"/>
              </w:rPr>
            </w:pPr>
            <w:r w:rsidRPr="005F70FB">
              <w:rPr>
                <w:rStyle w:val="ChItalBold"/>
              </w:rPr>
              <w:t>hajar</w:t>
            </w:r>
          </w:p>
        </w:tc>
        <w:tc>
          <w:tcPr>
            <w:tcW w:w="1418" w:type="dxa"/>
            <w:shd w:val="clear" w:color="auto" w:fill="auto"/>
          </w:tcPr>
          <w:p w14:paraId="7AD15BFD" w14:textId="77777777" w:rsidR="000F4F82" w:rsidRPr="005F70FB" w:rsidRDefault="000F4F82" w:rsidP="00A551BF">
            <w:pPr>
              <w:pStyle w:val="TableCell0-0115Break"/>
              <w:rPr>
                <w:rStyle w:val="ChCharisSIL"/>
              </w:rPr>
            </w:pPr>
            <w:r w:rsidRPr="005F70FB">
              <w:rPr>
                <w:rStyle w:val="ChCharisSIL"/>
              </w:rPr>
              <w:t>ˈha.dʒɐr̥</w:t>
            </w:r>
          </w:p>
        </w:tc>
        <w:tc>
          <w:tcPr>
            <w:tcW w:w="1361" w:type="dxa"/>
            <w:shd w:val="clear" w:color="auto" w:fill="auto"/>
          </w:tcPr>
          <w:p w14:paraId="4CC2E5C8"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6BF600A5" w14:textId="77777777" w:rsidR="000F4F82" w:rsidRPr="005F70FB" w:rsidRDefault="000F4F82" w:rsidP="00A551BF">
            <w:pPr>
              <w:pStyle w:val="TableCell0-0115Break"/>
            </w:pPr>
            <w:r w:rsidRPr="005F70FB">
              <w:t>beat up</w:t>
            </w:r>
          </w:p>
        </w:tc>
      </w:tr>
      <w:tr w:rsidR="00AC23C4" w:rsidRPr="005F70FB" w14:paraId="073E070C" w14:textId="77777777" w:rsidTr="00BC00CF">
        <w:tc>
          <w:tcPr>
            <w:tcW w:w="236" w:type="dxa"/>
            <w:shd w:val="clear" w:color="auto" w:fill="auto"/>
          </w:tcPr>
          <w:p w14:paraId="72DF56BE" w14:textId="77777777" w:rsidR="000F4F82" w:rsidRPr="005F70FB" w:rsidRDefault="000F4F82" w:rsidP="00A551BF">
            <w:pPr>
              <w:pStyle w:val="TableCell0-0115Break"/>
              <w:rPr>
                <w:rStyle w:val="ExampleSource"/>
              </w:rPr>
            </w:pPr>
          </w:p>
        </w:tc>
        <w:tc>
          <w:tcPr>
            <w:tcW w:w="1247" w:type="dxa"/>
            <w:shd w:val="clear" w:color="auto" w:fill="auto"/>
          </w:tcPr>
          <w:p w14:paraId="7D0F9D5F" w14:textId="77777777" w:rsidR="000F4F82" w:rsidRPr="005F70FB" w:rsidRDefault="000F4F82" w:rsidP="00A551BF">
            <w:pPr>
              <w:pStyle w:val="TableCell0-0115Break"/>
              <w:rPr>
                <w:rStyle w:val="ChItalBold"/>
              </w:rPr>
            </w:pPr>
            <w:r w:rsidRPr="005F70FB">
              <w:rPr>
                <w:rStyle w:val="ChItalBold"/>
              </w:rPr>
              <w:t>halamang</w:t>
            </w:r>
          </w:p>
        </w:tc>
        <w:tc>
          <w:tcPr>
            <w:tcW w:w="1418" w:type="dxa"/>
            <w:shd w:val="clear" w:color="auto" w:fill="auto"/>
          </w:tcPr>
          <w:p w14:paraId="5B154A82" w14:textId="77777777" w:rsidR="000F4F82" w:rsidRPr="005F70FB" w:rsidRDefault="000F4F82" w:rsidP="00A551BF">
            <w:pPr>
              <w:pStyle w:val="TableCell0-0115Break"/>
              <w:rPr>
                <w:rStyle w:val="ChCharisSIL"/>
              </w:rPr>
            </w:pPr>
            <w:r w:rsidRPr="005F70FB">
              <w:rPr>
                <w:rStyle w:val="ChCharisSIL"/>
              </w:rPr>
              <w:t>ha.ˈla.mɐn</w:t>
            </w:r>
          </w:p>
        </w:tc>
        <w:tc>
          <w:tcPr>
            <w:tcW w:w="1361" w:type="dxa"/>
            <w:shd w:val="clear" w:color="auto" w:fill="auto"/>
          </w:tcPr>
          <w:p w14:paraId="5AD846F3"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3626BD6E" w14:textId="77777777" w:rsidR="000F4F82" w:rsidRPr="005F70FB" w:rsidRDefault="000F4F82" w:rsidP="00A551BF">
            <w:pPr>
              <w:pStyle w:val="TableCell0-0115Break"/>
            </w:pPr>
            <w:r w:rsidRPr="005F70FB">
              <w:t>yard</w:t>
            </w:r>
          </w:p>
        </w:tc>
      </w:tr>
      <w:tr w:rsidR="00AC23C4" w:rsidRPr="005F70FB" w14:paraId="62A51B33" w14:textId="77777777" w:rsidTr="00BC00CF">
        <w:tc>
          <w:tcPr>
            <w:tcW w:w="236" w:type="dxa"/>
            <w:shd w:val="clear" w:color="auto" w:fill="auto"/>
          </w:tcPr>
          <w:p w14:paraId="71A101EA" w14:textId="77777777" w:rsidR="000F4F82" w:rsidRPr="005F70FB" w:rsidRDefault="000F4F82" w:rsidP="00A551BF">
            <w:pPr>
              <w:pStyle w:val="TableCell0-0115Break"/>
              <w:rPr>
                <w:rStyle w:val="ExampleSource"/>
              </w:rPr>
            </w:pPr>
          </w:p>
        </w:tc>
        <w:tc>
          <w:tcPr>
            <w:tcW w:w="1247" w:type="dxa"/>
            <w:shd w:val="clear" w:color="auto" w:fill="auto"/>
          </w:tcPr>
          <w:p w14:paraId="48D374CE" w14:textId="77777777" w:rsidR="000F4F82" w:rsidRPr="005F70FB" w:rsidRDefault="000F4F82" w:rsidP="00A551BF">
            <w:pPr>
              <w:pStyle w:val="TableCell0-0115Break"/>
              <w:rPr>
                <w:rStyle w:val="ChItalBold"/>
              </w:rPr>
            </w:pPr>
            <w:r w:rsidRPr="005F70FB">
              <w:rPr>
                <w:rStyle w:val="ChItalBold"/>
              </w:rPr>
              <w:t>halus</w:t>
            </w:r>
          </w:p>
        </w:tc>
        <w:tc>
          <w:tcPr>
            <w:tcW w:w="1418" w:type="dxa"/>
            <w:shd w:val="clear" w:color="auto" w:fill="auto"/>
          </w:tcPr>
          <w:p w14:paraId="7334D3FB" w14:textId="77777777" w:rsidR="000F4F82" w:rsidRPr="005F70FB" w:rsidRDefault="000F4F82" w:rsidP="00A551BF">
            <w:pPr>
              <w:pStyle w:val="TableCell0-0115Break"/>
              <w:rPr>
                <w:rStyle w:val="ChCharisSIL"/>
              </w:rPr>
            </w:pPr>
            <w:r w:rsidRPr="005F70FB">
              <w:rPr>
                <w:rStyle w:val="ChCharisSIL"/>
              </w:rPr>
              <w:t>ˈha.lʊs</w:t>
            </w:r>
          </w:p>
        </w:tc>
        <w:tc>
          <w:tcPr>
            <w:tcW w:w="1361" w:type="dxa"/>
            <w:shd w:val="clear" w:color="auto" w:fill="auto"/>
          </w:tcPr>
          <w:p w14:paraId="4CB53985"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5F6C8E8A" w14:textId="77777777" w:rsidR="000F4F82" w:rsidRPr="005F70FB" w:rsidRDefault="000F4F82" w:rsidP="00A551BF">
            <w:pPr>
              <w:pStyle w:val="TableCell0-0115Break"/>
            </w:pPr>
            <w:r w:rsidRPr="005F70FB">
              <w:t>be soft</w:t>
            </w:r>
          </w:p>
        </w:tc>
      </w:tr>
      <w:tr w:rsidR="00AC23C4" w:rsidRPr="005F70FB" w14:paraId="18F0E9BE" w14:textId="77777777" w:rsidTr="00BC00CF">
        <w:tc>
          <w:tcPr>
            <w:tcW w:w="236" w:type="dxa"/>
            <w:shd w:val="clear" w:color="auto" w:fill="auto"/>
          </w:tcPr>
          <w:p w14:paraId="73114FE9" w14:textId="77777777" w:rsidR="000F4F82" w:rsidRPr="005F70FB" w:rsidRDefault="000F4F82" w:rsidP="00A551BF">
            <w:pPr>
              <w:pStyle w:val="TableCell0-0115Break"/>
              <w:rPr>
                <w:rStyle w:val="ExampleSource"/>
              </w:rPr>
            </w:pPr>
          </w:p>
        </w:tc>
        <w:tc>
          <w:tcPr>
            <w:tcW w:w="1247" w:type="dxa"/>
            <w:shd w:val="clear" w:color="auto" w:fill="auto"/>
          </w:tcPr>
          <w:p w14:paraId="7A339C6C" w14:textId="77777777" w:rsidR="000F4F82" w:rsidRPr="005F70FB" w:rsidRDefault="000F4F82" w:rsidP="00A551BF">
            <w:pPr>
              <w:pStyle w:val="TableCell0-0115Break"/>
              <w:rPr>
                <w:rStyle w:val="ChItalBold"/>
              </w:rPr>
            </w:pPr>
            <w:r w:rsidRPr="005F70FB">
              <w:rPr>
                <w:rStyle w:val="ChItalBold"/>
              </w:rPr>
              <w:t>hamba</w:t>
            </w:r>
          </w:p>
        </w:tc>
        <w:tc>
          <w:tcPr>
            <w:tcW w:w="1418" w:type="dxa"/>
            <w:shd w:val="clear" w:color="auto" w:fill="auto"/>
          </w:tcPr>
          <w:p w14:paraId="2904C1F6" w14:textId="77777777" w:rsidR="000F4F82" w:rsidRPr="005F70FB" w:rsidRDefault="000F4F82" w:rsidP="00A551BF">
            <w:pPr>
              <w:pStyle w:val="TableCell0-0115Break"/>
              <w:rPr>
                <w:rStyle w:val="ChCharisSIL"/>
              </w:rPr>
            </w:pPr>
            <w:r w:rsidRPr="005F70FB">
              <w:rPr>
                <w:rStyle w:val="ChCharisSIL"/>
              </w:rPr>
              <w:t>ˈhɐm.ba</w:t>
            </w:r>
          </w:p>
        </w:tc>
        <w:tc>
          <w:tcPr>
            <w:tcW w:w="1361" w:type="dxa"/>
            <w:shd w:val="clear" w:color="auto" w:fill="auto"/>
          </w:tcPr>
          <w:p w14:paraId="3691D568"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13B4C4DC" w14:textId="77777777" w:rsidR="000F4F82" w:rsidRPr="005F70FB" w:rsidRDefault="000F4F82" w:rsidP="00A551BF">
            <w:pPr>
              <w:pStyle w:val="TableCell0-0115Break"/>
            </w:pPr>
            <w:r w:rsidRPr="005F70FB">
              <w:t>servant</w:t>
            </w:r>
          </w:p>
        </w:tc>
      </w:tr>
      <w:tr w:rsidR="00AC23C4" w:rsidRPr="005F70FB" w14:paraId="05559EBA" w14:textId="77777777" w:rsidTr="00BC00CF">
        <w:tc>
          <w:tcPr>
            <w:tcW w:w="236" w:type="dxa"/>
            <w:shd w:val="clear" w:color="auto" w:fill="auto"/>
          </w:tcPr>
          <w:p w14:paraId="6D43CBE1" w14:textId="77777777" w:rsidR="000F4F82" w:rsidRPr="005F70FB" w:rsidRDefault="000F4F82" w:rsidP="00A551BF">
            <w:pPr>
              <w:pStyle w:val="TableCell0-0115Break"/>
              <w:rPr>
                <w:rStyle w:val="ExampleSource"/>
              </w:rPr>
            </w:pPr>
          </w:p>
        </w:tc>
        <w:tc>
          <w:tcPr>
            <w:tcW w:w="1247" w:type="dxa"/>
            <w:shd w:val="clear" w:color="auto" w:fill="auto"/>
          </w:tcPr>
          <w:p w14:paraId="5CF156DF" w14:textId="77777777" w:rsidR="000F4F82" w:rsidRPr="005F70FB" w:rsidRDefault="000F4F82" w:rsidP="00A551BF">
            <w:pPr>
              <w:pStyle w:val="TableCell0-0115Break"/>
              <w:rPr>
                <w:rStyle w:val="ChItalBold"/>
              </w:rPr>
            </w:pPr>
            <w:r w:rsidRPr="005F70FB">
              <w:rPr>
                <w:rStyle w:val="ChItalBold"/>
              </w:rPr>
              <w:t>hambat</w:t>
            </w:r>
          </w:p>
        </w:tc>
        <w:tc>
          <w:tcPr>
            <w:tcW w:w="1418" w:type="dxa"/>
            <w:shd w:val="clear" w:color="auto" w:fill="auto"/>
          </w:tcPr>
          <w:p w14:paraId="319E84A6" w14:textId="77777777" w:rsidR="000F4F82" w:rsidRPr="005F70FB" w:rsidRDefault="000F4F82" w:rsidP="00A551BF">
            <w:pPr>
              <w:pStyle w:val="TableCell0-0115Break"/>
              <w:rPr>
                <w:rStyle w:val="ChCharisSIL"/>
              </w:rPr>
            </w:pPr>
            <w:r w:rsidRPr="005F70FB">
              <w:rPr>
                <w:rStyle w:val="ChCharisSIL"/>
              </w:rPr>
              <w:t>ˈhɐm.bɐt̚</w:t>
            </w:r>
          </w:p>
        </w:tc>
        <w:tc>
          <w:tcPr>
            <w:tcW w:w="1361" w:type="dxa"/>
            <w:shd w:val="clear" w:color="auto" w:fill="auto"/>
          </w:tcPr>
          <w:p w14:paraId="2953B3C4"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0B24296B" w14:textId="77777777" w:rsidR="000F4F82" w:rsidRPr="005F70FB" w:rsidRDefault="000F4F82" w:rsidP="00A551BF">
            <w:pPr>
              <w:pStyle w:val="TableCell0-0115Break"/>
            </w:pPr>
            <w:r w:rsidRPr="005F70FB">
              <w:t>block</w:t>
            </w:r>
          </w:p>
        </w:tc>
      </w:tr>
      <w:tr w:rsidR="00AC23C4" w:rsidRPr="005F70FB" w14:paraId="2FAED488" w14:textId="77777777" w:rsidTr="00BC00CF">
        <w:tc>
          <w:tcPr>
            <w:tcW w:w="236" w:type="dxa"/>
            <w:shd w:val="clear" w:color="auto" w:fill="auto"/>
          </w:tcPr>
          <w:p w14:paraId="40B70988" w14:textId="77777777" w:rsidR="000F4F82" w:rsidRPr="005F70FB" w:rsidRDefault="000F4F82" w:rsidP="00A551BF">
            <w:pPr>
              <w:pStyle w:val="TableCell0-0115Break"/>
              <w:rPr>
                <w:rStyle w:val="ExampleSource"/>
              </w:rPr>
            </w:pPr>
          </w:p>
        </w:tc>
        <w:tc>
          <w:tcPr>
            <w:tcW w:w="1247" w:type="dxa"/>
            <w:shd w:val="clear" w:color="auto" w:fill="auto"/>
          </w:tcPr>
          <w:p w14:paraId="48F57694" w14:textId="77777777" w:rsidR="000F4F82" w:rsidRPr="005F70FB" w:rsidRDefault="000F4F82" w:rsidP="00A551BF">
            <w:pPr>
              <w:pStyle w:val="TableCell0-0115Break"/>
              <w:rPr>
                <w:rStyle w:val="ChItalBold"/>
              </w:rPr>
            </w:pPr>
            <w:r w:rsidRPr="005F70FB">
              <w:rPr>
                <w:rStyle w:val="ChItalBold"/>
              </w:rPr>
              <w:t>hambur</w:t>
            </w:r>
          </w:p>
        </w:tc>
        <w:tc>
          <w:tcPr>
            <w:tcW w:w="1418" w:type="dxa"/>
            <w:shd w:val="clear" w:color="auto" w:fill="auto"/>
          </w:tcPr>
          <w:p w14:paraId="0BD2F33F" w14:textId="77777777" w:rsidR="000F4F82" w:rsidRPr="005F70FB" w:rsidRDefault="000F4F82" w:rsidP="00A551BF">
            <w:pPr>
              <w:pStyle w:val="TableCell0-0115Break"/>
              <w:rPr>
                <w:rStyle w:val="ChCharisSIL"/>
              </w:rPr>
            </w:pPr>
            <w:r w:rsidRPr="005F70FB">
              <w:rPr>
                <w:rStyle w:val="ChCharisSIL"/>
              </w:rPr>
              <w:t>ˈhɐm.bʊr̥</w:t>
            </w:r>
          </w:p>
        </w:tc>
        <w:tc>
          <w:tcPr>
            <w:tcW w:w="1361" w:type="dxa"/>
            <w:shd w:val="clear" w:color="auto" w:fill="auto"/>
          </w:tcPr>
          <w:p w14:paraId="36CA6572"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0DA28AAD" w14:textId="77777777" w:rsidR="000F4F82" w:rsidRPr="005F70FB" w:rsidRDefault="000F4F82" w:rsidP="00A551BF">
            <w:pPr>
              <w:pStyle w:val="TableCell0-0115Break"/>
            </w:pPr>
            <w:r w:rsidRPr="005F70FB">
              <w:t>scatter</w:t>
            </w:r>
          </w:p>
        </w:tc>
      </w:tr>
      <w:tr w:rsidR="00AC23C4" w:rsidRPr="005F70FB" w14:paraId="3F9E97A0" w14:textId="77777777" w:rsidTr="00BC00CF">
        <w:tc>
          <w:tcPr>
            <w:tcW w:w="236" w:type="dxa"/>
            <w:shd w:val="clear" w:color="auto" w:fill="auto"/>
          </w:tcPr>
          <w:p w14:paraId="611C3C65" w14:textId="77777777" w:rsidR="000F4F82" w:rsidRPr="005F70FB" w:rsidRDefault="000F4F82" w:rsidP="00A551BF">
            <w:pPr>
              <w:pStyle w:val="TableCell0-0115Break"/>
              <w:rPr>
                <w:rStyle w:val="ExampleSource"/>
              </w:rPr>
            </w:pPr>
          </w:p>
        </w:tc>
        <w:tc>
          <w:tcPr>
            <w:tcW w:w="1247" w:type="dxa"/>
            <w:shd w:val="clear" w:color="auto" w:fill="auto"/>
          </w:tcPr>
          <w:p w14:paraId="1345EA7A" w14:textId="77777777" w:rsidR="000F4F82" w:rsidRPr="005F70FB" w:rsidRDefault="000F4F82" w:rsidP="00A551BF">
            <w:pPr>
              <w:pStyle w:val="TableCell0-0115Break"/>
              <w:rPr>
                <w:rStyle w:val="ChItalBold"/>
              </w:rPr>
            </w:pPr>
            <w:r w:rsidRPr="005F70FB">
              <w:rPr>
                <w:rStyle w:val="ChItalBold"/>
              </w:rPr>
              <w:t>hampir</w:t>
            </w:r>
          </w:p>
        </w:tc>
        <w:tc>
          <w:tcPr>
            <w:tcW w:w="1418" w:type="dxa"/>
            <w:shd w:val="clear" w:color="auto" w:fill="auto"/>
          </w:tcPr>
          <w:p w14:paraId="7C41007D" w14:textId="77777777" w:rsidR="000F4F82" w:rsidRPr="005F70FB" w:rsidRDefault="000F4F82" w:rsidP="00A551BF">
            <w:pPr>
              <w:pStyle w:val="TableCell0-0115Break"/>
              <w:rPr>
                <w:rStyle w:val="ChCharisSIL"/>
              </w:rPr>
            </w:pPr>
            <w:r w:rsidRPr="005F70FB">
              <w:rPr>
                <w:rStyle w:val="ChCharisSIL"/>
              </w:rPr>
              <w:t>ˈhɐm.pɪr</w:t>
            </w:r>
          </w:p>
        </w:tc>
        <w:tc>
          <w:tcPr>
            <w:tcW w:w="1361" w:type="dxa"/>
            <w:shd w:val="clear" w:color="auto" w:fill="auto"/>
          </w:tcPr>
          <w:p w14:paraId="64BCC820" w14:textId="77777777" w:rsidR="000F4F82" w:rsidRPr="005F70FB" w:rsidRDefault="000F4F82" w:rsidP="00A551BF">
            <w:pPr>
              <w:pStyle w:val="TableCell0-0115Break"/>
              <w:rPr>
                <w:rStyle w:val="ChSmallCaps"/>
              </w:rPr>
            </w:pPr>
            <w:r w:rsidRPr="005F70FB">
              <w:rPr>
                <w:rStyle w:val="ChSmallCaps"/>
              </w:rPr>
              <w:t>adv</w:t>
            </w:r>
          </w:p>
        </w:tc>
        <w:tc>
          <w:tcPr>
            <w:tcW w:w="2438" w:type="dxa"/>
            <w:shd w:val="clear" w:color="auto" w:fill="auto"/>
          </w:tcPr>
          <w:p w14:paraId="39565243" w14:textId="77777777" w:rsidR="000F4F82" w:rsidRPr="005F70FB" w:rsidRDefault="000F4F82" w:rsidP="00A551BF">
            <w:pPr>
              <w:pStyle w:val="TableCell0-0115Break"/>
            </w:pPr>
            <w:r w:rsidRPr="005F70FB">
              <w:t>almost</w:t>
            </w:r>
          </w:p>
        </w:tc>
      </w:tr>
      <w:tr w:rsidR="00AC23C4" w:rsidRPr="005F70FB" w14:paraId="3E577C3F" w14:textId="77777777" w:rsidTr="00BC00CF">
        <w:tc>
          <w:tcPr>
            <w:tcW w:w="236" w:type="dxa"/>
            <w:shd w:val="clear" w:color="auto" w:fill="auto"/>
          </w:tcPr>
          <w:p w14:paraId="422BB34F" w14:textId="77777777" w:rsidR="000F4F82" w:rsidRPr="005F70FB" w:rsidRDefault="000F4F82" w:rsidP="00A551BF">
            <w:pPr>
              <w:pStyle w:val="TableCell0-0115Break"/>
              <w:rPr>
                <w:rStyle w:val="ExampleSource"/>
              </w:rPr>
            </w:pPr>
          </w:p>
        </w:tc>
        <w:tc>
          <w:tcPr>
            <w:tcW w:w="1247" w:type="dxa"/>
            <w:shd w:val="clear" w:color="auto" w:fill="auto"/>
          </w:tcPr>
          <w:p w14:paraId="218AC3E7" w14:textId="77777777" w:rsidR="000F4F82" w:rsidRPr="005F70FB" w:rsidRDefault="000F4F82" w:rsidP="00A551BF">
            <w:pPr>
              <w:pStyle w:val="TableCell0-0115Break"/>
              <w:rPr>
                <w:rStyle w:val="ChItalBold"/>
              </w:rPr>
            </w:pPr>
            <w:r w:rsidRPr="005F70FB">
              <w:rPr>
                <w:rStyle w:val="ChItalBold"/>
              </w:rPr>
              <w:t>hancur</w:t>
            </w:r>
          </w:p>
        </w:tc>
        <w:tc>
          <w:tcPr>
            <w:tcW w:w="1418" w:type="dxa"/>
            <w:shd w:val="clear" w:color="auto" w:fill="auto"/>
          </w:tcPr>
          <w:p w14:paraId="638A4577" w14:textId="77777777" w:rsidR="000F4F82" w:rsidRPr="005F70FB" w:rsidRDefault="000F4F82" w:rsidP="00A551BF">
            <w:pPr>
              <w:pStyle w:val="TableCell0-0115Break"/>
              <w:rPr>
                <w:rStyle w:val="ChCharisSIL"/>
              </w:rPr>
            </w:pPr>
            <w:r w:rsidRPr="005F70FB">
              <w:rPr>
                <w:rStyle w:val="ChCharisSIL"/>
              </w:rPr>
              <w:t>ˈhɐn.tʃʊr</w:t>
            </w:r>
          </w:p>
        </w:tc>
        <w:tc>
          <w:tcPr>
            <w:tcW w:w="1361" w:type="dxa"/>
            <w:shd w:val="clear" w:color="auto" w:fill="auto"/>
          </w:tcPr>
          <w:p w14:paraId="4A97CA2F" w14:textId="77777777" w:rsidR="000F4F82" w:rsidRPr="005F70FB" w:rsidRDefault="000F4F82" w:rsidP="00A551BF">
            <w:pPr>
              <w:pStyle w:val="TableCell0-0115Break"/>
              <w:rPr>
                <w:rStyle w:val="ChSmallCaps"/>
              </w:rPr>
            </w:pPr>
            <w:r w:rsidRPr="005F70FB">
              <w:rPr>
                <w:rStyle w:val="ChSmallCaps"/>
              </w:rPr>
              <w:t>v</w:t>
            </w:r>
          </w:p>
        </w:tc>
        <w:tc>
          <w:tcPr>
            <w:tcW w:w="2438" w:type="dxa"/>
            <w:shd w:val="clear" w:color="auto" w:fill="auto"/>
          </w:tcPr>
          <w:p w14:paraId="3C3452C1" w14:textId="77777777" w:rsidR="000F4F82" w:rsidRPr="005F70FB" w:rsidRDefault="000F4F82" w:rsidP="00A551BF">
            <w:pPr>
              <w:pStyle w:val="TableCell0-0115Break"/>
            </w:pPr>
            <w:r w:rsidRPr="005F70FB">
              <w:t>be shattered</w:t>
            </w:r>
          </w:p>
        </w:tc>
      </w:tr>
      <w:tr w:rsidR="00AC23C4" w:rsidRPr="005F70FB" w14:paraId="2EC8EE74" w14:textId="77777777" w:rsidTr="00BC00CF">
        <w:tc>
          <w:tcPr>
            <w:tcW w:w="236" w:type="dxa"/>
            <w:shd w:val="clear" w:color="auto" w:fill="auto"/>
          </w:tcPr>
          <w:p w14:paraId="3D465753" w14:textId="77777777" w:rsidR="000F4F82" w:rsidRPr="005F70FB" w:rsidRDefault="000F4F82" w:rsidP="00A551BF">
            <w:pPr>
              <w:pStyle w:val="TableCell0-0115Break"/>
              <w:rPr>
                <w:rStyle w:val="ExampleSource"/>
              </w:rPr>
            </w:pPr>
          </w:p>
        </w:tc>
        <w:tc>
          <w:tcPr>
            <w:tcW w:w="1247" w:type="dxa"/>
            <w:shd w:val="clear" w:color="auto" w:fill="auto"/>
          </w:tcPr>
          <w:p w14:paraId="4E90EE35" w14:textId="77777777" w:rsidR="000F4F82" w:rsidRPr="005F70FB" w:rsidRDefault="000F4F82" w:rsidP="00A551BF">
            <w:pPr>
              <w:pStyle w:val="TableCell0-0115Break"/>
              <w:rPr>
                <w:rStyle w:val="ChItalBold"/>
              </w:rPr>
            </w:pPr>
            <w:r w:rsidRPr="005F70FB">
              <w:rPr>
                <w:rStyle w:val="ChItalBold"/>
              </w:rPr>
              <w:t>hangus</w:t>
            </w:r>
          </w:p>
        </w:tc>
        <w:tc>
          <w:tcPr>
            <w:tcW w:w="1418" w:type="dxa"/>
            <w:shd w:val="clear" w:color="auto" w:fill="auto"/>
          </w:tcPr>
          <w:p w14:paraId="290F460A" w14:textId="77777777" w:rsidR="000F4F82" w:rsidRPr="005F70FB" w:rsidRDefault="000F4F82" w:rsidP="00A551BF">
            <w:pPr>
              <w:pStyle w:val="TableCell0-0115Break"/>
              <w:rPr>
                <w:rStyle w:val="ChCharisSIL"/>
              </w:rPr>
            </w:pPr>
            <w:r w:rsidRPr="005F70FB">
              <w:rPr>
                <w:rStyle w:val="ChCharisSIL"/>
              </w:rPr>
              <w:t>ˈha.ŋʊs</w:t>
            </w:r>
          </w:p>
        </w:tc>
        <w:tc>
          <w:tcPr>
            <w:tcW w:w="1361" w:type="dxa"/>
            <w:shd w:val="clear" w:color="auto" w:fill="auto"/>
          </w:tcPr>
          <w:p w14:paraId="49FEBEDB"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4CECAD80" w14:textId="77777777" w:rsidR="000F4F82" w:rsidRPr="005F70FB" w:rsidRDefault="000F4F82" w:rsidP="00A551BF">
            <w:pPr>
              <w:pStyle w:val="TableCell0-0115Break"/>
            </w:pPr>
            <w:r w:rsidRPr="005F70FB">
              <w:t>be singed</w:t>
            </w:r>
          </w:p>
        </w:tc>
      </w:tr>
      <w:tr w:rsidR="00AC23C4" w:rsidRPr="005F70FB" w14:paraId="7DEA14C5" w14:textId="77777777" w:rsidTr="00BC00CF">
        <w:tc>
          <w:tcPr>
            <w:tcW w:w="236" w:type="dxa"/>
            <w:shd w:val="clear" w:color="auto" w:fill="auto"/>
          </w:tcPr>
          <w:p w14:paraId="6D70A1A5" w14:textId="77777777" w:rsidR="000F4F82" w:rsidRPr="005F70FB" w:rsidRDefault="000F4F82" w:rsidP="00A551BF">
            <w:pPr>
              <w:pStyle w:val="TableCell0-0115Break"/>
              <w:rPr>
                <w:rStyle w:val="ExampleSource"/>
              </w:rPr>
            </w:pPr>
          </w:p>
        </w:tc>
        <w:tc>
          <w:tcPr>
            <w:tcW w:w="1247" w:type="dxa"/>
            <w:shd w:val="clear" w:color="auto" w:fill="auto"/>
          </w:tcPr>
          <w:p w14:paraId="14F6180D" w14:textId="77777777" w:rsidR="000F4F82" w:rsidRPr="005F70FB" w:rsidRDefault="000F4F82" w:rsidP="00A551BF">
            <w:pPr>
              <w:pStyle w:val="TableCell0-0115Break"/>
              <w:rPr>
                <w:rStyle w:val="ChItalBold"/>
              </w:rPr>
            </w:pPr>
            <w:r w:rsidRPr="005F70FB">
              <w:rPr>
                <w:rStyle w:val="ChItalBold"/>
              </w:rPr>
              <w:t>hantam</w:t>
            </w:r>
          </w:p>
        </w:tc>
        <w:tc>
          <w:tcPr>
            <w:tcW w:w="1418" w:type="dxa"/>
            <w:shd w:val="clear" w:color="auto" w:fill="auto"/>
          </w:tcPr>
          <w:p w14:paraId="40056DC9" w14:textId="77777777" w:rsidR="000F4F82" w:rsidRPr="005F70FB" w:rsidRDefault="000F4F82" w:rsidP="00A551BF">
            <w:pPr>
              <w:pStyle w:val="TableCell0-0115Break"/>
              <w:rPr>
                <w:rStyle w:val="ChCharisSIL"/>
              </w:rPr>
            </w:pPr>
            <w:r w:rsidRPr="005F70FB">
              <w:rPr>
                <w:rStyle w:val="ChCharisSIL"/>
              </w:rPr>
              <w:t>ˈhɐn.tɐm</w:t>
            </w:r>
          </w:p>
        </w:tc>
        <w:tc>
          <w:tcPr>
            <w:tcW w:w="1361" w:type="dxa"/>
            <w:shd w:val="clear" w:color="auto" w:fill="auto"/>
          </w:tcPr>
          <w:p w14:paraId="2B51814D"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0DA332C" w14:textId="77777777" w:rsidR="000F4F82" w:rsidRPr="005F70FB" w:rsidRDefault="000F4F82" w:rsidP="00A551BF">
            <w:pPr>
              <w:pStyle w:val="TableCell0-0115Break"/>
            </w:pPr>
            <w:r w:rsidRPr="005F70FB">
              <w:t>strike</w:t>
            </w:r>
          </w:p>
        </w:tc>
      </w:tr>
      <w:tr w:rsidR="00AC23C4" w:rsidRPr="005F70FB" w14:paraId="575395D5" w14:textId="77777777" w:rsidTr="00BC00CF">
        <w:tc>
          <w:tcPr>
            <w:tcW w:w="236" w:type="dxa"/>
            <w:shd w:val="clear" w:color="auto" w:fill="auto"/>
          </w:tcPr>
          <w:p w14:paraId="182BB817" w14:textId="77777777" w:rsidR="000F4F82" w:rsidRPr="005F70FB" w:rsidRDefault="000F4F82" w:rsidP="00A551BF">
            <w:pPr>
              <w:pStyle w:val="TableCell0-0115Break"/>
              <w:rPr>
                <w:rStyle w:val="ExampleSource"/>
              </w:rPr>
            </w:pPr>
          </w:p>
        </w:tc>
        <w:tc>
          <w:tcPr>
            <w:tcW w:w="1247" w:type="dxa"/>
            <w:shd w:val="clear" w:color="auto" w:fill="auto"/>
          </w:tcPr>
          <w:p w14:paraId="6041FAD5" w14:textId="77777777" w:rsidR="000F4F82" w:rsidRPr="005F70FB" w:rsidRDefault="000F4F82" w:rsidP="00A551BF">
            <w:pPr>
              <w:pStyle w:val="TableCell0-0115Break"/>
              <w:rPr>
                <w:rStyle w:val="ChItalBold"/>
              </w:rPr>
            </w:pPr>
            <w:r w:rsidRPr="005F70FB">
              <w:rPr>
                <w:rStyle w:val="ChItalBold"/>
              </w:rPr>
              <w:t>hanya</w:t>
            </w:r>
          </w:p>
        </w:tc>
        <w:tc>
          <w:tcPr>
            <w:tcW w:w="1418" w:type="dxa"/>
            <w:shd w:val="clear" w:color="auto" w:fill="auto"/>
          </w:tcPr>
          <w:p w14:paraId="5E40AB39" w14:textId="77777777" w:rsidR="000F4F82" w:rsidRPr="005F70FB" w:rsidRDefault="000F4F82" w:rsidP="00A551BF">
            <w:pPr>
              <w:pStyle w:val="TableCell0-0115Break"/>
              <w:rPr>
                <w:rStyle w:val="ChCharisSIL"/>
              </w:rPr>
            </w:pPr>
            <w:r w:rsidRPr="005F70FB">
              <w:rPr>
                <w:rStyle w:val="ChCharisSIL"/>
              </w:rPr>
              <w:t>ˈha.ɲa</w:t>
            </w:r>
          </w:p>
        </w:tc>
        <w:tc>
          <w:tcPr>
            <w:tcW w:w="1361" w:type="dxa"/>
            <w:shd w:val="clear" w:color="auto" w:fill="auto"/>
          </w:tcPr>
          <w:p w14:paraId="71F58E7C" w14:textId="77777777" w:rsidR="000F4F82" w:rsidRPr="005F70FB" w:rsidRDefault="000F4F82" w:rsidP="00A551BF">
            <w:pPr>
              <w:pStyle w:val="TableCell0-0115Break"/>
              <w:rPr>
                <w:rStyle w:val="ChSmallCaps"/>
              </w:rPr>
            </w:pPr>
            <w:r w:rsidRPr="005F70FB">
              <w:rPr>
                <w:rStyle w:val="ChSmallCaps"/>
              </w:rPr>
              <w:t>adv</w:t>
            </w:r>
          </w:p>
        </w:tc>
        <w:tc>
          <w:tcPr>
            <w:tcW w:w="2438" w:type="dxa"/>
            <w:shd w:val="clear" w:color="auto" w:fill="auto"/>
          </w:tcPr>
          <w:p w14:paraId="746810A6" w14:textId="77777777" w:rsidR="000F4F82" w:rsidRPr="005F70FB" w:rsidRDefault="000F4F82" w:rsidP="00A551BF">
            <w:pPr>
              <w:pStyle w:val="TableCell0-0115Break"/>
            </w:pPr>
            <w:r w:rsidRPr="005F70FB">
              <w:t>only</w:t>
            </w:r>
          </w:p>
        </w:tc>
      </w:tr>
      <w:tr w:rsidR="00AC23C4" w:rsidRPr="005F70FB" w14:paraId="1D7DF0DD" w14:textId="77777777" w:rsidTr="00BC00CF">
        <w:tc>
          <w:tcPr>
            <w:tcW w:w="236" w:type="dxa"/>
            <w:shd w:val="clear" w:color="auto" w:fill="auto"/>
          </w:tcPr>
          <w:p w14:paraId="3CA7EB04" w14:textId="77777777" w:rsidR="000F4F82" w:rsidRPr="005F70FB" w:rsidRDefault="000F4F82" w:rsidP="00A551BF">
            <w:pPr>
              <w:pStyle w:val="TableCell0-0115Break"/>
              <w:rPr>
                <w:rStyle w:val="ExampleSource"/>
              </w:rPr>
            </w:pPr>
          </w:p>
        </w:tc>
        <w:tc>
          <w:tcPr>
            <w:tcW w:w="1247" w:type="dxa"/>
            <w:shd w:val="clear" w:color="auto" w:fill="auto"/>
          </w:tcPr>
          <w:p w14:paraId="10EFBBBE" w14:textId="77777777" w:rsidR="000F4F82" w:rsidRPr="005F70FB" w:rsidRDefault="000F4F82" w:rsidP="00A551BF">
            <w:pPr>
              <w:pStyle w:val="TableCell0-0115Break"/>
              <w:rPr>
                <w:rStyle w:val="ChItalBold"/>
              </w:rPr>
            </w:pPr>
            <w:r w:rsidRPr="005F70FB">
              <w:rPr>
                <w:rStyle w:val="ChItalBold"/>
              </w:rPr>
              <w:t>hapus</w:t>
            </w:r>
          </w:p>
        </w:tc>
        <w:tc>
          <w:tcPr>
            <w:tcW w:w="1418" w:type="dxa"/>
            <w:shd w:val="clear" w:color="auto" w:fill="auto"/>
          </w:tcPr>
          <w:p w14:paraId="58021FD8" w14:textId="77777777" w:rsidR="000F4F82" w:rsidRPr="005F70FB" w:rsidRDefault="000F4F82" w:rsidP="00A551BF">
            <w:pPr>
              <w:pStyle w:val="TableCell0-0115Break"/>
              <w:rPr>
                <w:rStyle w:val="ChCharisSIL"/>
              </w:rPr>
            </w:pPr>
            <w:r w:rsidRPr="005F70FB">
              <w:rPr>
                <w:rStyle w:val="ChCharisSIL"/>
              </w:rPr>
              <w:t>ˈha.pʊs</w:t>
            </w:r>
          </w:p>
        </w:tc>
        <w:tc>
          <w:tcPr>
            <w:tcW w:w="1361" w:type="dxa"/>
            <w:shd w:val="clear" w:color="auto" w:fill="auto"/>
          </w:tcPr>
          <w:p w14:paraId="648C87AB"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7E3DA207" w14:textId="77777777" w:rsidR="000F4F82" w:rsidRPr="005F70FB" w:rsidRDefault="000F4F82" w:rsidP="00A551BF">
            <w:pPr>
              <w:pStyle w:val="TableCell0-0115Break"/>
            </w:pPr>
            <w:r w:rsidRPr="005F70FB">
              <w:t>completely remove</w:t>
            </w:r>
          </w:p>
        </w:tc>
      </w:tr>
      <w:tr w:rsidR="00AC23C4" w:rsidRPr="005F70FB" w14:paraId="54D91C73" w14:textId="77777777" w:rsidTr="00BC00CF">
        <w:tc>
          <w:tcPr>
            <w:tcW w:w="236" w:type="dxa"/>
            <w:shd w:val="clear" w:color="auto" w:fill="auto"/>
          </w:tcPr>
          <w:p w14:paraId="038E0DC1" w14:textId="77777777" w:rsidR="000F4F82" w:rsidRPr="005F70FB" w:rsidRDefault="000F4F82" w:rsidP="00A551BF">
            <w:pPr>
              <w:pStyle w:val="TableCell0-0115Break"/>
              <w:rPr>
                <w:rStyle w:val="ExampleSource"/>
              </w:rPr>
            </w:pPr>
          </w:p>
        </w:tc>
        <w:tc>
          <w:tcPr>
            <w:tcW w:w="1247" w:type="dxa"/>
            <w:shd w:val="clear" w:color="auto" w:fill="auto"/>
          </w:tcPr>
          <w:p w14:paraId="7BB252D1" w14:textId="77777777" w:rsidR="000F4F82" w:rsidRPr="005F70FB" w:rsidRDefault="000F4F82" w:rsidP="00A551BF">
            <w:pPr>
              <w:pStyle w:val="TableCell0-0115Break"/>
              <w:rPr>
                <w:rStyle w:val="ChItalBold"/>
              </w:rPr>
            </w:pPr>
            <w:r w:rsidRPr="005F70FB">
              <w:rPr>
                <w:rStyle w:val="ChItalBold"/>
              </w:rPr>
              <w:t>harap</w:t>
            </w:r>
          </w:p>
        </w:tc>
        <w:tc>
          <w:tcPr>
            <w:tcW w:w="1418" w:type="dxa"/>
            <w:shd w:val="clear" w:color="auto" w:fill="auto"/>
          </w:tcPr>
          <w:p w14:paraId="0320147D" w14:textId="77777777" w:rsidR="000F4F82" w:rsidRPr="005F70FB" w:rsidRDefault="000F4F82" w:rsidP="00A551BF">
            <w:pPr>
              <w:pStyle w:val="TableCell0-0115Break"/>
              <w:rPr>
                <w:rStyle w:val="ChCharisSIL"/>
              </w:rPr>
            </w:pPr>
            <w:r w:rsidRPr="005F70FB">
              <w:rPr>
                <w:rStyle w:val="ChCharisSIL"/>
              </w:rPr>
              <w:t>ˈha.ɾɐp</w:t>
            </w:r>
          </w:p>
        </w:tc>
        <w:tc>
          <w:tcPr>
            <w:tcW w:w="1361" w:type="dxa"/>
            <w:shd w:val="clear" w:color="auto" w:fill="auto"/>
          </w:tcPr>
          <w:p w14:paraId="00BEBCEE"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3062AED0" w14:textId="77777777" w:rsidR="000F4F82" w:rsidRPr="005F70FB" w:rsidRDefault="000F4F82" w:rsidP="00A551BF">
            <w:pPr>
              <w:pStyle w:val="TableCell0-0115Break"/>
            </w:pPr>
            <w:r w:rsidRPr="005F70FB">
              <w:t>hope</w:t>
            </w:r>
          </w:p>
        </w:tc>
      </w:tr>
      <w:tr w:rsidR="00AC23C4" w:rsidRPr="005F70FB" w14:paraId="43708323" w14:textId="77777777" w:rsidTr="00BC00CF">
        <w:tc>
          <w:tcPr>
            <w:tcW w:w="236" w:type="dxa"/>
            <w:shd w:val="clear" w:color="auto" w:fill="auto"/>
          </w:tcPr>
          <w:p w14:paraId="28254BFF" w14:textId="77777777" w:rsidR="000F4F82" w:rsidRPr="005F70FB" w:rsidRDefault="000F4F82" w:rsidP="00A551BF">
            <w:pPr>
              <w:pStyle w:val="TableCell0-0115Break"/>
              <w:rPr>
                <w:rStyle w:val="ExampleSource"/>
              </w:rPr>
            </w:pPr>
          </w:p>
        </w:tc>
        <w:tc>
          <w:tcPr>
            <w:tcW w:w="1247" w:type="dxa"/>
            <w:shd w:val="clear" w:color="auto" w:fill="auto"/>
          </w:tcPr>
          <w:p w14:paraId="39E13A1F" w14:textId="77777777" w:rsidR="000F4F82" w:rsidRPr="005F70FB" w:rsidRDefault="000F4F82" w:rsidP="00A551BF">
            <w:pPr>
              <w:pStyle w:val="TableCell0-0115Break"/>
              <w:rPr>
                <w:rStyle w:val="ChItalBold"/>
              </w:rPr>
            </w:pPr>
            <w:r w:rsidRPr="005F70FB">
              <w:rPr>
                <w:rStyle w:val="ChItalBold"/>
              </w:rPr>
              <w:t>harus</w:t>
            </w:r>
          </w:p>
        </w:tc>
        <w:tc>
          <w:tcPr>
            <w:tcW w:w="1418" w:type="dxa"/>
            <w:shd w:val="clear" w:color="auto" w:fill="auto"/>
          </w:tcPr>
          <w:p w14:paraId="107F91DA" w14:textId="77777777" w:rsidR="000F4F82" w:rsidRPr="005F70FB" w:rsidRDefault="000F4F82" w:rsidP="00A551BF">
            <w:pPr>
              <w:pStyle w:val="TableCell0-0115Break"/>
              <w:rPr>
                <w:rStyle w:val="ChCharisSIL"/>
              </w:rPr>
            </w:pPr>
            <w:r w:rsidRPr="005F70FB">
              <w:rPr>
                <w:rStyle w:val="ChCharisSIL"/>
              </w:rPr>
              <w:t>ˈha.ɾʊs</w:t>
            </w:r>
          </w:p>
        </w:tc>
        <w:tc>
          <w:tcPr>
            <w:tcW w:w="1361" w:type="dxa"/>
            <w:shd w:val="clear" w:color="auto" w:fill="auto"/>
          </w:tcPr>
          <w:p w14:paraId="090B22D4" w14:textId="77777777" w:rsidR="000F4F82" w:rsidRPr="005F70FB" w:rsidRDefault="000F4F82" w:rsidP="00A551BF">
            <w:pPr>
              <w:pStyle w:val="TableCell0-0115Break"/>
              <w:rPr>
                <w:rStyle w:val="ChSmallCaps"/>
              </w:rPr>
            </w:pPr>
            <w:r w:rsidRPr="005F70FB">
              <w:rPr>
                <w:rStyle w:val="ChSmallCaps"/>
              </w:rPr>
              <w:t>v.aux</w:t>
            </w:r>
          </w:p>
        </w:tc>
        <w:tc>
          <w:tcPr>
            <w:tcW w:w="2438" w:type="dxa"/>
            <w:shd w:val="clear" w:color="auto" w:fill="auto"/>
          </w:tcPr>
          <w:p w14:paraId="0B43CF33" w14:textId="77777777" w:rsidR="000F4F82" w:rsidRPr="005F70FB" w:rsidRDefault="000F4F82" w:rsidP="00A551BF">
            <w:pPr>
              <w:pStyle w:val="TableCell0-0115Break"/>
            </w:pPr>
            <w:r w:rsidRPr="005F70FB">
              <w:t>have to</w:t>
            </w:r>
          </w:p>
        </w:tc>
      </w:tr>
      <w:tr w:rsidR="00AC23C4" w:rsidRPr="005F70FB" w14:paraId="3AC39B20" w14:textId="77777777" w:rsidTr="00BC00CF">
        <w:tc>
          <w:tcPr>
            <w:tcW w:w="236" w:type="dxa"/>
            <w:shd w:val="clear" w:color="auto" w:fill="auto"/>
          </w:tcPr>
          <w:p w14:paraId="4E63A49D" w14:textId="77777777" w:rsidR="000F4F82" w:rsidRPr="005F70FB" w:rsidRDefault="000F4F82" w:rsidP="00A551BF">
            <w:pPr>
              <w:pStyle w:val="TableCell0-0115Break"/>
              <w:rPr>
                <w:rStyle w:val="ExampleSource"/>
              </w:rPr>
            </w:pPr>
          </w:p>
        </w:tc>
        <w:tc>
          <w:tcPr>
            <w:tcW w:w="1247" w:type="dxa"/>
            <w:shd w:val="clear" w:color="auto" w:fill="auto"/>
          </w:tcPr>
          <w:p w14:paraId="5FAEFF23" w14:textId="77777777" w:rsidR="000F4F82" w:rsidRPr="005F70FB" w:rsidRDefault="000F4F82" w:rsidP="00A551BF">
            <w:pPr>
              <w:pStyle w:val="TableCell0-0115Break"/>
              <w:rPr>
                <w:rStyle w:val="ChItalBold"/>
              </w:rPr>
            </w:pPr>
            <w:r w:rsidRPr="005F70FB">
              <w:rPr>
                <w:rStyle w:val="ChItalBold"/>
              </w:rPr>
              <w:t>hati</w:t>
            </w:r>
          </w:p>
        </w:tc>
        <w:tc>
          <w:tcPr>
            <w:tcW w:w="1418" w:type="dxa"/>
            <w:shd w:val="clear" w:color="auto" w:fill="auto"/>
          </w:tcPr>
          <w:p w14:paraId="577ED554" w14:textId="77777777" w:rsidR="000F4F82" w:rsidRPr="005F70FB" w:rsidRDefault="000F4F82" w:rsidP="00A551BF">
            <w:pPr>
              <w:pStyle w:val="TableCell0-0115Break"/>
              <w:rPr>
                <w:rStyle w:val="ChCharisSIL"/>
              </w:rPr>
            </w:pPr>
            <w:r w:rsidRPr="005F70FB">
              <w:rPr>
                <w:rStyle w:val="ChCharisSIL"/>
              </w:rPr>
              <w:t>ˈha.ti</w:t>
            </w:r>
          </w:p>
        </w:tc>
        <w:tc>
          <w:tcPr>
            <w:tcW w:w="1361" w:type="dxa"/>
            <w:shd w:val="clear" w:color="auto" w:fill="auto"/>
          </w:tcPr>
          <w:p w14:paraId="37CADBC5"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7C5DEFC0" w14:textId="77777777" w:rsidR="000F4F82" w:rsidRPr="005F70FB" w:rsidRDefault="000F4F82" w:rsidP="00A551BF">
            <w:pPr>
              <w:pStyle w:val="TableCell0-0115Break"/>
            </w:pPr>
            <w:r w:rsidRPr="005F70FB">
              <w:t>liver</w:t>
            </w:r>
          </w:p>
        </w:tc>
      </w:tr>
      <w:tr w:rsidR="00AC23C4" w:rsidRPr="005F70FB" w14:paraId="33E99CF6" w14:textId="77777777" w:rsidTr="00BC00CF">
        <w:tc>
          <w:tcPr>
            <w:tcW w:w="236" w:type="dxa"/>
            <w:shd w:val="clear" w:color="auto" w:fill="auto"/>
          </w:tcPr>
          <w:p w14:paraId="7D22F68F" w14:textId="77777777" w:rsidR="000F4F82" w:rsidRPr="005F70FB" w:rsidRDefault="000F4F82" w:rsidP="00A551BF">
            <w:pPr>
              <w:pStyle w:val="TableCell0-0115Break"/>
              <w:rPr>
                <w:rStyle w:val="ExampleSource"/>
              </w:rPr>
            </w:pPr>
          </w:p>
        </w:tc>
        <w:tc>
          <w:tcPr>
            <w:tcW w:w="1247" w:type="dxa"/>
            <w:shd w:val="clear" w:color="auto" w:fill="auto"/>
          </w:tcPr>
          <w:p w14:paraId="4159C748" w14:textId="77777777" w:rsidR="000F4F82" w:rsidRPr="005F70FB" w:rsidRDefault="000F4F82" w:rsidP="00A551BF">
            <w:pPr>
              <w:pStyle w:val="TableCell0-0115Break"/>
              <w:rPr>
                <w:rStyle w:val="ChItalBold"/>
              </w:rPr>
            </w:pPr>
            <w:r w:rsidRPr="005F70FB">
              <w:rPr>
                <w:rStyle w:val="ChItalBold"/>
              </w:rPr>
              <w:t>haus</w:t>
            </w:r>
          </w:p>
        </w:tc>
        <w:tc>
          <w:tcPr>
            <w:tcW w:w="1418" w:type="dxa"/>
            <w:shd w:val="clear" w:color="auto" w:fill="auto"/>
          </w:tcPr>
          <w:p w14:paraId="2C3EEE66" w14:textId="77777777" w:rsidR="000F4F82" w:rsidRPr="005F70FB" w:rsidRDefault="000F4F82" w:rsidP="00A551BF">
            <w:pPr>
              <w:pStyle w:val="TableCell0-0115Break"/>
              <w:rPr>
                <w:rStyle w:val="ChCharisSIL"/>
              </w:rPr>
            </w:pPr>
            <w:r w:rsidRPr="005F70FB">
              <w:rPr>
                <w:rStyle w:val="ChCharisSIL"/>
              </w:rPr>
              <w:t>ˈha.ʊs</w:t>
            </w:r>
          </w:p>
        </w:tc>
        <w:tc>
          <w:tcPr>
            <w:tcW w:w="1361" w:type="dxa"/>
            <w:shd w:val="clear" w:color="auto" w:fill="auto"/>
          </w:tcPr>
          <w:p w14:paraId="054C7F59"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62BE26F6" w14:textId="77777777" w:rsidR="000F4F82" w:rsidRPr="005F70FB" w:rsidRDefault="000F4F82" w:rsidP="00A551BF">
            <w:pPr>
              <w:pStyle w:val="TableCell0-0115Break"/>
            </w:pPr>
            <w:r w:rsidRPr="005F70FB">
              <w:t>be thirsty</w:t>
            </w:r>
          </w:p>
        </w:tc>
      </w:tr>
      <w:tr w:rsidR="00AC23C4" w:rsidRPr="005F70FB" w14:paraId="415D7546" w14:textId="77777777" w:rsidTr="00BC00CF">
        <w:tc>
          <w:tcPr>
            <w:tcW w:w="236" w:type="dxa"/>
            <w:shd w:val="clear" w:color="auto" w:fill="auto"/>
          </w:tcPr>
          <w:p w14:paraId="24374AEE" w14:textId="77777777" w:rsidR="000F4F82" w:rsidRPr="005F70FB" w:rsidRDefault="000F4F82" w:rsidP="00A551BF">
            <w:pPr>
              <w:pStyle w:val="TableCell0-0115Break"/>
              <w:rPr>
                <w:rStyle w:val="ExampleSource"/>
              </w:rPr>
            </w:pPr>
          </w:p>
        </w:tc>
        <w:tc>
          <w:tcPr>
            <w:tcW w:w="1247" w:type="dxa"/>
            <w:shd w:val="clear" w:color="auto" w:fill="auto"/>
          </w:tcPr>
          <w:p w14:paraId="784263D3" w14:textId="77777777" w:rsidR="000F4F82" w:rsidRPr="005F70FB" w:rsidRDefault="000F4F82" w:rsidP="00A551BF">
            <w:pPr>
              <w:pStyle w:val="TableCell0-0115Break"/>
              <w:rPr>
                <w:rStyle w:val="ChItalBold"/>
              </w:rPr>
            </w:pPr>
            <w:r w:rsidRPr="005F70FB">
              <w:rPr>
                <w:rStyle w:val="ChItalBold"/>
              </w:rPr>
              <w:t>hela</w:t>
            </w:r>
          </w:p>
        </w:tc>
        <w:tc>
          <w:tcPr>
            <w:tcW w:w="1418" w:type="dxa"/>
            <w:shd w:val="clear" w:color="auto" w:fill="auto"/>
          </w:tcPr>
          <w:p w14:paraId="25FC8DEA" w14:textId="77777777" w:rsidR="000F4F82" w:rsidRPr="005F70FB" w:rsidRDefault="000F4F82" w:rsidP="00A551BF">
            <w:pPr>
              <w:pStyle w:val="TableCell0-0115Break"/>
              <w:rPr>
                <w:rStyle w:val="ChCharisSIL"/>
              </w:rPr>
            </w:pPr>
            <w:r w:rsidRPr="005F70FB">
              <w:rPr>
                <w:rStyle w:val="ChCharisSIL"/>
              </w:rPr>
              <w:t>ˈhɛ̞.la</w:t>
            </w:r>
          </w:p>
        </w:tc>
        <w:tc>
          <w:tcPr>
            <w:tcW w:w="1361" w:type="dxa"/>
            <w:shd w:val="clear" w:color="auto" w:fill="auto"/>
          </w:tcPr>
          <w:p w14:paraId="64DD1203"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1008EC49" w14:textId="77777777" w:rsidR="000F4F82" w:rsidRPr="005F70FB" w:rsidRDefault="000F4F82" w:rsidP="00A551BF">
            <w:pPr>
              <w:pStyle w:val="TableCell0-0115Break"/>
            </w:pPr>
            <w:r w:rsidRPr="005F70FB">
              <w:t>haul</w:t>
            </w:r>
          </w:p>
        </w:tc>
      </w:tr>
      <w:tr w:rsidR="00AC23C4" w:rsidRPr="005F70FB" w14:paraId="0A70C404" w14:textId="77777777" w:rsidTr="00BC00CF">
        <w:tc>
          <w:tcPr>
            <w:tcW w:w="236" w:type="dxa"/>
            <w:shd w:val="clear" w:color="auto" w:fill="auto"/>
          </w:tcPr>
          <w:p w14:paraId="3968E695" w14:textId="77777777" w:rsidR="000F4F82" w:rsidRPr="005F70FB" w:rsidRDefault="000F4F82" w:rsidP="00A551BF">
            <w:pPr>
              <w:pStyle w:val="TableCell0-0115Break"/>
              <w:rPr>
                <w:rStyle w:val="ExampleSource"/>
              </w:rPr>
            </w:pPr>
          </w:p>
        </w:tc>
        <w:tc>
          <w:tcPr>
            <w:tcW w:w="1247" w:type="dxa"/>
            <w:shd w:val="clear" w:color="auto" w:fill="auto"/>
          </w:tcPr>
          <w:p w14:paraId="0862A80A" w14:textId="77777777" w:rsidR="000F4F82" w:rsidRPr="005F70FB" w:rsidRDefault="000F4F82" w:rsidP="00A551BF">
            <w:pPr>
              <w:pStyle w:val="TableCell0-0115Break"/>
              <w:rPr>
                <w:rStyle w:val="ChItalBold"/>
              </w:rPr>
            </w:pPr>
            <w:r w:rsidRPr="005F70FB">
              <w:rPr>
                <w:rStyle w:val="ChItalBold"/>
              </w:rPr>
              <w:t>hias</w:t>
            </w:r>
          </w:p>
        </w:tc>
        <w:tc>
          <w:tcPr>
            <w:tcW w:w="1418" w:type="dxa"/>
            <w:shd w:val="clear" w:color="auto" w:fill="auto"/>
          </w:tcPr>
          <w:p w14:paraId="4BD54D2A" w14:textId="77777777" w:rsidR="000F4F82" w:rsidRPr="005F70FB" w:rsidRDefault="000F4F82" w:rsidP="00A551BF">
            <w:pPr>
              <w:pStyle w:val="TableCell0-0115Break"/>
              <w:rPr>
                <w:rStyle w:val="ChCharisSIL"/>
              </w:rPr>
            </w:pPr>
            <w:r w:rsidRPr="005F70FB">
              <w:rPr>
                <w:rStyle w:val="ChCharisSIL"/>
              </w:rPr>
              <w:t>ˈhɪ.ɐs</w:t>
            </w:r>
          </w:p>
        </w:tc>
        <w:tc>
          <w:tcPr>
            <w:tcW w:w="1361" w:type="dxa"/>
            <w:shd w:val="clear" w:color="auto" w:fill="auto"/>
          </w:tcPr>
          <w:p w14:paraId="50FE33AD"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43115182" w14:textId="77777777" w:rsidR="000F4F82" w:rsidRPr="005F70FB" w:rsidRDefault="000F4F82" w:rsidP="00A551BF">
            <w:pPr>
              <w:pStyle w:val="TableCell0-0115Break"/>
            </w:pPr>
            <w:r w:rsidRPr="005F70FB">
              <w:t>decorate</w:t>
            </w:r>
          </w:p>
        </w:tc>
      </w:tr>
      <w:tr w:rsidR="00AC23C4" w:rsidRPr="005F70FB" w14:paraId="2D744FEC" w14:textId="77777777" w:rsidTr="00BC00CF">
        <w:tc>
          <w:tcPr>
            <w:tcW w:w="236" w:type="dxa"/>
            <w:shd w:val="clear" w:color="auto" w:fill="auto"/>
          </w:tcPr>
          <w:p w14:paraId="231C947D" w14:textId="77777777" w:rsidR="000F4F82" w:rsidRPr="005F70FB" w:rsidRDefault="000F4F82" w:rsidP="00A551BF">
            <w:pPr>
              <w:pStyle w:val="TableCell0-0115Break"/>
              <w:rPr>
                <w:rStyle w:val="ExampleSource"/>
              </w:rPr>
            </w:pPr>
          </w:p>
        </w:tc>
        <w:tc>
          <w:tcPr>
            <w:tcW w:w="1247" w:type="dxa"/>
            <w:shd w:val="clear" w:color="auto" w:fill="auto"/>
          </w:tcPr>
          <w:p w14:paraId="1A793A62" w14:textId="77777777" w:rsidR="000F4F82" w:rsidRPr="005F70FB" w:rsidRDefault="000F4F82" w:rsidP="00A551BF">
            <w:pPr>
              <w:pStyle w:val="TableCell0-0115Break"/>
              <w:rPr>
                <w:rStyle w:val="ChItalBold"/>
              </w:rPr>
            </w:pPr>
            <w:r w:rsidRPr="005F70FB">
              <w:rPr>
                <w:rStyle w:val="ChItalBold"/>
              </w:rPr>
              <w:t>hidup</w:t>
            </w:r>
          </w:p>
        </w:tc>
        <w:tc>
          <w:tcPr>
            <w:tcW w:w="1418" w:type="dxa"/>
            <w:shd w:val="clear" w:color="auto" w:fill="auto"/>
          </w:tcPr>
          <w:p w14:paraId="37C17334" w14:textId="77777777" w:rsidR="000F4F82" w:rsidRPr="005F70FB" w:rsidRDefault="000F4F82" w:rsidP="00A551BF">
            <w:pPr>
              <w:pStyle w:val="TableCell0-0115Break"/>
              <w:rPr>
                <w:rStyle w:val="ChCharisSIL"/>
              </w:rPr>
            </w:pPr>
            <w:r w:rsidRPr="005F70FB">
              <w:rPr>
                <w:rStyle w:val="ChCharisSIL"/>
              </w:rPr>
              <w:t>ˈhi.dʊp̚</w:t>
            </w:r>
          </w:p>
        </w:tc>
        <w:tc>
          <w:tcPr>
            <w:tcW w:w="1361" w:type="dxa"/>
            <w:shd w:val="clear" w:color="auto" w:fill="auto"/>
          </w:tcPr>
          <w:p w14:paraId="136D752C" w14:textId="77777777" w:rsidR="000F4F82" w:rsidRPr="005F70FB" w:rsidRDefault="000F4F82" w:rsidP="00A551BF">
            <w:pPr>
              <w:pStyle w:val="TableCell0-0115Break"/>
              <w:rPr>
                <w:rStyle w:val="ChSmallCaps"/>
              </w:rPr>
            </w:pPr>
            <w:r w:rsidRPr="005F70FB">
              <w:rPr>
                <w:rStyle w:val="ChSmallCaps"/>
              </w:rPr>
              <w:t>v.mo(dy)</w:t>
            </w:r>
          </w:p>
        </w:tc>
        <w:tc>
          <w:tcPr>
            <w:tcW w:w="2438" w:type="dxa"/>
            <w:shd w:val="clear" w:color="auto" w:fill="auto"/>
          </w:tcPr>
          <w:p w14:paraId="6934E64F" w14:textId="77777777" w:rsidR="000F4F82" w:rsidRPr="005F70FB" w:rsidRDefault="000F4F82" w:rsidP="00A551BF">
            <w:pPr>
              <w:pStyle w:val="TableCell0-0115Break"/>
            </w:pPr>
            <w:r w:rsidRPr="005F70FB">
              <w:t>live</w:t>
            </w:r>
          </w:p>
        </w:tc>
      </w:tr>
      <w:tr w:rsidR="00AC23C4" w:rsidRPr="005F70FB" w14:paraId="0F7D678F" w14:textId="77777777" w:rsidTr="00BC00CF">
        <w:tc>
          <w:tcPr>
            <w:tcW w:w="236" w:type="dxa"/>
            <w:shd w:val="clear" w:color="auto" w:fill="auto"/>
          </w:tcPr>
          <w:p w14:paraId="622AE7CD" w14:textId="77777777" w:rsidR="000F4F82" w:rsidRPr="005F70FB" w:rsidRDefault="000F4F82" w:rsidP="00A551BF">
            <w:pPr>
              <w:pStyle w:val="TableCell0-0115Break"/>
              <w:rPr>
                <w:rStyle w:val="ExampleSource"/>
              </w:rPr>
            </w:pPr>
          </w:p>
        </w:tc>
        <w:tc>
          <w:tcPr>
            <w:tcW w:w="1247" w:type="dxa"/>
            <w:shd w:val="clear" w:color="auto" w:fill="auto"/>
          </w:tcPr>
          <w:p w14:paraId="230B7FDD" w14:textId="77777777" w:rsidR="000F4F82" w:rsidRPr="005F70FB" w:rsidRDefault="000F4F82" w:rsidP="00A551BF">
            <w:pPr>
              <w:pStyle w:val="TableCell0-0115Break"/>
              <w:rPr>
                <w:rStyle w:val="ChItalBold"/>
              </w:rPr>
            </w:pPr>
            <w:r w:rsidRPr="005F70FB">
              <w:rPr>
                <w:rStyle w:val="ChItalBold"/>
              </w:rPr>
              <w:t>hijow</w:t>
            </w:r>
          </w:p>
        </w:tc>
        <w:tc>
          <w:tcPr>
            <w:tcW w:w="1418" w:type="dxa"/>
            <w:shd w:val="clear" w:color="auto" w:fill="auto"/>
          </w:tcPr>
          <w:p w14:paraId="0B34F357" w14:textId="77777777" w:rsidR="000F4F82" w:rsidRPr="005F70FB" w:rsidRDefault="000F4F82" w:rsidP="00A551BF">
            <w:pPr>
              <w:pStyle w:val="TableCell0-0115Break"/>
              <w:rPr>
                <w:rStyle w:val="ChCharisSIL"/>
              </w:rPr>
            </w:pPr>
            <w:r w:rsidRPr="005F70FB">
              <w:rPr>
                <w:rStyle w:val="ChCharisSIL"/>
              </w:rPr>
              <w:t>ˈhi.dʒɔ̞w</w:t>
            </w:r>
          </w:p>
        </w:tc>
        <w:tc>
          <w:tcPr>
            <w:tcW w:w="1361" w:type="dxa"/>
            <w:shd w:val="clear" w:color="auto" w:fill="auto"/>
          </w:tcPr>
          <w:p w14:paraId="096810F9"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785FD50E" w14:textId="77777777" w:rsidR="000F4F82" w:rsidRPr="005F70FB" w:rsidRDefault="000F4F82" w:rsidP="00A551BF">
            <w:pPr>
              <w:pStyle w:val="TableCell0-0115Break"/>
            </w:pPr>
            <w:r w:rsidRPr="005F70FB">
              <w:t>be green</w:t>
            </w:r>
          </w:p>
        </w:tc>
      </w:tr>
      <w:tr w:rsidR="00AC23C4" w:rsidRPr="005F70FB" w14:paraId="3904B5C4" w14:textId="77777777" w:rsidTr="00BC00CF">
        <w:tc>
          <w:tcPr>
            <w:tcW w:w="236" w:type="dxa"/>
            <w:shd w:val="clear" w:color="auto" w:fill="auto"/>
          </w:tcPr>
          <w:p w14:paraId="58FA9AF6" w14:textId="77777777" w:rsidR="000F4F82" w:rsidRPr="005F70FB" w:rsidRDefault="000F4F82" w:rsidP="00A551BF">
            <w:pPr>
              <w:pStyle w:val="TableCell0-0115Break"/>
              <w:rPr>
                <w:rStyle w:val="ExampleSource"/>
              </w:rPr>
            </w:pPr>
          </w:p>
        </w:tc>
        <w:tc>
          <w:tcPr>
            <w:tcW w:w="1247" w:type="dxa"/>
            <w:shd w:val="clear" w:color="auto" w:fill="auto"/>
          </w:tcPr>
          <w:p w14:paraId="2117AA2F" w14:textId="77777777" w:rsidR="000F4F82" w:rsidRPr="005F70FB" w:rsidRDefault="000F4F82" w:rsidP="00A551BF">
            <w:pPr>
              <w:pStyle w:val="TableCell0-0115Break"/>
              <w:rPr>
                <w:rStyle w:val="ChItalBold"/>
              </w:rPr>
            </w:pPr>
            <w:r w:rsidRPr="005F70FB">
              <w:rPr>
                <w:rStyle w:val="ChItalBold"/>
              </w:rPr>
              <w:t>hilang</w:t>
            </w:r>
          </w:p>
        </w:tc>
        <w:tc>
          <w:tcPr>
            <w:tcW w:w="1418" w:type="dxa"/>
            <w:shd w:val="clear" w:color="auto" w:fill="auto"/>
          </w:tcPr>
          <w:p w14:paraId="23E8863F" w14:textId="77777777" w:rsidR="000F4F82" w:rsidRPr="005F70FB" w:rsidRDefault="000F4F82" w:rsidP="00A551BF">
            <w:pPr>
              <w:pStyle w:val="TableCell0-0115Break"/>
              <w:rPr>
                <w:rStyle w:val="ChCharisSIL"/>
              </w:rPr>
            </w:pPr>
            <w:r w:rsidRPr="005F70FB">
              <w:rPr>
                <w:rStyle w:val="ChCharisSIL"/>
              </w:rPr>
              <w:t>ˈhɪ.lɐŋ</w:t>
            </w:r>
          </w:p>
        </w:tc>
        <w:tc>
          <w:tcPr>
            <w:tcW w:w="1361" w:type="dxa"/>
            <w:shd w:val="clear" w:color="auto" w:fill="auto"/>
          </w:tcPr>
          <w:p w14:paraId="2A72E911"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15640446" w14:textId="77777777" w:rsidR="000F4F82" w:rsidRPr="005F70FB" w:rsidRDefault="000F4F82" w:rsidP="00A551BF">
            <w:pPr>
              <w:pStyle w:val="TableCell0-0115Break"/>
            </w:pPr>
            <w:r w:rsidRPr="005F70FB">
              <w:t>be lost</w:t>
            </w:r>
          </w:p>
        </w:tc>
      </w:tr>
      <w:tr w:rsidR="00AC23C4" w:rsidRPr="005F70FB" w14:paraId="3D0885A8" w14:textId="77777777" w:rsidTr="00BC00CF">
        <w:tc>
          <w:tcPr>
            <w:tcW w:w="236" w:type="dxa"/>
            <w:shd w:val="clear" w:color="auto" w:fill="auto"/>
          </w:tcPr>
          <w:p w14:paraId="04BDECDC" w14:textId="77777777" w:rsidR="000F4F82" w:rsidRPr="005F70FB" w:rsidRDefault="000F4F82" w:rsidP="00A551BF">
            <w:pPr>
              <w:pStyle w:val="TableCell0-0115Break"/>
              <w:rPr>
                <w:rStyle w:val="ExampleSource"/>
              </w:rPr>
            </w:pPr>
          </w:p>
        </w:tc>
        <w:tc>
          <w:tcPr>
            <w:tcW w:w="1247" w:type="dxa"/>
            <w:shd w:val="clear" w:color="auto" w:fill="auto"/>
          </w:tcPr>
          <w:p w14:paraId="0534606F" w14:textId="77777777" w:rsidR="000F4F82" w:rsidRPr="005F70FB" w:rsidRDefault="000F4F82" w:rsidP="00A551BF">
            <w:pPr>
              <w:pStyle w:val="TableCell0-0115Break"/>
              <w:rPr>
                <w:rStyle w:val="ChItalBold"/>
              </w:rPr>
            </w:pPr>
            <w:r w:rsidRPr="005F70FB">
              <w:rPr>
                <w:rStyle w:val="ChItalBold"/>
              </w:rPr>
              <w:t>hinggap</w:t>
            </w:r>
          </w:p>
        </w:tc>
        <w:tc>
          <w:tcPr>
            <w:tcW w:w="1418" w:type="dxa"/>
            <w:shd w:val="clear" w:color="auto" w:fill="auto"/>
          </w:tcPr>
          <w:p w14:paraId="456431C1" w14:textId="77777777" w:rsidR="000F4F82" w:rsidRPr="005F70FB" w:rsidRDefault="000F4F82" w:rsidP="00A551BF">
            <w:pPr>
              <w:pStyle w:val="TableCell0-0115Break"/>
              <w:rPr>
                <w:rStyle w:val="ChCharisSIL"/>
              </w:rPr>
            </w:pPr>
            <w:r w:rsidRPr="005F70FB">
              <w:rPr>
                <w:rStyle w:val="ChCharisSIL"/>
              </w:rPr>
              <w:t>ˈhɪŋ.gɐp̚</w:t>
            </w:r>
          </w:p>
        </w:tc>
        <w:tc>
          <w:tcPr>
            <w:tcW w:w="1361" w:type="dxa"/>
            <w:shd w:val="clear" w:color="auto" w:fill="auto"/>
          </w:tcPr>
          <w:p w14:paraId="2FD59221" w14:textId="77777777" w:rsidR="000F4F82" w:rsidRPr="005F70FB" w:rsidRDefault="000F4F82" w:rsidP="00A551BF">
            <w:pPr>
              <w:pStyle w:val="TableCell0-0115Break"/>
              <w:rPr>
                <w:rStyle w:val="ChSmallCaps"/>
              </w:rPr>
            </w:pPr>
            <w:r w:rsidRPr="005F70FB">
              <w:rPr>
                <w:rStyle w:val="ChSmallCaps"/>
              </w:rPr>
              <w:t>v.mo(dy)</w:t>
            </w:r>
          </w:p>
        </w:tc>
        <w:tc>
          <w:tcPr>
            <w:tcW w:w="2438" w:type="dxa"/>
            <w:shd w:val="clear" w:color="auto" w:fill="auto"/>
          </w:tcPr>
          <w:p w14:paraId="2F53CDBD" w14:textId="77777777" w:rsidR="000F4F82" w:rsidRPr="005F70FB" w:rsidRDefault="000F4F82" w:rsidP="00A551BF">
            <w:pPr>
              <w:pStyle w:val="TableCell0-0115Break"/>
            </w:pPr>
            <w:r w:rsidRPr="005F70FB">
              <w:t>perch</w:t>
            </w:r>
          </w:p>
        </w:tc>
      </w:tr>
      <w:tr w:rsidR="00AC23C4" w:rsidRPr="005F70FB" w14:paraId="4E30301A" w14:textId="77777777" w:rsidTr="00BC00CF">
        <w:tc>
          <w:tcPr>
            <w:tcW w:w="236" w:type="dxa"/>
            <w:shd w:val="clear" w:color="auto" w:fill="auto"/>
          </w:tcPr>
          <w:p w14:paraId="0AFC4824" w14:textId="77777777" w:rsidR="000F4F82" w:rsidRPr="005F70FB" w:rsidRDefault="000F4F82" w:rsidP="00A551BF">
            <w:pPr>
              <w:pStyle w:val="TableCell0-0115Break"/>
              <w:rPr>
                <w:rStyle w:val="ExampleSource"/>
              </w:rPr>
            </w:pPr>
          </w:p>
        </w:tc>
        <w:tc>
          <w:tcPr>
            <w:tcW w:w="1247" w:type="dxa"/>
            <w:shd w:val="clear" w:color="auto" w:fill="auto"/>
          </w:tcPr>
          <w:p w14:paraId="0B6832D8" w14:textId="77777777" w:rsidR="000F4F82" w:rsidRPr="005F70FB" w:rsidRDefault="000F4F82" w:rsidP="00A551BF">
            <w:pPr>
              <w:pStyle w:val="TableCell0-0115Break"/>
              <w:rPr>
                <w:rStyle w:val="ChItalBold"/>
              </w:rPr>
            </w:pPr>
            <w:r w:rsidRPr="005F70FB">
              <w:rPr>
                <w:rStyle w:val="ChItalBold"/>
              </w:rPr>
              <w:t>hitam</w:t>
            </w:r>
          </w:p>
        </w:tc>
        <w:tc>
          <w:tcPr>
            <w:tcW w:w="1418" w:type="dxa"/>
            <w:shd w:val="clear" w:color="auto" w:fill="auto"/>
          </w:tcPr>
          <w:p w14:paraId="377350ED" w14:textId="77777777" w:rsidR="000F4F82" w:rsidRPr="005F70FB" w:rsidRDefault="000F4F82" w:rsidP="00A551BF">
            <w:pPr>
              <w:pStyle w:val="TableCell0-0115Break"/>
              <w:rPr>
                <w:rStyle w:val="ChCharisSIL"/>
              </w:rPr>
            </w:pPr>
            <w:r w:rsidRPr="005F70FB">
              <w:rPr>
                <w:rStyle w:val="ChCharisSIL"/>
              </w:rPr>
              <w:t>ˈhi.tɐm</w:t>
            </w:r>
          </w:p>
        </w:tc>
        <w:tc>
          <w:tcPr>
            <w:tcW w:w="1361" w:type="dxa"/>
            <w:shd w:val="clear" w:color="auto" w:fill="auto"/>
          </w:tcPr>
          <w:p w14:paraId="5DF46060" w14:textId="77777777" w:rsidR="000F4F82" w:rsidRPr="005F70FB" w:rsidRDefault="000F4F82" w:rsidP="00A551BF">
            <w:pPr>
              <w:pStyle w:val="TableCell0-0115Break"/>
              <w:rPr>
                <w:rStyle w:val="ChSmallCaps"/>
              </w:rPr>
            </w:pPr>
            <w:r w:rsidRPr="005F70FB">
              <w:rPr>
                <w:rStyle w:val="ChSmallCaps"/>
              </w:rPr>
              <w:t>v.mo(st)</w:t>
            </w:r>
          </w:p>
        </w:tc>
        <w:tc>
          <w:tcPr>
            <w:tcW w:w="2438" w:type="dxa"/>
            <w:shd w:val="clear" w:color="auto" w:fill="auto"/>
          </w:tcPr>
          <w:p w14:paraId="03221945" w14:textId="77777777" w:rsidR="000F4F82" w:rsidRPr="005F70FB" w:rsidRDefault="000F4F82" w:rsidP="00A551BF">
            <w:pPr>
              <w:pStyle w:val="TableCell0-0115Break"/>
            </w:pPr>
            <w:r w:rsidRPr="005F70FB">
              <w:t>be black</w:t>
            </w:r>
          </w:p>
        </w:tc>
      </w:tr>
      <w:tr w:rsidR="00AC23C4" w:rsidRPr="005F70FB" w14:paraId="432A353D" w14:textId="77777777" w:rsidTr="00BC00CF">
        <w:tc>
          <w:tcPr>
            <w:tcW w:w="236" w:type="dxa"/>
            <w:shd w:val="clear" w:color="auto" w:fill="auto"/>
          </w:tcPr>
          <w:p w14:paraId="29B22C97" w14:textId="77777777" w:rsidR="000F4F82" w:rsidRPr="005F70FB" w:rsidRDefault="000F4F82" w:rsidP="00A551BF">
            <w:pPr>
              <w:pStyle w:val="TableCell0-0115Break"/>
              <w:rPr>
                <w:rStyle w:val="ExampleSource"/>
              </w:rPr>
            </w:pPr>
          </w:p>
        </w:tc>
        <w:tc>
          <w:tcPr>
            <w:tcW w:w="1247" w:type="dxa"/>
            <w:shd w:val="clear" w:color="auto" w:fill="auto"/>
          </w:tcPr>
          <w:p w14:paraId="336570DA" w14:textId="77777777" w:rsidR="000F4F82" w:rsidRPr="005F70FB" w:rsidRDefault="000F4F82" w:rsidP="00A551BF">
            <w:pPr>
              <w:pStyle w:val="TableCell0-0115Break"/>
              <w:rPr>
                <w:rStyle w:val="ChItalBold"/>
              </w:rPr>
            </w:pPr>
            <w:r w:rsidRPr="005F70FB">
              <w:rPr>
                <w:rStyle w:val="ChItalBold"/>
              </w:rPr>
              <w:t>hitung</w:t>
            </w:r>
          </w:p>
        </w:tc>
        <w:tc>
          <w:tcPr>
            <w:tcW w:w="1418" w:type="dxa"/>
            <w:shd w:val="clear" w:color="auto" w:fill="auto"/>
          </w:tcPr>
          <w:p w14:paraId="55A7266C" w14:textId="77777777" w:rsidR="000F4F82" w:rsidRPr="005F70FB" w:rsidRDefault="000F4F82" w:rsidP="00A551BF">
            <w:pPr>
              <w:pStyle w:val="TableCell0-0115Break"/>
              <w:rPr>
                <w:rStyle w:val="ChCharisSIL"/>
              </w:rPr>
            </w:pPr>
            <w:r w:rsidRPr="005F70FB">
              <w:rPr>
                <w:rStyle w:val="ChCharisSIL"/>
              </w:rPr>
              <w:t>ˈhi.tʊŋ</w:t>
            </w:r>
          </w:p>
        </w:tc>
        <w:tc>
          <w:tcPr>
            <w:tcW w:w="1361" w:type="dxa"/>
            <w:shd w:val="clear" w:color="auto" w:fill="auto"/>
          </w:tcPr>
          <w:p w14:paraId="0879E52A"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47592D43" w14:textId="77777777" w:rsidR="000F4F82" w:rsidRPr="005F70FB" w:rsidRDefault="000F4F82" w:rsidP="00A551BF">
            <w:pPr>
              <w:pStyle w:val="TableCell0-0115Break"/>
            </w:pPr>
            <w:r w:rsidRPr="005F70FB">
              <w:t>count</w:t>
            </w:r>
          </w:p>
        </w:tc>
      </w:tr>
      <w:tr w:rsidR="00AC23C4" w:rsidRPr="005F70FB" w14:paraId="06F6D15E" w14:textId="77777777" w:rsidTr="00BC00CF">
        <w:tc>
          <w:tcPr>
            <w:tcW w:w="236" w:type="dxa"/>
            <w:shd w:val="clear" w:color="auto" w:fill="auto"/>
          </w:tcPr>
          <w:p w14:paraId="45492D17" w14:textId="77777777" w:rsidR="000F4F82" w:rsidRPr="005F70FB" w:rsidRDefault="000F4F82" w:rsidP="00A551BF">
            <w:pPr>
              <w:pStyle w:val="TableCell0-0115Break"/>
              <w:rPr>
                <w:rStyle w:val="ExampleSource"/>
              </w:rPr>
            </w:pPr>
          </w:p>
        </w:tc>
        <w:tc>
          <w:tcPr>
            <w:tcW w:w="1247" w:type="dxa"/>
            <w:shd w:val="clear" w:color="auto" w:fill="auto"/>
          </w:tcPr>
          <w:p w14:paraId="2353B395" w14:textId="77777777" w:rsidR="000F4F82" w:rsidRPr="005F70FB" w:rsidRDefault="000F4F82" w:rsidP="00A551BF">
            <w:pPr>
              <w:pStyle w:val="TableCell0-0115Break"/>
              <w:rPr>
                <w:rStyle w:val="ChItalBold"/>
              </w:rPr>
            </w:pPr>
            <w:r w:rsidRPr="005F70FB">
              <w:rPr>
                <w:rStyle w:val="ChItalBold"/>
              </w:rPr>
              <w:t>hoki</w:t>
            </w:r>
          </w:p>
        </w:tc>
        <w:tc>
          <w:tcPr>
            <w:tcW w:w="1418" w:type="dxa"/>
            <w:shd w:val="clear" w:color="auto" w:fill="auto"/>
          </w:tcPr>
          <w:p w14:paraId="5D1D2801" w14:textId="77777777" w:rsidR="000F4F82" w:rsidRPr="005F70FB" w:rsidRDefault="000F4F82" w:rsidP="00A551BF">
            <w:pPr>
              <w:pStyle w:val="TableCell0-0115Break"/>
              <w:rPr>
                <w:rStyle w:val="ChCharisSIL"/>
              </w:rPr>
            </w:pPr>
            <w:r w:rsidRPr="005F70FB">
              <w:rPr>
                <w:rStyle w:val="ChCharisSIL"/>
              </w:rPr>
              <w:t>ˈhɔ.ki</w:t>
            </w:r>
          </w:p>
        </w:tc>
        <w:tc>
          <w:tcPr>
            <w:tcW w:w="1361" w:type="dxa"/>
            <w:shd w:val="clear" w:color="auto" w:fill="auto"/>
          </w:tcPr>
          <w:p w14:paraId="42949624"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5950AC82" w14:textId="77777777" w:rsidR="000F4F82" w:rsidRPr="005F70FB" w:rsidRDefault="000F4F82" w:rsidP="00A551BF">
            <w:pPr>
              <w:pStyle w:val="TableCell0-0115Break"/>
            </w:pPr>
            <w:r w:rsidRPr="005F70FB">
              <w:t>plant stem</w:t>
            </w:r>
          </w:p>
        </w:tc>
      </w:tr>
      <w:tr w:rsidR="00AC23C4" w:rsidRPr="005F70FB" w14:paraId="79F62377" w14:textId="77777777" w:rsidTr="00BC00CF">
        <w:tc>
          <w:tcPr>
            <w:tcW w:w="236" w:type="dxa"/>
            <w:shd w:val="clear" w:color="auto" w:fill="auto"/>
          </w:tcPr>
          <w:p w14:paraId="45CACA55" w14:textId="77777777" w:rsidR="000F4F82" w:rsidRPr="005F70FB" w:rsidRDefault="000F4F82" w:rsidP="00A551BF">
            <w:pPr>
              <w:pStyle w:val="TableCell0-0115Break"/>
              <w:rPr>
                <w:rStyle w:val="ExampleSource"/>
              </w:rPr>
            </w:pPr>
          </w:p>
        </w:tc>
        <w:tc>
          <w:tcPr>
            <w:tcW w:w="1247" w:type="dxa"/>
            <w:shd w:val="clear" w:color="auto" w:fill="auto"/>
          </w:tcPr>
          <w:p w14:paraId="0FC0E7CA" w14:textId="77777777" w:rsidR="000F4F82" w:rsidRPr="005F70FB" w:rsidRDefault="000F4F82" w:rsidP="00A551BF">
            <w:pPr>
              <w:pStyle w:val="TableCell0-0115Break"/>
              <w:rPr>
                <w:rStyle w:val="ChItalBold"/>
              </w:rPr>
            </w:pPr>
            <w:r w:rsidRPr="005F70FB">
              <w:rPr>
                <w:rStyle w:val="ChItalBold"/>
              </w:rPr>
              <w:t>hosa</w:t>
            </w:r>
          </w:p>
        </w:tc>
        <w:tc>
          <w:tcPr>
            <w:tcW w:w="1418" w:type="dxa"/>
            <w:shd w:val="clear" w:color="auto" w:fill="auto"/>
          </w:tcPr>
          <w:p w14:paraId="7688D9BD" w14:textId="77777777" w:rsidR="000F4F82" w:rsidRPr="005F70FB" w:rsidRDefault="000F4F82" w:rsidP="00A551BF">
            <w:pPr>
              <w:pStyle w:val="TableCell0-0115Break"/>
              <w:rPr>
                <w:rStyle w:val="ChCharisSIL"/>
              </w:rPr>
            </w:pPr>
            <w:r w:rsidRPr="005F70FB">
              <w:rPr>
                <w:rStyle w:val="ChCharisSIL"/>
              </w:rPr>
              <w:t>ˈhɔ̞.sa</w:t>
            </w:r>
          </w:p>
        </w:tc>
        <w:tc>
          <w:tcPr>
            <w:tcW w:w="1361" w:type="dxa"/>
            <w:shd w:val="clear" w:color="auto" w:fill="auto"/>
          </w:tcPr>
          <w:p w14:paraId="7B16320D" w14:textId="77777777" w:rsidR="000F4F82" w:rsidRPr="005F70FB" w:rsidRDefault="000F4F82" w:rsidP="00A551BF">
            <w:pPr>
              <w:pStyle w:val="TableCell0-0115Break"/>
              <w:rPr>
                <w:rStyle w:val="ChSmallCaps"/>
              </w:rPr>
            </w:pPr>
            <w:r w:rsidRPr="005F70FB">
              <w:rPr>
                <w:rStyle w:val="ChSmallCaps"/>
              </w:rPr>
              <w:t>v.mo(dy)</w:t>
            </w:r>
          </w:p>
        </w:tc>
        <w:tc>
          <w:tcPr>
            <w:tcW w:w="2438" w:type="dxa"/>
            <w:shd w:val="clear" w:color="auto" w:fill="auto"/>
          </w:tcPr>
          <w:p w14:paraId="1D8B0972" w14:textId="77777777" w:rsidR="000F4F82" w:rsidRPr="005F70FB" w:rsidRDefault="000F4F82" w:rsidP="00A551BF">
            <w:pPr>
              <w:pStyle w:val="TableCell0-0115Break"/>
            </w:pPr>
            <w:r w:rsidRPr="005F70FB">
              <w:t>pant</w:t>
            </w:r>
          </w:p>
        </w:tc>
      </w:tr>
      <w:tr w:rsidR="00AC23C4" w:rsidRPr="005F70FB" w14:paraId="6F7DCEEF" w14:textId="77777777" w:rsidTr="00BC00CF">
        <w:tc>
          <w:tcPr>
            <w:tcW w:w="236" w:type="dxa"/>
            <w:shd w:val="clear" w:color="auto" w:fill="auto"/>
          </w:tcPr>
          <w:p w14:paraId="72BB9040" w14:textId="77777777" w:rsidR="000F4F82" w:rsidRPr="005F70FB" w:rsidRDefault="000F4F82" w:rsidP="00A551BF">
            <w:pPr>
              <w:pStyle w:val="TableCell0-0115Break"/>
              <w:rPr>
                <w:rStyle w:val="ExampleSource"/>
              </w:rPr>
            </w:pPr>
          </w:p>
        </w:tc>
        <w:tc>
          <w:tcPr>
            <w:tcW w:w="1247" w:type="dxa"/>
            <w:shd w:val="clear" w:color="auto" w:fill="auto"/>
          </w:tcPr>
          <w:p w14:paraId="2099E98D" w14:textId="77777777" w:rsidR="000F4F82" w:rsidRPr="005F70FB" w:rsidRDefault="000F4F82" w:rsidP="00A551BF">
            <w:pPr>
              <w:pStyle w:val="TableCell0-0115Break"/>
              <w:rPr>
                <w:rStyle w:val="ChItalBold"/>
              </w:rPr>
            </w:pPr>
            <w:r w:rsidRPr="005F70FB">
              <w:rPr>
                <w:rStyle w:val="ChItalBold"/>
              </w:rPr>
              <w:t>hujang</w:t>
            </w:r>
          </w:p>
        </w:tc>
        <w:tc>
          <w:tcPr>
            <w:tcW w:w="1418" w:type="dxa"/>
            <w:shd w:val="clear" w:color="auto" w:fill="auto"/>
          </w:tcPr>
          <w:p w14:paraId="4BA19B44" w14:textId="77777777" w:rsidR="000F4F82" w:rsidRPr="005F70FB" w:rsidRDefault="000F4F82" w:rsidP="00A551BF">
            <w:pPr>
              <w:pStyle w:val="TableCell0-0115Break"/>
              <w:rPr>
                <w:rStyle w:val="ChCharisSIL"/>
              </w:rPr>
            </w:pPr>
            <w:r w:rsidRPr="005F70FB">
              <w:rPr>
                <w:rStyle w:val="ChCharisSIL"/>
              </w:rPr>
              <w:t>ˈhu.dʒɐn</w:t>
            </w:r>
          </w:p>
        </w:tc>
        <w:tc>
          <w:tcPr>
            <w:tcW w:w="1361" w:type="dxa"/>
            <w:shd w:val="clear" w:color="auto" w:fill="auto"/>
          </w:tcPr>
          <w:p w14:paraId="11CE5FC4"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353C906F" w14:textId="77777777" w:rsidR="000F4F82" w:rsidRPr="005F70FB" w:rsidRDefault="000F4F82" w:rsidP="00A551BF">
            <w:pPr>
              <w:pStyle w:val="TableCell0-0115Break"/>
            </w:pPr>
            <w:r w:rsidRPr="005F70FB">
              <w:t>rain</w:t>
            </w:r>
          </w:p>
        </w:tc>
      </w:tr>
      <w:tr w:rsidR="00AC23C4" w:rsidRPr="005F70FB" w14:paraId="1F70B56F" w14:textId="77777777" w:rsidTr="00BC00CF">
        <w:tc>
          <w:tcPr>
            <w:tcW w:w="236" w:type="dxa"/>
            <w:shd w:val="clear" w:color="auto" w:fill="auto"/>
          </w:tcPr>
          <w:p w14:paraId="48789425" w14:textId="77777777" w:rsidR="000F4F82" w:rsidRPr="005F70FB" w:rsidRDefault="000F4F82" w:rsidP="00A551BF">
            <w:pPr>
              <w:pStyle w:val="TableCell0-0115Break"/>
              <w:rPr>
                <w:rStyle w:val="ExampleSource"/>
              </w:rPr>
            </w:pPr>
          </w:p>
        </w:tc>
        <w:tc>
          <w:tcPr>
            <w:tcW w:w="1247" w:type="dxa"/>
            <w:shd w:val="clear" w:color="auto" w:fill="auto"/>
          </w:tcPr>
          <w:p w14:paraId="54D829E1" w14:textId="77777777" w:rsidR="000F4F82" w:rsidRPr="005F70FB" w:rsidRDefault="000F4F82" w:rsidP="00A551BF">
            <w:pPr>
              <w:pStyle w:val="TableCell0-0115Break"/>
              <w:rPr>
                <w:rStyle w:val="ChItalBold"/>
              </w:rPr>
            </w:pPr>
            <w:r w:rsidRPr="005F70FB">
              <w:rPr>
                <w:rStyle w:val="ChItalBold"/>
              </w:rPr>
              <w:t>hutang</w:t>
            </w:r>
          </w:p>
        </w:tc>
        <w:tc>
          <w:tcPr>
            <w:tcW w:w="1418" w:type="dxa"/>
            <w:shd w:val="clear" w:color="auto" w:fill="auto"/>
          </w:tcPr>
          <w:p w14:paraId="03CB7FCC" w14:textId="77777777" w:rsidR="000F4F82" w:rsidRPr="005F70FB" w:rsidRDefault="000F4F82" w:rsidP="00A551BF">
            <w:pPr>
              <w:pStyle w:val="TableCell0-0115Break"/>
              <w:rPr>
                <w:rStyle w:val="ChCharisSIL"/>
              </w:rPr>
            </w:pPr>
            <w:r w:rsidRPr="005F70FB">
              <w:rPr>
                <w:rStyle w:val="ChCharisSIL"/>
              </w:rPr>
              <w:t>ˈhʊ.tɐŋ</w:t>
            </w:r>
          </w:p>
        </w:tc>
        <w:tc>
          <w:tcPr>
            <w:tcW w:w="1361" w:type="dxa"/>
            <w:shd w:val="clear" w:color="auto" w:fill="auto"/>
          </w:tcPr>
          <w:p w14:paraId="30F26D88"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5F60CBA0" w14:textId="77777777" w:rsidR="000F4F82" w:rsidRPr="005F70FB" w:rsidRDefault="000F4F82" w:rsidP="00A551BF">
            <w:pPr>
              <w:pStyle w:val="TableCell0-0115Break"/>
            </w:pPr>
            <w:r w:rsidRPr="005F70FB">
              <w:t>debt</w:t>
            </w:r>
          </w:p>
        </w:tc>
      </w:tr>
      <w:tr w:rsidR="00AC23C4" w:rsidRPr="005F70FB" w14:paraId="0CD6596C" w14:textId="77777777" w:rsidTr="00BC00CF">
        <w:tc>
          <w:tcPr>
            <w:tcW w:w="236" w:type="dxa"/>
            <w:shd w:val="clear" w:color="auto" w:fill="auto"/>
          </w:tcPr>
          <w:p w14:paraId="41ED23EA" w14:textId="77777777" w:rsidR="000F4F82" w:rsidRPr="005F70FB" w:rsidRDefault="000F4F82" w:rsidP="000F4F82">
            <w:pPr>
              <w:pStyle w:val="TableCell0-2115ptBreak"/>
              <w:rPr>
                <w:rStyle w:val="ExampleSource"/>
              </w:rPr>
            </w:pPr>
          </w:p>
        </w:tc>
        <w:tc>
          <w:tcPr>
            <w:tcW w:w="1247" w:type="dxa"/>
            <w:shd w:val="clear" w:color="auto" w:fill="auto"/>
          </w:tcPr>
          <w:p w14:paraId="41879183" w14:textId="77777777" w:rsidR="000F4F82" w:rsidRPr="005F70FB" w:rsidRDefault="000F4F82" w:rsidP="000F4F82">
            <w:pPr>
              <w:pStyle w:val="TableCell0-2115ptBreak"/>
              <w:rPr>
                <w:rStyle w:val="ChItalBold"/>
              </w:rPr>
            </w:pPr>
            <w:r w:rsidRPr="005F70FB">
              <w:rPr>
                <w:rStyle w:val="ChItalBold"/>
              </w:rPr>
              <w:t>hutang</w:t>
            </w:r>
          </w:p>
        </w:tc>
        <w:tc>
          <w:tcPr>
            <w:tcW w:w="1418" w:type="dxa"/>
            <w:shd w:val="clear" w:color="auto" w:fill="auto"/>
          </w:tcPr>
          <w:p w14:paraId="08E62FB3" w14:textId="77777777" w:rsidR="000F4F82" w:rsidRPr="005F70FB" w:rsidRDefault="000F4F82" w:rsidP="000F4F82">
            <w:pPr>
              <w:pStyle w:val="TableCell0-2115ptBreak"/>
              <w:rPr>
                <w:rStyle w:val="ChCharisSIL"/>
              </w:rPr>
            </w:pPr>
            <w:r w:rsidRPr="005F70FB">
              <w:rPr>
                <w:rStyle w:val="ChCharisSIL"/>
              </w:rPr>
              <w:t>ˈhu.tɐn</w:t>
            </w:r>
          </w:p>
        </w:tc>
        <w:tc>
          <w:tcPr>
            <w:tcW w:w="1361" w:type="dxa"/>
            <w:shd w:val="clear" w:color="auto" w:fill="auto"/>
          </w:tcPr>
          <w:p w14:paraId="01C0A918" w14:textId="77777777" w:rsidR="000F4F82" w:rsidRPr="005F70FB" w:rsidRDefault="000F4F82" w:rsidP="000F4F82">
            <w:pPr>
              <w:pStyle w:val="TableCell0-2115ptBreak"/>
              <w:rPr>
                <w:rStyle w:val="ChSmallCaps"/>
              </w:rPr>
            </w:pPr>
            <w:r w:rsidRPr="005F70FB">
              <w:rPr>
                <w:rStyle w:val="ChSmallCaps"/>
              </w:rPr>
              <w:t>n</w:t>
            </w:r>
          </w:p>
        </w:tc>
        <w:tc>
          <w:tcPr>
            <w:tcW w:w="2438" w:type="dxa"/>
            <w:shd w:val="clear" w:color="auto" w:fill="auto"/>
          </w:tcPr>
          <w:p w14:paraId="5723A0A2" w14:textId="77777777" w:rsidR="000F4F82" w:rsidRPr="005F70FB" w:rsidRDefault="000F4F82" w:rsidP="000F4F82">
            <w:pPr>
              <w:pStyle w:val="TableCell0-2115ptBreak"/>
            </w:pPr>
            <w:r w:rsidRPr="005F70FB">
              <w:t>forest</w:t>
            </w:r>
          </w:p>
        </w:tc>
      </w:tr>
      <w:tr w:rsidR="00AC23C4" w:rsidRPr="005F70FB" w14:paraId="12EC82AC" w14:textId="77777777" w:rsidTr="00BC00CF">
        <w:tc>
          <w:tcPr>
            <w:tcW w:w="236" w:type="dxa"/>
            <w:shd w:val="clear" w:color="auto" w:fill="auto"/>
          </w:tcPr>
          <w:p w14:paraId="1631444D" w14:textId="77777777" w:rsidR="000F4F82" w:rsidRPr="005F70FB" w:rsidRDefault="000F4F82" w:rsidP="000F4F82">
            <w:pPr>
              <w:pStyle w:val="TableCell5-2"/>
              <w:rPr>
                <w:rStyle w:val="ExampleSource"/>
              </w:rPr>
            </w:pPr>
          </w:p>
        </w:tc>
        <w:tc>
          <w:tcPr>
            <w:tcW w:w="1247" w:type="dxa"/>
            <w:shd w:val="clear" w:color="auto" w:fill="auto"/>
          </w:tcPr>
          <w:p w14:paraId="7B15FD0F" w14:textId="77777777" w:rsidR="000F4F82" w:rsidRPr="005F70FB" w:rsidRDefault="000F4F82" w:rsidP="000F4F82">
            <w:pPr>
              <w:pStyle w:val="TableCell2-2"/>
              <w:rPr>
                <w:rStyle w:val="ChBold"/>
              </w:rPr>
            </w:pPr>
            <w:r w:rsidRPr="005F70FB">
              <w:rPr>
                <w:rStyle w:val="ChBold"/>
              </w:rPr>
              <w:t>I</w:t>
            </w:r>
          </w:p>
        </w:tc>
        <w:tc>
          <w:tcPr>
            <w:tcW w:w="1418" w:type="dxa"/>
            <w:shd w:val="clear" w:color="auto" w:fill="auto"/>
          </w:tcPr>
          <w:p w14:paraId="159A2668" w14:textId="77777777" w:rsidR="000F4F82" w:rsidRPr="005F70FB" w:rsidRDefault="000F4F82" w:rsidP="000F4F82">
            <w:pPr>
              <w:pStyle w:val="TableCell2-2"/>
            </w:pPr>
          </w:p>
        </w:tc>
        <w:tc>
          <w:tcPr>
            <w:tcW w:w="1361" w:type="dxa"/>
            <w:shd w:val="clear" w:color="auto" w:fill="auto"/>
          </w:tcPr>
          <w:p w14:paraId="55C0244B" w14:textId="77777777" w:rsidR="000F4F82" w:rsidRPr="005F70FB" w:rsidRDefault="000F4F82" w:rsidP="000F4F82">
            <w:pPr>
              <w:pStyle w:val="TableCell2-2"/>
            </w:pPr>
          </w:p>
        </w:tc>
        <w:tc>
          <w:tcPr>
            <w:tcW w:w="2438" w:type="dxa"/>
            <w:shd w:val="clear" w:color="auto" w:fill="auto"/>
          </w:tcPr>
          <w:p w14:paraId="473D3A25" w14:textId="77777777" w:rsidR="000F4F82" w:rsidRPr="005F70FB" w:rsidRDefault="000F4F82" w:rsidP="000F4F82">
            <w:pPr>
              <w:pStyle w:val="TableCell2-2"/>
            </w:pPr>
          </w:p>
        </w:tc>
      </w:tr>
      <w:tr w:rsidR="00AC23C4" w:rsidRPr="005F70FB" w14:paraId="128F45E8" w14:textId="77777777" w:rsidTr="00BC00CF">
        <w:tc>
          <w:tcPr>
            <w:tcW w:w="236" w:type="dxa"/>
            <w:shd w:val="clear" w:color="auto" w:fill="auto"/>
          </w:tcPr>
          <w:p w14:paraId="165DC32C" w14:textId="77777777" w:rsidR="000F4F82" w:rsidRPr="005F70FB" w:rsidRDefault="000F4F82" w:rsidP="00A551BF">
            <w:pPr>
              <w:pStyle w:val="TableCell0-0115Break"/>
              <w:rPr>
                <w:rStyle w:val="ExampleSource"/>
              </w:rPr>
            </w:pPr>
          </w:p>
        </w:tc>
        <w:tc>
          <w:tcPr>
            <w:tcW w:w="1247" w:type="dxa"/>
            <w:shd w:val="clear" w:color="auto" w:fill="auto"/>
          </w:tcPr>
          <w:p w14:paraId="26153BCA" w14:textId="77777777" w:rsidR="000F4F82" w:rsidRPr="005F70FB" w:rsidRDefault="000F4F82" w:rsidP="00A551BF">
            <w:pPr>
              <w:pStyle w:val="TableCell0-0115Break"/>
              <w:rPr>
                <w:rStyle w:val="ChItalBold"/>
              </w:rPr>
            </w:pPr>
            <w:r w:rsidRPr="005F70FB">
              <w:rPr>
                <w:rStyle w:val="ChItalBold"/>
              </w:rPr>
              <w:t>ibu</w:t>
            </w:r>
          </w:p>
        </w:tc>
        <w:tc>
          <w:tcPr>
            <w:tcW w:w="1418" w:type="dxa"/>
            <w:shd w:val="clear" w:color="auto" w:fill="auto"/>
          </w:tcPr>
          <w:p w14:paraId="17A36ED4" w14:textId="77777777" w:rsidR="000F4F82" w:rsidRPr="005F70FB" w:rsidRDefault="000F4F82" w:rsidP="00A551BF">
            <w:pPr>
              <w:pStyle w:val="TableCell0-0115Break"/>
              <w:rPr>
                <w:rStyle w:val="ChCharisSIL"/>
              </w:rPr>
            </w:pPr>
            <w:r w:rsidRPr="005F70FB">
              <w:rPr>
                <w:rStyle w:val="ChCharisSIL"/>
              </w:rPr>
              <w:t>ˈi.bu</w:t>
            </w:r>
          </w:p>
        </w:tc>
        <w:tc>
          <w:tcPr>
            <w:tcW w:w="1361" w:type="dxa"/>
            <w:shd w:val="clear" w:color="auto" w:fill="auto"/>
          </w:tcPr>
          <w:p w14:paraId="73DF8890"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6186FC70" w14:textId="77777777" w:rsidR="000F4F82" w:rsidRPr="005F70FB" w:rsidRDefault="000F4F82" w:rsidP="00A551BF">
            <w:pPr>
              <w:pStyle w:val="TableCell0-0115Break"/>
            </w:pPr>
            <w:r w:rsidRPr="005F70FB">
              <w:t>woman</w:t>
            </w:r>
          </w:p>
        </w:tc>
      </w:tr>
      <w:tr w:rsidR="00AC23C4" w:rsidRPr="005F70FB" w14:paraId="1309739F" w14:textId="77777777" w:rsidTr="00BC00CF">
        <w:tc>
          <w:tcPr>
            <w:tcW w:w="236" w:type="dxa"/>
            <w:shd w:val="clear" w:color="auto" w:fill="auto"/>
          </w:tcPr>
          <w:p w14:paraId="1D799A5E" w14:textId="77777777" w:rsidR="000F4F82" w:rsidRPr="005F70FB" w:rsidRDefault="000F4F82" w:rsidP="00A551BF">
            <w:pPr>
              <w:pStyle w:val="TableCell0-0115Break"/>
              <w:rPr>
                <w:rStyle w:val="ExampleSource"/>
              </w:rPr>
            </w:pPr>
          </w:p>
        </w:tc>
        <w:tc>
          <w:tcPr>
            <w:tcW w:w="1247" w:type="dxa"/>
            <w:shd w:val="clear" w:color="auto" w:fill="auto"/>
          </w:tcPr>
          <w:p w14:paraId="5D23CDC1" w14:textId="77777777" w:rsidR="000F4F82" w:rsidRPr="005F70FB" w:rsidRDefault="000F4F82" w:rsidP="00A551BF">
            <w:pPr>
              <w:pStyle w:val="TableCell0-0115Break"/>
              <w:rPr>
                <w:rStyle w:val="ChItalBold"/>
              </w:rPr>
            </w:pPr>
            <w:r w:rsidRPr="005F70FB">
              <w:rPr>
                <w:rStyle w:val="ChItalBold"/>
              </w:rPr>
              <w:t>ikang</w:t>
            </w:r>
          </w:p>
        </w:tc>
        <w:tc>
          <w:tcPr>
            <w:tcW w:w="1418" w:type="dxa"/>
            <w:shd w:val="clear" w:color="auto" w:fill="auto"/>
          </w:tcPr>
          <w:p w14:paraId="41995B80" w14:textId="77777777" w:rsidR="000F4F82" w:rsidRPr="005F70FB" w:rsidRDefault="000F4F82" w:rsidP="00A551BF">
            <w:pPr>
              <w:pStyle w:val="TableCell0-0115Break"/>
              <w:rPr>
                <w:rStyle w:val="ChCharisSIL"/>
              </w:rPr>
            </w:pPr>
            <w:r w:rsidRPr="005F70FB">
              <w:rPr>
                <w:rStyle w:val="ChCharisSIL"/>
              </w:rPr>
              <w:t>ˈi.kɐn</w:t>
            </w:r>
          </w:p>
        </w:tc>
        <w:tc>
          <w:tcPr>
            <w:tcW w:w="1361" w:type="dxa"/>
            <w:shd w:val="clear" w:color="auto" w:fill="auto"/>
          </w:tcPr>
          <w:p w14:paraId="3358170A"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5578B6CB" w14:textId="77777777" w:rsidR="000F4F82" w:rsidRPr="005F70FB" w:rsidRDefault="000F4F82" w:rsidP="00A551BF">
            <w:pPr>
              <w:pStyle w:val="TableCell0-0115Break"/>
            </w:pPr>
            <w:r w:rsidRPr="005F70FB">
              <w:t>fish</w:t>
            </w:r>
          </w:p>
        </w:tc>
      </w:tr>
      <w:tr w:rsidR="00AC23C4" w:rsidRPr="005F70FB" w14:paraId="543A9326" w14:textId="77777777" w:rsidTr="00BC00CF">
        <w:tc>
          <w:tcPr>
            <w:tcW w:w="236" w:type="dxa"/>
            <w:shd w:val="clear" w:color="auto" w:fill="auto"/>
          </w:tcPr>
          <w:p w14:paraId="6CA5677C" w14:textId="77777777" w:rsidR="000F4F82" w:rsidRPr="005F70FB" w:rsidRDefault="000F4F82" w:rsidP="00A551BF">
            <w:pPr>
              <w:pStyle w:val="TableCell0-0115Break"/>
              <w:rPr>
                <w:rStyle w:val="ExampleSource"/>
              </w:rPr>
            </w:pPr>
          </w:p>
        </w:tc>
        <w:tc>
          <w:tcPr>
            <w:tcW w:w="1247" w:type="dxa"/>
            <w:shd w:val="clear" w:color="auto" w:fill="auto"/>
          </w:tcPr>
          <w:p w14:paraId="20800040" w14:textId="77777777" w:rsidR="000F4F82" w:rsidRPr="005F70FB" w:rsidRDefault="000F4F82" w:rsidP="00A551BF">
            <w:pPr>
              <w:pStyle w:val="TableCell0-0115Break"/>
              <w:rPr>
                <w:rStyle w:val="ChItalBold"/>
              </w:rPr>
            </w:pPr>
            <w:r w:rsidRPr="005F70FB">
              <w:rPr>
                <w:rStyle w:val="ChItalBold"/>
              </w:rPr>
              <w:t>ikat</w:t>
            </w:r>
          </w:p>
        </w:tc>
        <w:tc>
          <w:tcPr>
            <w:tcW w:w="1418" w:type="dxa"/>
            <w:shd w:val="clear" w:color="auto" w:fill="auto"/>
          </w:tcPr>
          <w:p w14:paraId="699668FF" w14:textId="77777777" w:rsidR="000F4F82" w:rsidRPr="005F70FB" w:rsidRDefault="000F4F82" w:rsidP="00A551BF">
            <w:pPr>
              <w:pStyle w:val="TableCell0-0115Break"/>
              <w:rPr>
                <w:rStyle w:val="ChCharisSIL"/>
              </w:rPr>
            </w:pPr>
            <w:r w:rsidRPr="005F70FB">
              <w:rPr>
                <w:rStyle w:val="ChCharisSIL"/>
              </w:rPr>
              <w:t>ˈi.kɐt̚</w:t>
            </w:r>
          </w:p>
        </w:tc>
        <w:tc>
          <w:tcPr>
            <w:tcW w:w="1361" w:type="dxa"/>
            <w:shd w:val="clear" w:color="auto" w:fill="auto"/>
          </w:tcPr>
          <w:p w14:paraId="4A46DEFF"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1BE5A6BE" w14:textId="77777777" w:rsidR="000F4F82" w:rsidRPr="005F70FB" w:rsidRDefault="000F4F82" w:rsidP="00A551BF">
            <w:pPr>
              <w:pStyle w:val="TableCell0-0115Break"/>
            </w:pPr>
            <w:r w:rsidRPr="005F70FB">
              <w:t>tie up</w:t>
            </w:r>
          </w:p>
        </w:tc>
      </w:tr>
      <w:tr w:rsidR="00AC23C4" w:rsidRPr="005F70FB" w14:paraId="3B3BF190" w14:textId="77777777" w:rsidTr="00BC00CF">
        <w:tc>
          <w:tcPr>
            <w:tcW w:w="236" w:type="dxa"/>
            <w:shd w:val="clear" w:color="auto" w:fill="auto"/>
          </w:tcPr>
          <w:p w14:paraId="662C079F" w14:textId="77777777" w:rsidR="000F4F82" w:rsidRPr="005F70FB" w:rsidRDefault="000F4F82" w:rsidP="00A551BF">
            <w:pPr>
              <w:pStyle w:val="TableCell0-0115Break"/>
              <w:rPr>
                <w:rStyle w:val="ExampleSource"/>
              </w:rPr>
            </w:pPr>
          </w:p>
        </w:tc>
        <w:tc>
          <w:tcPr>
            <w:tcW w:w="1247" w:type="dxa"/>
            <w:shd w:val="clear" w:color="auto" w:fill="auto"/>
          </w:tcPr>
          <w:p w14:paraId="422D5167" w14:textId="77777777" w:rsidR="000F4F82" w:rsidRPr="005F70FB" w:rsidRDefault="000F4F82" w:rsidP="00A551BF">
            <w:pPr>
              <w:pStyle w:val="TableCell0-0115Break"/>
              <w:rPr>
                <w:rStyle w:val="ChItalBold"/>
              </w:rPr>
            </w:pPr>
            <w:r w:rsidRPr="005F70FB">
              <w:rPr>
                <w:rStyle w:val="ChItalBold"/>
              </w:rPr>
              <w:t>ikut</w:t>
            </w:r>
          </w:p>
        </w:tc>
        <w:tc>
          <w:tcPr>
            <w:tcW w:w="1418" w:type="dxa"/>
            <w:shd w:val="clear" w:color="auto" w:fill="auto"/>
          </w:tcPr>
          <w:p w14:paraId="5F98B2CF" w14:textId="77777777" w:rsidR="000F4F82" w:rsidRPr="005F70FB" w:rsidRDefault="000F4F82" w:rsidP="00A551BF">
            <w:pPr>
              <w:pStyle w:val="TableCell0-0115Break"/>
              <w:rPr>
                <w:rStyle w:val="ChCharisSIL"/>
              </w:rPr>
            </w:pPr>
            <w:r w:rsidRPr="005F70FB">
              <w:rPr>
                <w:rStyle w:val="ChCharisSIL"/>
              </w:rPr>
              <w:t>ˈi.kʊt̚</w:t>
            </w:r>
          </w:p>
        </w:tc>
        <w:tc>
          <w:tcPr>
            <w:tcW w:w="1361" w:type="dxa"/>
            <w:shd w:val="clear" w:color="auto" w:fill="auto"/>
          </w:tcPr>
          <w:p w14:paraId="0010999A"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17E159BA" w14:textId="77777777" w:rsidR="000F4F82" w:rsidRPr="005F70FB" w:rsidRDefault="000F4F82" w:rsidP="00A551BF">
            <w:pPr>
              <w:pStyle w:val="TableCell0-0115Break"/>
            </w:pPr>
            <w:r w:rsidRPr="005F70FB">
              <w:t>follow</w:t>
            </w:r>
          </w:p>
        </w:tc>
      </w:tr>
      <w:tr w:rsidR="00AC23C4" w:rsidRPr="005F70FB" w14:paraId="57E2B0E4" w14:textId="77777777" w:rsidTr="00BC00CF">
        <w:tc>
          <w:tcPr>
            <w:tcW w:w="236" w:type="dxa"/>
            <w:shd w:val="clear" w:color="auto" w:fill="auto"/>
          </w:tcPr>
          <w:p w14:paraId="05AF0344" w14:textId="77777777" w:rsidR="000F4F82" w:rsidRPr="005F70FB" w:rsidRDefault="000F4F82" w:rsidP="00A551BF">
            <w:pPr>
              <w:pStyle w:val="TableCell0-0115Break"/>
              <w:rPr>
                <w:rStyle w:val="ExampleSource"/>
              </w:rPr>
            </w:pPr>
          </w:p>
        </w:tc>
        <w:tc>
          <w:tcPr>
            <w:tcW w:w="1247" w:type="dxa"/>
            <w:shd w:val="clear" w:color="auto" w:fill="auto"/>
          </w:tcPr>
          <w:p w14:paraId="261D02D3" w14:textId="77777777" w:rsidR="000F4F82" w:rsidRPr="005F70FB" w:rsidRDefault="000F4F82" w:rsidP="00A551BF">
            <w:pPr>
              <w:pStyle w:val="TableCell0-0115Break"/>
              <w:rPr>
                <w:rStyle w:val="ChItalBold"/>
              </w:rPr>
            </w:pPr>
            <w:r w:rsidRPr="005F70FB">
              <w:rPr>
                <w:rStyle w:val="ChItalBold"/>
              </w:rPr>
              <w:t>ingat</w:t>
            </w:r>
          </w:p>
        </w:tc>
        <w:tc>
          <w:tcPr>
            <w:tcW w:w="1418" w:type="dxa"/>
            <w:shd w:val="clear" w:color="auto" w:fill="auto"/>
          </w:tcPr>
          <w:p w14:paraId="42021831" w14:textId="77777777" w:rsidR="000F4F82" w:rsidRPr="005F70FB" w:rsidRDefault="000F4F82" w:rsidP="00A551BF">
            <w:pPr>
              <w:pStyle w:val="TableCell0-0115Break"/>
              <w:rPr>
                <w:rStyle w:val="ChCharisSIL"/>
              </w:rPr>
            </w:pPr>
            <w:r w:rsidRPr="005F70FB">
              <w:rPr>
                <w:rStyle w:val="ChCharisSIL"/>
              </w:rPr>
              <w:t>ˈi.ŋɐt̚</w:t>
            </w:r>
          </w:p>
        </w:tc>
        <w:tc>
          <w:tcPr>
            <w:tcW w:w="1361" w:type="dxa"/>
            <w:shd w:val="clear" w:color="auto" w:fill="auto"/>
          </w:tcPr>
          <w:p w14:paraId="6566EAD6"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384C082E" w14:textId="77777777" w:rsidR="000F4F82" w:rsidRPr="005F70FB" w:rsidRDefault="000F4F82" w:rsidP="00A551BF">
            <w:pPr>
              <w:pStyle w:val="TableCell0-0115Break"/>
            </w:pPr>
            <w:r w:rsidRPr="005F70FB">
              <w:t>remember</w:t>
            </w:r>
          </w:p>
        </w:tc>
      </w:tr>
      <w:tr w:rsidR="00AC23C4" w:rsidRPr="005F70FB" w14:paraId="24B87155" w14:textId="77777777" w:rsidTr="00BC00CF">
        <w:tc>
          <w:tcPr>
            <w:tcW w:w="236" w:type="dxa"/>
            <w:shd w:val="clear" w:color="auto" w:fill="auto"/>
          </w:tcPr>
          <w:p w14:paraId="2EA8EF0D" w14:textId="77777777" w:rsidR="000F4F82" w:rsidRPr="005F70FB" w:rsidRDefault="000F4F82" w:rsidP="00A551BF">
            <w:pPr>
              <w:pStyle w:val="TableCell0-0115Break"/>
              <w:rPr>
                <w:rStyle w:val="ExampleSource"/>
              </w:rPr>
            </w:pPr>
          </w:p>
        </w:tc>
        <w:tc>
          <w:tcPr>
            <w:tcW w:w="1247" w:type="dxa"/>
            <w:shd w:val="clear" w:color="auto" w:fill="auto"/>
          </w:tcPr>
          <w:p w14:paraId="21E77F7F" w14:textId="77777777" w:rsidR="000F4F82" w:rsidRPr="005F70FB" w:rsidRDefault="000F4F82" w:rsidP="00A551BF">
            <w:pPr>
              <w:pStyle w:val="TableCell0-0115Break"/>
              <w:rPr>
                <w:rStyle w:val="ChItalBold"/>
              </w:rPr>
            </w:pPr>
            <w:r w:rsidRPr="005F70FB">
              <w:rPr>
                <w:rStyle w:val="ChItalBold"/>
              </w:rPr>
              <w:t>inging</w:t>
            </w:r>
          </w:p>
        </w:tc>
        <w:tc>
          <w:tcPr>
            <w:tcW w:w="1418" w:type="dxa"/>
            <w:shd w:val="clear" w:color="auto" w:fill="auto"/>
          </w:tcPr>
          <w:p w14:paraId="4912E056" w14:textId="77777777" w:rsidR="000F4F82" w:rsidRPr="005F70FB" w:rsidRDefault="000F4F82" w:rsidP="00A551BF">
            <w:pPr>
              <w:pStyle w:val="TableCell0-0115Break"/>
              <w:rPr>
                <w:rStyle w:val="ChCharisSIL"/>
              </w:rPr>
            </w:pPr>
            <w:r w:rsidRPr="005F70FB">
              <w:rPr>
                <w:rStyle w:val="ChCharisSIL"/>
              </w:rPr>
              <w:t>ˈi.ŋɪn</w:t>
            </w:r>
          </w:p>
        </w:tc>
        <w:tc>
          <w:tcPr>
            <w:tcW w:w="1361" w:type="dxa"/>
            <w:shd w:val="clear" w:color="auto" w:fill="auto"/>
          </w:tcPr>
          <w:p w14:paraId="74351BBB"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3475C2A1" w14:textId="77777777" w:rsidR="000F4F82" w:rsidRPr="005F70FB" w:rsidRDefault="000F4F82" w:rsidP="00A551BF">
            <w:pPr>
              <w:pStyle w:val="TableCell0-0115Break"/>
            </w:pPr>
            <w:r w:rsidRPr="005F70FB">
              <w:t>wish</w:t>
            </w:r>
          </w:p>
        </w:tc>
      </w:tr>
      <w:tr w:rsidR="00AC23C4" w:rsidRPr="005F70FB" w14:paraId="44C37E24" w14:textId="77777777" w:rsidTr="00BC00CF">
        <w:tc>
          <w:tcPr>
            <w:tcW w:w="236" w:type="dxa"/>
            <w:shd w:val="clear" w:color="auto" w:fill="auto"/>
          </w:tcPr>
          <w:p w14:paraId="52E0915C" w14:textId="77777777" w:rsidR="000F4F82" w:rsidRPr="005F70FB" w:rsidRDefault="000F4F82" w:rsidP="00A551BF">
            <w:pPr>
              <w:pStyle w:val="TableCell0-0115Break"/>
              <w:rPr>
                <w:rStyle w:val="ExampleSource"/>
              </w:rPr>
            </w:pPr>
          </w:p>
        </w:tc>
        <w:tc>
          <w:tcPr>
            <w:tcW w:w="1247" w:type="dxa"/>
            <w:shd w:val="clear" w:color="auto" w:fill="auto"/>
          </w:tcPr>
          <w:p w14:paraId="0C355B34" w14:textId="77777777" w:rsidR="000F4F82" w:rsidRPr="005F70FB" w:rsidRDefault="000F4F82" w:rsidP="00A551BF">
            <w:pPr>
              <w:pStyle w:val="TableCell0-0115Break"/>
              <w:rPr>
                <w:rStyle w:val="ChItalBold"/>
              </w:rPr>
            </w:pPr>
            <w:r w:rsidRPr="005F70FB">
              <w:rPr>
                <w:rStyle w:val="ChItalBold"/>
              </w:rPr>
              <w:t>ingus</w:t>
            </w:r>
          </w:p>
        </w:tc>
        <w:tc>
          <w:tcPr>
            <w:tcW w:w="1418" w:type="dxa"/>
            <w:shd w:val="clear" w:color="auto" w:fill="auto"/>
          </w:tcPr>
          <w:p w14:paraId="75F89921" w14:textId="77777777" w:rsidR="000F4F82" w:rsidRPr="005F70FB" w:rsidRDefault="000F4F82" w:rsidP="00A551BF">
            <w:pPr>
              <w:pStyle w:val="TableCell0-0115Break"/>
              <w:rPr>
                <w:rStyle w:val="ChCharisSIL"/>
              </w:rPr>
            </w:pPr>
            <w:r w:rsidRPr="005F70FB">
              <w:rPr>
                <w:rStyle w:val="ChCharisSIL"/>
              </w:rPr>
              <w:t>ˈi.ŋʊs</w:t>
            </w:r>
          </w:p>
        </w:tc>
        <w:tc>
          <w:tcPr>
            <w:tcW w:w="1361" w:type="dxa"/>
            <w:shd w:val="clear" w:color="auto" w:fill="auto"/>
          </w:tcPr>
          <w:p w14:paraId="5D176C84"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66AAE296" w14:textId="77777777" w:rsidR="000F4F82" w:rsidRPr="005F70FB" w:rsidRDefault="000F4F82" w:rsidP="00A551BF">
            <w:pPr>
              <w:pStyle w:val="TableCell0-0115Break"/>
            </w:pPr>
            <w:r w:rsidRPr="005F70FB">
              <w:t>snot</w:t>
            </w:r>
          </w:p>
        </w:tc>
      </w:tr>
      <w:tr w:rsidR="00AC23C4" w:rsidRPr="005F70FB" w14:paraId="1B17B76B" w14:textId="77777777" w:rsidTr="00BC00CF">
        <w:tc>
          <w:tcPr>
            <w:tcW w:w="236" w:type="dxa"/>
            <w:shd w:val="clear" w:color="auto" w:fill="auto"/>
          </w:tcPr>
          <w:p w14:paraId="1ACB0944" w14:textId="77777777" w:rsidR="000F4F82" w:rsidRPr="005F70FB" w:rsidRDefault="000F4F82" w:rsidP="00A551BF">
            <w:pPr>
              <w:pStyle w:val="TableCell0-0115Break"/>
              <w:rPr>
                <w:rStyle w:val="ExampleSource"/>
              </w:rPr>
            </w:pPr>
          </w:p>
        </w:tc>
        <w:tc>
          <w:tcPr>
            <w:tcW w:w="1247" w:type="dxa"/>
            <w:shd w:val="clear" w:color="auto" w:fill="auto"/>
          </w:tcPr>
          <w:p w14:paraId="7A2F358A" w14:textId="77777777" w:rsidR="000F4F82" w:rsidRPr="005F70FB" w:rsidRDefault="000F4F82" w:rsidP="00A551BF">
            <w:pPr>
              <w:pStyle w:val="TableCell0-0115Break"/>
              <w:rPr>
                <w:rStyle w:val="ChItalBold"/>
              </w:rPr>
            </w:pPr>
            <w:r w:rsidRPr="005F70FB">
              <w:rPr>
                <w:rStyle w:val="ChItalBold"/>
              </w:rPr>
              <w:t>ini</w:t>
            </w:r>
          </w:p>
        </w:tc>
        <w:tc>
          <w:tcPr>
            <w:tcW w:w="1418" w:type="dxa"/>
            <w:shd w:val="clear" w:color="auto" w:fill="auto"/>
          </w:tcPr>
          <w:p w14:paraId="0025E60C" w14:textId="77777777" w:rsidR="000F4F82" w:rsidRPr="005F70FB" w:rsidRDefault="000F4F82" w:rsidP="00A551BF">
            <w:pPr>
              <w:pStyle w:val="TableCell0-0115Break"/>
              <w:rPr>
                <w:rStyle w:val="ChCharisSIL"/>
              </w:rPr>
            </w:pPr>
            <w:r w:rsidRPr="005F70FB">
              <w:rPr>
                <w:rStyle w:val="ChCharisSIL"/>
              </w:rPr>
              <w:t>ˈi.ni</w:t>
            </w:r>
          </w:p>
        </w:tc>
        <w:tc>
          <w:tcPr>
            <w:tcW w:w="1361" w:type="dxa"/>
            <w:shd w:val="clear" w:color="auto" w:fill="auto"/>
          </w:tcPr>
          <w:p w14:paraId="48F71806" w14:textId="77777777" w:rsidR="000F4F82" w:rsidRPr="005F70FB" w:rsidRDefault="000F4F82" w:rsidP="00A551BF">
            <w:pPr>
              <w:pStyle w:val="TableCell0-0115Break"/>
              <w:rPr>
                <w:rStyle w:val="ChSmallCaps"/>
              </w:rPr>
            </w:pPr>
            <w:r w:rsidRPr="005F70FB">
              <w:rPr>
                <w:rStyle w:val="ChSmallCaps"/>
              </w:rPr>
              <w:t>dem</w:t>
            </w:r>
          </w:p>
        </w:tc>
        <w:tc>
          <w:tcPr>
            <w:tcW w:w="2438" w:type="dxa"/>
            <w:shd w:val="clear" w:color="auto" w:fill="auto"/>
          </w:tcPr>
          <w:p w14:paraId="4A618AD4" w14:textId="77777777" w:rsidR="000F4F82" w:rsidRPr="005F70FB" w:rsidRDefault="000F4F82" w:rsidP="00A551BF">
            <w:pPr>
              <w:pStyle w:val="TableCell0-0115Break"/>
              <w:rPr>
                <w:rStyle w:val="ChSmallCaps"/>
              </w:rPr>
            </w:pPr>
            <w:r w:rsidRPr="005F70FB">
              <w:rPr>
                <w:rStyle w:val="ChSmallCaps"/>
              </w:rPr>
              <w:t>d</w:t>
            </w:r>
            <w:r w:rsidR="00BB3190" w:rsidRPr="005F70FB">
              <w:rPr>
                <w:rStyle w:val="ChSmallCaps"/>
              </w:rPr>
              <w:t>.</w:t>
            </w:r>
            <w:r w:rsidRPr="005F70FB">
              <w:rPr>
                <w:rStyle w:val="ChSmallCaps"/>
              </w:rPr>
              <w:t>prox</w:t>
            </w:r>
          </w:p>
        </w:tc>
      </w:tr>
      <w:tr w:rsidR="00AC23C4" w:rsidRPr="005F70FB" w14:paraId="42B38A60" w14:textId="77777777" w:rsidTr="00BC00CF">
        <w:tc>
          <w:tcPr>
            <w:tcW w:w="236" w:type="dxa"/>
            <w:shd w:val="clear" w:color="auto" w:fill="auto"/>
          </w:tcPr>
          <w:p w14:paraId="77E43386" w14:textId="77777777" w:rsidR="000F4F82" w:rsidRPr="005F70FB" w:rsidRDefault="000F4F82" w:rsidP="00A551BF">
            <w:pPr>
              <w:pStyle w:val="TableCell0-0115Break"/>
              <w:rPr>
                <w:rStyle w:val="ExampleSource"/>
              </w:rPr>
            </w:pPr>
          </w:p>
        </w:tc>
        <w:tc>
          <w:tcPr>
            <w:tcW w:w="1247" w:type="dxa"/>
            <w:shd w:val="clear" w:color="auto" w:fill="auto"/>
          </w:tcPr>
          <w:p w14:paraId="0899899A" w14:textId="77777777" w:rsidR="000F4F82" w:rsidRPr="005F70FB" w:rsidRDefault="000F4F82" w:rsidP="00A551BF">
            <w:pPr>
              <w:pStyle w:val="TableCell0-0115Break"/>
              <w:rPr>
                <w:rStyle w:val="ChItalBold"/>
              </w:rPr>
            </w:pPr>
            <w:r w:rsidRPr="005F70FB">
              <w:rPr>
                <w:rStyle w:val="ChItalBold"/>
              </w:rPr>
              <w:t>injak</w:t>
            </w:r>
          </w:p>
        </w:tc>
        <w:tc>
          <w:tcPr>
            <w:tcW w:w="1418" w:type="dxa"/>
            <w:shd w:val="clear" w:color="auto" w:fill="auto"/>
          </w:tcPr>
          <w:p w14:paraId="05409E68" w14:textId="77777777" w:rsidR="000F4F82" w:rsidRPr="005F70FB" w:rsidRDefault="000F4F82" w:rsidP="00A551BF">
            <w:pPr>
              <w:pStyle w:val="TableCell0-0115Break"/>
              <w:rPr>
                <w:rStyle w:val="ChCharisSIL"/>
              </w:rPr>
            </w:pPr>
            <w:r w:rsidRPr="005F70FB">
              <w:rPr>
                <w:rStyle w:val="ChCharisSIL"/>
              </w:rPr>
              <w:t>ˈɪn.dʒa</w:t>
            </w:r>
          </w:p>
        </w:tc>
        <w:tc>
          <w:tcPr>
            <w:tcW w:w="1361" w:type="dxa"/>
            <w:shd w:val="clear" w:color="auto" w:fill="auto"/>
          </w:tcPr>
          <w:p w14:paraId="1B09BDDF"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5FC5CF6E" w14:textId="77777777" w:rsidR="000F4F82" w:rsidRPr="005F70FB" w:rsidRDefault="000F4F82" w:rsidP="00A551BF">
            <w:pPr>
              <w:pStyle w:val="TableCell0-0115Break"/>
            </w:pPr>
            <w:r w:rsidRPr="005F70FB">
              <w:t>step on</w:t>
            </w:r>
          </w:p>
        </w:tc>
      </w:tr>
      <w:tr w:rsidR="00AC23C4" w:rsidRPr="005F70FB" w14:paraId="1C4F57EB" w14:textId="77777777" w:rsidTr="00BC00CF">
        <w:tc>
          <w:tcPr>
            <w:tcW w:w="236" w:type="dxa"/>
            <w:shd w:val="clear" w:color="auto" w:fill="auto"/>
          </w:tcPr>
          <w:p w14:paraId="7CD04F6D" w14:textId="77777777" w:rsidR="000F4F82" w:rsidRPr="005F70FB" w:rsidRDefault="000F4F82" w:rsidP="00A551BF">
            <w:pPr>
              <w:pStyle w:val="TableCell0-0115Break"/>
              <w:rPr>
                <w:rStyle w:val="ExampleSource"/>
              </w:rPr>
            </w:pPr>
          </w:p>
        </w:tc>
        <w:tc>
          <w:tcPr>
            <w:tcW w:w="1247" w:type="dxa"/>
            <w:shd w:val="clear" w:color="auto" w:fill="auto"/>
          </w:tcPr>
          <w:p w14:paraId="5E83FE89" w14:textId="77777777" w:rsidR="000F4F82" w:rsidRPr="005F70FB" w:rsidRDefault="000F4F82" w:rsidP="00A551BF">
            <w:pPr>
              <w:pStyle w:val="TableCell0-0115Break"/>
              <w:rPr>
                <w:rStyle w:val="ChItalBold"/>
              </w:rPr>
            </w:pPr>
            <w:r w:rsidRPr="005F70FB">
              <w:rPr>
                <w:rStyle w:val="ChItalBold"/>
              </w:rPr>
              <w:t>ipar</w:t>
            </w:r>
          </w:p>
        </w:tc>
        <w:tc>
          <w:tcPr>
            <w:tcW w:w="1418" w:type="dxa"/>
            <w:shd w:val="clear" w:color="auto" w:fill="auto"/>
          </w:tcPr>
          <w:p w14:paraId="08C8A404" w14:textId="77777777" w:rsidR="000F4F82" w:rsidRPr="005F70FB" w:rsidRDefault="000F4F82" w:rsidP="00A551BF">
            <w:pPr>
              <w:pStyle w:val="TableCell0-0115Break"/>
              <w:rPr>
                <w:rStyle w:val="ChCharisSIL"/>
              </w:rPr>
            </w:pPr>
            <w:r w:rsidRPr="005F70FB">
              <w:rPr>
                <w:rStyle w:val="ChCharisSIL"/>
              </w:rPr>
              <w:t>ˈi.pɐr</w:t>
            </w:r>
          </w:p>
        </w:tc>
        <w:tc>
          <w:tcPr>
            <w:tcW w:w="1361" w:type="dxa"/>
            <w:shd w:val="clear" w:color="auto" w:fill="auto"/>
          </w:tcPr>
          <w:p w14:paraId="1448E38E" w14:textId="77777777" w:rsidR="000F4F82" w:rsidRPr="005F70FB" w:rsidRDefault="000F4F82" w:rsidP="00A551BF">
            <w:pPr>
              <w:pStyle w:val="TableCell0-0115Break"/>
              <w:rPr>
                <w:rStyle w:val="ChSmallCaps"/>
              </w:rPr>
            </w:pPr>
            <w:r w:rsidRPr="005F70FB">
              <w:rPr>
                <w:rStyle w:val="ChSmallCaps"/>
              </w:rPr>
              <w:t>n</w:t>
            </w:r>
          </w:p>
        </w:tc>
        <w:tc>
          <w:tcPr>
            <w:tcW w:w="2438" w:type="dxa"/>
            <w:shd w:val="clear" w:color="auto" w:fill="auto"/>
          </w:tcPr>
          <w:p w14:paraId="4B4E779B" w14:textId="77777777" w:rsidR="000F4F82" w:rsidRPr="005F70FB" w:rsidRDefault="000F4F82" w:rsidP="00A551BF">
            <w:pPr>
              <w:pStyle w:val="TableCell0-0115Break"/>
            </w:pPr>
            <w:r w:rsidRPr="005F70FB">
              <w:t>sibling in-law</w:t>
            </w:r>
          </w:p>
        </w:tc>
      </w:tr>
      <w:tr w:rsidR="00AC23C4" w:rsidRPr="005F70FB" w14:paraId="071A7508" w14:textId="77777777" w:rsidTr="00BC00CF">
        <w:tc>
          <w:tcPr>
            <w:tcW w:w="236" w:type="dxa"/>
            <w:shd w:val="clear" w:color="auto" w:fill="auto"/>
          </w:tcPr>
          <w:p w14:paraId="2AEC8759" w14:textId="77777777" w:rsidR="000F4F82" w:rsidRPr="005F70FB" w:rsidRDefault="000F4F82" w:rsidP="00A551BF">
            <w:pPr>
              <w:pStyle w:val="TableCell0-0115Break"/>
              <w:rPr>
                <w:rStyle w:val="ExampleSource"/>
              </w:rPr>
            </w:pPr>
          </w:p>
        </w:tc>
        <w:tc>
          <w:tcPr>
            <w:tcW w:w="1247" w:type="dxa"/>
            <w:shd w:val="clear" w:color="auto" w:fill="auto"/>
          </w:tcPr>
          <w:p w14:paraId="4F1124EB" w14:textId="77777777" w:rsidR="000F4F82" w:rsidRPr="005F70FB" w:rsidRDefault="000F4F82" w:rsidP="00A551BF">
            <w:pPr>
              <w:pStyle w:val="TableCell0-0115Break"/>
              <w:rPr>
                <w:rStyle w:val="ChItalBold"/>
              </w:rPr>
            </w:pPr>
            <w:r w:rsidRPr="005F70FB">
              <w:rPr>
                <w:rStyle w:val="ChItalBold"/>
              </w:rPr>
              <w:t>iris</w:t>
            </w:r>
          </w:p>
        </w:tc>
        <w:tc>
          <w:tcPr>
            <w:tcW w:w="1418" w:type="dxa"/>
            <w:shd w:val="clear" w:color="auto" w:fill="auto"/>
          </w:tcPr>
          <w:p w14:paraId="5FC21F10" w14:textId="77777777" w:rsidR="000F4F82" w:rsidRPr="005F70FB" w:rsidRDefault="000F4F82" w:rsidP="00A551BF">
            <w:pPr>
              <w:pStyle w:val="TableCell0-0115Break"/>
              <w:rPr>
                <w:rStyle w:val="ChCharisSIL"/>
              </w:rPr>
            </w:pPr>
            <w:r w:rsidRPr="005F70FB">
              <w:rPr>
                <w:rStyle w:val="ChCharisSIL"/>
              </w:rPr>
              <w:t>ˈɪ.ɾɪs</w:t>
            </w:r>
          </w:p>
        </w:tc>
        <w:tc>
          <w:tcPr>
            <w:tcW w:w="1361" w:type="dxa"/>
            <w:shd w:val="clear" w:color="auto" w:fill="auto"/>
          </w:tcPr>
          <w:p w14:paraId="352EA4E5"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5978B73D" w14:textId="77777777" w:rsidR="000F4F82" w:rsidRPr="005F70FB" w:rsidRDefault="000F4F82" w:rsidP="00A551BF">
            <w:pPr>
              <w:pStyle w:val="TableCell0-0115Break"/>
            </w:pPr>
            <w:r w:rsidRPr="005F70FB">
              <w:t>cut</w:t>
            </w:r>
          </w:p>
        </w:tc>
      </w:tr>
      <w:tr w:rsidR="00AC23C4" w:rsidRPr="005F70FB" w14:paraId="416D110F" w14:textId="77777777" w:rsidTr="00BC00CF">
        <w:tc>
          <w:tcPr>
            <w:tcW w:w="236" w:type="dxa"/>
            <w:shd w:val="clear" w:color="auto" w:fill="auto"/>
          </w:tcPr>
          <w:p w14:paraId="1D086D87" w14:textId="77777777" w:rsidR="000F4F82" w:rsidRPr="005F70FB" w:rsidRDefault="000F4F82" w:rsidP="00A551BF">
            <w:pPr>
              <w:pStyle w:val="TableCell0-0115Break"/>
              <w:rPr>
                <w:rStyle w:val="ExampleSource"/>
              </w:rPr>
            </w:pPr>
          </w:p>
        </w:tc>
        <w:tc>
          <w:tcPr>
            <w:tcW w:w="1247" w:type="dxa"/>
            <w:shd w:val="clear" w:color="auto" w:fill="auto"/>
          </w:tcPr>
          <w:p w14:paraId="675EA1AB" w14:textId="77777777" w:rsidR="000F4F82" w:rsidRPr="005F70FB" w:rsidRDefault="000F4F82" w:rsidP="00A551BF">
            <w:pPr>
              <w:pStyle w:val="TableCell0-0115Break"/>
              <w:rPr>
                <w:rStyle w:val="ChItalBold"/>
              </w:rPr>
            </w:pPr>
            <w:r w:rsidRPr="005F70FB">
              <w:rPr>
                <w:rStyle w:val="ChItalBold"/>
              </w:rPr>
              <w:t>isap</w:t>
            </w:r>
          </w:p>
        </w:tc>
        <w:tc>
          <w:tcPr>
            <w:tcW w:w="1418" w:type="dxa"/>
            <w:shd w:val="clear" w:color="auto" w:fill="auto"/>
          </w:tcPr>
          <w:p w14:paraId="346CFDDB" w14:textId="77777777" w:rsidR="000F4F82" w:rsidRPr="005F70FB" w:rsidRDefault="000F4F82" w:rsidP="00A551BF">
            <w:pPr>
              <w:pStyle w:val="TableCell0-0115Break"/>
              <w:rPr>
                <w:rStyle w:val="ChCharisSIL"/>
              </w:rPr>
            </w:pPr>
            <w:r w:rsidRPr="005F70FB">
              <w:rPr>
                <w:rStyle w:val="ChCharisSIL"/>
              </w:rPr>
              <w:t>ˈi.sɐp̚</w:t>
            </w:r>
          </w:p>
        </w:tc>
        <w:tc>
          <w:tcPr>
            <w:tcW w:w="1361" w:type="dxa"/>
            <w:shd w:val="clear" w:color="auto" w:fill="auto"/>
          </w:tcPr>
          <w:p w14:paraId="54538124" w14:textId="77777777" w:rsidR="000F4F82" w:rsidRPr="005F70FB" w:rsidRDefault="000F4F82" w:rsidP="00A551BF">
            <w:pPr>
              <w:pStyle w:val="TableCell0-0115Break"/>
              <w:rPr>
                <w:rStyle w:val="ChSmallCaps"/>
              </w:rPr>
            </w:pPr>
            <w:r w:rsidRPr="005F70FB">
              <w:rPr>
                <w:rStyle w:val="ChSmallCaps"/>
              </w:rPr>
              <w:t>v.bi</w:t>
            </w:r>
          </w:p>
        </w:tc>
        <w:tc>
          <w:tcPr>
            <w:tcW w:w="2438" w:type="dxa"/>
            <w:shd w:val="clear" w:color="auto" w:fill="auto"/>
          </w:tcPr>
          <w:p w14:paraId="228E1FF7" w14:textId="77777777" w:rsidR="000F4F82" w:rsidRPr="005F70FB" w:rsidRDefault="000F4F82" w:rsidP="00A551BF">
            <w:pPr>
              <w:pStyle w:val="TableCell0-0115Break"/>
            </w:pPr>
            <w:r w:rsidRPr="005F70FB">
              <w:t>smoke</w:t>
            </w:r>
          </w:p>
        </w:tc>
      </w:tr>
      <w:tr w:rsidR="00AC23C4" w:rsidRPr="005F70FB" w14:paraId="78047687" w14:textId="77777777" w:rsidTr="00BC00CF">
        <w:tc>
          <w:tcPr>
            <w:tcW w:w="236" w:type="dxa"/>
            <w:shd w:val="clear" w:color="auto" w:fill="auto"/>
          </w:tcPr>
          <w:p w14:paraId="10344D7C" w14:textId="77777777" w:rsidR="00EF5532" w:rsidRPr="005F70FB" w:rsidRDefault="00EF5532" w:rsidP="00A551BF">
            <w:pPr>
              <w:pStyle w:val="TableCell0-0115Break"/>
              <w:rPr>
                <w:rStyle w:val="ExampleSource"/>
              </w:rPr>
            </w:pPr>
          </w:p>
        </w:tc>
        <w:tc>
          <w:tcPr>
            <w:tcW w:w="1247" w:type="dxa"/>
            <w:shd w:val="clear" w:color="auto" w:fill="auto"/>
          </w:tcPr>
          <w:p w14:paraId="418D4A24" w14:textId="77777777" w:rsidR="00EF5532" w:rsidRPr="005F70FB" w:rsidRDefault="00EF5532" w:rsidP="00A551BF">
            <w:pPr>
              <w:pStyle w:val="TableCell0-0115Break"/>
              <w:rPr>
                <w:rStyle w:val="ChItalBold"/>
              </w:rPr>
            </w:pPr>
            <w:r w:rsidRPr="005F70FB">
              <w:rPr>
                <w:rStyle w:val="ChItalBold"/>
              </w:rPr>
              <w:t>isi</w:t>
            </w:r>
          </w:p>
        </w:tc>
        <w:tc>
          <w:tcPr>
            <w:tcW w:w="1418" w:type="dxa"/>
            <w:shd w:val="clear" w:color="auto" w:fill="auto"/>
          </w:tcPr>
          <w:p w14:paraId="6462147A" w14:textId="77777777" w:rsidR="00EF5532" w:rsidRPr="005F70FB" w:rsidRDefault="00EF5532" w:rsidP="00A551BF">
            <w:pPr>
              <w:pStyle w:val="TableCell0-0115Break"/>
              <w:rPr>
                <w:rStyle w:val="ChCharisSIL"/>
              </w:rPr>
            </w:pPr>
            <w:r w:rsidRPr="005F70FB">
              <w:rPr>
                <w:rStyle w:val="ChCharisSIL"/>
              </w:rPr>
              <w:t>ˈi.si</w:t>
            </w:r>
          </w:p>
        </w:tc>
        <w:tc>
          <w:tcPr>
            <w:tcW w:w="1361" w:type="dxa"/>
            <w:shd w:val="clear" w:color="auto" w:fill="auto"/>
          </w:tcPr>
          <w:p w14:paraId="21B87E83" w14:textId="77777777" w:rsidR="00EF5532" w:rsidRPr="005F70FB" w:rsidRDefault="00EF5532" w:rsidP="00547BFC">
            <w:pPr>
              <w:pStyle w:val="TableCell0-0115Break"/>
              <w:rPr>
                <w:rStyle w:val="ChSmallCaps"/>
              </w:rPr>
            </w:pPr>
            <w:r w:rsidRPr="005F70FB">
              <w:rPr>
                <w:rStyle w:val="ChSmallCaps"/>
              </w:rPr>
              <w:t>n/v.bi</w:t>
            </w:r>
          </w:p>
        </w:tc>
        <w:tc>
          <w:tcPr>
            <w:tcW w:w="2438" w:type="dxa"/>
            <w:shd w:val="clear" w:color="auto" w:fill="auto"/>
          </w:tcPr>
          <w:p w14:paraId="3DDA3A89" w14:textId="77777777" w:rsidR="00EF5532" w:rsidRPr="005F70FB" w:rsidRDefault="00EF5532" w:rsidP="00A551BF">
            <w:pPr>
              <w:pStyle w:val="TableCell0-0115Break"/>
            </w:pPr>
            <w:r w:rsidRPr="005F70FB">
              <w:t>filling / fill</w:t>
            </w:r>
          </w:p>
        </w:tc>
      </w:tr>
      <w:tr w:rsidR="00AC23C4" w:rsidRPr="005F70FB" w14:paraId="29072FE0" w14:textId="77777777" w:rsidTr="00BC00CF">
        <w:tc>
          <w:tcPr>
            <w:tcW w:w="236" w:type="dxa"/>
            <w:shd w:val="clear" w:color="auto" w:fill="auto"/>
          </w:tcPr>
          <w:p w14:paraId="5E44144C" w14:textId="77777777" w:rsidR="00EF5532" w:rsidRPr="005F70FB" w:rsidRDefault="00EF5532" w:rsidP="000F4F82">
            <w:pPr>
              <w:pStyle w:val="TableCell0-2115ptBreak"/>
              <w:rPr>
                <w:rStyle w:val="ExampleSource"/>
              </w:rPr>
            </w:pPr>
          </w:p>
        </w:tc>
        <w:tc>
          <w:tcPr>
            <w:tcW w:w="1247" w:type="dxa"/>
            <w:shd w:val="clear" w:color="auto" w:fill="auto"/>
          </w:tcPr>
          <w:p w14:paraId="74CBA02B" w14:textId="77777777" w:rsidR="00EF5532" w:rsidRPr="005F70FB" w:rsidRDefault="00EF5532" w:rsidP="000F4F82">
            <w:pPr>
              <w:pStyle w:val="TableCell0-2115ptBreak"/>
              <w:rPr>
                <w:rStyle w:val="ChItalBold"/>
              </w:rPr>
            </w:pPr>
            <w:r w:rsidRPr="005F70FB">
              <w:rPr>
                <w:rStyle w:val="ChItalBold"/>
              </w:rPr>
              <w:t>itu</w:t>
            </w:r>
          </w:p>
        </w:tc>
        <w:tc>
          <w:tcPr>
            <w:tcW w:w="1418" w:type="dxa"/>
            <w:shd w:val="clear" w:color="auto" w:fill="auto"/>
          </w:tcPr>
          <w:p w14:paraId="42CC756D" w14:textId="77777777" w:rsidR="00EF5532" w:rsidRPr="005F70FB" w:rsidRDefault="00EF5532" w:rsidP="000F4F82">
            <w:pPr>
              <w:pStyle w:val="TableCell0-2115ptBreak"/>
              <w:rPr>
                <w:rStyle w:val="ChCharisSIL"/>
              </w:rPr>
            </w:pPr>
            <w:r w:rsidRPr="005F70FB">
              <w:rPr>
                <w:rStyle w:val="ChCharisSIL"/>
              </w:rPr>
              <w:t>ˈi.tu</w:t>
            </w:r>
          </w:p>
        </w:tc>
        <w:tc>
          <w:tcPr>
            <w:tcW w:w="1361" w:type="dxa"/>
            <w:shd w:val="clear" w:color="auto" w:fill="auto"/>
          </w:tcPr>
          <w:p w14:paraId="38C1AE57" w14:textId="77777777" w:rsidR="00EF5532" w:rsidRPr="005F70FB" w:rsidRDefault="00EF5532" w:rsidP="000F4F82">
            <w:pPr>
              <w:pStyle w:val="TableCell0-2115ptBreak"/>
              <w:rPr>
                <w:rStyle w:val="ChSmallCaps"/>
              </w:rPr>
            </w:pPr>
            <w:r w:rsidRPr="005F70FB">
              <w:rPr>
                <w:rStyle w:val="ChSmallCaps"/>
              </w:rPr>
              <w:t>dem</w:t>
            </w:r>
          </w:p>
        </w:tc>
        <w:tc>
          <w:tcPr>
            <w:tcW w:w="2438" w:type="dxa"/>
            <w:shd w:val="clear" w:color="auto" w:fill="auto"/>
          </w:tcPr>
          <w:p w14:paraId="794A0DFA" w14:textId="77777777" w:rsidR="00EF5532" w:rsidRPr="005F70FB" w:rsidRDefault="00EF5532" w:rsidP="000F4F82">
            <w:pPr>
              <w:pStyle w:val="TableCell0-2115ptBreak"/>
              <w:rPr>
                <w:rStyle w:val="ChSmallCaps"/>
              </w:rPr>
            </w:pPr>
            <w:r w:rsidRPr="005F70FB">
              <w:rPr>
                <w:rStyle w:val="ChSmallCaps"/>
              </w:rPr>
              <w:t>d.dist</w:t>
            </w:r>
          </w:p>
        </w:tc>
      </w:tr>
      <w:tr w:rsidR="00AC23C4" w:rsidRPr="005F70FB" w14:paraId="002CC553" w14:textId="77777777" w:rsidTr="00BC00CF">
        <w:tc>
          <w:tcPr>
            <w:tcW w:w="236" w:type="dxa"/>
            <w:shd w:val="clear" w:color="auto" w:fill="auto"/>
          </w:tcPr>
          <w:p w14:paraId="13C46830" w14:textId="77777777" w:rsidR="00EF5532" w:rsidRPr="005F70FB" w:rsidRDefault="00EF5532" w:rsidP="000F4F82">
            <w:pPr>
              <w:pStyle w:val="TableCell5-2"/>
              <w:rPr>
                <w:rStyle w:val="ExampleSource"/>
              </w:rPr>
            </w:pPr>
          </w:p>
        </w:tc>
        <w:tc>
          <w:tcPr>
            <w:tcW w:w="1247" w:type="dxa"/>
            <w:shd w:val="clear" w:color="auto" w:fill="auto"/>
          </w:tcPr>
          <w:p w14:paraId="70DDBBAC" w14:textId="77777777" w:rsidR="00EF5532" w:rsidRPr="005F70FB" w:rsidRDefault="00EF5532" w:rsidP="000F4F82">
            <w:pPr>
              <w:pStyle w:val="TableCell2-2"/>
              <w:rPr>
                <w:rStyle w:val="ChBold"/>
              </w:rPr>
            </w:pPr>
            <w:r w:rsidRPr="005F70FB">
              <w:rPr>
                <w:rStyle w:val="ChBold"/>
              </w:rPr>
              <w:t>J</w:t>
            </w:r>
          </w:p>
        </w:tc>
        <w:tc>
          <w:tcPr>
            <w:tcW w:w="1418" w:type="dxa"/>
            <w:shd w:val="clear" w:color="auto" w:fill="auto"/>
          </w:tcPr>
          <w:p w14:paraId="0575A535" w14:textId="77777777" w:rsidR="00EF5532" w:rsidRPr="005F70FB" w:rsidRDefault="00EF5532" w:rsidP="000F4F82">
            <w:pPr>
              <w:pStyle w:val="TableCell2-2"/>
            </w:pPr>
          </w:p>
        </w:tc>
        <w:tc>
          <w:tcPr>
            <w:tcW w:w="1361" w:type="dxa"/>
            <w:shd w:val="clear" w:color="auto" w:fill="auto"/>
          </w:tcPr>
          <w:p w14:paraId="0D4F8F24" w14:textId="77777777" w:rsidR="00EF5532" w:rsidRPr="005F70FB" w:rsidRDefault="00EF5532" w:rsidP="000F4F82">
            <w:pPr>
              <w:pStyle w:val="TableCell2-2"/>
            </w:pPr>
          </w:p>
        </w:tc>
        <w:tc>
          <w:tcPr>
            <w:tcW w:w="2438" w:type="dxa"/>
            <w:shd w:val="clear" w:color="auto" w:fill="auto"/>
          </w:tcPr>
          <w:p w14:paraId="403303FD" w14:textId="77777777" w:rsidR="00EF5532" w:rsidRPr="005F70FB" w:rsidRDefault="00EF5532" w:rsidP="000F4F82">
            <w:pPr>
              <w:pStyle w:val="TableCell2-2"/>
            </w:pPr>
          </w:p>
        </w:tc>
      </w:tr>
      <w:tr w:rsidR="00F0187F" w:rsidRPr="005F70FB" w14:paraId="11DCDBB1" w14:textId="77777777" w:rsidTr="00BC00CF">
        <w:tc>
          <w:tcPr>
            <w:tcW w:w="236" w:type="dxa"/>
            <w:shd w:val="clear" w:color="auto" w:fill="auto"/>
          </w:tcPr>
          <w:p w14:paraId="580D640D" w14:textId="77777777" w:rsidR="00F0187F" w:rsidRPr="005F70FB" w:rsidRDefault="00F0187F" w:rsidP="0036325A">
            <w:pPr>
              <w:pStyle w:val="TableCell0-0115Break"/>
              <w:rPr>
                <w:rStyle w:val="ExampleSource"/>
              </w:rPr>
            </w:pPr>
          </w:p>
        </w:tc>
        <w:tc>
          <w:tcPr>
            <w:tcW w:w="1247" w:type="dxa"/>
            <w:shd w:val="clear" w:color="auto" w:fill="auto"/>
          </w:tcPr>
          <w:p w14:paraId="14C432B3" w14:textId="77777777" w:rsidR="00F0187F" w:rsidRPr="005F70FB" w:rsidRDefault="00F0187F" w:rsidP="0036325A">
            <w:pPr>
              <w:pStyle w:val="TableCell0-0115Break"/>
              <w:rPr>
                <w:rStyle w:val="ChItalBold"/>
              </w:rPr>
            </w:pPr>
            <w:r w:rsidRPr="005F70FB">
              <w:rPr>
                <w:rStyle w:val="ChItalBold"/>
              </w:rPr>
              <w:t>jadi</w:t>
            </w:r>
          </w:p>
        </w:tc>
        <w:tc>
          <w:tcPr>
            <w:tcW w:w="1418" w:type="dxa"/>
            <w:shd w:val="clear" w:color="auto" w:fill="auto"/>
          </w:tcPr>
          <w:p w14:paraId="45D9A6B0" w14:textId="77777777" w:rsidR="00F0187F" w:rsidRPr="005F70FB" w:rsidRDefault="00F0187F" w:rsidP="0036325A">
            <w:pPr>
              <w:pStyle w:val="TableCell0-0115Break"/>
              <w:rPr>
                <w:rStyle w:val="ChCharisSIL"/>
              </w:rPr>
            </w:pPr>
            <w:r w:rsidRPr="005F70FB">
              <w:rPr>
                <w:rStyle w:val="ChCharisSIL"/>
              </w:rPr>
              <w:t>ˈdʒa.di</w:t>
            </w:r>
          </w:p>
        </w:tc>
        <w:tc>
          <w:tcPr>
            <w:tcW w:w="1361" w:type="dxa"/>
            <w:shd w:val="clear" w:color="auto" w:fill="auto"/>
          </w:tcPr>
          <w:p w14:paraId="3D7F4EB6" w14:textId="77777777" w:rsidR="00F0187F" w:rsidRDefault="00F0187F" w:rsidP="00920359">
            <w:pPr>
              <w:pStyle w:val="TableCell0-0115"/>
              <w:rPr>
                <w:rStyle w:val="ChSmallCaps"/>
              </w:rPr>
            </w:pPr>
            <w:r w:rsidRPr="005F70FB">
              <w:rPr>
                <w:rStyle w:val="ChSmallCaps"/>
              </w:rPr>
              <w:t>v.bi</w:t>
            </w:r>
          </w:p>
          <w:p w14:paraId="2C462F7C" w14:textId="64A12CE8" w:rsidR="00920359" w:rsidRPr="005F70FB" w:rsidRDefault="00920359" w:rsidP="00F0187F">
            <w:pPr>
              <w:pStyle w:val="TableCell0-0115Break"/>
              <w:rPr>
                <w:rStyle w:val="ChSmallCaps"/>
              </w:rPr>
            </w:pPr>
            <w:r>
              <w:rPr>
                <w:rStyle w:val="ChSmallCaps"/>
              </w:rPr>
              <w:t>cnj</w:t>
            </w:r>
          </w:p>
        </w:tc>
        <w:tc>
          <w:tcPr>
            <w:tcW w:w="2438" w:type="dxa"/>
            <w:shd w:val="clear" w:color="auto" w:fill="auto"/>
          </w:tcPr>
          <w:p w14:paraId="047E7D35" w14:textId="77777777" w:rsidR="00F0187F" w:rsidRDefault="00F0187F" w:rsidP="00920359">
            <w:pPr>
              <w:pStyle w:val="TableCell0-0115"/>
            </w:pPr>
            <w:r w:rsidRPr="005F70FB">
              <w:t>become</w:t>
            </w:r>
          </w:p>
          <w:p w14:paraId="416319AD" w14:textId="55306AD5" w:rsidR="00920359" w:rsidRPr="005F70FB" w:rsidRDefault="00920359" w:rsidP="00F0187F">
            <w:pPr>
              <w:pStyle w:val="TableCell0-0115Break"/>
            </w:pPr>
            <w:r w:rsidRPr="005F70FB">
              <w:t>so, since</w:t>
            </w:r>
          </w:p>
        </w:tc>
      </w:tr>
      <w:tr w:rsidR="00AC23C4" w:rsidRPr="005F70FB" w14:paraId="617B947C" w14:textId="77777777" w:rsidTr="00BC00CF">
        <w:tc>
          <w:tcPr>
            <w:tcW w:w="236" w:type="dxa"/>
            <w:shd w:val="clear" w:color="auto" w:fill="auto"/>
          </w:tcPr>
          <w:p w14:paraId="52C3C6AA" w14:textId="77777777" w:rsidR="00EF5532" w:rsidRPr="005F70FB" w:rsidRDefault="00EF5532" w:rsidP="00A551BF">
            <w:pPr>
              <w:pStyle w:val="TableCell0-0115Break"/>
              <w:rPr>
                <w:rStyle w:val="ExampleSource"/>
              </w:rPr>
            </w:pPr>
          </w:p>
        </w:tc>
        <w:tc>
          <w:tcPr>
            <w:tcW w:w="1247" w:type="dxa"/>
            <w:shd w:val="clear" w:color="auto" w:fill="auto"/>
          </w:tcPr>
          <w:p w14:paraId="3BA9463E" w14:textId="77777777" w:rsidR="00EF5532" w:rsidRPr="005F70FB" w:rsidRDefault="00EF5532" w:rsidP="00A551BF">
            <w:pPr>
              <w:pStyle w:val="TableCell0-0115Break"/>
              <w:rPr>
                <w:rStyle w:val="ChItalBold"/>
              </w:rPr>
            </w:pPr>
            <w:r w:rsidRPr="005F70FB">
              <w:rPr>
                <w:rStyle w:val="ChItalBold"/>
              </w:rPr>
              <w:t>jago</w:t>
            </w:r>
          </w:p>
        </w:tc>
        <w:tc>
          <w:tcPr>
            <w:tcW w:w="1418" w:type="dxa"/>
            <w:shd w:val="clear" w:color="auto" w:fill="auto"/>
          </w:tcPr>
          <w:p w14:paraId="67F8943C" w14:textId="77777777" w:rsidR="00EF5532" w:rsidRPr="005F70FB" w:rsidRDefault="00EF5532" w:rsidP="00A551BF">
            <w:pPr>
              <w:pStyle w:val="TableCell0-0115Break"/>
              <w:rPr>
                <w:rStyle w:val="ChCharisSIL"/>
              </w:rPr>
            </w:pPr>
            <w:r w:rsidRPr="005F70FB">
              <w:rPr>
                <w:rStyle w:val="ChCharisSIL"/>
              </w:rPr>
              <w:t>ˈdʒa.gɔ</w:t>
            </w:r>
          </w:p>
        </w:tc>
        <w:tc>
          <w:tcPr>
            <w:tcW w:w="1361" w:type="dxa"/>
            <w:shd w:val="clear" w:color="auto" w:fill="auto"/>
          </w:tcPr>
          <w:p w14:paraId="465BA839"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5517829" w14:textId="77777777" w:rsidR="00EF5532" w:rsidRPr="005F70FB" w:rsidRDefault="00EF5532" w:rsidP="00A551BF">
            <w:pPr>
              <w:pStyle w:val="TableCell0-0115Break"/>
            </w:pPr>
            <w:r w:rsidRPr="005F70FB">
              <w:t>candidate</w:t>
            </w:r>
          </w:p>
        </w:tc>
      </w:tr>
      <w:tr w:rsidR="00AC23C4" w:rsidRPr="005F70FB" w14:paraId="4E9DDBEB" w14:textId="77777777" w:rsidTr="00BC00CF">
        <w:tc>
          <w:tcPr>
            <w:tcW w:w="236" w:type="dxa"/>
            <w:shd w:val="clear" w:color="auto" w:fill="auto"/>
          </w:tcPr>
          <w:p w14:paraId="5CFC3FD9" w14:textId="77777777" w:rsidR="00EF5532" w:rsidRPr="005F70FB" w:rsidRDefault="00EF5532" w:rsidP="00A551BF">
            <w:pPr>
              <w:pStyle w:val="TableCell0-0115Break"/>
              <w:rPr>
                <w:rStyle w:val="ExampleSource"/>
              </w:rPr>
            </w:pPr>
          </w:p>
        </w:tc>
        <w:tc>
          <w:tcPr>
            <w:tcW w:w="1247" w:type="dxa"/>
            <w:shd w:val="clear" w:color="auto" w:fill="auto"/>
          </w:tcPr>
          <w:p w14:paraId="542A49C3" w14:textId="77777777" w:rsidR="00EF5532" w:rsidRPr="005F70FB" w:rsidRDefault="00EF5532" w:rsidP="00A551BF">
            <w:pPr>
              <w:pStyle w:val="TableCell0-0115Break"/>
              <w:rPr>
                <w:rStyle w:val="ChItalBold"/>
              </w:rPr>
            </w:pPr>
            <w:r w:rsidRPr="005F70FB">
              <w:rPr>
                <w:rStyle w:val="ChItalBold"/>
              </w:rPr>
              <w:t>jagung</w:t>
            </w:r>
          </w:p>
        </w:tc>
        <w:tc>
          <w:tcPr>
            <w:tcW w:w="1418" w:type="dxa"/>
            <w:shd w:val="clear" w:color="auto" w:fill="auto"/>
          </w:tcPr>
          <w:p w14:paraId="755CA730" w14:textId="77777777" w:rsidR="00EF5532" w:rsidRPr="005F70FB" w:rsidRDefault="00EF5532" w:rsidP="00A551BF">
            <w:pPr>
              <w:pStyle w:val="TableCell0-0115Break"/>
              <w:rPr>
                <w:rStyle w:val="ChCharisSIL"/>
              </w:rPr>
            </w:pPr>
            <w:r w:rsidRPr="005F70FB">
              <w:rPr>
                <w:rStyle w:val="ChCharisSIL"/>
              </w:rPr>
              <w:t>ˈdʒa.gʊn</w:t>
            </w:r>
          </w:p>
        </w:tc>
        <w:tc>
          <w:tcPr>
            <w:tcW w:w="1361" w:type="dxa"/>
            <w:shd w:val="clear" w:color="auto" w:fill="auto"/>
          </w:tcPr>
          <w:p w14:paraId="7E86C51C"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1344B9F0" w14:textId="77777777" w:rsidR="00EF5532" w:rsidRPr="005F70FB" w:rsidRDefault="00EF5532" w:rsidP="00A551BF">
            <w:pPr>
              <w:pStyle w:val="TableCell0-0115Break"/>
            </w:pPr>
            <w:r w:rsidRPr="005F70FB">
              <w:t>corn</w:t>
            </w:r>
          </w:p>
        </w:tc>
      </w:tr>
      <w:tr w:rsidR="00AC23C4" w:rsidRPr="005F70FB" w14:paraId="403C7820" w14:textId="77777777" w:rsidTr="00BC00CF">
        <w:tc>
          <w:tcPr>
            <w:tcW w:w="236" w:type="dxa"/>
            <w:shd w:val="clear" w:color="auto" w:fill="auto"/>
          </w:tcPr>
          <w:p w14:paraId="190A94E6" w14:textId="77777777" w:rsidR="00EF5532" w:rsidRPr="005F70FB" w:rsidRDefault="00EF5532" w:rsidP="00A551BF">
            <w:pPr>
              <w:pStyle w:val="TableCell0-0115Break"/>
              <w:rPr>
                <w:rStyle w:val="ExampleSource"/>
              </w:rPr>
            </w:pPr>
          </w:p>
        </w:tc>
        <w:tc>
          <w:tcPr>
            <w:tcW w:w="1247" w:type="dxa"/>
            <w:shd w:val="clear" w:color="auto" w:fill="auto"/>
          </w:tcPr>
          <w:p w14:paraId="45FEFCD1" w14:textId="77777777" w:rsidR="00EF5532" w:rsidRPr="005F70FB" w:rsidRDefault="00EF5532" w:rsidP="00A551BF">
            <w:pPr>
              <w:pStyle w:val="TableCell0-0115Break"/>
              <w:rPr>
                <w:rStyle w:val="ChItalBold"/>
              </w:rPr>
            </w:pPr>
            <w:r w:rsidRPr="005F70FB">
              <w:rPr>
                <w:rStyle w:val="ChItalBold"/>
              </w:rPr>
              <w:t>jahat</w:t>
            </w:r>
          </w:p>
        </w:tc>
        <w:tc>
          <w:tcPr>
            <w:tcW w:w="1418" w:type="dxa"/>
            <w:shd w:val="clear" w:color="auto" w:fill="auto"/>
          </w:tcPr>
          <w:p w14:paraId="6235BFC8" w14:textId="77777777" w:rsidR="00EF5532" w:rsidRPr="005F70FB" w:rsidRDefault="00EF5532" w:rsidP="00A551BF">
            <w:pPr>
              <w:pStyle w:val="TableCell0-0115Break"/>
              <w:rPr>
                <w:rStyle w:val="ChCharisSIL"/>
              </w:rPr>
            </w:pPr>
            <w:r w:rsidRPr="005F70FB">
              <w:rPr>
                <w:rStyle w:val="ChCharisSIL"/>
              </w:rPr>
              <w:t>ˈdʒa.hɐt̚</w:t>
            </w:r>
          </w:p>
        </w:tc>
        <w:tc>
          <w:tcPr>
            <w:tcW w:w="1361" w:type="dxa"/>
            <w:shd w:val="clear" w:color="auto" w:fill="auto"/>
          </w:tcPr>
          <w:p w14:paraId="430B3E0A"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2157CC11" w14:textId="77777777" w:rsidR="00EF5532" w:rsidRPr="005F70FB" w:rsidRDefault="00EF5532" w:rsidP="00A551BF">
            <w:pPr>
              <w:pStyle w:val="TableCell0-0115Break"/>
            </w:pPr>
            <w:r w:rsidRPr="005F70FB">
              <w:t>be bad</w:t>
            </w:r>
          </w:p>
        </w:tc>
      </w:tr>
      <w:tr w:rsidR="00AC23C4" w:rsidRPr="005F70FB" w14:paraId="640C4D74" w14:textId="77777777" w:rsidTr="00BC00CF">
        <w:tc>
          <w:tcPr>
            <w:tcW w:w="236" w:type="dxa"/>
            <w:shd w:val="clear" w:color="auto" w:fill="auto"/>
          </w:tcPr>
          <w:p w14:paraId="6AD93632" w14:textId="77777777" w:rsidR="00EF5532" w:rsidRPr="005F70FB" w:rsidRDefault="00EF5532" w:rsidP="00A551BF">
            <w:pPr>
              <w:pStyle w:val="TableCell0-0115Break"/>
              <w:rPr>
                <w:rStyle w:val="ExampleSource"/>
              </w:rPr>
            </w:pPr>
          </w:p>
        </w:tc>
        <w:tc>
          <w:tcPr>
            <w:tcW w:w="1247" w:type="dxa"/>
            <w:shd w:val="clear" w:color="auto" w:fill="auto"/>
          </w:tcPr>
          <w:p w14:paraId="2A00FC73" w14:textId="77777777" w:rsidR="00EF5532" w:rsidRPr="005F70FB" w:rsidRDefault="00EF5532" w:rsidP="00A551BF">
            <w:pPr>
              <w:pStyle w:val="TableCell0-0115Break"/>
              <w:rPr>
                <w:rStyle w:val="ChItalBold"/>
              </w:rPr>
            </w:pPr>
            <w:r w:rsidRPr="005F70FB">
              <w:rPr>
                <w:rStyle w:val="ChItalBold"/>
              </w:rPr>
              <w:t>jahe</w:t>
            </w:r>
          </w:p>
        </w:tc>
        <w:tc>
          <w:tcPr>
            <w:tcW w:w="1418" w:type="dxa"/>
            <w:shd w:val="clear" w:color="auto" w:fill="auto"/>
          </w:tcPr>
          <w:p w14:paraId="02E18AFE" w14:textId="77777777" w:rsidR="00EF5532" w:rsidRPr="005F70FB" w:rsidRDefault="00EF5532" w:rsidP="00A551BF">
            <w:pPr>
              <w:pStyle w:val="TableCell0-0115Break"/>
              <w:rPr>
                <w:rStyle w:val="ChCharisSIL"/>
              </w:rPr>
            </w:pPr>
            <w:r w:rsidRPr="005F70FB">
              <w:rPr>
                <w:rStyle w:val="ChCharisSIL"/>
              </w:rPr>
              <w:t>ˈdʒa.hɛ</w:t>
            </w:r>
          </w:p>
        </w:tc>
        <w:tc>
          <w:tcPr>
            <w:tcW w:w="1361" w:type="dxa"/>
            <w:shd w:val="clear" w:color="auto" w:fill="auto"/>
          </w:tcPr>
          <w:p w14:paraId="219DE321"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11F2CF3" w14:textId="77777777" w:rsidR="00EF5532" w:rsidRPr="005F70FB" w:rsidRDefault="00EF5532" w:rsidP="00A551BF">
            <w:pPr>
              <w:pStyle w:val="TableCell0-0115Break"/>
            </w:pPr>
            <w:r w:rsidRPr="005F70FB">
              <w:t>ginger</w:t>
            </w:r>
          </w:p>
        </w:tc>
      </w:tr>
      <w:tr w:rsidR="00AC23C4" w:rsidRPr="005F70FB" w14:paraId="312146AB" w14:textId="77777777" w:rsidTr="00BC00CF">
        <w:tc>
          <w:tcPr>
            <w:tcW w:w="236" w:type="dxa"/>
            <w:shd w:val="clear" w:color="auto" w:fill="auto"/>
          </w:tcPr>
          <w:p w14:paraId="4704398D" w14:textId="77777777" w:rsidR="00EF5532" w:rsidRPr="005F70FB" w:rsidRDefault="00EF5532" w:rsidP="00A551BF">
            <w:pPr>
              <w:pStyle w:val="TableCell0-0115Break"/>
              <w:rPr>
                <w:rStyle w:val="ExampleSource"/>
              </w:rPr>
            </w:pPr>
          </w:p>
        </w:tc>
        <w:tc>
          <w:tcPr>
            <w:tcW w:w="1247" w:type="dxa"/>
            <w:shd w:val="clear" w:color="auto" w:fill="auto"/>
          </w:tcPr>
          <w:p w14:paraId="0820AAF8" w14:textId="77777777" w:rsidR="00EF5532" w:rsidRPr="005F70FB" w:rsidRDefault="00EF5532" w:rsidP="00A551BF">
            <w:pPr>
              <w:pStyle w:val="TableCell0-0115Break"/>
              <w:rPr>
                <w:rStyle w:val="ChItalBold"/>
              </w:rPr>
            </w:pPr>
            <w:r w:rsidRPr="005F70FB">
              <w:rPr>
                <w:rStyle w:val="ChItalBold"/>
              </w:rPr>
              <w:t>jahit</w:t>
            </w:r>
          </w:p>
        </w:tc>
        <w:tc>
          <w:tcPr>
            <w:tcW w:w="1418" w:type="dxa"/>
            <w:shd w:val="clear" w:color="auto" w:fill="auto"/>
          </w:tcPr>
          <w:p w14:paraId="684BB047" w14:textId="77777777" w:rsidR="00EF5532" w:rsidRPr="005F70FB" w:rsidRDefault="00EF5532" w:rsidP="00A551BF">
            <w:pPr>
              <w:pStyle w:val="TableCell0-0115Break"/>
              <w:rPr>
                <w:rStyle w:val="ChCharisSIL"/>
              </w:rPr>
            </w:pPr>
            <w:r w:rsidRPr="005F70FB">
              <w:rPr>
                <w:rStyle w:val="ChCharisSIL"/>
              </w:rPr>
              <w:t>ˈdʒa.hɪt̚</w:t>
            </w:r>
          </w:p>
        </w:tc>
        <w:tc>
          <w:tcPr>
            <w:tcW w:w="1361" w:type="dxa"/>
            <w:shd w:val="clear" w:color="auto" w:fill="auto"/>
          </w:tcPr>
          <w:p w14:paraId="3AB678DF"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0547DE21" w14:textId="77777777" w:rsidR="00EF5532" w:rsidRPr="005F70FB" w:rsidRDefault="00EF5532" w:rsidP="00A551BF">
            <w:pPr>
              <w:pStyle w:val="TableCell0-0115Break"/>
            </w:pPr>
            <w:r w:rsidRPr="005F70FB">
              <w:t>sew</w:t>
            </w:r>
          </w:p>
        </w:tc>
      </w:tr>
      <w:tr w:rsidR="00AC23C4" w:rsidRPr="005F70FB" w14:paraId="49070CFB" w14:textId="77777777" w:rsidTr="00BC00CF">
        <w:tc>
          <w:tcPr>
            <w:tcW w:w="236" w:type="dxa"/>
            <w:shd w:val="clear" w:color="auto" w:fill="auto"/>
          </w:tcPr>
          <w:p w14:paraId="64A0EE2D" w14:textId="77777777" w:rsidR="00EF5532" w:rsidRPr="005F70FB" w:rsidRDefault="00EF5532" w:rsidP="00A551BF">
            <w:pPr>
              <w:pStyle w:val="TableCell0-0115Break"/>
              <w:rPr>
                <w:rStyle w:val="ExampleSource"/>
              </w:rPr>
            </w:pPr>
          </w:p>
        </w:tc>
        <w:tc>
          <w:tcPr>
            <w:tcW w:w="1247" w:type="dxa"/>
            <w:shd w:val="clear" w:color="auto" w:fill="auto"/>
          </w:tcPr>
          <w:p w14:paraId="0CDE2F4F" w14:textId="77777777" w:rsidR="00EF5532" w:rsidRPr="005F70FB" w:rsidRDefault="00EF5532" w:rsidP="00A551BF">
            <w:pPr>
              <w:pStyle w:val="TableCell0-0115Break"/>
              <w:rPr>
                <w:rStyle w:val="ChItalBold"/>
              </w:rPr>
            </w:pPr>
            <w:r w:rsidRPr="005F70FB">
              <w:rPr>
                <w:rStyle w:val="ChItalBold"/>
              </w:rPr>
              <w:t>jaja</w:t>
            </w:r>
          </w:p>
        </w:tc>
        <w:tc>
          <w:tcPr>
            <w:tcW w:w="1418" w:type="dxa"/>
            <w:shd w:val="clear" w:color="auto" w:fill="auto"/>
          </w:tcPr>
          <w:p w14:paraId="42C99FF3" w14:textId="77777777" w:rsidR="00EF5532" w:rsidRPr="005F70FB" w:rsidRDefault="00EF5532" w:rsidP="00A551BF">
            <w:pPr>
              <w:pStyle w:val="TableCell0-0115Break"/>
              <w:rPr>
                <w:rStyle w:val="ChCharisSIL"/>
              </w:rPr>
            </w:pPr>
            <w:r w:rsidRPr="005F70FB">
              <w:rPr>
                <w:rStyle w:val="ChCharisSIL"/>
              </w:rPr>
              <w:t>ˈdʒa.dʒa</w:t>
            </w:r>
          </w:p>
        </w:tc>
        <w:tc>
          <w:tcPr>
            <w:tcW w:w="1361" w:type="dxa"/>
            <w:shd w:val="clear" w:color="auto" w:fill="auto"/>
          </w:tcPr>
          <w:p w14:paraId="4C09F43C"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34EB7C29" w14:textId="77777777" w:rsidR="00EF5532" w:rsidRPr="005F70FB" w:rsidRDefault="00EF5532" w:rsidP="00A551BF">
            <w:pPr>
              <w:pStyle w:val="TableCell0-0115Break"/>
            </w:pPr>
            <w:r w:rsidRPr="005F70FB">
              <w:t>colonize</w:t>
            </w:r>
          </w:p>
        </w:tc>
      </w:tr>
      <w:tr w:rsidR="00AC23C4" w:rsidRPr="005F70FB" w14:paraId="32E32D05" w14:textId="77777777" w:rsidTr="00BC00CF">
        <w:tc>
          <w:tcPr>
            <w:tcW w:w="236" w:type="dxa"/>
            <w:shd w:val="clear" w:color="auto" w:fill="auto"/>
          </w:tcPr>
          <w:p w14:paraId="2E89DC17" w14:textId="77777777" w:rsidR="00EF5532" w:rsidRPr="005F70FB" w:rsidRDefault="00EF5532" w:rsidP="00A551BF">
            <w:pPr>
              <w:pStyle w:val="TableCell0-0115Break"/>
              <w:rPr>
                <w:rStyle w:val="ExampleSource"/>
              </w:rPr>
            </w:pPr>
          </w:p>
        </w:tc>
        <w:tc>
          <w:tcPr>
            <w:tcW w:w="1247" w:type="dxa"/>
            <w:shd w:val="clear" w:color="auto" w:fill="auto"/>
          </w:tcPr>
          <w:p w14:paraId="79CD2F33" w14:textId="77777777" w:rsidR="00EF5532" w:rsidRPr="005F70FB" w:rsidRDefault="00EF5532" w:rsidP="00A551BF">
            <w:pPr>
              <w:pStyle w:val="TableCell0-0115Break"/>
              <w:rPr>
                <w:rStyle w:val="ChItalBold"/>
              </w:rPr>
            </w:pPr>
            <w:r w:rsidRPr="005F70FB">
              <w:rPr>
                <w:rStyle w:val="ChItalBold"/>
              </w:rPr>
              <w:t>jajang</w:t>
            </w:r>
          </w:p>
        </w:tc>
        <w:tc>
          <w:tcPr>
            <w:tcW w:w="1418" w:type="dxa"/>
            <w:shd w:val="clear" w:color="auto" w:fill="auto"/>
          </w:tcPr>
          <w:p w14:paraId="4F98B75B" w14:textId="77777777" w:rsidR="00EF5532" w:rsidRPr="005F70FB" w:rsidRDefault="00EF5532" w:rsidP="00A551BF">
            <w:pPr>
              <w:pStyle w:val="TableCell0-0115Break"/>
              <w:rPr>
                <w:rStyle w:val="ChCharisSIL"/>
              </w:rPr>
            </w:pPr>
            <w:r w:rsidRPr="005F70FB">
              <w:rPr>
                <w:rStyle w:val="ChCharisSIL"/>
              </w:rPr>
              <w:t>ˈdʒa.dʒɐn</w:t>
            </w:r>
          </w:p>
        </w:tc>
        <w:tc>
          <w:tcPr>
            <w:tcW w:w="1361" w:type="dxa"/>
            <w:shd w:val="clear" w:color="auto" w:fill="auto"/>
          </w:tcPr>
          <w:p w14:paraId="30BEF367"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88C8BFD" w14:textId="77777777" w:rsidR="00EF5532" w:rsidRPr="005F70FB" w:rsidRDefault="00EF5532" w:rsidP="00A551BF">
            <w:pPr>
              <w:pStyle w:val="TableCell0-0115Break"/>
            </w:pPr>
            <w:r w:rsidRPr="005F70FB">
              <w:t>snack</w:t>
            </w:r>
          </w:p>
        </w:tc>
      </w:tr>
      <w:tr w:rsidR="00AC23C4" w:rsidRPr="005F70FB" w14:paraId="0A7EE035" w14:textId="77777777" w:rsidTr="00BC00CF">
        <w:tc>
          <w:tcPr>
            <w:tcW w:w="236" w:type="dxa"/>
            <w:shd w:val="clear" w:color="auto" w:fill="auto"/>
          </w:tcPr>
          <w:p w14:paraId="5042F6ED" w14:textId="77777777" w:rsidR="00EF5532" w:rsidRPr="005F70FB" w:rsidRDefault="00EF5532" w:rsidP="00A551BF">
            <w:pPr>
              <w:pStyle w:val="TableCell0-0115Break"/>
              <w:rPr>
                <w:rStyle w:val="ExampleSource"/>
              </w:rPr>
            </w:pPr>
          </w:p>
        </w:tc>
        <w:tc>
          <w:tcPr>
            <w:tcW w:w="1247" w:type="dxa"/>
            <w:shd w:val="clear" w:color="auto" w:fill="auto"/>
          </w:tcPr>
          <w:p w14:paraId="3407C155" w14:textId="77777777" w:rsidR="00EF5532" w:rsidRPr="005F70FB" w:rsidRDefault="00EF5532" w:rsidP="00A551BF">
            <w:pPr>
              <w:pStyle w:val="TableCell0-0115Break"/>
              <w:rPr>
                <w:rStyle w:val="ChItalBold"/>
              </w:rPr>
            </w:pPr>
            <w:r w:rsidRPr="005F70FB">
              <w:rPr>
                <w:rStyle w:val="ChItalBold"/>
              </w:rPr>
              <w:t>jalang</w:t>
            </w:r>
          </w:p>
        </w:tc>
        <w:tc>
          <w:tcPr>
            <w:tcW w:w="1418" w:type="dxa"/>
            <w:shd w:val="clear" w:color="auto" w:fill="auto"/>
          </w:tcPr>
          <w:p w14:paraId="2890AE8D" w14:textId="77777777" w:rsidR="00EF5532" w:rsidRPr="005F70FB" w:rsidRDefault="00EF5532" w:rsidP="00A551BF">
            <w:pPr>
              <w:pStyle w:val="TableCell0-0115Break"/>
              <w:rPr>
                <w:rStyle w:val="ChCharisSIL"/>
              </w:rPr>
            </w:pPr>
            <w:r w:rsidRPr="005F70FB">
              <w:rPr>
                <w:rStyle w:val="ChCharisSIL"/>
              </w:rPr>
              <w:t>ˈdʒa.lɐn</w:t>
            </w:r>
          </w:p>
        </w:tc>
        <w:tc>
          <w:tcPr>
            <w:tcW w:w="1361" w:type="dxa"/>
            <w:shd w:val="clear" w:color="auto" w:fill="auto"/>
          </w:tcPr>
          <w:p w14:paraId="51851470" w14:textId="77777777" w:rsidR="00EF5532" w:rsidRPr="005F70FB" w:rsidRDefault="002927B6" w:rsidP="00A551BF">
            <w:pPr>
              <w:pStyle w:val="TableCell0-0115Break"/>
              <w:rPr>
                <w:rStyle w:val="ChSmallCaps"/>
              </w:rPr>
            </w:pPr>
            <w:r w:rsidRPr="005F70FB">
              <w:rPr>
                <w:rStyle w:val="ChSmallCaps"/>
              </w:rPr>
              <w:t>n/v.mo(dy)</w:t>
            </w:r>
          </w:p>
        </w:tc>
        <w:tc>
          <w:tcPr>
            <w:tcW w:w="2438" w:type="dxa"/>
            <w:shd w:val="clear" w:color="auto" w:fill="auto"/>
          </w:tcPr>
          <w:p w14:paraId="796DF5E2" w14:textId="77777777" w:rsidR="00EF5532" w:rsidRPr="005F70FB" w:rsidRDefault="002927B6" w:rsidP="00A551BF">
            <w:pPr>
              <w:pStyle w:val="TableCell0-0115Break"/>
            </w:pPr>
            <w:r w:rsidRPr="005F70FB">
              <w:t xml:space="preserve">street / </w:t>
            </w:r>
            <w:r w:rsidR="00EF5532" w:rsidRPr="005F70FB">
              <w:t>walk</w:t>
            </w:r>
          </w:p>
        </w:tc>
      </w:tr>
      <w:tr w:rsidR="00AC23C4" w:rsidRPr="005F70FB" w14:paraId="008B7BB4" w14:textId="77777777" w:rsidTr="00BC00CF">
        <w:tc>
          <w:tcPr>
            <w:tcW w:w="236" w:type="dxa"/>
            <w:shd w:val="clear" w:color="auto" w:fill="auto"/>
          </w:tcPr>
          <w:p w14:paraId="406C0388" w14:textId="77777777" w:rsidR="00EF5532" w:rsidRPr="005F70FB" w:rsidRDefault="00EF5532" w:rsidP="00A551BF">
            <w:pPr>
              <w:pStyle w:val="TableCell0-0115Break"/>
              <w:rPr>
                <w:rStyle w:val="ExampleSource"/>
              </w:rPr>
            </w:pPr>
          </w:p>
        </w:tc>
        <w:tc>
          <w:tcPr>
            <w:tcW w:w="1247" w:type="dxa"/>
            <w:shd w:val="clear" w:color="auto" w:fill="auto"/>
          </w:tcPr>
          <w:p w14:paraId="0AD04DAE" w14:textId="77777777" w:rsidR="00EF5532" w:rsidRPr="005F70FB" w:rsidRDefault="00EF5532" w:rsidP="00A551BF">
            <w:pPr>
              <w:pStyle w:val="TableCell0-0115Break"/>
              <w:rPr>
                <w:rStyle w:val="ChItalBold"/>
              </w:rPr>
            </w:pPr>
            <w:r w:rsidRPr="005F70FB">
              <w:rPr>
                <w:rStyle w:val="ChItalBold"/>
              </w:rPr>
              <w:t>jalur</w:t>
            </w:r>
          </w:p>
        </w:tc>
        <w:tc>
          <w:tcPr>
            <w:tcW w:w="1418" w:type="dxa"/>
            <w:shd w:val="clear" w:color="auto" w:fill="auto"/>
          </w:tcPr>
          <w:p w14:paraId="7440B472" w14:textId="77777777" w:rsidR="00EF5532" w:rsidRPr="005F70FB" w:rsidRDefault="00EF5532" w:rsidP="00A551BF">
            <w:pPr>
              <w:pStyle w:val="TableCell0-0115Break"/>
              <w:rPr>
                <w:rStyle w:val="ChCharisSIL"/>
              </w:rPr>
            </w:pPr>
            <w:r w:rsidRPr="005F70FB">
              <w:rPr>
                <w:rStyle w:val="ChCharisSIL"/>
              </w:rPr>
              <w:t>ˈdʒa.lʊr</w:t>
            </w:r>
          </w:p>
        </w:tc>
        <w:tc>
          <w:tcPr>
            <w:tcW w:w="1361" w:type="dxa"/>
            <w:shd w:val="clear" w:color="auto" w:fill="auto"/>
          </w:tcPr>
          <w:p w14:paraId="71576801"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13DF276" w14:textId="77777777" w:rsidR="00EF5532" w:rsidRPr="005F70FB" w:rsidRDefault="00EF5532" w:rsidP="00A551BF">
            <w:pPr>
              <w:pStyle w:val="TableCell0-0115Break"/>
            </w:pPr>
            <w:r w:rsidRPr="005F70FB">
              <w:t>traffic lane</w:t>
            </w:r>
          </w:p>
        </w:tc>
      </w:tr>
      <w:tr w:rsidR="00AC23C4" w:rsidRPr="005F70FB" w14:paraId="1600EA67" w14:textId="77777777" w:rsidTr="00BC00CF">
        <w:tc>
          <w:tcPr>
            <w:tcW w:w="236" w:type="dxa"/>
            <w:shd w:val="clear" w:color="auto" w:fill="auto"/>
          </w:tcPr>
          <w:p w14:paraId="02154BE9" w14:textId="77777777" w:rsidR="00EF5532" w:rsidRPr="005F70FB" w:rsidRDefault="00EF5532" w:rsidP="00A551BF">
            <w:pPr>
              <w:pStyle w:val="TableCell0-0115Break"/>
              <w:rPr>
                <w:rStyle w:val="ExampleSource"/>
              </w:rPr>
            </w:pPr>
          </w:p>
        </w:tc>
        <w:tc>
          <w:tcPr>
            <w:tcW w:w="1247" w:type="dxa"/>
            <w:shd w:val="clear" w:color="auto" w:fill="auto"/>
          </w:tcPr>
          <w:p w14:paraId="060DE0DF" w14:textId="77777777" w:rsidR="00EF5532" w:rsidRPr="005F70FB" w:rsidRDefault="00EF5532" w:rsidP="00A551BF">
            <w:pPr>
              <w:pStyle w:val="TableCell0-0115Break"/>
              <w:rPr>
                <w:rStyle w:val="ChItalBold"/>
              </w:rPr>
            </w:pPr>
            <w:r w:rsidRPr="005F70FB">
              <w:rPr>
                <w:rStyle w:val="ChItalBold"/>
              </w:rPr>
              <w:t>jangang</w:t>
            </w:r>
          </w:p>
        </w:tc>
        <w:tc>
          <w:tcPr>
            <w:tcW w:w="1418" w:type="dxa"/>
            <w:shd w:val="clear" w:color="auto" w:fill="auto"/>
          </w:tcPr>
          <w:p w14:paraId="5D7884F7" w14:textId="77777777" w:rsidR="00EF5532" w:rsidRPr="005F70FB" w:rsidRDefault="00EF5532" w:rsidP="00A551BF">
            <w:pPr>
              <w:pStyle w:val="TableCell0-0115Break"/>
              <w:rPr>
                <w:rStyle w:val="ChCharisSIL"/>
              </w:rPr>
            </w:pPr>
            <w:r w:rsidRPr="005F70FB">
              <w:rPr>
                <w:rStyle w:val="ChCharisSIL"/>
              </w:rPr>
              <w:t>ˈdʒa.ŋɐn</w:t>
            </w:r>
          </w:p>
        </w:tc>
        <w:tc>
          <w:tcPr>
            <w:tcW w:w="1361" w:type="dxa"/>
            <w:shd w:val="clear" w:color="auto" w:fill="auto"/>
          </w:tcPr>
          <w:p w14:paraId="7391E0E6" w14:textId="77777777" w:rsidR="00EF5532" w:rsidRPr="005F70FB" w:rsidRDefault="00EF5532" w:rsidP="00A551BF">
            <w:pPr>
              <w:pStyle w:val="TableCell0-0115Break"/>
              <w:rPr>
                <w:rStyle w:val="ChSmallCaps"/>
              </w:rPr>
            </w:pPr>
            <w:r w:rsidRPr="005F70FB">
              <w:rPr>
                <w:rStyle w:val="ChSmallCaps"/>
              </w:rPr>
              <w:t>adv</w:t>
            </w:r>
          </w:p>
        </w:tc>
        <w:tc>
          <w:tcPr>
            <w:tcW w:w="2438" w:type="dxa"/>
            <w:shd w:val="clear" w:color="auto" w:fill="auto"/>
          </w:tcPr>
          <w:p w14:paraId="3E6DD13D" w14:textId="77777777" w:rsidR="00EF5532" w:rsidRPr="005F70FB" w:rsidRDefault="00EF5532" w:rsidP="00A551BF">
            <w:pPr>
              <w:pStyle w:val="TableCell0-0115Break"/>
              <w:rPr>
                <w:rStyle w:val="ChSmallCaps"/>
              </w:rPr>
            </w:pPr>
            <w:r w:rsidRPr="005F70FB">
              <w:rPr>
                <w:rStyle w:val="ChSmallCaps"/>
              </w:rPr>
              <w:t>neg.imp</w:t>
            </w:r>
          </w:p>
        </w:tc>
      </w:tr>
      <w:tr w:rsidR="00AC23C4" w:rsidRPr="005F70FB" w14:paraId="4F33FA02" w14:textId="77777777" w:rsidTr="00BC00CF">
        <w:tc>
          <w:tcPr>
            <w:tcW w:w="236" w:type="dxa"/>
            <w:shd w:val="clear" w:color="auto" w:fill="auto"/>
          </w:tcPr>
          <w:p w14:paraId="3C2D31B5" w14:textId="77777777" w:rsidR="00EF5532" w:rsidRPr="005F70FB" w:rsidRDefault="00EF5532" w:rsidP="00A551BF">
            <w:pPr>
              <w:pStyle w:val="TableCell0-0115Break"/>
              <w:rPr>
                <w:rStyle w:val="ExampleSource"/>
              </w:rPr>
            </w:pPr>
          </w:p>
        </w:tc>
        <w:tc>
          <w:tcPr>
            <w:tcW w:w="1247" w:type="dxa"/>
            <w:shd w:val="clear" w:color="auto" w:fill="auto"/>
          </w:tcPr>
          <w:p w14:paraId="2CD8C0C0" w14:textId="77777777" w:rsidR="00EF5532" w:rsidRPr="005F70FB" w:rsidRDefault="00EF5532" w:rsidP="00A551BF">
            <w:pPr>
              <w:pStyle w:val="TableCell0-0115Break"/>
              <w:rPr>
                <w:rStyle w:val="ChItalBold"/>
              </w:rPr>
            </w:pPr>
            <w:r w:rsidRPr="005F70FB">
              <w:rPr>
                <w:rStyle w:val="ChItalBold"/>
              </w:rPr>
              <w:t>jangkrik</w:t>
            </w:r>
          </w:p>
        </w:tc>
        <w:tc>
          <w:tcPr>
            <w:tcW w:w="1418" w:type="dxa"/>
            <w:shd w:val="clear" w:color="auto" w:fill="auto"/>
          </w:tcPr>
          <w:p w14:paraId="126750FB" w14:textId="77777777" w:rsidR="00EF5532" w:rsidRPr="005F70FB" w:rsidRDefault="00EF5532" w:rsidP="00A551BF">
            <w:pPr>
              <w:pStyle w:val="TableCell0-0115Break"/>
              <w:rPr>
                <w:rStyle w:val="ChCharisSIL"/>
              </w:rPr>
            </w:pPr>
            <w:r w:rsidRPr="005F70FB">
              <w:rPr>
                <w:rStyle w:val="ChCharisSIL"/>
              </w:rPr>
              <w:t>ˈdʒɐŋ.krɪk̚</w:t>
            </w:r>
          </w:p>
        </w:tc>
        <w:tc>
          <w:tcPr>
            <w:tcW w:w="1361" w:type="dxa"/>
            <w:shd w:val="clear" w:color="auto" w:fill="auto"/>
          </w:tcPr>
          <w:p w14:paraId="209A6EC0"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5F976CC0" w14:textId="77777777" w:rsidR="00EF5532" w:rsidRPr="005F70FB" w:rsidRDefault="00EF5532" w:rsidP="00A551BF">
            <w:pPr>
              <w:pStyle w:val="TableCell0-0115Break"/>
            </w:pPr>
            <w:r w:rsidRPr="005F70FB">
              <w:t>cricket</w:t>
            </w:r>
          </w:p>
        </w:tc>
      </w:tr>
      <w:tr w:rsidR="00AC23C4" w:rsidRPr="005F70FB" w14:paraId="0336BC7D" w14:textId="77777777" w:rsidTr="00BC00CF">
        <w:tc>
          <w:tcPr>
            <w:tcW w:w="236" w:type="dxa"/>
            <w:shd w:val="clear" w:color="auto" w:fill="auto"/>
          </w:tcPr>
          <w:p w14:paraId="180B0D06" w14:textId="77777777" w:rsidR="00EF5532" w:rsidRPr="005F70FB" w:rsidRDefault="00EF5532" w:rsidP="00A551BF">
            <w:pPr>
              <w:pStyle w:val="TableCell0-0115Break"/>
              <w:rPr>
                <w:rStyle w:val="ExampleSource"/>
              </w:rPr>
            </w:pPr>
          </w:p>
        </w:tc>
        <w:tc>
          <w:tcPr>
            <w:tcW w:w="1247" w:type="dxa"/>
            <w:shd w:val="clear" w:color="auto" w:fill="auto"/>
          </w:tcPr>
          <w:p w14:paraId="7AFF610A" w14:textId="77777777" w:rsidR="00EF5532" w:rsidRPr="005F70FB" w:rsidRDefault="00EF5532" w:rsidP="00A551BF">
            <w:pPr>
              <w:pStyle w:val="TableCell0-0115Break"/>
              <w:rPr>
                <w:rStyle w:val="ChItalBold"/>
              </w:rPr>
            </w:pPr>
            <w:r w:rsidRPr="005F70FB">
              <w:rPr>
                <w:rStyle w:val="ChItalBold"/>
              </w:rPr>
              <w:t>janji</w:t>
            </w:r>
          </w:p>
        </w:tc>
        <w:tc>
          <w:tcPr>
            <w:tcW w:w="1418" w:type="dxa"/>
            <w:shd w:val="clear" w:color="auto" w:fill="auto"/>
          </w:tcPr>
          <w:p w14:paraId="323AAFE0" w14:textId="77777777" w:rsidR="00EF5532" w:rsidRPr="005F70FB" w:rsidRDefault="00EF5532" w:rsidP="00A551BF">
            <w:pPr>
              <w:pStyle w:val="TableCell0-0115Break"/>
              <w:rPr>
                <w:rStyle w:val="ChCharisSIL"/>
              </w:rPr>
            </w:pPr>
            <w:r w:rsidRPr="005F70FB">
              <w:rPr>
                <w:rStyle w:val="ChCharisSIL"/>
              </w:rPr>
              <w:t>ˈdʒɐn.dʒi</w:t>
            </w:r>
          </w:p>
        </w:tc>
        <w:tc>
          <w:tcPr>
            <w:tcW w:w="1361" w:type="dxa"/>
            <w:shd w:val="clear" w:color="auto" w:fill="auto"/>
          </w:tcPr>
          <w:p w14:paraId="1079E5F1"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2F76FF8E" w14:textId="77777777" w:rsidR="00EF5532" w:rsidRPr="005F70FB" w:rsidRDefault="00EF5532" w:rsidP="00A551BF">
            <w:pPr>
              <w:pStyle w:val="TableCell0-0115Break"/>
            </w:pPr>
            <w:r w:rsidRPr="005F70FB">
              <w:t>promise</w:t>
            </w:r>
          </w:p>
        </w:tc>
      </w:tr>
      <w:tr w:rsidR="00AC23C4" w:rsidRPr="005F70FB" w14:paraId="625264C4" w14:textId="77777777" w:rsidTr="00BC00CF">
        <w:tc>
          <w:tcPr>
            <w:tcW w:w="236" w:type="dxa"/>
            <w:shd w:val="clear" w:color="auto" w:fill="auto"/>
          </w:tcPr>
          <w:p w14:paraId="65E9A8FA" w14:textId="77777777" w:rsidR="00EF5532" w:rsidRPr="005F70FB" w:rsidRDefault="00EF5532" w:rsidP="00A551BF">
            <w:pPr>
              <w:pStyle w:val="TableCell0-0115Break"/>
              <w:rPr>
                <w:rStyle w:val="ExampleSource"/>
              </w:rPr>
            </w:pPr>
          </w:p>
        </w:tc>
        <w:tc>
          <w:tcPr>
            <w:tcW w:w="1247" w:type="dxa"/>
            <w:shd w:val="clear" w:color="auto" w:fill="auto"/>
          </w:tcPr>
          <w:p w14:paraId="5004670C" w14:textId="77777777" w:rsidR="00EF5532" w:rsidRPr="005F70FB" w:rsidRDefault="00EF5532" w:rsidP="00A551BF">
            <w:pPr>
              <w:pStyle w:val="TableCell0-0115Break"/>
              <w:rPr>
                <w:rStyle w:val="ChItalBold"/>
              </w:rPr>
            </w:pPr>
            <w:r w:rsidRPr="005F70FB">
              <w:rPr>
                <w:rStyle w:val="ChItalBold"/>
              </w:rPr>
              <w:t>jantung</w:t>
            </w:r>
          </w:p>
        </w:tc>
        <w:tc>
          <w:tcPr>
            <w:tcW w:w="1418" w:type="dxa"/>
            <w:shd w:val="clear" w:color="auto" w:fill="auto"/>
          </w:tcPr>
          <w:p w14:paraId="53F21B3D" w14:textId="77777777" w:rsidR="00EF5532" w:rsidRPr="005F70FB" w:rsidRDefault="00EF5532" w:rsidP="00A551BF">
            <w:pPr>
              <w:pStyle w:val="TableCell0-0115Break"/>
              <w:rPr>
                <w:rStyle w:val="ChCharisSIL"/>
              </w:rPr>
            </w:pPr>
            <w:r w:rsidRPr="005F70FB">
              <w:rPr>
                <w:rStyle w:val="ChCharisSIL"/>
              </w:rPr>
              <w:t>ˈdʒɐn.tʊŋ</w:t>
            </w:r>
          </w:p>
        </w:tc>
        <w:tc>
          <w:tcPr>
            <w:tcW w:w="1361" w:type="dxa"/>
            <w:shd w:val="clear" w:color="auto" w:fill="auto"/>
          </w:tcPr>
          <w:p w14:paraId="0A0BD1E0"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27F2245" w14:textId="77777777" w:rsidR="00EF5532" w:rsidRPr="005F70FB" w:rsidRDefault="00EF5532" w:rsidP="00A551BF">
            <w:pPr>
              <w:pStyle w:val="TableCell0-0115Break"/>
            </w:pPr>
            <w:r w:rsidRPr="005F70FB">
              <w:t>heart</w:t>
            </w:r>
          </w:p>
        </w:tc>
      </w:tr>
      <w:tr w:rsidR="00AC23C4" w:rsidRPr="005F70FB" w14:paraId="1BE75091" w14:textId="77777777" w:rsidTr="00BC00CF">
        <w:tc>
          <w:tcPr>
            <w:tcW w:w="236" w:type="dxa"/>
            <w:shd w:val="clear" w:color="auto" w:fill="auto"/>
          </w:tcPr>
          <w:p w14:paraId="0DF099C9" w14:textId="77777777" w:rsidR="00EF5532" w:rsidRPr="005F70FB" w:rsidRDefault="00EF5532" w:rsidP="00A551BF">
            <w:pPr>
              <w:pStyle w:val="TableCell0-0115Break"/>
              <w:rPr>
                <w:rStyle w:val="ExampleSource"/>
              </w:rPr>
            </w:pPr>
          </w:p>
        </w:tc>
        <w:tc>
          <w:tcPr>
            <w:tcW w:w="1247" w:type="dxa"/>
            <w:shd w:val="clear" w:color="auto" w:fill="auto"/>
          </w:tcPr>
          <w:p w14:paraId="624871AF" w14:textId="77777777" w:rsidR="00EF5532" w:rsidRPr="005F70FB" w:rsidRDefault="00EF5532" w:rsidP="00A551BF">
            <w:pPr>
              <w:pStyle w:val="TableCell0-0115Break"/>
              <w:rPr>
                <w:rStyle w:val="ChItalBold"/>
              </w:rPr>
            </w:pPr>
            <w:r w:rsidRPr="005F70FB">
              <w:rPr>
                <w:rStyle w:val="ChItalBold"/>
              </w:rPr>
              <w:t>jarak</w:t>
            </w:r>
          </w:p>
        </w:tc>
        <w:tc>
          <w:tcPr>
            <w:tcW w:w="1418" w:type="dxa"/>
            <w:shd w:val="clear" w:color="auto" w:fill="auto"/>
          </w:tcPr>
          <w:p w14:paraId="103E3339" w14:textId="77777777" w:rsidR="00EF5532" w:rsidRPr="005F70FB" w:rsidRDefault="00EF5532" w:rsidP="00A551BF">
            <w:pPr>
              <w:pStyle w:val="TableCell0-0115Break"/>
              <w:rPr>
                <w:rStyle w:val="ChCharisSIL"/>
              </w:rPr>
            </w:pPr>
            <w:r w:rsidRPr="005F70FB">
              <w:rPr>
                <w:rStyle w:val="ChCharisSIL"/>
              </w:rPr>
              <w:t>ˈdʒa.ɾɐk</w:t>
            </w:r>
          </w:p>
        </w:tc>
        <w:tc>
          <w:tcPr>
            <w:tcW w:w="1361" w:type="dxa"/>
            <w:shd w:val="clear" w:color="auto" w:fill="auto"/>
          </w:tcPr>
          <w:p w14:paraId="3D3FD3B8"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54AA14A8" w14:textId="77777777" w:rsidR="00EF5532" w:rsidRPr="005F70FB" w:rsidRDefault="00EF5532" w:rsidP="00A551BF">
            <w:pPr>
              <w:pStyle w:val="TableCell0-0115Break"/>
            </w:pPr>
            <w:r w:rsidRPr="005F70FB">
              <w:t>distance between</w:t>
            </w:r>
          </w:p>
        </w:tc>
      </w:tr>
      <w:tr w:rsidR="00AC23C4" w:rsidRPr="005F70FB" w14:paraId="764293C2" w14:textId="77777777" w:rsidTr="00BC00CF">
        <w:tc>
          <w:tcPr>
            <w:tcW w:w="236" w:type="dxa"/>
            <w:shd w:val="clear" w:color="auto" w:fill="auto"/>
          </w:tcPr>
          <w:p w14:paraId="140A94DC" w14:textId="77777777" w:rsidR="00EF5532" w:rsidRPr="005F70FB" w:rsidRDefault="00EF5532" w:rsidP="00A551BF">
            <w:pPr>
              <w:pStyle w:val="TableCell0-0115Break"/>
              <w:rPr>
                <w:rStyle w:val="ExampleSource"/>
              </w:rPr>
            </w:pPr>
          </w:p>
        </w:tc>
        <w:tc>
          <w:tcPr>
            <w:tcW w:w="1247" w:type="dxa"/>
            <w:shd w:val="clear" w:color="auto" w:fill="auto"/>
          </w:tcPr>
          <w:p w14:paraId="74FD68A7" w14:textId="77777777" w:rsidR="00EF5532" w:rsidRPr="005F70FB" w:rsidRDefault="00EF5532" w:rsidP="00A551BF">
            <w:pPr>
              <w:pStyle w:val="TableCell0-0115Break"/>
              <w:rPr>
                <w:rStyle w:val="ChItalBold"/>
              </w:rPr>
            </w:pPr>
            <w:r w:rsidRPr="005F70FB">
              <w:rPr>
                <w:rStyle w:val="ChItalBold"/>
              </w:rPr>
              <w:t>jarang</w:t>
            </w:r>
          </w:p>
        </w:tc>
        <w:tc>
          <w:tcPr>
            <w:tcW w:w="1418" w:type="dxa"/>
            <w:shd w:val="clear" w:color="auto" w:fill="auto"/>
          </w:tcPr>
          <w:p w14:paraId="38A4B95E" w14:textId="77777777" w:rsidR="00EF5532" w:rsidRPr="005F70FB" w:rsidRDefault="00EF5532" w:rsidP="00A551BF">
            <w:pPr>
              <w:pStyle w:val="TableCell0-0115Break"/>
              <w:rPr>
                <w:rStyle w:val="ChCharisSIL"/>
              </w:rPr>
            </w:pPr>
            <w:r w:rsidRPr="005F70FB">
              <w:rPr>
                <w:rStyle w:val="ChCharisSIL"/>
              </w:rPr>
              <w:t>ˈdʒa.ɾɐŋ</w:t>
            </w:r>
          </w:p>
        </w:tc>
        <w:tc>
          <w:tcPr>
            <w:tcW w:w="1361" w:type="dxa"/>
            <w:shd w:val="clear" w:color="auto" w:fill="auto"/>
          </w:tcPr>
          <w:p w14:paraId="226817CD" w14:textId="77777777" w:rsidR="00EF5532" w:rsidRPr="005F70FB" w:rsidRDefault="00EF5532" w:rsidP="00A551BF">
            <w:pPr>
              <w:pStyle w:val="TableCell0-0115Break"/>
              <w:rPr>
                <w:rStyle w:val="ChSmallCaps"/>
              </w:rPr>
            </w:pPr>
            <w:r w:rsidRPr="005F70FB">
              <w:rPr>
                <w:rStyle w:val="ChSmallCaps"/>
              </w:rPr>
              <w:t>adv</w:t>
            </w:r>
          </w:p>
        </w:tc>
        <w:tc>
          <w:tcPr>
            <w:tcW w:w="2438" w:type="dxa"/>
            <w:shd w:val="clear" w:color="auto" w:fill="auto"/>
          </w:tcPr>
          <w:p w14:paraId="0E65E659" w14:textId="77777777" w:rsidR="00EF5532" w:rsidRPr="005F70FB" w:rsidRDefault="00EF5532" w:rsidP="00A551BF">
            <w:pPr>
              <w:pStyle w:val="TableCell0-0115Break"/>
            </w:pPr>
            <w:r w:rsidRPr="005F70FB">
              <w:t>rarely</w:t>
            </w:r>
          </w:p>
        </w:tc>
      </w:tr>
      <w:tr w:rsidR="00AC23C4" w:rsidRPr="005F70FB" w14:paraId="3322D353" w14:textId="77777777" w:rsidTr="00BC00CF">
        <w:tc>
          <w:tcPr>
            <w:tcW w:w="236" w:type="dxa"/>
            <w:shd w:val="clear" w:color="auto" w:fill="auto"/>
          </w:tcPr>
          <w:p w14:paraId="732B78DA" w14:textId="77777777" w:rsidR="00EF5532" w:rsidRPr="005F70FB" w:rsidRDefault="00EF5532" w:rsidP="00A551BF">
            <w:pPr>
              <w:pStyle w:val="TableCell0-0115Break"/>
              <w:rPr>
                <w:rStyle w:val="ExampleSource"/>
              </w:rPr>
            </w:pPr>
          </w:p>
        </w:tc>
        <w:tc>
          <w:tcPr>
            <w:tcW w:w="1247" w:type="dxa"/>
            <w:shd w:val="clear" w:color="auto" w:fill="auto"/>
          </w:tcPr>
          <w:p w14:paraId="65C83B4E" w14:textId="77777777" w:rsidR="00EF5532" w:rsidRPr="005F70FB" w:rsidRDefault="00EF5532" w:rsidP="00A551BF">
            <w:pPr>
              <w:pStyle w:val="TableCell0-0115Break"/>
              <w:rPr>
                <w:rStyle w:val="ChItalBold"/>
              </w:rPr>
            </w:pPr>
            <w:r w:rsidRPr="005F70FB">
              <w:rPr>
                <w:rStyle w:val="ChItalBold"/>
              </w:rPr>
              <w:t>jari</w:t>
            </w:r>
          </w:p>
        </w:tc>
        <w:tc>
          <w:tcPr>
            <w:tcW w:w="1418" w:type="dxa"/>
            <w:shd w:val="clear" w:color="auto" w:fill="auto"/>
          </w:tcPr>
          <w:p w14:paraId="4D97FFC5" w14:textId="77777777" w:rsidR="00EF5532" w:rsidRPr="005F70FB" w:rsidRDefault="00EF5532" w:rsidP="00A551BF">
            <w:pPr>
              <w:pStyle w:val="TableCell0-0115Break"/>
              <w:rPr>
                <w:rStyle w:val="ChCharisSIL"/>
              </w:rPr>
            </w:pPr>
            <w:r w:rsidRPr="005F70FB">
              <w:rPr>
                <w:rStyle w:val="ChCharisSIL"/>
              </w:rPr>
              <w:t>ˈdʒa.ɾi</w:t>
            </w:r>
          </w:p>
        </w:tc>
        <w:tc>
          <w:tcPr>
            <w:tcW w:w="1361" w:type="dxa"/>
            <w:shd w:val="clear" w:color="auto" w:fill="auto"/>
          </w:tcPr>
          <w:p w14:paraId="5B3BF9A3"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6E4D096" w14:textId="77777777" w:rsidR="00EF5532" w:rsidRPr="005F70FB" w:rsidRDefault="00EF5532" w:rsidP="00A551BF">
            <w:pPr>
              <w:pStyle w:val="TableCell0-0115Break"/>
            </w:pPr>
            <w:r w:rsidRPr="005F70FB">
              <w:t>digit</w:t>
            </w:r>
          </w:p>
        </w:tc>
      </w:tr>
      <w:tr w:rsidR="00AC23C4" w:rsidRPr="005F70FB" w14:paraId="2AC96B60" w14:textId="77777777" w:rsidTr="00BC00CF">
        <w:tc>
          <w:tcPr>
            <w:tcW w:w="236" w:type="dxa"/>
            <w:shd w:val="clear" w:color="auto" w:fill="auto"/>
          </w:tcPr>
          <w:p w14:paraId="5A11DFE8" w14:textId="77777777" w:rsidR="00EF5532" w:rsidRPr="005F70FB" w:rsidRDefault="00EF5532" w:rsidP="00A551BF">
            <w:pPr>
              <w:pStyle w:val="TableCell0-0115Break"/>
              <w:rPr>
                <w:rStyle w:val="ExampleSource"/>
              </w:rPr>
            </w:pPr>
          </w:p>
        </w:tc>
        <w:tc>
          <w:tcPr>
            <w:tcW w:w="1247" w:type="dxa"/>
            <w:shd w:val="clear" w:color="auto" w:fill="auto"/>
          </w:tcPr>
          <w:p w14:paraId="7AC7AF6E" w14:textId="77777777" w:rsidR="00EF5532" w:rsidRPr="005F70FB" w:rsidRDefault="00EF5532" w:rsidP="00A551BF">
            <w:pPr>
              <w:pStyle w:val="TableCell0-0115Break"/>
              <w:rPr>
                <w:rStyle w:val="ChItalBold"/>
              </w:rPr>
            </w:pPr>
            <w:r w:rsidRPr="005F70FB">
              <w:rPr>
                <w:rStyle w:val="ChItalBold"/>
              </w:rPr>
              <w:t>jaring</w:t>
            </w:r>
          </w:p>
        </w:tc>
        <w:tc>
          <w:tcPr>
            <w:tcW w:w="1418" w:type="dxa"/>
            <w:shd w:val="clear" w:color="auto" w:fill="auto"/>
          </w:tcPr>
          <w:p w14:paraId="59A1FB3B" w14:textId="77777777" w:rsidR="00EF5532" w:rsidRPr="005F70FB" w:rsidRDefault="00EF5532" w:rsidP="00A551BF">
            <w:pPr>
              <w:pStyle w:val="TableCell0-0115Break"/>
              <w:rPr>
                <w:rStyle w:val="ChCharisSIL"/>
              </w:rPr>
            </w:pPr>
            <w:r w:rsidRPr="005F70FB">
              <w:rPr>
                <w:rStyle w:val="ChCharisSIL"/>
              </w:rPr>
              <w:t>ˈdʒa.ɾɪŋ</w:t>
            </w:r>
          </w:p>
        </w:tc>
        <w:tc>
          <w:tcPr>
            <w:tcW w:w="1361" w:type="dxa"/>
            <w:shd w:val="clear" w:color="auto" w:fill="auto"/>
          </w:tcPr>
          <w:p w14:paraId="362FF268"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8734FCD" w14:textId="77777777" w:rsidR="00EF5532" w:rsidRPr="005F70FB" w:rsidRDefault="00EF5532" w:rsidP="00A551BF">
            <w:pPr>
              <w:pStyle w:val="TableCell0-0115Break"/>
            </w:pPr>
            <w:r w:rsidRPr="005F70FB">
              <w:t>net</w:t>
            </w:r>
          </w:p>
        </w:tc>
      </w:tr>
      <w:tr w:rsidR="00AC23C4" w:rsidRPr="005F70FB" w14:paraId="61891B86" w14:textId="77777777" w:rsidTr="00BC00CF">
        <w:tc>
          <w:tcPr>
            <w:tcW w:w="236" w:type="dxa"/>
            <w:shd w:val="clear" w:color="auto" w:fill="auto"/>
          </w:tcPr>
          <w:p w14:paraId="0C291E0A" w14:textId="77777777" w:rsidR="00EF5532" w:rsidRPr="005F70FB" w:rsidRDefault="00EF5532" w:rsidP="00A551BF">
            <w:pPr>
              <w:pStyle w:val="TableCell0-0115Break"/>
              <w:rPr>
                <w:rStyle w:val="ExampleSource"/>
              </w:rPr>
            </w:pPr>
          </w:p>
        </w:tc>
        <w:tc>
          <w:tcPr>
            <w:tcW w:w="1247" w:type="dxa"/>
            <w:shd w:val="clear" w:color="auto" w:fill="auto"/>
          </w:tcPr>
          <w:p w14:paraId="20722925" w14:textId="77777777" w:rsidR="00EF5532" w:rsidRPr="005F70FB" w:rsidRDefault="00EF5532" w:rsidP="00A551BF">
            <w:pPr>
              <w:pStyle w:val="TableCell0-0115Break"/>
              <w:rPr>
                <w:rStyle w:val="ChItalBold"/>
              </w:rPr>
            </w:pPr>
            <w:r w:rsidRPr="005F70FB">
              <w:rPr>
                <w:rStyle w:val="ChItalBold"/>
              </w:rPr>
              <w:t>jata</w:t>
            </w:r>
          </w:p>
        </w:tc>
        <w:tc>
          <w:tcPr>
            <w:tcW w:w="1418" w:type="dxa"/>
            <w:shd w:val="clear" w:color="auto" w:fill="auto"/>
          </w:tcPr>
          <w:p w14:paraId="56A13D2B" w14:textId="77777777" w:rsidR="00EF5532" w:rsidRPr="005F70FB" w:rsidRDefault="00EF5532" w:rsidP="00A551BF">
            <w:pPr>
              <w:pStyle w:val="TableCell0-0115Break"/>
              <w:rPr>
                <w:rStyle w:val="ChCharisSIL"/>
              </w:rPr>
            </w:pPr>
            <w:r w:rsidRPr="005F70FB">
              <w:rPr>
                <w:rStyle w:val="ChCharisSIL"/>
              </w:rPr>
              <w:t>ˈdʒa.ta</w:t>
            </w:r>
          </w:p>
        </w:tc>
        <w:tc>
          <w:tcPr>
            <w:tcW w:w="1361" w:type="dxa"/>
            <w:shd w:val="clear" w:color="auto" w:fill="auto"/>
          </w:tcPr>
          <w:p w14:paraId="02B47477"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5FE4A48A" w14:textId="77777777" w:rsidR="00EF5532" w:rsidRPr="005F70FB" w:rsidRDefault="00EF5532" w:rsidP="00A551BF">
            <w:pPr>
              <w:pStyle w:val="TableCell0-0115Break"/>
            </w:pPr>
            <w:r w:rsidRPr="005F70FB">
              <w:t>allotment</w:t>
            </w:r>
          </w:p>
        </w:tc>
      </w:tr>
      <w:tr w:rsidR="00AC23C4" w:rsidRPr="005F70FB" w14:paraId="7D73CEE9" w14:textId="77777777" w:rsidTr="00BC00CF">
        <w:tc>
          <w:tcPr>
            <w:tcW w:w="236" w:type="dxa"/>
            <w:shd w:val="clear" w:color="auto" w:fill="auto"/>
          </w:tcPr>
          <w:p w14:paraId="63F1C8E8" w14:textId="77777777" w:rsidR="00EF5532" w:rsidRPr="005F70FB" w:rsidRDefault="00EF5532" w:rsidP="00A551BF">
            <w:pPr>
              <w:pStyle w:val="TableCell0-0115Break"/>
              <w:rPr>
                <w:rStyle w:val="ExampleSource"/>
              </w:rPr>
            </w:pPr>
          </w:p>
        </w:tc>
        <w:tc>
          <w:tcPr>
            <w:tcW w:w="1247" w:type="dxa"/>
            <w:shd w:val="clear" w:color="auto" w:fill="auto"/>
          </w:tcPr>
          <w:p w14:paraId="4DB55555" w14:textId="77777777" w:rsidR="00EF5532" w:rsidRPr="005F70FB" w:rsidRDefault="00EF5532" w:rsidP="00A551BF">
            <w:pPr>
              <w:pStyle w:val="TableCell0-0115Break"/>
              <w:rPr>
                <w:rStyle w:val="ChItalBold"/>
              </w:rPr>
            </w:pPr>
            <w:r w:rsidRPr="005F70FB">
              <w:rPr>
                <w:rStyle w:val="ChItalBold"/>
              </w:rPr>
              <w:t>jatu</w:t>
            </w:r>
          </w:p>
        </w:tc>
        <w:tc>
          <w:tcPr>
            <w:tcW w:w="1418" w:type="dxa"/>
            <w:shd w:val="clear" w:color="auto" w:fill="auto"/>
          </w:tcPr>
          <w:p w14:paraId="40976AAE" w14:textId="77777777" w:rsidR="00EF5532" w:rsidRPr="005F70FB" w:rsidRDefault="00EF5532" w:rsidP="00A551BF">
            <w:pPr>
              <w:pStyle w:val="TableCell0-0115Break"/>
              <w:rPr>
                <w:rStyle w:val="ChCharisSIL"/>
              </w:rPr>
            </w:pPr>
            <w:r w:rsidRPr="005F70FB">
              <w:rPr>
                <w:rStyle w:val="ChCharisSIL"/>
              </w:rPr>
              <w:t>ˈdʒa.tu</w:t>
            </w:r>
          </w:p>
        </w:tc>
        <w:tc>
          <w:tcPr>
            <w:tcW w:w="1361" w:type="dxa"/>
            <w:shd w:val="clear" w:color="auto" w:fill="auto"/>
          </w:tcPr>
          <w:p w14:paraId="0BE47606" w14:textId="77777777" w:rsidR="00EF5532" w:rsidRPr="005F70FB" w:rsidRDefault="00EF5532" w:rsidP="00A551BF">
            <w:pPr>
              <w:pStyle w:val="TableCell0-0115Break"/>
              <w:rPr>
                <w:rStyle w:val="ChSmallCaps"/>
              </w:rPr>
            </w:pPr>
            <w:r w:rsidRPr="005F70FB">
              <w:rPr>
                <w:rStyle w:val="ChSmallCaps"/>
              </w:rPr>
              <w:t>v.mo(dy)</w:t>
            </w:r>
          </w:p>
        </w:tc>
        <w:tc>
          <w:tcPr>
            <w:tcW w:w="2438" w:type="dxa"/>
            <w:shd w:val="clear" w:color="auto" w:fill="auto"/>
          </w:tcPr>
          <w:p w14:paraId="56906B5E" w14:textId="77777777" w:rsidR="00EF5532" w:rsidRPr="005F70FB" w:rsidRDefault="00EF5532" w:rsidP="00A551BF">
            <w:pPr>
              <w:pStyle w:val="TableCell0-0115Break"/>
            </w:pPr>
            <w:r w:rsidRPr="005F70FB">
              <w:t>fall</w:t>
            </w:r>
          </w:p>
        </w:tc>
      </w:tr>
      <w:tr w:rsidR="00AC23C4" w:rsidRPr="005F70FB" w14:paraId="354CE62B" w14:textId="77777777" w:rsidTr="00BC00CF">
        <w:tc>
          <w:tcPr>
            <w:tcW w:w="236" w:type="dxa"/>
            <w:shd w:val="clear" w:color="auto" w:fill="auto"/>
          </w:tcPr>
          <w:p w14:paraId="5ED5B1B6" w14:textId="77777777" w:rsidR="00EF5532" w:rsidRPr="005F70FB" w:rsidRDefault="00EF5532" w:rsidP="00A551BF">
            <w:pPr>
              <w:pStyle w:val="TableCell0-0115Break"/>
              <w:rPr>
                <w:rStyle w:val="ExampleSource"/>
              </w:rPr>
            </w:pPr>
          </w:p>
        </w:tc>
        <w:tc>
          <w:tcPr>
            <w:tcW w:w="1247" w:type="dxa"/>
            <w:shd w:val="clear" w:color="auto" w:fill="auto"/>
          </w:tcPr>
          <w:p w14:paraId="470F70B4" w14:textId="77777777" w:rsidR="00EF5532" w:rsidRPr="005F70FB" w:rsidRDefault="00EF5532" w:rsidP="00A551BF">
            <w:pPr>
              <w:pStyle w:val="TableCell0-0115Break"/>
              <w:rPr>
                <w:rStyle w:val="ChItalBold"/>
              </w:rPr>
            </w:pPr>
            <w:r w:rsidRPr="005F70FB">
              <w:rPr>
                <w:rStyle w:val="ChItalBold"/>
              </w:rPr>
              <w:t>jaw</w:t>
            </w:r>
          </w:p>
        </w:tc>
        <w:tc>
          <w:tcPr>
            <w:tcW w:w="1418" w:type="dxa"/>
            <w:shd w:val="clear" w:color="auto" w:fill="auto"/>
          </w:tcPr>
          <w:p w14:paraId="36637E36" w14:textId="77777777" w:rsidR="00EF5532" w:rsidRPr="005F70FB" w:rsidRDefault="00EF5532" w:rsidP="00A551BF">
            <w:pPr>
              <w:pStyle w:val="TableCell0-0115Break"/>
              <w:rPr>
                <w:rStyle w:val="ChCharisSIL"/>
              </w:rPr>
            </w:pPr>
            <w:r w:rsidRPr="005F70FB">
              <w:rPr>
                <w:rStyle w:val="ChCharisSIL"/>
              </w:rPr>
              <w:t>ˈdʒɐw</w:t>
            </w:r>
          </w:p>
        </w:tc>
        <w:tc>
          <w:tcPr>
            <w:tcW w:w="1361" w:type="dxa"/>
            <w:shd w:val="clear" w:color="auto" w:fill="auto"/>
          </w:tcPr>
          <w:p w14:paraId="21EDA8C6"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35706E86" w14:textId="77777777" w:rsidR="00EF5532" w:rsidRPr="005F70FB" w:rsidRDefault="00EF5532" w:rsidP="00A551BF">
            <w:pPr>
              <w:pStyle w:val="TableCell0-0115Break"/>
            </w:pPr>
            <w:r w:rsidRPr="005F70FB">
              <w:t>be far</w:t>
            </w:r>
          </w:p>
        </w:tc>
      </w:tr>
      <w:tr w:rsidR="00AC23C4" w:rsidRPr="005F70FB" w14:paraId="22E2ECA2" w14:textId="77777777" w:rsidTr="00BC00CF">
        <w:tc>
          <w:tcPr>
            <w:tcW w:w="236" w:type="dxa"/>
            <w:shd w:val="clear" w:color="auto" w:fill="auto"/>
          </w:tcPr>
          <w:p w14:paraId="6226D124" w14:textId="77777777" w:rsidR="00EF5532" w:rsidRPr="005F70FB" w:rsidRDefault="00EF5532" w:rsidP="00A551BF">
            <w:pPr>
              <w:pStyle w:val="TableCell0-0115Break"/>
              <w:rPr>
                <w:rStyle w:val="ExampleSource"/>
              </w:rPr>
            </w:pPr>
          </w:p>
        </w:tc>
        <w:tc>
          <w:tcPr>
            <w:tcW w:w="1247" w:type="dxa"/>
            <w:shd w:val="clear" w:color="auto" w:fill="auto"/>
          </w:tcPr>
          <w:p w14:paraId="063243E6" w14:textId="77777777" w:rsidR="00EF5532" w:rsidRPr="005F70FB" w:rsidRDefault="00EF5532" w:rsidP="00A551BF">
            <w:pPr>
              <w:pStyle w:val="TableCell0-0115Break"/>
              <w:rPr>
                <w:rStyle w:val="ChItalBold"/>
              </w:rPr>
            </w:pPr>
            <w:r w:rsidRPr="005F70FB">
              <w:rPr>
                <w:rStyle w:val="ChItalBold"/>
              </w:rPr>
              <w:t>jaya</w:t>
            </w:r>
          </w:p>
        </w:tc>
        <w:tc>
          <w:tcPr>
            <w:tcW w:w="1418" w:type="dxa"/>
            <w:shd w:val="clear" w:color="auto" w:fill="auto"/>
          </w:tcPr>
          <w:p w14:paraId="51637EA8" w14:textId="77777777" w:rsidR="00EF5532" w:rsidRPr="005F70FB" w:rsidRDefault="00EF5532" w:rsidP="00A551BF">
            <w:pPr>
              <w:pStyle w:val="TableCell0-0115Break"/>
              <w:rPr>
                <w:rStyle w:val="ChCharisSIL"/>
              </w:rPr>
            </w:pPr>
            <w:r w:rsidRPr="005F70FB">
              <w:rPr>
                <w:rStyle w:val="ChCharisSIL"/>
              </w:rPr>
              <w:t>ˈdʒa.ja</w:t>
            </w:r>
          </w:p>
        </w:tc>
        <w:tc>
          <w:tcPr>
            <w:tcW w:w="1361" w:type="dxa"/>
            <w:shd w:val="clear" w:color="auto" w:fill="auto"/>
          </w:tcPr>
          <w:p w14:paraId="70FEE465"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7D8CF012" w14:textId="77777777" w:rsidR="00EF5532" w:rsidRPr="005F70FB" w:rsidRDefault="00EF5532" w:rsidP="00A551BF">
            <w:pPr>
              <w:pStyle w:val="TableCell0-0115Break"/>
            </w:pPr>
            <w:r w:rsidRPr="005F70FB">
              <w:t>be glorious</w:t>
            </w:r>
          </w:p>
        </w:tc>
      </w:tr>
      <w:tr w:rsidR="00AC23C4" w:rsidRPr="005F70FB" w14:paraId="54E3EE64" w14:textId="77777777" w:rsidTr="00BC00CF">
        <w:tc>
          <w:tcPr>
            <w:tcW w:w="236" w:type="dxa"/>
            <w:shd w:val="clear" w:color="auto" w:fill="auto"/>
          </w:tcPr>
          <w:p w14:paraId="769CD3B2"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7972537D" w14:textId="77777777" w:rsidR="00EF5532" w:rsidRPr="005F70FB" w:rsidRDefault="00EF5532" w:rsidP="00A551BF">
            <w:pPr>
              <w:pStyle w:val="TableCell0-0115Break"/>
              <w:rPr>
                <w:rStyle w:val="ChItalBold"/>
              </w:rPr>
            </w:pPr>
            <w:r w:rsidRPr="005F70FB">
              <w:rPr>
                <w:rStyle w:val="ChItalBold"/>
              </w:rPr>
              <w:t>jelas</w:t>
            </w:r>
          </w:p>
        </w:tc>
        <w:tc>
          <w:tcPr>
            <w:tcW w:w="1418" w:type="dxa"/>
            <w:shd w:val="clear" w:color="auto" w:fill="auto"/>
          </w:tcPr>
          <w:p w14:paraId="31F9DE1E" w14:textId="77777777" w:rsidR="00EF5532" w:rsidRPr="005F70FB" w:rsidRDefault="00EF5532" w:rsidP="00A551BF">
            <w:pPr>
              <w:pStyle w:val="TableCell0-0115Break"/>
              <w:rPr>
                <w:rStyle w:val="ChCharisSIL"/>
              </w:rPr>
            </w:pPr>
            <w:r w:rsidRPr="005F70FB">
              <w:rPr>
                <w:rStyle w:val="ChCharisSIL"/>
              </w:rPr>
              <w:t>dʒɛ.ˈlɐs</w:t>
            </w:r>
          </w:p>
        </w:tc>
        <w:tc>
          <w:tcPr>
            <w:tcW w:w="1361" w:type="dxa"/>
            <w:shd w:val="clear" w:color="auto" w:fill="auto"/>
          </w:tcPr>
          <w:p w14:paraId="59CAFA8A"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5AFA7193" w14:textId="77777777" w:rsidR="00EF5532" w:rsidRPr="005F70FB" w:rsidRDefault="00EF5532" w:rsidP="00A551BF">
            <w:pPr>
              <w:pStyle w:val="TableCell0-0115Break"/>
            </w:pPr>
            <w:r w:rsidRPr="005F70FB">
              <w:t>be clear</w:t>
            </w:r>
          </w:p>
        </w:tc>
      </w:tr>
      <w:tr w:rsidR="00AC23C4" w:rsidRPr="005F70FB" w14:paraId="4C072C9C" w14:textId="77777777" w:rsidTr="00BC00CF">
        <w:tc>
          <w:tcPr>
            <w:tcW w:w="236" w:type="dxa"/>
            <w:shd w:val="clear" w:color="auto" w:fill="auto"/>
          </w:tcPr>
          <w:p w14:paraId="473D51F0" w14:textId="77777777" w:rsidR="00EF5532" w:rsidRPr="005F70FB" w:rsidRDefault="00EF5532" w:rsidP="00A551BF">
            <w:pPr>
              <w:pStyle w:val="TableCell0-0115Break"/>
              <w:rPr>
                <w:rStyle w:val="ExampleSource"/>
              </w:rPr>
            </w:pPr>
          </w:p>
        </w:tc>
        <w:tc>
          <w:tcPr>
            <w:tcW w:w="1247" w:type="dxa"/>
            <w:shd w:val="clear" w:color="auto" w:fill="auto"/>
          </w:tcPr>
          <w:p w14:paraId="167D3556" w14:textId="77777777" w:rsidR="00EF5532" w:rsidRPr="005F70FB" w:rsidRDefault="00EF5532" w:rsidP="00A551BF">
            <w:pPr>
              <w:pStyle w:val="TableCell0-0115Break"/>
              <w:rPr>
                <w:rStyle w:val="ChItalBold"/>
              </w:rPr>
            </w:pPr>
            <w:r w:rsidRPr="005F70FB">
              <w:rPr>
                <w:rStyle w:val="ChItalBold"/>
              </w:rPr>
              <w:t>jelek</w:t>
            </w:r>
          </w:p>
        </w:tc>
        <w:tc>
          <w:tcPr>
            <w:tcW w:w="1418" w:type="dxa"/>
            <w:shd w:val="clear" w:color="auto" w:fill="auto"/>
          </w:tcPr>
          <w:p w14:paraId="5C73F337" w14:textId="77777777" w:rsidR="00EF5532" w:rsidRPr="005F70FB" w:rsidRDefault="00EF5532" w:rsidP="00A551BF">
            <w:pPr>
              <w:pStyle w:val="TableCell0-0115Break"/>
              <w:rPr>
                <w:rStyle w:val="ChCharisSIL"/>
              </w:rPr>
            </w:pPr>
            <w:r w:rsidRPr="005F70FB">
              <w:rPr>
                <w:rStyle w:val="ChCharisSIL"/>
              </w:rPr>
              <w:t>dʒɛ.ˈlɛ̞k̚</w:t>
            </w:r>
          </w:p>
        </w:tc>
        <w:tc>
          <w:tcPr>
            <w:tcW w:w="1361" w:type="dxa"/>
            <w:shd w:val="clear" w:color="auto" w:fill="auto"/>
          </w:tcPr>
          <w:p w14:paraId="6746700D"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14459238" w14:textId="77777777" w:rsidR="00EF5532" w:rsidRPr="005F70FB" w:rsidRDefault="00EF5532" w:rsidP="00A551BF">
            <w:pPr>
              <w:pStyle w:val="TableCell0-0115Break"/>
            </w:pPr>
            <w:r w:rsidRPr="005F70FB">
              <w:t>be bad</w:t>
            </w:r>
          </w:p>
        </w:tc>
      </w:tr>
      <w:tr w:rsidR="00AC23C4" w:rsidRPr="005F70FB" w14:paraId="09C8EBDF" w14:textId="77777777" w:rsidTr="00BC00CF">
        <w:tc>
          <w:tcPr>
            <w:tcW w:w="236" w:type="dxa"/>
            <w:shd w:val="clear" w:color="auto" w:fill="auto"/>
          </w:tcPr>
          <w:p w14:paraId="4A473456" w14:textId="77777777" w:rsidR="00EF5532" w:rsidRPr="005F70FB" w:rsidRDefault="00EF5532" w:rsidP="00A551BF">
            <w:pPr>
              <w:pStyle w:val="TableCell0-0115Break"/>
              <w:rPr>
                <w:rStyle w:val="ExampleSource"/>
              </w:rPr>
            </w:pPr>
          </w:p>
        </w:tc>
        <w:tc>
          <w:tcPr>
            <w:tcW w:w="1247" w:type="dxa"/>
            <w:shd w:val="clear" w:color="auto" w:fill="auto"/>
          </w:tcPr>
          <w:p w14:paraId="28AFB504" w14:textId="77777777" w:rsidR="00EF5532" w:rsidRPr="005F70FB" w:rsidRDefault="00EF5532" w:rsidP="00A551BF">
            <w:pPr>
              <w:pStyle w:val="TableCell0-0115Break"/>
              <w:rPr>
                <w:rStyle w:val="ChItalBold"/>
              </w:rPr>
            </w:pPr>
            <w:r w:rsidRPr="005F70FB">
              <w:rPr>
                <w:rStyle w:val="ChItalBold"/>
              </w:rPr>
              <w:t>jembatang</w:t>
            </w:r>
          </w:p>
        </w:tc>
        <w:tc>
          <w:tcPr>
            <w:tcW w:w="1418" w:type="dxa"/>
            <w:shd w:val="clear" w:color="auto" w:fill="auto"/>
          </w:tcPr>
          <w:p w14:paraId="77C011E6" w14:textId="77777777" w:rsidR="00EF5532" w:rsidRPr="005F70FB" w:rsidRDefault="00EF5532" w:rsidP="00A551BF">
            <w:pPr>
              <w:pStyle w:val="TableCell0-0115Break"/>
              <w:rPr>
                <w:rStyle w:val="ChCharisSIL"/>
              </w:rPr>
            </w:pPr>
            <w:r w:rsidRPr="005F70FB">
              <w:rPr>
                <w:rStyle w:val="ChCharisSIL"/>
              </w:rPr>
              <w:t>dʒɛ̞m.ˈba.tɐn</w:t>
            </w:r>
          </w:p>
        </w:tc>
        <w:tc>
          <w:tcPr>
            <w:tcW w:w="1361" w:type="dxa"/>
            <w:shd w:val="clear" w:color="auto" w:fill="auto"/>
          </w:tcPr>
          <w:p w14:paraId="1E7B8E48"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50E1F06" w14:textId="77777777" w:rsidR="00EF5532" w:rsidRPr="005F70FB" w:rsidRDefault="00EF5532" w:rsidP="00A551BF">
            <w:pPr>
              <w:pStyle w:val="TableCell0-0115Break"/>
            </w:pPr>
            <w:r w:rsidRPr="005F70FB">
              <w:t>bridge</w:t>
            </w:r>
          </w:p>
        </w:tc>
      </w:tr>
      <w:tr w:rsidR="00AC23C4" w:rsidRPr="005F70FB" w14:paraId="70757401" w14:textId="77777777" w:rsidTr="00BC00CF">
        <w:tc>
          <w:tcPr>
            <w:tcW w:w="236" w:type="dxa"/>
            <w:shd w:val="clear" w:color="auto" w:fill="auto"/>
          </w:tcPr>
          <w:p w14:paraId="7C0D7072"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2A9FCC96" w14:textId="77777777" w:rsidR="00EF5532" w:rsidRPr="005F70FB" w:rsidRDefault="00EF5532" w:rsidP="00A551BF">
            <w:pPr>
              <w:pStyle w:val="TableCell0-0115Break"/>
              <w:rPr>
                <w:rStyle w:val="ChItalBold"/>
              </w:rPr>
            </w:pPr>
            <w:r w:rsidRPr="005F70FB">
              <w:rPr>
                <w:rStyle w:val="ChItalBold"/>
              </w:rPr>
              <w:t>jempol</w:t>
            </w:r>
          </w:p>
        </w:tc>
        <w:tc>
          <w:tcPr>
            <w:tcW w:w="1418" w:type="dxa"/>
            <w:shd w:val="clear" w:color="auto" w:fill="auto"/>
          </w:tcPr>
          <w:p w14:paraId="4F78640B" w14:textId="77777777" w:rsidR="00EF5532" w:rsidRPr="005F70FB" w:rsidRDefault="00EF5532" w:rsidP="00A551BF">
            <w:pPr>
              <w:pStyle w:val="TableCell0-0115Break"/>
              <w:rPr>
                <w:rStyle w:val="ChCharisSIL"/>
              </w:rPr>
            </w:pPr>
            <w:r w:rsidRPr="005F70FB">
              <w:rPr>
                <w:rStyle w:val="ChCharisSIL"/>
              </w:rPr>
              <w:t>dʒɛ̞m.ˈpɔ̞l</w:t>
            </w:r>
          </w:p>
        </w:tc>
        <w:tc>
          <w:tcPr>
            <w:tcW w:w="1361" w:type="dxa"/>
            <w:shd w:val="clear" w:color="auto" w:fill="auto"/>
          </w:tcPr>
          <w:p w14:paraId="58A2D3C2"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79A2AA8A" w14:textId="77777777" w:rsidR="00EF5532" w:rsidRPr="005F70FB" w:rsidRDefault="00EF5532" w:rsidP="00A551BF">
            <w:pPr>
              <w:pStyle w:val="TableCell0-0115Break"/>
            </w:pPr>
            <w:r w:rsidRPr="005F70FB">
              <w:t>thumb</w:t>
            </w:r>
          </w:p>
        </w:tc>
      </w:tr>
      <w:tr w:rsidR="00AC23C4" w:rsidRPr="005F70FB" w14:paraId="6965535C" w14:textId="77777777" w:rsidTr="00BC00CF">
        <w:tc>
          <w:tcPr>
            <w:tcW w:w="236" w:type="dxa"/>
            <w:shd w:val="clear" w:color="auto" w:fill="auto"/>
          </w:tcPr>
          <w:p w14:paraId="64F03E93"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6F9D831D" w14:textId="77777777" w:rsidR="00EF5532" w:rsidRPr="005F70FB" w:rsidRDefault="00EF5532" w:rsidP="00A551BF">
            <w:pPr>
              <w:pStyle w:val="TableCell0-0115Break"/>
              <w:rPr>
                <w:rStyle w:val="ChItalBold"/>
              </w:rPr>
            </w:pPr>
            <w:r w:rsidRPr="005F70FB">
              <w:rPr>
                <w:rStyle w:val="ChItalBold"/>
              </w:rPr>
              <w:t>jemput</w:t>
            </w:r>
          </w:p>
        </w:tc>
        <w:tc>
          <w:tcPr>
            <w:tcW w:w="1418" w:type="dxa"/>
            <w:shd w:val="clear" w:color="auto" w:fill="auto"/>
          </w:tcPr>
          <w:p w14:paraId="08BBD717" w14:textId="77777777" w:rsidR="00EF5532" w:rsidRPr="005F70FB" w:rsidRDefault="00EF5532" w:rsidP="00A551BF">
            <w:pPr>
              <w:pStyle w:val="TableCell0-0115Break"/>
              <w:rPr>
                <w:rStyle w:val="ChCharisSIL"/>
              </w:rPr>
            </w:pPr>
            <w:r w:rsidRPr="005F70FB">
              <w:rPr>
                <w:rStyle w:val="ChCharisSIL"/>
              </w:rPr>
              <w:t>dʒɛ̞m.ˈpʊt</w:t>
            </w:r>
          </w:p>
        </w:tc>
        <w:tc>
          <w:tcPr>
            <w:tcW w:w="1361" w:type="dxa"/>
            <w:shd w:val="clear" w:color="auto" w:fill="auto"/>
          </w:tcPr>
          <w:p w14:paraId="29374208"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47ECFAFB" w14:textId="77777777" w:rsidR="00EF5532" w:rsidRPr="005F70FB" w:rsidRDefault="00EF5532" w:rsidP="00A551BF">
            <w:pPr>
              <w:pStyle w:val="TableCell0-0115Break"/>
            </w:pPr>
            <w:r w:rsidRPr="005F70FB">
              <w:t>pick up</w:t>
            </w:r>
          </w:p>
        </w:tc>
      </w:tr>
      <w:tr w:rsidR="00AC23C4" w:rsidRPr="005F70FB" w14:paraId="56A5EF59" w14:textId="77777777" w:rsidTr="00BC00CF">
        <w:tc>
          <w:tcPr>
            <w:tcW w:w="236" w:type="dxa"/>
            <w:shd w:val="clear" w:color="auto" w:fill="auto"/>
          </w:tcPr>
          <w:p w14:paraId="6F3BEB01"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68B3657E" w14:textId="77777777" w:rsidR="00EF5532" w:rsidRPr="005F70FB" w:rsidRDefault="00EF5532" w:rsidP="00A551BF">
            <w:pPr>
              <w:pStyle w:val="TableCell0-0115Break"/>
              <w:rPr>
                <w:rStyle w:val="ChItalBold"/>
              </w:rPr>
            </w:pPr>
            <w:r w:rsidRPr="005F70FB">
              <w:rPr>
                <w:rStyle w:val="ChItalBold"/>
              </w:rPr>
              <w:t>jemur</w:t>
            </w:r>
          </w:p>
        </w:tc>
        <w:tc>
          <w:tcPr>
            <w:tcW w:w="1418" w:type="dxa"/>
            <w:shd w:val="clear" w:color="auto" w:fill="auto"/>
          </w:tcPr>
          <w:p w14:paraId="454994C6" w14:textId="77777777" w:rsidR="00EF5532" w:rsidRPr="005F70FB" w:rsidRDefault="00EF5532" w:rsidP="00A551BF">
            <w:pPr>
              <w:pStyle w:val="TableCell0-0115Break"/>
              <w:rPr>
                <w:rStyle w:val="ChCharisSIL"/>
              </w:rPr>
            </w:pPr>
            <w:r w:rsidRPr="005F70FB">
              <w:rPr>
                <w:rStyle w:val="ChCharisSIL"/>
              </w:rPr>
              <w:t>dʒɛ.ˈmʊr</w:t>
            </w:r>
          </w:p>
        </w:tc>
        <w:tc>
          <w:tcPr>
            <w:tcW w:w="1361" w:type="dxa"/>
            <w:shd w:val="clear" w:color="auto" w:fill="auto"/>
          </w:tcPr>
          <w:p w14:paraId="32DD4F64"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6F3B7289" w14:textId="77777777" w:rsidR="00EF5532" w:rsidRPr="005F70FB" w:rsidRDefault="00EF5532" w:rsidP="00A551BF">
            <w:pPr>
              <w:pStyle w:val="TableCell0-0115Break"/>
            </w:pPr>
            <w:r w:rsidRPr="005F70FB">
              <w:t>dry in sun</w:t>
            </w:r>
          </w:p>
        </w:tc>
      </w:tr>
      <w:tr w:rsidR="00AC23C4" w:rsidRPr="005F70FB" w14:paraId="4528B428" w14:textId="77777777" w:rsidTr="00BC00CF">
        <w:tc>
          <w:tcPr>
            <w:tcW w:w="236" w:type="dxa"/>
            <w:shd w:val="clear" w:color="auto" w:fill="auto"/>
          </w:tcPr>
          <w:p w14:paraId="36DC13A8" w14:textId="77777777" w:rsidR="00EF5532" w:rsidRPr="005F70FB" w:rsidRDefault="00EF5532" w:rsidP="00A551BF">
            <w:pPr>
              <w:pStyle w:val="TableCell0-0115Break"/>
              <w:rPr>
                <w:rStyle w:val="ExampleSource"/>
              </w:rPr>
            </w:pPr>
          </w:p>
        </w:tc>
        <w:tc>
          <w:tcPr>
            <w:tcW w:w="1247" w:type="dxa"/>
            <w:shd w:val="clear" w:color="auto" w:fill="auto"/>
          </w:tcPr>
          <w:p w14:paraId="33EAE435" w14:textId="77777777" w:rsidR="00EF5532" w:rsidRPr="005F70FB" w:rsidRDefault="00EF5532" w:rsidP="00A551BF">
            <w:pPr>
              <w:pStyle w:val="TableCell0-0115Break"/>
              <w:rPr>
                <w:rStyle w:val="ChItalBold"/>
              </w:rPr>
            </w:pPr>
            <w:r w:rsidRPr="005F70FB">
              <w:rPr>
                <w:rStyle w:val="ChItalBold"/>
              </w:rPr>
              <w:t>jenggot</w:t>
            </w:r>
          </w:p>
        </w:tc>
        <w:tc>
          <w:tcPr>
            <w:tcW w:w="1418" w:type="dxa"/>
            <w:shd w:val="clear" w:color="auto" w:fill="auto"/>
          </w:tcPr>
          <w:p w14:paraId="5541865E" w14:textId="77777777" w:rsidR="00EF5532" w:rsidRPr="005F70FB" w:rsidRDefault="00EF5532" w:rsidP="00A551BF">
            <w:pPr>
              <w:pStyle w:val="TableCell0-0115Break"/>
              <w:rPr>
                <w:rStyle w:val="ChCharisSIL"/>
              </w:rPr>
            </w:pPr>
            <w:r w:rsidRPr="005F70FB">
              <w:rPr>
                <w:rStyle w:val="ChCharisSIL"/>
              </w:rPr>
              <w:t>ˈdʒɛ̞ŋ.gɔ̞t̚</w:t>
            </w:r>
          </w:p>
        </w:tc>
        <w:tc>
          <w:tcPr>
            <w:tcW w:w="1361" w:type="dxa"/>
            <w:shd w:val="clear" w:color="auto" w:fill="auto"/>
          </w:tcPr>
          <w:p w14:paraId="4DCC9811"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3CF2AECD" w14:textId="77777777" w:rsidR="00EF5532" w:rsidRPr="005F70FB" w:rsidRDefault="00EF5532" w:rsidP="00A551BF">
            <w:pPr>
              <w:pStyle w:val="TableCell0-0115Break"/>
            </w:pPr>
            <w:r w:rsidRPr="005F70FB">
              <w:t>beard</w:t>
            </w:r>
          </w:p>
        </w:tc>
      </w:tr>
      <w:tr w:rsidR="00AC23C4" w:rsidRPr="005F70FB" w14:paraId="0C576E41" w14:textId="77777777" w:rsidTr="00BC00CF">
        <w:tc>
          <w:tcPr>
            <w:tcW w:w="236" w:type="dxa"/>
            <w:shd w:val="clear" w:color="auto" w:fill="auto"/>
          </w:tcPr>
          <w:p w14:paraId="45943986" w14:textId="77777777" w:rsidR="00EF5532" w:rsidRPr="005F70FB" w:rsidRDefault="00EF5532" w:rsidP="00A551BF">
            <w:pPr>
              <w:pStyle w:val="TableCell0-0115Break"/>
              <w:rPr>
                <w:rStyle w:val="ExampleSource"/>
              </w:rPr>
            </w:pPr>
          </w:p>
        </w:tc>
        <w:tc>
          <w:tcPr>
            <w:tcW w:w="1247" w:type="dxa"/>
            <w:shd w:val="clear" w:color="auto" w:fill="auto"/>
          </w:tcPr>
          <w:p w14:paraId="626F9F19" w14:textId="77777777" w:rsidR="00EF5532" w:rsidRPr="005F70FB" w:rsidRDefault="00EF5532" w:rsidP="00A551BF">
            <w:pPr>
              <w:pStyle w:val="TableCell0-0115Break"/>
              <w:rPr>
                <w:rStyle w:val="ChItalBold"/>
              </w:rPr>
            </w:pPr>
            <w:r w:rsidRPr="005F70FB">
              <w:rPr>
                <w:rStyle w:val="ChItalBold"/>
              </w:rPr>
              <w:t>jengkel</w:t>
            </w:r>
          </w:p>
        </w:tc>
        <w:tc>
          <w:tcPr>
            <w:tcW w:w="1418" w:type="dxa"/>
            <w:shd w:val="clear" w:color="auto" w:fill="auto"/>
          </w:tcPr>
          <w:p w14:paraId="6F375E9E" w14:textId="77777777" w:rsidR="00EF5532" w:rsidRPr="005F70FB" w:rsidRDefault="00EF5532" w:rsidP="00A551BF">
            <w:pPr>
              <w:pStyle w:val="TableCell0-0115Break"/>
              <w:rPr>
                <w:rStyle w:val="ChCharisSIL"/>
              </w:rPr>
            </w:pPr>
            <w:r w:rsidRPr="005F70FB">
              <w:rPr>
                <w:rStyle w:val="ChCharisSIL"/>
              </w:rPr>
              <w:t>ˈdʒɛ̞ŋ.kɛ̞l</w:t>
            </w:r>
          </w:p>
        </w:tc>
        <w:tc>
          <w:tcPr>
            <w:tcW w:w="1361" w:type="dxa"/>
            <w:shd w:val="clear" w:color="auto" w:fill="auto"/>
          </w:tcPr>
          <w:p w14:paraId="3A35B9C0"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3A23D963" w14:textId="77777777" w:rsidR="00EF5532" w:rsidRPr="005F70FB" w:rsidRDefault="00EF5532" w:rsidP="00A551BF">
            <w:pPr>
              <w:pStyle w:val="TableCell0-0115Break"/>
            </w:pPr>
            <w:r w:rsidRPr="005F70FB">
              <w:t>annoy</w:t>
            </w:r>
          </w:p>
        </w:tc>
      </w:tr>
      <w:tr w:rsidR="00AC23C4" w:rsidRPr="005F70FB" w14:paraId="6BE671F2" w14:textId="77777777" w:rsidTr="00BC00CF">
        <w:tc>
          <w:tcPr>
            <w:tcW w:w="236" w:type="dxa"/>
            <w:shd w:val="clear" w:color="auto" w:fill="auto"/>
          </w:tcPr>
          <w:p w14:paraId="112D6B70"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167F6787" w14:textId="77777777" w:rsidR="00EF5532" w:rsidRPr="005F70FB" w:rsidRDefault="00EF5532" w:rsidP="00A551BF">
            <w:pPr>
              <w:pStyle w:val="TableCell0-0115Break"/>
              <w:rPr>
                <w:rStyle w:val="ChItalBold"/>
              </w:rPr>
            </w:pPr>
            <w:r w:rsidRPr="005F70FB">
              <w:rPr>
                <w:rStyle w:val="ChItalBold"/>
              </w:rPr>
              <w:t>jerat</w:t>
            </w:r>
          </w:p>
        </w:tc>
        <w:tc>
          <w:tcPr>
            <w:tcW w:w="1418" w:type="dxa"/>
            <w:shd w:val="clear" w:color="auto" w:fill="auto"/>
          </w:tcPr>
          <w:p w14:paraId="30B37698" w14:textId="77777777" w:rsidR="00EF5532" w:rsidRPr="005F70FB" w:rsidRDefault="00EF5532" w:rsidP="00A551BF">
            <w:pPr>
              <w:pStyle w:val="TableCell0-0115Break"/>
              <w:rPr>
                <w:rStyle w:val="ChCharisSIL"/>
              </w:rPr>
            </w:pPr>
            <w:r w:rsidRPr="005F70FB">
              <w:rPr>
                <w:rStyle w:val="ChCharisSIL"/>
              </w:rPr>
              <w:t>dʒɛ.ˈɾɐt̚</w:t>
            </w:r>
          </w:p>
        </w:tc>
        <w:tc>
          <w:tcPr>
            <w:tcW w:w="1361" w:type="dxa"/>
            <w:shd w:val="clear" w:color="auto" w:fill="auto"/>
          </w:tcPr>
          <w:p w14:paraId="6FD962CF"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1B084E2" w14:textId="77777777" w:rsidR="00EF5532" w:rsidRPr="005F70FB" w:rsidRDefault="00EF5532" w:rsidP="00A551BF">
            <w:pPr>
              <w:pStyle w:val="TableCell0-0115Break"/>
            </w:pPr>
            <w:r w:rsidRPr="005F70FB">
              <w:t>trap</w:t>
            </w:r>
          </w:p>
        </w:tc>
      </w:tr>
      <w:tr w:rsidR="00AC23C4" w:rsidRPr="005F70FB" w14:paraId="06C02F36" w14:textId="77777777" w:rsidTr="00BC00CF">
        <w:tc>
          <w:tcPr>
            <w:tcW w:w="236" w:type="dxa"/>
            <w:shd w:val="clear" w:color="auto" w:fill="auto"/>
          </w:tcPr>
          <w:p w14:paraId="02AE3254" w14:textId="77777777" w:rsidR="00EF5532" w:rsidRPr="005F70FB" w:rsidRDefault="00EF5532" w:rsidP="00A551BF">
            <w:pPr>
              <w:pStyle w:val="TableCell0-0115Break"/>
              <w:rPr>
                <w:rStyle w:val="ExampleSource"/>
              </w:rPr>
            </w:pPr>
          </w:p>
        </w:tc>
        <w:tc>
          <w:tcPr>
            <w:tcW w:w="1247" w:type="dxa"/>
            <w:shd w:val="clear" w:color="auto" w:fill="auto"/>
          </w:tcPr>
          <w:p w14:paraId="6FCD69CC" w14:textId="77777777" w:rsidR="00EF5532" w:rsidRPr="005F70FB" w:rsidRDefault="00EF5532" w:rsidP="00A551BF">
            <w:pPr>
              <w:pStyle w:val="TableCell0-0115Break"/>
              <w:rPr>
                <w:rStyle w:val="ChItalBold"/>
              </w:rPr>
            </w:pPr>
            <w:r w:rsidRPr="005F70FB">
              <w:rPr>
                <w:rStyle w:val="ChItalBold"/>
              </w:rPr>
              <w:t>jerawat</w:t>
            </w:r>
          </w:p>
        </w:tc>
        <w:tc>
          <w:tcPr>
            <w:tcW w:w="1418" w:type="dxa"/>
            <w:shd w:val="clear" w:color="auto" w:fill="auto"/>
          </w:tcPr>
          <w:p w14:paraId="3660BA89" w14:textId="77777777" w:rsidR="00EF5532" w:rsidRPr="005F70FB" w:rsidRDefault="00EF5532" w:rsidP="00A551BF">
            <w:pPr>
              <w:pStyle w:val="TableCell0-0115Break"/>
              <w:rPr>
                <w:rStyle w:val="ChCharisSIL"/>
              </w:rPr>
            </w:pPr>
            <w:r w:rsidRPr="005F70FB">
              <w:rPr>
                <w:rStyle w:val="ChCharisSIL"/>
              </w:rPr>
              <w:t>dʒɛ.ˈɾa.wɐt̚</w:t>
            </w:r>
          </w:p>
        </w:tc>
        <w:tc>
          <w:tcPr>
            <w:tcW w:w="1361" w:type="dxa"/>
            <w:shd w:val="clear" w:color="auto" w:fill="auto"/>
          </w:tcPr>
          <w:p w14:paraId="37E0FB41"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D13AC27" w14:textId="77777777" w:rsidR="00EF5532" w:rsidRPr="005F70FB" w:rsidRDefault="00EF5532" w:rsidP="00A551BF">
            <w:pPr>
              <w:pStyle w:val="TableCell0-0115Break"/>
            </w:pPr>
            <w:r w:rsidRPr="005F70FB">
              <w:t>acne</w:t>
            </w:r>
          </w:p>
        </w:tc>
      </w:tr>
      <w:tr w:rsidR="00AC23C4" w:rsidRPr="005F70FB" w14:paraId="2A4F28EA" w14:textId="77777777" w:rsidTr="00BC00CF">
        <w:tc>
          <w:tcPr>
            <w:tcW w:w="236" w:type="dxa"/>
            <w:shd w:val="clear" w:color="auto" w:fill="auto"/>
          </w:tcPr>
          <w:p w14:paraId="15DFD255" w14:textId="77777777" w:rsidR="00EF5532" w:rsidRPr="005F70FB" w:rsidRDefault="00EF5532" w:rsidP="00A551BF">
            <w:pPr>
              <w:pStyle w:val="TableCell0-0115Break"/>
              <w:rPr>
                <w:rStyle w:val="ExampleSource"/>
              </w:rPr>
            </w:pPr>
          </w:p>
        </w:tc>
        <w:tc>
          <w:tcPr>
            <w:tcW w:w="1247" w:type="dxa"/>
            <w:shd w:val="clear" w:color="auto" w:fill="auto"/>
          </w:tcPr>
          <w:p w14:paraId="4694C4B2" w14:textId="77777777" w:rsidR="00EF5532" w:rsidRPr="005F70FB" w:rsidRDefault="00EF5532" w:rsidP="00A551BF">
            <w:pPr>
              <w:pStyle w:val="TableCell0-0115Break"/>
              <w:rPr>
                <w:rStyle w:val="ChItalBold"/>
              </w:rPr>
            </w:pPr>
            <w:r w:rsidRPr="005F70FB">
              <w:rPr>
                <w:rStyle w:val="ChItalBold"/>
              </w:rPr>
              <w:t>jeruk</w:t>
            </w:r>
          </w:p>
        </w:tc>
        <w:tc>
          <w:tcPr>
            <w:tcW w:w="1418" w:type="dxa"/>
            <w:shd w:val="clear" w:color="auto" w:fill="auto"/>
          </w:tcPr>
          <w:p w14:paraId="544AB4E2" w14:textId="77777777" w:rsidR="00EF5532" w:rsidRPr="005F70FB" w:rsidRDefault="00EF5532" w:rsidP="00A551BF">
            <w:pPr>
              <w:pStyle w:val="TableCell0-0115Break"/>
              <w:rPr>
                <w:rStyle w:val="ChCharisSIL"/>
              </w:rPr>
            </w:pPr>
            <w:r w:rsidRPr="005F70FB">
              <w:rPr>
                <w:rStyle w:val="ChCharisSIL"/>
              </w:rPr>
              <w:t>ˈdʒɛ.ɾʊk̚</w:t>
            </w:r>
          </w:p>
        </w:tc>
        <w:tc>
          <w:tcPr>
            <w:tcW w:w="1361" w:type="dxa"/>
            <w:shd w:val="clear" w:color="auto" w:fill="auto"/>
          </w:tcPr>
          <w:p w14:paraId="510A223C"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CD0335D" w14:textId="77777777" w:rsidR="00EF5532" w:rsidRPr="005F70FB" w:rsidRDefault="00EF5532" w:rsidP="00A551BF">
            <w:pPr>
              <w:pStyle w:val="TableCell0-0115Break"/>
            </w:pPr>
            <w:r w:rsidRPr="005F70FB">
              <w:t>citrus fruit</w:t>
            </w:r>
          </w:p>
        </w:tc>
      </w:tr>
      <w:tr w:rsidR="00AC23C4" w:rsidRPr="005F70FB" w14:paraId="513E1602" w14:textId="77777777" w:rsidTr="00BC00CF">
        <w:tc>
          <w:tcPr>
            <w:tcW w:w="236" w:type="dxa"/>
            <w:shd w:val="clear" w:color="auto" w:fill="auto"/>
          </w:tcPr>
          <w:p w14:paraId="39E16057" w14:textId="77777777" w:rsidR="00EF5532" w:rsidRPr="005F70FB" w:rsidRDefault="00EF5532" w:rsidP="00A551BF">
            <w:pPr>
              <w:pStyle w:val="TableCell0-0115Break"/>
              <w:rPr>
                <w:rStyle w:val="ExampleSource"/>
              </w:rPr>
            </w:pPr>
          </w:p>
        </w:tc>
        <w:tc>
          <w:tcPr>
            <w:tcW w:w="1247" w:type="dxa"/>
            <w:shd w:val="clear" w:color="auto" w:fill="auto"/>
          </w:tcPr>
          <w:p w14:paraId="1639C073" w14:textId="77777777" w:rsidR="00EF5532" w:rsidRPr="005F70FB" w:rsidRDefault="00EF5532" w:rsidP="00A551BF">
            <w:pPr>
              <w:pStyle w:val="TableCell0-0115Break"/>
              <w:rPr>
                <w:rStyle w:val="ChItalBold"/>
              </w:rPr>
            </w:pPr>
            <w:r w:rsidRPr="005F70FB">
              <w:rPr>
                <w:rStyle w:val="ChItalBold"/>
              </w:rPr>
              <w:t>jintang</w:t>
            </w:r>
          </w:p>
        </w:tc>
        <w:tc>
          <w:tcPr>
            <w:tcW w:w="1418" w:type="dxa"/>
            <w:shd w:val="clear" w:color="auto" w:fill="auto"/>
          </w:tcPr>
          <w:p w14:paraId="4098C342" w14:textId="77777777" w:rsidR="00EF5532" w:rsidRPr="005F70FB" w:rsidRDefault="00EF5532" w:rsidP="00A551BF">
            <w:pPr>
              <w:pStyle w:val="TableCell0-0115Break"/>
              <w:rPr>
                <w:rStyle w:val="ChCharisSIL"/>
              </w:rPr>
            </w:pPr>
            <w:r w:rsidRPr="005F70FB">
              <w:rPr>
                <w:rStyle w:val="ChCharisSIL"/>
              </w:rPr>
              <w:t>ˈdʒɪn.tɐŋ</w:t>
            </w:r>
          </w:p>
        </w:tc>
        <w:tc>
          <w:tcPr>
            <w:tcW w:w="1361" w:type="dxa"/>
            <w:shd w:val="clear" w:color="auto" w:fill="auto"/>
          </w:tcPr>
          <w:p w14:paraId="3F879FC1"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510894B7" w14:textId="77777777" w:rsidR="00EF5532" w:rsidRPr="005F70FB" w:rsidRDefault="00EF5532" w:rsidP="00A551BF">
            <w:pPr>
              <w:pStyle w:val="TableCell0-0115Break"/>
            </w:pPr>
            <w:r w:rsidRPr="005F70FB">
              <w:t>caraway seed</w:t>
            </w:r>
          </w:p>
        </w:tc>
      </w:tr>
      <w:tr w:rsidR="00AC23C4" w:rsidRPr="005F70FB" w14:paraId="3883C259" w14:textId="77777777" w:rsidTr="00BC00CF">
        <w:tc>
          <w:tcPr>
            <w:tcW w:w="236" w:type="dxa"/>
            <w:shd w:val="clear" w:color="auto" w:fill="auto"/>
          </w:tcPr>
          <w:p w14:paraId="55DF2949" w14:textId="77777777" w:rsidR="00EF5532" w:rsidRPr="005F70FB" w:rsidRDefault="00EF5532" w:rsidP="00A551BF">
            <w:pPr>
              <w:pStyle w:val="TableCell0-0115Break"/>
              <w:rPr>
                <w:rStyle w:val="ExampleSource"/>
              </w:rPr>
            </w:pPr>
          </w:p>
        </w:tc>
        <w:tc>
          <w:tcPr>
            <w:tcW w:w="1247" w:type="dxa"/>
            <w:shd w:val="clear" w:color="auto" w:fill="auto"/>
          </w:tcPr>
          <w:p w14:paraId="6D3FB833" w14:textId="77777777" w:rsidR="00EF5532" w:rsidRPr="005F70FB" w:rsidRDefault="00EF5532" w:rsidP="00A551BF">
            <w:pPr>
              <w:pStyle w:val="TableCell0-0115Break"/>
              <w:rPr>
                <w:rStyle w:val="ChItalBold"/>
              </w:rPr>
            </w:pPr>
            <w:r w:rsidRPr="005F70FB">
              <w:rPr>
                <w:rStyle w:val="ChItalBold"/>
              </w:rPr>
              <w:t>jual</w:t>
            </w:r>
          </w:p>
        </w:tc>
        <w:tc>
          <w:tcPr>
            <w:tcW w:w="1418" w:type="dxa"/>
            <w:shd w:val="clear" w:color="auto" w:fill="auto"/>
          </w:tcPr>
          <w:p w14:paraId="408A5ED5" w14:textId="77777777" w:rsidR="00EF5532" w:rsidRPr="005F70FB" w:rsidRDefault="00EF5532" w:rsidP="00A551BF">
            <w:pPr>
              <w:pStyle w:val="TableCell0-0115Break"/>
              <w:rPr>
                <w:rStyle w:val="ChCharisSIL"/>
              </w:rPr>
            </w:pPr>
            <w:r w:rsidRPr="005F70FB">
              <w:rPr>
                <w:rStyle w:val="ChCharisSIL"/>
              </w:rPr>
              <w:t>ˈdʒu.ɐl</w:t>
            </w:r>
          </w:p>
        </w:tc>
        <w:tc>
          <w:tcPr>
            <w:tcW w:w="1361" w:type="dxa"/>
            <w:shd w:val="clear" w:color="auto" w:fill="auto"/>
          </w:tcPr>
          <w:p w14:paraId="1764F736"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176C8054" w14:textId="77777777" w:rsidR="00EF5532" w:rsidRPr="005F70FB" w:rsidRDefault="00EF5532" w:rsidP="00A551BF">
            <w:pPr>
              <w:pStyle w:val="TableCell0-0115Break"/>
            </w:pPr>
            <w:r w:rsidRPr="005F70FB">
              <w:t>sell</w:t>
            </w:r>
          </w:p>
        </w:tc>
      </w:tr>
      <w:tr w:rsidR="00AC23C4" w:rsidRPr="005F70FB" w14:paraId="1384722B" w14:textId="77777777" w:rsidTr="00BC00CF">
        <w:tc>
          <w:tcPr>
            <w:tcW w:w="236" w:type="dxa"/>
            <w:shd w:val="clear" w:color="auto" w:fill="auto"/>
          </w:tcPr>
          <w:p w14:paraId="31C3B423" w14:textId="77777777" w:rsidR="00EF5532" w:rsidRPr="005F70FB" w:rsidRDefault="00EF5532" w:rsidP="00A551BF">
            <w:pPr>
              <w:pStyle w:val="TableCell0-0115Break"/>
              <w:rPr>
                <w:rStyle w:val="ExampleSource"/>
              </w:rPr>
            </w:pPr>
          </w:p>
        </w:tc>
        <w:tc>
          <w:tcPr>
            <w:tcW w:w="1247" w:type="dxa"/>
            <w:shd w:val="clear" w:color="auto" w:fill="auto"/>
          </w:tcPr>
          <w:p w14:paraId="3BE27A75" w14:textId="77777777" w:rsidR="00EF5532" w:rsidRPr="005F70FB" w:rsidRDefault="00EF5532" w:rsidP="00A551BF">
            <w:pPr>
              <w:pStyle w:val="TableCell0-0115Break"/>
              <w:rPr>
                <w:rStyle w:val="ChItalBold"/>
              </w:rPr>
            </w:pPr>
            <w:r w:rsidRPr="005F70FB">
              <w:rPr>
                <w:rStyle w:val="ChItalBold"/>
              </w:rPr>
              <w:t>juara</w:t>
            </w:r>
          </w:p>
        </w:tc>
        <w:tc>
          <w:tcPr>
            <w:tcW w:w="1418" w:type="dxa"/>
            <w:shd w:val="clear" w:color="auto" w:fill="auto"/>
          </w:tcPr>
          <w:p w14:paraId="7A80A8E0" w14:textId="77777777" w:rsidR="00EF5532" w:rsidRPr="005F70FB" w:rsidRDefault="00EF5532" w:rsidP="00A551BF">
            <w:pPr>
              <w:pStyle w:val="TableCell0-0115Break"/>
              <w:rPr>
                <w:rStyle w:val="ChCharisSIL"/>
              </w:rPr>
            </w:pPr>
            <w:r w:rsidRPr="005F70FB">
              <w:rPr>
                <w:rStyle w:val="ChCharisSIL"/>
              </w:rPr>
              <w:t>dʒu.ˈa.ɾa</w:t>
            </w:r>
          </w:p>
        </w:tc>
        <w:tc>
          <w:tcPr>
            <w:tcW w:w="1361" w:type="dxa"/>
            <w:shd w:val="clear" w:color="auto" w:fill="auto"/>
          </w:tcPr>
          <w:p w14:paraId="34DB996E"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799D4C5" w14:textId="77777777" w:rsidR="00EF5532" w:rsidRPr="005F70FB" w:rsidRDefault="00EF5532" w:rsidP="00A551BF">
            <w:pPr>
              <w:pStyle w:val="TableCell0-0115Break"/>
            </w:pPr>
            <w:r w:rsidRPr="005F70FB">
              <w:t>champion</w:t>
            </w:r>
          </w:p>
        </w:tc>
      </w:tr>
      <w:tr w:rsidR="00AC23C4" w:rsidRPr="005F70FB" w14:paraId="4ECE6597" w14:textId="77777777" w:rsidTr="00BC00CF">
        <w:tc>
          <w:tcPr>
            <w:tcW w:w="236" w:type="dxa"/>
            <w:shd w:val="clear" w:color="auto" w:fill="auto"/>
          </w:tcPr>
          <w:p w14:paraId="5B1CA4F9" w14:textId="77777777" w:rsidR="00EF5532" w:rsidRPr="005F70FB" w:rsidRDefault="00EF5532" w:rsidP="00A551BF">
            <w:pPr>
              <w:pStyle w:val="TableCell0-0115Break"/>
              <w:rPr>
                <w:rStyle w:val="ExampleSource"/>
              </w:rPr>
            </w:pPr>
          </w:p>
        </w:tc>
        <w:tc>
          <w:tcPr>
            <w:tcW w:w="1247" w:type="dxa"/>
            <w:shd w:val="clear" w:color="auto" w:fill="auto"/>
          </w:tcPr>
          <w:p w14:paraId="74F1DDFD" w14:textId="77777777" w:rsidR="00EF5532" w:rsidRPr="005F70FB" w:rsidRDefault="00EF5532" w:rsidP="00A551BF">
            <w:pPr>
              <w:pStyle w:val="TableCell0-0115Break"/>
              <w:rPr>
                <w:rStyle w:val="ChItalBold"/>
              </w:rPr>
            </w:pPr>
            <w:r w:rsidRPr="005F70FB">
              <w:rPr>
                <w:rStyle w:val="ChItalBold"/>
              </w:rPr>
              <w:t>jubi</w:t>
            </w:r>
          </w:p>
        </w:tc>
        <w:tc>
          <w:tcPr>
            <w:tcW w:w="1418" w:type="dxa"/>
            <w:shd w:val="clear" w:color="auto" w:fill="auto"/>
          </w:tcPr>
          <w:p w14:paraId="7DDE2493" w14:textId="77777777" w:rsidR="00EF5532" w:rsidRPr="005F70FB" w:rsidRDefault="00EF5532" w:rsidP="00A551BF">
            <w:pPr>
              <w:pStyle w:val="TableCell0-0115Break"/>
              <w:rPr>
                <w:rStyle w:val="ChCharisSIL"/>
              </w:rPr>
            </w:pPr>
            <w:r w:rsidRPr="005F70FB">
              <w:rPr>
                <w:rStyle w:val="ChCharisSIL"/>
              </w:rPr>
              <w:t>ˈdʒu.bi</w:t>
            </w:r>
          </w:p>
        </w:tc>
        <w:tc>
          <w:tcPr>
            <w:tcW w:w="1361" w:type="dxa"/>
            <w:shd w:val="clear" w:color="auto" w:fill="auto"/>
          </w:tcPr>
          <w:p w14:paraId="4E2E0A5F" w14:textId="77777777" w:rsidR="00EF5532" w:rsidRPr="005F70FB" w:rsidRDefault="00EF5532" w:rsidP="00A551BF">
            <w:pPr>
              <w:pStyle w:val="TableCell0-0115Break"/>
              <w:rPr>
                <w:rStyle w:val="ChSmallCaps"/>
              </w:rPr>
            </w:pPr>
            <w:r w:rsidRPr="005F70FB">
              <w:rPr>
                <w:rStyle w:val="ChSmallCaps"/>
              </w:rPr>
              <w:t>n/v.bi</w:t>
            </w:r>
          </w:p>
        </w:tc>
        <w:tc>
          <w:tcPr>
            <w:tcW w:w="2438" w:type="dxa"/>
            <w:shd w:val="clear" w:color="auto" w:fill="auto"/>
          </w:tcPr>
          <w:p w14:paraId="5750B8CD" w14:textId="77777777" w:rsidR="00EF5532" w:rsidRPr="005F70FB" w:rsidRDefault="00EF5532" w:rsidP="00A551BF">
            <w:pPr>
              <w:pStyle w:val="TableCell0-0115Break"/>
            </w:pPr>
            <w:r w:rsidRPr="005F70FB">
              <w:t>bow and arrow / bow shoot</w:t>
            </w:r>
          </w:p>
        </w:tc>
      </w:tr>
      <w:tr w:rsidR="00AC23C4" w:rsidRPr="005F70FB" w14:paraId="45D12054" w14:textId="77777777" w:rsidTr="00BC00CF">
        <w:tc>
          <w:tcPr>
            <w:tcW w:w="236" w:type="dxa"/>
            <w:shd w:val="clear" w:color="auto" w:fill="auto"/>
          </w:tcPr>
          <w:p w14:paraId="5F1C38E1" w14:textId="77777777" w:rsidR="00EF5532" w:rsidRPr="005F70FB" w:rsidRDefault="00EF5532" w:rsidP="00A551BF">
            <w:pPr>
              <w:pStyle w:val="TableCell0-0115Break"/>
              <w:rPr>
                <w:rStyle w:val="ExampleSource"/>
              </w:rPr>
            </w:pPr>
          </w:p>
        </w:tc>
        <w:tc>
          <w:tcPr>
            <w:tcW w:w="1247" w:type="dxa"/>
            <w:shd w:val="clear" w:color="auto" w:fill="auto"/>
          </w:tcPr>
          <w:p w14:paraId="58BF0693" w14:textId="77777777" w:rsidR="00EF5532" w:rsidRPr="005F70FB" w:rsidRDefault="00EF5532" w:rsidP="00A551BF">
            <w:pPr>
              <w:pStyle w:val="TableCell0-0115Break"/>
              <w:rPr>
                <w:rStyle w:val="ChItalBold"/>
              </w:rPr>
            </w:pPr>
            <w:r w:rsidRPr="005F70FB">
              <w:rPr>
                <w:rStyle w:val="ChItalBold"/>
              </w:rPr>
              <w:t>juga</w:t>
            </w:r>
          </w:p>
        </w:tc>
        <w:tc>
          <w:tcPr>
            <w:tcW w:w="1418" w:type="dxa"/>
            <w:shd w:val="clear" w:color="auto" w:fill="auto"/>
          </w:tcPr>
          <w:p w14:paraId="336C1264" w14:textId="77777777" w:rsidR="00EF5532" w:rsidRPr="005F70FB" w:rsidRDefault="00EF5532" w:rsidP="00A551BF">
            <w:pPr>
              <w:pStyle w:val="TableCell0-0115Break"/>
              <w:rPr>
                <w:rStyle w:val="ChCharisSIL"/>
              </w:rPr>
            </w:pPr>
            <w:r w:rsidRPr="005F70FB">
              <w:rPr>
                <w:rStyle w:val="ChCharisSIL"/>
              </w:rPr>
              <w:t>ˈdʒu.ga</w:t>
            </w:r>
          </w:p>
        </w:tc>
        <w:tc>
          <w:tcPr>
            <w:tcW w:w="1361" w:type="dxa"/>
            <w:shd w:val="clear" w:color="auto" w:fill="auto"/>
          </w:tcPr>
          <w:p w14:paraId="540A49C3" w14:textId="77777777" w:rsidR="00EF5532" w:rsidRPr="005F70FB" w:rsidRDefault="00EF5532" w:rsidP="00A551BF">
            <w:pPr>
              <w:pStyle w:val="TableCell0-0115Break"/>
              <w:rPr>
                <w:rStyle w:val="ChSmallCaps"/>
              </w:rPr>
            </w:pPr>
            <w:r w:rsidRPr="005F70FB">
              <w:rPr>
                <w:rStyle w:val="ChSmallCaps"/>
              </w:rPr>
              <w:t>adv</w:t>
            </w:r>
          </w:p>
        </w:tc>
        <w:tc>
          <w:tcPr>
            <w:tcW w:w="2438" w:type="dxa"/>
            <w:shd w:val="clear" w:color="auto" w:fill="auto"/>
          </w:tcPr>
          <w:p w14:paraId="29BCA9F7" w14:textId="77777777" w:rsidR="00EF5532" w:rsidRPr="005F70FB" w:rsidRDefault="00EF5532" w:rsidP="00A551BF">
            <w:pPr>
              <w:pStyle w:val="TableCell0-0115Break"/>
            </w:pPr>
            <w:r w:rsidRPr="005F70FB">
              <w:t>also</w:t>
            </w:r>
          </w:p>
        </w:tc>
      </w:tr>
      <w:tr w:rsidR="00AC23C4" w:rsidRPr="005F70FB" w14:paraId="7799355A" w14:textId="77777777" w:rsidTr="00BC00CF">
        <w:tc>
          <w:tcPr>
            <w:tcW w:w="236" w:type="dxa"/>
            <w:shd w:val="clear" w:color="auto" w:fill="auto"/>
          </w:tcPr>
          <w:p w14:paraId="02D207D1" w14:textId="77777777" w:rsidR="00EF5532" w:rsidRPr="005F70FB" w:rsidRDefault="00EF5532" w:rsidP="00A551BF">
            <w:pPr>
              <w:pStyle w:val="TableCell0-0115Break"/>
              <w:rPr>
                <w:rStyle w:val="ExampleSource"/>
              </w:rPr>
            </w:pPr>
          </w:p>
        </w:tc>
        <w:tc>
          <w:tcPr>
            <w:tcW w:w="1247" w:type="dxa"/>
            <w:shd w:val="clear" w:color="auto" w:fill="auto"/>
          </w:tcPr>
          <w:p w14:paraId="4E829379" w14:textId="77777777" w:rsidR="00EF5532" w:rsidRPr="005F70FB" w:rsidRDefault="00EF5532" w:rsidP="00A551BF">
            <w:pPr>
              <w:pStyle w:val="TableCell0-0115Break"/>
              <w:rPr>
                <w:rStyle w:val="ChItalBold"/>
              </w:rPr>
            </w:pPr>
            <w:r w:rsidRPr="005F70FB">
              <w:rPr>
                <w:rStyle w:val="ChItalBold"/>
              </w:rPr>
              <w:t>jujur</w:t>
            </w:r>
          </w:p>
        </w:tc>
        <w:tc>
          <w:tcPr>
            <w:tcW w:w="1418" w:type="dxa"/>
            <w:shd w:val="clear" w:color="auto" w:fill="auto"/>
          </w:tcPr>
          <w:p w14:paraId="02606BCB" w14:textId="77777777" w:rsidR="00EF5532" w:rsidRPr="005F70FB" w:rsidRDefault="00EF5532" w:rsidP="00A551BF">
            <w:pPr>
              <w:pStyle w:val="TableCell0-0115Break"/>
              <w:rPr>
                <w:rStyle w:val="ChCharisSIL"/>
              </w:rPr>
            </w:pPr>
            <w:r w:rsidRPr="005F70FB">
              <w:rPr>
                <w:rStyle w:val="ChCharisSIL"/>
              </w:rPr>
              <w:t>ˈdʒu.dʒʊr</w:t>
            </w:r>
          </w:p>
        </w:tc>
        <w:tc>
          <w:tcPr>
            <w:tcW w:w="1361" w:type="dxa"/>
            <w:shd w:val="clear" w:color="auto" w:fill="auto"/>
          </w:tcPr>
          <w:p w14:paraId="48140544"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431AD63A" w14:textId="77777777" w:rsidR="00EF5532" w:rsidRPr="005F70FB" w:rsidRDefault="00EF5532" w:rsidP="00A551BF">
            <w:pPr>
              <w:pStyle w:val="TableCell0-0115Break"/>
            </w:pPr>
            <w:r w:rsidRPr="005F70FB">
              <w:t>be honest</w:t>
            </w:r>
          </w:p>
        </w:tc>
      </w:tr>
      <w:tr w:rsidR="00AC23C4" w:rsidRPr="005F70FB" w14:paraId="7C8E660D" w14:textId="77777777" w:rsidTr="00BC00CF">
        <w:tc>
          <w:tcPr>
            <w:tcW w:w="236" w:type="dxa"/>
            <w:shd w:val="clear" w:color="auto" w:fill="auto"/>
          </w:tcPr>
          <w:p w14:paraId="4BA0A612" w14:textId="77777777" w:rsidR="00EF5532" w:rsidRPr="005F70FB" w:rsidRDefault="00EF5532" w:rsidP="00A551BF">
            <w:pPr>
              <w:pStyle w:val="TableCell0-0115Break"/>
              <w:rPr>
                <w:rStyle w:val="ExampleSource"/>
              </w:rPr>
            </w:pPr>
          </w:p>
        </w:tc>
        <w:tc>
          <w:tcPr>
            <w:tcW w:w="1247" w:type="dxa"/>
            <w:shd w:val="clear" w:color="auto" w:fill="auto"/>
          </w:tcPr>
          <w:p w14:paraId="6D0FDB6D" w14:textId="77777777" w:rsidR="00EF5532" w:rsidRPr="005F70FB" w:rsidRDefault="00EF5532" w:rsidP="00A551BF">
            <w:pPr>
              <w:pStyle w:val="TableCell0-0115Break"/>
              <w:rPr>
                <w:rStyle w:val="ChItalBold"/>
              </w:rPr>
            </w:pPr>
            <w:r w:rsidRPr="005F70FB">
              <w:rPr>
                <w:rStyle w:val="ChItalBold"/>
              </w:rPr>
              <w:t>jungkir</w:t>
            </w:r>
          </w:p>
        </w:tc>
        <w:tc>
          <w:tcPr>
            <w:tcW w:w="1418" w:type="dxa"/>
            <w:shd w:val="clear" w:color="auto" w:fill="auto"/>
          </w:tcPr>
          <w:p w14:paraId="1461CB1A" w14:textId="77777777" w:rsidR="00EF5532" w:rsidRPr="005F70FB" w:rsidRDefault="00EF5532" w:rsidP="00A551BF">
            <w:pPr>
              <w:pStyle w:val="TableCell0-0115Break"/>
              <w:rPr>
                <w:rStyle w:val="ChCharisSIL"/>
              </w:rPr>
            </w:pPr>
            <w:r w:rsidRPr="005F70FB">
              <w:rPr>
                <w:rStyle w:val="ChCharisSIL"/>
              </w:rPr>
              <w:t>ˈdʒʊŋ.kɪr</w:t>
            </w:r>
          </w:p>
        </w:tc>
        <w:tc>
          <w:tcPr>
            <w:tcW w:w="1361" w:type="dxa"/>
            <w:shd w:val="clear" w:color="auto" w:fill="auto"/>
          </w:tcPr>
          <w:p w14:paraId="06B96A82"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1237AA56" w14:textId="77777777" w:rsidR="00EF5532" w:rsidRPr="005F70FB" w:rsidRDefault="00EF5532" w:rsidP="00A551BF">
            <w:pPr>
              <w:pStyle w:val="TableCell0-0115Break"/>
            </w:pPr>
            <w:r w:rsidRPr="005F70FB">
              <w:t>flip over</w:t>
            </w:r>
          </w:p>
        </w:tc>
      </w:tr>
      <w:tr w:rsidR="00AC23C4" w:rsidRPr="005F70FB" w14:paraId="4D211DE9" w14:textId="77777777" w:rsidTr="00BC00CF">
        <w:tc>
          <w:tcPr>
            <w:tcW w:w="236" w:type="dxa"/>
            <w:shd w:val="clear" w:color="auto" w:fill="auto"/>
          </w:tcPr>
          <w:p w14:paraId="7DEE057E" w14:textId="77777777" w:rsidR="00EF5532" w:rsidRPr="005F70FB" w:rsidRDefault="00EF5532" w:rsidP="00A551BF">
            <w:pPr>
              <w:pStyle w:val="TableCell0-0115Break"/>
              <w:rPr>
                <w:rStyle w:val="ExampleSource"/>
              </w:rPr>
            </w:pPr>
          </w:p>
        </w:tc>
        <w:tc>
          <w:tcPr>
            <w:tcW w:w="1247" w:type="dxa"/>
            <w:shd w:val="clear" w:color="auto" w:fill="auto"/>
          </w:tcPr>
          <w:p w14:paraId="2F55ADE2" w14:textId="77777777" w:rsidR="00EF5532" w:rsidRPr="005F70FB" w:rsidRDefault="00EF5532" w:rsidP="00A551BF">
            <w:pPr>
              <w:pStyle w:val="TableCell0-0115Break"/>
              <w:rPr>
                <w:rStyle w:val="ChItalBold"/>
              </w:rPr>
            </w:pPr>
            <w:r w:rsidRPr="005F70FB">
              <w:rPr>
                <w:rStyle w:val="ChItalBold"/>
              </w:rPr>
              <w:t>jurang</w:t>
            </w:r>
          </w:p>
        </w:tc>
        <w:tc>
          <w:tcPr>
            <w:tcW w:w="1418" w:type="dxa"/>
            <w:shd w:val="clear" w:color="auto" w:fill="auto"/>
          </w:tcPr>
          <w:p w14:paraId="04FC7B5D" w14:textId="77777777" w:rsidR="00EF5532" w:rsidRPr="005F70FB" w:rsidRDefault="00EF5532" w:rsidP="00A551BF">
            <w:pPr>
              <w:pStyle w:val="TableCell0-0115Break"/>
              <w:rPr>
                <w:rStyle w:val="ChCharisSIL"/>
              </w:rPr>
            </w:pPr>
            <w:r w:rsidRPr="005F70FB">
              <w:rPr>
                <w:rStyle w:val="ChCharisSIL"/>
              </w:rPr>
              <w:t>ˈdʒu.ɾɐn</w:t>
            </w:r>
          </w:p>
        </w:tc>
        <w:tc>
          <w:tcPr>
            <w:tcW w:w="1361" w:type="dxa"/>
            <w:shd w:val="clear" w:color="auto" w:fill="auto"/>
          </w:tcPr>
          <w:p w14:paraId="65156477"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0BC2697" w14:textId="77777777" w:rsidR="00EF5532" w:rsidRPr="005F70FB" w:rsidRDefault="00EF5532" w:rsidP="00A551BF">
            <w:pPr>
              <w:pStyle w:val="TableCell0-0115Break"/>
            </w:pPr>
            <w:r w:rsidRPr="005F70FB">
              <w:t>steep decline</w:t>
            </w:r>
          </w:p>
        </w:tc>
      </w:tr>
      <w:tr w:rsidR="00AC23C4" w:rsidRPr="005F70FB" w14:paraId="4A75E0E4" w14:textId="77777777" w:rsidTr="00BC00CF">
        <w:tc>
          <w:tcPr>
            <w:tcW w:w="236" w:type="dxa"/>
            <w:shd w:val="clear" w:color="auto" w:fill="auto"/>
          </w:tcPr>
          <w:p w14:paraId="0A855030" w14:textId="77777777" w:rsidR="00EF5532" w:rsidRPr="005F70FB" w:rsidRDefault="00EF5532" w:rsidP="000F4F82">
            <w:pPr>
              <w:pStyle w:val="TableCell0-2115ptBreak"/>
              <w:rPr>
                <w:rStyle w:val="ExampleSource"/>
              </w:rPr>
            </w:pPr>
          </w:p>
        </w:tc>
        <w:tc>
          <w:tcPr>
            <w:tcW w:w="1247" w:type="dxa"/>
            <w:shd w:val="clear" w:color="auto" w:fill="auto"/>
          </w:tcPr>
          <w:p w14:paraId="3761E687" w14:textId="77777777" w:rsidR="00EF5532" w:rsidRPr="005F70FB" w:rsidRDefault="00EF5532" w:rsidP="000F4F82">
            <w:pPr>
              <w:pStyle w:val="TableCell0-2115ptBreak"/>
              <w:rPr>
                <w:rStyle w:val="ChItalBold"/>
              </w:rPr>
            </w:pPr>
            <w:r w:rsidRPr="005F70FB">
              <w:rPr>
                <w:rStyle w:val="ChItalBold"/>
              </w:rPr>
              <w:t>jurus</w:t>
            </w:r>
          </w:p>
        </w:tc>
        <w:tc>
          <w:tcPr>
            <w:tcW w:w="1418" w:type="dxa"/>
            <w:shd w:val="clear" w:color="auto" w:fill="auto"/>
          </w:tcPr>
          <w:p w14:paraId="41D59F83" w14:textId="77777777" w:rsidR="00EF5532" w:rsidRPr="005F70FB" w:rsidRDefault="00EF5532" w:rsidP="000F4F82">
            <w:pPr>
              <w:pStyle w:val="TableCell0-2115ptBreak"/>
              <w:rPr>
                <w:rStyle w:val="ChCharisSIL"/>
              </w:rPr>
            </w:pPr>
            <w:r w:rsidRPr="005F70FB">
              <w:rPr>
                <w:rStyle w:val="ChCharisSIL"/>
              </w:rPr>
              <w:t>ˈdʒu.ɾʊs</w:t>
            </w:r>
          </w:p>
        </w:tc>
        <w:tc>
          <w:tcPr>
            <w:tcW w:w="1361" w:type="dxa"/>
            <w:shd w:val="clear" w:color="auto" w:fill="auto"/>
          </w:tcPr>
          <w:p w14:paraId="3B552F98" w14:textId="77777777" w:rsidR="00EF5532" w:rsidRPr="005F70FB" w:rsidRDefault="00EF5532" w:rsidP="000F4F82">
            <w:pPr>
              <w:pStyle w:val="TableCell0-2115ptBreak"/>
              <w:rPr>
                <w:rStyle w:val="ChSmallCaps"/>
              </w:rPr>
            </w:pPr>
            <w:r w:rsidRPr="005F70FB">
              <w:rPr>
                <w:rStyle w:val="ChSmallCaps"/>
              </w:rPr>
              <w:t>n</w:t>
            </w:r>
          </w:p>
        </w:tc>
        <w:tc>
          <w:tcPr>
            <w:tcW w:w="2438" w:type="dxa"/>
            <w:shd w:val="clear" w:color="auto" w:fill="auto"/>
          </w:tcPr>
          <w:p w14:paraId="4E0FAD3D" w14:textId="77777777" w:rsidR="00EF5532" w:rsidRPr="005F70FB" w:rsidRDefault="00EF5532" w:rsidP="000F4F82">
            <w:pPr>
              <w:pStyle w:val="TableCell0-2115ptBreak"/>
            </w:pPr>
            <w:r w:rsidRPr="005F70FB">
              <w:t>steps</w:t>
            </w:r>
          </w:p>
        </w:tc>
      </w:tr>
      <w:tr w:rsidR="00AC23C4" w:rsidRPr="005F70FB" w14:paraId="59B81BA2" w14:textId="77777777" w:rsidTr="00BC00CF">
        <w:tc>
          <w:tcPr>
            <w:tcW w:w="236" w:type="dxa"/>
            <w:shd w:val="clear" w:color="auto" w:fill="auto"/>
          </w:tcPr>
          <w:p w14:paraId="27415B9A" w14:textId="77777777" w:rsidR="00EF5532" w:rsidRPr="005F70FB" w:rsidRDefault="00EF5532" w:rsidP="000F4F82">
            <w:pPr>
              <w:pStyle w:val="TableCell5-2"/>
              <w:rPr>
                <w:rStyle w:val="ExampleSource"/>
              </w:rPr>
            </w:pPr>
          </w:p>
        </w:tc>
        <w:tc>
          <w:tcPr>
            <w:tcW w:w="1247" w:type="dxa"/>
            <w:shd w:val="clear" w:color="auto" w:fill="auto"/>
          </w:tcPr>
          <w:p w14:paraId="1163F572" w14:textId="77777777" w:rsidR="00EF5532" w:rsidRPr="005F70FB" w:rsidRDefault="00EF5532" w:rsidP="000F4F82">
            <w:pPr>
              <w:pStyle w:val="TableCell2-2"/>
              <w:rPr>
                <w:rStyle w:val="ChBold"/>
              </w:rPr>
            </w:pPr>
            <w:r w:rsidRPr="005F70FB">
              <w:rPr>
                <w:rStyle w:val="ChBold"/>
              </w:rPr>
              <w:t>K</w:t>
            </w:r>
          </w:p>
        </w:tc>
        <w:tc>
          <w:tcPr>
            <w:tcW w:w="1418" w:type="dxa"/>
            <w:shd w:val="clear" w:color="auto" w:fill="auto"/>
          </w:tcPr>
          <w:p w14:paraId="42CBC95E" w14:textId="77777777" w:rsidR="00EF5532" w:rsidRPr="005F70FB" w:rsidRDefault="00EF5532" w:rsidP="000F4F82">
            <w:pPr>
              <w:pStyle w:val="TableCell2-2"/>
            </w:pPr>
          </w:p>
        </w:tc>
        <w:tc>
          <w:tcPr>
            <w:tcW w:w="1361" w:type="dxa"/>
            <w:shd w:val="clear" w:color="auto" w:fill="auto"/>
          </w:tcPr>
          <w:p w14:paraId="1EF8E268" w14:textId="77777777" w:rsidR="00EF5532" w:rsidRPr="005F70FB" w:rsidRDefault="00EF5532" w:rsidP="000F4F82">
            <w:pPr>
              <w:pStyle w:val="TableCell2-2"/>
            </w:pPr>
          </w:p>
        </w:tc>
        <w:tc>
          <w:tcPr>
            <w:tcW w:w="2438" w:type="dxa"/>
            <w:shd w:val="clear" w:color="auto" w:fill="auto"/>
          </w:tcPr>
          <w:p w14:paraId="4D127FA8" w14:textId="77777777" w:rsidR="00EF5532" w:rsidRPr="005F70FB" w:rsidRDefault="00EF5532" w:rsidP="000F4F82">
            <w:pPr>
              <w:pStyle w:val="TableCell2-2"/>
            </w:pPr>
          </w:p>
        </w:tc>
      </w:tr>
      <w:tr w:rsidR="00AC23C4" w:rsidRPr="005F70FB" w14:paraId="08D86555" w14:textId="77777777" w:rsidTr="00BC00CF">
        <w:tc>
          <w:tcPr>
            <w:tcW w:w="236" w:type="dxa"/>
            <w:shd w:val="clear" w:color="auto" w:fill="auto"/>
          </w:tcPr>
          <w:p w14:paraId="0708FA42" w14:textId="77777777" w:rsidR="00EF5532" w:rsidRPr="005F70FB" w:rsidRDefault="00EF5532" w:rsidP="00A551BF">
            <w:pPr>
              <w:pStyle w:val="TableCell0-0115Break"/>
              <w:rPr>
                <w:rStyle w:val="ExampleSource"/>
              </w:rPr>
            </w:pPr>
          </w:p>
        </w:tc>
        <w:tc>
          <w:tcPr>
            <w:tcW w:w="1247" w:type="dxa"/>
            <w:shd w:val="clear" w:color="auto" w:fill="auto"/>
          </w:tcPr>
          <w:p w14:paraId="7E7578BC" w14:textId="77777777" w:rsidR="00EF5532" w:rsidRPr="005F70FB" w:rsidRDefault="00EF5532" w:rsidP="00A551BF">
            <w:pPr>
              <w:pStyle w:val="TableCell0-0115Break"/>
              <w:rPr>
                <w:rStyle w:val="ChItalBold"/>
              </w:rPr>
            </w:pPr>
            <w:r w:rsidRPr="005F70FB">
              <w:rPr>
                <w:rStyle w:val="ChItalBold"/>
              </w:rPr>
              <w:t>ka</w:t>
            </w:r>
          </w:p>
        </w:tc>
        <w:tc>
          <w:tcPr>
            <w:tcW w:w="1418" w:type="dxa"/>
            <w:shd w:val="clear" w:color="auto" w:fill="auto"/>
          </w:tcPr>
          <w:p w14:paraId="7BA5BE6D" w14:textId="77777777" w:rsidR="00EF5532" w:rsidRPr="005F70FB" w:rsidRDefault="00EF5532" w:rsidP="00A551BF">
            <w:pPr>
              <w:pStyle w:val="TableCell0-0115Break"/>
              <w:rPr>
                <w:rStyle w:val="ChCharisSIL"/>
              </w:rPr>
            </w:pPr>
            <w:r w:rsidRPr="005F70FB">
              <w:rPr>
                <w:rStyle w:val="ChCharisSIL"/>
              </w:rPr>
              <w:t>ˈka</w:t>
            </w:r>
          </w:p>
        </w:tc>
        <w:tc>
          <w:tcPr>
            <w:tcW w:w="1361" w:type="dxa"/>
            <w:shd w:val="clear" w:color="auto" w:fill="auto"/>
          </w:tcPr>
          <w:p w14:paraId="20875ECD" w14:textId="77777777" w:rsidR="00EF5532" w:rsidRPr="005F70FB" w:rsidRDefault="00EF5532" w:rsidP="00A551BF">
            <w:pPr>
              <w:pStyle w:val="TableCell0-0115Break"/>
              <w:rPr>
                <w:rStyle w:val="ChSmallCaps"/>
              </w:rPr>
            </w:pPr>
            <w:r w:rsidRPr="005F70FB">
              <w:rPr>
                <w:rStyle w:val="ChSmallCaps"/>
              </w:rPr>
              <w:t>cnj</w:t>
            </w:r>
          </w:p>
        </w:tc>
        <w:tc>
          <w:tcPr>
            <w:tcW w:w="2438" w:type="dxa"/>
            <w:shd w:val="clear" w:color="auto" w:fill="auto"/>
          </w:tcPr>
          <w:p w14:paraId="044C940D" w14:textId="77777777" w:rsidR="00EF5532" w:rsidRPr="005F70FB" w:rsidRDefault="00EF5532" w:rsidP="00A551BF">
            <w:pPr>
              <w:pStyle w:val="TableCell0-0115Break"/>
            </w:pPr>
            <w:r w:rsidRPr="005F70FB">
              <w:t>or</w:t>
            </w:r>
          </w:p>
        </w:tc>
      </w:tr>
      <w:tr w:rsidR="00AC23C4" w:rsidRPr="005F70FB" w14:paraId="6F790D2F" w14:textId="77777777" w:rsidTr="00BC00CF">
        <w:tc>
          <w:tcPr>
            <w:tcW w:w="236" w:type="dxa"/>
            <w:shd w:val="clear" w:color="auto" w:fill="auto"/>
          </w:tcPr>
          <w:p w14:paraId="70B4209A" w14:textId="77777777" w:rsidR="00EF5532" w:rsidRPr="005F70FB" w:rsidRDefault="00EF5532" w:rsidP="00A551BF">
            <w:pPr>
              <w:pStyle w:val="TableCell0-0115Break"/>
              <w:rPr>
                <w:rStyle w:val="ExampleSource"/>
              </w:rPr>
            </w:pPr>
          </w:p>
        </w:tc>
        <w:tc>
          <w:tcPr>
            <w:tcW w:w="1247" w:type="dxa"/>
            <w:shd w:val="clear" w:color="auto" w:fill="auto"/>
          </w:tcPr>
          <w:p w14:paraId="4953B306" w14:textId="77777777" w:rsidR="00EF5532" w:rsidRPr="005F70FB" w:rsidRDefault="00EF5532" w:rsidP="00A551BF">
            <w:pPr>
              <w:pStyle w:val="TableCell0-0115Break"/>
              <w:rPr>
                <w:rStyle w:val="ChItalBold"/>
              </w:rPr>
            </w:pPr>
            <w:r w:rsidRPr="005F70FB">
              <w:rPr>
                <w:rStyle w:val="ChItalBold"/>
              </w:rPr>
              <w:t>kabur</w:t>
            </w:r>
          </w:p>
        </w:tc>
        <w:tc>
          <w:tcPr>
            <w:tcW w:w="1418" w:type="dxa"/>
            <w:shd w:val="clear" w:color="auto" w:fill="auto"/>
          </w:tcPr>
          <w:p w14:paraId="2B07C96B" w14:textId="77777777" w:rsidR="00EF5532" w:rsidRPr="005F70FB" w:rsidRDefault="00EF5532" w:rsidP="00A551BF">
            <w:pPr>
              <w:pStyle w:val="TableCell0-0115Break"/>
              <w:rPr>
                <w:rStyle w:val="ChCharisSIL"/>
              </w:rPr>
            </w:pPr>
            <w:r w:rsidRPr="005F70FB">
              <w:rPr>
                <w:rStyle w:val="ChCharisSIL"/>
              </w:rPr>
              <w:t>ˈka.bʊr</w:t>
            </w:r>
          </w:p>
        </w:tc>
        <w:tc>
          <w:tcPr>
            <w:tcW w:w="1361" w:type="dxa"/>
            <w:shd w:val="clear" w:color="auto" w:fill="auto"/>
          </w:tcPr>
          <w:p w14:paraId="64C6D859"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3B66BD4D" w14:textId="77777777" w:rsidR="00EF5532" w:rsidRPr="005F70FB" w:rsidRDefault="00EF5532" w:rsidP="00A551BF">
            <w:pPr>
              <w:pStyle w:val="TableCell0-0115Break"/>
            </w:pPr>
            <w:r w:rsidRPr="005F70FB">
              <w:t>be hazy</w:t>
            </w:r>
          </w:p>
        </w:tc>
      </w:tr>
      <w:tr w:rsidR="00AC23C4" w:rsidRPr="005F70FB" w14:paraId="40E46CA7" w14:textId="77777777" w:rsidTr="00BC00CF">
        <w:tc>
          <w:tcPr>
            <w:tcW w:w="236" w:type="dxa"/>
            <w:shd w:val="clear" w:color="auto" w:fill="auto"/>
          </w:tcPr>
          <w:p w14:paraId="11FBB897" w14:textId="77777777" w:rsidR="00EF5532" w:rsidRPr="005F70FB" w:rsidRDefault="00EF5532" w:rsidP="00A551BF">
            <w:pPr>
              <w:pStyle w:val="TableCell0-0115Break"/>
              <w:rPr>
                <w:rStyle w:val="ExampleSource"/>
              </w:rPr>
            </w:pPr>
          </w:p>
        </w:tc>
        <w:tc>
          <w:tcPr>
            <w:tcW w:w="1247" w:type="dxa"/>
            <w:shd w:val="clear" w:color="auto" w:fill="auto"/>
          </w:tcPr>
          <w:p w14:paraId="00E53DB8" w14:textId="77777777" w:rsidR="00EF5532" w:rsidRPr="005F70FB" w:rsidRDefault="00EF5532" w:rsidP="00A551BF">
            <w:pPr>
              <w:pStyle w:val="TableCell0-0115Break"/>
              <w:rPr>
                <w:rStyle w:val="ChItalBold"/>
              </w:rPr>
            </w:pPr>
            <w:r w:rsidRPr="005F70FB">
              <w:rPr>
                <w:rStyle w:val="ChItalBold"/>
              </w:rPr>
              <w:t>kabut</w:t>
            </w:r>
          </w:p>
        </w:tc>
        <w:tc>
          <w:tcPr>
            <w:tcW w:w="1418" w:type="dxa"/>
            <w:shd w:val="clear" w:color="auto" w:fill="auto"/>
          </w:tcPr>
          <w:p w14:paraId="757D6C8B" w14:textId="77777777" w:rsidR="00EF5532" w:rsidRPr="005F70FB" w:rsidRDefault="00EF5532" w:rsidP="00A551BF">
            <w:pPr>
              <w:pStyle w:val="TableCell0-0115Break"/>
              <w:rPr>
                <w:rStyle w:val="ChCharisSIL"/>
              </w:rPr>
            </w:pPr>
            <w:r w:rsidRPr="005F70FB">
              <w:rPr>
                <w:rStyle w:val="ChCharisSIL"/>
              </w:rPr>
              <w:t>ˈka.bʊt̚</w:t>
            </w:r>
          </w:p>
        </w:tc>
        <w:tc>
          <w:tcPr>
            <w:tcW w:w="1361" w:type="dxa"/>
            <w:shd w:val="clear" w:color="auto" w:fill="auto"/>
          </w:tcPr>
          <w:p w14:paraId="67BA133F"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8813BEA" w14:textId="77777777" w:rsidR="00EF5532" w:rsidRPr="005F70FB" w:rsidRDefault="00EF5532" w:rsidP="00A551BF">
            <w:pPr>
              <w:pStyle w:val="TableCell0-0115Break"/>
            </w:pPr>
            <w:r w:rsidRPr="005F70FB">
              <w:t>fog</w:t>
            </w:r>
          </w:p>
        </w:tc>
      </w:tr>
      <w:tr w:rsidR="00AC23C4" w:rsidRPr="005F70FB" w14:paraId="523B4505" w14:textId="77777777" w:rsidTr="00BC00CF">
        <w:tc>
          <w:tcPr>
            <w:tcW w:w="236" w:type="dxa"/>
            <w:shd w:val="clear" w:color="auto" w:fill="auto"/>
          </w:tcPr>
          <w:p w14:paraId="16292B0C" w14:textId="77777777" w:rsidR="00EF5532" w:rsidRPr="005F70FB" w:rsidRDefault="00EF5532" w:rsidP="00A551BF">
            <w:pPr>
              <w:pStyle w:val="TableCell0-0115Break"/>
              <w:rPr>
                <w:rStyle w:val="ExampleSource"/>
              </w:rPr>
            </w:pPr>
          </w:p>
        </w:tc>
        <w:tc>
          <w:tcPr>
            <w:tcW w:w="1247" w:type="dxa"/>
            <w:shd w:val="clear" w:color="auto" w:fill="auto"/>
          </w:tcPr>
          <w:p w14:paraId="44651FCF" w14:textId="77777777" w:rsidR="00EF5532" w:rsidRPr="005F70FB" w:rsidRDefault="00EF5532" w:rsidP="00A551BF">
            <w:pPr>
              <w:pStyle w:val="TableCell0-0115Break"/>
              <w:rPr>
                <w:rStyle w:val="ChItalBold"/>
              </w:rPr>
            </w:pPr>
            <w:r w:rsidRPr="005F70FB">
              <w:rPr>
                <w:rStyle w:val="ChItalBold"/>
              </w:rPr>
              <w:t>kacang</w:t>
            </w:r>
          </w:p>
        </w:tc>
        <w:tc>
          <w:tcPr>
            <w:tcW w:w="1418" w:type="dxa"/>
            <w:shd w:val="clear" w:color="auto" w:fill="auto"/>
          </w:tcPr>
          <w:p w14:paraId="768227BB" w14:textId="77777777" w:rsidR="00EF5532" w:rsidRPr="005F70FB" w:rsidRDefault="00EF5532" w:rsidP="00A551BF">
            <w:pPr>
              <w:pStyle w:val="TableCell0-0115Break"/>
              <w:rPr>
                <w:rStyle w:val="ChCharisSIL"/>
              </w:rPr>
            </w:pPr>
            <w:r w:rsidRPr="005F70FB">
              <w:rPr>
                <w:rStyle w:val="ChCharisSIL"/>
              </w:rPr>
              <w:t>ˈka.tʃɐŋ</w:t>
            </w:r>
          </w:p>
        </w:tc>
        <w:tc>
          <w:tcPr>
            <w:tcW w:w="1361" w:type="dxa"/>
            <w:shd w:val="clear" w:color="auto" w:fill="auto"/>
          </w:tcPr>
          <w:p w14:paraId="7A3B2179"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9801891" w14:textId="77777777" w:rsidR="00EF5532" w:rsidRPr="005F70FB" w:rsidRDefault="00EF5532" w:rsidP="00A551BF">
            <w:pPr>
              <w:pStyle w:val="TableCell0-0115Break"/>
            </w:pPr>
            <w:r w:rsidRPr="005F70FB">
              <w:t>bean</w:t>
            </w:r>
          </w:p>
        </w:tc>
      </w:tr>
      <w:tr w:rsidR="00AC23C4" w:rsidRPr="005F70FB" w14:paraId="3E41B1B1" w14:textId="77777777" w:rsidTr="00BC00CF">
        <w:tc>
          <w:tcPr>
            <w:tcW w:w="236" w:type="dxa"/>
            <w:shd w:val="clear" w:color="auto" w:fill="auto"/>
          </w:tcPr>
          <w:p w14:paraId="46D3C28F" w14:textId="77777777" w:rsidR="00EF5532" w:rsidRPr="005F70FB" w:rsidRDefault="00EF5532" w:rsidP="00A551BF">
            <w:pPr>
              <w:pStyle w:val="TableCell0-0115Break"/>
              <w:rPr>
                <w:rStyle w:val="ExampleSource"/>
              </w:rPr>
            </w:pPr>
          </w:p>
        </w:tc>
        <w:tc>
          <w:tcPr>
            <w:tcW w:w="1247" w:type="dxa"/>
            <w:shd w:val="clear" w:color="auto" w:fill="auto"/>
          </w:tcPr>
          <w:p w14:paraId="44DBB773" w14:textId="77777777" w:rsidR="00EF5532" w:rsidRPr="005F70FB" w:rsidRDefault="00EF5532" w:rsidP="00A551BF">
            <w:pPr>
              <w:pStyle w:val="TableCell0-0115Break"/>
              <w:rPr>
                <w:rStyle w:val="ChItalBold"/>
              </w:rPr>
            </w:pPr>
            <w:r w:rsidRPr="005F70FB">
              <w:rPr>
                <w:rStyle w:val="ChItalBold"/>
              </w:rPr>
              <w:t>kaco</w:t>
            </w:r>
          </w:p>
        </w:tc>
        <w:tc>
          <w:tcPr>
            <w:tcW w:w="1418" w:type="dxa"/>
            <w:shd w:val="clear" w:color="auto" w:fill="auto"/>
          </w:tcPr>
          <w:p w14:paraId="3C1985E7" w14:textId="77777777" w:rsidR="00EF5532" w:rsidRPr="005F70FB" w:rsidRDefault="00EF5532" w:rsidP="00A551BF">
            <w:pPr>
              <w:pStyle w:val="TableCell0-0115Break"/>
              <w:rPr>
                <w:rStyle w:val="ChCharisSIL"/>
              </w:rPr>
            </w:pPr>
            <w:r w:rsidRPr="005F70FB">
              <w:rPr>
                <w:rStyle w:val="ChCharisSIL"/>
              </w:rPr>
              <w:t>ˈka.tʃɔ</w:t>
            </w:r>
          </w:p>
        </w:tc>
        <w:tc>
          <w:tcPr>
            <w:tcW w:w="1361" w:type="dxa"/>
            <w:shd w:val="clear" w:color="auto" w:fill="auto"/>
          </w:tcPr>
          <w:p w14:paraId="3A32C191"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48389890" w14:textId="77777777" w:rsidR="00EF5532" w:rsidRPr="005F70FB" w:rsidRDefault="00EF5532" w:rsidP="00A551BF">
            <w:pPr>
              <w:pStyle w:val="TableCell0-0115Break"/>
            </w:pPr>
            <w:r w:rsidRPr="005F70FB">
              <w:t>be confused</w:t>
            </w:r>
          </w:p>
        </w:tc>
      </w:tr>
      <w:tr w:rsidR="00AC23C4" w:rsidRPr="005F70FB" w14:paraId="0B46DA0C" w14:textId="77777777" w:rsidTr="00BC00CF">
        <w:tc>
          <w:tcPr>
            <w:tcW w:w="236" w:type="dxa"/>
            <w:shd w:val="clear" w:color="auto" w:fill="auto"/>
          </w:tcPr>
          <w:p w14:paraId="794AA3EC" w14:textId="77777777" w:rsidR="00EF5532" w:rsidRPr="005F70FB" w:rsidRDefault="00EF5532" w:rsidP="00A551BF">
            <w:pPr>
              <w:pStyle w:val="TableCell0-0115Break"/>
              <w:rPr>
                <w:rStyle w:val="ExampleSource"/>
              </w:rPr>
            </w:pPr>
          </w:p>
        </w:tc>
        <w:tc>
          <w:tcPr>
            <w:tcW w:w="1247" w:type="dxa"/>
            <w:shd w:val="clear" w:color="auto" w:fill="auto"/>
          </w:tcPr>
          <w:p w14:paraId="3F7F7FA8" w14:textId="77777777" w:rsidR="00EF5532" w:rsidRPr="005F70FB" w:rsidRDefault="00EF5532" w:rsidP="00A551BF">
            <w:pPr>
              <w:pStyle w:val="TableCell0-0115Break"/>
              <w:rPr>
                <w:rStyle w:val="ChItalBold"/>
              </w:rPr>
            </w:pPr>
            <w:r w:rsidRPr="005F70FB">
              <w:rPr>
                <w:rStyle w:val="ChItalBold"/>
              </w:rPr>
              <w:t>kadang</w:t>
            </w:r>
          </w:p>
        </w:tc>
        <w:tc>
          <w:tcPr>
            <w:tcW w:w="1418" w:type="dxa"/>
            <w:shd w:val="clear" w:color="auto" w:fill="auto"/>
          </w:tcPr>
          <w:p w14:paraId="195131AA" w14:textId="77777777" w:rsidR="00EF5532" w:rsidRPr="005F70FB" w:rsidRDefault="00EF5532" w:rsidP="00A551BF">
            <w:pPr>
              <w:pStyle w:val="TableCell0-0115Break"/>
              <w:rPr>
                <w:rStyle w:val="ChCharisSIL"/>
              </w:rPr>
            </w:pPr>
            <w:r w:rsidRPr="005F70FB">
              <w:rPr>
                <w:rStyle w:val="ChCharisSIL"/>
              </w:rPr>
              <w:t>ˈka.dɐŋ</w:t>
            </w:r>
          </w:p>
        </w:tc>
        <w:tc>
          <w:tcPr>
            <w:tcW w:w="1361" w:type="dxa"/>
            <w:shd w:val="clear" w:color="auto" w:fill="auto"/>
          </w:tcPr>
          <w:p w14:paraId="5AEB143B" w14:textId="77777777" w:rsidR="00EF5532" w:rsidRPr="005F70FB" w:rsidRDefault="00EF5532" w:rsidP="00A551BF">
            <w:pPr>
              <w:pStyle w:val="TableCell0-0115Break"/>
              <w:rPr>
                <w:rStyle w:val="ChSmallCaps"/>
              </w:rPr>
            </w:pPr>
            <w:r w:rsidRPr="005F70FB">
              <w:rPr>
                <w:rStyle w:val="ChSmallCaps"/>
              </w:rPr>
              <w:t>adv</w:t>
            </w:r>
          </w:p>
        </w:tc>
        <w:tc>
          <w:tcPr>
            <w:tcW w:w="2438" w:type="dxa"/>
            <w:shd w:val="clear" w:color="auto" w:fill="auto"/>
          </w:tcPr>
          <w:p w14:paraId="07741499" w14:textId="77777777" w:rsidR="00EF5532" w:rsidRPr="005F70FB" w:rsidRDefault="00EF5532" w:rsidP="00A551BF">
            <w:pPr>
              <w:pStyle w:val="TableCell0-0115Break"/>
            </w:pPr>
            <w:r w:rsidRPr="005F70FB">
              <w:t>sometimes</w:t>
            </w:r>
          </w:p>
        </w:tc>
      </w:tr>
      <w:tr w:rsidR="00AC23C4" w:rsidRPr="005F70FB" w14:paraId="27BC4002" w14:textId="77777777" w:rsidTr="00BC00CF">
        <w:tc>
          <w:tcPr>
            <w:tcW w:w="236" w:type="dxa"/>
            <w:shd w:val="clear" w:color="auto" w:fill="auto"/>
          </w:tcPr>
          <w:p w14:paraId="3827B522" w14:textId="77777777" w:rsidR="00EF5532" w:rsidRPr="005F70FB" w:rsidRDefault="00EF5532" w:rsidP="00A551BF">
            <w:pPr>
              <w:pStyle w:val="TableCell0-0115Break"/>
              <w:rPr>
                <w:rStyle w:val="ExampleSource"/>
              </w:rPr>
            </w:pPr>
          </w:p>
        </w:tc>
        <w:tc>
          <w:tcPr>
            <w:tcW w:w="1247" w:type="dxa"/>
            <w:shd w:val="clear" w:color="auto" w:fill="auto"/>
          </w:tcPr>
          <w:p w14:paraId="665CAAB9" w14:textId="77777777" w:rsidR="00EF5532" w:rsidRPr="005F70FB" w:rsidRDefault="00EF5532" w:rsidP="00A551BF">
            <w:pPr>
              <w:pStyle w:val="TableCell0-0115Break"/>
              <w:rPr>
                <w:rStyle w:val="ChItalBold"/>
              </w:rPr>
            </w:pPr>
            <w:r w:rsidRPr="005F70FB">
              <w:rPr>
                <w:rStyle w:val="ChItalBold"/>
              </w:rPr>
              <w:t>kaget</w:t>
            </w:r>
          </w:p>
        </w:tc>
        <w:tc>
          <w:tcPr>
            <w:tcW w:w="1418" w:type="dxa"/>
            <w:shd w:val="clear" w:color="auto" w:fill="auto"/>
          </w:tcPr>
          <w:p w14:paraId="0C0E5F17" w14:textId="77777777" w:rsidR="00EF5532" w:rsidRPr="005F70FB" w:rsidRDefault="00EF5532" w:rsidP="00A551BF">
            <w:pPr>
              <w:pStyle w:val="TableCell0-0115Break"/>
              <w:rPr>
                <w:rStyle w:val="ChCharisSIL"/>
              </w:rPr>
            </w:pPr>
            <w:r w:rsidRPr="005F70FB">
              <w:rPr>
                <w:rStyle w:val="ChCharisSIL"/>
              </w:rPr>
              <w:t>ˈka.gɛ̞t̚</w:t>
            </w:r>
          </w:p>
        </w:tc>
        <w:tc>
          <w:tcPr>
            <w:tcW w:w="1361" w:type="dxa"/>
            <w:shd w:val="clear" w:color="auto" w:fill="auto"/>
          </w:tcPr>
          <w:p w14:paraId="1E62ADB4"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4AAE9CA5" w14:textId="77777777" w:rsidR="00EF5532" w:rsidRPr="005F70FB" w:rsidRDefault="00EF5532" w:rsidP="00A551BF">
            <w:pPr>
              <w:pStyle w:val="TableCell0-0115Break"/>
            </w:pPr>
            <w:r w:rsidRPr="005F70FB">
              <w:t>feel startled (by)</w:t>
            </w:r>
          </w:p>
        </w:tc>
      </w:tr>
      <w:tr w:rsidR="00AC23C4" w:rsidRPr="005F70FB" w14:paraId="752E0350" w14:textId="77777777" w:rsidTr="00BC00CF">
        <w:tc>
          <w:tcPr>
            <w:tcW w:w="236" w:type="dxa"/>
            <w:shd w:val="clear" w:color="auto" w:fill="auto"/>
          </w:tcPr>
          <w:p w14:paraId="7BF04CF0" w14:textId="77777777" w:rsidR="00EF5532" w:rsidRPr="005F70FB" w:rsidRDefault="00EF5532" w:rsidP="00A551BF">
            <w:pPr>
              <w:pStyle w:val="TableCell0-0115Break"/>
              <w:rPr>
                <w:rStyle w:val="ExampleSource"/>
              </w:rPr>
            </w:pPr>
          </w:p>
        </w:tc>
        <w:tc>
          <w:tcPr>
            <w:tcW w:w="1247" w:type="dxa"/>
            <w:shd w:val="clear" w:color="auto" w:fill="auto"/>
          </w:tcPr>
          <w:p w14:paraId="4CC48694" w14:textId="77777777" w:rsidR="00EF5532" w:rsidRPr="005F70FB" w:rsidRDefault="00EF5532" w:rsidP="00A551BF">
            <w:pPr>
              <w:pStyle w:val="TableCell0-0115Break"/>
              <w:rPr>
                <w:rStyle w:val="ChItalBold"/>
              </w:rPr>
            </w:pPr>
            <w:r w:rsidRPr="005F70FB">
              <w:rPr>
                <w:rStyle w:val="ChItalBold"/>
              </w:rPr>
              <w:t>kaing</w:t>
            </w:r>
          </w:p>
        </w:tc>
        <w:tc>
          <w:tcPr>
            <w:tcW w:w="1418" w:type="dxa"/>
            <w:shd w:val="clear" w:color="auto" w:fill="auto"/>
          </w:tcPr>
          <w:p w14:paraId="2A6BAB1E" w14:textId="77777777" w:rsidR="00EF5532" w:rsidRPr="005F70FB" w:rsidRDefault="00EF5532" w:rsidP="00A551BF">
            <w:pPr>
              <w:pStyle w:val="TableCell0-0115Break"/>
              <w:rPr>
                <w:rStyle w:val="ChCharisSIL"/>
              </w:rPr>
            </w:pPr>
            <w:r w:rsidRPr="005F70FB">
              <w:rPr>
                <w:rStyle w:val="ChCharisSIL"/>
              </w:rPr>
              <w:t>ˈka.ɪn</w:t>
            </w:r>
          </w:p>
        </w:tc>
        <w:tc>
          <w:tcPr>
            <w:tcW w:w="1361" w:type="dxa"/>
            <w:shd w:val="clear" w:color="auto" w:fill="auto"/>
          </w:tcPr>
          <w:p w14:paraId="7F905F15"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09CA9E1" w14:textId="77777777" w:rsidR="00EF5532" w:rsidRPr="005F70FB" w:rsidRDefault="00EF5532" w:rsidP="00A551BF">
            <w:pPr>
              <w:pStyle w:val="TableCell0-0115Break"/>
            </w:pPr>
            <w:r w:rsidRPr="005F70FB">
              <w:t>cloth</w:t>
            </w:r>
          </w:p>
        </w:tc>
      </w:tr>
      <w:tr w:rsidR="00AC23C4" w:rsidRPr="005F70FB" w14:paraId="2469403B" w14:textId="77777777" w:rsidTr="00BC00CF">
        <w:tc>
          <w:tcPr>
            <w:tcW w:w="236" w:type="dxa"/>
            <w:shd w:val="clear" w:color="auto" w:fill="auto"/>
          </w:tcPr>
          <w:p w14:paraId="01420775" w14:textId="77777777" w:rsidR="00EF5532" w:rsidRPr="005F70FB" w:rsidRDefault="00EF5532" w:rsidP="00A551BF">
            <w:pPr>
              <w:pStyle w:val="TableCell0-0115Break"/>
              <w:rPr>
                <w:rStyle w:val="ExampleSource"/>
              </w:rPr>
            </w:pPr>
          </w:p>
        </w:tc>
        <w:tc>
          <w:tcPr>
            <w:tcW w:w="1247" w:type="dxa"/>
            <w:shd w:val="clear" w:color="auto" w:fill="auto"/>
          </w:tcPr>
          <w:p w14:paraId="5D24BC7D" w14:textId="77777777" w:rsidR="00EF5532" w:rsidRPr="005F70FB" w:rsidRDefault="00EF5532" w:rsidP="00A551BF">
            <w:pPr>
              <w:pStyle w:val="TableCell0-0115Break"/>
              <w:rPr>
                <w:rStyle w:val="ChItalBold"/>
              </w:rPr>
            </w:pPr>
            <w:r w:rsidRPr="005F70FB">
              <w:rPr>
                <w:rStyle w:val="ChItalBold"/>
              </w:rPr>
              <w:t>kaka</w:t>
            </w:r>
          </w:p>
        </w:tc>
        <w:tc>
          <w:tcPr>
            <w:tcW w:w="1418" w:type="dxa"/>
            <w:shd w:val="clear" w:color="auto" w:fill="auto"/>
          </w:tcPr>
          <w:p w14:paraId="655FEEF6" w14:textId="77777777" w:rsidR="00EF5532" w:rsidRPr="005F70FB" w:rsidRDefault="00EF5532" w:rsidP="00A551BF">
            <w:pPr>
              <w:pStyle w:val="TableCell0-0115Break"/>
              <w:rPr>
                <w:rStyle w:val="ChCharisSIL"/>
              </w:rPr>
            </w:pPr>
            <w:r w:rsidRPr="005F70FB">
              <w:rPr>
                <w:rStyle w:val="ChCharisSIL"/>
              </w:rPr>
              <w:t>ˈka.ka</w:t>
            </w:r>
          </w:p>
        </w:tc>
        <w:tc>
          <w:tcPr>
            <w:tcW w:w="1361" w:type="dxa"/>
            <w:shd w:val="clear" w:color="auto" w:fill="auto"/>
          </w:tcPr>
          <w:p w14:paraId="2C5F39B9"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5C362654" w14:textId="77777777" w:rsidR="00EF5532" w:rsidRPr="005F70FB" w:rsidRDefault="00EF5532" w:rsidP="00A551BF">
            <w:pPr>
              <w:pStyle w:val="TableCell0-0115Break"/>
            </w:pPr>
            <w:r w:rsidRPr="005F70FB">
              <w:t>older sibling</w:t>
            </w:r>
          </w:p>
        </w:tc>
      </w:tr>
      <w:tr w:rsidR="00AC23C4" w:rsidRPr="005F70FB" w14:paraId="31AA7367" w14:textId="77777777" w:rsidTr="00BC00CF">
        <w:tc>
          <w:tcPr>
            <w:tcW w:w="236" w:type="dxa"/>
            <w:shd w:val="clear" w:color="auto" w:fill="auto"/>
          </w:tcPr>
          <w:p w14:paraId="74D1D77F" w14:textId="77777777" w:rsidR="00EF5532" w:rsidRPr="005F70FB" w:rsidRDefault="00EF5532" w:rsidP="00A551BF">
            <w:pPr>
              <w:pStyle w:val="TableCell0-0115Break"/>
              <w:rPr>
                <w:rStyle w:val="ExampleSource"/>
              </w:rPr>
            </w:pPr>
          </w:p>
        </w:tc>
        <w:tc>
          <w:tcPr>
            <w:tcW w:w="1247" w:type="dxa"/>
            <w:shd w:val="clear" w:color="auto" w:fill="auto"/>
          </w:tcPr>
          <w:p w14:paraId="31450897" w14:textId="77777777" w:rsidR="00EF5532" w:rsidRPr="005F70FB" w:rsidRDefault="00EF5532" w:rsidP="00A551BF">
            <w:pPr>
              <w:pStyle w:val="TableCell0-0115Break"/>
              <w:rPr>
                <w:rStyle w:val="ChItalBold"/>
              </w:rPr>
            </w:pPr>
            <w:r w:rsidRPr="005F70FB">
              <w:rPr>
                <w:rStyle w:val="ChItalBold"/>
              </w:rPr>
              <w:t>kaki</w:t>
            </w:r>
          </w:p>
        </w:tc>
        <w:tc>
          <w:tcPr>
            <w:tcW w:w="1418" w:type="dxa"/>
            <w:shd w:val="clear" w:color="auto" w:fill="auto"/>
          </w:tcPr>
          <w:p w14:paraId="40676099" w14:textId="77777777" w:rsidR="00EF5532" w:rsidRPr="005F70FB" w:rsidRDefault="00EF5532" w:rsidP="00A551BF">
            <w:pPr>
              <w:pStyle w:val="TableCell0-0115Break"/>
              <w:rPr>
                <w:rStyle w:val="ChCharisSIL"/>
              </w:rPr>
            </w:pPr>
            <w:r w:rsidRPr="005F70FB">
              <w:rPr>
                <w:rStyle w:val="ChCharisSIL"/>
              </w:rPr>
              <w:t>ˈka.ki</w:t>
            </w:r>
          </w:p>
        </w:tc>
        <w:tc>
          <w:tcPr>
            <w:tcW w:w="1361" w:type="dxa"/>
            <w:shd w:val="clear" w:color="auto" w:fill="auto"/>
          </w:tcPr>
          <w:p w14:paraId="58F19BF5"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7F8DFB1" w14:textId="77777777" w:rsidR="00EF5532" w:rsidRPr="005F70FB" w:rsidRDefault="00EF5532" w:rsidP="00A551BF">
            <w:pPr>
              <w:pStyle w:val="TableCell0-0115Break"/>
            </w:pPr>
            <w:r w:rsidRPr="005F70FB">
              <w:t>foot</w:t>
            </w:r>
          </w:p>
        </w:tc>
      </w:tr>
      <w:tr w:rsidR="00AC23C4" w:rsidRPr="005F70FB" w14:paraId="02E778B0" w14:textId="77777777" w:rsidTr="00BC00CF">
        <w:tc>
          <w:tcPr>
            <w:tcW w:w="236" w:type="dxa"/>
            <w:shd w:val="clear" w:color="auto" w:fill="auto"/>
          </w:tcPr>
          <w:p w14:paraId="7319F1AF" w14:textId="77777777" w:rsidR="00EF5532" w:rsidRPr="005F70FB" w:rsidRDefault="00EF5532" w:rsidP="00A551BF">
            <w:pPr>
              <w:pStyle w:val="TableCell0-0115Break"/>
              <w:rPr>
                <w:rStyle w:val="ExampleSource"/>
              </w:rPr>
            </w:pPr>
          </w:p>
        </w:tc>
        <w:tc>
          <w:tcPr>
            <w:tcW w:w="1247" w:type="dxa"/>
            <w:shd w:val="clear" w:color="auto" w:fill="auto"/>
          </w:tcPr>
          <w:p w14:paraId="4559BA6A" w14:textId="77777777" w:rsidR="00EF5532" w:rsidRPr="005F70FB" w:rsidRDefault="00EF5532" w:rsidP="00A551BF">
            <w:pPr>
              <w:pStyle w:val="TableCell0-0115Break"/>
              <w:rPr>
                <w:rStyle w:val="ChItalBold"/>
              </w:rPr>
            </w:pPr>
            <w:r w:rsidRPr="005F70FB">
              <w:rPr>
                <w:rStyle w:val="ChItalBold"/>
              </w:rPr>
              <w:t>kala</w:t>
            </w:r>
          </w:p>
        </w:tc>
        <w:tc>
          <w:tcPr>
            <w:tcW w:w="1418" w:type="dxa"/>
            <w:shd w:val="clear" w:color="auto" w:fill="auto"/>
          </w:tcPr>
          <w:p w14:paraId="1E514775" w14:textId="77777777" w:rsidR="00EF5532" w:rsidRPr="005F70FB" w:rsidRDefault="00EF5532" w:rsidP="00A551BF">
            <w:pPr>
              <w:pStyle w:val="TableCell0-0115Break"/>
              <w:rPr>
                <w:rStyle w:val="ChCharisSIL"/>
              </w:rPr>
            </w:pPr>
            <w:r w:rsidRPr="005F70FB">
              <w:rPr>
                <w:rStyle w:val="ChCharisSIL"/>
              </w:rPr>
              <w:t>ˈka.la</w:t>
            </w:r>
          </w:p>
        </w:tc>
        <w:tc>
          <w:tcPr>
            <w:tcW w:w="1361" w:type="dxa"/>
            <w:shd w:val="clear" w:color="auto" w:fill="auto"/>
          </w:tcPr>
          <w:p w14:paraId="2F2F09E7"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3A9BB7D0" w14:textId="77777777" w:rsidR="00EF5532" w:rsidRPr="005F70FB" w:rsidRDefault="00EF5532" w:rsidP="00A551BF">
            <w:pPr>
              <w:pStyle w:val="TableCell0-0115Break"/>
            </w:pPr>
            <w:r w:rsidRPr="005F70FB">
              <w:t>be defeated</w:t>
            </w:r>
          </w:p>
        </w:tc>
      </w:tr>
      <w:tr w:rsidR="00AC23C4" w:rsidRPr="005F70FB" w14:paraId="283902B1" w14:textId="77777777" w:rsidTr="00BC00CF">
        <w:tc>
          <w:tcPr>
            <w:tcW w:w="236" w:type="dxa"/>
            <w:shd w:val="clear" w:color="auto" w:fill="auto"/>
          </w:tcPr>
          <w:p w14:paraId="050DAE6A" w14:textId="77777777" w:rsidR="00EF5532" w:rsidRPr="005F70FB" w:rsidRDefault="00EF5532" w:rsidP="00A551BF">
            <w:pPr>
              <w:pStyle w:val="TableCell0-0115Break"/>
              <w:rPr>
                <w:rStyle w:val="ExampleSource"/>
              </w:rPr>
            </w:pPr>
          </w:p>
        </w:tc>
        <w:tc>
          <w:tcPr>
            <w:tcW w:w="1247" w:type="dxa"/>
            <w:shd w:val="clear" w:color="auto" w:fill="auto"/>
          </w:tcPr>
          <w:p w14:paraId="78E8CE01" w14:textId="77777777" w:rsidR="00EF5532" w:rsidRPr="005F70FB" w:rsidRDefault="00EF5532" w:rsidP="00A551BF">
            <w:pPr>
              <w:pStyle w:val="TableCell0-0115Break"/>
              <w:rPr>
                <w:rStyle w:val="ChItalBold"/>
              </w:rPr>
            </w:pPr>
            <w:r w:rsidRPr="005F70FB">
              <w:rPr>
                <w:rStyle w:val="ChItalBold"/>
              </w:rPr>
              <w:t>kalangang</w:t>
            </w:r>
          </w:p>
        </w:tc>
        <w:tc>
          <w:tcPr>
            <w:tcW w:w="1418" w:type="dxa"/>
            <w:shd w:val="clear" w:color="auto" w:fill="auto"/>
          </w:tcPr>
          <w:p w14:paraId="163407B9" w14:textId="77777777" w:rsidR="00EF5532" w:rsidRPr="005F70FB" w:rsidRDefault="00EF5532" w:rsidP="00A551BF">
            <w:pPr>
              <w:pStyle w:val="TableCell0-0115Break"/>
              <w:rPr>
                <w:rStyle w:val="ChCharisSIL"/>
              </w:rPr>
            </w:pPr>
            <w:r w:rsidRPr="005F70FB">
              <w:rPr>
                <w:rStyle w:val="ChCharisSIL"/>
              </w:rPr>
              <w:t>ka.ˈla.ŋɐn</w:t>
            </w:r>
          </w:p>
        </w:tc>
        <w:tc>
          <w:tcPr>
            <w:tcW w:w="1361" w:type="dxa"/>
            <w:shd w:val="clear" w:color="auto" w:fill="auto"/>
          </w:tcPr>
          <w:p w14:paraId="65190937"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C8367FD" w14:textId="77777777" w:rsidR="00EF5532" w:rsidRPr="005F70FB" w:rsidRDefault="00EF5532" w:rsidP="00A551BF">
            <w:pPr>
              <w:pStyle w:val="TableCell0-0115Break"/>
            </w:pPr>
            <w:r w:rsidRPr="005F70FB">
              <w:t>circle</w:t>
            </w:r>
          </w:p>
        </w:tc>
      </w:tr>
      <w:tr w:rsidR="00AC23C4" w:rsidRPr="005F70FB" w14:paraId="257B3E54" w14:textId="77777777" w:rsidTr="00BC00CF">
        <w:tc>
          <w:tcPr>
            <w:tcW w:w="236" w:type="dxa"/>
            <w:shd w:val="clear" w:color="auto" w:fill="auto"/>
          </w:tcPr>
          <w:p w14:paraId="2E291978" w14:textId="77777777" w:rsidR="00EF5532" w:rsidRPr="005F70FB" w:rsidRDefault="00EF5532" w:rsidP="00A551BF">
            <w:pPr>
              <w:pStyle w:val="TableCell0-0115Break"/>
              <w:rPr>
                <w:rStyle w:val="ExampleSource"/>
              </w:rPr>
            </w:pPr>
          </w:p>
        </w:tc>
        <w:tc>
          <w:tcPr>
            <w:tcW w:w="1247" w:type="dxa"/>
            <w:shd w:val="clear" w:color="auto" w:fill="auto"/>
          </w:tcPr>
          <w:p w14:paraId="79C2C9E9" w14:textId="77777777" w:rsidR="00EF5532" w:rsidRPr="005F70FB" w:rsidRDefault="00EF5532" w:rsidP="00A551BF">
            <w:pPr>
              <w:pStyle w:val="TableCell0-0115Break"/>
              <w:rPr>
                <w:rStyle w:val="ChItalBold"/>
              </w:rPr>
            </w:pPr>
            <w:r w:rsidRPr="005F70FB">
              <w:rPr>
                <w:rStyle w:val="ChItalBold"/>
              </w:rPr>
              <w:t>kaleng</w:t>
            </w:r>
          </w:p>
        </w:tc>
        <w:tc>
          <w:tcPr>
            <w:tcW w:w="1418" w:type="dxa"/>
            <w:shd w:val="clear" w:color="auto" w:fill="auto"/>
          </w:tcPr>
          <w:p w14:paraId="40C8EE20" w14:textId="77777777" w:rsidR="00EF5532" w:rsidRPr="005F70FB" w:rsidRDefault="00EF5532" w:rsidP="00A551BF">
            <w:pPr>
              <w:pStyle w:val="TableCell0-0115Break"/>
              <w:rPr>
                <w:rStyle w:val="ChCharisSIL"/>
              </w:rPr>
            </w:pPr>
            <w:r w:rsidRPr="005F70FB">
              <w:rPr>
                <w:rStyle w:val="ChCharisSIL"/>
              </w:rPr>
              <w:t>ˈka.lɛ̞ŋ</w:t>
            </w:r>
          </w:p>
        </w:tc>
        <w:tc>
          <w:tcPr>
            <w:tcW w:w="1361" w:type="dxa"/>
            <w:shd w:val="clear" w:color="auto" w:fill="auto"/>
          </w:tcPr>
          <w:p w14:paraId="77640C7A"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543F8FC4" w14:textId="77777777" w:rsidR="00EF5532" w:rsidRPr="005F70FB" w:rsidRDefault="00EF5532" w:rsidP="00A551BF">
            <w:pPr>
              <w:pStyle w:val="TableCell0-0115Break"/>
            </w:pPr>
            <w:r w:rsidRPr="005F70FB">
              <w:t>tin can</w:t>
            </w:r>
          </w:p>
        </w:tc>
      </w:tr>
      <w:tr w:rsidR="00AC23C4" w:rsidRPr="005F70FB" w14:paraId="5E216B01" w14:textId="77777777" w:rsidTr="00BC00CF">
        <w:tc>
          <w:tcPr>
            <w:tcW w:w="236" w:type="dxa"/>
            <w:shd w:val="clear" w:color="auto" w:fill="auto"/>
          </w:tcPr>
          <w:p w14:paraId="0412D41E" w14:textId="77777777" w:rsidR="00EF5532" w:rsidRPr="005F70FB" w:rsidRDefault="00EF5532" w:rsidP="00A551BF">
            <w:pPr>
              <w:pStyle w:val="TableCell0-0115Break"/>
              <w:rPr>
                <w:rStyle w:val="ExampleSource"/>
              </w:rPr>
            </w:pPr>
          </w:p>
        </w:tc>
        <w:tc>
          <w:tcPr>
            <w:tcW w:w="1247" w:type="dxa"/>
            <w:shd w:val="clear" w:color="auto" w:fill="auto"/>
          </w:tcPr>
          <w:p w14:paraId="61602DD5" w14:textId="77777777" w:rsidR="00EF5532" w:rsidRPr="005F70FB" w:rsidRDefault="00EF5532" w:rsidP="00A551BF">
            <w:pPr>
              <w:pStyle w:val="TableCell0-0115Break"/>
              <w:rPr>
                <w:rStyle w:val="ChItalBold"/>
              </w:rPr>
            </w:pPr>
            <w:r w:rsidRPr="005F70FB">
              <w:rPr>
                <w:rStyle w:val="ChItalBold"/>
              </w:rPr>
              <w:t>kali</w:t>
            </w:r>
          </w:p>
        </w:tc>
        <w:tc>
          <w:tcPr>
            <w:tcW w:w="1418" w:type="dxa"/>
            <w:shd w:val="clear" w:color="auto" w:fill="auto"/>
          </w:tcPr>
          <w:p w14:paraId="41CB214A" w14:textId="77777777" w:rsidR="00EF5532" w:rsidRPr="005F70FB" w:rsidRDefault="00EF5532" w:rsidP="00A551BF">
            <w:pPr>
              <w:pStyle w:val="TableCell0-0115Break"/>
              <w:rPr>
                <w:rStyle w:val="ChCharisSIL"/>
              </w:rPr>
            </w:pPr>
            <w:r w:rsidRPr="005F70FB">
              <w:rPr>
                <w:rStyle w:val="ChCharisSIL"/>
              </w:rPr>
              <w:t>ˈka.li</w:t>
            </w:r>
          </w:p>
        </w:tc>
        <w:tc>
          <w:tcPr>
            <w:tcW w:w="1361" w:type="dxa"/>
            <w:shd w:val="clear" w:color="auto" w:fill="auto"/>
          </w:tcPr>
          <w:p w14:paraId="28C8F6B7"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0AD945C" w14:textId="77777777" w:rsidR="00EF5532" w:rsidRPr="005F70FB" w:rsidRDefault="00EF5532" w:rsidP="00A551BF">
            <w:pPr>
              <w:pStyle w:val="TableCell0-0115Break"/>
            </w:pPr>
            <w:r w:rsidRPr="005F70FB">
              <w:t>river</w:t>
            </w:r>
          </w:p>
        </w:tc>
      </w:tr>
      <w:tr w:rsidR="00AC23C4" w:rsidRPr="005F70FB" w14:paraId="14D91584" w14:textId="77777777" w:rsidTr="00BC00CF">
        <w:tc>
          <w:tcPr>
            <w:tcW w:w="236" w:type="dxa"/>
            <w:shd w:val="clear" w:color="auto" w:fill="auto"/>
          </w:tcPr>
          <w:p w14:paraId="4313008C" w14:textId="77777777" w:rsidR="00EF5532" w:rsidRPr="005F70FB" w:rsidRDefault="00EF5532" w:rsidP="00A551BF">
            <w:pPr>
              <w:pStyle w:val="TableCell0-0115Break"/>
              <w:rPr>
                <w:rStyle w:val="ExampleSource"/>
              </w:rPr>
            </w:pPr>
          </w:p>
        </w:tc>
        <w:tc>
          <w:tcPr>
            <w:tcW w:w="1247" w:type="dxa"/>
            <w:shd w:val="clear" w:color="auto" w:fill="auto"/>
          </w:tcPr>
          <w:p w14:paraId="4B08C603" w14:textId="77777777" w:rsidR="00EF5532" w:rsidRPr="005F70FB" w:rsidRDefault="00EF5532" w:rsidP="00A551BF">
            <w:pPr>
              <w:pStyle w:val="TableCell0-0115Break"/>
              <w:rPr>
                <w:rStyle w:val="ChItalBold"/>
              </w:rPr>
            </w:pPr>
            <w:r w:rsidRPr="005F70FB">
              <w:rPr>
                <w:rStyle w:val="ChItalBold"/>
              </w:rPr>
              <w:t>kalong</w:t>
            </w:r>
          </w:p>
        </w:tc>
        <w:tc>
          <w:tcPr>
            <w:tcW w:w="1418" w:type="dxa"/>
            <w:shd w:val="clear" w:color="auto" w:fill="auto"/>
          </w:tcPr>
          <w:p w14:paraId="2AA1420C" w14:textId="77777777" w:rsidR="00EF5532" w:rsidRPr="005F70FB" w:rsidRDefault="00EF5532" w:rsidP="00A551BF">
            <w:pPr>
              <w:pStyle w:val="TableCell0-0115Break"/>
              <w:rPr>
                <w:rStyle w:val="ChCharisSIL"/>
              </w:rPr>
            </w:pPr>
            <w:r w:rsidRPr="005F70FB">
              <w:rPr>
                <w:rStyle w:val="ChCharisSIL"/>
              </w:rPr>
              <w:t>ˈka.lɔ̞ŋ</w:t>
            </w:r>
          </w:p>
        </w:tc>
        <w:tc>
          <w:tcPr>
            <w:tcW w:w="1361" w:type="dxa"/>
            <w:shd w:val="clear" w:color="auto" w:fill="auto"/>
          </w:tcPr>
          <w:p w14:paraId="076FA1DA"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0A0D35A" w14:textId="77777777" w:rsidR="00EF5532" w:rsidRPr="005F70FB" w:rsidRDefault="00EF5532" w:rsidP="00A551BF">
            <w:pPr>
              <w:pStyle w:val="TableCell0-0115Break"/>
            </w:pPr>
            <w:r w:rsidRPr="005F70FB">
              <w:t>necklace</w:t>
            </w:r>
          </w:p>
        </w:tc>
      </w:tr>
      <w:tr w:rsidR="00AC23C4" w:rsidRPr="005F70FB" w14:paraId="41204C0D" w14:textId="77777777" w:rsidTr="00BC00CF">
        <w:tc>
          <w:tcPr>
            <w:tcW w:w="236" w:type="dxa"/>
            <w:shd w:val="clear" w:color="auto" w:fill="auto"/>
          </w:tcPr>
          <w:p w14:paraId="671B190E" w14:textId="77777777" w:rsidR="00EF5532" w:rsidRPr="005F70FB" w:rsidRDefault="00EF5532" w:rsidP="00A551BF">
            <w:pPr>
              <w:pStyle w:val="TableCell0-0115Break"/>
              <w:rPr>
                <w:rStyle w:val="ExampleSource"/>
              </w:rPr>
            </w:pPr>
          </w:p>
        </w:tc>
        <w:tc>
          <w:tcPr>
            <w:tcW w:w="1247" w:type="dxa"/>
            <w:shd w:val="clear" w:color="auto" w:fill="auto"/>
          </w:tcPr>
          <w:p w14:paraId="159D1F75" w14:textId="77777777" w:rsidR="00EF5532" w:rsidRPr="005F70FB" w:rsidRDefault="00EF5532" w:rsidP="00A551BF">
            <w:pPr>
              <w:pStyle w:val="TableCell0-0115Break"/>
              <w:rPr>
                <w:rStyle w:val="ChItalBold"/>
              </w:rPr>
            </w:pPr>
            <w:r w:rsidRPr="005F70FB">
              <w:rPr>
                <w:rStyle w:val="ChItalBold"/>
              </w:rPr>
              <w:t>kam</w:t>
            </w:r>
          </w:p>
        </w:tc>
        <w:tc>
          <w:tcPr>
            <w:tcW w:w="1418" w:type="dxa"/>
            <w:shd w:val="clear" w:color="auto" w:fill="auto"/>
          </w:tcPr>
          <w:p w14:paraId="47CC7829" w14:textId="77777777" w:rsidR="00EF5532" w:rsidRPr="005F70FB" w:rsidRDefault="00EF5532" w:rsidP="00A551BF">
            <w:pPr>
              <w:pStyle w:val="TableCell0-0115Break"/>
              <w:rPr>
                <w:rStyle w:val="ChCharisSIL"/>
              </w:rPr>
            </w:pPr>
            <w:r w:rsidRPr="005F70FB">
              <w:rPr>
                <w:rStyle w:val="ChCharisSIL"/>
              </w:rPr>
              <w:t>ˈkɐm</w:t>
            </w:r>
          </w:p>
        </w:tc>
        <w:tc>
          <w:tcPr>
            <w:tcW w:w="1361" w:type="dxa"/>
            <w:shd w:val="clear" w:color="auto" w:fill="auto"/>
          </w:tcPr>
          <w:p w14:paraId="0A2AA0A1" w14:textId="77777777" w:rsidR="00EF5532" w:rsidRPr="005F70FB" w:rsidRDefault="00EF5532" w:rsidP="00A551BF">
            <w:pPr>
              <w:pStyle w:val="TableCell0-0115Break"/>
              <w:rPr>
                <w:rStyle w:val="ChSmallCaps"/>
              </w:rPr>
            </w:pPr>
            <w:r w:rsidRPr="005F70FB">
              <w:rPr>
                <w:rStyle w:val="ChSmallCaps"/>
              </w:rPr>
              <w:t>pro</w:t>
            </w:r>
          </w:p>
        </w:tc>
        <w:tc>
          <w:tcPr>
            <w:tcW w:w="2438" w:type="dxa"/>
            <w:shd w:val="clear" w:color="auto" w:fill="auto"/>
          </w:tcPr>
          <w:p w14:paraId="2060EAE6" w14:textId="77777777" w:rsidR="00EF5532" w:rsidRPr="005F70FB" w:rsidRDefault="00EF5532" w:rsidP="00A551BF">
            <w:pPr>
              <w:pStyle w:val="TableCell0-0115Break"/>
              <w:rPr>
                <w:rStyle w:val="ChSmallCaps"/>
              </w:rPr>
            </w:pPr>
            <w:r w:rsidRPr="005F70FB">
              <w:rPr>
                <w:rStyle w:val="ChSmallCaps"/>
              </w:rPr>
              <w:t>2pl</w:t>
            </w:r>
          </w:p>
        </w:tc>
      </w:tr>
      <w:tr w:rsidR="00AC23C4" w:rsidRPr="005F70FB" w14:paraId="7D44ADF8" w14:textId="77777777" w:rsidTr="00BC00CF">
        <w:tc>
          <w:tcPr>
            <w:tcW w:w="236" w:type="dxa"/>
            <w:shd w:val="clear" w:color="auto" w:fill="auto"/>
          </w:tcPr>
          <w:p w14:paraId="0F12680A" w14:textId="77777777" w:rsidR="00EF5532" w:rsidRPr="005F70FB" w:rsidRDefault="00EF5532" w:rsidP="00A551BF">
            <w:pPr>
              <w:pStyle w:val="TableCell0-0115Break"/>
              <w:rPr>
                <w:rStyle w:val="ExampleSource"/>
              </w:rPr>
            </w:pPr>
          </w:p>
        </w:tc>
        <w:tc>
          <w:tcPr>
            <w:tcW w:w="1247" w:type="dxa"/>
            <w:shd w:val="clear" w:color="auto" w:fill="auto"/>
          </w:tcPr>
          <w:p w14:paraId="502E0EE4" w14:textId="77777777" w:rsidR="00EF5532" w:rsidRPr="005F70FB" w:rsidRDefault="00EF5532" w:rsidP="00A551BF">
            <w:pPr>
              <w:pStyle w:val="TableCell0-0115Break"/>
              <w:rPr>
                <w:rStyle w:val="ChItalBold"/>
              </w:rPr>
            </w:pPr>
            <w:r w:rsidRPr="005F70FB">
              <w:rPr>
                <w:rStyle w:val="ChItalBold"/>
              </w:rPr>
              <w:t>kamorang</w:t>
            </w:r>
          </w:p>
        </w:tc>
        <w:tc>
          <w:tcPr>
            <w:tcW w:w="1418" w:type="dxa"/>
            <w:shd w:val="clear" w:color="auto" w:fill="auto"/>
          </w:tcPr>
          <w:p w14:paraId="11FE10B4" w14:textId="77777777" w:rsidR="00EF5532" w:rsidRPr="005F70FB" w:rsidRDefault="00EF5532" w:rsidP="00A551BF">
            <w:pPr>
              <w:pStyle w:val="TableCell0-0115Break"/>
              <w:rPr>
                <w:rStyle w:val="ChCharisSIL"/>
              </w:rPr>
            </w:pPr>
            <w:r w:rsidRPr="005F70FB">
              <w:rPr>
                <w:rStyle w:val="ChCharisSIL"/>
              </w:rPr>
              <w:t>ka.ˈmɔ.ɾɐŋ</w:t>
            </w:r>
          </w:p>
        </w:tc>
        <w:tc>
          <w:tcPr>
            <w:tcW w:w="1361" w:type="dxa"/>
            <w:shd w:val="clear" w:color="auto" w:fill="auto"/>
          </w:tcPr>
          <w:p w14:paraId="5AD394FE" w14:textId="77777777" w:rsidR="00EF5532" w:rsidRPr="005F70FB" w:rsidRDefault="00EF5532" w:rsidP="00A551BF">
            <w:pPr>
              <w:pStyle w:val="TableCell0-0115Break"/>
              <w:rPr>
                <w:rStyle w:val="ChSmallCaps"/>
              </w:rPr>
            </w:pPr>
            <w:r w:rsidRPr="005F70FB">
              <w:rPr>
                <w:rStyle w:val="ChSmallCaps"/>
              </w:rPr>
              <w:t>pro</w:t>
            </w:r>
          </w:p>
        </w:tc>
        <w:tc>
          <w:tcPr>
            <w:tcW w:w="2438" w:type="dxa"/>
            <w:shd w:val="clear" w:color="auto" w:fill="auto"/>
          </w:tcPr>
          <w:p w14:paraId="0207B8AE" w14:textId="77777777" w:rsidR="00EF5532" w:rsidRPr="005F70FB" w:rsidRDefault="00EF5532" w:rsidP="00A551BF">
            <w:pPr>
              <w:pStyle w:val="TableCell0-0115Break"/>
              <w:rPr>
                <w:rStyle w:val="ChSmallCaps"/>
              </w:rPr>
            </w:pPr>
            <w:r w:rsidRPr="005F70FB">
              <w:rPr>
                <w:rStyle w:val="ChSmallCaps"/>
              </w:rPr>
              <w:t>2pl</w:t>
            </w:r>
          </w:p>
        </w:tc>
      </w:tr>
      <w:tr w:rsidR="00AC23C4" w:rsidRPr="005F70FB" w14:paraId="67F1C497" w14:textId="77777777" w:rsidTr="00BC00CF">
        <w:tc>
          <w:tcPr>
            <w:tcW w:w="236" w:type="dxa"/>
            <w:shd w:val="clear" w:color="auto" w:fill="auto"/>
          </w:tcPr>
          <w:p w14:paraId="4ED2FD3B" w14:textId="77777777" w:rsidR="00EF5532" w:rsidRPr="005F70FB" w:rsidRDefault="00EF5532" w:rsidP="00A551BF">
            <w:pPr>
              <w:pStyle w:val="TableCell0-0115Break"/>
              <w:rPr>
                <w:rStyle w:val="ExampleSource"/>
              </w:rPr>
            </w:pPr>
          </w:p>
        </w:tc>
        <w:tc>
          <w:tcPr>
            <w:tcW w:w="1247" w:type="dxa"/>
            <w:shd w:val="clear" w:color="auto" w:fill="auto"/>
          </w:tcPr>
          <w:p w14:paraId="0F498DD6" w14:textId="77777777" w:rsidR="00EF5532" w:rsidRPr="005F70FB" w:rsidRDefault="00EF5532" w:rsidP="00A551BF">
            <w:pPr>
              <w:pStyle w:val="TableCell0-0115Break"/>
              <w:rPr>
                <w:rStyle w:val="ChItalBold"/>
              </w:rPr>
            </w:pPr>
            <w:r w:rsidRPr="005F70FB">
              <w:rPr>
                <w:rStyle w:val="ChItalBold"/>
              </w:rPr>
              <w:t>kampung</w:t>
            </w:r>
          </w:p>
        </w:tc>
        <w:tc>
          <w:tcPr>
            <w:tcW w:w="1418" w:type="dxa"/>
            <w:shd w:val="clear" w:color="auto" w:fill="auto"/>
          </w:tcPr>
          <w:p w14:paraId="13D31693" w14:textId="77777777" w:rsidR="00EF5532" w:rsidRPr="005F70FB" w:rsidRDefault="00EF5532" w:rsidP="00A551BF">
            <w:pPr>
              <w:pStyle w:val="TableCell0-0115Break"/>
              <w:rPr>
                <w:rStyle w:val="ChCharisSIL"/>
              </w:rPr>
            </w:pPr>
            <w:r w:rsidRPr="005F70FB">
              <w:rPr>
                <w:rStyle w:val="ChCharisSIL"/>
              </w:rPr>
              <w:t>ˈkɐm.pʊŋ</w:t>
            </w:r>
          </w:p>
        </w:tc>
        <w:tc>
          <w:tcPr>
            <w:tcW w:w="1361" w:type="dxa"/>
            <w:shd w:val="clear" w:color="auto" w:fill="auto"/>
          </w:tcPr>
          <w:p w14:paraId="2415B1FD"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F59ED4E" w14:textId="77777777" w:rsidR="00EF5532" w:rsidRPr="005F70FB" w:rsidRDefault="00EF5532" w:rsidP="00A551BF">
            <w:pPr>
              <w:pStyle w:val="TableCell0-0115Break"/>
            </w:pPr>
            <w:r w:rsidRPr="005F70FB">
              <w:t>village</w:t>
            </w:r>
          </w:p>
        </w:tc>
      </w:tr>
      <w:tr w:rsidR="00AC23C4" w:rsidRPr="005F70FB" w14:paraId="7FF44F3F" w14:textId="77777777" w:rsidTr="00BC00CF">
        <w:tc>
          <w:tcPr>
            <w:tcW w:w="236" w:type="dxa"/>
            <w:shd w:val="clear" w:color="auto" w:fill="auto"/>
          </w:tcPr>
          <w:p w14:paraId="410FCD6A" w14:textId="77777777" w:rsidR="00EF5532" w:rsidRPr="005F70FB" w:rsidRDefault="00EF5532" w:rsidP="00A551BF">
            <w:pPr>
              <w:pStyle w:val="TableCell0-0115Break"/>
              <w:rPr>
                <w:rStyle w:val="ExampleSource"/>
              </w:rPr>
            </w:pPr>
          </w:p>
        </w:tc>
        <w:tc>
          <w:tcPr>
            <w:tcW w:w="1247" w:type="dxa"/>
            <w:shd w:val="clear" w:color="auto" w:fill="auto"/>
          </w:tcPr>
          <w:p w14:paraId="16483F51" w14:textId="77777777" w:rsidR="00EF5532" w:rsidRPr="005F70FB" w:rsidRDefault="00EF5532" w:rsidP="00A551BF">
            <w:pPr>
              <w:pStyle w:val="TableCell0-0115Break"/>
              <w:rPr>
                <w:rStyle w:val="ChItalBold"/>
              </w:rPr>
            </w:pPr>
            <w:r w:rsidRPr="005F70FB">
              <w:rPr>
                <w:rStyle w:val="ChItalBold"/>
              </w:rPr>
              <w:t>kamu</w:t>
            </w:r>
          </w:p>
        </w:tc>
        <w:tc>
          <w:tcPr>
            <w:tcW w:w="1418" w:type="dxa"/>
            <w:shd w:val="clear" w:color="auto" w:fill="auto"/>
          </w:tcPr>
          <w:p w14:paraId="6CB1B7CD" w14:textId="77777777" w:rsidR="00EF5532" w:rsidRPr="005F70FB" w:rsidRDefault="00EF5532" w:rsidP="00A551BF">
            <w:pPr>
              <w:pStyle w:val="TableCell0-0115Break"/>
              <w:rPr>
                <w:rStyle w:val="ChCharisSIL"/>
              </w:rPr>
            </w:pPr>
            <w:r w:rsidRPr="005F70FB">
              <w:rPr>
                <w:rStyle w:val="ChCharisSIL"/>
              </w:rPr>
              <w:t>ˈka.mu</w:t>
            </w:r>
          </w:p>
        </w:tc>
        <w:tc>
          <w:tcPr>
            <w:tcW w:w="1361" w:type="dxa"/>
            <w:shd w:val="clear" w:color="auto" w:fill="auto"/>
          </w:tcPr>
          <w:p w14:paraId="78E52835" w14:textId="77777777" w:rsidR="00EF5532" w:rsidRPr="005F70FB" w:rsidRDefault="00EF5532" w:rsidP="00A551BF">
            <w:pPr>
              <w:pStyle w:val="TableCell0-0115Break"/>
              <w:rPr>
                <w:rStyle w:val="ChSmallCaps"/>
              </w:rPr>
            </w:pPr>
            <w:r w:rsidRPr="005F70FB">
              <w:rPr>
                <w:rStyle w:val="ChSmallCaps"/>
              </w:rPr>
              <w:t>pro</w:t>
            </w:r>
          </w:p>
        </w:tc>
        <w:tc>
          <w:tcPr>
            <w:tcW w:w="2438" w:type="dxa"/>
            <w:shd w:val="clear" w:color="auto" w:fill="auto"/>
          </w:tcPr>
          <w:p w14:paraId="0A447976" w14:textId="77777777" w:rsidR="00EF5532" w:rsidRPr="005F70FB" w:rsidRDefault="00EF5532" w:rsidP="00A551BF">
            <w:pPr>
              <w:pStyle w:val="TableCell0-0115Break"/>
              <w:rPr>
                <w:rStyle w:val="ChSmallCaps"/>
              </w:rPr>
            </w:pPr>
            <w:r w:rsidRPr="005F70FB">
              <w:rPr>
                <w:rStyle w:val="ChSmallCaps"/>
              </w:rPr>
              <w:t>2pl</w:t>
            </w:r>
          </w:p>
        </w:tc>
      </w:tr>
      <w:tr w:rsidR="00AC23C4" w:rsidRPr="005F70FB" w14:paraId="52E28DC4" w14:textId="77777777" w:rsidTr="00BC00CF">
        <w:tc>
          <w:tcPr>
            <w:tcW w:w="236" w:type="dxa"/>
            <w:shd w:val="clear" w:color="auto" w:fill="auto"/>
          </w:tcPr>
          <w:p w14:paraId="5A912A9B" w14:textId="77777777" w:rsidR="00EF5532" w:rsidRPr="005F70FB" w:rsidRDefault="00EF5532" w:rsidP="00A551BF">
            <w:pPr>
              <w:pStyle w:val="TableCell0-0115Break"/>
              <w:rPr>
                <w:rStyle w:val="ExampleSource"/>
              </w:rPr>
            </w:pPr>
          </w:p>
        </w:tc>
        <w:tc>
          <w:tcPr>
            <w:tcW w:w="1247" w:type="dxa"/>
            <w:shd w:val="clear" w:color="auto" w:fill="auto"/>
          </w:tcPr>
          <w:p w14:paraId="0E1C6CEE" w14:textId="77777777" w:rsidR="00EF5532" w:rsidRPr="005F70FB" w:rsidRDefault="00EF5532" w:rsidP="00A551BF">
            <w:pPr>
              <w:pStyle w:val="TableCell0-0115Break"/>
              <w:rPr>
                <w:rStyle w:val="ChItalBold"/>
              </w:rPr>
            </w:pPr>
            <w:r w:rsidRPr="005F70FB">
              <w:rPr>
                <w:rStyle w:val="ChItalBold"/>
              </w:rPr>
              <w:t>kanang</w:t>
            </w:r>
          </w:p>
        </w:tc>
        <w:tc>
          <w:tcPr>
            <w:tcW w:w="1418" w:type="dxa"/>
            <w:shd w:val="clear" w:color="auto" w:fill="auto"/>
          </w:tcPr>
          <w:p w14:paraId="738B9A29" w14:textId="77777777" w:rsidR="00EF5532" w:rsidRPr="005F70FB" w:rsidRDefault="00EF5532" w:rsidP="00A551BF">
            <w:pPr>
              <w:pStyle w:val="TableCell0-0115Break"/>
              <w:rPr>
                <w:rStyle w:val="ChCharisSIL"/>
              </w:rPr>
            </w:pPr>
            <w:r w:rsidRPr="005F70FB">
              <w:rPr>
                <w:rStyle w:val="ChCharisSIL"/>
              </w:rPr>
              <w:t>ˈka.nɐn</w:t>
            </w:r>
          </w:p>
        </w:tc>
        <w:tc>
          <w:tcPr>
            <w:tcW w:w="1361" w:type="dxa"/>
            <w:shd w:val="clear" w:color="auto" w:fill="auto"/>
          </w:tcPr>
          <w:p w14:paraId="4DA5FD79" w14:textId="77777777" w:rsidR="00EF5532" w:rsidRPr="005F70FB" w:rsidRDefault="00EF5532" w:rsidP="00A551BF">
            <w:pPr>
              <w:pStyle w:val="TableCell0-0115Break"/>
              <w:rPr>
                <w:rStyle w:val="ChSmallCaps"/>
              </w:rPr>
            </w:pPr>
            <w:r w:rsidRPr="005F70FB">
              <w:rPr>
                <w:rStyle w:val="ChSmallCaps"/>
              </w:rPr>
              <w:t>adv</w:t>
            </w:r>
          </w:p>
        </w:tc>
        <w:tc>
          <w:tcPr>
            <w:tcW w:w="2438" w:type="dxa"/>
            <w:shd w:val="clear" w:color="auto" w:fill="auto"/>
          </w:tcPr>
          <w:p w14:paraId="73F9D80E" w14:textId="77777777" w:rsidR="00EF5532" w:rsidRPr="005F70FB" w:rsidRDefault="00EF5532" w:rsidP="00A551BF">
            <w:pPr>
              <w:pStyle w:val="TableCell0-0115Break"/>
            </w:pPr>
            <w:r w:rsidRPr="005F70FB">
              <w:t>right</w:t>
            </w:r>
          </w:p>
        </w:tc>
      </w:tr>
      <w:tr w:rsidR="00AC23C4" w:rsidRPr="005F70FB" w14:paraId="34A2114A" w14:textId="77777777" w:rsidTr="00BC00CF">
        <w:tc>
          <w:tcPr>
            <w:tcW w:w="236" w:type="dxa"/>
            <w:shd w:val="clear" w:color="auto" w:fill="auto"/>
          </w:tcPr>
          <w:p w14:paraId="58657BA2" w14:textId="77777777" w:rsidR="00EF5532" w:rsidRPr="005F70FB" w:rsidRDefault="00EF5532" w:rsidP="00A551BF">
            <w:pPr>
              <w:pStyle w:val="TableCell0-0115Break"/>
              <w:rPr>
                <w:rStyle w:val="ExampleSource"/>
              </w:rPr>
            </w:pPr>
          </w:p>
        </w:tc>
        <w:tc>
          <w:tcPr>
            <w:tcW w:w="1247" w:type="dxa"/>
            <w:shd w:val="clear" w:color="auto" w:fill="auto"/>
          </w:tcPr>
          <w:p w14:paraId="4844D11D" w14:textId="77777777" w:rsidR="00EF5532" w:rsidRPr="005F70FB" w:rsidRDefault="00EF5532" w:rsidP="00A551BF">
            <w:pPr>
              <w:pStyle w:val="TableCell0-0115Break"/>
              <w:rPr>
                <w:rStyle w:val="ChItalBold"/>
              </w:rPr>
            </w:pPr>
            <w:r w:rsidRPr="005F70FB">
              <w:rPr>
                <w:rStyle w:val="ChItalBold"/>
              </w:rPr>
              <w:t>kancing</w:t>
            </w:r>
          </w:p>
        </w:tc>
        <w:tc>
          <w:tcPr>
            <w:tcW w:w="1418" w:type="dxa"/>
            <w:shd w:val="clear" w:color="auto" w:fill="auto"/>
          </w:tcPr>
          <w:p w14:paraId="13172885" w14:textId="77777777" w:rsidR="00EF5532" w:rsidRPr="005F70FB" w:rsidRDefault="00EF5532" w:rsidP="00A551BF">
            <w:pPr>
              <w:pStyle w:val="TableCell0-0115Break"/>
              <w:rPr>
                <w:rStyle w:val="ChCharisSIL"/>
              </w:rPr>
            </w:pPr>
            <w:r w:rsidRPr="005F70FB">
              <w:rPr>
                <w:rStyle w:val="ChCharisSIL"/>
              </w:rPr>
              <w:t>ˈkɐn.tʃɪŋ</w:t>
            </w:r>
          </w:p>
        </w:tc>
        <w:tc>
          <w:tcPr>
            <w:tcW w:w="1361" w:type="dxa"/>
            <w:shd w:val="clear" w:color="auto" w:fill="auto"/>
          </w:tcPr>
          <w:p w14:paraId="7A7A27C4"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3B5485E9" w14:textId="77777777" w:rsidR="00EF5532" w:rsidRPr="005F70FB" w:rsidRDefault="00EF5532" w:rsidP="00A551BF">
            <w:pPr>
              <w:pStyle w:val="TableCell0-0115Break"/>
            </w:pPr>
            <w:r w:rsidRPr="005F70FB">
              <w:t>lock</w:t>
            </w:r>
          </w:p>
        </w:tc>
      </w:tr>
      <w:tr w:rsidR="00AC23C4" w:rsidRPr="005F70FB" w14:paraId="0DFDD8B5" w14:textId="77777777" w:rsidTr="00BC00CF">
        <w:tc>
          <w:tcPr>
            <w:tcW w:w="236" w:type="dxa"/>
            <w:shd w:val="clear" w:color="auto" w:fill="auto"/>
          </w:tcPr>
          <w:p w14:paraId="487E0EF6" w14:textId="77777777" w:rsidR="00EF5532" w:rsidRPr="005F70FB" w:rsidRDefault="00EF5532" w:rsidP="00A551BF">
            <w:pPr>
              <w:pStyle w:val="TableCell0-0115Break"/>
              <w:rPr>
                <w:rStyle w:val="ExampleSource"/>
              </w:rPr>
            </w:pPr>
          </w:p>
        </w:tc>
        <w:tc>
          <w:tcPr>
            <w:tcW w:w="1247" w:type="dxa"/>
            <w:shd w:val="clear" w:color="auto" w:fill="auto"/>
          </w:tcPr>
          <w:p w14:paraId="2710CD5C" w14:textId="77777777" w:rsidR="00EF5532" w:rsidRPr="005F70FB" w:rsidRDefault="00EF5532" w:rsidP="00A551BF">
            <w:pPr>
              <w:pStyle w:val="TableCell0-0115Break"/>
              <w:rPr>
                <w:rStyle w:val="ChItalBold"/>
              </w:rPr>
            </w:pPr>
            <w:r w:rsidRPr="005F70FB">
              <w:rPr>
                <w:rStyle w:val="ChItalBold"/>
              </w:rPr>
              <w:t>kandam</w:t>
            </w:r>
          </w:p>
        </w:tc>
        <w:tc>
          <w:tcPr>
            <w:tcW w:w="1418" w:type="dxa"/>
            <w:shd w:val="clear" w:color="auto" w:fill="auto"/>
          </w:tcPr>
          <w:p w14:paraId="4AA2FBAB" w14:textId="77777777" w:rsidR="00EF5532" w:rsidRPr="005F70FB" w:rsidRDefault="00EF5532" w:rsidP="00A551BF">
            <w:pPr>
              <w:pStyle w:val="TableCell0-0115Break"/>
              <w:rPr>
                <w:rStyle w:val="ChCharisSIL"/>
              </w:rPr>
            </w:pPr>
            <w:r w:rsidRPr="005F70FB">
              <w:rPr>
                <w:rStyle w:val="ChCharisSIL"/>
              </w:rPr>
              <w:t>ˈkɐn.dɐm</w:t>
            </w:r>
          </w:p>
        </w:tc>
        <w:tc>
          <w:tcPr>
            <w:tcW w:w="1361" w:type="dxa"/>
            <w:shd w:val="clear" w:color="auto" w:fill="auto"/>
          </w:tcPr>
          <w:p w14:paraId="699DA044"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5F1A460A" w14:textId="77777777" w:rsidR="00EF5532" w:rsidRPr="005F70FB" w:rsidRDefault="00EF5532" w:rsidP="00A551BF">
            <w:pPr>
              <w:pStyle w:val="TableCell0-0115Break"/>
            </w:pPr>
            <w:r w:rsidRPr="005F70FB">
              <w:t>stable</w:t>
            </w:r>
          </w:p>
        </w:tc>
      </w:tr>
      <w:tr w:rsidR="00AC23C4" w:rsidRPr="005F70FB" w14:paraId="3ABF2A3D" w14:textId="77777777" w:rsidTr="00BC00CF">
        <w:tc>
          <w:tcPr>
            <w:tcW w:w="236" w:type="dxa"/>
            <w:shd w:val="clear" w:color="auto" w:fill="auto"/>
          </w:tcPr>
          <w:p w14:paraId="5E6F60E2" w14:textId="77777777" w:rsidR="00EF5532" w:rsidRPr="005F70FB" w:rsidRDefault="00EF5532" w:rsidP="00A551BF">
            <w:pPr>
              <w:pStyle w:val="TableCell0-0115Break"/>
              <w:rPr>
                <w:rStyle w:val="ExampleSource"/>
              </w:rPr>
            </w:pPr>
          </w:p>
        </w:tc>
        <w:tc>
          <w:tcPr>
            <w:tcW w:w="1247" w:type="dxa"/>
            <w:shd w:val="clear" w:color="auto" w:fill="auto"/>
          </w:tcPr>
          <w:p w14:paraId="71E4A2BA" w14:textId="77777777" w:rsidR="00EF5532" w:rsidRPr="005F70FB" w:rsidRDefault="00EF5532" w:rsidP="00A551BF">
            <w:pPr>
              <w:pStyle w:val="TableCell0-0115Break"/>
              <w:rPr>
                <w:rStyle w:val="ChItalBold"/>
              </w:rPr>
            </w:pPr>
            <w:r w:rsidRPr="005F70FB">
              <w:rPr>
                <w:rStyle w:val="ChItalBold"/>
              </w:rPr>
              <w:t>kandung</w:t>
            </w:r>
          </w:p>
        </w:tc>
        <w:tc>
          <w:tcPr>
            <w:tcW w:w="1418" w:type="dxa"/>
            <w:shd w:val="clear" w:color="auto" w:fill="auto"/>
          </w:tcPr>
          <w:p w14:paraId="6B43B799" w14:textId="77777777" w:rsidR="00EF5532" w:rsidRPr="005F70FB" w:rsidRDefault="00EF5532" w:rsidP="00A551BF">
            <w:pPr>
              <w:pStyle w:val="TableCell0-0115Break"/>
              <w:rPr>
                <w:rStyle w:val="ChCharisSIL"/>
              </w:rPr>
            </w:pPr>
            <w:r w:rsidRPr="005F70FB">
              <w:rPr>
                <w:rStyle w:val="ChCharisSIL"/>
              </w:rPr>
              <w:t>ˈkɐn.dʊŋ</w:t>
            </w:r>
          </w:p>
        </w:tc>
        <w:tc>
          <w:tcPr>
            <w:tcW w:w="1361" w:type="dxa"/>
            <w:shd w:val="clear" w:color="auto" w:fill="auto"/>
          </w:tcPr>
          <w:p w14:paraId="1FE75681"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8EE5853" w14:textId="77777777" w:rsidR="00EF5532" w:rsidRPr="005F70FB" w:rsidRDefault="00EF5532" w:rsidP="00A551BF">
            <w:pPr>
              <w:pStyle w:val="TableCell0-0115Break"/>
            </w:pPr>
            <w:r w:rsidRPr="005F70FB">
              <w:t>womb</w:t>
            </w:r>
          </w:p>
        </w:tc>
      </w:tr>
      <w:tr w:rsidR="00AC23C4" w:rsidRPr="005F70FB" w14:paraId="1662E917" w14:textId="77777777" w:rsidTr="00BC00CF">
        <w:tc>
          <w:tcPr>
            <w:tcW w:w="236" w:type="dxa"/>
            <w:shd w:val="clear" w:color="auto" w:fill="auto"/>
          </w:tcPr>
          <w:p w14:paraId="52C447F1" w14:textId="77777777" w:rsidR="00EF5532" w:rsidRPr="005F70FB" w:rsidRDefault="00EF5532" w:rsidP="00A551BF">
            <w:pPr>
              <w:pStyle w:val="TableCell0-0115Break"/>
              <w:rPr>
                <w:rStyle w:val="ExampleSource"/>
              </w:rPr>
            </w:pPr>
          </w:p>
        </w:tc>
        <w:tc>
          <w:tcPr>
            <w:tcW w:w="1247" w:type="dxa"/>
            <w:shd w:val="clear" w:color="auto" w:fill="auto"/>
          </w:tcPr>
          <w:p w14:paraId="4F08C3F6" w14:textId="77777777" w:rsidR="00EF5532" w:rsidRPr="005F70FB" w:rsidRDefault="00EF5532" w:rsidP="00A551BF">
            <w:pPr>
              <w:pStyle w:val="TableCell0-0115Break"/>
              <w:rPr>
                <w:rStyle w:val="ChItalBold"/>
              </w:rPr>
            </w:pPr>
            <w:r w:rsidRPr="005F70FB">
              <w:rPr>
                <w:rStyle w:val="ChItalBold"/>
              </w:rPr>
              <w:t>kangkung</w:t>
            </w:r>
          </w:p>
        </w:tc>
        <w:tc>
          <w:tcPr>
            <w:tcW w:w="1418" w:type="dxa"/>
            <w:shd w:val="clear" w:color="auto" w:fill="auto"/>
          </w:tcPr>
          <w:p w14:paraId="1E52A549" w14:textId="77777777" w:rsidR="00EF5532" w:rsidRPr="005F70FB" w:rsidRDefault="00EF5532" w:rsidP="00A551BF">
            <w:pPr>
              <w:pStyle w:val="TableCell0-0115Break"/>
              <w:rPr>
                <w:rStyle w:val="ChCharisSIL"/>
              </w:rPr>
            </w:pPr>
            <w:r w:rsidRPr="005F70FB">
              <w:rPr>
                <w:rStyle w:val="ChCharisSIL"/>
              </w:rPr>
              <w:t>ˈkɐŋ.kʊŋ</w:t>
            </w:r>
          </w:p>
        </w:tc>
        <w:tc>
          <w:tcPr>
            <w:tcW w:w="1361" w:type="dxa"/>
            <w:shd w:val="clear" w:color="auto" w:fill="auto"/>
          </w:tcPr>
          <w:p w14:paraId="639BB117"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6E5BBCF" w14:textId="77777777" w:rsidR="00EF5532" w:rsidRPr="005F70FB" w:rsidRDefault="00EF5532" w:rsidP="00A551BF">
            <w:pPr>
              <w:pStyle w:val="TableCell0-0115Break"/>
            </w:pPr>
            <w:r w:rsidRPr="005F70FB">
              <w:t>water spinach</w:t>
            </w:r>
          </w:p>
        </w:tc>
      </w:tr>
      <w:tr w:rsidR="00AC23C4" w:rsidRPr="005F70FB" w14:paraId="3CEEDF63" w14:textId="77777777" w:rsidTr="00BC00CF">
        <w:tc>
          <w:tcPr>
            <w:tcW w:w="236" w:type="dxa"/>
            <w:shd w:val="clear" w:color="auto" w:fill="auto"/>
          </w:tcPr>
          <w:p w14:paraId="6B94D89E" w14:textId="77777777" w:rsidR="00EF5532" w:rsidRPr="005F70FB" w:rsidRDefault="00EF5532" w:rsidP="00A551BF">
            <w:pPr>
              <w:pStyle w:val="TableCell0-0115Break"/>
              <w:rPr>
                <w:rStyle w:val="ExampleSource"/>
              </w:rPr>
            </w:pPr>
          </w:p>
        </w:tc>
        <w:tc>
          <w:tcPr>
            <w:tcW w:w="1247" w:type="dxa"/>
            <w:shd w:val="clear" w:color="auto" w:fill="auto"/>
          </w:tcPr>
          <w:p w14:paraId="48470741" w14:textId="77777777" w:rsidR="00EF5532" w:rsidRPr="005F70FB" w:rsidRDefault="00EF5532" w:rsidP="00A551BF">
            <w:pPr>
              <w:pStyle w:val="TableCell0-0115Break"/>
              <w:rPr>
                <w:rStyle w:val="ChItalBold"/>
              </w:rPr>
            </w:pPr>
            <w:r w:rsidRPr="005F70FB">
              <w:rPr>
                <w:rStyle w:val="ChItalBold"/>
              </w:rPr>
              <w:t>kapak</w:t>
            </w:r>
          </w:p>
        </w:tc>
        <w:tc>
          <w:tcPr>
            <w:tcW w:w="1418" w:type="dxa"/>
            <w:shd w:val="clear" w:color="auto" w:fill="auto"/>
          </w:tcPr>
          <w:p w14:paraId="67EE2B24" w14:textId="77777777" w:rsidR="00EF5532" w:rsidRPr="005F70FB" w:rsidRDefault="00EF5532" w:rsidP="00A551BF">
            <w:pPr>
              <w:pStyle w:val="TableCell0-0115Break"/>
              <w:rPr>
                <w:rStyle w:val="ChCharisSIL"/>
              </w:rPr>
            </w:pPr>
            <w:r w:rsidRPr="005F70FB">
              <w:rPr>
                <w:rStyle w:val="ChCharisSIL"/>
              </w:rPr>
              <w:t>ˈka.pɐk</w:t>
            </w:r>
          </w:p>
        </w:tc>
        <w:tc>
          <w:tcPr>
            <w:tcW w:w="1361" w:type="dxa"/>
            <w:shd w:val="clear" w:color="auto" w:fill="auto"/>
          </w:tcPr>
          <w:p w14:paraId="36F9FED0"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FB13945" w14:textId="77777777" w:rsidR="00EF5532" w:rsidRPr="005F70FB" w:rsidRDefault="00EF5532" w:rsidP="00A551BF">
            <w:pPr>
              <w:pStyle w:val="TableCell0-0115Break"/>
            </w:pPr>
            <w:r w:rsidRPr="005F70FB">
              <w:t>axe</w:t>
            </w:r>
          </w:p>
        </w:tc>
      </w:tr>
      <w:tr w:rsidR="00AC23C4" w:rsidRPr="005F70FB" w14:paraId="376EAE77" w14:textId="77777777" w:rsidTr="00BC00CF">
        <w:tc>
          <w:tcPr>
            <w:tcW w:w="236" w:type="dxa"/>
            <w:shd w:val="clear" w:color="auto" w:fill="auto"/>
          </w:tcPr>
          <w:p w14:paraId="32FCB235" w14:textId="77777777" w:rsidR="00EF5532" w:rsidRPr="005F70FB" w:rsidRDefault="00EF5532" w:rsidP="00A551BF">
            <w:pPr>
              <w:pStyle w:val="TableCell0-0115Break"/>
              <w:rPr>
                <w:rStyle w:val="ExampleSource"/>
              </w:rPr>
            </w:pPr>
          </w:p>
        </w:tc>
        <w:tc>
          <w:tcPr>
            <w:tcW w:w="1247" w:type="dxa"/>
            <w:shd w:val="clear" w:color="auto" w:fill="auto"/>
          </w:tcPr>
          <w:p w14:paraId="234D5B8B" w14:textId="77777777" w:rsidR="00EF5532" w:rsidRPr="005F70FB" w:rsidRDefault="00EF5532" w:rsidP="00A551BF">
            <w:pPr>
              <w:pStyle w:val="TableCell0-0115Break"/>
              <w:rPr>
                <w:rStyle w:val="ChItalBold"/>
              </w:rPr>
            </w:pPr>
            <w:r w:rsidRPr="005F70FB">
              <w:rPr>
                <w:rStyle w:val="ChItalBold"/>
              </w:rPr>
              <w:t>kapang</w:t>
            </w:r>
          </w:p>
        </w:tc>
        <w:tc>
          <w:tcPr>
            <w:tcW w:w="1418" w:type="dxa"/>
            <w:shd w:val="clear" w:color="auto" w:fill="auto"/>
          </w:tcPr>
          <w:p w14:paraId="69BDB77D" w14:textId="77777777" w:rsidR="00EF5532" w:rsidRPr="005F70FB" w:rsidRDefault="00EF5532" w:rsidP="00A551BF">
            <w:pPr>
              <w:pStyle w:val="TableCell0-0115Break"/>
              <w:rPr>
                <w:rStyle w:val="ChCharisSIL"/>
              </w:rPr>
            </w:pPr>
            <w:r w:rsidRPr="005F70FB">
              <w:rPr>
                <w:rStyle w:val="ChCharisSIL"/>
              </w:rPr>
              <w:t>ˈka.pɐn</w:t>
            </w:r>
          </w:p>
        </w:tc>
        <w:tc>
          <w:tcPr>
            <w:tcW w:w="1361" w:type="dxa"/>
            <w:shd w:val="clear" w:color="auto" w:fill="auto"/>
          </w:tcPr>
          <w:p w14:paraId="2E352801" w14:textId="77777777" w:rsidR="00EF5532" w:rsidRPr="005F70FB" w:rsidRDefault="00EF5532" w:rsidP="00A551BF">
            <w:pPr>
              <w:pStyle w:val="TableCell0-0115Break"/>
              <w:rPr>
                <w:rStyle w:val="ChSmallCaps"/>
              </w:rPr>
            </w:pPr>
            <w:r w:rsidRPr="005F70FB">
              <w:rPr>
                <w:rStyle w:val="ChSmallCaps"/>
              </w:rPr>
              <w:t>int</w:t>
            </w:r>
          </w:p>
        </w:tc>
        <w:tc>
          <w:tcPr>
            <w:tcW w:w="2438" w:type="dxa"/>
            <w:shd w:val="clear" w:color="auto" w:fill="auto"/>
          </w:tcPr>
          <w:p w14:paraId="484C6FED" w14:textId="77777777" w:rsidR="00EF5532" w:rsidRPr="005F70FB" w:rsidRDefault="00EF5532" w:rsidP="00A551BF">
            <w:pPr>
              <w:pStyle w:val="TableCell0-0115Break"/>
            </w:pPr>
            <w:r w:rsidRPr="005F70FB">
              <w:t>when</w:t>
            </w:r>
          </w:p>
        </w:tc>
      </w:tr>
      <w:tr w:rsidR="00AC23C4" w:rsidRPr="005F70FB" w14:paraId="54688A96" w14:textId="77777777" w:rsidTr="00BC00CF">
        <w:tc>
          <w:tcPr>
            <w:tcW w:w="236" w:type="dxa"/>
            <w:shd w:val="clear" w:color="auto" w:fill="auto"/>
          </w:tcPr>
          <w:p w14:paraId="2C27DD21" w14:textId="77777777" w:rsidR="00EF5532" w:rsidRPr="005F70FB" w:rsidRDefault="00EF5532" w:rsidP="00A551BF">
            <w:pPr>
              <w:pStyle w:val="TableCell0-0115Break"/>
              <w:rPr>
                <w:rStyle w:val="ExampleSource"/>
              </w:rPr>
            </w:pPr>
          </w:p>
        </w:tc>
        <w:tc>
          <w:tcPr>
            <w:tcW w:w="1247" w:type="dxa"/>
            <w:shd w:val="clear" w:color="auto" w:fill="auto"/>
          </w:tcPr>
          <w:p w14:paraId="105B02EC" w14:textId="77777777" w:rsidR="00EF5532" w:rsidRPr="005F70FB" w:rsidRDefault="00EF5532" w:rsidP="00A551BF">
            <w:pPr>
              <w:pStyle w:val="TableCell0-0115Break"/>
              <w:rPr>
                <w:rStyle w:val="ChItalBold"/>
              </w:rPr>
            </w:pPr>
            <w:r w:rsidRPr="005F70FB">
              <w:rPr>
                <w:rStyle w:val="ChItalBold"/>
              </w:rPr>
              <w:t>kapur</w:t>
            </w:r>
          </w:p>
        </w:tc>
        <w:tc>
          <w:tcPr>
            <w:tcW w:w="1418" w:type="dxa"/>
            <w:shd w:val="clear" w:color="auto" w:fill="auto"/>
          </w:tcPr>
          <w:p w14:paraId="0E8BD99A" w14:textId="77777777" w:rsidR="00EF5532" w:rsidRPr="005F70FB" w:rsidRDefault="00EF5532" w:rsidP="00A551BF">
            <w:pPr>
              <w:pStyle w:val="TableCell0-0115Break"/>
              <w:rPr>
                <w:rStyle w:val="ChCharisSIL"/>
              </w:rPr>
            </w:pPr>
            <w:r w:rsidRPr="005F70FB">
              <w:rPr>
                <w:rStyle w:val="ChCharisSIL"/>
              </w:rPr>
              <w:t>ˈka.pʊr̥</w:t>
            </w:r>
          </w:p>
        </w:tc>
        <w:tc>
          <w:tcPr>
            <w:tcW w:w="1361" w:type="dxa"/>
            <w:shd w:val="clear" w:color="auto" w:fill="auto"/>
          </w:tcPr>
          <w:p w14:paraId="26278F76"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56B76347" w14:textId="77777777" w:rsidR="00EF5532" w:rsidRPr="005F70FB" w:rsidRDefault="00EF5532" w:rsidP="00A551BF">
            <w:pPr>
              <w:pStyle w:val="TableCell0-0115Break"/>
            </w:pPr>
            <w:r w:rsidRPr="005F70FB">
              <w:t>lime</w:t>
            </w:r>
          </w:p>
        </w:tc>
      </w:tr>
      <w:tr w:rsidR="00AC23C4" w:rsidRPr="005F70FB" w14:paraId="57B3F952" w14:textId="77777777" w:rsidTr="00BC00CF">
        <w:tc>
          <w:tcPr>
            <w:tcW w:w="236" w:type="dxa"/>
            <w:shd w:val="clear" w:color="auto" w:fill="auto"/>
          </w:tcPr>
          <w:p w14:paraId="499976A1" w14:textId="77777777" w:rsidR="00EF5532" w:rsidRPr="005F70FB" w:rsidRDefault="00EF5532" w:rsidP="00A551BF">
            <w:pPr>
              <w:pStyle w:val="TableCell0-0115Break"/>
              <w:rPr>
                <w:rStyle w:val="ExampleSource"/>
              </w:rPr>
            </w:pPr>
          </w:p>
        </w:tc>
        <w:tc>
          <w:tcPr>
            <w:tcW w:w="1247" w:type="dxa"/>
            <w:shd w:val="clear" w:color="auto" w:fill="auto"/>
          </w:tcPr>
          <w:p w14:paraId="1F68EC09" w14:textId="77777777" w:rsidR="00EF5532" w:rsidRPr="005F70FB" w:rsidRDefault="00EF5532" w:rsidP="00A551BF">
            <w:pPr>
              <w:pStyle w:val="TableCell0-0115Break"/>
              <w:rPr>
                <w:rStyle w:val="ChItalBold"/>
              </w:rPr>
            </w:pPr>
            <w:r w:rsidRPr="005F70FB">
              <w:rPr>
                <w:rStyle w:val="ChItalBold"/>
              </w:rPr>
              <w:t>karang</w:t>
            </w:r>
          </w:p>
        </w:tc>
        <w:tc>
          <w:tcPr>
            <w:tcW w:w="1418" w:type="dxa"/>
            <w:shd w:val="clear" w:color="auto" w:fill="auto"/>
          </w:tcPr>
          <w:p w14:paraId="1733DE2D" w14:textId="77777777" w:rsidR="00EF5532" w:rsidRPr="005F70FB" w:rsidRDefault="00EF5532" w:rsidP="00A551BF">
            <w:pPr>
              <w:pStyle w:val="TableCell0-0115Break"/>
              <w:rPr>
                <w:rStyle w:val="ChCharisSIL"/>
              </w:rPr>
            </w:pPr>
            <w:r w:rsidRPr="005F70FB">
              <w:rPr>
                <w:rStyle w:val="ChCharisSIL"/>
              </w:rPr>
              <w:t>ˈka.ɾɐŋ</w:t>
            </w:r>
          </w:p>
        </w:tc>
        <w:tc>
          <w:tcPr>
            <w:tcW w:w="1361" w:type="dxa"/>
            <w:shd w:val="clear" w:color="auto" w:fill="auto"/>
          </w:tcPr>
          <w:p w14:paraId="3BDF3412"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7CDD7A91" w14:textId="77777777" w:rsidR="00EF5532" w:rsidRPr="005F70FB" w:rsidRDefault="00EF5532" w:rsidP="00A551BF">
            <w:pPr>
              <w:pStyle w:val="TableCell0-0115Break"/>
            </w:pPr>
            <w:r w:rsidRPr="005F70FB">
              <w:t>lime stone</w:t>
            </w:r>
          </w:p>
        </w:tc>
      </w:tr>
      <w:tr w:rsidR="00AC23C4" w:rsidRPr="005F70FB" w14:paraId="1868B7B8" w14:textId="77777777" w:rsidTr="00BC00CF">
        <w:tc>
          <w:tcPr>
            <w:tcW w:w="236" w:type="dxa"/>
            <w:shd w:val="clear" w:color="auto" w:fill="auto"/>
          </w:tcPr>
          <w:p w14:paraId="2E70A751" w14:textId="77777777" w:rsidR="00EF5532" w:rsidRPr="005F70FB" w:rsidRDefault="00EF5532" w:rsidP="00A551BF">
            <w:pPr>
              <w:pStyle w:val="TableCell0-0115Break"/>
              <w:rPr>
                <w:rStyle w:val="ExampleSource"/>
              </w:rPr>
            </w:pPr>
          </w:p>
        </w:tc>
        <w:tc>
          <w:tcPr>
            <w:tcW w:w="1247" w:type="dxa"/>
            <w:shd w:val="clear" w:color="auto" w:fill="auto"/>
          </w:tcPr>
          <w:p w14:paraId="32CF90D0" w14:textId="77777777" w:rsidR="00EF5532" w:rsidRPr="005F70FB" w:rsidRDefault="00EF5532" w:rsidP="00A551BF">
            <w:pPr>
              <w:pStyle w:val="TableCell0-0115Break"/>
              <w:rPr>
                <w:rStyle w:val="ChItalBold"/>
              </w:rPr>
            </w:pPr>
            <w:r w:rsidRPr="005F70FB">
              <w:rPr>
                <w:rStyle w:val="ChItalBold"/>
              </w:rPr>
              <w:t>karet</w:t>
            </w:r>
          </w:p>
        </w:tc>
        <w:tc>
          <w:tcPr>
            <w:tcW w:w="1418" w:type="dxa"/>
            <w:shd w:val="clear" w:color="auto" w:fill="auto"/>
          </w:tcPr>
          <w:p w14:paraId="5FF352DA" w14:textId="77777777" w:rsidR="00EF5532" w:rsidRPr="005F70FB" w:rsidRDefault="00EF5532" w:rsidP="00A551BF">
            <w:pPr>
              <w:pStyle w:val="TableCell0-0115Break"/>
              <w:rPr>
                <w:rStyle w:val="ChCharisSIL"/>
              </w:rPr>
            </w:pPr>
            <w:r w:rsidRPr="005F70FB">
              <w:rPr>
                <w:rStyle w:val="ChCharisSIL"/>
              </w:rPr>
              <w:t>ˈka.ɾɛ̞t</w:t>
            </w:r>
          </w:p>
        </w:tc>
        <w:tc>
          <w:tcPr>
            <w:tcW w:w="1361" w:type="dxa"/>
            <w:shd w:val="clear" w:color="auto" w:fill="auto"/>
          </w:tcPr>
          <w:p w14:paraId="14BE667D"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76E9576" w14:textId="77777777" w:rsidR="00EF5532" w:rsidRPr="005F70FB" w:rsidRDefault="00EF5532" w:rsidP="00A551BF">
            <w:pPr>
              <w:pStyle w:val="TableCell0-0115Break"/>
            </w:pPr>
            <w:r w:rsidRPr="005F70FB">
              <w:t>rubber</w:t>
            </w:r>
          </w:p>
        </w:tc>
      </w:tr>
      <w:tr w:rsidR="00AC23C4" w:rsidRPr="005F70FB" w14:paraId="556671B2" w14:textId="77777777" w:rsidTr="00BC00CF">
        <w:tc>
          <w:tcPr>
            <w:tcW w:w="236" w:type="dxa"/>
            <w:shd w:val="clear" w:color="auto" w:fill="auto"/>
          </w:tcPr>
          <w:p w14:paraId="045CDE3F" w14:textId="77777777" w:rsidR="00EF5532" w:rsidRPr="005F70FB" w:rsidRDefault="00EF5532" w:rsidP="00A551BF">
            <w:pPr>
              <w:pStyle w:val="TableCell0-0115Break"/>
              <w:rPr>
                <w:rStyle w:val="ExampleSource"/>
              </w:rPr>
            </w:pPr>
          </w:p>
        </w:tc>
        <w:tc>
          <w:tcPr>
            <w:tcW w:w="1247" w:type="dxa"/>
            <w:shd w:val="clear" w:color="auto" w:fill="auto"/>
          </w:tcPr>
          <w:p w14:paraId="79C6C68A" w14:textId="77777777" w:rsidR="00EF5532" w:rsidRPr="005F70FB" w:rsidRDefault="00EF5532" w:rsidP="00A551BF">
            <w:pPr>
              <w:pStyle w:val="TableCell0-0115Break"/>
              <w:rPr>
                <w:rStyle w:val="ChItalBold"/>
              </w:rPr>
            </w:pPr>
            <w:r w:rsidRPr="005F70FB">
              <w:rPr>
                <w:rStyle w:val="ChItalBold"/>
              </w:rPr>
              <w:t>karong</w:t>
            </w:r>
          </w:p>
        </w:tc>
        <w:tc>
          <w:tcPr>
            <w:tcW w:w="1418" w:type="dxa"/>
            <w:shd w:val="clear" w:color="auto" w:fill="auto"/>
          </w:tcPr>
          <w:p w14:paraId="59BB8A0D" w14:textId="77777777" w:rsidR="00EF5532" w:rsidRPr="005F70FB" w:rsidRDefault="00EF5532" w:rsidP="00A551BF">
            <w:pPr>
              <w:pStyle w:val="TableCell0-0115Break"/>
              <w:rPr>
                <w:rStyle w:val="ChCharisSIL"/>
              </w:rPr>
            </w:pPr>
            <w:r w:rsidRPr="005F70FB">
              <w:rPr>
                <w:rStyle w:val="ChCharisSIL"/>
              </w:rPr>
              <w:t>ˈka.ɾɔ̞ŋ</w:t>
            </w:r>
          </w:p>
        </w:tc>
        <w:tc>
          <w:tcPr>
            <w:tcW w:w="1361" w:type="dxa"/>
            <w:shd w:val="clear" w:color="auto" w:fill="auto"/>
          </w:tcPr>
          <w:p w14:paraId="0AAC008C"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39DBCF3" w14:textId="77777777" w:rsidR="00EF5532" w:rsidRPr="005F70FB" w:rsidRDefault="00EF5532" w:rsidP="00A551BF">
            <w:pPr>
              <w:pStyle w:val="TableCell0-0115Break"/>
            </w:pPr>
            <w:r w:rsidRPr="005F70FB">
              <w:t>bag</w:t>
            </w:r>
          </w:p>
        </w:tc>
      </w:tr>
      <w:tr w:rsidR="00AC23C4" w:rsidRPr="005F70FB" w14:paraId="6C9CBC77" w14:textId="77777777" w:rsidTr="00BC00CF">
        <w:tc>
          <w:tcPr>
            <w:tcW w:w="236" w:type="dxa"/>
            <w:shd w:val="clear" w:color="auto" w:fill="auto"/>
          </w:tcPr>
          <w:p w14:paraId="56249513" w14:textId="77777777" w:rsidR="00EF5532" w:rsidRPr="005F70FB" w:rsidRDefault="00EF5532" w:rsidP="00A551BF">
            <w:pPr>
              <w:pStyle w:val="TableCell0-0115Break"/>
              <w:rPr>
                <w:rStyle w:val="ExampleSource"/>
              </w:rPr>
            </w:pPr>
          </w:p>
        </w:tc>
        <w:tc>
          <w:tcPr>
            <w:tcW w:w="1247" w:type="dxa"/>
            <w:shd w:val="clear" w:color="auto" w:fill="auto"/>
          </w:tcPr>
          <w:p w14:paraId="5477EAD1" w14:textId="77777777" w:rsidR="00EF5532" w:rsidRPr="005F70FB" w:rsidRDefault="00EF5532" w:rsidP="00A551BF">
            <w:pPr>
              <w:pStyle w:val="TableCell0-0115Break"/>
              <w:rPr>
                <w:rStyle w:val="ChItalBold"/>
              </w:rPr>
            </w:pPr>
            <w:r w:rsidRPr="005F70FB">
              <w:rPr>
                <w:rStyle w:val="ChItalBold"/>
              </w:rPr>
              <w:t>kasar</w:t>
            </w:r>
          </w:p>
        </w:tc>
        <w:tc>
          <w:tcPr>
            <w:tcW w:w="1418" w:type="dxa"/>
            <w:shd w:val="clear" w:color="auto" w:fill="auto"/>
          </w:tcPr>
          <w:p w14:paraId="177849DE" w14:textId="77777777" w:rsidR="00EF5532" w:rsidRPr="005F70FB" w:rsidRDefault="00EF5532" w:rsidP="00A551BF">
            <w:pPr>
              <w:pStyle w:val="TableCell0-0115Break"/>
              <w:rPr>
                <w:rStyle w:val="ChCharisSIL"/>
              </w:rPr>
            </w:pPr>
            <w:r w:rsidRPr="005F70FB">
              <w:rPr>
                <w:rStyle w:val="ChCharisSIL"/>
              </w:rPr>
              <w:t>ˈka.sɐr̥</w:t>
            </w:r>
          </w:p>
        </w:tc>
        <w:tc>
          <w:tcPr>
            <w:tcW w:w="1361" w:type="dxa"/>
            <w:shd w:val="clear" w:color="auto" w:fill="auto"/>
          </w:tcPr>
          <w:p w14:paraId="7CB67960"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7F5B4CC2" w14:textId="77777777" w:rsidR="00EF5532" w:rsidRPr="005F70FB" w:rsidRDefault="00EF5532" w:rsidP="00A551BF">
            <w:pPr>
              <w:pStyle w:val="TableCell0-0115Break"/>
            </w:pPr>
            <w:r w:rsidRPr="005F70FB">
              <w:t>be coarse</w:t>
            </w:r>
          </w:p>
        </w:tc>
      </w:tr>
      <w:tr w:rsidR="00AC23C4" w:rsidRPr="005F70FB" w14:paraId="4364ADEF" w14:textId="77777777" w:rsidTr="00BC00CF">
        <w:tc>
          <w:tcPr>
            <w:tcW w:w="236" w:type="dxa"/>
            <w:shd w:val="clear" w:color="auto" w:fill="auto"/>
          </w:tcPr>
          <w:p w14:paraId="53F70329" w14:textId="77777777" w:rsidR="00EF5532" w:rsidRPr="005F70FB" w:rsidRDefault="00EF5532" w:rsidP="00A551BF">
            <w:pPr>
              <w:pStyle w:val="TableCell0-0115Break"/>
              <w:rPr>
                <w:rStyle w:val="ExampleSource"/>
              </w:rPr>
            </w:pPr>
          </w:p>
        </w:tc>
        <w:tc>
          <w:tcPr>
            <w:tcW w:w="1247" w:type="dxa"/>
            <w:shd w:val="clear" w:color="auto" w:fill="auto"/>
          </w:tcPr>
          <w:p w14:paraId="46412552" w14:textId="77777777" w:rsidR="00EF5532" w:rsidRPr="005F70FB" w:rsidRDefault="00EF5532" w:rsidP="00A551BF">
            <w:pPr>
              <w:pStyle w:val="TableCell0-0115Break"/>
              <w:rPr>
                <w:rStyle w:val="ChItalBold"/>
              </w:rPr>
            </w:pPr>
            <w:r w:rsidRPr="005F70FB">
              <w:rPr>
                <w:rStyle w:val="ChItalBold"/>
              </w:rPr>
              <w:t>kasbi</w:t>
            </w:r>
          </w:p>
        </w:tc>
        <w:tc>
          <w:tcPr>
            <w:tcW w:w="1418" w:type="dxa"/>
            <w:shd w:val="clear" w:color="auto" w:fill="auto"/>
          </w:tcPr>
          <w:p w14:paraId="4C418412" w14:textId="77777777" w:rsidR="00EF5532" w:rsidRPr="005F70FB" w:rsidRDefault="00EF5532" w:rsidP="00A551BF">
            <w:pPr>
              <w:pStyle w:val="TableCell0-0115Break"/>
              <w:rPr>
                <w:rStyle w:val="ChCharisSIL"/>
              </w:rPr>
            </w:pPr>
            <w:r w:rsidRPr="005F70FB">
              <w:rPr>
                <w:rStyle w:val="ChCharisSIL"/>
              </w:rPr>
              <w:t>ˈkɐs.bi</w:t>
            </w:r>
          </w:p>
        </w:tc>
        <w:tc>
          <w:tcPr>
            <w:tcW w:w="1361" w:type="dxa"/>
            <w:shd w:val="clear" w:color="auto" w:fill="auto"/>
          </w:tcPr>
          <w:p w14:paraId="087472BF"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7662B272" w14:textId="77777777" w:rsidR="00EF5532" w:rsidRPr="005F70FB" w:rsidRDefault="00EF5532" w:rsidP="00A551BF">
            <w:pPr>
              <w:pStyle w:val="TableCell0-0115Break"/>
            </w:pPr>
            <w:r w:rsidRPr="005F70FB">
              <w:t>cassava</w:t>
            </w:r>
          </w:p>
        </w:tc>
      </w:tr>
      <w:tr w:rsidR="00AC23C4" w:rsidRPr="005F70FB" w14:paraId="62B53D21" w14:textId="77777777" w:rsidTr="00BC00CF">
        <w:tc>
          <w:tcPr>
            <w:tcW w:w="236" w:type="dxa"/>
            <w:shd w:val="clear" w:color="auto" w:fill="auto"/>
          </w:tcPr>
          <w:p w14:paraId="087180AB" w14:textId="77777777" w:rsidR="00EF5532" w:rsidRPr="005F70FB" w:rsidRDefault="00EF5532" w:rsidP="00A551BF">
            <w:pPr>
              <w:pStyle w:val="TableCell0-0115Break"/>
              <w:rPr>
                <w:rStyle w:val="ExampleSource"/>
              </w:rPr>
            </w:pPr>
          </w:p>
        </w:tc>
        <w:tc>
          <w:tcPr>
            <w:tcW w:w="1247" w:type="dxa"/>
            <w:shd w:val="clear" w:color="auto" w:fill="auto"/>
          </w:tcPr>
          <w:p w14:paraId="0561E79B" w14:textId="77777777" w:rsidR="00EF5532" w:rsidRPr="005F70FB" w:rsidRDefault="00EF5532" w:rsidP="00A551BF">
            <w:pPr>
              <w:pStyle w:val="TableCell0-0115Break"/>
              <w:rPr>
                <w:rStyle w:val="ChItalBold"/>
              </w:rPr>
            </w:pPr>
            <w:r w:rsidRPr="005F70FB">
              <w:rPr>
                <w:rStyle w:val="ChItalBold"/>
              </w:rPr>
              <w:t>kasi</w:t>
            </w:r>
          </w:p>
        </w:tc>
        <w:tc>
          <w:tcPr>
            <w:tcW w:w="1418" w:type="dxa"/>
            <w:shd w:val="clear" w:color="auto" w:fill="auto"/>
          </w:tcPr>
          <w:p w14:paraId="17FEE3BA" w14:textId="77777777" w:rsidR="00EF5532" w:rsidRPr="005F70FB" w:rsidRDefault="00EF5532" w:rsidP="00A551BF">
            <w:pPr>
              <w:pStyle w:val="TableCell0-0115Break"/>
              <w:rPr>
                <w:rStyle w:val="ChCharisSIL"/>
              </w:rPr>
            </w:pPr>
            <w:r w:rsidRPr="005F70FB">
              <w:rPr>
                <w:rStyle w:val="ChCharisSIL"/>
              </w:rPr>
              <w:t>ˈkɐs</w:t>
            </w:r>
          </w:p>
        </w:tc>
        <w:tc>
          <w:tcPr>
            <w:tcW w:w="1361" w:type="dxa"/>
            <w:shd w:val="clear" w:color="auto" w:fill="auto"/>
          </w:tcPr>
          <w:p w14:paraId="287315D0" w14:textId="77777777" w:rsidR="00EF5532" w:rsidRPr="005F70FB" w:rsidRDefault="00EF5532" w:rsidP="00A551BF">
            <w:pPr>
              <w:pStyle w:val="TableCell0-0115Break"/>
              <w:rPr>
                <w:rStyle w:val="ChSmallCaps"/>
              </w:rPr>
            </w:pPr>
            <w:r w:rsidRPr="005F70FB">
              <w:rPr>
                <w:rStyle w:val="ChSmallCaps"/>
              </w:rPr>
              <w:t>v.tri</w:t>
            </w:r>
          </w:p>
        </w:tc>
        <w:tc>
          <w:tcPr>
            <w:tcW w:w="2438" w:type="dxa"/>
            <w:shd w:val="clear" w:color="auto" w:fill="auto"/>
          </w:tcPr>
          <w:p w14:paraId="62188BBA" w14:textId="77777777" w:rsidR="00EF5532" w:rsidRPr="005F70FB" w:rsidRDefault="00EF5532" w:rsidP="00A551BF">
            <w:pPr>
              <w:pStyle w:val="TableCell0-0115Break"/>
            </w:pPr>
            <w:r w:rsidRPr="005F70FB">
              <w:t>give</w:t>
            </w:r>
          </w:p>
        </w:tc>
      </w:tr>
      <w:tr w:rsidR="00AC23C4" w:rsidRPr="005F70FB" w14:paraId="5203243B" w14:textId="77777777" w:rsidTr="00BC00CF">
        <w:tc>
          <w:tcPr>
            <w:tcW w:w="236" w:type="dxa"/>
            <w:shd w:val="clear" w:color="auto" w:fill="auto"/>
          </w:tcPr>
          <w:p w14:paraId="5DF6FDAB" w14:textId="77777777" w:rsidR="00EF5532" w:rsidRPr="005F70FB" w:rsidRDefault="00EF5532" w:rsidP="00A551BF">
            <w:pPr>
              <w:pStyle w:val="TableCell0-0115Break"/>
              <w:rPr>
                <w:rStyle w:val="ExampleSource"/>
              </w:rPr>
            </w:pPr>
          </w:p>
        </w:tc>
        <w:tc>
          <w:tcPr>
            <w:tcW w:w="1247" w:type="dxa"/>
            <w:shd w:val="clear" w:color="auto" w:fill="auto"/>
          </w:tcPr>
          <w:p w14:paraId="676E6B6D" w14:textId="77777777" w:rsidR="00EF5532" w:rsidRPr="005F70FB" w:rsidRDefault="00EF5532" w:rsidP="00A551BF">
            <w:pPr>
              <w:pStyle w:val="TableCell0-0115Break"/>
              <w:rPr>
                <w:rStyle w:val="ChItalBold"/>
              </w:rPr>
            </w:pPr>
            <w:r w:rsidRPr="005F70FB">
              <w:rPr>
                <w:rStyle w:val="ChItalBold"/>
              </w:rPr>
              <w:t>kasi</w:t>
            </w:r>
          </w:p>
        </w:tc>
        <w:tc>
          <w:tcPr>
            <w:tcW w:w="1418" w:type="dxa"/>
            <w:shd w:val="clear" w:color="auto" w:fill="auto"/>
          </w:tcPr>
          <w:p w14:paraId="121C1A6E" w14:textId="77777777" w:rsidR="00EF5532" w:rsidRPr="005F70FB" w:rsidRDefault="00EF5532" w:rsidP="00A551BF">
            <w:pPr>
              <w:pStyle w:val="TableCell0-0115Break"/>
              <w:rPr>
                <w:rStyle w:val="ChCharisSIL"/>
              </w:rPr>
            </w:pPr>
            <w:r w:rsidRPr="005F70FB">
              <w:rPr>
                <w:rStyle w:val="ChCharisSIL"/>
              </w:rPr>
              <w:t>ˈka.si</w:t>
            </w:r>
          </w:p>
        </w:tc>
        <w:tc>
          <w:tcPr>
            <w:tcW w:w="1361" w:type="dxa"/>
            <w:shd w:val="clear" w:color="auto" w:fill="auto"/>
          </w:tcPr>
          <w:p w14:paraId="5B2E9BAA"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616C152" w14:textId="77777777" w:rsidR="00EF5532" w:rsidRPr="005F70FB" w:rsidRDefault="00EF5532" w:rsidP="00A551BF">
            <w:pPr>
              <w:pStyle w:val="TableCell0-0115Break"/>
            </w:pPr>
            <w:r w:rsidRPr="005F70FB">
              <w:t>love</w:t>
            </w:r>
          </w:p>
        </w:tc>
      </w:tr>
      <w:tr w:rsidR="00AC23C4" w:rsidRPr="005F70FB" w14:paraId="7A93AD6D" w14:textId="77777777" w:rsidTr="00BC00CF">
        <w:tc>
          <w:tcPr>
            <w:tcW w:w="236" w:type="dxa"/>
            <w:shd w:val="clear" w:color="auto" w:fill="auto"/>
          </w:tcPr>
          <w:p w14:paraId="5D91C32C" w14:textId="77777777" w:rsidR="00EF5532" w:rsidRPr="005F70FB" w:rsidRDefault="00EF5532" w:rsidP="00A551BF">
            <w:pPr>
              <w:pStyle w:val="TableCell0-0115Break"/>
              <w:rPr>
                <w:rStyle w:val="ExampleSource"/>
              </w:rPr>
            </w:pPr>
          </w:p>
        </w:tc>
        <w:tc>
          <w:tcPr>
            <w:tcW w:w="1247" w:type="dxa"/>
            <w:shd w:val="clear" w:color="auto" w:fill="auto"/>
          </w:tcPr>
          <w:p w14:paraId="3BF963B9" w14:textId="77777777" w:rsidR="00EF5532" w:rsidRPr="005F70FB" w:rsidRDefault="00EF5532" w:rsidP="00A551BF">
            <w:pPr>
              <w:pStyle w:val="TableCell0-0115Break"/>
              <w:rPr>
                <w:rStyle w:val="ChItalBold"/>
              </w:rPr>
            </w:pPr>
            <w:r w:rsidRPr="005F70FB">
              <w:rPr>
                <w:rStyle w:val="ChItalBold"/>
              </w:rPr>
              <w:t>kaswari</w:t>
            </w:r>
          </w:p>
        </w:tc>
        <w:tc>
          <w:tcPr>
            <w:tcW w:w="1418" w:type="dxa"/>
            <w:shd w:val="clear" w:color="auto" w:fill="auto"/>
          </w:tcPr>
          <w:p w14:paraId="697389E5" w14:textId="77777777" w:rsidR="00EF5532" w:rsidRPr="005F70FB" w:rsidRDefault="00EF5532" w:rsidP="00A551BF">
            <w:pPr>
              <w:pStyle w:val="TableCell0-0115Break"/>
              <w:rPr>
                <w:rStyle w:val="ChCharisSIL"/>
              </w:rPr>
            </w:pPr>
            <w:r w:rsidRPr="005F70FB">
              <w:rPr>
                <w:rStyle w:val="ChCharisSIL"/>
              </w:rPr>
              <w:t>ka.ˈswa.ɾi</w:t>
            </w:r>
          </w:p>
        </w:tc>
        <w:tc>
          <w:tcPr>
            <w:tcW w:w="1361" w:type="dxa"/>
            <w:shd w:val="clear" w:color="auto" w:fill="auto"/>
          </w:tcPr>
          <w:p w14:paraId="107E004B"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CDDF884" w14:textId="77777777" w:rsidR="00EF5532" w:rsidRPr="005F70FB" w:rsidRDefault="00EF5532" w:rsidP="00A551BF">
            <w:pPr>
              <w:pStyle w:val="TableCell0-0115Break"/>
            </w:pPr>
            <w:r w:rsidRPr="005F70FB">
              <w:t>cassowary</w:t>
            </w:r>
          </w:p>
        </w:tc>
      </w:tr>
      <w:tr w:rsidR="00AC23C4" w:rsidRPr="005F70FB" w14:paraId="27ED1B1B" w14:textId="77777777" w:rsidTr="00BC00CF">
        <w:tc>
          <w:tcPr>
            <w:tcW w:w="236" w:type="dxa"/>
            <w:shd w:val="clear" w:color="auto" w:fill="auto"/>
          </w:tcPr>
          <w:p w14:paraId="0E7127C3" w14:textId="77777777" w:rsidR="00EF5532" w:rsidRPr="005F70FB" w:rsidRDefault="00EF5532" w:rsidP="00A551BF">
            <w:pPr>
              <w:pStyle w:val="TableCell0-0115Break"/>
              <w:rPr>
                <w:rStyle w:val="ExampleSource"/>
              </w:rPr>
            </w:pPr>
          </w:p>
        </w:tc>
        <w:tc>
          <w:tcPr>
            <w:tcW w:w="1247" w:type="dxa"/>
            <w:shd w:val="clear" w:color="auto" w:fill="auto"/>
          </w:tcPr>
          <w:p w14:paraId="260F0C61" w14:textId="77777777" w:rsidR="00EF5532" w:rsidRPr="005F70FB" w:rsidRDefault="00EF5532" w:rsidP="00A551BF">
            <w:pPr>
              <w:pStyle w:val="TableCell0-0115Break"/>
              <w:rPr>
                <w:rStyle w:val="ChItalBold"/>
              </w:rPr>
            </w:pPr>
            <w:r w:rsidRPr="005F70FB">
              <w:rPr>
                <w:rStyle w:val="ChItalBold"/>
              </w:rPr>
              <w:t>kawang</w:t>
            </w:r>
          </w:p>
        </w:tc>
        <w:tc>
          <w:tcPr>
            <w:tcW w:w="1418" w:type="dxa"/>
            <w:shd w:val="clear" w:color="auto" w:fill="auto"/>
          </w:tcPr>
          <w:p w14:paraId="2A5AA2FB" w14:textId="77777777" w:rsidR="00EF5532" w:rsidRPr="005F70FB" w:rsidRDefault="00EF5532" w:rsidP="00A551BF">
            <w:pPr>
              <w:pStyle w:val="TableCell0-0115Break"/>
              <w:rPr>
                <w:rStyle w:val="ChCharisSIL"/>
              </w:rPr>
            </w:pPr>
            <w:r w:rsidRPr="005F70FB">
              <w:rPr>
                <w:rStyle w:val="ChCharisSIL"/>
              </w:rPr>
              <w:t>ˈka.wɐn</w:t>
            </w:r>
          </w:p>
        </w:tc>
        <w:tc>
          <w:tcPr>
            <w:tcW w:w="1361" w:type="dxa"/>
            <w:shd w:val="clear" w:color="auto" w:fill="auto"/>
          </w:tcPr>
          <w:p w14:paraId="722B446F"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0ED3A95" w14:textId="77777777" w:rsidR="00EF5532" w:rsidRPr="005F70FB" w:rsidRDefault="00EF5532" w:rsidP="00A551BF">
            <w:pPr>
              <w:pStyle w:val="TableCell0-0115Break"/>
            </w:pPr>
            <w:r w:rsidRPr="005F70FB">
              <w:t>friend</w:t>
            </w:r>
          </w:p>
        </w:tc>
      </w:tr>
      <w:tr w:rsidR="00AC23C4" w:rsidRPr="005F70FB" w14:paraId="6108A695" w14:textId="77777777" w:rsidTr="00BC00CF">
        <w:tc>
          <w:tcPr>
            <w:tcW w:w="236" w:type="dxa"/>
            <w:shd w:val="clear" w:color="auto" w:fill="auto"/>
          </w:tcPr>
          <w:p w14:paraId="4E359E65" w14:textId="77777777" w:rsidR="00EF5532" w:rsidRPr="005F70FB" w:rsidRDefault="00EF5532" w:rsidP="00A551BF">
            <w:pPr>
              <w:pStyle w:val="TableCell0-0115Break"/>
              <w:rPr>
                <w:rStyle w:val="ExampleSource"/>
              </w:rPr>
            </w:pPr>
          </w:p>
        </w:tc>
        <w:tc>
          <w:tcPr>
            <w:tcW w:w="1247" w:type="dxa"/>
            <w:shd w:val="clear" w:color="auto" w:fill="auto"/>
          </w:tcPr>
          <w:p w14:paraId="7A0A67E2" w14:textId="77777777" w:rsidR="00EF5532" w:rsidRPr="005F70FB" w:rsidRDefault="00EF5532" w:rsidP="00A551BF">
            <w:pPr>
              <w:pStyle w:val="TableCell0-0115Break"/>
              <w:rPr>
                <w:rStyle w:val="ChItalBold"/>
              </w:rPr>
            </w:pPr>
            <w:r w:rsidRPr="005F70FB">
              <w:rPr>
                <w:rStyle w:val="ChItalBold"/>
              </w:rPr>
              <w:t>kaya</w:t>
            </w:r>
          </w:p>
        </w:tc>
        <w:tc>
          <w:tcPr>
            <w:tcW w:w="1418" w:type="dxa"/>
            <w:shd w:val="clear" w:color="auto" w:fill="auto"/>
          </w:tcPr>
          <w:p w14:paraId="7C4053DE" w14:textId="77777777" w:rsidR="00EF5532" w:rsidRPr="005F70FB" w:rsidRDefault="00EF5532" w:rsidP="00A551BF">
            <w:pPr>
              <w:pStyle w:val="TableCell0-0115Break"/>
              <w:rPr>
                <w:rStyle w:val="ChCharisSIL"/>
              </w:rPr>
            </w:pPr>
            <w:r w:rsidRPr="005F70FB">
              <w:rPr>
                <w:rStyle w:val="ChCharisSIL"/>
              </w:rPr>
              <w:t>ˈka.ja</w:t>
            </w:r>
          </w:p>
        </w:tc>
        <w:tc>
          <w:tcPr>
            <w:tcW w:w="1361" w:type="dxa"/>
            <w:shd w:val="clear" w:color="auto" w:fill="auto"/>
          </w:tcPr>
          <w:p w14:paraId="4ADE54C6" w14:textId="166842AF" w:rsidR="00EF5532" w:rsidRPr="005F70FB" w:rsidRDefault="00EF5532" w:rsidP="00A551BF">
            <w:pPr>
              <w:pStyle w:val="TableCell0-0115Break"/>
              <w:rPr>
                <w:rStyle w:val="ChSmallCaps"/>
              </w:rPr>
            </w:pPr>
            <w:r w:rsidRPr="005F70FB">
              <w:rPr>
                <w:rStyle w:val="ChSmallCaps"/>
              </w:rPr>
              <w:t>prep</w:t>
            </w:r>
            <w:r w:rsidR="00DE194F" w:rsidRPr="005F70FB">
              <w:rPr>
                <w:rStyle w:val="ChSmallCaps"/>
              </w:rPr>
              <w:t>/cnj</w:t>
            </w:r>
          </w:p>
        </w:tc>
        <w:tc>
          <w:tcPr>
            <w:tcW w:w="2438" w:type="dxa"/>
            <w:shd w:val="clear" w:color="auto" w:fill="auto"/>
          </w:tcPr>
          <w:p w14:paraId="4E6703C6" w14:textId="77777777" w:rsidR="00EF5532" w:rsidRPr="005F70FB" w:rsidRDefault="00EF5532" w:rsidP="00A551BF">
            <w:pPr>
              <w:pStyle w:val="TableCell0-0115Break"/>
            </w:pPr>
            <w:r w:rsidRPr="005F70FB">
              <w:t>like</w:t>
            </w:r>
          </w:p>
        </w:tc>
      </w:tr>
      <w:tr w:rsidR="00AC23C4" w:rsidRPr="005F70FB" w14:paraId="0F01BBB9" w14:textId="77777777" w:rsidTr="00BC00CF">
        <w:tc>
          <w:tcPr>
            <w:tcW w:w="236" w:type="dxa"/>
            <w:shd w:val="clear" w:color="auto" w:fill="auto"/>
          </w:tcPr>
          <w:p w14:paraId="23EB924C" w14:textId="77777777" w:rsidR="00EF5532" w:rsidRPr="005F70FB" w:rsidRDefault="00EF5532" w:rsidP="00A551BF">
            <w:pPr>
              <w:pStyle w:val="TableCell0-0115Break"/>
              <w:rPr>
                <w:rStyle w:val="ExampleSource"/>
              </w:rPr>
            </w:pPr>
          </w:p>
        </w:tc>
        <w:tc>
          <w:tcPr>
            <w:tcW w:w="1247" w:type="dxa"/>
            <w:shd w:val="clear" w:color="auto" w:fill="auto"/>
          </w:tcPr>
          <w:p w14:paraId="1F58443B" w14:textId="77777777" w:rsidR="00EF5532" w:rsidRPr="005F70FB" w:rsidRDefault="00EF5532" w:rsidP="00A551BF">
            <w:pPr>
              <w:pStyle w:val="TableCell0-0115Break"/>
              <w:rPr>
                <w:rStyle w:val="ChItalBold"/>
              </w:rPr>
            </w:pPr>
            <w:r w:rsidRPr="005F70FB">
              <w:rPr>
                <w:rStyle w:val="ChItalBold"/>
              </w:rPr>
              <w:t>kayu</w:t>
            </w:r>
          </w:p>
        </w:tc>
        <w:tc>
          <w:tcPr>
            <w:tcW w:w="1418" w:type="dxa"/>
            <w:shd w:val="clear" w:color="auto" w:fill="auto"/>
          </w:tcPr>
          <w:p w14:paraId="183E3E03" w14:textId="77777777" w:rsidR="00EF5532" w:rsidRPr="005F70FB" w:rsidRDefault="00EF5532" w:rsidP="00A551BF">
            <w:pPr>
              <w:pStyle w:val="TableCell0-0115Break"/>
              <w:rPr>
                <w:rStyle w:val="ChCharisSIL"/>
              </w:rPr>
            </w:pPr>
            <w:r w:rsidRPr="005F70FB">
              <w:rPr>
                <w:rStyle w:val="ChCharisSIL"/>
              </w:rPr>
              <w:t>ˈka.ju</w:t>
            </w:r>
          </w:p>
        </w:tc>
        <w:tc>
          <w:tcPr>
            <w:tcW w:w="1361" w:type="dxa"/>
            <w:shd w:val="clear" w:color="auto" w:fill="auto"/>
          </w:tcPr>
          <w:p w14:paraId="26DDC3DF"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4B00021" w14:textId="77777777" w:rsidR="00EF5532" w:rsidRPr="005F70FB" w:rsidRDefault="00EF5532" w:rsidP="00A551BF">
            <w:pPr>
              <w:pStyle w:val="TableCell0-0115Break"/>
            </w:pPr>
            <w:r w:rsidRPr="005F70FB">
              <w:t>wood</w:t>
            </w:r>
          </w:p>
        </w:tc>
      </w:tr>
      <w:tr w:rsidR="00AC23C4" w:rsidRPr="005F70FB" w14:paraId="0F52CEBE" w14:textId="77777777" w:rsidTr="00BC00CF">
        <w:tc>
          <w:tcPr>
            <w:tcW w:w="236" w:type="dxa"/>
            <w:shd w:val="clear" w:color="auto" w:fill="auto"/>
          </w:tcPr>
          <w:p w14:paraId="508B517E" w14:textId="77777777" w:rsidR="00EF5532" w:rsidRPr="005F70FB" w:rsidRDefault="00EF5532" w:rsidP="00A551BF">
            <w:pPr>
              <w:pStyle w:val="TableCell0-0115Break"/>
              <w:rPr>
                <w:rStyle w:val="ExampleSource"/>
              </w:rPr>
            </w:pPr>
          </w:p>
        </w:tc>
        <w:tc>
          <w:tcPr>
            <w:tcW w:w="1247" w:type="dxa"/>
            <w:shd w:val="clear" w:color="auto" w:fill="auto"/>
          </w:tcPr>
          <w:p w14:paraId="0BC22BD6" w14:textId="77777777" w:rsidR="00EF5532" w:rsidRPr="005F70FB" w:rsidRDefault="00EF5532" w:rsidP="00A551BF">
            <w:pPr>
              <w:pStyle w:val="TableCell0-0115Break"/>
              <w:rPr>
                <w:rStyle w:val="ChItalBold"/>
              </w:rPr>
            </w:pPr>
            <w:r w:rsidRPr="005F70FB">
              <w:rPr>
                <w:rStyle w:val="ChItalBold"/>
              </w:rPr>
              <w:t>ke</w:t>
            </w:r>
          </w:p>
        </w:tc>
        <w:tc>
          <w:tcPr>
            <w:tcW w:w="1418" w:type="dxa"/>
            <w:shd w:val="clear" w:color="auto" w:fill="auto"/>
          </w:tcPr>
          <w:p w14:paraId="33187B26" w14:textId="77777777" w:rsidR="00EF5532" w:rsidRPr="005F70FB" w:rsidRDefault="00EF5532" w:rsidP="00A551BF">
            <w:pPr>
              <w:pStyle w:val="TableCell0-0115Break"/>
              <w:rPr>
                <w:rStyle w:val="ChCharisSIL"/>
              </w:rPr>
            </w:pPr>
            <w:r w:rsidRPr="005F70FB">
              <w:rPr>
                <w:rStyle w:val="ChCharisSIL"/>
              </w:rPr>
              <w:t>ˈkɛ</w:t>
            </w:r>
          </w:p>
        </w:tc>
        <w:tc>
          <w:tcPr>
            <w:tcW w:w="1361" w:type="dxa"/>
            <w:shd w:val="clear" w:color="auto" w:fill="auto"/>
          </w:tcPr>
          <w:p w14:paraId="4D392271" w14:textId="77777777" w:rsidR="00EF5532" w:rsidRPr="005F70FB" w:rsidRDefault="00EF5532" w:rsidP="00A551BF">
            <w:pPr>
              <w:pStyle w:val="TableCell0-0115Break"/>
              <w:rPr>
                <w:rStyle w:val="ChSmallCaps"/>
              </w:rPr>
            </w:pPr>
            <w:r w:rsidRPr="005F70FB">
              <w:rPr>
                <w:rStyle w:val="ChSmallCaps"/>
              </w:rPr>
              <w:t>prep</w:t>
            </w:r>
          </w:p>
        </w:tc>
        <w:tc>
          <w:tcPr>
            <w:tcW w:w="2438" w:type="dxa"/>
            <w:shd w:val="clear" w:color="auto" w:fill="auto"/>
          </w:tcPr>
          <w:p w14:paraId="23EB2763" w14:textId="77777777" w:rsidR="00EF5532" w:rsidRPr="005F70FB" w:rsidRDefault="00EF5532" w:rsidP="00A551BF">
            <w:pPr>
              <w:pStyle w:val="TableCell0-0115Break"/>
            </w:pPr>
            <w:r w:rsidRPr="005F70FB">
              <w:t>to</w:t>
            </w:r>
          </w:p>
        </w:tc>
      </w:tr>
      <w:tr w:rsidR="00AC23C4" w:rsidRPr="005F70FB" w14:paraId="57F15762" w14:textId="77777777" w:rsidTr="00BC00CF">
        <w:tc>
          <w:tcPr>
            <w:tcW w:w="236" w:type="dxa"/>
            <w:shd w:val="clear" w:color="auto" w:fill="auto"/>
          </w:tcPr>
          <w:p w14:paraId="76D21754"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74D5D637" w14:textId="77777777" w:rsidR="00EF5532" w:rsidRPr="005F70FB" w:rsidRDefault="00EF5532" w:rsidP="00A551BF">
            <w:pPr>
              <w:pStyle w:val="TableCell0-0115Break"/>
              <w:rPr>
                <w:rStyle w:val="ChItalBold"/>
              </w:rPr>
            </w:pPr>
            <w:r w:rsidRPr="005F70FB">
              <w:rPr>
                <w:rStyle w:val="ChItalBold"/>
              </w:rPr>
              <w:t>kebung</w:t>
            </w:r>
          </w:p>
        </w:tc>
        <w:tc>
          <w:tcPr>
            <w:tcW w:w="1418" w:type="dxa"/>
            <w:shd w:val="clear" w:color="auto" w:fill="auto"/>
          </w:tcPr>
          <w:p w14:paraId="4A8800FA" w14:textId="77777777" w:rsidR="00EF5532" w:rsidRPr="005F70FB" w:rsidRDefault="00EF5532" w:rsidP="00A551BF">
            <w:pPr>
              <w:pStyle w:val="TableCell0-0115Break"/>
              <w:rPr>
                <w:rStyle w:val="ChCharisSIL"/>
              </w:rPr>
            </w:pPr>
            <w:r w:rsidRPr="005F70FB">
              <w:rPr>
                <w:rStyle w:val="ChCharisSIL"/>
              </w:rPr>
              <w:t>kɛ.ˈbʊn</w:t>
            </w:r>
          </w:p>
        </w:tc>
        <w:tc>
          <w:tcPr>
            <w:tcW w:w="1361" w:type="dxa"/>
            <w:shd w:val="clear" w:color="auto" w:fill="auto"/>
          </w:tcPr>
          <w:p w14:paraId="5E9A608B"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37699A6" w14:textId="77777777" w:rsidR="00EF5532" w:rsidRPr="005F70FB" w:rsidRDefault="00EF5532" w:rsidP="00A551BF">
            <w:pPr>
              <w:pStyle w:val="TableCell0-0115Break"/>
            </w:pPr>
            <w:r w:rsidRPr="005F70FB">
              <w:t>garden</w:t>
            </w:r>
          </w:p>
        </w:tc>
      </w:tr>
      <w:tr w:rsidR="00AC23C4" w:rsidRPr="005F70FB" w14:paraId="4FD843B8" w14:textId="77777777" w:rsidTr="00BC00CF">
        <w:tc>
          <w:tcPr>
            <w:tcW w:w="236" w:type="dxa"/>
            <w:shd w:val="clear" w:color="auto" w:fill="auto"/>
          </w:tcPr>
          <w:p w14:paraId="60B241E3"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319681E6" w14:textId="77777777" w:rsidR="00EF5532" w:rsidRPr="005F70FB" w:rsidRDefault="00EF5532" w:rsidP="00A551BF">
            <w:pPr>
              <w:pStyle w:val="TableCell0-0115Break"/>
              <w:rPr>
                <w:rStyle w:val="ChItalBold"/>
              </w:rPr>
            </w:pPr>
            <w:r w:rsidRPr="005F70FB">
              <w:rPr>
                <w:rStyle w:val="ChItalBold"/>
              </w:rPr>
              <w:t>kecil</w:t>
            </w:r>
          </w:p>
        </w:tc>
        <w:tc>
          <w:tcPr>
            <w:tcW w:w="1418" w:type="dxa"/>
            <w:shd w:val="clear" w:color="auto" w:fill="auto"/>
          </w:tcPr>
          <w:p w14:paraId="760225A0" w14:textId="77777777" w:rsidR="00EF5532" w:rsidRPr="005F70FB" w:rsidRDefault="00EF5532" w:rsidP="00A551BF">
            <w:pPr>
              <w:pStyle w:val="TableCell0-0115Break"/>
              <w:rPr>
                <w:rStyle w:val="ChCharisSIL"/>
              </w:rPr>
            </w:pPr>
            <w:r w:rsidRPr="005F70FB">
              <w:rPr>
                <w:rStyle w:val="ChCharisSIL"/>
              </w:rPr>
              <w:t>kɛ.ˈtʃɪl</w:t>
            </w:r>
          </w:p>
        </w:tc>
        <w:tc>
          <w:tcPr>
            <w:tcW w:w="1361" w:type="dxa"/>
            <w:shd w:val="clear" w:color="auto" w:fill="auto"/>
          </w:tcPr>
          <w:p w14:paraId="4B6A597E"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49F8260B" w14:textId="77777777" w:rsidR="00EF5532" w:rsidRPr="005F70FB" w:rsidRDefault="00EF5532" w:rsidP="00A551BF">
            <w:pPr>
              <w:pStyle w:val="TableCell0-0115Break"/>
            </w:pPr>
            <w:r w:rsidRPr="005F70FB">
              <w:t>be small</w:t>
            </w:r>
          </w:p>
        </w:tc>
      </w:tr>
      <w:tr w:rsidR="00AC23C4" w:rsidRPr="005F70FB" w14:paraId="476D2D4B" w14:textId="77777777" w:rsidTr="00BC00CF">
        <w:tc>
          <w:tcPr>
            <w:tcW w:w="236" w:type="dxa"/>
            <w:shd w:val="clear" w:color="auto" w:fill="auto"/>
          </w:tcPr>
          <w:p w14:paraId="36AACDE0" w14:textId="77777777" w:rsidR="00EF5532" w:rsidRPr="005F70FB" w:rsidRDefault="00EF5532" w:rsidP="00A551BF">
            <w:pPr>
              <w:pStyle w:val="TableCell0-0115Break"/>
              <w:rPr>
                <w:rStyle w:val="ExampleSource"/>
              </w:rPr>
            </w:pPr>
          </w:p>
        </w:tc>
        <w:tc>
          <w:tcPr>
            <w:tcW w:w="1247" w:type="dxa"/>
            <w:shd w:val="clear" w:color="auto" w:fill="auto"/>
          </w:tcPr>
          <w:p w14:paraId="51A8D0A8" w14:textId="77777777" w:rsidR="00EF5532" w:rsidRPr="005F70FB" w:rsidRDefault="00EF5532" w:rsidP="00A551BF">
            <w:pPr>
              <w:pStyle w:val="TableCell0-0115Break"/>
              <w:rPr>
                <w:rStyle w:val="ChItalBold"/>
              </w:rPr>
            </w:pPr>
            <w:r w:rsidRPr="005F70FB">
              <w:rPr>
                <w:rStyle w:val="ChItalBold"/>
              </w:rPr>
              <w:t>kecuali</w:t>
            </w:r>
          </w:p>
        </w:tc>
        <w:tc>
          <w:tcPr>
            <w:tcW w:w="1418" w:type="dxa"/>
            <w:shd w:val="clear" w:color="auto" w:fill="auto"/>
          </w:tcPr>
          <w:p w14:paraId="5459A568" w14:textId="77777777" w:rsidR="00EF5532" w:rsidRPr="005F70FB" w:rsidRDefault="00EF5532" w:rsidP="00A551BF">
            <w:pPr>
              <w:pStyle w:val="TableCell0-0115Break"/>
              <w:rPr>
                <w:rStyle w:val="ChCharisSIL"/>
              </w:rPr>
            </w:pPr>
            <w:r w:rsidRPr="005F70FB">
              <w:rPr>
                <w:rStyle w:val="ChCharisSIL"/>
              </w:rPr>
              <w:t>ˌkɛ.tʃʊ.ˈa.li</w:t>
            </w:r>
          </w:p>
        </w:tc>
        <w:tc>
          <w:tcPr>
            <w:tcW w:w="1361" w:type="dxa"/>
            <w:shd w:val="clear" w:color="auto" w:fill="auto"/>
          </w:tcPr>
          <w:p w14:paraId="0E2B6199" w14:textId="77777777" w:rsidR="00EF5532" w:rsidRPr="005F70FB" w:rsidRDefault="00EF5532" w:rsidP="00A551BF">
            <w:pPr>
              <w:pStyle w:val="TableCell0-0115Break"/>
              <w:rPr>
                <w:rStyle w:val="ChSmallCaps"/>
              </w:rPr>
            </w:pPr>
            <w:r w:rsidRPr="005F70FB">
              <w:rPr>
                <w:rStyle w:val="ChSmallCaps"/>
              </w:rPr>
              <w:t>adv</w:t>
            </w:r>
          </w:p>
        </w:tc>
        <w:tc>
          <w:tcPr>
            <w:tcW w:w="2438" w:type="dxa"/>
            <w:shd w:val="clear" w:color="auto" w:fill="auto"/>
          </w:tcPr>
          <w:p w14:paraId="314BE3C1" w14:textId="77777777" w:rsidR="00EF5532" w:rsidRPr="005F70FB" w:rsidRDefault="00EF5532" w:rsidP="00A551BF">
            <w:pPr>
              <w:pStyle w:val="TableCell0-0115Break"/>
            </w:pPr>
            <w:r w:rsidRPr="005F70FB">
              <w:t>except</w:t>
            </w:r>
          </w:p>
        </w:tc>
      </w:tr>
      <w:tr w:rsidR="00AC23C4" w:rsidRPr="005F70FB" w14:paraId="05D75BDF" w14:textId="77777777" w:rsidTr="00BC00CF">
        <w:tc>
          <w:tcPr>
            <w:tcW w:w="236" w:type="dxa"/>
            <w:shd w:val="clear" w:color="auto" w:fill="auto"/>
          </w:tcPr>
          <w:p w14:paraId="426F6957"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4729194E" w14:textId="77777777" w:rsidR="00EF5532" w:rsidRPr="005F70FB" w:rsidRDefault="00EF5532" w:rsidP="00A551BF">
            <w:pPr>
              <w:pStyle w:val="TableCell0-0115Break"/>
              <w:rPr>
                <w:rStyle w:val="ChItalBold"/>
              </w:rPr>
            </w:pPr>
            <w:r w:rsidRPr="005F70FB">
              <w:rPr>
                <w:rStyle w:val="ChItalBold"/>
              </w:rPr>
              <w:t>kejar</w:t>
            </w:r>
          </w:p>
        </w:tc>
        <w:tc>
          <w:tcPr>
            <w:tcW w:w="1418" w:type="dxa"/>
            <w:shd w:val="clear" w:color="auto" w:fill="auto"/>
          </w:tcPr>
          <w:p w14:paraId="0EBC91FE" w14:textId="77777777" w:rsidR="00EF5532" w:rsidRPr="005F70FB" w:rsidRDefault="00EF5532" w:rsidP="00A551BF">
            <w:pPr>
              <w:pStyle w:val="TableCell0-0115Break"/>
              <w:rPr>
                <w:rStyle w:val="ChCharisSIL"/>
              </w:rPr>
            </w:pPr>
            <w:r w:rsidRPr="005F70FB">
              <w:rPr>
                <w:rStyle w:val="ChCharisSIL"/>
              </w:rPr>
              <w:t>kɛ.ˈdʒɐr</w:t>
            </w:r>
          </w:p>
        </w:tc>
        <w:tc>
          <w:tcPr>
            <w:tcW w:w="1361" w:type="dxa"/>
            <w:shd w:val="clear" w:color="auto" w:fill="auto"/>
          </w:tcPr>
          <w:p w14:paraId="733969C7"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7C9BF372" w14:textId="77777777" w:rsidR="00EF5532" w:rsidRPr="005F70FB" w:rsidRDefault="00EF5532" w:rsidP="00A551BF">
            <w:pPr>
              <w:pStyle w:val="TableCell0-0115Break"/>
            </w:pPr>
            <w:r w:rsidRPr="005F70FB">
              <w:t>chase</w:t>
            </w:r>
          </w:p>
        </w:tc>
      </w:tr>
      <w:tr w:rsidR="00AC23C4" w:rsidRPr="005F70FB" w14:paraId="38C8351D" w14:textId="77777777" w:rsidTr="00BC00CF">
        <w:tc>
          <w:tcPr>
            <w:tcW w:w="236" w:type="dxa"/>
            <w:shd w:val="clear" w:color="auto" w:fill="auto"/>
          </w:tcPr>
          <w:p w14:paraId="31EC2C71" w14:textId="77777777" w:rsidR="00EF5532" w:rsidRPr="005F70FB" w:rsidRDefault="00EF5532" w:rsidP="00A551BF">
            <w:pPr>
              <w:pStyle w:val="TableCell0-0115Break"/>
              <w:rPr>
                <w:rStyle w:val="ExampleSource"/>
              </w:rPr>
            </w:pPr>
          </w:p>
        </w:tc>
        <w:tc>
          <w:tcPr>
            <w:tcW w:w="1247" w:type="dxa"/>
            <w:shd w:val="clear" w:color="auto" w:fill="auto"/>
          </w:tcPr>
          <w:p w14:paraId="4C71A7E4" w14:textId="77777777" w:rsidR="00EF5532" w:rsidRPr="005F70FB" w:rsidRDefault="00EF5532" w:rsidP="00A551BF">
            <w:pPr>
              <w:pStyle w:val="TableCell0-0115Break"/>
              <w:rPr>
                <w:rStyle w:val="ChItalBold"/>
              </w:rPr>
            </w:pPr>
            <w:r w:rsidRPr="005F70FB">
              <w:rPr>
                <w:rStyle w:val="ChItalBold"/>
              </w:rPr>
              <w:t>kemaring</w:t>
            </w:r>
          </w:p>
        </w:tc>
        <w:tc>
          <w:tcPr>
            <w:tcW w:w="1418" w:type="dxa"/>
            <w:shd w:val="clear" w:color="auto" w:fill="auto"/>
          </w:tcPr>
          <w:p w14:paraId="3F42C28D" w14:textId="77777777" w:rsidR="00EF5532" w:rsidRPr="005F70FB" w:rsidRDefault="00EF5532" w:rsidP="00A551BF">
            <w:pPr>
              <w:pStyle w:val="TableCell0-0115Break"/>
              <w:rPr>
                <w:rStyle w:val="ChCharisSIL"/>
              </w:rPr>
            </w:pPr>
            <w:r w:rsidRPr="005F70FB">
              <w:rPr>
                <w:rStyle w:val="ChCharisSIL"/>
              </w:rPr>
              <w:t>kɛ.ˈma.ɾɪn</w:t>
            </w:r>
          </w:p>
        </w:tc>
        <w:tc>
          <w:tcPr>
            <w:tcW w:w="1361" w:type="dxa"/>
            <w:shd w:val="clear" w:color="auto" w:fill="auto"/>
          </w:tcPr>
          <w:p w14:paraId="7F2E6433"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31C6F595" w14:textId="77777777" w:rsidR="00EF5532" w:rsidRPr="005F70FB" w:rsidRDefault="00EF5532" w:rsidP="00A551BF">
            <w:pPr>
              <w:pStyle w:val="TableCell0-0115Break"/>
            </w:pPr>
            <w:r w:rsidRPr="005F70FB">
              <w:t>yesterday</w:t>
            </w:r>
          </w:p>
        </w:tc>
      </w:tr>
      <w:tr w:rsidR="00AC23C4" w:rsidRPr="005F70FB" w14:paraId="42996539" w14:textId="77777777" w:rsidTr="00BC00CF">
        <w:tc>
          <w:tcPr>
            <w:tcW w:w="236" w:type="dxa"/>
            <w:shd w:val="clear" w:color="auto" w:fill="auto"/>
          </w:tcPr>
          <w:p w14:paraId="73AA6728" w14:textId="77777777" w:rsidR="00EF5532" w:rsidRPr="005F70FB" w:rsidRDefault="00EF5532" w:rsidP="00A551BF">
            <w:pPr>
              <w:pStyle w:val="TableCell0-0115Break"/>
              <w:rPr>
                <w:rStyle w:val="ExampleSource"/>
              </w:rPr>
            </w:pPr>
          </w:p>
        </w:tc>
        <w:tc>
          <w:tcPr>
            <w:tcW w:w="1247" w:type="dxa"/>
            <w:shd w:val="clear" w:color="auto" w:fill="auto"/>
          </w:tcPr>
          <w:p w14:paraId="6B4470A0" w14:textId="77777777" w:rsidR="00EF5532" w:rsidRPr="005F70FB" w:rsidRDefault="00EF5532" w:rsidP="00A551BF">
            <w:pPr>
              <w:pStyle w:val="TableCell0-0115Break"/>
              <w:rPr>
                <w:rStyle w:val="ChItalBold"/>
              </w:rPr>
            </w:pPr>
            <w:r w:rsidRPr="005F70FB">
              <w:rPr>
                <w:rStyle w:val="ChItalBold"/>
              </w:rPr>
              <w:t>kembali</w:t>
            </w:r>
          </w:p>
        </w:tc>
        <w:tc>
          <w:tcPr>
            <w:tcW w:w="1418" w:type="dxa"/>
            <w:shd w:val="clear" w:color="auto" w:fill="auto"/>
          </w:tcPr>
          <w:p w14:paraId="3BA19725" w14:textId="77777777" w:rsidR="00EF5532" w:rsidRPr="005F70FB" w:rsidRDefault="00EF5532" w:rsidP="00A551BF">
            <w:pPr>
              <w:pStyle w:val="TableCell0-0115Break"/>
              <w:rPr>
                <w:rStyle w:val="ChCharisSIL"/>
              </w:rPr>
            </w:pPr>
            <w:r w:rsidRPr="005F70FB">
              <w:rPr>
                <w:rStyle w:val="ChCharisSIL"/>
              </w:rPr>
              <w:t>kɛ̞m.ˈba.li</w:t>
            </w:r>
          </w:p>
        </w:tc>
        <w:tc>
          <w:tcPr>
            <w:tcW w:w="1361" w:type="dxa"/>
            <w:shd w:val="clear" w:color="auto" w:fill="auto"/>
          </w:tcPr>
          <w:p w14:paraId="41304B5F" w14:textId="77777777" w:rsidR="00EF5532" w:rsidRPr="005F70FB" w:rsidRDefault="00EF5532" w:rsidP="00A551BF">
            <w:pPr>
              <w:pStyle w:val="TableCell0-0115Break"/>
              <w:rPr>
                <w:rStyle w:val="ChSmallCaps"/>
              </w:rPr>
            </w:pPr>
            <w:r w:rsidRPr="005F70FB">
              <w:rPr>
                <w:rStyle w:val="ChSmallCaps"/>
              </w:rPr>
              <w:t>v.mo(dy)</w:t>
            </w:r>
          </w:p>
        </w:tc>
        <w:tc>
          <w:tcPr>
            <w:tcW w:w="2438" w:type="dxa"/>
            <w:shd w:val="clear" w:color="auto" w:fill="auto"/>
          </w:tcPr>
          <w:p w14:paraId="74C848AF" w14:textId="77777777" w:rsidR="00EF5532" w:rsidRPr="005F70FB" w:rsidRDefault="00EF5532" w:rsidP="00A551BF">
            <w:pPr>
              <w:pStyle w:val="TableCell0-0115Break"/>
            </w:pPr>
            <w:r w:rsidRPr="005F70FB">
              <w:t>return</w:t>
            </w:r>
          </w:p>
        </w:tc>
      </w:tr>
      <w:tr w:rsidR="00AC23C4" w:rsidRPr="005F70FB" w14:paraId="12C30EB2" w14:textId="77777777" w:rsidTr="00BC00CF">
        <w:tc>
          <w:tcPr>
            <w:tcW w:w="236" w:type="dxa"/>
            <w:shd w:val="clear" w:color="auto" w:fill="auto"/>
          </w:tcPr>
          <w:p w14:paraId="11CD1B18"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049523F7" w14:textId="77777777" w:rsidR="00EF5532" w:rsidRPr="005F70FB" w:rsidRDefault="00EF5532" w:rsidP="00A551BF">
            <w:pPr>
              <w:pStyle w:val="TableCell0-0115Break"/>
              <w:rPr>
                <w:rStyle w:val="ChItalBold"/>
              </w:rPr>
            </w:pPr>
            <w:r w:rsidRPr="005F70FB">
              <w:rPr>
                <w:rStyle w:val="ChItalBold"/>
              </w:rPr>
              <w:t>kembang</w:t>
            </w:r>
          </w:p>
        </w:tc>
        <w:tc>
          <w:tcPr>
            <w:tcW w:w="1418" w:type="dxa"/>
            <w:shd w:val="clear" w:color="auto" w:fill="auto"/>
          </w:tcPr>
          <w:p w14:paraId="68916FB4" w14:textId="77777777" w:rsidR="00EF5532" w:rsidRPr="005F70FB" w:rsidRDefault="00EF5532" w:rsidP="00A551BF">
            <w:pPr>
              <w:pStyle w:val="TableCell0-0115Break"/>
              <w:rPr>
                <w:rStyle w:val="ChCharisSIL"/>
              </w:rPr>
            </w:pPr>
            <w:r w:rsidRPr="005F70FB">
              <w:rPr>
                <w:rStyle w:val="ChCharisSIL"/>
              </w:rPr>
              <w:t>kɛ̞m.ˈbɐŋ</w:t>
            </w:r>
          </w:p>
        </w:tc>
        <w:tc>
          <w:tcPr>
            <w:tcW w:w="1361" w:type="dxa"/>
            <w:shd w:val="clear" w:color="auto" w:fill="auto"/>
          </w:tcPr>
          <w:p w14:paraId="2E773657"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E6C7B4D" w14:textId="77777777" w:rsidR="00EF5532" w:rsidRPr="005F70FB" w:rsidRDefault="00EF5532" w:rsidP="00A551BF">
            <w:pPr>
              <w:pStyle w:val="TableCell0-0115Break"/>
            </w:pPr>
            <w:r w:rsidRPr="005F70FB">
              <w:t>flower</w:t>
            </w:r>
          </w:p>
        </w:tc>
      </w:tr>
      <w:tr w:rsidR="00AC23C4" w:rsidRPr="005F70FB" w14:paraId="0309FFF5" w14:textId="77777777" w:rsidTr="00BC00CF">
        <w:tc>
          <w:tcPr>
            <w:tcW w:w="236" w:type="dxa"/>
            <w:shd w:val="clear" w:color="auto" w:fill="auto"/>
          </w:tcPr>
          <w:p w14:paraId="60176E58"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7DF12232" w14:textId="77777777" w:rsidR="00EF5532" w:rsidRPr="005F70FB" w:rsidRDefault="00EF5532" w:rsidP="00A551BF">
            <w:pPr>
              <w:pStyle w:val="TableCell0-0115Break"/>
              <w:rPr>
                <w:rStyle w:val="ChItalBold"/>
              </w:rPr>
            </w:pPr>
            <w:r w:rsidRPr="005F70FB">
              <w:rPr>
                <w:rStyle w:val="ChItalBold"/>
              </w:rPr>
              <w:t>kembar</w:t>
            </w:r>
          </w:p>
        </w:tc>
        <w:tc>
          <w:tcPr>
            <w:tcW w:w="1418" w:type="dxa"/>
            <w:shd w:val="clear" w:color="auto" w:fill="auto"/>
          </w:tcPr>
          <w:p w14:paraId="26B9DE83" w14:textId="77777777" w:rsidR="00EF5532" w:rsidRPr="005F70FB" w:rsidRDefault="00EF5532" w:rsidP="00A551BF">
            <w:pPr>
              <w:pStyle w:val="TableCell0-0115Break"/>
              <w:rPr>
                <w:rStyle w:val="ChCharisSIL"/>
              </w:rPr>
            </w:pPr>
            <w:r w:rsidRPr="005F70FB">
              <w:rPr>
                <w:rStyle w:val="ChCharisSIL"/>
              </w:rPr>
              <w:t>kɛ̞m.ˈbɐr̥</w:t>
            </w:r>
          </w:p>
        </w:tc>
        <w:tc>
          <w:tcPr>
            <w:tcW w:w="1361" w:type="dxa"/>
            <w:shd w:val="clear" w:color="auto" w:fill="auto"/>
          </w:tcPr>
          <w:p w14:paraId="439A154A"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92F9F96" w14:textId="77777777" w:rsidR="00EF5532" w:rsidRPr="005F70FB" w:rsidRDefault="00EF5532" w:rsidP="00A551BF">
            <w:pPr>
              <w:pStyle w:val="TableCell0-0115Break"/>
            </w:pPr>
            <w:r w:rsidRPr="005F70FB">
              <w:t>twin</w:t>
            </w:r>
          </w:p>
        </w:tc>
      </w:tr>
      <w:tr w:rsidR="00AC23C4" w:rsidRPr="005F70FB" w14:paraId="792D1D58" w14:textId="77777777" w:rsidTr="00BC00CF">
        <w:tc>
          <w:tcPr>
            <w:tcW w:w="236" w:type="dxa"/>
            <w:shd w:val="clear" w:color="auto" w:fill="auto"/>
          </w:tcPr>
          <w:p w14:paraId="31AD11E7" w14:textId="77777777" w:rsidR="00EF5532" w:rsidRPr="005F70FB" w:rsidRDefault="00EF5532" w:rsidP="00A551BF">
            <w:pPr>
              <w:pStyle w:val="TableCell0-0115Break"/>
              <w:rPr>
                <w:rStyle w:val="ExampleSource"/>
              </w:rPr>
            </w:pPr>
          </w:p>
        </w:tc>
        <w:tc>
          <w:tcPr>
            <w:tcW w:w="1247" w:type="dxa"/>
            <w:shd w:val="clear" w:color="auto" w:fill="auto"/>
          </w:tcPr>
          <w:p w14:paraId="579491BA" w14:textId="77777777" w:rsidR="00EF5532" w:rsidRPr="005F70FB" w:rsidRDefault="00EF5532" w:rsidP="00A551BF">
            <w:pPr>
              <w:pStyle w:val="TableCell0-0115Break"/>
              <w:rPr>
                <w:rStyle w:val="ChItalBold"/>
              </w:rPr>
            </w:pPr>
            <w:r w:rsidRPr="005F70FB">
              <w:rPr>
                <w:rStyle w:val="ChItalBold"/>
              </w:rPr>
              <w:t>kempes</w:t>
            </w:r>
          </w:p>
        </w:tc>
        <w:tc>
          <w:tcPr>
            <w:tcW w:w="1418" w:type="dxa"/>
            <w:shd w:val="clear" w:color="auto" w:fill="auto"/>
          </w:tcPr>
          <w:p w14:paraId="79A76FFF" w14:textId="77777777" w:rsidR="00EF5532" w:rsidRPr="005F70FB" w:rsidRDefault="00EF5532" w:rsidP="00A551BF">
            <w:pPr>
              <w:pStyle w:val="TableCell0-0115Break"/>
              <w:rPr>
                <w:rStyle w:val="ChCharisSIL"/>
              </w:rPr>
            </w:pPr>
            <w:r w:rsidRPr="005F70FB">
              <w:rPr>
                <w:rStyle w:val="ChCharisSIL"/>
              </w:rPr>
              <w:t>ˈkɛ̞m.pɛ̞s</w:t>
            </w:r>
          </w:p>
        </w:tc>
        <w:tc>
          <w:tcPr>
            <w:tcW w:w="1361" w:type="dxa"/>
            <w:shd w:val="clear" w:color="auto" w:fill="auto"/>
          </w:tcPr>
          <w:p w14:paraId="27808B44"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096B6C79" w14:textId="77777777" w:rsidR="00EF5532" w:rsidRPr="005F70FB" w:rsidRDefault="00EF5532" w:rsidP="00A551BF">
            <w:pPr>
              <w:pStyle w:val="TableCell0-0115Break"/>
            </w:pPr>
            <w:r w:rsidRPr="005F70FB">
              <w:t>be deflated</w:t>
            </w:r>
          </w:p>
        </w:tc>
      </w:tr>
      <w:tr w:rsidR="00AC23C4" w:rsidRPr="005F70FB" w14:paraId="1A931C04" w14:textId="77777777" w:rsidTr="00BC00CF">
        <w:tc>
          <w:tcPr>
            <w:tcW w:w="236" w:type="dxa"/>
            <w:shd w:val="clear" w:color="auto" w:fill="auto"/>
          </w:tcPr>
          <w:p w14:paraId="52CBAC6F"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6AA2F4B7" w14:textId="77777777" w:rsidR="00EF5532" w:rsidRPr="005F70FB" w:rsidRDefault="00EF5532" w:rsidP="00A551BF">
            <w:pPr>
              <w:pStyle w:val="TableCell0-0115Break"/>
              <w:rPr>
                <w:rStyle w:val="ChItalBold"/>
              </w:rPr>
            </w:pPr>
            <w:r w:rsidRPr="005F70FB">
              <w:rPr>
                <w:rStyle w:val="ChItalBold"/>
              </w:rPr>
              <w:t>kena</w:t>
            </w:r>
          </w:p>
        </w:tc>
        <w:tc>
          <w:tcPr>
            <w:tcW w:w="1418" w:type="dxa"/>
            <w:shd w:val="clear" w:color="auto" w:fill="auto"/>
          </w:tcPr>
          <w:p w14:paraId="0892FAE2" w14:textId="77777777" w:rsidR="00EF5532" w:rsidRPr="005F70FB" w:rsidRDefault="00EF5532" w:rsidP="00A551BF">
            <w:pPr>
              <w:pStyle w:val="TableCell0-0115Break"/>
              <w:rPr>
                <w:rStyle w:val="ChCharisSIL"/>
              </w:rPr>
            </w:pPr>
            <w:r w:rsidRPr="005F70FB">
              <w:rPr>
                <w:rStyle w:val="ChCharisSIL"/>
              </w:rPr>
              <w:t>kɛ.ˈna</w:t>
            </w:r>
          </w:p>
        </w:tc>
        <w:tc>
          <w:tcPr>
            <w:tcW w:w="1361" w:type="dxa"/>
            <w:shd w:val="clear" w:color="auto" w:fill="auto"/>
          </w:tcPr>
          <w:p w14:paraId="09AF60E2"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28247B18" w14:textId="77777777" w:rsidR="00EF5532" w:rsidRPr="005F70FB" w:rsidRDefault="00EF5532" w:rsidP="00A551BF">
            <w:pPr>
              <w:pStyle w:val="TableCell0-0115Break"/>
            </w:pPr>
            <w:r w:rsidRPr="005F70FB">
              <w:t>hit</w:t>
            </w:r>
          </w:p>
        </w:tc>
      </w:tr>
      <w:tr w:rsidR="00AC23C4" w:rsidRPr="005F70FB" w14:paraId="1EC0F3C8" w14:textId="77777777" w:rsidTr="00BC00CF">
        <w:tc>
          <w:tcPr>
            <w:tcW w:w="236" w:type="dxa"/>
            <w:shd w:val="clear" w:color="auto" w:fill="auto"/>
          </w:tcPr>
          <w:p w14:paraId="18A68632"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4776DD3E" w14:textId="77777777" w:rsidR="00EF5532" w:rsidRPr="005F70FB" w:rsidRDefault="00EF5532" w:rsidP="00A551BF">
            <w:pPr>
              <w:pStyle w:val="TableCell0-0115Break"/>
              <w:rPr>
                <w:rStyle w:val="ChItalBold"/>
              </w:rPr>
            </w:pPr>
            <w:r w:rsidRPr="005F70FB">
              <w:rPr>
                <w:rStyle w:val="ChItalBold"/>
              </w:rPr>
              <w:t>kenal</w:t>
            </w:r>
          </w:p>
        </w:tc>
        <w:tc>
          <w:tcPr>
            <w:tcW w:w="1418" w:type="dxa"/>
            <w:shd w:val="clear" w:color="auto" w:fill="auto"/>
          </w:tcPr>
          <w:p w14:paraId="36126C64" w14:textId="77777777" w:rsidR="00EF5532" w:rsidRPr="005F70FB" w:rsidRDefault="00EF5532" w:rsidP="00A551BF">
            <w:pPr>
              <w:pStyle w:val="TableCell0-0115Break"/>
              <w:rPr>
                <w:rStyle w:val="ChCharisSIL"/>
              </w:rPr>
            </w:pPr>
            <w:r w:rsidRPr="005F70FB">
              <w:rPr>
                <w:rStyle w:val="ChCharisSIL"/>
              </w:rPr>
              <w:t>kɛ.ˈnɐl</w:t>
            </w:r>
          </w:p>
        </w:tc>
        <w:tc>
          <w:tcPr>
            <w:tcW w:w="1361" w:type="dxa"/>
            <w:shd w:val="clear" w:color="auto" w:fill="auto"/>
          </w:tcPr>
          <w:p w14:paraId="7BD4FC23"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34D9B351" w14:textId="77777777" w:rsidR="00EF5532" w:rsidRPr="005F70FB" w:rsidRDefault="00EF5532" w:rsidP="00A551BF">
            <w:pPr>
              <w:pStyle w:val="TableCell0-0115Break"/>
            </w:pPr>
            <w:r w:rsidRPr="005F70FB">
              <w:t>know</w:t>
            </w:r>
          </w:p>
        </w:tc>
      </w:tr>
      <w:tr w:rsidR="00AC23C4" w:rsidRPr="005F70FB" w14:paraId="24EEE11C" w14:textId="77777777" w:rsidTr="00BC00CF">
        <w:tc>
          <w:tcPr>
            <w:tcW w:w="236" w:type="dxa"/>
            <w:shd w:val="clear" w:color="auto" w:fill="auto"/>
          </w:tcPr>
          <w:p w14:paraId="6B5512D3"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39C01A52" w14:textId="77777777" w:rsidR="00EF5532" w:rsidRPr="005F70FB" w:rsidRDefault="00EF5532" w:rsidP="00A551BF">
            <w:pPr>
              <w:pStyle w:val="TableCell0-0115Break"/>
              <w:rPr>
                <w:rStyle w:val="ChItalBold"/>
              </w:rPr>
            </w:pPr>
            <w:r w:rsidRPr="005F70FB">
              <w:rPr>
                <w:rStyle w:val="ChItalBold"/>
              </w:rPr>
              <w:t>kencang</w:t>
            </w:r>
          </w:p>
        </w:tc>
        <w:tc>
          <w:tcPr>
            <w:tcW w:w="1418" w:type="dxa"/>
            <w:shd w:val="clear" w:color="auto" w:fill="auto"/>
          </w:tcPr>
          <w:p w14:paraId="19BE8466" w14:textId="77777777" w:rsidR="00EF5532" w:rsidRPr="005F70FB" w:rsidRDefault="00EF5532" w:rsidP="00A551BF">
            <w:pPr>
              <w:pStyle w:val="TableCell0-0115Break"/>
              <w:rPr>
                <w:rStyle w:val="ChCharisSIL"/>
              </w:rPr>
            </w:pPr>
            <w:r w:rsidRPr="005F70FB">
              <w:rPr>
                <w:rStyle w:val="ChCharisSIL"/>
              </w:rPr>
              <w:t>kɛ̞n.ˈtʃɐŋ</w:t>
            </w:r>
          </w:p>
        </w:tc>
        <w:tc>
          <w:tcPr>
            <w:tcW w:w="1361" w:type="dxa"/>
            <w:shd w:val="clear" w:color="auto" w:fill="auto"/>
          </w:tcPr>
          <w:p w14:paraId="3CE9F0E8"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75CBC26E" w14:textId="77777777" w:rsidR="00EF5532" w:rsidRPr="005F70FB" w:rsidRDefault="00EF5532" w:rsidP="00A551BF">
            <w:pPr>
              <w:pStyle w:val="TableCell0-0115Break"/>
            </w:pPr>
            <w:r w:rsidRPr="005F70FB">
              <w:t>be speedy</w:t>
            </w:r>
          </w:p>
        </w:tc>
      </w:tr>
      <w:tr w:rsidR="00AC23C4" w:rsidRPr="005F70FB" w14:paraId="489B6D3D" w14:textId="77777777" w:rsidTr="00BC00CF">
        <w:tc>
          <w:tcPr>
            <w:tcW w:w="236" w:type="dxa"/>
            <w:shd w:val="clear" w:color="auto" w:fill="auto"/>
          </w:tcPr>
          <w:p w14:paraId="7B3EBF6B" w14:textId="77777777" w:rsidR="00EF5532" w:rsidRPr="005F70FB" w:rsidRDefault="00EF5532" w:rsidP="00A551BF">
            <w:pPr>
              <w:pStyle w:val="TableCell0-0115Break"/>
              <w:rPr>
                <w:rStyle w:val="ExampleSource"/>
              </w:rPr>
            </w:pPr>
          </w:p>
        </w:tc>
        <w:tc>
          <w:tcPr>
            <w:tcW w:w="1247" w:type="dxa"/>
            <w:shd w:val="clear" w:color="auto" w:fill="auto"/>
          </w:tcPr>
          <w:p w14:paraId="31425A51" w14:textId="77777777" w:rsidR="00EF5532" w:rsidRPr="005F70FB" w:rsidRDefault="00EF5532" w:rsidP="00A551BF">
            <w:pPr>
              <w:pStyle w:val="TableCell0-0115Break"/>
              <w:rPr>
                <w:rStyle w:val="ChItalBold"/>
              </w:rPr>
            </w:pPr>
            <w:r w:rsidRPr="005F70FB">
              <w:rPr>
                <w:rStyle w:val="ChItalBold"/>
              </w:rPr>
              <w:t>kendali</w:t>
            </w:r>
          </w:p>
        </w:tc>
        <w:tc>
          <w:tcPr>
            <w:tcW w:w="1418" w:type="dxa"/>
            <w:shd w:val="clear" w:color="auto" w:fill="auto"/>
          </w:tcPr>
          <w:p w14:paraId="598FA55F" w14:textId="77777777" w:rsidR="00EF5532" w:rsidRPr="005F70FB" w:rsidRDefault="00EF5532" w:rsidP="00A551BF">
            <w:pPr>
              <w:pStyle w:val="TableCell0-0115Break"/>
              <w:rPr>
                <w:rStyle w:val="ChCharisSIL"/>
              </w:rPr>
            </w:pPr>
            <w:r w:rsidRPr="005F70FB">
              <w:rPr>
                <w:rStyle w:val="ChCharisSIL"/>
              </w:rPr>
              <w:t>kɛ̞n.ˈda.li</w:t>
            </w:r>
          </w:p>
        </w:tc>
        <w:tc>
          <w:tcPr>
            <w:tcW w:w="1361" w:type="dxa"/>
            <w:shd w:val="clear" w:color="auto" w:fill="auto"/>
          </w:tcPr>
          <w:p w14:paraId="76C82671"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7777C3B2" w14:textId="77777777" w:rsidR="00EF5532" w:rsidRPr="005F70FB" w:rsidRDefault="00EF5532" w:rsidP="00A551BF">
            <w:pPr>
              <w:pStyle w:val="TableCell0-0115Break"/>
            </w:pPr>
            <w:r w:rsidRPr="005F70FB">
              <w:t>reins</w:t>
            </w:r>
          </w:p>
        </w:tc>
      </w:tr>
      <w:tr w:rsidR="00AC23C4" w:rsidRPr="005F70FB" w14:paraId="1E68DD30" w14:textId="77777777" w:rsidTr="00BC00CF">
        <w:tc>
          <w:tcPr>
            <w:tcW w:w="236" w:type="dxa"/>
            <w:shd w:val="clear" w:color="auto" w:fill="auto"/>
          </w:tcPr>
          <w:p w14:paraId="0DBA9474" w14:textId="77777777" w:rsidR="00EF5532" w:rsidRPr="005F70FB" w:rsidRDefault="00EF5532" w:rsidP="00A551BF">
            <w:pPr>
              <w:pStyle w:val="TableCell0-0115Break"/>
              <w:rPr>
                <w:rStyle w:val="ExampleSource"/>
              </w:rPr>
            </w:pPr>
          </w:p>
        </w:tc>
        <w:tc>
          <w:tcPr>
            <w:tcW w:w="1247" w:type="dxa"/>
            <w:shd w:val="clear" w:color="auto" w:fill="auto"/>
          </w:tcPr>
          <w:p w14:paraId="49DDF112" w14:textId="77777777" w:rsidR="00EF5532" w:rsidRPr="005F70FB" w:rsidRDefault="00EF5532" w:rsidP="00A551BF">
            <w:pPr>
              <w:pStyle w:val="TableCell0-0115Break"/>
              <w:rPr>
                <w:rStyle w:val="ChItalBold"/>
              </w:rPr>
            </w:pPr>
            <w:r w:rsidRPr="005F70FB">
              <w:rPr>
                <w:rStyle w:val="ChItalBold"/>
              </w:rPr>
              <w:t>kendara</w:t>
            </w:r>
          </w:p>
        </w:tc>
        <w:tc>
          <w:tcPr>
            <w:tcW w:w="1418" w:type="dxa"/>
            <w:shd w:val="clear" w:color="auto" w:fill="auto"/>
          </w:tcPr>
          <w:p w14:paraId="62760B97" w14:textId="77777777" w:rsidR="00EF5532" w:rsidRPr="005F70FB" w:rsidRDefault="00EF5532" w:rsidP="00A551BF">
            <w:pPr>
              <w:pStyle w:val="TableCell0-0115Break"/>
              <w:rPr>
                <w:rStyle w:val="ChCharisSIL"/>
              </w:rPr>
            </w:pPr>
            <w:r w:rsidRPr="005F70FB">
              <w:rPr>
                <w:rStyle w:val="ChCharisSIL"/>
              </w:rPr>
              <w:t>kɛ̞n.ˈda.ɾa</w:t>
            </w:r>
          </w:p>
        </w:tc>
        <w:tc>
          <w:tcPr>
            <w:tcW w:w="1361" w:type="dxa"/>
            <w:shd w:val="clear" w:color="auto" w:fill="auto"/>
          </w:tcPr>
          <w:p w14:paraId="65A787B4"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670DFB26" w14:textId="77777777" w:rsidR="00EF5532" w:rsidRPr="005F70FB" w:rsidRDefault="00EF5532" w:rsidP="00A551BF">
            <w:pPr>
              <w:pStyle w:val="TableCell0-0115Break"/>
            </w:pPr>
            <w:r w:rsidRPr="005F70FB">
              <w:t>ride</w:t>
            </w:r>
          </w:p>
        </w:tc>
      </w:tr>
      <w:tr w:rsidR="00AC23C4" w:rsidRPr="005F70FB" w14:paraId="53CA5990" w14:textId="77777777" w:rsidTr="00BC00CF">
        <w:tc>
          <w:tcPr>
            <w:tcW w:w="236" w:type="dxa"/>
            <w:shd w:val="clear" w:color="auto" w:fill="auto"/>
          </w:tcPr>
          <w:p w14:paraId="37FA41FF"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16C29906" w14:textId="77777777" w:rsidR="00EF5532" w:rsidRPr="005F70FB" w:rsidRDefault="00EF5532" w:rsidP="00A551BF">
            <w:pPr>
              <w:pStyle w:val="TableCell0-0115Break"/>
              <w:rPr>
                <w:rStyle w:val="ChItalBold"/>
              </w:rPr>
            </w:pPr>
            <w:r w:rsidRPr="005F70FB">
              <w:rPr>
                <w:rStyle w:val="ChItalBold"/>
              </w:rPr>
              <w:t>kental</w:t>
            </w:r>
          </w:p>
        </w:tc>
        <w:tc>
          <w:tcPr>
            <w:tcW w:w="1418" w:type="dxa"/>
            <w:shd w:val="clear" w:color="auto" w:fill="auto"/>
          </w:tcPr>
          <w:p w14:paraId="4275364C" w14:textId="77777777" w:rsidR="00EF5532" w:rsidRPr="005F70FB" w:rsidRDefault="00EF5532" w:rsidP="00A551BF">
            <w:pPr>
              <w:pStyle w:val="TableCell0-0115Break"/>
              <w:rPr>
                <w:rStyle w:val="ChCharisSIL"/>
              </w:rPr>
            </w:pPr>
            <w:r w:rsidRPr="005F70FB">
              <w:rPr>
                <w:rStyle w:val="ChCharisSIL"/>
              </w:rPr>
              <w:t>kɛ̞n.ˈtɐl</w:t>
            </w:r>
          </w:p>
        </w:tc>
        <w:tc>
          <w:tcPr>
            <w:tcW w:w="1361" w:type="dxa"/>
            <w:shd w:val="clear" w:color="auto" w:fill="auto"/>
          </w:tcPr>
          <w:p w14:paraId="25B0E784"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0EAE67A2" w14:textId="77777777" w:rsidR="00EF5532" w:rsidRPr="005F70FB" w:rsidRDefault="00EF5532" w:rsidP="00A551BF">
            <w:pPr>
              <w:pStyle w:val="TableCell0-0115Break"/>
            </w:pPr>
            <w:r w:rsidRPr="005F70FB">
              <w:t>be fluent</w:t>
            </w:r>
          </w:p>
        </w:tc>
      </w:tr>
      <w:tr w:rsidR="00AC23C4" w:rsidRPr="005F70FB" w14:paraId="65D55532" w14:textId="77777777" w:rsidTr="00BC00CF">
        <w:tc>
          <w:tcPr>
            <w:tcW w:w="236" w:type="dxa"/>
            <w:shd w:val="clear" w:color="auto" w:fill="auto"/>
          </w:tcPr>
          <w:p w14:paraId="14DACD7F" w14:textId="77777777" w:rsidR="00EF5532" w:rsidRPr="005F70FB" w:rsidRDefault="00EF5532" w:rsidP="00A551BF">
            <w:pPr>
              <w:pStyle w:val="TableCell0-0115Break"/>
              <w:rPr>
                <w:rStyle w:val="ExampleSource"/>
              </w:rPr>
            </w:pPr>
          </w:p>
        </w:tc>
        <w:tc>
          <w:tcPr>
            <w:tcW w:w="1247" w:type="dxa"/>
            <w:shd w:val="clear" w:color="auto" w:fill="auto"/>
          </w:tcPr>
          <w:p w14:paraId="290A2EFF" w14:textId="77777777" w:rsidR="00EF5532" w:rsidRPr="005F70FB" w:rsidRDefault="00EF5532" w:rsidP="00A551BF">
            <w:pPr>
              <w:pStyle w:val="TableCell0-0115Break"/>
              <w:rPr>
                <w:rStyle w:val="ChItalBold"/>
              </w:rPr>
            </w:pPr>
            <w:r w:rsidRPr="005F70FB">
              <w:rPr>
                <w:rStyle w:val="ChItalBold"/>
              </w:rPr>
              <w:t>kentara</w:t>
            </w:r>
          </w:p>
        </w:tc>
        <w:tc>
          <w:tcPr>
            <w:tcW w:w="1418" w:type="dxa"/>
            <w:shd w:val="clear" w:color="auto" w:fill="auto"/>
          </w:tcPr>
          <w:p w14:paraId="06B9A669" w14:textId="77777777" w:rsidR="00EF5532" w:rsidRPr="005F70FB" w:rsidRDefault="00EF5532" w:rsidP="00A551BF">
            <w:pPr>
              <w:pStyle w:val="TableCell0-0115Break"/>
              <w:rPr>
                <w:rStyle w:val="ChCharisSIL"/>
              </w:rPr>
            </w:pPr>
            <w:r w:rsidRPr="005F70FB">
              <w:rPr>
                <w:rStyle w:val="ChCharisSIL"/>
              </w:rPr>
              <w:t>kɛ̞n.ˈta.ɾa</w:t>
            </w:r>
          </w:p>
        </w:tc>
        <w:tc>
          <w:tcPr>
            <w:tcW w:w="1361" w:type="dxa"/>
            <w:shd w:val="clear" w:color="auto" w:fill="auto"/>
          </w:tcPr>
          <w:p w14:paraId="1B31BF59"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5E866B75" w14:textId="77777777" w:rsidR="00EF5532" w:rsidRPr="005F70FB" w:rsidRDefault="00EF5532" w:rsidP="00A551BF">
            <w:pPr>
              <w:pStyle w:val="TableCell0-0115Break"/>
            </w:pPr>
            <w:r w:rsidRPr="005F70FB">
              <w:t>be visible</w:t>
            </w:r>
          </w:p>
        </w:tc>
      </w:tr>
      <w:tr w:rsidR="00AC23C4" w:rsidRPr="005F70FB" w14:paraId="5DF0D2C5" w14:textId="77777777" w:rsidTr="00BC00CF">
        <w:tc>
          <w:tcPr>
            <w:tcW w:w="236" w:type="dxa"/>
            <w:shd w:val="clear" w:color="auto" w:fill="auto"/>
          </w:tcPr>
          <w:p w14:paraId="44325C5F"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5B0E6FFE" w14:textId="77777777" w:rsidR="00EF5532" w:rsidRPr="005F70FB" w:rsidRDefault="00EF5532" w:rsidP="00A551BF">
            <w:pPr>
              <w:pStyle w:val="TableCell0-0115Break"/>
              <w:rPr>
                <w:rStyle w:val="ChItalBold"/>
              </w:rPr>
            </w:pPr>
            <w:r w:rsidRPr="005F70FB">
              <w:rPr>
                <w:rStyle w:val="ChItalBold"/>
              </w:rPr>
              <w:t>kenyang</w:t>
            </w:r>
          </w:p>
        </w:tc>
        <w:tc>
          <w:tcPr>
            <w:tcW w:w="1418" w:type="dxa"/>
            <w:shd w:val="clear" w:color="auto" w:fill="auto"/>
          </w:tcPr>
          <w:p w14:paraId="53EB480D" w14:textId="77777777" w:rsidR="00EF5532" w:rsidRPr="005F70FB" w:rsidRDefault="00EF5532" w:rsidP="00A551BF">
            <w:pPr>
              <w:pStyle w:val="TableCell0-0115Break"/>
              <w:rPr>
                <w:rStyle w:val="ChCharisSIL"/>
              </w:rPr>
            </w:pPr>
            <w:r w:rsidRPr="005F70FB">
              <w:rPr>
                <w:rStyle w:val="ChCharisSIL"/>
              </w:rPr>
              <w:t>kɛ.ˈɲɐŋ</w:t>
            </w:r>
          </w:p>
        </w:tc>
        <w:tc>
          <w:tcPr>
            <w:tcW w:w="1361" w:type="dxa"/>
            <w:shd w:val="clear" w:color="auto" w:fill="auto"/>
          </w:tcPr>
          <w:p w14:paraId="04380054"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737155AD" w14:textId="77777777" w:rsidR="00EF5532" w:rsidRPr="005F70FB" w:rsidRDefault="00EF5532" w:rsidP="00A551BF">
            <w:pPr>
              <w:pStyle w:val="TableCell0-0115Break"/>
            </w:pPr>
            <w:r w:rsidRPr="005F70FB">
              <w:t>be satisfied</w:t>
            </w:r>
          </w:p>
        </w:tc>
      </w:tr>
      <w:tr w:rsidR="00AC23C4" w:rsidRPr="005F70FB" w14:paraId="4C0E4FED" w14:textId="77777777" w:rsidTr="00BC00CF">
        <w:tc>
          <w:tcPr>
            <w:tcW w:w="236" w:type="dxa"/>
            <w:shd w:val="clear" w:color="auto" w:fill="auto"/>
          </w:tcPr>
          <w:p w14:paraId="7AD2B265" w14:textId="77777777" w:rsidR="00EF5532" w:rsidRPr="005F70FB" w:rsidRDefault="00EF5532" w:rsidP="00A551BF">
            <w:pPr>
              <w:pStyle w:val="TableCell0-0115Break"/>
              <w:rPr>
                <w:rStyle w:val="ExampleSource"/>
              </w:rPr>
            </w:pPr>
          </w:p>
        </w:tc>
        <w:tc>
          <w:tcPr>
            <w:tcW w:w="1247" w:type="dxa"/>
            <w:shd w:val="clear" w:color="auto" w:fill="auto"/>
          </w:tcPr>
          <w:p w14:paraId="0012BCF0" w14:textId="77777777" w:rsidR="00EF5532" w:rsidRPr="005F70FB" w:rsidRDefault="00EF5532" w:rsidP="00A551BF">
            <w:pPr>
              <w:pStyle w:val="TableCell0-0115Break"/>
              <w:rPr>
                <w:rStyle w:val="ChItalBold"/>
              </w:rPr>
            </w:pPr>
            <w:r w:rsidRPr="005F70FB">
              <w:rPr>
                <w:rStyle w:val="ChItalBold"/>
              </w:rPr>
              <w:t>kepiting</w:t>
            </w:r>
          </w:p>
        </w:tc>
        <w:tc>
          <w:tcPr>
            <w:tcW w:w="1418" w:type="dxa"/>
            <w:shd w:val="clear" w:color="auto" w:fill="auto"/>
          </w:tcPr>
          <w:p w14:paraId="69E6FA8F" w14:textId="77777777" w:rsidR="00EF5532" w:rsidRPr="005F70FB" w:rsidRDefault="00EF5532" w:rsidP="00A551BF">
            <w:pPr>
              <w:pStyle w:val="TableCell0-0115Break"/>
              <w:rPr>
                <w:rStyle w:val="ChCharisSIL"/>
              </w:rPr>
            </w:pPr>
            <w:r w:rsidRPr="005F70FB">
              <w:rPr>
                <w:rStyle w:val="ChCharisSIL"/>
              </w:rPr>
              <w:t>kɛ.ˈpi.tɪŋ</w:t>
            </w:r>
          </w:p>
        </w:tc>
        <w:tc>
          <w:tcPr>
            <w:tcW w:w="1361" w:type="dxa"/>
            <w:shd w:val="clear" w:color="auto" w:fill="auto"/>
          </w:tcPr>
          <w:p w14:paraId="5D2722B4"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16B4A4D" w14:textId="77777777" w:rsidR="00EF5532" w:rsidRPr="005F70FB" w:rsidRDefault="00EF5532" w:rsidP="00A551BF">
            <w:pPr>
              <w:pStyle w:val="TableCell0-0115Break"/>
            </w:pPr>
            <w:r w:rsidRPr="005F70FB">
              <w:t>crab</w:t>
            </w:r>
          </w:p>
        </w:tc>
      </w:tr>
      <w:tr w:rsidR="00AC23C4" w:rsidRPr="005F70FB" w14:paraId="1EF239EA" w14:textId="77777777" w:rsidTr="00BC00CF">
        <w:tc>
          <w:tcPr>
            <w:tcW w:w="236" w:type="dxa"/>
            <w:shd w:val="clear" w:color="auto" w:fill="auto"/>
          </w:tcPr>
          <w:p w14:paraId="5C1D1CC6"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63E5C46D" w14:textId="77777777" w:rsidR="00EF5532" w:rsidRPr="005F70FB" w:rsidRDefault="00EF5532" w:rsidP="00A551BF">
            <w:pPr>
              <w:pStyle w:val="TableCell0-0115Break"/>
              <w:rPr>
                <w:rStyle w:val="ChItalBold"/>
              </w:rPr>
            </w:pPr>
            <w:r w:rsidRPr="005F70FB">
              <w:rPr>
                <w:rStyle w:val="ChItalBold"/>
              </w:rPr>
              <w:t>kepung</w:t>
            </w:r>
          </w:p>
        </w:tc>
        <w:tc>
          <w:tcPr>
            <w:tcW w:w="1418" w:type="dxa"/>
            <w:shd w:val="clear" w:color="auto" w:fill="auto"/>
          </w:tcPr>
          <w:p w14:paraId="00AD640A" w14:textId="77777777" w:rsidR="00EF5532" w:rsidRPr="005F70FB" w:rsidRDefault="00EF5532" w:rsidP="00A551BF">
            <w:pPr>
              <w:pStyle w:val="TableCell0-0115Break"/>
              <w:rPr>
                <w:rStyle w:val="ChCharisSIL"/>
              </w:rPr>
            </w:pPr>
            <w:r w:rsidRPr="005F70FB">
              <w:rPr>
                <w:rStyle w:val="ChCharisSIL"/>
              </w:rPr>
              <w:t>kɛ.ˈpʊn</w:t>
            </w:r>
          </w:p>
        </w:tc>
        <w:tc>
          <w:tcPr>
            <w:tcW w:w="1361" w:type="dxa"/>
            <w:shd w:val="clear" w:color="auto" w:fill="auto"/>
          </w:tcPr>
          <w:p w14:paraId="16E39054"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33249EF0" w14:textId="77777777" w:rsidR="00EF5532" w:rsidRPr="005F70FB" w:rsidRDefault="00EF5532" w:rsidP="00A551BF">
            <w:pPr>
              <w:pStyle w:val="TableCell0-0115Break"/>
            </w:pPr>
            <w:r w:rsidRPr="005F70FB">
              <w:t>surround</w:t>
            </w:r>
          </w:p>
        </w:tc>
      </w:tr>
      <w:tr w:rsidR="00AC23C4" w:rsidRPr="005F70FB" w14:paraId="69CBD5C6" w14:textId="77777777" w:rsidTr="00BC00CF">
        <w:tc>
          <w:tcPr>
            <w:tcW w:w="236" w:type="dxa"/>
            <w:shd w:val="clear" w:color="auto" w:fill="auto"/>
          </w:tcPr>
          <w:p w14:paraId="4DA4843C"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3B71D929" w14:textId="77777777" w:rsidR="00EF5532" w:rsidRPr="005F70FB" w:rsidRDefault="00EF5532" w:rsidP="00A551BF">
            <w:pPr>
              <w:pStyle w:val="TableCell0-0115Break"/>
              <w:rPr>
                <w:rStyle w:val="ChItalBold"/>
              </w:rPr>
            </w:pPr>
            <w:r w:rsidRPr="005F70FB">
              <w:rPr>
                <w:rStyle w:val="ChItalBold"/>
              </w:rPr>
              <w:t>kera</w:t>
            </w:r>
          </w:p>
        </w:tc>
        <w:tc>
          <w:tcPr>
            <w:tcW w:w="1418" w:type="dxa"/>
            <w:shd w:val="clear" w:color="auto" w:fill="auto"/>
          </w:tcPr>
          <w:p w14:paraId="19A4D682" w14:textId="77777777" w:rsidR="00EF5532" w:rsidRPr="005F70FB" w:rsidRDefault="00EF5532" w:rsidP="00A551BF">
            <w:pPr>
              <w:pStyle w:val="TableCell0-0115Break"/>
              <w:rPr>
                <w:rStyle w:val="ChCharisSIL"/>
              </w:rPr>
            </w:pPr>
            <w:r w:rsidRPr="005F70FB">
              <w:rPr>
                <w:rStyle w:val="ChCharisSIL"/>
              </w:rPr>
              <w:t>kɛ.ˈɾa</w:t>
            </w:r>
          </w:p>
        </w:tc>
        <w:tc>
          <w:tcPr>
            <w:tcW w:w="1361" w:type="dxa"/>
            <w:shd w:val="clear" w:color="auto" w:fill="auto"/>
          </w:tcPr>
          <w:p w14:paraId="63C6002F"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3E01E570" w14:textId="77777777" w:rsidR="00EF5532" w:rsidRPr="005F70FB" w:rsidRDefault="00EF5532" w:rsidP="00A551BF">
            <w:pPr>
              <w:pStyle w:val="TableCell0-0115Break"/>
            </w:pPr>
            <w:r w:rsidRPr="005F70FB">
              <w:t>ape</w:t>
            </w:r>
          </w:p>
        </w:tc>
      </w:tr>
      <w:tr w:rsidR="00AC23C4" w:rsidRPr="005F70FB" w14:paraId="0229E511" w14:textId="77777777" w:rsidTr="00BC00CF">
        <w:tc>
          <w:tcPr>
            <w:tcW w:w="236" w:type="dxa"/>
            <w:shd w:val="clear" w:color="auto" w:fill="auto"/>
          </w:tcPr>
          <w:p w14:paraId="4BD4EFD6"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4301B597" w14:textId="77777777" w:rsidR="00EF5532" w:rsidRPr="005F70FB" w:rsidRDefault="00EF5532" w:rsidP="00A551BF">
            <w:pPr>
              <w:pStyle w:val="TableCell0-0115Break"/>
              <w:rPr>
                <w:rStyle w:val="ChItalBold"/>
              </w:rPr>
            </w:pPr>
            <w:r w:rsidRPr="005F70FB">
              <w:rPr>
                <w:rStyle w:val="ChItalBold"/>
              </w:rPr>
              <w:t>ketang</w:t>
            </w:r>
          </w:p>
        </w:tc>
        <w:tc>
          <w:tcPr>
            <w:tcW w:w="1418" w:type="dxa"/>
            <w:shd w:val="clear" w:color="auto" w:fill="auto"/>
          </w:tcPr>
          <w:p w14:paraId="33A03B52" w14:textId="77777777" w:rsidR="00EF5532" w:rsidRPr="005F70FB" w:rsidRDefault="00EF5532" w:rsidP="00A551BF">
            <w:pPr>
              <w:pStyle w:val="TableCell0-0115Break"/>
              <w:rPr>
                <w:rStyle w:val="ChCharisSIL"/>
              </w:rPr>
            </w:pPr>
            <w:r w:rsidRPr="005F70FB">
              <w:rPr>
                <w:rStyle w:val="ChCharisSIL"/>
              </w:rPr>
              <w:t>kɛ.ˈtɐŋ</w:t>
            </w:r>
          </w:p>
        </w:tc>
        <w:tc>
          <w:tcPr>
            <w:tcW w:w="1361" w:type="dxa"/>
            <w:shd w:val="clear" w:color="auto" w:fill="auto"/>
          </w:tcPr>
          <w:p w14:paraId="25108DFC"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723C42F" w14:textId="77777777" w:rsidR="00EF5532" w:rsidRPr="005F70FB" w:rsidRDefault="00EF5532" w:rsidP="00A551BF">
            <w:pPr>
              <w:pStyle w:val="TableCell0-0115Break"/>
            </w:pPr>
            <w:r w:rsidRPr="005F70FB">
              <w:t>crab</w:t>
            </w:r>
          </w:p>
        </w:tc>
      </w:tr>
      <w:tr w:rsidR="00AC23C4" w:rsidRPr="005F70FB" w14:paraId="402C5A8A" w14:textId="77777777" w:rsidTr="00BC00CF">
        <w:tc>
          <w:tcPr>
            <w:tcW w:w="236" w:type="dxa"/>
            <w:shd w:val="clear" w:color="auto" w:fill="auto"/>
          </w:tcPr>
          <w:p w14:paraId="1C45742D" w14:textId="77777777" w:rsidR="00EF5532" w:rsidRPr="005F70FB" w:rsidRDefault="00EF5532" w:rsidP="00A551BF">
            <w:pPr>
              <w:pStyle w:val="TableCell0-0115Break"/>
              <w:rPr>
                <w:rStyle w:val="ExampleSource"/>
              </w:rPr>
            </w:pPr>
          </w:p>
        </w:tc>
        <w:tc>
          <w:tcPr>
            <w:tcW w:w="1247" w:type="dxa"/>
            <w:shd w:val="clear" w:color="auto" w:fill="auto"/>
          </w:tcPr>
          <w:p w14:paraId="2F86A244" w14:textId="77777777" w:rsidR="00EF5532" w:rsidRPr="005F70FB" w:rsidRDefault="00EF5532" w:rsidP="00A551BF">
            <w:pPr>
              <w:pStyle w:val="TableCell0-0115Break"/>
              <w:rPr>
                <w:rStyle w:val="ChItalBold"/>
              </w:rPr>
            </w:pPr>
            <w:r w:rsidRPr="005F70FB">
              <w:rPr>
                <w:rStyle w:val="ChItalBold"/>
              </w:rPr>
              <w:t>ketapang</w:t>
            </w:r>
          </w:p>
        </w:tc>
        <w:tc>
          <w:tcPr>
            <w:tcW w:w="1418" w:type="dxa"/>
            <w:shd w:val="clear" w:color="auto" w:fill="auto"/>
          </w:tcPr>
          <w:p w14:paraId="5B0BD2DC" w14:textId="77777777" w:rsidR="00EF5532" w:rsidRPr="005F70FB" w:rsidRDefault="00EF5532" w:rsidP="00A551BF">
            <w:pPr>
              <w:pStyle w:val="TableCell0-0115Break"/>
              <w:rPr>
                <w:rStyle w:val="ChCharisSIL"/>
              </w:rPr>
            </w:pPr>
            <w:r w:rsidRPr="005F70FB">
              <w:rPr>
                <w:rStyle w:val="ChCharisSIL"/>
              </w:rPr>
              <w:t>kɛ.ˈta.pɐŋ</w:t>
            </w:r>
          </w:p>
        </w:tc>
        <w:tc>
          <w:tcPr>
            <w:tcW w:w="1361" w:type="dxa"/>
            <w:shd w:val="clear" w:color="auto" w:fill="auto"/>
          </w:tcPr>
          <w:p w14:paraId="6FA518B0"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BB0FED1" w14:textId="77777777" w:rsidR="00EF5532" w:rsidRPr="005F70FB" w:rsidRDefault="00EF5532" w:rsidP="00A551BF">
            <w:pPr>
              <w:pStyle w:val="TableCell0-0115Break"/>
            </w:pPr>
            <w:r w:rsidRPr="005F70FB">
              <w:t>tropical-almond</w:t>
            </w:r>
          </w:p>
        </w:tc>
      </w:tr>
      <w:tr w:rsidR="00AC23C4" w:rsidRPr="005F70FB" w14:paraId="6B86A2A7" w14:textId="77777777" w:rsidTr="00BC00CF">
        <w:tc>
          <w:tcPr>
            <w:tcW w:w="236" w:type="dxa"/>
            <w:shd w:val="clear" w:color="auto" w:fill="auto"/>
          </w:tcPr>
          <w:p w14:paraId="009A25F8"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34AF59A9" w14:textId="77777777" w:rsidR="00EF5532" w:rsidRPr="005F70FB" w:rsidRDefault="00EF5532" w:rsidP="00A551BF">
            <w:pPr>
              <w:pStyle w:val="TableCell0-0115Break"/>
              <w:rPr>
                <w:rStyle w:val="ChItalBold"/>
              </w:rPr>
            </w:pPr>
            <w:r w:rsidRPr="005F70FB">
              <w:rPr>
                <w:rStyle w:val="ChItalBold"/>
              </w:rPr>
              <w:t>ketuk</w:t>
            </w:r>
          </w:p>
        </w:tc>
        <w:tc>
          <w:tcPr>
            <w:tcW w:w="1418" w:type="dxa"/>
            <w:shd w:val="clear" w:color="auto" w:fill="auto"/>
          </w:tcPr>
          <w:p w14:paraId="460F7592" w14:textId="77777777" w:rsidR="00EF5532" w:rsidRPr="005F70FB" w:rsidRDefault="00EF5532" w:rsidP="00A551BF">
            <w:pPr>
              <w:pStyle w:val="TableCell0-0115Break"/>
              <w:rPr>
                <w:rStyle w:val="ChCharisSIL"/>
              </w:rPr>
            </w:pPr>
            <w:r w:rsidRPr="005F70FB">
              <w:rPr>
                <w:rStyle w:val="ChCharisSIL"/>
              </w:rPr>
              <w:t>kɛ.ˈtʊk̚</w:t>
            </w:r>
          </w:p>
        </w:tc>
        <w:tc>
          <w:tcPr>
            <w:tcW w:w="1361" w:type="dxa"/>
            <w:shd w:val="clear" w:color="auto" w:fill="auto"/>
          </w:tcPr>
          <w:p w14:paraId="5A1E4AD3"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57296EA5" w14:textId="77777777" w:rsidR="00EF5532" w:rsidRPr="005F70FB" w:rsidRDefault="00EF5532" w:rsidP="00A551BF">
            <w:pPr>
              <w:pStyle w:val="TableCell0-0115Break"/>
            </w:pPr>
            <w:r w:rsidRPr="005F70FB">
              <w:t>knock</w:t>
            </w:r>
          </w:p>
        </w:tc>
      </w:tr>
      <w:tr w:rsidR="00AC23C4" w:rsidRPr="005F70FB" w14:paraId="1CFBDECC" w14:textId="77777777" w:rsidTr="00BC00CF">
        <w:tc>
          <w:tcPr>
            <w:tcW w:w="236" w:type="dxa"/>
            <w:shd w:val="clear" w:color="auto" w:fill="auto"/>
          </w:tcPr>
          <w:p w14:paraId="271AE465" w14:textId="77777777" w:rsidR="00EF5532" w:rsidRPr="005F70FB" w:rsidRDefault="00EF5532" w:rsidP="00A551BF">
            <w:pPr>
              <w:pStyle w:val="TableCell0-0115Break"/>
              <w:rPr>
                <w:rStyle w:val="ExampleSource"/>
              </w:rPr>
            </w:pPr>
          </w:p>
        </w:tc>
        <w:tc>
          <w:tcPr>
            <w:tcW w:w="1247" w:type="dxa"/>
            <w:shd w:val="clear" w:color="auto" w:fill="auto"/>
          </w:tcPr>
          <w:p w14:paraId="4DB8B6C1" w14:textId="77777777" w:rsidR="00EF5532" w:rsidRPr="005F70FB" w:rsidRDefault="00EF5532" w:rsidP="00A551BF">
            <w:pPr>
              <w:pStyle w:val="TableCell0-0115Break"/>
              <w:rPr>
                <w:rStyle w:val="ChItalBold"/>
              </w:rPr>
            </w:pPr>
            <w:r w:rsidRPr="005F70FB">
              <w:rPr>
                <w:rStyle w:val="ChItalBold"/>
              </w:rPr>
              <w:t>kewa</w:t>
            </w:r>
          </w:p>
        </w:tc>
        <w:tc>
          <w:tcPr>
            <w:tcW w:w="1418" w:type="dxa"/>
            <w:shd w:val="clear" w:color="auto" w:fill="auto"/>
          </w:tcPr>
          <w:p w14:paraId="4247EF91" w14:textId="77777777" w:rsidR="00EF5532" w:rsidRPr="005F70FB" w:rsidRDefault="00EF5532" w:rsidP="00A551BF">
            <w:pPr>
              <w:pStyle w:val="TableCell0-0115Break"/>
              <w:rPr>
                <w:rStyle w:val="ChCharisSIL"/>
              </w:rPr>
            </w:pPr>
            <w:r w:rsidRPr="005F70FB">
              <w:rPr>
                <w:rStyle w:val="ChCharisSIL"/>
              </w:rPr>
              <w:t>ˈkɛ.wa</w:t>
            </w:r>
          </w:p>
        </w:tc>
        <w:tc>
          <w:tcPr>
            <w:tcW w:w="1361" w:type="dxa"/>
            <w:shd w:val="clear" w:color="auto" w:fill="auto"/>
          </w:tcPr>
          <w:p w14:paraId="5CBE6544"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F3FC882" w14:textId="77777777" w:rsidR="00EF5532" w:rsidRPr="005F70FB" w:rsidRDefault="00EF5532" w:rsidP="00A551BF">
            <w:pPr>
              <w:pStyle w:val="TableCell0-0115Break"/>
            </w:pPr>
            <w:r w:rsidRPr="005F70FB">
              <w:t>dance party</w:t>
            </w:r>
          </w:p>
        </w:tc>
      </w:tr>
      <w:tr w:rsidR="00AC23C4" w:rsidRPr="005F70FB" w14:paraId="07253074" w14:textId="77777777" w:rsidTr="00BC00CF">
        <w:tc>
          <w:tcPr>
            <w:tcW w:w="236" w:type="dxa"/>
            <w:shd w:val="clear" w:color="auto" w:fill="auto"/>
          </w:tcPr>
          <w:p w14:paraId="059EFB19" w14:textId="77777777" w:rsidR="00EF5532" w:rsidRPr="005F70FB" w:rsidRDefault="00EF5532" w:rsidP="00A551BF">
            <w:pPr>
              <w:pStyle w:val="TableCell0-0115Break"/>
              <w:rPr>
                <w:rStyle w:val="ExampleSource"/>
              </w:rPr>
            </w:pPr>
          </w:p>
        </w:tc>
        <w:tc>
          <w:tcPr>
            <w:tcW w:w="1247" w:type="dxa"/>
            <w:shd w:val="clear" w:color="auto" w:fill="auto"/>
          </w:tcPr>
          <w:p w14:paraId="3F13B065" w14:textId="77777777" w:rsidR="00EF5532" w:rsidRPr="005F70FB" w:rsidRDefault="00EF5532" w:rsidP="00A551BF">
            <w:pPr>
              <w:pStyle w:val="TableCell0-0115Break"/>
              <w:rPr>
                <w:rStyle w:val="ChItalBold"/>
              </w:rPr>
            </w:pPr>
            <w:r w:rsidRPr="005F70FB">
              <w:rPr>
                <w:rStyle w:val="ChItalBold"/>
              </w:rPr>
              <w:t>kicaw</w:t>
            </w:r>
          </w:p>
        </w:tc>
        <w:tc>
          <w:tcPr>
            <w:tcW w:w="1418" w:type="dxa"/>
            <w:shd w:val="clear" w:color="auto" w:fill="auto"/>
          </w:tcPr>
          <w:p w14:paraId="7162E303" w14:textId="77777777" w:rsidR="00EF5532" w:rsidRPr="005F70FB" w:rsidRDefault="00EF5532" w:rsidP="00A551BF">
            <w:pPr>
              <w:pStyle w:val="TableCell0-0115Break"/>
              <w:rPr>
                <w:rStyle w:val="ChCharisSIL"/>
              </w:rPr>
            </w:pPr>
            <w:r w:rsidRPr="005F70FB">
              <w:rPr>
                <w:rStyle w:val="ChCharisSIL"/>
              </w:rPr>
              <w:t>ˈki.tʃɐw</w:t>
            </w:r>
          </w:p>
        </w:tc>
        <w:tc>
          <w:tcPr>
            <w:tcW w:w="1361" w:type="dxa"/>
            <w:shd w:val="clear" w:color="auto" w:fill="auto"/>
          </w:tcPr>
          <w:p w14:paraId="79ABDF80"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51AA239D" w14:textId="77777777" w:rsidR="00EF5532" w:rsidRPr="005F70FB" w:rsidRDefault="00EF5532" w:rsidP="00A551BF">
            <w:pPr>
              <w:pStyle w:val="TableCell0-0115Break"/>
            </w:pPr>
            <w:r w:rsidRPr="005F70FB">
              <w:t>be naughty</w:t>
            </w:r>
          </w:p>
        </w:tc>
      </w:tr>
      <w:tr w:rsidR="00AC23C4" w:rsidRPr="005F70FB" w14:paraId="1BCE8FC9" w14:textId="77777777" w:rsidTr="00BC00CF">
        <w:tc>
          <w:tcPr>
            <w:tcW w:w="236" w:type="dxa"/>
            <w:shd w:val="clear" w:color="auto" w:fill="auto"/>
          </w:tcPr>
          <w:p w14:paraId="38C093A1" w14:textId="77777777" w:rsidR="00EF5532" w:rsidRPr="005F70FB" w:rsidRDefault="00EF5532" w:rsidP="00A551BF">
            <w:pPr>
              <w:pStyle w:val="TableCell0-0115Break"/>
              <w:rPr>
                <w:rStyle w:val="ExampleSource"/>
              </w:rPr>
            </w:pPr>
          </w:p>
        </w:tc>
        <w:tc>
          <w:tcPr>
            <w:tcW w:w="1247" w:type="dxa"/>
            <w:shd w:val="clear" w:color="auto" w:fill="auto"/>
          </w:tcPr>
          <w:p w14:paraId="4EEC57E3" w14:textId="77777777" w:rsidR="00EF5532" w:rsidRPr="005F70FB" w:rsidRDefault="00EF5532" w:rsidP="00A551BF">
            <w:pPr>
              <w:pStyle w:val="TableCell0-0115Break"/>
              <w:rPr>
                <w:rStyle w:val="ChItalBold"/>
              </w:rPr>
            </w:pPr>
            <w:r w:rsidRPr="005F70FB">
              <w:rPr>
                <w:rStyle w:val="ChItalBold"/>
              </w:rPr>
              <w:t>kikir</w:t>
            </w:r>
          </w:p>
        </w:tc>
        <w:tc>
          <w:tcPr>
            <w:tcW w:w="1418" w:type="dxa"/>
            <w:shd w:val="clear" w:color="auto" w:fill="auto"/>
          </w:tcPr>
          <w:p w14:paraId="5BF4757B" w14:textId="77777777" w:rsidR="00EF5532" w:rsidRPr="005F70FB" w:rsidRDefault="00EF5532" w:rsidP="00A551BF">
            <w:pPr>
              <w:pStyle w:val="TableCell0-0115Break"/>
              <w:rPr>
                <w:rStyle w:val="ChCharisSIL"/>
              </w:rPr>
            </w:pPr>
            <w:r w:rsidRPr="005F70FB">
              <w:rPr>
                <w:rStyle w:val="ChCharisSIL"/>
              </w:rPr>
              <w:t>ˈki.kɪr̥</w:t>
            </w:r>
          </w:p>
        </w:tc>
        <w:tc>
          <w:tcPr>
            <w:tcW w:w="1361" w:type="dxa"/>
            <w:shd w:val="clear" w:color="auto" w:fill="auto"/>
          </w:tcPr>
          <w:p w14:paraId="4C4BDD9A"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158148B2" w14:textId="77777777" w:rsidR="00EF5532" w:rsidRPr="005F70FB" w:rsidRDefault="00EF5532" w:rsidP="00A551BF">
            <w:pPr>
              <w:pStyle w:val="TableCell0-0115Break"/>
            </w:pPr>
            <w:r w:rsidRPr="005F70FB">
              <w:t>be stingy</w:t>
            </w:r>
          </w:p>
        </w:tc>
      </w:tr>
      <w:tr w:rsidR="00AC23C4" w:rsidRPr="005F70FB" w14:paraId="26970363" w14:textId="77777777" w:rsidTr="00BC00CF">
        <w:tc>
          <w:tcPr>
            <w:tcW w:w="236" w:type="dxa"/>
            <w:shd w:val="clear" w:color="auto" w:fill="auto"/>
          </w:tcPr>
          <w:p w14:paraId="5E6ED18F" w14:textId="77777777" w:rsidR="00EF5532" w:rsidRPr="005F70FB" w:rsidRDefault="00EF5532" w:rsidP="00A551BF">
            <w:pPr>
              <w:pStyle w:val="TableCell0-0115Break"/>
              <w:rPr>
                <w:rStyle w:val="ExampleSource"/>
              </w:rPr>
            </w:pPr>
          </w:p>
        </w:tc>
        <w:tc>
          <w:tcPr>
            <w:tcW w:w="1247" w:type="dxa"/>
            <w:shd w:val="clear" w:color="auto" w:fill="auto"/>
          </w:tcPr>
          <w:p w14:paraId="5C6A35FC" w14:textId="77777777" w:rsidR="00EF5532" w:rsidRPr="005F70FB" w:rsidRDefault="00EF5532" w:rsidP="00A551BF">
            <w:pPr>
              <w:pStyle w:val="TableCell0-0115Break"/>
              <w:rPr>
                <w:rStyle w:val="ChItalBold"/>
              </w:rPr>
            </w:pPr>
            <w:r w:rsidRPr="005F70FB">
              <w:rPr>
                <w:rStyle w:val="ChItalBold"/>
              </w:rPr>
              <w:t>kikis</w:t>
            </w:r>
          </w:p>
        </w:tc>
        <w:tc>
          <w:tcPr>
            <w:tcW w:w="1418" w:type="dxa"/>
            <w:shd w:val="clear" w:color="auto" w:fill="auto"/>
          </w:tcPr>
          <w:p w14:paraId="71A5F8FC" w14:textId="77777777" w:rsidR="00EF5532" w:rsidRPr="005F70FB" w:rsidRDefault="00EF5532" w:rsidP="00A551BF">
            <w:pPr>
              <w:pStyle w:val="TableCell0-0115Break"/>
              <w:rPr>
                <w:rStyle w:val="ChCharisSIL"/>
              </w:rPr>
            </w:pPr>
            <w:r w:rsidRPr="005F70FB">
              <w:rPr>
                <w:rStyle w:val="ChCharisSIL"/>
              </w:rPr>
              <w:t>ˈki.kɪs</w:t>
            </w:r>
          </w:p>
        </w:tc>
        <w:tc>
          <w:tcPr>
            <w:tcW w:w="1361" w:type="dxa"/>
            <w:shd w:val="clear" w:color="auto" w:fill="auto"/>
          </w:tcPr>
          <w:p w14:paraId="074DBFBB"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4CC116DD" w14:textId="77777777" w:rsidR="00EF5532" w:rsidRPr="005F70FB" w:rsidRDefault="00EF5532" w:rsidP="00A551BF">
            <w:pPr>
              <w:pStyle w:val="TableCell0-0115Break"/>
            </w:pPr>
            <w:r w:rsidRPr="005F70FB">
              <w:t>scrape</w:t>
            </w:r>
          </w:p>
        </w:tc>
      </w:tr>
      <w:tr w:rsidR="00AC23C4" w:rsidRPr="005F70FB" w14:paraId="1083ECB6" w14:textId="77777777" w:rsidTr="00BC00CF">
        <w:tc>
          <w:tcPr>
            <w:tcW w:w="236" w:type="dxa"/>
            <w:shd w:val="clear" w:color="auto" w:fill="auto"/>
          </w:tcPr>
          <w:p w14:paraId="0A69C469" w14:textId="77777777" w:rsidR="00EF5532" w:rsidRPr="005F70FB" w:rsidRDefault="00EF5532" w:rsidP="00A551BF">
            <w:pPr>
              <w:pStyle w:val="TableCell0-0115Break"/>
              <w:rPr>
                <w:rStyle w:val="ExampleSource"/>
              </w:rPr>
            </w:pPr>
          </w:p>
        </w:tc>
        <w:tc>
          <w:tcPr>
            <w:tcW w:w="1247" w:type="dxa"/>
            <w:shd w:val="clear" w:color="auto" w:fill="auto"/>
          </w:tcPr>
          <w:p w14:paraId="16A0A2A6" w14:textId="77777777" w:rsidR="00EF5532" w:rsidRPr="005F70FB" w:rsidRDefault="00EF5532" w:rsidP="00A551BF">
            <w:pPr>
              <w:pStyle w:val="TableCell0-0115Break"/>
              <w:rPr>
                <w:rStyle w:val="ChItalBold"/>
              </w:rPr>
            </w:pPr>
            <w:r w:rsidRPr="005F70FB">
              <w:rPr>
                <w:rStyle w:val="ChItalBold"/>
              </w:rPr>
              <w:t>kilat</w:t>
            </w:r>
          </w:p>
        </w:tc>
        <w:tc>
          <w:tcPr>
            <w:tcW w:w="1418" w:type="dxa"/>
            <w:shd w:val="clear" w:color="auto" w:fill="auto"/>
          </w:tcPr>
          <w:p w14:paraId="2B8C7E1E" w14:textId="77777777" w:rsidR="00EF5532" w:rsidRPr="005F70FB" w:rsidRDefault="00EF5532" w:rsidP="00A551BF">
            <w:pPr>
              <w:pStyle w:val="TableCell0-0115Break"/>
              <w:rPr>
                <w:rStyle w:val="ChCharisSIL"/>
              </w:rPr>
            </w:pPr>
            <w:r w:rsidRPr="005F70FB">
              <w:rPr>
                <w:rStyle w:val="ChCharisSIL"/>
              </w:rPr>
              <w:t>ˈki.lɐt̚</w:t>
            </w:r>
          </w:p>
        </w:tc>
        <w:tc>
          <w:tcPr>
            <w:tcW w:w="1361" w:type="dxa"/>
            <w:shd w:val="clear" w:color="auto" w:fill="auto"/>
          </w:tcPr>
          <w:p w14:paraId="47CF0723"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C519311" w14:textId="7F30ED37" w:rsidR="00EF5532" w:rsidRPr="005F70FB" w:rsidRDefault="00DE7876" w:rsidP="00A551BF">
            <w:pPr>
              <w:pStyle w:val="TableCell0-0115Break"/>
            </w:pPr>
            <w:r w:rsidRPr="005F70FB">
              <w:t>light</w:t>
            </w:r>
            <w:r w:rsidR="00EF5532" w:rsidRPr="005F70FB">
              <w:t>ning</w:t>
            </w:r>
          </w:p>
        </w:tc>
      </w:tr>
      <w:tr w:rsidR="00AC23C4" w:rsidRPr="005F70FB" w14:paraId="026F54CA" w14:textId="77777777" w:rsidTr="00BC00CF">
        <w:tc>
          <w:tcPr>
            <w:tcW w:w="236" w:type="dxa"/>
            <w:shd w:val="clear" w:color="auto" w:fill="auto"/>
          </w:tcPr>
          <w:p w14:paraId="301CCD92" w14:textId="77777777" w:rsidR="00EF5532" w:rsidRPr="005F70FB" w:rsidRDefault="00EF5532" w:rsidP="00A551BF">
            <w:pPr>
              <w:pStyle w:val="TableCell0-0115Break"/>
              <w:rPr>
                <w:rStyle w:val="ExampleSource"/>
              </w:rPr>
            </w:pPr>
          </w:p>
        </w:tc>
        <w:tc>
          <w:tcPr>
            <w:tcW w:w="1247" w:type="dxa"/>
            <w:shd w:val="clear" w:color="auto" w:fill="auto"/>
          </w:tcPr>
          <w:p w14:paraId="5C073081" w14:textId="77777777" w:rsidR="00EF5532" w:rsidRPr="005F70FB" w:rsidRDefault="00EF5532" w:rsidP="00A551BF">
            <w:pPr>
              <w:pStyle w:val="TableCell0-0115Break"/>
              <w:rPr>
                <w:rStyle w:val="ChItalBold"/>
              </w:rPr>
            </w:pPr>
            <w:r w:rsidRPr="005F70FB">
              <w:rPr>
                <w:rStyle w:val="ChItalBold"/>
              </w:rPr>
              <w:t>kincing</w:t>
            </w:r>
          </w:p>
        </w:tc>
        <w:tc>
          <w:tcPr>
            <w:tcW w:w="1418" w:type="dxa"/>
            <w:shd w:val="clear" w:color="auto" w:fill="auto"/>
          </w:tcPr>
          <w:p w14:paraId="1ADCB63B" w14:textId="77777777" w:rsidR="00EF5532" w:rsidRPr="005F70FB" w:rsidRDefault="00EF5532" w:rsidP="00A551BF">
            <w:pPr>
              <w:pStyle w:val="TableCell0-0115Break"/>
              <w:rPr>
                <w:rStyle w:val="ChCharisSIL"/>
              </w:rPr>
            </w:pPr>
            <w:r w:rsidRPr="005F70FB">
              <w:rPr>
                <w:rStyle w:val="ChCharisSIL"/>
              </w:rPr>
              <w:t>ˈkɪn.tʃɪŋ</w:t>
            </w:r>
          </w:p>
        </w:tc>
        <w:tc>
          <w:tcPr>
            <w:tcW w:w="1361" w:type="dxa"/>
            <w:shd w:val="clear" w:color="auto" w:fill="auto"/>
          </w:tcPr>
          <w:p w14:paraId="2047C875"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7CE1EDDE" w14:textId="77777777" w:rsidR="00EF5532" w:rsidRPr="005F70FB" w:rsidRDefault="00EF5532" w:rsidP="00A551BF">
            <w:pPr>
              <w:pStyle w:val="TableCell0-0115Break"/>
            </w:pPr>
            <w:r w:rsidRPr="005F70FB">
              <w:t>pee</w:t>
            </w:r>
          </w:p>
        </w:tc>
      </w:tr>
      <w:tr w:rsidR="00AC23C4" w:rsidRPr="005F70FB" w14:paraId="7516072E" w14:textId="77777777" w:rsidTr="00BC00CF">
        <w:tc>
          <w:tcPr>
            <w:tcW w:w="236" w:type="dxa"/>
            <w:shd w:val="clear" w:color="auto" w:fill="auto"/>
          </w:tcPr>
          <w:p w14:paraId="041475AB" w14:textId="77777777" w:rsidR="00EF5532" w:rsidRPr="005F70FB" w:rsidRDefault="00EF5532" w:rsidP="00A551BF">
            <w:pPr>
              <w:pStyle w:val="TableCell0-0115Break"/>
              <w:rPr>
                <w:rStyle w:val="ExampleSource"/>
              </w:rPr>
            </w:pPr>
          </w:p>
        </w:tc>
        <w:tc>
          <w:tcPr>
            <w:tcW w:w="1247" w:type="dxa"/>
            <w:shd w:val="clear" w:color="auto" w:fill="auto"/>
          </w:tcPr>
          <w:p w14:paraId="1FF2E203" w14:textId="77777777" w:rsidR="00EF5532" w:rsidRPr="005F70FB" w:rsidRDefault="00EF5532" w:rsidP="00A551BF">
            <w:pPr>
              <w:pStyle w:val="TableCell0-0115Break"/>
              <w:rPr>
                <w:rStyle w:val="ChItalBold"/>
              </w:rPr>
            </w:pPr>
            <w:r w:rsidRPr="005F70FB">
              <w:rPr>
                <w:rStyle w:val="ChItalBold"/>
              </w:rPr>
              <w:t>kintal</w:t>
            </w:r>
          </w:p>
        </w:tc>
        <w:tc>
          <w:tcPr>
            <w:tcW w:w="1418" w:type="dxa"/>
            <w:shd w:val="clear" w:color="auto" w:fill="auto"/>
          </w:tcPr>
          <w:p w14:paraId="43D56319" w14:textId="77777777" w:rsidR="00EF5532" w:rsidRPr="005F70FB" w:rsidRDefault="00EF5532" w:rsidP="00A551BF">
            <w:pPr>
              <w:pStyle w:val="TableCell0-0115Break"/>
              <w:rPr>
                <w:rStyle w:val="ChCharisSIL"/>
              </w:rPr>
            </w:pPr>
            <w:r w:rsidRPr="005F70FB">
              <w:rPr>
                <w:rStyle w:val="ChCharisSIL"/>
              </w:rPr>
              <w:t>ˈkɪn.tɐl</w:t>
            </w:r>
          </w:p>
        </w:tc>
        <w:tc>
          <w:tcPr>
            <w:tcW w:w="1361" w:type="dxa"/>
            <w:shd w:val="clear" w:color="auto" w:fill="auto"/>
          </w:tcPr>
          <w:p w14:paraId="6C4794C0"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11228A08" w14:textId="77777777" w:rsidR="00EF5532" w:rsidRPr="005F70FB" w:rsidRDefault="00EF5532" w:rsidP="00A551BF">
            <w:pPr>
              <w:pStyle w:val="TableCell0-0115Break"/>
            </w:pPr>
            <w:r w:rsidRPr="005F70FB">
              <w:t>yard</w:t>
            </w:r>
          </w:p>
        </w:tc>
      </w:tr>
      <w:tr w:rsidR="00AC23C4" w:rsidRPr="005F70FB" w14:paraId="50A92615" w14:textId="77777777" w:rsidTr="00BC00CF">
        <w:tc>
          <w:tcPr>
            <w:tcW w:w="236" w:type="dxa"/>
            <w:shd w:val="clear" w:color="auto" w:fill="auto"/>
          </w:tcPr>
          <w:p w14:paraId="691E6B57" w14:textId="77777777" w:rsidR="00EF5532" w:rsidRPr="005F70FB" w:rsidRDefault="00EF5532" w:rsidP="00A551BF">
            <w:pPr>
              <w:pStyle w:val="TableCell0-0115Break"/>
              <w:rPr>
                <w:rStyle w:val="ExampleSource"/>
              </w:rPr>
            </w:pPr>
          </w:p>
        </w:tc>
        <w:tc>
          <w:tcPr>
            <w:tcW w:w="1247" w:type="dxa"/>
            <w:shd w:val="clear" w:color="auto" w:fill="auto"/>
          </w:tcPr>
          <w:p w14:paraId="4F08DDB8" w14:textId="77777777" w:rsidR="00EF5532" w:rsidRPr="005F70FB" w:rsidRDefault="00EF5532" w:rsidP="00A551BF">
            <w:pPr>
              <w:pStyle w:val="TableCell0-0115Break"/>
              <w:rPr>
                <w:rStyle w:val="ChItalBold"/>
              </w:rPr>
            </w:pPr>
            <w:r w:rsidRPr="005F70FB">
              <w:rPr>
                <w:rStyle w:val="ChItalBold"/>
              </w:rPr>
              <w:t>kipas</w:t>
            </w:r>
          </w:p>
        </w:tc>
        <w:tc>
          <w:tcPr>
            <w:tcW w:w="1418" w:type="dxa"/>
            <w:shd w:val="clear" w:color="auto" w:fill="auto"/>
          </w:tcPr>
          <w:p w14:paraId="222EB203" w14:textId="77777777" w:rsidR="00EF5532" w:rsidRPr="005F70FB" w:rsidRDefault="00EF5532" w:rsidP="00A551BF">
            <w:pPr>
              <w:pStyle w:val="TableCell0-0115Break"/>
              <w:rPr>
                <w:rStyle w:val="ChCharisSIL"/>
              </w:rPr>
            </w:pPr>
            <w:r w:rsidRPr="005F70FB">
              <w:rPr>
                <w:rStyle w:val="ChCharisSIL"/>
              </w:rPr>
              <w:t>ˈki.pɐs</w:t>
            </w:r>
          </w:p>
        </w:tc>
        <w:tc>
          <w:tcPr>
            <w:tcW w:w="1361" w:type="dxa"/>
            <w:shd w:val="clear" w:color="auto" w:fill="auto"/>
          </w:tcPr>
          <w:p w14:paraId="746FF295"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05BA21A3" w14:textId="77777777" w:rsidR="00EF5532" w:rsidRPr="005F70FB" w:rsidRDefault="00EF5532" w:rsidP="00A551BF">
            <w:pPr>
              <w:pStyle w:val="TableCell0-0115Break"/>
            </w:pPr>
            <w:r w:rsidRPr="005F70FB">
              <w:t>beat</w:t>
            </w:r>
          </w:p>
        </w:tc>
      </w:tr>
      <w:tr w:rsidR="00AC23C4" w:rsidRPr="005F70FB" w14:paraId="467FCFD4" w14:textId="77777777" w:rsidTr="00BC00CF">
        <w:tc>
          <w:tcPr>
            <w:tcW w:w="236" w:type="dxa"/>
            <w:shd w:val="clear" w:color="auto" w:fill="auto"/>
          </w:tcPr>
          <w:p w14:paraId="0426D27E" w14:textId="77777777" w:rsidR="00EF5532" w:rsidRPr="005F70FB" w:rsidRDefault="00EF5532" w:rsidP="00A551BF">
            <w:pPr>
              <w:pStyle w:val="TableCell0-0115Break"/>
              <w:rPr>
                <w:rStyle w:val="ExampleSource"/>
              </w:rPr>
            </w:pPr>
          </w:p>
        </w:tc>
        <w:tc>
          <w:tcPr>
            <w:tcW w:w="1247" w:type="dxa"/>
            <w:shd w:val="clear" w:color="auto" w:fill="auto"/>
          </w:tcPr>
          <w:p w14:paraId="6065DD99" w14:textId="77777777" w:rsidR="00EF5532" w:rsidRPr="005F70FB" w:rsidRDefault="00EF5532" w:rsidP="00A551BF">
            <w:pPr>
              <w:pStyle w:val="TableCell0-0115Break"/>
              <w:rPr>
                <w:rStyle w:val="ChItalBold"/>
              </w:rPr>
            </w:pPr>
            <w:r w:rsidRPr="005F70FB">
              <w:rPr>
                <w:rStyle w:val="ChItalBold"/>
              </w:rPr>
              <w:t>kira</w:t>
            </w:r>
          </w:p>
        </w:tc>
        <w:tc>
          <w:tcPr>
            <w:tcW w:w="1418" w:type="dxa"/>
            <w:shd w:val="clear" w:color="auto" w:fill="auto"/>
          </w:tcPr>
          <w:p w14:paraId="3EF32EC4" w14:textId="77777777" w:rsidR="00EF5532" w:rsidRPr="005F70FB" w:rsidRDefault="00EF5532" w:rsidP="00A551BF">
            <w:pPr>
              <w:pStyle w:val="TableCell0-0115Break"/>
              <w:rPr>
                <w:rStyle w:val="ChCharisSIL"/>
              </w:rPr>
            </w:pPr>
            <w:r w:rsidRPr="005F70FB">
              <w:rPr>
                <w:rStyle w:val="ChCharisSIL"/>
              </w:rPr>
              <w:t>ˈki.ɾa</w:t>
            </w:r>
          </w:p>
        </w:tc>
        <w:tc>
          <w:tcPr>
            <w:tcW w:w="1361" w:type="dxa"/>
            <w:shd w:val="clear" w:color="auto" w:fill="auto"/>
          </w:tcPr>
          <w:p w14:paraId="1255FC88" w14:textId="77777777" w:rsidR="00EF5532" w:rsidRPr="005F70FB" w:rsidRDefault="00EF5532" w:rsidP="00A551BF">
            <w:pPr>
              <w:pStyle w:val="TableCell0-0115Break"/>
              <w:rPr>
                <w:rStyle w:val="ChSmallCaps"/>
              </w:rPr>
            </w:pPr>
            <w:r w:rsidRPr="005F70FB">
              <w:rPr>
                <w:rStyle w:val="ChSmallCaps"/>
              </w:rPr>
              <w:t>v.mo(dy)</w:t>
            </w:r>
          </w:p>
        </w:tc>
        <w:tc>
          <w:tcPr>
            <w:tcW w:w="2438" w:type="dxa"/>
            <w:shd w:val="clear" w:color="auto" w:fill="auto"/>
          </w:tcPr>
          <w:p w14:paraId="07C5B365" w14:textId="77777777" w:rsidR="00EF5532" w:rsidRPr="005F70FB" w:rsidRDefault="00EF5532" w:rsidP="00A551BF">
            <w:pPr>
              <w:pStyle w:val="TableCell0-0115Break"/>
            </w:pPr>
            <w:r w:rsidRPr="005F70FB">
              <w:t>think</w:t>
            </w:r>
          </w:p>
        </w:tc>
      </w:tr>
      <w:tr w:rsidR="00AC23C4" w:rsidRPr="005F70FB" w14:paraId="08EBF5F5" w14:textId="77777777" w:rsidTr="00BC00CF">
        <w:tc>
          <w:tcPr>
            <w:tcW w:w="236" w:type="dxa"/>
            <w:shd w:val="clear" w:color="auto" w:fill="auto"/>
          </w:tcPr>
          <w:p w14:paraId="3054E350" w14:textId="77777777" w:rsidR="00EF5532" w:rsidRPr="005F70FB" w:rsidRDefault="00EF5532" w:rsidP="00A551BF">
            <w:pPr>
              <w:pStyle w:val="TableCell0-0115Break"/>
              <w:rPr>
                <w:rStyle w:val="ExampleSource"/>
              </w:rPr>
            </w:pPr>
          </w:p>
        </w:tc>
        <w:tc>
          <w:tcPr>
            <w:tcW w:w="1247" w:type="dxa"/>
            <w:shd w:val="clear" w:color="auto" w:fill="auto"/>
          </w:tcPr>
          <w:p w14:paraId="43A15219" w14:textId="77777777" w:rsidR="00EF5532" w:rsidRPr="005F70FB" w:rsidRDefault="00EF5532" w:rsidP="00A551BF">
            <w:pPr>
              <w:pStyle w:val="TableCell0-0115Break"/>
              <w:rPr>
                <w:rStyle w:val="ChItalBold"/>
              </w:rPr>
            </w:pPr>
            <w:r w:rsidRPr="005F70FB">
              <w:rPr>
                <w:rStyle w:val="ChItalBold"/>
              </w:rPr>
              <w:t>kiri</w:t>
            </w:r>
          </w:p>
        </w:tc>
        <w:tc>
          <w:tcPr>
            <w:tcW w:w="1418" w:type="dxa"/>
            <w:shd w:val="clear" w:color="auto" w:fill="auto"/>
          </w:tcPr>
          <w:p w14:paraId="1ED7615A" w14:textId="77777777" w:rsidR="00EF5532" w:rsidRPr="005F70FB" w:rsidRDefault="00EF5532" w:rsidP="00A551BF">
            <w:pPr>
              <w:pStyle w:val="TableCell0-0115Break"/>
              <w:rPr>
                <w:rStyle w:val="ChCharisSIL"/>
              </w:rPr>
            </w:pPr>
            <w:r w:rsidRPr="005F70FB">
              <w:rPr>
                <w:rStyle w:val="ChCharisSIL"/>
              </w:rPr>
              <w:t>ˈki.ɾi</w:t>
            </w:r>
          </w:p>
        </w:tc>
        <w:tc>
          <w:tcPr>
            <w:tcW w:w="1361" w:type="dxa"/>
            <w:shd w:val="clear" w:color="auto" w:fill="auto"/>
          </w:tcPr>
          <w:p w14:paraId="47BE6C1F" w14:textId="77777777" w:rsidR="00EF5532" w:rsidRPr="005F70FB" w:rsidRDefault="00EF5532" w:rsidP="00A551BF">
            <w:pPr>
              <w:pStyle w:val="TableCell0-0115Break"/>
              <w:rPr>
                <w:rStyle w:val="ChSmallCaps"/>
              </w:rPr>
            </w:pPr>
            <w:r w:rsidRPr="005F70FB">
              <w:rPr>
                <w:rStyle w:val="ChSmallCaps"/>
              </w:rPr>
              <w:t>adv</w:t>
            </w:r>
          </w:p>
        </w:tc>
        <w:tc>
          <w:tcPr>
            <w:tcW w:w="2438" w:type="dxa"/>
            <w:shd w:val="clear" w:color="auto" w:fill="auto"/>
          </w:tcPr>
          <w:p w14:paraId="6F46C477" w14:textId="77777777" w:rsidR="00EF5532" w:rsidRPr="005F70FB" w:rsidRDefault="00EF5532" w:rsidP="00A551BF">
            <w:pPr>
              <w:pStyle w:val="TableCell0-0115Break"/>
            </w:pPr>
            <w:r w:rsidRPr="005F70FB">
              <w:t>left</w:t>
            </w:r>
          </w:p>
        </w:tc>
      </w:tr>
      <w:tr w:rsidR="00AC23C4" w:rsidRPr="005F70FB" w14:paraId="74883EE8" w14:textId="77777777" w:rsidTr="00BC00CF">
        <w:tc>
          <w:tcPr>
            <w:tcW w:w="236" w:type="dxa"/>
            <w:shd w:val="clear" w:color="auto" w:fill="auto"/>
          </w:tcPr>
          <w:p w14:paraId="5F475AB2" w14:textId="77777777" w:rsidR="00EF5532" w:rsidRPr="005F70FB" w:rsidRDefault="00EF5532" w:rsidP="00A551BF">
            <w:pPr>
              <w:pStyle w:val="TableCell0-0115Break"/>
              <w:rPr>
                <w:rStyle w:val="ExampleSource"/>
              </w:rPr>
            </w:pPr>
          </w:p>
        </w:tc>
        <w:tc>
          <w:tcPr>
            <w:tcW w:w="1247" w:type="dxa"/>
            <w:shd w:val="clear" w:color="auto" w:fill="auto"/>
          </w:tcPr>
          <w:p w14:paraId="4F6F3C53" w14:textId="77777777" w:rsidR="00EF5532" w:rsidRPr="005F70FB" w:rsidRDefault="00EF5532" w:rsidP="00A551BF">
            <w:pPr>
              <w:pStyle w:val="TableCell0-0115Break"/>
              <w:rPr>
                <w:rStyle w:val="ChItalBold"/>
              </w:rPr>
            </w:pPr>
            <w:r w:rsidRPr="005F70FB">
              <w:rPr>
                <w:rStyle w:val="ChItalBold"/>
              </w:rPr>
              <w:t>kirim</w:t>
            </w:r>
          </w:p>
        </w:tc>
        <w:tc>
          <w:tcPr>
            <w:tcW w:w="1418" w:type="dxa"/>
            <w:shd w:val="clear" w:color="auto" w:fill="auto"/>
          </w:tcPr>
          <w:p w14:paraId="796A17F0" w14:textId="77777777" w:rsidR="00EF5532" w:rsidRPr="005F70FB" w:rsidRDefault="00EF5532" w:rsidP="00A551BF">
            <w:pPr>
              <w:pStyle w:val="TableCell0-0115Break"/>
              <w:rPr>
                <w:rStyle w:val="ChCharisSIL"/>
              </w:rPr>
            </w:pPr>
            <w:r w:rsidRPr="005F70FB">
              <w:rPr>
                <w:rStyle w:val="ChCharisSIL"/>
              </w:rPr>
              <w:t>ˈki.ɾɪm</w:t>
            </w:r>
          </w:p>
        </w:tc>
        <w:tc>
          <w:tcPr>
            <w:tcW w:w="1361" w:type="dxa"/>
            <w:shd w:val="clear" w:color="auto" w:fill="auto"/>
          </w:tcPr>
          <w:p w14:paraId="76253F94" w14:textId="77777777" w:rsidR="00EF5532" w:rsidRPr="005F70FB" w:rsidRDefault="00EF5532" w:rsidP="00A551BF">
            <w:pPr>
              <w:pStyle w:val="TableCell0-0115Break"/>
              <w:rPr>
                <w:rStyle w:val="ChSmallCaps"/>
              </w:rPr>
            </w:pPr>
            <w:r w:rsidRPr="005F70FB">
              <w:rPr>
                <w:rStyle w:val="ChSmallCaps"/>
              </w:rPr>
              <w:t>v.tri</w:t>
            </w:r>
          </w:p>
        </w:tc>
        <w:tc>
          <w:tcPr>
            <w:tcW w:w="2438" w:type="dxa"/>
            <w:shd w:val="clear" w:color="auto" w:fill="auto"/>
          </w:tcPr>
          <w:p w14:paraId="0E051877" w14:textId="77777777" w:rsidR="00EF5532" w:rsidRPr="005F70FB" w:rsidRDefault="00EF5532" w:rsidP="00A551BF">
            <w:pPr>
              <w:pStyle w:val="TableCell0-0115Break"/>
            </w:pPr>
            <w:r w:rsidRPr="005F70FB">
              <w:t>send</w:t>
            </w:r>
          </w:p>
        </w:tc>
      </w:tr>
      <w:tr w:rsidR="00AC23C4" w:rsidRPr="005F70FB" w14:paraId="1F0D14F4" w14:textId="77777777" w:rsidTr="00BC00CF">
        <w:tc>
          <w:tcPr>
            <w:tcW w:w="236" w:type="dxa"/>
            <w:shd w:val="clear" w:color="auto" w:fill="auto"/>
          </w:tcPr>
          <w:p w14:paraId="29E23488" w14:textId="77777777" w:rsidR="00EF5532" w:rsidRPr="005F70FB" w:rsidRDefault="00EF5532" w:rsidP="00A551BF">
            <w:pPr>
              <w:pStyle w:val="TableCell0-0115Break"/>
              <w:rPr>
                <w:rStyle w:val="ExampleSource"/>
              </w:rPr>
            </w:pPr>
          </w:p>
        </w:tc>
        <w:tc>
          <w:tcPr>
            <w:tcW w:w="1247" w:type="dxa"/>
            <w:shd w:val="clear" w:color="auto" w:fill="auto"/>
          </w:tcPr>
          <w:p w14:paraId="66060EC2" w14:textId="77777777" w:rsidR="00EF5532" w:rsidRPr="005F70FB" w:rsidRDefault="00EF5532" w:rsidP="00A551BF">
            <w:pPr>
              <w:pStyle w:val="TableCell0-0115Break"/>
              <w:rPr>
                <w:rStyle w:val="ChItalBold"/>
              </w:rPr>
            </w:pPr>
            <w:r w:rsidRPr="005F70FB">
              <w:rPr>
                <w:rStyle w:val="ChItalBold"/>
              </w:rPr>
              <w:t>kita</w:t>
            </w:r>
          </w:p>
        </w:tc>
        <w:tc>
          <w:tcPr>
            <w:tcW w:w="1418" w:type="dxa"/>
            <w:shd w:val="clear" w:color="auto" w:fill="auto"/>
          </w:tcPr>
          <w:p w14:paraId="11712203" w14:textId="77777777" w:rsidR="00EF5532" w:rsidRPr="005F70FB" w:rsidRDefault="00EF5532" w:rsidP="00A551BF">
            <w:pPr>
              <w:pStyle w:val="TableCell0-0115Break"/>
              <w:rPr>
                <w:rStyle w:val="ChCharisSIL"/>
              </w:rPr>
            </w:pPr>
            <w:r w:rsidRPr="005F70FB">
              <w:rPr>
                <w:rStyle w:val="ChCharisSIL"/>
              </w:rPr>
              <w:t>ˈki.ta</w:t>
            </w:r>
          </w:p>
        </w:tc>
        <w:tc>
          <w:tcPr>
            <w:tcW w:w="1361" w:type="dxa"/>
            <w:shd w:val="clear" w:color="auto" w:fill="auto"/>
          </w:tcPr>
          <w:p w14:paraId="3C329865" w14:textId="77777777" w:rsidR="00EF5532" w:rsidRPr="005F70FB" w:rsidRDefault="00EF5532" w:rsidP="00A551BF">
            <w:pPr>
              <w:pStyle w:val="TableCell0-0115Break"/>
              <w:rPr>
                <w:rStyle w:val="ChSmallCaps"/>
              </w:rPr>
            </w:pPr>
            <w:r w:rsidRPr="005F70FB">
              <w:rPr>
                <w:rStyle w:val="ChSmallCaps"/>
              </w:rPr>
              <w:t>pro</w:t>
            </w:r>
          </w:p>
        </w:tc>
        <w:tc>
          <w:tcPr>
            <w:tcW w:w="2438" w:type="dxa"/>
            <w:shd w:val="clear" w:color="auto" w:fill="auto"/>
          </w:tcPr>
          <w:p w14:paraId="7C0D2338" w14:textId="77777777" w:rsidR="00EF5532" w:rsidRPr="005F70FB" w:rsidRDefault="00EF5532" w:rsidP="00A551BF">
            <w:pPr>
              <w:pStyle w:val="TableCell0-0115Break"/>
              <w:rPr>
                <w:rStyle w:val="ChSmallCaps"/>
              </w:rPr>
            </w:pPr>
            <w:r w:rsidRPr="005F70FB">
              <w:rPr>
                <w:rStyle w:val="ChSmallCaps"/>
              </w:rPr>
              <w:t>1pl</w:t>
            </w:r>
          </w:p>
        </w:tc>
      </w:tr>
      <w:tr w:rsidR="00AC23C4" w:rsidRPr="005F70FB" w14:paraId="337CAE3C" w14:textId="77777777" w:rsidTr="00BC00CF">
        <w:tc>
          <w:tcPr>
            <w:tcW w:w="236" w:type="dxa"/>
            <w:shd w:val="clear" w:color="auto" w:fill="auto"/>
          </w:tcPr>
          <w:p w14:paraId="53E9A6FC"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45B8034A" w14:textId="77777777" w:rsidR="00EF5532" w:rsidRPr="005F70FB" w:rsidRDefault="00EF5532" w:rsidP="00A551BF">
            <w:pPr>
              <w:pStyle w:val="TableCell0-0115Break"/>
              <w:rPr>
                <w:rStyle w:val="ChItalBold"/>
              </w:rPr>
            </w:pPr>
            <w:r w:rsidRPr="005F70FB">
              <w:rPr>
                <w:rStyle w:val="ChItalBold"/>
              </w:rPr>
              <w:t>kitong</w:t>
            </w:r>
          </w:p>
        </w:tc>
        <w:tc>
          <w:tcPr>
            <w:tcW w:w="1418" w:type="dxa"/>
            <w:shd w:val="clear" w:color="auto" w:fill="auto"/>
          </w:tcPr>
          <w:p w14:paraId="3F62FD62" w14:textId="77777777" w:rsidR="00EF5532" w:rsidRPr="005F70FB" w:rsidRDefault="00EF5532" w:rsidP="00A551BF">
            <w:pPr>
              <w:pStyle w:val="TableCell0-0115Break"/>
              <w:rPr>
                <w:rStyle w:val="ChCharisSIL"/>
              </w:rPr>
            </w:pPr>
            <w:r w:rsidRPr="005F70FB">
              <w:rPr>
                <w:rStyle w:val="ChCharisSIL"/>
              </w:rPr>
              <w:t>ki.ˈtɔ̞ŋ</w:t>
            </w:r>
          </w:p>
        </w:tc>
        <w:tc>
          <w:tcPr>
            <w:tcW w:w="1361" w:type="dxa"/>
            <w:shd w:val="clear" w:color="auto" w:fill="auto"/>
          </w:tcPr>
          <w:p w14:paraId="539F67BA" w14:textId="77777777" w:rsidR="00EF5532" w:rsidRPr="005F70FB" w:rsidRDefault="00EF5532" w:rsidP="00A551BF">
            <w:pPr>
              <w:pStyle w:val="TableCell0-0115Break"/>
              <w:rPr>
                <w:rStyle w:val="ChSmallCaps"/>
              </w:rPr>
            </w:pPr>
            <w:r w:rsidRPr="005F70FB">
              <w:rPr>
                <w:rStyle w:val="ChSmallCaps"/>
              </w:rPr>
              <w:t>pro</w:t>
            </w:r>
          </w:p>
        </w:tc>
        <w:tc>
          <w:tcPr>
            <w:tcW w:w="2438" w:type="dxa"/>
            <w:shd w:val="clear" w:color="auto" w:fill="auto"/>
          </w:tcPr>
          <w:p w14:paraId="255B1D38" w14:textId="77777777" w:rsidR="00EF5532" w:rsidRPr="005F70FB" w:rsidRDefault="00EF5532" w:rsidP="00A551BF">
            <w:pPr>
              <w:pStyle w:val="TableCell0-0115Break"/>
              <w:rPr>
                <w:rStyle w:val="ChSmallCaps"/>
              </w:rPr>
            </w:pPr>
            <w:r w:rsidRPr="005F70FB">
              <w:rPr>
                <w:rStyle w:val="ChSmallCaps"/>
              </w:rPr>
              <w:t>1pl</w:t>
            </w:r>
          </w:p>
        </w:tc>
      </w:tr>
      <w:tr w:rsidR="00AC23C4" w:rsidRPr="005F70FB" w14:paraId="588C224A" w14:textId="77777777" w:rsidTr="00BC00CF">
        <w:tc>
          <w:tcPr>
            <w:tcW w:w="236" w:type="dxa"/>
            <w:shd w:val="clear" w:color="auto" w:fill="auto"/>
          </w:tcPr>
          <w:p w14:paraId="5134F2D0" w14:textId="77777777" w:rsidR="00EF5532" w:rsidRPr="005F70FB" w:rsidRDefault="00EF5532" w:rsidP="00A551BF">
            <w:pPr>
              <w:pStyle w:val="TableCell0-0115Break"/>
              <w:rPr>
                <w:rStyle w:val="ExampleSource"/>
              </w:rPr>
            </w:pPr>
          </w:p>
        </w:tc>
        <w:tc>
          <w:tcPr>
            <w:tcW w:w="1247" w:type="dxa"/>
            <w:shd w:val="clear" w:color="auto" w:fill="auto"/>
          </w:tcPr>
          <w:p w14:paraId="7753E62F" w14:textId="77777777" w:rsidR="00EF5532" w:rsidRPr="005F70FB" w:rsidRDefault="00EF5532" w:rsidP="00A551BF">
            <w:pPr>
              <w:pStyle w:val="TableCell0-0115Break"/>
              <w:rPr>
                <w:rStyle w:val="ChItalBold"/>
              </w:rPr>
            </w:pPr>
            <w:r w:rsidRPr="005F70FB">
              <w:rPr>
                <w:rStyle w:val="ChItalBold"/>
              </w:rPr>
              <w:t>kitorang</w:t>
            </w:r>
          </w:p>
        </w:tc>
        <w:tc>
          <w:tcPr>
            <w:tcW w:w="1418" w:type="dxa"/>
            <w:shd w:val="clear" w:color="auto" w:fill="auto"/>
          </w:tcPr>
          <w:p w14:paraId="68B283FF" w14:textId="77777777" w:rsidR="00EF5532" w:rsidRPr="005F70FB" w:rsidRDefault="00EF5532" w:rsidP="00A551BF">
            <w:pPr>
              <w:pStyle w:val="TableCell0-0115Break"/>
              <w:rPr>
                <w:rStyle w:val="ChCharisSIL"/>
              </w:rPr>
            </w:pPr>
            <w:r w:rsidRPr="005F70FB">
              <w:rPr>
                <w:rStyle w:val="ChCharisSIL"/>
              </w:rPr>
              <w:t>ki.ˈtɔ.ɾɐŋ</w:t>
            </w:r>
          </w:p>
        </w:tc>
        <w:tc>
          <w:tcPr>
            <w:tcW w:w="1361" w:type="dxa"/>
            <w:shd w:val="clear" w:color="auto" w:fill="auto"/>
          </w:tcPr>
          <w:p w14:paraId="237EAF45" w14:textId="77777777" w:rsidR="00EF5532" w:rsidRPr="005F70FB" w:rsidRDefault="00EF5532" w:rsidP="00A551BF">
            <w:pPr>
              <w:pStyle w:val="TableCell0-0115Break"/>
              <w:rPr>
                <w:rStyle w:val="ChSmallCaps"/>
              </w:rPr>
            </w:pPr>
            <w:r w:rsidRPr="005F70FB">
              <w:rPr>
                <w:rStyle w:val="ChSmallCaps"/>
              </w:rPr>
              <w:t>pro</w:t>
            </w:r>
          </w:p>
        </w:tc>
        <w:tc>
          <w:tcPr>
            <w:tcW w:w="2438" w:type="dxa"/>
            <w:shd w:val="clear" w:color="auto" w:fill="auto"/>
          </w:tcPr>
          <w:p w14:paraId="4E16B78B" w14:textId="77777777" w:rsidR="00EF5532" w:rsidRPr="005F70FB" w:rsidRDefault="00EF5532" w:rsidP="00A551BF">
            <w:pPr>
              <w:pStyle w:val="TableCell0-0115Break"/>
              <w:rPr>
                <w:rStyle w:val="ChSmallCaps"/>
              </w:rPr>
            </w:pPr>
            <w:r w:rsidRPr="005F70FB">
              <w:rPr>
                <w:rStyle w:val="ChSmallCaps"/>
              </w:rPr>
              <w:t>1pl</w:t>
            </w:r>
          </w:p>
        </w:tc>
      </w:tr>
      <w:tr w:rsidR="00AC23C4" w:rsidRPr="005F70FB" w14:paraId="032B4300" w14:textId="77777777" w:rsidTr="00BC00CF">
        <w:tc>
          <w:tcPr>
            <w:tcW w:w="236" w:type="dxa"/>
            <w:shd w:val="clear" w:color="auto" w:fill="auto"/>
          </w:tcPr>
          <w:p w14:paraId="130C6613" w14:textId="77777777" w:rsidR="00EF5532" w:rsidRPr="005F70FB" w:rsidRDefault="00EF5532" w:rsidP="00A551BF">
            <w:pPr>
              <w:pStyle w:val="TableCell0-0115Break"/>
              <w:rPr>
                <w:rStyle w:val="ExampleSource"/>
              </w:rPr>
            </w:pPr>
          </w:p>
        </w:tc>
        <w:tc>
          <w:tcPr>
            <w:tcW w:w="1247" w:type="dxa"/>
            <w:shd w:val="clear" w:color="auto" w:fill="auto"/>
          </w:tcPr>
          <w:p w14:paraId="5DB49DAC" w14:textId="77777777" w:rsidR="00EF5532" w:rsidRPr="005F70FB" w:rsidRDefault="00EF5532" w:rsidP="00A551BF">
            <w:pPr>
              <w:pStyle w:val="TableCell0-0115Break"/>
              <w:rPr>
                <w:rStyle w:val="ChItalBold"/>
              </w:rPr>
            </w:pPr>
            <w:r w:rsidRPr="005F70FB">
              <w:rPr>
                <w:rStyle w:val="ChItalBold"/>
              </w:rPr>
              <w:t>kladi</w:t>
            </w:r>
          </w:p>
        </w:tc>
        <w:tc>
          <w:tcPr>
            <w:tcW w:w="1418" w:type="dxa"/>
            <w:shd w:val="clear" w:color="auto" w:fill="auto"/>
          </w:tcPr>
          <w:p w14:paraId="7511C738" w14:textId="77777777" w:rsidR="00EF5532" w:rsidRPr="005F70FB" w:rsidRDefault="00EF5532" w:rsidP="00A551BF">
            <w:pPr>
              <w:pStyle w:val="TableCell0-0115Break"/>
              <w:rPr>
                <w:rStyle w:val="ChCharisSIL"/>
              </w:rPr>
            </w:pPr>
            <w:r w:rsidRPr="005F70FB">
              <w:rPr>
                <w:rStyle w:val="ChCharisSIL"/>
              </w:rPr>
              <w:t>ˈkla.di</w:t>
            </w:r>
          </w:p>
        </w:tc>
        <w:tc>
          <w:tcPr>
            <w:tcW w:w="1361" w:type="dxa"/>
            <w:shd w:val="clear" w:color="auto" w:fill="auto"/>
          </w:tcPr>
          <w:p w14:paraId="46149339"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1E60D07E" w14:textId="77777777" w:rsidR="00EF5532" w:rsidRPr="005F70FB" w:rsidRDefault="00EF5532" w:rsidP="00A551BF">
            <w:pPr>
              <w:pStyle w:val="TableCell0-0115Break"/>
            </w:pPr>
            <w:r w:rsidRPr="005F70FB">
              <w:t>taro root</w:t>
            </w:r>
          </w:p>
        </w:tc>
      </w:tr>
      <w:tr w:rsidR="00AC23C4" w:rsidRPr="005F70FB" w14:paraId="3742B6F0" w14:textId="77777777" w:rsidTr="00BC00CF">
        <w:tc>
          <w:tcPr>
            <w:tcW w:w="236" w:type="dxa"/>
            <w:shd w:val="clear" w:color="auto" w:fill="auto"/>
          </w:tcPr>
          <w:p w14:paraId="2DB60695" w14:textId="77777777" w:rsidR="00EF5532" w:rsidRPr="005F70FB" w:rsidRDefault="00EF5532" w:rsidP="00A551BF">
            <w:pPr>
              <w:pStyle w:val="TableCell0-0115Break"/>
              <w:rPr>
                <w:rStyle w:val="ExampleSource"/>
              </w:rPr>
            </w:pPr>
          </w:p>
        </w:tc>
        <w:tc>
          <w:tcPr>
            <w:tcW w:w="1247" w:type="dxa"/>
            <w:shd w:val="clear" w:color="auto" w:fill="auto"/>
          </w:tcPr>
          <w:p w14:paraId="3B2742B8" w14:textId="77777777" w:rsidR="00EF5532" w:rsidRPr="005F70FB" w:rsidRDefault="00EF5532" w:rsidP="00A551BF">
            <w:pPr>
              <w:pStyle w:val="TableCell0-0115Break"/>
              <w:rPr>
                <w:rStyle w:val="ChItalBold"/>
              </w:rPr>
            </w:pPr>
            <w:r w:rsidRPr="005F70FB">
              <w:rPr>
                <w:rStyle w:val="ChItalBold"/>
              </w:rPr>
              <w:t>klambu</w:t>
            </w:r>
          </w:p>
        </w:tc>
        <w:tc>
          <w:tcPr>
            <w:tcW w:w="1418" w:type="dxa"/>
            <w:shd w:val="clear" w:color="auto" w:fill="auto"/>
          </w:tcPr>
          <w:p w14:paraId="6C376D59" w14:textId="77777777" w:rsidR="00EF5532" w:rsidRPr="005F70FB" w:rsidRDefault="00EF5532" w:rsidP="00A551BF">
            <w:pPr>
              <w:pStyle w:val="TableCell0-0115Break"/>
              <w:rPr>
                <w:rStyle w:val="ChCharisSIL"/>
              </w:rPr>
            </w:pPr>
            <w:r w:rsidRPr="005F70FB">
              <w:rPr>
                <w:rStyle w:val="ChCharisSIL"/>
              </w:rPr>
              <w:t>ˈklɐm.bu</w:t>
            </w:r>
          </w:p>
        </w:tc>
        <w:tc>
          <w:tcPr>
            <w:tcW w:w="1361" w:type="dxa"/>
            <w:shd w:val="clear" w:color="auto" w:fill="auto"/>
          </w:tcPr>
          <w:p w14:paraId="256AEDBD"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122F2FA0" w14:textId="77777777" w:rsidR="00EF5532" w:rsidRPr="005F70FB" w:rsidRDefault="00EF5532" w:rsidP="00A551BF">
            <w:pPr>
              <w:pStyle w:val="TableCell0-0115Break"/>
            </w:pPr>
            <w:r w:rsidRPr="005F70FB">
              <w:t>mosquito net</w:t>
            </w:r>
          </w:p>
        </w:tc>
      </w:tr>
      <w:tr w:rsidR="00AC23C4" w:rsidRPr="005F70FB" w14:paraId="1062235D" w14:textId="77777777" w:rsidTr="00BC00CF">
        <w:tc>
          <w:tcPr>
            <w:tcW w:w="236" w:type="dxa"/>
            <w:shd w:val="clear" w:color="auto" w:fill="auto"/>
          </w:tcPr>
          <w:p w14:paraId="1570D64E" w14:textId="77777777" w:rsidR="00EF5532" w:rsidRPr="005F70FB" w:rsidRDefault="00EF5532" w:rsidP="00A551BF">
            <w:pPr>
              <w:pStyle w:val="TableCell0-0115Break"/>
              <w:rPr>
                <w:rStyle w:val="ExampleSource"/>
              </w:rPr>
            </w:pPr>
          </w:p>
        </w:tc>
        <w:tc>
          <w:tcPr>
            <w:tcW w:w="1247" w:type="dxa"/>
            <w:shd w:val="clear" w:color="auto" w:fill="auto"/>
          </w:tcPr>
          <w:p w14:paraId="24DA1BE5" w14:textId="77777777" w:rsidR="00EF5532" w:rsidRPr="005F70FB" w:rsidRDefault="00EF5532" w:rsidP="00A551BF">
            <w:pPr>
              <w:pStyle w:val="TableCell0-0115Break"/>
              <w:rPr>
                <w:rStyle w:val="ChItalBold"/>
              </w:rPr>
            </w:pPr>
            <w:r w:rsidRPr="005F70FB">
              <w:rPr>
                <w:rStyle w:val="ChItalBold"/>
              </w:rPr>
              <w:t>klapa</w:t>
            </w:r>
          </w:p>
        </w:tc>
        <w:tc>
          <w:tcPr>
            <w:tcW w:w="1418" w:type="dxa"/>
            <w:shd w:val="clear" w:color="auto" w:fill="auto"/>
          </w:tcPr>
          <w:p w14:paraId="5E6CE473" w14:textId="77777777" w:rsidR="00EF5532" w:rsidRPr="005F70FB" w:rsidRDefault="00EF5532" w:rsidP="00A551BF">
            <w:pPr>
              <w:pStyle w:val="TableCell0-0115Break"/>
              <w:rPr>
                <w:rStyle w:val="ChCharisSIL"/>
              </w:rPr>
            </w:pPr>
            <w:r w:rsidRPr="005F70FB">
              <w:rPr>
                <w:rStyle w:val="ChCharisSIL"/>
              </w:rPr>
              <w:t>ˈkla.pa</w:t>
            </w:r>
          </w:p>
        </w:tc>
        <w:tc>
          <w:tcPr>
            <w:tcW w:w="1361" w:type="dxa"/>
            <w:shd w:val="clear" w:color="auto" w:fill="auto"/>
          </w:tcPr>
          <w:p w14:paraId="1284FBD4"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12BDA4A6" w14:textId="77777777" w:rsidR="00EF5532" w:rsidRPr="005F70FB" w:rsidRDefault="00EF5532" w:rsidP="00A551BF">
            <w:pPr>
              <w:pStyle w:val="TableCell0-0115Break"/>
            </w:pPr>
            <w:r w:rsidRPr="005F70FB">
              <w:t>coconut</w:t>
            </w:r>
          </w:p>
        </w:tc>
      </w:tr>
      <w:tr w:rsidR="00AC23C4" w:rsidRPr="005F70FB" w14:paraId="32DB21AA" w14:textId="77777777" w:rsidTr="00BC00CF">
        <w:tc>
          <w:tcPr>
            <w:tcW w:w="236" w:type="dxa"/>
            <w:shd w:val="clear" w:color="auto" w:fill="auto"/>
          </w:tcPr>
          <w:p w14:paraId="1FF35CF6" w14:textId="77777777" w:rsidR="00EF5532" w:rsidRPr="005F70FB" w:rsidRDefault="00EF5532" w:rsidP="00A551BF">
            <w:pPr>
              <w:pStyle w:val="TableCell0-0115Break"/>
              <w:rPr>
                <w:rStyle w:val="ExampleSource"/>
              </w:rPr>
            </w:pPr>
          </w:p>
        </w:tc>
        <w:tc>
          <w:tcPr>
            <w:tcW w:w="1247" w:type="dxa"/>
            <w:shd w:val="clear" w:color="auto" w:fill="auto"/>
          </w:tcPr>
          <w:p w14:paraId="5642095B" w14:textId="77777777" w:rsidR="00EF5532" w:rsidRPr="005F70FB" w:rsidRDefault="00EF5532" w:rsidP="00A551BF">
            <w:pPr>
              <w:pStyle w:val="TableCell0-0115Break"/>
              <w:rPr>
                <w:rStyle w:val="ChItalBold"/>
              </w:rPr>
            </w:pPr>
            <w:r w:rsidRPr="005F70FB">
              <w:rPr>
                <w:rStyle w:val="ChItalBold"/>
              </w:rPr>
              <w:t>klawar</w:t>
            </w:r>
          </w:p>
        </w:tc>
        <w:tc>
          <w:tcPr>
            <w:tcW w:w="1418" w:type="dxa"/>
            <w:shd w:val="clear" w:color="auto" w:fill="auto"/>
          </w:tcPr>
          <w:p w14:paraId="3E6DC68B" w14:textId="77777777" w:rsidR="00EF5532" w:rsidRPr="005F70FB" w:rsidRDefault="00EF5532" w:rsidP="00A551BF">
            <w:pPr>
              <w:pStyle w:val="TableCell0-0115Break"/>
              <w:rPr>
                <w:rStyle w:val="ChCharisSIL"/>
              </w:rPr>
            </w:pPr>
            <w:r w:rsidRPr="005F70FB">
              <w:rPr>
                <w:rStyle w:val="ChCharisSIL"/>
              </w:rPr>
              <w:t>ˈkla.wɐr̥</w:t>
            </w:r>
          </w:p>
        </w:tc>
        <w:tc>
          <w:tcPr>
            <w:tcW w:w="1361" w:type="dxa"/>
            <w:shd w:val="clear" w:color="auto" w:fill="auto"/>
          </w:tcPr>
          <w:p w14:paraId="14669E36"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3FD03DAE" w14:textId="77777777" w:rsidR="00EF5532" w:rsidRPr="005F70FB" w:rsidRDefault="00EF5532" w:rsidP="00A551BF">
            <w:pPr>
              <w:pStyle w:val="TableCell0-0115Break"/>
            </w:pPr>
            <w:r w:rsidRPr="005F70FB">
              <w:t>cave bat</w:t>
            </w:r>
          </w:p>
        </w:tc>
      </w:tr>
      <w:tr w:rsidR="00AC23C4" w:rsidRPr="005F70FB" w14:paraId="69BA8158" w14:textId="77777777" w:rsidTr="00BC00CF">
        <w:tc>
          <w:tcPr>
            <w:tcW w:w="236" w:type="dxa"/>
            <w:shd w:val="clear" w:color="auto" w:fill="auto"/>
          </w:tcPr>
          <w:p w14:paraId="1BA74E5A" w14:textId="77777777" w:rsidR="00EF5532" w:rsidRPr="005F70FB" w:rsidRDefault="00EF5532" w:rsidP="00A551BF">
            <w:pPr>
              <w:pStyle w:val="TableCell0-0115Break"/>
              <w:rPr>
                <w:rStyle w:val="ExampleSource"/>
              </w:rPr>
            </w:pPr>
          </w:p>
        </w:tc>
        <w:tc>
          <w:tcPr>
            <w:tcW w:w="1247" w:type="dxa"/>
            <w:shd w:val="clear" w:color="auto" w:fill="auto"/>
          </w:tcPr>
          <w:p w14:paraId="7C759321" w14:textId="77777777" w:rsidR="00EF5532" w:rsidRPr="005F70FB" w:rsidRDefault="00EF5532" w:rsidP="00A551BF">
            <w:pPr>
              <w:pStyle w:val="TableCell0-0115Break"/>
              <w:rPr>
                <w:rStyle w:val="ChItalBold"/>
              </w:rPr>
            </w:pPr>
            <w:r w:rsidRPr="005F70FB">
              <w:rPr>
                <w:rStyle w:val="ChItalBold"/>
              </w:rPr>
              <w:t>klereng</w:t>
            </w:r>
          </w:p>
        </w:tc>
        <w:tc>
          <w:tcPr>
            <w:tcW w:w="1418" w:type="dxa"/>
            <w:shd w:val="clear" w:color="auto" w:fill="auto"/>
          </w:tcPr>
          <w:p w14:paraId="459A6148" w14:textId="77777777" w:rsidR="00EF5532" w:rsidRPr="005F70FB" w:rsidRDefault="00EF5532" w:rsidP="00A551BF">
            <w:pPr>
              <w:pStyle w:val="TableCell0-0115Break"/>
              <w:rPr>
                <w:rStyle w:val="ChCharisSIL"/>
              </w:rPr>
            </w:pPr>
            <w:r w:rsidRPr="005F70FB">
              <w:rPr>
                <w:rStyle w:val="ChCharisSIL"/>
              </w:rPr>
              <w:t>ˈklɛ̞.ɾɛ̞ŋ</w:t>
            </w:r>
          </w:p>
        </w:tc>
        <w:tc>
          <w:tcPr>
            <w:tcW w:w="1361" w:type="dxa"/>
            <w:shd w:val="clear" w:color="auto" w:fill="auto"/>
          </w:tcPr>
          <w:p w14:paraId="4E92F094"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76244D68" w14:textId="77777777" w:rsidR="00EF5532" w:rsidRPr="005F70FB" w:rsidRDefault="00EF5532" w:rsidP="00A551BF">
            <w:pPr>
              <w:pStyle w:val="TableCell0-0115Break"/>
            </w:pPr>
            <w:r w:rsidRPr="005F70FB">
              <w:t>marbles</w:t>
            </w:r>
          </w:p>
        </w:tc>
      </w:tr>
      <w:tr w:rsidR="00AC23C4" w:rsidRPr="005F70FB" w14:paraId="73C965A6" w14:textId="77777777" w:rsidTr="00BC00CF">
        <w:tc>
          <w:tcPr>
            <w:tcW w:w="236" w:type="dxa"/>
            <w:shd w:val="clear" w:color="auto" w:fill="auto"/>
          </w:tcPr>
          <w:p w14:paraId="330102D5" w14:textId="77777777" w:rsidR="00EF5532" w:rsidRPr="005F70FB" w:rsidRDefault="00EF5532" w:rsidP="00A551BF">
            <w:pPr>
              <w:pStyle w:val="TableCell0-0115Break"/>
              <w:rPr>
                <w:rStyle w:val="ExampleSource"/>
              </w:rPr>
            </w:pPr>
          </w:p>
        </w:tc>
        <w:tc>
          <w:tcPr>
            <w:tcW w:w="1247" w:type="dxa"/>
            <w:shd w:val="clear" w:color="auto" w:fill="auto"/>
          </w:tcPr>
          <w:p w14:paraId="48D67481" w14:textId="77777777" w:rsidR="00EF5532" w:rsidRPr="005F70FB" w:rsidRDefault="00EF5532" w:rsidP="00A551BF">
            <w:pPr>
              <w:pStyle w:val="TableCell0-0115Break"/>
              <w:rPr>
                <w:rStyle w:val="ChItalBold"/>
              </w:rPr>
            </w:pPr>
            <w:r w:rsidRPr="005F70FB">
              <w:rPr>
                <w:rStyle w:val="ChItalBold"/>
              </w:rPr>
              <w:t>kliling</w:t>
            </w:r>
          </w:p>
        </w:tc>
        <w:tc>
          <w:tcPr>
            <w:tcW w:w="1418" w:type="dxa"/>
            <w:shd w:val="clear" w:color="auto" w:fill="auto"/>
          </w:tcPr>
          <w:p w14:paraId="66404B82" w14:textId="77777777" w:rsidR="00EF5532" w:rsidRPr="005F70FB" w:rsidRDefault="00EF5532" w:rsidP="00A551BF">
            <w:pPr>
              <w:pStyle w:val="TableCell0-0115Break"/>
              <w:rPr>
                <w:rStyle w:val="ChCharisSIL"/>
              </w:rPr>
            </w:pPr>
            <w:r w:rsidRPr="005F70FB">
              <w:rPr>
                <w:rStyle w:val="ChCharisSIL"/>
              </w:rPr>
              <w:t>ˈklɪ.lɪŋ</w:t>
            </w:r>
          </w:p>
        </w:tc>
        <w:tc>
          <w:tcPr>
            <w:tcW w:w="1361" w:type="dxa"/>
            <w:shd w:val="clear" w:color="auto" w:fill="auto"/>
          </w:tcPr>
          <w:p w14:paraId="4B9DA17A"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7948AAB2" w14:textId="77777777" w:rsidR="00EF5532" w:rsidRPr="005F70FB" w:rsidRDefault="00EF5532" w:rsidP="00A551BF">
            <w:pPr>
              <w:pStyle w:val="TableCell0-0115Break"/>
            </w:pPr>
            <w:r w:rsidRPr="005F70FB">
              <w:t>travel around</w:t>
            </w:r>
          </w:p>
        </w:tc>
      </w:tr>
      <w:tr w:rsidR="003912C7" w:rsidRPr="005F70FB" w14:paraId="7B55D877" w14:textId="77777777" w:rsidTr="00BC00CF">
        <w:tc>
          <w:tcPr>
            <w:tcW w:w="236" w:type="dxa"/>
            <w:shd w:val="clear" w:color="auto" w:fill="auto"/>
          </w:tcPr>
          <w:p w14:paraId="37966B5E" w14:textId="77777777" w:rsidR="003912C7" w:rsidRPr="005F70FB" w:rsidRDefault="003912C7" w:rsidP="00A551BF">
            <w:pPr>
              <w:pStyle w:val="TableCell0-0115Break"/>
              <w:rPr>
                <w:rStyle w:val="ExampleSource"/>
              </w:rPr>
            </w:pPr>
          </w:p>
        </w:tc>
        <w:tc>
          <w:tcPr>
            <w:tcW w:w="1247" w:type="dxa"/>
            <w:shd w:val="clear" w:color="auto" w:fill="auto"/>
          </w:tcPr>
          <w:p w14:paraId="20A1B7E9" w14:textId="77777777" w:rsidR="003912C7" w:rsidRPr="005F70FB" w:rsidRDefault="003912C7" w:rsidP="00A551BF">
            <w:pPr>
              <w:pStyle w:val="TableCell0-0115Break"/>
              <w:rPr>
                <w:rStyle w:val="ChItalBold"/>
              </w:rPr>
            </w:pPr>
            <w:r w:rsidRPr="005F70FB">
              <w:rPr>
                <w:rStyle w:val="ChItalBold"/>
              </w:rPr>
              <w:t>klompok</w:t>
            </w:r>
          </w:p>
        </w:tc>
        <w:tc>
          <w:tcPr>
            <w:tcW w:w="1418" w:type="dxa"/>
            <w:shd w:val="clear" w:color="auto" w:fill="auto"/>
          </w:tcPr>
          <w:p w14:paraId="77193969" w14:textId="77777777" w:rsidR="003912C7" w:rsidRPr="005F70FB" w:rsidRDefault="003912C7" w:rsidP="00A551BF">
            <w:pPr>
              <w:pStyle w:val="TableCell0-0115Break"/>
              <w:rPr>
                <w:rStyle w:val="ChCharisSIL"/>
              </w:rPr>
            </w:pPr>
            <w:r w:rsidRPr="005F70FB">
              <w:rPr>
                <w:rStyle w:val="ChCharisSIL"/>
              </w:rPr>
              <w:t>ˈklɔ̞m.pɔ̞k</w:t>
            </w:r>
          </w:p>
        </w:tc>
        <w:tc>
          <w:tcPr>
            <w:tcW w:w="1361" w:type="dxa"/>
            <w:shd w:val="clear" w:color="auto" w:fill="auto"/>
          </w:tcPr>
          <w:p w14:paraId="1DBC7432" w14:textId="77777777" w:rsidR="003912C7" w:rsidRPr="005F70FB" w:rsidRDefault="003912C7" w:rsidP="00A551BF">
            <w:pPr>
              <w:pStyle w:val="TableCell0-0115Break"/>
              <w:rPr>
                <w:rStyle w:val="ChSmallCaps"/>
              </w:rPr>
            </w:pPr>
            <w:r w:rsidRPr="005F70FB">
              <w:rPr>
                <w:rStyle w:val="ChSmallCaps"/>
              </w:rPr>
              <w:t>n</w:t>
            </w:r>
          </w:p>
        </w:tc>
        <w:tc>
          <w:tcPr>
            <w:tcW w:w="2438" w:type="dxa"/>
            <w:shd w:val="clear" w:color="auto" w:fill="auto"/>
          </w:tcPr>
          <w:p w14:paraId="61C2702A" w14:textId="77777777" w:rsidR="003912C7" w:rsidRPr="005F70FB" w:rsidRDefault="003912C7" w:rsidP="00A551BF">
            <w:pPr>
              <w:pStyle w:val="TableCell0-0115Break"/>
            </w:pPr>
            <w:r w:rsidRPr="005F70FB">
              <w:t>group</w:t>
            </w:r>
          </w:p>
        </w:tc>
      </w:tr>
      <w:tr w:rsidR="003912C7" w:rsidRPr="005F70FB" w14:paraId="3F69ABBA" w14:textId="77777777" w:rsidTr="00BC00CF">
        <w:tc>
          <w:tcPr>
            <w:tcW w:w="236" w:type="dxa"/>
            <w:shd w:val="clear" w:color="auto" w:fill="auto"/>
          </w:tcPr>
          <w:p w14:paraId="4AED11AB" w14:textId="77777777" w:rsidR="003912C7" w:rsidRPr="005F70FB" w:rsidRDefault="003912C7" w:rsidP="0036325A">
            <w:pPr>
              <w:pStyle w:val="TableCell0-0115Break"/>
              <w:rPr>
                <w:rStyle w:val="ExampleSource"/>
              </w:rPr>
            </w:pPr>
          </w:p>
        </w:tc>
        <w:tc>
          <w:tcPr>
            <w:tcW w:w="1247" w:type="dxa"/>
            <w:shd w:val="clear" w:color="auto" w:fill="auto"/>
          </w:tcPr>
          <w:p w14:paraId="03CBA491" w14:textId="77777777" w:rsidR="003912C7" w:rsidRPr="005F70FB" w:rsidRDefault="003912C7" w:rsidP="0036325A">
            <w:pPr>
              <w:pStyle w:val="TableCell0-0115Break"/>
              <w:rPr>
                <w:rStyle w:val="ChItalBold"/>
              </w:rPr>
            </w:pPr>
            <w:r>
              <w:rPr>
                <w:rStyle w:val="ChItalBold"/>
              </w:rPr>
              <w:t>kluar</w:t>
            </w:r>
          </w:p>
        </w:tc>
        <w:tc>
          <w:tcPr>
            <w:tcW w:w="1418" w:type="dxa"/>
            <w:shd w:val="clear" w:color="auto" w:fill="auto"/>
          </w:tcPr>
          <w:p w14:paraId="3675012E" w14:textId="77777777" w:rsidR="003912C7" w:rsidRPr="005F70FB" w:rsidRDefault="003912C7" w:rsidP="0036325A">
            <w:pPr>
              <w:pStyle w:val="TableCell0-0115Break"/>
              <w:rPr>
                <w:rStyle w:val="ChCharisSIL"/>
              </w:rPr>
            </w:pPr>
            <w:r w:rsidRPr="00761DBB">
              <w:rPr>
                <w:rStyle w:val="ChCharisSIL"/>
              </w:rPr>
              <w:t>ˈklʊ.ɐr</w:t>
            </w:r>
          </w:p>
        </w:tc>
        <w:tc>
          <w:tcPr>
            <w:tcW w:w="1361" w:type="dxa"/>
            <w:shd w:val="clear" w:color="auto" w:fill="auto"/>
          </w:tcPr>
          <w:p w14:paraId="41BB0585" w14:textId="77777777" w:rsidR="003912C7" w:rsidRPr="005F70FB" w:rsidRDefault="003912C7" w:rsidP="0036325A">
            <w:pPr>
              <w:pStyle w:val="TableCell0-0115Break"/>
              <w:rPr>
                <w:rStyle w:val="ChSmallCaps"/>
              </w:rPr>
            </w:pPr>
            <w:r>
              <w:rPr>
                <w:rStyle w:val="ChSmallCaps"/>
              </w:rPr>
              <w:t>v.mo(dy)</w:t>
            </w:r>
          </w:p>
        </w:tc>
        <w:tc>
          <w:tcPr>
            <w:tcW w:w="2438" w:type="dxa"/>
            <w:shd w:val="clear" w:color="auto" w:fill="auto"/>
          </w:tcPr>
          <w:p w14:paraId="3ECFA7EB" w14:textId="77777777" w:rsidR="003912C7" w:rsidRPr="005F70FB" w:rsidRDefault="003912C7" w:rsidP="0036325A">
            <w:pPr>
              <w:pStyle w:val="TableCell0-0115Break"/>
            </w:pPr>
            <w:r>
              <w:t>go out</w:t>
            </w:r>
          </w:p>
        </w:tc>
      </w:tr>
      <w:tr w:rsidR="00AC23C4" w:rsidRPr="005F70FB" w14:paraId="2595C6F3" w14:textId="77777777" w:rsidTr="00BC00CF">
        <w:tc>
          <w:tcPr>
            <w:tcW w:w="236" w:type="dxa"/>
            <w:shd w:val="clear" w:color="auto" w:fill="auto"/>
          </w:tcPr>
          <w:p w14:paraId="378AF50F" w14:textId="77777777" w:rsidR="00EF5532" w:rsidRPr="005F70FB" w:rsidRDefault="00EF5532" w:rsidP="00A551BF">
            <w:pPr>
              <w:pStyle w:val="TableCell0-0115Break"/>
              <w:rPr>
                <w:rStyle w:val="ExampleSource"/>
              </w:rPr>
            </w:pPr>
          </w:p>
        </w:tc>
        <w:tc>
          <w:tcPr>
            <w:tcW w:w="1247" w:type="dxa"/>
            <w:shd w:val="clear" w:color="auto" w:fill="auto"/>
          </w:tcPr>
          <w:p w14:paraId="68E804EE" w14:textId="77777777" w:rsidR="00EF5532" w:rsidRPr="005F70FB" w:rsidRDefault="00EF5532" w:rsidP="00A551BF">
            <w:pPr>
              <w:pStyle w:val="TableCell0-0115Break"/>
              <w:rPr>
                <w:rStyle w:val="ChItalBold"/>
              </w:rPr>
            </w:pPr>
            <w:r w:rsidRPr="005F70FB">
              <w:rPr>
                <w:rStyle w:val="ChItalBold"/>
              </w:rPr>
              <w:t>knapa</w:t>
            </w:r>
          </w:p>
        </w:tc>
        <w:tc>
          <w:tcPr>
            <w:tcW w:w="1418" w:type="dxa"/>
            <w:shd w:val="clear" w:color="auto" w:fill="auto"/>
          </w:tcPr>
          <w:p w14:paraId="28121F6A" w14:textId="77777777" w:rsidR="00EF5532" w:rsidRPr="005F70FB" w:rsidRDefault="00EF5532" w:rsidP="00A551BF">
            <w:pPr>
              <w:pStyle w:val="TableCell0-0115Break"/>
              <w:rPr>
                <w:rStyle w:val="ChCharisSIL"/>
              </w:rPr>
            </w:pPr>
            <w:r w:rsidRPr="005F70FB">
              <w:rPr>
                <w:rStyle w:val="ChCharisSIL"/>
              </w:rPr>
              <w:t>ˈkna.pa</w:t>
            </w:r>
          </w:p>
        </w:tc>
        <w:tc>
          <w:tcPr>
            <w:tcW w:w="1361" w:type="dxa"/>
            <w:shd w:val="clear" w:color="auto" w:fill="auto"/>
          </w:tcPr>
          <w:p w14:paraId="5A4BF023" w14:textId="77777777" w:rsidR="00EF5532" w:rsidRPr="005F70FB" w:rsidRDefault="00EF5532" w:rsidP="00A551BF">
            <w:pPr>
              <w:pStyle w:val="TableCell0-0115Break"/>
              <w:rPr>
                <w:rStyle w:val="ChSmallCaps"/>
              </w:rPr>
            </w:pPr>
            <w:r w:rsidRPr="005F70FB">
              <w:rPr>
                <w:rStyle w:val="ChSmallCaps"/>
              </w:rPr>
              <w:t>int</w:t>
            </w:r>
          </w:p>
        </w:tc>
        <w:tc>
          <w:tcPr>
            <w:tcW w:w="2438" w:type="dxa"/>
            <w:shd w:val="clear" w:color="auto" w:fill="auto"/>
          </w:tcPr>
          <w:p w14:paraId="2E484542" w14:textId="77777777" w:rsidR="00EF5532" w:rsidRPr="005F70FB" w:rsidRDefault="00EF5532" w:rsidP="00A551BF">
            <w:pPr>
              <w:pStyle w:val="TableCell0-0115Break"/>
            </w:pPr>
            <w:r w:rsidRPr="005F70FB">
              <w:t>why</w:t>
            </w:r>
          </w:p>
        </w:tc>
      </w:tr>
      <w:tr w:rsidR="00AC23C4" w:rsidRPr="005F70FB" w14:paraId="12903A71" w14:textId="77777777" w:rsidTr="00BC00CF">
        <w:tc>
          <w:tcPr>
            <w:tcW w:w="236" w:type="dxa"/>
            <w:shd w:val="clear" w:color="auto" w:fill="auto"/>
          </w:tcPr>
          <w:p w14:paraId="7DFE272C" w14:textId="77777777" w:rsidR="00EF5532" w:rsidRPr="005F70FB" w:rsidRDefault="00EF5532" w:rsidP="00A551BF">
            <w:pPr>
              <w:pStyle w:val="TableCell0-0115Break"/>
              <w:rPr>
                <w:rStyle w:val="ExampleSource"/>
              </w:rPr>
            </w:pPr>
          </w:p>
        </w:tc>
        <w:tc>
          <w:tcPr>
            <w:tcW w:w="1247" w:type="dxa"/>
            <w:shd w:val="clear" w:color="auto" w:fill="auto"/>
          </w:tcPr>
          <w:p w14:paraId="1A31CD74" w14:textId="77777777" w:rsidR="00EF5532" w:rsidRPr="005F70FB" w:rsidRDefault="00EF5532" w:rsidP="00A551BF">
            <w:pPr>
              <w:pStyle w:val="TableCell0-0115Break"/>
              <w:rPr>
                <w:rStyle w:val="ChItalBold"/>
              </w:rPr>
            </w:pPr>
            <w:r w:rsidRPr="005F70FB">
              <w:rPr>
                <w:rStyle w:val="ChItalBold"/>
              </w:rPr>
              <w:t>ko</w:t>
            </w:r>
          </w:p>
        </w:tc>
        <w:tc>
          <w:tcPr>
            <w:tcW w:w="1418" w:type="dxa"/>
            <w:shd w:val="clear" w:color="auto" w:fill="auto"/>
          </w:tcPr>
          <w:p w14:paraId="03A3A865" w14:textId="77777777" w:rsidR="00EF5532" w:rsidRPr="005F70FB" w:rsidRDefault="00EF5532" w:rsidP="00A551BF">
            <w:pPr>
              <w:pStyle w:val="TableCell0-0115Break"/>
              <w:rPr>
                <w:rStyle w:val="ChCharisSIL"/>
              </w:rPr>
            </w:pPr>
            <w:r w:rsidRPr="005F70FB">
              <w:rPr>
                <w:rStyle w:val="ChCharisSIL"/>
              </w:rPr>
              <w:t>ˈkɔ</w:t>
            </w:r>
          </w:p>
        </w:tc>
        <w:tc>
          <w:tcPr>
            <w:tcW w:w="1361" w:type="dxa"/>
            <w:shd w:val="clear" w:color="auto" w:fill="auto"/>
          </w:tcPr>
          <w:p w14:paraId="387FE895" w14:textId="77777777" w:rsidR="00EF5532" w:rsidRPr="005F70FB" w:rsidRDefault="00EF5532" w:rsidP="00A551BF">
            <w:pPr>
              <w:pStyle w:val="TableCell0-0115Break"/>
              <w:rPr>
                <w:rStyle w:val="ChSmallCaps"/>
              </w:rPr>
            </w:pPr>
            <w:r w:rsidRPr="005F70FB">
              <w:rPr>
                <w:rStyle w:val="ChSmallCaps"/>
              </w:rPr>
              <w:t>pro</w:t>
            </w:r>
          </w:p>
        </w:tc>
        <w:tc>
          <w:tcPr>
            <w:tcW w:w="2438" w:type="dxa"/>
            <w:shd w:val="clear" w:color="auto" w:fill="auto"/>
          </w:tcPr>
          <w:p w14:paraId="1E0A7752" w14:textId="77777777" w:rsidR="00EF5532" w:rsidRPr="005F70FB" w:rsidRDefault="00EF5532" w:rsidP="00A551BF">
            <w:pPr>
              <w:pStyle w:val="TableCell0-0115Break"/>
              <w:rPr>
                <w:rStyle w:val="ChSmallCaps"/>
              </w:rPr>
            </w:pPr>
            <w:r w:rsidRPr="005F70FB">
              <w:rPr>
                <w:rStyle w:val="ChSmallCaps"/>
              </w:rPr>
              <w:t>2sg</w:t>
            </w:r>
          </w:p>
        </w:tc>
      </w:tr>
      <w:tr w:rsidR="00AC23C4" w:rsidRPr="005F70FB" w14:paraId="064D8B5F" w14:textId="77777777" w:rsidTr="00BC00CF">
        <w:tc>
          <w:tcPr>
            <w:tcW w:w="236" w:type="dxa"/>
            <w:shd w:val="clear" w:color="auto" w:fill="auto"/>
          </w:tcPr>
          <w:p w14:paraId="421EB6A0" w14:textId="77777777" w:rsidR="00EF5532" w:rsidRPr="005F70FB" w:rsidRDefault="00EF5532" w:rsidP="00A551BF">
            <w:pPr>
              <w:pStyle w:val="TableCell0-0115Break"/>
              <w:rPr>
                <w:rStyle w:val="ExampleSource"/>
              </w:rPr>
            </w:pPr>
          </w:p>
        </w:tc>
        <w:tc>
          <w:tcPr>
            <w:tcW w:w="1247" w:type="dxa"/>
            <w:shd w:val="clear" w:color="auto" w:fill="auto"/>
          </w:tcPr>
          <w:p w14:paraId="2F50ED18" w14:textId="77777777" w:rsidR="00EF5532" w:rsidRPr="005F70FB" w:rsidRDefault="00EF5532" w:rsidP="00A551BF">
            <w:pPr>
              <w:pStyle w:val="TableCell0-0115Break"/>
              <w:rPr>
                <w:rStyle w:val="ChItalBold"/>
              </w:rPr>
            </w:pPr>
            <w:r w:rsidRPr="005F70FB">
              <w:rPr>
                <w:rStyle w:val="ChItalBold"/>
              </w:rPr>
              <w:t>koco</w:t>
            </w:r>
          </w:p>
        </w:tc>
        <w:tc>
          <w:tcPr>
            <w:tcW w:w="1418" w:type="dxa"/>
            <w:shd w:val="clear" w:color="auto" w:fill="auto"/>
          </w:tcPr>
          <w:p w14:paraId="4EA48ACF" w14:textId="77777777" w:rsidR="00EF5532" w:rsidRPr="005F70FB" w:rsidRDefault="00EF5532" w:rsidP="00A551BF">
            <w:pPr>
              <w:pStyle w:val="TableCell0-0115Break"/>
              <w:rPr>
                <w:rStyle w:val="ChCharisSIL"/>
              </w:rPr>
            </w:pPr>
            <w:r w:rsidRPr="005F70FB">
              <w:rPr>
                <w:rStyle w:val="ChCharisSIL"/>
              </w:rPr>
              <w:t>ˈkɔ.tʃɔ</w:t>
            </w:r>
          </w:p>
        </w:tc>
        <w:tc>
          <w:tcPr>
            <w:tcW w:w="1361" w:type="dxa"/>
            <w:shd w:val="clear" w:color="auto" w:fill="auto"/>
          </w:tcPr>
          <w:p w14:paraId="196DFFEB"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2BFF903F" w14:textId="77777777" w:rsidR="00EF5532" w:rsidRPr="005F70FB" w:rsidRDefault="00EF5532" w:rsidP="00A551BF">
            <w:pPr>
              <w:pStyle w:val="TableCell0-0115Break"/>
            </w:pPr>
            <w:r w:rsidRPr="005F70FB">
              <w:t>tell off</w:t>
            </w:r>
          </w:p>
        </w:tc>
      </w:tr>
      <w:tr w:rsidR="00AC23C4" w:rsidRPr="005F70FB" w14:paraId="622264BF" w14:textId="77777777" w:rsidTr="00BC00CF">
        <w:tc>
          <w:tcPr>
            <w:tcW w:w="236" w:type="dxa"/>
            <w:shd w:val="clear" w:color="auto" w:fill="auto"/>
          </w:tcPr>
          <w:p w14:paraId="67E85DC0" w14:textId="77777777" w:rsidR="00EF5532" w:rsidRPr="005F70FB" w:rsidRDefault="00EF5532" w:rsidP="00A551BF">
            <w:pPr>
              <w:pStyle w:val="TableCell0-0115Break"/>
              <w:rPr>
                <w:rStyle w:val="ExampleSource"/>
              </w:rPr>
            </w:pPr>
          </w:p>
        </w:tc>
        <w:tc>
          <w:tcPr>
            <w:tcW w:w="1247" w:type="dxa"/>
            <w:shd w:val="clear" w:color="auto" w:fill="auto"/>
          </w:tcPr>
          <w:p w14:paraId="58618F53" w14:textId="77777777" w:rsidR="00EF5532" w:rsidRPr="005F70FB" w:rsidRDefault="00EF5532" w:rsidP="00A551BF">
            <w:pPr>
              <w:pStyle w:val="TableCell0-0115Break"/>
              <w:rPr>
                <w:rStyle w:val="ChItalBold"/>
              </w:rPr>
            </w:pPr>
            <w:r w:rsidRPr="005F70FB">
              <w:rPr>
                <w:rStyle w:val="ChItalBold"/>
              </w:rPr>
              <w:t>kodok</w:t>
            </w:r>
          </w:p>
        </w:tc>
        <w:tc>
          <w:tcPr>
            <w:tcW w:w="1418" w:type="dxa"/>
            <w:shd w:val="clear" w:color="auto" w:fill="auto"/>
          </w:tcPr>
          <w:p w14:paraId="31C457AB" w14:textId="77777777" w:rsidR="00EF5532" w:rsidRPr="005F70FB" w:rsidRDefault="00EF5532" w:rsidP="00A551BF">
            <w:pPr>
              <w:pStyle w:val="TableCell0-0115Break"/>
              <w:rPr>
                <w:rStyle w:val="ChCharisSIL"/>
              </w:rPr>
            </w:pPr>
            <w:r w:rsidRPr="005F70FB">
              <w:rPr>
                <w:rStyle w:val="ChCharisSIL"/>
              </w:rPr>
              <w:t>ˈkɔ̞.dɔ̞k</w:t>
            </w:r>
          </w:p>
        </w:tc>
        <w:tc>
          <w:tcPr>
            <w:tcW w:w="1361" w:type="dxa"/>
            <w:shd w:val="clear" w:color="auto" w:fill="auto"/>
          </w:tcPr>
          <w:p w14:paraId="5463FFE8"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1B5D3762" w14:textId="77777777" w:rsidR="00EF5532" w:rsidRPr="005F70FB" w:rsidRDefault="00EF5532" w:rsidP="00A551BF">
            <w:pPr>
              <w:pStyle w:val="TableCell0-0115Break"/>
            </w:pPr>
            <w:r w:rsidRPr="005F70FB">
              <w:t>frog</w:t>
            </w:r>
          </w:p>
        </w:tc>
      </w:tr>
      <w:tr w:rsidR="00AC23C4" w:rsidRPr="005F70FB" w14:paraId="483945F2" w14:textId="77777777" w:rsidTr="00BC00CF">
        <w:tc>
          <w:tcPr>
            <w:tcW w:w="236" w:type="dxa"/>
            <w:shd w:val="clear" w:color="auto" w:fill="auto"/>
          </w:tcPr>
          <w:p w14:paraId="5C7FCB6D" w14:textId="77777777" w:rsidR="00EF5532" w:rsidRPr="005F70FB" w:rsidRDefault="00EF5532" w:rsidP="00A551BF">
            <w:pPr>
              <w:pStyle w:val="TableCell0-0115Break"/>
              <w:rPr>
                <w:rStyle w:val="ExampleSource"/>
              </w:rPr>
            </w:pPr>
          </w:p>
        </w:tc>
        <w:tc>
          <w:tcPr>
            <w:tcW w:w="1247" w:type="dxa"/>
            <w:shd w:val="clear" w:color="auto" w:fill="auto"/>
          </w:tcPr>
          <w:p w14:paraId="2DABFED9" w14:textId="77777777" w:rsidR="00EF5532" w:rsidRPr="005F70FB" w:rsidRDefault="00EF5532" w:rsidP="00A551BF">
            <w:pPr>
              <w:pStyle w:val="TableCell0-0115Break"/>
              <w:rPr>
                <w:rStyle w:val="ChItalBold"/>
              </w:rPr>
            </w:pPr>
            <w:r w:rsidRPr="005F70FB">
              <w:rPr>
                <w:rStyle w:val="ChItalBold"/>
              </w:rPr>
              <w:t>kolam</w:t>
            </w:r>
          </w:p>
        </w:tc>
        <w:tc>
          <w:tcPr>
            <w:tcW w:w="1418" w:type="dxa"/>
            <w:shd w:val="clear" w:color="auto" w:fill="auto"/>
          </w:tcPr>
          <w:p w14:paraId="3A5C940A" w14:textId="77777777" w:rsidR="00EF5532" w:rsidRPr="005F70FB" w:rsidRDefault="00EF5532" w:rsidP="00A551BF">
            <w:pPr>
              <w:pStyle w:val="TableCell0-0115Break"/>
              <w:rPr>
                <w:rStyle w:val="ChCharisSIL"/>
              </w:rPr>
            </w:pPr>
            <w:r w:rsidRPr="005F70FB">
              <w:rPr>
                <w:rStyle w:val="ChCharisSIL"/>
              </w:rPr>
              <w:t>ˈkɔ̞.lɐm</w:t>
            </w:r>
          </w:p>
        </w:tc>
        <w:tc>
          <w:tcPr>
            <w:tcW w:w="1361" w:type="dxa"/>
            <w:shd w:val="clear" w:color="auto" w:fill="auto"/>
          </w:tcPr>
          <w:p w14:paraId="0CA808DF"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5690032" w14:textId="77777777" w:rsidR="00EF5532" w:rsidRPr="005F70FB" w:rsidRDefault="00EF5532" w:rsidP="00A551BF">
            <w:pPr>
              <w:pStyle w:val="TableCell0-0115Break"/>
            </w:pPr>
            <w:r w:rsidRPr="005F70FB">
              <w:t>big hole</w:t>
            </w:r>
          </w:p>
        </w:tc>
      </w:tr>
      <w:tr w:rsidR="00AC23C4" w:rsidRPr="005F70FB" w14:paraId="76E98B1E" w14:textId="77777777" w:rsidTr="00BC00CF">
        <w:tc>
          <w:tcPr>
            <w:tcW w:w="236" w:type="dxa"/>
            <w:shd w:val="clear" w:color="auto" w:fill="auto"/>
          </w:tcPr>
          <w:p w14:paraId="583D2F34" w14:textId="77777777" w:rsidR="00EF5532" w:rsidRPr="005F70FB" w:rsidRDefault="00EF5532" w:rsidP="00A551BF">
            <w:pPr>
              <w:pStyle w:val="TableCell0-0115Break"/>
              <w:rPr>
                <w:rStyle w:val="ExampleSource"/>
              </w:rPr>
            </w:pPr>
          </w:p>
        </w:tc>
        <w:tc>
          <w:tcPr>
            <w:tcW w:w="1247" w:type="dxa"/>
            <w:shd w:val="clear" w:color="auto" w:fill="auto"/>
          </w:tcPr>
          <w:p w14:paraId="3E48B302" w14:textId="77777777" w:rsidR="00EF5532" w:rsidRPr="005F70FB" w:rsidRDefault="00EF5532" w:rsidP="00A551BF">
            <w:pPr>
              <w:pStyle w:val="TableCell0-0115Break"/>
              <w:rPr>
                <w:rStyle w:val="ChItalBold"/>
              </w:rPr>
            </w:pPr>
            <w:r w:rsidRPr="005F70FB">
              <w:rPr>
                <w:rStyle w:val="ChItalBold"/>
              </w:rPr>
              <w:t>kolong</w:t>
            </w:r>
          </w:p>
        </w:tc>
        <w:tc>
          <w:tcPr>
            <w:tcW w:w="1418" w:type="dxa"/>
            <w:shd w:val="clear" w:color="auto" w:fill="auto"/>
          </w:tcPr>
          <w:p w14:paraId="06083AC2" w14:textId="77777777" w:rsidR="00EF5532" w:rsidRPr="005F70FB" w:rsidRDefault="00EF5532" w:rsidP="00A551BF">
            <w:pPr>
              <w:pStyle w:val="TableCell0-0115Break"/>
              <w:rPr>
                <w:rStyle w:val="ChCharisSIL"/>
              </w:rPr>
            </w:pPr>
            <w:r w:rsidRPr="005F70FB">
              <w:rPr>
                <w:rStyle w:val="ChCharisSIL"/>
              </w:rPr>
              <w:t>ˈkɔ̞.lɔ̞ŋ</w:t>
            </w:r>
          </w:p>
        </w:tc>
        <w:tc>
          <w:tcPr>
            <w:tcW w:w="1361" w:type="dxa"/>
            <w:shd w:val="clear" w:color="auto" w:fill="auto"/>
          </w:tcPr>
          <w:p w14:paraId="04C2CE97"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407C2D7A" w14:textId="77777777" w:rsidR="00EF5532" w:rsidRPr="005F70FB" w:rsidRDefault="00EF5532" w:rsidP="00A551BF">
            <w:pPr>
              <w:pStyle w:val="TableCell0-0115Break"/>
            </w:pPr>
            <w:r w:rsidRPr="005F70FB">
              <w:t>space below</w:t>
            </w:r>
          </w:p>
        </w:tc>
      </w:tr>
      <w:tr w:rsidR="00AC23C4" w:rsidRPr="005F70FB" w14:paraId="172F67B9" w14:textId="77777777" w:rsidTr="00BC00CF">
        <w:tc>
          <w:tcPr>
            <w:tcW w:w="236" w:type="dxa"/>
            <w:shd w:val="clear" w:color="auto" w:fill="auto"/>
          </w:tcPr>
          <w:p w14:paraId="788AEA04" w14:textId="77777777" w:rsidR="00EF5532" w:rsidRPr="005F70FB" w:rsidRDefault="00EF5532" w:rsidP="00A551BF">
            <w:pPr>
              <w:pStyle w:val="TableCell0-0115Break"/>
              <w:rPr>
                <w:rStyle w:val="ExampleSource"/>
              </w:rPr>
            </w:pPr>
          </w:p>
        </w:tc>
        <w:tc>
          <w:tcPr>
            <w:tcW w:w="1247" w:type="dxa"/>
            <w:shd w:val="clear" w:color="auto" w:fill="auto"/>
          </w:tcPr>
          <w:p w14:paraId="04409FDB" w14:textId="77777777" w:rsidR="00EF5532" w:rsidRPr="005F70FB" w:rsidRDefault="00EF5532" w:rsidP="00A551BF">
            <w:pPr>
              <w:pStyle w:val="TableCell0-0115Break"/>
              <w:rPr>
                <w:rStyle w:val="ChItalBold"/>
              </w:rPr>
            </w:pPr>
            <w:r w:rsidRPr="005F70FB">
              <w:rPr>
                <w:rStyle w:val="ChItalBold"/>
              </w:rPr>
              <w:t>korek</w:t>
            </w:r>
          </w:p>
        </w:tc>
        <w:tc>
          <w:tcPr>
            <w:tcW w:w="1418" w:type="dxa"/>
            <w:shd w:val="clear" w:color="auto" w:fill="auto"/>
          </w:tcPr>
          <w:p w14:paraId="3E414689" w14:textId="77777777" w:rsidR="00EF5532" w:rsidRPr="005F70FB" w:rsidRDefault="00EF5532" w:rsidP="00A551BF">
            <w:pPr>
              <w:pStyle w:val="TableCell0-0115Break"/>
              <w:rPr>
                <w:rStyle w:val="ChCharisSIL"/>
              </w:rPr>
            </w:pPr>
            <w:r w:rsidRPr="005F70FB">
              <w:rPr>
                <w:rStyle w:val="ChCharisSIL"/>
              </w:rPr>
              <w:t>ˈkɔ.ɾɛ̞k</w:t>
            </w:r>
          </w:p>
        </w:tc>
        <w:tc>
          <w:tcPr>
            <w:tcW w:w="1361" w:type="dxa"/>
            <w:shd w:val="clear" w:color="auto" w:fill="auto"/>
          </w:tcPr>
          <w:p w14:paraId="693BD587" w14:textId="77777777" w:rsidR="00EF5532" w:rsidRPr="005F70FB" w:rsidRDefault="00EF5532" w:rsidP="00A551BF">
            <w:pPr>
              <w:pStyle w:val="TableCell0-0115Break"/>
              <w:rPr>
                <w:rStyle w:val="ChSmallCaps"/>
              </w:rPr>
            </w:pPr>
            <w:r w:rsidRPr="005F70FB">
              <w:rPr>
                <w:rStyle w:val="ChSmallCaps"/>
              </w:rPr>
              <w:t>n/v.bi</w:t>
            </w:r>
          </w:p>
        </w:tc>
        <w:tc>
          <w:tcPr>
            <w:tcW w:w="2438" w:type="dxa"/>
            <w:shd w:val="clear" w:color="auto" w:fill="auto"/>
          </w:tcPr>
          <w:p w14:paraId="377B7B21" w14:textId="77777777" w:rsidR="00EF5532" w:rsidRPr="005F70FB" w:rsidRDefault="00EF5532" w:rsidP="00A551BF">
            <w:pPr>
              <w:pStyle w:val="TableCell0-0115Break"/>
            </w:pPr>
            <w:r w:rsidRPr="005F70FB">
              <w:t>matches / scrape</w:t>
            </w:r>
          </w:p>
        </w:tc>
      </w:tr>
      <w:tr w:rsidR="00AC23C4" w:rsidRPr="005F70FB" w14:paraId="29BADF90" w14:textId="77777777" w:rsidTr="00BC00CF">
        <w:tc>
          <w:tcPr>
            <w:tcW w:w="236" w:type="dxa"/>
            <w:shd w:val="clear" w:color="auto" w:fill="auto"/>
          </w:tcPr>
          <w:p w14:paraId="10AAE9AB" w14:textId="77777777" w:rsidR="00EF5532" w:rsidRPr="005F70FB" w:rsidRDefault="00EF5532" w:rsidP="00A551BF">
            <w:pPr>
              <w:pStyle w:val="TableCell0-0115Break"/>
              <w:rPr>
                <w:rStyle w:val="ExampleSource"/>
              </w:rPr>
            </w:pPr>
          </w:p>
        </w:tc>
        <w:tc>
          <w:tcPr>
            <w:tcW w:w="1247" w:type="dxa"/>
            <w:shd w:val="clear" w:color="auto" w:fill="auto"/>
          </w:tcPr>
          <w:p w14:paraId="07D30736" w14:textId="77777777" w:rsidR="00EF5532" w:rsidRPr="005F70FB" w:rsidRDefault="00EF5532" w:rsidP="00A551BF">
            <w:pPr>
              <w:pStyle w:val="TableCell0-0115Break"/>
              <w:rPr>
                <w:rStyle w:val="ChItalBold"/>
              </w:rPr>
            </w:pPr>
            <w:r w:rsidRPr="005F70FB">
              <w:rPr>
                <w:rStyle w:val="ChItalBold"/>
              </w:rPr>
              <w:t>kos</w:t>
            </w:r>
          </w:p>
        </w:tc>
        <w:tc>
          <w:tcPr>
            <w:tcW w:w="1418" w:type="dxa"/>
            <w:shd w:val="clear" w:color="auto" w:fill="auto"/>
          </w:tcPr>
          <w:p w14:paraId="45C85E09" w14:textId="77777777" w:rsidR="00EF5532" w:rsidRPr="005F70FB" w:rsidRDefault="00EF5532" w:rsidP="00A551BF">
            <w:pPr>
              <w:pStyle w:val="TableCell0-0115Break"/>
              <w:rPr>
                <w:rStyle w:val="ChCharisSIL"/>
              </w:rPr>
            </w:pPr>
            <w:r w:rsidRPr="005F70FB">
              <w:rPr>
                <w:rStyle w:val="ChCharisSIL"/>
              </w:rPr>
              <w:t>ˈkɔ̞s</w:t>
            </w:r>
          </w:p>
        </w:tc>
        <w:tc>
          <w:tcPr>
            <w:tcW w:w="1361" w:type="dxa"/>
            <w:shd w:val="clear" w:color="auto" w:fill="auto"/>
          </w:tcPr>
          <w:p w14:paraId="32CC5AAF"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4BFB620" w14:textId="77777777" w:rsidR="00EF5532" w:rsidRPr="005F70FB" w:rsidRDefault="00EF5532" w:rsidP="00A551BF">
            <w:pPr>
              <w:pStyle w:val="TableCell0-0115Break"/>
            </w:pPr>
            <w:r w:rsidRPr="005F70FB">
              <w:t>boarding house</w:t>
            </w:r>
          </w:p>
        </w:tc>
      </w:tr>
      <w:tr w:rsidR="00AC23C4" w:rsidRPr="005F70FB" w14:paraId="4951C70B" w14:textId="77777777" w:rsidTr="00BC00CF">
        <w:tc>
          <w:tcPr>
            <w:tcW w:w="236" w:type="dxa"/>
            <w:shd w:val="clear" w:color="auto" w:fill="auto"/>
          </w:tcPr>
          <w:p w14:paraId="011F6D69" w14:textId="77777777" w:rsidR="00EF5532" w:rsidRPr="005F70FB" w:rsidRDefault="00EF5532" w:rsidP="00A551BF">
            <w:pPr>
              <w:pStyle w:val="TableCell0-0115Break"/>
              <w:rPr>
                <w:rStyle w:val="ExampleSource"/>
              </w:rPr>
            </w:pPr>
          </w:p>
        </w:tc>
        <w:tc>
          <w:tcPr>
            <w:tcW w:w="1247" w:type="dxa"/>
            <w:shd w:val="clear" w:color="auto" w:fill="auto"/>
          </w:tcPr>
          <w:p w14:paraId="2DB4FD4F" w14:textId="77777777" w:rsidR="00EF5532" w:rsidRPr="005F70FB" w:rsidRDefault="00EF5532" w:rsidP="00A551BF">
            <w:pPr>
              <w:pStyle w:val="TableCell0-0115Break"/>
              <w:rPr>
                <w:rStyle w:val="ChItalBold"/>
              </w:rPr>
            </w:pPr>
            <w:r w:rsidRPr="005F70FB">
              <w:rPr>
                <w:rStyle w:val="ChItalBold"/>
              </w:rPr>
              <w:t>kosong</w:t>
            </w:r>
          </w:p>
        </w:tc>
        <w:tc>
          <w:tcPr>
            <w:tcW w:w="1418" w:type="dxa"/>
            <w:shd w:val="clear" w:color="auto" w:fill="auto"/>
          </w:tcPr>
          <w:p w14:paraId="136680F7" w14:textId="77777777" w:rsidR="00EF5532" w:rsidRPr="005F70FB" w:rsidRDefault="00EF5532" w:rsidP="00A551BF">
            <w:pPr>
              <w:pStyle w:val="TableCell0-0115Break"/>
              <w:rPr>
                <w:rStyle w:val="ChCharisSIL"/>
              </w:rPr>
            </w:pPr>
            <w:r w:rsidRPr="005F70FB">
              <w:rPr>
                <w:rStyle w:val="ChCharisSIL"/>
              </w:rPr>
              <w:t>ˈkɔ̞.sɔ̞ŋ</w:t>
            </w:r>
          </w:p>
        </w:tc>
        <w:tc>
          <w:tcPr>
            <w:tcW w:w="1361" w:type="dxa"/>
            <w:shd w:val="clear" w:color="auto" w:fill="auto"/>
          </w:tcPr>
          <w:p w14:paraId="5E6E4AB9"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48358C3C" w14:textId="77777777" w:rsidR="00EF5532" w:rsidRPr="005F70FB" w:rsidRDefault="00EF5532" w:rsidP="00A551BF">
            <w:pPr>
              <w:pStyle w:val="TableCell0-0115Break"/>
            </w:pPr>
            <w:r w:rsidRPr="005F70FB">
              <w:t>be empty</w:t>
            </w:r>
          </w:p>
        </w:tc>
      </w:tr>
      <w:tr w:rsidR="00AC23C4" w:rsidRPr="005F70FB" w14:paraId="62B5D50F" w14:textId="77777777" w:rsidTr="00BC00CF">
        <w:tc>
          <w:tcPr>
            <w:tcW w:w="236" w:type="dxa"/>
            <w:shd w:val="clear" w:color="auto" w:fill="auto"/>
          </w:tcPr>
          <w:p w14:paraId="614DC464" w14:textId="77777777" w:rsidR="00EF5532" w:rsidRPr="005F70FB" w:rsidRDefault="00EF5532" w:rsidP="00A551BF">
            <w:pPr>
              <w:pStyle w:val="TableCell0-0115Break"/>
              <w:rPr>
                <w:rStyle w:val="ExampleSource"/>
              </w:rPr>
            </w:pPr>
          </w:p>
        </w:tc>
        <w:tc>
          <w:tcPr>
            <w:tcW w:w="1247" w:type="dxa"/>
            <w:shd w:val="clear" w:color="auto" w:fill="auto"/>
          </w:tcPr>
          <w:p w14:paraId="7F741088" w14:textId="77777777" w:rsidR="00EF5532" w:rsidRPr="005F70FB" w:rsidRDefault="00EF5532" w:rsidP="00A551BF">
            <w:pPr>
              <w:pStyle w:val="TableCell0-0115Break"/>
              <w:rPr>
                <w:rStyle w:val="ChItalBold"/>
              </w:rPr>
            </w:pPr>
            <w:r w:rsidRPr="005F70FB">
              <w:rPr>
                <w:rStyle w:val="ChItalBold"/>
              </w:rPr>
              <w:t>kota</w:t>
            </w:r>
          </w:p>
        </w:tc>
        <w:tc>
          <w:tcPr>
            <w:tcW w:w="1418" w:type="dxa"/>
            <w:shd w:val="clear" w:color="auto" w:fill="auto"/>
          </w:tcPr>
          <w:p w14:paraId="22AB3A4D" w14:textId="77777777" w:rsidR="00EF5532" w:rsidRPr="005F70FB" w:rsidRDefault="00EF5532" w:rsidP="00A551BF">
            <w:pPr>
              <w:pStyle w:val="TableCell0-0115Break"/>
              <w:rPr>
                <w:rStyle w:val="ChCharisSIL"/>
              </w:rPr>
            </w:pPr>
            <w:r w:rsidRPr="005F70FB">
              <w:rPr>
                <w:rStyle w:val="ChCharisSIL"/>
              </w:rPr>
              <w:t>ˈkɔ.ta</w:t>
            </w:r>
          </w:p>
        </w:tc>
        <w:tc>
          <w:tcPr>
            <w:tcW w:w="1361" w:type="dxa"/>
            <w:shd w:val="clear" w:color="auto" w:fill="auto"/>
          </w:tcPr>
          <w:p w14:paraId="1DE8706B"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792D878B" w14:textId="77777777" w:rsidR="00EF5532" w:rsidRPr="005F70FB" w:rsidRDefault="00EF5532" w:rsidP="00A551BF">
            <w:pPr>
              <w:pStyle w:val="TableCell0-0115Break"/>
            </w:pPr>
            <w:r w:rsidRPr="005F70FB">
              <w:t>city</w:t>
            </w:r>
          </w:p>
        </w:tc>
      </w:tr>
      <w:tr w:rsidR="00AC23C4" w:rsidRPr="005F70FB" w14:paraId="7439FDB2" w14:textId="77777777" w:rsidTr="00BC00CF">
        <w:tc>
          <w:tcPr>
            <w:tcW w:w="236" w:type="dxa"/>
            <w:shd w:val="clear" w:color="auto" w:fill="auto"/>
          </w:tcPr>
          <w:p w14:paraId="74BB7A23" w14:textId="77777777" w:rsidR="00EF5532" w:rsidRPr="005F70FB" w:rsidRDefault="00EF5532" w:rsidP="00A551BF">
            <w:pPr>
              <w:pStyle w:val="TableCell0-0115Break"/>
              <w:rPr>
                <w:rStyle w:val="ExampleSource"/>
              </w:rPr>
            </w:pPr>
          </w:p>
        </w:tc>
        <w:tc>
          <w:tcPr>
            <w:tcW w:w="1247" w:type="dxa"/>
            <w:shd w:val="clear" w:color="auto" w:fill="auto"/>
          </w:tcPr>
          <w:p w14:paraId="57497AD0" w14:textId="77777777" w:rsidR="00EF5532" w:rsidRPr="005F70FB" w:rsidRDefault="00EF5532" w:rsidP="00A551BF">
            <w:pPr>
              <w:pStyle w:val="TableCell0-0115Break"/>
              <w:rPr>
                <w:rStyle w:val="ChItalBold"/>
              </w:rPr>
            </w:pPr>
            <w:r w:rsidRPr="005F70FB">
              <w:rPr>
                <w:rStyle w:val="ChItalBold"/>
              </w:rPr>
              <w:t>kotor</w:t>
            </w:r>
          </w:p>
        </w:tc>
        <w:tc>
          <w:tcPr>
            <w:tcW w:w="1418" w:type="dxa"/>
            <w:shd w:val="clear" w:color="auto" w:fill="auto"/>
          </w:tcPr>
          <w:p w14:paraId="38F95F32" w14:textId="77777777" w:rsidR="00EF5532" w:rsidRPr="005F70FB" w:rsidRDefault="00EF5532" w:rsidP="00A551BF">
            <w:pPr>
              <w:pStyle w:val="TableCell0-0115Break"/>
              <w:rPr>
                <w:rStyle w:val="ChCharisSIL"/>
              </w:rPr>
            </w:pPr>
            <w:r w:rsidRPr="005F70FB">
              <w:rPr>
                <w:rStyle w:val="ChCharisSIL"/>
              </w:rPr>
              <w:t>ˈkɔ̞.tɔ̞r̥</w:t>
            </w:r>
          </w:p>
        </w:tc>
        <w:tc>
          <w:tcPr>
            <w:tcW w:w="1361" w:type="dxa"/>
            <w:shd w:val="clear" w:color="auto" w:fill="auto"/>
          </w:tcPr>
          <w:p w14:paraId="51C5CEA4"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2C953C60" w14:textId="77777777" w:rsidR="00EF5532" w:rsidRPr="005F70FB" w:rsidRDefault="00EF5532" w:rsidP="00A551BF">
            <w:pPr>
              <w:pStyle w:val="TableCell0-0115Break"/>
            </w:pPr>
            <w:r w:rsidRPr="005F70FB">
              <w:t>be dirty</w:t>
            </w:r>
          </w:p>
        </w:tc>
      </w:tr>
      <w:tr w:rsidR="00AC23C4" w:rsidRPr="005F70FB" w14:paraId="64A862FB" w14:textId="77777777" w:rsidTr="00BC00CF">
        <w:tc>
          <w:tcPr>
            <w:tcW w:w="236" w:type="dxa"/>
            <w:shd w:val="clear" w:color="auto" w:fill="auto"/>
          </w:tcPr>
          <w:p w14:paraId="6FC69929" w14:textId="77777777" w:rsidR="00EF5532" w:rsidRPr="005F70FB" w:rsidRDefault="00EF5532" w:rsidP="00A551BF">
            <w:pPr>
              <w:pStyle w:val="TableCell0-0115Break"/>
              <w:rPr>
                <w:rStyle w:val="ExampleSource"/>
              </w:rPr>
            </w:pPr>
          </w:p>
        </w:tc>
        <w:tc>
          <w:tcPr>
            <w:tcW w:w="1247" w:type="dxa"/>
            <w:shd w:val="clear" w:color="auto" w:fill="auto"/>
          </w:tcPr>
          <w:p w14:paraId="30EEB1B5" w14:textId="77777777" w:rsidR="00EF5532" w:rsidRPr="005F70FB" w:rsidRDefault="00EF5532" w:rsidP="00A551BF">
            <w:pPr>
              <w:pStyle w:val="TableCell0-0115Break"/>
              <w:rPr>
                <w:rStyle w:val="ChItalBold"/>
              </w:rPr>
            </w:pPr>
            <w:r w:rsidRPr="005F70FB">
              <w:rPr>
                <w:rStyle w:val="ChItalBold"/>
              </w:rPr>
              <w:t>kras</w:t>
            </w:r>
          </w:p>
        </w:tc>
        <w:tc>
          <w:tcPr>
            <w:tcW w:w="1418" w:type="dxa"/>
            <w:shd w:val="clear" w:color="auto" w:fill="auto"/>
          </w:tcPr>
          <w:p w14:paraId="50243150" w14:textId="77777777" w:rsidR="00EF5532" w:rsidRPr="005F70FB" w:rsidRDefault="00EF5532" w:rsidP="00A551BF">
            <w:pPr>
              <w:pStyle w:val="TableCell0-0115Break"/>
              <w:rPr>
                <w:rStyle w:val="ChCharisSIL"/>
              </w:rPr>
            </w:pPr>
            <w:r w:rsidRPr="005F70FB">
              <w:rPr>
                <w:rStyle w:val="ChCharisSIL"/>
              </w:rPr>
              <w:t>ˈkrɐs</w:t>
            </w:r>
          </w:p>
        </w:tc>
        <w:tc>
          <w:tcPr>
            <w:tcW w:w="1361" w:type="dxa"/>
            <w:shd w:val="clear" w:color="auto" w:fill="auto"/>
          </w:tcPr>
          <w:p w14:paraId="1784AB9F"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57B8B945" w14:textId="77777777" w:rsidR="00EF5532" w:rsidRPr="005F70FB" w:rsidRDefault="00EF5532" w:rsidP="00A551BF">
            <w:pPr>
              <w:pStyle w:val="TableCell0-0115Break"/>
            </w:pPr>
            <w:r w:rsidRPr="005F70FB">
              <w:t>be harsh</w:t>
            </w:r>
          </w:p>
        </w:tc>
      </w:tr>
      <w:tr w:rsidR="00AC23C4" w:rsidRPr="005F70FB" w14:paraId="52B69FC5" w14:textId="77777777" w:rsidTr="00BC00CF">
        <w:tc>
          <w:tcPr>
            <w:tcW w:w="236" w:type="dxa"/>
            <w:shd w:val="clear" w:color="auto" w:fill="auto"/>
          </w:tcPr>
          <w:p w14:paraId="2AEA2C00" w14:textId="77777777" w:rsidR="00EF5532" w:rsidRPr="005F70FB" w:rsidRDefault="00EF5532" w:rsidP="00A551BF">
            <w:pPr>
              <w:pStyle w:val="TableCell0-0115Break"/>
              <w:rPr>
                <w:rStyle w:val="ExampleSource"/>
              </w:rPr>
            </w:pPr>
          </w:p>
        </w:tc>
        <w:tc>
          <w:tcPr>
            <w:tcW w:w="1247" w:type="dxa"/>
            <w:shd w:val="clear" w:color="auto" w:fill="auto"/>
          </w:tcPr>
          <w:p w14:paraId="74A6B64B" w14:textId="77777777" w:rsidR="00EF5532" w:rsidRPr="005F70FB" w:rsidRDefault="00EF5532" w:rsidP="00A551BF">
            <w:pPr>
              <w:pStyle w:val="TableCell0-0115Break"/>
              <w:rPr>
                <w:rStyle w:val="ChItalBold"/>
              </w:rPr>
            </w:pPr>
            <w:r w:rsidRPr="005F70FB">
              <w:rPr>
                <w:rStyle w:val="ChItalBold"/>
              </w:rPr>
              <w:t>kring</w:t>
            </w:r>
          </w:p>
        </w:tc>
        <w:tc>
          <w:tcPr>
            <w:tcW w:w="1418" w:type="dxa"/>
            <w:shd w:val="clear" w:color="auto" w:fill="auto"/>
          </w:tcPr>
          <w:p w14:paraId="3AAC4139" w14:textId="77777777" w:rsidR="00EF5532" w:rsidRPr="005F70FB" w:rsidRDefault="00EF5532" w:rsidP="00A551BF">
            <w:pPr>
              <w:pStyle w:val="TableCell0-0115Break"/>
              <w:rPr>
                <w:rStyle w:val="ChCharisSIL"/>
              </w:rPr>
            </w:pPr>
            <w:r w:rsidRPr="005F70FB">
              <w:rPr>
                <w:rStyle w:val="ChCharisSIL"/>
              </w:rPr>
              <w:t>ˈkrɪŋ</w:t>
            </w:r>
          </w:p>
        </w:tc>
        <w:tc>
          <w:tcPr>
            <w:tcW w:w="1361" w:type="dxa"/>
            <w:shd w:val="clear" w:color="auto" w:fill="auto"/>
          </w:tcPr>
          <w:p w14:paraId="7D4F09C9"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5C375B4E" w14:textId="77777777" w:rsidR="00EF5532" w:rsidRPr="005F70FB" w:rsidRDefault="00EF5532" w:rsidP="00A551BF">
            <w:pPr>
              <w:pStyle w:val="TableCell0-0115Break"/>
            </w:pPr>
            <w:r w:rsidRPr="005F70FB">
              <w:t>be dry</w:t>
            </w:r>
          </w:p>
        </w:tc>
      </w:tr>
      <w:tr w:rsidR="00AC23C4" w:rsidRPr="005F70FB" w14:paraId="5B9F9B3B" w14:textId="77777777" w:rsidTr="00BC00CF">
        <w:tc>
          <w:tcPr>
            <w:tcW w:w="236" w:type="dxa"/>
            <w:shd w:val="clear" w:color="auto" w:fill="auto"/>
          </w:tcPr>
          <w:p w14:paraId="431C19A4" w14:textId="77777777" w:rsidR="00EF5532" w:rsidRPr="005F70FB" w:rsidRDefault="00EF5532" w:rsidP="00A551BF">
            <w:pPr>
              <w:pStyle w:val="TableCell0-0115Break"/>
              <w:rPr>
                <w:rStyle w:val="ExampleSource"/>
              </w:rPr>
            </w:pPr>
          </w:p>
        </w:tc>
        <w:tc>
          <w:tcPr>
            <w:tcW w:w="1247" w:type="dxa"/>
            <w:shd w:val="clear" w:color="auto" w:fill="auto"/>
          </w:tcPr>
          <w:p w14:paraId="28107096" w14:textId="77777777" w:rsidR="00EF5532" w:rsidRPr="005F70FB" w:rsidRDefault="00EF5532" w:rsidP="00A551BF">
            <w:pPr>
              <w:pStyle w:val="TableCell0-0115Break"/>
              <w:rPr>
                <w:rStyle w:val="ChItalBold"/>
              </w:rPr>
            </w:pPr>
            <w:r w:rsidRPr="005F70FB">
              <w:rPr>
                <w:rStyle w:val="ChItalBold"/>
              </w:rPr>
              <w:t>kringat</w:t>
            </w:r>
          </w:p>
        </w:tc>
        <w:tc>
          <w:tcPr>
            <w:tcW w:w="1418" w:type="dxa"/>
            <w:shd w:val="clear" w:color="auto" w:fill="auto"/>
          </w:tcPr>
          <w:p w14:paraId="19BBF353" w14:textId="77777777" w:rsidR="00EF5532" w:rsidRPr="005F70FB" w:rsidRDefault="00EF5532" w:rsidP="00A551BF">
            <w:pPr>
              <w:pStyle w:val="TableCell0-0115Break"/>
              <w:rPr>
                <w:rStyle w:val="ChCharisSIL"/>
              </w:rPr>
            </w:pPr>
            <w:r w:rsidRPr="005F70FB">
              <w:rPr>
                <w:rStyle w:val="ChCharisSIL"/>
              </w:rPr>
              <w:t>ˈkri.ŋɐt̚</w:t>
            </w:r>
          </w:p>
        </w:tc>
        <w:tc>
          <w:tcPr>
            <w:tcW w:w="1361" w:type="dxa"/>
            <w:shd w:val="clear" w:color="auto" w:fill="auto"/>
          </w:tcPr>
          <w:p w14:paraId="5A727FE8" w14:textId="77777777" w:rsidR="00EF5532" w:rsidRPr="005F70FB" w:rsidRDefault="00EF5532" w:rsidP="00A551BF">
            <w:pPr>
              <w:pStyle w:val="TableCell0-0115Break"/>
              <w:rPr>
                <w:rStyle w:val="ChSmallCaps"/>
              </w:rPr>
            </w:pPr>
            <w:r w:rsidRPr="005F70FB">
              <w:rPr>
                <w:rStyle w:val="ChSmallCaps"/>
              </w:rPr>
              <w:t>v.mo(dy)</w:t>
            </w:r>
          </w:p>
        </w:tc>
        <w:tc>
          <w:tcPr>
            <w:tcW w:w="2438" w:type="dxa"/>
            <w:shd w:val="clear" w:color="auto" w:fill="auto"/>
          </w:tcPr>
          <w:p w14:paraId="75A1CF6E" w14:textId="77777777" w:rsidR="00EF5532" w:rsidRPr="005F70FB" w:rsidRDefault="00EF5532" w:rsidP="00A551BF">
            <w:pPr>
              <w:pStyle w:val="TableCell0-0115Break"/>
            </w:pPr>
            <w:r w:rsidRPr="005F70FB">
              <w:t>sweat</w:t>
            </w:r>
          </w:p>
        </w:tc>
      </w:tr>
      <w:tr w:rsidR="00AC23C4" w:rsidRPr="005F70FB" w14:paraId="3A65DD2B" w14:textId="77777777" w:rsidTr="00BC00CF">
        <w:tc>
          <w:tcPr>
            <w:tcW w:w="236" w:type="dxa"/>
            <w:shd w:val="clear" w:color="auto" w:fill="auto"/>
          </w:tcPr>
          <w:p w14:paraId="15131269" w14:textId="77777777" w:rsidR="00EF5532" w:rsidRPr="005F70FB" w:rsidRDefault="00EF5532" w:rsidP="00A551BF">
            <w:pPr>
              <w:pStyle w:val="TableCell0-0115Break"/>
              <w:rPr>
                <w:rStyle w:val="ExampleSource"/>
              </w:rPr>
            </w:pPr>
          </w:p>
        </w:tc>
        <w:tc>
          <w:tcPr>
            <w:tcW w:w="1247" w:type="dxa"/>
            <w:shd w:val="clear" w:color="auto" w:fill="auto"/>
          </w:tcPr>
          <w:p w14:paraId="17B5EFCF" w14:textId="77777777" w:rsidR="00EF5532" w:rsidRPr="005F70FB" w:rsidRDefault="00EF5532" w:rsidP="00A551BF">
            <w:pPr>
              <w:pStyle w:val="TableCell0-0115Break"/>
              <w:rPr>
                <w:rStyle w:val="ChItalBold"/>
              </w:rPr>
            </w:pPr>
            <w:r w:rsidRPr="005F70FB">
              <w:rPr>
                <w:rStyle w:val="ChItalBold"/>
              </w:rPr>
              <w:t>kriting</w:t>
            </w:r>
          </w:p>
        </w:tc>
        <w:tc>
          <w:tcPr>
            <w:tcW w:w="1418" w:type="dxa"/>
            <w:shd w:val="clear" w:color="auto" w:fill="auto"/>
          </w:tcPr>
          <w:p w14:paraId="39BD8B60" w14:textId="77777777" w:rsidR="00EF5532" w:rsidRPr="005F70FB" w:rsidRDefault="00EF5532" w:rsidP="00A551BF">
            <w:pPr>
              <w:pStyle w:val="TableCell0-0115Break"/>
              <w:rPr>
                <w:rStyle w:val="ChCharisSIL"/>
              </w:rPr>
            </w:pPr>
            <w:r w:rsidRPr="005F70FB">
              <w:rPr>
                <w:rStyle w:val="ChCharisSIL"/>
              </w:rPr>
              <w:t>ˈkrɪ.tɪŋ</w:t>
            </w:r>
          </w:p>
        </w:tc>
        <w:tc>
          <w:tcPr>
            <w:tcW w:w="1361" w:type="dxa"/>
            <w:shd w:val="clear" w:color="auto" w:fill="auto"/>
          </w:tcPr>
          <w:p w14:paraId="3798BE0A"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79BF4924" w14:textId="77777777" w:rsidR="00EF5532" w:rsidRPr="005F70FB" w:rsidRDefault="00EF5532" w:rsidP="00A551BF">
            <w:pPr>
              <w:pStyle w:val="TableCell0-0115Break"/>
            </w:pPr>
            <w:r w:rsidRPr="005F70FB">
              <w:t>be curly</w:t>
            </w:r>
          </w:p>
        </w:tc>
      </w:tr>
      <w:tr w:rsidR="00AC23C4" w:rsidRPr="005F70FB" w14:paraId="28F2AEBB" w14:textId="77777777" w:rsidTr="00BC00CF">
        <w:tc>
          <w:tcPr>
            <w:tcW w:w="236" w:type="dxa"/>
            <w:shd w:val="clear" w:color="auto" w:fill="auto"/>
          </w:tcPr>
          <w:p w14:paraId="70E29475" w14:textId="77777777" w:rsidR="00EF5532" w:rsidRPr="005F70FB" w:rsidRDefault="00EF5532" w:rsidP="00A551BF">
            <w:pPr>
              <w:pStyle w:val="TableCell0-0115Break"/>
              <w:rPr>
                <w:rStyle w:val="ExampleSource"/>
              </w:rPr>
            </w:pPr>
          </w:p>
        </w:tc>
        <w:tc>
          <w:tcPr>
            <w:tcW w:w="1247" w:type="dxa"/>
            <w:shd w:val="clear" w:color="auto" w:fill="auto"/>
          </w:tcPr>
          <w:p w14:paraId="3F66448A" w14:textId="77777777" w:rsidR="00EF5532" w:rsidRPr="005F70FB" w:rsidRDefault="00EF5532" w:rsidP="00A551BF">
            <w:pPr>
              <w:pStyle w:val="TableCell0-0115Break"/>
              <w:rPr>
                <w:rStyle w:val="ChItalBold"/>
              </w:rPr>
            </w:pPr>
            <w:r w:rsidRPr="005F70FB">
              <w:rPr>
                <w:rStyle w:val="ChItalBold"/>
              </w:rPr>
              <w:t>kuca</w:t>
            </w:r>
          </w:p>
        </w:tc>
        <w:tc>
          <w:tcPr>
            <w:tcW w:w="1418" w:type="dxa"/>
            <w:shd w:val="clear" w:color="auto" w:fill="auto"/>
          </w:tcPr>
          <w:p w14:paraId="51603BAC" w14:textId="77777777" w:rsidR="00EF5532" w:rsidRPr="005F70FB" w:rsidRDefault="00EF5532" w:rsidP="00A551BF">
            <w:pPr>
              <w:pStyle w:val="TableCell0-0115Break"/>
              <w:rPr>
                <w:rStyle w:val="ChCharisSIL"/>
              </w:rPr>
            </w:pPr>
            <w:r w:rsidRPr="005F70FB">
              <w:rPr>
                <w:rStyle w:val="ChCharisSIL"/>
              </w:rPr>
              <w:t>ˈku.tʃa</w:t>
            </w:r>
          </w:p>
        </w:tc>
        <w:tc>
          <w:tcPr>
            <w:tcW w:w="1361" w:type="dxa"/>
            <w:shd w:val="clear" w:color="auto" w:fill="auto"/>
          </w:tcPr>
          <w:p w14:paraId="73DE11A5"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2957D0D1" w14:textId="77777777" w:rsidR="00EF5532" w:rsidRPr="005F70FB" w:rsidRDefault="00EF5532" w:rsidP="00A551BF">
            <w:pPr>
              <w:pStyle w:val="TableCell0-0115Break"/>
            </w:pPr>
            <w:r w:rsidRPr="005F70FB">
              <w:t>rub with hands</w:t>
            </w:r>
          </w:p>
        </w:tc>
      </w:tr>
      <w:tr w:rsidR="00AC23C4" w:rsidRPr="005F70FB" w14:paraId="180CD19C" w14:textId="77777777" w:rsidTr="00BC00CF">
        <w:tc>
          <w:tcPr>
            <w:tcW w:w="236" w:type="dxa"/>
            <w:shd w:val="clear" w:color="auto" w:fill="auto"/>
          </w:tcPr>
          <w:p w14:paraId="0125F662" w14:textId="77777777" w:rsidR="00EF5532" w:rsidRPr="005F70FB" w:rsidRDefault="00EF5532" w:rsidP="00A551BF">
            <w:pPr>
              <w:pStyle w:val="TableCell0-0115Break"/>
              <w:rPr>
                <w:rStyle w:val="ExampleSource"/>
              </w:rPr>
            </w:pPr>
          </w:p>
        </w:tc>
        <w:tc>
          <w:tcPr>
            <w:tcW w:w="1247" w:type="dxa"/>
            <w:shd w:val="clear" w:color="auto" w:fill="auto"/>
          </w:tcPr>
          <w:p w14:paraId="2869B4CA" w14:textId="77777777" w:rsidR="00EF5532" w:rsidRPr="005F70FB" w:rsidRDefault="00EF5532" w:rsidP="00A551BF">
            <w:pPr>
              <w:pStyle w:val="TableCell0-0115Break"/>
              <w:rPr>
                <w:rStyle w:val="ChItalBold"/>
              </w:rPr>
            </w:pPr>
            <w:r w:rsidRPr="005F70FB">
              <w:rPr>
                <w:rStyle w:val="ChItalBold"/>
              </w:rPr>
              <w:t>kucing</w:t>
            </w:r>
          </w:p>
        </w:tc>
        <w:tc>
          <w:tcPr>
            <w:tcW w:w="1418" w:type="dxa"/>
            <w:shd w:val="clear" w:color="auto" w:fill="auto"/>
          </w:tcPr>
          <w:p w14:paraId="7A498325" w14:textId="77777777" w:rsidR="00EF5532" w:rsidRPr="005F70FB" w:rsidRDefault="00EF5532" w:rsidP="00A551BF">
            <w:pPr>
              <w:pStyle w:val="TableCell0-0115Break"/>
              <w:rPr>
                <w:rStyle w:val="ChCharisSIL"/>
              </w:rPr>
            </w:pPr>
            <w:r w:rsidRPr="005F70FB">
              <w:rPr>
                <w:rStyle w:val="ChCharisSIL"/>
              </w:rPr>
              <w:t>ˈku.tʃɪŋ</w:t>
            </w:r>
          </w:p>
        </w:tc>
        <w:tc>
          <w:tcPr>
            <w:tcW w:w="1361" w:type="dxa"/>
            <w:shd w:val="clear" w:color="auto" w:fill="auto"/>
          </w:tcPr>
          <w:p w14:paraId="71391F02"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37677C00" w14:textId="77777777" w:rsidR="00EF5532" w:rsidRPr="005F70FB" w:rsidRDefault="00EF5532" w:rsidP="00A551BF">
            <w:pPr>
              <w:pStyle w:val="TableCell0-0115Break"/>
            </w:pPr>
            <w:r w:rsidRPr="005F70FB">
              <w:t>cat</w:t>
            </w:r>
          </w:p>
        </w:tc>
      </w:tr>
      <w:tr w:rsidR="00AC23C4" w:rsidRPr="005F70FB" w14:paraId="6CA76068" w14:textId="77777777" w:rsidTr="00BC00CF">
        <w:tc>
          <w:tcPr>
            <w:tcW w:w="236" w:type="dxa"/>
            <w:shd w:val="clear" w:color="auto" w:fill="auto"/>
          </w:tcPr>
          <w:p w14:paraId="3ED21DB2" w14:textId="77777777" w:rsidR="00EF5532" w:rsidRPr="005F70FB" w:rsidRDefault="00EF5532" w:rsidP="00A551BF">
            <w:pPr>
              <w:pStyle w:val="TableCell0-0115Break"/>
              <w:rPr>
                <w:rStyle w:val="ExampleSource"/>
              </w:rPr>
            </w:pPr>
          </w:p>
        </w:tc>
        <w:tc>
          <w:tcPr>
            <w:tcW w:w="1247" w:type="dxa"/>
            <w:shd w:val="clear" w:color="auto" w:fill="auto"/>
          </w:tcPr>
          <w:p w14:paraId="1DCA0F35" w14:textId="77777777" w:rsidR="00EF5532" w:rsidRPr="005F70FB" w:rsidRDefault="00EF5532" w:rsidP="00A551BF">
            <w:pPr>
              <w:pStyle w:val="TableCell0-0115Break"/>
              <w:rPr>
                <w:rStyle w:val="ChItalBold"/>
              </w:rPr>
            </w:pPr>
            <w:r w:rsidRPr="005F70FB">
              <w:rPr>
                <w:rStyle w:val="ChItalBold"/>
              </w:rPr>
              <w:t>kuku</w:t>
            </w:r>
          </w:p>
        </w:tc>
        <w:tc>
          <w:tcPr>
            <w:tcW w:w="1418" w:type="dxa"/>
            <w:shd w:val="clear" w:color="auto" w:fill="auto"/>
          </w:tcPr>
          <w:p w14:paraId="6BB61A0D" w14:textId="77777777" w:rsidR="00EF5532" w:rsidRPr="005F70FB" w:rsidRDefault="00EF5532" w:rsidP="00A551BF">
            <w:pPr>
              <w:pStyle w:val="TableCell0-0115Break"/>
              <w:rPr>
                <w:rStyle w:val="ChCharisSIL"/>
              </w:rPr>
            </w:pPr>
            <w:r w:rsidRPr="005F70FB">
              <w:rPr>
                <w:rStyle w:val="ChCharisSIL"/>
              </w:rPr>
              <w:t>ˈku.ku</w:t>
            </w:r>
          </w:p>
        </w:tc>
        <w:tc>
          <w:tcPr>
            <w:tcW w:w="1361" w:type="dxa"/>
            <w:shd w:val="clear" w:color="auto" w:fill="auto"/>
          </w:tcPr>
          <w:p w14:paraId="44124E99"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D5E1063" w14:textId="77777777" w:rsidR="00EF5532" w:rsidRPr="005F70FB" w:rsidRDefault="00EF5532" w:rsidP="00A551BF">
            <w:pPr>
              <w:pStyle w:val="TableCell0-0115Break"/>
            </w:pPr>
            <w:r w:rsidRPr="005F70FB">
              <w:t>digit nail</w:t>
            </w:r>
          </w:p>
        </w:tc>
      </w:tr>
      <w:tr w:rsidR="00AC23C4" w:rsidRPr="005F70FB" w14:paraId="05028A4C" w14:textId="77777777" w:rsidTr="00BC00CF">
        <w:tc>
          <w:tcPr>
            <w:tcW w:w="236" w:type="dxa"/>
            <w:shd w:val="clear" w:color="auto" w:fill="auto"/>
          </w:tcPr>
          <w:p w14:paraId="6C2A69B1" w14:textId="77777777" w:rsidR="00EF5532" w:rsidRPr="005F70FB" w:rsidRDefault="00EF5532" w:rsidP="00A551BF">
            <w:pPr>
              <w:pStyle w:val="TableCell0-0115Break"/>
              <w:rPr>
                <w:rStyle w:val="ExampleSource"/>
              </w:rPr>
            </w:pPr>
          </w:p>
        </w:tc>
        <w:tc>
          <w:tcPr>
            <w:tcW w:w="1247" w:type="dxa"/>
            <w:shd w:val="clear" w:color="auto" w:fill="auto"/>
          </w:tcPr>
          <w:p w14:paraId="3225AB81" w14:textId="77777777" w:rsidR="00EF5532" w:rsidRPr="005F70FB" w:rsidRDefault="00EF5532" w:rsidP="00A551BF">
            <w:pPr>
              <w:pStyle w:val="TableCell0-0115Break"/>
              <w:rPr>
                <w:rStyle w:val="ChItalBold"/>
              </w:rPr>
            </w:pPr>
            <w:r w:rsidRPr="005F70FB">
              <w:rPr>
                <w:rStyle w:val="ChItalBold"/>
              </w:rPr>
              <w:t>kukus</w:t>
            </w:r>
          </w:p>
        </w:tc>
        <w:tc>
          <w:tcPr>
            <w:tcW w:w="1418" w:type="dxa"/>
            <w:shd w:val="clear" w:color="auto" w:fill="auto"/>
          </w:tcPr>
          <w:p w14:paraId="6A31459C" w14:textId="77777777" w:rsidR="00EF5532" w:rsidRPr="005F70FB" w:rsidRDefault="00EF5532" w:rsidP="00A551BF">
            <w:pPr>
              <w:pStyle w:val="TableCell0-0115Break"/>
              <w:rPr>
                <w:rStyle w:val="ChCharisSIL"/>
              </w:rPr>
            </w:pPr>
            <w:r w:rsidRPr="005F70FB">
              <w:rPr>
                <w:rStyle w:val="ChCharisSIL"/>
              </w:rPr>
              <w:t>ˈku.kʊs</w:t>
            </w:r>
          </w:p>
        </w:tc>
        <w:tc>
          <w:tcPr>
            <w:tcW w:w="1361" w:type="dxa"/>
            <w:shd w:val="clear" w:color="auto" w:fill="auto"/>
          </w:tcPr>
          <w:p w14:paraId="7F485207"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147FC703" w14:textId="77777777" w:rsidR="00EF5532" w:rsidRPr="005F70FB" w:rsidRDefault="00EF5532" w:rsidP="00A551BF">
            <w:pPr>
              <w:pStyle w:val="TableCell0-0115Break"/>
            </w:pPr>
            <w:r w:rsidRPr="005F70FB">
              <w:t>steam</w:t>
            </w:r>
          </w:p>
        </w:tc>
      </w:tr>
      <w:tr w:rsidR="00AC23C4" w:rsidRPr="005F70FB" w14:paraId="5A6D823F" w14:textId="77777777" w:rsidTr="00BC00CF">
        <w:tc>
          <w:tcPr>
            <w:tcW w:w="236" w:type="dxa"/>
            <w:shd w:val="clear" w:color="auto" w:fill="auto"/>
          </w:tcPr>
          <w:p w14:paraId="4D802EAB" w14:textId="77777777" w:rsidR="00EF5532" w:rsidRPr="005F70FB" w:rsidRDefault="00EF5532" w:rsidP="00A551BF">
            <w:pPr>
              <w:pStyle w:val="TableCell0-0115Break"/>
              <w:rPr>
                <w:rStyle w:val="ExampleSource"/>
              </w:rPr>
            </w:pPr>
          </w:p>
        </w:tc>
        <w:tc>
          <w:tcPr>
            <w:tcW w:w="1247" w:type="dxa"/>
            <w:shd w:val="clear" w:color="auto" w:fill="auto"/>
          </w:tcPr>
          <w:p w14:paraId="498B44A4" w14:textId="77777777" w:rsidR="00EF5532" w:rsidRPr="005F70FB" w:rsidRDefault="00EF5532" w:rsidP="00A551BF">
            <w:pPr>
              <w:pStyle w:val="TableCell0-0115Break"/>
              <w:rPr>
                <w:rStyle w:val="ChItalBold"/>
              </w:rPr>
            </w:pPr>
            <w:r w:rsidRPr="005F70FB">
              <w:rPr>
                <w:rStyle w:val="ChItalBold"/>
              </w:rPr>
              <w:t>kulit</w:t>
            </w:r>
          </w:p>
        </w:tc>
        <w:tc>
          <w:tcPr>
            <w:tcW w:w="1418" w:type="dxa"/>
            <w:shd w:val="clear" w:color="auto" w:fill="auto"/>
          </w:tcPr>
          <w:p w14:paraId="7ED51E57" w14:textId="77777777" w:rsidR="00EF5532" w:rsidRPr="005F70FB" w:rsidRDefault="00EF5532" w:rsidP="00A551BF">
            <w:pPr>
              <w:pStyle w:val="TableCell0-0115Break"/>
              <w:rPr>
                <w:rStyle w:val="ChCharisSIL"/>
              </w:rPr>
            </w:pPr>
            <w:r w:rsidRPr="005F70FB">
              <w:rPr>
                <w:rStyle w:val="ChCharisSIL"/>
              </w:rPr>
              <w:t>ˈku.lɪt</w:t>
            </w:r>
          </w:p>
        </w:tc>
        <w:tc>
          <w:tcPr>
            <w:tcW w:w="1361" w:type="dxa"/>
            <w:shd w:val="clear" w:color="auto" w:fill="auto"/>
          </w:tcPr>
          <w:p w14:paraId="50F9FCD8"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165D372" w14:textId="77777777" w:rsidR="00EF5532" w:rsidRPr="005F70FB" w:rsidRDefault="00EF5532" w:rsidP="00A551BF">
            <w:pPr>
              <w:pStyle w:val="TableCell0-0115Break"/>
            </w:pPr>
            <w:r w:rsidRPr="005F70FB">
              <w:t>skin</w:t>
            </w:r>
          </w:p>
        </w:tc>
      </w:tr>
      <w:tr w:rsidR="00AC23C4" w:rsidRPr="005F70FB" w14:paraId="07BC1B5B" w14:textId="77777777" w:rsidTr="00BC00CF">
        <w:tc>
          <w:tcPr>
            <w:tcW w:w="236" w:type="dxa"/>
            <w:shd w:val="clear" w:color="auto" w:fill="auto"/>
          </w:tcPr>
          <w:p w14:paraId="362A8FD1" w14:textId="77777777" w:rsidR="00EF5532" w:rsidRPr="005F70FB" w:rsidRDefault="00EF5532" w:rsidP="00A551BF">
            <w:pPr>
              <w:pStyle w:val="TableCell0-0115Break"/>
              <w:rPr>
                <w:rStyle w:val="ExampleSource"/>
              </w:rPr>
            </w:pPr>
          </w:p>
        </w:tc>
        <w:tc>
          <w:tcPr>
            <w:tcW w:w="1247" w:type="dxa"/>
            <w:shd w:val="clear" w:color="auto" w:fill="auto"/>
          </w:tcPr>
          <w:p w14:paraId="19DC121B" w14:textId="77777777" w:rsidR="00EF5532" w:rsidRPr="005F70FB" w:rsidRDefault="00EF5532" w:rsidP="00A551BF">
            <w:pPr>
              <w:pStyle w:val="TableCell0-0115Break"/>
              <w:rPr>
                <w:rStyle w:val="ChItalBold"/>
              </w:rPr>
            </w:pPr>
            <w:r w:rsidRPr="005F70FB">
              <w:rPr>
                <w:rStyle w:val="ChItalBold"/>
              </w:rPr>
              <w:t>kumis</w:t>
            </w:r>
          </w:p>
        </w:tc>
        <w:tc>
          <w:tcPr>
            <w:tcW w:w="1418" w:type="dxa"/>
            <w:shd w:val="clear" w:color="auto" w:fill="auto"/>
          </w:tcPr>
          <w:p w14:paraId="2AAF4CBC" w14:textId="77777777" w:rsidR="00EF5532" w:rsidRPr="005F70FB" w:rsidRDefault="00EF5532" w:rsidP="00A551BF">
            <w:pPr>
              <w:pStyle w:val="TableCell0-0115Break"/>
              <w:rPr>
                <w:rStyle w:val="ChCharisSIL"/>
              </w:rPr>
            </w:pPr>
            <w:r w:rsidRPr="005F70FB">
              <w:rPr>
                <w:rStyle w:val="ChCharisSIL"/>
              </w:rPr>
              <w:t>ˈku.mɪs</w:t>
            </w:r>
          </w:p>
        </w:tc>
        <w:tc>
          <w:tcPr>
            <w:tcW w:w="1361" w:type="dxa"/>
            <w:shd w:val="clear" w:color="auto" w:fill="auto"/>
          </w:tcPr>
          <w:p w14:paraId="221F813F"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2DAE032A" w14:textId="77777777" w:rsidR="00EF5532" w:rsidRPr="005F70FB" w:rsidRDefault="00EF5532" w:rsidP="00A551BF">
            <w:pPr>
              <w:pStyle w:val="TableCell0-0115Break"/>
            </w:pPr>
            <w:r w:rsidRPr="005F70FB">
              <w:t>mustache</w:t>
            </w:r>
          </w:p>
        </w:tc>
      </w:tr>
      <w:tr w:rsidR="00AC23C4" w:rsidRPr="005F70FB" w14:paraId="56E09D14" w14:textId="77777777" w:rsidTr="00BC00CF">
        <w:tc>
          <w:tcPr>
            <w:tcW w:w="236" w:type="dxa"/>
            <w:shd w:val="clear" w:color="auto" w:fill="auto"/>
          </w:tcPr>
          <w:p w14:paraId="56723545" w14:textId="77777777" w:rsidR="00EF5532" w:rsidRPr="005F70FB" w:rsidRDefault="00EF5532" w:rsidP="00A551BF">
            <w:pPr>
              <w:pStyle w:val="TableCell0-0115Break"/>
              <w:rPr>
                <w:rStyle w:val="ExampleSource"/>
              </w:rPr>
            </w:pPr>
          </w:p>
        </w:tc>
        <w:tc>
          <w:tcPr>
            <w:tcW w:w="1247" w:type="dxa"/>
            <w:shd w:val="clear" w:color="auto" w:fill="auto"/>
          </w:tcPr>
          <w:p w14:paraId="76726F48" w14:textId="77777777" w:rsidR="00EF5532" w:rsidRPr="005F70FB" w:rsidRDefault="00EF5532" w:rsidP="00A551BF">
            <w:pPr>
              <w:pStyle w:val="TableCell0-0115Break"/>
              <w:rPr>
                <w:rStyle w:val="ChItalBold"/>
              </w:rPr>
            </w:pPr>
            <w:r w:rsidRPr="005F70FB">
              <w:rPr>
                <w:rStyle w:val="ChItalBold"/>
              </w:rPr>
              <w:t>kumpul</w:t>
            </w:r>
          </w:p>
        </w:tc>
        <w:tc>
          <w:tcPr>
            <w:tcW w:w="1418" w:type="dxa"/>
            <w:shd w:val="clear" w:color="auto" w:fill="auto"/>
          </w:tcPr>
          <w:p w14:paraId="1F24077B" w14:textId="77777777" w:rsidR="00EF5532" w:rsidRPr="005F70FB" w:rsidRDefault="00EF5532" w:rsidP="00A551BF">
            <w:pPr>
              <w:pStyle w:val="TableCell0-0115Break"/>
              <w:rPr>
                <w:rStyle w:val="ChCharisSIL"/>
              </w:rPr>
            </w:pPr>
            <w:r w:rsidRPr="005F70FB">
              <w:rPr>
                <w:rStyle w:val="ChCharisSIL"/>
              </w:rPr>
              <w:t>ˈkʊm.pʊl</w:t>
            </w:r>
          </w:p>
        </w:tc>
        <w:tc>
          <w:tcPr>
            <w:tcW w:w="1361" w:type="dxa"/>
            <w:shd w:val="clear" w:color="auto" w:fill="auto"/>
          </w:tcPr>
          <w:p w14:paraId="443FC9EF"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5E329DE7" w14:textId="77777777" w:rsidR="00EF5532" w:rsidRPr="005F70FB" w:rsidRDefault="00EF5532" w:rsidP="00A551BF">
            <w:pPr>
              <w:pStyle w:val="TableCell0-0115Break"/>
            </w:pPr>
            <w:r w:rsidRPr="005F70FB">
              <w:t>gather</w:t>
            </w:r>
          </w:p>
        </w:tc>
      </w:tr>
      <w:tr w:rsidR="00AC23C4" w:rsidRPr="005F70FB" w14:paraId="76825BE6" w14:textId="77777777" w:rsidTr="00BC00CF">
        <w:tc>
          <w:tcPr>
            <w:tcW w:w="236" w:type="dxa"/>
            <w:shd w:val="clear" w:color="auto" w:fill="auto"/>
          </w:tcPr>
          <w:p w14:paraId="01F6F344"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79DF39DD" w14:textId="77777777" w:rsidR="00EF5532" w:rsidRPr="005F70FB" w:rsidRDefault="00EF5532" w:rsidP="00A551BF">
            <w:pPr>
              <w:pStyle w:val="TableCell0-0115Break"/>
              <w:rPr>
                <w:rStyle w:val="ChItalBold"/>
              </w:rPr>
            </w:pPr>
            <w:r w:rsidRPr="005F70FB">
              <w:rPr>
                <w:rStyle w:val="ChItalBold"/>
              </w:rPr>
              <w:t>kumur</w:t>
            </w:r>
          </w:p>
        </w:tc>
        <w:tc>
          <w:tcPr>
            <w:tcW w:w="1418" w:type="dxa"/>
            <w:shd w:val="clear" w:color="auto" w:fill="auto"/>
          </w:tcPr>
          <w:p w14:paraId="03BBBC0B" w14:textId="77777777" w:rsidR="00EF5532" w:rsidRPr="005F70FB" w:rsidRDefault="00EF5532" w:rsidP="00A551BF">
            <w:pPr>
              <w:pStyle w:val="TableCell0-0115Break"/>
              <w:rPr>
                <w:rStyle w:val="ChCharisSIL"/>
              </w:rPr>
            </w:pPr>
            <w:r w:rsidRPr="005F70FB">
              <w:rPr>
                <w:rStyle w:val="ChCharisSIL"/>
              </w:rPr>
              <w:t>kʊ.ˈmʊr</w:t>
            </w:r>
          </w:p>
        </w:tc>
        <w:tc>
          <w:tcPr>
            <w:tcW w:w="1361" w:type="dxa"/>
            <w:shd w:val="clear" w:color="auto" w:fill="auto"/>
          </w:tcPr>
          <w:p w14:paraId="542993A3"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5A11C368" w14:textId="77777777" w:rsidR="00EF5532" w:rsidRPr="005F70FB" w:rsidRDefault="00EF5532" w:rsidP="00A551BF">
            <w:pPr>
              <w:pStyle w:val="TableCell0-0115Break"/>
            </w:pPr>
            <w:r w:rsidRPr="005F70FB">
              <w:t>rinse mouth</w:t>
            </w:r>
          </w:p>
        </w:tc>
      </w:tr>
      <w:tr w:rsidR="00AC23C4" w:rsidRPr="005F70FB" w14:paraId="533FF4CF" w14:textId="77777777" w:rsidTr="00BC00CF">
        <w:tc>
          <w:tcPr>
            <w:tcW w:w="236" w:type="dxa"/>
            <w:shd w:val="clear" w:color="auto" w:fill="auto"/>
          </w:tcPr>
          <w:p w14:paraId="020C6EB6" w14:textId="77777777" w:rsidR="00EF5532" w:rsidRPr="005F70FB" w:rsidRDefault="00EF5532" w:rsidP="00A551BF">
            <w:pPr>
              <w:pStyle w:val="TableCell0-0115Break"/>
              <w:rPr>
                <w:rStyle w:val="ExampleSource"/>
              </w:rPr>
            </w:pPr>
          </w:p>
        </w:tc>
        <w:tc>
          <w:tcPr>
            <w:tcW w:w="1247" w:type="dxa"/>
            <w:shd w:val="clear" w:color="auto" w:fill="auto"/>
          </w:tcPr>
          <w:p w14:paraId="31FFDBD0" w14:textId="77777777" w:rsidR="00EF5532" w:rsidRPr="005F70FB" w:rsidRDefault="00EF5532" w:rsidP="00A551BF">
            <w:pPr>
              <w:pStyle w:val="TableCell0-0115Break"/>
              <w:rPr>
                <w:rStyle w:val="ChItalBold"/>
              </w:rPr>
            </w:pPr>
            <w:r w:rsidRPr="005F70FB">
              <w:rPr>
                <w:rStyle w:val="ChItalBold"/>
              </w:rPr>
              <w:t>kunya</w:t>
            </w:r>
          </w:p>
        </w:tc>
        <w:tc>
          <w:tcPr>
            <w:tcW w:w="1418" w:type="dxa"/>
            <w:shd w:val="clear" w:color="auto" w:fill="auto"/>
          </w:tcPr>
          <w:p w14:paraId="3FA08E09" w14:textId="77777777" w:rsidR="00EF5532" w:rsidRPr="005F70FB" w:rsidRDefault="00EF5532" w:rsidP="00A551BF">
            <w:pPr>
              <w:pStyle w:val="TableCell0-0115Break"/>
              <w:rPr>
                <w:rStyle w:val="ChCharisSIL"/>
              </w:rPr>
            </w:pPr>
            <w:r w:rsidRPr="005F70FB">
              <w:rPr>
                <w:rStyle w:val="ChCharisSIL"/>
              </w:rPr>
              <w:t>ˈkʊ.ɲa</w:t>
            </w:r>
          </w:p>
        </w:tc>
        <w:tc>
          <w:tcPr>
            <w:tcW w:w="1361" w:type="dxa"/>
            <w:shd w:val="clear" w:color="auto" w:fill="auto"/>
          </w:tcPr>
          <w:p w14:paraId="0D75C717"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7A636C55" w14:textId="77777777" w:rsidR="00EF5532" w:rsidRPr="005F70FB" w:rsidRDefault="00EF5532" w:rsidP="00A551BF">
            <w:pPr>
              <w:pStyle w:val="TableCell0-0115Break"/>
            </w:pPr>
            <w:r w:rsidRPr="005F70FB">
              <w:t>chew</w:t>
            </w:r>
          </w:p>
        </w:tc>
      </w:tr>
      <w:tr w:rsidR="00AC23C4" w:rsidRPr="005F70FB" w14:paraId="148A284F" w14:textId="77777777" w:rsidTr="00BC00CF">
        <w:tc>
          <w:tcPr>
            <w:tcW w:w="236" w:type="dxa"/>
            <w:shd w:val="clear" w:color="auto" w:fill="auto"/>
          </w:tcPr>
          <w:p w14:paraId="579F93D2" w14:textId="77777777" w:rsidR="00EF5532" w:rsidRPr="005F70FB" w:rsidRDefault="00EF5532" w:rsidP="00A551BF">
            <w:pPr>
              <w:pStyle w:val="TableCell0-0115Break"/>
              <w:rPr>
                <w:rStyle w:val="ExampleSource"/>
              </w:rPr>
            </w:pPr>
          </w:p>
        </w:tc>
        <w:tc>
          <w:tcPr>
            <w:tcW w:w="1247" w:type="dxa"/>
            <w:shd w:val="clear" w:color="auto" w:fill="auto"/>
          </w:tcPr>
          <w:p w14:paraId="1FF6CB57" w14:textId="77777777" w:rsidR="00EF5532" w:rsidRPr="005F70FB" w:rsidRDefault="00EF5532" w:rsidP="00A551BF">
            <w:pPr>
              <w:pStyle w:val="TableCell0-0115Break"/>
              <w:rPr>
                <w:rStyle w:val="ChItalBold"/>
              </w:rPr>
            </w:pPr>
            <w:r w:rsidRPr="005F70FB">
              <w:rPr>
                <w:rStyle w:val="ChItalBold"/>
              </w:rPr>
              <w:t>kupas</w:t>
            </w:r>
          </w:p>
        </w:tc>
        <w:tc>
          <w:tcPr>
            <w:tcW w:w="1418" w:type="dxa"/>
            <w:shd w:val="clear" w:color="auto" w:fill="auto"/>
          </w:tcPr>
          <w:p w14:paraId="59E3793C" w14:textId="77777777" w:rsidR="00EF5532" w:rsidRPr="005F70FB" w:rsidRDefault="00EF5532" w:rsidP="00A551BF">
            <w:pPr>
              <w:pStyle w:val="TableCell0-0115Break"/>
              <w:rPr>
                <w:rStyle w:val="ChCharisSIL"/>
              </w:rPr>
            </w:pPr>
            <w:r w:rsidRPr="005F70FB">
              <w:rPr>
                <w:rStyle w:val="ChCharisSIL"/>
              </w:rPr>
              <w:t>ˈku.pɐs</w:t>
            </w:r>
          </w:p>
        </w:tc>
        <w:tc>
          <w:tcPr>
            <w:tcW w:w="1361" w:type="dxa"/>
            <w:shd w:val="clear" w:color="auto" w:fill="auto"/>
          </w:tcPr>
          <w:p w14:paraId="06AEC838"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7A43C284" w14:textId="77777777" w:rsidR="00EF5532" w:rsidRPr="005F70FB" w:rsidRDefault="00EF5532" w:rsidP="00A551BF">
            <w:pPr>
              <w:pStyle w:val="TableCell0-0115Break"/>
            </w:pPr>
            <w:r w:rsidRPr="005F70FB">
              <w:t>peel</w:t>
            </w:r>
          </w:p>
        </w:tc>
      </w:tr>
      <w:tr w:rsidR="00AC23C4" w:rsidRPr="005F70FB" w14:paraId="73B18EAD" w14:textId="77777777" w:rsidTr="00BC00CF">
        <w:tc>
          <w:tcPr>
            <w:tcW w:w="236" w:type="dxa"/>
            <w:shd w:val="clear" w:color="auto" w:fill="auto"/>
          </w:tcPr>
          <w:p w14:paraId="133916F9" w14:textId="77777777" w:rsidR="00EF5532" w:rsidRPr="005F70FB" w:rsidRDefault="00EF5532" w:rsidP="00A551BF">
            <w:pPr>
              <w:pStyle w:val="TableCell0-0115Break"/>
              <w:rPr>
                <w:rStyle w:val="ExampleSource"/>
              </w:rPr>
            </w:pPr>
          </w:p>
        </w:tc>
        <w:tc>
          <w:tcPr>
            <w:tcW w:w="1247" w:type="dxa"/>
            <w:shd w:val="clear" w:color="auto" w:fill="auto"/>
          </w:tcPr>
          <w:p w14:paraId="103311BF" w14:textId="77777777" w:rsidR="00EF5532" w:rsidRPr="005F70FB" w:rsidRDefault="00EF5532" w:rsidP="00A551BF">
            <w:pPr>
              <w:pStyle w:val="TableCell0-0115Break"/>
              <w:rPr>
                <w:rStyle w:val="ChItalBold"/>
              </w:rPr>
            </w:pPr>
            <w:r w:rsidRPr="005F70FB">
              <w:rPr>
                <w:rStyle w:val="ChItalBold"/>
              </w:rPr>
              <w:t>kurang</w:t>
            </w:r>
          </w:p>
        </w:tc>
        <w:tc>
          <w:tcPr>
            <w:tcW w:w="1418" w:type="dxa"/>
            <w:shd w:val="clear" w:color="auto" w:fill="auto"/>
          </w:tcPr>
          <w:p w14:paraId="123C8436" w14:textId="77777777" w:rsidR="00EF5532" w:rsidRPr="005F70FB" w:rsidRDefault="00EF5532" w:rsidP="00A551BF">
            <w:pPr>
              <w:pStyle w:val="TableCell0-0115Break"/>
              <w:rPr>
                <w:rStyle w:val="ChCharisSIL"/>
              </w:rPr>
            </w:pPr>
            <w:r w:rsidRPr="005F70FB">
              <w:rPr>
                <w:rStyle w:val="ChCharisSIL"/>
              </w:rPr>
              <w:t>ˈku.ɾɐŋ</w:t>
            </w:r>
          </w:p>
        </w:tc>
        <w:tc>
          <w:tcPr>
            <w:tcW w:w="1361" w:type="dxa"/>
            <w:shd w:val="clear" w:color="auto" w:fill="auto"/>
          </w:tcPr>
          <w:p w14:paraId="36A8CB75"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0492180E" w14:textId="77777777" w:rsidR="00EF5532" w:rsidRPr="005F70FB" w:rsidRDefault="00EF5532" w:rsidP="00A551BF">
            <w:pPr>
              <w:pStyle w:val="TableCell0-0115Break"/>
            </w:pPr>
            <w:r w:rsidRPr="005F70FB">
              <w:t>lack</w:t>
            </w:r>
          </w:p>
        </w:tc>
      </w:tr>
      <w:tr w:rsidR="00AC23C4" w:rsidRPr="005F70FB" w14:paraId="448C76BB" w14:textId="77777777" w:rsidTr="00BC00CF">
        <w:tc>
          <w:tcPr>
            <w:tcW w:w="236" w:type="dxa"/>
            <w:shd w:val="clear" w:color="auto" w:fill="auto"/>
          </w:tcPr>
          <w:p w14:paraId="7DBB6886" w14:textId="77777777" w:rsidR="00EF5532" w:rsidRPr="005F70FB" w:rsidRDefault="00EF5532" w:rsidP="00A551BF">
            <w:pPr>
              <w:pStyle w:val="TableCell0-0115Break"/>
              <w:rPr>
                <w:rStyle w:val="ExampleSource"/>
              </w:rPr>
            </w:pPr>
          </w:p>
        </w:tc>
        <w:tc>
          <w:tcPr>
            <w:tcW w:w="1247" w:type="dxa"/>
            <w:shd w:val="clear" w:color="auto" w:fill="auto"/>
          </w:tcPr>
          <w:p w14:paraId="19A5C941" w14:textId="77777777" w:rsidR="00EF5532" w:rsidRPr="005F70FB" w:rsidRDefault="00EF5532" w:rsidP="00A551BF">
            <w:pPr>
              <w:pStyle w:val="TableCell0-0115Break"/>
              <w:rPr>
                <w:rStyle w:val="ChItalBold"/>
              </w:rPr>
            </w:pPr>
            <w:r w:rsidRPr="005F70FB">
              <w:rPr>
                <w:rStyle w:val="ChItalBold"/>
              </w:rPr>
              <w:t>kurung</w:t>
            </w:r>
          </w:p>
        </w:tc>
        <w:tc>
          <w:tcPr>
            <w:tcW w:w="1418" w:type="dxa"/>
            <w:shd w:val="clear" w:color="auto" w:fill="auto"/>
          </w:tcPr>
          <w:p w14:paraId="08267DBC" w14:textId="77777777" w:rsidR="00EF5532" w:rsidRPr="005F70FB" w:rsidRDefault="00EF5532" w:rsidP="00A551BF">
            <w:pPr>
              <w:pStyle w:val="TableCell0-0115Break"/>
              <w:rPr>
                <w:rStyle w:val="ChCharisSIL"/>
              </w:rPr>
            </w:pPr>
            <w:r w:rsidRPr="005F70FB">
              <w:rPr>
                <w:rStyle w:val="ChCharisSIL"/>
              </w:rPr>
              <w:t>ˈkʊ.ɾʊŋ</w:t>
            </w:r>
          </w:p>
        </w:tc>
        <w:tc>
          <w:tcPr>
            <w:tcW w:w="1361" w:type="dxa"/>
            <w:shd w:val="clear" w:color="auto" w:fill="auto"/>
          </w:tcPr>
          <w:p w14:paraId="47B254D6"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1F6D70C8" w14:textId="77777777" w:rsidR="00EF5532" w:rsidRPr="005F70FB" w:rsidRDefault="00EF5532" w:rsidP="00A551BF">
            <w:pPr>
              <w:pStyle w:val="TableCell0-0115Break"/>
            </w:pPr>
            <w:r w:rsidRPr="005F70FB">
              <w:t>imprison</w:t>
            </w:r>
          </w:p>
        </w:tc>
      </w:tr>
      <w:tr w:rsidR="00AC23C4" w:rsidRPr="005F70FB" w14:paraId="0BD9DE25" w14:textId="77777777" w:rsidTr="00BC00CF">
        <w:tc>
          <w:tcPr>
            <w:tcW w:w="236" w:type="dxa"/>
            <w:shd w:val="clear" w:color="auto" w:fill="auto"/>
          </w:tcPr>
          <w:p w14:paraId="5BB3C81D" w14:textId="77777777" w:rsidR="00EF5532" w:rsidRPr="005F70FB" w:rsidRDefault="00EF5532" w:rsidP="00A551BF">
            <w:pPr>
              <w:pStyle w:val="TableCell0-0115Break"/>
              <w:rPr>
                <w:rStyle w:val="ExampleSource"/>
              </w:rPr>
            </w:pPr>
          </w:p>
        </w:tc>
        <w:tc>
          <w:tcPr>
            <w:tcW w:w="1247" w:type="dxa"/>
            <w:shd w:val="clear" w:color="auto" w:fill="auto"/>
          </w:tcPr>
          <w:p w14:paraId="1B10D4C2" w14:textId="77777777" w:rsidR="00EF5532" w:rsidRPr="005F70FB" w:rsidRDefault="00EF5532" w:rsidP="00A551BF">
            <w:pPr>
              <w:pStyle w:val="TableCell0-0115Break"/>
              <w:rPr>
                <w:rStyle w:val="ChItalBold"/>
              </w:rPr>
            </w:pPr>
            <w:r w:rsidRPr="005F70FB">
              <w:rPr>
                <w:rStyle w:val="ChItalBold"/>
              </w:rPr>
              <w:t>kurus</w:t>
            </w:r>
          </w:p>
        </w:tc>
        <w:tc>
          <w:tcPr>
            <w:tcW w:w="1418" w:type="dxa"/>
            <w:shd w:val="clear" w:color="auto" w:fill="auto"/>
          </w:tcPr>
          <w:p w14:paraId="6FBED03E" w14:textId="77777777" w:rsidR="00EF5532" w:rsidRPr="005F70FB" w:rsidRDefault="00EF5532" w:rsidP="00A551BF">
            <w:pPr>
              <w:pStyle w:val="TableCell0-0115Break"/>
              <w:rPr>
                <w:rStyle w:val="ChCharisSIL"/>
              </w:rPr>
            </w:pPr>
            <w:r w:rsidRPr="005F70FB">
              <w:rPr>
                <w:rStyle w:val="ChCharisSIL"/>
              </w:rPr>
              <w:t>ˈkʊ.ɾʊs</w:t>
            </w:r>
          </w:p>
        </w:tc>
        <w:tc>
          <w:tcPr>
            <w:tcW w:w="1361" w:type="dxa"/>
            <w:shd w:val="clear" w:color="auto" w:fill="auto"/>
          </w:tcPr>
          <w:p w14:paraId="0647DC74" w14:textId="77777777" w:rsidR="00EF5532" w:rsidRPr="005F70FB" w:rsidRDefault="00EF5532" w:rsidP="00A551BF">
            <w:pPr>
              <w:pStyle w:val="TableCell0-0115Break"/>
              <w:rPr>
                <w:rStyle w:val="ChSmallCaps"/>
              </w:rPr>
            </w:pPr>
            <w:r w:rsidRPr="005F70FB">
              <w:rPr>
                <w:rStyle w:val="ChSmallCaps"/>
              </w:rPr>
              <w:t>v.mo(st)</w:t>
            </w:r>
          </w:p>
        </w:tc>
        <w:tc>
          <w:tcPr>
            <w:tcW w:w="2438" w:type="dxa"/>
            <w:shd w:val="clear" w:color="auto" w:fill="auto"/>
          </w:tcPr>
          <w:p w14:paraId="0DE1006C" w14:textId="77777777" w:rsidR="00EF5532" w:rsidRPr="005F70FB" w:rsidRDefault="00EF5532" w:rsidP="00A551BF">
            <w:pPr>
              <w:pStyle w:val="TableCell0-0115Break"/>
            </w:pPr>
            <w:r w:rsidRPr="005F70FB">
              <w:t>be thin</w:t>
            </w:r>
          </w:p>
        </w:tc>
      </w:tr>
      <w:tr w:rsidR="00AC23C4" w:rsidRPr="005F70FB" w14:paraId="4730AC7D" w14:textId="77777777" w:rsidTr="00BC00CF">
        <w:tc>
          <w:tcPr>
            <w:tcW w:w="236" w:type="dxa"/>
            <w:shd w:val="clear" w:color="auto" w:fill="auto"/>
          </w:tcPr>
          <w:p w14:paraId="402BD9AE" w14:textId="77777777" w:rsidR="00EF5532" w:rsidRPr="005F70FB" w:rsidRDefault="00EF5532" w:rsidP="00A551BF">
            <w:pPr>
              <w:pStyle w:val="TableCell0-0115Break"/>
              <w:rPr>
                <w:rStyle w:val="ExampleSource"/>
              </w:rPr>
            </w:pPr>
            <w:r w:rsidRPr="005F70FB">
              <w:rPr>
                <w:rStyle w:val="ExampleSource"/>
              </w:rPr>
              <w:t>x</w:t>
            </w:r>
          </w:p>
        </w:tc>
        <w:tc>
          <w:tcPr>
            <w:tcW w:w="1247" w:type="dxa"/>
            <w:shd w:val="clear" w:color="auto" w:fill="auto"/>
          </w:tcPr>
          <w:p w14:paraId="6D4AB070" w14:textId="77777777" w:rsidR="00EF5532" w:rsidRPr="005F70FB" w:rsidRDefault="00EF5532" w:rsidP="00A551BF">
            <w:pPr>
              <w:pStyle w:val="TableCell0-0115Break"/>
              <w:rPr>
                <w:rStyle w:val="ChItalBold"/>
              </w:rPr>
            </w:pPr>
            <w:r w:rsidRPr="005F70FB">
              <w:rPr>
                <w:rStyle w:val="ChItalBold"/>
              </w:rPr>
              <w:t>kuskus</w:t>
            </w:r>
          </w:p>
        </w:tc>
        <w:tc>
          <w:tcPr>
            <w:tcW w:w="1418" w:type="dxa"/>
            <w:shd w:val="clear" w:color="auto" w:fill="auto"/>
          </w:tcPr>
          <w:p w14:paraId="655FBCC9" w14:textId="77777777" w:rsidR="00EF5532" w:rsidRPr="005F70FB" w:rsidRDefault="00EF5532" w:rsidP="00A551BF">
            <w:pPr>
              <w:pStyle w:val="TableCell0-0115Break"/>
              <w:rPr>
                <w:rStyle w:val="ChCharisSIL"/>
              </w:rPr>
            </w:pPr>
            <w:r w:rsidRPr="005F70FB">
              <w:rPr>
                <w:rStyle w:val="ChCharisSIL"/>
              </w:rPr>
              <w:t>kʊs.ˈkʊs</w:t>
            </w:r>
          </w:p>
        </w:tc>
        <w:tc>
          <w:tcPr>
            <w:tcW w:w="1361" w:type="dxa"/>
            <w:shd w:val="clear" w:color="auto" w:fill="auto"/>
          </w:tcPr>
          <w:p w14:paraId="24DA4DDA"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65E96E13" w14:textId="77777777" w:rsidR="00EF5532" w:rsidRPr="005F70FB" w:rsidRDefault="00EF5532" w:rsidP="00A551BF">
            <w:pPr>
              <w:pStyle w:val="TableCell0-0115Break"/>
            </w:pPr>
            <w:r w:rsidRPr="005F70FB">
              <w:t>cuscus</w:t>
            </w:r>
          </w:p>
        </w:tc>
      </w:tr>
      <w:tr w:rsidR="00AC23C4" w:rsidRPr="005F70FB" w14:paraId="45716A86" w14:textId="77777777" w:rsidTr="00BC00CF">
        <w:tc>
          <w:tcPr>
            <w:tcW w:w="236" w:type="dxa"/>
            <w:shd w:val="clear" w:color="auto" w:fill="auto"/>
          </w:tcPr>
          <w:p w14:paraId="31560C3B" w14:textId="77777777" w:rsidR="00EF5532" w:rsidRPr="005F70FB" w:rsidRDefault="00EF5532" w:rsidP="00A551BF">
            <w:pPr>
              <w:pStyle w:val="TableCell0-0115Break"/>
              <w:rPr>
                <w:rStyle w:val="ExampleSource"/>
              </w:rPr>
            </w:pPr>
          </w:p>
        </w:tc>
        <w:tc>
          <w:tcPr>
            <w:tcW w:w="1247" w:type="dxa"/>
            <w:shd w:val="clear" w:color="auto" w:fill="auto"/>
          </w:tcPr>
          <w:p w14:paraId="4D1FFE96" w14:textId="77777777" w:rsidR="00EF5532" w:rsidRPr="005F70FB" w:rsidRDefault="00EF5532" w:rsidP="00A551BF">
            <w:pPr>
              <w:pStyle w:val="TableCell0-0115Break"/>
              <w:rPr>
                <w:rStyle w:val="ChItalBold"/>
              </w:rPr>
            </w:pPr>
            <w:r w:rsidRPr="005F70FB">
              <w:rPr>
                <w:rStyle w:val="ChItalBold"/>
              </w:rPr>
              <w:t>kutik</w:t>
            </w:r>
          </w:p>
        </w:tc>
        <w:tc>
          <w:tcPr>
            <w:tcW w:w="1418" w:type="dxa"/>
            <w:shd w:val="clear" w:color="auto" w:fill="auto"/>
          </w:tcPr>
          <w:p w14:paraId="5F76A173" w14:textId="77777777" w:rsidR="00EF5532" w:rsidRPr="005F70FB" w:rsidRDefault="00EF5532" w:rsidP="00A551BF">
            <w:pPr>
              <w:pStyle w:val="TableCell0-0115Break"/>
              <w:rPr>
                <w:rStyle w:val="ChCharisSIL"/>
              </w:rPr>
            </w:pPr>
            <w:r w:rsidRPr="005F70FB">
              <w:rPr>
                <w:rStyle w:val="ChCharisSIL"/>
              </w:rPr>
              <w:t>ˈku.tɪk̚</w:t>
            </w:r>
          </w:p>
        </w:tc>
        <w:tc>
          <w:tcPr>
            <w:tcW w:w="1361" w:type="dxa"/>
            <w:shd w:val="clear" w:color="auto" w:fill="auto"/>
          </w:tcPr>
          <w:p w14:paraId="651C9443" w14:textId="77777777" w:rsidR="00EF5532" w:rsidRPr="005F70FB" w:rsidRDefault="00EF5532" w:rsidP="00A551BF">
            <w:pPr>
              <w:pStyle w:val="TableCell0-0115Break"/>
              <w:rPr>
                <w:rStyle w:val="ChSmallCaps"/>
              </w:rPr>
            </w:pPr>
            <w:r w:rsidRPr="005F70FB">
              <w:rPr>
                <w:rStyle w:val="ChSmallCaps"/>
              </w:rPr>
              <w:t>v.bi</w:t>
            </w:r>
          </w:p>
        </w:tc>
        <w:tc>
          <w:tcPr>
            <w:tcW w:w="2438" w:type="dxa"/>
            <w:shd w:val="clear" w:color="auto" w:fill="auto"/>
          </w:tcPr>
          <w:p w14:paraId="1470C63A" w14:textId="77777777" w:rsidR="00EF5532" w:rsidRPr="005F70FB" w:rsidRDefault="00EF5532" w:rsidP="00A551BF">
            <w:pPr>
              <w:pStyle w:val="TableCell0-0115Break"/>
            </w:pPr>
            <w:r w:rsidRPr="005F70FB">
              <w:t>snap</w:t>
            </w:r>
          </w:p>
        </w:tc>
      </w:tr>
      <w:tr w:rsidR="00AC23C4" w:rsidRPr="005F70FB" w14:paraId="53A4E937" w14:textId="77777777" w:rsidTr="00BC00CF">
        <w:tc>
          <w:tcPr>
            <w:tcW w:w="236" w:type="dxa"/>
            <w:shd w:val="clear" w:color="auto" w:fill="auto"/>
          </w:tcPr>
          <w:p w14:paraId="2B106D26" w14:textId="77777777" w:rsidR="00EF5532" w:rsidRPr="005F70FB" w:rsidRDefault="00EF5532" w:rsidP="00A551BF">
            <w:pPr>
              <w:pStyle w:val="TableCell0-0115Break"/>
              <w:rPr>
                <w:rStyle w:val="ExampleSource"/>
              </w:rPr>
            </w:pPr>
          </w:p>
        </w:tc>
        <w:tc>
          <w:tcPr>
            <w:tcW w:w="1247" w:type="dxa"/>
            <w:shd w:val="clear" w:color="auto" w:fill="auto"/>
          </w:tcPr>
          <w:p w14:paraId="303815CF" w14:textId="77777777" w:rsidR="00EF5532" w:rsidRPr="005F70FB" w:rsidRDefault="00EF5532" w:rsidP="00A551BF">
            <w:pPr>
              <w:pStyle w:val="TableCell0-0115Break"/>
              <w:rPr>
                <w:rStyle w:val="ChItalBold"/>
              </w:rPr>
            </w:pPr>
            <w:r w:rsidRPr="005F70FB">
              <w:rPr>
                <w:rStyle w:val="ChItalBold"/>
              </w:rPr>
              <w:t>kutu</w:t>
            </w:r>
          </w:p>
        </w:tc>
        <w:tc>
          <w:tcPr>
            <w:tcW w:w="1418" w:type="dxa"/>
            <w:shd w:val="clear" w:color="auto" w:fill="auto"/>
          </w:tcPr>
          <w:p w14:paraId="72A97938" w14:textId="77777777" w:rsidR="00EF5532" w:rsidRPr="005F70FB" w:rsidRDefault="00EF5532" w:rsidP="00A551BF">
            <w:pPr>
              <w:pStyle w:val="TableCell0-0115Break"/>
              <w:rPr>
                <w:rStyle w:val="ChCharisSIL"/>
              </w:rPr>
            </w:pPr>
            <w:r w:rsidRPr="005F70FB">
              <w:rPr>
                <w:rStyle w:val="ChCharisSIL"/>
              </w:rPr>
              <w:t>ˈku.tu</w:t>
            </w:r>
          </w:p>
        </w:tc>
        <w:tc>
          <w:tcPr>
            <w:tcW w:w="1361" w:type="dxa"/>
            <w:shd w:val="clear" w:color="auto" w:fill="auto"/>
          </w:tcPr>
          <w:p w14:paraId="6A9C3D12" w14:textId="77777777" w:rsidR="00EF5532" w:rsidRPr="005F70FB" w:rsidRDefault="00EF5532" w:rsidP="00A551BF">
            <w:pPr>
              <w:pStyle w:val="TableCell0-0115Break"/>
              <w:rPr>
                <w:rStyle w:val="ChSmallCaps"/>
              </w:rPr>
            </w:pPr>
            <w:r w:rsidRPr="005F70FB">
              <w:rPr>
                <w:rStyle w:val="ChSmallCaps"/>
              </w:rPr>
              <w:t>n</w:t>
            </w:r>
          </w:p>
        </w:tc>
        <w:tc>
          <w:tcPr>
            <w:tcW w:w="2438" w:type="dxa"/>
            <w:shd w:val="clear" w:color="auto" w:fill="auto"/>
          </w:tcPr>
          <w:p w14:paraId="06DFD2C1" w14:textId="77777777" w:rsidR="00EF5532" w:rsidRPr="005F70FB" w:rsidRDefault="00EF5532" w:rsidP="00A551BF">
            <w:pPr>
              <w:pStyle w:val="TableCell0-0115Break"/>
            </w:pPr>
            <w:r w:rsidRPr="005F70FB">
              <w:t>louse</w:t>
            </w:r>
          </w:p>
        </w:tc>
      </w:tr>
      <w:tr w:rsidR="00AC23C4" w:rsidRPr="005F70FB" w14:paraId="1CC3C739" w14:textId="77777777" w:rsidTr="00BC00CF">
        <w:tc>
          <w:tcPr>
            <w:tcW w:w="236" w:type="dxa"/>
            <w:shd w:val="clear" w:color="auto" w:fill="auto"/>
          </w:tcPr>
          <w:p w14:paraId="7893B82C" w14:textId="77777777" w:rsidR="002927B6" w:rsidRPr="005F70FB" w:rsidRDefault="002927B6" w:rsidP="00A551BF">
            <w:pPr>
              <w:pStyle w:val="TableCell0-0115Break"/>
              <w:rPr>
                <w:rStyle w:val="ExampleSource"/>
              </w:rPr>
            </w:pPr>
          </w:p>
        </w:tc>
        <w:tc>
          <w:tcPr>
            <w:tcW w:w="1247" w:type="dxa"/>
            <w:shd w:val="clear" w:color="auto" w:fill="auto"/>
          </w:tcPr>
          <w:p w14:paraId="560D5DFA" w14:textId="77777777" w:rsidR="002927B6" w:rsidRPr="005F70FB" w:rsidRDefault="002927B6" w:rsidP="00A551BF">
            <w:pPr>
              <w:pStyle w:val="TableCell0-0115Break"/>
              <w:rPr>
                <w:rStyle w:val="ChItalBold"/>
              </w:rPr>
            </w:pPr>
            <w:r w:rsidRPr="005F70FB">
              <w:rPr>
                <w:rStyle w:val="ChItalBold"/>
              </w:rPr>
              <w:t>kutuk</w:t>
            </w:r>
          </w:p>
        </w:tc>
        <w:tc>
          <w:tcPr>
            <w:tcW w:w="1418" w:type="dxa"/>
            <w:shd w:val="clear" w:color="auto" w:fill="auto"/>
          </w:tcPr>
          <w:p w14:paraId="59DB3289" w14:textId="77777777" w:rsidR="002927B6" w:rsidRPr="005F70FB" w:rsidRDefault="002927B6" w:rsidP="00A551BF">
            <w:pPr>
              <w:pStyle w:val="TableCell0-0115Break"/>
              <w:rPr>
                <w:rStyle w:val="ChCharisSIL"/>
              </w:rPr>
            </w:pPr>
            <w:r w:rsidRPr="005F70FB">
              <w:rPr>
                <w:rStyle w:val="ChCharisSIL"/>
              </w:rPr>
              <w:t>ˈku.tʊk</w:t>
            </w:r>
          </w:p>
        </w:tc>
        <w:tc>
          <w:tcPr>
            <w:tcW w:w="1361" w:type="dxa"/>
            <w:shd w:val="clear" w:color="auto" w:fill="auto"/>
          </w:tcPr>
          <w:p w14:paraId="492E8F21" w14:textId="77777777" w:rsidR="002927B6" w:rsidRPr="005F70FB" w:rsidRDefault="002927B6" w:rsidP="00547BFC">
            <w:pPr>
              <w:pStyle w:val="TableCell0-0115Break"/>
              <w:rPr>
                <w:rStyle w:val="ChSmallCaps"/>
              </w:rPr>
            </w:pPr>
            <w:r w:rsidRPr="005F70FB">
              <w:rPr>
                <w:rStyle w:val="ChSmallCaps"/>
              </w:rPr>
              <w:t>n/v.bi</w:t>
            </w:r>
          </w:p>
        </w:tc>
        <w:tc>
          <w:tcPr>
            <w:tcW w:w="2438" w:type="dxa"/>
            <w:shd w:val="clear" w:color="auto" w:fill="auto"/>
          </w:tcPr>
          <w:p w14:paraId="1A35CB45" w14:textId="77777777" w:rsidR="002927B6" w:rsidRPr="005F70FB" w:rsidRDefault="002927B6" w:rsidP="00A551BF">
            <w:pPr>
              <w:pStyle w:val="TableCell0-0115Break"/>
            </w:pPr>
            <w:r w:rsidRPr="005F70FB">
              <w:t>curse</w:t>
            </w:r>
          </w:p>
        </w:tc>
      </w:tr>
      <w:tr w:rsidR="00AC23C4" w:rsidRPr="005F70FB" w14:paraId="20666209" w14:textId="77777777" w:rsidTr="00BC00CF">
        <w:tc>
          <w:tcPr>
            <w:tcW w:w="236" w:type="dxa"/>
            <w:shd w:val="clear" w:color="auto" w:fill="auto"/>
          </w:tcPr>
          <w:p w14:paraId="1DBE8F2E" w14:textId="77777777" w:rsidR="002927B6" w:rsidRPr="005F70FB" w:rsidRDefault="002927B6" w:rsidP="000F4F82">
            <w:pPr>
              <w:pStyle w:val="TableCell0-2115ptBreak"/>
              <w:rPr>
                <w:rStyle w:val="ExampleSource"/>
              </w:rPr>
            </w:pPr>
          </w:p>
        </w:tc>
        <w:tc>
          <w:tcPr>
            <w:tcW w:w="1247" w:type="dxa"/>
            <w:shd w:val="clear" w:color="auto" w:fill="auto"/>
          </w:tcPr>
          <w:p w14:paraId="32879767" w14:textId="77777777" w:rsidR="002927B6" w:rsidRPr="005F70FB" w:rsidRDefault="002927B6" w:rsidP="000F4F82">
            <w:pPr>
              <w:pStyle w:val="TableCell0-2115ptBreak"/>
              <w:rPr>
                <w:rStyle w:val="ChItalBold"/>
              </w:rPr>
            </w:pPr>
            <w:r w:rsidRPr="005F70FB">
              <w:rPr>
                <w:rStyle w:val="ChItalBold"/>
              </w:rPr>
              <w:t>kwali</w:t>
            </w:r>
          </w:p>
        </w:tc>
        <w:tc>
          <w:tcPr>
            <w:tcW w:w="1418" w:type="dxa"/>
            <w:shd w:val="clear" w:color="auto" w:fill="auto"/>
          </w:tcPr>
          <w:p w14:paraId="16C80D08" w14:textId="77777777" w:rsidR="002927B6" w:rsidRPr="005F70FB" w:rsidRDefault="002927B6" w:rsidP="000F4F82">
            <w:pPr>
              <w:pStyle w:val="TableCell0-2115ptBreak"/>
              <w:rPr>
                <w:rStyle w:val="ChCharisSIL"/>
              </w:rPr>
            </w:pPr>
            <w:r w:rsidRPr="005F70FB">
              <w:rPr>
                <w:rStyle w:val="ChCharisSIL"/>
              </w:rPr>
              <w:t>ˈkwa.li</w:t>
            </w:r>
          </w:p>
        </w:tc>
        <w:tc>
          <w:tcPr>
            <w:tcW w:w="1361" w:type="dxa"/>
            <w:shd w:val="clear" w:color="auto" w:fill="auto"/>
          </w:tcPr>
          <w:p w14:paraId="13A8B1BE" w14:textId="77777777" w:rsidR="002927B6" w:rsidRPr="005F70FB" w:rsidRDefault="002927B6" w:rsidP="000F4F82">
            <w:pPr>
              <w:pStyle w:val="TableCell0-2115ptBreak"/>
              <w:rPr>
                <w:rStyle w:val="ChSmallCaps"/>
              </w:rPr>
            </w:pPr>
            <w:r w:rsidRPr="005F70FB">
              <w:rPr>
                <w:rStyle w:val="ChSmallCaps"/>
              </w:rPr>
              <w:t>n</w:t>
            </w:r>
          </w:p>
        </w:tc>
        <w:tc>
          <w:tcPr>
            <w:tcW w:w="2438" w:type="dxa"/>
            <w:shd w:val="clear" w:color="auto" w:fill="auto"/>
          </w:tcPr>
          <w:p w14:paraId="49B78497" w14:textId="77777777" w:rsidR="002927B6" w:rsidRPr="005F70FB" w:rsidRDefault="002927B6" w:rsidP="000F4F82">
            <w:pPr>
              <w:pStyle w:val="TableCell0-2115ptBreak"/>
            </w:pPr>
            <w:r w:rsidRPr="005F70FB">
              <w:t>frying pan</w:t>
            </w:r>
          </w:p>
        </w:tc>
      </w:tr>
      <w:tr w:rsidR="00AC23C4" w:rsidRPr="005F70FB" w14:paraId="298B9D87" w14:textId="77777777" w:rsidTr="00BC00CF">
        <w:tc>
          <w:tcPr>
            <w:tcW w:w="236" w:type="dxa"/>
            <w:shd w:val="clear" w:color="auto" w:fill="auto"/>
          </w:tcPr>
          <w:p w14:paraId="12CBAA32" w14:textId="77777777" w:rsidR="002927B6" w:rsidRPr="005F70FB" w:rsidRDefault="002927B6" w:rsidP="000F4F82">
            <w:pPr>
              <w:pStyle w:val="TableCell5-2"/>
              <w:rPr>
                <w:rStyle w:val="ExampleSource"/>
              </w:rPr>
            </w:pPr>
          </w:p>
        </w:tc>
        <w:tc>
          <w:tcPr>
            <w:tcW w:w="1247" w:type="dxa"/>
            <w:shd w:val="clear" w:color="auto" w:fill="auto"/>
          </w:tcPr>
          <w:p w14:paraId="2A4CF91C" w14:textId="77777777" w:rsidR="002927B6" w:rsidRPr="005F70FB" w:rsidRDefault="002927B6" w:rsidP="000F4F82">
            <w:pPr>
              <w:pStyle w:val="TableCell2-2"/>
              <w:rPr>
                <w:rStyle w:val="ChBold"/>
              </w:rPr>
            </w:pPr>
            <w:r w:rsidRPr="005F70FB">
              <w:rPr>
                <w:rStyle w:val="ChBold"/>
              </w:rPr>
              <w:t>L</w:t>
            </w:r>
          </w:p>
        </w:tc>
        <w:tc>
          <w:tcPr>
            <w:tcW w:w="1418" w:type="dxa"/>
            <w:shd w:val="clear" w:color="auto" w:fill="auto"/>
          </w:tcPr>
          <w:p w14:paraId="65FD82CF" w14:textId="77777777" w:rsidR="002927B6" w:rsidRPr="005F70FB" w:rsidRDefault="002927B6" w:rsidP="000F4F82">
            <w:pPr>
              <w:pStyle w:val="TableCell2-2"/>
            </w:pPr>
          </w:p>
        </w:tc>
        <w:tc>
          <w:tcPr>
            <w:tcW w:w="1361" w:type="dxa"/>
            <w:shd w:val="clear" w:color="auto" w:fill="auto"/>
          </w:tcPr>
          <w:p w14:paraId="49901EA8" w14:textId="77777777" w:rsidR="002927B6" w:rsidRPr="005F70FB" w:rsidRDefault="002927B6" w:rsidP="000F4F82">
            <w:pPr>
              <w:pStyle w:val="TableCell2-2"/>
            </w:pPr>
          </w:p>
        </w:tc>
        <w:tc>
          <w:tcPr>
            <w:tcW w:w="2438" w:type="dxa"/>
            <w:shd w:val="clear" w:color="auto" w:fill="auto"/>
          </w:tcPr>
          <w:p w14:paraId="38F4FC9B" w14:textId="77777777" w:rsidR="002927B6" w:rsidRPr="005F70FB" w:rsidRDefault="002927B6" w:rsidP="000F4F82">
            <w:pPr>
              <w:pStyle w:val="TableCell2-2"/>
            </w:pPr>
          </w:p>
        </w:tc>
      </w:tr>
      <w:tr w:rsidR="00AC23C4" w:rsidRPr="005F70FB" w14:paraId="5B14E708" w14:textId="77777777" w:rsidTr="00BC00CF">
        <w:tc>
          <w:tcPr>
            <w:tcW w:w="236" w:type="dxa"/>
            <w:shd w:val="clear" w:color="auto" w:fill="auto"/>
          </w:tcPr>
          <w:p w14:paraId="6C270800" w14:textId="77777777" w:rsidR="002927B6" w:rsidRPr="005F70FB" w:rsidRDefault="002927B6" w:rsidP="00A551BF">
            <w:pPr>
              <w:pStyle w:val="TableCell0-0115Break"/>
              <w:rPr>
                <w:rStyle w:val="ExampleSource"/>
              </w:rPr>
            </w:pPr>
          </w:p>
        </w:tc>
        <w:tc>
          <w:tcPr>
            <w:tcW w:w="1247" w:type="dxa"/>
            <w:shd w:val="clear" w:color="auto" w:fill="auto"/>
          </w:tcPr>
          <w:p w14:paraId="306ADE8A" w14:textId="77777777" w:rsidR="002927B6" w:rsidRPr="005F70FB" w:rsidRDefault="002927B6" w:rsidP="00A551BF">
            <w:pPr>
              <w:pStyle w:val="TableCell0-0115Break"/>
              <w:rPr>
                <w:rStyle w:val="ChItalBold"/>
              </w:rPr>
            </w:pPr>
            <w:r w:rsidRPr="005F70FB">
              <w:rPr>
                <w:rStyle w:val="ChItalBold"/>
              </w:rPr>
              <w:t>lada</w:t>
            </w:r>
          </w:p>
        </w:tc>
        <w:tc>
          <w:tcPr>
            <w:tcW w:w="1418" w:type="dxa"/>
            <w:shd w:val="clear" w:color="auto" w:fill="auto"/>
          </w:tcPr>
          <w:p w14:paraId="0EE81566" w14:textId="77777777" w:rsidR="002927B6" w:rsidRPr="005F70FB" w:rsidRDefault="002927B6" w:rsidP="00A551BF">
            <w:pPr>
              <w:pStyle w:val="TableCell0-0115Break"/>
              <w:rPr>
                <w:rStyle w:val="ChCharisSIL"/>
              </w:rPr>
            </w:pPr>
            <w:r w:rsidRPr="005F70FB">
              <w:rPr>
                <w:rStyle w:val="ChCharisSIL"/>
              </w:rPr>
              <w:t>ˈla.da</w:t>
            </w:r>
          </w:p>
        </w:tc>
        <w:tc>
          <w:tcPr>
            <w:tcW w:w="1361" w:type="dxa"/>
            <w:shd w:val="clear" w:color="auto" w:fill="auto"/>
          </w:tcPr>
          <w:p w14:paraId="7889A58B"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3A0CE3D" w14:textId="77777777" w:rsidR="002927B6" w:rsidRPr="005F70FB" w:rsidRDefault="002927B6" w:rsidP="00A551BF">
            <w:pPr>
              <w:pStyle w:val="TableCell0-0115Break"/>
            </w:pPr>
            <w:r w:rsidRPr="005F70FB">
              <w:t>pepper</w:t>
            </w:r>
          </w:p>
        </w:tc>
      </w:tr>
      <w:tr w:rsidR="00AC23C4" w:rsidRPr="005F70FB" w14:paraId="3FB2637A" w14:textId="77777777" w:rsidTr="00BC00CF">
        <w:tc>
          <w:tcPr>
            <w:tcW w:w="236" w:type="dxa"/>
            <w:shd w:val="clear" w:color="auto" w:fill="auto"/>
          </w:tcPr>
          <w:p w14:paraId="4BEFF4D3" w14:textId="77777777" w:rsidR="002927B6" w:rsidRPr="005F70FB" w:rsidRDefault="002927B6" w:rsidP="00A551BF">
            <w:pPr>
              <w:pStyle w:val="TableCell0-0115Break"/>
              <w:rPr>
                <w:rStyle w:val="ExampleSource"/>
              </w:rPr>
            </w:pPr>
          </w:p>
        </w:tc>
        <w:tc>
          <w:tcPr>
            <w:tcW w:w="1247" w:type="dxa"/>
            <w:shd w:val="clear" w:color="auto" w:fill="auto"/>
          </w:tcPr>
          <w:p w14:paraId="4F90111A" w14:textId="77777777" w:rsidR="002927B6" w:rsidRPr="005F70FB" w:rsidRDefault="002927B6" w:rsidP="00A551BF">
            <w:pPr>
              <w:pStyle w:val="TableCell0-0115Break"/>
              <w:rPr>
                <w:rStyle w:val="ChItalBold"/>
              </w:rPr>
            </w:pPr>
            <w:r w:rsidRPr="005F70FB">
              <w:rPr>
                <w:rStyle w:val="ChItalBold"/>
              </w:rPr>
              <w:t>ladang</w:t>
            </w:r>
          </w:p>
        </w:tc>
        <w:tc>
          <w:tcPr>
            <w:tcW w:w="1418" w:type="dxa"/>
            <w:shd w:val="clear" w:color="auto" w:fill="auto"/>
          </w:tcPr>
          <w:p w14:paraId="64ECF31A" w14:textId="77777777" w:rsidR="002927B6" w:rsidRPr="005F70FB" w:rsidRDefault="002927B6" w:rsidP="00A551BF">
            <w:pPr>
              <w:pStyle w:val="TableCell0-0115Break"/>
              <w:rPr>
                <w:rStyle w:val="ChCharisSIL"/>
              </w:rPr>
            </w:pPr>
            <w:r w:rsidRPr="005F70FB">
              <w:rPr>
                <w:rStyle w:val="ChCharisSIL"/>
              </w:rPr>
              <w:t>ˈla.dɐŋ</w:t>
            </w:r>
          </w:p>
        </w:tc>
        <w:tc>
          <w:tcPr>
            <w:tcW w:w="1361" w:type="dxa"/>
            <w:shd w:val="clear" w:color="auto" w:fill="auto"/>
          </w:tcPr>
          <w:p w14:paraId="7137126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8CA9B3D" w14:textId="77777777" w:rsidR="002927B6" w:rsidRPr="005F70FB" w:rsidRDefault="002927B6" w:rsidP="00A551BF">
            <w:pPr>
              <w:pStyle w:val="TableCell0-0115Break"/>
            </w:pPr>
            <w:r w:rsidRPr="005F70FB">
              <w:t>field</w:t>
            </w:r>
          </w:p>
        </w:tc>
      </w:tr>
      <w:tr w:rsidR="00AC23C4" w:rsidRPr="005F70FB" w14:paraId="001DBB96" w14:textId="77777777" w:rsidTr="00BC00CF">
        <w:tc>
          <w:tcPr>
            <w:tcW w:w="236" w:type="dxa"/>
            <w:shd w:val="clear" w:color="auto" w:fill="auto"/>
          </w:tcPr>
          <w:p w14:paraId="399F23E0" w14:textId="77777777" w:rsidR="002927B6" w:rsidRPr="005F70FB" w:rsidRDefault="002927B6" w:rsidP="00A551BF">
            <w:pPr>
              <w:pStyle w:val="TableCell0-0115Break"/>
              <w:rPr>
                <w:rStyle w:val="ExampleSource"/>
              </w:rPr>
            </w:pPr>
          </w:p>
        </w:tc>
        <w:tc>
          <w:tcPr>
            <w:tcW w:w="1247" w:type="dxa"/>
            <w:shd w:val="clear" w:color="auto" w:fill="auto"/>
          </w:tcPr>
          <w:p w14:paraId="29301913" w14:textId="77777777" w:rsidR="002927B6" w:rsidRPr="005F70FB" w:rsidRDefault="002927B6" w:rsidP="00A551BF">
            <w:pPr>
              <w:pStyle w:val="TableCell0-0115Break"/>
              <w:rPr>
                <w:rStyle w:val="ChItalBold"/>
              </w:rPr>
            </w:pPr>
            <w:r w:rsidRPr="005F70FB">
              <w:rPr>
                <w:rStyle w:val="ChItalBold"/>
              </w:rPr>
              <w:t>lagi</w:t>
            </w:r>
          </w:p>
        </w:tc>
        <w:tc>
          <w:tcPr>
            <w:tcW w:w="1418" w:type="dxa"/>
            <w:shd w:val="clear" w:color="auto" w:fill="auto"/>
          </w:tcPr>
          <w:p w14:paraId="353EB96E" w14:textId="77777777" w:rsidR="002927B6" w:rsidRPr="005F70FB" w:rsidRDefault="002927B6" w:rsidP="00A551BF">
            <w:pPr>
              <w:pStyle w:val="TableCell0-0115Break"/>
              <w:rPr>
                <w:rStyle w:val="ChCharisSIL"/>
              </w:rPr>
            </w:pPr>
            <w:r w:rsidRPr="005F70FB">
              <w:rPr>
                <w:rStyle w:val="ChCharisSIL"/>
              </w:rPr>
              <w:t>ˈla.gi</w:t>
            </w:r>
          </w:p>
        </w:tc>
        <w:tc>
          <w:tcPr>
            <w:tcW w:w="1361" w:type="dxa"/>
            <w:shd w:val="clear" w:color="auto" w:fill="auto"/>
          </w:tcPr>
          <w:p w14:paraId="425C8E66"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73CFA5EF" w14:textId="77777777" w:rsidR="002927B6" w:rsidRPr="005F70FB" w:rsidRDefault="002927B6" w:rsidP="00A551BF">
            <w:pPr>
              <w:pStyle w:val="TableCell0-0115Break"/>
            </w:pPr>
            <w:r w:rsidRPr="005F70FB">
              <w:t>also, again</w:t>
            </w:r>
          </w:p>
        </w:tc>
      </w:tr>
      <w:tr w:rsidR="00AC23C4" w:rsidRPr="005F70FB" w14:paraId="216C0DE8" w14:textId="77777777" w:rsidTr="00BC00CF">
        <w:tc>
          <w:tcPr>
            <w:tcW w:w="236" w:type="dxa"/>
            <w:shd w:val="clear" w:color="auto" w:fill="auto"/>
          </w:tcPr>
          <w:p w14:paraId="0FB2236A" w14:textId="77777777" w:rsidR="002927B6" w:rsidRPr="005F70FB" w:rsidRDefault="002927B6" w:rsidP="00A551BF">
            <w:pPr>
              <w:pStyle w:val="TableCell0-0115Break"/>
              <w:rPr>
                <w:rStyle w:val="ExampleSource"/>
              </w:rPr>
            </w:pPr>
          </w:p>
        </w:tc>
        <w:tc>
          <w:tcPr>
            <w:tcW w:w="1247" w:type="dxa"/>
            <w:shd w:val="clear" w:color="auto" w:fill="auto"/>
          </w:tcPr>
          <w:p w14:paraId="40055CA5" w14:textId="77777777" w:rsidR="002927B6" w:rsidRPr="005F70FB" w:rsidRDefault="002927B6" w:rsidP="00A551BF">
            <w:pPr>
              <w:pStyle w:val="TableCell0-0115Break"/>
              <w:rPr>
                <w:rStyle w:val="ChItalBold"/>
              </w:rPr>
            </w:pPr>
            <w:r w:rsidRPr="005F70FB">
              <w:rPr>
                <w:rStyle w:val="ChItalBold"/>
              </w:rPr>
              <w:t>lagu</w:t>
            </w:r>
          </w:p>
        </w:tc>
        <w:tc>
          <w:tcPr>
            <w:tcW w:w="1418" w:type="dxa"/>
            <w:shd w:val="clear" w:color="auto" w:fill="auto"/>
          </w:tcPr>
          <w:p w14:paraId="28C0048F" w14:textId="77777777" w:rsidR="002927B6" w:rsidRPr="005F70FB" w:rsidRDefault="002927B6" w:rsidP="00A551BF">
            <w:pPr>
              <w:pStyle w:val="TableCell0-0115Break"/>
              <w:rPr>
                <w:rStyle w:val="ChCharisSIL"/>
              </w:rPr>
            </w:pPr>
            <w:r w:rsidRPr="005F70FB">
              <w:rPr>
                <w:rStyle w:val="ChCharisSIL"/>
              </w:rPr>
              <w:t>ˈla.gu</w:t>
            </w:r>
          </w:p>
        </w:tc>
        <w:tc>
          <w:tcPr>
            <w:tcW w:w="1361" w:type="dxa"/>
            <w:shd w:val="clear" w:color="auto" w:fill="auto"/>
          </w:tcPr>
          <w:p w14:paraId="697BAD1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8AC9F67" w14:textId="77777777" w:rsidR="002927B6" w:rsidRPr="005F70FB" w:rsidRDefault="002927B6" w:rsidP="00A551BF">
            <w:pPr>
              <w:pStyle w:val="TableCell0-0115Break"/>
            </w:pPr>
            <w:r w:rsidRPr="005F70FB">
              <w:t>song</w:t>
            </w:r>
          </w:p>
        </w:tc>
      </w:tr>
      <w:tr w:rsidR="00AC23C4" w:rsidRPr="005F70FB" w14:paraId="43685E17" w14:textId="77777777" w:rsidTr="00BC00CF">
        <w:tc>
          <w:tcPr>
            <w:tcW w:w="236" w:type="dxa"/>
            <w:shd w:val="clear" w:color="auto" w:fill="auto"/>
          </w:tcPr>
          <w:p w14:paraId="495E4ECE" w14:textId="77777777" w:rsidR="002927B6" w:rsidRPr="005F70FB" w:rsidRDefault="002927B6" w:rsidP="00A551BF">
            <w:pPr>
              <w:pStyle w:val="TableCell0-0115Break"/>
              <w:rPr>
                <w:rStyle w:val="ExampleSource"/>
              </w:rPr>
            </w:pPr>
          </w:p>
        </w:tc>
        <w:tc>
          <w:tcPr>
            <w:tcW w:w="1247" w:type="dxa"/>
            <w:shd w:val="clear" w:color="auto" w:fill="auto"/>
          </w:tcPr>
          <w:p w14:paraId="4202004A" w14:textId="77777777" w:rsidR="002927B6" w:rsidRPr="005F70FB" w:rsidRDefault="002927B6" w:rsidP="00A551BF">
            <w:pPr>
              <w:pStyle w:val="TableCell0-0115Break"/>
              <w:rPr>
                <w:rStyle w:val="ChItalBold"/>
              </w:rPr>
            </w:pPr>
            <w:r w:rsidRPr="005F70FB">
              <w:rPr>
                <w:rStyle w:val="ChItalBold"/>
              </w:rPr>
              <w:t>laing</w:t>
            </w:r>
          </w:p>
        </w:tc>
        <w:tc>
          <w:tcPr>
            <w:tcW w:w="1418" w:type="dxa"/>
            <w:shd w:val="clear" w:color="auto" w:fill="auto"/>
          </w:tcPr>
          <w:p w14:paraId="61D1ED59" w14:textId="77777777" w:rsidR="002927B6" w:rsidRPr="005F70FB" w:rsidRDefault="002927B6" w:rsidP="00A551BF">
            <w:pPr>
              <w:pStyle w:val="TableCell0-0115Break"/>
              <w:rPr>
                <w:rStyle w:val="ChCharisSIL"/>
              </w:rPr>
            </w:pPr>
            <w:r w:rsidRPr="005F70FB">
              <w:rPr>
                <w:rStyle w:val="ChCharisSIL"/>
              </w:rPr>
              <w:t>ˈla.ɪn</w:t>
            </w:r>
          </w:p>
        </w:tc>
        <w:tc>
          <w:tcPr>
            <w:tcW w:w="1361" w:type="dxa"/>
            <w:shd w:val="clear" w:color="auto" w:fill="auto"/>
          </w:tcPr>
          <w:p w14:paraId="4D8B60B3"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709860B" w14:textId="77777777" w:rsidR="002927B6" w:rsidRPr="005F70FB" w:rsidRDefault="002927B6" w:rsidP="00A551BF">
            <w:pPr>
              <w:pStyle w:val="TableCell0-0115Break"/>
            </w:pPr>
            <w:r w:rsidRPr="005F70FB">
              <w:t>be different</w:t>
            </w:r>
          </w:p>
        </w:tc>
      </w:tr>
      <w:tr w:rsidR="00AC23C4" w:rsidRPr="005F70FB" w14:paraId="154B726A" w14:textId="77777777" w:rsidTr="00BC00CF">
        <w:tc>
          <w:tcPr>
            <w:tcW w:w="236" w:type="dxa"/>
            <w:shd w:val="clear" w:color="auto" w:fill="auto"/>
          </w:tcPr>
          <w:p w14:paraId="15EE6935" w14:textId="77777777" w:rsidR="002927B6" w:rsidRPr="005F70FB" w:rsidRDefault="002927B6" w:rsidP="00A551BF">
            <w:pPr>
              <w:pStyle w:val="TableCell0-0115Break"/>
              <w:rPr>
                <w:rStyle w:val="ExampleSource"/>
              </w:rPr>
            </w:pPr>
          </w:p>
        </w:tc>
        <w:tc>
          <w:tcPr>
            <w:tcW w:w="1247" w:type="dxa"/>
            <w:shd w:val="clear" w:color="auto" w:fill="auto"/>
          </w:tcPr>
          <w:p w14:paraId="7646C95A" w14:textId="77777777" w:rsidR="002927B6" w:rsidRPr="005F70FB" w:rsidRDefault="002927B6" w:rsidP="00A551BF">
            <w:pPr>
              <w:pStyle w:val="TableCell0-0115Break"/>
              <w:rPr>
                <w:rStyle w:val="ChItalBold"/>
              </w:rPr>
            </w:pPr>
            <w:r w:rsidRPr="005F70FB">
              <w:rPr>
                <w:rStyle w:val="ChItalBold"/>
              </w:rPr>
              <w:t>laju</w:t>
            </w:r>
          </w:p>
        </w:tc>
        <w:tc>
          <w:tcPr>
            <w:tcW w:w="1418" w:type="dxa"/>
            <w:shd w:val="clear" w:color="auto" w:fill="auto"/>
          </w:tcPr>
          <w:p w14:paraId="14A77D41" w14:textId="77777777" w:rsidR="002927B6" w:rsidRPr="005F70FB" w:rsidRDefault="002927B6" w:rsidP="00A551BF">
            <w:pPr>
              <w:pStyle w:val="TableCell0-0115Break"/>
              <w:rPr>
                <w:rStyle w:val="ChCharisSIL"/>
              </w:rPr>
            </w:pPr>
            <w:r w:rsidRPr="005F70FB">
              <w:rPr>
                <w:rStyle w:val="ChCharisSIL"/>
              </w:rPr>
              <w:t>ˈla.dʒu</w:t>
            </w:r>
          </w:p>
        </w:tc>
        <w:tc>
          <w:tcPr>
            <w:tcW w:w="1361" w:type="dxa"/>
            <w:shd w:val="clear" w:color="auto" w:fill="auto"/>
          </w:tcPr>
          <w:p w14:paraId="787CEE5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BCF931B" w14:textId="77777777" w:rsidR="002927B6" w:rsidRPr="005F70FB" w:rsidRDefault="002927B6" w:rsidP="00A551BF">
            <w:pPr>
              <w:pStyle w:val="TableCell0-0115Break"/>
            </w:pPr>
            <w:r w:rsidRPr="005F70FB">
              <w:t>be quick</w:t>
            </w:r>
          </w:p>
        </w:tc>
      </w:tr>
      <w:tr w:rsidR="00AC23C4" w:rsidRPr="005F70FB" w14:paraId="21F2F536" w14:textId="77777777" w:rsidTr="00BC00CF">
        <w:tc>
          <w:tcPr>
            <w:tcW w:w="236" w:type="dxa"/>
            <w:shd w:val="clear" w:color="auto" w:fill="auto"/>
          </w:tcPr>
          <w:p w14:paraId="0A710CE0" w14:textId="77777777" w:rsidR="002927B6" w:rsidRPr="005F70FB" w:rsidRDefault="002927B6" w:rsidP="00A551BF">
            <w:pPr>
              <w:pStyle w:val="TableCell0-0115Break"/>
              <w:rPr>
                <w:rStyle w:val="ExampleSource"/>
              </w:rPr>
            </w:pPr>
          </w:p>
        </w:tc>
        <w:tc>
          <w:tcPr>
            <w:tcW w:w="1247" w:type="dxa"/>
            <w:shd w:val="clear" w:color="auto" w:fill="auto"/>
          </w:tcPr>
          <w:p w14:paraId="2E07A1FA" w14:textId="77777777" w:rsidR="002927B6" w:rsidRPr="005F70FB" w:rsidRDefault="002927B6" w:rsidP="00A551BF">
            <w:pPr>
              <w:pStyle w:val="TableCell0-0115Break"/>
              <w:rPr>
                <w:rStyle w:val="ChItalBold"/>
              </w:rPr>
            </w:pPr>
            <w:r w:rsidRPr="005F70FB">
              <w:rPr>
                <w:rStyle w:val="ChItalBold"/>
              </w:rPr>
              <w:t>laki</w:t>
            </w:r>
          </w:p>
        </w:tc>
        <w:tc>
          <w:tcPr>
            <w:tcW w:w="1418" w:type="dxa"/>
            <w:shd w:val="clear" w:color="auto" w:fill="auto"/>
          </w:tcPr>
          <w:p w14:paraId="75DDBAED" w14:textId="77777777" w:rsidR="002927B6" w:rsidRPr="005F70FB" w:rsidRDefault="002927B6" w:rsidP="00A551BF">
            <w:pPr>
              <w:pStyle w:val="TableCell0-0115Break"/>
              <w:rPr>
                <w:rStyle w:val="ChCharisSIL"/>
              </w:rPr>
            </w:pPr>
            <w:r w:rsidRPr="005F70FB">
              <w:rPr>
                <w:rStyle w:val="ChCharisSIL"/>
              </w:rPr>
              <w:t>ˈla.ki</w:t>
            </w:r>
          </w:p>
        </w:tc>
        <w:tc>
          <w:tcPr>
            <w:tcW w:w="1361" w:type="dxa"/>
            <w:shd w:val="clear" w:color="auto" w:fill="auto"/>
          </w:tcPr>
          <w:p w14:paraId="5658FE66"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F2462E7" w14:textId="77777777" w:rsidR="002927B6" w:rsidRPr="005F70FB" w:rsidRDefault="002927B6" w:rsidP="00A551BF">
            <w:pPr>
              <w:pStyle w:val="TableCell0-0115Break"/>
            </w:pPr>
            <w:r w:rsidRPr="005F70FB">
              <w:t>husband</w:t>
            </w:r>
          </w:p>
        </w:tc>
      </w:tr>
      <w:tr w:rsidR="00C42611" w:rsidRPr="005F70FB" w14:paraId="3529356C" w14:textId="77777777" w:rsidTr="00BC00CF">
        <w:tc>
          <w:tcPr>
            <w:tcW w:w="236" w:type="dxa"/>
            <w:shd w:val="clear" w:color="auto" w:fill="auto"/>
          </w:tcPr>
          <w:p w14:paraId="710B7445" w14:textId="77777777" w:rsidR="00C42611" w:rsidRPr="005F70FB" w:rsidRDefault="00C42611" w:rsidP="00A551BF">
            <w:pPr>
              <w:pStyle w:val="TableCell0-0115Break"/>
              <w:rPr>
                <w:rStyle w:val="ExampleSource"/>
              </w:rPr>
            </w:pPr>
          </w:p>
        </w:tc>
        <w:tc>
          <w:tcPr>
            <w:tcW w:w="1247" w:type="dxa"/>
            <w:shd w:val="clear" w:color="auto" w:fill="auto"/>
          </w:tcPr>
          <w:p w14:paraId="5F785BDF" w14:textId="08F33E17" w:rsidR="00C42611" w:rsidRPr="005F70FB" w:rsidRDefault="00C42611" w:rsidP="00A551BF">
            <w:pPr>
              <w:pStyle w:val="TableCell0-0115Break"/>
              <w:rPr>
                <w:rStyle w:val="ChItalBold"/>
              </w:rPr>
            </w:pPr>
            <w:r>
              <w:rPr>
                <w:rStyle w:val="ChItalBold"/>
              </w:rPr>
              <w:t>laki~laki</w:t>
            </w:r>
          </w:p>
        </w:tc>
        <w:tc>
          <w:tcPr>
            <w:tcW w:w="1418" w:type="dxa"/>
            <w:shd w:val="clear" w:color="auto" w:fill="auto"/>
          </w:tcPr>
          <w:p w14:paraId="27696DED" w14:textId="7B7B5102" w:rsidR="00C42611" w:rsidRPr="005F70FB" w:rsidRDefault="00C42611" w:rsidP="00A551BF">
            <w:pPr>
              <w:pStyle w:val="TableCell0-0115Break"/>
              <w:rPr>
                <w:rStyle w:val="ChCharisSIL"/>
              </w:rPr>
            </w:pPr>
            <w:r w:rsidRPr="005F70FB">
              <w:rPr>
                <w:rStyle w:val="ChCharisSIL"/>
              </w:rPr>
              <w:t>ˌla.kiˈla.ki</w:t>
            </w:r>
          </w:p>
        </w:tc>
        <w:tc>
          <w:tcPr>
            <w:tcW w:w="1361" w:type="dxa"/>
            <w:shd w:val="clear" w:color="auto" w:fill="auto"/>
          </w:tcPr>
          <w:p w14:paraId="12AAF6DD" w14:textId="76A1A143" w:rsidR="00C42611" w:rsidRPr="005F70FB" w:rsidRDefault="00C42611" w:rsidP="00A551BF">
            <w:pPr>
              <w:pStyle w:val="TableCell0-0115Break"/>
              <w:rPr>
                <w:rStyle w:val="ChSmallCaps"/>
              </w:rPr>
            </w:pPr>
            <w:r>
              <w:rPr>
                <w:rStyle w:val="ChSmallCaps"/>
              </w:rPr>
              <w:t>n</w:t>
            </w:r>
          </w:p>
        </w:tc>
        <w:tc>
          <w:tcPr>
            <w:tcW w:w="2438" w:type="dxa"/>
            <w:shd w:val="clear" w:color="auto" w:fill="auto"/>
          </w:tcPr>
          <w:p w14:paraId="43CD46FD" w14:textId="31B48E49" w:rsidR="00C42611" w:rsidRPr="005F70FB" w:rsidRDefault="00C42611" w:rsidP="00A551BF">
            <w:pPr>
              <w:pStyle w:val="TableCell0-0115Break"/>
            </w:pPr>
            <w:r>
              <w:t>man</w:t>
            </w:r>
          </w:p>
        </w:tc>
      </w:tr>
      <w:tr w:rsidR="00AC23C4" w:rsidRPr="005F70FB" w14:paraId="06FAB29E" w14:textId="77777777" w:rsidTr="00BC00CF">
        <w:tc>
          <w:tcPr>
            <w:tcW w:w="236" w:type="dxa"/>
            <w:shd w:val="clear" w:color="auto" w:fill="auto"/>
          </w:tcPr>
          <w:p w14:paraId="00B5E26D" w14:textId="77777777" w:rsidR="002927B6" w:rsidRPr="005F70FB" w:rsidRDefault="002927B6" w:rsidP="00A551BF">
            <w:pPr>
              <w:pStyle w:val="TableCell0-0115Break"/>
              <w:rPr>
                <w:rStyle w:val="ExampleSource"/>
              </w:rPr>
            </w:pPr>
          </w:p>
        </w:tc>
        <w:tc>
          <w:tcPr>
            <w:tcW w:w="1247" w:type="dxa"/>
            <w:shd w:val="clear" w:color="auto" w:fill="auto"/>
          </w:tcPr>
          <w:p w14:paraId="5CBC1FDA" w14:textId="77777777" w:rsidR="002927B6" w:rsidRPr="005F70FB" w:rsidRDefault="002927B6" w:rsidP="00A551BF">
            <w:pPr>
              <w:pStyle w:val="TableCell0-0115Break"/>
              <w:rPr>
                <w:rStyle w:val="ChItalBold"/>
              </w:rPr>
            </w:pPr>
            <w:r w:rsidRPr="005F70FB">
              <w:rPr>
                <w:rStyle w:val="ChItalBold"/>
              </w:rPr>
              <w:t>lalapang</w:t>
            </w:r>
          </w:p>
        </w:tc>
        <w:tc>
          <w:tcPr>
            <w:tcW w:w="1418" w:type="dxa"/>
            <w:shd w:val="clear" w:color="auto" w:fill="auto"/>
          </w:tcPr>
          <w:p w14:paraId="381EC723" w14:textId="77777777" w:rsidR="002927B6" w:rsidRPr="005F70FB" w:rsidRDefault="002927B6" w:rsidP="00A551BF">
            <w:pPr>
              <w:pStyle w:val="TableCell0-0115Break"/>
              <w:rPr>
                <w:rStyle w:val="ChCharisSIL"/>
              </w:rPr>
            </w:pPr>
            <w:r w:rsidRPr="005F70FB">
              <w:rPr>
                <w:rStyle w:val="ChCharisSIL"/>
              </w:rPr>
              <w:t>la.ˈla.pɐn</w:t>
            </w:r>
          </w:p>
        </w:tc>
        <w:tc>
          <w:tcPr>
            <w:tcW w:w="1361" w:type="dxa"/>
            <w:shd w:val="clear" w:color="auto" w:fill="auto"/>
          </w:tcPr>
          <w:p w14:paraId="0FCA5FF6"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1D01677" w14:textId="77777777" w:rsidR="002927B6" w:rsidRPr="005F70FB" w:rsidRDefault="002927B6" w:rsidP="00A551BF">
            <w:pPr>
              <w:pStyle w:val="TableCell0-0115Break"/>
            </w:pPr>
            <w:r w:rsidRPr="005F70FB">
              <w:t>k. o. vegetable dish</w:t>
            </w:r>
          </w:p>
        </w:tc>
      </w:tr>
      <w:tr w:rsidR="00AC23C4" w:rsidRPr="005F70FB" w14:paraId="5D461A6F" w14:textId="77777777" w:rsidTr="00BC00CF">
        <w:tc>
          <w:tcPr>
            <w:tcW w:w="236" w:type="dxa"/>
            <w:shd w:val="clear" w:color="auto" w:fill="auto"/>
          </w:tcPr>
          <w:p w14:paraId="5AA313A4" w14:textId="77777777" w:rsidR="002927B6" w:rsidRPr="005F70FB" w:rsidRDefault="002927B6" w:rsidP="00A551BF">
            <w:pPr>
              <w:pStyle w:val="TableCell0-0115Break"/>
              <w:rPr>
                <w:rStyle w:val="ExampleSource"/>
              </w:rPr>
            </w:pPr>
          </w:p>
        </w:tc>
        <w:tc>
          <w:tcPr>
            <w:tcW w:w="1247" w:type="dxa"/>
            <w:shd w:val="clear" w:color="auto" w:fill="auto"/>
          </w:tcPr>
          <w:p w14:paraId="3D3555EB" w14:textId="77777777" w:rsidR="002927B6" w:rsidRPr="005F70FB" w:rsidRDefault="002927B6" w:rsidP="00A551BF">
            <w:pPr>
              <w:pStyle w:val="TableCell0-0115Break"/>
              <w:rPr>
                <w:rStyle w:val="ChItalBold"/>
              </w:rPr>
            </w:pPr>
            <w:r w:rsidRPr="005F70FB">
              <w:rPr>
                <w:rStyle w:val="ChItalBold"/>
              </w:rPr>
              <w:t>lalat</w:t>
            </w:r>
          </w:p>
        </w:tc>
        <w:tc>
          <w:tcPr>
            <w:tcW w:w="1418" w:type="dxa"/>
            <w:shd w:val="clear" w:color="auto" w:fill="auto"/>
          </w:tcPr>
          <w:p w14:paraId="422DDBF5" w14:textId="77777777" w:rsidR="002927B6" w:rsidRPr="005F70FB" w:rsidRDefault="002927B6" w:rsidP="00A551BF">
            <w:pPr>
              <w:pStyle w:val="TableCell0-0115Break"/>
              <w:rPr>
                <w:rStyle w:val="ChCharisSIL"/>
              </w:rPr>
            </w:pPr>
            <w:r w:rsidRPr="005F70FB">
              <w:rPr>
                <w:rStyle w:val="ChCharisSIL"/>
              </w:rPr>
              <w:t>ˈla.lɐt</w:t>
            </w:r>
          </w:p>
        </w:tc>
        <w:tc>
          <w:tcPr>
            <w:tcW w:w="1361" w:type="dxa"/>
            <w:shd w:val="clear" w:color="auto" w:fill="auto"/>
          </w:tcPr>
          <w:p w14:paraId="745C19B2"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C52BDC0" w14:textId="77777777" w:rsidR="002927B6" w:rsidRPr="005F70FB" w:rsidRDefault="002927B6" w:rsidP="00A551BF">
            <w:pPr>
              <w:pStyle w:val="TableCell0-0115Break"/>
            </w:pPr>
            <w:r w:rsidRPr="005F70FB">
              <w:t>fly</w:t>
            </w:r>
          </w:p>
        </w:tc>
      </w:tr>
      <w:tr w:rsidR="00AC23C4" w:rsidRPr="005F70FB" w14:paraId="432F6FD9" w14:textId="77777777" w:rsidTr="00BC00CF">
        <w:tc>
          <w:tcPr>
            <w:tcW w:w="236" w:type="dxa"/>
            <w:shd w:val="clear" w:color="auto" w:fill="auto"/>
          </w:tcPr>
          <w:p w14:paraId="6570EA31" w14:textId="77777777" w:rsidR="002927B6" w:rsidRPr="005F70FB" w:rsidRDefault="002927B6" w:rsidP="00A551BF">
            <w:pPr>
              <w:pStyle w:val="TableCell0-0115Break"/>
              <w:rPr>
                <w:rStyle w:val="ExampleSource"/>
              </w:rPr>
            </w:pPr>
          </w:p>
        </w:tc>
        <w:tc>
          <w:tcPr>
            <w:tcW w:w="1247" w:type="dxa"/>
            <w:shd w:val="clear" w:color="auto" w:fill="auto"/>
          </w:tcPr>
          <w:p w14:paraId="37D539C9" w14:textId="77777777" w:rsidR="002927B6" w:rsidRPr="005F70FB" w:rsidRDefault="002927B6" w:rsidP="00A551BF">
            <w:pPr>
              <w:pStyle w:val="TableCell0-0115Break"/>
              <w:rPr>
                <w:rStyle w:val="ChItalBold"/>
              </w:rPr>
            </w:pPr>
            <w:r w:rsidRPr="005F70FB">
              <w:rPr>
                <w:rStyle w:val="ChItalBold"/>
              </w:rPr>
              <w:t>laley</w:t>
            </w:r>
          </w:p>
        </w:tc>
        <w:tc>
          <w:tcPr>
            <w:tcW w:w="1418" w:type="dxa"/>
            <w:shd w:val="clear" w:color="auto" w:fill="auto"/>
          </w:tcPr>
          <w:p w14:paraId="0A16A1A6" w14:textId="77777777" w:rsidR="002927B6" w:rsidRPr="005F70FB" w:rsidRDefault="002927B6" w:rsidP="00A551BF">
            <w:pPr>
              <w:pStyle w:val="TableCell0-0115Break"/>
              <w:rPr>
                <w:rStyle w:val="ChCharisSIL"/>
              </w:rPr>
            </w:pPr>
            <w:r w:rsidRPr="005F70FB">
              <w:rPr>
                <w:rStyle w:val="ChCharisSIL"/>
              </w:rPr>
              <w:t>ˈla.lɛ̞j</w:t>
            </w:r>
          </w:p>
        </w:tc>
        <w:tc>
          <w:tcPr>
            <w:tcW w:w="1361" w:type="dxa"/>
            <w:shd w:val="clear" w:color="auto" w:fill="auto"/>
          </w:tcPr>
          <w:p w14:paraId="214417A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C4D0E6E" w14:textId="77777777" w:rsidR="002927B6" w:rsidRPr="005F70FB" w:rsidRDefault="002927B6" w:rsidP="00A551BF">
            <w:pPr>
              <w:pStyle w:val="TableCell0-0115Break"/>
            </w:pPr>
            <w:r w:rsidRPr="005F70FB">
              <w:t>be careless</w:t>
            </w:r>
          </w:p>
        </w:tc>
      </w:tr>
      <w:tr w:rsidR="00AC23C4" w:rsidRPr="005F70FB" w14:paraId="16ECA79C" w14:textId="77777777" w:rsidTr="00BC00CF">
        <w:tc>
          <w:tcPr>
            <w:tcW w:w="236" w:type="dxa"/>
            <w:shd w:val="clear" w:color="auto" w:fill="auto"/>
          </w:tcPr>
          <w:p w14:paraId="0DE2A22A" w14:textId="77777777" w:rsidR="002927B6" w:rsidRPr="005F70FB" w:rsidRDefault="002927B6" w:rsidP="00A551BF">
            <w:pPr>
              <w:pStyle w:val="TableCell0-0115Break"/>
              <w:rPr>
                <w:rStyle w:val="ExampleSource"/>
              </w:rPr>
            </w:pPr>
          </w:p>
        </w:tc>
        <w:tc>
          <w:tcPr>
            <w:tcW w:w="1247" w:type="dxa"/>
            <w:shd w:val="clear" w:color="auto" w:fill="auto"/>
          </w:tcPr>
          <w:p w14:paraId="4A73DFED" w14:textId="77777777" w:rsidR="002927B6" w:rsidRPr="005F70FB" w:rsidRDefault="002927B6" w:rsidP="00A551BF">
            <w:pPr>
              <w:pStyle w:val="TableCell0-0115Break"/>
              <w:rPr>
                <w:rStyle w:val="ChItalBold"/>
              </w:rPr>
            </w:pPr>
            <w:r w:rsidRPr="005F70FB">
              <w:rPr>
                <w:rStyle w:val="ChItalBold"/>
              </w:rPr>
              <w:t>lama</w:t>
            </w:r>
          </w:p>
        </w:tc>
        <w:tc>
          <w:tcPr>
            <w:tcW w:w="1418" w:type="dxa"/>
            <w:shd w:val="clear" w:color="auto" w:fill="auto"/>
          </w:tcPr>
          <w:p w14:paraId="5A62698D" w14:textId="77777777" w:rsidR="002927B6" w:rsidRPr="005F70FB" w:rsidRDefault="002927B6" w:rsidP="00A551BF">
            <w:pPr>
              <w:pStyle w:val="TableCell0-0115Break"/>
              <w:rPr>
                <w:rStyle w:val="ChCharisSIL"/>
              </w:rPr>
            </w:pPr>
            <w:r w:rsidRPr="005F70FB">
              <w:rPr>
                <w:rStyle w:val="ChCharisSIL"/>
              </w:rPr>
              <w:t>ˈla.ma</w:t>
            </w:r>
          </w:p>
        </w:tc>
        <w:tc>
          <w:tcPr>
            <w:tcW w:w="1361" w:type="dxa"/>
            <w:shd w:val="clear" w:color="auto" w:fill="auto"/>
          </w:tcPr>
          <w:p w14:paraId="0C7839F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B556ABC" w14:textId="77777777" w:rsidR="002927B6" w:rsidRPr="005F70FB" w:rsidRDefault="002927B6" w:rsidP="00A551BF">
            <w:pPr>
              <w:pStyle w:val="TableCell0-0115Break"/>
            </w:pPr>
            <w:r w:rsidRPr="005F70FB">
              <w:t>be long (of duration)</w:t>
            </w:r>
          </w:p>
        </w:tc>
      </w:tr>
      <w:tr w:rsidR="00AC23C4" w:rsidRPr="005F70FB" w14:paraId="6C294771" w14:textId="77777777" w:rsidTr="00BC00CF">
        <w:tc>
          <w:tcPr>
            <w:tcW w:w="236" w:type="dxa"/>
            <w:shd w:val="clear" w:color="auto" w:fill="auto"/>
          </w:tcPr>
          <w:p w14:paraId="0FE6C226" w14:textId="77777777" w:rsidR="002927B6" w:rsidRPr="005F70FB" w:rsidRDefault="002927B6" w:rsidP="00A551BF">
            <w:pPr>
              <w:pStyle w:val="TableCell0-0115Break"/>
              <w:rPr>
                <w:rStyle w:val="ExampleSource"/>
              </w:rPr>
            </w:pPr>
          </w:p>
        </w:tc>
        <w:tc>
          <w:tcPr>
            <w:tcW w:w="1247" w:type="dxa"/>
            <w:shd w:val="clear" w:color="auto" w:fill="auto"/>
          </w:tcPr>
          <w:p w14:paraId="22B2E14E" w14:textId="77777777" w:rsidR="002927B6" w:rsidRPr="005F70FB" w:rsidRDefault="002927B6" w:rsidP="00A551BF">
            <w:pPr>
              <w:pStyle w:val="TableCell0-0115Break"/>
              <w:rPr>
                <w:rStyle w:val="ChItalBold"/>
              </w:rPr>
            </w:pPr>
            <w:r w:rsidRPr="005F70FB">
              <w:rPr>
                <w:rStyle w:val="ChItalBold"/>
              </w:rPr>
              <w:t>lamar</w:t>
            </w:r>
          </w:p>
        </w:tc>
        <w:tc>
          <w:tcPr>
            <w:tcW w:w="1418" w:type="dxa"/>
            <w:shd w:val="clear" w:color="auto" w:fill="auto"/>
          </w:tcPr>
          <w:p w14:paraId="437A3B56" w14:textId="77777777" w:rsidR="002927B6" w:rsidRPr="005F70FB" w:rsidRDefault="002927B6" w:rsidP="00A551BF">
            <w:pPr>
              <w:pStyle w:val="TableCell0-0115Break"/>
              <w:rPr>
                <w:rStyle w:val="ChCharisSIL"/>
              </w:rPr>
            </w:pPr>
            <w:r w:rsidRPr="005F70FB">
              <w:rPr>
                <w:rStyle w:val="ChCharisSIL"/>
              </w:rPr>
              <w:t>ˈla.mɐr</w:t>
            </w:r>
          </w:p>
        </w:tc>
        <w:tc>
          <w:tcPr>
            <w:tcW w:w="1361" w:type="dxa"/>
            <w:shd w:val="clear" w:color="auto" w:fill="auto"/>
          </w:tcPr>
          <w:p w14:paraId="43432F7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3804D7C" w14:textId="77777777" w:rsidR="002927B6" w:rsidRPr="005F70FB" w:rsidRDefault="002927B6" w:rsidP="00A551BF">
            <w:pPr>
              <w:pStyle w:val="TableCell0-0115Break"/>
            </w:pPr>
            <w:r w:rsidRPr="005F70FB">
              <w:t>apply for</w:t>
            </w:r>
          </w:p>
        </w:tc>
      </w:tr>
      <w:tr w:rsidR="00AC23C4" w:rsidRPr="005F70FB" w14:paraId="15C051C7" w14:textId="77777777" w:rsidTr="00BC00CF">
        <w:tc>
          <w:tcPr>
            <w:tcW w:w="236" w:type="dxa"/>
            <w:shd w:val="clear" w:color="auto" w:fill="auto"/>
          </w:tcPr>
          <w:p w14:paraId="06A69923" w14:textId="77777777" w:rsidR="002927B6" w:rsidRPr="005F70FB" w:rsidRDefault="002927B6" w:rsidP="00A551BF">
            <w:pPr>
              <w:pStyle w:val="TableCell0-0115Break"/>
              <w:rPr>
                <w:rStyle w:val="ExampleSource"/>
              </w:rPr>
            </w:pPr>
          </w:p>
        </w:tc>
        <w:tc>
          <w:tcPr>
            <w:tcW w:w="1247" w:type="dxa"/>
            <w:shd w:val="clear" w:color="auto" w:fill="auto"/>
          </w:tcPr>
          <w:p w14:paraId="404D9A86" w14:textId="77777777" w:rsidR="002927B6" w:rsidRPr="005F70FB" w:rsidRDefault="002927B6" w:rsidP="00A551BF">
            <w:pPr>
              <w:pStyle w:val="TableCell0-0115Break"/>
              <w:rPr>
                <w:rStyle w:val="ChItalBold"/>
              </w:rPr>
            </w:pPr>
            <w:r w:rsidRPr="005F70FB">
              <w:rPr>
                <w:rStyle w:val="ChItalBold"/>
              </w:rPr>
              <w:t>lambat</w:t>
            </w:r>
          </w:p>
        </w:tc>
        <w:tc>
          <w:tcPr>
            <w:tcW w:w="1418" w:type="dxa"/>
            <w:shd w:val="clear" w:color="auto" w:fill="auto"/>
          </w:tcPr>
          <w:p w14:paraId="7C2DD31A" w14:textId="77777777" w:rsidR="002927B6" w:rsidRPr="005F70FB" w:rsidRDefault="002927B6" w:rsidP="00A551BF">
            <w:pPr>
              <w:pStyle w:val="TableCell0-0115Break"/>
              <w:rPr>
                <w:rStyle w:val="ChCharisSIL"/>
              </w:rPr>
            </w:pPr>
            <w:r w:rsidRPr="005F70FB">
              <w:rPr>
                <w:rStyle w:val="ChCharisSIL"/>
              </w:rPr>
              <w:t>ˈlɐm.bɐt</w:t>
            </w:r>
          </w:p>
        </w:tc>
        <w:tc>
          <w:tcPr>
            <w:tcW w:w="1361" w:type="dxa"/>
            <w:shd w:val="clear" w:color="auto" w:fill="auto"/>
          </w:tcPr>
          <w:p w14:paraId="05089724"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59AFBF2" w14:textId="77777777" w:rsidR="002927B6" w:rsidRPr="005F70FB" w:rsidRDefault="002927B6" w:rsidP="00A551BF">
            <w:pPr>
              <w:pStyle w:val="TableCell0-0115Break"/>
            </w:pPr>
            <w:r w:rsidRPr="005F70FB">
              <w:t>be slow</w:t>
            </w:r>
          </w:p>
        </w:tc>
      </w:tr>
      <w:tr w:rsidR="00AC23C4" w:rsidRPr="005F70FB" w14:paraId="6CAAA170" w14:textId="77777777" w:rsidTr="00BC00CF">
        <w:tc>
          <w:tcPr>
            <w:tcW w:w="236" w:type="dxa"/>
            <w:shd w:val="clear" w:color="auto" w:fill="auto"/>
          </w:tcPr>
          <w:p w14:paraId="0E0DF120" w14:textId="77777777" w:rsidR="002927B6" w:rsidRPr="005F70FB" w:rsidRDefault="002927B6" w:rsidP="00A551BF">
            <w:pPr>
              <w:pStyle w:val="TableCell0-0115Break"/>
              <w:rPr>
                <w:rStyle w:val="ExampleSource"/>
              </w:rPr>
            </w:pPr>
          </w:p>
        </w:tc>
        <w:tc>
          <w:tcPr>
            <w:tcW w:w="1247" w:type="dxa"/>
            <w:shd w:val="clear" w:color="auto" w:fill="auto"/>
          </w:tcPr>
          <w:p w14:paraId="47E80415" w14:textId="77777777" w:rsidR="002927B6" w:rsidRPr="005F70FB" w:rsidRDefault="002927B6" w:rsidP="00A551BF">
            <w:pPr>
              <w:pStyle w:val="TableCell0-0115Break"/>
              <w:rPr>
                <w:rStyle w:val="ChItalBold"/>
              </w:rPr>
            </w:pPr>
            <w:r w:rsidRPr="005F70FB">
              <w:rPr>
                <w:rStyle w:val="ChItalBold"/>
              </w:rPr>
              <w:t>lancar</w:t>
            </w:r>
          </w:p>
        </w:tc>
        <w:tc>
          <w:tcPr>
            <w:tcW w:w="1418" w:type="dxa"/>
            <w:shd w:val="clear" w:color="auto" w:fill="auto"/>
          </w:tcPr>
          <w:p w14:paraId="2AF180F5" w14:textId="77777777" w:rsidR="002927B6" w:rsidRPr="005F70FB" w:rsidRDefault="002927B6" w:rsidP="00A551BF">
            <w:pPr>
              <w:pStyle w:val="TableCell0-0115Break"/>
              <w:rPr>
                <w:rStyle w:val="ChCharisSIL"/>
              </w:rPr>
            </w:pPr>
            <w:r w:rsidRPr="005F70FB">
              <w:rPr>
                <w:rStyle w:val="ChCharisSIL"/>
              </w:rPr>
              <w:t>ˈlɐn.tʃɐr̥</w:t>
            </w:r>
          </w:p>
        </w:tc>
        <w:tc>
          <w:tcPr>
            <w:tcW w:w="1361" w:type="dxa"/>
            <w:shd w:val="clear" w:color="auto" w:fill="auto"/>
          </w:tcPr>
          <w:p w14:paraId="0DECFCF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7B24269" w14:textId="77777777" w:rsidR="002927B6" w:rsidRPr="005F70FB" w:rsidRDefault="002927B6" w:rsidP="00A551BF">
            <w:pPr>
              <w:pStyle w:val="TableCell0-0115Break"/>
            </w:pPr>
            <w:r w:rsidRPr="005F70FB">
              <w:t>be fluent</w:t>
            </w:r>
          </w:p>
        </w:tc>
      </w:tr>
      <w:tr w:rsidR="00AC23C4" w:rsidRPr="005F70FB" w14:paraId="07E79337" w14:textId="77777777" w:rsidTr="00BC00CF">
        <w:tc>
          <w:tcPr>
            <w:tcW w:w="236" w:type="dxa"/>
            <w:shd w:val="clear" w:color="auto" w:fill="auto"/>
          </w:tcPr>
          <w:p w14:paraId="69004A15" w14:textId="77777777" w:rsidR="002927B6" w:rsidRPr="005F70FB" w:rsidRDefault="002927B6" w:rsidP="00A551BF">
            <w:pPr>
              <w:pStyle w:val="TableCell0-0115Break"/>
              <w:rPr>
                <w:rStyle w:val="ExampleSource"/>
              </w:rPr>
            </w:pPr>
          </w:p>
        </w:tc>
        <w:tc>
          <w:tcPr>
            <w:tcW w:w="1247" w:type="dxa"/>
            <w:shd w:val="clear" w:color="auto" w:fill="auto"/>
          </w:tcPr>
          <w:p w14:paraId="4B270655" w14:textId="77777777" w:rsidR="002927B6" w:rsidRPr="005F70FB" w:rsidRDefault="002927B6" w:rsidP="00A551BF">
            <w:pPr>
              <w:pStyle w:val="TableCell0-0115Break"/>
              <w:rPr>
                <w:rStyle w:val="ChItalBold"/>
              </w:rPr>
            </w:pPr>
            <w:r w:rsidRPr="005F70FB">
              <w:rPr>
                <w:rStyle w:val="ChItalBold"/>
              </w:rPr>
              <w:t>langar</w:t>
            </w:r>
          </w:p>
        </w:tc>
        <w:tc>
          <w:tcPr>
            <w:tcW w:w="1418" w:type="dxa"/>
            <w:shd w:val="clear" w:color="auto" w:fill="auto"/>
          </w:tcPr>
          <w:p w14:paraId="332ACAA3" w14:textId="77777777" w:rsidR="002927B6" w:rsidRPr="005F70FB" w:rsidRDefault="002927B6" w:rsidP="00A551BF">
            <w:pPr>
              <w:pStyle w:val="TableCell0-0115Break"/>
              <w:rPr>
                <w:rStyle w:val="ChCharisSIL"/>
              </w:rPr>
            </w:pPr>
            <w:r w:rsidRPr="005F70FB">
              <w:rPr>
                <w:rStyle w:val="ChCharisSIL"/>
              </w:rPr>
              <w:t>ˈla.ŋɐr</w:t>
            </w:r>
          </w:p>
        </w:tc>
        <w:tc>
          <w:tcPr>
            <w:tcW w:w="1361" w:type="dxa"/>
            <w:shd w:val="clear" w:color="auto" w:fill="auto"/>
          </w:tcPr>
          <w:p w14:paraId="0BACAE4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AA786B4" w14:textId="77777777" w:rsidR="002927B6" w:rsidRPr="005F70FB" w:rsidRDefault="002927B6" w:rsidP="00A551BF">
            <w:pPr>
              <w:pStyle w:val="TableCell0-0115Break"/>
            </w:pPr>
            <w:r w:rsidRPr="005F70FB">
              <w:t>collide with</w:t>
            </w:r>
          </w:p>
        </w:tc>
      </w:tr>
      <w:tr w:rsidR="00AC23C4" w:rsidRPr="005F70FB" w14:paraId="5DEFFEFB" w14:textId="77777777" w:rsidTr="00BC00CF">
        <w:tc>
          <w:tcPr>
            <w:tcW w:w="236" w:type="dxa"/>
            <w:shd w:val="clear" w:color="auto" w:fill="auto"/>
          </w:tcPr>
          <w:p w14:paraId="5A076724" w14:textId="77777777" w:rsidR="002927B6" w:rsidRPr="005F70FB" w:rsidRDefault="002927B6" w:rsidP="00A551BF">
            <w:pPr>
              <w:pStyle w:val="TableCell0-0115Break"/>
              <w:rPr>
                <w:rStyle w:val="ExampleSource"/>
              </w:rPr>
            </w:pPr>
          </w:p>
        </w:tc>
        <w:tc>
          <w:tcPr>
            <w:tcW w:w="1247" w:type="dxa"/>
            <w:shd w:val="clear" w:color="auto" w:fill="auto"/>
          </w:tcPr>
          <w:p w14:paraId="690CB8D3" w14:textId="77777777" w:rsidR="002927B6" w:rsidRPr="005F70FB" w:rsidRDefault="002927B6" w:rsidP="00A551BF">
            <w:pPr>
              <w:pStyle w:val="TableCell0-0115Break"/>
              <w:rPr>
                <w:rStyle w:val="ChItalBold"/>
              </w:rPr>
            </w:pPr>
            <w:r w:rsidRPr="005F70FB">
              <w:rPr>
                <w:rStyle w:val="ChItalBold"/>
              </w:rPr>
              <w:t>langit</w:t>
            </w:r>
          </w:p>
        </w:tc>
        <w:tc>
          <w:tcPr>
            <w:tcW w:w="1418" w:type="dxa"/>
            <w:shd w:val="clear" w:color="auto" w:fill="auto"/>
          </w:tcPr>
          <w:p w14:paraId="281B744F" w14:textId="77777777" w:rsidR="002927B6" w:rsidRPr="005F70FB" w:rsidRDefault="002927B6" w:rsidP="00A551BF">
            <w:pPr>
              <w:pStyle w:val="TableCell0-0115Break"/>
              <w:rPr>
                <w:rStyle w:val="ChCharisSIL"/>
              </w:rPr>
            </w:pPr>
            <w:r w:rsidRPr="005F70FB">
              <w:rPr>
                <w:rStyle w:val="ChCharisSIL"/>
              </w:rPr>
              <w:t>ˈla.ŋɪt̚</w:t>
            </w:r>
          </w:p>
        </w:tc>
        <w:tc>
          <w:tcPr>
            <w:tcW w:w="1361" w:type="dxa"/>
            <w:shd w:val="clear" w:color="auto" w:fill="auto"/>
          </w:tcPr>
          <w:p w14:paraId="4049C5A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92F7D8A" w14:textId="77777777" w:rsidR="002927B6" w:rsidRPr="005F70FB" w:rsidRDefault="002927B6" w:rsidP="00A551BF">
            <w:pPr>
              <w:pStyle w:val="TableCell0-0115Break"/>
            </w:pPr>
            <w:r w:rsidRPr="005F70FB">
              <w:t>sky</w:t>
            </w:r>
          </w:p>
        </w:tc>
      </w:tr>
      <w:tr w:rsidR="00AC23C4" w:rsidRPr="005F70FB" w14:paraId="3FD7A756" w14:textId="77777777" w:rsidTr="00BC00CF">
        <w:tc>
          <w:tcPr>
            <w:tcW w:w="236" w:type="dxa"/>
            <w:shd w:val="clear" w:color="auto" w:fill="auto"/>
          </w:tcPr>
          <w:p w14:paraId="5B15D9F2" w14:textId="77777777" w:rsidR="002927B6" w:rsidRPr="005F70FB" w:rsidRDefault="002927B6" w:rsidP="00A551BF">
            <w:pPr>
              <w:pStyle w:val="TableCell0-0115Break"/>
              <w:rPr>
                <w:rStyle w:val="ExampleSource"/>
              </w:rPr>
            </w:pPr>
          </w:p>
        </w:tc>
        <w:tc>
          <w:tcPr>
            <w:tcW w:w="1247" w:type="dxa"/>
            <w:shd w:val="clear" w:color="auto" w:fill="auto"/>
          </w:tcPr>
          <w:p w14:paraId="7056EEEE" w14:textId="77777777" w:rsidR="002927B6" w:rsidRPr="005F70FB" w:rsidRDefault="002927B6" w:rsidP="00A551BF">
            <w:pPr>
              <w:pStyle w:val="TableCell0-0115Break"/>
              <w:rPr>
                <w:rStyle w:val="ChItalBold"/>
              </w:rPr>
            </w:pPr>
            <w:r w:rsidRPr="005F70FB">
              <w:rPr>
                <w:rStyle w:val="ChItalBold"/>
              </w:rPr>
              <w:t>langka</w:t>
            </w:r>
          </w:p>
        </w:tc>
        <w:tc>
          <w:tcPr>
            <w:tcW w:w="1418" w:type="dxa"/>
            <w:shd w:val="clear" w:color="auto" w:fill="auto"/>
          </w:tcPr>
          <w:p w14:paraId="52190E61" w14:textId="77777777" w:rsidR="002927B6" w:rsidRPr="005F70FB" w:rsidRDefault="002927B6" w:rsidP="00A551BF">
            <w:pPr>
              <w:pStyle w:val="TableCell0-0115Break"/>
              <w:rPr>
                <w:rStyle w:val="ChCharisSIL"/>
              </w:rPr>
            </w:pPr>
            <w:r w:rsidRPr="005F70FB">
              <w:rPr>
                <w:rStyle w:val="ChCharisSIL"/>
              </w:rPr>
              <w:t>ˈlɐŋ.ka</w:t>
            </w:r>
          </w:p>
        </w:tc>
        <w:tc>
          <w:tcPr>
            <w:tcW w:w="1361" w:type="dxa"/>
            <w:shd w:val="clear" w:color="auto" w:fill="auto"/>
          </w:tcPr>
          <w:p w14:paraId="26498B1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E68A6E6" w14:textId="77777777" w:rsidR="002927B6" w:rsidRPr="005F70FB" w:rsidRDefault="002927B6" w:rsidP="00A551BF">
            <w:pPr>
              <w:pStyle w:val="TableCell0-0115Break"/>
            </w:pPr>
            <w:r w:rsidRPr="005F70FB">
              <w:t>step</w:t>
            </w:r>
          </w:p>
        </w:tc>
      </w:tr>
      <w:tr w:rsidR="00AC23C4" w:rsidRPr="005F70FB" w14:paraId="23E03C22" w14:textId="77777777" w:rsidTr="00BC00CF">
        <w:tc>
          <w:tcPr>
            <w:tcW w:w="236" w:type="dxa"/>
            <w:shd w:val="clear" w:color="auto" w:fill="auto"/>
          </w:tcPr>
          <w:p w14:paraId="4F3B69BB" w14:textId="77777777" w:rsidR="002927B6" w:rsidRPr="005F70FB" w:rsidRDefault="002927B6" w:rsidP="00A551BF">
            <w:pPr>
              <w:pStyle w:val="TableCell0-0115Break"/>
              <w:rPr>
                <w:rStyle w:val="ExampleSource"/>
              </w:rPr>
            </w:pPr>
          </w:p>
        </w:tc>
        <w:tc>
          <w:tcPr>
            <w:tcW w:w="1247" w:type="dxa"/>
            <w:shd w:val="clear" w:color="auto" w:fill="auto"/>
          </w:tcPr>
          <w:p w14:paraId="3553FC75" w14:textId="77777777" w:rsidR="002927B6" w:rsidRPr="005F70FB" w:rsidRDefault="002927B6" w:rsidP="00A551BF">
            <w:pPr>
              <w:pStyle w:val="TableCell0-0115Break"/>
              <w:rPr>
                <w:rStyle w:val="ChItalBold"/>
              </w:rPr>
            </w:pPr>
            <w:r w:rsidRPr="005F70FB">
              <w:rPr>
                <w:rStyle w:val="ChItalBold"/>
              </w:rPr>
              <w:t>langsung</w:t>
            </w:r>
          </w:p>
        </w:tc>
        <w:tc>
          <w:tcPr>
            <w:tcW w:w="1418" w:type="dxa"/>
            <w:shd w:val="clear" w:color="auto" w:fill="auto"/>
          </w:tcPr>
          <w:p w14:paraId="7208DFF4" w14:textId="77777777" w:rsidR="002927B6" w:rsidRPr="005F70FB" w:rsidRDefault="002927B6" w:rsidP="00A551BF">
            <w:pPr>
              <w:pStyle w:val="TableCell0-0115Break"/>
              <w:rPr>
                <w:rStyle w:val="ChCharisSIL"/>
              </w:rPr>
            </w:pPr>
            <w:r w:rsidRPr="005F70FB">
              <w:rPr>
                <w:rStyle w:val="ChCharisSIL"/>
              </w:rPr>
              <w:t>ˈlɐŋ.sʊŋ</w:t>
            </w:r>
          </w:p>
        </w:tc>
        <w:tc>
          <w:tcPr>
            <w:tcW w:w="1361" w:type="dxa"/>
            <w:shd w:val="clear" w:color="auto" w:fill="auto"/>
          </w:tcPr>
          <w:p w14:paraId="59849078"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4DA73D1C" w14:textId="77777777" w:rsidR="002927B6" w:rsidRPr="005F70FB" w:rsidRDefault="002927B6" w:rsidP="00A551BF">
            <w:pPr>
              <w:pStyle w:val="TableCell0-0115Break"/>
            </w:pPr>
            <w:r w:rsidRPr="005F70FB">
              <w:t>directly</w:t>
            </w:r>
          </w:p>
        </w:tc>
      </w:tr>
      <w:tr w:rsidR="00AC23C4" w:rsidRPr="005F70FB" w14:paraId="730CF449" w14:textId="77777777" w:rsidTr="00BC00CF">
        <w:tc>
          <w:tcPr>
            <w:tcW w:w="236" w:type="dxa"/>
            <w:shd w:val="clear" w:color="auto" w:fill="auto"/>
          </w:tcPr>
          <w:p w14:paraId="6C6F9979" w14:textId="77777777" w:rsidR="002927B6" w:rsidRPr="005F70FB" w:rsidRDefault="002927B6" w:rsidP="00A551BF">
            <w:pPr>
              <w:pStyle w:val="TableCell0-0115Break"/>
              <w:rPr>
                <w:rStyle w:val="ExampleSource"/>
              </w:rPr>
            </w:pPr>
          </w:p>
        </w:tc>
        <w:tc>
          <w:tcPr>
            <w:tcW w:w="1247" w:type="dxa"/>
            <w:shd w:val="clear" w:color="auto" w:fill="auto"/>
          </w:tcPr>
          <w:p w14:paraId="105FAED8" w14:textId="77777777" w:rsidR="002927B6" w:rsidRPr="005F70FB" w:rsidRDefault="002927B6" w:rsidP="00A551BF">
            <w:pPr>
              <w:pStyle w:val="TableCell0-0115Break"/>
              <w:rPr>
                <w:rStyle w:val="ChItalBold"/>
              </w:rPr>
            </w:pPr>
            <w:r w:rsidRPr="005F70FB">
              <w:rPr>
                <w:rStyle w:val="ChItalBold"/>
              </w:rPr>
              <w:t>lanjut</w:t>
            </w:r>
          </w:p>
        </w:tc>
        <w:tc>
          <w:tcPr>
            <w:tcW w:w="1418" w:type="dxa"/>
            <w:shd w:val="clear" w:color="auto" w:fill="auto"/>
          </w:tcPr>
          <w:p w14:paraId="41C35FEC" w14:textId="77777777" w:rsidR="002927B6" w:rsidRPr="005F70FB" w:rsidRDefault="002927B6" w:rsidP="00A551BF">
            <w:pPr>
              <w:pStyle w:val="TableCell0-0115Break"/>
              <w:rPr>
                <w:rStyle w:val="ChCharisSIL"/>
              </w:rPr>
            </w:pPr>
            <w:r w:rsidRPr="005F70FB">
              <w:rPr>
                <w:rStyle w:val="ChCharisSIL"/>
              </w:rPr>
              <w:t>ˈlɐn.dʒʊt̚</w:t>
            </w:r>
          </w:p>
        </w:tc>
        <w:tc>
          <w:tcPr>
            <w:tcW w:w="1361" w:type="dxa"/>
            <w:shd w:val="clear" w:color="auto" w:fill="auto"/>
          </w:tcPr>
          <w:p w14:paraId="7F43B73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3D810E4" w14:textId="77777777" w:rsidR="002927B6" w:rsidRPr="005F70FB" w:rsidRDefault="002927B6" w:rsidP="00A551BF">
            <w:pPr>
              <w:pStyle w:val="TableCell0-0115Break"/>
            </w:pPr>
            <w:r w:rsidRPr="005F70FB">
              <w:t>continue</w:t>
            </w:r>
          </w:p>
        </w:tc>
      </w:tr>
      <w:tr w:rsidR="00AC23C4" w:rsidRPr="005F70FB" w14:paraId="567751E8" w14:textId="77777777" w:rsidTr="00BC00CF">
        <w:tc>
          <w:tcPr>
            <w:tcW w:w="236" w:type="dxa"/>
            <w:shd w:val="clear" w:color="auto" w:fill="auto"/>
          </w:tcPr>
          <w:p w14:paraId="53047F37" w14:textId="77777777" w:rsidR="002927B6" w:rsidRPr="005F70FB" w:rsidRDefault="002927B6" w:rsidP="00A551BF">
            <w:pPr>
              <w:pStyle w:val="TableCell0-0115Break"/>
              <w:rPr>
                <w:rStyle w:val="ExampleSource"/>
              </w:rPr>
            </w:pPr>
          </w:p>
        </w:tc>
        <w:tc>
          <w:tcPr>
            <w:tcW w:w="1247" w:type="dxa"/>
            <w:shd w:val="clear" w:color="auto" w:fill="auto"/>
          </w:tcPr>
          <w:p w14:paraId="6E9153FE" w14:textId="77777777" w:rsidR="002927B6" w:rsidRPr="005F70FB" w:rsidRDefault="002927B6" w:rsidP="00A551BF">
            <w:pPr>
              <w:pStyle w:val="TableCell0-0115Break"/>
              <w:rPr>
                <w:rStyle w:val="ChItalBold"/>
              </w:rPr>
            </w:pPr>
            <w:r w:rsidRPr="005F70FB">
              <w:rPr>
                <w:rStyle w:val="ChItalBold"/>
              </w:rPr>
              <w:t>lante</w:t>
            </w:r>
          </w:p>
        </w:tc>
        <w:tc>
          <w:tcPr>
            <w:tcW w:w="1418" w:type="dxa"/>
            <w:shd w:val="clear" w:color="auto" w:fill="auto"/>
          </w:tcPr>
          <w:p w14:paraId="58503082" w14:textId="77777777" w:rsidR="002927B6" w:rsidRPr="005F70FB" w:rsidRDefault="002927B6" w:rsidP="00A551BF">
            <w:pPr>
              <w:pStyle w:val="TableCell0-0115Break"/>
              <w:rPr>
                <w:rStyle w:val="ChCharisSIL"/>
              </w:rPr>
            </w:pPr>
            <w:r w:rsidRPr="005F70FB">
              <w:rPr>
                <w:rStyle w:val="ChCharisSIL"/>
              </w:rPr>
              <w:t>ˈlɐn.tɛ</w:t>
            </w:r>
          </w:p>
        </w:tc>
        <w:tc>
          <w:tcPr>
            <w:tcW w:w="1361" w:type="dxa"/>
            <w:shd w:val="clear" w:color="auto" w:fill="auto"/>
          </w:tcPr>
          <w:p w14:paraId="1761C12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C3C7593" w14:textId="77777777" w:rsidR="002927B6" w:rsidRPr="005F70FB" w:rsidRDefault="002927B6" w:rsidP="00A551BF">
            <w:pPr>
              <w:pStyle w:val="TableCell0-0115Break"/>
            </w:pPr>
            <w:r w:rsidRPr="005F70FB">
              <w:t>floor</w:t>
            </w:r>
          </w:p>
        </w:tc>
      </w:tr>
      <w:tr w:rsidR="00AC23C4" w:rsidRPr="005F70FB" w14:paraId="1C65326A" w14:textId="77777777" w:rsidTr="00BC00CF">
        <w:tc>
          <w:tcPr>
            <w:tcW w:w="236" w:type="dxa"/>
            <w:shd w:val="clear" w:color="auto" w:fill="auto"/>
          </w:tcPr>
          <w:p w14:paraId="3A8E1264" w14:textId="77777777" w:rsidR="002927B6" w:rsidRPr="005F70FB" w:rsidRDefault="002927B6" w:rsidP="00A551BF">
            <w:pPr>
              <w:pStyle w:val="TableCell0-0115Break"/>
              <w:rPr>
                <w:rStyle w:val="ExampleSource"/>
              </w:rPr>
            </w:pPr>
          </w:p>
        </w:tc>
        <w:tc>
          <w:tcPr>
            <w:tcW w:w="1247" w:type="dxa"/>
            <w:shd w:val="clear" w:color="auto" w:fill="auto"/>
          </w:tcPr>
          <w:p w14:paraId="77644963" w14:textId="77777777" w:rsidR="002927B6" w:rsidRPr="005F70FB" w:rsidRDefault="002927B6" w:rsidP="00A551BF">
            <w:pPr>
              <w:pStyle w:val="TableCell0-0115Break"/>
              <w:rPr>
                <w:rStyle w:val="ChItalBold"/>
              </w:rPr>
            </w:pPr>
            <w:r w:rsidRPr="005F70FB">
              <w:rPr>
                <w:rStyle w:val="ChItalBold"/>
              </w:rPr>
              <w:t>lantik</w:t>
            </w:r>
          </w:p>
        </w:tc>
        <w:tc>
          <w:tcPr>
            <w:tcW w:w="1418" w:type="dxa"/>
            <w:shd w:val="clear" w:color="auto" w:fill="auto"/>
          </w:tcPr>
          <w:p w14:paraId="5D604A9B" w14:textId="77777777" w:rsidR="002927B6" w:rsidRPr="005F70FB" w:rsidRDefault="002927B6" w:rsidP="00A551BF">
            <w:pPr>
              <w:pStyle w:val="TableCell0-0115Break"/>
              <w:rPr>
                <w:rStyle w:val="ChCharisSIL"/>
              </w:rPr>
            </w:pPr>
            <w:r w:rsidRPr="005F70FB">
              <w:rPr>
                <w:rStyle w:val="ChCharisSIL"/>
              </w:rPr>
              <w:t>ˈlɐn.tɪk̚</w:t>
            </w:r>
          </w:p>
        </w:tc>
        <w:tc>
          <w:tcPr>
            <w:tcW w:w="1361" w:type="dxa"/>
            <w:shd w:val="clear" w:color="auto" w:fill="auto"/>
          </w:tcPr>
          <w:p w14:paraId="521B0F0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31C368A" w14:textId="77777777" w:rsidR="002927B6" w:rsidRPr="005F70FB" w:rsidRDefault="002927B6" w:rsidP="00A551BF">
            <w:pPr>
              <w:pStyle w:val="TableCell0-0115Break"/>
            </w:pPr>
            <w:r w:rsidRPr="005F70FB">
              <w:t>inaugurate someone</w:t>
            </w:r>
          </w:p>
        </w:tc>
      </w:tr>
      <w:tr w:rsidR="00AC23C4" w:rsidRPr="005F70FB" w14:paraId="623B4246" w14:textId="77777777" w:rsidTr="00BC00CF">
        <w:tc>
          <w:tcPr>
            <w:tcW w:w="236" w:type="dxa"/>
            <w:shd w:val="clear" w:color="auto" w:fill="auto"/>
          </w:tcPr>
          <w:p w14:paraId="714BBDBC" w14:textId="77777777" w:rsidR="002927B6" w:rsidRPr="005F70FB" w:rsidRDefault="002927B6" w:rsidP="00A551BF">
            <w:pPr>
              <w:pStyle w:val="TableCell0-0115Break"/>
              <w:rPr>
                <w:rStyle w:val="ExampleSource"/>
              </w:rPr>
            </w:pPr>
          </w:p>
        </w:tc>
        <w:tc>
          <w:tcPr>
            <w:tcW w:w="1247" w:type="dxa"/>
            <w:shd w:val="clear" w:color="auto" w:fill="auto"/>
          </w:tcPr>
          <w:p w14:paraId="01BABC1A" w14:textId="77777777" w:rsidR="002927B6" w:rsidRPr="005F70FB" w:rsidRDefault="002927B6" w:rsidP="00A551BF">
            <w:pPr>
              <w:pStyle w:val="TableCell0-0115Break"/>
              <w:rPr>
                <w:rStyle w:val="ChItalBold"/>
              </w:rPr>
            </w:pPr>
            <w:r w:rsidRPr="005F70FB">
              <w:rPr>
                <w:rStyle w:val="ChItalBold"/>
              </w:rPr>
              <w:t>lapang</w:t>
            </w:r>
          </w:p>
        </w:tc>
        <w:tc>
          <w:tcPr>
            <w:tcW w:w="1418" w:type="dxa"/>
            <w:shd w:val="clear" w:color="auto" w:fill="auto"/>
          </w:tcPr>
          <w:p w14:paraId="73CEED03" w14:textId="77777777" w:rsidR="002927B6" w:rsidRPr="005F70FB" w:rsidRDefault="002927B6" w:rsidP="00A551BF">
            <w:pPr>
              <w:pStyle w:val="TableCell0-0115Break"/>
              <w:rPr>
                <w:rStyle w:val="ChCharisSIL"/>
              </w:rPr>
            </w:pPr>
            <w:r w:rsidRPr="005F70FB">
              <w:rPr>
                <w:rStyle w:val="ChCharisSIL"/>
              </w:rPr>
              <w:t>ˈla.pɐŋ</w:t>
            </w:r>
          </w:p>
        </w:tc>
        <w:tc>
          <w:tcPr>
            <w:tcW w:w="1361" w:type="dxa"/>
            <w:shd w:val="clear" w:color="auto" w:fill="auto"/>
          </w:tcPr>
          <w:p w14:paraId="6467757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0114970" w14:textId="77777777" w:rsidR="002927B6" w:rsidRPr="005F70FB" w:rsidRDefault="002927B6" w:rsidP="00A551BF">
            <w:pPr>
              <w:pStyle w:val="TableCell0-0115Break"/>
            </w:pPr>
            <w:r w:rsidRPr="005F70FB">
              <w:t>be spacious</w:t>
            </w:r>
          </w:p>
        </w:tc>
      </w:tr>
      <w:tr w:rsidR="00AC23C4" w:rsidRPr="005F70FB" w14:paraId="14CA8B93" w14:textId="77777777" w:rsidTr="00BC00CF">
        <w:tc>
          <w:tcPr>
            <w:tcW w:w="236" w:type="dxa"/>
            <w:shd w:val="clear" w:color="auto" w:fill="auto"/>
          </w:tcPr>
          <w:p w14:paraId="166A698C" w14:textId="77777777" w:rsidR="002927B6" w:rsidRPr="005F70FB" w:rsidRDefault="002927B6" w:rsidP="00A551BF">
            <w:pPr>
              <w:pStyle w:val="TableCell0-0115Break"/>
              <w:rPr>
                <w:rStyle w:val="ExampleSource"/>
              </w:rPr>
            </w:pPr>
          </w:p>
        </w:tc>
        <w:tc>
          <w:tcPr>
            <w:tcW w:w="1247" w:type="dxa"/>
            <w:shd w:val="clear" w:color="auto" w:fill="auto"/>
          </w:tcPr>
          <w:p w14:paraId="0B5FEBD7" w14:textId="77777777" w:rsidR="002927B6" w:rsidRPr="005F70FB" w:rsidRDefault="002927B6" w:rsidP="00A551BF">
            <w:pPr>
              <w:pStyle w:val="TableCell0-0115Break"/>
              <w:rPr>
                <w:rStyle w:val="ChItalBold"/>
              </w:rPr>
            </w:pPr>
            <w:r w:rsidRPr="005F70FB">
              <w:rPr>
                <w:rStyle w:val="ChItalBold"/>
              </w:rPr>
              <w:t>lapar</w:t>
            </w:r>
          </w:p>
        </w:tc>
        <w:tc>
          <w:tcPr>
            <w:tcW w:w="1418" w:type="dxa"/>
            <w:shd w:val="clear" w:color="auto" w:fill="auto"/>
          </w:tcPr>
          <w:p w14:paraId="79E7519F" w14:textId="77777777" w:rsidR="002927B6" w:rsidRPr="005F70FB" w:rsidRDefault="002927B6" w:rsidP="00A551BF">
            <w:pPr>
              <w:pStyle w:val="TableCell0-0115Break"/>
              <w:rPr>
                <w:rStyle w:val="ChCharisSIL"/>
              </w:rPr>
            </w:pPr>
            <w:r w:rsidRPr="005F70FB">
              <w:rPr>
                <w:rStyle w:val="ChCharisSIL"/>
              </w:rPr>
              <w:t>ˈla.pɐr̥</w:t>
            </w:r>
          </w:p>
        </w:tc>
        <w:tc>
          <w:tcPr>
            <w:tcW w:w="1361" w:type="dxa"/>
            <w:shd w:val="clear" w:color="auto" w:fill="auto"/>
          </w:tcPr>
          <w:p w14:paraId="3A333BA5"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A83FE95" w14:textId="77777777" w:rsidR="002927B6" w:rsidRPr="005F70FB" w:rsidRDefault="002927B6" w:rsidP="00A551BF">
            <w:pPr>
              <w:pStyle w:val="TableCell0-0115Break"/>
            </w:pPr>
            <w:r w:rsidRPr="005F70FB">
              <w:t>be hungry</w:t>
            </w:r>
          </w:p>
        </w:tc>
      </w:tr>
      <w:tr w:rsidR="00AC23C4" w:rsidRPr="005F70FB" w14:paraId="04324C32" w14:textId="77777777" w:rsidTr="00BC00CF">
        <w:tc>
          <w:tcPr>
            <w:tcW w:w="236" w:type="dxa"/>
            <w:shd w:val="clear" w:color="auto" w:fill="auto"/>
          </w:tcPr>
          <w:p w14:paraId="39593A07" w14:textId="77777777" w:rsidR="002927B6" w:rsidRPr="005F70FB" w:rsidRDefault="002927B6" w:rsidP="00A551BF">
            <w:pPr>
              <w:pStyle w:val="TableCell0-0115Break"/>
              <w:rPr>
                <w:rStyle w:val="ExampleSource"/>
              </w:rPr>
            </w:pPr>
          </w:p>
        </w:tc>
        <w:tc>
          <w:tcPr>
            <w:tcW w:w="1247" w:type="dxa"/>
            <w:shd w:val="clear" w:color="auto" w:fill="auto"/>
          </w:tcPr>
          <w:p w14:paraId="2F13FE27" w14:textId="77777777" w:rsidR="002927B6" w:rsidRPr="005F70FB" w:rsidRDefault="002927B6" w:rsidP="00A551BF">
            <w:pPr>
              <w:pStyle w:val="TableCell0-0115Break"/>
              <w:rPr>
                <w:rStyle w:val="ChItalBold"/>
              </w:rPr>
            </w:pPr>
            <w:r w:rsidRPr="005F70FB">
              <w:rPr>
                <w:rStyle w:val="ChItalBold"/>
              </w:rPr>
              <w:t>lapis</w:t>
            </w:r>
          </w:p>
        </w:tc>
        <w:tc>
          <w:tcPr>
            <w:tcW w:w="1418" w:type="dxa"/>
            <w:shd w:val="clear" w:color="auto" w:fill="auto"/>
          </w:tcPr>
          <w:p w14:paraId="2D09EF51" w14:textId="77777777" w:rsidR="002927B6" w:rsidRPr="005F70FB" w:rsidRDefault="002927B6" w:rsidP="00A551BF">
            <w:pPr>
              <w:pStyle w:val="TableCell0-0115Break"/>
              <w:rPr>
                <w:rStyle w:val="ChCharisSIL"/>
              </w:rPr>
            </w:pPr>
            <w:r w:rsidRPr="005F70FB">
              <w:rPr>
                <w:rStyle w:val="ChCharisSIL"/>
              </w:rPr>
              <w:t>ˈla.pɪs</w:t>
            </w:r>
          </w:p>
        </w:tc>
        <w:tc>
          <w:tcPr>
            <w:tcW w:w="1361" w:type="dxa"/>
            <w:shd w:val="clear" w:color="auto" w:fill="auto"/>
          </w:tcPr>
          <w:p w14:paraId="712EC566" w14:textId="77777777" w:rsidR="002927B6" w:rsidRPr="005F70FB" w:rsidRDefault="002927B6" w:rsidP="00A551BF">
            <w:pPr>
              <w:pStyle w:val="TableCell0-0115Break"/>
              <w:rPr>
                <w:rStyle w:val="ChSmallCaps"/>
              </w:rPr>
            </w:pPr>
            <w:r w:rsidRPr="005F70FB">
              <w:rPr>
                <w:rStyle w:val="ChSmallCaps"/>
              </w:rPr>
              <w:t>qt</w:t>
            </w:r>
          </w:p>
        </w:tc>
        <w:tc>
          <w:tcPr>
            <w:tcW w:w="2438" w:type="dxa"/>
            <w:shd w:val="clear" w:color="auto" w:fill="auto"/>
          </w:tcPr>
          <w:p w14:paraId="2A57C521" w14:textId="77777777" w:rsidR="002927B6" w:rsidRPr="005F70FB" w:rsidRDefault="002927B6" w:rsidP="00A551BF">
            <w:pPr>
              <w:pStyle w:val="TableCell0-0115Break"/>
            </w:pPr>
            <w:r w:rsidRPr="005F70FB">
              <w:t>all</w:t>
            </w:r>
          </w:p>
        </w:tc>
      </w:tr>
      <w:tr w:rsidR="00AC23C4" w:rsidRPr="005F70FB" w14:paraId="6E4FB6A8" w14:textId="77777777" w:rsidTr="00BC00CF">
        <w:tc>
          <w:tcPr>
            <w:tcW w:w="236" w:type="dxa"/>
            <w:shd w:val="clear" w:color="auto" w:fill="auto"/>
          </w:tcPr>
          <w:p w14:paraId="18A1DF67" w14:textId="77777777" w:rsidR="002927B6" w:rsidRPr="005F70FB" w:rsidRDefault="002927B6" w:rsidP="00A551BF">
            <w:pPr>
              <w:pStyle w:val="TableCell0-0115Break"/>
              <w:rPr>
                <w:rStyle w:val="ExampleSource"/>
              </w:rPr>
            </w:pPr>
          </w:p>
        </w:tc>
        <w:tc>
          <w:tcPr>
            <w:tcW w:w="1247" w:type="dxa"/>
            <w:shd w:val="clear" w:color="auto" w:fill="auto"/>
          </w:tcPr>
          <w:p w14:paraId="15041F9A" w14:textId="77777777" w:rsidR="002927B6" w:rsidRPr="005F70FB" w:rsidRDefault="002927B6" w:rsidP="00A551BF">
            <w:pPr>
              <w:pStyle w:val="TableCell0-0115Break"/>
              <w:rPr>
                <w:rStyle w:val="ChItalBold"/>
              </w:rPr>
            </w:pPr>
            <w:r w:rsidRPr="005F70FB">
              <w:rPr>
                <w:rStyle w:val="ChItalBold"/>
              </w:rPr>
              <w:t>lapuk</w:t>
            </w:r>
          </w:p>
        </w:tc>
        <w:tc>
          <w:tcPr>
            <w:tcW w:w="1418" w:type="dxa"/>
            <w:shd w:val="clear" w:color="auto" w:fill="auto"/>
          </w:tcPr>
          <w:p w14:paraId="5A3D1EBA" w14:textId="77777777" w:rsidR="002927B6" w:rsidRPr="005F70FB" w:rsidRDefault="002927B6" w:rsidP="00A551BF">
            <w:pPr>
              <w:pStyle w:val="TableCell0-0115Break"/>
              <w:rPr>
                <w:rStyle w:val="ChCharisSIL"/>
              </w:rPr>
            </w:pPr>
            <w:r w:rsidRPr="005F70FB">
              <w:rPr>
                <w:rStyle w:val="ChCharisSIL"/>
              </w:rPr>
              <w:t>ˈla.pʊk</w:t>
            </w:r>
          </w:p>
        </w:tc>
        <w:tc>
          <w:tcPr>
            <w:tcW w:w="1361" w:type="dxa"/>
            <w:shd w:val="clear" w:color="auto" w:fill="auto"/>
          </w:tcPr>
          <w:p w14:paraId="75D09FDB"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5F91900A" w14:textId="77777777" w:rsidR="002927B6" w:rsidRPr="005F70FB" w:rsidRDefault="002927B6" w:rsidP="00A551BF">
            <w:pPr>
              <w:pStyle w:val="TableCell0-0115Break"/>
            </w:pPr>
            <w:r w:rsidRPr="005F70FB">
              <w:t>decompose</w:t>
            </w:r>
          </w:p>
        </w:tc>
      </w:tr>
      <w:tr w:rsidR="00AC23C4" w:rsidRPr="005F70FB" w14:paraId="0D20AB7F" w14:textId="77777777" w:rsidTr="00BC00CF">
        <w:tc>
          <w:tcPr>
            <w:tcW w:w="236" w:type="dxa"/>
            <w:shd w:val="clear" w:color="auto" w:fill="auto"/>
          </w:tcPr>
          <w:p w14:paraId="031F41DF" w14:textId="77777777" w:rsidR="002927B6" w:rsidRPr="005F70FB" w:rsidRDefault="002927B6" w:rsidP="00A551BF">
            <w:pPr>
              <w:pStyle w:val="TableCell0-0115Break"/>
              <w:rPr>
                <w:rStyle w:val="ExampleSource"/>
              </w:rPr>
            </w:pPr>
          </w:p>
        </w:tc>
        <w:tc>
          <w:tcPr>
            <w:tcW w:w="1247" w:type="dxa"/>
            <w:shd w:val="clear" w:color="auto" w:fill="auto"/>
          </w:tcPr>
          <w:p w14:paraId="612EBEC8" w14:textId="77777777" w:rsidR="002927B6" w:rsidRPr="005F70FB" w:rsidRDefault="002927B6" w:rsidP="00A551BF">
            <w:pPr>
              <w:pStyle w:val="TableCell0-0115Break"/>
              <w:rPr>
                <w:rStyle w:val="ChItalBold"/>
              </w:rPr>
            </w:pPr>
            <w:r w:rsidRPr="005F70FB">
              <w:rPr>
                <w:rStyle w:val="ChItalBold"/>
              </w:rPr>
              <w:t>larang</w:t>
            </w:r>
          </w:p>
        </w:tc>
        <w:tc>
          <w:tcPr>
            <w:tcW w:w="1418" w:type="dxa"/>
            <w:shd w:val="clear" w:color="auto" w:fill="auto"/>
          </w:tcPr>
          <w:p w14:paraId="5959F665" w14:textId="77777777" w:rsidR="002927B6" w:rsidRPr="005F70FB" w:rsidRDefault="002927B6" w:rsidP="00A551BF">
            <w:pPr>
              <w:pStyle w:val="TableCell0-0115Break"/>
              <w:rPr>
                <w:rStyle w:val="ChCharisSIL"/>
              </w:rPr>
            </w:pPr>
            <w:r w:rsidRPr="005F70FB">
              <w:rPr>
                <w:rStyle w:val="ChCharisSIL"/>
              </w:rPr>
              <w:t>ˈla.ɾɐŋ</w:t>
            </w:r>
          </w:p>
        </w:tc>
        <w:tc>
          <w:tcPr>
            <w:tcW w:w="1361" w:type="dxa"/>
            <w:shd w:val="clear" w:color="auto" w:fill="auto"/>
          </w:tcPr>
          <w:p w14:paraId="6B4E5535"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727CE43" w14:textId="77777777" w:rsidR="002927B6" w:rsidRPr="005F70FB" w:rsidRDefault="002927B6" w:rsidP="00A551BF">
            <w:pPr>
              <w:pStyle w:val="TableCell0-0115Break"/>
            </w:pPr>
            <w:r w:rsidRPr="005F70FB">
              <w:t>forbid</w:t>
            </w:r>
          </w:p>
        </w:tc>
      </w:tr>
      <w:tr w:rsidR="00AC23C4" w:rsidRPr="005F70FB" w14:paraId="314D7877" w14:textId="77777777" w:rsidTr="00BC00CF">
        <w:tc>
          <w:tcPr>
            <w:tcW w:w="236" w:type="dxa"/>
            <w:shd w:val="clear" w:color="auto" w:fill="auto"/>
          </w:tcPr>
          <w:p w14:paraId="395FE1BB" w14:textId="77777777" w:rsidR="002927B6" w:rsidRPr="005F70FB" w:rsidRDefault="002927B6" w:rsidP="00A551BF">
            <w:pPr>
              <w:pStyle w:val="TableCell0-0115Break"/>
              <w:rPr>
                <w:rStyle w:val="ExampleSource"/>
              </w:rPr>
            </w:pPr>
          </w:p>
        </w:tc>
        <w:tc>
          <w:tcPr>
            <w:tcW w:w="1247" w:type="dxa"/>
            <w:shd w:val="clear" w:color="auto" w:fill="auto"/>
          </w:tcPr>
          <w:p w14:paraId="2E639E6C" w14:textId="77777777" w:rsidR="002927B6" w:rsidRPr="005F70FB" w:rsidRDefault="002927B6" w:rsidP="00A551BF">
            <w:pPr>
              <w:pStyle w:val="TableCell0-0115Break"/>
              <w:rPr>
                <w:rStyle w:val="ChItalBold"/>
              </w:rPr>
            </w:pPr>
            <w:r w:rsidRPr="005F70FB">
              <w:rPr>
                <w:rStyle w:val="ChItalBold"/>
              </w:rPr>
              <w:t>lari</w:t>
            </w:r>
          </w:p>
        </w:tc>
        <w:tc>
          <w:tcPr>
            <w:tcW w:w="1418" w:type="dxa"/>
            <w:shd w:val="clear" w:color="auto" w:fill="auto"/>
          </w:tcPr>
          <w:p w14:paraId="3EC166C2" w14:textId="77777777" w:rsidR="002927B6" w:rsidRPr="005F70FB" w:rsidRDefault="002927B6" w:rsidP="00A551BF">
            <w:pPr>
              <w:pStyle w:val="TableCell0-0115Break"/>
              <w:rPr>
                <w:rStyle w:val="ChCharisSIL"/>
              </w:rPr>
            </w:pPr>
            <w:r w:rsidRPr="005F70FB">
              <w:rPr>
                <w:rStyle w:val="ChCharisSIL"/>
              </w:rPr>
              <w:t>ˈla.ɾi</w:t>
            </w:r>
          </w:p>
        </w:tc>
        <w:tc>
          <w:tcPr>
            <w:tcW w:w="1361" w:type="dxa"/>
            <w:shd w:val="clear" w:color="auto" w:fill="auto"/>
          </w:tcPr>
          <w:p w14:paraId="1C8FEBEF"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585ADFED" w14:textId="77777777" w:rsidR="002927B6" w:rsidRPr="005F70FB" w:rsidRDefault="002927B6" w:rsidP="00A551BF">
            <w:pPr>
              <w:pStyle w:val="TableCell0-0115Break"/>
            </w:pPr>
            <w:r w:rsidRPr="005F70FB">
              <w:t>run</w:t>
            </w:r>
          </w:p>
        </w:tc>
      </w:tr>
      <w:tr w:rsidR="00AC23C4" w:rsidRPr="005F70FB" w14:paraId="4BD7E3D6" w14:textId="77777777" w:rsidTr="00BC00CF">
        <w:tc>
          <w:tcPr>
            <w:tcW w:w="236" w:type="dxa"/>
            <w:shd w:val="clear" w:color="auto" w:fill="auto"/>
          </w:tcPr>
          <w:p w14:paraId="04134041" w14:textId="77777777" w:rsidR="002927B6" w:rsidRPr="005F70FB" w:rsidRDefault="002927B6" w:rsidP="00A551BF">
            <w:pPr>
              <w:pStyle w:val="TableCell0-0115Break"/>
              <w:rPr>
                <w:rStyle w:val="ExampleSource"/>
              </w:rPr>
            </w:pPr>
          </w:p>
        </w:tc>
        <w:tc>
          <w:tcPr>
            <w:tcW w:w="1247" w:type="dxa"/>
            <w:shd w:val="clear" w:color="auto" w:fill="auto"/>
          </w:tcPr>
          <w:p w14:paraId="7194BAFA" w14:textId="77777777" w:rsidR="002927B6" w:rsidRPr="005F70FB" w:rsidRDefault="002927B6" w:rsidP="00A551BF">
            <w:pPr>
              <w:pStyle w:val="TableCell0-0115Break"/>
              <w:rPr>
                <w:rStyle w:val="ChItalBold"/>
              </w:rPr>
            </w:pPr>
            <w:r w:rsidRPr="005F70FB">
              <w:rPr>
                <w:rStyle w:val="ChItalBold"/>
              </w:rPr>
              <w:t>larut</w:t>
            </w:r>
          </w:p>
        </w:tc>
        <w:tc>
          <w:tcPr>
            <w:tcW w:w="1418" w:type="dxa"/>
            <w:shd w:val="clear" w:color="auto" w:fill="auto"/>
          </w:tcPr>
          <w:p w14:paraId="71D5FFF4" w14:textId="77777777" w:rsidR="002927B6" w:rsidRPr="005F70FB" w:rsidRDefault="002927B6" w:rsidP="00A551BF">
            <w:pPr>
              <w:pStyle w:val="TableCell0-0115Break"/>
              <w:rPr>
                <w:rStyle w:val="ChCharisSIL"/>
              </w:rPr>
            </w:pPr>
            <w:r w:rsidRPr="005F70FB">
              <w:rPr>
                <w:rStyle w:val="ChCharisSIL"/>
              </w:rPr>
              <w:t>ˈla.ɾʊt</w:t>
            </w:r>
          </w:p>
        </w:tc>
        <w:tc>
          <w:tcPr>
            <w:tcW w:w="1361" w:type="dxa"/>
            <w:shd w:val="clear" w:color="auto" w:fill="auto"/>
          </w:tcPr>
          <w:p w14:paraId="39C92CA7"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5C2C3A1" w14:textId="77777777" w:rsidR="002927B6" w:rsidRPr="005F70FB" w:rsidRDefault="002927B6" w:rsidP="00A551BF">
            <w:pPr>
              <w:pStyle w:val="TableCell0-0115Break"/>
            </w:pPr>
            <w:r w:rsidRPr="005F70FB">
              <w:t>be protracted</w:t>
            </w:r>
          </w:p>
        </w:tc>
      </w:tr>
      <w:tr w:rsidR="00AC23C4" w:rsidRPr="005F70FB" w14:paraId="5EB9EF2C" w14:textId="77777777" w:rsidTr="00BC00CF">
        <w:tc>
          <w:tcPr>
            <w:tcW w:w="236" w:type="dxa"/>
            <w:shd w:val="clear" w:color="auto" w:fill="auto"/>
          </w:tcPr>
          <w:p w14:paraId="344C5565" w14:textId="77777777" w:rsidR="002927B6" w:rsidRPr="005F70FB" w:rsidRDefault="002927B6" w:rsidP="00A551BF">
            <w:pPr>
              <w:pStyle w:val="TableCell0-0115Break"/>
              <w:rPr>
                <w:rStyle w:val="ExampleSource"/>
              </w:rPr>
            </w:pPr>
          </w:p>
        </w:tc>
        <w:tc>
          <w:tcPr>
            <w:tcW w:w="1247" w:type="dxa"/>
            <w:shd w:val="clear" w:color="auto" w:fill="auto"/>
          </w:tcPr>
          <w:p w14:paraId="6F74D68F" w14:textId="77777777" w:rsidR="002927B6" w:rsidRPr="005F70FB" w:rsidRDefault="002927B6" w:rsidP="00A551BF">
            <w:pPr>
              <w:pStyle w:val="TableCell0-0115Break"/>
              <w:rPr>
                <w:rStyle w:val="ChItalBold"/>
              </w:rPr>
            </w:pPr>
            <w:r w:rsidRPr="005F70FB">
              <w:rPr>
                <w:rStyle w:val="ChItalBold"/>
              </w:rPr>
              <w:t>lati</w:t>
            </w:r>
          </w:p>
        </w:tc>
        <w:tc>
          <w:tcPr>
            <w:tcW w:w="1418" w:type="dxa"/>
            <w:shd w:val="clear" w:color="auto" w:fill="auto"/>
          </w:tcPr>
          <w:p w14:paraId="7058281A" w14:textId="77777777" w:rsidR="002927B6" w:rsidRPr="005F70FB" w:rsidRDefault="002927B6" w:rsidP="00A551BF">
            <w:pPr>
              <w:pStyle w:val="TableCell0-0115Break"/>
              <w:rPr>
                <w:rStyle w:val="ChCharisSIL"/>
              </w:rPr>
            </w:pPr>
            <w:r w:rsidRPr="005F70FB">
              <w:rPr>
                <w:rStyle w:val="ChCharisSIL"/>
              </w:rPr>
              <w:t>ˈla.ti</w:t>
            </w:r>
          </w:p>
        </w:tc>
        <w:tc>
          <w:tcPr>
            <w:tcW w:w="1361" w:type="dxa"/>
            <w:shd w:val="clear" w:color="auto" w:fill="auto"/>
          </w:tcPr>
          <w:p w14:paraId="01076CE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4E98C59" w14:textId="77777777" w:rsidR="002927B6" w:rsidRPr="005F70FB" w:rsidRDefault="002927B6" w:rsidP="00A551BF">
            <w:pPr>
              <w:pStyle w:val="TableCell0-0115Break"/>
            </w:pPr>
            <w:r w:rsidRPr="005F70FB">
              <w:t>practice</w:t>
            </w:r>
          </w:p>
        </w:tc>
      </w:tr>
      <w:tr w:rsidR="00AC23C4" w:rsidRPr="005F70FB" w14:paraId="550106AA" w14:textId="77777777" w:rsidTr="00BC00CF">
        <w:tc>
          <w:tcPr>
            <w:tcW w:w="236" w:type="dxa"/>
            <w:shd w:val="clear" w:color="auto" w:fill="auto"/>
          </w:tcPr>
          <w:p w14:paraId="1E196336" w14:textId="77777777" w:rsidR="002927B6" w:rsidRPr="005F70FB" w:rsidRDefault="002927B6" w:rsidP="00A551BF">
            <w:pPr>
              <w:pStyle w:val="TableCell0-0115Break"/>
              <w:rPr>
                <w:rStyle w:val="ExampleSource"/>
              </w:rPr>
            </w:pPr>
          </w:p>
        </w:tc>
        <w:tc>
          <w:tcPr>
            <w:tcW w:w="1247" w:type="dxa"/>
            <w:shd w:val="clear" w:color="auto" w:fill="auto"/>
          </w:tcPr>
          <w:p w14:paraId="4EFFBFEB" w14:textId="77777777" w:rsidR="002927B6" w:rsidRPr="005F70FB" w:rsidRDefault="002927B6" w:rsidP="00A551BF">
            <w:pPr>
              <w:pStyle w:val="TableCell0-0115Break"/>
              <w:rPr>
                <w:rStyle w:val="ChItalBold"/>
              </w:rPr>
            </w:pPr>
            <w:r w:rsidRPr="005F70FB">
              <w:rPr>
                <w:rStyle w:val="ChItalBold"/>
              </w:rPr>
              <w:t>lauk</w:t>
            </w:r>
          </w:p>
        </w:tc>
        <w:tc>
          <w:tcPr>
            <w:tcW w:w="1418" w:type="dxa"/>
            <w:shd w:val="clear" w:color="auto" w:fill="auto"/>
          </w:tcPr>
          <w:p w14:paraId="44728824" w14:textId="77777777" w:rsidR="002927B6" w:rsidRPr="005F70FB" w:rsidRDefault="002927B6" w:rsidP="00A551BF">
            <w:pPr>
              <w:pStyle w:val="TableCell0-0115Break"/>
              <w:rPr>
                <w:rStyle w:val="ChCharisSIL"/>
              </w:rPr>
            </w:pPr>
            <w:r w:rsidRPr="005F70FB">
              <w:rPr>
                <w:rStyle w:val="ChCharisSIL"/>
              </w:rPr>
              <w:t>ˈla.ʊk</w:t>
            </w:r>
          </w:p>
        </w:tc>
        <w:tc>
          <w:tcPr>
            <w:tcW w:w="1361" w:type="dxa"/>
            <w:shd w:val="clear" w:color="auto" w:fill="auto"/>
          </w:tcPr>
          <w:p w14:paraId="78DDAAE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AF1B030" w14:textId="77777777" w:rsidR="002927B6" w:rsidRPr="005F70FB" w:rsidRDefault="002927B6" w:rsidP="00A551BF">
            <w:pPr>
              <w:pStyle w:val="TableCell0-0115Break"/>
            </w:pPr>
            <w:r w:rsidRPr="005F70FB">
              <w:t>side dish</w:t>
            </w:r>
          </w:p>
        </w:tc>
      </w:tr>
      <w:tr w:rsidR="00AC23C4" w:rsidRPr="005F70FB" w14:paraId="41B09C90" w14:textId="77777777" w:rsidTr="00BC00CF">
        <w:tc>
          <w:tcPr>
            <w:tcW w:w="236" w:type="dxa"/>
            <w:shd w:val="clear" w:color="auto" w:fill="auto"/>
          </w:tcPr>
          <w:p w14:paraId="236990E2" w14:textId="77777777" w:rsidR="002927B6" w:rsidRPr="005F70FB" w:rsidRDefault="002927B6" w:rsidP="00A551BF">
            <w:pPr>
              <w:pStyle w:val="TableCell0-0115Break"/>
              <w:rPr>
                <w:rStyle w:val="ExampleSource"/>
              </w:rPr>
            </w:pPr>
          </w:p>
        </w:tc>
        <w:tc>
          <w:tcPr>
            <w:tcW w:w="1247" w:type="dxa"/>
            <w:shd w:val="clear" w:color="auto" w:fill="auto"/>
          </w:tcPr>
          <w:p w14:paraId="23E801E0" w14:textId="77777777" w:rsidR="002927B6" w:rsidRPr="005F70FB" w:rsidRDefault="002927B6" w:rsidP="00A551BF">
            <w:pPr>
              <w:pStyle w:val="TableCell0-0115Break"/>
              <w:rPr>
                <w:rStyle w:val="ChItalBold"/>
              </w:rPr>
            </w:pPr>
            <w:r w:rsidRPr="005F70FB">
              <w:rPr>
                <w:rStyle w:val="ChItalBold"/>
              </w:rPr>
              <w:t>laut</w:t>
            </w:r>
          </w:p>
        </w:tc>
        <w:tc>
          <w:tcPr>
            <w:tcW w:w="1418" w:type="dxa"/>
            <w:shd w:val="clear" w:color="auto" w:fill="auto"/>
          </w:tcPr>
          <w:p w14:paraId="169CA4B3" w14:textId="77777777" w:rsidR="002927B6" w:rsidRPr="005F70FB" w:rsidRDefault="002927B6" w:rsidP="00A551BF">
            <w:pPr>
              <w:pStyle w:val="TableCell0-0115Break"/>
              <w:rPr>
                <w:rStyle w:val="ChCharisSIL"/>
              </w:rPr>
            </w:pPr>
            <w:r w:rsidRPr="005F70FB">
              <w:rPr>
                <w:rStyle w:val="ChCharisSIL"/>
              </w:rPr>
              <w:t>ˈla.ʊt̚</w:t>
            </w:r>
          </w:p>
        </w:tc>
        <w:tc>
          <w:tcPr>
            <w:tcW w:w="1361" w:type="dxa"/>
            <w:shd w:val="clear" w:color="auto" w:fill="auto"/>
          </w:tcPr>
          <w:p w14:paraId="126734F5"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C674AE3" w14:textId="77777777" w:rsidR="002927B6" w:rsidRPr="005F70FB" w:rsidRDefault="002927B6" w:rsidP="00A551BF">
            <w:pPr>
              <w:pStyle w:val="TableCell0-0115Break"/>
            </w:pPr>
            <w:r w:rsidRPr="005F70FB">
              <w:t>sea</w:t>
            </w:r>
          </w:p>
        </w:tc>
      </w:tr>
      <w:tr w:rsidR="00AC23C4" w:rsidRPr="005F70FB" w14:paraId="5B779013" w14:textId="77777777" w:rsidTr="00BC00CF">
        <w:tc>
          <w:tcPr>
            <w:tcW w:w="236" w:type="dxa"/>
            <w:shd w:val="clear" w:color="auto" w:fill="auto"/>
          </w:tcPr>
          <w:p w14:paraId="2F731FB3" w14:textId="77777777" w:rsidR="002927B6" w:rsidRPr="005F70FB" w:rsidRDefault="002927B6" w:rsidP="00A551BF">
            <w:pPr>
              <w:pStyle w:val="TableCell0-0115Break"/>
              <w:rPr>
                <w:rStyle w:val="ExampleSource"/>
              </w:rPr>
            </w:pPr>
          </w:p>
        </w:tc>
        <w:tc>
          <w:tcPr>
            <w:tcW w:w="1247" w:type="dxa"/>
            <w:shd w:val="clear" w:color="auto" w:fill="auto"/>
          </w:tcPr>
          <w:p w14:paraId="6E93D244" w14:textId="77777777" w:rsidR="002927B6" w:rsidRPr="005F70FB" w:rsidRDefault="002927B6" w:rsidP="00A551BF">
            <w:pPr>
              <w:pStyle w:val="TableCell0-0115Break"/>
              <w:rPr>
                <w:rStyle w:val="ChItalBold"/>
              </w:rPr>
            </w:pPr>
            <w:r w:rsidRPr="005F70FB">
              <w:rPr>
                <w:rStyle w:val="ChItalBold"/>
              </w:rPr>
              <w:t>lawang</w:t>
            </w:r>
          </w:p>
        </w:tc>
        <w:tc>
          <w:tcPr>
            <w:tcW w:w="1418" w:type="dxa"/>
            <w:shd w:val="clear" w:color="auto" w:fill="auto"/>
          </w:tcPr>
          <w:p w14:paraId="37F67C68" w14:textId="77777777" w:rsidR="002927B6" w:rsidRPr="005F70FB" w:rsidRDefault="002927B6" w:rsidP="00A551BF">
            <w:pPr>
              <w:pStyle w:val="TableCell0-0115Break"/>
              <w:rPr>
                <w:rStyle w:val="ChCharisSIL"/>
              </w:rPr>
            </w:pPr>
            <w:r w:rsidRPr="005F70FB">
              <w:rPr>
                <w:rStyle w:val="ChCharisSIL"/>
              </w:rPr>
              <w:t>ˈla.wɐn</w:t>
            </w:r>
          </w:p>
        </w:tc>
        <w:tc>
          <w:tcPr>
            <w:tcW w:w="1361" w:type="dxa"/>
            <w:shd w:val="clear" w:color="auto" w:fill="auto"/>
          </w:tcPr>
          <w:p w14:paraId="060F657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7B37AB8" w14:textId="77777777" w:rsidR="002927B6" w:rsidRPr="005F70FB" w:rsidRDefault="002927B6" w:rsidP="00A551BF">
            <w:pPr>
              <w:pStyle w:val="TableCell0-0115Break"/>
            </w:pPr>
            <w:r w:rsidRPr="005F70FB">
              <w:t>oppose</w:t>
            </w:r>
          </w:p>
        </w:tc>
      </w:tr>
      <w:tr w:rsidR="00AC23C4" w:rsidRPr="005F70FB" w14:paraId="5DF2F743" w14:textId="77777777" w:rsidTr="00BC00CF">
        <w:tc>
          <w:tcPr>
            <w:tcW w:w="236" w:type="dxa"/>
            <w:shd w:val="clear" w:color="auto" w:fill="auto"/>
          </w:tcPr>
          <w:p w14:paraId="14DF21B1" w14:textId="77777777" w:rsidR="002927B6" w:rsidRPr="005F70FB" w:rsidRDefault="002927B6" w:rsidP="00A551BF">
            <w:pPr>
              <w:pStyle w:val="TableCell0-0115Break"/>
              <w:rPr>
                <w:rStyle w:val="ExampleSource"/>
              </w:rPr>
            </w:pPr>
          </w:p>
        </w:tc>
        <w:tc>
          <w:tcPr>
            <w:tcW w:w="1247" w:type="dxa"/>
            <w:shd w:val="clear" w:color="auto" w:fill="auto"/>
          </w:tcPr>
          <w:p w14:paraId="4F1C2F48" w14:textId="77777777" w:rsidR="002927B6" w:rsidRPr="005F70FB" w:rsidRDefault="002927B6" w:rsidP="00A551BF">
            <w:pPr>
              <w:pStyle w:val="TableCell0-0115Break"/>
              <w:rPr>
                <w:rStyle w:val="ChItalBold"/>
              </w:rPr>
            </w:pPr>
            <w:r w:rsidRPr="005F70FB">
              <w:rPr>
                <w:rStyle w:val="ChItalBold"/>
              </w:rPr>
              <w:t>layak</w:t>
            </w:r>
          </w:p>
        </w:tc>
        <w:tc>
          <w:tcPr>
            <w:tcW w:w="1418" w:type="dxa"/>
            <w:shd w:val="clear" w:color="auto" w:fill="auto"/>
          </w:tcPr>
          <w:p w14:paraId="074ECEE7" w14:textId="77777777" w:rsidR="002927B6" w:rsidRPr="005F70FB" w:rsidRDefault="002927B6" w:rsidP="00A551BF">
            <w:pPr>
              <w:pStyle w:val="TableCell0-0115Break"/>
              <w:rPr>
                <w:rStyle w:val="ChCharisSIL"/>
              </w:rPr>
            </w:pPr>
            <w:r w:rsidRPr="005F70FB">
              <w:rPr>
                <w:rStyle w:val="ChCharisSIL"/>
              </w:rPr>
              <w:t>ˈla.jɐk</w:t>
            </w:r>
          </w:p>
        </w:tc>
        <w:tc>
          <w:tcPr>
            <w:tcW w:w="1361" w:type="dxa"/>
            <w:shd w:val="clear" w:color="auto" w:fill="auto"/>
          </w:tcPr>
          <w:p w14:paraId="75641D0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CBB7136" w14:textId="77777777" w:rsidR="002927B6" w:rsidRPr="005F70FB" w:rsidRDefault="002927B6" w:rsidP="00A551BF">
            <w:pPr>
              <w:pStyle w:val="TableCell0-0115Break"/>
            </w:pPr>
            <w:r w:rsidRPr="005F70FB">
              <w:t>be suitable</w:t>
            </w:r>
          </w:p>
        </w:tc>
      </w:tr>
      <w:tr w:rsidR="00AC23C4" w:rsidRPr="005F70FB" w14:paraId="0E50C2B8" w14:textId="77777777" w:rsidTr="00BC00CF">
        <w:tc>
          <w:tcPr>
            <w:tcW w:w="236" w:type="dxa"/>
            <w:shd w:val="clear" w:color="auto" w:fill="auto"/>
          </w:tcPr>
          <w:p w14:paraId="4D04AC97" w14:textId="77777777" w:rsidR="002927B6" w:rsidRPr="005F70FB" w:rsidRDefault="002927B6" w:rsidP="00A551BF">
            <w:pPr>
              <w:pStyle w:val="TableCell0-0115Break"/>
              <w:rPr>
                <w:rStyle w:val="ExampleSource"/>
              </w:rPr>
            </w:pPr>
          </w:p>
        </w:tc>
        <w:tc>
          <w:tcPr>
            <w:tcW w:w="1247" w:type="dxa"/>
            <w:shd w:val="clear" w:color="auto" w:fill="auto"/>
          </w:tcPr>
          <w:p w14:paraId="475E023C" w14:textId="77777777" w:rsidR="002927B6" w:rsidRPr="005F70FB" w:rsidRDefault="002927B6" w:rsidP="00A551BF">
            <w:pPr>
              <w:pStyle w:val="TableCell0-0115Break"/>
              <w:rPr>
                <w:rStyle w:val="ChItalBold"/>
              </w:rPr>
            </w:pPr>
            <w:r w:rsidRPr="005F70FB">
              <w:rPr>
                <w:rStyle w:val="ChItalBold"/>
              </w:rPr>
              <w:t>layang</w:t>
            </w:r>
          </w:p>
        </w:tc>
        <w:tc>
          <w:tcPr>
            <w:tcW w:w="1418" w:type="dxa"/>
            <w:shd w:val="clear" w:color="auto" w:fill="auto"/>
          </w:tcPr>
          <w:p w14:paraId="7C88886B" w14:textId="77777777" w:rsidR="002927B6" w:rsidRPr="005F70FB" w:rsidRDefault="002927B6" w:rsidP="00A551BF">
            <w:pPr>
              <w:pStyle w:val="TableCell0-0115Break"/>
              <w:rPr>
                <w:rStyle w:val="ChCharisSIL"/>
              </w:rPr>
            </w:pPr>
            <w:r w:rsidRPr="005F70FB">
              <w:rPr>
                <w:rStyle w:val="ChCharisSIL"/>
              </w:rPr>
              <w:t>ˈla.jɐn</w:t>
            </w:r>
          </w:p>
        </w:tc>
        <w:tc>
          <w:tcPr>
            <w:tcW w:w="1361" w:type="dxa"/>
            <w:shd w:val="clear" w:color="auto" w:fill="auto"/>
          </w:tcPr>
          <w:p w14:paraId="1CE65BC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C5C5C61" w14:textId="77777777" w:rsidR="002927B6" w:rsidRPr="005F70FB" w:rsidRDefault="002927B6" w:rsidP="00A551BF">
            <w:pPr>
              <w:pStyle w:val="TableCell0-0115Break"/>
            </w:pPr>
            <w:r w:rsidRPr="005F70FB">
              <w:t>serve</w:t>
            </w:r>
          </w:p>
        </w:tc>
      </w:tr>
      <w:tr w:rsidR="00AC23C4" w:rsidRPr="005F70FB" w14:paraId="6AFBA7B6" w14:textId="77777777" w:rsidTr="00BC00CF">
        <w:tc>
          <w:tcPr>
            <w:tcW w:w="236" w:type="dxa"/>
            <w:shd w:val="clear" w:color="auto" w:fill="auto"/>
          </w:tcPr>
          <w:p w14:paraId="4B4AB947" w14:textId="77777777" w:rsidR="002927B6" w:rsidRPr="005F70FB" w:rsidRDefault="002927B6" w:rsidP="00A551BF">
            <w:pPr>
              <w:pStyle w:val="TableCell0-0115Break"/>
              <w:rPr>
                <w:rStyle w:val="ExampleSource"/>
              </w:rPr>
            </w:pPr>
          </w:p>
        </w:tc>
        <w:tc>
          <w:tcPr>
            <w:tcW w:w="1247" w:type="dxa"/>
            <w:shd w:val="clear" w:color="auto" w:fill="auto"/>
          </w:tcPr>
          <w:p w14:paraId="0CB2A79F" w14:textId="77777777" w:rsidR="002927B6" w:rsidRPr="005F70FB" w:rsidRDefault="002927B6" w:rsidP="00A551BF">
            <w:pPr>
              <w:pStyle w:val="TableCell0-0115Break"/>
              <w:rPr>
                <w:rStyle w:val="ChItalBold"/>
              </w:rPr>
            </w:pPr>
            <w:r w:rsidRPr="005F70FB">
              <w:rPr>
                <w:rStyle w:val="ChItalBold"/>
              </w:rPr>
              <w:t>layar</w:t>
            </w:r>
          </w:p>
        </w:tc>
        <w:tc>
          <w:tcPr>
            <w:tcW w:w="1418" w:type="dxa"/>
            <w:shd w:val="clear" w:color="auto" w:fill="auto"/>
          </w:tcPr>
          <w:p w14:paraId="3CD53589" w14:textId="77777777" w:rsidR="002927B6" w:rsidRPr="005F70FB" w:rsidRDefault="002927B6" w:rsidP="00A551BF">
            <w:pPr>
              <w:pStyle w:val="TableCell0-0115Break"/>
              <w:rPr>
                <w:rStyle w:val="ChCharisSIL"/>
              </w:rPr>
            </w:pPr>
            <w:r w:rsidRPr="005F70FB">
              <w:rPr>
                <w:rStyle w:val="ChCharisSIL"/>
              </w:rPr>
              <w:t>ˈla.jɐr</w:t>
            </w:r>
          </w:p>
        </w:tc>
        <w:tc>
          <w:tcPr>
            <w:tcW w:w="1361" w:type="dxa"/>
            <w:shd w:val="clear" w:color="auto" w:fill="auto"/>
          </w:tcPr>
          <w:p w14:paraId="5A739A24"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1FED3AF6" w14:textId="77777777" w:rsidR="002927B6" w:rsidRPr="005F70FB" w:rsidRDefault="002927B6" w:rsidP="00A551BF">
            <w:pPr>
              <w:pStyle w:val="TableCell0-0115Break"/>
            </w:pPr>
            <w:r w:rsidRPr="005F70FB">
              <w:t>sail</w:t>
            </w:r>
          </w:p>
        </w:tc>
      </w:tr>
      <w:tr w:rsidR="00AC23C4" w:rsidRPr="005F70FB" w14:paraId="13D310C0" w14:textId="77777777" w:rsidTr="00BC00CF">
        <w:tc>
          <w:tcPr>
            <w:tcW w:w="236" w:type="dxa"/>
            <w:shd w:val="clear" w:color="auto" w:fill="auto"/>
          </w:tcPr>
          <w:p w14:paraId="535DE1BC" w14:textId="77777777" w:rsidR="002927B6" w:rsidRPr="005F70FB" w:rsidRDefault="002927B6" w:rsidP="00A551BF">
            <w:pPr>
              <w:pStyle w:val="TableCell0-0115Break"/>
              <w:rPr>
                <w:rStyle w:val="ExampleSource"/>
              </w:rPr>
            </w:pPr>
          </w:p>
        </w:tc>
        <w:tc>
          <w:tcPr>
            <w:tcW w:w="1247" w:type="dxa"/>
            <w:shd w:val="clear" w:color="auto" w:fill="auto"/>
          </w:tcPr>
          <w:p w14:paraId="53A9C36F" w14:textId="77777777" w:rsidR="002927B6" w:rsidRPr="005F70FB" w:rsidRDefault="002927B6" w:rsidP="00A551BF">
            <w:pPr>
              <w:pStyle w:val="TableCell0-0115Break"/>
              <w:rPr>
                <w:rStyle w:val="ChItalBold"/>
              </w:rPr>
            </w:pPr>
            <w:r w:rsidRPr="005F70FB">
              <w:rPr>
                <w:rStyle w:val="ChItalBold"/>
              </w:rPr>
              <w:t>lebar</w:t>
            </w:r>
          </w:p>
        </w:tc>
        <w:tc>
          <w:tcPr>
            <w:tcW w:w="1418" w:type="dxa"/>
            <w:shd w:val="clear" w:color="auto" w:fill="auto"/>
          </w:tcPr>
          <w:p w14:paraId="32BB66DF" w14:textId="77777777" w:rsidR="002927B6" w:rsidRPr="005F70FB" w:rsidRDefault="002927B6" w:rsidP="00A551BF">
            <w:pPr>
              <w:pStyle w:val="TableCell0-0115Break"/>
              <w:rPr>
                <w:rStyle w:val="ChCharisSIL"/>
              </w:rPr>
            </w:pPr>
            <w:r w:rsidRPr="005F70FB">
              <w:rPr>
                <w:rStyle w:val="ChCharisSIL"/>
              </w:rPr>
              <w:t>ˈlɛ.bɐr̥</w:t>
            </w:r>
          </w:p>
        </w:tc>
        <w:tc>
          <w:tcPr>
            <w:tcW w:w="1361" w:type="dxa"/>
            <w:shd w:val="clear" w:color="auto" w:fill="auto"/>
          </w:tcPr>
          <w:p w14:paraId="5A6641EA"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FFBA419" w14:textId="77777777" w:rsidR="002927B6" w:rsidRPr="005F70FB" w:rsidRDefault="002927B6" w:rsidP="00A551BF">
            <w:pPr>
              <w:pStyle w:val="TableCell0-0115Break"/>
            </w:pPr>
            <w:r w:rsidRPr="005F70FB">
              <w:t>be wide</w:t>
            </w:r>
          </w:p>
        </w:tc>
      </w:tr>
      <w:tr w:rsidR="00AC23C4" w:rsidRPr="005F70FB" w14:paraId="5016D116" w14:textId="77777777" w:rsidTr="00BC00CF">
        <w:tc>
          <w:tcPr>
            <w:tcW w:w="236" w:type="dxa"/>
            <w:shd w:val="clear" w:color="auto" w:fill="auto"/>
          </w:tcPr>
          <w:p w14:paraId="23365C09" w14:textId="77777777" w:rsidR="002927B6" w:rsidRPr="005F70FB" w:rsidRDefault="002927B6" w:rsidP="00A551BF">
            <w:pPr>
              <w:pStyle w:val="TableCell0-0115Break"/>
              <w:rPr>
                <w:rStyle w:val="ExampleSource"/>
              </w:rPr>
            </w:pPr>
          </w:p>
        </w:tc>
        <w:tc>
          <w:tcPr>
            <w:tcW w:w="1247" w:type="dxa"/>
            <w:shd w:val="clear" w:color="auto" w:fill="auto"/>
          </w:tcPr>
          <w:p w14:paraId="77758747" w14:textId="77777777" w:rsidR="002927B6" w:rsidRPr="005F70FB" w:rsidRDefault="002927B6" w:rsidP="00A551BF">
            <w:pPr>
              <w:pStyle w:val="TableCell0-0115Break"/>
              <w:rPr>
                <w:rStyle w:val="ChItalBold"/>
              </w:rPr>
            </w:pPr>
            <w:r w:rsidRPr="005F70FB">
              <w:rPr>
                <w:rStyle w:val="ChItalBold"/>
              </w:rPr>
              <w:t>lebarang</w:t>
            </w:r>
          </w:p>
        </w:tc>
        <w:tc>
          <w:tcPr>
            <w:tcW w:w="1418" w:type="dxa"/>
            <w:shd w:val="clear" w:color="auto" w:fill="auto"/>
          </w:tcPr>
          <w:p w14:paraId="72D3AFF7" w14:textId="77777777" w:rsidR="002927B6" w:rsidRPr="005F70FB" w:rsidRDefault="002927B6" w:rsidP="00A551BF">
            <w:pPr>
              <w:pStyle w:val="TableCell0-0115Break"/>
              <w:rPr>
                <w:rStyle w:val="ChCharisSIL"/>
              </w:rPr>
            </w:pPr>
            <w:r w:rsidRPr="005F70FB">
              <w:rPr>
                <w:rStyle w:val="ChCharisSIL"/>
              </w:rPr>
              <w:t>lɛ.ˈba.ɾɐn</w:t>
            </w:r>
          </w:p>
        </w:tc>
        <w:tc>
          <w:tcPr>
            <w:tcW w:w="1361" w:type="dxa"/>
            <w:shd w:val="clear" w:color="auto" w:fill="auto"/>
          </w:tcPr>
          <w:p w14:paraId="3E129CA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B0F96BD" w14:textId="77777777" w:rsidR="002927B6" w:rsidRPr="005F70FB" w:rsidRDefault="002927B6" w:rsidP="00A551BF">
            <w:pPr>
              <w:pStyle w:val="TableCell0-0115Break"/>
            </w:pPr>
            <w:r w:rsidRPr="005F70FB">
              <w:t>end of fasting month</w:t>
            </w:r>
          </w:p>
        </w:tc>
      </w:tr>
      <w:tr w:rsidR="00AC23C4" w:rsidRPr="005F70FB" w14:paraId="2A560041" w14:textId="77777777" w:rsidTr="00BC00CF">
        <w:tc>
          <w:tcPr>
            <w:tcW w:w="236" w:type="dxa"/>
            <w:shd w:val="clear" w:color="auto" w:fill="auto"/>
          </w:tcPr>
          <w:p w14:paraId="16601FB9"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0ADB0D0" w14:textId="77777777" w:rsidR="002927B6" w:rsidRPr="005F70FB" w:rsidRDefault="002927B6" w:rsidP="00A551BF">
            <w:pPr>
              <w:pStyle w:val="TableCell0-0115Break"/>
              <w:rPr>
                <w:rStyle w:val="ChItalBold"/>
              </w:rPr>
            </w:pPr>
            <w:r w:rsidRPr="005F70FB">
              <w:rPr>
                <w:rStyle w:val="ChItalBold"/>
              </w:rPr>
              <w:t>lebi</w:t>
            </w:r>
          </w:p>
        </w:tc>
        <w:tc>
          <w:tcPr>
            <w:tcW w:w="1418" w:type="dxa"/>
            <w:shd w:val="clear" w:color="auto" w:fill="auto"/>
          </w:tcPr>
          <w:p w14:paraId="2264BC4F" w14:textId="77777777" w:rsidR="002927B6" w:rsidRPr="005F70FB" w:rsidRDefault="002927B6" w:rsidP="00A551BF">
            <w:pPr>
              <w:pStyle w:val="TableCell0-0115Break"/>
              <w:rPr>
                <w:rStyle w:val="ChCharisSIL"/>
              </w:rPr>
            </w:pPr>
            <w:r w:rsidRPr="005F70FB">
              <w:rPr>
                <w:rStyle w:val="ChCharisSIL"/>
              </w:rPr>
              <w:t>lɛ.ˈbi</w:t>
            </w:r>
          </w:p>
        </w:tc>
        <w:tc>
          <w:tcPr>
            <w:tcW w:w="1361" w:type="dxa"/>
            <w:shd w:val="clear" w:color="auto" w:fill="auto"/>
          </w:tcPr>
          <w:p w14:paraId="0D98E4A4"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3D882090" w14:textId="77777777" w:rsidR="002927B6" w:rsidRPr="005F70FB" w:rsidRDefault="002927B6" w:rsidP="00A551BF">
            <w:pPr>
              <w:pStyle w:val="TableCell0-0115Break"/>
            </w:pPr>
            <w:r w:rsidRPr="005F70FB">
              <w:t>more</w:t>
            </w:r>
          </w:p>
        </w:tc>
      </w:tr>
      <w:tr w:rsidR="00AC23C4" w:rsidRPr="005F70FB" w14:paraId="5440BBF3" w14:textId="77777777" w:rsidTr="00BC00CF">
        <w:tc>
          <w:tcPr>
            <w:tcW w:w="236" w:type="dxa"/>
            <w:shd w:val="clear" w:color="auto" w:fill="auto"/>
          </w:tcPr>
          <w:p w14:paraId="405487CB"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5EA49D8" w14:textId="77777777" w:rsidR="002927B6" w:rsidRPr="005F70FB" w:rsidRDefault="002927B6" w:rsidP="00A551BF">
            <w:pPr>
              <w:pStyle w:val="TableCell0-0115Break"/>
              <w:rPr>
                <w:rStyle w:val="ChItalBold"/>
              </w:rPr>
            </w:pPr>
            <w:r w:rsidRPr="005F70FB">
              <w:rPr>
                <w:rStyle w:val="ChItalBold"/>
              </w:rPr>
              <w:t>lega</w:t>
            </w:r>
          </w:p>
        </w:tc>
        <w:tc>
          <w:tcPr>
            <w:tcW w:w="1418" w:type="dxa"/>
            <w:shd w:val="clear" w:color="auto" w:fill="auto"/>
          </w:tcPr>
          <w:p w14:paraId="081FA7CF" w14:textId="77777777" w:rsidR="002927B6" w:rsidRPr="005F70FB" w:rsidRDefault="002927B6" w:rsidP="00A551BF">
            <w:pPr>
              <w:pStyle w:val="TableCell0-0115Break"/>
              <w:rPr>
                <w:rStyle w:val="ChCharisSIL"/>
              </w:rPr>
            </w:pPr>
            <w:r w:rsidRPr="005F70FB">
              <w:rPr>
                <w:rStyle w:val="ChCharisSIL"/>
              </w:rPr>
              <w:t>lɛ.ˈga</w:t>
            </w:r>
          </w:p>
        </w:tc>
        <w:tc>
          <w:tcPr>
            <w:tcW w:w="1361" w:type="dxa"/>
            <w:shd w:val="clear" w:color="auto" w:fill="auto"/>
          </w:tcPr>
          <w:p w14:paraId="4175567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D83CC48" w14:textId="77777777" w:rsidR="002927B6" w:rsidRPr="005F70FB" w:rsidRDefault="002927B6" w:rsidP="00A551BF">
            <w:pPr>
              <w:pStyle w:val="TableCell0-0115Break"/>
            </w:pPr>
            <w:r w:rsidRPr="005F70FB">
              <w:t>be relieved</w:t>
            </w:r>
          </w:p>
        </w:tc>
      </w:tr>
      <w:tr w:rsidR="00AC23C4" w:rsidRPr="005F70FB" w14:paraId="7F3F6FCE" w14:textId="77777777" w:rsidTr="00BC00CF">
        <w:tc>
          <w:tcPr>
            <w:tcW w:w="236" w:type="dxa"/>
            <w:shd w:val="clear" w:color="auto" w:fill="auto"/>
          </w:tcPr>
          <w:p w14:paraId="5277324B" w14:textId="77777777" w:rsidR="002927B6" w:rsidRPr="005F70FB" w:rsidRDefault="002927B6" w:rsidP="00A551BF">
            <w:pPr>
              <w:pStyle w:val="TableCell0-0115Break"/>
              <w:rPr>
                <w:rStyle w:val="ExampleSource"/>
              </w:rPr>
            </w:pPr>
          </w:p>
        </w:tc>
        <w:tc>
          <w:tcPr>
            <w:tcW w:w="1247" w:type="dxa"/>
            <w:shd w:val="clear" w:color="auto" w:fill="auto"/>
          </w:tcPr>
          <w:p w14:paraId="41D138FE" w14:textId="77777777" w:rsidR="002927B6" w:rsidRPr="005F70FB" w:rsidRDefault="002927B6" w:rsidP="00A551BF">
            <w:pPr>
              <w:pStyle w:val="TableCell0-0115Break"/>
              <w:rPr>
                <w:rStyle w:val="ChItalBold"/>
              </w:rPr>
            </w:pPr>
            <w:r w:rsidRPr="005F70FB">
              <w:rPr>
                <w:rStyle w:val="ChItalBold"/>
              </w:rPr>
              <w:t>leher</w:t>
            </w:r>
          </w:p>
        </w:tc>
        <w:tc>
          <w:tcPr>
            <w:tcW w:w="1418" w:type="dxa"/>
            <w:shd w:val="clear" w:color="auto" w:fill="auto"/>
          </w:tcPr>
          <w:p w14:paraId="128448A2" w14:textId="77777777" w:rsidR="002927B6" w:rsidRPr="005F70FB" w:rsidRDefault="002927B6" w:rsidP="00A551BF">
            <w:pPr>
              <w:pStyle w:val="TableCell0-0115Break"/>
              <w:rPr>
                <w:rStyle w:val="ChCharisSIL"/>
              </w:rPr>
            </w:pPr>
            <w:r w:rsidRPr="005F70FB">
              <w:rPr>
                <w:rStyle w:val="ChCharisSIL"/>
              </w:rPr>
              <w:t>ˈlɛ.hɛ̞r̥</w:t>
            </w:r>
          </w:p>
        </w:tc>
        <w:tc>
          <w:tcPr>
            <w:tcW w:w="1361" w:type="dxa"/>
            <w:shd w:val="clear" w:color="auto" w:fill="auto"/>
          </w:tcPr>
          <w:p w14:paraId="77E338F4"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30CDB21" w14:textId="77777777" w:rsidR="002927B6" w:rsidRPr="005F70FB" w:rsidRDefault="002927B6" w:rsidP="00A551BF">
            <w:pPr>
              <w:pStyle w:val="TableCell0-0115Break"/>
            </w:pPr>
            <w:r w:rsidRPr="005F70FB">
              <w:t>neck</w:t>
            </w:r>
          </w:p>
        </w:tc>
      </w:tr>
      <w:tr w:rsidR="00AC23C4" w:rsidRPr="005F70FB" w14:paraId="5EE700EF" w14:textId="77777777" w:rsidTr="00BC00CF">
        <w:tc>
          <w:tcPr>
            <w:tcW w:w="236" w:type="dxa"/>
            <w:shd w:val="clear" w:color="auto" w:fill="auto"/>
          </w:tcPr>
          <w:p w14:paraId="3FB1247A"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9D132DE" w14:textId="77777777" w:rsidR="002927B6" w:rsidRPr="005F70FB" w:rsidRDefault="002927B6" w:rsidP="00A551BF">
            <w:pPr>
              <w:pStyle w:val="TableCell0-0115Break"/>
              <w:rPr>
                <w:rStyle w:val="ChItalBold"/>
              </w:rPr>
            </w:pPr>
            <w:r w:rsidRPr="005F70FB">
              <w:rPr>
                <w:rStyle w:val="ChItalBold"/>
              </w:rPr>
              <w:t>lema</w:t>
            </w:r>
          </w:p>
        </w:tc>
        <w:tc>
          <w:tcPr>
            <w:tcW w:w="1418" w:type="dxa"/>
            <w:shd w:val="clear" w:color="auto" w:fill="auto"/>
          </w:tcPr>
          <w:p w14:paraId="39991A42" w14:textId="77777777" w:rsidR="002927B6" w:rsidRPr="005F70FB" w:rsidRDefault="002927B6" w:rsidP="00A551BF">
            <w:pPr>
              <w:pStyle w:val="TableCell0-0115Break"/>
              <w:rPr>
                <w:rStyle w:val="ChCharisSIL"/>
              </w:rPr>
            </w:pPr>
            <w:r w:rsidRPr="005F70FB">
              <w:rPr>
                <w:rStyle w:val="ChCharisSIL"/>
              </w:rPr>
              <w:t>lɛ.ˈma</w:t>
            </w:r>
          </w:p>
        </w:tc>
        <w:tc>
          <w:tcPr>
            <w:tcW w:w="1361" w:type="dxa"/>
            <w:shd w:val="clear" w:color="auto" w:fill="auto"/>
          </w:tcPr>
          <w:p w14:paraId="419124E0"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840897A" w14:textId="77777777" w:rsidR="002927B6" w:rsidRPr="005F70FB" w:rsidRDefault="002927B6" w:rsidP="00A551BF">
            <w:pPr>
              <w:pStyle w:val="TableCell0-0115Break"/>
            </w:pPr>
            <w:r w:rsidRPr="005F70FB">
              <w:t>be weak</w:t>
            </w:r>
          </w:p>
        </w:tc>
      </w:tr>
      <w:tr w:rsidR="00AC23C4" w:rsidRPr="005F70FB" w14:paraId="7CC66349" w14:textId="77777777" w:rsidTr="00BC00CF">
        <w:tc>
          <w:tcPr>
            <w:tcW w:w="236" w:type="dxa"/>
            <w:shd w:val="clear" w:color="auto" w:fill="auto"/>
          </w:tcPr>
          <w:p w14:paraId="5F1BB527"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5017B53" w14:textId="77777777" w:rsidR="002927B6" w:rsidRPr="005F70FB" w:rsidRDefault="002927B6" w:rsidP="00A551BF">
            <w:pPr>
              <w:pStyle w:val="TableCell0-0115Break"/>
              <w:rPr>
                <w:rStyle w:val="ChItalBold"/>
              </w:rPr>
            </w:pPr>
            <w:r w:rsidRPr="005F70FB">
              <w:rPr>
                <w:rStyle w:val="ChItalBold"/>
              </w:rPr>
              <w:t>lemba</w:t>
            </w:r>
          </w:p>
        </w:tc>
        <w:tc>
          <w:tcPr>
            <w:tcW w:w="1418" w:type="dxa"/>
            <w:shd w:val="clear" w:color="auto" w:fill="auto"/>
          </w:tcPr>
          <w:p w14:paraId="64E4F70B" w14:textId="77777777" w:rsidR="002927B6" w:rsidRPr="005F70FB" w:rsidRDefault="002927B6" w:rsidP="00A551BF">
            <w:pPr>
              <w:pStyle w:val="TableCell0-0115Break"/>
              <w:rPr>
                <w:rStyle w:val="ChCharisSIL"/>
              </w:rPr>
            </w:pPr>
            <w:r w:rsidRPr="005F70FB">
              <w:rPr>
                <w:rStyle w:val="ChCharisSIL"/>
              </w:rPr>
              <w:t>lɛ̞m.ˈba</w:t>
            </w:r>
          </w:p>
        </w:tc>
        <w:tc>
          <w:tcPr>
            <w:tcW w:w="1361" w:type="dxa"/>
            <w:shd w:val="clear" w:color="auto" w:fill="auto"/>
          </w:tcPr>
          <w:p w14:paraId="3EE63D4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1CAD126" w14:textId="77777777" w:rsidR="002927B6" w:rsidRPr="005F70FB" w:rsidRDefault="002927B6" w:rsidP="00A551BF">
            <w:pPr>
              <w:pStyle w:val="TableCell0-0115Break"/>
            </w:pPr>
            <w:r w:rsidRPr="005F70FB">
              <w:t>valley</w:t>
            </w:r>
          </w:p>
        </w:tc>
      </w:tr>
      <w:tr w:rsidR="00AC23C4" w:rsidRPr="005F70FB" w14:paraId="477ACBB5" w14:textId="77777777" w:rsidTr="00BC00CF">
        <w:tc>
          <w:tcPr>
            <w:tcW w:w="236" w:type="dxa"/>
            <w:shd w:val="clear" w:color="auto" w:fill="auto"/>
          </w:tcPr>
          <w:p w14:paraId="61DBE878" w14:textId="77777777" w:rsidR="002927B6" w:rsidRPr="005F70FB" w:rsidRDefault="002927B6" w:rsidP="00A551BF">
            <w:pPr>
              <w:pStyle w:val="TableCell0-0115Break"/>
              <w:rPr>
                <w:rStyle w:val="ExampleSource"/>
              </w:rPr>
            </w:pPr>
          </w:p>
        </w:tc>
        <w:tc>
          <w:tcPr>
            <w:tcW w:w="1247" w:type="dxa"/>
            <w:shd w:val="clear" w:color="auto" w:fill="auto"/>
          </w:tcPr>
          <w:p w14:paraId="4C7234A9" w14:textId="77777777" w:rsidR="002927B6" w:rsidRPr="005F70FB" w:rsidRDefault="002927B6" w:rsidP="00A551BF">
            <w:pPr>
              <w:pStyle w:val="TableCell0-0115Break"/>
              <w:rPr>
                <w:rStyle w:val="ChItalBold"/>
              </w:rPr>
            </w:pPr>
            <w:r w:rsidRPr="005F70FB">
              <w:rPr>
                <w:rStyle w:val="ChItalBold"/>
              </w:rPr>
              <w:t>lembaga</w:t>
            </w:r>
          </w:p>
        </w:tc>
        <w:tc>
          <w:tcPr>
            <w:tcW w:w="1418" w:type="dxa"/>
            <w:shd w:val="clear" w:color="auto" w:fill="auto"/>
          </w:tcPr>
          <w:p w14:paraId="545B14E7" w14:textId="77777777" w:rsidR="002927B6" w:rsidRPr="005F70FB" w:rsidRDefault="002927B6" w:rsidP="00A551BF">
            <w:pPr>
              <w:pStyle w:val="TableCell0-0115Break"/>
              <w:rPr>
                <w:rStyle w:val="ChCharisSIL"/>
              </w:rPr>
            </w:pPr>
            <w:r w:rsidRPr="005F70FB">
              <w:rPr>
                <w:rStyle w:val="ChCharisSIL"/>
              </w:rPr>
              <w:t>lɛ̞m.ˈba.ga</w:t>
            </w:r>
          </w:p>
        </w:tc>
        <w:tc>
          <w:tcPr>
            <w:tcW w:w="1361" w:type="dxa"/>
            <w:shd w:val="clear" w:color="auto" w:fill="auto"/>
          </w:tcPr>
          <w:p w14:paraId="453DD622"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04CA5A0" w14:textId="77777777" w:rsidR="002927B6" w:rsidRPr="005F70FB" w:rsidRDefault="002927B6" w:rsidP="00A551BF">
            <w:pPr>
              <w:pStyle w:val="TableCell0-0115Break"/>
            </w:pPr>
            <w:r w:rsidRPr="005F70FB">
              <w:t>institute</w:t>
            </w:r>
          </w:p>
        </w:tc>
      </w:tr>
      <w:tr w:rsidR="00AC23C4" w:rsidRPr="005F70FB" w14:paraId="1CDDC540" w14:textId="77777777" w:rsidTr="00BC00CF">
        <w:tc>
          <w:tcPr>
            <w:tcW w:w="236" w:type="dxa"/>
            <w:shd w:val="clear" w:color="auto" w:fill="auto"/>
          </w:tcPr>
          <w:p w14:paraId="4CE5BDD6"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24B0A7D7" w14:textId="77777777" w:rsidR="002927B6" w:rsidRPr="005F70FB" w:rsidRDefault="002927B6" w:rsidP="00A551BF">
            <w:pPr>
              <w:pStyle w:val="TableCell0-0115Break"/>
              <w:rPr>
                <w:rStyle w:val="ChItalBold"/>
              </w:rPr>
            </w:pPr>
            <w:r w:rsidRPr="005F70FB">
              <w:rPr>
                <w:rStyle w:val="ChItalBold"/>
              </w:rPr>
              <w:t>lembar</w:t>
            </w:r>
          </w:p>
        </w:tc>
        <w:tc>
          <w:tcPr>
            <w:tcW w:w="1418" w:type="dxa"/>
            <w:shd w:val="clear" w:color="auto" w:fill="auto"/>
          </w:tcPr>
          <w:p w14:paraId="2823A891" w14:textId="77777777" w:rsidR="002927B6" w:rsidRPr="005F70FB" w:rsidRDefault="002927B6" w:rsidP="00A551BF">
            <w:pPr>
              <w:pStyle w:val="TableCell0-0115Break"/>
              <w:rPr>
                <w:rStyle w:val="ChCharisSIL"/>
              </w:rPr>
            </w:pPr>
            <w:r w:rsidRPr="005F70FB">
              <w:rPr>
                <w:rStyle w:val="ChCharisSIL"/>
              </w:rPr>
              <w:t>lɛ̞m.ˈbɐr</w:t>
            </w:r>
          </w:p>
        </w:tc>
        <w:tc>
          <w:tcPr>
            <w:tcW w:w="1361" w:type="dxa"/>
            <w:shd w:val="clear" w:color="auto" w:fill="auto"/>
          </w:tcPr>
          <w:p w14:paraId="7B0684C2"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4200E9F" w14:textId="77777777" w:rsidR="002927B6" w:rsidRPr="005F70FB" w:rsidRDefault="002927B6" w:rsidP="00A551BF">
            <w:pPr>
              <w:pStyle w:val="TableCell0-0115Break"/>
            </w:pPr>
            <w:r w:rsidRPr="005F70FB">
              <w:t>sheet</w:t>
            </w:r>
          </w:p>
        </w:tc>
      </w:tr>
      <w:tr w:rsidR="00AC23C4" w:rsidRPr="005F70FB" w14:paraId="55A3C21E" w14:textId="77777777" w:rsidTr="00BC00CF">
        <w:tc>
          <w:tcPr>
            <w:tcW w:w="236" w:type="dxa"/>
            <w:shd w:val="clear" w:color="auto" w:fill="auto"/>
          </w:tcPr>
          <w:p w14:paraId="02E4F9C7" w14:textId="77777777" w:rsidR="002927B6" w:rsidRPr="005F70FB" w:rsidRDefault="002927B6" w:rsidP="00A551BF">
            <w:pPr>
              <w:pStyle w:val="TableCell0-0115Break"/>
              <w:rPr>
                <w:rStyle w:val="ExampleSource"/>
              </w:rPr>
            </w:pPr>
          </w:p>
        </w:tc>
        <w:tc>
          <w:tcPr>
            <w:tcW w:w="1247" w:type="dxa"/>
            <w:shd w:val="clear" w:color="auto" w:fill="auto"/>
          </w:tcPr>
          <w:p w14:paraId="254EEC62" w14:textId="77777777" w:rsidR="002927B6" w:rsidRPr="005F70FB" w:rsidRDefault="002927B6" w:rsidP="00A551BF">
            <w:pPr>
              <w:pStyle w:val="TableCell0-0115Break"/>
              <w:rPr>
                <w:rStyle w:val="ChItalBold"/>
              </w:rPr>
            </w:pPr>
            <w:r w:rsidRPr="005F70FB">
              <w:rPr>
                <w:rStyle w:val="ChItalBold"/>
              </w:rPr>
              <w:t>lembek</w:t>
            </w:r>
          </w:p>
        </w:tc>
        <w:tc>
          <w:tcPr>
            <w:tcW w:w="1418" w:type="dxa"/>
            <w:shd w:val="clear" w:color="auto" w:fill="auto"/>
          </w:tcPr>
          <w:p w14:paraId="5FCF4212" w14:textId="77777777" w:rsidR="002927B6" w:rsidRPr="005F70FB" w:rsidRDefault="002927B6" w:rsidP="00A551BF">
            <w:pPr>
              <w:pStyle w:val="TableCell0-0115Break"/>
              <w:rPr>
                <w:rStyle w:val="ChCharisSIL"/>
              </w:rPr>
            </w:pPr>
            <w:r w:rsidRPr="005F70FB">
              <w:rPr>
                <w:rStyle w:val="ChCharisSIL"/>
              </w:rPr>
              <w:t>ˈlɛ̞m.bɛ̞k</w:t>
            </w:r>
          </w:p>
        </w:tc>
        <w:tc>
          <w:tcPr>
            <w:tcW w:w="1361" w:type="dxa"/>
            <w:shd w:val="clear" w:color="auto" w:fill="auto"/>
          </w:tcPr>
          <w:p w14:paraId="2D268E8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B375AD0" w14:textId="77777777" w:rsidR="002927B6" w:rsidRPr="005F70FB" w:rsidRDefault="002927B6" w:rsidP="00A551BF">
            <w:pPr>
              <w:pStyle w:val="TableCell0-0115Break"/>
            </w:pPr>
            <w:r w:rsidRPr="005F70FB">
              <w:t>be soft</w:t>
            </w:r>
          </w:p>
        </w:tc>
      </w:tr>
      <w:tr w:rsidR="00AC23C4" w:rsidRPr="005F70FB" w14:paraId="2AEDF765" w14:textId="77777777" w:rsidTr="00BC00CF">
        <w:tc>
          <w:tcPr>
            <w:tcW w:w="236" w:type="dxa"/>
            <w:shd w:val="clear" w:color="auto" w:fill="auto"/>
          </w:tcPr>
          <w:p w14:paraId="065AC99A" w14:textId="77777777" w:rsidR="002927B6" w:rsidRPr="005F70FB" w:rsidRDefault="002927B6" w:rsidP="00A551BF">
            <w:pPr>
              <w:pStyle w:val="TableCell0-0115Break"/>
              <w:rPr>
                <w:rStyle w:val="ExampleSource"/>
              </w:rPr>
            </w:pPr>
          </w:p>
        </w:tc>
        <w:tc>
          <w:tcPr>
            <w:tcW w:w="1247" w:type="dxa"/>
            <w:shd w:val="clear" w:color="auto" w:fill="auto"/>
          </w:tcPr>
          <w:p w14:paraId="63F4BE1C" w14:textId="77777777" w:rsidR="002927B6" w:rsidRPr="005F70FB" w:rsidRDefault="002927B6" w:rsidP="00A551BF">
            <w:pPr>
              <w:pStyle w:val="TableCell0-0115Break"/>
              <w:rPr>
                <w:rStyle w:val="ChItalBold"/>
              </w:rPr>
            </w:pPr>
            <w:r w:rsidRPr="005F70FB">
              <w:rPr>
                <w:rStyle w:val="ChItalBold"/>
              </w:rPr>
              <w:t>lempar</w:t>
            </w:r>
          </w:p>
        </w:tc>
        <w:tc>
          <w:tcPr>
            <w:tcW w:w="1418" w:type="dxa"/>
            <w:shd w:val="clear" w:color="auto" w:fill="auto"/>
          </w:tcPr>
          <w:p w14:paraId="3F2E159C" w14:textId="77777777" w:rsidR="002927B6" w:rsidRPr="005F70FB" w:rsidRDefault="002927B6" w:rsidP="00A551BF">
            <w:pPr>
              <w:pStyle w:val="TableCell0-0115Break"/>
              <w:rPr>
                <w:rStyle w:val="ChCharisSIL"/>
              </w:rPr>
            </w:pPr>
            <w:r w:rsidRPr="005F70FB">
              <w:rPr>
                <w:rStyle w:val="ChCharisSIL"/>
              </w:rPr>
              <w:t>ˈlɛ̞m.pɐr</w:t>
            </w:r>
          </w:p>
        </w:tc>
        <w:tc>
          <w:tcPr>
            <w:tcW w:w="1361" w:type="dxa"/>
            <w:shd w:val="clear" w:color="auto" w:fill="auto"/>
          </w:tcPr>
          <w:p w14:paraId="65FFC88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0BDC2FC" w14:textId="77777777" w:rsidR="002927B6" w:rsidRPr="005F70FB" w:rsidRDefault="002927B6" w:rsidP="00A551BF">
            <w:pPr>
              <w:pStyle w:val="TableCell0-0115Break"/>
            </w:pPr>
            <w:r w:rsidRPr="005F70FB">
              <w:t>throw</w:t>
            </w:r>
          </w:p>
        </w:tc>
      </w:tr>
      <w:tr w:rsidR="00AC23C4" w:rsidRPr="005F70FB" w14:paraId="0EE63EF7" w14:textId="77777777" w:rsidTr="00BC00CF">
        <w:tc>
          <w:tcPr>
            <w:tcW w:w="236" w:type="dxa"/>
            <w:shd w:val="clear" w:color="auto" w:fill="auto"/>
          </w:tcPr>
          <w:p w14:paraId="063899DD"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473614B" w14:textId="77777777" w:rsidR="002927B6" w:rsidRPr="005F70FB" w:rsidRDefault="002927B6" w:rsidP="00A551BF">
            <w:pPr>
              <w:pStyle w:val="TableCell0-0115Break"/>
              <w:rPr>
                <w:rStyle w:val="ChItalBold"/>
              </w:rPr>
            </w:pPr>
            <w:r w:rsidRPr="005F70FB">
              <w:rPr>
                <w:rStyle w:val="ChItalBold"/>
              </w:rPr>
              <w:t>lengkap</w:t>
            </w:r>
          </w:p>
        </w:tc>
        <w:tc>
          <w:tcPr>
            <w:tcW w:w="1418" w:type="dxa"/>
            <w:shd w:val="clear" w:color="auto" w:fill="auto"/>
          </w:tcPr>
          <w:p w14:paraId="196841F5" w14:textId="77777777" w:rsidR="002927B6" w:rsidRPr="005F70FB" w:rsidRDefault="002927B6" w:rsidP="00A551BF">
            <w:pPr>
              <w:pStyle w:val="TableCell0-0115Break"/>
              <w:rPr>
                <w:rStyle w:val="ChCharisSIL"/>
              </w:rPr>
            </w:pPr>
            <w:r w:rsidRPr="005F70FB">
              <w:rPr>
                <w:rStyle w:val="ChCharisSIL"/>
              </w:rPr>
              <w:t>lɛ̞ŋ.ˈkɐp</w:t>
            </w:r>
          </w:p>
        </w:tc>
        <w:tc>
          <w:tcPr>
            <w:tcW w:w="1361" w:type="dxa"/>
            <w:shd w:val="clear" w:color="auto" w:fill="auto"/>
          </w:tcPr>
          <w:p w14:paraId="4FB700F6"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AACB69C" w14:textId="77777777" w:rsidR="002927B6" w:rsidRPr="005F70FB" w:rsidRDefault="002927B6" w:rsidP="00A551BF">
            <w:pPr>
              <w:pStyle w:val="TableCell0-0115Break"/>
            </w:pPr>
            <w:r w:rsidRPr="005F70FB">
              <w:t>be complete</w:t>
            </w:r>
          </w:p>
        </w:tc>
      </w:tr>
      <w:tr w:rsidR="00AC23C4" w:rsidRPr="005F70FB" w14:paraId="35A7285F" w14:textId="77777777" w:rsidTr="00BC00CF">
        <w:tc>
          <w:tcPr>
            <w:tcW w:w="236" w:type="dxa"/>
            <w:shd w:val="clear" w:color="auto" w:fill="auto"/>
          </w:tcPr>
          <w:p w14:paraId="320A375D"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CFAB603" w14:textId="77777777" w:rsidR="002927B6" w:rsidRPr="005F70FB" w:rsidRDefault="002927B6" w:rsidP="00A551BF">
            <w:pPr>
              <w:pStyle w:val="TableCell0-0115Break"/>
              <w:rPr>
                <w:rStyle w:val="ChItalBold"/>
              </w:rPr>
            </w:pPr>
            <w:r w:rsidRPr="005F70FB">
              <w:rPr>
                <w:rStyle w:val="ChItalBold"/>
              </w:rPr>
              <w:t>lepas</w:t>
            </w:r>
          </w:p>
        </w:tc>
        <w:tc>
          <w:tcPr>
            <w:tcW w:w="1418" w:type="dxa"/>
            <w:shd w:val="clear" w:color="auto" w:fill="auto"/>
          </w:tcPr>
          <w:p w14:paraId="49257904" w14:textId="77777777" w:rsidR="002927B6" w:rsidRPr="005F70FB" w:rsidRDefault="002927B6" w:rsidP="00A551BF">
            <w:pPr>
              <w:pStyle w:val="TableCell0-0115Break"/>
              <w:rPr>
                <w:rStyle w:val="ChCharisSIL"/>
              </w:rPr>
            </w:pPr>
            <w:r w:rsidRPr="005F70FB">
              <w:rPr>
                <w:rStyle w:val="ChCharisSIL"/>
              </w:rPr>
              <w:t>lə.ˈpɐs</w:t>
            </w:r>
          </w:p>
        </w:tc>
        <w:tc>
          <w:tcPr>
            <w:tcW w:w="1361" w:type="dxa"/>
            <w:shd w:val="clear" w:color="auto" w:fill="auto"/>
          </w:tcPr>
          <w:p w14:paraId="3DA065D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D6EFB2F" w14:textId="77777777" w:rsidR="002927B6" w:rsidRPr="005F70FB" w:rsidRDefault="002927B6" w:rsidP="00A551BF">
            <w:pPr>
              <w:pStyle w:val="TableCell0-0115Break"/>
            </w:pPr>
            <w:r w:rsidRPr="005F70FB">
              <w:t>free</w:t>
            </w:r>
          </w:p>
        </w:tc>
      </w:tr>
      <w:tr w:rsidR="00AC23C4" w:rsidRPr="005F70FB" w14:paraId="3B050444" w14:textId="77777777" w:rsidTr="00BC00CF">
        <w:tc>
          <w:tcPr>
            <w:tcW w:w="236" w:type="dxa"/>
            <w:shd w:val="clear" w:color="auto" w:fill="auto"/>
          </w:tcPr>
          <w:p w14:paraId="68C4865F" w14:textId="77777777" w:rsidR="002927B6" w:rsidRPr="005F70FB" w:rsidRDefault="002927B6" w:rsidP="00A551BF">
            <w:pPr>
              <w:pStyle w:val="TableCell0-0115Break"/>
              <w:rPr>
                <w:rStyle w:val="ExampleSource"/>
              </w:rPr>
            </w:pPr>
          </w:p>
        </w:tc>
        <w:tc>
          <w:tcPr>
            <w:tcW w:w="1247" w:type="dxa"/>
            <w:shd w:val="clear" w:color="auto" w:fill="auto"/>
          </w:tcPr>
          <w:p w14:paraId="5663DDC0" w14:textId="77777777" w:rsidR="002927B6" w:rsidRPr="005F70FB" w:rsidRDefault="002927B6" w:rsidP="00A551BF">
            <w:pPr>
              <w:pStyle w:val="TableCell0-0115Break"/>
              <w:rPr>
                <w:rStyle w:val="ChItalBold"/>
              </w:rPr>
            </w:pPr>
            <w:r w:rsidRPr="005F70FB">
              <w:rPr>
                <w:rStyle w:val="ChItalBold"/>
              </w:rPr>
              <w:t>lewat</w:t>
            </w:r>
          </w:p>
        </w:tc>
        <w:tc>
          <w:tcPr>
            <w:tcW w:w="1418" w:type="dxa"/>
            <w:shd w:val="clear" w:color="auto" w:fill="auto"/>
          </w:tcPr>
          <w:p w14:paraId="503EF686" w14:textId="77777777" w:rsidR="002927B6" w:rsidRPr="005F70FB" w:rsidRDefault="002927B6" w:rsidP="00A551BF">
            <w:pPr>
              <w:pStyle w:val="TableCell0-0115Break"/>
              <w:rPr>
                <w:rStyle w:val="ChCharisSIL"/>
              </w:rPr>
            </w:pPr>
            <w:r w:rsidRPr="005F70FB">
              <w:rPr>
                <w:rStyle w:val="ChCharisSIL"/>
              </w:rPr>
              <w:t>ˈlɛ.wɐt̚</w:t>
            </w:r>
          </w:p>
        </w:tc>
        <w:tc>
          <w:tcPr>
            <w:tcW w:w="1361" w:type="dxa"/>
            <w:shd w:val="clear" w:color="auto" w:fill="auto"/>
          </w:tcPr>
          <w:p w14:paraId="1A84627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3C29618" w14:textId="77777777" w:rsidR="002927B6" w:rsidRPr="005F70FB" w:rsidRDefault="002927B6" w:rsidP="00A551BF">
            <w:pPr>
              <w:pStyle w:val="TableCell0-0115Break"/>
            </w:pPr>
            <w:r w:rsidRPr="005F70FB">
              <w:t>pass by</w:t>
            </w:r>
          </w:p>
        </w:tc>
      </w:tr>
      <w:tr w:rsidR="00AC23C4" w:rsidRPr="005F70FB" w14:paraId="535F1ED5" w14:textId="77777777" w:rsidTr="00BC00CF">
        <w:tc>
          <w:tcPr>
            <w:tcW w:w="236" w:type="dxa"/>
            <w:shd w:val="clear" w:color="auto" w:fill="auto"/>
          </w:tcPr>
          <w:p w14:paraId="4A816D9C" w14:textId="77777777" w:rsidR="002927B6" w:rsidRPr="005F70FB" w:rsidRDefault="002927B6" w:rsidP="00A551BF">
            <w:pPr>
              <w:pStyle w:val="TableCell0-0115Break"/>
              <w:rPr>
                <w:rStyle w:val="ExampleSource"/>
              </w:rPr>
            </w:pPr>
          </w:p>
        </w:tc>
        <w:tc>
          <w:tcPr>
            <w:tcW w:w="1247" w:type="dxa"/>
            <w:shd w:val="clear" w:color="auto" w:fill="auto"/>
          </w:tcPr>
          <w:p w14:paraId="6256C965" w14:textId="77777777" w:rsidR="002927B6" w:rsidRPr="005F70FB" w:rsidRDefault="002927B6" w:rsidP="00A551BF">
            <w:pPr>
              <w:pStyle w:val="TableCell0-0115Break"/>
              <w:rPr>
                <w:rStyle w:val="ChItalBold"/>
              </w:rPr>
            </w:pPr>
            <w:r w:rsidRPr="005F70FB">
              <w:rPr>
                <w:rStyle w:val="ChItalBold"/>
              </w:rPr>
              <w:t>liar</w:t>
            </w:r>
          </w:p>
        </w:tc>
        <w:tc>
          <w:tcPr>
            <w:tcW w:w="1418" w:type="dxa"/>
            <w:shd w:val="clear" w:color="auto" w:fill="auto"/>
          </w:tcPr>
          <w:p w14:paraId="36790BB9" w14:textId="77777777" w:rsidR="002927B6" w:rsidRPr="005F70FB" w:rsidRDefault="002927B6" w:rsidP="00A551BF">
            <w:pPr>
              <w:pStyle w:val="TableCell0-0115Break"/>
              <w:rPr>
                <w:rStyle w:val="ChCharisSIL"/>
              </w:rPr>
            </w:pPr>
            <w:r w:rsidRPr="005F70FB">
              <w:rPr>
                <w:rStyle w:val="ChCharisSIL"/>
              </w:rPr>
              <w:t>ˈlɪ.ɐr̥</w:t>
            </w:r>
          </w:p>
        </w:tc>
        <w:tc>
          <w:tcPr>
            <w:tcW w:w="1361" w:type="dxa"/>
            <w:shd w:val="clear" w:color="auto" w:fill="auto"/>
          </w:tcPr>
          <w:p w14:paraId="5CC37E7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2D869C9" w14:textId="77777777" w:rsidR="002927B6" w:rsidRPr="005F70FB" w:rsidRDefault="002927B6" w:rsidP="00A551BF">
            <w:pPr>
              <w:pStyle w:val="TableCell0-0115Break"/>
            </w:pPr>
            <w:r w:rsidRPr="005F70FB">
              <w:t>be wild</w:t>
            </w:r>
          </w:p>
        </w:tc>
      </w:tr>
      <w:tr w:rsidR="00AC23C4" w:rsidRPr="005F70FB" w14:paraId="6A2A712B" w14:textId="77777777" w:rsidTr="00BC00CF">
        <w:tc>
          <w:tcPr>
            <w:tcW w:w="236" w:type="dxa"/>
            <w:shd w:val="clear" w:color="auto" w:fill="auto"/>
          </w:tcPr>
          <w:p w14:paraId="032EB0EB" w14:textId="77777777" w:rsidR="002927B6" w:rsidRPr="005F70FB" w:rsidRDefault="002927B6" w:rsidP="00A551BF">
            <w:pPr>
              <w:pStyle w:val="TableCell0-0115Break"/>
              <w:rPr>
                <w:rStyle w:val="ExampleSource"/>
              </w:rPr>
            </w:pPr>
          </w:p>
        </w:tc>
        <w:tc>
          <w:tcPr>
            <w:tcW w:w="1247" w:type="dxa"/>
            <w:shd w:val="clear" w:color="auto" w:fill="auto"/>
          </w:tcPr>
          <w:p w14:paraId="3145CB30" w14:textId="77777777" w:rsidR="002927B6" w:rsidRPr="005F70FB" w:rsidRDefault="002927B6" w:rsidP="00A551BF">
            <w:pPr>
              <w:pStyle w:val="TableCell0-0115Break"/>
              <w:rPr>
                <w:rStyle w:val="ChItalBold"/>
              </w:rPr>
            </w:pPr>
            <w:r w:rsidRPr="005F70FB">
              <w:rPr>
                <w:rStyle w:val="ChItalBold"/>
              </w:rPr>
              <w:t>liat</w:t>
            </w:r>
          </w:p>
        </w:tc>
        <w:tc>
          <w:tcPr>
            <w:tcW w:w="1418" w:type="dxa"/>
            <w:shd w:val="clear" w:color="auto" w:fill="auto"/>
          </w:tcPr>
          <w:p w14:paraId="5D90C389" w14:textId="77777777" w:rsidR="002927B6" w:rsidRPr="005F70FB" w:rsidRDefault="002927B6" w:rsidP="00A551BF">
            <w:pPr>
              <w:pStyle w:val="TableCell0-0115Break"/>
              <w:rPr>
                <w:rStyle w:val="ChCharisSIL"/>
              </w:rPr>
            </w:pPr>
            <w:r w:rsidRPr="005F70FB">
              <w:rPr>
                <w:rStyle w:val="ChCharisSIL"/>
              </w:rPr>
              <w:t>ˈlɪ.ɐt̚</w:t>
            </w:r>
          </w:p>
        </w:tc>
        <w:tc>
          <w:tcPr>
            <w:tcW w:w="1361" w:type="dxa"/>
            <w:shd w:val="clear" w:color="auto" w:fill="auto"/>
          </w:tcPr>
          <w:p w14:paraId="15AA3A1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E8407C2" w14:textId="77777777" w:rsidR="002927B6" w:rsidRPr="005F70FB" w:rsidRDefault="002927B6" w:rsidP="00A551BF">
            <w:pPr>
              <w:pStyle w:val="TableCell0-0115Break"/>
            </w:pPr>
            <w:r w:rsidRPr="005F70FB">
              <w:t>see</w:t>
            </w:r>
          </w:p>
        </w:tc>
      </w:tr>
      <w:tr w:rsidR="00AC23C4" w:rsidRPr="005F70FB" w14:paraId="2AA642C5" w14:textId="77777777" w:rsidTr="00BC00CF">
        <w:tc>
          <w:tcPr>
            <w:tcW w:w="236" w:type="dxa"/>
            <w:shd w:val="clear" w:color="auto" w:fill="auto"/>
          </w:tcPr>
          <w:p w14:paraId="79447AB3" w14:textId="77777777" w:rsidR="002927B6" w:rsidRPr="005F70FB" w:rsidRDefault="002927B6" w:rsidP="00A551BF">
            <w:pPr>
              <w:pStyle w:val="TableCell0-0115Break"/>
              <w:rPr>
                <w:rStyle w:val="ExampleSource"/>
              </w:rPr>
            </w:pPr>
          </w:p>
        </w:tc>
        <w:tc>
          <w:tcPr>
            <w:tcW w:w="1247" w:type="dxa"/>
            <w:shd w:val="clear" w:color="auto" w:fill="auto"/>
          </w:tcPr>
          <w:p w14:paraId="53241D70" w14:textId="77777777" w:rsidR="002927B6" w:rsidRPr="005F70FB" w:rsidRDefault="002927B6" w:rsidP="00A551BF">
            <w:pPr>
              <w:pStyle w:val="TableCell0-0115Break"/>
              <w:rPr>
                <w:rStyle w:val="ChItalBold"/>
              </w:rPr>
            </w:pPr>
            <w:r w:rsidRPr="005F70FB">
              <w:rPr>
                <w:rStyle w:val="ChItalBold"/>
              </w:rPr>
              <w:t>libur</w:t>
            </w:r>
          </w:p>
        </w:tc>
        <w:tc>
          <w:tcPr>
            <w:tcW w:w="1418" w:type="dxa"/>
            <w:shd w:val="clear" w:color="auto" w:fill="auto"/>
          </w:tcPr>
          <w:p w14:paraId="2B8A27A2" w14:textId="77777777" w:rsidR="002927B6" w:rsidRPr="005F70FB" w:rsidRDefault="002927B6" w:rsidP="00A551BF">
            <w:pPr>
              <w:pStyle w:val="TableCell0-0115Break"/>
              <w:rPr>
                <w:rStyle w:val="ChCharisSIL"/>
              </w:rPr>
            </w:pPr>
            <w:r w:rsidRPr="005F70FB">
              <w:rPr>
                <w:rStyle w:val="ChCharisSIL"/>
              </w:rPr>
              <w:t>ˈli.bʊr̥</w:t>
            </w:r>
          </w:p>
        </w:tc>
        <w:tc>
          <w:tcPr>
            <w:tcW w:w="1361" w:type="dxa"/>
            <w:shd w:val="clear" w:color="auto" w:fill="auto"/>
          </w:tcPr>
          <w:p w14:paraId="6E1F3270"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3DDEE28E" w14:textId="77777777" w:rsidR="002927B6" w:rsidRPr="005F70FB" w:rsidRDefault="002927B6" w:rsidP="00A551BF">
            <w:pPr>
              <w:pStyle w:val="TableCell0-0115Break"/>
            </w:pPr>
            <w:r w:rsidRPr="005F70FB">
              <w:t>take vacation</w:t>
            </w:r>
          </w:p>
        </w:tc>
      </w:tr>
      <w:tr w:rsidR="00AC23C4" w:rsidRPr="005F70FB" w14:paraId="3FE9F507" w14:textId="77777777" w:rsidTr="00BC00CF">
        <w:tc>
          <w:tcPr>
            <w:tcW w:w="236" w:type="dxa"/>
            <w:shd w:val="clear" w:color="auto" w:fill="auto"/>
          </w:tcPr>
          <w:p w14:paraId="475C4998" w14:textId="77777777" w:rsidR="002927B6" w:rsidRPr="005F70FB" w:rsidRDefault="002927B6" w:rsidP="00A551BF">
            <w:pPr>
              <w:pStyle w:val="TableCell0-0115Break"/>
              <w:rPr>
                <w:rStyle w:val="ExampleSource"/>
              </w:rPr>
            </w:pPr>
          </w:p>
        </w:tc>
        <w:tc>
          <w:tcPr>
            <w:tcW w:w="1247" w:type="dxa"/>
            <w:shd w:val="clear" w:color="auto" w:fill="auto"/>
          </w:tcPr>
          <w:p w14:paraId="3A8037BE" w14:textId="77777777" w:rsidR="002927B6" w:rsidRPr="005F70FB" w:rsidRDefault="002927B6" w:rsidP="00A551BF">
            <w:pPr>
              <w:pStyle w:val="TableCell0-0115Break"/>
              <w:rPr>
                <w:rStyle w:val="ChItalBold"/>
              </w:rPr>
            </w:pPr>
            <w:r w:rsidRPr="005F70FB">
              <w:rPr>
                <w:rStyle w:val="ChItalBold"/>
              </w:rPr>
              <w:t>licing</w:t>
            </w:r>
          </w:p>
        </w:tc>
        <w:tc>
          <w:tcPr>
            <w:tcW w:w="1418" w:type="dxa"/>
            <w:shd w:val="clear" w:color="auto" w:fill="auto"/>
          </w:tcPr>
          <w:p w14:paraId="63E74099" w14:textId="77777777" w:rsidR="002927B6" w:rsidRPr="005F70FB" w:rsidRDefault="002927B6" w:rsidP="00A551BF">
            <w:pPr>
              <w:pStyle w:val="TableCell0-0115Break"/>
              <w:rPr>
                <w:rStyle w:val="ChCharisSIL"/>
              </w:rPr>
            </w:pPr>
            <w:r w:rsidRPr="005F70FB">
              <w:rPr>
                <w:rStyle w:val="ChCharisSIL"/>
              </w:rPr>
              <w:t>ˈli.tʃɪn</w:t>
            </w:r>
          </w:p>
        </w:tc>
        <w:tc>
          <w:tcPr>
            <w:tcW w:w="1361" w:type="dxa"/>
            <w:shd w:val="clear" w:color="auto" w:fill="auto"/>
          </w:tcPr>
          <w:p w14:paraId="39A61FD9"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520A1BF" w14:textId="77777777" w:rsidR="002927B6" w:rsidRPr="005F70FB" w:rsidRDefault="002927B6" w:rsidP="00A551BF">
            <w:pPr>
              <w:pStyle w:val="TableCell0-0115Break"/>
            </w:pPr>
            <w:r w:rsidRPr="005F70FB">
              <w:t>be straight</w:t>
            </w:r>
          </w:p>
        </w:tc>
      </w:tr>
      <w:tr w:rsidR="00AC23C4" w:rsidRPr="005F70FB" w14:paraId="7491316F" w14:textId="77777777" w:rsidTr="00BC00CF">
        <w:tc>
          <w:tcPr>
            <w:tcW w:w="236" w:type="dxa"/>
            <w:shd w:val="clear" w:color="auto" w:fill="auto"/>
          </w:tcPr>
          <w:p w14:paraId="0D69E2D1" w14:textId="77777777" w:rsidR="002927B6" w:rsidRPr="005F70FB" w:rsidRDefault="002927B6" w:rsidP="00A551BF">
            <w:pPr>
              <w:pStyle w:val="TableCell0-0115Break"/>
              <w:rPr>
                <w:rStyle w:val="ExampleSource"/>
              </w:rPr>
            </w:pPr>
          </w:p>
        </w:tc>
        <w:tc>
          <w:tcPr>
            <w:tcW w:w="1247" w:type="dxa"/>
            <w:shd w:val="clear" w:color="auto" w:fill="auto"/>
          </w:tcPr>
          <w:p w14:paraId="322F142A" w14:textId="77777777" w:rsidR="002927B6" w:rsidRPr="005F70FB" w:rsidRDefault="002927B6" w:rsidP="00A551BF">
            <w:pPr>
              <w:pStyle w:val="TableCell0-0115Break"/>
              <w:rPr>
                <w:rStyle w:val="ChItalBold"/>
              </w:rPr>
            </w:pPr>
            <w:r w:rsidRPr="005F70FB">
              <w:rPr>
                <w:rStyle w:val="ChItalBold"/>
              </w:rPr>
              <w:t>lida</w:t>
            </w:r>
          </w:p>
        </w:tc>
        <w:tc>
          <w:tcPr>
            <w:tcW w:w="1418" w:type="dxa"/>
            <w:shd w:val="clear" w:color="auto" w:fill="auto"/>
          </w:tcPr>
          <w:p w14:paraId="5325577D" w14:textId="77777777" w:rsidR="002927B6" w:rsidRPr="005F70FB" w:rsidRDefault="002927B6" w:rsidP="00A551BF">
            <w:pPr>
              <w:pStyle w:val="TableCell0-0115Break"/>
              <w:rPr>
                <w:rStyle w:val="ChCharisSIL"/>
              </w:rPr>
            </w:pPr>
            <w:r w:rsidRPr="005F70FB">
              <w:rPr>
                <w:rStyle w:val="ChCharisSIL"/>
              </w:rPr>
              <w:t>ˈli.da</w:t>
            </w:r>
          </w:p>
        </w:tc>
        <w:tc>
          <w:tcPr>
            <w:tcW w:w="1361" w:type="dxa"/>
            <w:shd w:val="clear" w:color="auto" w:fill="auto"/>
          </w:tcPr>
          <w:p w14:paraId="5A9A3425"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8CF5232" w14:textId="77777777" w:rsidR="002927B6" w:rsidRPr="005F70FB" w:rsidRDefault="002927B6" w:rsidP="00A551BF">
            <w:pPr>
              <w:pStyle w:val="TableCell0-0115Break"/>
            </w:pPr>
            <w:r w:rsidRPr="005F70FB">
              <w:t>tongue</w:t>
            </w:r>
          </w:p>
        </w:tc>
      </w:tr>
      <w:tr w:rsidR="00AC23C4" w:rsidRPr="005F70FB" w14:paraId="1A11B851" w14:textId="77777777" w:rsidTr="00BC00CF">
        <w:tc>
          <w:tcPr>
            <w:tcW w:w="236" w:type="dxa"/>
            <w:shd w:val="clear" w:color="auto" w:fill="auto"/>
          </w:tcPr>
          <w:p w14:paraId="01227766" w14:textId="77777777" w:rsidR="002927B6" w:rsidRPr="005F70FB" w:rsidRDefault="002927B6" w:rsidP="00A551BF">
            <w:pPr>
              <w:pStyle w:val="TableCell0-0115Break"/>
              <w:rPr>
                <w:rStyle w:val="ExampleSource"/>
              </w:rPr>
            </w:pPr>
          </w:p>
        </w:tc>
        <w:tc>
          <w:tcPr>
            <w:tcW w:w="1247" w:type="dxa"/>
            <w:shd w:val="clear" w:color="auto" w:fill="auto"/>
          </w:tcPr>
          <w:p w14:paraId="224B3223" w14:textId="77777777" w:rsidR="002927B6" w:rsidRPr="005F70FB" w:rsidRDefault="002927B6" w:rsidP="00A551BF">
            <w:pPr>
              <w:pStyle w:val="TableCell0-0115Break"/>
              <w:rPr>
                <w:rStyle w:val="ChItalBold"/>
              </w:rPr>
            </w:pPr>
            <w:r w:rsidRPr="005F70FB">
              <w:rPr>
                <w:rStyle w:val="ChItalBold"/>
              </w:rPr>
              <w:t>liling</w:t>
            </w:r>
          </w:p>
        </w:tc>
        <w:tc>
          <w:tcPr>
            <w:tcW w:w="1418" w:type="dxa"/>
            <w:shd w:val="clear" w:color="auto" w:fill="auto"/>
          </w:tcPr>
          <w:p w14:paraId="39CF3764" w14:textId="77777777" w:rsidR="002927B6" w:rsidRPr="005F70FB" w:rsidRDefault="002927B6" w:rsidP="00A551BF">
            <w:pPr>
              <w:pStyle w:val="TableCell0-0115Break"/>
              <w:rPr>
                <w:rStyle w:val="ChCharisSIL"/>
              </w:rPr>
            </w:pPr>
            <w:r w:rsidRPr="005F70FB">
              <w:rPr>
                <w:rStyle w:val="ChCharisSIL"/>
              </w:rPr>
              <w:t>ˈlɪ.lɪn</w:t>
            </w:r>
          </w:p>
        </w:tc>
        <w:tc>
          <w:tcPr>
            <w:tcW w:w="1361" w:type="dxa"/>
            <w:shd w:val="clear" w:color="auto" w:fill="auto"/>
          </w:tcPr>
          <w:p w14:paraId="5D8CD20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E623ED7" w14:textId="77777777" w:rsidR="002927B6" w:rsidRPr="005F70FB" w:rsidRDefault="002927B6" w:rsidP="00A551BF">
            <w:pPr>
              <w:pStyle w:val="TableCell0-0115Break"/>
            </w:pPr>
            <w:r w:rsidRPr="005F70FB">
              <w:t>candle</w:t>
            </w:r>
          </w:p>
        </w:tc>
      </w:tr>
      <w:tr w:rsidR="00AC23C4" w:rsidRPr="005F70FB" w14:paraId="356A6E67" w14:textId="77777777" w:rsidTr="00BC00CF">
        <w:tc>
          <w:tcPr>
            <w:tcW w:w="236" w:type="dxa"/>
            <w:shd w:val="clear" w:color="auto" w:fill="auto"/>
          </w:tcPr>
          <w:p w14:paraId="34D8B8CB" w14:textId="77777777" w:rsidR="002927B6" w:rsidRPr="005F70FB" w:rsidRDefault="002927B6" w:rsidP="00A551BF">
            <w:pPr>
              <w:pStyle w:val="TableCell0-0115Break"/>
              <w:rPr>
                <w:rStyle w:val="ExampleSource"/>
              </w:rPr>
            </w:pPr>
          </w:p>
        </w:tc>
        <w:tc>
          <w:tcPr>
            <w:tcW w:w="1247" w:type="dxa"/>
            <w:shd w:val="clear" w:color="auto" w:fill="auto"/>
          </w:tcPr>
          <w:p w14:paraId="79361484" w14:textId="77777777" w:rsidR="002927B6" w:rsidRPr="005F70FB" w:rsidRDefault="002927B6" w:rsidP="00A551BF">
            <w:pPr>
              <w:pStyle w:val="TableCell0-0115Break"/>
              <w:rPr>
                <w:rStyle w:val="ChItalBold"/>
              </w:rPr>
            </w:pPr>
            <w:r w:rsidRPr="005F70FB">
              <w:rPr>
                <w:rStyle w:val="ChItalBold"/>
              </w:rPr>
              <w:t>lima</w:t>
            </w:r>
          </w:p>
        </w:tc>
        <w:tc>
          <w:tcPr>
            <w:tcW w:w="1418" w:type="dxa"/>
            <w:shd w:val="clear" w:color="auto" w:fill="auto"/>
          </w:tcPr>
          <w:p w14:paraId="2ABE04D0" w14:textId="77777777" w:rsidR="002927B6" w:rsidRPr="005F70FB" w:rsidRDefault="002927B6" w:rsidP="00A551BF">
            <w:pPr>
              <w:pStyle w:val="TableCell0-0115Break"/>
              <w:rPr>
                <w:rStyle w:val="ChCharisSIL"/>
              </w:rPr>
            </w:pPr>
            <w:r w:rsidRPr="005F70FB">
              <w:rPr>
                <w:rStyle w:val="ChCharisSIL"/>
              </w:rPr>
              <w:t>ˈli.ma</w:t>
            </w:r>
          </w:p>
        </w:tc>
        <w:tc>
          <w:tcPr>
            <w:tcW w:w="1361" w:type="dxa"/>
            <w:shd w:val="clear" w:color="auto" w:fill="auto"/>
          </w:tcPr>
          <w:p w14:paraId="56CB78F3" w14:textId="77777777" w:rsidR="002927B6" w:rsidRPr="005F70FB" w:rsidRDefault="002927B6" w:rsidP="00A551BF">
            <w:pPr>
              <w:pStyle w:val="TableCell0-0115Break"/>
              <w:rPr>
                <w:rStyle w:val="ChSmallCaps"/>
              </w:rPr>
            </w:pPr>
            <w:r w:rsidRPr="005F70FB">
              <w:rPr>
                <w:rStyle w:val="ChSmallCaps"/>
              </w:rPr>
              <w:t>num.c</w:t>
            </w:r>
          </w:p>
        </w:tc>
        <w:tc>
          <w:tcPr>
            <w:tcW w:w="2438" w:type="dxa"/>
            <w:shd w:val="clear" w:color="auto" w:fill="auto"/>
          </w:tcPr>
          <w:p w14:paraId="56EBF6DD" w14:textId="77777777" w:rsidR="002927B6" w:rsidRPr="005F70FB" w:rsidRDefault="002927B6" w:rsidP="00A551BF">
            <w:pPr>
              <w:pStyle w:val="TableCell0-0115Break"/>
            </w:pPr>
            <w:r w:rsidRPr="005F70FB">
              <w:t>five</w:t>
            </w:r>
          </w:p>
        </w:tc>
      </w:tr>
      <w:tr w:rsidR="00AC23C4" w:rsidRPr="005F70FB" w14:paraId="4E12A36A" w14:textId="77777777" w:rsidTr="00BC00CF">
        <w:tc>
          <w:tcPr>
            <w:tcW w:w="236" w:type="dxa"/>
            <w:shd w:val="clear" w:color="auto" w:fill="auto"/>
          </w:tcPr>
          <w:p w14:paraId="4F1A3165" w14:textId="77777777" w:rsidR="002927B6" w:rsidRPr="005F70FB" w:rsidRDefault="002927B6" w:rsidP="00A551BF">
            <w:pPr>
              <w:pStyle w:val="TableCell0-0115Break"/>
              <w:rPr>
                <w:rStyle w:val="ExampleSource"/>
              </w:rPr>
            </w:pPr>
          </w:p>
        </w:tc>
        <w:tc>
          <w:tcPr>
            <w:tcW w:w="1247" w:type="dxa"/>
            <w:shd w:val="clear" w:color="auto" w:fill="auto"/>
          </w:tcPr>
          <w:p w14:paraId="3AE5D093" w14:textId="77777777" w:rsidR="002927B6" w:rsidRPr="005F70FB" w:rsidRDefault="002927B6" w:rsidP="00A551BF">
            <w:pPr>
              <w:pStyle w:val="TableCell0-0115Break"/>
              <w:rPr>
                <w:rStyle w:val="ChItalBold"/>
              </w:rPr>
            </w:pPr>
            <w:r w:rsidRPr="005F70FB">
              <w:rPr>
                <w:rStyle w:val="ChItalBold"/>
              </w:rPr>
              <w:t>limpa</w:t>
            </w:r>
          </w:p>
        </w:tc>
        <w:tc>
          <w:tcPr>
            <w:tcW w:w="1418" w:type="dxa"/>
            <w:shd w:val="clear" w:color="auto" w:fill="auto"/>
          </w:tcPr>
          <w:p w14:paraId="1D7F6BED" w14:textId="77777777" w:rsidR="002927B6" w:rsidRPr="005F70FB" w:rsidRDefault="002927B6" w:rsidP="00A551BF">
            <w:pPr>
              <w:pStyle w:val="TableCell0-0115Break"/>
              <w:rPr>
                <w:rStyle w:val="ChCharisSIL"/>
              </w:rPr>
            </w:pPr>
            <w:r w:rsidRPr="005F70FB">
              <w:rPr>
                <w:rStyle w:val="ChCharisSIL"/>
              </w:rPr>
              <w:t>ˈlɪm.pa</w:t>
            </w:r>
          </w:p>
        </w:tc>
        <w:tc>
          <w:tcPr>
            <w:tcW w:w="1361" w:type="dxa"/>
            <w:shd w:val="clear" w:color="auto" w:fill="auto"/>
          </w:tcPr>
          <w:p w14:paraId="3C5C126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339DE51" w14:textId="77777777" w:rsidR="002927B6" w:rsidRPr="005F70FB" w:rsidRDefault="002927B6" w:rsidP="00A551BF">
            <w:pPr>
              <w:pStyle w:val="TableCell0-0115Break"/>
            </w:pPr>
            <w:r w:rsidRPr="005F70FB">
              <w:t>be abundant</w:t>
            </w:r>
          </w:p>
        </w:tc>
      </w:tr>
      <w:tr w:rsidR="00AC23C4" w:rsidRPr="005F70FB" w14:paraId="68C9BA31" w14:textId="77777777" w:rsidTr="00BC00CF">
        <w:tc>
          <w:tcPr>
            <w:tcW w:w="236" w:type="dxa"/>
            <w:shd w:val="clear" w:color="auto" w:fill="auto"/>
          </w:tcPr>
          <w:p w14:paraId="3C13F91E" w14:textId="77777777" w:rsidR="002927B6" w:rsidRPr="005F70FB" w:rsidRDefault="002927B6" w:rsidP="00A551BF">
            <w:pPr>
              <w:pStyle w:val="TableCell0-0115Break"/>
              <w:rPr>
                <w:rStyle w:val="ExampleSource"/>
              </w:rPr>
            </w:pPr>
          </w:p>
        </w:tc>
        <w:tc>
          <w:tcPr>
            <w:tcW w:w="1247" w:type="dxa"/>
            <w:shd w:val="clear" w:color="auto" w:fill="auto"/>
          </w:tcPr>
          <w:p w14:paraId="6548C50B" w14:textId="77777777" w:rsidR="002927B6" w:rsidRPr="005F70FB" w:rsidRDefault="002927B6" w:rsidP="00A551BF">
            <w:pPr>
              <w:pStyle w:val="TableCell0-0115Break"/>
              <w:rPr>
                <w:rStyle w:val="ChItalBold"/>
              </w:rPr>
            </w:pPr>
            <w:r w:rsidRPr="005F70FB">
              <w:rPr>
                <w:rStyle w:val="ChItalBold"/>
              </w:rPr>
              <w:t>lingkar</w:t>
            </w:r>
          </w:p>
        </w:tc>
        <w:tc>
          <w:tcPr>
            <w:tcW w:w="1418" w:type="dxa"/>
            <w:shd w:val="clear" w:color="auto" w:fill="auto"/>
          </w:tcPr>
          <w:p w14:paraId="33BC2C56" w14:textId="77777777" w:rsidR="002927B6" w:rsidRPr="005F70FB" w:rsidRDefault="002927B6" w:rsidP="00A551BF">
            <w:pPr>
              <w:pStyle w:val="TableCell0-0115Break"/>
              <w:rPr>
                <w:rStyle w:val="ChCharisSIL"/>
              </w:rPr>
            </w:pPr>
            <w:r w:rsidRPr="005F70FB">
              <w:rPr>
                <w:rStyle w:val="ChCharisSIL"/>
              </w:rPr>
              <w:t>ˈlɪŋ.kɐr̥</w:t>
            </w:r>
          </w:p>
        </w:tc>
        <w:tc>
          <w:tcPr>
            <w:tcW w:w="1361" w:type="dxa"/>
            <w:shd w:val="clear" w:color="auto" w:fill="auto"/>
          </w:tcPr>
          <w:p w14:paraId="54FDA3F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18790C6" w14:textId="77777777" w:rsidR="002927B6" w:rsidRPr="005F70FB" w:rsidRDefault="002927B6" w:rsidP="00A551BF">
            <w:pPr>
              <w:pStyle w:val="TableCell0-0115Break"/>
            </w:pPr>
            <w:r w:rsidRPr="005F70FB">
              <w:t>circle</w:t>
            </w:r>
          </w:p>
        </w:tc>
      </w:tr>
      <w:tr w:rsidR="00AC23C4" w:rsidRPr="005F70FB" w14:paraId="02BDBFCC" w14:textId="77777777" w:rsidTr="00BC00CF">
        <w:tc>
          <w:tcPr>
            <w:tcW w:w="236" w:type="dxa"/>
            <w:shd w:val="clear" w:color="auto" w:fill="auto"/>
          </w:tcPr>
          <w:p w14:paraId="1DF8E7D5" w14:textId="77777777" w:rsidR="002927B6" w:rsidRPr="005F70FB" w:rsidRDefault="002927B6" w:rsidP="00A551BF">
            <w:pPr>
              <w:pStyle w:val="TableCell0-0115Break"/>
              <w:rPr>
                <w:rStyle w:val="ExampleSource"/>
              </w:rPr>
            </w:pPr>
          </w:p>
        </w:tc>
        <w:tc>
          <w:tcPr>
            <w:tcW w:w="1247" w:type="dxa"/>
            <w:shd w:val="clear" w:color="auto" w:fill="auto"/>
          </w:tcPr>
          <w:p w14:paraId="70E29DC8" w14:textId="77777777" w:rsidR="002927B6" w:rsidRPr="005F70FB" w:rsidRDefault="002927B6" w:rsidP="00A551BF">
            <w:pPr>
              <w:pStyle w:val="TableCell0-0115Break"/>
              <w:rPr>
                <w:rStyle w:val="ChItalBold"/>
              </w:rPr>
            </w:pPr>
            <w:r w:rsidRPr="005F70FB">
              <w:rPr>
                <w:rStyle w:val="ChItalBold"/>
              </w:rPr>
              <w:t>lipat</w:t>
            </w:r>
          </w:p>
        </w:tc>
        <w:tc>
          <w:tcPr>
            <w:tcW w:w="1418" w:type="dxa"/>
            <w:shd w:val="clear" w:color="auto" w:fill="auto"/>
          </w:tcPr>
          <w:p w14:paraId="40CC05D4" w14:textId="77777777" w:rsidR="002927B6" w:rsidRPr="005F70FB" w:rsidRDefault="002927B6" w:rsidP="00A551BF">
            <w:pPr>
              <w:pStyle w:val="TableCell0-0115Break"/>
              <w:rPr>
                <w:rStyle w:val="ChCharisSIL"/>
              </w:rPr>
            </w:pPr>
            <w:r w:rsidRPr="005F70FB">
              <w:rPr>
                <w:rStyle w:val="ChCharisSIL"/>
              </w:rPr>
              <w:t>ˈli.pɐt̚</w:t>
            </w:r>
          </w:p>
        </w:tc>
        <w:tc>
          <w:tcPr>
            <w:tcW w:w="1361" w:type="dxa"/>
            <w:shd w:val="clear" w:color="auto" w:fill="auto"/>
          </w:tcPr>
          <w:p w14:paraId="6E087FB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7195AD0" w14:textId="77777777" w:rsidR="002927B6" w:rsidRPr="005F70FB" w:rsidRDefault="002927B6" w:rsidP="00A551BF">
            <w:pPr>
              <w:pStyle w:val="TableCell0-0115Break"/>
            </w:pPr>
            <w:r w:rsidRPr="005F70FB">
              <w:t>fold</w:t>
            </w:r>
          </w:p>
        </w:tc>
      </w:tr>
      <w:tr w:rsidR="00AC23C4" w:rsidRPr="005F70FB" w14:paraId="3F78E0DA" w14:textId="77777777" w:rsidTr="00BC00CF">
        <w:tc>
          <w:tcPr>
            <w:tcW w:w="236" w:type="dxa"/>
            <w:shd w:val="clear" w:color="auto" w:fill="auto"/>
          </w:tcPr>
          <w:p w14:paraId="4473AD9B" w14:textId="77777777" w:rsidR="002927B6" w:rsidRPr="005F70FB" w:rsidRDefault="002927B6" w:rsidP="00A551BF">
            <w:pPr>
              <w:pStyle w:val="TableCell0-0115Break"/>
              <w:rPr>
                <w:rStyle w:val="ExampleSource"/>
              </w:rPr>
            </w:pPr>
          </w:p>
        </w:tc>
        <w:tc>
          <w:tcPr>
            <w:tcW w:w="1247" w:type="dxa"/>
            <w:shd w:val="clear" w:color="auto" w:fill="auto"/>
          </w:tcPr>
          <w:p w14:paraId="24D7EB81" w14:textId="77777777" w:rsidR="002927B6" w:rsidRPr="005F70FB" w:rsidRDefault="002927B6" w:rsidP="00A551BF">
            <w:pPr>
              <w:pStyle w:val="TableCell0-0115Break"/>
              <w:rPr>
                <w:rStyle w:val="ChItalBold"/>
              </w:rPr>
            </w:pPr>
            <w:r w:rsidRPr="005F70FB">
              <w:rPr>
                <w:rStyle w:val="ChItalBold"/>
              </w:rPr>
              <w:t>lobe</w:t>
            </w:r>
          </w:p>
        </w:tc>
        <w:tc>
          <w:tcPr>
            <w:tcW w:w="1418" w:type="dxa"/>
            <w:shd w:val="clear" w:color="auto" w:fill="auto"/>
          </w:tcPr>
          <w:p w14:paraId="0A727654" w14:textId="77777777" w:rsidR="002927B6" w:rsidRPr="005F70FB" w:rsidRDefault="002927B6" w:rsidP="00A551BF">
            <w:pPr>
              <w:pStyle w:val="TableCell0-0115Break"/>
              <w:rPr>
                <w:rStyle w:val="ChCharisSIL"/>
              </w:rPr>
            </w:pPr>
            <w:r w:rsidRPr="005F70FB">
              <w:rPr>
                <w:rStyle w:val="ChCharisSIL"/>
              </w:rPr>
              <w:t>ˈlɔ.bɛ</w:t>
            </w:r>
          </w:p>
        </w:tc>
        <w:tc>
          <w:tcPr>
            <w:tcW w:w="1361" w:type="dxa"/>
            <w:shd w:val="clear" w:color="auto" w:fill="auto"/>
          </w:tcPr>
          <w:p w14:paraId="64322C69"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3DEA550" w14:textId="77777777" w:rsidR="002927B6" w:rsidRPr="005F70FB" w:rsidRDefault="002927B6" w:rsidP="00A551BF">
            <w:pPr>
              <w:pStyle w:val="TableCell0-0115Break"/>
            </w:pPr>
            <w:r w:rsidRPr="005F70FB">
              <w:t>night hunt</w:t>
            </w:r>
          </w:p>
        </w:tc>
      </w:tr>
      <w:tr w:rsidR="00AC23C4" w:rsidRPr="005F70FB" w14:paraId="78519B20" w14:textId="77777777" w:rsidTr="00BC00CF">
        <w:tc>
          <w:tcPr>
            <w:tcW w:w="236" w:type="dxa"/>
            <w:shd w:val="clear" w:color="auto" w:fill="auto"/>
          </w:tcPr>
          <w:p w14:paraId="1B56EF87" w14:textId="77777777" w:rsidR="002927B6" w:rsidRPr="005F70FB" w:rsidRDefault="002927B6" w:rsidP="00A551BF">
            <w:pPr>
              <w:pStyle w:val="TableCell0-0115Break"/>
              <w:rPr>
                <w:rStyle w:val="ExampleSource"/>
              </w:rPr>
            </w:pPr>
          </w:p>
        </w:tc>
        <w:tc>
          <w:tcPr>
            <w:tcW w:w="1247" w:type="dxa"/>
            <w:shd w:val="clear" w:color="auto" w:fill="auto"/>
          </w:tcPr>
          <w:p w14:paraId="712FC9D5" w14:textId="77777777" w:rsidR="002927B6" w:rsidRPr="005F70FB" w:rsidRDefault="002927B6" w:rsidP="00A551BF">
            <w:pPr>
              <w:pStyle w:val="TableCell0-0115Break"/>
              <w:rPr>
                <w:rStyle w:val="ChItalBold"/>
              </w:rPr>
            </w:pPr>
            <w:r w:rsidRPr="005F70FB">
              <w:rPr>
                <w:rStyle w:val="ChItalBold"/>
              </w:rPr>
              <w:t>lomba</w:t>
            </w:r>
          </w:p>
        </w:tc>
        <w:tc>
          <w:tcPr>
            <w:tcW w:w="1418" w:type="dxa"/>
            <w:shd w:val="clear" w:color="auto" w:fill="auto"/>
          </w:tcPr>
          <w:p w14:paraId="515EEEA2" w14:textId="77777777" w:rsidR="002927B6" w:rsidRPr="005F70FB" w:rsidRDefault="002927B6" w:rsidP="00A551BF">
            <w:pPr>
              <w:pStyle w:val="TableCell0-0115Break"/>
              <w:rPr>
                <w:rStyle w:val="ChCharisSIL"/>
              </w:rPr>
            </w:pPr>
            <w:r w:rsidRPr="005F70FB">
              <w:rPr>
                <w:rStyle w:val="ChCharisSIL"/>
              </w:rPr>
              <w:t>ˈlɔ̞m.ba</w:t>
            </w:r>
          </w:p>
        </w:tc>
        <w:tc>
          <w:tcPr>
            <w:tcW w:w="1361" w:type="dxa"/>
            <w:shd w:val="clear" w:color="auto" w:fill="auto"/>
          </w:tcPr>
          <w:p w14:paraId="41F5993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6049194" w14:textId="77777777" w:rsidR="002927B6" w:rsidRPr="005F70FB" w:rsidRDefault="002927B6" w:rsidP="00A551BF">
            <w:pPr>
              <w:pStyle w:val="TableCell0-0115Break"/>
            </w:pPr>
            <w:r w:rsidRPr="005F70FB">
              <w:t>contest</w:t>
            </w:r>
          </w:p>
        </w:tc>
      </w:tr>
      <w:tr w:rsidR="00AC23C4" w:rsidRPr="005F70FB" w14:paraId="2E57CFB3" w14:textId="77777777" w:rsidTr="00BC00CF">
        <w:tc>
          <w:tcPr>
            <w:tcW w:w="236" w:type="dxa"/>
            <w:shd w:val="clear" w:color="auto" w:fill="auto"/>
          </w:tcPr>
          <w:p w14:paraId="6DB91BF3" w14:textId="77777777" w:rsidR="002927B6" w:rsidRPr="005F70FB" w:rsidRDefault="002927B6" w:rsidP="00A551BF">
            <w:pPr>
              <w:pStyle w:val="TableCell0-0115Break"/>
              <w:rPr>
                <w:rStyle w:val="ExampleSource"/>
              </w:rPr>
            </w:pPr>
          </w:p>
        </w:tc>
        <w:tc>
          <w:tcPr>
            <w:tcW w:w="1247" w:type="dxa"/>
            <w:shd w:val="clear" w:color="auto" w:fill="auto"/>
          </w:tcPr>
          <w:p w14:paraId="717226E5" w14:textId="77777777" w:rsidR="002927B6" w:rsidRPr="005F70FB" w:rsidRDefault="002927B6" w:rsidP="00A551BF">
            <w:pPr>
              <w:pStyle w:val="TableCell0-0115Break"/>
              <w:rPr>
                <w:rStyle w:val="ChItalBold"/>
              </w:rPr>
            </w:pPr>
            <w:r w:rsidRPr="005F70FB">
              <w:rPr>
                <w:rStyle w:val="ChItalBold"/>
              </w:rPr>
              <w:t>lompat</w:t>
            </w:r>
          </w:p>
        </w:tc>
        <w:tc>
          <w:tcPr>
            <w:tcW w:w="1418" w:type="dxa"/>
            <w:shd w:val="clear" w:color="auto" w:fill="auto"/>
          </w:tcPr>
          <w:p w14:paraId="434B1581" w14:textId="77777777" w:rsidR="002927B6" w:rsidRPr="005F70FB" w:rsidRDefault="002927B6" w:rsidP="00A551BF">
            <w:pPr>
              <w:pStyle w:val="TableCell0-0115Break"/>
              <w:rPr>
                <w:rStyle w:val="ChCharisSIL"/>
              </w:rPr>
            </w:pPr>
            <w:r w:rsidRPr="005F70FB">
              <w:rPr>
                <w:rStyle w:val="ChCharisSIL"/>
              </w:rPr>
              <w:t>ˈlɔ̞m.pa</w:t>
            </w:r>
          </w:p>
        </w:tc>
        <w:tc>
          <w:tcPr>
            <w:tcW w:w="1361" w:type="dxa"/>
            <w:shd w:val="clear" w:color="auto" w:fill="auto"/>
          </w:tcPr>
          <w:p w14:paraId="3284C88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B0D0A7B" w14:textId="77777777" w:rsidR="002927B6" w:rsidRPr="005F70FB" w:rsidRDefault="002927B6" w:rsidP="00A551BF">
            <w:pPr>
              <w:pStyle w:val="TableCell0-0115Break"/>
            </w:pPr>
            <w:r w:rsidRPr="005F70FB">
              <w:t>jump</w:t>
            </w:r>
          </w:p>
        </w:tc>
      </w:tr>
      <w:tr w:rsidR="00AC23C4" w:rsidRPr="005F70FB" w14:paraId="284DE08A" w14:textId="77777777" w:rsidTr="00BC00CF">
        <w:tc>
          <w:tcPr>
            <w:tcW w:w="236" w:type="dxa"/>
            <w:shd w:val="clear" w:color="auto" w:fill="auto"/>
          </w:tcPr>
          <w:p w14:paraId="79C7D6A6" w14:textId="77777777" w:rsidR="002927B6" w:rsidRPr="005F70FB" w:rsidRDefault="002927B6" w:rsidP="00A551BF">
            <w:pPr>
              <w:pStyle w:val="TableCell0-0115Break"/>
              <w:rPr>
                <w:rStyle w:val="ExampleSource"/>
              </w:rPr>
            </w:pPr>
          </w:p>
        </w:tc>
        <w:tc>
          <w:tcPr>
            <w:tcW w:w="1247" w:type="dxa"/>
            <w:shd w:val="clear" w:color="auto" w:fill="auto"/>
          </w:tcPr>
          <w:p w14:paraId="0282893B" w14:textId="77777777" w:rsidR="002927B6" w:rsidRPr="005F70FB" w:rsidRDefault="002927B6" w:rsidP="00A551BF">
            <w:pPr>
              <w:pStyle w:val="TableCell0-0115Break"/>
              <w:rPr>
                <w:rStyle w:val="ChItalBold"/>
              </w:rPr>
            </w:pPr>
            <w:r w:rsidRPr="005F70FB">
              <w:rPr>
                <w:rStyle w:val="ChItalBold"/>
              </w:rPr>
              <w:t>loncat</w:t>
            </w:r>
          </w:p>
        </w:tc>
        <w:tc>
          <w:tcPr>
            <w:tcW w:w="1418" w:type="dxa"/>
            <w:shd w:val="clear" w:color="auto" w:fill="auto"/>
          </w:tcPr>
          <w:p w14:paraId="64D757B3" w14:textId="77777777" w:rsidR="002927B6" w:rsidRPr="005F70FB" w:rsidRDefault="002927B6" w:rsidP="00A551BF">
            <w:pPr>
              <w:pStyle w:val="TableCell0-0115Break"/>
              <w:rPr>
                <w:rStyle w:val="ChCharisSIL"/>
              </w:rPr>
            </w:pPr>
            <w:r w:rsidRPr="005F70FB">
              <w:rPr>
                <w:rStyle w:val="ChCharisSIL"/>
              </w:rPr>
              <w:t>ˈlɔ̞n.tʃɐt̚</w:t>
            </w:r>
          </w:p>
        </w:tc>
        <w:tc>
          <w:tcPr>
            <w:tcW w:w="1361" w:type="dxa"/>
            <w:shd w:val="clear" w:color="auto" w:fill="auto"/>
          </w:tcPr>
          <w:p w14:paraId="344C61D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1536B72" w14:textId="77777777" w:rsidR="002927B6" w:rsidRPr="005F70FB" w:rsidRDefault="002927B6" w:rsidP="00A551BF">
            <w:pPr>
              <w:pStyle w:val="TableCell0-0115Break"/>
            </w:pPr>
            <w:r w:rsidRPr="005F70FB">
              <w:t>jump</w:t>
            </w:r>
          </w:p>
        </w:tc>
      </w:tr>
      <w:tr w:rsidR="00AC23C4" w:rsidRPr="005F70FB" w14:paraId="5EF36530" w14:textId="77777777" w:rsidTr="00BC00CF">
        <w:tc>
          <w:tcPr>
            <w:tcW w:w="236" w:type="dxa"/>
            <w:shd w:val="clear" w:color="auto" w:fill="auto"/>
          </w:tcPr>
          <w:p w14:paraId="4EABC5CE" w14:textId="77777777" w:rsidR="002927B6" w:rsidRPr="005F70FB" w:rsidRDefault="002927B6" w:rsidP="00A551BF">
            <w:pPr>
              <w:pStyle w:val="TableCell0-0115Break"/>
              <w:rPr>
                <w:rStyle w:val="ExampleSource"/>
              </w:rPr>
            </w:pPr>
          </w:p>
        </w:tc>
        <w:tc>
          <w:tcPr>
            <w:tcW w:w="1247" w:type="dxa"/>
            <w:shd w:val="clear" w:color="auto" w:fill="auto"/>
          </w:tcPr>
          <w:p w14:paraId="2ED0481A" w14:textId="77777777" w:rsidR="002927B6" w:rsidRPr="005F70FB" w:rsidRDefault="002927B6" w:rsidP="00A551BF">
            <w:pPr>
              <w:pStyle w:val="TableCell0-0115Break"/>
              <w:rPr>
                <w:rStyle w:val="ChItalBold"/>
              </w:rPr>
            </w:pPr>
            <w:r w:rsidRPr="005F70FB">
              <w:rPr>
                <w:rStyle w:val="ChItalBold"/>
              </w:rPr>
              <w:t>longgar</w:t>
            </w:r>
          </w:p>
        </w:tc>
        <w:tc>
          <w:tcPr>
            <w:tcW w:w="1418" w:type="dxa"/>
            <w:shd w:val="clear" w:color="auto" w:fill="auto"/>
          </w:tcPr>
          <w:p w14:paraId="076AE63D" w14:textId="77777777" w:rsidR="002927B6" w:rsidRPr="005F70FB" w:rsidRDefault="002927B6" w:rsidP="00A551BF">
            <w:pPr>
              <w:pStyle w:val="TableCell0-0115Break"/>
              <w:rPr>
                <w:rStyle w:val="ChCharisSIL"/>
              </w:rPr>
            </w:pPr>
            <w:r w:rsidRPr="005F70FB">
              <w:rPr>
                <w:rStyle w:val="ChCharisSIL"/>
              </w:rPr>
              <w:t>ˈlɔ̞ŋ.gɐr̥</w:t>
            </w:r>
          </w:p>
        </w:tc>
        <w:tc>
          <w:tcPr>
            <w:tcW w:w="1361" w:type="dxa"/>
            <w:shd w:val="clear" w:color="auto" w:fill="auto"/>
          </w:tcPr>
          <w:p w14:paraId="2B0F6F0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A223FB9" w14:textId="77777777" w:rsidR="002927B6" w:rsidRPr="005F70FB" w:rsidRDefault="002927B6" w:rsidP="00A551BF">
            <w:pPr>
              <w:pStyle w:val="TableCell0-0115Break"/>
            </w:pPr>
            <w:r w:rsidRPr="005F70FB">
              <w:t>be thin</w:t>
            </w:r>
          </w:p>
        </w:tc>
      </w:tr>
      <w:tr w:rsidR="00AC23C4" w:rsidRPr="005F70FB" w14:paraId="78826CA9" w14:textId="77777777" w:rsidTr="00BC00CF">
        <w:tc>
          <w:tcPr>
            <w:tcW w:w="236" w:type="dxa"/>
            <w:shd w:val="clear" w:color="auto" w:fill="auto"/>
          </w:tcPr>
          <w:p w14:paraId="3A7DB921" w14:textId="77777777" w:rsidR="002927B6" w:rsidRPr="005F70FB" w:rsidRDefault="002927B6" w:rsidP="00A551BF">
            <w:pPr>
              <w:pStyle w:val="TableCell0-0115Break"/>
              <w:rPr>
                <w:rStyle w:val="ExampleSource"/>
              </w:rPr>
            </w:pPr>
          </w:p>
        </w:tc>
        <w:tc>
          <w:tcPr>
            <w:tcW w:w="1247" w:type="dxa"/>
            <w:shd w:val="clear" w:color="auto" w:fill="auto"/>
          </w:tcPr>
          <w:p w14:paraId="043406E7" w14:textId="77777777" w:rsidR="002927B6" w:rsidRPr="005F70FB" w:rsidRDefault="002927B6" w:rsidP="00A551BF">
            <w:pPr>
              <w:pStyle w:val="TableCell0-0115Break"/>
              <w:rPr>
                <w:rStyle w:val="ChItalBold"/>
              </w:rPr>
            </w:pPr>
            <w:r w:rsidRPr="005F70FB">
              <w:rPr>
                <w:rStyle w:val="ChItalBold"/>
              </w:rPr>
              <w:t>loyang</w:t>
            </w:r>
          </w:p>
        </w:tc>
        <w:tc>
          <w:tcPr>
            <w:tcW w:w="1418" w:type="dxa"/>
            <w:shd w:val="clear" w:color="auto" w:fill="auto"/>
          </w:tcPr>
          <w:p w14:paraId="5AF96C36" w14:textId="77777777" w:rsidR="002927B6" w:rsidRPr="005F70FB" w:rsidRDefault="002927B6" w:rsidP="00A551BF">
            <w:pPr>
              <w:pStyle w:val="TableCell0-0115Break"/>
              <w:rPr>
                <w:rStyle w:val="ChCharisSIL"/>
              </w:rPr>
            </w:pPr>
            <w:r w:rsidRPr="005F70FB">
              <w:rPr>
                <w:rStyle w:val="ChCharisSIL"/>
              </w:rPr>
              <w:t>ˈlɔ.jɐŋ</w:t>
            </w:r>
          </w:p>
        </w:tc>
        <w:tc>
          <w:tcPr>
            <w:tcW w:w="1361" w:type="dxa"/>
            <w:shd w:val="clear" w:color="auto" w:fill="auto"/>
          </w:tcPr>
          <w:p w14:paraId="2DB9387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5B8402A" w14:textId="77777777" w:rsidR="002927B6" w:rsidRPr="005F70FB" w:rsidRDefault="002927B6" w:rsidP="00A551BF">
            <w:pPr>
              <w:pStyle w:val="TableCell0-0115Break"/>
            </w:pPr>
            <w:r w:rsidRPr="005F70FB">
              <w:t>large bowl</w:t>
            </w:r>
          </w:p>
        </w:tc>
      </w:tr>
      <w:tr w:rsidR="00AC23C4" w:rsidRPr="005F70FB" w14:paraId="6A80DEA7" w14:textId="77777777" w:rsidTr="00BC00CF">
        <w:tc>
          <w:tcPr>
            <w:tcW w:w="236" w:type="dxa"/>
            <w:shd w:val="clear" w:color="auto" w:fill="auto"/>
          </w:tcPr>
          <w:p w14:paraId="3E8F94B1" w14:textId="77777777" w:rsidR="002927B6" w:rsidRPr="005F70FB" w:rsidRDefault="002927B6" w:rsidP="00A551BF">
            <w:pPr>
              <w:pStyle w:val="TableCell0-0115Break"/>
              <w:rPr>
                <w:rStyle w:val="ExampleSource"/>
              </w:rPr>
            </w:pPr>
          </w:p>
        </w:tc>
        <w:tc>
          <w:tcPr>
            <w:tcW w:w="1247" w:type="dxa"/>
            <w:shd w:val="clear" w:color="auto" w:fill="auto"/>
          </w:tcPr>
          <w:p w14:paraId="25482989" w14:textId="77777777" w:rsidR="002927B6" w:rsidRPr="005F70FB" w:rsidRDefault="002927B6" w:rsidP="00A551BF">
            <w:pPr>
              <w:pStyle w:val="TableCell0-0115Break"/>
              <w:rPr>
                <w:rStyle w:val="ChItalBold"/>
              </w:rPr>
            </w:pPr>
            <w:r w:rsidRPr="005F70FB">
              <w:rPr>
                <w:rStyle w:val="ChItalBold"/>
              </w:rPr>
              <w:t>loyo</w:t>
            </w:r>
          </w:p>
        </w:tc>
        <w:tc>
          <w:tcPr>
            <w:tcW w:w="1418" w:type="dxa"/>
            <w:shd w:val="clear" w:color="auto" w:fill="auto"/>
          </w:tcPr>
          <w:p w14:paraId="5C6E4170" w14:textId="77777777" w:rsidR="002927B6" w:rsidRPr="005F70FB" w:rsidRDefault="002927B6" w:rsidP="00A551BF">
            <w:pPr>
              <w:pStyle w:val="TableCell0-0115Break"/>
              <w:rPr>
                <w:rStyle w:val="ChCharisSIL"/>
              </w:rPr>
            </w:pPr>
            <w:r w:rsidRPr="005F70FB">
              <w:rPr>
                <w:rStyle w:val="ChCharisSIL"/>
              </w:rPr>
              <w:t>ˈlɔ.jɔ</w:t>
            </w:r>
          </w:p>
        </w:tc>
        <w:tc>
          <w:tcPr>
            <w:tcW w:w="1361" w:type="dxa"/>
            <w:shd w:val="clear" w:color="auto" w:fill="auto"/>
          </w:tcPr>
          <w:p w14:paraId="0CD14945"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3F49EE7" w14:textId="77777777" w:rsidR="002927B6" w:rsidRPr="005F70FB" w:rsidRDefault="002927B6" w:rsidP="00A551BF">
            <w:pPr>
              <w:pStyle w:val="TableCell0-0115Break"/>
            </w:pPr>
            <w:r w:rsidRPr="005F70FB">
              <w:t>be weak</w:t>
            </w:r>
          </w:p>
        </w:tc>
      </w:tr>
      <w:tr w:rsidR="00AC23C4" w:rsidRPr="005F70FB" w14:paraId="60181A8B" w14:textId="77777777" w:rsidTr="00BC00CF">
        <w:tc>
          <w:tcPr>
            <w:tcW w:w="236" w:type="dxa"/>
            <w:shd w:val="clear" w:color="auto" w:fill="auto"/>
          </w:tcPr>
          <w:p w14:paraId="6CEAAB98" w14:textId="77777777" w:rsidR="002927B6" w:rsidRPr="005F70FB" w:rsidRDefault="002927B6" w:rsidP="00A551BF">
            <w:pPr>
              <w:pStyle w:val="TableCell0-0115Break"/>
              <w:rPr>
                <w:rStyle w:val="ExampleSource"/>
              </w:rPr>
            </w:pPr>
          </w:p>
        </w:tc>
        <w:tc>
          <w:tcPr>
            <w:tcW w:w="1247" w:type="dxa"/>
            <w:shd w:val="clear" w:color="auto" w:fill="auto"/>
          </w:tcPr>
          <w:p w14:paraId="01C5DAE3" w14:textId="77777777" w:rsidR="002927B6" w:rsidRPr="005F70FB" w:rsidRDefault="002927B6" w:rsidP="00A551BF">
            <w:pPr>
              <w:pStyle w:val="TableCell0-0115Break"/>
              <w:rPr>
                <w:rStyle w:val="ChItalBold"/>
              </w:rPr>
            </w:pPr>
            <w:r w:rsidRPr="005F70FB">
              <w:rPr>
                <w:rStyle w:val="ChItalBold"/>
              </w:rPr>
              <w:t>luar</w:t>
            </w:r>
          </w:p>
        </w:tc>
        <w:tc>
          <w:tcPr>
            <w:tcW w:w="1418" w:type="dxa"/>
            <w:shd w:val="clear" w:color="auto" w:fill="auto"/>
          </w:tcPr>
          <w:p w14:paraId="1E6AE2E6" w14:textId="77777777" w:rsidR="002927B6" w:rsidRPr="005F70FB" w:rsidRDefault="002927B6" w:rsidP="00A551BF">
            <w:pPr>
              <w:pStyle w:val="TableCell0-0115Break"/>
              <w:rPr>
                <w:rStyle w:val="ChCharisSIL"/>
              </w:rPr>
            </w:pPr>
            <w:r w:rsidRPr="005F70FB">
              <w:rPr>
                <w:rStyle w:val="ChCharisSIL"/>
              </w:rPr>
              <w:t>ˈlʊ.ɐr̥</w:t>
            </w:r>
          </w:p>
        </w:tc>
        <w:tc>
          <w:tcPr>
            <w:tcW w:w="1361" w:type="dxa"/>
            <w:shd w:val="clear" w:color="auto" w:fill="auto"/>
          </w:tcPr>
          <w:p w14:paraId="058F6063" w14:textId="77777777" w:rsidR="002927B6" w:rsidRPr="005F70FB" w:rsidRDefault="002927B6" w:rsidP="00A551BF">
            <w:pPr>
              <w:pStyle w:val="TableCell0-0115Break"/>
              <w:rPr>
                <w:rStyle w:val="ChSmallCaps"/>
              </w:rPr>
            </w:pPr>
            <w:r w:rsidRPr="005F70FB">
              <w:rPr>
                <w:rStyle w:val="ChSmallCaps"/>
              </w:rPr>
              <w:t>n-loc</w:t>
            </w:r>
          </w:p>
        </w:tc>
        <w:tc>
          <w:tcPr>
            <w:tcW w:w="2438" w:type="dxa"/>
            <w:shd w:val="clear" w:color="auto" w:fill="auto"/>
          </w:tcPr>
          <w:p w14:paraId="68715D60" w14:textId="77777777" w:rsidR="002927B6" w:rsidRPr="005F70FB" w:rsidRDefault="002927B6" w:rsidP="00A551BF">
            <w:pPr>
              <w:pStyle w:val="TableCell0-0115Break"/>
            </w:pPr>
            <w:r w:rsidRPr="005F70FB">
              <w:t>outside</w:t>
            </w:r>
          </w:p>
        </w:tc>
      </w:tr>
      <w:tr w:rsidR="00AC23C4" w:rsidRPr="005F70FB" w14:paraId="076BF20F" w14:textId="77777777" w:rsidTr="00BC00CF">
        <w:tc>
          <w:tcPr>
            <w:tcW w:w="236" w:type="dxa"/>
            <w:shd w:val="clear" w:color="auto" w:fill="auto"/>
          </w:tcPr>
          <w:p w14:paraId="17BF2B34" w14:textId="77777777" w:rsidR="002927B6" w:rsidRPr="005F70FB" w:rsidRDefault="002927B6" w:rsidP="00A551BF">
            <w:pPr>
              <w:pStyle w:val="TableCell0-0115Break"/>
              <w:rPr>
                <w:rStyle w:val="ExampleSource"/>
              </w:rPr>
            </w:pPr>
          </w:p>
        </w:tc>
        <w:tc>
          <w:tcPr>
            <w:tcW w:w="1247" w:type="dxa"/>
            <w:shd w:val="clear" w:color="auto" w:fill="auto"/>
          </w:tcPr>
          <w:p w14:paraId="1BE9222A" w14:textId="77777777" w:rsidR="002927B6" w:rsidRPr="005F70FB" w:rsidRDefault="002927B6" w:rsidP="00A551BF">
            <w:pPr>
              <w:pStyle w:val="TableCell0-0115Break"/>
              <w:rPr>
                <w:rStyle w:val="ChItalBold"/>
              </w:rPr>
            </w:pPr>
            <w:r w:rsidRPr="005F70FB">
              <w:rPr>
                <w:rStyle w:val="ChItalBold"/>
              </w:rPr>
              <w:t>luas</w:t>
            </w:r>
          </w:p>
        </w:tc>
        <w:tc>
          <w:tcPr>
            <w:tcW w:w="1418" w:type="dxa"/>
            <w:shd w:val="clear" w:color="auto" w:fill="auto"/>
          </w:tcPr>
          <w:p w14:paraId="59D0688B" w14:textId="77777777" w:rsidR="002927B6" w:rsidRPr="005F70FB" w:rsidRDefault="002927B6" w:rsidP="00A551BF">
            <w:pPr>
              <w:pStyle w:val="TableCell0-0115Break"/>
              <w:rPr>
                <w:rStyle w:val="ChCharisSIL"/>
              </w:rPr>
            </w:pPr>
            <w:r w:rsidRPr="005F70FB">
              <w:rPr>
                <w:rStyle w:val="ChCharisSIL"/>
              </w:rPr>
              <w:t>ˈlʊ.ɐs</w:t>
            </w:r>
          </w:p>
        </w:tc>
        <w:tc>
          <w:tcPr>
            <w:tcW w:w="1361" w:type="dxa"/>
            <w:shd w:val="clear" w:color="auto" w:fill="auto"/>
          </w:tcPr>
          <w:p w14:paraId="2B477AA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03A4B69" w14:textId="77777777" w:rsidR="002927B6" w:rsidRPr="005F70FB" w:rsidRDefault="002927B6" w:rsidP="00A551BF">
            <w:pPr>
              <w:pStyle w:val="TableCell0-0115Break"/>
            </w:pPr>
            <w:r w:rsidRPr="005F70FB">
              <w:t>be vast</w:t>
            </w:r>
          </w:p>
        </w:tc>
      </w:tr>
      <w:tr w:rsidR="00AC23C4" w:rsidRPr="005F70FB" w14:paraId="4D2D2AB1" w14:textId="77777777" w:rsidTr="00BC00CF">
        <w:tc>
          <w:tcPr>
            <w:tcW w:w="236" w:type="dxa"/>
            <w:shd w:val="clear" w:color="auto" w:fill="auto"/>
          </w:tcPr>
          <w:p w14:paraId="5331E71D" w14:textId="77777777" w:rsidR="002927B6" w:rsidRPr="005F70FB" w:rsidRDefault="002927B6" w:rsidP="00A551BF">
            <w:pPr>
              <w:pStyle w:val="TableCell0-0115Break"/>
              <w:rPr>
                <w:rStyle w:val="ExampleSource"/>
              </w:rPr>
            </w:pPr>
          </w:p>
        </w:tc>
        <w:tc>
          <w:tcPr>
            <w:tcW w:w="1247" w:type="dxa"/>
            <w:shd w:val="clear" w:color="auto" w:fill="auto"/>
          </w:tcPr>
          <w:p w14:paraId="3C7C302F" w14:textId="77777777" w:rsidR="002927B6" w:rsidRPr="005F70FB" w:rsidRDefault="002927B6" w:rsidP="00A551BF">
            <w:pPr>
              <w:pStyle w:val="TableCell0-0115Break"/>
              <w:rPr>
                <w:rStyle w:val="ChItalBold"/>
              </w:rPr>
            </w:pPr>
            <w:r w:rsidRPr="005F70FB">
              <w:rPr>
                <w:rStyle w:val="ChItalBold"/>
              </w:rPr>
              <w:t>lubang</w:t>
            </w:r>
          </w:p>
        </w:tc>
        <w:tc>
          <w:tcPr>
            <w:tcW w:w="1418" w:type="dxa"/>
            <w:shd w:val="clear" w:color="auto" w:fill="auto"/>
          </w:tcPr>
          <w:p w14:paraId="03513D17" w14:textId="77777777" w:rsidR="002927B6" w:rsidRPr="005F70FB" w:rsidRDefault="002927B6" w:rsidP="00A551BF">
            <w:pPr>
              <w:pStyle w:val="TableCell0-0115Break"/>
              <w:rPr>
                <w:rStyle w:val="ChCharisSIL"/>
              </w:rPr>
            </w:pPr>
            <w:r w:rsidRPr="005F70FB">
              <w:rPr>
                <w:rStyle w:val="ChCharisSIL"/>
              </w:rPr>
              <w:t>ˈlʊ.bɐŋ</w:t>
            </w:r>
          </w:p>
        </w:tc>
        <w:tc>
          <w:tcPr>
            <w:tcW w:w="1361" w:type="dxa"/>
            <w:shd w:val="clear" w:color="auto" w:fill="auto"/>
          </w:tcPr>
          <w:p w14:paraId="5EA14FCE"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D7F715F" w14:textId="77777777" w:rsidR="002927B6" w:rsidRPr="005F70FB" w:rsidRDefault="002927B6" w:rsidP="00A551BF">
            <w:pPr>
              <w:pStyle w:val="TableCell0-0115Break"/>
            </w:pPr>
            <w:r w:rsidRPr="005F70FB">
              <w:t>hole</w:t>
            </w:r>
          </w:p>
        </w:tc>
      </w:tr>
      <w:tr w:rsidR="00AC23C4" w:rsidRPr="005F70FB" w14:paraId="5E0E6E14" w14:textId="77777777" w:rsidTr="00BC00CF">
        <w:tc>
          <w:tcPr>
            <w:tcW w:w="236" w:type="dxa"/>
            <w:shd w:val="clear" w:color="auto" w:fill="auto"/>
          </w:tcPr>
          <w:p w14:paraId="58CBB8C4" w14:textId="77777777" w:rsidR="002927B6" w:rsidRPr="005F70FB" w:rsidRDefault="002927B6" w:rsidP="00A551BF">
            <w:pPr>
              <w:pStyle w:val="TableCell0-0115Break"/>
              <w:rPr>
                <w:rStyle w:val="ExampleSource"/>
              </w:rPr>
            </w:pPr>
          </w:p>
        </w:tc>
        <w:tc>
          <w:tcPr>
            <w:tcW w:w="1247" w:type="dxa"/>
            <w:shd w:val="clear" w:color="auto" w:fill="auto"/>
          </w:tcPr>
          <w:p w14:paraId="1A7C29B2" w14:textId="77777777" w:rsidR="002927B6" w:rsidRPr="005F70FB" w:rsidRDefault="002927B6" w:rsidP="00A551BF">
            <w:pPr>
              <w:pStyle w:val="TableCell0-0115Break"/>
              <w:rPr>
                <w:rStyle w:val="ChItalBold"/>
              </w:rPr>
            </w:pPr>
            <w:r w:rsidRPr="005F70FB">
              <w:rPr>
                <w:rStyle w:val="ChItalBold"/>
              </w:rPr>
              <w:t>lucu</w:t>
            </w:r>
          </w:p>
        </w:tc>
        <w:tc>
          <w:tcPr>
            <w:tcW w:w="1418" w:type="dxa"/>
            <w:shd w:val="clear" w:color="auto" w:fill="auto"/>
          </w:tcPr>
          <w:p w14:paraId="28585A1F" w14:textId="77777777" w:rsidR="002927B6" w:rsidRPr="005F70FB" w:rsidRDefault="002927B6" w:rsidP="00A551BF">
            <w:pPr>
              <w:pStyle w:val="TableCell0-0115Break"/>
              <w:rPr>
                <w:rStyle w:val="ChCharisSIL"/>
              </w:rPr>
            </w:pPr>
            <w:r w:rsidRPr="005F70FB">
              <w:rPr>
                <w:rStyle w:val="ChCharisSIL"/>
              </w:rPr>
              <w:t>ˈlu.tʃu</w:t>
            </w:r>
          </w:p>
        </w:tc>
        <w:tc>
          <w:tcPr>
            <w:tcW w:w="1361" w:type="dxa"/>
            <w:shd w:val="clear" w:color="auto" w:fill="auto"/>
          </w:tcPr>
          <w:p w14:paraId="60862389"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50E3B87" w14:textId="77777777" w:rsidR="002927B6" w:rsidRPr="005F70FB" w:rsidRDefault="002927B6" w:rsidP="00A551BF">
            <w:pPr>
              <w:pStyle w:val="TableCell0-0115Break"/>
            </w:pPr>
            <w:r w:rsidRPr="005F70FB">
              <w:t>be funny</w:t>
            </w:r>
          </w:p>
        </w:tc>
      </w:tr>
      <w:tr w:rsidR="00AC23C4" w:rsidRPr="005F70FB" w14:paraId="5A391C5E" w14:textId="77777777" w:rsidTr="00BC00CF">
        <w:tc>
          <w:tcPr>
            <w:tcW w:w="236" w:type="dxa"/>
            <w:shd w:val="clear" w:color="auto" w:fill="auto"/>
          </w:tcPr>
          <w:p w14:paraId="6AA1CC68" w14:textId="77777777" w:rsidR="002927B6" w:rsidRPr="005F70FB" w:rsidRDefault="002927B6" w:rsidP="00A551BF">
            <w:pPr>
              <w:pStyle w:val="TableCell0-0115Break"/>
              <w:rPr>
                <w:rStyle w:val="ExampleSource"/>
              </w:rPr>
            </w:pPr>
          </w:p>
        </w:tc>
        <w:tc>
          <w:tcPr>
            <w:tcW w:w="1247" w:type="dxa"/>
            <w:shd w:val="clear" w:color="auto" w:fill="auto"/>
          </w:tcPr>
          <w:p w14:paraId="5C2B9523" w14:textId="77777777" w:rsidR="002927B6" w:rsidRPr="005F70FB" w:rsidRDefault="002927B6" w:rsidP="00A551BF">
            <w:pPr>
              <w:pStyle w:val="TableCell0-0115Break"/>
              <w:rPr>
                <w:rStyle w:val="ChItalBold"/>
              </w:rPr>
            </w:pPr>
            <w:r w:rsidRPr="005F70FB">
              <w:rPr>
                <w:rStyle w:val="ChItalBold"/>
              </w:rPr>
              <w:t>luda</w:t>
            </w:r>
          </w:p>
        </w:tc>
        <w:tc>
          <w:tcPr>
            <w:tcW w:w="1418" w:type="dxa"/>
            <w:shd w:val="clear" w:color="auto" w:fill="auto"/>
          </w:tcPr>
          <w:p w14:paraId="0F053403" w14:textId="77777777" w:rsidR="002927B6" w:rsidRPr="005F70FB" w:rsidRDefault="002927B6" w:rsidP="00A551BF">
            <w:pPr>
              <w:pStyle w:val="TableCell0-0115Break"/>
              <w:rPr>
                <w:rStyle w:val="ChCharisSIL"/>
              </w:rPr>
            </w:pPr>
            <w:r w:rsidRPr="005F70FB">
              <w:rPr>
                <w:rStyle w:val="ChCharisSIL"/>
              </w:rPr>
              <w:t>ˈlu.da</w:t>
            </w:r>
          </w:p>
        </w:tc>
        <w:tc>
          <w:tcPr>
            <w:tcW w:w="1361" w:type="dxa"/>
            <w:shd w:val="clear" w:color="auto" w:fill="auto"/>
          </w:tcPr>
          <w:p w14:paraId="55A917D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303F775" w14:textId="77777777" w:rsidR="002927B6" w:rsidRPr="005F70FB" w:rsidRDefault="002927B6" w:rsidP="00A551BF">
            <w:pPr>
              <w:pStyle w:val="TableCell0-0115Break"/>
            </w:pPr>
            <w:r w:rsidRPr="005F70FB">
              <w:t>spit</w:t>
            </w:r>
          </w:p>
        </w:tc>
      </w:tr>
      <w:tr w:rsidR="00AC23C4" w:rsidRPr="005F70FB" w14:paraId="01E8A3D6" w14:textId="77777777" w:rsidTr="00BC00CF">
        <w:tc>
          <w:tcPr>
            <w:tcW w:w="236" w:type="dxa"/>
            <w:shd w:val="clear" w:color="auto" w:fill="auto"/>
          </w:tcPr>
          <w:p w14:paraId="5C022C52" w14:textId="77777777" w:rsidR="002927B6" w:rsidRPr="005F70FB" w:rsidRDefault="002927B6" w:rsidP="00A551BF">
            <w:pPr>
              <w:pStyle w:val="TableCell0-0115Break"/>
              <w:rPr>
                <w:rStyle w:val="ExampleSource"/>
              </w:rPr>
            </w:pPr>
          </w:p>
        </w:tc>
        <w:tc>
          <w:tcPr>
            <w:tcW w:w="1247" w:type="dxa"/>
            <w:shd w:val="clear" w:color="auto" w:fill="auto"/>
          </w:tcPr>
          <w:p w14:paraId="5A6B2E63" w14:textId="77777777" w:rsidR="002927B6" w:rsidRPr="005F70FB" w:rsidRDefault="002927B6" w:rsidP="00A551BF">
            <w:pPr>
              <w:pStyle w:val="TableCell0-0115Break"/>
              <w:rPr>
                <w:rStyle w:val="ChItalBold"/>
              </w:rPr>
            </w:pPr>
            <w:r w:rsidRPr="005F70FB">
              <w:rPr>
                <w:rStyle w:val="ChItalBold"/>
              </w:rPr>
              <w:t>luka</w:t>
            </w:r>
          </w:p>
        </w:tc>
        <w:tc>
          <w:tcPr>
            <w:tcW w:w="1418" w:type="dxa"/>
            <w:shd w:val="clear" w:color="auto" w:fill="auto"/>
          </w:tcPr>
          <w:p w14:paraId="5CDF7BAE" w14:textId="77777777" w:rsidR="002927B6" w:rsidRPr="005F70FB" w:rsidRDefault="002927B6" w:rsidP="00A551BF">
            <w:pPr>
              <w:pStyle w:val="TableCell0-0115Break"/>
              <w:rPr>
                <w:rStyle w:val="ChCharisSIL"/>
              </w:rPr>
            </w:pPr>
            <w:r w:rsidRPr="005F70FB">
              <w:rPr>
                <w:rStyle w:val="ChCharisSIL"/>
              </w:rPr>
              <w:t>ˈlʊ.ka</w:t>
            </w:r>
          </w:p>
        </w:tc>
        <w:tc>
          <w:tcPr>
            <w:tcW w:w="1361" w:type="dxa"/>
            <w:shd w:val="clear" w:color="auto" w:fill="auto"/>
          </w:tcPr>
          <w:p w14:paraId="0498BBC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26759B0" w14:textId="77777777" w:rsidR="002927B6" w:rsidRPr="005F70FB" w:rsidRDefault="002927B6" w:rsidP="00A551BF">
            <w:pPr>
              <w:pStyle w:val="TableCell0-0115Break"/>
            </w:pPr>
            <w:r w:rsidRPr="005F70FB">
              <w:t>wound</w:t>
            </w:r>
          </w:p>
        </w:tc>
      </w:tr>
      <w:tr w:rsidR="00AC23C4" w:rsidRPr="005F70FB" w14:paraId="1F38C37C" w14:textId="77777777" w:rsidTr="00BC00CF">
        <w:tc>
          <w:tcPr>
            <w:tcW w:w="236" w:type="dxa"/>
            <w:shd w:val="clear" w:color="auto" w:fill="auto"/>
          </w:tcPr>
          <w:p w14:paraId="54E1F5A0" w14:textId="77777777" w:rsidR="002927B6" w:rsidRPr="005F70FB" w:rsidRDefault="002927B6" w:rsidP="00A551BF">
            <w:pPr>
              <w:pStyle w:val="TableCell0-0115Break"/>
              <w:rPr>
                <w:rStyle w:val="ExampleSource"/>
              </w:rPr>
            </w:pPr>
          </w:p>
        </w:tc>
        <w:tc>
          <w:tcPr>
            <w:tcW w:w="1247" w:type="dxa"/>
            <w:shd w:val="clear" w:color="auto" w:fill="auto"/>
          </w:tcPr>
          <w:p w14:paraId="7B98CD65" w14:textId="77777777" w:rsidR="002927B6" w:rsidRPr="005F70FB" w:rsidRDefault="002927B6" w:rsidP="00A551BF">
            <w:pPr>
              <w:pStyle w:val="TableCell0-0115Break"/>
              <w:rPr>
                <w:rStyle w:val="ChItalBold"/>
              </w:rPr>
            </w:pPr>
            <w:r w:rsidRPr="005F70FB">
              <w:rPr>
                <w:rStyle w:val="ChItalBold"/>
              </w:rPr>
              <w:t>lulus</w:t>
            </w:r>
          </w:p>
        </w:tc>
        <w:tc>
          <w:tcPr>
            <w:tcW w:w="1418" w:type="dxa"/>
            <w:shd w:val="clear" w:color="auto" w:fill="auto"/>
          </w:tcPr>
          <w:p w14:paraId="300C9D78" w14:textId="77777777" w:rsidR="002927B6" w:rsidRPr="005F70FB" w:rsidRDefault="002927B6" w:rsidP="00A551BF">
            <w:pPr>
              <w:pStyle w:val="TableCell0-0115Break"/>
              <w:rPr>
                <w:rStyle w:val="ChCharisSIL"/>
              </w:rPr>
            </w:pPr>
            <w:r w:rsidRPr="005F70FB">
              <w:rPr>
                <w:rStyle w:val="ChCharisSIL"/>
              </w:rPr>
              <w:t>ˈlu.lʊs</w:t>
            </w:r>
          </w:p>
        </w:tc>
        <w:tc>
          <w:tcPr>
            <w:tcW w:w="1361" w:type="dxa"/>
            <w:shd w:val="clear" w:color="auto" w:fill="auto"/>
          </w:tcPr>
          <w:p w14:paraId="6F01CF25"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374B461" w14:textId="77777777" w:rsidR="002927B6" w:rsidRPr="005F70FB" w:rsidRDefault="002927B6" w:rsidP="00A551BF">
            <w:pPr>
              <w:pStyle w:val="TableCell0-0115Break"/>
            </w:pPr>
            <w:r w:rsidRPr="005F70FB">
              <w:t>pass (a test)</w:t>
            </w:r>
          </w:p>
        </w:tc>
      </w:tr>
      <w:tr w:rsidR="00AC23C4" w:rsidRPr="005F70FB" w14:paraId="27112A15" w14:textId="77777777" w:rsidTr="00BC00CF">
        <w:tc>
          <w:tcPr>
            <w:tcW w:w="236" w:type="dxa"/>
            <w:shd w:val="clear" w:color="auto" w:fill="auto"/>
          </w:tcPr>
          <w:p w14:paraId="5FB02225" w14:textId="77777777" w:rsidR="002927B6" w:rsidRPr="005F70FB" w:rsidRDefault="002927B6" w:rsidP="00A551BF">
            <w:pPr>
              <w:pStyle w:val="TableCell0-0115Break"/>
              <w:rPr>
                <w:rStyle w:val="ExampleSource"/>
              </w:rPr>
            </w:pPr>
          </w:p>
        </w:tc>
        <w:tc>
          <w:tcPr>
            <w:tcW w:w="1247" w:type="dxa"/>
            <w:shd w:val="clear" w:color="auto" w:fill="auto"/>
          </w:tcPr>
          <w:p w14:paraId="031AC4D4" w14:textId="77777777" w:rsidR="002927B6" w:rsidRPr="005F70FB" w:rsidRDefault="002927B6" w:rsidP="00A551BF">
            <w:pPr>
              <w:pStyle w:val="TableCell0-0115Break"/>
              <w:rPr>
                <w:rStyle w:val="ChItalBold"/>
              </w:rPr>
            </w:pPr>
            <w:r w:rsidRPr="005F70FB">
              <w:rPr>
                <w:rStyle w:val="ChItalBold"/>
              </w:rPr>
              <w:t>lumayang</w:t>
            </w:r>
          </w:p>
        </w:tc>
        <w:tc>
          <w:tcPr>
            <w:tcW w:w="1418" w:type="dxa"/>
            <w:shd w:val="clear" w:color="auto" w:fill="auto"/>
          </w:tcPr>
          <w:p w14:paraId="34FDB542" w14:textId="77777777" w:rsidR="002927B6" w:rsidRPr="005F70FB" w:rsidRDefault="002927B6" w:rsidP="00A551BF">
            <w:pPr>
              <w:pStyle w:val="TableCell0-0115Break"/>
              <w:rPr>
                <w:rStyle w:val="ChCharisSIL"/>
              </w:rPr>
            </w:pPr>
            <w:r w:rsidRPr="005F70FB">
              <w:rPr>
                <w:rStyle w:val="ChCharisSIL"/>
              </w:rPr>
              <w:t>lu.ˈma.jɐn</w:t>
            </w:r>
          </w:p>
        </w:tc>
        <w:tc>
          <w:tcPr>
            <w:tcW w:w="1361" w:type="dxa"/>
            <w:shd w:val="clear" w:color="auto" w:fill="auto"/>
          </w:tcPr>
          <w:p w14:paraId="041F8052"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78A7E04" w14:textId="77777777" w:rsidR="002927B6" w:rsidRPr="005F70FB" w:rsidRDefault="002927B6" w:rsidP="00A551BF">
            <w:pPr>
              <w:pStyle w:val="TableCell0-0115Break"/>
            </w:pPr>
            <w:r w:rsidRPr="005F70FB">
              <w:t>be moderate</w:t>
            </w:r>
          </w:p>
        </w:tc>
      </w:tr>
      <w:tr w:rsidR="00AC23C4" w:rsidRPr="005F70FB" w14:paraId="57D79B1B" w14:textId="77777777" w:rsidTr="00BC00CF">
        <w:tc>
          <w:tcPr>
            <w:tcW w:w="236" w:type="dxa"/>
            <w:shd w:val="clear" w:color="auto" w:fill="auto"/>
          </w:tcPr>
          <w:p w14:paraId="58883E2B" w14:textId="77777777" w:rsidR="002927B6" w:rsidRPr="005F70FB" w:rsidRDefault="002927B6" w:rsidP="00A551BF">
            <w:pPr>
              <w:pStyle w:val="TableCell0-0115Break"/>
              <w:rPr>
                <w:rStyle w:val="ExampleSource"/>
              </w:rPr>
            </w:pPr>
          </w:p>
        </w:tc>
        <w:tc>
          <w:tcPr>
            <w:tcW w:w="1247" w:type="dxa"/>
            <w:shd w:val="clear" w:color="auto" w:fill="auto"/>
          </w:tcPr>
          <w:p w14:paraId="7DC5EFF4" w14:textId="77777777" w:rsidR="002927B6" w:rsidRPr="005F70FB" w:rsidRDefault="002927B6" w:rsidP="00A551BF">
            <w:pPr>
              <w:pStyle w:val="TableCell0-0115Break"/>
              <w:rPr>
                <w:rStyle w:val="ChItalBold"/>
              </w:rPr>
            </w:pPr>
            <w:r w:rsidRPr="005F70FB">
              <w:rPr>
                <w:rStyle w:val="ChItalBold"/>
              </w:rPr>
              <w:t>lunas</w:t>
            </w:r>
          </w:p>
        </w:tc>
        <w:tc>
          <w:tcPr>
            <w:tcW w:w="1418" w:type="dxa"/>
            <w:shd w:val="clear" w:color="auto" w:fill="auto"/>
          </w:tcPr>
          <w:p w14:paraId="2D9358E8" w14:textId="77777777" w:rsidR="002927B6" w:rsidRPr="005F70FB" w:rsidRDefault="002927B6" w:rsidP="00A551BF">
            <w:pPr>
              <w:pStyle w:val="TableCell0-0115Break"/>
              <w:rPr>
                <w:rStyle w:val="ChCharisSIL"/>
              </w:rPr>
            </w:pPr>
            <w:r w:rsidRPr="005F70FB">
              <w:rPr>
                <w:rStyle w:val="ChCharisSIL"/>
              </w:rPr>
              <w:t>ˈlu.nɐs</w:t>
            </w:r>
          </w:p>
        </w:tc>
        <w:tc>
          <w:tcPr>
            <w:tcW w:w="1361" w:type="dxa"/>
            <w:shd w:val="clear" w:color="auto" w:fill="auto"/>
          </w:tcPr>
          <w:p w14:paraId="08C67A1A"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146E54D" w14:textId="77777777" w:rsidR="002927B6" w:rsidRPr="005F70FB" w:rsidRDefault="002927B6" w:rsidP="00A551BF">
            <w:pPr>
              <w:pStyle w:val="TableCell0-0115Break"/>
            </w:pPr>
            <w:r w:rsidRPr="005F70FB">
              <w:t>be paid</w:t>
            </w:r>
          </w:p>
        </w:tc>
      </w:tr>
      <w:tr w:rsidR="00AC23C4" w:rsidRPr="005F70FB" w14:paraId="5BAB7D67" w14:textId="77777777" w:rsidTr="00BC00CF">
        <w:tc>
          <w:tcPr>
            <w:tcW w:w="236" w:type="dxa"/>
            <w:shd w:val="clear" w:color="auto" w:fill="auto"/>
          </w:tcPr>
          <w:p w14:paraId="05663660" w14:textId="77777777" w:rsidR="002927B6" w:rsidRPr="005F70FB" w:rsidRDefault="002927B6" w:rsidP="00A551BF">
            <w:pPr>
              <w:pStyle w:val="TableCell0-0115Break"/>
              <w:rPr>
                <w:rStyle w:val="ExampleSource"/>
              </w:rPr>
            </w:pPr>
          </w:p>
        </w:tc>
        <w:tc>
          <w:tcPr>
            <w:tcW w:w="1247" w:type="dxa"/>
            <w:shd w:val="clear" w:color="auto" w:fill="auto"/>
          </w:tcPr>
          <w:p w14:paraId="3D40B301" w14:textId="77777777" w:rsidR="002927B6" w:rsidRPr="005F70FB" w:rsidRDefault="002927B6" w:rsidP="00A551BF">
            <w:pPr>
              <w:pStyle w:val="TableCell0-0115Break"/>
              <w:rPr>
                <w:rStyle w:val="ChItalBold"/>
              </w:rPr>
            </w:pPr>
            <w:r w:rsidRPr="005F70FB">
              <w:rPr>
                <w:rStyle w:val="ChItalBold"/>
              </w:rPr>
              <w:t>luncur</w:t>
            </w:r>
          </w:p>
        </w:tc>
        <w:tc>
          <w:tcPr>
            <w:tcW w:w="1418" w:type="dxa"/>
            <w:shd w:val="clear" w:color="auto" w:fill="auto"/>
          </w:tcPr>
          <w:p w14:paraId="761FF4B1" w14:textId="77777777" w:rsidR="002927B6" w:rsidRPr="005F70FB" w:rsidRDefault="002927B6" w:rsidP="00A551BF">
            <w:pPr>
              <w:pStyle w:val="TableCell0-0115Break"/>
              <w:rPr>
                <w:rStyle w:val="ChCharisSIL"/>
              </w:rPr>
            </w:pPr>
            <w:r w:rsidRPr="005F70FB">
              <w:rPr>
                <w:rStyle w:val="ChCharisSIL"/>
              </w:rPr>
              <w:t>ˈlʊn.tʃʊr</w:t>
            </w:r>
          </w:p>
        </w:tc>
        <w:tc>
          <w:tcPr>
            <w:tcW w:w="1361" w:type="dxa"/>
            <w:shd w:val="clear" w:color="auto" w:fill="auto"/>
          </w:tcPr>
          <w:p w14:paraId="42FB278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8276DC9" w14:textId="77777777" w:rsidR="002927B6" w:rsidRPr="005F70FB" w:rsidRDefault="002927B6" w:rsidP="00A551BF">
            <w:pPr>
              <w:pStyle w:val="TableCell0-0115Break"/>
            </w:pPr>
            <w:r w:rsidRPr="005F70FB">
              <w:t>slide</w:t>
            </w:r>
          </w:p>
        </w:tc>
      </w:tr>
      <w:tr w:rsidR="00AC23C4" w:rsidRPr="005F70FB" w14:paraId="5E6A03BB" w14:textId="77777777" w:rsidTr="00BC00CF">
        <w:tc>
          <w:tcPr>
            <w:tcW w:w="236" w:type="dxa"/>
            <w:shd w:val="clear" w:color="auto" w:fill="auto"/>
          </w:tcPr>
          <w:p w14:paraId="5CF6B9E6" w14:textId="77777777" w:rsidR="002927B6" w:rsidRPr="005F70FB" w:rsidRDefault="002927B6" w:rsidP="00A551BF">
            <w:pPr>
              <w:pStyle w:val="TableCell0-0115Break"/>
              <w:rPr>
                <w:rStyle w:val="ExampleSource"/>
              </w:rPr>
            </w:pPr>
          </w:p>
        </w:tc>
        <w:tc>
          <w:tcPr>
            <w:tcW w:w="1247" w:type="dxa"/>
            <w:shd w:val="clear" w:color="auto" w:fill="auto"/>
          </w:tcPr>
          <w:p w14:paraId="00469276" w14:textId="77777777" w:rsidR="002927B6" w:rsidRPr="005F70FB" w:rsidRDefault="002927B6" w:rsidP="00A551BF">
            <w:pPr>
              <w:pStyle w:val="TableCell0-0115Break"/>
              <w:rPr>
                <w:rStyle w:val="ChItalBold"/>
              </w:rPr>
            </w:pPr>
            <w:r w:rsidRPr="005F70FB">
              <w:rPr>
                <w:rStyle w:val="ChItalBold"/>
              </w:rPr>
              <w:t>lupa</w:t>
            </w:r>
          </w:p>
        </w:tc>
        <w:tc>
          <w:tcPr>
            <w:tcW w:w="1418" w:type="dxa"/>
            <w:shd w:val="clear" w:color="auto" w:fill="auto"/>
          </w:tcPr>
          <w:p w14:paraId="2E6D6D8B" w14:textId="77777777" w:rsidR="002927B6" w:rsidRPr="005F70FB" w:rsidRDefault="002927B6" w:rsidP="00A551BF">
            <w:pPr>
              <w:pStyle w:val="TableCell0-0115Break"/>
              <w:rPr>
                <w:rStyle w:val="ChCharisSIL"/>
              </w:rPr>
            </w:pPr>
            <w:r w:rsidRPr="005F70FB">
              <w:rPr>
                <w:rStyle w:val="ChCharisSIL"/>
              </w:rPr>
              <w:t>ˈlu.pa</w:t>
            </w:r>
          </w:p>
        </w:tc>
        <w:tc>
          <w:tcPr>
            <w:tcW w:w="1361" w:type="dxa"/>
            <w:shd w:val="clear" w:color="auto" w:fill="auto"/>
          </w:tcPr>
          <w:p w14:paraId="37103B9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4CA429C" w14:textId="77777777" w:rsidR="002927B6" w:rsidRPr="005F70FB" w:rsidRDefault="002927B6" w:rsidP="00A551BF">
            <w:pPr>
              <w:pStyle w:val="TableCell0-0115Break"/>
            </w:pPr>
            <w:r w:rsidRPr="005F70FB">
              <w:t>forget</w:t>
            </w:r>
          </w:p>
        </w:tc>
      </w:tr>
      <w:tr w:rsidR="00AC23C4" w:rsidRPr="005F70FB" w14:paraId="5D26F47C" w14:textId="77777777" w:rsidTr="00BC00CF">
        <w:tc>
          <w:tcPr>
            <w:tcW w:w="236" w:type="dxa"/>
            <w:shd w:val="clear" w:color="auto" w:fill="auto"/>
          </w:tcPr>
          <w:p w14:paraId="241E0B74" w14:textId="77777777" w:rsidR="002927B6" w:rsidRPr="005F70FB" w:rsidRDefault="002927B6" w:rsidP="00A551BF">
            <w:pPr>
              <w:pStyle w:val="TableCell0-0115Break"/>
              <w:rPr>
                <w:rStyle w:val="ExampleSource"/>
              </w:rPr>
            </w:pPr>
          </w:p>
        </w:tc>
        <w:tc>
          <w:tcPr>
            <w:tcW w:w="1247" w:type="dxa"/>
            <w:shd w:val="clear" w:color="auto" w:fill="auto"/>
          </w:tcPr>
          <w:p w14:paraId="2FAA37E9" w14:textId="77777777" w:rsidR="002927B6" w:rsidRPr="005F70FB" w:rsidRDefault="002927B6" w:rsidP="00A551BF">
            <w:pPr>
              <w:pStyle w:val="TableCell0-0115Break"/>
              <w:rPr>
                <w:rStyle w:val="ChItalBold"/>
              </w:rPr>
            </w:pPr>
            <w:r w:rsidRPr="005F70FB">
              <w:rPr>
                <w:rStyle w:val="ChItalBold"/>
              </w:rPr>
              <w:t>lur</w:t>
            </w:r>
          </w:p>
        </w:tc>
        <w:tc>
          <w:tcPr>
            <w:tcW w:w="1418" w:type="dxa"/>
            <w:shd w:val="clear" w:color="auto" w:fill="auto"/>
          </w:tcPr>
          <w:p w14:paraId="302FA629" w14:textId="77777777" w:rsidR="002927B6" w:rsidRPr="005F70FB" w:rsidRDefault="002927B6" w:rsidP="00A551BF">
            <w:pPr>
              <w:pStyle w:val="TableCell0-0115Break"/>
              <w:rPr>
                <w:rStyle w:val="ChCharisSIL"/>
              </w:rPr>
            </w:pPr>
            <w:r w:rsidRPr="005F70FB">
              <w:rPr>
                <w:rStyle w:val="ChCharisSIL"/>
              </w:rPr>
              <w:t>ˈlʊr</w:t>
            </w:r>
          </w:p>
        </w:tc>
        <w:tc>
          <w:tcPr>
            <w:tcW w:w="1361" w:type="dxa"/>
            <w:shd w:val="clear" w:color="auto" w:fill="auto"/>
          </w:tcPr>
          <w:p w14:paraId="2F06356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C3CA231" w14:textId="77777777" w:rsidR="002927B6" w:rsidRPr="005F70FB" w:rsidRDefault="002927B6" w:rsidP="00A551BF">
            <w:pPr>
              <w:pStyle w:val="TableCell0-0115Break"/>
            </w:pPr>
            <w:r w:rsidRPr="005F70FB">
              <w:t>spy on</w:t>
            </w:r>
          </w:p>
        </w:tc>
      </w:tr>
      <w:tr w:rsidR="00AC23C4" w:rsidRPr="005F70FB" w14:paraId="2A463B47" w14:textId="77777777" w:rsidTr="00BC00CF">
        <w:tc>
          <w:tcPr>
            <w:tcW w:w="236" w:type="dxa"/>
            <w:shd w:val="clear" w:color="auto" w:fill="auto"/>
          </w:tcPr>
          <w:p w14:paraId="3A7E2C36" w14:textId="77777777" w:rsidR="002927B6" w:rsidRPr="005F70FB" w:rsidRDefault="002927B6" w:rsidP="00A551BF">
            <w:pPr>
              <w:pStyle w:val="TableCell0-0115Break"/>
              <w:rPr>
                <w:rStyle w:val="ExampleSource"/>
              </w:rPr>
            </w:pPr>
          </w:p>
        </w:tc>
        <w:tc>
          <w:tcPr>
            <w:tcW w:w="1247" w:type="dxa"/>
            <w:shd w:val="clear" w:color="auto" w:fill="auto"/>
          </w:tcPr>
          <w:p w14:paraId="1572F46D" w14:textId="77777777" w:rsidR="002927B6" w:rsidRPr="005F70FB" w:rsidRDefault="002927B6" w:rsidP="00A551BF">
            <w:pPr>
              <w:pStyle w:val="TableCell0-0115Break"/>
              <w:rPr>
                <w:rStyle w:val="ChItalBold"/>
              </w:rPr>
            </w:pPr>
            <w:r w:rsidRPr="005F70FB">
              <w:rPr>
                <w:rStyle w:val="ChItalBold"/>
              </w:rPr>
              <w:t>luru</w:t>
            </w:r>
          </w:p>
        </w:tc>
        <w:tc>
          <w:tcPr>
            <w:tcW w:w="1418" w:type="dxa"/>
            <w:shd w:val="clear" w:color="auto" w:fill="auto"/>
          </w:tcPr>
          <w:p w14:paraId="7617C725" w14:textId="77777777" w:rsidR="002927B6" w:rsidRPr="005F70FB" w:rsidRDefault="002927B6" w:rsidP="00A551BF">
            <w:pPr>
              <w:pStyle w:val="TableCell0-0115Break"/>
              <w:rPr>
                <w:rStyle w:val="ChCharisSIL"/>
              </w:rPr>
            </w:pPr>
            <w:r w:rsidRPr="005F70FB">
              <w:rPr>
                <w:rStyle w:val="ChCharisSIL"/>
              </w:rPr>
              <w:t>ˈlu.ɾu</w:t>
            </w:r>
          </w:p>
        </w:tc>
        <w:tc>
          <w:tcPr>
            <w:tcW w:w="1361" w:type="dxa"/>
            <w:shd w:val="clear" w:color="auto" w:fill="auto"/>
          </w:tcPr>
          <w:p w14:paraId="093FD69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11769E4" w14:textId="77777777" w:rsidR="002927B6" w:rsidRPr="005F70FB" w:rsidRDefault="002927B6" w:rsidP="00A551BF">
            <w:pPr>
              <w:pStyle w:val="TableCell0-0115Break"/>
            </w:pPr>
            <w:r w:rsidRPr="005F70FB">
              <w:t>chase after</w:t>
            </w:r>
          </w:p>
        </w:tc>
      </w:tr>
      <w:tr w:rsidR="00AC23C4" w:rsidRPr="005F70FB" w14:paraId="337E5DF2" w14:textId="77777777" w:rsidTr="00BC00CF">
        <w:tc>
          <w:tcPr>
            <w:tcW w:w="236" w:type="dxa"/>
            <w:shd w:val="clear" w:color="auto" w:fill="auto"/>
          </w:tcPr>
          <w:p w14:paraId="635CD88D" w14:textId="77777777" w:rsidR="002927B6" w:rsidRPr="005F70FB" w:rsidRDefault="002927B6" w:rsidP="00A551BF">
            <w:pPr>
              <w:pStyle w:val="TableCell0-0115Break"/>
              <w:rPr>
                <w:rStyle w:val="ExampleSource"/>
              </w:rPr>
            </w:pPr>
          </w:p>
        </w:tc>
        <w:tc>
          <w:tcPr>
            <w:tcW w:w="1247" w:type="dxa"/>
            <w:shd w:val="clear" w:color="auto" w:fill="auto"/>
          </w:tcPr>
          <w:p w14:paraId="7BEC772E" w14:textId="77777777" w:rsidR="002927B6" w:rsidRPr="005F70FB" w:rsidRDefault="002927B6" w:rsidP="00A551BF">
            <w:pPr>
              <w:pStyle w:val="TableCell0-0115Break"/>
              <w:rPr>
                <w:rStyle w:val="ChItalBold"/>
              </w:rPr>
            </w:pPr>
            <w:r w:rsidRPr="005F70FB">
              <w:rPr>
                <w:rStyle w:val="ChItalBold"/>
              </w:rPr>
              <w:t>lurus</w:t>
            </w:r>
          </w:p>
        </w:tc>
        <w:tc>
          <w:tcPr>
            <w:tcW w:w="1418" w:type="dxa"/>
            <w:shd w:val="clear" w:color="auto" w:fill="auto"/>
          </w:tcPr>
          <w:p w14:paraId="39A5175F" w14:textId="77777777" w:rsidR="002927B6" w:rsidRPr="005F70FB" w:rsidRDefault="002927B6" w:rsidP="00A551BF">
            <w:pPr>
              <w:pStyle w:val="TableCell0-0115Break"/>
              <w:rPr>
                <w:rStyle w:val="ChCharisSIL"/>
              </w:rPr>
            </w:pPr>
            <w:r w:rsidRPr="005F70FB">
              <w:rPr>
                <w:rStyle w:val="ChCharisSIL"/>
              </w:rPr>
              <w:t>ˈlʊ.ɾʊs</w:t>
            </w:r>
          </w:p>
        </w:tc>
        <w:tc>
          <w:tcPr>
            <w:tcW w:w="1361" w:type="dxa"/>
            <w:shd w:val="clear" w:color="auto" w:fill="auto"/>
          </w:tcPr>
          <w:p w14:paraId="0D7E7480"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74815EF" w14:textId="77777777" w:rsidR="002927B6" w:rsidRPr="005F70FB" w:rsidRDefault="002927B6" w:rsidP="00A551BF">
            <w:pPr>
              <w:pStyle w:val="TableCell0-0115Break"/>
            </w:pPr>
            <w:r w:rsidRPr="005F70FB">
              <w:t>be straight</w:t>
            </w:r>
          </w:p>
        </w:tc>
      </w:tr>
      <w:tr w:rsidR="00AC23C4" w:rsidRPr="005F70FB" w14:paraId="67BE9167" w14:textId="77777777" w:rsidTr="00BC00CF">
        <w:tc>
          <w:tcPr>
            <w:tcW w:w="236" w:type="dxa"/>
            <w:shd w:val="clear" w:color="auto" w:fill="auto"/>
          </w:tcPr>
          <w:p w14:paraId="11E6EAE1" w14:textId="77777777" w:rsidR="002927B6" w:rsidRPr="005F70FB" w:rsidRDefault="002927B6" w:rsidP="00A551BF">
            <w:pPr>
              <w:pStyle w:val="TableCell0-0115Break"/>
              <w:rPr>
                <w:rStyle w:val="ExampleSource"/>
              </w:rPr>
            </w:pPr>
          </w:p>
        </w:tc>
        <w:tc>
          <w:tcPr>
            <w:tcW w:w="1247" w:type="dxa"/>
            <w:shd w:val="clear" w:color="auto" w:fill="auto"/>
          </w:tcPr>
          <w:p w14:paraId="62CD64AC" w14:textId="77777777" w:rsidR="002927B6" w:rsidRPr="005F70FB" w:rsidRDefault="002927B6" w:rsidP="00A551BF">
            <w:pPr>
              <w:pStyle w:val="TableCell0-0115Break"/>
              <w:rPr>
                <w:rStyle w:val="ChItalBold"/>
              </w:rPr>
            </w:pPr>
            <w:r w:rsidRPr="005F70FB">
              <w:rPr>
                <w:rStyle w:val="ChItalBold"/>
              </w:rPr>
              <w:t>lusa</w:t>
            </w:r>
          </w:p>
        </w:tc>
        <w:tc>
          <w:tcPr>
            <w:tcW w:w="1418" w:type="dxa"/>
            <w:shd w:val="clear" w:color="auto" w:fill="auto"/>
          </w:tcPr>
          <w:p w14:paraId="7C9BF764" w14:textId="77777777" w:rsidR="002927B6" w:rsidRPr="005F70FB" w:rsidRDefault="002927B6" w:rsidP="00A551BF">
            <w:pPr>
              <w:pStyle w:val="TableCell0-0115Break"/>
              <w:rPr>
                <w:rStyle w:val="ChCharisSIL"/>
              </w:rPr>
            </w:pPr>
            <w:r w:rsidRPr="005F70FB">
              <w:rPr>
                <w:rStyle w:val="ChCharisSIL"/>
              </w:rPr>
              <w:t>ˈlu.sa</w:t>
            </w:r>
          </w:p>
        </w:tc>
        <w:tc>
          <w:tcPr>
            <w:tcW w:w="1361" w:type="dxa"/>
            <w:shd w:val="clear" w:color="auto" w:fill="auto"/>
          </w:tcPr>
          <w:p w14:paraId="066EC08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1DC9EA2" w14:textId="77777777" w:rsidR="002927B6" w:rsidRPr="005F70FB" w:rsidRDefault="002927B6" w:rsidP="00A551BF">
            <w:pPr>
              <w:pStyle w:val="TableCell0-0115Break"/>
            </w:pPr>
            <w:r w:rsidRPr="005F70FB">
              <w:t>day after tomorrow</w:t>
            </w:r>
          </w:p>
        </w:tc>
      </w:tr>
      <w:tr w:rsidR="00AC23C4" w:rsidRPr="005F70FB" w14:paraId="63923CDC" w14:textId="77777777" w:rsidTr="00BC00CF">
        <w:tc>
          <w:tcPr>
            <w:tcW w:w="236" w:type="dxa"/>
            <w:shd w:val="clear" w:color="auto" w:fill="auto"/>
          </w:tcPr>
          <w:p w14:paraId="14DD137B" w14:textId="77777777" w:rsidR="002927B6" w:rsidRPr="005F70FB" w:rsidRDefault="002927B6" w:rsidP="000F4F82">
            <w:pPr>
              <w:pStyle w:val="TableCell0-2115ptBreak"/>
              <w:rPr>
                <w:rStyle w:val="ExampleSource"/>
              </w:rPr>
            </w:pPr>
          </w:p>
        </w:tc>
        <w:tc>
          <w:tcPr>
            <w:tcW w:w="1247" w:type="dxa"/>
            <w:shd w:val="clear" w:color="auto" w:fill="auto"/>
          </w:tcPr>
          <w:p w14:paraId="00412137" w14:textId="77777777" w:rsidR="002927B6" w:rsidRPr="005F70FB" w:rsidRDefault="002927B6" w:rsidP="000F4F82">
            <w:pPr>
              <w:pStyle w:val="TableCell0-2115ptBreak"/>
              <w:rPr>
                <w:rStyle w:val="ChItalBold"/>
              </w:rPr>
            </w:pPr>
            <w:r w:rsidRPr="005F70FB">
              <w:rPr>
                <w:rStyle w:val="ChItalBold"/>
              </w:rPr>
              <w:t>lutut</w:t>
            </w:r>
          </w:p>
        </w:tc>
        <w:tc>
          <w:tcPr>
            <w:tcW w:w="1418" w:type="dxa"/>
            <w:shd w:val="clear" w:color="auto" w:fill="auto"/>
          </w:tcPr>
          <w:p w14:paraId="5DA3F20D" w14:textId="77777777" w:rsidR="002927B6" w:rsidRPr="005F70FB" w:rsidRDefault="002927B6" w:rsidP="000F4F82">
            <w:pPr>
              <w:pStyle w:val="TableCell0-2115ptBreak"/>
              <w:rPr>
                <w:rStyle w:val="ChCharisSIL"/>
              </w:rPr>
            </w:pPr>
            <w:r w:rsidRPr="005F70FB">
              <w:rPr>
                <w:rStyle w:val="ChCharisSIL"/>
              </w:rPr>
              <w:t>ˈlu.tʊt</w:t>
            </w:r>
          </w:p>
        </w:tc>
        <w:tc>
          <w:tcPr>
            <w:tcW w:w="1361" w:type="dxa"/>
            <w:shd w:val="clear" w:color="auto" w:fill="auto"/>
          </w:tcPr>
          <w:p w14:paraId="7589C9F7" w14:textId="77777777" w:rsidR="002927B6" w:rsidRPr="005F70FB" w:rsidRDefault="002927B6" w:rsidP="000F4F82">
            <w:pPr>
              <w:pStyle w:val="TableCell0-2115ptBreak"/>
              <w:rPr>
                <w:rStyle w:val="ChSmallCaps"/>
              </w:rPr>
            </w:pPr>
            <w:r w:rsidRPr="005F70FB">
              <w:rPr>
                <w:rStyle w:val="ChSmallCaps"/>
              </w:rPr>
              <w:t>n</w:t>
            </w:r>
          </w:p>
        </w:tc>
        <w:tc>
          <w:tcPr>
            <w:tcW w:w="2438" w:type="dxa"/>
            <w:shd w:val="clear" w:color="auto" w:fill="auto"/>
          </w:tcPr>
          <w:p w14:paraId="421610E0" w14:textId="77777777" w:rsidR="002927B6" w:rsidRPr="005F70FB" w:rsidRDefault="002927B6" w:rsidP="000F4F82">
            <w:pPr>
              <w:pStyle w:val="TableCell0-2115ptBreak"/>
            </w:pPr>
            <w:r w:rsidRPr="005F70FB">
              <w:t>knee</w:t>
            </w:r>
          </w:p>
        </w:tc>
      </w:tr>
      <w:tr w:rsidR="00AC23C4" w:rsidRPr="005F70FB" w14:paraId="63DF544A" w14:textId="77777777" w:rsidTr="00BC00CF">
        <w:tc>
          <w:tcPr>
            <w:tcW w:w="236" w:type="dxa"/>
            <w:shd w:val="clear" w:color="auto" w:fill="auto"/>
          </w:tcPr>
          <w:p w14:paraId="7C35BBCE" w14:textId="77777777" w:rsidR="002927B6" w:rsidRPr="005F70FB" w:rsidRDefault="002927B6" w:rsidP="000F4F82">
            <w:pPr>
              <w:pStyle w:val="TableCell5-2"/>
              <w:rPr>
                <w:rStyle w:val="ExampleSource"/>
              </w:rPr>
            </w:pPr>
          </w:p>
        </w:tc>
        <w:tc>
          <w:tcPr>
            <w:tcW w:w="1247" w:type="dxa"/>
            <w:shd w:val="clear" w:color="auto" w:fill="auto"/>
          </w:tcPr>
          <w:p w14:paraId="3472BFA7" w14:textId="77777777" w:rsidR="002927B6" w:rsidRPr="005F70FB" w:rsidRDefault="002927B6" w:rsidP="000F4F82">
            <w:pPr>
              <w:pStyle w:val="TableCell2-2"/>
              <w:rPr>
                <w:rStyle w:val="ChBold"/>
              </w:rPr>
            </w:pPr>
            <w:r w:rsidRPr="005F70FB">
              <w:rPr>
                <w:rStyle w:val="ChBold"/>
              </w:rPr>
              <w:t>M</w:t>
            </w:r>
          </w:p>
        </w:tc>
        <w:tc>
          <w:tcPr>
            <w:tcW w:w="1418" w:type="dxa"/>
            <w:shd w:val="clear" w:color="auto" w:fill="auto"/>
          </w:tcPr>
          <w:p w14:paraId="312F4036" w14:textId="77777777" w:rsidR="002927B6" w:rsidRPr="005F70FB" w:rsidRDefault="002927B6" w:rsidP="000F4F82">
            <w:pPr>
              <w:pStyle w:val="TableCell2-2"/>
            </w:pPr>
          </w:p>
        </w:tc>
        <w:tc>
          <w:tcPr>
            <w:tcW w:w="1361" w:type="dxa"/>
            <w:shd w:val="clear" w:color="auto" w:fill="auto"/>
          </w:tcPr>
          <w:p w14:paraId="7CBF2996" w14:textId="77777777" w:rsidR="002927B6" w:rsidRPr="005F70FB" w:rsidRDefault="002927B6" w:rsidP="000F4F82">
            <w:pPr>
              <w:pStyle w:val="TableCell2-2"/>
            </w:pPr>
          </w:p>
        </w:tc>
        <w:tc>
          <w:tcPr>
            <w:tcW w:w="2438" w:type="dxa"/>
            <w:shd w:val="clear" w:color="auto" w:fill="auto"/>
          </w:tcPr>
          <w:p w14:paraId="4CAB54C1" w14:textId="77777777" w:rsidR="002927B6" w:rsidRPr="005F70FB" w:rsidRDefault="002927B6" w:rsidP="000F4F82">
            <w:pPr>
              <w:pStyle w:val="TableCell2-2"/>
            </w:pPr>
          </w:p>
        </w:tc>
      </w:tr>
      <w:tr w:rsidR="00AC23C4" w:rsidRPr="005F70FB" w14:paraId="6A37EA2B" w14:textId="77777777" w:rsidTr="00BC00CF">
        <w:tc>
          <w:tcPr>
            <w:tcW w:w="236" w:type="dxa"/>
            <w:shd w:val="clear" w:color="auto" w:fill="auto"/>
          </w:tcPr>
          <w:p w14:paraId="09B19578" w14:textId="77777777" w:rsidR="002927B6" w:rsidRPr="005F70FB" w:rsidRDefault="002927B6" w:rsidP="00A551BF">
            <w:pPr>
              <w:pStyle w:val="TableCell0-0115Break"/>
              <w:rPr>
                <w:rStyle w:val="ExampleSource"/>
              </w:rPr>
            </w:pPr>
          </w:p>
        </w:tc>
        <w:tc>
          <w:tcPr>
            <w:tcW w:w="1247" w:type="dxa"/>
            <w:shd w:val="clear" w:color="auto" w:fill="auto"/>
          </w:tcPr>
          <w:p w14:paraId="7CBFD65C" w14:textId="77777777" w:rsidR="002927B6" w:rsidRPr="005F70FB" w:rsidRDefault="002927B6" w:rsidP="00A551BF">
            <w:pPr>
              <w:pStyle w:val="TableCell0-0115Break"/>
              <w:rPr>
                <w:rStyle w:val="ChItalBold"/>
              </w:rPr>
            </w:pPr>
            <w:r w:rsidRPr="005F70FB">
              <w:rPr>
                <w:rStyle w:val="ChItalBold"/>
              </w:rPr>
              <w:t>mabuk</w:t>
            </w:r>
          </w:p>
        </w:tc>
        <w:tc>
          <w:tcPr>
            <w:tcW w:w="1418" w:type="dxa"/>
            <w:shd w:val="clear" w:color="auto" w:fill="auto"/>
          </w:tcPr>
          <w:p w14:paraId="668F8958" w14:textId="77777777" w:rsidR="002927B6" w:rsidRPr="005F70FB" w:rsidRDefault="002927B6" w:rsidP="00A551BF">
            <w:pPr>
              <w:pStyle w:val="TableCell0-0115Break"/>
              <w:rPr>
                <w:rStyle w:val="ChCharisSIL"/>
              </w:rPr>
            </w:pPr>
            <w:r w:rsidRPr="005F70FB">
              <w:rPr>
                <w:rStyle w:val="ChCharisSIL"/>
              </w:rPr>
              <w:t>ˈma.bʊk̚</w:t>
            </w:r>
          </w:p>
        </w:tc>
        <w:tc>
          <w:tcPr>
            <w:tcW w:w="1361" w:type="dxa"/>
            <w:shd w:val="clear" w:color="auto" w:fill="auto"/>
          </w:tcPr>
          <w:p w14:paraId="2B94F3F9"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C606CBB" w14:textId="77777777" w:rsidR="002927B6" w:rsidRPr="005F70FB" w:rsidRDefault="002927B6" w:rsidP="00A551BF">
            <w:pPr>
              <w:pStyle w:val="TableCell0-0115Break"/>
            </w:pPr>
            <w:r w:rsidRPr="005F70FB">
              <w:t>be drunk</w:t>
            </w:r>
          </w:p>
        </w:tc>
      </w:tr>
      <w:tr w:rsidR="00AC23C4" w:rsidRPr="005F70FB" w14:paraId="13600889" w14:textId="77777777" w:rsidTr="00BC00CF">
        <w:tc>
          <w:tcPr>
            <w:tcW w:w="236" w:type="dxa"/>
            <w:shd w:val="clear" w:color="auto" w:fill="auto"/>
          </w:tcPr>
          <w:p w14:paraId="7E1F6236" w14:textId="77777777" w:rsidR="002927B6" w:rsidRPr="005F70FB" w:rsidRDefault="002927B6" w:rsidP="00A551BF">
            <w:pPr>
              <w:pStyle w:val="TableCell0-0115Break"/>
              <w:rPr>
                <w:rStyle w:val="ExampleSource"/>
              </w:rPr>
            </w:pPr>
          </w:p>
        </w:tc>
        <w:tc>
          <w:tcPr>
            <w:tcW w:w="1247" w:type="dxa"/>
            <w:shd w:val="clear" w:color="auto" w:fill="auto"/>
          </w:tcPr>
          <w:p w14:paraId="1507B5B8" w14:textId="77777777" w:rsidR="002927B6" w:rsidRPr="005F70FB" w:rsidRDefault="002927B6" w:rsidP="00A551BF">
            <w:pPr>
              <w:pStyle w:val="TableCell0-0115Break"/>
              <w:rPr>
                <w:rStyle w:val="ChItalBold"/>
              </w:rPr>
            </w:pPr>
            <w:r w:rsidRPr="005F70FB">
              <w:rPr>
                <w:rStyle w:val="ChItalBold"/>
              </w:rPr>
              <w:t>macang</w:t>
            </w:r>
          </w:p>
        </w:tc>
        <w:tc>
          <w:tcPr>
            <w:tcW w:w="1418" w:type="dxa"/>
            <w:shd w:val="clear" w:color="auto" w:fill="auto"/>
          </w:tcPr>
          <w:p w14:paraId="63D3104F" w14:textId="77777777" w:rsidR="002927B6" w:rsidRPr="005F70FB" w:rsidRDefault="002927B6" w:rsidP="00A551BF">
            <w:pPr>
              <w:pStyle w:val="TableCell0-0115Break"/>
              <w:rPr>
                <w:rStyle w:val="ChCharisSIL"/>
              </w:rPr>
            </w:pPr>
            <w:r w:rsidRPr="005F70FB">
              <w:rPr>
                <w:rStyle w:val="ChCharisSIL"/>
              </w:rPr>
              <w:t>ˈma.tʃɐm</w:t>
            </w:r>
          </w:p>
        </w:tc>
        <w:tc>
          <w:tcPr>
            <w:tcW w:w="1361" w:type="dxa"/>
            <w:shd w:val="clear" w:color="auto" w:fill="auto"/>
          </w:tcPr>
          <w:p w14:paraId="332596F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41C7923" w14:textId="77777777" w:rsidR="002927B6" w:rsidRPr="005F70FB" w:rsidRDefault="002927B6" w:rsidP="00A551BF">
            <w:pPr>
              <w:pStyle w:val="TableCell0-0115Break"/>
            </w:pPr>
            <w:r w:rsidRPr="005F70FB">
              <w:t>variety</w:t>
            </w:r>
          </w:p>
        </w:tc>
      </w:tr>
      <w:tr w:rsidR="00AC23C4" w:rsidRPr="005F70FB" w14:paraId="05D5DAA9" w14:textId="77777777" w:rsidTr="00BC00CF">
        <w:tc>
          <w:tcPr>
            <w:tcW w:w="236" w:type="dxa"/>
            <w:shd w:val="clear" w:color="auto" w:fill="auto"/>
          </w:tcPr>
          <w:p w14:paraId="66343AEC" w14:textId="77777777" w:rsidR="002927B6" w:rsidRPr="005F70FB" w:rsidRDefault="002927B6" w:rsidP="00A551BF">
            <w:pPr>
              <w:pStyle w:val="TableCell0-0115Break"/>
              <w:rPr>
                <w:rStyle w:val="ExampleSource"/>
              </w:rPr>
            </w:pPr>
          </w:p>
        </w:tc>
        <w:tc>
          <w:tcPr>
            <w:tcW w:w="1247" w:type="dxa"/>
            <w:shd w:val="clear" w:color="auto" w:fill="auto"/>
          </w:tcPr>
          <w:p w14:paraId="7CC550B0" w14:textId="77777777" w:rsidR="002927B6" w:rsidRPr="005F70FB" w:rsidRDefault="002927B6" w:rsidP="00A551BF">
            <w:pPr>
              <w:pStyle w:val="TableCell0-0115Break"/>
              <w:rPr>
                <w:rStyle w:val="ChItalBold"/>
              </w:rPr>
            </w:pPr>
            <w:r w:rsidRPr="005F70FB">
              <w:rPr>
                <w:rStyle w:val="ChItalBold"/>
              </w:rPr>
              <w:t>mace</w:t>
            </w:r>
          </w:p>
        </w:tc>
        <w:tc>
          <w:tcPr>
            <w:tcW w:w="1418" w:type="dxa"/>
            <w:shd w:val="clear" w:color="auto" w:fill="auto"/>
          </w:tcPr>
          <w:p w14:paraId="38B571CA" w14:textId="77777777" w:rsidR="002927B6" w:rsidRPr="005F70FB" w:rsidRDefault="002927B6" w:rsidP="00A551BF">
            <w:pPr>
              <w:pStyle w:val="TableCell0-0115Break"/>
              <w:rPr>
                <w:rStyle w:val="ChCharisSIL"/>
              </w:rPr>
            </w:pPr>
            <w:r w:rsidRPr="005F70FB">
              <w:rPr>
                <w:rStyle w:val="ChCharisSIL"/>
              </w:rPr>
              <w:t>ˈma.tʃɛ</w:t>
            </w:r>
          </w:p>
        </w:tc>
        <w:tc>
          <w:tcPr>
            <w:tcW w:w="1361" w:type="dxa"/>
            <w:shd w:val="clear" w:color="auto" w:fill="auto"/>
          </w:tcPr>
          <w:p w14:paraId="23DB23FB"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900269B" w14:textId="77777777" w:rsidR="002927B6" w:rsidRPr="005F70FB" w:rsidRDefault="002927B6" w:rsidP="00A551BF">
            <w:pPr>
              <w:pStyle w:val="TableCell0-0115Break"/>
            </w:pPr>
            <w:r w:rsidRPr="005F70FB">
              <w:t>woman</w:t>
            </w:r>
          </w:p>
        </w:tc>
      </w:tr>
      <w:tr w:rsidR="00AC23C4" w:rsidRPr="005F70FB" w14:paraId="3A643EB7" w14:textId="77777777" w:rsidTr="00BC00CF">
        <w:tc>
          <w:tcPr>
            <w:tcW w:w="236" w:type="dxa"/>
            <w:shd w:val="clear" w:color="auto" w:fill="auto"/>
          </w:tcPr>
          <w:p w14:paraId="78322A68" w14:textId="77777777" w:rsidR="002927B6" w:rsidRPr="005F70FB" w:rsidRDefault="002927B6" w:rsidP="00A551BF">
            <w:pPr>
              <w:pStyle w:val="TableCell0-0115Break"/>
              <w:rPr>
                <w:rStyle w:val="ExampleSource"/>
              </w:rPr>
            </w:pPr>
          </w:p>
        </w:tc>
        <w:tc>
          <w:tcPr>
            <w:tcW w:w="1247" w:type="dxa"/>
            <w:shd w:val="clear" w:color="auto" w:fill="auto"/>
          </w:tcPr>
          <w:p w14:paraId="3791CDA5" w14:textId="77777777" w:rsidR="002927B6" w:rsidRPr="005F70FB" w:rsidRDefault="002927B6" w:rsidP="00A551BF">
            <w:pPr>
              <w:pStyle w:val="TableCell0-0115Break"/>
              <w:rPr>
                <w:rStyle w:val="ChItalBold"/>
              </w:rPr>
            </w:pPr>
            <w:r w:rsidRPr="005F70FB">
              <w:rPr>
                <w:rStyle w:val="ChItalBold"/>
              </w:rPr>
              <w:t>macet</w:t>
            </w:r>
          </w:p>
        </w:tc>
        <w:tc>
          <w:tcPr>
            <w:tcW w:w="1418" w:type="dxa"/>
            <w:shd w:val="clear" w:color="auto" w:fill="auto"/>
          </w:tcPr>
          <w:p w14:paraId="6F8B0223" w14:textId="77777777" w:rsidR="002927B6" w:rsidRPr="005F70FB" w:rsidRDefault="002927B6" w:rsidP="00A551BF">
            <w:pPr>
              <w:pStyle w:val="TableCell0-0115Break"/>
              <w:rPr>
                <w:rStyle w:val="ChCharisSIL"/>
              </w:rPr>
            </w:pPr>
            <w:r w:rsidRPr="005F70FB">
              <w:rPr>
                <w:rStyle w:val="ChCharisSIL"/>
              </w:rPr>
              <w:t>ˈma.tʃɛ̞t</w:t>
            </w:r>
          </w:p>
        </w:tc>
        <w:tc>
          <w:tcPr>
            <w:tcW w:w="1361" w:type="dxa"/>
            <w:shd w:val="clear" w:color="auto" w:fill="auto"/>
          </w:tcPr>
          <w:p w14:paraId="42DDF8B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89A816E" w14:textId="77777777" w:rsidR="002927B6" w:rsidRPr="005F70FB" w:rsidRDefault="002927B6" w:rsidP="00A551BF">
            <w:pPr>
              <w:pStyle w:val="TableCell0-0115Break"/>
            </w:pPr>
            <w:r w:rsidRPr="005F70FB">
              <w:t>be stuck</w:t>
            </w:r>
          </w:p>
        </w:tc>
      </w:tr>
      <w:tr w:rsidR="00AC23C4" w:rsidRPr="005F70FB" w14:paraId="7B46E6D2" w14:textId="77777777" w:rsidTr="00BC00CF">
        <w:tc>
          <w:tcPr>
            <w:tcW w:w="236" w:type="dxa"/>
            <w:shd w:val="clear" w:color="auto" w:fill="auto"/>
          </w:tcPr>
          <w:p w14:paraId="32C6BF95" w14:textId="77777777" w:rsidR="002927B6" w:rsidRPr="005F70FB" w:rsidRDefault="002927B6" w:rsidP="00A551BF">
            <w:pPr>
              <w:pStyle w:val="TableCell0-0115Break"/>
              <w:rPr>
                <w:rStyle w:val="ExampleSource"/>
              </w:rPr>
            </w:pPr>
          </w:p>
        </w:tc>
        <w:tc>
          <w:tcPr>
            <w:tcW w:w="1247" w:type="dxa"/>
            <w:shd w:val="clear" w:color="auto" w:fill="auto"/>
          </w:tcPr>
          <w:p w14:paraId="0DB08D73" w14:textId="77777777" w:rsidR="002927B6" w:rsidRPr="005F70FB" w:rsidRDefault="002927B6" w:rsidP="00A551BF">
            <w:pPr>
              <w:pStyle w:val="TableCell0-0115Break"/>
              <w:rPr>
                <w:rStyle w:val="ChItalBold"/>
              </w:rPr>
            </w:pPr>
            <w:r w:rsidRPr="005F70FB">
              <w:rPr>
                <w:rStyle w:val="ChItalBold"/>
              </w:rPr>
              <w:t>mahal</w:t>
            </w:r>
          </w:p>
        </w:tc>
        <w:tc>
          <w:tcPr>
            <w:tcW w:w="1418" w:type="dxa"/>
            <w:shd w:val="clear" w:color="auto" w:fill="auto"/>
          </w:tcPr>
          <w:p w14:paraId="492F31D8" w14:textId="77777777" w:rsidR="002927B6" w:rsidRPr="005F70FB" w:rsidRDefault="002927B6" w:rsidP="00A551BF">
            <w:pPr>
              <w:pStyle w:val="TableCell0-0115Break"/>
              <w:rPr>
                <w:rStyle w:val="ChCharisSIL"/>
              </w:rPr>
            </w:pPr>
            <w:r w:rsidRPr="005F70FB">
              <w:rPr>
                <w:rStyle w:val="ChCharisSIL"/>
              </w:rPr>
              <w:t>ˈma.hɐl</w:t>
            </w:r>
          </w:p>
        </w:tc>
        <w:tc>
          <w:tcPr>
            <w:tcW w:w="1361" w:type="dxa"/>
            <w:shd w:val="clear" w:color="auto" w:fill="auto"/>
          </w:tcPr>
          <w:p w14:paraId="329806B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D4716EB" w14:textId="77777777" w:rsidR="002927B6" w:rsidRPr="005F70FB" w:rsidRDefault="002927B6" w:rsidP="00A551BF">
            <w:pPr>
              <w:pStyle w:val="TableCell0-0115Break"/>
            </w:pPr>
            <w:r w:rsidRPr="005F70FB">
              <w:t>be expensive</w:t>
            </w:r>
          </w:p>
        </w:tc>
      </w:tr>
      <w:tr w:rsidR="00AC23C4" w:rsidRPr="005F70FB" w14:paraId="431DA8A3" w14:textId="77777777" w:rsidTr="00BC00CF">
        <w:tc>
          <w:tcPr>
            <w:tcW w:w="236" w:type="dxa"/>
            <w:shd w:val="clear" w:color="auto" w:fill="auto"/>
          </w:tcPr>
          <w:p w14:paraId="6A1201FE" w14:textId="77777777" w:rsidR="002927B6" w:rsidRPr="005F70FB" w:rsidRDefault="002927B6" w:rsidP="00A551BF">
            <w:pPr>
              <w:pStyle w:val="TableCell0-0115Break"/>
              <w:rPr>
                <w:rStyle w:val="ExampleSource"/>
              </w:rPr>
            </w:pPr>
          </w:p>
        </w:tc>
        <w:tc>
          <w:tcPr>
            <w:tcW w:w="1247" w:type="dxa"/>
            <w:shd w:val="clear" w:color="auto" w:fill="auto"/>
          </w:tcPr>
          <w:p w14:paraId="4FE36947" w14:textId="77777777" w:rsidR="002927B6" w:rsidRPr="005F70FB" w:rsidRDefault="002927B6" w:rsidP="00A551BF">
            <w:pPr>
              <w:pStyle w:val="TableCell0-0115Break"/>
              <w:rPr>
                <w:rStyle w:val="ChItalBold"/>
              </w:rPr>
            </w:pPr>
            <w:r w:rsidRPr="005F70FB">
              <w:rPr>
                <w:rStyle w:val="ChItalBold"/>
              </w:rPr>
              <w:t>maing</w:t>
            </w:r>
          </w:p>
        </w:tc>
        <w:tc>
          <w:tcPr>
            <w:tcW w:w="1418" w:type="dxa"/>
            <w:shd w:val="clear" w:color="auto" w:fill="auto"/>
          </w:tcPr>
          <w:p w14:paraId="624ABA3C" w14:textId="77777777" w:rsidR="002927B6" w:rsidRPr="005F70FB" w:rsidRDefault="002927B6" w:rsidP="00A551BF">
            <w:pPr>
              <w:pStyle w:val="TableCell0-0115Break"/>
              <w:rPr>
                <w:rStyle w:val="ChCharisSIL"/>
              </w:rPr>
            </w:pPr>
            <w:r w:rsidRPr="005F70FB">
              <w:rPr>
                <w:rStyle w:val="ChCharisSIL"/>
              </w:rPr>
              <w:t>ˈma.ɪn</w:t>
            </w:r>
          </w:p>
        </w:tc>
        <w:tc>
          <w:tcPr>
            <w:tcW w:w="1361" w:type="dxa"/>
            <w:shd w:val="clear" w:color="auto" w:fill="auto"/>
          </w:tcPr>
          <w:p w14:paraId="67D769C9"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E0223A1" w14:textId="77777777" w:rsidR="002927B6" w:rsidRPr="005F70FB" w:rsidRDefault="002927B6" w:rsidP="00A551BF">
            <w:pPr>
              <w:pStyle w:val="TableCell0-0115Break"/>
            </w:pPr>
            <w:r w:rsidRPr="005F70FB">
              <w:t>play</w:t>
            </w:r>
          </w:p>
        </w:tc>
      </w:tr>
      <w:tr w:rsidR="00AC23C4" w:rsidRPr="005F70FB" w14:paraId="250D6768" w14:textId="77777777" w:rsidTr="00BC00CF">
        <w:tc>
          <w:tcPr>
            <w:tcW w:w="236" w:type="dxa"/>
            <w:shd w:val="clear" w:color="auto" w:fill="auto"/>
          </w:tcPr>
          <w:p w14:paraId="63DB4430" w14:textId="77777777" w:rsidR="002927B6" w:rsidRPr="005F70FB" w:rsidRDefault="002927B6" w:rsidP="00A551BF">
            <w:pPr>
              <w:pStyle w:val="TableCell0-0115Break"/>
              <w:rPr>
                <w:rStyle w:val="ExampleSource"/>
              </w:rPr>
            </w:pPr>
          </w:p>
        </w:tc>
        <w:tc>
          <w:tcPr>
            <w:tcW w:w="1247" w:type="dxa"/>
            <w:shd w:val="clear" w:color="auto" w:fill="auto"/>
          </w:tcPr>
          <w:p w14:paraId="6DD3D082" w14:textId="77777777" w:rsidR="002927B6" w:rsidRPr="005F70FB" w:rsidRDefault="002927B6" w:rsidP="00A551BF">
            <w:pPr>
              <w:pStyle w:val="TableCell0-0115Break"/>
              <w:rPr>
                <w:rStyle w:val="ChItalBold"/>
              </w:rPr>
            </w:pPr>
            <w:r w:rsidRPr="005F70FB">
              <w:rPr>
                <w:rStyle w:val="ChItalBold"/>
              </w:rPr>
              <w:t>maju</w:t>
            </w:r>
          </w:p>
        </w:tc>
        <w:tc>
          <w:tcPr>
            <w:tcW w:w="1418" w:type="dxa"/>
            <w:shd w:val="clear" w:color="auto" w:fill="auto"/>
          </w:tcPr>
          <w:p w14:paraId="71F2FAB8" w14:textId="77777777" w:rsidR="002927B6" w:rsidRPr="005F70FB" w:rsidRDefault="002927B6" w:rsidP="00A551BF">
            <w:pPr>
              <w:pStyle w:val="TableCell0-0115Break"/>
              <w:rPr>
                <w:rStyle w:val="ChCharisSIL"/>
              </w:rPr>
            </w:pPr>
            <w:r w:rsidRPr="005F70FB">
              <w:rPr>
                <w:rStyle w:val="ChCharisSIL"/>
              </w:rPr>
              <w:t>ˈma.dʒu</w:t>
            </w:r>
          </w:p>
        </w:tc>
        <w:tc>
          <w:tcPr>
            <w:tcW w:w="1361" w:type="dxa"/>
            <w:shd w:val="clear" w:color="auto" w:fill="auto"/>
          </w:tcPr>
          <w:p w14:paraId="1189497A"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5AD47EB2" w14:textId="77777777" w:rsidR="002927B6" w:rsidRPr="005F70FB" w:rsidRDefault="002927B6" w:rsidP="00A551BF">
            <w:pPr>
              <w:pStyle w:val="TableCell0-0115Break"/>
            </w:pPr>
            <w:r w:rsidRPr="005F70FB">
              <w:t>advance</w:t>
            </w:r>
          </w:p>
        </w:tc>
      </w:tr>
      <w:tr w:rsidR="00AC23C4" w:rsidRPr="005F70FB" w14:paraId="2BAD3256" w14:textId="77777777" w:rsidTr="00BC00CF">
        <w:tc>
          <w:tcPr>
            <w:tcW w:w="236" w:type="dxa"/>
            <w:shd w:val="clear" w:color="auto" w:fill="auto"/>
          </w:tcPr>
          <w:p w14:paraId="0E44B41C" w14:textId="77777777" w:rsidR="002927B6" w:rsidRPr="005F70FB" w:rsidRDefault="002927B6" w:rsidP="00A551BF">
            <w:pPr>
              <w:pStyle w:val="TableCell0-0115Break"/>
              <w:rPr>
                <w:rStyle w:val="ExampleSource"/>
              </w:rPr>
            </w:pPr>
          </w:p>
        </w:tc>
        <w:tc>
          <w:tcPr>
            <w:tcW w:w="1247" w:type="dxa"/>
            <w:shd w:val="clear" w:color="auto" w:fill="auto"/>
          </w:tcPr>
          <w:p w14:paraId="7CBE59E7" w14:textId="77777777" w:rsidR="002927B6" w:rsidRPr="005F70FB" w:rsidRDefault="002927B6" w:rsidP="00A551BF">
            <w:pPr>
              <w:pStyle w:val="TableCell0-0115Break"/>
              <w:rPr>
                <w:rStyle w:val="ChItalBold"/>
              </w:rPr>
            </w:pPr>
            <w:r w:rsidRPr="005F70FB">
              <w:rPr>
                <w:rStyle w:val="ChItalBold"/>
              </w:rPr>
              <w:t>makang</w:t>
            </w:r>
          </w:p>
        </w:tc>
        <w:tc>
          <w:tcPr>
            <w:tcW w:w="1418" w:type="dxa"/>
            <w:shd w:val="clear" w:color="auto" w:fill="auto"/>
          </w:tcPr>
          <w:p w14:paraId="2D8BFAEA" w14:textId="77777777" w:rsidR="002927B6" w:rsidRPr="005F70FB" w:rsidRDefault="002927B6" w:rsidP="00A551BF">
            <w:pPr>
              <w:pStyle w:val="TableCell0-0115Break"/>
              <w:rPr>
                <w:rStyle w:val="ChCharisSIL"/>
              </w:rPr>
            </w:pPr>
            <w:r w:rsidRPr="005F70FB">
              <w:rPr>
                <w:rStyle w:val="ChCharisSIL"/>
              </w:rPr>
              <w:t>ˈma.kɐn</w:t>
            </w:r>
          </w:p>
        </w:tc>
        <w:tc>
          <w:tcPr>
            <w:tcW w:w="1361" w:type="dxa"/>
            <w:shd w:val="clear" w:color="auto" w:fill="auto"/>
          </w:tcPr>
          <w:p w14:paraId="6E25B08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6F337B7" w14:textId="77777777" w:rsidR="002927B6" w:rsidRPr="005F70FB" w:rsidRDefault="002927B6" w:rsidP="00A551BF">
            <w:pPr>
              <w:pStyle w:val="TableCell0-0115Break"/>
            </w:pPr>
            <w:r w:rsidRPr="005F70FB">
              <w:t>eat</w:t>
            </w:r>
          </w:p>
        </w:tc>
      </w:tr>
      <w:tr w:rsidR="00AC23C4" w:rsidRPr="005F70FB" w14:paraId="5434EA5C" w14:textId="77777777" w:rsidTr="00BC00CF">
        <w:tc>
          <w:tcPr>
            <w:tcW w:w="236" w:type="dxa"/>
            <w:shd w:val="clear" w:color="auto" w:fill="auto"/>
          </w:tcPr>
          <w:p w14:paraId="2E70D254" w14:textId="77777777" w:rsidR="002927B6" w:rsidRPr="005F70FB" w:rsidRDefault="002927B6" w:rsidP="00A551BF">
            <w:pPr>
              <w:pStyle w:val="TableCell0-0115Break"/>
              <w:rPr>
                <w:rStyle w:val="ExampleSource"/>
              </w:rPr>
            </w:pPr>
          </w:p>
        </w:tc>
        <w:tc>
          <w:tcPr>
            <w:tcW w:w="1247" w:type="dxa"/>
            <w:shd w:val="clear" w:color="auto" w:fill="auto"/>
          </w:tcPr>
          <w:p w14:paraId="3941A620" w14:textId="77777777" w:rsidR="002927B6" w:rsidRPr="005F70FB" w:rsidRDefault="002927B6" w:rsidP="00A551BF">
            <w:pPr>
              <w:pStyle w:val="TableCell0-0115Break"/>
              <w:rPr>
                <w:rStyle w:val="ChItalBold"/>
              </w:rPr>
            </w:pPr>
            <w:r w:rsidRPr="005F70FB">
              <w:rPr>
                <w:rStyle w:val="ChItalBold"/>
              </w:rPr>
              <w:t>maki</w:t>
            </w:r>
          </w:p>
        </w:tc>
        <w:tc>
          <w:tcPr>
            <w:tcW w:w="1418" w:type="dxa"/>
            <w:shd w:val="clear" w:color="auto" w:fill="auto"/>
          </w:tcPr>
          <w:p w14:paraId="268EE9A6" w14:textId="77777777" w:rsidR="002927B6" w:rsidRPr="005F70FB" w:rsidRDefault="002927B6" w:rsidP="00A551BF">
            <w:pPr>
              <w:pStyle w:val="TableCell0-0115Break"/>
              <w:rPr>
                <w:rStyle w:val="ChCharisSIL"/>
              </w:rPr>
            </w:pPr>
            <w:r w:rsidRPr="005F70FB">
              <w:rPr>
                <w:rStyle w:val="ChCharisSIL"/>
              </w:rPr>
              <w:t>ˈma.ki</w:t>
            </w:r>
          </w:p>
        </w:tc>
        <w:tc>
          <w:tcPr>
            <w:tcW w:w="1361" w:type="dxa"/>
            <w:shd w:val="clear" w:color="auto" w:fill="auto"/>
          </w:tcPr>
          <w:p w14:paraId="53A65ED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09160A2" w14:textId="77777777" w:rsidR="002927B6" w:rsidRPr="005F70FB" w:rsidRDefault="002927B6" w:rsidP="00A551BF">
            <w:pPr>
              <w:pStyle w:val="TableCell0-0115Break"/>
            </w:pPr>
            <w:r w:rsidRPr="005F70FB">
              <w:t>abuse verbally</w:t>
            </w:r>
          </w:p>
        </w:tc>
      </w:tr>
      <w:tr w:rsidR="00AC23C4" w:rsidRPr="005F70FB" w14:paraId="17601B61" w14:textId="77777777" w:rsidTr="00BC00CF">
        <w:tc>
          <w:tcPr>
            <w:tcW w:w="236" w:type="dxa"/>
            <w:shd w:val="clear" w:color="auto" w:fill="auto"/>
          </w:tcPr>
          <w:p w14:paraId="0D0FBE84" w14:textId="77777777" w:rsidR="002927B6" w:rsidRPr="005F70FB" w:rsidRDefault="002927B6" w:rsidP="00A551BF">
            <w:pPr>
              <w:pStyle w:val="TableCell0-0115Break"/>
              <w:rPr>
                <w:rStyle w:val="ExampleSource"/>
              </w:rPr>
            </w:pPr>
          </w:p>
        </w:tc>
        <w:tc>
          <w:tcPr>
            <w:tcW w:w="1247" w:type="dxa"/>
            <w:shd w:val="clear" w:color="auto" w:fill="auto"/>
          </w:tcPr>
          <w:p w14:paraId="300C816E" w14:textId="77777777" w:rsidR="002927B6" w:rsidRPr="005F70FB" w:rsidRDefault="002927B6" w:rsidP="00A551BF">
            <w:pPr>
              <w:pStyle w:val="TableCell0-0115Break"/>
              <w:rPr>
                <w:rStyle w:val="ChItalBold"/>
              </w:rPr>
            </w:pPr>
            <w:r w:rsidRPr="005F70FB">
              <w:rPr>
                <w:rStyle w:val="ChItalBold"/>
              </w:rPr>
              <w:t>making</w:t>
            </w:r>
          </w:p>
        </w:tc>
        <w:tc>
          <w:tcPr>
            <w:tcW w:w="1418" w:type="dxa"/>
            <w:shd w:val="clear" w:color="auto" w:fill="auto"/>
          </w:tcPr>
          <w:p w14:paraId="6ACE2AA1" w14:textId="77777777" w:rsidR="002927B6" w:rsidRPr="005F70FB" w:rsidRDefault="002927B6" w:rsidP="00A551BF">
            <w:pPr>
              <w:pStyle w:val="TableCell0-0115Break"/>
              <w:rPr>
                <w:rStyle w:val="ChCharisSIL"/>
              </w:rPr>
            </w:pPr>
            <w:r w:rsidRPr="005F70FB">
              <w:rPr>
                <w:rStyle w:val="ChCharisSIL"/>
              </w:rPr>
              <w:t>ˈma.kɪn</w:t>
            </w:r>
          </w:p>
        </w:tc>
        <w:tc>
          <w:tcPr>
            <w:tcW w:w="1361" w:type="dxa"/>
            <w:shd w:val="clear" w:color="auto" w:fill="auto"/>
          </w:tcPr>
          <w:p w14:paraId="0246623F"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6133B2D2" w14:textId="77777777" w:rsidR="002927B6" w:rsidRPr="005F70FB" w:rsidRDefault="002927B6" w:rsidP="00A551BF">
            <w:pPr>
              <w:pStyle w:val="TableCell0-0115Break"/>
            </w:pPr>
            <w:r w:rsidRPr="005F70FB">
              <w:t>increasingly</w:t>
            </w:r>
          </w:p>
        </w:tc>
      </w:tr>
      <w:tr w:rsidR="00AC23C4" w:rsidRPr="005F70FB" w14:paraId="09A1B428" w14:textId="77777777" w:rsidTr="00BC00CF">
        <w:tc>
          <w:tcPr>
            <w:tcW w:w="236" w:type="dxa"/>
            <w:shd w:val="clear" w:color="auto" w:fill="auto"/>
          </w:tcPr>
          <w:p w14:paraId="5D0710BC" w14:textId="77777777" w:rsidR="002927B6" w:rsidRPr="005F70FB" w:rsidRDefault="002927B6" w:rsidP="00A551BF">
            <w:pPr>
              <w:pStyle w:val="TableCell0-0115Break"/>
              <w:rPr>
                <w:rStyle w:val="ExampleSource"/>
              </w:rPr>
            </w:pPr>
          </w:p>
        </w:tc>
        <w:tc>
          <w:tcPr>
            <w:tcW w:w="1247" w:type="dxa"/>
            <w:shd w:val="clear" w:color="auto" w:fill="auto"/>
          </w:tcPr>
          <w:p w14:paraId="7319D47C" w14:textId="77777777" w:rsidR="002927B6" w:rsidRPr="005F70FB" w:rsidRDefault="002927B6" w:rsidP="00A551BF">
            <w:pPr>
              <w:pStyle w:val="TableCell0-0115Break"/>
              <w:rPr>
                <w:rStyle w:val="ChItalBold"/>
              </w:rPr>
            </w:pPr>
            <w:r w:rsidRPr="005F70FB">
              <w:rPr>
                <w:rStyle w:val="ChItalBold"/>
              </w:rPr>
              <w:t>mala</w:t>
            </w:r>
          </w:p>
        </w:tc>
        <w:tc>
          <w:tcPr>
            <w:tcW w:w="1418" w:type="dxa"/>
            <w:shd w:val="clear" w:color="auto" w:fill="auto"/>
          </w:tcPr>
          <w:p w14:paraId="40F9913B" w14:textId="77777777" w:rsidR="002927B6" w:rsidRPr="005F70FB" w:rsidRDefault="002927B6" w:rsidP="00A551BF">
            <w:pPr>
              <w:pStyle w:val="TableCell0-0115Break"/>
              <w:rPr>
                <w:rStyle w:val="ChCharisSIL"/>
              </w:rPr>
            </w:pPr>
            <w:r w:rsidRPr="005F70FB">
              <w:rPr>
                <w:rStyle w:val="ChCharisSIL"/>
              </w:rPr>
              <w:t>ˈma.la</w:t>
            </w:r>
          </w:p>
        </w:tc>
        <w:tc>
          <w:tcPr>
            <w:tcW w:w="1361" w:type="dxa"/>
            <w:shd w:val="clear" w:color="auto" w:fill="auto"/>
          </w:tcPr>
          <w:p w14:paraId="41456BC3"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1F43DDD3" w14:textId="77777777" w:rsidR="002927B6" w:rsidRPr="005F70FB" w:rsidRDefault="002927B6" w:rsidP="00A551BF">
            <w:pPr>
              <w:pStyle w:val="TableCell0-0115Break"/>
            </w:pPr>
            <w:r w:rsidRPr="005F70FB">
              <w:t>even</w:t>
            </w:r>
          </w:p>
        </w:tc>
      </w:tr>
      <w:tr w:rsidR="00AC23C4" w:rsidRPr="005F70FB" w14:paraId="406D65B6" w14:textId="77777777" w:rsidTr="00BC00CF">
        <w:tc>
          <w:tcPr>
            <w:tcW w:w="236" w:type="dxa"/>
            <w:shd w:val="clear" w:color="auto" w:fill="auto"/>
          </w:tcPr>
          <w:p w14:paraId="1B892778" w14:textId="77777777" w:rsidR="002927B6" w:rsidRPr="005F70FB" w:rsidRDefault="002927B6" w:rsidP="00A551BF">
            <w:pPr>
              <w:pStyle w:val="TableCell0-0115Break"/>
              <w:rPr>
                <w:rStyle w:val="ExampleSource"/>
              </w:rPr>
            </w:pPr>
          </w:p>
        </w:tc>
        <w:tc>
          <w:tcPr>
            <w:tcW w:w="1247" w:type="dxa"/>
            <w:shd w:val="clear" w:color="auto" w:fill="auto"/>
          </w:tcPr>
          <w:p w14:paraId="77BBDE43" w14:textId="77777777" w:rsidR="002927B6" w:rsidRPr="005F70FB" w:rsidRDefault="002927B6" w:rsidP="00A551BF">
            <w:pPr>
              <w:pStyle w:val="TableCell0-0115Break"/>
              <w:rPr>
                <w:rStyle w:val="ChItalBold"/>
              </w:rPr>
            </w:pPr>
            <w:r w:rsidRPr="005F70FB">
              <w:rPr>
                <w:rStyle w:val="ChItalBold"/>
              </w:rPr>
              <w:t>malam</w:t>
            </w:r>
          </w:p>
        </w:tc>
        <w:tc>
          <w:tcPr>
            <w:tcW w:w="1418" w:type="dxa"/>
            <w:shd w:val="clear" w:color="auto" w:fill="auto"/>
          </w:tcPr>
          <w:p w14:paraId="7D4AAEF7" w14:textId="77777777" w:rsidR="002927B6" w:rsidRPr="005F70FB" w:rsidRDefault="002927B6" w:rsidP="00A551BF">
            <w:pPr>
              <w:pStyle w:val="TableCell0-0115Break"/>
              <w:rPr>
                <w:rStyle w:val="ChCharisSIL"/>
              </w:rPr>
            </w:pPr>
            <w:r w:rsidRPr="005F70FB">
              <w:rPr>
                <w:rStyle w:val="ChCharisSIL"/>
              </w:rPr>
              <w:t>ˈma.lɐm</w:t>
            </w:r>
          </w:p>
        </w:tc>
        <w:tc>
          <w:tcPr>
            <w:tcW w:w="1361" w:type="dxa"/>
            <w:shd w:val="clear" w:color="auto" w:fill="auto"/>
          </w:tcPr>
          <w:p w14:paraId="3527390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CC3D920" w14:textId="77777777" w:rsidR="002927B6" w:rsidRPr="005F70FB" w:rsidRDefault="002927B6" w:rsidP="00A551BF">
            <w:pPr>
              <w:pStyle w:val="TableCell0-0115Break"/>
            </w:pPr>
            <w:r w:rsidRPr="005F70FB">
              <w:t>night</w:t>
            </w:r>
          </w:p>
        </w:tc>
      </w:tr>
      <w:tr w:rsidR="00AC23C4" w:rsidRPr="005F70FB" w14:paraId="3063C315" w14:textId="77777777" w:rsidTr="00BC00CF">
        <w:tc>
          <w:tcPr>
            <w:tcW w:w="236" w:type="dxa"/>
            <w:shd w:val="clear" w:color="auto" w:fill="auto"/>
          </w:tcPr>
          <w:p w14:paraId="3FE3BCBA" w14:textId="77777777" w:rsidR="002927B6" w:rsidRPr="005F70FB" w:rsidRDefault="002927B6" w:rsidP="00A551BF">
            <w:pPr>
              <w:pStyle w:val="TableCell0-0115Break"/>
              <w:rPr>
                <w:rStyle w:val="ExampleSource"/>
              </w:rPr>
            </w:pPr>
          </w:p>
        </w:tc>
        <w:tc>
          <w:tcPr>
            <w:tcW w:w="1247" w:type="dxa"/>
            <w:shd w:val="clear" w:color="auto" w:fill="auto"/>
          </w:tcPr>
          <w:p w14:paraId="1ECBFB99" w14:textId="77777777" w:rsidR="002927B6" w:rsidRPr="005F70FB" w:rsidRDefault="002927B6" w:rsidP="00A551BF">
            <w:pPr>
              <w:pStyle w:val="TableCell0-0115Break"/>
              <w:rPr>
                <w:rStyle w:val="ChItalBold"/>
              </w:rPr>
            </w:pPr>
            <w:r w:rsidRPr="005F70FB">
              <w:rPr>
                <w:rStyle w:val="ChItalBold"/>
              </w:rPr>
              <w:t>malas</w:t>
            </w:r>
          </w:p>
        </w:tc>
        <w:tc>
          <w:tcPr>
            <w:tcW w:w="1418" w:type="dxa"/>
            <w:shd w:val="clear" w:color="auto" w:fill="auto"/>
          </w:tcPr>
          <w:p w14:paraId="127FCFC3" w14:textId="77777777" w:rsidR="002927B6" w:rsidRPr="005F70FB" w:rsidRDefault="002927B6" w:rsidP="00A551BF">
            <w:pPr>
              <w:pStyle w:val="TableCell0-0115Break"/>
              <w:rPr>
                <w:rStyle w:val="ChCharisSIL"/>
              </w:rPr>
            </w:pPr>
            <w:r w:rsidRPr="005F70FB">
              <w:rPr>
                <w:rStyle w:val="ChCharisSIL"/>
              </w:rPr>
              <w:t>ˈma.lɐs</w:t>
            </w:r>
          </w:p>
        </w:tc>
        <w:tc>
          <w:tcPr>
            <w:tcW w:w="1361" w:type="dxa"/>
            <w:shd w:val="clear" w:color="auto" w:fill="auto"/>
          </w:tcPr>
          <w:p w14:paraId="4C5221A3"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5E15418" w14:textId="77777777" w:rsidR="002927B6" w:rsidRPr="005F70FB" w:rsidRDefault="002927B6" w:rsidP="00A551BF">
            <w:pPr>
              <w:pStyle w:val="TableCell0-0115Break"/>
            </w:pPr>
            <w:r w:rsidRPr="005F70FB">
              <w:t>be listless</w:t>
            </w:r>
          </w:p>
        </w:tc>
      </w:tr>
      <w:tr w:rsidR="00AC23C4" w:rsidRPr="005F70FB" w14:paraId="52678C44" w14:textId="77777777" w:rsidTr="00BC00CF">
        <w:tc>
          <w:tcPr>
            <w:tcW w:w="236" w:type="dxa"/>
            <w:shd w:val="clear" w:color="auto" w:fill="auto"/>
          </w:tcPr>
          <w:p w14:paraId="7E3FD677" w14:textId="77777777" w:rsidR="002927B6" w:rsidRPr="005F70FB" w:rsidRDefault="002927B6" w:rsidP="00A551BF">
            <w:pPr>
              <w:pStyle w:val="TableCell0-0115Break"/>
              <w:rPr>
                <w:rStyle w:val="ExampleSource"/>
              </w:rPr>
            </w:pPr>
          </w:p>
        </w:tc>
        <w:tc>
          <w:tcPr>
            <w:tcW w:w="1247" w:type="dxa"/>
            <w:shd w:val="clear" w:color="auto" w:fill="auto"/>
          </w:tcPr>
          <w:p w14:paraId="72138B43" w14:textId="77777777" w:rsidR="002927B6" w:rsidRPr="005F70FB" w:rsidRDefault="002927B6" w:rsidP="00A551BF">
            <w:pPr>
              <w:pStyle w:val="TableCell0-0115Break"/>
              <w:rPr>
                <w:rStyle w:val="ChItalBold"/>
              </w:rPr>
            </w:pPr>
            <w:r w:rsidRPr="005F70FB">
              <w:rPr>
                <w:rStyle w:val="ChItalBold"/>
              </w:rPr>
              <w:t>maling</w:t>
            </w:r>
          </w:p>
        </w:tc>
        <w:tc>
          <w:tcPr>
            <w:tcW w:w="1418" w:type="dxa"/>
            <w:shd w:val="clear" w:color="auto" w:fill="auto"/>
          </w:tcPr>
          <w:p w14:paraId="72D2893D" w14:textId="77777777" w:rsidR="002927B6" w:rsidRPr="005F70FB" w:rsidRDefault="002927B6" w:rsidP="00A551BF">
            <w:pPr>
              <w:pStyle w:val="TableCell0-0115Break"/>
              <w:rPr>
                <w:rStyle w:val="ChCharisSIL"/>
              </w:rPr>
            </w:pPr>
            <w:r w:rsidRPr="005F70FB">
              <w:rPr>
                <w:rStyle w:val="ChCharisSIL"/>
              </w:rPr>
              <w:t>ˈma.lɪŋ</w:t>
            </w:r>
          </w:p>
        </w:tc>
        <w:tc>
          <w:tcPr>
            <w:tcW w:w="1361" w:type="dxa"/>
            <w:shd w:val="clear" w:color="auto" w:fill="auto"/>
          </w:tcPr>
          <w:p w14:paraId="11E7EBC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94C6266" w14:textId="77777777" w:rsidR="002927B6" w:rsidRPr="005F70FB" w:rsidRDefault="002927B6" w:rsidP="00A551BF">
            <w:pPr>
              <w:pStyle w:val="TableCell0-0115Break"/>
            </w:pPr>
            <w:r w:rsidRPr="005F70FB">
              <w:t>thief</w:t>
            </w:r>
          </w:p>
        </w:tc>
      </w:tr>
      <w:tr w:rsidR="00AC23C4" w:rsidRPr="005F70FB" w14:paraId="0712D043" w14:textId="77777777" w:rsidTr="00BC00CF">
        <w:tc>
          <w:tcPr>
            <w:tcW w:w="236" w:type="dxa"/>
            <w:shd w:val="clear" w:color="auto" w:fill="auto"/>
          </w:tcPr>
          <w:p w14:paraId="697CE2CB" w14:textId="77777777" w:rsidR="002927B6" w:rsidRPr="005F70FB" w:rsidRDefault="002927B6" w:rsidP="00A551BF">
            <w:pPr>
              <w:pStyle w:val="TableCell0-0115Break"/>
              <w:rPr>
                <w:rStyle w:val="ExampleSource"/>
              </w:rPr>
            </w:pPr>
          </w:p>
        </w:tc>
        <w:tc>
          <w:tcPr>
            <w:tcW w:w="1247" w:type="dxa"/>
            <w:shd w:val="clear" w:color="auto" w:fill="auto"/>
          </w:tcPr>
          <w:p w14:paraId="77157AA2" w14:textId="77777777" w:rsidR="002927B6" w:rsidRPr="005F70FB" w:rsidRDefault="002927B6" w:rsidP="00A551BF">
            <w:pPr>
              <w:pStyle w:val="TableCell0-0115Break"/>
              <w:rPr>
                <w:rStyle w:val="ChItalBold"/>
              </w:rPr>
            </w:pPr>
            <w:r w:rsidRPr="005F70FB">
              <w:rPr>
                <w:rStyle w:val="ChItalBold"/>
              </w:rPr>
              <w:t>malu</w:t>
            </w:r>
          </w:p>
        </w:tc>
        <w:tc>
          <w:tcPr>
            <w:tcW w:w="1418" w:type="dxa"/>
            <w:shd w:val="clear" w:color="auto" w:fill="auto"/>
          </w:tcPr>
          <w:p w14:paraId="0E0E807B" w14:textId="77777777" w:rsidR="002927B6" w:rsidRPr="005F70FB" w:rsidRDefault="002927B6" w:rsidP="00A551BF">
            <w:pPr>
              <w:pStyle w:val="TableCell0-0115Break"/>
              <w:rPr>
                <w:rStyle w:val="ChCharisSIL"/>
              </w:rPr>
            </w:pPr>
            <w:r w:rsidRPr="005F70FB">
              <w:rPr>
                <w:rStyle w:val="ChCharisSIL"/>
              </w:rPr>
              <w:t>ˈma.lu</w:t>
            </w:r>
          </w:p>
        </w:tc>
        <w:tc>
          <w:tcPr>
            <w:tcW w:w="1361" w:type="dxa"/>
            <w:shd w:val="clear" w:color="auto" w:fill="auto"/>
          </w:tcPr>
          <w:p w14:paraId="5D63AA4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3874299" w14:textId="77777777" w:rsidR="002927B6" w:rsidRPr="005F70FB" w:rsidRDefault="002927B6" w:rsidP="00A551BF">
            <w:pPr>
              <w:pStyle w:val="TableCell0-0115Break"/>
            </w:pPr>
            <w:r w:rsidRPr="005F70FB">
              <w:t>feel embarrassed (about)</w:t>
            </w:r>
          </w:p>
        </w:tc>
      </w:tr>
      <w:tr w:rsidR="00AC23C4" w:rsidRPr="005F70FB" w14:paraId="4A8B0478" w14:textId="77777777" w:rsidTr="00BC00CF">
        <w:tc>
          <w:tcPr>
            <w:tcW w:w="236" w:type="dxa"/>
            <w:shd w:val="clear" w:color="auto" w:fill="auto"/>
          </w:tcPr>
          <w:p w14:paraId="77CC444C" w14:textId="77777777" w:rsidR="002927B6" w:rsidRPr="005F70FB" w:rsidRDefault="002927B6" w:rsidP="00A551BF">
            <w:pPr>
              <w:pStyle w:val="TableCell0-0115Break"/>
              <w:rPr>
                <w:rStyle w:val="ExampleSource"/>
              </w:rPr>
            </w:pPr>
          </w:p>
        </w:tc>
        <w:tc>
          <w:tcPr>
            <w:tcW w:w="1247" w:type="dxa"/>
            <w:shd w:val="clear" w:color="auto" w:fill="auto"/>
          </w:tcPr>
          <w:p w14:paraId="72650D05" w14:textId="77777777" w:rsidR="002927B6" w:rsidRPr="005F70FB" w:rsidRDefault="002927B6" w:rsidP="00A551BF">
            <w:pPr>
              <w:pStyle w:val="TableCell0-0115Break"/>
              <w:rPr>
                <w:rStyle w:val="ChItalBold"/>
              </w:rPr>
            </w:pPr>
            <w:r w:rsidRPr="005F70FB">
              <w:rPr>
                <w:rStyle w:val="ChItalBold"/>
              </w:rPr>
              <w:t>mampu</w:t>
            </w:r>
          </w:p>
        </w:tc>
        <w:tc>
          <w:tcPr>
            <w:tcW w:w="1418" w:type="dxa"/>
            <w:shd w:val="clear" w:color="auto" w:fill="auto"/>
          </w:tcPr>
          <w:p w14:paraId="29B16AEF" w14:textId="77777777" w:rsidR="002927B6" w:rsidRPr="005F70FB" w:rsidRDefault="002927B6" w:rsidP="00A551BF">
            <w:pPr>
              <w:pStyle w:val="TableCell0-0115Break"/>
              <w:rPr>
                <w:rStyle w:val="ChCharisSIL"/>
              </w:rPr>
            </w:pPr>
            <w:r w:rsidRPr="005F70FB">
              <w:rPr>
                <w:rStyle w:val="ChCharisSIL"/>
              </w:rPr>
              <w:t>ˈmɐm.pu</w:t>
            </w:r>
          </w:p>
        </w:tc>
        <w:tc>
          <w:tcPr>
            <w:tcW w:w="1361" w:type="dxa"/>
            <w:shd w:val="clear" w:color="auto" w:fill="auto"/>
          </w:tcPr>
          <w:p w14:paraId="16601EE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08D5F3B" w14:textId="77777777" w:rsidR="002927B6" w:rsidRPr="005F70FB" w:rsidRDefault="002927B6" w:rsidP="00A551BF">
            <w:pPr>
              <w:pStyle w:val="TableCell0-0115Break"/>
            </w:pPr>
            <w:r w:rsidRPr="005F70FB">
              <w:t>be capable</w:t>
            </w:r>
          </w:p>
        </w:tc>
      </w:tr>
      <w:tr w:rsidR="00AC23C4" w:rsidRPr="005F70FB" w14:paraId="36ABD7FF" w14:textId="77777777" w:rsidTr="00BC00CF">
        <w:tc>
          <w:tcPr>
            <w:tcW w:w="236" w:type="dxa"/>
            <w:shd w:val="clear" w:color="auto" w:fill="auto"/>
          </w:tcPr>
          <w:p w14:paraId="5237459D" w14:textId="77777777" w:rsidR="002927B6" w:rsidRPr="005F70FB" w:rsidRDefault="002927B6" w:rsidP="00A551BF">
            <w:pPr>
              <w:pStyle w:val="TableCell0-0115Break"/>
              <w:rPr>
                <w:rStyle w:val="ExampleSource"/>
              </w:rPr>
            </w:pPr>
          </w:p>
        </w:tc>
        <w:tc>
          <w:tcPr>
            <w:tcW w:w="1247" w:type="dxa"/>
            <w:shd w:val="clear" w:color="auto" w:fill="auto"/>
          </w:tcPr>
          <w:p w14:paraId="2D766B0F" w14:textId="77777777" w:rsidR="002927B6" w:rsidRPr="005F70FB" w:rsidRDefault="002927B6" w:rsidP="00A551BF">
            <w:pPr>
              <w:pStyle w:val="TableCell0-0115Break"/>
              <w:rPr>
                <w:rStyle w:val="ChItalBold"/>
              </w:rPr>
            </w:pPr>
            <w:r w:rsidRPr="005F70FB">
              <w:rPr>
                <w:rStyle w:val="ChItalBold"/>
              </w:rPr>
              <w:t>mana</w:t>
            </w:r>
          </w:p>
        </w:tc>
        <w:tc>
          <w:tcPr>
            <w:tcW w:w="1418" w:type="dxa"/>
            <w:shd w:val="clear" w:color="auto" w:fill="auto"/>
          </w:tcPr>
          <w:p w14:paraId="32F5DBD1" w14:textId="77777777" w:rsidR="002927B6" w:rsidRPr="005F70FB" w:rsidRDefault="002927B6" w:rsidP="00A551BF">
            <w:pPr>
              <w:pStyle w:val="TableCell0-0115Break"/>
              <w:rPr>
                <w:rStyle w:val="ChCharisSIL"/>
              </w:rPr>
            </w:pPr>
            <w:r w:rsidRPr="005F70FB">
              <w:rPr>
                <w:rStyle w:val="ChCharisSIL"/>
              </w:rPr>
              <w:t>ˈma.na</w:t>
            </w:r>
          </w:p>
        </w:tc>
        <w:tc>
          <w:tcPr>
            <w:tcW w:w="1361" w:type="dxa"/>
            <w:shd w:val="clear" w:color="auto" w:fill="auto"/>
          </w:tcPr>
          <w:p w14:paraId="1CFEB1B3" w14:textId="77777777" w:rsidR="002927B6" w:rsidRPr="005F70FB" w:rsidRDefault="002927B6" w:rsidP="00A551BF">
            <w:pPr>
              <w:pStyle w:val="TableCell0-0115Break"/>
              <w:rPr>
                <w:rStyle w:val="ChSmallCaps"/>
              </w:rPr>
            </w:pPr>
            <w:r w:rsidRPr="005F70FB">
              <w:rPr>
                <w:rStyle w:val="ChSmallCaps"/>
              </w:rPr>
              <w:t>int</w:t>
            </w:r>
          </w:p>
        </w:tc>
        <w:tc>
          <w:tcPr>
            <w:tcW w:w="2438" w:type="dxa"/>
            <w:shd w:val="clear" w:color="auto" w:fill="auto"/>
          </w:tcPr>
          <w:p w14:paraId="71F3F285" w14:textId="77777777" w:rsidR="002927B6" w:rsidRPr="005F70FB" w:rsidRDefault="002927B6" w:rsidP="00A551BF">
            <w:pPr>
              <w:pStyle w:val="TableCell0-0115Break"/>
            </w:pPr>
            <w:r w:rsidRPr="005F70FB">
              <w:t>where</w:t>
            </w:r>
          </w:p>
        </w:tc>
      </w:tr>
      <w:tr w:rsidR="00AC23C4" w:rsidRPr="005F70FB" w14:paraId="44A79C8F" w14:textId="77777777" w:rsidTr="00BC00CF">
        <w:tc>
          <w:tcPr>
            <w:tcW w:w="236" w:type="dxa"/>
            <w:shd w:val="clear" w:color="auto" w:fill="auto"/>
          </w:tcPr>
          <w:p w14:paraId="798A18E4" w14:textId="77777777" w:rsidR="002927B6" w:rsidRPr="005F70FB" w:rsidRDefault="002927B6" w:rsidP="00A551BF">
            <w:pPr>
              <w:pStyle w:val="TableCell0-0115Break"/>
              <w:rPr>
                <w:rStyle w:val="ExampleSource"/>
              </w:rPr>
            </w:pPr>
          </w:p>
        </w:tc>
        <w:tc>
          <w:tcPr>
            <w:tcW w:w="1247" w:type="dxa"/>
            <w:shd w:val="clear" w:color="auto" w:fill="auto"/>
          </w:tcPr>
          <w:p w14:paraId="41E9D911" w14:textId="77777777" w:rsidR="002927B6" w:rsidRPr="005F70FB" w:rsidRDefault="002927B6" w:rsidP="00A551BF">
            <w:pPr>
              <w:pStyle w:val="TableCell0-0115Break"/>
              <w:rPr>
                <w:rStyle w:val="ChItalBold"/>
              </w:rPr>
            </w:pPr>
            <w:r w:rsidRPr="005F70FB">
              <w:rPr>
                <w:rStyle w:val="ChItalBold"/>
              </w:rPr>
              <w:t>mancing</w:t>
            </w:r>
          </w:p>
        </w:tc>
        <w:tc>
          <w:tcPr>
            <w:tcW w:w="1418" w:type="dxa"/>
            <w:shd w:val="clear" w:color="auto" w:fill="auto"/>
          </w:tcPr>
          <w:p w14:paraId="43392CEE" w14:textId="77777777" w:rsidR="002927B6" w:rsidRPr="005F70FB" w:rsidRDefault="002927B6" w:rsidP="00A551BF">
            <w:pPr>
              <w:pStyle w:val="TableCell0-0115Break"/>
              <w:rPr>
                <w:rStyle w:val="ChCharisSIL"/>
              </w:rPr>
            </w:pPr>
            <w:r w:rsidRPr="005F70FB">
              <w:rPr>
                <w:rStyle w:val="ChCharisSIL"/>
              </w:rPr>
              <w:t>ˈmɐn.tʃɪŋ</w:t>
            </w:r>
          </w:p>
        </w:tc>
        <w:tc>
          <w:tcPr>
            <w:tcW w:w="1361" w:type="dxa"/>
            <w:shd w:val="clear" w:color="auto" w:fill="auto"/>
          </w:tcPr>
          <w:p w14:paraId="037D727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E9C1391" w14:textId="77777777" w:rsidR="002927B6" w:rsidRPr="005F70FB" w:rsidRDefault="002927B6" w:rsidP="00A551BF">
            <w:pPr>
              <w:pStyle w:val="TableCell0-0115Break"/>
            </w:pPr>
            <w:r w:rsidRPr="005F70FB">
              <w:t>fish with rod</w:t>
            </w:r>
          </w:p>
        </w:tc>
      </w:tr>
      <w:tr w:rsidR="00AC23C4" w:rsidRPr="005F70FB" w14:paraId="5D74FCA8" w14:textId="77777777" w:rsidTr="00BC00CF">
        <w:tc>
          <w:tcPr>
            <w:tcW w:w="236" w:type="dxa"/>
            <w:shd w:val="clear" w:color="auto" w:fill="auto"/>
          </w:tcPr>
          <w:p w14:paraId="6D2DEF97" w14:textId="77777777" w:rsidR="002927B6" w:rsidRPr="005F70FB" w:rsidRDefault="002927B6" w:rsidP="00A551BF">
            <w:pPr>
              <w:pStyle w:val="TableCell0-0115Break"/>
              <w:rPr>
                <w:rStyle w:val="ExampleSource"/>
              </w:rPr>
            </w:pPr>
          </w:p>
        </w:tc>
        <w:tc>
          <w:tcPr>
            <w:tcW w:w="1247" w:type="dxa"/>
            <w:shd w:val="clear" w:color="auto" w:fill="auto"/>
          </w:tcPr>
          <w:p w14:paraId="164D654D" w14:textId="77777777" w:rsidR="002927B6" w:rsidRPr="005F70FB" w:rsidRDefault="002927B6" w:rsidP="00A551BF">
            <w:pPr>
              <w:pStyle w:val="TableCell0-0115Break"/>
              <w:rPr>
                <w:rStyle w:val="ChItalBold"/>
              </w:rPr>
            </w:pPr>
            <w:r w:rsidRPr="005F70FB">
              <w:rPr>
                <w:rStyle w:val="ChItalBold"/>
              </w:rPr>
              <w:t>mandi</w:t>
            </w:r>
          </w:p>
        </w:tc>
        <w:tc>
          <w:tcPr>
            <w:tcW w:w="1418" w:type="dxa"/>
            <w:shd w:val="clear" w:color="auto" w:fill="auto"/>
          </w:tcPr>
          <w:p w14:paraId="3233EEC0" w14:textId="77777777" w:rsidR="002927B6" w:rsidRPr="005F70FB" w:rsidRDefault="002927B6" w:rsidP="00A551BF">
            <w:pPr>
              <w:pStyle w:val="TableCell0-0115Break"/>
              <w:rPr>
                <w:rStyle w:val="ChCharisSIL"/>
              </w:rPr>
            </w:pPr>
            <w:r w:rsidRPr="005F70FB">
              <w:rPr>
                <w:rStyle w:val="ChCharisSIL"/>
              </w:rPr>
              <w:t>ˈmɐn.di</w:t>
            </w:r>
          </w:p>
        </w:tc>
        <w:tc>
          <w:tcPr>
            <w:tcW w:w="1361" w:type="dxa"/>
            <w:shd w:val="clear" w:color="auto" w:fill="auto"/>
          </w:tcPr>
          <w:p w14:paraId="0D5B02EF"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778C53BA" w14:textId="77777777" w:rsidR="002927B6" w:rsidRPr="005F70FB" w:rsidRDefault="002927B6" w:rsidP="00A551BF">
            <w:pPr>
              <w:pStyle w:val="TableCell0-0115Break"/>
            </w:pPr>
            <w:r w:rsidRPr="005F70FB">
              <w:t>bathe</w:t>
            </w:r>
          </w:p>
        </w:tc>
      </w:tr>
      <w:tr w:rsidR="00AC23C4" w:rsidRPr="005F70FB" w14:paraId="4D46DD23" w14:textId="77777777" w:rsidTr="00BC00CF">
        <w:tc>
          <w:tcPr>
            <w:tcW w:w="236" w:type="dxa"/>
            <w:shd w:val="clear" w:color="auto" w:fill="auto"/>
          </w:tcPr>
          <w:p w14:paraId="6C0D9D0F" w14:textId="77777777" w:rsidR="002927B6" w:rsidRPr="005F70FB" w:rsidRDefault="002927B6" w:rsidP="00A551BF">
            <w:pPr>
              <w:pStyle w:val="TableCell0-0115Break"/>
              <w:rPr>
                <w:rStyle w:val="ExampleSource"/>
              </w:rPr>
            </w:pPr>
          </w:p>
        </w:tc>
        <w:tc>
          <w:tcPr>
            <w:tcW w:w="1247" w:type="dxa"/>
            <w:shd w:val="clear" w:color="auto" w:fill="auto"/>
          </w:tcPr>
          <w:p w14:paraId="614F3518" w14:textId="77777777" w:rsidR="002927B6" w:rsidRPr="005F70FB" w:rsidRDefault="002927B6" w:rsidP="00A551BF">
            <w:pPr>
              <w:pStyle w:val="TableCell0-0115Break"/>
              <w:rPr>
                <w:rStyle w:val="ChItalBold"/>
              </w:rPr>
            </w:pPr>
            <w:r w:rsidRPr="005F70FB">
              <w:rPr>
                <w:rStyle w:val="ChItalBold"/>
              </w:rPr>
              <w:t>mandiri</w:t>
            </w:r>
          </w:p>
        </w:tc>
        <w:tc>
          <w:tcPr>
            <w:tcW w:w="1418" w:type="dxa"/>
            <w:shd w:val="clear" w:color="auto" w:fill="auto"/>
          </w:tcPr>
          <w:p w14:paraId="36B4C23F" w14:textId="77777777" w:rsidR="002927B6" w:rsidRPr="005F70FB" w:rsidRDefault="002927B6" w:rsidP="00A551BF">
            <w:pPr>
              <w:pStyle w:val="TableCell0-0115Break"/>
              <w:rPr>
                <w:rStyle w:val="ChCharisSIL"/>
              </w:rPr>
            </w:pPr>
            <w:r w:rsidRPr="005F70FB">
              <w:rPr>
                <w:rStyle w:val="ChCharisSIL"/>
              </w:rPr>
              <w:t>mɐn.ˈdi.ɾi</w:t>
            </w:r>
          </w:p>
        </w:tc>
        <w:tc>
          <w:tcPr>
            <w:tcW w:w="1361" w:type="dxa"/>
            <w:shd w:val="clear" w:color="auto" w:fill="auto"/>
          </w:tcPr>
          <w:p w14:paraId="4F8CAD46"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2E02DB8" w14:textId="77777777" w:rsidR="002927B6" w:rsidRPr="005F70FB" w:rsidRDefault="002927B6" w:rsidP="00A551BF">
            <w:pPr>
              <w:pStyle w:val="TableCell0-0115Break"/>
            </w:pPr>
            <w:r w:rsidRPr="005F70FB">
              <w:t>stand alone</w:t>
            </w:r>
          </w:p>
        </w:tc>
      </w:tr>
      <w:tr w:rsidR="00AC23C4" w:rsidRPr="005F70FB" w14:paraId="4AEAE092" w14:textId="77777777" w:rsidTr="00BC00CF">
        <w:tc>
          <w:tcPr>
            <w:tcW w:w="236" w:type="dxa"/>
            <w:shd w:val="clear" w:color="auto" w:fill="auto"/>
          </w:tcPr>
          <w:p w14:paraId="329E53C5" w14:textId="77777777" w:rsidR="002927B6" w:rsidRPr="005F70FB" w:rsidRDefault="002927B6" w:rsidP="00A551BF">
            <w:pPr>
              <w:pStyle w:val="TableCell0-0115Break"/>
              <w:rPr>
                <w:rStyle w:val="ExampleSource"/>
              </w:rPr>
            </w:pPr>
          </w:p>
        </w:tc>
        <w:tc>
          <w:tcPr>
            <w:tcW w:w="1247" w:type="dxa"/>
            <w:shd w:val="clear" w:color="auto" w:fill="auto"/>
          </w:tcPr>
          <w:p w14:paraId="7F006E0D" w14:textId="77777777" w:rsidR="002927B6" w:rsidRPr="005F70FB" w:rsidRDefault="002927B6" w:rsidP="00A551BF">
            <w:pPr>
              <w:pStyle w:val="TableCell0-0115Break"/>
              <w:rPr>
                <w:rStyle w:val="ChItalBold"/>
              </w:rPr>
            </w:pPr>
            <w:r w:rsidRPr="005F70FB">
              <w:rPr>
                <w:rStyle w:val="ChItalBold"/>
              </w:rPr>
              <w:t>mandul</w:t>
            </w:r>
          </w:p>
        </w:tc>
        <w:tc>
          <w:tcPr>
            <w:tcW w:w="1418" w:type="dxa"/>
            <w:shd w:val="clear" w:color="auto" w:fill="auto"/>
          </w:tcPr>
          <w:p w14:paraId="4E8ADF7C" w14:textId="77777777" w:rsidR="002927B6" w:rsidRPr="005F70FB" w:rsidRDefault="002927B6" w:rsidP="00A551BF">
            <w:pPr>
              <w:pStyle w:val="TableCell0-0115Break"/>
              <w:rPr>
                <w:rStyle w:val="ChCharisSIL"/>
              </w:rPr>
            </w:pPr>
            <w:r w:rsidRPr="005F70FB">
              <w:rPr>
                <w:rStyle w:val="ChCharisSIL"/>
              </w:rPr>
              <w:t>ˈmɐn.dʊl</w:t>
            </w:r>
          </w:p>
        </w:tc>
        <w:tc>
          <w:tcPr>
            <w:tcW w:w="1361" w:type="dxa"/>
            <w:shd w:val="clear" w:color="auto" w:fill="auto"/>
          </w:tcPr>
          <w:p w14:paraId="40AC6E24"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20A299B" w14:textId="77777777" w:rsidR="002927B6" w:rsidRPr="005F70FB" w:rsidRDefault="002927B6" w:rsidP="00A551BF">
            <w:pPr>
              <w:pStyle w:val="TableCell0-0115Break"/>
            </w:pPr>
            <w:r w:rsidRPr="005F70FB">
              <w:t>be sterile</w:t>
            </w:r>
          </w:p>
        </w:tc>
      </w:tr>
      <w:tr w:rsidR="00AC23C4" w:rsidRPr="005F70FB" w14:paraId="6D5C0A4B" w14:textId="77777777" w:rsidTr="00BC00CF">
        <w:tc>
          <w:tcPr>
            <w:tcW w:w="236" w:type="dxa"/>
            <w:shd w:val="clear" w:color="auto" w:fill="auto"/>
          </w:tcPr>
          <w:p w14:paraId="2FB622E6" w14:textId="77777777" w:rsidR="002927B6" w:rsidRPr="005F70FB" w:rsidRDefault="002927B6" w:rsidP="00A551BF">
            <w:pPr>
              <w:pStyle w:val="TableCell0-0115Break"/>
              <w:rPr>
                <w:rStyle w:val="ExampleSource"/>
              </w:rPr>
            </w:pPr>
          </w:p>
        </w:tc>
        <w:tc>
          <w:tcPr>
            <w:tcW w:w="1247" w:type="dxa"/>
            <w:shd w:val="clear" w:color="auto" w:fill="auto"/>
          </w:tcPr>
          <w:p w14:paraId="79658D92" w14:textId="77777777" w:rsidR="002927B6" w:rsidRPr="005F70FB" w:rsidRDefault="002927B6" w:rsidP="00A551BF">
            <w:pPr>
              <w:pStyle w:val="TableCell0-0115Break"/>
              <w:rPr>
                <w:rStyle w:val="ChItalBold"/>
              </w:rPr>
            </w:pPr>
            <w:r w:rsidRPr="005F70FB">
              <w:rPr>
                <w:rStyle w:val="ChItalBold"/>
              </w:rPr>
              <w:t>mangkok</w:t>
            </w:r>
          </w:p>
        </w:tc>
        <w:tc>
          <w:tcPr>
            <w:tcW w:w="1418" w:type="dxa"/>
            <w:shd w:val="clear" w:color="auto" w:fill="auto"/>
          </w:tcPr>
          <w:p w14:paraId="47F506D6" w14:textId="77777777" w:rsidR="002927B6" w:rsidRPr="005F70FB" w:rsidRDefault="002927B6" w:rsidP="00A551BF">
            <w:pPr>
              <w:pStyle w:val="TableCell0-0115Break"/>
              <w:rPr>
                <w:rStyle w:val="ChCharisSIL"/>
              </w:rPr>
            </w:pPr>
            <w:r w:rsidRPr="005F70FB">
              <w:rPr>
                <w:rStyle w:val="ChCharisSIL"/>
              </w:rPr>
              <w:t>ˈmɐŋ.kɔ̞k</w:t>
            </w:r>
          </w:p>
        </w:tc>
        <w:tc>
          <w:tcPr>
            <w:tcW w:w="1361" w:type="dxa"/>
            <w:shd w:val="clear" w:color="auto" w:fill="auto"/>
          </w:tcPr>
          <w:p w14:paraId="1E140FB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2AACBE0" w14:textId="77777777" w:rsidR="002927B6" w:rsidRPr="005F70FB" w:rsidRDefault="002927B6" w:rsidP="00A551BF">
            <w:pPr>
              <w:pStyle w:val="TableCell0-0115Break"/>
            </w:pPr>
            <w:r w:rsidRPr="005F70FB">
              <w:t>cup</w:t>
            </w:r>
          </w:p>
        </w:tc>
      </w:tr>
      <w:tr w:rsidR="00AC23C4" w:rsidRPr="005F70FB" w14:paraId="2AFA83AC" w14:textId="77777777" w:rsidTr="00BC00CF">
        <w:tc>
          <w:tcPr>
            <w:tcW w:w="236" w:type="dxa"/>
            <w:shd w:val="clear" w:color="auto" w:fill="auto"/>
          </w:tcPr>
          <w:p w14:paraId="7F03C8BE" w14:textId="77777777" w:rsidR="002927B6" w:rsidRPr="005F70FB" w:rsidRDefault="002927B6" w:rsidP="00A551BF">
            <w:pPr>
              <w:pStyle w:val="TableCell0-0115Break"/>
              <w:rPr>
                <w:rStyle w:val="ExampleSource"/>
              </w:rPr>
            </w:pPr>
          </w:p>
        </w:tc>
        <w:tc>
          <w:tcPr>
            <w:tcW w:w="1247" w:type="dxa"/>
            <w:shd w:val="clear" w:color="auto" w:fill="auto"/>
          </w:tcPr>
          <w:p w14:paraId="4F392EB6" w14:textId="77777777" w:rsidR="002927B6" w:rsidRPr="005F70FB" w:rsidRDefault="002927B6" w:rsidP="00A551BF">
            <w:pPr>
              <w:pStyle w:val="TableCell0-0115Break"/>
              <w:rPr>
                <w:rStyle w:val="ChItalBold"/>
              </w:rPr>
            </w:pPr>
            <w:r w:rsidRPr="005F70FB">
              <w:rPr>
                <w:rStyle w:val="ChItalBold"/>
              </w:rPr>
              <w:t>manis</w:t>
            </w:r>
          </w:p>
        </w:tc>
        <w:tc>
          <w:tcPr>
            <w:tcW w:w="1418" w:type="dxa"/>
            <w:shd w:val="clear" w:color="auto" w:fill="auto"/>
          </w:tcPr>
          <w:p w14:paraId="5FC1E889" w14:textId="77777777" w:rsidR="002927B6" w:rsidRPr="005F70FB" w:rsidRDefault="002927B6" w:rsidP="00A551BF">
            <w:pPr>
              <w:pStyle w:val="TableCell0-0115Break"/>
              <w:rPr>
                <w:rStyle w:val="ChCharisSIL"/>
              </w:rPr>
            </w:pPr>
            <w:r w:rsidRPr="005F70FB">
              <w:rPr>
                <w:rStyle w:val="ChCharisSIL"/>
              </w:rPr>
              <w:t>ˈma.nɪs</w:t>
            </w:r>
          </w:p>
        </w:tc>
        <w:tc>
          <w:tcPr>
            <w:tcW w:w="1361" w:type="dxa"/>
            <w:shd w:val="clear" w:color="auto" w:fill="auto"/>
          </w:tcPr>
          <w:p w14:paraId="2D02C99B"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EFD001F" w14:textId="77777777" w:rsidR="002927B6" w:rsidRPr="005F70FB" w:rsidRDefault="002927B6" w:rsidP="00A551BF">
            <w:pPr>
              <w:pStyle w:val="TableCell0-0115Break"/>
            </w:pPr>
            <w:r w:rsidRPr="005F70FB">
              <w:t>be sweet</w:t>
            </w:r>
          </w:p>
        </w:tc>
      </w:tr>
      <w:tr w:rsidR="00AC23C4" w:rsidRPr="005F70FB" w14:paraId="7A025B47" w14:textId="77777777" w:rsidTr="00BC00CF">
        <w:tc>
          <w:tcPr>
            <w:tcW w:w="236" w:type="dxa"/>
            <w:shd w:val="clear" w:color="auto" w:fill="auto"/>
          </w:tcPr>
          <w:p w14:paraId="679A323A" w14:textId="77777777" w:rsidR="002927B6" w:rsidRPr="005F70FB" w:rsidRDefault="002927B6" w:rsidP="00A551BF">
            <w:pPr>
              <w:pStyle w:val="TableCell0-0115Break"/>
              <w:rPr>
                <w:rStyle w:val="ExampleSource"/>
              </w:rPr>
            </w:pPr>
          </w:p>
        </w:tc>
        <w:tc>
          <w:tcPr>
            <w:tcW w:w="1247" w:type="dxa"/>
            <w:shd w:val="clear" w:color="auto" w:fill="auto"/>
          </w:tcPr>
          <w:p w14:paraId="2185C59F" w14:textId="77777777" w:rsidR="002927B6" w:rsidRPr="005F70FB" w:rsidRDefault="002927B6" w:rsidP="00A551BF">
            <w:pPr>
              <w:pStyle w:val="TableCell0-0115Break"/>
              <w:rPr>
                <w:rStyle w:val="ChItalBold"/>
              </w:rPr>
            </w:pPr>
            <w:r w:rsidRPr="005F70FB">
              <w:rPr>
                <w:rStyle w:val="ChItalBold"/>
              </w:rPr>
              <w:t>manja</w:t>
            </w:r>
          </w:p>
        </w:tc>
        <w:tc>
          <w:tcPr>
            <w:tcW w:w="1418" w:type="dxa"/>
            <w:shd w:val="clear" w:color="auto" w:fill="auto"/>
          </w:tcPr>
          <w:p w14:paraId="23FB237B" w14:textId="77777777" w:rsidR="002927B6" w:rsidRPr="005F70FB" w:rsidRDefault="002927B6" w:rsidP="00A551BF">
            <w:pPr>
              <w:pStyle w:val="TableCell0-0115Break"/>
              <w:rPr>
                <w:rStyle w:val="ChCharisSIL"/>
              </w:rPr>
            </w:pPr>
            <w:r w:rsidRPr="005F70FB">
              <w:rPr>
                <w:rStyle w:val="ChCharisSIL"/>
              </w:rPr>
              <w:t>ˈmɐn.dʒa</w:t>
            </w:r>
          </w:p>
        </w:tc>
        <w:tc>
          <w:tcPr>
            <w:tcW w:w="1361" w:type="dxa"/>
            <w:shd w:val="clear" w:color="auto" w:fill="auto"/>
          </w:tcPr>
          <w:p w14:paraId="748CDA6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AA4A95E" w14:textId="77777777" w:rsidR="002927B6" w:rsidRPr="005F70FB" w:rsidRDefault="002927B6" w:rsidP="00A551BF">
            <w:pPr>
              <w:pStyle w:val="TableCell0-0115Break"/>
            </w:pPr>
            <w:r w:rsidRPr="005F70FB">
              <w:t>spoil</w:t>
            </w:r>
          </w:p>
        </w:tc>
      </w:tr>
      <w:tr w:rsidR="00AC23C4" w:rsidRPr="005F70FB" w14:paraId="2E9CA0AB" w14:textId="77777777" w:rsidTr="00BC00CF">
        <w:tc>
          <w:tcPr>
            <w:tcW w:w="236" w:type="dxa"/>
            <w:shd w:val="clear" w:color="auto" w:fill="auto"/>
          </w:tcPr>
          <w:p w14:paraId="4774B4B8" w14:textId="77777777" w:rsidR="002927B6" w:rsidRPr="005F70FB" w:rsidRDefault="002927B6" w:rsidP="00A551BF">
            <w:pPr>
              <w:pStyle w:val="TableCell0-0115Break"/>
              <w:rPr>
                <w:rStyle w:val="ExampleSource"/>
              </w:rPr>
            </w:pPr>
          </w:p>
        </w:tc>
        <w:tc>
          <w:tcPr>
            <w:tcW w:w="1247" w:type="dxa"/>
            <w:shd w:val="clear" w:color="auto" w:fill="auto"/>
          </w:tcPr>
          <w:p w14:paraId="6345CF7B" w14:textId="77777777" w:rsidR="002927B6" w:rsidRPr="005F70FB" w:rsidRDefault="002927B6" w:rsidP="00A551BF">
            <w:pPr>
              <w:pStyle w:val="TableCell0-0115Break"/>
              <w:rPr>
                <w:rStyle w:val="ChItalBold"/>
              </w:rPr>
            </w:pPr>
            <w:r w:rsidRPr="005F70FB">
              <w:rPr>
                <w:rStyle w:val="ChItalBold"/>
              </w:rPr>
              <w:t>mantang</w:t>
            </w:r>
          </w:p>
        </w:tc>
        <w:tc>
          <w:tcPr>
            <w:tcW w:w="1418" w:type="dxa"/>
            <w:shd w:val="clear" w:color="auto" w:fill="auto"/>
          </w:tcPr>
          <w:p w14:paraId="08359D52" w14:textId="77777777" w:rsidR="002927B6" w:rsidRPr="005F70FB" w:rsidRDefault="002927B6" w:rsidP="00A551BF">
            <w:pPr>
              <w:pStyle w:val="TableCell0-0115Break"/>
              <w:rPr>
                <w:rStyle w:val="ChCharisSIL"/>
              </w:rPr>
            </w:pPr>
            <w:r w:rsidRPr="005F70FB">
              <w:rPr>
                <w:rStyle w:val="ChCharisSIL"/>
              </w:rPr>
              <w:t>ˈmɐn.tɐn</w:t>
            </w:r>
          </w:p>
        </w:tc>
        <w:tc>
          <w:tcPr>
            <w:tcW w:w="1361" w:type="dxa"/>
            <w:shd w:val="clear" w:color="auto" w:fill="auto"/>
          </w:tcPr>
          <w:p w14:paraId="0BE0FB07"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10B03C6" w14:textId="77777777" w:rsidR="002927B6" w:rsidRPr="005F70FB" w:rsidRDefault="002927B6" w:rsidP="00A551BF">
            <w:pPr>
              <w:pStyle w:val="TableCell0-0115Break"/>
            </w:pPr>
            <w:r w:rsidRPr="005F70FB">
              <w:t>be former</w:t>
            </w:r>
          </w:p>
        </w:tc>
      </w:tr>
      <w:tr w:rsidR="00AC23C4" w:rsidRPr="005F70FB" w14:paraId="670E6FAA" w14:textId="77777777" w:rsidTr="00BC00CF">
        <w:tc>
          <w:tcPr>
            <w:tcW w:w="236" w:type="dxa"/>
            <w:shd w:val="clear" w:color="auto" w:fill="auto"/>
          </w:tcPr>
          <w:p w14:paraId="49CC7C83" w14:textId="77777777" w:rsidR="002927B6" w:rsidRPr="005F70FB" w:rsidRDefault="002927B6" w:rsidP="00A551BF">
            <w:pPr>
              <w:pStyle w:val="TableCell0-0115Break"/>
              <w:rPr>
                <w:rStyle w:val="ExampleSource"/>
              </w:rPr>
            </w:pPr>
          </w:p>
        </w:tc>
        <w:tc>
          <w:tcPr>
            <w:tcW w:w="1247" w:type="dxa"/>
            <w:shd w:val="clear" w:color="auto" w:fill="auto"/>
          </w:tcPr>
          <w:p w14:paraId="44D196DD" w14:textId="77777777" w:rsidR="002927B6" w:rsidRPr="005F70FB" w:rsidRDefault="002927B6" w:rsidP="00A551BF">
            <w:pPr>
              <w:pStyle w:val="TableCell0-0115Break"/>
              <w:rPr>
                <w:rStyle w:val="ChItalBold"/>
              </w:rPr>
            </w:pPr>
            <w:r w:rsidRPr="005F70FB">
              <w:rPr>
                <w:rStyle w:val="ChItalBold"/>
              </w:rPr>
              <w:t>mantap</w:t>
            </w:r>
          </w:p>
        </w:tc>
        <w:tc>
          <w:tcPr>
            <w:tcW w:w="1418" w:type="dxa"/>
            <w:shd w:val="clear" w:color="auto" w:fill="auto"/>
          </w:tcPr>
          <w:p w14:paraId="37957DFE" w14:textId="77777777" w:rsidR="002927B6" w:rsidRPr="005F70FB" w:rsidRDefault="002927B6" w:rsidP="00A551BF">
            <w:pPr>
              <w:pStyle w:val="TableCell0-0115Break"/>
              <w:rPr>
                <w:rStyle w:val="ChCharisSIL"/>
              </w:rPr>
            </w:pPr>
            <w:r w:rsidRPr="005F70FB">
              <w:rPr>
                <w:rStyle w:val="ChCharisSIL"/>
              </w:rPr>
              <w:t>ˈmɐn.tɐp̚</w:t>
            </w:r>
          </w:p>
        </w:tc>
        <w:tc>
          <w:tcPr>
            <w:tcW w:w="1361" w:type="dxa"/>
            <w:shd w:val="clear" w:color="auto" w:fill="auto"/>
          </w:tcPr>
          <w:p w14:paraId="7D0F4DB7"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F255A85" w14:textId="77777777" w:rsidR="002927B6" w:rsidRPr="005F70FB" w:rsidRDefault="002927B6" w:rsidP="00A551BF">
            <w:pPr>
              <w:pStyle w:val="TableCell0-0115Break"/>
            </w:pPr>
            <w:r w:rsidRPr="005F70FB">
              <w:t>be good</w:t>
            </w:r>
          </w:p>
        </w:tc>
      </w:tr>
      <w:tr w:rsidR="00AC23C4" w:rsidRPr="005F70FB" w14:paraId="06EC6088" w14:textId="77777777" w:rsidTr="00BC00CF">
        <w:tc>
          <w:tcPr>
            <w:tcW w:w="236" w:type="dxa"/>
            <w:shd w:val="clear" w:color="auto" w:fill="auto"/>
          </w:tcPr>
          <w:p w14:paraId="2FDEB44F" w14:textId="77777777" w:rsidR="002927B6" w:rsidRPr="005F70FB" w:rsidRDefault="002927B6" w:rsidP="00A551BF">
            <w:pPr>
              <w:pStyle w:val="TableCell0-0115Break"/>
              <w:rPr>
                <w:rStyle w:val="ExampleSource"/>
              </w:rPr>
            </w:pPr>
          </w:p>
        </w:tc>
        <w:tc>
          <w:tcPr>
            <w:tcW w:w="1247" w:type="dxa"/>
            <w:shd w:val="clear" w:color="auto" w:fill="auto"/>
          </w:tcPr>
          <w:p w14:paraId="0DB81597" w14:textId="77777777" w:rsidR="002927B6" w:rsidRPr="005F70FB" w:rsidRDefault="002927B6" w:rsidP="00A551BF">
            <w:pPr>
              <w:pStyle w:val="TableCell0-0115Break"/>
              <w:rPr>
                <w:rStyle w:val="ChItalBold"/>
              </w:rPr>
            </w:pPr>
            <w:r w:rsidRPr="005F70FB">
              <w:rPr>
                <w:rStyle w:val="ChItalBold"/>
              </w:rPr>
              <w:t>mantu</w:t>
            </w:r>
          </w:p>
        </w:tc>
        <w:tc>
          <w:tcPr>
            <w:tcW w:w="1418" w:type="dxa"/>
            <w:shd w:val="clear" w:color="auto" w:fill="auto"/>
          </w:tcPr>
          <w:p w14:paraId="6A2101FE" w14:textId="77777777" w:rsidR="002927B6" w:rsidRPr="005F70FB" w:rsidRDefault="002927B6" w:rsidP="00A551BF">
            <w:pPr>
              <w:pStyle w:val="TableCell0-0115Break"/>
              <w:rPr>
                <w:rStyle w:val="ChCharisSIL"/>
              </w:rPr>
            </w:pPr>
            <w:r w:rsidRPr="005F70FB">
              <w:rPr>
                <w:rStyle w:val="ChCharisSIL"/>
              </w:rPr>
              <w:t>ˈmɐn.tu</w:t>
            </w:r>
          </w:p>
        </w:tc>
        <w:tc>
          <w:tcPr>
            <w:tcW w:w="1361" w:type="dxa"/>
            <w:shd w:val="clear" w:color="auto" w:fill="auto"/>
          </w:tcPr>
          <w:p w14:paraId="0F5659B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EBBD521" w14:textId="77777777" w:rsidR="002927B6" w:rsidRPr="005F70FB" w:rsidRDefault="002927B6" w:rsidP="00A551BF">
            <w:pPr>
              <w:pStyle w:val="TableCell0-0115Break"/>
            </w:pPr>
            <w:r w:rsidRPr="005F70FB">
              <w:t>in-law</w:t>
            </w:r>
          </w:p>
        </w:tc>
      </w:tr>
      <w:tr w:rsidR="00AC23C4" w:rsidRPr="005F70FB" w14:paraId="6C0E4052" w14:textId="77777777" w:rsidTr="00BC00CF">
        <w:tc>
          <w:tcPr>
            <w:tcW w:w="236" w:type="dxa"/>
            <w:shd w:val="clear" w:color="auto" w:fill="auto"/>
          </w:tcPr>
          <w:p w14:paraId="353FF987" w14:textId="77777777" w:rsidR="002927B6" w:rsidRPr="005F70FB" w:rsidRDefault="002927B6" w:rsidP="00A551BF">
            <w:pPr>
              <w:pStyle w:val="TableCell0-0115Break"/>
              <w:rPr>
                <w:rStyle w:val="ExampleSource"/>
              </w:rPr>
            </w:pPr>
          </w:p>
        </w:tc>
        <w:tc>
          <w:tcPr>
            <w:tcW w:w="1247" w:type="dxa"/>
            <w:shd w:val="clear" w:color="auto" w:fill="auto"/>
          </w:tcPr>
          <w:p w14:paraId="72548BC1" w14:textId="77777777" w:rsidR="002927B6" w:rsidRPr="005F70FB" w:rsidRDefault="002927B6" w:rsidP="00A551BF">
            <w:pPr>
              <w:pStyle w:val="TableCell0-0115Break"/>
              <w:rPr>
                <w:rStyle w:val="ChItalBold"/>
              </w:rPr>
            </w:pPr>
            <w:r w:rsidRPr="005F70FB">
              <w:rPr>
                <w:rStyle w:val="ChItalBold"/>
              </w:rPr>
              <w:t>mara</w:t>
            </w:r>
          </w:p>
        </w:tc>
        <w:tc>
          <w:tcPr>
            <w:tcW w:w="1418" w:type="dxa"/>
            <w:shd w:val="clear" w:color="auto" w:fill="auto"/>
          </w:tcPr>
          <w:p w14:paraId="3082518B" w14:textId="77777777" w:rsidR="002927B6" w:rsidRPr="005F70FB" w:rsidRDefault="002927B6" w:rsidP="00A551BF">
            <w:pPr>
              <w:pStyle w:val="TableCell0-0115Break"/>
              <w:rPr>
                <w:rStyle w:val="ChCharisSIL"/>
              </w:rPr>
            </w:pPr>
            <w:r w:rsidRPr="005F70FB">
              <w:rPr>
                <w:rStyle w:val="ChCharisSIL"/>
              </w:rPr>
              <w:t>ˈma.ɾa</w:t>
            </w:r>
          </w:p>
        </w:tc>
        <w:tc>
          <w:tcPr>
            <w:tcW w:w="1361" w:type="dxa"/>
            <w:shd w:val="clear" w:color="auto" w:fill="auto"/>
          </w:tcPr>
          <w:p w14:paraId="127F00A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D4931F5" w14:textId="77777777" w:rsidR="002927B6" w:rsidRPr="005F70FB" w:rsidRDefault="002927B6" w:rsidP="00A551BF">
            <w:pPr>
              <w:pStyle w:val="TableCell0-0115Break"/>
            </w:pPr>
            <w:r w:rsidRPr="005F70FB">
              <w:t>feel angry (about)</w:t>
            </w:r>
          </w:p>
        </w:tc>
      </w:tr>
      <w:tr w:rsidR="00AC23C4" w:rsidRPr="005F70FB" w14:paraId="5C0E45AF" w14:textId="77777777" w:rsidTr="00BC00CF">
        <w:tc>
          <w:tcPr>
            <w:tcW w:w="236" w:type="dxa"/>
            <w:shd w:val="clear" w:color="auto" w:fill="auto"/>
          </w:tcPr>
          <w:p w14:paraId="79C66C17" w14:textId="77777777" w:rsidR="002927B6" w:rsidRPr="005F70FB" w:rsidRDefault="002927B6" w:rsidP="00A551BF">
            <w:pPr>
              <w:pStyle w:val="TableCell0-0115Break"/>
              <w:rPr>
                <w:rStyle w:val="ExampleSource"/>
              </w:rPr>
            </w:pPr>
          </w:p>
        </w:tc>
        <w:tc>
          <w:tcPr>
            <w:tcW w:w="1247" w:type="dxa"/>
            <w:shd w:val="clear" w:color="auto" w:fill="auto"/>
          </w:tcPr>
          <w:p w14:paraId="4C2DBA8C" w14:textId="77777777" w:rsidR="002927B6" w:rsidRPr="005F70FB" w:rsidRDefault="002927B6" w:rsidP="00A551BF">
            <w:pPr>
              <w:pStyle w:val="TableCell0-0115Break"/>
              <w:rPr>
                <w:rStyle w:val="ChItalBold"/>
              </w:rPr>
            </w:pPr>
            <w:r w:rsidRPr="005F70FB">
              <w:rPr>
                <w:rStyle w:val="ChItalBold"/>
              </w:rPr>
              <w:t>mari</w:t>
            </w:r>
          </w:p>
        </w:tc>
        <w:tc>
          <w:tcPr>
            <w:tcW w:w="1418" w:type="dxa"/>
            <w:shd w:val="clear" w:color="auto" w:fill="auto"/>
          </w:tcPr>
          <w:p w14:paraId="115A6102" w14:textId="77777777" w:rsidR="002927B6" w:rsidRPr="005F70FB" w:rsidRDefault="002927B6" w:rsidP="00A551BF">
            <w:pPr>
              <w:pStyle w:val="TableCell0-0115Break"/>
              <w:rPr>
                <w:rStyle w:val="ChCharisSIL"/>
              </w:rPr>
            </w:pPr>
            <w:r w:rsidRPr="005F70FB">
              <w:rPr>
                <w:rStyle w:val="ChCharisSIL"/>
              </w:rPr>
              <w:t>ˈma.ɾi</w:t>
            </w:r>
          </w:p>
        </w:tc>
        <w:tc>
          <w:tcPr>
            <w:tcW w:w="1361" w:type="dxa"/>
            <w:shd w:val="clear" w:color="auto" w:fill="auto"/>
          </w:tcPr>
          <w:p w14:paraId="53483C87" w14:textId="77777777" w:rsidR="002927B6" w:rsidRPr="005F70FB" w:rsidRDefault="002927B6" w:rsidP="00A551BF">
            <w:pPr>
              <w:pStyle w:val="TableCell0-0115Break"/>
              <w:rPr>
                <w:rStyle w:val="ChSmallCaps"/>
              </w:rPr>
            </w:pPr>
            <w:r w:rsidRPr="005F70FB">
              <w:rPr>
                <w:rStyle w:val="ChSmallCaps"/>
              </w:rPr>
              <w:t>loc</w:t>
            </w:r>
          </w:p>
        </w:tc>
        <w:tc>
          <w:tcPr>
            <w:tcW w:w="2438" w:type="dxa"/>
            <w:shd w:val="clear" w:color="auto" w:fill="auto"/>
          </w:tcPr>
          <w:p w14:paraId="1546E6BB" w14:textId="77777777" w:rsidR="002927B6" w:rsidRPr="005F70FB" w:rsidRDefault="002927B6" w:rsidP="00A551BF">
            <w:pPr>
              <w:pStyle w:val="TableCell0-0115Break"/>
            </w:pPr>
            <w:r w:rsidRPr="005F70FB">
              <w:t>hither</w:t>
            </w:r>
          </w:p>
        </w:tc>
      </w:tr>
      <w:tr w:rsidR="00AC23C4" w:rsidRPr="005F70FB" w14:paraId="79ED0DF2" w14:textId="77777777" w:rsidTr="00BC00CF">
        <w:tc>
          <w:tcPr>
            <w:tcW w:w="236" w:type="dxa"/>
            <w:shd w:val="clear" w:color="auto" w:fill="auto"/>
          </w:tcPr>
          <w:p w14:paraId="2A943BCB" w14:textId="77777777" w:rsidR="002927B6" w:rsidRPr="005F70FB" w:rsidRDefault="002927B6" w:rsidP="00A551BF">
            <w:pPr>
              <w:pStyle w:val="TableCell0-0115Break"/>
              <w:rPr>
                <w:rStyle w:val="ExampleSource"/>
              </w:rPr>
            </w:pPr>
          </w:p>
        </w:tc>
        <w:tc>
          <w:tcPr>
            <w:tcW w:w="1247" w:type="dxa"/>
            <w:shd w:val="clear" w:color="auto" w:fill="auto"/>
          </w:tcPr>
          <w:p w14:paraId="13C69FD5" w14:textId="77777777" w:rsidR="002927B6" w:rsidRPr="005F70FB" w:rsidRDefault="002927B6" w:rsidP="00A551BF">
            <w:pPr>
              <w:pStyle w:val="TableCell0-0115Break"/>
              <w:rPr>
                <w:rStyle w:val="ChItalBold"/>
              </w:rPr>
            </w:pPr>
            <w:r w:rsidRPr="005F70FB">
              <w:rPr>
                <w:rStyle w:val="ChItalBold"/>
              </w:rPr>
              <w:t>masa</w:t>
            </w:r>
          </w:p>
        </w:tc>
        <w:tc>
          <w:tcPr>
            <w:tcW w:w="1418" w:type="dxa"/>
            <w:shd w:val="clear" w:color="auto" w:fill="auto"/>
          </w:tcPr>
          <w:p w14:paraId="45EE73FD" w14:textId="77777777" w:rsidR="002927B6" w:rsidRPr="005F70FB" w:rsidRDefault="002927B6" w:rsidP="00A551BF">
            <w:pPr>
              <w:pStyle w:val="TableCell0-0115Break"/>
              <w:rPr>
                <w:rStyle w:val="ChCharisSIL"/>
              </w:rPr>
            </w:pPr>
            <w:r w:rsidRPr="005F70FB">
              <w:rPr>
                <w:rStyle w:val="ChCharisSIL"/>
              </w:rPr>
              <w:t>ˈma.sa</w:t>
            </w:r>
          </w:p>
        </w:tc>
        <w:tc>
          <w:tcPr>
            <w:tcW w:w="1361" w:type="dxa"/>
            <w:shd w:val="clear" w:color="auto" w:fill="auto"/>
          </w:tcPr>
          <w:p w14:paraId="67E480E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4332A5D" w14:textId="77777777" w:rsidR="002927B6" w:rsidRPr="005F70FB" w:rsidRDefault="002927B6" w:rsidP="00A551BF">
            <w:pPr>
              <w:pStyle w:val="TableCell0-0115Break"/>
            </w:pPr>
            <w:r w:rsidRPr="005F70FB">
              <w:t>impossible</w:t>
            </w:r>
          </w:p>
        </w:tc>
      </w:tr>
      <w:tr w:rsidR="00AC23C4" w:rsidRPr="005F70FB" w14:paraId="25AF4708" w14:textId="77777777" w:rsidTr="00BC00CF">
        <w:tc>
          <w:tcPr>
            <w:tcW w:w="236" w:type="dxa"/>
            <w:shd w:val="clear" w:color="auto" w:fill="auto"/>
          </w:tcPr>
          <w:p w14:paraId="163CE6CA" w14:textId="77777777" w:rsidR="002927B6" w:rsidRPr="005F70FB" w:rsidRDefault="002927B6" w:rsidP="00A551BF">
            <w:pPr>
              <w:pStyle w:val="TableCell0-0115Break"/>
              <w:rPr>
                <w:rStyle w:val="ExampleSource"/>
              </w:rPr>
            </w:pPr>
          </w:p>
        </w:tc>
        <w:tc>
          <w:tcPr>
            <w:tcW w:w="1247" w:type="dxa"/>
            <w:shd w:val="clear" w:color="auto" w:fill="auto"/>
          </w:tcPr>
          <w:p w14:paraId="396EA02F" w14:textId="77777777" w:rsidR="002927B6" w:rsidRPr="005F70FB" w:rsidRDefault="002927B6" w:rsidP="00A551BF">
            <w:pPr>
              <w:pStyle w:val="TableCell0-0115Break"/>
              <w:rPr>
                <w:rStyle w:val="ChItalBold"/>
              </w:rPr>
            </w:pPr>
            <w:r w:rsidRPr="005F70FB">
              <w:rPr>
                <w:rStyle w:val="ChItalBold"/>
              </w:rPr>
              <w:t>masak</w:t>
            </w:r>
          </w:p>
        </w:tc>
        <w:tc>
          <w:tcPr>
            <w:tcW w:w="1418" w:type="dxa"/>
            <w:shd w:val="clear" w:color="auto" w:fill="auto"/>
          </w:tcPr>
          <w:p w14:paraId="64040BE1" w14:textId="77777777" w:rsidR="002927B6" w:rsidRPr="005F70FB" w:rsidRDefault="002927B6" w:rsidP="00A551BF">
            <w:pPr>
              <w:pStyle w:val="TableCell0-0115Break"/>
              <w:rPr>
                <w:rStyle w:val="ChCharisSIL"/>
              </w:rPr>
            </w:pPr>
            <w:r w:rsidRPr="005F70FB">
              <w:rPr>
                <w:rStyle w:val="ChCharisSIL"/>
              </w:rPr>
              <w:t>ˈma.sɐk</w:t>
            </w:r>
          </w:p>
        </w:tc>
        <w:tc>
          <w:tcPr>
            <w:tcW w:w="1361" w:type="dxa"/>
            <w:shd w:val="clear" w:color="auto" w:fill="auto"/>
          </w:tcPr>
          <w:p w14:paraId="0A48AAA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0C7A26F" w14:textId="77777777" w:rsidR="002927B6" w:rsidRPr="005F70FB" w:rsidRDefault="002927B6" w:rsidP="00A551BF">
            <w:pPr>
              <w:pStyle w:val="TableCell0-0115Break"/>
            </w:pPr>
            <w:r w:rsidRPr="005F70FB">
              <w:t>cook</w:t>
            </w:r>
          </w:p>
        </w:tc>
      </w:tr>
      <w:tr w:rsidR="00AC23C4" w:rsidRPr="005F70FB" w14:paraId="49F6A6E0" w14:textId="77777777" w:rsidTr="00BC00CF">
        <w:tc>
          <w:tcPr>
            <w:tcW w:w="236" w:type="dxa"/>
            <w:shd w:val="clear" w:color="auto" w:fill="auto"/>
          </w:tcPr>
          <w:p w14:paraId="5044B50E" w14:textId="77777777" w:rsidR="002927B6" w:rsidRPr="005F70FB" w:rsidRDefault="002927B6" w:rsidP="00A551BF">
            <w:pPr>
              <w:pStyle w:val="TableCell0-0115Break"/>
              <w:rPr>
                <w:rStyle w:val="ExampleSource"/>
              </w:rPr>
            </w:pPr>
          </w:p>
        </w:tc>
        <w:tc>
          <w:tcPr>
            <w:tcW w:w="1247" w:type="dxa"/>
            <w:shd w:val="clear" w:color="auto" w:fill="auto"/>
          </w:tcPr>
          <w:p w14:paraId="76E2A7EF" w14:textId="77777777" w:rsidR="002927B6" w:rsidRPr="005F70FB" w:rsidRDefault="002927B6" w:rsidP="00A551BF">
            <w:pPr>
              <w:pStyle w:val="TableCell0-0115Break"/>
              <w:rPr>
                <w:rStyle w:val="ChItalBold"/>
              </w:rPr>
            </w:pPr>
            <w:r w:rsidRPr="005F70FB">
              <w:rPr>
                <w:rStyle w:val="ChItalBold"/>
              </w:rPr>
              <w:t>masi</w:t>
            </w:r>
          </w:p>
        </w:tc>
        <w:tc>
          <w:tcPr>
            <w:tcW w:w="1418" w:type="dxa"/>
            <w:shd w:val="clear" w:color="auto" w:fill="auto"/>
          </w:tcPr>
          <w:p w14:paraId="70517176" w14:textId="77777777" w:rsidR="002927B6" w:rsidRPr="005F70FB" w:rsidRDefault="002927B6" w:rsidP="00A551BF">
            <w:pPr>
              <w:pStyle w:val="TableCell0-0115Break"/>
              <w:rPr>
                <w:rStyle w:val="ChCharisSIL"/>
              </w:rPr>
            </w:pPr>
            <w:r w:rsidRPr="005F70FB">
              <w:rPr>
                <w:rStyle w:val="ChCharisSIL"/>
              </w:rPr>
              <w:t>ˈma.si</w:t>
            </w:r>
          </w:p>
        </w:tc>
        <w:tc>
          <w:tcPr>
            <w:tcW w:w="1361" w:type="dxa"/>
            <w:shd w:val="clear" w:color="auto" w:fill="auto"/>
          </w:tcPr>
          <w:p w14:paraId="7F7A9C99"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1DD6869B" w14:textId="77777777" w:rsidR="002927B6" w:rsidRPr="005F70FB" w:rsidRDefault="002927B6" w:rsidP="00A551BF">
            <w:pPr>
              <w:pStyle w:val="TableCell0-0115Break"/>
            </w:pPr>
            <w:r w:rsidRPr="005F70FB">
              <w:t>still</w:t>
            </w:r>
          </w:p>
        </w:tc>
      </w:tr>
      <w:tr w:rsidR="00AC23C4" w:rsidRPr="005F70FB" w14:paraId="06E7A5BD" w14:textId="77777777" w:rsidTr="00BC00CF">
        <w:tc>
          <w:tcPr>
            <w:tcW w:w="236" w:type="dxa"/>
            <w:shd w:val="clear" w:color="auto" w:fill="auto"/>
          </w:tcPr>
          <w:p w14:paraId="166CAC8E" w14:textId="77777777" w:rsidR="002927B6" w:rsidRPr="005F70FB" w:rsidRDefault="002927B6" w:rsidP="00A551BF">
            <w:pPr>
              <w:pStyle w:val="TableCell0-0115Break"/>
              <w:rPr>
                <w:rStyle w:val="ExampleSource"/>
              </w:rPr>
            </w:pPr>
          </w:p>
        </w:tc>
        <w:tc>
          <w:tcPr>
            <w:tcW w:w="1247" w:type="dxa"/>
            <w:shd w:val="clear" w:color="auto" w:fill="auto"/>
          </w:tcPr>
          <w:p w14:paraId="62247A82" w14:textId="77777777" w:rsidR="002927B6" w:rsidRPr="005F70FB" w:rsidRDefault="002927B6" w:rsidP="00A551BF">
            <w:pPr>
              <w:pStyle w:val="TableCell0-0115Break"/>
              <w:rPr>
                <w:rStyle w:val="ChItalBold"/>
              </w:rPr>
            </w:pPr>
            <w:r w:rsidRPr="005F70FB">
              <w:rPr>
                <w:rStyle w:val="ChItalBold"/>
              </w:rPr>
              <w:t>masuk</w:t>
            </w:r>
          </w:p>
        </w:tc>
        <w:tc>
          <w:tcPr>
            <w:tcW w:w="1418" w:type="dxa"/>
            <w:shd w:val="clear" w:color="auto" w:fill="auto"/>
          </w:tcPr>
          <w:p w14:paraId="2C7CAC89" w14:textId="77777777" w:rsidR="002927B6" w:rsidRPr="005F70FB" w:rsidRDefault="002927B6" w:rsidP="00A551BF">
            <w:pPr>
              <w:pStyle w:val="TableCell0-0115Break"/>
              <w:rPr>
                <w:rStyle w:val="ChCharisSIL"/>
              </w:rPr>
            </w:pPr>
            <w:r w:rsidRPr="005F70FB">
              <w:rPr>
                <w:rStyle w:val="ChCharisSIL"/>
              </w:rPr>
              <w:t>ˈma.sʊk̚</w:t>
            </w:r>
          </w:p>
        </w:tc>
        <w:tc>
          <w:tcPr>
            <w:tcW w:w="1361" w:type="dxa"/>
            <w:shd w:val="clear" w:color="auto" w:fill="auto"/>
          </w:tcPr>
          <w:p w14:paraId="45F3DF6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7CE783E" w14:textId="77777777" w:rsidR="002927B6" w:rsidRPr="005F70FB" w:rsidRDefault="002927B6" w:rsidP="00A551BF">
            <w:pPr>
              <w:pStyle w:val="TableCell0-0115Break"/>
            </w:pPr>
            <w:r w:rsidRPr="005F70FB">
              <w:t>enter</w:t>
            </w:r>
          </w:p>
        </w:tc>
      </w:tr>
      <w:tr w:rsidR="00AC23C4" w:rsidRPr="005F70FB" w14:paraId="6AA29EE2" w14:textId="77777777" w:rsidTr="00BC00CF">
        <w:tc>
          <w:tcPr>
            <w:tcW w:w="236" w:type="dxa"/>
            <w:shd w:val="clear" w:color="auto" w:fill="auto"/>
          </w:tcPr>
          <w:p w14:paraId="7FCDF483" w14:textId="77777777" w:rsidR="002927B6" w:rsidRPr="005F70FB" w:rsidRDefault="002927B6" w:rsidP="00A551BF">
            <w:pPr>
              <w:pStyle w:val="TableCell0-0115Break"/>
              <w:rPr>
                <w:rStyle w:val="ExampleSource"/>
              </w:rPr>
            </w:pPr>
          </w:p>
        </w:tc>
        <w:tc>
          <w:tcPr>
            <w:tcW w:w="1247" w:type="dxa"/>
            <w:shd w:val="clear" w:color="auto" w:fill="auto"/>
          </w:tcPr>
          <w:p w14:paraId="1B2A2FEA" w14:textId="77777777" w:rsidR="002927B6" w:rsidRPr="005F70FB" w:rsidRDefault="002927B6" w:rsidP="00A551BF">
            <w:pPr>
              <w:pStyle w:val="TableCell0-0115Break"/>
              <w:rPr>
                <w:rStyle w:val="ChItalBold"/>
              </w:rPr>
            </w:pPr>
            <w:r w:rsidRPr="005F70FB">
              <w:rPr>
                <w:rStyle w:val="ChItalBold"/>
              </w:rPr>
              <w:t>mata</w:t>
            </w:r>
          </w:p>
        </w:tc>
        <w:tc>
          <w:tcPr>
            <w:tcW w:w="1418" w:type="dxa"/>
            <w:shd w:val="clear" w:color="auto" w:fill="auto"/>
          </w:tcPr>
          <w:p w14:paraId="3C7CF442" w14:textId="77777777" w:rsidR="002927B6" w:rsidRPr="005F70FB" w:rsidRDefault="002927B6" w:rsidP="00A551BF">
            <w:pPr>
              <w:pStyle w:val="TableCell0-0115Break"/>
              <w:rPr>
                <w:rStyle w:val="ChCharisSIL"/>
              </w:rPr>
            </w:pPr>
            <w:r w:rsidRPr="005F70FB">
              <w:rPr>
                <w:rStyle w:val="ChCharisSIL"/>
              </w:rPr>
              <w:t>ˈma.ta</w:t>
            </w:r>
          </w:p>
        </w:tc>
        <w:tc>
          <w:tcPr>
            <w:tcW w:w="1361" w:type="dxa"/>
            <w:shd w:val="clear" w:color="auto" w:fill="auto"/>
          </w:tcPr>
          <w:p w14:paraId="20B3500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A131F40" w14:textId="77777777" w:rsidR="002927B6" w:rsidRPr="005F70FB" w:rsidRDefault="002927B6" w:rsidP="00A551BF">
            <w:pPr>
              <w:pStyle w:val="TableCell0-0115Break"/>
            </w:pPr>
            <w:r w:rsidRPr="005F70FB">
              <w:t>eye</w:t>
            </w:r>
          </w:p>
        </w:tc>
      </w:tr>
      <w:tr w:rsidR="00AC23C4" w:rsidRPr="005F70FB" w14:paraId="22A48330" w14:textId="77777777" w:rsidTr="00BC00CF">
        <w:tc>
          <w:tcPr>
            <w:tcW w:w="236" w:type="dxa"/>
            <w:shd w:val="clear" w:color="auto" w:fill="auto"/>
          </w:tcPr>
          <w:p w14:paraId="7BB62CA0" w14:textId="77777777" w:rsidR="002927B6" w:rsidRPr="005F70FB" w:rsidRDefault="002927B6" w:rsidP="00A551BF">
            <w:pPr>
              <w:pStyle w:val="TableCell0-0115Break"/>
              <w:rPr>
                <w:rStyle w:val="ExampleSource"/>
              </w:rPr>
            </w:pPr>
          </w:p>
        </w:tc>
        <w:tc>
          <w:tcPr>
            <w:tcW w:w="1247" w:type="dxa"/>
            <w:shd w:val="clear" w:color="auto" w:fill="auto"/>
          </w:tcPr>
          <w:p w14:paraId="16DADEE1" w14:textId="77777777" w:rsidR="002927B6" w:rsidRPr="005F70FB" w:rsidRDefault="002927B6" w:rsidP="00A551BF">
            <w:pPr>
              <w:pStyle w:val="TableCell0-0115Break"/>
              <w:rPr>
                <w:rStyle w:val="ChItalBold"/>
              </w:rPr>
            </w:pPr>
            <w:r w:rsidRPr="005F70FB">
              <w:rPr>
                <w:rStyle w:val="ChItalBold"/>
              </w:rPr>
              <w:t>mati</w:t>
            </w:r>
          </w:p>
        </w:tc>
        <w:tc>
          <w:tcPr>
            <w:tcW w:w="1418" w:type="dxa"/>
            <w:shd w:val="clear" w:color="auto" w:fill="auto"/>
          </w:tcPr>
          <w:p w14:paraId="65A50ED0" w14:textId="77777777" w:rsidR="002927B6" w:rsidRPr="005F70FB" w:rsidRDefault="002927B6" w:rsidP="00A551BF">
            <w:pPr>
              <w:pStyle w:val="TableCell0-0115Break"/>
              <w:rPr>
                <w:rStyle w:val="ChCharisSIL"/>
              </w:rPr>
            </w:pPr>
            <w:r w:rsidRPr="005F70FB">
              <w:rPr>
                <w:rStyle w:val="ChCharisSIL"/>
              </w:rPr>
              <w:t>ˈma.tɪ</w:t>
            </w:r>
          </w:p>
        </w:tc>
        <w:tc>
          <w:tcPr>
            <w:tcW w:w="1361" w:type="dxa"/>
            <w:shd w:val="clear" w:color="auto" w:fill="auto"/>
          </w:tcPr>
          <w:p w14:paraId="083640CB"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24606F8F" w14:textId="77777777" w:rsidR="002927B6" w:rsidRPr="005F70FB" w:rsidRDefault="002927B6" w:rsidP="00A551BF">
            <w:pPr>
              <w:pStyle w:val="TableCell0-0115Break"/>
            </w:pPr>
            <w:r w:rsidRPr="005F70FB">
              <w:t>die</w:t>
            </w:r>
          </w:p>
        </w:tc>
      </w:tr>
      <w:tr w:rsidR="00AC23C4" w:rsidRPr="005F70FB" w14:paraId="3C13D552" w14:textId="77777777" w:rsidTr="00BC00CF">
        <w:tc>
          <w:tcPr>
            <w:tcW w:w="236" w:type="dxa"/>
            <w:shd w:val="clear" w:color="auto" w:fill="auto"/>
          </w:tcPr>
          <w:p w14:paraId="1C4991CB" w14:textId="77777777" w:rsidR="002927B6" w:rsidRPr="005F70FB" w:rsidRDefault="002927B6" w:rsidP="00A551BF">
            <w:pPr>
              <w:pStyle w:val="TableCell0-0115Break"/>
              <w:rPr>
                <w:rStyle w:val="ExampleSource"/>
              </w:rPr>
            </w:pPr>
          </w:p>
        </w:tc>
        <w:tc>
          <w:tcPr>
            <w:tcW w:w="1247" w:type="dxa"/>
            <w:shd w:val="clear" w:color="auto" w:fill="auto"/>
          </w:tcPr>
          <w:p w14:paraId="4D6AEBEA" w14:textId="77777777" w:rsidR="002927B6" w:rsidRPr="005F70FB" w:rsidRDefault="002927B6" w:rsidP="00A551BF">
            <w:pPr>
              <w:pStyle w:val="TableCell0-0115Break"/>
              <w:rPr>
                <w:rStyle w:val="ChItalBold"/>
              </w:rPr>
            </w:pPr>
            <w:r w:rsidRPr="005F70FB">
              <w:rPr>
                <w:rStyle w:val="ChItalBold"/>
              </w:rPr>
              <w:t>maw</w:t>
            </w:r>
          </w:p>
        </w:tc>
        <w:tc>
          <w:tcPr>
            <w:tcW w:w="1418" w:type="dxa"/>
            <w:shd w:val="clear" w:color="auto" w:fill="auto"/>
          </w:tcPr>
          <w:p w14:paraId="19E961AD" w14:textId="77777777" w:rsidR="002927B6" w:rsidRPr="005F70FB" w:rsidRDefault="002927B6" w:rsidP="00A551BF">
            <w:pPr>
              <w:pStyle w:val="TableCell0-0115Break"/>
              <w:rPr>
                <w:rStyle w:val="ChCharisSIL"/>
              </w:rPr>
            </w:pPr>
            <w:r w:rsidRPr="005F70FB">
              <w:rPr>
                <w:rStyle w:val="ChCharisSIL"/>
              </w:rPr>
              <w:t>ˈmɐw</w:t>
            </w:r>
          </w:p>
        </w:tc>
        <w:tc>
          <w:tcPr>
            <w:tcW w:w="1361" w:type="dxa"/>
            <w:shd w:val="clear" w:color="auto" w:fill="auto"/>
          </w:tcPr>
          <w:p w14:paraId="2954F26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AE3467C" w14:textId="77777777" w:rsidR="002927B6" w:rsidRPr="005F70FB" w:rsidRDefault="002927B6" w:rsidP="00A551BF">
            <w:pPr>
              <w:pStyle w:val="TableCell0-0115Break"/>
            </w:pPr>
            <w:r w:rsidRPr="005F70FB">
              <w:t>want</w:t>
            </w:r>
          </w:p>
        </w:tc>
      </w:tr>
      <w:tr w:rsidR="00AC23C4" w:rsidRPr="005F70FB" w14:paraId="4400FA8E" w14:textId="77777777" w:rsidTr="00BC00CF">
        <w:tc>
          <w:tcPr>
            <w:tcW w:w="236" w:type="dxa"/>
            <w:shd w:val="clear" w:color="auto" w:fill="auto"/>
          </w:tcPr>
          <w:p w14:paraId="5FEB6F32" w14:textId="77777777" w:rsidR="002927B6" w:rsidRPr="005F70FB" w:rsidRDefault="002927B6" w:rsidP="00A551BF">
            <w:pPr>
              <w:pStyle w:val="TableCell0-0115Break"/>
              <w:rPr>
                <w:rStyle w:val="ExampleSource"/>
              </w:rPr>
            </w:pPr>
          </w:p>
        </w:tc>
        <w:tc>
          <w:tcPr>
            <w:tcW w:w="1247" w:type="dxa"/>
            <w:shd w:val="clear" w:color="auto" w:fill="auto"/>
          </w:tcPr>
          <w:p w14:paraId="6615CB25" w14:textId="77777777" w:rsidR="002927B6" w:rsidRPr="005F70FB" w:rsidRDefault="002927B6" w:rsidP="00A551BF">
            <w:pPr>
              <w:pStyle w:val="TableCell0-0115Break"/>
              <w:rPr>
                <w:rStyle w:val="ChItalBold"/>
              </w:rPr>
            </w:pPr>
            <w:r w:rsidRPr="005F70FB">
              <w:rPr>
                <w:rStyle w:val="ChItalBold"/>
              </w:rPr>
              <w:t>mayana</w:t>
            </w:r>
          </w:p>
        </w:tc>
        <w:tc>
          <w:tcPr>
            <w:tcW w:w="1418" w:type="dxa"/>
            <w:shd w:val="clear" w:color="auto" w:fill="auto"/>
          </w:tcPr>
          <w:p w14:paraId="6D1F3F8D" w14:textId="77777777" w:rsidR="002927B6" w:rsidRPr="005F70FB" w:rsidRDefault="002927B6" w:rsidP="00A551BF">
            <w:pPr>
              <w:pStyle w:val="TableCell0-0115Break"/>
              <w:rPr>
                <w:rStyle w:val="ChCharisSIL"/>
              </w:rPr>
            </w:pPr>
            <w:r w:rsidRPr="005F70FB">
              <w:rPr>
                <w:rStyle w:val="ChCharisSIL"/>
              </w:rPr>
              <w:t>ma.ˈja.na</w:t>
            </w:r>
          </w:p>
        </w:tc>
        <w:tc>
          <w:tcPr>
            <w:tcW w:w="1361" w:type="dxa"/>
            <w:shd w:val="clear" w:color="auto" w:fill="auto"/>
          </w:tcPr>
          <w:p w14:paraId="62D600C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6E7C1C2" w14:textId="77777777" w:rsidR="002927B6" w:rsidRPr="005F70FB" w:rsidRDefault="002927B6" w:rsidP="00A551BF">
            <w:pPr>
              <w:pStyle w:val="TableCell0-0115Break"/>
            </w:pPr>
            <w:r w:rsidRPr="005F70FB">
              <w:t>painted nettle</w:t>
            </w:r>
          </w:p>
        </w:tc>
      </w:tr>
      <w:tr w:rsidR="00AC23C4" w:rsidRPr="005F70FB" w14:paraId="539BE2BA" w14:textId="77777777" w:rsidTr="00BC00CF">
        <w:tc>
          <w:tcPr>
            <w:tcW w:w="236" w:type="dxa"/>
            <w:shd w:val="clear" w:color="auto" w:fill="auto"/>
          </w:tcPr>
          <w:p w14:paraId="7498F392" w14:textId="77777777" w:rsidR="002927B6" w:rsidRPr="005F70FB" w:rsidRDefault="002927B6" w:rsidP="00A551BF">
            <w:pPr>
              <w:pStyle w:val="TableCell0-0115Break"/>
              <w:rPr>
                <w:rStyle w:val="ExampleSource"/>
              </w:rPr>
            </w:pPr>
          </w:p>
        </w:tc>
        <w:tc>
          <w:tcPr>
            <w:tcW w:w="1247" w:type="dxa"/>
            <w:shd w:val="clear" w:color="auto" w:fill="auto"/>
          </w:tcPr>
          <w:p w14:paraId="2AC52E03" w14:textId="77777777" w:rsidR="002927B6" w:rsidRPr="005F70FB" w:rsidRDefault="002927B6" w:rsidP="00A551BF">
            <w:pPr>
              <w:pStyle w:val="TableCell0-0115Break"/>
              <w:rPr>
                <w:rStyle w:val="ChItalBold"/>
              </w:rPr>
            </w:pPr>
            <w:r w:rsidRPr="005F70FB">
              <w:rPr>
                <w:rStyle w:val="ChItalBold"/>
              </w:rPr>
              <w:t>mayang</w:t>
            </w:r>
          </w:p>
        </w:tc>
        <w:tc>
          <w:tcPr>
            <w:tcW w:w="1418" w:type="dxa"/>
            <w:shd w:val="clear" w:color="auto" w:fill="auto"/>
          </w:tcPr>
          <w:p w14:paraId="6982FA3C" w14:textId="77777777" w:rsidR="002927B6" w:rsidRPr="005F70FB" w:rsidRDefault="002927B6" w:rsidP="00A551BF">
            <w:pPr>
              <w:pStyle w:val="TableCell0-0115Break"/>
              <w:rPr>
                <w:rStyle w:val="ChCharisSIL"/>
              </w:rPr>
            </w:pPr>
            <w:r w:rsidRPr="005F70FB">
              <w:rPr>
                <w:rStyle w:val="ChCharisSIL"/>
              </w:rPr>
              <w:t>ˈma.jɐŋ</w:t>
            </w:r>
          </w:p>
        </w:tc>
        <w:tc>
          <w:tcPr>
            <w:tcW w:w="1361" w:type="dxa"/>
            <w:shd w:val="clear" w:color="auto" w:fill="auto"/>
          </w:tcPr>
          <w:p w14:paraId="60C6C522"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485946D" w14:textId="77777777" w:rsidR="002927B6" w:rsidRPr="005F70FB" w:rsidRDefault="002927B6" w:rsidP="00A551BF">
            <w:pPr>
              <w:pStyle w:val="TableCell0-0115Break"/>
            </w:pPr>
            <w:r w:rsidRPr="005F70FB">
              <w:t>palm blossom</w:t>
            </w:r>
          </w:p>
        </w:tc>
      </w:tr>
      <w:tr w:rsidR="00AC23C4" w:rsidRPr="005F70FB" w14:paraId="0DF56BBE" w14:textId="77777777" w:rsidTr="00BC00CF">
        <w:tc>
          <w:tcPr>
            <w:tcW w:w="236" w:type="dxa"/>
            <w:shd w:val="clear" w:color="auto" w:fill="auto"/>
          </w:tcPr>
          <w:p w14:paraId="1E55DE34"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5F3A2231" w14:textId="77777777" w:rsidR="002927B6" w:rsidRPr="005F70FB" w:rsidRDefault="002927B6" w:rsidP="00A551BF">
            <w:pPr>
              <w:pStyle w:val="TableCell0-0115Break"/>
              <w:rPr>
                <w:rStyle w:val="ChItalBold"/>
              </w:rPr>
            </w:pPr>
            <w:r w:rsidRPr="005F70FB">
              <w:rPr>
                <w:rStyle w:val="ChItalBold"/>
              </w:rPr>
              <w:t>mekar</w:t>
            </w:r>
          </w:p>
        </w:tc>
        <w:tc>
          <w:tcPr>
            <w:tcW w:w="1418" w:type="dxa"/>
            <w:shd w:val="clear" w:color="auto" w:fill="auto"/>
          </w:tcPr>
          <w:p w14:paraId="543E9F92" w14:textId="77777777" w:rsidR="002927B6" w:rsidRPr="005F70FB" w:rsidRDefault="002927B6" w:rsidP="00A551BF">
            <w:pPr>
              <w:pStyle w:val="TableCell0-0115Break"/>
              <w:rPr>
                <w:rStyle w:val="ChCharisSIL"/>
              </w:rPr>
            </w:pPr>
            <w:r w:rsidRPr="005F70FB">
              <w:rPr>
                <w:rStyle w:val="ChCharisSIL"/>
              </w:rPr>
              <w:t>mɛ.ˈkɐr</w:t>
            </w:r>
          </w:p>
        </w:tc>
        <w:tc>
          <w:tcPr>
            <w:tcW w:w="1361" w:type="dxa"/>
            <w:shd w:val="clear" w:color="auto" w:fill="auto"/>
          </w:tcPr>
          <w:p w14:paraId="017C81DA"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208E4B8F" w14:textId="77777777" w:rsidR="002927B6" w:rsidRPr="005F70FB" w:rsidRDefault="002927B6" w:rsidP="00A551BF">
            <w:pPr>
              <w:pStyle w:val="TableCell0-0115Break"/>
            </w:pPr>
            <w:r w:rsidRPr="005F70FB">
              <w:t>blossom</w:t>
            </w:r>
          </w:p>
        </w:tc>
      </w:tr>
      <w:tr w:rsidR="00AC23C4" w:rsidRPr="005F70FB" w14:paraId="5E52E849" w14:textId="77777777" w:rsidTr="00BC00CF">
        <w:tc>
          <w:tcPr>
            <w:tcW w:w="236" w:type="dxa"/>
            <w:shd w:val="clear" w:color="auto" w:fill="auto"/>
          </w:tcPr>
          <w:p w14:paraId="1B331F3F" w14:textId="77777777" w:rsidR="002927B6" w:rsidRPr="005F70FB" w:rsidRDefault="002927B6" w:rsidP="00A551BF">
            <w:pPr>
              <w:pStyle w:val="TableCell0-0115Break"/>
              <w:rPr>
                <w:rStyle w:val="ExampleSource"/>
              </w:rPr>
            </w:pPr>
          </w:p>
        </w:tc>
        <w:tc>
          <w:tcPr>
            <w:tcW w:w="1247" w:type="dxa"/>
            <w:shd w:val="clear" w:color="auto" w:fill="auto"/>
          </w:tcPr>
          <w:p w14:paraId="13426D19" w14:textId="77777777" w:rsidR="002927B6" w:rsidRPr="005F70FB" w:rsidRDefault="002927B6" w:rsidP="00A551BF">
            <w:pPr>
              <w:pStyle w:val="TableCell0-0115Break"/>
              <w:rPr>
                <w:rStyle w:val="ChItalBold"/>
              </w:rPr>
            </w:pPr>
            <w:r w:rsidRPr="005F70FB">
              <w:rPr>
                <w:rStyle w:val="ChItalBold"/>
              </w:rPr>
              <w:t>melulu</w:t>
            </w:r>
          </w:p>
        </w:tc>
        <w:tc>
          <w:tcPr>
            <w:tcW w:w="1418" w:type="dxa"/>
            <w:shd w:val="clear" w:color="auto" w:fill="auto"/>
          </w:tcPr>
          <w:p w14:paraId="76601290" w14:textId="77777777" w:rsidR="002927B6" w:rsidRPr="005F70FB" w:rsidRDefault="002927B6" w:rsidP="00A551BF">
            <w:pPr>
              <w:pStyle w:val="TableCell0-0115Break"/>
              <w:rPr>
                <w:rStyle w:val="ChCharisSIL"/>
              </w:rPr>
            </w:pPr>
            <w:r w:rsidRPr="005F70FB">
              <w:rPr>
                <w:rStyle w:val="ChCharisSIL"/>
              </w:rPr>
              <w:t>mɛ.ˈlu.lu</w:t>
            </w:r>
          </w:p>
        </w:tc>
        <w:tc>
          <w:tcPr>
            <w:tcW w:w="1361" w:type="dxa"/>
            <w:shd w:val="clear" w:color="auto" w:fill="auto"/>
          </w:tcPr>
          <w:p w14:paraId="5EB50287"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612EDFF7" w14:textId="77777777" w:rsidR="002927B6" w:rsidRPr="005F70FB" w:rsidRDefault="002927B6" w:rsidP="00A551BF">
            <w:pPr>
              <w:pStyle w:val="TableCell0-0115Break"/>
            </w:pPr>
            <w:r w:rsidRPr="005F70FB">
              <w:t>exclusively</w:t>
            </w:r>
          </w:p>
        </w:tc>
      </w:tr>
      <w:tr w:rsidR="00AC23C4" w:rsidRPr="005F70FB" w14:paraId="4194E66A" w14:textId="77777777" w:rsidTr="00BC00CF">
        <w:tc>
          <w:tcPr>
            <w:tcW w:w="236" w:type="dxa"/>
            <w:shd w:val="clear" w:color="auto" w:fill="auto"/>
          </w:tcPr>
          <w:p w14:paraId="2DA62564" w14:textId="77777777" w:rsidR="002927B6" w:rsidRPr="005F70FB" w:rsidRDefault="002927B6" w:rsidP="00A551BF">
            <w:pPr>
              <w:pStyle w:val="TableCell0-0115Break"/>
              <w:rPr>
                <w:rStyle w:val="ExampleSource"/>
              </w:rPr>
            </w:pPr>
          </w:p>
        </w:tc>
        <w:tc>
          <w:tcPr>
            <w:tcW w:w="1247" w:type="dxa"/>
            <w:shd w:val="clear" w:color="auto" w:fill="auto"/>
          </w:tcPr>
          <w:p w14:paraId="59F5443E" w14:textId="77777777" w:rsidR="002927B6" w:rsidRPr="005F70FB" w:rsidRDefault="002927B6" w:rsidP="00A551BF">
            <w:pPr>
              <w:pStyle w:val="TableCell0-0115Break"/>
              <w:rPr>
                <w:rStyle w:val="ChItalBold"/>
              </w:rPr>
            </w:pPr>
            <w:r w:rsidRPr="005F70FB">
              <w:rPr>
                <w:rStyle w:val="ChItalBold"/>
              </w:rPr>
              <w:t>memang</w:t>
            </w:r>
          </w:p>
        </w:tc>
        <w:tc>
          <w:tcPr>
            <w:tcW w:w="1418" w:type="dxa"/>
            <w:shd w:val="clear" w:color="auto" w:fill="auto"/>
          </w:tcPr>
          <w:p w14:paraId="3147F356" w14:textId="77777777" w:rsidR="002927B6" w:rsidRPr="005F70FB" w:rsidRDefault="002927B6" w:rsidP="00A551BF">
            <w:pPr>
              <w:pStyle w:val="TableCell0-0115Break"/>
              <w:rPr>
                <w:rStyle w:val="ChCharisSIL"/>
              </w:rPr>
            </w:pPr>
            <w:r w:rsidRPr="005F70FB">
              <w:rPr>
                <w:rStyle w:val="ChCharisSIL"/>
              </w:rPr>
              <w:t>ˈmɛ.mɐŋ</w:t>
            </w:r>
          </w:p>
        </w:tc>
        <w:tc>
          <w:tcPr>
            <w:tcW w:w="1361" w:type="dxa"/>
            <w:shd w:val="clear" w:color="auto" w:fill="auto"/>
          </w:tcPr>
          <w:p w14:paraId="304F0AE7"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6361FF88" w14:textId="77777777" w:rsidR="002927B6" w:rsidRPr="005F70FB" w:rsidRDefault="002927B6" w:rsidP="00A551BF">
            <w:pPr>
              <w:pStyle w:val="TableCell0-0115Break"/>
            </w:pPr>
            <w:r w:rsidRPr="005F70FB">
              <w:t>indeed</w:t>
            </w:r>
          </w:p>
        </w:tc>
      </w:tr>
      <w:tr w:rsidR="00AC23C4" w:rsidRPr="005F70FB" w14:paraId="1A80BD3D" w14:textId="77777777" w:rsidTr="00BC00CF">
        <w:tc>
          <w:tcPr>
            <w:tcW w:w="236" w:type="dxa"/>
            <w:shd w:val="clear" w:color="auto" w:fill="auto"/>
          </w:tcPr>
          <w:p w14:paraId="08583A77"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3BC7A56C" w14:textId="77777777" w:rsidR="002927B6" w:rsidRPr="005F70FB" w:rsidRDefault="002927B6" w:rsidP="00A551BF">
            <w:pPr>
              <w:pStyle w:val="TableCell0-0115Break"/>
              <w:rPr>
                <w:rStyle w:val="ChItalBold"/>
              </w:rPr>
            </w:pPr>
            <w:r w:rsidRPr="005F70FB">
              <w:rPr>
                <w:rStyle w:val="ChItalBold"/>
              </w:rPr>
              <w:t>menang</w:t>
            </w:r>
          </w:p>
        </w:tc>
        <w:tc>
          <w:tcPr>
            <w:tcW w:w="1418" w:type="dxa"/>
            <w:shd w:val="clear" w:color="auto" w:fill="auto"/>
          </w:tcPr>
          <w:p w14:paraId="7521F0EE" w14:textId="77777777" w:rsidR="002927B6" w:rsidRPr="005F70FB" w:rsidRDefault="002927B6" w:rsidP="00A551BF">
            <w:pPr>
              <w:pStyle w:val="TableCell0-0115Break"/>
              <w:rPr>
                <w:rStyle w:val="ChCharisSIL"/>
              </w:rPr>
            </w:pPr>
            <w:r w:rsidRPr="005F70FB">
              <w:rPr>
                <w:rStyle w:val="ChCharisSIL"/>
              </w:rPr>
              <w:t>mɛ.ˈnɐŋ</w:t>
            </w:r>
          </w:p>
        </w:tc>
        <w:tc>
          <w:tcPr>
            <w:tcW w:w="1361" w:type="dxa"/>
            <w:shd w:val="clear" w:color="auto" w:fill="auto"/>
          </w:tcPr>
          <w:p w14:paraId="3224CC5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8C07621" w14:textId="77777777" w:rsidR="002927B6" w:rsidRPr="005F70FB" w:rsidRDefault="002927B6" w:rsidP="00A551BF">
            <w:pPr>
              <w:pStyle w:val="TableCell0-0115Break"/>
            </w:pPr>
            <w:r w:rsidRPr="005F70FB">
              <w:t>win</w:t>
            </w:r>
          </w:p>
        </w:tc>
      </w:tr>
      <w:tr w:rsidR="00AC23C4" w:rsidRPr="005F70FB" w14:paraId="7D8245F3" w14:textId="77777777" w:rsidTr="00BC00CF">
        <w:tc>
          <w:tcPr>
            <w:tcW w:w="236" w:type="dxa"/>
            <w:shd w:val="clear" w:color="auto" w:fill="auto"/>
          </w:tcPr>
          <w:p w14:paraId="57E87A3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CA48A03" w14:textId="77777777" w:rsidR="002927B6" w:rsidRPr="005F70FB" w:rsidRDefault="002927B6" w:rsidP="00A551BF">
            <w:pPr>
              <w:pStyle w:val="TableCell0-0115Break"/>
              <w:rPr>
                <w:rStyle w:val="ChItalBold"/>
              </w:rPr>
            </w:pPr>
            <w:r w:rsidRPr="005F70FB">
              <w:rPr>
                <w:rStyle w:val="ChItalBold"/>
              </w:rPr>
              <w:t>menta</w:t>
            </w:r>
          </w:p>
        </w:tc>
        <w:tc>
          <w:tcPr>
            <w:tcW w:w="1418" w:type="dxa"/>
            <w:shd w:val="clear" w:color="auto" w:fill="auto"/>
          </w:tcPr>
          <w:p w14:paraId="1F4F5142" w14:textId="77777777" w:rsidR="002927B6" w:rsidRPr="005F70FB" w:rsidRDefault="002927B6" w:rsidP="00A551BF">
            <w:pPr>
              <w:pStyle w:val="TableCell0-0115Break"/>
              <w:rPr>
                <w:rStyle w:val="ChCharisSIL"/>
              </w:rPr>
            </w:pPr>
            <w:r w:rsidRPr="005F70FB">
              <w:rPr>
                <w:rStyle w:val="ChCharisSIL"/>
              </w:rPr>
              <w:t>mɛ̞n.ˈta</w:t>
            </w:r>
          </w:p>
        </w:tc>
        <w:tc>
          <w:tcPr>
            <w:tcW w:w="1361" w:type="dxa"/>
            <w:shd w:val="clear" w:color="auto" w:fill="auto"/>
          </w:tcPr>
          <w:p w14:paraId="40ED2559"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4BE8F09" w14:textId="77777777" w:rsidR="002927B6" w:rsidRPr="005F70FB" w:rsidRDefault="002927B6" w:rsidP="00A551BF">
            <w:pPr>
              <w:pStyle w:val="TableCell0-0115Break"/>
            </w:pPr>
            <w:r w:rsidRPr="005F70FB">
              <w:t>be uncooked</w:t>
            </w:r>
          </w:p>
        </w:tc>
      </w:tr>
      <w:tr w:rsidR="00AC23C4" w:rsidRPr="005F70FB" w14:paraId="251F59FF" w14:textId="77777777" w:rsidTr="00BC00CF">
        <w:tc>
          <w:tcPr>
            <w:tcW w:w="236" w:type="dxa"/>
            <w:shd w:val="clear" w:color="auto" w:fill="auto"/>
          </w:tcPr>
          <w:p w14:paraId="09C27AE2" w14:textId="77777777" w:rsidR="002927B6" w:rsidRPr="005F70FB" w:rsidRDefault="002927B6" w:rsidP="00A551BF">
            <w:pPr>
              <w:pStyle w:val="TableCell0-0115Break"/>
              <w:rPr>
                <w:rStyle w:val="ExampleSource"/>
              </w:rPr>
            </w:pPr>
          </w:p>
        </w:tc>
        <w:tc>
          <w:tcPr>
            <w:tcW w:w="1247" w:type="dxa"/>
            <w:shd w:val="clear" w:color="auto" w:fill="auto"/>
          </w:tcPr>
          <w:p w14:paraId="04F0F078" w14:textId="77777777" w:rsidR="002927B6" w:rsidRPr="005F70FB" w:rsidRDefault="002927B6" w:rsidP="00A551BF">
            <w:pPr>
              <w:pStyle w:val="TableCell0-0115Break"/>
              <w:rPr>
                <w:rStyle w:val="ChItalBold"/>
              </w:rPr>
            </w:pPr>
            <w:r w:rsidRPr="005F70FB">
              <w:rPr>
                <w:rStyle w:val="ChItalBold"/>
              </w:rPr>
              <w:t>mera</w:t>
            </w:r>
          </w:p>
        </w:tc>
        <w:tc>
          <w:tcPr>
            <w:tcW w:w="1418" w:type="dxa"/>
            <w:shd w:val="clear" w:color="auto" w:fill="auto"/>
          </w:tcPr>
          <w:p w14:paraId="2A45E032" w14:textId="77777777" w:rsidR="002927B6" w:rsidRPr="005F70FB" w:rsidRDefault="002927B6" w:rsidP="00A551BF">
            <w:pPr>
              <w:pStyle w:val="TableCell0-0115Break"/>
              <w:rPr>
                <w:rStyle w:val="ChCharisSIL"/>
              </w:rPr>
            </w:pPr>
            <w:r w:rsidRPr="005F70FB">
              <w:rPr>
                <w:rStyle w:val="ChCharisSIL"/>
              </w:rPr>
              <w:t>ˈmɛ.ɾa</w:t>
            </w:r>
          </w:p>
        </w:tc>
        <w:tc>
          <w:tcPr>
            <w:tcW w:w="1361" w:type="dxa"/>
            <w:shd w:val="clear" w:color="auto" w:fill="auto"/>
          </w:tcPr>
          <w:p w14:paraId="55B6A545"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AEF305E" w14:textId="77777777" w:rsidR="002927B6" w:rsidRPr="005F70FB" w:rsidRDefault="002927B6" w:rsidP="00A551BF">
            <w:pPr>
              <w:pStyle w:val="TableCell0-0115Break"/>
            </w:pPr>
            <w:r w:rsidRPr="005F70FB">
              <w:t>be red</w:t>
            </w:r>
          </w:p>
        </w:tc>
      </w:tr>
      <w:tr w:rsidR="00AC23C4" w:rsidRPr="005F70FB" w14:paraId="4DD5EB98" w14:textId="77777777" w:rsidTr="00BC00CF">
        <w:tc>
          <w:tcPr>
            <w:tcW w:w="236" w:type="dxa"/>
            <w:shd w:val="clear" w:color="auto" w:fill="auto"/>
          </w:tcPr>
          <w:p w14:paraId="3ECC48EE" w14:textId="77777777" w:rsidR="002927B6" w:rsidRPr="005F70FB" w:rsidRDefault="002927B6" w:rsidP="00A551BF">
            <w:pPr>
              <w:pStyle w:val="TableCell0-0115Break"/>
              <w:rPr>
                <w:rStyle w:val="ExampleSource"/>
              </w:rPr>
            </w:pPr>
          </w:p>
        </w:tc>
        <w:tc>
          <w:tcPr>
            <w:tcW w:w="1247" w:type="dxa"/>
            <w:shd w:val="clear" w:color="auto" w:fill="auto"/>
          </w:tcPr>
          <w:p w14:paraId="3E169C44" w14:textId="77777777" w:rsidR="002927B6" w:rsidRPr="005F70FB" w:rsidRDefault="002927B6" w:rsidP="00A551BF">
            <w:pPr>
              <w:pStyle w:val="TableCell0-0115Break"/>
              <w:rPr>
                <w:rStyle w:val="ChItalBold"/>
              </w:rPr>
            </w:pPr>
            <w:r w:rsidRPr="005F70FB">
              <w:rPr>
                <w:rStyle w:val="ChItalBold"/>
              </w:rPr>
              <w:t>mesti</w:t>
            </w:r>
          </w:p>
        </w:tc>
        <w:tc>
          <w:tcPr>
            <w:tcW w:w="1418" w:type="dxa"/>
            <w:shd w:val="clear" w:color="auto" w:fill="auto"/>
          </w:tcPr>
          <w:p w14:paraId="0475B353" w14:textId="77777777" w:rsidR="002927B6" w:rsidRPr="005F70FB" w:rsidRDefault="002927B6" w:rsidP="00A551BF">
            <w:pPr>
              <w:pStyle w:val="TableCell0-0115Break"/>
              <w:rPr>
                <w:rStyle w:val="ChCharisSIL"/>
              </w:rPr>
            </w:pPr>
            <w:r w:rsidRPr="005F70FB">
              <w:rPr>
                <w:rStyle w:val="ChCharisSIL"/>
              </w:rPr>
              <w:t>ˈmɛ̞s.ti</w:t>
            </w:r>
          </w:p>
        </w:tc>
        <w:tc>
          <w:tcPr>
            <w:tcW w:w="1361" w:type="dxa"/>
            <w:shd w:val="clear" w:color="auto" w:fill="auto"/>
          </w:tcPr>
          <w:p w14:paraId="326D29BB" w14:textId="77777777" w:rsidR="002927B6" w:rsidRPr="005F70FB" w:rsidRDefault="002927B6" w:rsidP="00A551BF">
            <w:pPr>
              <w:pStyle w:val="TableCell0-0115Break"/>
              <w:rPr>
                <w:rStyle w:val="ChSmallCaps"/>
              </w:rPr>
            </w:pPr>
            <w:r w:rsidRPr="005F70FB">
              <w:rPr>
                <w:rStyle w:val="ChSmallCaps"/>
              </w:rPr>
              <w:t>v.aux</w:t>
            </w:r>
          </w:p>
        </w:tc>
        <w:tc>
          <w:tcPr>
            <w:tcW w:w="2438" w:type="dxa"/>
            <w:shd w:val="clear" w:color="auto" w:fill="auto"/>
          </w:tcPr>
          <w:p w14:paraId="20E6B5B7" w14:textId="77777777" w:rsidR="002927B6" w:rsidRPr="005F70FB" w:rsidRDefault="002927B6" w:rsidP="00A551BF">
            <w:pPr>
              <w:pStyle w:val="TableCell0-0115Break"/>
            </w:pPr>
            <w:r w:rsidRPr="005F70FB">
              <w:t>have to</w:t>
            </w:r>
          </w:p>
        </w:tc>
      </w:tr>
      <w:tr w:rsidR="00AC23C4" w:rsidRPr="005F70FB" w14:paraId="6D48A61A" w14:textId="77777777" w:rsidTr="00BC00CF">
        <w:tc>
          <w:tcPr>
            <w:tcW w:w="236" w:type="dxa"/>
            <w:shd w:val="clear" w:color="auto" w:fill="auto"/>
          </w:tcPr>
          <w:p w14:paraId="22BC1650" w14:textId="77777777" w:rsidR="002927B6" w:rsidRPr="005F70FB" w:rsidRDefault="002927B6" w:rsidP="00A551BF">
            <w:pPr>
              <w:pStyle w:val="TableCell0-0115Break"/>
              <w:rPr>
                <w:rStyle w:val="ExampleSource"/>
              </w:rPr>
            </w:pPr>
          </w:p>
        </w:tc>
        <w:tc>
          <w:tcPr>
            <w:tcW w:w="1247" w:type="dxa"/>
            <w:shd w:val="clear" w:color="auto" w:fill="auto"/>
          </w:tcPr>
          <w:p w14:paraId="24B0CAB7" w14:textId="77777777" w:rsidR="002927B6" w:rsidRPr="005F70FB" w:rsidRDefault="002927B6" w:rsidP="00A551BF">
            <w:pPr>
              <w:pStyle w:val="TableCell0-0115Break"/>
              <w:rPr>
                <w:rStyle w:val="ChItalBold"/>
              </w:rPr>
            </w:pPr>
            <w:r w:rsidRPr="005F70FB">
              <w:rPr>
                <w:rStyle w:val="ChItalBold"/>
              </w:rPr>
              <w:t>meti</w:t>
            </w:r>
          </w:p>
        </w:tc>
        <w:tc>
          <w:tcPr>
            <w:tcW w:w="1418" w:type="dxa"/>
            <w:shd w:val="clear" w:color="auto" w:fill="auto"/>
          </w:tcPr>
          <w:p w14:paraId="2D5D852E" w14:textId="77777777" w:rsidR="002927B6" w:rsidRPr="005F70FB" w:rsidRDefault="002927B6" w:rsidP="00A551BF">
            <w:pPr>
              <w:pStyle w:val="TableCell0-0115Break"/>
              <w:rPr>
                <w:rStyle w:val="ChCharisSIL"/>
              </w:rPr>
            </w:pPr>
            <w:r w:rsidRPr="005F70FB">
              <w:rPr>
                <w:rStyle w:val="ChCharisSIL"/>
              </w:rPr>
              <w:t>ˈmɛ.ti</w:t>
            </w:r>
          </w:p>
        </w:tc>
        <w:tc>
          <w:tcPr>
            <w:tcW w:w="1361" w:type="dxa"/>
            <w:shd w:val="clear" w:color="auto" w:fill="auto"/>
          </w:tcPr>
          <w:p w14:paraId="77CB001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1D04089" w14:textId="77777777" w:rsidR="002927B6" w:rsidRPr="005F70FB" w:rsidRDefault="002927B6" w:rsidP="00A551BF">
            <w:pPr>
              <w:pStyle w:val="TableCell0-0115Break"/>
            </w:pPr>
            <w:r w:rsidRPr="005F70FB">
              <w:t>low tide</w:t>
            </w:r>
          </w:p>
        </w:tc>
      </w:tr>
      <w:tr w:rsidR="00AC23C4" w:rsidRPr="005F70FB" w14:paraId="076456E0" w14:textId="77777777" w:rsidTr="00BC00CF">
        <w:tc>
          <w:tcPr>
            <w:tcW w:w="236" w:type="dxa"/>
            <w:shd w:val="clear" w:color="auto" w:fill="auto"/>
          </w:tcPr>
          <w:p w14:paraId="17192796" w14:textId="77777777" w:rsidR="002927B6" w:rsidRPr="005F70FB" w:rsidRDefault="002927B6" w:rsidP="00A551BF">
            <w:pPr>
              <w:pStyle w:val="TableCell0-0115Break"/>
              <w:rPr>
                <w:rStyle w:val="ExampleSource"/>
              </w:rPr>
            </w:pPr>
          </w:p>
        </w:tc>
        <w:tc>
          <w:tcPr>
            <w:tcW w:w="1247" w:type="dxa"/>
            <w:shd w:val="clear" w:color="auto" w:fill="auto"/>
          </w:tcPr>
          <w:p w14:paraId="3B106DF3" w14:textId="77777777" w:rsidR="002927B6" w:rsidRPr="005F70FB" w:rsidRDefault="002927B6" w:rsidP="00A551BF">
            <w:pPr>
              <w:pStyle w:val="TableCell0-0115Break"/>
              <w:rPr>
                <w:rStyle w:val="ChItalBold"/>
              </w:rPr>
            </w:pPr>
            <w:r w:rsidRPr="005F70FB">
              <w:rPr>
                <w:rStyle w:val="ChItalBold"/>
              </w:rPr>
              <w:t>mewa</w:t>
            </w:r>
          </w:p>
        </w:tc>
        <w:tc>
          <w:tcPr>
            <w:tcW w:w="1418" w:type="dxa"/>
            <w:shd w:val="clear" w:color="auto" w:fill="auto"/>
          </w:tcPr>
          <w:p w14:paraId="0056CF8F" w14:textId="77777777" w:rsidR="002927B6" w:rsidRPr="005F70FB" w:rsidRDefault="002927B6" w:rsidP="00A551BF">
            <w:pPr>
              <w:pStyle w:val="TableCell0-0115Break"/>
              <w:rPr>
                <w:rStyle w:val="ChCharisSIL"/>
              </w:rPr>
            </w:pPr>
            <w:r w:rsidRPr="005F70FB">
              <w:rPr>
                <w:rStyle w:val="ChCharisSIL"/>
              </w:rPr>
              <w:t>ˈmɛ.wa</w:t>
            </w:r>
          </w:p>
        </w:tc>
        <w:tc>
          <w:tcPr>
            <w:tcW w:w="1361" w:type="dxa"/>
            <w:shd w:val="clear" w:color="auto" w:fill="auto"/>
          </w:tcPr>
          <w:p w14:paraId="1D6550FB"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2E07138" w14:textId="77777777" w:rsidR="002927B6" w:rsidRPr="005F70FB" w:rsidRDefault="002927B6" w:rsidP="00A551BF">
            <w:pPr>
              <w:pStyle w:val="TableCell0-0115Break"/>
            </w:pPr>
            <w:r w:rsidRPr="005F70FB">
              <w:t>be luxurious</w:t>
            </w:r>
          </w:p>
        </w:tc>
      </w:tr>
      <w:tr w:rsidR="00AC23C4" w:rsidRPr="005F70FB" w14:paraId="65C4A814" w14:textId="77777777" w:rsidTr="00BC00CF">
        <w:tc>
          <w:tcPr>
            <w:tcW w:w="236" w:type="dxa"/>
            <w:shd w:val="clear" w:color="auto" w:fill="auto"/>
          </w:tcPr>
          <w:p w14:paraId="2F658793" w14:textId="77777777" w:rsidR="002927B6" w:rsidRPr="005F70FB" w:rsidRDefault="002927B6" w:rsidP="00A551BF">
            <w:pPr>
              <w:pStyle w:val="TableCell0-0115Break"/>
              <w:rPr>
                <w:rStyle w:val="ExampleSource"/>
              </w:rPr>
            </w:pPr>
          </w:p>
        </w:tc>
        <w:tc>
          <w:tcPr>
            <w:tcW w:w="1247" w:type="dxa"/>
            <w:shd w:val="clear" w:color="auto" w:fill="auto"/>
          </w:tcPr>
          <w:p w14:paraId="650ECEB8" w14:textId="77777777" w:rsidR="002927B6" w:rsidRPr="005F70FB" w:rsidRDefault="002927B6" w:rsidP="00A551BF">
            <w:pPr>
              <w:pStyle w:val="TableCell0-0115Break"/>
              <w:rPr>
                <w:rStyle w:val="ChItalBold"/>
              </w:rPr>
            </w:pPr>
            <w:r w:rsidRPr="005F70FB">
              <w:rPr>
                <w:rStyle w:val="ChItalBold"/>
              </w:rPr>
              <w:t>mimpi</w:t>
            </w:r>
          </w:p>
        </w:tc>
        <w:tc>
          <w:tcPr>
            <w:tcW w:w="1418" w:type="dxa"/>
            <w:shd w:val="clear" w:color="auto" w:fill="auto"/>
          </w:tcPr>
          <w:p w14:paraId="041D4B27" w14:textId="77777777" w:rsidR="002927B6" w:rsidRPr="005F70FB" w:rsidRDefault="002927B6" w:rsidP="00A551BF">
            <w:pPr>
              <w:pStyle w:val="TableCell0-0115Break"/>
              <w:rPr>
                <w:rStyle w:val="ChCharisSIL"/>
              </w:rPr>
            </w:pPr>
            <w:r w:rsidRPr="005F70FB">
              <w:rPr>
                <w:rStyle w:val="ChCharisSIL"/>
              </w:rPr>
              <w:t>ˈmɪm.pi</w:t>
            </w:r>
          </w:p>
        </w:tc>
        <w:tc>
          <w:tcPr>
            <w:tcW w:w="1361" w:type="dxa"/>
            <w:shd w:val="clear" w:color="auto" w:fill="auto"/>
          </w:tcPr>
          <w:p w14:paraId="72D8D6A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3AED8ED" w14:textId="77777777" w:rsidR="002927B6" w:rsidRPr="005F70FB" w:rsidRDefault="002927B6" w:rsidP="00A551BF">
            <w:pPr>
              <w:pStyle w:val="TableCell0-0115Break"/>
            </w:pPr>
            <w:r w:rsidRPr="005F70FB">
              <w:t>dream (of)</w:t>
            </w:r>
          </w:p>
        </w:tc>
      </w:tr>
      <w:tr w:rsidR="00AC23C4" w:rsidRPr="005F70FB" w14:paraId="31F38E28" w14:textId="77777777" w:rsidTr="00BC00CF">
        <w:tc>
          <w:tcPr>
            <w:tcW w:w="236" w:type="dxa"/>
            <w:shd w:val="clear" w:color="auto" w:fill="auto"/>
          </w:tcPr>
          <w:p w14:paraId="4470F902" w14:textId="77777777" w:rsidR="002927B6" w:rsidRPr="005F70FB" w:rsidRDefault="002927B6" w:rsidP="00A551BF">
            <w:pPr>
              <w:pStyle w:val="TableCell0-0115Break"/>
              <w:rPr>
                <w:rStyle w:val="ExampleSource"/>
              </w:rPr>
            </w:pPr>
          </w:p>
        </w:tc>
        <w:tc>
          <w:tcPr>
            <w:tcW w:w="1247" w:type="dxa"/>
            <w:shd w:val="clear" w:color="auto" w:fill="auto"/>
          </w:tcPr>
          <w:p w14:paraId="3D0D913A" w14:textId="77777777" w:rsidR="002927B6" w:rsidRPr="005F70FB" w:rsidRDefault="002927B6" w:rsidP="00A551BF">
            <w:pPr>
              <w:pStyle w:val="TableCell0-0115Break"/>
              <w:rPr>
                <w:rStyle w:val="ChItalBold"/>
              </w:rPr>
            </w:pPr>
            <w:r w:rsidRPr="005F70FB">
              <w:rPr>
                <w:rStyle w:val="ChItalBold"/>
              </w:rPr>
              <w:t>minang</w:t>
            </w:r>
          </w:p>
        </w:tc>
        <w:tc>
          <w:tcPr>
            <w:tcW w:w="1418" w:type="dxa"/>
            <w:shd w:val="clear" w:color="auto" w:fill="auto"/>
          </w:tcPr>
          <w:p w14:paraId="4C892D32" w14:textId="77777777" w:rsidR="002927B6" w:rsidRPr="005F70FB" w:rsidRDefault="002927B6" w:rsidP="00A551BF">
            <w:pPr>
              <w:pStyle w:val="TableCell0-0115Break"/>
              <w:rPr>
                <w:rStyle w:val="ChCharisSIL"/>
              </w:rPr>
            </w:pPr>
            <w:r w:rsidRPr="005F70FB">
              <w:rPr>
                <w:rStyle w:val="ChCharisSIL"/>
              </w:rPr>
              <w:t>ˈmi.nɐŋ</w:t>
            </w:r>
          </w:p>
        </w:tc>
        <w:tc>
          <w:tcPr>
            <w:tcW w:w="1361" w:type="dxa"/>
            <w:shd w:val="clear" w:color="auto" w:fill="auto"/>
          </w:tcPr>
          <w:p w14:paraId="4597A9C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65A5173" w14:textId="77777777" w:rsidR="002927B6" w:rsidRPr="005F70FB" w:rsidRDefault="002927B6" w:rsidP="00A551BF">
            <w:pPr>
              <w:pStyle w:val="TableCell0-0115Break"/>
            </w:pPr>
            <w:r w:rsidRPr="005F70FB">
              <w:t>propose</w:t>
            </w:r>
          </w:p>
        </w:tc>
      </w:tr>
      <w:tr w:rsidR="00AC23C4" w:rsidRPr="005F70FB" w14:paraId="354CC176" w14:textId="77777777" w:rsidTr="00BC00CF">
        <w:tc>
          <w:tcPr>
            <w:tcW w:w="236" w:type="dxa"/>
            <w:shd w:val="clear" w:color="auto" w:fill="auto"/>
          </w:tcPr>
          <w:p w14:paraId="67A16527" w14:textId="77777777" w:rsidR="002927B6" w:rsidRPr="005F70FB" w:rsidRDefault="002927B6" w:rsidP="00A551BF">
            <w:pPr>
              <w:pStyle w:val="TableCell0-0115Break"/>
              <w:rPr>
                <w:rStyle w:val="ExampleSource"/>
              </w:rPr>
            </w:pPr>
          </w:p>
        </w:tc>
        <w:tc>
          <w:tcPr>
            <w:tcW w:w="1247" w:type="dxa"/>
            <w:shd w:val="clear" w:color="auto" w:fill="auto"/>
          </w:tcPr>
          <w:p w14:paraId="35B27417" w14:textId="77777777" w:rsidR="002927B6" w:rsidRPr="005F70FB" w:rsidRDefault="002927B6" w:rsidP="00A551BF">
            <w:pPr>
              <w:pStyle w:val="TableCell0-0115Break"/>
              <w:rPr>
                <w:rStyle w:val="ChItalBold"/>
              </w:rPr>
            </w:pPr>
            <w:r w:rsidRPr="005F70FB">
              <w:rPr>
                <w:rStyle w:val="ChItalBold"/>
              </w:rPr>
              <w:t>minta</w:t>
            </w:r>
          </w:p>
        </w:tc>
        <w:tc>
          <w:tcPr>
            <w:tcW w:w="1418" w:type="dxa"/>
            <w:shd w:val="clear" w:color="auto" w:fill="auto"/>
          </w:tcPr>
          <w:p w14:paraId="1A1C77EA" w14:textId="77777777" w:rsidR="002927B6" w:rsidRPr="005F70FB" w:rsidRDefault="002927B6" w:rsidP="00A551BF">
            <w:pPr>
              <w:pStyle w:val="TableCell0-0115Break"/>
              <w:rPr>
                <w:rStyle w:val="ChCharisSIL"/>
              </w:rPr>
            </w:pPr>
            <w:r w:rsidRPr="005F70FB">
              <w:rPr>
                <w:rStyle w:val="ChCharisSIL"/>
              </w:rPr>
              <w:t>ˈmɪn.ta</w:t>
            </w:r>
          </w:p>
        </w:tc>
        <w:tc>
          <w:tcPr>
            <w:tcW w:w="1361" w:type="dxa"/>
            <w:shd w:val="clear" w:color="auto" w:fill="auto"/>
          </w:tcPr>
          <w:p w14:paraId="5131128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2A028DE" w14:textId="77777777" w:rsidR="002927B6" w:rsidRPr="005F70FB" w:rsidRDefault="002927B6" w:rsidP="00A551BF">
            <w:pPr>
              <w:pStyle w:val="TableCell0-0115Break"/>
            </w:pPr>
            <w:r w:rsidRPr="005F70FB">
              <w:t>request</w:t>
            </w:r>
          </w:p>
        </w:tc>
      </w:tr>
      <w:tr w:rsidR="00AC23C4" w:rsidRPr="005F70FB" w14:paraId="59719E03" w14:textId="77777777" w:rsidTr="00BC00CF">
        <w:tc>
          <w:tcPr>
            <w:tcW w:w="236" w:type="dxa"/>
            <w:shd w:val="clear" w:color="auto" w:fill="auto"/>
          </w:tcPr>
          <w:p w14:paraId="5CA6AC86" w14:textId="77777777" w:rsidR="002927B6" w:rsidRPr="005F70FB" w:rsidRDefault="002927B6" w:rsidP="00A551BF">
            <w:pPr>
              <w:pStyle w:val="TableCell0-0115Break"/>
              <w:rPr>
                <w:rStyle w:val="ExampleSource"/>
              </w:rPr>
            </w:pPr>
          </w:p>
        </w:tc>
        <w:tc>
          <w:tcPr>
            <w:tcW w:w="1247" w:type="dxa"/>
            <w:shd w:val="clear" w:color="auto" w:fill="auto"/>
          </w:tcPr>
          <w:p w14:paraId="013576A9" w14:textId="77777777" w:rsidR="002927B6" w:rsidRPr="005F70FB" w:rsidRDefault="002927B6" w:rsidP="00A551BF">
            <w:pPr>
              <w:pStyle w:val="TableCell0-0115Break"/>
              <w:rPr>
                <w:rStyle w:val="ChItalBold"/>
              </w:rPr>
            </w:pPr>
            <w:r w:rsidRPr="005F70FB">
              <w:rPr>
                <w:rStyle w:val="ChItalBold"/>
              </w:rPr>
              <w:t>minum</w:t>
            </w:r>
          </w:p>
        </w:tc>
        <w:tc>
          <w:tcPr>
            <w:tcW w:w="1418" w:type="dxa"/>
            <w:shd w:val="clear" w:color="auto" w:fill="auto"/>
          </w:tcPr>
          <w:p w14:paraId="7B15ED09" w14:textId="77777777" w:rsidR="002927B6" w:rsidRPr="005F70FB" w:rsidRDefault="002927B6" w:rsidP="00A551BF">
            <w:pPr>
              <w:pStyle w:val="TableCell0-0115Break"/>
              <w:rPr>
                <w:rStyle w:val="ChCharisSIL"/>
              </w:rPr>
            </w:pPr>
            <w:r w:rsidRPr="005F70FB">
              <w:rPr>
                <w:rStyle w:val="ChCharisSIL"/>
              </w:rPr>
              <w:t>ˈmi.nʊm</w:t>
            </w:r>
          </w:p>
        </w:tc>
        <w:tc>
          <w:tcPr>
            <w:tcW w:w="1361" w:type="dxa"/>
            <w:shd w:val="clear" w:color="auto" w:fill="auto"/>
          </w:tcPr>
          <w:p w14:paraId="1333629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55A04A9" w14:textId="77777777" w:rsidR="002927B6" w:rsidRPr="005F70FB" w:rsidRDefault="002927B6" w:rsidP="00A551BF">
            <w:pPr>
              <w:pStyle w:val="TableCell0-0115Break"/>
            </w:pPr>
            <w:r w:rsidRPr="005F70FB">
              <w:t>drink</w:t>
            </w:r>
          </w:p>
        </w:tc>
      </w:tr>
      <w:tr w:rsidR="00AC23C4" w:rsidRPr="005F70FB" w14:paraId="2934F7E0" w14:textId="77777777" w:rsidTr="00BC00CF">
        <w:tc>
          <w:tcPr>
            <w:tcW w:w="236" w:type="dxa"/>
            <w:shd w:val="clear" w:color="auto" w:fill="auto"/>
          </w:tcPr>
          <w:p w14:paraId="76C7B207" w14:textId="77777777" w:rsidR="002927B6" w:rsidRPr="005F70FB" w:rsidRDefault="002927B6" w:rsidP="00A551BF">
            <w:pPr>
              <w:pStyle w:val="TableCell0-0115Break"/>
              <w:rPr>
                <w:rStyle w:val="ExampleSource"/>
              </w:rPr>
            </w:pPr>
          </w:p>
        </w:tc>
        <w:tc>
          <w:tcPr>
            <w:tcW w:w="1247" w:type="dxa"/>
            <w:shd w:val="clear" w:color="auto" w:fill="auto"/>
          </w:tcPr>
          <w:p w14:paraId="6605A7AF" w14:textId="77777777" w:rsidR="002927B6" w:rsidRPr="005F70FB" w:rsidRDefault="002927B6" w:rsidP="00A551BF">
            <w:pPr>
              <w:pStyle w:val="TableCell0-0115Break"/>
              <w:rPr>
                <w:rStyle w:val="ChItalBold"/>
              </w:rPr>
            </w:pPr>
            <w:r w:rsidRPr="005F70FB">
              <w:rPr>
                <w:rStyle w:val="ChItalBold"/>
              </w:rPr>
              <w:t>minyak</w:t>
            </w:r>
          </w:p>
        </w:tc>
        <w:tc>
          <w:tcPr>
            <w:tcW w:w="1418" w:type="dxa"/>
            <w:shd w:val="clear" w:color="auto" w:fill="auto"/>
          </w:tcPr>
          <w:p w14:paraId="01FEC935" w14:textId="77777777" w:rsidR="002927B6" w:rsidRPr="005F70FB" w:rsidRDefault="002927B6" w:rsidP="00A551BF">
            <w:pPr>
              <w:pStyle w:val="TableCell0-0115Break"/>
              <w:rPr>
                <w:rStyle w:val="ChCharisSIL"/>
              </w:rPr>
            </w:pPr>
            <w:r w:rsidRPr="005F70FB">
              <w:rPr>
                <w:rStyle w:val="ChCharisSIL"/>
              </w:rPr>
              <w:t>ˈmi.ɲɐk</w:t>
            </w:r>
          </w:p>
        </w:tc>
        <w:tc>
          <w:tcPr>
            <w:tcW w:w="1361" w:type="dxa"/>
            <w:shd w:val="clear" w:color="auto" w:fill="auto"/>
          </w:tcPr>
          <w:p w14:paraId="2679A78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41DE05C" w14:textId="77777777" w:rsidR="002927B6" w:rsidRPr="005F70FB" w:rsidRDefault="002927B6" w:rsidP="00A551BF">
            <w:pPr>
              <w:pStyle w:val="TableCell0-0115Break"/>
            </w:pPr>
            <w:r w:rsidRPr="005F70FB">
              <w:t>oil</w:t>
            </w:r>
          </w:p>
        </w:tc>
      </w:tr>
      <w:tr w:rsidR="00AC23C4" w:rsidRPr="005F70FB" w14:paraId="49700297" w14:textId="77777777" w:rsidTr="00BC00CF">
        <w:tc>
          <w:tcPr>
            <w:tcW w:w="236" w:type="dxa"/>
            <w:shd w:val="clear" w:color="auto" w:fill="auto"/>
          </w:tcPr>
          <w:p w14:paraId="701606AB" w14:textId="77777777" w:rsidR="002927B6" w:rsidRPr="005F70FB" w:rsidRDefault="002927B6" w:rsidP="00A551BF">
            <w:pPr>
              <w:pStyle w:val="TableCell0-0115Break"/>
              <w:rPr>
                <w:rStyle w:val="ExampleSource"/>
              </w:rPr>
            </w:pPr>
          </w:p>
        </w:tc>
        <w:tc>
          <w:tcPr>
            <w:tcW w:w="1247" w:type="dxa"/>
            <w:shd w:val="clear" w:color="auto" w:fill="auto"/>
          </w:tcPr>
          <w:p w14:paraId="180AB41A" w14:textId="77777777" w:rsidR="002927B6" w:rsidRPr="005F70FB" w:rsidRDefault="002927B6" w:rsidP="00A551BF">
            <w:pPr>
              <w:pStyle w:val="TableCell0-0115Break"/>
              <w:rPr>
                <w:rStyle w:val="ChItalBold"/>
              </w:rPr>
            </w:pPr>
            <w:r w:rsidRPr="005F70FB">
              <w:rPr>
                <w:rStyle w:val="ChItalBold"/>
              </w:rPr>
              <w:t>miring</w:t>
            </w:r>
          </w:p>
        </w:tc>
        <w:tc>
          <w:tcPr>
            <w:tcW w:w="1418" w:type="dxa"/>
            <w:shd w:val="clear" w:color="auto" w:fill="auto"/>
          </w:tcPr>
          <w:p w14:paraId="6DAC0529" w14:textId="77777777" w:rsidR="002927B6" w:rsidRPr="005F70FB" w:rsidRDefault="002927B6" w:rsidP="00A551BF">
            <w:pPr>
              <w:pStyle w:val="TableCell0-0115Break"/>
              <w:rPr>
                <w:rStyle w:val="ChCharisSIL"/>
              </w:rPr>
            </w:pPr>
            <w:r w:rsidRPr="005F70FB">
              <w:rPr>
                <w:rStyle w:val="ChCharisSIL"/>
              </w:rPr>
              <w:t>ˈmɪ.ɾɪŋ</w:t>
            </w:r>
          </w:p>
        </w:tc>
        <w:tc>
          <w:tcPr>
            <w:tcW w:w="1361" w:type="dxa"/>
            <w:shd w:val="clear" w:color="auto" w:fill="auto"/>
          </w:tcPr>
          <w:p w14:paraId="7B4EED2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DEDDE25" w14:textId="77777777" w:rsidR="002927B6" w:rsidRPr="005F70FB" w:rsidRDefault="002927B6" w:rsidP="00A551BF">
            <w:pPr>
              <w:pStyle w:val="TableCell0-0115Break"/>
            </w:pPr>
            <w:r w:rsidRPr="005F70FB">
              <w:t>be sideways</w:t>
            </w:r>
          </w:p>
        </w:tc>
      </w:tr>
      <w:tr w:rsidR="00AC23C4" w:rsidRPr="005F70FB" w14:paraId="57F2704E" w14:textId="77777777" w:rsidTr="00BC00CF">
        <w:tc>
          <w:tcPr>
            <w:tcW w:w="236" w:type="dxa"/>
            <w:shd w:val="clear" w:color="auto" w:fill="auto"/>
          </w:tcPr>
          <w:p w14:paraId="692029D4" w14:textId="77777777" w:rsidR="002927B6" w:rsidRPr="005F70FB" w:rsidRDefault="002927B6" w:rsidP="00A551BF">
            <w:pPr>
              <w:pStyle w:val="TableCell0-0115Break"/>
              <w:rPr>
                <w:rStyle w:val="ExampleSource"/>
              </w:rPr>
            </w:pPr>
          </w:p>
        </w:tc>
        <w:tc>
          <w:tcPr>
            <w:tcW w:w="1247" w:type="dxa"/>
            <w:shd w:val="clear" w:color="auto" w:fill="auto"/>
          </w:tcPr>
          <w:p w14:paraId="11F19517" w14:textId="77777777" w:rsidR="002927B6" w:rsidRPr="005F70FB" w:rsidRDefault="002927B6" w:rsidP="00A551BF">
            <w:pPr>
              <w:pStyle w:val="TableCell0-0115Break"/>
              <w:rPr>
                <w:rStyle w:val="ChItalBold"/>
              </w:rPr>
            </w:pPr>
            <w:r w:rsidRPr="005F70FB">
              <w:rPr>
                <w:rStyle w:val="ChItalBold"/>
              </w:rPr>
              <w:t>mirip</w:t>
            </w:r>
          </w:p>
        </w:tc>
        <w:tc>
          <w:tcPr>
            <w:tcW w:w="1418" w:type="dxa"/>
            <w:shd w:val="clear" w:color="auto" w:fill="auto"/>
          </w:tcPr>
          <w:p w14:paraId="7BF15C7B" w14:textId="77777777" w:rsidR="002927B6" w:rsidRPr="005F70FB" w:rsidRDefault="002927B6" w:rsidP="00A551BF">
            <w:pPr>
              <w:pStyle w:val="TableCell0-0115Break"/>
              <w:rPr>
                <w:rStyle w:val="ChCharisSIL"/>
              </w:rPr>
            </w:pPr>
            <w:r w:rsidRPr="005F70FB">
              <w:rPr>
                <w:rStyle w:val="ChCharisSIL"/>
              </w:rPr>
              <w:t>ˈmɪ.ɾɪp̚</w:t>
            </w:r>
          </w:p>
        </w:tc>
        <w:tc>
          <w:tcPr>
            <w:tcW w:w="1361" w:type="dxa"/>
            <w:shd w:val="clear" w:color="auto" w:fill="auto"/>
          </w:tcPr>
          <w:p w14:paraId="7575E5A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6F8F597" w14:textId="77777777" w:rsidR="002927B6" w:rsidRPr="005F70FB" w:rsidRDefault="002927B6" w:rsidP="00A551BF">
            <w:pPr>
              <w:pStyle w:val="TableCell0-0115Break"/>
            </w:pPr>
            <w:r w:rsidRPr="005F70FB">
              <w:t>resemble</w:t>
            </w:r>
          </w:p>
        </w:tc>
      </w:tr>
      <w:tr w:rsidR="00AC23C4" w:rsidRPr="005F70FB" w14:paraId="4E29A526" w14:textId="77777777" w:rsidTr="00BC00CF">
        <w:tc>
          <w:tcPr>
            <w:tcW w:w="236" w:type="dxa"/>
            <w:shd w:val="clear" w:color="auto" w:fill="auto"/>
          </w:tcPr>
          <w:p w14:paraId="0ACB40FF" w14:textId="77777777" w:rsidR="002927B6" w:rsidRPr="005F70FB" w:rsidRDefault="002927B6" w:rsidP="00A551BF">
            <w:pPr>
              <w:pStyle w:val="TableCell0-0115Break"/>
              <w:rPr>
                <w:rStyle w:val="ExampleSource"/>
              </w:rPr>
            </w:pPr>
          </w:p>
        </w:tc>
        <w:tc>
          <w:tcPr>
            <w:tcW w:w="1247" w:type="dxa"/>
            <w:shd w:val="clear" w:color="auto" w:fill="auto"/>
          </w:tcPr>
          <w:p w14:paraId="32893641" w14:textId="77777777" w:rsidR="002927B6" w:rsidRPr="005F70FB" w:rsidRDefault="002927B6" w:rsidP="00A551BF">
            <w:pPr>
              <w:pStyle w:val="TableCell0-0115Break"/>
              <w:rPr>
                <w:rStyle w:val="ChItalBold"/>
              </w:rPr>
            </w:pPr>
            <w:r w:rsidRPr="005F70FB">
              <w:rPr>
                <w:rStyle w:val="ChItalBold"/>
              </w:rPr>
              <w:t>mo</w:t>
            </w:r>
          </w:p>
        </w:tc>
        <w:tc>
          <w:tcPr>
            <w:tcW w:w="1418" w:type="dxa"/>
            <w:shd w:val="clear" w:color="auto" w:fill="auto"/>
          </w:tcPr>
          <w:p w14:paraId="54F31741" w14:textId="77777777" w:rsidR="002927B6" w:rsidRPr="005F70FB" w:rsidRDefault="002927B6" w:rsidP="00A551BF">
            <w:pPr>
              <w:pStyle w:val="TableCell0-0115Break"/>
              <w:rPr>
                <w:rStyle w:val="ChCharisSIL"/>
              </w:rPr>
            </w:pPr>
            <w:r w:rsidRPr="005F70FB">
              <w:rPr>
                <w:rStyle w:val="ChCharisSIL"/>
              </w:rPr>
              <w:t>ˈmɔ</w:t>
            </w:r>
          </w:p>
        </w:tc>
        <w:tc>
          <w:tcPr>
            <w:tcW w:w="1361" w:type="dxa"/>
            <w:shd w:val="clear" w:color="auto" w:fill="auto"/>
          </w:tcPr>
          <w:p w14:paraId="0CD008E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3F37704" w14:textId="77777777" w:rsidR="002927B6" w:rsidRPr="005F70FB" w:rsidRDefault="002927B6" w:rsidP="00A551BF">
            <w:pPr>
              <w:pStyle w:val="TableCell0-0115Break"/>
            </w:pPr>
            <w:r w:rsidRPr="005F70FB">
              <w:t>want</w:t>
            </w:r>
          </w:p>
        </w:tc>
      </w:tr>
      <w:tr w:rsidR="00AC23C4" w:rsidRPr="005F70FB" w14:paraId="31223E82" w14:textId="77777777" w:rsidTr="00BC00CF">
        <w:tc>
          <w:tcPr>
            <w:tcW w:w="236" w:type="dxa"/>
            <w:shd w:val="clear" w:color="auto" w:fill="auto"/>
          </w:tcPr>
          <w:p w14:paraId="2EB194B2" w14:textId="77777777" w:rsidR="002927B6" w:rsidRPr="005F70FB" w:rsidRDefault="002927B6" w:rsidP="00A551BF">
            <w:pPr>
              <w:pStyle w:val="TableCell0-0115Break"/>
              <w:rPr>
                <w:rStyle w:val="ExampleSource"/>
              </w:rPr>
            </w:pPr>
          </w:p>
        </w:tc>
        <w:tc>
          <w:tcPr>
            <w:tcW w:w="1247" w:type="dxa"/>
            <w:shd w:val="clear" w:color="auto" w:fill="auto"/>
          </w:tcPr>
          <w:p w14:paraId="6DA24E19" w14:textId="77777777" w:rsidR="002927B6" w:rsidRPr="005F70FB" w:rsidRDefault="002927B6" w:rsidP="00A551BF">
            <w:pPr>
              <w:pStyle w:val="TableCell0-0115Break"/>
              <w:rPr>
                <w:rStyle w:val="ChItalBold"/>
              </w:rPr>
            </w:pPr>
            <w:r w:rsidRPr="005F70FB">
              <w:rPr>
                <w:rStyle w:val="ChItalBold"/>
              </w:rPr>
              <w:t>molo</w:t>
            </w:r>
          </w:p>
        </w:tc>
        <w:tc>
          <w:tcPr>
            <w:tcW w:w="1418" w:type="dxa"/>
            <w:shd w:val="clear" w:color="auto" w:fill="auto"/>
          </w:tcPr>
          <w:p w14:paraId="069B0255" w14:textId="77777777" w:rsidR="002927B6" w:rsidRPr="005F70FB" w:rsidRDefault="002927B6" w:rsidP="00A551BF">
            <w:pPr>
              <w:pStyle w:val="TableCell0-0115Break"/>
              <w:rPr>
                <w:rStyle w:val="ChCharisSIL"/>
              </w:rPr>
            </w:pPr>
            <w:r w:rsidRPr="005F70FB">
              <w:rPr>
                <w:rStyle w:val="ChCharisSIL"/>
              </w:rPr>
              <w:t>ˈmɔ.lɔ</w:t>
            </w:r>
          </w:p>
        </w:tc>
        <w:tc>
          <w:tcPr>
            <w:tcW w:w="1361" w:type="dxa"/>
            <w:shd w:val="clear" w:color="auto" w:fill="auto"/>
          </w:tcPr>
          <w:p w14:paraId="03B5241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7354198" w14:textId="77777777" w:rsidR="002927B6" w:rsidRPr="005F70FB" w:rsidRDefault="002927B6" w:rsidP="00A551BF">
            <w:pPr>
              <w:pStyle w:val="TableCell0-0115Break"/>
            </w:pPr>
            <w:r w:rsidRPr="005F70FB">
              <w:t>dive, drown</w:t>
            </w:r>
          </w:p>
        </w:tc>
      </w:tr>
      <w:tr w:rsidR="00AC23C4" w:rsidRPr="005F70FB" w14:paraId="5EE1A882" w14:textId="77777777" w:rsidTr="00BC00CF">
        <w:tc>
          <w:tcPr>
            <w:tcW w:w="236" w:type="dxa"/>
            <w:shd w:val="clear" w:color="auto" w:fill="auto"/>
          </w:tcPr>
          <w:p w14:paraId="09C4D659" w14:textId="77777777" w:rsidR="002927B6" w:rsidRPr="005F70FB" w:rsidRDefault="002927B6" w:rsidP="00A551BF">
            <w:pPr>
              <w:pStyle w:val="TableCell0-0115Break"/>
              <w:rPr>
                <w:rStyle w:val="ExampleSource"/>
              </w:rPr>
            </w:pPr>
          </w:p>
        </w:tc>
        <w:tc>
          <w:tcPr>
            <w:tcW w:w="1247" w:type="dxa"/>
            <w:shd w:val="clear" w:color="auto" w:fill="auto"/>
          </w:tcPr>
          <w:p w14:paraId="5F5FD4FE" w14:textId="77777777" w:rsidR="002927B6" w:rsidRPr="005F70FB" w:rsidRDefault="002927B6" w:rsidP="00A551BF">
            <w:pPr>
              <w:pStyle w:val="TableCell0-0115Break"/>
              <w:rPr>
                <w:rStyle w:val="ChItalBold"/>
              </w:rPr>
            </w:pPr>
            <w:r w:rsidRPr="005F70FB">
              <w:rPr>
                <w:rStyle w:val="ChItalBold"/>
              </w:rPr>
              <w:t>mono</w:t>
            </w:r>
          </w:p>
        </w:tc>
        <w:tc>
          <w:tcPr>
            <w:tcW w:w="1418" w:type="dxa"/>
            <w:shd w:val="clear" w:color="auto" w:fill="auto"/>
          </w:tcPr>
          <w:p w14:paraId="7A7B0B1B" w14:textId="77777777" w:rsidR="002927B6" w:rsidRPr="005F70FB" w:rsidRDefault="002927B6" w:rsidP="00A551BF">
            <w:pPr>
              <w:pStyle w:val="TableCell0-0115Break"/>
              <w:rPr>
                <w:rStyle w:val="ChCharisSIL"/>
              </w:rPr>
            </w:pPr>
            <w:r w:rsidRPr="005F70FB">
              <w:rPr>
                <w:rStyle w:val="ChCharisSIL"/>
              </w:rPr>
              <w:t>ˈmɔ.nɔ</w:t>
            </w:r>
          </w:p>
        </w:tc>
        <w:tc>
          <w:tcPr>
            <w:tcW w:w="1361" w:type="dxa"/>
            <w:shd w:val="clear" w:color="auto" w:fill="auto"/>
          </w:tcPr>
          <w:p w14:paraId="5D660E28"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F39FE68" w14:textId="77777777" w:rsidR="002927B6" w:rsidRPr="005F70FB" w:rsidRDefault="002927B6" w:rsidP="00A551BF">
            <w:pPr>
              <w:pStyle w:val="TableCell0-0115Break"/>
            </w:pPr>
            <w:r w:rsidRPr="005F70FB">
              <w:t>be stupid</w:t>
            </w:r>
          </w:p>
        </w:tc>
      </w:tr>
      <w:tr w:rsidR="00AC23C4" w:rsidRPr="005F70FB" w14:paraId="3FDA99BE" w14:textId="77777777" w:rsidTr="00BC00CF">
        <w:tc>
          <w:tcPr>
            <w:tcW w:w="236" w:type="dxa"/>
            <w:shd w:val="clear" w:color="auto" w:fill="auto"/>
          </w:tcPr>
          <w:p w14:paraId="120A5D12" w14:textId="77777777" w:rsidR="002927B6" w:rsidRPr="005F70FB" w:rsidRDefault="002927B6" w:rsidP="00A551BF">
            <w:pPr>
              <w:pStyle w:val="TableCell0-0115Break"/>
              <w:rPr>
                <w:rStyle w:val="ExampleSource"/>
              </w:rPr>
            </w:pPr>
          </w:p>
        </w:tc>
        <w:tc>
          <w:tcPr>
            <w:tcW w:w="1247" w:type="dxa"/>
            <w:shd w:val="clear" w:color="auto" w:fill="auto"/>
          </w:tcPr>
          <w:p w14:paraId="32A126D9" w14:textId="77777777" w:rsidR="002927B6" w:rsidRPr="005F70FB" w:rsidRDefault="002927B6" w:rsidP="00A551BF">
            <w:pPr>
              <w:pStyle w:val="TableCell0-0115Break"/>
              <w:rPr>
                <w:rStyle w:val="ChItalBold"/>
              </w:rPr>
            </w:pPr>
            <w:r w:rsidRPr="005F70FB">
              <w:rPr>
                <w:rStyle w:val="ChItalBold"/>
              </w:rPr>
              <w:t>monyet</w:t>
            </w:r>
          </w:p>
        </w:tc>
        <w:tc>
          <w:tcPr>
            <w:tcW w:w="1418" w:type="dxa"/>
            <w:shd w:val="clear" w:color="auto" w:fill="auto"/>
          </w:tcPr>
          <w:p w14:paraId="6B5C2C38" w14:textId="77777777" w:rsidR="002927B6" w:rsidRPr="005F70FB" w:rsidRDefault="002927B6" w:rsidP="00A551BF">
            <w:pPr>
              <w:pStyle w:val="TableCell0-0115Break"/>
              <w:rPr>
                <w:rStyle w:val="ChCharisSIL"/>
              </w:rPr>
            </w:pPr>
            <w:r w:rsidRPr="005F70FB">
              <w:rPr>
                <w:rStyle w:val="ChCharisSIL"/>
              </w:rPr>
              <w:t>ˈmɔ.ɲɛ̞t</w:t>
            </w:r>
          </w:p>
        </w:tc>
        <w:tc>
          <w:tcPr>
            <w:tcW w:w="1361" w:type="dxa"/>
            <w:shd w:val="clear" w:color="auto" w:fill="auto"/>
          </w:tcPr>
          <w:p w14:paraId="4A1954E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8DC2094" w14:textId="77777777" w:rsidR="002927B6" w:rsidRPr="005F70FB" w:rsidRDefault="002927B6" w:rsidP="00A551BF">
            <w:pPr>
              <w:pStyle w:val="TableCell0-0115Break"/>
            </w:pPr>
            <w:r w:rsidRPr="005F70FB">
              <w:t>monkey</w:t>
            </w:r>
          </w:p>
        </w:tc>
      </w:tr>
      <w:tr w:rsidR="00AC23C4" w:rsidRPr="005F70FB" w14:paraId="35E9398D" w14:textId="77777777" w:rsidTr="00BC00CF">
        <w:tc>
          <w:tcPr>
            <w:tcW w:w="236" w:type="dxa"/>
            <w:shd w:val="clear" w:color="auto" w:fill="auto"/>
          </w:tcPr>
          <w:p w14:paraId="4048EEE8" w14:textId="77777777" w:rsidR="002927B6" w:rsidRPr="005F70FB" w:rsidRDefault="002927B6" w:rsidP="00A551BF">
            <w:pPr>
              <w:pStyle w:val="TableCell0-0115Break"/>
              <w:rPr>
                <w:rStyle w:val="ExampleSource"/>
              </w:rPr>
            </w:pPr>
          </w:p>
        </w:tc>
        <w:tc>
          <w:tcPr>
            <w:tcW w:w="1247" w:type="dxa"/>
            <w:shd w:val="clear" w:color="auto" w:fill="auto"/>
          </w:tcPr>
          <w:p w14:paraId="49020ECD" w14:textId="77777777" w:rsidR="002927B6" w:rsidRPr="005F70FB" w:rsidRDefault="002927B6" w:rsidP="00A551BF">
            <w:pPr>
              <w:pStyle w:val="TableCell0-0115Break"/>
              <w:rPr>
                <w:rStyle w:val="ChItalBold"/>
              </w:rPr>
            </w:pPr>
            <w:r w:rsidRPr="005F70FB">
              <w:rPr>
                <w:rStyle w:val="ChItalBold"/>
              </w:rPr>
              <w:t>moyang</w:t>
            </w:r>
          </w:p>
        </w:tc>
        <w:tc>
          <w:tcPr>
            <w:tcW w:w="1418" w:type="dxa"/>
            <w:shd w:val="clear" w:color="auto" w:fill="auto"/>
          </w:tcPr>
          <w:p w14:paraId="6EFEA41D" w14:textId="77777777" w:rsidR="002927B6" w:rsidRPr="005F70FB" w:rsidRDefault="002927B6" w:rsidP="00A551BF">
            <w:pPr>
              <w:pStyle w:val="TableCell0-0115Break"/>
              <w:rPr>
                <w:rStyle w:val="ChCharisSIL"/>
              </w:rPr>
            </w:pPr>
            <w:r w:rsidRPr="005F70FB">
              <w:rPr>
                <w:rStyle w:val="ChCharisSIL"/>
              </w:rPr>
              <w:t>ˈmɔ.jɐŋ</w:t>
            </w:r>
          </w:p>
        </w:tc>
        <w:tc>
          <w:tcPr>
            <w:tcW w:w="1361" w:type="dxa"/>
            <w:shd w:val="clear" w:color="auto" w:fill="auto"/>
          </w:tcPr>
          <w:p w14:paraId="39EADDF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25299F7" w14:textId="77777777" w:rsidR="002927B6" w:rsidRPr="005F70FB" w:rsidRDefault="002927B6" w:rsidP="00A551BF">
            <w:pPr>
              <w:pStyle w:val="TableCell0-0115Break"/>
            </w:pPr>
            <w:r w:rsidRPr="005F70FB">
              <w:t>ancestor</w:t>
            </w:r>
          </w:p>
        </w:tc>
      </w:tr>
      <w:tr w:rsidR="00AC23C4" w:rsidRPr="005F70FB" w14:paraId="0CC2E93F" w14:textId="77777777" w:rsidTr="00BC00CF">
        <w:tc>
          <w:tcPr>
            <w:tcW w:w="236" w:type="dxa"/>
            <w:shd w:val="clear" w:color="auto" w:fill="auto"/>
          </w:tcPr>
          <w:p w14:paraId="4F519F21" w14:textId="77777777" w:rsidR="002927B6" w:rsidRPr="005F70FB" w:rsidRDefault="002927B6" w:rsidP="00A551BF">
            <w:pPr>
              <w:pStyle w:val="TableCell0-0115Break"/>
              <w:rPr>
                <w:rStyle w:val="ExampleSource"/>
              </w:rPr>
            </w:pPr>
          </w:p>
        </w:tc>
        <w:tc>
          <w:tcPr>
            <w:tcW w:w="1247" w:type="dxa"/>
            <w:shd w:val="clear" w:color="auto" w:fill="auto"/>
          </w:tcPr>
          <w:p w14:paraId="09529BB8" w14:textId="77777777" w:rsidR="002927B6" w:rsidRPr="005F70FB" w:rsidRDefault="002927B6" w:rsidP="00A551BF">
            <w:pPr>
              <w:pStyle w:val="TableCell0-0115Break"/>
              <w:rPr>
                <w:rStyle w:val="ChItalBold"/>
              </w:rPr>
            </w:pPr>
            <w:r w:rsidRPr="005F70FB">
              <w:rPr>
                <w:rStyle w:val="ChItalBold"/>
              </w:rPr>
              <w:t>muara</w:t>
            </w:r>
          </w:p>
        </w:tc>
        <w:tc>
          <w:tcPr>
            <w:tcW w:w="1418" w:type="dxa"/>
            <w:shd w:val="clear" w:color="auto" w:fill="auto"/>
          </w:tcPr>
          <w:p w14:paraId="412C9672" w14:textId="77777777" w:rsidR="002927B6" w:rsidRPr="005F70FB" w:rsidRDefault="002927B6" w:rsidP="00A551BF">
            <w:pPr>
              <w:pStyle w:val="TableCell0-0115Break"/>
              <w:rPr>
                <w:rStyle w:val="ChCharisSIL"/>
              </w:rPr>
            </w:pPr>
            <w:r w:rsidRPr="005F70FB">
              <w:rPr>
                <w:rStyle w:val="ChCharisSIL"/>
              </w:rPr>
              <w:t>mʊ.ˈa.ɾa</w:t>
            </w:r>
          </w:p>
        </w:tc>
        <w:tc>
          <w:tcPr>
            <w:tcW w:w="1361" w:type="dxa"/>
            <w:shd w:val="clear" w:color="auto" w:fill="auto"/>
          </w:tcPr>
          <w:p w14:paraId="66945A85"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461889D" w14:textId="77777777" w:rsidR="002927B6" w:rsidRPr="005F70FB" w:rsidRDefault="002927B6" w:rsidP="00A551BF">
            <w:pPr>
              <w:pStyle w:val="TableCell0-0115Break"/>
            </w:pPr>
            <w:r w:rsidRPr="005F70FB">
              <w:t>river mouth</w:t>
            </w:r>
          </w:p>
        </w:tc>
      </w:tr>
      <w:tr w:rsidR="00AC23C4" w:rsidRPr="005F70FB" w14:paraId="3D72E8D9" w14:textId="77777777" w:rsidTr="00BC00CF">
        <w:tc>
          <w:tcPr>
            <w:tcW w:w="236" w:type="dxa"/>
            <w:shd w:val="clear" w:color="auto" w:fill="auto"/>
          </w:tcPr>
          <w:p w14:paraId="2C7AD32E" w14:textId="77777777" w:rsidR="002927B6" w:rsidRPr="005F70FB" w:rsidRDefault="002927B6" w:rsidP="00A551BF">
            <w:pPr>
              <w:pStyle w:val="TableCell0-0115Break"/>
              <w:rPr>
                <w:rStyle w:val="ExampleSource"/>
              </w:rPr>
            </w:pPr>
          </w:p>
        </w:tc>
        <w:tc>
          <w:tcPr>
            <w:tcW w:w="1247" w:type="dxa"/>
            <w:shd w:val="clear" w:color="auto" w:fill="auto"/>
          </w:tcPr>
          <w:p w14:paraId="7F045583" w14:textId="77777777" w:rsidR="002927B6" w:rsidRPr="005F70FB" w:rsidRDefault="002927B6" w:rsidP="00A551BF">
            <w:pPr>
              <w:pStyle w:val="TableCell0-0115Break"/>
              <w:rPr>
                <w:rStyle w:val="ChItalBold"/>
              </w:rPr>
            </w:pPr>
            <w:r w:rsidRPr="005F70FB">
              <w:rPr>
                <w:rStyle w:val="ChItalBold"/>
              </w:rPr>
              <w:t>muat</w:t>
            </w:r>
          </w:p>
        </w:tc>
        <w:tc>
          <w:tcPr>
            <w:tcW w:w="1418" w:type="dxa"/>
            <w:shd w:val="clear" w:color="auto" w:fill="auto"/>
          </w:tcPr>
          <w:p w14:paraId="64517F91" w14:textId="77777777" w:rsidR="002927B6" w:rsidRPr="005F70FB" w:rsidRDefault="002927B6" w:rsidP="00A551BF">
            <w:pPr>
              <w:pStyle w:val="TableCell0-0115Break"/>
              <w:rPr>
                <w:rStyle w:val="ChCharisSIL"/>
              </w:rPr>
            </w:pPr>
            <w:r w:rsidRPr="005F70FB">
              <w:rPr>
                <w:rStyle w:val="ChCharisSIL"/>
              </w:rPr>
              <w:t>ˈmʊ.ɐt̚</w:t>
            </w:r>
          </w:p>
        </w:tc>
        <w:tc>
          <w:tcPr>
            <w:tcW w:w="1361" w:type="dxa"/>
            <w:shd w:val="clear" w:color="auto" w:fill="auto"/>
          </w:tcPr>
          <w:p w14:paraId="2597DCFB"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E0553F6" w14:textId="77777777" w:rsidR="002927B6" w:rsidRPr="005F70FB" w:rsidRDefault="002927B6" w:rsidP="00A551BF">
            <w:pPr>
              <w:pStyle w:val="TableCell0-0115Break"/>
            </w:pPr>
            <w:r w:rsidRPr="005F70FB">
              <w:t>hold</w:t>
            </w:r>
          </w:p>
        </w:tc>
      </w:tr>
      <w:tr w:rsidR="00AC23C4" w:rsidRPr="005F70FB" w14:paraId="76EDB18E" w14:textId="77777777" w:rsidTr="00BC00CF">
        <w:tc>
          <w:tcPr>
            <w:tcW w:w="236" w:type="dxa"/>
            <w:shd w:val="clear" w:color="auto" w:fill="auto"/>
          </w:tcPr>
          <w:p w14:paraId="7C5B968F" w14:textId="77777777" w:rsidR="002927B6" w:rsidRPr="005F70FB" w:rsidRDefault="002927B6" w:rsidP="00A551BF">
            <w:pPr>
              <w:pStyle w:val="TableCell0-0115Break"/>
              <w:rPr>
                <w:rStyle w:val="ExampleSource"/>
              </w:rPr>
            </w:pPr>
          </w:p>
        </w:tc>
        <w:tc>
          <w:tcPr>
            <w:tcW w:w="1247" w:type="dxa"/>
            <w:shd w:val="clear" w:color="auto" w:fill="auto"/>
          </w:tcPr>
          <w:p w14:paraId="60ABE1F6" w14:textId="77777777" w:rsidR="002927B6" w:rsidRPr="005F70FB" w:rsidRDefault="002927B6" w:rsidP="00A551BF">
            <w:pPr>
              <w:pStyle w:val="TableCell0-0115Break"/>
              <w:rPr>
                <w:rStyle w:val="ChItalBold"/>
              </w:rPr>
            </w:pPr>
            <w:r w:rsidRPr="005F70FB">
              <w:rPr>
                <w:rStyle w:val="ChItalBold"/>
              </w:rPr>
              <w:t>muda</w:t>
            </w:r>
          </w:p>
        </w:tc>
        <w:tc>
          <w:tcPr>
            <w:tcW w:w="1418" w:type="dxa"/>
            <w:shd w:val="clear" w:color="auto" w:fill="auto"/>
          </w:tcPr>
          <w:p w14:paraId="3D087781" w14:textId="77777777" w:rsidR="002927B6" w:rsidRPr="005F70FB" w:rsidRDefault="002927B6" w:rsidP="00A551BF">
            <w:pPr>
              <w:pStyle w:val="TableCell0-0115Break"/>
              <w:rPr>
                <w:rStyle w:val="ChCharisSIL"/>
              </w:rPr>
            </w:pPr>
            <w:r w:rsidRPr="005F70FB">
              <w:rPr>
                <w:rStyle w:val="ChCharisSIL"/>
              </w:rPr>
              <w:t>ˈmu.da</w:t>
            </w:r>
          </w:p>
        </w:tc>
        <w:tc>
          <w:tcPr>
            <w:tcW w:w="1361" w:type="dxa"/>
            <w:shd w:val="clear" w:color="auto" w:fill="auto"/>
          </w:tcPr>
          <w:p w14:paraId="08DD613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FE81EAD" w14:textId="77777777" w:rsidR="002927B6" w:rsidRPr="005F70FB" w:rsidRDefault="002927B6" w:rsidP="00A551BF">
            <w:pPr>
              <w:pStyle w:val="TableCell0-0115Break"/>
            </w:pPr>
            <w:r w:rsidRPr="005F70FB">
              <w:t>be easy</w:t>
            </w:r>
          </w:p>
        </w:tc>
      </w:tr>
      <w:tr w:rsidR="00AC23C4" w:rsidRPr="005F70FB" w14:paraId="49312EFE" w14:textId="77777777" w:rsidTr="00BC00CF">
        <w:tc>
          <w:tcPr>
            <w:tcW w:w="236" w:type="dxa"/>
            <w:shd w:val="clear" w:color="auto" w:fill="auto"/>
          </w:tcPr>
          <w:p w14:paraId="59B3733B" w14:textId="77777777" w:rsidR="002927B6" w:rsidRPr="005F70FB" w:rsidRDefault="002927B6" w:rsidP="00A551BF">
            <w:pPr>
              <w:pStyle w:val="TableCell0-0115Break"/>
              <w:rPr>
                <w:rStyle w:val="ExampleSource"/>
              </w:rPr>
            </w:pPr>
          </w:p>
        </w:tc>
        <w:tc>
          <w:tcPr>
            <w:tcW w:w="1247" w:type="dxa"/>
            <w:shd w:val="clear" w:color="auto" w:fill="auto"/>
          </w:tcPr>
          <w:p w14:paraId="545886BC" w14:textId="77777777" w:rsidR="002927B6" w:rsidRPr="005F70FB" w:rsidRDefault="002927B6" w:rsidP="00A551BF">
            <w:pPr>
              <w:pStyle w:val="TableCell0-0115Break"/>
              <w:rPr>
                <w:rStyle w:val="ChItalBold"/>
              </w:rPr>
            </w:pPr>
            <w:r w:rsidRPr="005F70FB">
              <w:rPr>
                <w:rStyle w:val="ChItalBold"/>
              </w:rPr>
              <w:t>mujair</w:t>
            </w:r>
          </w:p>
        </w:tc>
        <w:tc>
          <w:tcPr>
            <w:tcW w:w="1418" w:type="dxa"/>
            <w:shd w:val="clear" w:color="auto" w:fill="auto"/>
          </w:tcPr>
          <w:p w14:paraId="6335BC87" w14:textId="77777777" w:rsidR="002927B6" w:rsidRPr="005F70FB" w:rsidRDefault="002927B6" w:rsidP="00A551BF">
            <w:pPr>
              <w:pStyle w:val="TableCell0-0115Break"/>
              <w:rPr>
                <w:rStyle w:val="ChCharisSIL"/>
              </w:rPr>
            </w:pPr>
            <w:r w:rsidRPr="005F70FB">
              <w:rPr>
                <w:rStyle w:val="ChCharisSIL"/>
              </w:rPr>
              <w:t>mu.ˈdʒa.ɪr</w:t>
            </w:r>
          </w:p>
        </w:tc>
        <w:tc>
          <w:tcPr>
            <w:tcW w:w="1361" w:type="dxa"/>
            <w:shd w:val="clear" w:color="auto" w:fill="auto"/>
          </w:tcPr>
          <w:p w14:paraId="1F8E65E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4E8271C" w14:textId="77777777" w:rsidR="002927B6" w:rsidRPr="005F70FB" w:rsidRDefault="002927B6" w:rsidP="00A551BF">
            <w:pPr>
              <w:pStyle w:val="TableCell0-0115Break"/>
            </w:pPr>
            <w:r w:rsidRPr="005F70FB">
              <w:t>tilapiine fish</w:t>
            </w:r>
          </w:p>
        </w:tc>
      </w:tr>
      <w:tr w:rsidR="00AC23C4" w:rsidRPr="005F70FB" w14:paraId="5BCF276A" w14:textId="77777777" w:rsidTr="00BC00CF">
        <w:tc>
          <w:tcPr>
            <w:tcW w:w="236" w:type="dxa"/>
            <w:shd w:val="clear" w:color="auto" w:fill="auto"/>
          </w:tcPr>
          <w:p w14:paraId="7EE4AD99" w14:textId="77777777" w:rsidR="002927B6" w:rsidRPr="005F70FB" w:rsidRDefault="002927B6" w:rsidP="00A551BF">
            <w:pPr>
              <w:pStyle w:val="TableCell0-0115Break"/>
              <w:rPr>
                <w:rStyle w:val="ExampleSource"/>
              </w:rPr>
            </w:pPr>
          </w:p>
        </w:tc>
        <w:tc>
          <w:tcPr>
            <w:tcW w:w="1247" w:type="dxa"/>
            <w:shd w:val="clear" w:color="auto" w:fill="auto"/>
          </w:tcPr>
          <w:p w14:paraId="25E4B2EE" w14:textId="77777777" w:rsidR="002927B6" w:rsidRPr="005F70FB" w:rsidRDefault="002927B6" w:rsidP="00A551BF">
            <w:pPr>
              <w:pStyle w:val="TableCell0-0115Break"/>
              <w:rPr>
                <w:rStyle w:val="ChItalBold"/>
              </w:rPr>
            </w:pPr>
            <w:r w:rsidRPr="005F70FB">
              <w:rPr>
                <w:rStyle w:val="ChItalBold"/>
              </w:rPr>
              <w:t>muka</w:t>
            </w:r>
          </w:p>
        </w:tc>
        <w:tc>
          <w:tcPr>
            <w:tcW w:w="1418" w:type="dxa"/>
            <w:shd w:val="clear" w:color="auto" w:fill="auto"/>
          </w:tcPr>
          <w:p w14:paraId="51B1211D" w14:textId="77777777" w:rsidR="002927B6" w:rsidRPr="005F70FB" w:rsidRDefault="002927B6" w:rsidP="00A551BF">
            <w:pPr>
              <w:pStyle w:val="TableCell0-0115Break"/>
              <w:rPr>
                <w:rStyle w:val="ChCharisSIL"/>
              </w:rPr>
            </w:pPr>
            <w:r w:rsidRPr="005F70FB">
              <w:rPr>
                <w:rStyle w:val="ChCharisSIL"/>
              </w:rPr>
              <w:t>ˈmu.ka</w:t>
            </w:r>
          </w:p>
        </w:tc>
        <w:tc>
          <w:tcPr>
            <w:tcW w:w="1361" w:type="dxa"/>
            <w:shd w:val="clear" w:color="auto" w:fill="auto"/>
          </w:tcPr>
          <w:p w14:paraId="1350286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52AF394" w14:textId="77777777" w:rsidR="002927B6" w:rsidRPr="005F70FB" w:rsidRDefault="002927B6" w:rsidP="00A551BF">
            <w:pPr>
              <w:pStyle w:val="TableCell0-0115Break"/>
            </w:pPr>
            <w:r w:rsidRPr="005F70FB">
              <w:t>front</w:t>
            </w:r>
          </w:p>
        </w:tc>
      </w:tr>
      <w:tr w:rsidR="00AC23C4" w:rsidRPr="005F70FB" w14:paraId="7A121499" w14:textId="77777777" w:rsidTr="00BC00CF">
        <w:tc>
          <w:tcPr>
            <w:tcW w:w="236" w:type="dxa"/>
            <w:shd w:val="clear" w:color="auto" w:fill="auto"/>
          </w:tcPr>
          <w:p w14:paraId="3528059E" w14:textId="77777777" w:rsidR="002927B6" w:rsidRPr="005F70FB" w:rsidRDefault="002927B6" w:rsidP="00A551BF">
            <w:pPr>
              <w:pStyle w:val="TableCell0-0115Break"/>
              <w:rPr>
                <w:rStyle w:val="ExampleSource"/>
              </w:rPr>
            </w:pPr>
          </w:p>
        </w:tc>
        <w:tc>
          <w:tcPr>
            <w:tcW w:w="1247" w:type="dxa"/>
            <w:shd w:val="clear" w:color="auto" w:fill="auto"/>
          </w:tcPr>
          <w:p w14:paraId="5B6C5EC1" w14:textId="77777777" w:rsidR="002927B6" w:rsidRPr="005F70FB" w:rsidRDefault="002927B6" w:rsidP="00A551BF">
            <w:pPr>
              <w:pStyle w:val="TableCell0-0115Break"/>
              <w:rPr>
                <w:rStyle w:val="ChItalBold"/>
              </w:rPr>
            </w:pPr>
            <w:r w:rsidRPr="005F70FB">
              <w:rPr>
                <w:rStyle w:val="ChItalBold"/>
              </w:rPr>
              <w:t>mulut</w:t>
            </w:r>
          </w:p>
        </w:tc>
        <w:tc>
          <w:tcPr>
            <w:tcW w:w="1418" w:type="dxa"/>
            <w:shd w:val="clear" w:color="auto" w:fill="auto"/>
          </w:tcPr>
          <w:p w14:paraId="677C0294" w14:textId="77777777" w:rsidR="002927B6" w:rsidRPr="005F70FB" w:rsidRDefault="002927B6" w:rsidP="00A551BF">
            <w:pPr>
              <w:pStyle w:val="TableCell0-0115Break"/>
              <w:rPr>
                <w:rStyle w:val="ChCharisSIL"/>
              </w:rPr>
            </w:pPr>
            <w:r w:rsidRPr="005F70FB">
              <w:rPr>
                <w:rStyle w:val="ChCharisSIL"/>
              </w:rPr>
              <w:t>ˈmʊ.lʊt̚</w:t>
            </w:r>
          </w:p>
        </w:tc>
        <w:tc>
          <w:tcPr>
            <w:tcW w:w="1361" w:type="dxa"/>
            <w:shd w:val="clear" w:color="auto" w:fill="auto"/>
          </w:tcPr>
          <w:p w14:paraId="1B7BDA42"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970DE6E" w14:textId="77777777" w:rsidR="002927B6" w:rsidRPr="005F70FB" w:rsidRDefault="002927B6" w:rsidP="00A551BF">
            <w:pPr>
              <w:pStyle w:val="TableCell0-0115Break"/>
            </w:pPr>
            <w:r w:rsidRPr="005F70FB">
              <w:t>mouth</w:t>
            </w:r>
          </w:p>
        </w:tc>
      </w:tr>
      <w:tr w:rsidR="00AC23C4" w:rsidRPr="005F70FB" w14:paraId="1CEDFF93" w14:textId="77777777" w:rsidTr="00BC00CF">
        <w:tc>
          <w:tcPr>
            <w:tcW w:w="236" w:type="dxa"/>
            <w:shd w:val="clear" w:color="auto" w:fill="auto"/>
          </w:tcPr>
          <w:p w14:paraId="22AD2E7D" w14:textId="77777777" w:rsidR="002927B6" w:rsidRPr="005F70FB" w:rsidRDefault="002927B6" w:rsidP="00A551BF">
            <w:pPr>
              <w:pStyle w:val="TableCell0-0115Break"/>
              <w:rPr>
                <w:rStyle w:val="ExampleSource"/>
              </w:rPr>
            </w:pPr>
          </w:p>
        </w:tc>
        <w:tc>
          <w:tcPr>
            <w:tcW w:w="1247" w:type="dxa"/>
            <w:shd w:val="clear" w:color="auto" w:fill="auto"/>
          </w:tcPr>
          <w:p w14:paraId="68DD4374" w14:textId="77777777" w:rsidR="002927B6" w:rsidRPr="005F70FB" w:rsidRDefault="002927B6" w:rsidP="00A551BF">
            <w:pPr>
              <w:pStyle w:val="TableCell0-0115Break"/>
              <w:rPr>
                <w:rStyle w:val="ChItalBold"/>
              </w:rPr>
            </w:pPr>
            <w:r w:rsidRPr="005F70FB">
              <w:rPr>
                <w:rStyle w:val="ChItalBold"/>
              </w:rPr>
              <w:t>muncul</w:t>
            </w:r>
          </w:p>
        </w:tc>
        <w:tc>
          <w:tcPr>
            <w:tcW w:w="1418" w:type="dxa"/>
            <w:shd w:val="clear" w:color="auto" w:fill="auto"/>
          </w:tcPr>
          <w:p w14:paraId="0B71B560" w14:textId="77777777" w:rsidR="002927B6" w:rsidRPr="005F70FB" w:rsidRDefault="002927B6" w:rsidP="00A551BF">
            <w:pPr>
              <w:pStyle w:val="TableCell0-0115Break"/>
              <w:rPr>
                <w:rStyle w:val="ChCharisSIL"/>
              </w:rPr>
            </w:pPr>
            <w:r w:rsidRPr="005F70FB">
              <w:rPr>
                <w:rStyle w:val="ChCharisSIL"/>
              </w:rPr>
              <w:t>ˈmʊn.tʃʊl</w:t>
            </w:r>
          </w:p>
        </w:tc>
        <w:tc>
          <w:tcPr>
            <w:tcW w:w="1361" w:type="dxa"/>
            <w:shd w:val="clear" w:color="auto" w:fill="auto"/>
          </w:tcPr>
          <w:p w14:paraId="2447DD7F"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74091EC2" w14:textId="7FD59DB2" w:rsidR="002927B6" w:rsidRPr="005F70FB" w:rsidRDefault="002927B6" w:rsidP="00A551BF">
            <w:pPr>
              <w:pStyle w:val="TableCell0-0115Break"/>
            </w:pPr>
            <w:r w:rsidRPr="005F70FB">
              <w:t>ap</w:t>
            </w:r>
            <w:r w:rsidR="007F18F7">
              <w:t>p</w:t>
            </w:r>
            <w:r w:rsidRPr="005F70FB">
              <w:t>ear</w:t>
            </w:r>
          </w:p>
        </w:tc>
      </w:tr>
      <w:tr w:rsidR="00AC23C4" w:rsidRPr="005F70FB" w14:paraId="3DF7A2C3" w14:textId="77777777" w:rsidTr="00BC00CF">
        <w:tc>
          <w:tcPr>
            <w:tcW w:w="236" w:type="dxa"/>
            <w:shd w:val="clear" w:color="auto" w:fill="auto"/>
          </w:tcPr>
          <w:p w14:paraId="7172710F" w14:textId="77777777" w:rsidR="002927B6" w:rsidRPr="005F70FB" w:rsidRDefault="002927B6" w:rsidP="00A551BF">
            <w:pPr>
              <w:pStyle w:val="TableCell0-0115Break"/>
              <w:rPr>
                <w:rStyle w:val="ExampleSource"/>
              </w:rPr>
            </w:pPr>
          </w:p>
        </w:tc>
        <w:tc>
          <w:tcPr>
            <w:tcW w:w="1247" w:type="dxa"/>
            <w:shd w:val="clear" w:color="auto" w:fill="auto"/>
          </w:tcPr>
          <w:p w14:paraId="4E68314D" w14:textId="77777777" w:rsidR="002927B6" w:rsidRPr="005F70FB" w:rsidRDefault="002927B6" w:rsidP="00A551BF">
            <w:pPr>
              <w:pStyle w:val="TableCell0-0115Break"/>
              <w:rPr>
                <w:rStyle w:val="ChItalBold"/>
              </w:rPr>
            </w:pPr>
            <w:r w:rsidRPr="005F70FB">
              <w:rPr>
                <w:rStyle w:val="ChItalBold"/>
              </w:rPr>
              <w:t>mundur</w:t>
            </w:r>
          </w:p>
        </w:tc>
        <w:tc>
          <w:tcPr>
            <w:tcW w:w="1418" w:type="dxa"/>
            <w:shd w:val="clear" w:color="auto" w:fill="auto"/>
          </w:tcPr>
          <w:p w14:paraId="0E3843B2" w14:textId="77777777" w:rsidR="002927B6" w:rsidRPr="005F70FB" w:rsidRDefault="002927B6" w:rsidP="00A551BF">
            <w:pPr>
              <w:pStyle w:val="TableCell0-0115Break"/>
              <w:rPr>
                <w:rStyle w:val="ChCharisSIL"/>
              </w:rPr>
            </w:pPr>
            <w:r w:rsidRPr="005F70FB">
              <w:rPr>
                <w:rStyle w:val="ChCharisSIL"/>
              </w:rPr>
              <w:t>ˈmʊn.dʊr</w:t>
            </w:r>
          </w:p>
        </w:tc>
        <w:tc>
          <w:tcPr>
            <w:tcW w:w="1361" w:type="dxa"/>
            <w:shd w:val="clear" w:color="auto" w:fill="auto"/>
          </w:tcPr>
          <w:p w14:paraId="1F89CCA6"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047CACA3" w14:textId="77777777" w:rsidR="002927B6" w:rsidRPr="005F70FB" w:rsidRDefault="002927B6" w:rsidP="00A551BF">
            <w:pPr>
              <w:pStyle w:val="TableCell0-0115Break"/>
            </w:pPr>
            <w:r w:rsidRPr="005F70FB">
              <w:t>back up</w:t>
            </w:r>
          </w:p>
        </w:tc>
      </w:tr>
      <w:tr w:rsidR="00AC23C4" w:rsidRPr="005F70FB" w14:paraId="4DD6F21E" w14:textId="77777777" w:rsidTr="00BC00CF">
        <w:tc>
          <w:tcPr>
            <w:tcW w:w="236" w:type="dxa"/>
            <w:shd w:val="clear" w:color="auto" w:fill="auto"/>
          </w:tcPr>
          <w:p w14:paraId="602BD97F" w14:textId="77777777" w:rsidR="002927B6" w:rsidRPr="005F70FB" w:rsidRDefault="002927B6" w:rsidP="00A551BF">
            <w:pPr>
              <w:pStyle w:val="TableCell0-0115Break"/>
              <w:rPr>
                <w:rStyle w:val="ExampleSource"/>
              </w:rPr>
            </w:pPr>
          </w:p>
        </w:tc>
        <w:tc>
          <w:tcPr>
            <w:tcW w:w="1247" w:type="dxa"/>
            <w:shd w:val="clear" w:color="auto" w:fill="auto"/>
          </w:tcPr>
          <w:p w14:paraId="0D43C1FE" w14:textId="77777777" w:rsidR="002927B6" w:rsidRPr="005F70FB" w:rsidRDefault="002927B6" w:rsidP="00A551BF">
            <w:pPr>
              <w:pStyle w:val="TableCell0-0115Break"/>
              <w:rPr>
                <w:rStyle w:val="ChItalBold"/>
              </w:rPr>
            </w:pPr>
            <w:r w:rsidRPr="005F70FB">
              <w:rPr>
                <w:rStyle w:val="ChItalBold"/>
              </w:rPr>
              <w:t>mungking</w:t>
            </w:r>
          </w:p>
        </w:tc>
        <w:tc>
          <w:tcPr>
            <w:tcW w:w="1418" w:type="dxa"/>
            <w:shd w:val="clear" w:color="auto" w:fill="auto"/>
          </w:tcPr>
          <w:p w14:paraId="7B75F37A" w14:textId="77777777" w:rsidR="002927B6" w:rsidRPr="005F70FB" w:rsidRDefault="002927B6" w:rsidP="00A551BF">
            <w:pPr>
              <w:pStyle w:val="TableCell0-0115Break"/>
              <w:rPr>
                <w:rStyle w:val="ChCharisSIL"/>
              </w:rPr>
            </w:pPr>
            <w:r w:rsidRPr="005F70FB">
              <w:rPr>
                <w:rStyle w:val="ChCharisSIL"/>
              </w:rPr>
              <w:t>ˈmʊŋ.kɪn</w:t>
            </w:r>
          </w:p>
        </w:tc>
        <w:tc>
          <w:tcPr>
            <w:tcW w:w="1361" w:type="dxa"/>
            <w:shd w:val="clear" w:color="auto" w:fill="auto"/>
          </w:tcPr>
          <w:p w14:paraId="770A9716"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6C532C4A" w14:textId="77777777" w:rsidR="002927B6" w:rsidRPr="005F70FB" w:rsidRDefault="002927B6" w:rsidP="00A551BF">
            <w:pPr>
              <w:pStyle w:val="TableCell0-0115Break"/>
            </w:pPr>
            <w:r w:rsidRPr="005F70FB">
              <w:t>maybe</w:t>
            </w:r>
          </w:p>
        </w:tc>
      </w:tr>
      <w:tr w:rsidR="00AC23C4" w:rsidRPr="005F70FB" w14:paraId="347FC457" w14:textId="77777777" w:rsidTr="00BC00CF">
        <w:tc>
          <w:tcPr>
            <w:tcW w:w="236" w:type="dxa"/>
            <w:shd w:val="clear" w:color="auto" w:fill="auto"/>
          </w:tcPr>
          <w:p w14:paraId="4A133DA4" w14:textId="77777777" w:rsidR="002927B6" w:rsidRPr="005F70FB" w:rsidRDefault="002927B6" w:rsidP="00A551BF">
            <w:pPr>
              <w:pStyle w:val="TableCell0-0115Break"/>
              <w:rPr>
                <w:rStyle w:val="ExampleSource"/>
              </w:rPr>
            </w:pPr>
          </w:p>
        </w:tc>
        <w:tc>
          <w:tcPr>
            <w:tcW w:w="1247" w:type="dxa"/>
            <w:shd w:val="clear" w:color="auto" w:fill="auto"/>
          </w:tcPr>
          <w:p w14:paraId="5F30A720" w14:textId="77777777" w:rsidR="002927B6" w:rsidRPr="005F70FB" w:rsidRDefault="002927B6" w:rsidP="00A551BF">
            <w:pPr>
              <w:pStyle w:val="TableCell0-0115Break"/>
              <w:rPr>
                <w:rStyle w:val="ChItalBold"/>
              </w:rPr>
            </w:pPr>
            <w:r w:rsidRPr="005F70FB">
              <w:rPr>
                <w:rStyle w:val="ChItalBold"/>
              </w:rPr>
              <w:t>munta</w:t>
            </w:r>
          </w:p>
        </w:tc>
        <w:tc>
          <w:tcPr>
            <w:tcW w:w="1418" w:type="dxa"/>
            <w:shd w:val="clear" w:color="auto" w:fill="auto"/>
          </w:tcPr>
          <w:p w14:paraId="68885BB3" w14:textId="77777777" w:rsidR="002927B6" w:rsidRPr="005F70FB" w:rsidRDefault="002927B6" w:rsidP="00A551BF">
            <w:pPr>
              <w:pStyle w:val="TableCell0-0115Break"/>
              <w:rPr>
                <w:rStyle w:val="ChCharisSIL"/>
              </w:rPr>
            </w:pPr>
            <w:r w:rsidRPr="005F70FB">
              <w:rPr>
                <w:rStyle w:val="ChCharisSIL"/>
              </w:rPr>
              <w:t>ˈmʊn.ta</w:t>
            </w:r>
          </w:p>
        </w:tc>
        <w:tc>
          <w:tcPr>
            <w:tcW w:w="1361" w:type="dxa"/>
            <w:shd w:val="clear" w:color="auto" w:fill="auto"/>
          </w:tcPr>
          <w:p w14:paraId="5232E38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54EA0E9" w14:textId="77777777" w:rsidR="002927B6" w:rsidRPr="005F70FB" w:rsidRDefault="002927B6" w:rsidP="00A551BF">
            <w:pPr>
              <w:pStyle w:val="TableCell0-0115Break"/>
            </w:pPr>
            <w:r w:rsidRPr="005F70FB">
              <w:t>vomit</w:t>
            </w:r>
          </w:p>
        </w:tc>
      </w:tr>
      <w:tr w:rsidR="00AC23C4" w:rsidRPr="005F70FB" w14:paraId="789B1617" w14:textId="77777777" w:rsidTr="00BC00CF">
        <w:tc>
          <w:tcPr>
            <w:tcW w:w="236" w:type="dxa"/>
            <w:shd w:val="clear" w:color="auto" w:fill="auto"/>
          </w:tcPr>
          <w:p w14:paraId="249C1234" w14:textId="77777777" w:rsidR="002927B6" w:rsidRPr="005F70FB" w:rsidRDefault="002927B6" w:rsidP="00A551BF">
            <w:pPr>
              <w:pStyle w:val="TableCell0-0115Break"/>
              <w:rPr>
                <w:rStyle w:val="ExampleSource"/>
              </w:rPr>
            </w:pPr>
          </w:p>
        </w:tc>
        <w:tc>
          <w:tcPr>
            <w:tcW w:w="1247" w:type="dxa"/>
            <w:shd w:val="clear" w:color="auto" w:fill="auto"/>
          </w:tcPr>
          <w:p w14:paraId="12730B24" w14:textId="77777777" w:rsidR="002927B6" w:rsidRPr="005F70FB" w:rsidRDefault="002927B6" w:rsidP="00A551BF">
            <w:pPr>
              <w:pStyle w:val="TableCell0-0115Break"/>
              <w:rPr>
                <w:rStyle w:val="ChItalBold"/>
              </w:rPr>
            </w:pPr>
            <w:r w:rsidRPr="005F70FB">
              <w:rPr>
                <w:rStyle w:val="ChItalBold"/>
              </w:rPr>
              <w:t>mura</w:t>
            </w:r>
          </w:p>
        </w:tc>
        <w:tc>
          <w:tcPr>
            <w:tcW w:w="1418" w:type="dxa"/>
            <w:shd w:val="clear" w:color="auto" w:fill="auto"/>
          </w:tcPr>
          <w:p w14:paraId="627F2B09" w14:textId="77777777" w:rsidR="002927B6" w:rsidRPr="005F70FB" w:rsidRDefault="002927B6" w:rsidP="00A551BF">
            <w:pPr>
              <w:pStyle w:val="TableCell0-0115Break"/>
              <w:rPr>
                <w:rStyle w:val="ChCharisSIL"/>
              </w:rPr>
            </w:pPr>
            <w:r w:rsidRPr="005F70FB">
              <w:rPr>
                <w:rStyle w:val="ChCharisSIL"/>
              </w:rPr>
              <w:t>ˈmʊ.ɾa</w:t>
            </w:r>
          </w:p>
        </w:tc>
        <w:tc>
          <w:tcPr>
            <w:tcW w:w="1361" w:type="dxa"/>
            <w:shd w:val="clear" w:color="auto" w:fill="auto"/>
          </w:tcPr>
          <w:p w14:paraId="43A2D2A2"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8776CF0" w14:textId="77777777" w:rsidR="002927B6" w:rsidRPr="005F70FB" w:rsidRDefault="002927B6" w:rsidP="00A551BF">
            <w:pPr>
              <w:pStyle w:val="TableCell0-0115Break"/>
            </w:pPr>
            <w:r w:rsidRPr="005F70FB">
              <w:t>be cheap</w:t>
            </w:r>
          </w:p>
        </w:tc>
      </w:tr>
      <w:tr w:rsidR="00AC23C4" w:rsidRPr="005F70FB" w14:paraId="6B3541F3" w14:textId="77777777" w:rsidTr="00BC00CF">
        <w:tc>
          <w:tcPr>
            <w:tcW w:w="236" w:type="dxa"/>
            <w:shd w:val="clear" w:color="auto" w:fill="auto"/>
          </w:tcPr>
          <w:p w14:paraId="70AB6790" w14:textId="77777777" w:rsidR="002927B6" w:rsidRPr="005F70FB" w:rsidRDefault="002927B6" w:rsidP="00A551BF">
            <w:pPr>
              <w:pStyle w:val="TableCell0-0115Break"/>
              <w:rPr>
                <w:rStyle w:val="ExampleSource"/>
              </w:rPr>
            </w:pPr>
          </w:p>
        </w:tc>
        <w:tc>
          <w:tcPr>
            <w:tcW w:w="1247" w:type="dxa"/>
            <w:shd w:val="clear" w:color="auto" w:fill="auto"/>
          </w:tcPr>
          <w:p w14:paraId="7AB0FF36" w14:textId="77777777" w:rsidR="002927B6" w:rsidRPr="005F70FB" w:rsidRDefault="002927B6" w:rsidP="00A551BF">
            <w:pPr>
              <w:pStyle w:val="TableCell0-0115Break"/>
              <w:rPr>
                <w:rStyle w:val="ChItalBold"/>
              </w:rPr>
            </w:pPr>
            <w:r w:rsidRPr="005F70FB">
              <w:rPr>
                <w:rStyle w:val="ChItalBold"/>
              </w:rPr>
              <w:t>murni</w:t>
            </w:r>
          </w:p>
        </w:tc>
        <w:tc>
          <w:tcPr>
            <w:tcW w:w="1418" w:type="dxa"/>
            <w:shd w:val="clear" w:color="auto" w:fill="auto"/>
          </w:tcPr>
          <w:p w14:paraId="733BBD37" w14:textId="77777777" w:rsidR="002927B6" w:rsidRPr="005F70FB" w:rsidRDefault="002927B6" w:rsidP="00A551BF">
            <w:pPr>
              <w:pStyle w:val="TableCell0-0115Break"/>
              <w:rPr>
                <w:rStyle w:val="ChCharisSIL"/>
              </w:rPr>
            </w:pPr>
            <w:r w:rsidRPr="005F70FB">
              <w:rPr>
                <w:rStyle w:val="ChCharisSIL"/>
              </w:rPr>
              <w:t>ˈmʊr.ni</w:t>
            </w:r>
          </w:p>
        </w:tc>
        <w:tc>
          <w:tcPr>
            <w:tcW w:w="1361" w:type="dxa"/>
            <w:shd w:val="clear" w:color="auto" w:fill="auto"/>
          </w:tcPr>
          <w:p w14:paraId="55D6D7E5"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E256234" w14:textId="77777777" w:rsidR="002927B6" w:rsidRPr="005F70FB" w:rsidRDefault="002927B6" w:rsidP="00A551BF">
            <w:pPr>
              <w:pStyle w:val="TableCell0-0115Break"/>
            </w:pPr>
            <w:r w:rsidRPr="005F70FB">
              <w:t>be pure</w:t>
            </w:r>
          </w:p>
        </w:tc>
      </w:tr>
      <w:tr w:rsidR="00AC23C4" w:rsidRPr="005F70FB" w14:paraId="388E86B9" w14:textId="77777777" w:rsidTr="00BC00CF">
        <w:tc>
          <w:tcPr>
            <w:tcW w:w="236" w:type="dxa"/>
            <w:shd w:val="clear" w:color="auto" w:fill="auto"/>
          </w:tcPr>
          <w:p w14:paraId="752FF80B" w14:textId="77777777" w:rsidR="002927B6" w:rsidRPr="005F70FB" w:rsidRDefault="002927B6" w:rsidP="000F4F82">
            <w:pPr>
              <w:pStyle w:val="TableCell0-2115ptBreak"/>
              <w:rPr>
                <w:rStyle w:val="ExampleSource"/>
              </w:rPr>
            </w:pPr>
          </w:p>
        </w:tc>
        <w:tc>
          <w:tcPr>
            <w:tcW w:w="1247" w:type="dxa"/>
            <w:shd w:val="clear" w:color="auto" w:fill="auto"/>
          </w:tcPr>
          <w:p w14:paraId="4C4BA612" w14:textId="77777777" w:rsidR="002927B6" w:rsidRPr="005F70FB" w:rsidRDefault="002927B6" w:rsidP="000F4F82">
            <w:pPr>
              <w:pStyle w:val="TableCell0-2115ptBreak"/>
              <w:rPr>
                <w:rStyle w:val="ChItalBold"/>
              </w:rPr>
            </w:pPr>
            <w:r w:rsidRPr="005F70FB">
              <w:rPr>
                <w:rStyle w:val="ChItalBold"/>
              </w:rPr>
              <w:t>musu</w:t>
            </w:r>
          </w:p>
        </w:tc>
        <w:tc>
          <w:tcPr>
            <w:tcW w:w="1418" w:type="dxa"/>
            <w:shd w:val="clear" w:color="auto" w:fill="auto"/>
          </w:tcPr>
          <w:p w14:paraId="0D2EE5EC" w14:textId="77777777" w:rsidR="002927B6" w:rsidRPr="005F70FB" w:rsidRDefault="002927B6" w:rsidP="000F4F82">
            <w:pPr>
              <w:pStyle w:val="TableCell0-2115ptBreak"/>
              <w:rPr>
                <w:rStyle w:val="ChCharisSIL"/>
              </w:rPr>
            </w:pPr>
            <w:r w:rsidRPr="005F70FB">
              <w:rPr>
                <w:rStyle w:val="ChCharisSIL"/>
              </w:rPr>
              <w:t>ˈmu.su</w:t>
            </w:r>
          </w:p>
        </w:tc>
        <w:tc>
          <w:tcPr>
            <w:tcW w:w="1361" w:type="dxa"/>
            <w:shd w:val="clear" w:color="auto" w:fill="auto"/>
          </w:tcPr>
          <w:p w14:paraId="5B3738FE" w14:textId="77777777" w:rsidR="002927B6" w:rsidRPr="005F70FB" w:rsidRDefault="002927B6" w:rsidP="000F4F82">
            <w:pPr>
              <w:pStyle w:val="TableCell0-2115ptBreak"/>
              <w:rPr>
                <w:rStyle w:val="ChSmallCaps"/>
              </w:rPr>
            </w:pPr>
            <w:r w:rsidRPr="005F70FB">
              <w:rPr>
                <w:rStyle w:val="ChSmallCaps"/>
              </w:rPr>
              <w:t>n/v.bi</w:t>
            </w:r>
          </w:p>
        </w:tc>
        <w:tc>
          <w:tcPr>
            <w:tcW w:w="2438" w:type="dxa"/>
            <w:shd w:val="clear" w:color="auto" w:fill="auto"/>
          </w:tcPr>
          <w:p w14:paraId="70925332" w14:textId="77777777" w:rsidR="002927B6" w:rsidRPr="005F70FB" w:rsidRDefault="002927B6" w:rsidP="000F4F82">
            <w:pPr>
              <w:pStyle w:val="TableCell0-2115ptBreak"/>
            </w:pPr>
            <w:r w:rsidRPr="005F70FB">
              <w:t>enemy / hate</w:t>
            </w:r>
          </w:p>
        </w:tc>
      </w:tr>
      <w:tr w:rsidR="00AC23C4" w:rsidRPr="005F70FB" w14:paraId="56991510" w14:textId="77777777" w:rsidTr="00BC00CF">
        <w:tc>
          <w:tcPr>
            <w:tcW w:w="236" w:type="dxa"/>
            <w:shd w:val="clear" w:color="auto" w:fill="auto"/>
          </w:tcPr>
          <w:p w14:paraId="4ED32DDD" w14:textId="77777777" w:rsidR="002927B6" w:rsidRPr="005F70FB" w:rsidRDefault="002927B6" w:rsidP="000F4F82">
            <w:pPr>
              <w:pStyle w:val="TableCell5-2"/>
              <w:rPr>
                <w:rStyle w:val="ExampleSource"/>
              </w:rPr>
            </w:pPr>
          </w:p>
        </w:tc>
        <w:tc>
          <w:tcPr>
            <w:tcW w:w="1247" w:type="dxa"/>
            <w:shd w:val="clear" w:color="auto" w:fill="auto"/>
          </w:tcPr>
          <w:p w14:paraId="16935C24" w14:textId="77777777" w:rsidR="002927B6" w:rsidRPr="005F70FB" w:rsidRDefault="002927B6" w:rsidP="000F4F82">
            <w:pPr>
              <w:pStyle w:val="TableCell2-2"/>
              <w:rPr>
                <w:rStyle w:val="ChBold"/>
              </w:rPr>
            </w:pPr>
            <w:r w:rsidRPr="005F70FB">
              <w:rPr>
                <w:rStyle w:val="ChBold"/>
              </w:rPr>
              <w:t>N</w:t>
            </w:r>
          </w:p>
        </w:tc>
        <w:tc>
          <w:tcPr>
            <w:tcW w:w="1418" w:type="dxa"/>
            <w:shd w:val="clear" w:color="auto" w:fill="auto"/>
          </w:tcPr>
          <w:p w14:paraId="2E42974A" w14:textId="77777777" w:rsidR="002927B6" w:rsidRPr="005F70FB" w:rsidRDefault="002927B6" w:rsidP="000F4F82">
            <w:pPr>
              <w:pStyle w:val="TableCell2-2"/>
            </w:pPr>
          </w:p>
        </w:tc>
        <w:tc>
          <w:tcPr>
            <w:tcW w:w="1361" w:type="dxa"/>
            <w:shd w:val="clear" w:color="auto" w:fill="auto"/>
          </w:tcPr>
          <w:p w14:paraId="4BB2ACED" w14:textId="77777777" w:rsidR="002927B6" w:rsidRPr="005F70FB" w:rsidRDefault="002927B6" w:rsidP="000F4F82">
            <w:pPr>
              <w:pStyle w:val="TableCell2-2"/>
            </w:pPr>
          </w:p>
        </w:tc>
        <w:tc>
          <w:tcPr>
            <w:tcW w:w="2438" w:type="dxa"/>
            <w:shd w:val="clear" w:color="auto" w:fill="auto"/>
          </w:tcPr>
          <w:p w14:paraId="20A0DF09" w14:textId="77777777" w:rsidR="002927B6" w:rsidRPr="005F70FB" w:rsidRDefault="002927B6" w:rsidP="000F4F82">
            <w:pPr>
              <w:pStyle w:val="TableCell2-2"/>
            </w:pPr>
          </w:p>
        </w:tc>
      </w:tr>
      <w:tr w:rsidR="00AC23C4" w:rsidRPr="005F70FB" w14:paraId="0292CCAF" w14:textId="77777777" w:rsidTr="00BC00CF">
        <w:tc>
          <w:tcPr>
            <w:tcW w:w="236" w:type="dxa"/>
            <w:shd w:val="clear" w:color="auto" w:fill="auto"/>
          </w:tcPr>
          <w:p w14:paraId="49C9FAE0" w14:textId="77777777" w:rsidR="002927B6" w:rsidRPr="005F70FB" w:rsidRDefault="002927B6" w:rsidP="00A551BF">
            <w:pPr>
              <w:pStyle w:val="TableCell0-0115Break"/>
              <w:rPr>
                <w:rStyle w:val="ExampleSource"/>
              </w:rPr>
            </w:pPr>
          </w:p>
        </w:tc>
        <w:tc>
          <w:tcPr>
            <w:tcW w:w="1247" w:type="dxa"/>
            <w:shd w:val="clear" w:color="auto" w:fill="auto"/>
          </w:tcPr>
          <w:p w14:paraId="64AA4B13" w14:textId="77777777" w:rsidR="002927B6" w:rsidRPr="005F70FB" w:rsidRDefault="002927B6" w:rsidP="00A551BF">
            <w:pPr>
              <w:pStyle w:val="TableCell0-0115Break"/>
              <w:rPr>
                <w:rStyle w:val="ChItalBold"/>
              </w:rPr>
            </w:pPr>
            <w:r w:rsidRPr="005F70FB">
              <w:rPr>
                <w:rStyle w:val="ChItalBold"/>
              </w:rPr>
              <w:t>naik</w:t>
            </w:r>
          </w:p>
        </w:tc>
        <w:tc>
          <w:tcPr>
            <w:tcW w:w="1418" w:type="dxa"/>
            <w:shd w:val="clear" w:color="auto" w:fill="auto"/>
          </w:tcPr>
          <w:p w14:paraId="740F00B9" w14:textId="77777777" w:rsidR="002927B6" w:rsidRPr="005F70FB" w:rsidRDefault="002927B6" w:rsidP="00A551BF">
            <w:pPr>
              <w:pStyle w:val="TableCell0-0115Break"/>
              <w:rPr>
                <w:rStyle w:val="ChCharisSIL"/>
              </w:rPr>
            </w:pPr>
            <w:r w:rsidRPr="005F70FB">
              <w:rPr>
                <w:rStyle w:val="ChCharisSIL"/>
              </w:rPr>
              <w:t>ˈna.ɪk̚</w:t>
            </w:r>
          </w:p>
        </w:tc>
        <w:tc>
          <w:tcPr>
            <w:tcW w:w="1361" w:type="dxa"/>
            <w:shd w:val="clear" w:color="auto" w:fill="auto"/>
          </w:tcPr>
          <w:p w14:paraId="7E9BBDD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7CE5B56" w14:textId="77777777" w:rsidR="002927B6" w:rsidRPr="005F70FB" w:rsidRDefault="002927B6" w:rsidP="00A551BF">
            <w:pPr>
              <w:pStyle w:val="TableCell0-0115Break"/>
            </w:pPr>
            <w:r w:rsidRPr="005F70FB">
              <w:t>ascend</w:t>
            </w:r>
          </w:p>
        </w:tc>
      </w:tr>
      <w:tr w:rsidR="00AC23C4" w:rsidRPr="005F70FB" w14:paraId="420D35C8" w14:textId="77777777" w:rsidTr="00BC00CF">
        <w:tc>
          <w:tcPr>
            <w:tcW w:w="236" w:type="dxa"/>
            <w:shd w:val="clear" w:color="auto" w:fill="auto"/>
          </w:tcPr>
          <w:p w14:paraId="54C31244" w14:textId="77777777" w:rsidR="002927B6" w:rsidRPr="005F70FB" w:rsidRDefault="002927B6" w:rsidP="00A551BF">
            <w:pPr>
              <w:pStyle w:val="TableCell0-0115Break"/>
              <w:rPr>
                <w:rStyle w:val="ExampleSource"/>
              </w:rPr>
            </w:pPr>
          </w:p>
        </w:tc>
        <w:tc>
          <w:tcPr>
            <w:tcW w:w="1247" w:type="dxa"/>
            <w:shd w:val="clear" w:color="auto" w:fill="auto"/>
          </w:tcPr>
          <w:p w14:paraId="5AA0997D" w14:textId="77777777" w:rsidR="002927B6" w:rsidRPr="005F70FB" w:rsidRDefault="002927B6" w:rsidP="00A551BF">
            <w:pPr>
              <w:pStyle w:val="TableCell0-0115Break"/>
              <w:rPr>
                <w:rStyle w:val="ChItalBold"/>
              </w:rPr>
            </w:pPr>
            <w:r w:rsidRPr="005F70FB">
              <w:rPr>
                <w:rStyle w:val="ChItalBold"/>
              </w:rPr>
              <w:t>nakal</w:t>
            </w:r>
          </w:p>
        </w:tc>
        <w:tc>
          <w:tcPr>
            <w:tcW w:w="1418" w:type="dxa"/>
            <w:shd w:val="clear" w:color="auto" w:fill="auto"/>
          </w:tcPr>
          <w:p w14:paraId="5E2D38A2" w14:textId="77777777" w:rsidR="002927B6" w:rsidRPr="005F70FB" w:rsidRDefault="002927B6" w:rsidP="00A551BF">
            <w:pPr>
              <w:pStyle w:val="TableCell0-0115Break"/>
              <w:rPr>
                <w:rStyle w:val="ChCharisSIL"/>
              </w:rPr>
            </w:pPr>
            <w:r w:rsidRPr="005F70FB">
              <w:rPr>
                <w:rStyle w:val="ChCharisSIL"/>
              </w:rPr>
              <w:t>ˈna.kɐl</w:t>
            </w:r>
          </w:p>
        </w:tc>
        <w:tc>
          <w:tcPr>
            <w:tcW w:w="1361" w:type="dxa"/>
            <w:shd w:val="clear" w:color="auto" w:fill="auto"/>
          </w:tcPr>
          <w:p w14:paraId="07E29218"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A0B6422" w14:textId="77777777" w:rsidR="002927B6" w:rsidRPr="005F70FB" w:rsidRDefault="002927B6" w:rsidP="00A551BF">
            <w:pPr>
              <w:pStyle w:val="TableCell0-0115Break"/>
            </w:pPr>
            <w:r w:rsidRPr="005F70FB">
              <w:t>be mischievous</w:t>
            </w:r>
          </w:p>
        </w:tc>
      </w:tr>
      <w:tr w:rsidR="00AC23C4" w:rsidRPr="005F70FB" w14:paraId="0F21BB19" w14:textId="77777777" w:rsidTr="00BC00CF">
        <w:tc>
          <w:tcPr>
            <w:tcW w:w="236" w:type="dxa"/>
            <w:shd w:val="clear" w:color="auto" w:fill="auto"/>
          </w:tcPr>
          <w:p w14:paraId="0FD513CC" w14:textId="77777777" w:rsidR="002927B6" w:rsidRPr="005F70FB" w:rsidRDefault="002927B6" w:rsidP="00A551BF">
            <w:pPr>
              <w:pStyle w:val="TableCell0-0115Break"/>
              <w:rPr>
                <w:rStyle w:val="ExampleSource"/>
              </w:rPr>
            </w:pPr>
          </w:p>
        </w:tc>
        <w:tc>
          <w:tcPr>
            <w:tcW w:w="1247" w:type="dxa"/>
            <w:shd w:val="clear" w:color="auto" w:fill="auto"/>
          </w:tcPr>
          <w:p w14:paraId="7C65404A" w14:textId="77777777" w:rsidR="002927B6" w:rsidRPr="005F70FB" w:rsidRDefault="002927B6" w:rsidP="00A551BF">
            <w:pPr>
              <w:pStyle w:val="TableCell0-0115Break"/>
              <w:rPr>
                <w:rStyle w:val="ChItalBold"/>
              </w:rPr>
            </w:pPr>
            <w:r w:rsidRPr="005F70FB">
              <w:rPr>
                <w:rStyle w:val="ChItalBold"/>
              </w:rPr>
              <w:t>nangka</w:t>
            </w:r>
          </w:p>
        </w:tc>
        <w:tc>
          <w:tcPr>
            <w:tcW w:w="1418" w:type="dxa"/>
            <w:shd w:val="clear" w:color="auto" w:fill="auto"/>
          </w:tcPr>
          <w:p w14:paraId="53604627" w14:textId="77777777" w:rsidR="002927B6" w:rsidRPr="005F70FB" w:rsidRDefault="002927B6" w:rsidP="00A551BF">
            <w:pPr>
              <w:pStyle w:val="TableCell0-0115Break"/>
              <w:rPr>
                <w:rStyle w:val="ChCharisSIL"/>
              </w:rPr>
            </w:pPr>
            <w:r w:rsidRPr="005F70FB">
              <w:rPr>
                <w:rStyle w:val="ChCharisSIL"/>
              </w:rPr>
              <w:t>ˈnɐŋ.ka</w:t>
            </w:r>
          </w:p>
        </w:tc>
        <w:tc>
          <w:tcPr>
            <w:tcW w:w="1361" w:type="dxa"/>
            <w:shd w:val="clear" w:color="auto" w:fill="auto"/>
          </w:tcPr>
          <w:p w14:paraId="2F7015F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A078FBA" w14:textId="77777777" w:rsidR="002927B6" w:rsidRPr="005F70FB" w:rsidRDefault="002927B6" w:rsidP="00A551BF">
            <w:pPr>
              <w:pStyle w:val="TableCell0-0115Break"/>
            </w:pPr>
            <w:r w:rsidRPr="005F70FB">
              <w:t>jackfruit</w:t>
            </w:r>
          </w:p>
        </w:tc>
      </w:tr>
      <w:tr w:rsidR="00AC23C4" w:rsidRPr="005F70FB" w14:paraId="45088FAE" w14:textId="77777777" w:rsidTr="00BC00CF">
        <w:tc>
          <w:tcPr>
            <w:tcW w:w="236" w:type="dxa"/>
            <w:shd w:val="clear" w:color="auto" w:fill="auto"/>
          </w:tcPr>
          <w:p w14:paraId="1C13708C" w14:textId="77777777" w:rsidR="002927B6" w:rsidRPr="005F70FB" w:rsidRDefault="002927B6" w:rsidP="00A551BF">
            <w:pPr>
              <w:pStyle w:val="TableCell0-0115Break"/>
              <w:rPr>
                <w:rStyle w:val="ExampleSource"/>
              </w:rPr>
            </w:pPr>
          </w:p>
        </w:tc>
        <w:tc>
          <w:tcPr>
            <w:tcW w:w="1247" w:type="dxa"/>
            <w:shd w:val="clear" w:color="auto" w:fill="auto"/>
          </w:tcPr>
          <w:p w14:paraId="30D162C2" w14:textId="77777777" w:rsidR="002927B6" w:rsidRPr="005F70FB" w:rsidRDefault="002927B6" w:rsidP="00A551BF">
            <w:pPr>
              <w:pStyle w:val="TableCell0-0115Break"/>
              <w:rPr>
                <w:rStyle w:val="ChItalBold"/>
              </w:rPr>
            </w:pPr>
            <w:r w:rsidRPr="005F70FB">
              <w:rPr>
                <w:rStyle w:val="ChItalBold"/>
              </w:rPr>
              <w:t>nanti</w:t>
            </w:r>
          </w:p>
        </w:tc>
        <w:tc>
          <w:tcPr>
            <w:tcW w:w="1418" w:type="dxa"/>
            <w:shd w:val="clear" w:color="auto" w:fill="auto"/>
          </w:tcPr>
          <w:p w14:paraId="6BC67348" w14:textId="77777777" w:rsidR="002927B6" w:rsidRPr="005F70FB" w:rsidRDefault="002927B6" w:rsidP="00A551BF">
            <w:pPr>
              <w:pStyle w:val="TableCell0-0115Break"/>
              <w:rPr>
                <w:rStyle w:val="ChCharisSIL"/>
              </w:rPr>
            </w:pPr>
            <w:r w:rsidRPr="005F70FB">
              <w:rPr>
                <w:rStyle w:val="ChCharisSIL"/>
              </w:rPr>
              <w:t>ˈnɐn.ti</w:t>
            </w:r>
          </w:p>
        </w:tc>
        <w:tc>
          <w:tcPr>
            <w:tcW w:w="1361" w:type="dxa"/>
            <w:shd w:val="clear" w:color="auto" w:fill="auto"/>
          </w:tcPr>
          <w:p w14:paraId="374183F2"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676FBF3E" w14:textId="77777777" w:rsidR="002927B6" w:rsidRPr="005F70FB" w:rsidRDefault="002927B6" w:rsidP="00A551BF">
            <w:pPr>
              <w:pStyle w:val="TableCell0-0115Break"/>
            </w:pPr>
            <w:r w:rsidRPr="005F70FB">
              <w:t>very soon</w:t>
            </w:r>
          </w:p>
        </w:tc>
      </w:tr>
      <w:tr w:rsidR="00AC23C4" w:rsidRPr="005F70FB" w14:paraId="133A8B5E" w14:textId="77777777" w:rsidTr="00BC00CF">
        <w:tc>
          <w:tcPr>
            <w:tcW w:w="236" w:type="dxa"/>
            <w:shd w:val="clear" w:color="auto" w:fill="auto"/>
          </w:tcPr>
          <w:p w14:paraId="747CDE19" w14:textId="77777777" w:rsidR="002927B6" w:rsidRPr="005F70FB" w:rsidRDefault="002927B6" w:rsidP="00A551BF">
            <w:pPr>
              <w:pStyle w:val="TableCell0-0115Break"/>
              <w:rPr>
                <w:rStyle w:val="ExampleSource"/>
              </w:rPr>
            </w:pPr>
          </w:p>
        </w:tc>
        <w:tc>
          <w:tcPr>
            <w:tcW w:w="1247" w:type="dxa"/>
            <w:shd w:val="clear" w:color="auto" w:fill="auto"/>
          </w:tcPr>
          <w:p w14:paraId="756167C1" w14:textId="77777777" w:rsidR="002927B6" w:rsidRPr="005F70FB" w:rsidRDefault="002927B6" w:rsidP="00A551BF">
            <w:pPr>
              <w:pStyle w:val="TableCell0-0115Break"/>
              <w:rPr>
                <w:rStyle w:val="ChItalBold"/>
              </w:rPr>
            </w:pPr>
            <w:r w:rsidRPr="005F70FB">
              <w:rPr>
                <w:rStyle w:val="ChItalBold"/>
              </w:rPr>
              <w:t>nasi</w:t>
            </w:r>
          </w:p>
        </w:tc>
        <w:tc>
          <w:tcPr>
            <w:tcW w:w="1418" w:type="dxa"/>
            <w:shd w:val="clear" w:color="auto" w:fill="auto"/>
          </w:tcPr>
          <w:p w14:paraId="34D64EED" w14:textId="77777777" w:rsidR="002927B6" w:rsidRPr="005F70FB" w:rsidRDefault="002927B6" w:rsidP="00A551BF">
            <w:pPr>
              <w:pStyle w:val="TableCell0-0115Break"/>
              <w:rPr>
                <w:rStyle w:val="ChCharisSIL"/>
              </w:rPr>
            </w:pPr>
            <w:r w:rsidRPr="005F70FB">
              <w:rPr>
                <w:rStyle w:val="ChCharisSIL"/>
              </w:rPr>
              <w:t>ˈna.si</w:t>
            </w:r>
          </w:p>
        </w:tc>
        <w:tc>
          <w:tcPr>
            <w:tcW w:w="1361" w:type="dxa"/>
            <w:shd w:val="clear" w:color="auto" w:fill="auto"/>
          </w:tcPr>
          <w:p w14:paraId="1C9E9EA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C397497" w14:textId="77777777" w:rsidR="002927B6" w:rsidRPr="005F70FB" w:rsidRDefault="002927B6" w:rsidP="00A551BF">
            <w:pPr>
              <w:pStyle w:val="TableCell0-0115Break"/>
            </w:pPr>
            <w:r w:rsidRPr="005F70FB">
              <w:t>cooked rice</w:t>
            </w:r>
          </w:p>
        </w:tc>
      </w:tr>
      <w:tr w:rsidR="00AC23C4" w:rsidRPr="005F70FB" w14:paraId="499A538F" w14:textId="77777777" w:rsidTr="00BC00CF">
        <w:tc>
          <w:tcPr>
            <w:tcW w:w="236" w:type="dxa"/>
            <w:shd w:val="clear" w:color="auto" w:fill="auto"/>
          </w:tcPr>
          <w:p w14:paraId="480145B4" w14:textId="77777777" w:rsidR="002927B6" w:rsidRPr="005F70FB" w:rsidRDefault="002927B6" w:rsidP="00A551BF">
            <w:pPr>
              <w:pStyle w:val="TableCell0-0115Break"/>
              <w:rPr>
                <w:rStyle w:val="ExampleSource"/>
              </w:rPr>
            </w:pPr>
          </w:p>
        </w:tc>
        <w:tc>
          <w:tcPr>
            <w:tcW w:w="1247" w:type="dxa"/>
            <w:shd w:val="clear" w:color="auto" w:fill="auto"/>
          </w:tcPr>
          <w:p w14:paraId="73DBD8D6" w14:textId="77777777" w:rsidR="002927B6" w:rsidRPr="005F70FB" w:rsidRDefault="002927B6" w:rsidP="00A551BF">
            <w:pPr>
              <w:pStyle w:val="TableCell0-0115Break"/>
              <w:rPr>
                <w:rStyle w:val="ChItalBold"/>
              </w:rPr>
            </w:pPr>
            <w:r w:rsidRPr="005F70FB">
              <w:rPr>
                <w:rStyle w:val="ChItalBold"/>
              </w:rPr>
              <w:t>nekat</w:t>
            </w:r>
          </w:p>
        </w:tc>
        <w:tc>
          <w:tcPr>
            <w:tcW w:w="1418" w:type="dxa"/>
            <w:shd w:val="clear" w:color="auto" w:fill="auto"/>
          </w:tcPr>
          <w:p w14:paraId="541A90C3" w14:textId="77777777" w:rsidR="002927B6" w:rsidRPr="005F70FB" w:rsidRDefault="002927B6" w:rsidP="00A551BF">
            <w:pPr>
              <w:pStyle w:val="TableCell0-0115Break"/>
              <w:rPr>
                <w:rStyle w:val="ChCharisSIL"/>
              </w:rPr>
            </w:pPr>
            <w:r w:rsidRPr="005F70FB">
              <w:rPr>
                <w:rStyle w:val="ChCharisSIL"/>
              </w:rPr>
              <w:t>ˈnɛ.kɐt̚</w:t>
            </w:r>
          </w:p>
        </w:tc>
        <w:tc>
          <w:tcPr>
            <w:tcW w:w="1361" w:type="dxa"/>
            <w:shd w:val="clear" w:color="auto" w:fill="auto"/>
          </w:tcPr>
          <w:p w14:paraId="1A306EF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F1DE9AC" w14:textId="77777777" w:rsidR="002927B6" w:rsidRPr="005F70FB" w:rsidRDefault="002927B6" w:rsidP="00A551BF">
            <w:pPr>
              <w:pStyle w:val="TableCell0-0115Break"/>
            </w:pPr>
            <w:r w:rsidRPr="005F70FB">
              <w:t>determine</w:t>
            </w:r>
          </w:p>
        </w:tc>
      </w:tr>
      <w:tr w:rsidR="00AC23C4" w:rsidRPr="005F70FB" w14:paraId="35BCDAB3" w14:textId="77777777" w:rsidTr="00BC00CF">
        <w:tc>
          <w:tcPr>
            <w:tcW w:w="236" w:type="dxa"/>
            <w:shd w:val="clear" w:color="auto" w:fill="auto"/>
          </w:tcPr>
          <w:p w14:paraId="40847A41" w14:textId="77777777" w:rsidR="002927B6" w:rsidRPr="005F70FB" w:rsidRDefault="002927B6" w:rsidP="00A551BF">
            <w:pPr>
              <w:pStyle w:val="TableCell0-0115Break"/>
              <w:rPr>
                <w:rStyle w:val="ExampleSource"/>
              </w:rPr>
            </w:pPr>
          </w:p>
        </w:tc>
        <w:tc>
          <w:tcPr>
            <w:tcW w:w="1247" w:type="dxa"/>
            <w:shd w:val="clear" w:color="auto" w:fill="auto"/>
          </w:tcPr>
          <w:p w14:paraId="3552D945" w14:textId="77777777" w:rsidR="002927B6" w:rsidRPr="005F70FB" w:rsidRDefault="002927B6" w:rsidP="00A551BF">
            <w:pPr>
              <w:pStyle w:val="TableCell0-0115Break"/>
              <w:rPr>
                <w:rStyle w:val="ChItalBold"/>
              </w:rPr>
            </w:pPr>
            <w:r w:rsidRPr="005F70FB">
              <w:rPr>
                <w:rStyle w:val="ChItalBold"/>
              </w:rPr>
              <w:t>nene</w:t>
            </w:r>
          </w:p>
        </w:tc>
        <w:tc>
          <w:tcPr>
            <w:tcW w:w="1418" w:type="dxa"/>
            <w:shd w:val="clear" w:color="auto" w:fill="auto"/>
          </w:tcPr>
          <w:p w14:paraId="4665F4BF" w14:textId="77777777" w:rsidR="002927B6" w:rsidRPr="005F70FB" w:rsidRDefault="002927B6" w:rsidP="00A551BF">
            <w:pPr>
              <w:pStyle w:val="TableCell0-0115Break"/>
              <w:rPr>
                <w:rStyle w:val="ChCharisSIL"/>
              </w:rPr>
            </w:pPr>
            <w:r w:rsidRPr="005F70FB">
              <w:rPr>
                <w:rStyle w:val="ChCharisSIL"/>
              </w:rPr>
              <w:t>ˈnɛ.nɛ</w:t>
            </w:r>
          </w:p>
        </w:tc>
        <w:tc>
          <w:tcPr>
            <w:tcW w:w="1361" w:type="dxa"/>
            <w:shd w:val="clear" w:color="auto" w:fill="auto"/>
          </w:tcPr>
          <w:p w14:paraId="506B249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966BF12" w14:textId="77777777" w:rsidR="002927B6" w:rsidRPr="005F70FB" w:rsidRDefault="002927B6" w:rsidP="00A551BF">
            <w:pPr>
              <w:pStyle w:val="TableCell0-0115Break"/>
            </w:pPr>
            <w:r w:rsidRPr="005F70FB">
              <w:t>grandmother</w:t>
            </w:r>
          </w:p>
        </w:tc>
      </w:tr>
      <w:tr w:rsidR="00AC23C4" w:rsidRPr="005F70FB" w14:paraId="64CB0E16" w14:textId="77777777" w:rsidTr="00BC00CF">
        <w:tc>
          <w:tcPr>
            <w:tcW w:w="236" w:type="dxa"/>
            <w:shd w:val="clear" w:color="auto" w:fill="auto"/>
          </w:tcPr>
          <w:p w14:paraId="291ED19B" w14:textId="77777777" w:rsidR="002927B6" w:rsidRPr="005F70FB" w:rsidRDefault="002927B6" w:rsidP="00A551BF">
            <w:pPr>
              <w:pStyle w:val="TableCell0-0115Break"/>
              <w:rPr>
                <w:rStyle w:val="ExampleSource"/>
              </w:rPr>
            </w:pPr>
          </w:p>
        </w:tc>
        <w:tc>
          <w:tcPr>
            <w:tcW w:w="1247" w:type="dxa"/>
            <w:shd w:val="clear" w:color="auto" w:fill="auto"/>
          </w:tcPr>
          <w:p w14:paraId="1E5BF337" w14:textId="77777777" w:rsidR="002927B6" w:rsidRPr="005F70FB" w:rsidRDefault="002927B6" w:rsidP="00A551BF">
            <w:pPr>
              <w:pStyle w:val="TableCell0-0115Break"/>
              <w:rPr>
                <w:rStyle w:val="ChItalBold"/>
              </w:rPr>
            </w:pPr>
            <w:r w:rsidRPr="005F70FB">
              <w:rPr>
                <w:rStyle w:val="ChItalBold"/>
              </w:rPr>
              <w:t>nika</w:t>
            </w:r>
          </w:p>
        </w:tc>
        <w:tc>
          <w:tcPr>
            <w:tcW w:w="1418" w:type="dxa"/>
            <w:shd w:val="clear" w:color="auto" w:fill="auto"/>
          </w:tcPr>
          <w:p w14:paraId="488E3888" w14:textId="77777777" w:rsidR="002927B6" w:rsidRPr="005F70FB" w:rsidRDefault="002927B6" w:rsidP="00A551BF">
            <w:pPr>
              <w:pStyle w:val="TableCell0-0115Break"/>
              <w:rPr>
                <w:rStyle w:val="ChCharisSIL"/>
              </w:rPr>
            </w:pPr>
            <w:r w:rsidRPr="005F70FB">
              <w:rPr>
                <w:rStyle w:val="ChCharisSIL"/>
              </w:rPr>
              <w:t>ˈni.ka</w:t>
            </w:r>
          </w:p>
        </w:tc>
        <w:tc>
          <w:tcPr>
            <w:tcW w:w="1361" w:type="dxa"/>
            <w:shd w:val="clear" w:color="auto" w:fill="auto"/>
          </w:tcPr>
          <w:p w14:paraId="131B920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3BEABA1" w14:textId="77777777" w:rsidR="002927B6" w:rsidRPr="005F70FB" w:rsidRDefault="002927B6" w:rsidP="00A551BF">
            <w:pPr>
              <w:pStyle w:val="TableCell0-0115Break"/>
            </w:pPr>
            <w:r w:rsidRPr="005F70FB">
              <w:t>marry officially</w:t>
            </w:r>
          </w:p>
        </w:tc>
      </w:tr>
      <w:tr w:rsidR="00AC23C4" w:rsidRPr="005F70FB" w14:paraId="02B82A49" w14:textId="77777777" w:rsidTr="00BC00CF">
        <w:tc>
          <w:tcPr>
            <w:tcW w:w="236" w:type="dxa"/>
            <w:shd w:val="clear" w:color="auto" w:fill="auto"/>
          </w:tcPr>
          <w:p w14:paraId="5CE85096" w14:textId="77777777" w:rsidR="002927B6" w:rsidRPr="005F70FB" w:rsidRDefault="002927B6" w:rsidP="00A551BF">
            <w:pPr>
              <w:pStyle w:val="TableCell0-0115Break"/>
              <w:rPr>
                <w:rStyle w:val="ExampleSource"/>
              </w:rPr>
            </w:pPr>
          </w:p>
        </w:tc>
        <w:tc>
          <w:tcPr>
            <w:tcW w:w="1247" w:type="dxa"/>
            <w:shd w:val="clear" w:color="auto" w:fill="auto"/>
          </w:tcPr>
          <w:p w14:paraId="5768683A" w14:textId="77777777" w:rsidR="002927B6" w:rsidRPr="005F70FB" w:rsidRDefault="002927B6" w:rsidP="00A551BF">
            <w:pPr>
              <w:pStyle w:val="TableCell0-0115Break"/>
              <w:rPr>
                <w:rStyle w:val="ChItalBold"/>
              </w:rPr>
            </w:pPr>
            <w:r w:rsidRPr="005F70FB">
              <w:rPr>
                <w:rStyle w:val="ChItalBold"/>
              </w:rPr>
              <w:t>nokeng</w:t>
            </w:r>
          </w:p>
        </w:tc>
        <w:tc>
          <w:tcPr>
            <w:tcW w:w="1418" w:type="dxa"/>
            <w:shd w:val="clear" w:color="auto" w:fill="auto"/>
          </w:tcPr>
          <w:p w14:paraId="5B735BD3" w14:textId="77777777" w:rsidR="002927B6" w:rsidRPr="005F70FB" w:rsidRDefault="002927B6" w:rsidP="00A551BF">
            <w:pPr>
              <w:pStyle w:val="TableCell0-0115Break"/>
              <w:rPr>
                <w:rStyle w:val="ChCharisSIL"/>
              </w:rPr>
            </w:pPr>
            <w:r w:rsidRPr="005F70FB">
              <w:rPr>
                <w:rStyle w:val="ChCharisSIL"/>
              </w:rPr>
              <w:t>ˈnɔ.kɛ̞n</w:t>
            </w:r>
          </w:p>
        </w:tc>
        <w:tc>
          <w:tcPr>
            <w:tcW w:w="1361" w:type="dxa"/>
            <w:shd w:val="clear" w:color="auto" w:fill="auto"/>
          </w:tcPr>
          <w:p w14:paraId="739696E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328E3CD" w14:textId="77777777" w:rsidR="002927B6" w:rsidRPr="005F70FB" w:rsidRDefault="002927B6" w:rsidP="00A551BF">
            <w:pPr>
              <w:pStyle w:val="TableCell0-0115Break"/>
            </w:pPr>
            <w:r w:rsidRPr="005F70FB">
              <w:t>stringbag</w:t>
            </w:r>
          </w:p>
        </w:tc>
      </w:tr>
      <w:tr w:rsidR="00AC23C4" w:rsidRPr="005F70FB" w14:paraId="59CDF660" w14:textId="77777777" w:rsidTr="00BC00CF">
        <w:tc>
          <w:tcPr>
            <w:tcW w:w="236" w:type="dxa"/>
            <w:shd w:val="clear" w:color="auto" w:fill="auto"/>
          </w:tcPr>
          <w:p w14:paraId="6E3ADAE7" w14:textId="77777777" w:rsidR="002927B6" w:rsidRPr="005F70FB" w:rsidRDefault="002927B6" w:rsidP="00A551BF">
            <w:pPr>
              <w:pStyle w:val="TableCell0-0115Break"/>
              <w:rPr>
                <w:rStyle w:val="ExampleSource"/>
              </w:rPr>
            </w:pPr>
          </w:p>
        </w:tc>
        <w:tc>
          <w:tcPr>
            <w:tcW w:w="1247" w:type="dxa"/>
            <w:shd w:val="clear" w:color="auto" w:fill="auto"/>
          </w:tcPr>
          <w:p w14:paraId="62ECCC73" w14:textId="77777777" w:rsidR="002927B6" w:rsidRPr="005F70FB" w:rsidRDefault="002927B6" w:rsidP="00A551BF">
            <w:pPr>
              <w:pStyle w:val="TableCell0-0115Break"/>
              <w:rPr>
                <w:rStyle w:val="ChItalBold"/>
              </w:rPr>
            </w:pPr>
            <w:r w:rsidRPr="005F70FB">
              <w:rPr>
                <w:rStyle w:val="ChItalBold"/>
              </w:rPr>
              <w:t>nontong</w:t>
            </w:r>
          </w:p>
        </w:tc>
        <w:tc>
          <w:tcPr>
            <w:tcW w:w="1418" w:type="dxa"/>
            <w:shd w:val="clear" w:color="auto" w:fill="auto"/>
          </w:tcPr>
          <w:p w14:paraId="316C445A" w14:textId="77777777" w:rsidR="002927B6" w:rsidRPr="005F70FB" w:rsidRDefault="002927B6" w:rsidP="00A551BF">
            <w:pPr>
              <w:pStyle w:val="TableCell0-0115Break"/>
              <w:rPr>
                <w:rStyle w:val="ChCharisSIL"/>
              </w:rPr>
            </w:pPr>
            <w:r w:rsidRPr="005F70FB">
              <w:rPr>
                <w:rStyle w:val="ChCharisSIL"/>
              </w:rPr>
              <w:t>ˈnɔ̞n.tɔ̞ŋ</w:t>
            </w:r>
          </w:p>
        </w:tc>
        <w:tc>
          <w:tcPr>
            <w:tcW w:w="1361" w:type="dxa"/>
            <w:shd w:val="clear" w:color="auto" w:fill="auto"/>
          </w:tcPr>
          <w:p w14:paraId="2186EBB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00E9098" w14:textId="77777777" w:rsidR="002927B6" w:rsidRPr="005F70FB" w:rsidRDefault="002927B6" w:rsidP="00A551BF">
            <w:pPr>
              <w:pStyle w:val="TableCell0-0115Break"/>
            </w:pPr>
            <w:r w:rsidRPr="005F70FB">
              <w:t>watch for entertainment</w:t>
            </w:r>
          </w:p>
        </w:tc>
      </w:tr>
      <w:tr w:rsidR="00AC23C4" w:rsidRPr="005F70FB" w14:paraId="18580DAE" w14:textId="77777777" w:rsidTr="00BC00CF">
        <w:tc>
          <w:tcPr>
            <w:tcW w:w="236" w:type="dxa"/>
            <w:shd w:val="clear" w:color="auto" w:fill="auto"/>
          </w:tcPr>
          <w:p w14:paraId="4D71B4F0" w14:textId="77777777" w:rsidR="002927B6" w:rsidRPr="005F70FB" w:rsidRDefault="002927B6" w:rsidP="00A551BF">
            <w:pPr>
              <w:pStyle w:val="TableCell0-0115Break"/>
              <w:rPr>
                <w:rStyle w:val="ExampleSource"/>
              </w:rPr>
            </w:pPr>
          </w:p>
        </w:tc>
        <w:tc>
          <w:tcPr>
            <w:tcW w:w="1247" w:type="dxa"/>
            <w:shd w:val="clear" w:color="auto" w:fill="auto"/>
          </w:tcPr>
          <w:p w14:paraId="1E3742E4" w14:textId="77777777" w:rsidR="002927B6" w:rsidRPr="005F70FB" w:rsidRDefault="002927B6" w:rsidP="00A551BF">
            <w:pPr>
              <w:pStyle w:val="TableCell0-0115Break"/>
              <w:rPr>
                <w:rStyle w:val="ChItalBold"/>
              </w:rPr>
            </w:pPr>
            <w:r w:rsidRPr="005F70FB">
              <w:rPr>
                <w:rStyle w:val="ChItalBold"/>
              </w:rPr>
              <w:t>nyamang</w:t>
            </w:r>
          </w:p>
        </w:tc>
        <w:tc>
          <w:tcPr>
            <w:tcW w:w="1418" w:type="dxa"/>
            <w:shd w:val="clear" w:color="auto" w:fill="auto"/>
          </w:tcPr>
          <w:p w14:paraId="490DE74A" w14:textId="77777777" w:rsidR="002927B6" w:rsidRPr="005F70FB" w:rsidRDefault="002927B6" w:rsidP="00A551BF">
            <w:pPr>
              <w:pStyle w:val="TableCell0-0115Break"/>
              <w:rPr>
                <w:rStyle w:val="ChCharisSIL"/>
              </w:rPr>
            </w:pPr>
            <w:r w:rsidRPr="005F70FB">
              <w:rPr>
                <w:rStyle w:val="ChCharisSIL"/>
              </w:rPr>
              <w:t>ˈɲa.mɐn</w:t>
            </w:r>
          </w:p>
        </w:tc>
        <w:tc>
          <w:tcPr>
            <w:tcW w:w="1361" w:type="dxa"/>
            <w:shd w:val="clear" w:color="auto" w:fill="auto"/>
          </w:tcPr>
          <w:p w14:paraId="356EE025"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999B23F" w14:textId="77777777" w:rsidR="002927B6" w:rsidRPr="005F70FB" w:rsidRDefault="002927B6" w:rsidP="00A551BF">
            <w:pPr>
              <w:pStyle w:val="TableCell0-0115Break"/>
            </w:pPr>
            <w:r w:rsidRPr="005F70FB">
              <w:t>be comfortable</w:t>
            </w:r>
          </w:p>
        </w:tc>
      </w:tr>
      <w:tr w:rsidR="00AC23C4" w:rsidRPr="005F70FB" w14:paraId="79E101D7" w14:textId="77777777" w:rsidTr="00BC00CF">
        <w:tc>
          <w:tcPr>
            <w:tcW w:w="236" w:type="dxa"/>
            <w:shd w:val="clear" w:color="auto" w:fill="auto"/>
          </w:tcPr>
          <w:p w14:paraId="05118A2E" w14:textId="77777777" w:rsidR="002927B6" w:rsidRPr="005F70FB" w:rsidRDefault="002927B6" w:rsidP="00A551BF">
            <w:pPr>
              <w:pStyle w:val="TableCell0-0115Break"/>
              <w:rPr>
                <w:rStyle w:val="ExampleSource"/>
              </w:rPr>
            </w:pPr>
          </w:p>
        </w:tc>
        <w:tc>
          <w:tcPr>
            <w:tcW w:w="1247" w:type="dxa"/>
            <w:shd w:val="clear" w:color="auto" w:fill="auto"/>
          </w:tcPr>
          <w:p w14:paraId="0CEEC282" w14:textId="77777777" w:rsidR="002927B6" w:rsidRPr="005F70FB" w:rsidRDefault="002927B6" w:rsidP="00A551BF">
            <w:pPr>
              <w:pStyle w:val="TableCell0-0115Break"/>
              <w:rPr>
                <w:rStyle w:val="ChItalBold"/>
              </w:rPr>
            </w:pPr>
            <w:r w:rsidRPr="005F70FB">
              <w:rPr>
                <w:rStyle w:val="ChItalBold"/>
              </w:rPr>
              <w:t>nyawa</w:t>
            </w:r>
          </w:p>
        </w:tc>
        <w:tc>
          <w:tcPr>
            <w:tcW w:w="1418" w:type="dxa"/>
            <w:shd w:val="clear" w:color="auto" w:fill="auto"/>
          </w:tcPr>
          <w:p w14:paraId="3EA8A6C1" w14:textId="77777777" w:rsidR="002927B6" w:rsidRPr="005F70FB" w:rsidRDefault="002927B6" w:rsidP="00A551BF">
            <w:pPr>
              <w:pStyle w:val="TableCell0-0115Break"/>
              <w:rPr>
                <w:rStyle w:val="ChCharisSIL"/>
              </w:rPr>
            </w:pPr>
            <w:r w:rsidRPr="005F70FB">
              <w:rPr>
                <w:rStyle w:val="ChCharisSIL"/>
              </w:rPr>
              <w:t>ˈɲa.wa</w:t>
            </w:r>
          </w:p>
        </w:tc>
        <w:tc>
          <w:tcPr>
            <w:tcW w:w="1361" w:type="dxa"/>
            <w:shd w:val="clear" w:color="auto" w:fill="auto"/>
          </w:tcPr>
          <w:p w14:paraId="6712166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BF3250C" w14:textId="77777777" w:rsidR="002927B6" w:rsidRPr="005F70FB" w:rsidRDefault="002927B6" w:rsidP="00A551BF">
            <w:pPr>
              <w:pStyle w:val="TableCell0-0115Break"/>
            </w:pPr>
            <w:r w:rsidRPr="005F70FB">
              <w:t>soul</w:t>
            </w:r>
          </w:p>
        </w:tc>
      </w:tr>
      <w:tr w:rsidR="00AC23C4" w:rsidRPr="005F70FB" w14:paraId="27ADA794" w14:textId="77777777" w:rsidTr="00BC00CF">
        <w:tc>
          <w:tcPr>
            <w:tcW w:w="236" w:type="dxa"/>
            <w:shd w:val="clear" w:color="auto" w:fill="auto"/>
          </w:tcPr>
          <w:p w14:paraId="4810960F" w14:textId="77777777" w:rsidR="002927B6" w:rsidRPr="005F70FB" w:rsidRDefault="002927B6" w:rsidP="000F4F82">
            <w:pPr>
              <w:pStyle w:val="TableCell0-2115ptBreak"/>
              <w:rPr>
                <w:rStyle w:val="ExampleSource"/>
              </w:rPr>
            </w:pPr>
          </w:p>
        </w:tc>
        <w:tc>
          <w:tcPr>
            <w:tcW w:w="1247" w:type="dxa"/>
            <w:shd w:val="clear" w:color="auto" w:fill="auto"/>
          </w:tcPr>
          <w:p w14:paraId="3F598827" w14:textId="77777777" w:rsidR="002927B6" w:rsidRPr="005F70FB" w:rsidRDefault="002927B6" w:rsidP="000F4F82">
            <w:pPr>
              <w:pStyle w:val="TableCell0-2115ptBreak"/>
              <w:rPr>
                <w:rStyle w:val="ChItalBold"/>
              </w:rPr>
            </w:pPr>
            <w:r w:rsidRPr="005F70FB">
              <w:rPr>
                <w:rStyle w:val="ChItalBold"/>
              </w:rPr>
              <w:t>nyonyor</w:t>
            </w:r>
          </w:p>
        </w:tc>
        <w:tc>
          <w:tcPr>
            <w:tcW w:w="1418" w:type="dxa"/>
            <w:shd w:val="clear" w:color="auto" w:fill="auto"/>
          </w:tcPr>
          <w:p w14:paraId="68C91DAD" w14:textId="77777777" w:rsidR="002927B6" w:rsidRPr="005F70FB" w:rsidRDefault="002927B6" w:rsidP="000F4F82">
            <w:pPr>
              <w:pStyle w:val="TableCell0-2115ptBreak"/>
              <w:rPr>
                <w:rStyle w:val="ChCharisSIL"/>
              </w:rPr>
            </w:pPr>
            <w:r w:rsidRPr="005F70FB">
              <w:rPr>
                <w:rStyle w:val="ChCharisSIL"/>
              </w:rPr>
              <w:t>ˈɲɔ.ɲɔ̞r̥</w:t>
            </w:r>
          </w:p>
        </w:tc>
        <w:tc>
          <w:tcPr>
            <w:tcW w:w="1361" w:type="dxa"/>
            <w:shd w:val="clear" w:color="auto" w:fill="auto"/>
          </w:tcPr>
          <w:p w14:paraId="06846A11" w14:textId="77777777" w:rsidR="002927B6" w:rsidRPr="005F70FB" w:rsidRDefault="002927B6" w:rsidP="000F4F82">
            <w:pPr>
              <w:pStyle w:val="TableCell0-2115ptBreak"/>
              <w:rPr>
                <w:rStyle w:val="ChSmallCaps"/>
              </w:rPr>
            </w:pPr>
            <w:r w:rsidRPr="005F70FB">
              <w:rPr>
                <w:rStyle w:val="ChSmallCaps"/>
              </w:rPr>
              <w:t>v.mo(st)</w:t>
            </w:r>
          </w:p>
        </w:tc>
        <w:tc>
          <w:tcPr>
            <w:tcW w:w="2438" w:type="dxa"/>
            <w:shd w:val="clear" w:color="auto" w:fill="auto"/>
          </w:tcPr>
          <w:p w14:paraId="20E5B717" w14:textId="77777777" w:rsidR="002927B6" w:rsidRPr="005F70FB" w:rsidRDefault="002927B6" w:rsidP="000F4F82">
            <w:pPr>
              <w:pStyle w:val="TableCell0-2115ptBreak"/>
            </w:pPr>
            <w:r w:rsidRPr="005F70FB">
              <w:t>be black and blue</w:t>
            </w:r>
          </w:p>
        </w:tc>
      </w:tr>
      <w:tr w:rsidR="00AC23C4" w:rsidRPr="005F70FB" w14:paraId="2E6C3AD2" w14:textId="77777777" w:rsidTr="00BC00CF">
        <w:tc>
          <w:tcPr>
            <w:tcW w:w="236" w:type="dxa"/>
            <w:shd w:val="clear" w:color="auto" w:fill="auto"/>
          </w:tcPr>
          <w:p w14:paraId="4C029169" w14:textId="77777777" w:rsidR="002927B6" w:rsidRPr="005F70FB" w:rsidRDefault="002927B6" w:rsidP="000F4F82">
            <w:pPr>
              <w:pStyle w:val="TableCell5-2"/>
              <w:rPr>
                <w:rStyle w:val="ExampleSource"/>
              </w:rPr>
            </w:pPr>
          </w:p>
        </w:tc>
        <w:tc>
          <w:tcPr>
            <w:tcW w:w="1247" w:type="dxa"/>
            <w:shd w:val="clear" w:color="auto" w:fill="auto"/>
          </w:tcPr>
          <w:p w14:paraId="19914F46" w14:textId="77777777" w:rsidR="002927B6" w:rsidRPr="005F70FB" w:rsidRDefault="002927B6" w:rsidP="000F4F82">
            <w:pPr>
              <w:pStyle w:val="TableCell2-2"/>
              <w:rPr>
                <w:rStyle w:val="ChBold"/>
              </w:rPr>
            </w:pPr>
            <w:r w:rsidRPr="005F70FB">
              <w:rPr>
                <w:rStyle w:val="ChBold"/>
              </w:rPr>
              <w:t>O</w:t>
            </w:r>
          </w:p>
        </w:tc>
        <w:tc>
          <w:tcPr>
            <w:tcW w:w="1418" w:type="dxa"/>
            <w:shd w:val="clear" w:color="auto" w:fill="auto"/>
          </w:tcPr>
          <w:p w14:paraId="769AFA02" w14:textId="77777777" w:rsidR="002927B6" w:rsidRPr="005F70FB" w:rsidRDefault="002927B6" w:rsidP="000F4F82">
            <w:pPr>
              <w:pStyle w:val="TableCell2-2"/>
            </w:pPr>
          </w:p>
        </w:tc>
        <w:tc>
          <w:tcPr>
            <w:tcW w:w="1361" w:type="dxa"/>
            <w:shd w:val="clear" w:color="auto" w:fill="auto"/>
          </w:tcPr>
          <w:p w14:paraId="327606CE" w14:textId="77777777" w:rsidR="002927B6" w:rsidRPr="005F70FB" w:rsidRDefault="002927B6" w:rsidP="000F4F82">
            <w:pPr>
              <w:pStyle w:val="TableCell2-2"/>
            </w:pPr>
          </w:p>
        </w:tc>
        <w:tc>
          <w:tcPr>
            <w:tcW w:w="2438" w:type="dxa"/>
            <w:shd w:val="clear" w:color="auto" w:fill="auto"/>
          </w:tcPr>
          <w:p w14:paraId="74EFCBD9" w14:textId="77777777" w:rsidR="002927B6" w:rsidRPr="005F70FB" w:rsidRDefault="002927B6" w:rsidP="000F4F82">
            <w:pPr>
              <w:pStyle w:val="TableCell2-2"/>
            </w:pPr>
          </w:p>
        </w:tc>
      </w:tr>
      <w:tr w:rsidR="00AC23C4" w:rsidRPr="005F70FB" w14:paraId="0D61AA21" w14:textId="77777777" w:rsidTr="00BC00CF">
        <w:tc>
          <w:tcPr>
            <w:tcW w:w="236" w:type="dxa"/>
            <w:shd w:val="clear" w:color="auto" w:fill="auto"/>
          </w:tcPr>
          <w:p w14:paraId="09194EDA" w14:textId="77777777" w:rsidR="002927B6" w:rsidRPr="005F70FB" w:rsidRDefault="002927B6" w:rsidP="00A551BF">
            <w:pPr>
              <w:pStyle w:val="TableCell0-0115Break"/>
              <w:rPr>
                <w:rStyle w:val="ExampleSource"/>
              </w:rPr>
            </w:pPr>
          </w:p>
        </w:tc>
        <w:tc>
          <w:tcPr>
            <w:tcW w:w="1247" w:type="dxa"/>
            <w:shd w:val="clear" w:color="auto" w:fill="auto"/>
          </w:tcPr>
          <w:p w14:paraId="2AF2BC64" w14:textId="77777777" w:rsidR="002927B6" w:rsidRPr="005F70FB" w:rsidRDefault="002927B6" w:rsidP="00A551BF">
            <w:pPr>
              <w:pStyle w:val="TableCell0-0115Break"/>
              <w:rPr>
                <w:rStyle w:val="ChItalBold"/>
              </w:rPr>
            </w:pPr>
            <w:r w:rsidRPr="005F70FB">
              <w:rPr>
                <w:rStyle w:val="ChItalBold"/>
              </w:rPr>
              <w:t>obat</w:t>
            </w:r>
          </w:p>
        </w:tc>
        <w:tc>
          <w:tcPr>
            <w:tcW w:w="1418" w:type="dxa"/>
            <w:shd w:val="clear" w:color="auto" w:fill="auto"/>
          </w:tcPr>
          <w:p w14:paraId="3D320ED6" w14:textId="77777777" w:rsidR="002927B6" w:rsidRPr="005F70FB" w:rsidRDefault="002927B6" w:rsidP="00A551BF">
            <w:pPr>
              <w:pStyle w:val="TableCell0-0115Break"/>
              <w:rPr>
                <w:rStyle w:val="ChCharisSIL"/>
              </w:rPr>
            </w:pPr>
            <w:r w:rsidRPr="005F70FB">
              <w:rPr>
                <w:rStyle w:val="ChCharisSIL"/>
              </w:rPr>
              <w:t>ˈɔ.bɐt</w:t>
            </w:r>
          </w:p>
        </w:tc>
        <w:tc>
          <w:tcPr>
            <w:tcW w:w="1361" w:type="dxa"/>
            <w:shd w:val="clear" w:color="auto" w:fill="auto"/>
          </w:tcPr>
          <w:p w14:paraId="446FFEA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78967D9" w14:textId="77777777" w:rsidR="002927B6" w:rsidRPr="005F70FB" w:rsidRDefault="002927B6" w:rsidP="00A551BF">
            <w:pPr>
              <w:pStyle w:val="TableCell0-0115Break"/>
            </w:pPr>
            <w:r w:rsidRPr="005F70FB">
              <w:t>medicine</w:t>
            </w:r>
          </w:p>
        </w:tc>
      </w:tr>
      <w:tr w:rsidR="00AC23C4" w:rsidRPr="005F70FB" w14:paraId="5EE9F150" w14:textId="77777777" w:rsidTr="00BC00CF">
        <w:tc>
          <w:tcPr>
            <w:tcW w:w="236" w:type="dxa"/>
            <w:shd w:val="clear" w:color="auto" w:fill="auto"/>
          </w:tcPr>
          <w:p w14:paraId="76C87399" w14:textId="77777777" w:rsidR="002927B6" w:rsidRPr="005F70FB" w:rsidRDefault="002927B6" w:rsidP="00A551BF">
            <w:pPr>
              <w:pStyle w:val="TableCell0-0115Break"/>
              <w:rPr>
                <w:rStyle w:val="ExampleSource"/>
              </w:rPr>
            </w:pPr>
          </w:p>
        </w:tc>
        <w:tc>
          <w:tcPr>
            <w:tcW w:w="1247" w:type="dxa"/>
            <w:shd w:val="clear" w:color="auto" w:fill="auto"/>
          </w:tcPr>
          <w:p w14:paraId="0307BCF5" w14:textId="77777777" w:rsidR="002927B6" w:rsidRPr="005F70FB" w:rsidRDefault="002927B6" w:rsidP="00A551BF">
            <w:pPr>
              <w:pStyle w:val="TableCell0-0115Break"/>
              <w:rPr>
                <w:rStyle w:val="ChItalBold"/>
              </w:rPr>
            </w:pPr>
            <w:r w:rsidRPr="005F70FB">
              <w:rPr>
                <w:rStyle w:val="ChItalBold"/>
              </w:rPr>
              <w:t>ojek</w:t>
            </w:r>
          </w:p>
        </w:tc>
        <w:tc>
          <w:tcPr>
            <w:tcW w:w="1418" w:type="dxa"/>
            <w:shd w:val="clear" w:color="auto" w:fill="auto"/>
          </w:tcPr>
          <w:p w14:paraId="5AE8A698" w14:textId="77777777" w:rsidR="002927B6" w:rsidRPr="005F70FB" w:rsidRDefault="002927B6" w:rsidP="00A551BF">
            <w:pPr>
              <w:pStyle w:val="TableCell0-0115Break"/>
              <w:rPr>
                <w:rStyle w:val="ChCharisSIL"/>
              </w:rPr>
            </w:pPr>
            <w:r w:rsidRPr="005F70FB">
              <w:rPr>
                <w:rStyle w:val="ChCharisSIL"/>
              </w:rPr>
              <w:t>ˈɔ.dʒɛ̞k̚</w:t>
            </w:r>
          </w:p>
        </w:tc>
        <w:tc>
          <w:tcPr>
            <w:tcW w:w="1361" w:type="dxa"/>
            <w:shd w:val="clear" w:color="auto" w:fill="auto"/>
          </w:tcPr>
          <w:p w14:paraId="2A4BF9C7" w14:textId="77777777" w:rsidR="002927B6" w:rsidRPr="005F70FB" w:rsidRDefault="002927B6" w:rsidP="00A551BF">
            <w:pPr>
              <w:pStyle w:val="TableCell0-0115Break"/>
              <w:rPr>
                <w:rStyle w:val="ChSmallCaps"/>
              </w:rPr>
            </w:pPr>
            <w:r w:rsidRPr="005F70FB">
              <w:rPr>
                <w:rStyle w:val="ChSmallCaps"/>
              </w:rPr>
              <w:t>n/v.bi</w:t>
            </w:r>
          </w:p>
        </w:tc>
        <w:tc>
          <w:tcPr>
            <w:tcW w:w="2438" w:type="dxa"/>
            <w:shd w:val="clear" w:color="auto" w:fill="auto"/>
          </w:tcPr>
          <w:p w14:paraId="3FBA08A1" w14:textId="77777777" w:rsidR="002927B6" w:rsidRPr="005F70FB" w:rsidRDefault="002927B6" w:rsidP="00A551BF">
            <w:pPr>
              <w:pStyle w:val="TableCell0-0115Break"/>
            </w:pPr>
            <w:r w:rsidRPr="005F70FB">
              <w:t>motorbike taxi / take motorbike taxi</w:t>
            </w:r>
          </w:p>
        </w:tc>
      </w:tr>
      <w:tr w:rsidR="00AC23C4" w:rsidRPr="005F70FB" w14:paraId="266B6136" w14:textId="77777777" w:rsidTr="00BC00CF">
        <w:tc>
          <w:tcPr>
            <w:tcW w:w="236" w:type="dxa"/>
            <w:shd w:val="clear" w:color="auto" w:fill="auto"/>
          </w:tcPr>
          <w:p w14:paraId="4FDB6852" w14:textId="77777777" w:rsidR="002927B6" w:rsidRPr="005F70FB" w:rsidRDefault="002927B6" w:rsidP="00A551BF">
            <w:pPr>
              <w:pStyle w:val="TableCell0-0115Break"/>
              <w:rPr>
                <w:rStyle w:val="ExampleSource"/>
              </w:rPr>
            </w:pPr>
          </w:p>
        </w:tc>
        <w:tc>
          <w:tcPr>
            <w:tcW w:w="1247" w:type="dxa"/>
            <w:shd w:val="clear" w:color="auto" w:fill="auto"/>
          </w:tcPr>
          <w:p w14:paraId="2F3DFEF6" w14:textId="77777777" w:rsidR="002927B6" w:rsidRPr="005F70FB" w:rsidRDefault="002927B6" w:rsidP="00A551BF">
            <w:pPr>
              <w:pStyle w:val="TableCell0-0115Break"/>
              <w:rPr>
                <w:rStyle w:val="ChItalBold"/>
              </w:rPr>
            </w:pPr>
            <w:r w:rsidRPr="005F70FB">
              <w:rPr>
                <w:rStyle w:val="ChItalBold"/>
              </w:rPr>
              <w:t>olaraga</w:t>
            </w:r>
          </w:p>
        </w:tc>
        <w:tc>
          <w:tcPr>
            <w:tcW w:w="1418" w:type="dxa"/>
            <w:shd w:val="clear" w:color="auto" w:fill="auto"/>
          </w:tcPr>
          <w:p w14:paraId="786AEFCA" w14:textId="77777777" w:rsidR="002927B6" w:rsidRPr="005F70FB" w:rsidRDefault="002927B6" w:rsidP="00A551BF">
            <w:pPr>
              <w:pStyle w:val="TableCell0-0115Break"/>
              <w:rPr>
                <w:rStyle w:val="ChCharisSIL"/>
              </w:rPr>
            </w:pPr>
            <w:r w:rsidRPr="005F70FB">
              <w:rPr>
                <w:rStyle w:val="ChCharisSIL"/>
              </w:rPr>
              <w:t>ˌɔ.la.ˈɾa.ga</w:t>
            </w:r>
          </w:p>
        </w:tc>
        <w:tc>
          <w:tcPr>
            <w:tcW w:w="1361" w:type="dxa"/>
            <w:shd w:val="clear" w:color="auto" w:fill="auto"/>
          </w:tcPr>
          <w:p w14:paraId="397E2313"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37147222" w14:textId="77777777" w:rsidR="002927B6" w:rsidRPr="005F70FB" w:rsidRDefault="002927B6" w:rsidP="00A551BF">
            <w:pPr>
              <w:pStyle w:val="TableCell0-0115Break"/>
            </w:pPr>
            <w:r w:rsidRPr="005F70FB">
              <w:t>do sports</w:t>
            </w:r>
          </w:p>
        </w:tc>
      </w:tr>
      <w:tr w:rsidR="00AC23C4" w:rsidRPr="005F70FB" w14:paraId="372F6CA7" w14:textId="77777777" w:rsidTr="00BC00CF">
        <w:tc>
          <w:tcPr>
            <w:tcW w:w="236" w:type="dxa"/>
            <w:shd w:val="clear" w:color="auto" w:fill="auto"/>
          </w:tcPr>
          <w:p w14:paraId="007D2CD0" w14:textId="77777777" w:rsidR="002927B6" w:rsidRPr="005F70FB" w:rsidRDefault="002927B6" w:rsidP="00A551BF">
            <w:pPr>
              <w:pStyle w:val="TableCell0-0115Break"/>
              <w:rPr>
                <w:rStyle w:val="ExampleSource"/>
              </w:rPr>
            </w:pPr>
          </w:p>
        </w:tc>
        <w:tc>
          <w:tcPr>
            <w:tcW w:w="1247" w:type="dxa"/>
            <w:shd w:val="clear" w:color="auto" w:fill="auto"/>
          </w:tcPr>
          <w:p w14:paraId="5D2CD305" w14:textId="77777777" w:rsidR="002927B6" w:rsidRPr="005F70FB" w:rsidRDefault="002927B6" w:rsidP="00A551BF">
            <w:pPr>
              <w:pStyle w:val="TableCell0-0115Break"/>
              <w:rPr>
                <w:rStyle w:val="ChItalBold"/>
              </w:rPr>
            </w:pPr>
            <w:r w:rsidRPr="005F70FB">
              <w:rPr>
                <w:rStyle w:val="ChItalBold"/>
              </w:rPr>
              <w:t>oleng</w:t>
            </w:r>
          </w:p>
        </w:tc>
        <w:tc>
          <w:tcPr>
            <w:tcW w:w="1418" w:type="dxa"/>
            <w:shd w:val="clear" w:color="auto" w:fill="auto"/>
          </w:tcPr>
          <w:p w14:paraId="1BA84E25" w14:textId="77777777" w:rsidR="002927B6" w:rsidRPr="005F70FB" w:rsidRDefault="002927B6" w:rsidP="00A551BF">
            <w:pPr>
              <w:pStyle w:val="TableCell0-0115Break"/>
              <w:rPr>
                <w:rStyle w:val="ChCharisSIL"/>
              </w:rPr>
            </w:pPr>
            <w:r w:rsidRPr="005F70FB">
              <w:rPr>
                <w:rStyle w:val="ChCharisSIL"/>
              </w:rPr>
              <w:t>ˈɔ.lɛ̞ŋ</w:t>
            </w:r>
          </w:p>
        </w:tc>
        <w:tc>
          <w:tcPr>
            <w:tcW w:w="1361" w:type="dxa"/>
            <w:shd w:val="clear" w:color="auto" w:fill="auto"/>
          </w:tcPr>
          <w:p w14:paraId="22CAB2E4"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553D9950" w14:textId="77777777" w:rsidR="002927B6" w:rsidRPr="005F70FB" w:rsidRDefault="002927B6" w:rsidP="00A551BF">
            <w:pPr>
              <w:pStyle w:val="TableCell0-0115Break"/>
            </w:pPr>
            <w:r w:rsidRPr="005F70FB">
              <w:t>shake</w:t>
            </w:r>
          </w:p>
        </w:tc>
      </w:tr>
      <w:tr w:rsidR="00AC23C4" w:rsidRPr="005F70FB" w14:paraId="657F9721" w14:textId="77777777" w:rsidTr="00BC00CF">
        <w:tc>
          <w:tcPr>
            <w:tcW w:w="236" w:type="dxa"/>
            <w:shd w:val="clear" w:color="auto" w:fill="auto"/>
          </w:tcPr>
          <w:p w14:paraId="31680D4C" w14:textId="77777777" w:rsidR="002927B6" w:rsidRPr="005F70FB" w:rsidRDefault="002927B6" w:rsidP="00A551BF">
            <w:pPr>
              <w:pStyle w:val="TableCell0-0115Break"/>
              <w:rPr>
                <w:rStyle w:val="ExampleSource"/>
              </w:rPr>
            </w:pPr>
          </w:p>
        </w:tc>
        <w:tc>
          <w:tcPr>
            <w:tcW w:w="1247" w:type="dxa"/>
            <w:shd w:val="clear" w:color="auto" w:fill="auto"/>
          </w:tcPr>
          <w:p w14:paraId="7FD2F326" w14:textId="77777777" w:rsidR="002927B6" w:rsidRPr="005F70FB" w:rsidRDefault="002927B6" w:rsidP="00A551BF">
            <w:pPr>
              <w:pStyle w:val="TableCell0-0115Break"/>
              <w:rPr>
                <w:rStyle w:val="ChItalBold"/>
              </w:rPr>
            </w:pPr>
            <w:r w:rsidRPr="005F70FB">
              <w:rPr>
                <w:rStyle w:val="ChItalBold"/>
              </w:rPr>
              <w:t>ombak</w:t>
            </w:r>
          </w:p>
        </w:tc>
        <w:tc>
          <w:tcPr>
            <w:tcW w:w="1418" w:type="dxa"/>
            <w:shd w:val="clear" w:color="auto" w:fill="auto"/>
          </w:tcPr>
          <w:p w14:paraId="5AC6F123" w14:textId="77777777" w:rsidR="002927B6" w:rsidRPr="005F70FB" w:rsidRDefault="002927B6" w:rsidP="00A551BF">
            <w:pPr>
              <w:pStyle w:val="TableCell0-0115Break"/>
              <w:rPr>
                <w:rStyle w:val="ChCharisSIL"/>
              </w:rPr>
            </w:pPr>
            <w:r w:rsidRPr="005F70FB">
              <w:rPr>
                <w:rStyle w:val="ChCharisSIL"/>
              </w:rPr>
              <w:t>ˈɔ̞m.bɐk</w:t>
            </w:r>
          </w:p>
        </w:tc>
        <w:tc>
          <w:tcPr>
            <w:tcW w:w="1361" w:type="dxa"/>
            <w:shd w:val="clear" w:color="auto" w:fill="auto"/>
          </w:tcPr>
          <w:p w14:paraId="1D1DC12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986DAAB" w14:textId="77777777" w:rsidR="002927B6" w:rsidRPr="005F70FB" w:rsidRDefault="002927B6" w:rsidP="00A551BF">
            <w:pPr>
              <w:pStyle w:val="TableCell0-0115Break"/>
            </w:pPr>
            <w:r w:rsidRPr="005F70FB">
              <w:t>wave</w:t>
            </w:r>
          </w:p>
        </w:tc>
      </w:tr>
      <w:tr w:rsidR="00AC23C4" w:rsidRPr="005F70FB" w14:paraId="0A945889" w14:textId="77777777" w:rsidTr="00BC00CF">
        <w:tc>
          <w:tcPr>
            <w:tcW w:w="236" w:type="dxa"/>
            <w:shd w:val="clear" w:color="auto" w:fill="auto"/>
          </w:tcPr>
          <w:p w14:paraId="6AD5B1FD" w14:textId="77777777" w:rsidR="002927B6" w:rsidRPr="005F70FB" w:rsidRDefault="002927B6" w:rsidP="00A551BF">
            <w:pPr>
              <w:pStyle w:val="TableCell0-0115Break"/>
              <w:rPr>
                <w:rStyle w:val="ExampleSource"/>
              </w:rPr>
            </w:pPr>
          </w:p>
        </w:tc>
        <w:tc>
          <w:tcPr>
            <w:tcW w:w="1247" w:type="dxa"/>
            <w:shd w:val="clear" w:color="auto" w:fill="auto"/>
          </w:tcPr>
          <w:p w14:paraId="231A316C" w14:textId="77777777" w:rsidR="002927B6" w:rsidRPr="005F70FB" w:rsidRDefault="002927B6" w:rsidP="00A551BF">
            <w:pPr>
              <w:pStyle w:val="TableCell0-0115Break"/>
              <w:rPr>
                <w:rStyle w:val="ChItalBold"/>
              </w:rPr>
            </w:pPr>
            <w:r w:rsidRPr="005F70FB">
              <w:rPr>
                <w:rStyle w:val="ChItalBold"/>
              </w:rPr>
              <w:t>omel</w:t>
            </w:r>
          </w:p>
        </w:tc>
        <w:tc>
          <w:tcPr>
            <w:tcW w:w="1418" w:type="dxa"/>
            <w:shd w:val="clear" w:color="auto" w:fill="auto"/>
          </w:tcPr>
          <w:p w14:paraId="3EE6AF1C" w14:textId="77777777" w:rsidR="002927B6" w:rsidRPr="005F70FB" w:rsidRDefault="002927B6" w:rsidP="00A551BF">
            <w:pPr>
              <w:pStyle w:val="TableCell0-0115Break"/>
              <w:rPr>
                <w:rStyle w:val="ChCharisSIL"/>
              </w:rPr>
            </w:pPr>
            <w:r w:rsidRPr="005F70FB">
              <w:rPr>
                <w:rStyle w:val="ChCharisSIL"/>
              </w:rPr>
              <w:t>ˈɔ.mɛ̞l</w:t>
            </w:r>
          </w:p>
        </w:tc>
        <w:tc>
          <w:tcPr>
            <w:tcW w:w="1361" w:type="dxa"/>
            <w:shd w:val="clear" w:color="auto" w:fill="auto"/>
          </w:tcPr>
          <w:p w14:paraId="32D8ABD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D4491A6" w14:textId="77777777" w:rsidR="002927B6" w:rsidRPr="005F70FB" w:rsidRDefault="002927B6" w:rsidP="00A551BF">
            <w:pPr>
              <w:pStyle w:val="TableCell0-0115Break"/>
            </w:pPr>
            <w:r w:rsidRPr="005F70FB">
              <w:t>complain</w:t>
            </w:r>
          </w:p>
        </w:tc>
      </w:tr>
      <w:tr w:rsidR="00AC23C4" w:rsidRPr="005F70FB" w14:paraId="20226D26" w14:textId="77777777" w:rsidTr="00BC00CF">
        <w:tc>
          <w:tcPr>
            <w:tcW w:w="236" w:type="dxa"/>
            <w:shd w:val="clear" w:color="auto" w:fill="auto"/>
          </w:tcPr>
          <w:p w14:paraId="78154154" w14:textId="77777777" w:rsidR="002927B6" w:rsidRPr="005F70FB" w:rsidRDefault="002927B6" w:rsidP="00A551BF">
            <w:pPr>
              <w:pStyle w:val="TableCell0-0115Break"/>
              <w:rPr>
                <w:rStyle w:val="ExampleSource"/>
              </w:rPr>
            </w:pPr>
          </w:p>
        </w:tc>
        <w:tc>
          <w:tcPr>
            <w:tcW w:w="1247" w:type="dxa"/>
            <w:shd w:val="clear" w:color="auto" w:fill="auto"/>
          </w:tcPr>
          <w:p w14:paraId="6278313E" w14:textId="77777777" w:rsidR="002927B6" w:rsidRPr="005F70FB" w:rsidRDefault="002927B6" w:rsidP="00A551BF">
            <w:pPr>
              <w:pStyle w:val="TableCell0-0115Break"/>
              <w:rPr>
                <w:rStyle w:val="ChItalBold"/>
              </w:rPr>
            </w:pPr>
            <w:r w:rsidRPr="005F70FB">
              <w:rPr>
                <w:rStyle w:val="ChItalBold"/>
              </w:rPr>
              <w:t>orang</w:t>
            </w:r>
          </w:p>
        </w:tc>
        <w:tc>
          <w:tcPr>
            <w:tcW w:w="1418" w:type="dxa"/>
            <w:shd w:val="clear" w:color="auto" w:fill="auto"/>
          </w:tcPr>
          <w:p w14:paraId="38060FEF" w14:textId="77777777" w:rsidR="002927B6" w:rsidRPr="005F70FB" w:rsidRDefault="002927B6" w:rsidP="00A551BF">
            <w:pPr>
              <w:pStyle w:val="TableCell0-0115Break"/>
              <w:rPr>
                <w:rStyle w:val="ChCharisSIL"/>
              </w:rPr>
            </w:pPr>
            <w:r w:rsidRPr="005F70FB">
              <w:rPr>
                <w:rStyle w:val="ChCharisSIL"/>
              </w:rPr>
              <w:t>ˈɔ.ɾɐŋ</w:t>
            </w:r>
          </w:p>
        </w:tc>
        <w:tc>
          <w:tcPr>
            <w:tcW w:w="1361" w:type="dxa"/>
            <w:shd w:val="clear" w:color="auto" w:fill="auto"/>
          </w:tcPr>
          <w:p w14:paraId="5B9E19B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B4C7B48" w14:textId="77777777" w:rsidR="002927B6" w:rsidRPr="005F70FB" w:rsidRDefault="002927B6" w:rsidP="00A551BF">
            <w:pPr>
              <w:pStyle w:val="TableCell0-0115Break"/>
            </w:pPr>
            <w:r w:rsidRPr="005F70FB">
              <w:t>person</w:t>
            </w:r>
          </w:p>
        </w:tc>
      </w:tr>
      <w:tr w:rsidR="00AC23C4" w:rsidRPr="005F70FB" w14:paraId="50614921" w14:textId="77777777" w:rsidTr="00BC00CF">
        <w:tc>
          <w:tcPr>
            <w:tcW w:w="236" w:type="dxa"/>
            <w:shd w:val="clear" w:color="auto" w:fill="auto"/>
          </w:tcPr>
          <w:p w14:paraId="63C2052C" w14:textId="77777777" w:rsidR="002927B6" w:rsidRPr="005F70FB" w:rsidRDefault="002927B6" w:rsidP="00A551BF">
            <w:pPr>
              <w:pStyle w:val="TableCell0-0115Break"/>
              <w:rPr>
                <w:rStyle w:val="ExampleSource"/>
              </w:rPr>
            </w:pPr>
          </w:p>
        </w:tc>
        <w:tc>
          <w:tcPr>
            <w:tcW w:w="1247" w:type="dxa"/>
            <w:shd w:val="clear" w:color="auto" w:fill="auto"/>
          </w:tcPr>
          <w:p w14:paraId="254D55EF" w14:textId="77777777" w:rsidR="002927B6" w:rsidRPr="005F70FB" w:rsidRDefault="002927B6" w:rsidP="00A551BF">
            <w:pPr>
              <w:pStyle w:val="TableCell0-0115Break"/>
              <w:rPr>
                <w:rStyle w:val="ChItalBold"/>
              </w:rPr>
            </w:pPr>
            <w:r w:rsidRPr="005F70FB">
              <w:rPr>
                <w:rStyle w:val="ChItalBold"/>
              </w:rPr>
              <w:t>otak</w:t>
            </w:r>
          </w:p>
        </w:tc>
        <w:tc>
          <w:tcPr>
            <w:tcW w:w="1418" w:type="dxa"/>
            <w:shd w:val="clear" w:color="auto" w:fill="auto"/>
          </w:tcPr>
          <w:p w14:paraId="22E66959" w14:textId="77777777" w:rsidR="002927B6" w:rsidRPr="005F70FB" w:rsidRDefault="002927B6" w:rsidP="00A551BF">
            <w:pPr>
              <w:pStyle w:val="TableCell0-0115Break"/>
              <w:rPr>
                <w:rStyle w:val="ChCharisSIL"/>
              </w:rPr>
            </w:pPr>
            <w:r w:rsidRPr="005F70FB">
              <w:rPr>
                <w:rStyle w:val="ChCharisSIL"/>
              </w:rPr>
              <w:t>ˈɔ.tɐk</w:t>
            </w:r>
          </w:p>
        </w:tc>
        <w:tc>
          <w:tcPr>
            <w:tcW w:w="1361" w:type="dxa"/>
            <w:shd w:val="clear" w:color="auto" w:fill="auto"/>
          </w:tcPr>
          <w:p w14:paraId="7C6445A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DD1456E" w14:textId="77777777" w:rsidR="002927B6" w:rsidRPr="005F70FB" w:rsidRDefault="002927B6" w:rsidP="00A551BF">
            <w:pPr>
              <w:pStyle w:val="TableCell0-0115Break"/>
            </w:pPr>
            <w:r w:rsidRPr="005F70FB">
              <w:t>brain</w:t>
            </w:r>
          </w:p>
        </w:tc>
      </w:tr>
      <w:tr w:rsidR="00AC23C4" w:rsidRPr="005F70FB" w14:paraId="0944651B" w14:textId="77777777" w:rsidTr="00BC00CF">
        <w:tc>
          <w:tcPr>
            <w:tcW w:w="236" w:type="dxa"/>
            <w:shd w:val="clear" w:color="auto" w:fill="auto"/>
          </w:tcPr>
          <w:p w14:paraId="3F3F4B5C" w14:textId="77777777" w:rsidR="002927B6" w:rsidRPr="005F70FB" w:rsidRDefault="002927B6" w:rsidP="000F4F82">
            <w:pPr>
              <w:pStyle w:val="TableCell0-2115ptBreak"/>
              <w:rPr>
                <w:rStyle w:val="ExampleSource"/>
              </w:rPr>
            </w:pPr>
          </w:p>
        </w:tc>
        <w:tc>
          <w:tcPr>
            <w:tcW w:w="1247" w:type="dxa"/>
            <w:shd w:val="clear" w:color="auto" w:fill="auto"/>
          </w:tcPr>
          <w:p w14:paraId="7A3AD020" w14:textId="77777777" w:rsidR="002927B6" w:rsidRPr="005F70FB" w:rsidRDefault="002927B6" w:rsidP="000F4F82">
            <w:pPr>
              <w:pStyle w:val="TableCell0-2115ptBreak"/>
              <w:rPr>
                <w:rStyle w:val="ChItalBold"/>
              </w:rPr>
            </w:pPr>
            <w:r w:rsidRPr="005F70FB">
              <w:rPr>
                <w:rStyle w:val="ChItalBold"/>
              </w:rPr>
              <w:t>otot</w:t>
            </w:r>
          </w:p>
        </w:tc>
        <w:tc>
          <w:tcPr>
            <w:tcW w:w="1418" w:type="dxa"/>
            <w:shd w:val="clear" w:color="auto" w:fill="auto"/>
          </w:tcPr>
          <w:p w14:paraId="3D4F554F" w14:textId="77777777" w:rsidR="002927B6" w:rsidRPr="005F70FB" w:rsidRDefault="002927B6" w:rsidP="000F4F82">
            <w:pPr>
              <w:pStyle w:val="TableCell0-2115ptBreak"/>
              <w:rPr>
                <w:rStyle w:val="ChCharisSIL"/>
              </w:rPr>
            </w:pPr>
            <w:r w:rsidRPr="005F70FB">
              <w:rPr>
                <w:rStyle w:val="ChCharisSIL"/>
              </w:rPr>
              <w:t>ˈɔ̞.tɔ̞t̚</w:t>
            </w:r>
          </w:p>
        </w:tc>
        <w:tc>
          <w:tcPr>
            <w:tcW w:w="1361" w:type="dxa"/>
            <w:shd w:val="clear" w:color="auto" w:fill="auto"/>
          </w:tcPr>
          <w:p w14:paraId="278890F1" w14:textId="77777777" w:rsidR="002927B6" w:rsidRPr="005F70FB" w:rsidRDefault="002927B6" w:rsidP="000F4F82">
            <w:pPr>
              <w:pStyle w:val="TableCell0-2115ptBreak"/>
              <w:rPr>
                <w:rStyle w:val="ChSmallCaps"/>
              </w:rPr>
            </w:pPr>
            <w:r w:rsidRPr="005F70FB">
              <w:rPr>
                <w:rStyle w:val="ChSmallCaps"/>
              </w:rPr>
              <w:t>n</w:t>
            </w:r>
          </w:p>
        </w:tc>
        <w:tc>
          <w:tcPr>
            <w:tcW w:w="2438" w:type="dxa"/>
            <w:shd w:val="clear" w:color="auto" w:fill="auto"/>
          </w:tcPr>
          <w:p w14:paraId="3D2D2DD7" w14:textId="77777777" w:rsidR="002927B6" w:rsidRPr="005F70FB" w:rsidRDefault="002927B6" w:rsidP="000F4F82">
            <w:pPr>
              <w:pStyle w:val="TableCell0-2115ptBreak"/>
            </w:pPr>
            <w:r w:rsidRPr="005F70FB">
              <w:t>muscle</w:t>
            </w:r>
          </w:p>
        </w:tc>
      </w:tr>
      <w:tr w:rsidR="00AC23C4" w:rsidRPr="005F70FB" w14:paraId="11D06DB4" w14:textId="77777777" w:rsidTr="00BC00CF">
        <w:tc>
          <w:tcPr>
            <w:tcW w:w="236" w:type="dxa"/>
            <w:shd w:val="clear" w:color="auto" w:fill="auto"/>
          </w:tcPr>
          <w:p w14:paraId="1FE761AD" w14:textId="77777777" w:rsidR="002927B6" w:rsidRPr="005F70FB" w:rsidRDefault="002927B6" w:rsidP="000F4F82">
            <w:pPr>
              <w:pStyle w:val="TableCell5-2"/>
              <w:rPr>
                <w:rStyle w:val="ExampleSource"/>
              </w:rPr>
            </w:pPr>
          </w:p>
        </w:tc>
        <w:tc>
          <w:tcPr>
            <w:tcW w:w="1247" w:type="dxa"/>
            <w:shd w:val="clear" w:color="auto" w:fill="auto"/>
          </w:tcPr>
          <w:p w14:paraId="0A9AEB6A" w14:textId="7511E0E4" w:rsidR="002927B6" w:rsidRPr="005F70FB" w:rsidRDefault="002927B6" w:rsidP="00242647">
            <w:pPr>
              <w:pStyle w:val="TableCell2-2"/>
              <w:rPr>
                <w:rStyle w:val="ChBold"/>
              </w:rPr>
            </w:pPr>
            <w:r w:rsidRPr="005F70FB">
              <w:rPr>
                <w:rStyle w:val="ChBold"/>
              </w:rPr>
              <w:t>P</w:t>
            </w:r>
          </w:p>
        </w:tc>
        <w:tc>
          <w:tcPr>
            <w:tcW w:w="1418" w:type="dxa"/>
            <w:shd w:val="clear" w:color="auto" w:fill="auto"/>
          </w:tcPr>
          <w:p w14:paraId="7445F282" w14:textId="77777777" w:rsidR="002927B6" w:rsidRPr="005F70FB" w:rsidRDefault="002927B6" w:rsidP="000F4F82">
            <w:pPr>
              <w:pStyle w:val="TableCell2-2"/>
            </w:pPr>
          </w:p>
        </w:tc>
        <w:tc>
          <w:tcPr>
            <w:tcW w:w="1361" w:type="dxa"/>
            <w:shd w:val="clear" w:color="auto" w:fill="auto"/>
          </w:tcPr>
          <w:p w14:paraId="3A755D7D" w14:textId="77777777" w:rsidR="002927B6" w:rsidRPr="005F70FB" w:rsidRDefault="002927B6" w:rsidP="000F4F82">
            <w:pPr>
              <w:pStyle w:val="TableCell2-2"/>
            </w:pPr>
          </w:p>
        </w:tc>
        <w:tc>
          <w:tcPr>
            <w:tcW w:w="2438" w:type="dxa"/>
            <w:shd w:val="clear" w:color="auto" w:fill="auto"/>
          </w:tcPr>
          <w:p w14:paraId="43904C6B" w14:textId="77777777" w:rsidR="002927B6" w:rsidRPr="005F70FB" w:rsidRDefault="002927B6" w:rsidP="000F4F82">
            <w:pPr>
              <w:pStyle w:val="TableCell2-2"/>
            </w:pPr>
          </w:p>
        </w:tc>
      </w:tr>
      <w:tr w:rsidR="00AC23C4" w:rsidRPr="005F70FB" w14:paraId="094AE509" w14:textId="77777777" w:rsidTr="00BC00CF">
        <w:tc>
          <w:tcPr>
            <w:tcW w:w="236" w:type="dxa"/>
            <w:shd w:val="clear" w:color="auto" w:fill="auto"/>
          </w:tcPr>
          <w:p w14:paraId="040D5B26" w14:textId="77777777" w:rsidR="002927B6" w:rsidRPr="005F70FB" w:rsidRDefault="002927B6" w:rsidP="00A551BF">
            <w:pPr>
              <w:pStyle w:val="TableCell0-0115Break"/>
              <w:rPr>
                <w:rStyle w:val="ExampleSource"/>
              </w:rPr>
            </w:pPr>
          </w:p>
        </w:tc>
        <w:tc>
          <w:tcPr>
            <w:tcW w:w="1247" w:type="dxa"/>
            <w:shd w:val="clear" w:color="auto" w:fill="auto"/>
          </w:tcPr>
          <w:p w14:paraId="0F6E8298" w14:textId="77777777" w:rsidR="002927B6" w:rsidRPr="005F70FB" w:rsidRDefault="002927B6" w:rsidP="00A551BF">
            <w:pPr>
              <w:pStyle w:val="TableCell0-0115Break"/>
              <w:rPr>
                <w:rStyle w:val="ChItalBold"/>
              </w:rPr>
            </w:pPr>
            <w:r w:rsidRPr="005F70FB">
              <w:rPr>
                <w:rStyle w:val="ChItalBold"/>
              </w:rPr>
              <w:t>pacar</w:t>
            </w:r>
          </w:p>
        </w:tc>
        <w:tc>
          <w:tcPr>
            <w:tcW w:w="1418" w:type="dxa"/>
            <w:shd w:val="clear" w:color="auto" w:fill="auto"/>
          </w:tcPr>
          <w:p w14:paraId="1D94C721" w14:textId="77777777" w:rsidR="002927B6" w:rsidRPr="005F70FB" w:rsidRDefault="002927B6" w:rsidP="00A551BF">
            <w:pPr>
              <w:pStyle w:val="TableCell0-0115Break"/>
              <w:rPr>
                <w:rStyle w:val="ChCharisSIL"/>
              </w:rPr>
            </w:pPr>
            <w:r w:rsidRPr="005F70FB">
              <w:rPr>
                <w:rStyle w:val="ChCharisSIL"/>
              </w:rPr>
              <w:t>ˈpa.tʃɐr̥</w:t>
            </w:r>
          </w:p>
        </w:tc>
        <w:tc>
          <w:tcPr>
            <w:tcW w:w="1361" w:type="dxa"/>
            <w:shd w:val="clear" w:color="auto" w:fill="auto"/>
          </w:tcPr>
          <w:p w14:paraId="6FA80285" w14:textId="77777777" w:rsidR="002927B6" w:rsidRPr="005F70FB" w:rsidRDefault="002927B6" w:rsidP="00A551BF">
            <w:pPr>
              <w:pStyle w:val="TableCell0-0115Break"/>
              <w:rPr>
                <w:rStyle w:val="ChSmallCaps"/>
              </w:rPr>
            </w:pPr>
            <w:r w:rsidRPr="005F70FB">
              <w:rPr>
                <w:rStyle w:val="ChSmallCaps"/>
              </w:rPr>
              <w:t>n/v.bi</w:t>
            </w:r>
          </w:p>
        </w:tc>
        <w:tc>
          <w:tcPr>
            <w:tcW w:w="2438" w:type="dxa"/>
            <w:shd w:val="clear" w:color="auto" w:fill="auto"/>
          </w:tcPr>
          <w:p w14:paraId="1B7597BD" w14:textId="77777777" w:rsidR="002927B6" w:rsidRPr="005F70FB" w:rsidRDefault="002927B6" w:rsidP="00A551BF">
            <w:pPr>
              <w:pStyle w:val="TableCell0-0115Break"/>
            </w:pPr>
            <w:r w:rsidRPr="005F70FB">
              <w:t>lover / date</w:t>
            </w:r>
          </w:p>
        </w:tc>
      </w:tr>
      <w:tr w:rsidR="00AC23C4" w:rsidRPr="005F70FB" w14:paraId="46757CB2" w14:textId="77777777" w:rsidTr="00BC00CF">
        <w:tc>
          <w:tcPr>
            <w:tcW w:w="236" w:type="dxa"/>
            <w:shd w:val="clear" w:color="auto" w:fill="auto"/>
          </w:tcPr>
          <w:p w14:paraId="194146AA" w14:textId="77777777" w:rsidR="002927B6" w:rsidRPr="005F70FB" w:rsidRDefault="002927B6" w:rsidP="00A551BF">
            <w:pPr>
              <w:pStyle w:val="TableCell0-0115Break"/>
              <w:rPr>
                <w:rStyle w:val="ExampleSource"/>
              </w:rPr>
            </w:pPr>
          </w:p>
        </w:tc>
        <w:tc>
          <w:tcPr>
            <w:tcW w:w="1247" w:type="dxa"/>
            <w:shd w:val="clear" w:color="auto" w:fill="auto"/>
          </w:tcPr>
          <w:p w14:paraId="7840AAAA" w14:textId="77777777" w:rsidR="002927B6" w:rsidRPr="005F70FB" w:rsidRDefault="002927B6" w:rsidP="00A551BF">
            <w:pPr>
              <w:pStyle w:val="TableCell0-0115Break"/>
              <w:rPr>
                <w:rStyle w:val="ChItalBold"/>
              </w:rPr>
            </w:pPr>
            <w:r w:rsidRPr="005F70FB">
              <w:rPr>
                <w:rStyle w:val="ChItalBold"/>
              </w:rPr>
              <w:t>pace</w:t>
            </w:r>
          </w:p>
        </w:tc>
        <w:tc>
          <w:tcPr>
            <w:tcW w:w="1418" w:type="dxa"/>
            <w:shd w:val="clear" w:color="auto" w:fill="auto"/>
          </w:tcPr>
          <w:p w14:paraId="63E043D3" w14:textId="77777777" w:rsidR="002927B6" w:rsidRPr="005F70FB" w:rsidRDefault="002927B6" w:rsidP="00A551BF">
            <w:pPr>
              <w:pStyle w:val="TableCell0-0115Break"/>
              <w:rPr>
                <w:rStyle w:val="ChCharisSIL"/>
              </w:rPr>
            </w:pPr>
            <w:r w:rsidRPr="005F70FB">
              <w:rPr>
                <w:rStyle w:val="ChCharisSIL"/>
              </w:rPr>
              <w:t>ˈpa.tʃɛ</w:t>
            </w:r>
          </w:p>
        </w:tc>
        <w:tc>
          <w:tcPr>
            <w:tcW w:w="1361" w:type="dxa"/>
            <w:shd w:val="clear" w:color="auto" w:fill="auto"/>
          </w:tcPr>
          <w:p w14:paraId="2D96F076"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293AD8C" w14:textId="77777777" w:rsidR="002927B6" w:rsidRPr="005F70FB" w:rsidRDefault="002927B6" w:rsidP="00A551BF">
            <w:pPr>
              <w:pStyle w:val="TableCell0-0115Break"/>
            </w:pPr>
            <w:r w:rsidRPr="005F70FB">
              <w:t>man</w:t>
            </w:r>
          </w:p>
        </w:tc>
      </w:tr>
      <w:tr w:rsidR="00AC23C4" w:rsidRPr="005F70FB" w14:paraId="1D6E89B7" w14:textId="77777777" w:rsidTr="00BC00CF">
        <w:tc>
          <w:tcPr>
            <w:tcW w:w="236" w:type="dxa"/>
            <w:shd w:val="clear" w:color="auto" w:fill="auto"/>
          </w:tcPr>
          <w:p w14:paraId="243D9248" w14:textId="77777777" w:rsidR="002927B6" w:rsidRPr="005F70FB" w:rsidRDefault="002927B6" w:rsidP="00A551BF">
            <w:pPr>
              <w:pStyle w:val="TableCell0-0115Break"/>
              <w:rPr>
                <w:rStyle w:val="ExampleSource"/>
              </w:rPr>
            </w:pPr>
          </w:p>
        </w:tc>
        <w:tc>
          <w:tcPr>
            <w:tcW w:w="1247" w:type="dxa"/>
            <w:shd w:val="clear" w:color="auto" w:fill="auto"/>
          </w:tcPr>
          <w:p w14:paraId="692190EC" w14:textId="77777777" w:rsidR="002927B6" w:rsidRPr="005F70FB" w:rsidRDefault="002927B6" w:rsidP="00A551BF">
            <w:pPr>
              <w:pStyle w:val="TableCell0-0115Break"/>
              <w:rPr>
                <w:rStyle w:val="ChItalBold"/>
              </w:rPr>
            </w:pPr>
            <w:r w:rsidRPr="005F70FB">
              <w:rPr>
                <w:rStyle w:val="ChItalBold"/>
              </w:rPr>
              <w:t>padam</w:t>
            </w:r>
          </w:p>
        </w:tc>
        <w:tc>
          <w:tcPr>
            <w:tcW w:w="1418" w:type="dxa"/>
            <w:shd w:val="clear" w:color="auto" w:fill="auto"/>
          </w:tcPr>
          <w:p w14:paraId="47C1937D" w14:textId="77777777" w:rsidR="002927B6" w:rsidRPr="005F70FB" w:rsidRDefault="002927B6" w:rsidP="00A551BF">
            <w:pPr>
              <w:pStyle w:val="TableCell0-0115Break"/>
              <w:rPr>
                <w:rStyle w:val="ChCharisSIL"/>
              </w:rPr>
            </w:pPr>
            <w:r w:rsidRPr="005F70FB">
              <w:rPr>
                <w:rStyle w:val="ChCharisSIL"/>
              </w:rPr>
              <w:t>ˈpa.dɐm</w:t>
            </w:r>
          </w:p>
        </w:tc>
        <w:tc>
          <w:tcPr>
            <w:tcW w:w="1361" w:type="dxa"/>
            <w:shd w:val="clear" w:color="auto" w:fill="auto"/>
          </w:tcPr>
          <w:p w14:paraId="6843EF8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1484AE9" w14:textId="77777777" w:rsidR="002927B6" w:rsidRPr="005F70FB" w:rsidRDefault="002927B6" w:rsidP="00A551BF">
            <w:pPr>
              <w:pStyle w:val="TableCell0-0115Break"/>
            </w:pPr>
            <w:r w:rsidRPr="005F70FB">
              <w:t>extinguish</w:t>
            </w:r>
          </w:p>
        </w:tc>
      </w:tr>
      <w:tr w:rsidR="00AC23C4" w:rsidRPr="005F70FB" w14:paraId="2234AEEB" w14:textId="77777777" w:rsidTr="00BC00CF">
        <w:tc>
          <w:tcPr>
            <w:tcW w:w="236" w:type="dxa"/>
            <w:shd w:val="clear" w:color="auto" w:fill="auto"/>
          </w:tcPr>
          <w:p w14:paraId="34A5E662" w14:textId="77777777" w:rsidR="002927B6" w:rsidRPr="005F70FB" w:rsidRDefault="002927B6" w:rsidP="00A551BF">
            <w:pPr>
              <w:pStyle w:val="TableCell0-0115Break"/>
              <w:rPr>
                <w:rStyle w:val="ExampleSource"/>
              </w:rPr>
            </w:pPr>
          </w:p>
        </w:tc>
        <w:tc>
          <w:tcPr>
            <w:tcW w:w="1247" w:type="dxa"/>
            <w:shd w:val="clear" w:color="auto" w:fill="auto"/>
          </w:tcPr>
          <w:p w14:paraId="5B83FA38" w14:textId="77777777" w:rsidR="002927B6" w:rsidRPr="005F70FB" w:rsidRDefault="002927B6" w:rsidP="00A551BF">
            <w:pPr>
              <w:pStyle w:val="TableCell0-0115Break"/>
              <w:rPr>
                <w:rStyle w:val="ChItalBold"/>
              </w:rPr>
            </w:pPr>
            <w:r w:rsidRPr="005F70FB">
              <w:rPr>
                <w:rStyle w:val="ChItalBold"/>
              </w:rPr>
              <w:t>padat</w:t>
            </w:r>
          </w:p>
        </w:tc>
        <w:tc>
          <w:tcPr>
            <w:tcW w:w="1418" w:type="dxa"/>
            <w:shd w:val="clear" w:color="auto" w:fill="auto"/>
          </w:tcPr>
          <w:p w14:paraId="71230E28" w14:textId="77777777" w:rsidR="002927B6" w:rsidRPr="005F70FB" w:rsidRDefault="002927B6" w:rsidP="00A551BF">
            <w:pPr>
              <w:pStyle w:val="TableCell0-0115Break"/>
              <w:rPr>
                <w:rStyle w:val="ChCharisSIL"/>
              </w:rPr>
            </w:pPr>
            <w:r w:rsidRPr="005F70FB">
              <w:rPr>
                <w:rStyle w:val="ChCharisSIL"/>
              </w:rPr>
              <w:t>ˈpa.dɐt</w:t>
            </w:r>
          </w:p>
        </w:tc>
        <w:tc>
          <w:tcPr>
            <w:tcW w:w="1361" w:type="dxa"/>
            <w:shd w:val="clear" w:color="auto" w:fill="auto"/>
          </w:tcPr>
          <w:p w14:paraId="68E3103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9F2C9CD" w14:textId="77777777" w:rsidR="002927B6" w:rsidRPr="005F70FB" w:rsidRDefault="002927B6" w:rsidP="00A551BF">
            <w:pPr>
              <w:pStyle w:val="TableCell0-0115Break"/>
            </w:pPr>
            <w:r w:rsidRPr="005F70FB">
              <w:t>be solid</w:t>
            </w:r>
          </w:p>
        </w:tc>
      </w:tr>
      <w:tr w:rsidR="00AC23C4" w:rsidRPr="005F70FB" w14:paraId="0CFF3FCA" w14:textId="77777777" w:rsidTr="00BC00CF">
        <w:tc>
          <w:tcPr>
            <w:tcW w:w="236" w:type="dxa"/>
            <w:shd w:val="clear" w:color="auto" w:fill="auto"/>
          </w:tcPr>
          <w:p w14:paraId="5A2720FF" w14:textId="77777777" w:rsidR="002927B6" w:rsidRPr="005F70FB" w:rsidRDefault="002927B6" w:rsidP="00A551BF">
            <w:pPr>
              <w:pStyle w:val="TableCell0-0115Break"/>
              <w:rPr>
                <w:rStyle w:val="ExampleSource"/>
              </w:rPr>
            </w:pPr>
          </w:p>
        </w:tc>
        <w:tc>
          <w:tcPr>
            <w:tcW w:w="1247" w:type="dxa"/>
            <w:shd w:val="clear" w:color="auto" w:fill="auto"/>
          </w:tcPr>
          <w:p w14:paraId="2A29B63F" w14:textId="77777777" w:rsidR="002927B6" w:rsidRPr="005F70FB" w:rsidRDefault="002927B6" w:rsidP="00A551BF">
            <w:pPr>
              <w:pStyle w:val="TableCell0-0115Break"/>
              <w:rPr>
                <w:rStyle w:val="ChItalBold"/>
              </w:rPr>
            </w:pPr>
            <w:r w:rsidRPr="005F70FB">
              <w:rPr>
                <w:rStyle w:val="ChItalBold"/>
              </w:rPr>
              <w:t>padede</w:t>
            </w:r>
          </w:p>
        </w:tc>
        <w:tc>
          <w:tcPr>
            <w:tcW w:w="1418" w:type="dxa"/>
            <w:shd w:val="clear" w:color="auto" w:fill="auto"/>
          </w:tcPr>
          <w:p w14:paraId="1D416009" w14:textId="77777777" w:rsidR="002927B6" w:rsidRPr="005F70FB" w:rsidRDefault="002927B6" w:rsidP="00A551BF">
            <w:pPr>
              <w:pStyle w:val="TableCell0-0115Break"/>
              <w:rPr>
                <w:rStyle w:val="ChCharisSIL"/>
              </w:rPr>
            </w:pPr>
            <w:r w:rsidRPr="005F70FB">
              <w:rPr>
                <w:rStyle w:val="ChCharisSIL"/>
              </w:rPr>
              <w:t>pa.ˈdɛ̞.dɛ</w:t>
            </w:r>
          </w:p>
        </w:tc>
        <w:tc>
          <w:tcPr>
            <w:tcW w:w="1361" w:type="dxa"/>
            <w:shd w:val="clear" w:color="auto" w:fill="auto"/>
          </w:tcPr>
          <w:p w14:paraId="700E083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55F1D98" w14:textId="77777777" w:rsidR="002927B6" w:rsidRPr="005F70FB" w:rsidRDefault="002927B6" w:rsidP="00A551BF">
            <w:pPr>
              <w:pStyle w:val="TableCell0-0115Break"/>
            </w:pPr>
            <w:r w:rsidRPr="005F70FB">
              <w:t>whine (for)</w:t>
            </w:r>
          </w:p>
        </w:tc>
      </w:tr>
      <w:tr w:rsidR="00AC23C4" w:rsidRPr="005F70FB" w14:paraId="7E370080" w14:textId="77777777" w:rsidTr="00BC00CF">
        <w:tc>
          <w:tcPr>
            <w:tcW w:w="236" w:type="dxa"/>
            <w:shd w:val="clear" w:color="auto" w:fill="auto"/>
          </w:tcPr>
          <w:p w14:paraId="373EED9E" w14:textId="77777777" w:rsidR="002927B6" w:rsidRPr="005F70FB" w:rsidRDefault="002927B6" w:rsidP="00A551BF">
            <w:pPr>
              <w:pStyle w:val="TableCell0-0115Break"/>
              <w:rPr>
                <w:rStyle w:val="ExampleSource"/>
              </w:rPr>
            </w:pPr>
          </w:p>
        </w:tc>
        <w:tc>
          <w:tcPr>
            <w:tcW w:w="1247" w:type="dxa"/>
            <w:shd w:val="clear" w:color="auto" w:fill="auto"/>
          </w:tcPr>
          <w:p w14:paraId="042E99F3" w14:textId="77777777" w:rsidR="002927B6" w:rsidRPr="005F70FB" w:rsidRDefault="002927B6" w:rsidP="00A551BF">
            <w:pPr>
              <w:pStyle w:val="TableCell0-0115Break"/>
              <w:rPr>
                <w:rStyle w:val="ChItalBold"/>
              </w:rPr>
            </w:pPr>
            <w:r w:rsidRPr="005F70FB">
              <w:rPr>
                <w:rStyle w:val="ChItalBold"/>
              </w:rPr>
              <w:t>padu</w:t>
            </w:r>
          </w:p>
        </w:tc>
        <w:tc>
          <w:tcPr>
            <w:tcW w:w="1418" w:type="dxa"/>
            <w:shd w:val="clear" w:color="auto" w:fill="auto"/>
          </w:tcPr>
          <w:p w14:paraId="0AD4A0B3" w14:textId="77777777" w:rsidR="002927B6" w:rsidRPr="005F70FB" w:rsidRDefault="002927B6" w:rsidP="00A551BF">
            <w:pPr>
              <w:pStyle w:val="TableCell0-0115Break"/>
              <w:rPr>
                <w:rStyle w:val="ChCharisSIL"/>
              </w:rPr>
            </w:pPr>
            <w:r w:rsidRPr="005F70FB">
              <w:rPr>
                <w:rStyle w:val="ChCharisSIL"/>
              </w:rPr>
              <w:t>ˈpa.du</w:t>
            </w:r>
          </w:p>
        </w:tc>
        <w:tc>
          <w:tcPr>
            <w:tcW w:w="1361" w:type="dxa"/>
            <w:shd w:val="clear" w:color="auto" w:fill="auto"/>
          </w:tcPr>
          <w:p w14:paraId="1A25A6F5"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182B3C3" w14:textId="77777777" w:rsidR="002927B6" w:rsidRPr="005F70FB" w:rsidRDefault="002927B6" w:rsidP="00A551BF">
            <w:pPr>
              <w:pStyle w:val="TableCell0-0115Break"/>
            </w:pPr>
            <w:r w:rsidRPr="005F70FB">
              <w:t>be fused</w:t>
            </w:r>
          </w:p>
        </w:tc>
      </w:tr>
      <w:tr w:rsidR="00AC23C4" w:rsidRPr="005F70FB" w14:paraId="220A38DD" w14:textId="77777777" w:rsidTr="00BC00CF">
        <w:tc>
          <w:tcPr>
            <w:tcW w:w="236" w:type="dxa"/>
            <w:shd w:val="clear" w:color="auto" w:fill="auto"/>
          </w:tcPr>
          <w:p w14:paraId="1F1B2557" w14:textId="77777777" w:rsidR="002927B6" w:rsidRPr="005F70FB" w:rsidRDefault="002927B6" w:rsidP="00A551BF">
            <w:pPr>
              <w:pStyle w:val="TableCell0-0115Break"/>
              <w:rPr>
                <w:rStyle w:val="ExampleSource"/>
              </w:rPr>
            </w:pPr>
          </w:p>
        </w:tc>
        <w:tc>
          <w:tcPr>
            <w:tcW w:w="1247" w:type="dxa"/>
            <w:shd w:val="clear" w:color="auto" w:fill="auto"/>
          </w:tcPr>
          <w:p w14:paraId="6F743160" w14:textId="77777777" w:rsidR="002927B6" w:rsidRPr="005F70FB" w:rsidRDefault="002927B6" w:rsidP="00A551BF">
            <w:pPr>
              <w:pStyle w:val="TableCell0-0115Break"/>
              <w:rPr>
                <w:rStyle w:val="ChItalBold"/>
              </w:rPr>
            </w:pPr>
            <w:r w:rsidRPr="005F70FB">
              <w:rPr>
                <w:rStyle w:val="ChItalBold"/>
              </w:rPr>
              <w:t>pagi</w:t>
            </w:r>
          </w:p>
        </w:tc>
        <w:tc>
          <w:tcPr>
            <w:tcW w:w="1418" w:type="dxa"/>
            <w:shd w:val="clear" w:color="auto" w:fill="auto"/>
          </w:tcPr>
          <w:p w14:paraId="5797279C" w14:textId="77777777" w:rsidR="002927B6" w:rsidRPr="005F70FB" w:rsidRDefault="002927B6" w:rsidP="00A551BF">
            <w:pPr>
              <w:pStyle w:val="TableCell0-0115Break"/>
              <w:rPr>
                <w:rStyle w:val="ChCharisSIL"/>
              </w:rPr>
            </w:pPr>
            <w:r w:rsidRPr="005F70FB">
              <w:rPr>
                <w:rStyle w:val="ChCharisSIL"/>
              </w:rPr>
              <w:t>ˈpa.gi</w:t>
            </w:r>
          </w:p>
        </w:tc>
        <w:tc>
          <w:tcPr>
            <w:tcW w:w="1361" w:type="dxa"/>
            <w:shd w:val="clear" w:color="auto" w:fill="auto"/>
          </w:tcPr>
          <w:p w14:paraId="5CD76FB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FE512AC" w14:textId="77777777" w:rsidR="002927B6" w:rsidRPr="005F70FB" w:rsidRDefault="002927B6" w:rsidP="00A551BF">
            <w:pPr>
              <w:pStyle w:val="TableCell0-0115Break"/>
            </w:pPr>
            <w:r w:rsidRPr="005F70FB">
              <w:t>morning</w:t>
            </w:r>
          </w:p>
        </w:tc>
      </w:tr>
      <w:tr w:rsidR="00AC23C4" w:rsidRPr="005F70FB" w14:paraId="2B598885" w14:textId="77777777" w:rsidTr="00BC00CF">
        <w:tc>
          <w:tcPr>
            <w:tcW w:w="236" w:type="dxa"/>
            <w:shd w:val="clear" w:color="auto" w:fill="auto"/>
          </w:tcPr>
          <w:p w14:paraId="7D342ABB" w14:textId="77777777" w:rsidR="002927B6" w:rsidRPr="005F70FB" w:rsidRDefault="002927B6" w:rsidP="00A551BF">
            <w:pPr>
              <w:pStyle w:val="TableCell0-0115Break"/>
              <w:rPr>
                <w:rStyle w:val="ExampleSource"/>
              </w:rPr>
            </w:pPr>
          </w:p>
        </w:tc>
        <w:tc>
          <w:tcPr>
            <w:tcW w:w="1247" w:type="dxa"/>
            <w:shd w:val="clear" w:color="auto" w:fill="auto"/>
          </w:tcPr>
          <w:p w14:paraId="55584DD4" w14:textId="77777777" w:rsidR="002927B6" w:rsidRPr="005F70FB" w:rsidRDefault="002927B6" w:rsidP="00A551BF">
            <w:pPr>
              <w:pStyle w:val="TableCell0-0115Break"/>
              <w:rPr>
                <w:rStyle w:val="ChItalBold"/>
              </w:rPr>
            </w:pPr>
            <w:r w:rsidRPr="005F70FB">
              <w:rPr>
                <w:rStyle w:val="ChItalBold"/>
              </w:rPr>
              <w:t>paha</w:t>
            </w:r>
          </w:p>
        </w:tc>
        <w:tc>
          <w:tcPr>
            <w:tcW w:w="1418" w:type="dxa"/>
            <w:shd w:val="clear" w:color="auto" w:fill="auto"/>
          </w:tcPr>
          <w:p w14:paraId="37AEAEA2" w14:textId="77777777" w:rsidR="002927B6" w:rsidRPr="005F70FB" w:rsidRDefault="002927B6" w:rsidP="00A551BF">
            <w:pPr>
              <w:pStyle w:val="TableCell0-0115Break"/>
              <w:rPr>
                <w:rStyle w:val="ChCharisSIL"/>
              </w:rPr>
            </w:pPr>
            <w:r w:rsidRPr="005F70FB">
              <w:rPr>
                <w:rStyle w:val="ChCharisSIL"/>
              </w:rPr>
              <w:t>ˈpa.ha</w:t>
            </w:r>
          </w:p>
        </w:tc>
        <w:tc>
          <w:tcPr>
            <w:tcW w:w="1361" w:type="dxa"/>
            <w:shd w:val="clear" w:color="auto" w:fill="auto"/>
          </w:tcPr>
          <w:p w14:paraId="436E56E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B093595" w14:textId="77777777" w:rsidR="002927B6" w:rsidRPr="005F70FB" w:rsidRDefault="002927B6" w:rsidP="00A551BF">
            <w:pPr>
              <w:pStyle w:val="TableCell0-0115Break"/>
            </w:pPr>
            <w:r w:rsidRPr="005F70FB">
              <w:t>thigh</w:t>
            </w:r>
          </w:p>
        </w:tc>
      </w:tr>
      <w:tr w:rsidR="00AC23C4" w:rsidRPr="005F70FB" w14:paraId="397ABD07" w14:textId="77777777" w:rsidTr="00BC00CF">
        <w:tc>
          <w:tcPr>
            <w:tcW w:w="236" w:type="dxa"/>
            <w:shd w:val="clear" w:color="auto" w:fill="auto"/>
          </w:tcPr>
          <w:p w14:paraId="24D725AB" w14:textId="77777777" w:rsidR="002927B6" w:rsidRPr="005F70FB" w:rsidRDefault="002927B6" w:rsidP="00A551BF">
            <w:pPr>
              <w:pStyle w:val="TableCell0-0115Break"/>
              <w:rPr>
                <w:rStyle w:val="ExampleSource"/>
              </w:rPr>
            </w:pPr>
          </w:p>
        </w:tc>
        <w:tc>
          <w:tcPr>
            <w:tcW w:w="1247" w:type="dxa"/>
            <w:shd w:val="clear" w:color="auto" w:fill="auto"/>
          </w:tcPr>
          <w:p w14:paraId="6CCCD24E" w14:textId="77777777" w:rsidR="002927B6" w:rsidRPr="005F70FB" w:rsidRDefault="002927B6" w:rsidP="00A551BF">
            <w:pPr>
              <w:pStyle w:val="TableCell0-0115Break"/>
              <w:rPr>
                <w:rStyle w:val="ChItalBold"/>
              </w:rPr>
            </w:pPr>
            <w:r w:rsidRPr="005F70FB">
              <w:rPr>
                <w:rStyle w:val="ChItalBold"/>
              </w:rPr>
              <w:t>pahit</w:t>
            </w:r>
          </w:p>
        </w:tc>
        <w:tc>
          <w:tcPr>
            <w:tcW w:w="1418" w:type="dxa"/>
            <w:shd w:val="clear" w:color="auto" w:fill="auto"/>
          </w:tcPr>
          <w:p w14:paraId="08ACFB97" w14:textId="77777777" w:rsidR="002927B6" w:rsidRPr="005F70FB" w:rsidRDefault="002927B6" w:rsidP="00A551BF">
            <w:pPr>
              <w:pStyle w:val="TableCell0-0115Break"/>
              <w:rPr>
                <w:rStyle w:val="ChCharisSIL"/>
              </w:rPr>
            </w:pPr>
            <w:r w:rsidRPr="005F70FB">
              <w:rPr>
                <w:rStyle w:val="ChCharisSIL"/>
              </w:rPr>
              <w:t>ˈpa.hɪt</w:t>
            </w:r>
          </w:p>
        </w:tc>
        <w:tc>
          <w:tcPr>
            <w:tcW w:w="1361" w:type="dxa"/>
            <w:shd w:val="clear" w:color="auto" w:fill="auto"/>
          </w:tcPr>
          <w:p w14:paraId="6F3C901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16FCF92" w14:textId="77777777" w:rsidR="002927B6" w:rsidRPr="005F70FB" w:rsidRDefault="002927B6" w:rsidP="00A551BF">
            <w:pPr>
              <w:pStyle w:val="TableCell0-0115Break"/>
            </w:pPr>
            <w:r w:rsidRPr="005F70FB">
              <w:t>be bitter</w:t>
            </w:r>
          </w:p>
        </w:tc>
      </w:tr>
      <w:tr w:rsidR="00AC23C4" w:rsidRPr="005F70FB" w14:paraId="094765F9" w14:textId="77777777" w:rsidTr="00BC00CF">
        <w:tc>
          <w:tcPr>
            <w:tcW w:w="236" w:type="dxa"/>
            <w:shd w:val="clear" w:color="auto" w:fill="auto"/>
          </w:tcPr>
          <w:p w14:paraId="34B276BC" w14:textId="77777777" w:rsidR="002927B6" w:rsidRPr="005F70FB" w:rsidRDefault="002927B6" w:rsidP="00A551BF">
            <w:pPr>
              <w:pStyle w:val="TableCell0-0115Break"/>
              <w:rPr>
                <w:rStyle w:val="ExampleSource"/>
              </w:rPr>
            </w:pPr>
          </w:p>
        </w:tc>
        <w:tc>
          <w:tcPr>
            <w:tcW w:w="1247" w:type="dxa"/>
            <w:shd w:val="clear" w:color="auto" w:fill="auto"/>
          </w:tcPr>
          <w:p w14:paraId="3D81CA49" w14:textId="77777777" w:rsidR="002927B6" w:rsidRPr="005F70FB" w:rsidRDefault="002927B6" w:rsidP="00A551BF">
            <w:pPr>
              <w:pStyle w:val="TableCell0-0115Break"/>
              <w:rPr>
                <w:rStyle w:val="ChItalBold"/>
              </w:rPr>
            </w:pPr>
            <w:r w:rsidRPr="005F70FB">
              <w:rPr>
                <w:rStyle w:val="ChItalBold"/>
              </w:rPr>
              <w:t>pajak</w:t>
            </w:r>
          </w:p>
        </w:tc>
        <w:tc>
          <w:tcPr>
            <w:tcW w:w="1418" w:type="dxa"/>
            <w:shd w:val="clear" w:color="auto" w:fill="auto"/>
          </w:tcPr>
          <w:p w14:paraId="373A3101" w14:textId="77777777" w:rsidR="002927B6" w:rsidRPr="005F70FB" w:rsidRDefault="002927B6" w:rsidP="00A551BF">
            <w:pPr>
              <w:pStyle w:val="TableCell0-0115Break"/>
              <w:rPr>
                <w:rStyle w:val="ChCharisSIL"/>
              </w:rPr>
            </w:pPr>
            <w:r w:rsidRPr="005F70FB">
              <w:rPr>
                <w:rStyle w:val="ChCharisSIL"/>
              </w:rPr>
              <w:t>ˈpa.dʒɐk</w:t>
            </w:r>
          </w:p>
        </w:tc>
        <w:tc>
          <w:tcPr>
            <w:tcW w:w="1361" w:type="dxa"/>
            <w:shd w:val="clear" w:color="auto" w:fill="auto"/>
          </w:tcPr>
          <w:p w14:paraId="4E76CF1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EF2F254" w14:textId="77777777" w:rsidR="002927B6" w:rsidRPr="005F70FB" w:rsidRDefault="002927B6" w:rsidP="00A551BF">
            <w:pPr>
              <w:pStyle w:val="TableCell0-0115Break"/>
            </w:pPr>
            <w:r w:rsidRPr="005F70FB">
              <w:t>tax</w:t>
            </w:r>
          </w:p>
        </w:tc>
      </w:tr>
      <w:tr w:rsidR="00AC23C4" w:rsidRPr="005F70FB" w14:paraId="0811E2E5" w14:textId="77777777" w:rsidTr="00BC00CF">
        <w:tc>
          <w:tcPr>
            <w:tcW w:w="236" w:type="dxa"/>
            <w:shd w:val="clear" w:color="auto" w:fill="auto"/>
          </w:tcPr>
          <w:p w14:paraId="131FB2B0" w14:textId="77777777" w:rsidR="002927B6" w:rsidRPr="005F70FB" w:rsidRDefault="002927B6" w:rsidP="00A551BF">
            <w:pPr>
              <w:pStyle w:val="TableCell0-0115Break"/>
              <w:rPr>
                <w:rStyle w:val="ExampleSource"/>
              </w:rPr>
            </w:pPr>
          </w:p>
        </w:tc>
        <w:tc>
          <w:tcPr>
            <w:tcW w:w="1247" w:type="dxa"/>
            <w:shd w:val="clear" w:color="auto" w:fill="auto"/>
          </w:tcPr>
          <w:p w14:paraId="4216CA60" w14:textId="77777777" w:rsidR="002927B6" w:rsidRPr="005F70FB" w:rsidRDefault="002927B6" w:rsidP="00A551BF">
            <w:pPr>
              <w:pStyle w:val="TableCell0-0115Break"/>
              <w:rPr>
                <w:rStyle w:val="ChItalBold"/>
              </w:rPr>
            </w:pPr>
            <w:r w:rsidRPr="005F70FB">
              <w:rPr>
                <w:rStyle w:val="ChItalBold"/>
              </w:rPr>
              <w:t>pake</w:t>
            </w:r>
          </w:p>
        </w:tc>
        <w:tc>
          <w:tcPr>
            <w:tcW w:w="1418" w:type="dxa"/>
            <w:shd w:val="clear" w:color="auto" w:fill="auto"/>
          </w:tcPr>
          <w:p w14:paraId="7F5EA6CE" w14:textId="77777777" w:rsidR="002927B6" w:rsidRPr="005F70FB" w:rsidRDefault="002927B6" w:rsidP="00A551BF">
            <w:pPr>
              <w:pStyle w:val="TableCell0-0115Break"/>
              <w:rPr>
                <w:rStyle w:val="ChCharisSIL"/>
              </w:rPr>
            </w:pPr>
            <w:r w:rsidRPr="005F70FB">
              <w:rPr>
                <w:rStyle w:val="ChCharisSIL"/>
              </w:rPr>
              <w:t>ˈpa.kɛ</w:t>
            </w:r>
          </w:p>
        </w:tc>
        <w:tc>
          <w:tcPr>
            <w:tcW w:w="1361" w:type="dxa"/>
            <w:shd w:val="clear" w:color="auto" w:fill="auto"/>
          </w:tcPr>
          <w:p w14:paraId="6D32162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589F1E6" w14:textId="77777777" w:rsidR="002927B6" w:rsidRPr="005F70FB" w:rsidRDefault="002927B6" w:rsidP="00A551BF">
            <w:pPr>
              <w:pStyle w:val="TableCell0-0115Break"/>
            </w:pPr>
            <w:r w:rsidRPr="005F70FB">
              <w:t>use</w:t>
            </w:r>
          </w:p>
        </w:tc>
      </w:tr>
      <w:tr w:rsidR="00AC23C4" w:rsidRPr="005F70FB" w14:paraId="5999D986" w14:textId="77777777" w:rsidTr="00BC00CF">
        <w:tc>
          <w:tcPr>
            <w:tcW w:w="236" w:type="dxa"/>
            <w:shd w:val="clear" w:color="auto" w:fill="auto"/>
          </w:tcPr>
          <w:p w14:paraId="313A129B" w14:textId="77777777" w:rsidR="002927B6" w:rsidRPr="005F70FB" w:rsidRDefault="002927B6" w:rsidP="00A551BF">
            <w:pPr>
              <w:pStyle w:val="TableCell0-0115Break"/>
              <w:rPr>
                <w:rStyle w:val="ExampleSource"/>
              </w:rPr>
            </w:pPr>
          </w:p>
        </w:tc>
        <w:tc>
          <w:tcPr>
            <w:tcW w:w="1247" w:type="dxa"/>
            <w:shd w:val="clear" w:color="auto" w:fill="auto"/>
          </w:tcPr>
          <w:p w14:paraId="1BE88C9E" w14:textId="77777777" w:rsidR="002927B6" w:rsidRPr="005F70FB" w:rsidRDefault="002927B6" w:rsidP="00A551BF">
            <w:pPr>
              <w:pStyle w:val="TableCell0-0115Break"/>
              <w:rPr>
                <w:rStyle w:val="ChItalBold"/>
              </w:rPr>
            </w:pPr>
            <w:r w:rsidRPr="005F70FB">
              <w:rPr>
                <w:rStyle w:val="ChItalBold"/>
              </w:rPr>
              <w:t>paku</w:t>
            </w:r>
          </w:p>
        </w:tc>
        <w:tc>
          <w:tcPr>
            <w:tcW w:w="1418" w:type="dxa"/>
            <w:shd w:val="clear" w:color="auto" w:fill="auto"/>
          </w:tcPr>
          <w:p w14:paraId="436747BD" w14:textId="77777777" w:rsidR="002927B6" w:rsidRPr="005F70FB" w:rsidRDefault="002927B6" w:rsidP="00A551BF">
            <w:pPr>
              <w:pStyle w:val="TableCell0-0115Break"/>
              <w:rPr>
                <w:rStyle w:val="ChCharisSIL"/>
              </w:rPr>
            </w:pPr>
            <w:r w:rsidRPr="005F70FB">
              <w:rPr>
                <w:rStyle w:val="ChCharisSIL"/>
              </w:rPr>
              <w:t>ˈpa.ku</w:t>
            </w:r>
          </w:p>
        </w:tc>
        <w:tc>
          <w:tcPr>
            <w:tcW w:w="1361" w:type="dxa"/>
            <w:shd w:val="clear" w:color="auto" w:fill="auto"/>
          </w:tcPr>
          <w:p w14:paraId="6C37FC4B"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AD6B2E5" w14:textId="77777777" w:rsidR="002927B6" w:rsidRPr="005F70FB" w:rsidRDefault="002927B6" w:rsidP="00A551BF">
            <w:pPr>
              <w:pStyle w:val="TableCell0-0115Break"/>
            </w:pPr>
            <w:r w:rsidRPr="005F70FB">
              <w:t>nail</w:t>
            </w:r>
          </w:p>
        </w:tc>
      </w:tr>
      <w:tr w:rsidR="00AC23C4" w:rsidRPr="005F70FB" w14:paraId="5240BD22" w14:textId="77777777" w:rsidTr="00BC00CF">
        <w:tc>
          <w:tcPr>
            <w:tcW w:w="236" w:type="dxa"/>
            <w:shd w:val="clear" w:color="auto" w:fill="auto"/>
          </w:tcPr>
          <w:p w14:paraId="7E3ADDD1" w14:textId="77777777" w:rsidR="002927B6" w:rsidRPr="005F70FB" w:rsidRDefault="002927B6" w:rsidP="00A551BF">
            <w:pPr>
              <w:pStyle w:val="TableCell0-0115Break"/>
              <w:rPr>
                <w:rStyle w:val="ExampleSource"/>
              </w:rPr>
            </w:pPr>
          </w:p>
        </w:tc>
        <w:tc>
          <w:tcPr>
            <w:tcW w:w="1247" w:type="dxa"/>
            <w:shd w:val="clear" w:color="auto" w:fill="auto"/>
          </w:tcPr>
          <w:p w14:paraId="335C8999" w14:textId="77777777" w:rsidR="002927B6" w:rsidRPr="005F70FB" w:rsidRDefault="002927B6" w:rsidP="00A551BF">
            <w:pPr>
              <w:pStyle w:val="TableCell0-0115Break"/>
              <w:rPr>
                <w:rStyle w:val="ChItalBold"/>
              </w:rPr>
            </w:pPr>
            <w:r w:rsidRPr="005F70FB">
              <w:rPr>
                <w:rStyle w:val="ChItalBold"/>
              </w:rPr>
              <w:t>paling</w:t>
            </w:r>
          </w:p>
        </w:tc>
        <w:tc>
          <w:tcPr>
            <w:tcW w:w="1418" w:type="dxa"/>
            <w:shd w:val="clear" w:color="auto" w:fill="auto"/>
          </w:tcPr>
          <w:p w14:paraId="00177100" w14:textId="77777777" w:rsidR="002927B6" w:rsidRPr="005F70FB" w:rsidRDefault="002927B6" w:rsidP="00A551BF">
            <w:pPr>
              <w:pStyle w:val="TableCell0-0115Break"/>
              <w:rPr>
                <w:rStyle w:val="ChCharisSIL"/>
              </w:rPr>
            </w:pPr>
            <w:r w:rsidRPr="005F70FB">
              <w:rPr>
                <w:rStyle w:val="ChCharisSIL"/>
              </w:rPr>
              <w:t>ˈpa.lɪŋ</w:t>
            </w:r>
          </w:p>
        </w:tc>
        <w:tc>
          <w:tcPr>
            <w:tcW w:w="1361" w:type="dxa"/>
            <w:shd w:val="clear" w:color="auto" w:fill="auto"/>
          </w:tcPr>
          <w:p w14:paraId="1E56CC3E"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02E625B2" w14:textId="77777777" w:rsidR="002927B6" w:rsidRPr="005F70FB" w:rsidRDefault="002927B6" w:rsidP="00A551BF">
            <w:pPr>
              <w:pStyle w:val="TableCell0-0115Break"/>
            </w:pPr>
            <w:r w:rsidRPr="005F70FB">
              <w:t>most</w:t>
            </w:r>
          </w:p>
        </w:tc>
      </w:tr>
      <w:tr w:rsidR="00AC23C4" w:rsidRPr="005F70FB" w14:paraId="4A0691CD" w14:textId="77777777" w:rsidTr="00BC00CF">
        <w:tc>
          <w:tcPr>
            <w:tcW w:w="236" w:type="dxa"/>
            <w:shd w:val="clear" w:color="auto" w:fill="auto"/>
          </w:tcPr>
          <w:p w14:paraId="18A4A649" w14:textId="77777777" w:rsidR="002927B6" w:rsidRPr="005F70FB" w:rsidRDefault="002927B6" w:rsidP="00A551BF">
            <w:pPr>
              <w:pStyle w:val="TableCell0-0115Break"/>
              <w:rPr>
                <w:rStyle w:val="ExampleSource"/>
              </w:rPr>
            </w:pPr>
          </w:p>
        </w:tc>
        <w:tc>
          <w:tcPr>
            <w:tcW w:w="1247" w:type="dxa"/>
            <w:shd w:val="clear" w:color="auto" w:fill="auto"/>
          </w:tcPr>
          <w:p w14:paraId="7F8BFC55" w14:textId="77777777" w:rsidR="002927B6" w:rsidRPr="005F70FB" w:rsidRDefault="002927B6" w:rsidP="00A551BF">
            <w:pPr>
              <w:pStyle w:val="TableCell0-0115Break"/>
              <w:rPr>
                <w:rStyle w:val="ChItalBold"/>
              </w:rPr>
            </w:pPr>
            <w:r w:rsidRPr="005F70FB">
              <w:rPr>
                <w:rStyle w:val="ChItalBold"/>
              </w:rPr>
              <w:t>palungku</w:t>
            </w:r>
          </w:p>
        </w:tc>
        <w:tc>
          <w:tcPr>
            <w:tcW w:w="1418" w:type="dxa"/>
            <w:shd w:val="clear" w:color="auto" w:fill="auto"/>
          </w:tcPr>
          <w:p w14:paraId="385C4376" w14:textId="77777777" w:rsidR="002927B6" w:rsidRPr="005F70FB" w:rsidRDefault="002927B6" w:rsidP="00A551BF">
            <w:pPr>
              <w:pStyle w:val="TableCell0-0115Break"/>
              <w:rPr>
                <w:rStyle w:val="ChCharisSIL"/>
              </w:rPr>
            </w:pPr>
            <w:r w:rsidRPr="005F70FB">
              <w:rPr>
                <w:rStyle w:val="ChCharisSIL"/>
              </w:rPr>
              <w:t>pa.ˈlʊŋ.kʊ</w:t>
            </w:r>
          </w:p>
        </w:tc>
        <w:tc>
          <w:tcPr>
            <w:tcW w:w="1361" w:type="dxa"/>
            <w:shd w:val="clear" w:color="auto" w:fill="auto"/>
          </w:tcPr>
          <w:p w14:paraId="4694E60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9486990" w14:textId="77777777" w:rsidR="002927B6" w:rsidRPr="005F70FB" w:rsidRDefault="002927B6" w:rsidP="00A551BF">
            <w:pPr>
              <w:pStyle w:val="TableCell0-0115Break"/>
            </w:pPr>
            <w:r w:rsidRPr="005F70FB">
              <w:t>punch</w:t>
            </w:r>
          </w:p>
        </w:tc>
      </w:tr>
      <w:tr w:rsidR="00AC23C4" w:rsidRPr="005F70FB" w14:paraId="2120E47B" w14:textId="77777777" w:rsidTr="00BC00CF">
        <w:tc>
          <w:tcPr>
            <w:tcW w:w="236" w:type="dxa"/>
            <w:shd w:val="clear" w:color="auto" w:fill="auto"/>
          </w:tcPr>
          <w:p w14:paraId="7914532A" w14:textId="77777777" w:rsidR="002927B6" w:rsidRPr="005F70FB" w:rsidRDefault="002927B6" w:rsidP="00A551BF">
            <w:pPr>
              <w:pStyle w:val="TableCell0-0115Break"/>
              <w:rPr>
                <w:rStyle w:val="ExampleSource"/>
              </w:rPr>
            </w:pPr>
          </w:p>
        </w:tc>
        <w:tc>
          <w:tcPr>
            <w:tcW w:w="1247" w:type="dxa"/>
            <w:shd w:val="clear" w:color="auto" w:fill="auto"/>
          </w:tcPr>
          <w:p w14:paraId="1BC76F77" w14:textId="77777777" w:rsidR="002927B6" w:rsidRPr="005F70FB" w:rsidRDefault="002927B6" w:rsidP="00A551BF">
            <w:pPr>
              <w:pStyle w:val="TableCell0-0115Break"/>
              <w:rPr>
                <w:rStyle w:val="ChItalBold"/>
              </w:rPr>
            </w:pPr>
            <w:r w:rsidRPr="005F70FB">
              <w:rPr>
                <w:rStyle w:val="ChItalBold"/>
              </w:rPr>
              <w:t>pamali</w:t>
            </w:r>
          </w:p>
        </w:tc>
        <w:tc>
          <w:tcPr>
            <w:tcW w:w="1418" w:type="dxa"/>
            <w:shd w:val="clear" w:color="auto" w:fill="auto"/>
          </w:tcPr>
          <w:p w14:paraId="4D0BEFC9" w14:textId="77777777" w:rsidR="002927B6" w:rsidRPr="005F70FB" w:rsidRDefault="002927B6" w:rsidP="00A551BF">
            <w:pPr>
              <w:pStyle w:val="TableCell0-0115Break"/>
              <w:rPr>
                <w:rStyle w:val="ChCharisSIL"/>
              </w:rPr>
            </w:pPr>
            <w:r w:rsidRPr="005F70FB">
              <w:rPr>
                <w:rStyle w:val="ChCharisSIL"/>
              </w:rPr>
              <w:t>pa.ˈma.li</w:t>
            </w:r>
          </w:p>
        </w:tc>
        <w:tc>
          <w:tcPr>
            <w:tcW w:w="1361" w:type="dxa"/>
            <w:shd w:val="clear" w:color="auto" w:fill="auto"/>
          </w:tcPr>
          <w:p w14:paraId="5DFADDC4"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C1A89AE" w14:textId="77777777" w:rsidR="002927B6" w:rsidRPr="005F70FB" w:rsidRDefault="002927B6" w:rsidP="00A551BF">
            <w:pPr>
              <w:pStyle w:val="TableCell0-0115Break"/>
            </w:pPr>
            <w:r w:rsidRPr="005F70FB">
              <w:t>taboo</w:t>
            </w:r>
          </w:p>
        </w:tc>
      </w:tr>
      <w:tr w:rsidR="00AC23C4" w:rsidRPr="005F70FB" w14:paraId="55438D5B" w14:textId="77777777" w:rsidTr="00BC00CF">
        <w:tc>
          <w:tcPr>
            <w:tcW w:w="236" w:type="dxa"/>
            <w:shd w:val="clear" w:color="auto" w:fill="auto"/>
          </w:tcPr>
          <w:p w14:paraId="05E9F75D" w14:textId="77777777" w:rsidR="002927B6" w:rsidRPr="005F70FB" w:rsidRDefault="002927B6" w:rsidP="00A551BF">
            <w:pPr>
              <w:pStyle w:val="TableCell0-0115Break"/>
              <w:rPr>
                <w:rStyle w:val="ExampleSource"/>
              </w:rPr>
            </w:pPr>
          </w:p>
        </w:tc>
        <w:tc>
          <w:tcPr>
            <w:tcW w:w="1247" w:type="dxa"/>
            <w:shd w:val="clear" w:color="auto" w:fill="auto"/>
          </w:tcPr>
          <w:p w14:paraId="7BC3527E" w14:textId="77777777" w:rsidR="002927B6" w:rsidRPr="005F70FB" w:rsidRDefault="002927B6" w:rsidP="00A551BF">
            <w:pPr>
              <w:pStyle w:val="TableCell0-0115Break"/>
              <w:rPr>
                <w:rStyle w:val="ChItalBold"/>
              </w:rPr>
            </w:pPr>
            <w:r w:rsidRPr="005F70FB">
              <w:rPr>
                <w:rStyle w:val="ChItalBold"/>
              </w:rPr>
              <w:t>pamang</w:t>
            </w:r>
          </w:p>
        </w:tc>
        <w:tc>
          <w:tcPr>
            <w:tcW w:w="1418" w:type="dxa"/>
            <w:shd w:val="clear" w:color="auto" w:fill="auto"/>
          </w:tcPr>
          <w:p w14:paraId="0F40B652" w14:textId="77777777" w:rsidR="002927B6" w:rsidRPr="005F70FB" w:rsidRDefault="002927B6" w:rsidP="00A551BF">
            <w:pPr>
              <w:pStyle w:val="TableCell0-0115Break"/>
              <w:rPr>
                <w:rStyle w:val="ChCharisSIL"/>
              </w:rPr>
            </w:pPr>
            <w:r w:rsidRPr="005F70FB">
              <w:rPr>
                <w:rStyle w:val="ChCharisSIL"/>
              </w:rPr>
              <w:t>ˈpa.mɐn</w:t>
            </w:r>
          </w:p>
        </w:tc>
        <w:tc>
          <w:tcPr>
            <w:tcW w:w="1361" w:type="dxa"/>
            <w:shd w:val="clear" w:color="auto" w:fill="auto"/>
          </w:tcPr>
          <w:p w14:paraId="409F15B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2111AF2" w14:textId="77777777" w:rsidR="002927B6" w:rsidRPr="005F70FB" w:rsidRDefault="002927B6" w:rsidP="00A551BF">
            <w:pPr>
              <w:pStyle w:val="TableCell0-0115Break"/>
            </w:pPr>
            <w:r w:rsidRPr="005F70FB">
              <w:t>uncle</w:t>
            </w:r>
          </w:p>
        </w:tc>
      </w:tr>
      <w:tr w:rsidR="00AC23C4" w:rsidRPr="005F70FB" w14:paraId="7CE5DD26" w14:textId="77777777" w:rsidTr="00BC00CF">
        <w:tc>
          <w:tcPr>
            <w:tcW w:w="236" w:type="dxa"/>
            <w:shd w:val="clear" w:color="auto" w:fill="auto"/>
          </w:tcPr>
          <w:p w14:paraId="1B92B4ED" w14:textId="77777777" w:rsidR="002927B6" w:rsidRPr="005F70FB" w:rsidRDefault="002927B6" w:rsidP="00A551BF">
            <w:pPr>
              <w:pStyle w:val="TableCell0-0115Break"/>
              <w:rPr>
                <w:rStyle w:val="ExampleSource"/>
              </w:rPr>
            </w:pPr>
          </w:p>
        </w:tc>
        <w:tc>
          <w:tcPr>
            <w:tcW w:w="1247" w:type="dxa"/>
            <w:shd w:val="clear" w:color="auto" w:fill="auto"/>
          </w:tcPr>
          <w:p w14:paraId="6633ABE8" w14:textId="77777777" w:rsidR="002927B6" w:rsidRPr="005F70FB" w:rsidRDefault="002927B6" w:rsidP="00A551BF">
            <w:pPr>
              <w:pStyle w:val="TableCell0-0115Break"/>
              <w:rPr>
                <w:rStyle w:val="ChItalBold"/>
              </w:rPr>
            </w:pPr>
            <w:r w:rsidRPr="005F70FB">
              <w:rPr>
                <w:rStyle w:val="ChItalBold"/>
              </w:rPr>
              <w:t>pamer</w:t>
            </w:r>
          </w:p>
        </w:tc>
        <w:tc>
          <w:tcPr>
            <w:tcW w:w="1418" w:type="dxa"/>
            <w:shd w:val="clear" w:color="auto" w:fill="auto"/>
          </w:tcPr>
          <w:p w14:paraId="6756CBE1" w14:textId="77777777" w:rsidR="002927B6" w:rsidRPr="005F70FB" w:rsidRDefault="002927B6" w:rsidP="00A551BF">
            <w:pPr>
              <w:pStyle w:val="TableCell0-0115Break"/>
              <w:rPr>
                <w:rStyle w:val="ChCharisSIL"/>
              </w:rPr>
            </w:pPr>
            <w:r w:rsidRPr="005F70FB">
              <w:rPr>
                <w:rStyle w:val="ChCharisSIL"/>
              </w:rPr>
              <w:t>ˈpa.mɛ̞r</w:t>
            </w:r>
          </w:p>
        </w:tc>
        <w:tc>
          <w:tcPr>
            <w:tcW w:w="1361" w:type="dxa"/>
            <w:shd w:val="clear" w:color="auto" w:fill="auto"/>
          </w:tcPr>
          <w:p w14:paraId="07D8667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3DF69AD" w14:textId="77777777" w:rsidR="002927B6" w:rsidRPr="005F70FB" w:rsidRDefault="002927B6" w:rsidP="00A551BF">
            <w:pPr>
              <w:pStyle w:val="TableCell0-0115Break"/>
            </w:pPr>
            <w:r w:rsidRPr="005F70FB">
              <w:t>show off</w:t>
            </w:r>
          </w:p>
        </w:tc>
      </w:tr>
      <w:tr w:rsidR="00AC23C4" w:rsidRPr="005F70FB" w14:paraId="1A7C6E79" w14:textId="77777777" w:rsidTr="00BC00CF">
        <w:tc>
          <w:tcPr>
            <w:tcW w:w="236" w:type="dxa"/>
            <w:shd w:val="clear" w:color="auto" w:fill="auto"/>
          </w:tcPr>
          <w:p w14:paraId="1961E9B4" w14:textId="77777777" w:rsidR="002927B6" w:rsidRPr="005F70FB" w:rsidRDefault="002927B6" w:rsidP="00A551BF">
            <w:pPr>
              <w:pStyle w:val="TableCell0-0115Break"/>
              <w:rPr>
                <w:rStyle w:val="ExampleSource"/>
              </w:rPr>
            </w:pPr>
          </w:p>
        </w:tc>
        <w:tc>
          <w:tcPr>
            <w:tcW w:w="1247" w:type="dxa"/>
            <w:shd w:val="clear" w:color="auto" w:fill="auto"/>
          </w:tcPr>
          <w:p w14:paraId="5C4F4B45" w14:textId="77777777" w:rsidR="002927B6" w:rsidRPr="005F70FB" w:rsidRDefault="002927B6" w:rsidP="00A551BF">
            <w:pPr>
              <w:pStyle w:val="TableCell0-0115Break"/>
              <w:rPr>
                <w:rStyle w:val="ChItalBold"/>
              </w:rPr>
            </w:pPr>
            <w:r w:rsidRPr="005F70FB">
              <w:rPr>
                <w:rStyle w:val="ChItalBold"/>
              </w:rPr>
              <w:t>pana</w:t>
            </w:r>
          </w:p>
        </w:tc>
        <w:tc>
          <w:tcPr>
            <w:tcW w:w="1418" w:type="dxa"/>
            <w:shd w:val="clear" w:color="auto" w:fill="auto"/>
          </w:tcPr>
          <w:p w14:paraId="69078EB3" w14:textId="77777777" w:rsidR="002927B6" w:rsidRPr="005F70FB" w:rsidRDefault="002927B6" w:rsidP="00A551BF">
            <w:pPr>
              <w:pStyle w:val="TableCell0-0115Break"/>
              <w:rPr>
                <w:rStyle w:val="ChCharisSIL"/>
              </w:rPr>
            </w:pPr>
            <w:r w:rsidRPr="005F70FB">
              <w:rPr>
                <w:rStyle w:val="ChCharisSIL"/>
              </w:rPr>
              <w:t>ˈpa.na</w:t>
            </w:r>
          </w:p>
        </w:tc>
        <w:tc>
          <w:tcPr>
            <w:tcW w:w="1361" w:type="dxa"/>
            <w:shd w:val="clear" w:color="auto" w:fill="auto"/>
          </w:tcPr>
          <w:p w14:paraId="61FA53CC" w14:textId="77777777" w:rsidR="002927B6" w:rsidRPr="005F70FB" w:rsidRDefault="002927B6" w:rsidP="00A551BF">
            <w:pPr>
              <w:pStyle w:val="TableCell0-0115Break"/>
              <w:rPr>
                <w:rStyle w:val="ChSmallCaps"/>
              </w:rPr>
            </w:pPr>
            <w:r w:rsidRPr="005F70FB">
              <w:rPr>
                <w:rStyle w:val="ChSmallCaps"/>
              </w:rPr>
              <w:t>n/v.bi</w:t>
            </w:r>
          </w:p>
        </w:tc>
        <w:tc>
          <w:tcPr>
            <w:tcW w:w="2438" w:type="dxa"/>
            <w:shd w:val="clear" w:color="auto" w:fill="auto"/>
          </w:tcPr>
          <w:p w14:paraId="5B6DB317" w14:textId="77777777" w:rsidR="002927B6" w:rsidRPr="005F70FB" w:rsidRDefault="002927B6" w:rsidP="00A551BF">
            <w:pPr>
              <w:pStyle w:val="TableCell0-0115Break"/>
            </w:pPr>
            <w:r w:rsidRPr="005F70FB">
              <w:t>arrow / bow shoot</w:t>
            </w:r>
          </w:p>
        </w:tc>
      </w:tr>
      <w:tr w:rsidR="00AC23C4" w:rsidRPr="005F70FB" w14:paraId="580B005A" w14:textId="77777777" w:rsidTr="00BC00CF">
        <w:tc>
          <w:tcPr>
            <w:tcW w:w="236" w:type="dxa"/>
            <w:shd w:val="clear" w:color="auto" w:fill="auto"/>
          </w:tcPr>
          <w:p w14:paraId="32A6C7C3" w14:textId="77777777" w:rsidR="002927B6" w:rsidRPr="005F70FB" w:rsidRDefault="002927B6" w:rsidP="00A551BF">
            <w:pPr>
              <w:pStyle w:val="TableCell0-0115Break"/>
              <w:rPr>
                <w:rStyle w:val="ExampleSource"/>
              </w:rPr>
            </w:pPr>
          </w:p>
        </w:tc>
        <w:tc>
          <w:tcPr>
            <w:tcW w:w="1247" w:type="dxa"/>
            <w:shd w:val="clear" w:color="auto" w:fill="auto"/>
          </w:tcPr>
          <w:p w14:paraId="434A5955" w14:textId="77777777" w:rsidR="002927B6" w:rsidRPr="005F70FB" w:rsidRDefault="002927B6" w:rsidP="00A551BF">
            <w:pPr>
              <w:pStyle w:val="TableCell0-0115Break"/>
              <w:rPr>
                <w:rStyle w:val="ChItalBold"/>
              </w:rPr>
            </w:pPr>
            <w:r w:rsidRPr="005F70FB">
              <w:rPr>
                <w:rStyle w:val="ChItalBold"/>
              </w:rPr>
              <w:t>panas</w:t>
            </w:r>
          </w:p>
        </w:tc>
        <w:tc>
          <w:tcPr>
            <w:tcW w:w="1418" w:type="dxa"/>
            <w:shd w:val="clear" w:color="auto" w:fill="auto"/>
          </w:tcPr>
          <w:p w14:paraId="1651F563" w14:textId="77777777" w:rsidR="002927B6" w:rsidRPr="005F70FB" w:rsidRDefault="002927B6" w:rsidP="00A551BF">
            <w:pPr>
              <w:pStyle w:val="TableCell0-0115Break"/>
              <w:rPr>
                <w:rStyle w:val="ChCharisSIL"/>
              </w:rPr>
            </w:pPr>
            <w:r w:rsidRPr="005F70FB">
              <w:rPr>
                <w:rStyle w:val="ChCharisSIL"/>
              </w:rPr>
              <w:t>ˈpa.nɐs</w:t>
            </w:r>
          </w:p>
        </w:tc>
        <w:tc>
          <w:tcPr>
            <w:tcW w:w="1361" w:type="dxa"/>
            <w:shd w:val="clear" w:color="auto" w:fill="auto"/>
          </w:tcPr>
          <w:p w14:paraId="613F92D5"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EF0D43D" w14:textId="77777777" w:rsidR="002927B6" w:rsidRPr="005F70FB" w:rsidRDefault="002927B6" w:rsidP="00A551BF">
            <w:pPr>
              <w:pStyle w:val="TableCell0-0115Break"/>
            </w:pPr>
            <w:r w:rsidRPr="005F70FB">
              <w:t>be hot</w:t>
            </w:r>
          </w:p>
        </w:tc>
      </w:tr>
      <w:tr w:rsidR="00AC23C4" w:rsidRPr="005F70FB" w14:paraId="2CBDB6D9" w14:textId="77777777" w:rsidTr="00BC00CF">
        <w:tc>
          <w:tcPr>
            <w:tcW w:w="236" w:type="dxa"/>
            <w:shd w:val="clear" w:color="auto" w:fill="auto"/>
          </w:tcPr>
          <w:p w14:paraId="39194E85" w14:textId="77777777" w:rsidR="002927B6" w:rsidRPr="005F70FB" w:rsidRDefault="002927B6" w:rsidP="00A551BF">
            <w:pPr>
              <w:pStyle w:val="TableCell0-0115Break"/>
              <w:rPr>
                <w:rStyle w:val="ExampleSource"/>
              </w:rPr>
            </w:pPr>
          </w:p>
        </w:tc>
        <w:tc>
          <w:tcPr>
            <w:tcW w:w="1247" w:type="dxa"/>
            <w:shd w:val="clear" w:color="auto" w:fill="auto"/>
          </w:tcPr>
          <w:p w14:paraId="1AE60548" w14:textId="77777777" w:rsidR="002927B6" w:rsidRPr="005F70FB" w:rsidRDefault="002927B6" w:rsidP="00A551BF">
            <w:pPr>
              <w:pStyle w:val="TableCell0-0115Break"/>
              <w:rPr>
                <w:rStyle w:val="ChItalBold"/>
              </w:rPr>
            </w:pPr>
            <w:r w:rsidRPr="005F70FB">
              <w:rPr>
                <w:rStyle w:val="ChItalBold"/>
              </w:rPr>
              <w:t>panggal</w:t>
            </w:r>
          </w:p>
        </w:tc>
        <w:tc>
          <w:tcPr>
            <w:tcW w:w="1418" w:type="dxa"/>
            <w:shd w:val="clear" w:color="auto" w:fill="auto"/>
          </w:tcPr>
          <w:p w14:paraId="05656125" w14:textId="77777777" w:rsidR="002927B6" w:rsidRPr="005F70FB" w:rsidRDefault="002927B6" w:rsidP="00A551BF">
            <w:pPr>
              <w:pStyle w:val="TableCell0-0115Break"/>
              <w:rPr>
                <w:rStyle w:val="ChCharisSIL"/>
              </w:rPr>
            </w:pPr>
            <w:r w:rsidRPr="005F70FB">
              <w:rPr>
                <w:rStyle w:val="ChCharisSIL"/>
              </w:rPr>
              <w:t>ˈpɐŋ.gɐl</w:t>
            </w:r>
          </w:p>
        </w:tc>
        <w:tc>
          <w:tcPr>
            <w:tcW w:w="1361" w:type="dxa"/>
            <w:shd w:val="clear" w:color="auto" w:fill="auto"/>
          </w:tcPr>
          <w:p w14:paraId="1D4C6E95"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83B0F11" w14:textId="77777777" w:rsidR="002927B6" w:rsidRPr="005F70FB" w:rsidRDefault="002927B6" w:rsidP="00A551BF">
            <w:pPr>
              <w:pStyle w:val="TableCell0-0115Break"/>
            </w:pPr>
            <w:r w:rsidRPr="005F70FB">
              <w:t>fragment</w:t>
            </w:r>
          </w:p>
        </w:tc>
      </w:tr>
      <w:tr w:rsidR="00AC23C4" w:rsidRPr="005F70FB" w14:paraId="7CCE3333" w14:textId="77777777" w:rsidTr="00BC00CF">
        <w:tc>
          <w:tcPr>
            <w:tcW w:w="236" w:type="dxa"/>
            <w:shd w:val="clear" w:color="auto" w:fill="auto"/>
          </w:tcPr>
          <w:p w14:paraId="051C7B1A" w14:textId="77777777" w:rsidR="002927B6" w:rsidRPr="005F70FB" w:rsidRDefault="002927B6" w:rsidP="00A551BF">
            <w:pPr>
              <w:pStyle w:val="TableCell0-0115Break"/>
              <w:rPr>
                <w:rStyle w:val="ExampleSource"/>
              </w:rPr>
            </w:pPr>
          </w:p>
        </w:tc>
        <w:tc>
          <w:tcPr>
            <w:tcW w:w="1247" w:type="dxa"/>
            <w:shd w:val="clear" w:color="auto" w:fill="auto"/>
          </w:tcPr>
          <w:p w14:paraId="30AB46E0" w14:textId="77777777" w:rsidR="002927B6" w:rsidRPr="005F70FB" w:rsidRDefault="002927B6" w:rsidP="00A551BF">
            <w:pPr>
              <w:pStyle w:val="TableCell0-0115Break"/>
              <w:rPr>
                <w:rStyle w:val="ChItalBold"/>
              </w:rPr>
            </w:pPr>
            <w:r w:rsidRPr="005F70FB">
              <w:rPr>
                <w:rStyle w:val="ChItalBold"/>
              </w:rPr>
              <w:t>panggil</w:t>
            </w:r>
          </w:p>
        </w:tc>
        <w:tc>
          <w:tcPr>
            <w:tcW w:w="1418" w:type="dxa"/>
            <w:shd w:val="clear" w:color="auto" w:fill="auto"/>
          </w:tcPr>
          <w:p w14:paraId="35CABC38" w14:textId="77777777" w:rsidR="002927B6" w:rsidRPr="005F70FB" w:rsidRDefault="002927B6" w:rsidP="00A551BF">
            <w:pPr>
              <w:pStyle w:val="TableCell0-0115Break"/>
              <w:rPr>
                <w:rStyle w:val="ChCharisSIL"/>
              </w:rPr>
            </w:pPr>
            <w:r w:rsidRPr="005F70FB">
              <w:rPr>
                <w:rStyle w:val="ChCharisSIL"/>
              </w:rPr>
              <w:t>ˈpɐŋ.gɪl</w:t>
            </w:r>
          </w:p>
        </w:tc>
        <w:tc>
          <w:tcPr>
            <w:tcW w:w="1361" w:type="dxa"/>
            <w:shd w:val="clear" w:color="auto" w:fill="auto"/>
          </w:tcPr>
          <w:p w14:paraId="3DA376B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30DA05F" w14:textId="77777777" w:rsidR="002927B6" w:rsidRPr="005F70FB" w:rsidRDefault="002927B6" w:rsidP="00A551BF">
            <w:pPr>
              <w:pStyle w:val="TableCell0-0115Break"/>
            </w:pPr>
            <w:r w:rsidRPr="005F70FB">
              <w:t>call</w:t>
            </w:r>
          </w:p>
        </w:tc>
      </w:tr>
      <w:tr w:rsidR="00AC23C4" w:rsidRPr="005F70FB" w14:paraId="2B79F08D" w14:textId="77777777" w:rsidTr="00BC00CF">
        <w:tc>
          <w:tcPr>
            <w:tcW w:w="236" w:type="dxa"/>
            <w:shd w:val="clear" w:color="auto" w:fill="auto"/>
          </w:tcPr>
          <w:p w14:paraId="0D8F31CD" w14:textId="77777777" w:rsidR="002927B6" w:rsidRPr="005F70FB" w:rsidRDefault="002927B6" w:rsidP="00A551BF">
            <w:pPr>
              <w:pStyle w:val="TableCell0-0115Break"/>
              <w:rPr>
                <w:rStyle w:val="ExampleSource"/>
              </w:rPr>
            </w:pPr>
          </w:p>
        </w:tc>
        <w:tc>
          <w:tcPr>
            <w:tcW w:w="1247" w:type="dxa"/>
            <w:shd w:val="clear" w:color="auto" w:fill="auto"/>
          </w:tcPr>
          <w:p w14:paraId="49764C21" w14:textId="77777777" w:rsidR="002927B6" w:rsidRPr="005F70FB" w:rsidRDefault="002927B6" w:rsidP="00A551BF">
            <w:pPr>
              <w:pStyle w:val="TableCell0-0115Break"/>
              <w:rPr>
                <w:rStyle w:val="ChItalBold"/>
              </w:rPr>
            </w:pPr>
            <w:r w:rsidRPr="005F70FB">
              <w:rPr>
                <w:rStyle w:val="ChItalBold"/>
              </w:rPr>
              <w:t>pangkal</w:t>
            </w:r>
          </w:p>
        </w:tc>
        <w:tc>
          <w:tcPr>
            <w:tcW w:w="1418" w:type="dxa"/>
            <w:shd w:val="clear" w:color="auto" w:fill="auto"/>
          </w:tcPr>
          <w:p w14:paraId="5A5372D7" w14:textId="77777777" w:rsidR="002927B6" w:rsidRPr="005F70FB" w:rsidRDefault="002927B6" w:rsidP="00A551BF">
            <w:pPr>
              <w:pStyle w:val="TableCell0-0115Break"/>
              <w:rPr>
                <w:rStyle w:val="ChCharisSIL"/>
              </w:rPr>
            </w:pPr>
            <w:r w:rsidRPr="005F70FB">
              <w:rPr>
                <w:rStyle w:val="ChCharisSIL"/>
              </w:rPr>
              <w:t>ˈpɐŋ.kɐl</w:t>
            </w:r>
          </w:p>
        </w:tc>
        <w:tc>
          <w:tcPr>
            <w:tcW w:w="1361" w:type="dxa"/>
            <w:shd w:val="clear" w:color="auto" w:fill="auto"/>
          </w:tcPr>
          <w:p w14:paraId="4E698EA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2936441" w14:textId="77777777" w:rsidR="002927B6" w:rsidRPr="005F70FB" w:rsidRDefault="002927B6" w:rsidP="00A551BF">
            <w:pPr>
              <w:pStyle w:val="TableCell0-0115Break"/>
            </w:pPr>
            <w:r w:rsidRPr="005F70FB">
              <w:t>base</w:t>
            </w:r>
          </w:p>
        </w:tc>
      </w:tr>
      <w:tr w:rsidR="00AC23C4" w:rsidRPr="005F70FB" w14:paraId="54DF992D" w14:textId="77777777" w:rsidTr="00BC00CF">
        <w:tc>
          <w:tcPr>
            <w:tcW w:w="236" w:type="dxa"/>
            <w:shd w:val="clear" w:color="auto" w:fill="auto"/>
          </w:tcPr>
          <w:p w14:paraId="000E0A06" w14:textId="77777777" w:rsidR="002927B6" w:rsidRPr="005F70FB" w:rsidRDefault="002927B6" w:rsidP="00A551BF">
            <w:pPr>
              <w:pStyle w:val="TableCell0-0115Break"/>
              <w:rPr>
                <w:rStyle w:val="ExampleSource"/>
              </w:rPr>
            </w:pPr>
          </w:p>
        </w:tc>
        <w:tc>
          <w:tcPr>
            <w:tcW w:w="1247" w:type="dxa"/>
            <w:shd w:val="clear" w:color="auto" w:fill="auto"/>
          </w:tcPr>
          <w:p w14:paraId="35A32F85" w14:textId="77777777" w:rsidR="002927B6" w:rsidRPr="005F70FB" w:rsidRDefault="002927B6" w:rsidP="00A551BF">
            <w:pPr>
              <w:pStyle w:val="TableCell0-0115Break"/>
              <w:rPr>
                <w:rStyle w:val="ChItalBold"/>
              </w:rPr>
            </w:pPr>
            <w:r w:rsidRPr="005F70FB">
              <w:rPr>
                <w:rStyle w:val="ChItalBold"/>
              </w:rPr>
              <w:t>pangkat</w:t>
            </w:r>
          </w:p>
        </w:tc>
        <w:tc>
          <w:tcPr>
            <w:tcW w:w="1418" w:type="dxa"/>
            <w:shd w:val="clear" w:color="auto" w:fill="auto"/>
          </w:tcPr>
          <w:p w14:paraId="5062C2A8" w14:textId="77777777" w:rsidR="002927B6" w:rsidRPr="005F70FB" w:rsidRDefault="002927B6" w:rsidP="00A551BF">
            <w:pPr>
              <w:pStyle w:val="TableCell0-0115Break"/>
              <w:rPr>
                <w:rStyle w:val="ChCharisSIL"/>
              </w:rPr>
            </w:pPr>
            <w:r w:rsidRPr="005F70FB">
              <w:rPr>
                <w:rStyle w:val="ChCharisSIL"/>
              </w:rPr>
              <w:t>ˈpɐŋ.kɐt</w:t>
            </w:r>
          </w:p>
        </w:tc>
        <w:tc>
          <w:tcPr>
            <w:tcW w:w="1361" w:type="dxa"/>
            <w:shd w:val="clear" w:color="auto" w:fill="auto"/>
          </w:tcPr>
          <w:p w14:paraId="77D2772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0310D7F" w14:textId="77777777" w:rsidR="002927B6" w:rsidRPr="005F70FB" w:rsidRDefault="002927B6" w:rsidP="00A551BF">
            <w:pPr>
              <w:pStyle w:val="TableCell0-0115Break"/>
            </w:pPr>
            <w:r w:rsidRPr="005F70FB">
              <w:t>rank</w:t>
            </w:r>
          </w:p>
        </w:tc>
      </w:tr>
      <w:tr w:rsidR="00AC23C4" w:rsidRPr="005F70FB" w14:paraId="558446F4" w14:textId="77777777" w:rsidTr="00BC00CF">
        <w:tc>
          <w:tcPr>
            <w:tcW w:w="236" w:type="dxa"/>
            <w:shd w:val="clear" w:color="auto" w:fill="auto"/>
          </w:tcPr>
          <w:p w14:paraId="21043D99" w14:textId="77777777" w:rsidR="002927B6" w:rsidRPr="005F70FB" w:rsidRDefault="002927B6" w:rsidP="00A551BF">
            <w:pPr>
              <w:pStyle w:val="TableCell0-0115Break"/>
              <w:rPr>
                <w:rStyle w:val="ExampleSource"/>
              </w:rPr>
            </w:pPr>
          </w:p>
        </w:tc>
        <w:tc>
          <w:tcPr>
            <w:tcW w:w="1247" w:type="dxa"/>
            <w:shd w:val="clear" w:color="auto" w:fill="auto"/>
          </w:tcPr>
          <w:p w14:paraId="3ABBDFCA" w14:textId="77777777" w:rsidR="002927B6" w:rsidRPr="005F70FB" w:rsidRDefault="002927B6" w:rsidP="00A551BF">
            <w:pPr>
              <w:pStyle w:val="TableCell0-0115Break"/>
              <w:rPr>
                <w:rStyle w:val="ChItalBold"/>
              </w:rPr>
            </w:pPr>
            <w:r w:rsidRPr="005F70FB">
              <w:rPr>
                <w:rStyle w:val="ChItalBold"/>
              </w:rPr>
              <w:t>pangku</w:t>
            </w:r>
          </w:p>
        </w:tc>
        <w:tc>
          <w:tcPr>
            <w:tcW w:w="1418" w:type="dxa"/>
            <w:shd w:val="clear" w:color="auto" w:fill="auto"/>
          </w:tcPr>
          <w:p w14:paraId="54850D9E" w14:textId="77777777" w:rsidR="002927B6" w:rsidRPr="005F70FB" w:rsidRDefault="002927B6" w:rsidP="00A551BF">
            <w:pPr>
              <w:pStyle w:val="TableCell0-0115Break"/>
              <w:rPr>
                <w:rStyle w:val="ChCharisSIL"/>
              </w:rPr>
            </w:pPr>
            <w:r w:rsidRPr="005F70FB">
              <w:rPr>
                <w:rStyle w:val="ChCharisSIL"/>
              </w:rPr>
              <w:t>ˈpɐŋ.ku</w:t>
            </w:r>
          </w:p>
        </w:tc>
        <w:tc>
          <w:tcPr>
            <w:tcW w:w="1361" w:type="dxa"/>
            <w:shd w:val="clear" w:color="auto" w:fill="auto"/>
          </w:tcPr>
          <w:p w14:paraId="0F6839F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C83C0B2" w14:textId="77777777" w:rsidR="002927B6" w:rsidRPr="005F70FB" w:rsidRDefault="002927B6" w:rsidP="00A551BF">
            <w:pPr>
              <w:pStyle w:val="TableCell0-0115Break"/>
            </w:pPr>
            <w:r w:rsidRPr="005F70FB">
              <w:t>hold on lap</w:t>
            </w:r>
          </w:p>
        </w:tc>
      </w:tr>
      <w:tr w:rsidR="00AC23C4" w:rsidRPr="005F70FB" w14:paraId="4E883BC5" w14:textId="77777777" w:rsidTr="00BC00CF">
        <w:tc>
          <w:tcPr>
            <w:tcW w:w="236" w:type="dxa"/>
            <w:shd w:val="clear" w:color="auto" w:fill="auto"/>
          </w:tcPr>
          <w:p w14:paraId="4EA2D3C2" w14:textId="77777777" w:rsidR="002927B6" w:rsidRPr="005F70FB" w:rsidRDefault="002927B6" w:rsidP="00A551BF">
            <w:pPr>
              <w:pStyle w:val="TableCell0-0115Break"/>
              <w:rPr>
                <w:rStyle w:val="ExampleSource"/>
              </w:rPr>
            </w:pPr>
          </w:p>
        </w:tc>
        <w:tc>
          <w:tcPr>
            <w:tcW w:w="1247" w:type="dxa"/>
            <w:shd w:val="clear" w:color="auto" w:fill="auto"/>
          </w:tcPr>
          <w:p w14:paraId="57A2A080" w14:textId="77777777" w:rsidR="002927B6" w:rsidRPr="005F70FB" w:rsidRDefault="002927B6" w:rsidP="00A551BF">
            <w:pPr>
              <w:pStyle w:val="TableCell0-0115Break"/>
              <w:rPr>
                <w:rStyle w:val="ChItalBold"/>
              </w:rPr>
            </w:pPr>
            <w:r w:rsidRPr="005F70FB">
              <w:rPr>
                <w:rStyle w:val="ChItalBold"/>
              </w:rPr>
              <w:t>panjang</w:t>
            </w:r>
          </w:p>
        </w:tc>
        <w:tc>
          <w:tcPr>
            <w:tcW w:w="1418" w:type="dxa"/>
            <w:shd w:val="clear" w:color="auto" w:fill="auto"/>
          </w:tcPr>
          <w:p w14:paraId="14F44557" w14:textId="77777777" w:rsidR="002927B6" w:rsidRPr="005F70FB" w:rsidRDefault="002927B6" w:rsidP="00A551BF">
            <w:pPr>
              <w:pStyle w:val="TableCell0-0115Break"/>
              <w:rPr>
                <w:rStyle w:val="ChCharisSIL"/>
              </w:rPr>
            </w:pPr>
            <w:r w:rsidRPr="005F70FB">
              <w:rPr>
                <w:rStyle w:val="ChCharisSIL"/>
              </w:rPr>
              <w:t>ˈpɐn.dʒɐŋ</w:t>
            </w:r>
          </w:p>
        </w:tc>
        <w:tc>
          <w:tcPr>
            <w:tcW w:w="1361" w:type="dxa"/>
            <w:shd w:val="clear" w:color="auto" w:fill="auto"/>
          </w:tcPr>
          <w:p w14:paraId="7A14D13A"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BAB87DF" w14:textId="77777777" w:rsidR="002927B6" w:rsidRPr="005F70FB" w:rsidRDefault="002927B6" w:rsidP="00A551BF">
            <w:pPr>
              <w:pStyle w:val="TableCell0-0115Break"/>
            </w:pPr>
            <w:r w:rsidRPr="005F70FB">
              <w:t>be long</w:t>
            </w:r>
          </w:p>
        </w:tc>
      </w:tr>
      <w:tr w:rsidR="00AC23C4" w:rsidRPr="005F70FB" w14:paraId="728FAB15" w14:textId="77777777" w:rsidTr="00BC00CF">
        <w:tc>
          <w:tcPr>
            <w:tcW w:w="236" w:type="dxa"/>
            <w:shd w:val="clear" w:color="auto" w:fill="auto"/>
          </w:tcPr>
          <w:p w14:paraId="5B69D286" w14:textId="77777777" w:rsidR="002927B6" w:rsidRPr="005F70FB" w:rsidRDefault="002927B6" w:rsidP="00A551BF">
            <w:pPr>
              <w:pStyle w:val="TableCell0-0115Break"/>
              <w:rPr>
                <w:rStyle w:val="ExampleSource"/>
              </w:rPr>
            </w:pPr>
          </w:p>
        </w:tc>
        <w:tc>
          <w:tcPr>
            <w:tcW w:w="1247" w:type="dxa"/>
            <w:shd w:val="clear" w:color="auto" w:fill="auto"/>
          </w:tcPr>
          <w:p w14:paraId="05BE5658" w14:textId="77777777" w:rsidR="002927B6" w:rsidRPr="005F70FB" w:rsidRDefault="002927B6" w:rsidP="00A551BF">
            <w:pPr>
              <w:pStyle w:val="TableCell0-0115Break"/>
              <w:rPr>
                <w:rStyle w:val="ChItalBold"/>
              </w:rPr>
            </w:pPr>
            <w:r w:rsidRPr="005F70FB">
              <w:rPr>
                <w:rStyle w:val="ChItalBold"/>
              </w:rPr>
              <w:t>panjat</w:t>
            </w:r>
          </w:p>
        </w:tc>
        <w:tc>
          <w:tcPr>
            <w:tcW w:w="1418" w:type="dxa"/>
            <w:shd w:val="clear" w:color="auto" w:fill="auto"/>
          </w:tcPr>
          <w:p w14:paraId="72032484" w14:textId="77777777" w:rsidR="002927B6" w:rsidRPr="005F70FB" w:rsidRDefault="002927B6" w:rsidP="00A551BF">
            <w:pPr>
              <w:pStyle w:val="TableCell0-0115Break"/>
              <w:rPr>
                <w:rStyle w:val="ChCharisSIL"/>
              </w:rPr>
            </w:pPr>
            <w:r w:rsidRPr="005F70FB">
              <w:rPr>
                <w:rStyle w:val="ChCharisSIL"/>
              </w:rPr>
              <w:t>ˈpɐn.dʒɐt̚</w:t>
            </w:r>
          </w:p>
        </w:tc>
        <w:tc>
          <w:tcPr>
            <w:tcW w:w="1361" w:type="dxa"/>
            <w:shd w:val="clear" w:color="auto" w:fill="auto"/>
          </w:tcPr>
          <w:p w14:paraId="7D9CBEC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14FEEFA" w14:textId="77777777" w:rsidR="002927B6" w:rsidRPr="005F70FB" w:rsidRDefault="002927B6" w:rsidP="00A551BF">
            <w:pPr>
              <w:pStyle w:val="TableCell0-0115Break"/>
            </w:pPr>
            <w:r w:rsidRPr="005F70FB">
              <w:t>climb</w:t>
            </w:r>
          </w:p>
        </w:tc>
      </w:tr>
      <w:tr w:rsidR="00AC23C4" w:rsidRPr="005F70FB" w14:paraId="7A8DE883" w14:textId="77777777" w:rsidTr="00BC00CF">
        <w:tc>
          <w:tcPr>
            <w:tcW w:w="236" w:type="dxa"/>
            <w:shd w:val="clear" w:color="auto" w:fill="auto"/>
          </w:tcPr>
          <w:p w14:paraId="0CA342AA" w14:textId="77777777" w:rsidR="002927B6" w:rsidRPr="005F70FB" w:rsidRDefault="002927B6" w:rsidP="00A551BF">
            <w:pPr>
              <w:pStyle w:val="TableCell0-0115Break"/>
              <w:rPr>
                <w:rStyle w:val="ExampleSource"/>
              </w:rPr>
            </w:pPr>
          </w:p>
        </w:tc>
        <w:tc>
          <w:tcPr>
            <w:tcW w:w="1247" w:type="dxa"/>
            <w:shd w:val="clear" w:color="auto" w:fill="auto"/>
          </w:tcPr>
          <w:p w14:paraId="6E412056" w14:textId="77777777" w:rsidR="002927B6" w:rsidRPr="005F70FB" w:rsidRDefault="002927B6" w:rsidP="00A551BF">
            <w:pPr>
              <w:pStyle w:val="TableCell0-0115Break"/>
              <w:rPr>
                <w:rStyle w:val="ChItalBold"/>
              </w:rPr>
            </w:pPr>
            <w:r w:rsidRPr="005F70FB">
              <w:rPr>
                <w:rStyle w:val="ChItalBold"/>
              </w:rPr>
              <w:t>panta</w:t>
            </w:r>
          </w:p>
        </w:tc>
        <w:tc>
          <w:tcPr>
            <w:tcW w:w="1418" w:type="dxa"/>
            <w:shd w:val="clear" w:color="auto" w:fill="auto"/>
          </w:tcPr>
          <w:p w14:paraId="5382865E" w14:textId="77777777" w:rsidR="002927B6" w:rsidRPr="005F70FB" w:rsidRDefault="002927B6" w:rsidP="00A551BF">
            <w:pPr>
              <w:pStyle w:val="TableCell0-0115Break"/>
              <w:rPr>
                <w:rStyle w:val="ChCharisSIL"/>
              </w:rPr>
            </w:pPr>
            <w:r w:rsidRPr="005F70FB">
              <w:rPr>
                <w:rStyle w:val="ChCharisSIL"/>
              </w:rPr>
              <w:t>ˈpɐn.ta</w:t>
            </w:r>
          </w:p>
        </w:tc>
        <w:tc>
          <w:tcPr>
            <w:tcW w:w="1361" w:type="dxa"/>
            <w:shd w:val="clear" w:color="auto" w:fill="auto"/>
          </w:tcPr>
          <w:p w14:paraId="5169993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B26CCDC" w14:textId="77777777" w:rsidR="002927B6" w:rsidRPr="005F70FB" w:rsidRDefault="002927B6" w:rsidP="00A551BF">
            <w:pPr>
              <w:pStyle w:val="TableCell0-0115Break"/>
            </w:pPr>
            <w:r w:rsidRPr="005F70FB">
              <w:t>buttock</w:t>
            </w:r>
          </w:p>
        </w:tc>
      </w:tr>
      <w:tr w:rsidR="00AC23C4" w:rsidRPr="005F70FB" w14:paraId="3780257A" w14:textId="77777777" w:rsidTr="00BC00CF">
        <w:tc>
          <w:tcPr>
            <w:tcW w:w="236" w:type="dxa"/>
            <w:shd w:val="clear" w:color="auto" w:fill="auto"/>
          </w:tcPr>
          <w:p w14:paraId="311DEC91" w14:textId="77777777" w:rsidR="002927B6" w:rsidRPr="005F70FB" w:rsidRDefault="002927B6" w:rsidP="00A551BF">
            <w:pPr>
              <w:pStyle w:val="TableCell0-0115Break"/>
              <w:rPr>
                <w:rStyle w:val="ExampleSource"/>
              </w:rPr>
            </w:pPr>
          </w:p>
        </w:tc>
        <w:tc>
          <w:tcPr>
            <w:tcW w:w="1247" w:type="dxa"/>
            <w:shd w:val="clear" w:color="auto" w:fill="auto"/>
          </w:tcPr>
          <w:p w14:paraId="64093DA2" w14:textId="77777777" w:rsidR="002927B6" w:rsidRPr="005F70FB" w:rsidRDefault="002927B6" w:rsidP="00A551BF">
            <w:pPr>
              <w:pStyle w:val="TableCell0-0115Break"/>
              <w:rPr>
                <w:rStyle w:val="ChItalBold"/>
              </w:rPr>
            </w:pPr>
            <w:r w:rsidRPr="005F70FB">
              <w:rPr>
                <w:rStyle w:val="ChItalBold"/>
              </w:rPr>
              <w:t>pantas</w:t>
            </w:r>
          </w:p>
        </w:tc>
        <w:tc>
          <w:tcPr>
            <w:tcW w:w="1418" w:type="dxa"/>
            <w:shd w:val="clear" w:color="auto" w:fill="auto"/>
          </w:tcPr>
          <w:p w14:paraId="518E4A37" w14:textId="77777777" w:rsidR="002927B6" w:rsidRPr="005F70FB" w:rsidRDefault="002927B6" w:rsidP="00A551BF">
            <w:pPr>
              <w:pStyle w:val="TableCell0-0115Break"/>
              <w:rPr>
                <w:rStyle w:val="ChCharisSIL"/>
              </w:rPr>
            </w:pPr>
            <w:r w:rsidRPr="005F70FB">
              <w:rPr>
                <w:rStyle w:val="ChCharisSIL"/>
              </w:rPr>
              <w:t>ˈpɐn.tɐs</w:t>
            </w:r>
          </w:p>
        </w:tc>
        <w:tc>
          <w:tcPr>
            <w:tcW w:w="1361" w:type="dxa"/>
            <w:shd w:val="clear" w:color="auto" w:fill="auto"/>
          </w:tcPr>
          <w:p w14:paraId="5AC1FC1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EEFFB14" w14:textId="77777777" w:rsidR="002927B6" w:rsidRPr="005F70FB" w:rsidRDefault="002927B6" w:rsidP="00A551BF">
            <w:pPr>
              <w:pStyle w:val="TableCell0-0115Break"/>
            </w:pPr>
            <w:r w:rsidRPr="005F70FB">
              <w:t>be proper</w:t>
            </w:r>
          </w:p>
        </w:tc>
      </w:tr>
      <w:tr w:rsidR="00AC23C4" w:rsidRPr="005F70FB" w14:paraId="4FB9DF4D" w14:textId="77777777" w:rsidTr="00BC00CF">
        <w:tc>
          <w:tcPr>
            <w:tcW w:w="236" w:type="dxa"/>
            <w:shd w:val="clear" w:color="auto" w:fill="auto"/>
          </w:tcPr>
          <w:p w14:paraId="4A2A92C9" w14:textId="77777777" w:rsidR="002927B6" w:rsidRPr="005F70FB" w:rsidRDefault="002927B6" w:rsidP="00A551BF">
            <w:pPr>
              <w:pStyle w:val="TableCell0-0115Break"/>
              <w:rPr>
                <w:rStyle w:val="ExampleSource"/>
              </w:rPr>
            </w:pPr>
          </w:p>
        </w:tc>
        <w:tc>
          <w:tcPr>
            <w:tcW w:w="1247" w:type="dxa"/>
            <w:shd w:val="clear" w:color="auto" w:fill="auto"/>
          </w:tcPr>
          <w:p w14:paraId="5E4DFE36" w14:textId="77777777" w:rsidR="002927B6" w:rsidRPr="005F70FB" w:rsidRDefault="002927B6" w:rsidP="00A551BF">
            <w:pPr>
              <w:pStyle w:val="TableCell0-0115Break"/>
              <w:rPr>
                <w:rStyle w:val="ChItalBold"/>
              </w:rPr>
            </w:pPr>
            <w:r w:rsidRPr="005F70FB">
              <w:rPr>
                <w:rStyle w:val="ChItalBold"/>
              </w:rPr>
              <w:t>pante</w:t>
            </w:r>
          </w:p>
        </w:tc>
        <w:tc>
          <w:tcPr>
            <w:tcW w:w="1418" w:type="dxa"/>
            <w:shd w:val="clear" w:color="auto" w:fill="auto"/>
          </w:tcPr>
          <w:p w14:paraId="711E4B9C" w14:textId="77777777" w:rsidR="002927B6" w:rsidRPr="005F70FB" w:rsidRDefault="002927B6" w:rsidP="00A551BF">
            <w:pPr>
              <w:pStyle w:val="TableCell0-0115Break"/>
              <w:rPr>
                <w:rStyle w:val="ChCharisSIL"/>
              </w:rPr>
            </w:pPr>
            <w:r w:rsidRPr="005F70FB">
              <w:rPr>
                <w:rStyle w:val="ChCharisSIL"/>
              </w:rPr>
              <w:t>ˈpɐn.tɛ</w:t>
            </w:r>
          </w:p>
        </w:tc>
        <w:tc>
          <w:tcPr>
            <w:tcW w:w="1361" w:type="dxa"/>
            <w:shd w:val="clear" w:color="auto" w:fill="auto"/>
          </w:tcPr>
          <w:p w14:paraId="3247926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EC7BD66" w14:textId="77777777" w:rsidR="002927B6" w:rsidRPr="005F70FB" w:rsidRDefault="002927B6" w:rsidP="00A551BF">
            <w:pPr>
              <w:pStyle w:val="TableCell0-0115Break"/>
            </w:pPr>
            <w:r w:rsidRPr="005F70FB">
              <w:t>coast</w:t>
            </w:r>
          </w:p>
        </w:tc>
      </w:tr>
      <w:tr w:rsidR="00AC23C4" w:rsidRPr="005F70FB" w14:paraId="6B65EF6C" w14:textId="77777777" w:rsidTr="00BC00CF">
        <w:tc>
          <w:tcPr>
            <w:tcW w:w="236" w:type="dxa"/>
            <w:shd w:val="clear" w:color="auto" w:fill="auto"/>
          </w:tcPr>
          <w:p w14:paraId="28B86085" w14:textId="77777777" w:rsidR="002927B6" w:rsidRPr="005F70FB" w:rsidRDefault="002927B6" w:rsidP="00A551BF">
            <w:pPr>
              <w:pStyle w:val="TableCell0-0115Break"/>
              <w:rPr>
                <w:rStyle w:val="ExampleSource"/>
              </w:rPr>
            </w:pPr>
          </w:p>
        </w:tc>
        <w:tc>
          <w:tcPr>
            <w:tcW w:w="1247" w:type="dxa"/>
            <w:shd w:val="clear" w:color="auto" w:fill="auto"/>
          </w:tcPr>
          <w:p w14:paraId="445B9619" w14:textId="77777777" w:rsidR="002927B6" w:rsidRPr="005F70FB" w:rsidRDefault="002927B6" w:rsidP="00A551BF">
            <w:pPr>
              <w:pStyle w:val="TableCell0-0115Break"/>
              <w:rPr>
                <w:rStyle w:val="ChItalBold"/>
              </w:rPr>
            </w:pPr>
            <w:r w:rsidRPr="005F70FB">
              <w:rPr>
                <w:rStyle w:val="ChItalBold"/>
              </w:rPr>
              <w:t>pantul</w:t>
            </w:r>
          </w:p>
        </w:tc>
        <w:tc>
          <w:tcPr>
            <w:tcW w:w="1418" w:type="dxa"/>
            <w:shd w:val="clear" w:color="auto" w:fill="auto"/>
          </w:tcPr>
          <w:p w14:paraId="089A1760" w14:textId="77777777" w:rsidR="002927B6" w:rsidRPr="005F70FB" w:rsidRDefault="002927B6" w:rsidP="00A551BF">
            <w:pPr>
              <w:pStyle w:val="TableCell0-0115Break"/>
              <w:rPr>
                <w:rStyle w:val="ChCharisSIL"/>
              </w:rPr>
            </w:pPr>
            <w:r w:rsidRPr="005F70FB">
              <w:rPr>
                <w:rStyle w:val="ChCharisSIL"/>
              </w:rPr>
              <w:t>ˈpɐn.tʊl</w:t>
            </w:r>
          </w:p>
        </w:tc>
        <w:tc>
          <w:tcPr>
            <w:tcW w:w="1361" w:type="dxa"/>
            <w:shd w:val="clear" w:color="auto" w:fill="auto"/>
          </w:tcPr>
          <w:p w14:paraId="1A7F6CA2"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25774384" w14:textId="77777777" w:rsidR="002927B6" w:rsidRPr="005F70FB" w:rsidRDefault="002927B6" w:rsidP="00A551BF">
            <w:pPr>
              <w:pStyle w:val="TableCell0-0115Break"/>
            </w:pPr>
            <w:r w:rsidRPr="005F70FB">
              <w:t>bounce back</w:t>
            </w:r>
          </w:p>
        </w:tc>
      </w:tr>
      <w:tr w:rsidR="00AC23C4" w:rsidRPr="005F70FB" w14:paraId="75E34821" w14:textId="77777777" w:rsidTr="00BC00CF">
        <w:tc>
          <w:tcPr>
            <w:tcW w:w="236" w:type="dxa"/>
            <w:shd w:val="clear" w:color="auto" w:fill="auto"/>
          </w:tcPr>
          <w:p w14:paraId="409F0595" w14:textId="77777777" w:rsidR="002927B6" w:rsidRPr="005F70FB" w:rsidRDefault="002927B6" w:rsidP="00A551BF">
            <w:pPr>
              <w:pStyle w:val="TableCell0-0115Break"/>
              <w:rPr>
                <w:rStyle w:val="ExampleSource"/>
              </w:rPr>
            </w:pPr>
          </w:p>
        </w:tc>
        <w:tc>
          <w:tcPr>
            <w:tcW w:w="1247" w:type="dxa"/>
            <w:shd w:val="clear" w:color="auto" w:fill="auto"/>
          </w:tcPr>
          <w:p w14:paraId="2FA60F01" w14:textId="77777777" w:rsidR="002927B6" w:rsidRPr="005F70FB" w:rsidRDefault="002927B6" w:rsidP="00A551BF">
            <w:pPr>
              <w:pStyle w:val="TableCell0-0115Break"/>
              <w:rPr>
                <w:rStyle w:val="ChItalBold"/>
              </w:rPr>
            </w:pPr>
            <w:r w:rsidRPr="005F70FB">
              <w:rPr>
                <w:rStyle w:val="ChItalBold"/>
              </w:rPr>
              <w:t>pantung</w:t>
            </w:r>
          </w:p>
        </w:tc>
        <w:tc>
          <w:tcPr>
            <w:tcW w:w="1418" w:type="dxa"/>
            <w:shd w:val="clear" w:color="auto" w:fill="auto"/>
          </w:tcPr>
          <w:p w14:paraId="109A6618" w14:textId="77777777" w:rsidR="002927B6" w:rsidRPr="005F70FB" w:rsidRDefault="002927B6" w:rsidP="00A551BF">
            <w:pPr>
              <w:pStyle w:val="TableCell0-0115Break"/>
              <w:rPr>
                <w:rStyle w:val="ChCharisSIL"/>
              </w:rPr>
            </w:pPr>
            <w:r w:rsidRPr="005F70FB">
              <w:rPr>
                <w:rStyle w:val="ChCharisSIL"/>
              </w:rPr>
              <w:t>ˈpɐn.tʊn</w:t>
            </w:r>
          </w:p>
        </w:tc>
        <w:tc>
          <w:tcPr>
            <w:tcW w:w="1361" w:type="dxa"/>
            <w:shd w:val="clear" w:color="auto" w:fill="auto"/>
          </w:tcPr>
          <w:p w14:paraId="0E4B5A3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BD001D5" w14:textId="77777777" w:rsidR="002927B6" w:rsidRPr="005F70FB" w:rsidRDefault="002927B6" w:rsidP="00A551BF">
            <w:pPr>
              <w:pStyle w:val="TableCell0-0115Break"/>
            </w:pPr>
            <w:r w:rsidRPr="005F70FB">
              <w:t>k. o. traditional poetry</w:t>
            </w:r>
          </w:p>
        </w:tc>
      </w:tr>
      <w:tr w:rsidR="00AC23C4" w:rsidRPr="005F70FB" w14:paraId="37F1C84C" w14:textId="77777777" w:rsidTr="00BC00CF">
        <w:tc>
          <w:tcPr>
            <w:tcW w:w="236" w:type="dxa"/>
            <w:shd w:val="clear" w:color="auto" w:fill="auto"/>
          </w:tcPr>
          <w:p w14:paraId="2B530EA7" w14:textId="77777777" w:rsidR="002927B6" w:rsidRPr="005F70FB" w:rsidRDefault="002927B6" w:rsidP="00A551BF">
            <w:pPr>
              <w:pStyle w:val="TableCell0-0115Break"/>
              <w:rPr>
                <w:rStyle w:val="ExampleSource"/>
              </w:rPr>
            </w:pPr>
          </w:p>
        </w:tc>
        <w:tc>
          <w:tcPr>
            <w:tcW w:w="1247" w:type="dxa"/>
            <w:shd w:val="clear" w:color="auto" w:fill="auto"/>
          </w:tcPr>
          <w:p w14:paraId="2C65EF77" w14:textId="77777777" w:rsidR="002927B6" w:rsidRPr="005F70FB" w:rsidRDefault="002927B6" w:rsidP="00A551BF">
            <w:pPr>
              <w:pStyle w:val="TableCell0-0115Break"/>
              <w:rPr>
                <w:rStyle w:val="ChItalBold"/>
              </w:rPr>
            </w:pPr>
            <w:r w:rsidRPr="005F70FB">
              <w:rPr>
                <w:rStyle w:val="ChItalBold"/>
              </w:rPr>
              <w:t>papang</w:t>
            </w:r>
          </w:p>
        </w:tc>
        <w:tc>
          <w:tcPr>
            <w:tcW w:w="1418" w:type="dxa"/>
            <w:shd w:val="clear" w:color="auto" w:fill="auto"/>
          </w:tcPr>
          <w:p w14:paraId="5DA0770E" w14:textId="77777777" w:rsidR="002927B6" w:rsidRPr="005F70FB" w:rsidRDefault="002927B6" w:rsidP="00A551BF">
            <w:pPr>
              <w:pStyle w:val="TableCell0-0115Break"/>
              <w:rPr>
                <w:rStyle w:val="ChCharisSIL"/>
              </w:rPr>
            </w:pPr>
            <w:r w:rsidRPr="005F70FB">
              <w:rPr>
                <w:rStyle w:val="ChCharisSIL"/>
              </w:rPr>
              <w:t>ˈpa.pɐn</w:t>
            </w:r>
          </w:p>
        </w:tc>
        <w:tc>
          <w:tcPr>
            <w:tcW w:w="1361" w:type="dxa"/>
            <w:shd w:val="clear" w:color="auto" w:fill="auto"/>
          </w:tcPr>
          <w:p w14:paraId="7004313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BE12914" w14:textId="77777777" w:rsidR="002927B6" w:rsidRPr="005F70FB" w:rsidRDefault="002927B6" w:rsidP="00A551BF">
            <w:pPr>
              <w:pStyle w:val="TableCell0-0115Break"/>
            </w:pPr>
            <w:r w:rsidRPr="005F70FB">
              <w:t>plank</w:t>
            </w:r>
          </w:p>
        </w:tc>
      </w:tr>
      <w:tr w:rsidR="00AC23C4" w:rsidRPr="005F70FB" w14:paraId="0057E0E0" w14:textId="77777777" w:rsidTr="00BC00CF">
        <w:tc>
          <w:tcPr>
            <w:tcW w:w="236" w:type="dxa"/>
            <w:shd w:val="clear" w:color="auto" w:fill="auto"/>
          </w:tcPr>
          <w:p w14:paraId="519DD1F7" w14:textId="77777777" w:rsidR="002927B6" w:rsidRPr="005F70FB" w:rsidRDefault="002927B6" w:rsidP="00A551BF">
            <w:pPr>
              <w:pStyle w:val="TableCell0-0115Break"/>
              <w:rPr>
                <w:rStyle w:val="ExampleSource"/>
              </w:rPr>
            </w:pPr>
          </w:p>
        </w:tc>
        <w:tc>
          <w:tcPr>
            <w:tcW w:w="1247" w:type="dxa"/>
            <w:shd w:val="clear" w:color="auto" w:fill="auto"/>
          </w:tcPr>
          <w:p w14:paraId="2E8CE013" w14:textId="77777777" w:rsidR="002927B6" w:rsidRPr="005F70FB" w:rsidRDefault="002927B6" w:rsidP="00A551BF">
            <w:pPr>
              <w:pStyle w:val="TableCell0-0115Break"/>
              <w:rPr>
                <w:rStyle w:val="ChItalBold"/>
              </w:rPr>
            </w:pPr>
            <w:r w:rsidRPr="005F70FB">
              <w:rPr>
                <w:rStyle w:val="ChItalBold"/>
              </w:rPr>
              <w:t>papeda</w:t>
            </w:r>
          </w:p>
        </w:tc>
        <w:tc>
          <w:tcPr>
            <w:tcW w:w="1418" w:type="dxa"/>
            <w:shd w:val="clear" w:color="auto" w:fill="auto"/>
          </w:tcPr>
          <w:p w14:paraId="6D7D0F98" w14:textId="77777777" w:rsidR="002927B6" w:rsidRPr="005F70FB" w:rsidRDefault="002927B6" w:rsidP="00A551BF">
            <w:pPr>
              <w:pStyle w:val="TableCell0-0115Break"/>
              <w:rPr>
                <w:rStyle w:val="ChCharisSIL"/>
              </w:rPr>
            </w:pPr>
            <w:r w:rsidRPr="005F70FB">
              <w:rPr>
                <w:rStyle w:val="ChCharisSIL"/>
              </w:rPr>
              <w:t>pa.ˈpɛ.da</w:t>
            </w:r>
          </w:p>
        </w:tc>
        <w:tc>
          <w:tcPr>
            <w:tcW w:w="1361" w:type="dxa"/>
            <w:shd w:val="clear" w:color="auto" w:fill="auto"/>
          </w:tcPr>
          <w:p w14:paraId="71CC1A2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E132AA5" w14:textId="77777777" w:rsidR="002927B6" w:rsidRPr="005F70FB" w:rsidRDefault="002927B6" w:rsidP="00A551BF">
            <w:pPr>
              <w:pStyle w:val="TableCell0-0115Break"/>
            </w:pPr>
            <w:r w:rsidRPr="005F70FB">
              <w:t>sagu porridge</w:t>
            </w:r>
          </w:p>
        </w:tc>
      </w:tr>
      <w:tr w:rsidR="00AC23C4" w:rsidRPr="005F70FB" w14:paraId="243F8684" w14:textId="77777777" w:rsidTr="00BC00CF">
        <w:tc>
          <w:tcPr>
            <w:tcW w:w="236" w:type="dxa"/>
            <w:shd w:val="clear" w:color="auto" w:fill="auto"/>
          </w:tcPr>
          <w:p w14:paraId="465A9830" w14:textId="77777777" w:rsidR="002927B6" w:rsidRPr="005F70FB" w:rsidRDefault="002927B6" w:rsidP="00A551BF">
            <w:pPr>
              <w:pStyle w:val="TableCell0-0115Break"/>
              <w:rPr>
                <w:rStyle w:val="ExampleSource"/>
              </w:rPr>
            </w:pPr>
          </w:p>
        </w:tc>
        <w:tc>
          <w:tcPr>
            <w:tcW w:w="1247" w:type="dxa"/>
            <w:shd w:val="clear" w:color="auto" w:fill="auto"/>
          </w:tcPr>
          <w:p w14:paraId="1C8D46BA" w14:textId="77777777" w:rsidR="002927B6" w:rsidRPr="005F70FB" w:rsidRDefault="002927B6" w:rsidP="00A551BF">
            <w:pPr>
              <w:pStyle w:val="TableCell0-0115Break"/>
              <w:rPr>
                <w:rStyle w:val="ChItalBold"/>
              </w:rPr>
            </w:pPr>
            <w:r w:rsidRPr="005F70FB">
              <w:rPr>
                <w:rStyle w:val="ChItalBold"/>
              </w:rPr>
              <w:t>para</w:t>
            </w:r>
          </w:p>
        </w:tc>
        <w:tc>
          <w:tcPr>
            <w:tcW w:w="1418" w:type="dxa"/>
            <w:shd w:val="clear" w:color="auto" w:fill="auto"/>
          </w:tcPr>
          <w:p w14:paraId="72DF14E6" w14:textId="77777777" w:rsidR="002927B6" w:rsidRPr="005F70FB" w:rsidRDefault="002927B6" w:rsidP="00A551BF">
            <w:pPr>
              <w:pStyle w:val="TableCell0-0115Break"/>
              <w:rPr>
                <w:rStyle w:val="ChCharisSIL"/>
              </w:rPr>
            </w:pPr>
            <w:r w:rsidRPr="005F70FB">
              <w:rPr>
                <w:rStyle w:val="ChCharisSIL"/>
              </w:rPr>
              <w:t>ˈpa.ɾa</w:t>
            </w:r>
          </w:p>
        </w:tc>
        <w:tc>
          <w:tcPr>
            <w:tcW w:w="1361" w:type="dxa"/>
            <w:shd w:val="clear" w:color="auto" w:fill="auto"/>
          </w:tcPr>
          <w:p w14:paraId="7331B8C2"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589D865" w14:textId="77777777" w:rsidR="002927B6" w:rsidRPr="005F70FB" w:rsidRDefault="002927B6" w:rsidP="00A551BF">
            <w:pPr>
              <w:pStyle w:val="TableCell0-0115Break"/>
            </w:pPr>
            <w:r w:rsidRPr="005F70FB">
              <w:t>be in serious condition</w:t>
            </w:r>
          </w:p>
        </w:tc>
      </w:tr>
      <w:tr w:rsidR="00AC23C4" w:rsidRPr="005F70FB" w14:paraId="12D00E99" w14:textId="77777777" w:rsidTr="00BC00CF">
        <w:tc>
          <w:tcPr>
            <w:tcW w:w="236" w:type="dxa"/>
            <w:shd w:val="clear" w:color="auto" w:fill="auto"/>
          </w:tcPr>
          <w:p w14:paraId="3418380A" w14:textId="77777777" w:rsidR="002927B6" w:rsidRPr="005F70FB" w:rsidRDefault="002927B6" w:rsidP="00A551BF">
            <w:pPr>
              <w:pStyle w:val="TableCell0-0115Break"/>
              <w:rPr>
                <w:rStyle w:val="ExampleSource"/>
              </w:rPr>
            </w:pPr>
          </w:p>
        </w:tc>
        <w:tc>
          <w:tcPr>
            <w:tcW w:w="1247" w:type="dxa"/>
            <w:shd w:val="clear" w:color="auto" w:fill="auto"/>
          </w:tcPr>
          <w:p w14:paraId="202AB96B" w14:textId="77777777" w:rsidR="002927B6" w:rsidRPr="005F70FB" w:rsidRDefault="002927B6" w:rsidP="00A551BF">
            <w:pPr>
              <w:pStyle w:val="TableCell0-0115Break"/>
              <w:rPr>
                <w:rStyle w:val="ChItalBold"/>
              </w:rPr>
            </w:pPr>
            <w:r w:rsidRPr="005F70FB">
              <w:rPr>
                <w:rStyle w:val="ChItalBold"/>
              </w:rPr>
              <w:t>parang</w:t>
            </w:r>
          </w:p>
        </w:tc>
        <w:tc>
          <w:tcPr>
            <w:tcW w:w="1418" w:type="dxa"/>
            <w:shd w:val="clear" w:color="auto" w:fill="auto"/>
          </w:tcPr>
          <w:p w14:paraId="2217F2EC" w14:textId="77777777" w:rsidR="002927B6" w:rsidRPr="005F70FB" w:rsidRDefault="002927B6" w:rsidP="00A551BF">
            <w:pPr>
              <w:pStyle w:val="TableCell0-0115Break"/>
              <w:rPr>
                <w:rStyle w:val="ChCharisSIL"/>
              </w:rPr>
            </w:pPr>
            <w:r w:rsidRPr="005F70FB">
              <w:rPr>
                <w:rStyle w:val="ChCharisSIL"/>
              </w:rPr>
              <w:t>ˈpa.ɾɐŋ</w:t>
            </w:r>
          </w:p>
        </w:tc>
        <w:tc>
          <w:tcPr>
            <w:tcW w:w="1361" w:type="dxa"/>
            <w:shd w:val="clear" w:color="auto" w:fill="auto"/>
          </w:tcPr>
          <w:p w14:paraId="0BCF124B"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1FD7075" w14:textId="77777777" w:rsidR="002927B6" w:rsidRPr="005F70FB" w:rsidRDefault="002927B6" w:rsidP="00A551BF">
            <w:pPr>
              <w:pStyle w:val="TableCell0-0115Break"/>
            </w:pPr>
            <w:r w:rsidRPr="005F70FB">
              <w:t>short machete</w:t>
            </w:r>
          </w:p>
        </w:tc>
      </w:tr>
      <w:tr w:rsidR="00AC23C4" w:rsidRPr="005F70FB" w14:paraId="2EB6CB1E" w14:textId="77777777" w:rsidTr="00BC00CF">
        <w:tc>
          <w:tcPr>
            <w:tcW w:w="236" w:type="dxa"/>
            <w:shd w:val="clear" w:color="auto" w:fill="auto"/>
          </w:tcPr>
          <w:p w14:paraId="52CCD21B" w14:textId="77777777" w:rsidR="002927B6" w:rsidRPr="005F70FB" w:rsidRDefault="002927B6" w:rsidP="00A551BF">
            <w:pPr>
              <w:pStyle w:val="TableCell0-0115Break"/>
              <w:rPr>
                <w:rStyle w:val="ExampleSource"/>
              </w:rPr>
            </w:pPr>
          </w:p>
        </w:tc>
        <w:tc>
          <w:tcPr>
            <w:tcW w:w="1247" w:type="dxa"/>
            <w:shd w:val="clear" w:color="auto" w:fill="auto"/>
          </w:tcPr>
          <w:p w14:paraId="16A53D70" w14:textId="77777777" w:rsidR="002927B6" w:rsidRPr="005F70FB" w:rsidRDefault="002927B6" w:rsidP="00A551BF">
            <w:pPr>
              <w:pStyle w:val="TableCell0-0115Break"/>
              <w:rPr>
                <w:rStyle w:val="ChItalBold"/>
              </w:rPr>
            </w:pPr>
            <w:r w:rsidRPr="005F70FB">
              <w:rPr>
                <w:rStyle w:val="ChItalBold"/>
              </w:rPr>
              <w:t>parit</w:t>
            </w:r>
          </w:p>
        </w:tc>
        <w:tc>
          <w:tcPr>
            <w:tcW w:w="1418" w:type="dxa"/>
            <w:shd w:val="clear" w:color="auto" w:fill="auto"/>
          </w:tcPr>
          <w:p w14:paraId="5C32AD2E" w14:textId="77777777" w:rsidR="002927B6" w:rsidRPr="005F70FB" w:rsidRDefault="002927B6" w:rsidP="00A551BF">
            <w:pPr>
              <w:pStyle w:val="TableCell0-0115Break"/>
              <w:rPr>
                <w:rStyle w:val="ChCharisSIL"/>
              </w:rPr>
            </w:pPr>
            <w:r w:rsidRPr="005F70FB">
              <w:rPr>
                <w:rStyle w:val="ChCharisSIL"/>
              </w:rPr>
              <w:t>ˈpa.ɾɪt</w:t>
            </w:r>
          </w:p>
        </w:tc>
        <w:tc>
          <w:tcPr>
            <w:tcW w:w="1361" w:type="dxa"/>
            <w:shd w:val="clear" w:color="auto" w:fill="auto"/>
          </w:tcPr>
          <w:p w14:paraId="1F2AA01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14C7F27" w14:textId="77777777" w:rsidR="002927B6" w:rsidRPr="005F70FB" w:rsidRDefault="002927B6" w:rsidP="00A551BF">
            <w:pPr>
              <w:pStyle w:val="TableCell0-0115Break"/>
            </w:pPr>
            <w:r w:rsidRPr="005F70FB">
              <w:t>ditch</w:t>
            </w:r>
          </w:p>
        </w:tc>
      </w:tr>
      <w:tr w:rsidR="00AC23C4" w:rsidRPr="005F70FB" w14:paraId="1416610E" w14:textId="77777777" w:rsidTr="00BC00CF">
        <w:tc>
          <w:tcPr>
            <w:tcW w:w="236" w:type="dxa"/>
            <w:shd w:val="clear" w:color="auto" w:fill="auto"/>
          </w:tcPr>
          <w:p w14:paraId="359B1078" w14:textId="77777777" w:rsidR="002927B6" w:rsidRPr="005F70FB" w:rsidRDefault="002927B6" w:rsidP="00A551BF">
            <w:pPr>
              <w:pStyle w:val="TableCell0-0115Break"/>
              <w:rPr>
                <w:rStyle w:val="ExampleSource"/>
              </w:rPr>
            </w:pPr>
          </w:p>
        </w:tc>
        <w:tc>
          <w:tcPr>
            <w:tcW w:w="1247" w:type="dxa"/>
            <w:shd w:val="clear" w:color="auto" w:fill="auto"/>
          </w:tcPr>
          <w:p w14:paraId="18D3ABE1" w14:textId="77777777" w:rsidR="002927B6" w:rsidRPr="005F70FB" w:rsidRDefault="002927B6" w:rsidP="00A551BF">
            <w:pPr>
              <w:pStyle w:val="TableCell0-0115Break"/>
              <w:rPr>
                <w:rStyle w:val="ChItalBold"/>
              </w:rPr>
            </w:pPr>
            <w:r w:rsidRPr="005F70FB">
              <w:rPr>
                <w:rStyle w:val="ChItalBold"/>
              </w:rPr>
              <w:t>parut</w:t>
            </w:r>
          </w:p>
        </w:tc>
        <w:tc>
          <w:tcPr>
            <w:tcW w:w="1418" w:type="dxa"/>
            <w:shd w:val="clear" w:color="auto" w:fill="auto"/>
          </w:tcPr>
          <w:p w14:paraId="0B7599E1" w14:textId="77777777" w:rsidR="002927B6" w:rsidRPr="005F70FB" w:rsidRDefault="002927B6" w:rsidP="00A551BF">
            <w:pPr>
              <w:pStyle w:val="TableCell0-0115Break"/>
              <w:rPr>
                <w:rStyle w:val="ChCharisSIL"/>
              </w:rPr>
            </w:pPr>
            <w:r w:rsidRPr="005F70FB">
              <w:rPr>
                <w:rStyle w:val="ChCharisSIL"/>
              </w:rPr>
              <w:t>ˈpa.ɾʊt̚</w:t>
            </w:r>
          </w:p>
        </w:tc>
        <w:tc>
          <w:tcPr>
            <w:tcW w:w="1361" w:type="dxa"/>
            <w:shd w:val="clear" w:color="auto" w:fill="auto"/>
          </w:tcPr>
          <w:p w14:paraId="399CF6A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5AE2034" w14:textId="77777777" w:rsidR="002927B6" w:rsidRPr="005F70FB" w:rsidRDefault="002927B6" w:rsidP="00A551BF">
            <w:pPr>
              <w:pStyle w:val="TableCell0-0115Break"/>
            </w:pPr>
            <w:r w:rsidRPr="005F70FB">
              <w:t>scrape</w:t>
            </w:r>
          </w:p>
        </w:tc>
      </w:tr>
      <w:tr w:rsidR="00AC23C4" w:rsidRPr="005F70FB" w14:paraId="2FA268E5" w14:textId="77777777" w:rsidTr="00BC00CF">
        <w:tc>
          <w:tcPr>
            <w:tcW w:w="236" w:type="dxa"/>
            <w:shd w:val="clear" w:color="auto" w:fill="auto"/>
          </w:tcPr>
          <w:p w14:paraId="39961AB9" w14:textId="77777777" w:rsidR="002927B6" w:rsidRPr="005F70FB" w:rsidRDefault="002927B6" w:rsidP="00A551BF">
            <w:pPr>
              <w:pStyle w:val="TableCell0-0115Break"/>
              <w:rPr>
                <w:rStyle w:val="ExampleSource"/>
              </w:rPr>
            </w:pPr>
          </w:p>
        </w:tc>
        <w:tc>
          <w:tcPr>
            <w:tcW w:w="1247" w:type="dxa"/>
            <w:shd w:val="clear" w:color="auto" w:fill="auto"/>
          </w:tcPr>
          <w:p w14:paraId="4E8BED5E" w14:textId="77777777" w:rsidR="002927B6" w:rsidRPr="005F70FB" w:rsidRDefault="002927B6" w:rsidP="00A551BF">
            <w:pPr>
              <w:pStyle w:val="TableCell0-0115Break"/>
              <w:rPr>
                <w:rStyle w:val="ChItalBold"/>
              </w:rPr>
            </w:pPr>
            <w:r w:rsidRPr="005F70FB">
              <w:rPr>
                <w:rStyle w:val="ChItalBold"/>
              </w:rPr>
              <w:t>pasang</w:t>
            </w:r>
          </w:p>
        </w:tc>
        <w:tc>
          <w:tcPr>
            <w:tcW w:w="1418" w:type="dxa"/>
            <w:shd w:val="clear" w:color="auto" w:fill="auto"/>
          </w:tcPr>
          <w:p w14:paraId="691E17E5" w14:textId="77777777" w:rsidR="002927B6" w:rsidRPr="005F70FB" w:rsidRDefault="002927B6" w:rsidP="00A551BF">
            <w:pPr>
              <w:pStyle w:val="TableCell0-0115Break"/>
              <w:rPr>
                <w:rStyle w:val="ChCharisSIL"/>
              </w:rPr>
            </w:pPr>
            <w:r w:rsidRPr="005F70FB">
              <w:rPr>
                <w:rStyle w:val="ChCharisSIL"/>
              </w:rPr>
              <w:t>ˈpa.sɐŋ</w:t>
            </w:r>
          </w:p>
        </w:tc>
        <w:tc>
          <w:tcPr>
            <w:tcW w:w="1361" w:type="dxa"/>
            <w:shd w:val="clear" w:color="auto" w:fill="auto"/>
          </w:tcPr>
          <w:p w14:paraId="4287A9D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98BB4C2" w14:textId="77777777" w:rsidR="002927B6" w:rsidRPr="005F70FB" w:rsidRDefault="002927B6" w:rsidP="00A551BF">
            <w:pPr>
              <w:pStyle w:val="TableCell0-0115Break"/>
            </w:pPr>
            <w:r w:rsidRPr="005F70FB">
              <w:t>pair</w:t>
            </w:r>
          </w:p>
        </w:tc>
      </w:tr>
      <w:tr w:rsidR="00AC23C4" w:rsidRPr="005F70FB" w14:paraId="2C99E2D2" w14:textId="77777777" w:rsidTr="00BC00CF">
        <w:tc>
          <w:tcPr>
            <w:tcW w:w="236" w:type="dxa"/>
            <w:shd w:val="clear" w:color="auto" w:fill="auto"/>
          </w:tcPr>
          <w:p w14:paraId="049EDAAF" w14:textId="77777777" w:rsidR="002927B6" w:rsidRPr="005F70FB" w:rsidRDefault="002927B6" w:rsidP="00A551BF">
            <w:pPr>
              <w:pStyle w:val="TableCell0-0115Break"/>
              <w:rPr>
                <w:rStyle w:val="ExampleSource"/>
              </w:rPr>
            </w:pPr>
          </w:p>
        </w:tc>
        <w:tc>
          <w:tcPr>
            <w:tcW w:w="1247" w:type="dxa"/>
            <w:shd w:val="clear" w:color="auto" w:fill="auto"/>
          </w:tcPr>
          <w:p w14:paraId="5D38159C" w14:textId="77777777" w:rsidR="002927B6" w:rsidRPr="005F70FB" w:rsidRDefault="002927B6" w:rsidP="00A551BF">
            <w:pPr>
              <w:pStyle w:val="TableCell0-0115Break"/>
              <w:rPr>
                <w:rStyle w:val="ChItalBold"/>
              </w:rPr>
            </w:pPr>
            <w:r w:rsidRPr="005F70FB">
              <w:rPr>
                <w:rStyle w:val="ChItalBold"/>
              </w:rPr>
              <w:t>pasang</w:t>
            </w:r>
          </w:p>
        </w:tc>
        <w:tc>
          <w:tcPr>
            <w:tcW w:w="1418" w:type="dxa"/>
            <w:shd w:val="clear" w:color="auto" w:fill="auto"/>
          </w:tcPr>
          <w:p w14:paraId="4BA1D7B0" w14:textId="77777777" w:rsidR="002927B6" w:rsidRPr="005F70FB" w:rsidRDefault="002927B6" w:rsidP="00A551BF">
            <w:pPr>
              <w:pStyle w:val="TableCell0-0115Break"/>
              <w:rPr>
                <w:rStyle w:val="ChCharisSIL"/>
              </w:rPr>
            </w:pPr>
            <w:r w:rsidRPr="005F70FB">
              <w:rPr>
                <w:rStyle w:val="ChCharisSIL"/>
              </w:rPr>
              <w:t>ˈpa.sɐŋ</w:t>
            </w:r>
          </w:p>
        </w:tc>
        <w:tc>
          <w:tcPr>
            <w:tcW w:w="1361" w:type="dxa"/>
            <w:shd w:val="clear" w:color="auto" w:fill="auto"/>
          </w:tcPr>
          <w:p w14:paraId="1ADC68D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4AF854F" w14:textId="77777777" w:rsidR="002927B6" w:rsidRPr="005F70FB" w:rsidRDefault="002927B6" w:rsidP="00A551BF">
            <w:pPr>
              <w:pStyle w:val="TableCell0-0115Break"/>
            </w:pPr>
            <w:r w:rsidRPr="005F70FB">
              <w:t>install</w:t>
            </w:r>
          </w:p>
        </w:tc>
      </w:tr>
      <w:tr w:rsidR="00AC23C4" w:rsidRPr="005F70FB" w14:paraId="4D966F44" w14:textId="77777777" w:rsidTr="00BC00CF">
        <w:tc>
          <w:tcPr>
            <w:tcW w:w="236" w:type="dxa"/>
            <w:shd w:val="clear" w:color="auto" w:fill="auto"/>
          </w:tcPr>
          <w:p w14:paraId="269F51D5" w14:textId="77777777" w:rsidR="002927B6" w:rsidRPr="005F70FB" w:rsidRDefault="002927B6" w:rsidP="00A551BF">
            <w:pPr>
              <w:pStyle w:val="TableCell0-0115Break"/>
              <w:rPr>
                <w:rStyle w:val="ExampleSource"/>
              </w:rPr>
            </w:pPr>
          </w:p>
        </w:tc>
        <w:tc>
          <w:tcPr>
            <w:tcW w:w="1247" w:type="dxa"/>
            <w:shd w:val="clear" w:color="auto" w:fill="auto"/>
          </w:tcPr>
          <w:p w14:paraId="49130D0E" w14:textId="77777777" w:rsidR="002927B6" w:rsidRPr="005F70FB" w:rsidRDefault="002927B6" w:rsidP="00A551BF">
            <w:pPr>
              <w:pStyle w:val="TableCell0-0115Break"/>
              <w:rPr>
                <w:rStyle w:val="ChItalBold"/>
              </w:rPr>
            </w:pPr>
            <w:r w:rsidRPr="005F70FB">
              <w:rPr>
                <w:rStyle w:val="ChItalBold"/>
              </w:rPr>
              <w:t>pasar</w:t>
            </w:r>
          </w:p>
        </w:tc>
        <w:tc>
          <w:tcPr>
            <w:tcW w:w="1418" w:type="dxa"/>
            <w:shd w:val="clear" w:color="auto" w:fill="auto"/>
          </w:tcPr>
          <w:p w14:paraId="7AE8A028" w14:textId="77777777" w:rsidR="002927B6" w:rsidRPr="005F70FB" w:rsidRDefault="002927B6" w:rsidP="00A551BF">
            <w:pPr>
              <w:pStyle w:val="TableCell0-0115Break"/>
              <w:rPr>
                <w:rStyle w:val="ChCharisSIL"/>
              </w:rPr>
            </w:pPr>
            <w:r w:rsidRPr="005F70FB">
              <w:rPr>
                <w:rStyle w:val="ChCharisSIL"/>
              </w:rPr>
              <w:t>ˈpa.sɐr</w:t>
            </w:r>
          </w:p>
        </w:tc>
        <w:tc>
          <w:tcPr>
            <w:tcW w:w="1361" w:type="dxa"/>
            <w:shd w:val="clear" w:color="auto" w:fill="auto"/>
          </w:tcPr>
          <w:p w14:paraId="4955291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3159232" w14:textId="77777777" w:rsidR="002927B6" w:rsidRPr="005F70FB" w:rsidRDefault="002927B6" w:rsidP="00A551BF">
            <w:pPr>
              <w:pStyle w:val="TableCell0-0115Break"/>
            </w:pPr>
            <w:r w:rsidRPr="005F70FB">
              <w:t>market</w:t>
            </w:r>
          </w:p>
        </w:tc>
      </w:tr>
      <w:tr w:rsidR="00AC23C4" w:rsidRPr="005F70FB" w14:paraId="3F0145AF" w14:textId="77777777" w:rsidTr="00BC00CF">
        <w:tc>
          <w:tcPr>
            <w:tcW w:w="236" w:type="dxa"/>
            <w:shd w:val="clear" w:color="auto" w:fill="auto"/>
          </w:tcPr>
          <w:p w14:paraId="1F375B26" w14:textId="77777777" w:rsidR="002927B6" w:rsidRPr="005F70FB" w:rsidRDefault="002927B6" w:rsidP="00A551BF">
            <w:pPr>
              <w:pStyle w:val="TableCell0-0115Break"/>
              <w:rPr>
                <w:rStyle w:val="ExampleSource"/>
              </w:rPr>
            </w:pPr>
          </w:p>
        </w:tc>
        <w:tc>
          <w:tcPr>
            <w:tcW w:w="1247" w:type="dxa"/>
            <w:shd w:val="clear" w:color="auto" w:fill="auto"/>
          </w:tcPr>
          <w:p w14:paraId="29B0734F" w14:textId="77777777" w:rsidR="002927B6" w:rsidRPr="005F70FB" w:rsidRDefault="002927B6" w:rsidP="00A551BF">
            <w:pPr>
              <w:pStyle w:val="TableCell0-0115Break"/>
              <w:rPr>
                <w:rStyle w:val="ChItalBold"/>
              </w:rPr>
            </w:pPr>
            <w:r w:rsidRPr="005F70FB">
              <w:rPr>
                <w:rStyle w:val="ChItalBold"/>
              </w:rPr>
              <w:t>pasir</w:t>
            </w:r>
          </w:p>
        </w:tc>
        <w:tc>
          <w:tcPr>
            <w:tcW w:w="1418" w:type="dxa"/>
            <w:shd w:val="clear" w:color="auto" w:fill="auto"/>
          </w:tcPr>
          <w:p w14:paraId="71446182" w14:textId="77777777" w:rsidR="002927B6" w:rsidRPr="005F70FB" w:rsidRDefault="002927B6" w:rsidP="00A551BF">
            <w:pPr>
              <w:pStyle w:val="TableCell0-0115Break"/>
              <w:rPr>
                <w:rStyle w:val="ChCharisSIL"/>
              </w:rPr>
            </w:pPr>
            <w:r w:rsidRPr="005F70FB">
              <w:rPr>
                <w:rStyle w:val="ChCharisSIL"/>
              </w:rPr>
              <w:t>ˈpa.sɪr̥</w:t>
            </w:r>
          </w:p>
        </w:tc>
        <w:tc>
          <w:tcPr>
            <w:tcW w:w="1361" w:type="dxa"/>
            <w:shd w:val="clear" w:color="auto" w:fill="auto"/>
          </w:tcPr>
          <w:p w14:paraId="675DA0D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DEFAE60" w14:textId="77777777" w:rsidR="002927B6" w:rsidRPr="005F70FB" w:rsidRDefault="002927B6" w:rsidP="00A551BF">
            <w:pPr>
              <w:pStyle w:val="TableCell0-0115Break"/>
            </w:pPr>
            <w:r w:rsidRPr="005F70FB">
              <w:t>sand</w:t>
            </w:r>
          </w:p>
        </w:tc>
      </w:tr>
      <w:tr w:rsidR="00AC23C4" w:rsidRPr="005F70FB" w14:paraId="7987CF5C" w14:textId="77777777" w:rsidTr="00BC00CF">
        <w:tc>
          <w:tcPr>
            <w:tcW w:w="236" w:type="dxa"/>
            <w:shd w:val="clear" w:color="auto" w:fill="auto"/>
          </w:tcPr>
          <w:p w14:paraId="2EDB15E1" w14:textId="77777777" w:rsidR="002927B6" w:rsidRPr="005F70FB" w:rsidRDefault="002927B6" w:rsidP="00A551BF">
            <w:pPr>
              <w:pStyle w:val="TableCell0-0115Break"/>
              <w:rPr>
                <w:rStyle w:val="ExampleSource"/>
              </w:rPr>
            </w:pPr>
          </w:p>
        </w:tc>
        <w:tc>
          <w:tcPr>
            <w:tcW w:w="1247" w:type="dxa"/>
            <w:shd w:val="clear" w:color="auto" w:fill="auto"/>
          </w:tcPr>
          <w:p w14:paraId="25E32145" w14:textId="77777777" w:rsidR="002927B6" w:rsidRPr="005F70FB" w:rsidRDefault="002927B6" w:rsidP="00A551BF">
            <w:pPr>
              <w:pStyle w:val="TableCell0-0115Break"/>
              <w:rPr>
                <w:rStyle w:val="ChItalBold"/>
              </w:rPr>
            </w:pPr>
            <w:r w:rsidRPr="005F70FB">
              <w:rPr>
                <w:rStyle w:val="ChItalBold"/>
              </w:rPr>
              <w:t>pasti</w:t>
            </w:r>
          </w:p>
        </w:tc>
        <w:tc>
          <w:tcPr>
            <w:tcW w:w="1418" w:type="dxa"/>
            <w:shd w:val="clear" w:color="auto" w:fill="auto"/>
          </w:tcPr>
          <w:p w14:paraId="15802751" w14:textId="77777777" w:rsidR="002927B6" w:rsidRPr="005F70FB" w:rsidRDefault="002927B6" w:rsidP="00A551BF">
            <w:pPr>
              <w:pStyle w:val="TableCell0-0115Break"/>
              <w:rPr>
                <w:rStyle w:val="ChCharisSIL"/>
              </w:rPr>
            </w:pPr>
            <w:r w:rsidRPr="005F70FB">
              <w:rPr>
                <w:rStyle w:val="ChCharisSIL"/>
              </w:rPr>
              <w:t>ˈpɐs.ti</w:t>
            </w:r>
          </w:p>
        </w:tc>
        <w:tc>
          <w:tcPr>
            <w:tcW w:w="1361" w:type="dxa"/>
            <w:shd w:val="clear" w:color="auto" w:fill="auto"/>
          </w:tcPr>
          <w:p w14:paraId="7070FA55"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394079A7" w14:textId="77777777" w:rsidR="002927B6" w:rsidRPr="005F70FB" w:rsidRDefault="002927B6" w:rsidP="00A551BF">
            <w:pPr>
              <w:pStyle w:val="TableCell0-0115Break"/>
            </w:pPr>
            <w:r w:rsidRPr="005F70FB">
              <w:t>definitely</w:t>
            </w:r>
          </w:p>
        </w:tc>
      </w:tr>
      <w:tr w:rsidR="00AC23C4" w:rsidRPr="005F70FB" w14:paraId="7F74F546" w14:textId="77777777" w:rsidTr="00BC00CF">
        <w:tc>
          <w:tcPr>
            <w:tcW w:w="236" w:type="dxa"/>
            <w:shd w:val="clear" w:color="auto" w:fill="auto"/>
          </w:tcPr>
          <w:p w14:paraId="6A2AF880" w14:textId="77777777" w:rsidR="002927B6" w:rsidRPr="005F70FB" w:rsidRDefault="002927B6" w:rsidP="00A551BF">
            <w:pPr>
              <w:pStyle w:val="TableCell0-0115Break"/>
              <w:rPr>
                <w:rStyle w:val="ExampleSource"/>
              </w:rPr>
            </w:pPr>
          </w:p>
        </w:tc>
        <w:tc>
          <w:tcPr>
            <w:tcW w:w="1247" w:type="dxa"/>
            <w:shd w:val="clear" w:color="auto" w:fill="auto"/>
          </w:tcPr>
          <w:p w14:paraId="0D8C3EEA" w14:textId="77777777" w:rsidR="002927B6" w:rsidRPr="005F70FB" w:rsidRDefault="002927B6" w:rsidP="00A551BF">
            <w:pPr>
              <w:pStyle w:val="TableCell0-0115Break"/>
              <w:rPr>
                <w:rStyle w:val="ChItalBold"/>
              </w:rPr>
            </w:pPr>
            <w:r w:rsidRPr="005F70FB">
              <w:rPr>
                <w:rStyle w:val="ChItalBold"/>
              </w:rPr>
              <w:t>pasukang</w:t>
            </w:r>
          </w:p>
        </w:tc>
        <w:tc>
          <w:tcPr>
            <w:tcW w:w="1418" w:type="dxa"/>
            <w:shd w:val="clear" w:color="auto" w:fill="auto"/>
          </w:tcPr>
          <w:p w14:paraId="58564683" w14:textId="77777777" w:rsidR="002927B6" w:rsidRPr="005F70FB" w:rsidRDefault="002927B6" w:rsidP="00A551BF">
            <w:pPr>
              <w:pStyle w:val="TableCell0-0115Break"/>
              <w:rPr>
                <w:rStyle w:val="ChCharisSIL"/>
              </w:rPr>
            </w:pPr>
            <w:r w:rsidRPr="005F70FB">
              <w:rPr>
                <w:rStyle w:val="ChCharisSIL"/>
              </w:rPr>
              <w:t>pa.ˈsu.kɐn</w:t>
            </w:r>
          </w:p>
        </w:tc>
        <w:tc>
          <w:tcPr>
            <w:tcW w:w="1361" w:type="dxa"/>
            <w:shd w:val="clear" w:color="auto" w:fill="auto"/>
          </w:tcPr>
          <w:p w14:paraId="00DBEF94"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082A808" w14:textId="77777777" w:rsidR="002927B6" w:rsidRPr="005F70FB" w:rsidRDefault="002927B6" w:rsidP="00A551BF">
            <w:pPr>
              <w:pStyle w:val="TableCell0-0115Break"/>
            </w:pPr>
            <w:r w:rsidRPr="005F70FB">
              <w:t>troops</w:t>
            </w:r>
          </w:p>
        </w:tc>
      </w:tr>
      <w:tr w:rsidR="00AC23C4" w:rsidRPr="005F70FB" w14:paraId="38EE87DA" w14:textId="77777777" w:rsidTr="00BC00CF">
        <w:tc>
          <w:tcPr>
            <w:tcW w:w="236" w:type="dxa"/>
            <w:shd w:val="clear" w:color="auto" w:fill="auto"/>
          </w:tcPr>
          <w:p w14:paraId="44F276E0" w14:textId="77777777" w:rsidR="002927B6" w:rsidRPr="005F70FB" w:rsidRDefault="002927B6" w:rsidP="00A551BF">
            <w:pPr>
              <w:pStyle w:val="TableCell0-0115Break"/>
              <w:rPr>
                <w:rStyle w:val="ExampleSource"/>
              </w:rPr>
            </w:pPr>
          </w:p>
        </w:tc>
        <w:tc>
          <w:tcPr>
            <w:tcW w:w="1247" w:type="dxa"/>
            <w:shd w:val="clear" w:color="auto" w:fill="auto"/>
          </w:tcPr>
          <w:p w14:paraId="24C75BF3" w14:textId="77777777" w:rsidR="002927B6" w:rsidRPr="005F70FB" w:rsidRDefault="002927B6" w:rsidP="00A551BF">
            <w:pPr>
              <w:pStyle w:val="TableCell0-0115Break"/>
              <w:rPr>
                <w:rStyle w:val="ChItalBold"/>
              </w:rPr>
            </w:pPr>
            <w:r w:rsidRPr="005F70FB">
              <w:rPr>
                <w:rStyle w:val="ChItalBold"/>
              </w:rPr>
              <w:t>pata</w:t>
            </w:r>
          </w:p>
        </w:tc>
        <w:tc>
          <w:tcPr>
            <w:tcW w:w="1418" w:type="dxa"/>
            <w:shd w:val="clear" w:color="auto" w:fill="auto"/>
          </w:tcPr>
          <w:p w14:paraId="0F1F3453" w14:textId="77777777" w:rsidR="002927B6" w:rsidRPr="005F70FB" w:rsidRDefault="002927B6" w:rsidP="00A551BF">
            <w:pPr>
              <w:pStyle w:val="TableCell0-0115Break"/>
              <w:rPr>
                <w:rStyle w:val="ChCharisSIL"/>
              </w:rPr>
            </w:pPr>
            <w:r w:rsidRPr="005F70FB">
              <w:rPr>
                <w:rStyle w:val="ChCharisSIL"/>
              </w:rPr>
              <w:t>ˈpa.ta</w:t>
            </w:r>
          </w:p>
        </w:tc>
        <w:tc>
          <w:tcPr>
            <w:tcW w:w="1361" w:type="dxa"/>
            <w:shd w:val="clear" w:color="auto" w:fill="auto"/>
          </w:tcPr>
          <w:p w14:paraId="3B270CB9"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41FF45D" w14:textId="77777777" w:rsidR="002927B6" w:rsidRPr="005F70FB" w:rsidRDefault="002927B6" w:rsidP="00A551BF">
            <w:pPr>
              <w:pStyle w:val="TableCell0-0115Break"/>
            </w:pPr>
            <w:r w:rsidRPr="005F70FB">
              <w:t>break</w:t>
            </w:r>
          </w:p>
        </w:tc>
      </w:tr>
      <w:tr w:rsidR="00AC23C4" w:rsidRPr="005F70FB" w14:paraId="2EAC72EF" w14:textId="77777777" w:rsidTr="00BC00CF">
        <w:tc>
          <w:tcPr>
            <w:tcW w:w="236" w:type="dxa"/>
            <w:shd w:val="clear" w:color="auto" w:fill="auto"/>
          </w:tcPr>
          <w:p w14:paraId="31DE7789" w14:textId="77777777" w:rsidR="002927B6" w:rsidRPr="005F70FB" w:rsidRDefault="002927B6" w:rsidP="00A551BF">
            <w:pPr>
              <w:pStyle w:val="TableCell0-0115Break"/>
              <w:rPr>
                <w:rStyle w:val="ExampleSource"/>
              </w:rPr>
            </w:pPr>
          </w:p>
        </w:tc>
        <w:tc>
          <w:tcPr>
            <w:tcW w:w="1247" w:type="dxa"/>
            <w:shd w:val="clear" w:color="auto" w:fill="auto"/>
          </w:tcPr>
          <w:p w14:paraId="3E9C853B" w14:textId="77777777" w:rsidR="002927B6" w:rsidRPr="005F70FB" w:rsidRDefault="002927B6" w:rsidP="00A551BF">
            <w:pPr>
              <w:pStyle w:val="TableCell0-0115Break"/>
              <w:rPr>
                <w:rStyle w:val="ChItalBold"/>
              </w:rPr>
            </w:pPr>
            <w:r w:rsidRPr="005F70FB">
              <w:rPr>
                <w:rStyle w:val="ChItalBold"/>
              </w:rPr>
              <w:t>patung</w:t>
            </w:r>
          </w:p>
        </w:tc>
        <w:tc>
          <w:tcPr>
            <w:tcW w:w="1418" w:type="dxa"/>
            <w:shd w:val="clear" w:color="auto" w:fill="auto"/>
          </w:tcPr>
          <w:p w14:paraId="15B006B2" w14:textId="77777777" w:rsidR="002927B6" w:rsidRPr="005F70FB" w:rsidRDefault="002927B6" w:rsidP="00A551BF">
            <w:pPr>
              <w:pStyle w:val="TableCell0-0115Break"/>
              <w:rPr>
                <w:rStyle w:val="ChCharisSIL"/>
              </w:rPr>
            </w:pPr>
            <w:r w:rsidRPr="005F70FB">
              <w:rPr>
                <w:rStyle w:val="ChCharisSIL"/>
              </w:rPr>
              <w:t>ˈpa.tʊŋ</w:t>
            </w:r>
          </w:p>
        </w:tc>
        <w:tc>
          <w:tcPr>
            <w:tcW w:w="1361" w:type="dxa"/>
            <w:shd w:val="clear" w:color="auto" w:fill="auto"/>
          </w:tcPr>
          <w:p w14:paraId="1CFDA17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9286B62" w14:textId="77777777" w:rsidR="002927B6" w:rsidRPr="005F70FB" w:rsidRDefault="002927B6" w:rsidP="00A551BF">
            <w:pPr>
              <w:pStyle w:val="TableCell0-0115Break"/>
            </w:pPr>
            <w:r w:rsidRPr="005F70FB">
              <w:t>statue</w:t>
            </w:r>
          </w:p>
        </w:tc>
      </w:tr>
      <w:tr w:rsidR="00AC23C4" w:rsidRPr="005F70FB" w14:paraId="6D9320E7" w14:textId="77777777" w:rsidTr="00BC00CF">
        <w:tc>
          <w:tcPr>
            <w:tcW w:w="236" w:type="dxa"/>
            <w:shd w:val="clear" w:color="auto" w:fill="auto"/>
          </w:tcPr>
          <w:p w14:paraId="28C1F69E" w14:textId="77777777" w:rsidR="002927B6" w:rsidRPr="005F70FB" w:rsidRDefault="002927B6" w:rsidP="00A551BF">
            <w:pPr>
              <w:pStyle w:val="TableCell0-0115Break"/>
              <w:rPr>
                <w:rStyle w:val="ExampleSource"/>
              </w:rPr>
            </w:pPr>
          </w:p>
        </w:tc>
        <w:tc>
          <w:tcPr>
            <w:tcW w:w="1247" w:type="dxa"/>
            <w:shd w:val="clear" w:color="auto" w:fill="auto"/>
          </w:tcPr>
          <w:p w14:paraId="341EE34A" w14:textId="77777777" w:rsidR="002927B6" w:rsidRPr="005F70FB" w:rsidRDefault="002927B6" w:rsidP="00A551BF">
            <w:pPr>
              <w:pStyle w:val="TableCell0-0115Break"/>
              <w:rPr>
                <w:rStyle w:val="ChItalBold"/>
              </w:rPr>
            </w:pPr>
            <w:r w:rsidRPr="005F70FB">
              <w:rPr>
                <w:rStyle w:val="ChItalBold"/>
              </w:rPr>
              <w:t>pecek</w:t>
            </w:r>
          </w:p>
        </w:tc>
        <w:tc>
          <w:tcPr>
            <w:tcW w:w="1418" w:type="dxa"/>
            <w:shd w:val="clear" w:color="auto" w:fill="auto"/>
          </w:tcPr>
          <w:p w14:paraId="20026A32" w14:textId="77777777" w:rsidR="002927B6" w:rsidRPr="005F70FB" w:rsidRDefault="002927B6" w:rsidP="00A551BF">
            <w:pPr>
              <w:pStyle w:val="TableCell0-0115Break"/>
              <w:rPr>
                <w:rStyle w:val="ChCharisSIL"/>
              </w:rPr>
            </w:pPr>
            <w:r w:rsidRPr="005F70FB">
              <w:rPr>
                <w:rStyle w:val="ChCharisSIL"/>
              </w:rPr>
              <w:t>ˈpɛ.tʃɛ̞k</w:t>
            </w:r>
          </w:p>
        </w:tc>
        <w:tc>
          <w:tcPr>
            <w:tcW w:w="1361" w:type="dxa"/>
            <w:shd w:val="clear" w:color="auto" w:fill="auto"/>
          </w:tcPr>
          <w:p w14:paraId="17B0D19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5663884" w14:textId="77777777" w:rsidR="002927B6" w:rsidRPr="005F70FB" w:rsidRDefault="002927B6" w:rsidP="00A551BF">
            <w:pPr>
              <w:pStyle w:val="TableCell0-0115Break"/>
            </w:pPr>
            <w:r w:rsidRPr="005F70FB">
              <w:t>mud</w:t>
            </w:r>
          </w:p>
        </w:tc>
      </w:tr>
      <w:tr w:rsidR="00AC23C4" w:rsidRPr="005F70FB" w14:paraId="1BF047F9" w14:textId="77777777" w:rsidTr="00BC00CF">
        <w:tc>
          <w:tcPr>
            <w:tcW w:w="236" w:type="dxa"/>
            <w:shd w:val="clear" w:color="auto" w:fill="auto"/>
          </w:tcPr>
          <w:p w14:paraId="40622EFC" w14:textId="77777777" w:rsidR="002927B6" w:rsidRPr="005F70FB" w:rsidRDefault="002927B6" w:rsidP="00A551BF">
            <w:pPr>
              <w:pStyle w:val="TableCell0-0115Break"/>
              <w:rPr>
                <w:rStyle w:val="ExampleSource"/>
              </w:rPr>
            </w:pPr>
          </w:p>
        </w:tc>
        <w:tc>
          <w:tcPr>
            <w:tcW w:w="1247" w:type="dxa"/>
            <w:shd w:val="clear" w:color="auto" w:fill="auto"/>
          </w:tcPr>
          <w:p w14:paraId="11B15723" w14:textId="77777777" w:rsidR="002927B6" w:rsidRPr="005F70FB" w:rsidRDefault="002927B6" w:rsidP="00A551BF">
            <w:pPr>
              <w:pStyle w:val="TableCell0-0115Break"/>
              <w:rPr>
                <w:rStyle w:val="ChItalBold"/>
              </w:rPr>
            </w:pPr>
            <w:r w:rsidRPr="005F70FB">
              <w:rPr>
                <w:rStyle w:val="ChItalBold"/>
              </w:rPr>
              <w:t>pecis</w:t>
            </w:r>
          </w:p>
        </w:tc>
        <w:tc>
          <w:tcPr>
            <w:tcW w:w="1418" w:type="dxa"/>
            <w:shd w:val="clear" w:color="auto" w:fill="auto"/>
          </w:tcPr>
          <w:p w14:paraId="5B68882B" w14:textId="77777777" w:rsidR="002927B6" w:rsidRPr="005F70FB" w:rsidRDefault="002927B6" w:rsidP="00A551BF">
            <w:pPr>
              <w:pStyle w:val="TableCell0-0115Break"/>
              <w:rPr>
                <w:rStyle w:val="ChCharisSIL"/>
              </w:rPr>
            </w:pPr>
            <w:r w:rsidRPr="005F70FB">
              <w:rPr>
                <w:rStyle w:val="ChCharisSIL"/>
              </w:rPr>
              <w:t>ˈpɛ.tʃɪs</w:t>
            </w:r>
          </w:p>
        </w:tc>
        <w:tc>
          <w:tcPr>
            <w:tcW w:w="1361" w:type="dxa"/>
            <w:shd w:val="clear" w:color="auto" w:fill="auto"/>
          </w:tcPr>
          <w:p w14:paraId="543CCB2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B49DEAC" w14:textId="77777777" w:rsidR="002927B6" w:rsidRPr="005F70FB" w:rsidRDefault="002927B6" w:rsidP="00A551BF">
            <w:pPr>
              <w:pStyle w:val="TableCell0-0115Break"/>
            </w:pPr>
            <w:r w:rsidRPr="005F70FB">
              <w:t>light bulb</w:t>
            </w:r>
          </w:p>
        </w:tc>
      </w:tr>
      <w:tr w:rsidR="00AC23C4" w:rsidRPr="005F70FB" w14:paraId="63A129F3" w14:textId="77777777" w:rsidTr="00BC00CF">
        <w:tc>
          <w:tcPr>
            <w:tcW w:w="236" w:type="dxa"/>
            <w:shd w:val="clear" w:color="auto" w:fill="auto"/>
          </w:tcPr>
          <w:p w14:paraId="6C05ECFA"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3A6124A3" w14:textId="77777777" w:rsidR="002927B6" w:rsidRPr="005F70FB" w:rsidRDefault="002927B6" w:rsidP="00A551BF">
            <w:pPr>
              <w:pStyle w:val="TableCell0-0115Break"/>
              <w:rPr>
                <w:rStyle w:val="ChItalBold"/>
              </w:rPr>
            </w:pPr>
            <w:r w:rsidRPr="005F70FB">
              <w:rPr>
                <w:rStyle w:val="ChItalBold"/>
              </w:rPr>
              <w:t>pedang</w:t>
            </w:r>
          </w:p>
        </w:tc>
        <w:tc>
          <w:tcPr>
            <w:tcW w:w="1418" w:type="dxa"/>
            <w:shd w:val="clear" w:color="auto" w:fill="auto"/>
          </w:tcPr>
          <w:p w14:paraId="3BC757C2" w14:textId="77777777" w:rsidR="002927B6" w:rsidRPr="005F70FB" w:rsidRDefault="002927B6" w:rsidP="00A551BF">
            <w:pPr>
              <w:pStyle w:val="TableCell0-0115Break"/>
              <w:rPr>
                <w:rStyle w:val="ChCharisSIL"/>
              </w:rPr>
            </w:pPr>
            <w:r w:rsidRPr="005F70FB">
              <w:rPr>
                <w:rStyle w:val="ChCharisSIL"/>
              </w:rPr>
              <w:t>pɛ.ˈdɐŋ</w:t>
            </w:r>
          </w:p>
        </w:tc>
        <w:tc>
          <w:tcPr>
            <w:tcW w:w="1361" w:type="dxa"/>
            <w:shd w:val="clear" w:color="auto" w:fill="auto"/>
          </w:tcPr>
          <w:p w14:paraId="697E7F72"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4EC2DAE" w14:textId="77777777" w:rsidR="002927B6" w:rsidRPr="005F70FB" w:rsidRDefault="002927B6" w:rsidP="00A551BF">
            <w:pPr>
              <w:pStyle w:val="TableCell0-0115Break"/>
            </w:pPr>
            <w:r w:rsidRPr="005F70FB">
              <w:t>sword</w:t>
            </w:r>
          </w:p>
        </w:tc>
      </w:tr>
      <w:tr w:rsidR="00AC23C4" w:rsidRPr="005F70FB" w14:paraId="64D8F597" w14:textId="77777777" w:rsidTr="00BC00CF">
        <w:tc>
          <w:tcPr>
            <w:tcW w:w="236" w:type="dxa"/>
            <w:shd w:val="clear" w:color="auto" w:fill="auto"/>
          </w:tcPr>
          <w:p w14:paraId="38D342E4"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BBA0916" w14:textId="77777777" w:rsidR="002927B6" w:rsidRPr="005F70FB" w:rsidRDefault="002927B6" w:rsidP="00A551BF">
            <w:pPr>
              <w:pStyle w:val="TableCell0-0115Break"/>
              <w:rPr>
                <w:rStyle w:val="ChItalBold"/>
              </w:rPr>
            </w:pPr>
            <w:r w:rsidRPr="005F70FB">
              <w:rPr>
                <w:rStyle w:val="ChItalBold"/>
              </w:rPr>
              <w:t>pedis</w:t>
            </w:r>
          </w:p>
        </w:tc>
        <w:tc>
          <w:tcPr>
            <w:tcW w:w="1418" w:type="dxa"/>
            <w:shd w:val="clear" w:color="auto" w:fill="auto"/>
          </w:tcPr>
          <w:p w14:paraId="4AFB45D1" w14:textId="77777777" w:rsidR="002927B6" w:rsidRPr="005F70FB" w:rsidRDefault="002927B6" w:rsidP="00A551BF">
            <w:pPr>
              <w:pStyle w:val="TableCell0-0115Break"/>
              <w:rPr>
                <w:rStyle w:val="ChCharisSIL"/>
              </w:rPr>
            </w:pPr>
            <w:r w:rsidRPr="005F70FB">
              <w:rPr>
                <w:rStyle w:val="ChCharisSIL"/>
              </w:rPr>
              <w:t>pɛ.ˈdɪs</w:t>
            </w:r>
          </w:p>
        </w:tc>
        <w:tc>
          <w:tcPr>
            <w:tcW w:w="1361" w:type="dxa"/>
            <w:shd w:val="clear" w:color="auto" w:fill="auto"/>
          </w:tcPr>
          <w:p w14:paraId="24B23EF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525591F" w14:textId="77777777" w:rsidR="002927B6" w:rsidRPr="005F70FB" w:rsidRDefault="002927B6" w:rsidP="00A551BF">
            <w:pPr>
              <w:pStyle w:val="TableCell0-0115Break"/>
            </w:pPr>
            <w:r w:rsidRPr="005F70FB">
              <w:t>be spicy</w:t>
            </w:r>
          </w:p>
        </w:tc>
      </w:tr>
      <w:tr w:rsidR="00AC23C4" w:rsidRPr="005F70FB" w14:paraId="04182393" w14:textId="77777777" w:rsidTr="00BC00CF">
        <w:tc>
          <w:tcPr>
            <w:tcW w:w="236" w:type="dxa"/>
            <w:shd w:val="clear" w:color="auto" w:fill="auto"/>
          </w:tcPr>
          <w:p w14:paraId="7252A14E"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67032C6A" w14:textId="77777777" w:rsidR="002927B6" w:rsidRPr="005F70FB" w:rsidRDefault="002927B6" w:rsidP="00A551BF">
            <w:pPr>
              <w:pStyle w:val="TableCell0-0115Break"/>
              <w:rPr>
                <w:rStyle w:val="ChItalBold"/>
              </w:rPr>
            </w:pPr>
            <w:r w:rsidRPr="005F70FB">
              <w:rPr>
                <w:rStyle w:val="ChItalBold"/>
              </w:rPr>
              <w:t>pegang</w:t>
            </w:r>
          </w:p>
        </w:tc>
        <w:tc>
          <w:tcPr>
            <w:tcW w:w="1418" w:type="dxa"/>
            <w:shd w:val="clear" w:color="auto" w:fill="auto"/>
          </w:tcPr>
          <w:p w14:paraId="7FCBBABE" w14:textId="77777777" w:rsidR="002927B6" w:rsidRPr="005F70FB" w:rsidRDefault="002927B6" w:rsidP="00A551BF">
            <w:pPr>
              <w:pStyle w:val="TableCell0-0115Break"/>
              <w:rPr>
                <w:rStyle w:val="ChCharisSIL"/>
              </w:rPr>
            </w:pPr>
            <w:r w:rsidRPr="005F70FB">
              <w:rPr>
                <w:rStyle w:val="ChCharisSIL"/>
              </w:rPr>
              <w:t>pɛ.ˈgɐŋ</w:t>
            </w:r>
          </w:p>
        </w:tc>
        <w:tc>
          <w:tcPr>
            <w:tcW w:w="1361" w:type="dxa"/>
            <w:shd w:val="clear" w:color="auto" w:fill="auto"/>
          </w:tcPr>
          <w:p w14:paraId="45C7FBD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4163C68" w14:textId="77777777" w:rsidR="002927B6" w:rsidRPr="005F70FB" w:rsidRDefault="002927B6" w:rsidP="00A551BF">
            <w:pPr>
              <w:pStyle w:val="TableCell0-0115Break"/>
            </w:pPr>
            <w:r w:rsidRPr="005F70FB">
              <w:t>hold</w:t>
            </w:r>
          </w:p>
        </w:tc>
      </w:tr>
      <w:tr w:rsidR="00AC23C4" w:rsidRPr="005F70FB" w14:paraId="1B381932" w14:textId="77777777" w:rsidTr="00BC00CF">
        <w:tc>
          <w:tcPr>
            <w:tcW w:w="236" w:type="dxa"/>
            <w:shd w:val="clear" w:color="auto" w:fill="auto"/>
          </w:tcPr>
          <w:p w14:paraId="2D195DF3" w14:textId="77777777" w:rsidR="002927B6" w:rsidRPr="005F70FB" w:rsidRDefault="002927B6" w:rsidP="00A551BF">
            <w:pPr>
              <w:pStyle w:val="TableCell0-0115Break"/>
              <w:rPr>
                <w:rStyle w:val="ExampleSource"/>
              </w:rPr>
            </w:pPr>
          </w:p>
        </w:tc>
        <w:tc>
          <w:tcPr>
            <w:tcW w:w="1247" w:type="dxa"/>
            <w:shd w:val="clear" w:color="auto" w:fill="auto"/>
          </w:tcPr>
          <w:p w14:paraId="4135F8D0" w14:textId="77777777" w:rsidR="002927B6" w:rsidRPr="005F70FB" w:rsidRDefault="002927B6" w:rsidP="00A551BF">
            <w:pPr>
              <w:pStyle w:val="TableCell0-0115Break"/>
              <w:rPr>
                <w:rStyle w:val="ChItalBold"/>
              </w:rPr>
            </w:pPr>
            <w:r w:rsidRPr="005F70FB">
              <w:rPr>
                <w:rStyle w:val="ChItalBold"/>
              </w:rPr>
              <w:t>pegaway</w:t>
            </w:r>
          </w:p>
        </w:tc>
        <w:tc>
          <w:tcPr>
            <w:tcW w:w="1418" w:type="dxa"/>
            <w:shd w:val="clear" w:color="auto" w:fill="auto"/>
          </w:tcPr>
          <w:p w14:paraId="4E970C9E" w14:textId="77777777" w:rsidR="002927B6" w:rsidRPr="005F70FB" w:rsidRDefault="002927B6" w:rsidP="00A551BF">
            <w:pPr>
              <w:pStyle w:val="TableCell0-0115Break"/>
              <w:rPr>
                <w:rStyle w:val="ChCharisSIL"/>
              </w:rPr>
            </w:pPr>
            <w:r w:rsidRPr="005F70FB">
              <w:rPr>
                <w:rStyle w:val="ChCharisSIL"/>
              </w:rPr>
              <w:t>pə.ˈga.wɐj</w:t>
            </w:r>
          </w:p>
        </w:tc>
        <w:tc>
          <w:tcPr>
            <w:tcW w:w="1361" w:type="dxa"/>
            <w:shd w:val="clear" w:color="auto" w:fill="auto"/>
          </w:tcPr>
          <w:p w14:paraId="13CBE71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06C063D" w14:textId="77777777" w:rsidR="002927B6" w:rsidRPr="005F70FB" w:rsidRDefault="002927B6" w:rsidP="00A551BF">
            <w:pPr>
              <w:pStyle w:val="TableCell0-0115Break"/>
            </w:pPr>
            <w:r w:rsidRPr="005F70FB">
              <w:t>government employee</w:t>
            </w:r>
          </w:p>
        </w:tc>
      </w:tr>
      <w:tr w:rsidR="00AC23C4" w:rsidRPr="005F70FB" w14:paraId="26B6ED8E" w14:textId="77777777" w:rsidTr="00BC00CF">
        <w:tc>
          <w:tcPr>
            <w:tcW w:w="236" w:type="dxa"/>
            <w:shd w:val="clear" w:color="auto" w:fill="auto"/>
          </w:tcPr>
          <w:p w14:paraId="522B4E22" w14:textId="77777777" w:rsidR="002927B6" w:rsidRPr="005F70FB" w:rsidRDefault="002927B6" w:rsidP="00A551BF">
            <w:pPr>
              <w:pStyle w:val="TableCell0-0115Break"/>
              <w:rPr>
                <w:rStyle w:val="ExampleSource"/>
              </w:rPr>
            </w:pPr>
          </w:p>
        </w:tc>
        <w:tc>
          <w:tcPr>
            <w:tcW w:w="1247" w:type="dxa"/>
            <w:shd w:val="clear" w:color="auto" w:fill="auto"/>
          </w:tcPr>
          <w:p w14:paraId="62614651" w14:textId="77777777" w:rsidR="002927B6" w:rsidRPr="005F70FB" w:rsidRDefault="002927B6" w:rsidP="00A551BF">
            <w:pPr>
              <w:pStyle w:val="TableCell0-0115Break"/>
              <w:rPr>
                <w:rStyle w:val="ChItalBold"/>
              </w:rPr>
            </w:pPr>
            <w:r w:rsidRPr="005F70FB">
              <w:rPr>
                <w:rStyle w:val="ChItalBold"/>
              </w:rPr>
              <w:t>pele</w:t>
            </w:r>
          </w:p>
        </w:tc>
        <w:tc>
          <w:tcPr>
            <w:tcW w:w="1418" w:type="dxa"/>
            <w:shd w:val="clear" w:color="auto" w:fill="auto"/>
          </w:tcPr>
          <w:p w14:paraId="48D374B5" w14:textId="77777777" w:rsidR="002927B6" w:rsidRPr="005F70FB" w:rsidRDefault="002927B6" w:rsidP="00A551BF">
            <w:pPr>
              <w:pStyle w:val="TableCell0-0115Break"/>
              <w:rPr>
                <w:rStyle w:val="ChCharisSIL"/>
              </w:rPr>
            </w:pPr>
            <w:r w:rsidRPr="005F70FB">
              <w:rPr>
                <w:rStyle w:val="ChCharisSIL"/>
              </w:rPr>
              <w:t>ˈpɛ.lɛ</w:t>
            </w:r>
          </w:p>
        </w:tc>
        <w:tc>
          <w:tcPr>
            <w:tcW w:w="1361" w:type="dxa"/>
            <w:shd w:val="clear" w:color="auto" w:fill="auto"/>
          </w:tcPr>
          <w:p w14:paraId="7331111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C69177D" w14:textId="77777777" w:rsidR="002927B6" w:rsidRPr="005F70FB" w:rsidRDefault="002927B6" w:rsidP="00A551BF">
            <w:pPr>
              <w:pStyle w:val="TableCell0-0115Break"/>
            </w:pPr>
            <w:r w:rsidRPr="005F70FB">
              <w:t>cover</w:t>
            </w:r>
          </w:p>
        </w:tc>
      </w:tr>
      <w:tr w:rsidR="00AC23C4" w:rsidRPr="005F70FB" w14:paraId="193978F0" w14:textId="77777777" w:rsidTr="00BC00CF">
        <w:tc>
          <w:tcPr>
            <w:tcW w:w="236" w:type="dxa"/>
            <w:shd w:val="clear" w:color="auto" w:fill="auto"/>
          </w:tcPr>
          <w:p w14:paraId="52C41D94"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8AF8B0F" w14:textId="77777777" w:rsidR="002927B6" w:rsidRPr="005F70FB" w:rsidRDefault="002927B6" w:rsidP="00A551BF">
            <w:pPr>
              <w:pStyle w:val="TableCell0-0115Break"/>
              <w:rPr>
                <w:rStyle w:val="ChItalBold"/>
              </w:rPr>
            </w:pPr>
            <w:r w:rsidRPr="005F70FB">
              <w:rPr>
                <w:rStyle w:val="ChItalBold"/>
              </w:rPr>
              <w:t>pelepa</w:t>
            </w:r>
          </w:p>
        </w:tc>
        <w:tc>
          <w:tcPr>
            <w:tcW w:w="1418" w:type="dxa"/>
            <w:shd w:val="clear" w:color="auto" w:fill="auto"/>
          </w:tcPr>
          <w:p w14:paraId="1176A58E" w14:textId="77777777" w:rsidR="002927B6" w:rsidRPr="005F70FB" w:rsidRDefault="002927B6" w:rsidP="00A551BF">
            <w:pPr>
              <w:pStyle w:val="TableCell0-0115Break"/>
              <w:rPr>
                <w:rStyle w:val="ChCharisSIL"/>
              </w:rPr>
            </w:pPr>
            <w:r w:rsidRPr="005F70FB">
              <w:rPr>
                <w:rStyle w:val="ChCharisSIL"/>
              </w:rPr>
              <w:t>ˌpɛ.lɛ.ˈpa</w:t>
            </w:r>
          </w:p>
        </w:tc>
        <w:tc>
          <w:tcPr>
            <w:tcW w:w="1361" w:type="dxa"/>
            <w:shd w:val="clear" w:color="auto" w:fill="auto"/>
          </w:tcPr>
          <w:p w14:paraId="0FB9E9AB"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A45F79F" w14:textId="77777777" w:rsidR="002927B6" w:rsidRPr="005F70FB" w:rsidRDefault="002927B6" w:rsidP="00A551BF">
            <w:pPr>
              <w:pStyle w:val="TableCell0-0115Break"/>
            </w:pPr>
            <w:r w:rsidRPr="005F70FB">
              <w:t>palm stem and midrib</w:t>
            </w:r>
          </w:p>
        </w:tc>
      </w:tr>
      <w:tr w:rsidR="00AC23C4" w:rsidRPr="005F70FB" w14:paraId="03A8B49D" w14:textId="77777777" w:rsidTr="00BC00CF">
        <w:tc>
          <w:tcPr>
            <w:tcW w:w="236" w:type="dxa"/>
            <w:shd w:val="clear" w:color="auto" w:fill="auto"/>
          </w:tcPr>
          <w:p w14:paraId="4CE1516C" w14:textId="77777777" w:rsidR="002927B6" w:rsidRPr="005F70FB" w:rsidRDefault="002927B6" w:rsidP="00A551BF">
            <w:pPr>
              <w:pStyle w:val="TableCell0-0115Break"/>
              <w:rPr>
                <w:rStyle w:val="ExampleSource"/>
              </w:rPr>
            </w:pPr>
          </w:p>
        </w:tc>
        <w:tc>
          <w:tcPr>
            <w:tcW w:w="1247" w:type="dxa"/>
            <w:shd w:val="clear" w:color="auto" w:fill="auto"/>
          </w:tcPr>
          <w:p w14:paraId="7AFD8BF3" w14:textId="77777777" w:rsidR="002927B6" w:rsidRPr="005F70FB" w:rsidRDefault="002927B6" w:rsidP="00A551BF">
            <w:pPr>
              <w:pStyle w:val="TableCell0-0115Break"/>
              <w:rPr>
                <w:rStyle w:val="ChItalBold"/>
              </w:rPr>
            </w:pPr>
            <w:r w:rsidRPr="005F70FB">
              <w:rPr>
                <w:rStyle w:val="ChItalBold"/>
              </w:rPr>
              <w:t>pendek</w:t>
            </w:r>
          </w:p>
        </w:tc>
        <w:tc>
          <w:tcPr>
            <w:tcW w:w="1418" w:type="dxa"/>
            <w:shd w:val="clear" w:color="auto" w:fill="auto"/>
          </w:tcPr>
          <w:p w14:paraId="6BEEE2CF" w14:textId="77777777" w:rsidR="002927B6" w:rsidRPr="005F70FB" w:rsidRDefault="002927B6" w:rsidP="00A551BF">
            <w:pPr>
              <w:pStyle w:val="TableCell0-0115Break"/>
              <w:rPr>
                <w:rStyle w:val="ChCharisSIL"/>
              </w:rPr>
            </w:pPr>
            <w:r w:rsidRPr="005F70FB">
              <w:rPr>
                <w:rStyle w:val="ChCharisSIL"/>
              </w:rPr>
              <w:t>ˈpɛ̞n.dɛ̞k</w:t>
            </w:r>
          </w:p>
        </w:tc>
        <w:tc>
          <w:tcPr>
            <w:tcW w:w="1361" w:type="dxa"/>
            <w:shd w:val="clear" w:color="auto" w:fill="auto"/>
          </w:tcPr>
          <w:p w14:paraId="46801104"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A199CFF" w14:textId="77777777" w:rsidR="002927B6" w:rsidRPr="005F70FB" w:rsidRDefault="002927B6" w:rsidP="00A551BF">
            <w:pPr>
              <w:pStyle w:val="TableCell0-0115Break"/>
            </w:pPr>
            <w:r w:rsidRPr="005F70FB">
              <w:t>be short</w:t>
            </w:r>
          </w:p>
        </w:tc>
      </w:tr>
      <w:tr w:rsidR="00AC23C4" w:rsidRPr="005F70FB" w14:paraId="48557FAF" w14:textId="77777777" w:rsidTr="00BC00CF">
        <w:tc>
          <w:tcPr>
            <w:tcW w:w="236" w:type="dxa"/>
            <w:shd w:val="clear" w:color="auto" w:fill="auto"/>
          </w:tcPr>
          <w:p w14:paraId="7A25939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E9B2C26" w14:textId="77777777" w:rsidR="002927B6" w:rsidRPr="005F70FB" w:rsidRDefault="002927B6" w:rsidP="00A551BF">
            <w:pPr>
              <w:pStyle w:val="TableCell0-0115Break"/>
              <w:rPr>
                <w:rStyle w:val="ChItalBold"/>
              </w:rPr>
            </w:pPr>
            <w:r w:rsidRPr="005F70FB">
              <w:rPr>
                <w:rStyle w:val="ChItalBold"/>
              </w:rPr>
              <w:t>penting</w:t>
            </w:r>
          </w:p>
        </w:tc>
        <w:tc>
          <w:tcPr>
            <w:tcW w:w="1418" w:type="dxa"/>
            <w:shd w:val="clear" w:color="auto" w:fill="auto"/>
          </w:tcPr>
          <w:p w14:paraId="71F954B1" w14:textId="77777777" w:rsidR="002927B6" w:rsidRPr="005F70FB" w:rsidRDefault="002927B6" w:rsidP="00A551BF">
            <w:pPr>
              <w:pStyle w:val="TableCell0-0115Break"/>
              <w:rPr>
                <w:rStyle w:val="ChCharisSIL"/>
              </w:rPr>
            </w:pPr>
            <w:r w:rsidRPr="005F70FB">
              <w:rPr>
                <w:rStyle w:val="ChCharisSIL"/>
              </w:rPr>
              <w:t>pɛ̞n.ˈtɪŋ</w:t>
            </w:r>
          </w:p>
        </w:tc>
        <w:tc>
          <w:tcPr>
            <w:tcW w:w="1361" w:type="dxa"/>
            <w:shd w:val="clear" w:color="auto" w:fill="auto"/>
          </w:tcPr>
          <w:p w14:paraId="0532EE8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DF698ED" w14:textId="77777777" w:rsidR="002927B6" w:rsidRPr="005F70FB" w:rsidRDefault="002927B6" w:rsidP="00A551BF">
            <w:pPr>
              <w:pStyle w:val="TableCell0-0115Break"/>
            </w:pPr>
            <w:r w:rsidRPr="005F70FB">
              <w:t>be important</w:t>
            </w:r>
          </w:p>
        </w:tc>
      </w:tr>
      <w:tr w:rsidR="00AC23C4" w:rsidRPr="005F70FB" w14:paraId="0EE528B4" w14:textId="77777777" w:rsidTr="00BC00CF">
        <w:tc>
          <w:tcPr>
            <w:tcW w:w="236" w:type="dxa"/>
            <w:shd w:val="clear" w:color="auto" w:fill="auto"/>
          </w:tcPr>
          <w:p w14:paraId="13103046"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6F189CC8" w14:textId="77777777" w:rsidR="002927B6" w:rsidRPr="005F70FB" w:rsidRDefault="002927B6" w:rsidP="00A551BF">
            <w:pPr>
              <w:pStyle w:val="TableCell0-0115Break"/>
              <w:rPr>
                <w:rStyle w:val="ChItalBold"/>
              </w:rPr>
            </w:pPr>
            <w:r w:rsidRPr="005F70FB">
              <w:rPr>
                <w:rStyle w:val="ChItalBold"/>
              </w:rPr>
              <w:t>penu</w:t>
            </w:r>
          </w:p>
        </w:tc>
        <w:tc>
          <w:tcPr>
            <w:tcW w:w="1418" w:type="dxa"/>
            <w:shd w:val="clear" w:color="auto" w:fill="auto"/>
          </w:tcPr>
          <w:p w14:paraId="1E439D12" w14:textId="77777777" w:rsidR="002927B6" w:rsidRPr="005F70FB" w:rsidRDefault="002927B6" w:rsidP="00A551BF">
            <w:pPr>
              <w:pStyle w:val="TableCell0-0115Break"/>
              <w:rPr>
                <w:rStyle w:val="ChCharisSIL"/>
              </w:rPr>
            </w:pPr>
            <w:r w:rsidRPr="005F70FB">
              <w:rPr>
                <w:rStyle w:val="ChCharisSIL"/>
              </w:rPr>
              <w:t>pɛ.ˈnu</w:t>
            </w:r>
          </w:p>
        </w:tc>
        <w:tc>
          <w:tcPr>
            <w:tcW w:w="1361" w:type="dxa"/>
            <w:shd w:val="clear" w:color="auto" w:fill="auto"/>
          </w:tcPr>
          <w:p w14:paraId="22ED6B1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93344DB" w14:textId="77777777" w:rsidR="002927B6" w:rsidRPr="005F70FB" w:rsidRDefault="002927B6" w:rsidP="00A551BF">
            <w:pPr>
              <w:pStyle w:val="TableCell0-0115Break"/>
            </w:pPr>
            <w:r w:rsidRPr="005F70FB">
              <w:t>be full</w:t>
            </w:r>
          </w:p>
        </w:tc>
      </w:tr>
      <w:tr w:rsidR="00AC23C4" w:rsidRPr="005F70FB" w14:paraId="5C8E4874" w14:textId="77777777" w:rsidTr="00BC00CF">
        <w:tc>
          <w:tcPr>
            <w:tcW w:w="236" w:type="dxa"/>
            <w:shd w:val="clear" w:color="auto" w:fill="auto"/>
          </w:tcPr>
          <w:p w14:paraId="08573C23"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5AACDC7" w14:textId="77777777" w:rsidR="002927B6" w:rsidRPr="005F70FB" w:rsidRDefault="002927B6" w:rsidP="00A551BF">
            <w:pPr>
              <w:pStyle w:val="TableCell0-0115Break"/>
              <w:rPr>
                <w:rStyle w:val="ChItalBold"/>
              </w:rPr>
            </w:pPr>
            <w:r w:rsidRPr="005F70FB">
              <w:rPr>
                <w:rStyle w:val="ChItalBold"/>
              </w:rPr>
              <w:t>pergi</w:t>
            </w:r>
          </w:p>
        </w:tc>
        <w:tc>
          <w:tcPr>
            <w:tcW w:w="1418" w:type="dxa"/>
            <w:shd w:val="clear" w:color="auto" w:fill="auto"/>
          </w:tcPr>
          <w:p w14:paraId="54A51492" w14:textId="77777777" w:rsidR="002927B6" w:rsidRPr="005F70FB" w:rsidRDefault="002927B6" w:rsidP="00A551BF">
            <w:pPr>
              <w:pStyle w:val="TableCell0-0115Break"/>
              <w:rPr>
                <w:rStyle w:val="ChCharisSIL"/>
              </w:rPr>
            </w:pPr>
            <w:r w:rsidRPr="005F70FB">
              <w:rPr>
                <w:rStyle w:val="ChCharisSIL"/>
              </w:rPr>
              <w:t>pɛ̞r.ˈgi</w:t>
            </w:r>
          </w:p>
        </w:tc>
        <w:tc>
          <w:tcPr>
            <w:tcW w:w="1361" w:type="dxa"/>
            <w:shd w:val="clear" w:color="auto" w:fill="auto"/>
          </w:tcPr>
          <w:p w14:paraId="5C13179A"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37D64BB" w14:textId="77777777" w:rsidR="002927B6" w:rsidRPr="005F70FB" w:rsidRDefault="002927B6" w:rsidP="00A551BF">
            <w:pPr>
              <w:pStyle w:val="TableCell0-0115Break"/>
            </w:pPr>
            <w:r w:rsidRPr="005F70FB">
              <w:t>go</w:t>
            </w:r>
          </w:p>
        </w:tc>
      </w:tr>
      <w:tr w:rsidR="00AC23C4" w:rsidRPr="005F70FB" w14:paraId="2004215D" w14:textId="77777777" w:rsidTr="00BC00CF">
        <w:tc>
          <w:tcPr>
            <w:tcW w:w="236" w:type="dxa"/>
            <w:shd w:val="clear" w:color="auto" w:fill="auto"/>
          </w:tcPr>
          <w:p w14:paraId="597E60E8"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60588B28" w14:textId="77777777" w:rsidR="002927B6" w:rsidRPr="005F70FB" w:rsidRDefault="002927B6" w:rsidP="00A551BF">
            <w:pPr>
              <w:pStyle w:val="TableCell0-0115Break"/>
              <w:rPr>
                <w:rStyle w:val="ChItalBold"/>
              </w:rPr>
            </w:pPr>
            <w:r w:rsidRPr="005F70FB">
              <w:rPr>
                <w:rStyle w:val="ChItalBold"/>
              </w:rPr>
              <w:t>perna</w:t>
            </w:r>
          </w:p>
        </w:tc>
        <w:tc>
          <w:tcPr>
            <w:tcW w:w="1418" w:type="dxa"/>
            <w:shd w:val="clear" w:color="auto" w:fill="auto"/>
          </w:tcPr>
          <w:p w14:paraId="3FDF666E" w14:textId="77777777" w:rsidR="002927B6" w:rsidRPr="005F70FB" w:rsidRDefault="002927B6" w:rsidP="00A551BF">
            <w:pPr>
              <w:pStyle w:val="TableCell0-0115Break"/>
              <w:rPr>
                <w:rStyle w:val="ChCharisSIL"/>
              </w:rPr>
            </w:pPr>
            <w:r w:rsidRPr="005F70FB">
              <w:rPr>
                <w:rStyle w:val="ChCharisSIL"/>
              </w:rPr>
              <w:t>pɛ̞r.ˈna</w:t>
            </w:r>
          </w:p>
        </w:tc>
        <w:tc>
          <w:tcPr>
            <w:tcW w:w="1361" w:type="dxa"/>
            <w:shd w:val="clear" w:color="auto" w:fill="auto"/>
          </w:tcPr>
          <w:p w14:paraId="78696F30"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7FDB6D7C" w14:textId="77777777" w:rsidR="002927B6" w:rsidRPr="005F70FB" w:rsidRDefault="002927B6" w:rsidP="00A551BF">
            <w:pPr>
              <w:pStyle w:val="TableCell0-0115Break"/>
            </w:pPr>
            <w:r w:rsidRPr="005F70FB">
              <w:t>ever</w:t>
            </w:r>
          </w:p>
        </w:tc>
      </w:tr>
      <w:tr w:rsidR="00AC23C4" w:rsidRPr="005F70FB" w14:paraId="4F84B4D6" w14:textId="77777777" w:rsidTr="00BC00CF">
        <w:tc>
          <w:tcPr>
            <w:tcW w:w="236" w:type="dxa"/>
            <w:shd w:val="clear" w:color="auto" w:fill="auto"/>
          </w:tcPr>
          <w:p w14:paraId="5980B53D"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39B5D7CD" w14:textId="77777777" w:rsidR="002927B6" w:rsidRPr="005F70FB" w:rsidRDefault="002927B6" w:rsidP="00A551BF">
            <w:pPr>
              <w:pStyle w:val="TableCell0-0115Break"/>
              <w:rPr>
                <w:rStyle w:val="ChItalBold"/>
              </w:rPr>
            </w:pPr>
            <w:r w:rsidRPr="005F70FB">
              <w:rPr>
                <w:rStyle w:val="ChItalBold"/>
              </w:rPr>
              <w:t>pesang</w:t>
            </w:r>
          </w:p>
        </w:tc>
        <w:tc>
          <w:tcPr>
            <w:tcW w:w="1418" w:type="dxa"/>
            <w:shd w:val="clear" w:color="auto" w:fill="auto"/>
          </w:tcPr>
          <w:p w14:paraId="1024A9DE" w14:textId="77777777" w:rsidR="002927B6" w:rsidRPr="005F70FB" w:rsidRDefault="002927B6" w:rsidP="00A551BF">
            <w:pPr>
              <w:pStyle w:val="TableCell0-0115Break"/>
              <w:rPr>
                <w:rStyle w:val="ChCharisSIL"/>
              </w:rPr>
            </w:pPr>
            <w:r w:rsidRPr="005F70FB">
              <w:rPr>
                <w:rStyle w:val="ChCharisSIL"/>
              </w:rPr>
              <w:t>pɛ.ˈsɐn</w:t>
            </w:r>
          </w:p>
        </w:tc>
        <w:tc>
          <w:tcPr>
            <w:tcW w:w="1361" w:type="dxa"/>
            <w:shd w:val="clear" w:color="auto" w:fill="auto"/>
          </w:tcPr>
          <w:p w14:paraId="69956DA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49DA9B8" w14:textId="77777777" w:rsidR="002927B6" w:rsidRPr="005F70FB" w:rsidRDefault="002927B6" w:rsidP="00A551BF">
            <w:pPr>
              <w:pStyle w:val="TableCell0-0115Break"/>
            </w:pPr>
            <w:r w:rsidRPr="005F70FB">
              <w:t>order</w:t>
            </w:r>
          </w:p>
        </w:tc>
      </w:tr>
      <w:tr w:rsidR="00AC23C4" w:rsidRPr="005F70FB" w14:paraId="23DFB6F2" w14:textId="77777777" w:rsidTr="00BC00CF">
        <w:tc>
          <w:tcPr>
            <w:tcW w:w="236" w:type="dxa"/>
            <w:shd w:val="clear" w:color="auto" w:fill="auto"/>
          </w:tcPr>
          <w:p w14:paraId="311A4A0A" w14:textId="77777777" w:rsidR="002927B6" w:rsidRPr="005F70FB" w:rsidRDefault="002927B6" w:rsidP="00A551BF">
            <w:pPr>
              <w:pStyle w:val="TableCell0-0115Break"/>
              <w:rPr>
                <w:rStyle w:val="ExampleSource"/>
              </w:rPr>
            </w:pPr>
          </w:p>
        </w:tc>
        <w:tc>
          <w:tcPr>
            <w:tcW w:w="1247" w:type="dxa"/>
            <w:shd w:val="clear" w:color="auto" w:fill="auto"/>
          </w:tcPr>
          <w:p w14:paraId="5897225F" w14:textId="77777777" w:rsidR="002927B6" w:rsidRPr="005F70FB" w:rsidRDefault="002927B6" w:rsidP="00A551BF">
            <w:pPr>
              <w:pStyle w:val="TableCell0-0115Break"/>
              <w:rPr>
                <w:rStyle w:val="ChItalBold"/>
              </w:rPr>
            </w:pPr>
            <w:r w:rsidRPr="005F70FB">
              <w:rPr>
                <w:rStyle w:val="ChItalBold"/>
              </w:rPr>
              <w:t>pesawat</w:t>
            </w:r>
          </w:p>
        </w:tc>
        <w:tc>
          <w:tcPr>
            <w:tcW w:w="1418" w:type="dxa"/>
            <w:shd w:val="clear" w:color="auto" w:fill="auto"/>
          </w:tcPr>
          <w:p w14:paraId="390E6DF4" w14:textId="77777777" w:rsidR="002927B6" w:rsidRPr="005F70FB" w:rsidRDefault="002927B6" w:rsidP="00A551BF">
            <w:pPr>
              <w:pStyle w:val="TableCell0-0115Break"/>
              <w:rPr>
                <w:rStyle w:val="ChCharisSIL"/>
              </w:rPr>
            </w:pPr>
            <w:r w:rsidRPr="005F70FB">
              <w:rPr>
                <w:rStyle w:val="ChCharisSIL"/>
              </w:rPr>
              <w:t>pɛ.ˈsa.wɐt</w:t>
            </w:r>
          </w:p>
        </w:tc>
        <w:tc>
          <w:tcPr>
            <w:tcW w:w="1361" w:type="dxa"/>
            <w:shd w:val="clear" w:color="auto" w:fill="auto"/>
          </w:tcPr>
          <w:p w14:paraId="799D028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775F90A" w14:textId="77777777" w:rsidR="002927B6" w:rsidRPr="005F70FB" w:rsidRDefault="002927B6" w:rsidP="00A551BF">
            <w:pPr>
              <w:pStyle w:val="TableCell0-0115Break"/>
            </w:pPr>
            <w:r w:rsidRPr="005F70FB">
              <w:t>airplane</w:t>
            </w:r>
          </w:p>
        </w:tc>
      </w:tr>
      <w:tr w:rsidR="00AC23C4" w:rsidRPr="005F70FB" w14:paraId="3DD9D190" w14:textId="77777777" w:rsidTr="00BC00CF">
        <w:tc>
          <w:tcPr>
            <w:tcW w:w="236" w:type="dxa"/>
            <w:shd w:val="clear" w:color="auto" w:fill="auto"/>
          </w:tcPr>
          <w:p w14:paraId="587A323C" w14:textId="77777777" w:rsidR="002927B6" w:rsidRPr="005F70FB" w:rsidRDefault="002927B6" w:rsidP="00A551BF">
            <w:pPr>
              <w:pStyle w:val="TableCell0-0115Break"/>
              <w:rPr>
                <w:rStyle w:val="ExampleSource"/>
              </w:rPr>
            </w:pPr>
          </w:p>
        </w:tc>
        <w:tc>
          <w:tcPr>
            <w:tcW w:w="1247" w:type="dxa"/>
            <w:shd w:val="clear" w:color="auto" w:fill="auto"/>
          </w:tcPr>
          <w:p w14:paraId="62E61D35" w14:textId="77777777" w:rsidR="002927B6" w:rsidRPr="005F70FB" w:rsidRDefault="002927B6" w:rsidP="00A551BF">
            <w:pPr>
              <w:pStyle w:val="TableCell0-0115Break"/>
              <w:rPr>
                <w:rStyle w:val="ChItalBold"/>
              </w:rPr>
            </w:pPr>
            <w:r w:rsidRPr="005F70FB">
              <w:rPr>
                <w:rStyle w:val="ChItalBold"/>
              </w:rPr>
              <w:t>pesisir</w:t>
            </w:r>
          </w:p>
        </w:tc>
        <w:tc>
          <w:tcPr>
            <w:tcW w:w="1418" w:type="dxa"/>
            <w:shd w:val="clear" w:color="auto" w:fill="auto"/>
          </w:tcPr>
          <w:p w14:paraId="30FB6C4C" w14:textId="77777777" w:rsidR="002927B6" w:rsidRPr="005F70FB" w:rsidRDefault="002927B6" w:rsidP="00A551BF">
            <w:pPr>
              <w:pStyle w:val="TableCell0-0115Break"/>
              <w:rPr>
                <w:rStyle w:val="ChCharisSIL"/>
              </w:rPr>
            </w:pPr>
            <w:r w:rsidRPr="005F70FB">
              <w:rPr>
                <w:rStyle w:val="ChCharisSIL"/>
              </w:rPr>
              <w:t>pɛ.ˈsɪ.sɪr̥</w:t>
            </w:r>
          </w:p>
        </w:tc>
        <w:tc>
          <w:tcPr>
            <w:tcW w:w="1361" w:type="dxa"/>
            <w:shd w:val="clear" w:color="auto" w:fill="auto"/>
          </w:tcPr>
          <w:p w14:paraId="3876649E"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0FEE667" w14:textId="77777777" w:rsidR="002927B6" w:rsidRPr="005F70FB" w:rsidRDefault="002927B6" w:rsidP="00A551BF">
            <w:pPr>
              <w:pStyle w:val="TableCell0-0115Break"/>
            </w:pPr>
            <w:r w:rsidRPr="005F70FB">
              <w:t>shore</w:t>
            </w:r>
          </w:p>
        </w:tc>
      </w:tr>
      <w:tr w:rsidR="00AC23C4" w:rsidRPr="005F70FB" w14:paraId="181FA1F4" w14:textId="77777777" w:rsidTr="00BC00CF">
        <w:tc>
          <w:tcPr>
            <w:tcW w:w="236" w:type="dxa"/>
            <w:shd w:val="clear" w:color="auto" w:fill="auto"/>
          </w:tcPr>
          <w:p w14:paraId="68495A7A" w14:textId="77777777" w:rsidR="002927B6" w:rsidRPr="005F70FB" w:rsidRDefault="002927B6" w:rsidP="00A551BF">
            <w:pPr>
              <w:pStyle w:val="TableCell0-0115Break"/>
              <w:rPr>
                <w:rStyle w:val="ExampleSource"/>
              </w:rPr>
            </w:pPr>
          </w:p>
        </w:tc>
        <w:tc>
          <w:tcPr>
            <w:tcW w:w="1247" w:type="dxa"/>
            <w:shd w:val="clear" w:color="auto" w:fill="auto"/>
          </w:tcPr>
          <w:p w14:paraId="6120DA01" w14:textId="77777777" w:rsidR="002927B6" w:rsidRPr="005F70FB" w:rsidRDefault="002927B6" w:rsidP="00A551BF">
            <w:pPr>
              <w:pStyle w:val="TableCell0-0115Break"/>
              <w:rPr>
                <w:rStyle w:val="ChItalBold"/>
              </w:rPr>
            </w:pPr>
            <w:r w:rsidRPr="005F70FB">
              <w:rPr>
                <w:rStyle w:val="ChItalBold"/>
              </w:rPr>
              <w:t>petatas</w:t>
            </w:r>
          </w:p>
        </w:tc>
        <w:tc>
          <w:tcPr>
            <w:tcW w:w="1418" w:type="dxa"/>
            <w:shd w:val="clear" w:color="auto" w:fill="auto"/>
          </w:tcPr>
          <w:p w14:paraId="4458307B" w14:textId="77777777" w:rsidR="002927B6" w:rsidRPr="005F70FB" w:rsidRDefault="002927B6" w:rsidP="00A551BF">
            <w:pPr>
              <w:pStyle w:val="TableCell0-0115Break"/>
              <w:rPr>
                <w:rStyle w:val="ChCharisSIL"/>
              </w:rPr>
            </w:pPr>
            <w:r w:rsidRPr="005F70FB">
              <w:rPr>
                <w:rStyle w:val="ChCharisSIL"/>
              </w:rPr>
              <w:t>pɛ.ˈta.tɐs</w:t>
            </w:r>
          </w:p>
        </w:tc>
        <w:tc>
          <w:tcPr>
            <w:tcW w:w="1361" w:type="dxa"/>
            <w:shd w:val="clear" w:color="auto" w:fill="auto"/>
          </w:tcPr>
          <w:p w14:paraId="0648A98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C9CD838" w14:textId="77777777" w:rsidR="002927B6" w:rsidRPr="005F70FB" w:rsidRDefault="002927B6" w:rsidP="00A551BF">
            <w:pPr>
              <w:pStyle w:val="TableCell0-0115Break"/>
            </w:pPr>
            <w:r w:rsidRPr="005F70FB">
              <w:t>sweet potato</w:t>
            </w:r>
          </w:p>
        </w:tc>
      </w:tr>
      <w:tr w:rsidR="00AC23C4" w:rsidRPr="005F70FB" w14:paraId="157D3901" w14:textId="77777777" w:rsidTr="00BC00CF">
        <w:tc>
          <w:tcPr>
            <w:tcW w:w="236" w:type="dxa"/>
            <w:shd w:val="clear" w:color="auto" w:fill="auto"/>
          </w:tcPr>
          <w:p w14:paraId="1094DDAB" w14:textId="77777777" w:rsidR="002927B6" w:rsidRPr="005F70FB" w:rsidRDefault="002927B6" w:rsidP="00A551BF">
            <w:pPr>
              <w:pStyle w:val="TableCell0-0115Break"/>
              <w:rPr>
                <w:rStyle w:val="ExampleSource"/>
              </w:rPr>
            </w:pPr>
          </w:p>
        </w:tc>
        <w:tc>
          <w:tcPr>
            <w:tcW w:w="1247" w:type="dxa"/>
            <w:shd w:val="clear" w:color="auto" w:fill="auto"/>
          </w:tcPr>
          <w:p w14:paraId="3A089C4C" w14:textId="77777777" w:rsidR="002927B6" w:rsidRPr="005F70FB" w:rsidRDefault="002927B6" w:rsidP="00A551BF">
            <w:pPr>
              <w:pStyle w:val="TableCell0-0115Break"/>
              <w:rPr>
                <w:rStyle w:val="ChItalBold"/>
              </w:rPr>
            </w:pPr>
            <w:r w:rsidRPr="005F70FB">
              <w:rPr>
                <w:rStyle w:val="ChItalBold"/>
              </w:rPr>
              <w:t>pete</w:t>
            </w:r>
          </w:p>
        </w:tc>
        <w:tc>
          <w:tcPr>
            <w:tcW w:w="1418" w:type="dxa"/>
            <w:shd w:val="clear" w:color="auto" w:fill="auto"/>
          </w:tcPr>
          <w:p w14:paraId="7760EBC5" w14:textId="77777777" w:rsidR="002927B6" w:rsidRPr="005F70FB" w:rsidRDefault="002927B6" w:rsidP="00A551BF">
            <w:pPr>
              <w:pStyle w:val="TableCell0-0115Break"/>
              <w:rPr>
                <w:rStyle w:val="ChCharisSIL"/>
              </w:rPr>
            </w:pPr>
            <w:r w:rsidRPr="005F70FB">
              <w:rPr>
                <w:rStyle w:val="ChCharisSIL"/>
              </w:rPr>
              <w:t>ˈpɛ.tɛ</w:t>
            </w:r>
          </w:p>
        </w:tc>
        <w:tc>
          <w:tcPr>
            <w:tcW w:w="1361" w:type="dxa"/>
            <w:shd w:val="clear" w:color="auto" w:fill="auto"/>
          </w:tcPr>
          <w:p w14:paraId="5C41CE7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39991DA" w14:textId="77777777" w:rsidR="002927B6" w:rsidRPr="005F70FB" w:rsidRDefault="002927B6" w:rsidP="00A551BF">
            <w:pPr>
              <w:pStyle w:val="TableCell0-0115Break"/>
            </w:pPr>
            <w:r w:rsidRPr="005F70FB">
              <w:t>pick</w:t>
            </w:r>
          </w:p>
        </w:tc>
      </w:tr>
      <w:tr w:rsidR="00AC23C4" w:rsidRPr="005F70FB" w14:paraId="21872560" w14:textId="77777777" w:rsidTr="00BC00CF">
        <w:tc>
          <w:tcPr>
            <w:tcW w:w="236" w:type="dxa"/>
            <w:shd w:val="clear" w:color="auto" w:fill="auto"/>
          </w:tcPr>
          <w:p w14:paraId="0000A8EB" w14:textId="77777777" w:rsidR="002927B6" w:rsidRPr="005F70FB" w:rsidRDefault="002927B6" w:rsidP="00A551BF">
            <w:pPr>
              <w:pStyle w:val="TableCell0-0115Break"/>
              <w:rPr>
                <w:rStyle w:val="ExampleSource"/>
              </w:rPr>
            </w:pPr>
          </w:p>
        </w:tc>
        <w:tc>
          <w:tcPr>
            <w:tcW w:w="1247" w:type="dxa"/>
            <w:shd w:val="clear" w:color="auto" w:fill="auto"/>
          </w:tcPr>
          <w:p w14:paraId="345CF2C6" w14:textId="77777777" w:rsidR="002927B6" w:rsidRPr="005F70FB" w:rsidRDefault="002927B6" w:rsidP="00A551BF">
            <w:pPr>
              <w:pStyle w:val="TableCell0-0115Break"/>
              <w:rPr>
                <w:rStyle w:val="ChItalBold"/>
              </w:rPr>
            </w:pPr>
            <w:r w:rsidRPr="005F70FB">
              <w:rPr>
                <w:rStyle w:val="ChItalBold"/>
              </w:rPr>
              <w:t>piatu</w:t>
            </w:r>
          </w:p>
        </w:tc>
        <w:tc>
          <w:tcPr>
            <w:tcW w:w="1418" w:type="dxa"/>
            <w:shd w:val="clear" w:color="auto" w:fill="auto"/>
          </w:tcPr>
          <w:p w14:paraId="6CDA60A2" w14:textId="77777777" w:rsidR="002927B6" w:rsidRPr="005F70FB" w:rsidRDefault="002927B6" w:rsidP="00A551BF">
            <w:pPr>
              <w:pStyle w:val="TableCell0-0115Break"/>
              <w:rPr>
                <w:rStyle w:val="ChCharisSIL"/>
              </w:rPr>
            </w:pPr>
            <w:r w:rsidRPr="005F70FB">
              <w:rPr>
                <w:rStyle w:val="ChCharisSIL"/>
              </w:rPr>
              <w:t>pi.ˈa.tu</w:t>
            </w:r>
          </w:p>
        </w:tc>
        <w:tc>
          <w:tcPr>
            <w:tcW w:w="1361" w:type="dxa"/>
            <w:shd w:val="clear" w:color="auto" w:fill="auto"/>
          </w:tcPr>
          <w:p w14:paraId="10BA1227"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D5719D7" w14:textId="77777777" w:rsidR="002927B6" w:rsidRPr="005F70FB" w:rsidRDefault="002927B6" w:rsidP="00A551BF">
            <w:pPr>
              <w:pStyle w:val="TableCell0-0115Break"/>
            </w:pPr>
            <w:r w:rsidRPr="005F70FB">
              <w:t>be motherless</w:t>
            </w:r>
          </w:p>
        </w:tc>
      </w:tr>
      <w:tr w:rsidR="00AC23C4" w:rsidRPr="005F70FB" w14:paraId="3CB0B2A3" w14:textId="77777777" w:rsidTr="00BC00CF">
        <w:tc>
          <w:tcPr>
            <w:tcW w:w="236" w:type="dxa"/>
            <w:shd w:val="clear" w:color="auto" w:fill="auto"/>
          </w:tcPr>
          <w:p w14:paraId="58B1864D" w14:textId="77777777" w:rsidR="002927B6" w:rsidRPr="005F70FB" w:rsidRDefault="002927B6" w:rsidP="00A551BF">
            <w:pPr>
              <w:pStyle w:val="TableCell0-0115Break"/>
              <w:rPr>
                <w:rStyle w:val="ExampleSource"/>
              </w:rPr>
            </w:pPr>
          </w:p>
        </w:tc>
        <w:tc>
          <w:tcPr>
            <w:tcW w:w="1247" w:type="dxa"/>
            <w:shd w:val="clear" w:color="auto" w:fill="auto"/>
          </w:tcPr>
          <w:p w14:paraId="2D7A1B2E" w14:textId="77777777" w:rsidR="002927B6" w:rsidRPr="005F70FB" w:rsidRDefault="002927B6" w:rsidP="00A551BF">
            <w:pPr>
              <w:pStyle w:val="TableCell0-0115Break"/>
              <w:rPr>
                <w:rStyle w:val="ChItalBold"/>
              </w:rPr>
            </w:pPr>
            <w:r w:rsidRPr="005F70FB">
              <w:rPr>
                <w:rStyle w:val="ChItalBold"/>
              </w:rPr>
              <w:t>pica</w:t>
            </w:r>
          </w:p>
        </w:tc>
        <w:tc>
          <w:tcPr>
            <w:tcW w:w="1418" w:type="dxa"/>
            <w:shd w:val="clear" w:color="auto" w:fill="auto"/>
          </w:tcPr>
          <w:p w14:paraId="40717A12" w14:textId="77777777" w:rsidR="002927B6" w:rsidRPr="005F70FB" w:rsidRDefault="002927B6" w:rsidP="00A551BF">
            <w:pPr>
              <w:pStyle w:val="TableCell0-0115Break"/>
              <w:rPr>
                <w:rStyle w:val="ChCharisSIL"/>
              </w:rPr>
            </w:pPr>
            <w:r w:rsidRPr="005F70FB">
              <w:rPr>
                <w:rStyle w:val="ChCharisSIL"/>
              </w:rPr>
              <w:t>ˈpi.tʃa</w:t>
            </w:r>
          </w:p>
        </w:tc>
        <w:tc>
          <w:tcPr>
            <w:tcW w:w="1361" w:type="dxa"/>
            <w:shd w:val="clear" w:color="auto" w:fill="auto"/>
          </w:tcPr>
          <w:p w14:paraId="5C64CD85"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22D3E03" w14:textId="77777777" w:rsidR="002927B6" w:rsidRPr="005F70FB" w:rsidRDefault="002927B6" w:rsidP="00A551BF">
            <w:pPr>
              <w:pStyle w:val="TableCell0-0115Break"/>
            </w:pPr>
            <w:r w:rsidRPr="005F70FB">
              <w:t>be broken</w:t>
            </w:r>
          </w:p>
        </w:tc>
      </w:tr>
      <w:tr w:rsidR="00AC23C4" w:rsidRPr="005F70FB" w14:paraId="4A2F7EEB" w14:textId="77777777" w:rsidTr="00BC00CF">
        <w:tc>
          <w:tcPr>
            <w:tcW w:w="236" w:type="dxa"/>
            <w:shd w:val="clear" w:color="auto" w:fill="auto"/>
          </w:tcPr>
          <w:p w14:paraId="61C1DDDF" w14:textId="77777777" w:rsidR="002927B6" w:rsidRPr="005F70FB" w:rsidRDefault="002927B6" w:rsidP="00A551BF">
            <w:pPr>
              <w:pStyle w:val="TableCell0-0115Break"/>
              <w:rPr>
                <w:rStyle w:val="ExampleSource"/>
              </w:rPr>
            </w:pPr>
          </w:p>
        </w:tc>
        <w:tc>
          <w:tcPr>
            <w:tcW w:w="1247" w:type="dxa"/>
            <w:shd w:val="clear" w:color="auto" w:fill="auto"/>
          </w:tcPr>
          <w:p w14:paraId="656998DD" w14:textId="77777777" w:rsidR="002927B6" w:rsidRPr="005F70FB" w:rsidRDefault="002927B6" w:rsidP="00A551BF">
            <w:pPr>
              <w:pStyle w:val="TableCell0-0115Break"/>
              <w:rPr>
                <w:rStyle w:val="ChItalBold"/>
              </w:rPr>
            </w:pPr>
            <w:r w:rsidRPr="005F70FB">
              <w:rPr>
                <w:rStyle w:val="ChItalBold"/>
              </w:rPr>
              <w:t>pijit</w:t>
            </w:r>
          </w:p>
        </w:tc>
        <w:tc>
          <w:tcPr>
            <w:tcW w:w="1418" w:type="dxa"/>
            <w:shd w:val="clear" w:color="auto" w:fill="auto"/>
          </w:tcPr>
          <w:p w14:paraId="1F1A42DC" w14:textId="77777777" w:rsidR="002927B6" w:rsidRPr="005F70FB" w:rsidRDefault="002927B6" w:rsidP="00A551BF">
            <w:pPr>
              <w:pStyle w:val="TableCell0-0115Break"/>
              <w:rPr>
                <w:rStyle w:val="ChCharisSIL"/>
              </w:rPr>
            </w:pPr>
            <w:r w:rsidRPr="005F70FB">
              <w:rPr>
                <w:rStyle w:val="ChCharisSIL"/>
              </w:rPr>
              <w:t>ˈpi.dʒɪt̚</w:t>
            </w:r>
          </w:p>
        </w:tc>
        <w:tc>
          <w:tcPr>
            <w:tcW w:w="1361" w:type="dxa"/>
            <w:shd w:val="clear" w:color="auto" w:fill="auto"/>
          </w:tcPr>
          <w:p w14:paraId="4D83ACF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F8F5EAA" w14:textId="77777777" w:rsidR="002927B6" w:rsidRPr="005F70FB" w:rsidRDefault="002927B6" w:rsidP="00A551BF">
            <w:pPr>
              <w:pStyle w:val="TableCell0-0115Break"/>
            </w:pPr>
            <w:r w:rsidRPr="005F70FB">
              <w:t>massage</w:t>
            </w:r>
          </w:p>
        </w:tc>
      </w:tr>
      <w:tr w:rsidR="00AC23C4" w:rsidRPr="005F70FB" w14:paraId="26C6ED32" w14:textId="77777777" w:rsidTr="00BC00CF">
        <w:tc>
          <w:tcPr>
            <w:tcW w:w="236" w:type="dxa"/>
            <w:shd w:val="clear" w:color="auto" w:fill="auto"/>
          </w:tcPr>
          <w:p w14:paraId="1B24CB13" w14:textId="77777777" w:rsidR="002927B6" w:rsidRPr="005F70FB" w:rsidRDefault="002927B6" w:rsidP="00A551BF">
            <w:pPr>
              <w:pStyle w:val="TableCell0-0115Break"/>
              <w:rPr>
                <w:rStyle w:val="ExampleSource"/>
              </w:rPr>
            </w:pPr>
          </w:p>
        </w:tc>
        <w:tc>
          <w:tcPr>
            <w:tcW w:w="1247" w:type="dxa"/>
            <w:shd w:val="clear" w:color="auto" w:fill="auto"/>
          </w:tcPr>
          <w:p w14:paraId="6D8F593D" w14:textId="77777777" w:rsidR="002927B6" w:rsidRPr="005F70FB" w:rsidRDefault="002927B6" w:rsidP="00A551BF">
            <w:pPr>
              <w:pStyle w:val="TableCell0-0115Break"/>
              <w:rPr>
                <w:rStyle w:val="ChItalBold"/>
              </w:rPr>
            </w:pPr>
            <w:r w:rsidRPr="005F70FB">
              <w:rPr>
                <w:rStyle w:val="ChItalBold"/>
              </w:rPr>
              <w:t>pikol</w:t>
            </w:r>
          </w:p>
        </w:tc>
        <w:tc>
          <w:tcPr>
            <w:tcW w:w="1418" w:type="dxa"/>
            <w:shd w:val="clear" w:color="auto" w:fill="auto"/>
          </w:tcPr>
          <w:p w14:paraId="2F5F61FC" w14:textId="77777777" w:rsidR="002927B6" w:rsidRPr="005F70FB" w:rsidRDefault="002927B6" w:rsidP="00A551BF">
            <w:pPr>
              <w:pStyle w:val="TableCell0-0115Break"/>
              <w:rPr>
                <w:rStyle w:val="ChCharisSIL"/>
              </w:rPr>
            </w:pPr>
            <w:r w:rsidRPr="005F70FB">
              <w:rPr>
                <w:rStyle w:val="ChCharisSIL"/>
              </w:rPr>
              <w:t>ˈpi.kɔ̞l</w:t>
            </w:r>
          </w:p>
        </w:tc>
        <w:tc>
          <w:tcPr>
            <w:tcW w:w="1361" w:type="dxa"/>
            <w:shd w:val="clear" w:color="auto" w:fill="auto"/>
          </w:tcPr>
          <w:p w14:paraId="793EDEE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BF951E0" w14:textId="77777777" w:rsidR="002927B6" w:rsidRPr="005F70FB" w:rsidRDefault="002927B6" w:rsidP="00A551BF">
            <w:pPr>
              <w:pStyle w:val="TableCell0-0115Break"/>
            </w:pPr>
            <w:r w:rsidRPr="005F70FB">
              <w:t>shoulder</w:t>
            </w:r>
          </w:p>
        </w:tc>
      </w:tr>
      <w:tr w:rsidR="00AC23C4" w:rsidRPr="005F70FB" w14:paraId="149643C6" w14:textId="77777777" w:rsidTr="00BC00CF">
        <w:tc>
          <w:tcPr>
            <w:tcW w:w="236" w:type="dxa"/>
            <w:shd w:val="clear" w:color="auto" w:fill="auto"/>
          </w:tcPr>
          <w:p w14:paraId="38866384" w14:textId="77777777" w:rsidR="002927B6" w:rsidRPr="005F70FB" w:rsidRDefault="002927B6" w:rsidP="00A551BF">
            <w:pPr>
              <w:pStyle w:val="TableCell0-0115Break"/>
              <w:rPr>
                <w:rStyle w:val="ExampleSource"/>
              </w:rPr>
            </w:pPr>
          </w:p>
        </w:tc>
        <w:tc>
          <w:tcPr>
            <w:tcW w:w="1247" w:type="dxa"/>
            <w:shd w:val="clear" w:color="auto" w:fill="auto"/>
          </w:tcPr>
          <w:p w14:paraId="16A49C51" w14:textId="77777777" w:rsidR="002927B6" w:rsidRPr="005F70FB" w:rsidRDefault="002927B6" w:rsidP="00A551BF">
            <w:pPr>
              <w:pStyle w:val="TableCell0-0115Break"/>
              <w:rPr>
                <w:rStyle w:val="ChItalBold"/>
              </w:rPr>
            </w:pPr>
            <w:r w:rsidRPr="005F70FB">
              <w:rPr>
                <w:rStyle w:val="ChItalBold"/>
              </w:rPr>
              <w:t>pikung</w:t>
            </w:r>
          </w:p>
        </w:tc>
        <w:tc>
          <w:tcPr>
            <w:tcW w:w="1418" w:type="dxa"/>
            <w:shd w:val="clear" w:color="auto" w:fill="auto"/>
          </w:tcPr>
          <w:p w14:paraId="440D8F57" w14:textId="77777777" w:rsidR="002927B6" w:rsidRPr="005F70FB" w:rsidRDefault="002927B6" w:rsidP="00A551BF">
            <w:pPr>
              <w:pStyle w:val="TableCell0-0115Break"/>
              <w:rPr>
                <w:rStyle w:val="ChCharisSIL"/>
              </w:rPr>
            </w:pPr>
            <w:r w:rsidRPr="005F70FB">
              <w:rPr>
                <w:rStyle w:val="ChCharisSIL"/>
              </w:rPr>
              <w:t>ˈpi.kʊn</w:t>
            </w:r>
          </w:p>
        </w:tc>
        <w:tc>
          <w:tcPr>
            <w:tcW w:w="1361" w:type="dxa"/>
            <w:shd w:val="clear" w:color="auto" w:fill="auto"/>
          </w:tcPr>
          <w:p w14:paraId="5740D41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D168918" w14:textId="77777777" w:rsidR="002927B6" w:rsidRPr="005F70FB" w:rsidRDefault="002927B6" w:rsidP="00A551BF">
            <w:pPr>
              <w:pStyle w:val="TableCell0-0115Break"/>
            </w:pPr>
            <w:r w:rsidRPr="005F70FB">
              <w:t>be senile</w:t>
            </w:r>
          </w:p>
        </w:tc>
      </w:tr>
      <w:tr w:rsidR="00AC23C4" w:rsidRPr="005F70FB" w14:paraId="7BF08432" w14:textId="77777777" w:rsidTr="00BC00CF">
        <w:tc>
          <w:tcPr>
            <w:tcW w:w="236" w:type="dxa"/>
            <w:shd w:val="clear" w:color="auto" w:fill="auto"/>
          </w:tcPr>
          <w:p w14:paraId="63B2C5B0" w14:textId="77777777" w:rsidR="002927B6" w:rsidRPr="005F70FB" w:rsidRDefault="002927B6" w:rsidP="00A551BF">
            <w:pPr>
              <w:pStyle w:val="TableCell0-0115Break"/>
              <w:rPr>
                <w:rStyle w:val="ExampleSource"/>
              </w:rPr>
            </w:pPr>
          </w:p>
        </w:tc>
        <w:tc>
          <w:tcPr>
            <w:tcW w:w="1247" w:type="dxa"/>
            <w:shd w:val="clear" w:color="auto" w:fill="auto"/>
          </w:tcPr>
          <w:p w14:paraId="5C56EB12" w14:textId="77777777" w:rsidR="002927B6" w:rsidRPr="005F70FB" w:rsidRDefault="002927B6" w:rsidP="00A551BF">
            <w:pPr>
              <w:pStyle w:val="TableCell0-0115Break"/>
              <w:rPr>
                <w:rStyle w:val="ChItalBold"/>
              </w:rPr>
            </w:pPr>
            <w:r w:rsidRPr="005F70FB">
              <w:rPr>
                <w:rStyle w:val="ChItalBold"/>
              </w:rPr>
              <w:t>pili</w:t>
            </w:r>
          </w:p>
        </w:tc>
        <w:tc>
          <w:tcPr>
            <w:tcW w:w="1418" w:type="dxa"/>
            <w:shd w:val="clear" w:color="auto" w:fill="auto"/>
          </w:tcPr>
          <w:p w14:paraId="0D84EE3B" w14:textId="77777777" w:rsidR="002927B6" w:rsidRPr="005F70FB" w:rsidRDefault="002927B6" w:rsidP="00A551BF">
            <w:pPr>
              <w:pStyle w:val="TableCell0-0115Break"/>
              <w:rPr>
                <w:rStyle w:val="ChCharisSIL"/>
              </w:rPr>
            </w:pPr>
            <w:r w:rsidRPr="005F70FB">
              <w:rPr>
                <w:rStyle w:val="ChCharisSIL"/>
              </w:rPr>
              <w:t>ˈpi.li</w:t>
            </w:r>
          </w:p>
        </w:tc>
        <w:tc>
          <w:tcPr>
            <w:tcW w:w="1361" w:type="dxa"/>
            <w:shd w:val="clear" w:color="auto" w:fill="auto"/>
          </w:tcPr>
          <w:p w14:paraId="3FB3F4F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5CAB0E0" w14:textId="77777777" w:rsidR="002927B6" w:rsidRPr="005F70FB" w:rsidRDefault="002927B6" w:rsidP="00A551BF">
            <w:pPr>
              <w:pStyle w:val="TableCell0-0115Break"/>
            </w:pPr>
            <w:r w:rsidRPr="005F70FB">
              <w:t>choose</w:t>
            </w:r>
          </w:p>
        </w:tc>
      </w:tr>
      <w:tr w:rsidR="00AC23C4" w:rsidRPr="005F70FB" w14:paraId="5CBF9249" w14:textId="77777777" w:rsidTr="00BC00CF">
        <w:tc>
          <w:tcPr>
            <w:tcW w:w="236" w:type="dxa"/>
            <w:shd w:val="clear" w:color="auto" w:fill="auto"/>
          </w:tcPr>
          <w:p w14:paraId="550C780F" w14:textId="77777777" w:rsidR="002927B6" w:rsidRPr="005F70FB" w:rsidRDefault="002927B6" w:rsidP="00A551BF">
            <w:pPr>
              <w:pStyle w:val="TableCell0-0115Break"/>
              <w:rPr>
                <w:rStyle w:val="ExampleSource"/>
              </w:rPr>
            </w:pPr>
          </w:p>
        </w:tc>
        <w:tc>
          <w:tcPr>
            <w:tcW w:w="1247" w:type="dxa"/>
            <w:shd w:val="clear" w:color="auto" w:fill="auto"/>
          </w:tcPr>
          <w:p w14:paraId="5A66C811" w14:textId="77777777" w:rsidR="002927B6" w:rsidRPr="005F70FB" w:rsidRDefault="002927B6" w:rsidP="00A551BF">
            <w:pPr>
              <w:pStyle w:val="TableCell0-0115Break"/>
              <w:rPr>
                <w:rStyle w:val="ChItalBold"/>
              </w:rPr>
            </w:pPr>
            <w:r w:rsidRPr="005F70FB">
              <w:rPr>
                <w:rStyle w:val="ChItalBold"/>
              </w:rPr>
              <w:t>pimping</w:t>
            </w:r>
          </w:p>
        </w:tc>
        <w:tc>
          <w:tcPr>
            <w:tcW w:w="1418" w:type="dxa"/>
            <w:shd w:val="clear" w:color="auto" w:fill="auto"/>
          </w:tcPr>
          <w:p w14:paraId="34160E3E" w14:textId="77777777" w:rsidR="002927B6" w:rsidRPr="005F70FB" w:rsidRDefault="002927B6" w:rsidP="00A551BF">
            <w:pPr>
              <w:pStyle w:val="TableCell0-0115Break"/>
              <w:rPr>
                <w:rStyle w:val="ChCharisSIL"/>
              </w:rPr>
            </w:pPr>
            <w:r w:rsidRPr="005F70FB">
              <w:rPr>
                <w:rStyle w:val="ChCharisSIL"/>
              </w:rPr>
              <w:t>ˈpɪm.pɪn</w:t>
            </w:r>
          </w:p>
        </w:tc>
        <w:tc>
          <w:tcPr>
            <w:tcW w:w="1361" w:type="dxa"/>
            <w:shd w:val="clear" w:color="auto" w:fill="auto"/>
          </w:tcPr>
          <w:p w14:paraId="4D2D20B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74DBFAF" w14:textId="77777777" w:rsidR="002927B6" w:rsidRPr="005F70FB" w:rsidRDefault="002927B6" w:rsidP="00A551BF">
            <w:pPr>
              <w:pStyle w:val="TableCell0-0115Break"/>
            </w:pPr>
            <w:r w:rsidRPr="005F70FB">
              <w:t>lead</w:t>
            </w:r>
          </w:p>
        </w:tc>
      </w:tr>
      <w:tr w:rsidR="00AC23C4" w:rsidRPr="005F70FB" w14:paraId="21F4F235" w14:textId="77777777" w:rsidTr="00BC00CF">
        <w:tc>
          <w:tcPr>
            <w:tcW w:w="236" w:type="dxa"/>
            <w:shd w:val="clear" w:color="auto" w:fill="auto"/>
          </w:tcPr>
          <w:p w14:paraId="3C5BE212" w14:textId="77777777" w:rsidR="002927B6" w:rsidRPr="005F70FB" w:rsidRDefault="002927B6" w:rsidP="00A551BF">
            <w:pPr>
              <w:pStyle w:val="TableCell0-0115Break"/>
              <w:rPr>
                <w:rStyle w:val="ExampleSource"/>
              </w:rPr>
            </w:pPr>
          </w:p>
        </w:tc>
        <w:tc>
          <w:tcPr>
            <w:tcW w:w="1247" w:type="dxa"/>
            <w:shd w:val="clear" w:color="auto" w:fill="auto"/>
          </w:tcPr>
          <w:p w14:paraId="2BFCA76E" w14:textId="77777777" w:rsidR="002927B6" w:rsidRPr="005F70FB" w:rsidRDefault="002927B6" w:rsidP="00A551BF">
            <w:pPr>
              <w:pStyle w:val="TableCell0-0115Break"/>
              <w:rPr>
                <w:rStyle w:val="ChItalBold"/>
              </w:rPr>
            </w:pPr>
            <w:r w:rsidRPr="005F70FB">
              <w:rPr>
                <w:rStyle w:val="ChItalBold"/>
              </w:rPr>
              <w:t>pinang</w:t>
            </w:r>
          </w:p>
        </w:tc>
        <w:tc>
          <w:tcPr>
            <w:tcW w:w="1418" w:type="dxa"/>
            <w:shd w:val="clear" w:color="auto" w:fill="auto"/>
          </w:tcPr>
          <w:p w14:paraId="16AFE71A" w14:textId="77777777" w:rsidR="002927B6" w:rsidRPr="005F70FB" w:rsidRDefault="002927B6" w:rsidP="00A551BF">
            <w:pPr>
              <w:pStyle w:val="TableCell0-0115Break"/>
              <w:rPr>
                <w:rStyle w:val="ChCharisSIL"/>
              </w:rPr>
            </w:pPr>
            <w:r w:rsidRPr="005F70FB">
              <w:rPr>
                <w:rStyle w:val="ChCharisSIL"/>
              </w:rPr>
              <w:t>ˈpɪ.nɐŋ</w:t>
            </w:r>
          </w:p>
        </w:tc>
        <w:tc>
          <w:tcPr>
            <w:tcW w:w="1361" w:type="dxa"/>
            <w:shd w:val="clear" w:color="auto" w:fill="auto"/>
          </w:tcPr>
          <w:p w14:paraId="7541968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037A655" w14:textId="77777777" w:rsidR="002927B6" w:rsidRPr="005F70FB" w:rsidRDefault="002927B6" w:rsidP="00A551BF">
            <w:pPr>
              <w:pStyle w:val="TableCell0-0115Break"/>
            </w:pPr>
            <w:r w:rsidRPr="005F70FB">
              <w:t>betel nut</w:t>
            </w:r>
          </w:p>
        </w:tc>
      </w:tr>
      <w:tr w:rsidR="00AC23C4" w:rsidRPr="005F70FB" w14:paraId="3D283CEC" w14:textId="77777777" w:rsidTr="00BC00CF">
        <w:tc>
          <w:tcPr>
            <w:tcW w:w="236" w:type="dxa"/>
            <w:shd w:val="clear" w:color="auto" w:fill="auto"/>
          </w:tcPr>
          <w:p w14:paraId="4CFCA150" w14:textId="77777777" w:rsidR="002927B6" w:rsidRPr="005F70FB" w:rsidRDefault="002927B6" w:rsidP="00A551BF">
            <w:pPr>
              <w:pStyle w:val="TableCell0-0115Break"/>
              <w:rPr>
                <w:rStyle w:val="ExampleSource"/>
              </w:rPr>
            </w:pPr>
          </w:p>
        </w:tc>
        <w:tc>
          <w:tcPr>
            <w:tcW w:w="1247" w:type="dxa"/>
            <w:shd w:val="clear" w:color="auto" w:fill="auto"/>
          </w:tcPr>
          <w:p w14:paraId="12C54D89" w14:textId="77777777" w:rsidR="002927B6" w:rsidRPr="005F70FB" w:rsidRDefault="002927B6" w:rsidP="00A551BF">
            <w:pPr>
              <w:pStyle w:val="TableCell0-0115Break"/>
              <w:rPr>
                <w:rStyle w:val="ChItalBold"/>
              </w:rPr>
            </w:pPr>
            <w:r w:rsidRPr="005F70FB">
              <w:rPr>
                <w:rStyle w:val="ChItalBold"/>
              </w:rPr>
              <w:t>pinda</w:t>
            </w:r>
          </w:p>
        </w:tc>
        <w:tc>
          <w:tcPr>
            <w:tcW w:w="1418" w:type="dxa"/>
            <w:shd w:val="clear" w:color="auto" w:fill="auto"/>
          </w:tcPr>
          <w:p w14:paraId="363C4195" w14:textId="77777777" w:rsidR="002927B6" w:rsidRPr="005F70FB" w:rsidRDefault="002927B6" w:rsidP="00A551BF">
            <w:pPr>
              <w:pStyle w:val="TableCell0-0115Break"/>
              <w:rPr>
                <w:rStyle w:val="ChCharisSIL"/>
              </w:rPr>
            </w:pPr>
            <w:r w:rsidRPr="005F70FB">
              <w:rPr>
                <w:rStyle w:val="ChCharisSIL"/>
              </w:rPr>
              <w:t>ˈpɪn.da</w:t>
            </w:r>
          </w:p>
        </w:tc>
        <w:tc>
          <w:tcPr>
            <w:tcW w:w="1361" w:type="dxa"/>
            <w:shd w:val="clear" w:color="auto" w:fill="auto"/>
          </w:tcPr>
          <w:p w14:paraId="40ACCF8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0A2B5E1" w14:textId="77777777" w:rsidR="002927B6" w:rsidRPr="005F70FB" w:rsidRDefault="002927B6" w:rsidP="00A551BF">
            <w:pPr>
              <w:pStyle w:val="TableCell0-0115Break"/>
            </w:pPr>
            <w:r w:rsidRPr="005F70FB">
              <w:t>move</w:t>
            </w:r>
          </w:p>
        </w:tc>
      </w:tr>
      <w:tr w:rsidR="00AC23C4" w:rsidRPr="005F70FB" w14:paraId="4C526C0F" w14:textId="77777777" w:rsidTr="00BC00CF">
        <w:tc>
          <w:tcPr>
            <w:tcW w:w="236" w:type="dxa"/>
            <w:shd w:val="clear" w:color="auto" w:fill="auto"/>
          </w:tcPr>
          <w:p w14:paraId="4BB60ED0" w14:textId="77777777" w:rsidR="002927B6" w:rsidRPr="005F70FB" w:rsidRDefault="002927B6" w:rsidP="00A551BF">
            <w:pPr>
              <w:pStyle w:val="TableCell0-0115Break"/>
              <w:rPr>
                <w:rStyle w:val="ExampleSource"/>
              </w:rPr>
            </w:pPr>
          </w:p>
        </w:tc>
        <w:tc>
          <w:tcPr>
            <w:tcW w:w="1247" w:type="dxa"/>
            <w:shd w:val="clear" w:color="auto" w:fill="auto"/>
          </w:tcPr>
          <w:p w14:paraId="22631CAD" w14:textId="77777777" w:rsidR="002927B6" w:rsidRPr="005F70FB" w:rsidRDefault="002927B6" w:rsidP="00A551BF">
            <w:pPr>
              <w:pStyle w:val="TableCell0-0115Break"/>
              <w:rPr>
                <w:rStyle w:val="ChItalBold"/>
              </w:rPr>
            </w:pPr>
            <w:r w:rsidRPr="005F70FB">
              <w:rPr>
                <w:rStyle w:val="ChItalBold"/>
              </w:rPr>
              <w:t>pinggang</w:t>
            </w:r>
          </w:p>
        </w:tc>
        <w:tc>
          <w:tcPr>
            <w:tcW w:w="1418" w:type="dxa"/>
            <w:shd w:val="clear" w:color="auto" w:fill="auto"/>
          </w:tcPr>
          <w:p w14:paraId="4F4FEDE4" w14:textId="77777777" w:rsidR="002927B6" w:rsidRPr="005F70FB" w:rsidRDefault="002927B6" w:rsidP="00A551BF">
            <w:pPr>
              <w:pStyle w:val="TableCell0-0115Break"/>
              <w:rPr>
                <w:rStyle w:val="ChCharisSIL"/>
              </w:rPr>
            </w:pPr>
            <w:r w:rsidRPr="005F70FB">
              <w:rPr>
                <w:rStyle w:val="ChCharisSIL"/>
              </w:rPr>
              <w:t>ˈpɪŋ.gɐŋ</w:t>
            </w:r>
          </w:p>
        </w:tc>
        <w:tc>
          <w:tcPr>
            <w:tcW w:w="1361" w:type="dxa"/>
            <w:shd w:val="clear" w:color="auto" w:fill="auto"/>
          </w:tcPr>
          <w:p w14:paraId="486623E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17B9010" w14:textId="77777777" w:rsidR="002927B6" w:rsidRPr="005F70FB" w:rsidRDefault="002927B6" w:rsidP="00A551BF">
            <w:pPr>
              <w:pStyle w:val="TableCell0-0115Break"/>
            </w:pPr>
            <w:r w:rsidRPr="005F70FB">
              <w:t>loins</w:t>
            </w:r>
          </w:p>
        </w:tc>
      </w:tr>
      <w:tr w:rsidR="00AC23C4" w:rsidRPr="005F70FB" w14:paraId="0ADD3631" w14:textId="77777777" w:rsidTr="00BC00CF">
        <w:tc>
          <w:tcPr>
            <w:tcW w:w="236" w:type="dxa"/>
            <w:shd w:val="clear" w:color="auto" w:fill="auto"/>
          </w:tcPr>
          <w:p w14:paraId="110868C6" w14:textId="77777777" w:rsidR="002927B6" w:rsidRPr="005F70FB" w:rsidRDefault="002927B6" w:rsidP="00A551BF">
            <w:pPr>
              <w:pStyle w:val="TableCell0-0115Break"/>
              <w:rPr>
                <w:rStyle w:val="ExampleSource"/>
              </w:rPr>
            </w:pPr>
          </w:p>
        </w:tc>
        <w:tc>
          <w:tcPr>
            <w:tcW w:w="1247" w:type="dxa"/>
            <w:shd w:val="clear" w:color="auto" w:fill="auto"/>
          </w:tcPr>
          <w:p w14:paraId="0AA827EF" w14:textId="77777777" w:rsidR="002927B6" w:rsidRPr="005F70FB" w:rsidRDefault="002927B6" w:rsidP="00A551BF">
            <w:pPr>
              <w:pStyle w:val="TableCell0-0115Break"/>
              <w:rPr>
                <w:rStyle w:val="ChItalBold"/>
              </w:rPr>
            </w:pPr>
            <w:r w:rsidRPr="005F70FB">
              <w:rPr>
                <w:rStyle w:val="ChItalBold"/>
              </w:rPr>
              <w:t>pinggir</w:t>
            </w:r>
          </w:p>
        </w:tc>
        <w:tc>
          <w:tcPr>
            <w:tcW w:w="1418" w:type="dxa"/>
            <w:shd w:val="clear" w:color="auto" w:fill="auto"/>
          </w:tcPr>
          <w:p w14:paraId="7010B18C" w14:textId="77777777" w:rsidR="002927B6" w:rsidRPr="005F70FB" w:rsidRDefault="002927B6" w:rsidP="00A551BF">
            <w:pPr>
              <w:pStyle w:val="TableCell0-0115Break"/>
              <w:rPr>
                <w:rStyle w:val="ChCharisSIL"/>
              </w:rPr>
            </w:pPr>
            <w:r w:rsidRPr="005F70FB">
              <w:rPr>
                <w:rStyle w:val="ChCharisSIL"/>
              </w:rPr>
              <w:t>ˈpɪŋ.gɪr̥</w:t>
            </w:r>
          </w:p>
        </w:tc>
        <w:tc>
          <w:tcPr>
            <w:tcW w:w="1361" w:type="dxa"/>
            <w:shd w:val="clear" w:color="auto" w:fill="auto"/>
          </w:tcPr>
          <w:p w14:paraId="4B782AC4" w14:textId="77777777" w:rsidR="002927B6" w:rsidRPr="005F70FB" w:rsidRDefault="002927B6" w:rsidP="00A551BF">
            <w:pPr>
              <w:pStyle w:val="TableCell0-0115Break"/>
              <w:rPr>
                <w:rStyle w:val="ChSmallCaps"/>
              </w:rPr>
            </w:pPr>
            <w:r w:rsidRPr="005F70FB">
              <w:rPr>
                <w:rStyle w:val="ChSmallCaps"/>
              </w:rPr>
              <w:t>n-loc</w:t>
            </w:r>
          </w:p>
        </w:tc>
        <w:tc>
          <w:tcPr>
            <w:tcW w:w="2438" w:type="dxa"/>
            <w:shd w:val="clear" w:color="auto" w:fill="auto"/>
          </w:tcPr>
          <w:p w14:paraId="5C0D720D" w14:textId="77777777" w:rsidR="002927B6" w:rsidRPr="005F70FB" w:rsidRDefault="002927B6" w:rsidP="00A551BF">
            <w:pPr>
              <w:pStyle w:val="TableCell0-0115Break"/>
            </w:pPr>
            <w:r w:rsidRPr="005F70FB">
              <w:t>border</w:t>
            </w:r>
          </w:p>
        </w:tc>
      </w:tr>
      <w:tr w:rsidR="00AC23C4" w:rsidRPr="005F70FB" w14:paraId="292A9B9D" w14:textId="77777777" w:rsidTr="00BC00CF">
        <w:tc>
          <w:tcPr>
            <w:tcW w:w="236" w:type="dxa"/>
            <w:shd w:val="clear" w:color="auto" w:fill="auto"/>
          </w:tcPr>
          <w:p w14:paraId="6374A4A1" w14:textId="77777777" w:rsidR="002927B6" w:rsidRPr="005F70FB" w:rsidRDefault="002927B6" w:rsidP="00A551BF">
            <w:pPr>
              <w:pStyle w:val="TableCell0-0115Break"/>
              <w:rPr>
                <w:rStyle w:val="ExampleSource"/>
              </w:rPr>
            </w:pPr>
          </w:p>
        </w:tc>
        <w:tc>
          <w:tcPr>
            <w:tcW w:w="1247" w:type="dxa"/>
            <w:shd w:val="clear" w:color="auto" w:fill="auto"/>
          </w:tcPr>
          <w:p w14:paraId="0CDCA27D" w14:textId="77777777" w:rsidR="002927B6" w:rsidRPr="005F70FB" w:rsidRDefault="002927B6" w:rsidP="00A551BF">
            <w:pPr>
              <w:pStyle w:val="TableCell0-0115Break"/>
              <w:rPr>
                <w:rStyle w:val="ChItalBold"/>
              </w:rPr>
            </w:pPr>
            <w:r w:rsidRPr="005F70FB">
              <w:rPr>
                <w:rStyle w:val="ChItalBold"/>
              </w:rPr>
              <w:t>pinjam</w:t>
            </w:r>
          </w:p>
        </w:tc>
        <w:tc>
          <w:tcPr>
            <w:tcW w:w="1418" w:type="dxa"/>
            <w:shd w:val="clear" w:color="auto" w:fill="auto"/>
          </w:tcPr>
          <w:p w14:paraId="07523B67" w14:textId="77777777" w:rsidR="002927B6" w:rsidRPr="005F70FB" w:rsidRDefault="002927B6" w:rsidP="00A551BF">
            <w:pPr>
              <w:pStyle w:val="TableCell0-0115Break"/>
              <w:rPr>
                <w:rStyle w:val="ChCharisSIL"/>
              </w:rPr>
            </w:pPr>
            <w:r w:rsidRPr="005F70FB">
              <w:rPr>
                <w:rStyle w:val="ChCharisSIL"/>
              </w:rPr>
              <w:t>ˈpɪn.dʒɐm</w:t>
            </w:r>
          </w:p>
        </w:tc>
        <w:tc>
          <w:tcPr>
            <w:tcW w:w="1361" w:type="dxa"/>
            <w:shd w:val="clear" w:color="auto" w:fill="auto"/>
          </w:tcPr>
          <w:p w14:paraId="78BD956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C19E9CA" w14:textId="77777777" w:rsidR="002927B6" w:rsidRPr="005F70FB" w:rsidRDefault="002927B6" w:rsidP="00A551BF">
            <w:pPr>
              <w:pStyle w:val="TableCell0-0115Break"/>
            </w:pPr>
            <w:r w:rsidRPr="005F70FB">
              <w:t>borrow</w:t>
            </w:r>
          </w:p>
        </w:tc>
      </w:tr>
      <w:tr w:rsidR="00AC23C4" w:rsidRPr="005F70FB" w14:paraId="381F8DF8" w14:textId="77777777" w:rsidTr="00BC00CF">
        <w:tc>
          <w:tcPr>
            <w:tcW w:w="236" w:type="dxa"/>
            <w:shd w:val="clear" w:color="auto" w:fill="auto"/>
          </w:tcPr>
          <w:p w14:paraId="62A09679" w14:textId="77777777" w:rsidR="002927B6" w:rsidRPr="005F70FB" w:rsidRDefault="002927B6" w:rsidP="00A551BF">
            <w:pPr>
              <w:pStyle w:val="TableCell0-0115Break"/>
              <w:rPr>
                <w:rStyle w:val="ExampleSource"/>
              </w:rPr>
            </w:pPr>
          </w:p>
        </w:tc>
        <w:tc>
          <w:tcPr>
            <w:tcW w:w="1247" w:type="dxa"/>
            <w:shd w:val="clear" w:color="auto" w:fill="auto"/>
          </w:tcPr>
          <w:p w14:paraId="45B981E3" w14:textId="77777777" w:rsidR="002927B6" w:rsidRPr="005F70FB" w:rsidRDefault="002927B6" w:rsidP="00A551BF">
            <w:pPr>
              <w:pStyle w:val="TableCell0-0115Break"/>
              <w:rPr>
                <w:rStyle w:val="ChItalBold"/>
              </w:rPr>
            </w:pPr>
            <w:r w:rsidRPr="005F70FB">
              <w:rPr>
                <w:rStyle w:val="ChItalBold"/>
              </w:rPr>
              <w:t>pintar</w:t>
            </w:r>
          </w:p>
        </w:tc>
        <w:tc>
          <w:tcPr>
            <w:tcW w:w="1418" w:type="dxa"/>
            <w:shd w:val="clear" w:color="auto" w:fill="auto"/>
          </w:tcPr>
          <w:p w14:paraId="78B8CAD0" w14:textId="77777777" w:rsidR="002927B6" w:rsidRPr="005F70FB" w:rsidRDefault="002927B6" w:rsidP="00A551BF">
            <w:pPr>
              <w:pStyle w:val="TableCell0-0115Break"/>
              <w:rPr>
                <w:rStyle w:val="ChCharisSIL"/>
              </w:rPr>
            </w:pPr>
            <w:r w:rsidRPr="005F70FB">
              <w:rPr>
                <w:rStyle w:val="ChCharisSIL"/>
              </w:rPr>
              <w:t>ˈpɪn.tɐr̥</w:t>
            </w:r>
          </w:p>
        </w:tc>
        <w:tc>
          <w:tcPr>
            <w:tcW w:w="1361" w:type="dxa"/>
            <w:shd w:val="clear" w:color="auto" w:fill="auto"/>
          </w:tcPr>
          <w:p w14:paraId="6449763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149D28E" w14:textId="77777777" w:rsidR="002927B6" w:rsidRPr="005F70FB" w:rsidRDefault="002927B6" w:rsidP="00A551BF">
            <w:pPr>
              <w:pStyle w:val="TableCell0-0115Break"/>
            </w:pPr>
            <w:r w:rsidRPr="005F70FB">
              <w:t>be clever</w:t>
            </w:r>
          </w:p>
        </w:tc>
      </w:tr>
      <w:tr w:rsidR="00AC23C4" w:rsidRPr="005F70FB" w14:paraId="6C7286FC" w14:textId="77777777" w:rsidTr="00BC00CF">
        <w:tc>
          <w:tcPr>
            <w:tcW w:w="236" w:type="dxa"/>
            <w:shd w:val="clear" w:color="auto" w:fill="auto"/>
          </w:tcPr>
          <w:p w14:paraId="2D962AA7" w14:textId="77777777" w:rsidR="002927B6" w:rsidRPr="005F70FB" w:rsidRDefault="002927B6" w:rsidP="00A551BF">
            <w:pPr>
              <w:pStyle w:val="TableCell0-0115Break"/>
              <w:rPr>
                <w:rStyle w:val="ExampleSource"/>
              </w:rPr>
            </w:pPr>
          </w:p>
        </w:tc>
        <w:tc>
          <w:tcPr>
            <w:tcW w:w="1247" w:type="dxa"/>
            <w:shd w:val="clear" w:color="auto" w:fill="auto"/>
          </w:tcPr>
          <w:p w14:paraId="74EF0E0C" w14:textId="77777777" w:rsidR="002927B6" w:rsidRPr="005F70FB" w:rsidRDefault="002927B6" w:rsidP="00A551BF">
            <w:pPr>
              <w:pStyle w:val="TableCell0-0115Break"/>
              <w:rPr>
                <w:rStyle w:val="ChItalBold"/>
              </w:rPr>
            </w:pPr>
            <w:r w:rsidRPr="005F70FB">
              <w:rPr>
                <w:rStyle w:val="ChItalBold"/>
              </w:rPr>
              <w:t>pintu</w:t>
            </w:r>
          </w:p>
        </w:tc>
        <w:tc>
          <w:tcPr>
            <w:tcW w:w="1418" w:type="dxa"/>
            <w:shd w:val="clear" w:color="auto" w:fill="auto"/>
          </w:tcPr>
          <w:p w14:paraId="11FAEA35" w14:textId="77777777" w:rsidR="002927B6" w:rsidRPr="005F70FB" w:rsidRDefault="002927B6" w:rsidP="00A551BF">
            <w:pPr>
              <w:pStyle w:val="TableCell0-0115Break"/>
              <w:rPr>
                <w:rStyle w:val="ChCharisSIL"/>
              </w:rPr>
            </w:pPr>
            <w:r w:rsidRPr="005F70FB">
              <w:rPr>
                <w:rStyle w:val="ChCharisSIL"/>
              </w:rPr>
              <w:t>ˈpɪn.tu</w:t>
            </w:r>
          </w:p>
        </w:tc>
        <w:tc>
          <w:tcPr>
            <w:tcW w:w="1361" w:type="dxa"/>
            <w:shd w:val="clear" w:color="auto" w:fill="auto"/>
          </w:tcPr>
          <w:p w14:paraId="61F7B2DE"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695D0A7" w14:textId="77777777" w:rsidR="002927B6" w:rsidRPr="005F70FB" w:rsidRDefault="002927B6" w:rsidP="00A551BF">
            <w:pPr>
              <w:pStyle w:val="TableCell0-0115Break"/>
            </w:pPr>
            <w:r w:rsidRPr="005F70FB">
              <w:t>door</w:t>
            </w:r>
          </w:p>
        </w:tc>
      </w:tr>
      <w:tr w:rsidR="00AC23C4" w:rsidRPr="005F70FB" w14:paraId="7488BBA6" w14:textId="77777777" w:rsidTr="00BC00CF">
        <w:tc>
          <w:tcPr>
            <w:tcW w:w="236" w:type="dxa"/>
            <w:shd w:val="clear" w:color="auto" w:fill="auto"/>
          </w:tcPr>
          <w:p w14:paraId="00B1562E" w14:textId="77777777" w:rsidR="002927B6" w:rsidRPr="005F70FB" w:rsidRDefault="002927B6" w:rsidP="00A551BF">
            <w:pPr>
              <w:pStyle w:val="TableCell0-0115Break"/>
              <w:rPr>
                <w:rStyle w:val="ExampleSource"/>
              </w:rPr>
            </w:pPr>
          </w:p>
        </w:tc>
        <w:tc>
          <w:tcPr>
            <w:tcW w:w="1247" w:type="dxa"/>
            <w:shd w:val="clear" w:color="auto" w:fill="auto"/>
          </w:tcPr>
          <w:p w14:paraId="2E43D417" w14:textId="77777777" w:rsidR="002927B6" w:rsidRPr="005F70FB" w:rsidRDefault="002927B6" w:rsidP="00A551BF">
            <w:pPr>
              <w:pStyle w:val="TableCell0-0115Break"/>
              <w:rPr>
                <w:rStyle w:val="ChItalBold"/>
              </w:rPr>
            </w:pPr>
            <w:r w:rsidRPr="005F70FB">
              <w:rPr>
                <w:rStyle w:val="ChItalBold"/>
              </w:rPr>
              <w:t>pisa</w:t>
            </w:r>
          </w:p>
        </w:tc>
        <w:tc>
          <w:tcPr>
            <w:tcW w:w="1418" w:type="dxa"/>
            <w:shd w:val="clear" w:color="auto" w:fill="auto"/>
          </w:tcPr>
          <w:p w14:paraId="7B2C44BA" w14:textId="77777777" w:rsidR="002927B6" w:rsidRPr="005F70FB" w:rsidRDefault="002927B6" w:rsidP="00A551BF">
            <w:pPr>
              <w:pStyle w:val="TableCell0-0115Break"/>
              <w:rPr>
                <w:rStyle w:val="ChCharisSIL"/>
              </w:rPr>
            </w:pPr>
            <w:r w:rsidRPr="005F70FB">
              <w:rPr>
                <w:rStyle w:val="ChCharisSIL"/>
              </w:rPr>
              <w:t>ˈpi.sa</w:t>
            </w:r>
          </w:p>
        </w:tc>
        <w:tc>
          <w:tcPr>
            <w:tcW w:w="1361" w:type="dxa"/>
            <w:shd w:val="clear" w:color="auto" w:fill="auto"/>
          </w:tcPr>
          <w:p w14:paraId="6C559F1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BC6611F" w14:textId="77777777" w:rsidR="002927B6" w:rsidRPr="005F70FB" w:rsidRDefault="002927B6" w:rsidP="00A551BF">
            <w:pPr>
              <w:pStyle w:val="TableCell0-0115Break"/>
            </w:pPr>
            <w:r w:rsidRPr="005F70FB">
              <w:t>be separate</w:t>
            </w:r>
          </w:p>
        </w:tc>
      </w:tr>
      <w:tr w:rsidR="00AC23C4" w:rsidRPr="005F70FB" w14:paraId="350805DC" w14:textId="77777777" w:rsidTr="00BC00CF">
        <w:tc>
          <w:tcPr>
            <w:tcW w:w="236" w:type="dxa"/>
            <w:shd w:val="clear" w:color="auto" w:fill="auto"/>
          </w:tcPr>
          <w:p w14:paraId="3C93C3E5" w14:textId="77777777" w:rsidR="002927B6" w:rsidRPr="005F70FB" w:rsidRDefault="002927B6" w:rsidP="00A551BF">
            <w:pPr>
              <w:pStyle w:val="TableCell0-0115Break"/>
              <w:rPr>
                <w:rStyle w:val="ExampleSource"/>
              </w:rPr>
            </w:pPr>
          </w:p>
        </w:tc>
        <w:tc>
          <w:tcPr>
            <w:tcW w:w="1247" w:type="dxa"/>
            <w:shd w:val="clear" w:color="auto" w:fill="auto"/>
          </w:tcPr>
          <w:p w14:paraId="0BCEF3F3" w14:textId="77777777" w:rsidR="002927B6" w:rsidRPr="005F70FB" w:rsidRDefault="002927B6" w:rsidP="00A551BF">
            <w:pPr>
              <w:pStyle w:val="TableCell0-0115Break"/>
              <w:rPr>
                <w:rStyle w:val="ChItalBold"/>
              </w:rPr>
            </w:pPr>
            <w:r w:rsidRPr="005F70FB">
              <w:rPr>
                <w:rStyle w:val="ChItalBold"/>
              </w:rPr>
              <w:t>pisang</w:t>
            </w:r>
          </w:p>
        </w:tc>
        <w:tc>
          <w:tcPr>
            <w:tcW w:w="1418" w:type="dxa"/>
            <w:shd w:val="clear" w:color="auto" w:fill="auto"/>
          </w:tcPr>
          <w:p w14:paraId="1D7156E5" w14:textId="77777777" w:rsidR="002927B6" w:rsidRPr="005F70FB" w:rsidRDefault="002927B6" w:rsidP="00A551BF">
            <w:pPr>
              <w:pStyle w:val="TableCell0-0115Break"/>
              <w:rPr>
                <w:rStyle w:val="ChCharisSIL"/>
              </w:rPr>
            </w:pPr>
            <w:r w:rsidRPr="005F70FB">
              <w:rPr>
                <w:rStyle w:val="ChCharisSIL"/>
              </w:rPr>
              <w:t>ˈpi.sɐŋ</w:t>
            </w:r>
          </w:p>
        </w:tc>
        <w:tc>
          <w:tcPr>
            <w:tcW w:w="1361" w:type="dxa"/>
            <w:shd w:val="clear" w:color="auto" w:fill="auto"/>
          </w:tcPr>
          <w:p w14:paraId="201F49B6"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B5B9FA2" w14:textId="77777777" w:rsidR="002927B6" w:rsidRPr="005F70FB" w:rsidRDefault="002927B6" w:rsidP="00A551BF">
            <w:pPr>
              <w:pStyle w:val="TableCell0-0115Break"/>
            </w:pPr>
            <w:r w:rsidRPr="005F70FB">
              <w:t>banana</w:t>
            </w:r>
          </w:p>
        </w:tc>
      </w:tr>
      <w:tr w:rsidR="00AC23C4" w:rsidRPr="005F70FB" w14:paraId="1EE99DDF" w14:textId="77777777" w:rsidTr="00BC00CF">
        <w:tc>
          <w:tcPr>
            <w:tcW w:w="236" w:type="dxa"/>
            <w:shd w:val="clear" w:color="auto" w:fill="auto"/>
          </w:tcPr>
          <w:p w14:paraId="0FD59414" w14:textId="77777777" w:rsidR="002927B6" w:rsidRPr="005F70FB" w:rsidRDefault="002927B6" w:rsidP="00A551BF">
            <w:pPr>
              <w:pStyle w:val="TableCell0-0115Break"/>
              <w:rPr>
                <w:rStyle w:val="ExampleSource"/>
              </w:rPr>
            </w:pPr>
          </w:p>
        </w:tc>
        <w:tc>
          <w:tcPr>
            <w:tcW w:w="1247" w:type="dxa"/>
            <w:shd w:val="clear" w:color="auto" w:fill="auto"/>
          </w:tcPr>
          <w:p w14:paraId="0F9E7DDD" w14:textId="77777777" w:rsidR="002927B6" w:rsidRPr="005F70FB" w:rsidRDefault="002927B6" w:rsidP="00A551BF">
            <w:pPr>
              <w:pStyle w:val="TableCell0-0115Break"/>
              <w:rPr>
                <w:rStyle w:val="ChItalBold"/>
              </w:rPr>
            </w:pPr>
            <w:r w:rsidRPr="005F70FB">
              <w:rPr>
                <w:rStyle w:val="ChItalBold"/>
              </w:rPr>
              <w:t>pisow</w:t>
            </w:r>
          </w:p>
        </w:tc>
        <w:tc>
          <w:tcPr>
            <w:tcW w:w="1418" w:type="dxa"/>
            <w:shd w:val="clear" w:color="auto" w:fill="auto"/>
          </w:tcPr>
          <w:p w14:paraId="4E4F3C69" w14:textId="77777777" w:rsidR="002927B6" w:rsidRPr="005F70FB" w:rsidRDefault="002927B6" w:rsidP="00A551BF">
            <w:pPr>
              <w:pStyle w:val="TableCell0-0115Break"/>
              <w:rPr>
                <w:rStyle w:val="ChCharisSIL"/>
              </w:rPr>
            </w:pPr>
            <w:r w:rsidRPr="005F70FB">
              <w:rPr>
                <w:rStyle w:val="ChCharisSIL"/>
              </w:rPr>
              <w:t>ˈpi.sɔ̞w</w:t>
            </w:r>
          </w:p>
        </w:tc>
        <w:tc>
          <w:tcPr>
            <w:tcW w:w="1361" w:type="dxa"/>
            <w:shd w:val="clear" w:color="auto" w:fill="auto"/>
          </w:tcPr>
          <w:p w14:paraId="50CD59A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0F5C092" w14:textId="77777777" w:rsidR="002927B6" w:rsidRPr="005F70FB" w:rsidRDefault="002927B6" w:rsidP="00A551BF">
            <w:pPr>
              <w:pStyle w:val="TableCell0-0115Break"/>
            </w:pPr>
            <w:r w:rsidRPr="005F70FB">
              <w:t>knife</w:t>
            </w:r>
          </w:p>
        </w:tc>
      </w:tr>
      <w:tr w:rsidR="00AC23C4" w:rsidRPr="005F70FB" w14:paraId="1F02E62A" w14:textId="77777777" w:rsidTr="00BC00CF">
        <w:tc>
          <w:tcPr>
            <w:tcW w:w="236" w:type="dxa"/>
            <w:shd w:val="clear" w:color="auto" w:fill="auto"/>
          </w:tcPr>
          <w:p w14:paraId="035A3F2B" w14:textId="77777777" w:rsidR="002927B6" w:rsidRPr="005F70FB" w:rsidRDefault="002927B6" w:rsidP="00A551BF">
            <w:pPr>
              <w:pStyle w:val="TableCell0-0115Break"/>
              <w:rPr>
                <w:rStyle w:val="ExampleSource"/>
              </w:rPr>
            </w:pPr>
          </w:p>
        </w:tc>
        <w:tc>
          <w:tcPr>
            <w:tcW w:w="1247" w:type="dxa"/>
            <w:shd w:val="clear" w:color="auto" w:fill="auto"/>
          </w:tcPr>
          <w:p w14:paraId="38360F37" w14:textId="77777777" w:rsidR="002927B6" w:rsidRPr="005F70FB" w:rsidRDefault="002927B6" w:rsidP="00A551BF">
            <w:pPr>
              <w:pStyle w:val="TableCell0-0115Break"/>
              <w:rPr>
                <w:rStyle w:val="ChItalBold"/>
              </w:rPr>
            </w:pPr>
            <w:r w:rsidRPr="005F70FB">
              <w:rPr>
                <w:rStyle w:val="ChItalBold"/>
              </w:rPr>
              <w:t>pita</w:t>
            </w:r>
          </w:p>
        </w:tc>
        <w:tc>
          <w:tcPr>
            <w:tcW w:w="1418" w:type="dxa"/>
            <w:shd w:val="clear" w:color="auto" w:fill="auto"/>
          </w:tcPr>
          <w:p w14:paraId="0CF28C79" w14:textId="77777777" w:rsidR="002927B6" w:rsidRPr="005F70FB" w:rsidRDefault="002927B6" w:rsidP="00A551BF">
            <w:pPr>
              <w:pStyle w:val="TableCell0-0115Break"/>
              <w:rPr>
                <w:rStyle w:val="ChCharisSIL"/>
              </w:rPr>
            </w:pPr>
            <w:r w:rsidRPr="005F70FB">
              <w:rPr>
                <w:rStyle w:val="ChCharisSIL"/>
              </w:rPr>
              <w:t>ˈpi.ta</w:t>
            </w:r>
          </w:p>
        </w:tc>
        <w:tc>
          <w:tcPr>
            <w:tcW w:w="1361" w:type="dxa"/>
            <w:shd w:val="clear" w:color="auto" w:fill="auto"/>
          </w:tcPr>
          <w:p w14:paraId="5003A91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77BAF5A" w14:textId="77777777" w:rsidR="002927B6" w:rsidRPr="005F70FB" w:rsidRDefault="002927B6" w:rsidP="00A551BF">
            <w:pPr>
              <w:pStyle w:val="TableCell0-0115Break"/>
            </w:pPr>
            <w:r w:rsidRPr="005F70FB">
              <w:t>ribbon of volleyball net</w:t>
            </w:r>
          </w:p>
        </w:tc>
      </w:tr>
      <w:tr w:rsidR="00AC23C4" w:rsidRPr="005F70FB" w14:paraId="6E625FAC" w14:textId="77777777" w:rsidTr="00BC00CF">
        <w:tc>
          <w:tcPr>
            <w:tcW w:w="236" w:type="dxa"/>
            <w:shd w:val="clear" w:color="auto" w:fill="auto"/>
          </w:tcPr>
          <w:p w14:paraId="4D44A443" w14:textId="77777777" w:rsidR="002927B6" w:rsidRPr="005F70FB" w:rsidRDefault="002927B6" w:rsidP="00A551BF">
            <w:pPr>
              <w:pStyle w:val="TableCell0-0115Break"/>
              <w:rPr>
                <w:rStyle w:val="ExampleSource"/>
              </w:rPr>
            </w:pPr>
          </w:p>
        </w:tc>
        <w:tc>
          <w:tcPr>
            <w:tcW w:w="1247" w:type="dxa"/>
            <w:shd w:val="clear" w:color="auto" w:fill="auto"/>
          </w:tcPr>
          <w:p w14:paraId="5D5E715C" w14:textId="77777777" w:rsidR="002927B6" w:rsidRPr="005F70FB" w:rsidRDefault="002927B6" w:rsidP="00A551BF">
            <w:pPr>
              <w:pStyle w:val="TableCell0-0115Break"/>
              <w:rPr>
                <w:rStyle w:val="ChItalBold"/>
              </w:rPr>
            </w:pPr>
            <w:r w:rsidRPr="005F70FB">
              <w:rPr>
                <w:rStyle w:val="ChItalBold"/>
              </w:rPr>
              <w:t>plaka</w:t>
            </w:r>
          </w:p>
        </w:tc>
        <w:tc>
          <w:tcPr>
            <w:tcW w:w="1418" w:type="dxa"/>
            <w:shd w:val="clear" w:color="auto" w:fill="auto"/>
          </w:tcPr>
          <w:p w14:paraId="0B2FBA28" w14:textId="77777777" w:rsidR="002927B6" w:rsidRPr="005F70FB" w:rsidRDefault="002927B6" w:rsidP="00A551BF">
            <w:pPr>
              <w:pStyle w:val="TableCell0-0115Break"/>
              <w:rPr>
                <w:rStyle w:val="ChCharisSIL"/>
              </w:rPr>
            </w:pPr>
            <w:r w:rsidRPr="005F70FB">
              <w:rPr>
                <w:rStyle w:val="ChCharisSIL"/>
              </w:rPr>
              <w:t>ˈpla.ka</w:t>
            </w:r>
          </w:p>
        </w:tc>
        <w:tc>
          <w:tcPr>
            <w:tcW w:w="1361" w:type="dxa"/>
            <w:shd w:val="clear" w:color="auto" w:fill="auto"/>
          </w:tcPr>
          <w:p w14:paraId="41053AF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0B3020D" w14:textId="77777777" w:rsidR="002927B6" w:rsidRPr="005F70FB" w:rsidRDefault="002927B6" w:rsidP="00A551BF">
            <w:pPr>
              <w:pStyle w:val="TableCell0-0115Break"/>
            </w:pPr>
            <w:r w:rsidRPr="005F70FB">
              <w:t>fall over</w:t>
            </w:r>
          </w:p>
        </w:tc>
      </w:tr>
      <w:tr w:rsidR="00AC23C4" w:rsidRPr="005F70FB" w14:paraId="25EAE236" w14:textId="77777777" w:rsidTr="00BC00CF">
        <w:tc>
          <w:tcPr>
            <w:tcW w:w="236" w:type="dxa"/>
            <w:shd w:val="clear" w:color="auto" w:fill="auto"/>
          </w:tcPr>
          <w:p w14:paraId="4EFD371B" w14:textId="77777777" w:rsidR="002927B6" w:rsidRPr="005F70FB" w:rsidRDefault="002927B6" w:rsidP="00A551BF">
            <w:pPr>
              <w:pStyle w:val="TableCell0-0115Break"/>
              <w:rPr>
                <w:rStyle w:val="ExampleSource"/>
              </w:rPr>
            </w:pPr>
          </w:p>
        </w:tc>
        <w:tc>
          <w:tcPr>
            <w:tcW w:w="1247" w:type="dxa"/>
            <w:shd w:val="clear" w:color="auto" w:fill="auto"/>
          </w:tcPr>
          <w:p w14:paraId="6337E24B" w14:textId="77777777" w:rsidR="002927B6" w:rsidRPr="005F70FB" w:rsidRDefault="002927B6" w:rsidP="00A551BF">
            <w:pPr>
              <w:pStyle w:val="TableCell0-0115Break"/>
              <w:rPr>
                <w:rStyle w:val="ChItalBold"/>
              </w:rPr>
            </w:pPr>
            <w:r w:rsidRPr="005F70FB">
              <w:rPr>
                <w:rStyle w:val="ChItalBold"/>
              </w:rPr>
              <w:t>plang</w:t>
            </w:r>
          </w:p>
        </w:tc>
        <w:tc>
          <w:tcPr>
            <w:tcW w:w="1418" w:type="dxa"/>
            <w:shd w:val="clear" w:color="auto" w:fill="auto"/>
          </w:tcPr>
          <w:p w14:paraId="71F14F21" w14:textId="77777777" w:rsidR="002927B6" w:rsidRPr="005F70FB" w:rsidRDefault="002927B6" w:rsidP="00A551BF">
            <w:pPr>
              <w:pStyle w:val="TableCell0-0115Break"/>
              <w:rPr>
                <w:rStyle w:val="ChCharisSIL"/>
              </w:rPr>
            </w:pPr>
            <w:r w:rsidRPr="005F70FB">
              <w:rPr>
                <w:rStyle w:val="ChCharisSIL"/>
              </w:rPr>
              <w:t>ˈplɐn</w:t>
            </w:r>
          </w:p>
        </w:tc>
        <w:tc>
          <w:tcPr>
            <w:tcW w:w="1361" w:type="dxa"/>
            <w:shd w:val="clear" w:color="auto" w:fill="auto"/>
          </w:tcPr>
          <w:p w14:paraId="517596C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7273361" w14:textId="77777777" w:rsidR="002927B6" w:rsidRPr="005F70FB" w:rsidRDefault="002927B6" w:rsidP="00A551BF">
            <w:pPr>
              <w:pStyle w:val="TableCell0-0115Break"/>
            </w:pPr>
            <w:r w:rsidRPr="005F70FB">
              <w:t>be slow</w:t>
            </w:r>
          </w:p>
        </w:tc>
      </w:tr>
      <w:tr w:rsidR="00AC23C4" w:rsidRPr="005F70FB" w14:paraId="4ED553FB" w14:textId="77777777" w:rsidTr="00BC00CF">
        <w:tc>
          <w:tcPr>
            <w:tcW w:w="236" w:type="dxa"/>
            <w:shd w:val="clear" w:color="auto" w:fill="auto"/>
          </w:tcPr>
          <w:p w14:paraId="3EF50084" w14:textId="77777777" w:rsidR="002927B6" w:rsidRPr="005F70FB" w:rsidRDefault="002927B6" w:rsidP="00A551BF">
            <w:pPr>
              <w:pStyle w:val="TableCell0-0115Break"/>
              <w:rPr>
                <w:rStyle w:val="ExampleSource"/>
              </w:rPr>
            </w:pPr>
          </w:p>
        </w:tc>
        <w:tc>
          <w:tcPr>
            <w:tcW w:w="1247" w:type="dxa"/>
            <w:shd w:val="clear" w:color="auto" w:fill="auto"/>
          </w:tcPr>
          <w:p w14:paraId="5821AC0E" w14:textId="77777777" w:rsidR="002927B6" w:rsidRPr="005F70FB" w:rsidRDefault="002927B6" w:rsidP="00A551BF">
            <w:pPr>
              <w:pStyle w:val="TableCell0-0115Break"/>
              <w:rPr>
                <w:rStyle w:val="ChItalBold"/>
              </w:rPr>
            </w:pPr>
            <w:r w:rsidRPr="005F70FB">
              <w:rPr>
                <w:rStyle w:val="ChItalBold"/>
              </w:rPr>
              <w:t>pluk</w:t>
            </w:r>
          </w:p>
        </w:tc>
        <w:tc>
          <w:tcPr>
            <w:tcW w:w="1418" w:type="dxa"/>
            <w:shd w:val="clear" w:color="auto" w:fill="auto"/>
          </w:tcPr>
          <w:p w14:paraId="1ED288B4" w14:textId="77777777" w:rsidR="002927B6" w:rsidRPr="005F70FB" w:rsidRDefault="002927B6" w:rsidP="00A551BF">
            <w:pPr>
              <w:pStyle w:val="TableCell0-0115Break"/>
              <w:rPr>
                <w:rStyle w:val="ChCharisSIL"/>
              </w:rPr>
            </w:pPr>
            <w:r w:rsidRPr="005F70FB">
              <w:rPr>
                <w:rStyle w:val="ChCharisSIL"/>
              </w:rPr>
              <w:t>ˈplʊk̚</w:t>
            </w:r>
          </w:p>
        </w:tc>
        <w:tc>
          <w:tcPr>
            <w:tcW w:w="1361" w:type="dxa"/>
            <w:shd w:val="clear" w:color="auto" w:fill="auto"/>
          </w:tcPr>
          <w:p w14:paraId="0DD31F49"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763E857" w14:textId="77777777" w:rsidR="002927B6" w:rsidRPr="005F70FB" w:rsidRDefault="002927B6" w:rsidP="00A551BF">
            <w:pPr>
              <w:pStyle w:val="TableCell0-0115Break"/>
            </w:pPr>
            <w:r w:rsidRPr="005F70FB">
              <w:t>embrace</w:t>
            </w:r>
          </w:p>
        </w:tc>
      </w:tr>
      <w:tr w:rsidR="00AC23C4" w:rsidRPr="005F70FB" w14:paraId="1704F9F1" w14:textId="77777777" w:rsidTr="00BC00CF">
        <w:tc>
          <w:tcPr>
            <w:tcW w:w="236" w:type="dxa"/>
            <w:shd w:val="clear" w:color="auto" w:fill="auto"/>
          </w:tcPr>
          <w:p w14:paraId="6903A01E" w14:textId="77777777" w:rsidR="002927B6" w:rsidRPr="005F70FB" w:rsidRDefault="002927B6" w:rsidP="00A551BF">
            <w:pPr>
              <w:pStyle w:val="TableCell0-0115Break"/>
              <w:rPr>
                <w:rStyle w:val="ExampleSource"/>
              </w:rPr>
            </w:pPr>
          </w:p>
        </w:tc>
        <w:tc>
          <w:tcPr>
            <w:tcW w:w="1247" w:type="dxa"/>
            <w:shd w:val="clear" w:color="auto" w:fill="auto"/>
          </w:tcPr>
          <w:p w14:paraId="4B229A3B" w14:textId="77777777" w:rsidR="002927B6" w:rsidRPr="005F70FB" w:rsidRDefault="002927B6" w:rsidP="00A551BF">
            <w:pPr>
              <w:pStyle w:val="TableCell0-0115Break"/>
              <w:rPr>
                <w:rStyle w:val="ChItalBold"/>
              </w:rPr>
            </w:pPr>
            <w:r w:rsidRPr="005F70FB">
              <w:rPr>
                <w:rStyle w:val="ChItalBold"/>
              </w:rPr>
              <w:t>pohong</w:t>
            </w:r>
          </w:p>
        </w:tc>
        <w:tc>
          <w:tcPr>
            <w:tcW w:w="1418" w:type="dxa"/>
            <w:shd w:val="clear" w:color="auto" w:fill="auto"/>
          </w:tcPr>
          <w:p w14:paraId="0983A287" w14:textId="77777777" w:rsidR="002927B6" w:rsidRPr="005F70FB" w:rsidRDefault="002927B6" w:rsidP="00A551BF">
            <w:pPr>
              <w:pStyle w:val="TableCell0-0115Break"/>
              <w:rPr>
                <w:rStyle w:val="ChCharisSIL"/>
              </w:rPr>
            </w:pPr>
            <w:r w:rsidRPr="005F70FB">
              <w:rPr>
                <w:rStyle w:val="ChCharisSIL"/>
              </w:rPr>
              <w:t>ˈpɔ̞.hɔ̞n</w:t>
            </w:r>
          </w:p>
        </w:tc>
        <w:tc>
          <w:tcPr>
            <w:tcW w:w="1361" w:type="dxa"/>
            <w:shd w:val="clear" w:color="auto" w:fill="auto"/>
          </w:tcPr>
          <w:p w14:paraId="19FEC766"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E3449ED" w14:textId="77777777" w:rsidR="002927B6" w:rsidRPr="005F70FB" w:rsidRDefault="002927B6" w:rsidP="00A551BF">
            <w:pPr>
              <w:pStyle w:val="TableCell0-0115Break"/>
            </w:pPr>
            <w:r w:rsidRPr="005F70FB">
              <w:t>tree</w:t>
            </w:r>
          </w:p>
        </w:tc>
      </w:tr>
      <w:tr w:rsidR="00AC23C4" w:rsidRPr="005F70FB" w14:paraId="2442A11A" w14:textId="77777777" w:rsidTr="00BC00CF">
        <w:tc>
          <w:tcPr>
            <w:tcW w:w="236" w:type="dxa"/>
            <w:shd w:val="clear" w:color="auto" w:fill="auto"/>
          </w:tcPr>
          <w:p w14:paraId="34F55B28" w14:textId="77777777" w:rsidR="002927B6" w:rsidRPr="005F70FB" w:rsidRDefault="002927B6" w:rsidP="00A551BF">
            <w:pPr>
              <w:pStyle w:val="TableCell0-0115Break"/>
              <w:rPr>
                <w:rStyle w:val="ExampleSource"/>
              </w:rPr>
            </w:pPr>
          </w:p>
        </w:tc>
        <w:tc>
          <w:tcPr>
            <w:tcW w:w="1247" w:type="dxa"/>
            <w:shd w:val="clear" w:color="auto" w:fill="auto"/>
          </w:tcPr>
          <w:p w14:paraId="43B6E7BF" w14:textId="77777777" w:rsidR="002927B6" w:rsidRPr="005F70FB" w:rsidRDefault="002927B6" w:rsidP="00A551BF">
            <w:pPr>
              <w:pStyle w:val="TableCell0-0115Break"/>
              <w:rPr>
                <w:rStyle w:val="ChItalBold"/>
              </w:rPr>
            </w:pPr>
            <w:r w:rsidRPr="005F70FB">
              <w:rPr>
                <w:rStyle w:val="ChItalBold"/>
              </w:rPr>
              <w:t>potong</w:t>
            </w:r>
          </w:p>
        </w:tc>
        <w:tc>
          <w:tcPr>
            <w:tcW w:w="1418" w:type="dxa"/>
            <w:shd w:val="clear" w:color="auto" w:fill="auto"/>
          </w:tcPr>
          <w:p w14:paraId="5AE55889" w14:textId="77777777" w:rsidR="002927B6" w:rsidRPr="005F70FB" w:rsidRDefault="002927B6" w:rsidP="00A551BF">
            <w:pPr>
              <w:pStyle w:val="TableCell0-0115Break"/>
              <w:rPr>
                <w:rStyle w:val="ChCharisSIL"/>
              </w:rPr>
            </w:pPr>
            <w:r w:rsidRPr="005F70FB">
              <w:rPr>
                <w:rStyle w:val="ChCharisSIL"/>
              </w:rPr>
              <w:t>ˈpɔ̞.tɔ̞ŋ</w:t>
            </w:r>
          </w:p>
        </w:tc>
        <w:tc>
          <w:tcPr>
            <w:tcW w:w="1361" w:type="dxa"/>
            <w:shd w:val="clear" w:color="auto" w:fill="auto"/>
          </w:tcPr>
          <w:p w14:paraId="2B826AEB"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54C8978" w14:textId="77777777" w:rsidR="002927B6" w:rsidRPr="005F70FB" w:rsidRDefault="002927B6" w:rsidP="00A551BF">
            <w:pPr>
              <w:pStyle w:val="TableCell0-0115Break"/>
            </w:pPr>
            <w:r w:rsidRPr="005F70FB">
              <w:t>cut</w:t>
            </w:r>
          </w:p>
        </w:tc>
      </w:tr>
      <w:tr w:rsidR="00AC23C4" w:rsidRPr="005F70FB" w14:paraId="4DB01AD5" w14:textId="77777777" w:rsidTr="00BC00CF">
        <w:tc>
          <w:tcPr>
            <w:tcW w:w="236" w:type="dxa"/>
            <w:shd w:val="clear" w:color="auto" w:fill="auto"/>
          </w:tcPr>
          <w:p w14:paraId="2B2B3A7D" w14:textId="77777777" w:rsidR="002927B6" w:rsidRPr="005F70FB" w:rsidRDefault="002927B6" w:rsidP="00A551BF">
            <w:pPr>
              <w:pStyle w:val="TableCell0-0115Break"/>
              <w:rPr>
                <w:rStyle w:val="ExampleSource"/>
              </w:rPr>
            </w:pPr>
          </w:p>
        </w:tc>
        <w:tc>
          <w:tcPr>
            <w:tcW w:w="1247" w:type="dxa"/>
            <w:shd w:val="clear" w:color="auto" w:fill="auto"/>
          </w:tcPr>
          <w:p w14:paraId="346F914C" w14:textId="77777777" w:rsidR="002927B6" w:rsidRPr="005F70FB" w:rsidRDefault="002927B6" w:rsidP="00A551BF">
            <w:pPr>
              <w:pStyle w:val="TableCell0-0115Break"/>
              <w:rPr>
                <w:rStyle w:val="ChItalBold"/>
              </w:rPr>
            </w:pPr>
            <w:r w:rsidRPr="005F70FB">
              <w:rPr>
                <w:rStyle w:val="ChItalBold"/>
              </w:rPr>
              <w:t>prahu</w:t>
            </w:r>
          </w:p>
        </w:tc>
        <w:tc>
          <w:tcPr>
            <w:tcW w:w="1418" w:type="dxa"/>
            <w:shd w:val="clear" w:color="auto" w:fill="auto"/>
          </w:tcPr>
          <w:p w14:paraId="3725D9D1" w14:textId="77777777" w:rsidR="002927B6" w:rsidRPr="005F70FB" w:rsidRDefault="002927B6" w:rsidP="00A551BF">
            <w:pPr>
              <w:pStyle w:val="TableCell0-0115Break"/>
              <w:rPr>
                <w:rStyle w:val="ChCharisSIL"/>
              </w:rPr>
            </w:pPr>
            <w:r w:rsidRPr="005F70FB">
              <w:rPr>
                <w:rStyle w:val="ChCharisSIL"/>
              </w:rPr>
              <w:t>ˈpra.hʊ</w:t>
            </w:r>
          </w:p>
        </w:tc>
        <w:tc>
          <w:tcPr>
            <w:tcW w:w="1361" w:type="dxa"/>
            <w:shd w:val="clear" w:color="auto" w:fill="auto"/>
          </w:tcPr>
          <w:p w14:paraId="4221EC2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A6DB471" w14:textId="77777777" w:rsidR="002927B6" w:rsidRPr="005F70FB" w:rsidRDefault="002927B6" w:rsidP="00A551BF">
            <w:pPr>
              <w:pStyle w:val="TableCell0-0115Break"/>
            </w:pPr>
            <w:r w:rsidRPr="005F70FB">
              <w:t>boat</w:t>
            </w:r>
          </w:p>
        </w:tc>
      </w:tr>
      <w:tr w:rsidR="00AC23C4" w:rsidRPr="005F70FB" w14:paraId="0A6BC54A" w14:textId="77777777" w:rsidTr="00BC00CF">
        <w:tc>
          <w:tcPr>
            <w:tcW w:w="236" w:type="dxa"/>
            <w:shd w:val="clear" w:color="auto" w:fill="auto"/>
          </w:tcPr>
          <w:p w14:paraId="780237AA" w14:textId="77777777" w:rsidR="002927B6" w:rsidRPr="005F70FB" w:rsidRDefault="002927B6" w:rsidP="00A551BF">
            <w:pPr>
              <w:pStyle w:val="TableCell0-0115Break"/>
              <w:rPr>
                <w:rStyle w:val="ExampleSource"/>
              </w:rPr>
            </w:pPr>
          </w:p>
        </w:tc>
        <w:tc>
          <w:tcPr>
            <w:tcW w:w="1247" w:type="dxa"/>
            <w:shd w:val="clear" w:color="auto" w:fill="auto"/>
          </w:tcPr>
          <w:p w14:paraId="081E703E" w14:textId="77777777" w:rsidR="002927B6" w:rsidRPr="005F70FB" w:rsidRDefault="002927B6" w:rsidP="00A551BF">
            <w:pPr>
              <w:pStyle w:val="TableCell0-0115Break"/>
              <w:rPr>
                <w:rStyle w:val="ChItalBold"/>
              </w:rPr>
            </w:pPr>
            <w:r w:rsidRPr="005F70FB">
              <w:rPr>
                <w:rStyle w:val="ChItalBold"/>
              </w:rPr>
              <w:t>prang</w:t>
            </w:r>
          </w:p>
        </w:tc>
        <w:tc>
          <w:tcPr>
            <w:tcW w:w="1418" w:type="dxa"/>
            <w:shd w:val="clear" w:color="auto" w:fill="auto"/>
          </w:tcPr>
          <w:p w14:paraId="12C4BB31" w14:textId="77777777" w:rsidR="002927B6" w:rsidRPr="005F70FB" w:rsidRDefault="002927B6" w:rsidP="00A551BF">
            <w:pPr>
              <w:pStyle w:val="TableCell0-0115Break"/>
              <w:rPr>
                <w:rStyle w:val="ChCharisSIL"/>
              </w:rPr>
            </w:pPr>
            <w:r w:rsidRPr="005F70FB">
              <w:rPr>
                <w:rStyle w:val="ChCharisSIL"/>
              </w:rPr>
              <w:t>ˈprɐŋ</w:t>
            </w:r>
          </w:p>
        </w:tc>
        <w:tc>
          <w:tcPr>
            <w:tcW w:w="1361" w:type="dxa"/>
            <w:shd w:val="clear" w:color="auto" w:fill="auto"/>
          </w:tcPr>
          <w:p w14:paraId="204DF0E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91FF7A1" w14:textId="77777777" w:rsidR="002927B6" w:rsidRPr="005F70FB" w:rsidRDefault="002927B6" w:rsidP="00A551BF">
            <w:pPr>
              <w:pStyle w:val="TableCell0-0115Break"/>
            </w:pPr>
            <w:r w:rsidRPr="005F70FB">
              <w:t>war</w:t>
            </w:r>
          </w:p>
        </w:tc>
      </w:tr>
      <w:tr w:rsidR="00AC23C4" w:rsidRPr="005F70FB" w14:paraId="4093DE59" w14:textId="77777777" w:rsidTr="00BC00CF">
        <w:tc>
          <w:tcPr>
            <w:tcW w:w="236" w:type="dxa"/>
            <w:shd w:val="clear" w:color="auto" w:fill="auto"/>
          </w:tcPr>
          <w:p w14:paraId="637C6DA4" w14:textId="77777777" w:rsidR="002927B6" w:rsidRPr="005F70FB" w:rsidRDefault="002927B6" w:rsidP="00A551BF">
            <w:pPr>
              <w:pStyle w:val="TableCell0-0115Break"/>
              <w:rPr>
                <w:rStyle w:val="ExampleSource"/>
              </w:rPr>
            </w:pPr>
          </w:p>
        </w:tc>
        <w:tc>
          <w:tcPr>
            <w:tcW w:w="1247" w:type="dxa"/>
            <w:shd w:val="clear" w:color="auto" w:fill="auto"/>
          </w:tcPr>
          <w:p w14:paraId="37870A8A" w14:textId="77777777" w:rsidR="002927B6" w:rsidRPr="005F70FB" w:rsidRDefault="002927B6" w:rsidP="00A551BF">
            <w:pPr>
              <w:pStyle w:val="TableCell0-0115Break"/>
              <w:rPr>
                <w:rStyle w:val="ChItalBold"/>
              </w:rPr>
            </w:pPr>
            <w:r w:rsidRPr="005F70FB">
              <w:rPr>
                <w:rStyle w:val="ChItalBold"/>
              </w:rPr>
              <w:t>prempuang</w:t>
            </w:r>
          </w:p>
        </w:tc>
        <w:tc>
          <w:tcPr>
            <w:tcW w:w="1418" w:type="dxa"/>
            <w:shd w:val="clear" w:color="auto" w:fill="auto"/>
          </w:tcPr>
          <w:p w14:paraId="52AC216E" w14:textId="77777777" w:rsidR="002927B6" w:rsidRPr="005F70FB" w:rsidRDefault="002927B6" w:rsidP="00A551BF">
            <w:pPr>
              <w:pStyle w:val="TableCell0-0115Break"/>
              <w:rPr>
                <w:rStyle w:val="ChCharisSIL"/>
              </w:rPr>
            </w:pPr>
            <w:r w:rsidRPr="005F70FB">
              <w:rPr>
                <w:rStyle w:val="ChCharisSIL"/>
              </w:rPr>
              <w:t>prɛ̞m.ˈpʊ.ɐn</w:t>
            </w:r>
          </w:p>
        </w:tc>
        <w:tc>
          <w:tcPr>
            <w:tcW w:w="1361" w:type="dxa"/>
            <w:shd w:val="clear" w:color="auto" w:fill="auto"/>
          </w:tcPr>
          <w:p w14:paraId="308B55E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C6A2ED7" w14:textId="77777777" w:rsidR="002927B6" w:rsidRPr="005F70FB" w:rsidRDefault="002927B6" w:rsidP="00A551BF">
            <w:pPr>
              <w:pStyle w:val="TableCell0-0115Break"/>
            </w:pPr>
            <w:r w:rsidRPr="005F70FB">
              <w:t>woman</w:t>
            </w:r>
          </w:p>
        </w:tc>
      </w:tr>
      <w:tr w:rsidR="00AC23C4" w:rsidRPr="005F70FB" w14:paraId="177922E0" w14:textId="77777777" w:rsidTr="00BC00CF">
        <w:tc>
          <w:tcPr>
            <w:tcW w:w="236" w:type="dxa"/>
            <w:shd w:val="clear" w:color="auto" w:fill="auto"/>
          </w:tcPr>
          <w:p w14:paraId="03C5DA12" w14:textId="77777777" w:rsidR="002927B6" w:rsidRPr="005F70FB" w:rsidRDefault="002927B6" w:rsidP="00A551BF">
            <w:pPr>
              <w:pStyle w:val="TableCell0-0115Break"/>
              <w:rPr>
                <w:rStyle w:val="ExampleSource"/>
              </w:rPr>
            </w:pPr>
          </w:p>
        </w:tc>
        <w:tc>
          <w:tcPr>
            <w:tcW w:w="1247" w:type="dxa"/>
            <w:shd w:val="clear" w:color="auto" w:fill="auto"/>
          </w:tcPr>
          <w:p w14:paraId="584BA0EE" w14:textId="77777777" w:rsidR="002927B6" w:rsidRPr="005F70FB" w:rsidRDefault="002927B6" w:rsidP="00A551BF">
            <w:pPr>
              <w:pStyle w:val="TableCell0-0115Break"/>
              <w:rPr>
                <w:rStyle w:val="ChItalBold"/>
              </w:rPr>
            </w:pPr>
            <w:r w:rsidRPr="005F70FB">
              <w:rPr>
                <w:rStyle w:val="ChItalBold"/>
              </w:rPr>
              <w:t>printa</w:t>
            </w:r>
          </w:p>
        </w:tc>
        <w:tc>
          <w:tcPr>
            <w:tcW w:w="1418" w:type="dxa"/>
            <w:shd w:val="clear" w:color="auto" w:fill="auto"/>
          </w:tcPr>
          <w:p w14:paraId="6869B3BC" w14:textId="77777777" w:rsidR="002927B6" w:rsidRPr="005F70FB" w:rsidRDefault="002927B6" w:rsidP="00A551BF">
            <w:pPr>
              <w:pStyle w:val="TableCell0-0115Break"/>
              <w:rPr>
                <w:rStyle w:val="ChCharisSIL"/>
              </w:rPr>
            </w:pPr>
            <w:r w:rsidRPr="005F70FB">
              <w:rPr>
                <w:rStyle w:val="ChCharisSIL"/>
              </w:rPr>
              <w:t>ˈprɪn.ta</w:t>
            </w:r>
          </w:p>
        </w:tc>
        <w:tc>
          <w:tcPr>
            <w:tcW w:w="1361" w:type="dxa"/>
            <w:shd w:val="clear" w:color="auto" w:fill="auto"/>
          </w:tcPr>
          <w:p w14:paraId="3A211501" w14:textId="77777777" w:rsidR="002927B6" w:rsidRPr="005F70FB" w:rsidRDefault="002927B6" w:rsidP="00A551BF">
            <w:pPr>
              <w:pStyle w:val="TableCell0-0115Break"/>
              <w:rPr>
                <w:rStyle w:val="ChSmallCaps"/>
              </w:rPr>
            </w:pPr>
            <w:r w:rsidRPr="005F70FB">
              <w:rPr>
                <w:rStyle w:val="ChSmallCaps"/>
              </w:rPr>
              <w:t>n/v.bi</w:t>
            </w:r>
          </w:p>
        </w:tc>
        <w:tc>
          <w:tcPr>
            <w:tcW w:w="2438" w:type="dxa"/>
            <w:shd w:val="clear" w:color="auto" w:fill="auto"/>
          </w:tcPr>
          <w:p w14:paraId="222F9BCF" w14:textId="77777777" w:rsidR="002927B6" w:rsidRPr="005F70FB" w:rsidRDefault="002927B6" w:rsidP="00A551BF">
            <w:pPr>
              <w:pStyle w:val="TableCell0-0115Break"/>
            </w:pPr>
            <w:r w:rsidRPr="005F70FB">
              <w:t>command</w:t>
            </w:r>
          </w:p>
        </w:tc>
      </w:tr>
      <w:tr w:rsidR="00AC23C4" w:rsidRPr="005F70FB" w14:paraId="2C348FF3" w14:textId="77777777" w:rsidTr="00BC00CF">
        <w:tc>
          <w:tcPr>
            <w:tcW w:w="236" w:type="dxa"/>
            <w:shd w:val="clear" w:color="auto" w:fill="auto"/>
          </w:tcPr>
          <w:p w14:paraId="1D3BBA94" w14:textId="77777777" w:rsidR="002927B6" w:rsidRPr="005F70FB" w:rsidRDefault="002927B6" w:rsidP="00A551BF">
            <w:pPr>
              <w:pStyle w:val="TableCell0-0115Break"/>
              <w:rPr>
                <w:rStyle w:val="ExampleSource"/>
              </w:rPr>
            </w:pPr>
          </w:p>
        </w:tc>
        <w:tc>
          <w:tcPr>
            <w:tcW w:w="1247" w:type="dxa"/>
            <w:shd w:val="clear" w:color="auto" w:fill="auto"/>
          </w:tcPr>
          <w:p w14:paraId="17717305" w14:textId="77777777" w:rsidR="002927B6" w:rsidRPr="005F70FB" w:rsidRDefault="002927B6" w:rsidP="00A551BF">
            <w:pPr>
              <w:pStyle w:val="TableCell0-0115Break"/>
              <w:rPr>
                <w:rStyle w:val="ChItalBold"/>
              </w:rPr>
            </w:pPr>
            <w:r w:rsidRPr="005F70FB">
              <w:rPr>
                <w:rStyle w:val="ChItalBold"/>
              </w:rPr>
              <w:t>prut</w:t>
            </w:r>
          </w:p>
        </w:tc>
        <w:tc>
          <w:tcPr>
            <w:tcW w:w="1418" w:type="dxa"/>
            <w:shd w:val="clear" w:color="auto" w:fill="auto"/>
          </w:tcPr>
          <w:p w14:paraId="76564395" w14:textId="77777777" w:rsidR="002927B6" w:rsidRPr="005F70FB" w:rsidRDefault="002927B6" w:rsidP="00A551BF">
            <w:pPr>
              <w:pStyle w:val="TableCell0-0115Break"/>
              <w:rPr>
                <w:rStyle w:val="ChCharisSIL"/>
              </w:rPr>
            </w:pPr>
            <w:r w:rsidRPr="005F70FB">
              <w:rPr>
                <w:rStyle w:val="ChCharisSIL"/>
              </w:rPr>
              <w:t>ˈprʊt</w:t>
            </w:r>
          </w:p>
        </w:tc>
        <w:tc>
          <w:tcPr>
            <w:tcW w:w="1361" w:type="dxa"/>
            <w:shd w:val="clear" w:color="auto" w:fill="auto"/>
          </w:tcPr>
          <w:p w14:paraId="666B90E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7A1FB5A" w14:textId="77777777" w:rsidR="002927B6" w:rsidRPr="005F70FB" w:rsidRDefault="002927B6" w:rsidP="00A551BF">
            <w:pPr>
              <w:pStyle w:val="TableCell0-0115Break"/>
            </w:pPr>
            <w:r w:rsidRPr="005F70FB">
              <w:t>stomach</w:t>
            </w:r>
          </w:p>
        </w:tc>
      </w:tr>
      <w:tr w:rsidR="00AC23C4" w:rsidRPr="005F70FB" w14:paraId="0C0C2C41" w14:textId="77777777" w:rsidTr="00BC00CF">
        <w:tc>
          <w:tcPr>
            <w:tcW w:w="236" w:type="dxa"/>
            <w:shd w:val="clear" w:color="auto" w:fill="auto"/>
          </w:tcPr>
          <w:p w14:paraId="77833876" w14:textId="77777777" w:rsidR="002927B6" w:rsidRPr="005F70FB" w:rsidRDefault="002927B6" w:rsidP="00A551BF">
            <w:pPr>
              <w:pStyle w:val="TableCell0-0115Break"/>
              <w:rPr>
                <w:rStyle w:val="ExampleSource"/>
              </w:rPr>
            </w:pPr>
          </w:p>
        </w:tc>
        <w:tc>
          <w:tcPr>
            <w:tcW w:w="1247" w:type="dxa"/>
            <w:shd w:val="clear" w:color="auto" w:fill="auto"/>
          </w:tcPr>
          <w:p w14:paraId="001A093F" w14:textId="77777777" w:rsidR="002927B6" w:rsidRPr="005F70FB" w:rsidRDefault="002927B6" w:rsidP="00A551BF">
            <w:pPr>
              <w:pStyle w:val="TableCell0-0115Break"/>
              <w:rPr>
                <w:rStyle w:val="ChItalBold"/>
              </w:rPr>
            </w:pPr>
            <w:r w:rsidRPr="005F70FB">
              <w:rPr>
                <w:rStyle w:val="ChItalBold"/>
              </w:rPr>
              <w:t>pu</w:t>
            </w:r>
          </w:p>
        </w:tc>
        <w:tc>
          <w:tcPr>
            <w:tcW w:w="1418" w:type="dxa"/>
            <w:shd w:val="clear" w:color="auto" w:fill="auto"/>
          </w:tcPr>
          <w:p w14:paraId="01E16B77" w14:textId="77777777" w:rsidR="002927B6" w:rsidRPr="005F70FB" w:rsidRDefault="002927B6" w:rsidP="00A551BF">
            <w:pPr>
              <w:pStyle w:val="TableCell0-0115Break"/>
              <w:rPr>
                <w:rStyle w:val="ChCharisSIL"/>
              </w:rPr>
            </w:pPr>
            <w:r w:rsidRPr="005F70FB">
              <w:rPr>
                <w:rStyle w:val="ChCharisSIL"/>
              </w:rPr>
              <w:t>ˈpu</w:t>
            </w:r>
          </w:p>
        </w:tc>
        <w:tc>
          <w:tcPr>
            <w:tcW w:w="1361" w:type="dxa"/>
            <w:shd w:val="clear" w:color="auto" w:fill="auto"/>
          </w:tcPr>
          <w:p w14:paraId="3FE462D6" w14:textId="77777777" w:rsidR="002927B6" w:rsidRPr="005F70FB" w:rsidRDefault="002927B6" w:rsidP="00A551BF">
            <w:pPr>
              <w:pStyle w:val="TableCell0-0115Break"/>
              <w:rPr>
                <w:rStyle w:val="ChSmallCaps"/>
              </w:rPr>
            </w:pPr>
            <w:r w:rsidRPr="005F70FB">
              <w:rPr>
                <w:rStyle w:val="ChSmallCaps"/>
              </w:rPr>
              <w:t>v.poss</w:t>
            </w:r>
          </w:p>
        </w:tc>
        <w:tc>
          <w:tcPr>
            <w:tcW w:w="2438" w:type="dxa"/>
            <w:shd w:val="clear" w:color="auto" w:fill="auto"/>
          </w:tcPr>
          <w:p w14:paraId="37B09335" w14:textId="77777777" w:rsidR="002927B6" w:rsidRPr="005F70FB" w:rsidRDefault="002927B6" w:rsidP="00A551BF">
            <w:pPr>
              <w:pStyle w:val="TableCell0-0115Break"/>
            </w:pPr>
            <w:r w:rsidRPr="005F70FB">
              <w:t>possessive</w:t>
            </w:r>
          </w:p>
        </w:tc>
      </w:tr>
      <w:tr w:rsidR="00AC23C4" w:rsidRPr="005F70FB" w14:paraId="67DCF78B" w14:textId="77777777" w:rsidTr="00BC00CF">
        <w:tc>
          <w:tcPr>
            <w:tcW w:w="236" w:type="dxa"/>
            <w:shd w:val="clear" w:color="auto" w:fill="auto"/>
          </w:tcPr>
          <w:p w14:paraId="4A0A5E7A" w14:textId="77777777" w:rsidR="002927B6" w:rsidRPr="005F70FB" w:rsidRDefault="002927B6" w:rsidP="00A551BF">
            <w:pPr>
              <w:pStyle w:val="TableCell0-0115Break"/>
              <w:rPr>
                <w:rStyle w:val="ExampleSource"/>
              </w:rPr>
            </w:pPr>
          </w:p>
        </w:tc>
        <w:tc>
          <w:tcPr>
            <w:tcW w:w="1247" w:type="dxa"/>
            <w:shd w:val="clear" w:color="auto" w:fill="auto"/>
          </w:tcPr>
          <w:p w14:paraId="0AD75640" w14:textId="77777777" w:rsidR="002927B6" w:rsidRPr="005F70FB" w:rsidRDefault="002927B6" w:rsidP="00A551BF">
            <w:pPr>
              <w:pStyle w:val="TableCell0-0115Break"/>
              <w:rPr>
                <w:rStyle w:val="ChItalBold"/>
              </w:rPr>
            </w:pPr>
            <w:r w:rsidRPr="005F70FB">
              <w:rPr>
                <w:rStyle w:val="ChItalBold"/>
              </w:rPr>
              <w:t>puas</w:t>
            </w:r>
          </w:p>
        </w:tc>
        <w:tc>
          <w:tcPr>
            <w:tcW w:w="1418" w:type="dxa"/>
            <w:shd w:val="clear" w:color="auto" w:fill="auto"/>
          </w:tcPr>
          <w:p w14:paraId="02148642" w14:textId="77777777" w:rsidR="002927B6" w:rsidRPr="005F70FB" w:rsidRDefault="002927B6" w:rsidP="00A551BF">
            <w:pPr>
              <w:pStyle w:val="TableCell0-0115Break"/>
              <w:rPr>
                <w:rStyle w:val="ChCharisSIL"/>
              </w:rPr>
            </w:pPr>
            <w:r w:rsidRPr="005F70FB">
              <w:rPr>
                <w:rStyle w:val="ChCharisSIL"/>
              </w:rPr>
              <w:t>ˈpʊ.ɐs</w:t>
            </w:r>
          </w:p>
        </w:tc>
        <w:tc>
          <w:tcPr>
            <w:tcW w:w="1361" w:type="dxa"/>
            <w:shd w:val="clear" w:color="auto" w:fill="auto"/>
          </w:tcPr>
          <w:p w14:paraId="686F3D82"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E979287" w14:textId="77777777" w:rsidR="002927B6" w:rsidRPr="005F70FB" w:rsidRDefault="002927B6" w:rsidP="00A551BF">
            <w:pPr>
              <w:pStyle w:val="TableCell0-0115Break"/>
            </w:pPr>
            <w:r w:rsidRPr="005F70FB">
              <w:t>be satisfied</w:t>
            </w:r>
          </w:p>
        </w:tc>
      </w:tr>
      <w:tr w:rsidR="00AC23C4" w:rsidRPr="005F70FB" w14:paraId="21A5051E" w14:textId="77777777" w:rsidTr="00BC00CF">
        <w:tc>
          <w:tcPr>
            <w:tcW w:w="236" w:type="dxa"/>
            <w:shd w:val="clear" w:color="auto" w:fill="auto"/>
          </w:tcPr>
          <w:p w14:paraId="231179AC" w14:textId="77777777" w:rsidR="002927B6" w:rsidRPr="005F70FB" w:rsidRDefault="002927B6" w:rsidP="00A551BF">
            <w:pPr>
              <w:pStyle w:val="TableCell0-0115Break"/>
              <w:rPr>
                <w:rStyle w:val="ExampleSource"/>
              </w:rPr>
            </w:pPr>
          </w:p>
        </w:tc>
        <w:tc>
          <w:tcPr>
            <w:tcW w:w="1247" w:type="dxa"/>
            <w:shd w:val="clear" w:color="auto" w:fill="auto"/>
          </w:tcPr>
          <w:p w14:paraId="70757DB8" w14:textId="77777777" w:rsidR="002927B6" w:rsidRPr="005F70FB" w:rsidRDefault="002927B6" w:rsidP="00A551BF">
            <w:pPr>
              <w:pStyle w:val="TableCell0-0115Break"/>
              <w:rPr>
                <w:rStyle w:val="ChItalBold"/>
              </w:rPr>
            </w:pPr>
            <w:r w:rsidRPr="005F70FB">
              <w:rPr>
                <w:rStyle w:val="ChItalBold"/>
              </w:rPr>
              <w:t>pukul</w:t>
            </w:r>
          </w:p>
        </w:tc>
        <w:tc>
          <w:tcPr>
            <w:tcW w:w="1418" w:type="dxa"/>
            <w:shd w:val="clear" w:color="auto" w:fill="auto"/>
          </w:tcPr>
          <w:p w14:paraId="6664EB8F" w14:textId="77777777" w:rsidR="002927B6" w:rsidRPr="005F70FB" w:rsidRDefault="002927B6" w:rsidP="00A551BF">
            <w:pPr>
              <w:pStyle w:val="TableCell0-0115Break"/>
              <w:rPr>
                <w:rStyle w:val="ChCharisSIL"/>
              </w:rPr>
            </w:pPr>
            <w:r w:rsidRPr="005F70FB">
              <w:rPr>
                <w:rStyle w:val="ChCharisSIL"/>
              </w:rPr>
              <w:t>ˈpʊ.kʊl</w:t>
            </w:r>
          </w:p>
        </w:tc>
        <w:tc>
          <w:tcPr>
            <w:tcW w:w="1361" w:type="dxa"/>
            <w:shd w:val="clear" w:color="auto" w:fill="auto"/>
          </w:tcPr>
          <w:p w14:paraId="48ADC68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DA72E38" w14:textId="77777777" w:rsidR="002927B6" w:rsidRPr="005F70FB" w:rsidRDefault="002927B6" w:rsidP="00A551BF">
            <w:pPr>
              <w:pStyle w:val="TableCell0-0115Break"/>
            </w:pPr>
            <w:r w:rsidRPr="005F70FB">
              <w:t>hit</w:t>
            </w:r>
          </w:p>
        </w:tc>
      </w:tr>
      <w:tr w:rsidR="00AC23C4" w:rsidRPr="005F70FB" w14:paraId="509E8786" w14:textId="77777777" w:rsidTr="00BC00CF">
        <w:tc>
          <w:tcPr>
            <w:tcW w:w="236" w:type="dxa"/>
            <w:shd w:val="clear" w:color="auto" w:fill="auto"/>
          </w:tcPr>
          <w:p w14:paraId="52C22385" w14:textId="77777777" w:rsidR="002927B6" w:rsidRPr="005F70FB" w:rsidRDefault="002927B6" w:rsidP="00A551BF">
            <w:pPr>
              <w:pStyle w:val="TableCell0-0115Break"/>
              <w:rPr>
                <w:rStyle w:val="ExampleSource"/>
              </w:rPr>
            </w:pPr>
          </w:p>
        </w:tc>
        <w:tc>
          <w:tcPr>
            <w:tcW w:w="1247" w:type="dxa"/>
            <w:shd w:val="clear" w:color="auto" w:fill="auto"/>
          </w:tcPr>
          <w:p w14:paraId="7CD97410" w14:textId="77777777" w:rsidR="002927B6" w:rsidRPr="005F70FB" w:rsidRDefault="002927B6" w:rsidP="00A551BF">
            <w:pPr>
              <w:pStyle w:val="TableCell0-0115Break"/>
              <w:rPr>
                <w:rStyle w:val="ChItalBold"/>
              </w:rPr>
            </w:pPr>
            <w:r w:rsidRPr="005F70FB">
              <w:rPr>
                <w:rStyle w:val="ChItalBold"/>
              </w:rPr>
              <w:t>pulang</w:t>
            </w:r>
          </w:p>
        </w:tc>
        <w:tc>
          <w:tcPr>
            <w:tcW w:w="1418" w:type="dxa"/>
            <w:shd w:val="clear" w:color="auto" w:fill="auto"/>
          </w:tcPr>
          <w:p w14:paraId="3D468658" w14:textId="77777777" w:rsidR="002927B6" w:rsidRPr="005F70FB" w:rsidRDefault="002927B6" w:rsidP="00A551BF">
            <w:pPr>
              <w:pStyle w:val="TableCell0-0115Break"/>
              <w:rPr>
                <w:rStyle w:val="ChCharisSIL"/>
              </w:rPr>
            </w:pPr>
            <w:r w:rsidRPr="005F70FB">
              <w:rPr>
                <w:rStyle w:val="ChCharisSIL"/>
              </w:rPr>
              <w:t>ˈpu.lɐŋ</w:t>
            </w:r>
          </w:p>
        </w:tc>
        <w:tc>
          <w:tcPr>
            <w:tcW w:w="1361" w:type="dxa"/>
            <w:shd w:val="clear" w:color="auto" w:fill="auto"/>
          </w:tcPr>
          <w:p w14:paraId="559CB39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7A3591C" w14:textId="77777777" w:rsidR="002927B6" w:rsidRPr="005F70FB" w:rsidRDefault="002927B6" w:rsidP="00A551BF">
            <w:pPr>
              <w:pStyle w:val="TableCell0-0115Break"/>
            </w:pPr>
            <w:r w:rsidRPr="005F70FB">
              <w:t>go home</w:t>
            </w:r>
          </w:p>
        </w:tc>
      </w:tr>
      <w:tr w:rsidR="00AC23C4" w:rsidRPr="005F70FB" w14:paraId="6CBC03D5" w14:textId="77777777" w:rsidTr="00BC00CF">
        <w:tc>
          <w:tcPr>
            <w:tcW w:w="236" w:type="dxa"/>
            <w:shd w:val="clear" w:color="auto" w:fill="auto"/>
          </w:tcPr>
          <w:p w14:paraId="6CC1FF5C" w14:textId="77777777" w:rsidR="002927B6" w:rsidRPr="005F70FB" w:rsidRDefault="002927B6" w:rsidP="00A551BF">
            <w:pPr>
              <w:pStyle w:val="TableCell0-0115Break"/>
              <w:rPr>
                <w:rStyle w:val="ExampleSource"/>
              </w:rPr>
            </w:pPr>
          </w:p>
        </w:tc>
        <w:tc>
          <w:tcPr>
            <w:tcW w:w="1247" w:type="dxa"/>
            <w:shd w:val="clear" w:color="auto" w:fill="auto"/>
          </w:tcPr>
          <w:p w14:paraId="696E6AE6" w14:textId="77777777" w:rsidR="002927B6" w:rsidRPr="005F70FB" w:rsidRDefault="002927B6" w:rsidP="00A551BF">
            <w:pPr>
              <w:pStyle w:val="TableCell0-0115Break"/>
              <w:rPr>
                <w:rStyle w:val="ChItalBold"/>
              </w:rPr>
            </w:pPr>
            <w:r w:rsidRPr="005F70FB">
              <w:rPr>
                <w:rStyle w:val="ChItalBold"/>
              </w:rPr>
              <w:t>pulow</w:t>
            </w:r>
          </w:p>
        </w:tc>
        <w:tc>
          <w:tcPr>
            <w:tcW w:w="1418" w:type="dxa"/>
            <w:shd w:val="clear" w:color="auto" w:fill="auto"/>
          </w:tcPr>
          <w:p w14:paraId="4C07EAC5" w14:textId="77777777" w:rsidR="002927B6" w:rsidRPr="005F70FB" w:rsidRDefault="002927B6" w:rsidP="00A551BF">
            <w:pPr>
              <w:pStyle w:val="TableCell0-0115Break"/>
              <w:rPr>
                <w:rStyle w:val="ChCharisSIL"/>
              </w:rPr>
            </w:pPr>
            <w:r w:rsidRPr="005F70FB">
              <w:rPr>
                <w:rStyle w:val="ChCharisSIL"/>
              </w:rPr>
              <w:t>ˈpu.lɔ̞w</w:t>
            </w:r>
          </w:p>
        </w:tc>
        <w:tc>
          <w:tcPr>
            <w:tcW w:w="1361" w:type="dxa"/>
            <w:shd w:val="clear" w:color="auto" w:fill="auto"/>
          </w:tcPr>
          <w:p w14:paraId="66C6730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637260F" w14:textId="77777777" w:rsidR="002927B6" w:rsidRPr="005F70FB" w:rsidRDefault="002927B6" w:rsidP="00A551BF">
            <w:pPr>
              <w:pStyle w:val="TableCell0-0115Break"/>
            </w:pPr>
            <w:r w:rsidRPr="005F70FB">
              <w:t>island</w:t>
            </w:r>
          </w:p>
        </w:tc>
      </w:tr>
      <w:tr w:rsidR="00AC23C4" w:rsidRPr="005F70FB" w14:paraId="4C0D90B0" w14:textId="77777777" w:rsidTr="00BC00CF">
        <w:tc>
          <w:tcPr>
            <w:tcW w:w="236" w:type="dxa"/>
            <w:shd w:val="clear" w:color="auto" w:fill="auto"/>
          </w:tcPr>
          <w:p w14:paraId="03EC0249" w14:textId="77777777" w:rsidR="002927B6" w:rsidRPr="005F70FB" w:rsidRDefault="002927B6" w:rsidP="00A551BF">
            <w:pPr>
              <w:pStyle w:val="TableCell0-0115Break"/>
              <w:rPr>
                <w:rStyle w:val="ExampleSource"/>
              </w:rPr>
            </w:pPr>
          </w:p>
        </w:tc>
        <w:tc>
          <w:tcPr>
            <w:tcW w:w="1247" w:type="dxa"/>
            <w:shd w:val="clear" w:color="auto" w:fill="auto"/>
          </w:tcPr>
          <w:p w14:paraId="10206065" w14:textId="77777777" w:rsidR="002927B6" w:rsidRPr="005F70FB" w:rsidRDefault="002927B6" w:rsidP="00A551BF">
            <w:pPr>
              <w:pStyle w:val="TableCell0-0115Break"/>
              <w:rPr>
                <w:rStyle w:val="ChItalBold"/>
              </w:rPr>
            </w:pPr>
            <w:r w:rsidRPr="005F70FB">
              <w:rPr>
                <w:rStyle w:val="ChItalBold"/>
              </w:rPr>
              <w:t>pulu</w:t>
            </w:r>
          </w:p>
        </w:tc>
        <w:tc>
          <w:tcPr>
            <w:tcW w:w="1418" w:type="dxa"/>
            <w:shd w:val="clear" w:color="auto" w:fill="auto"/>
          </w:tcPr>
          <w:p w14:paraId="451ECD2C" w14:textId="77777777" w:rsidR="002927B6" w:rsidRPr="005F70FB" w:rsidRDefault="002927B6" w:rsidP="00A551BF">
            <w:pPr>
              <w:pStyle w:val="TableCell0-0115Break"/>
              <w:rPr>
                <w:rStyle w:val="ChCharisSIL"/>
              </w:rPr>
            </w:pPr>
            <w:r w:rsidRPr="005F70FB">
              <w:rPr>
                <w:rStyle w:val="ChCharisSIL"/>
              </w:rPr>
              <w:t>ˈpu.lu</w:t>
            </w:r>
          </w:p>
        </w:tc>
        <w:tc>
          <w:tcPr>
            <w:tcW w:w="1361" w:type="dxa"/>
            <w:shd w:val="clear" w:color="auto" w:fill="auto"/>
          </w:tcPr>
          <w:p w14:paraId="49B1D997" w14:textId="77777777" w:rsidR="002927B6" w:rsidRPr="005F70FB" w:rsidRDefault="002927B6" w:rsidP="00A551BF">
            <w:pPr>
              <w:pStyle w:val="TableCell0-0115Break"/>
              <w:rPr>
                <w:rStyle w:val="ChSmallCaps"/>
              </w:rPr>
            </w:pPr>
            <w:r w:rsidRPr="005F70FB">
              <w:rPr>
                <w:rStyle w:val="ChSmallCaps"/>
              </w:rPr>
              <w:t>num.c</w:t>
            </w:r>
          </w:p>
        </w:tc>
        <w:tc>
          <w:tcPr>
            <w:tcW w:w="2438" w:type="dxa"/>
            <w:shd w:val="clear" w:color="auto" w:fill="auto"/>
          </w:tcPr>
          <w:p w14:paraId="46F55012" w14:textId="77777777" w:rsidR="002927B6" w:rsidRPr="005F70FB" w:rsidRDefault="002927B6" w:rsidP="00A551BF">
            <w:pPr>
              <w:pStyle w:val="TableCell0-0115Break"/>
            </w:pPr>
            <w:r w:rsidRPr="005F70FB">
              <w:t>tens</w:t>
            </w:r>
          </w:p>
        </w:tc>
      </w:tr>
      <w:tr w:rsidR="00AC23C4" w:rsidRPr="005F70FB" w14:paraId="31F605C6" w14:textId="77777777" w:rsidTr="00BC00CF">
        <w:tc>
          <w:tcPr>
            <w:tcW w:w="236" w:type="dxa"/>
            <w:shd w:val="clear" w:color="auto" w:fill="auto"/>
          </w:tcPr>
          <w:p w14:paraId="3F749B16" w14:textId="77777777" w:rsidR="002927B6" w:rsidRPr="005F70FB" w:rsidRDefault="002927B6" w:rsidP="00A551BF">
            <w:pPr>
              <w:pStyle w:val="TableCell0-0115Break"/>
              <w:rPr>
                <w:rStyle w:val="ExampleSource"/>
              </w:rPr>
            </w:pPr>
          </w:p>
        </w:tc>
        <w:tc>
          <w:tcPr>
            <w:tcW w:w="1247" w:type="dxa"/>
            <w:shd w:val="clear" w:color="auto" w:fill="auto"/>
          </w:tcPr>
          <w:p w14:paraId="776E6B16" w14:textId="77777777" w:rsidR="002927B6" w:rsidRPr="005F70FB" w:rsidRDefault="002927B6" w:rsidP="00A551BF">
            <w:pPr>
              <w:pStyle w:val="TableCell0-0115Break"/>
              <w:rPr>
                <w:rStyle w:val="ChItalBold"/>
              </w:rPr>
            </w:pPr>
            <w:r w:rsidRPr="005F70FB">
              <w:rPr>
                <w:rStyle w:val="ChItalBold"/>
              </w:rPr>
              <w:t>puntung</w:t>
            </w:r>
          </w:p>
        </w:tc>
        <w:tc>
          <w:tcPr>
            <w:tcW w:w="1418" w:type="dxa"/>
            <w:shd w:val="clear" w:color="auto" w:fill="auto"/>
          </w:tcPr>
          <w:p w14:paraId="620F31DD" w14:textId="77777777" w:rsidR="002927B6" w:rsidRPr="005F70FB" w:rsidRDefault="002927B6" w:rsidP="00A551BF">
            <w:pPr>
              <w:pStyle w:val="TableCell0-0115Break"/>
              <w:rPr>
                <w:rStyle w:val="ChCharisSIL"/>
              </w:rPr>
            </w:pPr>
            <w:r w:rsidRPr="005F70FB">
              <w:rPr>
                <w:rStyle w:val="ChCharisSIL"/>
              </w:rPr>
              <w:t>ˈpʊn.tʊŋ</w:t>
            </w:r>
          </w:p>
        </w:tc>
        <w:tc>
          <w:tcPr>
            <w:tcW w:w="1361" w:type="dxa"/>
            <w:shd w:val="clear" w:color="auto" w:fill="auto"/>
          </w:tcPr>
          <w:p w14:paraId="7BF8C35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16A3167" w14:textId="77777777" w:rsidR="002927B6" w:rsidRPr="005F70FB" w:rsidRDefault="002927B6" w:rsidP="00A551BF">
            <w:pPr>
              <w:pStyle w:val="TableCell0-0115Break"/>
            </w:pPr>
            <w:r w:rsidRPr="005F70FB">
              <w:t>butt</w:t>
            </w:r>
          </w:p>
        </w:tc>
      </w:tr>
      <w:tr w:rsidR="00AC23C4" w:rsidRPr="005F70FB" w14:paraId="6165B2B5" w14:textId="77777777" w:rsidTr="00BC00CF">
        <w:tc>
          <w:tcPr>
            <w:tcW w:w="236" w:type="dxa"/>
            <w:shd w:val="clear" w:color="auto" w:fill="auto"/>
          </w:tcPr>
          <w:p w14:paraId="4648501A" w14:textId="77777777" w:rsidR="002927B6" w:rsidRPr="005F70FB" w:rsidRDefault="002927B6" w:rsidP="00A551BF">
            <w:pPr>
              <w:pStyle w:val="TableCell0-0115Break"/>
              <w:rPr>
                <w:rStyle w:val="ExampleSource"/>
              </w:rPr>
            </w:pPr>
          </w:p>
        </w:tc>
        <w:tc>
          <w:tcPr>
            <w:tcW w:w="1247" w:type="dxa"/>
            <w:shd w:val="clear" w:color="auto" w:fill="auto"/>
          </w:tcPr>
          <w:p w14:paraId="5F35C0BF" w14:textId="77777777" w:rsidR="002927B6" w:rsidRPr="005F70FB" w:rsidRDefault="002927B6" w:rsidP="00A551BF">
            <w:pPr>
              <w:pStyle w:val="TableCell0-0115Break"/>
              <w:rPr>
                <w:rStyle w:val="ChItalBold"/>
              </w:rPr>
            </w:pPr>
            <w:r w:rsidRPr="005F70FB">
              <w:rPr>
                <w:rStyle w:val="ChItalBold"/>
              </w:rPr>
              <w:t>punya</w:t>
            </w:r>
          </w:p>
        </w:tc>
        <w:tc>
          <w:tcPr>
            <w:tcW w:w="1418" w:type="dxa"/>
            <w:shd w:val="clear" w:color="auto" w:fill="auto"/>
          </w:tcPr>
          <w:p w14:paraId="2C304E48" w14:textId="77777777" w:rsidR="002927B6" w:rsidRPr="005F70FB" w:rsidRDefault="002927B6" w:rsidP="00A551BF">
            <w:pPr>
              <w:pStyle w:val="TableCell0-0115Break"/>
              <w:rPr>
                <w:rStyle w:val="ChCharisSIL"/>
              </w:rPr>
            </w:pPr>
            <w:r w:rsidRPr="005F70FB">
              <w:rPr>
                <w:rStyle w:val="ChCharisSIL"/>
              </w:rPr>
              <w:t>ˈpu.ɲa</w:t>
            </w:r>
          </w:p>
        </w:tc>
        <w:tc>
          <w:tcPr>
            <w:tcW w:w="1361" w:type="dxa"/>
            <w:shd w:val="clear" w:color="auto" w:fill="auto"/>
          </w:tcPr>
          <w:p w14:paraId="5437F367" w14:textId="578A558D" w:rsidR="002927B6" w:rsidRPr="005F70FB" w:rsidRDefault="002927B6" w:rsidP="00A551BF">
            <w:pPr>
              <w:pStyle w:val="TableCell0-0115Break"/>
              <w:rPr>
                <w:rStyle w:val="ChSmallCaps"/>
              </w:rPr>
            </w:pPr>
            <w:r w:rsidRPr="005F70FB">
              <w:rPr>
                <w:rStyle w:val="ChSmallCaps"/>
              </w:rPr>
              <w:t>v.poss</w:t>
            </w:r>
            <w:r w:rsidR="00152E6C" w:rsidRPr="005F70FB">
              <w:rPr>
                <w:rStyle w:val="ChSmallCaps"/>
              </w:rPr>
              <w:t>/v.bi</w:t>
            </w:r>
          </w:p>
        </w:tc>
        <w:tc>
          <w:tcPr>
            <w:tcW w:w="2438" w:type="dxa"/>
            <w:shd w:val="clear" w:color="auto" w:fill="auto"/>
          </w:tcPr>
          <w:p w14:paraId="018188B2" w14:textId="066B9BBB" w:rsidR="002927B6" w:rsidRPr="005F70FB" w:rsidRDefault="00152E6C" w:rsidP="00A551BF">
            <w:pPr>
              <w:pStyle w:val="TableCell0-0115Break"/>
            </w:pPr>
            <w:r w:rsidRPr="005F70FB">
              <w:rPr>
                <w:rStyle w:val="ChSmallCaps"/>
              </w:rPr>
              <w:t>poss</w:t>
            </w:r>
            <w:r w:rsidRPr="005F70FB">
              <w:t xml:space="preserve"> / have</w:t>
            </w:r>
          </w:p>
        </w:tc>
      </w:tr>
      <w:tr w:rsidR="00AC23C4" w:rsidRPr="005F70FB" w14:paraId="0106DF0C" w14:textId="77777777" w:rsidTr="00BC00CF">
        <w:tc>
          <w:tcPr>
            <w:tcW w:w="236" w:type="dxa"/>
            <w:shd w:val="clear" w:color="auto" w:fill="auto"/>
          </w:tcPr>
          <w:p w14:paraId="1585C3BE" w14:textId="77777777" w:rsidR="002927B6" w:rsidRPr="005F70FB" w:rsidRDefault="002927B6" w:rsidP="00A551BF">
            <w:pPr>
              <w:pStyle w:val="TableCell0-0115Break"/>
              <w:rPr>
                <w:rStyle w:val="ExampleSource"/>
              </w:rPr>
            </w:pPr>
          </w:p>
        </w:tc>
        <w:tc>
          <w:tcPr>
            <w:tcW w:w="1247" w:type="dxa"/>
            <w:shd w:val="clear" w:color="auto" w:fill="auto"/>
          </w:tcPr>
          <w:p w14:paraId="47B303E0" w14:textId="77777777" w:rsidR="002927B6" w:rsidRPr="005F70FB" w:rsidRDefault="002927B6" w:rsidP="00A551BF">
            <w:pPr>
              <w:pStyle w:val="TableCell0-0115Break"/>
              <w:rPr>
                <w:rStyle w:val="ChItalBold"/>
              </w:rPr>
            </w:pPr>
            <w:r w:rsidRPr="005F70FB">
              <w:rPr>
                <w:rStyle w:val="ChItalBold"/>
              </w:rPr>
              <w:t>puri</w:t>
            </w:r>
          </w:p>
        </w:tc>
        <w:tc>
          <w:tcPr>
            <w:tcW w:w="1418" w:type="dxa"/>
            <w:shd w:val="clear" w:color="auto" w:fill="auto"/>
          </w:tcPr>
          <w:p w14:paraId="39A87687" w14:textId="77777777" w:rsidR="002927B6" w:rsidRPr="005F70FB" w:rsidRDefault="002927B6" w:rsidP="00A551BF">
            <w:pPr>
              <w:pStyle w:val="TableCell0-0115Break"/>
              <w:rPr>
                <w:rStyle w:val="ChCharisSIL"/>
              </w:rPr>
            </w:pPr>
            <w:r w:rsidRPr="005F70FB">
              <w:rPr>
                <w:rStyle w:val="ChCharisSIL"/>
              </w:rPr>
              <w:t>ˈpu.ɾi</w:t>
            </w:r>
          </w:p>
        </w:tc>
        <w:tc>
          <w:tcPr>
            <w:tcW w:w="1361" w:type="dxa"/>
            <w:shd w:val="clear" w:color="auto" w:fill="auto"/>
          </w:tcPr>
          <w:p w14:paraId="0ED7DDD5"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A65DE1E" w14:textId="77777777" w:rsidR="002927B6" w:rsidRPr="005F70FB" w:rsidRDefault="002927B6" w:rsidP="00A551BF">
            <w:pPr>
              <w:pStyle w:val="TableCell0-0115Break"/>
            </w:pPr>
            <w:r w:rsidRPr="005F70FB">
              <w:t>anchovy-like fish</w:t>
            </w:r>
          </w:p>
        </w:tc>
      </w:tr>
      <w:tr w:rsidR="00AC23C4" w:rsidRPr="005F70FB" w14:paraId="054B3699" w14:textId="77777777" w:rsidTr="00BC00CF">
        <w:tc>
          <w:tcPr>
            <w:tcW w:w="236" w:type="dxa"/>
            <w:shd w:val="clear" w:color="auto" w:fill="auto"/>
          </w:tcPr>
          <w:p w14:paraId="7FA78109" w14:textId="77777777" w:rsidR="002927B6" w:rsidRPr="005F70FB" w:rsidRDefault="002927B6" w:rsidP="00A551BF">
            <w:pPr>
              <w:pStyle w:val="TableCell0-0115Break"/>
              <w:rPr>
                <w:rStyle w:val="ExampleSource"/>
              </w:rPr>
            </w:pPr>
          </w:p>
        </w:tc>
        <w:tc>
          <w:tcPr>
            <w:tcW w:w="1247" w:type="dxa"/>
            <w:shd w:val="clear" w:color="auto" w:fill="auto"/>
          </w:tcPr>
          <w:p w14:paraId="580E2085" w14:textId="77777777" w:rsidR="002927B6" w:rsidRPr="005F70FB" w:rsidRDefault="002927B6" w:rsidP="00A551BF">
            <w:pPr>
              <w:pStyle w:val="TableCell0-0115Break"/>
              <w:rPr>
                <w:rStyle w:val="ChItalBold"/>
              </w:rPr>
            </w:pPr>
            <w:r w:rsidRPr="005F70FB">
              <w:rPr>
                <w:rStyle w:val="ChItalBold"/>
              </w:rPr>
              <w:t>pusing</w:t>
            </w:r>
          </w:p>
        </w:tc>
        <w:tc>
          <w:tcPr>
            <w:tcW w:w="1418" w:type="dxa"/>
            <w:shd w:val="clear" w:color="auto" w:fill="auto"/>
          </w:tcPr>
          <w:p w14:paraId="31026310" w14:textId="77777777" w:rsidR="002927B6" w:rsidRPr="005F70FB" w:rsidRDefault="002927B6" w:rsidP="00A551BF">
            <w:pPr>
              <w:pStyle w:val="TableCell0-0115Break"/>
              <w:rPr>
                <w:rStyle w:val="ChCharisSIL"/>
              </w:rPr>
            </w:pPr>
            <w:r w:rsidRPr="005F70FB">
              <w:rPr>
                <w:rStyle w:val="ChCharisSIL"/>
              </w:rPr>
              <w:t>ˈpu.sɪŋ</w:t>
            </w:r>
          </w:p>
        </w:tc>
        <w:tc>
          <w:tcPr>
            <w:tcW w:w="1361" w:type="dxa"/>
            <w:shd w:val="clear" w:color="auto" w:fill="auto"/>
          </w:tcPr>
          <w:p w14:paraId="439F20F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AC1BBB7" w14:textId="6DA4AB3B" w:rsidR="002927B6" w:rsidRPr="005F70FB" w:rsidRDefault="002927B6" w:rsidP="00152E6C">
            <w:pPr>
              <w:pStyle w:val="TableCell0-0115Break"/>
            </w:pPr>
            <w:r w:rsidRPr="005F70FB">
              <w:t>be dizzy</w:t>
            </w:r>
            <w:r w:rsidR="00152E6C" w:rsidRPr="005F70FB">
              <w:t xml:space="preserve">, be </w:t>
            </w:r>
            <w:r w:rsidRPr="005F70FB">
              <w:t>confused</w:t>
            </w:r>
          </w:p>
        </w:tc>
      </w:tr>
      <w:tr w:rsidR="00AC23C4" w:rsidRPr="005F70FB" w14:paraId="03789FE2" w14:textId="77777777" w:rsidTr="00BC00CF">
        <w:tc>
          <w:tcPr>
            <w:tcW w:w="236" w:type="dxa"/>
            <w:shd w:val="clear" w:color="auto" w:fill="auto"/>
          </w:tcPr>
          <w:p w14:paraId="317A3A43" w14:textId="77777777" w:rsidR="002927B6" w:rsidRPr="005F70FB" w:rsidRDefault="002927B6" w:rsidP="00A551BF">
            <w:pPr>
              <w:pStyle w:val="TableCell0-0115Break"/>
              <w:rPr>
                <w:rStyle w:val="ExampleSource"/>
              </w:rPr>
            </w:pPr>
          </w:p>
        </w:tc>
        <w:tc>
          <w:tcPr>
            <w:tcW w:w="1247" w:type="dxa"/>
            <w:shd w:val="clear" w:color="auto" w:fill="auto"/>
          </w:tcPr>
          <w:p w14:paraId="3919FC66" w14:textId="77777777" w:rsidR="002927B6" w:rsidRPr="005F70FB" w:rsidRDefault="002927B6" w:rsidP="00A551BF">
            <w:pPr>
              <w:pStyle w:val="TableCell0-0115Break"/>
              <w:rPr>
                <w:rStyle w:val="ChItalBold"/>
              </w:rPr>
            </w:pPr>
            <w:r w:rsidRPr="005F70FB">
              <w:rPr>
                <w:rStyle w:val="ChItalBold"/>
              </w:rPr>
              <w:t>putar</w:t>
            </w:r>
          </w:p>
        </w:tc>
        <w:tc>
          <w:tcPr>
            <w:tcW w:w="1418" w:type="dxa"/>
            <w:shd w:val="clear" w:color="auto" w:fill="auto"/>
          </w:tcPr>
          <w:p w14:paraId="34F4A9A6" w14:textId="77777777" w:rsidR="002927B6" w:rsidRPr="005F70FB" w:rsidRDefault="002927B6" w:rsidP="00A551BF">
            <w:pPr>
              <w:pStyle w:val="TableCell0-0115Break"/>
              <w:rPr>
                <w:rStyle w:val="ChCharisSIL"/>
              </w:rPr>
            </w:pPr>
            <w:r w:rsidRPr="005F70FB">
              <w:rPr>
                <w:rStyle w:val="ChCharisSIL"/>
              </w:rPr>
              <w:t>ˈpu.tɐr</w:t>
            </w:r>
          </w:p>
        </w:tc>
        <w:tc>
          <w:tcPr>
            <w:tcW w:w="1361" w:type="dxa"/>
            <w:shd w:val="clear" w:color="auto" w:fill="auto"/>
          </w:tcPr>
          <w:p w14:paraId="291D21EB"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DAAFB54" w14:textId="77777777" w:rsidR="002927B6" w:rsidRPr="005F70FB" w:rsidRDefault="002927B6" w:rsidP="00A551BF">
            <w:pPr>
              <w:pStyle w:val="TableCell0-0115Break"/>
            </w:pPr>
            <w:r w:rsidRPr="005F70FB">
              <w:t>turn around</w:t>
            </w:r>
          </w:p>
        </w:tc>
      </w:tr>
      <w:tr w:rsidR="00AC23C4" w:rsidRPr="005F70FB" w14:paraId="2FECC937" w14:textId="77777777" w:rsidTr="00BC00CF">
        <w:tc>
          <w:tcPr>
            <w:tcW w:w="236" w:type="dxa"/>
            <w:shd w:val="clear" w:color="auto" w:fill="auto"/>
          </w:tcPr>
          <w:p w14:paraId="459A56D3" w14:textId="77777777" w:rsidR="002927B6" w:rsidRPr="005F70FB" w:rsidRDefault="002927B6" w:rsidP="00A551BF">
            <w:pPr>
              <w:pStyle w:val="TableCell0-0115Break"/>
              <w:rPr>
                <w:rStyle w:val="ExampleSource"/>
              </w:rPr>
            </w:pPr>
          </w:p>
        </w:tc>
        <w:tc>
          <w:tcPr>
            <w:tcW w:w="1247" w:type="dxa"/>
            <w:shd w:val="clear" w:color="auto" w:fill="auto"/>
          </w:tcPr>
          <w:p w14:paraId="4D01BF8F" w14:textId="77777777" w:rsidR="002927B6" w:rsidRPr="005F70FB" w:rsidRDefault="002927B6" w:rsidP="00A551BF">
            <w:pPr>
              <w:pStyle w:val="TableCell0-0115Break"/>
              <w:rPr>
                <w:rStyle w:val="ChItalBold"/>
              </w:rPr>
            </w:pPr>
            <w:r w:rsidRPr="005F70FB">
              <w:rPr>
                <w:rStyle w:val="ChItalBold"/>
              </w:rPr>
              <w:t>puti</w:t>
            </w:r>
          </w:p>
        </w:tc>
        <w:tc>
          <w:tcPr>
            <w:tcW w:w="1418" w:type="dxa"/>
            <w:shd w:val="clear" w:color="auto" w:fill="auto"/>
          </w:tcPr>
          <w:p w14:paraId="571EA1CC" w14:textId="77777777" w:rsidR="002927B6" w:rsidRPr="005F70FB" w:rsidRDefault="002927B6" w:rsidP="00A551BF">
            <w:pPr>
              <w:pStyle w:val="TableCell0-0115Break"/>
              <w:rPr>
                <w:rStyle w:val="ChCharisSIL"/>
              </w:rPr>
            </w:pPr>
            <w:r w:rsidRPr="005F70FB">
              <w:rPr>
                <w:rStyle w:val="ChCharisSIL"/>
              </w:rPr>
              <w:t>ˈpu.ti</w:t>
            </w:r>
          </w:p>
        </w:tc>
        <w:tc>
          <w:tcPr>
            <w:tcW w:w="1361" w:type="dxa"/>
            <w:shd w:val="clear" w:color="auto" w:fill="auto"/>
          </w:tcPr>
          <w:p w14:paraId="4D31E893"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EB42499" w14:textId="77777777" w:rsidR="002927B6" w:rsidRPr="005F70FB" w:rsidRDefault="002927B6" w:rsidP="00A551BF">
            <w:pPr>
              <w:pStyle w:val="TableCell0-0115Break"/>
            </w:pPr>
            <w:r w:rsidRPr="005F70FB">
              <w:t>be white</w:t>
            </w:r>
          </w:p>
        </w:tc>
      </w:tr>
      <w:tr w:rsidR="00AC23C4" w:rsidRPr="005F70FB" w14:paraId="74EC3A26" w14:textId="77777777" w:rsidTr="00BC00CF">
        <w:tc>
          <w:tcPr>
            <w:tcW w:w="236" w:type="dxa"/>
            <w:shd w:val="clear" w:color="auto" w:fill="auto"/>
          </w:tcPr>
          <w:p w14:paraId="29F00F56" w14:textId="77777777" w:rsidR="002927B6" w:rsidRPr="005F70FB" w:rsidRDefault="002927B6" w:rsidP="000F4F82">
            <w:pPr>
              <w:pStyle w:val="TableCell0-2115ptBreak"/>
              <w:rPr>
                <w:rStyle w:val="ExampleSource"/>
              </w:rPr>
            </w:pPr>
          </w:p>
        </w:tc>
        <w:tc>
          <w:tcPr>
            <w:tcW w:w="1247" w:type="dxa"/>
            <w:shd w:val="clear" w:color="auto" w:fill="auto"/>
          </w:tcPr>
          <w:p w14:paraId="79890D3D" w14:textId="77777777" w:rsidR="002927B6" w:rsidRPr="005F70FB" w:rsidRDefault="002927B6" w:rsidP="000F4F82">
            <w:pPr>
              <w:pStyle w:val="TableCell0-2115ptBreak"/>
              <w:rPr>
                <w:rStyle w:val="ChItalBold"/>
              </w:rPr>
            </w:pPr>
            <w:r w:rsidRPr="005F70FB">
              <w:rPr>
                <w:rStyle w:val="ChItalBold"/>
              </w:rPr>
              <w:t>putus</w:t>
            </w:r>
          </w:p>
        </w:tc>
        <w:tc>
          <w:tcPr>
            <w:tcW w:w="1418" w:type="dxa"/>
            <w:shd w:val="clear" w:color="auto" w:fill="auto"/>
          </w:tcPr>
          <w:p w14:paraId="19CDC371" w14:textId="77777777" w:rsidR="002927B6" w:rsidRPr="005F70FB" w:rsidRDefault="002927B6" w:rsidP="000F4F82">
            <w:pPr>
              <w:pStyle w:val="TableCell0-2115ptBreak"/>
              <w:rPr>
                <w:rStyle w:val="ChCharisSIL"/>
              </w:rPr>
            </w:pPr>
            <w:r w:rsidRPr="005F70FB">
              <w:rPr>
                <w:rStyle w:val="ChCharisSIL"/>
              </w:rPr>
              <w:t>ˈpu.tʊs</w:t>
            </w:r>
          </w:p>
        </w:tc>
        <w:tc>
          <w:tcPr>
            <w:tcW w:w="1361" w:type="dxa"/>
            <w:shd w:val="clear" w:color="auto" w:fill="auto"/>
          </w:tcPr>
          <w:p w14:paraId="05CF7748" w14:textId="77777777" w:rsidR="002927B6" w:rsidRPr="005F70FB" w:rsidRDefault="002927B6" w:rsidP="000F4F82">
            <w:pPr>
              <w:pStyle w:val="TableCell0-2115ptBreak"/>
              <w:rPr>
                <w:rStyle w:val="ChSmallCaps"/>
              </w:rPr>
            </w:pPr>
            <w:r w:rsidRPr="005F70FB">
              <w:rPr>
                <w:rStyle w:val="ChSmallCaps"/>
              </w:rPr>
              <w:t>v.mo(st)</w:t>
            </w:r>
          </w:p>
        </w:tc>
        <w:tc>
          <w:tcPr>
            <w:tcW w:w="2438" w:type="dxa"/>
            <w:shd w:val="clear" w:color="auto" w:fill="auto"/>
          </w:tcPr>
          <w:p w14:paraId="031FC599" w14:textId="77777777" w:rsidR="002927B6" w:rsidRPr="005F70FB" w:rsidRDefault="002927B6" w:rsidP="000F4F82">
            <w:pPr>
              <w:pStyle w:val="TableCell0-2115ptBreak"/>
            </w:pPr>
            <w:r w:rsidRPr="005F70FB">
              <w:t>be broken</w:t>
            </w:r>
          </w:p>
        </w:tc>
      </w:tr>
      <w:tr w:rsidR="00AC23C4" w:rsidRPr="005F70FB" w14:paraId="5B9F4A0B" w14:textId="77777777" w:rsidTr="00BC00CF">
        <w:tc>
          <w:tcPr>
            <w:tcW w:w="236" w:type="dxa"/>
            <w:shd w:val="clear" w:color="auto" w:fill="auto"/>
          </w:tcPr>
          <w:p w14:paraId="257FAD28" w14:textId="77777777" w:rsidR="002927B6" w:rsidRPr="005F70FB" w:rsidRDefault="002927B6" w:rsidP="000F4F82">
            <w:pPr>
              <w:pStyle w:val="TableCell5-2"/>
              <w:rPr>
                <w:rStyle w:val="ExampleSource"/>
              </w:rPr>
            </w:pPr>
          </w:p>
        </w:tc>
        <w:tc>
          <w:tcPr>
            <w:tcW w:w="1247" w:type="dxa"/>
            <w:shd w:val="clear" w:color="auto" w:fill="auto"/>
          </w:tcPr>
          <w:p w14:paraId="2E22B0EC" w14:textId="77777777" w:rsidR="002927B6" w:rsidRPr="005F70FB" w:rsidRDefault="002927B6" w:rsidP="000F4F82">
            <w:pPr>
              <w:pStyle w:val="TableCell2-2"/>
              <w:rPr>
                <w:rStyle w:val="ChBold"/>
              </w:rPr>
            </w:pPr>
            <w:r w:rsidRPr="005F70FB">
              <w:rPr>
                <w:rStyle w:val="ChBold"/>
              </w:rPr>
              <w:t>R</w:t>
            </w:r>
          </w:p>
        </w:tc>
        <w:tc>
          <w:tcPr>
            <w:tcW w:w="1418" w:type="dxa"/>
            <w:shd w:val="clear" w:color="auto" w:fill="auto"/>
          </w:tcPr>
          <w:p w14:paraId="03EA1BF7" w14:textId="77777777" w:rsidR="002927B6" w:rsidRPr="005F70FB" w:rsidRDefault="002927B6" w:rsidP="000F4F82">
            <w:pPr>
              <w:pStyle w:val="TableCell2-2"/>
            </w:pPr>
          </w:p>
        </w:tc>
        <w:tc>
          <w:tcPr>
            <w:tcW w:w="1361" w:type="dxa"/>
            <w:shd w:val="clear" w:color="auto" w:fill="auto"/>
          </w:tcPr>
          <w:p w14:paraId="473F781F" w14:textId="77777777" w:rsidR="002927B6" w:rsidRPr="005F70FB" w:rsidRDefault="002927B6" w:rsidP="000F4F82">
            <w:pPr>
              <w:pStyle w:val="TableCell2-2"/>
            </w:pPr>
          </w:p>
        </w:tc>
        <w:tc>
          <w:tcPr>
            <w:tcW w:w="2438" w:type="dxa"/>
            <w:shd w:val="clear" w:color="auto" w:fill="auto"/>
          </w:tcPr>
          <w:p w14:paraId="68F0093D" w14:textId="77777777" w:rsidR="002927B6" w:rsidRPr="005F70FB" w:rsidRDefault="002927B6" w:rsidP="000F4F82">
            <w:pPr>
              <w:pStyle w:val="TableCell2-2"/>
            </w:pPr>
          </w:p>
        </w:tc>
      </w:tr>
      <w:tr w:rsidR="00AC23C4" w:rsidRPr="005F70FB" w14:paraId="057201A4" w14:textId="77777777" w:rsidTr="00BC00CF">
        <w:tc>
          <w:tcPr>
            <w:tcW w:w="236" w:type="dxa"/>
            <w:shd w:val="clear" w:color="auto" w:fill="auto"/>
          </w:tcPr>
          <w:p w14:paraId="08E85C85" w14:textId="77777777" w:rsidR="002927B6" w:rsidRPr="005F70FB" w:rsidRDefault="002927B6" w:rsidP="00A551BF">
            <w:pPr>
              <w:pStyle w:val="TableCell0-0115Break"/>
              <w:rPr>
                <w:rStyle w:val="ExampleSource"/>
              </w:rPr>
            </w:pPr>
          </w:p>
        </w:tc>
        <w:tc>
          <w:tcPr>
            <w:tcW w:w="1247" w:type="dxa"/>
            <w:shd w:val="clear" w:color="auto" w:fill="auto"/>
          </w:tcPr>
          <w:p w14:paraId="55320998" w14:textId="77777777" w:rsidR="002927B6" w:rsidRPr="005F70FB" w:rsidRDefault="002927B6" w:rsidP="00A551BF">
            <w:pPr>
              <w:pStyle w:val="TableCell0-0115Break"/>
              <w:rPr>
                <w:rStyle w:val="ChItalBold"/>
              </w:rPr>
            </w:pPr>
            <w:r w:rsidRPr="005F70FB">
              <w:rPr>
                <w:rStyle w:val="ChItalBold"/>
              </w:rPr>
              <w:t>raba</w:t>
            </w:r>
          </w:p>
        </w:tc>
        <w:tc>
          <w:tcPr>
            <w:tcW w:w="1418" w:type="dxa"/>
            <w:shd w:val="clear" w:color="auto" w:fill="auto"/>
          </w:tcPr>
          <w:p w14:paraId="7BA6FDA8" w14:textId="77777777" w:rsidR="002927B6" w:rsidRPr="005F70FB" w:rsidRDefault="002927B6" w:rsidP="00A551BF">
            <w:pPr>
              <w:pStyle w:val="TableCell0-0115Break"/>
              <w:rPr>
                <w:rStyle w:val="ChCharisSIL"/>
              </w:rPr>
            </w:pPr>
            <w:r w:rsidRPr="005F70FB">
              <w:rPr>
                <w:rStyle w:val="ChCharisSIL"/>
              </w:rPr>
              <w:t>ˈra.ba</w:t>
            </w:r>
          </w:p>
        </w:tc>
        <w:tc>
          <w:tcPr>
            <w:tcW w:w="1361" w:type="dxa"/>
            <w:shd w:val="clear" w:color="auto" w:fill="auto"/>
          </w:tcPr>
          <w:p w14:paraId="505E166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48D8D49" w14:textId="77777777" w:rsidR="002927B6" w:rsidRPr="005F70FB" w:rsidRDefault="002927B6" w:rsidP="00A551BF">
            <w:pPr>
              <w:pStyle w:val="TableCell0-0115Break"/>
            </w:pPr>
            <w:r w:rsidRPr="005F70FB">
              <w:t>grope</w:t>
            </w:r>
          </w:p>
        </w:tc>
      </w:tr>
      <w:tr w:rsidR="00AC23C4" w:rsidRPr="005F70FB" w14:paraId="150FD51D" w14:textId="77777777" w:rsidTr="00BC00CF">
        <w:tc>
          <w:tcPr>
            <w:tcW w:w="236" w:type="dxa"/>
            <w:shd w:val="clear" w:color="auto" w:fill="auto"/>
          </w:tcPr>
          <w:p w14:paraId="01B59513" w14:textId="77777777" w:rsidR="002927B6" w:rsidRPr="005F70FB" w:rsidRDefault="002927B6" w:rsidP="00A551BF">
            <w:pPr>
              <w:pStyle w:val="TableCell0-0115Break"/>
              <w:rPr>
                <w:rStyle w:val="ExampleSource"/>
              </w:rPr>
            </w:pPr>
          </w:p>
        </w:tc>
        <w:tc>
          <w:tcPr>
            <w:tcW w:w="1247" w:type="dxa"/>
            <w:shd w:val="clear" w:color="auto" w:fill="auto"/>
          </w:tcPr>
          <w:p w14:paraId="2E2498A0" w14:textId="77777777" w:rsidR="002927B6" w:rsidRPr="005F70FB" w:rsidRDefault="002927B6" w:rsidP="00A551BF">
            <w:pPr>
              <w:pStyle w:val="TableCell0-0115Break"/>
              <w:rPr>
                <w:rStyle w:val="ChItalBold"/>
              </w:rPr>
            </w:pPr>
            <w:r w:rsidRPr="005F70FB">
              <w:rPr>
                <w:rStyle w:val="ChItalBold"/>
              </w:rPr>
              <w:t>rabik</w:t>
            </w:r>
          </w:p>
        </w:tc>
        <w:tc>
          <w:tcPr>
            <w:tcW w:w="1418" w:type="dxa"/>
            <w:shd w:val="clear" w:color="auto" w:fill="auto"/>
          </w:tcPr>
          <w:p w14:paraId="4CFFF7BC" w14:textId="77777777" w:rsidR="002927B6" w:rsidRPr="005F70FB" w:rsidRDefault="002927B6" w:rsidP="00A551BF">
            <w:pPr>
              <w:pStyle w:val="TableCell0-0115Break"/>
              <w:rPr>
                <w:rStyle w:val="ChCharisSIL"/>
              </w:rPr>
            </w:pPr>
            <w:r w:rsidRPr="005F70FB">
              <w:rPr>
                <w:rStyle w:val="ChCharisSIL"/>
              </w:rPr>
              <w:t>ˈra.bɪk̚</w:t>
            </w:r>
          </w:p>
        </w:tc>
        <w:tc>
          <w:tcPr>
            <w:tcW w:w="1361" w:type="dxa"/>
            <w:shd w:val="clear" w:color="auto" w:fill="auto"/>
          </w:tcPr>
          <w:p w14:paraId="12CFCE5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92B16A0" w14:textId="77777777" w:rsidR="002927B6" w:rsidRPr="005F70FB" w:rsidRDefault="002927B6" w:rsidP="00A551BF">
            <w:pPr>
              <w:pStyle w:val="TableCell0-0115Break"/>
            </w:pPr>
            <w:r w:rsidRPr="005F70FB">
              <w:t>tear</w:t>
            </w:r>
          </w:p>
        </w:tc>
      </w:tr>
      <w:tr w:rsidR="00AC23C4" w:rsidRPr="005F70FB" w14:paraId="2FB1BFDB" w14:textId="77777777" w:rsidTr="00BC00CF">
        <w:tc>
          <w:tcPr>
            <w:tcW w:w="236" w:type="dxa"/>
            <w:shd w:val="clear" w:color="auto" w:fill="auto"/>
          </w:tcPr>
          <w:p w14:paraId="1B6F7CF9" w14:textId="77777777" w:rsidR="002927B6" w:rsidRPr="005F70FB" w:rsidRDefault="002927B6" w:rsidP="00A551BF">
            <w:pPr>
              <w:pStyle w:val="TableCell0-0115Break"/>
              <w:rPr>
                <w:rStyle w:val="ExampleSource"/>
              </w:rPr>
            </w:pPr>
          </w:p>
        </w:tc>
        <w:tc>
          <w:tcPr>
            <w:tcW w:w="1247" w:type="dxa"/>
            <w:shd w:val="clear" w:color="auto" w:fill="auto"/>
          </w:tcPr>
          <w:p w14:paraId="1F1A2238" w14:textId="77777777" w:rsidR="002927B6" w:rsidRPr="005F70FB" w:rsidRDefault="002927B6" w:rsidP="00A551BF">
            <w:pPr>
              <w:pStyle w:val="TableCell0-0115Break"/>
              <w:rPr>
                <w:rStyle w:val="ChItalBold"/>
              </w:rPr>
            </w:pPr>
            <w:r w:rsidRPr="005F70FB">
              <w:rPr>
                <w:rStyle w:val="ChItalBold"/>
              </w:rPr>
              <w:t>ragu</w:t>
            </w:r>
          </w:p>
        </w:tc>
        <w:tc>
          <w:tcPr>
            <w:tcW w:w="1418" w:type="dxa"/>
            <w:shd w:val="clear" w:color="auto" w:fill="auto"/>
          </w:tcPr>
          <w:p w14:paraId="489F75F1" w14:textId="77777777" w:rsidR="002927B6" w:rsidRPr="005F70FB" w:rsidRDefault="002927B6" w:rsidP="00A551BF">
            <w:pPr>
              <w:pStyle w:val="TableCell0-0115Break"/>
              <w:rPr>
                <w:rStyle w:val="ChCharisSIL"/>
              </w:rPr>
            </w:pPr>
            <w:r w:rsidRPr="005F70FB">
              <w:rPr>
                <w:rStyle w:val="ChCharisSIL"/>
              </w:rPr>
              <w:t>ˈra.gu</w:t>
            </w:r>
          </w:p>
        </w:tc>
        <w:tc>
          <w:tcPr>
            <w:tcW w:w="1361" w:type="dxa"/>
            <w:shd w:val="clear" w:color="auto" w:fill="auto"/>
          </w:tcPr>
          <w:p w14:paraId="287C6FD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8DBB4BE" w14:textId="77777777" w:rsidR="002927B6" w:rsidRPr="005F70FB" w:rsidRDefault="002927B6" w:rsidP="00A551BF">
            <w:pPr>
              <w:pStyle w:val="TableCell0-0115Break"/>
            </w:pPr>
            <w:r w:rsidRPr="005F70FB">
              <w:t>doubt</w:t>
            </w:r>
          </w:p>
        </w:tc>
      </w:tr>
      <w:tr w:rsidR="00AC23C4" w:rsidRPr="005F70FB" w14:paraId="074C865E" w14:textId="77777777" w:rsidTr="00BC00CF">
        <w:tc>
          <w:tcPr>
            <w:tcW w:w="236" w:type="dxa"/>
            <w:shd w:val="clear" w:color="auto" w:fill="auto"/>
          </w:tcPr>
          <w:p w14:paraId="5119FE70" w14:textId="77777777" w:rsidR="002927B6" w:rsidRPr="005F70FB" w:rsidRDefault="002927B6" w:rsidP="00A551BF">
            <w:pPr>
              <w:pStyle w:val="TableCell0-0115Break"/>
              <w:rPr>
                <w:rStyle w:val="ExampleSource"/>
              </w:rPr>
            </w:pPr>
          </w:p>
        </w:tc>
        <w:tc>
          <w:tcPr>
            <w:tcW w:w="1247" w:type="dxa"/>
            <w:shd w:val="clear" w:color="auto" w:fill="auto"/>
          </w:tcPr>
          <w:p w14:paraId="6D42EC45" w14:textId="77777777" w:rsidR="002927B6" w:rsidRPr="005F70FB" w:rsidRDefault="002927B6" w:rsidP="00A551BF">
            <w:pPr>
              <w:pStyle w:val="TableCell0-0115Break"/>
              <w:rPr>
                <w:rStyle w:val="ChItalBold"/>
              </w:rPr>
            </w:pPr>
            <w:r w:rsidRPr="005F70FB">
              <w:rPr>
                <w:rStyle w:val="ChItalBold"/>
              </w:rPr>
              <w:t>rajing</w:t>
            </w:r>
          </w:p>
        </w:tc>
        <w:tc>
          <w:tcPr>
            <w:tcW w:w="1418" w:type="dxa"/>
            <w:shd w:val="clear" w:color="auto" w:fill="auto"/>
          </w:tcPr>
          <w:p w14:paraId="3B6F0E40" w14:textId="77777777" w:rsidR="002927B6" w:rsidRPr="005F70FB" w:rsidRDefault="002927B6" w:rsidP="00A551BF">
            <w:pPr>
              <w:pStyle w:val="TableCell0-0115Break"/>
              <w:rPr>
                <w:rStyle w:val="ChCharisSIL"/>
              </w:rPr>
            </w:pPr>
            <w:r w:rsidRPr="005F70FB">
              <w:rPr>
                <w:rStyle w:val="ChCharisSIL"/>
              </w:rPr>
              <w:t>ˈra.dʒɪn</w:t>
            </w:r>
          </w:p>
        </w:tc>
        <w:tc>
          <w:tcPr>
            <w:tcW w:w="1361" w:type="dxa"/>
            <w:shd w:val="clear" w:color="auto" w:fill="auto"/>
          </w:tcPr>
          <w:p w14:paraId="2E827868"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E51E860" w14:textId="77777777" w:rsidR="002927B6" w:rsidRPr="005F70FB" w:rsidRDefault="002927B6" w:rsidP="00A551BF">
            <w:pPr>
              <w:pStyle w:val="TableCell0-0115Break"/>
            </w:pPr>
            <w:r w:rsidRPr="005F70FB">
              <w:t>be diligent</w:t>
            </w:r>
          </w:p>
        </w:tc>
      </w:tr>
      <w:tr w:rsidR="00AC23C4" w:rsidRPr="005F70FB" w14:paraId="68FC4882" w14:textId="77777777" w:rsidTr="00BC00CF">
        <w:tc>
          <w:tcPr>
            <w:tcW w:w="236" w:type="dxa"/>
            <w:shd w:val="clear" w:color="auto" w:fill="auto"/>
          </w:tcPr>
          <w:p w14:paraId="1DCB6F4F" w14:textId="77777777" w:rsidR="002927B6" w:rsidRPr="005F70FB" w:rsidRDefault="002927B6" w:rsidP="00A551BF">
            <w:pPr>
              <w:pStyle w:val="TableCell0-0115Break"/>
              <w:rPr>
                <w:rStyle w:val="ExampleSource"/>
              </w:rPr>
            </w:pPr>
          </w:p>
        </w:tc>
        <w:tc>
          <w:tcPr>
            <w:tcW w:w="1247" w:type="dxa"/>
            <w:shd w:val="clear" w:color="auto" w:fill="auto"/>
          </w:tcPr>
          <w:p w14:paraId="2079F527" w14:textId="77777777" w:rsidR="002927B6" w:rsidRPr="005F70FB" w:rsidRDefault="002927B6" w:rsidP="00A551BF">
            <w:pPr>
              <w:pStyle w:val="TableCell0-0115Break"/>
              <w:rPr>
                <w:rStyle w:val="ChItalBold"/>
              </w:rPr>
            </w:pPr>
            <w:r w:rsidRPr="005F70FB">
              <w:rPr>
                <w:rStyle w:val="ChItalBold"/>
              </w:rPr>
              <w:t>rakit</w:t>
            </w:r>
          </w:p>
        </w:tc>
        <w:tc>
          <w:tcPr>
            <w:tcW w:w="1418" w:type="dxa"/>
            <w:shd w:val="clear" w:color="auto" w:fill="auto"/>
          </w:tcPr>
          <w:p w14:paraId="01BEAFA4" w14:textId="77777777" w:rsidR="002927B6" w:rsidRPr="005F70FB" w:rsidRDefault="002927B6" w:rsidP="00A551BF">
            <w:pPr>
              <w:pStyle w:val="TableCell0-0115Break"/>
              <w:rPr>
                <w:rStyle w:val="ChCharisSIL"/>
              </w:rPr>
            </w:pPr>
            <w:r w:rsidRPr="005F70FB">
              <w:rPr>
                <w:rStyle w:val="ChCharisSIL"/>
              </w:rPr>
              <w:t>ˈra.kɪt</w:t>
            </w:r>
          </w:p>
        </w:tc>
        <w:tc>
          <w:tcPr>
            <w:tcW w:w="1361" w:type="dxa"/>
            <w:shd w:val="clear" w:color="auto" w:fill="auto"/>
          </w:tcPr>
          <w:p w14:paraId="0B64CB3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4D4F65E" w14:textId="77777777" w:rsidR="002927B6" w:rsidRPr="005F70FB" w:rsidRDefault="002927B6" w:rsidP="00A551BF">
            <w:pPr>
              <w:pStyle w:val="TableCell0-0115Break"/>
            </w:pPr>
            <w:r w:rsidRPr="005F70FB">
              <w:t>raft</w:t>
            </w:r>
          </w:p>
        </w:tc>
      </w:tr>
      <w:tr w:rsidR="00AC23C4" w:rsidRPr="005F70FB" w14:paraId="49B42F56" w14:textId="77777777" w:rsidTr="00BC00CF">
        <w:tc>
          <w:tcPr>
            <w:tcW w:w="236" w:type="dxa"/>
            <w:shd w:val="clear" w:color="auto" w:fill="auto"/>
          </w:tcPr>
          <w:p w14:paraId="3176820D" w14:textId="77777777" w:rsidR="002927B6" w:rsidRPr="005F70FB" w:rsidRDefault="002927B6" w:rsidP="00A551BF">
            <w:pPr>
              <w:pStyle w:val="TableCell0-0115Break"/>
              <w:rPr>
                <w:rStyle w:val="ExampleSource"/>
              </w:rPr>
            </w:pPr>
          </w:p>
        </w:tc>
        <w:tc>
          <w:tcPr>
            <w:tcW w:w="1247" w:type="dxa"/>
            <w:shd w:val="clear" w:color="auto" w:fill="auto"/>
          </w:tcPr>
          <w:p w14:paraId="2A67EE36" w14:textId="77777777" w:rsidR="002927B6" w:rsidRPr="005F70FB" w:rsidRDefault="002927B6" w:rsidP="00A551BF">
            <w:pPr>
              <w:pStyle w:val="TableCell0-0115Break"/>
              <w:rPr>
                <w:rStyle w:val="ChItalBold"/>
              </w:rPr>
            </w:pPr>
            <w:r w:rsidRPr="005F70FB">
              <w:rPr>
                <w:rStyle w:val="ChItalBold"/>
              </w:rPr>
              <w:t>rakus</w:t>
            </w:r>
          </w:p>
        </w:tc>
        <w:tc>
          <w:tcPr>
            <w:tcW w:w="1418" w:type="dxa"/>
            <w:shd w:val="clear" w:color="auto" w:fill="auto"/>
          </w:tcPr>
          <w:p w14:paraId="702A5E03" w14:textId="77777777" w:rsidR="002927B6" w:rsidRPr="005F70FB" w:rsidRDefault="002927B6" w:rsidP="00A551BF">
            <w:pPr>
              <w:pStyle w:val="TableCell0-0115Break"/>
              <w:rPr>
                <w:rStyle w:val="ChCharisSIL"/>
              </w:rPr>
            </w:pPr>
            <w:r w:rsidRPr="005F70FB">
              <w:rPr>
                <w:rStyle w:val="ChCharisSIL"/>
              </w:rPr>
              <w:t>ˈra.kʊs</w:t>
            </w:r>
          </w:p>
        </w:tc>
        <w:tc>
          <w:tcPr>
            <w:tcW w:w="1361" w:type="dxa"/>
            <w:shd w:val="clear" w:color="auto" w:fill="auto"/>
          </w:tcPr>
          <w:p w14:paraId="24659579"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8240A83" w14:textId="77777777" w:rsidR="002927B6" w:rsidRPr="005F70FB" w:rsidRDefault="002927B6" w:rsidP="00A551BF">
            <w:pPr>
              <w:pStyle w:val="TableCell0-0115Break"/>
            </w:pPr>
            <w:r w:rsidRPr="005F70FB">
              <w:t>crave</w:t>
            </w:r>
          </w:p>
        </w:tc>
      </w:tr>
      <w:tr w:rsidR="00AC23C4" w:rsidRPr="005F70FB" w14:paraId="10DE6CA6" w14:textId="77777777" w:rsidTr="00BC00CF">
        <w:tc>
          <w:tcPr>
            <w:tcW w:w="236" w:type="dxa"/>
            <w:shd w:val="clear" w:color="auto" w:fill="auto"/>
          </w:tcPr>
          <w:p w14:paraId="2088D7BA" w14:textId="77777777" w:rsidR="002927B6" w:rsidRPr="005F70FB" w:rsidRDefault="002927B6" w:rsidP="00A551BF">
            <w:pPr>
              <w:pStyle w:val="TableCell0-0115Break"/>
              <w:rPr>
                <w:rStyle w:val="ExampleSource"/>
              </w:rPr>
            </w:pPr>
          </w:p>
        </w:tc>
        <w:tc>
          <w:tcPr>
            <w:tcW w:w="1247" w:type="dxa"/>
            <w:shd w:val="clear" w:color="auto" w:fill="auto"/>
          </w:tcPr>
          <w:p w14:paraId="3CC8BA1C" w14:textId="77777777" w:rsidR="002927B6" w:rsidRPr="005F70FB" w:rsidRDefault="002927B6" w:rsidP="00A551BF">
            <w:pPr>
              <w:pStyle w:val="TableCell0-0115Break"/>
              <w:rPr>
                <w:rStyle w:val="ChItalBold"/>
              </w:rPr>
            </w:pPr>
            <w:r w:rsidRPr="005F70FB">
              <w:rPr>
                <w:rStyle w:val="ChItalBold"/>
              </w:rPr>
              <w:t>ramas</w:t>
            </w:r>
          </w:p>
        </w:tc>
        <w:tc>
          <w:tcPr>
            <w:tcW w:w="1418" w:type="dxa"/>
            <w:shd w:val="clear" w:color="auto" w:fill="auto"/>
          </w:tcPr>
          <w:p w14:paraId="7B989F35" w14:textId="77777777" w:rsidR="002927B6" w:rsidRPr="005F70FB" w:rsidRDefault="002927B6" w:rsidP="00A551BF">
            <w:pPr>
              <w:pStyle w:val="TableCell0-0115Break"/>
              <w:rPr>
                <w:rStyle w:val="ChCharisSIL"/>
              </w:rPr>
            </w:pPr>
            <w:r w:rsidRPr="005F70FB">
              <w:rPr>
                <w:rStyle w:val="ChCharisSIL"/>
              </w:rPr>
              <w:t>ˈra.mɐs</w:t>
            </w:r>
          </w:p>
        </w:tc>
        <w:tc>
          <w:tcPr>
            <w:tcW w:w="1361" w:type="dxa"/>
            <w:shd w:val="clear" w:color="auto" w:fill="auto"/>
          </w:tcPr>
          <w:p w14:paraId="2920A8B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4F472A1" w14:textId="77777777" w:rsidR="002927B6" w:rsidRPr="005F70FB" w:rsidRDefault="002927B6" w:rsidP="00A551BF">
            <w:pPr>
              <w:pStyle w:val="TableCell0-0115Break"/>
            </w:pPr>
            <w:r w:rsidRPr="005F70FB">
              <w:t>press</w:t>
            </w:r>
          </w:p>
        </w:tc>
      </w:tr>
      <w:tr w:rsidR="00AC23C4" w:rsidRPr="005F70FB" w14:paraId="70B82555" w14:textId="77777777" w:rsidTr="00BC00CF">
        <w:tc>
          <w:tcPr>
            <w:tcW w:w="236" w:type="dxa"/>
            <w:shd w:val="clear" w:color="auto" w:fill="auto"/>
          </w:tcPr>
          <w:p w14:paraId="3FFACDD5" w14:textId="77777777" w:rsidR="002927B6" w:rsidRPr="005F70FB" w:rsidRDefault="002927B6" w:rsidP="00A551BF">
            <w:pPr>
              <w:pStyle w:val="TableCell0-0115Break"/>
              <w:rPr>
                <w:rStyle w:val="ExampleSource"/>
              </w:rPr>
            </w:pPr>
          </w:p>
        </w:tc>
        <w:tc>
          <w:tcPr>
            <w:tcW w:w="1247" w:type="dxa"/>
            <w:shd w:val="clear" w:color="auto" w:fill="auto"/>
          </w:tcPr>
          <w:p w14:paraId="13B740B2" w14:textId="77777777" w:rsidR="002927B6" w:rsidRPr="005F70FB" w:rsidRDefault="002927B6" w:rsidP="00A551BF">
            <w:pPr>
              <w:pStyle w:val="TableCell0-0115Break"/>
              <w:rPr>
                <w:rStyle w:val="ChItalBold"/>
              </w:rPr>
            </w:pPr>
            <w:r w:rsidRPr="005F70FB">
              <w:rPr>
                <w:rStyle w:val="ChItalBold"/>
              </w:rPr>
              <w:t>rambut</w:t>
            </w:r>
          </w:p>
        </w:tc>
        <w:tc>
          <w:tcPr>
            <w:tcW w:w="1418" w:type="dxa"/>
            <w:shd w:val="clear" w:color="auto" w:fill="auto"/>
          </w:tcPr>
          <w:p w14:paraId="783997BF" w14:textId="77777777" w:rsidR="002927B6" w:rsidRPr="005F70FB" w:rsidRDefault="002927B6" w:rsidP="00A551BF">
            <w:pPr>
              <w:pStyle w:val="TableCell0-0115Break"/>
              <w:rPr>
                <w:rStyle w:val="ChCharisSIL"/>
              </w:rPr>
            </w:pPr>
            <w:r w:rsidRPr="005F70FB">
              <w:rPr>
                <w:rStyle w:val="ChCharisSIL"/>
              </w:rPr>
              <w:t>ˈrɐm.bʊt̚</w:t>
            </w:r>
          </w:p>
        </w:tc>
        <w:tc>
          <w:tcPr>
            <w:tcW w:w="1361" w:type="dxa"/>
            <w:shd w:val="clear" w:color="auto" w:fill="auto"/>
          </w:tcPr>
          <w:p w14:paraId="547F653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65B8989" w14:textId="77777777" w:rsidR="002927B6" w:rsidRPr="005F70FB" w:rsidRDefault="002927B6" w:rsidP="00A551BF">
            <w:pPr>
              <w:pStyle w:val="TableCell0-0115Break"/>
            </w:pPr>
            <w:r w:rsidRPr="005F70FB">
              <w:t>hair</w:t>
            </w:r>
          </w:p>
        </w:tc>
      </w:tr>
      <w:tr w:rsidR="00AC23C4" w:rsidRPr="005F70FB" w14:paraId="0679A260" w14:textId="77777777" w:rsidTr="00BC00CF">
        <w:tc>
          <w:tcPr>
            <w:tcW w:w="236" w:type="dxa"/>
            <w:shd w:val="clear" w:color="auto" w:fill="auto"/>
          </w:tcPr>
          <w:p w14:paraId="637D228A" w14:textId="77777777" w:rsidR="002927B6" w:rsidRPr="005F70FB" w:rsidRDefault="002927B6" w:rsidP="00A551BF">
            <w:pPr>
              <w:pStyle w:val="TableCell0-0115Break"/>
              <w:rPr>
                <w:rStyle w:val="ExampleSource"/>
              </w:rPr>
            </w:pPr>
          </w:p>
        </w:tc>
        <w:tc>
          <w:tcPr>
            <w:tcW w:w="1247" w:type="dxa"/>
            <w:shd w:val="clear" w:color="auto" w:fill="auto"/>
          </w:tcPr>
          <w:p w14:paraId="52A3014B" w14:textId="77777777" w:rsidR="002927B6" w:rsidRPr="005F70FB" w:rsidRDefault="002927B6" w:rsidP="00A551BF">
            <w:pPr>
              <w:pStyle w:val="TableCell0-0115Break"/>
              <w:rPr>
                <w:rStyle w:val="ChItalBold"/>
              </w:rPr>
            </w:pPr>
            <w:r w:rsidRPr="005F70FB">
              <w:rPr>
                <w:rStyle w:val="ChItalBold"/>
              </w:rPr>
              <w:t>rame</w:t>
            </w:r>
          </w:p>
        </w:tc>
        <w:tc>
          <w:tcPr>
            <w:tcW w:w="1418" w:type="dxa"/>
            <w:shd w:val="clear" w:color="auto" w:fill="auto"/>
          </w:tcPr>
          <w:p w14:paraId="52756912" w14:textId="77777777" w:rsidR="002927B6" w:rsidRPr="005F70FB" w:rsidRDefault="002927B6" w:rsidP="00A551BF">
            <w:pPr>
              <w:pStyle w:val="TableCell0-0115Break"/>
              <w:rPr>
                <w:rStyle w:val="ChCharisSIL"/>
              </w:rPr>
            </w:pPr>
            <w:r w:rsidRPr="005F70FB">
              <w:rPr>
                <w:rStyle w:val="ChCharisSIL"/>
              </w:rPr>
              <w:t>ˈra.mɛ</w:t>
            </w:r>
          </w:p>
        </w:tc>
        <w:tc>
          <w:tcPr>
            <w:tcW w:w="1361" w:type="dxa"/>
            <w:shd w:val="clear" w:color="auto" w:fill="auto"/>
          </w:tcPr>
          <w:p w14:paraId="7D4CB4A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2BC2239" w14:textId="77777777" w:rsidR="002927B6" w:rsidRPr="005F70FB" w:rsidRDefault="002927B6" w:rsidP="00A551BF">
            <w:pPr>
              <w:pStyle w:val="TableCell0-0115Break"/>
            </w:pPr>
            <w:r w:rsidRPr="005F70FB">
              <w:t>be bustling</w:t>
            </w:r>
          </w:p>
        </w:tc>
      </w:tr>
      <w:tr w:rsidR="00AC23C4" w:rsidRPr="005F70FB" w14:paraId="20A12271" w14:textId="77777777" w:rsidTr="00BC00CF">
        <w:tc>
          <w:tcPr>
            <w:tcW w:w="236" w:type="dxa"/>
            <w:shd w:val="clear" w:color="auto" w:fill="auto"/>
          </w:tcPr>
          <w:p w14:paraId="0357032A" w14:textId="77777777" w:rsidR="002927B6" w:rsidRPr="005F70FB" w:rsidRDefault="002927B6" w:rsidP="00A551BF">
            <w:pPr>
              <w:pStyle w:val="TableCell0-0115Break"/>
              <w:rPr>
                <w:rStyle w:val="ExampleSource"/>
              </w:rPr>
            </w:pPr>
          </w:p>
        </w:tc>
        <w:tc>
          <w:tcPr>
            <w:tcW w:w="1247" w:type="dxa"/>
            <w:shd w:val="clear" w:color="auto" w:fill="auto"/>
          </w:tcPr>
          <w:p w14:paraId="3C2114E7" w14:textId="77777777" w:rsidR="002927B6" w:rsidRPr="005F70FB" w:rsidRDefault="002927B6" w:rsidP="00A551BF">
            <w:pPr>
              <w:pStyle w:val="TableCell0-0115Break"/>
              <w:rPr>
                <w:rStyle w:val="ChItalBold"/>
              </w:rPr>
            </w:pPr>
            <w:r w:rsidRPr="005F70FB">
              <w:rPr>
                <w:rStyle w:val="ChItalBold"/>
              </w:rPr>
              <w:t>rampas</w:t>
            </w:r>
          </w:p>
        </w:tc>
        <w:tc>
          <w:tcPr>
            <w:tcW w:w="1418" w:type="dxa"/>
            <w:shd w:val="clear" w:color="auto" w:fill="auto"/>
          </w:tcPr>
          <w:p w14:paraId="5C2BA468" w14:textId="77777777" w:rsidR="002927B6" w:rsidRPr="005F70FB" w:rsidRDefault="002927B6" w:rsidP="00A551BF">
            <w:pPr>
              <w:pStyle w:val="TableCell0-0115Break"/>
              <w:rPr>
                <w:rStyle w:val="ChCharisSIL"/>
              </w:rPr>
            </w:pPr>
            <w:r w:rsidRPr="005F70FB">
              <w:rPr>
                <w:rStyle w:val="ChCharisSIL"/>
              </w:rPr>
              <w:t>ˈrɐm.pɐs</w:t>
            </w:r>
          </w:p>
        </w:tc>
        <w:tc>
          <w:tcPr>
            <w:tcW w:w="1361" w:type="dxa"/>
            <w:shd w:val="clear" w:color="auto" w:fill="auto"/>
          </w:tcPr>
          <w:p w14:paraId="114F0F7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110E801" w14:textId="77777777" w:rsidR="002927B6" w:rsidRPr="005F70FB" w:rsidRDefault="002927B6" w:rsidP="00A551BF">
            <w:pPr>
              <w:pStyle w:val="TableCell0-0115Break"/>
            </w:pPr>
            <w:r w:rsidRPr="005F70FB">
              <w:t>seize</w:t>
            </w:r>
          </w:p>
        </w:tc>
      </w:tr>
      <w:tr w:rsidR="00AC23C4" w:rsidRPr="005F70FB" w14:paraId="0869E75A" w14:textId="77777777" w:rsidTr="00BC00CF">
        <w:tc>
          <w:tcPr>
            <w:tcW w:w="236" w:type="dxa"/>
            <w:shd w:val="clear" w:color="auto" w:fill="auto"/>
          </w:tcPr>
          <w:p w14:paraId="60B305BE" w14:textId="77777777" w:rsidR="002927B6" w:rsidRPr="005F70FB" w:rsidRDefault="002927B6" w:rsidP="00A551BF">
            <w:pPr>
              <w:pStyle w:val="TableCell0-0115Break"/>
              <w:rPr>
                <w:rStyle w:val="ExampleSource"/>
              </w:rPr>
            </w:pPr>
          </w:p>
        </w:tc>
        <w:tc>
          <w:tcPr>
            <w:tcW w:w="1247" w:type="dxa"/>
            <w:shd w:val="clear" w:color="auto" w:fill="auto"/>
          </w:tcPr>
          <w:p w14:paraId="4EF028CF" w14:textId="77777777" w:rsidR="002927B6" w:rsidRPr="005F70FB" w:rsidRDefault="002927B6" w:rsidP="00A551BF">
            <w:pPr>
              <w:pStyle w:val="TableCell0-0115Break"/>
              <w:rPr>
                <w:rStyle w:val="ChItalBold"/>
              </w:rPr>
            </w:pPr>
            <w:r w:rsidRPr="005F70FB">
              <w:rPr>
                <w:rStyle w:val="ChItalBold"/>
              </w:rPr>
              <w:t>rangkap</w:t>
            </w:r>
          </w:p>
        </w:tc>
        <w:tc>
          <w:tcPr>
            <w:tcW w:w="1418" w:type="dxa"/>
            <w:shd w:val="clear" w:color="auto" w:fill="auto"/>
          </w:tcPr>
          <w:p w14:paraId="6E5A5E6B" w14:textId="77777777" w:rsidR="002927B6" w:rsidRPr="005F70FB" w:rsidRDefault="002927B6" w:rsidP="00A551BF">
            <w:pPr>
              <w:pStyle w:val="TableCell0-0115Break"/>
              <w:rPr>
                <w:rStyle w:val="ChCharisSIL"/>
              </w:rPr>
            </w:pPr>
            <w:r w:rsidRPr="005F70FB">
              <w:rPr>
                <w:rStyle w:val="ChCharisSIL"/>
              </w:rPr>
              <w:t>ˈrɐŋ.kɐp̚</w:t>
            </w:r>
          </w:p>
        </w:tc>
        <w:tc>
          <w:tcPr>
            <w:tcW w:w="1361" w:type="dxa"/>
            <w:shd w:val="clear" w:color="auto" w:fill="auto"/>
          </w:tcPr>
          <w:p w14:paraId="1BE52B2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1B64460" w14:textId="77777777" w:rsidR="002927B6" w:rsidRPr="005F70FB" w:rsidRDefault="002927B6" w:rsidP="00A551BF">
            <w:pPr>
              <w:pStyle w:val="TableCell0-0115Break"/>
            </w:pPr>
            <w:r w:rsidRPr="005F70FB">
              <w:t>be doubled</w:t>
            </w:r>
          </w:p>
        </w:tc>
      </w:tr>
      <w:tr w:rsidR="00AC23C4" w:rsidRPr="005F70FB" w14:paraId="49F7D0DA" w14:textId="77777777" w:rsidTr="00BC00CF">
        <w:tc>
          <w:tcPr>
            <w:tcW w:w="236" w:type="dxa"/>
            <w:shd w:val="clear" w:color="auto" w:fill="auto"/>
          </w:tcPr>
          <w:p w14:paraId="61DD1E51" w14:textId="77777777" w:rsidR="002927B6" w:rsidRPr="005F70FB" w:rsidRDefault="002927B6" w:rsidP="00A551BF">
            <w:pPr>
              <w:pStyle w:val="TableCell0-0115Break"/>
              <w:rPr>
                <w:rStyle w:val="ExampleSource"/>
              </w:rPr>
            </w:pPr>
          </w:p>
        </w:tc>
        <w:tc>
          <w:tcPr>
            <w:tcW w:w="1247" w:type="dxa"/>
            <w:shd w:val="clear" w:color="auto" w:fill="auto"/>
          </w:tcPr>
          <w:p w14:paraId="7AE0F339" w14:textId="77777777" w:rsidR="002927B6" w:rsidRPr="005F70FB" w:rsidRDefault="002927B6" w:rsidP="00A551BF">
            <w:pPr>
              <w:pStyle w:val="TableCell0-0115Break"/>
              <w:rPr>
                <w:rStyle w:val="ChItalBold"/>
              </w:rPr>
            </w:pPr>
            <w:r w:rsidRPr="005F70FB">
              <w:rPr>
                <w:rStyle w:val="ChItalBold"/>
              </w:rPr>
              <w:t>rapat</w:t>
            </w:r>
          </w:p>
        </w:tc>
        <w:tc>
          <w:tcPr>
            <w:tcW w:w="1418" w:type="dxa"/>
            <w:shd w:val="clear" w:color="auto" w:fill="auto"/>
          </w:tcPr>
          <w:p w14:paraId="22DFBDD5" w14:textId="77777777" w:rsidR="002927B6" w:rsidRPr="005F70FB" w:rsidRDefault="002927B6" w:rsidP="00A551BF">
            <w:pPr>
              <w:pStyle w:val="TableCell0-0115Break"/>
              <w:rPr>
                <w:rStyle w:val="ChCharisSIL"/>
              </w:rPr>
            </w:pPr>
            <w:r w:rsidRPr="005F70FB">
              <w:rPr>
                <w:rStyle w:val="ChCharisSIL"/>
              </w:rPr>
              <w:t>ˈra.pɐt</w:t>
            </w:r>
          </w:p>
        </w:tc>
        <w:tc>
          <w:tcPr>
            <w:tcW w:w="1361" w:type="dxa"/>
            <w:shd w:val="clear" w:color="auto" w:fill="auto"/>
          </w:tcPr>
          <w:p w14:paraId="7C824C0C" w14:textId="77777777" w:rsidR="002927B6" w:rsidRPr="005F70FB" w:rsidRDefault="002927B6" w:rsidP="00A551BF">
            <w:pPr>
              <w:pStyle w:val="TableCell0-0115Break"/>
              <w:rPr>
                <w:rStyle w:val="ChSmallCaps"/>
              </w:rPr>
            </w:pPr>
            <w:r w:rsidRPr="005F70FB">
              <w:rPr>
                <w:rStyle w:val="ChSmallCaps"/>
              </w:rPr>
              <w:t>n/v.mo(dy)</w:t>
            </w:r>
          </w:p>
        </w:tc>
        <w:tc>
          <w:tcPr>
            <w:tcW w:w="2438" w:type="dxa"/>
            <w:shd w:val="clear" w:color="auto" w:fill="auto"/>
          </w:tcPr>
          <w:p w14:paraId="2DAC66FD" w14:textId="77777777" w:rsidR="002927B6" w:rsidRPr="005F70FB" w:rsidRDefault="002927B6" w:rsidP="00A551BF">
            <w:pPr>
              <w:pStyle w:val="TableCell0-0115Break"/>
            </w:pPr>
            <w:r w:rsidRPr="005F70FB">
              <w:t>meeting / move close</w:t>
            </w:r>
          </w:p>
        </w:tc>
      </w:tr>
      <w:tr w:rsidR="00AC23C4" w:rsidRPr="005F70FB" w14:paraId="73398224" w14:textId="77777777" w:rsidTr="00BC00CF">
        <w:tc>
          <w:tcPr>
            <w:tcW w:w="236" w:type="dxa"/>
            <w:shd w:val="clear" w:color="auto" w:fill="auto"/>
          </w:tcPr>
          <w:p w14:paraId="431405F9" w14:textId="77777777" w:rsidR="002927B6" w:rsidRPr="005F70FB" w:rsidRDefault="002927B6" w:rsidP="00A551BF">
            <w:pPr>
              <w:pStyle w:val="TableCell0-0115Break"/>
              <w:rPr>
                <w:rStyle w:val="ExampleSource"/>
              </w:rPr>
            </w:pPr>
          </w:p>
        </w:tc>
        <w:tc>
          <w:tcPr>
            <w:tcW w:w="1247" w:type="dxa"/>
            <w:shd w:val="clear" w:color="auto" w:fill="auto"/>
          </w:tcPr>
          <w:p w14:paraId="723605EF" w14:textId="77777777" w:rsidR="002927B6" w:rsidRPr="005F70FB" w:rsidRDefault="002927B6" w:rsidP="00A551BF">
            <w:pPr>
              <w:pStyle w:val="TableCell0-0115Break"/>
              <w:rPr>
                <w:rStyle w:val="ChItalBold"/>
              </w:rPr>
            </w:pPr>
            <w:r w:rsidRPr="005F70FB">
              <w:rPr>
                <w:rStyle w:val="ChItalBold"/>
              </w:rPr>
              <w:t>rapi</w:t>
            </w:r>
          </w:p>
        </w:tc>
        <w:tc>
          <w:tcPr>
            <w:tcW w:w="1418" w:type="dxa"/>
            <w:shd w:val="clear" w:color="auto" w:fill="auto"/>
          </w:tcPr>
          <w:p w14:paraId="1D8E91EB" w14:textId="77777777" w:rsidR="002927B6" w:rsidRPr="005F70FB" w:rsidRDefault="002927B6" w:rsidP="00A551BF">
            <w:pPr>
              <w:pStyle w:val="TableCell0-0115Break"/>
              <w:rPr>
                <w:rStyle w:val="ChCharisSIL"/>
              </w:rPr>
            </w:pPr>
            <w:r w:rsidRPr="005F70FB">
              <w:rPr>
                <w:rStyle w:val="ChCharisSIL"/>
              </w:rPr>
              <w:t>ˈra.pi</w:t>
            </w:r>
          </w:p>
        </w:tc>
        <w:tc>
          <w:tcPr>
            <w:tcW w:w="1361" w:type="dxa"/>
            <w:shd w:val="clear" w:color="auto" w:fill="auto"/>
          </w:tcPr>
          <w:p w14:paraId="0180B406"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18700E1" w14:textId="77777777" w:rsidR="002927B6" w:rsidRPr="005F70FB" w:rsidRDefault="002927B6" w:rsidP="00A551BF">
            <w:pPr>
              <w:pStyle w:val="TableCell0-0115Break"/>
            </w:pPr>
            <w:r w:rsidRPr="005F70FB">
              <w:t>be neat</w:t>
            </w:r>
          </w:p>
        </w:tc>
      </w:tr>
      <w:tr w:rsidR="00AC23C4" w:rsidRPr="005F70FB" w14:paraId="1EE93C71" w14:textId="77777777" w:rsidTr="00BC00CF">
        <w:tc>
          <w:tcPr>
            <w:tcW w:w="236" w:type="dxa"/>
            <w:shd w:val="clear" w:color="auto" w:fill="auto"/>
          </w:tcPr>
          <w:p w14:paraId="0042928C" w14:textId="77777777" w:rsidR="002927B6" w:rsidRPr="005F70FB" w:rsidRDefault="002927B6" w:rsidP="00A551BF">
            <w:pPr>
              <w:pStyle w:val="TableCell0-0115Break"/>
              <w:rPr>
                <w:rStyle w:val="ExampleSource"/>
              </w:rPr>
            </w:pPr>
          </w:p>
        </w:tc>
        <w:tc>
          <w:tcPr>
            <w:tcW w:w="1247" w:type="dxa"/>
            <w:shd w:val="clear" w:color="auto" w:fill="auto"/>
          </w:tcPr>
          <w:p w14:paraId="14FCB4E4" w14:textId="77777777" w:rsidR="002927B6" w:rsidRPr="005F70FB" w:rsidRDefault="002927B6" w:rsidP="00A551BF">
            <w:pPr>
              <w:pStyle w:val="TableCell0-0115Break"/>
              <w:rPr>
                <w:rStyle w:val="ChItalBold"/>
              </w:rPr>
            </w:pPr>
            <w:r w:rsidRPr="005F70FB">
              <w:rPr>
                <w:rStyle w:val="ChItalBold"/>
              </w:rPr>
              <w:t>rata</w:t>
            </w:r>
          </w:p>
        </w:tc>
        <w:tc>
          <w:tcPr>
            <w:tcW w:w="1418" w:type="dxa"/>
            <w:shd w:val="clear" w:color="auto" w:fill="auto"/>
          </w:tcPr>
          <w:p w14:paraId="3DB452DD" w14:textId="77777777" w:rsidR="002927B6" w:rsidRPr="005F70FB" w:rsidRDefault="002927B6" w:rsidP="00A551BF">
            <w:pPr>
              <w:pStyle w:val="TableCell0-0115Break"/>
              <w:rPr>
                <w:rStyle w:val="ChCharisSIL"/>
              </w:rPr>
            </w:pPr>
            <w:r w:rsidRPr="005F70FB">
              <w:rPr>
                <w:rStyle w:val="ChCharisSIL"/>
              </w:rPr>
              <w:t>ˈra.ta</w:t>
            </w:r>
          </w:p>
        </w:tc>
        <w:tc>
          <w:tcPr>
            <w:tcW w:w="1361" w:type="dxa"/>
            <w:shd w:val="clear" w:color="auto" w:fill="auto"/>
          </w:tcPr>
          <w:p w14:paraId="49DBCDCB"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072CB2D" w14:textId="77777777" w:rsidR="002927B6" w:rsidRPr="005F70FB" w:rsidRDefault="002927B6" w:rsidP="00A551BF">
            <w:pPr>
              <w:pStyle w:val="TableCell0-0115Break"/>
            </w:pPr>
            <w:r w:rsidRPr="005F70FB">
              <w:t>be even</w:t>
            </w:r>
          </w:p>
        </w:tc>
      </w:tr>
      <w:tr w:rsidR="00AC23C4" w:rsidRPr="005F70FB" w14:paraId="2F7394DE" w14:textId="77777777" w:rsidTr="00BC00CF">
        <w:tc>
          <w:tcPr>
            <w:tcW w:w="236" w:type="dxa"/>
            <w:shd w:val="clear" w:color="auto" w:fill="auto"/>
          </w:tcPr>
          <w:p w14:paraId="74C06C47" w14:textId="77777777" w:rsidR="002927B6" w:rsidRPr="005F70FB" w:rsidRDefault="002927B6" w:rsidP="00A551BF">
            <w:pPr>
              <w:pStyle w:val="TableCell0-0115Break"/>
              <w:rPr>
                <w:rStyle w:val="ExampleSource"/>
              </w:rPr>
            </w:pPr>
          </w:p>
        </w:tc>
        <w:tc>
          <w:tcPr>
            <w:tcW w:w="1247" w:type="dxa"/>
            <w:shd w:val="clear" w:color="auto" w:fill="auto"/>
          </w:tcPr>
          <w:p w14:paraId="1506C699" w14:textId="77777777" w:rsidR="002927B6" w:rsidRPr="005F70FB" w:rsidRDefault="002927B6" w:rsidP="00A551BF">
            <w:pPr>
              <w:pStyle w:val="TableCell0-0115Break"/>
              <w:rPr>
                <w:rStyle w:val="ChItalBold"/>
              </w:rPr>
            </w:pPr>
            <w:r w:rsidRPr="005F70FB">
              <w:rPr>
                <w:rStyle w:val="ChItalBold"/>
              </w:rPr>
              <w:t>ratus</w:t>
            </w:r>
          </w:p>
        </w:tc>
        <w:tc>
          <w:tcPr>
            <w:tcW w:w="1418" w:type="dxa"/>
            <w:shd w:val="clear" w:color="auto" w:fill="auto"/>
          </w:tcPr>
          <w:p w14:paraId="3FFD9726" w14:textId="77777777" w:rsidR="002927B6" w:rsidRPr="005F70FB" w:rsidRDefault="002927B6" w:rsidP="00A551BF">
            <w:pPr>
              <w:pStyle w:val="TableCell0-0115Break"/>
              <w:rPr>
                <w:rStyle w:val="ChCharisSIL"/>
              </w:rPr>
            </w:pPr>
            <w:r w:rsidRPr="005F70FB">
              <w:rPr>
                <w:rStyle w:val="ChCharisSIL"/>
              </w:rPr>
              <w:t>ˈra.tʊs</w:t>
            </w:r>
          </w:p>
        </w:tc>
        <w:tc>
          <w:tcPr>
            <w:tcW w:w="1361" w:type="dxa"/>
            <w:shd w:val="clear" w:color="auto" w:fill="auto"/>
          </w:tcPr>
          <w:p w14:paraId="7E9C7626" w14:textId="77777777" w:rsidR="002927B6" w:rsidRPr="005F70FB" w:rsidRDefault="002927B6" w:rsidP="00A551BF">
            <w:pPr>
              <w:pStyle w:val="TableCell0-0115Break"/>
              <w:rPr>
                <w:rStyle w:val="ChSmallCaps"/>
              </w:rPr>
            </w:pPr>
            <w:r w:rsidRPr="005F70FB">
              <w:rPr>
                <w:rStyle w:val="ChSmallCaps"/>
              </w:rPr>
              <w:t>num.c</w:t>
            </w:r>
          </w:p>
        </w:tc>
        <w:tc>
          <w:tcPr>
            <w:tcW w:w="2438" w:type="dxa"/>
            <w:shd w:val="clear" w:color="auto" w:fill="auto"/>
          </w:tcPr>
          <w:p w14:paraId="536D9ED8" w14:textId="77777777" w:rsidR="002927B6" w:rsidRPr="005F70FB" w:rsidRDefault="002927B6" w:rsidP="00A551BF">
            <w:pPr>
              <w:pStyle w:val="TableCell0-0115Break"/>
            </w:pPr>
            <w:r w:rsidRPr="005F70FB">
              <w:t>hundred</w:t>
            </w:r>
          </w:p>
        </w:tc>
      </w:tr>
      <w:tr w:rsidR="00AC23C4" w:rsidRPr="005F70FB" w14:paraId="12618582" w14:textId="77777777" w:rsidTr="00BC00CF">
        <w:tc>
          <w:tcPr>
            <w:tcW w:w="236" w:type="dxa"/>
            <w:shd w:val="clear" w:color="auto" w:fill="auto"/>
          </w:tcPr>
          <w:p w14:paraId="0022DEAC" w14:textId="77777777" w:rsidR="002927B6" w:rsidRPr="005F70FB" w:rsidRDefault="002927B6" w:rsidP="00A551BF">
            <w:pPr>
              <w:pStyle w:val="TableCell0-0115Break"/>
              <w:rPr>
                <w:rStyle w:val="ExampleSource"/>
              </w:rPr>
            </w:pPr>
          </w:p>
        </w:tc>
        <w:tc>
          <w:tcPr>
            <w:tcW w:w="1247" w:type="dxa"/>
            <w:shd w:val="clear" w:color="auto" w:fill="auto"/>
          </w:tcPr>
          <w:p w14:paraId="54C50DAD" w14:textId="77777777" w:rsidR="002927B6" w:rsidRPr="005F70FB" w:rsidRDefault="002927B6" w:rsidP="00A551BF">
            <w:pPr>
              <w:pStyle w:val="TableCell0-0115Break"/>
              <w:rPr>
                <w:rStyle w:val="ChItalBold"/>
              </w:rPr>
            </w:pPr>
            <w:r w:rsidRPr="005F70FB">
              <w:rPr>
                <w:rStyle w:val="ChItalBold"/>
              </w:rPr>
              <w:t>rawa</w:t>
            </w:r>
          </w:p>
        </w:tc>
        <w:tc>
          <w:tcPr>
            <w:tcW w:w="1418" w:type="dxa"/>
            <w:shd w:val="clear" w:color="auto" w:fill="auto"/>
          </w:tcPr>
          <w:p w14:paraId="26AA9199" w14:textId="77777777" w:rsidR="002927B6" w:rsidRPr="005F70FB" w:rsidRDefault="002927B6" w:rsidP="00A551BF">
            <w:pPr>
              <w:pStyle w:val="TableCell0-0115Break"/>
              <w:rPr>
                <w:rStyle w:val="ChCharisSIL"/>
              </w:rPr>
            </w:pPr>
            <w:r w:rsidRPr="005F70FB">
              <w:rPr>
                <w:rStyle w:val="ChCharisSIL"/>
              </w:rPr>
              <w:t>ˈra.wa</w:t>
            </w:r>
          </w:p>
        </w:tc>
        <w:tc>
          <w:tcPr>
            <w:tcW w:w="1361" w:type="dxa"/>
            <w:shd w:val="clear" w:color="auto" w:fill="auto"/>
          </w:tcPr>
          <w:p w14:paraId="78A06415"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C2C811A" w14:textId="77777777" w:rsidR="002927B6" w:rsidRPr="005F70FB" w:rsidRDefault="002927B6" w:rsidP="00A551BF">
            <w:pPr>
              <w:pStyle w:val="TableCell0-0115Break"/>
            </w:pPr>
            <w:r w:rsidRPr="005F70FB">
              <w:t>swamp</w:t>
            </w:r>
          </w:p>
        </w:tc>
      </w:tr>
      <w:tr w:rsidR="00AC23C4" w:rsidRPr="005F70FB" w14:paraId="7B9F6C6B" w14:textId="77777777" w:rsidTr="00BC00CF">
        <w:tc>
          <w:tcPr>
            <w:tcW w:w="236" w:type="dxa"/>
            <w:shd w:val="clear" w:color="auto" w:fill="auto"/>
          </w:tcPr>
          <w:p w14:paraId="424B9582" w14:textId="77777777" w:rsidR="002927B6" w:rsidRPr="005F70FB" w:rsidRDefault="002927B6" w:rsidP="00A551BF">
            <w:pPr>
              <w:pStyle w:val="TableCell0-0115Break"/>
              <w:rPr>
                <w:rStyle w:val="ExampleSource"/>
              </w:rPr>
            </w:pPr>
          </w:p>
        </w:tc>
        <w:tc>
          <w:tcPr>
            <w:tcW w:w="1247" w:type="dxa"/>
            <w:shd w:val="clear" w:color="auto" w:fill="auto"/>
          </w:tcPr>
          <w:p w14:paraId="68B3686D" w14:textId="77777777" w:rsidR="002927B6" w:rsidRPr="005F70FB" w:rsidRDefault="002927B6" w:rsidP="00A551BF">
            <w:pPr>
              <w:pStyle w:val="TableCell0-0115Break"/>
              <w:rPr>
                <w:rStyle w:val="ChItalBold"/>
              </w:rPr>
            </w:pPr>
            <w:r w:rsidRPr="005F70FB">
              <w:rPr>
                <w:rStyle w:val="ChItalBold"/>
              </w:rPr>
              <w:t>rawang</w:t>
            </w:r>
          </w:p>
        </w:tc>
        <w:tc>
          <w:tcPr>
            <w:tcW w:w="1418" w:type="dxa"/>
            <w:shd w:val="clear" w:color="auto" w:fill="auto"/>
          </w:tcPr>
          <w:p w14:paraId="45BA1363" w14:textId="77777777" w:rsidR="002927B6" w:rsidRPr="005F70FB" w:rsidRDefault="002927B6" w:rsidP="00A551BF">
            <w:pPr>
              <w:pStyle w:val="TableCell0-0115Break"/>
              <w:rPr>
                <w:rStyle w:val="ChCharisSIL"/>
              </w:rPr>
            </w:pPr>
            <w:r w:rsidRPr="005F70FB">
              <w:rPr>
                <w:rStyle w:val="ChCharisSIL"/>
              </w:rPr>
              <w:t>ˈra.wɐn</w:t>
            </w:r>
          </w:p>
        </w:tc>
        <w:tc>
          <w:tcPr>
            <w:tcW w:w="1361" w:type="dxa"/>
            <w:shd w:val="clear" w:color="auto" w:fill="auto"/>
          </w:tcPr>
          <w:p w14:paraId="0E868520"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9ADCD07" w14:textId="77777777" w:rsidR="002927B6" w:rsidRPr="005F70FB" w:rsidRDefault="002927B6" w:rsidP="00A551BF">
            <w:pPr>
              <w:pStyle w:val="TableCell0-0115Break"/>
            </w:pPr>
            <w:r w:rsidRPr="005F70FB">
              <w:t>be haunted</w:t>
            </w:r>
          </w:p>
        </w:tc>
      </w:tr>
      <w:tr w:rsidR="00AC23C4" w:rsidRPr="005F70FB" w14:paraId="09E793B2" w14:textId="77777777" w:rsidTr="00BC00CF">
        <w:tc>
          <w:tcPr>
            <w:tcW w:w="236" w:type="dxa"/>
            <w:shd w:val="clear" w:color="auto" w:fill="auto"/>
          </w:tcPr>
          <w:p w14:paraId="2E0F2DC6" w14:textId="77777777" w:rsidR="002927B6" w:rsidRPr="005F70FB" w:rsidRDefault="002927B6" w:rsidP="00A551BF">
            <w:pPr>
              <w:pStyle w:val="TableCell0-0115Break"/>
              <w:rPr>
                <w:rStyle w:val="ExampleSource"/>
              </w:rPr>
            </w:pPr>
          </w:p>
        </w:tc>
        <w:tc>
          <w:tcPr>
            <w:tcW w:w="1247" w:type="dxa"/>
            <w:shd w:val="clear" w:color="auto" w:fill="auto"/>
          </w:tcPr>
          <w:p w14:paraId="175BC3CC" w14:textId="77777777" w:rsidR="002927B6" w:rsidRPr="005F70FB" w:rsidRDefault="002927B6" w:rsidP="00A551BF">
            <w:pPr>
              <w:pStyle w:val="TableCell0-0115Break"/>
              <w:rPr>
                <w:rStyle w:val="ChItalBold"/>
              </w:rPr>
            </w:pPr>
            <w:r w:rsidRPr="005F70FB">
              <w:rPr>
                <w:rStyle w:val="ChItalBold"/>
              </w:rPr>
              <w:t>rawat</w:t>
            </w:r>
          </w:p>
        </w:tc>
        <w:tc>
          <w:tcPr>
            <w:tcW w:w="1418" w:type="dxa"/>
            <w:shd w:val="clear" w:color="auto" w:fill="auto"/>
          </w:tcPr>
          <w:p w14:paraId="36732BCC" w14:textId="77777777" w:rsidR="002927B6" w:rsidRPr="005F70FB" w:rsidRDefault="002927B6" w:rsidP="00A551BF">
            <w:pPr>
              <w:pStyle w:val="TableCell0-0115Break"/>
              <w:rPr>
                <w:rStyle w:val="ChCharisSIL"/>
              </w:rPr>
            </w:pPr>
            <w:r w:rsidRPr="005F70FB">
              <w:rPr>
                <w:rStyle w:val="ChCharisSIL"/>
              </w:rPr>
              <w:t>ˈra.wɐt̚</w:t>
            </w:r>
          </w:p>
        </w:tc>
        <w:tc>
          <w:tcPr>
            <w:tcW w:w="1361" w:type="dxa"/>
            <w:shd w:val="clear" w:color="auto" w:fill="auto"/>
          </w:tcPr>
          <w:p w14:paraId="7B63FDE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610B474" w14:textId="77777777" w:rsidR="002927B6" w:rsidRPr="005F70FB" w:rsidRDefault="002927B6" w:rsidP="00A551BF">
            <w:pPr>
              <w:pStyle w:val="TableCell0-0115Break"/>
            </w:pPr>
            <w:r w:rsidRPr="005F70FB">
              <w:t>take care of</w:t>
            </w:r>
          </w:p>
        </w:tc>
      </w:tr>
      <w:tr w:rsidR="00AC23C4" w:rsidRPr="005F70FB" w14:paraId="1D8C5E4D" w14:textId="77777777" w:rsidTr="00BC00CF">
        <w:tc>
          <w:tcPr>
            <w:tcW w:w="236" w:type="dxa"/>
            <w:shd w:val="clear" w:color="auto" w:fill="auto"/>
          </w:tcPr>
          <w:p w14:paraId="1419C71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3BF6A1E1" w14:textId="77777777" w:rsidR="002927B6" w:rsidRPr="005F70FB" w:rsidRDefault="002927B6" w:rsidP="00A551BF">
            <w:pPr>
              <w:pStyle w:val="TableCell0-0115Break"/>
              <w:rPr>
                <w:rStyle w:val="ChItalBold"/>
              </w:rPr>
            </w:pPr>
            <w:r w:rsidRPr="005F70FB">
              <w:rPr>
                <w:rStyle w:val="ChItalBold"/>
              </w:rPr>
              <w:t>rebus</w:t>
            </w:r>
          </w:p>
        </w:tc>
        <w:tc>
          <w:tcPr>
            <w:tcW w:w="1418" w:type="dxa"/>
            <w:shd w:val="clear" w:color="auto" w:fill="auto"/>
          </w:tcPr>
          <w:p w14:paraId="7FAD123F" w14:textId="77777777" w:rsidR="002927B6" w:rsidRPr="005F70FB" w:rsidRDefault="002927B6" w:rsidP="00A551BF">
            <w:pPr>
              <w:pStyle w:val="TableCell0-0115Break"/>
              <w:rPr>
                <w:rStyle w:val="ChCharisSIL"/>
              </w:rPr>
            </w:pPr>
            <w:r w:rsidRPr="005F70FB">
              <w:rPr>
                <w:rStyle w:val="ChCharisSIL"/>
              </w:rPr>
              <w:t>rɛ.ˈbʊs</w:t>
            </w:r>
          </w:p>
        </w:tc>
        <w:tc>
          <w:tcPr>
            <w:tcW w:w="1361" w:type="dxa"/>
            <w:shd w:val="clear" w:color="auto" w:fill="auto"/>
          </w:tcPr>
          <w:p w14:paraId="2DA1EF1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85E87CC" w14:textId="77777777" w:rsidR="002927B6" w:rsidRPr="005F70FB" w:rsidRDefault="002927B6" w:rsidP="00A551BF">
            <w:pPr>
              <w:pStyle w:val="TableCell0-0115Break"/>
            </w:pPr>
            <w:r w:rsidRPr="005F70FB">
              <w:t>boil</w:t>
            </w:r>
          </w:p>
        </w:tc>
      </w:tr>
      <w:tr w:rsidR="00AC23C4" w:rsidRPr="005F70FB" w14:paraId="75369B74" w14:textId="77777777" w:rsidTr="00BC00CF">
        <w:tc>
          <w:tcPr>
            <w:tcW w:w="236" w:type="dxa"/>
            <w:shd w:val="clear" w:color="auto" w:fill="auto"/>
          </w:tcPr>
          <w:p w14:paraId="2D0A6480"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2BE42A5" w14:textId="77777777" w:rsidR="002927B6" w:rsidRPr="005F70FB" w:rsidRDefault="002927B6" w:rsidP="00A551BF">
            <w:pPr>
              <w:pStyle w:val="TableCell0-0115Break"/>
              <w:rPr>
                <w:rStyle w:val="ChItalBold"/>
              </w:rPr>
            </w:pPr>
            <w:r w:rsidRPr="005F70FB">
              <w:rPr>
                <w:rStyle w:val="ChItalBold"/>
              </w:rPr>
              <w:t>rebut</w:t>
            </w:r>
          </w:p>
        </w:tc>
        <w:tc>
          <w:tcPr>
            <w:tcW w:w="1418" w:type="dxa"/>
            <w:shd w:val="clear" w:color="auto" w:fill="auto"/>
          </w:tcPr>
          <w:p w14:paraId="580F53A3" w14:textId="77777777" w:rsidR="002927B6" w:rsidRPr="005F70FB" w:rsidRDefault="002927B6" w:rsidP="00A551BF">
            <w:pPr>
              <w:pStyle w:val="TableCell0-0115Break"/>
              <w:rPr>
                <w:rStyle w:val="ChCharisSIL"/>
              </w:rPr>
            </w:pPr>
            <w:r w:rsidRPr="005F70FB">
              <w:rPr>
                <w:rStyle w:val="ChCharisSIL"/>
              </w:rPr>
              <w:t>rɛ.ˈbʊt̚</w:t>
            </w:r>
          </w:p>
        </w:tc>
        <w:tc>
          <w:tcPr>
            <w:tcW w:w="1361" w:type="dxa"/>
            <w:shd w:val="clear" w:color="auto" w:fill="auto"/>
          </w:tcPr>
          <w:p w14:paraId="5F0867B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07EA2C0" w14:textId="77777777" w:rsidR="002927B6" w:rsidRPr="005F70FB" w:rsidRDefault="002927B6" w:rsidP="00A551BF">
            <w:pPr>
              <w:pStyle w:val="TableCell0-0115Break"/>
            </w:pPr>
            <w:r w:rsidRPr="005F70FB">
              <w:t>race each other</w:t>
            </w:r>
          </w:p>
        </w:tc>
      </w:tr>
      <w:tr w:rsidR="00AC23C4" w:rsidRPr="005F70FB" w14:paraId="1AD4607A" w14:textId="77777777" w:rsidTr="00BC00CF">
        <w:tc>
          <w:tcPr>
            <w:tcW w:w="236" w:type="dxa"/>
            <w:shd w:val="clear" w:color="auto" w:fill="auto"/>
          </w:tcPr>
          <w:p w14:paraId="4AF6AD12"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745A7629" w14:textId="77777777" w:rsidR="002927B6" w:rsidRPr="005F70FB" w:rsidRDefault="002927B6" w:rsidP="00A551BF">
            <w:pPr>
              <w:pStyle w:val="TableCell0-0115Break"/>
              <w:rPr>
                <w:rStyle w:val="ChItalBold"/>
              </w:rPr>
            </w:pPr>
            <w:r w:rsidRPr="005F70FB">
              <w:rPr>
                <w:rStyle w:val="ChItalBold"/>
              </w:rPr>
              <w:t>renda</w:t>
            </w:r>
          </w:p>
        </w:tc>
        <w:tc>
          <w:tcPr>
            <w:tcW w:w="1418" w:type="dxa"/>
            <w:shd w:val="clear" w:color="auto" w:fill="auto"/>
          </w:tcPr>
          <w:p w14:paraId="4D73EEF1" w14:textId="77777777" w:rsidR="002927B6" w:rsidRPr="005F70FB" w:rsidRDefault="002927B6" w:rsidP="00A551BF">
            <w:pPr>
              <w:pStyle w:val="TableCell0-0115Break"/>
              <w:rPr>
                <w:rStyle w:val="ChCharisSIL"/>
              </w:rPr>
            </w:pPr>
            <w:r w:rsidRPr="005F70FB">
              <w:rPr>
                <w:rStyle w:val="ChCharisSIL"/>
              </w:rPr>
              <w:t>rɛ̞n.ˈda</w:t>
            </w:r>
          </w:p>
        </w:tc>
        <w:tc>
          <w:tcPr>
            <w:tcW w:w="1361" w:type="dxa"/>
            <w:shd w:val="clear" w:color="auto" w:fill="auto"/>
          </w:tcPr>
          <w:p w14:paraId="73A26AB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8E3EBA8" w14:textId="77777777" w:rsidR="002927B6" w:rsidRPr="005F70FB" w:rsidRDefault="002927B6" w:rsidP="00A551BF">
            <w:pPr>
              <w:pStyle w:val="TableCell0-0115Break"/>
            </w:pPr>
            <w:r w:rsidRPr="005F70FB">
              <w:t>be low</w:t>
            </w:r>
          </w:p>
        </w:tc>
      </w:tr>
      <w:tr w:rsidR="00AC23C4" w:rsidRPr="005F70FB" w14:paraId="605B1FE6" w14:textId="77777777" w:rsidTr="00BC00CF">
        <w:tc>
          <w:tcPr>
            <w:tcW w:w="236" w:type="dxa"/>
            <w:shd w:val="clear" w:color="auto" w:fill="auto"/>
          </w:tcPr>
          <w:p w14:paraId="6085F6FE"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E6163D7" w14:textId="77777777" w:rsidR="002927B6" w:rsidRPr="005F70FB" w:rsidRDefault="002927B6" w:rsidP="00A551BF">
            <w:pPr>
              <w:pStyle w:val="TableCell0-0115Break"/>
              <w:rPr>
                <w:rStyle w:val="ChItalBold"/>
              </w:rPr>
            </w:pPr>
            <w:r w:rsidRPr="005F70FB">
              <w:rPr>
                <w:rStyle w:val="ChItalBold"/>
              </w:rPr>
              <w:t>rendam</w:t>
            </w:r>
          </w:p>
        </w:tc>
        <w:tc>
          <w:tcPr>
            <w:tcW w:w="1418" w:type="dxa"/>
            <w:shd w:val="clear" w:color="auto" w:fill="auto"/>
          </w:tcPr>
          <w:p w14:paraId="493FE25B" w14:textId="77777777" w:rsidR="002927B6" w:rsidRPr="005F70FB" w:rsidRDefault="002927B6" w:rsidP="00A551BF">
            <w:pPr>
              <w:pStyle w:val="TableCell0-0115Break"/>
              <w:rPr>
                <w:rStyle w:val="ChCharisSIL"/>
              </w:rPr>
            </w:pPr>
            <w:r w:rsidRPr="005F70FB">
              <w:rPr>
                <w:rStyle w:val="ChCharisSIL"/>
              </w:rPr>
              <w:t>rɛ̞n.ˈdɐm</w:t>
            </w:r>
          </w:p>
        </w:tc>
        <w:tc>
          <w:tcPr>
            <w:tcW w:w="1361" w:type="dxa"/>
            <w:shd w:val="clear" w:color="auto" w:fill="auto"/>
          </w:tcPr>
          <w:p w14:paraId="32DBA03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E9D3731" w14:textId="77777777" w:rsidR="002927B6" w:rsidRPr="005F70FB" w:rsidRDefault="002927B6" w:rsidP="00A551BF">
            <w:pPr>
              <w:pStyle w:val="TableCell0-0115Break"/>
            </w:pPr>
            <w:r w:rsidRPr="005F70FB">
              <w:t>soak</w:t>
            </w:r>
          </w:p>
        </w:tc>
      </w:tr>
      <w:tr w:rsidR="00AC23C4" w:rsidRPr="005F70FB" w14:paraId="4E6C0A01" w14:textId="77777777" w:rsidTr="00BC00CF">
        <w:tc>
          <w:tcPr>
            <w:tcW w:w="236" w:type="dxa"/>
            <w:shd w:val="clear" w:color="auto" w:fill="auto"/>
          </w:tcPr>
          <w:p w14:paraId="22E3B73D" w14:textId="77777777" w:rsidR="002927B6" w:rsidRPr="005F70FB" w:rsidRDefault="002927B6" w:rsidP="00A551BF">
            <w:pPr>
              <w:pStyle w:val="TableCell0-0115Break"/>
              <w:rPr>
                <w:rStyle w:val="ExampleSource"/>
              </w:rPr>
            </w:pPr>
          </w:p>
        </w:tc>
        <w:tc>
          <w:tcPr>
            <w:tcW w:w="1247" w:type="dxa"/>
            <w:shd w:val="clear" w:color="auto" w:fill="auto"/>
          </w:tcPr>
          <w:p w14:paraId="14F95C3B" w14:textId="77777777" w:rsidR="002927B6" w:rsidRPr="005F70FB" w:rsidRDefault="002927B6" w:rsidP="00A551BF">
            <w:pPr>
              <w:pStyle w:val="TableCell0-0115Break"/>
              <w:rPr>
                <w:rStyle w:val="ChItalBold"/>
              </w:rPr>
            </w:pPr>
            <w:r w:rsidRPr="005F70FB">
              <w:rPr>
                <w:rStyle w:val="ChItalBold"/>
              </w:rPr>
              <w:t>repot</w:t>
            </w:r>
          </w:p>
        </w:tc>
        <w:tc>
          <w:tcPr>
            <w:tcW w:w="1418" w:type="dxa"/>
            <w:shd w:val="clear" w:color="auto" w:fill="auto"/>
          </w:tcPr>
          <w:p w14:paraId="3D53F855" w14:textId="77777777" w:rsidR="002927B6" w:rsidRPr="005F70FB" w:rsidRDefault="002927B6" w:rsidP="00A551BF">
            <w:pPr>
              <w:pStyle w:val="TableCell0-0115Break"/>
              <w:rPr>
                <w:rStyle w:val="ChCharisSIL"/>
              </w:rPr>
            </w:pPr>
            <w:r w:rsidRPr="005F70FB">
              <w:rPr>
                <w:rStyle w:val="ChCharisSIL"/>
              </w:rPr>
              <w:t>ˈrɛ.pɔ̞t</w:t>
            </w:r>
          </w:p>
        </w:tc>
        <w:tc>
          <w:tcPr>
            <w:tcW w:w="1361" w:type="dxa"/>
            <w:shd w:val="clear" w:color="auto" w:fill="auto"/>
          </w:tcPr>
          <w:p w14:paraId="596AB7D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E1C4ABC" w14:textId="77777777" w:rsidR="002927B6" w:rsidRPr="005F70FB" w:rsidRDefault="002927B6" w:rsidP="00A551BF">
            <w:pPr>
              <w:pStyle w:val="TableCell0-0115Break"/>
            </w:pPr>
            <w:r w:rsidRPr="005F70FB">
              <w:t>be busy</w:t>
            </w:r>
          </w:p>
        </w:tc>
      </w:tr>
      <w:tr w:rsidR="00AC23C4" w:rsidRPr="005F70FB" w14:paraId="1831AC63" w14:textId="77777777" w:rsidTr="00BC00CF">
        <w:tc>
          <w:tcPr>
            <w:tcW w:w="236" w:type="dxa"/>
            <w:shd w:val="clear" w:color="auto" w:fill="auto"/>
          </w:tcPr>
          <w:p w14:paraId="21C89E02" w14:textId="77777777" w:rsidR="002927B6" w:rsidRPr="005F70FB" w:rsidRDefault="002927B6" w:rsidP="00A551BF">
            <w:pPr>
              <w:pStyle w:val="TableCell0-0115Break"/>
              <w:rPr>
                <w:rStyle w:val="ExampleSource"/>
              </w:rPr>
            </w:pPr>
          </w:p>
        </w:tc>
        <w:tc>
          <w:tcPr>
            <w:tcW w:w="1247" w:type="dxa"/>
            <w:shd w:val="clear" w:color="auto" w:fill="auto"/>
          </w:tcPr>
          <w:p w14:paraId="28627DCE" w14:textId="77777777" w:rsidR="002927B6" w:rsidRPr="005F70FB" w:rsidRDefault="002927B6" w:rsidP="00A551BF">
            <w:pPr>
              <w:pStyle w:val="TableCell0-0115Break"/>
              <w:rPr>
                <w:rStyle w:val="ChItalBold"/>
              </w:rPr>
            </w:pPr>
            <w:r w:rsidRPr="005F70FB">
              <w:rPr>
                <w:rStyle w:val="ChItalBold"/>
              </w:rPr>
              <w:t>ribu</w:t>
            </w:r>
          </w:p>
        </w:tc>
        <w:tc>
          <w:tcPr>
            <w:tcW w:w="1418" w:type="dxa"/>
            <w:shd w:val="clear" w:color="auto" w:fill="auto"/>
          </w:tcPr>
          <w:p w14:paraId="658121D3" w14:textId="77777777" w:rsidR="002927B6" w:rsidRPr="005F70FB" w:rsidRDefault="002927B6" w:rsidP="00A551BF">
            <w:pPr>
              <w:pStyle w:val="TableCell0-0115Break"/>
              <w:rPr>
                <w:rStyle w:val="ChCharisSIL"/>
              </w:rPr>
            </w:pPr>
            <w:r w:rsidRPr="005F70FB">
              <w:rPr>
                <w:rStyle w:val="ChCharisSIL"/>
              </w:rPr>
              <w:t>ˈri.bu</w:t>
            </w:r>
          </w:p>
        </w:tc>
        <w:tc>
          <w:tcPr>
            <w:tcW w:w="1361" w:type="dxa"/>
            <w:shd w:val="clear" w:color="auto" w:fill="auto"/>
          </w:tcPr>
          <w:p w14:paraId="25FB7B43" w14:textId="77777777" w:rsidR="002927B6" w:rsidRPr="005F70FB" w:rsidRDefault="002927B6" w:rsidP="00A551BF">
            <w:pPr>
              <w:pStyle w:val="TableCell0-0115Break"/>
              <w:rPr>
                <w:rStyle w:val="ChSmallCaps"/>
              </w:rPr>
            </w:pPr>
            <w:r w:rsidRPr="005F70FB">
              <w:rPr>
                <w:rStyle w:val="ChSmallCaps"/>
              </w:rPr>
              <w:t>num.c</w:t>
            </w:r>
          </w:p>
        </w:tc>
        <w:tc>
          <w:tcPr>
            <w:tcW w:w="2438" w:type="dxa"/>
            <w:shd w:val="clear" w:color="auto" w:fill="auto"/>
          </w:tcPr>
          <w:p w14:paraId="3BB48A7D" w14:textId="77777777" w:rsidR="002927B6" w:rsidRPr="005F70FB" w:rsidRDefault="002927B6" w:rsidP="00A551BF">
            <w:pPr>
              <w:pStyle w:val="TableCell0-0115Break"/>
            </w:pPr>
            <w:r w:rsidRPr="005F70FB">
              <w:t>thousand</w:t>
            </w:r>
          </w:p>
        </w:tc>
      </w:tr>
      <w:tr w:rsidR="00AC23C4" w:rsidRPr="005F70FB" w14:paraId="6B111719" w14:textId="77777777" w:rsidTr="00BC00CF">
        <w:tc>
          <w:tcPr>
            <w:tcW w:w="236" w:type="dxa"/>
            <w:shd w:val="clear" w:color="auto" w:fill="auto"/>
          </w:tcPr>
          <w:p w14:paraId="44AF16AD" w14:textId="77777777" w:rsidR="002927B6" w:rsidRPr="005F70FB" w:rsidRDefault="002927B6" w:rsidP="00A551BF">
            <w:pPr>
              <w:pStyle w:val="TableCell0-0115Break"/>
              <w:rPr>
                <w:rStyle w:val="ExampleSource"/>
              </w:rPr>
            </w:pPr>
          </w:p>
        </w:tc>
        <w:tc>
          <w:tcPr>
            <w:tcW w:w="1247" w:type="dxa"/>
            <w:shd w:val="clear" w:color="auto" w:fill="auto"/>
          </w:tcPr>
          <w:p w14:paraId="0C05B3FB" w14:textId="77777777" w:rsidR="002927B6" w:rsidRPr="005F70FB" w:rsidRDefault="002927B6" w:rsidP="00A551BF">
            <w:pPr>
              <w:pStyle w:val="TableCell0-0115Break"/>
              <w:rPr>
                <w:rStyle w:val="ChItalBold"/>
              </w:rPr>
            </w:pPr>
            <w:r w:rsidRPr="005F70FB">
              <w:rPr>
                <w:rStyle w:val="ChItalBold"/>
              </w:rPr>
              <w:t>ribut</w:t>
            </w:r>
          </w:p>
        </w:tc>
        <w:tc>
          <w:tcPr>
            <w:tcW w:w="1418" w:type="dxa"/>
            <w:shd w:val="clear" w:color="auto" w:fill="auto"/>
          </w:tcPr>
          <w:p w14:paraId="51D66273" w14:textId="77777777" w:rsidR="002927B6" w:rsidRPr="005F70FB" w:rsidRDefault="002927B6" w:rsidP="00A551BF">
            <w:pPr>
              <w:pStyle w:val="TableCell0-0115Break"/>
              <w:rPr>
                <w:rStyle w:val="ChCharisSIL"/>
              </w:rPr>
            </w:pPr>
            <w:r w:rsidRPr="005F70FB">
              <w:rPr>
                <w:rStyle w:val="ChCharisSIL"/>
              </w:rPr>
              <w:t>ˈri.bʊt</w:t>
            </w:r>
          </w:p>
        </w:tc>
        <w:tc>
          <w:tcPr>
            <w:tcW w:w="1361" w:type="dxa"/>
            <w:shd w:val="clear" w:color="auto" w:fill="auto"/>
          </w:tcPr>
          <w:p w14:paraId="288BAD7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189B5D3" w14:textId="77777777" w:rsidR="002927B6" w:rsidRPr="005F70FB" w:rsidRDefault="002927B6" w:rsidP="00A551BF">
            <w:pPr>
              <w:pStyle w:val="TableCell0-0115Break"/>
            </w:pPr>
            <w:r w:rsidRPr="005F70FB">
              <w:t>trouble</w:t>
            </w:r>
          </w:p>
        </w:tc>
      </w:tr>
      <w:tr w:rsidR="00AC23C4" w:rsidRPr="005F70FB" w14:paraId="3E1A5606" w14:textId="77777777" w:rsidTr="00BC00CF">
        <w:tc>
          <w:tcPr>
            <w:tcW w:w="236" w:type="dxa"/>
            <w:shd w:val="clear" w:color="auto" w:fill="auto"/>
          </w:tcPr>
          <w:p w14:paraId="09B003CF" w14:textId="77777777" w:rsidR="002927B6" w:rsidRPr="005F70FB" w:rsidRDefault="002927B6" w:rsidP="00A551BF">
            <w:pPr>
              <w:pStyle w:val="TableCell0-0115Break"/>
              <w:rPr>
                <w:rStyle w:val="ExampleSource"/>
              </w:rPr>
            </w:pPr>
          </w:p>
        </w:tc>
        <w:tc>
          <w:tcPr>
            <w:tcW w:w="1247" w:type="dxa"/>
            <w:shd w:val="clear" w:color="auto" w:fill="auto"/>
          </w:tcPr>
          <w:p w14:paraId="408EDB10" w14:textId="77777777" w:rsidR="002927B6" w:rsidRPr="005F70FB" w:rsidRDefault="002927B6" w:rsidP="00A551BF">
            <w:pPr>
              <w:pStyle w:val="TableCell0-0115Break"/>
              <w:rPr>
                <w:rStyle w:val="ChItalBold"/>
              </w:rPr>
            </w:pPr>
            <w:r w:rsidRPr="005F70FB">
              <w:rPr>
                <w:rStyle w:val="ChItalBold"/>
              </w:rPr>
              <w:t>rica</w:t>
            </w:r>
          </w:p>
        </w:tc>
        <w:tc>
          <w:tcPr>
            <w:tcW w:w="1418" w:type="dxa"/>
            <w:shd w:val="clear" w:color="auto" w:fill="auto"/>
          </w:tcPr>
          <w:p w14:paraId="4376DDDD" w14:textId="77777777" w:rsidR="002927B6" w:rsidRPr="005F70FB" w:rsidRDefault="002927B6" w:rsidP="00A551BF">
            <w:pPr>
              <w:pStyle w:val="TableCell0-0115Break"/>
              <w:rPr>
                <w:rStyle w:val="ChCharisSIL"/>
              </w:rPr>
            </w:pPr>
            <w:r w:rsidRPr="005F70FB">
              <w:rPr>
                <w:rStyle w:val="ChCharisSIL"/>
              </w:rPr>
              <w:t>ˈri.tʃa</w:t>
            </w:r>
          </w:p>
        </w:tc>
        <w:tc>
          <w:tcPr>
            <w:tcW w:w="1361" w:type="dxa"/>
            <w:shd w:val="clear" w:color="auto" w:fill="auto"/>
          </w:tcPr>
          <w:p w14:paraId="422A3416"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81D10CC" w14:textId="77777777" w:rsidR="002927B6" w:rsidRPr="005F70FB" w:rsidRDefault="002927B6" w:rsidP="00A551BF">
            <w:pPr>
              <w:pStyle w:val="TableCell0-0115Break"/>
            </w:pPr>
            <w:r w:rsidRPr="005F70FB">
              <w:t>red pepper</w:t>
            </w:r>
          </w:p>
        </w:tc>
      </w:tr>
      <w:tr w:rsidR="00AC23C4" w:rsidRPr="005F70FB" w14:paraId="268C88BB" w14:textId="77777777" w:rsidTr="00BC00CF">
        <w:tc>
          <w:tcPr>
            <w:tcW w:w="236" w:type="dxa"/>
            <w:shd w:val="clear" w:color="auto" w:fill="auto"/>
          </w:tcPr>
          <w:p w14:paraId="1362FDF2" w14:textId="77777777" w:rsidR="002927B6" w:rsidRPr="005F70FB" w:rsidRDefault="002927B6" w:rsidP="00A551BF">
            <w:pPr>
              <w:pStyle w:val="TableCell0-0115Break"/>
              <w:rPr>
                <w:rStyle w:val="ExampleSource"/>
              </w:rPr>
            </w:pPr>
          </w:p>
        </w:tc>
        <w:tc>
          <w:tcPr>
            <w:tcW w:w="1247" w:type="dxa"/>
            <w:shd w:val="clear" w:color="auto" w:fill="auto"/>
          </w:tcPr>
          <w:p w14:paraId="57B4F79E" w14:textId="77777777" w:rsidR="002927B6" w:rsidRPr="005F70FB" w:rsidRDefault="002927B6" w:rsidP="00A551BF">
            <w:pPr>
              <w:pStyle w:val="TableCell0-0115Break"/>
              <w:rPr>
                <w:rStyle w:val="ChItalBold"/>
              </w:rPr>
            </w:pPr>
            <w:r w:rsidRPr="005F70FB">
              <w:rPr>
                <w:rStyle w:val="ChItalBold"/>
              </w:rPr>
              <w:t>rindu</w:t>
            </w:r>
          </w:p>
        </w:tc>
        <w:tc>
          <w:tcPr>
            <w:tcW w:w="1418" w:type="dxa"/>
            <w:shd w:val="clear" w:color="auto" w:fill="auto"/>
          </w:tcPr>
          <w:p w14:paraId="548C45E8" w14:textId="77777777" w:rsidR="002927B6" w:rsidRPr="005F70FB" w:rsidRDefault="002927B6" w:rsidP="00A551BF">
            <w:pPr>
              <w:pStyle w:val="TableCell0-0115Break"/>
              <w:rPr>
                <w:rStyle w:val="ChCharisSIL"/>
              </w:rPr>
            </w:pPr>
            <w:r w:rsidRPr="005F70FB">
              <w:rPr>
                <w:rStyle w:val="ChCharisSIL"/>
              </w:rPr>
              <w:t>ˈrɪn.du</w:t>
            </w:r>
          </w:p>
        </w:tc>
        <w:tc>
          <w:tcPr>
            <w:tcW w:w="1361" w:type="dxa"/>
            <w:shd w:val="clear" w:color="auto" w:fill="auto"/>
          </w:tcPr>
          <w:p w14:paraId="2462C97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CD8DC68" w14:textId="77777777" w:rsidR="002927B6" w:rsidRPr="005F70FB" w:rsidRDefault="002927B6" w:rsidP="00A551BF">
            <w:pPr>
              <w:pStyle w:val="TableCell0-0115Break"/>
            </w:pPr>
            <w:r w:rsidRPr="005F70FB">
              <w:t>long for</w:t>
            </w:r>
          </w:p>
        </w:tc>
      </w:tr>
      <w:tr w:rsidR="00AC23C4" w:rsidRPr="005F70FB" w14:paraId="0238C2F7" w14:textId="77777777" w:rsidTr="00BC00CF">
        <w:tc>
          <w:tcPr>
            <w:tcW w:w="236" w:type="dxa"/>
            <w:shd w:val="clear" w:color="auto" w:fill="auto"/>
          </w:tcPr>
          <w:p w14:paraId="786626A7" w14:textId="77777777" w:rsidR="002927B6" w:rsidRPr="005F70FB" w:rsidRDefault="002927B6" w:rsidP="00A551BF">
            <w:pPr>
              <w:pStyle w:val="TableCell0-0115Break"/>
              <w:rPr>
                <w:rStyle w:val="ExampleSource"/>
              </w:rPr>
            </w:pPr>
          </w:p>
        </w:tc>
        <w:tc>
          <w:tcPr>
            <w:tcW w:w="1247" w:type="dxa"/>
            <w:shd w:val="clear" w:color="auto" w:fill="auto"/>
          </w:tcPr>
          <w:p w14:paraId="01E5C1C5" w14:textId="77777777" w:rsidR="002927B6" w:rsidRPr="005F70FB" w:rsidRDefault="002927B6" w:rsidP="00A551BF">
            <w:pPr>
              <w:pStyle w:val="TableCell0-0115Break"/>
              <w:rPr>
                <w:rStyle w:val="ChItalBold"/>
              </w:rPr>
            </w:pPr>
            <w:r w:rsidRPr="005F70FB">
              <w:rPr>
                <w:rStyle w:val="ChItalBold"/>
              </w:rPr>
              <w:t>ringang</w:t>
            </w:r>
          </w:p>
        </w:tc>
        <w:tc>
          <w:tcPr>
            <w:tcW w:w="1418" w:type="dxa"/>
            <w:shd w:val="clear" w:color="auto" w:fill="auto"/>
          </w:tcPr>
          <w:p w14:paraId="664741A9" w14:textId="77777777" w:rsidR="002927B6" w:rsidRPr="005F70FB" w:rsidRDefault="002927B6" w:rsidP="00A551BF">
            <w:pPr>
              <w:pStyle w:val="TableCell0-0115Break"/>
              <w:rPr>
                <w:rStyle w:val="ChCharisSIL"/>
              </w:rPr>
            </w:pPr>
            <w:r w:rsidRPr="005F70FB">
              <w:rPr>
                <w:rStyle w:val="ChCharisSIL"/>
              </w:rPr>
              <w:t>ˈri.ŋɐn</w:t>
            </w:r>
          </w:p>
        </w:tc>
        <w:tc>
          <w:tcPr>
            <w:tcW w:w="1361" w:type="dxa"/>
            <w:shd w:val="clear" w:color="auto" w:fill="auto"/>
          </w:tcPr>
          <w:p w14:paraId="56AED8D9"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CC1CF42" w14:textId="77777777" w:rsidR="002927B6" w:rsidRPr="005F70FB" w:rsidRDefault="002927B6" w:rsidP="00A551BF">
            <w:pPr>
              <w:pStyle w:val="TableCell0-0115Break"/>
            </w:pPr>
            <w:r w:rsidRPr="005F70FB">
              <w:t>be light</w:t>
            </w:r>
          </w:p>
        </w:tc>
      </w:tr>
      <w:tr w:rsidR="00AC23C4" w:rsidRPr="005F70FB" w14:paraId="068A2C62" w14:textId="77777777" w:rsidTr="00BC00CF">
        <w:tc>
          <w:tcPr>
            <w:tcW w:w="236" w:type="dxa"/>
            <w:shd w:val="clear" w:color="auto" w:fill="auto"/>
          </w:tcPr>
          <w:p w14:paraId="569C22BE" w14:textId="77777777" w:rsidR="002927B6" w:rsidRPr="005F70FB" w:rsidRDefault="002927B6" w:rsidP="00A551BF">
            <w:pPr>
              <w:pStyle w:val="TableCell0-0115Break"/>
              <w:rPr>
                <w:rStyle w:val="ExampleSource"/>
              </w:rPr>
            </w:pPr>
          </w:p>
        </w:tc>
        <w:tc>
          <w:tcPr>
            <w:tcW w:w="1247" w:type="dxa"/>
            <w:shd w:val="clear" w:color="auto" w:fill="auto"/>
          </w:tcPr>
          <w:p w14:paraId="3EEDC8E3" w14:textId="77777777" w:rsidR="002927B6" w:rsidRPr="005F70FB" w:rsidRDefault="002927B6" w:rsidP="00A551BF">
            <w:pPr>
              <w:pStyle w:val="TableCell0-0115Break"/>
              <w:rPr>
                <w:rStyle w:val="ChItalBold"/>
              </w:rPr>
            </w:pPr>
            <w:r w:rsidRPr="005F70FB">
              <w:rPr>
                <w:rStyle w:val="ChItalBold"/>
              </w:rPr>
              <w:t>rokok</w:t>
            </w:r>
          </w:p>
        </w:tc>
        <w:tc>
          <w:tcPr>
            <w:tcW w:w="1418" w:type="dxa"/>
            <w:shd w:val="clear" w:color="auto" w:fill="auto"/>
          </w:tcPr>
          <w:p w14:paraId="43409298" w14:textId="77777777" w:rsidR="002927B6" w:rsidRPr="005F70FB" w:rsidRDefault="002927B6" w:rsidP="00A551BF">
            <w:pPr>
              <w:pStyle w:val="TableCell0-0115Break"/>
              <w:rPr>
                <w:rStyle w:val="ChCharisSIL"/>
              </w:rPr>
            </w:pPr>
            <w:r w:rsidRPr="005F70FB">
              <w:rPr>
                <w:rStyle w:val="ChCharisSIL"/>
              </w:rPr>
              <w:t>ˈrɔ̞.kɔ̞k</w:t>
            </w:r>
          </w:p>
        </w:tc>
        <w:tc>
          <w:tcPr>
            <w:tcW w:w="1361" w:type="dxa"/>
            <w:shd w:val="clear" w:color="auto" w:fill="auto"/>
          </w:tcPr>
          <w:p w14:paraId="1F449AC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5F36C30" w14:textId="77777777" w:rsidR="002927B6" w:rsidRPr="005F70FB" w:rsidRDefault="002927B6" w:rsidP="00A551BF">
            <w:pPr>
              <w:pStyle w:val="TableCell0-0115Break"/>
            </w:pPr>
            <w:r w:rsidRPr="005F70FB">
              <w:t>cigarette</w:t>
            </w:r>
          </w:p>
        </w:tc>
      </w:tr>
      <w:tr w:rsidR="00AC23C4" w:rsidRPr="005F70FB" w14:paraId="1FE920E7" w14:textId="77777777" w:rsidTr="00BC00CF">
        <w:tc>
          <w:tcPr>
            <w:tcW w:w="236" w:type="dxa"/>
            <w:shd w:val="clear" w:color="auto" w:fill="auto"/>
          </w:tcPr>
          <w:p w14:paraId="7DD54EE4" w14:textId="77777777" w:rsidR="002927B6" w:rsidRPr="005F70FB" w:rsidRDefault="002927B6" w:rsidP="00A551BF">
            <w:pPr>
              <w:pStyle w:val="TableCell0-0115Break"/>
              <w:rPr>
                <w:rStyle w:val="ExampleSource"/>
              </w:rPr>
            </w:pPr>
          </w:p>
        </w:tc>
        <w:tc>
          <w:tcPr>
            <w:tcW w:w="1247" w:type="dxa"/>
            <w:shd w:val="clear" w:color="auto" w:fill="auto"/>
          </w:tcPr>
          <w:p w14:paraId="7B406FDE" w14:textId="77777777" w:rsidR="002927B6" w:rsidRPr="005F70FB" w:rsidRDefault="002927B6" w:rsidP="00A551BF">
            <w:pPr>
              <w:pStyle w:val="TableCell0-0115Break"/>
              <w:rPr>
                <w:rStyle w:val="ChItalBold"/>
              </w:rPr>
            </w:pPr>
            <w:r w:rsidRPr="005F70FB">
              <w:rPr>
                <w:rStyle w:val="ChItalBold"/>
              </w:rPr>
              <w:t>ruang</w:t>
            </w:r>
          </w:p>
        </w:tc>
        <w:tc>
          <w:tcPr>
            <w:tcW w:w="1418" w:type="dxa"/>
            <w:shd w:val="clear" w:color="auto" w:fill="auto"/>
          </w:tcPr>
          <w:p w14:paraId="72109F57" w14:textId="77777777" w:rsidR="002927B6" w:rsidRPr="005F70FB" w:rsidRDefault="002927B6" w:rsidP="00A551BF">
            <w:pPr>
              <w:pStyle w:val="TableCell0-0115Break"/>
              <w:rPr>
                <w:rStyle w:val="ChCharisSIL"/>
              </w:rPr>
            </w:pPr>
            <w:r w:rsidRPr="005F70FB">
              <w:rPr>
                <w:rStyle w:val="ChCharisSIL"/>
              </w:rPr>
              <w:t>ˈrʊ.ɐŋ</w:t>
            </w:r>
          </w:p>
        </w:tc>
        <w:tc>
          <w:tcPr>
            <w:tcW w:w="1361" w:type="dxa"/>
            <w:shd w:val="clear" w:color="auto" w:fill="auto"/>
          </w:tcPr>
          <w:p w14:paraId="02BDCB0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621F60D" w14:textId="77777777" w:rsidR="002927B6" w:rsidRPr="005F70FB" w:rsidRDefault="002927B6" w:rsidP="00A551BF">
            <w:pPr>
              <w:pStyle w:val="TableCell0-0115Break"/>
            </w:pPr>
            <w:r w:rsidRPr="005F70FB">
              <w:t>room</w:t>
            </w:r>
          </w:p>
        </w:tc>
      </w:tr>
      <w:tr w:rsidR="00AC23C4" w:rsidRPr="005F70FB" w14:paraId="662A98A9" w14:textId="77777777" w:rsidTr="00BC00CF">
        <w:tc>
          <w:tcPr>
            <w:tcW w:w="236" w:type="dxa"/>
            <w:shd w:val="clear" w:color="auto" w:fill="auto"/>
          </w:tcPr>
          <w:p w14:paraId="4D9FEFAB" w14:textId="77777777" w:rsidR="002927B6" w:rsidRPr="005F70FB" w:rsidRDefault="002927B6" w:rsidP="00A551BF">
            <w:pPr>
              <w:pStyle w:val="TableCell0-0115Break"/>
              <w:rPr>
                <w:rStyle w:val="ExampleSource"/>
              </w:rPr>
            </w:pPr>
          </w:p>
        </w:tc>
        <w:tc>
          <w:tcPr>
            <w:tcW w:w="1247" w:type="dxa"/>
            <w:shd w:val="clear" w:color="auto" w:fill="auto"/>
          </w:tcPr>
          <w:p w14:paraId="0BBA6457" w14:textId="77777777" w:rsidR="002927B6" w:rsidRPr="005F70FB" w:rsidRDefault="002927B6" w:rsidP="00A551BF">
            <w:pPr>
              <w:pStyle w:val="TableCell0-0115Break"/>
              <w:rPr>
                <w:rStyle w:val="ChItalBold"/>
              </w:rPr>
            </w:pPr>
            <w:r w:rsidRPr="005F70FB">
              <w:rPr>
                <w:rStyle w:val="ChItalBold"/>
              </w:rPr>
              <w:t>rubu</w:t>
            </w:r>
          </w:p>
        </w:tc>
        <w:tc>
          <w:tcPr>
            <w:tcW w:w="1418" w:type="dxa"/>
            <w:shd w:val="clear" w:color="auto" w:fill="auto"/>
          </w:tcPr>
          <w:p w14:paraId="08A822B1" w14:textId="77777777" w:rsidR="002927B6" w:rsidRPr="005F70FB" w:rsidRDefault="002927B6" w:rsidP="00A551BF">
            <w:pPr>
              <w:pStyle w:val="TableCell0-0115Break"/>
              <w:rPr>
                <w:rStyle w:val="ChCharisSIL"/>
              </w:rPr>
            </w:pPr>
            <w:r w:rsidRPr="005F70FB">
              <w:rPr>
                <w:rStyle w:val="ChCharisSIL"/>
              </w:rPr>
              <w:t>ˈru.bu</w:t>
            </w:r>
          </w:p>
        </w:tc>
        <w:tc>
          <w:tcPr>
            <w:tcW w:w="1361" w:type="dxa"/>
            <w:shd w:val="clear" w:color="auto" w:fill="auto"/>
          </w:tcPr>
          <w:p w14:paraId="3547A5E9"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18B4ABAC" w14:textId="77777777" w:rsidR="002927B6" w:rsidRPr="005F70FB" w:rsidRDefault="002927B6" w:rsidP="00A551BF">
            <w:pPr>
              <w:pStyle w:val="TableCell0-0115Break"/>
            </w:pPr>
            <w:r w:rsidRPr="005F70FB">
              <w:t>collapse</w:t>
            </w:r>
          </w:p>
        </w:tc>
      </w:tr>
      <w:tr w:rsidR="00AC23C4" w:rsidRPr="005F70FB" w14:paraId="55BED7A6" w14:textId="77777777" w:rsidTr="00BC00CF">
        <w:tc>
          <w:tcPr>
            <w:tcW w:w="236" w:type="dxa"/>
            <w:shd w:val="clear" w:color="auto" w:fill="auto"/>
          </w:tcPr>
          <w:p w14:paraId="0B2F678F" w14:textId="77777777" w:rsidR="002927B6" w:rsidRPr="005F70FB" w:rsidRDefault="002927B6" w:rsidP="00A551BF">
            <w:pPr>
              <w:pStyle w:val="TableCell0-0115Break"/>
              <w:rPr>
                <w:rStyle w:val="ExampleSource"/>
              </w:rPr>
            </w:pPr>
          </w:p>
        </w:tc>
        <w:tc>
          <w:tcPr>
            <w:tcW w:w="1247" w:type="dxa"/>
            <w:shd w:val="clear" w:color="auto" w:fill="auto"/>
          </w:tcPr>
          <w:p w14:paraId="34A49C76" w14:textId="77777777" w:rsidR="002927B6" w:rsidRPr="005F70FB" w:rsidRDefault="002927B6" w:rsidP="00A551BF">
            <w:pPr>
              <w:pStyle w:val="TableCell0-0115Break"/>
              <w:rPr>
                <w:rStyle w:val="ChItalBold"/>
              </w:rPr>
            </w:pPr>
            <w:r w:rsidRPr="005F70FB">
              <w:rPr>
                <w:rStyle w:val="ChItalBold"/>
              </w:rPr>
              <w:t>rugi</w:t>
            </w:r>
          </w:p>
        </w:tc>
        <w:tc>
          <w:tcPr>
            <w:tcW w:w="1418" w:type="dxa"/>
            <w:shd w:val="clear" w:color="auto" w:fill="auto"/>
          </w:tcPr>
          <w:p w14:paraId="2A132798" w14:textId="77777777" w:rsidR="002927B6" w:rsidRPr="005F70FB" w:rsidRDefault="002927B6" w:rsidP="00A551BF">
            <w:pPr>
              <w:pStyle w:val="TableCell0-0115Break"/>
              <w:rPr>
                <w:rStyle w:val="ChCharisSIL"/>
              </w:rPr>
            </w:pPr>
            <w:r w:rsidRPr="005F70FB">
              <w:rPr>
                <w:rStyle w:val="ChCharisSIL"/>
              </w:rPr>
              <w:t>ˈru.gi</w:t>
            </w:r>
          </w:p>
        </w:tc>
        <w:tc>
          <w:tcPr>
            <w:tcW w:w="1361" w:type="dxa"/>
            <w:shd w:val="clear" w:color="auto" w:fill="auto"/>
          </w:tcPr>
          <w:p w14:paraId="3BE2CC0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6BB2D20" w14:textId="77777777" w:rsidR="002927B6" w:rsidRPr="005F70FB" w:rsidRDefault="002927B6" w:rsidP="00A551BF">
            <w:pPr>
              <w:pStyle w:val="TableCell0-0115Break"/>
            </w:pPr>
            <w:r w:rsidRPr="005F70FB">
              <w:t>lose out</w:t>
            </w:r>
          </w:p>
        </w:tc>
      </w:tr>
      <w:tr w:rsidR="00AC23C4" w:rsidRPr="005F70FB" w14:paraId="3610C1DC" w14:textId="77777777" w:rsidTr="00BC00CF">
        <w:tc>
          <w:tcPr>
            <w:tcW w:w="236" w:type="dxa"/>
            <w:shd w:val="clear" w:color="auto" w:fill="auto"/>
          </w:tcPr>
          <w:p w14:paraId="1563EFE5" w14:textId="77777777" w:rsidR="002927B6" w:rsidRPr="005F70FB" w:rsidRDefault="002927B6" w:rsidP="00A551BF">
            <w:pPr>
              <w:pStyle w:val="TableCell0-0115Break"/>
              <w:rPr>
                <w:rStyle w:val="ExampleSource"/>
              </w:rPr>
            </w:pPr>
          </w:p>
        </w:tc>
        <w:tc>
          <w:tcPr>
            <w:tcW w:w="1247" w:type="dxa"/>
            <w:shd w:val="clear" w:color="auto" w:fill="auto"/>
          </w:tcPr>
          <w:p w14:paraId="35F6EFF2" w14:textId="77777777" w:rsidR="002927B6" w:rsidRPr="005F70FB" w:rsidRDefault="002927B6" w:rsidP="00A551BF">
            <w:pPr>
              <w:pStyle w:val="TableCell0-0115Break"/>
              <w:rPr>
                <w:rStyle w:val="ChItalBold"/>
              </w:rPr>
            </w:pPr>
            <w:r w:rsidRPr="005F70FB">
              <w:rPr>
                <w:rStyle w:val="ChItalBold"/>
              </w:rPr>
              <w:t>ruma</w:t>
            </w:r>
          </w:p>
        </w:tc>
        <w:tc>
          <w:tcPr>
            <w:tcW w:w="1418" w:type="dxa"/>
            <w:shd w:val="clear" w:color="auto" w:fill="auto"/>
          </w:tcPr>
          <w:p w14:paraId="5D5FE2E4" w14:textId="77777777" w:rsidR="002927B6" w:rsidRPr="005F70FB" w:rsidRDefault="002927B6" w:rsidP="00A551BF">
            <w:pPr>
              <w:pStyle w:val="TableCell0-0115Break"/>
              <w:rPr>
                <w:rStyle w:val="ChCharisSIL"/>
              </w:rPr>
            </w:pPr>
            <w:r w:rsidRPr="005F70FB">
              <w:rPr>
                <w:rStyle w:val="ChCharisSIL"/>
              </w:rPr>
              <w:t>ˈrʊ.ma</w:t>
            </w:r>
          </w:p>
        </w:tc>
        <w:tc>
          <w:tcPr>
            <w:tcW w:w="1361" w:type="dxa"/>
            <w:shd w:val="clear" w:color="auto" w:fill="auto"/>
          </w:tcPr>
          <w:p w14:paraId="429025B6"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F038BA3" w14:textId="77777777" w:rsidR="002927B6" w:rsidRPr="005F70FB" w:rsidRDefault="002927B6" w:rsidP="00A551BF">
            <w:pPr>
              <w:pStyle w:val="TableCell0-0115Break"/>
            </w:pPr>
            <w:r w:rsidRPr="005F70FB">
              <w:t>house</w:t>
            </w:r>
          </w:p>
        </w:tc>
      </w:tr>
      <w:tr w:rsidR="00AC23C4" w:rsidRPr="005F70FB" w14:paraId="351DB6F7" w14:textId="77777777" w:rsidTr="00BC00CF">
        <w:tc>
          <w:tcPr>
            <w:tcW w:w="236" w:type="dxa"/>
            <w:shd w:val="clear" w:color="auto" w:fill="auto"/>
          </w:tcPr>
          <w:p w14:paraId="3BE9E000" w14:textId="77777777" w:rsidR="002927B6" w:rsidRPr="005F70FB" w:rsidRDefault="002927B6" w:rsidP="00A551BF">
            <w:pPr>
              <w:pStyle w:val="TableCell0-0115Break"/>
              <w:rPr>
                <w:rStyle w:val="ExampleSource"/>
              </w:rPr>
            </w:pPr>
          </w:p>
        </w:tc>
        <w:tc>
          <w:tcPr>
            <w:tcW w:w="1247" w:type="dxa"/>
            <w:shd w:val="clear" w:color="auto" w:fill="auto"/>
          </w:tcPr>
          <w:p w14:paraId="164339FE" w14:textId="77777777" w:rsidR="002927B6" w:rsidRPr="005F70FB" w:rsidRDefault="002927B6" w:rsidP="00A551BF">
            <w:pPr>
              <w:pStyle w:val="TableCell0-0115Break"/>
              <w:rPr>
                <w:rStyle w:val="ChItalBold"/>
              </w:rPr>
            </w:pPr>
            <w:r w:rsidRPr="005F70FB">
              <w:rPr>
                <w:rStyle w:val="ChItalBold"/>
              </w:rPr>
              <w:t>rumput</w:t>
            </w:r>
          </w:p>
        </w:tc>
        <w:tc>
          <w:tcPr>
            <w:tcW w:w="1418" w:type="dxa"/>
            <w:shd w:val="clear" w:color="auto" w:fill="auto"/>
          </w:tcPr>
          <w:p w14:paraId="2C147E85" w14:textId="77777777" w:rsidR="002927B6" w:rsidRPr="005F70FB" w:rsidRDefault="002927B6" w:rsidP="00A551BF">
            <w:pPr>
              <w:pStyle w:val="TableCell0-0115Break"/>
              <w:rPr>
                <w:rStyle w:val="ChCharisSIL"/>
              </w:rPr>
            </w:pPr>
            <w:r w:rsidRPr="005F70FB">
              <w:rPr>
                <w:rStyle w:val="ChCharisSIL"/>
              </w:rPr>
              <w:t>ˈrʊm.pʊt</w:t>
            </w:r>
          </w:p>
        </w:tc>
        <w:tc>
          <w:tcPr>
            <w:tcW w:w="1361" w:type="dxa"/>
            <w:shd w:val="clear" w:color="auto" w:fill="auto"/>
          </w:tcPr>
          <w:p w14:paraId="2946857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17AF535" w14:textId="77777777" w:rsidR="002927B6" w:rsidRPr="005F70FB" w:rsidRDefault="002927B6" w:rsidP="00A551BF">
            <w:pPr>
              <w:pStyle w:val="TableCell0-0115Break"/>
            </w:pPr>
            <w:r w:rsidRPr="005F70FB">
              <w:t>grass</w:t>
            </w:r>
          </w:p>
        </w:tc>
      </w:tr>
      <w:tr w:rsidR="00AC23C4" w:rsidRPr="005F70FB" w14:paraId="252BCB09" w14:textId="77777777" w:rsidTr="00BC00CF">
        <w:tc>
          <w:tcPr>
            <w:tcW w:w="236" w:type="dxa"/>
            <w:shd w:val="clear" w:color="auto" w:fill="auto"/>
          </w:tcPr>
          <w:p w14:paraId="5000EADC" w14:textId="77777777" w:rsidR="002927B6" w:rsidRPr="005F70FB" w:rsidRDefault="002927B6" w:rsidP="00A551BF">
            <w:pPr>
              <w:pStyle w:val="TableCell0-0115Break"/>
              <w:rPr>
                <w:rStyle w:val="ExampleSource"/>
              </w:rPr>
            </w:pPr>
          </w:p>
        </w:tc>
        <w:tc>
          <w:tcPr>
            <w:tcW w:w="1247" w:type="dxa"/>
            <w:shd w:val="clear" w:color="auto" w:fill="auto"/>
          </w:tcPr>
          <w:p w14:paraId="4E3EDE8D" w14:textId="77777777" w:rsidR="002927B6" w:rsidRPr="005F70FB" w:rsidRDefault="002927B6" w:rsidP="00A551BF">
            <w:pPr>
              <w:pStyle w:val="TableCell0-0115Break"/>
              <w:rPr>
                <w:rStyle w:val="ChItalBold"/>
              </w:rPr>
            </w:pPr>
            <w:r w:rsidRPr="005F70FB">
              <w:rPr>
                <w:rStyle w:val="ChItalBold"/>
              </w:rPr>
              <w:t>runcing</w:t>
            </w:r>
          </w:p>
        </w:tc>
        <w:tc>
          <w:tcPr>
            <w:tcW w:w="1418" w:type="dxa"/>
            <w:shd w:val="clear" w:color="auto" w:fill="auto"/>
          </w:tcPr>
          <w:p w14:paraId="5CEC9EE3" w14:textId="77777777" w:rsidR="002927B6" w:rsidRPr="005F70FB" w:rsidRDefault="002927B6" w:rsidP="00A551BF">
            <w:pPr>
              <w:pStyle w:val="TableCell0-0115Break"/>
              <w:rPr>
                <w:rStyle w:val="ChCharisSIL"/>
              </w:rPr>
            </w:pPr>
            <w:r w:rsidRPr="005F70FB">
              <w:rPr>
                <w:rStyle w:val="ChCharisSIL"/>
              </w:rPr>
              <w:t>ˈrʊn.tʃɪŋ</w:t>
            </w:r>
          </w:p>
        </w:tc>
        <w:tc>
          <w:tcPr>
            <w:tcW w:w="1361" w:type="dxa"/>
            <w:shd w:val="clear" w:color="auto" w:fill="auto"/>
          </w:tcPr>
          <w:p w14:paraId="7C98583B"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B7DD39B" w14:textId="77777777" w:rsidR="002927B6" w:rsidRPr="005F70FB" w:rsidRDefault="002927B6" w:rsidP="00A551BF">
            <w:pPr>
              <w:pStyle w:val="TableCell0-0115Break"/>
            </w:pPr>
            <w:r w:rsidRPr="005F70FB">
              <w:t>be pointed</w:t>
            </w:r>
          </w:p>
        </w:tc>
      </w:tr>
      <w:tr w:rsidR="00AC23C4" w:rsidRPr="005F70FB" w14:paraId="0F913A8E" w14:textId="77777777" w:rsidTr="00BC00CF">
        <w:tc>
          <w:tcPr>
            <w:tcW w:w="236" w:type="dxa"/>
            <w:shd w:val="clear" w:color="auto" w:fill="auto"/>
          </w:tcPr>
          <w:p w14:paraId="1C18D723" w14:textId="77777777" w:rsidR="002927B6" w:rsidRPr="005F70FB" w:rsidRDefault="002927B6" w:rsidP="00A551BF">
            <w:pPr>
              <w:pStyle w:val="TableCell0-0115Break"/>
              <w:rPr>
                <w:rStyle w:val="ExampleSource"/>
              </w:rPr>
            </w:pPr>
          </w:p>
        </w:tc>
        <w:tc>
          <w:tcPr>
            <w:tcW w:w="1247" w:type="dxa"/>
            <w:shd w:val="clear" w:color="auto" w:fill="auto"/>
          </w:tcPr>
          <w:p w14:paraId="00021C68" w14:textId="77777777" w:rsidR="002927B6" w:rsidRPr="005F70FB" w:rsidRDefault="002927B6" w:rsidP="00A551BF">
            <w:pPr>
              <w:pStyle w:val="TableCell0-0115Break"/>
              <w:rPr>
                <w:rStyle w:val="ChItalBold"/>
              </w:rPr>
            </w:pPr>
            <w:r w:rsidRPr="005F70FB">
              <w:rPr>
                <w:rStyle w:val="ChItalBold"/>
              </w:rPr>
              <w:t>rusak</w:t>
            </w:r>
          </w:p>
        </w:tc>
        <w:tc>
          <w:tcPr>
            <w:tcW w:w="1418" w:type="dxa"/>
            <w:shd w:val="clear" w:color="auto" w:fill="auto"/>
          </w:tcPr>
          <w:p w14:paraId="6C086838" w14:textId="77777777" w:rsidR="002927B6" w:rsidRPr="005F70FB" w:rsidRDefault="002927B6" w:rsidP="00A551BF">
            <w:pPr>
              <w:pStyle w:val="TableCell0-0115Break"/>
              <w:rPr>
                <w:rStyle w:val="ChCharisSIL"/>
              </w:rPr>
            </w:pPr>
            <w:r w:rsidRPr="005F70FB">
              <w:rPr>
                <w:rStyle w:val="ChCharisSIL"/>
              </w:rPr>
              <w:t>ˈrʊ.sɐk</w:t>
            </w:r>
          </w:p>
        </w:tc>
        <w:tc>
          <w:tcPr>
            <w:tcW w:w="1361" w:type="dxa"/>
            <w:shd w:val="clear" w:color="auto" w:fill="auto"/>
          </w:tcPr>
          <w:p w14:paraId="19930D28"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96C6CA8" w14:textId="77777777" w:rsidR="002927B6" w:rsidRPr="005F70FB" w:rsidRDefault="002927B6" w:rsidP="00A551BF">
            <w:pPr>
              <w:pStyle w:val="TableCell0-0115Break"/>
            </w:pPr>
            <w:r w:rsidRPr="005F70FB">
              <w:t>be damaged</w:t>
            </w:r>
          </w:p>
        </w:tc>
      </w:tr>
      <w:tr w:rsidR="00AC23C4" w:rsidRPr="005F70FB" w14:paraId="4B336EE1" w14:textId="77777777" w:rsidTr="00BC00CF">
        <w:tc>
          <w:tcPr>
            <w:tcW w:w="236" w:type="dxa"/>
            <w:shd w:val="clear" w:color="auto" w:fill="auto"/>
          </w:tcPr>
          <w:p w14:paraId="5180250A" w14:textId="77777777" w:rsidR="002927B6" w:rsidRPr="005F70FB" w:rsidRDefault="002927B6" w:rsidP="000F4F82">
            <w:pPr>
              <w:pStyle w:val="TableCell0-2115ptBreak"/>
              <w:rPr>
                <w:rStyle w:val="ExampleSource"/>
              </w:rPr>
            </w:pPr>
          </w:p>
        </w:tc>
        <w:tc>
          <w:tcPr>
            <w:tcW w:w="1247" w:type="dxa"/>
            <w:shd w:val="clear" w:color="auto" w:fill="auto"/>
          </w:tcPr>
          <w:p w14:paraId="3C19C71A" w14:textId="77777777" w:rsidR="002927B6" w:rsidRPr="005F70FB" w:rsidRDefault="002927B6" w:rsidP="000F4F82">
            <w:pPr>
              <w:pStyle w:val="TableCell0-2115ptBreak"/>
              <w:rPr>
                <w:rStyle w:val="ChItalBold"/>
              </w:rPr>
            </w:pPr>
            <w:r w:rsidRPr="005F70FB">
              <w:rPr>
                <w:rStyle w:val="ChItalBold"/>
              </w:rPr>
              <w:t>rusuk</w:t>
            </w:r>
          </w:p>
        </w:tc>
        <w:tc>
          <w:tcPr>
            <w:tcW w:w="1418" w:type="dxa"/>
            <w:shd w:val="clear" w:color="auto" w:fill="auto"/>
          </w:tcPr>
          <w:p w14:paraId="43F7FB73" w14:textId="77777777" w:rsidR="002927B6" w:rsidRPr="005F70FB" w:rsidRDefault="002927B6" w:rsidP="000F4F82">
            <w:pPr>
              <w:pStyle w:val="TableCell0-2115ptBreak"/>
              <w:rPr>
                <w:rStyle w:val="ChCharisSIL"/>
              </w:rPr>
            </w:pPr>
            <w:r w:rsidRPr="005F70FB">
              <w:rPr>
                <w:rStyle w:val="ChCharisSIL"/>
              </w:rPr>
              <w:t>ˈrʊ.sʊk</w:t>
            </w:r>
          </w:p>
        </w:tc>
        <w:tc>
          <w:tcPr>
            <w:tcW w:w="1361" w:type="dxa"/>
            <w:shd w:val="clear" w:color="auto" w:fill="auto"/>
          </w:tcPr>
          <w:p w14:paraId="1B763DCD" w14:textId="77777777" w:rsidR="002927B6" w:rsidRPr="005F70FB" w:rsidRDefault="002927B6" w:rsidP="000F4F82">
            <w:pPr>
              <w:pStyle w:val="TableCell0-2115ptBreak"/>
              <w:rPr>
                <w:rStyle w:val="ChSmallCaps"/>
              </w:rPr>
            </w:pPr>
            <w:r w:rsidRPr="005F70FB">
              <w:rPr>
                <w:rStyle w:val="ChSmallCaps"/>
              </w:rPr>
              <w:t>n</w:t>
            </w:r>
          </w:p>
        </w:tc>
        <w:tc>
          <w:tcPr>
            <w:tcW w:w="2438" w:type="dxa"/>
            <w:shd w:val="clear" w:color="auto" w:fill="auto"/>
          </w:tcPr>
          <w:p w14:paraId="222D9ED7" w14:textId="77777777" w:rsidR="002927B6" w:rsidRPr="005F70FB" w:rsidRDefault="002927B6" w:rsidP="000F4F82">
            <w:pPr>
              <w:pStyle w:val="TableCell0-2115ptBreak"/>
            </w:pPr>
            <w:r w:rsidRPr="005F70FB">
              <w:t>rib</w:t>
            </w:r>
          </w:p>
        </w:tc>
      </w:tr>
      <w:tr w:rsidR="00AC23C4" w:rsidRPr="005F70FB" w14:paraId="3F7FF615" w14:textId="77777777" w:rsidTr="00BC00CF">
        <w:tc>
          <w:tcPr>
            <w:tcW w:w="236" w:type="dxa"/>
            <w:shd w:val="clear" w:color="auto" w:fill="auto"/>
          </w:tcPr>
          <w:p w14:paraId="0F31803D" w14:textId="77777777" w:rsidR="002927B6" w:rsidRPr="005F70FB" w:rsidRDefault="002927B6" w:rsidP="000F4F82">
            <w:pPr>
              <w:pStyle w:val="TableCell5-2"/>
              <w:rPr>
                <w:rStyle w:val="ExampleSource"/>
              </w:rPr>
            </w:pPr>
          </w:p>
        </w:tc>
        <w:tc>
          <w:tcPr>
            <w:tcW w:w="1247" w:type="dxa"/>
            <w:shd w:val="clear" w:color="auto" w:fill="auto"/>
          </w:tcPr>
          <w:p w14:paraId="7911571C" w14:textId="77777777" w:rsidR="002927B6" w:rsidRPr="005F70FB" w:rsidRDefault="002927B6" w:rsidP="000F4F82">
            <w:pPr>
              <w:pStyle w:val="TableCell2-2"/>
              <w:rPr>
                <w:rStyle w:val="ChBold"/>
              </w:rPr>
            </w:pPr>
            <w:r w:rsidRPr="005F70FB">
              <w:rPr>
                <w:rStyle w:val="ChBold"/>
              </w:rPr>
              <w:t>S</w:t>
            </w:r>
          </w:p>
        </w:tc>
        <w:tc>
          <w:tcPr>
            <w:tcW w:w="1418" w:type="dxa"/>
            <w:shd w:val="clear" w:color="auto" w:fill="auto"/>
          </w:tcPr>
          <w:p w14:paraId="2947BACB" w14:textId="77777777" w:rsidR="002927B6" w:rsidRPr="005F70FB" w:rsidRDefault="002927B6" w:rsidP="000F4F82">
            <w:pPr>
              <w:pStyle w:val="TableCell2-2"/>
            </w:pPr>
          </w:p>
        </w:tc>
        <w:tc>
          <w:tcPr>
            <w:tcW w:w="1361" w:type="dxa"/>
            <w:shd w:val="clear" w:color="auto" w:fill="auto"/>
          </w:tcPr>
          <w:p w14:paraId="3FD5CDB2" w14:textId="77777777" w:rsidR="002927B6" w:rsidRPr="005F70FB" w:rsidRDefault="002927B6" w:rsidP="000F4F82">
            <w:pPr>
              <w:pStyle w:val="TableCell2-2"/>
            </w:pPr>
          </w:p>
        </w:tc>
        <w:tc>
          <w:tcPr>
            <w:tcW w:w="2438" w:type="dxa"/>
            <w:shd w:val="clear" w:color="auto" w:fill="auto"/>
          </w:tcPr>
          <w:p w14:paraId="0840F83D" w14:textId="77777777" w:rsidR="002927B6" w:rsidRPr="005F70FB" w:rsidRDefault="002927B6" w:rsidP="000F4F82">
            <w:pPr>
              <w:pStyle w:val="TableCell2-2"/>
            </w:pPr>
          </w:p>
        </w:tc>
      </w:tr>
      <w:tr w:rsidR="00AC23C4" w:rsidRPr="005F70FB" w14:paraId="0EAD6C73" w14:textId="77777777" w:rsidTr="00BC00CF">
        <w:tc>
          <w:tcPr>
            <w:tcW w:w="236" w:type="dxa"/>
            <w:shd w:val="clear" w:color="auto" w:fill="auto"/>
          </w:tcPr>
          <w:p w14:paraId="2B1046C4" w14:textId="77777777" w:rsidR="002927B6" w:rsidRPr="005F70FB" w:rsidRDefault="002927B6" w:rsidP="00A551BF">
            <w:pPr>
              <w:pStyle w:val="TableCell0-0115Break"/>
              <w:rPr>
                <w:rStyle w:val="ExampleSource"/>
              </w:rPr>
            </w:pPr>
          </w:p>
        </w:tc>
        <w:tc>
          <w:tcPr>
            <w:tcW w:w="1247" w:type="dxa"/>
            <w:shd w:val="clear" w:color="auto" w:fill="auto"/>
          </w:tcPr>
          <w:p w14:paraId="2A779D74" w14:textId="77777777" w:rsidR="002927B6" w:rsidRPr="005F70FB" w:rsidRDefault="002927B6" w:rsidP="00A551BF">
            <w:pPr>
              <w:pStyle w:val="TableCell0-0115Break"/>
              <w:rPr>
                <w:rStyle w:val="ChItalBold"/>
              </w:rPr>
            </w:pPr>
            <w:r w:rsidRPr="005F70FB">
              <w:rPr>
                <w:rStyle w:val="ChItalBold"/>
              </w:rPr>
              <w:t>sa</w:t>
            </w:r>
          </w:p>
        </w:tc>
        <w:tc>
          <w:tcPr>
            <w:tcW w:w="1418" w:type="dxa"/>
            <w:shd w:val="clear" w:color="auto" w:fill="auto"/>
          </w:tcPr>
          <w:p w14:paraId="49E03339" w14:textId="77777777" w:rsidR="002927B6" w:rsidRPr="005F70FB" w:rsidRDefault="002927B6" w:rsidP="00A551BF">
            <w:pPr>
              <w:pStyle w:val="TableCell0-0115Break"/>
              <w:rPr>
                <w:rStyle w:val="ChCharisSIL"/>
              </w:rPr>
            </w:pPr>
            <w:r w:rsidRPr="005F70FB">
              <w:rPr>
                <w:rStyle w:val="ChCharisSIL"/>
              </w:rPr>
              <w:t>ˈsa</w:t>
            </w:r>
          </w:p>
        </w:tc>
        <w:tc>
          <w:tcPr>
            <w:tcW w:w="1361" w:type="dxa"/>
            <w:shd w:val="clear" w:color="auto" w:fill="auto"/>
          </w:tcPr>
          <w:p w14:paraId="3919E182" w14:textId="77777777" w:rsidR="002927B6" w:rsidRPr="005F70FB" w:rsidRDefault="002927B6" w:rsidP="00A551BF">
            <w:pPr>
              <w:pStyle w:val="TableCell0-0115Break"/>
              <w:rPr>
                <w:rStyle w:val="ChSmallCaps"/>
              </w:rPr>
            </w:pPr>
            <w:r w:rsidRPr="005F70FB">
              <w:rPr>
                <w:rStyle w:val="ChSmallCaps"/>
              </w:rPr>
              <w:t>pro</w:t>
            </w:r>
          </w:p>
        </w:tc>
        <w:tc>
          <w:tcPr>
            <w:tcW w:w="2438" w:type="dxa"/>
            <w:shd w:val="clear" w:color="auto" w:fill="auto"/>
          </w:tcPr>
          <w:p w14:paraId="30ECFCDD" w14:textId="77777777" w:rsidR="002927B6" w:rsidRPr="005F70FB" w:rsidRDefault="002927B6" w:rsidP="00A551BF">
            <w:pPr>
              <w:pStyle w:val="TableCell0-0115Break"/>
              <w:rPr>
                <w:rStyle w:val="ChSmallCaps"/>
              </w:rPr>
            </w:pPr>
            <w:r w:rsidRPr="005F70FB">
              <w:rPr>
                <w:rStyle w:val="ChSmallCaps"/>
              </w:rPr>
              <w:t>1sg</w:t>
            </w:r>
          </w:p>
        </w:tc>
      </w:tr>
      <w:tr w:rsidR="00AC23C4" w:rsidRPr="005F70FB" w14:paraId="4D21D591" w14:textId="77777777" w:rsidTr="00BC00CF">
        <w:tc>
          <w:tcPr>
            <w:tcW w:w="236" w:type="dxa"/>
            <w:shd w:val="clear" w:color="auto" w:fill="auto"/>
          </w:tcPr>
          <w:p w14:paraId="2E263A2A" w14:textId="77777777" w:rsidR="002927B6" w:rsidRPr="005F70FB" w:rsidRDefault="002927B6" w:rsidP="00A551BF">
            <w:pPr>
              <w:pStyle w:val="TableCell0-0115Break"/>
              <w:rPr>
                <w:rStyle w:val="ExampleSource"/>
              </w:rPr>
            </w:pPr>
          </w:p>
        </w:tc>
        <w:tc>
          <w:tcPr>
            <w:tcW w:w="1247" w:type="dxa"/>
            <w:shd w:val="clear" w:color="auto" w:fill="auto"/>
          </w:tcPr>
          <w:p w14:paraId="0B92348E" w14:textId="77777777" w:rsidR="002927B6" w:rsidRPr="005F70FB" w:rsidRDefault="002927B6" w:rsidP="00A551BF">
            <w:pPr>
              <w:pStyle w:val="TableCell0-0115Break"/>
              <w:rPr>
                <w:rStyle w:val="ChItalBold"/>
              </w:rPr>
            </w:pPr>
            <w:r w:rsidRPr="005F70FB">
              <w:rPr>
                <w:rStyle w:val="ChItalBold"/>
              </w:rPr>
              <w:t>sabit</w:t>
            </w:r>
          </w:p>
        </w:tc>
        <w:tc>
          <w:tcPr>
            <w:tcW w:w="1418" w:type="dxa"/>
            <w:shd w:val="clear" w:color="auto" w:fill="auto"/>
          </w:tcPr>
          <w:p w14:paraId="02F6D028" w14:textId="77777777" w:rsidR="002927B6" w:rsidRPr="005F70FB" w:rsidRDefault="002927B6" w:rsidP="00A551BF">
            <w:pPr>
              <w:pStyle w:val="TableCell0-0115Break"/>
              <w:rPr>
                <w:rStyle w:val="ChCharisSIL"/>
              </w:rPr>
            </w:pPr>
            <w:r w:rsidRPr="005F70FB">
              <w:rPr>
                <w:rStyle w:val="ChCharisSIL"/>
              </w:rPr>
              <w:t>ˈsa.bɪt</w:t>
            </w:r>
          </w:p>
        </w:tc>
        <w:tc>
          <w:tcPr>
            <w:tcW w:w="1361" w:type="dxa"/>
            <w:shd w:val="clear" w:color="auto" w:fill="auto"/>
          </w:tcPr>
          <w:p w14:paraId="519C343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08C3032" w14:textId="77777777" w:rsidR="002927B6" w:rsidRPr="005F70FB" w:rsidRDefault="002927B6" w:rsidP="00A551BF">
            <w:pPr>
              <w:pStyle w:val="TableCell0-0115Break"/>
            </w:pPr>
            <w:r w:rsidRPr="005F70FB">
              <w:t>sickle</w:t>
            </w:r>
          </w:p>
        </w:tc>
      </w:tr>
      <w:tr w:rsidR="00AC23C4" w:rsidRPr="005F70FB" w14:paraId="60D13C60" w14:textId="77777777" w:rsidTr="00BC00CF">
        <w:tc>
          <w:tcPr>
            <w:tcW w:w="236" w:type="dxa"/>
            <w:shd w:val="clear" w:color="auto" w:fill="auto"/>
          </w:tcPr>
          <w:p w14:paraId="260AE8A1" w14:textId="77777777" w:rsidR="002927B6" w:rsidRPr="005F70FB" w:rsidRDefault="002927B6" w:rsidP="00A551BF">
            <w:pPr>
              <w:pStyle w:val="TableCell0-0115Break"/>
              <w:rPr>
                <w:rStyle w:val="ExampleSource"/>
              </w:rPr>
            </w:pPr>
          </w:p>
        </w:tc>
        <w:tc>
          <w:tcPr>
            <w:tcW w:w="1247" w:type="dxa"/>
            <w:shd w:val="clear" w:color="auto" w:fill="auto"/>
          </w:tcPr>
          <w:p w14:paraId="0B8B30DF" w14:textId="77777777" w:rsidR="002927B6" w:rsidRPr="005F70FB" w:rsidRDefault="002927B6" w:rsidP="00A551BF">
            <w:pPr>
              <w:pStyle w:val="TableCell0-0115Break"/>
              <w:rPr>
                <w:rStyle w:val="ChItalBold"/>
              </w:rPr>
            </w:pPr>
            <w:r w:rsidRPr="005F70FB">
              <w:rPr>
                <w:rStyle w:val="ChItalBold"/>
              </w:rPr>
              <w:t>sadap</w:t>
            </w:r>
          </w:p>
        </w:tc>
        <w:tc>
          <w:tcPr>
            <w:tcW w:w="1418" w:type="dxa"/>
            <w:shd w:val="clear" w:color="auto" w:fill="auto"/>
          </w:tcPr>
          <w:p w14:paraId="75DEA051" w14:textId="77777777" w:rsidR="002927B6" w:rsidRPr="005F70FB" w:rsidRDefault="002927B6" w:rsidP="00A551BF">
            <w:pPr>
              <w:pStyle w:val="TableCell0-0115Break"/>
              <w:rPr>
                <w:rStyle w:val="ChCharisSIL"/>
              </w:rPr>
            </w:pPr>
            <w:r w:rsidRPr="005F70FB">
              <w:rPr>
                <w:rStyle w:val="ChCharisSIL"/>
              </w:rPr>
              <w:t>ˈsa.dɐp̚</w:t>
            </w:r>
          </w:p>
        </w:tc>
        <w:tc>
          <w:tcPr>
            <w:tcW w:w="1361" w:type="dxa"/>
            <w:shd w:val="clear" w:color="auto" w:fill="auto"/>
          </w:tcPr>
          <w:p w14:paraId="78B9444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67E27FE" w14:textId="77777777" w:rsidR="002927B6" w:rsidRPr="005F70FB" w:rsidRDefault="002927B6" w:rsidP="00A551BF">
            <w:pPr>
              <w:pStyle w:val="TableCell0-0115Break"/>
            </w:pPr>
            <w:r w:rsidRPr="005F70FB">
              <w:t>be delicious</w:t>
            </w:r>
          </w:p>
        </w:tc>
      </w:tr>
      <w:tr w:rsidR="00AC23C4" w:rsidRPr="005F70FB" w14:paraId="4C563BEB" w14:textId="77777777" w:rsidTr="00BC00CF">
        <w:tc>
          <w:tcPr>
            <w:tcW w:w="236" w:type="dxa"/>
            <w:shd w:val="clear" w:color="auto" w:fill="auto"/>
          </w:tcPr>
          <w:p w14:paraId="56060784" w14:textId="77777777" w:rsidR="002927B6" w:rsidRPr="005F70FB" w:rsidRDefault="002927B6" w:rsidP="00A551BF">
            <w:pPr>
              <w:pStyle w:val="TableCell0-0115Break"/>
              <w:rPr>
                <w:rStyle w:val="ExampleSource"/>
              </w:rPr>
            </w:pPr>
          </w:p>
        </w:tc>
        <w:tc>
          <w:tcPr>
            <w:tcW w:w="1247" w:type="dxa"/>
            <w:shd w:val="clear" w:color="auto" w:fill="auto"/>
          </w:tcPr>
          <w:p w14:paraId="405B2839" w14:textId="77777777" w:rsidR="002927B6" w:rsidRPr="005F70FB" w:rsidRDefault="002927B6" w:rsidP="00A551BF">
            <w:pPr>
              <w:pStyle w:val="TableCell0-0115Break"/>
              <w:rPr>
                <w:rStyle w:val="ChItalBold"/>
              </w:rPr>
            </w:pPr>
            <w:r w:rsidRPr="005F70FB">
              <w:rPr>
                <w:rStyle w:val="ChItalBold"/>
              </w:rPr>
              <w:t>sadar</w:t>
            </w:r>
          </w:p>
        </w:tc>
        <w:tc>
          <w:tcPr>
            <w:tcW w:w="1418" w:type="dxa"/>
            <w:shd w:val="clear" w:color="auto" w:fill="auto"/>
          </w:tcPr>
          <w:p w14:paraId="0422E150" w14:textId="77777777" w:rsidR="002927B6" w:rsidRPr="005F70FB" w:rsidRDefault="002927B6" w:rsidP="00A551BF">
            <w:pPr>
              <w:pStyle w:val="TableCell0-0115Break"/>
              <w:rPr>
                <w:rStyle w:val="ChCharisSIL"/>
              </w:rPr>
            </w:pPr>
            <w:r w:rsidRPr="005F70FB">
              <w:rPr>
                <w:rStyle w:val="ChCharisSIL"/>
              </w:rPr>
              <w:t>ˈsa.dɐr̥</w:t>
            </w:r>
          </w:p>
        </w:tc>
        <w:tc>
          <w:tcPr>
            <w:tcW w:w="1361" w:type="dxa"/>
            <w:shd w:val="clear" w:color="auto" w:fill="auto"/>
          </w:tcPr>
          <w:p w14:paraId="492A5BE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9159731" w14:textId="77777777" w:rsidR="002927B6" w:rsidRPr="005F70FB" w:rsidRDefault="002927B6" w:rsidP="00A551BF">
            <w:pPr>
              <w:pStyle w:val="TableCell0-0115Break"/>
            </w:pPr>
            <w:r w:rsidRPr="005F70FB">
              <w:t>be aware</w:t>
            </w:r>
          </w:p>
        </w:tc>
      </w:tr>
      <w:tr w:rsidR="00AC23C4" w:rsidRPr="005F70FB" w14:paraId="3CA5AB89" w14:textId="77777777" w:rsidTr="00BC00CF">
        <w:tc>
          <w:tcPr>
            <w:tcW w:w="236" w:type="dxa"/>
            <w:shd w:val="clear" w:color="auto" w:fill="auto"/>
          </w:tcPr>
          <w:p w14:paraId="23458FCC" w14:textId="77777777" w:rsidR="002927B6" w:rsidRPr="005F70FB" w:rsidRDefault="002927B6" w:rsidP="00A551BF">
            <w:pPr>
              <w:pStyle w:val="TableCell0-0115Break"/>
              <w:rPr>
                <w:rStyle w:val="ExampleSource"/>
              </w:rPr>
            </w:pPr>
          </w:p>
        </w:tc>
        <w:tc>
          <w:tcPr>
            <w:tcW w:w="1247" w:type="dxa"/>
            <w:shd w:val="clear" w:color="auto" w:fill="auto"/>
          </w:tcPr>
          <w:p w14:paraId="3EAA4E64" w14:textId="77777777" w:rsidR="002927B6" w:rsidRPr="005F70FB" w:rsidRDefault="002927B6" w:rsidP="00A551BF">
            <w:pPr>
              <w:pStyle w:val="TableCell0-0115Break"/>
              <w:rPr>
                <w:rStyle w:val="ChItalBold"/>
              </w:rPr>
            </w:pPr>
            <w:r w:rsidRPr="005F70FB">
              <w:rPr>
                <w:rStyle w:val="ChItalBold"/>
              </w:rPr>
              <w:t>sagu</w:t>
            </w:r>
          </w:p>
        </w:tc>
        <w:tc>
          <w:tcPr>
            <w:tcW w:w="1418" w:type="dxa"/>
            <w:shd w:val="clear" w:color="auto" w:fill="auto"/>
          </w:tcPr>
          <w:p w14:paraId="268E1E88" w14:textId="77777777" w:rsidR="002927B6" w:rsidRPr="005F70FB" w:rsidRDefault="002927B6" w:rsidP="00A551BF">
            <w:pPr>
              <w:pStyle w:val="TableCell0-0115Break"/>
              <w:rPr>
                <w:rStyle w:val="ChCharisSIL"/>
              </w:rPr>
            </w:pPr>
            <w:r w:rsidRPr="005F70FB">
              <w:rPr>
                <w:rStyle w:val="ChCharisSIL"/>
              </w:rPr>
              <w:t>ˈsa.gu</w:t>
            </w:r>
          </w:p>
        </w:tc>
        <w:tc>
          <w:tcPr>
            <w:tcW w:w="1361" w:type="dxa"/>
            <w:shd w:val="clear" w:color="auto" w:fill="auto"/>
          </w:tcPr>
          <w:p w14:paraId="353616D5"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716B188" w14:textId="77777777" w:rsidR="002927B6" w:rsidRPr="005F70FB" w:rsidRDefault="002927B6" w:rsidP="00A551BF">
            <w:pPr>
              <w:pStyle w:val="TableCell0-0115Break"/>
            </w:pPr>
            <w:r w:rsidRPr="005F70FB">
              <w:t>sago</w:t>
            </w:r>
          </w:p>
        </w:tc>
      </w:tr>
      <w:tr w:rsidR="00AC23C4" w:rsidRPr="005F70FB" w14:paraId="05ABFEDB" w14:textId="77777777" w:rsidTr="00BC00CF">
        <w:tc>
          <w:tcPr>
            <w:tcW w:w="236" w:type="dxa"/>
            <w:shd w:val="clear" w:color="auto" w:fill="auto"/>
          </w:tcPr>
          <w:p w14:paraId="3AB28DCC" w14:textId="77777777" w:rsidR="002927B6" w:rsidRPr="005F70FB" w:rsidRDefault="002927B6" w:rsidP="00A551BF">
            <w:pPr>
              <w:pStyle w:val="TableCell0-0115Break"/>
              <w:rPr>
                <w:rStyle w:val="ExampleSource"/>
              </w:rPr>
            </w:pPr>
          </w:p>
        </w:tc>
        <w:tc>
          <w:tcPr>
            <w:tcW w:w="1247" w:type="dxa"/>
            <w:shd w:val="clear" w:color="auto" w:fill="auto"/>
          </w:tcPr>
          <w:p w14:paraId="6EF69B94" w14:textId="77777777" w:rsidR="002927B6" w:rsidRPr="005F70FB" w:rsidRDefault="002927B6" w:rsidP="00A551BF">
            <w:pPr>
              <w:pStyle w:val="TableCell0-0115Break"/>
              <w:rPr>
                <w:rStyle w:val="ChItalBold"/>
              </w:rPr>
            </w:pPr>
            <w:r w:rsidRPr="005F70FB">
              <w:rPr>
                <w:rStyle w:val="ChItalBold"/>
              </w:rPr>
              <w:t>saing</w:t>
            </w:r>
          </w:p>
        </w:tc>
        <w:tc>
          <w:tcPr>
            <w:tcW w:w="1418" w:type="dxa"/>
            <w:shd w:val="clear" w:color="auto" w:fill="auto"/>
          </w:tcPr>
          <w:p w14:paraId="05BB801E" w14:textId="77777777" w:rsidR="002927B6" w:rsidRPr="005F70FB" w:rsidRDefault="002927B6" w:rsidP="00A551BF">
            <w:pPr>
              <w:pStyle w:val="TableCell0-0115Break"/>
              <w:rPr>
                <w:rStyle w:val="ChCharisSIL"/>
              </w:rPr>
            </w:pPr>
            <w:r w:rsidRPr="005F70FB">
              <w:rPr>
                <w:rStyle w:val="ChCharisSIL"/>
              </w:rPr>
              <w:t>ˈsa.ɪŋ</w:t>
            </w:r>
          </w:p>
        </w:tc>
        <w:tc>
          <w:tcPr>
            <w:tcW w:w="1361" w:type="dxa"/>
            <w:shd w:val="clear" w:color="auto" w:fill="auto"/>
          </w:tcPr>
          <w:p w14:paraId="052EC26A"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DE502DE" w14:textId="77777777" w:rsidR="002927B6" w:rsidRPr="005F70FB" w:rsidRDefault="002927B6" w:rsidP="00A551BF">
            <w:pPr>
              <w:pStyle w:val="TableCell0-0115Break"/>
            </w:pPr>
            <w:r w:rsidRPr="005F70FB">
              <w:t>compete</w:t>
            </w:r>
          </w:p>
        </w:tc>
      </w:tr>
      <w:tr w:rsidR="00AC23C4" w:rsidRPr="005F70FB" w14:paraId="60584E70" w14:textId="77777777" w:rsidTr="00BC00CF">
        <w:tc>
          <w:tcPr>
            <w:tcW w:w="236" w:type="dxa"/>
            <w:shd w:val="clear" w:color="auto" w:fill="auto"/>
          </w:tcPr>
          <w:p w14:paraId="325CC2F1" w14:textId="77777777" w:rsidR="002927B6" w:rsidRPr="005F70FB" w:rsidRDefault="002927B6" w:rsidP="00A551BF">
            <w:pPr>
              <w:pStyle w:val="TableCell0-0115Break"/>
              <w:rPr>
                <w:rStyle w:val="ExampleSource"/>
              </w:rPr>
            </w:pPr>
          </w:p>
        </w:tc>
        <w:tc>
          <w:tcPr>
            <w:tcW w:w="1247" w:type="dxa"/>
            <w:shd w:val="clear" w:color="auto" w:fill="auto"/>
          </w:tcPr>
          <w:p w14:paraId="2BAF77E9" w14:textId="77777777" w:rsidR="002927B6" w:rsidRPr="005F70FB" w:rsidRDefault="002927B6" w:rsidP="00A551BF">
            <w:pPr>
              <w:pStyle w:val="TableCell0-0115Break"/>
              <w:rPr>
                <w:rStyle w:val="ChItalBold"/>
              </w:rPr>
            </w:pPr>
            <w:r w:rsidRPr="005F70FB">
              <w:rPr>
                <w:rStyle w:val="ChItalBold"/>
              </w:rPr>
              <w:t>sakit</w:t>
            </w:r>
          </w:p>
        </w:tc>
        <w:tc>
          <w:tcPr>
            <w:tcW w:w="1418" w:type="dxa"/>
            <w:shd w:val="clear" w:color="auto" w:fill="auto"/>
          </w:tcPr>
          <w:p w14:paraId="0597EFC1" w14:textId="77777777" w:rsidR="002927B6" w:rsidRPr="005F70FB" w:rsidRDefault="002927B6" w:rsidP="00A551BF">
            <w:pPr>
              <w:pStyle w:val="TableCell0-0115Break"/>
              <w:rPr>
                <w:rStyle w:val="ChCharisSIL"/>
              </w:rPr>
            </w:pPr>
            <w:r w:rsidRPr="005F70FB">
              <w:rPr>
                <w:rStyle w:val="ChCharisSIL"/>
              </w:rPr>
              <w:t>ˈsa.kɪt̚</w:t>
            </w:r>
          </w:p>
        </w:tc>
        <w:tc>
          <w:tcPr>
            <w:tcW w:w="1361" w:type="dxa"/>
            <w:shd w:val="clear" w:color="auto" w:fill="auto"/>
          </w:tcPr>
          <w:p w14:paraId="30D564E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58BD433" w14:textId="77777777" w:rsidR="002927B6" w:rsidRPr="005F70FB" w:rsidRDefault="002927B6" w:rsidP="00A551BF">
            <w:pPr>
              <w:pStyle w:val="TableCell0-0115Break"/>
            </w:pPr>
            <w:r w:rsidRPr="005F70FB">
              <w:t>be sick</w:t>
            </w:r>
          </w:p>
        </w:tc>
      </w:tr>
      <w:tr w:rsidR="00AC23C4" w:rsidRPr="005F70FB" w14:paraId="720DF862" w14:textId="77777777" w:rsidTr="00BC00CF">
        <w:tc>
          <w:tcPr>
            <w:tcW w:w="236" w:type="dxa"/>
            <w:shd w:val="clear" w:color="auto" w:fill="auto"/>
          </w:tcPr>
          <w:p w14:paraId="36C61B72" w14:textId="77777777" w:rsidR="002927B6" w:rsidRPr="005F70FB" w:rsidRDefault="002927B6" w:rsidP="00A551BF">
            <w:pPr>
              <w:pStyle w:val="TableCell0-0115Break"/>
              <w:rPr>
                <w:rStyle w:val="ExampleSource"/>
              </w:rPr>
            </w:pPr>
          </w:p>
        </w:tc>
        <w:tc>
          <w:tcPr>
            <w:tcW w:w="1247" w:type="dxa"/>
            <w:shd w:val="clear" w:color="auto" w:fill="auto"/>
          </w:tcPr>
          <w:p w14:paraId="6917A872" w14:textId="77777777" w:rsidR="002927B6" w:rsidRPr="005F70FB" w:rsidRDefault="002927B6" w:rsidP="00A551BF">
            <w:pPr>
              <w:pStyle w:val="TableCell0-0115Break"/>
              <w:rPr>
                <w:rStyle w:val="ChItalBold"/>
              </w:rPr>
            </w:pPr>
            <w:r w:rsidRPr="005F70FB">
              <w:rPr>
                <w:rStyle w:val="ChItalBold"/>
              </w:rPr>
              <w:t>sala</w:t>
            </w:r>
          </w:p>
        </w:tc>
        <w:tc>
          <w:tcPr>
            <w:tcW w:w="1418" w:type="dxa"/>
            <w:shd w:val="clear" w:color="auto" w:fill="auto"/>
          </w:tcPr>
          <w:p w14:paraId="4BA61AEB" w14:textId="77777777" w:rsidR="002927B6" w:rsidRPr="005F70FB" w:rsidRDefault="002927B6" w:rsidP="00A551BF">
            <w:pPr>
              <w:pStyle w:val="TableCell0-0115Break"/>
              <w:rPr>
                <w:rStyle w:val="ChCharisSIL"/>
              </w:rPr>
            </w:pPr>
            <w:r w:rsidRPr="005F70FB">
              <w:rPr>
                <w:rStyle w:val="ChCharisSIL"/>
              </w:rPr>
              <w:t>ˈsa.la</w:t>
            </w:r>
          </w:p>
        </w:tc>
        <w:tc>
          <w:tcPr>
            <w:tcW w:w="1361" w:type="dxa"/>
            <w:shd w:val="clear" w:color="auto" w:fill="auto"/>
          </w:tcPr>
          <w:p w14:paraId="3E638CBA"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C1A8FDE" w14:textId="77777777" w:rsidR="002927B6" w:rsidRPr="005F70FB" w:rsidRDefault="002927B6" w:rsidP="00A551BF">
            <w:pPr>
              <w:pStyle w:val="TableCell0-0115Break"/>
            </w:pPr>
            <w:r w:rsidRPr="005F70FB">
              <w:t>be wrong</w:t>
            </w:r>
          </w:p>
        </w:tc>
      </w:tr>
      <w:tr w:rsidR="00AC23C4" w:rsidRPr="005F70FB" w14:paraId="425F9BDD" w14:textId="77777777" w:rsidTr="00BC00CF">
        <w:tc>
          <w:tcPr>
            <w:tcW w:w="236" w:type="dxa"/>
            <w:shd w:val="clear" w:color="auto" w:fill="auto"/>
          </w:tcPr>
          <w:p w14:paraId="1CFEC569" w14:textId="77777777" w:rsidR="002927B6" w:rsidRPr="005F70FB" w:rsidRDefault="002927B6" w:rsidP="00A551BF">
            <w:pPr>
              <w:pStyle w:val="TableCell0-0115Break"/>
              <w:rPr>
                <w:rStyle w:val="ExampleSource"/>
              </w:rPr>
            </w:pPr>
          </w:p>
        </w:tc>
        <w:tc>
          <w:tcPr>
            <w:tcW w:w="1247" w:type="dxa"/>
            <w:shd w:val="clear" w:color="auto" w:fill="auto"/>
          </w:tcPr>
          <w:p w14:paraId="74E7FFB8" w14:textId="77777777" w:rsidR="002927B6" w:rsidRPr="005F70FB" w:rsidRDefault="002927B6" w:rsidP="00A551BF">
            <w:pPr>
              <w:pStyle w:val="TableCell0-0115Break"/>
              <w:rPr>
                <w:rStyle w:val="ChItalBold"/>
              </w:rPr>
            </w:pPr>
            <w:r w:rsidRPr="005F70FB">
              <w:rPr>
                <w:rStyle w:val="ChItalBold"/>
              </w:rPr>
              <w:t>salip</w:t>
            </w:r>
          </w:p>
        </w:tc>
        <w:tc>
          <w:tcPr>
            <w:tcW w:w="1418" w:type="dxa"/>
            <w:shd w:val="clear" w:color="auto" w:fill="auto"/>
          </w:tcPr>
          <w:p w14:paraId="034A26FD" w14:textId="77777777" w:rsidR="002927B6" w:rsidRPr="005F70FB" w:rsidRDefault="002927B6" w:rsidP="00A551BF">
            <w:pPr>
              <w:pStyle w:val="TableCell0-0115Break"/>
              <w:rPr>
                <w:rStyle w:val="ChCharisSIL"/>
              </w:rPr>
            </w:pPr>
            <w:r w:rsidRPr="005F70FB">
              <w:rPr>
                <w:rStyle w:val="ChCharisSIL"/>
              </w:rPr>
              <w:t>ˈsa.lɪp̚</w:t>
            </w:r>
          </w:p>
        </w:tc>
        <w:tc>
          <w:tcPr>
            <w:tcW w:w="1361" w:type="dxa"/>
            <w:shd w:val="clear" w:color="auto" w:fill="auto"/>
          </w:tcPr>
          <w:p w14:paraId="4EC6762D" w14:textId="77777777" w:rsidR="002927B6" w:rsidRPr="005F70FB" w:rsidRDefault="002927B6" w:rsidP="00A551BF">
            <w:pPr>
              <w:pStyle w:val="TableCell0-0115Break"/>
              <w:rPr>
                <w:rStyle w:val="ChSmallCaps"/>
              </w:rPr>
            </w:pPr>
            <w:r w:rsidRPr="005F70FB">
              <w:rPr>
                <w:rStyle w:val="ChSmallCaps"/>
              </w:rPr>
              <w:t>n/v.bi</w:t>
            </w:r>
          </w:p>
        </w:tc>
        <w:tc>
          <w:tcPr>
            <w:tcW w:w="2438" w:type="dxa"/>
            <w:shd w:val="clear" w:color="auto" w:fill="auto"/>
          </w:tcPr>
          <w:p w14:paraId="2EB07404" w14:textId="77777777" w:rsidR="002927B6" w:rsidRPr="005F70FB" w:rsidRDefault="002927B6" w:rsidP="00A551BF">
            <w:pPr>
              <w:pStyle w:val="TableCell0-0115Break"/>
            </w:pPr>
            <w:r w:rsidRPr="005F70FB">
              <w:t>cross / crucify</w:t>
            </w:r>
          </w:p>
        </w:tc>
      </w:tr>
      <w:tr w:rsidR="00DE194F" w:rsidRPr="005F70FB" w14:paraId="693E7339" w14:textId="77777777" w:rsidTr="00BC00CF">
        <w:tc>
          <w:tcPr>
            <w:tcW w:w="236" w:type="dxa"/>
            <w:shd w:val="clear" w:color="auto" w:fill="auto"/>
          </w:tcPr>
          <w:p w14:paraId="421550CB" w14:textId="77777777" w:rsidR="00DE194F" w:rsidRPr="005F70FB" w:rsidRDefault="00DE194F" w:rsidP="00481B61">
            <w:pPr>
              <w:pStyle w:val="TableCell0-0115Break"/>
              <w:rPr>
                <w:rStyle w:val="ExampleSource"/>
              </w:rPr>
            </w:pPr>
          </w:p>
        </w:tc>
        <w:tc>
          <w:tcPr>
            <w:tcW w:w="1247" w:type="dxa"/>
            <w:shd w:val="clear" w:color="auto" w:fill="auto"/>
          </w:tcPr>
          <w:p w14:paraId="46C949D2" w14:textId="77777777" w:rsidR="00DE194F" w:rsidRPr="005F70FB" w:rsidRDefault="00DE194F" w:rsidP="00481B61">
            <w:pPr>
              <w:pStyle w:val="TableCell0-0115Break"/>
              <w:rPr>
                <w:rStyle w:val="ChItalBold"/>
              </w:rPr>
            </w:pPr>
            <w:r w:rsidRPr="005F70FB">
              <w:rPr>
                <w:rStyle w:val="ChItalBold"/>
              </w:rPr>
              <w:t>sama</w:t>
            </w:r>
          </w:p>
        </w:tc>
        <w:tc>
          <w:tcPr>
            <w:tcW w:w="1418" w:type="dxa"/>
            <w:shd w:val="clear" w:color="auto" w:fill="auto"/>
          </w:tcPr>
          <w:p w14:paraId="3321E178" w14:textId="77777777" w:rsidR="00DE194F" w:rsidRPr="005F70FB" w:rsidRDefault="00DE194F" w:rsidP="00481B61">
            <w:pPr>
              <w:pStyle w:val="TableCell0-0115Break"/>
              <w:rPr>
                <w:rStyle w:val="ChCharisSIL"/>
              </w:rPr>
            </w:pPr>
            <w:r w:rsidRPr="005F70FB">
              <w:rPr>
                <w:rStyle w:val="ChCharisSIL"/>
              </w:rPr>
              <w:t>ˈsa.ma</w:t>
            </w:r>
          </w:p>
        </w:tc>
        <w:tc>
          <w:tcPr>
            <w:tcW w:w="1361" w:type="dxa"/>
            <w:shd w:val="clear" w:color="auto" w:fill="auto"/>
          </w:tcPr>
          <w:p w14:paraId="0C3AC124" w14:textId="77777777" w:rsidR="00DE194F" w:rsidRDefault="00DE194F" w:rsidP="00920359">
            <w:pPr>
              <w:pStyle w:val="TableCell0-0115"/>
              <w:rPr>
                <w:rStyle w:val="ChSmallCaps"/>
              </w:rPr>
            </w:pPr>
            <w:r w:rsidRPr="005F70FB">
              <w:rPr>
                <w:rStyle w:val="ChSmallCaps"/>
              </w:rPr>
              <w:t>v.mo(st)</w:t>
            </w:r>
          </w:p>
          <w:p w14:paraId="35D38CD0" w14:textId="6B42038A" w:rsidR="00920359" w:rsidRPr="005F70FB" w:rsidRDefault="00920359" w:rsidP="00481B61">
            <w:pPr>
              <w:pStyle w:val="TableCell0-0115Break"/>
              <w:rPr>
                <w:rStyle w:val="ChSmallCaps"/>
              </w:rPr>
            </w:pPr>
            <w:r w:rsidRPr="005F70FB">
              <w:rPr>
                <w:rStyle w:val="ChSmallCaps"/>
              </w:rPr>
              <w:t>prep/cnj</w:t>
            </w:r>
          </w:p>
        </w:tc>
        <w:tc>
          <w:tcPr>
            <w:tcW w:w="2438" w:type="dxa"/>
            <w:shd w:val="clear" w:color="auto" w:fill="auto"/>
          </w:tcPr>
          <w:p w14:paraId="4DE645F7" w14:textId="77777777" w:rsidR="00DE194F" w:rsidRDefault="00DE194F" w:rsidP="00920359">
            <w:pPr>
              <w:pStyle w:val="TableCell0-0115"/>
            </w:pPr>
            <w:r w:rsidRPr="005F70FB">
              <w:t>be same</w:t>
            </w:r>
          </w:p>
          <w:p w14:paraId="0FCDE7B3" w14:textId="16170580" w:rsidR="00920359" w:rsidRPr="005F70FB" w:rsidRDefault="00920359" w:rsidP="00481B61">
            <w:pPr>
              <w:pStyle w:val="TableCell0-0115Break"/>
            </w:pPr>
            <w:r>
              <w:t>to</w:t>
            </w:r>
          </w:p>
        </w:tc>
      </w:tr>
      <w:tr w:rsidR="00AC23C4" w:rsidRPr="005F70FB" w14:paraId="6FCBA18E" w14:textId="77777777" w:rsidTr="00BC00CF">
        <w:tc>
          <w:tcPr>
            <w:tcW w:w="236" w:type="dxa"/>
            <w:shd w:val="clear" w:color="auto" w:fill="auto"/>
          </w:tcPr>
          <w:p w14:paraId="56B6CFBD" w14:textId="77777777" w:rsidR="002927B6" w:rsidRPr="005F70FB" w:rsidRDefault="002927B6" w:rsidP="00A551BF">
            <w:pPr>
              <w:pStyle w:val="TableCell0-0115Break"/>
              <w:rPr>
                <w:rStyle w:val="ExampleSource"/>
              </w:rPr>
            </w:pPr>
          </w:p>
        </w:tc>
        <w:tc>
          <w:tcPr>
            <w:tcW w:w="1247" w:type="dxa"/>
            <w:shd w:val="clear" w:color="auto" w:fill="auto"/>
          </w:tcPr>
          <w:p w14:paraId="3E4C5E27" w14:textId="77777777" w:rsidR="002927B6" w:rsidRPr="005F70FB" w:rsidRDefault="002927B6" w:rsidP="00A551BF">
            <w:pPr>
              <w:pStyle w:val="TableCell0-0115Break"/>
              <w:rPr>
                <w:rStyle w:val="ChItalBold"/>
              </w:rPr>
            </w:pPr>
            <w:r w:rsidRPr="005F70FB">
              <w:rPr>
                <w:rStyle w:val="ChItalBold"/>
              </w:rPr>
              <w:t>sambar</w:t>
            </w:r>
          </w:p>
        </w:tc>
        <w:tc>
          <w:tcPr>
            <w:tcW w:w="1418" w:type="dxa"/>
            <w:shd w:val="clear" w:color="auto" w:fill="auto"/>
          </w:tcPr>
          <w:p w14:paraId="12C4C581" w14:textId="77777777" w:rsidR="002927B6" w:rsidRPr="005F70FB" w:rsidRDefault="002927B6" w:rsidP="00A551BF">
            <w:pPr>
              <w:pStyle w:val="TableCell0-0115Break"/>
              <w:rPr>
                <w:rStyle w:val="ChCharisSIL"/>
              </w:rPr>
            </w:pPr>
            <w:r w:rsidRPr="005F70FB">
              <w:rPr>
                <w:rStyle w:val="ChCharisSIL"/>
              </w:rPr>
              <w:t>ˈsɐm.bɐr</w:t>
            </w:r>
          </w:p>
        </w:tc>
        <w:tc>
          <w:tcPr>
            <w:tcW w:w="1361" w:type="dxa"/>
            <w:shd w:val="clear" w:color="auto" w:fill="auto"/>
          </w:tcPr>
          <w:p w14:paraId="21D9965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3697574" w14:textId="77777777" w:rsidR="002927B6" w:rsidRPr="005F70FB" w:rsidRDefault="002927B6" w:rsidP="00A551BF">
            <w:pPr>
              <w:pStyle w:val="TableCell0-0115Break"/>
            </w:pPr>
            <w:r w:rsidRPr="005F70FB">
              <w:t>seize</w:t>
            </w:r>
          </w:p>
        </w:tc>
      </w:tr>
      <w:tr w:rsidR="00AC23C4" w:rsidRPr="005F70FB" w14:paraId="5E4D0FEE" w14:textId="77777777" w:rsidTr="00BC00CF">
        <w:tc>
          <w:tcPr>
            <w:tcW w:w="236" w:type="dxa"/>
            <w:shd w:val="clear" w:color="auto" w:fill="auto"/>
          </w:tcPr>
          <w:p w14:paraId="7201AA30" w14:textId="77777777" w:rsidR="002927B6" w:rsidRPr="005F70FB" w:rsidRDefault="002927B6" w:rsidP="00A551BF">
            <w:pPr>
              <w:pStyle w:val="TableCell0-0115Break"/>
              <w:rPr>
                <w:rStyle w:val="ExampleSource"/>
              </w:rPr>
            </w:pPr>
          </w:p>
        </w:tc>
        <w:tc>
          <w:tcPr>
            <w:tcW w:w="1247" w:type="dxa"/>
            <w:shd w:val="clear" w:color="auto" w:fill="auto"/>
          </w:tcPr>
          <w:p w14:paraId="44EAD8F7" w14:textId="77777777" w:rsidR="002927B6" w:rsidRPr="005F70FB" w:rsidRDefault="002927B6" w:rsidP="00A551BF">
            <w:pPr>
              <w:pStyle w:val="TableCell0-0115Break"/>
              <w:rPr>
                <w:rStyle w:val="ChItalBold"/>
              </w:rPr>
            </w:pPr>
            <w:r w:rsidRPr="005F70FB">
              <w:rPr>
                <w:rStyle w:val="ChItalBold"/>
              </w:rPr>
              <w:t>sambil</w:t>
            </w:r>
          </w:p>
        </w:tc>
        <w:tc>
          <w:tcPr>
            <w:tcW w:w="1418" w:type="dxa"/>
            <w:shd w:val="clear" w:color="auto" w:fill="auto"/>
          </w:tcPr>
          <w:p w14:paraId="00925A5E" w14:textId="77777777" w:rsidR="002927B6" w:rsidRPr="005F70FB" w:rsidRDefault="002927B6" w:rsidP="00A551BF">
            <w:pPr>
              <w:pStyle w:val="TableCell0-0115Break"/>
              <w:rPr>
                <w:rStyle w:val="ChCharisSIL"/>
              </w:rPr>
            </w:pPr>
            <w:r w:rsidRPr="005F70FB">
              <w:rPr>
                <w:rStyle w:val="ChCharisSIL"/>
              </w:rPr>
              <w:t>ˈsɐm.bɪl</w:t>
            </w:r>
          </w:p>
        </w:tc>
        <w:tc>
          <w:tcPr>
            <w:tcW w:w="1361" w:type="dxa"/>
            <w:shd w:val="clear" w:color="auto" w:fill="auto"/>
          </w:tcPr>
          <w:p w14:paraId="09A18B70" w14:textId="77777777" w:rsidR="002927B6" w:rsidRPr="005F70FB" w:rsidRDefault="002927B6" w:rsidP="00A551BF">
            <w:pPr>
              <w:pStyle w:val="TableCell0-0115Break"/>
              <w:rPr>
                <w:rStyle w:val="ChSmallCaps"/>
              </w:rPr>
            </w:pPr>
            <w:r w:rsidRPr="005F70FB">
              <w:rPr>
                <w:rStyle w:val="ChSmallCaps"/>
              </w:rPr>
              <w:t>cnj</w:t>
            </w:r>
          </w:p>
        </w:tc>
        <w:tc>
          <w:tcPr>
            <w:tcW w:w="2438" w:type="dxa"/>
            <w:shd w:val="clear" w:color="auto" w:fill="auto"/>
          </w:tcPr>
          <w:p w14:paraId="156EFF83" w14:textId="77777777" w:rsidR="002927B6" w:rsidRPr="005F70FB" w:rsidRDefault="002927B6" w:rsidP="00A551BF">
            <w:pPr>
              <w:pStyle w:val="TableCell0-0115Break"/>
            </w:pPr>
            <w:r w:rsidRPr="005F70FB">
              <w:t>while</w:t>
            </w:r>
          </w:p>
        </w:tc>
      </w:tr>
      <w:tr w:rsidR="00AC23C4" w:rsidRPr="005F70FB" w14:paraId="7C614E86" w14:textId="77777777" w:rsidTr="00BC00CF">
        <w:tc>
          <w:tcPr>
            <w:tcW w:w="236" w:type="dxa"/>
            <w:shd w:val="clear" w:color="auto" w:fill="auto"/>
          </w:tcPr>
          <w:p w14:paraId="4D68FCA8" w14:textId="77777777" w:rsidR="002927B6" w:rsidRPr="005F70FB" w:rsidRDefault="002927B6" w:rsidP="00A551BF">
            <w:pPr>
              <w:pStyle w:val="TableCell0-0115Break"/>
              <w:rPr>
                <w:rStyle w:val="ExampleSource"/>
              </w:rPr>
            </w:pPr>
          </w:p>
        </w:tc>
        <w:tc>
          <w:tcPr>
            <w:tcW w:w="1247" w:type="dxa"/>
            <w:shd w:val="clear" w:color="auto" w:fill="auto"/>
          </w:tcPr>
          <w:p w14:paraId="4FB19D6F" w14:textId="77777777" w:rsidR="002927B6" w:rsidRPr="005F70FB" w:rsidRDefault="002927B6" w:rsidP="00A551BF">
            <w:pPr>
              <w:pStyle w:val="TableCell0-0115Break"/>
              <w:rPr>
                <w:rStyle w:val="ChItalBold"/>
              </w:rPr>
            </w:pPr>
            <w:r w:rsidRPr="005F70FB">
              <w:rPr>
                <w:rStyle w:val="ChItalBold"/>
              </w:rPr>
              <w:t>sambung</w:t>
            </w:r>
          </w:p>
        </w:tc>
        <w:tc>
          <w:tcPr>
            <w:tcW w:w="1418" w:type="dxa"/>
            <w:shd w:val="clear" w:color="auto" w:fill="auto"/>
          </w:tcPr>
          <w:p w14:paraId="6BF19472" w14:textId="77777777" w:rsidR="002927B6" w:rsidRPr="005F70FB" w:rsidRDefault="002927B6" w:rsidP="00A551BF">
            <w:pPr>
              <w:pStyle w:val="TableCell0-0115Break"/>
              <w:rPr>
                <w:rStyle w:val="ChCharisSIL"/>
              </w:rPr>
            </w:pPr>
            <w:r w:rsidRPr="005F70FB">
              <w:rPr>
                <w:rStyle w:val="ChCharisSIL"/>
              </w:rPr>
              <w:t>ˈsɐm.bʊŋ</w:t>
            </w:r>
          </w:p>
        </w:tc>
        <w:tc>
          <w:tcPr>
            <w:tcW w:w="1361" w:type="dxa"/>
            <w:shd w:val="clear" w:color="auto" w:fill="auto"/>
          </w:tcPr>
          <w:p w14:paraId="2DD8D38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2387EB1" w14:textId="77777777" w:rsidR="002927B6" w:rsidRPr="005F70FB" w:rsidRDefault="002927B6" w:rsidP="00A551BF">
            <w:pPr>
              <w:pStyle w:val="TableCell0-0115Break"/>
            </w:pPr>
            <w:r w:rsidRPr="005F70FB">
              <w:t>continue</w:t>
            </w:r>
          </w:p>
        </w:tc>
      </w:tr>
      <w:tr w:rsidR="00AC23C4" w:rsidRPr="005F70FB" w14:paraId="7D1EF231" w14:textId="77777777" w:rsidTr="00BC00CF">
        <w:tc>
          <w:tcPr>
            <w:tcW w:w="236" w:type="dxa"/>
            <w:shd w:val="clear" w:color="auto" w:fill="auto"/>
          </w:tcPr>
          <w:p w14:paraId="3C0E5F32" w14:textId="77777777" w:rsidR="002927B6" w:rsidRPr="005F70FB" w:rsidRDefault="002927B6" w:rsidP="00A551BF">
            <w:pPr>
              <w:pStyle w:val="TableCell0-0115Break"/>
              <w:rPr>
                <w:rStyle w:val="ExampleSource"/>
              </w:rPr>
            </w:pPr>
          </w:p>
        </w:tc>
        <w:tc>
          <w:tcPr>
            <w:tcW w:w="1247" w:type="dxa"/>
            <w:shd w:val="clear" w:color="auto" w:fill="auto"/>
          </w:tcPr>
          <w:p w14:paraId="0E66C607" w14:textId="77777777" w:rsidR="002927B6" w:rsidRPr="005F70FB" w:rsidRDefault="002927B6" w:rsidP="00A551BF">
            <w:pPr>
              <w:pStyle w:val="TableCell0-0115Break"/>
              <w:rPr>
                <w:rStyle w:val="ChItalBold"/>
              </w:rPr>
            </w:pPr>
            <w:r w:rsidRPr="005F70FB">
              <w:rPr>
                <w:rStyle w:val="ChItalBold"/>
              </w:rPr>
              <w:t>sambut</w:t>
            </w:r>
          </w:p>
        </w:tc>
        <w:tc>
          <w:tcPr>
            <w:tcW w:w="1418" w:type="dxa"/>
            <w:shd w:val="clear" w:color="auto" w:fill="auto"/>
          </w:tcPr>
          <w:p w14:paraId="17C7AB40" w14:textId="77777777" w:rsidR="002927B6" w:rsidRPr="005F70FB" w:rsidRDefault="002927B6" w:rsidP="00A551BF">
            <w:pPr>
              <w:pStyle w:val="TableCell0-0115Break"/>
              <w:rPr>
                <w:rStyle w:val="ChCharisSIL"/>
              </w:rPr>
            </w:pPr>
            <w:r w:rsidRPr="005F70FB">
              <w:rPr>
                <w:rStyle w:val="ChCharisSIL"/>
              </w:rPr>
              <w:t>ˈsɐm.bʊt̚</w:t>
            </w:r>
          </w:p>
        </w:tc>
        <w:tc>
          <w:tcPr>
            <w:tcW w:w="1361" w:type="dxa"/>
            <w:shd w:val="clear" w:color="auto" w:fill="auto"/>
          </w:tcPr>
          <w:p w14:paraId="62016C4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BA391D8" w14:textId="77777777" w:rsidR="002927B6" w:rsidRPr="005F70FB" w:rsidRDefault="002927B6" w:rsidP="00A551BF">
            <w:pPr>
              <w:pStyle w:val="TableCell0-0115Break"/>
            </w:pPr>
            <w:r w:rsidRPr="005F70FB">
              <w:t>welcome</w:t>
            </w:r>
          </w:p>
        </w:tc>
      </w:tr>
      <w:tr w:rsidR="00AC23C4" w:rsidRPr="005F70FB" w14:paraId="152AD1CE" w14:textId="77777777" w:rsidTr="00BC00CF">
        <w:tc>
          <w:tcPr>
            <w:tcW w:w="236" w:type="dxa"/>
            <w:shd w:val="clear" w:color="auto" w:fill="auto"/>
          </w:tcPr>
          <w:p w14:paraId="273E4334" w14:textId="77777777" w:rsidR="002927B6" w:rsidRPr="005F70FB" w:rsidRDefault="002927B6" w:rsidP="00A551BF">
            <w:pPr>
              <w:pStyle w:val="TableCell0-0115Break"/>
              <w:rPr>
                <w:rStyle w:val="ExampleSource"/>
              </w:rPr>
            </w:pPr>
          </w:p>
        </w:tc>
        <w:tc>
          <w:tcPr>
            <w:tcW w:w="1247" w:type="dxa"/>
            <w:shd w:val="clear" w:color="auto" w:fill="auto"/>
          </w:tcPr>
          <w:p w14:paraId="1AA4F00B" w14:textId="77777777" w:rsidR="002927B6" w:rsidRPr="005F70FB" w:rsidRDefault="002927B6" w:rsidP="00A551BF">
            <w:pPr>
              <w:pStyle w:val="TableCell0-0115Break"/>
              <w:rPr>
                <w:rStyle w:val="ChItalBold"/>
              </w:rPr>
            </w:pPr>
            <w:r w:rsidRPr="005F70FB">
              <w:rPr>
                <w:rStyle w:val="ChItalBold"/>
              </w:rPr>
              <w:t>sampa</w:t>
            </w:r>
          </w:p>
        </w:tc>
        <w:tc>
          <w:tcPr>
            <w:tcW w:w="1418" w:type="dxa"/>
            <w:shd w:val="clear" w:color="auto" w:fill="auto"/>
          </w:tcPr>
          <w:p w14:paraId="44999AC8" w14:textId="77777777" w:rsidR="002927B6" w:rsidRPr="005F70FB" w:rsidRDefault="002927B6" w:rsidP="00A551BF">
            <w:pPr>
              <w:pStyle w:val="TableCell0-0115Break"/>
              <w:rPr>
                <w:rStyle w:val="ChCharisSIL"/>
              </w:rPr>
            </w:pPr>
            <w:r w:rsidRPr="005F70FB">
              <w:rPr>
                <w:rStyle w:val="ChCharisSIL"/>
              </w:rPr>
              <w:t>ˈsɐm.pa</w:t>
            </w:r>
          </w:p>
        </w:tc>
        <w:tc>
          <w:tcPr>
            <w:tcW w:w="1361" w:type="dxa"/>
            <w:shd w:val="clear" w:color="auto" w:fill="auto"/>
          </w:tcPr>
          <w:p w14:paraId="53D3BAC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CB05E9E" w14:textId="77777777" w:rsidR="002927B6" w:rsidRPr="005F70FB" w:rsidRDefault="002927B6" w:rsidP="00A551BF">
            <w:pPr>
              <w:pStyle w:val="TableCell0-0115Break"/>
            </w:pPr>
            <w:r w:rsidRPr="005F70FB">
              <w:t>trash</w:t>
            </w:r>
          </w:p>
        </w:tc>
      </w:tr>
      <w:tr w:rsidR="00DE194F" w:rsidRPr="005F70FB" w14:paraId="4EBBCEA9" w14:textId="77777777" w:rsidTr="00BC00CF">
        <w:tc>
          <w:tcPr>
            <w:tcW w:w="236" w:type="dxa"/>
            <w:shd w:val="clear" w:color="auto" w:fill="auto"/>
          </w:tcPr>
          <w:p w14:paraId="5606A184" w14:textId="77777777" w:rsidR="00DE194F" w:rsidRPr="005F70FB" w:rsidRDefault="00DE194F" w:rsidP="00481B61">
            <w:pPr>
              <w:pStyle w:val="TableCell0-0115Break"/>
              <w:rPr>
                <w:rStyle w:val="ExampleSource"/>
              </w:rPr>
            </w:pPr>
          </w:p>
        </w:tc>
        <w:tc>
          <w:tcPr>
            <w:tcW w:w="1247" w:type="dxa"/>
            <w:shd w:val="clear" w:color="auto" w:fill="auto"/>
          </w:tcPr>
          <w:p w14:paraId="576F2862" w14:textId="77777777" w:rsidR="00DE194F" w:rsidRPr="005F70FB" w:rsidRDefault="00DE194F" w:rsidP="00481B61">
            <w:pPr>
              <w:pStyle w:val="TableCell0-0115Break"/>
              <w:rPr>
                <w:rStyle w:val="ChItalBold"/>
              </w:rPr>
            </w:pPr>
            <w:r w:rsidRPr="005F70FB">
              <w:rPr>
                <w:rStyle w:val="ChItalBold"/>
              </w:rPr>
              <w:t>sampe</w:t>
            </w:r>
          </w:p>
        </w:tc>
        <w:tc>
          <w:tcPr>
            <w:tcW w:w="1418" w:type="dxa"/>
            <w:shd w:val="clear" w:color="auto" w:fill="auto"/>
          </w:tcPr>
          <w:p w14:paraId="5E6D12DD" w14:textId="77777777" w:rsidR="00DE194F" w:rsidRPr="005F70FB" w:rsidRDefault="00DE194F" w:rsidP="00481B61">
            <w:pPr>
              <w:pStyle w:val="TableCell0-0115Break"/>
              <w:rPr>
                <w:rStyle w:val="ChCharisSIL"/>
              </w:rPr>
            </w:pPr>
            <w:r w:rsidRPr="005F70FB">
              <w:rPr>
                <w:rStyle w:val="ChCharisSIL"/>
              </w:rPr>
              <w:t>ˈsɐm.pɛ</w:t>
            </w:r>
          </w:p>
        </w:tc>
        <w:tc>
          <w:tcPr>
            <w:tcW w:w="1361" w:type="dxa"/>
            <w:shd w:val="clear" w:color="auto" w:fill="auto"/>
          </w:tcPr>
          <w:p w14:paraId="2E7C986A" w14:textId="77777777" w:rsidR="00DE194F" w:rsidRDefault="00DE194F" w:rsidP="00920359">
            <w:pPr>
              <w:pStyle w:val="TableCell0-0115"/>
              <w:rPr>
                <w:rStyle w:val="ChSmallCaps"/>
              </w:rPr>
            </w:pPr>
            <w:r w:rsidRPr="005F70FB">
              <w:rPr>
                <w:rStyle w:val="ChSmallCaps"/>
              </w:rPr>
              <w:t>v.bi</w:t>
            </w:r>
          </w:p>
          <w:p w14:paraId="19C06B90" w14:textId="77777777" w:rsidR="00920359" w:rsidRDefault="00920359" w:rsidP="00920359">
            <w:pPr>
              <w:pStyle w:val="TableCell0-0115"/>
              <w:rPr>
                <w:rStyle w:val="ChSmallCaps"/>
              </w:rPr>
            </w:pPr>
            <w:r>
              <w:rPr>
                <w:rStyle w:val="ChSmallCaps"/>
              </w:rPr>
              <w:t>prep</w:t>
            </w:r>
          </w:p>
          <w:p w14:paraId="19798B45" w14:textId="2A66D79B" w:rsidR="00920359" w:rsidRPr="005F70FB" w:rsidRDefault="00920359" w:rsidP="00481B61">
            <w:pPr>
              <w:pStyle w:val="TableCell0-0115Break"/>
              <w:rPr>
                <w:rStyle w:val="ChSmallCaps"/>
              </w:rPr>
            </w:pPr>
            <w:r>
              <w:rPr>
                <w:rStyle w:val="ChSmallCaps"/>
              </w:rPr>
              <w:t>cnj</w:t>
            </w:r>
          </w:p>
        </w:tc>
        <w:tc>
          <w:tcPr>
            <w:tcW w:w="2438" w:type="dxa"/>
            <w:shd w:val="clear" w:color="auto" w:fill="auto"/>
          </w:tcPr>
          <w:p w14:paraId="249A5065" w14:textId="77777777" w:rsidR="00DE194F" w:rsidRDefault="00DE194F" w:rsidP="00920359">
            <w:pPr>
              <w:pStyle w:val="TableCell0-0115"/>
            </w:pPr>
            <w:r w:rsidRPr="005F70FB">
              <w:t>reach</w:t>
            </w:r>
          </w:p>
          <w:p w14:paraId="7018B232" w14:textId="77777777" w:rsidR="00920359" w:rsidRDefault="00920359" w:rsidP="00920359">
            <w:pPr>
              <w:pStyle w:val="TableCell0-0115"/>
            </w:pPr>
            <w:r>
              <w:t>until</w:t>
            </w:r>
          </w:p>
          <w:p w14:paraId="66E08784" w14:textId="2E8B3BA9" w:rsidR="00920359" w:rsidRPr="005F70FB" w:rsidRDefault="00920359" w:rsidP="00481B61">
            <w:pPr>
              <w:pStyle w:val="TableCell0-0115Break"/>
            </w:pPr>
            <w:r w:rsidRPr="005F70FB">
              <w:t>until, with the result that</w:t>
            </w:r>
          </w:p>
        </w:tc>
      </w:tr>
      <w:tr w:rsidR="00AC23C4" w:rsidRPr="005F70FB" w14:paraId="124FE316" w14:textId="77777777" w:rsidTr="00BC00CF">
        <w:tc>
          <w:tcPr>
            <w:tcW w:w="236" w:type="dxa"/>
            <w:shd w:val="clear" w:color="auto" w:fill="auto"/>
          </w:tcPr>
          <w:p w14:paraId="365C990A" w14:textId="77777777" w:rsidR="002927B6" w:rsidRPr="005F70FB" w:rsidRDefault="002927B6" w:rsidP="00A551BF">
            <w:pPr>
              <w:pStyle w:val="TableCell0-0115Break"/>
              <w:rPr>
                <w:rStyle w:val="ExampleSource"/>
              </w:rPr>
            </w:pPr>
          </w:p>
        </w:tc>
        <w:tc>
          <w:tcPr>
            <w:tcW w:w="1247" w:type="dxa"/>
            <w:shd w:val="clear" w:color="auto" w:fill="auto"/>
          </w:tcPr>
          <w:p w14:paraId="1967EA21" w14:textId="77777777" w:rsidR="002927B6" w:rsidRPr="005F70FB" w:rsidRDefault="002927B6" w:rsidP="00A551BF">
            <w:pPr>
              <w:pStyle w:val="TableCell0-0115Break"/>
              <w:rPr>
                <w:rStyle w:val="ChItalBold"/>
              </w:rPr>
            </w:pPr>
            <w:r w:rsidRPr="005F70FB">
              <w:rPr>
                <w:rStyle w:val="ChItalBold"/>
              </w:rPr>
              <w:t>samping</w:t>
            </w:r>
          </w:p>
        </w:tc>
        <w:tc>
          <w:tcPr>
            <w:tcW w:w="1418" w:type="dxa"/>
            <w:shd w:val="clear" w:color="auto" w:fill="auto"/>
          </w:tcPr>
          <w:p w14:paraId="428DB121" w14:textId="77777777" w:rsidR="002927B6" w:rsidRPr="005F70FB" w:rsidRDefault="002927B6" w:rsidP="00A551BF">
            <w:pPr>
              <w:pStyle w:val="TableCell0-0115Break"/>
              <w:rPr>
                <w:rStyle w:val="ChCharisSIL"/>
              </w:rPr>
            </w:pPr>
            <w:r w:rsidRPr="005F70FB">
              <w:rPr>
                <w:rStyle w:val="ChCharisSIL"/>
              </w:rPr>
              <w:t>ˈsɐm.pɪŋ</w:t>
            </w:r>
          </w:p>
        </w:tc>
        <w:tc>
          <w:tcPr>
            <w:tcW w:w="1361" w:type="dxa"/>
            <w:shd w:val="clear" w:color="auto" w:fill="auto"/>
          </w:tcPr>
          <w:p w14:paraId="50D12138" w14:textId="77777777" w:rsidR="002927B6" w:rsidRPr="005F70FB" w:rsidRDefault="002927B6" w:rsidP="00A551BF">
            <w:pPr>
              <w:pStyle w:val="TableCell0-0115Break"/>
              <w:rPr>
                <w:rStyle w:val="ChSmallCaps"/>
              </w:rPr>
            </w:pPr>
            <w:r w:rsidRPr="005F70FB">
              <w:rPr>
                <w:rStyle w:val="ChSmallCaps"/>
              </w:rPr>
              <w:t>n-loc</w:t>
            </w:r>
          </w:p>
        </w:tc>
        <w:tc>
          <w:tcPr>
            <w:tcW w:w="2438" w:type="dxa"/>
            <w:shd w:val="clear" w:color="auto" w:fill="auto"/>
          </w:tcPr>
          <w:p w14:paraId="01F44035" w14:textId="77777777" w:rsidR="002927B6" w:rsidRPr="005F70FB" w:rsidRDefault="002927B6" w:rsidP="00A551BF">
            <w:pPr>
              <w:pStyle w:val="TableCell0-0115Break"/>
            </w:pPr>
            <w:r w:rsidRPr="005F70FB">
              <w:t>side</w:t>
            </w:r>
          </w:p>
        </w:tc>
      </w:tr>
      <w:tr w:rsidR="00AC23C4" w:rsidRPr="005F70FB" w14:paraId="17B91165" w14:textId="77777777" w:rsidTr="00BC00CF">
        <w:tc>
          <w:tcPr>
            <w:tcW w:w="236" w:type="dxa"/>
            <w:shd w:val="clear" w:color="auto" w:fill="auto"/>
          </w:tcPr>
          <w:p w14:paraId="1DC76E75" w14:textId="77777777" w:rsidR="002927B6" w:rsidRPr="005F70FB" w:rsidRDefault="002927B6" w:rsidP="00A551BF">
            <w:pPr>
              <w:pStyle w:val="TableCell0-0115Break"/>
              <w:rPr>
                <w:rStyle w:val="ExampleSource"/>
              </w:rPr>
            </w:pPr>
          </w:p>
        </w:tc>
        <w:tc>
          <w:tcPr>
            <w:tcW w:w="1247" w:type="dxa"/>
            <w:shd w:val="clear" w:color="auto" w:fill="auto"/>
          </w:tcPr>
          <w:p w14:paraId="06E5301C" w14:textId="77777777" w:rsidR="002927B6" w:rsidRPr="005F70FB" w:rsidRDefault="002927B6" w:rsidP="00A551BF">
            <w:pPr>
              <w:pStyle w:val="TableCell0-0115Break"/>
              <w:rPr>
                <w:rStyle w:val="ChItalBold"/>
              </w:rPr>
            </w:pPr>
            <w:r w:rsidRPr="005F70FB">
              <w:rPr>
                <w:rStyle w:val="ChItalBold"/>
              </w:rPr>
              <w:t>sana</w:t>
            </w:r>
          </w:p>
        </w:tc>
        <w:tc>
          <w:tcPr>
            <w:tcW w:w="1418" w:type="dxa"/>
            <w:shd w:val="clear" w:color="auto" w:fill="auto"/>
          </w:tcPr>
          <w:p w14:paraId="21735F17" w14:textId="77777777" w:rsidR="002927B6" w:rsidRPr="005F70FB" w:rsidRDefault="002927B6" w:rsidP="00A551BF">
            <w:pPr>
              <w:pStyle w:val="TableCell0-0115Break"/>
              <w:rPr>
                <w:rStyle w:val="ChCharisSIL"/>
              </w:rPr>
            </w:pPr>
            <w:r w:rsidRPr="005F70FB">
              <w:rPr>
                <w:rStyle w:val="ChCharisSIL"/>
              </w:rPr>
              <w:t>ˈsa.na</w:t>
            </w:r>
          </w:p>
        </w:tc>
        <w:tc>
          <w:tcPr>
            <w:tcW w:w="1361" w:type="dxa"/>
            <w:shd w:val="clear" w:color="auto" w:fill="auto"/>
          </w:tcPr>
          <w:p w14:paraId="6213C2AE" w14:textId="77777777" w:rsidR="002927B6" w:rsidRPr="005F70FB" w:rsidRDefault="002927B6" w:rsidP="00A551BF">
            <w:pPr>
              <w:pStyle w:val="TableCell0-0115Break"/>
              <w:rPr>
                <w:rStyle w:val="ChSmallCaps"/>
              </w:rPr>
            </w:pPr>
            <w:r w:rsidRPr="005F70FB">
              <w:rPr>
                <w:rStyle w:val="ChSmallCaps"/>
              </w:rPr>
              <w:t>loc</w:t>
            </w:r>
          </w:p>
        </w:tc>
        <w:tc>
          <w:tcPr>
            <w:tcW w:w="2438" w:type="dxa"/>
            <w:shd w:val="clear" w:color="auto" w:fill="auto"/>
          </w:tcPr>
          <w:p w14:paraId="2B20786F" w14:textId="77777777" w:rsidR="002927B6" w:rsidRPr="005F70FB" w:rsidRDefault="002927B6" w:rsidP="00A551BF">
            <w:pPr>
              <w:pStyle w:val="TableCell0-0115Break"/>
              <w:rPr>
                <w:rStyle w:val="ChSmallCaps"/>
              </w:rPr>
            </w:pPr>
            <w:r w:rsidRPr="005F70FB">
              <w:rPr>
                <w:rStyle w:val="ChSmallCaps"/>
              </w:rPr>
              <w:t>l.dist</w:t>
            </w:r>
          </w:p>
        </w:tc>
      </w:tr>
      <w:tr w:rsidR="00AC23C4" w:rsidRPr="005F70FB" w14:paraId="051A6623" w14:textId="77777777" w:rsidTr="00BC00CF">
        <w:tc>
          <w:tcPr>
            <w:tcW w:w="236" w:type="dxa"/>
            <w:shd w:val="clear" w:color="auto" w:fill="auto"/>
          </w:tcPr>
          <w:p w14:paraId="31DD05B7" w14:textId="77777777" w:rsidR="002927B6" w:rsidRPr="005F70FB" w:rsidRDefault="002927B6" w:rsidP="00A551BF">
            <w:pPr>
              <w:pStyle w:val="TableCell0-0115Break"/>
              <w:rPr>
                <w:rStyle w:val="ExampleSource"/>
              </w:rPr>
            </w:pPr>
          </w:p>
        </w:tc>
        <w:tc>
          <w:tcPr>
            <w:tcW w:w="1247" w:type="dxa"/>
            <w:shd w:val="clear" w:color="auto" w:fill="auto"/>
          </w:tcPr>
          <w:p w14:paraId="073115E6" w14:textId="77777777" w:rsidR="002927B6" w:rsidRPr="005F70FB" w:rsidRDefault="002927B6" w:rsidP="00A551BF">
            <w:pPr>
              <w:pStyle w:val="TableCell0-0115Break"/>
              <w:rPr>
                <w:rStyle w:val="ChItalBold"/>
              </w:rPr>
            </w:pPr>
            <w:r w:rsidRPr="005F70FB">
              <w:rPr>
                <w:rStyle w:val="ChItalBold"/>
              </w:rPr>
              <w:t>sandar</w:t>
            </w:r>
          </w:p>
        </w:tc>
        <w:tc>
          <w:tcPr>
            <w:tcW w:w="1418" w:type="dxa"/>
            <w:shd w:val="clear" w:color="auto" w:fill="auto"/>
          </w:tcPr>
          <w:p w14:paraId="0121D8EC" w14:textId="77777777" w:rsidR="002927B6" w:rsidRPr="005F70FB" w:rsidRDefault="002927B6" w:rsidP="00A551BF">
            <w:pPr>
              <w:pStyle w:val="TableCell0-0115Break"/>
              <w:rPr>
                <w:rStyle w:val="ChCharisSIL"/>
              </w:rPr>
            </w:pPr>
            <w:r w:rsidRPr="005F70FB">
              <w:rPr>
                <w:rStyle w:val="ChCharisSIL"/>
              </w:rPr>
              <w:t>ˈsɐn.dɐr̥</w:t>
            </w:r>
          </w:p>
        </w:tc>
        <w:tc>
          <w:tcPr>
            <w:tcW w:w="1361" w:type="dxa"/>
            <w:shd w:val="clear" w:color="auto" w:fill="auto"/>
          </w:tcPr>
          <w:p w14:paraId="0A8B8A56"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2646CC5A" w14:textId="77777777" w:rsidR="002927B6" w:rsidRPr="005F70FB" w:rsidRDefault="002927B6" w:rsidP="00A551BF">
            <w:pPr>
              <w:pStyle w:val="TableCell0-0115Break"/>
            </w:pPr>
            <w:r w:rsidRPr="005F70FB">
              <w:t>lean</w:t>
            </w:r>
          </w:p>
        </w:tc>
      </w:tr>
      <w:tr w:rsidR="00AC23C4" w:rsidRPr="005F70FB" w14:paraId="021425F7" w14:textId="77777777" w:rsidTr="00BC00CF">
        <w:tc>
          <w:tcPr>
            <w:tcW w:w="236" w:type="dxa"/>
            <w:shd w:val="clear" w:color="auto" w:fill="auto"/>
          </w:tcPr>
          <w:p w14:paraId="60CD08D8" w14:textId="77777777" w:rsidR="002927B6" w:rsidRPr="005F70FB" w:rsidRDefault="002927B6" w:rsidP="00A551BF">
            <w:pPr>
              <w:pStyle w:val="TableCell0-0115Break"/>
              <w:rPr>
                <w:rStyle w:val="ExampleSource"/>
              </w:rPr>
            </w:pPr>
          </w:p>
        </w:tc>
        <w:tc>
          <w:tcPr>
            <w:tcW w:w="1247" w:type="dxa"/>
            <w:shd w:val="clear" w:color="auto" w:fill="auto"/>
          </w:tcPr>
          <w:p w14:paraId="34D92A89" w14:textId="77777777" w:rsidR="002927B6" w:rsidRPr="005F70FB" w:rsidRDefault="002927B6" w:rsidP="00A551BF">
            <w:pPr>
              <w:pStyle w:val="TableCell0-0115Break"/>
              <w:rPr>
                <w:rStyle w:val="ChItalBold"/>
              </w:rPr>
            </w:pPr>
            <w:r w:rsidRPr="005F70FB">
              <w:rPr>
                <w:rStyle w:val="ChItalBold"/>
              </w:rPr>
              <w:t>sanggup</w:t>
            </w:r>
          </w:p>
        </w:tc>
        <w:tc>
          <w:tcPr>
            <w:tcW w:w="1418" w:type="dxa"/>
            <w:shd w:val="clear" w:color="auto" w:fill="auto"/>
          </w:tcPr>
          <w:p w14:paraId="0A41A6AF" w14:textId="77777777" w:rsidR="002927B6" w:rsidRPr="005F70FB" w:rsidRDefault="002927B6" w:rsidP="00A551BF">
            <w:pPr>
              <w:pStyle w:val="TableCell0-0115Break"/>
              <w:rPr>
                <w:rStyle w:val="ChCharisSIL"/>
              </w:rPr>
            </w:pPr>
            <w:r w:rsidRPr="005F70FB">
              <w:rPr>
                <w:rStyle w:val="ChCharisSIL"/>
              </w:rPr>
              <w:t>ˈsɐŋ.gʊp</w:t>
            </w:r>
          </w:p>
        </w:tc>
        <w:tc>
          <w:tcPr>
            <w:tcW w:w="1361" w:type="dxa"/>
            <w:shd w:val="clear" w:color="auto" w:fill="auto"/>
          </w:tcPr>
          <w:p w14:paraId="13A4440B"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FD323E1" w14:textId="77777777" w:rsidR="002927B6" w:rsidRPr="005F70FB" w:rsidRDefault="002927B6" w:rsidP="00A551BF">
            <w:pPr>
              <w:pStyle w:val="TableCell0-0115Break"/>
            </w:pPr>
            <w:r w:rsidRPr="005F70FB">
              <w:t>be capable</w:t>
            </w:r>
          </w:p>
        </w:tc>
      </w:tr>
      <w:tr w:rsidR="00AC23C4" w:rsidRPr="005F70FB" w14:paraId="43022F7B" w14:textId="77777777" w:rsidTr="00BC00CF">
        <w:tc>
          <w:tcPr>
            <w:tcW w:w="236" w:type="dxa"/>
            <w:shd w:val="clear" w:color="auto" w:fill="auto"/>
          </w:tcPr>
          <w:p w14:paraId="5A01232F" w14:textId="77777777" w:rsidR="002927B6" w:rsidRPr="005F70FB" w:rsidRDefault="002927B6" w:rsidP="00A551BF">
            <w:pPr>
              <w:pStyle w:val="TableCell0-0115Break"/>
              <w:rPr>
                <w:rStyle w:val="ExampleSource"/>
              </w:rPr>
            </w:pPr>
          </w:p>
        </w:tc>
        <w:tc>
          <w:tcPr>
            <w:tcW w:w="1247" w:type="dxa"/>
            <w:shd w:val="clear" w:color="auto" w:fill="auto"/>
          </w:tcPr>
          <w:p w14:paraId="78AFB397" w14:textId="77777777" w:rsidR="002927B6" w:rsidRPr="005F70FB" w:rsidRDefault="002927B6" w:rsidP="00A551BF">
            <w:pPr>
              <w:pStyle w:val="TableCell0-0115Break"/>
              <w:rPr>
                <w:rStyle w:val="ChItalBold"/>
              </w:rPr>
            </w:pPr>
            <w:r w:rsidRPr="005F70FB">
              <w:rPr>
                <w:rStyle w:val="ChItalBold"/>
              </w:rPr>
              <w:t>santang</w:t>
            </w:r>
          </w:p>
        </w:tc>
        <w:tc>
          <w:tcPr>
            <w:tcW w:w="1418" w:type="dxa"/>
            <w:shd w:val="clear" w:color="auto" w:fill="auto"/>
          </w:tcPr>
          <w:p w14:paraId="07899FD2" w14:textId="77777777" w:rsidR="002927B6" w:rsidRPr="005F70FB" w:rsidRDefault="002927B6" w:rsidP="00A551BF">
            <w:pPr>
              <w:pStyle w:val="TableCell0-0115Break"/>
              <w:rPr>
                <w:rStyle w:val="ChCharisSIL"/>
              </w:rPr>
            </w:pPr>
            <w:r w:rsidRPr="005F70FB">
              <w:rPr>
                <w:rStyle w:val="ChCharisSIL"/>
              </w:rPr>
              <w:t>ˈsɐn.tɐn</w:t>
            </w:r>
          </w:p>
        </w:tc>
        <w:tc>
          <w:tcPr>
            <w:tcW w:w="1361" w:type="dxa"/>
            <w:shd w:val="clear" w:color="auto" w:fill="auto"/>
          </w:tcPr>
          <w:p w14:paraId="45C4E76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DEEF38D" w14:textId="77777777" w:rsidR="002927B6" w:rsidRPr="005F70FB" w:rsidRDefault="002927B6" w:rsidP="00A551BF">
            <w:pPr>
              <w:pStyle w:val="TableCell0-0115Break"/>
            </w:pPr>
            <w:r w:rsidRPr="005F70FB">
              <w:t>coconut milk</w:t>
            </w:r>
          </w:p>
        </w:tc>
      </w:tr>
      <w:tr w:rsidR="00AC23C4" w:rsidRPr="005F70FB" w14:paraId="62EE5580" w14:textId="77777777" w:rsidTr="00BC00CF">
        <w:tc>
          <w:tcPr>
            <w:tcW w:w="236" w:type="dxa"/>
            <w:shd w:val="clear" w:color="auto" w:fill="auto"/>
          </w:tcPr>
          <w:p w14:paraId="45E4518F" w14:textId="77777777" w:rsidR="002927B6" w:rsidRPr="005F70FB" w:rsidRDefault="002927B6" w:rsidP="00A551BF">
            <w:pPr>
              <w:pStyle w:val="TableCell0-0115Break"/>
              <w:rPr>
                <w:rStyle w:val="ExampleSource"/>
              </w:rPr>
            </w:pPr>
          </w:p>
        </w:tc>
        <w:tc>
          <w:tcPr>
            <w:tcW w:w="1247" w:type="dxa"/>
            <w:shd w:val="clear" w:color="auto" w:fill="auto"/>
          </w:tcPr>
          <w:p w14:paraId="6319A68D" w14:textId="77777777" w:rsidR="002927B6" w:rsidRPr="005F70FB" w:rsidRDefault="002927B6" w:rsidP="00A551BF">
            <w:pPr>
              <w:pStyle w:val="TableCell0-0115Break"/>
              <w:rPr>
                <w:rStyle w:val="ChItalBold"/>
              </w:rPr>
            </w:pPr>
            <w:r w:rsidRPr="005F70FB">
              <w:rPr>
                <w:rStyle w:val="ChItalBold"/>
              </w:rPr>
              <w:t>sante</w:t>
            </w:r>
          </w:p>
        </w:tc>
        <w:tc>
          <w:tcPr>
            <w:tcW w:w="1418" w:type="dxa"/>
            <w:shd w:val="clear" w:color="auto" w:fill="auto"/>
          </w:tcPr>
          <w:p w14:paraId="6A1753A0" w14:textId="77777777" w:rsidR="002927B6" w:rsidRPr="005F70FB" w:rsidRDefault="002927B6" w:rsidP="00A551BF">
            <w:pPr>
              <w:pStyle w:val="TableCell0-0115Break"/>
              <w:rPr>
                <w:rStyle w:val="ChCharisSIL"/>
              </w:rPr>
            </w:pPr>
            <w:r w:rsidRPr="005F70FB">
              <w:rPr>
                <w:rStyle w:val="ChCharisSIL"/>
              </w:rPr>
              <w:t>ˈsɐn.tɛ</w:t>
            </w:r>
          </w:p>
        </w:tc>
        <w:tc>
          <w:tcPr>
            <w:tcW w:w="1361" w:type="dxa"/>
            <w:shd w:val="clear" w:color="auto" w:fill="auto"/>
          </w:tcPr>
          <w:p w14:paraId="1BF00A40"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2C60D05" w14:textId="77777777" w:rsidR="002927B6" w:rsidRPr="005F70FB" w:rsidRDefault="002927B6" w:rsidP="00A551BF">
            <w:pPr>
              <w:pStyle w:val="TableCell0-0115Break"/>
            </w:pPr>
            <w:r w:rsidRPr="005F70FB">
              <w:t>relax</w:t>
            </w:r>
          </w:p>
        </w:tc>
      </w:tr>
      <w:tr w:rsidR="00AC23C4" w:rsidRPr="005F70FB" w14:paraId="11F03078" w14:textId="77777777" w:rsidTr="00BC00CF">
        <w:tc>
          <w:tcPr>
            <w:tcW w:w="236" w:type="dxa"/>
            <w:shd w:val="clear" w:color="auto" w:fill="auto"/>
          </w:tcPr>
          <w:p w14:paraId="6C5303C9" w14:textId="77777777" w:rsidR="002927B6" w:rsidRPr="005F70FB" w:rsidRDefault="002927B6" w:rsidP="00A551BF">
            <w:pPr>
              <w:pStyle w:val="TableCell0-0115Break"/>
              <w:rPr>
                <w:rStyle w:val="ExampleSource"/>
              </w:rPr>
            </w:pPr>
          </w:p>
        </w:tc>
        <w:tc>
          <w:tcPr>
            <w:tcW w:w="1247" w:type="dxa"/>
            <w:shd w:val="clear" w:color="auto" w:fill="auto"/>
          </w:tcPr>
          <w:p w14:paraId="47C532A0" w14:textId="77777777" w:rsidR="002927B6" w:rsidRPr="005F70FB" w:rsidRDefault="002927B6" w:rsidP="00A551BF">
            <w:pPr>
              <w:pStyle w:val="TableCell0-0115Break"/>
              <w:rPr>
                <w:rStyle w:val="ChItalBold"/>
              </w:rPr>
            </w:pPr>
            <w:r w:rsidRPr="005F70FB">
              <w:rPr>
                <w:rStyle w:val="ChItalBold"/>
              </w:rPr>
              <w:t>sapi</w:t>
            </w:r>
          </w:p>
        </w:tc>
        <w:tc>
          <w:tcPr>
            <w:tcW w:w="1418" w:type="dxa"/>
            <w:shd w:val="clear" w:color="auto" w:fill="auto"/>
          </w:tcPr>
          <w:p w14:paraId="733400A9" w14:textId="77777777" w:rsidR="002927B6" w:rsidRPr="005F70FB" w:rsidRDefault="002927B6" w:rsidP="00A551BF">
            <w:pPr>
              <w:pStyle w:val="TableCell0-0115Break"/>
              <w:rPr>
                <w:rStyle w:val="ChCharisSIL"/>
              </w:rPr>
            </w:pPr>
            <w:r w:rsidRPr="005F70FB">
              <w:rPr>
                <w:rStyle w:val="ChCharisSIL"/>
              </w:rPr>
              <w:t>ˈsa.pɪ</w:t>
            </w:r>
          </w:p>
        </w:tc>
        <w:tc>
          <w:tcPr>
            <w:tcW w:w="1361" w:type="dxa"/>
            <w:shd w:val="clear" w:color="auto" w:fill="auto"/>
          </w:tcPr>
          <w:p w14:paraId="2D0A39C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C563305" w14:textId="77777777" w:rsidR="002927B6" w:rsidRPr="005F70FB" w:rsidRDefault="002927B6" w:rsidP="00A551BF">
            <w:pPr>
              <w:pStyle w:val="TableCell0-0115Break"/>
            </w:pPr>
            <w:r w:rsidRPr="005F70FB">
              <w:t>cow</w:t>
            </w:r>
          </w:p>
        </w:tc>
      </w:tr>
      <w:tr w:rsidR="00AC23C4" w:rsidRPr="005F70FB" w14:paraId="60FD9F0E" w14:textId="77777777" w:rsidTr="00BC00CF">
        <w:tc>
          <w:tcPr>
            <w:tcW w:w="236" w:type="dxa"/>
            <w:shd w:val="clear" w:color="auto" w:fill="auto"/>
          </w:tcPr>
          <w:p w14:paraId="46802391" w14:textId="77777777" w:rsidR="002927B6" w:rsidRPr="005F70FB" w:rsidRDefault="002927B6" w:rsidP="00A551BF">
            <w:pPr>
              <w:pStyle w:val="TableCell0-0115Break"/>
              <w:rPr>
                <w:rStyle w:val="ExampleSource"/>
              </w:rPr>
            </w:pPr>
          </w:p>
        </w:tc>
        <w:tc>
          <w:tcPr>
            <w:tcW w:w="1247" w:type="dxa"/>
            <w:shd w:val="clear" w:color="auto" w:fill="auto"/>
          </w:tcPr>
          <w:p w14:paraId="3CE13F74" w14:textId="77777777" w:rsidR="002927B6" w:rsidRPr="005F70FB" w:rsidRDefault="002927B6" w:rsidP="00A551BF">
            <w:pPr>
              <w:pStyle w:val="TableCell0-0115Break"/>
              <w:rPr>
                <w:rStyle w:val="ChItalBold"/>
              </w:rPr>
            </w:pPr>
            <w:r w:rsidRPr="005F70FB">
              <w:rPr>
                <w:rStyle w:val="ChItalBold"/>
              </w:rPr>
              <w:t>sapu</w:t>
            </w:r>
          </w:p>
        </w:tc>
        <w:tc>
          <w:tcPr>
            <w:tcW w:w="1418" w:type="dxa"/>
            <w:shd w:val="clear" w:color="auto" w:fill="auto"/>
          </w:tcPr>
          <w:p w14:paraId="284C0D73" w14:textId="77777777" w:rsidR="002927B6" w:rsidRPr="005F70FB" w:rsidRDefault="002927B6" w:rsidP="00A551BF">
            <w:pPr>
              <w:pStyle w:val="TableCell0-0115Break"/>
              <w:rPr>
                <w:rStyle w:val="ChCharisSIL"/>
              </w:rPr>
            </w:pPr>
            <w:r w:rsidRPr="005F70FB">
              <w:rPr>
                <w:rStyle w:val="ChCharisSIL"/>
              </w:rPr>
              <w:t>ˈsa.pu</w:t>
            </w:r>
          </w:p>
        </w:tc>
        <w:tc>
          <w:tcPr>
            <w:tcW w:w="1361" w:type="dxa"/>
            <w:shd w:val="clear" w:color="auto" w:fill="auto"/>
          </w:tcPr>
          <w:p w14:paraId="08ACB31F" w14:textId="77777777" w:rsidR="002927B6" w:rsidRPr="005F70FB" w:rsidRDefault="002927B6" w:rsidP="00A551BF">
            <w:pPr>
              <w:pStyle w:val="TableCell0-0115Break"/>
              <w:rPr>
                <w:rStyle w:val="ChSmallCaps"/>
              </w:rPr>
            </w:pPr>
            <w:r w:rsidRPr="005F70FB">
              <w:rPr>
                <w:rStyle w:val="ChSmallCaps"/>
              </w:rPr>
              <w:t>n/v.bi</w:t>
            </w:r>
          </w:p>
        </w:tc>
        <w:tc>
          <w:tcPr>
            <w:tcW w:w="2438" w:type="dxa"/>
            <w:shd w:val="clear" w:color="auto" w:fill="auto"/>
          </w:tcPr>
          <w:p w14:paraId="64606488" w14:textId="77777777" w:rsidR="002927B6" w:rsidRPr="005F70FB" w:rsidRDefault="002927B6" w:rsidP="00A551BF">
            <w:pPr>
              <w:pStyle w:val="TableCell0-0115Break"/>
            </w:pPr>
            <w:r w:rsidRPr="005F70FB">
              <w:t>broom / sweep</w:t>
            </w:r>
          </w:p>
        </w:tc>
      </w:tr>
      <w:tr w:rsidR="00AC23C4" w:rsidRPr="005F70FB" w14:paraId="3ACE95FD" w14:textId="77777777" w:rsidTr="00BC00CF">
        <w:tc>
          <w:tcPr>
            <w:tcW w:w="236" w:type="dxa"/>
            <w:shd w:val="clear" w:color="auto" w:fill="auto"/>
          </w:tcPr>
          <w:p w14:paraId="7CCBBA44" w14:textId="77777777" w:rsidR="002927B6" w:rsidRPr="005F70FB" w:rsidRDefault="002927B6" w:rsidP="00A551BF">
            <w:pPr>
              <w:pStyle w:val="TableCell0-0115Break"/>
              <w:rPr>
                <w:rStyle w:val="ExampleSource"/>
              </w:rPr>
            </w:pPr>
          </w:p>
        </w:tc>
        <w:tc>
          <w:tcPr>
            <w:tcW w:w="1247" w:type="dxa"/>
            <w:shd w:val="clear" w:color="auto" w:fill="auto"/>
          </w:tcPr>
          <w:p w14:paraId="2EB5CF45" w14:textId="77777777" w:rsidR="002927B6" w:rsidRPr="005F70FB" w:rsidRDefault="002927B6" w:rsidP="00A551BF">
            <w:pPr>
              <w:pStyle w:val="TableCell0-0115Break"/>
              <w:rPr>
                <w:rStyle w:val="ChItalBold"/>
              </w:rPr>
            </w:pPr>
            <w:r w:rsidRPr="005F70FB">
              <w:rPr>
                <w:rStyle w:val="ChItalBold"/>
              </w:rPr>
              <w:t>sarana</w:t>
            </w:r>
          </w:p>
        </w:tc>
        <w:tc>
          <w:tcPr>
            <w:tcW w:w="1418" w:type="dxa"/>
            <w:shd w:val="clear" w:color="auto" w:fill="auto"/>
          </w:tcPr>
          <w:p w14:paraId="0FDD5A9E" w14:textId="77777777" w:rsidR="002927B6" w:rsidRPr="005F70FB" w:rsidRDefault="002927B6" w:rsidP="00A551BF">
            <w:pPr>
              <w:pStyle w:val="TableCell0-0115Break"/>
              <w:rPr>
                <w:rStyle w:val="ChCharisSIL"/>
              </w:rPr>
            </w:pPr>
            <w:r w:rsidRPr="005F70FB">
              <w:rPr>
                <w:rStyle w:val="ChCharisSIL"/>
              </w:rPr>
              <w:t>sa.ˈɾa.na</w:t>
            </w:r>
          </w:p>
        </w:tc>
        <w:tc>
          <w:tcPr>
            <w:tcW w:w="1361" w:type="dxa"/>
            <w:shd w:val="clear" w:color="auto" w:fill="auto"/>
          </w:tcPr>
          <w:p w14:paraId="39EA1CF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566FB96" w14:textId="77777777" w:rsidR="002927B6" w:rsidRPr="005F70FB" w:rsidRDefault="002927B6" w:rsidP="00A551BF">
            <w:pPr>
              <w:pStyle w:val="TableCell0-0115Break"/>
            </w:pPr>
            <w:r w:rsidRPr="005F70FB">
              <w:t>facility</w:t>
            </w:r>
          </w:p>
        </w:tc>
      </w:tr>
      <w:tr w:rsidR="00AC23C4" w:rsidRPr="005F70FB" w14:paraId="630AD201" w14:textId="77777777" w:rsidTr="00BC00CF">
        <w:tc>
          <w:tcPr>
            <w:tcW w:w="236" w:type="dxa"/>
            <w:shd w:val="clear" w:color="auto" w:fill="auto"/>
          </w:tcPr>
          <w:p w14:paraId="225CE55A" w14:textId="77777777" w:rsidR="002927B6" w:rsidRPr="005F70FB" w:rsidRDefault="002927B6" w:rsidP="00A551BF">
            <w:pPr>
              <w:pStyle w:val="TableCell0-0115Break"/>
              <w:rPr>
                <w:rStyle w:val="ExampleSource"/>
              </w:rPr>
            </w:pPr>
          </w:p>
        </w:tc>
        <w:tc>
          <w:tcPr>
            <w:tcW w:w="1247" w:type="dxa"/>
            <w:shd w:val="clear" w:color="auto" w:fill="auto"/>
          </w:tcPr>
          <w:p w14:paraId="60D76A63" w14:textId="77777777" w:rsidR="002927B6" w:rsidRPr="005F70FB" w:rsidRDefault="002927B6" w:rsidP="00A551BF">
            <w:pPr>
              <w:pStyle w:val="TableCell0-0115Break"/>
              <w:rPr>
                <w:rStyle w:val="ChItalBold"/>
              </w:rPr>
            </w:pPr>
            <w:r w:rsidRPr="005F70FB">
              <w:rPr>
                <w:rStyle w:val="ChItalBold"/>
              </w:rPr>
              <w:t>sarang</w:t>
            </w:r>
          </w:p>
        </w:tc>
        <w:tc>
          <w:tcPr>
            <w:tcW w:w="1418" w:type="dxa"/>
            <w:shd w:val="clear" w:color="auto" w:fill="auto"/>
          </w:tcPr>
          <w:p w14:paraId="431936C0" w14:textId="77777777" w:rsidR="002927B6" w:rsidRPr="005F70FB" w:rsidRDefault="002927B6" w:rsidP="00A551BF">
            <w:pPr>
              <w:pStyle w:val="TableCell0-0115Break"/>
              <w:rPr>
                <w:rStyle w:val="ChCharisSIL"/>
              </w:rPr>
            </w:pPr>
            <w:r w:rsidRPr="005F70FB">
              <w:rPr>
                <w:rStyle w:val="ChCharisSIL"/>
              </w:rPr>
              <w:t>ˈsa.ɾɐn</w:t>
            </w:r>
          </w:p>
        </w:tc>
        <w:tc>
          <w:tcPr>
            <w:tcW w:w="1361" w:type="dxa"/>
            <w:shd w:val="clear" w:color="auto" w:fill="auto"/>
          </w:tcPr>
          <w:p w14:paraId="395634F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B3B0A67" w14:textId="77777777" w:rsidR="002927B6" w:rsidRPr="005F70FB" w:rsidRDefault="002927B6" w:rsidP="00A551BF">
            <w:pPr>
              <w:pStyle w:val="TableCell0-0115Break"/>
            </w:pPr>
            <w:r w:rsidRPr="005F70FB">
              <w:t>suggestion</w:t>
            </w:r>
          </w:p>
        </w:tc>
      </w:tr>
      <w:tr w:rsidR="00AC23C4" w:rsidRPr="005F70FB" w14:paraId="02086D62" w14:textId="77777777" w:rsidTr="00BC00CF">
        <w:tc>
          <w:tcPr>
            <w:tcW w:w="236" w:type="dxa"/>
            <w:shd w:val="clear" w:color="auto" w:fill="auto"/>
          </w:tcPr>
          <w:p w14:paraId="3127603C" w14:textId="77777777" w:rsidR="002927B6" w:rsidRPr="005F70FB" w:rsidRDefault="002927B6" w:rsidP="00A551BF">
            <w:pPr>
              <w:pStyle w:val="TableCell0-0115Break"/>
              <w:rPr>
                <w:rStyle w:val="ExampleSource"/>
              </w:rPr>
            </w:pPr>
          </w:p>
        </w:tc>
        <w:tc>
          <w:tcPr>
            <w:tcW w:w="1247" w:type="dxa"/>
            <w:shd w:val="clear" w:color="auto" w:fill="auto"/>
          </w:tcPr>
          <w:p w14:paraId="4EA3988A" w14:textId="77777777" w:rsidR="002927B6" w:rsidRPr="005F70FB" w:rsidRDefault="002927B6" w:rsidP="00A551BF">
            <w:pPr>
              <w:pStyle w:val="TableCell0-0115Break"/>
              <w:rPr>
                <w:rStyle w:val="ChItalBold"/>
              </w:rPr>
            </w:pPr>
            <w:r w:rsidRPr="005F70FB">
              <w:rPr>
                <w:rStyle w:val="ChItalBold"/>
              </w:rPr>
              <w:t>sarat</w:t>
            </w:r>
          </w:p>
        </w:tc>
        <w:tc>
          <w:tcPr>
            <w:tcW w:w="1418" w:type="dxa"/>
            <w:shd w:val="clear" w:color="auto" w:fill="auto"/>
          </w:tcPr>
          <w:p w14:paraId="751FCF8E" w14:textId="77777777" w:rsidR="002927B6" w:rsidRPr="005F70FB" w:rsidRDefault="002927B6" w:rsidP="00A551BF">
            <w:pPr>
              <w:pStyle w:val="TableCell0-0115Break"/>
              <w:rPr>
                <w:rStyle w:val="ChCharisSIL"/>
              </w:rPr>
            </w:pPr>
            <w:r w:rsidRPr="005F70FB">
              <w:rPr>
                <w:rStyle w:val="ChCharisSIL"/>
              </w:rPr>
              <w:t>ˈsa.ɾɐt̚</w:t>
            </w:r>
          </w:p>
        </w:tc>
        <w:tc>
          <w:tcPr>
            <w:tcW w:w="1361" w:type="dxa"/>
            <w:shd w:val="clear" w:color="auto" w:fill="auto"/>
          </w:tcPr>
          <w:p w14:paraId="606A6A3A"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D7A25C8" w14:textId="77777777" w:rsidR="002927B6" w:rsidRPr="005F70FB" w:rsidRDefault="002927B6" w:rsidP="00A551BF">
            <w:pPr>
              <w:pStyle w:val="TableCell0-0115Break"/>
            </w:pPr>
            <w:r w:rsidRPr="005F70FB">
              <w:t>be loaded</w:t>
            </w:r>
          </w:p>
        </w:tc>
      </w:tr>
      <w:tr w:rsidR="00AC23C4" w:rsidRPr="005F70FB" w14:paraId="2216F9ED" w14:textId="77777777" w:rsidTr="00BC00CF">
        <w:tc>
          <w:tcPr>
            <w:tcW w:w="236" w:type="dxa"/>
            <w:shd w:val="clear" w:color="auto" w:fill="auto"/>
          </w:tcPr>
          <w:p w14:paraId="185908AB" w14:textId="77777777" w:rsidR="002927B6" w:rsidRPr="005F70FB" w:rsidRDefault="002927B6" w:rsidP="00A551BF">
            <w:pPr>
              <w:pStyle w:val="TableCell0-0115Break"/>
              <w:rPr>
                <w:rStyle w:val="ExampleSource"/>
              </w:rPr>
            </w:pPr>
          </w:p>
        </w:tc>
        <w:tc>
          <w:tcPr>
            <w:tcW w:w="1247" w:type="dxa"/>
            <w:shd w:val="clear" w:color="auto" w:fill="auto"/>
          </w:tcPr>
          <w:p w14:paraId="2AAE4737" w14:textId="77777777" w:rsidR="002927B6" w:rsidRPr="005F70FB" w:rsidRDefault="002927B6" w:rsidP="00A551BF">
            <w:pPr>
              <w:pStyle w:val="TableCell0-0115Break"/>
              <w:rPr>
                <w:rStyle w:val="ChItalBold"/>
              </w:rPr>
            </w:pPr>
            <w:r w:rsidRPr="005F70FB">
              <w:rPr>
                <w:rStyle w:val="ChItalBold"/>
              </w:rPr>
              <w:t>saring</w:t>
            </w:r>
          </w:p>
        </w:tc>
        <w:tc>
          <w:tcPr>
            <w:tcW w:w="1418" w:type="dxa"/>
            <w:shd w:val="clear" w:color="auto" w:fill="auto"/>
          </w:tcPr>
          <w:p w14:paraId="7AEED135" w14:textId="77777777" w:rsidR="002927B6" w:rsidRPr="005F70FB" w:rsidRDefault="002927B6" w:rsidP="00A551BF">
            <w:pPr>
              <w:pStyle w:val="TableCell0-0115Break"/>
              <w:rPr>
                <w:rStyle w:val="ChCharisSIL"/>
              </w:rPr>
            </w:pPr>
            <w:r w:rsidRPr="005F70FB">
              <w:rPr>
                <w:rStyle w:val="ChCharisSIL"/>
              </w:rPr>
              <w:t>ˈsa.ɾɪŋ</w:t>
            </w:r>
          </w:p>
        </w:tc>
        <w:tc>
          <w:tcPr>
            <w:tcW w:w="1361" w:type="dxa"/>
            <w:shd w:val="clear" w:color="auto" w:fill="auto"/>
          </w:tcPr>
          <w:p w14:paraId="36DCE25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2E47986" w14:textId="77777777" w:rsidR="002927B6" w:rsidRPr="005F70FB" w:rsidRDefault="002927B6" w:rsidP="00A551BF">
            <w:pPr>
              <w:pStyle w:val="TableCell0-0115Break"/>
            </w:pPr>
            <w:r w:rsidRPr="005F70FB">
              <w:t>filter</w:t>
            </w:r>
          </w:p>
        </w:tc>
      </w:tr>
      <w:tr w:rsidR="00AC23C4" w:rsidRPr="005F70FB" w14:paraId="0A467E29" w14:textId="77777777" w:rsidTr="00BC00CF">
        <w:tc>
          <w:tcPr>
            <w:tcW w:w="236" w:type="dxa"/>
            <w:shd w:val="clear" w:color="auto" w:fill="auto"/>
          </w:tcPr>
          <w:p w14:paraId="667EB051" w14:textId="77777777" w:rsidR="002927B6" w:rsidRPr="005F70FB" w:rsidRDefault="002927B6" w:rsidP="00A551BF">
            <w:pPr>
              <w:pStyle w:val="TableCell0-0115Break"/>
              <w:rPr>
                <w:rStyle w:val="ExampleSource"/>
              </w:rPr>
            </w:pPr>
          </w:p>
        </w:tc>
        <w:tc>
          <w:tcPr>
            <w:tcW w:w="1247" w:type="dxa"/>
            <w:shd w:val="clear" w:color="auto" w:fill="auto"/>
          </w:tcPr>
          <w:p w14:paraId="253F0E9C" w14:textId="77777777" w:rsidR="002927B6" w:rsidRPr="005F70FB" w:rsidRDefault="002927B6" w:rsidP="00A551BF">
            <w:pPr>
              <w:pStyle w:val="TableCell0-0115Break"/>
              <w:rPr>
                <w:rStyle w:val="ChItalBold"/>
              </w:rPr>
            </w:pPr>
            <w:r w:rsidRPr="005F70FB">
              <w:rPr>
                <w:rStyle w:val="ChItalBold"/>
              </w:rPr>
              <w:t>sarung</w:t>
            </w:r>
          </w:p>
        </w:tc>
        <w:tc>
          <w:tcPr>
            <w:tcW w:w="1418" w:type="dxa"/>
            <w:shd w:val="clear" w:color="auto" w:fill="auto"/>
          </w:tcPr>
          <w:p w14:paraId="7F2041D2" w14:textId="77777777" w:rsidR="002927B6" w:rsidRPr="005F70FB" w:rsidRDefault="002927B6" w:rsidP="00A551BF">
            <w:pPr>
              <w:pStyle w:val="TableCell0-0115Break"/>
              <w:rPr>
                <w:rStyle w:val="ChCharisSIL"/>
              </w:rPr>
            </w:pPr>
            <w:r w:rsidRPr="005F70FB">
              <w:rPr>
                <w:rStyle w:val="ChCharisSIL"/>
              </w:rPr>
              <w:t>ˈsa.ɾʊn</w:t>
            </w:r>
          </w:p>
        </w:tc>
        <w:tc>
          <w:tcPr>
            <w:tcW w:w="1361" w:type="dxa"/>
            <w:shd w:val="clear" w:color="auto" w:fill="auto"/>
          </w:tcPr>
          <w:p w14:paraId="138A1C9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478684F" w14:textId="77777777" w:rsidR="002927B6" w:rsidRPr="005F70FB" w:rsidRDefault="002927B6" w:rsidP="00A551BF">
            <w:pPr>
              <w:pStyle w:val="TableCell0-0115Break"/>
            </w:pPr>
            <w:r w:rsidRPr="005F70FB">
              <w:t>protective sleeve</w:t>
            </w:r>
          </w:p>
        </w:tc>
      </w:tr>
      <w:tr w:rsidR="00AC23C4" w:rsidRPr="005F70FB" w14:paraId="156B394F" w14:textId="77777777" w:rsidTr="00BC00CF">
        <w:tc>
          <w:tcPr>
            <w:tcW w:w="236" w:type="dxa"/>
            <w:shd w:val="clear" w:color="auto" w:fill="auto"/>
          </w:tcPr>
          <w:p w14:paraId="4D62AE1B" w14:textId="77777777" w:rsidR="002927B6" w:rsidRPr="005F70FB" w:rsidRDefault="002927B6" w:rsidP="00A551BF">
            <w:pPr>
              <w:pStyle w:val="TableCell0-0115Break"/>
              <w:rPr>
                <w:rStyle w:val="ExampleSource"/>
              </w:rPr>
            </w:pPr>
          </w:p>
        </w:tc>
        <w:tc>
          <w:tcPr>
            <w:tcW w:w="1247" w:type="dxa"/>
            <w:shd w:val="clear" w:color="auto" w:fill="auto"/>
          </w:tcPr>
          <w:p w14:paraId="5DBE1906" w14:textId="77777777" w:rsidR="002927B6" w:rsidRPr="005F70FB" w:rsidRDefault="002927B6" w:rsidP="00A551BF">
            <w:pPr>
              <w:pStyle w:val="TableCell0-0115Break"/>
              <w:rPr>
                <w:rStyle w:val="ChItalBold"/>
              </w:rPr>
            </w:pPr>
            <w:r w:rsidRPr="005F70FB">
              <w:rPr>
                <w:rStyle w:val="ChItalBold"/>
              </w:rPr>
              <w:t>sasarang</w:t>
            </w:r>
          </w:p>
        </w:tc>
        <w:tc>
          <w:tcPr>
            <w:tcW w:w="1418" w:type="dxa"/>
            <w:shd w:val="clear" w:color="auto" w:fill="auto"/>
          </w:tcPr>
          <w:p w14:paraId="60D2E580" w14:textId="77777777" w:rsidR="002927B6" w:rsidRPr="005F70FB" w:rsidRDefault="002927B6" w:rsidP="00A551BF">
            <w:pPr>
              <w:pStyle w:val="TableCell0-0115Break"/>
              <w:rPr>
                <w:rStyle w:val="ChCharisSIL"/>
              </w:rPr>
            </w:pPr>
            <w:r w:rsidRPr="005F70FB">
              <w:rPr>
                <w:rStyle w:val="ChCharisSIL"/>
              </w:rPr>
              <w:t>sa.ˈsa.ɾɐŋ</w:t>
            </w:r>
          </w:p>
        </w:tc>
        <w:tc>
          <w:tcPr>
            <w:tcW w:w="1361" w:type="dxa"/>
            <w:shd w:val="clear" w:color="auto" w:fill="auto"/>
          </w:tcPr>
          <w:p w14:paraId="15BB560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EE07EBF" w14:textId="77777777" w:rsidR="002927B6" w:rsidRPr="005F70FB" w:rsidRDefault="002927B6" w:rsidP="00A551BF">
            <w:pPr>
              <w:pStyle w:val="TableCell0-0115Break"/>
            </w:pPr>
            <w:r w:rsidRPr="005F70FB">
              <w:t>target</w:t>
            </w:r>
          </w:p>
        </w:tc>
      </w:tr>
      <w:tr w:rsidR="00AC23C4" w:rsidRPr="005F70FB" w14:paraId="7C6608B4" w14:textId="77777777" w:rsidTr="00BC00CF">
        <w:tc>
          <w:tcPr>
            <w:tcW w:w="236" w:type="dxa"/>
            <w:shd w:val="clear" w:color="auto" w:fill="auto"/>
          </w:tcPr>
          <w:p w14:paraId="4D824FF5" w14:textId="77777777" w:rsidR="002927B6" w:rsidRPr="005F70FB" w:rsidRDefault="002927B6" w:rsidP="00A551BF">
            <w:pPr>
              <w:pStyle w:val="TableCell0-0115Break"/>
              <w:rPr>
                <w:rStyle w:val="ExampleSource"/>
              </w:rPr>
            </w:pPr>
          </w:p>
        </w:tc>
        <w:tc>
          <w:tcPr>
            <w:tcW w:w="1247" w:type="dxa"/>
            <w:shd w:val="clear" w:color="auto" w:fill="auto"/>
          </w:tcPr>
          <w:p w14:paraId="1B42560E" w14:textId="77777777" w:rsidR="002927B6" w:rsidRPr="005F70FB" w:rsidRDefault="002927B6" w:rsidP="00A551BF">
            <w:pPr>
              <w:pStyle w:val="TableCell0-0115Break"/>
              <w:rPr>
                <w:rStyle w:val="ChItalBold"/>
              </w:rPr>
            </w:pPr>
            <w:r w:rsidRPr="005F70FB">
              <w:rPr>
                <w:rStyle w:val="ChItalBold"/>
              </w:rPr>
              <w:t>satu</w:t>
            </w:r>
          </w:p>
        </w:tc>
        <w:tc>
          <w:tcPr>
            <w:tcW w:w="1418" w:type="dxa"/>
            <w:shd w:val="clear" w:color="auto" w:fill="auto"/>
          </w:tcPr>
          <w:p w14:paraId="5AEC07B7" w14:textId="77777777" w:rsidR="002927B6" w:rsidRPr="005F70FB" w:rsidRDefault="002927B6" w:rsidP="00A551BF">
            <w:pPr>
              <w:pStyle w:val="TableCell0-0115Break"/>
              <w:rPr>
                <w:rStyle w:val="ChCharisSIL"/>
              </w:rPr>
            </w:pPr>
            <w:r w:rsidRPr="005F70FB">
              <w:rPr>
                <w:rStyle w:val="ChCharisSIL"/>
              </w:rPr>
              <w:t>ˈsa.tu</w:t>
            </w:r>
          </w:p>
        </w:tc>
        <w:tc>
          <w:tcPr>
            <w:tcW w:w="1361" w:type="dxa"/>
            <w:shd w:val="clear" w:color="auto" w:fill="auto"/>
          </w:tcPr>
          <w:p w14:paraId="2BF0CCE6" w14:textId="77777777" w:rsidR="002927B6" w:rsidRPr="005F70FB" w:rsidRDefault="002927B6" w:rsidP="00A551BF">
            <w:pPr>
              <w:pStyle w:val="TableCell0-0115Break"/>
              <w:rPr>
                <w:rStyle w:val="ChSmallCaps"/>
              </w:rPr>
            </w:pPr>
            <w:r w:rsidRPr="005F70FB">
              <w:rPr>
                <w:rStyle w:val="ChSmallCaps"/>
              </w:rPr>
              <w:t>num.c</w:t>
            </w:r>
          </w:p>
        </w:tc>
        <w:tc>
          <w:tcPr>
            <w:tcW w:w="2438" w:type="dxa"/>
            <w:shd w:val="clear" w:color="auto" w:fill="auto"/>
          </w:tcPr>
          <w:p w14:paraId="4FF17017" w14:textId="77777777" w:rsidR="002927B6" w:rsidRPr="005F70FB" w:rsidRDefault="002927B6" w:rsidP="00A551BF">
            <w:pPr>
              <w:pStyle w:val="TableCell0-0115Break"/>
            </w:pPr>
            <w:r w:rsidRPr="005F70FB">
              <w:t>one</w:t>
            </w:r>
          </w:p>
        </w:tc>
      </w:tr>
      <w:tr w:rsidR="00AC23C4" w:rsidRPr="005F70FB" w14:paraId="6121CA7E" w14:textId="77777777" w:rsidTr="00BC00CF">
        <w:tc>
          <w:tcPr>
            <w:tcW w:w="236" w:type="dxa"/>
            <w:shd w:val="clear" w:color="auto" w:fill="auto"/>
          </w:tcPr>
          <w:p w14:paraId="7168E63C" w14:textId="77777777" w:rsidR="002927B6" w:rsidRPr="005F70FB" w:rsidRDefault="002927B6" w:rsidP="00A551BF">
            <w:pPr>
              <w:pStyle w:val="TableCell0-0115Break"/>
              <w:rPr>
                <w:rStyle w:val="ExampleSource"/>
              </w:rPr>
            </w:pPr>
          </w:p>
        </w:tc>
        <w:tc>
          <w:tcPr>
            <w:tcW w:w="1247" w:type="dxa"/>
            <w:shd w:val="clear" w:color="auto" w:fill="auto"/>
          </w:tcPr>
          <w:p w14:paraId="60558DF2" w14:textId="77777777" w:rsidR="002927B6" w:rsidRPr="005F70FB" w:rsidRDefault="002927B6" w:rsidP="00A551BF">
            <w:pPr>
              <w:pStyle w:val="TableCell0-0115Break"/>
              <w:rPr>
                <w:rStyle w:val="ChItalBold"/>
              </w:rPr>
            </w:pPr>
            <w:r w:rsidRPr="005F70FB">
              <w:rPr>
                <w:rStyle w:val="ChItalBold"/>
              </w:rPr>
              <w:t>saya</w:t>
            </w:r>
          </w:p>
        </w:tc>
        <w:tc>
          <w:tcPr>
            <w:tcW w:w="1418" w:type="dxa"/>
            <w:shd w:val="clear" w:color="auto" w:fill="auto"/>
          </w:tcPr>
          <w:p w14:paraId="4D336A62" w14:textId="77777777" w:rsidR="002927B6" w:rsidRPr="005F70FB" w:rsidRDefault="002927B6" w:rsidP="00A551BF">
            <w:pPr>
              <w:pStyle w:val="TableCell0-0115Break"/>
              <w:rPr>
                <w:rStyle w:val="ChCharisSIL"/>
              </w:rPr>
            </w:pPr>
            <w:r w:rsidRPr="005F70FB">
              <w:rPr>
                <w:rStyle w:val="ChCharisSIL"/>
              </w:rPr>
              <w:t>ˈsa.ja</w:t>
            </w:r>
          </w:p>
        </w:tc>
        <w:tc>
          <w:tcPr>
            <w:tcW w:w="1361" w:type="dxa"/>
            <w:shd w:val="clear" w:color="auto" w:fill="auto"/>
          </w:tcPr>
          <w:p w14:paraId="488519E7" w14:textId="77777777" w:rsidR="002927B6" w:rsidRPr="005F70FB" w:rsidRDefault="002927B6" w:rsidP="00A551BF">
            <w:pPr>
              <w:pStyle w:val="TableCell0-0115Break"/>
              <w:rPr>
                <w:rStyle w:val="ChSmallCaps"/>
              </w:rPr>
            </w:pPr>
            <w:r w:rsidRPr="005F70FB">
              <w:rPr>
                <w:rStyle w:val="ChSmallCaps"/>
              </w:rPr>
              <w:t>pro</w:t>
            </w:r>
          </w:p>
        </w:tc>
        <w:tc>
          <w:tcPr>
            <w:tcW w:w="2438" w:type="dxa"/>
            <w:shd w:val="clear" w:color="auto" w:fill="auto"/>
          </w:tcPr>
          <w:p w14:paraId="353F86C4" w14:textId="77777777" w:rsidR="002927B6" w:rsidRPr="005F70FB" w:rsidRDefault="002927B6" w:rsidP="00A551BF">
            <w:pPr>
              <w:pStyle w:val="TableCell0-0115Break"/>
              <w:rPr>
                <w:rStyle w:val="ChSmallCaps"/>
              </w:rPr>
            </w:pPr>
            <w:r w:rsidRPr="005F70FB">
              <w:rPr>
                <w:rStyle w:val="ChSmallCaps"/>
              </w:rPr>
              <w:t>1sg</w:t>
            </w:r>
          </w:p>
        </w:tc>
      </w:tr>
      <w:tr w:rsidR="00AC23C4" w:rsidRPr="005F70FB" w14:paraId="52B08D79" w14:textId="77777777" w:rsidTr="00BC00CF">
        <w:tc>
          <w:tcPr>
            <w:tcW w:w="236" w:type="dxa"/>
            <w:shd w:val="clear" w:color="auto" w:fill="auto"/>
          </w:tcPr>
          <w:p w14:paraId="686233F0" w14:textId="77777777" w:rsidR="002927B6" w:rsidRPr="005F70FB" w:rsidRDefault="002927B6" w:rsidP="00A551BF">
            <w:pPr>
              <w:pStyle w:val="TableCell0-0115Break"/>
              <w:rPr>
                <w:rStyle w:val="ExampleSource"/>
              </w:rPr>
            </w:pPr>
          </w:p>
        </w:tc>
        <w:tc>
          <w:tcPr>
            <w:tcW w:w="1247" w:type="dxa"/>
            <w:shd w:val="clear" w:color="auto" w:fill="auto"/>
          </w:tcPr>
          <w:p w14:paraId="1A6F7B2C" w14:textId="77777777" w:rsidR="002927B6" w:rsidRPr="005F70FB" w:rsidRDefault="002927B6" w:rsidP="00A551BF">
            <w:pPr>
              <w:pStyle w:val="TableCell0-0115Break"/>
              <w:rPr>
                <w:rStyle w:val="ChItalBold"/>
              </w:rPr>
            </w:pPr>
            <w:r w:rsidRPr="005F70FB">
              <w:rPr>
                <w:rStyle w:val="ChItalBold"/>
              </w:rPr>
              <w:t>sayang</w:t>
            </w:r>
          </w:p>
        </w:tc>
        <w:tc>
          <w:tcPr>
            <w:tcW w:w="1418" w:type="dxa"/>
            <w:shd w:val="clear" w:color="auto" w:fill="auto"/>
          </w:tcPr>
          <w:p w14:paraId="41D4F990" w14:textId="77777777" w:rsidR="002927B6" w:rsidRPr="005F70FB" w:rsidRDefault="002927B6" w:rsidP="00A551BF">
            <w:pPr>
              <w:pStyle w:val="TableCell0-0115Break"/>
              <w:rPr>
                <w:rStyle w:val="ChCharisSIL"/>
              </w:rPr>
            </w:pPr>
            <w:r w:rsidRPr="005F70FB">
              <w:rPr>
                <w:rStyle w:val="ChCharisSIL"/>
              </w:rPr>
              <w:t>ˈsa.jɐŋ</w:t>
            </w:r>
          </w:p>
        </w:tc>
        <w:tc>
          <w:tcPr>
            <w:tcW w:w="1361" w:type="dxa"/>
            <w:shd w:val="clear" w:color="auto" w:fill="auto"/>
          </w:tcPr>
          <w:p w14:paraId="2276D41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3B35AD6" w14:textId="77777777" w:rsidR="002927B6" w:rsidRPr="005F70FB" w:rsidRDefault="002927B6" w:rsidP="00A551BF">
            <w:pPr>
              <w:pStyle w:val="TableCell0-0115Break"/>
            </w:pPr>
            <w:r w:rsidRPr="005F70FB">
              <w:t>love</w:t>
            </w:r>
          </w:p>
        </w:tc>
      </w:tr>
      <w:tr w:rsidR="00AC23C4" w:rsidRPr="005F70FB" w14:paraId="7B171A96" w14:textId="77777777" w:rsidTr="00BC00CF">
        <w:tc>
          <w:tcPr>
            <w:tcW w:w="236" w:type="dxa"/>
            <w:shd w:val="clear" w:color="auto" w:fill="auto"/>
          </w:tcPr>
          <w:p w14:paraId="5A302A9B" w14:textId="77777777" w:rsidR="002927B6" w:rsidRPr="005F70FB" w:rsidRDefault="002927B6" w:rsidP="00A551BF">
            <w:pPr>
              <w:pStyle w:val="TableCell0-0115Break"/>
              <w:rPr>
                <w:rStyle w:val="ExampleSource"/>
              </w:rPr>
            </w:pPr>
          </w:p>
        </w:tc>
        <w:tc>
          <w:tcPr>
            <w:tcW w:w="1247" w:type="dxa"/>
            <w:shd w:val="clear" w:color="auto" w:fill="auto"/>
          </w:tcPr>
          <w:p w14:paraId="04DF5960" w14:textId="77777777" w:rsidR="002927B6" w:rsidRPr="005F70FB" w:rsidRDefault="002927B6" w:rsidP="00A551BF">
            <w:pPr>
              <w:pStyle w:val="TableCell0-0115Break"/>
              <w:rPr>
                <w:rStyle w:val="ChItalBold"/>
              </w:rPr>
            </w:pPr>
            <w:r w:rsidRPr="005F70FB">
              <w:rPr>
                <w:rStyle w:val="ChItalBold"/>
              </w:rPr>
              <w:t>sayur</w:t>
            </w:r>
          </w:p>
        </w:tc>
        <w:tc>
          <w:tcPr>
            <w:tcW w:w="1418" w:type="dxa"/>
            <w:shd w:val="clear" w:color="auto" w:fill="auto"/>
          </w:tcPr>
          <w:p w14:paraId="07745BEB" w14:textId="77777777" w:rsidR="002927B6" w:rsidRPr="005F70FB" w:rsidRDefault="002927B6" w:rsidP="00A551BF">
            <w:pPr>
              <w:pStyle w:val="TableCell0-0115Break"/>
              <w:rPr>
                <w:rStyle w:val="ChCharisSIL"/>
              </w:rPr>
            </w:pPr>
            <w:r w:rsidRPr="005F70FB">
              <w:rPr>
                <w:rStyle w:val="ChCharisSIL"/>
              </w:rPr>
              <w:t>ˈsa.jʊr̥</w:t>
            </w:r>
          </w:p>
        </w:tc>
        <w:tc>
          <w:tcPr>
            <w:tcW w:w="1361" w:type="dxa"/>
            <w:shd w:val="clear" w:color="auto" w:fill="auto"/>
          </w:tcPr>
          <w:p w14:paraId="15F7080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0FB1310" w14:textId="77777777" w:rsidR="002927B6" w:rsidRPr="005F70FB" w:rsidRDefault="002927B6" w:rsidP="00A551BF">
            <w:pPr>
              <w:pStyle w:val="TableCell0-0115Break"/>
            </w:pPr>
            <w:r w:rsidRPr="005F70FB">
              <w:t>vegetable</w:t>
            </w:r>
          </w:p>
        </w:tc>
      </w:tr>
      <w:tr w:rsidR="00AC23C4" w:rsidRPr="005F70FB" w14:paraId="47D75CEE" w14:textId="77777777" w:rsidTr="00BC00CF">
        <w:tc>
          <w:tcPr>
            <w:tcW w:w="236" w:type="dxa"/>
            <w:shd w:val="clear" w:color="auto" w:fill="auto"/>
          </w:tcPr>
          <w:p w14:paraId="4063DB29"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51DB98AC" w14:textId="77777777" w:rsidR="002927B6" w:rsidRPr="005F70FB" w:rsidRDefault="002927B6" w:rsidP="00A551BF">
            <w:pPr>
              <w:pStyle w:val="TableCell0-0115Break"/>
              <w:rPr>
                <w:rStyle w:val="ChItalBold"/>
              </w:rPr>
            </w:pPr>
            <w:r w:rsidRPr="005F70FB">
              <w:rPr>
                <w:rStyle w:val="ChItalBold"/>
              </w:rPr>
              <w:t>sebut</w:t>
            </w:r>
          </w:p>
        </w:tc>
        <w:tc>
          <w:tcPr>
            <w:tcW w:w="1418" w:type="dxa"/>
            <w:shd w:val="clear" w:color="auto" w:fill="auto"/>
          </w:tcPr>
          <w:p w14:paraId="707CE416" w14:textId="77777777" w:rsidR="002927B6" w:rsidRPr="005F70FB" w:rsidRDefault="002927B6" w:rsidP="00A551BF">
            <w:pPr>
              <w:pStyle w:val="TableCell0-0115Break"/>
              <w:rPr>
                <w:rStyle w:val="ChCharisSIL"/>
              </w:rPr>
            </w:pPr>
            <w:r w:rsidRPr="005F70FB">
              <w:rPr>
                <w:rStyle w:val="ChCharisSIL"/>
              </w:rPr>
              <w:t>sɛ.ˈbʊt̚</w:t>
            </w:r>
          </w:p>
        </w:tc>
        <w:tc>
          <w:tcPr>
            <w:tcW w:w="1361" w:type="dxa"/>
            <w:shd w:val="clear" w:color="auto" w:fill="auto"/>
          </w:tcPr>
          <w:p w14:paraId="0247058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9AB9DF3" w14:textId="77777777" w:rsidR="002927B6" w:rsidRPr="005F70FB" w:rsidRDefault="002927B6" w:rsidP="00A551BF">
            <w:pPr>
              <w:pStyle w:val="TableCell0-0115Break"/>
            </w:pPr>
            <w:r w:rsidRPr="005F70FB">
              <w:t>name</w:t>
            </w:r>
          </w:p>
        </w:tc>
      </w:tr>
      <w:tr w:rsidR="00AC23C4" w:rsidRPr="005F70FB" w14:paraId="243ACFF4" w14:textId="77777777" w:rsidTr="00BC00CF">
        <w:tc>
          <w:tcPr>
            <w:tcW w:w="236" w:type="dxa"/>
            <w:shd w:val="clear" w:color="auto" w:fill="auto"/>
          </w:tcPr>
          <w:p w14:paraId="2C14E55D"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38AFDE87" w14:textId="77777777" w:rsidR="002927B6" w:rsidRPr="005F70FB" w:rsidRDefault="002927B6" w:rsidP="00A551BF">
            <w:pPr>
              <w:pStyle w:val="TableCell0-0115Break"/>
              <w:rPr>
                <w:rStyle w:val="ChItalBold"/>
              </w:rPr>
            </w:pPr>
            <w:r w:rsidRPr="005F70FB">
              <w:rPr>
                <w:rStyle w:val="ChItalBold"/>
              </w:rPr>
              <w:t>sedi</w:t>
            </w:r>
          </w:p>
        </w:tc>
        <w:tc>
          <w:tcPr>
            <w:tcW w:w="1418" w:type="dxa"/>
            <w:shd w:val="clear" w:color="auto" w:fill="auto"/>
          </w:tcPr>
          <w:p w14:paraId="4DF8AE4B" w14:textId="77777777" w:rsidR="002927B6" w:rsidRPr="005F70FB" w:rsidRDefault="002927B6" w:rsidP="00A551BF">
            <w:pPr>
              <w:pStyle w:val="TableCell0-0115Break"/>
              <w:rPr>
                <w:rStyle w:val="ChCharisSIL"/>
              </w:rPr>
            </w:pPr>
            <w:r w:rsidRPr="005F70FB">
              <w:rPr>
                <w:rStyle w:val="ChCharisSIL"/>
              </w:rPr>
              <w:t>sɛ.ˈdi</w:t>
            </w:r>
          </w:p>
        </w:tc>
        <w:tc>
          <w:tcPr>
            <w:tcW w:w="1361" w:type="dxa"/>
            <w:shd w:val="clear" w:color="auto" w:fill="auto"/>
          </w:tcPr>
          <w:p w14:paraId="58435780"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A80A4B0" w14:textId="77777777" w:rsidR="002927B6" w:rsidRPr="005F70FB" w:rsidRDefault="002927B6" w:rsidP="00A551BF">
            <w:pPr>
              <w:pStyle w:val="TableCell0-0115Break"/>
            </w:pPr>
            <w:r w:rsidRPr="005F70FB">
              <w:t>be sad</w:t>
            </w:r>
          </w:p>
        </w:tc>
      </w:tr>
      <w:tr w:rsidR="00AC23C4" w:rsidRPr="005F70FB" w14:paraId="71183590" w14:textId="77777777" w:rsidTr="00BC00CF">
        <w:tc>
          <w:tcPr>
            <w:tcW w:w="236" w:type="dxa"/>
            <w:shd w:val="clear" w:color="auto" w:fill="auto"/>
          </w:tcPr>
          <w:p w14:paraId="7F487936" w14:textId="77777777" w:rsidR="002927B6" w:rsidRPr="005F70FB" w:rsidRDefault="002927B6" w:rsidP="00A551BF">
            <w:pPr>
              <w:pStyle w:val="TableCell0-0115Break"/>
              <w:rPr>
                <w:rStyle w:val="ExampleSource"/>
              </w:rPr>
            </w:pPr>
          </w:p>
        </w:tc>
        <w:tc>
          <w:tcPr>
            <w:tcW w:w="1247" w:type="dxa"/>
            <w:shd w:val="clear" w:color="auto" w:fill="auto"/>
          </w:tcPr>
          <w:p w14:paraId="1A5F07F4" w14:textId="77777777" w:rsidR="002927B6" w:rsidRPr="005F70FB" w:rsidRDefault="002927B6" w:rsidP="00A551BF">
            <w:pPr>
              <w:pStyle w:val="TableCell0-0115Break"/>
              <w:rPr>
                <w:rStyle w:val="ChItalBold"/>
              </w:rPr>
            </w:pPr>
            <w:r w:rsidRPr="005F70FB">
              <w:rPr>
                <w:rStyle w:val="ChItalBold"/>
              </w:rPr>
              <w:t>sedikit</w:t>
            </w:r>
          </w:p>
        </w:tc>
        <w:tc>
          <w:tcPr>
            <w:tcW w:w="1418" w:type="dxa"/>
            <w:shd w:val="clear" w:color="auto" w:fill="auto"/>
          </w:tcPr>
          <w:p w14:paraId="4AC0CE84" w14:textId="77777777" w:rsidR="002927B6" w:rsidRPr="005F70FB" w:rsidRDefault="002927B6" w:rsidP="00A551BF">
            <w:pPr>
              <w:pStyle w:val="TableCell0-0115Break"/>
              <w:rPr>
                <w:rStyle w:val="ChCharisSIL"/>
              </w:rPr>
            </w:pPr>
            <w:r w:rsidRPr="005F70FB">
              <w:rPr>
                <w:rStyle w:val="ChCharisSIL"/>
              </w:rPr>
              <w:t>sɛ.ˈdɪ.kɪt̚</w:t>
            </w:r>
          </w:p>
        </w:tc>
        <w:tc>
          <w:tcPr>
            <w:tcW w:w="1361" w:type="dxa"/>
            <w:shd w:val="clear" w:color="auto" w:fill="auto"/>
          </w:tcPr>
          <w:p w14:paraId="61BF849A" w14:textId="77777777" w:rsidR="002927B6" w:rsidRPr="005F70FB" w:rsidRDefault="002927B6" w:rsidP="00A551BF">
            <w:pPr>
              <w:pStyle w:val="TableCell0-0115Break"/>
              <w:rPr>
                <w:rStyle w:val="ChSmallCaps"/>
              </w:rPr>
            </w:pPr>
            <w:r w:rsidRPr="005F70FB">
              <w:rPr>
                <w:rStyle w:val="ChSmallCaps"/>
              </w:rPr>
              <w:t>qt</w:t>
            </w:r>
          </w:p>
        </w:tc>
        <w:tc>
          <w:tcPr>
            <w:tcW w:w="2438" w:type="dxa"/>
            <w:shd w:val="clear" w:color="auto" w:fill="auto"/>
          </w:tcPr>
          <w:p w14:paraId="0B4F024F" w14:textId="77777777" w:rsidR="002927B6" w:rsidRPr="005F70FB" w:rsidRDefault="002927B6" w:rsidP="00A551BF">
            <w:pPr>
              <w:pStyle w:val="TableCell0-0115Break"/>
            </w:pPr>
            <w:r w:rsidRPr="005F70FB">
              <w:t>few</w:t>
            </w:r>
          </w:p>
        </w:tc>
      </w:tr>
      <w:tr w:rsidR="00AC23C4" w:rsidRPr="005F70FB" w14:paraId="7BC9B9E3" w14:textId="77777777" w:rsidTr="00BC00CF">
        <w:tc>
          <w:tcPr>
            <w:tcW w:w="236" w:type="dxa"/>
            <w:shd w:val="clear" w:color="auto" w:fill="auto"/>
          </w:tcPr>
          <w:p w14:paraId="48CBBD3D"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B27A49A" w14:textId="77777777" w:rsidR="002927B6" w:rsidRPr="005F70FB" w:rsidRDefault="002927B6" w:rsidP="00A551BF">
            <w:pPr>
              <w:pStyle w:val="TableCell0-0115Break"/>
              <w:rPr>
                <w:rStyle w:val="ChItalBold"/>
              </w:rPr>
            </w:pPr>
            <w:r w:rsidRPr="005F70FB">
              <w:rPr>
                <w:rStyle w:val="ChItalBold"/>
              </w:rPr>
              <w:t>sedot</w:t>
            </w:r>
          </w:p>
        </w:tc>
        <w:tc>
          <w:tcPr>
            <w:tcW w:w="1418" w:type="dxa"/>
            <w:shd w:val="clear" w:color="auto" w:fill="auto"/>
          </w:tcPr>
          <w:p w14:paraId="4AE280CF" w14:textId="77777777" w:rsidR="002927B6" w:rsidRPr="005F70FB" w:rsidRDefault="002927B6" w:rsidP="00A551BF">
            <w:pPr>
              <w:pStyle w:val="TableCell0-0115Break"/>
              <w:rPr>
                <w:rStyle w:val="ChCharisSIL"/>
              </w:rPr>
            </w:pPr>
            <w:r w:rsidRPr="005F70FB">
              <w:rPr>
                <w:rStyle w:val="ChCharisSIL"/>
              </w:rPr>
              <w:t>sɛ.ˈdɔ̞t̚</w:t>
            </w:r>
          </w:p>
        </w:tc>
        <w:tc>
          <w:tcPr>
            <w:tcW w:w="1361" w:type="dxa"/>
            <w:shd w:val="clear" w:color="auto" w:fill="auto"/>
          </w:tcPr>
          <w:p w14:paraId="6E746F5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3E1781E" w14:textId="77777777" w:rsidR="002927B6" w:rsidRPr="005F70FB" w:rsidRDefault="002927B6" w:rsidP="00A551BF">
            <w:pPr>
              <w:pStyle w:val="TableCell0-0115Break"/>
            </w:pPr>
            <w:r w:rsidRPr="005F70FB">
              <w:t>suck</w:t>
            </w:r>
          </w:p>
        </w:tc>
      </w:tr>
      <w:tr w:rsidR="00AC23C4" w:rsidRPr="005F70FB" w14:paraId="22425861" w14:textId="77777777" w:rsidTr="00BC00CF">
        <w:tc>
          <w:tcPr>
            <w:tcW w:w="236" w:type="dxa"/>
            <w:shd w:val="clear" w:color="auto" w:fill="auto"/>
          </w:tcPr>
          <w:p w14:paraId="04ED330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ACA5275" w14:textId="77777777" w:rsidR="002927B6" w:rsidRPr="005F70FB" w:rsidRDefault="002927B6" w:rsidP="00A551BF">
            <w:pPr>
              <w:pStyle w:val="TableCell0-0115Break"/>
              <w:rPr>
                <w:rStyle w:val="ChItalBold"/>
              </w:rPr>
            </w:pPr>
            <w:r w:rsidRPr="005F70FB">
              <w:rPr>
                <w:rStyle w:val="ChItalBold"/>
              </w:rPr>
              <w:t>segar</w:t>
            </w:r>
          </w:p>
        </w:tc>
        <w:tc>
          <w:tcPr>
            <w:tcW w:w="1418" w:type="dxa"/>
            <w:shd w:val="clear" w:color="auto" w:fill="auto"/>
          </w:tcPr>
          <w:p w14:paraId="5ECA029B" w14:textId="77777777" w:rsidR="002927B6" w:rsidRPr="005F70FB" w:rsidRDefault="002927B6" w:rsidP="00A551BF">
            <w:pPr>
              <w:pStyle w:val="TableCell0-0115Break"/>
              <w:rPr>
                <w:rStyle w:val="ChCharisSIL"/>
              </w:rPr>
            </w:pPr>
            <w:r w:rsidRPr="005F70FB">
              <w:rPr>
                <w:rStyle w:val="ChCharisSIL"/>
              </w:rPr>
              <w:t>sɛ.ˈgɐr̥</w:t>
            </w:r>
          </w:p>
        </w:tc>
        <w:tc>
          <w:tcPr>
            <w:tcW w:w="1361" w:type="dxa"/>
            <w:shd w:val="clear" w:color="auto" w:fill="auto"/>
          </w:tcPr>
          <w:p w14:paraId="06D2E5A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3C1F0DE" w14:textId="77777777" w:rsidR="002927B6" w:rsidRPr="005F70FB" w:rsidRDefault="002927B6" w:rsidP="00A551BF">
            <w:pPr>
              <w:pStyle w:val="TableCell0-0115Break"/>
            </w:pPr>
            <w:r w:rsidRPr="005F70FB">
              <w:t>be fresh</w:t>
            </w:r>
          </w:p>
        </w:tc>
      </w:tr>
      <w:tr w:rsidR="00AC23C4" w:rsidRPr="005F70FB" w14:paraId="3DB656FE" w14:textId="77777777" w:rsidTr="00BC00CF">
        <w:tc>
          <w:tcPr>
            <w:tcW w:w="236" w:type="dxa"/>
            <w:shd w:val="clear" w:color="auto" w:fill="auto"/>
          </w:tcPr>
          <w:p w14:paraId="66455202" w14:textId="77777777" w:rsidR="002927B6" w:rsidRPr="005F70FB" w:rsidRDefault="002927B6" w:rsidP="00A551BF">
            <w:pPr>
              <w:pStyle w:val="TableCell0-0115Break"/>
              <w:rPr>
                <w:rStyle w:val="ExampleSource"/>
              </w:rPr>
            </w:pPr>
          </w:p>
        </w:tc>
        <w:tc>
          <w:tcPr>
            <w:tcW w:w="1247" w:type="dxa"/>
            <w:shd w:val="clear" w:color="auto" w:fill="auto"/>
          </w:tcPr>
          <w:p w14:paraId="0C680F97" w14:textId="77777777" w:rsidR="002927B6" w:rsidRPr="005F70FB" w:rsidRDefault="002927B6" w:rsidP="00A551BF">
            <w:pPr>
              <w:pStyle w:val="TableCell0-0115Break"/>
              <w:rPr>
                <w:rStyle w:val="ChItalBold"/>
              </w:rPr>
            </w:pPr>
            <w:r w:rsidRPr="005F70FB">
              <w:rPr>
                <w:rStyle w:val="ChItalBold"/>
              </w:rPr>
              <w:t>seher</w:t>
            </w:r>
          </w:p>
        </w:tc>
        <w:tc>
          <w:tcPr>
            <w:tcW w:w="1418" w:type="dxa"/>
            <w:shd w:val="clear" w:color="auto" w:fill="auto"/>
          </w:tcPr>
          <w:p w14:paraId="0F2AC6CF" w14:textId="77777777" w:rsidR="002927B6" w:rsidRPr="005F70FB" w:rsidRDefault="002927B6" w:rsidP="00A551BF">
            <w:pPr>
              <w:pStyle w:val="TableCell0-0115Break"/>
              <w:rPr>
                <w:rStyle w:val="ChCharisSIL"/>
              </w:rPr>
            </w:pPr>
            <w:r w:rsidRPr="005F70FB">
              <w:rPr>
                <w:rStyle w:val="ChCharisSIL"/>
              </w:rPr>
              <w:t>ˈsɛ̞.hɛ̞r̥</w:t>
            </w:r>
          </w:p>
        </w:tc>
        <w:tc>
          <w:tcPr>
            <w:tcW w:w="1361" w:type="dxa"/>
            <w:shd w:val="clear" w:color="auto" w:fill="auto"/>
          </w:tcPr>
          <w:p w14:paraId="7719BA74"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112EA61" w14:textId="77777777" w:rsidR="002927B6" w:rsidRPr="005F70FB" w:rsidRDefault="002927B6" w:rsidP="00A551BF">
            <w:pPr>
              <w:pStyle w:val="TableCell0-0115Break"/>
            </w:pPr>
            <w:r w:rsidRPr="005F70FB">
              <w:t>piston</w:t>
            </w:r>
          </w:p>
        </w:tc>
      </w:tr>
      <w:tr w:rsidR="00AC23C4" w:rsidRPr="005F70FB" w14:paraId="74EA0A28" w14:textId="77777777" w:rsidTr="00BC00CF">
        <w:tc>
          <w:tcPr>
            <w:tcW w:w="236" w:type="dxa"/>
            <w:shd w:val="clear" w:color="auto" w:fill="auto"/>
          </w:tcPr>
          <w:p w14:paraId="17341A4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4DFEA22" w14:textId="77777777" w:rsidR="002927B6" w:rsidRPr="005F70FB" w:rsidRDefault="002927B6" w:rsidP="00A551BF">
            <w:pPr>
              <w:pStyle w:val="TableCell0-0115Break"/>
              <w:rPr>
                <w:rStyle w:val="ChItalBold"/>
              </w:rPr>
            </w:pPr>
            <w:r w:rsidRPr="005F70FB">
              <w:rPr>
                <w:rStyle w:val="ChItalBold"/>
              </w:rPr>
              <w:t>sejak</w:t>
            </w:r>
          </w:p>
        </w:tc>
        <w:tc>
          <w:tcPr>
            <w:tcW w:w="1418" w:type="dxa"/>
            <w:shd w:val="clear" w:color="auto" w:fill="auto"/>
          </w:tcPr>
          <w:p w14:paraId="5D25EEDF" w14:textId="77777777" w:rsidR="002927B6" w:rsidRPr="005F70FB" w:rsidRDefault="002927B6" w:rsidP="00A551BF">
            <w:pPr>
              <w:pStyle w:val="TableCell0-0115Break"/>
              <w:rPr>
                <w:rStyle w:val="ChCharisSIL"/>
              </w:rPr>
            </w:pPr>
            <w:r w:rsidRPr="005F70FB">
              <w:rPr>
                <w:rStyle w:val="ChCharisSIL"/>
              </w:rPr>
              <w:t>sɛ.ˈdʒɐk̚</w:t>
            </w:r>
          </w:p>
        </w:tc>
        <w:tc>
          <w:tcPr>
            <w:tcW w:w="1361" w:type="dxa"/>
            <w:shd w:val="clear" w:color="auto" w:fill="auto"/>
          </w:tcPr>
          <w:p w14:paraId="1349B6A8"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0DF1161D" w14:textId="77777777" w:rsidR="002927B6" w:rsidRPr="005F70FB" w:rsidRDefault="002927B6" w:rsidP="00A551BF">
            <w:pPr>
              <w:pStyle w:val="TableCell0-0115Break"/>
            </w:pPr>
            <w:r w:rsidRPr="005F70FB">
              <w:t>since</w:t>
            </w:r>
          </w:p>
        </w:tc>
      </w:tr>
      <w:tr w:rsidR="00AC23C4" w:rsidRPr="005F70FB" w14:paraId="4C88F2D9" w14:textId="77777777" w:rsidTr="00BC00CF">
        <w:tc>
          <w:tcPr>
            <w:tcW w:w="236" w:type="dxa"/>
            <w:shd w:val="clear" w:color="auto" w:fill="auto"/>
          </w:tcPr>
          <w:p w14:paraId="5194A68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EC47403" w14:textId="77777777" w:rsidR="002927B6" w:rsidRPr="005F70FB" w:rsidRDefault="002927B6" w:rsidP="00A551BF">
            <w:pPr>
              <w:pStyle w:val="TableCell0-0115Break"/>
              <w:rPr>
                <w:rStyle w:val="ChItalBold"/>
              </w:rPr>
            </w:pPr>
            <w:r w:rsidRPr="005F70FB">
              <w:rPr>
                <w:rStyle w:val="ChItalBold"/>
              </w:rPr>
              <w:t>selesay</w:t>
            </w:r>
          </w:p>
        </w:tc>
        <w:tc>
          <w:tcPr>
            <w:tcW w:w="1418" w:type="dxa"/>
            <w:shd w:val="clear" w:color="auto" w:fill="auto"/>
          </w:tcPr>
          <w:p w14:paraId="61A36610" w14:textId="77777777" w:rsidR="002927B6" w:rsidRPr="005F70FB" w:rsidRDefault="002927B6" w:rsidP="00A551BF">
            <w:pPr>
              <w:pStyle w:val="TableCell0-0115Break"/>
              <w:rPr>
                <w:rStyle w:val="ChCharisSIL"/>
              </w:rPr>
            </w:pPr>
            <w:r w:rsidRPr="005F70FB">
              <w:rPr>
                <w:rStyle w:val="ChCharisSIL"/>
              </w:rPr>
              <w:t>ˌsɛ.lɛ.ˈsɐj</w:t>
            </w:r>
          </w:p>
        </w:tc>
        <w:tc>
          <w:tcPr>
            <w:tcW w:w="1361" w:type="dxa"/>
            <w:shd w:val="clear" w:color="auto" w:fill="auto"/>
          </w:tcPr>
          <w:p w14:paraId="548F5EE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B37F399" w14:textId="77777777" w:rsidR="002927B6" w:rsidRPr="005F70FB" w:rsidRDefault="002927B6" w:rsidP="00A551BF">
            <w:pPr>
              <w:pStyle w:val="TableCell0-0115Break"/>
            </w:pPr>
            <w:r w:rsidRPr="005F70FB">
              <w:t>finish</w:t>
            </w:r>
          </w:p>
        </w:tc>
      </w:tr>
      <w:tr w:rsidR="00AC23C4" w:rsidRPr="005F70FB" w14:paraId="2134F7F4" w14:textId="77777777" w:rsidTr="00BC00CF">
        <w:tc>
          <w:tcPr>
            <w:tcW w:w="236" w:type="dxa"/>
            <w:shd w:val="clear" w:color="auto" w:fill="auto"/>
          </w:tcPr>
          <w:p w14:paraId="3CD94680" w14:textId="77777777" w:rsidR="002927B6" w:rsidRPr="005F70FB" w:rsidRDefault="002927B6" w:rsidP="00A551BF">
            <w:pPr>
              <w:pStyle w:val="TableCell0-0115Break"/>
              <w:rPr>
                <w:rStyle w:val="ExampleSource"/>
              </w:rPr>
            </w:pPr>
          </w:p>
        </w:tc>
        <w:tc>
          <w:tcPr>
            <w:tcW w:w="1247" w:type="dxa"/>
            <w:shd w:val="clear" w:color="auto" w:fill="auto"/>
          </w:tcPr>
          <w:p w14:paraId="767263E7" w14:textId="77777777" w:rsidR="002927B6" w:rsidRPr="005F70FB" w:rsidRDefault="002927B6" w:rsidP="00A551BF">
            <w:pPr>
              <w:pStyle w:val="TableCell0-0115Break"/>
              <w:rPr>
                <w:rStyle w:val="ChItalBold"/>
              </w:rPr>
            </w:pPr>
            <w:r w:rsidRPr="005F70FB">
              <w:rPr>
                <w:rStyle w:val="ChItalBold"/>
              </w:rPr>
              <w:t>semang</w:t>
            </w:r>
          </w:p>
        </w:tc>
        <w:tc>
          <w:tcPr>
            <w:tcW w:w="1418" w:type="dxa"/>
            <w:shd w:val="clear" w:color="auto" w:fill="auto"/>
          </w:tcPr>
          <w:p w14:paraId="1D6F9918" w14:textId="77777777" w:rsidR="002927B6" w:rsidRPr="005F70FB" w:rsidRDefault="002927B6" w:rsidP="00A551BF">
            <w:pPr>
              <w:pStyle w:val="TableCell0-0115Break"/>
              <w:rPr>
                <w:rStyle w:val="ChCharisSIL"/>
              </w:rPr>
            </w:pPr>
            <w:r w:rsidRPr="005F70FB">
              <w:rPr>
                <w:rStyle w:val="ChCharisSIL"/>
              </w:rPr>
              <w:t>ˈsɛ.mɐn</w:t>
            </w:r>
          </w:p>
        </w:tc>
        <w:tc>
          <w:tcPr>
            <w:tcW w:w="1361" w:type="dxa"/>
            <w:shd w:val="clear" w:color="auto" w:fill="auto"/>
          </w:tcPr>
          <w:p w14:paraId="5D50F114"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53D716C" w14:textId="77777777" w:rsidR="002927B6" w:rsidRPr="005F70FB" w:rsidRDefault="002927B6" w:rsidP="00A551BF">
            <w:pPr>
              <w:pStyle w:val="TableCell0-0115Break"/>
            </w:pPr>
            <w:r w:rsidRPr="005F70FB">
              <w:t>outrigger</w:t>
            </w:r>
          </w:p>
        </w:tc>
      </w:tr>
      <w:tr w:rsidR="00AC23C4" w:rsidRPr="005F70FB" w14:paraId="613AE202" w14:textId="77777777" w:rsidTr="00BC00CF">
        <w:tc>
          <w:tcPr>
            <w:tcW w:w="236" w:type="dxa"/>
            <w:shd w:val="clear" w:color="auto" w:fill="auto"/>
          </w:tcPr>
          <w:p w14:paraId="08191C9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669A0BF" w14:textId="77777777" w:rsidR="002927B6" w:rsidRPr="005F70FB" w:rsidRDefault="002927B6" w:rsidP="00A551BF">
            <w:pPr>
              <w:pStyle w:val="TableCell0-0115Break"/>
              <w:rPr>
                <w:rStyle w:val="ChItalBold"/>
              </w:rPr>
            </w:pPr>
            <w:r w:rsidRPr="005F70FB">
              <w:rPr>
                <w:rStyle w:val="ChItalBold"/>
              </w:rPr>
              <w:t>semba</w:t>
            </w:r>
          </w:p>
        </w:tc>
        <w:tc>
          <w:tcPr>
            <w:tcW w:w="1418" w:type="dxa"/>
            <w:shd w:val="clear" w:color="auto" w:fill="auto"/>
          </w:tcPr>
          <w:p w14:paraId="5D489075" w14:textId="77777777" w:rsidR="002927B6" w:rsidRPr="005F70FB" w:rsidRDefault="002927B6" w:rsidP="00A551BF">
            <w:pPr>
              <w:pStyle w:val="TableCell0-0115Break"/>
              <w:rPr>
                <w:rStyle w:val="ChCharisSIL"/>
              </w:rPr>
            </w:pPr>
            <w:r w:rsidRPr="005F70FB">
              <w:rPr>
                <w:rStyle w:val="ChCharisSIL"/>
              </w:rPr>
              <w:t>sɛ̞m.ˈba</w:t>
            </w:r>
          </w:p>
        </w:tc>
        <w:tc>
          <w:tcPr>
            <w:tcW w:w="1361" w:type="dxa"/>
            <w:shd w:val="clear" w:color="auto" w:fill="auto"/>
          </w:tcPr>
          <w:p w14:paraId="43DAC6E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B0C4835" w14:textId="77777777" w:rsidR="002927B6" w:rsidRPr="005F70FB" w:rsidRDefault="002927B6" w:rsidP="00A551BF">
            <w:pPr>
              <w:pStyle w:val="TableCell0-0115Break"/>
            </w:pPr>
            <w:r w:rsidRPr="005F70FB">
              <w:t>worship</w:t>
            </w:r>
          </w:p>
        </w:tc>
      </w:tr>
      <w:tr w:rsidR="00AC23C4" w:rsidRPr="005F70FB" w14:paraId="5D15225F" w14:textId="77777777" w:rsidTr="00BC00CF">
        <w:tc>
          <w:tcPr>
            <w:tcW w:w="236" w:type="dxa"/>
            <w:shd w:val="clear" w:color="auto" w:fill="auto"/>
          </w:tcPr>
          <w:p w14:paraId="2AFD4EE1" w14:textId="77777777" w:rsidR="002927B6" w:rsidRPr="005F70FB" w:rsidRDefault="002927B6" w:rsidP="00A551BF">
            <w:pPr>
              <w:pStyle w:val="TableCell0-0115Break"/>
              <w:rPr>
                <w:rStyle w:val="ExampleSource"/>
              </w:rPr>
            </w:pPr>
          </w:p>
        </w:tc>
        <w:tc>
          <w:tcPr>
            <w:tcW w:w="1247" w:type="dxa"/>
            <w:shd w:val="clear" w:color="auto" w:fill="auto"/>
          </w:tcPr>
          <w:p w14:paraId="52C7D3A5" w14:textId="77777777" w:rsidR="002927B6" w:rsidRPr="005F70FB" w:rsidRDefault="002927B6" w:rsidP="00A551BF">
            <w:pPr>
              <w:pStyle w:val="TableCell0-0115Break"/>
              <w:rPr>
                <w:rStyle w:val="ChItalBold"/>
              </w:rPr>
            </w:pPr>
            <w:r w:rsidRPr="005F70FB">
              <w:rPr>
                <w:rStyle w:val="ChItalBold"/>
              </w:rPr>
              <w:t>sembayang</w:t>
            </w:r>
          </w:p>
        </w:tc>
        <w:tc>
          <w:tcPr>
            <w:tcW w:w="1418" w:type="dxa"/>
            <w:shd w:val="clear" w:color="auto" w:fill="auto"/>
          </w:tcPr>
          <w:p w14:paraId="570F4CD6" w14:textId="77777777" w:rsidR="002927B6" w:rsidRPr="005F70FB" w:rsidRDefault="002927B6" w:rsidP="00A551BF">
            <w:pPr>
              <w:pStyle w:val="TableCell0-0115Break"/>
              <w:rPr>
                <w:rStyle w:val="ChCharisSIL"/>
              </w:rPr>
            </w:pPr>
            <w:r w:rsidRPr="005F70FB">
              <w:rPr>
                <w:rStyle w:val="ChCharisSIL"/>
              </w:rPr>
              <w:t>səm.ˈba.jɐŋ</w:t>
            </w:r>
          </w:p>
        </w:tc>
        <w:tc>
          <w:tcPr>
            <w:tcW w:w="1361" w:type="dxa"/>
            <w:shd w:val="clear" w:color="auto" w:fill="auto"/>
          </w:tcPr>
          <w:p w14:paraId="01039D2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2B10B8F" w14:textId="77777777" w:rsidR="002927B6" w:rsidRPr="005F70FB" w:rsidRDefault="002927B6" w:rsidP="00A551BF">
            <w:pPr>
              <w:pStyle w:val="TableCell0-0115Break"/>
            </w:pPr>
            <w:r w:rsidRPr="005F70FB">
              <w:t>worship</w:t>
            </w:r>
          </w:p>
        </w:tc>
      </w:tr>
      <w:tr w:rsidR="00AC23C4" w:rsidRPr="005F70FB" w14:paraId="1BBD4A44" w14:textId="77777777" w:rsidTr="00BC00CF">
        <w:tc>
          <w:tcPr>
            <w:tcW w:w="236" w:type="dxa"/>
            <w:shd w:val="clear" w:color="auto" w:fill="auto"/>
          </w:tcPr>
          <w:p w14:paraId="0ED48F69" w14:textId="77777777" w:rsidR="002927B6" w:rsidRPr="005F70FB" w:rsidRDefault="002927B6" w:rsidP="00A551BF">
            <w:pPr>
              <w:pStyle w:val="TableCell0-0115Break"/>
              <w:rPr>
                <w:rStyle w:val="ExampleSource"/>
              </w:rPr>
            </w:pPr>
          </w:p>
        </w:tc>
        <w:tc>
          <w:tcPr>
            <w:tcW w:w="1247" w:type="dxa"/>
            <w:shd w:val="clear" w:color="auto" w:fill="auto"/>
          </w:tcPr>
          <w:p w14:paraId="0B8E61CD" w14:textId="77777777" w:rsidR="002927B6" w:rsidRPr="005F70FB" w:rsidRDefault="002927B6" w:rsidP="00A551BF">
            <w:pPr>
              <w:pStyle w:val="TableCell0-0115Break"/>
              <w:rPr>
                <w:rStyle w:val="ChItalBold"/>
              </w:rPr>
            </w:pPr>
            <w:r w:rsidRPr="005F70FB">
              <w:rPr>
                <w:rStyle w:val="ChItalBold"/>
              </w:rPr>
              <w:t>sembilang</w:t>
            </w:r>
          </w:p>
        </w:tc>
        <w:tc>
          <w:tcPr>
            <w:tcW w:w="1418" w:type="dxa"/>
            <w:shd w:val="clear" w:color="auto" w:fill="auto"/>
          </w:tcPr>
          <w:p w14:paraId="704AA0DB" w14:textId="77777777" w:rsidR="002927B6" w:rsidRPr="005F70FB" w:rsidRDefault="002927B6" w:rsidP="00A551BF">
            <w:pPr>
              <w:pStyle w:val="TableCell0-0115Break"/>
              <w:rPr>
                <w:rStyle w:val="ChCharisSIL"/>
              </w:rPr>
            </w:pPr>
            <w:r w:rsidRPr="005F70FB">
              <w:rPr>
                <w:rStyle w:val="ChCharisSIL"/>
              </w:rPr>
              <w:t>səm.ˈbi.lɐn</w:t>
            </w:r>
          </w:p>
        </w:tc>
        <w:tc>
          <w:tcPr>
            <w:tcW w:w="1361" w:type="dxa"/>
            <w:shd w:val="clear" w:color="auto" w:fill="auto"/>
          </w:tcPr>
          <w:p w14:paraId="7A09D1EA" w14:textId="77777777" w:rsidR="002927B6" w:rsidRPr="005F70FB" w:rsidRDefault="002927B6" w:rsidP="00A551BF">
            <w:pPr>
              <w:pStyle w:val="TableCell0-0115Break"/>
              <w:rPr>
                <w:rStyle w:val="ChSmallCaps"/>
              </w:rPr>
            </w:pPr>
            <w:r w:rsidRPr="005F70FB">
              <w:rPr>
                <w:rStyle w:val="ChSmallCaps"/>
              </w:rPr>
              <w:t>num.c</w:t>
            </w:r>
          </w:p>
        </w:tc>
        <w:tc>
          <w:tcPr>
            <w:tcW w:w="2438" w:type="dxa"/>
            <w:shd w:val="clear" w:color="auto" w:fill="auto"/>
          </w:tcPr>
          <w:p w14:paraId="65C6EEA0" w14:textId="77777777" w:rsidR="002927B6" w:rsidRPr="005F70FB" w:rsidRDefault="002927B6" w:rsidP="00A551BF">
            <w:pPr>
              <w:pStyle w:val="TableCell0-0115Break"/>
            </w:pPr>
            <w:r w:rsidRPr="005F70FB">
              <w:t>nine</w:t>
            </w:r>
          </w:p>
        </w:tc>
      </w:tr>
      <w:tr w:rsidR="00AC23C4" w:rsidRPr="005F70FB" w14:paraId="5B0DF222" w14:textId="77777777" w:rsidTr="00BC00CF">
        <w:tc>
          <w:tcPr>
            <w:tcW w:w="236" w:type="dxa"/>
            <w:shd w:val="clear" w:color="auto" w:fill="auto"/>
          </w:tcPr>
          <w:p w14:paraId="47D6D9E3"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871A25F" w14:textId="77777777" w:rsidR="002927B6" w:rsidRPr="005F70FB" w:rsidRDefault="002927B6" w:rsidP="00A551BF">
            <w:pPr>
              <w:pStyle w:val="TableCell0-0115Break"/>
              <w:rPr>
                <w:rStyle w:val="ChItalBold"/>
              </w:rPr>
            </w:pPr>
            <w:r w:rsidRPr="005F70FB">
              <w:rPr>
                <w:rStyle w:val="ChItalBold"/>
              </w:rPr>
              <w:t>sembu</w:t>
            </w:r>
          </w:p>
        </w:tc>
        <w:tc>
          <w:tcPr>
            <w:tcW w:w="1418" w:type="dxa"/>
            <w:shd w:val="clear" w:color="auto" w:fill="auto"/>
          </w:tcPr>
          <w:p w14:paraId="5A6EE63C" w14:textId="77777777" w:rsidR="002927B6" w:rsidRPr="005F70FB" w:rsidRDefault="002927B6" w:rsidP="00A551BF">
            <w:pPr>
              <w:pStyle w:val="TableCell0-0115Break"/>
              <w:rPr>
                <w:rStyle w:val="ChCharisSIL"/>
              </w:rPr>
            </w:pPr>
            <w:r w:rsidRPr="005F70FB">
              <w:rPr>
                <w:rStyle w:val="ChCharisSIL"/>
              </w:rPr>
              <w:t>sɛ̞m.ˈbu</w:t>
            </w:r>
          </w:p>
        </w:tc>
        <w:tc>
          <w:tcPr>
            <w:tcW w:w="1361" w:type="dxa"/>
            <w:shd w:val="clear" w:color="auto" w:fill="auto"/>
          </w:tcPr>
          <w:p w14:paraId="6B836FD3"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C65DE4D" w14:textId="77777777" w:rsidR="002927B6" w:rsidRPr="005F70FB" w:rsidRDefault="002927B6" w:rsidP="00A551BF">
            <w:pPr>
              <w:pStyle w:val="TableCell0-0115Break"/>
            </w:pPr>
            <w:r w:rsidRPr="005F70FB">
              <w:t>be healed</w:t>
            </w:r>
          </w:p>
        </w:tc>
      </w:tr>
      <w:tr w:rsidR="00AC23C4" w:rsidRPr="005F70FB" w14:paraId="639DCCBF" w14:textId="77777777" w:rsidTr="00BC00CF">
        <w:tc>
          <w:tcPr>
            <w:tcW w:w="236" w:type="dxa"/>
            <w:shd w:val="clear" w:color="auto" w:fill="auto"/>
          </w:tcPr>
          <w:p w14:paraId="410EEB1A" w14:textId="77777777" w:rsidR="002927B6" w:rsidRPr="005F70FB" w:rsidRDefault="002927B6" w:rsidP="00A551BF">
            <w:pPr>
              <w:pStyle w:val="TableCell0-0115Break"/>
              <w:rPr>
                <w:rStyle w:val="ExampleSource"/>
              </w:rPr>
            </w:pPr>
          </w:p>
        </w:tc>
        <w:tc>
          <w:tcPr>
            <w:tcW w:w="1247" w:type="dxa"/>
            <w:shd w:val="clear" w:color="auto" w:fill="auto"/>
          </w:tcPr>
          <w:p w14:paraId="745E1BBC" w14:textId="77777777" w:rsidR="002927B6" w:rsidRPr="005F70FB" w:rsidRDefault="002927B6" w:rsidP="00A551BF">
            <w:pPr>
              <w:pStyle w:val="TableCell0-0115Break"/>
              <w:rPr>
                <w:rStyle w:val="ChItalBold"/>
              </w:rPr>
            </w:pPr>
            <w:r w:rsidRPr="005F70FB">
              <w:rPr>
                <w:rStyle w:val="ChItalBold"/>
              </w:rPr>
              <w:t>sembuni</w:t>
            </w:r>
          </w:p>
        </w:tc>
        <w:tc>
          <w:tcPr>
            <w:tcW w:w="1418" w:type="dxa"/>
            <w:shd w:val="clear" w:color="auto" w:fill="auto"/>
          </w:tcPr>
          <w:p w14:paraId="595AEC96" w14:textId="77777777" w:rsidR="002927B6" w:rsidRPr="005F70FB" w:rsidRDefault="002927B6" w:rsidP="00A551BF">
            <w:pPr>
              <w:pStyle w:val="TableCell0-0115Break"/>
              <w:rPr>
                <w:rStyle w:val="ChCharisSIL"/>
              </w:rPr>
            </w:pPr>
            <w:r w:rsidRPr="005F70FB">
              <w:rPr>
                <w:rStyle w:val="ChCharisSIL"/>
              </w:rPr>
              <w:t>sɛ̞m.ˈbu.ni</w:t>
            </w:r>
          </w:p>
        </w:tc>
        <w:tc>
          <w:tcPr>
            <w:tcW w:w="1361" w:type="dxa"/>
            <w:shd w:val="clear" w:color="auto" w:fill="auto"/>
          </w:tcPr>
          <w:p w14:paraId="103328E9"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5B53423" w14:textId="77777777" w:rsidR="002927B6" w:rsidRPr="005F70FB" w:rsidRDefault="002927B6" w:rsidP="00A551BF">
            <w:pPr>
              <w:pStyle w:val="TableCell0-0115Break"/>
            </w:pPr>
            <w:r w:rsidRPr="005F70FB">
              <w:t>hide</w:t>
            </w:r>
          </w:p>
        </w:tc>
      </w:tr>
      <w:tr w:rsidR="00AC23C4" w:rsidRPr="005F70FB" w14:paraId="63832F91" w14:textId="77777777" w:rsidTr="00BC00CF">
        <w:tc>
          <w:tcPr>
            <w:tcW w:w="236" w:type="dxa"/>
            <w:shd w:val="clear" w:color="auto" w:fill="auto"/>
          </w:tcPr>
          <w:p w14:paraId="37C4B7C5"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0CAC820" w14:textId="77777777" w:rsidR="002927B6" w:rsidRPr="005F70FB" w:rsidRDefault="002927B6" w:rsidP="00A551BF">
            <w:pPr>
              <w:pStyle w:val="TableCell0-0115Break"/>
              <w:rPr>
                <w:rStyle w:val="ChItalBold"/>
              </w:rPr>
            </w:pPr>
            <w:r w:rsidRPr="005F70FB">
              <w:rPr>
                <w:rStyle w:val="ChItalBold"/>
              </w:rPr>
              <w:t>sempat</w:t>
            </w:r>
          </w:p>
        </w:tc>
        <w:tc>
          <w:tcPr>
            <w:tcW w:w="1418" w:type="dxa"/>
            <w:shd w:val="clear" w:color="auto" w:fill="auto"/>
          </w:tcPr>
          <w:p w14:paraId="4E6C3902" w14:textId="77777777" w:rsidR="002927B6" w:rsidRPr="005F70FB" w:rsidRDefault="002927B6" w:rsidP="00A551BF">
            <w:pPr>
              <w:pStyle w:val="TableCell0-0115Break"/>
              <w:rPr>
                <w:rStyle w:val="ChCharisSIL"/>
              </w:rPr>
            </w:pPr>
            <w:r w:rsidRPr="005F70FB">
              <w:rPr>
                <w:rStyle w:val="ChCharisSIL"/>
              </w:rPr>
              <w:t>sɛ̞m.ˈpɐt̚</w:t>
            </w:r>
          </w:p>
        </w:tc>
        <w:tc>
          <w:tcPr>
            <w:tcW w:w="1361" w:type="dxa"/>
            <w:shd w:val="clear" w:color="auto" w:fill="auto"/>
          </w:tcPr>
          <w:p w14:paraId="28D3E336"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3C04E28" w14:textId="77777777" w:rsidR="002927B6" w:rsidRPr="005F70FB" w:rsidRDefault="002927B6" w:rsidP="00A551BF">
            <w:pPr>
              <w:pStyle w:val="TableCell0-0115Break"/>
            </w:pPr>
            <w:r w:rsidRPr="005F70FB">
              <w:t>have enough time</w:t>
            </w:r>
          </w:p>
        </w:tc>
      </w:tr>
      <w:tr w:rsidR="00AC23C4" w:rsidRPr="005F70FB" w14:paraId="75F6C224" w14:textId="77777777" w:rsidTr="00BC00CF">
        <w:tc>
          <w:tcPr>
            <w:tcW w:w="236" w:type="dxa"/>
            <w:shd w:val="clear" w:color="auto" w:fill="auto"/>
          </w:tcPr>
          <w:p w14:paraId="3AC4C21D"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2957B6B7" w14:textId="77777777" w:rsidR="002927B6" w:rsidRPr="005F70FB" w:rsidRDefault="002927B6" w:rsidP="00A551BF">
            <w:pPr>
              <w:pStyle w:val="TableCell0-0115Break"/>
              <w:rPr>
                <w:rStyle w:val="ChItalBold"/>
              </w:rPr>
            </w:pPr>
            <w:r w:rsidRPr="005F70FB">
              <w:rPr>
                <w:rStyle w:val="ChItalBold"/>
              </w:rPr>
              <w:t>sempit</w:t>
            </w:r>
          </w:p>
        </w:tc>
        <w:tc>
          <w:tcPr>
            <w:tcW w:w="1418" w:type="dxa"/>
            <w:shd w:val="clear" w:color="auto" w:fill="auto"/>
          </w:tcPr>
          <w:p w14:paraId="25095EB4" w14:textId="77777777" w:rsidR="002927B6" w:rsidRPr="005F70FB" w:rsidRDefault="002927B6" w:rsidP="00A551BF">
            <w:pPr>
              <w:pStyle w:val="TableCell0-0115Break"/>
              <w:rPr>
                <w:rStyle w:val="ChCharisSIL"/>
              </w:rPr>
            </w:pPr>
            <w:r w:rsidRPr="005F70FB">
              <w:rPr>
                <w:rStyle w:val="ChCharisSIL"/>
              </w:rPr>
              <w:t>sɛ̞m.ˈpɪt</w:t>
            </w:r>
          </w:p>
        </w:tc>
        <w:tc>
          <w:tcPr>
            <w:tcW w:w="1361" w:type="dxa"/>
            <w:shd w:val="clear" w:color="auto" w:fill="auto"/>
          </w:tcPr>
          <w:p w14:paraId="7382D928"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DD1D574" w14:textId="77777777" w:rsidR="002927B6" w:rsidRPr="005F70FB" w:rsidRDefault="002927B6" w:rsidP="00A551BF">
            <w:pPr>
              <w:pStyle w:val="TableCell0-0115Break"/>
            </w:pPr>
            <w:r w:rsidRPr="005F70FB">
              <w:t>be narrow</w:t>
            </w:r>
          </w:p>
        </w:tc>
      </w:tr>
      <w:tr w:rsidR="00AC23C4" w:rsidRPr="005F70FB" w14:paraId="6A16B3A4" w14:textId="77777777" w:rsidTr="00BC00CF">
        <w:tc>
          <w:tcPr>
            <w:tcW w:w="236" w:type="dxa"/>
            <w:shd w:val="clear" w:color="auto" w:fill="auto"/>
          </w:tcPr>
          <w:p w14:paraId="1682DACA" w14:textId="77777777" w:rsidR="002927B6" w:rsidRPr="005F70FB" w:rsidRDefault="002927B6" w:rsidP="00A551BF">
            <w:pPr>
              <w:pStyle w:val="TableCell0-0115Break"/>
              <w:rPr>
                <w:rStyle w:val="ExampleSource"/>
              </w:rPr>
            </w:pPr>
          </w:p>
        </w:tc>
        <w:tc>
          <w:tcPr>
            <w:tcW w:w="1247" w:type="dxa"/>
            <w:shd w:val="clear" w:color="auto" w:fill="auto"/>
          </w:tcPr>
          <w:p w14:paraId="351026AA" w14:textId="77777777" w:rsidR="002927B6" w:rsidRPr="005F70FB" w:rsidRDefault="002927B6" w:rsidP="00A551BF">
            <w:pPr>
              <w:pStyle w:val="TableCell0-0115Break"/>
              <w:rPr>
                <w:rStyle w:val="ChItalBold"/>
              </w:rPr>
            </w:pPr>
            <w:r w:rsidRPr="005F70FB">
              <w:rPr>
                <w:rStyle w:val="ChItalBold"/>
              </w:rPr>
              <w:t>sendiri</w:t>
            </w:r>
          </w:p>
        </w:tc>
        <w:tc>
          <w:tcPr>
            <w:tcW w:w="1418" w:type="dxa"/>
            <w:shd w:val="clear" w:color="auto" w:fill="auto"/>
          </w:tcPr>
          <w:p w14:paraId="47A812D6" w14:textId="77777777" w:rsidR="002927B6" w:rsidRPr="005F70FB" w:rsidRDefault="002927B6" w:rsidP="00A551BF">
            <w:pPr>
              <w:pStyle w:val="TableCell0-0115Break"/>
              <w:rPr>
                <w:rStyle w:val="ChCharisSIL"/>
              </w:rPr>
            </w:pPr>
            <w:r w:rsidRPr="005F70FB">
              <w:rPr>
                <w:rStyle w:val="ChCharisSIL"/>
              </w:rPr>
              <w:t>sɛ̞n.ˈdi.ɾi</w:t>
            </w:r>
          </w:p>
        </w:tc>
        <w:tc>
          <w:tcPr>
            <w:tcW w:w="1361" w:type="dxa"/>
            <w:shd w:val="clear" w:color="auto" w:fill="auto"/>
          </w:tcPr>
          <w:p w14:paraId="15E775B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B9C668A" w14:textId="77777777" w:rsidR="002927B6" w:rsidRPr="005F70FB" w:rsidRDefault="002927B6" w:rsidP="00A551BF">
            <w:pPr>
              <w:pStyle w:val="TableCell0-0115Break"/>
            </w:pPr>
            <w:r w:rsidRPr="005F70FB">
              <w:t>be alone</w:t>
            </w:r>
          </w:p>
        </w:tc>
      </w:tr>
      <w:tr w:rsidR="00AC23C4" w:rsidRPr="005F70FB" w14:paraId="64BE7DA2" w14:textId="77777777" w:rsidTr="00BC00CF">
        <w:tc>
          <w:tcPr>
            <w:tcW w:w="236" w:type="dxa"/>
            <w:shd w:val="clear" w:color="auto" w:fill="auto"/>
          </w:tcPr>
          <w:p w14:paraId="03F68FFF" w14:textId="77777777" w:rsidR="002927B6" w:rsidRPr="005F70FB" w:rsidRDefault="002927B6" w:rsidP="00A551BF">
            <w:pPr>
              <w:pStyle w:val="TableCell0-0115Break"/>
              <w:rPr>
                <w:rStyle w:val="ExampleSource"/>
              </w:rPr>
            </w:pPr>
          </w:p>
        </w:tc>
        <w:tc>
          <w:tcPr>
            <w:tcW w:w="1247" w:type="dxa"/>
            <w:shd w:val="clear" w:color="auto" w:fill="auto"/>
          </w:tcPr>
          <w:p w14:paraId="24FECEF4" w14:textId="77777777" w:rsidR="002927B6" w:rsidRPr="005F70FB" w:rsidRDefault="002927B6" w:rsidP="00A551BF">
            <w:pPr>
              <w:pStyle w:val="TableCell0-0115Break"/>
              <w:rPr>
                <w:rStyle w:val="ChItalBold"/>
              </w:rPr>
            </w:pPr>
            <w:r w:rsidRPr="005F70FB">
              <w:rPr>
                <w:rStyle w:val="ChItalBold"/>
              </w:rPr>
              <w:t>sendok</w:t>
            </w:r>
          </w:p>
        </w:tc>
        <w:tc>
          <w:tcPr>
            <w:tcW w:w="1418" w:type="dxa"/>
            <w:shd w:val="clear" w:color="auto" w:fill="auto"/>
          </w:tcPr>
          <w:p w14:paraId="5E562BA6" w14:textId="77777777" w:rsidR="002927B6" w:rsidRPr="005F70FB" w:rsidRDefault="002927B6" w:rsidP="00A551BF">
            <w:pPr>
              <w:pStyle w:val="TableCell0-0115Break"/>
              <w:rPr>
                <w:rStyle w:val="ChCharisSIL"/>
              </w:rPr>
            </w:pPr>
            <w:r w:rsidRPr="005F70FB">
              <w:rPr>
                <w:rStyle w:val="ChCharisSIL"/>
              </w:rPr>
              <w:t>ˈsɛ̞n.dɔ̞k</w:t>
            </w:r>
          </w:p>
        </w:tc>
        <w:tc>
          <w:tcPr>
            <w:tcW w:w="1361" w:type="dxa"/>
            <w:shd w:val="clear" w:color="auto" w:fill="auto"/>
          </w:tcPr>
          <w:p w14:paraId="2AD5644F" w14:textId="77777777" w:rsidR="002927B6" w:rsidRPr="005F70FB" w:rsidRDefault="002927B6" w:rsidP="00A551BF">
            <w:pPr>
              <w:pStyle w:val="TableCell0-0115Break"/>
              <w:rPr>
                <w:rStyle w:val="ChSmallCaps"/>
              </w:rPr>
            </w:pPr>
            <w:r w:rsidRPr="005F70FB">
              <w:rPr>
                <w:rStyle w:val="ChSmallCaps"/>
              </w:rPr>
              <w:t>n/v.bi</w:t>
            </w:r>
          </w:p>
        </w:tc>
        <w:tc>
          <w:tcPr>
            <w:tcW w:w="2438" w:type="dxa"/>
            <w:shd w:val="clear" w:color="auto" w:fill="auto"/>
          </w:tcPr>
          <w:p w14:paraId="5775FED8" w14:textId="77777777" w:rsidR="002927B6" w:rsidRPr="005F70FB" w:rsidRDefault="002927B6" w:rsidP="00A551BF">
            <w:pPr>
              <w:pStyle w:val="TableCell0-0115Break"/>
            </w:pPr>
            <w:r w:rsidRPr="005F70FB">
              <w:t>spoon</w:t>
            </w:r>
          </w:p>
        </w:tc>
      </w:tr>
      <w:tr w:rsidR="00AC23C4" w:rsidRPr="005F70FB" w14:paraId="76A43675" w14:textId="77777777" w:rsidTr="00BC00CF">
        <w:tc>
          <w:tcPr>
            <w:tcW w:w="236" w:type="dxa"/>
            <w:shd w:val="clear" w:color="auto" w:fill="auto"/>
          </w:tcPr>
          <w:p w14:paraId="7AE68F88" w14:textId="77777777" w:rsidR="002927B6" w:rsidRPr="005F70FB" w:rsidRDefault="002927B6" w:rsidP="00A551BF">
            <w:pPr>
              <w:pStyle w:val="TableCell0-0115Break"/>
              <w:rPr>
                <w:rStyle w:val="ExampleSource"/>
              </w:rPr>
            </w:pPr>
          </w:p>
        </w:tc>
        <w:tc>
          <w:tcPr>
            <w:tcW w:w="1247" w:type="dxa"/>
            <w:shd w:val="clear" w:color="auto" w:fill="auto"/>
          </w:tcPr>
          <w:p w14:paraId="7A1D52E2" w14:textId="77777777" w:rsidR="002927B6" w:rsidRPr="005F70FB" w:rsidRDefault="002927B6" w:rsidP="00A551BF">
            <w:pPr>
              <w:pStyle w:val="TableCell0-0115Break"/>
              <w:rPr>
                <w:rStyle w:val="ChItalBold"/>
              </w:rPr>
            </w:pPr>
            <w:r w:rsidRPr="005F70FB">
              <w:rPr>
                <w:rStyle w:val="ChItalBold"/>
              </w:rPr>
              <w:t>seneng</w:t>
            </w:r>
          </w:p>
        </w:tc>
        <w:tc>
          <w:tcPr>
            <w:tcW w:w="1418" w:type="dxa"/>
            <w:shd w:val="clear" w:color="auto" w:fill="auto"/>
          </w:tcPr>
          <w:p w14:paraId="52019951" w14:textId="77777777" w:rsidR="002927B6" w:rsidRPr="005F70FB" w:rsidRDefault="002927B6" w:rsidP="00A551BF">
            <w:pPr>
              <w:pStyle w:val="TableCell0-0115Break"/>
              <w:rPr>
                <w:rStyle w:val="ChCharisSIL"/>
              </w:rPr>
            </w:pPr>
            <w:r w:rsidRPr="005F70FB">
              <w:rPr>
                <w:rStyle w:val="ChCharisSIL"/>
              </w:rPr>
              <w:t>ˈsɛ.nɛ̞n</w:t>
            </w:r>
          </w:p>
        </w:tc>
        <w:tc>
          <w:tcPr>
            <w:tcW w:w="1361" w:type="dxa"/>
            <w:shd w:val="clear" w:color="auto" w:fill="auto"/>
          </w:tcPr>
          <w:p w14:paraId="2263A3F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3956DDA" w14:textId="77777777" w:rsidR="002927B6" w:rsidRPr="005F70FB" w:rsidRDefault="002927B6" w:rsidP="00A551BF">
            <w:pPr>
              <w:pStyle w:val="TableCell0-0115Break"/>
            </w:pPr>
            <w:r w:rsidRPr="005F70FB">
              <w:t>sign</w:t>
            </w:r>
          </w:p>
        </w:tc>
      </w:tr>
      <w:tr w:rsidR="00AC23C4" w:rsidRPr="005F70FB" w14:paraId="1D5AF97B" w14:textId="77777777" w:rsidTr="00BC00CF">
        <w:tc>
          <w:tcPr>
            <w:tcW w:w="236" w:type="dxa"/>
            <w:shd w:val="clear" w:color="auto" w:fill="auto"/>
          </w:tcPr>
          <w:p w14:paraId="14CA26C9" w14:textId="77777777" w:rsidR="002927B6" w:rsidRPr="005F70FB" w:rsidRDefault="002927B6" w:rsidP="00A551BF">
            <w:pPr>
              <w:pStyle w:val="TableCell0-0115Break"/>
              <w:rPr>
                <w:rStyle w:val="ExampleSource"/>
              </w:rPr>
            </w:pPr>
          </w:p>
        </w:tc>
        <w:tc>
          <w:tcPr>
            <w:tcW w:w="1247" w:type="dxa"/>
            <w:shd w:val="clear" w:color="auto" w:fill="auto"/>
          </w:tcPr>
          <w:p w14:paraId="2A3E9F4C" w14:textId="77777777" w:rsidR="002927B6" w:rsidRPr="005F70FB" w:rsidRDefault="002927B6" w:rsidP="00A551BF">
            <w:pPr>
              <w:pStyle w:val="TableCell0-0115Break"/>
              <w:rPr>
                <w:rStyle w:val="ChItalBold"/>
              </w:rPr>
            </w:pPr>
            <w:r w:rsidRPr="005F70FB">
              <w:rPr>
                <w:rStyle w:val="ChItalBold"/>
              </w:rPr>
              <w:t>sentu</w:t>
            </w:r>
          </w:p>
        </w:tc>
        <w:tc>
          <w:tcPr>
            <w:tcW w:w="1418" w:type="dxa"/>
            <w:shd w:val="clear" w:color="auto" w:fill="auto"/>
          </w:tcPr>
          <w:p w14:paraId="3F71FBE1" w14:textId="77777777" w:rsidR="002927B6" w:rsidRPr="005F70FB" w:rsidRDefault="002927B6" w:rsidP="00A551BF">
            <w:pPr>
              <w:pStyle w:val="TableCell0-0115Break"/>
              <w:rPr>
                <w:rStyle w:val="ChCharisSIL"/>
              </w:rPr>
            </w:pPr>
            <w:r w:rsidRPr="005F70FB">
              <w:rPr>
                <w:rStyle w:val="ChCharisSIL"/>
              </w:rPr>
              <w:t>ˈsɛ̞n.tu</w:t>
            </w:r>
          </w:p>
        </w:tc>
        <w:tc>
          <w:tcPr>
            <w:tcW w:w="1361" w:type="dxa"/>
            <w:shd w:val="clear" w:color="auto" w:fill="auto"/>
          </w:tcPr>
          <w:p w14:paraId="12D8B55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EB192D7" w14:textId="77777777" w:rsidR="002927B6" w:rsidRPr="005F70FB" w:rsidRDefault="002927B6" w:rsidP="00A551BF">
            <w:pPr>
              <w:pStyle w:val="TableCell0-0115Break"/>
            </w:pPr>
            <w:r w:rsidRPr="005F70FB">
              <w:t>touch</w:t>
            </w:r>
          </w:p>
        </w:tc>
      </w:tr>
      <w:tr w:rsidR="00AC23C4" w:rsidRPr="005F70FB" w14:paraId="43DE1BFA" w14:textId="77777777" w:rsidTr="00BC00CF">
        <w:tc>
          <w:tcPr>
            <w:tcW w:w="236" w:type="dxa"/>
            <w:shd w:val="clear" w:color="auto" w:fill="auto"/>
          </w:tcPr>
          <w:p w14:paraId="4621A013"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306E22E" w14:textId="77777777" w:rsidR="002927B6" w:rsidRPr="005F70FB" w:rsidRDefault="002927B6" w:rsidP="00A551BF">
            <w:pPr>
              <w:pStyle w:val="TableCell0-0115Break"/>
              <w:rPr>
                <w:rStyle w:val="ChItalBold"/>
              </w:rPr>
            </w:pPr>
            <w:r w:rsidRPr="005F70FB">
              <w:rPr>
                <w:rStyle w:val="ChItalBold"/>
              </w:rPr>
              <w:t>senyum</w:t>
            </w:r>
          </w:p>
        </w:tc>
        <w:tc>
          <w:tcPr>
            <w:tcW w:w="1418" w:type="dxa"/>
            <w:shd w:val="clear" w:color="auto" w:fill="auto"/>
          </w:tcPr>
          <w:p w14:paraId="0A1FBA0F" w14:textId="77777777" w:rsidR="002927B6" w:rsidRPr="005F70FB" w:rsidRDefault="002927B6" w:rsidP="00A551BF">
            <w:pPr>
              <w:pStyle w:val="TableCell0-0115Break"/>
              <w:rPr>
                <w:rStyle w:val="ChCharisSIL"/>
              </w:rPr>
            </w:pPr>
            <w:r w:rsidRPr="005F70FB">
              <w:rPr>
                <w:rStyle w:val="ChCharisSIL"/>
              </w:rPr>
              <w:t>sɛ.ˈɲʊm</w:t>
            </w:r>
          </w:p>
        </w:tc>
        <w:tc>
          <w:tcPr>
            <w:tcW w:w="1361" w:type="dxa"/>
            <w:shd w:val="clear" w:color="auto" w:fill="auto"/>
          </w:tcPr>
          <w:p w14:paraId="7E317F87"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4BF65315" w14:textId="77777777" w:rsidR="002927B6" w:rsidRPr="005F70FB" w:rsidRDefault="002927B6" w:rsidP="00A551BF">
            <w:pPr>
              <w:pStyle w:val="TableCell0-0115Break"/>
            </w:pPr>
            <w:r w:rsidRPr="005F70FB">
              <w:t>smile</w:t>
            </w:r>
          </w:p>
        </w:tc>
      </w:tr>
      <w:tr w:rsidR="00AC23C4" w:rsidRPr="005F70FB" w14:paraId="18C53458" w14:textId="77777777" w:rsidTr="00BC00CF">
        <w:tc>
          <w:tcPr>
            <w:tcW w:w="236" w:type="dxa"/>
            <w:shd w:val="clear" w:color="auto" w:fill="auto"/>
          </w:tcPr>
          <w:p w14:paraId="3AE42D5F"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5EAD7066" w14:textId="77777777" w:rsidR="002927B6" w:rsidRPr="005F70FB" w:rsidRDefault="002927B6" w:rsidP="00A551BF">
            <w:pPr>
              <w:pStyle w:val="TableCell0-0115Break"/>
              <w:rPr>
                <w:rStyle w:val="ChItalBold"/>
              </w:rPr>
            </w:pPr>
            <w:r w:rsidRPr="005F70FB">
              <w:rPr>
                <w:rStyle w:val="ChItalBold"/>
              </w:rPr>
              <w:t>sepi</w:t>
            </w:r>
          </w:p>
        </w:tc>
        <w:tc>
          <w:tcPr>
            <w:tcW w:w="1418" w:type="dxa"/>
            <w:shd w:val="clear" w:color="auto" w:fill="auto"/>
          </w:tcPr>
          <w:p w14:paraId="3EBDDF8F" w14:textId="77777777" w:rsidR="002927B6" w:rsidRPr="005F70FB" w:rsidRDefault="002927B6" w:rsidP="00A551BF">
            <w:pPr>
              <w:pStyle w:val="TableCell0-0115Break"/>
              <w:rPr>
                <w:rStyle w:val="ChCharisSIL"/>
              </w:rPr>
            </w:pPr>
            <w:r w:rsidRPr="005F70FB">
              <w:rPr>
                <w:rStyle w:val="ChCharisSIL"/>
              </w:rPr>
              <w:t>sɛ.ˈpi</w:t>
            </w:r>
          </w:p>
        </w:tc>
        <w:tc>
          <w:tcPr>
            <w:tcW w:w="1361" w:type="dxa"/>
            <w:shd w:val="clear" w:color="auto" w:fill="auto"/>
          </w:tcPr>
          <w:p w14:paraId="15363703"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BE91B32" w14:textId="77777777" w:rsidR="002927B6" w:rsidRPr="005F70FB" w:rsidRDefault="002927B6" w:rsidP="00A551BF">
            <w:pPr>
              <w:pStyle w:val="TableCell0-0115Break"/>
            </w:pPr>
            <w:r w:rsidRPr="005F70FB">
              <w:t>be quiet</w:t>
            </w:r>
          </w:p>
        </w:tc>
      </w:tr>
      <w:tr w:rsidR="00AC23C4" w:rsidRPr="005F70FB" w14:paraId="6AB742D6" w14:textId="77777777" w:rsidTr="00BC00CF">
        <w:tc>
          <w:tcPr>
            <w:tcW w:w="236" w:type="dxa"/>
            <w:shd w:val="clear" w:color="auto" w:fill="auto"/>
          </w:tcPr>
          <w:p w14:paraId="6075CC03" w14:textId="77777777" w:rsidR="002927B6" w:rsidRPr="005F70FB" w:rsidRDefault="002927B6" w:rsidP="00A551BF">
            <w:pPr>
              <w:pStyle w:val="TableCell0-0115Break"/>
              <w:rPr>
                <w:rStyle w:val="ExampleSource"/>
              </w:rPr>
            </w:pPr>
          </w:p>
        </w:tc>
        <w:tc>
          <w:tcPr>
            <w:tcW w:w="1247" w:type="dxa"/>
            <w:shd w:val="clear" w:color="auto" w:fill="auto"/>
          </w:tcPr>
          <w:p w14:paraId="22208A33" w14:textId="77777777" w:rsidR="002927B6" w:rsidRPr="005F70FB" w:rsidRDefault="002927B6" w:rsidP="00A551BF">
            <w:pPr>
              <w:pStyle w:val="TableCell0-0115Break"/>
              <w:rPr>
                <w:rStyle w:val="ChItalBold"/>
              </w:rPr>
            </w:pPr>
            <w:r w:rsidRPr="005F70FB">
              <w:rPr>
                <w:rStyle w:val="ChItalBold"/>
              </w:rPr>
              <w:t>seraka</w:t>
            </w:r>
          </w:p>
        </w:tc>
        <w:tc>
          <w:tcPr>
            <w:tcW w:w="1418" w:type="dxa"/>
            <w:shd w:val="clear" w:color="auto" w:fill="auto"/>
          </w:tcPr>
          <w:p w14:paraId="55628AB6" w14:textId="77777777" w:rsidR="002927B6" w:rsidRPr="005F70FB" w:rsidRDefault="002927B6" w:rsidP="00A551BF">
            <w:pPr>
              <w:pStyle w:val="TableCell0-0115Break"/>
              <w:rPr>
                <w:rStyle w:val="ChCharisSIL"/>
              </w:rPr>
            </w:pPr>
            <w:r w:rsidRPr="005F70FB">
              <w:rPr>
                <w:rStyle w:val="ChCharisSIL"/>
              </w:rPr>
              <w:t>sɛ.ˈɾa.ka</w:t>
            </w:r>
          </w:p>
        </w:tc>
        <w:tc>
          <w:tcPr>
            <w:tcW w:w="1361" w:type="dxa"/>
            <w:shd w:val="clear" w:color="auto" w:fill="auto"/>
          </w:tcPr>
          <w:p w14:paraId="40704D32"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F4E5247" w14:textId="77777777" w:rsidR="002927B6" w:rsidRPr="005F70FB" w:rsidRDefault="002927B6" w:rsidP="00A551BF">
            <w:pPr>
              <w:pStyle w:val="TableCell0-0115Break"/>
            </w:pPr>
            <w:r w:rsidRPr="005F70FB">
              <w:t>be greedy</w:t>
            </w:r>
          </w:p>
        </w:tc>
      </w:tr>
      <w:tr w:rsidR="00AC23C4" w:rsidRPr="005F70FB" w14:paraId="0BE97D0E" w14:textId="77777777" w:rsidTr="00BC00CF">
        <w:tc>
          <w:tcPr>
            <w:tcW w:w="236" w:type="dxa"/>
            <w:shd w:val="clear" w:color="auto" w:fill="auto"/>
          </w:tcPr>
          <w:p w14:paraId="138BEBCE"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79E1EC10" w14:textId="77777777" w:rsidR="002927B6" w:rsidRPr="005F70FB" w:rsidRDefault="002927B6" w:rsidP="00A551BF">
            <w:pPr>
              <w:pStyle w:val="TableCell0-0115Break"/>
              <w:rPr>
                <w:rStyle w:val="ChItalBold"/>
              </w:rPr>
            </w:pPr>
            <w:r w:rsidRPr="005F70FB">
              <w:rPr>
                <w:rStyle w:val="ChItalBold"/>
              </w:rPr>
              <w:t>serang</w:t>
            </w:r>
          </w:p>
        </w:tc>
        <w:tc>
          <w:tcPr>
            <w:tcW w:w="1418" w:type="dxa"/>
            <w:shd w:val="clear" w:color="auto" w:fill="auto"/>
          </w:tcPr>
          <w:p w14:paraId="6B2A24C9" w14:textId="77777777" w:rsidR="002927B6" w:rsidRPr="005F70FB" w:rsidRDefault="002927B6" w:rsidP="00A551BF">
            <w:pPr>
              <w:pStyle w:val="TableCell0-0115Break"/>
              <w:rPr>
                <w:rStyle w:val="ChCharisSIL"/>
              </w:rPr>
            </w:pPr>
            <w:r w:rsidRPr="005F70FB">
              <w:rPr>
                <w:rStyle w:val="ChCharisSIL"/>
              </w:rPr>
              <w:t>sɛ.ˈɾɐŋ</w:t>
            </w:r>
          </w:p>
        </w:tc>
        <w:tc>
          <w:tcPr>
            <w:tcW w:w="1361" w:type="dxa"/>
            <w:shd w:val="clear" w:color="auto" w:fill="auto"/>
          </w:tcPr>
          <w:p w14:paraId="4AD2205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A2F840A" w14:textId="77777777" w:rsidR="002927B6" w:rsidRPr="005F70FB" w:rsidRDefault="002927B6" w:rsidP="00A551BF">
            <w:pPr>
              <w:pStyle w:val="TableCell0-0115Break"/>
            </w:pPr>
            <w:r w:rsidRPr="005F70FB">
              <w:t>attack</w:t>
            </w:r>
          </w:p>
        </w:tc>
      </w:tr>
      <w:tr w:rsidR="00AC23C4" w:rsidRPr="005F70FB" w14:paraId="6DB01107" w14:textId="77777777" w:rsidTr="00BC00CF">
        <w:tc>
          <w:tcPr>
            <w:tcW w:w="236" w:type="dxa"/>
            <w:shd w:val="clear" w:color="auto" w:fill="auto"/>
          </w:tcPr>
          <w:p w14:paraId="176F3AA9"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212A1E31" w14:textId="77777777" w:rsidR="002927B6" w:rsidRPr="005F70FB" w:rsidRDefault="002927B6" w:rsidP="00A551BF">
            <w:pPr>
              <w:pStyle w:val="TableCell0-0115Break"/>
              <w:rPr>
                <w:rStyle w:val="ChItalBold"/>
              </w:rPr>
            </w:pPr>
            <w:r w:rsidRPr="005F70FB">
              <w:rPr>
                <w:rStyle w:val="ChItalBold"/>
              </w:rPr>
              <w:t>serey</w:t>
            </w:r>
          </w:p>
        </w:tc>
        <w:tc>
          <w:tcPr>
            <w:tcW w:w="1418" w:type="dxa"/>
            <w:shd w:val="clear" w:color="auto" w:fill="auto"/>
          </w:tcPr>
          <w:p w14:paraId="67D50B80" w14:textId="77777777" w:rsidR="002927B6" w:rsidRPr="005F70FB" w:rsidRDefault="002927B6" w:rsidP="00A551BF">
            <w:pPr>
              <w:pStyle w:val="TableCell0-0115Break"/>
              <w:rPr>
                <w:rStyle w:val="ChCharisSIL"/>
              </w:rPr>
            </w:pPr>
            <w:r w:rsidRPr="005F70FB">
              <w:rPr>
                <w:rStyle w:val="ChCharisSIL"/>
              </w:rPr>
              <w:t>sɛ.ˈɾɛ̞j</w:t>
            </w:r>
          </w:p>
        </w:tc>
        <w:tc>
          <w:tcPr>
            <w:tcW w:w="1361" w:type="dxa"/>
            <w:shd w:val="clear" w:color="auto" w:fill="auto"/>
          </w:tcPr>
          <w:p w14:paraId="7327153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D652E5A" w14:textId="77777777" w:rsidR="002927B6" w:rsidRPr="005F70FB" w:rsidRDefault="002927B6" w:rsidP="00A551BF">
            <w:pPr>
              <w:pStyle w:val="TableCell0-0115Break"/>
            </w:pPr>
            <w:r w:rsidRPr="005F70FB">
              <w:t>lemongrass</w:t>
            </w:r>
          </w:p>
        </w:tc>
      </w:tr>
      <w:tr w:rsidR="00AC23C4" w:rsidRPr="005F70FB" w14:paraId="017F49A2" w14:textId="77777777" w:rsidTr="00BC00CF">
        <w:tc>
          <w:tcPr>
            <w:tcW w:w="236" w:type="dxa"/>
            <w:shd w:val="clear" w:color="auto" w:fill="auto"/>
          </w:tcPr>
          <w:p w14:paraId="168A2DAF"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E075B08" w14:textId="77777777" w:rsidR="002927B6" w:rsidRPr="005F70FB" w:rsidRDefault="002927B6" w:rsidP="00A551BF">
            <w:pPr>
              <w:pStyle w:val="TableCell0-0115Break"/>
              <w:rPr>
                <w:rStyle w:val="ChItalBold"/>
              </w:rPr>
            </w:pPr>
            <w:r w:rsidRPr="005F70FB">
              <w:rPr>
                <w:rStyle w:val="ChItalBold"/>
              </w:rPr>
              <w:t>sesak</w:t>
            </w:r>
          </w:p>
        </w:tc>
        <w:tc>
          <w:tcPr>
            <w:tcW w:w="1418" w:type="dxa"/>
            <w:shd w:val="clear" w:color="auto" w:fill="auto"/>
          </w:tcPr>
          <w:p w14:paraId="0B3C0E30" w14:textId="77777777" w:rsidR="002927B6" w:rsidRPr="005F70FB" w:rsidRDefault="002927B6" w:rsidP="00A551BF">
            <w:pPr>
              <w:pStyle w:val="TableCell0-0115Break"/>
              <w:rPr>
                <w:rStyle w:val="ChCharisSIL"/>
              </w:rPr>
            </w:pPr>
            <w:r w:rsidRPr="005F70FB">
              <w:rPr>
                <w:rStyle w:val="ChCharisSIL"/>
              </w:rPr>
              <w:t>sɛ.ˈsɐk</w:t>
            </w:r>
          </w:p>
        </w:tc>
        <w:tc>
          <w:tcPr>
            <w:tcW w:w="1361" w:type="dxa"/>
            <w:shd w:val="clear" w:color="auto" w:fill="auto"/>
          </w:tcPr>
          <w:p w14:paraId="19F8F778"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F3A7AA0" w14:textId="77777777" w:rsidR="002927B6" w:rsidRPr="005F70FB" w:rsidRDefault="002927B6" w:rsidP="00A551BF">
            <w:pPr>
              <w:pStyle w:val="TableCell0-0115Break"/>
            </w:pPr>
            <w:r w:rsidRPr="005F70FB">
              <w:t>be crowded</w:t>
            </w:r>
          </w:p>
        </w:tc>
      </w:tr>
      <w:tr w:rsidR="00AC23C4" w:rsidRPr="005F70FB" w14:paraId="0AA710F6" w14:textId="77777777" w:rsidTr="00BC00CF">
        <w:tc>
          <w:tcPr>
            <w:tcW w:w="236" w:type="dxa"/>
            <w:shd w:val="clear" w:color="auto" w:fill="auto"/>
          </w:tcPr>
          <w:p w14:paraId="0B3888EC" w14:textId="77777777" w:rsidR="002927B6" w:rsidRPr="005F70FB" w:rsidRDefault="002927B6" w:rsidP="00A551BF">
            <w:pPr>
              <w:pStyle w:val="TableCell0-0115Break"/>
              <w:rPr>
                <w:rStyle w:val="ExampleSource"/>
              </w:rPr>
            </w:pPr>
          </w:p>
        </w:tc>
        <w:tc>
          <w:tcPr>
            <w:tcW w:w="1247" w:type="dxa"/>
            <w:shd w:val="clear" w:color="auto" w:fill="auto"/>
          </w:tcPr>
          <w:p w14:paraId="12E97AA3" w14:textId="77777777" w:rsidR="002927B6" w:rsidRPr="005F70FB" w:rsidRDefault="002927B6" w:rsidP="00A551BF">
            <w:pPr>
              <w:pStyle w:val="TableCell0-0115Break"/>
              <w:rPr>
                <w:rStyle w:val="ChItalBold"/>
              </w:rPr>
            </w:pPr>
            <w:r w:rsidRPr="005F70FB">
              <w:rPr>
                <w:rStyle w:val="ChItalBold"/>
              </w:rPr>
              <w:t>sial</w:t>
            </w:r>
          </w:p>
        </w:tc>
        <w:tc>
          <w:tcPr>
            <w:tcW w:w="1418" w:type="dxa"/>
            <w:shd w:val="clear" w:color="auto" w:fill="auto"/>
          </w:tcPr>
          <w:p w14:paraId="22128756" w14:textId="77777777" w:rsidR="002927B6" w:rsidRPr="005F70FB" w:rsidRDefault="002927B6" w:rsidP="00A551BF">
            <w:pPr>
              <w:pStyle w:val="TableCell0-0115Break"/>
              <w:rPr>
                <w:rStyle w:val="ChCharisSIL"/>
              </w:rPr>
            </w:pPr>
            <w:r w:rsidRPr="005F70FB">
              <w:rPr>
                <w:rStyle w:val="ChCharisSIL"/>
              </w:rPr>
              <w:t>ˈsi.ɐl</w:t>
            </w:r>
          </w:p>
        </w:tc>
        <w:tc>
          <w:tcPr>
            <w:tcW w:w="1361" w:type="dxa"/>
            <w:shd w:val="clear" w:color="auto" w:fill="auto"/>
          </w:tcPr>
          <w:p w14:paraId="3BDEAE58"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8D33BB9" w14:textId="77777777" w:rsidR="002927B6" w:rsidRPr="005F70FB" w:rsidRDefault="002927B6" w:rsidP="00A551BF">
            <w:pPr>
              <w:pStyle w:val="TableCell0-0115Break"/>
            </w:pPr>
            <w:r w:rsidRPr="005F70FB">
              <w:t>be unfortunate</w:t>
            </w:r>
          </w:p>
        </w:tc>
      </w:tr>
      <w:tr w:rsidR="00AC23C4" w:rsidRPr="005F70FB" w14:paraId="236FC40C" w14:textId="77777777" w:rsidTr="00BC00CF">
        <w:tc>
          <w:tcPr>
            <w:tcW w:w="236" w:type="dxa"/>
            <w:shd w:val="clear" w:color="auto" w:fill="auto"/>
          </w:tcPr>
          <w:p w14:paraId="46425E4C" w14:textId="77777777" w:rsidR="002927B6" w:rsidRPr="005F70FB" w:rsidRDefault="002927B6" w:rsidP="00A551BF">
            <w:pPr>
              <w:pStyle w:val="TableCell0-0115Break"/>
              <w:rPr>
                <w:rStyle w:val="ExampleSource"/>
              </w:rPr>
            </w:pPr>
          </w:p>
        </w:tc>
        <w:tc>
          <w:tcPr>
            <w:tcW w:w="1247" w:type="dxa"/>
            <w:shd w:val="clear" w:color="auto" w:fill="auto"/>
          </w:tcPr>
          <w:p w14:paraId="7B285489" w14:textId="77777777" w:rsidR="002927B6" w:rsidRPr="005F70FB" w:rsidRDefault="002927B6" w:rsidP="00A551BF">
            <w:pPr>
              <w:pStyle w:val="TableCell0-0115Break"/>
              <w:rPr>
                <w:rStyle w:val="ChItalBold"/>
              </w:rPr>
            </w:pPr>
            <w:r w:rsidRPr="005F70FB">
              <w:rPr>
                <w:rStyle w:val="ChItalBold"/>
              </w:rPr>
              <w:t>siang</w:t>
            </w:r>
          </w:p>
        </w:tc>
        <w:tc>
          <w:tcPr>
            <w:tcW w:w="1418" w:type="dxa"/>
            <w:shd w:val="clear" w:color="auto" w:fill="auto"/>
          </w:tcPr>
          <w:p w14:paraId="553FFE2F" w14:textId="77777777" w:rsidR="002927B6" w:rsidRPr="005F70FB" w:rsidRDefault="002927B6" w:rsidP="00A551BF">
            <w:pPr>
              <w:pStyle w:val="TableCell0-0115Break"/>
              <w:rPr>
                <w:rStyle w:val="ChCharisSIL"/>
              </w:rPr>
            </w:pPr>
            <w:r w:rsidRPr="005F70FB">
              <w:rPr>
                <w:rStyle w:val="ChCharisSIL"/>
              </w:rPr>
              <w:t>ˈsi.ɐŋ</w:t>
            </w:r>
          </w:p>
        </w:tc>
        <w:tc>
          <w:tcPr>
            <w:tcW w:w="1361" w:type="dxa"/>
            <w:shd w:val="clear" w:color="auto" w:fill="auto"/>
          </w:tcPr>
          <w:p w14:paraId="1307390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7228C5F" w14:textId="77777777" w:rsidR="002927B6" w:rsidRPr="005F70FB" w:rsidRDefault="002927B6" w:rsidP="00A551BF">
            <w:pPr>
              <w:pStyle w:val="TableCell0-0115Break"/>
            </w:pPr>
            <w:r w:rsidRPr="005F70FB">
              <w:t>midday</w:t>
            </w:r>
          </w:p>
        </w:tc>
      </w:tr>
      <w:tr w:rsidR="00AC23C4" w:rsidRPr="005F70FB" w14:paraId="1757D374" w14:textId="77777777" w:rsidTr="00BC00CF">
        <w:tc>
          <w:tcPr>
            <w:tcW w:w="236" w:type="dxa"/>
            <w:shd w:val="clear" w:color="auto" w:fill="auto"/>
          </w:tcPr>
          <w:p w14:paraId="11C0C84B" w14:textId="77777777" w:rsidR="002927B6" w:rsidRPr="005F70FB" w:rsidRDefault="002927B6" w:rsidP="00A551BF">
            <w:pPr>
              <w:pStyle w:val="TableCell0-0115Break"/>
              <w:rPr>
                <w:rStyle w:val="ExampleSource"/>
              </w:rPr>
            </w:pPr>
          </w:p>
        </w:tc>
        <w:tc>
          <w:tcPr>
            <w:tcW w:w="1247" w:type="dxa"/>
            <w:shd w:val="clear" w:color="auto" w:fill="auto"/>
          </w:tcPr>
          <w:p w14:paraId="2BD0A71C" w14:textId="77777777" w:rsidR="002927B6" w:rsidRPr="005F70FB" w:rsidRDefault="002927B6" w:rsidP="00A551BF">
            <w:pPr>
              <w:pStyle w:val="TableCell0-0115Break"/>
              <w:rPr>
                <w:rStyle w:val="ChItalBold"/>
              </w:rPr>
            </w:pPr>
            <w:r w:rsidRPr="005F70FB">
              <w:rPr>
                <w:rStyle w:val="ChItalBold"/>
              </w:rPr>
              <w:t>siap</w:t>
            </w:r>
          </w:p>
        </w:tc>
        <w:tc>
          <w:tcPr>
            <w:tcW w:w="1418" w:type="dxa"/>
            <w:shd w:val="clear" w:color="auto" w:fill="auto"/>
          </w:tcPr>
          <w:p w14:paraId="7EA7AA0B" w14:textId="77777777" w:rsidR="002927B6" w:rsidRPr="005F70FB" w:rsidRDefault="002927B6" w:rsidP="00A551BF">
            <w:pPr>
              <w:pStyle w:val="TableCell0-0115Break"/>
              <w:rPr>
                <w:rStyle w:val="ChCharisSIL"/>
              </w:rPr>
            </w:pPr>
            <w:r w:rsidRPr="005F70FB">
              <w:rPr>
                <w:rStyle w:val="ChCharisSIL"/>
              </w:rPr>
              <w:t>ˈsi.ɐp̚</w:t>
            </w:r>
          </w:p>
        </w:tc>
        <w:tc>
          <w:tcPr>
            <w:tcW w:w="1361" w:type="dxa"/>
            <w:shd w:val="clear" w:color="auto" w:fill="auto"/>
          </w:tcPr>
          <w:p w14:paraId="0133762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E47E639" w14:textId="77777777" w:rsidR="002927B6" w:rsidRPr="005F70FB" w:rsidRDefault="002927B6" w:rsidP="00A551BF">
            <w:pPr>
              <w:pStyle w:val="TableCell0-0115Break"/>
            </w:pPr>
            <w:r w:rsidRPr="005F70FB">
              <w:t>get ready</w:t>
            </w:r>
          </w:p>
        </w:tc>
      </w:tr>
      <w:tr w:rsidR="00AC23C4" w:rsidRPr="005F70FB" w14:paraId="5DE3A605" w14:textId="77777777" w:rsidTr="00BC00CF">
        <w:tc>
          <w:tcPr>
            <w:tcW w:w="236" w:type="dxa"/>
            <w:shd w:val="clear" w:color="auto" w:fill="auto"/>
          </w:tcPr>
          <w:p w14:paraId="1F57D7B5" w14:textId="77777777" w:rsidR="002927B6" w:rsidRPr="005F70FB" w:rsidRDefault="002927B6" w:rsidP="00A551BF">
            <w:pPr>
              <w:pStyle w:val="TableCell0-0115Break"/>
              <w:rPr>
                <w:rStyle w:val="ExampleSource"/>
              </w:rPr>
            </w:pPr>
          </w:p>
        </w:tc>
        <w:tc>
          <w:tcPr>
            <w:tcW w:w="1247" w:type="dxa"/>
            <w:shd w:val="clear" w:color="auto" w:fill="auto"/>
          </w:tcPr>
          <w:p w14:paraId="07FAEC53" w14:textId="77777777" w:rsidR="002927B6" w:rsidRPr="005F70FB" w:rsidRDefault="002927B6" w:rsidP="00A551BF">
            <w:pPr>
              <w:pStyle w:val="TableCell0-0115Break"/>
              <w:rPr>
                <w:rStyle w:val="ChItalBold"/>
              </w:rPr>
            </w:pPr>
            <w:r w:rsidRPr="005F70FB">
              <w:rPr>
                <w:rStyle w:val="ChItalBold"/>
              </w:rPr>
              <w:t>siapa</w:t>
            </w:r>
          </w:p>
        </w:tc>
        <w:tc>
          <w:tcPr>
            <w:tcW w:w="1418" w:type="dxa"/>
            <w:shd w:val="clear" w:color="auto" w:fill="auto"/>
          </w:tcPr>
          <w:p w14:paraId="4048D267" w14:textId="77777777" w:rsidR="002927B6" w:rsidRPr="005F70FB" w:rsidRDefault="002927B6" w:rsidP="00A551BF">
            <w:pPr>
              <w:pStyle w:val="TableCell0-0115Break"/>
              <w:rPr>
                <w:rStyle w:val="ChCharisSIL"/>
              </w:rPr>
            </w:pPr>
            <w:r w:rsidRPr="005F70FB">
              <w:rPr>
                <w:rStyle w:val="ChCharisSIL"/>
              </w:rPr>
              <w:t>si.ˈa.pa</w:t>
            </w:r>
          </w:p>
        </w:tc>
        <w:tc>
          <w:tcPr>
            <w:tcW w:w="1361" w:type="dxa"/>
            <w:shd w:val="clear" w:color="auto" w:fill="auto"/>
          </w:tcPr>
          <w:p w14:paraId="44BC9BFC" w14:textId="77777777" w:rsidR="002927B6" w:rsidRPr="005F70FB" w:rsidRDefault="002927B6" w:rsidP="00A551BF">
            <w:pPr>
              <w:pStyle w:val="TableCell0-0115Break"/>
              <w:rPr>
                <w:rStyle w:val="ChSmallCaps"/>
              </w:rPr>
            </w:pPr>
            <w:r w:rsidRPr="005F70FB">
              <w:rPr>
                <w:rStyle w:val="ChSmallCaps"/>
              </w:rPr>
              <w:t>int</w:t>
            </w:r>
          </w:p>
        </w:tc>
        <w:tc>
          <w:tcPr>
            <w:tcW w:w="2438" w:type="dxa"/>
            <w:shd w:val="clear" w:color="auto" w:fill="auto"/>
          </w:tcPr>
          <w:p w14:paraId="12B8FD8C" w14:textId="77777777" w:rsidR="002927B6" w:rsidRPr="005F70FB" w:rsidRDefault="002927B6" w:rsidP="00A551BF">
            <w:pPr>
              <w:pStyle w:val="TableCell0-0115Break"/>
            </w:pPr>
            <w:r w:rsidRPr="005F70FB">
              <w:t>who</w:t>
            </w:r>
          </w:p>
        </w:tc>
      </w:tr>
      <w:tr w:rsidR="00AC23C4" w:rsidRPr="005F70FB" w14:paraId="44CDBC12" w14:textId="77777777" w:rsidTr="00BC00CF">
        <w:tc>
          <w:tcPr>
            <w:tcW w:w="236" w:type="dxa"/>
            <w:shd w:val="clear" w:color="auto" w:fill="auto"/>
          </w:tcPr>
          <w:p w14:paraId="0164F692" w14:textId="77777777" w:rsidR="002927B6" w:rsidRPr="005F70FB" w:rsidRDefault="002927B6" w:rsidP="00A551BF">
            <w:pPr>
              <w:pStyle w:val="TableCell0-0115Break"/>
              <w:rPr>
                <w:rStyle w:val="ExampleSource"/>
              </w:rPr>
            </w:pPr>
          </w:p>
        </w:tc>
        <w:tc>
          <w:tcPr>
            <w:tcW w:w="1247" w:type="dxa"/>
            <w:shd w:val="clear" w:color="auto" w:fill="auto"/>
          </w:tcPr>
          <w:p w14:paraId="1953EFF8" w14:textId="77777777" w:rsidR="002927B6" w:rsidRPr="005F70FB" w:rsidRDefault="002927B6" w:rsidP="00A551BF">
            <w:pPr>
              <w:pStyle w:val="TableCell0-0115Break"/>
              <w:rPr>
                <w:rStyle w:val="ChItalBold"/>
              </w:rPr>
            </w:pPr>
            <w:r w:rsidRPr="005F70FB">
              <w:rPr>
                <w:rStyle w:val="ChItalBold"/>
              </w:rPr>
              <w:t>sibuk</w:t>
            </w:r>
          </w:p>
        </w:tc>
        <w:tc>
          <w:tcPr>
            <w:tcW w:w="1418" w:type="dxa"/>
            <w:shd w:val="clear" w:color="auto" w:fill="auto"/>
          </w:tcPr>
          <w:p w14:paraId="4429C806" w14:textId="77777777" w:rsidR="002927B6" w:rsidRPr="005F70FB" w:rsidRDefault="002927B6" w:rsidP="00A551BF">
            <w:pPr>
              <w:pStyle w:val="TableCell0-0115Break"/>
              <w:rPr>
                <w:rStyle w:val="ChCharisSIL"/>
              </w:rPr>
            </w:pPr>
            <w:r w:rsidRPr="005F70FB">
              <w:rPr>
                <w:rStyle w:val="ChCharisSIL"/>
              </w:rPr>
              <w:t>ˈsi.bʊk</w:t>
            </w:r>
          </w:p>
        </w:tc>
        <w:tc>
          <w:tcPr>
            <w:tcW w:w="1361" w:type="dxa"/>
            <w:shd w:val="clear" w:color="auto" w:fill="auto"/>
          </w:tcPr>
          <w:p w14:paraId="11EB65B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EAAAD79" w14:textId="77777777" w:rsidR="002927B6" w:rsidRPr="005F70FB" w:rsidRDefault="002927B6" w:rsidP="00A551BF">
            <w:pPr>
              <w:pStyle w:val="TableCell0-0115Break"/>
            </w:pPr>
            <w:r w:rsidRPr="005F70FB">
              <w:t>be busy</w:t>
            </w:r>
          </w:p>
        </w:tc>
      </w:tr>
      <w:tr w:rsidR="00AC23C4" w:rsidRPr="005F70FB" w14:paraId="729BB0FA" w14:textId="77777777" w:rsidTr="00BC00CF">
        <w:tc>
          <w:tcPr>
            <w:tcW w:w="236" w:type="dxa"/>
            <w:shd w:val="clear" w:color="auto" w:fill="auto"/>
          </w:tcPr>
          <w:p w14:paraId="23B4D276" w14:textId="77777777" w:rsidR="002927B6" w:rsidRPr="005F70FB" w:rsidRDefault="002927B6" w:rsidP="00A551BF">
            <w:pPr>
              <w:pStyle w:val="TableCell0-0115Break"/>
              <w:rPr>
                <w:rStyle w:val="ExampleSource"/>
              </w:rPr>
            </w:pPr>
          </w:p>
        </w:tc>
        <w:tc>
          <w:tcPr>
            <w:tcW w:w="1247" w:type="dxa"/>
            <w:shd w:val="clear" w:color="auto" w:fill="auto"/>
          </w:tcPr>
          <w:p w14:paraId="6AFABD20" w14:textId="77777777" w:rsidR="002927B6" w:rsidRPr="005F70FB" w:rsidRDefault="002927B6" w:rsidP="00A551BF">
            <w:pPr>
              <w:pStyle w:val="TableCell0-0115Break"/>
              <w:rPr>
                <w:rStyle w:val="ChItalBold"/>
              </w:rPr>
            </w:pPr>
            <w:r w:rsidRPr="005F70FB">
              <w:rPr>
                <w:rStyle w:val="ChItalBold"/>
              </w:rPr>
              <w:t>sidang</w:t>
            </w:r>
          </w:p>
        </w:tc>
        <w:tc>
          <w:tcPr>
            <w:tcW w:w="1418" w:type="dxa"/>
            <w:shd w:val="clear" w:color="auto" w:fill="auto"/>
          </w:tcPr>
          <w:p w14:paraId="303660AC" w14:textId="77777777" w:rsidR="002927B6" w:rsidRPr="005F70FB" w:rsidRDefault="002927B6" w:rsidP="00A551BF">
            <w:pPr>
              <w:pStyle w:val="TableCell0-0115Break"/>
              <w:rPr>
                <w:rStyle w:val="ChCharisSIL"/>
              </w:rPr>
            </w:pPr>
            <w:r w:rsidRPr="005F70FB">
              <w:rPr>
                <w:rStyle w:val="ChCharisSIL"/>
              </w:rPr>
              <w:t>ˈsi.dɐŋ</w:t>
            </w:r>
          </w:p>
        </w:tc>
        <w:tc>
          <w:tcPr>
            <w:tcW w:w="1361" w:type="dxa"/>
            <w:shd w:val="clear" w:color="auto" w:fill="auto"/>
          </w:tcPr>
          <w:p w14:paraId="31277DA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30B467B" w14:textId="77777777" w:rsidR="002927B6" w:rsidRPr="005F70FB" w:rsidRDefault="002927B6" w:rsidP="00A551BF">
            <w:pPr>
              <w:pStyle w:val="TableCell0-0115Break"/>
            </w:pPr>
            <w:r w:rsidRPr="005F70FB">
              <w:t>meeting</w:t>
            </w:r>
          </w:p>
        </w:tc>
      </w:tr>
      <w:tr w:rsidR="00AC23C4" w:rsidRPr="005F70FB" w14:paraId="68F60FC5" w14:textId="77777777" w:rsidTr="00BC00CF">
        <w:tc>
          <w:tcPr>
            <w:tcW w:w="236" w:type="dxa"/>
            <w:shd w:val="clear" w:color="auto" w:fill="auto"/>
          </w:tcPr>
          <w:p w14:paraId="59E14DEC" w14:textId="77777777" w:rsidR="002927B6" w:rsidRPr="005F70FB" w:rsidRDefault="002927B6" w:rsidP="00A551BF">
            <w:pPr>
              <w:pStyle w:val="TableCell0-0115Break"/>
              <w:rPr>
                <w:rStyle w:val="ExampleSource"/>
              </w:rPr>
            </w:pPr>
          </w:p>
        </w:tc>
        <w:tc>
          <w:tcPr>
            <w:tcW w:w="1247" w:type="dxa"/>
            <w:shd w:val="clear" w:color="auto" w:fill="auto"/>
          </w:tcPr>
          <w:p w14:paraId="33772E2D" w14:textId="77777777" w:rsidR="002927B6" w:rsidRPr="005F70FB" w:rsidRDefault="002927B6" w:rsidP="00A551BF">
            <w:pPr>
              <w:pStyle w:val="TableCell0-0115Break"/>
              <w:rPr>
                <w:rStyle w:val="ChItalBold"/>
              </w:rPr>
            </w:pPr>
            <w:r w:rsidRPr="005F70FB">
              <w:rPr>
                <w:rStyle w:val="ChItalBold"/>
              </w:rPr>
              <w:t>sikakar</w:t>
            </w:r>
          </w:p>
        </w:tc>
        <w:tc>
          <w:tcPr>
            <w:tcW w:w="1418" w:type="dxa"/>
            <w:shd w:val="clear" w:color="auto" w:fill="auto"/>
          </w:tcPr>
          <w:p w14:paraId="7E334D36" w14:textId="77777777" w:rsidR="002927B6" w:rsidRPr="005F70FB" w:rsidRDefault="002927B6" w:rsidP="00A551BF">
            <w:pPr>
              <w:pStyle w:val="TableCell0-0115Break"/>
              <w:rPr>
                <w:rStyle w:val="ChCharisSIL"/>
              </w:rPr>
            </w:pPr>
            <w:r w:rsidRPr="005F70FB">
              <w:rPr>
                <w:rStyle w:val="ChCharisSIL"/>
              </w:rPr>
              <w:t>si.ˈka.kɐr̥</w:t>
            </w:r>
          </w:p>
        </w:tc>
        <w:tc>
          <w:tcPr>
            <w:tcW w:w="1361" w:type="dxa"/>
            <w:shd w:val="clear" w:color="auto" w:fill="auto"/>
          </w:tcPr>
          <w:p w14:paraId="1125FACB"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913000E" w14:textId="77777777" w:rsidR="002927B6" w:rsidRPr="005F70FB" w:rsidRDefault="002927B6" w:rsidP="00A551BF">
            <w:pPr>
              <w:pStyle w:val="TableCell0-0115Break"/>
            </w:pPr>
            <w:r w:rsidRPr="005F70FB">
              <w:t>hold onto tightfisted</w:t>
            </w:r>
          </w:p>
        </w:tc>
      </w:tr>
      <w:tr w:rsidR="00AC23C4" w:rsidRPr="005F70FB" w14:paraId="6C8E4CDB" w14:textId="77777777" w:rsidTr="00BC00CF">
        <w:tc>
          <w:tcPr>
            <w:tcW w:w="236" w:type="dxa"/>
            <w:shd w:val="clear" w:color="auto" w:fill="auto"/>
          </w:tcPr>
          <w:p w14:paraId="42C7EDFB" w14:textId="77777777" w:rsidR="002927B6" w:rsidRPr="005F70FB" w:rsidRDefault="002927B6" w:rsidP="00A551BF">
            <w:pPr>
              <w:pStyle w:val="TableCell0-0115Break"/>
              <w:rPr>
                <w:rStyle w:val="ExampleSource"/>
              </w:rPr>
            </w:pPr>
          </w:p>
        </w:tc>
        <w:tc>
          <w:tcPr>
            <w:tcW w:w="1247" w:type="dxa"/>
            <w:shd w:val="clear" w:color="auto" w:fill="auto"/>
          </w:tcPr>
          <w:p w14:paraId="0B0181DD" w14:textId="77777777" w:rsidR="002927B6" w:rsidRPr="005F70FB" w:rsidRDefault="002927B6" w:rsidP="00A551BF">
            <w:pPr>
              <w:pStyle w:val="TableCell0-0115Break"/>
              <w:rPr>
                <w:rStyle w:val="ChItalBold"/>
              </w:rPr>
            </w:pPr>
            <w:r w:rsidRPr="005F70FB">
              <w:rPr>
                <w:rStyle w:val="ChItalBold"/>
              </w:rPr>
              <w:t>sikap</w:t>
            </w:r>
          </w:p>
        </w:tc>
        <w:tc>
          <w:tcPr>
            <w:tcW w:w="1418" w:type="dxa"/>
            <w:shd w:val="clear" w:color="auto" w:fill="auto"/>
          </w:tcPr>
          <w:p w14:paraId="53DFC04B" w14:textId="77777777" w:rsidR="002927B6" w:rsidRPr="005F70FB" w:rsidRDefault="002927B6" w:rsidP="00A551BF">
            <w:pPr>
              <w:pStyle w:val="TableCell0-0115Break"/>
              <w:rPr>
                <w:rStyle w:val="ChCharisSIL"/>
              </w:rPr>
            </w:pPr>
            <w:r w:rsidRPr="005F70FB">
              <w:rPr>
                <w:rStyle w:val="ChCharisSIL"/>
              </w:rPr>
              <w:t>ˈsi.kɐp̚</w:t>
            </w:r>
          </w:p>
        </w:tc>
        <w:tc>
          <w:tcPr>
            <w:tcW w:w="1361" w:type="dxa"/>
            <w:shd w:val="clear" w:color="auto" w:fill="auto"/>
          </w:tcPr>
          <w:p w14:paraId="49E0E24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3548565" w14:textId="77777777" w:rsidR="002927B6" w:rsidRPr="005F70FB" w:rsidRDefault="002927B6" w:rsidP="00A551BF">
            <w:pPr>
              <w:pStyle w:val="TableCell0-0115Break"/>
            </w:pPr>
            <w:r w:rsidRPr="005F70FB">
              <w:t>attitude</w:t>
            </w:r>
          </w:p>
        </w:tc>
      </w:tr>
      <w:tr w:rsidR="00AC23C4" w:rsidRPr="005F70FB" w14:paraId="3F453082" w14:textId="77777777" w:rsidTr="00BC00CF">
        <w:tc>
          <w:tcPr>
            <w:tcW w:w="236" w:type="dxa"/>
            <w:shd w:val="clear" w:color="auto" w:fill="auto"/>
          </w:tcPr>
          <w:p w14:paraId="2A274D3E" w14:textId="77777777" w:rsidR="002927B6" w:rsidRPr="005F70FB" w:rsidRDefault="002927B6" w:rsidP="00A551BF">
            <w:pPr>
              <w:pStyle w:val="TableCell0-0115Break"/>
              <w:rPr>
                <w:rStyle w:val="ExampleSource"/>
              </w:rPr>
            </w:pPr>
          </w:p>
        </w:tc>
        <w:tc>
          <w:tcPr>
            <w:tcW w:w="1247" w:type="dxa"/>
            <w:shd w:val="clear" w:color="auto" w:fill="auto"/>
          </w:tcPr>
          <w:p w14:paraId="40CB1BB7" w14:textId="77777777" w:rsidR="002927B6" w:rsidRPr="005F70FB" w:rsidRDefault="002927B6" w:rsidP="00A551BF">
            <w:pPr>
              <w:pStyle w:val="TableCell0-0115Break"/>
              <w:rPr>
                <w:rStyle w:val="ChItalBold"/>
              </w:rPr>
            </w:pPr>
            <w:r w:rsidRPr="005F70FB">
              <w:rPr>
                <w:rStyle w:val="ChItalBold"/>
              </w:rPr>
              <w:t>sikat</w:t>
            </w:r>
          </w:p>
        </w:tc>
        <w:tc>
          <w:tcPr>
            <w:tcW w:w="1418" w:type="dxa"/>
            <w:shd w:val="clear" w:color="auto" w:fill="auto"/>
          </w:tcPr>
          <w:p w14:paraId="4AF30D4D" w14:textId="77777777" w:rsidR="002927B6" w:rsidRPr="005F70FB" w:rsidRDefault="002927B6" w:rsidP="00A551BF">
            <w:pPr>
              <w:pStyle w:val="TableCell0-0115Break"/>
              <w:rPr>
                <w:rStyle w:val="ChCharisSIL"/>
              </w:rPr>
            </w:pPr>
            <w:r w:rsidRPr="005F70FB">
              <w:rPr>
                <w:rStyle w:val="ChCharisSIL"/>
              </w:rPr>
              <w:t>ˈsi.kɐt</w:t>
            </w:r>
          </w:p>
        </w:tc>
        <w:tc>
          <w:tcPr>
            <w:tcW w:w="1361" w:type="dxa"/>
            <w:shd w:val="clear" w:color="auto" w:fill="auto"/>
          </w:tcPr>
          <w:p w14:paraId="69522A4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02D91F5" w14:textId="77777777" w:rsidR="002927B6" w:rsidRPr="005F70FB" w:rsidRDefault="002927B6" w:rsidP="00A551BF">
            <w:pPr>
              <w:pStyle w:val="TableCell0-0115Break"/>
            </w:pPr>
            <w:r w:rsidRPr="005F70FB">
              <w:t>brush</w:t>
            </w:r>
          </w:p>
        </w:tc>
      </w:tr>
      <w:tr w:rsidR="00AC23C4" w:rsidRPr="005F70FB" w14:paraId="48A2D6CB" w14:textId="77777777" w:rsidTr="00BC00CF">
        <w:tc>
          <w:tcPr>
            <w:tcW w:w="236" w:type="dxa"/>
            <w:shd w:val="clear" w:color="auto" w:fill="auto"/>
          </w:tcPr>
          <w:p w14:paraId="5C62B029" w14:textId="77777777" w:rsidR="002927B6" w:rsidRPr="005F70FB" w:rsidRDefault="002927B6" w:rsidP="00A551BF">
            <w:pPr>
              <w:pStyle w:val="TableCell0-0115Break"/>
              <w:rPr>
                <w:rStyle w:val="ExampleSource"/>
              </w:rPr>
            </w:pPr>
          </w:p>
        </w:tc>
        <w:tc>
          <w:tcPr>
            <w:tcW w:w="1247" w:type="dxa"/>
            <w:shd w:val="clear" w:color="auto" w:fill="auto"/>
          </w:tcPr>
          <w:p w14:paraId="510CF2EE" w14:textId="77777777" w:rsidR="002927B6" w:rsidRPr="005F70FB" w:rsidRDefault="002927B6" w:rsidP="00A551BF">
            <w:pPr>
              <w:pStyle w:val="TableCell0-0115Break"/>
              <w:rPr>
                <w:rStyle w:val="ChItalBold"/>
              </w:rPr>
            </w:pPr>
            <w:r w:rsidRPr="005F70FB">
              <w:rPr>
                <w:rStyle w:val="ChItalBold"/>
              </w:rPr>
              <w:t>simpang</w:t>
            </w:r>
          </w:p>
        </w:tc>
        <w:tc>
          <w:tcPr>
            <w:tcW w:w="1418" w:type="dxa"/>
            <w:shd w:val="clear" w:color="auto" w:fill="auto"/>
          </w:tcPr>
          <w:p w14:paraId="78D06CB9" w14:textId="77777777" w:rsidR="002927B6" w:rsidRPr="005F70FB" w:rsidRDefault="002927B6" w:rsidP="00A551BF">
            <w:pPr>
              <w:pStyle w:val="TableCell0-0115Break"/>
              <w:rPr>
                <w:rStyle w:val="ChCharisSIL"/>
              </w:rPr>
            </w:pPr>
            <w:r w:rsidRPr="005F70FB">
              <w:rPr>
                <w:rStyle w:val="ChCharisSIL"/>
              </w:rPr>
              <w:t>ˈsɪm.pɐn</w:t>
            </w:r>
          </w:p>
        </w:tc>
        <w:tc>
          <w:tcPr>
            <w:tcW w:w="1361" w:type="dxa"/>
            <w:shd w:val="clear" w:color="auto" w:fill="auto"/>
          </w:tcPr>
          <w:p w14:paraId="6EE7F45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39650B3" w14:textId="22F17A1E" w:rsidR="002927B6" w:rsidRPr="005F70FB" w:rsidRDefault="002927B6" w:rsidP="00152E6C">
            <w:pPr>
              <w:pStyle w:val="TableCell0-0115Break"/>
            </w:pPr>
            <w:r w:rsidRPr="005F70FB">
              <w:t>store</w:t>
            </w:r>
            <w:r w:rsidR="00152E6C" w:rsidRPr="005F70FB">
              <w:t xml:space="preserve">, </w:t>
            </w:r>
            <w:r w:rsidRPr="005F70FB">
              <w:t>prepare</w:t>
            </w:r>
          </w:p>
        </w:tc>
      </w:tr>
      <w:tr w:rsidR="00AC23C4" w:rsidRPr="005F70FB" w14:paraId="5E906F3D" w14:textId="77777777" w:rsidTr="00BC00CF">
        <w:tc>
          <w:tcPr>
            <w:tcW w:w="236" w:type="dxa"/>
            <w:shd w:val="clear" w:color="auto" w:fill="auto"/>
          </w:tcPr>
          <w:p w14:paraId="2A16F593" w14:textId="77777777" w:rsidR="002927B6" w:rsidRPr="005F70FB" w:rsidRDefault="002927B6" w:rsidP="00A551BF">
            <w:pPr>
              <w:pStyle w:val="TableCell0-0115Break"/>
              <w:rPr>
                <w:rStyle w:val="ExampleSource"/>
              </w:rPr>
            </w:pPr>
          </w:p>
        </w:tc>
        <w:tc>
          <w:tcPr>
            <w:tcW w:w="1247" w:type="dxa"/>
            <w:shd w:val="clear" w:color="auto" w:fill="auto"/>
          </w:tcPr>
          <w:p w14:paraId="4DD7DB59" w14:textId="77777777" w:rsidR="002927B6" w:rsidRPr="005F70FB" w:rsidRDefault="002927B6" w:rsidP="00A551BF">
            <w:pPr>
              <w:pStyle w:val="TableCell0-0115Break"/>
              <w:rPr>
                <w:rStyle w:val="ChItalBold"/>
              </w:rPr>
            </w:pPr>
            <w:r w:rsidRPr="005F70FB">
              <w:rPr>
                <w:rStyle w:val="ChItalBold"/>
              </w:rPr>
              <w:t>singgung</w:t>
            </w:r>
          </w:p>
        </w:tc>
        <w:tc>
          <w:tcPr>
            <w:tcW w:w="1418" w:type="dxa"/>
            <w:shd w:val="clear" w:color="auto" w:fill="auto"/>
          </w:tcPr>
          <w:p w14:paraId="6D06C217" w14:textId="77777777" w:rsidR="002927B6" w:rsidRPr="005F70FB" w:rsidRDefault="002927B6" w:rsidP="00A551BF">
            <w:pPr>
              <w:pStyle w:val="TableCell0-0115Break"/>
              <w:rPr>
                <w:rStyle w:val="ChCharisSIL"/>
              </w:rPr>
            </w:pPr>
            <w:r w:rsidRPr="005F70FB">
              <w:rPr>
                <w:rStyle w:val="ChCharisSIL"/>
              </w:rPr>
              <w:t>ˈsɪŋ.gʊŋ</w:t>
            </w:r>
          </w:p>
        </w:tc>
        <w:tc>
          <w:tcPr>
            <w:tcW w:w="1361" w:type="dxa"/>
            <w:shd w:val="clear" w:color="auto" w:fill="auto"/>
          </w:tcPr>
          <w:p w14:paraId="3750E79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5D2443C" w14:textId="77777777" w:rsidR="002927B6" w:rsidRPr="005F70FB" w:rsidRDefault="002927B6" w:rsidP="00A551BF">
            <w:pPr>
              <w:pStyle w:val="TableCell0-0115Break"/>
            </w:pPr>
            <w:r w:rsidRPr="005F70FB">
              <w:t>offend</w:t>
            </w:r>
          </w:p>
        </w:tc>
      </w:tr>
      <w:tr w:rsidR="00AC23C4" w:rsidRPr="005F70FB" w14:paraId="115BA0A1" w14:textId="77777777" w:rsidTr="00BC00CF">
        <w:tc>
          <w:tcPr>
            <w:tcW w:w="236" w:type="dxa"/>
            <w:shd w:val="clear" w:color="auto" w:fill="auto"/>
          </w:tcPr>
          <w:p w14:paraId="66084EE6" w14:textId="77777777" w:rsidR="002927B6" w:rsidRPr="005F70FB" w:rsidRDefault="002927B6" w:rsidP="00A551BF">
            <w:pPr>
              <w:pStyle w:val="TableCell0-0115Break"/>
              <w:rPr>
                <w:rStyle w:val="ExampleSource"/>
              </w:rPr>
            </w:pPr>
          </w:p>
        </w:tc>
        <w:tc>
          <w:tcPr>
            <w:tcW w:w="1247" w:type="dxa"/>
            <w:shd w:val="clear" w:color="auto" w:fill="auto"/>
          </w:tcPr>
          <w:p w14:paraId="67C7C24A" w14:textId="77777777" w:rsidR="002927B6" w:rsidRPr="005F70FB" w:rsidRDefault="002927B6" w:rsidP="00A551BF">
            <w:pPr>
              <w:pStyle w:val="TableCell0-0115Break"/>
              <w:rPr>
                <w:rStyle w:val="ChItalBold"/>
              </w:rPr>
            </w:pPr>
            <w:r w:rsidRPr="005F70FB">
              <w:rPr>
                <w:rStyle w:val="ChItalBold"/>
              </w:rPr>
              <w:t>singkat</w:t>
            </w:r>
          </w:p>
        </w:tc>
        <w:tc>
          <w:tcPr>
            <w:tcW w:w="1418" w:type="dxa"/>
            <w:shd w:val="clear" w:color="auto" w:fill="auto"/>
          </w:tcPr>
          <w:p w14:paraId="757590EF" w14:textId="77777777" w:rsidR="002927B6" w:rsidRPr="005F70FB" w:rsidRDefault="002927B6" w:rsidP="00A551BF">
            <w:pPr>
              <w:pStyle w:val="TableCell0-0115Break"/>
              <w:rPr>
                <w:rStyle w:val="ChCharisSIL"/>
              </w:rPr>
            </w:pPr>
            <w:r w:rsidRPr="005F70FB">
              <w:rPr>
                <w:rStyle w:val="ChCharisSIL"/>
              </w:rPr>
              <w:t>ˈsɪŋ.kɐt</w:t>
            </w:r>
          </w:p>
        </w:tc>
        <w:tc>
          <w:tcPr>
            <w:tcW w:w="1361" w:type="dxa"/>
            <w:shd w:val="clear" w:color="auto" w:fill="auto"/>
          </w:tcPr>
          <w:p w14:paraId="3A460AE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C1DE15E" w14:textId="77777777" w:rsidR="002927B6" w:rsidRPr="005F70FB" w:rsidRDefault="002927B6" w:rsidP="00A551BF">
            <w:pPr>
              <w:pStyle w:val="TableCell0-0115Break"/>
            </w:pPr>
            <w:r w:rsidRPr="005F70FB">
              <w:t>be brief</w:t>
            </w:r>
          </w:p>
        </w:tc>
      </w:tr>
      <w:tr w:rsidR="00AC23C4" w:rsidRPr="005F70FB" w14:paraId="3FD69FE7" w14:textId="77777777" w:rsidTr="00BC00CF">
        <w:tc>
          <w:tcPr>
            <w:tcW w:w="236" w:type="dxa"/>
            <w:shd w:val="clear" w:color="auto" w:fill="auto"/>
          </w:tcPr>
          <w:p w14:paraId="032DECED" w14:textId="77777777" w:rsidR="002927B6" w:rsidRPr="005F70FB" w:rsidRDefault="002927B6" w:rsidP="00A551BF">
            <w:pPr>
              <w:pStyle w:val="TableCell0-0115Break"/>
              <w:rPr>
                <w:rStyle w:val="ExampleSource"/>
              </w:rPr>
            </w:pPr>
          </w:p>
        </w:tc>
        <w:tc>
          <w:tcPr>
            <w:tcW w:w="1247" w:type="dxa"/>
            <w:shd w:val="clear" w:color="auto" w:fill="auto"/>
          </w:tcPr>
          <w:p w14:paraId="13E6E890" w14:textId="77777777" w:rsidR="002927B6" w:rsidRPr="005F70FB" w:rsidRDefault="002927B6" w:rsidP="00A551BF">
            <w:pPr>
              <w:pStyle w:val="TableCell0-0115Break"/>
              <w:rPr>
                <w:rStyle w:val="ChItalBold"/>
              </w:rPr>
            </w:pPr>
            <w:r w:rsidRPr="005F70FB">
              <w:rPr>
                <w:rStyle w:val="ChItalBold"/>
              </w:rPr>
              <w:t>sini</w:t>
            </w:r>
          </w:p>
        </w:tc>
        <w:tc>
          <w:tcPr>
            <w:tcW w:w="1418" w:type="dxa"/>
            <w:shd w:val="clear" w:color="auto" w:fill="auto"/>
          </w:tcPr>
          <w:p w14:paraId="1C749317" w14:textId="77777777" w:rsidR="002927B6" w:rsidRPr="005F70FB" w:rsidRDefault="002927B6" w:rsidP="00A551BF">
            <w:pPr>
              <w:pStyle w:val="TableCell0-0115Break"/>
              <w:rPr>
                <w:rStyle w:val="ChCharisSIL"/>
              </w:rPr>
            </w:pPr>
            <w:r w:rsidRPr="005F70FB">
              <w:rPr>
                <w:rStyle w:val="ChCharisSIL"/>
              </w:rPr>
              <w:t>ˈsi.ni</w:t>
            </w:r>
          </w:p>
        </w:tc>
        <w:tc>
          <w:tcPr>
            <w:tcW w:w="1361" w:type="dxa"/>
            <w:shd w:val="clear" w:color="auto" w:fill="auto"/>
          </w:tcPr>
          <w:p w14:paraId="3F3B9B5E" w14:textId="77777777" w:rsidR="002927B6" w:rsidRPr="005F70FB" w:rsidRDefault="002927B6" w:rsidP="00A551BF">
            <w:pPr>
              <w:pStyle w:val="TableCell0-0115Break"/>
              <w:rPr>
                <w:rStyle w:val="ChSmallCaps"/>
              </w:rPr>
            </w:pPr>
            <w:r w:rsidRPr="005F70FB">
              <w:rPr>
                <w:rStyle w:val="ChSmallCaps"/>
              </w:rPr>
              <w:t>loc</w:t>
            </w:r>
          </w:p>
        </w:tc>
        <w:tc>
          <w:tcPr>
            <w:tcW w:w="2438" w:type="dxa"/>
            <w:shd w:val="clear" w:color="auto" w:fill="auto"/>
          </w:tcPr>
          <w:p w14:paraId="6CC43FF6" w14:textId="77777777" w:rsidR="002927B6" w:rsidRPr="005F70FB" w:rsidRDefault="002927B6" w:rsidP="00A551BF">
            <w:pPr>
              <w:pStyle w:val="TableCell0-0115Break"/>
              <w:rPr>
                <w:rStyle w:val="ChSmallCaps"/>
              </w:rPr>
            </w:pPr>
            <w:r w:rsidRPr="005F70FB">
              <w:rPr>
                <w:rStyle w:val="ChSmallCaps"/>
              </w:rPr>
              <w:t>l.prox</w:t>
            </w:r>
          </w:p>
        </w:tc>
      </w:tr>
      <w:tr w:rsidR="00AC23C4" w:rsidRPr="005F70FB" w14:paraId="712B7610" w14:textId="77777777" w:rsidTr="00BC00CF">
        <w:tc>
          <w:tcPr>
            <w:tcW w:w="236" w:type="dxa"/>
            <w:shd w:val="clear" w:color="auto" w:fill="auto"/>
          </w:tcPr>
          <w:p w14:paraId="27C12B2C" w14:textId="77777777" w:rsidR="002927B6" w:rsidRPr="005F70FB" w:rsidRDefault="002927B6" w:rsidP="00A551BF">
            <w:pPr>
              <w:pStyle w:val="TableCell0-0115Break"/>
              <w:rPr>
                <w:rStyle w:val="ExampleSource"/>
              </w:rPr>
            </w:pPr>
          </w:p>
        </w:tc>
        <w:tc>
          <w:tcPr>
            <w:tcW w:w="1247" w:type="dxa"/>
            <w:shd w:val="clear" w:color="auto" w:fill="auto"/>
          </w:tcPr>
          <w:p w14:paraId="38A2110D" w14:textId="77777777" w:rsidR="002927B6" w:rsidRPr="005F70FB" w:rsidRDefault="002927B6" w:rsidP="00A551BF">
            <w:pPr>
              <w:pStyle w:val="TableCell0-0115Break"/>
              <w:rPr>
                <w:rStyle w:val="ChItalBold"/>
              </w:rPr>
            </w:pPr>
            <w:r w:rsidRPr="005F70FB">
              <w:rPr>
                <w:rStyle w:val="ChItalBold"/>
              </w:rPr>
              <w:t>siram</w:t>
            </w:r>
          </w:p>
        </w:tc>
        <w:tc>
          <w:tcPr>
            <w:tcW w:w="1418" w:type="dxa"/>
            <w:shd w:val="clear" w:color="auto" w:fill="auto"/>
          </w:tcPr>
          <w:p w14:paraId="3C74DFF0" w14:textId="77777777" w:rsidR="002927B6" w:rsidRPr="005F70FB" w:rsidRDefault="002927B6" w:rsidP="00A551BF">
            <w:pPr>
              <w:pStyle w:val="TableCell0-0115Break"/>
              <w:rPr>
                <w:rStyle w:val="ChCharisSIL"/>
              </w:rPr>
            </w:pPr>
            <w:r w:rsidRPr="005F70FB">
              <w:rPr>
                <w:rStyle w:val="ChCharisSIL"/>
              </w:rPr>
              <w:t>ˈsi.ɾɐm</w:t>
            </w:r>
          </w:p>
        </w:tc>
        <w:tc>
          <w:tcPr>
            <w:tcW w:w="1361" w:type="dxa"/>
            <w:shd w:val="clear" w:color="auto" w:fill="auto"/>
          </w:tcPr>
          <w:p w14:paraId="6ABFC73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A4A5854" w14:textId="77777777" w:rsidR="002927B6" w:rsidRPr="005F70FB" w:rsidRDefault="002927B6" w:rsidP="00A551BF">
            <w:pPr>
              <w:pStyle w:val="TableCell0-0115Break"/>
            </w:pPr>
            <w:r w:rsidRPr="005F70FB">
              <w:t>pour over</w:t>
            </w:r>
          </w:p>
        </w:tc>
      </w:tr>
      <w:tr w:rsidR="00AC23C4" w:rsidRPr="005F70FB" w14:paraId="3B975CC4" w14:textId="77777777" w:rsidTr="00BC00CF">
        <w:tc>
          <w:tcPr>
            <w:tcW w:w="236" w:type="dxa"/>
            <w:shd w:val="clear" w:color="auto" w:fill="auto"/>
          </w:tcPr>
          <w:p w14:paraId="2B5D4511" w14:textId="77777777" w:rsidR="002927B6" w:rsidRPr="005F70FB" w:rsidRDefault="002927B6" w:rsidP="00A551BF">
            <w:pPr>
              <w:pStyle w:val="TableCell0-0115Break"/>
              <w:rPr>
                <w:rStyle w:val="ExampleSource"/>
              </w:rPr>
            </w:pPr>
          </w:p>
        </w:tc>
        <w:tc>
          <w:tcPr>
            <w:tcW w:w="1247" w:type="dxa"/>
            <w:shd w:val="clear" w:color="auto" w:fill="auto"/>
          </w:tcPr>
          <w:p w14:paraId="342F5D64" w14:textId="77777777" w:rsidR="002927B6" w:rsidRPr="005F70FB" w:rsidRDefault="002927B6" w:rsidP="00A551BF">
            <w:pPr>
              <w:pStyle w:val="TableCell0-0115Break"/>
              <w:rPr>
                <w:rStyle w:val="ChItalBold"/>
              </w:rPr>
            </w:pPr>
            <w:r w:rsidRPr="005F70FB">
              <w:rPr>
                <w:rStyle w:val="ChItalBold"/>
              </w:rPr>
              <w:t>siri</w:t>
            </w:r>
          </w:p>
        </w:tc>
        <w:tc>
          <w:tcPr>
            <w:tcW w:w="1418" w:type="dxa"/>
            <w:shd w:val="clear" w:color="auto" w:fill="auto"/>
          </w:tcPr>
          <w:p w14:paraId="181E925B" w14:textId="77777777" w:rsidR="002927B6" w:rsidRPr="005F70FB" w:rsidRDefault="002927B6" w:rsidP="00A551BF">
            <w:pPr>
              <w:pStyle w:val="TableCell0-0115Break"/>
              <w:rPr>
                <w:rStyle w:val="ChCharisSIL"/>
              </w:rPr>
            </w:pPr>
            <w:r w:rsidRPr="005F70FB">
              <w:rPr>
                <w:rStyle w:val="ChCharisSIL"/>
              </w:rPr>
              <w:t>ˈsi.ɾi</w:t>
            </w:r>
          </w:p>
        </w:tc>
        <w:tc>
          <w:tcPr>
            <w:tcW w:w="1361" w:type="dxa"/>
            <w:shd w:val="clear" w:color="auto" w:fill="auto"/>
          </w:tcPr>
          <w:p w14:paraId="67E17C6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06E8955" w14:textId="77777777" w:rsidR="002927B6" w:rsidRPr="005F70FB" w:rsidRDefault="002927B6" w:rsidP="00A551BF">
            <w:pPr>
              <w:pStyle w:val="TableCell0-0115Break"/>
            </w:pPr>
            <w:r w:rsidRPr="005F70FB">
              <w:t>betel vine</w:t>
            </w:r>
          </w:p>
        </w:tc>
      </w:tr>
      <w:tr w:rsidR="00AC23C4" w:rsidRPr="005F70FB" w14:paraId="5667D328" w14:textId="77777777" w:rsidTr="00BC00CF">
        <w:tc>
          <w:tcPr>
            <w:tcW w:w="236" w:type="dxa"/>
            <w:shd w:val="clear" w:color="auto" w:fill="auto"/>
          </w:tcPr>
          <w:p w14:paraId="38CEB1B5" w14:textId="77777777" w:rsidR="002927B6" w:rsidRPr="005F70FB" w:rsidRDefault="002927B6" w:rsidP="00A551BF">
            <w:pPr>
              <w:pStyle w:val="TableCell0-0115Break"/>
              <w:rPr>
                <w:rStyle w:val="ExampleSource"/>
              </w:rPr>
            </w:pPr>
          </w:p>
        </w:tc>
        <w:tc>
          <w:tcPr>
            <w:tcW w:w="1247" w:type="dxa"/>
            <w:shd w:val="clear" w:color="auto" w:fill="auto"/>
          </w:tcPr>
          <w:p w14:paraId="6C8432CF" w14:textId="77777777" w:rsidR="002927B6" w:rsidRPr="005F70FB" w:rsidRDefault="002927B6" w:rsidP="00A551BF">
            <w:pPr>
              <w:pStyle w:val="TableCell0-0115Break"/>
              <w:rPr>
                <w:rStyle w:val="ChItalBold"/>
              </w:rPr>
            </w:pPr>
            <w:r w:rsidRPr="005F70FB">
              <w:rPr>
                <w:rStyle w:val="ChItalBold"/>
              </w:rPr>
              <w:t>sisi</w:t>
            </w:r>
          </w:p>
        </w:tc>
        <w:tc>
          <w:tcPr>
            <w:tcW w:w="1418" w:type="dxa"/>
            <w:shd w:val="clear" w:color="auto" w:fill="auto"/>
          </w:tcPr>
          <w:p w14:paraId="269E2909" w14:textId="77777777" w:rsidR="002927B6" w:rsidRPr="005F70FB" w:rsidRDefault="002927B6" w:rsidP="00A551BF">
            <w:pPr>
              <w:pStyle w:val="TableCell0-0115Break"/>
              <w:rPr>
                <w:rStyle w:val="ChCharisSIL"/>
              </w:rPr>
            </w:pPr>
            <w:r w:rsidRPr="005F70FB">
              <w:rPr>
                <w:rStyle w:val="ChCharisSIL"/>
              </w:rPr>
              <w:t>ˈsi.si</w:t>
            </w:r>
          </w:p>
        </w:tc>
        <w:tc>
          <w:tcPr>
            <w:tcW w:w="1361" w:type="dxa"/>
            <w:shd w:val="clear" w:color="auto" w:fill="auto"/>
          </w:tcPr>
          <w:p w14:paraId="1C98FF3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48466C8" w14:textId="77777777" w:rsidR="002927B6" w:rsidRPr="005F70FB" w:rsidRDefault="002927B6" w:rsidP="00A551BF">
            <w:pPr>
              <w:pStyle w:val="TableCell0-0115Break"/>
            </w:pPr>
            <w:r w:rsidRPr="005F70FB">
              <w:t>side</w:t>
            </w:r>
          </w:p>
        </w:tc>
      </w:tr>
      <w:tr w:rsidR="00AC23C4" w:rsidRPr="005F70FB" w14:paraId="43EC8928" w14:textId="77777777" w:rsidTr="00BC00CF">
        <w:tc>
          <w:tcPr>
            <w:tcW w:w="236" w:type="dxa"/>
            <w:shd w:val="clear" w:color="auto" w:fill="auto"/>
          </w:tcPr>
          <w:p w14:paraId="681C90D4" w14:textId="77777777" w:rsidR="002927B6" w:rsidRPr="005F70FB" w:rsidRDefault="002927B6" w:rsidP="00A551BF">
            <w:pPr>
              <w:pStyle w:val="TableCell0-0115Break"/>
              <w:rPr>
                <w:rStyle w:val="ExampleSource"/>
              </w:rPr>
            </w:pPr>
          </w:p>
        </w:tc>
        <w:tc>
          <w:tcPr>
            <w:tcW w:w="1247" w:type="dxa"/>
            <w:shd w:val="clear" w:color="auto" w:fill="auto"/>
          </w:tcPr>
          <w:p w14:paraId="2AECF30D" w14:textId="77777777" w:rsidR="002927B6" w:rsidRPr="005F70FB" w:rsidRDefault="002927B6" w:rsidP="00A551BF">
            <w:pPr>
              <w:pStyle w:val="TableCell0-0115Break"/>
              <w:rPr>
                <w:rStyle w:val="ChItalBold"/>
              </w:rPr>
            </w:pPr>
            <w:r w:rsidRPr="005F70FB">
              <w:rPr>
                <w:rStyle w:val="ChItalBold"/>
              </w:rPr>
              <w:t>sisir</w:t>
            </w:r>
          </w:p>
        </w:tc>
        <w:tc>
          <w:tcPr>
            <w:tcW w:w="1418" w:type="dxa"/>
            <w:shd w:val="clear" w:color="auto" w:fill="auto"/>
          </w:tcPr>
          <w:p w14:paraId="5F3511FD" w14:textId="77777777" w:rsidR="002927B6" w:rsidRPr="005F70FB" w:rsidRDefault="002927B6" w:rsidP="00A551BF">
            <w:pPr>
              <w:pStyle w:val="TableCell0-0115Break"/>
              <w:rPr>
                <w:rStyle w:val="ChCharisSIL"/>
              </w:rPr>
            </w:pPr>
            <w:r w:rsidRPr="005F70FB">
              <w:rPr>
                <w:rStyle w:val="ChCharisSIL"/>
              </w:rPr>
              <w:t>ˈsi.sɪr</w:t>
            </w:r>
          </w:p>
        </w:tc>
        <w:tc>
          <w:tcPr>
            <w:tcW w:w="1361" w:type="dxa"/>
            <w:shd w:val="clear" w:color="auto" w:fill="auto"/>
          </w:tcPr>
          <w:p w14:paraId="11FFEFB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29B893C" w14:textId="77777777" w:rsidR="002927B6" w:rsidRPr="005F70FB" w:rsidRDefault="002927B6" w:rsidP="00A551BF">
            <w:pPr>
              <w:pStyle w:val="TableCell0-0115Break"/>
            </w:pPr>
            <w:r w:rsidRPr="005F70FB">
              <w:t>comb</w:t>
            </w:r>
          </w:p>
        </w:tc>
      </w:tr>
      <w:tr w:rsidR="00AC23C4" w:rsidRPr="005F70FB" w14:paraId="50CE9C01" w14:textId="77777777" w:rsidTr="00BC00CF">
        <w:tc>
          <w:tcPr>
            <w:tcW w:w="236" w:type="dxa"/>
            <w:shd w:val="clear" w:color="auto" w:fill="auto"/>
          </w:tcPr>
          <w:p w14:paraId="64568C82" w14:textId="77777777" w:rsidR="002927B6" w:rsidRPr="005F70FB" w:rsidRDefault="002927B6" w:rsidP="00A551BF">
            <w:pPr>
              <w:pStyle w:val="TableCell0-0115Break"/>
              <w:rPr>
                <w:rStyle w:val="ExampleSource"/>
              </w:rPr>
            </w:pPr>
          </w:p>
        </w:tc>
        <w:tc>
          <w:tcPr>
            <w:tcW w:w="1247" w:type="dxa"/>
            <w:shd w:val="clear" w:color="auto" w:fill="auto"/>
          </w:tcPr>
          <w:p w14:paraId="67595448" w14:textId="77777777" w:rsidR="002927B6" w:rsidRPr="005F70FB" w:rsidRDefault="002927B6" w:rsidP="00A551BF">
            <w:pPr>
              <w:pStyle w:val="TableCell0-0115Break"/>
              <w:rPr>
                <w:rStyle w:val="ChItalBold"/>
              </w:rPr>
            </w:pPr>
            <w:r w:rsidRPr="005F70FB">
              <w:rPr>
                <w:rStyle w:val="ChItalBold"/>
              </w:rPr>
              <w:t>situ</w:t>
            </w:r>
          </w:p>
        </w:tc>
        <w:tc>
          <w:tcPr>
            <w:tcW w:w="1418" w:type="dxa"/>
            <w:shd w:val="clear" w:color="auto" w:fill="auto"/>
          </w:tcPr>
          <w:p w14:paraId="69032E10" w14:textId="77777777" w:rsidR="002927B6" w:rsidRPr="005F70FB" w:rsidRDefault="002927B6" w:rsidP="00A551BF">
            <w:pPr>
              <w:pStyle w:val="TableCell0-0115Break"/>
              <w:rPr>
                <w:rStyle w:val="ChCharisSIL"/>
              </w:rPr>
            </w:pPr>
            <w:r w:rsidRPr="005F70FB">
              <w:rPr>
                <w:rStyle w:val="ChCharisSIL"/>
              </w:rPr>
              <w:t>ˈsi.tu</w:t>
            </w:r>
          </w:p>
        </w:tc>
        <w:tc>
          <w:tcPr>
            <w:tcW w:w="1361" w:type="dxa"/>
            <w:shd w:val="clear" w:color="auto" w:fill="auto"/>
          </w:tcPr>
          <w:p w14:paraId="3A0B08D5" w14:textId="77777777" w:rsidR="002927B6" w:rsidRPr="005F70FB" w:rsidRDefault="002927B6" w:rsidP="00A551BF">
            <w:pPr>
              <w:pStyle w:val="TableCell0-0115Break"/>
              <w:rPr>
                <w:rStyle w:val="ChSmallCaps"/>
              </w:rPr>
            </w:pPr>
            <w:r w:rsidRPr="005F70FB">
              <w:rPr>
                <w:rStyle w:val="ChSmallCaps"/>
              </w:rPr>
              <w:t>loc</w:t>
            </w:r>
          </w:p>
        </w:tc>
        <w:tc>
          <w:tcPr>
            <w:tcW w:w="2438" w:type="dxa"/>
            <w:shd w:val="clear" w:color="auto" w:fill="auto"/>
          </w:tcPr>
          <w:p w14:paraId="545EB83B" w14:textId="77777777" w:rsidR="002927B6" w:rsidRPr="005F70FB" w:rsidRDefault="002927B6" w:rsidP="00A551BF">
            <w:pPr>
              <w:pStyle w:val="TableCell0-0115Break"/>
              <w:rPr>
                <w:rStyle w:val="ChSmallCaps"/>
              </w:rPr>
            </w:pPr>
            <w:r w:rsidRPr="005F70FB">
              <w:rPr>
                <w:rStyle w:val="ChSmallCaps"/>
              </w:rPr>
              <w:t>l.med</w:t>
            </w:r>
          </w:p>
        </w:tc>
      </w:tr>
      <w:tr w:rsidR="00C83F52" w:rsidRPr="005F70FB" w14:paraId="17596F18" w14:textId="77777777" w:rsidTr="00BC00CF">
        <w:tc>
          <w:tcPr>
            <w:tcW w:w="236" w:type="dxa"/>
            <w:shd w:val="clear" w:color="auto" w:fill="auto"/>
          </w:tcPr>
          <w:p w14:paraId="1FD57C89" w14:textId="77777777" w:rsidR="00C83F52" w:rsidRPr="005F70FB" w:rsidRDefault="00C83F52" w:rsidP="0036325A">
            <w:pPr>
              <w:pStyle w:val="TableCell0-0115Break"/>
              <w:rPr>
                <w:rStyle w:val="ExampleSource"/>
              </w:rPr>
            </w:pPr>
          </w:p>
        </w:tc>
        <w:tc>
          <w:tcPr>
            <w:tcW w:w="1247" w:type="dxa"/>
            <w:shd w:val="clear" w:color="auto" w:fill="auto"/>
          </w:tcPr>
          <w:p w14:paraId="5C17673D" w14:textId="77777777" w:rsidR="00C83F52" w:rsidRPr="005F70FB" w:rsidRDefault="00C83F52" w:rsidP="0036325A">
            <w:pPr>
              <w:pStyle w:val="TableCell0-0115Break"/>
              <w:rPr>
                <w:rStyle w:val="ChItalBold"/>
              </w:rPr>
            </w:pPr>
            <w:r w:rsidRPr="005F70FB">
              <w:rPr>
                <w:rStyle w:val="ChItalBold"/>
              </w:rPr>
              <w:t>skarang</w:t>
            </w:r>
          </w:p>
        </w:tc>
        <w:tc>
          <w:tcPr>
            <w:tcW w:w="1418" w:type="dxa"/>
            <w:shd w:val="clear" w:color="auto" w:fill="auto"/>
          </w:tcPr>
          <w:p w14:paraId="08E07657" w14:textId="77777777" w:rsidR="00C83F52" w:rsidRPr="005F70FB" w:rsidRDefault="00C83F52" w:rsidP="0036325A">
            <w:pPr>
              <w:pStyle w:val="TableCell0-0115Break"/>
              <w:rPr>
                <w:rStyle w:val="ChCharisSIL"/>
              </w:rPr>
            </w:pPr>
            <w:r w:rsidRPr="005F70FB">
              <w:rPr>
                <w:rStyle w:val="ChCharisSIL"/>
              </w:rPr>
              <w:t>ˈska.ɾɐŋ</w:t>
            </w:r>
          </w:p>
        </w:tc>
        <w:tc>
          <w:tcPr>
            <w:tcW w:w="1361" w:type="dxa"/>
            <w:shd w:val="clear" w:color="auto" w:fill="auto"/>
          </w:tcPr>
          <w:p w14:paraId="65D71203" w14:textId="77777777" w:rsidR="00C83F52" w:rsidRDefault="00C83F52" w:rsidP="00BC00CF">
            <w:pPr>
              <w:pStyle w:val="TableCell0-0115"/>
              <w:rPr>
                <w:rStyle w:val="ChSmallCaps"/>
              </w:rPr>
            </w:pPr>
            <w:r w:rsidRPr="005F70FB">
              <w:rPr>
                <w:rStyle w:val="ChSmallCaps"/>
              </w:rPr>
              <w:t>v.mo(st)</w:t>
            </w:r>
          </w:p>
          <w:p w14:paraId="7F819E69" w14:textId="06DADAD4" w:rsidR="00BC00CF" w:rsidRPr="005F70FB" w:rsidRDefault="00BC00CF" w:rsidP="00C83F52">
            <w:pPr>
              <w:pStyle w:val="TableCell0-0115Break"/>
              <w:rPr>
                <w:rStyle w:val="ChSmallCaps"/>
              </w:rPr>
            </w:pPr>
            <w:r>
              <w:rPr>
                <w:rStyle w:val="ChSmallCaps"/>
              </w:rPr>
              <w:t>adv</w:t>
            </w:r>
          </w:p>
        </w:tc>
        <w:tc>
          <w:tcPr>
            <w:tcW w:w="2438" w:type="dxa"/>
            <w:shd w:val="clear" w:color="auto" w:fill="auto"/>
          </w:tcPr>
          <w:p w14:paraId="56FA9425" w14:textId="77777777" w:rsidR="00C83F52" w:rsidRDefault="00C83F52" w:rsidP="00BC00CF">
            <w:pPr>
              <w:pStyle w:val="TableCell0-0115"/>
            </w:pPr>
            <w:r w:rsidRPr="005F70FB">
              <w:t>be current</w:t>
            </w:r>
          </w:p>
          <w:p w14:paraId="659EC787" w14:textId="66124467" w:rsidR="00BC00CF" w:rsidRPr="005F70FB" w:rsidRDefault="00BC00CF" w:rsidP="00C83F52">
            <w:pPr>
              <w:pStyle w:val="TableCell0-0115Break"/>
            </w:pPr>
            <w:r>
              <w:t>now</w:t>
            </w:r>
          </w:p>
        </w:tc>
      </w:tr>
      <w:tr w:rsidR="00AC23C4" w:rsidRPr="005F70FB" w14:paraId="344C2035" w14:textId="77777777" w:rsidTr="00BC00CF">
        <w:tc>
          <w:tcPr>
            <w:tcW w:w="236" w:type="dxa"/>
            <w:shd w:val="clear" w:color="auto" w:fill="auto"/>
          </w:tcPr>
          <w:p w14:paraId="5D8CE8EC" w14:textId="77777777" w:rsidR="002927B6" w:rsidRPr="005F70FB" w:rsidRDefault="002927B6" w:rsidP="00A551BF">
            <w:pPr>
              <w:pStyle w:val="TableCell0-0115Break"/>
              <w:rPr>
                <w:rStyle w:val="ExampleSource"/>
              </w:rPr>
            </w:pPr>
          </w:p>
        </w:tc>
        <w:tc>
          <w:tcPr>
            <w:tcW w:w="1247" w:type="dxa"/>
            <w:shd w:val="clear" w:color="auto" w:fill="auto"/>
          </w:tcPr>
          <w:p w14:paraId="01D092E9" w14:textId="77777777" w:rsidR="002927B6" w:rsidRPr="005F70FB" w:rsidRDefault="002927B6" w:rsidP="00A551BF">
            <w:pPr>
              <w:pStyle w:val="TableCell0-0115Break"/>
              <w:rPr>
                <w:rStyle w:val="ChItalBold"/>
              </w:rPr>
            </w:pPr>
            <w:r w:rsidRPr="005F70FB">
              <w:rPr>
                <w:rStyle w:val="ChItalBold"/>
              </w:rPr>
              <w:t>slak</w:t>
            </w:r>
          </w:p>
        </w:tc>
        <w:tc>
          <w:tcPr>
            <w:tcW w:w="1418" w:type="dxa"/>
            <w:shd w:val="clear" w:color="auto" w:fill="auto"/>
          </w:tcPr>
          <w:p w14:paraId="39A09AB5" w14:textId="77777777" w:rsidR="002927B6" w:rsidRPr="005F70FB" w:rsidRDefault="002927B6" w:rsidP="00A551BF">
            <w:pPr>
              <w:pStyle w:val="TableCell0-0115Break"/>
              <w:rPr>
                <w:rStyle w:val="ChCharisSIL"/>
              </w:rPr>
            </w:pPr>
            <w:r w:rsidRPr="005F70FB">
              <w:rPr>
                <w:rStyle w:val="ChCharisSIL"/>
              </w:rPr>
              <w:t>ˈslɐk</w:t>
            </w:r>
          </w:p>
        </w:tc>
        <w:tc>
          <w:tcPr>
            <w:tcW w:w="1361" w:type="dxa"/>
            <w:shd w:val="clear" w:color="auto" w:fill="auto"/>
          </w:tcPr>
          <w:p w14:paraId="615BF615"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1FFC7CCA" w14:textId="77777777" w:rsidR="002927B6" w:rsidRPr="005F70FB" w:rsidRDefault="002927B6" w:rsidP="00A551BF">
            <w:pPr>
              <w:pStyle w:val="TableCell0-0115Break"/>
            </w:pPr>
            <w:r w:rsidRPr="005F70FB">
              <w:t>want to</w:t>
            </w:r>
          </w:p>
        </w:tc>
      </w:tr>
      <w:tr w:rsidR="00AC23C4" w:rsidRPr="005F70FB" w14:paraId="5E143A1B" w14:textId="77777777" w:rsidTr="00BC00CF">
        <w:tc>
          <w:tcPr>
            <w:tcW w:w="236" w:type="dxa"/>
            <w:shd w:val="clear" w:color="auto" w:fill="auto"/>
          </w:tcPr>
          <w:p w14:paraId="677C6E63" w14:textId="77777777" w:rsidR="002927B6" w:rsidRPr="005F70FB" w:rsidRDefault="002927B6" w:rsidP="00A551BF">
            <w:pPr>
              <w:pStyle w:val="TableCell0-0115Break"/>
              <w:rPr>
                <w:rStyle w:val="ExampleSource"/>
              </w:rPr>
            </w:pPr>
          </w:p>
        </w:tc>
        <w:tc>
          <w:tcPr>
            <w:tcW w:w="1247" w:type="dxa"/>
            <w:shd w:val="clear" w:color="auto" w:fill="auto"/>
          </w:tcPr>
          <w:p w14:paraId="2BA3C3B4" w14:textId="77777777" w:rsidR="002927B6" w:rsidRPr="005F70FB" w:rsidRDefault="002927B6" w:rsidP="00A551BF">
            <w:pPr>
              <w:pStyle w:val="TableCell0-0115Break"/>
              <w:rPr>
                <w:rStyle w:val="ChItalBold"/>
              </w:rPr>
            </w:pPr>
            <w:r w:rsidRPr="005F70FB">
              <w:rPr>
                <w:rStyle w:val="ChItalBold"/>
              </w:rPr>
              <w:t>slatang</w:t>
            </w:r>
          </w:p>
        </w:tc>
        <w:tc>
          <w:tcPr>
            <w:tcW w:w="1418" w:type="dxa"/>
            <w:shd w:val="clear" w:color="auto" w:fill="auto"/>
          </w:tcPr>
          <w:p w14:paraId="44978DE8" w14:textId="77777777" w:rsidR="002927B6" w:rsidRPr="005F70FB" w:rsidRDefault="002927B6" w:rsidP="00A551BF">
            <w:pPr>
              <w:pStyle w:val="TableCell0-0115Break"/>
              <w:rPr>
                <w:rStyle w:val="ChCharisSIL"/>
              </w:rPr>
            </w:pPr>
            <w:r w:rsidRPr="005F70FB">
              <w:rPr>
                <w:rStyle w:val="ChCharisSIL"/>
              </w:rPr>
              <w:t>ˈsla.tɐn</w:t>
            </w:r>
          </w:p>
        </w:tc>
        <w:tc>
          <w:tcPr>
            <w:tcW w:w="1361" w:type="dxa"/>
            <w:shd w:val="clear" w:color="auto" w:fill="auto"/>
          </w:tcPr>
          <w:p w14:paraId="052BDBF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EA36986" w14:textId="77777777" w:rsidR="002927B6" w:rsidRPr="005F70FB" w:rsidRDefault="002927B6" w:rsidP="00A551BF">
            <w:pPr>
              <w:pStyle w:val="TableCell0-0115Break"/>
            </w:pPr>
            <w:r w:rsidRPr="005F70FB">
              <w:t>south</w:t>
            </w:r>
          </w:p>
        </w:tc>
      </w:tr>
      <w:tr w:rsidR="00AC23C4" w:rsidRPr="005F70FB" w14:paraId="77491597" w14:textId="77777777" w:rsidTr="00BC00CF">
        <w:tc>
          <w:tcPr>
            <w:tcW w:w="236" w:type="dxa"/>
            <w:shd w:val="clear" w:color="auto" w:fill="auto"/>
          </w:tcPr>
          <w:p w14:paraId="49060489" w14:textId="77777777" w:rsidR="002927B6" w:rsidRPr="005F70FB" w:rsidRDefault="002927B6" w:rsidP="00A551BF">
            <w:pPr>
              <w:pStyle w:val="TableCell0-0115Break"/>
              <w:rPr>
                <w:rStyle w:val="ExampleSource"/>
              </w:rPr>
            </w:pPr>
          </w:p>
        </w:tc>
        <w:tc>
          <w:tcPr>
            <w:tcW w:w="1247" w:type="dxa"/>
            <w:shd w:val="clear" w:color="auto" w:fill="auto"/>
          </w:tcPr>
          <w:p w14:paraId="06E8D6BC" w14:textId="77777777" w:rsidR="002927B6" w:rsidRPr="005F70FB" w:rsidRDefault="002927B6" w:rsidP="00A551BF">
            <w:pPr>
              <w:pStyle w:val="TableCell0-0115Break"/>
              <w:rPr>
                <w:rStyle w:val="ChItalBold"/>
              </w:rPr>
            </w:pPr>
            <w:r w:rsidRPr="005F70FB">
              <w:rPr>
                <w:rStyle w:val="ChItalBold"/>
              </w:rPr>
              <w:t>slimut</w:t>
            </w:r>
          </w:p>
        </w:tc>
        <w:tc>
          <w:tcPr>
            <w:tcW w:w="1418" w:type="dxa"/>
            <w:shd w:val="clear" w:color="auto" w:fill="auto"/>
          </w:tcPr>
          <w:p w14:paraId="2D82B168" w14:textId="77777777" w:rsidR="002927B6" w:rsidRPr="005F70FB" w:rsidRDefault="002927B6" w:rsidP="00A551BF">
            <w:pPr>
              <w:pStyle w:val="TableCell0-0115Break"/>
              <w:rPr>
                <w:rStyle w:val="ChCharisSIL"/>
              </w:rPr>
            </w:pPr>
            <w:r w:rsidRPr="005F70FB">
              <w:rPr>
                <w:rStyle w:val="ChCharisSIL"/>
              </w:rPr>
              <w:t>ˈslɪ.mʊt</w:t>
            </w:r>
          </w:p>
        </w:tc>
        <w:tc>
          <w:tcPr>
            <w:tcW w:w="1361" w:type="dxa"/>
            <w:shd w:val="clear" w:color="auto" w:fill="auto"/>
          </w:tcPr>
          <w:p w14:paraId="09DCA4B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0A7FAB0" w14:textId="77777777" w:rsidR="002927B6" w:rsidRPr="005F70FB" w:rsidRDefault="002927B6" w:rsidP="00A551BF">
            <w:pPr>
              <w:pStyle w:val="TableCell0-0115Break"/>
            </w:pPr>
            <w:r w:rsidRPr="005F70FB">
              <w:t>blanket</w:t>
            </w:r>
          </w:p>
        </w:tc>
      </w:tr>
      <w:tr w:rsidR="00AC23C4" w:rsidRPr="005F70FB" w14:paraId="70F59018" w14:textId="77777777" w:rsidTr="00BC00CF">
        <w:tc>
          <w:tcPr>
            <w:tcW w:w="236" w:type="dxa"/>
            <w:shd w:val="clear" w:color="auto" w:fill="auto"/>
          </w:tcPr>
          <w:p w14:paraId="49CE322C" w14:textId="77777777" w:rsidR="002927B6" w:rsidRPr="005F70FB" w:rsidRDefault="002927B6" w:rsidP="00A551BF">
            <w:pPr>
              <w:pStyle w:val="TableCell0-0115Break"/>
              <w:rPr>
                <w:rStyle w:val="ExampleSource"/>
              </w:rPr>
            </w:pPr>
          </w:p>
        </w:tc>
        <w:tc>
          <w:tcPr>
            <w:tcW w:w="1247" w:type="dxa"/>
            <w:shd w:val="clear" w:color="auto" w:fill="auto"/>
          </w:tcPr>
          <w:p w14:paraId="0667A69E" w14:textId="77777777" w:rsidR="002927B6" w:rsidRPr="005F70FB" w:rsidRDefault="002927B6" w:rsidP="00A551BF">
            <w:pPr>
              <w:pStyle w:val="TableCell0-0115Break"/>
              <w:rPr>
                <w:rStyle w:val="ChItalBold"/>
              </w:rPr>
            </w:pPr>
            <w:r w:rsidRPr="005F70FB">
              <w:rPr>
                <w:rStyle w:val="ChItalBold"/>
              </w:rPr>
              <w:t>smangat</w:t>
            </w:r>
          </w:p>
        </w:tc>
        <w:tc>
          <w:tcPr>
            <w:tcW w:w="1418" w:type="dxa"/>
            <w:shd w:val="clear" w:color="auto" w:fill="auto"/>
          </w:tcPr>
          <w:p w14:paraId="516FACB3" w14:textId="77777777" w:rsidR="002927B6" w:rsidRPr="005F70FB" w:rsidRDefault="002927B6" w:rsidP="00A551BF">
            <w:pPr>
              <w:pStyle w:val="TableCell0-0115Break"/>
              <w:rPr>
                <w:rStyle w:val="ChCharisSIL"/>
              </w:rPr>
            </w:pPr>
            <w:r w:rsidRPr="005F70FB">
              <w:rPr>
                <w:rStyle w:val="ChCharisSIL"/>
              </w:rPr>
              <w:t>ˈsma.ŋɐt</w:t>
            </w:r>
          </w:p>
        </w:tc>
        <w:tc>
          <w:tcPr>
            <w:tcW w:w="1361" w:type="dxa"/>
            <w:shd w:val="clear" w:color="auto" w:fill="auto"/>
          </w:tcPr>
          <w:p w14:paraId="44413CC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5C63BEC" w14:textId="77777777" w:rsidR="002927B6" w:rsidRPr="005F70FB" w:rsidRDefault="002927B6" w:rsidP="00A551BF">
            <w:pPr>
              <w:pStyle w:val="TableCell0-0115Break"/>
            </w:pPr>
            <w:r w:rsidRPr="005F70FB">
              <w:t>be enthusiastic</w:t>
            </w:r>
          </w:p>
        </w:tc>
      </w:tr>
      <w:tr w:rsidR="00AC23C4" w:rsidRPr="005F70FB" w14:paraId="4A773D00" w14:textId="77777777" w:rsidTr="00BC00CF">
        <w:tc>
          <w:tcPr>
            <w:tcW w:w="236" w:type="dxa"/>
            <w:shd w:val="clear" w:color="auto" w:fill="auto"/>
          </w:tcPr>
          <w:p w14:paraId="17A5CDE0" w14:textId="77777777" w:rsidR="002927B6" w:rsidRPr="005F70FB" w:rsidRDefault="002927B6" w:rsidP="00A551BF">
            <w:pPr>
              <w:pStyle w:val="TableCell0-0115Break"/>
              <w:rPr>
                <w:rStyle w:val="ExampleSource"/>
              </w:rPr>
            </w:pPr>
          </w:p>
        </w:tc>
        <w:tc>
          <w:tcPr>
            <w:tcW w:w="1247" w:type="dxa"/>
            <w:shd w:val="clear" w:color="auto" w:fill="auto"/>
          </w:tcPr>
          <w:p w14:paraId="4ED7C63E" w14:textId="77777777" w:rsidR="002927B6" w:rsidRPr="005F70FB" w:rsidRDefault="002927B6" w:rsidP="00A551BF">
            <w:pPr>
              <w:pStyle w:val="TableCell0-0115Break"/>
              <w:rPr>
                <w:rStyle w:val="ChItalBold"/>
              </w:rPr>
            </w:pPr>
            <w:r w:rsidRPr="005F70FB">
              <w:rPr>
                <w:rStyle w:val="ChItalBold"/>
              </w:rPr>
              <w:t>smut</w:t>
            </w:r>
          </w:p>
        </w:tc>
        <w:tc>
          <w:tcPr>
            <w:tcW w:w="1418" w:type="dxa"/>
            <w:shd w:val="clear" w:color="auto" w:fill="auto"/>
          </w:tcPr>
          <w:p w14:paraId="46DD1762" w14:textId="77777777" w:rsidR="002927B6" w:rsidRPr="005F70FB" w:rsidRDefault="002927B6" w:rsidP="00A551BF">
            <w:pPr>
              <w:pStyle w:val="TableCell0-0115Break"/>
              <w:rPr>
                <w:rStyle w:val="ChCharisSIL"/>
              </w:rPr>
            </w:pPr>
            <w:r w:rsidRPr="005F70FB">
              <w:rPr>
                <w:rStyle w:val="ChCharisSIL"/>
              </w:rPr>
              <w:t>ˈsmʊt</w:t>
            </w:r>
          </w:p>
        </w:tc>
        <w:tc>
          <w:tcPr>
            <w:tcW w:w="1361" w:type="dxa"/>
            <w:shd w:val="clear" w:color="auto" w:fill="auto"/>
          </w:tcPr>
          <w:p w14:paraId="2AD6E2CB"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0C75792" w14:textId="77777777" w:rsidR="002927B6" w:rsidRPr="005F70FB" w:rsidRDefault="002927B6" w:rsidP="00A551BF">
            <w:pPr>
              <w:pStyle w:val="TableCell0-0115Break"/>
            </w:pPr>
            <w:r w:rsidRPr="005F70FB">
              <w:t>ant</w:t>
            </w:r>
          </w:p>
        </w:tc>
      </w:tr>
      <w:tr w:rsidR="00AC23C4" w:rsidRPr="005F70FB" w14:paraId="323D07F1" w14:textId="77777777" w:rsidTr="00BC00CF">
        <w:tc>
          <w:tcPr>
            <w:tcW w:w="236" w:type="dxa"/>
            <w:shd w:val="clear" w:color="auto" w:fill="auto"/>
          </w:tcPr>
          <w:p w14:paraId="5B6C1558" w14:textId="77777777" w:rsidR="002927B6" w:rsidRPr="005F70FB" w:rsidRDefault="002927B6" w:rsidP="00A551BF">
            <w:pPr>
              <w:pStyle w:val="TableCell0-0115Break"/>
              <w:rPr>
                <w:rStyle w:val="ExampleSource"/>
              </w:rPr>
            </w:pPr>
          </w:p>
        </w:tc>
        <w:tc>
          <w:tcPr>
            <w:tcW w:w="1247" w:type="dxa"/>
            <w:shd w:val="clear" w:color="auto" w:fill="auto"/>
          </w:tcPr>
          <w:p w14:paraId="5C7BC3D5" w14:textId="77777777" w:rsidR="002927B6" w:rsidRPr="005F70FB" w:rsidRDefault="002927B6" w:rsidP="00A551BF">
            <w:pPr>
              <w:pStyle w:val="TableCell0-0115Break"/>
              <w:rPr>
                <w:rStyle w:val="ChItalBold"/>
              </w:rPr>
            </w:pPr>
            <w:r w:rsidRPr="005F70FB">
              <w:rPr>
                <w:rStyle w:val="ChItalBold"/>
              </w:rPr>
              <w:t>snang</w:t>
            </w:r>
          </w:p>
        </w:tc>
        <w:tc>
          <w:tcPr>
            <w:tcW w:w="1418" w:type="dxa"/>
            <w:shd w:val="clear" w:color="auto" w:fill="auto"/>
          </w:tcPr>
          <w:p w14:paraId="1314ADAE" w14:textId="77777777" w:rsidR="002927B6" w:rsidRPr="005F70FB" w:rsidRDefault="002927B6" w:rsidP="00A551BF">
            <w:pPr>
              <w:pStyle w:val="TableCell0-0115Break"/>
              <w:rPr>
                <w:rStyle w:val="ChCharisSIL"/>
              </w:rPr>
            </w:pPr>
            <w:r w:rsidRPr="005F70FB">
              <w:rPr>
                <w:rStyle w:val="ChCharisSIL"/>
              </w:rPr>
              <w:t>ˈsnɐŋ</w:t>
            </w:r>
          </w:p>
        </w:tc>
        <w:tc>
          <w:tcPr>
            <w:tcW w:w="1361" w:type="dxa"/>
            <w:shd w:val="clear" w:color="auto" w:fill="auto"/>
          </w:tcPr>
          <w:p w14:paraId="1B57A3E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C36ED5F" w14:textId="77777777" w:rsidR="002927B6" w:rsidRPr="005F70FB" w:rsidRDefault="002927B6" w:rsidP="00A551BF">
            <w:pPr>
              <w:pStyle w:val="TableCell0-0115Break"/>
            </w:pPr>
            <w:r w:rsidRPr="005F70FB">
              <w:t>feel happy (about)</w:t>
            </w:r>
          </w:p>
        </w:tc>
      </w:tr>
      <w:tr w:rsidR="00AC23C4" w:rsidRPr="005F70FB" w14:paraId="13F1CA93" w14:textId="77777777" w:rsidTr="00BC00CF">
        <w:tc>
          <w:tcPr>
            <w:tcW w:w="236" w:type="dxa"/>
            <w:shd w:val="clear" w:color="auto" w:fill="auto"/>
          </w:tcPr>
          <w:p w14:paraId="6A666564" w14:textId="77777777" w:rsidR="002927B6" w:rsidRPr="005F70FB" w:rsidRDefault="002927B6" w:rsidP="00A551BF">
            <w:pPr>
              <w:pStyle w:val="TableCell0-0115Break"/>
              <w:rPr>
                <w:rStyle w:val="ExampleSource"/>
              </w:rPr>
            </w:pPr>
          </w:p>
        </w:tc>
        <w:tc>
          <w:tcPr>
            <w:tcW w:w="1247" w:type="dxa"/>
            <w:shd w:val="clear" w:color="auto" w:fill="auto"/>
          </w:tcPr>
          <w:p w14:paraId="754C9A0C" w14:textId="77777777" w:rsidR="002927B6" w:rsidRPr="005F70FB" w:rsidRDefault="002927B6" w:rsidP="00A551BF">
            <w:pPr>
              <w:pStyle w:val="TableCell0-0115Break"/>
              <w:rPr>
                <w:rStyle w:val="ChItalBold"/>
              </w:rPr>
            </w:pPr>
            <w:r w:rsidRPr="005F70FB">
              <w:rPr>
                <w:rStyle w:val="ChItalBold"/>
              </w:rPr>
              <w:t>sobek</w:t>
            </w:r>
          </w:p>
        </w:tc>
        <w:tc>
          <w:tcPr>
            <w:tcW w:w="1418" w:type="dxa"/>
            <w:shd w:val="clear" w:color="auto" w:fill="auto"/>
          </w:tcPr>
          <w:p w14:paraId="16BEADB5" w14:textId="77777777" w:rsidR="002927B6" w:rsidRPr="005F70FB" w:rsidRDefault="002927B6" w:rsidP="00A551BF">
            <w:pPr>
              <w:pStyle w:val="TableCell0-0115Break"/>
              <w:rPr>
                <w:rStyle w:val="ChCharisSIL"/>
              </w:rPr>
            </w:pPr>
            <w:r w:rsidRPr="005F70FB">
              <w:rPr>
                <w:rStyle w:val="ChCharisSIL"/>
              </w:rPr>
              <w:t>ˈsɔ.bɛ̞k̚</w:t>
            </w:r>
          </w:p>
        </w:tc>
        <w:tc>
          <w:tcPr>
            <w:tcW w:w="1361" w:type="dxa"/>
            <w:shd w:val="clear" w:color="auto" w:fill="auto"/>
          </w:tcPr>
          <w:p w14:paraId="2C1AA93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5DB2A48" w14:textId="77777777" w:rsidR="002927B6" w:rsidRPr="005F70FB" w:rsidRDefault="002927B6" w:rsidP="00A551BF">
            <w:pPr>
              <w:pStyle w:val="TableCell0-0115Break"/>
            </w:pPr>
            <w:r w:rsidRPr="005F70FB">
              <w:t>tear</w:t>
            </w:r>
          </w:p>
        </w:tc>
      </w:tr>
      <w:tr w:rsidR="00AC23C4" w:rsidRPr="005F70FB" w14:paraId="64DB03CB" w14:textId="77777777" w:rsidTr="00BC00CF">
        <w:tc>
          <w:tcPr>
            <w:tcW w:w="236" w:type="dxa"/>
            <w:shd w:val="clear" w:color="auto" w:fill="auto"/>
          </w:tcPr>
          <w:p w14:paraId="3DF528A4" w14:textId="77777777" w:rsidR="002927B6" w:rsidRPr="005F70FB" w:rsidRDefault="002927B6" w:rsidP="00A551BF">
            <w:pPr>
              <w:pStyle w:val="TableCell0-0115Break"/>
              <w:rPr>
                <w:rStyle w:val="ExampleSource"/>
              </w:rPr>
            </w:pPr>
          </w:p>
        </w:tc>
        <w:tc>
          <w:tcPr>
            <w:tcW w:w="1247" w:type="dxa"/>
            <w:shd w:val="clear" w:color="auto" w:fill="auto"/>
          </w:tcPr>
          <w:p w14:paraId="0125011C" w14:textId="77777777" w:rsidR="002927B6" w:rsidRPr="005F70FB" w:rsidRDefault="002927B6" w:rsidP="00A551BF">
            <w:pPr>
              <w:pStyle w:val="TableCell0-0115Break"/>
              <w:rPr>
                <w:rStyle w:val="ChItalBold"/>
              </w:rPr>
            </w:pPr>
            <w:r w:rsidRPr="005F70FB">
              <w:rPr>
                <w:rStyle w:val="ChItalBold"/>
              </w:rPr>
              <w:t>sombong</w:t>
            </w:r>
          </w:p>
        </w:tc>
        <w:tc>
          <w:tcPr>
            <w:tcW w:w="1418" w:type="dxa"/>
            <w:shd w:val="clear" w:color="auto" w:fill="auto"/>
          </w:tcPr>
          <w:p w14:paraId="03A8475F" w14:textId="77777777" w:rsidR="002927B6" w:rsidRPr="005F70FB" w:rsidRDefault="002927B6" w:rsidP="00A551BF">
            <w:pPr>
              <w:pStyle w:val="TableCell0-0115Break"/>
              <w:rPr>
                <w:rStyle w:val="ChCharisSIL"/>
              </w:rPr>
            </w:pPr>
            <w:r w:rsidRPr="005F70FB">
              <w:rPr>
                <w:rStyle w:val="ChCharisSIL"/>
              </w:rPr>
              <w:t>ˈsɔ̞m.bɔ̞ŋ</w:t>
            </w:r>
          </w:p>
        </w:tc>
        <w:tc>
          <w:tcPr>
            <w:tcW w:w="1361" w:type="dxa"/>
            <w:shd w:val="clear" w:color="auto" w:fill="auto"/>
          </w:tcPr>
          <w:p w14:paraId="69C6C3D4"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95389D2" w14:textId="77777777" w:rsidR="002927B6" w:rsidRPr="005F70FB" w:rsidRDefault="002927B6" w:rsidP="00A551BF">
            <w:pPr>
              <w:pStyle w:val="TableCell0-0115Break"/>
            </w:pPr>
            <w:r w:rsidRPr="005F70FB">
              <w:t>be arrogant</w:t>
            </w:r>
          </w:p>
        </w:tc>
      </w:tr>
      <w:tr w:rsidR="00AC23C4" w:rsidRPr="005F70FB" w14:paraId="4D3E729E" w14:textId="77777777" w:rsidTr="00BC00CF">
        <w:tc>
          <w:tcPr>
            <w:tcW w:w="236" w:type="dxa"/>
            <w:shd w:val="clear" w:color="auto" w:fill="auto"/>
          </w:tcPr>
          <w:p w14:paraId="412D8007" w14:textId="77777777" w:rsidR="002927B6" w:rsidRPr="005F70FB" w:rsidRDefault="002927B6" w:rsidP="00A551BF">
            <w:pPr>
              <w:pStyle w:val="TableCell0-0115Break"/>
              <w:rPr>
                <w:rStyle w:val="ExampleSource"/>
              </w:rPr>
            </w:pPr>
          </w:p>
        </w:tc>
        <w:tc>
          <w:tcPr>
            <w:tcW w:w="1247" w:type="dxa"/>
            <w:shd w:val="clear" w:color="auto" w:fill="auto"/>
          </w:tcPr>
          <w:p w14:paraId="09955AFF" w14:textId="77777777" w:rsidR="002927B6" w:rsidRPr="005F70FB" w:rsidRDefault="002927B6" w:rsidP="00A551BF">
            <w:pPr>
              <w:pStyle w:val="TableCell0-0115Break"/>
              <w:rPr>
                <w:rStyle w:val="ChItalBold"/>
              </w:rPr>
            </w:pPr>
            <w:r w:rsidRPr="005F70FB">
              <w:rPr>
                <w:rStyle w:val="ChItalBold"/>
              </w:rPr>
              <w:t>sopang</w:t>
            </w:r>
          </w:p>
        </w:tc>
        <w:tc>
          <w:tcPr>
            <w:tcW w:w="1418" w:type="dxa"/>
            <w:shd w:val="clear" w:color="auto" w:fill="auto"/>
          </w:tcPr>
          <w:p w14:paraId="41D0A2EE" w14:textId="77777777" w:rsidR="002927B6" w:rsidRPr="005F70FB" w:rsidRDefault="002927B6" w:rsidP="00A551BF">
            <w:pPr>
              <w:pStyle w:val="TableCell0-0115Break"/>
              <w:rPr>
                <w:rStyle w:val="ChCharisSIL"/>
              </w:rPr>
            </w:pPr>
            <w:r w:rsidRPr="005F70FB">
              <w:rPr>
                <w:rStyle w:val="ChCharisSIL"/>
              </w:rPr>
              <w:t>ˈsɔ.pɐn</w:t>
            </w:r>
          </w:p>
        </w:tc>
        <w:tc>
          <w:tcPr>
            <w:tcW w:w="1361" w:type="dxa"/>
            <w:shd w:val="clear" w:color="auto" w:fill="auto"/>
          </w:tcPr>
          <w:p w14:paraId="7C076A6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38B2CB2" w14:textId="77777777" w:rsidR="002927B6" w:rsidRPr="005F70FB" w:rsidRDefault="002927B6" w:rsidP="00A551BF">
            <w:pPr>
              <w:pStyle w:val="TableCell0-0115Break"/>
            </w:pPr>
            <w:r w:rsidRPr="005F70FB">
              <w:t>be respectful</w:t>
            </w:r>
          </w:p>
        </w:tc>
      </w:tr>
      <w:tr w:rsidR="00AC23C4" w:rsidRPr="005F70FB" w14:paraId="3018C64E" w14:textId="77777777" w:rsidTr="00BC00CF">
        <w:tc>
          <w:tcPr>
            <w:tcW w:w="236" w:type="dxa"/>
            <w:shd w:val="clear" w:color="auto" w:fill="auto"/>
          </w:tcPr>
          <w:p w14:paraId="6FBFFBF3" w14:textId="77777777" w:rsidR="002927B6" w:rsidRPr="005F70FB" w:rsidRDefault="002927B6" w:rsidP="00A551BF">
            <w:pPr>
              <w:pStyle w:val="TableCell0-0115Break"/>
              <w:rPr>
                <w:rStyle w:val="ExampleSource"/>
              </w:rPr>
            </w:pPr>
          </w:p>
        </w:tc>
        <w:tc>
          <w:tcPr>
            <w:tcW w:w="1247" w:type="dxa"/>
            <w:shd w:val="clear" w:color="auto" w:fill="auto"/>
          </w:tcPr>
          <w:p w14:paraId="33319057" w14:textId="77777777" w:rsidR="002927B6" w:rsidRPr="005F70FB" w:rsidRDefault="002927B6" w:rsidP="00A551BF">
            <w:pPr>
              <w:pStyle w:val="TableCell0-0115Break"/>
              <w:rPr>
                <w:rStyle w:val="ChItalBold"/>
              </w:rPr>
            </w:pPr>
            <w:r w:rsidRPr="005F70FB">
              <w:rPr>
                <w:rStyle w:val="ChItalBold"/>
              </w:rPr>
              <w:t>sore</w:t>
            </w:r>
          </w:p>
        </w:tc>
        <w:tc>
          <w:tcPr>
            <w:tcW w:w="1418" w:type="dxa"/>
            <w:shd w:val="clear" w:color="auto" w:fill="auto"/>
          </w:tcPr>
          <w:p w14:paraId="0F7B2536" w14:textId="77777777" w:rsidR="002927B6" w:rsidRPr="005F70FB" w:rsidRDefault="002927B6" w:rsidP="00A551BF">
            <w:pPr>
              <w:pStyle w:val="TableCell0-0115Break"/>
              <w:rPr>
                <w:rStyle w:val="ChCharisSIL"/>
              </w:rPr>
            </w:pPr>
            <w:r w:rsidRPr="005F70FB">
              <w:rPr>
                <w:rStyle w:val="ChCharisSIL"/>
              </w:rPr>
              <w:t>ˈsɔ.ɾɛ</w:t>
            </w:r>
          </w:p>
        </w:tc>
        <w:tc>
          <w:tcPr>
            <w:tcW w:w="1361" w:type="dxa"/>
            <w:shd w:val="clear" w:color="auto" w:fill="auto"/>
          </w:tcPr>
          <w:p w14:paraId="024F46A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6568428" w14:textId="77777777" w:rsidR="002927B6" w:rsidRPr="005F70FB" w:rsidRDefault="002927B6" w:rsidP="00A551BF">
            <w:pPr>
              <w:pStyle w:val="TableCell0-0115Break"/>
            </w:pPr>
            <w:r w:rsidRPr="005F70FB">
              <w:t>afternoon</w:t>
            </w:r>
          </w:p>
        </w:tc>
      </w:tr>
      <w:tr w:rsidR="00AC23C4" w:rsidRPr="005F70FB" w14:paraId="46B89D4A" w14:textId="77777777" w:rsidTr="00BC00CF">
        <w:tc>
          <w:tcPr>
            <w:tcW w:w="236" w:type="dxa"/>
            <w:shd w:val="clear" w:color="auto" w:fill="auto"/>
          </w:tcPr>
          <w:p w14:paraId="417C6BAA" w14:textId="77777777" w:rsidR="002927B6" w:rsidRPr="005F70FB" w:rsidRDefault="002927B6" w:rsidP="00A551BF">
            <w:pPr>
              <w:pStyle w:val="TableCell0-0115Break"/>
              <w:rPr>
                <w:rStyle w:val="ExampleSource"/>
              </w:rPr>
            </w:pPr>
          </w:p>
        </w:tc>
        <w:tc>
          <w:tcPr>
            <w:tcW w:w="1247" w:type="dxa"/>
            <w:shd w:val="clear" w:color="auto" w:fill="auto"/>
          </w:tcPr>
          <w:p w14:paraId="5D3B1D9E" w14:textId="77777777" w:rsidR="002927B6" w:rsidRPr="005F70FB" w:rsidRDefault="002927B6" w:rsidP="00A551BF">
            <w:pPr>
              <w:pStyle w:val="TableCell0-0115Break"/>
              <w:rPr>
                <w:rStyle w:val="ChItalBold"/>
              </w:rPr>
            </w:pPr>
            <w:r w:rsidRPr="005F70FB">
              <w:rPr>
                <w:rStyle w:val="ChItalBold"/>
              </w:rPr>
              <w:t>sorong</w:t>
            </w:r>
          </w:p>
        </w:tc>
        <w:tc>
          <w:tcPr>
            <w:tcW w:w="1418" w:type="dxa"/>
            <w:shd w:val="clear" w:color="auto" w:fill="auto"/>
          </w:tcPr>
          <w:p w14:paraId="3FEC0D77" w14:textId="77777777" w:rsidR="002927B6" w:rsidRPr="005F70FB" w:rsidRDefault="002927B6" w:rsidP="00A551BF">
            <w:pPr>
              <w:pStyle w:val="TableCell0-0115Break"/>
              <w:rPr>
                <w:rStyle w:val="ChCharisSIL"/>
              </w:rPr>
            </w:pPr>
            <w:r w:rsidRPr="005F70FB">
              <w:rPr>
                <w:rStyle w:val="ChCharisSIL"/>
              </w:rPr>
              <w:t>ˈsɔ̞.ɾɔ̞ŋ</w:t>
            </w:r>
          </w:p>
        </w:tc>
        <w:tc>
          <w:tcPr>
            <w:tcW w:w="1361" w:type="dxa"/>
            <w:shd w:val="clear" w:color="auto" w:fill="auto"/>
          </w:tcPr>
          <w:p w14:paraId="5DCD6A9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C8007D1" w14:textId="77777777" w:rsidR="002927B6" w:rsidRPr="005F70FB" w:rsidRDefault="002927B6" w:rsidP="00A551BF">
            <w:pPr>
              <w:pStyle w:val="TableCell0-0115Break"/>
            </w:pPr>
            <w:r w:rsidRPr="005F70FB">
              <w:t>slide</w:t>
            </w:r>
          </w:p>
        </w:tc>
      </w:tr>
      <w:tr w:rsidR="00AC23C4" w:rsidRPr="005F70FB" w14:paraId="54A3CCD1" w14:textId="77777777" w:rsidTr="00BC00CF">
        <w:tc>
          <w:tcPr>
            <w:tcW w:w="236" w:type="dxa"/>
            <w:shd w:val="clear" w:color="auto" w:fill="auto"/>
          </w:tcPr>
          <w:p w14:paraId="3376FAD9" w14:textId="77777777" w:rsidR="002927B6" w:rsidRPr="005F70FB" w:rsidRDefault="002927B6" w:rsidP="00A551BF">
            <w:pPr>
              <w:pStyle w:val="TableCell0-0115Break"/>
              <w:rPr>
                <w:rStyle w:val="ExampleSource"/>
              </w:rPr>
            </w:pPr>
          </w:p>
        </w:tc>
        <w:tc>
          <w:tcPr>
            <w:tcW w:w="1247" w:type="dxa"/>
            <w:shd w:val="clear" w:color="auto" w:fill="auto"/>
          </w:tcPr>
          <w:p w14:paraId="76821DF0" w14:textId="77777777" w:rsidR="002927B6" w:rsidRPr="005F70FB" w:rsidRDefault="002927B6" w:rsidP="00A551BF">
            <w:pPr>
              <w:pStyle w:val="TableCell0-0115Break"/>
              <w:rPr>
                <w:rStyle w:val="ChItalBold"/>
              </w:rPr>
            </w:pPr>
            <w:r w:rsidRPr="005F70FB">
              <w:rPr>
                <w:rStyle w:val="ChItalBold"/>
              </w:rPr>
              <w:t>sperti</w:t>
            </w:r>
          </w:p>
        </w:tc>
        <w:tc>
          <w:tcPr>
            <w:tcW w:w="1418" w:type="dxa"/>
            <w:shd w:val="clear" w:color="auto" w:fill="auto"/>
          </w:tcPr>
          <w:p w14:paraId="78C3687C" w14:textId="77777777" w:rsidR="002927B6" w:rsidRPr="005F70FB" w:rsidRDefault="002927B6" w:rsidP="00A551BF">
            <w:pPr>
              <w:pStyle w:val="TableCell0-0115Break"/>
              <w:rPr>
                <w:rStyle w:val="ChCharisSIL"/>
              </w:rPr>
            </w:pPr>
            <w:r w:rsidRPr="005F70FB">
              <w:rPr>
                <w:rStyle w:val="ChCharisSIL"/>
              </w:rPr>
              <w:t>ˈspɛ̞r.ti</w:t>
            </w:r>
          </w:p>
        </w:tc>
        <w:tc>
          <w:tcPr>
            <w:tcW w:w="1361" w:type="dxa"/>
            <w:shd w:val="clear" w:color="auto" w:fill="auto"/>
          </w:tcPr>
          <w:p w14:paraId="7B8C5740" w14:textId="38D30206" w:rsidR="002927B6" w:rsidRPr="005F70FB" w:rsidRDefault="002927B6" w:rsidP="00A551BF">
            <w:pPr>
              <w:pStyle w:val="TableCell0-0115Break"/>
              <w:rPr>
                <w:rStyle w:val="ChSmallCaps"/>
              </w:rPr>
            </w:pPr>
            <w:r w:rsidRPr="005F70FB">
              <w:rPr>
                <w:rStyle w:val="ChSmallCaps"/>
              </w:rPr>
              <w:t>prep</w:t>
            </w:r>
            <w:r w:rsidR="00DE194F" w:rsidRPr="005F70FB">
              <w:rPr>
                <w:rStyle w:val="ChSmallCaps"/>
              </w:rPr>
              <w:t>/cnj</w:t>
            </w:r>
          </w:p>
        </w:tc>
        <w:tc>
          <w:tcPr>
            <w:tcW w:w="2438" w:type="dxa"/>
            <w:shd w:val="clear" w:color="auto" w:fill="auto"/>
          </w:tcPr>
          <w:p w14:paraId="51FC3C58" w14:textId="77777777" w:rsidR="002927B6" w:rsidRPr="005F70FB" w:rsidRDefault="002927B6" w:rsidP="00A551BF">
            <w:pPr>
              <w:pStyle w:val="TableCell0-0115Break"/>
            </w:pPr>
            <w:r w:rsidRPr="005F70FB">
              <w:t>similar to</w:t>
            </w:r>
          </w:p>
        </w:tc>
      </w:tr>
      <w:tr w:rsidR="00AC23C4" w:rsidRPr="005F70FB" w14:paraId="645C06EC" w14:textId="77777777" w:rsidTr="00BC00CF">
        <w:tc>
          <w:tcPr>
            <w:tcW w:w="236" w:type="dxa"/>
            <w:shd w:val="clear" w:color="auto" w:fill="auto"/>
          </w:tcPr>
          <w:p w14:paraId="2AF54764" w14:textId="77777777" w:rsidR="002927B6" w:rsidRPr="005F70FB" w:rsidRDefault="002927B6" w:rsidP="00A551BF">
            <w:pPr>
              <w:pStyle w:val="TableCell0-0115Break"/>
              <w:rPr>
                <w:rStyle w:val="ExampleSource"/>
              </w:rPr>
            </w:pPr>
          </w:p>
        </w:tc>
        <w:tc>
          <w:tcPr>
            <w:tcW w:w="1247" w:type="dxa"/>
            <w:shd w:val="clear" w:color="auto" w:fill="auto"/>
          </w:tcPr>
          <w:p w14:paraId="1EC09C86" w14:textId="77777777" w:rsidR="002927B6" w:rsidRPr="005F70FB" w:rsidRDefault="002927B6" w:rsidP="00A551BF">
            <w:pPr>
              <w:pStyle w:val="TableCell0-0115Break"/>
              <w:rPr>
                <w:rStyle w:val="ChItalBold"/>
              </w:rPr>
            </w:pPr>
            <w:r w:rsidRPr="005F70FB">
              <w:rPr>
                <w:rStyle w:val="ChItalBold"/>
              </w:rPr>
              <w:t>srabut</w:t>
            </w:r>
          </w:p>
        </w:tc>
        <w:tc>
          <w:tcPr>
            <w:tcW w:w="1418" w:type="dxa"/>
            <w:shd w:val="clear" w:color="auto" w:fill="auto"/>
          </w:tcPr>
          <w:p w14:paraId="5E41884F" w14:textId="77777777" w:rsidR="002927B6" w:rsidRPr="005F70FB" w:rsidRDefault="002927B6" w:rsidP="00A551BF">
            <w:pPr>
              <w:pStyle w:val="TableCell0-0115Break"/>
              <w:rPr>
                <w:rStyle w:val="ChCharisSIL"/>
              </w:rPr>
            </w:pPr>
            <w:r w:rsidRPr="005F70FB">
              <w:rPr>
                <w:rStyle w:val="ChCharisSIL"/>
              </w:rPr>
              <w:t>ˈsra.bʊt</w:t>
            </w:r>
          </w:p>
        </w:tc>
        <w:tc>
          <w:tcPr>
            <w:tcW w:w="1361" w:type="dxa"/>
            <w:shd w:val="clear" w:color="auto" w:fill="auto"/>
          </w:tcPr>
          <w:p w14:paraId="1317316B"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BCF8CDD" w14:textId="77777777" w:rsidR="002927B6" w:rsidRPr="005F70FB" w:rsidRDefault="002927B6" w:rsidP="00A551BF">
            <w:pPr>
              <w:pStyle w:val="TableCell0-0115Break"/>
            </w:pPr>
            <w:r w:rsidRPr="005F70FB">
              <w:t>fiber</w:t>
            </w:r>
          </w:p>
        </w:tc>
      </w:tr>
      <w:tr w:rsidR="00AC23C4" w:rsidRPr="005F70FB" w14:paraId="0B1FEB01" w14:textId="77777777" w:rsidTr="00BC00CF">
        <w:tc>
          <w:tcPr>
            <w:tcW w:w="236" w:type="dxa"/>
            <w:shd w:val="clear" w:color="auto" w:fill="auto"/>
          </w:tcPr>
          <w:p w14:paraId="398289B1" w14:textId="77777777" w:rsidR="002927B6" w:rsidRPr="005F70FB" w:rsidRDefault="002927B6" w:rsidP="00A551BF">
            <w:pPr>
              <w:pStyle w:val="TableCell0-0115Break"/>
              <w:rPr>
                <w:rStyle w:val="ExampleSource"/>
              </w:rPr>
            </w:pPr>
          </w:p>
        </w:tc>
        <w:tc>
          <w:tcPr>
            <w:tcW w:w="1247" w:type="dxa"/>
            <w:shd w:val="clear" w:color="auto" w:fill="auto"/>
          </w:tcPr>
          <w:p w14:paraId="5FE90BBD" w14:textId="77777777" w:rsidR="002927B6" w:rsidRPr="005F70FB" w:rsidRDefault="002927B6" w:rsidP="00A551BF">
            <w:pPr>
              <w:pStyle w:val="TableCell0-0115Break"/>
              <w:rPr>
                <w:rStyle w:val="ChItalBold"/>
              </w:rPr>
            </w:pPr>
            <w:r w:rsidRPr="005F70FB">
              <w:rPr>
                <w:rStyle w:val="ChItalBold"/>
              </w:rPr>
              <w:t>sring</w:t>
            </w:r>
          </w:p>
        </w:tc>
        <w:tc>
          <w:tcPr>
            <w:tcW w:w="1418" w:type="dxa"/>
            <w:shd w:val="clear" w:color="auto" w:fill="auto"/>
          </w:tcPr>
          <w:p w14:paraId="0A743398" w14:textId="77777777" w:rsidR="002927B6" w:rsidRPr="005F70FB" w:rsidRDefault="002927B6" w:rsidP="00A551BF">
            <w:pPr>
              <w:pStyle w:val="TableCell0-0115Break"/>
              <w:rPr>
                <w:rStyle w:val="ChCharisSIL"/>
              </w:rPr>
            </w:pPr>
            <w:r w:rsidRPr="005F70FB">
              <w:rPr>
                <w:rStyle w:val="ChCharisSIL"/>
              </w:rPr>
              <w:t>ˈsrɪŋ</w:t>
            </w:r>
          </w:p>
        </w:tc>
        <w:tc>
          <w:tcPr>
            <w:tcW w:w="1361" w:type="dxa"/>
            <w:shd w:val="clear" w:color="auto" w:fill="auto"/>
          </w:tcPr>
          <w:p w14:paraId="26EC1135"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495CE091" w14:textId="77777777" w:rsidR="002927B6" w:rsidRPr="005F70FB" w:rsidRDefault="002927B6" w:rsidP="00A551BF">
            <w:pPr>
              <w:pStyle w:val="TableCell0-0115Break"/>
            </w:pPr>
            <w:r w:rsidRPr="005F70FB">
              <w:t>often</w:t>
            </w:r>
          </w:p>
        </w:tc>
      </w:tr>
      <w:tr w:rsidR="00AC23C4" w:rsidRPr="005F70FB" w14:paraId="502C3F69" w14:textId="77777777" w:rsidTr="00BC00CF">
        <w:tc>
          <w:tcPr>
            <w:tcW w:w="236" w:type="dxa"/>
            <w:shd w:val="clear" w:color="auto" w:fill="auto"/>
          </w:tcPr>
          <w:p w14:paraId="62872E0C" w14:textId="77777777" w:rsidR="002927B6" w:rsidRPr="005F70FB" w:rsidRDefault="002927B6" w:rsidP="00A551BF">
            <w:pPr>
              <w:pStyle w:val="TableCell0-0115Break"/>
              <w:rPr>
                <w:rStyle w:val="ExampleSource"/>
              </w:rPr>
            </w:pPr>
          </w:p>
        </w:tc>
        <w:tc>
          <w:tcPr>
            <w:tcW w:w="1247" w:type="dxa"/>
            <w:shd w:val="clear" w:color="auto" w:fill="auto"/>
          </w:tcPr>
          <w:p w14:paraId="76FE7466" w14:textId="77777777" w:rsidR="002927B6" w:rsidRPr="005F70FB" w:rsidRDefault="002927B6" w:rsidP="00A551BF">
            <w:pPr>
              <w:pStyle w:val="TableCell0-0115Break"/>
              <w:rPr>
                <w:rStyle w:val="ChItalBold"/>
              </w:rPr>
            </w:pPr>
            <w:r w:rsidRPr="005F70FB">
              <w:rPr>
                <w:rStyle w:val="ChItalBold"/>
              </w:rPr>
              <w:t>subu</w:t>
            </w:r>
          </w:p>
        </w:tc>
        <w:tc>
          <w:tcPr>
            <w:tcW w:w="1418" w:type="dxa"/>
            <w:shd w:val="clear" w:color="auto" w:fill="auto"/>
          </w:tcPr>
          <w:p w14:paraId="1AC4586E" w14:textId="77777777" w:rsidR="002927B6" w:rsidRPr="005F70FB" w:rsidRDefault="002927B6" w:rsidP="00A551BF">
            <w:pPr>
              <w:pStyle w:val="TableCell0-0115Break"/>
              <w:rPr>
                <w:rStyle w:val="ChCharisSIL"/>
              </w:rPr>
            </w:pPr>
            <w:r w:rsidRPr="005F70FB">
              <w:rPr>
                <w:rStyle w:val="ChCharisSIL"/>
              </w:rPr>
              <w:t>ˈsu.bu</w:t>
            </w:r>
          </w:p>
        </w:tc>
        <w:tc>
          <w:tcPr>
            <w:tcW w:w="1361" w:type="dxa"/>
            <w:shd w:val="clear" w:color="auto" w:fill="auto"/>
          </w:tcPr>
          <w:p w14:paraId="798132A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C81F1F5" w14:textId="77777777" w:rsidR="002927B6" w:rsidRPr="005F70FB" w:rsidRDefault="002927B6" w:rsidP="00A551BF">
            <w:pPr>
              <w:pStyle w:val="TableCell0-0115Break"/>
            </w:pPr>
            <w:r w:rsidRPr="005F70FB">
              <w:t>very early morning</w:t>
            </w:r>
          </w:p>
        </w:tc>
      </w:tr>
      <w:tr w:rsidR="00AC23C4" w:rsidRPr="005F70FB" w14:paraId="264FFA72" w14:textId="77777777" w:rsidTr="00BC00CF">
        <w:tc>
          <w:tcPr>
            <w:tcW w:w="236" w:type="dxa"/>
            <w:shd w:val="clear" w:color="auto" w:fill="auto"/>
          </w:tcPr>
          <w:p w14:paraId="4C897F47" w14:textId="77777777" w:rsidR="002927B6" w:rsidRPr="005F70FB" w:rsidRDefault="002927B6" w:rsidP="00A551BF">
            <w:pPr>
              <w:pStyle w:val="TableCell0-0115Break"/>
              <w:rPr>
                <w:rStyle w:val="ExampleSource"/>
              </w:rPr>
            </w:pPr>
          </w:p>
        </w:tc>
        <w:tc>
          <w:tcPr>
            <w:tcW w:w="1247" w:type="dxa"/>
            <w:shd w:val="clear" w:color="auto" w:fill="auto"/>
          </w:tcPr>
          <w:p w14:paraId="51E4A25B" w14:textId="77777777" w:rsidR="002927B6" w:rsidRPr="005F70FB" w:rsidRDefault="002927B6" w:rsidP="00A551BF">
            <w:pPr>
              <w:pStyle w:val="TableCell0-0115Break"/>
              <w:rPr>
                <w:rStyle w:val="ChItalBold"/>
              </w:rPr>
            </w:pPr>
            <w:r w:rsidRPr="005F70FB">
              <w:rPr>
                <w:rStyle w:val="ChItalBold"/>
              </w:rPr>
              <w:t>subur</w:t>
            </w:r>
          </w:p>
        </w:tc>
        <w:tc>
          <w:tcPr>
            <w:tcW w:w="1418" w:type="dxa"/>
            <w:shd w:val="clear" w:color="auto" w:fill="auto"/>
          </w:tcPr>
          <w:p w14:paraId="4B35558C" w14:textId="77777777" w:rsidR="002927B6" w:rsidRPr="005F70FB" w:rsidRDefault="002927B6" w:rsidP="00A551BF">
            <w:pPr>
              <w:pStyle w:val="TableCell0-0115Break"/>
              <w:rPr>
                <w:rStyle w:val="ChCharisSIL"/>
              </w:rPr>
            </w:pPr>
            <w:r w:rsidRPr="005F70FB">
              <w:rPr>
                <w:rStyle w:val="ChCharisSIL"/>
              </w:rPr>
              <w:t>ˈsu.bʊr̥</w:t>
            </w:r>
          </w:p>
        </w:tc>
        <w:tc>
          <w:tcPr>
            <w:tcW w:w="1361" w:type="dxa"/>
            <w:shd w:val="clear" w:color="auto" w:fill="auto"/>
          </w:tcPr>
          <w:p w14:paraId="581FC98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5684236D" w14:textId="77777777" w:rsidR="002927B6" w:rsidRPr="005F70FB" w:rsidRDefault="002927B6" w:rsidP="00A551BF">
            <w:pPr>
              <w:pStyle w:val="TableCell0-0115Break"/>
            </w:pPr>
            <w:r w:rsidRPr="005F70FB">
              <w:t>be fertile</w:t>
            </w:r>
          </w:p>
        </w:tc>
      </w:tr>
      <w:tr w:rsidR="00AC23C4" w:rsidRPr="005F70FB" w14:paraId="2BAFF280" w14:textId="77777777" w:rsidTr="00BC00CF">
        <w:tc>
          <w:tcPr>
            <w:tcW w:w="236" w:type="dxa"/>
            <w:shd w:val="clear" w:color="auto" w:fill="auto"/>
          </w:tcPr>
          <w:p w14:paraId="6547A5D4" w14:textId="77777777" w:rsidR="002927B6" w:rsidRPr="005F70FB" w:rsidRDefault="002927B6" w:rsidP="00A551BF">
            <w:pPr>
              <w:pStyle w:val="TableCell0-0115Break"/>
              <w:rPr>
                <w:rStyle w:val="ExampleSource"/>
              </w:rPr>
            </w:pPr>
          </w:p>
        </w:tc>
        <w:tc>
          <w:tcPr>
            <w:tcW w:w="1247" w:type="dxa"/>
            <w:shd w:val="clear" w:color="auto" w:fill="auto"/>
          </w:tcPr>
          <w:p w14:paraId="08B19B9F" w14:textId="77777777" w:rsidR="002927B6" w:rsidRPr="005F70FB" w:rsidRDefault="002927B6" w:rsidP="00A551BF">
            <w:pPr>
              <w:pStyle w:val="TableCell0-0115Break"/>
              <w:rPr>
                <w:rStyle w:val="ChItalBold"/>
              </w:rPr>
            </w:pPr>
            <w:r w:rsidRPr="005F70FB">
              <w:rPr>
                <w:rStyle w:val="ChItalBold"/>
              </w:rPr>
              <w:t>sudut</w:t>
            </w:r>
          </w:p>
        </w:tc>
        <w:tc>
          <w:tcPr>
            <w:tcW w:w="1418" w:type="dxa"/>
            <w:shd w:val="clear" w:color="auto" w:fill="auto"/>
          </w:tcPr>
          <w:p w14:paraId="20ABE1EE" w14:textId="77777777" w:rsidR="002927B6" w:rsidRPr="005F70FB" w:rsidRDefault="002927B6" w:rsidP="00A551BF">
            <w:pPr>
              <w:pStyle w:val="TableCell0-0115Break"/>
              <w:rPr>
                <w:rStyle w:val="ChCharisSIL"/>
              </w:rPr>
            </w:pPr>
            <w:r w:rsidRPr="005F70FB">
              <w:rPr>
                <w:rStyle w:val="ChCharisSIL"/>
              </w:rPr>
              <w:t>ˈsʊ.dʊt</w:t>
            </w:r>
          </w:p>
        </w:tc>
        <w:tc>
          <w:tcPr>
            <w:tcW w:w="1361" w:type="dxa"/>
            <w:shd w:val="clear" w:color="auto" w:fill="auto"/>
          </w:tcPr>
          <w:p w14:paraId="7D071FA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55652B7" w14:textId="77777777" w:rsidR="002927B6" w:rsidRPr="005F70FB" w:rsidRDefault="002927B6" w:rsidP="00A551BF">
            <w:pPr>
              <w:pStyle w:val="TableCell0-0115Break"/>
            </w:pPr>
            <w:r w:rsidRPr="005F70FB">
              <w:t>direction</w:t>
            </w:r>
          </w:p>
        </w:tc>
      </w:tr>
      <w:tr w:rsidR="00AC23C4" w:rsidRPr="005F70FB" w14:paraId="522B568F" w14:textId="77777777" w:rsidTr="00BC00CF">
        <w:tc>
          <w:tcPr>
            <w:tcW w:w="236" w:type="dxa"/>
            <w:shd w:val="clear" w:color="auto" w:fill="auto"/>
          </w:tcPr>
          <w:p w14:paraId="17F6DEEF" w14:textId="77777777" w:rsidR="002927B6" w:rsidRPr="005F70FB" w:rsidRDefault="002927B6" w:rsidP="00A551BF">
            <w:pPr>
              <w:pStyle w:val="TableCell0-0115Break"/>
              <w:rPr>
                <w:rStyle w:val="ExampleSource"/>
              </w:rPr>
            </w:pPr>
          </w:p>
        </w:tc>
        <w:tc>
          <w:tcPr>
            <w:tcW w:w="1247" w:type="dxa"/>
            <w:shd w:val="clear" w:color="auto" w:fill="auto"/>
          </w:tcPr>
          <w:p w14:paraId="74D346C5" w14:textId="77777777" w:rsidR="002927B6" w:rsidRPr="005F70FB" w:rsidRDefault="002927B6" w:rsidP="00A551BF">
            <w:pPr>
              <w:pStyle w:val="TableCell0-0115Break"/>
              <w:rPr>
                <w:rStyle w:val="ChItalBold"/>
              </w:rPr>
            </w:pPr>
            <w:r w:rsidRPr="005F70FB">
              <w:rPr>
                <w:rStyle w:val="ChItalBold"/>
              </w:rPr>
              <w:t>suka</w:t>
            </w:r>
          </w:p>
        </w:tc>
        <w:tc>
          <w:tcPr>
            <w:tcW w:w="1418" w:type="dxa"/>
            <w:shd w:val="clear" w:color="auto" w:fill="auto"/>
          </w:tcPr>
          <w:p w14:paraId="684EEC80" w14:textId="77777777" w:rsidR="002927B6" w:rsidRPr="005F70FB" w:rsidRDefault="002927B6" w:rsidP="00A551BF">
            <w:pPr>
              <w:pStyle w:val="TableCell0-0115Break"/>
              <w:rPr>
                <w:rStyle w:val="ChCharisSIL"/>
              </w:rPr>
            </w:pPr>
            <w:r w:rsidRPr="005F70FB">
              <w:rPr>
                <w:rStyle w:val="ChCharisSIL"/>
              </w:rPr>
              <w:t>ˈsu.ka</w:t>
            </w:r>
          </w:p>
        </w:tc>
        <w:tc>
          <w:tcPr>
            <w:tcW w:w="1361" w:type="dxa"/>
            <w:shd w:val="clear" w:color="auto" w:fill="auto"/>
          </w:tcPr>
          <w:p w14:paraId="36D3CAE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61D03E5" w14:textId="77777777" w:rsidR="002927B6" w:rsidRPr="005F70FB" w:rsidRDefault="002927B6" w:rsidP="00A551BF">
            <w:pPr>
              <w:pStyle w:val="TableCell0-0115Break"/>
            </w:pPr>
            <w:r w:rsidRPr="005F70FB">
              <w:t>enjoy</w:t>
            </w:r>
          </w:p>
        </w:tc>
      </w:tr>
      <w:tr w:rsidR="00AC23C4" w:rsidRPr="005F70FB" w14:paraId="0A7CA800" w14:textId="77777777" w:rsidTr="00BC00CF">
        <w:tc>
          <w:tcPr>
            <w:tcW w:w="236" w:type="dxa"/>
            <w:shd w:val="clear" w:color="auto" w:fill="auto"/>
          </w:tcPr>
          <w:p w14:paraId="63A49B37" w14:textId="77777777" w:rsidR="002927B6" w:rsidRPr="005F70FB" w:rsidRDefault="002927B6" w:rsidP="00A551BF">
            <w:pPr>
              <w:pStyle w:val="TableCell0-0115Break"/>
              <w:rPr>
                <w:rStyle w:val="ExampleSource"/>
              </w:rPr>
            </w:pPr>
          </w:p>
        </w:tc>
        <w:tc>
          <w:tcPr>
            <w:tcW w:w="1247" w:type="dxa"/>
            <w:shd w:val="clear" w:color="auto" w:fill="auto"/>
          </w:tcPr>
          <w:p w14:paraId="3CE38311" w14:textId="77777777" w:rsidR="002927B6" w:rsidRPr="005F70FB" w:rsidRDefault="002927B6" w:rsidP="00A551BF">
            <w:pPr>
              <w:pStyle w:val="TableCell0-0115Break"/>
              <w:rPr>
                <w:rStyle w:val="ChItalBold"/>
              </w:rPr>
            </w:pPr>
            <w:r w:rsidRPr="005F70FB">
              <w:rPr>
                <w:rStyle w:val="ChItalBold"/>
              </w:rPr>
              <w:t>suku</w:t>
            </w:r>
          </w:p>
        </w:tc>
        <w:tc>
          <w:tcPr>
            <w:tcW w:w="1418" w:type="dxa"/>
            <w:shd w:val="clear" w:color="auto" w:fill="auto"/>
          </w:tcPr>
          <w:p w14:paraId="7F280734" w14:textId="77777777" w:rsidR="002927B6" w:rsidRPr="005F70FB" w:rsidRDefault="002927B6" w:rsidP="00A551BF">
            <w:pPr>
              <w:pStyle w:val="TableCell0-0115Break"/>
              <w:rPr>
                <w:rStyle w:val="ChCharisSIL"/>
              </w:rPr>
            </w:pPr>
            <w:r w:rsidRPr="005F70FB">
              <w:rPr>
                <w:rStyle w:val="ChCharisSIL"/>
              </w:rPr>
              <w:t>ˈsu.ku</w:t>
            </w:r>
          </w:p>
        </w:tc>
        <w:tc>
          <w:tcPr>
            <w:tcW w:w="1361" w:type="dxa"/>
            <w:shd w:val="clear" w:color="auto" w:fill="auto"/>
          </w:tcPr>
          <w:p w14:paraId="3DA9428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16A6A4C" w14:textId="77777777" w:rsidR="002927B6" w:rsidRPr="005F70FB" w:rsidRDefault="002927B6" w:rsidP="00A551BF">
            <w:pPr>
              <w:pStyle w:val="TableCell0-0115Break"/>
            </w:pPr>
            <w:r w:rsidRPr="005F70FB">
              <w:t>ethnic group</w:t>
            </w:r>
          </w:p>
        </w:tc>
      </w:tr>
      <w:tr w:rsidR="00AC23C4" w:rsidRPr="005F70FB" w14:paraId="1A35A406" w14:textId="77777777" w:rsidTr="00BC00CF">
        <w:tc>
          <w:tcPr>
            <w:tcW w:w="236" w:type="dxa"/>
            <w:shd w:val="clear" w:color="auto" w:fill="auto"/>
          </w:tcPr>
          <w:p w14:paraId="6B45B8ED" w14:textId="77777777" w:rsidR="002927B6" w:rsidRPr="005F70FB" w:rsidRDefault="002927B6" w:rsidP="00A551BF">
            <w:pPr>
              <w:pStyle w:val="TableCell0-0115Break"/>
              <w:rPr>
                <w:rStyle w:val="ExampleSource"/>
              </w:rPr>
            </w:pPr>
          </w:p>
        </w:tc>
        <w:tc>
          <w:tcPr>
            <w:tcW w:w="1247" w:type="dxa"/>
            <w:shd w:val="clear" w:color="auto" w:fill="auto"/>
          </w:tcPr>
          <w:p w14:paraId="6CD44D63" w14:textId="77777777" w:rsidR="002927B6" w:rsidRPr="005F70FB" w:rsidRDefault="002927B6" w:rsidP="00A551BF">
            <w:pPr>
              <w:pStyle w:val="TableCell0-0115Break"/>
              <w:rPr>
                <w:rStyle w:val="ChItalBold"/>
              </w:rPr>
            </w:pPr>
            <w:r w:rsidRPr="005F70FB">
              <w:rPr>
                <w:rStyle w:val="ChItalBold"/>
              </w:rPr>
              <w:t>sulit</w:t>
            </w:r>
          </w:p>
        </w:tc>
        <w:tc>
          <w:tcPr>
            <w:tcW w:w="1418" w:type="dxa"/>
            <w:shd w:val="clear" w:color="auto" w:fill="auto"/>
          </w:tcPr>
          <w:p w14:paraId="27A9C162" w14:textId="77777777" w:rsidR="002927B6" w:rsidRPr="005F70FB" w:rsidRDefault="002927B6" w:rsidP="00A551BF">
            <w:pPr>
              <w:pStyle w:val="TableCell0-0115Break"/>
              <w:rPr>
                <w:rStyle w:val="ChCharisSIL"/>
              </w:rPr>
            </w:pPr>
            <w:r w:rsidRPr="005F70FB">
              <w:rPr>
                <w:rStyle w:val="ChCharisSIL"/>
              </w:rPr>
              <w:t>ˈsu.lɪt</w:t>
            </w:r>
          </w:p>
        </w:tc>
        <w:tc>
          <w:tcPr>
            <w:tcW w:w="1361" w:type="dxa"/>
            <w:shd w:val="clear" w:color="auto" w:fill="auto"/>
          </w:tcPr>
          <w:p w14:paraId="366C8E2A"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D96B89F" w14:textId="77777777" w:rsidR="002927B6" w:rsidRPr="005F70FB" w:rsidRDefault="002927B6" w:rsidP="00A551BF">
            <w:pPr>
              <w:pStyle w:val="TableCell0-0115Break"/>
            </w:pPr>
            <w:r w:rsidRPr="005F70FB">
              <w:t>be difficult</w:t>
            </w:r>
          </w:p>
        </w:tc>
      </w:tr>
      <w:tr w:rsidR="00AC23C4" w:rsidRPr="005F70FB" w14:paraId="55A4720C" w14:textId="77777777" w:rsidTr="00BC00CF">
        <w:tc>
          <w:tcPr>
            <w:tcW w:w="236" w:type="dxa"/>
            <w:shd w:val="clear" w:color="auto" w:fill="auto"/>
          </w:tcPr>
          <w:p w14:paraId="16E24230" w14:textId="77777777" w:rsidR="002927B6" w:rsidRPr="005F70FB" w:rsidRDefault="002927B6" w:rsidP="00A551BF">
            <w:pPr>
              <w:pStyle w:val="TableCell0-0115Break"/>
              <w:rPr>
                <w:rStyle w:val="ExampleSource"/>
              </w:rPr>
            </w:pPr>
          </w:p>
        </w:tc>
        <w:tc>
          <w:tcPr>
            <w:tcW w:w="1247" w:type="dxa"/>
            <w:shd w:val="clear" w:color="auto" w:fill="auto"/>
          </w:tcPr>
          <w:p w14:paraId="0111F446" w14:textId="77777777" w:rsidR="002927B6" w:rsidRPr="005F70FB" w:rsidRDefault="002927B6" w:rsidP="00A551BF">
            <w:pPr>
              <w:pStyle w:val="TableCell0-0115Break"/>
              <w:rPr>
                <w:rStyle w:val="ChItalBold"/>
              </w:rPr>
            </w:pPr>
            <w:r w:rsidRPr="005F70FB">
              <w:rPr>
                <w:rStyle w:val="ChItalBold"/>
              </w:rPr>
              <w:t>sumbang</w:t>
            </w:r>
          </w:p>
        </w:tc>
        <w:tc>
          <w:tcPr>
            <w:tcW w:w="1418" w:type="dxa"/>
            <w:shd w:val="clear" w:color="auto" w:fill="auto"/>
          </w:tcPr>
          <w:p w14:paraId="28D4C3D3" w14:textId="77777777" w:rsidR="002927B6" w:rsidRPr="005F70FB" w:rsidRDefault="002927B6" w:rsidP="00A551BF">
            <w:pPr>
              <w:pStyle w:val="TableCell0-0115Break"/>
              <w:rPr>
                <w:rStyle w:val="ChCharisSIL"/>
              </w:rPr>
            </w:pPr>
            <w:r w:rsidRPr="005F70FB">
              <w:rPr>
                <w:rStyle w:val="ChCharisSIL"/>
              </w:rPr>
              <w:t>ˈsʊm.bɐŋ</w:t>
            </w:r>
          </w:p>
        </w:tc>
        <w:tc>
          <w:tcPr>
            <w:tcW w:w="1361" w:type="dxa"/>
            <w:shd w:val="clear" w:color="auto" w:fill="auto"/>
          </w:tcPr>
          <w:p w14:paraId="0569377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080BB76" w14:textId="77777777" w:rsidR="002927B6" w:rsidRPr="005F70FB" w:rsidRDefault="002927B6" w:rsidP="00A551BF">
            <w:pPr>
              <w:pStyle w:val="TableCell0-0115Break"/>
            </w:pPr>
            <w:r w:rsidRPr="005F70FB">
              <w:t>donate</w:t>
            </w:r>
          </w:p>
        </w:tc>
      </w:tr>
      <w:tr w:rsidR="00AC23C4" w:rsidRPr="005F70FB" w14:paraId="4DE088F2" w14:textId="77777777" w:rsidTr="00BC00CF">
        <w:tc>
          <w:tcPr>
            <w:tcW w:w="236" w:type="dxa"/>
            <w:shd w:val="clear" w:color="auto" w:fill="auto"/>
          </w:tcPr>
          <w:p w14:paraId="20B82631" w14:textId="77777777" w:rsidR="002927B6" w:rsidRPr="005F70FB" w:rsidRDefault="002927B6" w:rsidP="00A551BF">
            <w:pPr>
              <w:pStyle w:val="TableCell0-0115Break"/>
              <w:rPr>
                <w:rStyle w:val="ExampleSource"/>
              </w:rPr>
            </w:pPr>
          </w:p>
        </w:tc>
        <w:tc>
          <w:tcPr>
            <w:tcW w:w="1247" w:type="dxa"/>
            <w:shd w:val="clear" w:color="auto" w:fill="auto"/>
          </w:tcPr>
          <w:p w14:paraId="539DF047" w14:textId="77777777" w:rsidR="002927B6" w:rsidRPr="005F70FB" w:rsidRDefault="002927B6" w:rsidP="00A551BF">
            <w:pPr>
              <w:pStyle w:val="TableCell0-0115Break"/>
              <w:rPr>
                <w:rStyle w:val="ChItalBold"/>
              </w:rPr>
            </w:pPr>
            <w:r w:rsidRPr="005F70FB">
              <w:rPr>
                <w:rStyle w:val="ChItalBold"/>
              </w:rPr>
              <w:t>sumber</w:t>
            </w:r>
          </w:p>
        </w:tc>
        <w:tc>
          <w:tcPr>
            <w:tcW w:w="1418" w:type="dxa"/>
            <w:shd w:val="clear" w:color="auto" w:fill="auto"/>
          </w:tcPr>
          <w:p w14:paraId="6D17C2C2" w14:textId="77777777" w:rsidR="002927B6" w:rsidRPr="005F70FB" w:rsidRDefault="002927B6" w:rsidP="00A551BF">
            <w:pPr>
              <w:pStyle w:val="TableCell0-0115Break"/>
              <w:rPr>
                <w:rStyle w:val="ChCharisSIL"/>
              </w:rPr>
            </w:pPr>
            <w:r w:rsidRPr="005F70FB">
              <w:rPr>
                <w:rStyle w:val="ChCharisSIL"/>
              </w:rPr>
              <w:t>ˈsʊm.bɛ̞r̥</w:t>
            </w:r>
          </w:p>
        </w:tc>
        <w:tc>
          <w:tcPr>
            <w:tcW w:w="1361" w:type="dxa"/>
            <w:shd w:val="clear" w:color="auto" w:fill="auto"/>
          </w:tcPr>
          <w:p w14:paraId="43978D0E"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80B203D" w14:textId="77777777" w:rsidR="002927B6" w:rsidRPr="005F70FB" w:rsidRDefault="002927B6" w:rsidP="00A551BF">
            <w:pPr>
              <w:pStyle w:val="TableCell0-0115Break"/>
            </w:pPr>
            <w:r w:rsidRPr="005F70FB">
              <w:t>source</w:t>
            </w:r>
          </w:p>
        </w:tc>
      </w:tr>
      <w:tr w:rsidR="00AC23C4" w:rsidRPr="005F70FB" w14:paraId="43614A96" w14:textId="77777777" w:rsidTr="00BC00CF">
        <w:tc>
          <w:tcPr>
            <w:tcW w:w="236" w:type="dxa"/>
            <w:shd w:val="clear" w:color="auto" w:fill="auto"/>
          </w:tcPr>
          <w:p w14:paraId="39F27C03" w14:textId="77777777" w:rsidR="002927B6" w:rsidRPr="005F70FB" w:rsidRDefault="002927B6" w:rsidP="00A551BF">
            <w:pPr>
              <w:pStyle w:val="TableCell0-0115Break"/>
              <w:rPr>
                <w:rStyle w:val="ExampleSource"/>
              </w:rPr>
            </w:pPr>
          </w:p>
        </w:tc>
        <w:tc>
          <w:tcPr>
            <w:tcW w:w="1247" w:type="dxa"/>
            <w:shd w:val="clear" w:color="auto" w:fill="auto"/>
          </w:tcPr>
          <w:p w14:paraId="268C5F99" w14:textId="77777777" w:rsidR="002927B6" w:rsidRPr="005F70FB" w:rsidRDefault="002927B6" w:rsidP="00A551BF">
            <w:pPr>
              <w:pStyle w:val="TableCell0-0115Break"/>
              <w:rPr>
                <w:rStyle w:val="ChItalBold"/>
              </w:rPr>
            </w:pPr>
            <w:r w:rsidRPr="005F70FB">
              <w:rPr>
                <w:rStyle w:val="ChItalBold"/>
              </w:rPr>
              <w:t>sumbur</w:t>
            </w:r>
          </w:p>
        </w:tc>
        <w:tc>
          <w:tcPr>
            <w:tcW w:w="1418" w:type="dxa"/>
            <w:shd w:val="clear" w:color="auto" w:fill="auto"/>
          </w:tcPr>
          <w:p w14:paraId="723C489F" w14:textId="77777777" w:rsidR="002927B6" w:rsidRPr="005F70FB" w:rsidRDefault="002927B6" w:rsidP="00A551BF">
            <w:pPr>
              <w:pStyle w:val="TableCell0-0115Break"/>
              <w:rPr>
                <w:rStyle w:val="ChCharisSIL"/>
              </w:rPr>
            </w:pPr>
            <w:r w:rsidRPr="005F70FB">
              <w:rPr>
                <w:rStyle w:val="ChCharisSIL"/>
              </w:rPr>
              <w:t>ˈsʊm.bʊr</w:t>
            </w:r>
          </w:p>
        </w:tc>
        <w:tc>
          <w:tcPr>
            <w:tcW w:w="1361" w:type="dxa"/>
            <w:shd w:val="clear" w:color="auto" w:fill="auto"/>
          </w:tcPr>
          <w:p w14:paraId="0DBAE60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616CA72" w14:textId="77777777" w:rsidR="002927B6" w:rsidRPr="005F70FB" w:rsidRDefault="002927B6" w:rsidP="00A551BF">
            <w:pPr>
              <w:pStyle w:val="TableCell0-0115Break"/>
            </w:pPr>
            <w:r w:rsidRPr="005F70FB">
              <w:t>spit at</w:t>
            </w:r>
          </w:p>
        </w:tc>
      </w:tr>
      <w:tr w:rsidR="00AC23C4" w:rsidRPr="005F70FB" w14:paraId="0AE6F9DA" w14:textId="77777777" w:rsidTr="00BC00CF">
        <w:tc>
          <w:tcPr>
            <w:tcW w:w="236" w:type="dxa"/>
            <w:shd w:val="clear" w:color="auto" w:fill="auto"/>
          </w:tcPr>
          <w:p w14:paraId="067727CD" w14:textId="77777777" w:rsidR="002927B6" w:rsidRPr="005F70FB" w:rsidRDefault="002927B6" w:rsidP="00A551BF">
            <w:pPr>
              <w:pStyle w:val="TableCell0-0115Break"/>
              <w:rPr>
                <w:rStyle w:val="ExampleSource"/>
              </w:rPr>
            </w:pPr>
          </w:p>
        </w:tc>
        <w:tc>
          <w:tcPr>
            <w:tcW w:w="1247" w:type="dxa"/>
            <w:shd w:val="clear" w:color="auto" w:fill="auto"/>
          </w:tcPr>
          <w:p w14:paraId="243E85A4" w14:textId="77777777" w:rsidR="002927B6" w:rsidRPr="005F70FB" w:rsidRDefault="002927B6" w:rsidP="00A551BF">
            <w:pPr>
              <w:pStyle w:val="TableCell0-0115Break"/>
              <w:rPr>
                <w:rStyle w:val="ChItalBold"/>
              </w:rPr>
            </w:pPr>
            <w:r w:rsidRPr="005F70FB">
              <w:rPr>
                <w:rStyle w:val="ChItalBold"/>
              </w:rPr>
              <w:t>sumur</w:t>
            </w:r>
          </w:p>
        </w:tc>
        <w:tc>
          <w:tcPr>
            <w:tcW w:w="1418" w:type="dxa"/>
            <w:shd w:val="clear" w:color="auto" w:fill="auto"/>
          </w:tcPr>
          <w:p w14:paraId="0D99B7D4" w14:textId="77777777" w:rsidR="002927B6" w:rsidRPr="005F70FB" w:rsidRDefault="002927B6" w:rsidP="00A551BF">
            <w:pPr>
              <w:pStyle w:val="TableCell0-0115Break"/>
              <w:rPr>
                <w:rStyle w:val="ChCharisSIL"/>
              </w:rPr>
            </w:pPr>
            <w:r w:rsidRPr="005F70FB">
              <w:rPr>
                <w:rStyle w:val="ChCharisSIL"/>
              </w:rPr>
              <w:t>ˈsʊ.mʊr̥</w:t>
            </w:r>
          </w:p>
        </w:tc>
        <w:tc>
          <w:tcPr>
            <w:tcW w:w="1361" w:type="dxa"/>
            <w:shd w:val="clear" w:color="auto" w:fill="auto"/>
          </w:tcPr>
          <w:p w14:paraId="5D2DEBE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5C0A782" w14:textId="77777777" w:rsidR="002927B6" w:rsidRPr="005F70FB" w:rsidRDefault="002927B6" w:rsidP="00A551BF">
            <w:pPr>
              <w:pStyle w:val="TableCell0-0115Break"/>
            </w:pPr>
            <w:r w:rsidRPr="005F70FB">
              <w:t>well</w:t>
            </w:r>
          </w:p>
        </w:tc>
      </w:tr>
      <w:tr w:rsidR="00AC23C4" w:rsidRPr="005F70FB" w14:paraId="198A8D2A" w14:textId="77777777" w:rsidTr="00BC00CF">
        <w:tc>
          <w:tcPr>
            <w:tcW w:w="236" w:type="dxa"/>
            <w:shd w:val="clear" w:color="auto" w:fill="auto"/>
          </w:tcPr>
          <w:p w14:paraId="5A0BC895" w14:textId="77777777" w:rsidR="002927B6" w:rsidRPr="005F70FB" w:rsidRDefault="002927B6" w:rsidP="00A551BF">
            <w:pPr>
              <w:pStyle w:val="TableCell0-0115Break"/>
              <w:rPr>
                <w:rStyle w:val="ExampleSource"/>
              </w:rPr>
            </w:pPr>
          </w:p>
        </w:tc>
        <w:tc>
          <w:tcPr>
            <w:tcW w:w="1247" w:type="dxa"/>
            <w:shd w:val="clear" w:color="auto" w:fill="auto"/>
          </w:tcPr>
          <w:p w14:paraId="111AD24D" w14:textId="77777777" w:rsidR="002927B6" w:rsidRPr="005F70FB" w:rsidRDefault="002927B6" w:rsidP="00A551BF">
            <w:pPr>
              <w:pStyle w:val="TableCell0-0115Break"/>
              <w:rPr>
                <w:rStyle w:val="ChItalBold"/>
              </w:rPr>
            </w:pPr>
            <w:r w:rsidRPr="005F70FB">
              <w:rPr>
                <w:rStyle w:val="ChItalBold"/>
              </w:rPr>
              <w:t>sungay</w:t>
            </w:r>
          </w:p>
        </w:tc>
        <w:tc>
          <w:tcPr>
            <w:tcW w:w="1418" w:type="dxa"/>
            <w:shd w:val="clear" w:color="auto" w:fill="auto"/>
          </w:tcPr>
          <w:p w14:paraId="4D02831A" w14:textId="77777777" w:rsidR="002927B6" w:rsidRPr="005F70FB" w:rsidRDefault="002927B6" w:rsidP="00A551BF">
            <w:pPr>
              <w:pStyle w:val="TableCell0-0115Break"/>
              <w:rPr>
                <w:rStyle w:val="ChCharisSIL"/>
              </w:rPr>
            </w:pPr>
            <w:r w:rsidRPr="005F70FB">
              <w:rPr>
                <w:rStyle w:val="ChCharisSIL"/>
              </w:rPr>
              <w:t>ˈsu.ŋɐj</w:t>
            </w:r>
          </w:p>
        </w:tc>
        <w:tc>
          <w:tcPr>
            <w:tcW w:w="1361" w:type="dxa"/>
            <w:shd w:val="clear" w:color="auto" w:fill="auto"/>
          </w:tcPr>
          <w:p w14:paraId="746C5FF2"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CA9CF81" w14:textId="77777777" w:rsidR="002927B6" w:rsidRPr="005F70FB" w:rsidRDefault="002927B6" w:rsidP="00A551BF">
            <w:pPr>
              <w:pStyle w:val="TableCell0-0115Break"/>
            </w:pPr>
            <w:r w:rsidRPr="005F70FB">
              <w:t>river</w:t>
            </w:r>
          </w:p>
        </w:tc>
      </w:tr>
      <w:tr w:rsidR="00AC23C4" w:rsidRPr="005F70FB" w14:paraId="763F0FB8" w14:textId="77777777" w:rsidTr="00BC00CF">
        <w:tc>
          <w:tcPr>
            <w:tcW w:w="236" w:type="dxa"/>
            <w:shd w:val="clear" w:color="auto" w:fill="auto"/>
          </w:tcPr>
          <w:p w14:paraId="73563D20" w14:textId="77777777" w:rsidR="002927B6" w:rsidRPr="005F70FB" w:rsidRDefault="002927B6" w:rsidP="00A551BF">
            <w:pPr>
              <w:pStyle w:val="TableCell0-0115Break"/>
              <w:rPr>
                <w:rStyle w:val="ExampleSource"/>
              </w:rPr>
            </w:pPr>
          </w:p>
        </w:tc>
        <w:tc>
          <w:tcPr>
            <w:tcW w:w="1247" w:type="dxa"/>
            <w:shd w:val="clear" w:color="auto" w:fill="auto"/>
          </w:tcPr>
          <w:p w14:paraId="4E73EFA8" w14:textId="77777777" w:rsidR="002927B6" w:rsidRPr="005F70FB" w:rsidRDefault="002927B6" w:rsidP="00A551BF">
            <w:pPr>
              <w:pStyle w:val="TableCell0-0115Break"/>
              <w:rPr>
                <w:rStyle w:val="ChItalBold"/>
              </w:rPr>
            </w:pPr>
            <w:r w:rsidRPr="005F70FB">
              <w:rPr>
                <w:rStyle w:val="ChItalBold"/>
              </w:rPr>
              <w:t>sunggu</w:t>
            </w:r>
          </w:p>
        </w:tc>
        <w:tc>
          <w:tcPr>
            <w:tcW w:w="1418" w:type="dxa"/>
            <w:shd w:val="clear" w:color="auto" w:fill="auto"/>
          </w:tcPr>
          <w:p w14:paraId="50BDE3C3" w14:textId="77777777" w:rsidR="002927B6" w:rsidRPr="005F70FB" w:rsidRDefault="002927B6" w:rsidP="00A551BF">
            <w:pPr>
              <w:pStyle w:val="TableCell0-0115Break"/>
              <w:rPr>
                <w:rStyle w:val="ChCharisSIL"/>
              </w:rPr>
            </w:pPr>
            <w:r w:rsidRPr="005F70FB">
              <w:rPr>
                <w:rStyle w:val="ChCharisSIL"/>
              </w:rPr>
              <w:t>ˈsʊŋ.gu</w:t>
            </w:r>
          </w:p>
        </w:tc>
        <w:tc>
          <w:tcPr>
            <w:tcW w:w="1361" w:type="dxa"/>
            <w:shd w:val="clear" w:color="auto" w:fill="auto"/>
          </w:tcPr>
          <w:p w14:paraId="1FD7809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96DD988" w14:textId="77777777" w:rsidR="002927B6" w:rsidRPr="005F70FB" w:rsidRDefault="002927B6" w:rsidP="00A551BF">
            <w:pPr>
              <w:pStyle w:val="TableCell0-0115Break"/>
            </w:pPr>
            <w:r w:rsidRPr="005F70FB">
              <w:t>be true</w:t>
            </w:r>
          </w:p>
        </w:tc>
      </w:tr>
      <w:tr w:rsidR="00AC23C4" w:rsidRPr="005F70FB" w14:paraId="4645B4E3" w14:textId="77777777" w:rsidTr="00BC00CF">
        <w:tc>
          <w:tcPr>
            <w:tcW w:w="236" w:type="dxa"/>
            <w:shd w:val="clear" w:color="auto" w:fill="auto"/>
          </w:tcPr>
          <w:p w14:paraId="6C4AF376" w14:textId="77777777" w:rsidR="002927B6" w:rsidRPr="005F70FB" w:rsidRDefault="002927B6" w:rsidP="00A551BF">
            <w:pPr>
              <w:pStyle w:val="TableCell0-0115Break"/>
              <w:rPr>
                <w:rStyle w:val="ExampleSource"/>
              </w:rPr>
            </w:pPr>
          </w:p>
        </w:tc>
        <w:tc>
          <w:tcPr>
            <w:tcW w:w="1247" w:type="dxa"/>
            <w:shd w:val="clear" w:color="auto" w:fill="auto"/>
          </w:tcPr>
          <w:p w14:paraId="126AEC2F" w14:textId="77777777" w:rsidR="002927B6" w:rsidRPr="005F70FB" w:rsidRDefault="002927B6" w:rsidP="00A551BF">
            <w:pPr>
              <w:pStyle w:val="TableCell0-0115Break"/>
              <w:rPr>
                <w:rStyle w:val="ChItalBold"/>
              </w:rPr>
            </w:pPr>
            <w:r w:rsidRPr="005F70FB">
              <w:rPr>
                <w:rStyle w:val="ChItalBold"/>
              </w:rPr>
              <w:t>suntik</w:t>
            </w:r>
          </w:p>
        </w:tc>
        <w:tc>
          <w:tcPr>
            <w:tcW w:w="1418" w:type="dxa"/>
            <w:shd w:val="clear" w:color="auto" w:fill="auto"/>
          </w:tcPr>
          <w:p w14:paraId="2AF3735C" w14:textId="77777777" w:rsidR="002927B6" w:rsidRPr="005F70FB" w:rsidRDefault="002927B6" w:rsidP="00A551BF">
            <w:pPr>
              <w:pStyle w:val="TableCell0-0115Break"/>
              <w:rPr>
                <w:rStyle w:val="ChCharisSIL"/>
              </w:rPr>
            </w:pPr>
            <w:r w:rsidRPr="005F70FB">
              <w:rPr>
                <w:rStyle w:val="ChCharisSIL"/>
              </w:rPr>
              <w:t>ˈsʊn.tɪk̚</w:t>
            </w:r>
          </w:p>
        </w:tc>
        <w:tc>
          <w:tcPr>
            <w:tcW w:w="1361" w:type="dxa"/>
            <w:shd w:val="clear" w:color="auto" w:fill="auto"/>
          </w:tcPr>
          <w:p w14:paraId="589D514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6452914" w14:textId="77777777" w:rsidR="002927B6" w:rsidRPr="005F70FB" w:rsidRDefault="002927B6" w:rsidP="00A551BF">
            <w:pPr>
              <w:pStyle w:val="TableCell0-0115Break"/>
            </w:pPr>
            <w:r w:rsidRPr="005F70FB">
              <w:t>inject</w:t>
            </w:r>
          </w:p>
        </w:tc>
      </w:tr>
      <w:tr w:rsidR="00AC23C4" w:rsidRPr="005F70FB" w14:paraId="5EBFD64A" w14:textId="77777777" w:rsidTr="00BC00CF">
        <w:tc>
          <w:tcPr>
            <w:tcW w:w="236" w:type="dxa"/>
            <w:shd w:val="clear" w:color="auto" w:fill="auto"/>
          </w:tcPr>
          <w:p w14:paraId="7B395362" w14:textId="77777777" w:rsidR="002927B6" w:rsidRPr="005F70FB" w:rsidRDefault="002927B6" w:rsidP="00A551BF">
            <w:pPr>
              <w:pStyle w:val="TableCell0-0115Break"/>
              <w:rPr>
                <w:rStyle w:val="ExampleSource"/>
              </w:rPr>
            </w:pPr>
          </w:p>
        </w:tc>
        <w:tc>
          <w:tcPr>
            <w:tcW w:w="1247" w:type="dxa"/>
            <w:shd w:val="clear" w:color="auto" w:fill="auto"/>
          </w:tcPr>
          <w:p w14:paraId="6140DE85" w14:textId="77777777" w:rsidR="002927B6" w:rsidRPr="005F70FB" w:rsidRDefault="002927B6" w:rsidP="00A551BF">
            <w:pPr>
              <w:pStyle w:val="TableCell0-0115Break"/>
              <w:rPr>
                <w:rStyle w:val="ChItalBold"/>
              </w:rPr>
            </w:pPr>
            <w:r w:rsidRPr="005F70FB">
              <w:rPr>
                <w:rStyle w:val="ChItalBold"/>
              </w:rPr>
              <w:t>surat</w:t>
            </w:r>
          </w:p>
        </w:tc>
        <w:tc>
          <w:tcPr>
            <w:tcW w:w="1418" w:type="dxa"/>
            <w:shd w:val="clear" w:color="auto" w:fill="auto"/>
          </w:tcPr>
          <w:p w14:paraId="10A58157" w14:textId="77777777" w:rsidR="002927B6" w:rsidRPr="005F70FB" w:rsidRDefault="002927B6" w:rsidP="00A551BF">
            <w:pPr>
              <w:pStyle w:val="TableCell0-0115Break"/>
              <w:rPr>
                <w:rStyle w:val="ChCharisSIL"/>
              </w:rPr>
            </w:pPr>
            <w:r w:rsidRPr="005F70FB">
              <w:rPr>
                <w:rStyle w:val="ChCharisSIL"/>
              </w:rPr>
              <w:t>ˈsʊ.ɾɐt</w:t>
            </w:r>
          </w:p>
        </w:tc>
        <w:tc>
          <w:tcPr>
            <w:tcW w:w="1361" w:type="dxa"/>
            <w:shd w:val="clear" w:color="auto" w:fill="auto"/>
          </w:tcPr>
          <w:p w14:paraId="385FA51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84D764A" w14:textId="77777777" w:rsidR="002927B6" w:rsidRPr="005F70FB" w:rsidRDefault="002927B6" w:rsidP="00A551BF">
            <w:pPr>
              <w:pStyle w:val="TableCell0-0115Break"/>
            </w:pPr>
            <w:r w:rsidRPr="005F70FB">
              <w:t>letter</w:t>
            </w:r>
          </w:p>
        </w:tc>
      </w:tr>
      <w:tr w:rsidR="00AC23C4" w:rsidRPr="005F70FB" w14:paraId="45086632" w14:textId="77777777" w:rsidTr="00BC00CF">
        <w:tc>
          <w:tcPr>
            <w:tcW w:w="236" w:type="dxa"/>
            <w:shd w:val="clear" w:color="auto" w:fill="auto"/>
          </w:tcPr>
          <w:p w14:paraId="008CB3D2" w14:textId="77777777" w:rsidR="002927B6" w:rsidRPr="005F70FB" w:rsidRDefault="002927B6" w:rsidP="00A551BF">
            <w:pPr>
              <w:pStyle w:val="TableCell0-0115Break"/>
              <w:rPr>
                <w:rStyle w:val="ExampleSource"/>
              </w:rPr>
            </w:pPr>
          </w:p>
        </w:tc>
        <w:tc>
          <w:tcPr>
            <w:tcW w:w="1247" w:type="dxa"/>
            <w:shd w:val="clear" w:color="auto" w:fill="auto"/>
          </w:tcPr>
          <w:p w14:paraId="30DB3816" w14:textId="77777777" w:rsidR="002927B6" w:rsidRPr="005F70FB" w:rsidRDefault="002927B6" w:rsidP="00A551BF">
            <w:pPr>
              <w:pStyle w:val="TableCell0-0115Break"/>
              <w:rPr>
                <w:rStyle w:val="ChItalBold"/>
              </w:rPr>
            </w:pPr>
            <w:r w:rsidRPr="005F70FB">
              <w:rPr>
                <w:rStyle w:val="ChItalBold"/>
              </w:rPr>
              <w:t>suru</w:t>
            </w:r>
          </w:p>
        </w:tc>
        <w:tc>
          <w:tcPr>
            <w:tcW w:w="1418" w:type="dxa"/>
            <w:shd w:val="clear" w:color="auto" w:fill="auto"/>
          </w:tcPr>
          <w:p w14:paraId="650371B1" w14:textId="77777777" w:rsidR="002927B6" w:rsidRPr="005F70FB" w:rsidRDefault="002927B6" w:rsidP="00A551BF">
            <w:pPr>
              <w:pStyle w:val="TableCell0-0115Break"/>
              <w:rPr>
                <w:rStyle w:val="ChCharisSIL"/>
              </w:rPr>
            </w:pPr>
            <w:r w:rsidRPr="005F70FB">
              <w:rPr>
                <w:rStyle w:val="ChCharisSIL"/>
              </w:rPr>
              <w:t>ˈsu.ɾu</w:t>
            </w:r>
          </w:p>
        </w:tc>
        <w:tc>
          <w:tcPr>
            <w:tcW w:w="1361" w:type="dxa"/>
            <w:shd w:val="clear" w:color="auto" w:fill="auto"/>
          </w:tcPr>
          <w:p w14:paraId="502D868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D8DD3EF" w14:textId="77777777" w:rsidR="002927B6" w:rsidRPr="005F70FB" w:rsidRDefault="002927B6" w:rsidP="00A551BF">
            <w:pPr>
              <w:pStyle w:val="TableCell0-0115Break"/>
            </w:pPr>
            <w:r w:rsidRPr="005F70FB">
              <w:t>order</w:t>
            </w:r>
          </w:p>
        </w:tc>
      </w:tr>
      <w:tr w:rsidR="00AC23C4" w:rsidRPr="005F70FB" w14:paraId="043458D7" w14:textId="77777777" w:rsidTr="00BC00CF">
        <w:tc>
          <w:tcPr>
            <w:tcW w:w="236" w:type="dxa"/>
            <w:shd w:val="clear" w:color="auto" w:fill="auto"/>
          </w:tcPr>
          <w:p w14:paraId="6E455511" w14:textId="77777777" w:rsidR="002927B6" w:rsidRPr="005F70FB" w:rsidRDefault="002927B6" w:rsidP="00A551BF">
            <w:pPr>
              <w:pStyle w:val="TableCell0-0115Break"/>
              <w:rPr>
                <w:rStyle w:val="ExampleSource"/>
              </w:rPr>
            </w:pPr>
          </w:p>
        </w:tc>
        <w:tc>
          <w:tcPr>
            <w:tcW w:w="1247" w:type="dxa"/>
            <w:shd w:val="clear" w:color="auto" w:fill="auto"/>
          </w:tcPr>
          <w:p w14:paraId="74DD6343" w14:textId="77777777" w:rsidR="002927B6" w:rsidRPr="005F70FB" w:rsidRDefault="002927B6" w:rsidP="00A551BF">
            <w:pPr>
              <w:pStyle w:val="TableCell0-0115Break"/>
              <w:rPr>
                <w:rStyle w:val="ChItalBold"/>
              </w:rPr>
            </w:pPr>
            <w:r w:rsidRPr="005F70FB">
              <w:rPr>
                <w:rStyle w:val="ChItalBold"/>
              </w:rPr>
              <w:t>susa</w:t>
            </w:r>
          </w:p>
        </w:tc>
        <w:tc>
          <w:tcPr>
            <w:tcW w:w="1418" w:type="dxa"/>
            <w:shd w:val="clear" w:color="auto" w:fill="auto"/>
          </w:tcPr>
          <w:p w14:paraId="6C35E55E" w14:textId="77777777" w:rsidR="002927B6" w:rsidRPr="005F70FB" w:rsidRDefault="002927B6" w:rsidP="00A551BF">
            <w:pPr>
              <w:pStyle w:val="TableCell0-0115Break"/>
              <w:rPr>
                <w:rStyle w:val="ChCharisSIL"/>
              </w:rPr>
            </w:pPr>
            <w:r w:rsidRPr="005F70FB">
              <w:rPr>
                <w:rStyle w:val="ChCharisSIL"/>
              </w:rPr>
              <w:t>ˈsu.sa</w:t>
            </w:r>
          </w:p>
        </w:tc>
        <w:tc>
          <w:tcPr>
            <w:tcW w:w="1361" w:type="dxa"/>
            <w:shd w:val="clear" w:color="auto" w:fill="auto"/>
          </w:tcPr>
          <w:p w14:paraId="6AAD33D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1ABBB12" w14:textId="77777777" w:rsidR="002927B6" w:rsidRPr="005F70FB" w:rsidRDefault="002927B6" w:rsidP="00A551BF">
            <w:pPr>
              <w:pStyle w:val="TableCell0-0115Break"/>
            </w:pPr>
            <w:r w:rsidRPr="005F70FB">
              <w:t>be difficult</w:t>
            </w:r>
          </w:p>
        </w:tc>
      </w:tr>
      <w:tr w:rsidR="00AC23C4" w:rsidRPr="005F70FB" w14:paraId="7A38DD96" w14:textId="77777777" w:rsidTr="00BC00CF">
        <w:tc>
          <w:tcPr>
            <w:tcW w:w="236" w:type="dxa"/>
            <w:shd w:val="clear" w:color="auto" w:fill="auto"/>
          </w:tcPr>
          <w:p w14:paraId="6740E587" w14:textId="77777777" w:rsidR="002927B6" w:rsidRPr="005F70FB" w:rsidRDefault="002927B6" w:rsidP="00A551BF">
            <w:pPr>
              <w:pStyle w:val="TableCell0-0115Break"/>
              <w:rPr>
                <w:rStyle w:val="ExampleSource"/>
              </w:rPr>
            </w:pPr>
          </w:p>
        </w:tc>
        <w:tc>
          <w:tcPr>
            <w:tcW w:w="1247" w:type="dxa"/>
            <w:shd w:val="clear" w:color="auto" w:fill="auto"/>
          </w:tcPr>
          <w:p w14:paraId="3FB25970" w14:textId="77777777" w:rsidR="002927B6" w:rsidRPr="005F70FB" w:rsidRDefault="002927B6" w:rsidP="00A551BF">
            <w:pPr>
              <w:pStyle w:val="TableCell0-0115Break"/>
              <w:rPr>
                <w:rStyle w:val="ChItalBold"/>
              </w:rPr>
            </w:pPr>
            <w:r w:rsidRPr="005F70FB">
              <w:rPr>
                <w:rStyle w:val="ChItalBold"/>
              </w:rPr>
              <w:t>susu</w:t>
            </w:r>
          </w:p>
        </w:tc>
        <w:tc>
          <w:tcPr>
            <w:tcW w:w="1418" w:type="dxa"/>
            <w:shd w:val="clear" w:color="auto" w:fill="auto"/>
          </w:tcPr>
          <w:p w14:paraId="381DFF05" w14:textId="77777777" w:rsidR="002927B6" w:rsidRPr="005F70FB" w:rsidRDefault="002927B6" w:rsidP="00A551BF">
            <w:pPr>
              <w:pStyle w:val="TableCell0-0115Break"/>
              <w:rPr>
                <w:rStyle w:val="ChCharisSIL"/>
              </w:rPr>
            </w:pPr>
            <w:r w:rsidRPr="005F70FB">
              <w:rPr>
                <w:rStyle w:val="ChCharisSIL"/>
              </w:rPr>
              <w:t>ˈsu.su</w:t>
            </w:r>
          </w:p>
        </w:tc>
        <w:tc>
          <w:tcPr>
            <w:tcW w:w="1361" w:type="dxa"/>
            <w:shd w:val="clear" w:color="auto" w:fill="auto"/>
          </w:tcPr>
          <w:p w14:paraId="71CD3AC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954EDEF" w14:textId="77777777" w:rsidR="002927B6" w:rsidRPr="005F70FB" w:rsidRDefault="002927B6" w:rsidP="00A551BF">
            <w:pPr>
              <w:pStyle w:val="TableCell0-0115Break"/>
            </w:pPr>
            <w:r w:rsidRPr="005F70FB">
              <w:t>milk</w:t>
            </w:r>
          </w:p>
        </w:tc>
      </w:tr>
      <w:tr w:rsidR="00AC23C4" w:rsidRPr="005F70FB" w14:paraId="37024991" w14:textId="77777777" w:rsidTr="00BC00CF">
        <w:tc>
          <w:tcPr>
            <w:tcW w:w="236" w:type="dxa"/>
            <w:shd w:val="clear" w:color="auto" w:fill="auto"/>
          </w:tcPr>
          <w:p w14:paraId="7299B5AE" w14:textId="77777777" w:rsidR="002927B6" w:rsidRPr="005F70FB" w:rsidRDefault="002927B6" w:rsidP="00A551BF">
            <w:pPr>
              <w:pStyle w:val="TableCell0-0115Break"/>
              <w:rPr>
                <w:rStyle w:val="ExampleSource"/>
              </w:rPr>
            </w:pPr>
          </w:p>
        </w:tc>
        <w:tc>
          <w:tcPr>
            <w:tcW w:w="1247" w:type="dxa"/>
            <w:shd w:val="clear" w:color="auto" w:fill="auto"/>
          </w:tcPr>
          <w:p w14:paraId="0DDBCD86" w14:textId="77777777" w:rsidR="002927B6" w:rsidRPr="005F70FB" w:rsidRDefault="002927B6" w:rsidP="00A551BF">
            <w:pPr>
              <w:pStyle w:val="TableCell0-0115Break"/>
              <w:rPr>
                <w:rStyle w:val="ChItalBold"/>
              </w:rPr>
            </w:pPr>
            <w:r w:rsidRPr="005F70FB">
              <w:rPr>
                <w:rStyle w:val="ChItalBold"/>
              </w:rPr>
              <w:t>susung</w:t>
            </w:r>
          </w:p>
        </w:tc>
        <w:tc>
          <w:tcPr>
            <w:tcW w:w="1418" w:type="dxa"/>
            <w:shd w:val="clear" w:color="auto" w:fill="auto"/>
          </w:tcPr>
          <w:p w14:paraId="44684427" w14:textId="77777777" w:rsidR="002927B6" w:rsidRPr="005F70FB" w:rsidRDefault="002927B6" w:rsidP="00A551BF">
            <w:pPr>
              <w:pStyle w:val="TableCell0-0115Break"/>
              <w:rPr>
                <w:rStyle w:val="ChCharisSIL"/>
              </w:rPr>
            </w:pPr>
            <w:r w:rsidRPr="005F70FB">
              <w:rPr>
                <w:rStyle w:val="ChCharisSIL"/>
              </w:rPr>
              <w:t>ˈsu.sʊn</w:t>
            </w:r>
          </w:p>
        </w:tc>
        <w:tc>
          <w:tcPr>
            <w:tcW w:w="1361" w:type="dxa"/>
            <w:shd w:val="clear" w:color="auto" w:fill="auto"/>
          </w:tcPr>
          <w:p w14:paraId="6F0B680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3A2C8E9" w14:textId="77777777" w:rsidR="002927B6" w:rsidRPr="005F70FB" w:rsidRDefault="002927B6" w:rsidP="00A551BF">
            <w:pPr>
              <w:pStyle w:val="TableCell0-0115Break"/>
            </w:pPr>
            <w:r w:rsidRPr="005F70FB">
              <w:t>arrange</w:t>
            </w:r>
          </w:p>
        </w:tc>
      </w:tr>
      <w:tr w:rsidR="00AC23C4" w:rsidRPr="005F70FB" w14:paraId="156D5279" w14:textId="77777777" w:rsidTr="00BC00CF">
        <w:tc>
          <w:tcPr>
            <w:tcW w:w="236" w:type="dxa"/>
            <w:shd w:val="clear" w:color="auto" w:fill="auto"/>
          </w:tcPr>
          <w:p w14:paraId="6DCD1EFB" w14:textId="77777777" w:rsidR="002927B6" w:rsidRPr="005F70FB" w:rsidRDefault="002927B6" w:rsidP="00A551BF">
            <w:pPr>
              <w:pStyle w:val="TableCell0-0115Break"/>
              <w:rPr>
                <w:rStyle w:val="ExampleSource"/>
              </w:rPr>
            </w:pPr>
          </w:p>
        </w:tc>
        <w:tc>
          <w:tcPr>
            <w:tcW w:w="1247" w:type="dxa"/>
            <w:shd w:val="clear" w:color="auto" w:fill="auto"/>
          </w:tcPr>
          <w:p w14:paraId="712A852E" w14:textId="77777777" w:rsidR="002927B6" w:rsidRPr="005F70FB" w:rsidRDefault="002927B6" w:rsidP="00A551BF">
            <w:pPr>
              <w:pStyle w:val="TableCell0-0115Break"/>
              <w:rPr>
                <w:rStyle w:val="ChItalBold"/>
              </w:rPr>
            </w:pPr>
            <w:r w:rsidRPr="005F70FB">
              <w:rPr>
                <w:rStyle w:val="ChItalBold"/>
              </w:rPr>
              <w:t>swak</w:t>
            </w:r>
          </w:p>
        </w:tc>
        <w:tc>
          <w:tcPr>
            <w:tcW w:w="1418" w:type="dxa"/>
            <w:shd w:val="clear" w:color="auto" w:fill="auto"/>
          </w:tcPr>
          <w:p w14:paraId="07443B9D" w14:textId="77777777" w:rsidR="002927B6" w:rsidRPr="005F70FB" w:rsidRDefault="002927B6" w:rsidP="00A551BF">
            <w:pPr>
              <w:pStyle w:val="TableCell0-0115Break"/>
              <w:rPr>
                <w:rStyle w:val="ChCharisSIL"/>
              </w:rPr>
            </w:pPr>
            <w:r w:rsidRPr="005F70FB">
              <w:rPr>
                <w:rStyle w:val="ChCharisSIL"/>
              </w:rPr>
              <w:t>ˈswɐk</w:t>
            </w:r>
          </w:p>
        </w:tc>
        <w:tc>
          <w:tcPr>
            <w:tcW w:w="1361" w:type="dxa"/>
            <w:shd w:val="clear" w:color="auto" w:fill="auto"/>
          </w:tcPr>
          <w:p w14:paraId="5FAF99E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EB0F329" w14:textId="77777777" w:rsidR="002927B6" w:rsidRPr="005F70FB" w:rsidRDefault="002927B6" w:rsidP="00A551BF">
            <w:pPr>
              <w:pStyle w:val="TableCell0-0115Break"/>
            </w:pPr>
            <w:r w:rsidRPr="005F70FB">
              <w:t>be exhausted</w:t>
            </w:r>
          </w:p>
        </w:tc>
      </w:tr>
      <w:tr w:rsidR="00AC23C4" w:rsidRPr="005F70FB" w14:paraId="1B0174C6" w14:textId="77777777" w:rsidTr="00BC00CF">
        <w:tc>
          <w:tcPr>
            <w:tcW w:w="236" w:type="dxa"/>
            <w:shd w:val="clear" w:color="auto" w:fill="auto"/>
          </w:tcPr>
          <w:p w14:paraId="1E01B910" w14:textId="77777777" w:rsidR="002927B6" w:rsidRPr="005F70FB" w:rsidRDefault="002927B6" w:rsidP="000F4F82">
            <w:pPr>
              <w:pStyle w:val="TableCell0-2115ptBreak"/>
              <w:rPr>
                <w:rStyle w:val="ExampleSource"/>
              </w:rPr>
            </w:pPr>
          </w:p>
        </w:tc>
        <w:tc>
          <w:tcPr>
            <w:tcW w:w="1247" w:type="dxa"/>
            <w:shd w:val="clear" w:color="auto" w:fill="auto"/>
          </w:tcPr>
          <w:p w14:paraId="43254AC4" w14:textId="77777777" w:rsidR="002927B6" w:rsidRPr="005F70FB" w:rsidRDefault="002927B6" w:rsidP="000F4F82">
            <w:pPr>
              <w:pStyle w:val="TableCell0-2115ptBreak"/>
              <w:rPr>
                <w:rStyle w:val="ChItalBold"/>
              </w:rPr>
            </w:pPr>
            <w:r w:rsidRPr="005F70FB">
              <w:rPr>
                <w:rStyle w:val="ChItalBold"/>
              </w:rPr>
              <w:t>swanggi</w:t>
            </w:r>
          </w:p>
        </w:tc>
        <w:tc>
          <w:tcPr>
            <w:tcW w:w="1418" w:type="dxa"/>
            <w:shd w:val="clear" w:color="auto" w:fill="auto"/>
          </w:tcPr>
          <w:p w14:paraId="08B224A3" w14:textId="77777777" w:rsidR="002927B6" w:rsidRPr="005F70FB" w:rsidRDefault="002927B6" w:rsidP="000F4F82">
            <w:pPr>
              <w:pStyle w:val="TableCell0-2115ptBreak"/>
              <w:rPr>
                <w:rStyle w:val="ChCharisSIL"/>
              </w:rPr>
            </w:pPr>
            <w:r w:rsidRPr="005F70FB">
              <w:rPr>
                <w:rStyle w:val="ChCharisSIL"/>
              </w:rPr>
              <w:t>ˈswɐŋ.gi</w:t>
            </w:r>
          </w:p>
        </w:tc>
        <w:tc>
          <w:tcPr>
            <w:tcW w:w="1361" w:type="dxa"/>
            <w:shd w:val="clear" w:color="auto" w:fill="auto"/>
          </w:tcPr>
          <w:p w14:paraId="3534361D" w14:textId="77777777" w:rsidR="002927B6" w:rsidRPr="005F70FB" w:rsidRDefault="002927B6" w:rsidP="000F4F82">
            <w:pPr>
              <w:pStyle w:val="TableCell0-2115ptBreak"/>
              <w:rPr>
                <w:rStyle w:val="ChSmallCaps"/>
              </w:rPr>
            </w:pPr>
            <w:r w:rsidRPr="005F70FB">
              <w:rPr>
                <w:rStyle w:val="ChSmallCaps"/>
              </w:rPr>
              <w:t>n</w:t>
            </w:r>
          </w:p>
        </w:tc>
        <w:tc>
          <w:tcPr>
            <w:tcW w:w="2438" w:type="dxa"/>
            <w:shd w:val="clear" w:color="auto" w:fill="auto"/>
          </w:tcPr>
          <w:p w14:paraId="2F0CD984" w14:textId="3A2A374E" w:rsidR="002927B6" w:rsidRPr="005F70FB" w:rsidRDefault="002927B6" w:rsidP="00152E6C">
            <w:pPr>
              <w:pStyle w:val="TableCell0-2115ptBreak"/>
            </w:pPr>
            <w:r w:rsidRPr="005F70FB">
              <w:t>nocturnal evil spirit</w:t>
            </w:r>
            <w:r w:rsidR="00152E6C" w:rsidRPr="005F70FB">
              <w:t xml:space="preserve">, </w:t>
            </w:r>
            <w:r w:rsidRPr="005F70FB">
              <w:t>sorcerer</w:t>
            </w:r>
          </w:p>
        </w:tc>
      </w:tr>
      <w:tr w:rsidR="00AC23C4" w:rsidRPr="005F70FB" w14:paraId="7FC34DE5" w14:textId="77777777" w:rsidTr="00BC00CF">
        <w:tc>
          <w:tcPr>
            <w:tcW w:w="236" w:type="dxa"/>
            <w:shd w:val="clear" w:color="auto" w:fill="auto"/>
          </w:tcPr>
          <w:p w14:paraId="21E97EE9" w14:textId="77777777" w:rsidR="002927B6" w:rsidRPr="005F70FB" w:rsidRDefault="002927B6" w:rsidP="000F4F82">
            <w:pPr>
              <w:pStyle w:val="TableCell5-2"/>
              <w:rPr>
                <w:rStyle w:val="ExampleSource"/>
              </w:rPr>
            </w:pPr>
          </w:p>
        </w:tc>
        <w:tc>
          <w:tcPr>
            <w:tcW w:w="1247" w:type="dxa"/>
            <w:shd w:val="clear" w:color="auto" w:fill="auto"/>
          </w:tcPr>
          <w:p w14:paraId="15B68637" w14:textId="77777777" w:rsidR="002927B6" w:rsidRPr="005F70FB" w:rsidRDefault="002927B6" w:rsidP="000F4F82">
            <w:pPr>
              <w:pStyle w:val="TableCell2-2"/>
              <w:rPr>
                <w:rStyle w:val="ChBold"/>
              </w:rPr>
            </w:pPr>
            <w:r w:rsidRPr="005F70FB">
              <w:rPr>
                <w:rStyle w:val="ChBold"/>
              </w:rPr>
              <w:t>T</w:t>
            </w:r>
          </w:p>
        </w:tc>
        <w:tc>
          <w:tcPr>
            <w:tcW w:w="1418" w:type="dxa"/>
            <w:shd w:val="clear" w:color="auto" w:fill="auto"/>
          </w:tcPr>
          <w:p w14:paraId="1647B018" w14:textId="77777777" w:rsidR="002927B6" w:rsidRPr="005F70FB" w:rsidRDefault="002927B6" w:rsidP="000F4F82">
            <w:pPr>
              <w:pStyle w:val="TableCell2-2"/>
            </w:pPr>
          </w:p>
        </w:tc>
        <w:tc>
          <w:tcPr>
            <w:tcW w:w="1361" w:type="dxa"/>
            <w:shd w:val="clear" w:color="auto" w:fill="auto"/>
          </w:tcPr>
          <w:p w14:paraId="573B4077" w14:textId="77777777" w:rsidR="002927B6" w:rsidRPr="005F70FB" w:rsidRDefault="002927B6" w:rsidP="000F4F82">
            <w:pPr>
              <w:pStyle w:val="TableCell2-2"/>
            </w:pPr>
          </w:p>
        </w:tc>
        <w:tc>
          <w:tcPr>
            <w:tcW w:w="2438" w:type="dxa"/>
            <w:shd w:val="clear" w:color="auto" w:fill="auto"/>
          </w:tcPr>
          <w:p w14:paraId="1724F478" w14:textId="77777777" w:rsidR="002927B6" w:rsidRPr="005F70FB" w:rsidRDefault="002927B6" w:rsidP="000F4F82">
            <w:pPr>
              <w:pStyle w:val="TableCell2-2"/>
            </w:pPr>
          </w:p>
        </w:tc>
      </w:tr>
      <w:tr w:rsidR="00AC23C4" w:rsidRPr="005F70FB" w14:paraId="607F380A" w14:textId="77777777" w:rsidTr="00BC00CF">
        <w:tc>
          <w:tcPr>
            <w:tcW w:w="236" w:type="dxa"/>
            <w:shd w:val="clear" w:color="auto" w:fill="auto"/>
          </w:tcPr>
          <w:p w14:paraId="02905423" w14:textId="77777777" w:rsidR="002927B6" w:rsidRPr="005F70FB" w:rsidRDefault="002927B6" w:rsidP="00A551BF">
            <w:pPr>
              <w:pStyle w:val="TableCell0-0115Break"/>
              <w:rPr>
                <w:rStyle w:val="ExampleSource"/>
              </w:rPr>
            </w:pPr>
          </w:p>
        </w:tc>
        <w:tc>
          <w:tcPr>
            <w:tcW w:w="1247" w:type="dxa"/>
            <w:shd w:val="clear" w:color="auto" w:fill="auto"/>
          </w:tcPr>
          <w:p w14:paraId="75F8859F" w14:textId="77777777" w:rsidR="002927B6" w:rsidRPr="005F70FB" w:rsidRDefault="002927B6" w:rsidP="00A551BF">
            <w:pPr>
              <w:pStyle w:val="TableCell0-0115Break"/>
              <w:rPr>
                <w:rStyle w:val="ChItalBold"/>
              </w:rPr>
            </w:pPr>
            <w:r w:rsidRPr="005F70FB">
              <w:rPr>
                <w:rStyle w:val="ChItalBold"/>
              </w:rPr>
              <w:t>tabrak</w:t>
            </w:r>
          </w:p>
        </w:tc>
        <w:tc>
          <w:tcPr>
            <w:tcW w:w="1418" w:type="dxa"/>
            <w:shd w:val="clear" w:color="auto" w:fill="auto"/>
          </w:tcPr>
          <w:p w14:paraId="5A2B2CD5" w14:textId="77777777" w:rsidR="002927B6" w:rsidRPr="005F70FB" w:rsidRDefault="002927B6" w:rsidP="00A551BF">
            <w:pPr>
              <w:pStyle w:val="TableCell0-0115Break"/>
              <w:rPr>
                <w:rStyle w:val="ChCharisSIL"/>
              </w:rPr>
            </w:pPr>
            <w:r w:rsidRPr="005F70FB">
              <w:rPr>
                <w:rStyle w:val="ChCharisSIL"/>
              </w:rPr>
              <w:t>ˈta.brɐk</w:t>
            </w:r>
          </w:p>
        </w:tc>
        <w:tc>
          <w:tcPr>
            <w:tcW w:w="1361" w:type="dxa"/>
            <w:shd w:val="clear" w:color="auto" w:fill="auto"/>
          </w:tcPr>
          <w:p w14:paraId="4563D2E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19EB47F" w14:textId="77777777" w:rsidR="002927B6" w:rsidRPr="005F70FB" w:rsidRDefault="002927B6" w:rsidP="00A551BF">
            <w:pPr>
              <w:pStyle w:val="TableCell0-0115Break"/>
            </w:pPr>
            <w:r w:rsidRPr="005F70FB">
              <w:t>hit against</w:t>
            </w:r>
          </w:p>
        </w:tc>
      </w:tr>
      <w:tr w:rsidR="00AC23C4" w:rsidRPr="005F70FB" w14:paraId="26EA60EF" w14:textId="77777777" w:rsidTr="00BC00CF">
        <w:tc>
          <w:tcPr>
            <w:tcW w:w="236" w:type="dxa"/>
            <w:shd w:val="clear" w:color="auto" w:fill="auto"/>
          </w:tcPr>
          <w:p w14:paraId="0B95B18D" w14:textId="77777777" w:rsidR="002927B6" w:rsidRPr="005F70FB" w:rsidRDefault="002927B6" w:rsidP="00A551BF">
            <w:pPr>
              <w:pStyle w:val="TableCell0-0115Break"/>
              <w:rPr>
                <w:rStyle w:val="ExampleSource"/>
              </w:rPr>
            </w:pPr>
          </w:p>
        </w:tc>
        <w:tc>
          <w:tcPr>
            <w:tcW w:w="1247" w:type="dxa"/>
            <w:shd w:val="clear" w:color="auto" w:fill="auto"/>
          </w:tcPr>
          <w:p w14:paraId="08C92081" w14:textId="77777777" w:rsidR="002927B6" w:rsidRPr="005F70FB" w:rsidRDefault="002927B6" w:rsidP="00A551BF">
            <w:pPr>
              <w:pStyle w:val="TableCell0-0115Break"/>
              <w:rPr>
                <w:rStyle w:val="ChItalBold"/>
              </w:rPr>
            </w:pPr>
            <w:r w:rsidRPr="005F70FB">
              <w:rPr>
                <w:rStyle w:val="ChItalBold"/>
              </w:rPr>
              <w:t>tadi</w:t>
            </w:r>
          </w:p>
        </w:tc>
        <w:tc>
          <w:tcPr>
            <w:tcW w:w="1418" w:type="dxa"/>
            <w:shd w:val="clear" w:color="auto" w:fill="auto"/>
          </w:tcPr>
          <w:p w14:paraId="26F0A3C5" w14:textId="77777777" w:rsidR="002927B6" w:rsidRPr="005F70FB" w:rsidRDefault="002927B6" w:rsidP="00A551BF">
            <w:pPr>
              <w:pStyle w:val="TableCell0-0115Break"/>
              <w:rPr>
                <w:rStyle w:val="ChCharisSIL"/>
              </w:rPr>
            </w:pPr>
            <w:r w:rsidRPr="005F70FB">
              <w:rPr>
                <w:rStyle w:val="ChCharisSIL"/>
              </w:rPr>
              <w:t>ˈta.di</w:t>
            </w:r>
          </w:p>
        </w:tc>
        <w:tc>
          <w:tcPr>
            <w:tcW w:w="1361" w:type="dxa"/>
            <w:shd w:val="clear" w:color="auto" w:fill="auto"/>
          </w:tcPr>
          <w:p w14:paraId="78C78B2A"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1A32B8DB" w14:textId="77777777" w:rsidR="002927B6" w:rsidRPr="005F70FB" w:rsidRDefault="002927B6" w:rsidP="00A551BF">
            <w:pPr>
              <w:pStyle w:val="TableCell0-0115Break"/>
            </w:pPr>
            <w:r w:rsidRPr="005F70FB">
              <w:t>earlier</w:t>
            </w:r>
          </w:p>
        </w:tc>
      </w:tr>
      <w:tr w:rsidR="00AC23C4" w:rsidRPr="005F70FB" w14:paraId="66345606" w14:textId="77777777" w:rsidTr="00BC00CF">
        <w:tc>
          <w:tcPr>
            <w:tcW w:w="236" w:type="dxa"/>
            <w:shd w:val="clear" w:color="auto" w:fill="auto"/>
          </w:tcPr>
          <w:p w14:paraId="08956D38" w14:textId="77777777" w:rsidR="002927B6" w:rsidRPr="005F70FB" w:rsidRDefault="002927B6" w:rsidP="00A551BF">
            <w:pPr>
              <w:pStyle w:val="TableCell0-0115Break"/>
              <w:rPr>
                <w:rStyle w:val="ExampleSource"/>
              </w:rPr>
            </w:pPr>
          </w:p>
        </w:tc>
        <w:tc>
          <w:tcPr>
            <w:tcW w:w="1247" w:type="dxa"/>
            <w:shd w:val="clear" w:color="auto" w:fill="auto"/>
          </w:tcPr>
          <w:p w14:paraId="678BC041" w14:textId="77777777" w:rsidR="002927B6" w:rsidRPr="005F70FB" w:rsidRDefault="002927B6" w:rsidP="00A551BF">
            <w:pPr>
              <w:pStyle w:val="TableCell0-0115Break"/>
              <w:rPr>
                <w:rStyle w:val="ChItalBold"/>
              </w:rPr>
            </w:pPr>
            <w:r w:rsidRPr="005F70FB">
              <w:rPr>
                <w:rStyle w:val="ChItalBold"/>
              </w:rPr>
              <w:t>tahang</w:t>
            </w:r>
          </w:p>
        </w:tc>
        <w:tc>
          <w:tcPr>
            <w:tcW w:w="1418" w:type="dxa"/>
            <w:shd w:val="clear" w:color="auto" w:fill="auto"/>
          </w:tcPr>
          <w:p w14:paraId="775B5F51" w14:textId="77777777" w:rsidR="002927B6" w:rsidRPr="005F70FB" w:rsidRDefault="002927B6" w:rsidP="00A551BF">
            <w:pPr>
              <w:pStyle w:val="TableCell0-0115Break"/>
              <w:rPr>
                <w:rStyle w:val="ChCharisSIL"/>
              </w:rPr>
            </w:pPr>
            <w:r w:rsidRPr="005F70FB">
              <w:rPr>
                <w:rStyle w:val="ChCharisSIL"/>
              </w:rPr>
              <w:t>ˈta.hɐn</w:t>
            </w:r>
          </w:p>
        </w:tc>
        <w:tc>
          <w:tcPr>
            <w:tcW w:w="1361" w:type="dxa"/>
            <w:shd w:val="clear" w:color="auto" w:fill="auto"/>
          </w:tcPr>
          <w:p w14:paraId="0764A13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A8A498C" w14:textId="76621F35" w:rsidR="002927B6" w:rsidRPr="005F70FB" w:rsidRDefault="002927B6" w:rsidP="00A551BF">
            <w:pPr>
              <w:pStyle w:val="TableCell0-0115Break"/>
            </w:pPr>
            <w:r w:rsidRPr="005F70FB">
              <w:t>hold (out/back)</w:t>
            </w:r>
          </w:p>
        </w:tc>
      </w:tr>
      <w:tr w:rsidR="00AC23C4" w:rsidRPr="005F70FB" w14:paraId="7E11614E" w14:textId="77777777" w:rsidTr="00BC00CF">
        <w:tc>
          <w:tcPr>
            <w:tcW w:w="236" w:type="dxa"/>
            <w:shd w:val="clear" w:color="auto" w:fill="auto"/>
          </w:tcPr>
          <w:p w14:paraId="00D5200A" w14:textId="77777777" w:rsidR="002927B6" w:rsidRPr="005F70FB" w:rsidRDefault="002927B6" w:rsidP="00A551BF">
            <w:pPr>
              <w:pStyle w:val="TableCell0-0115Break"/>
              <w:rPr>
                <w:rStyle w:val="ExampleSource"/>
              </w:rPr>
            </w:pPr>
          </w:p>
        </w:tc>
        <w:tc>
          <w:tcPr>
            <w:tcW w:w="1247" w:type="dxa"/>
            <w:shd w:val="clear" w:color="auto" w:fill="auto"/>
          </w:tcPr>
          <w:p w14:paraId="0B3ADCC7" w14:textId="77777777" w:rsidR="002927B6" w:rsidRPr="005F70FB" w:rsidRDefault="002927B6" w:rsidP="00A551BF">
            <w:pPr>
              <w:pStyle w:val="TableCell0-0115Break"/>
              <w:rPr>
                <w:rStyle w:val="ChItalBold"/>
              </w:rPr>
            </w:pPr>
            <w:r w:rsidRPr="005F70FB">
              <w:rPr>
                <w:rStyle w:val="ChItalBold"/>
              </w:rPr>
              <w:t>tahap</w:t>
            </w:r>
          </w:p>
        </w:tc>
        <w:tc>
          <w:tcPr>
            <w:tcW w:w="1418" w:type="dxa"/>
            <w:shd w:val="clear" w:color="auto" w:fill="auto"/>
          </w:tcPr>
          <w:p w14:paraId="6C347A29" w14:textId="77777777" w:rsidR="002927B6" w:rsidRPr="005F70FB" w:rsidRDefault="002927B6" w:rsidP="00A551BF">
            <w:pPr>
              <w:pStyle w:val="TableCell0-0115Break"/>
              <w:rPr>
                <w:rStyle w:val="ChCharisSIL"/>
              </w:rPr>
            </w:pPr>
            <w:r w:rsidRPr="005F70FB">
              <w:rPr>
                <w:rStyle w:val="ChCharisSIL"/>
              </w:rPr>
              <w:t>ˈta.hɐp̚</w:t>
            </w:r>
          </w:p>
        </w:tc>
        <w:tc>
          <w:tcPr>
            <w:tcW w:w="1361" w:type="dxa"/>
            <w:shd w:val="clear" w:color="auto" w:fill="auto"/>
          </w:tcPr>
          <w:p w14:paraId="343F6142"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E82E17D" w14:textId="77777777" w:rsidR="002927B6" w:rsidRPr="005F70FB" w:rsidRDefault="002927B6" w:rsidP="00A551BF">
            <w:pPr>
              <w:pStyle w:val="TableCell0-0115Break"/>
            </w:pPr>
            <w:r w:rsidRPr="005F70FB">
              <w:t>phase</w:t>
            </w:r>
          </w:p>
        </w:tc>
      </w:tr>
      <w:tr w:rsidR="00AC23C4" w:rsidRPr="005F70FB" w14:paraId="76D0171C" w14:textId="77777777" w:rsidTr="00BC00CF">
        <w:tc>
          <w:tcPr>
            <w:tcW w:w="236" w:type="dxa"/>
            <w:shd w:val="clear" w:color="auto" w:fill="auto"/>
          </w:tcPr>
          <w:p w14:paraId="7BCEF8ED" w14:textId="77777777" w:rsidR="002927B6" w:rsidRPr="005F70FB" w:rsidRDefault="002927B6" w:rsidP="00A551BF">
            <w:pPr>
              <w:pStyle w:val="TableCell0-0115Break"/>
              <w:rPr>
                <w:rStyle w:val="ExampleSource"/>
              </w:rPr>
            </w:pPr>
          </w:p>
        </w:tc>
        <w:tc>
          <w:tcPr>
            <w:tcW w:w="1247" w:type="dxa"/>
            <w:shd w:val="clear" w:color="auto" w:fill="auto"/>
          </w:tcPr>
          <w:p w14:paraId="4E308539" w14:textId="77777777" w:rsidR="002927B6" w:rsidRPr="005F70FB" w:rsidRDefault="002927B6" w:rsidP="00A551BF">
            <w:pPr>
              <w:pStyle w:val="TableCell0-0115Break"/>
              <w:rPr>
                <w:rStyle w:val="ChItalBold"/>
              </w:rPr>
            </w:pPr>
            <w:r w:rsidRPr="005F70FB">
              <w:rPr>
                <w:rStyle w:val="ChItalBold"/>
              </w:rPr>
              <w:t>tajam</w:t>
            </w:r>
          </w:p>
        </w:tc>
        <w:tc>
          <w:tcPr>
            <w:tcW w:w="1418" w:type="dxa"/>
            <w:shd w:val="clear" w:color="auto" w:fill="auto"/>
          </w:tcPr>
          <w:p w14:paraId="3673AF8D" w14:textId="77777777" w:rsidR="002927B6" w:rsidRPr="005F70FB" w:rsidRDefault="002927B6" w:rsidP="00A551BF">
            <w:pPr>
              <w:pStyle w:val="TableCell0-0115Break"/>
              <w:rPr>
                <w:rStyle w:val="ChCharisSIL"/>
              </w:rPr>
            </w:pPr>
            <w:r w:rsidRPr="005F70FB">
              <w:rPr>
                <w:rStyle w:val="ChCharisSIL"/>
              </w:rPr>
              <w:t>ˈta.dʒɐm</w:t>
            </w:r>
          </w:p>
        </w:tc>
        <w:tc>
          <w:tcPr>
            <w:tcW w:w="1361" w:type="dxa"/>
            <w:shd w:val="clear" w:color="auto" w:fill="auto"/>
          </w:tcPr>
          <w:p w14:paraId="0F2297E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D295C8B" w14:textId="77777777" w:rsidR="002927B6" w:rsidRPr="005F70FB" w:rsidRDefault="002927B6" w:rsidP="00A551BF">
            <w:pPr>
              <w:pStyle w:val="TableCell0-0115Break"/>
            </w:pPr>
            <w:r w:rsidRPr="005F70FB">
              <w:t>be sharp</w:t>
            </w:r>
          </w:p>
        </w:tc>
      </w:tr>
      <w:tr w:rsidR="00AC23C4" w:rsidRPr="005F70FB" w14:paraId="6C60EB3D" w14:textId="77777777" w:rsidTr="00BC00CF">
        <w:tc>
          <w:tcPr>
            <w:tcW w:w="236" w:type="dxa"/>
            <w:shd w:val="clear" w:color="auto" w:fill="auto"/>
          </w:tcPr>
          <w:p w14:paraId="28138C7A" w14:textId="77777777" w:rsidR="002927B6" w:rsidRPr="005F70FB" w:rsidRDefault="002927B6" w:rsidP="00A551BF">
            <w:pPr>
              <w:pStyle w:val="TableCell0-0115Break"/>
              <w:rPr>
                <w:rStyle w:val="ExampleSource"/>
              </w:rPr>
            </w:pPr>
          </w:p>
        </w:tc>
        <w:tc>
          <w:tcPr>
            <w:tcW w:w="1247" w:type="dxa"/>
            <w:shd w:val="clear" w:color="auto" w:fill="auto"/>
          </w:tcPr>
          <w:p w14:paraId="1100EF2D" w14:textId="77777777" w:rsidR="002927B6" w:rsidRPr="005F70FB" w:rsidRDefault="002927B6" w:rsidP="00A551BF">
            <w:pPr>
              <w:pStyle w:val="TableCell0-0115Break"/>
              <w:rPr>
                <w:rStyle w:val="ChItalBold"/>
              </w:rPr>
            </w:pPr>
            <w:r w:rsidRPr="005F70FB">
              <w:rPr>
                <w:rStyle w:val="ChItalBold"/>
              </w:rPr>
              <w:t>takut</w:t>
            </w:r>
          </w:p>
        </w:tc>
        <w:tc>
          <w:tcPr>
            <w:tcW w:w="1418" w:type="dxa"/>
            <w:shd w:val="clear" w:color="auto" w:fill="auto"/>
          </w:tcPr>
          <w:p w14:paraId="6BE4566E" w14:textId="77777777" w:rsidR="002927B6" w:rsidRPr="005F70FB" w:rsidRDefault="002927B6" w:rsidP="00A551BF">
            <w:pPr>
              <w:pStyle w:val="TableCell0-0115Break"/>
              <w:rPr>
                <w:rStyle w:val="ChCharisSIL"/>
              </w:rPr>
            </w:pPr>
            <w:r w:rsidRPr="005F70FB">
              <w:rPr>
                <w:rStyle w:val="ChCharisSIL"/>
              </w:rPr>
              <w:t>ˈta.kʊt̚</w:t>
            </w:r>
          </w:p>
        </w:tc>
        <w:tc>
          <w:tcPr>
            <w:tcW w:w="1361" w:type="dxa"/>
            <w:shd w:val="clear" w:color="auto" w:fill="auto"/>
          </w:tcPr>
          <w:p w14:paraId="31D4A5EF"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5EE91EC" w14:textId="77777777" w:rsidR="002927B6" w:rsidRPr="005F70FB" w:rsidRDefault="002927B6" w:rsidP="00A551BF">
            <w:pPr>
              <w:pStyle w:val="TableCell0-0115Break"/>
            </w:pPr>
            <w:r w:rsidRPr="005F70FB">
              <w:t>feel afraid (of)</w:t>
            </w:r>
          </w:p>
        </w:tc>
      </w:tr>
      <w:tr w:rsidR="00AC23C4" w:rsidRPr="005F70FB" w14:paraId="30376FB8" w14:textId="77777777" w:rsidTr="00BC00CF">
        <w:tc>
          <w:tcPr>
            <w:tcW w:w="236" w:type="dxa"/>
            <w:shd w:val="clear" w:color="auto" w:fill="auto"/>
          </w:tcPr>
          <w:p w14:paraId="5D2D8190" w14:textId="77777777" w:rsidR="002927B6" w:rsidRPr="005F70FB" w:rsidRDefault="002927B6" w:rsidP="00A551BF">
            <w:pPr>
              <w:pStyle w:val="TableCell0-0115Break"/>
              <w:rPr>
                <w:rStyle w:val="ExampleSource"/>
              </w:rPr>
            </w:pPr>
          </w:p>
        </w:tc>
        <w:tc>
          <w:tcPr>
            <w:tcW w:w="1247" w:type="dxa"/>
            <w:shd w:val="clear" w:color="auto" w:fill="auto"/>
          </w:tcPr>
          <w:p w14:paraId="35D05BA3" w14:textId="77777777" w:rsidR="002927B6" w:rsidRPr="005F70FB" w:rsidRDefault="002927B6" w:rsidP="00A551BF">
            <w:pPr>
              <w:pStyle w:val="TableCell0-0115Break"/>
              <w:rPr>
                <w:rStyle w:val="ChItalBold"/>
              </w:rPr>
            </w:pPr>
            <w:r w:rsidRPr="005F70FB">
              <w:rPr>
                <w:rStyle w:val="ChItalBold"/>
              </w:rPr>
              <w:t>tali</w:t>
            </w:r>
          </w:p>
        </w:tc>
        <w:tc>
          <w:tcPr>
            <w:tcW w:w="1418" w:type="dxa"/>
            <w:shd w:val="clear" w:color="auto" w:fill="auto"/>
          </w:tcPr>
          <w:p w14:paraId="15584C64" w14:textId="77777777" w:rsidR="002927B6" w:rsidRPr="005F70FB" w:rsidRDefault="002927B6" w:rsidP="00A551BF">
            <w:pPr>
              <w:pStyle w:val="TableCell0-0115Break"/>
              <w:rPr>
                <w:rStyle w:val="ChCharisSIL"/>
              </w:rPr>
            </w:pPr>
            <w:r w:rsidRPr="005F70FB">
              <w:rPr>
                <w:rStyle w:val="ChCharisSIL"/>
              </w:rPr>
              <w:t>ˈta.li</w:t>
            </w:r>
          </w:p>
        </w:tc>
        <w:tc>
          <w:tcPr>
            <w:tcW w:w="1361" w:type="dxa"/>
            <w:shd w:val="clear" w:color="auto" w:fill="auto"/>
          </w:tcPr>
          <w:p w14:paraId="7777597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8AF17F9" w14:textId="77777777" w:rsidR="002927B6" w:rsidRPr="005F70FB" w:rsidRDefault="002927B6" w:rsidP="00A551BF">
            <w:pPr>
              <w:pStyle w:val="TableCell0-0115Break"/>
            </w:pPr>
            <w:r w:rsidRPr="005F70FB">
              <w:t>cord</w:t>
            </w:r>
          </w:p>
        </w:tc>
      </w:tr>
      <w:tr w:rsidR="00AC23C4" w:rsidRPr="005F70FB" w14:paraId="56B0A02F" w14:textId="77777777" w:rsidTr="00BC00CF">
        <w:tc>
          <w:tcPr>
            <w:tcW w:w="236" w:type="dxa"/>
            <w:shd w:val="clear" w:color="auto" w:fill="auto"/>
          </w:tcPr>
          <w:p w14:paraId="59C5AB87" w14:textId="77777777" w:rsidR="002927B6" w:rsidRPr="005F70FB" w:rsidRDefault="002927B6" w:rsidP="00A551BF">
            <w:pPr>
              <w:pStyle w:val="TableCell0-0115Break"/>
              <w:rPr>
                <w:rStyle w:val="ExampleSource"/>
              </w:rPr>
            </w:pPr>
          </w:p>
        </w:tc>
        <w:tc>
          <w:tcPr>
            <w:tcW w:w="1247" w:type="dxa"/>
            <w:shd w:val="clear" w:color="auto" w:fill="auto"/>
          </w:tcPr>
          <w:p w14:paraId="0F52310A" w14:textId="77777777" w:rsidR="002927B6" w:rsidRPr="005F70FB" w:rsidRDefault="002927B6" w:rsidP="00A551BF">
            <w:pPr>
              <w:pStyle w:val="TableCell0-0115Break"/>
              <w:rPr>
                <w:rStyle w:val="ChItalBold"/>
              </w:rPr>
            </w:pPr>
            <w:r w:rsidRPr="005F70FB">
              <w:rPr>
                <w:rStyle w:val="ChItalBold"/>
              </w:rPr>
              <w:t>talut</w:t>
            </w:r>
          </w:p>
        </w:tc>
        <w:tc>
          <w:tcPr>
            <w:tcW w:w="1418" w:type="dxa"/>
            <w:shd w:val="clear" w:color="auto" w:fill="auto"/>
          </w:tcPr>
          <w:p w14:paraId="5F2FFBB0" w14:textId="77777777" w:rsidR="002927B6" w:rsidRPr="005F70FB" w:rsidRDefault="002927B6" w:rsidP="00A551BF">
            <w:pPr>
              <w:pStyle w:val="TableCell0-0115Break"/>
              <w:rPr>
                <w:rStyle w:val="ChCharisSIL"/>
              </w:rPr>
            </w:pPr>
            <w:r w:rsidRPr="005F70FB">
              <w:rPr>
                <w:rStyle w:val="ChCharisSIL"/>
              </w:rPr>
              <w:t>ˈta.lʊt</w:t>
            </w:r>
          </w:p>
        </w:tc>
        <w:tc>
          <w:tcPr>
            <w:tcW w:w="1361" w:type="dxa"/>
            <w:shd w:val="clear" w:color="auto" w:fill="auto"/>
          </w:tcPr>
          <w:p w14:paraId="4ED76B79"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942E74F" w14:textId="77777777" w:rsidR="002927B6" w:rsidRPr="005F70FB" w:rsidRDefault="002927B6" w:rsidP="00A551BF">
            <w:pPr>
              <w:pStyle w:val="TableCell0-0115Break"/>
            </w:pPr>
            <w:r w:rsidRPr="005F70FB">
              <w:t>build protection wall</w:t>
            </w:r>
          </w:p>
        </w:tc>
      </w:tr>
      <w:tr w:rsidR="00AC23C4" w:rsidRPr="005F70FB" w14:paraId="372DC22C" w14:textId="77777777" w:rsidTr="00BC00CF">
        <w:tc>
          <w:tcPr>
            <w:tcW w:w="236" w:type="dxa"/>
            <w:shd w:val="clear" w:color="auto" w:fill="auto"/>
          </w:tcPr>
          <w:p w14:paraId="50FE06C9" w14:textId="77777777" w:rsidR="002927B6" w:rsidRPr="005F70FB" w:rsidRDefault="002927B6" w:rsidP="00A551BF">
            <w:pPr>
              <w:pStyle w:val="TableCell0-0115Break"/>
              <w:rPr>
                <w:rStyle w:val="ExampleSource"/>
              </w:rPr>
            </w:pPr>
          </w:p>
        </w:tc>
        <w:tc>
          <w:tcPr>
            <w:tcW w:w="1247" w:type="dxa"/>
            <w:shd w:val="clear" w:color="auto" w:fill="auto"/>
          </w:tcPr>
          <w:p w14:paraId="3C573372" w14:textId="77777777" w:rsidR="002927B6" w:rsidRPr="005F70FB" w:rsidRDefault="002927B6" w:rsidP="00A551BF">
            <w:pPr>
              <w:pStyle w:val="TableCell0-0115Break"/>
              <w:rPr>
                <w:rStyle w:val="ChItalBold"/>
              </w:rPr>
            </w:pPr>
            <w:r w:rsidRPr="005F70FB">
              <w:rPr>
                <w:rStyle w:val="ChItalBold"/>
              </w:rPr>
              <w:t>tamba</w:t>
            </w:r>
          </w:p>
        </w:tc>
        <w:tc>
          <w:tcPr>
            <w:tcW w:w="1418" w:type="dxa"/>
            <w:shd w:val="clear" w:color="auto" w:fill="auto"/>
          </w:tcPr>
          <w:p w14:paraId="785D81DD" w14:textId="77777777" w:rsidR="002927B6" w:rsidRPr="005F70FB" w:rsidRDefault="002927B6" w:rsidP="00A551BF">
            <w:pPr>
              <w:pStyle w:val="TableCell0-0115Break"/>
              <w:rPr>
                <w:rStyle w:val="ChCharisSIL"/>
              </w:rPr>
            </w:pPr>
            <w:r w:rsidRPr="005F70FB">
              <w:rPr>
                <w:rStyle w:val="ChCharisSIL"/>
              </w:rPr>
              <w:t>ˈtɐm.ba</w:t>
            </w:r>
          </w:p>
        </w:tc>
        <w:tc>
          <w:tcPr>
            <w:tcW w:w="1361" w:type="dxa"/>
            <w:shd w:val="clear" w:color="auto" w:fill="auto"/>
          </w:tcPr>
          <w:p w14:paraId="364BF93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BA5800A" w14:textId="77777777" w:rsidR="002927B6" w:rsidRPr="005F70FB" w:rsidRDefault="002927B6" w:rsidP="00A551BF">
            <w:pPr>
              <w:pStyle w:val="TableCell0-0115Break"/>
            </w:pPr>
            <w:r w:rsidRPr="005F70FB">
              <w:t>add</w:t>
            </w:r>
          </w:p>
        </w:tc>
      </w:tr>
      <w:tr w:rsidR="00AC23C4" w:rsidRPr="005F70FB" w14:paraId="383FC56F" w14:textId="77777777" w:rsidTr="00BC00CF">
        <w:tc>
          <w:tcPr>
            <w:tcW w:w="236" w:type="dxa"/>
            <w:shd w:val="clear" w:color="auto" w:fill="auto"/>
          </w:tcPr>
          <w:p w14:paraId="717ED0D9" w14:textId="77777777" w:rsidR="002927B6" w:rsidRPr="005F70FB" w:rsidRDefault="002927B6" w:rsidP="00A551BF">
            <w:pPr>
              <w:pStyle w:val="TableCell0-0115Break"/>
              <w:rPr>
                <w:rStyle w:val="ExampleSource"/>
              </w:rPr>
            </w:pPr>
          </w:p>
        </w:tc>
        <w:tc>
          <w:tcPr>
            <w:tcW w:w="1247" w:type="dxa"/>
            <w:shd w:val="clear" w:color="auto" w:fill="auto"/>
          </w:tcPr>
          <w:p w14:paraId="291EFDE2" w14:textId="77777777" w:rsidR="002927B6" w:rsidRPr="005F70FB" w:rsidRDefault="002927B6" w:rsidP="00A551BF">
            <w:pPr>
              <w:pStyle w:val="TableCell0-0115Break"/>
              <w:rPr>
                <w:rStyle w:val="ChItalBold"/>
              </w:rPr>
            </w:pPr>
            <w:r w:rsidRPr="005F70FB">
              <w:rPr>
                <w:rStyle w:val="ChItalBold"/>
              </w:rPr>
              <w:t>tampar</w:t>
            </w:r>
          </w:p>
        </w:tc>
        <w:tc>
          <w:tcPr>
            <w:tcW w:w="1418" w:type="dxa"/>
            <w:shd w:val="clear" w:color="auto" w:fill="auto"/>
          </w:tcPr>
          <w:p w14:paraId="24FE940E" w14:textId="77777777" w:rsidR="002927B6" w:rsidRPr="005F70FB" w:rsidRDefault="002927B6" w:rsidP="00A551BF">
            <w:pPr>
              <w:pStyle w:val="TableCell0-0115Break"/>
              <w:rPr>
                <w:rStyle w:val="ChCharisSIL"/>
              </w:rPr>
            </w:pPr>
            <w:r w:rsidRPr="005F70FB">
              <w:rPr>
                <w:rStyle w:val="ChCharisSIL"/>
              </w:rPr>
              <w:t>ˈtɐm.pɐr̥</w:t>
            </w:r>
          </w:p>
        </w:tc>
        <w:tc>
          <w:tcPr>
            <w:tcW w:w="1361" w:type="dxa"/>
            <w:shd w:val="clear" w:color="auto" w:fill="auto"/>
          </w:tcPr>
          <w:p w14:paraId="5582A57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012B1E8" w14:textId="77777777" w:rsidR="002927B6" w:rsidRPr="005F70FB" w:rsidRDefault="002927B6" w:rsidP="00A551BF">
            <w:pPr>
              <w:pStyle w:val="TableCell0-0115Break"/>
            </w:pPr>
            <w:r w:rsidRPr="005F70FB">
              <w:t>beat</w:t>
            </w:r>
          </w:p>
        </w:tc>
      </w:tr>
      <w:tr w:rsidR="00AC23C4" w:rsidRPr="005F70FB" w14:paraId="3DA81ECC" w14:textId="77777777" w:rsidTr="00BC00CF">
        <w:tc>
          <w:tcPr>
            <w:tcW w:w="236" w:type="dxa"/>
            <w:shd w:val="clear" w:color="auto" w:fill="auto"/>
          </w:tcPr>
          <w:p w14:paraId="0185F6FD" w14:textId="77777777" w:rsidR="002927B6" w:rsidRPr="005F70FB" w:rsidRDefault="002927B6" w:rsidP="00A551BF">
            <w:pPr>
              <w:pStyle w:val="TableCell0-0115Break"/>
              <w:rPr>
                <w:rStyle w:val="ExampleSource"/>
              </w:rPr>
            </w:pPr>
          </w:p>
        </w:tc>
        <w:tc>
          <w:tcPr>
            <w:tcW w:w="1247" w:type="dxa"/>
            <w:shd w:val="clear" w:color="auto" w:fill="auto"/>
          </w:tcPr>
          <w:p w14:paraId="0B60FC37" w14:textId="77777777" w:rsidR="002927B6" w:rsidRPr="005F70FB" w:rsidRDefault="002927B6" w:rsidP="00A551BF">
            <w:pPr>
              <w:pStyle w:val="TableCell0-0115Break"/>
              <w:rPr>
                <w:rStyle w:val="ChItalBold"/>
              </w:rPr>
            </w:pPr>
            <w:r w:rsidRPr="005F70FB">
              <w:rPr>
                <w:rStyle w:val="ChItalBold"/>
              </w:rPr>
              <w:t>tampeleng</w:t>
            </w:r>
          </w:p>
        </w:tc>
        <w:tc>
          <w:tcPr>
            <w:tcW w:w="1418" w:type="dxa"/>
            <w:shd w:val="clear" w:color="auto" w:fill="auto"/>
          </w:tcPr>
          <w:p w14:paraId="22B87538" w14:textId="77777777" w:rsidR="002927B6" w:rsidRPr="005F70FB" w:rsidRDefault="002927B6" w:rsidP="00A551BF">
            <w:pPr>
              <w:pStyle w:val="TableCell0-0115Break"/>
              <w:rPr>
                <w:rStyle w:val="ChCharisSIL"/>
              </w:rPr>
            </w:pPr>
            <w:r w:rsidRPr="005F70FB">
              <w:rPr>
                <w:rStyle w:val="ChCharisSIL"/>
              </w:rPr>
              <w:t>tɐm.ˈpɛ̞.lɛ̞ŋ</w:t>
            </w:r>
          </w:p>
        </w:tc>
        <w:tc>
          <w:tcPr>
            <w:tcW w:w="1361" w:type="dxa"/>
            <w:shd w:val="clear" w:color="auto" w:fill="auto"/>
          </w:tcPr>
          <w:p w14:paraId="19759CE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0112AE9" w14:textId="77777777" w:rsidR="002927B6" w:rsidRPr="005F70FB" w:rsidRDefault="002927B6" w:rsidP="00A551BF">
            <w:pPr>
              <w:pStyle w:val="TableCell0-0115Break"/>
            </w:pPr>
            <w:r w:rsidRPr="005F70FB">
              <w:t>slap on face or ears</w:t>
            </w:r>
          </w:p>
        </w:tc>
      </w:tr>
      <w:tr w:rsidR="00AC23C4" w:rsidRPr="005F70FB" w14:paraId="47D32B3A" w14:textId="77777777" w:rsidTr="00BC00CF">
        <w:tc>
          <w:tcPr>
            <w:tcW w:w="236" w:type="dxa"/>
            <w:shd w:val="clear" w:color="auto" w:fill="auto"/>
          </w:tcPr>
          <w:p w14:paraId="75B25AB6" w14:textId="77777777" w:rsidR="002927B6" w:rsidRPr="005F70FB" w:rsidRDefault="002927B6" w:rsidP="00A551BF">
            <w:pPr>
              <w:pStyle w:val="TableCell0-0115Break"/>
              <w:rPr>
                <w:rStyle w:val="ExampleSource"/>
              </w:rPr>
            </w:pPr>
          </w:p>
        </w:tc>
        <w:tc>
          <w:tcPr>
            <w:tcW w:w="1247" w:type="dxa"/>
            <w:shd w:val="clear" w:color="auto" w:fill="auto"/>
          </w:tcPr>
          <w:p w14:paraId="564EF9D1" w14:textId="77777777" w:rsidR="002927B6" w:rsidRPr="005F70FB" w:rsidRDefault="002927B6" w:rsidP="00A551BF">
            <w:pPr>
              <w:pStyle w:val="TableCell0-0115Break"/>
              <w:rPr>
                <w:rStyle w:val="ChItalBold"/>
              </w:rPr>
            </w:pPr>
            <w:r w:rsidRPr="005F70FB">
              <w:rPr>
                <w:rStyle w:val="ChItalBold"/>
              </w:rPr>
              <w:t>tampil</w:t>
            </w:r>
          </w:p>
        </w:tc>
        <w:tc>
          <w:tcPr>
            <w:tcW w:w="1418" w:type="dxa"/>
            <w:shd w:val="clear" w:color="auto" w:fill="auto"/>
          </w:tcPr>
          <w:p w14:paraId="2ED2B0F3" w14:textId="77777777" w:rsidR="002927B6" w:rsidRPr="005F70FB" w:rsidRDefault="002927B6" w:rsidP="00A551BF">
            <w:pPr>
              <w:pStyle w:val="TableCell0-0115Break"/>
              <w:rPr>
                <w:rStyle w:val="ChCharisSIL"/>
              </w:rPr>
            </w:pPr>
            <w:r w:rsidRPr="005F70FB">
              <w:rPr>
                <w:rStyle w:val="ChCharisSIL"/>
              </w:rPr>
              <w:t>ˈtɐm.pɪl</w:t>
            </w:r>
          </w:p>
        </w:tc>
        <w:tc>
          <w:tcPr>
            <w:tcW w:w="1361" w:type="dxa"/>
            <w:shd w:val="clear" w:color="auto" w:fill="auto"/>
          </w:tcPr>
          <w:p w14:paraId="63DB34F0"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B8AD325" w14:textId="77777777" w:rsidR="002927B6" w:rsidRPr="005F70FB" w:rsidRDefault="002927B6" w:rsidP="00A551BF">
            <w:pPr>
              <w:pStyle w:val="TableCell0-0115Break"/>
            </w:pPr>
            <w:r w:rsidRPr="005F70FB">
              <w:t>perform</w:t>
            </w:r>
          </w:p>
        </w:tc>
      </w:tr>
      <w:tr w:rsidR="00AC23C4" w:rsidRPr="005F70FB" w14:paraId="7B4BBB10" w14:textId="77777777" w:rsidTr="00BC00CF">
        <w:tc>
          <w:tcPr>
            <w:tcW w:w="236" w:type="dxa"/>
            <w:shd w:val="clear" w:color="auto" w:fill="auto"/>
          </w:tcPr>
          <w:p w14:paraId="0B2E226C" w14:textId="77777777" w:rsidR="002927B6" w:rsidRPr="005F70FB" w:rsidRDefault="002927B6" w:rsidP="00A551BF">
            <w:pPr>
              <w:pStyle w:val="TableCell0-0115Break"/>
              <w:rPr>
                <w:rStyle w:val="ExampleSource"/>
              </w:rPr>
            </w:pPr>
          </w:p>
        </w:tc>
        <w:tc>
          <w:tcPr>
            <w:tcW w:w="1247" w:type="dxa"/>
            <w:shd w:val="clear" w:color="auto" w:fill="auto"/>
          </w:tcPr>
          <w:p w14:paraId="03EB2E41" w14:textId="77777777" w:rsidR="002927B6" w:rsidRPr="005F70FB" w:rsidRDefault="002927B6" w:rsidP="00A551BF">
            <w:pPr>
              <w:pStyle w:val="TableCell0-0115Break"/>
              <w:rPr>
                <w:rStyle w:val="ChItalBold"/>
              </w:rPr>
            </w:pPr>
            <w:r w:rsidRPr="005F70FB">
              <w:rPr>
                <w:rStyle w:val="ChItalBold"/>
              </w:rPr>
              <w:t>tampung</w:t>
            </w:r>
          </w:p>
        </w:tc>
        <w:tc>
          <w:tcPr>
            <w:tcW w:w="1418" w:type="dxa"/>
            <w:shd w:val="clear" w:color="auto" w:fill="auto"/>
          </w:tcPr>
          <w:p w14:paraId="705A1CBF" w14:textId="77777777" w:rsidR="002927B6" w:rsidRPr="005F70FB" w:rsidRDefault="002927B6" w:rsidP="00A551BF">
            <w:pPr>
              <w:pStyle w:val="TableCell0-0115Break"/>
              <w:rPr>
                <w:rStyle w:val="ChCharisSIL"/>
              </w:rPr>
            </w:pPr>
            <w:r w:rsidRPr="005F70FB">
              <w:rPr>
                <w:rStyle w:val="ChCharisSIL"/>
              </w:rPr>
              <w:t>ˈtɐm.pʊŋ</w:t>
            </w:r>
          </w:p>
        </w:tc>
        <w:tc>
          <w:tcPr>
            <w:tcW w:w="1361" w:type="dxa"/>
            <w:shd w:val="clear" w:color="auto" w:fill="auto"/>
          </w:tcPr>
          <w:p w14:paraId="4C0DC0E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6AD2405" w14:textId="77777777" w:rsidR="002927B6" w:rsidRPr="005F70FB" w:rsidRDefault="002927B6" w:rsidP="00A551BF">
            <w:pPr>
              <w:pStyle w:val="TableCell0-0115Break"/>
            </w:pPr>
            <w:r w:rsidRPr="005F70FB">
              <w:t>receive</w:t>
            </w:r>
          </w:p>
        </w:tc>
      </w:tr>
      <w:tr w:rsidR="00AC23C4" w:rsidRPr="005F70FB" w14:paraId="61BAB0AB" w14:textId="77777777" w:rsidTr="00BC00CF">
        <w:tc>
          <w:tcPr>
            <w:tcW w:w="236" w:type="dxa"/>
            <w:shd w:val="clear" w:color="auto" w:fill="auto"/>
          </w:tcPr>
          <w:p w14:paraId="2354608E" w14:textId="77777777" w:rsidR="002927B6" w:rsidRPr="005F70FB" w:rsidRDefault="002927B6" w:rsidP="00A551BF">
            <w:pPr>
              <w:pStyle w:val="TableCell0-0115Break"/>
              <w:rPr>
                <w:rStyle w:val="ExampleSource"/>
              </w:rPr>
            </w:pPr>
          </w:p>
        </w:tc>
        <w:tc>
          <w:tcPr>
            <w:tcW w:w="1247" w:type="dxa"/>
            <w:shd w:val="clear" w:color="auto" w:fill="auto"/>
          </w:tcPr>
          <w:p w14:paraId="7708F848" w14:textId="77777777" w:rsidR="002927B6" w:rsidRPr="005F70FB" w:rsidRDefault="002927B6" w:rsidP="00A551BF">
            <w:pPr>
              <w:pStyle w:val="TableCell0-0115Break"/>
              <w:rPr>
                <w:rStyle w:val="ChItalBold"/>
              </w:rPr>
            </w:pPr>
            <w:r w:rsidRPr="005F70FB">
              <w:rPr>
                <w:rStyle w:val="ChItalBold"/>
              </w:rPr>
              <w:t>tamu</w:t>
            </w:r>
          </w:p>
        </w:tc>
        <w:tc>
          <w:tcPr>
            <w:tcW w:w="1418" w:type="dxa"/>
            <w:shd w:val="clear" w:color="auto" w:fill="auto"/>
          </w:tcPr>
          <w:p w14:paraId="2E29D40C" w14:textId="77777777" w:rsidR="002927B6" w:rsidRPr="005F70FB" w:rsidRDefault="002927B6" w:rsidP="00A551BF">
            <w:pPr>
              <w:pStyle w:val="TableCell0-0115Break"/>
              <w:rPr>
                <w:rStyle w:val="ChCharisSIL"/>
              </w:rPr>
            </w:pPr>
            <w:r w:rsidRPr="005F70FB">
              <w:rPr>
                <w:rStyle w:val="ChCharisSIL"/>
              </w:rPr>
              <w:t>ˈta.mu</w:t>
            </w:r>
          </w:p>
        </w:tc>
        <w:tc>
          <w:tcPr>
            <w:tcW w:w="1361" w:type="dxa"/>
            <w:shd w:val="clear" w:color="auto" w:fill="auto"/>
          </w:tcPr>
          <w:p w14:paraId="15B8ADC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8F031FD" w14:textId="77777777" w:rsidR="002927B6" w:rsidRPr="005F70FB" w:rsidRDefault="002927B6" w:rsidP="00A551BF">
            <w:pPr>
              <w:pStyle w:val="TableCell0-0115Break"/>
            </w:pPr>
            <w:r w:rsidRPr="005F70FB">
              <w:t>guest</w:t>
            </w:r>
          </w:p>
        </w:tc>
      </w:tr>
      <w:tr w:rsidR="00AC23C4" w:rsidRPr="005F70FB" w14:paraId="50EEECCB" w14:textId="77777777" w:rsidTr="00BC00CF">
        <w:tc>
          <w:tcPr>
            <w:tcW w:w="236" w:type="dxa"/>
            <w:shd w:val="clear" w:color="auto" w:fill="auto"/>
          </w:tcPr>
          <w:p w14:paraId="52187054" w14:textId="77777777" w:rsidR="002927B6" w:rsidRPr="005F70FB" w:rsidRDefault="002927B6" w:rsidP="00A551BF">
            <w:pPr>
              <w:pStyle w:val="TableCell0-0115Break"/>
              <w:rPr>
                <w:rStyle w:val="ExampleSource"/>
              </w:rPr>
            </w:pPr>
          </w:p>
        </w:tc>
        <w:tc>
          <w:tcPr>
            <w:tcW w:w="1247" w:type="dxa"/>
            <w:shd w:val="clear" w:color="auto" w:fill="auto"/>
          </w:tcPr>
          <w:p w14:paraId="0E9A290D" w14:textId="77777777" w:rsidR="002927B6" w:rsidRPr="005F70FB" w:rsidRDefault="002927B6" w:rsidP="00A551BF">
            <w:pPr>
              <w:pStyle w:val="TableCell0-0115Break"/>
              <w:rPr>
                <w:rStyle w:val="ChItalBold"/>
              </w:rPr>
            </w:pPr>
            <w:r w:rsidRPr="005F70FB">
              <w:rPr>
                <w:rStyle w:val="ChItalBold"/>
              </w:rPr>
              <w:t>tana</w:t>
            </w:r>
          </w:p>
        </w:tc>
        <w:tc>
          <w:tcPr>
            <w:tcW w:w="1418" w:type="dxa"/>
            <w:shd w:val="clear" w:color="auto" w:fill="auto"/>
          </w:tcPr>
          <w:p w14:paraId="4B2585BA" w14:textId="77777777" w:rsidR="002927B6" w:rsidRPr="005F70FB" w:rsidRDefault="002927B6" w:rsidP="00A551BF">
            <w:pPr>
              <w:pStyle w:val="TableCell0-0115Break"/>
              <w:rPr>
                <w:rStyle w:val="ChCharisSIL"/>
              </w:rPr>
            </w:pPr>
            <w:r w:rsidRPr="005F70FB">
              <w:rPr>
                <w:rStyle w:val="ChCharisSIL"/>
              </w:rPr>
              <w:t>ˈta.na</w:t>
            </w:r>
          </w:p>
        </w:tc>
        <w:tc>
          <w:tcPr>
            <w:tcW w:w="1361" w:type="dxa"/>
            <w:shd w:val="clear" w:color="auto" w:fill="auto"/>
          </w:tcPr>
          <w:p w14:paraId="79881EA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60C4CE5" w14:textId="77777777" w:rsidR="002927B6" w:rsidRPr="005F70FB" w:rsidRDefault="002927B6" w:rsidP="00A551BF">
            <w:pPr>
              <w:pStyle w:val="TableCell0-0115Break"/>
            </w:pPr>
            <w:r w:rsidRPr="005F70FB">
              <w:t>ground</w:t>
            </w:r>
          </w:p>
        </w:tc>
      </w:tr>
      <w:tr w:rsidR="00AC23C4" w:rsidRPr="005F70FB" w14:paraId="6A229339" w14:textId="77777777" w:rsidTr="00BC00CF">
        <w:tc>
          <w:tcPr>
            <w:tcW w:w="236" w:type="dxa"/>
            <w:shd w:val="clear" w:color="auto" w:fill="auto"/>
          </w:tcPr>
          <w:p w14:paraId="78FF0E78" w14:textId="77777777" w:rsidR="002927B6" w:rsidRPr="005F70FB" w:rsidRDefault="002927B6" w:rsidP="00A551BF">
            <w:pPr>
              <w:pStyle w:val="TableCell0-0115Break"/>
              <w:rPr>
                <w:rStyle w:val="ExampleSource"/>
              </w:rPr>
            </w:pPr>
          </w:p>
        </w:tc>
        <w:tc>
          <w:tcPr>
            <w:tcW w:w="1247" w:type="dxa"/>
            <w:shd w:val="clear" w:color="auto" w:fill="auto"/>
          </w:tcPr>
          <w:p w14:paraId="6BDB12EB" w14:textId="77777777" w:rsidR="002927B6" w:rsidRPr="005F70FB" w:rsidRDefault="002927B6" w:rsidP="00A551BF">
            <w:pPr>
              <w:pStyle w:val="TableCell0-0115Break"/>
              <w:rPr>
                <w:rStyle w:val="ChItalBold"/>
              </w:rPr>
            </w:pPr>
            <w:r w:rsidRPr="005F70FB">
              <w:rPr>
                <w:rStyle w:val="ChItalBold"/>
              </w:rPr>
              <w:t>tanam</w:t>
            </w:r>
          </w:p>
        </w:tc>
        <w:tc>
          <w:tcPr>
            <w:tcW w:w="1418" w:type="dxa"/>
            <w:shd w:val="clear" w:color="auto" w:fill="auto"/>
          </w:tcPr>
          <w:p w14:paraId="4E71AEFE" w14:textId="77777777" w:rsidR="002927B6" w:rsidRPr="005F70FB" w:rsidRDefault="002927B6" w:rsidP="00A551BF">
            <w:pPr>
              <w:pStyle w:val="TableCell0-0115Break"/>
              <w:rPr>
                <w:rStyle w:val="ChCharisSIL"/>
              </w:rPr>
            </w:pPr>
            <w:r w:rsidRPr="005F70FB">
              <w:rPr>
                <w:rStyle w:val="ChCharisSIL"/>
              </w:rPr>
              <w:t>ˈta.nɐm</w:t>
            </w:r>
          </w:p>
        </w:tc>
        <w:tc>
          <w:tcPr>
            <w:tcW w:w="1361" w:type="dxa"/>
            <w:shd w:val="clear" w:color="auto" w:fill="auto"/>
          </w:tcPr>
          <w:p w14:paraId="7A53163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0885B47" w14:textId="77777777" w:rsidR="002927B6" w:rsidRPr="005F70FB" w:rsidRDefault="002927B6" w:rsidP="00A551BF">
            <w:pPr>
              <w:pStyle w:val="TableCell0-0115Break"/>
            </w:pPr>
            <w:r w:rsidRPr="005F70FB">
              <w:t>plant</w:t>
            </w:r>
          </w:p>
        </w:tc>
      </w:tr>
      <w:tr w:rsidR="00AC23C4" w:rsidRPr="005F70FB" w14:paraId="12C271A9" w14:textId="77777777" w:rsidTr="00BC00CF">
        <w:tc>
          <w:tcPr>
            <w:tcW w:w="236" w:type="dxa"/>
            <w:shd w:val="clear" w:color="auto" w:fill="auto"/>
          </w:tcPr>
          <w:p w14:paraId="4B76E924" w14:textId="77777777" w:rsidR="002927B6" w:rsidRPr="005F70FB" w:rsidRDefault="002927B6" w:rsidP="00A551BF">
            <w:pPr>
              <w:pStyle w:val="TableCell0-0115Break"/>
              <w:rPr>
                <w:rStyle w:val="ExampleSource"/>
              </w:rPr>
            </w:pPr>
          </w:p>
        </w:tc>
        <w:tc>
          <w:tcPr>
            <w:tcW w:w="1247" w:type="dxa"/>
            <w:shd w:val="clear" w:color="auto" w:fill="auto"/>
          </w:tcPr>
          <w:p w14:paraId="2BDAF873" w14:textId="77777777" w:rsidR="002927B6" w:rsidRPr="005F70FB" w:rsidRDefault="002927B6" w:rsidP="00A551BF">
            <w:pPr>
              <w:pStyle w:val="TableCell0-0115Break"/>
              <w:rPr>
                <w:rStyle w:val="ChItalBold"/>
              </w:rPr>
            </w:pPr>
            <w:r w:rsidRPr="005F70FB">
              <w:rPr>
                <w:rStyle w:val="ChItalBold"/>
              </w:rPr>
              <w:t>tanda</w:t>
            </w:r>
          </w:p>
        </w:tc>
        <w:tc>
          <w:tcPr>
            <w:tcW w:w="1418" w:type="dxa"/>
            <w:shd w:val="clear" w:color="auto" w:fill="auto"/>
          </w:tcPr>
          <w:p w14:paraId="0A7A1C9C" w14:textId="77777777" w:rsidR="002927B6" w:rsidRPr="005F70FB" w:rsidRDefault="002927B6" w:rsidP="00A551BF">
            <w:pPr>
              <w:pStyle w:val="TableCell0-0115Break"/>
              <w:rPr>
                <w:rStyle w:val="ChCharisSIL"/>
              </w:rPr>
            </w:pPr>
            <w:r w:rsidRPr="005F70FB">
              <w:rPr>
                <w:rStyle w:val="ChCharisSIL"/>
              </w:rPr>
              <w:t>ˈtɐn.da</w:t>
            </w:r>
          </w:p>
        </w:tc>
        <w:tc>
          <w:tcPr>
            <w:tcW w:w="1361" w:type="dxa"/>
            <w:shd w:val="clear" w:color="auto" w:fill="auto"/>
          </w:tcPr>
          <w:p w14:paraId="09A8556E"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9E21EC0" w14:textId="77777777" w:rsidR="002927B6" w:rsidRPr="005F70FB" w:rsidRDefault="002927B6" w:rsidP="00A551BF">
            <w:pPr>
              <w:pStyle w:val="TableCell0-0115Break"/>
            </w:pPr>
            <w:r w:rsidRPr="005F70FB">
              <w:t>sign</w:t>
            </w:r>
          </w:p>
        </w:tc>
      </w:tr>
      <w:tr w:rsidR="00AC23C4" w:rsidRPr="005F70FB" w14:paraId="6542FADA" w14:textId="77777777" w:rsidTr="00BC00CF">
        <w:tc>
          <w:tcPr>
            <w:tcW w:w="236" w:type="dxa"/>
            <w:shd w:val="clear" w:color="auto" w:fill="auto"/>
          </w:tcPr>
          <w:p w14:paraId="488F25EE" w14:textId="77777777" w:rsidR="002927B6" w:rsidRPr="005F70FB" w:rsidRDefault="002927B6" w:rsidP="00A551BF">
            <w:pPr>
              <w:pStyle w:val="TableCell0-0115Break"/>
              <w:rPr>
                <w:rStyle w:val="ExampleSource"/>
              </w:rPr>
            </w:pPr>
          </w:p>
        </w:tc>
        <w:tc>
          <w:tcPr>
            <w:tcW w:w="1247" w:type="dxa"/>
            <w:shd w:val="clear" w:color="auto" w:fill="auto"/>
          </w:tcPr>
          <w:p w14:paraId="36AEE484" w14:textId="77777777" w:rsidR="002927B6" w:rsidRPr="005F70FB" w:rsidRDefault="002927B6" w:rsidP="00A551BF">
            <w:pPr>
              <w:pStyle w:val="TableCell0-0115Break"/>
              <w:rPr>
                <w:rStyle w:val="ChItalBold"/>
              </w:rPr>
            </w:pPr>
            <w:r w:rsidRPr="005F70FB">
              <w:rPr>
                <w:rStyle w:val="ChItalBold"/>
              </w:rPr>
              <w:t>tandang</w:t>
            </w:r>
          </w:p>
        </w:tc>
        <w:tc>
          <w:tcPr>
            <w:tcW w:w="1418" w:type="dxa"/>
            <w:shd w:val="clear" w:color="auto" w:fill="auto"/>
          </w:tcPr>
          <w:p w14:paraId="6E81799C" w14:textId="77777777" w:rsidR="002927B6" w:rsidRPr="005F70FB" w:rsidRDefault="002927B6" w:rsidP="00A551BF">
            <w:pPr>
              <w:pStyle w:val="TableCell0-0115Break"/>
              <w:rPr>
                <w:rStyle w:val="ChCharisSIL"/>
              </w:rPr>
            </w:pPr>
            <w:r w:rsidRPr="005F70FB">
              <w:rPr>
                <w:rStyle w:val="ChCharisSIL"/>
              </w:rPr>
              <w:t>ˈtɐn.dɐŋ</w:t>
            </w:r>
          </w:p>
        </w:tc>
        <w:tc>
          <w:tcPr>
            <w:tcW w:w="1361" w:type="dxa"/>
            <w:shd w:val="clear" w:color="auto" w:fill="auto"/>
          </w:tcPr>
          <w:p w14:paraId="782357D2"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EED00C1" w14:textId="77777777" w:rsidR="002927B6" w:rsidRPr="005F70FB" w:rsidRDefault="002927B6" w:rsidP="00A551BF">
            <w:pPr>
              <w:pStyle w:val="TableCell0-0115Break"/>
            </w:pPr>
            <w:r w:rsidRPr="005F70FB">
              <w:t>banana plant stem</w:t>
            </w:r>
          </w:p>
        </w:tc>
      </w:tr>
      <w:tr w:rsidR="00AC23C4" w:rsidRPr="005F70FB" w14:paraId="4F92CD07" w14:textId="77777777" w:rsidTr="00BC00CF">
        <w:tc>
          <w:tcPr>
            <w:tcW w:w="236" w:type="dxa"/>
            <w:shd w:val="clear" w:color="auto" w:fill="auto"/>
          </w:tcPr>
          <w:p w14:paraId="559E5815" w14:textId="77777777" w:rsidR="002927B6" w:rsidRPr="005F70FB" w:rsidRDefault="002927B6" w:rsidP="00A551BF">
            <w:pPr>
              <w:pStyle w:val="TableCell0-0115Break"/>
              <w:rPr>
                <w:rStyle w:val="ExampleSource"/>
              </w:rPr>
            </w:pPr>
          </w:p>
        </w:tc>
        <w:tc>
          <w:tcPr>
            <w:tcW w:w="1247" w:type="dxa"/>
            <w:shd w:val="clear" w:color="auto" w:fill="auto"/>
          </w:tcPr>
          <w:p w14:paraId="36A60422" w14:textId="77777777" w:rsidR="002927B6" w:rsidRPr="005F70FB" w:rsidRDefault="002927B6" w:rsidP="00A551BF">
            <w:pPr>
              <w:pStyle w:val="TableCell0-0115Break"/>
              <w:rPr>
                <w:rStyle w:val="ChItalBold"/>
              </w:rPr>
            </w:pPr>
            <w:r w:rsidRPr="005F70FB">
              <w:rPr>
                <w:rStyle w:val="ChItalBold"/>
              </w:rPr>
              <w:t>tanding</w:t>
            </w:r>
          </w:p>
        </w:tc>
        <w:tc>
          <w:tcPr>
            <w:tcW w:w="1418" w:type="dxa"/>
            <w:shd w:val="clear" w:color="auto" w:fill="auto"/>
          </w:tcPr>
          <w:p w14:paraId="19F9526A" w14:textId="77777777" w:rsidR="002927B6" w:rsidRPr="005F70FB" w:rsidRDefault="002927B6" w:rsidP="00A551BF">
            <w:pPr>
              <w:pStyle w:val="TableCell0-0115Break"/>
              <w:rPr>
                <w:rStyle w:val="ChCharisSIL"/>
              </w:rPr>
            </w:pPr>
            <w:r w:rsidRPr="005F70FB">
              <w:rPr>
                <w:rStyle w:val="ChCharisSIL"/>
              </w:rPr>
              <w:t>ˈtɐn.dɪŋ</w:t>
            </w:r>
          </w:p>
        </w:tc>
        <w:tc>
          <w:tcPr>
            <w:tcW w:w="1361" w:type="dxa"/>
            <w:shd w:val="clear" w:color="auto" w:fill="auto"/>
          </w:tcPr>
          <w:p w14:paraId="0CDB599E"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5609C336" w14:textId="77777777" w:rsidR="002927B6" w:rsidRPr="005F70FB" w:rsidRDefault="002927B6" w:rsidP="00A551BF">
            <w:pPr>
              <w:pStyle w:val="TableCell0-0115Break"/>
            </w:pPr>
            <w:r w:rsidRPr="005F70FB">
              <w:t>compete</w:t>
            </w:r>
          </w:p>
        </w:tc>
      </w:tr>
      <w:tr w:rsidR="00AC23C4" w:rsidRPr="005F70FB" w14:paraId="68C2752A" w14:textId="77777777" w:rsidTr="00BC00CF">
        <w:tc>
          <w:tcPr>
            <w:tcW w:w="236" w:type="dxa"/>
            <w:shd w:val="clear" w:color="auto" w:fill="auto"/>
          </w:tcPr>
          <w:p w14:paraId="4DD05A49" w14:textId="77777777" w:rsidR="002927B6" w:rsidRPr="005F70FB" w:rsidRDefault="002927B6" w:rsidP="00A551BF">
            <w:pPr>
              <w:pStyle w:val="TableCell0-0115Break"/>
              <w:rPr>
                <w:rStyle w:val="ExampleSource"/>
              </w:rPr>
            </w:pPr>
          </w:p>
        </w:tc>
        <w:tc>
          <w:tcPr>
            <w:tcW w:w="1247" w:type="dxa"/>
            <w:shd w:val="clear" w:color="auto" w:fill="auto"/>
          </w:tcPr>
          <w:p w14:paraId="4D248D11" w14:textId="77777777" w:rsidR="002927B6" w:rsidRPr="005F70FB" w:rsidRDefault="002927B6" w:rsidP="00A551BF">
            <w:pPr>
              <w:pStyle w:val="TableCell0-0115Break"/>
              <w:rPr>
                <w:rStyle w:val="ChItalBold"/>
              </w:rPr>
            </w:pPr>
            <w:r w:rsidRPr="005F70FB">
              <w:rPr>
                <w:rStyle w:val="ChItalBold"/>
              </w:rPr>
              <w:t>tangang</w:t>
            </w:r>
          </w:p>
        </w:tc>
        <w:tc>
          <w:tcPr>
            <w:tcW w:w="1418" w:type="dxa"/>
            <w:shd w:val="clear" w:color="auto" w:fill="auto"/>
          </w:tcPr>
          <w:p w14:paraId="0E44AA42" w14:textId="77777777" w:rsidR="002927B6" w:rsidRPr="005F70FB" w:rsidRDefault="002927B6" w:rsidP="00A551BF">
            <w:pPr>
              <w:pStyle w:val="TableCell0-0115Break"/>
              <w:rPr>
                <w:rStyle w:val="ChCharisSIL"/>
              </w:rPr>
            </w:pPr>
            <w:r w:rsidRPr="005F70FB">
              <w:rPr>
                <w:rStyle w:val="ChCharisSIL"/>
              </w:rPr>
              <w:t>ˈta.ŋɐn</w:t>
            </w:r>
          </w:p>
        </w:tc>
        <w:tc>
          <w:tcPr>
            <w:tcW w:w="1361" w:type="dxa"/>
            <w:shd w:val="clear" w:color="auto" w:fill="auto"/>
          </w:tcPr>
          <w:p w14:paraId="7B445AB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859669E" w14:textId="77777777" w:rsidR="002927B6" w:rsidRPr="005F70FB" w:rsidRDefault="002927B6" w:rsidP="00A551BF">
            <w:pPr>
              <w:pStyle w:val="TableCell0-0115Break"/>
            </w:pPr>
            <w:r w:rsidRPr="005F70FB">
              <w:t>hand</w:t>
            </w:r>
          </w:p>
        </w:tc>
      </w:tr>
      <w:tr w:rsidR="00AC23C4" w:rsidRPr="005F70FB" w14:paraId="5E14E918" w14:textId="77777777" w:rsidTr="00BC00CF">
        <w:tc>
          <w:tcPr>
            <w:tcW w:w="236" w:type="dxa"/>
            <w:shd w:val="clear" w:color="auto" w:fill="auto"/>
          </w:tcPr>
          <w:p w14:paraId="0715CE30" w14:textId="77777777" w:rsidR="002927B6" w:rsidRPr="005F70FB" w:rsidRDefault="002927B6" w:rsidP="00A551BF">
            <w:pPr>
              <w:pStyle w:val="TableCell0-0115Break"/>
              <w:rPr>
                <w:rStyle w:val="ExampleSource"/>
              </w:rPr>
            </w:pPr>
          </w:p>
        </w:tc>
        <w:tc>
          <w:tcPr>
            <w:tcW w:w="1247" w:type="dxa"/>
            <w:shd w:val="clear" w:color="auto" w:fill="auto"/>
          </w:tcPr>
          <w:p w14:paraId="6A93B990" w14:textId="77777777" w:rsidR="002927B6" w:rsidRPr="005F70FB" w:rsidRDefault="002927B6" w:rsidP="00A551BF">
            <w:pPr>
              <w:pStyle w:val="TableCell0-0115Break"/>
              <w:rPr>
                <w:rStyle w:val="ChItalBold"/>
              </w:rPr>
            </w:pPr>
            <w:r w:rsidRPr="005F70FB">
              <w:rPr>
                <w:rStyle w:val="ChItalBold"/>
              </w:rPr>
              <w:t>tangga</w:t>
            </w:r>
          </w:p>
        </w:tc>
        <w:tc>
          <w:tcPr>
            <w:tcW w:w="1418" w:type="dxa"/>
            <w:shd w:val="clear" w:color="auto" w:fill="auto"/>
          </w:tcPr>
          <w:p w14:paraId="4042B702" w14:textId="77777777" w:rsidR="002927B6" w:rsidRPr="005F70FB" w:rsidRDefault="002927B6" w:rsidP="00A551BF">
            <w:pPr>
              <w:pStyle w:val="TableCell0-0115Break"/>
              <w:rPr>
                <w:rStyle w:val="ChCharisSIL"/>
              </w:rPr>
            </w:pPr>
            <w:r w:rsidRPr="005F70FB">
              <w:rPr>
                <w:rStyle w:val="ChCharisSIL"/>
              </w:rPr>
              <w:t>ˈtɐŋ.ga</w:t>
            </w:r>
          </w:p>
        </w:tc>
        <w:tc>
          <w:tcPr>
            <w:tcW w:w="1361" w:type="dxa"/>
            <w:shd w:val="clear" w:color="auto" w:fill="auto"/>
          </w:tcPr>
          <w:p w14:paraId="5A739E9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0970E86" w14:textId="77777777" w:rsidR="002927B6" w:rsidRPr="005F70FB" w:rsidRDefault="002927B6" w:rsidP="00A551BF">
            <w:pPr>
              <w:pStyle w:val="TableCell0-0115Break"/>
            </w:pPr>
            <w:r w:rsidRPr="005F70FB">
              <w:t>ladder</w:t>
            </w:r>
          </w:p>
        </w:tc>
      </w:tr>
      <w:tr w:rsidR="00AC23C4" w:rsidRPr="005F70FB" w14:paraId="4CFAD0B4" w14:textId="77777777" w:rsidTr="00BC00CF">
        <w:tc>
          <w:tcPr>
            <w:tcW w:w="236" w:type="dxa"/>
            <w:shd w:val="clear" w:color="auto" w:fill="auto"/>
          </w:tcPr>
          <w:p w14:paraId="633F2352" w14:textId="77777777" w:rsidR="002927B6" w:rsidRPr="005F70FB" w:rsidRDefault="002927B6" w:rsidP="00A551BF">
            <w:pPr>
              <w:pStyle w:val="TableCell0-0115Break"/>
              <w:rPr>
                <w:rStyle w:val="ExampleSource"/>
              </w:rPr>
            </w:pPr>
          </w:p>
        </w:tc>
        <w:tc>
          <w:tcPr>
            <w:tcW w:w="1247" w:type="dxa"/>
            <w:shd w:val="clear" w:color="auto" w:fill="auto"/>
          </w:tcPr>
          <w:p w14:paraId="083AE652" w14:textId="77777777" w:rsidR="002927B6" w:rsidRPr="005F70FB" w:rsidRDefault="002927B6" w:rsidP="00A551BF">
            <w:pPr>
              <w:pStyle w:val="TableCell0-0115Break"/>
              <w:rPr>
                <w:rStyle w:val="ChItalBold"/>
              </w:rPr>
            </w:pPr>
            <w:r w:rsidRPr="005F70FB">
              <w:rPr>
                <w:rStyle w:val="ChItalBold"/>
              </w:rPr>
              <w:t>tanggal</w:t>
            </w:r>
          </w:p>
        </w:tc>
        <w:tc>
          <w:tcPr>
            <w:tcW w:w="1418" w:type="dxa"/>
            <w:shd w:val="clear" w:color="auto" w:fill="auto"/>
          </w:tcPr>
          <w:p w14:paraId="56A28FFC" w14:textId="77777777" w:rsidR="002927B6" w:rsidRPr="005F70FB" w:rsidRDefault="002927B6" w:rsidP="00A551BF">
            <w:pPr>
              <w:pStyle w:val="TableCell0-0115Break"/>
              <w:rPr>
                <w:rStyle w:val="ChCharisSIL"/>
              </w:rPr>
            </w:pPr>
            <w:r w:rsidRPr="005F70FB">
              <w:rPr>
                <w:rStyle w:val="ChCharisSIL"/>
              </w:rPr>
              <w:t>ˈtɐŋ.gɐl</w:t>
            </w:r>
          </w:p>
        </w:tc>
        <w:tc>
          <w:tcPr>
            <w:tcW w:w="1361" w:type="dxa"/>
            <w:shd w:val="clear" w:color="auto" w:fill="auto"/>
          </w:tcPr>
          <w:p w14:paraId="357A993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B552860" w14:textId="77777777" w:rsidR="002927B6" w:rsidRPr="005F70FB" w:rsidRDefault="002927B6" w:rsidP="00A551BF">
            <w:pPr>
              <w:pStyle w:val="TableCell0-0115Break"/>
            </w:pPr>
            <w:r w:rsidRPr="005F70FB">
              <w:t>date</w:t>
            </w:r>
          </w:p>
        </w:tc>
      </w:tr>
      <w:tr w:rsidR="00AC23C4" w:rsidRPr="005F70FB" w14:paraId="643006D4" w14:textId="77777777" w:rsidTr="00BC00CF">
        <w:tc>
          <w:tcPr>
            <w:tcW w:w="236" w:type="dxa"/>
            <w:shd w:val="clear" w:color="auto" w:fill="auto"/>
          </w:tcPr>
          <w:p w14:paraId="4D255D76" w14:textId="77777777" w:rsidR="002927B6" w:rsidRPr="005F70FB" w:rsidRDefault="002927B6" w:rsidP="00A551BF">
            <w:pPr>
              <w:pStyle w:val="TableCell0-0115Break"/>
              <w:rPr>
                <w:rStyle w:val="ExampleSource"/>
              </w:rPr>
            </w:pPr>
          </w:p>
        </w:tc>
        <w:tc>
          <w:tcPr>
            <w:tcW w:w="1247" w:type="dxa"/>
            <w:shd w:val="clear" w:color="auto" w:fill="auto"/>
          </w:tcPr>
          <w:p w14:paraId="2D7F4A11" w14:textId="77777777" w:rsidR="002927B6" w:rsidRPr="005F70FB" w:rsidRDefault="002927B6" w:rsidP="00A551BF">
            <w:pPr>
              <w:pStyle w:val="TableCell0-0115Break"/>
              <w:rPr>
                <w:rStyle w:val="ChItalBold"/>
              </w:rPr>
            </w:pPr>
            <w:r w:rsidRPr="005F70FB">
              <w:rPr>
                <w:rStyle w:val="ChItalBold"/>
              </w:rPr>
              <w:t>tanggap</w:t>
            </w:r>
          </w:p>
        </w:tc>
        <w:tc>
          <w:tcPr>
            <w:tcW w:w="1418" w:type="dxa"/>
            <w:shd w:val="clear" w:color="auto" w:fill="auto"/>
          </w:tcPr>
          <w:p w14:paraId="07492B9F" w14:textId="77777777" w:rsidR="002927B6" w:rsidRPr="005F70FB" w:rsidRDefault="002927B6" w:rsidP="00A551BF">
            <w:pPr>
              <w:pStyle w:val="TableCell0-0115Break"/>
              <w:rPr>
                <w:rStyle w:val="ChCharisSIL"/>
              </w:rPr>
            </w:pPr>
            <w:r w:rsidRPr="005F70FB">
              <w:rPr>
                <w:rStyle w:val="ChCharisSIL"/>
              </w:rPr>
              <w:t>ˈtɐŋ.gɐp̚</w:t>
            </w:r>
          </w:p>
        </w:tc>
        <w:tc>
          <w:tcPr>
            <w:tcW w:w="1361" w:type="dxa"/>
            <w:shd w:val="clear" w:color="auto" w:fill="auto"/>
          </w:tcPr>
          <w:p w14:paraId="1D1B2424"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5464774" w14:textId="77777777" w:rsidR="002927B6" w:rsidRPr="005F70FB" w:rsidRDefault="002927B6" w:rsidP="00A551BF">
            <w:pPr>
              <w:pStyle w:val="TableCell0-0115Break"/>
            </w:pPr>
            <w:r w:rsidRPr="005F70FB">
              <w:t>be perceptive</w:t>
            </w:r>
          </w:p>
        </w:tc>
      </w:tr>
      <w:tr w:rsidR="00AC23C4" w:rsidRPr="005F70FB" w14:paraId="286D2673" w14:textId="77777777" w:rsidTr="00BC00CF">
        <w:tc>
          <w:tcPr>
            <w:tcW w:w="236" w:type="dxa"/>
            <w:shd w:val="clear" w:color="auto" w:fill="auto"/>
          </w:tcPr>
          <w:p w14:paraId="2182DD1E" w14:textId="77777777" w:rsidR="002927B6" w:rsidRPr="005F70FB" w:rsidRDefault="002927B6" w:rsidP="00A551BF">
            <w:pPr>
              <w:pStyle w:val="TableCell0-0115Break"/>
              <w:rPr>
                <w:rStyle w:val="ExampleSource"/>
              </w:rPr>
            </w:pPr>
          </w:p>
        </w:tc>
        <w:tc>
          <w:tcPr>
            <w:tcW w:w="1247" w:type="dxa"/>
            <w:shd w:val="clear" w:color="auto" w:fill="auto"/>
          </w:tcPr>
          <w:p w14:paraId="3469832B" w14:textId="77777777" w:rsidR="002927B6" w:rsidRPr="005F70FB" w:rsidRDefault="002927B6" w:rsidP="00A551BF">
            <w:pPr>
              <w:pStyle w:val="TableCell0-0115Break"/>
              <w:rPr>
                <w:rStyle w:val="ChItalBold"/>
              </w:rPr>
            </w:pPr>
            <w:r w:rsidRPr="005F70FB">
              <w:rPr>
                <w:rStyle w:val="ChItalBold"/>
              </w:rPr>
              <w:t>tanggulang</w:t>
            </w:r>
          </w:p>
        </w:tc>
        <w:tc>
          <w:tcPr>
            <w:tcW w:w="1418" w:type="dxa"/>
            <w:shd w:val="clear" w:color="auto" w:fill="auto"/>
          </w:tcPr>
          <w:p w14:paraId="4ED9D619" w14:textId="77777777" w:rsidR="002927B6" w:rsidRPr="005F70FB" w:rsidRDefault="002927B6" w:rsidP="00A551BF">
            <w:pPr>
              <w:pStyle w:val="TableCell0-0115Break"/>
              <w:rPr>
                <w:rStyle w:val="ChCharisSIL"/>
              </w:rPr>
            </w:pPr>
            <w:r w:rsidRPr="005F70FB">
              <w:rPr>
                <w:rStyle w:val="ChCharisSIL"/>
              </w:rPr>
              <w:t>tɐŋ.ˈgʊ.lɐŋ</w:t>
            </w:r>
          </w:p>
        </w:tc>
        <w:tc>
          <w:tcPr>
            <w:tcW w:w="1361" w:type="dxa"/>
            <w:shd w:val="clear" w:color="auto" w:fill="auto"/>
          </w:tcPr>
          <w:p w14:paraId="15F74FE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BC03990" w14:textId="77777777" w:rsidR="002927B6" w:rsidRPr="005F70FB" w:rsidRDefault="002927B6" w:rsidP="00A551BF">
            <w:pPr>
              <w:pStyle w:val="TableCell0-0115Break"/>
            </w:pPr>
            <w:r w:rsidRPr="005F70FB">
              <w:t>cope with</w:t>
            </w:r>
          </w:p>
        </w:tc>
      </w:tr>
      <w:tr w:rsidR="00AC23C4" w:rsidRPr="005F70FB" w14:paraId="4D2B7E0D" w14:textId="77777777" w:rsidTr="00BC00CF">
        <w:tc>
          <w:tcPr>
            <w:tcW w:w="236" w:type="dxa"/>
            <w:shd w:val="clear" w:color="auto" w:fill="auto"/>
          </w:tcPr>
          <w:p w14:paraId="7E68DB25" w14:textId="77777777" w:rsidR="002927B6" w:rsidRPr="005F70FB" w:rsidRDefault="002927B6" w:rsidP="00A551BF">
            <w:pPr>
              <w:pStyle w:val="TableCell0-0115Break"/>
              <w:rPr>
                <w:rStyle w:val="ExampleSource"/>
              </w:rPr>
            </w:pPr>
          </w:p>
        </w:tc>
        <w:tc>
          <w:tcPr>
            <w:tcW w:w="1247" w:type="dxa"/>
            <w:shd w:val="clear" w:color="auto" w:fill="auto"/>
          </w:tcPr>
          <w:p w14:paraId="17AC24B0" w14:textId="77777777" w:rsidR="002927B6" w:rsidRPr="005F70FB" w:rsidRDefault="002927B6" w:rsidP="00A551BF">
            <w:pPr>
              <w:pStyle w:val="TableCell0-0115Break"/>
              <w:rPr>
                <w:rStyle w:val="ChItalBold"/>
              </w:rPr>
            </w:pPr>
            <w:r w:rsidRPr="005F70FB">
              <w:rPr>
                <w:rStyle w:val="ChItalBold"/>
              </w:rPr>
              <w:t>tanggung</w:t>
            </w:r>
          </w:p>
        </w:tc>
        <w:tc>
          <w:tcPr>
            <w:tcW w:w="1418" w:type="dxa"/>
            <w:shd w:val="clear" w:color="auto" w:fill="auto"/>
          </w:tcPr>
          <w:p w14:paraId="42082C5C" w14:textId="77777777" w:rsidR="002927B6" w:rsidRPr="005F70FB" w:rsidRDefault="002927B6" w:rsidP="00A551BF">
            <w:pPr>
              <w:pStyle w:val="TableCell0-0115Break"/>
              <w:rPr>
                <w:rStyle w:val="ChCharisSIL"/>
              </w:rPr>
            </w:pPr>
            <w:r w:rsidRPr="005F70FB">
              <w:rPr>
                <w:rStyle w:val="ChCharisSIL"/>
              </w:rPr>
              <w:t>ˈtɐŋ.gʊŋ</w:t>
            </w:r>
          </w:p>
        </w:tc>
        <w:tc>
          <w:tcPr>
            <w:tcW w:w="1361" w:type="dxa"/>
            <w:shd w:val="clear" w:color="auto" w:fill="auto"/>
          </w:tcPr>
          <w:p w14:paraId="4E9A96A5"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B920DE3" w14:textId="77777777" w:rsidR="002927B6" w:rsidRPr="005F70FB" w:rsidRDefault="002927B6" w:rsidP="00A551BF">
            <w:pPr>
              <w:pStyle w:val="TableCell0-0115Break"/>
            </w:pPr>
            <w:r w:rsidRPr="005F70FB">
              <w:t>bear</w:t>
            </w:r>
          </w:p>
        </w:tc>
      </w:tr>
      <w:tr w:rsidR="00AC23C4" w:rsidRPr="005F70FB" w14:paraId="5D3EFA8D" w14:textId="77777777" w:rsidTr="00BC00CF">
        <w:tc>
          <w:tcPr>
            <w:tcW w:w="236" w:type="dxa"/>
            <w:shd w:val="clear" w:color="auto" w:fill="auto"/>
          </w:tcPr>
          <w:p w14:paraId="188FA898" w14:textId="77777777" w:rsidR="002927B6" w:rsidRPr="005F70FB" w:rsidRDefault="002927B6" w:rsidP="00A551BF">
            <w:pPr>
              <w:pStyle w:val="TableCell0-0115Break"/>
              <w:rPr>
                <w:rStyle w:val="ExampleSource"/>
              </w:rPr>
            </w:pPr>
          </w:p>
        </w:tc>
        <w:tc>
          <w:tcPr>
            <w:tcW w:w="1247" w:type="dxa"/>
            <w:shd w:val="clear" w:color="auto" w:fill="auto"/>
          </w:tcPr>
          <w:p w14:paraId="5A4389F6" w14:textId="77777777" w:rsidR="002927B6" w:rsidRPr="005F70FB" w:rsidRDefault="002927B6" w:rsidP="00A551BF">
            <w:pPr>
              <w:pStyle w:val="TableCell0-0115Break"/>
              <w:rPr>
                <w:rStyle w:val="ChItalBold"/>
              </w:rPr>
            </w:pPr>
            <w:r w:rsidRPr="005F70FB">
              <w:rPr>
                <w:rStyle w:val="ChItalBold"/>
              </w:rPr>
              <w:t>tangkap</w:t>
            </w:r>
          </w:p>
        </w:tc>
        <w:tc>
          <w:tcPr>
            <w:tcW w:w="1418" w:type="dxa"/>
            <w:shd w:val="clear" w:color="auto" w:fill="auto"/>
          </w:tcPr>
          <w:p w14:paraId="6C108BCA" w14:textId="77777777" w:rsidR="002927B6" w:rsidRPr="005F70FB" w:rsidRDefault="002927B6" w:rsidP="00A551BF">
            <w:pPr>
              <w:pStyle w:val="TableCell0-0115Break"/>
              <w:rPr>
                <w:rStyle w:val="ChCharisSIL"/>
              </w:rPr>
            </w:pPr>
            <w:r w:rsidRPr="005F70FB">
              <w:rPr>
                <w:rStyle w:val="ChCharisSIL"/>
              </w:rPr>
              <w:t>ˈtɐŋ.kɐp̚</w:t>
            </w:r>
          </w:p>
        </w:tc>
        <w:tc>
          <w:tcPr>
            <w:tcW w:w="1361" w:type="dxa"/>
            <w:shd w:val="clear" w:color="auto" w:fill="auto"/>
          </w:tcPr>
          <w:p w14:paraId="51CFB40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83A3CE6" w14:textId="77777777" w:rsidR="002927B6" w:rsidRPr="005F70FB" w:rsidRDefault="002927B6" w:rsidP="00A551BF">
            <w:pPr>
              <w:pStyle w:val="TableCell0-0115Break"/>
            </w:pPr>
            <w:r w:rsidRPr="005F70FB">
              <w:t>catch</w:t>
            </w:r>
          </w:p>
        </w:tc>
      </w:tr>
      <w:tr w:rsidR="00AC23C4" w:rsidRPr="005F70FB" w14:paraId="3FACAF1A" w14:textId="77777777" w:rsidTr="00BC00CF">
        <w:tc>
          <w:tcPr>
            <w:tcW w:w="236" w:type="dxa"/>
            <w:shd w:val="clear" w:color="auto" w:fill="auto"/>
          </w:tcPr>
          <w:p w14:paraId="541ED980" w14:textId="77777777" w:rsidR="002927B6" w:rsidRPr="005F70FB" w:rsidRDefault="002927B6" w:rsidP="00A551BF">
            <w:pPr>
              <w:pStyle w:val="TableCell0-0115Break"/>
              <w:rPr>
                <w:rStyle w:val="ExampleSource"/>
              </w:rPr>
            </w:pPr>
          </w:p>
        </w:tc>
        <w:tc>
          <w:tcPr>
            <w:tcW w:w="1247" w:type="dxa"/>
            <w:shd w:val="clear" w:color="auto" w:fill="auto"/>
          </w:tcPr>
          <w:p w14:paraId="3E8ADB04" w14:textId="77777777" w:rsidR="002927B6" w:rsidRPr="005F70FB" w:rsidRDefault="002927B6" w:rsidP="00A551BF">
            <w:pPr>
              <w:pStyle w:val="TableCell0-0115Break"/>
              <w:rPr>
                <w:rStyle w:val="ChItalBold"/>
              </w:rPr>
            </w:pPr>
            <w:r w:rsidRPr="005F70FB">
              <w:rPr>
                <w:rStyle w:val="ChItalBold"/>
              </w:rPr>
              <w:t>tangkis</w:t>
            </w:r>
          </w:p>
        </w:tc>
        <w:tc>
          <w:tcPr>
            <w:tcW w:w="1418" w:type="dxa"/>
            <w:shd w:val="clear" w:color="auto" w:fill="auto"/>
          </w:tcPr>
          <w:p w14:paraId="70010849" w14:textId="77777777" w:rsidR="002927B6" w:rsidRPr="005F70FB" w:rsidRDefault="002927B6" w:rsidP="00A551BF">
            <w:pPr>
              <w:pStyle w:val="TableCell0-0115Break"/>
              <w:rPr>
                <w:rStyle w:val="ChCharisSIL"/>
              </w:rPr>
            </w:pPr>
            <w:r w:rsidRPr="005F70FB">
              <w:rPr>
                <w:rStyle w:val="ChCharisSIL"/>
              </w:rPr>
              <w:t>ˈtɐŋ.kɪs</w:t>
            </w:r>
          </w:p>
        </w:tc>
        <w:tc>
          <w:tcPr>
            <w:tcW w:w="1361" w:type="dxa"/>
            <w:shd w:val="clear" w:color="auto" w:fill="auto"/>
          </w:tcPr>
          <w:p w14:paraId="72A7BE9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846D02A" w14:textId="77777777" w:rsidR="002927B6" w:rsidRPr="005F70FB" w:rsidRDefault="002927B6" w:rsidP="00A551BF">
            <w:pPr>
              <w:pStyle w:val="TableCell0-0115Break"/>
            </w:pPr>
            <w:r w:rsidRPr="005F70FB">
              <w:t>ward off</w:t>
            </w:r>
          </w:p>
        </w:tc>
      </w:tr>
      <w:tr w:rsidR="00AC23C4" w:rsidRPr="005F70FB" w14:paraId="4255FB55" w14:textId="77777777" w:rsidTr="00BC00CF">
        <w:tc>
          <w:tcPr>
            <w:tcW w:w="236" w:type="dxa"/>
            <w:shd w:val="clear" w:color="auto" w:fill="auto"/>
          </w:tcPr>
          <w:p w14:paraId="5EC65C19" w14:textId="77777777" w:rsidR="002927B6" w:rsidRPr="005F70FB" w:rsidRDefault="002927B6" w:rsidP="00A551BF">
            <w:pPr>
              <w:pStyle w:val="TableCell0-0115Break"/>
              <w:rPr>
                <w:rStyle w:val="ExampleSource"/>
              </w:rPr>
            </w:pPr>
          </w:p>
        </w:tc>
        <w:tc>
          <w:tcPr>
            <w:tcW w:w="1247" w:type="dxa"/>
            <w:shd w:val="clear" w:color="auto" w:fill="auto"/>
          </w:tcPr>
          <w:p w14:paraId="7AC81B3F" w14:textId="77777777" w:rsidR="002927B6" w:rsidRPr="005F70FB" w:rsidRDefault="002927B6" w:rsidP="00A551BF">
            <w:pPr>
              <w:pStyle w:val="TableCell0-0115Break"/>
              <w:rPr>
                <w:rStyle w:val="ChItalBold"/>
              </w:rPr>
            </w:pPr>
            <w:r w:rsidRPr="005F70FB">
              <w:rPr>
                <w:rStyle w:val="ChItalBold"/>
              </w:rPr>
              <w:t>tanjung</w:t>
            </w:r>
          </w:p>
        </w:tc>
        <w:tc>
          <w:tcPr>
            <w:tcW w:w="1418" w:type="dxa"/>
            <w:shd w:val="clear" w:color="auto" w:fill="auto"/>
          </w:tcPr>
          <w:p w14:paraId="69CA3CDD" w14:textId="77777777" w:rsidR="002927B6" w:rsidRPr="005F70FB" w:rsidRDefault="002927B6" w:rsidP="00A551BF">
            <w:pPr>
              <w:pStyle w:val="TableCell0-0115Break"/>
              <w:rPr>
                <w:rStyle w:val="ChCharisSIL"/>
              </w:rPr>
            </w:pPr>
            <w:r w:rsidRPr="005F70FB">
              <w:rPr>
                <w:rStyle w:val="ChCharisSIL"/>
              </w:rPr>
              <w:t>ˈtɐn.dʒʊŋ</w:t>
            </w:r>
          </w:p>
        </w:tc>
        <w:tc>
          <w:tcPr>
            <w:tcW w:w="1361" w:type="dxa"/>
            <w:shd w:val="clear" w:color="auto" w:fill="auto"/>
          </w:tcPr>
          <w:p w14:paraId="0E8DE99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54710A2" w14:textId="77777777" w:rsidR="002927B6" w:rsidRPr="005F70FB" w:rsidRDefault="002927B6" w:rsidP="00A551BF">
            <w:pPr>
              <w:pStyle w:val="TableCell0-0115Break"/>
            </w:pPr>
            <w:r w:rsidRPr="005F70FB">
              <w:t>cape</w:t>
            </w:r>
          </w:p>
        </w:tc>
      </w:tr>
      <w:tr w:rsidR="00AC23C4" w:rsidRPr="005F70FB" w14:paraId="1FA5325F" w14:textId="77777777" w:rsidTr="00BC00CF">
        <w:tc>
          <w:tcPr>
            <w:tcW w:w="236" w:type="dxa"/>
            <w:shd w:val="clear" w:color="auto" w:fill="auto"/>
          </w:tcPr>
          <w:p w14:paraId="7797B5AE" w14:textId="77777777" w:rsidR="002927B6" w:rsidRPr="005F70FB" w:rsidRDefault="002927B6" w:rsidP="00A551BF">
            <w:pPr>
              <w:pStyle w:val="TableCell0-0115Break"/>
              <w:rPr>
                <w:rStyle w:val="ExampleSource"/>
              </w:rPr>
            </w:pPr>
          </w:p>
        </w:tc>
        <w:tc>
          <w:tcPr>
            <w:tcW w:w="1247" w:type="dxa"/>
            <w:shd w:val="clear" w:color="auto" w:fill="auto"/>
          </w:tcPr>
          <w:p w14:paraId="1221D132" w14:textId="77777777" w:rsidR="002927B6" w:rsidRPr="005F70FB" w:rsidRDefault="002927B6" w:rsidP="00A551BF">
            <w:pPr>
              <w:pStyle w:val="TableCell0-0115Break"/>
              <w:rPr>
                <w:rStyle w:val="ChItalBold"/>
              </w:rPr>
            </w:pPr>
            <w:r w:rsidRPr="005F70FB">
              <w:rPr>
                <w:rStyle w:val="ChItalBold"/>
              </w:rPr>
              <w:t>tanjung</w:t>
            </w:r>
          </w:p>
        </w:tc>
        <w:tc>
          <w:tcPr>
            <w:tcW w:w="1418" w:type="dxa"/>
            <w:shd w:val="clear" w:color="auto" w:fill="auto"/>
          </w:tcPr>
          <w:p w14:paraId="36631DBE" w14:textId="77777777" w:rsidR="002927B6" w:rsidRPr="005F70FB" w:rsidRDefault="002927B6" w:rsidP="00A551BF">
            <w:pPr>
              <w:pStyle w:val="TableCell0-0115Break"/>
              <w:rPr>
                <w:rStyle w:val="ChCharisSIL"/>
              </w:rPr>
            </w:pPr>
            <w:r w:rsidRPr="005F70FB">
              <w:rPr>
                <w:rStyle w:val="ChCharisSIL"/>
              </w:rPr>
              <w:t>ˈtɐn.dʒʊŋ</w:t>
            </w:r>
          </w:p>
        </w:tc>
        <w:tc>
          <w:tcPr>
            <w:tcW w:w="1361" w:type="dxa"/>
            <w:shd w:val="clear" w:color="auto" w:fill="auto"/>
          </w:tcPr>
          <w:p w14:paraId="1378CCCE"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C55B8F4" w14:textId="77777777" w:rsidR="002927B6" w:rsidRPr="005F70FB" w:rsidRDefault="002927B6" w:rsidP="00A551BF">
            <w:pPr>
              <w:pStyle w:val="TableCell0-0115Break"/>
            </w:pPr>
            <w:r w:rsidRPr="005F70FB">
              <w:t>be tired</w:t>
            </w:r>
          </w:p>
        </w:tc>
      </w:tr>
      <w:tr w:rsidR="00AC23C4" w:rsidRPr="005F70FB" w14:paraId="38741520" w14:textId="77777777" w:rsidTr="00BC00CF">
        <w:tc>
          <w:tcPr>
            <w:tcW w:w="236" w:type="dxa"/>
            <w:shd w:val="clear" w:color="auto" w:fill="auto"/>
          </w:tcPr>
          <w:p w14:paraId="1F8A362A" w14:textId="77777777" w:rsidR="002927B6" w:rsidRPr="005F70FB" w:rsidRDefault="002927B6" w:rsidP="00A551BF">
            <w:pPr>
              <w:pStyle w:val="TableCell0-0115Break"/>
              <w:rPr>
                <w:rStyle w:val="ExampleSource"/>
              </w:rPr>
            </w:pPr>
          </w:p>
        </w:tc>
        <w:tc>
          <w:tcPr>
            <w:tcW w:w="1247" w:type="dxa"/>
            <w:shd w:val="clear" w:color="auto" w:fill="auto"/>
          </w:tcPr>
          <w:p w14:paraId="144C9FF5" w14:textId="77777777" w:rsidR="002927B6" w:rsidRPr="005F70FB" w:rsidRDefault="002927B6" w:rsidP="00A551BF">
            <w:pPr>
              <w:pStyle w:val="TableCell0-0115Break"/>
              <w:rPr>
                <w:rStyle w:val="ChItalBold"/>
              </w:rPr>
            </w:pPr>
            <w:r w:rsidRPr="005F70FB">
              <w:rPr>
                <w:rStyle w:val="ChItalBold"/>
              </w:rPr>
              <w:t>tantang</w:t>
            </w:r>
          </w:p>
        </w:tc>
        <w:tc>
          <w:tcPr>
            <w:tcW w:w="1418" w:type="dxa"/>
            <w:shd w:val="clear" w:color="auto" w:fill="auto"/>
          </w:tcPr>
          <w:p w14:paraId="5AA14468" w14:textId="77777777" w:rsidR="002927B6" w:rsidRPr="005F70FB" w:rsidRDefault="002927B6" w:rsidP="00A551BF">
            <w:pPr>
              <w:pStyle w:val="TableCell0-0115Break"/>
              <w:rPr>
                <w:rStyle w:val="ChCharisSIL"/>
              </w:rPr>
            </w:pPr>
            <w:r w:rsidRPr="005F70FB">
              <w:rPr>
                <w:rStyle w:val="ChCharisSIL"/>
              </w:rPr>
              <w:t>ˈtɐn.tɐŋ</w:t>
            </w:r>
          </w:p>
        </w:tc>
        <w:tc>
          <w:tcPr>
            <w:tcW w:w="1361" w:type="dxa"/>
            <w:shd w:val="clear" w:color="auto" w:fill="auto"/>
          </w:tcPr>
          <w:p w14:paraId="77CA31C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2E4A3FE" w14:textId="77777777" w:rsidR="002927B6" w:rsidRPr="005F70FB" w:rsidRDefault="002927B6" w:rsidP="00A551BF">
            <w:pPr>
              <w:pStyle w:val="TableCell0-0115Break"/>
            </w:pPr>
            <w:r w:rsidRPr="005F70FB">
              <w:t>challenge</w:t>
            </w:r>
          </w:p>
        </w:tc>
      </w:tr>
      <w:tr w:rsidR="00AC23C4" w:rsidRPr="005F70FB" w14:paraId="6D2ABB5D" w14:textId="77777777" w:rsidTr="00BC00CF">
        <w:tc>
          <w:tcPr>
            <w:tcW w:w="236" w:type="dxa"/>
            <w:shd w:val="clear" w:color="auto" w:fill="auto"/>
          </w:tcPr>
          <w:p w14:paraId="585B3BE6" w14:textId="77777777" w:rsidR="002927B6" w:rsidRPr="005F70FB" w:rsidRDefault="002927B6" w:rsidP="00A551BF">
            <w:pPr>
              <w:pStyle w:val="TableCell0-0115Break"/>
              <w:rPr>
                <w:rStyle w:val="ExampleSource"/>
              </w:rPr>
            </w:pPr>
          </w:p>
        </w:tc>
        <w:tc>
          <w:tcPr>
            <w:tcW w:w="1247" w:type="dxa"/>
            <w:shd w:val="clear" w:color="auto" w:fill="auto"/>
          </w:tcPr>
          <w:p w14:paraId="3F15C723" w14:textId="77777777" w:rsidR="002927B6" w:rsidRPr="005F70FB" w:rsidRDefault="002927B6" w:rsidP="00A551BF">
            <w:pPr>
              <w:pStyle w:val="TableCell0-0115Break"/>
              <w:rPr>
                <w:rStyle w:val="ChItalBold"/>
              </w:rPr>
            </w:pPr>
            <w:r w:rsidRPr="005F70FB">
              <w:rPr>
                <w:rStyle w:val="ChItalBold"/>
              </w:rPr>
              <w:t>tanya</w:t>
            </w:r>
          </w:p>
        </w:tc>
        <w:tc>
          <w:tcPr>
            <w:tcW w:w="1418" w:type="dxa"/>
            <w:shd w:val="clear" w:color="auto" w:fill="auto"/>
          </w:tcPr>
          <w:p w14:paraId="418568B9" w14:textId="77777777" w:rsidR="002927B6" w:rsidRPr="005F70FB" w:rsidRDefault="002927B6" w:rsidP="00A551BF">
            <w:pPr>
              <w:pStyle w:val="TableCell0-0115Break"/>
              <w:rPr>
                <w:rStyle w:val="ChCharisSIL"/>
              </w:rPr>
            </w:pPr>
            <w:r w:rsidRPr="005F70FB">
              <w:rPr>
                <w:rStyle w:val="ChCharisSIL"/>
              </w:rPr>
              <w:t>ˈta.ɲa</w:t>
            </w:r>
          </w:p>
        </w:tc>
        <w:tc>
          <w:tcPr>
            <w:tcW w:w="1361" w:type="dxa"/>
            <w:shd w:val="clear" w:color="auto" w:fill="auto"/>
          </w:tcPr>
          <w:p w14:paraId="360F675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7FC17D3" w14:textId="77777777" w:rsidR="002927B6" w:rsidRPr="005F70FB" w:rsidRDefault="002927B6" w:rsidP="00A551BF">
            <w:pPr>
              <w:pStyle w:val="TableCell0-0115Break"/>
            </w:pPr>
            <w:r w:rsidRPr="005F70FB">
              <w:t>ask</w:t>
            </w:r>
          </w:p>
        </w:tc>
      </w:tr>
      <w:tr w:rsidR="00AC23C4" w:rsidRPr="005F70FB" w14:paraId="19346C34" w14:textId="77777777" w:rsidTr="00BC00CF">
        <w:tc>
          <w:tcPr>
            <w:tcW w:w="236" w:type="dxa"/>
            <w:shd w:val="clear" w:color="auto" w:fill="auto"/>
          </w:tcPr>
          <w:p w14:paraId="1B62C417" w14:textId="77777777" w:rsidR="002927B6" w:rsidRPr="005F70FB" w:rsidRDefault="002927B6" w:rsidP="00A551BF">
            <w:pPr>
              <w:pStyle w:val="TableCell0-0115Break"/>
              <w:rPr>
                <w:rStyle w:val="ExampleSource"/>
              </w:rPr>
            </w:pPr>
          </w:p>
        </w:tc>
        <w:tc>
          <w:tcPr>
            <w:tcW w:w="1247" w:type="dxa"/>
            <w:shd w:val="clear" w:color="auto" w:fill="auto"/>
          </w:tcPr>
          <w:p w14:paraId="37097003" w14:textId="77777777" w:rsidR="002927B6" w:rsidRPr="005F70FB" w:rsidRDefault="002927B6" w:rsidP="00A551BF">
            <w:pPr>
              <w:pStyle w:val="TableCell0-0115Break"/>
              <w:rPr>
                <w:rStyle w:val="ChItalBold"/>
              </w:rPr>
            </w:pPr>
            <w:r w:rsidRPr="005F70FB">
              <w:rPr>
                <w:rStyle w:val="ChItalBold"/>
              </w:rPr>
              <w:t>tapis</w:t>
            </w:r>
          </w:p>
        </w:tc>
        <w:tc>
          <w:tcPr>
            <w:tcW w:w="1418" w:type="dxa"/>
            <w:shd w:val="clear" w:color="auto" w:fill="auto"/>
          </w:tcPr>
          <w:p w14:paraId="001AEBC6" w14:textId="77777777" w:rsidR="002927B6" w:rsidRPr="005F70FB" w:rsidRDefault="002927B6" w:rsidP="00A551BF">
            <w:pPr>
              <w:pStyle w:val="TableCell0-0115Break"/>
              <w:rPr>
                <w:rStyle w:val="ChCharisSIL"/>
              </w:rPr>
            </w:pPr>
            <w:r w:rsidRPr="005F70FB">
              <w:rPr>
                <w:rStyle w:val="ChCharisSIL"/>
              </w:rPr>
              <w:t>ˈta.pɪs</w:t>
            </w:r>
          </w:p>
        </w:tc>
        <w:tc>
          <w:tcPr>
            <w:tcW w:w="1361" w:type="dxa"/>
            <w:shd w:val="clear" w:color="auto" w:fill="auto"/>
          </w:tcPr>
          <w:p w14:paraId="23D3C5C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E5620C9" w14:textId="77777777" w:rsidR="002927B6" w:rsidRPr="005F70FB" w:rsidRDefault="002927B6" w:rsidP="00A551BF">
            <w:pPr>
              <w:pStyle w:val="TableCell0-0115Break"/>
            </w:pPr>
            <w:r w:rsidRPr="005F70FB">
              <w:t>sieve</w:t>
            </w:r>
          </w:p>
        </w:tc>
      </w:tr>
      <w:tr w:rsidR="00AC23C4" w:rsidRPr="005F70FB" w14:paraId="0C2559AD" w14:textId="77777777" w:rsidTr="00BC00CF">
        <w:tc>
          <w:tcPr>
            <w:tcW w:w="236" w:type="dxa"/>
            <w:shd w:val="clear" w:color="auto" w:fill="auto"/>
          </w:tcPr>
          <w:p w14:paraId="0B27CEAD" w14:textId="77777777" w:rsidR="002927B6" w:rsidRPr="005F70FB" w:rsidRDefault="002927B6" w:rsidP="00A551BF">
            <w:pPr>
              <w:pStyle w:val="TableCell0-0115Break"/>
              <w:rPr>
                <w:rStyle w:val="ExampleSource"/>
              </w:rPr>
            </w:pPr>
          </w:p>
        </w:tc>
        <w:tc>
          <w:tcPr>
            <w:tcW w:w="1247" w:type="dxa"/>
            <w:shd w:val="clear" w:color="auto" w:fill="auto"/>
          </w:tcPr>
          <w:p w14:paraId="113076C7" w14:textId="77777777" w:rsidR="002927B6" w:rsidRPr="005F70FB" w:rsidRDefault="002927B6" w:rsidP="00A551BF">
            <w:pPr>
              <w:pStyle w:val="TableCell0-0115Break"/>
              <w:rPr>
                <w:rStyle w:val="ChItalBold"/>
              </w:rPr>
            </w:pPr>
            <w:r w:rsidRPr="005F70FB">
              <w:rPr>
                <w:rStyle w:val="ChItalBold"/>
              </w:rPr>
              <w:t>tara</w:t>
            </w:r>
          </w:p>
        </w:tc>
        <w:tc>
          <w:tcPr>
            <w:tcW w:w="1418" w:type="dxa"/>
            <w:shd w:val="clear" w:color="auto" w:fill="auto"/>
          </w:tcPr>
          <w:p w14:paraId="0B495F0D" w14:textId="77777777" w:rsidR="002927B6" w:rsidRPr="005F70FB" w:rsidRDefault="002927B6" w:rsidP="00A551BF">
            <w:pPr>
              <w:pStyle w:val="TableCell0-0115Break"/>
              <w:rPr>
                <w:rStyle w:val="ChCharisSIL"/>
              </w:rPr>
            </w:pPr>
            <w:r w:rsidRPr="005F70FB">
              <w:rPr>
                <w:rStyle w:val="ChCharisSIL"/>
              </w:rPr>
              <w:t>ˈta.ɾa</w:t>
            </w:r>
          </w:p>
        </w:tc>
        <w:tc>
          <w:tcPr>
            <w:tcW w:w="1361" w:type="dxa"/>
            <w:shd w:val="clear" w:color="auto" w:fill="auto"/>
          </w:tcPr>
          <w:p w14:paraId="18D03663"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6C34471" w14:textId="77777777" w:rsidR="002927B6" w:rsidRPr="005F70FB" w:rsidRDefault="002927B6" w:rsidP="00A551BF">
            <w:pPr>
              <w:pStyle w:val="TableCell0-0115Break"/>
            </w:pPr>
            <w:r w:rsidRPr="005F70FB">
              <w:t>be matching</w:t>
            </w:r>
          </w:p>
        </w:tc>
      </w:tr>
      <w:tr w:rsidR="00AC23C4" w:rsidRPr="005F70FB" w14:paraId="6B5391C9" w14:textId="77777777" w:rsidTr="00BC00CF">
        <w:tc>
          <w:tcPr>
            <w:tcW w:w="236" w:type="dxa"/>
            <w:shd w:val="clear" w:color="auto" w:fill="auto"/>
          </w:tcPr>
          <w:p w14:paraId="0FEE0549" w14:textId="77777777" w:rsidR="002927B6" w:rsidRPr="005F70FB" w:rsidRDefault="002927B6" w:rsidP="00A551BF">
            <w:pPr>
              <w:pStyle w:val="TableCell0-0115Break"/>
              <w:rPr>
                <w:rStyle w:val="ExampleSource"/>
              </w:rPr>
            </w:pPr>
          </w:p>
        </w:tc>
        <w:tc>
          <w:tcPr>
            <w:tcW w:w="1247" w:type="dxa"/>
            <w:shd w:val="clear" w:color="auto" w:fill="auto"/>
          </w:tcPr>
          <w:p w14:paraId="394D8747" w14:textId="77777777" w:rsidR="002927B6" w:rsidRPr="005F70FB" w:rsidRDefault="002927B6" w:rsidP="00A551BF">
            <w:pPr>
              <w:pStyle w:val="TableCell0-0115Break"/>
              <w:rPr>
                <w:rStyle w:val="ChItalBold"/>
              </w:rPr>
            </w:pPr>
            <w:r w:rsidRPr="005F70FB">
              <w:rPr>
                <w:rStyle w:val="ChItalBold"/>
              </w:rPr>
              <w:t>tarik</w:t>
            </w:r>
          </w:p>
        </w:tc>
        <w:tc>
          <w:tcPr>
            <w:tcW w:w="1418" w:type="dxa"/>
            <w:shd w:val="clear" w:color="auto" w:fill="auto"/>
          </w:tcPr>
          <w:p w14:paraId="6E4B8CC0" w14:textId="77777777" w:rsidR="002927B6" w:rsidRPr="005F70FB" w:rsidRDefault="002927B6" w:rsidP="00A551BF">
            <w:pPr>
              <w:pStyle w:val="TableCell0-0115Break"/>
              <w:rPr>
                <w:rStyle w:val="ChCharisSIL"/>
              </w:rPr>
            </w:pPr>
            <w:r w:rsidRPr="005F70FB">
              <w:rPr>
                <w:rStyle w:val="ChCharisSIL"/>
              </w:rPr>
              <w:t>ˈta.ɾɪk</w:t>
            </w:r>
          </w:p>
        </w:tc>
        <w:tc>
          <w:tcPr>
            <w:tcW w:w="1361" w:type="dxa"/>
            <w:shd w:val="clear" w:color="auto" w:fill="auto"/>
          </w:tcPr>
          <w:p w14:paraId="63639969"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F012E21" w14:textId="77777777" w:rsidR="002927B6" w:rsidRPr="005F70FB" w:rsidRDefault="002927B6" w:rsidP="00A551BF">
            <w:pPr>
              <w:pStyle w:val="TableCell0-0115Break"/>
            </w:pPr>
            <w:r w:rsidRPr="005F70FB">
              <w:t>pull</w:t>
            </w:r>
          </w:p>
        </w:tc>
      </w:tr>
      <w:tr w:rsidR="00AC23C4" w:rsidRPr="005F70FB" w14:paraId="541FD8D2" w14:textId="77777777" w:rsidTr="00BC00CF">
        <w:tc>
          <w:tcPr>
            <w:tcW w:w="236" w:type="dxa"/>
            <w:shd w:val="clear" w:color="auto" w:fill="auto"/>
          </w:tcPr>
          <w:p w14:paraId="000CB825" w14:textId="77777777" w:rsidR="002927B6" w:rsidRPr="005F70FB" w:rsidRDefault="002927B6" w:rsidP="00A551BF">
            <w:pPr>
              <w:pStyle w:val="TableCell0-0115Break"/>
              <w:rPr>
                <w:rStyle w:val="ExampleSource"/>
              </w:rPr>
            </w:pPr>
          </w:p>
        </w:tc>
        <w:tc>
          <w:tcPr>
            <w:tcW w:w="1247" w:type="dxa"/>
            <w:shd w:val="clear" w:color="auto" w:fill="auto"/>
          </w:tcPr>
          <w:p w14:paraId="03011B1E" w14:textId="77777777" w:rsidR="002927B6" w:rsidRPr="005F70FB" w:rsidRDefault="002927B6" w:rsidP="00A551BF">
            <w:pPr>
              <w:pStyle w:val="TableCell0-0115Break"/>
              <w:rPr>
                <w:rStyle w:val="ChItalBold"/>
              </w:rPr>
            </w:pPr>
            <w:r w:rsidRPr="005F70FB">
              <w:rPr>
                <w:rStyle w:val="ChItalBold"/>
              </w:rPr>
              <w:t>taru</w:t>
            </w:r>
          </w:p>
        </w:tc>
        <w:tc>
          <w:tcPr>
            <w:tcW w:w="1418" w:type="dxa"/>
            <w:shd w:val="clear" w:color="auto" w:fill="auto"/>
          </w:tcPr>
          <w:p w14:paraId="5C79FFCD" w14:textId="77777777" w:rsidR="002927B6" w:rsidRPr="005F70FB" w:rsidRDefault="002927B6" w:rsidP="00A551BF">
            <w:pPr>
              <w:pStyle w:val="TableCell0-0115Break"/>
              <w:rPr>
                <w:rStyle w:val="ChCharisSIL"/>
              </w:rPr>
            </w:pPr>
            <w:r w:rsidRPr="005F70FB">
              <w:rPr>
                <w:rStyle w:val="ChCharisSIL"/>
              </w:rPr>
              <w:t>ˈta.ɾu</w:t>
            </w:r>
          </w:p>
        </w:tc>
        <w:tc>
          <w:tcPr>
            <w:tcW w:w="1361" w:type="dxa"/>
            <w:shd w:val="clear" w:color="auto" w:fill="auto"/>
          </w:tcPr>
          <w:p w14:paraId="4F5741EB"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188B1F4" w14:textId="77777777" w:rsidR="002927B6" w:rsidRPr="005F70FB" w:rsidRDefault="002927B6" w:rsidP="00A551BF">
            <w:pPr>
              <w:pStyle w:val="TableCell0-0115Break"/>
            </w:pPr>
            <w:r w:rsidRPr="005F70FB">
              <w:t>put</w:t>
            </w:r>
          </w:p>
        </w:tc>
      </w:tr>
      <w:tr w:rsidR="00AC23C4" w:rsidRPr="005F70FB" w14:paraId="71F8E7FD" w14:textId="77777777" w:rsidTr="00BC00CF">
        <w:tc>
          <w:tcPr>
            <w:tcW w:w="236" w:type="dxa"/>
            <w:shd w:val="clear" w:color="auto" w:fill="auto"/>
          </w:tcPr>
          <w:p w14:paraId="64CDE1CE" w14:textId="77777777" w:rsidR="002927B6" w:rsidRPr="005F70FB" w:rsidRDefault="002927B6" w:rsidP="00A551BF">
            <w:pPr>
              <w:pStyle w:val="TableCell0-0115Break"/>
              <w:rPr>
                <w:rStyle w:val="ExampleSource"/>
              </w:rPr>
            </w:pPr>
          </w:p>
        </w:tc>
        <w:tc>
          <w:tcPr>
            <w:tcW w:w="1247" w:type="dxa"/>
            <w:shd w:val="clear" w:color="auto" w:fill="auto"/>
          </w:tcPr>
          <w:p w14:paraId="495C7CCB" w14:textId="77777777" w:rsidR="002927B6" w:rsidRPr="005F70FB" w:rsidRDefault="002927B6" w:rsidP="00A551BF">
            <w:pPr>
              <w:pStyle w:val="TableCell0-0115Break"/>
              <w:rPr>
                <w:rStyle w:val="ChItalBold"/>
              </w:rPr>
            </w:pPr>
            <w:r w:rsidRPr="005F70FB">
              <w:rPr>
                <w:rStyle w:val="ChItalBold"/>
              </w:rPr>
              <w:t>tatap</w:t>
            </w:r>
          </w:p>
        </w:tc>
        <w:tc>
          <w:tcPr>
            <w:tcW w:w="1418" w:type="dxa"/>
            <w:shd w:val="clear" w:color="auto" w:fill="auto"/>
          </w:tcPr>
          <w:p w14:paraId="7C2C533B" w14:textId="77777777" w:rsidR="002927B6" w:rsidRPr="005F70FB" w:rsidRDefault="002927B6" w:rsidP="00A551BF">
            <w:pPr>
              <w:pStyle w:val="TableCell0-0115Break"/>
              <w:rPr>
                <w:rStyle w:val="ChCharisSIL"/>
              </w:rPr>
            </w:pPr>
            <w:r w:rsidRPr="005F70FB">
              <w:rPr>
                <w:rStyle w:val="ChCharisSIL"/>
              </w:rPr>
              <w:t>ˈta.tɐp̚</w:t>
            </w:r>
          </w:p>
        </w:tc>
        <w:tc>
          <w:tcPr>
            <w:tcW w:w="1361" w:type="dxa"/>
            <w:shd w:val="clear" w:color="auto" w:fill="auto"/>
          </w:tcPr>
          <w:p w14:paraId="4B81F65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3D3733E" w14:textId="77777777" w:rsidR="002927B6" w:rsidRPr="005F70FB" w:rsidRDefault="002927B6" w:rsidP="00A551BF">
            <w:pPr>
              <w:pStyle w:val="TableCell0-0115Break"/>
            </w:pPr>
            <w:r w:rsidRPr="005F70FB">
              <w:t>gaze at</w:t>
            </w:r>
          </w:p>
        </w:tc>
      </w:tr>
      <w:tr w:rsidR="00AC23C4" w:rsidRPr="005F70FB" w14:paraId="56F5F4F3" w14:textId="77777777" w:rsidTr="00BC00CF">
        <w:tc>
          <w:tcPr>
            <w:tcW w:w="236" w:type="dxa"/>
            <w:shd w:val="clear" w:color="auto" w:fill="auto"/>
          </w:tcPr>
          <w:p w14:paraId="74E8C646" w14:textId="77777777" w:rsidR="002927B6" w:rsidRPr="005F70FB" w:rsidRDefault="002927B6" w:rsidP="00A551BF">
            <w:pPr>
              <w:pStyle w:val="TableCell0-0115Break"/>
              <w:rPr>
                <w:rStyle w:val="ExampleSource"/>
              </w:rPr>
            </w:pPr>
          </w:p>
        </w:tc>
        <w:tc>
          <w:tcPr>
            <w:tcW w:w="1247" w:type="dxa"/>
            <w:shd w:val="clear" w:color="auto" w:fill="auto"/>
          </w:tcPr>
          <w:p w14:paraId="210B64E4" w14:textId="77777777" w:rsidR="002927B6" w:rsidRPr="005F70FB" w:rsidRDefault="002927B6" w:rsidP="00A551BF">
            <w:pPr>
              <w:pStyle w:val="TableCell0-0115Break"/>
              <w:rPr>
                <w:rStyle w:val="ChItalBold"/>
              </w:rPr>
            </w:pPr>
            <w:r w:rsidRPr="005F70FB">
              <w:rPr>
                <w:rStyle w:val="ChItalBold"/>
              </w:rPr>
              <w:t>taung</w:t>
            </w:r>
          </w:p>
        </w:tc>
        <w:tc>
          <w:tcPr>
            <w:tcW w:w="1418" w:type="dxa"/>
            <w:shd w:val="clear" w:color="auto" w:fill="auto"/>
          </w:tcPr>
          <w:p w14:paraId="4D2A433D" w14:textId="77777777" w:rsidR="002927B6" w:rsidRPr="005F70FB" w:rsidRDefault="002927B6" w:rsidP="00A551BF">
            <w:pPr>
              <w:pStyle w:val="TableCell0-0115Break"/>
              <w:rPr>
                <w:rStyle w:val="ChCharisSIL"/>
              </w:rPr>
            </w:pPr>
            <w:r w:rsidRPr="005F70FB">
              <w:rPr>
                <w:rStyle w:val="ChCharisSIL"/>
              </w:rPr>
              <w:t>ˈta.ʊn</w:t>
            </w:r>
          </w:p>
        </w:tc>
        <w:tc>
          <w:tcPr>
            <w:tcW w:w="1361" w:type="dxa"/>
            <w:shd w:val="clear" w:color="auto" w:fill="auto"/>
          </w:tcPr>
          <w:p w14:paraId="69624EC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B751D67" w14:textId="77777777" w:rsidR="002927B6" w:rsidRPr="005F70FB" w:rsidRDefault="002927B6" w:rsidP="00A551BF">
            <w:pPr>
              <w:pStyle w:val="TableCell0-0115Break"/>
            </w:pPr>
            <w:r w:rsidRPr="005F70FB">
              <w:t>year</w:t>
            </w:r>
          </w:p>
        </w:tc>
      </w:tr>
      <w:tr w:rsidR="00AC23C4" w:rsidRPr="005F70FB" w14:paraId="64483E04" w14:textId="77777777" w:rsidTr="00BC00CF">
        <w:tc>
          <w:tcPr>
            <w:tcW w:w="236" w:type="dxa"/>
            <w:shd w:val="clear" w:color="auto" w:fill="auto"/>
          </w:tcPr>
          <w:p w14:paraId="34C2E3EC" w14:textId="77777777" w:rsidR="002927B6" w:rsidRPr="005F70FB" w:rsidRDefault="002927B6" w:rsidP="00A551BF">
            <w:pPr>
              <w:pStyle w:val="TableCell0-0115Break"/>
              <w:rPr>
                <w:rStyle w:val="ExampleSource"/>
              </w:rPr>
            </w:pPr>
          </w:p>
        </w:tc>
        <w:tc>
          <w:tcPr>
            <w:tcW w:w="1247" w:type="dxa"/>
            <w:shd w:val="clear" w:color="auto" w:fill="auto"/>
          </w:tcPr>
          <w:p w14:paraId="33AE9FD0" w14:textId="77777777" w:rsidR="002927B6" w:rsidRPr="005F70FB" w:rsidRDefault="002927B6" w:rsidP="00A551BF">
            <w:pPr>
              <w:pStyle w:val="TableCell0-0115Break"/>
              <w:rPr>
                <w:rStyle w:val="ChItalBold"/>
              </w:rPr>
            </w:pPr>
            <w:r w:rsidRPr="005F70FB">
              <w:rPr>
                <w:rStyle w:val="ChItalBold"/>
              </w:rPr>
              <w:t>taw</w:t>
            </w:r>
          </w:p>
        </w:tc>
        <w:tc>
          <w:tcPr>
            <w:tcW w:w="1418" w:type="dxa"/>
            <w:shd w:val="clear" w:color="auto" w:fill="auto"/>
          </w:tcPr>
          <w:p w14:paraId="4D35C88D" w14:textId="77777777" w:rsidR="002927B6" w:rsidRPr="005F70FB" w:rsidRDefault="002927B6" w:rsidP="00A551BF">
            <w:pPr>
              <w:pStyle w:val="TableCell0-0115Break"/>
              <w:rPr>
                <w:rStyle w:val="ChCharisSIL"/>
              </w:rPr>
            </w:pPr>
            <w:r w:rsidRPr="005F70FB">
              <w:rPr>
                <w:rStyle w:val="ChCharisSIL"/>
              </w:rPr>
              <w:t>ˈtɐw</w:t>
            </w:r>
          </w:p>
        </w:tc>
        <w:tc>
          <w:tcPr>
            <w:tcW w:w="1361" w:type="dxa"/>
            <w:shd w:val="clear" w:color="auto" w:fill="auto"/>
          </w:tcPr>
          <w:p w14:paraId="235BA8D5"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E68C488" w14:textId="77777777" w:rsidR="002927B6" w:rsidRPr="005F70FB" w:rsidRDefault="002927B6" w:rsidP="00A551BF">
            <w:pPr>
              <w:pStyle w:val="TableCell0-0115Break"/>
            </w:pPr>
            <w:r w:rsidRPr="005F70FB">
              <w:t>know</w:t>
            </w:r>
          </w:p>
        </w:tc>
      </w:tr>
      <w:tr w:rsidR="00AC23C4" w:rsidRPr="005F70FB" w14:paraId="70C2EFEB" w14:textId="77777777" w:rsidTr="00BC00CF">
        <w:tc>
          <w:tcPr>
            <w:tcW w:w="236" w:type="dxa"/>
            <w:shd w:val="clear" w:color="auto" w:fill="auto"/>
          </w:tcPr>
          <w:p w14:paraId="42800A87" w14:textId="77777777" w:rsidR="002927B6" w:rsidRPr="005F70FB" w:rsidRDefault="002927B6" w:rsidP="00A551BF">
            <w:pPr>
              <w:pStyle w:val="TableCell0-0115Break"/>
              <w:rPr>
                <w:rStyle w:val="ExampleSource"/>
              </w:rPr>
            </w:pPr>
          </w:p>
        </w:tc>
        <w:tc>
          <w:tcPr>
            <w:tcW w:w="1247" w:type="dxa"/>
            <w:shd w:val="clear" w:color="auto" w:fill="auto"/>
          </w:tcPr>
          <w:p w14:paraId="4520A62C" w14:textId="77777777" w:rsidR="002927B6" w:rsidRPr="005F70FB" w:rsidRDefault="002927B6" w:rsidP="00A551BF">
            <w:pPr>
              <w:pStyle w:val="TableCell0-0115Break"/>
              <w:rPr>
                <w:rStyle w:val="ChItalBold"/>
              </w:rPr>
            </w:pPr>
            <w:r w:rsidRPr="005F70FB">
              <w:rPr>
                <w:rStyle w:val="ChItalBold"/>
              </w:rPr>
              <w:t>tawar</w:t>
            </w:r>
          </w:p>
        </w:tc>
        <w:tc>
          <w:tcPr>
            <w:tcW w:w="1418" w:type="dxa"/>
            <w:shd w:val="clear" w:color="auto" w:fill="auto"/>
          </w:tcPr>
          <w:p w14:paraId="1093CA9E" w14:textId="77777777" w:rsidR="002927B6" w:rsidRPr="005F70FB" w:rsidRDefault="002927B6" w:rsidP="00A551BF">
            <w:pPr>
              <w:pStyle w:val="TableCell0-0115Break"/>
              <w:rPr>
                <w:rStyle w:val="ChCharisSIL"/>
              </w:rPr>
            </w:pPr>
            <w:r w:rsidRPr="005F70FB">
              <w:rPr>
                <w:rStyle w:val="ChCharisSIL"/>
              </w:rPr>
              <w:t>ˈta.wɐr̥</w:t>
            </w:r>
          </w:p>
        </w:tc>
        <w:tc>
          <w:tcPr>
            <w:tcW w:w="1361" w:type="dxa"/>
            <w:shd w:val="clear" w:color="auto" w:fill="auto"/>
          </w:tcPr>
          <w:p w14:paraId="10D0C0B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37D80CC" w14:textId="77777777" w:rsidR="002927B6" w:rsidRPr="005F70FB" w:rsidRDefault="002927B6" w:rsidP="00A551BF">
            <w:pPr>
              <w:pStyle w:val="TableCell0-0115Break"/>
            </w:pPr>
            <w:r w:rsidRPr="005F70FB">
              <w:t>bargain</w:t>
            </w:r>
          </w:p>
        </w:tc>
      </w:tr>
      <w:tr w:rsidR="00AC23C4" w:rsidRPr="005F70FB" w14:paraId="31D26BCE" w14:textId="77777777" w:rsidTr="00BC00CF">
        <w:tc>
          <w:tcPr>
            <w:tcW w:w="236" w:type="dxa"/>
            <w:shd w:val="clear" w:color="auto" w:fill="auto"/>
          </w:tcPr>
          <w:p w14:paraId="017AF419" w14:textId="77777777" w:rsidR="002927B6" w:rsidRPr="005F70FB" w:rsidRDefault="002927B6" w:rsidP="00A551BF">
            <w:pPr>
              <w:pStyle w:val="TableCell0-0115Break"/>
              <w:rPr>
                <w:rStyle w:val="ExampleSource"/>
              </w:rPr>
            </w:pPr>
          </w:p>
        </w:tc>
        <w:tc>
          <w:tcPr>
            <w:tcW w:w="1247" w:type="dxa"/>
            <w:shd w:val="clear" w:color="auto" w:fill="auto"/>
          </w:tcPr>
          <w:p w14:paraId="64F321F2" w14:textId="77777777" w:rsidR="002927B6" w:rsidRPr="005F70FB" w:rsidRDefault="002927B6" w:rsidP="00A551BF">
            <w:pPr>
              <w:pStyle w:val="TableCell0-0115Break"/>
              <w:rPr>
                <w:rStyle w:val="ChItalBold"/>
              </w:rPr>
            </w:pPr>
            <w:r w:rsidRPr="005F70FB">
              <w:rPr>
                <w:rStyle w:val="ChItalBold"/>
              </w:rPr>
              <w:t>tawong</w:t>
            </w:r>
          </w:p>
        </w:tc>
        <w:tc>
          <w:tcPr>
            <w:tcW w:w="1418" w:type="dxa"/>
            <w:shd w:val="clear" w:color="auto" w:fill="auto"/>
          </w:tcPr>
          <w:p w14:paraId="5E6A29F7" w14:textId="77777777" w:rsidR="002927B6" w:rsidRPr="005F70FB" w:rsidRDefault="002927B6" w:rsidP="00A551BF">
            <w:pPr>
              <w:pStyle w:val="TableCell0-0115Break"/>
              <w:rPr>
                <w:rStyle w:val="ChCharisSIL"/>
              </w:rPr>
            </w:pPr>
            <w:r w:rsidRPr="005F70FB">
              <w:rPr>
                <w:rStyle w:val="ChCharisSIL"/>
              </w:rPr>
              <w:t>ˈta.wɔ̞n</w:t>
            </w:r>
          </w:p>
        </w:tc>
        <w:tc>
          <w:tcPr>
            <w:tcW w:w="1361" w:type="dxa"/>
            <w:shd w:val="clear" w:color="auto" w:fill="auto"/>
          </w:tcPr>
          <w:p w14:paraId="29D8C0F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B70CF6C" w14:textId="77777777" w:rsidR="002927B6" w:rsidRPr="005F70FB" w:rsidRDefault="002927B6" w:rsidP="00A551BF">
            <w:pPr>
              <w:pStyle w:val="TableCell0-0115Break"/>
            </w:pPr>
            <w:r w:rsidRPr="005F70FB">
              <w:t>bee</w:t>
            </w:r>
          </w:p>
        </w:tc>
      </w:tr>
      <w:tr w:rsidR="00AC23C4" w:rsidRPr="005F70FB" w14:paraId="7D4418E4" w14:textId="77777777" w:rsidTr="00BC00CF">
        <w:tc>
          <w:tcPr>
            <w:tcW w:w="236" w:type="dxa"/>
            <w:shd w:val="clear" w:color="auto" w:fill="auto"/>
          </w:tcPr>
          <w:p w14:paraId="707E8431" w14:textId="77777777" w:rsidR="002927B6" w:rsidRPr="005F70FB" w:rsidRDefault="002927B6" w:rsidP="00A551BF">
            <w:pPr>
              <w:pStyle w:val="TableCell0-0115Break"/>
              <w:rPr>
                <w:rStyle w:val="ExampleSource"/>
              </w:rPr>
            </w:pPr>
          </w:p>
        </w:tc>
        <w:tc>
          <w:tcPr>
            <w:tcW w:w="1247" w:type="dxa"/>
            <w:shd w:val="clear" w:color="auto" w:fill="auto"/>
          </w:tcPr>
          <w:p w14:paraId="40A23B25" w14:textId="77777777" w:rsidR="002927B6" w:rsidRPr="005F70FB" w:rsidRDefault="002927B6" w:rsidP="00A551BF">
            <w:pPr>
              <w:pStyle w:val="TableCell0-0115Break"/>
              <w:rPr>
                <w:rStyle w:val="ChItalBold"/>
              </w:rPr>
            </w:pPr>
            <w:r w:rsidRPr="005F70FB">
              <w:rPr>
                <w:rStyle w:val="ChItalBold"/>
              </w:rPr>
              <w:t>tay</w:t>
            </w:r>
          </w:p>
        </w:tc>
        <w:tc>
          <w:tcPr>
            <w:tcW w:w="1418" w:type="dxa"/>
            <w:shd w:val="clear" w:color="auto" w:fill="auto"/>
          </w:tcPr>
          <w:p w14:paraId="2AC3D149" w14:textId="77777777" w:rsidR="002927B6" w:rsidRPr="005F70FB" w:rsidRDefault="002927B6" w:rsidP="00A551BF">
            <w:pPr>
              <w:pStyle w:val="TableCell0-0115Break"/>
              <w:rPr>
                <w:rStyle w:val="ChCharisSIL"/>
              </w:rPr>
            </w:pPr>
            <w:r w:rsidRPr="005F70FB">
              <w:rPr>
                <w:rStyle w:val="ChCharisSIL"/>
              </w:rPr>
              <w:t>ˈtɐj</w:t>
            </w:r>
          </w:p>
        </w:tc>
        <w:tc>
          <w:tcPr>
            <w:tcW w:w="1361" w:type="dxa"/>
            <w:shd w:val="clear" w:color="auto" w:fill="auto"/>
          </w:tcPr>
          <w:p w14:paraId="3540A501"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C06D5C8" w14:textId="77777777" w:rsidR="002927B6" w:rsidRPr="005F70FB" w:rsidRDefault="002927B6" w:rsidP="00A551BF">
            <w:pPr>
              <w:pStyle w:val="TableCell0-0115Break"/>
            </w:pPr>
            <w:r w:rsidRPr="005F70FB">
              <w:t>excrement</w:t>
            </w:r>
          </w:p>
        </w:tc>
      </w:tr>
      <w:tr w:rsidR="00AC23C4" w:rsidRPr="005F70FB" w14:paraId="1F28A030" w14:textId="77777777" w:rsidTr="00BC00CF">
        <w:tc>
          <w:tcPr>
            <w:tcW w:w="236" w:type="dxa"/>
            <w:shd w:val="clear" w:color="auto" w:fill="auto"/>
          </w:tcPr>
          <w:p w14:paraId="387BEEB8"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581E77B" w14:textId="77777777" w:rsidR="002927B6" w:rsidRPr="005F70FB" w:rsidRDefault="002927B6" w:rsidP="00A551BF">
            <w:pPr>
              <w:pStyle w:val="TableCell0-0115Break"/>
              <w:rPr>
                <w:rStyle w:val="ChItalBold"/>
              </w:rPr>
            </w:pPr>
            <w:r w:rsidRPr="005F70FB">
              <w:rPr>
                <w:rStyle w:val="ChItalBold"/>
              </w:rPr>
              <w:t>tebal</w:t>
            </w:r>
          </w:p>
        </w:tc>
        <w:tc>
          <w:tcPr>
            <w:tcW w:w="1418" w:type="dxa"/>
            <w:shd w:val="clear" w:color="auto" w:fill="auto"/>
          </w:tcPr>
          <w:p w14:paraId="639A1CF8" w14:textId="77777777" w:rsidR="002927B6" w:rsidRPr="005F70FB" w:rsidRDefault="002927B6" w:rsidP="00A551BF">
            <w:pPr>
              <w:pStyle w:val="TableCell0-0115Break"/>
              <w:rPr>
                <w:rStyle w:val="ChCharisSIL"/>
              </w:rPr>
            </w:pPr>
            <w:r w:rsidRPr="005F70FB">
              <w:rPr>
                <w:rStyle w:val="ChCharisSIL"/>
              </w:rPr>
              <w:t>tɛ.ˈbɐl</w:t>
            </w:r>
          </w:p>
        </w:tc>
        <w:tc>
          <w:tcPr>
            <w:tcW w:w="1361" w:type="dxa"/>
            <w:shd w:val="clear" w:color="auto" w:fill="auto"/>
          </w:tcPr>
          <w:p w14:paraId="2A563448"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8206DFF" w14:textId="77777777" w:rsidR="002927B6" w:rsidRPr="005F70FB" w:rsidRDefault="002927B6" w:rsidP="00A551BF">
            <w:pPr>
              <w:pStyle w:val="TableCell0-0115Break"/>
            </w:pPr>
            <w:r w:rsidRPr="005F70FB">
              <w:t>be thick</w:t>
            </w:r>
          </w:p>
        </w:tc>
      </w:tr>
      <w:tr w:rsidR="00AC23C4" w:rsidRPr="005F70FB" w14:paraId="6A1FF235" w14:textId="77777777" w:rsidTr="00BC00CF">
        <w:tc>
          <w:tcPr>
            <w:tcW w:w="236" w:type="dxa"/>
            <w:shd w:val="clear" w:color="auto" w:fill="auto"/>
          </w:tcPr>
          <w:p w14:paraId="74960F07"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3BCB6539" w14:textId="77777777" w:rsidR="002927B6" w:rsidRPr="005F70FB" w:rsidRDefault="002927B6" w:rsidP="00A551BF">
            <w:pPr>
              <w:pStyle w:val="TableCell0-0115Break"/>
              <w:rPr>
                <w:rStyle w:val="ChItalBold"/>
              </w:rPr>
            </w:pPr>
            <w:r w:rsidRPr="005F70FB">
              <w:rPr>
                <w:rStyle w:val="ChItalBold"/>
              </w:rPr>
              <w:t>tebang</w:t>
            </w:r>
          </w:p>
        </w:tc>
        <w:tc>
          <w:tcPr>
            <w:tcW w:w="1418" w:type="dxa"/>
            <w:shd w:val="clear" w:color="auto" w:fill="auto"/>
          </w:tcPr>
          <w:p w14:paraId="04F701EB" w14:textId="77777777" w:rsidR="002927B6" w:rsidRPr="005F70FB" w:rsidRDefault="002927B6" w:rsidP="00A551BF">
            <w:pPr>
              <w:pStyle w:val="TableCell0-0115Break"/>
              <w:rPr>
                <w:rStyle w:val="ChCharisSIL"/>
              </w:rPr>
            </w:pPr>
            <w:r w:rsidRPr="005F70FB">
              <w:rPr>
                <w:rStyle w:val="ChCharisSIL"/>
              </w:rPr>
              <w:t>tɛ.ˈbɐŋ</w:t>
            </w:r>
          </w:p>
        </w:tc>
        <w:tc>
          <w:tcPr>
            <w:tcW w:w="1361" w:type="dxa"/>
            <w:shd w:val="clear" w:color="auto" w:fill="auto"/>
          </w:tcPr>
          <w:p w14:paraId="13114F6B"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A207472" w14:textId="77777777" w:rsidR="002927B6" w:rsidRPr="005F70FB" w:rsidRDefault="002927B6" w:rsidP="00A551BF">
            <w:pPr>
              <w:pStyle w:val="TableCell0-0115Break"/>
            </w:pPr>
            <w:r w:rsidRPr="005F70FB">
              <w:t>fell</w:t>
            </w:r>
          </w:p>
        </w:tc>
      </w:tr>
      <w:tr w:rsidR="00AC23C4" w:rsidRPr="005F70FB" w14:paraId="62122DC6" w14:textId="77777777" w:rsidTr="00BC00CF">
        <w:tc>
          <w:tcPr>
            <w:tcW w:w="236" w:type="dxa"/>
            <w:shd w:val="clear" w:color="auto" w:fill="auto"/>
          </w:tcPr>
          <w:p w14:paraId="669BCF5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26D3E21" w14:textId="77777777" w:rsidR="002927B6" w:rsidRPr="005F70FB" w:rsidRDefault="002927B6" w:rsidP="00A551BF">
            <w:pPr>
              <w:pStyle w:val="TableCell0-0115Break"/>
              <w:rPr>
                <w:rStyle w:val="ChItalBold"/>
              </w:rPr>
            </w:pPr>
            <w:r w:rsidRPr="005F70FB">
              <w:rPr>
                <w:rStyle w:val="ChItalBold"/>
              </w:rPr>
              <w:t>tedu</w:t>
            </w:r>
          </w:p>
        </w:tc>
        <w:tc>
          <w:tcPr>
            <w:tcW w:w="1418" w:type="dxa"/>
            <w:shd w:val="clear" w:color="auto" w:fill="auto"/>
          </w:tcPr>
          <w:p w14:paraId="33F53A73" w14:textId="77777777" w:rsidR="002927B6" w:rsidRPr="005F70FB" w:rsidRDefault="002927B6" w:rsidP="00A551BF">
            <w:pPr>
              <w:pStyle w:val="TableCell0-0115Break"/>
              <w:rPr>
                <w:rStyle w:val="ChCharisSIL"/>
              </w:rPr>
            </w:pPr>
            <w:r w:rsidRPr="005F70FB">
              <w:rPr>
                <w:rStyle w:val="ChCharisSIL"/>
              </w:rPr>
              <w:t>tɛ.ˈdu</w:t>
            </w:r>
          </w:p>
        </w:tc>
        <w:tc>
          <w:tcPr>
            <w:tcW w:w="1361" w:type="dxa"/>
            <w:shd w:val="clear" w:color="auto" w:fill="auto"/>
          </w:tcPr>
          <w:p w14:paraId="61D02C0A"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A365972" w14:textId="77777777" w:rsidR="002927B6" w:rsidRPr="005F70FB" w:rsidRDefault="002927B6" w:rsidP="00A551BF">
            <w:pPr>
              <w:pStyle w:val="TableCell0-0115Break"/>
            </w:pPr>
            <w:r w:rsidRPr="005F70FB">
              <w:t>be calm</w:t>
            </w:r>
          </w:p>
        </w:tc>
      </w:tr>
      <w:tr w:rsidR="00AC23C4" w:rsidRPr="005F70FB" w14:paraId="1FD0A476" w14:textId="77777777" w:rsidTr="00BC00CF">
        <w:tc>
          <w:tcPr>
            <w:tcW w:w="236" w:type="dxa"/>
            <w:shd w:val="clear" w:color="auto" w:fill="auto"/>
          </w:tcPr>
          <w:p w14:paraId="6E72EA15"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98B09B6" w14:textId="77777777" w:rsidR="002927B6" w:rsidRPr="005F70FB" w:rsidRDefault="002927B6" w:rsidP="00A551BF">
            <w:pPr>
              <w:pStyle w:val="TableCell0-0115Break"/>
              <w:rPr>
                <w:rStyle w:val="ChItalBold"/>
              </w:rPr>
            </w:pPr>
            <w:r w:rsidRPr="005F70FB">
              <w:rPr>
                <w:rStyle w:val="ChItalBold"/>
              </w:rPr>
              <w:t>tegang</w:t>
            </w:r>
          </w:p>
        </w:tc>
        <w:tc>
          <w:tcPr>
            <w:tcW w:w="1418" w:type="dxa"/>
            <w:shd w:val="clear" w:color="auto" w:fill="auto"/>
          </w:tcPr>
          <w:p w14:paraId="76005C1D" w14:textId="77777777" w:rsidR="002927B6" w:rsidRPr="005F70FB" w:rsidRDefault="002927B6" w:rsidP="00A551BF">
            <w:pPr>
              <w:pStyle w:val="TableCell0-0115Break"/>
              <w:rPr>
                <w:rStyle w:val="ChCharisSIL"/>
              </w:rPr>
            </w:pPr>
            <w:r w:rsidRPr="005F70FB">
              <w:rPr>
                <w:rStyle w:val="ChCharisSIL"/>
              </w:rPr>
              <w:t>tɛ.ˈgɐŋ</w:t>
            </w:r>
          </w:p>
        </w:tc>
        <w:tc>
          <w:tcPr>
            <w:tcW w:w="1361" w:type="dxa"/>
            <w:shd w:val="clear" w:color="auto" w:fill="auto"/>
          </w:tcPr>
          <w:p w14:paraId="06DAABF1"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E02E324" w14:textId="77777777" w:rsidR="002927B6" w:rsidRPr="005F70FB" w:rsidRDefault="002927B6" w:rsidP="00A551BF">
            <w:pPr>
              <w:pStyle w:val="TableCell0-0115Break"/>
            </w:pPr>
            <w:r w:rsidRPr="005F70FB">
              <w:t>be tight</w:t>
            </w:r>
          </w:p>
        </w:tc>
      </w:tr>
      <w:tr w:rsidR="00AC23C4" w:rsidRPr="005F70FB" w14:paraId="1C3D97F3" w14:textId="77777777" w:rsidTr="00BC00CF">
        <w:tc>
          <w:tcPr>
            <w:tcW w:w="236" w:type="dxa"/>
            <w:shd w:val="clear" w:color="auto" w:fill="auto"/>
          </w:tcPr>
          <w:p w14:paraId="2242082E"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5A4080DC" w14:textId="77777777" w:rsidR="002927B6" w:rsidRPr="005F70FB" w:rsidRDefault="002927B6" w:rsidP="00A551BF">
            <w:pPr>
              <w:pStyle w:val="TableCell0-0115Break"/>
              <w:rPr>
                <w:rStyle w:val="ChItalBold"/>
              </w:rPr>
            </w:pPr>
            <w:r w:rsidRPr="005F70FB">
              <w:rPr>
                <w:rStyle w:val="ChItalBold"/>
              </w:rPr>
              <w:t>tegas</w:t>
            </w:r>
          </w:p>
        </w:tc>
        <w:tc>
          <w:tcPr>
            <w:tcW w:w="1418" w:type="dxa"/>
            <w:shd w:val="clear" w:color="auto" w:fill="auto"/>
          </w:tcPr>
          <w:p w14:paraId="779C61F1" w14:textId="77777777" w:rsidR="002927B6" w:rsidRPr="005F70FB" w:rsidRDefault="002927B6" w:rsidP="00A551BF">
            <w:pPr>
              <w:pStyle w:val="TableCell0-0115Break"/>
              <w:rPr>
                <w:rStyle w:val="ChCharisSIL"/>
              </w:rPr>
            </w:pPr>
            <w:r w:rsidRPr="005F70FB">
              <w:rPr>
                <w:rStyle w:val="ChCharisSIL"/>
              </w:rPr>
              <w:t>tɛ.ˈgɐs</w:t>
            </w:r>
          </w:p>
        </w:tc>
        <w:tc>
          <w:tcPr>
            <w:tcW w:w="1361" w:type="dxa"/>
            <w:shd w:val="clear" w:color="auto" w:fill="auto"/>
          </w:tcPr>
          <w:p w14:paraId="45665B94"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02D40E84" w14:textId="77777777" w:rsidR="002927B6" w:rsidRPr="005F70FB" w:rsidRDefault="002927B6" w:rsidP="00A551BF">
            <w:pPr>
              <w:pStyle w:val="TableCell0-0115Break"/>
            </w:pPr>
            <w:r w:rsidRPr="005F70FB">
              <w:t>be firm</w:t>
            </w:r>
          </w:p>
        </w:tc>
      </w:tr>
      <w:tr w:rsidR="00AC23C4" w:rsidRPr="005F70FB" w14:paraId="2F862C24" w14:textId="77777777" w:rsidTr="00BC00CF">
        <w:tc>
          <w:tcPr>
            <w:tcW w:w="236" w:type="dxa"/>
            <w:shd w:val="clear" w:color="auto" w:fill="auto"/>
          </w:tcPr>
          <w:p w14:paraId="01FB0F63"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78A05BC" w14:textId="77777777" w:rsidR="002927B6" w:rsidRPr="005F70FB" w:rsidRDefault="002927B6" w:rsidP="00A551BF">
            <w:pPr>
              <w:pStyle w:val="TableCell0-0115Break"/>
              <w:rPr>
                <w:rStyle w:val="ChItalBold"/>
              </w:rPr>
            </w:pPr>
            <w:r w:rsidRPr="005F70FB">
              <w:rPr>
                <w:rStyle w:val="ChItalBold"/>
              </w:rPr>
              <w:t>tegur</w:t>
            </w:r>
          </w:p>
        </w:tc>
        <w:tc>
          <w:tcPr>
            <w:tcW w:w="1418" w:type="dxa"/>
            <w:shd w:val="clear" w:color="auto" w:fill="auto"/>
          </w:tcPr>
          <w:p w14:paraId="250ABCB1" w14:textId="77777777" w:rsidR="002927B6" w:rsidRPr="005F70FB" w:rsidRDefault="002927B6" w:rsidP="00A551BF">
            <w:pPr>
              <w:pStyle w:val="TableCell0-0115Break"/>
              <w:rPr>
                <w:rStyle w:val="ChCharisSIL"/>
              </w:rPr>
            </w:pPr>
            <w:r w:rsidRPr="005F70FB">
              <w:rPr>
                <w:rStyle w:val="ChCharisSIL"/>
              </w:rPr>
              <w:t>tɛ.ˈgʊr̥</w:t>
            </w:r>
          </w:p>
        </w:tc>
        <w:tc>
          <w:tcPr>
            <w:tcW w:w="1361" w:type="dxa"/>
            <w:shd w:val="clear" w:color="auto" w:fill="auto"/>
          </w:tcPr>
          <w:p w14:paraId="27F5900B"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2A3C340" w14:textId="77777777" w:rsidR="002927B6" w:rsidRPr="005F70FB" w:rsidRDefault="002927B6" w:rsidP="00A551BF">
            <w:pPr>
              <w:pStyle w:val="TableCell0-0115Break"/>
            </w:pPr>
            <w:r w:rsidRPr="005F70FB">
              <w:t>reprimand</w:t>
            </w:r>
          </w:p>
        </w:tc>
      </w:tr>
      <w:tr w:rsidR="00AC23C4" w:rsidRPr="005F70FB" w14:paraId="5D39C8E1" w14:textId="77777777" w:rsidTr="00BC00CF">
        <w:tc>
          <w:tcPr>
            <w:tcW w:w="236" w:type="dxa"/>
            <w:shd w:val="clear" w:color="auto" w:fill="auto"/>
          </w:tcPr>
          <w:p w14:paraId="49583C44"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590CD8B7" w14:textId="77777777" w:rsidR="002927B6" w:rsidRPr="005F70FB" w:rsidRDefault="002927B6" w:rsidP="00A551BF">
            <w:pPr>
              <w:pStyle w:val="TableCell0-0115Break"/>
              <w:rPr>
                <w:rStyle w:val="ChItalBold"/>
              </w:rPr>
            </w:pPr>
            <w:r w:rsidRPr="005F70FB">
              <w:rPr>
                <w:rStyle w:val="ChItalBold"/>
              </w:rPr>
              <w:t>tekang</w:t>
            </w:r>
          </w:p>
        </w:tc>
        <w:tc>
          <w:tcPr>
            <w:tcW w:w="1418" w:type="dxa"/>
            <w:shd w:val="clear" w:color="auto" w:fill="auto"/>
          </w:tcPr>
          <w:p w14:paraId="5CE2C06B" w14:textId="77777777" w:rsidR="002927B6" w:rsidRPr="005F70FB" w:rsidRDefault="002927B6" w:rsidP="00A551BF">
            <w:pPr>
              <w:pStyle w:val="TableCell0-0115Break"/>
              <w:rPr>
                <w:rStyle w:val="ChCharisSIL"/>
              </w:rPr>
            </w:pPr>
            <w:r w:rsidRPr="005F70FB">
              <w:rPr>
                <w:rStyle w:val="ChCharisSIL"/>
              </w:rPr>
              <w:t>tɛ.ˈkɐn</w:t>
            </w:r>
          </w:p>
        </w:tc>
        <w:tc>
          <w:tcPr>
            <w:tcW w:w="1361" w:type="dxa"/>
            <w:shd w:val="clear" w:color="auto" w:fill="auto"/>
          </w:tcPr>
          <w:p w14:paraId="01FC9DD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3401A32" w14:textId="77777777" w:rsidR="002927B6" w:rsidRPr="005F70FB" w:rsidRDefault="002927B6" w:rsidP="00A551BF">
            <w:pPr>
              <w:pStyle w:val="TableCell0-0115Break"/>
            </w:pPr>
            <w:r w:rsidRPr="005F70FB">
              <w:t>press</w:t>
            </w:r>
          </w:p>
        </w:tc>
      </w:tr>
      <w:tr w:rsidR="00AC23C4" w:rsidRPr="005F70FB" w14:paraId="15888C4E" w14:textId="77777777" w:rsidTr="00BC00CF">
        <w:tc>
          <w:tcPr>
            <w:tcW w:w="236" w:type="dxa"/>
            <w:shd w:val="clear" w:color="auto" w:fill="auto"/>
          </w:tcPr>
          <w:p w14:paraId="0CDC52FB" w14:textId="77777777" w:rsidR="002927B6" w:rsidRPr="005F70FB" w:rsidRDefault="002927B6" w:rsidP="00A551BF">
            <w:pPr>
              <w:pStyle w:val="TableCell0-0115Break"/>
              <w:rPr>
                <w:rStyle w:val="ExampleSource"/>
              </w:rPr>
            </w:pPr>
          </w:p>
        </w:tc>
        <w:tc>
          <w:tcPr>
            <w:tcW w:w="1247" w:type="dxa"/>
            <w:shd w:val="clear" w:color="auto" w:fill="auto"/>
          </w:tcPr>
          <w:p w14:paraId="7B682898" w14:textId="77777777" w:rsidR="002927B6" w:rsidRPr="005F70FB" w:rsidRDefault="002927B6" w:rsidP="00A551BF">
            <w:pPr>
              <w:pStyle w:val="TableCell0-0115Break"/>
              <w:rPr>
                <w:rStyle w:val="ChItalBold"/>
              </w:rPr>
            </w:pPr>
            <w:r w:rsidRPr="005F70FB">
              <w:rPr>
                <w:rStyle w:val="ChItalBold"/>
              </w:rPr>
              <w:t>telinga</w:t>
            </w:r>
          </w:p>
        </w:tc>
        <w:tc>
          <w:tcPr>
            <w:tcW w:w="1418" w:type="dxa"/>
            <w:shd w:val="clear" w:color="auto" w:fill="auto"/>
          </w:tcPr>
          <w:p w14:paraId="65EA3F03" w14:textId="77777777" w:rsidR="002927B6" w:rsidRPr="005F70FB" w:rsidRDefault="002927B6" w:rsidP="00A551BF">
            <w:pPr>
              <w:pStyle w:val="TableCell0-0115Break"/>
              <w:rPr>
                <w:rStyle w:val="ChCharisSIL"/>
              </w:rPr>
            </w:pPr>
            <w:r w:rsidRPr="005F70FB">
              <w:rPr>
                <w:rStyle w:val="ChCharisSIL"/>
              </w:rPr>
              <w:t>tɛ.ˈli.ŋa</w:t>
            </w:r>
          </w:p>
        </w:tc>
        <w:tc>
          <w:tcPr>
            <w:tcW w:w="1361" w:type="dxa"/>
            <w:shd w:val="clear" w:color="auto" w:fill="auto"/>
          </w:tcPr>
          <w:p w14:paraId="6680303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EC70E9D" w14:textId="77777777" w:rsidR="002927B6" w:rsidRPr="005F70FB" w:rsidRDefault="002927B6" w:rsidP="00A551BF">
            <w:pPr>
              <w:pStyle w:val="TableCell0-0115Break"/>
            </w:pPr>
            <w:r w:rsidRPr="005F70FB">
              <w:t>ear</w:t>
            </w:r>
          </w:p>
        </w:tc>
      </w:tr>
      <w:tr w:rsidR="00AC23C4" w:rsidRPr="005F70FB" w14:paraId="6A4B504B" w14:textId="77777777" w:rsidTr="00BC00CF">
        <w:tc>
          <w:tcPr>
            <w:tcW w:w="236" w:type="dxa"/>
            <w:shd w:val="clear" w:color="auto" w:fill="auto"/>
          </w:tcPr>
          <w:p w14:paraId="327B5C10"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1878F7B" w14:textId="77777777" w:rsidR="002927B6" w:rsidRPr="005F70FB" w:rsidRDefault="002927B6" w:rsidP="00A551BF">
            <w:pPr>
              <w:pStyle w:val="TableCell0-0115Break"/>
              <w:rPr>
                <w:rStyle w:val="ChItalBold"/>
              </w:rPr>
            </w:pPr>
            <w:r w:rsidRPr="005F70FB">
              <w:rPr>
                <w:rStyle w:val="ChItalBold"/>
              </w:rPr>
              <w:t>telur</w:t>
            </w:r>
          </w:p>
        </w:tc>
        <w:tc>
          <w:tcPr>
            <w:tcW w:w="1418" w:type="dxa"/>
            <w:shd w:val="clear" w:color="auto" w:fill="auto"/>
          </w:tcPr>
          <w:p w14:paraId="089827F8" w14:textId="77777777" w:rsidR="002927B6" w:rsidRPr="005F70FB" w:rsidRDefault="002927B6" w:rsidP="00A551BF">
            <w:pPr>
              <w:pStyle w:val="TableCell0-0115Break"/>
              <w:rPr>
                <w:rStyle w:val="ChCharisSIL"/>
              </w:rPr>
            </w:pPr>
            <w:r w:rsidRPr="005F70FB">
              <w:rPr>
                <w:rStyle w:val="ChCharisSIL"/>
              </w:rPr>
              <w:t>tɛ.ˈlʊr̥</w:t>
            </w:r>
          </w:p>
        </w:tc>
        <w:tc>
          <w:tcPr>
            <w:tcW w:w="1361" w:type="dxa"/>
            <w:shd w:val="clear" w:color="auto" w:fill="auto"/>
          </w:tcPr>
          <w:p w14:paraId="5042171B"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27D41A0" w14:textId="77777777" w:rsidR="002927B6" w:rsidRPr="005F70FB" w:rsidRDefault="002927B6" w:rsidP="00A551BF">
            <w:pPr>
              <w:pStyle w:val="TableCell0-0115Break"/>
            </w:pPr>
            <w:r w:rsidRPr="005F70FB">
              <w:t>egg</w:t>
            </w:r>
          </w:p>
        </w:tc>
      </w:tr>
      <w:tr w:rsidR="00AC23C4" w:rsidRPr="005F70FB" w14:paraId="3DF85CE5" w14:textId="77777777" w:rsidTr="00BC00CF">
        <w:tc>
          <w:tcPr>
            <w:tcW w:w="236" w:type="dxa"/>
            <w:shd w:val="clear" w:color="auto" w:fill="auto"/>
          </w:tcPr>
          <w:p w14:paraId="66543DC9"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8D3417A" w14:textId="77777777" w:rsidR="002927B6" w:rsidRPr="005F70FB" w:rsidRDefault="002927B6" w:rsidP="00A551BF">
            <w:pPr>
              <w:pStyle w:val="TableCell0-0115Break"/>
              <w:rPr>
                <w:rStyle w:val="ChItalBold"/>
              </w:rPr>
            </w:pPr>
            <w:r w:rsidRPr="005F70FB">
              <w:rPr>
                <w:rStyle w:val="ChItalBold"/>
              </w:rPr>
              <w:t>temang</w:t>
            </w:r>
          </w:p>
        </w:tc>
        <w:tc>
          <w:tcPr>
            <w:tcW w:w="1418" w:type="dxa"/>
            <w:shd w:val="clear" w:color="auto" w:fill="auto"/>
          </w:tcPr>
          <w:p w14:paraId="6B83D004" w14:textId="77777777" w:rsidR="002927B6" w:rsidRPr="005F70FB" w:rsidRDefault="002927B6" w:rsidP="00A551BF">
            <w:pPr>
              <w:pStyle w:val="TableCell0-0115Break"/>
              <w:rPr>
                <w:rStyle w:val="ChCharisSIL"/>
              </w:rPr>
            </w:pPr>
            <w:r w:rsidRPr="005F70FB">
              <w:rPr>
                <w:rStyle w:val="ChCharisSIL"/>
              </w:rPr>
              <w:t>tɛ.ˈmɐn</w:t>
            </w:r>
          </w:p>
        </w:tc>
        <w:tc>
          <w:tcPr>
            <w:tcW w:w="1361" w:type="dxa"/>
            <w:shd w:val="clear" w:color="auto" w:fill="auto"/>
          </w:tcPr>
          <w:p w14:paraId="3AD01C7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CE0FA8A" w14:textId="77777777" w:rsidR="002927B6" w:rsidRPr="005F70FB" w:rsidRDefault="002927B6" w:rsidP="00A551BF">
            <w:pPr>
              <w:pStyle w:val="TableCell0-0115Break"/>
            </w:pPr>
            <w:r w:rsidRPr="005F70FB">
              <w:t>friend</w:t>
            </w:r>
          </w:p>
        </w:tc>
      </w:tr>
      <w:tr w:rsidR="00AC23C4" w:rsidRPr="005F70FB" w14:paraId="6CB46795" w14:textId="77777777" w:rsidTr="00BC00CF">
        <w:tc>
          <w:tcPr>
            <w:tcW w:w="236" w:type="dxa"/>
            <w:shd w:val="clear" w:color="auto" w:fill="auto"/>
          </w:tcPr>
          <w:p w14:paraId="7C109215" w14:textId="77777777" w:rsidR="002927B6" w:rsidRPr="005F70FB" w:rsidRDefault="002927B6" w:rsidP="00A551BF">
            <w:pPr>
              <w:pStyle w:val="TableCell0-0115Break"/>
              <w:rPr>
                <w:rStyle w:val="ExampleSource"/>
              </w:rPr>
            </w:pPr>
          </w:p>
        </w:tc>
        <w:tc>
          <w:tcPr>
            <w:tcW w:w="1247" w:type="dxa"/>
            <w:shd w:val="clear" w:color="auto" w:fill="auto"/>
          </w:tcPr>
          <w:p w14:paraId="22C1281E" w14:textId="77777777" w:rsidR="002927B6" w:rsidRPr="005F70FB" w:rsidRDefault="002927B6" w:rsidP="00A551BF">
            <w:pPr>
              <w:pStyle w:val="TableCell0-0115Break"/>
              <w:rPr>
                <w:rStyle w:val="ChItalBold"/>
              </w:rPr>
            </w:pPr>
            <w:r w:rsidRPr="005F70FB">
              <w:rPr>
                <w:rStyle w:val="ChItalBold"/>
              </w:rPr>
              <w:t>tembak</w:t>
            </w:r>
          </w:p>
        </w:tc>
        <w:tc>
          <w:tcPr>
            <w:tcW w:w="1418" w:type="dxa"/>
            <w:shd w:val="clear" w:color="auto" w:fill="auto"/>
          </w:tcPr>
          <w:p w14:paraId="672CBD5F" w14:textId="77777777" w:rsidR="002927B6" w:rsidRPr="005F70FB" w:rsidRDefault="002927B6" w:rsidP="00A551BF">
            <w:pPr>
              <w:pStyle w:val="TableCell0-0115Break"/>
              <w:rPr>
                <w:rStyle w:val="ChCharisSIL"/>
              </w:rPr>
            </w:pPr>
            <w:r w:rsidRPr="005F70FB">
              <w:rPr>
                <w:rStyle w:val="ChCharisSIL"/>
              </w:rPr>
              <w:t>ˈtɛ̞m.bɐk̚</w:t>
            </w:r>
          </w:p>
        </w:tc>
        <w:tc>
          <w:tcPr>
            <w:tcW w:w="1361" w:type="dxa"/>
            <w:shd w:val="clear" w:color="auto" w:fill="auto"/>
          </w:tcPr>
          <w:p w14:paraId="3A69C16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62C4DE1" w14:textId="77777777" w:rsidR="002927B6" w:rsidRPr="005F70FB" w:rsidRDefault="002927B6" w:rsidP="00A551BF">
            <w:pPr>
              <w:pStyle w:val="TableCell0-0115Break"/>
            </w:pPr>
            <w:r w:rsidRPr="005F70FB">
              <w:t>shoot</w:t>
            </w:r>
          </w:p>
        </w:tc>
      </w:tr>
      <w:tr w:rsidR="00AC23C4" w:rsidRPr="005F70FB" w14:paraId="68B71FEF" w14:textId="77777777" w:rsidTr="00BC00CF">
        <w:tc>
          <w:tcPr>
            <w:tcW w:w="236" w:type="dxa"/>
            <w:shd w:val="clear" w:color="auto" w:fill="auto"/>
          </w:tcPr>
          <w:p w14:paraId="5FF6BDD5"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7DD7437" w14:textId="77777777" w:rsidR="002927B6" w:rsidRPr="005F70FB" w:rsidRDefault="002927B6" w:rsidP="00A551BF">
            <w:pPr>
              <w:pStyle w:val="TableCell0-0115Break"/>
              <w:rPr>
                <w:rStyle w:val="ChItalBold"/>
              </w:rPr>
            </w:pPr>
            <w:r w:rsidRPr="005F70FB">
              <w:rPr>
                <w:rStyle w:val="ChItalBold"/>
              </w:rPr>
              <w:t>tembus</w:t>
            </w:r>
          </w:p>
        </w:tc>
        <w:tc>
          <w:tcPr>
            <w:tcW w:w="1418" w:type="dxa"/>
            <w:shd w:val="clear" w:color="auto" w:fill="auto"/>
          </w:tcPr>
          <w:p w14:paraId="25C021AC" w14:textId="77777777" w:rsidR="002927B6" w:rsidRPr="005F70FB" w:rsidRDefault="002927B6" w:rsidP="00A551BF">
            <w:pPr>
              <w:pStyle w:val="TableCell0-0115Break"/>
              <w:rPr>
                <w:rStyle w:val="ChCharisSIL"/>
              </w:rPr>
            </w:pPr>
            <w:r w:rsidRPr="005F70FB">
              <w:rPr>
                <w:rStyle w:val="ChCharisSIL"/>
              </w:rPr>
              <w:t>tɛ̞m.ˈbʊs</w:t>
            </w:r>
          </w:p>
        </w:tc>
        <w:tc>
          <w:tcPr>
            <w:tcW w:w="1361" w:type="dxa"/>
            <w:shd w:val="clear" w:color="auto" w:fill="auto"/>
          </w:tcPr>
          <w:p w14:paraId="56D88618"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4B9D32EA" w14:textId="77777777" w:rsidR="002927B6" w:rsidRPr="005F70FB" w:rsidRDefault="002927B6" w:rsidP="00A551BF">
            <w:pPr>
              <w:pStyle w:val="TableCell0-0115Break"/>
            </w:pPr>
            <w:r w:rsidRPr="005F70FB">
              <w:t>emerge</w:t>
            </w:r>
          </w:p>
        </w:tc>
      </w:tr>
      <w:tr w:rsidR="00AC23C4" w:rsidRPr="005F70FB" w14:paraId="0F607873" w14:textId="77777777" w:rsidTr="00BC00CF">
        <w:tc>
          <w:tcPr>
            <w:tcW w:w="236" w:type="dxa"/>
            <w:shd w:val="clear" w:color="auto" w:fill="auto"/>
          </w:tcPr>
          <w:p w14:paraId="5451075D"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3945812" w14:textId="77777777" w:rsidR="002927B6" w:rsidRPr="005F70FB" w:rsidRDefault="002927B6" w:rsidP="00A551BF">
            <w:pPr>
              <w:pStyle w:val="TableCell0-0115Break"/>
              <w:rPr>
                <w:rStyle w:val="ChItalBold"/>
              </w:rPr>
            </w:pPr>
            <w:r w:rsidRPr="005F70FB">
              <w:rPr>
                <w:rStyle w:val="ChItalBold"/>
              </w:rPr>
              <w:t>tempat</w:t>
            </w:r>
          </w:p>
        </w:tc>
        <w:tc>
          <w:tcPr>
            <w:tcW w:w="1418" w:type="dxa"/>
            <w:shd w:val="clear" w:color="auto" w:fill="auto"/>
          </w:tcPr>
          <w:p w14:paraId="2D0389D9" w14:textId="77777777" w:rsidR="002927B6" w:rsidRPr="005F70FB" w:rsidRDefault="002927B6" w:rsidP="00A551BF">
            <w:pPr>
              <w:pStyle w:val="TableCell0-0115Break"/>
              <w:rPr>
                <w:rStyle w:val="ChCharisSIL"/>
              </w:rPr>
            </w:pPr>
            <w:r w:rsidRPr="005F70FB">
              <w:rPr>
                <w:rStyle w:val="ChCharisSIL"/>
              </w:rPr>
              <w:t>tɛ̞m.ˈpɐt</w:t>
            </w:r>
          </w:p>
        </w:tc>
        <w:tc>
          <w:tcPr>
            <w:tcW w:w="1361" w:type="dxa"/>
            <w:shd w:val="clear" w:color="auto" w:fill="auto"/>
          </w:tcPr>
          <w:p w14:paraId="7BCC257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1C64C0D" w14:textId="77777777" w:rsidR="002927B6" w:rsidRPr="005F70FB" w:rsidRDefault="002927B6" w:rsidP="00A551BF">
            <w:pPr>
              <w:pStyle w:val="TableCell0-0115Break"/>
            </w:pPr>
            <w:r w:rsidRPr="005F70FB">
              <w:t>place</w:t>
            </w:r>
          </w:p>
        </w:tc>
      </w:tr>
      <w:tr w:rsidR="00AC23C4" w:rsidRPr="005F70FB" w14:paraId="3FA25B7D" w14:textId="77777777" w:rsidTr="00BC00CF">
        <w:tc>
          <w:tcPr>
            <w:tcW w:w="236" w:type="dxa"/>
            <w:shd w:val="clear" w:color="auto" w:fill="auto"/>
          </w:tcPr>
          <w:p w14:paraId="02F99292" w14:textId="77777777" w:rsidR="002927B6" w:rsidRPr="005F70FB" w:rsidRDefault="002927B6" w:rsidP="00A551BF">
            <w:pPr>
              <w:pStyle w:val="TableCell0-0115Break"/>
              <w:rPr>
                <w:rStyle w:val="ExampleSource"/>
              </w:rPr>
            </w:pPr>
          </w:p>
        </w:tc>
        <w:tc>
          <w:tcPr>
            <w:tcW w:w="1247" w:type="dxa"/>
            <w:shd w:val="clear" w:color="auto" w:fill="auto"/>
          </w:tcPr>
          <w:p w14:paraId="3B78A6C2" w14:textId="77777777" w:rsidR="002927B6" w:rsidRPr="005F70FB" w:rsidRDefault="002927B6" w:rsidP="00A551BF">
            <w:pPr>
              <w:pStyle w:val="TableCell0-0115Break"/>
              <w:rPr>
                <w:rStyle w:val="ChItalBold"/>
              </w:rPr>
            </w:pPr>
            <w:r w:rsidRPr="005F70FB">
              <w:rPr>
                <w:rStyle w:val="ChItalBold"/>
              </w:rPr>
              <w:t>tempe</w:t>
            </w:r>
          </w:p>
        </w:tc>
        <w:tc>
          <w:tcPr>
            <w:tcW w:w="1418" w:type="dxa"/>
            <w:shd w:val="clear" w:color="auto" w:fill="auto"/>
          </w:tcPr>
          <w:p w14:paraId="1EA23167" w14:textId="77777777" w:rsidR="002927B6" w:rsidRPr="005F70FB" w:rsidRDefault="002927B6" w:rsidP="00A551BF">
            <w:pPr>
              <w:pStyle w:val="TableCell0-0115Break"/>
              <w:rPr>
                <w:rStyle w:val="ChCharisSIL"/>
              </w:rPr>
            </w:pPr>
            <w:r w:rsidRPr="005F70FB">
              <w:rPr>
                <w:rStyle w:val="ChCharisSIL"/>
              </w:rPr>
              <w:t>ˈtɛ̞m.pɛ</w:t>
            </w:r>
          </w:p>
        </w:tc>
        <w:tc>
          <w:tcPr>
            <w:tcW w:w="1361" w:type="dxa"/>
            <w:shd w:val="clear" w:color="auto" w:fill="auto"/>
          </w:tcPr>
          <w:p w14:paraId="4F4E0D7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06862C9" w14:textId="77777777" w:rsidR="002927B6" w:rsidRPr="005F70FB" w:rsidRDefault="002927B6" w:rsidP="00A551BF">
            <w:pPr>
              <w:pStyle w:val="TableCell0-0115Break"/>
            </w:pPr>
            <w:r w:rsidRPr="005F70FB">
              <w:t>tempeh</w:t>
            </w:r>
          </w:p>
        </w:tc>
      </w:tr>
      <w:tr w:rsidR="00AC23C4" w:rsidRPr="005F70FB" w14:paraId="420CF482" w14:textId="77777777" w:rsidTr="00BC00CF">
        <w:tc>
          <w:tcPr>
            <w:tcW w:w="236" w:type="dxa"/>
            <w:shd w:val="clear" w:color="auto" w:fill="auto"/>
          </w:tcPr>
          <w:p w14:paraId="529C932B" w14:textId="77777777" w:rsidR="002927B6" w:rsidRPr="005F70FB" w:rsidRDefault="002927B6" w:rsidP="00A551BF">
            <w:pPr>
              <w:pStyle w:val="TableCell0-0115Break"/>
              <w:rPr>
                <w:rStyle w:val="ExampleSource"/>
              </w:rPr>
            </w:pPr>
          </w:p>
        </w:tc>
        <w:tc>
          <w:tcPr>
            <w:tcW w:w="1247" w:type="dxa"/>
            <w:shd w:val="clear" w:color="auto" w:fill="auto"/>
          </w:tcPr>
          <w:p w14:paraId="5BC6A8CB" w14:textId="77777777" w:rsidR="002927B6" w:rsidRPr="005F70FB" w:rsidRDefault="002927B6" w:rsidP="00A551BF">
            <w:pPr>
              <w:pStyle w:val="TableCell0-0115Break"/>
              <w:rPr>
                <w:rStyle w:val="ChItalBold"/>
              </w:rPr>
            </w:pPr>
            <w:r w:rsidRPr="005F70FB">
              <w:rPr>
                <w:rStyle w:val="ChItalBold"/>
              </w:rPr>
              <w:t>tenaga</w:t>
            </w:r>
          </w:p>
        </w:tc>
        <w:tc>
          <w:tcPr>
            <w:tcW w:w="1418" w:type="dxa"/>
            <w:shd w:val="clear" w:color="auto" w:fill="auto"/>
          </w:tcPr>
          <w:p w14:paraId="6F465B38" w14:textId="77777777" w:rsidR="002927B6" w:rsidRPr="005F70FB" w:rsidRDefault="002927B6" w:rsidP="00A551BF">
            <w:pPr>
              <w:pStyle w:val="TableCell0-0115Break"/>
              <w:rPr>
                <w:rStyle w:val="ChCharisSIL"/>
              </w:rPr>
            </w:pPr>
            <w:r w:rsidRPr="005F70FB">
              <w:rPr>
                <w:rStyle w:val="ChCharisSIL"/>
              </w:rPr>
              <w:t>tɛ.ˈna.ga</w:t>
            </w:r>
          </w:p>
        </w:tc>
        <w:tc>
          <w:tcPr>
            <w:tcW w:w="1361" w:type="dxa"/>
            <w:shd w:val="clear" w:color="auto" w:fill="auto"/>
          </w:tcPr>
          <w:p w14:paraId="79266DA0"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2487DBF" w14:textId="77777777" w:rsidR="002927B6" w:rsidRPr="005F70FB" w:rsidRDefault="002927B6" w:rsidP="00A551BF">
            <w:pPr>
              <w:pStyle w:val="TableCell0-0115Break"/>
            </w:pPr>
            <w:r w:rsidRPr="005F70FB">
              <w:t>energy</w:t>
            </w:r>
          </w:p>
        </w:tc>
      </w:tr>
      <w:tr w:rsidR="00AC23C4" w:rsidRPr="005F70FB" w14:paraId="26CD6599" w14:textId="77777777" w:rsidTr="00BC00CF">
        <w:tc>
          <w:tcPr>
            <w:tcW w:w="236" w:type="dxa"/>
            <w:shd w:val="clear" w:color="auto" w:fill="auto"/>
          </w:tcPr>
          <w:p w14:paraId="060CFD3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3B59EBBC" w14:textId="77777777" w:rsidR="002927B6" w:rsidRPr="005F70FB" w:rsidRDefault="002927B6" w:rsidP="00A551BF">
            <w:pPr>
              <w:pStyle w:val="TableCell0-0115Break"/>
              <w:rPr>
                <w:rStyle w:val="ChItalBold"/>
              </w:rPr>
            </w:pPr>
            <w:r w:rsidRPr="005F70FB">
              <w:rPr>
                <w:rStyle w:val="ChItalBold"/>
              </w:rPr>
              <w:t>tenang</w:t>
            </w:r>
          </w:p>
        </w:tc>
        <w:tc>
          <w:tcPr>
            <w:tcW w:w="1418" w:type="dxa"/>
            <w:shd w:val="clear" w:color="auto" w:fill="auto"/>
          </w:tcPr>
          <w:p w14:paraId="03B56836" w14:textId="77777777" w:rsidR="002927B6" w:rsidRPr="005F70FB" w:rsidRDefault="002927B6" w:rsidP="00A551BF">
            <w:pPr>
              <w:pStyle w:val="TableCell0-0115Break"/>
              <w:rPr>
                <w:rStyle w:val="ChCharisSIL"/>
              </w:rPr>
            </w:pPr>
            <w:r w:rsidRPr="005F70FB">
              <w:rPr>
                <w:rStyle w:val="ChCharisSIL"/>
              </w:rPr>
              <w:t>tɛ.ˈnɐŋ</w:t>
            </w:r>
          </w:p>
        </w:tc>
        <w:tc>
          <w:tcPr>
            <w:tcW w:w="1361" w:type="dxa"/>
            <w:shd w:val="clear" w:color="auto" w:fill="auto"/>
          </w:tcPr>
          <w:p w14:paraId="616B9C15"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84FC1DE" w14:textId="77777777" w:rsidR="002927B6" w:rsidRPr="005F70FB" w:rsidRDefault="002927B6" w:rsidP="00A551BF">
            <w:pPr>
              <w:pStyle w:val="TableCell0-0115Break"/>
            </w:pPr>
            <w:r w:rsidRPr="005F70FB">
              <w:t>be quiet</w:t>
            </w:r>
          </w:p>
        </w:tc>
      </w:tr>
      <w:tr w:rsidR="00AC23C4" w:rsidRPr="005F70FB" w14:paraId="361E40E8" w14:textId="77777777" w:rsidTr="00BC00CF">
        <w:tc>
          <w:tcPr>
            <w:tcW w:w="236" w:type="dxa"/>
            <w:shd w:val="clear" w:color="auto" w:fill="auto"/>
          </w:tcPr>
          <w:p w14:paraId="30BF737A"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3BBDE171" w14:textId="77777777" w:rsidR="002927B6" w:rsidRPr="005F70FB" w:rsidRDefault="002927B6" w:rsidP="00A551BF">
            <w:pPr>
              <w:pStyle w:val="TableCell0-0115Break"/>
              <w:rPr>
                <w:rStyle w:val="ChItalBold"/>
              </w:rPr>
            </w:pPr>
            <w:r w:rsidRPr="005F70FB">
              <w:rPr>
                <w:rStyle w:val="ChItalBold"/>
              </w:rPr>
              <w:t>tendang</w:t>
            </w:r>
          </w:p>
        </w:tc>
        <w:tc>
          <w:tcPr>
            <w:tcW w:w="1418" w:type="dxa"/>
            <w:shd w:val="clear" w:color="auto" w:fill="auto"/>
          </w:tcPr>
          <w:p w14:paraId="7E7E88E2" w14:textId="77777777" w:rsidR="002927B6" w:rsidRPr="005F70FB" w:rsidRDefault="002927B6" w:rsidP="00A551BF">
            <w:pPr>
              <w:pStyle w:val="TableCell0-0115Break"/>
              <w:rPr>
                <w:rStyle w:val="ChCharisSIL"/>
              </w:rPr>
            </w:pPr>
            <w:r w:rsidRPr="005F70FB">
              <w:rPr>
                <w:rStyle w:val="ChCharisSIL"/>
              </w:rPr>
              <w:t>tɛ̞n.ˈdɐŋ</w:t>
            </w:r>
          </w:p>
        </w:tc>
        <w:tc>
          <w:tcPr>
            <w:tcW w:w="1361" w:type="dxa"/>
            <w:shd w:val="clear" w:color="auto" w:fill="auto"/>
          </w:tcPr>
          <w:p w14:paraId="5756485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4218CAB" w14:textId="77777777" w:rsidR="002927B6" w:rsidRPr="005F70FB" w:rsidRDefault="002927B6" w:rsidP="00A551BF">
            <w:pPr>
              <w:pStyle w:val="TableCell0-0115Break"/>
            </w:pPr>
            <w:r w:rsidRPr="005F70FB">
              <w:t>kick</w:t>
            </w:r>
          </w:p>
        </w:tc>
      </w:tr>
      <w:tr w:rsidR="00AC23C4" w:rsidRPr="005F70FB" w14:paraId="31A861DE" w14:textId="77777777" w:rsidTr="00BC00CF">
        <w:tc>
          <w:tcPr>
            <w:tcW w:w="236" w:type="dxa"/>
            <w:shd w:val="clear" w:color="auto" w:fill="auto"/>
          </w:tcPr>
          <w:p w14:paraId="41ACD46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E5C6DC0" w14:textId="77777777" w:rsidR="002927B6" w:rsidRPr="005F70FB" w:rsidRDefault="002927B6" w:rsidP="00A551BF">
            <w:pPr>
              <w:pStyle w:val="TableCell0-0115Break"/>
              <w:rPr>
                <w:rStyle w:val="ChItalBold"/>
              </w:rPr>
            </w:pPr>
            <w:r w:rsidRPr="005F70FB">
              <w:rPr>
                <w:rStyle w:val="ChItalBold"/>
              </w:rPr>
              <w:t>tenga</w:t>
            </w:r>
          </w:p>
        </w:tc>
        <w:tc>
          <w:tcPr>
            <w:tcW w:w="1418" w:type="dxa"/>
            <w:shd w:val="clear" w:color="auto" w:fill="auto"/>
          </w:tcPr>
          <w:p w14:paraId="5AEB106D" w14:textId="77777777" w:rsidR="002927B6" w:rsidRPr="005F70FB" w:rsidRDefault="002927B6" w:rsidP="00A551BF">
            <w:pPr>
              <w:pStyle w:val="TableCell0-0115Break"/>
              <w:rPr>
                <w:rStyle w:val="ChCharisSIL"/>
              </w:rPr>
            </w:pPr>
            <w:r w:rsidRPr="005F70FB">
              <w:rPr>
                <w:rStyle w:val="ChCharisSIL"/>
              </w:rPr>
              <w:t>tɛ.ˈŋa</w:t>
            </w:r>
          </w:p>
        </w:tc>
        <w:tc>
          <w:tcPr>
            <w:tcW w:w="1361" w:type="dxa"/>
            <w:shd w:val="clear" w:color="auto" w:fill="auto"/>
          </w:tcPr>
          <w:p w14:paraId="06E20FDA" w14:textId="77777777" w:rsidR="002927B6" w:rsidRPr="005F70FB" w:rsidRDefault="002927B6" w:rsidP="00A551BF">
            <w:pPr>
              <w:pStyle w:val="TableCell0-0115Break"/>
              <w:rPr>
                <w:rStyle w:val="ChSmallCaps"/>
              </w:rPr>
            </w:pPr>
            <w:r w:rsidRPr="005F70FB">
              <w:rPr>
                <w:rStyle w:val="ChSmallCaps"/>
              </w:rPr>
              <w:t>n-loc</w:t>
            </w:r>
          </w:p>
        </w:tc>
        <w:tc>
          <w:tcPr>
            <w:tcW w:w="2438" w:type="dxa"/>
            <w:shd w:val="clear" w:color="auto" w:fill="auto"/>
          </w:tcPr>
          <w:p w14:paraId="2986C10A" w14:textId="77777777" w:rsidR="002927B6" w:rsidRPr="005F70FB" w:rsidRDefault="002927B6" w:rsidP="00A551BF">
            <w:pPr>
              <w:pStyle w:val="TableCell0-0115Break"/>
            </w:pPr>
            <w:r w:rsidRPr="005F70FB">
              <w:t>middle</w:t>
            </w:r>
          </w:p>
        </w:tc>
      </w:tr>
      <w:tr w:rsidR="00AC23C4" w:rsidRPr="005F70FB" w14:paraId="1561E97B" w14:textId="77777777" w:rsidTr="00BC00CF">
        <w:tc>
          <w:tcPr>
            <w:tcW w:w="236" w:type="dxa"/>
            <w:shd w:val="clear" w:color="auto" w:fill="auto"/>
          </w:tcPr>
          <w:p w14:paraId="23BF5532"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7E3426F1" w14:textId="77777777" w:rsidR="002927B6" w:rsidRPr="005F70FB" w:rsidRDefault="002927B6" w:rsidP="00A551BF">
            <w:pPr>
              <w:pStyle w:val="TableCell0-0115Break"/>
              <w:rPr>
                <w:rStyle w:val="ChItalBold"/>
              </w:rPr>
            </w:pPr>
            <w:r w:rsidRPr="005F70FB">
              <w:rPr>
                <w:rStyle w:val="ChItalBold"/>
              </w:rPr>
              <w:t>tenggelam</w:t>
            </w:r>
          </w:p>
        </w:tc>
        <w:tc>
          <w:tcPr>
            <w:tcW w:w="1418" w:type="dxa"/>
            <w:shd w:val="clear" w:color="auto" w:fill="auto"/>
          </w:tcPr>
          <w:p w14:paraId="31C6EC34" w14:textId="77777777" w:rsidR="002927B6" w:rsidRPr="005F70FB" w:rsidRDefault="002927B6" w:rsidP="00A551BF">
            <w:pPr>
              <w:pStyle w:val="TableCell0-0115Break"/>
              <w:rPr>
                <w:rStyle w:val="ChCharisSIL"/>
              </w:rPr>
            </w:pPr>
            <w:r w:rsidRPr="005F70FB">
              <w:rPr>
                <w:rStyle w:val="ChCharisSIL"/>
              </w:rPr>
              <w:t>ˌtɛ̞ŋ.gɛ.ˈlɐm</w:t>
            </w:r>
          </w:p>
        </w:tc>
        <w:tc>
          <w:tcPr>
            <w:tcW w:w="1361" w:type="dxa"/>
            <w:shd w:val="clear" w:color="auto" w:fill="auto"/>
          </w:tcPr>
          <w:p w14:paraId="37605C16"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06B97FA1" w14:textId="77777777" w:rsidR="002927B6" w:rsidRPr="005F70FB" w:rsidRDefault="002927B6" w:rsidP="00A551BF">
            <w:pPr>
              <w:pStyle w:val="TableCell0-0115Break"/>
            </w:pPr>
            <w:r w:rsidRPr="005F70FB">
              <w:t>sink</w:t>
            </w:r>
          </w:p>
        </w:tc>
      </w:tr>
      <w:tr w:rsidR="00AC23C4" w:rsidRPr="005F70FB" w14:paraId="72C8BA90" w14:textId="77777777" w:rsidTr="00BC00CF">
        <w:tc>
          <w:tcPr>
            <w:tcW w:w="236" w:type="dxa"/>
            <w:shd w:val="clear" w:color="auto" w:fill="auto"/>
          </w:tcPr>
          <w:p w14:paraId="6846CAAE"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7EDA5B7C" w14:textId="77777777" w:rsidR="002927B6" w:rsidRPr="005F70FB" w:rsidRDefault="002927B6" w:rsidP="00A551BF">
            <w:pPr>
              <w:pStyle w:val="TableCell0-0115Break"/>
              <w:rPr>
                <w:rStyle w:val="ChItalBold"/>
              </w:rPr>
            </w:pPr>
            <w:r w:rsidRPr="005F70FB">
              <w:rPr>
                <w:rStyle w:val="ChItalBold"/>
              </w:rPr>
              <w:t>tengking</w:t>
            </w:r>
          </w:p>
        </w:tc>
        <w:tc>
          <w:tcPr>
            <w:tcW w:w="1418" w:type="dxa"/>
            <w:shd w:val="clear" w:color="auto" w:fill="auto"/>
          </w:tcPr>
          <w:p w14:paraId="19F4A1EE" w14:textId="77777777" w:rsidR="002927B6" w:rsidRPr="005F70FB" w:rsidRDefault="002927B6" w:rsidP="00A551BF">
            <w:pPr>
              <w:pStyle w:val="TableCell0-0115Break"/>
              <w:rPr>
                <w:rStyle w:val="ChCharisSIL"/>
              </w:rPr>
            </w:pPr>
            <w:r w:rsidRPr="005F70FB">
              <w:rPr>
                <w:rStyle w:val="ChCharisSIL"/>
              </w:rPr>
              <w:t>tɛ̞ŋ.ˈkɪŋ</w:t>
            </w:r>
          </w:p>
        </w:tc>
        <w:tc>
          <w:tcPr>
            <w:tcW w:w="1361" w:type="dxa"/>
            <w:shd w:val="clear" w:color="auto" w:fill="auto"/>
          </w:tcPr>
          <w:p w14:paraId="58F4E0E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565F083" w14:textId="77777777" w:rsidR="002927B6" w:rsidRPr="005F70FB" w:rsidRDefault="002927B6" w:rsidP="00A551BF">
            <w:pPr>
              <w:pStyle w:val="TableCell0-0115Break"/>
            </w:pPr>
            <w:r w:rsidRPr="005F70FB">
              <w:t>exorcize</w:t>
            </w:r>
          </w:p>
        </w:tc>
      </w:tr>
      <w:tr w:rsidR="00AC23C4" w:rsidRPr="005F70FB" w14:paraId="433AC530" w14:textId="77777777" w:rsidTr="00BC00CF">
        <w:tc>
          <w:tcPr>
            <w:tcW w:w="236" w:type="dxa"/>
            <w:shd w:val="clear" w:color="auto" w:fill="auto"/>
          </w:tcPr>
          <w:p w14:paraId="19AA1283" w14:textId="77777777" w:rsidR="002927B6" w:rsidRPr="005F70FB" w:rsidRDefault="002927B6" w:rsidP="00A551BF">
            <w:pPr>
              <w:pStyle w:val="TableCell0-0115Break"/>
              <w:rPr>
                <w:rStyle w:val="ExampleSource"/>
              </w:rPr>
            </w:pPr>
          </w:p>
        </w:tc>
        <w:tc>
          <w:tcPr>
            <w:tcW w:w="1247" w:type="dxa"/>
            <w:shd w:val="clear" w:color="auto" w:fill="auto"/>
          </w:tcPr>
          <w:p w14:paraId="2C94EA28" w14:textId="77777777" w:rsidR="002927B6" w:rsidRPr="005F70FB" w:rsidRDefault="002927B6" w:rsidP="00A551BF">
            <w:pPr>
              <w:pStyle w:val="TableCell0-0115Break"/>
              <w:rPr>
                <w:rStyle w:val="ChItalBold"/>
              </w:rPr>
            </w:pPr>
            <w:r w:rsidRPr="005F70FB">
              <w:rPr>
                <w:rStyle w:val="ChItalBold"/>
              </w:rPr>
              <w:t>tengok</w:t>
            </w:r>
          </w:p>
        </w:tc>
        <w:tc>
          <w:tcPr>
            <w:tcW w:w="1418" w:type="dxa"/>
            <w:shd w:val="clear" w:color="auto" w:fill="auto"/>
          </w:tcPr>
          <w:p w14:paraId="67E7CDB5" w14:textId="77777777" w:rsidR="002927B6" w:rsidRPr="005F70FB" w:rsidRDefault="002927B6" w:rsidP="00A551BF">
            <w:pPr>
              <w:pStyle w:val="TableCell0-0115Break"/>
              <w:rPr>
                <w:rStyle w:val="ChCharisSIL"/>
              </w:rPr>
            </w:pPr>
            <w:r w:rsidRPr="005F70FB">
              <w:rPr>
                <w:rStyle w:val="ChCharisSIL"/>
              </w:rPr>
              <w:t>ˈtɛ.ŋɔ̞k</w:t>
            </w:r>
          </w:p>
        </w:tc>
        <w:tc>
          <w:tcPr>
            <w:tcW w:w="1361" w:type="dxa"/>
            <w:shd w:val="clear" w:color="auto" w:fill="auto"/>
          </w:tcPr>
          <w:p w14:paraId="42CB760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27C3CF2" w14:textId="77777777" w:rsidR="002927B6" w:rsidRPr="005F70FB" w:rsidRDefault="002927B6" w:rsidP="00A551BF">
            <w:pPr>
              <w:pStyle w:val="TableCell0-0115Break"/>
            </w:pPr>
            <w:r w:rsidRPr="005F70FB">
              <w:t>view something</w:t>
            </w:r>
          </w:p>
        </w:tc>
      </w:tr>
      <w:tr w:rsidR="00AC23C4" w:rsidRPr="005F70FB" w14:paraId="383760B8" w14:textId="77777777" w:rsidTr="00BC00CF">
        <w:tc>
          <w:tcPr>
            <w:tcW w:w="236" w:type="dxa"/>
            <w:shd w:val="clear" w:color="auto" w:fill="auto"/>
          </w:tcPr>
          <w:p w14:paraId="40ABA1E5" w14:textId="77777777" w:rsidR="002927B6" w:rsidRPr="005F70FB" w:rsidRDefault="002927B6" w:rsidP="00A551BF">
            <w:pPr>
              <w:pStyle w:val="TableCell0-0115Break"/>
              <w:rPr>
                <w:rStyle w:val="ExampleSource"/>
              </w:rPr>
            </w:pPr>
          </w:p>
        </w:tc>
        <w:tc>
          <w:tcPr>
            <w:tcW w:w="1247" w:type="dxa"/>
            <w:shd w:val="clear" w:color="auto" w:fill="auto"/>
          </w:tcPr>
          <w:p w14:paraId="136EB7C5" w14:textId="77777777" w:rsidR="002927B6" w:rsidRPr="005F70FB" w:rsidRDefault="002927B6" w:rsidP="00A551BF">
            <w:pPr>
              <w:pStyle w:val="TableCell0-0115Break"/>
              <w:rPr>
                <w:rStyle w:val="ChItalBold"/>
              </w:rPr>
            </w:pPr>
            <w:r w:rsidRPr="005F70FB">
              <w:rPr>
                <w:rStyle w:val="ChItalBold"/>
              </w:rPr>
              <w:t>tepu</w:t>
            </w:r>
          </w:p>
        </w:tc>
        <w:tc>
          <w:tcPr>
            <w:tcW w:w="1418" w:type="dxa"/>
            <w:shd w:val="clear" w:color="auto" w:fill="auto"/>
          </w:tcPr>
          <w:p w14:paraId="198CB16C" w14:textId="77777777" w:rsidR="002927B6" w:rsidRPr="005F70FB" w:rsidRDefault="002927B6" w:rsidP="00A551BF">
            <w:pPr>
              <w:pStyle w:val="TableCell0-0115Break"/>
              <w:rPr>
                <w:rStyle w:val="ChCharisSIL"/>
              </w:rPr>
            </w:pPr>
            <w:r w:rsidRPr="005F70FB">
              <w:rPr>
                <w:rStyle w:val="ChCharisSIL"/>
              </w:rPr>
              <w:t>ˈtɛ.pu</w:t>
            </w:r>
          </w:p>
        </w:tc>
        <w:tc>
          <w:tcPr>
            <w:tcW w:w="1361" w:type="dxa"/>
            <w:shd w:val="clear" w:color="auto" w:fill="auto"/>
          </w:tcPr>
          <w:p w14:paraId="457F403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DCE8E56" w14:textId="77777777" w:rsidR="002927B6" w:rsidRPr="005F70FB" w:rsidRDefault="002927B6" w:rsidP="00A551BF">
            <w:pPr>
              <w:pStyle w:val="TableCell0-0115Break"/>
            </w:pPr>
            <w:r w:rsidRPr="005F70FB">
              <w:t>clap</w:t>
            </w:r>
          </w:p>
        </w:tc>
      </w:tr>
      <w:tr w:rsidR="00AC23C4" w:rsidRPr="005F70FB" w14:paraId="0367B148" w14:textId="77777777" w:rsidTr="00BC00CF">
        <w:tc>
          <w:tcPr>
            <w:tcW w:w="236" w:type="dxa"/>
            <w:shd w:val="clear" w:color="auto" w:fill="auto"/>
          </w:tcPr>
          <w:p w14:paraId="3F8646C4"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1D559177" w14:textId="77777777" w:rsidR="002927B6" w:rsidRPr="005F70FB" w:rsidRDefault="002927B6" w:rsidP="00A551BF">
            <w:pPr>
              <w:pStyle w:val="TableCell0-0115Break"/>
              <w:rPr>
                <w:rStyle w:val="ChItalBold"/>
              </w:rPr>
            </w:pPr>
            <w:r w:rsidRPr="005F70FB">
              <w:rPr>
                <w:rStyle w:val="ChItalBold"/>
              </w:rPr>
              <w:t>tepung</w:t>
            </w:r>
          </w:p>
        </w:tc>
        <w:tc>
          <w:tcPr>
            <w:tcW w:w="1418" w:type="dxa"/>
            <w:shd w:val="clear" w:color="auto" w:fill="auto"/>
          </w:tcPr>
          <w:p w14:paraId="76BA47E9" w14:textId="77777777" w:rsidR="002927B6" w:rsidRPr="005F70FB" w:rsidRDefault="002927B6" w:rsidP="00A551BF">
            <w:pPr>
              <w:pStyle w:val="TableCell0-0115Break"/>
              <w:rPr>
                <w:rStyle w:val="ChCharisSIL"/>
              </w:rPr>
            </w:pPr>
            <w:r w:rsidRPr="005F70FB">
              <w:rPr>
                <w:rStyle w:val="ChCharisSIL"/>
              </w:rPr>
              <w:t>tɛ.ˈpʊŋ</w:t>
            </w:r>
          </w:p>
        </w:tc>
        <w:tc>
          <w:tcPr>
            <w:tcW w:w="1361" w:type="dxa"/>
            <w:shd w:val="clear" w:color="auto" w:fill="auto"/>
          </w:tcPr>
          <w:p w14:paraId="6365B2F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F90DC7E" w14:textId="77777777" w:rsidR="002927B6" w:rsidRPr="005F70FB" w:rsidRDefault="002927B6" w:rsidP="00A551BF">
            <w:pPr>
              <w:pStyle w:val="TableCell0-0115Break"/>
            </w:pPr>
            <w:r w:rsidRPr="005F70FB">
              <w:t>flour</w:t>
            </w:r>
          </w:p>
        </w:tc>
      </w:tr>
      <w:tr w:rsidR="00AC23C4" w:rsidRPr="005F70FB" w14:paraId="6F27CA93" w14:textId="77777777" w:rsidTr="00BC00CF">
        <w:tc>
          <w:tcPr>
            <w:tcW w:w="236" w:type="dxa"/>
            <w:shd w:val="clear" w:color="auto" w:fill="auto"/>
          </w:tcPr>
          <w:p w14:paraId="3C08D306"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39946C0A" w14:textId="77777777" w:rsidR="002927B6" w:rsidRPr="005F70FB" w:rsidRDefault="002927B6" w:rsidP="00A551BF">
            <w:pPr>
              <w:pStyle w:val="TableCell0-0115Break"/>
              <w:rPr>
                <w:rStyle w:val="ChItalBold"/>
              </w:rPr>
            </w:pPr>
            <w:r w:rsidRPr="005F70FB">
              <w:rPr>
                <w:rStyle w:val="ChItalBold"/>
              </w:rPr>
              <w:t>terbang</w:t>
            </w:r>
          </w:p>
        </w:tc>
        <w:tc>
          <w:tcPr>
            <w:tcW w:w="1418" w:type="dxa"/>
            <w:shd w:val="clear" w:color="auto" w:fill="auto"/>
          </w:tcPr>
          <w:p w14:paraId="0E0193D4" w14:textId="77777777" w:rsidR="002927B6" w:rsidRPr="005F70FB" w:rsidRDefault="002927B6" w:rsidP="00A551BF">
            <w:pPr>
              <w:pStyle w:val="TableCell0-0115Break"/>
              <w:rPr>
                <w:rStyle w:val="ChCharisSIL"/>
              </w:rPr>
            </w:pPr>
            <w:r w:rsidRPr="005F70FB">
              <w:rPr>
                <w:rStyle w:val="ChCharisSIL"/>
              </w:rPr>
              <w:t>tɛ̞r.ˈbɐŋ</w:t>
            </w:r>
          </w:p>
        </w:tc>
        <w:tc>
          <w:tcPr>
            <w:tcW w:w="1361" w:type="dxa"/>
            <w:shd w:val="clear" w:color="auto" w:fill="auto"/>
          </w:tcPr>
          <w:p w14:paraId="6D90D779"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8A72448" w14:textId="77777777" w:rsidR="002927B6" w:rsidRPr="005F70FB" w:rsidRDefault="002927B6" w:rsidP="00A551BF">
            <w:pPr>
              <w:pStyle w:val="TableCell0-0115Break"/>
            </w:pPr>
            <w:r w:rsidRPr="005F70FB">
              <w:t>fly</w:t>
            </w:r>
          </w:p>
        </w:tc>
      </w:tr>
      <w:tr w:rsidR="00AC23C4" w:rsidRPr="005F70FB" w14:paraId="610A0531" w14:textId="77777777" w:rsidTr="00BC00CF">
        <w:tc>
          <w:tcPr>
            <w:tcW w:w="236" w:type="dxa"/>
            <w:shd w:val="clear" w:color="auto" w:fill="auto"/>
          </w:tcPr>
          <w:p w14:paraId="6493633C"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0552DC20" w14:textId="77777777" w:rsidR="002927B6" w:rsidRPr="005F70FB" w:rsidRDefault="002927B6" w:rsidP="00A551BF">
            <w:pPr>
              <w:pStyle w:val="TableCell0-0115Break"/>
              <w:rPr>
                <w:rStyle w:val="ChItalBold"/>
              </w:rPr>
            </w:pPr>
            <w:r w:rsidRPr="005F70FB">
              <w:rPr>
                <w:rStyle w:val="ChItalBold"/>
              </w:rPr>
              <w:t>terbit</w:t>
            </w:r>
          </w:p>
        </w:tc>
        <w:tc>
          <w:tcPr>
            <w:tcW w:w="1418" w:type="dxa"/>
            <w:shd w:val="clear" w:color="auto" w:fill="auto"/>
          </w:tcPr>
          <w:p w14:paraId="56D37D9B" w14:textId="77777777" w:rsidR="002927B6" w:rsidRPr="005F70FB" w:rsidRDefault="002927B6" w:rsidP="00A551BF">
            <w:pPr>
              <w:pStyle w:val="TableCell0-0115Break"/>
              <w:rPr>
                <w:rStyle w:val="ChCharisSIL"/>
              </w:rPr>
            </w:pPr>
            <w:r w:rsidRPr="005F70FB">
              <w:rPr>
                <w:rStyle w:val="ChCharisSIL"/>
              </w:rPr>
              <w:t>tɛ̞r.ˈbɪt</w:t>
            </w:r>
          </w:p>
        </w:tc>
        <w:tc>
          <w:tcPr>
            <w:tcW w:w="1361" w:type="dxa"/>
            <w:shd w:val="clear" w:color="auto" w:fill="auto"/>
          </w:tcPr>
          <w:p w14:paraId="0A86962D"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83C0148" w14:textId="77777777" w:rsidR="002927B6" w:rsidRPr="005F70FB" w:rsidRDefault="002927B6" w:rsidP="00A551BF">
            <w:pPr>
              <w:pStyle w:val="TableCell0-0115Break"/>
            </w:pPr>
            <w:r w:rsidRPr="005F70FB">
              <w:t>rise</w:t>
            </w:r>
          </w:p>
        </w:tc>
      </w:tr>
      <w:tr w:rsidR="00AC23C4" w:rsidRPr="005F70FB" w14:paraId="6BA159CC" w14:textId="77777777" w:rsidTr="00BC00CF">
        <w:tc>
          <w:tcPr>
            <w:tcW w:w="236" w:type="dxa"/>
            <w:shd w:val="clear" w:color="auto" w:fill="auto"/>
          </w:tcPr>
          <w:p w14:paraId="58760111" w14:textId="77777777" w:rsidR="002927B6" w:rsidRPr="005F70FB" w:rsidRDefault="002927B6" w:rsidP="00A551BF">
            <w:pPr>
              <w:pStyle w:val="TableCell0-0115Break"/>
              <w:rPr>
                <w:rStyle w:val="ExampleSource"/>
              </w:rPr>
            </w:pPr>
            <w:r w:rsidRPr="005F70FB">
              <w:rPr>
                <w:rStyle w:val="ExampleSource"/>
              </w:rPr>
              <w:t>x</w:t>
            </w:r>
          </w:p>
        </w:tc>
        <w:tc>
          <w:tcPr>
            <w:tcW w:w="1247" w:type="dxa"/>
            <w:shd w:val="clear" w:color="auto" w:fill="auto"/>
          </w:tcPr>
          <w:p w14:paraId="4213C1F7" w14:textId="77777777" w:rsidR="002927B6" w:rsidRPr="005F70FB" w:rsidRDefault="002927B6" w:rsidP="00A551BF">
            <w:pPr>
              <w:pStyle w:val="TableCell0-0115Break"/>
              <w:rPr>
                <w:rStyle w:val="ChItalBold"/>
              </w:rPr>
            </w:pPr>
            <w:r w:rsidRPr="005F70FB">
              <w:rPr>
                <w:rStyle w:val="ChItalBold"/>
              </w:rPr>
              <w:t>tetap</w:t>
            </w:r>
          </w:p>
        </w:tc>
        <w:tc>
          <w:tcPr>
            <w:tcW w:w="1418" w:type="dxa"/>
            <w:shd w:val="clear" w:color="auto" w:fill="auto"/>
          </w:tcPr>
          <w:p w14:paraId="0B0503F0" w14:textId="77777777" w:rsidR="002927B6" w:rsidRPr="005F70FB" w:rsidRDefault="002927B6" w:rsidP="00A551BF">
            <w:pPr>
              <w:pStyle w:val="TableCell0-0115Break"/>
              <w:rPr>
                <w:rStyle w:val="ChCharisSIL"/>
              </w:rPr>
            </w:pPr>
            <w:r w:rsidRPr="005F70FB">
              <w:rPr>
                <w:rStyle w:val="ChCharisSIL"/>
              </w:rPr>
              <w:t>tɛ.ˈtɐp̚</w:t>
            </w:r>
          </w:p>
        </w:tc>
        <w:tc>
          <w:tcPr>
            <w:tcW w:w="1361" w:type="dxa"/>
            <w:shd w:val="clear" w:color="auto" w:fill="auto"/>
          </w:tcPr>
          <w:p w14:paraId="5A74D48B"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F0AC7D7" w14:textId="77777777" w:rsidR="002927B6" w:rsidRPr="005F70FB" w:rsidRDefault="002927B6" w:rsidP="00A551BF">
            <w:pPr>
              <w:pStyle w:val="TableCell0-0115Break"/>
            </w:pPr>
            <w:r w:rsidRPr="005F70FB">
              <w:t>be unchanged</w:t>
            </w:r>
          </w:p>
        </w:tc>
      </w:tr>
      <w:tr w:rsidR="00AC23C4" w:rsidRPr="005F70FB" w14:paraId="16F9092D" w14:textId="77777777" w:rsidTr="00BC00CF">
        <w:tc>
          <w:tcPr>
            <w:tcW w:w="236" w:type="dxa"/>
            <w:shd w:val="clear" w:color="auto" w:fill="auto"/>
          </w:tcPr>
          <w:p w14:paraId="27FEC705" w14:textId="77777777" w:rsidR="002927B6" w:rsidRPr="005F70FB" w:rsidRDefault="002927B6" w:rsidP="00A551BF">
            <w:pPr>
              <w:pStyle w:val="TableCell0-0115Break"/>
              <w:rPr>
                <w:rStyle w:val="ExampleSource"/>
              </w:rPr>
            </w:pPr>
          </w:p>
        </w:tc>
        <w:tc>
          <w:tcPr>
            <w:tcW w:w="1247" w:type="dxa"/>
            <w:shd w:val="clear" w:color="auto" w:fill="auto"/>
          </w:tcPr>
          <w:p w14:paraId="7425D179" w14:textId="77777777" w:rsidR="002927B6" w:rsidRPr="005F70FB" w:rsidRDefault="002927B6" w:rsidP="00A551BF">
            <w:pPr>
              <w:pStyle w:val="TableCell0-0115Break"/>
              <w:rPr>
                <w:rStyle w:val="ChItalBold"/>
              </w:rPr>
            </w:pPr>
            <w:r w:rsidRPr="005F70FB">
              <w:rPr>
                <w:rStyle w:val="ChItalBold"/>
              </w:rPr>
              <w:t>tete</w:t>
            </w:r>
          </w:p>
        </w:tc>
        <w:tc>
          <w:tcPr>
            <w:tcW w:w="1418" w:type="dxa"/>
            <w:shd w:val="clear" w:color="auto" w:fill="auto"/>
          </w:tcPr>
          <w:p w14:paraId="69E1F3CF" w14:textId="77777777" w:rsidR="002927B6" w:rsidRPr="005F70FB" w:rsidRDefault="002927B6" w:rsidP="00A551BF">
            <w:pPr>
              <w:pStyle w:val="TableCell0-0115Break"/>
              <w:rPr>
                <w:rStyle w:val="ChCharisSIL"/>
              </w:rPr>
            </w:pPr>
            <w:r w:rsidRPr="005F70FB">
              <w:rPr>
                <w:rStyle w:val="ChCharisSIL"/>
              </w:rPr>
              <w:t>ˈtɛ.tɛ</w:t>
            </w:r>
          </w:p>
        </w:tc>
        <w:tc>
          <w:tcPr>
            <w:tcW w:w="1361" w:type="dxa"/>
            <w:shd w:val="clear" w:color="auto" w:fill="auto"/>
          </w:tcPr>
          <w:p w14:paraId="1C5338E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FBB7EB7" w14:textId="77777777" w:rsidR="002927B6" w:rsidRPr="005F70FB" w:rsidRDefault="002927B6" w:rsidP="00A551BF">
            <w:pPr>
              <w:pStyle w:val="TableCell0-0115Break"/>
            </w:pPr>
            <w:r w:rsidRPr="005F70FB">
              <w:t>grandfather</w:t>
            </w:r>
          </w:p>
        </w:tc>
      </w:tr>
      <w:tr w:rsidR="00AC23C4" w:rsidRPr="005F70FB" w14:paraId="42ED0FDC" w14:textId="77777777" w:rsidTr="00BC00CF">
        <w:tc>
          <w:tcPr>
            <w:tcW w:w="236" w:type="dxa"/>
            <w:shd w:val="clear" w:color="auto" w:fill="auto"/>
          </w:tcPr>
          <w:p w14:paraId="6AE1BCE4" w14:textId="77777777" w:rsidR="002927B6" w:rsidRPr="005F70FB" w:rsidRDefault="002927B6" w:rsidP="00A551BF">
            <w:pPr>
              <w:pStyle w:val="TableCell0-0115Break"/>
              <w:rPr>
                <w:rStyle w:val="ExampleSource"/>
              </w:rPr>
            </w:pPr>
          </w:p>
        </w:tc>
        <w:tc>
          <w:tcPr>
            <w:tcW w:w="1247" w:type="dxa"/>
            <w:shd w:val="clear" w:color="auto" w:fill="auto"/>
          </w:tcPr>
          <w:p w14:paraId="711863D9" w14:textId="77777777" w:rsidR="002927B6" w:rsidRPr="005F70FB" w:rsidRDefault="002927B6" w:rsidP="00A551BF">
            <w:pPr>
              <w:pStyle w:val="TableCell0-0115Break"/>
              <w:rPr>
                <w:rStyle w:val="ChItalBold"/>
              </w:rPr>
            </w:pPr>
            <w:r w:rsidRPr="005F70FB">
              <w:rPr>
                <w:rStyle w:val="ChItalBold"/>
              </w:rPr>
              <w:t>tiang</w:t>
            </w:r>
          </w:p>
        </w:tc>
        <w:tc>
          <w:tcPr>
            <w:tcW w:w="1418" w:type="dxa"/>
            <w:shd w:val="clear" w:color="auto" w:fill="auto"/>
          </w:tcPr>
          <w:p w14:paraId="4FBB60C3" w14:textId="77777777" w:rsidR="002927B6" w:rsidRPr="005F70FB" w:rsidRDefault="002927B6" w:rsidP="00A551BF">
            <w:pPr>
              <w:pStyle w:val="TableCell0-0115Break"/>
              <w:rPr>
                <w:rStyle w:val="ChCharisSIL"/>
              </w:rPr>
            </w:pPr>
            <w:r w:rsidRPr="005F70FB">
              <w:rPr>
                <w:rStyle w:val="ChCharisSIL"/>
              </w:rPr>
              <w:t>ˈtɪ.ɐŋ</w:t>
            </w:r>
          </w:p>
        </w:tc>
        <w:tc>
          <w:tcPr>
            <w:tcW w:w="1361" w:type="dxa"/>
            <w:shd w:val="clear" w:color="auto" w:fill="auto"/>
          </w:tcPr>
          <w:p w14:paraId="627BE61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4636E49C" w14:textId="77777777" w:rsidR="002927B6" w:rsidRPr="005F70FB" w:rsidRDefault="002927B6" w:rsidP="00A551BF">
            <w:pPr>
              <w:pStyle w:val="TableCell0-0115Break"/>
            </w:pPr>
            <w:r w:rsidRPr="005F70FB">
              <w:t>pole</w:t>
            </w:r>
          </w:p>
        </w:tc>
      </w:tr>
      <w:tr w:rsidR="00AC23C4" w:rsidRPr="005F70FB" w14:paraId="664865D1" w14:textId="77777777" w:rsidTr="00BC00CF">
        <w:tc>
          <w:tcPr>
            <w:tcW w:w="236" w:type="dxa"/>
            <w:shd w:val="clear" w:color="auto" w:fill="auto"/>
          </w:tcPr>
          <w:p w14:paraId="1B8646F0" w14:textId="77777777" w:rsidR="002927B6" w:rsidRPr="005F70FB" w:rsidRDefault="002927B6" w:rsidP="00A551BF">
            <w:pPr>
              <w:pStyle w:val="TableCell0-0115Break"/>
              <w:rPr>
                <w:rStyle w:val="ExampleSource"/>
              </w:rPr>
            </w:pPr>
          </w:p>
        </w:tc>
        <w:tc>
          <w:tcPr>
            <w:tcW w:w="1247" w:type="dxa"/>
            <w:shd w:val="clear" w:color="auto" w:fill="auto"/>
          </w:tcPr>
          <w:p w14:paraId="095C1AC4" w14:textId="77777777" w:rsidR="002927B6" w:rsidRPr="005F70FB" w:rsidRDefault="002927B6" w:rsidP="00A551BF">
            <w:pPr>
              <w:pStyle w:val="TableCell0-0115Break"/>
              <w:rPr>
                <w:rStyle w:val="ChItalBold"/>
              </w:rPr>
            </w:pPr>
            <w:r w:rsidRPr="005F70FB">
              <w:rPr>
                <w:rStyle w:val="ChItalBold"/>
              </w:rPr>
              <w:t>tiap</w:t>
            </w:r>
          </w:p>
        </w:tc>
        <w:tc>
          <w:tcPr>
            <w:tcW w:w="1418" w:type="dxa"/>
            <w:shd w:val="clear" w:color="auto" w:fill="auto"/>
          </w:tcPr>
          <w:p w14:paraId="2D7B7FCF" w14:textId="77777777" w:rsidR="002927B6" w:rsidRPr="005F70FB" w:rsidRDefault="002927B6" w:rsidP="00A551BF">
            <w:pPr>
              <w:pStyle w:val="TableCell0-0115Break"/>
              <w:rPr>
                <w:rStyle w:val="ChCharisSIL"/>
              </w:rPr>
            </w:pPr>
            <w:r w:rsidRPr="005F70FB">
              <w:rPr>
                <w:rStyle w:val="ChCharisSIL"/>
              </w:rPr>
              <w:t>ˈti.ɐp̚</w:t>
            </w:r>
          </w:p>
        </w:tc>
        <w:tc>
          <w:tcPr>
            <w:tcW w:w="1361" w:type="dxa"/>
            <w:shd w:val="clear" w:color="auto" w:fill="auto"/>
          </w:tcPr>
          <w:p w14:paraId="75E30149" w14:textId="77777777" w:rsidR="002927B6" w:rsidRPr="005F70FB" w:rsidRDefault="002927B6" w:rsidP="00A551BF">
            <w:pPr>
              <w:pStyle w:val="TableCell0-0115Break"/>
              <w:rPr>
                <w:rStyle w:val="ChSmallCaps"/>
              </w:rPr>
            </w:pPr>
            <w:r w:rsidRPr="005F70FB">
              <w:rPr>
                <w:rStyle w:val="ChSmallCaps"/>
              </w:rPr>
              <w:t>qt</w:t>
            </w:r>
          </w:p>
        </w:tc>
        <w:tc>
          <w:tcPr>
            <w:tcW w:w="2438" w:type="dxa"/>
            <w:shd w:val="clear" w:color="auto" w:fill="auto"/>
          </w:tcPr>
          <w:p w14:paraId="20B54C9A" w14:textId="77777777" w:rsidR="002927B6" w:rsidRPr="005F70FB" w:rsidRDefault="002927B6" w:rsidP="00A551BF">
            <w:pPr>
              <w:pStyle w:val="TableCell0-0115Break"/>
            </w:pPr>
            <w:r w:rsidRPr="005F70FB">
              <w:t>every</w:t>
            </w:r>
          </w:p>
        </w:tc>
      </w:tr>
      <w:tr w:rsidR="00AC23C4" w:rsidRPr="005F70FB" w14:paraId="51D17F2B" w14:textId="77777777" w:rsidTr="00BC00CF">
        <w:tc>
          <w:tcPr>
            <w:tcW w:w="236" w:type="dxa"/>
            <w:shd w:val="clear" w:color="auto" w:fill="auto"/>
          </w:tcPr>
          <w:p w14:paraId="0276F3C6" w14:textId="77777777" w:rsidR="002927B6" w:rsidRPr="005F70FB" w:rsidRDefault="002927B6" w:rsidP="00A551BF">
            <w:pPr>
              <w:pStyle w:val="TableCell0-0115Break"/>
              <w:rPr>
                <w:rStyle w:val="ExampleSource"/>
              </w:rPr>
            </w:pPr>
          </w:p>
        </w:tc>
        <w:tc>
          <w:tcPr>
            <w:tcW w:w="1247" w:type="dxa"/>
            <w:shd w:val="clear" w:color="auto" w:fill="auto"/>
          </w:tcPr>
          <w:p w14:paraId="2872952C" w14:textId="77777777" w:rsidR="002927B6" w:rsidRPr="005F70FB" w:rsidRDefault="002927B6" w:rsidP="00A551BF">
            <w:pPr>
              <w:pStyle w:val="TableCell0-0115Break"/>
              <w:rPr>
                <w:rStyle w:val="ChItalBold"/>
              </w:rPr>
            </w:pPr>
            <w:r w:rsidRPr="005F70FB">
              <w:rPr>
                <w:rStyle w:val="ChItalBold"/>
              </w:rPr>
              <w:t>tiarap</w:t>
            </w:r>
          </w:p>
        </w:tc>
        <w:tc>
          <w:tcPr>
            <w:tcW w:w="1418" w:type="dxa"/>
            <w:shd w:val="clear" w:color="auto" w:fill="auto"/>
          </w:tcPr>
          <w:p w14:paraId="4ED19333" w14:textId="77777777" w:rsidR="002927B6" w:rsidRPr="005F70FB" w:rsidRDefault="002927B6" w:rsidP="00A551BF">
            <w:pPr>
              <w:pStyle w:val="TableCell0-0115Break"/>
              <w:rPr>
                <w:rStyle w:val="ChCharisSIL"/>
              </w:rPr>
            </w:pPr>
            <w:r w:rsidRPr="005F70FB">
              <w:rPr>
                <w:rStyle w:val="ChCharisSIL"/>
              </w:rPr>
              <w:t>ti.ˈa.ɾɐp̚</w:t>
            </w:r>
          </w:p>
        </w:tc>
        <w:tc>
          <w:tcPr>
            <w:tcW w:w="1361" w:type="dxa"/>
            <w:shd w:val="clear" w:color="auto" w:fill="auto"/>
          </w:tcPr>
          <w:p w14:paraId="5908F0AE"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4706254B" w14:textId="77777777" w:rsidR="002927B6" w:rsidRPr="005F70FB" w:rsidRDefault="002927B6" w:rsidP="00A551BF">
            <w:pPr>
              <w:pStyle w:val="TableCell0-0115Break"/>
            </w:pPr>
            <w:r w:rsidRPr="005F70FB">
              <w:t>lie face downward</w:t>
            </w:r>
          </w:p>
        </w:tc>
      </w:tr>
      <w:tr w:rsidR="00AC23C4" w:rsidRPr="005F70FB" w14:paraId="6182EA4F" w14:textId="77777777" w:rsidTr="00BC00CF">
        <w:tc>
          <w:tcPr>
            <w:tcW w:w="236" w:type="dxa"/>
            <w:shd w:val="clear" w:color="auto" w:fill="auto"/>
          </w:tcPr>
          <w:p w14:paraId="6D08750D" w14:textId="77777777" w:rsidR="002927B6" w:rsidRPr="005F70FB" w:rsidRDefault="002927B6" w:rsidP="00A551BF">
            <w:pPr>
              <w:pStyle w:val="TableCell0-0115Break"/>
              <w:rPr>
                <w:rStyle w:val="ExampleSource"/>
              </w:rPr>
            </w:pPr>
          </w:p>
        </w:tc>
        <w:tc>
          <w:tcPr>
            <w:tcW w:w="1247" w:type="dxa"/>
            <w:shd w:val="clear" w:color="auto" w:fill="auto"/>
          </w:tcPr>
          <w:p w14:paraId="787F6B28" w14:textId="77777777" w:rsidR="002927B6" w:rsidRPr="005F70FB" w:rsidRDefault="002927B6" w:rsidP="00A551BF">
            <w:pPr>
              <w:pStyle w:val="TableCell0-0115Break"/>
              <w:rPr>
                <w:rStyle w:val="ChItalBold"/>
              </w:rPr>
            </w:pPr>
            <w:r w:rsidRPr="005F70FB">
              <w:rPr>
                <w:rStyle w:val="ChItalBold"/>
              </w:rPr>
              <w:t>tiba</w:t>
            </w:r>
          </w:p>
        </w:tc>
        <w:tc>
          <w:tcPr>
            <w:tcW w:w="1418" w:type="dxa"/>
            <w:shd w:val="clear" w:color="auto" w:fill="auto"/>
          </w:tcPr>
          <w:p w14:paraId="4B3ECC0D" w14:textId="77777777" w:rsidR="002927B6" w:rsidRPr="005F70FB" w:rsidRDefault="002927B6" w:rsidP="00A551BF">
            <w:pPr>
              <w:pStyle w:val="TableCell0-0115Break"/>
              <w:rPr>
                <w:rStyle w:val="ChCharisSIL"/>
              </w:rPr>
            </w:pPr>
            <w:r w:rsidRPr="005F70FB">
              <w:rPr>
                <w:rStyle w:val="ChCharisSIL"/>
              </w:rPr>
              <w:t>ˈti.ba</w:t>
            </w:r>
          </w:p>
        </w:tc>
        <w:tc>
          <w:tcPr>
            <w:tcW w:w="1361" w:type="dxa"/>
            <w:shd w:val="clear" w:color="auto" w:fill="auto"/>
          </w:tcPr>
          <w:p w14:paraId="4326E591"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4641B328" w14:textId="77777777" w:rsidR="002927B6" w:rsidRPr="005F70FB" w:rsidRDefault="002927B6" w:rsidP="00A551BF">
            <w:pPr>
              <w:pStyle w:val="TableCell0-0115Break"/>
            </w:pPr>
            <w:r w:rsidRPr="005F70FB">
              <w:t>arrive</w:t>
            </w:r>
          </w:p>
        </w:tc>
      </w:tr>
      <w:tr w:rsidR="00AC23C4" w:rsidRPr="005F70FB" w14:paraId="6ADE3909" w14:textId="77777777" w:rsidTr="00BC00CF">
        <w:tc>
          <w:tcPr>
            <w:tcW w:w="236" w:type="dxa"/>
            <w:shd w:val="clear" w:color="auto" w:fill="auto"/>
          </w:tcPr>
          <w:p w14:paraId="7663BE4D" w14:textId="77777777" w:rsidR="002927B6" w:rsidRPr="005F70FB" w:rsidRDefault="002927B6" w:rsidP="00A551BF">
            <w:pPr>
              <w:pStyle w:val="TableCell0-0115Break"/>
              <w:rPr>
                <w:rStyle w:val="ExampleSource"/>
              </w:rPr>
            </w:pPr>
          </w:p>
        </w:tc>
        <w:tc>
          <w:tcPr>
            <w:tcW w:w="1247" w:type="dxa"/>
            <w:shd w:val="clear" w:color="auto" w:fill="auto"/>
          </w:tcPr>
          <w:p w14:paraId="6B887580" w14:textId="77777777" w:rsidR="002927B6" w:rsidRPr="005F70FB" w:rsidRDefault="002927B6" w:rsidP="00A551BF">
            <w:pPr>
              <w:pStyle w:val="TableCell0-0115Break"/>
              <w:rPr>
                <w:rStyle w:val="ChItalBold"/>
              </w:rPr>
            </w:pPr>
            <w:r w:rsidRPr="005F70FB">
              <w:rPr>
                <w:rStyle w:val="ChItalBold"/>
              </w:rPr>
              <w:t>tida</w:t>
            </w:r>
          </w:p>
        </w:tc>
        <w:tc>
          <w:tcPr>
            <w:tcW w:w="1418" w:type="dxa"/>
            <w:shd w:val="clear" w:color="auto" w:fill="auto"/>
          </w:tcPr>
          <w:p w14:paraId="6D108E22" w14:textId="77777777" w:rsidR="002927B6" w:rsidRPr="005F70FB" w:rsidRDefault="002927B6" w:rsidP="00A551BF">
            <w:pPr>
              <w:pStyle w:val="TableCell0-0115Break"/>
              <w:rPr>
                <w:rStyle w:val="ChCharisSIL"/>
              </w:rPr>
            </w:pPr>
            <w:r w:rsidRPr="005F70FB">
              <w:rPr>
                <w:rStyle w:val="ChCharisSIL"/>
              </w:rPr>
              <w:t>ˈti.dɐk̚</w:t>
            </w:r>
          </w:p>
        </w:tc>
        <w:tc>
          <w:tcPr>
            <w:tcW w:w="1361" w:type="dxa"/>
            <w:shd w:val="clear" w:color="auto" w:fill="auto"/>
          </w:tcPr>
          <w:p w14:paraId="2F299814"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69BBF621" w14:textId="77777777" w:rsidR="002927B6" w:rsidRPr="005F70FB" w:rsidRDefault="002927B6" w:rsidP="00A551BF">
            <w:pPr>
              <w:pStyle w:val="TableCell0-0115Break"/>
              <w:rPr>
                <w:rStyle w:val="ChSmallCaps"/>
              </w:rPr>
            </w:pPr>
            <w:r w:rsidRPr="005F70FB">
              <w:rPr>
                <w:rStyle w:val="ChSmallCaps"/>
              </w:rPr>
              <w:t>neg</w:t>
            </w:r>
          </w:p>
        </w:tc>
      </w:tr>
      <w:tr w:rsidR="00AC23C4" w:rsidRPr="005F70FB" w14:paraId="68BA94D2" w14:textId="77777777" w:rsidTr="00BC00CF">
        <w:tc>
          <w:tcPr>
            <w:tcW w:w="236" w:type="dxa"/>
            <w:shd w:val="clear" w:color="auto" w:fill="auto"/>
          </w:tcPr>
          <w:p w14:paraId="6A3F016F" w14:textId="77777777" w:rsidR="002927B6" w:rsidRPr="005F70FB" w:rsidRDefault="002927B6" w:rsidP="00A551BF">
            <w:pPr>
              <w:pStyle w:val="TableCell0-0115Break"/>
              <w:rPr>
                <w:rStyle w:val="ExampleSource"/>
              </w:rPr>
            </w:pPr>
          </w:p>
        </w:tc>
        <w:tc>
          <w:tcPr>
            <w:tcW w:w="1247" w:type="dxa"/>
            <w:shd w:val="clear" w:color="auto" w:fill="auto"/>
          </w:tcPr>
          <w:p w14:paraId="0E26E036" w14:textId="77777777" w:rsidR="002927B6" w:rsidRPr="005F70FB" w:rsidRDefault="002927B6" w:rsidP="00A551BF">
            <w:pPr>
              <w:pStyle w:val="TableCell0-0115Break"/>
              <w:rPr>
                <w:rStyle w:val="ChItalBold"/>
              </w:rPr>
            </w:pPr>
            <w:r w:rsidRPr="005F70FB">
              <w:rPr>
                <w:rStyle w:val="ChItalBold"/>
              </w:rPr>
              <w:t>tidor</w:t>
            </w:r>
          </w:p>
        </w:tc>
        <w:tc>
          <w:tcPr>
            <w:tcW w:w="1418" w:type="dxa"/>
            <w:shd w:val="clear" w:color="auto" w:fill="auto"/>
          </w:tcPr>
          <w:p w14:paraId="047425C7" w14:textId="77777777" w:rsidR="002927B6" w:rsidRPr="005F70FB" w:rsidRDefault="002927B6" w:rsidP="00A551BF">
            <w:pPr>
              <w:pStyle w:val="TableCell0-0115Break"/>
              <w:rPr>
                <w:rStyle w:val="ChCharisSIL"/>
              </w:rPr>
            </w:pPr>
            <w:r w:rsidRPr="005F70FB">
              <w:rPr>
                <w:rStyle w:val="ChCharisSIL"/>
              </w:rPr>
              <w:t>ˈti.dɔ̞r̥</w:t>
            </w:r>
          </w:p>
        </w:tc>
        <w:tc>
          <w:tcPr>
            <w:tcW w:w="1361" w:type="dxa"/>
            <w:shd w:val="clear" w:color="auto" w:fill="auto"/>
          </w:tcPr>
          <w:p w14:paraId="76D9F292"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223BBC7C" w14:textId="77777777" w:rsidR="002927B6" w:rsidRPr="005F70FB" w:rsidRDefault="002927B6" w:rsidP="00A551BF">
            <w:pPr>
              <w:pStyle w:val="TableCell0-0115Break"/>
            </w:pPr>
            <w:r w:rsidRPr="005F70FB">
              <w:t>sleep</w:t>
            </w:r>
          </w:p>
        </w:tc>
      </w:tr>
      <w:tr w:rsidR="00AC23C4" w:rsidRPr="005F70FB" w14:paraId="5CA969F3" w14:textId="77777777" w:rsidTr="00BC00CF">
        <w:tc>
          <w:tcPr>
            <w:tcW w:w="236" w:type="dxa"/>
            <w:shd w:val="clear" w:color="auto" w:fill="auto"/>
          </w:tcPr>
          <w:p w14:paraId="58EC29D5" w14:textId="77777777" w:rsidR="002927B6" w:rsidRPr="005F70FB" w:rsidRDefault="002927B6" w:rsidP="00A551BF">
            <w:pPr>
              <w:pStyle w:val="TableCell0-0115Break"/>
              <w:rPr>
                <w:rStyle w:val="ExampleSource"/>
              </w:rPr>
            </w:pPr>
          </w:p>
        </w:tc>
        <w:tc>
          <w:tcPr>
            <w:tcW w:w="1247" w:type="dxa"/>
            <w:shd w:val="clear" w:color="auto" w:fill="auto"/>
          </w:tcPr>
          <w:p w14:paraId="770DBFA5" w14:textId="77777777" w:rsidR="002927B6" w:rsidRPr="005F70FB" w:rsidRDefault="002927B6" w:rsidP="00A551BF">
            <w:pPr>
              <w:pStyle w:val="TableCell0-0115Break"/>
              <w:rPr>
                <w:rStyle w:val="ChItalBold"/>
              </w:rPr>
            </w:pPr>
            <w:r w:rsidRPr="005F70FB">
              <w:rPr>
                <w:rStyle w:val="ChItalBold"/>
              </w:rPr>
              <w:t>tiga</w:t>
            </w:r>
          </w:p>
        </w:tc>
        <w:tc>
          <w:tcPr>
            <w:tcW w:w="1418" w:type="dxa"/>
            <w:shd w:val="clear" w:color="auto" w:fill="auto"/>
          </w:tcPr>
          <w:p w14:paraId="657E1307" w14:textId="77777777" w:rsidR="002927B6" w:rsidRPr="005F70FB" w:rsidRDefault="002927B6" w:rsidP="00A551BF">
            <w:pPr>
              <w:pStyle w:val="TableCell0-0115Break"/>
              <w:rPr>
                <w:rStyle w:val="ChCharisSIL"/>
              </w:rPr>
            </w:pPr>
            <w:r w:rsidRPr="005F70FB">
              <w:rPr>
                <w:rStyle w:val="ChCharisSIL"/>
              </w:rPr>
              <w:t>ˈti.ga</w:t>
            </w:r>
          </w:p>
        </w:tc>
        <w:tc>
          <w:tcPr>
            <w:tcW w:w="1361" w:type="dxa"/>
            <w:shd w:val="clear" w:color="auto" w:fill="auto"/>
          </w:tcPr>
          <w:p w14:paraId="30ACD793" w14:textId="77777777" w:rsidR="002927B6" w:rsidRPr="005F70FB" w:rsidRDefault="002927B6" w:rsidP="00A551BF">
            <w:pPr>
              <w:pStyle w:val="TableCell0-0115Break"/>
              <w:rPr>
                <w:rStyle w:val="ChSmallCaps"/>
              </w:rPr>
            </w:pPr>
            <w:r w:rsidRPr="005F70FB">
              <w:rPr>
                <w:rStyle w:val="ChSmallCaps"/>
              </w:rPr>
              <w:t>num.c</w:t>
            </w:r>
          </w:p>
        </w:tc>
        <w:tc>
          <w:tcPr>
            <w:tcW w:w="2438" w:type="dxa"/>
            <w:shd w:val="clear" w:color="auto" w:fill="auto"/>
          </w:tcPr>
          <w:p w14:paraId="71D6E8AF" w14:textId="77777777" w:rsidR="002927B6" w:rsidRPr="005F70FB" w:rsidRDefault="002927B6" w:rsidP="00A551BF">
            <w:pPr>
              <w:pStyle w:val="TableCell0-0115Break"/>
            </w:pPr>
            <w:r w:rsidRPr="005F70FB">
              <w:t>three</w:t>
            </w:r>
          </w:p>
        </w:tc>
      </w:tr>
      <w:tr w:rsidR="00AC23C4" w:rsidRPr="005F70FB" w14:paraId="451B605C" w14:textId="77777777" w:rsidTr="00BC00CF">
        <w:tc>
          <w:tcPr>
            <w:tcW w:w="236" w:type="dxa"/>
            <w:shd w:val="clear" w:color="auto" w:fill="auto"/>
          </w:tcPr>
          <w:p w14:paraId="6A526A2A" w14:textId="77777777" w:rsidR="002927B6" w:rsidRPr="005F70FB" w:rsidRDefault="002927B6" w:rsidP="00A551BF">
            <w:pPr>
              <w:pStyle w:val="TableCell0-0115Break"/>
              <w:rPr>
                <w:rStyle w:val="ExampleSource"/>
              </w:rPr>
            </w:pPr>
          </w:p>
        </w:tc>
        <w:tc>
          <w:tcPr>
            <w:tcW w:w="1247" w:type="dxa"/>
            <w:shd w:val="clear" w:color="auto" w:fill="auto"/>
          </w:tcPr>
          <w:p w14:paraId="76BFB3C2" w14:textId="77777777" w:rsidR="002927B6" w:rsidRPr="005F70FB" w:rsidRDefault="002927B6" w:rsidP="00A551BF">
            <w:pPr>
              <w:pStyle w:val="TableCell0-0115Break"/>
              <w:rPr>
                <w:rStyle w:val="ChItalBold"/>
              </w:rPr>
            </w:pPr>
            <w:r w:rsidRPr="005F70FB">
              <w:rPr>
                <w:rStyle w:val="ChItalBold"/>
              </w:rPr>
              <w:t>tikam</w:t>
            </w:r>
          </w:p>
        </w:tc>
        <w:tc>
          <w:tcPr>
            <w:tcW w:w="1418" w:type="dxa"/>
            <w:shd w:val="clear" w:color="auto" w:fill="auto"/>
          </w:tcPr>
          <w:p w14:paraId="336005E6" w14:textId="77777777" w:rsidR="002927B6" w:rsidRPr="005F70FB" w:rsidRDefault="002927B6" w:rsidP="00A551BF">
            <w:pPr>
              <w:pStyle w:val="TableCell0-0115Break"/>
              <w:rPr>
                <w:rStyle w:val="ChCharisSIL"/>
              </w:rPr>
            </w:pPr>
            <w:r w:rsidRPr="005F70FB">
              <w:rPr>
                <w:rStyle w:val="ChCharisSIL"/>
              </w:rPr>
              <w:t>ˈti.kɐm</w:t>
            </w:r>
          </w:p>
        </w:tc>
        <w:tc>
          <w:tcPr>
            <w:tcW w:w="1361" w:type="dxa"/>
            <w:shd w:val="clear" w:color="auto" w:fill="auto"/>
          </w:tcPr>
          <w:p w14:paraId="05CF1C1B"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575D939" w14:textId="77777777" w:rsidR="002927B6" w:rsidRPr="005F70FB" w:rsidRDefault="002927B6" w:rsidP="00A551BF">
            <w:pPr>
              <w:pStyle w:val="TableCell0-0115Break"/>
            </w:pPr>
            <w:r w:rsidRPr="005F70FB">
              <w:t>stab</w:t>
            </w:r>
          </w:p>
        </w:tc>
      </w:tr>
      <w:tr w:rsidR="00AC23C4" w:rsidRPr="005F70FB" w14:paraId="42A2E3B9" w14:textId="77777777" w:rsidTr="00BC00CF">
        <w:tc>
          <w:tcPr>
            <w:tcW w:w="236" w:type="dxa"/>
            <w:shd w:val="clear" w:color="auto" w:fill="auto"/>
          </w:tcPr>
          <w:p w14:paraId="464C7E9E" w14:textId="77777777" w:rsidR="002927B6" w:rsidRPr="005F70FB" w:rsidRDefault="002927B6" w:rsidP="00A551BF">
            <w:pPr>
              <w:pStyle w:val="TableCell0-0115Break"/>
              <w:rPr>
                <w:rStyle w:val="ExampleSource"/>
              </w:rPr>
            </w:pPr>
          </w:p>
        </w:tc>
        <w:tc>
          <w:tcPr>
            <w:tcW w:w="1247" w:type="dxa"/>
            <w:shd w:val="clear" w:color="auto" w:fill="auto"/>
          </w:tcPr>
          <w:p w14:paraId="7FA23B07" w14:textId="77777777" w:rsidR="002927B6" w:rsidRPr="005F70FB" w:rsidRDefault="002927B6" w:rsidP="00A551BF">
            <w:pPr>
              <w:pStyle w:val="TableCell0-0115Break"/>
              <w:rPr>
                <w:rStyle w:val="ChItalBold"/>
              </w:rPr>
            </w:pPr>
            <w:r w:rsidRPr="005F70FB">
              <w:rPr>
                <w:rStyle w:val="ChItalBold"/>
              </w:rPr>
              <w:t>tikar</w:t>
            </w:r>
          </w:p>
        </w:tc>
        <w:tc>
          <w:tcPr>
            <w:tcW w:w="1418" w:type="dxa"/>
            <w:shd w:val="clear" w:color="auto" w:fill="auto"/>
          </w:tcPr>
          <w:p w14:paraId="0DBF6E43" w14:textId="77777777" w:rsidR="002927B6" w:rsidRPr="005F70FB" w:rsidRDefault="002927B6" w:rsidP="00A551BF">
            <w:pPr>
              <w:pStyle w:val="TableCell0-0115Break"/>
              <w:rPr>
                <w:rStyle w:val="ChCharisSIL"/>
              </w:rPr>
            </w:pPr>
            <w:r w:rsidRPr="005F70FB">
              <w:rPr>
                <w:rStyle w:val="ChCharisSIL"/>
              </w:rPr>
              <w:t>ˈti.kɐr̥</w:t>
            </w:r>
          </w:p>
        </w:tc>
        <w:tc>
          <w:tcPr>
            <w:tcW w:w="1361" w:type="dxa"/>
            <w:shd w:val="clear" w:color="auto" w:fill="auto"/>
          </w:tcPr>
          <w:p w14:paraId="03F5B76B"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48A2465" w14:textId="77777777" w:rsidR="002927B6" w:rsidRPr="005F70FB" w:rsidRDefault="002927B6" w:rsidP="00A551BF">
            <w:pPr>
              <w:pStyle w:val="TableCell0-0115Break"/>
            </w:pPr>
            <w:r w:rsidRPr="005F70FB">
              <w:t>plaited mat</w:t>
            </w:r>
          </w:p>
        </w:tc>
      </w:tr>
      <w:tr w:rsidR="00AC23C4" w:rsidRPr="005F70FB" w14:paraId="10F00342" w14:textId="77777777" w:rsidTr="00BC00CF">
        <w:tc>
          <w:tcPr>
            <w:tcW w:w="236" w:type="dxa"/>
            <w:shd w:val="clear" w:color="auto" w:fill="auto"/>
          </w:tcPr>
          <w:p w14:paraId="7E071069" w14:textId="77777777" w:rsidR="002927B6" w:rsidRPr="005F70FB" w:rsidRDefault="002927B6" w:rsidP="00A551BF">
            <w:pPr>
              <w:pStyle w:val="TableCell0-0115Break"/>
              <w:rPr>
                <w:rStyle w:val="ExampleSource"/>
              </w:rPr>
            </w:pPr>
          </w:p>
        </w:tc>
        <w:tc>
          <w:tcPr>
            <w:tcW w:w="1247" w:type="dxa"/>
            <w:shd w:val="clear" w:color="auto" w:fill="auto"/>
          </w:tcPr>
          <w:p w14:paraId="700D9509" w14:textId="77777777" w:rsidR="002927B6" w:rsidRPr="005F70FB" w:rsidRDefault="002927B6" w:rsidP="00A551BF">
            <w:pPr>
              <w:pStyle w:val="TableCell0-0115Break"/>
              <w:rPr>
                <w:rStyle w:val="ChItalBold"/>
              </w:rPr>
            </w:pPr>
            <w:r w:rsidRPr="005F70FB">
              <w:rPr>
                <w:rStyle w:val="ChItalBold"/>
              </w:rPr>
              <w:t>tikung</w:t>
            </w:r>
          </w:p>
        </w:tc>
        <w:tc>
          <w:tcPr>
            <w:tcW w:w="1418" w:type="dxa"/>
            <w:shd w:val="clear" w:color="auto" w:fill="auto"/>
          </w:tcPr>
          <w:p w14:paraId="541B7513" w14:textId="77777777" w:rsidR="002927B6" w:rsidRPr="005F70FB" w:rsidRDefault="002927B6" w:rsidP="00A551BF">
            <w:pPr>
              <w:pStyle w:val="TableCell0-0115Break"/>
              <w:rPr>
                <w:rStyle w:val="ChCharisSIL"/>
              </w:rPr>
            </w:pPr>
            <w:r w:rsidRPr="005F70FB">
              <w:rPr>
                <w:rStyle w:val="ChCharisSIL"/>
              </w:rPr>
              <w:t>ˈti.kʊŋ</w:t>
            </w:r>
          </w:p>
        </w:tc>
        <w:tc>
          <w:tcPr>
            <w:tcW w:w="1361" w:type="dxa"/>
            <w:shd w:val="clear" w:color="auto" w:fill="auto"/>
          </w:tcPr>
          <w:p w14:paraId="3C674F04"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24F229E" w14:textId="77777777" w:rsidR="002927B6" w:rsidRPr="005F70FB" w:rsidRDefault="002927B6" w:rsidP="00A551BF">
            <w:pPr>
              <w:pStyle w:val="TableCell0-0115Break"/>
            </w:pPr>
            <w:r w:rsidRPr="005F70FB">
              <w:t>curve</w:t>
            </w:r>
          </w:p>
        </w:tc>
      </w:tr>
      <w:tr w:rsidR="00AC23C4" w:rsidRPr="005F70FB" w14:paraId="21C23D33" w14:textId="77777777" w:rsidTr="00BC00CF">
        <w:tc>
          <w:tcPr>
            <w:tcW w:w="236" w:type="dxa"/>
            <w:shd w:val="clear" w:color="auto" w:fill="auto"/>
          </w:tcPr>
          <w:p w14:paraId="62B9B81E" w14:textId="77777777" w:rsidR="002927B6" w:rsidRPr="005F70FB" w:rsidRDefault="002927B6" w:rsidP="00A551BF">
            <w:pPr>
              <w:pStyle w:val="TableCell0-0115Break"/>
              <w:rPr>
                <w:rStyle w:val="ExampleSource"/>
              </w:rPr>
            </w:pPr>
          </w:p>
        </w:tc>
        <w:tc>
          <w:tcPr>
            <w:tcW w:w="1247" w:type="dxa"/>
            <w:shd w:val="clear" w:color="auto" w:fill="auto"/>
          </w:tcPr>
          <w:p w14:paraId="09D93922" w14:textId="77777777" w:rsidR="002927B6" w:rsidRPr="005F70FB" w:rsidRDefault="002927B6" w:rsidP="00A551BF">
            <w:pPr>
              <w:pStyle w:val="TableCell0-0115Break"/>
              <w:rPr>
                <w:rStyle w:val="ChItalBold"/>
              </w:rPr>
            </w:pPr>
            <w:r w:rsidRPr="005F70FB">
              <w:rPr>
                <w:rStyle w:val="ChItalBold"/>
              </w:rPr>
              <w:t>tikus</w:t>
            </w:r>
          </w:p>
        </w:tc>
        <w:tc>
          <w:tcPr>
            <w:tcW w:w="1418" w:type="dxa"/>
            <w:shd w:val="clear" w:color="auto" w:fill="auto"/>
          </w:tcPr>
          <w:p w14:paraId="6D7185D8" w14:textId="77777777" w:rsidR="002927B6" w:rsidRPr="005F70FB" w:rsidRDefault="002927B6" w:rsidP="00A551BF">
            <w:pPr>
              <w:pStyle w:val="TableCell0-0115Break"/>
              <w:rPr>
                <w:rStyle w:val="ChCharisSIL"/>
              </w:rPr>
            </w:pPr>
            <w:r w:rsidRPr="005F70FB">
              <w:rPr>
                <w:rStyle w:val="ChCharisSIL"/>
              </w:rPr>
              <w:t>ˈti.kʊs</w:t>
            </w:r>
          </w:p>
        </w:tc>
        <w:tc>
          <w:tcPr>
            <w:tcW w:w="1361" w:type="dxa"/>
            <w:shd w:val="clear" w:color="auto" w:fill="auto"/>
          </w:tcPr>
          <w:p w14:paraId="3728AE06"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EA8EE14" w14:textId="77777777" w:rsidR="002927B6" w:rsidRPr="005F70FB" w:rsidRDefault="002927B6" w:rsidP="00A551BF">
            <w:pPr>
              <w:pStyle w:val="TableCell0-0115Break"/>
            </w:pPr>
            <w:r w:rsidRPr="005F70FB">
              <w:t>rat</w:t>
            </w:r>
          </w:p>
        </w:tc>
      </w:tr>
      <w:tr w:rsidR="00AC23C4" w:rsidRPr="005F70FB" w14:paraId="0CBA4CF8" w14:textId="77777777" w:rsidTr="00BC00CF">
        <w:tc>
          <w:tcPr>
            <w:tcW w:w="236" w:type="dxa"/>
            <w:shd w:val="clear" w:color="auto" w:fill="auto"/>
          </w:tcPr>
          <w:p w14:paraId="33B28F64" w14:textId="77777777" w:rsidR="002927B6" w:rsidRPr="005F70FB" w:rsidRDefault="002927B6" w:rsidP="00A551BF">
            <w:pPr>
              <w:pStyle w:val="TableCell0-0115Break"/>
              <w:rPr>
                <w:rStyle w:val="ExampleSource"/>
              </w:rPr>
            </w:pPr>
          </w:p>
        </w:tc>
        <w:tc>
          <w:tcPr>
            <w:tcW w:w="1247" w:type="dxa"/>
            <w:shd w:val="clear" w:color="auto" w:fill="auto"/>
          </w:tcPr>
          <w:p w14:paraId="6433BC34" w14:textId="77777777" w:rsidR="002927B6" w:rsidRPr="005F70FB" w:rsidRDefault="002927B6" w:rsidP="00A551BF">
            <w:pPr>
              <w:pStyle w:val="TableCell0-0115Break"/>
              <w:rPr>
                <w:rStyle w:val="ChItalBold"/>
              </w:rPr>
            </w:pPr>
            <w:r w:rsidRPr="005F70FB">
              <w:rPr>
                <w:rStyle w:val="ChItalBold"/>
              </w:rPr>
              <w:t>timba</w:t>
            </w:r>
          </w:p>
        </w:tc>
        <w:tc>
          <w:tcPr>
            <w:tcW w:w="1418" w:type="dxa"/>
            <w:shd w:val="clear" w:color="auto" w:fill="auto"/>
          </w:tcPr>
          <w:p w14:paraId="2FC7FEAB" w14:textId="77777777" w:rsidR="002927B6" w:rsidRPr="005F70FB" w:rsidRDefault="002927B6" w:rsidP="00A551BF">
            <w:pPr>
              <w:pStyle w:val="TableCell0-0115Break"/>
              <w:rPr>
                <w:rStyle w:val="ChCharisSIL"/>
              </w:rPr>
            </w:pPr>
            <w:r w:rsidRPr="005F70FB">
              <w:rPr>
                <w:rStyle w:val="ChCharisSIL"/>
              </w:rPr>
              <w:t>ˈtɪm.ba</w:t>
            </w:r>
          </w:p>
        </w:tc>
        <w:tc>
          <w:tcPr>
            <w:tcW w:w="1361" w:type="dxa"/>
            <w:shd w:val="clear" w:color="auto" w:fill="auto"/>
          </w:tcPr>
          <w:p w14:paraId="2681AF8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8388E5C" w14:textId="77777777" w:rsidR="002927B6" w:rsidRPr="005F70FB" w:rsidRDefault="002927B6" w:rsidP="00A551BF">
            <w:pPr>
              <w:pStyle w:val="TableCell0-0115Break"/>
            </w:pPr>
            <w:r w:rsidRPr="005F70FB">
              <w:t>fetch</w:t>
            </w:r>
          </w:p>
        </w:tc>
      </w:tr>
      <w:tr w:rsidR="00AC23C4" w:rsidRPr="005F70FB" w14:paraId="4EA97869" w14:textId="77777777" w:rsidTr="00BC00CF">
        <w:tc>
          <w:tcPr>
            <w:tcW w:w="236" w:type="dxa"/>
            <w:shd w:val="clear" w:color="auto" w:fill="auto"/>
          </w:tcPr>
          <w:p w14:paraId="62278EFF" w14:textId="77777777" w:rsidR="002927B6" w:rsidRPr="005F70FB" w:rsidRDefault="002927B6" w:rsidP="00A551BF">
            <w:pPr>
              <w:pStyle w:val="TableCell0-0115Break"/>
              <w:rPr>
                <w:rStyle w:val="ExampleSource"/>
              </w:rPr>
            </w:pPr>
          </w:p>
        </w:tc>
        <w:tc>
          <w:tcPr>
            <w:tcW w:w="1247" w:type="dxa"/>
            <w:shd w:val="clear" w:color="auto" w:fill="auto"/>
          </w:tcPr>
          <w:p w14:paraId="22A5C2BA" w14:textId="77777777" w:rsidR="002927B6" w:rsidRPr="005F70FB" w:rsidRDefault="002927B6" w:rsidP="00A551BF">
            <w:pPr>
              <w:pStyle w:val="TableCell0-0115Break"/>
              <w:rPr>
                <w:rStyle w:val="ChItalBold"/>
              </w:rPr>
            </w:pPr>
            <w:r w:rsidRPr="005F70FB">
              <w:rPr>
                <w:rStyle w:val="ChItalBold"/>
              </w:rPr>
              <w:t>timbang</w:t>
            </w:r>
          </w:p>
        </w:tc>
        <w:tc>
          <w:tcPr>
            <w:tcW w:w="1418" w:type="dxa"/>
            <w:shd w:val="clear" w:color="auto" w:fill="auto"/>
          </w:tcPr>
          <w:p w14:paraId="4C2C173C" w14:textId="77777777" w:rsidR="002927B6" w:rsidRPr="005F70FB" w:rsidRDefault="002927B6" w:rsidP="00A551BF">
            <w:pPr>
              <w:pStyle w:val="TableCell0-0115Break"/>
              <w:rPr>
                <w:rStyle w:val="ChCharisSIL"/>
              </w:rPr>
            </w:pPr>
            <w:r w:rsidRPr="005F70FB">
              <w:rPr>
                <w:rStyle w:val="ChCharisSIL"/>
              </w:rPr>
              <w:t>ˈtɪm.bɐn</w:t>
            </w:r>
          </w:p>
        </w:tc>
        <w:tc>
          <w:tcPr>
            <w:tcW w:w="1361" w:type="dxa"/>
            <w:shd w:val="clear" w:color="auto" w:fill="auto"/>
          </w:tcPr>
          <w:p w14:paraId="5284457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768E86D" w14:textId="77777777" w:rsidR="002927B6" w:rsidRPr="005F70FB" w:rsidRDefault="002927B6" w:rsidP="00A551BF">
            <w:pPr>
              <w:pStyle w:val="TableCell0-0115Break"/>
            </w:pPr>
            <w:r w:rsidRPr="005F70FB">
              <w:t>weigh</w:t>
            </w:r>
          </w:p>
        </w:tc>
      </w:tr>
      <w:tr w:rsidR="00AC23C4" w:rsidRPr="005F70FB" w14:paraId="18A87432" w14:textId="77777777" w:rsidTr="00BC00CF">
        <w:tc>
          <w:tcPr>
            <w:tcW w:w="236" w:type="dxa"/>
            <w:shd w:val="clear" w:color="auto" w:fill="auto"/>
          </w:tcPr>
          <w:p w14:paraId="567D33AD" w14:textId="77777777" w:rsidR="002927B6" w:rsidRPr="005F70FB" w:rsidRDefault="002927B6" w:rsidP="00A551BF">
            <w:pPr>
              <w:pStyle w:val="TableCell0-0115Break"/>
              <w:rPr>
                <w:rStyle w:val="ExampleSource"/>
              </w:rPr>
            </w:pPr>
          </w:p>
        </w:tc>
        <w:tc>
          <w:tcPr>
            <w:tcW w:w="1247" w:type="dxa"/>
            <w:shd w:val="clear" w:color="auto" w:fill="auto"/>
          </w:tcPr>
          <w:p w14:paraId="1C346464" w14:textId="77777777" w:rsidR="002927B6" w:rsidRPr="005F70FB" w:rsidRDefault="002927B6" w:rsidP="00A551BF">
            <w:pPr>
              <w:pStyle w:val="TableCell0-0115Break"/>
              <w:rPr>
                <w:rStyle w:val="ChItalBold"/>
              </w:rPr>
            </w:pPr>
            <w:r w:rsidRPr="005F70FB">
              <w:rPr>
                <w:rStyle w:val="ChItalBold"/>
              </w:rPr>
              <w:t>timbul</w:t>
            </w:r>
          </w:p>
        </w:tc>
        <w:tc>
          <w:tcPr>
            <w:tcW w:w="1418" w:type="dxa"/>
            <w:shd w:val="clear" w:color="auto" w:fill="auto"/>
          </w:tcPr>
          <w:p w14:paraId="20FC236D" w14:textId="77777777" w:rsidR="002927B6" w:rsidRPr="005F70FB" w:rsidRDefault="002927B6" w:rsidP="00A551BF">
            <w:pPr>
              <w:pStyle w:val="TableCell0-0115Break"/>
              <w:rPr>
                <w:rStyle w:val="ChCharisSIL"/>
              </w:rPr>
            </w:pPr>
            <w:r w:rsidRPr="005F70FB">
              <w:rPr>
                <w:rStyle w:val="ChCharisSIL"/>
              </w:rPr>
              <w:t>ˈtɪm.bʊl</w:t>
            </w:r>
          </w:p>
        </w:tc>
        <w:tc>
          <w:tcPr>
            <w:tcW w:w="1361" w:type="dxa"/>
            <w:shd w:val="clear" w:color="auto" w:fill="auto"/>
          </w:tcPr>
          <w:p w14:paraId="03E7D0F0"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6F472D79" w14:textId="77777777" w:rsidR="002927B6" w:rsidRPr="005F70FB" w:rsidRDefault="002927B6" w:rsidP="00A551BF">
            <w:pPr>
              <w:pStyle w:val="TableCell0-0115Break"/>
            </w:pPr>
            <w:r w:rsidRPr="005F70FB">
              <w:t>emerge</w:t>
            </w:r>
          </w:p>
        </w:tc>
      </w:tr>
      <w:tr w:rsidR="00AC23C4" w:rsidRPr="005F70FB" w14:paraId="7AE816C5" w14:textId="77777777" w:rsidTr="00BC00CF">
        <w:tc>
          <w:tcPr>
            <w:tcW w:w="236" w:type="dxa"/>
            <w:shd w:val="clear" w:color="auto" w:fill="auto"/>
          </w:tcPr>
          <w:p w14:paraId="117E51BF" w14:textId="77777777" w:rsidR="002927B6" w:rsidRPr="005F70FB" w:rsidRDefault="002927B6" w:rsidP="00A551BF">
            <w:pPr>
              <w:pStyle w:val="TableCell0-0115Break"/>
              <w:rPr>
                <w:rStyle w:val="ExampleSource"/>
              </w:rPr>
            </w:pPr>
          </w:p>
        </w:tc>
        <w:tc>
          <w:tcPr>
            <w:tcW w:w="1247" w:type="dxa"/>
            <w:shd w:val="clear" w:color="auto" w:fill="auto"/>
          </w:tcPr>
          <w:p w14:paraId="3612CCFA" w14:textId="77777777" w:rsidR="002927B6" w:rsidRPr="005F70FB" w:rsidRDefault="002927B6" w:rsidP="00A551BF">
            <w:pPr>
              <w:pStyle w:val="TableCell0-0115Break"/>
              <w:rPr>
                <w:rStyle w:val="ChItalBold"/>
              </w:rPr>
            </w:pPr>
            <w:r w:rsidRPr="005F70FB">
              <w:rPr>
                <w:rStyle w:val="ChItalBold"/>
              </w:rPr>
              <w:t>timbung</w:t>
            </w:r>
          </w:p>
        </w:tc>
        <w:tc>
          <w:tcPr>
            <w:tcW w:w="1418" w:type="dxa"/>
            <w:shd w:val="clear" w:color="auto" w:fill="auto"/>
          </w:tcPr>
          <w:p w14:paraId="0A4E5C54" w14:textId="77777777" w:rsidR="002927B6" w:rsidRPr="005F70FB" w:rsidRDefault="002927B6" w:rsidP="00A551BF">
            <w:pPr>
              <w:pStyle w:val="TableCell0-0115Break"/>
              <w:rPr>
                <w:rStyle w:val="ChCharisSIL"/>
              </w:rPr>
            </w:pPr>
            <w:r w:rsidRPr="005F70FB">
              <w:rPr>
                <w:rStyle w:val="ChCharisSIL"/>
              </w:rPr>
              <w:t>ˈtɪm.bʊn</w:t>
            </w:r>
          </w:p>
        </w:tc>
        <w:tc>
          <w:tcPr>
            <w:tcW w:w="1361" w:type="dxa"/>
            <w:shd w:val="clear" w:color="auto" w:fill="auto"/>
          </w:tcPr>
          <w:p w14:paraId="7B38BD4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AC17666" w14:textId="77777777" w:rsidR="002927B6" w:rsidRPr="005F70FB" w:rsidRDefault="002927B6" w:rsidP="00A551BF">
            <w:pPr>
              <w:pStyle w:val="TableCell0-0115Break"/>
            </w:pPr>
            <w:r w:rsidRPr="005F70FB">
              <w:t>pile up</w:t>
            </w:r>
          </w:p>
        </w:tc>
      </w:tr>
      <w:tr w:rsidR="00AC23C4" w:rsidRPr="005F70FB" w14:paraId="111B0A74" w14:textId="77777777" w:rsidTr="00BC00CF">
        <w:tc>
          <w:tcPr>
            <w:tcW w:w="236" w:type="dxa"/>
            <w:shd w:val="clear" w:color="auto" w:fill="auto"/>
          </w:tcPr>
          <w:p w14:paraId="34BE7D1A" w14:textId="77777777" w:rsidR="002927B6" w:rsidRPr="005F70FB" w:rsidRDefault="002927B6" w:rsidP="00A551BF">
            <w:pPr>
              <w:pStyle w:val="TableCell0-0115Break"/>
              <w:rPr>
                <w:rStyle w:val="ExampleSource"/>
              </w:rPr>
            </w:pPr>
          </w:p>
        </w:tc>
        <w:tc>
          <w:tcPr>
            <w:tcW w:w="1247" w:type="dxa"/>
            <w:shd w:val="clear" w:color="auto" w:fill="auto"/>
          </w:tcPr>
          <w:p w14:paraId="0AD219E7" w14:textId="77777777" w:rsidR="002927B6" w:rsidRPr="005F70FB" w:rsidRDefault="002927B6" w:rsidP="00A551BF">
            <w:pPr>
              <w:pStyle w:val="TableCell0-0115Break"/>
              <w:rPr>
                <w:rStyle w:val="ChItalBold"/>
              </w:rPr>
            </w:pPr>
            <w:r w:rsidRPr="005F70FB">
              <w:rPr>
                <w:rStyle w:val="ChItalBold"/>
              </w:rPr>
              <w:t>timpang</w:t>
            </w:r>
          </w:p>
        </w:tc>
        <w:tc>
          <w:tcPr>
            <w:tcW w:w="1418" w:type="dxa"/>
            <w:shd w:val="clear" w:color="auto" w:fill="auto"/>
          </w:tcPr>
          <w:p w14:paraId="39386306" w14:textId="77777777" w:rsidR="002927B6" w:rsidRPr="005F70FB" w:rsidRDefault="002927B6" w:rsidP="00A551BF">
            <w:pPr>
              <w:pStyle w:val="TableCell0-0115Break"/>
              <w:rPr>
                <w:rStyle w:val="ChCharisSIL"/>
              </w:rPr>
            </w:pPr>
            <w:r w:rsidRPr="005F70FB">
              <w:rPr>
                <w:rStyle w:val="ChCharisSIL"/>
              </w:rPr>
              <w:t>ˈtɪm.pɐŋ</w:t>
            </w:r>
          </w:p>
        </w:tc>
        <w:tc>
          <w:tcPr>
            <w:tcW w:w="1361" w:type="dxa"/>
            <w:shd w:val="clear" w:color="auto" w:fill="auto"/>
          </w:tcPr>
          <w:p w14:paraId="433BA82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2AFE618" w14:textId="77777777" w:rsidR="002927B6" w:rsidRPr="005F70FB" w:rsidRDefault="002927B6" w:rsidP="00A551BF">
            <w:pPr>
              <w:pStyle w:val="TableCell0-0115Break"/>
            </w:pPr>
            <w:r w:rsidRPr="005F70FB">
              <w:t>be unbalanced</w:t>
            </w:r>
          </w:p>
        </w:tc>
      </w:tr>
      <w:tr w:rsidR="00AC23C4" w:rsidRPr="005F70FB" w14:paraId="7CE85A98" w14:textId="77777777" w:rsidTr="00BC00CF">
        <w:tc>
          <w:tcPr>
            <w:tcW w:w="236" w:type="dxa"/>
            <w:shd w:val="clear" w:color="auto" w:fill="auto"/>
          </w:tcPr>
          <w:p w14:paraId="556CAE8D" w14:textId="77777777" w:rsidR="002927B6" w:rsidRPr="005F70FB" w:rsidRDefault="002927B6" w:rsidP="00A551BF">
            <w:pPr>
              <w:pStyle w:val="TableCell0-0115Break"/>
              <w:rPr>
                <w:rStyle w:val="ExampleSource"/>
              </w:rPr>
            </w:pPr>
          </w:p>
        </w:tc>
        <w:tc>
          <w:tcPr>
            <w:tcW w:w="1247" w:type="dxa"/>
            <w:shd w:val="clear" w:color="auto" w:fill="auto"/>
          </w:tcPr>
          <w:p w14:paraId="457129B8" w14:textId="77777777" w:rsidR="002927B6" w:rsidRPr="005F70FB" w:rsidRDefault="002927B6" w:rsidP="00A551BF">
            <w:pPr>
              <w:pStyle w:val="TableCell0-0115Break"/>
              <w:rPr>
                <w:rStyle w:val="ChItalBold"/>
              </w:rPr>
            </w:pPr>
            <w:r w:rsidRPr="005F70FB">
              <w:rPr>
                <w:rStyle w:val="ChItalBold"/>
              </w:rPr>
              <w:t>timur</w:t>
            </w:r>
          </w:p>
        </w:tc>
        <w:tc>
          <w:tcPr>
            <w:tcW w:w="1418" w:type="dxa"/>
            <w:shd w:val="clear" w:color="auto" w:fill="auto"/>
          </w:tcPr>
          <w:p w14:paraId="215A5129" w14:textId="77777777" w:rsidR="002927B6" w:rsidRPr="005F70FB" w:rsidRDefault="002927B6" w:rsidP="00A551BF">
            <w:pPr>
              <w:pStyle w:val="TableCell0-0115Break"/>
              <w:rPr>
                <w:rStyle w:val="ChCharisSIL"/>
              </w:rPr>
            </w:pPr>
            <w:r w:rsidRPr="005F70FB">
              <w:rPr>
                <w:rStyle w:val="ChCharisSIL"/>
              </w:rPr>
              <w:t>ˈti.mʊr</w:t>
            </w:r>
          </w:p>
        </w:tc>
        <w:tc>
          <w:tcPr>
            <w:tcW w:w="1361" w:type="dxa"/>
            <w:shd w:val="clear" w:color="auto" w:fill="auto"/>
          </w:tcPr>
          <w:p w14:paraId="20E8592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0CB0FD0C" w14:textId="77777777" w:rsidR="002927B6" w:rsidRPr="005F70FB" w:rsidRDefault="002927B6" w:rsidP="00A551BF">
            <w:pPr>
              <w:pStyle w:val="TableCell0-0115Break"/>
            </w:pPr>
            <w:r w:rsidRPr="005F70FB">
              <w:t>east</w:t>
            </w:r>
          </w:p>
        </w:tc>
      </w:tr>
      <w:tr w:rsidR="00AC23C4" w:rsidRPr="005F70FB" w14:paraId="5CC6D800" w14:textId="77777777" w:rsidTr="00BC00CF">
        <w:tc>
          <w:tcPr>
            <w:tcW w:w="236" w:type="dxa"/>
            <w:shd w:val="clear" w:color="auto" w:fill="auto"/>
          </w:tcPr>
          <w:p w14:paraId="78E883FC" w14:textId="77777777" w:rsidR="002927B6" w:rsidRPr="005F70FB" w:rsidRDefault="002927B6" w:rsidP="00A551BF">
            <w:pPr>
              <w:pStyle w:val="TableCell0-0115Break"/>
              <w:rPr>
                <w:rStyle w:val="ExampleSource"/>
              </w:rPr>
            </w:pPr>
          </w:p>
        </w:tc>
        <w:tc>
          <w:tcPr>
            <w:tcW w:w="1247" w:type="dxa"/>
            <w:shd w:val="clear" w:color="auto" w:fill="auto"/>
          </w:tcPr>
          <w:p w14:paraId="0B1C43AD" w14:textId="77777777" w:rsidR="002927B6" w:rsidRPr="005F70FB" w:rsidRDefault="002927B6" w:rsidP="00A551BF">
            <w:pPr>
              <w:pStyle w:val="TableCell0-0115Break"/>
              <w:rPr>
                <w:rStyle w:val="ChItalBold"/>
              </w:rPr>
            </w:pPr>
            <w:r w:rsidRPr="005F70FB">
              <w:rPr>
                <w:rStyle w:val="ChItalBold"/>
              </w:rPr>
              <w:t>tindak</w:t>
            </w:r>
          </w:p>
        </w:tc>
        <w:tc>
          <w:tcPr>
            <w:tcW w:w="1418" w:type="dxa"/>
            <w:shd w:val="clear" w:color="auto" w:fill="auto"/>
          </w:tcPr>
          <w:p w14:paraId="565CF154" w14:textId="77777777" w:rsidR="002927B6" w:rsidRPr="005F70FB" w:rsidRDefault="002927B6" w:rsidP="00A551BF">
            <w:pPr>
              <w:pStyle w:val="TableCell0-0115Break"/>
              <w:rPr>
                <w:rStyle w:val="ChCharisSIL"/>
              </w:rPr>
            </w:pPr>
            <w:r w:rsidRPr="005F70FB">
              <w:rPr>
                <w:rStyle w:val="ChCharisSIL"/>
              </w:rPr>
              <w:t>ˈtɪn.dɐk</w:t>
            </w:r>
          </w:p>
        </w:tc>
        <w:tc>
          <w:tcPr>
            <w:tcW w:w="1361" w:type="dxa"/>
            <w:shd w:val="clear" w:color="auto" w:fill="auto"/>
          </w:tcPr>
          <w:p w14:paraId="46A3072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756ECC9" w14:textId="77777777" w:rsidR="002927B6" w:rsidRPr="005F70FB" w:rsidRDefault="002927B6" w:rsidP="00A551BF">
            <w:pPr>
              <w:pStyle w:val="TableCell0-0115Break"/>
            </w:pPr>
            <w:r w:rsidRPr="005F70FB">
              <w:t>act</w:t>
            </w:r>
          </w:p>
        </w:tc>
      </w:tr>
      <w:tr w:rsidR="00AC23C4" w:rsidRPr="005F70FB" w14:paraId="717D7A2B" w14:textId="77777777" w:rsidTr="00BC00CF">
        <w:tc>
          <w:tcPr>
            <w:tcW w:w="236" w:type="dxa"/>
            <w:shd w:val="clear" w:color="auto" w:fill="auto"/>
          </w:tcPr>
          <w:p w14:paraId="535950F0" w14:textId="77777777" w:rsidR="002927B6" w:rsidRPr="005F70FB" w:rsidRDefault="002927B6" w:rsidP="00A551BF">
            <w:pPr>
              <w:pStyle w:val="TableCell0-0115Break"/>
              <w:rPr>
                <w:rStyle w:val="ExampleSource"/>
              </w:rPr>
            </w:pPr>
          </w:p>
        </w:tc>
        <w:tc>
          <w:tcPr>
            <w:tcW w:w="1247" w:type="dxa"/>
            <w:shd w:val="clear" w:color="auto" w:fill="auto"/>
          </w:tcPr>
          <w:p w14:paraId="2482F855" w14:textId="77777777" w:rsidR="002927B6" w:rsidRPr="005F70FB" w:rsidRDefault="002927B6" w:rsidP="00A551BF">
            <w:pPr>
              <w:pStyle w:val="TableCell0-0115Break"/>
              <w:rPr>
                <w:rStyle w:val="ChItalBold"/>
              </w:rPr>
            </w:pPr>
            <w:r w:rsidRPr="005F70FB">
              <w:rPr>
                <w:rStyle w:val="ChItalBold"/>
              </w:rPr>
              <w:t>tindas</w:t>
            </w:r>
          </w:p>
        </w:tc>
        <w:tc>
          <w:tcPr>
            <w:tcW w:w="1418" w:type="dxa"/>
            <w:shd w:val="clear" w:color="auto" w:fill="auto"/>
          </w:tcPr>
          <w:p w14:paraId="4F7D92FE" w14:textId="77777777" w:rsidR="002927B6" w:rsidRPr="005F70FB" w:rsidRDefault="002927B6" w:rsidP="00A551BF">
            <w:pPr>
              <w:pStyle w:val="TableCell0-0115Break"/>
              <w:rPr>
                <w:rStyle w:val="ChCharisSIL"/>
              </w:rPr>
            </w:pPr>
            <w:r w:rsidRPr="005F70FB">
              <w:rPr>
                <w:rStyle w:val="ChCharisSIL"/>
              </w:rPr>
              <w:t>ˈtɪn.dɐs</w:t>
            </w:r>
          </w:p>
        </w:tc>
        <w:tc>
          <w:tcPr>
            <w:tcW w:w="1361" w:type="dxa"/>
            <w:shd w:val="clear" w:color="auto" w:fill="auto"/>
          </w:tcPr>
          <w:p w14:paraId="1F7D0A5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B0387CD" w14:textId="77777777" w:rsidR="002927B6" w:rsidRPr="005F70FB" w:rsidRDefault="002927B6" w:rsidP="00A551BF">
            <w:pPr>
              <w:pStyle w:val="TableCell0-0115Break"/>
            </w:pPr>
            <w:r w:rsidRPr="005F70FB">
              <w:t>crush</w:t>
            </w:r>
          </w:p>
        </w:tc>
      </w:tr>
      <w:tr w:rsidR="00AC23C4" w:rsidRPr="005F70FB" w14:paraId="58618443" w14:textId="77777777" w:rsidTr="00BC00CF">
        <w:tc>
          <w:tcPr>
            <w:tcW w:w="236" w:type="dxa"/>
            <w:shd w:val="clear" w:color="auto" w:fill="auto"/>
          </w:tcPr>
          <w:p w14:paraId="75C4B463" w14:textId="77777777" w:rsidR="002927B6" w:rsidRPr="005F70FB" w:rsidRDefault="002927B6" w:rsidP="00A551BF">
            <w:pPr>
              <w:pStyle w:val="TableCell0-0115Break"/>
              <w:rPr>
                <w:rStyle w:val="ExampleSource"/>
              </w:rPr>
            </w:pPr>
          </w:p>
        </w:tc>
        <w:tc>
          <w:tcPr>
            <w:tcW w:w="1247" w:type="dxa"/>
            <w:shd w:val="clear" w:color="auto" w:fill="auto"/>
          </w:tcPr>
          <w:p w14:paraId="1649220B" w14:textId="77777777" w:rsidR="002927B6" w:rsidRPr="005F70FB" w:rsidRDefault="002927B6" w:rsidP="00A551BF">
            <w:pPr>
              <w:pStyle w:val="TableCell0-0115Break"/>
              <w:rPr>
                <w:rStyle w:val="ChItalBold"/>
              </w:rPr>
            </w:pPr>
            <w:r w:rsidRPr="005F70FB">
              <w:rPr>
                <w:rStyle w:val="ChItalBold"/>
              </w:rPr>
              <w:t>tindis</w:t>
            </w:r>
          </w:p>
        </w:tc>
        <w:tc>
          <w:tcPr>
            <w:tcW w:w="1418" w:type="dxa"/>
            <w:shd w:val="clear" w:color="auto" w:fill="auto"/>
          </w:tcPr>
          <w:p w14:paraId="0EABBF04" w14:textId="77777777" w:rsidR="002927B6" w:rsidRPr="005F70FB" w:rsidRDefault="002927B6" w:rsidP="00A551BF">
            <w:pPr>
              <w:pStyle w:val="TableCell0-0115Break"/>
              <w:rPr>
                <w:rStyle w:val="ChCharisSIL"/>
              </w:rPr>
            </w:pPr>
            <w:r w:rsidRPr="005F70FB">
              <w:rPr>
                <w:rStyle w:val="ChCharisSIL"/>
              </w:rPr>
              <w:t>ˈtɪn.dɪs</w:t>
            </w:r>
          </w:p>
        </w:tc>
        <w:tc>
          <w:tcPr>
            <w:tcW w:w="1361" w:type="dxa"/>
            <w:shd w:val="clear" w:color="auto" w:fill="auto"/>
          </w:tcPr>
          <w:p w14:paraId="6DCBA6B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8C77F0A" w14:textId="77777777" w:rsidR="002927B6" w:rsidRPr="005F70FB" w:rsidRDefault="002927B6" w:rsidP="00A551BF">
            <w:pPr>
              <w:pStyle w:val="TableCell0-0115Break"/>
            </w:pPr>
            <w:r w:rsidRPr="005F70FB">
              <w:t>overlap</w:t>
            </w:r>
          </w:p>
        </w:tc>
      </w:tr>
      <w:tr w:rsidR="00AC23C4" w:rsidRPr="005F70FB" w14:paraId="19C59021" w14:textId="77777777" w:rsidTr="00BC00CF">
        <w:tc>
          <w:tcPr>
            <w:tcW w:w="236" w:type="dxa"/>
            <w:shd w:val="clear" w:color="auto" w:fill="auto"/>
          </w:tcPr>
          <w:p w14:paraId="301BF22E" w14:textId="77777777" w:rsidR="002927B6" w:rsidRPr="005F70FB" w:rsidRDefault="002927B6" w:rsidP="00A551BF">
            <w:pPr>
              <w:pStyle w:val="TableCell0-0115Break"/>
              <w:rPr>
                <w:rStyle w:val="ExampleSource"/>
              </w:rPr>
            </w:pPr>
          </w:p>
        </w:tc>
        <w:tc>
          <w:tcPr>
            <w:tcW w:w="1247" w:type="dxa"/>
            <w:shd w:val="clear" w:color="auto" w:fill="auto"/>
          </w:tcPr>
          <w:p w14:paraId="3B26A182" w14:textId="77777777" w:rsidR="002927B6" w:rsidRPr="005F70FB" w:rsidRDefault="002927B6" w:rsidP="00A551BF">
            <w:pPr>
              <w:pStyle w:val="TableCell0-0115Break"/>
              <w:rPr>
                <w:rStyle w:val="ChItalBold"/>
              </w:rPr>
            </w:pPr>
            <w:r w:rsidRPr="005F70FB">
              <w:rPr>
                <w:rStyle w:val="ChItalBold"/>
              </w:rPr>
              <w:t>tinggal</w:t>
            </w:r>
          </w:p>
        </w:tc>
        <w:tc>
          <w:tcPr>
            <w:tcW w:w="1418" w:type="dxa"/>
            <w:shd w:val="clear" w:color="auto" w:fill="auto"/>
          </w:tcPr>
          <w:p w14:paraId="540EC70D" w14:textId="77777777" w:rsidR="002927B6" w:rsidRPr="005F70FB" w:rsidRDefault="002927B6" w:rsidP="00A551BF">
            <w:pPr>
              <w:pStyle w:val="TableCell0-0115Break"/>
              <w:rPr>
                <w:rStyle w:val="ChCharisSIL"/>
              </w:rPr>
            </w:pPr>
            <w:r w:rsidRPr="005F70FB">
              <w:rPr>
                <w:rStyle w:val="ChCharisSIL"/>
              </w:rPr>
              <w:t>ˈtɪŋ.gɐl</w:t>
            </w:r>
          </w:p>
        </w:tc>
        <w:tc>
          <w:tcPr>
            <w:tcW w:w="1361" w:type="dxa"/>
            <w:shd w:val="clear" w:color="auto" w:fill="auto"/>
          </w:tcPr>
          <w:p w14:paraId="55F71ADC"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03CE3B4C" w14:textId="77777777" w:rsidR="002927B6" w:rsidRPr="005F70FB" w:rsidRDefault="002927B6" w:rsidP="00A551BF">
            <w:pPr>
              <w:pStyle w:val="TableCell0-0115Break"/>
            </w:pPr>
            <w:r w:rsidRPr="005F70FB">
              <w:t>stay</w:t>
            </w:r>
          </w:p>
        </w:tc>
      </w:tr>
      <w:tr w:rsidR="00AC23C4" w:rsidRPr="005F70FB" w14:paraId="4B5C7509" w14:textId="77777777" w:rsidTr="00BC00CF">
        <w:tc>
          <w:tcPr>
            <w:tcW w:w="236" w:type="dxa"/>
            <w:shd w:val="clear" w:color="auto" w:fill="auto"/>
          </w:tcPr>
          <w:p w14:paraId="4B36FA56" w14:textId="77777777" w:rsidR="002927B6" w:rsidRPr="005F70FB" w:rsidRDefault="002927B6" w:rsidP="00A551BF">
            <w:pPr>
              <w:pStyle w:val="TableCell0-0115Break"/>
              <w:rPr>
                <w:rStyle w:val="ExampleSource"/>
              </w:rPr>
            </w:pPr>
          </w:p>
        </w:tc>
        <w:tc>
          <w:tcPr>
            <w:tcW w:w="1247" w:type="dxa"/>
            <w:shd w:val="clear" w:color="auto" w:fill="auto"/>
          </w:tcPr>
          <w:p w14:paraId="172E7F80" w14:textId="77777777" w:rsidR="002927B6" w:rsidRPr="005F70FB" w:rsidRDefault="002927B6" w:rsidP="00A551BF">
            <w:pPr>
              <w:pStyle w:val="TableCell0-0115Break"/>
              <w:rPr>
                <w:rStyle w:val="ChItalBold"/>
              </w:rPr>
            </w:pPr>
            <w:r w:rsidRPr="005F70FB">
              <w:rPr>
                <w:rStyle w:val="ChItalBold"/>
              </w:rPr>
              <w:t>tinggi</w:t>
            </w:r>
          </w:p>
        </w:tc>
        <w:tc>
          <w:tcPr>
            <w:tcW w:w="1418" w:type="dxa"/>
            <w:shd w:val="clear" w:color="auto" w:fill="auto"/>
          </w:tcPr>
          <w:p w14:paraId="6DDE0533" w14:textId="77777777" w:rsidR="002927B6" w:rsidRPr="005F70FB" w:rsidRDefault="002927B6" w:rsidP="00A551BF">
            <w:pPr>
              <w:pStyle w:val="TableCell0-0115Break"/>
              <w:rPr>
                <w:rStyle w:val="ChCharisSIL"/>
              </w:rPr>
            </w:pPr>
            <w:r w:rsidRPr="005F70FB">
              <w:rPr>
                <w:rStyle w:val="ChCharisSIL"/>
              </w:rPr>
              <w:t>ˈtɪŋ.gi</w:t>
            </w:r>
          </w:p>
        </w:tc>
        <w:tc>
          <w:tcPr>
            <w:tcW w:w="1361" w:type="dxa"/>
            <w:shd w:val="clear" w:color="auto" w:fill="auto"/>
          </w:tcPr>
          <w:p w14:paraId="797A5C1A"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662C44E8" w14:textId="77777777" w:rsidR="002927B6" w:rsidRPr="005F70FB" w:rsidRDefault="002927B6" w:rsidP="00A551BF">
            <w:pPr>
              <w:pStyle w:val="TableCell0-0115Break"/>
            </w:pPr>
            <w:r w:rsidRPr="005F70FB">
              <w:t>be high</w:t>
            </w:r>
          </w:p>
        </w:tc>
      </w:tr>
      <w:tr w:rsidR="00AC23C4" w:rsidRPr="005F70FB" w14:paraId="7471053F" w14:textId="77777777" w:rsidTr="00BC00CF">
        <w:tc>
          <w:tcPr>
            <w:tcW w:w="236" w:type="dxa"/>
            <w:shd w:val="clear" w:color="auto" w:fill="auto"/>
          </w:tcPr>
          <w:p w14:paraId="3502C4AB" w14:textId="77777777" w:rsidR="002927B6" w:rsidRPr="005F70FB" w:rsidRDefault="002927B6" w:rsidP="00A551BF">
            <w:pPr>
              <w:pStyle w:val="TableCell0-0115Break"/>
              <w:rPr>
                <w:rStyle w:val="ExampleSource"/>
              </w:rPr>
            </w:pPr>
          </w:p>
        </w:tc>
        <w:tc>
          <w:tcPr>
            <w:tcW w:w="1247" w:type="dxa"/>
            <w:shd w:val="clear" w:color="auto" w:fill="auto"/>
          </w:tcPr>
          <w:p w14:paraId="463FAB43" w14:textId="77777777" w:rsidR="002927B6" w:rsidRPr="005F70FB" w:rsidRDefault="002927B6" w:rsidP="00A551BF">
            <w:pPr>
              <w:pStyle w:val="TableCell0-0115Break"/>
              <w:rPr>
                <w:rStyle w:val="ChItalBold"/>
              </w:rPr>
            </w:pPr>
            <w:r w:rsidRPr="005F70FB">
              <w:rPr>
                <w:rStyle w:val="ChItalBold"/>
              </w:rPr>
              <w:t>tingkat</w:t>
            </w:r>
          </w:p>
        </w:tc>
        <w:tc>
          <w:tcPr>
            <w:tcW w:w="1418" w:type="dxa"/>
            <w:shd w:val="clear" w:color="auto" w:fill="auto"/>
          </w:tcPr>
          <w:p w14:paraId="139A0CB3" w14:textId="77777777" w:rsidR="002927B6" w:rsidRPr="005F70FB" w:rsidRDefault="002927B6" w:rsidP="00A551BF">
            <w:pPr>
              <w:pStyle w:val="TableCell0-0115Break"/>
              <w:rPr>
                <w:rStyle w:val="ChCharisSIL"/>
              </w:rPr>
            </w:pPr>
            <w:r w:rsidRPr="005F70FB">
              <w:rPr>
                <w:rStyle w:val="ChCharisSIL"/>
              </w:rPr>
              <w:t>ˈtɪŋ.kɐt</w:t>
            </w:r>
          </w:p>
        </w:tc>
        <w:tc>
          <w:tcPr>
            <w:tcW w:w="1361" w:type="dxa"/>
            <w:shd w:val="clear" w:color="auto" w:fill="auto"/>
          </w:tcPr>
          <w:p w14:paraId="17E5DCF6"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85A8A1A" w14:textId="77777777" w:rsidR="002927B6" w:rsidRPr="005F70FB" w:rsidRDefault="002927B6" w:rsidP="00A551BF">
            <w:pPr>
              <w:pStyle w:val="TableCell0-0115Break"/>
            </w:pPr>
            <w:r w:rsidRPr="005F70FB">
              <w:t>floor</w:t>
            </w:r>
          </w:p>
        </w:tc>
      </w:tr>
      <w:tr w:rsidR="00AC23C4" w:rsidRPr="005F70FB" w14:paraId="4CFB5140" w14:textId="77777777" w:rsidTr="00BC00CF">
        <w:tc>
          <w:tcPr>
            <w:tcW w:w="236" w:type="dxa"/>
            <w:shd w:val="clear" w:color="auto" w:fill="auto"/>
          </w:tcPr>
          <w:p w14:paraId="2EE3411E" w14:textId="77777777" w:rsidR="002927B6" w:rsidRPr="005F70FB" w:rsidRDefault="002927B6" w:rsidP="00A551BF">
            <w:pPr>
              <w:pStyle w:val="TableCell0-0115Break"/>
              <w:rPr>
                <w:rStyle w:val="ExampleSource"/>
              </w:rPr>
            </w:pPr>
          </w:p>
        </w:tc>
        <w:tc>
          <w:tcPr>
            <w:tcW w:w="1247" w:type="dxa"/>
            <w:shd w:val="clear" w:color="auto" w:fill="auto"/>
          </w:tcPr>
          <w:p w14:paraId="5F45DFDB" w14:textId="77777777" w:rsidR="002927B6" w:rsidRPr="005F70FB" w:rsidRDefault="002927B6" w:rsidP="00A551BF">
            <w:pPr>
              <w:pStyle w:val="TableCell0-0115Break"/>
              <w:rPr>
                <w:rStyle w:val="ChItalBold"/>
              </w:rPr>
            </w:pPr>
            <w:r w:rsidRPr="005F70FB">
              <w:rPr>
                <w:rStyle w:val="ChItalBold"/>
              </w:rPr>
              <w:t>tinju</w:t>
            </w:r>
          </w:p>
        </w:tc>
        <w:tc>
          <w:tcPr>
            <w:tcW w:w="1418" w:type="dxa"/>
            <w:shd w:val="clear" w:color="auto" w:fill="auto"/>
          </w:tcPr>
          <w:p w14:paraId="16A9CB19" w14:textId="77777777" w:rsidR="002927B6" w:rsidRPr="005F70FB" w:rsidRDefault="002927B6" w:rsidP="00A551BF">
            <w:pPr>
              <w:pStyle w:val="TableCell0-0115Break"/>
              <w:rPr>
                <w:rStyle w:val="ChCharisSIL"/>
              </w:rPr>
            </w:pPr>
            <w:r w:rsidRPr="005F70FB">
              <w:rPr>
                <w:rStyle w:val="ChCharisSIL"/>
              </w:rPr>
              <w:t>ˈtɪn.dʒu</w:t>
            </w:r>
          </w:p>
        </w:tc>
        <w:tc>
          <w:tcPr>
            <w:tcW w:w="1361" w:type="dxa"/>
            <w:shd w:val="clear" w:color="auto" w:fill="auto"/>
          </w:tcPr>
          <w:p w14:paraId="0AE13F3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E423515" w14:textId="77777777" w:rsidR="002927B6" w:rsidRPr="005F70FB" w:rsidRDefault="002927B6" w:rsidP="00A551BF">
            <w:pPr>
              <w:pStyle w:val="TableCell0-0115Break"/>
            </w:pPr>
            <w:r w:rsidRPr="005F70FB">
              <w:t>box</w:t>
            </w:r>
          </w:p>
        </w:tc>
      </w:tr>
      <w:tr w:rsidR="00AC23C4" w:rsidRPr="005F70FB" w14:paraId="6DA4398B" w14:textId="77777777" w:rsidTr="00BC00CF">
        <w:tc>
          <w:tcPr>
            <w:tcW w:w="236" w:type="dxa"/>
            <w:shd w:val="clear" w:color="auto" w:fill="auto"/>
          </w:tcPr>
          <w:p w14:paraId="6068F05F" w14:textId="77777777" w:rsidR="002927B6" w:rsidRPr="005F70FB" w:rsidRDefault="002927B6" w:rsidP="00A551BF">
            <w:pPr>
              <w:pStyle w:val="TableCell0-0115Break"/>
              <w:rPr>
                <w:rStyle w:val="ExampleSource"/>
              </w:rPr>
            </w:pPr>
          </w:p>
        </w:tc>
        <w:tc>
          <w:tcPr>
            <w:tcW w:w="1247" w:type="dxa"/>
            <w:shd w:val="clear" w:color="auto" w:fill="auto"/>
          </w:tcPr>
          <w:p w14:paraId="34DA4A79" w14:textId="77777777" w:rsidR="002927B6" w:rsidRPr="005F70FB" w:rsidRDefault="002927B6" w:rsidP="00A551BF">
            <w:pPr>
              <w:pStyle w:val="TableCell0-0115Break"/>
              <w:rPr>
                <w:rStyle w:val="ChItalBold"/>
              </w:rPr>
            </w:pPr>
            <w:r w:rsidRPr="005F70FB">
              <w:rPr>
                <w:rStyle w:val="ChItalBold"/>
              </w:rPr>
              <w:t>tipis</w:t>
            </w:r>
          </w:p>
        </w:tc>
        <w:tc>
          <w:tcPr>
            <w:tcW w:w="1418" w:type="dxa"/>
            <w:shd w:val="clear" w:color="auto" w:fill="auto"/>
          </w:tcPr>
          <w:p w14:paraId="3567D541" w14:textId="77777777" w:rsidR="002927B6" w:rsidRPr="005F70FB" w:rsidRDefault="002927B6" w:rsidP="00A551BF">
            <w:pPr>
              <w:pStyle w:val="TableCell0-0115Break"/>
              <w:rPr>
                <w:rStyle w:val="ChCharisSIL"/>
              </w:rPr>
            </w:pPr>
            <w:r w:rsidRPr="005F70FB">
              <w:rPr>
                <w:rStyle w:val="ChCharisSIL"/>
              </w:rPr>
              <w:t>ˈti.pɪs</w:t>
            </w:r>
          </w:p>
        </w:tc>
        <w:tc>
          <w:tcPr>
            <w:tcW w:w="1361" w:type="dxa"/>
            <w:shd w:val="clear" w:color="auto" w:fill="auto"/>
          </w:tcPr>
          <w:p w14:paraId="6B6CFB86"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EFA2682" w14:textId="77777777" w:rsidR="002927B6" w:rsidRPr="005F70FB" w:rsidRDefault="002927B6" w:rsidP="00A551BF">
            <w:pPr>
              <w:pStyle w:val="TableCell0-0115Break"/>
            </w:pPr>
            <w:r w:rsidRPr="005F70FB">
              <w:t>be thin</w:t>
            </w:r>
          </w:p>
        </w:tc>
      </w:tr>
      <w:tr w:rsidR="00AC23C4" w:rsidRPr="005F70FB" w14:paraId="4AC021FB" w14:textId="77777777" w:rsidTr="00BC00CF">
        <w:tc>
          <w:tcPr>
            <w:tcW w:w="236" w:type="dxa"/>
            <w:shd w:val="clear" w:color="auto" w:fill="auto"/>
          </w:tcPr>
          <w:p w14:paraId="50406E0D" w14:textId="77777777" w:rsidR="002927B6" w:rsidRPr="005F70FB" w:rsidRDefault="002927B6" w:rsidP="00A551BF">
            <w:pPr>
              <w:pStyle w:val="TableCell0-0115Break"/>
              <w:rPr>
                <w:rStyle w:val="ExampleSource"/>
              </w:rPr>
            </w:pPr>
          </w:p>
        </w:tc>
        <w:tc>
          <w:tcPr>
            <w:tcW w:w="1247" w:type="dxa"/>
            <w:shd w:val="clear" w:color="auto" w:fill="auto"/>
          </w:tcPr>
          <w:p w14:paraId="52CAB992" w14:textId="77777777" w:rsidR="002927B6" w:rsidRPr="005F70FB" w:rsidRDefault="002927B6" w:rsidP="00A551BF">
            <w:pPr>
              <w:pStyle w:val="TableCell0-0115Break"/>
              <w:rPr>
                <w:rStyle w:val="ChItalBold"/>
              </w:rPr>
            </w:pPr>
            <w:r w:rsidRPr="005F70FB">
              <w:rPr>
                <w:rStyle w:val="ChItalBold"/>
              </w:rPr>
              <w:t>tipu</w:t>
            </w:r>
          </w:p>
        </w:tc>
        <w:tc>
          <w:tcPr>
            <w:tcW w:w="1418" w:type="dxa"/>
            <w:shd w:val="clear" w:color="auto" w:fill="auto"/>
          </w:tcPr>
          <w:p w14:paraId="463DEF81" w14:textId="77777777" w:rsidR="002927B6" w:rsidRPr="005F70FB" w:rsidRDefault="002927B6" w:rsidP="00A551BF">
            <w:pPr>
              <w:pStyle w:val="TableCell0-0115Break"/>
              <w:rPr>
                <w:rStyle w:val="ChCharisSIL"/>
              </w:rPr>
            </w:pPr>
            <w:r w:rsidRPr="005F70FB">
              <w:rPr>
                <w:rStyle w:val="ChCharisSIL"/>
              </w:rPr>
              <w:t>ˈti.pu</w:t>
            </w:r>
          </w:p>
        </w:tc>
        <w:tc>
          <w:tcPr>
            <w:tcW w:w="1361" w:type="dxa"/>
            <w:shd w:val="clear" w:color="auto" w:fill="auto"/>
          </w:tcPr>
          <w:p w14:paraId="5119FD0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D0DF014" w14:textId="77777777" w:rsidR="002927B6" w:rsidRPr="005F70FB" w:rsidRDefault="002927B6" w:rsidP="00A551BF">
            <w:pPr>
              <w:pStyle w:val="TableCell0-0115Break"/>
            </w:pPr>
            <w:r w:rsidRPr="005F70FB">
              <w:t>cheat</w:t>
            </w:r>
          </w:p>
        </w:tc>
      </w:tr>
      <w:tr w:rsidR="00AC23C4" w:rsidRPr="005F70FB" w14:paraId="26505212" w14:textId="77777777" w:rsidTr="00BC00CF">
        <w:tc>
          <w:tcPr>
            <w:tcW w:w="236" w:type="dxa"/>
            <w:shd w:val="clear" w:color="auto" w:fill="auto"/>
          </w:tcPr>
          <w:p w14:paraId="47E4779E" w14:textId="77777777" w:rsidR="002927B6" w:rsidRPr="005F70FB" w:rsidRDefault="002927B6" w:rsidP="00A551BF">
            <w:pPr>
              <w:pStyle w:val="TableCell0-0115Break"/>
              <w:rPr>
                <w:rStyle w:val="ExampleSource"/>
              </w:rPr>
            </w:pPr>
          </w:p>
        </w:tc>
        <w:tc>
          <w:tcPr>
            <w:tcW w:w="1247" w:type="dxa"/>
            <w:shd w:val="clear" w:color="auto" w:fill="auto"/>
          </w:tcPr>
          <w:p w14:paraId="22CDD5A5" w14:textId="77777777" w:rsidR="002927B6" w:rsidRPr="005F70FB" w:rsidRDefault="002927B6" w:rsidP="00A551BF">
            <w:pPr>
              <w:pStyle w:val="TableCell0-0115Break"/>
              <w:rPr>
                <w:rStyle w:val="ChItalBold"/>
              </w:rPr>
            </w:pPr>
            <w:r w:rsidRPr="005F70FB">
              <w:rPr>
                <w:rStyle w:val="ChItalBold"/>
              </w:rPr>
              <w:t>tiru</w:t>
            </w:r>
          </w:p>
        </w:tc>
        <w:tc>
          <w:tcPr>
            <w:tcW w:w="1418" w:type="dxa"/>
            <w:shd w:val="clear" w:color="auto" w:fill="auto"/>
          </w:tcPr>
          <w:p w14:paraId="4D89EE56" w14:textId="77777777" w:rsidR="002927B6" w:rsidRPr="005F70FB" w:rsidRDefault="002927B6" w:rsidP="00A551BF">
            <w:pPr>
              <w:pStyle w:val="TableCell0-0115Break"/>
              <w:rPr>
                <w:rStyle w:val="ChCharisSIL"/>
              </w:rPr>
            </w:pPr>
            <w:r w:rsidRPr="005F70FB">
              <w:rPr>
                <w:rStyle w:val="ChCharisSIL"/>
              </w:rPr>
              <w:t>ˈti.ɾu</w:t>
            </w:r>
          </w:p>
        </w:tc>
        <w:tc>
          <w:tcPr>
            <w:tcW w:w="1361" w:type="dxa"/>
            <w:shd w:val="clear" w:color="auto" w:fill="auto"/>
          </w:tcPr>
          <w:p w14:paraId="3F89397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E6DD350" w14:textId="77777777" w:rsidR="002927B6" w:rsidRPr="005F70FB" w:rsidRDefault="002927B6" w:rsidP="00A551BF">
            <w:pPr>
              <w:pStyle w:val="TableCell0-0115Break"/>
            </w:pPr>
            <w:r w:rsidRPr="005F70FB">
              <w:t>imitate</w:t>
            </w:r>
          </w:p>
        </w:tc>
      </w:tr>
      <w:tr w:rsidR="00AC23C4" w:rsidRPr="005F70FB" w14:paraId="0A92E986" w14:textId="77777777" w:rsidTr="00BC00CF">
        <w:tc>
          <w:tcPr>
            <w:tcW w:w="236" w:type="dxa"/>
            <w:shd w:val="clear" w:color="auto" w:fill="auto"/>
          </w:tcPr>
          <w:p w14:paraId="7269443E" w14:textId="77777777" w:rsidR="002927B6" w:rsidRPr="005F70FB" w:rsidRDefault="002927B6" w:rsidP="00A551BF">
            <w:pPr>
              <w:pStyle w:val="TableCell0-0115Break"/>
              <w:rPr>
                <w:rStyle w:val="ExampleSource"/>
              </w:rPr>
            </w:pPr>
          </w:p>
        </w:tc>
        <w:tc>
          <w:tcPr>
            <w:tcW w:w="1247" w:type="dxa"/>
            <w:shd w:val="clear" w:color="auto" w:fill="auto"/>
          </w:tcPr>
          <w:p w14:paraId="4B6BF835" w14:textId="77777777" w:rsidR="002927B6" w:rsidRPr="005F70FB" w:rsidRDefault="002927B6" w:rsidP="00A551BF">
            <w:pPr>
              <w:pStyle w:val="TableCell0-0115Break"/>
              <w:rPr>
                <w:rStyle w:val="ChItalBold"/>
              </w:rPr>
            </w:pPr>
            <w:r w:rsidRPr="005F70FB">
              <w:rPr>
                <w:rStyle w:val="ChItalBold"/>
              </w:rPr>
              <w:t>titik</w:t>
            </w:r>
          </w:p>
        </w:tc>
        <w:tc>
          <w:tcPr>
            <w:tcW w:w="1418" w:type="dxa"/>
            <w:shd w:val="clear" w:color="auto" w:fill="auto"/>
          </w:tcPr>
          <w:p w14:paraId="081DE27F" w14:textId="77777777" w:rsidR="002927B6" w:rsidRPr="005F70FB" w:rsidRDefault="002927B6" w:rsidP="00A551BF">
            <w:pPr>
              <w:pStyle w:val="TableCell0-0115Break"/>
              <w:rPr>
                <w:rStyle w:val="ChCharisSIL"/>
              </w:rPr>
            </w:pPr>
            <w:r w:rsidRPr="005F70FB">
              <w:rPr>
                <w:rStyle w:val="ChCharisSIL"/>
              </w:rPr>
              <w:t>ˈtɪ.tɪk</w:t>
            </w:r>
          </w:p>
        </w:tc>
        <w:tc>
          <w:tcPr>
            <w:tcW w:w="1361" w:type="dxa"/>
            <w:shd w:val="clear" w:color="auto" w:fill="auto"/>
          </w:tcPr>
          <w:p w14:paraId="7D86E26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AA94398" w14:textId="77777777" w:rsidR="002927B6" w:rsidRPr="005F70FB" w:rsidRDefault="002927B6" w:rsidP="00A551BF">
            <w:pPr>
              <w:pStyle w:val="TableCell0-0115Break"/>
            </w:pPr>
            <w:r w:rsidRPr="005F70FB">
              <w:t>period</w:t>
            </w:r>
          </w:p>
        </w:tc>
      </w:tr>
      <w:tr w:rsidR="00AC23C4" w:rsidRPr="005F70FB" w14:paraId="0857A788" w14:textId="77777777" w:rsidTr="00BC00CF">
        <w:tc>
          <w:tcPr>
            <w:tcW w:w="236" w:type="dxa"/>
            <w:shd w:val="clear" w:color="auto" w:fill="auto"/>
          </w:tcPr>
          <w:p w14:paraId="41158236" w14:textId="77777777" w:rsidR="002927B6" w:rsidRPr="005F70FB" w:rsidRDefault="002927B6" w:rsidP="00A551BF">
            <w:pPr>
              <w:pStyle w:val="TableCell0-0115Break"/>
              <w:rPr>
                <w:rStyle w:val="ExampleSource"/>
              </w:rPr>
            </w:pPr>
          </w:p>
        </w:tc>
        <w:tc>
          <w:tcPr>
            <w:tcW w:w="1247" w:type="dxa"/>
            <w:shd w:val="clear" w:color="auto" w:fill="auto"/>
          </w:tcPr>
          <w:p w14:paraId="713124DC" w14:textId="77777777" w:rsidR="002927B6" w:rsidRPr="005F70FB" w:rsidRDefault="002927B6" w:rsidP="00A551BF">
            <w:pPr>
              <w:pStyle w:val="TableCell0-0115Break"/>
              <w:rPr>
                <w:rStyle w:val="ChItalBold"/>
              </w:rPr>
            </w:pPr>
            <w:r w:rsidRPr="005F70FB">
              <w:rPr>
                <w:rStyle w:val="ChItalBold"/>
              </w:rPr>
              <w:t>titip</w:t>
            </w:r>
          </w:p>
        </w:tc>
        <w:tc>
          <w:tcPr>
            <w:tcW w:w="1418" w:type="dxa"/>
            <w:shd w:val="clear" w:color="auto" w:fill="auto"/>
          </w:tcPr>
          <w:p w14:paraId="0560048F" w14:textId="77777777" w:rsidR="002927B6" w:rsidRPr="005F70FB" w:rsidRDefault="002927B6" w:rsidP="00A551BF">
            <w:pPr>
              <w:pStyle w:val="TableCell0-0115Break"/>
              <w:rPr>
                <w:rStyle w:val="ChCharisSIL"/>
              </w:rPr>
            </w:pPr>
            <w:r w:rsidRPr="005F70FB">
              <w:rPr>
                <w:rStyle w:val="ChCharisSIL"/>
              </w:rPr>
              <w:t>ˈti.tɪp</w:t>
            </w:r>
          </w:p>
        </w:tc>
        <w:tc>
          <w:tcPr>
            <w:tcW w:w="1361" w:type="dxa"/>
            <w:shd w:val="clear" w:color="auto" w:fill="auto"/>
          </w:tcPr>
          <w:p w14:paraId="4F9BA68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14FAAC9" w14:textId="77777777" w:rsidR="002927B6" w:rsidRPr="005F70FB" w:rsidRDefault="002927B6" w:rsidP="00A551BF">
            <w:pPr>
              <w:pStyle w:val="TableCell0-0115Break"/>
            </w:pPr>
            <w:r w:rsidRPr="005F70FB">
              <w:t>deposit</w:t>
            </w:r>
          </w:p>
        </w:tc>
      </w:tr>
      <w:tr w:rsidR="00AC23C4" w:rsidRPr="005F70FB" w14:paraId="1D995FE2" w14:textId="77777777" w:rsidTr="00BC00CF">
        <w:tc>
          <w:tcPr>
            <w:tcW w:w="236" w:type="dxa"/>
            <w:shd w:val="clear" w:color="auto" w:fill="auto"/>
          </w:tcPr>
          <w:p w14:paraId="25C2BCF6" w14:textId="77777777" w:rsidR="002927B6" w:rsidRPr="005F70FB" w:rsidRDefault="002927B6" w:rsidP="00A551BF">
            <w:pPr>
              <w:pStyle w:val="TableCell0-0115Break"/>
              <w:rPr>
                <w:rStyle w:val="ExampleSource"/>
              </w:rPr>
            </w:pPr>
          </w:p>
        </w:tc>
        <w:tc>
          <w:tcPr>
            <w:tcW w:w="1247" w:type="dxa"/>
            <w:shd w:val="clear" w:color="auto" w:fill="auto"/>
          </w:tcPr>
          <w:p w14:paraId="3AD7F7D1" w14:textId="77777777" w:rsidR="002927B6" w:rsidRPr="005F70FB" w:rsidRDefault="002927B6" w:rsidP="00A551BF">
            <w:pPr>
              <w:pStyle w:val="TableCell0-0115Break"/>
              <w:rPr>
                <w:rStyle w:val="ChItalBold"/>
              </w:rPr>
            </w:pPr>
            <w:r w:rsidRPr="005F70FB">
              <w:rPr>
                <w:rStyle w:val="ChItalBold"/>
              </w:rPr>
              <w:t>tiup</w:t>
            </w:r>
          </w:p>
        </w:tc>
        <w:tc>
          <w:tcPr>
            <w:tcW w:w="1418" w:type="dxa"/>
            <w:shd w:val="clear" w:color="auto" w:fill="auto"/>
          </w:tcPr>
          <w:p w14:paraId="0A4AED96" w14:textId="77777777" w:rsidR="002927B6" w:rsidRPr="005F70FB" w:rsidRDefault="002927B6" w:rsidP="00A551BF">
            <w:pPr>
              <w:pStyle w:val="TableCell0-0115Break"/>
              <w:rPr>
                <w:rStyle w:val="ChCharisSIL"/>
              </w:rPr>
            </w:pPr>
            <w:r w:rsidRPr="005F70FB">
              <w:rPr>
                <w:rStyle w:val="ChCharisSIL"/>
              </w:rPr>
              <w:t>ˈti.ʊp̚</w:t>
            </w:r>
          </w:p>
        </w:tc>
        <w:tc>
          <w:tcPr>
            <w:tcW w:w="1361" w:type="dxa"/>
            <w:shd w:val="clear" w:color="auto" w:fill="auto"/>
          </w:tcPr>
          <w:p w14:paraId="7789531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A4614D0" w14:textId="77777777" w:rsidR="002927B6" w:rsidRPr="005F70FB" w:rsidRDefault="002927B6" w:rsidP="00A551BF">
            <w:pPr>
              <w:pStyle w:val="TableCell0-0115Break"/>
            </w:pPr>
            <w:r w:rsidRPr="005F70FB">
              <w:t>blow</w:t>
            </w:r>
          </w:p>
        </w:tc>
      </w:tr>
      <w:tr w:rsidR="00AC23C4" w:rsidRPr="005F70FB" w14:paraId="0E4311A5" w14:textId="77777777" w:rsidTr="00BC00CF">
        <w:tc>
          <w:tcPr>
            <w:tcW w:w="236" w:type="dxa"/>
            <w:shd w:val="clear" w:color="auto" w:fill="auto"/>
          </w:tcPr>
          <w:p w14:paraId="20001F4B" w14:textId="77777777" w:rsidR="002927B6" w:rsidRPr="005F70FB" w:rsidRDefault="002927B6" w:rsidP="00A551BF">
            <w:pPr>
              <w:pStyle w:val="TableCell0-0115Break"/>
              <w:rPr>
                <w:rStyle w:val="ExampleSource"/>
              </w:rPr>
            </w:pPr>
          </w:p>
        </w:tc>
        <w:tc>
          <w:tcPr>
            <w:tcW w:w="1247" w:type="dxa"/>
            <w:shd w:val="clear" w:color="auto" w:fill="auto"/>
          </w:tcPr>
          <w:p w14:paraId="3FBD50F2" w14:textId="77777777" w:rsidR="002927B6" w:rsidRPr="005F70FB" w:rsidRDefault="002927B6" w:rsidP="00A551BF">
            <w:pPr>
              <w:pStyle w:val="TableCell0-0115Break"/>
              <w:rPr>
                <w:rStyle w:val="ChItalBold"/>
              </w:rPr>
            </w:pPr>
            <w:r w:rsidRPr="005F70FB">
              <w:rPr>
                <w:rStyle w:val="ChItalBold"/>
              </w:rPr>
              <w:t>tladang</w:t>
            </w:r>
          </w:p>
        </w:tc>
        <w:tc>
          <w:tcPr>
            <w:tcW w:w="1418" w:type="dxa"/>
            <w:shd w:val="clear" w:color="auto" w:fill="auto"/>
          </w:tcPr>
          <w:p w14:paraId="5CD71F71" w14:textId="77777777" w:rsidR="002927B6" w:rsidRPr="005F70FB" w:rsidRDefault="002927B6" w:rsidP="00A551BF">
            <w:pPr>
              <w:pStyle w:val="TableCell0-0115Break"/>
              <w:rPr>
                <w:rStyle w:val="ChCharisSIL"/>
              </w:rPr>
            </w:pPr>
            <w:r w:rsidRPr="005F70FB">
              <w:rPr>
                <w:rStyle w:val="ChCharisSIL"/>
              </w:rPr>
              <w:t>ˈtla.dɐn</w:t>
            </w:r>
          </w:p>
        </w:tc>
        <w:tc>
          <w:tcPr>
            <w:tcW w:w="1361" w:type="dxa"/>
            <w:shd w:val="clear" w:color="auto" w:fill="auto"/>
          </w:tcPr>
          <w:p w14:paraId="43DE0F7D"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904F54B" w14:textId="77777777" w:rsidR="002927B6" w:rsidRPr="005F70FB" w:rsidRDefault="002927B6" w:rsidP="00A551BF">
            <w:pPr>
              <w:pStyle w:val="TableCell0-0115Break"/>
            </w:pPr>
            <w:r w:rsidRPr="005F70FB">
              <w:t>be exemplary</w:t>
            </w:r>
          </w:p>
        </w:tc>
      </w:tr>
      <w:tr w:rsidR="00AC23C4" w:rsidRPr="005F70FB" w14:paraId="22F488E5" w14:textId="77777777" w:rsidTr="00BC00CF">
        <w:tc>
          <w:tcPr>
            <w:tcW w:w="236" w:type="dxa"/>
            <w:shd w:val="clear" w:color="auto" w:fill="auto"/>
          </w:tcPr>
          <w:p w14:paraId="3E08A0C9" w14:textId="77777777" w:rsidR="002927B6" w:rsidRPr="005F70FB" w:rsidRDefault="002927B6" w:rsidP="00A551BF">
            <w:pPr>
              <w:pStyle w:val="TableCell0-0115Break"/>
              <w:rPr>
                <w:rStyle w:val="ExampleSource"/>
              </w:rPr>
            </w:pPr>
          </w:p>
        </w:tc>
        <w:tc>
          <w:tcPr>
            <w:tcW w:w="1247" w:type="dxa"/>
            <w:shd w:val="clear" w:color="auto" w:fill="auto"/>
          </w:tcPr>
          <w:p w14:paraId="6C0D218C" w14:textId="77777777" w:rsidR="002927B6" w:rsidRPr="005F70FB" w:rsidRDefault="002927B6" w:rsidP="00A551BF">
            <w:pPr>
              <w:pStyle w:val="TableCell0-0115Break"/>
              <w:rPr>
                <w:rStyle w:val="ChItalBold"/>
              </w:rPr>
            </w:pPr>
            <w:r w:rsidRPr="005F70FB">
              <w:rPr>
                <w:rStyle w:val="ChItalBold"/>
              </w:rPr>
              <w:t>tlanjang</w:t>
            </w:r>
          </w:p>
        </w:tc>
        <w:tc>
          <w:tcPr>
            <w:tcW w:w="1418" w:type="dxa"/>
            <w:shd w:val="clear" w:color="auto" w:fill="auto"/>
          </w:tcPr>
          <w:p w14:paraId="4ECCF297" w14:textId="77777777" w:rsidR="002927B6" w:rsidRPr="005F70FB" w:rsidRDefault="002927B6" w:rsidP="00A551BF">
            <w:pPr>
              <w:pStyle w:val="TableCell0-0115Break"/>
              <w:rPr>
                <w:rStyle w:val="ChCharisSIL"/>
              </w:rPr>
            </w:pPr>
            <w:r w:rsidRPr="005F70FB">
              <w:rPr>
                <w:rStyle w:val="ChCharisSIL"/>
              </w:rPr>
              <w:t>ˈtlɐn.dʒɐŋ</w:t>
            </w:r>
          </w:p>
        </w:tc>
        <w:tc>
          <w:tcPr>
            <w:tcW w:w="1361" w:type="dxa"/>
            <w:shd w:val="clear" w:color="auto" w:fill="auto"/>
          </w:tcPr>
          <w:p w14:paraId="27837914"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9C8AF28" w14:textId="77777777" w:rsidR="002927B6" w:rsidRPr="005F70FB" w:rsidRDefault="002927B6" w:rsidP="00A551BF">
            <w:pPr>
              <w:pStyle w:val="TableCell0-0115Break"/>
            </w:pPr>
            <w:r w:rsidRPr="005F70FB">
              <w:t>be naked</w:t>
            </w:r>
          </w:p>
        </w:tc>
      </w:tr>
      <w:tr w:rsidR="00AC23C4" w:rsidRPr="005F70FB" w14:paraId="5FA57406" w14:textId="77777777" w:rsidTr="00BC00CF">
        <w:tc>
          <w:tcPr>
            <w:tcW w:w="236" w:type="dxa"/>
            <w:shd w:val="clear" w:color="auto" w:fill="auto"/>
          </w:tcPr>
          <w:p w14:paraId="1A347A4F" w14:textId="77777777" w:rsidR="002927B6" w:rsidRPr="005F70FB" w:rsidRDefault="002927B6" w:rsidP="00A551BF">
            <w:pPr>
              <w:pStyle w:val="TableCell0-0115Break"/>
              <w:rPr>
                <w:rStyle w:val="ExampleSource"/>
              </w:rPr>
            </w:pPr>
          </w:p>
        </w:tc>
        <w:tc>
          <w:tcPr>
            <w:tcW w:w="1247" w:type="dxa"/>
            <w:shd w:val="clear" w:color="auto" w:fill="auto"/>
          </w:tcPr>
          <w:p w14:paraId="6A44D641" w14:textId="77777777" w:rsidR="002927B6" w:rsidRPr="005F70FB" w:rsidRDefault="002927B6" w:rsidP="00A551BF">
            <w:pPr>
              <w:pStyle w:val="TableCell0-0115Break"/>
              <w:rPr>
                <w:rStyle w:val="ChItalBold"/>
              </w:rPr>
            </w:pPr>
            <w:r w:rsidRPr="005F70FB">
              <w:rPr>
                <w:rStyle w:val="ChItalBold"/>
              </w:rPr>
              <w:t>tobo</w:t>
            </w:r>
          </w:p>
        </w:tc>
        <w:tc>
          <w:tcPr>
            <w:tcW w:w="1418" w:type="dxa"/>
            <w:shd w:val="clear" w:color="auto" w:fill="auto"/>
          </w:tcPr>
          <w:p w14:paraId="6DDC663C" w14:textId="77777777" w:rsidR="002927B6" w:rsidRPr="005F70FB" w:rsidRDefault="002927B6" w:rsidP="00A551BF">
            <w:pPr>
              <w:pStyle w:val="TableCell0-0115Break"/>
              <w:rPr>
                <w:rStyle w:val="ChCharisSIL"/>
              </w:rPr>
            </w:pPr>
            <w:r w:rsidRPr="005F70FB">
              <w:rPr>
                <w:rStyle w:val="ChCharisSIL"/>
              </w:rPr>
              <w:t>ˈtɔ.bɔ</w:t>
            </w:r>
          </w:p>
        </w:tc>
        <w:tc>
          <w:tcPr>
            <w:tcW w:w="1361" w:type="dxa"/>
            <w:shd w:val="clear" w:color="auto" w:fill="auto"/>
          </w:tcPr>
          <w:p w14:paraId="3B4AF7D8"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4612F09C" w14:textId="77777777" w:rsidR="002927B6" w:rsidRPr="005F70FB" w:rsidRDefault="002927B6" w:rsidP="00A551BF">
            <w:pPr>
              <w:pStyle w:val="TableCell0-0115Break"/>
            </w:pPr>
            <w:r w:rsidRPr="005F70FB">
              <w:t>dive</w:t>
            </w:r>
          </w:p>
        </w:tc>
      </w:tr>
      <w:tr w:rsidR="00AC23C4" w:rsidRPr="005F70FB" w14:paraId="32DF3E1F" w14:textId="77777777" w:rsidTr="00BC00CF">
        <w:tc>
          <w:tcPr>
            <w:tcW w:w="236" w:type="dxa"/>
            <w:shd w:val="clear" w:color="auto" w:fill="auto"/>
          </w:tcPr>
          <w:p w14:paraId="696104D6" w14:textId="77777777" w:rsidR="002927B6" w:rsidRPr="005F70FB" w:rsidRDefault="002927B6" w:rsidP="00A551BF">
            <w:pPr>
              <w:pStyle w:val="TableCell0-0115Break"/>
              <w:rPr>
                <w:rStyle w:val="ExampleSource"/>
              </w:rPr>
            </w:pPr>
          </w:p>
        </w:tc>
        <w:tc>
          <w:tcPr>
            <w:tcW w:w="1247" w:type="dxa"/>
            <w:shd w:val="clear" w:color="auto" w:fill="auto"/>
          </w:tcPr>
          <w:p w14:paraId="4A036CD8" w14:textId="77777777" w:rsidR="002927B6" w:rsidRPr="005F70FB" w:rsidRDefault="002927B6" w:rsidP="00A551BF">
            <w:pPr>
              <w:pStyle w:val="TableCell0-0115Break"/>
              <w:rPr>
                <w:rStyle w:val="ChItalBold"/>
              </w:rPr>
            </w:pPr>
            <w:r w:rsidRPr="005F70FB">
              <w:rPr>
                <w:rStyle w:val="ChItalBold"/>
              </w:rPr>
              <w:t>toki</w:t>
            </w:r>
          </w:p>
        </w:tc>
        <w:tc>
          <w:tcPr>
            <w:tcW w:w="1418" w:type="dxa"/>
            <w:shd w:val="clear" w:color="auto" w:fill="auto"/>
          </w:tcPr>
          <w:p w14:paraId="007371EA" w14:textId="77777777" w:rsidR="002927B6" w:rsidRPr="005F70FB" w:rsidRDefault="002927B6" w:rsidP="00A551BF">
            <w:pPr>
              <w:pStyle w:val="TableCell0-0115Break"/>
              <w:rPr>
                <w:rStyle w:val="ChCharisSIL"/>
              </w:rPr>
            </w:pPr>
            <w:r w:rsidRPr="005F70FB">
              <w:rPr>
                <w:rStyle w:val="ChCharisSIL"/>
              </w:rPr>
              <w:t>ˈtɔ.ki</w:t>
            </w:r>
          </w:p>
        </w:tc>
        <w:tc>
          <w:tcPr>
            <w:tcW w:w="1361" w:type="dxa"/>
            <w:shd w:val="clear" w:color="auto" w:fill="auto"/>
          </w:tcPr>
          <w:p w14:paraId="67E5D08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67CF566" w14:textId="77777777" w:rsidR="002927B6" w:rsidRPr="005F70FB" w:rsidRDefault="002927B6" w:rsidP="00A551BF">
            <w:pPr>
              <w:pStyle w:val="TableCell0-0115Break"/>
            </w:pPr>
            <w:r w:rsidRPr="005F70FB">
              <w:t>beat</w:t>
            </w:r>
          </w:p>
        </w:tc>
      </w:tr>
      <w:tr w:rsidR="00AC23C4" w:rsidRPr="005F70FB" w14:paraId="218B5252" w14:textId="77777777" w:rsidTr="00BC00CF">
        <w:tc>
          <w:tcPr>
            <w:tcW w:w="236" w:type="dxa"/>
            <w:shd w:val="clear" w:color="auto" w:fill="auto"/>
          </w:tcPr>
          <w:p w14:paraId="395EECAD" w14:textId="77777777" w:rsidR="002927B6" w:rsidRPr="005F70FB" w:rsidRDefault="002927B6" w:rsidP="00A551BF">
            <w:pPr>
              <w:pStyle w:val="TableCell0-0115Break"/>
              <w:rPr>
                <w:rStyle w:val="ExampleSource"/>
              </w:rPr>
            </w:pPr>
          </w:p>
        </w:tc>
        <w:tc>
          <w:tcPr>
            <w:tcW w:w="1247" w:type="dxa"/>
            <w:shd w:val="clear" w:color="auto" w:fill="auto"/>
          </w:tcPr>
          <w:p w14:paraId="09AA7248" w14:textId="77777777" w:rsidR="002927B6" w:rsidRPr="005F70FB" w:rsidRDefault="002927B6" w:rsidP="00A551BF">
            <w:pPr>
              <w:pStyle w:val="TableCell0-0115Break"/>
              <w:rPr>
                <w:rStyle w:val="ChItalBold"/>
              </w:rPr>
            </w:pPr>
            <w:r w:rsidRPr="005F70FB">
              <w:rPr>
                <w:rStyle w:val="ChItalBold"/>
              </w:rPr>
              <w:t>tokok</w:t>
            </w:r>
          </w:p>
        </w:tc>
        <w:tc>
          <w:tcPr>
            <w:tcW w:w="1418" w:type="dxa"/>
            <w:shd w:val="clear" w:color="auto" w:fill="auto"/>
          </w:tcPr>
          <w:p w14:paraId="6AEEE7EE" w14:textId="77777777" w:rsidR="002927B6" w:rsidRPr="005F70FB" w:rsidRDefault="002927B6" w:rsidP="00A551BF">
            <w:pPr>
              <w:pStyle w:val="TableCell0-0115Break"/>
              <w:rPr>
                <w:rStyle w:val="ChCharisSIL"/>
              </w:rPr>
            </w:pPr>
            <w:r w:rsidRPr="005F70FB">
              <w:rPr>
                <w:rStyle w:val="ChCharisSIL"/>
              </w:rPr>
              <w:t>ˈtɔ.kɔ̞k</w:t>
            </w:r>
          </w:p>
        </w:tc>
        <w:tc>
          <w:tcPr>
            <w:tcW w:w="1361" w:type="dxa"/>
            <w:shd w:val="clear" w:color="auto" w:fill="auto"/>
          </w:tcPr>
          <w:p w14:paraId="6A44830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162ACC8" w14:textId="77777777" w:rsidR="002927B6" w:rsidRPr="005F70FB" w:rsidRDefault="002927B6" w:rsidP="00A551BF">
            <w:pPr>
              <w:pStyle w:val="TableCell0-0115Break"/>
            </w:pPr>
            <w:r w:rsidRPr="005F70FB">
              <w:t>tap</w:t>
            </w:r>
          </w:p>
        </w:tc>
      </w:tr>
      <w:tr w:rsidR="00AC23C4" w:rsidRPr="005F70FB" w14:paraId="23522A87" w14:textId="77777777" w:rsidTr="00BC00CF">
        <w:tc>
          <w:tcPr>
            <w:tcW w:w="236" w:type="dxa"/>
            <w:shd w:val="clear" w:color="auto" w:fill="auto"/>
          </w:tcPr>
          <w:p w14:paraId="78E1C936" w14:textId="77777777" w:rsidR="002927B6" w:rsidRPr="005F70FB" w:rsidRDefault="002927B6" w:rsidP="00A551BF">
            <w:pPr>
              <w:pStyle w:val="TableCell0-0115Break"/>
              <w:rPr>
                <w:rStyle w:val="ExampleSource"/>
              </w:rPr>
            </w:pPr>
          </w:p>
        </w:tc>
        <w:tc>
          <w:tcPr>
            <w:tcW w:w="1247" w:type="dxa"/>
            <w:shd w:val="clear" w:color="auto" w:fill="auto"/>
          </w:tcPr>
          <w:p w14:paraId="08F10A04" w14:textId="77777777" w:rsidR="002927B6" w:rsidRPr="005F70FB" w:rsidRDefault="002927B6" w:rsidP="00A551BF">
            <w:pPr>
              <w:pStyle w:val="TableCell0-0115Break"/>
              <w:rPr>
                <w:rStyle w:val="ChItalBold"/>
              </w:rPr>
            </w:pPr>
            <w:r w:rsidRPr="005F70FB">
              <w:rPr>
                <w:rStyle w:val="ChItalBold"/>
              </w:rPr>
              <w:t>tolak</w:t>
            </w:r>
          </w:p>
        </w:tc>
        <w:tc>
          <w:tcPr>
            <w:tcW w:w="1418" w:type="dxa"/>
            <w:shd w:val="clear" w:color="auto" w:fill="auto"/>
          </w:tcPr>
          <w:p w14:paraId="2219F66D" w14:textId="77777777" w:rsidR="002927B6" w:rsidRPr="005F70FB" w:rsidRDefault="002927B6" w:rsidP="00A551BF">
            <w:pPr>
              <w:pStyle w:val="TableCell0-0115Break"/>
              <w:rPr>
                <w:rStyle w:val="ChCharisSIL"/>
              </w:rPr>
            </w:pPr>
            <w:r w:rsidRPr="005F70FB">
              <w:rPr>
                <w:rStyle w:val="ChCharisSIL"/>
              </w:rPr>
              <w:t>ˈtɔ.lɐk</w:t>
            </w:r>
          </w:p>
        </w:tc>
        <w:tc>
          <w:tcPr>
            <w:tcW w:w="1361" w:type="dxa"/>
            <w:shd w:val="clear" w:color="auto" w:fill="auto"/>
          </w:tcPr>
          <w:p w14:paraId="590F653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EAA38CF" w14:textId="77777777" w:rsidR="002927B6" w:rsidRPr="005F70FB" w:rsidRDefault="002927B6" w:rsidP="00A551BF">
            <w:pPr>
              <w:pStyle w:val="TableCell0-0115Break"/>
            </w:pPr>
            <w:r w:rsidRPr="005F70FB">
              <w:t>standard</w:t>
            </w:r>
          </w:p>
        </w:tc>
      </w:tr>
      <w:tr w:rsidR="00AC23C4" w:rsidRPr="005F70FB" w14:paraId="313B2E6E" w14:textId="77777777" w:rsidTr="00BC00CF">
        <w:tc>
          <w:tcPr>
            <w:tcW w:w="236" w:type="dxa"/>
            <w:shd w:val="clear" w:color="auto" w:fill="auto"/>
          </w:tcPr>
          <w:p w14:paraId="223641E7" w14:textId="77777777" w:rsidR="002927B6" w:rsidRPr="005F70FB" w:rsidRDefault="002927B6" w:rsidP="00A551BF">
            <w:pPr>
              <w:pStyle w:val="TableCell0-0115Break"/>
              <w:rPr>
                <w:rStyle w:val="ExampleSource"/>
              </w:rPr>
            </w:pPr>
          </w:p>
        </w:tc>
        <w:tc>
          <w:tcPr>
            <w:tcW w:w="1247" w:type="dxa"/>
            <w:shd w:val="clear" w:color="auto" w:fill="auto"/>
          </w:tcPr>
          <w:p w14:paraId="168B11FD" w14:textId="77777777" w:rsidR="002927B6" w:rsidRPr="005F70FB" w:rsidRDefault="002927B6" w:rsidP="00A551BF">
            <w:pPr>
              <w:pStyle w:val="TableCell0-0115Break"/>
              <w:rPr>
                <w:rStyle w:val="ChItalBold"/>
              </w:rPr>
            </w:pPr>
            <w:r w:rsidRPr="005F70FB">
              <w:rPr>
                <w:rStyle w:val="ChItalBold"/>
              </w:rPr>
              <w:t>tolak</w:t>
            </w:r>
          </w:p>
        </w:tc>
        <w:tc>
          <w:tcPr>
            <w:tcW w:w="1418" w:type="dxa"/>
            <w:shd w:val="clear" w:color="auto" w:fill="auto"/>
          </w:tcPr>
          <w:p w14:paraId="703DCCEE" w14:textId="77777777" w:rsidR="002927B6" w:rsidRPr="005F70FB" w:rsidRDefault="002927B6" w:rsidP="00A551BF">
            <w:pPr>
              <w:pStyle w:val="TableCell0-0115Break"/>
              <w:rPr>
                <w:rStyle w:val="ChCharisSIL"/>
              </w:rPr>
            </w:pPr>
            <w:r w:rsidRPr="005F70FB">
              <w:rPr>
                <w:rStyle w:val="ChCharisSIL"/>
              </w:rPr>
              <w:t>ˈtɔ.lɐk</w:t>
            </w:r>
          </w:p>
        </w:tc>
        <w:tc>
          <w:tcPr>
            <w:tcW w:w="1361" w:type="dxa"/>
            <w:shd w:val="clear" w:color="auto" w:fill="auto"/>
          </w:tcPr>
          <w:p w14:paraId="0DEBC53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8FA9BE3" w14:textId="77777777" w:rsidR="002927B6" w:rsidRPr="005F70FB" w:rsidRDefault="002927B6" w:rsidP="00A551BF">
            <w:pPr>
              <w:pStyle w:val="TableCell0-0115Break"/>
            </w:pPr>
            <w:r w:rsidRPr="005F70FB">
              <w:t>push away</w:t>
            </w:r>
          </w:p>
        </w:tc>
      </w:tr>
      <w:tr w:rsidR="00AC23C4" w:rsidRPr="005F70FB" w14:paraId="656D8111" w14:textId="77777777" w:rsidTr="00BC00CF">
        <w:tc>
          <w:tcPr>
            <w:tcW w:w="236" w:type="dxa"/>
            <w:shd w:val="clear" w:color="auto" w:fill="auto"/>
          </w:tcPr>
          <w:p w14:paraId="4670F911" w14:textId="77777777" w:rsidR="002927B6" w:rsidRPr="005F70FB" w:rsidRDefault="002927B6" w:rsidP="00A551BF">
            <w:pPr>
              <w:pStyle w:val="TableCell0-0115Break"/>
              <w:rPr>
                <w:rStyle w:val="ExampleSource"/>
              </w:rPr>
            </w:pPr>
          </w:p>
        </w:tc>
        <w:tc>
          <w:tcPr>
            <w:tcW w:w="1247" w:type="dxa"/>
            <w:shd w:val="clear" w:color="auto" w:fill="auto"/>
          </w:tcPr>
          <w:p w14:paraId="770FE979" w14:textId="77777777" w:rsidR="002927B6" w:rsidRPr="005F70FB" w:rsidRDefault="002927B6" w:rsidP="00A551BF">
            <w:pPr>
              <w:pStyle w:val="TableCell0-0115Break"/>
              <w:rPr>
                <w:rStyle w:val="ChItalBold"/>
              </w:rPr>
            </w:pPr>
            <w:r w:rsidRPr="005F70FB">
              <w:rPr>
                <w:rStyle w:val="ChItalBold"/>
              </w:rPr>
              <w:t>tolong</w:t>
            </w:r>
          </w:p>
        </w:tc>
        <w:tc>
          <w:tcPr>
            <w:tcW w:w="1418" w:type="dxa"/>
            <w:shd w:val="clear" w:color="auto" w:fill="auto"/>
          </w:tcPr>
          <w:p w14:paraId="387CC12A" w14:textId="77777777" w:rsidR="002927B6" w:rsidRPr="005F70FB" w:rsidRDefault="002927B6" w:rsidP="00A551BF">
            <w:pPr>
              <w:pStyle w:val="TableCell0-0115Break"/>
              <w:rPr>
                <w:rStyle w:val="ChCharisSIL"/>
              </w:rPr>
            </w:pPr>
            <w:r w:rsidRPr="005F70FB">
              <w:rPr>
                <w:rStyle w:val="ChCharisSIL"/>
              </w:rPr>
              <w:t>ˈtɔ̞.lɔ̞ŋ</w:t>
            </w:r>
          </w:p>
        </w:tc>
        <w:tc>
          <w:tcPr>
            <w:tcW w:w="1361" w:type="dxa"/>
            <w:shd w:val="clear" w:color="auto" w:fill="auto"/>
          </w:tcPr>
          <w:p w14:paraId="250B4BF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D6EF9AF" w14:textId="77777777" w:rsidR="002927B6" w:rsidRPr="005F70FB" w:rsidRDefault="002927B6" w:rsidP="00A551BF">
            <w:pPr>
              <w:pStyle w:val="TableCell0-0115Break"/>
            </w:pPr>
            <w:r w:rsidRPr="005F70FB">
              <w:t>help</w:t>
            </w:r>
          </w:p>
        </w:tc>
      </w:tr>
      <w:tr w:rsidR="00AC23C4" w:rsidRPr="005F70FB" w14:paraId="2808BF3E" w14:textId="77777777" w:rsidTr="00BC00CF">
        <w:tc>
          <w:tcPr>
            <w:tcW w:w="236" w:type="dxa"/>
            <w:shd w:val="clear" w:color="auto" w:fill="auto"/>
          </w:tcPr>
          <w:p w14:paraId="34FD68DB" w14:textId="77777777" w:rsidR="002927B6" w:rsidRPr="005F70FB" w:rsidRDefault="002927B6" w:rsidP="00A551BF">
            <w:pPr>
              <w:pStyle w:val="TableCell0-0115Break"/>
              <w:rPr>
                <w:rStyle w:val="ExampleSource"/>
              </w:rPr>
            </w:pPr>
          </w:p>
        </w:tc>
        <w:tc>
          <w:tcPr>
            <w:tcW w:w="1247" w:type="dxa"/>
            <w:shd w:val="clear" w:color="auto" w:fill="auto"/>
          </w:tcPr>
          <w:p w14:paraId="78AC60D0" w14:textId="77777777" w:rsidR="002927B6" w:rsidRPr="005F70FB" w:rsidRDefault="002927B6" w:rsidP="00A551BF">
            <w:pPr>
              <w:pStyle w:val="TableCell0-0115Break"/>
              <w:rPr>
                <w:rStyle w:val="ChItalBold"/>
              </w:rPr>
            </w:pPr>
            <w:r w:rsidRPr="005F70FB">
              <w:rPr>
                <w:rStyle w:val="ChItalBold"/>
              </w:rPr>
              <w:t>tombak</w:t>
            </w:r>
          </w:p>
        </w:tc>
        <w:tc>
          <w:tcPr>
            <w:tcW w:w="1418" w:type="dxa"/>
            <w:shd w:val="clear" w:color="auto" w:fill="auto"/>
          </w:tcPr>
          <w:p w14:paraId="080B01CE" w14:textId="77777777" w:rsidR="002927B6" w:rsidRPr="005F70FB" w:rsidRDefault="002927B6" w:rsidP="00A551BF">
            <w:pPr>
              <w:pStyle w:val="TableCell0-0115Break"/>
              <w:rPr>
                <w:rStyle w:val="ChCharisSIL"/>
              </w:rPr>
            </w:pPr>
            <w:r w:rsidRPr="005F70FB">
              <w:rPr>
                <w:rStyle w:val="ChCharisSIL"/>
              </w:rPr>
              <w:t>ˈtɔ̞m.bɐk̚</w:t>
            </w:r>
          </w:p>
        </w:tc>
        <w:tc>
          <w:tcPr>
            <w:tcW w:w="1361" w:type="dxa"/>
            <w:shd w:val="clear" w:color="auto" w:fill="auto"/>
          </w:tcPr>
          <w:p w14:paraId="2950E13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EDD3A0D" w14:textId="77777777" w:rsidR="002927B6" w:rsidRPr="005F70FB" w:rsidRDefault="002927B6" w:rsidP="00A551BF">
            <w:pPr>
              <w:pStyle w:val="TableCell0-0115Break"/>
            </w:pPr>
            <w:r w:rsidRPr="005F70FB">
              <w:t>spear</w:t>
            </w:r>
          </w:p>
        </w:tc>
      </w:tr>
      <w:tr w:rsidR="00AC23C4" w:rsidRPr="005F70FB" w14:paraId="35C053F3" w14:textId="77777777" w:rsidTr="00BC00CF">
        <w:tc>
          <w:tcPr>
            <w:tcW w:w="236" w:type="dxa"/>
            <w:shd w:val="clear" w:color="auto" w:fill="auto"/>
          </w:tcPr>
          <w:p w14:paraId="729D820A" w14:textId="77777777" w:rsidR="002927B6" w:rsidRPr="005F70FB" w:rsidRDefault="002927B6" w:rsidP="00A551BF">
            <w:pPr>
              <w:pStyle w:val="TableCell0-0115Break"/>
              <w:rPr>
                <w:rStyle w:val="ExampleSource"/>
              </w:rPr>
            </w:pPr>
          </w:p>
        </w:tc>
        <w:tc>
          <w:tcPr>
            <w:tcW w:w="1247" w:type="dxa"/>
            <w:shd w:val="clear" w:color="auto" w:fill="auto"/>
          </w:tcPr>
          <w:p w14:paraId="1F92B5A4" w14:textId="77777777" w:rsidR="002927B6" w:rsidRPr="005F70FB" w:rsidRDefault="002927B6" w:rsidP="00A551BF">
            <w:pPr>
              <w:pStyle w:val="TableCell0-0115Break"/>
              <w:rPr>
                <w:rStyle w:val="ChItalBold"/>
              </w:rPr>
            </w:pPr>
            <w:r w:rsidRPr="005F70FB">
              <w:rPr>
                <w:rStyle w:val="ChItalBold"/>
              </w:rPr>
              <w:t>tong</w:t>
            </w:r>
          </w:p>
        </w:tc>
        <w:tc>
          <w:tcPr>
            <w:tcW w:w="1418" w:type="dxa"/>
            <w:shd w:val="clear" w:color="auto" w:fill="auto"/>
          </w:tcPr>
          <w:p w14:paraId="5A4F1FBB" w14:textId="77777777" w:rsidR="002927B6" w:rsidRPr="005F70FB" w:rsidRDefault="002927B6" w:rsidP="00A551BF">
            <w:pPr>
              <w:pStyle w:val="TableCell0-0115Break"/>
              <w:rPr>
                <w:rStyle w:val="ChCharisSIL"/>
              </w:rPr>
            </w:pPr>
            <w:r w:rsidRPr="005F70FB">
              <w:rPr>
                <w:rStyle w:val="ChCharisSIL"/>
              </w:rPr>
              <w:t>ˈtɔ̞ŋ</w:t>
            </w:r>
          </w:p>
        </w:tc>
        <w:tc>
          <w:tcPr>
            <w:tcW w:w="1361" w:type="dxa"/>
            <w:shd w:val="clear" w:color="auto" w:fill="auto"/>
          </w:tcPr>
          <w:p w14:paraId="288129E4" w14:textId="77777777" w:rsidR="002927B6" w:rsidRPr="005F70FB" w:rsidRDefault="002927B6" w:rsidP="00A551BF">
            <w:pPr>
              <w:pStyle w:val="TableCell0-0115Break"/>
              <w:rPr>
                <w:rStyle w:val="ChSmallCaps"/>
              </w:rPr>
            </w:pPr>
            <w:r w:rsidRPr="005F70FB">
              <w:rPr>
                <w:rStyle w:val="ChSmallCaps"/>
              </w:rPr>
              <w:t>pro</w:t>
            </w:r>
          </w:p>
        </w:tc>
        <w:tc>
          <w:tcPr>
            <w:tcW w:w="2438" w:type="dxa"/>
            <w:shd w:val="clear" w:color="auto" w:fill="auto"/>
          </w:tcPr>
          <w:p w14:paraId="7E30EB50" w14:textId="77777777" w:rsidR="002927B6" w:rsidRPr="005F70FB" w:rsidRDefault="002927B6" w:rsidP="00A551BF">
            <w:pPr>
              <w:pStyle w:val="TableCell0-0115Break"/>
              <w:rPr>
                <w:rStyle w:val="ChSmallCaps"/>
              </w:rPr>
            </w:pPr>
            <w:r w:rsidRPr="005F70FB">
              <w:rPr>
                <w:rStyle w:val="ChSmallCaps"/>
              </w:rPr>
              <w:t>1pl</w:t>
            </w:r>
          </w:p>
        </w:tc>
      </w:tr>
      <w:tr w:rsidR="00AC23C4" w:rsidRPr="005F70FB" w14:paraId="77E7F9BD" w14:textId="77777777" w:rsidTr="00BC00CF">
        <w:tc>
          <w:tcPr>
            <w:tcW w:w="236" w:type="dxa"/>
            <w:shd w:val="clear" w:color="auto" w:fill="auto"/>
          </w:tcPr>
          <w:p w14:paraId="2E615CBB" w14:textId="77777777" w:rsidR="002927B6" w:rsidRPr="005F70FB" w:rsidRDefault="002927B6" w:rsidP="00A551BF">
            <w:pPr>
              <w:pStyle w:val="TableCell0-0115Break"/>
              <w:rPr>
                <w:rStyle w:val="ExampleSource"/>
              </w:rPr>
            </w:pPr>
          </w:p>
        </w:tc>
        <w:tc>
          <w:tcPr>
            <w:tcW w:w="1247" w:type="dxa"/>
            <w:shd w:val="clear" w:color="auto" w:fill="auto"/>
          </w:tcPr>
          <w:p w14:paraId="682F4866" w14:textId="77777777" w:rsidR="002927B6" w:rsidRPr="005F70FB" w:rsidRDefault="002927B6" w:rsidP="00A551BF">
            <w:pPr>
              <w:pStyle w:val="TableCell0-0115Break"/>
              <w:rPr>
                <w:rStyle w:val="ChItalBold"/>
              </w:rPr>
            </w:pPr>
            <w:r w:rsidRPr="005F70FB">
              <w:rPr>
                <w:rStyle w:val="ChItalBold"/>
              </w:rPr>
              <w:t>tongkat</w:t>
            </w:r>
          </w:p>
        </w:tc>
        <w:tc>
          <w:tcPr>
            <w:tcW w:w="1418" w:type="dxa"/>
            <w:shd w:val="clear" w:color="auto" w:fill="auto"/>
          </w:tcPr>
          <w:p w14:paraId="78F9626B" w14:textId="77777777" w:rsidR="002927B6" w:rsidRPr="005F70FB" w:rsidRDefault="002927B6" w:rsidP="00A551BF">
            <w:pPr>
              <w:pStyle w:val="TableCell0-0115Break"/>
              <w:rPr>
                <w:rStyle w:val="ChCharisSIL"/>
              </w:rPr>
            </w:pPr>
            <w:r w:rsidRPr="005F70FB">
              <w:rPr>
                <w:rStyle w:val="ChCharisSIL"/>
              </w:rPr>
              <w:t>ˈtɔ̞ŋ.kɐt</w:t>
            </w:r>
          </w:p>
        </w:tc>
        <w:tc>
          <w:tcPr>
            <w:tcW w:w="1361" w:type="dxa"/>
            <w:shd w:val="clear" w:color="auto" w:fill="auto"/>
          </w:tcPr>
          <w:p w14:paraId="12419C42" w14:textId="77777777" w:rsidR="002927B6" w:rsidRPr="005F70FB" w:rsidRDefault="002927B6" w:rsidP="00A551BF">
            <w:pPr>
              <w:pStyle w:val="TableCell0-0115Break"/>
              <w:rPr>
                <w:rStyle w:val="ChSmallCaps"/>
              </w:rPr>
            </w:pPr>
            <w:r w:rsidRPr="005F70FB">
              <w:rPr>
                <w:rStyle w:val="ChSmallCaps"/>
              </w:rPr>
              <w:t>n/v.bi</w:t>
            </w:r>
          </w:p>
        </w:tc>
        <w:tc>
          <w:tcPr>
            <w:tcW w:w="2438" w:type="dxa"/>
            <w:shd w:val="clear" w:color="auto" w:fill="auto"/>
          </w:tcPr>
          <w:p w14:paraId="7A144D57" w14:textId="77777777" w:rsidR="002927B6" w:rsidRPr="005F70FB" w:rsidRDefault="002927B6" w:rsidP="00A551BF">
            <w:pPr>
              <w:pStyle w:val="TableCell0-0115Break"/>
            </w:pPr>
            <w:r w:rsidRPr="005F70FB">
              <w:t>cane</w:t>
            </w:r>
          </w:p>
        </w:tc>
      </w:tr>
      <w:tr w:rsidR="00AC23C4" w:rsidRPr="005F70FB" w14:paraId="37ED08F4" w14:textId="77777777" w:rsidTr="00BC00CF">
        <w:tc>
          <w:tcPr>
            <w:tcW w:w="236" w:type="dxa"/>
            <w:shd w:val="clear" w:color="auto" w:fill="auto"/>
          </w:tcPr>
          <w:p w14:paraId="1964C0AC" w14:textId="77777777" w:rsidR="002927B6" w:rsidRPr="005F70FB" w:rsidRDefault="002927B6" w:rsidP="00A551BF">
            <w:pPr>
              <w:pStyle w:val="TableCell0-0115Break"/>
              <w:rPr>
                <w:rStyle w:val="ExampleSource"/>
              </w:rPr>
            </w:pPr>
          </w:p>
        </w:tc>
        <w:tc>
          <w:tcPr>
            <w:tcW w:w="1247" w:type="dxa"/>
            <w:shd w:val="clear" w:color="auto" w:fill="auto"/>
          </w:tcPr>
          <w:p w14:paraId="49404772" w14:textId="77777777" w:rsidR="002927B6" w:rsidRPr="005F70FB" w:rsidRDefault="002927B6" w:rsidP="00A551BF">
            <w:pPr>
              <w:pStyle w:val="TableCell0-0115Break"/>
              <w:rPr>
                <w:rStyle w:val="ChItalBold"/>
              </w:rPr>
            </w:pPr>
            <w:r w:rsidRPr="005F70FB">
              <w:rPr>
                <w:rStyle w:val="ChItalBold"/>
              </w:rPr>
              <w:t>torang</w:t>
            </w:r>
          </w:p>
        </w:tc>
        <w:tc>
          <w:tcPr>
            <w:tcW w:w="1418" w:type="dxa"/>
            <w:shd w:val="clear" w:color="auto" w:fill="auto"/>
          </w:tcPr>
          <w:p w14:paraId="4201CCC3" w14:textId="77777777" w:rsidR="002927B6" w:rsidRPr="005F70FB" w:rsidRDefault="002927B6" w:rsidP="00A551BF">
            <w:pPr>
              <w:pStyle w:val="TableCell0-0115Break"/>
              <w:rPr>
                <w:rStyle w:val="ChCharisSIL"/>
              </w:rPr>
            </w:pPr>
            <w:r w:rsidRPr="005F70FB">
              <w:rPr>
                <w:rStyle w:val="ChCharisSIL"/>
              </w:rPr>
              <w:t>ˈtɔ.ɾɐŋ</w:t>
            </w:r>
          </w:p>
        </w:tc>
        <w:tc>
          <w:tcPr>
            <w:tcW w:w="1361" w:type="dxa"/>
            <w:shd w:val="clear" w:color="auto" w:fill="auto"/>
          </w:tcPr>
          <w:p w14:paraId="5A192157" w14:textId="77777777" w:rsidR="002927B6" w:rsidRPr="005F70FB" w:rsidRDefault="002927B6" w:rsidP="00A551BF">
            <w:pPr>
              <w:pStyle w:val="TableCell0-0115Break"/>
              <w:rPr>
                <w:rStyle w:val="ChSmallCaps"/>
              </w:rPr>
            </w:pPr>
            <w:r w:rsidRPr="005F70FB">
              <w:rPr>
                <w:rStyle w:val="ChSmallCaps"/>
              </w:rPr>
              <w:t>pro</w:t>
            </w:r>
          </w:p>
        </w:tc>
        <w:tc>
          <w:tcPr>
            <w:tcW w:w="2438" w:type="dxa"/>
            <w:shd w:val="clear" w:color="auto" w:fill="auto"/>
          </w:tcPr>
          <w:p w14:paraId="1120F1E8" w14:textId="77777777" w:rsidR="002927B6" w:rsidRPr="005F70FB" w:rsidRDefault="002927B6" w:rsidP="00A551BF">
            <w:pPr>
              <w:pStyle w:val="TableCell0-0115Break"/>
              <w:rPr>
                <w:rStyle w:val="ChSmallCaps"/>
              </w:rPr>
            </w:pPr>
            <w:r w:rsidRPr="005F70FB">
              <w:rPr>
                <w:rStyle w:val="ChSmallCaps"/>
              </w:rPr>
              <w:t>1pl</w:t>
            </w:r>
          </w:p>
        </w:tc>
      </w:tr>
      <w:tr w:rsidR="00AC23C4" w:rsidRPr="005F70FB" w14:paraId="332A27D7" w14:textId="77777777" w:rsidTr="00BC00CF">
        <w:tc>
          <w:tcPr>
            <w:tcW w:w="236" w:type="dxa"/>
            <w:shd w:val="clear" w:color="auto" w:fill="auto"/>
          </w:tcPr>
          <w:p w14:paraId="1B7D50E9" w14:textId="77777777" w:rsidR="002927B6" w:rsidRPr="005F70FB" w:rsidRDefault="002927B6" w:rsidP="00A551BF">
            <w:pPr>
              <w:pStyle w:val="TableCell0-0115Break"/>
              <w:rPr>
                <w:rStyle w:val="ExampleSource"/>
              </w:rPr>
            </w:pPr>
          </w:p>
        </w:tc>
        <w:tc>
          <w:tcPr>
            <w:tcW w:w="1247" w:type="dxa"/>
            <w:shd w:val="clear" w:color="auto" w:fill="auto"/>
          </w:tcPr>
          <w:p w14:paraId="3195AD13" w14:textId="77777777" w:rsidR="002927B6" w:rsidRPr="005F70FB" w:rsidRDefault="002927B6" w:rsidP="00A551BF">
            <w:pPr>
              <w:pStyle w:val="TableCell0-0115Break"/>
              <w:rPr>
                <w:rStyle w:val="ChItalBold"/>
              </w:rPr>
            </w:pPr>
            <w:r w:rsidRPr="005F70FB">
              <w:rPr>
                <w:rStyle w:val="ChItalBold"/>
              </w:rPr>
              <w:t>tra</w:t>
            </w:r>
          </w:p>
        </w:tc>
        <w:tc>
          <w:tcPr>
            <w:tcW w:w="1418" w:type="dxa"/>
            <w:shd w:val="clear" w:color="auto" w:fill="auto"/>
          </w:tcPr>
          <w:p w14:paraId="561D6EBE" w14:textId="77777777" w:rsidR="002927B6" w:rsidRPr="005F70FB" w:rsidRDefault="002927B6" w:rsidP="00A551BF">
            <w:pPr>
              <w:pStyle w:val="TableCell0-0115Break"/>
              <w:rPr>
                <w:rStyle w:val="ChCharisSIL"/>
              </w:rPr>
            </w:pPr>
            <w:r w:rsidRPr="005F70FB">
              <w:rPr>
                <w:rStyle w:val="ChCharisSIL"/>
              </w:rPr>
              <w:t>ˈtra</w:t>
            </w:r>
          </w:p>
        </w:tc>
        <w:tc>
          <w:tcPr>
            <w:tcW w:w="1361" w:type="dxa"/>
            <w:shd w:val="clear" w:color="auto" w:fill="auto"/>
          </w:tcPr>
          <w:p w14:paraId="422E5BBF" w14:textId="77777777" w:rsidR="002927B6" w:rsidRPr="005F70FB" w:rsidRDefault="002927B6" w:rsidP="00A551BF">
            <w:pPr>
              <w:pStyle w:val="TableCell0-0115Break"/>
              <w:rPr>
                <w:rStyle w:val="ChSmallCaps"/>
              </w:rPr>
            </w:pPr>
            <w:r w:rsidRPr="005F70FB">
              <w:rPr>
                <w:rStyle w:val="ChSmallCaps"/>
              </w:rPr>
              <w:t>adv</w:t>
            </w:r>
          </w:p>
        </w:tc>
        <w:tc>
          <w:tcPr>
            <w:tcW w:w="2438" w:type="dxa"/>
            <w:shd w:val="clear" w:color="auto" w:fill="auto"/>
          </w:tcPr>
          <w:p w14:paraId="0782775F" w14:textId="77777777" w:rsidR="002927B6" w:rsidRPr="005F70FB" w:rsidRDefault="002927B6" w:rsidP="00A551BF">
            <w:pPr>
              <w:pStyle w:val="TableCell0-0115Break"/>
            </w:pPr>
            <w:r w:rsidRPr="005F70FB">
              <w:rPr>
                <w:rStyle w:val="ChSmallCaps"/>
              </w:rPr>
              <w:t>neg</w:t>
            </w:r>
          </w:p>
        </w:tc>
      </w:tr>
      <w:tr w:rsidR="00AC23C4" w:rsidRPr="005F70FB" w14:paraId="313494AB" w14:textId="77777777" w:rsidTr="00BC00CF">
        <w:tc>
          <w:tcPr>
            <w:tcW w:w="236" w:type="dxa"/>
            <w:shd w:val="clear" w:color="auto" w:fill="auto"/>
          </w:tcPr>
          <w:p w14:paraId="73474303" w14:textId="77777777" w:rsidR="002927B6" w:rsidRPr="005F70FB" w:rsidRDefault="002927B6" w:rsidP="00A551BF">
            <w:pPr>
              <w:pStyle w:val="TableCell0-0115Break"/>
              <w:rPr>
                <w:rStyle w:val="ExampleSource"/>
              </w:rPr>
            </w:pPr>
          </w:p>
        </w:tc>
        <w:tc>
          <w:tcPr>
            <w:tcW w:w="1247" w:type="dxa"/>
            <w:shd w:val="clear" w:color="auto" w:fill="auto"/>
          </w:tcPr>
          <w:p w14:paraId="0FE2B71D" w14:textId="77777777" w:rsidR="002927B6" w:rsidRPr="005F70FB" w:rsidRDefault="002927B6" w:rsidP="00A551BF">
            <w:pPr>
              <w:pStyle w:val="TableCell0-0115Break"/>
              <w:rPr>
                <w:rStyle w:val="ChItalBold"/>
              </w:rPr>
            </w:pPr>
            <w:r w:rsidRPr="005F70FB">
              <w:rPr>
                <w:rStyle w:val="ChItalBold"/>
              </w:rPr>
              <w:t>trampil</w:t>
            </w:r>
          </w:p>
        </w:tc>
        <w:tc>
          <w:tcPr>
            <w:tcW w:w="1418" w:type="dxa"/>
            <w:shd w:val="clear" w:color="auto" w:fill="auto"/>
          </w:tcPr>
          <w:p w14:paraId="0797921B" w14:textId="77777777" w:rsidR="002927B6" w:rsidRPr="005F70FB" w:rsidRDefault="002927B6" w:rsidP="00A551BF">
            <w:pPr>
              <w:pStyle w:val="TableCell0-0115Break"/>
              <w:rPr>
                <w:rStyle w:val="ChCharisSIL"/>
              </w:rPr>
            </w:pPr>
            <w:r w:rsidRPr="005F70FB">
              <w:rPr>
                <w:rStyle w:val="ChCharisSIL"/>
              </w:rPr>
              <w:t>ˈtɾɐm.pɪl</w:t>
            </w:r>
          </w:p>
        </w:tc>
        <w:tc>
          <w:tcPr>
            <w:tcW w:w="1361" w:type="dxa"/>
            <w:shd w:val="clear" w:color="auto" w:fill="auto"/>
          </w:tcPr>
          <w:p w14:paraId="5CCCBC9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356CFD0C" w14:textId="77777777" w:rsidR="002927B6" w:rsidRPr="005F70FB" w:rsidRDefault="002927B6" w:rsidP="00A551BF">
            <w:pPr>
              <w:pStyle w:val="TableCell0-0115Break"/>
            </w:pPr>
            <w:r w:rsidRPr="005F70FB">
              <w:t>be skilled</w:t>
            </w:r>
          </w:p>
        </w:tc>
      </w:tr>
      <w:tr w:rsidR="00AC23C4" w:rsidRPr="005F70FB" w14:paraId="50B83F80" w14:textId="77777777" w:rsidTr="00BC00CF">
        <w:tc>
          <w:tcPr>
            <w:tcW w:w="236" w:type="dxa"/>
            <w:shd w:val="clear" w:color="auto" w:fill="auto"/>
          </w:tcPr>
          <w:p w14:paraId="49383FC2" w14:textId="77777777" w:rsidR="002927B6" w:rsidRPr="005F70FB" w:rsidRDefault="002927B6" w:rsidP="00A551BF">
            <w:pPr>
              <w:pStyle w:val="TableCell0-0115Break"/>
              <w:rPr>
                <w:rStyle w:val="ExampleSource"/>
              </w:rPr>
            </w:pPr>
          </w:p>
        </w:tc>
        <w:tc>
          <w:tcPr>
            <w:tcW w:w="1247" w:type="dxa"/>
            <w:shd w:val="clear" w:color="auto" w:fill="auto"/>
          </w:tcPr>
          <w:p w14:paraId="0DF2D4F0" w14:textId="77777777" w:rsidR="002927B6" w:rsidRPr="005F70FB" w:rsidRDefault="002927B6" w:rsidP="00A551BF">
            <w:pPr>
              <w:pStyle w:val="TableCell0-0115Break"/>
              <w:rPr>
                <w:rStyle w:val="ChItalBold"/>
              </w:rPr>
            </w:pPr>
            <w:r w:rsidRPr="005F70FB">
              <w:rPr>
                <w:rStyle w:val="ChItalBold"/>
              </w:rPr>
              <w:t>trang</w:t>
            </w:r>
          </w:p>
        </w:tc>
        <w:tc>
          <w:tcPr>
            <w:tcW w:w="1418" w:type="dxa"/>
            <w:shd w:val="clear" w:color="auto" w:fill="auto"/>
          </w:tcPr>
          <w:p w14:paraId="37DFBE66" w14:textId="77777777" w:rsidR="002927B6" w:rsidRPr="005F70FB" w:rsidRDefault="002927B6" w:rsidP="00A551BF">
            <w:pPr>
              <w:pStyle w:val="TableCell0-0115Break"/>
              <w:rPr>
                <w:rStyle w:val="ChCharisSIL"/>
              </w:rPr>
            </w:pPr>
            <w:r w:rsidRPr="005F70FB">
              <w:rPr>
                <w:rStyle w:val="ChCharisSIL"/>
              </w:rPr>
              <w:t>ˈtrɐŋ</w:t>
            </w:r>
          </w:p>
        </w:tc>
        <w:tc>
          <w:tcPr>
            <w:tcW w:w="1361" w:type="dxa"/>
            <w:shd w:val="clear" w:color="auto" w:fill="auto"/>
          </w:tcPr>
          <w:p w14:paraId="1D982646"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1010F63" w14:textId="77777777" w:rsidR="002927B6" w:rsidRPr="005F70FB" w:rsidRDefault="002927B6" w:rsidP="00A551BF">
            <w:pPr>
              <w:pStyle w:val="TableCell0-0115Break"/>
            </w:pPr>
            <w:r w:rsidRPr="005F70FB">
              <w:t>be clear</w:t>
            </w:r>
          </w:p>
        </w:tc>
      </w:tr>
      <w:tr w:rsidR="00AC23C4" w:rsidRPr="005F70FB" w14:paraId="1BF3CF56" w14:textId="77777777" w:rsidTr="00BC00CF">
        <w:tc>
          <w:tcPr>
            <w:tcW w:w="236" w:type="dxa"/>
            <w:shd w:val="clear" w:color="auto" w:fill="auto"/>
          </w:tcPr>
          <w:p w14:paraId="4768F920" w14:textId="77777777" w:rsidR="002927B6" w:rsidRPr="005F70FB" w:rsidRDefault="002927B6" w:rsidP="00A551BF">
            <w:pPr>
              <w:pStyle w:val="TableCell0-0115Break"/>
              <w:rPr>
                <w:rStyle w:val="ExampleSource"/>
              </w:rPr>
            </w:pPr>
          </w:p>
        </w:tc>
        <w:tc>
          <w:tcPr>
            <w:tcW w:w="1247" w:type="dxa"/>
            <w:shd w:val="clear" w:color="auto" w:fill="auto"/>
          </w:tcPr>
          <w:p w14:paraId="212A227C" w14:textId="77777777" w:rsidR="002927B6" w:rsidRPr="005F70FB" w:rsidRDefault="002927B6" w:rsidP="00A551BF">
            <w:pPr>
              <w:pStyle w:val="TableCell0-0115Break"/>
              <w:rPr>
                <w:rStyle w:val="ChItalBold"/>
              </w:rPr>
            </w:pPr>
            <w:r w:rsidRPr="005F70FB">
              <w:rPr>
                <w:rStyle w:val="ChItalBold"/>
              </w:rPr>
              <w:t>trik</w:t>
            </w:r>
          </w:p>
        </w:tc>
        <w:tc>
          <w:tcPr>
            <w:tcW w:w="1418" w:type="dxa"/>
            <w:shd w:val="clear" w:color="auto" w:fill="auto"/>
          </w:tcPr>
          <w:p w14:paraId="6879AB10" w14:textId="77777777" w:rsidR="002927B6" w:rsidRPr="005F70FB" w:rsidRDefault="002927B6" w:rsidP="00A551BF">
            <w:pPr>
              <w:pStyle w:val="TableCell0-0115Break"/>
              <w:rPr>
                <w:rStyle w:val="ChCharisSIL"/>
              </w:rPr>
            </w:pPr>
            <w:r w:rsidRPr="005F70FB">
              <w:rPr>
                <w:rStyle w:val="ChCharisSIL"/>
              </w:rPr>
              <w:t>ˈtɾɪk̚</w:t>
            </w:r>
          </w:p>
        </w:tc>
        <w:tc>
          <w:tcPr>
            <w:tcW w:w="1361" w:type="dxa"/>
            <w:shd w:val="clear" w:color="auto" w:fill="auto"/>
          </w:tcPr>
          <w:p w14:paraId="1EA4719C"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25A73D9F" w14:textId="77777777" w:rsidR="002927B6" w:rsidRPr="005F70FB" w:rsidRDefault="002927B6" w:rsidP="00A551BF">
            <w:pPr>
              <w:pStyle w:val="TableCell0-0115Break"/>
            </w:pPr>
            <w:r w:rsidRPr="005F70FB">
              <w:t>be intense</w:t>
            </w:r>
          </w:p>
        </w:tc>
      </w:tr>
      <w:tr w:rsidR="00AC23C4" w:rsidRPr="005F70FB" w14:paraId="18254E4E" w14:textId="77777777" w:rsidTr="00BC00CF">
        <w:tc>
          <w:tcPr>
            <w:tcW w:w="236" w:type="dxa"/>
            <w:shd w:val="clear" w:color="auto" w:fill="auto"/>
          </w:tcPr>
          <w:p w14:paraId="7365D029" w14:textId="77777777" w:rsidR="002927B6" w:rsidRPr="005F70FB" w:rsidRDefault="002927B6" w:rsidP="00A551BF">
            <w:pPr>
              <w:pStyle w:val="TableCell0-0115Break"/>
              <w:rPr>
                <w:rStyle w:val="ExampleSource"/>
              </w:rPr>
            </w:pPr>
          </w:p>
        </w:tc>
        <w:tc>
          <w:tcPr>
            <w:tcW w:w="1247" w:type="dxa"/>
            <w:shd w:val="clear" w:color="auto" w:fill="auto"/>
          </w:tcPr>
          <w:p w14:paraId="23EF9E65" w14:textId="77777777" w:rsidR="002927B6" w:rsidRPr="005F70FB" w:rsidRDefault="002927B6" w:rsidP="00A551BF">
            <w:pPr>
              <w:pStyle w:val="TableCell0-0115Break"/>
              <w:rPr>
                <w:rStyle w:val="ChItalBold"/>
              </w:rPr>
            </w:pPr>
            <w:r w:rsidRPr="005F70FB">
              <w:rPr>
                <w:rStyle w:val="ChItalBold"/>
              </w:rPr>
              <w:t>trima</w:t>
            </w:r>
          </w:p>
        </w:tc>
        <w:tc>
          <w:tcPr>
            <w:tcW w:w="1418" w:type="dxa"/>
            <w:shd w:val="clear" w:color="auto" w:fill="auto"/>
          </w:tcPr>
          <w:p w14:paraId="3A9C58F1" w14:textId="77777777" w:rsidR="002927B6" w:rsidRPr="005F70FB" w:rsidRDefault="002927B6" w:rsidP="00A551BF">
            <w:pPr>
              <w:pStyle w:val="TableCell0-0115Break"/>
              <w:rPr>
                <w:rStyle w:val="ChCharisSIL"/>
              </w:rPr>
            </w:pPr>
            <w:r w:rsidRPr="005F70FB">
              <w:rPr>
                <w:rStyle w:val="ChCharisSIL"/>
              </w:rPr>
              <w:t>ˈtri.ma</w:t>
            </w:r>
          </w:p>
        </w:tc>
        <w:tc>
          <w:tcPr>
            <w:tcW w:w="1361" w:type="dxa"/>
            <w:shd w:val="clear" w:color="auto" w:fill="auto"/>
          </w:tcPr>
          <w:p w14:paraId="1B0CDDA2"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79F5FA6" w14:textId="77777777" w:rsidR="002927B6" w:rsidRPr="005F70FB" w:rsidRDefault="002927B6" w:rsidP="00A551BF">
            <w:pPr>
              <w:pStyle w:val="TableCell0-0115Break"/>
            </w:pPr>
            <w:r w:rsidRPr="005F70FB">
              <w:t>receive</w:t>
            </w:r>
          </w:p>
        </w:tc>
      </w:tr>
      <w:tr w:rsidR="006D3CBF" w:rsidRPr="005F70FB" w14:paraId="7B6798E9" w14:textId="77777777" w:rsidTr="00BC00CF">
        <w:tc>
          <w:tcPr>
            <w:tcW w:w="236" w:type="dxa"/>
            <w:shd w:val="clear" w:color="auto" w:fill="auto"/>
          </w:tcPr>
          <w:p w14:paraId="6DF95B4E" w14:textId="77777777" w:rsidR="006D3CBF" w:rsidRPr="005F70FB" w:rsidRDefault="006D3CBF" w:rsidP="006D3CBF">
            <w:pPr>
              <w:pStyle w:val="TableCell0-0115Break"/>
              <w:rPr>
                <w:rStyle w:val="ExampleSource"/>
              </w:rPr>
            </w:pPr>
          </w:p>
        </w:tc>
        <w:tc>
          <w:tcPr>
            <w:tcW w:w="1247" w:type="dxa"/>
            <w:shd w:val="clear" w:color="auto" w:fill="auto"/>
          </w:tcPr>
          <w:p w14:paraId="1230AFB9" w14:textId="77777777" w:rsidR="006D3CBF" w:rsidRPr="005F70FB" w:rsidRDefault="006D3CBF" w:rsidP="006D3CBF">
            <w:pPr>
              <w:pStyle w:val="TableCell0-0115Break"/>
              <w:rPr>
                <w:rStyle w:val="ChItalBold"/>
              </w:rPr>
            </w:pPr>
            <w:r w:rsidRPr="005F70FB">
              <w:rPr>
                <w:rStyle w:val="ChItalBold"/>
              </w:rPr>
              <w:t>trus</w:t>
            </w:r>
          </w:p>
        </w:tc>
        <w:tc>
          <w:tcPr>
            <w:tcW w:w="1418" w:type="dxa"/>
            <w:shd w:val="clear" w:color="auto" w:fill="auto"/>
          </w:tcPr>
          <w:p w14:paraId="70D2023A" w14:textId="77777777" w:rsidR="006D3CBF" w:rsidRPr="005F70FB" w:rsidRDefault="006D3CBF" w:rsidP="006D3CBF">
            <w:pPr>
              <w:pStyle w:val="TableCell0-0115Break"/>
              <w:rPr>
                <w:rStyle w:val="ChCharisSIL"/>
              </w:rPr>
            </w:pPr>
            <w:r w:rsidRPr="005F70FB">
              <w:rPr>
                <w:rStyle w:val="ChCharisSIL"/>
              </w:rPr>
              <w:t>ˈtɾʊs</w:t>
            </w:r>
          </w:p>
        </w:tc>
        <w:tc>
          <w:tcPr>
            <w:tcW w:w="1361" w:type="dxa"/>
            <w:shd w:val="clear" w:color="auto" w:fill="auto"/>
          </w:tcPr>
          <w:p w14:paraId="7FA21A7C" w14:textId="77777777" w:rsidR="006D3CBF" w:rsidRDefault="006D3CBF" w:rsidP="00920359">
            <w:pPr>
              <w:pStyle w:val="TableCell0-0115"/>
              <w:rPr>
                <w:rStyle w:val="ChSmallCaps"/>
              </w:rPr>
            </w:pPr>
            <w:r w:rsidRPr="005F70FB">
              <w:rPr>
                <w:rStyle w:val="ChSmallCaps"/>
              </w:rPr>
              <w:t>v.mo(st)</w:t>
            </w:r>
          </w:p>
          <w:p w14:paraId="43AC69D9" w14:textId="6C46151A" w:rsidR="00920359" w:rsidRPr="005F70FB" w:rsidRDefault="00920359" w:rsidP="006D3CBF">
            <w:pPr>
              <w:pStyle w:val="TableCell0-0115Break"/>
              <w:rPr>
                <w:rStyle w:val="ChSmallCaps"/>
              </w:rPr>
            </w:pPr>
            <w:r>
              <w:rPr>
                <w:rStyle w:val="ChSmallCaps"/>
              </w:rPr>
              <w:t>cnj</w:t>
            </w:r>
          </w:p>
        </w:tc>
        <w:tc>
          <w:tcPr>
            <w:tcW w:w="2438" w:type="dxa"/>
            <w:shd w:val="clear" w:color="auto" w:fill="auto"/>
          </w:tcPr>
          <w:p w14:paraId="75FC4E18" w14:textId="77777777" w:rsidR="006D3CBF" w:rsidRDefault="006D3CBF" w:rsidP="00920359">
            <w:pPr>
              <w:pStyle w:val="TableCell0-0115"/>
            </w:pPr>
            <w:r w:rsidRPr="005F70FB">
              <w:t>be continuous</w:t>
            </w:r>
          </w:p>
          <w:p w14:paraId="4865908F" w14:textId="6B4CE2B5" w:rsidR="00920359" w:rsidRPr="005F70FB" w:rsidRDefault="00920359" w:rsidP="006D3CBF">
            <w:pPr>
              <w:pStyle w:val="TableCell0-0115Break"/>
            </w:pPr>
            <w:r>
              <w:t>next</w:t>
            </w:r>
          </w:p>
        </w:tc>
      </w:tr>
      <w:tr w:rsidR="00AC23C4" w:rsidRPr="005F70FB" w14:paraId="1FEADAD9" w14:textId="77777777" w:rsidTr="00BC00CF">
        <w:tc>
          <w:tcPr>
            <w:tcW w:w="236" w:type="dxa"/>
            <w:shd w:val="clear" w:color="auto" w:fill="auto"/>
          </w:tcPr>
          <w:p w14:paraId="77652BB3" w14:textId="77777777" w:rsidR="002927B6" w:rsidRPr="005F70FB" w:rsidRDefault="002927B6" w:rsidP="00A551BF">
            <w:pPr>
              <w:pStyle w:val="TableCell0-0115Break"/>
              <w:rPr>
                <w:rStyle w:val="ExampleSource"/>
              </w:rPr>
            </w:pPr>
          </w:p>
        </w:tc>
        <w:tc>
          <w:tcPr>
            <w:tcW w:w="1247" w:type="dxa"/>
            <w:shd w:val="clear" w:color="auto" w:fill="auto"/>
          </w:tcPr>
          <w:p w14:paraId="7F4A6A49" w14:textId="77777777" w:rsidR="002927B6" w:rsidRPr="005F70FB" w:rsidRDefault="002927B6" w:rsidP="00A551BF">
            <w:pPr>
              <w:pStyle w:val="TableCell0-0115Break"/>
              <w:rPr>
                <w:rStyle w:val="ChItalBold"/>
              </w:rPr>
            </w:pPr>
            <w:r w:rsidRPr="005F70FB">
              <w:rPr>
                <w:rStyle w:val="ChItalBold"/>
              </w:rPr>
              <w:t>tua</w:t>
            </w:r>
          </w:p>
        </w:tc>
        <w:tc>
          <w:tcPr>
            <w:tcW w:w="1418" w:type="dxa"/>
            <w:shd w:val="clear" w:color="auto" w:fill="auto"/>
          </w:tcPr>
          <w:p w14:paraId="64DC60E3" w14:textId="77777777" w:rsidR="002927B6" w:rsidRPr="005F70FB" w:rsidRDefault="002927B6" w:rsidP="00A551BF">
            <w:pPr>
              <w:pStyle w:val="TableCell0-0115Break"/>
              <w:rPr>
                <w:rStyle w:val="ChCharisSIL"/>
              </w:rPr>
            </w:pPr>
            <w:r w:rsidRPr="005F70FB">
              <w:rPr>
                <w:rStyle w:val="ChCharisSIL"/>
              </w:rPr>
              <w:t>ˈtʊ.a</w:t>
            </w:r>
          </w:p>
        </w:tc>
        <w:tc>
          <w:tcPr>
            <w:tcW w:w="1361" w:type="dxa"/>
            <w:shd w:val="clear" w:color="auto" w:fill="auto"/>
          </w:tcPr>
          <w:p w14:paraId="757DD3BB"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730A304" w14:textId="77777777" w:rsidR="002927B6" w:rsidRPr="005F70FB" w:rsidRDefault="002927B6" w:rsidP="00A551BF">
            <w:pPr>
              <w:pStyle w:val="TableCell0-0115Break"/>
            </w:pPr>
            <w:r w:rsidRPr="005F70FB">
              <w:t>be old</w:t>
            </w:r>
          </w:p>
        </w:tc>
      </w:tr>
      <w:tr w:rsidR="00AC23C4" w:rsidRPr="005F70FB" w14:paraId="05FE4091" w14:textId="77777777" w:rsidTr="00BC00CF">
        <w:tc>
          <w:tcPr>
            <w:tcW w:w="236" w:type="dxa"/>
            <w:shd w:val="clear" w:color="auto" w:fill="auto"/>
          </w:tcPr>
          <w:p w14:paraId="0FDA7D31" w14:textId="77777777" w:rsidR="002927B6" w:rsidRPr="005F70FB" w:rsidRDefault="002927B6" w:rsidP="00A551BF">
            <w:pPr>
              <w:pStyle w:val="TableCell0-0115Break"/>
              <w:rPr>
                <w:rStyle w:val="ExampleSource"/>
              </w:rPr>
            </w:pPr>
          </w:p>
        </w:tc>
        <w:tc>
          <w:tcPr>
            <w:tcW w:w="1247" w:type="dxa"/>
            <w:shd w:val="clear" w:color="auto" w:fill="auto"/>
          </w:tcPr>
          <w:p w14:paraId="4C0189C8" w14:textId="77777777" w:rsidR="002927B6" w:rsidRPr="005F70FB" w:rsidRDefault="002927B6" w:rsidP="00A551BF">
            <w:pPr>
              <w:pStyle w:val="TableCell0-0115Break"/>
              <w:rPr>
                <w:rStyle w:val="ChItalBold"/>
              </w:rPr>
            </w:pPr>
            <w:r w:rsidRPr="005F70FB">
              <w:rPr>
                <w:rStyle w:val="ChItalBold"/>
              </w:rPr>
              <w:t>tuang</w:t>
            </w:r>
          </w:p>
        </w:tc>
        <w:tc>
          <w:tcPr>
            <w:tcW w:w="1418" w:type="dxa"/>
            <w:shd w:val="clear" w:color="auto" w:fill="auto"/>
          </w:tcPr>
          <w:p w14:paraId="720F9458" w14:textId="77777777" w:rsidR="002927B6" w:rsidRPr="005F70FB" w:rsidRDefault="002927B6" w:rsidP="00A551BF">
            <w:pPr>
              <w:pStyle w:val="TableCell0-0115Break"/>
              <w:rPr>
                <w:rStyle w:val="ChCharisSIL"/>
              </w:rPr>
            </w:pPr>
            <w:r w:rsidRPr="005F70FB">
              <w:rPr>
                <w:rStyle w:val="ChCharisSIL"/>
              </w:rPr>
              <w:t>ˈtʊ.ɐn</w:t>
            </w:r>
          </w:p>
        </w:tc>
        <w:tc>
          <w:tcPr>
            <w:tcW w:w="1361" w:type="dxa"/>
            <w:shd w:val="clear" w:color="auto" w:fill="auto"/>
          </w:tcPr>
          <w:p w14:paraId="5ABAFA3D"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21EE32E" w14:textId="77777777" w:rsidR="002927B6" w:rsidRPr="005F70FB" w:rsidRDefault="002927B6" w:rsidP="00A551BF">
            <w:pPr>
              <w:pStyle w:val="TableCell0-0115Break"/>
            </w:pPr>
            <w:r w:rsidRPr="005F70FB">
              <w:t>head</w:t>
            </w:r>
          </w:p>
        </w:tc>
      </w:tr>
      <w:tr w:rsidR="00AC23C4" w:rsidRPr="005F70FB" w14:paraId="285429B9" w14:textId="77777777" w:rsidTr="00BC00CF">
        <w:tc>
          <w:tcPr>
            <w:tcW w:w="236" w:type="dxa"/>
            <w:shd w:val="clear" w:color="auto" w:fill="auto"/>
          </w:tcPr>
          <w:p w14:paraId="05FFC0E3" w14:textId="77777777" w:rsidR="002927B6" w:rsidRPr="005F70FB" w:rsidRDefault="002927B6" w:rsidP="00A551BF">
            <w:pPr>
              <w:pStyle w:val="TableCell0-0115Break"/>
              <w:rPr>
                <w:rStyle w:val="ExampleSource"/>
              </w:rPr>
            </w:pPr>
          </w:p>
        </w:tc>
        <w:tc>
          <w:tcPr>
            <w:tcW w:w="1247" w:type="dxa"/>
            <w:shd w:val="clear" w:color="auto" w:fill="auto"/>
          </w:tcPr>
          <w:p w14:paraId="3F977F82" w14:textId="77777777" w:rsidR="002927B6" w:rsidRPr="005F70FB" w:rsidRDefault="002927B6" w:rsidP="00A551BF">
            <w:pPr>
              <w:pStyle w:val="TableCell0-0115Break"/>
              <w:rPr>
                <w:rStyle w:val="ChItalBold"/>
              </w:rPr>
            </w:pPr>
            <w:r w:rsidRPr="005F70FB">
              <w:rPr>
                <w:rStyle w:val="ChItalBold"/>
              </w:rPr>
              <w:t>tuay</w:t>
            </w:r>
          </w:p>
        </w:tc>
        <w:tc>
          <w:tcPr>
            <w:tcW w:w="1418" w:type="dxa"/>
            <w:shd w:val="clear" w:color="auto" w:fill="auto"/>
          </w:tcPr>
          <w:p w14:paraId="32037D29" w14:textId="77777777" w:rsidR="002927B6" w:rsidRPr="005F70FB" w:rsidRDefault="002927B6" w:rsidP="00A551BF">
            <w:pPr>
              <w:pStyle w:val="TableCell0-0115Break"/>
              <w:rPr>
                <w:rStyle w:val="ChCharisSIL"/>
              </w:rPr>
            </w:pPr>
            <w:r w:rsidRPr="005F70FB">
              <w:rPr>
                <w:rStyle w:val="ChCharisSIL"/>
              </w:rPr>
              <w:t>ˈtʊ.ɐj</w:t>
            </w:r>
          </w:p>
        </w:tc>
        <w:tc>
          <w:tcPr>
            <w:tcW w:w="1361" w:type="dxa"/>
            <w:shd w:val="clear" w:color="auto" w:fill="auto"/>
          </w:tcPr>
          <w:p w14:paraId="4AE56D0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E957FC9" w14:textId="77777777" w:rsidR="002927B6" w:rsidRPr="005F70FB" w:rsidRDefault="002927B6" w:rsidP="00A551BF">
            <w:pPr>
              <w:pStyle w:val="TableCell0-0115Break"/>
            </w:pPr>
            <w:r w:rsidRPr="005F70FB">
              <w:t>harvest</w:t>
            </w:r>
          </w:p>
        </w:tc>
      </w:tr>
      <w:tr w:rsidR="00AC23C4" w:rsidRPr="005F70FB" w14:paraId="2DF75D4E" w14:textId="77777777" w:rsidTr="00BC00CF">
        <w:tc>
          <w:tcPr>
            <w:tcW w:w="236" w:type="dxa"/>
            <w:shd w:val="clear" w:color="auto" w:fill="auto"/>
          </w:tcPr>
          <w:p w14:paraId="3FD160AB" w14:textId="77777777" w:rsidR="002927B6" w:rsidRPr="005F70FB" w:rsidRDefault="002927B6" w:rsidP="00A551BF">
            <w:pPr>
              <w:pStyle w:val="TableCell0-0115Break"/>
              <w:rPr>
                <w:rStyle w:val="ExampleSource"/>
              </w:rPr>
            </w:pPr>
          </w:p>
        </w:tc>
        <w:tc>
          <w:tcPr>
            <w:tcW w:w="1247" w:type="dxa"/>
            <w:shd w:val="clear" w:color="auto" w:fill="auto"/>
          </w:tcPr>
          <w:p w14:paraId="5E765E61" w14:textId="77777777" w:rsidR="002927B6" w:rsidRPr="005F70FB" w:rsidRDefault="002927B6" w:rsidP="00A551BF">
            <w:pPr>
              <w:pStyle w:val="TableCell0-0115Break"/>
              <w:rPr>
                <w:rStyle w:val="ChItalBold"/>
              </w:rPr>
            </w:pPr>
            <w:r w:rsidRPr="005F70FB">
              <w:rPr>
                <w:rStyle w:val="ChItalBold"/>
              </w:rPr>
              <w:t>tubir</w:t>
            </w:r>
          </w:p>
        </w:tc>
        <w:tc>
          <w:tcPr>
            <w:tcW w:w="1418" w:type="dxa"/>
            <w:shd w:val="clear" w:color="auto" w:fill="auto"/>
          </w:tcPr>
          <w:p w14:paraId="7E0F9C68" w14:textId="77777777" w:rsidR="002927B6" w:rsidRPr="005F70FB" w:rsidRDefault="002927B6" w:rsidP="00A551BF">
            <w:pPr>
              <w:pStyle w:val="TableCell0-0115Break"/>
              <w:rPr>
                <w:rStyle w:val="ChCharisSIL"/>
              </w:rPr>
            </w:pPr>
            <w:r w:rsidRPr="005F70FB">
              <w:rPr>
                <w:rStyle w:val="ChCharisSIL"/>
              </w:rPr>
              <w:t>ˈtu.bɪr</w:t>
            </w:r>
          </w:p>
        </w:tc>
        <w:tc>
          <w:tcPr>
            <w:tcW w:w="1361" w:type="dxa"/>
            <w:shd w:val="clear" w:color="auto" w:fill="auto"/>
          </w:tcPr>
          <w:p w14:paraId="37F03492"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151DA95F" w14:textId="77777777" w:rsidR="002927B6" w:rsidRPr="005F70FB" w:rsidRDefault="002927B6" w:rsidP="00A551BF">
            <w:pPr>
              <w:pStyle w:val="TableCell0-0115Break"/>
            </w:pPr>
            <w:r w:rsidRPr="005F70FB">
              <w:t>be steep</w:t>
            </w:r>
          </w:p>
        </w:tc>
      </w:tr>
      <w:tr w:rsidR="00AC23C4" w:rsidRPr="005F70FB" w14:paraId="3F783619" w14:textId="77777777" w:rsidTr="00BC00CF">
        <w:tc>
          <w:tcPr>
            <w:tcW w:w="236" w:type="dxa"/>
            <w:shd w:val="clear" w:color="auto" w:fill="auto"/>
          </w:tcPr>
          <w:p w14:paraId="05C3513B" w14:textId="77777777" w:rsidR="002927B6" w:rsidRPr="005F70FB" w:rsidRDefault="002927B6" w:rsidP="00A551BF">
            <w:pPr>
              <w:pStyle w:val="TableCell0-0115Break"/>
              <w:rPr>
                <w:rStyle w:val="ExampleSource"/>
              </w:rPr>
            </w:pPr>
          </w:p>
        </w:tc>
        <w:tc>
          <w:tcPr>
            <w:tcW w:w="1247" w:type="dxa"/>
            <w:shd w:val="clear" w:color="auto" w:fill="auto"/>
          </w:tcPr>
          <w:p w14:paraId="310FFA62" w14:textId="77777777" w:rsidR="002927B6" w:rsidRPr="005F70FB" w:rsidRDefault="002927B6" w:rsidP="00A551BF">
            <w:pPr>
              <w:pStyle w:val="TableCell0-0115Break"/>
              <w:rPr>
                <w:rStyle w:val="ChItalBold"/>
              </w:rPr>
            </w:pPr>
            <w:r w:rsidRPr="005F70FB">
              <w:rPr>
                <w:rStyle w:val="ChItalBold"/>
              </w:rPr>
              <w:t>tubu</w:t>
            </w:r>
          </w:p>
        </w:tc>
        <w:tc>
          <w:tcPr>
            <w:tcW w:w="1418" w:type="dxa"/>
            <w:shd w:val="clear" w:color="auto" w:fill="auto"/>
          </w:tcPr>
          <w:p w14:paraId="4D05530C" w14:textId="77777777" w:rsidR="002927B6" w:rsidRPr="005F70FB" w:rsidRDefault="002927B6" w:rsidP="00A551BF">
            <w:pPr>
              <w:pStyle w:val="TableCell0-0115Break"/>
              <w:rPr>
                <w:rStyle w:val="ChCharisSIL"/>
              </w:rPr>
            </w:pPr>
            <w:r w:rsidRPr="005F70FB">
              <w:rPr>
                <w:rStyle w:val="ChCharisSIL"/>
              </w:rPr>
              <w:t>ˈtu.bu</w:t>
            </w:r>
          </w:p>
        </w:tc>
        <w:tc>
          <w:tcPr>
            <w:tcW w:w="1361" w:type="dxa"/>
            <w:shd w:val="clear" w:color="auto" w:fill="auto"/>
          </w:tcPr>
          <w:p w14:paraId="604FDE35"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730C71D7" w14:textId="77777777" w:rsidR="002927B6" w:rsidRPr="005F70FB" w:rsidRDefault="002927B6" w:rsidP="00A551BF">
            <w:pPr>
              <w:pStyle w:val="TableCell0-0115Break"/>
            </w:pPr>
            <w:r w:rsidRPr="005F70FB">
              <w:t>body</w:t>
            </w:r>
          </w:p>
        </w:tc>
      </w:tr>
      <w:tr w:rsidR="00AC23C4" w:rsidRPr="005F70FB" w14:paraId="31E99A0A" w14:textId="77777777" w:rsidTr="00BC00CF">
        <w:tc>
          <w:tcPr>
            <w:tcW w:w="236" w:type="dxa"/>
            <w:shd w:val="clear" w:color="auto" w:fill="auto"/>
          </w:tcPr>
          <w:p w14:paraId="01C033A1" w14:textId="77777777" w:rsidR="002927B6" w:rsidRPr="005F70FB" w:rsidRDefault="002927B6" w:rsidP="00A551BF">
            <w:pPr>
              <w:pStyle w:val="TableCell0-0115Break"/>
              <w:rPr>
                <w:rStyle w:val="ExampleSource"/>
              </w:rPr>
            </w:pPr>
          </w:p>
        </w:tc>
        <w:tc>
          <w:tcPr>
            <w:tcW w:w="1247" w:type="dxa"/>
            <w:shd w:val="clear" w:color="auto" w:fill="auto"/>
          </w:tcPr>
          <w:p w14:paraId="45895319" w14:textId="77777777" w:rsidR="002927B6" w:rsidRPr="005F70FB" w:rsidRDefault="002927B6" w:rsidP="00A551BF">
            <w:pPr>
              <w:pStyle w:val="TableCell0-0115Break"/>
              <w:rPr>
                <w:rStyle w:val="ChItalBold"/>
              </w:rPr>
            </w:pPr>
            <w:r w:rsidRPr="005F70FB">
              <w:rPr>
                <w:rStyle w:val="ChItalBold"/>
              </w:rPr>
              <w:t>tugas</w:t>
            </w:r>
          </w:p>
        </w:tc>
        <w:tc>
          <w:tcPr>
            <w:tcW w:w="1418" w:type="dxa"/>
            <w:shd w:val="clear" w:color="auto" w:fill="auto"/>
          </w:tcPr>
          <w:p w14:paraId="4045B4FC" w14:textId="77777777" w:rsidR="002927B6" w:rsidRPr="005F70FB" w:rsidRDefault="002927B6" w:rsidP="00A551BF">
            <w:pPr>
              <w:pStyle w:val="TableCell0-0115Break"/>
              <w:rPr>
                <w:rStyle w:val="ChCharisSIL"/>
              </w:rPr>
            </w:pPr>
            <w:r w:rsidRPr="005F70FB">
              <w:rPr>
                <w:rStyle w:val="ChCharisSIL"/>
              </w:rPr>
              <w:t>ˈtʊ.gɐs</w:t>
            </w:r>
          </w:p>
        </w:tc>
        <w:tc>
          <w:tcPr>
            <w:tcW w:w="1361" w:type="dxa"/>
            <w:shd w:val="clear" w:color="auto" w:fill="auto"/>
          </w:tcPr>
          <w:p w14:paraId="4D3CFC4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7A78D6F" w14:textId="77777777" w:rsidR="002927B6" w:rsidRPr="005F70FB" w:rsidRDefault="002927B6" w:rsidP="00A551BF">
            <w:pPr>
              <w:pStyle w:val="TableCell0-0115Break"/>
            </w:pPr>
            <w:r w:rsidRPr="005F70FB">
              <w:t>duty</w:t>
            </w:r>
          </w:p>
        </w:tc>
      </w:tr>
      <w:tr w:rsidR="00AC23C4" w:rsidRPr="005F70FB" w14:paraId="7A52216E" w14:textId="77777777" w:rsidTr="00BC00CF">
        <w:tc>
          <w:tcPr>
            <w:tcW w:w="236" w:type="dxa"/>
            <w:shd w:val="clear" w:color="auto" w:fill="auto"/>
          </w:tcPr>
          <w:p w14:paraId="69C74CBE" w14:textId="77777777" w:rsidR="002927B6" w:rsidRPr="005F70FB" w:rsidRDefault="002927B6" w:rsidP="00A551BF">
            <w:pPr>
              <w:pStyle w:val="TableCell0-0115Break"/>
              <w:rPr>
                <w:rStyle w:val="ExampleSource"/>
              </w:rPr>
            </w:pPr>
          </w:p>
        </w:tc>
        <w:tc>
          <w:tcPr>
            <w:tcW w:w="1247" w:type="dxa"/>
            <w:shd w:val="clear" w:color="auto" w:fill="auto"/>
          </w:tcPr>
          <w:p w14:paraId="1DD8106F" w14:textId="77777777" w:rsidR="002927B6" w:rsidRPr="005F70FB" w:rsidRDefault="002927B6" w:rsidP="00A551BF">
            <w:pPr>
              <w:pStyle w:val="TableCell0-0115Break"/>
              <w:rPr>
                <w:rStyle w:val="ChItalBold"/>
              </w:rPr>
            </w:pPr>
            <w:r w:rsidRPr="005F70FB">
              <w:rPr>
                <w:rStyle w:val="ChItalBold"/>
              </w:rPr>
              <w:t>tugu</w:t>
            </w:r>
          </w:p>
        </w:tc>
        <w:tc>
          <w:tcPr>
            <w:tcW w:w="1418" w:type="dxa"/>
            <w:shd w:val="clear" w:color="auto" w:fill="auto"/>
          </w:tcPr>
          <w:p w14:paraId="04FB2C06" w14:textId="77777777" w:rsidR="002927B6" w:rsidRPr="005F70FB" w:rsidRDefault="002927B6" w:rsidP="00A551BF">
            <w:pPr>
              <w:pStyle w:val="TableCell0-0115Break"/>
              <w:rPr>
                <w:rStyle w:val="ChCharisSIL"/>
              </w:rPr>
            </w:pPr>
            <w:r w:rsidRPr="005F70FB">
              <w:rPr>
                <w:rStyle w:val="ChCharisSIL"/>
              </w:rPr>
              <w:t>ˈtu.gu</w:t>
            </w:r>
          </w:p>
        </w:tc>
        <w:tc>
          <w:tcPr>
            <w:tcW w:w="1361" w:type="dxa"/>
            <w:shd w:val="clear" w:color="auto" w:fill="auto"/>
          </w:tcPr>
          <w:p w14:paraId="32D4906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FB4E8C2" w14:textId="77777777" w:rsidR="002927B6" w:rsidRPr="005F70FB" w:rsidRDefault="002927B6" w:rsidP="00A551BF">
            <w:pPr>
              <w:pStyle w:val="TableCell0-0115Break"/>
            </w:pPr>
            <w:r w:rsidRPr="005F70FB">
              <w:t>monument</w:t>
            </w:r>
          </w:p>
        </w:tc>
      </w:tr>
      <w:tr w:rsidR="00AC23C4" w:rsidRPr="005F70FB" w14:paraId="07457BF9" w14:textId="77777777" w:rsidTr="00BC00CF">
        <w:tc>
          <w:tcPr>
            <w:tcW w:w="236" w:type="dxa"/>
            <w:shd w:val="clear" w:color="auto" w:fill="auto"/>
          </w:tcPr>
          <w:p w14:paraId="3BD979B0" w14:textId="77777777" w:rsidR="002927B6" w:rsidRPr="005F70FB" w:rsidRDefault="002927B6" w:rsidP="00A551BF">
            <w:pPr>
              <w:pStyle w:val="TableCell0-0115Break"/>
              <w:rPr>
                <w:rStyle w:val="ExampleSource"/>
              </w:rPr>
            </w:pPr>
          </w:p>
        </w:tc>
        <w:tc>
          <w:tcPr>
            <w:tcW w:w="1247" w:type="dxa"/>
            <w:shd w:val="clear" w:color="auto" w:fill="auto"/>
          </w:tcPr>
          <w:p w14:paraId="211E312D" w14:textId="6E44878D" w:rsidR="002927B6" w:rsidRPr="005F70FB" w:rsidRDefault="002927B6" w:rsidP="00A551BF">
            <w:pPr>
              <w:pStyle w:val="TableCell0-0115Break"/>
              <w:rPr>
                <w:rStyle w:val="ChItalBold"/>
              </w:rPr>
            </w:pPr>
            <w:r w:rsidRPr="005F70FB">
              <w:rPr>
                <w:rStyle w:val="ChItalBold"/>
              </w:rPr>
              <w:t>Tuhan</w:t>
            </w:r>
            <w:r w:rsidR="004E7A51">
              <w:rPr>
                <w:rStyle w:val="ChItalBold"/>
              </w:rPr>
              <w:t>g</w:t>
            </w:r>
          </w:p>
        </w:tc>
        <w:tc>
          <w:tcPr>
            <w:tcW w:w="1418" w:type="dxa"/>
            <w:shd w:val="clear" w:color="auto" w:fill="auto"/>
          </w:tcPr>
          <w:p w14:paraId="1E5155D4" w14:textId="77777777" w:rsidR="002927B6" w:rsidRPr="005F70FB" w:rsidRDefault="002927B6" w:rsidP="00A551BF">
            <w:pPr>
              <w:pStyle w:val="TableCell0-0115Break"/>
              <w:rPr>
                <w:rStyle w:val="ChCharisSIL"/>
              </w:rPr>
            </w:pPr>
            <w:r w:rsidRPr="005F70FB">
              <w:rPr>
                <w:rStyle w:val="ChCharisSIL"/>
              </w:rPr>
              <w:t>ˈtʊ.hɐn</w:t>
            </w:r>
          </w:p>
        </w:tc>
        <w:tc>
          <w:tcPr>
            <w:tcW w:w="1361" w:type="dxa"/>
            <w:shd w:val="clear" w:color="auto" w:fill="auto"/>
          </w:tcPr>
          <w:p w14:paraId="31566E9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BDEA3F9" w14:textId="77777777" w:rsidR="002927B6" w:rsidRPr="005F70FB" w:rsidRDefault="002927B6" w:rsidP="00A551BF">
            <w:pPr>
              <w:pStyle w:val="TableCell0-0115Break"/>
            </w:pPr>
            <w:r w:rsidRPr="005F70FB">
              <w:t>God</w:t>
            </w:r>
          </w:p>
        </w:tc>
      </w:tr>
      <w:tr w:rsidR="00AC23C4" w:rsidRPr="005F70FB" w14:paraId="05FE7FA8" w14:textId="77777777" w:rsidTr="00BC00CF">
        <w:tc>
          <w:tcPr>
            <w:tcW w:w="236" w:type="dxa"/>
            <w:shd w:val="clear" w:color="auto" w:fill="auto"/>
          </w:tcPr>
          <w:p w14:paraId="0FB1C43F" w14:textId="77777777" w:rsidR="002927B6" w:rsidRPr="005F70FB" w:rsidRDefault="002927B6" w:rsidP="00A551BF">
            <w:pPr>
              <w:pStyle w:val="TableCell0-0115Break"/>
              <w:rPr>
                <w:rStyle w:val="ExampleSource"/>
              </w:rPr>
            </w:pPr>
          </w:p>
        </w:tc>
        <w:tc>
          <w:tcPr>
            <w:tcW w:w="1247" w:type="dxa"/>
            <w:shd w:val="clear" w:color="auto" w:fill="auto"/>
          </w:tcPr>
          <w:p w14:paraId="31C24E9F" w14:textId="77777777" w:rsidR="002927B6" w:rsidRPr="005F70FB" w:rsidRDefault="002927B6" w:rsidP="00A551BF">
            <w:pPr>
              <w:pStyle w:val="TableCell0-0115Break"/>
              <w:rPr>
                <w:rStyle w:val="ChItalBold"/>
              </w:rPr>
            </w:pPr>
            <w:r w:rsidRPr="005F70FB">
              <w:rPr>
                <w:rStyle w:val="ChItalBold"/>
              </w:rPr>
              <w:t>tuju</w:t>
            </w:r>
          </w:p>
        </w:tc>
        <w:tc>
          <w:tcPr>
            <w:tcW w:w="1418" w:type="dxa"/>
            <w:shd w:val="clear" w:color="auto" w:fill="auto"/>
          </w:tcPr>
          <w:p w14:paraId="064F0A46" w14:textId="77777777" w:rsidR="002927B6" w:rsidRPr="005F70FB" w:rsidRDefault="002927B6" w:rsidP="00A551BF">
            <w:pPr>
              <w:pStyle w:val="TableCell0-0115Break"/>
              <w:rPr>
                <w:rStyle w:val="ChCharisSIL"/>
              </w:rPr>
            </w:pPr>
            <w:r w:rsidRPr="005F70FB">
              <w:rPr>
                <w:rStyle w:val="ChCharisSIL"/>
              </w:rPr>
              <w:t>ˈtu.dʒu</w:t>
            </w:r>
          </w:p>
        </w:tc>
        <w:tc>
          <w:tcPr>
            <w:tcW w:w="1361" w:type="dxa"/>
            <w:shd w:val="clear" w:color="auto" w:fill="auto"/>
          </w:tcPr>
          <w:p w14:paraId="2149D11C" w14:textId="77777777" w:rsidR="002927B6" w:rsidRPr="005F70FB" w:rsidRDefault="002927B6" w:rsidP="00A551BF">
            <w:pPr>
              <w:pStyle w:val="TableCell0-0115Break"/>
              <w:rPr>
                <w:rStyle w:val="ChSmallCaps"/>
              </w:rPr>
            </w:pPr>
            <w:r w:rsidRPr="005F70FB">
              <w:rPr>
                <w:rStyle w:val="ChSmallCaps"/>
              </w:rPr>
              <w:t>num.c</w:t>
            </w:r>
          </w:p>
        </w:tc>
        <w:tc>
          <w:tcPr>
            <w:tcW w:w="2438" w:type="dxa"/>
            <w:shd w:val="clear" w:color="auto" w:fill="auto"/>
          </w:tcPr>
          <w:p w14:paraId="27E7E30F" w14:textId="77777777" w:rsidR="002927B6" w:rsidRPr="005F70FB" w:rsidRDefault="002927B6" w:rsidP="00A551BF">
            <w:pPr>
              <w:pStyle w:val="TableCell0-0115Break"/>
            </w:pPr>
            <w:r w:rsidRPr="005F70FB">
              <w:t>seven</w:t>
            </w:r>
          </w:p>
        </w:tc>
      </w:tr>
      <w:tr w:rsidR="00AC23C4" w:rsidRPr="005F70FB" w14:paraId="25EB70F7" w14:textId="77777777" w:rsidTr="00BC00CF">
        <w:tc>
          <w:tcPr>
            <w:tcW w:w="236" w:type="dxa"/>
            <w:shd w:val="clear" w:color="auto" w:fill="auto"/>
          </w:tcPr>
          <w:p w14:paraId="0F741545" w14:textId="77777777" w:rsidR="002927B6" w:rsidRPr="005F70FB" w:rsidRDefault="002927B6" w:rsidP="00A551BF">
            <w:pPr>
              <w:pStyle w:val="TableCell0-0115Break"/>
              <w:rPr>
                <w:rStyle w:val="ExampleSource"/>
              </w:rPr>
            </w:pPr>
          </w:p>
        </w:tc>
        <w:tc>
          <w:tcPr>
            <w:tcW w:w="1247" w:type="dxa"/>
            <w:shd w:val="clear" w:color="auto" w:fill="auto"/>
          </w:tcPr>
          <w:p w14:paraId="7360A53F" w14:textId="77777777" w:rsidR="002927B6" w:rsidRPr="005F70FB" w:rsidRDefault="002927B6" w:rsidP="00A551BF">
            <w:pPr>
              <w:pStyle w:val="TableCell0-0115Break"/>
              <w:rPr>
                <w:rStyle w:val="ChItalBold"/>
              </w:rPr>
            </w:pPr>
            <w:r w:rsidRPr="005F70FB">
              <w:rPr>
                <w:rStyle w:val="ChItalBold"/>
              </w:rPr>
              <w:t>tukang</w:t>
            </w:r>
          </w:p>
        </w:tc>
        <w:tc>
          <w:tcPr>
            <w:tcW w:w="1418" w:type="dxa"/>
            <w:shd w:val="clear" w:color="auto" w:fill="auto"/>
          </w:tcPr>
          <w:p w14:paraId="5DB05008" w14:textId="77777777" w:rsidR="002927B6" w:rsidRPr="005F70FB" w:rsidRDefault="002927B6" w:rsidP="00A551BF">
            <w:pPr>
              <w:pStyle w:val="TableCell0-0115Break"/>
              <w:rPr>
                <w:rStyle w:val="ChCharisSIL"/>
              </w:rPr>
            </w:pPr>
            <w:r w:rsidRPr="005F70FB">
              <w:rPr>
                <w:rStyle w:val="ChCharisSIL"/>
              </w:rPr>
              <w:t>ˈtʊ.kɐn</w:t>
            </w:r>
          </w:p>
        </w:tc>
        <w:tc>
          <w:tcPr>
            <w:tcW w:w="1361" w:type="dxa"/>
            <w:shd w:val="clear" w:color="auto" w:fill="auto"/>
          </w:tcPr>
          <w:p w14:paraId="4FFB1D5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FA19C05" w14:textId="77777777" w:rsidR="002927B6" w:rsidRPr="005F70FB" w:rsidRDefault="002927B6" w:rsidP="00A551BF">
            <w:pPr>
              <w:pStyle w:val="TableCell0-0115Break"/>
            </w:pPr>
            <w:r w:rsidRPr="005F70FB">
              <w:t>craftsman</w:t>
            </w:r>
          </w:p>
        </w:tc>
      </w:tr>
      <w:tr w:rsidR="00AC23C4" w:rsidRPr="005F70FB" w14:paraId="45ED71D6" w14:textId="77777777" w:rsidTr="00BC00CF">
        <w:tc>
          <w:tcPr>
            <w:tcW w:w="236" w:type="dxa"/>
            <w:shd w:val="clear" w:color="auto" w:fill="auto"/>
          </w:tcPr>
          <w:p w14:paraId="54598507" w14:textId="77777777" w:rsidR="002927B6" w:rsidRPr="005F70FB" w:rsidRDefault="002927B6" w:rsidP="00A551BF">
            <w:pPr>
              <w:pStyle w:val="TableCell0-0115Break"/>
              <w:rPr>
                <w:rStyle w:val="ExampleSource"/>
              </w:rPr>
            </w:pPr>
          </w:p>
        </w:tc>
        <w:tc>
          <w:tcPr>
            <w:tcW w:w="1247" w:type="dxa"/>
            <w:shd w:val="clear" w:color="auto" w:fill="auto"/>
          </w:tcPr>
          <w:p w14:paraId="09513A75" w14:textId="77777777" w:rsidR="002927B6" w:rsidRPr="005F70FB" w:rsidRDefault="002927B6" w:rsidP="00A551BF">
            <w:pPr>
              <w:pStyle w:val="TableCell0-0115Break"/>
              <w:rPr>
                <w:rStyle w:val="ChItalBold"/>
              </w:rPr>
            </w:pPr>
            <w:r w:rsidRPr="005F70FB">
              <w:rPr>
                <w:rStyle w:val="ChItalBold"/>
              </w:rPr>
              <w:t>tukar</w:t>
            </w:r>
          </w:p>
        </w:tc>
        <w:tc>
          <w:tcPr>
            <w:tcW w:w="1418" w:type="dxa"/>
            <w:shd w:val="clear" w:color="auto" w:fill="auto"/>
          </w:tcPr>
          <w:p w14:paraId="0C3C56F9" w14:textId="77777777" w:rsidR="002927B6" w:rsidRPr="005F70FB" w:rsidRDefault="002927B6" w:rsidP="00A551BF">
            <w:pPr>
              <w:pStyle w:val="TableCell0-0115Break"/>
              <w:rPr>
                <w:rStyle w:val="ChCharisSIL"/>
              </w:rPr>
            </w:pPr>
            <w:r w:rsidRPr="005F70FB">
              <w:rPr>
                <w:rStyle w:val="ChCharisSIL"/>
              </w:rPr>
              <w:t>ˈtu.kɐr̥</w:t>
            </w:r>
          </w:p>
        </w:tc>
        <w:tc>
          <w:tcPr>
            <w:tcW w:w="1361" w:type="dxa"/>
            <w:shd w:val="clear" w:color="auto" w:fill="auto"/>
          </w:tcPr>
          <w:p w14:paraId="01E15857"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D06B8D4" w14:textId="77777777" w:rsidR="002927B6" w:rsidRPr="005F70FB" w:rsidRDefault="002927B6" w:rsidP="00A551BF">
            <w:pPr>
              <w:pStyle w:val="TableCell0-0115Break"/>
            </w:pPr>
            <w:r w:rsidRPr="005F70FB">
              <w:t>exchange</w:t>
            </w:r>
          </w:p>
        </w:tc>
      </w:tr>
      <w:tr w:rsidR="00AC23C4" w:rsidRPr="005F70FB" w14:paraId="5090858F" w14:textId="77777777" w:rsidTr="00BC00CF">
        <w:tc>
          <w:tcPr>
            <w:tcW w:w="236" w:type="dxa"/>
            <w:shd w:val="clear" w:color="auto" w:fill="auto"/>
          </w:tcPr>
          <w:p w14:paraId="413500E6" w14:textId="77777777" w:rsidR="002927B6" w:rsidRPr="005F70FB" w:rsidRDefault="002927B6" w:rsidP="00A551BF">
            <w:pPr>
              <w:pStyle w:val="TableCell0-0115Break"/>
              <w:rPr>
                <w:rStyle w:val="ExampleSource"/>
              </w:rPr>
            </w:pPr>
          </w:p>
        </w:tc>
        <w:tc>
          <w:tcPr>
            <w:tcW w:w="1247" w:type="dxa"/>
            <w:shd w:val="clear" w:color="auto" w:fill="auto"/>
          </w:tcPr>
          <w:p w14:paraId="29704F73" w14:textId="77777777" w:rsidR="002927B6" w:rsidRPr="005F70FB" w:rsidRDefault="002927B6" w:rsidP="00A551BF">
            <w:pPr>
              <w:pStyle w:val="TableCell0-0115Break"/>
              <w:rPr>
                <w:rStyle w:val="ChItalBold"/>
              </w:rPr>
            </w:pPr>
            <w:r w:rsidRPr="005F70FB">
              <w:rPr>
                <w:rStyle w:val="ChItalBold"/>
              </w:rPr>
              <w:t>tulang</w:t>
            </w:r>
          </w:p>
        </w:tc>
        <w:tc>
          <w:tcPr>
            <w:tcW w:w="1418" w:type="dxa"/>
            <w:shd w:val="clear" w:color="auto" w:fill="auto"/>
          </w:tcPr>
          <w:p w14:paraId="54A4A4BA" w14:textId="77777777" w:rsidR="002927B6" w:rsidRPr="005F70FB" w:rsidRDefault="002927B6" w:rsidP="00A551BF">
            <w:pPr>
              <w:pStyle w:val="TableCell0-0115Break"/>
              <w:rPr>
                <w:rStyle w:val="ChCharisSIL"/>
              </w:rPr>
            </w:pPr>
            <w:r w:rsidRPr="005F70FB">
              <w:rPr>
                <w:rStyle w:val="ChCharisSIL"/>
              </w:rPr>
              <w:t>ˈtu.lɐŋ</w:t>
            </w:r>
          </w:p>
        </w:tc>
        <w:tc>
          <w:tcPr>
            <w:tcW w:w="1361" w:type="dxa"/>
            <w:shd w:val="clear" w:color="auto" w:fill="auto"/>
          </w:tcPr>
          <w:p w14:paraId="4B504504"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174954D" w14:textId="77777777" w:rsidR="002927B6" w:rsidRPr="005F70FB" w:rsidRDefault="002927B6" w:rsidP="00A551BF">
            <w:pPr>
              <w:pStyle w:val="TableCell0-0115Break"/>
            </w:pPr>
            <w:r w:rsidRPr="005F70FB">
              <w:t>bone</w:t>
            </w:r>
          </w:p>
        </w:tc>
      </w:tr>
      <w:tr w:rsidR="00AC23C4" w:rsidRPr="005F70FB" w14:paraId="04B8821B" w14:textId="77777777" w:rsidTr="00BC00CF">
        <w:tc>
          <w:tcPr>
            <w:tcW w:w="236" w:type="dxa"/>
            <w:shd w:val="clear" w:color="auto" w:fill="auto"/>
          </w:tcPr>
          <w:p w14:paraId="5360AFF1" w14:textId="77777777" w:rsidR="002927B6" w:rsidRPr="005F70FB" w:rsidRDefault="002927B6" w:rsidP="00A551BF">
            <w:pPr>
              <w:pStyle w:val="TableCell0-0115Break"/>
              <w:rPr>
                <w:rStyle w:val="ExampleSource"/>
              </w:rPr>
            </w:pPr>
          </w:p>
        </w:tc>
        <w:tc>
          <w:tcPr>
            <w:tcW w:w="1247" w:type="dxa"/>
            <w:shd w:val="clear" w:color="auto" w:fill="auto"/>
          </w:tcPr>
          <w:p w14:paraId="3F4A8718" w14:textId="77777777" w:rsidR="002927B6" w:rsidRPr="005F70FB" w:rsidRDefault="002927B6" w:rsidP="00A551BF">
            <w:pPr>
              <w:pStyle w:val="TableCell0-0115Break"/>
              <w:rPr>
                <w:rStyle w:val="ChItalBold"/>
              </w:rPr>
            </w:pPr>
            <w:r w:rsidRPr="005F70FB">
              <w:rPr>
                <w:rStyle w:val="ChItalBold"/>
              </w:rPr>
              <w:t>tuli</w:t>
            </w:r>
          </w:p>
        </w:tc>
        <w:tc>
          <w:tcPr>
            <w:tcW w:w="1418" w:type="dxa"/>
            <w:shd w:val="clear" w:color="auto" w:fill="auto"/>
          </w:tcPr>
          <w:p w14:paraId="292D75B1" w14:textId="77777777" w:rsidR="002927B6" w:rsidRPr="005F70FB" w:rsidRDefault="002927B6" w:rsidP="00A551BF">
            <w:pPr>
              <w:pStyle w:val="TableCell0-0115Break"/>
              <w:rPr>
                <w:rStyle w:val="ChCharisSIL"/>
              </w:rPr>
            </w:pPr>
            <w:r w:rsidRPr="005F70FB">
              <w:rPr>
                <w:rStyle w:val="ChCharisSIL"/>
              </w:rPr>
              <w:t>ˈtu.li</w:t>
            </w:r>
          </w:p>
        </w:tc>
        <w:tc>
          <w:tcPr>
            <w:tcW w:w="1361" w:type="dxa"/>
            <w:shd w:val="clear" w:color="auto" w:fill="auto"/>
          </w:tcPr>
          <w:p w14:paraId="5008D633"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7E0E46A1" w14:textId="77777777" w:rsidR="002927B6" w:rsidRPr="005F70FB" w:rsidRDefault="002927B6" w:rsidP="00A551BF">
            <w:pPr>
              <w:pStyle w:val="TableCell0-0115Break"/>
            </w:pPr>
            <w:r w:rsidRPr="005F70FB">
              <w:t>be deaf</w:t>
            </w:r>
          </w:p>
        </w:tc>
      </w:tr>
      <w:tr w:rsidR="00AC23C4" w:rsidRPr="005F70FB" w14:paraId="4685F07D" w14:textId="77777777" w:rsidTr="00BC00CF">
        <w:tc>
          <w:tcPr>
            <w:tcW w:w="236" w:type="dxa"/>
            <w:shd w:val="clear" w:color="auto" w:fill="auto"/>
          </w:tcPr>
          <w:p w14:paraId="356403C6" w14:textId="77777777" w:rsidR="002927B6" w:rsidRPr="005F70FB" w:rsidRDefault="002927B6" w:rsidP="00A551BF">
            <w:pPr>
              <w:pStyle w:val="TableCell0-0115Break"/>
              <w:rPr>
                <w:rStyle w:val="ExampleSource"/>
              </w:rPr>
            </w:pPr>
          </w:p>
        </w:tc>
        <w:tc>
          <w:tcPr>
            <w:tcW w:w="1247" w:type="dxa"/>
            <w:shd w:val="clear" w:color="auto" w:fill="auto"/>
          </w:tcPr>
          <w:p w14:paraId="58F1A516" w14:textId="77777777" w:rsidR="002927B6" w:rsidRPr="005F70FB" w:rsidRDefault="002927B6" w:rsidP="00A551BF">
            <w:pPr>
              <w:pStyle w:val="TableCell0-0115Break"/>
              <w:rPr>
                <w:rStyle w:val="ChItalBold"/>
              </w:rPr>
            </w:pPr>
            <w:r w:rsidRPr="005F70FB">
              <w:rPr>
                <w:rStyle w:val="ChItalBold"/>
              </w:rPr>
              <w:t>tulis</w:t>
            </w:r>
          </w:p>
        </w:tc>
        <w:tc>
          <w:tcPr>
            <w:tcW w:w="1418" w:type="dxa"/>
            <w:shd w:val="clear" w:color="auto" w:fill="auto"/>
          </w:tcPr>
          <w:p w14:paraId="495714E2" w14:textId="77777777" w:rsidR="002927B6" w:rsidRPr="005F70FB" w:rsidRDefault="002927B6" w:rsidP="00A551BF">
            <w:pPr>
              <w:pStyle w:val="TableCell0-0115Break"/>
              <w:rPr>
                <w:rStyle w:val="ChCharisSIL"/>
              </w:rPr>
            </w:pPr>
            <w:r w:rsidRPr="005F70FB">
              <w:rPr>
                <w:rStyle w:val="ChCharisSIL"/>
              </w:rPr>
              <w:t>ˈtu.lɪs</w:t>
            </w:r>
          </w:p>
        </w:tc>
        <w:tc>
          <w:tcPr>
            <w:tcW w:w="1361" w:type="dxa"/>
            <w:shd w:val="clear" w:color="auto" w:fill="auto"/>
          </w:tcPr>
          <w:p w14:paraId="2CC8FE6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5D4F9F5" w14:textId="77777777" w:rsidR="002927B6" w:rsidRPr="005F70FB" w:rsidRDefault="002927B6" w:rsidP="00A551BF">
            <w:pPr>
              <w:pStyle w:val="TableCell0-0115Break"/>
            </w:pPr>
            <w:r w:rsidRPr="005F70FB">
              <w:t>write</w:t>
            </w:r>
          </w:p>
        </w:tc>
      </w:tr>
      <w:tr w:rsidR="00AC23C4" w:rsidRPr="005F70FB" w14:paraId="050D9837" w14:textId="77777777" w:rsidTr="00BC00CF">
        <w:tc>
          <w:tcPr>
            <w:tcW w:w="236" w:type="dxa"/>
            <w:shd w:val="clear" w:color="auto" w:fill="auto"/>
          </w:tcPr>
          <w:p w14:paraId="1B67C600" w14:textId="77777777" w:rsidR="002927B6" w:rsidRPr="005F70FB" w:rsidRDefault="002927B6" w:rsidP="00A551BF">
            <w:pPr>
              <w:pStyle w:val="TableCell0-0115Break"/>
              <w:rPr>
                <w:rStyle w:val="ExampleSource"/>
              </w:rPr>
            </w:pPr>
          </w:p>
        </w:tc>
        <w:tc>
          <w:tcPr>
            <w:tcW w:w="1247" w:type="dxa"/>
            <w:shd w:val="clear" w:color="auto" w:fill="auto"/>
          </w:tcPr>
          <w:p w14:paraId="7723B8A0" w14:textId="77777777" w:rsidR="002927B6" w:rsidRPr="005F70FB" w:rsidRDefault="002927B6" w:rsidP="00A551BF">
            <w:pPr>
              <w:pStyle w:val="TableCell0-0115Break"/>
              <w:rPr>
                <w:rStyle w:val="ChItalBold"/>
              </w:rPr>
            </w:pPr>
            <w:r w:rsidRPr="005F70FB">
              <w:rPr>
                <w:rStyle w:val="ChItalBold"/>
              </w:rPr>
              <w:t>tum</w:t>
            </w:r>
          </w:p>
        </w:tc>
        <w:tc>
          <w:tcPr>
            <w:tcW w:w="1418" w:type="dxa"/>
            <w:shd w:val="clear" w:color="auto" w:fill="auto"/>
          </w:tcPr>
          <w:p w14:paraId="306ECF08" w14:textId="77777777" w:rsidR="002927B6" w:rsidRPr="005F70FB" w:rsidRDefault="002927B6" w:rsidP="00A551BF">
            <w:pPr>
              <w:pStyle w:val="TableCell0-0115Break"/>
              <w:rPr>
                <w:rStyle w:val="ChCharisSIL"/>
              </w:rPr>
            </w:pPr>
            <w:r w:rsidRPr="005F70FB">
              <w:rPr>
                <w:rStyle w:val="ChCharisSIL"/>
              </w:rPr>
              <w:t>ˈtʊm</w:t>
            </w:r>
          </w:p>
        </w:tc>
        <w:tc>
          <w:tcPr>
            <w:tcW w:w="1361" w:type="dxa"/>
            <w:shd w:val="clear" w:color="auto" w:fill="auto"/>
          </w:tcPr>
          <w:p w14:paraId="260937F4"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4AB46182" w14:textId="77777777" w:rsidR="002927B6" w:rsidRPr="005F70FB" w:rsidRDefault="002927B6" w:rsidP="00A551BF">
            <w:pPr>
              <w:pStyle w:val="TableCell0-0115Break"/>
            </w:pPr>
            <w:r w:rsidRPr="005F70FB">
              <w:t>dive</w:t>
            </w:r>
          </w:p>
        </w:tc>
      </w:tr>
      <w:tr w:rsidR="00AC23C4" w:rsidRPr="005F70FB" w14:paraId="7DE162A9" w14:textId="77777777" w:rsidTr="00BC00CF">
        <w:tc>
          <w:tcPr>
            <w:tcW w:w="236" w:type="dxa"/>
            <w:shd w:val="clear" w:color="auto" w:fill="auto"/>
          </w:tcPr>
          <w:p w14:paraId="75951D3D" w14:textId="77777777" w:rsidR="002927B6" w:rsidRPr="005F70FB" w:rsidRDefault="002927B6" w:rsidP="00A551BF">
            <w:pPr>
              <w:pStyle w:val="TableCell0-0115Break"/>
              <w:rPr>
                <w:rStyle w:val="ExampleSource"/>
              </w:rPr>
            </w:pPr>
          </w:p>
        </w:tc>
        <w:tc>
          <w:tcPr>
            <w:tcW w:w="1247" w:type="dxa"/>
            <w:shd w:val="clear" w:color="auto" w:fill="auto"/>
          </w:tcPr>
          <w:p w14:paraId="748FB441" w14:textId="77777777" w:rsidR="002927B6" w:rsidRPr="005F70FB" w:rsidRDefault="002927B6" w:rsidP="00A551BF">
            <w:pPr>
              <w:pStyle w:val="TableCell0-0115Break"/>
              <w:rPr>
                <w:rStyle w:val="ChItalBold"/>
              </w:rPr>
            </w:pPr>
            <w:r w:rsidRPr="005F70FB">
              <w:rPr>
                <w:rStyle w:val="ChItalBold"/>
              </w:rPr>
              <w:t>tumbu</w:t>
            </w:r>
          </w:p>
        </w:tc>
        <w:tc>
          <w:tcPr>
            <w:tcW w:w="1418" w:type="dxa"/>
            <w:shd w:val="clear" w:color="auto" w:fill="auto"/>
          </w:tcPr>
          <w:p w14:paraId="48030EA2" w14:textId="77777777" w:rsidR="002927B6" w:rsidRPr="005F70FB" w:rsidRDefault="002927B6" w:rsidP="00A551BF">
            <w:pPr>
              <w:pStyle w:val="TableCell0-0115Break"/>
              <w:rPr>
                <w:rStyle w:val="ChCharisSIL"/>
              </w:rPr>
            </w:pPr>
            <w:r w:rsidRPr="005F70FB">
              <w:rPr>
                <w:rStyle w:val="ChCharisSIL"/>
              </w:rPr>
              <w:t>ˈtʊm.bu</w:t>
            </w:r>
          </w:p>
        </w:tc>
        <w:tc>
          <w:tcPr>
            <w:tcW w:w="1361" w:type="dxa"/>
            <w:shd w:val="clear" w:color="auto" w:fill="auto"/>
          </w:tcPr>
          <w:p w14:paraId="385541C8"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39C962D5" w14:textId="77777777" w:rsidR="002927B6" w:rsidRPr="005F70FB" w:rsidRDefault="002927B6" w:rsidP="00A551BF">
            <w:pPr>
              <w:pStyle w:val="TableCell0-0115Break"/>
            </w:pPr>
            <w:r w:rsidRPr="005F70FB">
              <w:t>grow</w:t>
            </w:r>
          </w:p>
        </w:tc>
      </w:tr>
      <w:tr w:rsidR="00AC23C4" w:rsidRPr="005F70FB" w14:paraId="4D77D41E" w14:textId="77777777" w:rsidTr="00BC00CF">
        <w:tc>
          <w:tcPr>
            <w:tcW w:w="236" w:type="dxa"/>
            <w:shd w:val="clear" w:color="auto" w:fill="auto"/>
          </w:tcPr>
          <w:p w14:paraId="4A92F311" w14:textId="77777777" w:rsidR="002927B6" w:rsidRPr="005F70FB" w:rsidRDefault="002927B6" w:rsidP="00A551BF">
            <w:pPr>
              <w:pStyle w:val="TableCell0-0115Break"/>
              <w:rPr>
                <w:rStyle w:val="ExampleSource"/>
              </w:rPr>
            </w:pPr>
          </w:p>
        </w:tc>
        <w:tc>
          <w:tcPr>
            <w:tcW w:w="1247" w:type="dxa"/>
            <w:shd w:val="clear" w:color="auto" w:fill="auto"/>
          </w:tcPr>
          <w:p w14:paraId="0283AED1" w14:textId="77777777" w:rsidR="002927B6" w:rsidRPr="005F70FB" w:rsidRDefault="002927B6" w:rsidP="00A551BF">
            <w:pPr>
              <w:pStyle w:val="TableCell0-0115Break"/>
              <w:rPr>
                <w:rStyle w:val="ChItalBold"/>
              </w:rPr>
            </w:pPr>
            <w:r w:rsidRPr="005F70FB">
              <w:rPr>
                <w:rStyle w:val="ChItalBold"/>
              </w:rPr>
              <w:t>tumbuk</w:t>
            </w:r>
          </w:p>
        </w:tc>
        <w:tc>
          <w:tcPr>
            <w:tcW w:w="1418" w:type="dxa"/>
            <w:shd w:val="clear" w:color="auto" w:fill="auto"/>
          </w:tcPr>
          <w:p w14:paraId="10D64106" w14:textId="77777777" w:rsidR="002927B6" w:rsidRPr="005F70FB" w:rsidRDefault="002927B6" w:rsidP="00A551BF">
            <w:pPr>
              <w:pStyle w:val="TableCell0-0115Break"/>
              <w:rPr>
                <w:rStyle w:val="ChCharisSIL"/>
              </w:rPr>
            </w:pPr>
            <w:r w:rsidRPr="005F70FB">
              <w:rPr>
                <w:rStyle w:val="ChCharisSIL"/>
              </w:rPr>
              <w:t>ˈtʊm.bʊk</w:t>
            </w:r>
          </w:p>
        </w:tc>
        <w:tc>
          <w:tcPr>
            <w:tcW w:w="1361" w:type="dxa"/>
            <w:shd w:val="clear" w:color="auto" w:fill="auto"/>
          </w:tcPr>
          <w:p w14:paraId="06894666"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B5E588C" w14:textId="77777777" w:rsidR="002927B6" w:rsidRPr="005F70FB" w:rsidRDefault="002927B6" w:rsidP="00A551BF">
            <w:pPr>
              <w:pStyle w:val="TableCell0-0115Break"/>
            </w:pPr>
            <w:r w:rsidRPr="005F70FB">
              <w:t>pound</w:t>
            </w:r>
          </w:p>
        </w:tc>
      </w:tr>
      <w:tr w:rsidR="00AC23C4" w:rsidRPr="005F70FB" w14:paraId="17232EE9" w14:textId="77777777" w:rsidTr="00BC00CF">
        <w:tc>
          <w:tcPr>
            <w:tcW w:w="236" w:type="dxa"/>
            <w:shd w:val="clear" w:color="auto" w:fill="auto"/>
          </w:tcPr>
          <w:p w14:paraId="091153E6" w14:textId="77777777" w:rsidR="002927B6" w:rsidRPr="005F70FB" w:rsidRDefault="002927B6" w:rsidP="00A551BF">
            <w:pPr>
              <w:pStyle w:val="TableCell0-0115Break"/>
              <w:rPr>
                <w:rStyle w:val="ExampleSource"/>
              </w:rPr>
            </w:pPr>
          </w:p>
        </w:tc>
        <w:tc>
          <w:tcPr>
            <w:tcW w:w="1247" w:type="dxa"/>
            <w:shd w:val="clear" w:color="auto" w:fill="auto"/>
          </w:tcPr>
          <w:p w14:paraId="78CC5F97" w14:textId="77777777" w:rsidR="002927B6" w:rsidRPr="005F70FB" w:rsidRDefault="002927B6" w:rsidP="00A551BF">
            <w:pPr>
              <w:pStyle w:val="TableCell0-0115Break"/>
              <w:rPr>
                <w:rStyle w:val="ChItalBold"/>
              </w:rPr>
            </w:pPr>
            <w:r w:rsidRPr="005F70FB">
              <w:rPr>
                <w:rStyle w:val="ChItalBold"/>
              </w:rPr>
              <w:t>tumis</w:t>
            </w:r>
          </w:p>
        </w:tc>
        <w:tc>
          <w:tcPr>
            <w:tcW w:w="1418" w:type="dxa"/>
            <w:shd w:val="clear" w:color="auto" w:fill="auto"/>
          </w:tcPr>
          <w:p w14:paraId="537C172B" w14:textId="77777777" w:rsidR="002927B6" w:rsidRPr="005F70FB" w:rsidRDefault="002927B6" w:rsidP="00A551BF">
            <w:pPr>
              <w:pStyle w:val="TableCell0-0115Break"/>
              <w:rPr>
                <w:rStyle w:val="ChCharisSIL"/>
              </w:rPr>
            </w:pPr>
            <w:r w:rsidRPr="005F70FB">
              <w:rPr>
                <w:rStyle w:val="ChCharisSIL"/>
              </w:rPr>
              <w:t>ˈtu.mɪs</w:t>
            </w:r>
          </w:p>
        </w:tc>
        <w:tc>
          <w:tcPr>
            <w:tcW w:w="1361" w:type="dxa"/>
            <w:shd w:val="clear" w:color="auto" w:fill="auto"/>
          </w:tcPr>
          <w:p w14:paraId="5A91BB7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3D0AA54" w14:textId="77777777" w:rsidR="002927B6" w:rsidRPr="005F70FB" w:rsidRDefault="002927B6" w:rsidP="00A551BF">
            <w:pPr>
              <w:pStyle w:val="TableCell0-0115Break"/>
            </w:pPr>
            <w:r w:rsidRPr="005F70FB">
              <w:t>sauté very hot</w:t>
            </w:r>
          </w:p>
        </w:tc>
      </w:tr>
      <w:tr w:rsidR="00AC23C4" w:rsidRPr="005F70FB" w14:paraId="16BC3BFA" w14:textId="77777777" w:rsidTr="00BC00CF">
        <w:tc>
          <w:tcPr>
            <w:tcW w:w="236" w:type="dxa"/>
            <w:shd w:val="clear" w:color="auto" w:fill="auto"/>
          </w:tcPr>
          <w:p w14:paraId="3BCB64AE" w14:textId="77777777" w:rsidR="002927B6" w:rsidRPr="005F70FB" w:rsidRDefault="002927B6" w:rsidP="00A551BF">
            <w:pPr>
              <w:pStyle w:val="TableCell0-0115Break"/>
              <w:rPr>
                <w:rStyle w:val="ExampleSource"/>
              </w:rPr>
            </w:pPr>
          </w:p>
        </w:tc>
        <w:tc>
          <w:tcPr>
            <w:tcW w:w="1247" w:type="dxa"/>
            <w:shd w:val="clear" w:color="auto" w:fill="auto"/>
          </w:tcPr>
          <w:p w14:paraId="04E23E5B" w14:textId="77777777" w:rsidR="002927B6" w:rsidRPr="005F70FB" w:rsidRDefault="002927B6" w:rsidP="00A551BF">
            <w:pPr>
              <w:pStyle w:val="TableCell0-0115Break"/>
              <w:rPr>
                <w:rStyle w:val="ChItalBold"/>
              </w:rPr>
            </w:pPr>
            <w:r w:rsidRPr="005F70FB">
              <w:rPr>
                <w:rStyle w:val="ChItalBold"/>
              </w:rPr>
              <w:t>tumpang</w:t>
            </w:r>
          </w:p>
        </w:tc>
        <w:tc>
          <w:tcPr>
            <w:tcW w:w="1418" w:type="dxa"/>
            <w:shd w:val="clear" w:color="auto" w:fill="auto"/>
          </w:tcPr>
          <w:p w14:paraId="767EE60C" w14:textId="77777777" w:rsidR="002927B6" w:rsidRPr="005F70FB" w:rsidRDefault="002927B6" w:rsidP="00A551BF">
            <w:pPr>
              <w:pStyle w:val="TableCell0-0115Break"/>
              <w:rPr>
                <w:rStyle w:val="ChCharisSIL"/>
              </w:rPr>
            </w:pPr>
            <w:r w:rsidRPr="005F70FB">
              <w:rPr>
                <w:rStyle w:val="ChCharisSIL"/>
              </w:rPr>
              <w:t>ˈtʊm.pɐŋ</w:t>
            </w:r>
          </w:p>
        </w:tc>
        <w:tc>
          <w:tcPr>
            <w:tcW w:w="1361" w:type="dxa"/>
            <w:shd w:val="clear" w:color="auto" w:fill="auto"/>
          </w:tcPr>
          <w:p w14:paraId="7D4C550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46661A0" w14:textId="77777777" w:rsidR="002927B6" w:rsidRPr="005F70FB" w:rsidRDefault="002927B6" w:rsidP="00A551BF">
            <w:pPr>
              <w:pStyle w:val="TableCell0-0115Break"/>
            </w:pPr>
            <w:r w:rsidRPr="005F70FB">
              <w:t>join in</w:t>
            </w:r>
          </w:p>
        </w:tc>
      </w:tr>
      <w:tr w:rsidR="00AC23C4" w:rsidRPr="005F70FB" w14:paraId="17397C02" w14:textId="77777777" w:rsidTr="00BC00CF">
        <w:tc>
          <w:tcPr>
            <w:tcW w:w="236" w:type="dxa"/>
            <w:shd w:val="clear" w:color="auto" w:fill="auto"/>
          </w:tcPr>
          <w:p w14:paraId="4E559B3E" w14:textId="77777777" w:rsidR="002927B6" w:rsidRPr="005F70FB" w:rsidRDefault="002927B6" w:rsidP="00A551BF">
            <w:pPr>
              <w:pStyle w:val="TableCell0-0115Break"/>
              <w:rPr>
                <w:rStyle w:val="ExampleSource"/>
              </w:rPr>
            </w:pPr>
          </w:p>
        </w:tc>
        <w:tc>
          <w:tcPr>
            <w:tcW w:w="1247" w:type="dxa"/>
            <w:shd w:val="clear" w:color="auto" w:fill="auto"/>
          </w:tcPr>
          <w:p w14:paraId="453186EB" w14:textId="77777777" w:rsidR="002927B6" w:rsidRPr="005F70FB" w:rsidRDefault="002927B6" w:rsidP="00A551BF">
            <w:pPr>
              <w:pStyle w:val="TableCell0-0115Break"/>
              <w:rPr>
                <w:rStyle w:val="ChItalBold"/>
              </w:rPr>
            </w:pPr>
            <w:r w:rsidRPr="005F70FB">
              <w:rPr>
                <w:rStyle w:val="ChItalBold"/>
              </w:rPr>
              <w:t>tumpuk</w:t>
            </w:r>
          </w:p>
        </w:tc>
        <w:tc>
          <w:tcPr>
            <w:tcW w:w="1418" w:type="dxa"/>
            <w:shd w:val="clear" w:color="auto" w:fill="auto"/>
          </w:tcPr>
          <w:p w14:paraId="1811C6B5" w14:textId="77777777" w:rsidR="002927B6" w:rsidRPr="005F70FB" w:rsidRDefault="002927B6" w:rsidP="00A551BF">
            <w:pPr>
              <w:pStyle w:val="TableCell0-0115Break"/>
              <w:rPr>
                <w:rStyle w:val="ChCharisSIL"/>
              </w:rPr>
            </w:pPr>
            <w:r w:rsidRPr="005F70FB">
              <w:rPr>
                <w:rStyle w:val="ChCharisSIL"/>
              </w:rPr>
              <w:t>ˈtʊm.pʊk</w:t>
            </w:r>
          </w:p>
        </w:tc>
        <w:tc>
          <w:tcPr>
            <w:tcW w:w="1361" w:type="dxa"/>
            <w:shd w:val="clear" w:color="auto" w:fill="auto"/>
          </w:tcPr>
          <w:p w14:paraId="7D00BF5A"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0B9E957" w14:textId="77777777" w:rsidR="002927B6" w:rsidRPr="005F70FB" w:rsidRDefault="002927B6" w:rsidP="00A551BF">
            <w:pPr>
              <w:pStyle w:val="TableCell0-0115Break"/>
            </w:pPr>
            <w:r w:rsidRPr="005F70FB">
              <w:t>pile</w:t>
            </w:r>
          </w:p>
        </w:tc>
      </w:tr>
      <w:tr w:rsidR="00AC23C4" w:rsidRPr="005F70FB" w14:paraId="1B1361BE" w14:textId="77777777" w:rsidTr="00BC00CF">
        <w:tc>
          <w:tcPr>
            <w:tcW w:w="236" w:type="dxa"/>
            <w:shd w:val="clear" w:color="auto" w:fill="auto"/>
          </w:tcPr>
          <w:p w14:paraId="1357248F" w14:textId="77777777" w:rsidR="002927B6" w:rsidRPr="005F70FB" w:rsidRDefault="002927B6" w:rsidP="00A551BF">
            <w:pPr>
              <w:pStyle w:val="TableCell0-0115Break"/>
              <w:rPr>
                <w:rStyle w:val="ExampleSource"/>
              </w:rPr>
            </w:pPr>
          </w:p>
        </w:tc>
        <w:tc>
          <w:tcPr>
            <w:tcW w:w="1247" w:type="dxa"/>
            <w:shd w:val="clear" w:color="auto" w:fill="auto"/>
          </w:tcPr>
          <w:p w14:paraId="11222E89" w14:textId="77777777" w:rsidR="002927B6" w:rsidRPr="005F70FB" w:rsidRDefault="002927B6" w:rsidP="00A551BF">
            <w:pPr>
              <w:pStyle w:val="TableCell0-0115Break"/>
              <w:rPr>
                <w:rStyle w:val="ChItalBold"/>
              </w:rPr>
            </w:pPr>
            <w:r w:rsidRPr="005F70FB">
              <w:rPr>
                <w:rStyle w:val="ChItalBold"/>
              </w:rPr>
              <w:t>tunda</w:t>
            </w:r>
          </w:p>
        </w:tc>
        <w:tc>
          <w:tcPr>
            <w:tcW w:w="1418" w:type="dxa"/>
            <w:shd w:val="clear" w:color="auto" w:fill="auto"/>
          </w:tcPr>
          <w:p w14:paraId="675FF42A" w14:textId="77777777" w:rsidR="002927B6" w:rsidRPr="005F70FB" w:rsidRDefault="002927B6" w:rsidP="00A551BF">
            <w:pPr>
              <w:pStyle w:val="TableCell0-0115Break"/>
              <w:rPr>
                <w:rStyle w:val="ChCharisSIL"/>
              </w:rPr>
            </w:pPr>
            <w:r w:rsidRPr="005F70FB">
              <w:rPr>
                <w:rStyle w:val="ChCharisSIL"/>
              </w:rPr>
              <w:t>ˈtʊn.da</w:t>
            </w:r>
          </w:p>
        </w:tc>
        <w:tc>
          <w:tcPr>
            <w:tcW w:w="1361" w:type="dxa"/>
            <w:shd w:val="clear" w:color="auto" w:fill="auto"/>
          </w:tcPr>
          <w:p w14:paraId="6726EA8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AFF9C13" w14:textId="77777777" w:rsidR="002927B6" w:rsidRPr="005F70FB" w:rsidRDefault="002927B6" w:rsidP="00A551BF">
            <w:pPr>
              <w:pStyle w:val="TableCell0-0115Break"/>
            </w:pPr>
            <w:r w:rsidRPr="005F70FB">
              <w:t>delay</w:t>
            </w:r>
          </w:p>
        </w:tc>
      </w:tr>
      <w:tr w:rsidR="00AC23C4" w:rsidRPr="005F70FB" w14:paraId="69A5C5FB" w14:textId="77777777" w:rsidTr="00BC00CF">
        <w:tc>
          <w:tcPr>
            <w:tcW w:w="236" w:type="dxa"/>
            <w:shd w:val="clear" w:color="auto" w:fill="auto"/>
          </w:tcPr>
          <w:p w14:paraId="51996B86" w14:textId="77777777" w:rsidR="002927B6" w:rsidRPr="005F70FB" w:rsidRDefault="002927B6" w:rsidP="00A551BF">
            <w:pPr>
              <w:pStyle w:val="TableCell0-0115Break"/>
              <w:rPr>
                <w:rStyle w:val="ExampleSource"/>
              </w:rPr>
            </w:pPr>
          </w:p>
        </w:tc>
        <w:tc>
          <w:tcPr>
            <w:tcW w:w="1247" w:type="dxa"/>
            <w:shd w:val="clear" w:color="auto" w:fill="auto"/>
          </w:tcPr>
          <w:p w14:paraId="05BEC1AF" w14:textId="77777777" w:rsidR="002927B6" w:rsidRPr="005F70FB" w:rsidRDefault="002927B6" w:rsidP="00A551BF">
            <w:pPr>
              <w:pStyle w:val="TableCell0-0115Break"/>
              <w:rPr>
                <w:rStyle w:val="ChItalBold"/>
              </w:rPr>
            </w:pPr>
            <w:r w:rsidRPr="005F70FB">
              <w:rPr>
                <w:rStyle w:val="ChItalBold"/>
              </w:rPr>
              <w:t>tunduk</w:t>
            </w:r>
          </w:p>
        </w:tc>
        <w:tc>
          <w:tcPr>
            <w:tcW w:w="1418" w:type="dxa"/>
            <w:shd w:val="clear" w:color="auto" w:fill="auto"/>
          </w:tcPr>
          <w:p w14:paraId="02190D6D" w14:textId="77777777" w:rsidR="002927B6" w:rsidRPr="005F70FB" w:rsidRDefault="002927B6" w:rsidP="00A551BF">
            <w:pPr>
              <w:pStyle w:val="TableCell0-0115Break"/>
              <w:rPr>
                <w:rStyle w:val="ChCharisSIL"/>
              </w:rPr>
            </w:pPr>
            <w:r w:rsidRPr="005F70FB">
              <w:rPr>
                <w:rStyle w:val="ChCharisSIL"/>
              </w:rPr>
              <w:t>ˈtʊn.dʊk̚</w:t>
            </w:r>
          </w:p>
        </w:tc>
        <w:tc>
          <w:tcPr>
            <w:tcW w:w="1361" w:type="dxa"/>
            <w:shd w:val="clear" w:color="auto" w:fill="auto"/>
          </w:tcPr>
          <w:p w14:paraId="1624C094" w14:textId="77777777" w:rsidR="002927B6" w:rsidRPr="005F70FB" w:rsidRDefault="002927B6" w:rsidP="00A551BF">
            <w:pPr>
              <w:pStyle w:val="TableCell0-0115Break"/>
              <w:rPr>
                <w:rStyle w:val="ChSmallCaps"/>
              </w:rPr>
            </w:pPr>
            <w:r w:rsidRPr="005F70FB">
              <w:rPr>
                <w:rStyle w:val="ChSmallCaps"/>
              </w:rPr>
              <w:t>v.mo(dy)</w:t>
            </w:r>
          </w:p>
        </w:tc>
        <w:tc>
          <w:tcPr>
            <w:tcW w:w="2438" w:type="dxa"/>
            <w:shd w:val="clear" w:color="auto" w:fill="auto"/>
          </w:tcPr>
          <w:p w14:paraId="1AFCA72A" w14:textId="77777777" w:rsidR="002927B6" w:rsidRPr="005F70FB" w:rsidRDefault="002927B6" w:rsidP="00A551BF">
            <w:pPr>
              <w:pStyle w:val="TableCell0-0115Break"/>
            </w:pPr>
            <w:r w:rsidRPr="005F70FB">
              <w:t>bow</w:t>
            </w:r>
          </w:p>
        </w:tc>
      </w:tr>
      <w:tr w:rsidR="00AC23C4" w:rsidRPr="005F70FB" w14:paraId="572455D6" w14:textId="77777777" w:rsidTr="00BC00CF">
        <w:tc>
          <w:tcPr>
            <w:tcW w:w="236" w:type="dxa"/>
            <w:shd w:val="clear" w:color="auto" w:fill="auto"/>
          </w:tcPr>
          <w:p w14:paraId="17A91237" w14:textId="77777777" w:rsidR="002927B6" w:rsidRPr="005F70FB" w:rsidRDefault="002927B6" w:rsidP="00A551BF">
            <w:pPr>
              <w:pStyle w:val="TableCell0-0115Break"/>
              <w:rPr>
                <w:rStyle w:val="ExampleSource"/>
              </w:rPr>
            </w:pPr>
          </w:p>
        </w:tc>
        <w:tc>
          <w:tcPr>
            <w:tcW w:w="1247" w:type="dxa"/>
            <w:shd w:val="clear" w:color="auto" w:fill="auto"/>
          </w:tcPr>
          <w:p w14:paraId="4C2C8E43" w14:textId="77777777" w:rsidR="002927B6" w:rsidRPr="005F70FB" w:rsidRDefault="002927B6" w:rsidP="00A551BF">
            <w:pPr>
              <w:pStyle w:val="TableCell0-0115Break"/>
              <w:rPr>
                <w:rStyle w:val="ChItalBold"/>
              </w:rPr>
            </w:pPr>
            <w:r w:rsidRPr="005F70FB">
              <w:rPr>
                <w:rStyle w:val="ChItalBold"/>
              </w:rPr>
              <w:t>tunggu</w:t>
            </w:r>
          </w:p>
        </w:tc>
        <w:tc>
          <w:tcPr>
            <w:tcW w:w="1418" w:type="dxa"/>
            <w:shd w:val="clear" w:color="auto" w:fill="auto"/>
          </w:tcPr>
          <w:p w14:paraId="645A88B7" w14:textId="77777777" w:rsidR="002927B6" w:rsidRPr="005F70FB" w:rsidRDefault="002927B6" w:rsidP="00A551BF">
            <w:pPr>
              <w:pStyle w:val="TableCell0-0115Break"/>
              <w:rPr>
                <w:rStyle w:val="ChCharisSIL"/>
              </w:rPr>
            </w:pPr>
            <w:r w:rsidRPr="005F70FB">
              <w:rPr>
                <w:rStyle w:val="ChCharisSIL"/>
              </w:rPr>
              <w:t>ˈtʊŋ.gu</w:t>
            </w:r>
          </w:p>
        </w:tc>
        <w:tc>
          <w:tcPr>
            <w:tcW w:w="1361" w:type="dxa"/>
            <w:shd w:val="clear" w:color="auto" w:fill="auto"/>
          </w:tcPr>
          <w:p w14:paraId="003BAF4C"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CC0AFC8" w14:textId="77777777" w:rsidR="002927B6" w:rsidRPr="005F70FB" w:rsidRDefault="002927B6" w:rsidP="00A551BF">
            <w:pPr>
              <w:pStyle w:val="TableCell0-0115Break"/>
            </w:pPr>
            <w:r w:rsidRPr="005F70FB">
              <w:t>wait (for)</w:t>
            </w:r>
          </w:p>
        </w:tc>
      </w:tr>
      <w:tr w:rsidR="00AC23C4" w:rsidRPr="005F70FB" w14:paraId="350B5647" w14:textId="77777777" w:rsidTr="00BC00CF">
        <w:tc>
          <w:tcPr>
            <w:tcW w:w="236" w:type="dxa"/>
            <w:shd w:val="clear" w:color="auto" w:fill="auto"/>
          </w:tcPr>
          <w:p w14:paraId="27FDD437" w14:textId="77777777" w:rsidR="002927B6" w:rsidRPr="005F70FB" w:rsidRDefault="002927B6" w:rsidP="00A551BF">
            <w:pPr>
              <w:pStyle w:val="TableCell0-0115Break"/>
              <w:rPr>
                <w:rStyle w:val="ExampleSource"/>
              </w:rPr>
            </w:pPr>
          </w:p>
        </w:tc>
        <w:tc>
          <w:tcPr>
            <w:tcW w:w="1247" w:type="dxa"/>
            <w:shd w:val="clear" w:color="auto" w:fill="auto"/>
          </w:tcPr>
          <w:p w14:paraId="4FC31899" w14:textId="77777777" w:rsidR="002927B6" w:rsidRPr="005F70FB" w:rsidRDefault="002927B6" w:rsidP="00A551BF">
            <w:pPr>
              <w:pStyle w:val="TableCell0-0115Break"/>
              <w:rPr>
                <w:rStyle w:val="ChItalBold"/>
              </w:rPr>
            </w:pPr>
            <w:r w:rsidRPr="005F70FB">
              <w:rPr>
                <w:rStyle w:val="ChItalBold"/>
              </w:rPr>
              <w:t>tunjuk</w:t>
            </w:r>
          </w:p>
        </w:tc>
        <w:tc>
          <w:tcPr>
            <w:tcW w:w="1418" w:type="dxa"/>
            <w:shd w:val="clear" w:color="auto" w:fill="auto"/>
          </w:tcPr>
          <w:p w14:paraId="0A937E87" w14:textId="77777777" w:rsidR="002927B6" w:rsidRPr="005F70FB" w:rsidRDefault="002927B6" w:rsidP="00A551BF">
            <w:pPr>
              <w:pStyle w:val="TableCell0-0115Break"/>
              <w:rPr>
                <w:rStyle w:val="ChCharisSIL"/>
              </w:rPr>
            </w:pPr>
            <w:r w:rsidRPr="005F70FB">
              <w:rPr>
                <w:rStyle w:val="ChCharisSIL"/>
              </w:rPr>
              <w:t>ˈtʊn.dʒʊk̚</w:t>
            </w:r>
          </w:p>
        </w:tc>
        <w:tc>
          <w:tcPr>
            <w:tcW w:w="1361" w:type="dxa"/>
            <w:shd w:val="clear" w:color="auto" w:fill="auto"/>
          </w:tcPr>
          <w:p w14:paraId="5769A575"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AFD5DFC" w14:textId="77777777" w:rsidR="002927B6" w:rsidRPr="005F70FB" w:rsidRDefault="002927B6" w:rsidP="00A551BF">
            <w:pPr>
              <w:pStyle w:val="TableCell0-0115Break"/>
            </w:pPr>
            <w:r w:rsidRPr="005F70FB">
              <w:t>show</w:t>
            </w:r>
          </w:p>
        </w:tc>
      </w:tr>
      <w:tr w:rsidR="00AC23C4" w:rsidRPr="005F70FB" w14:paraId="542216B4" w14:textId="77777777" w:rsidTr="00BC00CF">
        <w:tc>
          <w:tcPr>
            <w:tcW w:w="236" w:type="dxa"/>
            <w:shd w:val="clear" w:color="auto" w:fill="auto"/>
          </w:tcPr>
          <w:p w14:paraId="0EF9B172" w14:textId="77777777" w:rsidR="002927B6" w:rsidRPr="005F70FB" w:rsidRDefault="002927B6" w:rsidP="00A551BF">
            <w:pPr>
              <w:pStyle w:val="TableCell0-0115Break"/>
              <w:rPr>
                <w:rStyle w:val="ExampleSource"/>
              </w:rPr>
            </w:pPr>
          </w:p>
        </w:tc>
        <w:tc>
          <w:tcPr>
            <w:tcW w:w="1247" w:type="dxa"/>
            <w:shd w:val="clear" w:color="auto" w:fill="auto"/>
          </w:tcPr>
          <w:p w14:paraId="1C19191D" w14:textId="77777777" w:rsidR="002927B6" w:rsidRPr="005F70FB" w:rsidRDefault="002927B6" w:rsidP="00A551BF">
            <w:pPr>
              <w:pStyle w:val="TableCell0-0115Break"/>
              <w:rPr>
                <w:rStyle w:val="ChItalBold"/>
              </w:rPr>
            </w:pPr>
            <w:r w:rsidRPr="005F70FB">
              <w:rPr>
                <w:rStyle w:val="ChItalBold"/>
              </w:rPr>
              <w:t>tuntung</w:t>
            </w:r>
          </w:p>
        </w:tc>
        <w:tc>
          <w:tcPr>
            <w:tcW w:w="1418" w:type="dxa"/>
            <w:shd w:val="clear" w:color="auto" w:fill="auto"/>
          </w:tcPr>
          <w:p w14:paraId="09E537F1" w14:textId="77777777" w:rsidR="002927B6" w:rsidRPr="005F70FB" w:rsidRDefault="002927B6" w:rsidP="00A551BF">
            <w:pPr>
              <w:pStyle w:val="TableCell0-0115Break"/>
              <w:rPr>
                <w:rStyle w:val="ChCharisSIL"/>
              </w:rPr>
            </w:pPr>
            <w:r w:rsidRPr="005F70FB">
              <w:rPr>
                <w:rStyle w:val="ChCharisSIL"/>
              </w:rPr>
              <w:t>ˈtʊn.tʊn</w:t>
            </w:r>
          </w:p>
        </w:tc>
        <w:tc>
          <w:tcPr>
            <w:tcW w:w="1361" w:type="dxa"/>
            <w:shd w:val="clear" w:color="auto" w:fill="auto"/>
          </w:tcPr>
          <w:p w14:paraId="399FDA3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448241C6" w14:textId="77777777" w:rsidR="002927B6" w:rsidRPr="005F70FB" w:rsidRDefault="002927B6" w:rsidP="00A551BF">
            <w:pPr>
              <w:pStyle w:val="TableCell0-0115Break"/>
            </w:pPr>
            <w:r w:rsidRPr="005F70FB">
              <w:t>guide</w:t>
            </w:r>
          </w:p>
        </w:tc>
      </w:tr>
      <w:tr w:rsidR="00AC23C4" w:rsidRPr="005F70FB" w14:paraId="43BA645C" w14:textId="77777777" w:rsidTr="00BC00CF">
        <w:tc>
          <w:tcPr>
            <w:tcW w:w="236" w:type="dxa"/>
            <w:shd w:val="clear" w:color="auto" w:fill="auto"/>
          </w:tcPr>
          <w:p w14:paraId="3ACDE60F" w14:textId="77777777" w:rsidR="002927B6" w:rsidRPr="005F70FB" w:rsidRDefault="002927B6" w:rsidP="00A551BF">
            <w:pPr>
              <w:pStyle w:val="TableCell0-0115Break"/>
              <w:rPr>
                <w:rStyle w:val="ExampleSource"/>
              </w:rPr>
            </w:pPr>
          </w:p>
        </w:tc>
        <w:tc>
          <w:tcPr>
            <w:tcW w:w="1247" w:type="dxa"/>
            <w:shd w:val="clear" w:color="auto" w:fill="auto"/>
          </w:tcPr>
          <w:p w14:paraId="07FFB228" w14:textId="77777777" w:rsidR="002927B6" w:rsidRPr="005F70FB" w:rsidRDefault="002927B6" w:rsidP="00A551BF">
            <w:pPr>
              <w:pStyle w:val="TableCell0-0115Break"/>
              <w:rPr>
                <w:rStyle w:val="ChItalBold"/>
              </w:rPr>
            </w:pPr>
            <w:r w:rsidRPr="005F70FB">
              <w:rPr>
                <w:rStyle w:val="ChItalBold"/>
              </w:rPr>
              <w:t>tuntut</w:t>
            </w:r>
          </w:p>
        </w:tc>
        <w:tc>
          <w:tcPr>
            <w:tcW w:w="1418" w:type="dxa"/>
            <w:shd w:val="clear" w:color="auto" w:fill="auto"/>
          </w:tcPr>
          <w:p w14:paraId="776260CD" w14:textId="77777777" w:rsidR="002927B6" w:rsidRPr="005F70FB" w:rsidRDefault="002927B6" w:rsidP="00A551BF">
            <w:pPr>
              <w:pStyle w:val="TableCell0-0115Break"/>
              <w:rPr>
                <w:rStyle w:val="ChCharisSIL"/>
              </w:rPr>
            </w:pPr>
            <w:r w:rsidRPr="005F70FB">
              <w:rPr>
                <w:rStyle w:val="ChCharisSIL"/>
              </w:rPr>
              <w:t>ˈtʊn.tʊt</w:t>
            </w:r>
          </w:p>
        </w:tc>
        <w:tc>
          <w:tcPr>
            <w:tcW w:w="1361" w:type="dxa"/>
            <w:shd w:val="clear" w:color="auto" w:fill="auto"/>
          </w:tcPr>
          <w:p w14:paraId="1428822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114BD98" w14:textId="77777777" w:rsidR="002927B6" w:rsidRPr="005F70FB" w:rsidRDefault="002927B6" w:rsidP="00A551BF">
            <w:pPr>
              <w:pStyle w:val="TableCell0-0115Break"/>
            </w:pPr>
            <w:r w:rsidRPr="005F70FB">
              <w:t>demand</w:t>
            </w:r>
          </w:p>
        </w:tc>
      </w:tr>
      <w:tr w:rsidR="00AC23C4" w:rsidRPr="005F70FB" w14:paraId="653B6FBC" w14:textId="77777777" w:rsidTr="00BC00CF">
        <w:tc>
          <w:tcPr>
            <w:tcW w:w="236" w:type="dxa"/>
            <w:shd w:val="clear" w:color="auto" w:fill="auto"/>
          </w:tcPr>
          <w:p w14:paraId="60A8E5E0" w14:textId="77777777" w:rsidR="002927B6" w:rsidRPr="005F70FB" w:rsidRDefault="002927B6" w:rsidP="00A551BF">
            <w:pPr>
              <w:pStyle w:val="TableCell0-0115Break"/>
              <w:rPr>
                <w:rStyle w:val="ExampleSource"/>
              </w:rPr>
            </w:pPr>
          </w:p>
        </w:tc>
        <w:tc>
          <w:tcPr>
            <w:tcW w:w="1247" w:type="dxa"/>
            <w:shd w:val="clear" w:color="auto" w:fill="auto"/>
          </w:tcPr>
          <w:p w14:paraId="4A87B504" w14:textId="77777777" w:rsidR="002927B6" w:rsidRPr="005F70FB" w:rsidRDefault="002927B6" w:rsidP="00A551BF">
            <w:pPr>
              <w:pStyle w:val="TableCell0-0115Break"/>
              <w:rPr>
                <w:rStyle w:val="ChItalBold"/>
              </w:rPr>
            </w:pPr>
            <w:r w:rsidRPr="005F70FB">
              <w:rPr>
                <w:rStyle w:val="ChItalBold"/>
              </w:rPr>
              <w:t>tupay</w:t>
            </w:r>
          </w:p>
        </w:tc>
        <w:tc>
          <w:tcPr>
            <w:tcW w:w="1418" w:type="dxa"/>
            <w:shd w:val="clear" w:color="auto" w:fill="auto"/>
          </w:tcPr>
          <w:p w14:paraId="533830D8" w14:textId="77777777" w:rsidR="002927B6" w:rsidRPr="005F70FB" w:rsidRDefault="002927B6" w:rsidP="00A551BF">
            <w:pPr>
              <w:pStyle w:val="TableCell0-0115Break"/>
              <w:rPr>
                <w:rStyle w:val="ChCharisSIL"/>
              </w:rPr>
            </w:pPr>
            <w:r w:rsidRPr="005F70FB">
              <w:rPr>
                <w:rStyle w:val="ChCharisSIL"/>
              </w:rPr>
              <w:t>ˈtu.pɐj</w:t>
            </w:r>
          </w:p>
        </w:tc>
        <w:tc>
          <w:tcPr>
            <w:tcW w:w="1361" w:type="dxa"/>
            <w:shd w:val="clear" w:color="auto" w:fill="auto"/>
          </w:tcPr>
          <w:p w14:paraId="2DB6B8DE"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5DEF3CA" w14:textId="77777777" w:rsidR="002927B6" w:rsidRPr="005F70FB" w:rsidRDefault="002927B6" w:rsidP="00A551BF">
            <w:pPr>
              <w:pStyle w:val="TableCell0-0115Break"/>
            </w:pPr>
            <w:r w:rsidRPr="005F70FB">
              <w:t>squirrel</w:t>
            </w:r>
          </w:p>
        </w:tc>
      </w:tr>
      <w:tr w:rsidR="00AC23C4" w:rsidRPr="005F70FB" w14:paraId="6896A76D" w14:textId="77777777" w:rsidTr="00BC00CF">
        <w:tc>
          <w:tcPr>
            <w:tcW w:w="236" w:type="dxa"/>
            <w:shd w:val="clear" w:color="auto" w:fill="auto"/>
          </w:tcPr>
          <w:p w14:paraId="343A79F5" w14:textId="77777777" w:rsidR="002927B6" w:rsidRPr="005F70FB" w:rsidRDefault="002927B6" w:rsidP="00A551BF">
            <w:pPr>
              <w:pStyle w:val="TableCell0-0115Break"/>
              <w:rPr>
                <w:rStyle w:val="ExampleSource"/>
              </w:rPr>
            </w:pPr>
          </w:p>
        </w:tc>
        <w:tc>
          <w:tcPr>
            <w:tcW w:w="1247" w:type="dxa"/>
            <w:shd w:val="clear" w:color="auto" w:fill="auto"/>
          </w:tcPr>
          <w:p w14:paraId="42656CBE" w14:textId="77777777" w:rsidR="002927B6" w:rsidRPr="005F70FB" w:rsidRDefault="002927B6" w:rsidP="00A551BF">
            <w:pPr>
              <w:pStyle w:val="TableCell0-0115Break"/>
              <w:rPr>
                <w:rStyle w:val="ChItalBold"/>
              </w:rPr>
            </w:pPr>
            <w:r w:rsidRPr="005F70FB">
              <w:rPr>
                <w:rStyle w:val="ChItalBold"/>
              </w:rPr>
              <w:t>turung</w:t>
            </w:r>
          </w:p>
        </w:tc>
        <w:tc>
          <w:tcPr>
            <w:tcW w:w="1418" w:type="dxa"/>
            <w:shd w:val="clear" w:color="auto" w:fill="auto"/>
          </w:tcPr>
          <w:p w14:paraId="48098C77" w14:textId="77777777" w:rsidR="002927B6" w:rsidRPr="005F70FB" w:rsidRDefault="002927B6" w:rsidP="00A551BF">
            <w:pPr>
              <w:pStyle w:val="TableCell0-0115Break"/>
              <w:rPr>
                <w:rStyle w:val="ChCharisSIL"/>
              </w:rPr>
            </w:pPr>
            <w:r w:rsidRPr="005F70FB">
              <w:rPr>
                <w:rStyle w:val="ChCharisSIL"/>
              </w:rPr>
              <w:t>ˈtʊ.ɾʊn</w:t>
            </w:r>
          </w:p>
        </w:tc>
        <w:tc>
          <w:tcPr>
            <w:tcW w:w="1361" w:type="dxa"/>
            <w:shd w:val="clear" w:color="auto" w:fill="auto"/>
          </w:tcPr>
          <w:p w14:paraId="315E8A19"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2E4A4E5" w14:textId="77777777" w:rsidR="002927B6" w:rsidRPr="005F70FB" w:rsidRDefault="002927B6" w:rsidP="00A551BF">
            <w:pPr>
              <w:pStyle w:val="TableCell0-0115Break"/>
            </w:pPr>
            <w:r w:rsidRPr="005F70FB">
              <w:t>descend</w:t>
            </w:r>
          </w:p>
        </w:tc>
      </w:tr>
      <w:tr w:rsidR="00AC23C4" w:rsidRPr="005F70FB" w14:paraId="11001F86" w14:textId="77777777" w:rsidTr="00BC00CF">
        <w:tc>
          <w:tcPr>
            <w:tcW w:w="236" w:type="dxa"/>
            <w:shd w:val="clear" w:color="auto" w:fill="auto"/>
          </w:tcPr>
          <w:p w14:paraId="76A1F050" w14:textId="77777777" w:rsidR="002927B6" w:rsidRPr="005F70FB" w:rsidRDefault="002927B6" w:rsidP="00A551BF">
            <w:pPr>
              <w:pStyle w:val="TableCell0-0115Break"/>
              <w:rPr>
                <w:rStyle w:val="ExampleSource"/>
              </w:rPr>
            </w:pPr>
          </w:p>
        </w:tc>
        <w:tc>
          <w:tcPr>
            <w:tcW w:w="1247" w:type="dxa"/>
            <w:shd w:val="clear" w:color="auto" w:fill="auto"/>
          </w:tcPr>
          <w:p w14:paraId="3D8D2699" w14:textId="77777777" w:rsidR="002927B6" w:rsidRPr="005F70FB" w:rsidRDefault="002927B6" w:rsidP="00A551BF">
            <w:pPr>
              <w:pStyle w:val="TableCell0-0115Break"/>
              <w:rPr>
                <w:rStyle w:val="ChItalBold"/>
              </w:rPr>
            </w:pPr>
            <w:r w:rsidRPr="005F70FB">
              <w:rPr>
                <w:rStyle w:val="ChItalBold"/>
              </w:rPr>
              <w:t>tusu</w:t>
            </w:r>
          </w:p>
        </w:tc>
        <w:tc>
          <w:tcPr>
            <w:tcW w:w="1418" w:type="dxa"/>
            <w:shd w:val="clear" w:color="auto" w:fill="auto"/>
          </w:tcPr>
          <w:p w14:paraId="6B0E8708" w14:textId="77777777" w:rsidR="002927B6" w:rsidRPr="005F70FB" w:rsidRDefault="002927B6" w:rsidP="00A551BF">
            <w:pPr>
              <w:pStyle w:val="TableCell0-0115Break"/>
              <w:rPr>
                <w:rStyle w:val="ChCharisSIL"/>
              </w:rPr>
            </w:pPr>
            <w:r w:rsidRPr="005F70FB">
              <w:rPr>
                <w:rStyle w:val="ChCharisSIL"/>
              </w:rPr>
              <w:t>ˈtu.su</w:t>
            </w:r>
          </w:p>
        </w:tc>
        <w:tc>
          <w:tcPr>
            <w:tcW w:w="1361" w:type="dxa"/>
            <w:shd w:val="clear" w:color="auto" w:fill="auto"/>
          </w:tcPr>
          <w:p w14:paraId="275F3AB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B5D2FD1" w14:textId="77777777" w:rsidR="002927B6" w:rsidRPr="005F70FB" w:rsidRDefault="002927B6" w:rsidP="00A551BF">
            <w:pPr>
              <w:pStyle w:val="TableCell0-0115Break"/>
            </w:pPr>
            <w:r w:rsidRPr="005F70FB">
              <w:t>stab</w:t>
            </w:r>
          </w:p>
        </w:tc>
      </w:tr>
      <w:tr w:rsidR="00AC23C4" w:rsidRPr="005F70FB" w14:paraId="56DF68FA" w14:textId="77777777" w:rsidTr="00BC00CF">
        <w:tc>
          <w:tcPr>
            <w:tcW w:w="236" w:type="dxa"/>
            <w:shd w:val="clear" w:color="auto" w:fill="auto"/>
          </w:tcPr>
          <w:p w14:paraId="4CC60CCE" w14:textId="77777777" w:rsidR="002927B6" w:rsidRPr="005F70FB" w:rsidRDefault="002927B6" w:rsidP="000F4F82">
            <w:pPr>
              <w:pStyle w:val="TableCell0-2115ptBreak"/>
              <w:rPr>
                <w:rStyle w:val="ExampleSource"/>
              </w:rPr>
            </w:pPr>
          </w:p>
        </w:tc>
        <w:tc>
          <w:tcPr>
            <w:tcW w:w="1247" w:type="dxa"/>
            <w:shd w:val="clear" w:color="auto" w:fill="auto"/>
          </w:tcPr>
          <w:p w14:paraId="64E60C5B" w14:textId="77777777" w:rsidR="002927B6" w:rsidRPr="005F70FB" w:rsidRDefault="002927B6" w:rsidP="000F4F82">
            <w:pPr>
              <w:pStyle w:val="TableCell0-2115ptBreak"/>
              <w:rPr>
                <w:rStyle w:val="ChItalBold"/>
              </w:rPr>
            </w:pPr>
            <w:r w:rsidRPr="005F70FB">
              <w:rPr>
                <w:rStyle w:val="ChItalBold"/>
              </w:rPr>
              <w:t>tutup</w:t>
            </w:r>
          </w:p>
        </w:tc>
        <w:tc>
          <w:tcPr>
            <w:tcW w:w="1418" w:type="dxa"/>
            <w:shd w:val="clear" w:color="auto" w:fill="auto"/>
          </w:tcPr>
          <w:p w14:paraId="6874F0DF" w14:textId="77777777" w:rsidR="002927B6" w:rsidRPr="005F70FB" w:rsidRDefault="002927B6" w:rsidP="000F4F82">
            <w:pPr>
              <w:pStyle w:val="TableCell0-2115ptBreak"/>
              <w:rPr>
                <w:rStyle w:val="ChCharisSIL"/>
              </w:rPr>
            </w:pPr>
            <w:r w:rsidRPr="005F70FB">
              <w:rPr>
                <w:rStyle w:val="ChCharisSIL"/>
              </w:rPr>
              <w:t>ˈtu.tʊp</w:t>
            </w:r>
          </w:p>
        </w:tc>
        <w:tc>
          <w:tcPr>
            <w:tcW w:w="1361" w:type="dxa"/>
            <w:shd w:val="clear" w:color="auto" w:fill="auto"/>
          </w:tcPr>
          <w:p w14:paraId="694997D7" w14:textId="77777777" w:rsidR="002927B6" w:rsidRPr="005F70FB" w:rsidRDefault="002927B6" w:rsidP="000F4F82">
            <w:pPr>
              <w:pStyle w:val="TableCell0-2115ptBreak"/>
              <w:rPr>
                <w:rStyle w:val="ChSmallCaps"/>
              </w:rPr>
            </w:pPr>
            <w:r w:rsidRPr="005F70FB">
              <w:rPr>
                <w:rStyle w:val="ChSmallCaps"/>
              </w:rPr>
              <w:t>v.bi</w:t>
            </w:r>
          </w:p>
        </w:tc>
        <w:tc>
          <w:tcPr>
            <w:tcW w:w="2438" w:type="dxa"/>
            <w:shd w:val="clear" w:color="auto" w:fill="auto"/>
          </w:tcPr>
          <w:p w14:paraId="47530479" w14:textId="77777777" w:rsidR="002927B6" w:rsidRPr="005F70FB" w:rsidRDefault="002927B6" w:rsidP="000F4F82">
            <w:pPr>
              <w:pStyle w:val="TableCell0-2115ptBreak"/>
            </w:pPr>
            <w:r w:rsidRPr="005F70FB">
              <w:t>close</w:t>
            </w:r>
          </w:p>
        </w:tc>
      </w:tr>
      <w:tr w:rsidR="00AC23C4" w:rsidRPr="005F70FB" w14:paraId="1716651D" w14:textId="77777777" w:rsidTr="00BC00CF">
        <w:tc>
          <w:tcPr>
            <w:tcW w:w="236" w:type="dxa"/>
            <w:shd w:val="clear" w:color="auto" w:fill="auto"/>
          </w:tcPr>
          <w:p w14:paraId="53CB228D" w14:textId="77777777" w:rsidR="002927B6" w:rsidRPr="005F70FB" w:rsidRDefault="002927B6" w:rsidP="000F4F82">
            <w:pPr>
              <w:pStyle w:val="TableCell5-2"/>
              <w:rPr>
                <w:rStyle w:val="ExampleSource"/>
              </w:rPr>
            </w:pPr>
          </w:p>
        </w:tc>
        <w:tc>
          <w:tcPr>
            <w:tcW w:w="1247" w:type="dxa"/>
            <w:shd w:val="clear" w:color="auto" w:fill="auto"/>
          </w:tcPr>
          <w:p w14:paraId="32F94BFF" w14:textId="77777777" w:rsidR="002927B6" w:rsidRPr="005F70FB" w:rsidRDefault="002927B6" w:rsidP="000F4F82">
            <w:pPr>
              <w:pStyle w:val="TableCell2-2"/>
              <w:rPr>
                <w:rStyle w:val="ChBold"/>
              </w:rPr>
            </w:pPr>
            <w:r w:rsidRPr="005F70FB">
              <w:rPr>
                <w:rStyle w:val="ChBold"/>
              </w:rPr>
              <w:t>U</w:t>
            </w:r>
          </w:p>
        </w:tc>
        <w:tc>
          <w:tcPr>
            <w:tcW w:w="1418" w:type="dxa"/>
            <w:shd w:val="clear" w:color="auto" w:fill="auto"/>
          </w:tcPr>
          <w:p w14:paraId="20E54823" w14:textId="77777777" w:rsidR="002927B6" w:rsidRPr="005F70FB" w:rsidRDefault="002927B6" w:rsidP="000F4F82">
            <w:pPr>
              <w:pStyle w:val="TableCell2-2"/>
            </w:pPr>
          </w:p>
        </w:tc>
        <w:tc>
          <w:tcPr>
            <w:tcW w:w="1361" w:type="dxa"/>
            <w:shd w:val="clear" w:color="auto" w:fill="auto"/>
          </w:tcPr>
          <w:p w14:paraId="170D19AB" w14:textId="77777777" w:rsidR="002927B6" w:rsidRPr="005F70FB" w:rsidRDefault="002927B6" w:rsidP="000F4F82">
            <w:pPr>
              <w:pStyle w:val="TableCell2-2"/>
            </w:pPr>
          </w:p>
        </w:tc>
        <w:tc>
          <w:tcPr>
            <w:tcW w:w="2438" w:type="dxa"/>
            <w:shd w:val="clear" w:color="auto" w:fill="auto"/>
          </w:tcPr>
          <w:p w14:paraId="6C9E7C60" w14:textId="77777777" w:rsidR="002927B6" w:rsidRPr="005F70FB" w:rsidRDefault="002927B6" w:rsidP="000F4F82">
            <w:pPr>
              <w:pStyle w:val="TableCell2-2"/>
            </w:pPr>
          </w:p>
        </w:tc>
      </w:tr>
      <w:tr w:rsidR="00AC23C4" w:rsidRPr="005F70FB" w14:paraId="59F61C3B" w14:textId="77777777" w:rsidTr="00BC00CF">
        <w:tc>
          <w:tcPr>
            <w:tcW w:w="236" w:type="dxa"/>
            <w:shd w:val="clear" w:color="auto" w:fill="auto"/>
          </w:tcPr>
          <w:p w14:paraId="5131D549" w14:textId="77777777" w:rsidR="002927B6" w:rsidRPr="005F70FB" w:rsidRDefault="002927B6" w:rsidP="00A551BF">
            <w:pPr>
              <w:pStyle w:val="TableCell0-0115Break"/>
              <w:rPr>
                <w:rStyle w:val="ExampleSource"/>
              </w:rPr>
            </w:pPr>
          </w:p>
        </w:tc>
        <w:tc>
          <w:tcPr>
            <w:tcW w:w="1247" w:type="dxa"/>
            <w:shd w:val="clear" w:color="auto" w:fill="auto"/>
          </w:tcPr>
          <w:p w14:paraId="7FD043DB" w14:textId="77777777" w:rsidR="002927B6" w:rsidRPr="005F70FB" w:rsidRDefault="002927B6" w:rsidP="00A551BF">
            <w:pPr>
              <w:pStyle w:val="TableCell0-0115Break"/>
              <w:rPr>
                <w:rStyle w:val="ChItalBold"/>
              </w:rPr>
            </w:pPr>
            <w:r w:rsidRPr="005F70FB">
              <w:rPr>
                <w:rStyle w:val="ChItalBold"/>
              </w:rPr>
              <w:t>uang</w:t>
            </w:r>
          </w:p>
        </w:tc>
        <w:tc>
          <w:tcPr>
            <w:tcW w:w="1418" w:type="dxa"/>
            <w:shd w:val="clear" w:color="auto" w:fill="auto"/>
          </w:tcPr>
          <w:p w14:paraId="73C82FCD" w14:textId="77777777" w:rsidR="002927B6" w:rsidRPr="005F70FB" w:rsidRDefault="002927B6" w:rsidP="00A551BF">
            <w:pPr>
              <w:pStyle w:val="TableCell0-0115Break"/>
              <w:rPr>
                <w:rStyle w:val="ChCharisSIL"/>
              </w:rPr>
            </w:pPr>
            <w:r w:rsidRPr="005F70FB">
              <w:rPr>
                <w:rStyle w:val="ChCharisSIL"/>
              </w:rPr>
              <w:t>ˈʊ.ɐŋ</w:t>
            </w:r>
          </w:p>
        </w:tc>
        <w:tc>
          <w:tcPr>
            <w:tcW w:w="1361" w:type="dxa"/>
            <w:shd w:val="clear" w:color="auto" w:fill="auto"/>
          </w:tcPr>
          <w:p w14:paraId="61DEC66E"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A6F46A6" w14:textId="77777777" w:rsidR="002927B6" w:rsidRPr="005F70FB" w:rsidRDefault="002927B6" w:rsidP="00A551BF">
            <w:pPr>
              <w:pStyle w:val="TableCell0-0115Break"/>
            </w:pPr>
            <w:r w:rsidRPr="005F70FB">
              <w:t>money</w:t>
            </w:r>
          </w:p>
        </w:tc>
      </w:tr>
      <w:tr w:rsidR="00AC23C4" w:rsidRPr="005F70FB" w14:paraId="5AD0AB4D" w14:textId="77777777" w:rsidTr="00BC00CF">
        <w:tc>
          <w:tcPr>
            <w:tcW w:w="236" w:type="dxa"/>
            <w:shd w:val="clear" w:color="auto" w:fill="auto"/>
          </w:tcPr>
          <w:p w14:paraId="51A5D9AD" w14:textId="77777777" w:rsidR="002927B6" w:rsidRPr="005F70FB" w:rsidRDefault="002927B6" w:rsidP="00A551BF">
            <w:pPr>
              <w:pStyle w:val="TableCell0-0115Break"/>
              <w:rPr>
                <w:rStyle w:val="ExampleSource"/>
              </w:rPr>
            </w:pPr>
          </w:p>
        </w:tc>
        <w:tc>
          <w:tcPr>
            <w:tcW w:w="1247" w:type="dxa"/>
            <w:shd w:val="clear" w:color="auto" w:fill="auto"/>
          </w:tcPr>
          <w:p w14:paraId="629C9E4F" w14:textId="77777777" w:rsidR="002927B6" w:rsidRPr="005F70FB" w:rsidRDefault="002927B6" w:rsidP="00A551BF">
            <w:pPr>
              <w:pStyle w:val="TableCell0-0115Break"/>
              <w:rPr>
                <w:rStyle w:val="ChItalBold"/>
              </w:rPr>
            </w:pPr>
            <w:r w:rsidRPr="005F70FB">
              <w:rPr>
                <w:rStyle w:val="ChItalBold"/>
              </w:rPr>
              <w:t>uba</w:t>
            </w:r>
          </w:p>
        </w:tc>
        <w:tc>
          <w:tcPr>
            <w:tcW w:w="1418" w:type="dxa"/>
            <w:shd w:val="clear" w:color="auto" w:fill="auto"/>
          </w:tcPr>
          <w:p w14:paraId="2D721C16" w14:textId="77777777" w:rsidR="002927B6" w:rsidRPr="005F70FB" w:rsidRDefault="002927B6" w:rsidP="00A551BF">
            <w:pPr>
              <w:pStyle w:val="TableCell0-0115Break"/>
              <w:rPr>
                <w:rStyle w:val="ChCharisSIL"/>
              </w:rPr>
            </w:pPr>
            <w:r w:rsidRPr="005F70FB">
              <w:rPr>
                <w:rStyle w:val="ChCharisSIL"/>
              </w:rPr>
              <w:t>ˈu.ba</w:t>
            </w:r>
          </w:p>
        </w:tc>
        <w:tc>
          <w:tcPr>
            <w:tcW w:w="1361" w:type="dxa"/>
            <w:shd w:val="clear" w:color="auto" w:fill="auto"/>
          </w:tcPr>
          <w:p w14:paraId="0DAC343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25CBD23" w14:textId="77777777" w:rsidR="002927B6" w:rsidRPr="005F70FB" w:rsidRDefault="002927B6" w:rsidP="00A551BF">
            <w:pPr>
              <w:pStyle w:val="TableCell0-0115Break"/>
            </w:pPr>
            <w:r w:rsidRPr="005F70FB">
              <w:t>change</w:t>
            </w:r>
          </w:p>
        </w:tc>
      </w:tr>
      <w:tr w:rsidR="00AC23C4" w:rsidRPr="005F70FB" w14:paraId="169ED98A" w14:textId="77777777" w:rsidTr="00BC00CF">
        <w:tc>
          <w:tcPr>
            <w:tcW w:w="236" w:type="dxa"/>
            <w:shd w:val="clear" w:color="auto" w:fill="auto"/>
          </w:tcPr>
          <w:p w14:paraId="12487CAC" w14:textId="77777777" w:rsidR="002927B6" w:rsidRPr="005F70FB" w:rsidRDefault="002927B6" w:rsidP="00A551BF">
            <w:pPr>
              <w:pStyle w:val="TableCell0-0115Break"/>
              <w:rPr>
                <w:rStyle w:val="ExampleSource"/>
              </w:rPr>
            </w:pPr>
          </w:p>
        </w:tc>
        <w:tc>
          <w:tcPr>
            <w:tcW w:w="1247" w:type="dxa"/>
            <w:shd w:val="clear" w:color="auto" w:fill="auto"/>
          </w:tcPr>
          <w:p w14:paraId="01E381D8" w14:textId="77777777" w:rsidR="002927B6" w:rsidRPr="005F70FB" w:rsidRDefault="002927B6" w:rsidP="00A551BF">
            <w:pPr>
              <w:pStyle w:val="TableCell0-0115Break"/>
              <w:rPr>
                <w:rStyle w:val="ChItalBold"/>
              </w:rPr>
            </w:pPr>
            <w:r w:rsidRPr="005F70FB">
              <w:rPr>
                <w:rStyle w:val="ChItalBold"/>
              </w:rPr>
              <w:t>ubi</w:t>
            </w:r>
          </w:p>
        </w:tc>
        <w:tc>
          <w:tcPr>
            <w:tcW w:w="1418" w:type="dxa"/>
            <w:shd w:val="clear" w:color="auto" w:fill="auto"/>
          </w:tcPr>
          <w:p w14:paraId="0FF8E728" w14:textId="77777777" w:rsidR="002927B6" w:rsidRPr="005F70FB" w:rsidRDefault="002927B6" w:rsidP="00A551BF">
            <w:pPr>
              <w:pStyle w:val="TableCell0-0115Break"/>
              <w:rPr>
                <w:rStyle w:val="ChCharisSIL"/>
              </w:rPr>
            </w:pPr>
            <w:r w:rsidRPr="005F70FB">
              <w:rPr>
                <w:rStyle w:val="ChCharisSIL"/>
              </w:rPr>
              <w:t>ˈu.bi</w:t>
            </w:r>
          </w:p>
        </w:tc>
        <w:tc>
          <w:tcPr>
            <w:tcW w:w="1361" w:type="dxa"/>
            <w:shd w:val="clear" w:color="auto" w:fill="auto"/>
          </w:tcPr>
          <w:p w14:paraId="5AC8990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CA3E541" w14:textId="77777777" w:rsidR="002927B6" w:rsidRPr="005F70FB" w:rsidRDefault="002927B6" w:rsidP="00A551BF">
            <w:pPr>
              <w:pStyle w:val="TableCell0-0115Break"/>
            </w:pPr>
            <w:r w:rsidRPr="005F70FB">
              <w:t>purple yam</w:t>
            </w:r>
          </w:p>
        </w:tc>
      </w:tr>
      <w:tr w:rsidR="00AC23C4" w:rsidRPr="005F70FB" w14:paraId="16F4DEAA" w14:textId="77777777" w:rsidTr="00BC00CF">
        <w:tc>
          <w:tcPr>
            <w:tcW w:w="236" w:type="dxa"/>
            <w:shd w:val="clear" w:color="auto" w:fill="auto"/>
          </w:tcPr>
          <w:p w14:paraId="670C3E53" w14:textId="77777777" w:rsidR="002927B6" w:rsidRPr="005F70FB" w:rsidRDefault="002927B6" w:rsidP="00A551BF">
            <w:pPr>
              <w:pStyle w:val="TableCell0-0115Break"/>
              <w:rPr>
                <w:rStyle w:val="ExampleSource"/>
              </w:rPr>
            </w:pPr>
          </w:p>
        </w:tc>
        <w:tc>
          <w:tcPr>
            <w:tcW w:w="1247" w:type="dxa"/>
            <w:shd w:val="clear" w:color="auto" w:fill="auto"/>
          </w:tcPr>
          <w:p w14:paraId="5BBFE306" w14:textId="77777777" w:rsidR="002927B6" w:rsidRPr="005F70FB" w:rsidRDefault="002927B6" w:rsidP="00A551BF">
            <w:pPr>
              <w:pStyle w:val="TableCell0-0115Break"/>
              <w:rPr>
                <w:rStyle w:val="ChItalBold"/>
              </w:rPr>
            </w:pPr>
            <w:r w:rsidRPr="005F70FB">
              <w:rPr>
                <w:rStyle w:val="ChItalBold"/>
              </w:rPr>
              <w:t>udang</w:t>
            </w:r>
          </w:p>
        </w:tc>
        <w:tc>
          <w:tcPr>
            <w:tcW w:w="1418" w:type="dxa"/>
            <w:shd w:val="clear" w:color="auto" w:fill="auto"/>
          </w:tcPr>
          <w:p w14:paraId="6B753418" w14:textId="77777777" w:rsidR="002927B6" w:rsidRPr="005F70FB" w:rsidRDefault="002927B6" w:rsidP="00A551BF">
            <w:pPr>
              <w:pStyle w:val="TableCell0-0115Break"/>
              <w:rPr>
                <w:rStyle w:val="ChCharisSIL"/>
              </w:rPr>
            </w:pPr>
            <w:r w:rsidRPr="005F70FB">
              <w:rPr>
                <w:rStyle w:val="ChCharisSIL"/>
              </w:rPr>
              <w:t>ˈu.dɐŋ</w:t>
            </w:r>
          </w:p>
        </w:tc>
        <w:tc>
          <w:tcPr>
            <w:tcW w:w="1361" w:type="dxa"/>
            <w:shd w:val="clear" w:color="auto" w:fill="auto"/>
          </w:tcPr>
          <w:p w14:paraId="0A5C7189"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77C4F24" w14:textId="77777777" w:rsidR="002927B6" w:rsidRPr="005F70FB" w:rsidRDefault="002927B6" w:rsidP="00A551BF">
            <w:pPr>
              <w:pStyle w:val="TableCell0-0115Break"/>
            </w:pPr>
            <w:r w:rsidRPr="005F70FB">
              <w:t>shrimp</w:t>
            </w:r>
          </w:p>
        </w:tc>
      </w:tr>
      <w:tr w:rsidR="00AC23C4" w:rsidRPr="005F70FB" w14:paraId="518FB093" w14:textId="77777777" w:rsidTr="00BC00CF">
        <w:tc>
          <w:tcPr>
            <w:tcW w:w="236" w:type="dxa"/>
            <w:shd w:val="clear" w:color="auto" w:fill="auto"/>
          </w:tcPr>
          <w:p w14:paraId="4B0ED748" w14:textId="77777777" w:rsidR="002927B6" w:rsidRPr="005F70FB" w:rsidRDefault="002927B6" w:rsidP="00A551BF">
            <w:pPr>
              <w:pStyle w:val="TableCell0-0115Break"/>
              <w:rPr>
                <w:rStyle w:val="ExampleSource"/>
              </w:rPr>
            </w:pPr>
          </w:p>
        </w:tc>
        <w:tc>
          <w:tcPr>
            <w:tcW w:w="1247" w:type="dxa"/>
            <w:shd w:val="clear" w:color="auto" w:fill="auto"/>
          </w:tcPr>
          <w:p w14:paraId="1365AF7D" w14:textId="77777777" w:rsidR="002927B6" w:rsidRPr="005F70FB" w:rsidRDefault="002927B6" w:rsidP="00A551BF">
            <w:pPr>
              <w:pStyle w:val="TableCell0-0115Break"/>
              <w:rPr>
                <w:rStyle w:val="ChItalBold"/>
              </w:rPr>
            </w:pPr>
            <w:r w:rsidRPr="005F70FB">
              <w:rPr>
                <w:rStyle w:val="ChItalBold"/>
              </w:rPr>
              <w:t>udik</w:t>
            </w:r>
          </w:p>
        </w:tc>
        <w:tc>
          <w:tcPr>
            <w:tcW w:w="1418" w:type="dxa"/>
            <w:shd w:val="clear" w:color="auto" w:fill="auto"/>
          </w:tcPr>
          <w:p w14:paraId="3F0A0914" w14:textId="77777777" w:rsidR="002927B6" w:rsidRPr="005F70FB" w:rsidRDefault="002927B6" w:rsidP="00A551BF">
            <w:pPr>
              <w:pStyle w:val="TableCell0-0115Break"/>
              <w:rPr>
                <w:rStyle w:val="ChCharisSIL"/>
              </w:rPr>
            </w:pPr>
            <w:r w:rsidRPr="005F70FB">
              <w:rPr>
                <w:rStyle w:val="ChCharisSIL"/>
              </w:rPr>
              <w:t>ˈu.dɪk</w:t>
            </w:r>
          </w:p>
        </w:tc>
        <w:tc>
          <w:tcPr>
            <w:tcW w:w="1361" w:type="dxa"/>
            <w:shd w:val="clear" w:color="auto" w:fill="auto"/>
          </w:tcPr>
          <w:p w14:paraId="7F0B26B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69D9549B" w14:textId="77777777" w:rsidR="002927B6" w:rsidRPr="005F70FB" w:rsidRDefault="002927B6" w:rsidP="00A551BF">
            <w:pPr>
              <w:pStyle w:val="TableCell0-0115Break"/>
            </w:pPr>
            <w:r w:rsidRPr="005F70FB">
              <w:t>observe in amazement</w:t>
            </w:r>
          </w:p>
        </w:tc>
      </w:tr>
      <w:tr w:rsidR="00AC23C4" w:rsidRPr="005F70FB" w14:paraId="5EA5562E" w14:textId="77777777" w:rsidTr="00BC00CF">
        <w:tc>
          <w:tcPr>
            <w:tcW w:w="236" w:type="dxa"/>
            <w:shd w:val="clear" w:color="auto" w:fill="auto"/>
          </w:tcPr>
          <w:p w14:paraId="1075D152" w14:textId="77777777" w:rsidR="002927B6" w:rsidRPr="005F70FB" w:rsidRDefault="002927B6" w:rsidP="00A551BF">
            <w:pPr>
              <w:pStyle w:val="TableCell0-0115Break"/>
              <w:rPr>
                <w:rStyle w:val="ExampleSource"/>
              </w:rPr>
            </w:pPr>
          </w:p>
        </w:tc>
        <w:tc>
          <w:tcPr>
            <w:tcW w:w="1247" w:type="dxa"/>
            <w:shd w:val="clear" w:color="auto" w:fill="auto"/>
          </w:tcPr>
          <w:p w14:paraId="12EBE912" w14:textId="77777777" w:rsidR="002927B6" w:rsidRPr="005F70FB" w:rsidRDefault="002927B6" w:rsidP="00A551BF">
            <w:pPr>
              <w:pStyle w:val="TableCell0-0115Break"/>
              <w:rPr>
                <w:rStyle w:val="ChItalBold"/>
              </w:rPr>
            </w:pPr>
            <w:r w:rsidRPr="005F70FB">
              <w:rPr>
                <w:rStyle w:val="ChItalBold"/>
              </w:rPr>
              <w:t>uji</w:t>
            </w:r>
          </w:p>
        </w:tc>
        <w:tc>
          <w:tcPr>
            <w:tcW w:w="1418" w:type="dxa"/>
            <w:shd w:val="clear" w:color="auto" w:fill="auto"/>
          </w:tcPr>
          <w:p w14:paraId="7F590671" w14:textId="77777777" w:rsidR="002927B6" w:rsidRPr="005F70FB" w:rsidRDefault="002927B6" w:rsidP="00A551BF">
            <w:pPr>
              <w:pStyle w:val="TableCell0-0115Break"/>
              <w:rPr>
                <w:rStyle w:val="ChCharisSIL"/>
              </w:rPr>
            </w:pPr>
            <w:r w:rsidRPr="005F70FB">
              <w:rPr>
                <w:rStyle w:val="ChCharisSIL"/>
              </w:rPr>
              <w:t>ˈu.dʒi</w:t>
            </w:r>
          </w:p>
        </w:tc>
        <w:tc>
          <w:tcPr>
            <w:tcW w:w="1361" w:type="dxa"/>
            <w:shd w:val="clear" w:color="auto" w:fill="auto"/>
          </w:tcPr>
          <w:p w14:paraId="15591204"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514EBC3" w14:textId="77777777" w:rsidR="002927B6" w:rsidRPr="005F70FB" w:rsidRDefault="002927B6" w:rsidP="00A551BF">
            <w:pPr>
              <w:pStyle w:val="TableCell0-0115Break"/>
            </w:pPr>
            <w:r w:rsidRPr="005F70FB">
              <w:t>examine</w:t>
            </w:r>
          </w:p>
        </w:tc>
      </w:tr>
      <w:tr w:rsidR="00AC23C4" w:rsidRPr="005F70FB" w14:paraId="1AFF098E" w14:textId="77777777" w:rsidTr="00BC00CF">
        <w:tc>
          <w:tcPr>
            <w:tcW w:w="236" w:type="dxa"/>
            <w:shd w:val="clear" w:color="auto" w:fill="auto"/>
          </w:tcPr>
          <w:p w14:paraId="07E80159" w14:textId="77777777" w:rsidR="002927B6" w:rsidRPr="005F70FB" w:rsidRDefault="002927B6" w:rsidP="00A551BF">
            <w:pPr>
              <w:pStyle w:val="TableCell0-0115Break"/>
              <w:rPr>
                <w:rStyle w:val="ExampleSource"/>
              </w:rPr>
            </w:pPr>
          </w:p>
        </w:tc>
        <w:tc>
          <w:tcPr>
            <w:tcW w:w="1247" w:type="dxa"/>
            <w:shd w:val="clear" w:color="auto" w:fill="auto"/>
          </w:tcPr>
          <w:p w14:paraId="6A88769E" w14:textId="77777777" w:rsidR="002927B6" w:rsidRPr="005F70FB" w:rsidRDefault="002927B6" w:rsidP="00A551BF">
            <w:pPr>
              <w:pStyle w:val="TableCell0-0115Break"/>
              <w:rPr>
                <w:rStyle w:val="ChItalBold"/>
              </w:rPr>
            </w:pPr>
            <w:r w:rsidRPr="005F70FB">
              <w:rPr>
                <w:rStyle w:val="ChItalBold"/>
              </w:rPr>
              <w:t>ujung</w:t>
            </w:r>
          </w:p>
        </w:tc>
        <w:tc>
          <w:tcPr>
            <w:tcW w:w="1418" w:type="dxa"/>
            <w:shd w:val="clear" w:color="auto" w:fill="auto"/>
          </w:tcPr>
          <w:p w14:paraId="103B6996" w14:textId="77777777" w:rsidR="002927B6" w:rsidRPr="005F70FB" w:rsidRDefault="002927B6" w:rsidP="00A551BF">
            <w:pPr>
              <w:pStyle w:val="TableCell0-0115Break"/>
              <w:rPr>
                <w:rStyle w:val="ChCharisSIL"/>
              </w:rPr>
            </w:pPr>
            <w:r w:rsidRPr="005F70FB">
              <w:rPr>
                <w:rStyle w:val="ChCharisSIL"/>
              </w:rPr>
              <w:t>ˈu.dʒʊŋ</w:t>
            </w:r>
          </w:p>
        </w:tc>
        <w:tc>
          <w:tcPr>
            <w:tcW w:w="1361" w:type="dxa"/>
            <w:shd w:val="clear" w:color="auto" w:fill="auto"/>
          </w:tcPr>
          <w:p w14:paraId="524E5F55"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3AC106E" w14:textId="77777777" w:rsidR="002927B6" w:rsidRPr="005F70FB" w:rsidRDefault="002927B6" w:rsidP="00A551BF">
            <w:pPr>
              <w:pStyle w:val="TableCell0-0115Break"/>
            </w:pPr>
            <w:r w:rsidRPr="005F70FB">
              <w:t>end</w:t>
            </w:r>
          </w:p>
        </w:tc>
      </w:tr>
      <w:tr w:rsidR="00AC23C4" w:rsidRPr="005F70FB" w14:paraId="5B664F09" w14:textId="77777777" w:rsidTr="00BC00CF">
        <w:tc>
          <w:tcPr>
            <w:tcW w:w="236" w:type="dxa"/>
            <w:shd w:val="clear" w:color="auto" w:fill="auto"/>
          </w:tcPr>
          <w:p w14:paraId="451E4BE6" w14:textId="77777777" w:rsidR="002927B6" w:rsidRPr="005F70FB" w:rsidRDefault="002927B6" w:rsidP="00A551BF">
            <w:pPr>
              <w:pStyle w:val="TableCell0-0115Break"/>
              <w:rPr>
                <w:rStyle w:val="ExampleSource"/>
              </w:rPr>
            </w:pPr>
          </w:p>
        </w:tc>
        <w:tc>
          <w:tcPr>
            <w:tcW w:w="1247" w:type="dxa"/>
            <w:shd w:val="clear" w:color="auto" w:fill="auto"/>
          </w:tcPr>
          <w:p w14:paraId="3652A30D" w14:textId="77777777" w:rsidR="002927B6" w:rsidRPr="005F70FB" w:rsidRDefault="002927B6" w:rsidP="00A551BF">
            <w:pPr>
              <w:pStyle w:val="TableCell0-0115Break"/>
              <w:rPr>
                <w:rStyle w:val="ChItalBold"/>
              </w:rPr>
            </w:pPr>
            <w:r w:rsidRPr="005F70FB">
              <w:rPr>
                <w:rStyle w:val="ChItalBold"/>
              </w:rPr>
              <w:t>ukir</w:t>
            </w:r>
          </w:p>
        </w:tc>
        <w:tc>
          <w:tcPr>
            <w:tcW w:w="1418" w:type="dxa"/>
            <w:shd w:val="clear" w:color="auto" w:fill="auto"/>
          </w:tcPr>
          <w:p w14:paraId="1B46042A" w14:textId="77777777" w:rsidR="002927B6" w:rsidRPr="005F70FB" w:rsidRDefault="002927B6" w:rsidP="00A551BF">
            <w:pPr>
              <w:pStyle w:val="TableCell0-0115Break"/>
              <w:rPr>
                <w:rStyle w:val="ChCharisSIL"/>
              </w:rPr>
            </w:pPr>
            <w:r w:rsidRPr="005F70FB">
              <w:rPr>
                <w:rStyle w:val="ChCharisSIL"/>
              </w:rPr>
              <w:t>ˈu.kɪr̥</w:t>
            </w:r>
          </w:p>
        </w:tc>
        <w:tc>
          <w:tcPr>
            <w:tcW w:w="1361" w:type="dxa"/>
            <w:shd w:val="clear" w:color="auto" w:fill="auto"/>
          </w:tcPr>
          <w:p w14:paraId="681A7BF3"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B11F80F" w14:textId="77777777" w:rsidR="002927B6" w:rsidRPr="005F70FB" w:rsidRDefault="002927B6" w:rsidP="00A551BF">
            <w:pPr>
              <w:pStyle w:val="TableCell0-0115Break"/>
            </w:pPr>
            <w:r w:rsidRPr="005F70FB">
              <w:t>carve</w:t>
            </w:r>
          </w:p>
        </w:tc>
      </w:tr>
      <w:tr w:rsidR="00AC23C4" w:rsidRPr="005F70FB" w14:paraId="1A129633" w14:textId="77777777" w:rsidTr="00BC00CF">
        <w:tc>
          <w:tcPr>
            <w:tcW w:w="236" w:type="dxa"/>
            <w:shd w:val="clear" w:color="auto" w:fill="auto"/>
          </w:tcPr>
          <w:p w14:paraId="7EF2E235" w14:textId="77777777" w:rsidR="002927B6" w:rsidRPr="005F70FB" w:rsidRDefault="002927B6" w:rsidP="00A551BF">
            <w:pPr>
              <w:pStyle w:val="TableCell0-0115Break"/>
              <w:rPr>
                <w:rStyle w:val="ExampleSource"/>
              </w:rPr>
            </w:pPr>
          </w:p>
        </w:tc>
        <w:tc>
          <w:tcPr>
            <w:tcW w:w="1247" w:type="dxa"/>
            <w:shd w:val="clear" w:color="auto" w:fill="auto"/>
          </w:tcPr>
          <w:p w14:paraId="46DD1892" w14:textId="77777777" w:rsidR="002927B6" w:rsidRPr="005F70FB" w:rsidRDefault="002927B6" w:rsidP="00A551BF">
            <w:pPr>
              <w:pStyle w:val="TableCell0-0115Break"/>
              <w:rPr>
                <w:rStyle w:val="ChItalBold"/>
              </w:rPr>
            </w:pPr>
            <w:r w:rsidRPr="005F70FB">
              <w:rPr>
                <w:rStyle w:val="ChItalBold"/>
              </w:rPr>
              <w:t>ukur</w:t>
            </w:r>
          </w:p>
        </w:tc>
        <w:tc>
          <w:tcPr>
            <w:tcW w:w="1418" w:type="dxa"/>
            <w:shd w:val="clear" w:color="auto" w:fill="auto"/>
          </w:tcPr>
          <w:p w14:paraId="2B0462B2" w14:textId="77777777" w:rsidR="002927B6" w:rsidRPr="005F70FB" w:rsidRDefault="002927B6" w:rsidP="00A551BF">
            <w:pPr>
              <w:pStyle w:val="TableCell0-0115Break"/>
              <w:rPr>
                <w:rStyle w:val="ChCharisSIL"/>
              </w:rPr>
            </w:pPr>
            <w:r w:rsidRPr="005F70FB">
              <w:rPr>
                <w:rStyle w:val="ChCharisSIL"/>
              </w:rPr>
              <w:t>ˈʊ.kʊr</w:t>
            </w:r>
          </w:p>
        </w:tc>
        <w:tc>
          <w:tcPr>
            <w:tcW w:w="1361" w:type="dxa"/>
            <w:shd w:val="clear" w:color="auto" w:fill="auto"/>
          </w:tcPr>
          <w:p w14:paraId="624B0F5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74988426" w14:textId="77777777" w:rsidR="002927B6" w:rsidRPr="005F70FB" w:rsidRDefault="002927B6" w:rsidP="00A551BF">
            <w:pPr>
              <w:pStyle w:val="TableCell0-0115Break"/>
            </w:pPr>
            <w:r w:rsidRPr="005F70FB">
              <w:t>measure</w:t>
            </w:r>
          </w:p>
        </w:tc>
      </w:tr>
      <w:tr w:rsidR="00AC23C4" w:rsidRPr="005F70FB" w14:paraId="43767DDA" w14:textId="77777777" w:rsidTr="00BC00CF">
        <w:tc>
          <w:tcPr>
            <w:tcW w:w="236" w:type="dxa"/>
            <w:shd w:val="clear" w:color="auto" w:fill="auto"/>
          </w:tcPr>
          <w:p w14:paraId="5618E7AF" w14:textId="77777777" w:rsidR="002927B6" w:rsidRPr="005F70FB" w:rsidRDefault="002927B6" w:rsidP="00A551BF">
            <w:pPr>
              <w:pStyle w:val="TableCell0-0115Break"/>
              <w:rPr>
                <w:rStyle w:val="ExampleSource"/>
              </w:rPr>
            </w:pPr>
          </w:p>
        </w:tc>
        <w:tc>
          <w:tcPr>
            <w:tcW w:w="1247" w:type="dxa"/>
            <w:shd w:val="clear" w:color="auto" w:fill="auto"/>
          </w:tcPr>
          <w:p w14:paraId="147D1784" w14:textId="77777777" w:rsidR="002927B6" w:rsidRPr="005F70FB" w:rsidRDefault="002927B6" w:rsidP="00A551BF">
            <w:pPr>
              <w:pStyle w:val="TableCell0-0115Break"/>
              <w:rPr>
                <w:rStyle w:val="ChItalBold"/>
              </w:rPr>
            </w:pPr>
            <w:r w:rsidRPr="005F70FB">
              <w:rPr>
                <w:rStyle w:val="ChItalBold"/>
              </w:rPr>
              <w:t>ulang</w:t>
            </w:r>
          </w:p>
        </w:tc>
        <w:tc>
          <w:tcPr>
            <w:tcW w:w="1418" w:type="dxa"/>
            <w:shd w:val="clear" w:color="auto" w:fill="auto"/>
          </w:tcPr>
          <w:p w14:paraId="1DFBEEDC" w14:textId="77777777" w:rsidR="002927B6" w:rsidRPr="005F70FB" w:rsidRDefault="002927B6" w:rsidP="00A551BF">
            <w:pPr>
              <w:pStyle w:val="TableCell0-0115Break"/>
              <w:rPr>
                <w:rStyle w:val="ChCharisSIL"/>
              </w:rPr>
            </w:pPr>
            <w:r w:rsidRPr="005F70FB">
              <w:rPr>
                <w:rStyle w:val="ChCharisSIL"/>
              </w:rPr>
              <w:t>ˈu.lɐŋ</w:t>
            </w:r>
          </w:p>
        </w:tc>
        <w:tc>
          <w:tcPr>
            <w:tcW w:w="1361" w:type="dxa"/>
            <w:shd w:val="clear" w:color="auto" w:fill="auto"/>
          </w:tcPr>
          <w:p w14:paraId="65072178"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D9BF799" w14:textId="77777777" w:rsidR="002927B6" w:rsidRPr="005F70FB" w:rsidRDefault="002927B6" w:rsidP="00A551BF">
            <w:pPr>
              <w:pStyle w:val="TableCell0-0115Break"/>
            </w:pPr>
            <w:r w:rsidRPr="005F70FB">
              <w:t>repeat</w:t>
            </w:r>
          </w:p>
        </w:tc>
      </w:tr>
      <w:tr w:rsidR="00AC23C4" w:rsidRPr="005F70FB" w14:paraId="78CE3C56" w14:textId="77777777" w:rsidTr="00BC00CF">
        <w:tc>
          <w:tcPr>
            <w:tcW w:w="236" w:type="dxa"/>
            <w:shd w:val="clear" w:color="auto" w:fill="auto"/>
          </w:tcPr>
          <w:p w14:paraId="33C6E2CC" w14:textId="77777777" w:rsidR="002927B6" w:rsidRPr="005F70FB" w:rsidRDefault="002927B6" w:rsidP="00A551BF">
            <w:pPr>
              <w:pStyle w:val="TableCell0-0115Break"/>
              <w:rPr>
                <w:rStyle w:val="ExampleSource"/>
              </w:rPr>
            </w:pPr>
          </w:p>
        </w:tc>
        <w:tc>
          <w:tcPr>
            <w:tcW w:w="1247" w:type="dxa"/>
            <w:shd w:val="clear" w:color="auto" w:fill="auto"/>
          </w:tcPr>
          <w:p w14:paraId="6FF77456" w14:textId="77777777" w:rsidR="002927B6" w:rsidRPr="005F70FB" w:rsidRDefault="002927B6" w:rsidP="00A551BF">
            <w:pPr>
              <w:pStyle w:val="TableCell0-0115Break"/>
              <w:rPr>
                <w:rStyle w:val="ChItalBold"/>
              </w:rPr>
            </w:pPr>
            <w:r w:rsidRPr="005F70FB">
              <w:rPr>
                <w:rStyle w:val="ChItalBold"/>
              </w:rPr>
              <w:t>ular</w:t>
            </w:r>
          </w:p>
        </w:tc>
        <w:tc>
          <w:tcPr>
            <w:tcW w:w="1418" w:type="dxa"/>
            <w:shd w:val="clear" w:color="auto" w:fill="auto"/>
          </w:tcPr>
          <w:p w14:paraId="03370B58" w14:textId="77777777" w:rsidR="002927B6" w:rsidRPr="005F70FB" w:rsidRDefault="002927B6" w:rsidP="00A551BF">
            <w:pPr>
              <w:pStyle w:val="TableCell0-0115Break"/>
              <w:rPr>
                <w:rStyle w:val="ChCharisSIL"/>
              </w:rPr>
            </w:pPr>
            <w:r w:rsidRPr="005F70FB">
              <w:rPr>
                <w:rStyle w:val="ChCharisSIL"/>
              </w:rPr>
              <w:t>ˈu.lɐr̥</w:t>
            </w:r>
          </w:p>
        </w:tc>
        <w:tc>
          <w:tcPr>
            <w:tcW w:w="1361" w:type="dxa"/>
            <w:shd w:val="clear" w:color="auto" w:fill="auto"/>
          </w:tcPr>
          <w:p w14:paraId="71BAEB6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2AE6F192" w14:textId="77777777" w:rsidR="002927B6" w:rsidRPr="005F70FB" w:rsidRDefault="002927B6" w:rsidP="00A551BF">
            <w:pPr>
              <w:pStyle w:val="TableCell0-0115Break"/>
            </w:pPr>
            <w:r w:rsidRPr="005F70FB">
              <w:t>snake</w:t>
            </w:r>
          </w:p>
        </w:tc>
      </w:tr>
      <w:tr w:rsidR="00AC23C4" w:rsidRPr="005F70FB" w14:paraId="2BC8456F" w14:textId="77777777" w:rsidTr="00BC00CF">
        <w:tc>
          <w:tcPr>
            <w:tcW w:w="236" w:type="dxa"/>
            <w:shd w:val="clear" w:color="auto" w:fill="auto"/>
          </w:tcPr>
          <w:p w14:paraId="1AEDA854" w14:textId="77777777" w:rsidR="002927B6" w:rsidRPr="005F70FB" w:rsidRDefault="002927B6" w:rsidP="00A551BF">
            <w:pPr>
              <w:pStyle w:val="TableCell0-0115Break"/>
              <w:rPr>
                <w:rStyle w:val="ExampleSource"/>
              </w:rPr>
            </w:pPr>
          </w:p>
        </w:tc>
        <w:tc>
          <w:tcPr>
            <w:tcW w:w="1247" w:type="dxa"/>
            <w:shd w:val="clear" w:color="auto" w:fill="auto"/>
          </w:tcPr>
          <w:p w14:paraId="2A5F6660" w14:textId="77777777" w:rsidR="002927B6" w:rsidRPr="005F70FB" w:rsidRDefault="002927B6" w:rsidP="00A551BF">
            <w:pPr>
              <w:pStyle w:val="TableCell0-0115Break"/>
              <w:rPr>
                <w:rStyle w:val="ChItalBold"/>
              </w:rPr>
            </w:pPr>
            <w:r w:rsidRPr="005F70FB">
              <w:rPr>
                <w:rStyle w:val="ChItalBold"/>
              </w:rPr>
              <w:t>umpang</w:t>
            </w:r>
          </w:p>
        </w:tc>
        <w:tc>
          <w:tcPr>
            <w:tcW w:w="1418" w:type="dxa"/>
            <w:shd w:val="clear" w:color="auto" w:fill="auto"/>
          </w:tcPr>
          <w:p w14:paraId="28E72BC5" w14:textId="77777777" w:rsidR="002927B6" w:rsidRPr="005F70FB" w:rsidRDefault="002927B6" w:rsidP="00A551BF">
            <w:pPr>
              <w:pStyle w:val="TableCell0-0115Break"/>
              <w:rPr>
                <w:rStyle w:val="ChCharisSIL"/>
              </w:rPr>
            </w:pPr>
            <w:r w:rsidRPr="005F70FB">
              <w:rPr>
                <w:rStyle w:val="ChCharisSIL"/>
              </w:rPr>
              <w:t>ˈʊm.pɐn</w:t>
            </w:r>
          </w:p>
        </w:tc>
        <w:tc>
          <w:tcPr>
            <w:tcW w:w="1361" w:type="dxa"/>
            <w:shd w:val="clear" w:color="auto" w:fill="auto"/>
          </w:tcPr>
          <w:p w14:paraId="4786F59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1F877CB7" w14:textId="77777777" w:rsidR="002927B6" w:rsidRPr="005F70FB" w:rsidRDefault="002927B6" w:rsidP="00A551BF">
            <w:pPr>
              <w:pStyle w:val="TableCell0-0115Break"/>
            </w:pPr>
            <w:r w:rsidRPr="005F70FB">
              <w:t>pass ball</w:t>
            </w:r>
          </w:p>
        </w:tc>
      </w:tr>
      <w:tr w:rsidR="00AC23C4" w:rsidRPr="005F70FB" w14:paraId="1FEE97B0" w14:textId="77777777" w:rsidTr="00BC00CF">
        <w:tc>
          <w:tcPr>
            <w:tcW w:w="236" w:type="dxa"/>
            <w:shd w:val="clear" w:color="auto" w:fill="auto"/>
          </w:tcPr>
          <w:p w14:paraId="3D1C7BB5" w14:textId="77777777" w:rsidR="002927B6" w:rsidRPr="005F70FB" w:rsidRDefault="002927B6" w:rsidP="00A551BF">
            <w:pPr>
              <w:pStyle w:val="TableCell0-0115Break"/>
              <w:rPr>
                <w:rStyle w:val="ExampleSource"/>
              </w:rPr>
            </w:pPr>
          </w:p>
        </w:tc>
        <w:tc>
          <w:tcPr>
            <w:tcW w:w="1247" w:type="dxa"/>
            <w:shd w:val="clear" w:color="auto" w:fill="auto"/>
          </w:tcPr>
          <w:p w14:paraId="08C29411" w14:textId="77777777" w:rsidR="002927B6" w:rsidRPr="005F70FB" w:rsidRDefault="002927B6" w:rsidP="00A551BF">
            <w:pPr>
              <w:pStyle w:val="TableCell0-0115Break"/>
              <w:rPr>
                <w:rStyle w:val="ChItalBold"/>
              </w:rPr>
            </w:pPr>
            <w:r w:rsidRPr="005F70FB">
              <w:rPr>
                <w:rStyle w:val="ChItalBold"/>
              </w:rPr>
              <w:t>undang</w:t>
            </w:r>
          </w:p>
        </w:tc>
        <w:tc>
          <w:tcPr>
            <w:tcW w:w="1418" w:type="dxa"/>
            <w:shd w:val="clear" w:color="auto" w:fill="auto"/>
          </w:tcPr>
          <w:p w14:paraId="2BB70454" w14:textId="77777777" w:rsidR="002927B6" w:rsidRPr="005F70FB" w:rsidRDefault="002927B6" w:rsidP="00A551BF">
            <w:pPr>
              <w:pStyle w:val="TableCell0-0115Break"/>
              <w:rPr>
                <w:rStyle w:val="ChCharisSIL"/>
              </w:rPr>
            </w:pPr>
            <w:r w:rsidRPr="005F70FB">
              <w:rPr>
                <w:rStyle w:val="ChCharisSIL"/>
              </w:rPr>
              <w:t>ˈʊn.dɐŋ</w:t>
            </w:r>
          </w:p>
        </w:tc>
        <w:tc>
          <w:tcPr>
            <w:tcW w:w="1361" w:type="dxa"/>
            <w:shd w:val="clear" w:color="auto" w:fill="auto"/>
          </w:tcPr>
          <w:p w14:paraId="272DCE2D"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234B6F03" w14:textId="77777777" w:rsidR="002927B6" w:rsidRPr="005F70FB" w:rsidRDefault="002927B6" w:rsidP="00A551BF">
            <w:pPr>
              <w:pStyle w:val="TableCell0-0115Break"/>
            </w:pPr>
            <w:r w:rsidRPr="005F70FB">
              <w:t>invite</w:t>
            </w:r>
          </w:p>
        </w:tc>
      </w:tr>
      <w:tr w:rsidR="00AC23C4" w:rsidRPr="005F70FB" w14:paraId="07D0555F" w14:textId="77777777" w:rsidTr="00BC00CF">
        <w:tc>
          <w:tcPr>
            <w:tcW w:w="236" w:type="dxa"/>
            <w:shd w:val="clear" w:color="auto" w:fill="auto"/>
          </w:tcPr>
          <w:p w14:paraId="1F3E0D5C" w14:textId="77777777" w:rsidR="002927B6" w:rsidRPr="005F70FB" w:rsidRDefault="002927B6" w:rsidP="00A551BF">
            <w:pPr>
              <w:pStyle w:val="TableCell0-0115Break"/>
              <w:rPr>
                <w:rStyle w:val="ExampleSource"/>
              </w:rPr>
            </w:pPr>
          </w:p>
        </w:tc>
        <w:tc>
          <w:tcPr>
            <w:tcW w:w="1247" w:type="dxa"/>
            <w:shd w:val="clear" w:color="auto" w:fill="auto"/>
          </w:tcPr>
          <w:p w14:paraId="2A9354C5" w14:textId="77777777" w:rsidR="002927B6" w:rsidRPr="005F70FB" w:rsidRDefault="002927B6" w:rsidP="00A551BF">
            <w:pPr>
              <w:pStyle w:val="TableCell0-0115Break"/>
              <w:rPr>
                <w:rStyle w:val="ChItalBold"/>
              </w:rPr>
            </w:pPr>
            <w:r w:rsidRPr="005F70FB">
              <w:rPr>
                <w:rStyle w:val="ChItalBold"/>
              </w:rPr>
              <w:t>unggung</w:t>
            </w:r>
          </w:p>
        </w:tc>
        <w:tc>
          <w:tcPr>
            <w:tcW w:w="1418" w:type="dxa"/>
            <w:shd w:val="clear" w:color="auto" w:fill="auto"/>
          </w:tcPr>
          <w:p w14:paraId="7127D4F1" w14:textId="77777777" w:rsidR="002927B6" w:rsidRPr="005F70FB" w:rsidRDefault="002927B6" w:rsidP="00A551BF">
            <w:pPr>
              <w:pStyle w:val="TableCell0-0115Break"/>
              <w:rPr>
                <w:rStyle w:val="ChCharisSIL"/>
              </w:rPr>
            </w:pPr>
            <w:r w:rsidRPr="005F70FB">
              <w:rPr>
                <w:rStyle w:val="ChCharisSIL"/>
              </w:rPr>
              <w:t>ˈʊŋ.gʊn</w:t>
            </w:r>
          </w:p>
        </w:tc>
        <w:tc>
          <w:tcPr>
            <w:tcW w:w="1361" w:type="dxa"/>
            <w:shd w:val="clear" w:color="auto" w:fill="auto"/>
          </w:tcPr>
          <w:p w14:paraId="2021176A"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08C0CB5" w14:textId="77777777" w:rsidR="002927B6" w:rsidRPr="005F70FB" w:rsidRDefault="002927B6" w:rsidP="00A551BF">
            <w:pPr>
              <w:pStyle w:val="TableCell0-0115Break"/>
            </w:pPr>
            <w:r w:rsidRPr="005F70FB">
              <w:t>campfire</w:t>
            </w:r>
          </w:p>
        </w:tc>
      </w:tr>
      <w:tr w:rsidR="00AC23C4" w:rsidRPr="005F70FB" w14:paraId="5B70A3B3" w14:textId="77777777" w:rsidTr="00BC00CF">
        <w:tc>
          <w:tcPr>
            <w:tcW w:w="236" w:type="dxa"/>
            <w:shd w:val="clear" w:color="auto" w:fill="auto"/>
          </w:tcPr>
          <w:p w14:paraId="5E67DA47" w14:textId="77777777" w:rsidR="002927B6" w:rsidRPr="005F70FB" w:rsidRDefault="002927B6" w:rsidP="00A551BF">
            <w:pPr>
              <w:pStyle w:val="TableCell0-0115Break"/>
              <w:rPr>
                <w:rStyle w:val="ExampleSource"/>
              </w:rPr>
            </w:pPr>
          </w:p>
        </w:tc>
        <w:tc>
          <w:tcPr>
            <w:tcW w:w="1247" w:type="dxa"/>
            <w:shd w:val="clear" w:color="auto" w:fill="auto"/>
          </w:tcPr>
          <w:p w14:paraId="512DBB8B" w14:textId="77777777" w:rsidR="002927B6" w:rsidRPr="005F70FB" w:rsidRDefault="002927B6" w:rsidP="00A551BF">
            <w:pPr>
              <w:pStyle w:val="TableCell0-0115Break"/>
              <w:rPr>
                <w:rStyle w:val="ChItalBold"/>
              </w:rPr>
            </w:pPr>
            <w:r w:rsidRPr="005F70FB">
              <w:rPr>
                <w:rStyle w:val="ChItalBold"/>
              </w:rPr>
              <w:t>untuk</w:t>
            </w:r>
          </w:p>
        </w:tc>
        <w:tc>
          <w:tcPr>
            <w:tcW w:w="1418" w:type="dxa"/>
            <w:shd w:val="clear" w:color="auto" w:fill="auto"/>
          </w:tcPr>
          <w:p w14:paraId="6280B6F5" w14:textId="77777777" w:rsidR="002927B6" w:rsidRPr="005F70FB" w:rsidRDefault="002927B6" w:rsidP="00A551BF">
            <w:pPr>
              <w:pStyle w:val="TableCell0-0115Break"/>
              <w:rPr>
                <w:rStyle w:val="ChCharisSIL"/>
              </w:rPr>
            </w:pPr>
            <w:r w:rsidRPr="005F70FB">
              <w:rPr>
                <w:rStyle w:val="ChCharisSIL"/>
              </w:rPr>
              <w:t>ˈʊn.tʊk̚</w:t>
            </w:r>
          </w:p>
        </w:tc>
        <w:tc>
          <w:tcPr>
            <w:tcW w:w="1361" w:type="dxa"/>
            <w:shd w:val="clear" w:color="auto" w:fill="auto"/>
          </w:tcPr>
          <w:p w14:paraId="7EF7D1AE" w14:textId="29D5504D" w:rsidR="002927B6" w:rsidRPr="005F70FB" w:rsidRDefault="002927B6" w:rsidP="00A551BF">
            <w:pPr>
              <w:pStyle w:val="TableCell0-0115Break"/>
              <w:rPr>
                <w:rStyle w:val="ChSmallCaps"/>
              </w:rPr>
            </w:pPr>
            <w:r w:rsidRPr="005F70FB">
              <w:rPr>
                <w:rStyle w:val="ChSmallCaps"/>
              </w:rPr>
              <w:t>prep</w:t>
            </w:r>
            <w:r w:rsidR="00DE194F" w:rsidRPr="005F70FB">
              <w:rPr>
                <w:rStyle w:val="ChSmallCaps"/>
              </w:rPr>
              <w:t>/cnj</w:t>
            </w:r>
          </w:p>
        </w:tc>
        <w:tc>
          <w:tcPr>
            <w:tcW w:w="2438" w:type="dxa"/>
            <w:shd w:val="clear" w:color="auto" w:fill="auto"/>
          </w:tcPr>
          <w:p w14:paraId="04340A02" w14:textId="77777777" w:rsidR="002927B6" w:rsidRPr="005F70FB" w:rsidRDefault="002927B6" w:rsidP="00A551BF">
            <w:pPr>
              <w:pStyle w:val="TableCell0-0115Break"/>
            </w:pPr>
            <w:r w:rsidRPr="005F70FB">
              <w:t>for</w:t>
            </w:r>
          </w:p>
        </w:tc>
      </w:tr>
      <w:tr w:rsidR="00AC23C4" w:rsidRPr="005F70FB" w14:paraId="70402DE0" w14:textId="77777777" w:rsidTr="00BC00CF">
        <w:tc>
          <w:tcPr>
            <w:tcW w:w="236" w:type="dxa"/>
            <w:shd w:val="clear" w:color="auto" w:fill="auto"/>
          </w:tcPr>
          <w:p w14:paraId="0B44F3FB" w14:textId="77777777" w:rsidR="002927B6" w:rsidRPr="005F70FB" w:rsidRDefault="002927B6" w:rsidP="00A551BF">
            <w:pPr>
              <w:pStyle w:val="TableCell0-0115Break"/>
              <w:rPr>
                <w:rStyle w:val="ExampleSource"/>
              </w:rPr>
            </w:pPr>
          </w:p>
        </w:tc>
        <w:tc>
          <w:tcPr>
            <w:tcW w:w="1247" w:type="dxa"/>
            <w:shd w:val="clear" w:color="auto" w:fill="auto"/>
          </w:tcPr>
          <w:p w14:paraId="6F509183" w14:textId="77777777" w:rsidR="002927B6" w:rsidRPr="005F70FB" w:rsidRDefault="002927B6" w:rsidP="00A551BF">
            <w:pPr>
              <w:pStyle w:val="TableCell0-0115Break"/>
              <w:rPr>
                <w:rStyle w:val="ChItalBold"/>
              </w:rPr>
            </w:pPr>
            <w:r w:rsidRPr="005F70FB">
              <w:rPr>
                <w:rStyle w:val="ChItalBold"/>
              </w:rPr>
              <w:t>untung</w:t>
            </w:r>
          </w:p>
        </w:tc>
        <w:tc>
          <w:tcPr>
            <w:tcW w:w="1418" w:type="dxa"/>
            <w:shd w:val="clear" w:color="auto" w:fill="auto"/>
          </w:tcPr>
          <w:p w14:paraId="00EB4AAD" w14:textId="77777777" w:rsidR="002927B6" w:rsidRPr="005F70FB" w:rsidRDefault="002927B6" w:rsidP="00A551BF">
            <w:pPr>
              <w:pStyle w:val="TableCell0-0115Break"/>
              <w:rPr>
                <w:rStyle w:val="ChCharisSIL"/>
              </w:rPr>
            </w:pPr>
            <w:r w:rsidRPr="005F70FB">
              <w:rPr>
                <w:rStyle w:val="ChCharisSIL"/>
              </w:rPr>
              <w:t>ˈʊn.tʊŋ</w:t>
            </w:r>
          </w:p>
        </w:tc>
        <w:tc>
          <w:tcPr>
            <w:tcW w:w="1361" w:type="dxa"/>
            <w:shd w:val="clear" w:color="auto" w:fill="auto"/>
          </w:tcPr>
          <w:p w14:paraId="5D9C7A88"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7158946" w14:textId="77777777" w:rsidR="002927B6" w:rsidRPr="005F70FB" w:rsidRDefault="002927B6" w:rsidP="00A551BF">
            <w:pPr>
              <w:pStyle w:val="TableCell0-0115Break"/>
            </w:pPr>
            <w:r w:rsidRPr="005F70FB">
              <w:t>fortune</w:t>
            </w:r>
          </w:p>
        </w:tc>
      </w:tr>
      <w:tr w:rsidR="00AC23C4" w:rsidRPr="005F70FB" w14:paraId="679416A6" w14:textId="77777777" w:rsidTr="00BC00CF">
        <w:tc>
          <w:tcPr>
            <w:tcW w:w="236" w:type="dxa"/>
            <w:shd w:val="clear" w:color="auto" w:fill="auto"/>
          </w:tcPr>
          <w:p w14:paraId="692CD658" w14:textId="77777777" w:rsidR="002927B6" w:rsidRPr="005F70FB" w:rsidRDefault="002927B6" w:rsidP="00A551BF">
            <w:pPr>
              <w:pStyle w:val="TableCell0-0115Break"/>
              <w:rPr>
                <w:rStyle w:val="ExampleSource"/>
              </w:rPr>
            </w:pPr>
          </w:p>
        </w:tc>
        <w:tc>
          <w:tcPr>
            <w:tcW w:w="1247" w:type="dxa"/>
            <w:shd w:val="clear" w:color="auto" w:fill="auto"/>
          </w:tcPr>
          <w:p w14:paraId="7827E46D" w14:textId="77777777" w:rsidR="002927B6" w:rsidRPr="005F70FB" w:rsidRDefault="002927B6" w:rsidP="00A551BF">
            <w:pPr>
              <w:pStyle w:val="TableCell0-0115Break"/>
              <w:rPr>
                <w:rStyle w:val="ChItalBold"/>
              </w:rPr>
            </w:pPr>
            <w:r w:rsidRPr="005F70FB">
              <w:rPr>
                <w:rStyle w:val="ChItalBold"/>
              </w:rPr>
              <w:t>urat</w:t>
            </w:r>
          </w:p>
        </w:tc>
        <w:tc>
          <w:tcPr>
            <w:tcW w:w="1418" w:type="dxa"/>
            <w:shd w:val="clear" w:color="auto" w:fill="auto"/>
          </w:tcPr>
          <w:p w14:paraId="2D733078" w14:textId="77777777" w:rsidR="002927B6" w:rsidRPr="005F70FB" w:rsidRDefault="002927B6" w:rsidP="00A551BF">
            <w:pPr>
              <w:pStyle w:val="TableCell0-0115Break"/>
              <w:rPr>
                <w:rStyle w:val="ChCharisSIL"/>
              </w:rPr>
            </w:pPr>
            <w:r w:rsidRPr="005F70FB">
              <w:rPr>
                <w:rStyle w:val="ChCharisSIL"/>
              </w:rPr>
              <w:t>ˈu.ɾɐt̚</w:t>
            </w:r>
          </w:p>
        </w:tc>
        <w:tc>
          <w:tcPr>
            <w:tcW w:w="1361" w:type="dxa"/>
            <w:shd w:val="clear" w:color="auto" w:fill="auto"/>
          </w:tcPr>
          <w:p w14:paraId="371743A3"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28A881A" w14:textId="77777777" w:rsidR="002927B6" w:rsidRPr="005F70FB" w:rsidRDefault="002927B6" w:rsidP="00A551BF">
            <w:pPr>
              <w:pStyle w:val="TableCell0-0115Break"/>
            </w:pPr>
            <w:r w:rsidRPr="005F70FB">
              <w:t>vein</w:t>
            </w:r>
          </w:p>
        </w:tc>
      </w:tr>
      <w:tr w:rsidR="00AC23C4" w:rsidRPr="005F70FB" w14:paraId="02248C17" w14:textId="77777777" w:rsidTr="00BC00CF">
        <w:tc>
          <w:tcPr>
            <w:tcW w:w="236" w:type="dxa"/>
            <w:shd w:val="clear" w:color="auto" w:fill="auto"/>
          </w:tcPr>
          <w:p w14:paraId="3735C9E7" w14:textId="77777777" w:rsidR="002927B6" w:rsidRPr="005F70FB" w:rsidRDefault="002927B6" w:rsidP="00A551BF">
            <w:pPr>
              <w:pStyle w:val="TableCell0-0115Break"/>
              <w:rPr>
                <w:rStyle w:val="ExampleSource"/>
              </w:rPr>
            </w:pPr>
          </w:p>
        </w:tc>
        <w:tc>
          <w:tcPr>
            <w:tcW w:w="1247" w:type="dxa"/>
            <w:shd w:val="clear" w:color="auto" w:fill="auto"/>
          </w:tcPr>
          <w:p w14:paraId="258F7677" w14:textId="77777777" w:rsidR="002927B6" w:rsidRPr="005F70FB" w:rsidRDefault="002927B6" w:rsidP="00A551BF">
            <w:pPr>
              <w:pStyle w:val="TableCell0-0115Break"/>
              <w:rPr>
                <w:rStyle w:val="ChItalBold"/>
              </w:rPr>
            </w:pPr>
            <w:r w:rsidRPr="005F70FB">
              <w:rPr>
                <w:rStyle w:val="ChItalBold"/>
              </w:rPr>
              <w:t>urus</w:t>
            </w:r>
          </w:p>
        </w:tc>
        <w:tc>
          <w:tcPr>
            <w:tcW w:w="1418" w:type="dxa"/>
            <w:shd w:val="clear" w:color="auto" w:fill="auto"/>
          </w:tcPr>
          <w:p w14:paraId="0BC07B04" w14:textId="77777777" w:rsidR="002927B6" w:rsidRPr="005F70FB" w:rsidRDefault="002927B6" w:rsidP="00A551BF">
            <w:pPr>
              <w:pStyle w:val="TableCell0-0115Break"/>
              <w:rPr>
                <w:rStyle w:val="ChCharisSIL"/>
              </w:rPr>
            </w:pPr>
            <w:r w:rsidRPr="005F70FB">
              <w:rPr>
                <w:rStyle w:val="ChCharisSIL"/>
              </w:rPr>
              <w:t>ˈʊ.ɾʊs</w:t>
            </w:r>
          </w:p>
        </w:tc>
        <w:tc>
          <w:tcPr>
            <w:tcW w:w="1361" w:type="dxa"/>
            <w:shd w:val="clear" w:color="auto" w:fill="auto"/>
          </w:tcPr>
          <w:p w14:paraId="723BFC60"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24DEA5C" w14:textId="77777777" w:rsidR="002927B6" w:rsidRPr="005F70FB" w:rsidRDefault="002927B6" w:rsidP="00A551BF">
            <w:pPr>
              <w:pStyle w:val="TableCell0-0115Break"/>
            </w:pPr>
            <w:r w:rsidRPr="005F70FB">
              <w:t>arrange</w:t>
            </w:r>
          </w:p>
        </w:tc>
      </w:tr>
      <w:tr w:rsidR="00AC23C4" w:rsidRPr="005F70FB" w14:paraId="5460BB90" w14:textId="77777777" w:rsidTr="00BC00CF">
        <w:tc>
          <w:tcPr>
            <w:tcW w:w="236" w:type="dxa"/>
            <w:shd w:val="clear" w:color="auto" w:fill="auto"/>
          </w:tcPr>
          <w:p w14:paraId="4F1EF878" w14:textId="77777777" w:rsidR="002927B6" w:rsidRPr="005F70FB" w:rsidRDefault="002927B6" w:rsidP="00A551BF">
            <w:pPr>
              <w:pStyle w:val="TableCell0-0115Break"/>
              <w:rPr>
                <w:rStyle w:val="ExampleSource"/>
              </w:rPr>
            </w:pPr>
          </w:p>
        </w:tc>
        <w:tc>
          <w:tcPr>
            <w:tcW w:w="1247" w:type="dxa"/>
            <w:shd w:val="clear" w:color="auto" w:fill="auto"/>
          </w:tcPr>
          <w:p w14:paraId="722EE136" w14:textId="77777777" w:rsidR="002927B6" w:rsidRPr="005F70FB" w:rsidRDefault="002927B6" w:rsidP="00A551BF">
            <w:pPr>
              <w:pStyle w:val="TableCell0-0115Break"/>
              <w:rPr>
                <w:rStyle w:val="ChItalBold"/>
              </w:rPr>
            </w:pPr>
            <w:r w:rsidRPr="005F70FB">
              <w:rPr>
                <w:rStyle w:val="ChItalBold"/>
              </w:rPr>
              <w:t>urut</w:t>
            </w:r>
          </w:p>
        </w:tc>
        <w:tc>
          <w:tcPr>
            <w:tcW w:w="1418" w:type="dxa"/>
            <w:shd w:val="clear" w:color="auto" w:fill="auto"/>
          </w:tcPr>
          <w:p w14:paraId="0B82D413" w14:textId="77777777" w:rsidR="002927B6" w:rsidRPr="005F70FB" w:rsidRDefault="002927B6" w:rsidP="00A551BF">
            <w:pPr>
              <w:pStyle w:val="TableCell0-0115Break"/>
              <w:rPr>
                <w:rStyle w:val="ChCharisSIL"/>
              </w:rPr>
            </w:pPr>
            <w:r w:rsidRPr="005F70FB">
              <w:rPr>
                <w:rStyle w:val="ChCharisSIL"/>
              </w:rPr>
              <w:t>ˈʊ.ɾʊt</w:t>
            </w:r>
          </w:p>
        </w:tc>
        <w:tc>
          <w:tcPr>
            <w:tcW w:w="1361" w:type="dxa"/>
            <w:shd w:val="clear" w:color="auto" w:fill="auto"/>
          </w:tcPr>
          <w:p w14:paraId="350E8F55"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0A9D6CB9" w14:textId="77777777" w:rsidR="002927B6" w:rsidRPr="005F70FB" w:rsidRDefault="002927B6" w:rsidP="00A551BF">
            <w:pPr>
              <w:pStyle w:val="TableCell0-0115Break"/>
            </w:pPr>
            <w:r w:rsidRPr="005F70FB">
              <w:t>massage</w:t>
            </w:r>
          </w:p>
        </w:tc>
      </w:tr>
      <w:tr w:rsidR="00AC23C4" w:rsidRPr="005F70FB" w14:paraId="31ACB821" w14:textId="77777777" w:rsidTr="00BC00CF">
        <w:tc>
          <w:tcPr>
            <w:tcW w:w="236" w:type="dxa"/>
            <w:shd w:val="clear" w:color="auto" w:fill="auto"/>
          </w:tcPr>
          <w:p w14:paraId="1E0872A9" w14:textId="77777777" w:rsidR="002927B6" w:rsidRPr="005F70FB" w:rsidRDefault="002927B6" w:rsidP="00A551BF">
            <w:pPr>
              <w:pStyle w:val="TableCell0-0115Break"/>
              <w:rPr>
                <w:rStyle w:val="ExampleSource"/>
              </w:rPr>
            </w:pPr>
          </w:p>
        </w:tc>
        <w:tc>
          <w:tcPr>
            <w:tcW w:w="1247" w:type="dxa"/>
            <w:shd w:val="clear" w:color="auto" w:fill="auto"/>
          </w:tcPr>
          <w:p w14:paraId="45236DB9" w14:textId="77777777" w:rsidR="002927B6" w:rsidRPr="005F70FB" w:rsidRDefault="002927B6" w:rsidP="00A551BF">
            <w:pPr>
              <w:pStyle w:val="TableCell0-0115Break"/>
              <w:rPr>
                <w:rStyle w:val="ChItalBold"/>
              </w:rPr>
            </w:pPr>
            <w:r w:rsidRPr="005F70FB">
              <w:rPr>
                <w:rStyle w:val="ChItalBold"/>
              </w:rPr>
              <w:t>usa</w:t>
            </w:r>
          </w:p>
        </w:tc>
        <w:tc>
          <w:tcPr>
            <w:tcW w:w="1418" w:type="dxa"/>
            <w:shd w:val="clear" w:color="auto" w:fill="auto"/>
          </w:tcPr>
          <w:p w14:paraId="7B35321D" w14:textId="77777777" w:rsidR="002927B6" w:rsidRPr="005F70FB" w:rsidRDefault="002927B6" w:rsidP="00A551BF">
            <w:pPr>
              <w:pStyle w:val="TableCell0-0115Break"/>
              <w:rPr>
                <w:rStyle w:val="ChCharisSIL"/>
              </w:rPr>
            </w:pPr>
            <w:r w:rsidRPr="005F70FB">
              <w:rPr>
                <w:rStyle w:val="ChCharisSIL"/>
              </w:rPr>
              <w:t>ˈu.sa</w:t>
            </w:r>
          </w:p>
        </w:tc>
        <w:tc>
          <w:tcPr>
            <w:tcW w:w="1361" w:type="dxa"/>
            <w:shd w:val="clear" w:color="auto" w:fill="auto"/>
          </w:tcPr>
          <w:p w14:paraId="42D06F8E"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51547F83" w14:textId="77777777" w:rsidR="002927B6" w:rsidRPr="005F70FB" w:rsidRDefault="002927B6" w:rsidP="00A551BF">
            <w:pPr>
              <w:pStyle w:val="TableCell0-0115Break"/>
            </w:pPr>
            <w:r w:rsidRPr="005F70FB">
              <w:t>need to</w:t>
            </w:r>
          </w:p>
        </w:tc>
      </w:tr>
      <w:tr w:rsidR="00AC23C4" w:rsidRPr="005F70FB" w14:paraId="265B55F8" w14:textId="77777777" w:rsidTr="00BC00CF">
        <w:tc>
          <w:tcPr>
            <w:tcW w:w="236" w:type="dxa"/>
            <w:shd w:val="clear" w:color="auto" w:fill="auto"/>
          </w:tcPr>
          <w:p w14:paraId="4A20A746" w14:textId="77777777" w:rsidR="002927B6" w:rsidRPr="005F70FB" w:rsidRDefault="002927B6" w:rsidP="00A551BF">
            <w:pPr>
              <w:pStyle w:val="TableCell0-0115Break"/>
              <w:rPr>
                <w:rStyle w:val="ExampleSource"/>
              </w:rPr>
            </w:pPr>
          </w:p>
        </w:tc>
        <w:tc>
          <w:tcPr>
            <w:tcW w:w="1247" w:type="dxa"/>
            <w:shd w:val="clear" w:color="auto" w:fill="auto"/>
          </w:tcPr>
          <w:p w14:paraId="61BE07BD" w14:textId="77777777" w:rsidR="002927B6" w:rsidRPr="005F70FB" w:rsidRDefault="002927B6" w:rsidP="00A551BF">
            <w:pPr>
              <w:pStyle w:val="TableCell0-0115Break"/>
              <w:rPr>
                <w:rStyle w:val="ChItalBold"/>
              </w:rPr>
            </w:pPr>
            <w:r w:rsidRPr="005F70FB">
              <w:rPr>
                <w:rStyle w:val="ChItalBold"/>
              </w:rPr>
              <w:t>usir</w:t>
            </w:r>
          </w:p>
        </w:tc>
        <w:tc>
          <w:tcPr>
            <w:tcW w:w="1418" w:type="dxa"/>
            <w:shd w:val="clear" w:color="auto" w:fill="auto"/>
          </w:tcPr>
          <w:p w14:paraId="523BB94C" w14:textId="77777777" w:rsidR="002927B6" w:rsidRPr="005F70FB" w:rsidRDefault="002927B6" w:rsidP="00A551BF">
            <w:pPr>
              <w:pStyle w:val="TableCell0-0115Break"/>
              <w:rPr>
                <w:rStyle w:val="ChCharisSIL"/>
              </w:rPr>
            </w:pPr>
            <w:r w:rsidRPr="005F70FB">
              <w:rPr>
                <w:rStyle w:val="ChCharisSIL"/>
              </w:rPr>
              <w:t>ˈu.sɪr</w:t>
            </w:r>
          </w:p>
        </w:tc>
        <w:tc>
          <w:tcPr>
            <w:tcW w:w="1361" w:type="dxa"/>
            <w:shd w:val="clear" w:color="auto" w:fill="auto"/>
          </w:tcPr>
          <w:p w14:paraId="58407811" w14:textId="77777777" w:rsidR="002927B6" w:rsidRPr="005F70FB" w:rsidRDefault="002927B6" w:rsidP="00A551BF">
            <w:pPr>
              <w:pStyle w:val="TableCell0-0115Break"/>
              <w:rPr>
                <w:rStyle w:val="ChSmallCaps"/>
              </w:rPr>
            </w:pPr>
            <w:r w:rsidRPr="005F70FB">
              <w:rPr>
                <w:rStyle w:val="ChSmallCaps"/>
              </w:rPr>
              <w:t>v.bi</w:t>
            </w:r>
          </w:p>
        </w:tc>
        <w:tc>
          <w:tcPr>
            <w:tcW w:w="2438" w:type="dxa"/>
            <w:shd w:val="clear" w:color="auto" w:fill="auto"/>
          </w:tcPr>
          <w:p w14:paraId="3C4B0DC0" w14:textId="77777777" w:rsidR="002927B6" w:rsidRPr="005F70FB" w:rsidRDefault="002927B6" w:rsidP="00A551BF">
            <w:pPr>
              <w:pStyle w:val="TableCell0-0115Break"/>
            </w:pPr>
            <w:r w:rsidRPr="005F70FB">
              <w:t>chase away</w:t>
            </w:r>
          </w:p>
        </w:tc>
      </w:tr>
      <w:tr w:rsidR="00AC23C4" w:rsidRPr="005F70FB" w14:paraId="29561996" w14:textId="77777777" w:rsidTr="00BC00CF">
        <w:tc>
          <w:tcPr>
            <w:tcW w:w="236" w:type="dxa"/>
            <w:shd w:val="clear" w:color="auto" w:fill="auto"/>
          </w:tcPr>
          <w:p w14:paraId="18FDCF0E" w14:textId="77777777" w:rsidR="002927B6" w:rsidRPr="005F70FB" w:rsidRDefault="002927B6" w:rsidP="00A551BF">
            <w:pPr>
              <w:pStyle w:val="TableCell0-0115Break"/>
              <w:rPr>
                <w:rStyle w:val="ExampleSource"/>
              </w:rPr>
            </w:pPr>
          </w:p>
        </w:tc>
        <w:tc>
          <w:tcPr>
            <w:tcW w:w="1247" w:type="dxa"/>
            <w:shd w:val="clear" w:color="auto" w:fill="auto"/>
          </w:tcPr>
          <w:p w14:paraId="5BFD1C42" w14:textId="77777777" w:rsidR="002927B6" w:rsidRPr="005F70FB" w:rsidRDefault="002927B6" w:rsidP="00A551BF">
            <w:pPr>
              <w:pStyle w:val="TableCell0-0115Break"/>
              <w:rPr>
                <w:rStyle w:val="ChItalBold"/>
              </w:rPr>
            </w:pPr>
            <w:r w:rsidRPr="005F70FB">
              <w:rPr>
                <w:rStyle w:val="ChItalBold"/>
              </w:rPr>
              <w:t>usus</w:t>
            </w:r>
          </w:p>
        </w:tc>
        <w:tc>
          <w:tcPr>
            <w:tcW w:w="1418" w:type="dxa"/>
            <w:shd w:val="clear" w:color="auto" w:fill="auto"/>
          </w:tcPr>
          <w:p w14:paraId="1831F775" w14:textId="77777777" w:rsidR="002927B6" w:rsidRPr="005F70FB" w:rsidRDefault="002927B6" w:rsidP="00A551BF">
            <w:pPr>
              <w:pStyle w:val="TableCell0-0115Break"/>
              <w:rPr>
                <w:rStyle w:val="ChCharisSIL"/>
              </w:rPr>
            </w:pPr>
            <w:r w:rsidRPr="005F70FB">
              <w:rPr>
                <w:rStyle w:val="ChCharisSIL"/>
              </w:rPr>
              <w:t>ˈʊ.sʊs</w:t>
            </w:r>
          </w:p>
        </w:tc>
        <w:tc>
          <w:tcPr>
            <w:tcW w:w="1361" w:type="dxa"/>
            <w:shd w:val="clear" w:color="auto" w:fill="auto"/>
          </w:tcPr>
          <w:p w14:paraId="4FEEF10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1CA2B713" w14:textId="77777777" w:rsidR="002927B6" w:rsidRPr="005F70FB" w:rsidRDefault="002927B6" w:rsidP="00A551BF">
            <w:pPr>
              <w:pStyle w:val="TableCell0-0115Break"/>
            </w:pPr>
            <w:r w:rsidRPr="005F70FB">
              <w:t>intestines</w:t>
            </w:r>
          </w:p>
        </w:tc>
      </w:tr>
      <w:tr w:rsidR="00AC23C4" w:rsidRPr="005F70FB" w14:paraId="114FF654" w14:textId="77777777" w:rsidTr="00BC00CF">
        <w:tc>
          <w:tcPr>
            <w:tcW w:w="236" w:type="dxa"/>
            <w:shd w:val="clear" w:color="auto" w:fill="auto"/>
          </w:tcPr>
          <w:p w14:paraId="6720667B" w14:textId="77777777" w:rsidR="002927B6" w:rsidRPr="005F70FB" w:rsidRDefault="002927B6" w:rsidP="000F4F82">
            <w:pPr>
              <w:pStyle w:val="TableCell0-2115ptBreak"/>
              <w:rPr>
                <w:rStyle w:val="ExampleSource"/>
              </w:rPr>
            </w:pPr>
          </w:p>
        </w:tc>
        <w:tc>
          <w:tcPr>
            <w:tcW w:w="1247" w:type="dxa"/>
            <w:shd w:val="clear" w:color="auto" w:fill="auto"/>
          </w:tcPr>
          <w:p w14:paraId="61087877" w14:textId="77777777" w:rsidR="002927B6" w:rsidRPr="005F70FB" w:rsidRDefault="002927B6" w:rsidP="000F4F82">
            <w:pPr>
              <w:pStyle w:val="TableCell0-2115ptBreak"/>
              <w:rPr>
                <w:rStyle w:val="ChItalBold"/>
              </w:rPr>
            </w:pPr>
            <w:r w:rsidRPr="005F70FB">
              <w:rPr>
                <w:rStyle w:val="ChItalBold"/>
              </w:rPr>
              <w:t>utus</w:t>
            </w:r>
          </w:p>
        </w:tc>
        <w:tc>
          <w:tcPr>
            <w:tcW w:w="1418" w:type="dxa"/>
            <w:shd w:val="clear" w:color="auto" w:fill="auto"/>
          </w:tcPr>
          <w:p w14:paraId="1D0249C5" w14:textId="77777777" w:rsidR="002927B6" w:rsidRPr="005F70FB" w:rsidRDefault="002927B6" w:rsidP="000F4F82">
            <w:pPr>
              <w:pStyle w:val="TableCell0-2115ptBreak"/>
              <w:rPr>
                <w:rStyle w:val="ChCharisSIL"/>
              </w:rPr>
            </w:pPr>
            <w:r w:rsidRPr="005F70FB">
              <w:rPr>
                <w:rStyle w:val="ChCharisSIL"/>
              </w:rPr>
              <w:t>ˈʊ.tʊs</w:t>
            </w:r>
          </w:p>
        </w:tc>
        <w:tc>
          <w:tcPr>
            <w:tcW w:w="1361" w:type="dxa"/>
            <w:shd w:val="clear" w:color="auto" w:fill="auto"/>
          </w:tcPr>
          <w:p w14:paraId="7BD4CA8D" w14:textId="77777777" w:rsidR="002927B6" w:rsidRPr="005F70FB" w:rsidRDefault="002927B6" w:rsidP="000F4F82">
            <w:pPr>
              <w:pStyle w:val="TableCell0-2115ptBreak"/>
              <w:rPr>
                <w:rStyle w:val="ChSmallCaps"/>
              </w:rPr>
            </w:pPr>
            <w:r w:rsidRPr="005F70FB">
              <w:rPr>
                <w:rStyle w:val="ChSmallCaps"/>
              </w:rPr>
              <w:t>v.bi</w:t>
            </w:r>
          </w:p>
        </w:tc>
        <w:tc>
          <w:tcPr>
            <w:tcW w:w="2438" w:type="dxa"/>
            <w:shd w:val="clear" w:color="auto" w:fill="auto"/>
          </w:tcPr>
          <w:p w14:paraId="2D6B8812" w14:textId="77777777" w:rsidR="002927B6" w:rsidRPr="005F70FB" w:rsidRDefault="002927B6" w:rsidP="000F4F82">
            <w:pPr>
              <w:pStyle w:val="TableCell0-2115ptBreak"/>
            </w:pPr>
            <w:r w:rsidRPr="005F70FB">
              <w:t>delegate</w:t>
            </w:r>
          </w:p>
        </w:tc>
      </w:tr>
      <w:tr w:rsidR="00AC23C4" w:rsidRPr="005F70FB" w14:paraId="15B419AF" w14:textId="77777777" w:rsidTr="00BC00CF">
        <w:tc>
          <w:tcPr>
            <w:tcW w:w="236" w:type="dxa"/>
            <w:shd w:val="clear" w:color="auto" w:fill="auto"/>
          </w:tcPr>
          <w:p w14:paraId="43A9BB8C" w14:textId="77777777" w:rsidR="002927B6" w:rsidRPr="005F70FB" w:rsidRDefault="002927B6" w:rsidP="000F4F82">
            <w:pPr>
              <w:pStyle w:val="TableCell5-2"/>
              <w:rPr>
                <w:rStyle w:val="ExampleSource"/>
              </w:rPr>
            </w:pPr>
          </w:p>
        </w:tc>
        <w:tc>
          <w:tcPr>
            <w:tcW w:w="1247" w:type="dxa"/>
            <w:shd w:val="clear" w:color="auto" w:fill="auto"/>
          </w:tcPr>
          <w:p w14:paraId="618CCB31" w14:textId="77777777" w:rsidR="002927B6" w:rsidRPr="005F70FB" w:rsidRDefault="002927B6" w:rsidP="000F4F82">
            <w:pPr>
              <w:pStyle w:val="TableCell2-2"/>
              <w:rPr>
                <w:rStyle w:val="ChBold"/>
              </w:rPr>
            </w:pPr>
            <w:r w:rsidRPr="005F70FB">
              <w:rPr>
                <w:rStyle w:val="ChBold"/>
              </w:rPr>
              <w:t>W</w:t>
            </w:r>
          </w:p>
        </w:tc>
        <w:tc>
          <w:tcPr>
            <w:tcW w:w="1418" w:type="dxa"/>
            <w:shd w:val="clear" w:color="auto" w:fill="auto"/>
          </w:tcPr>
          <w:p w14:paraId="715BEEC4" w14:textId="77777777" w:rsidR="002927B6" w:rsidRPr="005F70FB" w:rsidRDefault="002927B6" w:rsidP="000F4F82">
            <w:pPr>
              <w:pStyle w:val="TableCell2-2"/>
            </w:pPr>
          </w:p>
        </w:tc>
        <w:tc>
          <w:tcPr>
            <w:tcW w:w="1361" w:type="dxa"/>
            <w:shd w:val="clear" w:color="auto" w:fill="auto"/>
          </w:tcPr>
          <w:p w14:paraId="6EE3B87B" w14:textId="77777777" w:rsidR="002927B6" w:rsidRPr="005F70FB" w:rsidRDefault="002927B6" w:rsidP="000F4F82">
            <w:pPr>
              <w:pStyle w:val="TableCell2-2"/>
            </w:pPr>
          </w:p>
        </w:tc>
        <w:tc>
          <w:tcPr>
            <w:tcW w:w="2438" w:type="dxa"/>
            <w:shd w:val="clear" w:color="auto" w:fill="auto"/>
          </w:tcPr>
          <w:p w14:paraId="31293A73" w14:textId="77777777" w:rsidR="002927B6" w:rsidRPr="005F70FB" w:rsidRDefault="002927B6" w:rsidP="000F4F82">
            <w:pPr>
              <w:pStyle w:val="TableCell2-2"/>
            </w:pPr>
          </w:p>
        </w:tc>
      </w:tr>
      <w:tr w:rsidR="00AC23C4" w:rsidRPr="005F70FB" w14:paraId="3A9DA9F2" w14:textId="77777777" w:rsidTr="00BC00CF">
        <w:tc>
          <w:tcPr>
            <w:tcW w:w="236" w:type="dxa"/>
            <w:shd w:val="clear" w:color="auto" w:fill="auto"/>
          </w:tcPr>
          <w:p w14:paraId="394A0220" w14:textId="77777777" w:rsidR="002927B6" w:rsidRPr="005F70FB" w:rsidRDefault="002927B6" w:rsidP="00A551BF">
            <w:pPr>
              <w:pStyle w:val="TableCell0-0115Break"/>
              <w:rPr>
                <w:rStyle w:val="ExampleSource"/>
              </w:rPr>
            </w:pPr>
          </w:p>
        </w:tc>
        <w:tc>
          <w:tcPr>
            <w:tcW w:w="1247" w:type="dxa"/>
            <w:shd w:val="clear" w:color="auto" w:fill="auto"/>
          </w:tcPr>
          <w:p w14:paraId="67405E43" w14:textId="77777777" w:rsidR="002927B6" w:rsidRPr="005F70FB" w:rsidRDefault="002927B6" w:rsidP="00A551BF">
            <w:pPr>
              <w:pStyle w:val="TableCell0-0115Break"/>
              <w:rPr>
                <w:rStyle w:val="ChItalBold"/>
              </w:rPr>
            </w:pPr>
            <w:r w:rsidRPr="005F70FB">
              <w:rPr>
                <w:rStyle w:val="ChItalBold"/>
              </w:rPr>
              <w:t>wada</w:t>
            </w:r>
          </w:p>
        </w:tc>
        <w:tc>
          <w:tcPr>
            <w:tcW w:w="1418" w:type="dxa"/>
            <w:shd w:val="clear" w:color="auto" w:fill="auto"/>
          </w:tcPr>
          <w:p w14:paraId="2B6D2BF9" w14:textId="77777777" w:rsidR="002927B6" w:rsidRPr="005F70FB" w:rsidRDefault="002927B6" w:rsidP="00A551BF">
            <w:pPr>
              <w:pStyle w:val="TableCell0-0115Break"/>
              <w:rPr>
                <w:rStyle w:val="ChCharisSIL"/>
              </w:rPr>
            </w:pPr>
            <w:r w:rsidRPr="005F70FB">
              <w:rPr>
                <w:rStyle w:val="ChCharisSIL"/>
              </w:rPr>
              <w:t>ˈwa.da</w:t>
            </w:r>
          </w:p>
        </w:tc>
        <w:tc>
          <w:tcPr>
            <w:tcW w:w="1361" w:type="dxa"/>
            <w:shd w:val="clear" w:color="auto" w:fill="auto"/>
          </w:tcPr>
          <w:p w14:paraId="163CBE0F"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33540DAE" w14:textId="77777777" w:rsidR="002927B6" w:rsidRPr="005F70FB" w:rsidRDefault="002927B6" w:rsidP="00A551BF">
            <w:pPr>
              <w:pStyle w:val="TableCell0-0115Break"/>
            </w:pPr>
            <w:r w:rsidRPr="005F70FB">
              <w:t>umbrella organization</w:t>
            </w:r>
          </w:p>
        </w:tc>
      </w:tr>
      <w:tr w:rsidR="00AC23C4" w:rsidRPr="005F70FB" w14:paraId="1D1AD78D" w14:textId="77777777" w:rsidTr="00BC00CF">
        <w:tc>
          <w:tcPr>
            <w:tcW w:w="236" w:type="dxa"/>
            <w:shd w:val="clear" w:color="auto" w:fill="auto"/>
          </w:tcPr>
          <w:p w14:paraId="4D8D8BAB" w14:textId="77777777" w:rsidR="002927B6" w:rsidRPr="005F70FB" w:rsidRDefault="002927B6" w:rsidP="00A551BF">
            <w:pPr>
              <w:pStyle w:val="TableCell0-0115Break"/>
              <w:rPr>
                <w:rStyle w:val="ExampleSource"/>
              </w:rPr>
            </w:pPr>
          </w:p>
        </w:tc>
        <w:tc>
          <w:tcPr>
            <w:tcW w:w="1247" w:type="dxa"/>
            <w:shd w:val="clear" w:color="auto" w:fill="auto"/>
          </w:tcPr>
          <w:p w14:paraId="4A340865" w14:textId="77777777" w:rsidR="002927B6" w:rsidRPr="005F70FB" w:rsidRDefault="002927B6" w:rsidP="00A551BF">
            <w:pPr>
              <w:pStyle w:val="TableCell0-0115Break"/>
              <w:rPr>
                <w:rStyle w:val="ChItalBold"/>
              </w:rPr>
            </w:pPr>
            <w:r w:rsidRPr="005F70FB">
              <w:rPr>
                <w:rStyle w:val="ChItalBold"/>
              </w:rPr>
              <w:t>waras</w:t>
            </w:r>
          </w:p>
        </w:tc>
        <w:tc>
          <w:tcPr>
            <w:tcW w:w="1418" w:type="dxa"/>
            <w:shd w:val="clear" w:color="auto" w:fill="auto"/>
          </w:tcPr>
          <w:p w14:paraId="4932EC66" w14:textId="77777777" w:rsidR="002927B6" w:rsidRPr="005F70FB" w:rsidRDefault="002927B6" w:rsidP="00A551BF">
            <w:pPr>
              <w:pStyle w:val="TableCell0-0115Break"/>
              <w:rPr>
                <w:rStyle w:val="ChCharisSIL"/>
              </w:rPr>
            </w:pPr>
            <w:r w:rsidRPr="005F70FB">
              <w:rPr>
                <w:rStyle w:val="ChCharisSIL"/>
              </w:rPr>
              <w:t>ˈwa.ɾɐs</w:t>
            </w:r>
          </w:p>
        </w:tc>
        <w:tc>
          <w:tcPr>
            <w:tcW w:w="1361" w:type="dxa"/>
            <w:shd w:val="clear" w:color="auto" w:fill="auto"/>
          </w:tcPr>
          <w:p w14:paraId="41A3D980"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5DBD22D" w14:textId="77777777" w:rsidR="002927B6" w:rsidRPr="005F70FB" w:rsidRDefault="002927B6" w:rsidP="00A551BF">
            <w:pPr>
              <w:pStyle w:val="TableCell0-0115Break"/>
            </w:pPr>
            <w:r w:rsidRPr="005F70FB">
              <w:t>be sane</w:t>
            </w:r>
          </w:p>
        </w:tc>
      </w:tr>
      <w:tr w:rsidR="00AC23C4" w:rsidRPr="005F70FB" w14:paraId="58A78900" w14:textId="77777777" w:rsidTr="00BC00CF">
        <w:tc>
          <w:tcPr>
            <w:tcW w:w="236" w:type="dxa"/>
            <w:shd w:val="clear" w:color="auto" w:fill="auto"/>
          </w:tcPr>
          <w:p w14:paraId="29CBEF7A" w14:textId="77777777" w:rsidR="002927B6" w:rsidRPr="005F70FB" w:rsidRDefault="002927B6" w:rsidP="00A551BF">
            <w:pPr>
              <w:pStyle w:val="TableCell0-0115Break"/>
              <w:rPr>
                <w:rStyle w:val="ExampleSource"/>
              </w:rPr>
            </w:pPr>
          </w:p>
        </w:tc>
        <w:tc>
          <w:tcPr>
            <w:tcW w:w="1247" w:type="dxa"/>
            <w:shd w:val="clear" w:color="auto" w:fill="auto"/>
          </w:tcPr>
          <w:p w14:paraId="0FAED817" w14:textId="77777777" w:rsidR="002927B6" w:rsidRPr="005F70FB" w:rsidRDefault="002927B6" w:rsidP="00A551BF">
            <w:pPr>
              <w:pStyle w:val="TableCell0-0115Break"/>
              <w:rPr>
                <w:rStyle w:val="ChItalBold"/>
              </w:rPr>
            </w:pPr>
            <w:r w:rsidRPr="005F70FB">
              <w:rPr>
                <w:rStyle w:val="ChItalBold"/>
              </w:rPr>
              <w:t>warung</w:t>
            </w:r>
          </w:p>
        </w:tc>
        <w:tc>
          <w:tcPr>
            <w:tcW w:w="1418" w:type="dxa"/>
            <w:shd w:val="clear" w:color="auto" w:fill="auto"/>
          </w:tcPr>
          <w:p w14:paraId="41A4A9BF" w14:textId="77777777" w:rsidR="002927B6" w:rsidRPr="005F70FB" w:rsidRDefault="002927B6" w:rsidP="00A551BF">
            <w:pPr>
              <w:pStyle w:val="TableCell0-0115Break"/>
              <w:rPr>
                <w:rStyle w:val="ChCharisSIL"/>
              </w:rPr>
            </w:pPr>
            <w:r w:rsidRPr="005F70FB">
              <w:rPr>
                <w:rStyle w:val="ChCharisSIL"/>
              </w:rPr>
              <w:t>ˈwa.ɾʊŋ</w:t>
            </w:r>
          </w:p>
        </w:tc>
        <w:tc>
          <w:tcPr>
            <w:tcW w:w="1361" w:type="dxa"/>
            <w:shd w:val="clear" w:color="auto" w:fill="auto"/>
          </w:tcPr>
          <w:p w14:paraId="6510D17C"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51417EBA" w14:textId="77777777" w:rsidR="002927B6" w:rsidRPr="005F70FB" w:rsidRDefault="002927B6" w:rsidP="00A551BF">
            <w:pPr>
              <w:pStyle w:val="TableCell0-0115Break"/>
            </w:pPr>
            <w:r w:rsidRPr="005F70FB">
              <w:t>food stall</w:t>
            </w:r>
          </w:p>
        </w:tc>
      </w:tr>
      <w:tr w:rsidR="00AC23C4" w:rsidRPr="005F70FB" w14:paraId="53A0F446" w14:textId="77777777" w:rsidTr="00BC00CF">
        <w:tc>
          <w:tcPr>
            <w:tcW w:w="236" w:type="dxa"/>
            <w:shd w:val="clear" w:color="auto" w:fill="auto"/>
          </w:tcPr>
          <w:p w14:paraId="2E3FA044" w14:textId="77777777" w:rsidR="002927B6" w:rsidRPr="005F70FB" w:rsidRDefault="002927B6" w:rsidP="00A551BF">
            <w:pPr>
              <w:pStyle w:val="TableCell0-0115Break"/>
              <w:rPr>
                <w:rStyle w:val="ExampleSource"/>
              </w:rPr>
            </w:pPr>
          </w:p>
        </w:tc>
        <w:tc>
          <w:tcPr>
            <w:tcW w:w="1247" w:type="dxa"/>
            <w:shd w:val="clear" w:color="auto" w:fill="auto"/>
          </w:tcPr>
          <w:p w14:paraId="59F40D52" w14:textId="77777777" w:rsidR="002927B6" w:rsidRPr="005F70FB" w:rsidRDefault="002927B6" w:rsidP="00A551BF">
            <w:pPr>
              <w:pStyle w:val="TableCell0-0115Break"/>
              <w:rPr>
                <w:rStyle w:val="ChItalBold"/>
              </w:rPr>
            </w:pPr>
            <w:r w:rsidRPr="005F70FB">
              <w:rPr>
                <w:rStyle w:val="ChItalBold"/>
              </w:rPr>
              <w:t>watak</w:t>
            </w:r>
          </w:p>
        </w:tc>
        <w:tc>
          <w:tcPr>
            <w:tcW w:w="1418" w:type="dxa"/>
            <w:shd w:val="clear" w:color="auto" w:fill="auto"/>
          </w:tcPr>
          <w:p w14:paraId="02AFDA9C" w14:textId="77777777" w:rsidR="002927B6" w:rsidRPr="005F70FB" w:rsidRDefault="002927B6" w:rsidP="00A551BF">
            <w:pPr>
              <w:pStyle w:val="TableCell0-0115Break"/>
              <w:rPr>
                <w:rStyle w:val="ChCharisSIL"/>
              </w:rPr>
            </w:pPr>
            <w:r w:rsidRPr="005F70FB">
              <w:rPr>
                <w:rStyle w:val="ChCharisSIL"/>
              </w:rPr>
              <w:t>ˈwa.tɐk</w:t>
            </w:r>
          </w:p>
        </w:tc>
        <w:tc>
          <w:tcPr>
            <w:tcW w:w="1361" w:type="dxa"/>
            <w:shd w:val="clear" w:color="auto" w:fill="auto"/>
          </w:tcPr>
          <w:p w14:paraId="2F6241A7" w14:textId="77777777" w:rsidR="002927B6" w:rsidRPr="005F70FB" w:rsidRDefault="002927B6" w:rsidP="00A551BF">
            <w:pPr>
              <w:pStyle w:val="TableCell0-0115Break"/>
              <w:rPr>
                <w:rStyle w:val="ChSmallCaps"/>
              </w:rPr>
            </w:pPr>
            <w:r w:rsidRPr="005F70FB">
              <w:rPr>
                <w:rStyle w:val="ChSmallCaps"/>
              </w:rPr>
              <w:t>n</w:t>
            </w:r>
          </w:p>
        </w:tc>
        <w:tc>
          <w:tcPr>
            <w:tcW w:w="2438" w:type="dxa"/>
            <w:shd w:val="clear" w:color="auto" w:fill="auto"/>
          </w:tcPr>
          <w:p w14:paraId="677D793D" w14:textId="77777777" w:rsidR="002927B6" w:rsidRPr="005F70FB" w:rsidRDefault="002927B6" w:rsidP="00A551BF">
            <w:pPr>
              <w:pStyle w:val="TableCell0-0115Break"/>
            </w:pPr>
            <w:r w:rsidRPr="005F70FB">
              <w:t>character</w:t>
            </w:r>
          </w:p>
        </w:tc>
      </w:tr>
      <w:tr w:rsidR="00AC23C4" w:rsidRPr="005F70FB" w14:paraId="75A1EFC2" w14:textId="77777777" w:rsidTr="00BC00CF">
        <w:tc>
          <w:tcPr>
            <w:tcW w:w="236" w:type="dxa"/>
            <w:shd w:val="clear" w:color="auto" w:fill="auto"/>
          </w:tcPr>
          <w:p w14:paraId="60C7F679" w14:textId="77777777" w:rsidR="002927B6" w:rsidRPr="005F70FB" w:rsidRDefault="002927B6" w:rsidP="000F4F82">
            <w:pPr>
              <w:pStyle w:val="TableCell0-2115ptBreak"/>
              <w:rPr>
                <w:rStyle w:val="ExampleSource"/>
              </w:rPr>
            </w:pPr>
          </w:p>
        </w:tc>
        <w:tc>
          <w:tcPr>
            <w:tcW w:w="1247" w:type="dxa"/>
            <w:shd w:val="clear" w:color="auto" w:fill="auto"/>
          </w:tcPr>
          <w:p w14:paraId="72476003" w14:textId="77777777" w:rsidR="002927B6" w:rsidRPr="005F70FB" w:rsidRDefault="002927B6" w:rsidP="000F4F82">
            <w:pPr>
              <w:pStyle w:val="TableCell0-2115ptBreak"/>
              <w:rPr>
                <w:rStyle w:val="ChItalBold"/>
              </w:rPr>
            </w:pPr>
            <w:r w:rsidRPr="005F70FB">
              <w:rPr>
                <w:rStyle w:val="ChItalBold"/>
              </w:rPr>
              <w:t>wewenang</w:t>
            </w:r>
          </w:p>
        </w:tc>
        <w:tc>
          <w:tcPr>
            <w:tcW w:w="1418" w:type="dxa"/>
            <w:shd w:val="clear" w:color="auto" w:fill="auto"/>
          </w:tcPr>
          <w:p w14:paraId="373B4E0C" w14:textId="77777777" w:rsidR="002927B6" w:rsidRPr="005F70FB" w:rsidRDefault="002927B6" w:rsidP="000F4F82">
            <w:pPr>
              <w:pStyle w:val="TableCell0-2115ptBreak"/>
              <w:rPr>
                <w:rStyle w:val="ChCharisSIL"/>
              </w:rPr>
            </w:pPr>
            <w:r w:rsidRPr="005F70FB">
              <w:rPr>
                <w:rStyle w:val="ChCharisSIL"/>
              </w:rPr>
              <w:t>wɛ.ˈwɛ.nɐŋ</w:t>
            </w:r>
          </w:p>
        </w:tc>
        <w:tc>
          <w:tcPr>
            <w:tcW w:w="1361" w:type="dxa"/>
            <w:shd w:val="clear" w:color="auto" w:fill="auto"/>
          </w:tcPr>
          <w:p w14:paraId="792DFF0B" w14:textId="77777777" w:rsidR="002927B6" w:rsidRPr="005F70FB" w:rsidRDefault="002927B6" w:rsidP="000F4F82">
            <w:pPr>
              <w:pStyle w:val="TableCell0-2115ptBreak"/>
              <w:rPr>
                <w:rStyle w:val="ChSmallCaps"/>
              </w:rPr>
            </w:pPr>
            <w:r w:rsidRPr="005F70FB">
              <w:rPr>
                <w:rStyle w:val="ChSmallCaps"/>
              </w:rPr>
              <w:t>n</w:t>
            </w:r>
          </w:p>
        </w:tc>
        <w:tc>
          <w:tcPr>
            <w:tcW w:w="2438" w:type="dxa"/>
            <w:shd w:val="clear" w:color="auto" w:fill="auto"/>
          </w:tcPr>
          <w:p w14:paraId="749E3D48" w14:textId="77777777" w:rsidR="002927B6" w:rsidRPr="005F70FB" w:rsidRDefault="002927B6" w:rsidP="000F4F82">
            <w:pPr>
              <w:pStyle w:val="TableCell0-2115ptBreak"/>
            </w:pPr>
            <w:r w:rsidRPr="005F70FB">
              <w:t>authority</w:t>
            </w:r>
          </w:p>
        </w:tc>
      </w:tr>
      <w:tr w:rsidR="00AC23C4" w:rsidRPr="005F70FB" w14:paraId="14DA72E0" w14:textId="77777777" w:rsidTr="00BC00CF">
        <w:tc>
          <w:tcPr>
            <w:tcW w:w="236" w:type="dxa"/>
            <w:shd w:val="clear" w:color="auto" w:fill="auto"/>
          </w:tcPr>
          <w:p w14:paraId="6077E860" w14:textId="77777777" w:rsidR="002927B6" w:rsidRPr="005F70FB" w:rsidRDefault="002927B6" w:rsidP="000F4F82">
            <w:pPr>
              <w:pStyle w:val="TableCell5-2"/>
              <w:rPr>
                <w:rStyle w:val="ExampleSource"/>
              </w:rPr>
            </w:pPr>
          </w:p>
        </w:tc>
        <w:tc>
          <w:tcPr>
            <w:tcW w:w="1247" w:type="dxa"/>
            <w:shd w:val="clear" w:color="auto" w:fill="auto"/>
          </w:tcPr>
          <w:p w14:paraId="731A914D" w14:textId="77777777" w:rsidR="002927B6" w:rsidRPr="005F70FB" w:rsidRDefault="002927B6" w:rsidP="000F4F82">
            <w:pPr>
              <w:pStyle w:val="TableCell2-2"/>
              <w:rPr>
                <w:rStyle w:val="ChBold"/>
              </w:rPr>
            </w:pPr>
            <w:r w:rsidRPr="005F70FB">
              <w:rPr>
                <w:rStyle w:val="ChBold"/>
              </w:rPr>
              <w:t>Y</w:t>
            </w:r>
          </w:p>
        </w:tc>
        <w:tc>
          <w:tcPr>
            <w:tcW w:w="1418" w:type="dxa"/>
            <w:shd w:val="clear" w:color="auto" w:fill="auto"/>
          </w:tcPr>
          <w:p w14:paraId="5D451C6D" w14:textId="77777777" w:rsidR="002927B6" w:rsidRPr="005F70FB" w:rsidRDefault="002927B6" w:rsidP="000F4F82">
            <w:pPr>
              <w:pStyle w:val="TableCell2-2"/>
            </w:pPr>
          </w:p>
        </w:tc>
        <w:tc>
          <w:tcPr>
            <w:tcW w:w="1361" w:type="dxa"/>
            <w:shd w:val="clear" w:color="auto" w:fill="auto"/>
          </w:tcPr>
          <w:p w14:paraId="3F605957" w14:textId="77777777" w:rsidR="002927B6" w:rsidRPr="005F70FB" w:rsidRDefault="002927B6" w:rsidP="000F4F82">
            <w:pPr>
              <w:pStyle w:val="TableCell2-2"/>
            </w:pPr>
          </w:p>
        </w:tc>
        <w:tc>
          <w:tcPr>
            <w:tcW w:w="2438" w:type="dxa"/>
            <w:shd w:val="clear" w:color="auto" w:fill="auto"/>
          </w:tcPr>
          <w:p w14:paraId="6E502CFA" w14:textId="77777777" w:rsidR="002927B6" w:rsidRPr="005F70FB" w:rsidRDefault="002927B6" w:rsidP="000F4F82">
            <w:pPr>
              <w:pStyle w:val="TableCell2-2"/>
            </w:pPr>
          </w:p>
        </w:tc>
      </w:tr>
      <w:tr w:rsidR="00AC23C4" w:rsidRPr="005F70FB" w14:paraId="0EF7E682" w14:textId="77777777" w:rsidTr="00BC00CF">
        <w:tc>
          <w:tcPr>
            <w:tcW w:w="236" w:type="dxa"/>
            <w:shd w:val="clear" w:color="auto" w:fill="auto"/>
          </w:tcPr>
          <w:p w14:paraId="1B75BF30" w14:textId="77777777" w:rsidR="002927B6" w:rsidRPr="005F70FB" w:rsidRDefault="002927B6" w:rsidP="00A551BF">
            <w:pPr>
              <w:pStyle w:val="TableCell0-0115Break"/>
              <w:rPr>
                <w:rStyle w:val="ExampleSource"/>
              </w:rPr>
            </w:pPr>
          </w:p>
        </w:tc>
        <w:tc>
          <w:tcPr>
            <w:tcW w:w="1247" w:type="dxa"/>
            <w:shd w:val="clear" w:color="auto" w:fill="auto"/>
          </w:tcPr>
          <w:p w14:paraId="0F3456AD" w14:textId="77777777" w:rsidR="002927B6" w:rsidRPr="005F70FB" w:rsidRDefault="002927B6" w:rsidP="00A551BF">
            <w:pPr>
              <w:pStyle w:val="TableCell0-0115Break"/>
              <w:rPr>
                <w:rStyle w:val="ChItalBold"/>
              </w:rPr>
            </w:pPr>
            <w:r w:rsidRPr="005F70FB">
              <w:rPr>
                <w:rStyle w:val="ChItalBold"/>
              </w:rPr>
              <w:t>yahanam</w:t>
            </w:r>
          </w:p>
        </w:tc>
        <w:tc>
          <w:tcPr>
            <w:tcW w:w="1418" w:type="dxa"/>
            <w:shd w:val="clear" w:color="auto" w:fill="auto"/>
          </w:tcPr>
          <w:p w14:paraId="65EDF433" w14:textId="77777777" w:rsidR="002927B6" w:rsidRPr="005F70FB" w:rsidRDefault="002927B6" w:rsidP="00A551BF">
            <w:pPr>
              <w:pStyle w:val="TableCell0-0115Break"/>
              <w:rPr>
                <w:rStyle w:val="ChCharisSIL"/>
              </w:rPr>
            </w:pPr>
            <w:r w:rsidRPr="005F70FB">
              <w:rPr>
                <w:rStyle w:val="ChCharisSIL"/>
              </w:rPr>
              <w:t>ja.ˈha.nɐm</w:t>
            </w:r>
          </w:p>
        </w:tc>
        <w:tc>
          <w:tcPr>
            <w:tcW w:w="1361" w:type="dxa"/>
            <w:shd w:val="clear" w:color="auto" w:fill="auto"/>
          </w:tcPr>
          <w:p w14:paraId="74BE420F" w14:textId="77777777" w:rsidR="002927B6" w:rsidRPr="005F70FB" w:rsidRDefault="002927B6" w:rsidP="00A551BF">
            <w:pPr>
              <w:pStyle w:val="TableCell0-0115Break"/>
              <w:rPr>
                <w:rStyle w:val="ChSmallCaps"/>
              </w:rPr>
            </w:pPr>
            <w:r w:rsidRPr="005F70FB">
              <w:rPr>
                <w:rStyle w:val="ChSmallCaps"/>
              </w:rPr>
              <w:t>v.mo(st)</w:t>
            </w:r>
          </w:p>
        </w:tc>
        <w:tc>
          <w:tcPr>
            <w:tcW w:w="2438" w:type="dxa"/>
            <w:shd w:val="clear" w:color="auto" w:fill="auto"/>
          </w:tcPr>
          <w:p w14:paraId="41F92B1E" w14:textId="77777777" w:rsidR="002927B6" w:rsidRPr="005F70FB" w:rsidRDefault="002927B6" w:rsidP="00A551BF">
            <w:pPr>
              <w:pStyle w:val="TableCell0-0115Break"/>
            </w:pPr>
            <w:r w:rsidRPr="005F70FB">
              <w:t>be rebellious</w:t>
            </w:r>
          </w:p>
        </w:tc>
      </w:tr>
      <w:tr w:rsidR="00AC23C4" w:rsidRPr="005F70FB" w14:paraId="57E3060C" w14:textId="77777777" w:rsidTr="00BC00CF">
        <w:tc>
          <w:tcPr>
            <w:tcW w:w="236" w:type="dxa"/>
            <w:shd w:val="clear" w:color="auto" w:fill="auto"/>
          </w:tcPr>
          <w:p w14:paraId="5752BD13" w14:textId="77777777" w:rsidR="002927B6" w:rsidRPr="005F70FB" w:rsidRDefault="002927B6" w:rsidP="000F4F82">
            <w:pPr>
              <w:pStyle w:val="TableCell0-2115ptBreak"/>
              <w:rPr>
                <w:rStyle w:val="ExampleSource"/>
              </w:rPr>
            </w:pPr>
          </w:p>
        </w:tc>
        <w:tc>
          <w:tcPr>
            <w:tcW w:w="1247" w:type="dxa"/>
            <w:shd w:val="clear" w:color="auto" w:fill="auto"/>
          </w:tcPr>
          <w:p w14:paraId="1C2C766B" w14:textId="77777777" w:rsidR="002927B6" w:rsidRPr="005F70FB" w:rsidRDefault="002927B6" w:rsidP="000F4F82">
            <w:pPr>
              <w:pStyle w:val="TableCell0-2115ptBreak"/>
              <w:rPr>
                <w:rStyle w:val="ChItalBold"/>
              </w:rPr>
            </w:pPr>
            <w:r w:rsidRPr="005F70FB">
              <w:rPr>
                <w:rStyle w:val="ChItalBold"/>
              </w:rPr>
              <w:t>yang</w:t>
            </w:r>
          </w:p>
        </w:tc>
        <w:tc>
          <w:tcPr>
            <w:tcW w:w="1418" w:type="dxa"/>
            <w:shd w:val="clear" w:color="auto" w:fill="auto"/>
          </w:tcPr>
          <w:p w14:paraId="70C7ABA7" w14:textId="77777777" w:rsidR="002927B6" w:rsidRPr="005F70FB" w:rsidRDefault="002927B6" w:rsidP="000F4F82">
            <w:pPr>
              <w:pStyle w:val="TableCell0-2115ptBreak"/>
              <w:rPr>
                <w:rStyle w:val="ChCharisSIL"/>
              </w:rPr>
            </w:pPr>
            <w:r w:rsidRPr="005F70FB">
              <w:rPr>
                <w:rStyle w:val="ChCharisSIL"/>
              </w:rPr>
              <w:t>ˈjɐŋ</w:t>
            </w:r>
          </w:p>
        </w:tc>
        <w:tc>
          <w:tcPr>
            <w:tcW w:w="1361" w:type="dxa"/>
            <w:shd w:val="clear" w:color="auto" w:fill="auto"/>
          </w:tcPr>
          <w:p w14:paraId="37111C21" w14:textId="77777777" w:rsidR="002927B6" w:rsidRPr="005F70FB" w:rsidRDefault="002927B6" w:rsidP="000F4F82">
            <w:pPr>
              <w:pStyle w:val="TableCell0-2115ptBreak"/>
              <w:rPr>
                <w:rStyle w:val="ChSmallCaps"/>
              </w:rPr>
            </w:pPr>
            <w:r w:rsidRPr="005F70FB">
              <w:rPr>
                <w:rStyle w:val="ChSmallCaps"/>
              </w:rPr>
              <w:t>cnj</w:t>
            </w:r>
          </w:p>
        </w:tc>
        <w:tc>
          <w:tcPr>
            <w:tcW w:w="2438" w:type="dxa"/>
            <w:shd w:val="clear" w:color="auto" w:fill="auto"/>
          </w:tcPr>
          <w:p w14:paraId="2670FE93" w14:textId="77777777" w:rsidR="002927B6" w:rsidRPr="005F70FB" w:rsidRDefault="002927B6" w:rsidP="000F4F82">
            <w:pPr>
              <w:pStyle w:val="TableCell0-2115ptBreak"/>
              <w:rPr>
                <w:rStyle w:val="ChSmallCaps"/>
              </w:rPr>
            </w:pPr>
            <w:r w:rsidRPr="005F70FB">
              <w:rPr>
                <w:rStyle w:val="ChSmallCaps"/>
              </w:rPr>
              <w:t>rel</w:t>
            </w:r>
          </w:p>
        </w:tc>
      </w:tr>
    </w:tbl>
    <w:p w14:paraId="3B6BE07D" w14:textId="77777777" w:rsidR="008340B3" w:rsidRPr="005F70FB" w:rsidRDefault="008340B3" w:rsidP="00AB441B">
      <w:pPr>
        <w:pStyle w:val="Body0015after"/>
      </w:pPr>
    </w:p>
    <w:p w14:paraId="348FE4FE" w14:textId="77777777" w:rsidR="00665A68" w:rsidRPr="005F70FB" w:rsidRDefault="0057698B" w:rsidP="002A1DBD">
      <w:pPr>
        <w:pStyle w:val="Heading3"/>
        <w:numPr>
          <w:ilvl w:val="2"/>
          <w:numId w:val="19"/>
        </w:numPr>
      </w:pPr>
      <w:bookmarkStart w:id="5321" w:name="_Ref376623220"/>
      <w:bookmarkStart w:id="5322" w:name="_Toc440455763"/>
      <w:r w:rsidRPr="005F70FB">
        <w:t>Loan words</w:t>
      </w:r>
      <w:bookmarkEnd w:id="5321"/>
      <w:bookmarkEnd w:id="5322"/>
    </w:p>
    <w:tbl>
      <w:tblPr>
        <w:tblW w:w="6730" w:type="dxa"/>
        <w:tblInd w:w="386" w:type="dxa"/>
        <w:tblBorders>
          <w:top w:val="single" w:sz="4" w:space="0" w:color="auto"/>
          <w:bottom w:val="single" w:sz="4" w:space="0" w:color="auto"/>
        </w:tblBorders>
        <w:tblLayout w:type="fixed"/>
        <w:tblLook w:val="01E0" w:firstRow="1" w:lastRow="1" w:firstColumn="1" w:lastColumn="1" w:noHBand="0" w:noVBand="0"/>
      </w:tblPr>
      <w:tblGrid>
        <w:gridCol w:w="240"/>
        <w:gridCol w:w="1249"/>
        <w:gridCol w:w="1587"/>
        <w:gridCol w:w="1275"/>
        <w:gridCol w:w="2379"/>
      </w:tblGrid>
      <w:tr w:rsidR="00AC23C4" w:rsidRPr="005F70FB" w14:paraId="5ACF19FA" w14:textId="77777777" w:rsidTr="00BC00CF">
        <w:trPr>
          <w:tblHeader/>
        </w:trPr>
        <w:tc>
          <w:tcPr>
            <w:tcW w:w="240" w:type="dxa"/>
            <w:tcBorders>
              <w:top w:val="single" w:sz="4" w:space="0" w:color="auto"/>
              <w:bottom w:val="single" w:sz="4" w:space="0" w:color="auto"/>
            </w:tcBorders>
            <w:shd w:val="clear" w:color="auto" w:fill="auto"/>
          </w:tcPr>
          <w:p w14:paraId="0F50A5FD" w14:textId="77777777" w:rsidR="000F4F82" w:rsidRPr="005F70FB" w:rsidRDefault="000F4F82" w:rsidP="000F4F82">
            <w:pPr>
              <w:pStyle w:val="TableHdLeft"/>
            </w:pPr>
          </w:p>
        </w:tc>
        <w:tc>
          <w:tcPr>
            <w:tcW w:w="1249" w:type="dxa"/>
            <w:tcBorders>
              <w:top w:val="single" w:sz="4" w:space="0" w:color="auto"/>
              <w:bottom w:val="single" w:sz="4" w:space="0" w:color="auto"/>
            </w:tcBorders>
            <w:shd w:val="clear" w:color="auto" w:fill="auto"/>
          </w:tcPr>
          <w:p w14:paraId="23FC99DA" w14:textId="77777777" w:rsidR="000F4F82" w:rsidRPr="005F70FB" w:rsidRDefault="000F4F82" w:rsidP="000F4F82">
            <w:pPr>
              <w:pStyle w:val="TableHdLeft"/>
            </w:pPr>
            <w:r w:rsidRPr="005F70FB">
              <w:t>Lexeme</w:t>
            </w:r>
          </w:p>
        </w:tc>
        <w:tc>
          <w:tcPr>
            <w:tcW w:w="1587" w:type="dxa"/>
            <w:tcBorders>
              <w:top w:val="single" w:sz="4" w:space="0" w:color="auto"/>
              <w:bottom w:val="single" w:sz="4" w:space="0" w:color="auto"/>
            </w:tcBorders>
            <w:shd w:val="clear" w:color="auto" w:fill="auto"/>
          </w:tcPr>
          <w:p w14:paraId="2CA709DA" w14:textId="77777777" w:rsidR="000F4F82" w:rsidRPr="005F70FB" w:rsidRDefault="000F4F82" w:rsidP="000F4F82">
            <w:pPr>
              <w:pStyle w:val="TableHdLeft"/>
            </w:pPr>
            <w:r w:rsidRPr="005F70FB">
              <w:t>Transcription</w:t>
            </w:r>
          </w:p>
        </w:tc>
        <w:tc>
          <w:tcPr>
            <w:tcW w:w="1275" w:type="dxa"/>
            <w:tcBorders>
              <w:top w:val="single" w:sz="4" w:space="0" w:color="auto"/>
              <w:bottom w:val="single" w:sz="4" w:space="0" w:color="auto"/>
            </w:tcBorders>
            <w:shd w:val="clear" w:color="auto" w:fill="auto"/>
          </w:tcPr>
          <w:p w14:paraId="1F31B8E1" w14:textId="77777777" w:rsidR="000F4F82" w:rsidRPr="005F70FB" w:rsidRDefault="000F4F82" w:rsidP="000F4F82">
            <w:pPr>
              <w:pStyle w:val="TableHdLeft"/>
            </w:pPr>
            <w:r w:rsidRPr="005F70FB">
              <w:t>Word class</w:t>
            </w:r>
          </w:p>
        </w:tc>
        <w:tc>
          <w:tcPr>
            <w:tcW w:w="2379" w:type="dxa"/>
            <w:tcBorders>
              <w:top w:val="single" w:sz="4" w:space="0" w:color="auto"/>
              <w:bottom w:val="single" w:sz="4" w:space="0" w:color="auto"/>
            </w:tcBorders>
            <w:shd w:val="clear" w:color="auto" w:fill="auto"/>
          </w:tcPr>
          <w:p w14:paraId="518E4A8E" w14:textId="77777777" w:rsidR="000F4F82" w:rsidRPr="005F70FB" w:rsidRDefault="000F4F82" w:rsidP="000F4F82">
            <w:pPr>
              <w:pStyle w:val="TableHdLeft"/>
            </w:pPr>
            <w:r w:rsidRPr="005F70FB">
              <w:t>English gloss</w:t>
            </w:r>
          </w:p>
        </w:tc>
      </w:tr>
      <w:tr w:rsidR="00AC23C4" w:rsidRPr="005F70FB" w14:paraId="17D9DC62" w14:textId="77777777" w:rsidTr="00BC00CF">
        <w:tc>
          <w:tcPr>
            <w:tcW w:w="240" w:type="dxa"/>
            <w:tcBorders>
              <w:top w:val="single" w:sz="4" w:space="0" w:color="auto"/>
            </w:tcBorders>
            <w:shd w:val="clear" w:color="auto" w:fill="auto"/>
          </w:tcPr>
          <w:p w14:paraId="56247757" w14:textId="77777777" w:rsidR="000F4F82" w:rsidRPr="005F70FB" w:rsidRDefault="000F4F82" w:rsidP="000F4F82">
            <w:pPr>
              <w:pStyle w:val="TableCell2-2"/>
              <w:rPr>
                <w:rStyle w:val="ExampleSource"/>
              </w:rPr>
            </w:pPr>
          </w:p>
        </w:tc>
        <w:tc>
          <w:tcPr>
            <w:tcW w:w="1249" w:type="dxa"/>
            <w:tcBorders>
              <w:top w:val="single" w:sz="4" w:space="0" w:color="auto"/>
            </w:tcBorders>
            <w:shd w:val="clear" w:color="auto" w:fill="auto"/>
          </w:tcPr>
          <w:p w14:paraId="5003378B" w14:textId="77777777" w:rsidR="000F4F82" w:rsidRPr="005F70FB" w:rsidRDefault="000F4F82" w:rsidP="000F4F82">
            <w:pPr>
              <w:pStyle w:val="TableCell2-2"/>
              <w:rPr>
                <w:rStyle w:val="ChBold"/>
              </w:rPr>
            </w:pPr>
            <w:r w:rsidRPr="005F70FB">
              <w:rPr>
                <w:rStyle w:val="ChBold"/>
              </w:rPr>
              <w:t>A</w:t>
            </w:r>
          </w:p>
        </w:tc>
        <w:tc>
          <w:tcPr>
            <w:tcW w:w="1587" w:type="dxa"/>
            <w:tcBorders>
              <w:top w:val="single" w:sz="4" w:space="0" w:color="auto"/>
            </w:tcBorders>
            <w:shd w:val="clear" w:color="auto" w:fill="auto"/>
          </w:tcPr>
          <w:p w14:paraId="2676C1C3" w14:textId="77777777" w:rsidR="000F4F82" w:rsidRPr="005F70FB" w:rsidRDefault="000F4F82" w:rsidP="000F4F82">
            <w:pPr>
              <w:pStyle w:val="TableCell2-2"/>
            </w:pPr>
          </w:p>
        </w:tc>
        <w:tc>
          <w:tcPr>
            <w:tcW w:w="1275" w:type="dxa"/>
            <w:tcBorders>
              <w:top w:val="single" w:sz="4" w:space="0" w:color="auto"/>
            </w:tcBorders>
            <w:shd w:val="clear" w:color="auto" w:fill="auto"/>
          </w:tcPr>
          <w:p w14:paraId="34F42FC1" w14:textId="77777777" w:rsidR="000F4F82" w:rsidRPr="005F70FB" w:rsidRDefault="000F4F82" w:rsidP="000F4F82">
            <w:pPr>
              <w:pStyle w:val="TableCell2-2"/>
            </w:pPr>
          </w:p>
        </w:tc>
        <w:tc>
          <w:tcPr>
            <w:tcW w:w="2379" w:type="dxa"/>
            <w:tcBorders>
              <w:top w:val="single" w:sz="4" w:space="0" w:color="auto"/>
            </w:tcBorders>
            <w:shd w:val="clear" w:color="auto" w:fill="auto"/>
          </w:tcPr>
          <w:p w14:paraId="16D8D7C2" w14:textId="77777777" w:rsidR="000F4F82" w:rsidRPr="005F70FB" w:rsidRDefault="000F4F82" w:rsidP="000F4F82">
            <w:pPr>
              <w:pStyle w:val="TableCell2-2"/>
            </w:pPr>
          </w:p>
        </w:tc>
      </w:tr>
      <w:tr w:rsidR="00AC23C4" w:rsidRPr="005F70FB" w14:paraId="01B276A8" w14:textId="77777777" w:rsidTr="00BC00CF">
        <w:tc>
          <w:tcPr>
            <w:tcW w:w="240" w:type="dxa"/>
            <w:shd w:val="clear" w:color="auto" w:fill="auto"/>
          </w:tcPr>
          <w:p w14:paraId="1BE86A34" w14:textId="77777777" w:rsidR="000F4F82" w:rsidRPr="005F70FB" w:rsidRDefault="000F4F82" w:rsidP="00A551BF">
            <w:pPr>
              <w:pStyle w:val="TableCell0-0115Break"/>
              <w:rPr>
                <w:rStyle w:val="ExampleSource"/>
              </w:rPr>
            </w:pPr>
          </w:p>
        </w:tc>
        <w:tc>
          <w:tcPr>
            <w:tcW w:w="1249" w:type="dxa"/>
            <w:shd w:val="clear" w:color="auto" w:fill="auto"/>
          </w:tcPr>
          <w:p w14:paraId="3E3F151F" w14:textId="77777777" w:rsidR="000F4F82" w:rsidRPr="005F70FB" w:rsidRDefault="000F4F82" w:rsidP="00A551BF">
            <w:pPr>
              <w:pStyle w:val="TableCell0-0115Break"/>
              <w:rPr>
                <w:rStyle w:val="ChItalBold"/>
              </w:rPr>
            </w:pPr>
            <w:r w:rsidRPr="005F70FB">
              <w:rPr>
                <w:rStyle w:val="ChItalBold"/>
              </w:rPr>
              <w:t>abadi</w:t>
            </w:r>
          </w:p>
        </w:tc>
        <w:tc>
          <w:tcPr>
            <w:tcW w:w="1587" w:type="dxa"/>
            <w:shd w:val="clear" w:color="auto" w:fill="auto"/>
          </w:tcPr>
          <w:p w14:paraId="151A2400" w14:textId="77777777" w:rsidR="000F4F82" w:rsidRPr="005F70FB" w:rsidRDefault="000F4F82" w:rsidP="00A551BF">
            <w:pPr>
              <w:pStyle w:val="TableCell0-0115Break"/>
              <w:rPr>
                <w:rStyle w:val="ChCharisSIL"/>
              </w:rPr>
            </w:pPr>
            <w:r w:rsidRPr="005F70FB">
              <w:rPr>
                <w:rStyle w:val="ChCharisSIL"/>
              </w:rPr>
              <w:t>a.ˈba.di</w:t>
            </w:r>
          </w:p>
        </w:tc>
        <w:tc>
          <w:tcPr>
            <w:tcW w:w="1275" w:type="dxa"/>
            <w:shd w:val="clear" w:color="auto" w:fill="auto"/>
          </w:tcPr>
          <w:p w14:paraId="26E3D065"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CBE759B" w14:textId="77777777" w:rsidR="000F4F82" w:rsidRPr="005F70FB" w:rsidRDefault="000F4F82" w:rsidP="00A551BF">
            <w:pPr>
              <w:pStyle w:val="TableCell0-0115Break"/>
            </w:pPr>
            <w:r w:rsidRPr="005F70FB">
              <w:t>be eternal</w:t>
            </w:r>
          </w:p>
        </w:tc>
      </w:tr>
      <w:tr w:rsidR="00AC23C4" w:rsidRPr="005F70FB" w14:paraId="7AB72857" w14:textId="77777777" w:rsidTr="00BC00CF">
        <w:tc>
          <w:tcPr>
            <w:tcW w:w="240" w:type="dxa"/>
            <w:shd w:val="clear" w:color="auto" w:fill="auto"/>
          </w:tcPr>
          <w:p w14:paraId="367EB91D" w14:textId="77777777" w:rsidR="000F4F82" w:rsidRPr="005F70FB" w:rsidRDefault="000F4F82" w:rsidP="00A551BF">
            <w:pPr>
              <w:pStyle w:val="TableCell0-0115Break"/>
              <w:rPr>
                <w:rStyle w:val="ExampleSource"/>
              </w:rPr>
            </w:pPr>
          </w:p>
        </w:tc>
        <w:tc>
          <w:tcPr>
            <w:tcW w:w="1249" w:type="dxa"/>
            <w:shd w:val="clear" w:color="auto" w:fill="auto"/>
          </w:tcPr>
          <w:p w14:paraId="36905C37" w14:textId="77777777" w:rsidR="000F4F82" w:rsidRPr="005F70FB" w:rsidRDefault="000F4F82" w:rsidP="00A551BF">
            <w:pPr>
              <w:pStyle w:val="TableCell0-0115Break"/>
              <w:rPr>
                <w:rStyle w:val="ChItalBold"/>
              </w:rPr>
            </w:pPr>
            <w:r w:rsidRPr="005F70FB">
              <w:rPr>
                <w:rStyle w:val="ChItalBold"/>
              </w:rPr>
              <w:t>acara</w:t>
            </w:r>
          </w:p>
        </w:tc>
        <w:tc>
          <w:tcPr>
            <w:tcW w:w="1587" w:type="dxa"/>
            <w:shd w:val="clear" w:color="auto" w:fill="auto"/>
          </w:tcPr>
          <w:p w14:paraId="5B2E69D1" w14:textId="77777777" w:rsidR="000F4F82" w:rsidRPr="005F70FB" w:rsidRDefault="000F4F82" w:rsidP="00A551BF">
            <w:pPr>
              <w:pStyle w:val="TableCell0-0115Break"/>
              <w:rPr>
                <w:rStyle w:val="ChCharisSIL"/>
              </w:rPr>
            </w:pPr>
            <w:r w:rsidRPr="005F70FB">
              <w:rPr>
                <w:rStyle w:val="ChCharisSIL"/>
              </w:rPr>
              <w:t>a.ˈtʃa.ɾa</w:t>
            </w:r>
          </w:p>
        </w:tc>
        <w:tc>
          <w:tcPr>
            <w:tcW w:w="1275" w:type="dxa"/>
            <w:shd w:val="clear" w:color="auto" w:fill="auto"/>
          </w:tcPr>
          <w:p w14:paraId="1E9E6DD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EE88EB2" w14:textId="77777777" w:rsidR="000F4F82" w:rsidRPr="005F70FB" w:rsidRDefault="000F4F82" w:rsidP="00A551BF">
            <w:pPr>
              <w:pStyle w:val="TableCell0-0115Break"/>
            </w:pPr>
            <w:r w:rsidRPr="005F70FB">
              <w:t>ceremony</w:t>
            </w:r>
          </w:p>
        </w:tc>
      </w:tr>
      <w:tr w:rsidR="00AC23C4" w:rsidRPr="005F70FB" w14:paraId="00B13940" w14:textId="77777777" w:rsidTr="00BC00CF">
        <w:tc>
          <w:tcPr>
            <w:tcW w:w="240" w:type="dxa"/>
            <w:shd w:val="clear" w:color="auto" w:fill="auto"/>
          </w:tcPr>
          <w:p w14:paraId="5F937E1A" w14:textId="77777777" w:rsidR="000F4F82" w:rsidRPr="005F70FB" w:rsidRDefault="000F4F82" w:rsidP="00A551BF">
            <w:pPr>
              <w:pStyle w:val="TableCell0-0115Break"/>
              <w:rPr>
                <w:rStyle w:val="ExampleSource"/>
              </w:rPr>
            </w:pPr>
          </w:p>
        </w:tc>
        <w:tc>
          <w:tcPr>
            <w:tcW w:w="1249" w:type="dxa"/>
            <w:shd w:val="clear" w:color="auto" w:fill="auto"/>
          </w:tcPr>
          <w:p w14:paraId="385985E2" w14:textId="77777777" w:rsidR="000F4F82" w:rsidRPr="005F70FB" w:rsidRDefault="000F4F82" w:rsidP="00A551BF">
            <w:pPr>
              <w:pStyle w:val="TableCell0-0115Break"/>
              <w:rPr>
                <w:rStyle w:val="ChItalBold"/>
              </w:rPr>
            </w:pPr>
            <w:r w:rsidRPr="005F70FB">
              <w:rPr>
                <w:rStyle w:val="ChItalBold"/>
              </w:rPr>
              <w:t>adat</w:t>
            </w:r>
          </w:p>
        </w:tc>
        <w:tc>
          <w:tcPr>
            <w:tcW w:w="1587" w:type="dxa"/>
            <w:shd w:val="clear" w:color="auto" w:fill="auto"/>
          </w:tcPr>
          <w:p w14:paraId="5D721228" w14:textId="77777777" w:rsidR="000F4F82" w:rsidRPr="005F70FB" w:rsidRDefault="000F4F82" w:rsidP="00A551BF">
            <w:pPr>
              <w:pStyle w:val="TableCell0-0115Break"/>
              <w:rPr>
                <w:rStyle w:val="ChCharisSIL"/>
              </w:rPr>
            </w:pPr>
            <w:r w:rsidRPr="005F70FB">
              <w:rPr>
                <w:rStyle w:val="ChCharisSIL"/>
              </w:rPr>
              <w:t>ˈa.dɐt</w:t>
            </w:r>
          </w:p>
        </w:tc>
        <w:tc>
          <w:tcPr>
            <w:tcW w:w="1275" w:type="dxa"/>
            <w:shd w:val="clear" w:color="auto" w:fill="auto"/>
          </w:tcPr>
          <w:p w14:paraId="7C2F675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19B5FA6" w14:textId="77777777" w:rsidR="000F4F82" w:rsidRPr="005F70FB" w:rsidRDefault="000F4F82" w:rsidP="00A551BF">
            <w:pPr>
              <w:pStyle w:val="TableCell0-0115Break"/>
            </w:pPr>
            <w:r w:rsidRPr="005F70FB">
              <w:t>tradition</w:t>
            </w:r>
          </w:p>
        </w:tc>
      </w:tr>
      <w:tr w:rsidR="00AC23C4" w:rsidRPr="005F70FB" w14:paraId="39158FE3" w14:textId="77777777" w:rsidTr="00BC00CF">
        <w:tc>
          <w:tcPr>
            <w:tcW w:w="240" w:type="dxa"/>
            <w:shd w:val="clear" w:color="auto" w:fill="auto"/>
          </w:tcPr>
          <w:p w14:paraId="29EE0CD7" w14:textId="77777777" w:rsidR="000F4F82" w:rsidRPr="005F70FB" w:rsidRDefault="000F4F82" w:rsidP="00A551BF">
            <w:pPr>
              <w:pStyle w:val="TableCell0-0115Break"/>
              <w:rPr>
                <w:rStyle w:val="ExampleSource"/>
              </w:rPr>
            </w:pPr>
          </w:p>
        </w:tc>
        <w:tc>
          <w:tcPr>
            <w:tcW w:w="1249" w:type="dxa"/>
            <w:shd w:val="clear" w:color="auto" w:fill="auto"/>
          </w:tcPr>
          <w:p w14:paraId="2C6F5D9D" w14:textId="77777777" w:rsidR="000F4F82" w:rsidRPr="005F70FB" w:rsidRDefault="000F4F82" w:rsidP="00A551BF">
            <w:pPr>
              <w:pStyle w:val="TableCell0-0115Break"/>
              <w:rPr>
                <w:rStyle w:val="ChItalBold"/>
              </w:rPr>
            </w:pPr>
            <w:r w:rsidRPr="005F70FB">
              <w:rPr>
                <w:rStyle w:val="ChItalBold"/>
              </w:rPr>
              <w:t>adil</w:t>
            </w:r>
          </w:p>
        </w:tc>
        <w:tc>
          <w:tcPr>
            <w:tcW w:w="1587" w:type="dxa"/>
            <w:shd w:val="clear" w:color="auto" w:fill="auto"/>
          </w:tcPr>
          <w:p w14:paraId="47671648" w14:textId="77777777" w:rsidR="000F4F82" w:rsidRPr="005F70FB" w:rsidRDefault="000F4F82" w:rsidP="00A551BF">
            <w:pPr>
              <w:pStyle w:val="TableCell0-0115Break"/>
              <w:rPr>
                <w:rStyle w:val="ChCharisSIL"/>
              </w:rPr>
            </w:pPr>
            <w:r w:rsidRPr="005F70FB">
              <w:rPr>
                <w:rStyle w:val="ChCharisSIL"/>
              </w:rPr>
              <w:t>ˈa.dɪl</w:t>
            </w:r>
          </w:p>
        </w:tc>
        <w:tc>
          <w:tcPr>
            <w:tcW w:w="1275" w:type="dxa"/>
            <w:shd w:val="clear" w:color="auto" w:fill="auto"/>
          </w:tcPr>
          <w:p w14:paraId="58CE99DD"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8F1A362" w14:textId="77777777" w:rsidR="000F4F82" w:rsidRPr="005F70FB" w:rsidRDefault="000F4F82" w:rsidP="00A551BF">
            <w:pPr>
              <w:pStyle w:val="TableCell0-0115Break"/>
            </w:pPr>
            <w:r w:rsidRPr="005F70FB">
              <w:t>be fair</w:t>
            </w:r>
          </w:p>
        </w:tc>
      </w:tr>
      <w:tr w:rsidR="00AC23C4" w:rsidRPr="005F70FB" w14:paraId="657D5632" w14:textId="77777777" w:rsidTr="00BC00CF">
        <w:tc>
          <w:tcPr>
            <w:tcW w:w="240" w:type="dxa"/>
            <w:shd w:val="clear" w:color="auto" w:fill="auto"/>
          </w:tcPr>
          <w:p w14:paraId="0B3DD488" w14:textId="77777777" w:rsidR="000F4F82" w:rsidRPr="005F70FB" w:rsidRDefault="000F4F82" w:rsidP="00A551BF">
            <w:pPr>
              <w:pStyle w:val="TableCell0-0115Break"/>
              <w:rPr>
                <w:rStyle w:val="ExampleSource"/>
              </w:rPr>
            </w:pPr>
          </w:p>
        </w:tc>
        <w:tc>
          <w:tcPr>
            <w:tcW w:w="1249" w:type="dxa"/>
            <w:shd w:val="clear" w:color="auto" w:fill="auto"/>
          </w:tcPr>
          <w:p w14:paraId="5E0F0972" w14:textId="77777777" w:rsidR="000F4F82" w:rsidRPr="005F70FB" w:rsidRDefault="000F4F82" w:rsidP="00A551BF">
            <w:pPr>
              <w:pStyle w:val="TableCell0-0115Break"/>
              <w:rPr>
                <w:rStyle w:val="ChItalBold"/>
              </w:rPr>
            </w:pPr>
            <w:r w:rsidRPr="005F70FB">
              <w:rPr>
                <w:rStyle w:val="ChItalBold"/>
              </w:rPr>
              <w:t>adopsi</w:t>
            </w:r>
          </w:p>
        </w:tc>
        <w:tc>
          <w:tcPr>
            <w:tcW w:w="1587" w:type="dxa"/>
            <w:shd w:val="clear" w:color="auto" w:fill="auto"/>
          </w:tcPr>
          <w:p w14:paraId="01EA426B" w14:textId="77777777" w:rsidR="000F4F82" w:rsidRPr="005F70FB" w:rsidRDefault="000F4F82" w:rsidP="00A551BF">
            <w:pPr>
              <w:pStyle w:val="TableCell0-0115Break"/>
              <w:rPr>
                <w:rStyle w:val="ChCharisSIL"/>
              </w:rPr>
            </w:pPr>
            <w:r w:rsidRPr="005F70FB">
              <w:rPr>
                <w:rStyle w:val="ChCharisSIL"/>
              </w:rPr>
              <w:t>a.ˈdɔ̞p̚.si</w:t>
            </w:r>
          </w:p>
        </w:tc>
        <w:tc>
          <w:tcPr>
            <w:tcW w:w="1275" w:type="dxa"/>
            <w:shd w:val="clear" w:color="auto" w:fill="auto"/>
          </w:tcPr>
          <w:p w14:paraId="1302BAD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C6BE3F" w14:textId="77777777" w:rsidR="000F4F82" w:rsidRPr="005F70FB" w:rsidRDefault="000F4F82" w:rsidP="00A551BF">
            <w:pPr>
              <w:pStyle w:val="TableCell0-0115Break"/>
            </w:pPr>
            <w:r w:rsidRPr="005F70FB">
              <w:t>adoption</w:t>
            </w:r>
          </w:p>
        </w:tc>
      </w:tr>
      <w:tr w:rsidR="00AC23C4" w:rsidRPr="005F70FB" w14:paraId="2833D5B0" w14:textId="77777777" w:rsidTr="00BC00CF">
        <w:tc>
          <w:tcPr>
            <w:tcW w:w="240" w:type="dxa"/>
            <w:shd w:val="clear" w:color="auto" w:fill="auto"/>
          </w:tcPr>
          <w:p w14:paraId="146097CE" w14:textId="77777777" w:rsidR="000F4F82" w:rsidRPr="005F70FB" w:rsidRDefault="000F4F82" w:rsidP="00A551BF">
            <w:pPr>
              <w:pStyle w:val="TableCell0-0115Break"/>
              <w:rPr>
                <w:rStyle w:val="ExampleSource"/>
              </w:rPr>
            </w:pPr>
          </w:p>
        </w:tc>
        <w:tc>
          <w:tcPr>
            <w:tcW w:w="1249" w:type="dxa"/>
            <w:shd w:val="clear" w:color="auto" w:fill="auto"/>
          </w:tcPr>
          <w:p w14:paraId="58AC72EE" w14:textId="77777777" w:rsidR="000F4F82" w:rsidRPr="005F70FB" w:rsidRDefault="000F4F82" w:rsidP="00A551BF">
            <w:pPr>
              <w:pStyle w:val="TableCell0-0115Break"/>
              <w:rPr>
                <w:rStyle w:val="ChItalBold"/>
              </w:rPr>
            </w:pPr>
            <w:r w:rsidRPr="005F70FB">
              <w:rPr>
                <w:rStyle w:val="ChItalBold"/>
              </w:rPr>
              <w:t>agama</w:t>
            </w:r>
          </w:p>
        </w:tc>
        <w:tc>
          <w:tcPr>
            <w:tcW w:w="1587" w:type="dxa"/>
            <w:shd w:val="clear" w:color="auto" w:fill="auto"/>
          </w:tcPr>
          <w:p w14:paraId="6AC1FE08" w14:textId="77777777" w:rsidR="000F4F82" w:rsidRPr="005F70FB" w:rsidRDefault="000F4F82" w:rsidP="00A551BF">
            <w:pPr>
              <w:pStyle w:val="TableCell0-0115Break"/>
              <w:rPr>
                <w:rStyle w:val="ChCharisSIL"/>
              </w:rPr>
            </w:pPr>
            <w:r w:rsidRPr="005F70FB">
              <w:rPr>
                <w:rStyle w:val="ChCharisSIL"/>
              </w:rPr>
              <w:t>a.ˈga.ma</w:t>
            </w:r>
          </w:p>
        </w:tc>
        <w:tc>
          <w:tcPr>
            <w:tcW w:w="1275" w:type="dxa"/>
            <w:shd w:val="clear" w:color="auto" w:fill="auto"/>
          </w:tcPr>
          <w:p w14:paraId="2F3B767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73D5D5F" w14:textId="77777777" w:rsidR="000F4F82" w:rsidRPr="005F70FB" w:rsidRDefault="000F4F82" w:rsidP="00A551BF">
            <w:pPr>
              <w:pStyle w:val="TableCell0-0115Break"/>
            </w:pPr>
            <w:r w:rsidRPr="005F70FB">
              <w:t>religion</w:t>
            </w:r>
          </w:p>
        </w:tc>
      </w:tr>
      <w:tr w:rsidR="00AC23C4" w:rsidRPr="005F70FB" w14:paraId="7AAA241C" w14:textId="77777777" w:rsidTr="00BC00CF">
        <w:tc>
          <w:tcPr>
            <w:tcW w:w="240" w:type="dxa"/>
            <w:shd w:val="clear" w:color="auto" w:fill="auto"/>
          </w:tcPr>
          <w:p w14:paraId="6799820C" w14:textId="77777777" w:rsidR="000F4F82" w:rsidRPr="005F70FB" w:rsidRDefault="000F4F82" w:rsidP="00A551BF">
            <w:pPr>
              <w:pStyle w:val="TableCell0-0115Break"/>
              <w:rPr>
                <w:rStyle w:val="ExampleSource"/>
              </w:rPr>
            </w:pPr>
          </w:p>
        </w:tc>
        <w:tc>
          <w:tcPr>
            <w:tcW w:w="1249" w:type="dxa"/>
            <w:shd w:val="clear" w:color="auto" w:fill="auto"/>
          </w:tcPr>
          <w:p w14:paraId="071F00A5" w14:textId="77777777" w:rsidR="000F4F82" w:rsidRPr="005F70FB" w:rsidRDefault="000F4F82" w:rsidP="00A551BF">
            <w:pPr>
              <w:pStyle w:val="TableCell0-0115Break"/>
              <w:rPr>
                <w:rStyle w:val="ChItalBold"/>
              </w:rPr>
            </w:pPr>
            <w:r w:rsidRPr="005F70FB">
              <w:rPr>
                <w:rStyle w:val="ChItalBold"/>
              </w:rPr>
              <w:t>agenda</w:t>
            </w:r>
          </w:p>
        </w:tc>
        <w:tc>
          <w:tcPr>
            <w:tcW w:w="1587" w:type="dxa"/>
            <w:shd w:val="clear" w:color="auto" w:fill="auto"/>
          </w:tcPr>
          <w:p w14:paraId="4B687E33" w14:textId="77777777" w:rsidR="000F4F82" w:rsidRPr="005F70FB" w:rsidRDefault="000F4F82" w:rsidP="00A551BF">
            <w:pPr>
              <w:pStyle w:val="TableCell0-0115Break"/>
              <w:rPr>
                <w:rStyle w:val="ChCharisSIL"/>
              </w:rPr>
            </w:pPr>
            <w:r w:rsidRPr="005F70FB">
              <w:rPr>
                <w:rStyle w:val="ChCharisSIL"/>
              </w:rPr>
              <w:t>a.ˈgɛ̞n.da</w:t>
            </w:r>
          </w:p>
        </w:tc>
        <w:tc>
          <w:tcPr>
            <w:tcW w:w="1275" w:type="dxa"/>
            <w:shd w:val="clear" w:color="auto" w:fill="auto"/>
          </w:tcPr>
          <w:p w14:paraId="02BE569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B0C1C65" w14:textId="77777777" w:rsidR="000F4F82" w:rsidRPr="005F70FB" w:rsidRDefault="000F4F82" w:rsidP="00A551BF">
            <w:pPr>
              <w:pStyle w:val="TableCell0-0115Break"/>
            </w:pPr>
            <w:r w:rsidRPr="005F70FB">
              <w:t>agenda</w:t>
            </w:r>
          </w:p>
        </w:tc>
      </w:tr>
      <w:tr w:rsidR="00AC23C4" w:rsidRPr="005F70FB" w14:paraId="5B752F5F" w14:textId="77777777" w:rsidTr="00BC00CF">
        <w:tc>
          <w:tcPr>
            <w:tcW w:w="240" w:type="dxa"/>
            <w:shd w:val="clear" w:color="auto" w:fill="auto"/>
          </w:tcPr>
          <w:p w14:paraId="6C3839B5"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40AD88E" w14:textId="77777777" w:rsidR="000F4F82" w:rsidRPr="005F70FB" w:rsidRDefault="000F4F82" w:rsidP="00A551BF">
            <w:pPr>
              <w:pStyle w:val="TableCell0-0115Break"/>
              <w:rPr>
                <w:rStyle w:val="ChItalBold"/>
              </w:rPr>
            </w:pPr>
            <w:r w:rsidRPr="005F70FB">
              <w:rPr>
                <w:rStyle w:val="ChItalBold"/>
              </w:rPr>
              <w:t>agraria</w:t>
            </w:r>
          </w:p>
        </w:tc>
        <w:tc>
          <w:tcPr>
            <w:tcW w:w="1587" w:type="dxa"/>
            <w:shd w:val="clear" w:color="auto" w:fill="auto"/>
          </w:tcPr>
          <w:p w14:paraId="6F22868A" w14:textId="77777777" w:rsidR="000F4F82" w:rsidRPr="005F70FB" w:rsidRDefault="000F4F82" w:rsidP="00A551BF">
            <w:pPr>
              <w:pStyle w:val="TableCell0-0115Break"/>
              <w:rPr>
                <w:rStyle w:val="ChCharisSIL"/>
              </w:rPr>
            </w:pPr>
            <w:r w:rsidRPr="005F70FB">
              <w:rPr>
                <w:rStyle w:val="ChCharisSIL"/>
              </w:rPr>
              <w:t>a.ˈgɾa.ɾi.ˌa</w:t>
            </w:r>
          </w:p>
        </w:tc>
        <w:tc>
          <w:tcPr>
            <w:tcW w:w="1275" w:type="dxa"/>
            <w:shd w:val="clear" w:color="auto" w:fill="auto"/>
          </w:tcPr>
          <w:p w14:paraId="1A905CD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F474029" w14:textId="77777777" w:rsidR="000F4F82" w:rsidRPr="005F70FB" w:rsidRDefault="000F4F82" w:rsidP="00A551BF">
            <w:pPr>
              <w:pStyle w:val="TableCell0-0115Break"/>
            </w:pPr>
            <w:r w:rsidRPr="005F70FB">
              <w:t>agrarian affairs</w:t>
            </w:r>
          </w:p>
        </w:tc>
      </w:tr>
      <w:tr w:rsidR="00AC23C4" w:rsidRPr="005F70FB" w14:paraId="354D0904" w14:textId="77777777" w:rsidTr="00BC00CF">
        <w:tc>
          <w:tcPr>
            <w:tcW w:w="240" w:type="dxa"/>
            <w:shd w:val="clear" w:color="auto" w:fill="auto"/>
          </w:tcPr>
          <w:p w14:paraId="39A73E7B" w14:textId="77777777" w:rsidR="000F4F82" w:rsidRPr="005F70FB" w:rsidRDefault="000F4F82" w:rsidP="00A551BF">
            <w:pPr>
              <w:pStyle w:val="TableCell0-0115Break"/>
              <w:rPr>
                <w:rStyle w:val="ExampleSource"/>
              </w:rPr>
            </w:pPr>
          </w:p>
        </w:tc>
        <w:tc>
          <w:tcPr>
            <w:tcW w:w="1249" w:type="dxa"/>
            <w:shd w:val="clear" w:color="auto" w:fill="auto"/>
          </w:tcPr>
          <w:p w14:paraId="6014CEE5" w14:textId="77777777" w:rsidR="000F4F82" w:rsidRPr="005F70FB" w:rsidRDefault="000F4F82" w:rsidP="00A551BF">
            <w:pPr>
              <w:pStyle w:val="TableCell0-0115Break"/>
              <w:rPr>
                <w:rStyle w:val="ChItalBold"/>
              </w:rPr>
            </w:pPr>
            <w:r w:rsidRPr="005F70FB">
              <w:rPr>
                <w:rStyle w:val="ChItalBold"/>
              </w:rPr>
              <w:t>ajaip</w:t>
            </w:r>
          </w:p>
        </w:tc>
        <w:tc>
          <w:tcPr>
            <w:tcW w:w="1587" w:type="dxa"/>
            <w:shd w:val="clear" w:color="auto" w:fill="auto"/>
          </w:tcPr>
          <w:p w14:paraId="19521BB5" w14:textId="77777777" w:rsidR="000F4F82" w:rsidRPr="005F70FB" w:rsidRDefault="000F4F82" w:rsidP="00A551BF">
            <w:pPr>
              <w:pStyle w:val="TableCell0-0115Break"/>
              <w:rPr>
                <w:rStyle w:val="ChCharisSIL"/>
              </w:rPr>
            </w:pPr>
            <w:r w:rsidRPr="005F70FB">
              <w:rPr>
                <w:rStyle w:val="ChCharisSIL"/>
              </w:rPr>
              <w:t>a.ˈdʒa.ɪp̚</w:t>
            </w:r>
          </w:p>
        </w:tc>
        <w:tc>
          <w:tcPr>
            <w:tcW w:w="1275" w:type="dxa"/>
            <w:shd w:val="clear" w:color="auto" w:fill="auto"/>
          </w:tcPr>
          <w:p w14:paraId="7DFDB389"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8DD853C" w14:textId="77777777" w:rsidR="000F4F82" w:rsidRPr="005F70FB" w:rsidRDefault="000F4F82" w:rsidP="00A551BF">
            <w:pPr>
              <w:pStyle w:val="TableCell0-0115Break"/>
            </w:pPr>
            <w:r w:rsidRPr="005F70FB">
              <w:t>be miraculous</w:t>
            </w:r>
          </w:p>
        </w:tc>
      </w:tr>
      <w:tr w:rsidR="00AC23C4" w:rsidRPr="005F70FB" w14:paraId="2DDAAEFC" w14:textId="77777777" w:rsidTr="00BC00CF">
        <w:tc>
          <w:tcPr>
            <w:tcW w:w="240" w:type="dxa"/>
            <w:shd w:val="clear" w:color="auto" w:fill="auto"/>
          </w:tcPr>
          <w:p w14:paraId="675FBD76" w14:textId="77777777" w:rsidR="000F4F82" w:rsidRPr="005F70FB" w:rsidRDefault="000F4F82" w:rsidP="00A551BF">
            <w:pPr>
              <w:pStyle w:val="TableCell0-0115Break"/>
              <w:rPr>
                <w:rStyle w:val="ExampleSource"/>
              </w:rPr>
            </w:pPr>
          </w:p>
        </w:tc>
        <w:tc>
          <w:tcPr>
            <w:tcW w:w="1249" w:type="dxa"/>
            <w:shd w:val="clear" w:color="auto" w:fill="auto"/>
          </w:tcPr>
          <w:p w14:paraId="5EF43DFE" w14:textId="77777777" w:rsidR="000F4F82" w:rsidRPr="005F70FB" w:rsidRDefault="000F4F82" w:rsidP="00A551BF">
            <w:pPr>
              <w:pStyle w:val="TableCell0-0115Break"/>
              <w:rPr>
                <w:rStyle w:val="ChItalBold"/>
              </w:rPr>
            </w:pPr>
            <w:r w:rsidRPr="005F70FB">
              <w:rPr>
                <w:rStyle w:val="ChItalBold"/>
              </w:rPr>
              <w:t>akal</w:t>
            </w:r>
          </w:p>
        </w:tc>
        <w:tc>
          <w:tcPr>
            <w:tcW w:w="1587" w:type="dxa"/>
            <w:shd w:val="clear" w:color="auto" w:fill="auto"/>
          </w:tcPr>
          <w:p w14:paraId="5AFB2937" w14:textId="77777777" w:rsidR="000F4F82" w:rsidRPr="005F70FB" w:rsidRDefault="000F4F82" w:rsidP="00A551BF">
            <w:pPr>
              <w:pStyle w:val="TableCell0-0115Break"/>
              <w:rPr>
                <w:rStyle w:val="ChCharisSIL"/>
              </w:rPr>
            </w:pPr>
            <w:r w:rsidRPr="005F70FB">
              <w:rPr>
                <w:rStyle w:val="ChCharisSIL"/>
              </w:rPr>
              <w:t>ˈa.kɐl</w:t>
            </w:r>
          </w:p>
        </w:tc>
        <w:tc>
          <w:tcPr>
            <w:tcW w:w="1275" w:type="dxa"/>
            <w:shd w:val="clear" w:color="auto" w:fill="auto"/>
          </w:tcPr>
          <w:p w14:paraId="70690B0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8D9FD65" w14:textId="77777777" w:rsidR="000F4F82" w:rsidRPr="005F70FB" w:rsidRDefault="000F4F82" w:rsidP="00A551BF">
            <w:pPr>
              <w:pStyle w:val="TableCell0-0115Break"/>
            </w:pPr>
            <w:r w:rsidRPr="005F70FB">
              <w:t>reason</w:t>
            </w:r>
          </w:p>
        </w:tc>
      </w:tr>
      <w:tr w:rsidR="00AC23C4" w:rsidRPr="005F70FB" w14:paraId="1D5A6208" w14:textId="77777777" w:rsidTr="00BC00CF">
        <w:tc>
          <w:tcPr>
            <w:tcW w:w="240" w:type="dxa"/>
            <w:shd w:val="clear" w:color="auto" w:fill="auto"/>
          </w:tcPr>
          <w:p w14:paraId="3977C23A" w14:textId="77777777" w:rsidR="000F4F82" w:rsidRPr="005F70FB" w:rsidRDefault="000F4F82" w:rsidP="00A551BF">
            <w:pPr>
              <w:pStyle w:val="TableCell0-0115Break"/>
              <w:rPr>
                <w:rStyle w:val="ExampleSource"/>
              </w:rPr>
            </w:pPr>
          </w:p>
        </w:tc>
        <w:tc>
          <w:tcPr>
            <w:tcW w:w="1249" w:type="dxa"/>
            <w:shd w:val="clear" w:color="auto" w:fill="auto"/>
          </w:tcPr>
          <w:p w14:paraId="42630C41" w14:textId="77777777" w:rsidR="000F4F82" w:rsidRPr="005F70FB" w:rsidRDefault="000F4F82" w:rsidP="00A551BF">
            <w:pPr>
              <w:pStyle w:val="TableCell0-0115Break"/>
              <w:rPr>
                <w:rStyle w:val="ChItalBold"/>
              </w:rPr>
            </w:pPr>
            <w:r w:rsidRPr="005F70FB">
              <w:rPr>
                <w:rStyle w:val="ChItalBold"/>
              </w:rPr>
              <w:t>akibat</w:t>
            </w:r>
          </w:p>
        </w:tc>
        <w:tc>
          <w:tcPr>
            <w:tcW w:w="1587" w:type="dxa"/>
            <w:shd w:val="clear" w:color="auto" w:fill="auto"/>
          </w:tcPr>
          <w:p w14:paraId="6CD9E3A4" w14:textId="77777777" w:rsidR="000F4F82" w:rsidRPr="005F70FB" w:rsidRDefault="000F4F82" w:rsidP="00A551BF">
            <w:pPr>
              <w:pStyle w:val="TableCell0-0115Break"/>
              <w:rPr>
                <w:rStyle w:val="ChCharisSIL"/>
              </w:rPr>
            </w:pPr>
            <w:r w:rsidRPr="005F70FB">
              <w:rPr>
                <w:rStyle w:val="ChCharisSIL"/>
              </w:rPr>
              <w:t>a.ˈki.bɐt</w:t>
            </w:r>
          </w:p>
        </w:tc>
        <w:tc>
          <w:tcPr>
            <w:tcW w:w="1275" w:type="dxa"/>
            <w:shd w:val="clear" w:color="auto" w:fill="auto"/>
          </w:tcPr>
          <w:p w14:paraId="7DFEF61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9341019" w14:textId="77777777" w:rsidR="000F4F82" w:rsidRPr="005F70FB" w:rsidRDefault="000F4F82" w:rsidP="00A551BF">
            <w:pPr>
              <w:pStyle w:val="TableCell0-0115Break"/>
            </w:pPr>
            <w:r w:rsidRPr="005F70FB">
              <w:t>consequence</w:t>
            </w:r>
          </w:p>
        </w:tc>
      </w:tr>
      <w:tr w:rsidR="00AC23C4" w:rsidRPr="005F70FB" w14:paraId="560DF915" w14:textId="77777777" w:rsidTr="00BC00CF">
        <w:tc>
          <w:tcPr>
            <w:tcW w:w="240" w:type="dxa"/>
            <w:shd w:val="clear" w:color="auto" w:fill="auto"/>
          </w:tcPr>
          <w:p w14:paraId="2F6F834E" w14:textId="77777777" w:rsidR="000F4F82" w:rsidRPr="005F70FB" w:rsidRDefault="000F4F82" w:rsidP="00A551BF">
            <w:pPr>
              <w:pStyle w:val="TableCell0-0115Break"/>
              <w:rPr>
                <w:rStyle w:val="ExampleSource"/>
              </w:rPr>
            </w:pPr>
          </w:p>
        </w:tc>
        <w:tc>
          <w:tcPr>
            <w:tcW w:w="1249" w:type="dxa"/>
            <w:shd w:val="clear" w:color="auto" w:fill="auto"/>
          </w:tcPr>
          <w:p w14:paraId="640D1C3A" w14:textId="77777777" w:rsidR="000F4F82" w:rsidRPr="005F70FB" w:rsidRDefault="000F4F82" w:rsidP="00A551BF">
            <w:pPr>
              <w:pStyle w:val="TableCell0-0115Break"/>
              <w:rPr>
                <w:rStyle w:val="ChItalBold"/>
              </w:rPr>
            </w:pPr>
            <w:r w:rsidRPr="005F70FB">
              <w:rPr>
                <w:rStyle w:val="ChItalBold"/>
              </w:rPr>
              <w:t>akta</w:t>
            </w:r>
          </w:p>
        </w:tc>
        <w:tc>
          <w:tcPr>
            <w:tcW w:w="1587" w:type="dxa"/>
            <w:shd w:val="clear" w:color="auto" w:fill="auto"/>
          </w:tcPr>
          <w:p w14:paraId="6600D58E" w14:textId="77777777" w:rsidR="000F4F82" w:rsidRPr="005F70FB" w:rsidRDefault="000F4F82" w:rsidP="00A551BF">
            <w:pPr>
              <w:pStyle w:val="TableCell0-0115Break"/>
              <w:rPr>
                <w:rStyle w:val="ChCharisSIL"/>
              </w:rPr>
            </w:pPr>
            <w:r w:rsidRPr="005F70FB">
              <w:rPr>
                <w:rStyle w:val="ChCharisSIL"/>
              </w:rPr>
              <w:t>ˈɐk̚.ta</w:t>
            </w:r>
          </w:p>
        </w:tc>
        <w:tc>
          <w:tcPr>
            <w:tcW w:w="1275" w:type="dxa"/>
            <w:shd w:val="clear" w:color="auto" w:fill="auto"/>
          </w:tcPr>
          <w:p w14:paraId="490D856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6C45C19" w14:textId="77777777" w:rsidR="000F4F82" w:rsidRPr="005F70FB" w:rsidRDefault="000F4F82" w:rsidP="00A551BF">
            <w:pPr>
              <w:pStyle w:val="TableCell0-0115Break"/>
            </w:pPr>
            <w:r w:rsidRPr="005F70FB">
              <w:t>certificate</w:t>
            </w:r>
          </w:p>
        </w:tc>
      </w:tr>
      <w:tr w:rsidR="00AC23C4" w:rsidRPr="005F70FB" w14:paraId="109164FC" w14:textId="77777777" w:rsidTr="00BC00CF">
        <w:tc>
          <w:tcPr>
            <w:tcW w:w="240" w:type="dxa"/>
            <w:shd w:val="clear" w:color="auto" w:fill="auto"/>
          </w:tcPr>
          <w:p w14:paraId="711977D6" w14:textId="77777777" w:rsidR="000F4F82" w:rsidRPr="005F70FB" w:rsidRDefault="000F4F82" w:rsidP="00A551BF">
            <w:pPr>
              <w:pStyle w:val="TableCell0-0115Break"/>
              <w:rPr>
                <w:rStyle w:val="ExampleSource"/>
              </w:rPr>
            </w:pPr>
          </w:p>
        </w:tc>
        <w:tc>
          <w:tcPr>
            <w:tcW w:w="1249" w:type="dxa"/>
            <w:shd w:val="clear" w:color="auto" w:fill="auto"/>
          </w:tcPr>
          <w:p w14:paraId="79174B71" w14:textId="77777777" w:rsidR="000F4F82" w:rsidRPr="005F70FB" w:rsidRDefault="000F4F82" w:rsidP="00A551BF">
            <w:pPr>
              <w:pStyle w:val="TableCell0-0115Break"/>
              <w:rPr>
                <w:rStyle w:val="ChItalBold"/>
              </w:rPr>
            </w:pPr>
            <w:r w:rsidRPr="005F70FB">
              <w:rPr>
                <w:rStyle w:val="ChItalBold"/>
              </w:rPr>
              <w:t>aktif</w:t>
            </w:r>
          </w:p>
        </w:tc>
        <w:tc>
          <w:tcPr>
            <w:tcW w:w="1587" w:type="dxa"/>
            <w:shd w:val="clear" w:color="auto" w:fill="auto"/>
          </w:tcPr>
          <w:p w14:paraId="0DB63440" w14:textId="77777777" w:rsidR="000F4F82" w:rsidRPr="005F70FB" w:rsidRDefault="000F4F82" w:rsidP="00A551BF">
            <w:pPr>
              <w:pStyle w:val="TableCell0-0115Break"/>
              <w:rPr>
                <w:rStyle w:val="ChCharisSIL"/>
              </w:rPr>
            </w:pPr>
            <w:r w:rsidRPr="005F70FB">
              <w:rPr>
                <w:rStyle w:val="ChCharisSIL"/>
              </w:rPr>
              <w:t>ˈɐk̚.tɪf</w:t>
            </w:r>
          </w:p>
        </w:tc>
        <w:tc>
          <w:tcPr>
            <w:tcW w:w="1275" w:type="dxa"/>
            <w:shd w:val="clear" w:color="auto" w:fill="auto"/>
          </w:tcPr>
          <w:p w14:paraId="21FF3B04"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787D208" w14:textId="77777777" w:rsidR="000F4F82" w:rsidRPr="005F70FB" w:rsidRDefault="000F4F82" w:rsidP="00A551BF">
            <w:pPr>
              <w:pStyle w:val="TableCell0-0115Break"/>
            </w:pPr>
            <w:r w:rsidRPr="005F70FB">
              <w:t>be active</w:t>
            </w:r>
          </w:p>
        </w:tc>
      </w:tr>
      <w:tr w:rsidR="00AC23C4" w:rsidRPr="005F70FB" w14:paraId="5BAE2206" w14:textId="77777777" w:rsidTr="00BC00CF">
        <w:tc>
          <w:tcPr>
            <w:tcW w:w="240" w:type="dxa"/>
            <w:shd w:val="clear" w:color="auto" w:fill="auto"/>
          </w:tcPr>
          <w:p w14:paraId="34DBD67D" w14:textId="77777777" w:rsidR="000F4F82" w:rsidRPr="005F70FB" w:rsidRDefault="000F4F82" w:rsidP="00A551BF">
            <w:pPr>
              <w:pStyle w:val="TableCell0-0115Break"/>
              <w:rPr>
                <w:rStyle w:val="ExampleSource"/>
              </w:rPr>
            </w:pPr>
          </w:p>
        </w:tc>
        <w:tc>
          <w:tcPr>
            <w:tcW w:w="1249" w:type="dxa"/>
            <w:shd w:val="clear" w:color="auto" w:fill="auto"/>
          </w:tcPr>
          <w:p w14:paraId="70C04310" w14:textId="77777777" w:rsidR="000F4F82" w:rsidRPr="005F70FB" w:rsidRDefault="000F4F82" w:rsidP="00A551BF">
            <w:pPr>
              <w:pStyle w:val="TableCell0-0115Break"/>
              <w:rPr>
                <w:rStyle w:val="ChItalBold"/>
              </w:rPr>
            </w:pPr>
            <w:r w:rsidRPr="005F70FB">
              <w:rPr>
                <w:rStyle w:val="ChItalBold"/>
              </w:rPr>
              <w:t>alam</w:t>
            </w:r>
          </w:p>
        </w:tc>
        <w:tc>
          <w:tcPr>
            <w:tcW w:w="1587" w:type="dxa"/>
            <w:shd w:val="clear" w:color="auto" w:fill="auto"/>
          </w:tcPr>
          <w:p w14:paraId="1AD9ABDC" w14:textId="77777777" w:rsidR="000F4F82" w:rsidRPr="005F70FB" w:rsidRDefault="000F4F82" w:rsidP="00A551BF">
            <w:pPr>
              <w:pStyle w:val="TableCell0-0115Break"/>
              <w:rPr>
                <w:rStyle w:val="ChCharisSIL"/>
              </w:rPr>
            </w:pPr>
            <w:r w:rsidRPr="005F70FB">
              <w:rPr>
                <w:rStyle w:val="ChCharisSIL"/>
              </w:rPr>
              <w:t>ˈa.lɐm</w:t>
            </w:r>
          </w:p>
        </w:tc>
        <w:tc>
          <w:tcPr>
            <w:tcW w:w="1275" w:type="dxa"/>
            <w:shd w:val="clear" w:color="auto" w:fill="auto"/>
          </w:tcPr>
          <w:p w14:paraId="2BA2D1E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05AEFCC" w14:textId="77777777" w:rsidR="000F4F82" w:rsidRPr="005F70FB" w:rsidRDefault="000F4F82" w:rsidP="00A551BF">
            <w:pPr>
              <w:pStyle w:val="TableCell0-0115Break"/>
            </w:pPr>
            <w:r w:rsidRPr="005F70FB">
              <w:t>world</w:t>
            </w:r>
          </w:p>
        </w:tc>
      </w:tr>
      <w:tr w:rsidR="00AC23C4" w:rsidRPr="005F70FB" w14:paraId="75F1E25A" w14:textId="77777777" w:rsidTr="00BC00CF">
        <w:tc>
          <w:tcPr>
            <w:tcW w:w="240" w:type="dxa"/>
            <w:shd w:val="clear" w:color="auto" w:fill="auto"/>
          </w:tcPr>
          <w:p w14:paraId="425C33DF" w14:textId="77777777" w:rsidR="000F4F82" w:rsidRPr="005F70FB" w:rsidRDefault="000F4F82" w:rsidP="00A551BF">
            <w:pPr>
              <w:pStyle w:val="TableCell0-0115Break"/>
              <w:rPr>
                <w:rStyle w:val="ExampleSource"/>
              </w:rPr>
            </w:pPr>
          </w:p>
        </w:tc>
        <w:tc>
          <w:tcPr>
            <w:tcW w:w="1249" w:type="dxa"/>
            <w:shd w:val="clear" w:color="auto" w:fill="auto"/>
          </w:tcPr>
          <w:p w14:paraId="663EB6DE" w14:textId="77777777" w:rsidR="000F4F82" w:rsidRPr="005F70FB" w:rsidRDefault="000F4F82" w:rsidP="00A551BF">
            <w:pPr>
              <w:pStyle w:val="TableCell0-0115Break"/>
              <w:rPr>
                <w:rStyle w:val="ChItalBold"/>
              </w:rPr>
            </w:pPr>
            <w:r w:rsidRPr="005F70FB">
              <w:rPr>
                <w:rStyle w:val="ChItalBold"/>
              </w:rPr>
              <w:t>alamat</w:t>
            </w:r>
          </w:p>
        </w:tc>
        <w:tc>
          <w:tcPr>
            <w:tcW w:w="1587" w:type="dxa"/>
            <w:shd w:val="clear" w:color="auto" w:fill="auto"/>
          </w:tcPr>
          <w:p w14:paraId="0EFA6015" w14:textId="77777777" w:rsidR="000F4F82" w:rsidRPr="005F70FB" w:rsidRDefault="000F4F82" w:rsidP="00A551BF">
            <w:pPr>
              <w:pStyle w:val="TableCell0-0115Break"/>
              <w:rPr>
                <w:rStyle w:val="ChCharisSIL"/>
              </w:rPr>
            </w:pPr>
            <w:r w:rsidRPr="005F70FB">
              <w:rPr>
                <w:rStyle w:val="ChCharisSIL"/>
              </w:rPr>
              <w:t>a.ˈla.mɐt</w:t>
            </w:r>
          </w:p>
        </w:tc>
        <w:tc>
          <w:tcPr>
            <w:tcW w:w="1275" w:type="dxa"/>
            <w:shd w:val="clear" w:color="auto" w:fill="auto"/>
          </w:tcPr>
          <w:p w14:paraId="3644BBA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5DFCE16" w14:textId="77777777" w:rsidR="000F4F82" w:rsidRPr="005F70FB" w:rsidRDefault="000F4F82" w:rsidP="00A551BF">
            <w:pPr>
              <w:pStyle w:val="TableCell0-0115Break"/>
            </w:pPr>
            <w:r w:rsidRPr="005F70FB">
              <w:t>address</w:t>
            </w:r>
          </w:p>
        </w:tc>
      </w:tr>
      <w:tr w:rsidR="00AC23C4" w:rsidRPr="005F70FB" w14:paraId="746D2A44" w14:textId="77777777" w:rsidTr="00BC00CF">
        <w:tc>
          <w:tcPr>
            <w:tcW w:w="240" w:type="dxa"/>
            <w:shd w:val="clear" w:color="auto" w:fill="auto"/>
          </w:tcPr>
          <w:p w14:paraId="5B859805" w14:textId="77777777" w:rsidR="000F4F82" w:rsidRPr="005F70FB" w:rsidRDefault="000F4F82" w:rsidP="00A551BF">
            <w:pPr>
              <w:pStyle w:val="TableCell0-0115Break"/>
              <w:rPr>
                <w:rStyle w:val="ExampleSource"/>
              </w:rPr>
            </w:pPr>
          </w:p>
        </w:tc>
        <w:tc>
          <w:tcPr>
            <w:tcW w:w="1249" w:type="dxa"/>
            <w:shd w:val="clear" w:color="auto" w:fill="auto"/>
          </w:tcPr>
          <w:p w14:paraId="2F25E570" w14:textId="77777777" w:rsidR="000F4F82" w:rsidRPr="005F70FB" w:rsidRDefault="000F4F82" w:rsidP="00A551BF">
            <w:pPr>
              <w:pStyle w:val="TableCell0-0115Break"/>
              <w:rPr>
                <w:rStyle w:val="ChItalBold"/>
              </w:rPr>
            </w:pPr>
            <w:r w:rsidRPr="005F70FB">
              <w:rPr>
                <w:rStyle w:val="ChItalBold"/>
              </w:rPr>
              <w:t>alat</w:t>
            </w:r>
          </w:p>
        </w:tc>
        <w:tc>
          <w:tcPr>
            <w:tcW w:w="1587" w:type="dxa"/>
            <w:shd w:val="clear" w:color="auto" w:fill="auto"/>
          </w:tcPr>
          <w:p w14:paraId="5BDFC98F" w14:textId="77777777" w:rsidR="000F4F82" w:rsidRPr="005F70FB" w:rsidRDefault="000F4F82" w:rsidP="00A551BF">
            <w:pPr>
              <w:pStyle w:val="TableCell0-0115Break"/>
              <w:rPr>
                <w:rStyle w:val="ChCharisSIL"/>
              </w:rPr>
            </w:pPr>
            <w:r w:rsidRPr="005F70FB">
              <w:rPr>
                <w:rStyle w:val="ChCharisSIL"/>
              </w:rPr>
              <w:t>ˈa.lɐt</w:t>
            </w:r>
          </w:p>
        </w:tc>
        <w:tc>
          <w:tcPr>
            <w:tcW w:w="1275" w:type="dxa"/>
            <w:shd w:val="clear" w:color="auto" w:fill="auto"/>
          </w:tcPr>
          <w:p w14:paraId="334464E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1E04969" w14:textId="77777777" w:rsidR="000F4F82" w:rsidRPr="005F70FB" w:rsidRDefault="000F4F82" w:rsidP="00A551BF">
            <w:pPr>
              <w:pStyle w:val="TableCell0-0115Break"/>
            </w:pPr>
            <w:r w:rsidRPr="005F70FB">
              <w:t>equipment</w:t>
            </w:r>
          </w:p>
        </w:tc>
      </w:tr>
      <w:tr w:rsidR="00AC23C4" w:rsidRPr="005F70FB" w14:paraId="271E391B" w14:textId="77777777" w:rsidTr="00BC00CF">
        <w:tc>
          <w:tcPr>
            <w:tcW w:w="240" w:type="dxa"/>
            <w:shd w:val="clear" w:color="auto" w:fill="auto"/>
          </w:tcPr>
          <w:p w14:paraId="1AFB6CD7" w14:textId="77777777" w:rsidR="000F4F82" w:rsidRPr="005F70FB" w:rsidRDefault="000F4F82" w:rsidP="00A551BF">
            <w:pPr>
              <w:pStyle w:val="TableCell0-0115Break"/>
              <w:rPr>
                <w:rStyle w:val="ExampleSource"/>
              </w:rPr>
            </w:pPr>
          </w:p>
        </w:tc>
        <w:tc>
          <w:tcPr>
            <w:tcW w:w="1249" w:type="dxa"/>
            <w:shd w:val="clear" w:color="auto" w:fill="auto"/>
          </w:tcPr>
          <w:p w14:paraId="3A8B2A94" w14:textId="77777777" w:rsidR="000F4F82" w:rsidRPr="005F70FB" w:rsidRDefault="000F4F82" w:rsidP="00A551BF">
            <w:pPr>
              <w:pStyle w:val="TableCell0-0115Break"/>
              <w:rPr>
                <w:rStyle w:val="ChItalBold"/>
              </w:rPr>
            </w:pPr>
            <w:r w:rsidRPr="005F70FB">
              <w:rPr>
                <w:rStyle w:val="ChItalBold"/>
              </w:rPr>
              <w:t>alergi</w:t>
            </w:r>
          </w:p>
        </w:tc>
        <w:tc>
          <w:tcPr>
            <w:tcW w:w="1587" w:type="dxa"/>
            <w:shd w:val="clear" w:color="auto" w:fill="auto"/>
          </w:tcPr>
          <w:p w14:paraId="07ED4BA2" w14:textId="77777777" w:rsidR="000F4F82" w:rsidRPr="005F70FB" w:rsidRDefault="000F4F82" w:rsidP="00A551BF">
            <w:pPr>
              <w:pStyle w:val="TableCell0-0115Break"/>
              <w:rPr>
                <w:rStyle w:val="ChCharisSIL"/>
              </w:rPr>
            </w:pPr>
            <w:r w:rsidRPr="005F70FB">
              <w:rPr>
                <w:rStyle w:val="ChCharisSIL"/>
              </w:rPr>
              <w:t>a.ˈlɛ̞r.gi</w:t>
            </w:r>
          </w:p>
        </w:tc>
        <w:tc>
          <w:tcPr>
            <w:tcW w:w="1275" w:type="dxa"/>
            <w:shd w:val="clear" w:color="auto" w:fill="auto"/>
          </w:tcPr>
          <w:p w14:paraId="357B2D7D"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18CF19F" w14:textId="77777777" w:rsidR="000F4F82" w:rsidRPr="005F70FB" w:rsidRDefault="000F4F82" w:rsidP="00A551BF">
            <w:pPr>
              <w:pStyle w:val="TableCell0-0115Break"/>
            </w:pPr>
            <w:r w:rsidRPr="005F70FB">
              <w:t>be allergic</w:t>
            </w:r>
          </w:p>
        </w:tc>
      </w:tr>
      <w:tr w:rsidR="00AC23C4" w:rsidRPr="005F70FB" w14:paraId="19C9BE12" w14:textId="77777777" w:rsidTr="00BC00CF">
        <w:tc>
          <w:tcPr>
            <w:tcW w:w="240" w:type="dxa"/>
            <w:shd w:val="clear" w:color="auto" w:fill="auto"/>
          </w:tcPr>
          <w:p w14:paraId="4D817A34" w14:textId="77777777" w:rsidR="000F4F82" w:rsidRPr="005F70FB" w:rsidRDefault="000F4F82" w:rsidP="00A551BF">
            <w:pPr>
              <w:pStyle w:val="TableCell0-0115Break"/>
              <w:rPr>
                <w:rStyle w:val="ExampleSource"/>
              </w:rPr>
            </w:pPr>
          </w:p>
        </w:tc>
        <w:tc>
          <w:tcPr>
            <w:tcW w:w="1249" w:type="dxa"/>
            <w:shd w:val="clear" w:color="auto" w:fill="auto"/>
          </w:tcPr>
          <w:p w14:paraId="7B39FBF9" w14:textId="77777777" w:rsidR="000F4F82" w:rsidRPr="005F70FB" w:rsidRDefault="000F4F82" w:rsidP="00A551BF">
            <w:pPr>
              <w:pStyle w:val="TableCell0-0115Break"/>
              <w:rPr>
                <w:rStyle w:val="ChItalBold"/>
              </w:rPr>
            </w:pPr>
            <w:r w:rsidRPr="005F70FB">
              <w:rPr>
                <w:rStyle w:val="ChItalBold"/>
              </w:rPr>
              <w:t>alkitap</w:t>
            </w:r>
          </w:p>
        </w:tc>
        <w:tc>
          <w:tcPr>
            <w:tcW w:w="1587" w:type="dxa"/>
            <w:shd w:val="clear" w:color="auto" w:fill="auto"/>
          </w:tcPr>
          <w:p w14:paraId="7A846C8D" w14:textId="77777777" w:rsidR="000F4F82" w:rsidRPr="005F70FB" w:rsidRDefault="000F4F82" w:rsidP="00A551BF">
            <w:pPr>
              <w:pStyle w:val="TableCell0-0115Break"/>
              <w:rPr>
                <w:rStyle w:val="ChCharisSIL"/>
              </w:rPr>
            </w:pPr>
            <w:r w:rsidRPr="005F70FB">
              <w:rPr>
                <w:rStyle w:val="ChCharisSIL"/>
              </w:rPr>
              <w:t>ɐl.ˈki.tɐp̚</w:t>
            </w:r>
          </w:p>
        </w:tc>
        <w:tc>
          <w:tcPr>
            <w:tcW w:w="1275" w:type="dxa"/>
            <w:shd w:val="clear" w:color="auto" w:fill="auto"/>
          </w:tcPr>
          <w:p w14:paraId="4545490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E101386" w14:textId="77777777" w:rsidR="000F4F82" w:rsidRPr="005F70FB" w:rsidRDefault="000F4F82" w:rsidP="00A551BF">
            <w:pPr>
              <w:pStyle w:val="TableCell0-0115Break"/>
            </w:pPr>
            <w:r w:rsidRPr="005F70FB">
              <w:t>Bible</w:t>
            </w:r>
          </w:p>
        </w:tc>
      </w:tr>
      <w:tr w:rsidR="00AC23C4" w:rsidRPr="005F70FB" w14:paraId="1BBF01E4" w14:textId="77777777" w:rsidTr="00BC00CF">
        <w:tc>
          <w:tcPr>
            <w:tcW w:w="240" w:type="dxa"/>
            <w:shd w:val="clear" w:color="auto" w:fill="auto"/>
          </w:tcPr>
          <w:p w14:paraId="6B8D6977" w14:textId="77777777" w:rsidR="000F4F82" w:rsidRPr="005F70FB" w:rsidRDefault="000F4F82" w:rsidP="00A551BF">
            <w:pPr>
              <w:pStyle w:val="TableCell0-0115Break"/>
              <w:rPr>
                <w:rStyle w:val="ExampleSource"/>
              </w:rPr>
            </w:pPr>
          </w:p>
        </w:tc>
        <w:tc>
          <w:tcPr>
            <w:tcW w:w="1249" w:type="dxa"/>
            <w:shd w:val="clear" w:color="auto" w:fill="auto"/>
          </w:tcPr>
          <w:p w14:paraId="2B13EB86" w14:textId="77777777" w:rsidR="000F4F82" w:rsidRPr="005F70FB" w:rsidRDefault="000F4F82" w:rsidP="00A551BF">
            <w:pPr>
              <w:pStyle w:val="TableCell0-0115Break"/>
              <w:rPr>
                <w:rStyle w:val="ChItalBold"/>
              </w:rPr>
            </w:pPr>
            <w:r w:rsidRPr="005F70FB">
              <w:rPr>
                <w:rStyle w:val="ChItalBold"/>
              </w:rPr>
              <w:t>alpa</w:t>
            </w:r>
          </w:p>
        </w:tc>
        <w:tc>
          <w:tcPr>
            <w:tcW w:w="1587" w:type="dxa"/>
            <w:shd w:val="clear" w:color="auto" w:fill="auto"/>
          </w:tcPr>
          <w:p w14:paraId="363F3FBC" w14:textId="77777777" w:rsidR="000F4F82" w:rsidRPr="005F70FB" w:rsidRDefault="000F4F82" w:rsidP="00A551BF">
            <w:pPr>
              <w:pStyle w:val="TableCell0-0115Break"/>
              <w:rPr>
                <w:rStyle w:val="ChCharisSIL"/>
              </w:rPr>
            </w:pPr>
            <w:r w:rsidRPr="005F70FB">
              <w:rPr>
                <w:rStyle w:val="ChCharisSIL"/>
              </w:rPr>
              <w:t>ˈɐl.pa</w:t>
            </w:r>
          </w:p>
        </w:tc>
        <w:tc>
          <w:tcPr>
            <w:tcW w:w="1275" w:type="dxa"/>
            <w:shd w:val="clear" w:color="auto" w:fill="auto"/>
          </w:tcPr>
          <w:p w14:paraId="337CD0C9"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6627F6B" w14:textId="77777777" w:rsidR="000F4F82" w:rsidRPr="005F70FB" w:rsidRDefault="000F4F82" w:rsidP="00A551BF">
            <w:pPr>
              <w:pStyle w:val="TableCell0-0115Break"/>
            </w:pPr>
            <w:r w:rsidRPr="005F70FB">
              <w:t>be absent</w:t>
            </w:r>
          </w:p>
        </w:tc>
      </w:tr>
      <w:tr w:rsidR="00AC23C4" w:rsidRPr="005F70FB" w14:paraId="7ED09907" w14:textId="77777777" w:rsidTr="00BC00CF">
        <w:tc>
          <w:tcPr>
            <w:tcW w:w="240" w:type="dxa"/>
            <w:shd w:val="clear" w:color="auto" w:fill="auto"/>
          </w:tcPr>
          <w:p w14:paraId="09B84F63" w14:textId="77777777" w:rsidR="000F4F82" w:rsidRPr="005F70FB" w:rsidRDefault="000F4F82" w:rsidP="00A551BF">
            <w:pPr>
              <w:pStyle w:val="TableCell0-0115Break"/>
              <w:rPr>
                <w:rStyle w:val="ExampleSource"/>
              </w:rPr>
            </w:pPr>
          </w:p>
        </w:tc>
        <w:tc>
          <w:tcPr>
            <w:tcW w:w="1249" w:type="dxa"/>
            <w:shd w:val="clear" w:color="auto" w:fill="auto"/>
          </w:tcPr>
          <w:p w14:paraId="7ECA4E58" w14:textId="77777777" w:rsidR="000F4F82" w:rsidRPr="005F70FB" w:rsidRDefault="000F4F82" w:rsidP="00A551BF">
            <w:pPr>
              <w:pStyle w:val="TableCell0-0115Break"/>
              <w:rPr>
                <w:rStyle w:val="ChItalBold"/>
              </w:rPr>
            </w:pPr>
            <w:r w:rsidRPr="005F70FB">
              <w:rPr>
                <w:rStyle w:val="ChItalBold"/>
              </w:rPr>
              <w:t>alumni</w:t>
            </w:r>
          </w:p>
        </w:tc>
        <w:tc>
          <w:tcPr>
            <w:tcW w:w="1587" w:type="dxa"/>
            <w:shd w:val="clear" w:color="auto" w:fill="auto"/>
          </w:tcPr>
          <w:p w14:paraId="322C8DD1" w14:textId="77777777" w:rsidR="000F4F82" w:rsidRPr="005F70FB" w:rsidRDefault="000F4F82" w:rsidP="00A551BF">
            <w:pPr>
              <w:pStyle w:val="TableCell0-0115Break"/>
              <w:rPr>
                <w:rStyle w:val="ChCharisSIL"/>
              </w:rPr>
            </w:pPr>
            <w:r w:rsidRPr="005F70FB">
              <w:rPr>
                <w:rStyle w:val="ChCharisSIL"/>
              </w:rPr>
              <w:t>a.ˈlʊm.ni</w:t>
            </w:r>
          </w:p>
        </w:tc>
        <w:tc>
          <w:tcPr>
            <w:tcW w:w="1275" w:type="dxa"/>
            <w:shd w:val="clear" w:color="auto" w:fill="auto"/>
          </w:tcPr>
          <w:p w14:paraId="72494A8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0BD7225" w14:textId="77777777" w:rsidR="000F4F82" w:rsidRPr="005F70FB" w:rsidRDefault="000F4F82" w:rsidP="00A551BF">
            <w:pPr>
              <w:pStyle w:val="TableCell0-0115Break"/>
            </w:pPr>
            <w:r w:rsidRPr="005F70FB">
              <w:t>alumnus</w:t>
            </w:r>
          </w:p>
        </w:tc>
      </w:tr>
      <w:tr w:rsidR="00AC23C4" w:rsidRPr="005F70FB" w14:paraId="2D1BE547" w14:textId="77777777" w:rsidTr="00BC00CF">
        <w:tc>
          <w:tcPr>
            <w:tcW w:w="240" w:type="dxa"/>
            <w:shd w:val="clear" w:color="auto" w:fill="auto"/>
          </w:tcPr>
          <w:p w14:paraId="238BAC77" w14:textId="77777777" w:rsidR="000F4F82" w:rsidRPr="005F70FB" w:rsidRDefault="000F4F82" w:rsidP="00A551BF">
            <w:pPr>
              <w:pStyle w:val="TableCell0-0115Break"/>
              <w:rPr>
                <w:rStyle w:val="ExampleSource"/>
              </w:rPr>
            </w:pPr>
          </w:p>
        </w:tc>
        <w:tc>
          <w:tcPr>
            <w:tcW w:w="1249" w:type="dxa"/>
            <w:shd w:val="clear" w:color="auto" w:fill="auto"/>
          </w:tcPr>
          <w:p w14:paraId="4064071B" w14:textId="1F2F9485" w:rsidR="000F4F82" w:rsidRPr="005F70FB" w:rsidRDefault="000F4F82" w:rsidP="00A551BF">
            <w:pPr>
              <w:pStyle w:val="TableCell0-0115Break"/>
              <w:rPr>
                <w:rStyle w:val="ChItalBold"/>
              </w:rPr>
            </w:pPr>
            <w:r w:rsidRPr="005F70FB">
              <w:rPr>
                <w:rStyle w:val="ChItalBold"/>
              </w:rPr>
              <w:t>aman</w:t>
            </w:r>
            <w:r w:rsidR="00E50368">
              <w:rPr>
                <w:rStyle w:val="ChItalBold"/>
              </w:rPr>
              <w:t>g</w:t>
            </w:r>
          </w:p>
        </w:tc>
        <w:tc>
          <w:tcPr>
            <w:tcW w:w="1587" w:type="dxa"/>
            <w:shd w:val="clear" w:color="auto" w:fill="auto"/>
          </w:tcPr>
          <w:p w14:paraId="58716149" w14:textId="77777777" w:rsidR="000F4F82" w:rsidRPr="005F70FB" w:rsidRDefault="000F4F82" w:rsidP="00A551BF">
            <w:pPr>
              <w:pStyle w:val="TableCell0-0115Break"/>
              <w:rPr>
                <w:rStyle w:val="ChCharisSIL"/>
              </w:rPr>
            </w:pPr>
            <w:r w:rsidRPr="005F70FB">
              <w:rPr>
                <w:rStyle w:val="ChCharisSIL"/>
              </w:rPr>
              <w:t>ˈa.mɐn</w:t>
            </w:r>
          </w:p>
        </w:tc>
        <w:tc>
          <w:tcPr>
            <w:tcW w:w="1275" w:type="dxa"/>
            <w:shd w:val="clear" w:color="auto" w:fill="auto"/>
          </w:tcPr>
          <w:p w14:paraId="10AE1C7E"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287C1A1" w14:textId="77777777" w:rsidR="000F4F82" w:rsidRPr="005F70FB" w:rsidRDefault="000F4F82" w:rsidP="00A551BF">
            <w:pPr>
              <w:pStyle w:val="TableCell0-0115Break"/>
            </w:pPr>
            <w:r w:rsidRPr="005F70FB">
              <w:t>be safe</w:t>
            </w:r>
          </w:p>
        </w:tc>
      </w:tr>
      <w:tr w:rsidR="00AC23C4" w:rsidRPr="005F70FB" w14:paraId="3DE66E8E" w14:textId="77777777" w:rsidTr="00BC00CF">
        <w:tc>
          <w:tcPr>
            <w:tcW w:w="240" w:type="dxa"/>
            <w:shd w:val="clear" w:color="auto" w:fill="auto"/>
          </w:tcPr>
          <w:p w14:paraId="22379995" w14:textId="77777777" w:rsidR="000F4F82" w:rsidRPr="005F70FB" w:rsidRDefault="000F4F82" w:rsidP="00A551BF">
            <w:pPr>
              <w:pStyle w:val="TableCell0-0115Break"/>
              <w:rPr>
                <w:rStyle w:val="ExampleSource"/>
              </w:rPr>
            </w:pPr>
          </w:p>
        </w:tc>
        <w:tc>
          <w:tcPr>
            <w:tcW w:w="1249" w:type="dxa"/>
            <w:shd w:val="clear" w:color="auto" w:fill="auto"/>
          </w:tcPr>
          <w:p w14:paraId="4A0BA9DE" w14:textId="77777777" w:rsidR="000F4F82" w:rsidRPr="005F70FB" w:rsidRDefault="000F4F82" w:rsidP="00A551BF">
            <w:pPr>
              <w:pStyle w:val="TableCell0-0115Break"/>
              <w:rPr>
                <w:rStyle w:val="ChItalBold"/>
              </w:rPr>
            </w:pPr>
            <w:r w:rsidRPr="005F70FB">
              <w:rPr>
                <w:rStyle w:val="ChItalBold"/>
              </w:rPr>
              <w:t>amplop</w:t>
            </w:r>
          </w:p>
        </w:tc>
        <w:tc>
          <w:tcPr>
            <w:tcW w:w="1587" w:type="dxa"/>
            <w:shd w:val="clear" w:color="auto" w:fill="auto"/>
          </w:tcPr>
          <w:p w14:paraId="3C808117" w14:textId="77777777" w:rsidR="000F4F82" w:rsidRPr="005F70FB" w:rsidRDefault="000F4F82" w:rsidP="00A551BF">
            <w:pPr>
              <w:pStyle w:val="TableCell0-0115Break"/>
              <w:rPr>
                <w:rStyle w:val="ChCharisSIL"/>
              </w:rPr>
            </w:pPr>
            <w:r w:rsidRPr="005F70FB">
              <w:rPr>
                <w:rStyle w:val="ChCharisSIL"/>
              </w:rPr>
              <w:t>ˈɐm.plɔ̞p</w:t>
            </w:r>
          </w:p>
        </w:tc>
        <w:tc>
          <w:tcPr>
            <w:tcW w:w="1275" w:type="dxa"/>
            <w:shd w:val="clear" w:color="auto" w:fill="auto"/>
          </w:tcPr>
          <w:p w14:paraId="28E5283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A44D684" w14:textId="77777777" w:rsidR="000F4F82" w:rsidRPr="005F70FB" w:rsidRDefault="000F4F82" w:rsidP="00A551BF">
            <w:pPr>
              <w:pStyle w:val="TableCell0-0115Break"/>
            </w:pPr>
            <w:r w:rsidRPr="005F70FB">
              <w:t>envelope</w:t>
            </w:r>
          </w:p>
        </w:tc>
      </w:tr>
      <w:tr w:rsidR="00AC23C4" w:rsidRPr="005F70FB" w14:paraId="24963180" w14:textId="77777777" w:rsidTr="00BC00CF">
        <w:tc>
          <w:tcPr>
            <w:tcW w:w="240" w:type="dxa"/>
            <w:shd w:val="clear" w:color="auto" w:fill="auto"/>
          </w:tcPr>
          <w:p w14:paraId="4C2C06F1" w14:textId="77777777" w:rsidR="000F4F82" w:rsidRPr="005F70FB" w:rsidRDefault="000F4F82" w:rsidP="00A551BF">
            <w:pPr>
              <w:pStyle w:val="TableCell0-0115Break"/>
              <w:rPr>
                <w:rStyle w:val="ExampleSource"/>
              </w:rPr>
            </w:pPr>
          </w:p>
        </w:tc>
        <w:tc>
          <w:tcPr>
            <w:tcW w:w="1249" w:type="dxa"/>
            <w:shd w:val="clear" w:color="auto" w:fill="auto"/>
          </w:tcPr>
          <w:p w14:paraId="50131EB8" w14:textId="77777777" w:rsidR="000F4F82" w:rsidRPr="005F70FB" w:rsidRDefault="000F4F82" w:rsidP="00A551BF">
            <w:pPr>
              <w:pStyle w:val="TableCell0-0115Break"/>
              <w:rPr>
                <w:rStyle w:val="ChItalBold"/>
              </w:rPr>
            </w:pPr>
            <w:r w:rsidRPr="005F70FB">
              <w:rPr>
                <w:rStyle w:val="ChItalBold"/>
              </w:rPr>
              <w:t>anggota</w:t>
            </w:r>
          </w:p>
        </w:tc>
        <w:tc>
          <w:tcPr>
            <w:tcW w:w="1587" w:type="dxa"/>
            <w:shd w:val="clear" w:color="auto" w:fill="auto"/>
          </w:tcPr>
          <w:p w14:paraId="088E6A84" w14:textId="77777777" w:rsidR="000F4F82" w:rsidRPr="005F70FB" w:rsidRDefault="000F4F82" w:rsidP="00A551BF">
            <w:pPr>
              <w:pStyle w:val="TableCell0-0115Break"/>
              <w:rPr>
                <w:rStyle w:val="ChCharisSIL"/>
              </w:rPr>
            </w:pPr>
            <w:r w:rsidRPr="005F70FB">
              <w:rPr>
                <w:rStyle w:val="ChCharisSIL"/>
              </w:rPr>
              <w:t>ɐŋ.ˈgɔ.ta</w:t>
            </w:r>
          </w:p>
        </w:tc>
        <w:tc>
          <w:tcPr>
            <w:tcW w:w="1275" w:type="dxa"/>
            <w:shd w:val="clear" w:color="auto" w:fill="auto"/>
          </w:tcPr>
          <w:p w14:paraId="5A98EC1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7A73482" w14:textId="77777777" w:rsidR="000F4F82" w:rsidRPr="005F70FB" w:rsidRDefault="000F4F82" w:rsidP="00A551BF">
            <w:pPr>
              <w:pStyle w:val="TableCell0-0115Break"/>
            </w:pPr>
            <w:r w:rsidRPr="005F70FB">
              <w:t>member</w:t>
            </w:r>
          </w:p>
        </w:tc>
      </w:tr>
      <w:tr w:rsidR="00AC23C4" w:rsidRPr="005F70FB" w14:paraId="6F875B0B" w14:textId="77777777" w:rsidTr="00BC00CF">
        <w:tc>
          <w:tcPr>
            <w:tcW w:w="240" w:type="dxa"/>
            <w:shd w:val="clear" w:color="auto" w:fill="auto"/>
          </w:tcPr>
          <w:p w14:paraId="30F5BFE9" w14:textId="77777777" w:rsidR="000F4F82" w:rsidRPr="005F70FB" w:rsidRDefault="000F4F82" w:rsidP="00A551BF">
            <w:pPr>
              <w:pStyle w:val="TableCell0-0115Break"/>
              <w:rPr>
                <w:rStyle w:val="ExampleSource"/>
              </w:rPr>
            </w:pPr>
          </w:p>
        </w:tc>
        <w:tc>
          <w:tcPr>
            <w:tcW w:w="1249" w:type="dxa"/>
            <w:shd w:val="clear" w:color="auto" w:fill="auto"/>
          </w:tcPr>
          <w:p w14:paraId="5ED02143" w14:textId="77777777" w:rsidR="000F4F82" w:rsidRPr="005F70FB" w:rsidRDefault="000F4F82" w:rsidP="00A551BF">
            <w:pPr>
              <w:pStyle w:val="TableCell0-0115Break"/>
              <w:rPr>
                <w:rStyle w:val="ChItalBold"/>
              </w:rPr>
            </w:pPr>
            <w:r w:rsidRPr="005F70FB">
              <w:rPr>
                <w:rStyle w:val="ChItalBold"/>
              </w:rPr>
              <w:t>antifirus</w:t>
            </w:r>
          </w:p>
        </w:tc>
        <w:tc>
          <w:tcPr>
            <w:tcW w:w="1587" w:type="dxa"/>
            <w:shd w:val="clear" w:color="auto" w:fill="auto"/>
          </w:tcPr>
          <w:p w14:paraId="7198FC73" w14:textId="77777777" w:rsidR="000F4F82" w:rsidRPr="005F70FB" w:rsidRDefault="000F4F82" w:rsidP="00A551BF">
            <w:pPr>
              <w:pStyle w:val="TableCell0-0115Break"/>
              <w:rPr>
                <w:rStyle w:val="ChCharisSIL"/>
              </w:rPr>
            </w:pPr>
            <w:r w:rsidRPr="005F70FB">
              <w:rPr>
                <w:rStyle w:val="ChCharisSIL"/>
              </w:rPr>
              <w:t>ˌɐn.ti.ˈfi.ɾʊs</w:t>
            </w:r>
          </w:p>
        </w:tc>
        <w:tc>
          <w:tcPr>
            <w:tcW w:w="1275" w:type="dxa"/>
            <w:shd w:val="clear" w:color="auto" w:fill="auto"/>
          </w:tcPr>
          <w:p w14:paraId="1519C45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88CE058" w14:textId="77777777" w:rsidR="000F4F82" w:rsidRPr="005F70FB" w:rsidRDefault="000F4F82" w:rsidP="00A551BF">
            <w:pPr>
              <w:pStyle w:val="TableCell0-0115Break"/>
            </w:pPr>
            <w:r w:rsidRPr="005F70FB">
              <w:t>antivirus</w:t>
            </w:r>
          </w:p>
        </w:tc>
      </w:tr>
      <w:tr w:rsidR="00AC23C4" w:rsidRPr="005F70FB" w14:paraId="53F1C28D" w14:textId="77777777" w:rsidTr="00BC00CF">
        <w:tc>
          <w:tcPr>
            <w:tcW w:w="240" w:type="dxa"/>
            <w:shd w:val="clear" w:color="auto" w:fill="auto"/>
          </w:tcPr>
          <w:p w14:paraId="36BCB559" w14:textId="77777777" w:rsidR="000F4F82" w:rsidRPr="005F70FB" w:rsidRDefault="000F4F82" w:rsidP="00A551BF">
            <w:pPr>
              <w:pStyle w:val="TableCell0-0115Break"/>
              <w:rPr>
                <w:rStyle w:val="ExampleSource"/>
              </w:rPr>
            </w:pPr>
          </w:p>
        </w:tc>
        <w:tc>
          <w:tcPr>
            <w:tcW w:w="1249" w:type="dxa"/>
            <w:shd w:val="clear" w:color="auto" w:fill="auto"/>
          </w:tcPr>
          <w:p w14:paraId="0085F705" w14:textId="77777777" w:rsidR="000F4F82" w:rsidRPr="005F70FB" w:rsidRDefault="000F4F82" w:rsidP="00A551BF">
            <w:pPr>
              <w:pStyle w:val="TableCell0-0115Break"/>
              <w:rPr>
                <w:rStyle w:val="ChItalBold"/>
              </w:rPr>
            </w:pPr>
            <w:r w:rsidRPr="005F70FB">
              <w:rPr>
                <w:rStyle w:val="ChItalBold"/>
              </w:rPr>
              <w:t>aparat</w:t>
            </w:r>
          </w:p>
        </w:tc>
        <w:tc>
          <w:tcPr>
            <w:tcW w:w="1587" w:type="dxa"/>
            <w:shd w:val="clear" w:color="auto" w:fill="auto"/>
          </w:tcPr>
          <w:p w14:paraId="2E622C92" w14:textId="77777777" w:rsidR="000F4F82" w:rsidRPr="005F70FB" w:rsidRDefault="000F4F82" w:rsidP="00A551BF">
            <w:pPr>
              <w:pStyle w:val="TableCell0-0115Break"/>
              <w:rPr>
                <w:rStyle w:val="ChCharisSIL"/>
              </w:rPr>
            </w:pPr>
            <w:r w:rsidRPr="005F70FB">
              <w:rPr>
                <w:rStyle w:val="ChCharisSIL"/>
              </w:rPr>
              <w:t>a.ˈpa.ɾɐt</w:t>
            </w:r>
          </w:p>
        </w:tc>
        <w:tc>
          <w:tcPr>
            <w:tcW w:w="1275" w:type="dxa"/>
            <w:shd w:val="clear" w:color="auto" w:fill="auto"/>
          </w:tcPr>
          <w:p w14:paraId="0754A7E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5B9CCC7" w14:textId="77777777" w:rsidR="000F4F82" w:rsidRPr="005F70FB" w:rsidRDefault="000F4F82" w:rsidP="00A551BF">
            <w:pPr>
              <w:pStyle w:val="TableCell0-0115Break"/>
            </w:pPr>
            <w:r w:rsidRPr="005F70FB">
              <w:t>apparatus</w:t>
            </w:r>
          </w:p>
        </w:tc>
      </w:tr>
      <w:tr w:rsidR="00AC23C4" w:rsidRPr="005F70FB" w14:paraId="38AAB9B7" w14:textId="77777777" w:rsidTr="00BC00CF">
        <w:tc>
          <w:tcPr>
            <w:tcW w:w="240" w:type="dxa"/>
            <w:shd w:val="clear" w:color="auto" w:fill="auto"/>
          </w:tcPr>
          <w:p w14:paraId="7CC16BB1" w14:textId="77777777" w:rsidR="000F4F82" w:rsidRPr="005F70FB" w:rsidRDefault="000F4F82" w:rsidP="00A551BF">
            <w:pPr>
              <w:pStyle w:val="TableCell0-0115Break"/>
              <w:rPr>
                <w:rStyle w:val="ExampleSource"/>
              </w:rPr>
            </w:pPr>
          </w:p>
        </w:tc>
        <w:tc>
          <w:tcPr>
            <w:tcW w:w="1249" w:type="dxa"/>
            <w:shd w:val="clear" w:color="auto" w:fill="auto"/>
          </w:tcPr>
          <w:p w14:paraId="234D68A7" w14:textId="77777777" w:rsidR="000F4F82" w:rsidRPr="005F70FB" w:rsidRDefault="000F4F82" w:rsidP="00A551BF">
            <w:pPr>
              <w:pStyle w:val="TableCell0-0115Break"/>
              <w:rPr>
                <w:rStyle w:val="ChItalBold"/>
              </w:rPr>
            </w:pPr>
            <w:r w:rsidRPr="005F70FB">
              <w:rPr>
                <w:rStyle w:val="ChItalBold"/>
              </w:rPr>
              <w:t>apel</w:t>
            </w:r>
          </w:p>
        </w:tc>
        <w:tc>
          <w:tcPr>
            <w:tcW w:w="1587" w:type="dxa"/>
            <w:shd w:val="clear" w:color="auto" w:fill="auto"/>
          </w:tcPr>
          <w:p w14:paraId="6BB4922D" w14:textId="77777777" w:rsidR="000F4F82" w:rsidRPr="005F70FB" w:rsidRDefault="000F4F82" w:rsidP="00A551BF">
            <w:pPr>
              <w:pStyle w:val="TableCell0-0115Break"/>
              <w:rPr>
                <w:rStyle w:val="ChCharisSIL"/>
              </w:rPr>
            </w:pPr>
            <w:r w:rsidRPr="005F70FB">
              <w:rPr>
                <w:rStyle w:val="ChCharisSIL"/>
              </w:rPr>
              <w:t>ˈa.pɛ̞l</w:t>
            </w:r>
          </w:p>
        </w:tc>
        <w:tc>
          <w:tcPr>
            <w:tcW w:w="1275" w:type="dxa"/>
            <w:shd w:val="clear" w:color="auto" w:fill="auto"/>
          </w:tcPr>
          <w:p w14:paraId="0958BB7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C1B9187" w14:textId="77777777" w:rsidR="000F4F82" w:rsidRPr="005F70FB" w:rsidRDefault="000F4F82" w:rsidP="00A551BF">
            <w:pPr>
              <w:pStyle w:val="TableCell0-0115Break"/>
            </w:pPr>
            <w:r w:rsidRPr="005F70FB">
              <w:t>apple</w:t>
            </w:r>
          </w:p>
        </w:tc>
      </w:tr>
      <w:tr w:rsidR="00AC23C4" w:rsidRPr="005F70FB" w14:paraId="600E3EC6" w14:textId="77777777" w:rsidTr="00BC00CF">
        <w:tc>
          <w:tcPr>
            <w:tcW w:w="240" w:type="dxa"/>
            <w:shd w:val="clear" w:color="auto" w:fill="auto"/>
          </w:tcPr>
          <w:p w14:paraId="08A37AE0" w14:textId="77777777" w:rsidR="000F4F82" w:rsidRPr="005F70FB" w:rsidRDefault="000F4F82" w:rsidP="00A551BF">
            <w:pPr>
              <w:pStyle w:val="TableCell0-0115Break"/>
              <w:rPr>
                <w:rStyle w:val="ExampleSource"/>
              </w:rPr>
            </w:pPr>
          </w:p>
        </w:tc>
        <w:tc>
          <w:tcPr>
            <w:tcW w:w="1249" w:type="dxa"/>
            <w:shd w:val="clear" w:color="auto" w:fill="auto"/>
          </w:tcPr>
          <w:p w14:paraId="02AD8B3E" w14:textId="77777777" w:rsidR="000F4F82" w:rsidRPr="005F70FB" w:rsidRDefault="000F4F82" w:rsidP="00A551BF">
            <w:pPr>
              <w:pStyle w:val="TableCell0-0115Break"/>
              <w:rPr>
                <w:rStyle w:val="ChItalBold"/>
              </w:rPr>
            </w:pPr>
            <w:r w:rsidRPr="005F70FB">
              <w:rPr>
                <w:rStyle w:val="ChItalBold"/>
              </w:rPr>
              <w:t>apsen</w:t>
            </w:r>
          </w:p>
        </w:tc>
        <w:tc>
          <w:tcPr>
            <w:tcW w:w="1587" w:type="dxa"/>
            <w:shd w:val="clear" w:color="auto" w:fill="auto"/>
          </w:tcPr>
          <w:p w14:paraId="56C36EE9" w14:textId="77777777" w:rsidR="000F4F82" w:rsidRPr="005F70FB" w:rsidRDefault="000F4F82" w:rsidP="00A551BF">
            <w:pPr>
              <w:pStyle w:val="TableCell0-0115Break"/>
              <w:rPr>
                <w:rStyle w:val="ChCharisSIL"/>
              </w:rPr>
            </w:pPr>
            <w:r w:rsidRPr="005F70FB">
              <w:rPr>
                <w:rStyle w:val="ChCharisSIL"/>
              </w:rPr>
              <w:t>ˈɐp̚.sɛ̞n</w:t>
            </w:r>
          </w:p>
        </w:tc>
        <w:tc>
          <w:tcPr>
            <w:tcW w:w="1275" w:type="dxa"/>
            <w:shd w:val="clear" w:color="auto" w:fill="auto"/>
          </w:tcPr>
          <w:p w14:paraId="2282D2FD"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FE5056F" w14:textId="77777777" w:rsidR="000F4F82" w:rsidRPr="005F70FB" w:rsidRDefault="000F4F82" w:rsidP="00A551BF">
            <w:pPr>
              <w:pStyle w:val="TableCell0-0115Break"/>
            </w:pPr>
            <w:r w:rsidRPr="005F70FB">
              <w:t>be absent</w:t>
            </w:r>
          </w:p>
        </w:tc>
      </w:tr>
      <w:tr w:rsidR="00AC23C4" w:rsidRPr="005F70FB" w14:paraId="6B2F73A2" w14:textId="77777777" w:rsidTr="00BC00CF">
        <w:tc>
          <w:tcPr>
            <w:tcW w:w="240" w:type="dxa"/>
            <w:shd w:val="clear" w:color="auto" w:fill="auto"/>
          </w:tcPr>
          <w:p w14:paraId="1D8B2EC3" w14:textId="77777777" w:rsidR="000F4F82" w:rsidRPr="005F70FB" w:rsidRDefault="000F4F82" w:rsidP="00A551BF">
            <w:pPr>
              <w:pStyle w:val="TableCell0-0115Break"/>
              <w:rPr>
                <w:rStyle w:val="ExampleSource"/>
              </w:rPr>
            </w:pPr>
          </w:p>
        </w:tc>
        <w:tc>
          <w:tcPr>
            <w:tcW w:w="1249" w:type="dxa"/>
            <w:shd w:val="clear" w:color="auto" w:fill="auto"/>
          </w:tcPr>
          <w:p w14:paraId="7F8DB9D7" w14:textId="77777777" w:rsidR="000F4F82" w:rsidRPr="005F70FB" w:rsidRDefault="000F4F82" w:rsidP="00A551BF">
            <w:pPr>
              <w:pStyle w:val="TableCell0-0115Break"/>
              <w:rPr>
                <w:rStyle w:val="ChItalBold"/>
              </w:rPr>
            </w:pPr>
            <w:r w:rsidRPr="005F70FB">
              <w:rPr>
                <w:rStyle w:val="ChItalBold"/>
              </w:rPr>
              <w:t>aroa</w:t>
            </w:r>
          </w:p>
        </w:tc>
        <w:tc>
          <w:tcPr>
            <w:tcW w:w="1587" w:type="dxa"/>
            <w:shd w:val="clear" w:color="auto" w:fill="auto"/>
          </w:tcPr>
          <w:p w14:paraId="7B1F667C" w14:textId="77777777" w:rsidR="000F4F82" w:rsidRPr="005F70FB" w:rsidRDefault="000F4F82" w:rsidP="00A551BF">
            <w:pPr>
              <w:pStyle w:val="TableCell0-0115Break"/>
              <w:rPr>
                <w:rStyle w:val="ChCharisSIL"/>
              </w:rPr>
            </w:pPr>
            <w:r w:rsidRPr="005F70FB">
              <w:rPr>
                <w:rStyle w:val="ChCharisSIL"/>
              </w:rPr>
              <w:t>a.ˈɾɔ̞.a</w:t>
            </w:r>
          </w:p>
        </w:tc>
        <w:tc>
          <w:tcPr>
            <w:tcW w:w="1275" w:type="dxa"/>
            <w:shd w:val="clear" w:color="auto" w:fill="auto"/>
          </w:tcPr>
          <w:p w14:paraId="7EABAD2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B1E0EEE" w14:textId="77777777" w:rsidR="000F4F82" w:rsidRPr="005F70FB" w:rsidRDefault="000F4F82" w:rsidP="00A551BF">
            <w:pPr>
              <w:pStyle w:val="TableCell0-0115Break"/>
            </w:pPr>
            <w:r w:rsidRPr="005F70FB">
              <w:t>departed spirit</w:t>
            </w:r>
          </w:p>
        </w:tc>
      </w:tr>
      <w:tr w:rsidR="00AC23C4" w:rsidRPr="005F70FB" w14:paraId="2AD3DCBC" w14:textId="77777777" w:rsidTr="00BC00CF">
        <w:tc>
          <w:tcPr>
            <w:tcW w:w="240" w:type="dxa"/>
            <w:shd w:val="clear" w:color="auto" w:fill="auto"/>
          </w:tcPr>
          <w:p w14:paraId="16741061" w14:textId="77777777" w:rsidR="000F4F82" w:rsidRPr="005F70FB" w:rsidRDefault="000F4F82" w:rsidP="00A551BF">
            <w:pPr>
              <w:pStyle w:val="TableCell0-0115Break"/>
              <w:rPr>
                <w:rStyle w:val="ExampleSource"/>
              </w:rPr>
            </w:pPr>
          </w:p>
        </w:tc>
        <w:tc>
          <w:tcPr>
            <w:tcW w:w="1249" w:type="dxa"/>
            <w:shd w:val="clear" w:color="auto" w:fill="auto"/>
          </w:tcPr>
          <w:p w14:paraId="7DA51CE5" w14:textId="77777777" w:rsidR="000F4F82" w:rsidRPr="005F70FB" w:rsidRDefault="000F4F82" w:rsidP="00A551BF">
            <w:pPr>
              <w:pStyle w:val="TableCell0-0115Break"/>
              <w:rPr>
                <w:rStyle w:val="ChItalBold"/>
              </w:rPr>
            </w:pPr>
            <w:r w:rsidRPr="005F70FB">
              <w:rPr>
                <w:rStyle w:val="ChItalBold"/>
              </w:rPr>
              <w:t>arti</w:t>
            </w:r>
          </w:p>
        </w:tc>
        <w:tc>
          <w:tcPr>
            <w:tcW w:w="1587" w:type="dxa"/>
            <w:shd w:val="clear" w:color="auto" w:fill="auto"/>
          </w:tcPr>
          <w:p w14:paraId="42527E38" w14:textId="77777777" w:rsidR="000F4F82" w:rsidRPr="005F70FB" w:rsidRDefault="000F4F82" w:rsidP="00A551BF">
            <w:pPr>
              <w:pStyle w:val="TableCell0-0115Break"/>
              <w:rPr>
                <w:rStyle w:val="ChCharisSIL"/>
              </w:rPr>
            </w:pPr>
            <w:r w:rsidRPr="005F70FB">
              <w:rPr>
                <w:rStyle w:val="ChCharisSIL"/>
              </w:rPr>
              <w:t>ˈɐr.ti</w:t>
            </w:r>
          </w:p>
        </w:tc>
        <w:tc>
          <w:tcPr>
            <w:tcW w:w="1275" w:type="dxa"/>
            <w:shd w:val="clear" w:color="auto" w:fill="auto"/>
          </w:tcPr>
          <w:p w14:paraId="71C0FC1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393DEB7" w14:textId="77777777" w:rsidR="000F4F82" w:rsidRPr="005F70FB" w:rsidRDefault="000F4F82" w:rsidP="00A551BF">
            <w:pPr>
              <w:pStyle w:val="TableCell0-0115Break"/>
            </w:pPr>
            <w:r w:rsidRPr="005F70FB">
              <w:t>meaning</w:t>
            </w:r>
          </w:p>
        </w:tc>
      </w:tr>
      <w:tr w:rsidR="00AC23C4" w:rsidRPr="005F70FB" w14:paraId="28459C21" w14:textId="77777777" w:rsidTr="00BC00CF">
        <w:tc>
          <w:tcPr>
            <w:tcW w:w="240" w:type="dxa"/>
            <w:shd w:val="clear" w:color="auto" w:fill="auto"/>
          </w:tcPr>
          <w:p w14:paraId="1CC7F25D" w14:textId="77777777" w:rsidR="000F4F82" w:rsidRPr="005F70FB" w:rsidRDefault="000F4F82" w:rsidP="00A551BF">
            <w:pPr>
              <w:pStyle w:val="TableCell0-0115Break"/>
              <w:rPr>
                <w:rStyle w:val="ExampleSource"/>
              </w:rPr>
            </w:pPr>
          </w:p>
        </w:tc>
        <w:tc>
          <w:tcPr>
            <w:tcW w:w="1249" w:type="dxa"/>
            <w:shd w:val="clear" w:color="auto" w:fill="auto"/>
          </w:tcPr>
          <w:p w14:paraId="3DA99A00" w14:textId="77777777" w:rsidR="000F4F82" w:rsidRPr="005F70FB" w:rsidRDefault="000F4F82" w:rsidP="00A551BF">
            <w:pPr>
              <w:pStyle w:val="TableCell0-0115Break"/>
              <w:rPr>
                <w:rStyle w:val="ChItalBold"/>
              </w:rPr>
            </w:pPr>
            <w:r w:rsidRPr="005F70FB">
              <w:rPr>
                <w:rStyle w:val="ChItalBold"/>
              </w:rPr>
              <w:t>asal</w:t>
            </w:r>
          </w:p>
        </w:tc>
        <w:tc>
          <w:tcPr>
            <w:tcW w:w="1587" w:type="dxa"/>
            <w:shd w:val="clear" w:color="auto" w:fill="auto"/>
          </w:tcPr>
          <w:p w14:paraId="2E85BF07" w14:textId="77777777" w:rsidR="000F4F82" w:rsidRPr="005F70FB" w:rsidRDefault="000F4F82" w:rsidP="00A551BF">
            <w:pPr>
              <w:pStyle w:val="TableCell0-0115Break"/>
              <w:rPr>
                <w:rStyle w:val="ChCharisSIL"/>
              </w:rPr>
            </w:pPr>
            <w:r w:rsidRPr="005F70FB">
              <w:rPr>
                <w:rStyle w:val="ChCharisSIL"/>
              </w:rPr>
              <w:t>ˈa.sɐl</w:t>
            </w:r>
          </w:p>
        </w:tc>
        <w:tc>
          <w:tcPr>
            <w:tcW w:w="1275" w:type="dxa"/>
            <w:shd w:val="clear" w:color="auto" w:fill="auto"/>
          </w:tcPr>
          <w:p w14:paraId="5BFE3EE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3BF9861" w14:textId="77777777" w:rsidR="000F4F82" w:rsidRPr="005F70FB" w:rsidRDefault="000F4F82" w:rsidP="00A551BF">
            <w:pPr>
              <w:pStyle w:val="TableCell0-0115Break"/>
            </w:pPr>
            <w:r w:rsidRPr="005F70FB">
              <w:t>origin</w:t>
            </w:r>
          </w:p>
        </w:tc>
      </w:tr>
      <w:tr w:rsidR="00AC23C4" w:rsidRPr="005F70FB" w14:paraId="41B5A303" w14:textId="77777777" w:rsidTr="00BC00CF">
        <w:tc>
          <w:tcPr>
            <w:tcW w:w="240" w:type="dxa"/>
            <w:shd w:val="clear" w:color="auto" w:fill="auto"/>
          </w:tcPr>
          <w:p w14:paraId="11835E21" w14:textId="77777777" w:rsidR="000F4F82" w:rsidRPr="005F70FB" w:rsidRDefault="000F4F82" w:rsidP="00A551BF">
            <w:pPr>
              <w:pStyle w:val="TableCell0-0115Break"/>
              <w:rPr>
                <w:rStyle w:val="ExampleSource"/>
              </w:rPr>
            </w:pPr>
          </w:p>
        </w:tc>
        <w:tc>
          <w:tcPr>
            <w:tcW w:w="1249" w:type="dxa"/>
            <w:shd w:val="clear" w:color="auto" w:fill="auto"/>
          </w:tcPr>
          <w:p w14:paraId="77BEDE0B" w14:textId="77777777" w:rsidR="000F4F82" w:rsidRPr="005F70FB" w:rsidRDefault="000F4F82" w:rsidP="00A551BF">
            <w:pPr>
              <w:pStyle w:val="TableCell0-0115Break"/>
              <w:rPr>
                <w:rStyle w:val="ChItalBold"/>
              </w:rPr>
            </w:pPr>
            <w:r w:rsidRPr="005F70FB">
              <w:rPr>
                <w:rStyle w:val="ChItalBold"/>
              </w:rPr>
              <w:t>asar</w:t>
            </w:r>
          </w:p>
        </w:tc>
        <w:tc>
          <w:tcPr>
            <w:tcW w:w="1587" w:type="dxa"/>
            <w:shd w:val="clear" w:color="auto" w:fill="auto"/>
          </w:tcPr>
          <w:p w14:paraId="705945D4" w14:textId="77777777" w:rsidR="000F4F82" w:rsidRPr="005F70FB" w:rsidRDefault="000F4F82" w:rsidP="00A551BF">
            <w:pPr>
              <w:pStyle w:val="TableCell0-0115Break"/>
              <w:rPr>
                <w:rStyle w:val="ChCharisSIL"/>
              </w:rPr>
            </w:pPr>
            <w:r w:rsidRPr="005F70FB">
              <w:rPr>
                <w:rStyle w:val="ChCharisSIL"/>
              </w:rPr>
              <w:t>ˈa.sɐr̥</w:t>
            </w:r>
          </w:p>
        </w:tc>
        <w:tc>
          <w:tcPr>
            <w:tcW w:w="1275" w:type="dxa"/>
            <w:shd w:val="clear" w:color="auto" w:fill="auto"/>
          </w:tcPr>
          <w:p w14:paraId="2BD8BD58"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4E49F07" w14:textId="77777777" w:rsidR="000F4F82" w:rsidRPr="005F70FB" w:rsidRDefault="000F4F82" w:rsidP="00A551BF">
            <w:pPr>
              <w:pStyle w:val="TableCell0-0115Break"/>
            </w:pPr>
            <w:r w:rsidRPr="005F70FB">
              <w:t>smoke</w:t>
            </w:r>
          </w:p>
        </w:tc>
      </w:tr>
      <w:tr w:rsidR="00AC23C4" w:rsidRPr="005F70FB" w14:paraId="6A3665AF" w14:textId="77777777" w:rsidTr="00BC00CF">
        <w:tc>
          <w:tcPr>
            <w:tcW w:w="240" w:type="dxa"/>
            <w:shd w:val="clear" w:color="auto" w:fill="auto"/>
          </w:tcPr>
          <w:p w14:paraId="703B9143" w14:textId="77777777" w:rsidR="000F4F82" w:rsidRPr="005F70FB" w:rsidRDefault="000F4F82" w:rsidP="00A551BF">
            <w:pPr>
              <w:pStyle w:val="TableCell0-0115Break"/>
              <w:rPr>
                <w:rStyle w:val="ExampleSource"/>
              </w:rPr>
            </w:pPr>
          </w:p>
        </w:tc>
        <w:tc>
          <w:tcPr>
            <w:tcW w:w="1249" w:type="dxa"/>
            <w:shd w:val="clear" w:color="auto" w:fill="auto"/>
          </w:tcPr>
          <w:p w14:paraId="3840BC1D" w14:textId="77777777" w:rsidR="000F4F82" w:rsidRPr="005F70FB" w:rsidRDefault="000F4F82" w:rsidP="00A551BF">
            <w:pPr>
              <w:pStyle w:val="TableCell0-0115Break"/>
              <w:rPr>
                <w:rStyle w:val="ChItalBold"/>
              </w:rPr>
            </w:pPr>
            <w:r w:rsidRPr="005F70FB">
              <w:rPr>
                <w:rStyle w:val="ChItalBold"/>
              </w:rPr>
              <w:t>asik</w:t>
            </w:r>
          </w:p>
        </w:tc>
        <w:tc>
          <w:tcPr>
            <w:tcW w:w="1587" w:type="dxa"/>
            <w:shd w:val="clear" w:color="auto" w:fill="auto"/>
          </w:tcPr>
          <w:p w14:paraId="267D7948" w14:textId="77777777" w:rsidR="000F4F82" w:rsidRPr="005F70FB" w:rsidRDefault="000F4F82" w:rsidP="00A551BF">
            <w:pPr>
              <w:pStyle w:val="TableCell0-0115Break"/>
              <w:rPr>
                <w:rStyle w:val="ChCharisSIL"/>
              </w:rPr>
            </w:pPr>
            <w:r w:rsidRPr="005F70FB">
              <w:rPr>
                <w:rStyle w:val="ChCharisSIL"/>
              </w:rPr>
              <w:t>ˈa.sɪk̚</w:t>
            </w:r>
          </w:p>
        </w:tc>
        <w:tc>
          <w:tcPr>
            <w:tcW w:w="1275" w:type="dxa"/>
            <w:shd w:val="clear" w:color="auto" w:fill="auto"/>
          </w:tcPr>
          <w:p w14:paraId="36A28358"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139585B0" w14:textId="77777777" w:rsidR="000F4F82" w:rsidRPr="005F70FB" w:rsidRDefault="000F4F82" w:rsidP="00A551BF">
            <w:pPr>
              <w:pStyle w:val="TableCell0-0115Break"/>
            </w:pPr>
            <w:r w:rsidRPr="005F70FB">
              <w:t>be passionate</w:t>
            </w:r>
          </w:p>
        </w:tc>
      </w:tr>
      <w:tr w:rsidR="00AC23C4" w:rsidRPr="005F70FB" w14:paraId="0C2BB93A" w14:textId="77777777" w:rsidTr="00BC00CF">
        <w:tc>
          <w:tcPr>
            <w:tcW w:w="240" w:type="dxa"/>
            <w:shd w:val="clear" w:color="auto" w:fill="auto"/>
          </w:tcPr>
          <w:p w14:paraId="43E7E5FB" w14:textId="77777777" w:rsidR="000F4F82" w:rsidRPr="005F70FB" w:rsidRDefault="000F4F82" w:rsidP="00A551BF">
            <w:pPr>
              <w:pStyle w:val="TableCell0-0115Break"/>
              <w:rPr>
                <w:rStyle w:val="ExampleSource"/>
              </w:rPr>
            </w:pPr>
          </w:p>
        </w:tc>
        <w:tc>
          <w:tcPr>
            <w:tcW w:w="1249" w:type="dxa"/>
            <w:shd w:val="clear" w:color="auto" w:fill="auto"/>
          </w:tcPr>
          <w:p w14:paraId="326EAE3E" w14:textId="77777777" w:rsidR="000F4F82" w:rsidRPr="005F70FB" w:rsidRDefault="000F4F82" w:rsidP="00A551BF">
            <w:pPr>
              <w:pStyle w:val="TableCell0-0115Break"/>
              <w:rPr>
                <w:rStyle w:val="ChItalBold"/>
              </w:rPr>
            </w:pPr>
            <w:r w:rsidRPr="005F70FB">
              <w:rPr>
                <w:rStyle w:val="ChItalBold"/>
              </w:rPr>
              <w:t>asli</w:t>
            </w:r>
          </w:p>
        </w:tc>
        <w:tc>
          <w:tcPr>
            <w:tcW w:w="1587" w:type="dxa"/>
            <w:shd w:val="clear" w:color="auto" w:fill="auto"/>
          </w:tcPr>
          <w:p w14:paraId="5B1F551E" w14:textId="77777777" w:rsidR="000F4F82" w:rsidRPr="005F70FB" w:rsidRDefault="000F4F82" w:rsidP="00A551BF">
            <w:pPr>
              <w:pStyle w:val="TableCell0-0115Break"/>
              <w:rPr>
                <w:rStyle w:val="ChCharisSIL"/>
              </w:rPr>
            </w:pPr>
            <w:r w:rsidRPr="005F70FB">
              <w:rPr>
                <w:rStyle w:val="ChCharisSIL"/>
              </w:rPr>
              <w:t>ˈɐs.li</w:t>
            </w:r>
          </w:p>
        </w:tc>
        <w:tc>
          <w:tcPr>
            <w:tcW w:w="1275" w:type="dxa"/>
            <w:shd w:val="clear" w:color="auto" w:fill="auto"/>
          </w:tcPr>
          <w:p w14:paraId="5C113C82"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1C4B348D" w14:textId="77777777" w:rsidR="000F4F82" w:rsidRPr="005F70FB" w:rsidRDefault="000F4F82" w:rsidP="00A551BF">
            <w:pPr>
              <w:pStyle w:val="TableCell0-0115Break"/>
            </w:pPr>
            <w:r w:rsidRPr="005F70FB">
              <w:t>be original</w:t>
            </w:r>
          </w:p>
        </w:tc>
      </w:tr>
      <w:tr w:rsidR="00AC23C4" w:rsidRPr="005F70FB" w14:paraId="47030C92" w14:textId="77777777" w:rsidTr="00BC00CF">
        <w:tc>
          <w:tcPr>
            <w:tcW w:w="240" w:type="dxa"/>
            <w:shd w:val="clear" w:color="auto" w:fill="auto"/>
          </w:tcPr>
          <w:p w14:paraId="046D9BCC" w14:textId="77777777" w:rsidR="000F4F82" w:rsidRPr="005F70FB" w:rsidRDefault="000F4F82" w:rsidP="00A551BF">
            <w:pPr>
              <w:pStyle w:val="TableCell0-0115Break"/>
              <w:rPr>
                <w:rStyle w:val="ExampleSource"/>
              </w:rPr>
            </w:pPr>
          </w:p>
        </w:tc>
        <w:tc>
          <w:tcPr>
            <w:tcW w:w="1249" w:type="dxa"/>
            <w:shd w:val="clear" w:color="auto" w:fill="auto"/>
          </w:tcPr>
          <w:p w14:paraId="7BFE9DA6" w14:textId="77777777" w:rsidR="000F4F82" w:rsidRPr="005F70FB" w:rsidRDefault="000F4F82" w:rsidP="00A551BF">
            <w:pPr>
              <w:pStyle w:val="TableCell0-0115Break"/>
              <w:rPr>
                <w:rStyle w:val="ChItalBold"/>
              </w:rPr>
            </w:pPr>
            <w:r w:rsidRPr="005F70FB">
              <w:rPr>
                <w:rStyle w:val="ChItalBold"/>
              </w:rPr>
              <w:t>aspal</w:t>
            </w:r>
          </w:p>
        </w:tc>
        <w:tc>
          <w:tcPr>
            <w:tcW w:w="1587" w:type="dxa"/>
            <w:shd w:val="clear" w:color="auto" w:fill="auto"/>
          </w:tcPr>
          <w:p w14:paraId="71F2E083" w14:textId="77777777" w:rsidR="000F4F82" w:rsidRPr="005F70FB" w:rsidRDefault="000F4F82" w:rsidP="00A551BF">
            <w:pPr>
              <w:pStyle w:val="TableCell0-0115Break"/>
              <w:rPr>
                <w:rStyle w:val="ChCharisSIL"/>
              </w:rPr>
            </w:pPr>
            <w:r w:rsidRPr="005F70FB">
              <w:rPr>
                <w:rStyle w:val="ChCharisSIL"/>
              </w:rPr>
              <w:t>ˈɐs.pɐl</w:t>
            </w:r>
          </w:p>
        </w:tc>
        <w:tc>
          <w:tcPr>
            <w:tcW w:w="1275" w:type="dxa"/>
            <w:shd w:val="clear" w:color="auto" w:fill="auto"/>
          </w:tcPr>
          <w:p w14:paraId="0D9C017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4F21B03" w14:textId="77777777" w:rsidR="000F4F82" w:rsidRPr="005F70FB" w:rsidRDefault="000F4F82" w:rsidP="00A551BF">
            <w:pPr>
              <w:pStyle w:val="TableCell0-0115Break"/>
            </w:pPr>
            <w:r w:rsidRPr="005F70FB">
              <w:t>asphalt</w:t>
            </w:r>
          </w:p>
        </w:tc>
      </w:tr>
      <w:tr w:rsidR="00AC23C4" w:rsidRPr="005F70FB" w14:paraId="3CDA42D3" w14:textId="77777777" w:rsidTr="00BC00CF">
        <w:tc>
          <w:tcPr>
            <w:tcW w:w="240" w:type="dxa"/>
            <w:shd w:val="clear" w:color="auto" w:fill="auto"/>
          </w:tcPr>
          <w:p w14:paraId="5B0605A5" w14:textId="77777777" w:rsidR="000F4F82" w:rsidRPr="005F70FB" w:rsidRDefault="000F4F82" w:rsidP="00A551BF">
            <w:pPr>
              <w:pStyle w:val="TableCell0-0115Break"/>
              <w:rPr>
                <w:rStyle w:val="ExampleSource"/>
              </w:rPr>
            </w:pPr>
          </w:p>
        </w:tc>
        <w:tc>
          <w:tcPr>
            <w:tcW w:w="1249" w:type="dxa"/>
            <w:shd w:val="clear" w:color="auto" w:fill="auto"/>
          </w:tcPr>
          <w:p w14:paraId="11136529" w14:textId="77777777" w:rsidR="000F4F82" w:rsidRPr="005F70FB" w:rsidRDefault="000F4F82" w:rsidP="00A551BF">
            <w:pPr>
              <w:pStyle w:val="TableCell0-0115Break"/>
              <w:rPr>
                <w:rStyle w:val="ChItalBold"/>
              </w:rPr>
            </w:pPr>
            <w:r w:rsidRPr="005F70FB">
              <w:rPr>
                <w:rStyle w:val="ChItalBold"/>
              </w:rPr>
              <w:t>asrama</w:t>
            </w:r>
          </w:p>
        </w:tc>
        <w:tc>
          <w:tcPr>
            <w:tcW w:w="1587" w:type="dxa"/>
            <w:shd w:val="clear" w:color="auto" w:fill="auto"/>
          </w:tcPr>
          <w:p w14:paraId="301C7DAF" w14:textId="77777777" w:rsidR="000F4F82" w:rsidRPr="005F70FB" w:rsidRDefault="000F4F82" w:rsidP="00A551BF">
            <w:pPr>
              <w:pStyle w:val="TableCell0-0115Break"/>
              <w:rPr>
                <w:rStyle w:val="ChCharisSIL"/>
              </w:rPr>
            </w:pPr>
            <w:r w:rsidRPr="005F70FB">
              <w:rPr>
                <w:rStyle w:val="ChCharisSIL"/>
              </w:rPr>
              <w:t>ɐs.ˈra.ma</w:t>
            </w:r>
          </w:p>
        </w:tc>
        <w:tc>
          <w:tcPr>
            <w:tcW w:w="1275" w:type="dxa"/>
            <w:shd w:val="clear" w:color="auto" w:fill="auto"/>
          </w:tcPr>
          <w:p w14:paraId="500E675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3A00485" w14:textId="77777777" w:rsidR="000F4F82" w:rsidRPr="005F70FB" w:rsidRDefault="000F4F82" w:rsidP="00A551BF">
            <w:pPr>
              <w:pStyle w:val="TableCell0-0115Break"/>
            </w:pPr>
            <w:r w:rsidRPr="005F70FB">
              <w:t>dormitory</w:t>
            </w:r>
          </w:p>
        </w:tc>
      </w:tr>
      <w:tr w:rsidR="00AC23C4" w:rsidRPr="005F70FB" w14:paraId="590235E6" w14:textId="77777777" w:rsidTr="00BC00CF">
        <w:tc>
          <w:tcPr>
            <w:tcW w:w="240" w:type="dxa"/>
            <w:shd w:val="clear" w:color="auto" w:fill="auto"/>
          </w:tcPr>
          <w:p w14:paraId="1C4270B2" w14:textId="77777777" w:rsidR="000F4F82" w:rsidRPr="005F70FB" w:rsidRDefault="000F4F82" w:rsidP="00A551BF">
            <w:pPr>
              <w:pStyle w:val="TableCell0-0115Break"/>
              <w:rPr>
                <w:rStyle w:val="ExampleSource"/>
              </w:rPr>
            </w:pPr>
          </w:p>
        </w:tc>
        <w:tc>
          <w:tcPr>
            <w:tcW w:w="1249" w:type="dxa"/>
            <w:shd w:val="clear" w:color="auto" w:fill="auto"/>
          </w:tcPr>
          <w:p w14:paraId="3BEA208D" w14:textId="77777777" w:rsidR="000F4F82" w:rsidRPr="005F70FB" w:rsidRDefault="000F4F82" w:rsidP="00A551BF">
            <w:pPr>
              <w:pStyle w:val="TableCell0-0115Break"/>
              <w:rPr>
                <w:rStyle w:val="ChItalBold"/>
              </w:rPr>
            </w:pPr>
            <w:r w:rsidRPr="005F70FB">
              <w:rPr>
                <w:rStyle w:val="ChItalBold"/>
              </w:rPr>
              <w:t>astronomi</w:t>
            </w:r>
          </w:p>
        </w:tc>
        <w:tc>
          <w:tcPr>
            <w:tcW w:w="1587" w:type="dxa"/>
            <w:shd w:val="clear" w:color="auto" w:fill="auto"/>
          </w:tcPr>
          <w:p w14:paraId="1FEF8A6E" w14:textId="77777777" w:rsidR="000F4F82" w:rsidRPr="005F70FB" w:rsidRDefault="000F4F82" w:rsidP="00A551BF">
            <w:pPr>
              <w:pStyle w:val="TableCell0-0115Break"/>
              <w:rPr>
                <w:rStyle w:val="ChCharisSIL"/>
              </w:rPr>
            </w:pPr>
            <w:r w:rsidRPr="005F70FB">
              <w:rPr>
                <w:rStyle w:val="ChCharisSIL"/>
              </w:rPr>
              <w:t>ˌɐs.trɔ.ˈnɔ.mi</w:t>
            </w:r>
          </w:p>
        </w:tc>
        <w:tc>
          <w:tcPr>
            <w:tcW w:w="1275" w:type="dxa"/>
            <w:shd w:val="clear" w:color="auto" w:fill="auto"/>
          </w:tcPr>
          <w:p w14:paraId="439E633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E5048B6" w14:textId="77777777" w:rsidR="000F4F82" w:rsidRPr="005F70FB" w:rsidRDefault="000F4F82" w:rsidP="00A551BF">
            <w:pPr>
              <w:pStyle w:val="TableCell0-0115Break"/>
            </w:pPr>
            <w:r w:rsidRPr="005F70FB">
              <w:t>astronomy</w:t>
            </w:r>
          </w:p>
        </w:tc>
      </w:tr>
      <w:tr w:rsidR="00AC23C4" w:rsidRPr="005F70FB" w14:paraId="774339F2" w14:textId="77777777" w:rsidTr="00BC00CF">
        <w:tc>
          <w:tcPr>
            <w:tcW w:w="240" w:type="dxa"/>
            <w:shd w:val="clear" w:color="auto" w:fill="auto"/>
          </w:tcPr>
          <w:p w14:paraId="44DA92D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0403D97" w14:textId="77777777" w:rsidR="000F4F82" w:rsidRPr="005F70FB" w:rsidRDefault="000F4F82" w:rsidP="00A551BF">
            <w:pPr>
              <w:pStyle w:val="TableCell0-0115Break"/>
              <w:rPr>
                <w:rStyle w:val="ChItalBold"/>
              </w:rPr>
            </w:pPr>
            <w:r w:rsidRPr="005F70FB">
              <w:rPr>
                <w:rStyle w:val="ChItalBold"/>
              </w:rPr>
              <w:t>ato</w:t>
            </w:r>
          </w:p>
        </w:tc>
        <w:tc>
          <w:tcPr>
            <w:tcW w:w="1587" w:type="dxa"/>
            <w:shd w:val="clear" w:color="auto" w:fill="auto"/>
          </w:tcPr>
          <w:p w14:paraId="0B878A86" w14:textId="77777777" w:rsidR="000F4F82" w:rsidRPr="005F70FB" w:rsidRDefault="000F4F82" w:rsidP="00A551BF">
            <w:pPr>
              <w:pStyle w:val="TableCell0-0115Break"/>
              <w:rPr>
                <w:rStyle w:val="ChCharisSIL"/>
              </w:rPr>
            </w:pPr>
            <w:r w:rsidRPr="005F70FB">
              <w:rPr>
                <w:rStyle w:val="ChCharisSIL"/>
              </w:rPr>
              <w:t>a.ˈtɔ</w:t>
            </w:r>
          </w:p>
        </w:tc>
        <w:tc>
          <w:tcPr>
            <w:tcW w:w="1275" w:type="dxa"/>
            <w:shd w:val="clear" w:color="auto" w:fill="auto"/>
          </w:tcPr>
          <w:p w14:paraId="69D9E0CA" w14:textId="77777777" w:rsidR="000F4F82" w:rsidRPr="005F70FB" w:rsidRDefault="000F4F82" w:rsidP="00A551BF">
            <w:pPr>
              <w:pStyle w:val="TableCell0-0115Break"/>
              <w:rPr>
                <w:rStyle w:val="ChSmallCaps"/>
              </w:rPr>
            </w:pPr>
            <w:r w:rsidRPr="005F70FB">
              <w:rPr>
                <w:rStyle w:val="ChSmallCaps"/>
              </w:rPr>
              <w:t>cnj</w:t>
            </w:r>
          </w:p>
        </w:tc>
        <w:tc>
          <w:tcPr>
            <w:tcW w:w="2379" w:type="dxa"/>
            <w:shd w:val="clear" w:color="auto" w:fill="auto"/>
          </w:tcPr>
          <w:p w14:paraId="6691825E" w14:textId="77777777" w:rsidR="000F4F82" w:rsidRPr="005F70FB" w:rsidRDefault="000F4F82" w:rsidP="00A551BF">
            <w:pPr>
              <w:pStyle w:val="TableCell0-0115Break"/>
            </w:pPr>
            <w:r w:rsidRPr="005F70FB">
              <w:t>or</w:t>
            </w:r>
          </w:p>
        </w:tc>
      </w:tr>
      <w:tr w:rsidR="00AC23C4" w:rsidRPr="005F70FB" w14:paraId="3ED56A39" w14:textId="77777777" w:rsidTr="00BC00CF">
        <w:tc>
          <w:tcPr>
            <w:tcW w:w="240" w:type="dxa"/>
            <w:shd w:val="clear" w:color="auto" w:fill="auto"/>
          </w:tcPr>
          <w:p w14:paraId="6912E509" w14:textId="77777777" w:rsidR="000F4F82" w:rsidRPr="005F70FB" w:rsidRDefault="000F4F82" w:rsidP="000F4F82">
            <w:pPr>
              <w:pStyle w:val="TableCell0-2115ptBreak"/>
              <w:rPr>
                <w:rStyle w:val="ExampleSource"/>
              </w:rPr>
            </w:pPr>
          </w:p>
        </w:tc>
        <w:tc>
          <w:tcPr>
            <w:tcW w:w="1249" w:type="dxa"/>
            <w:shd w:val="clear" w:color="auto" w:fill="auto"/>
          </w:tcPr>
          <w:p w14:paraId="14E9684F" w14:textId="77777777" w:rsidR="000F4F82" w:rsidRPr="005F70FB" w:rsidRDefault="000F4F82" w:rsidP="000F4F82">
            <w:pPr>
              <w:pStyle w:val="TableCell0-2115ptBreak"/>
              <w:rPr>
                <w:rStyle w:val="ChItalBold"/>
              </w:rPr>
            </w:pPr>
            <w:r w:rsidRPr="005F70FB">
              <w:rPr>
                <w:rStyle w:val="ChItalBold"/>
              </w:rPr>
              <w:t>ayat</w:t>
            </w:r>
          </w:p>
        </w:tc>
        <w:tc>
          <w:tcPr>
            <w:tcW w:w="1587" w:type="dxa"/>
            <w:shd w:val="clear" w:color="auto" w:fill="auto"/>
          </w:tcPr>
          <w:p w14:paraId="5953509A" w14:textId="77777777" w:rsidR="000F4F82" w:rsidRPr="005F70FB" w:rsidRDefault="000F4F82" w:rsidP="000F4F82">
            <w:pPr>
              <w:pStyle w:val="TableCell0-2115ptBreak"/>
              <w:rPr>
                <w:rStyle w:val="ChCharisSIL"/>
              </w:rPr>
            </w:pPr>
            <w:r w:rsidRPr="005F70FB">
              <w:rPr>
                <w:rStyle w:val="ChCharisSIL"/>
              </w:rPr>
              <w:t>ˈa.jɐt</w:t>
            </w:r>
          </w:p>
        </w:tc>
        <w:tc>
          <w:tcPr>
            <w:tcW w:w="1275" w:type="dxa"/>
            <w:shd w:val="clear" w:color="auto" w:fill="auto"/>
          </w:tcPr>
          <w:p w14:paraId="6C47FCBC"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20B79B81" w14:textId="77777777" w:rsidR="000F4F82" w:rsidRPr="005F70FB" w:rsidRDefault="000F4F82" w:rsidP="000F4F82">
            <w:pPr>
              <w:pStyle w:val="TableCell0-2115ptBreak"/>
            </w:pPr>
            <w:r w:rsidRPr="005F70FB">
              <w:t>verse</w:t>
            </w:r>
          </w:p>
        </w:tc>
      </w:tr>
      <w:tr w:rsidR="00AC23C4" w:rsidRPr="005F70FB" w14:paraId="023F66AB" w14:textId="77777777" w:rsidTr="00BC00CF">
        <w:tc>
          <w:tcPr>
            <w:tcW w:w="240" w:type="dxa"/>
            <w:shd w:val="clear" w:color="auto" w:fill="auto"/>
          </w:tcPr>
          <w:p w14:paraId="1C58D5B1" w14:textId="77777777" w:rsidR="000F4F82" w:rsidRPr="005F70FB" w:rsidRDefault="000F4F82" w:rsidP="000F4F82">
            <w:pPr>
              <w:pStyle w:val="TableCell2-2"/>
              <w:rPr>
                <w:rStyle w:val="ExampleSource"/>
              </w:rPr>
            </w:pPr>
          </w:p>
        </w:tc>
        <w:tc>
          <w:tcPr>
            <w:tcW w:w="1249" w:type="dxa"/>
            <w:shd w:val="clear" w:color="auto" w:fill="auto"/>
          </w:tcPr>
          <w:p w14:paraId="170A97A2" w14:textId="77777777" w:rsidR="000F4F82" w:rsidRPr="005F70FB" w:rsidRDefault="000F4F82" w:rsidP="000F4F82">
            <w:pPr>
              <w:pStyle w:val="TableCell2-2"/>
              <w:rPr>
                <w:rStyle w:val="ChBold"/>
              </w:rPr>
            </w:pPr>
            <w:r w:rsidRPr="005F70FB">
              <w:rPr>
                <w:rStyle w:val="ChBold"/>
              </w:rPr>
              <w:t>B</w:t>
            </w:r>
          </w:p>
        </w:tc>
        <w:tc>
          <w:tcPr>
            <w:tcW w:w="1587" w:type="dxa"/>
            <w:shd w:val="clear" w:color="auto" w:fill="auto"/>
          </w:tcPr>
          <w:p w14:paraId="0C67DB66" w14:textId="77777777" w:rsidR="000F4F82" w:rsidRPr="005F70FB" w:rsidRDefault="000F4F82" w:rsidP="000F4F82">
            <w:pPr>
              <w:pStyle w:val="TableCell2-2"/>
            </w:pPr>
          </w:p>
        </w:tc>
        <w:tc>
          <w:tcPr>
            <w:tcW w:w="1275" w:type="dxa"/>
            <w:shd w:val="clear" w:color="auto" w:fill="auto"/>
          </w:tcPr>
          <w:p w14:paraId="07589EB7" w14:textId="77777777" w:rsidR="000F4F82" w:rsidRPr="005F70FB" w:rsidRDefault="000F4F82" w:rsidP="000F4F82">
            <w:pPr>
              <w:pStyle w:val="TableCell2-2"/>
            </w:pPr>
          </w:p>
        </w:tc>
        <w:tc>
          <w:tcPr>
            <w:tcW w:w="2379" w:type="dxa"/>
            <w:shd w:val="clear" w:color="auto" w:fill="auto"/>
          </w:tcPr>
          <w:p w14:paraId="6DCD90F8" w14:textId="77777777" w:rsidR="000F4F82" w:rsidRPr="005F70FB" w:rsidRDefault="000F4F82" w:rsidP="000F4F82">
            <w:pPr>
              <w:pStyle w:val="TableCell2-2"/>
            </w:pPr>
          </w:p>
        </w:tc>
      </w:tr>
      <w:tr w:rsidR="00AC23C4" w:rsidRPr="005F70FB" w14:paraId="568D825B" w14:textId="77777777" w:rsidTr="00BC00CF">
        <w:tc>
          <w:tcPr>
            <w:tcW w:w="240" w:type="dxa"/>
            <w:shd w:val="clear" w:color="auto" w:fill="auto"/>
          </w:tcPr>
          <w:p w14:paraId="5552693D" w14:textId="77777777" w:rsidR="000F4F82" w:rsidRPr="005F70FB" w:rsidRDefault="000F4F82" w:rsidP="00A551BF">
            <w:pPr>
              <w:pStyle w:val="TableCell0-0115Break"/>
              <w:rPr>
                <w:rStyle w:val="ExampleSource"/>
              </w:rPr>
            </w:pPr>
          </w:p>
        </w:tc>
        <w:tc>
          <w:tcPr>
            <w:tcW w:w="1249" w:type="dxa"/>
            <w:shd w:val="clear" w:color="auto" w:fill="auto"/>
          </w:tcPr>
          <w:p w14:paraId="559C2F10" w14:textId="77777777" w:rsidR="000F4F82" w:rsidRPr="005F70FB" w:rsidRDefault="000F4F82" w:rsidP="00A551BF">
            <w:pPr>
              <w:pStyle w:val="TableCell0-0115Break"/>
              <w:rPr>
                <w:rStyle w:val="ChItalBold"/>
              </w:rPr>
            </w:pPr>
            <w:r w:rsidRPr="005F70FB">
              <w:rPr>
                <w:rStyle w:val="ChItalBold"/>
              </w:rPr>
              <w:t>baca</w:t>
            </w:r>
          </w:p>
        </w:tc>
        <w:tc>
          <w:tcPr>
            <w:tcW w:w="1587" w:type="dxa"/>
            <w:shd w:val="clear" w:color="auto" w:fill="auto"/>
          </w:tcPr>
          <w:p w14:paraId="63C66ADA" w14:textId="77777777" w:rsidR="000F4F82" w:rsidRPr="005F70FB" w:rsidRDefault="000F4F82" w:rsidP="00A551BF">
            <w:pPr>
              <w:pStyle w:val="TableCell0-0115Break"/>
              <w:rPr>
                <w:rStyle w:val="ChCharisSIL"/>
              </w:rPr>
            </w:pPr>
            <w:r w:rsidRPr="005F70FB">
              <w:rPr>
                <w:rStyle w:val="ChCharisSIL"/>
              </w:rPr>
              <w:t>ˈba.tʃa</w:t>
            </w:r>
          </w:p>
        </w:tc>
        <w:tc>
          <w:tcPr>
            <w:tcW w:w="1275" w:type="dxa"/>
            <w:shd w:val="clear" w:color="auto" w:fill="auto"/>
          </w:tcPr>
          <w:p w14:paraId="4DFE1891"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80157AE" w14:textId="77777777" w:rsidR="000F4F82" w:rsidRPr="005F70FB" w:rsidRDefault="000F4F82" w:rsidP="00A551BF">
            <w:pPr>
              <w:pStyle w:val="TableCell0-0115Break"/>
            </w:pPr>
            <w:r w:rsidRPr="005F70FB">
              <w:t>read</w:t>
            </w:r>
          </w:p>
        </w:tc>
      </w:tr>
      <w:tr w:rsidR="00AC23C4" w:rsidRPr="005F70FB" w14:paraId="1EC7D5C7" w14:textId="77777777" w:rsidTr="00BC00CF">
        <w:tc>
          <w:tcPr>
            <w:tcW w:w="240" w:type="dxa"/>
            <w:shd w:val="clear" w:color="auto" w:fill="auto"/>
          </w:tcPr>
          <w:p w14:paraId="0DCEB63A" w14:textId="77777777" w:rsidR="000F4F82" w:rsidRPr="005F70FB" w:rsidRDefault="000F4F82" w:rsidP="00A551BF">
            <w:pPr>
              <w:pStyle w:val="TableCell0-0115Break"/>
              <w:rPr>
                <w:rStyle w:val="ExampleSource"/>
              </w:rPr>
            </w:pPr>
          </w:p>
        </w:tc>
        <w:tc>
          <w:tcPr>
            <w:tcW w:w="1249" w:type="dxa"/>
            <w:shd w:val="clear" w:color="auto" w:fill="auto"/>
          </w:tcPr>
          <w:p w14:paraId="4E318864" w14:textId="2003F559" w:rsidR="000F4F82" w:rsidRPr="005F70FB" w:rsidRDefault="000F4F82" w:rsidP="00A551BF">
            <w:pPr>
              <w:pStyle w:val="TableCell0-0115Break"/>
              <w:rPr>
                <w:rStyle w:val="ChItalBold"/>
              </w:rPr>
            </w:pPr>
            <w:r w:rsidRPr="005F70FB">
              <w:rPr>
                <w:rStyle w:val="ChItalBold"/>
              </w:rPr>
              <w:t>badan</w:t>
            </w:r>
            <w:r w:rsidR="00E50368">
              <w:rPr>
                <w:rStyle w:val="ChItalBold"/>
              </w:rPr>
              <w:t>g</w:t>
            </w:r>
          </w:p>
        </w:tc>
        <w:tc>
          <w:tcPr>
            <w:tcW w:w="1587" w:type="dxa"/>
            <w:shd w:val="clear" w:color="auto" w:fill="auto"/>
          </w:tcPr>
          <w:p w14:paraId="5D4A3C71" w14:textId="77777777" w:rsidR="000F4F82" w:rsidRPr="005F70FB" w:rsidRDefault="000F4F82" w:rsidP="00A551BF">
            <w:pPr>
              <w:pStyle w:val="TableCell0-0115Break"/>
              <w:rPr>
                <w:rStyle w:val="ChCharisSIL"/>
              </w:rPr>
            </w:pPr>
            <w:r w:rsidRPr="005F70FB">
              <w:rPr>
                <w:rStyle w:val="ChCharisSIL"/>
              </w:rPr>
              <w:t>ˈba.dɐn</w:t>
            </w:r>
          </w:p>
        </w:tc>
        <w:tc>
          <w:tcPr>
            <w:tcW w:w="1275" w:type="dxa"/>
            <w:shd w:val="clear" w:color="auto" w:fill="auto"/>
          </w:tcPr>
          <w:p w14:paraId="03FDAC4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5C69827" w14:textId="77777777" w:rsidR="000F4F82" w:rsidRPr="005F70FB" w:rsidRDefault="000F4F82" w:rsidP="00A551BF">
            <w:pPr>
              <w:pStyle w:val="TableCell0-0115Break"/>
            </w:pPr>
            <w:r w:rsidRPr="005F70FB">
              <w:t>body</w:t>
            </w:r>
          </w:p>
        </w:tc>
      </w:tr>
      <w:tr w:rsidR="00AC23C4" w:rsidRPr="005F70FB" w14:paraId="683492D4" w14:textId="77777777" w:rsidTr="00BC00CF">
        <w:tc>
          <w:tcPr>
            <w:tcW w:w="240" w:type="dxa"/>
            <w:shd w:val="clear" w:color="auto" w:fill="auto"/>
          </w:tcPr>
          <w:p w14:paraId="73610350" w14:textId="77777777" w:rsidR="000F4F82" w:rsidRPr="005F70FB" w:rsidRDefault="000F4F82" w:rsidP="00A551BF">
            <w:pPr>
              <w:pStyle w:val="TableCell0-0115Break"/>
              <w:rPr>
                <w:rStyle w:val="ExampleSource"/>
              </w:rPr>
            </w:pPr>
          </w:p>
        </w:tc>
        <w:tc>
          <w:tcPr>
            <w:tcW w:w="1249" w:type="dxa"/>
            <w:shd w:val="clear" w:color="auto" w:fill="auto"/>
          </w:tcPr>
          <w:p w14:paraId="6BC913F6" w14:textId="77777777" w:rsidR="000F4F82" w:rsidRPr="005F70FB" w:rsidRDefault="000F4F82" w:rsidP="00A551BF">
            <w:pPr>
              <w:pStyle w:val="TableCell0-0115Break"/>
              <w:rPr>
                <w:rStyle w:val="ChItalBold"/>
              </w:rPr>
            </w:pPr>
            <w:r w:rsidRPr="005F70FB">
              <w:rPr>
                <w:rStyle w:val="ChItalBold"/>
              </w:rPr>
              <w:t>bagi</w:t>
            </w:r>
          </w:p>
        </w:tc>
        <w:tc>
          <w:tcPr>
            <w:tcW w:w="1587" w:type="dxa"/>
            <w:shd w:val="clear" w:color="auto" w:fill="auto"/>
          </w:tcPr>
          <w:p w14:paraId="1C0FC6F8" w14:textId="77777777" w:rsidR="000F4F82" w:rsidRPr="005F70FB" w:rsidRDefault="000F4F82" w:rsidP="00A551BF">
            <w:pPr>
              <w:pStyle w:val="TableCell0-0115Break"/>
              <w:rPr>
                <w:rStyle w:val="ChCharisSIL"/>
              </w:rPr>
            </w:pPr>
            <w:r w:rsidRPr="005F70FB">
              <w:rPr>
                <w:rStyle w:val="ChCharisSIL"/>
              </w:rPr>
              <w:t>ˈba.gi</w:t>
            </w:r>
          </w:p>
        </w:tc>
        <w:tc>
          <w:tcPr>
            <w:tcW w:w="1275" w:type="dxa"/>
            <w:shd w:val="clear" w:color="auto" w:fill="auto"/>
          </w:tcPr>
          <w:p w14:paraId="2450E2A6"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E13C9E1" w14:textId="77777777" w:rsidR="000F4F82" w:rsidRPr="005F70FB" w:rsidRDefault="000F4F82" w:rsidP="00A551BF">
            <w:pPr>
              <w:pStyle w:val="TableCell0-0115Break"/>
            </w:pPr>
            <w:r w:rsidRPr="005F70FB">
              <w:t>divide</w:t>
            </w:r>
          </w:p>
        </w:tc>
      </w:tr>
      <w:tr w:rsidR="00AC23C4" w:rsidRPr="005F70FB" w14:paraId="342474FA" w14:textId="77777777" w:rsidTr="00BC00CF">
        <w:tc>
          <w:tcPr>
            <w:tcW w:w="240" w:type="dxa"/>
            <w:shd w:val="clear" w:color="auto" w:fill="auto"/>
          </w:tcPr>
          <w:p w14:paraId="43F1C3E7" w14:textId="77777777" w:rsidR="000F4F82" w:rsidRPr="005F70FB" w:rsidRDefault="000F4F82" w:rsidP="00A551BF">
            <w:pPr>
              <w:pStyle w:val="TableCell0-0115Break"/>
              <w:rPr>
                <w:rStyle w:val="ExampleSource"/>
              </w:rPr>
            </w:pPr>
          </w:p>
        </w:tc>
        <w:tc>
          <w:tcPr>
            <w:tcW w:w="1249" w:type="dxa"/>
            <w:shd w:val="clear" w:color="auto" w:fill="auto"/>
          </w:tcPr>
          <w:p w14:paraId="2CF55C8C" w14:textId="77777777" w:rsidR="000F4F82" w:rsidRPr="005F70FB" w:rsidRDefault="000F4F82" w:rsidP="00A551BF">
            <w:pPr>
              <w:pStyle w:val="TableCell0-0115Break"/>
              <w:rPr>
                <w:rStyle w:val="ChItalBold"/>
              </w:rPr>
            </w:pPr>
            <w:r w:rsidRPr="005F70FB">
              <w:rPr>
                <w:rStyle w:val="ChItalBold"/>
              </w:rPr>
              <w:t>bahas</w:t>
            </w:r>
          </w:p>
        </w:tc>
        <w:tc>
          <w:tcPr>
            <w:tcW w:w="1587" w:type="dxa"/>
            <w:shd w:val="clear" w:color="auto" w:fill="auto"/>
          </w:tcPr>
          <w:p w14:paraId="5BEC225A" w14:textId="77777777" w:rsidR="000F4F82" w:rsidRPr="005F70FB" w:rsidRDefault="000F4F82" w:rsidP="00A551BF">
            <w:pPr>
              <w:pStyle w:val="TableCell0-0115Break"/>
              <w:rPr>
                <w:rStyle w:val="ChCharisSIL"/>
              </w:rPr>
            </w:pPr>
            <w:r w:rsidRPr="005F70FB">
              <w:rPr>
                <w:rStyle w:val="ChCharisSIL"/>
              </w:rPr>
              <w:t>ˈba.hɐs</w:t>
            </w:r>
          </w:p>
        </w:tc>
        <w:tc>
          <w:tcPr>
            <w:tcW w:w="1275" w:type="dxa"/>
            <w:shd w:val="clear" w:color="auto" w:fill="auto"/>
          </w:tcPr>
          <w:p w14:paraId="0CEEB914"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D3EFAB3" w14:textId="77777777" w:rsidR="000F4F82" w:rsidRPr="005F70FB" w:rsidRDefault="000F4F82" w:rsidP="00A551BF">
            <w:pPr>
              <w:pStyle w:val="TableCell0-0115Break"/>
            </w:pPr>
            <w:r w:rsidRPr="005F70FB">
              <w:t>discuss</w:t>
            </w:r>
          </w:p>
        </w:tc>
      </w:tr>
      <w:tr w:rsidR="00AC23C4" w:rsidRPr="005F70FB" w14:paraId="486707BD" w14:textId="77777777" w:rsidTr="00BC00CF">
        <w:tc>
          <w:tcPr>
            <w:tcW w:w="240" w:type="dxa"/>
            <w:shd w:val="clear" w:color="auto" w:fill="auto"/>
          </w:tcPr>
          <w:p w14:paraId="75A86D63" w14:textId="77777777" w:rsidR="000F4F82" w:rsidRPr="005F70FB" w:rsidRDefault="000F4F82" w:rsidP="00A551BF">
            <w:pPr>
              <w:pStyle w:val="TableCell0-0115Break"/>
              <w:rPr>
                <w:rStyle w:val="ExampleSource"/>
              </w:rPr>
            </w:pPr>
          </w:p>
        </w:tc>
        <w:tc>
          <w:tcPr>
            <w:tcW w:w="1249" w:type="dxa"/>
            <w:shd w:val="clear" w:color="auto" w:fill="auto"/>
          </w:tcPr>
          <w:p w14:paraId="5979759C" w14:textId="77777777" w:rsidR="000F4F82" w:rsidRPr="005F70FB" w:rsidRDefault="000F4F82" w:rsidP="00A551BF">
            <w:pPr>
              <w:pStyle w:val="TableCell0-0115Break"/>
              <w:rPr>
                <w:rStyle w:val="ChItalBold"/>
              </w:rPr>
            </w:pPr>
            <w:r w:rsidRPr="005F70FB">
              <w:rPr>
                <w:rStyle w:val="ChItalBold"/>
              </w:rPr>
              <w:t>bahasa</w:t>
            </w:r>
          </w:p>
        </w:tc>
        <w:tc>
          <w:tcPr>
            <w:tcW w:w="1587" w:type="dxa"/>
            <w:shd w:val="clear" w:color="auto" w:fill="auto"/>
          </w:tcPr>
          <w:p w14:paraId="23A1CB3F" w14:textId="77777777" w:rsidR="000F4F82" w:rsidRPr="005F70FB" w:rsidRDefault="000F4F82" w:rsidP="00A551BF">
            <w:pPr>
              <w:pStyle w:val="TableCell0-0115Break"/>
              <w:rPr>
                <w:rStyle w:val="ChCharisSIL"/>
              </w:rPr>
            </w:pPr>
            <w:r w:rsidRPr="005F70FB">
              <w:rPr>
                <w:rStyle w:val="ChCharisSIL"/>
              </w:rPr>
              <w:t>ba.ˈha.sa</w:t>
            </w:r>
          </w:p>
        </w:tc>
        <w:tc>
          <w:tcPr>
            <w:tcW w:w="1275" w:type="dxa"/>
            <w:shd w:val="clear" w:color="auto" w:fill="auto"/>
          </w:tcPr>
          <w:p w14:paraId="10FF071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2C05AC5" w14:textId="77777777" w:rsidR="000F4F82" w:rsidRPr="005F70FB" w:rsidRDefault="000F4F82" w:rsidP="00A551BF">
            <w:pPr>
              <w:pStyle w:val="TableCell0-0115Break"/>
            </w:pPr>
            <w:r w:rsidRPr="005F70FB">
              <w:t>language</w:t>
            </w:r>
          </w:p>
        </w:tc>
      </w:tr>
      <w:tr w:rsidR="00AC23C4" w:rsidRPr="005F70FB" w14:paraId="619B678D" w14:textId="77777777" w:rsidTr="00BC00CF">
        <w:tc>
          <w:tcPr>
            <w:tcW w:w="240" w:type="dxa"/>
            <w:shd w:val="clear" w:color="auto" w:fill="auto"/>
          </w:tcPr>
          <w:p w14:paraId="33A0C523" w14:textId="77777777" w:rsidR="000F4F82" w:rsidRPr="005F70FB" w:rsidRDefault="000F4F82" w:rsidP="00A551BF">
            <w:pPr>
              <w:pStyle w:val="TableCell0-0115Break"/>
              <w:rPr>
                <w:rStyle w:val="ExampleSource"/>
              </w:rPr>
            </w:pPr>
          </w:p>
        </w:tc>
        <w:tc>
          <w:tcPr>
            <w:tcW w:w="1249" w:type="dxa"/>
            <w:shd w:val="clear" w:color="auto" w:fill="auto"/>
          </w:tcPr>
          <w:p w14:paraId="39B7A3A3" w14:textId="77777777" w:rsidR="000F4F82" w:rsidRPr="005F70FB" w:rsidRDefault="000F4F82" w:rsidP="00A551BF">
            <w:pPr>
              <w:pStyle w:val="TableCell0-0115Break"/>
              <w:rPr>
                <w:rStyle w:val="ChItalBold"/>
              </w:rPr>
            </w:pPr>
            <w:r w:rsidRPr="005F70FB">
              <w:rPr>
                <w:rStyle w:val="ChItalBold"/>
              </w:rPr>
              <w:t>bahaya</w:t>
            </w:r>
          </w:p>
        </w:tc>
        <w:tc>
          <w:tcPr>
            <w:tcW w:w="1587" w:type="dxa"/>
            <w:shd w:val="clear" w:color="auto" w:fill="auto"/>
          </w:tcPr>
          <w:p w14:paraId="550D6879" w14:textId="77777777" w:rsidR="000F4F82" w:rsidRPr="005F70FB" w:rsidRDefault="000F4F82" w:rsidP="00A551BF">
            <w:pPr>
              <w:pStyle w:val="TableCell0-0115Break"/>
              <w:rPr>
                <w:rStyle w:val="ChCharisSIL"/>
              </w:rPr>
            </w:pPr>
            <w:r w:rsidRPr="005F70FB">
              <w:rPr>
                <w:rStyle w:val="ChCharisSIL"/>
              </w:rPr>
              <w:t>ba.ˈha.ja</w:t>
            </w:r>
          </w:p>
        </w:tc>
        <w:tc>
          <w:tcPr>
            <w:tcW w:w="1275" w:type="dxa"/>
            <w:shd w:val="clear" w:color="auto" w:fill="auto"/>
          </w:tcPr>
          <w:p w14:paraId="7E6DD600"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6B7BB5B" w14:textId="77777777" w:rsidR="000F4F82" w:rsidRPr="005F70FB" w:rsidRDefault="000F4F82" w:rsidP="00A551BF">
            <w:pPr>
              <w:pStyle w:val="TableCell0-0115Break"/>
            </w:pPr>
            <w:r w:rsidRPr="005F70FB">
              <w:t>be dangerous</w:t>
            </w:r>
          </w:p>
        </w:tc>
      </w:tr>
      <w:tr w:rsidR="00AC23C4" w:rsidRPr="005F70FB" w14:paraId="6F75E8BF" w14:textId="77777777" w:rsidTr="00BC00CF">
        <w:tc>
          <w:tcPr>
            <w:tcW w:w="240" w:type="dxa"/>
            <w:shd w:val="clear" w:color="auto" w:fill="auto"/>
          </w:tcPr>
          <w:p w14:paraId="21E06FBB" w14:textId="77777777" w:rsidR="000F4F82" w:rsidRPr="005F70FB" w:rsidRDefault="000F4F82" w:rsidP="00A551BF">
            <w:pPr>
              <w:pStyle w:val="TableCell0-0115Break"/>
              <w:rPr>
                <w:rStyle w:val="ExampleSource"/>
              </w:rPr>
            </w:pPr>
          </w:p>
        </w:tc>
        <w:tc>
          <w:tcPr>
            <w:tcW w:w="1249" w:type="dxa"/>
            <w:shd w:val="clear" w:color="auto" w:fill="auto"/>
          </w:tcPr>
          <w:p w14:paraId="3A2B14CD" w14:textId="77777777" w:rsidR="000F4F82" w:rsidRPr="005F70FB" w:rsidRDefault="000F4F82" w:rsidP="00A551BF">
            <w:pPr>
              <w:pStyle w:val="TableCell0-0115Break"/>
              <w:rPr>
                <w:rStyle w:val="ChItalBold"/>
              </w:rPr>
            </w:pPr>
            <w:r w:rsidRPr="005F70FB">
              <w:rPr>
                <w:rStyle w:val="ChItalBold"/>
              </w:rPr>
              <w:t>bahu</w:t>
            </w:r>
          </w:p>
        </w:tc>
        <w:tc>
          <w:tcPr>
            <w:tcW w:w="1587" w:type="dxa"/>
            <w:shd w:val="clear" w:color="auto" w:fill="auto"/>
          </w:tcPr>
          <w:p w14:paraId="21C9DB56" w14:textId="77777777" w:rsidR="000F4F82" w:rsidRPr="005F70FB" w:rsidRDefault="000F4F82" w:rsidP="00A551BF">
            <w:pPr>
              <w:pStyle w:val="TableCell0-0115Break"/>
              <w:rPr>
                <w:rStyle w:val="ChCharisSIL"/>
              </w:rPr>
            </w:pPr>
            <w:r w:rsidRPr="005F70FB">
              <w:rPr>
                <w:rStyle w:val="ChCharisSIL"/>
              </w:rPr>
              <w:t>ˈba.hʊ</w:t>
            </w:r>
          </w:p>
        </w:tc>
        <w:tc>
          <w:tcPr>
            <w:tcW w:w="1275" w:type="dxa"/>
            <w:shd w:val="clear" w:color="auto" w:fill="auto"/>
          </w:tcPr>
          <w:p w14:paraId="57F0241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2A4985D" w14:textId="77777777" w:rsidR="000F4F82" w:rsidRPr="005F70FB" w:rsidRDefault="000F4F82" w:rsidP="00A551BF">
            <w:pPr>
              <w:pStyle w:val="TableCell0-0115Break"/>
            </w:pPr>
            <w:r w:rsidRPr="005F70FB">
              <w:t>shoulder</w:t>
            </w:r>
          </w:p>
        </w:tc>
      </w:tr>
      <w:tr w:rsidR="00AC23C4" w:rsidRPr="005F70FB" w14:paraId="3623AC54" w14:textId="77777777" w:rsidTr="00BC00CF">
        <w:tc>
          <w:tcPr>
            <w:tcW w:w="240" w:type="dxa"/>
            <w:shd w:val="clear" w:color="auto" w:fill="auto"/>
          </w:tcPr>
          <w:p w14:paraId="196ED3BC" w14:textId="77777777" w:rsidR="000F4F82" w:rsidRPr="005F70FB" w:rsidRDefault="000F4F82" w:rsidP="00A551BF">
            <w:pPr>
              <w:pStyle w:val="TableCell0-0115Break"/>
              <w:rPr>
                <w:rStyle w:val="ExampleSource"/>
              </w:rPr>
            </w:pPr>
          </w:p>
        </w:tc>
        <w:tc>
          <w:tcPr>
            <w:tcW w:w="1249" w:type="dxa"/>
            <w:shd w:val="clear" w:color="auto" w:fill="auto"/>
          </w:tcPr>
          <w:p w14:paraId="4BBD9FF3" w14:textId="77777777" w:rsidR="000F4F82" w:rsidRPr="005F70FB" w:rsidRDefault="000F4F82" w:rsidP="00A551BF">
            <w:pPr>
              <w:pStyle w:val="TableCell0-0115Break"/>
              <w:rPr>
                <w:rStyle w:val="ChItalBold"/>
              </w:rPr>
            </w:pPr>
            <w:r w:rsidRPr="005F70FB">
              <w:rPr>
                <w:rStyle w:val="ChItalBold"/>
              </w:rPr>
              <w:t>bahwa</w:t>
            </w:r>
          </w:p>
        </w:tc>
        <w:tc>
          <w:tcPr>
            <w:tcW w:w="1587" w:type="dxa"/>
            <w:shd w:val="clear" w:color="auto" w:fill="auto"/>
          </w:tcPr>
          <w:p w14:paraId="44AE0026" w14:textId="77777777" w:rsidR="000F4F82" w:rsidRPr="005F70FB" w:rsidRDefault="000F4F82" w:rsidP="00A551BF">
            <w:pPr>
              <w:pStyle w:val="TableCell0-0115Break"/>
              <w:rPr>
                <w:rStyle w:val="ChCharisSIL"/>
              </w:rPr>
            </w:pPr>
            <w:r w:rsidRPr="005F70FB">
              <w:rPr>
                <w:rStyle w:val="ChCharisSIL"/>
              </w:rPr>
              <w:t>ˈbɐh.wa</w:t>
            </w:r>
          </w:p>
        </w:tc>
        <w:tc>
          <w:tcPr>
            <w:tcW w:w="1275" w:type="dxa"/>
            <w:shd w:val="clear" w:color="auto" w:fill="auto"/>
          </w:tcPr>
          <w:p w14:paraId="62488799" w14:textId="77777777" w:rsidR="000F4F82" w:rsidRPr="005F70FB" w:rsidRDefault="000F4F82" w:rsidP="00A551BF">
            <w:pPr>
              <w:pStyle w:val="TableCell0-0115Break"/>
              <w:rPr>
                <w:rStyle w:val="ChSmallCaps"/>
              </w:rPr>
            </w:pPr>
            <w:r w:rsidRPr="005F70FB">
              <w:rPr>
                <w:rStyle w:val="ChSmallCaps"/>
              </w:rPr>
              <w:t>cnj</w:t>
            </w:r>
          </w:p>
        </w:tc>
        <w:tc>
          <w:tcPr>
            <w:tcW w:w="2379" w:type="dxa"/>
            <w:shd w:val="clear" w:color="auto" w:fill="auto"/>
          </w:tcPr>
          <w:p w14:paraId="1386D19A" w14:textId="77777777" w:rsidR="000F4F82" w:rsidRPr="005F70FB" w:rsidRDefault="000F4F82" w:rsidP="00A551BF">
            <w:pPr>
              <w:pStyle w:val="TableCell0-0115Break"/>
            </w:pPr>
            <w:r w:rsidRPr="005F70FB">
              <w:t>that</w:t>
            </w:r>
          </w:p>
        </w:tc>
      </w:tr>
      <w:tr w:rsidR="00AC23C4" w:rsidRPr="005F70FB" w14:paraId="5742561C" w14:textId="77777777" w:rsidTr="00BC00CF">
        <w:tc>
          <w:tcPr>
            <w:tcW w:w="240" w:type="dxa"/>
            <w:shd w:val="clear" w:color="auto" w:fill="auto"/>
          </w:tcPr>
          <w:p w14:paraId="1196F2E0" w14:textId="77777777" w:rsidR="000F4F82" w:rsidRPr="005F70FB" w:rsidRDefault="000F4F82" w:rsidP="00A551BF">
            <w:pPr>
              <w:pStyle w:val="TableCell0-0115Break"/>
              <w:rPr>
                <w:rStyle w:val="ExampleSource"/>
              </w:rPr>
            </w:pPr>
          </w:p>
        </w:tc>
        <w:tc>
          <w:tcPr>
            <w:tcW w:w="1249" w:type="dxa"/>
            <w:shd w:val="clear" w:color="auto" w:fill="auto"/>
          </w:tcPr>
          <w:p w14:paraId="66F0457A" w14:textId="77777777" w:rsidR="000F4F82" w:rsidRPr="005F70FB" w:rsidRDefault="000F4F82" w:rsidP="00A551BF">
            <w:pPr>
              <w:pStyle w:val="TableCell0-0115Break"/>
              <w:rPr>
                <w:rStyle w:val="ChItalBold"/>
              </w:rPr>
            </w:pPr>
            <w:r w:rsidRPr="005F70FB">
              <w:rPr>
                <w:rStyle w:val="ChItalBold"/>
              </w:rPr>
              <w:t>baju</w:t>
            </w:r>
          </w:p>
        </w:tc>
        <w:tc>
          <w:tcPr>
            <w:tcW w:w="1587" w:type="dxa"/>
            <w:shd w:val="clear" w:color="auto" w:fill="auto"/>
          </w:tcPr>
          <w:p w14:paraId="2AA64BD0" w14:textId="77777777" w:rsidR="000F4F82" w:rsidRPr="005F70FB" w:rsidRDefault="000F4F82" w:rsidP="00A551BF">
            <w:pPr>
              <w:pStyle w:val="TableCell0-0115Break"/>
              <w:rPr>
                <w:rStyle w:val="ChCharisSIL"/>
              </w:rPr>
            </w:pPr>
            <w:r w:rsidRPr="005F70FB">
              <w:rPr>
                <w:rStyle w:val="ChCharisSIL"/>
              </w:rPr>
              <w:t>ˈba.dʒʊ</w:t>
            </w:r>
          </w:p>
        </w:tc>
        <w:tc>
          <w:tcPr>
            <w:tcW w:w="1275" w:type="dxa"/>
            <w:shd w:val="clear" w:color="auto" w:fill="auto"/>
          </w:tcPr>
          <w:p w14:paraId="48B7330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72D1318" w14:textId="77777777" w:rsidR="000F4F82" w:rsidRPr="005F70FB" w:rsidRDefault="000F4F82" w:rsidP="00A551BF">
            <w:pPr>
              <w:pStyle w:val="TableCell0-0115Break"/>
            </w:pPr>
            <w:r w:rsidRPr="005F70FB">
              <w:t>shirt</w:t>
            </w:r>
          </w:p>
        </w:tc>
      </w:tr>
      <w:tr w:rsidR="00AC23C4" w:rsidRPr="005F70FB" w14:paraId="77A2701A" w14:textId="77777777" w:rsidTr="00BC00CF">
        <w:tc>
          <w:tcPr>
            <w:tcW w:w="240" w:type="dxa"/>
            <w:shd w:val="clear" w:color="auto" w:fill="auto"/>
          </w:tcPr>
          <w:p w14:paraId="26EE5A92" w14:textId="77777777" w:rsidR="000F4F82" w:rsidRPr="005F70FB" w:rsidRDefault="000F4F82" w:rsidP="00A551BF">
            <w:pPr>
              <w:pStyle w:val="TableCell0-0115Break"/>
              <w:rPr>
                <w:rStyle w:val="ExampleSource"/>
              </w:rPr>
            </w:pPr>
          </w:p>
        </w:tc>
        <w:tc>
          <w:tcPr>
            <w:tcW w:w="1249" w:type="dxa"/>
            <w:shd w:val="clear" w:color="auto" w:fill="auto"/>
          </w:tcPr>
          <w:p w14:paraId="21156A2F" w14:textId="77777777" w:rsidR="000F4F82" w:rsidRPr="005F70FB" w:rsidRDefault="000F4F82" w:rsidP="00A551BF">
            <w:pPr>
              <w:pStyle w:val="TableCell0-0115Break"/>
              <w:rPr>
                <w:rStyle w:val="ChItalBold"/>
              </w:rPr>
            </w:pPr>
            <w:r w:rsidRPr="005F70FB">
              <w:rPr>
                <w:rStyle w:val="ChItalBold"/>
              </w:rPr>
              <w:t>bak</w:t>
            </w:r>
          </w:p>
        </w:tc>
        <w:tc>
          <w:tcPr>
            <w:tcW w:w="1587" w:type="dxa"/>
            <w:shd w:val="clear" w:color="auto" w:fill="auto"/>
          </w:tcPr>
          <w:p w14:paraId="4D974A11" w14:textId="77777777" w:rsidR="000F4F82" w:rsidRPr="005F70FB" w:rsidRDefault="000F4F82" w:rsidP="00A551BF">
            <w:pPr>
              <w:pStyle w:val="TableCell0-0115Break"/>
              <w:rPr>
                <w:rStyle w:val="ChCharisSIL"/>
              </w:rPr>
            </w:pPr>
            <w:r w:rsidRPr="005F70FB">
              <w:rPr>
                <w:rStyle w:val="ChCharisSIL"/>
              </w:rPr>
              <w:t>ˈbɐk</w:t>
            </w:r>
          </w:p>
        </w:tc>
        <w:tc>
          <w:tcPr>
            <w:tcW w:w="1275" w:type="dxa"/>
            <w:shd w:val="clear" w:color="auto" w:fill="auto"/>
          </w:tcPr>
          <w:p w14:paraId="4001427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B5FDCB3" w14:textId="77777777" w:rsidR="000F4F82" w:rsidRPr="005F70FB" w:rsidRDefault="000F4F82" w:rsidP="00A551BF">
            <w:pPr>
              <w:pStyle w:val="TableCell0-0115Break"/>
            </w:pPr>
            <w:r w:rsidRPr="005F70FB">
              <w:t>basin</w:t>
            </w:r>
          </w:p>
        </w:tc>
      </w:tr>
      <w:tr w:rsidR="00AC23C4" w:rsidRPr="005F70FB" w14:paraId="4B67B0A3" w14:textId="77777777" w:rsidTr="00BC00CF">
        <w:tc>
          <w:tcPr>
            <w:tcW w:w="240" w:type="dxa"/>
            <w:shd w:val="clear" w:color="auto" w:fill="auto"/>
          </w:tcPr>
          <w:p w14:paraId="2DB394AD" w14:textId="77777777" w:rsidR="000F4F82" w:rsidRPr="005F70FB" w:rsidRDefault="000F4F82" w:rsidP="00A551BF">
            <w:pPr>
              <w:pStyle w:val="TableCell0-0115Break"/>
              <w:rPr>
                <w:rStyle w:val="ExampleSource"/>
              </w:rPr>
            </w:pPr>
          </w:p>
        </w:tc>
        <w:tc>
          <w:tcPr>
            <w:tcW w:w="1249" w:type="dxa"/>
            <w:shd w:val="clear" w:color="auto" w:fill="auto"/>
          </w:tcPr>
          <w:p w14:paraId="5D5B74CE" w14:textId="77777777" w:rsidR="000F4F82" w:rsidRPr="005F70FB" w:rsidRDefault="000F4F82" w:rsidP="00A551BF">
            <w:pPr>
              <w:pStyle w:val="TableCell0-0115Break"/>
              <w:rPr>
                <w:rStyle w:val="ChItalBold"/>
              </w:rPr>
            </w:pPr>
            <w:r w:rsidRPr="005F70FB">
              <w:rPr>
                <w:rStyle w:val="ChItalBold"/>
              </w:rPr>
              <w:t>ban</w:t>
            </w:r>
          </w:p>
        </w:tc>
        <w:tc>
          <w:tcPr>
            <w:tcW w:w="1587" w:type="dxa"/>
            <w:shd w:val="clear" w:color="auto" w:fill="auto"/>
          </w:tcPr>
          <w:p w14:paraId="189CF960" w14:textId="77777777" w:rsidR="000F4F82" w:rsidRPr="005F70FB" w:rsidRDefault="000F4F82" w:rsidP="00A551BF">
            <w:pPr>
              <w:pStyle w:val="TableCell0-0115Break"/>
              <w:rPr>
                <w:rStyle w:val="ChCharisSIL"/>
              </w:rPr>
            </w:pPr>
            <w:r w:rsidRPr="005F70FB">
              <w:rPr>
                <w:rStyle w:val="ChCharisSIL"/>
              </w:rPr>
              <w:t>ˈbɐn</w:t>
            </w:r>
          </w:p>
        </w:tc>
        <w:tc>
          <w:tcPr>
            <w:tcW w:w="1275" w:type="dxa"/>
            <w:shd w:val="clear" w:color="auto" w:fill="auto"/>
          </w:tcPr>
          <w:p w14:paraId="591798F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954F5D4" w14:textId="77777777" w:rsidR="000F4F82" w:rsidRPr="005F70FB" w:rsidRDefault="000F4F82" w:rsidP="00A551BF">
            <w:pPr>
              <w:pStyle w:val="TableCell0-0115Break"/>
            </w:pPr>
            <w:r w:rsidRPr="005F70FB">
              <w:t>tire</w:t>
            </w:r>
          </w:p>
        </w:tc>
      </w:tr>
      <w:tr w:rsidR="00AC23C4" w:rsidRPr="005F70FB" w14:paraId="4628FA23" w14:textId="77777777" w:rsidTr="00BC00CF">
        <w:tc>
          <w:tcPr>
            <w:tcW w:w="240" w:type="dxa"/>
            <w:shd w:val="clear" w:color="auto" w:fill="auto"/>
          </w:tcPr>
          <w:p w14:paraId="63F04956" w14:textId="77777777" w:rsidR="000F4F82" w:rsidRPr="005F70FB" w:rsidRDefault="000F4F82" w:rsidP="00A551BF">
            <w:pPr>
              <w:pStyle w:val="TableCell0-0115Break"/>
              <w:rPr>
                <w:rStyle w:val="ExampleSource"/>
              </w:rPr>
            </w:pPr>
          </w:p>
        </w:tc>
        <w:tc>
          <w:tcPr>
            <w:tcW w:w="1249" w:type="dxa"/>
            <w:shd w:val="clear" w:color="auto" w:fill="auto"/>
          </w:tcPr>
          <w:p w14:paraId="143A4635" w14:textId="77777777" w:rsidR="000F4F82" w:rsidRPr="005F70FB" w:rsidRDefault="000F4F82" w:rsidP="00A551BF">
            <w:pPr>
              <w:pStyle w:val="TableCell0-0115Break"/>
              <w:rPr>
                <w:rStyle w:val="ChItalBold"/>
              </w:rPr>
            </w:pPr>
            <w:r w:rsidRPr="005F70FB">
              <w:rPr>
                <w:rStyle w:val="ChItalBold"/>
              </w:rPr>
              <w:t>bangku</w:t>
            </w:r>
          </w:p>
        </w:tc>
        <w:tc>
          <w:tcPr>
            <w:tcW w:w="1587" w:type="dxa"/>
            <w:shd w:val="clear" w:color="auto" w:fill="auto"/>
          </w:tcPr>
          <w:p w14:paraId="1AA40A31" w14:textId="77777777" w:rsidR="000F4F82" w:rsidRPr="005F70FB" w:rsidRDefault="000F4F82" w:rsidP="00A551BF">
            <w:pPr>
              <w:pStyle w:val="TableCell0-0115Break"/>
              <w:rPr>
                <w:rStyle w:val="ChCharisSIL"/>
              </w:rPr>
            </w:pPr>
            <w:r w:rsidRPr="005F70FB">
              <w:rPr>
                <w:rStyle w:val="ChCharisSIL"/>
              </w:rPr>
              <w:t>ˈbɐŋ.kʊ</w:t>
            </w:r>
          </w:p>
        </w:tc>
        <w:tc>
          <w:tcPr>
            <w:tcW w:w="1275" w:type="dxa"/>
            <w:shd w:val="clear" w:color="auto" w:fill="auto"/>
          </w:tcPr>
          <w:p w14:paraId="2227B05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7A52929" w14:textId="77777777" w:rsidR="000F4F82" w:rsidRPr="005F70FB" w:rsidRDefault="000F4F82" w:rsidP="00A551BF">
            <w:pPr>
              <w:pStyle w:val="TableCell0-0115Break"/>
            </w:pPr>
            <w:r w:rsidRPr="005F70FB">
              <w:t>bench</w:t>
            </w:r>
          </w:p>
        </w:tc>
      </w:tr>
      <w:tr w:rsidR="00AC23C4" w:rsidRPr="005F70FB" w14:paraId="0F08DDAE" w14:textId="77777777" w:rsidTr="00BC00CF">
        <w:tc>
          <w:tcPr>
            <w:tcW w:w="240" w:type="dxa"/>
            <w:shd w:val="clear" w:color="auto" w:fill="auto"/>
          </w:tcPr>
          <w:p w14:paraId="2D10EE4D" w14:textId="77777777" w:rsidR="000F4F82" w:rsidRPr="005F70FB" w:rsidRDefault="000F4F82" w:rsidP="00A551BF">
            <w:pPr>
              <w:pStyle w:val="TableCell0-0115Break"/>
              <w:rPr>
                <w:rStyle w:val="ExampleSource"/>
              </w:rPr>
            </w:pPr>
          </w:p>
        </w:tc>
        <w:tc>
          <w:tcPr>
            <w:tcW w:w="1249" w:type="dxa"/>
            <w:shd w:val="clear" w:color="auto" w:fill="auto"/>
          </w:tcPr>
          <w:p w14:paraId="7D92D4CA" w14:textId="77777777" w:rsidR="000F4F82" w:rsidRPr="005F70FB" w:rsidRDefault="000F4F82" w:rsidP="00A551BF">
            <w:pPr>
              <w:pStyle w:val="TableCell0-0115Break"/>
              <w:rPr>
                <w:rStyle w:val="ChItalBold"/>
              </w:rPr>
            </w:pPr>
            <w:r w:rsidRPr="005F70FB">
              <w:rPr>
                <w:rStyle w:val="ChItalBold"/>
              </w:rPr>
              <w:t>bangsa</w:t>
            </w:r>
          </w:p>
        </w:tc>
        <w:tc>
          <w:tcPr>
            <w:tcW w:w="1587" w:type="dxa"/>
            <w:shd w:val="clear" w:color="auto" w:fill="auto"/>
          </w:tcPr>
          <w:p w14:paraId="04FA3AE7" w14:textId="77777777" w:rsidR="000F4F82" w:rsidRPr="005F70FB" w:rsidRDefault="000F4F82" w:rsidP="00A551BF">
            <w:pPr>
              <w:pStyle w:val="TableCell0-0115Break"/>
              <w:rPr>
                <w:rStyle w:val="ChCharisSIL"/>
              </w:rPr>
            </w:pPr>
            <w:r w:rsidRPr="005F70FB">
              <w:rPr>
                <w:rStyle w:val="ChCharisSIL"/>
              </w:rPr>
              <w:t>ˈbɐŋ.sa</w:t>
            </w:r>
          </w:p>
        </w:tc>
        <w:tc>
          <w:tcPr>
            <w:tcW w:w="1275" w:type="dxa"/>
            <w:shd w:val="clear" w:color="auto" w:fill="auto"/>
          </w:tcPr>
          <w:p w14:paraId="0EB26A9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DAFDEF2" w14:textId="77777777" w:rsidR="000F4F82" w:rsidRPr="005F70FB" w:rsidRDefault="000F4F82" w:rsidP="00A551BF">
            <w:pPr>
              <w:pStyle w:val="TableCell0-0115Break"/>
            </w:pPr>
            <w:r w:rsidRPr="005F70FB">
              <w:t>people group</w:t>
            </w:r>
          </w:p>
        </w:tc>
      </w:tr>
      <w:tr w:rsidR="00AC23C4" w:rsidRPr="005F70FB" w14:paraId="52B85855" w14:textId="77777777" w:rsidTr="00BC00CF">
        <w:tc>
          <w:tcPr>
            <w:tcW w:w="240" w:type="dxa"/>
            <w:shd w:val="clear" w:color="auto" w:fill="auto"/>
          </w:tcPr>
          <w:p w14:paraId="622D281D" w14:textId="77777777" w:rsidR="000F4F82" w:rsidRPr="005F70FB" w:rsidRDefault="000F4F82" w:rsidP="00A551BF">
            <w:pPr>
              <w:pStyle w:val="TableCell0-0115Break"/>
              <w:rPr>
                <w:rStyle w:val="ExampleSource"/>
              </w:rPr>
            </w:pPr>
          </w:p>
        </w:tc>
        <w:tc>
          <w:tcPr>
            <w:tcW w:w="1249" w:type="dxa"/>
            <w:shd w:val="clear" w:color="auto" w:fill="auto"/>
          </w:tcPr>
          <w:p w14:paraId="7968BA72" w14:textId="77777777" w:rsidR="000F4F82" w:rsidRPr="005F70FB" w:rsidRDefault="000F4F82" w:rsidP="00A551BF">
            <w:pPr>
              <w:pStyle w:val="TableCell0-0115Break"/>
              <w:rPr>
                <w:rStyle w:val="ChItalBold"/>
              </w:rPr>
            </w:pPr>
            <w:r w:rsidRPr="005F70FB">
              <w:rPr>
                <w:rStyle w:val="ChItalBold"/>
              </w:rPr>
              <w:t>bangsat</w:t>
            </w:r>
          </w:p>
        </w:tc>
        <w:tc>
          <w:tcPr>
            <w:tcW w:w="1587" w:type="dxa"/>
            <w:shd w:val="clear" w:color="auto" w:fill="auto"/>
          </w:tcPr>
          <w:p w14:paraId="41C5A66B" w14:textId="77777777" w:rsidR="000F4F82" w:rsidRPr="005F70FB" w:rsidRDefault="000F4F82" w:rsidP="00A551BF">
            <w:pPr>
              <w:pStyle w:val="TableCell0-0115Break"/>
              <w:rPr>
                <w:rStyle w:val="ChCharisSIL"/>
              </w:rPr>
            </w:pPr>
            <w:r w:rsidRPr="005F70FB">
              <w:rPr>
                <w:rStyle w:val="ChCharisSIL"/>
              </w:rPr>
              <w:t>ˈbɐŋ.sɐt</w:t>
            </w:r>
          </w:p>
        </w:tc>
        <w:tc>
          <w:tcPr>
            <w:tcW w:w="1275" w:type="dxa"/>
            <w:shd w:val="clear" w:color="auto" w:fill="auto"/>
          </w:tcPr>
          <w:p w14:paraId="568E2C3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7430F8D" w14:textId="77777777" w:rsidR="000F4F82" w:rsidRPr="005F70FB" w:rsidRDefault="000F4F82" w:rsidP="00A551BF">
            <w:pPr>
              <w:pStyle w:val="TableCell0-0115Break"/>
            </w:pPr>
            <w:r w:rsidRPr="005F70FB">
              <w:t>rascal</w:t>
            </w:r>
          </w:p>
        </w:tc>
      </w:tr>
      <w:tr w:rsidR="00AC23C4" w:rsidRPr="005F70FB" w14:paraId="769DEECB" w14:textId="77777777" w:rsidTr="00BC00CF">
        <w:tc>
          <w:tcPr>
            <w:tcW w:w="240" w:type="dxa"/>
            <w:shd w:val="clear" w:color="auto" w:fill="auto"/>
          </w:tcPr>
          <w:p w14:paraId="052192FE" w14:textId="77777777" w:rsidR="000F4F82" w:rsidRPr="005F70FB" w:rsidRDefault="000F4F82" w:rsidP="00A551BF">
            <w:pPr>
              <w:pStyle w:val="TableCell0-0115Break"/>
              <w:rPr>
                <w:rStyle w:val="ExampleSource"/>
              </w:rPr>
            </w:pPr>
          </w:p>
        </w:tc>
        <w:tc>
          <w:tcPr>
            <w:tcW w:w="1249" w:type="dxa"/>
            <w:shd w:val="clear" w:color="auto" w:fill="auto"/>
          </w:tcPr>
          <w:p w14:paraId="7410D324" w14:textId="77777777" w:rsidR="000F4F82" w:rsidRPr="005F70FB" w:rsidRDefault="000F4F82" w:rsidP="00A551BF">
            <w:pPr>
              <w:pStyle w:val="TableCell0-0115Break"/>
              <w:rPr>
                <w:rStyle w:val="ChItalBold"/>
              </w:rPr>
            </w:pPr>
            <w:r w:rsidRPr="005F70FB">
              <w:rPr>
                <w:rStyle w:val="ChItalBold"/>
              </w:rPr>
              <w:t>baptis</w:t>
            </w:r>
          </w:p>
        </w:tc>
        <w:tc>
          <w:tcPr>
            <w:tcW w:w="1587" w:type="dxa"/>
            <w:shd w:val="clear" w:color="auto" w:fill="auto"/>
          </w:tcPr>
          <w:p w14:paraId="4481071C" w14:textId="77777777" w:rsidR="000F4F82" w:rsidRPr="005F70FB" w:rsidRDefault="000F4F82" w:rsidP="00A551BF">
            <w:pPr>
              <w:pStyle w:val="TableCell0-0115Break"/>
              <w:rPr>
                <w:rStyle w:val="ChCharisSIL"/>
              </w:rPr>
            </w:pPr>
            <w:r w:rsidRPr="005F70FB">
              <w:rPr>
                <w:rStyle w:val="ChCharisSIL"/>
              </w:rPr>
              <w:t>ˈbɐp̚.tɪs</w:t>
            </w:r>
          </w:p>
        </w:tc>
        <w:tc>
          <w:tcPr>
            <w:tcW w:w="1275" w:type="dxa"/>
            <w:shd w:val="clear" w:color="auto" w:fill="auto"/>
          </w:tcPr>
          <w:p w14:paraId="24FAA0E7"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DFB8EB1" w14:textId="77777777" w:rsidR="000F4F82" w:rsidRPr="005F70FB" w:rsidRDefault="000F4F82" w:rsidP="00A551BF">
            <w:pPr>
              <w:pStyle w:val="TableCell0-0115Break"/>
            </w:pPr>
            <w:r w:rsidRPr="005F70FB">
              <w:t>baptize</w:t>
            </w:r>
          </w:p>
        </w:tc>
      </w:tr>
      <w:tr w:rsidR="00AC23C4" w:rsidRPr="005F70FB" w14:paraId="0BFFC2A1" w14:textId="77777777" w:rsidTr="00BC00CF">
        <w:tc>
          <w:tcPr>
            <w:tcW w:w="240" w:type="dxa"/>
            <w:shd w:val="clear" w:color="auto" w:fill="auto"/>
          </w:tcPr>
          <w:p w14:paraId="23DEE16D" w14:textId="77777777" w:rsidR="000F4F82" w:rsidRPr="005F70FB" w:rsidRDefault="000F4F82" w:rsidP="00A551BF">
            <w:pPr>
              <w:pStyle w:val="TableCell0-0115Break"/>
              <w:rPr>
                <w:rStyle w:val="ExampleSource"/>
              </w:rPr>
            </w:pPr>
          </w:p>
        </w:tc>
        <w:tc>
          <w:tcPr>
            <w:tcW w:w="1249" w:type="dxa"/>
            <w:shd w:val="clear" w:color="auto" w:fill="auto"/>
          </w:tcPr>
          <w:p w14:paraId="387AD9DB" w14:textId="77777777" w:rsidR="000F4F82" w:rsidRPr="005F70FB" w:rsidRDefault="000F4F82" w:rsidP="00A551BF">
            <w:pPr>
              <w:pStyle w:val="TableCell0-0115Break"/>
              <w:rPr>
                <w:rStyle w:val="ChItalBold"/>
              </w:rPr>
            </w:pPr>
            <w:r w:rsidRPr="005F70FB">
              <w:rPr>
                <w:rStyle w:val="ChItalBold"/>
              </w:rPr>
              <w:t>barat</w:t>
            </w:r>
          </w:p>
        </w:tc>
        <w:tc>
          <w:tcPr>
            <w:tcW w:w="1587" w:type="dxa"/>
            <w:shd w:val="clear" w:color="auto" w:fill="auto"/>
          </w:tcPr>
          <w:p w14:paraId="5C04766E" w14:textId="77777777" w:rsidR="000F4F82" w:rsidRPr="005F70FB" w:rsidRDefault="000F4F82" w:rsidP="00A551BF">
            <w:pPr>
              <w:pStyle w:val="TableCell0-0115Break"/>
              <w:rPr>
                <w:rStyle w:val="ChCharisSIL"/>
              </w:rPr>
            </w:pPr>
            <w:r w:rsidRPr="005F70FB">
              <w:rPr>
                <w:rStyle w:val="ChCharisSIL"/>
              </w:rPr>
              <w:t>ˈba.ɾɐt</w:t>
            </w:r>
          </w:p>
        </w:tc>
        <w:tc>
          <w:tcPr>
            <w:tcW w:w="1275" w:type="dxa"/>
            <w:shd w:val="clear" w:color="auto" w:fill="auto"/>
          </w:tcPr>
          <w:p w14:paraId="32404BE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7ADA780" w14:textId="77777777" w:rsidR="000F4F82" w:rsidRPr="005F70FB" w:rsidRDefault="000F4F82" w:rsidP="00A551BF">
            <w:pPr>
              <w:pStyle w:val="TableCell0-0115Break"/>
            </w:pPr>
            <w:r w:rsidRPr="005F70FB">
              <w:t>west</w:t>
            </w:r>
          </w:p>
        </w:tc>
      </w:tr>
      <w:tr w:rsidR="00AC23C4" w:rsidRPr="005F70FB" w14:paraId="318AAB74" w14:textId="77777777" w:rsidTr="00BC00CF">
        <w:tc>
          <w:tcPr>
            <w:tcW w:w="240" w:type="dxa"/>
            <w:shd w:val="clear" w:color="auto" w:fill="auto"/>
          </w:tcPr>
          <w:p w14:paraId="6DDA47E4" w14:textId="77777777" w:rsidR="000F4F82" w:rsidRPr="005F70FB" w:rsidRDefault="000F4F82" w:rsidP="00A551BF">
            <w:pPr>
              <w:pStyle w:val="TableCell0-0115Break"/>
              <w:rPr>
                <w:rStyle w:val="ExampleSource"/>
              </w:rPr>
            </w:pPr>
          </w:p>
        </w:tc>
        <w:tc>
          <w:tcPr>
            <w:tcW w:w="1249" w:type="dxa"/>
            <w:shd w:val="clear" w:color="auto" w:fill="auto"/>
          </w:tcPr>
          <w:p w14:paraId="6A04F8E0" w14:textId="77777777" w:rsidR="000F4F82" w:rsidRPr="005F70FB" w:rsidRDefault="000F4F82" w:rsidP="00A551BF">
            <w:pPr>
              <w:pStyle w:val="TableCell0-0115Break"/>
              <w:rPr>
                <w:rStyle w:val="ChItalBold"/>
              </w:rPr>
            </w:pPr>
            <w:r w:rsidRPr="005F70FB">
              <w:rPr>
                <w:rStyle w:val="ChItalBold"/>
              </w:rPr>
              <w:t>batal</w:t>
            </w:r>
          </w:p>
        </w:tc>
        <w:tc>
          <w:tcPr>
            <w:tcW w:w="1587" w:type="dxa"/>
            <w:shd w:val="clear" w:color="auto" w:fill="auto"/>
          </w:tcPr>
          <w:p w14:paraId="5BCC9DBD" w14:textId="77777777" w:rsidR="000F4F82" w:rsidRPr="005F70FB" w:rsidRDefault="000F4F82" w:rsidP="00A551BF">
            <w:pPr>
              <w:pStyle w:val="TableCell0-0115Break"/>
              <w:rPr>
                <w:rStyle w:val="ChCharisSIL"/>
              </w:rPr>
            </w:pPr>
            <w:r w:rsidRPr="005F70FB">
              <w:rPr>
                <w:rStyle w:val="ChCharisSIL"/>
              </w:rPr>
              <w:t>ˈba.tɐl</w:t>
            </w:r>
          </w:p>
        </w:tc>
        <w:tc>
          <w:tcPr>
            <w:tcW w:w="1275" w:type="dxa"/>
            <w:shd w:val="clear" w:color="auto" w:fill="auto"/>
          </w:tcPr>
          <w:p w14:paraId="53CC38DF"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CAE9B5A" w14:textId="77777777" w:rsidR="000F4F82" w:rsidRPr="005F70FB" w:rsidRDefault="000F4F82" w:rsidP="00A551BF">
            <w:pPr>
              <w:pStyle w:val="TableCell0-0115Break"/>
            </w:pPr>
            <w:r w:rsidRPr="005F70FB">
              <w:t>cancel</w:t>
            </w:r>
          </w:p>
        </w:tc>
      </w:tr>
      <w:tr w:rsidR="00AC23C4" w:rsidRPr="005F70FB" w14:paraId="50768E91" w14:textId="77777777" w:rsidTr="00BC00CF">
        <w:tc>
          <w:tcPr>
            <w:tcW w:w="240" w:type="dxa"/>
            <w:shd w:val="clear" w:color="auto" w:fill="auto"/>
          </w:tcPr>
          <w:p w14:paraId="2FE0603A"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DD857CD" w14:textId="77777777" w:rsidR="000F4F82" w:rsidRPr="005F70FB" w:rsidRDefault="000F4F82" w:rsidP="00A551BF">
            <w:pPr>
              <w:pStyle w:val="TableCell0-0115Break"/>
              <w:rPr>
                <w:rStyle w:val="ChItalBold"/>
              </w:rPr>
            </w:pPr>
            <w:r w:rsidRPr="005F70FB">
              <w:rPr>
                <w:rStyle w:val="ChItalBold"/>
              </w:rPr>
              <w:t>batrey</w:t>
            </w:r>
          </w:p>
        </w:tc>
        <w:tc>
          <w:tcPr>
            <w:tcW w:w="1587" w:type="dxa"/>
            <w:shd w:val="clear" w:color="auto" w:fill="auto"/>
          </w:tcPr>
          <w:p w14:paraId="7FAD3F4A" w14:textId="77777777" w:rsidR="000F4F82" w:rsidRPr="005F70FB" w:rsidRDefault="000F4F82" w:rsidP="00A551BF">
            <w:pPr>
              <w:pStyle w:val="TableCell0-0115Break"/>
              <w:rPr>
                <w:rStyle w:val="ChCharisSIL"/>
              </w:rPr>
            </w:pPr>
            <w:r w:rsidRPr="005F70FB">
              <w:rPr>
                <w:rStyle w:val="ChCharisSIL"/>
              </w:rPr>
              <w:t>ba.ˈtɾɛ̞j</w:t>
            </w:r>
          </w:p>
        </w:tc>
        <w:tc>
          <w:tcPr>
            <w:tcW w:w="1275" w:type="dxa"/>
            <w:shd w:val="clear" w:color="auto" w:fill="auto"/>
          </w:tcPr>
          <w:p w14:paraId="346208B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FF47699" w14:textId="77777777" w:rsidR="000F4F82" w:rsidRPr="005F70FB" w:rsidRDefault="000F4F82" w:rsidP="00A551BF">
            <w:pPr>
              <w:pStyle w:val="TableCell0-0115Break"/>
            </w:pPr>
            <w:r w:rsidRPr="005F70FB">
              <w:t>battery</w:t>
            </w:r>
          </w:p>
        </w:tc>
      </w:tr>
      <w:tr w:rsidR="00AC23C4" w:rsidRPr="005F70FB" w14:paraId="4B3400AF" w14:textId="77777777" w:rsidTr="00BC00CF">
        <w:tc>
          <w:tcPr>
            <w:tcW w:w="240" w:type="dxa"/>
            <w:shd w:val="clear" w:color="auto" w:fill="auto"/>
          </w:tcPr>
          <w:p w14:paraId="6F483959" w14:textId="77777777" w:rsidR="000F4F82" w:rsidRPr="005F70FB" w:rsidRDefault="000F4F82" w:rsidP="00A551BF">
            <w:pPr>
              <w:pStyle w:val="TableCell0-0115Break"/>
              <w:rPr>
                <w:rStyle w:val="ExampleSource"/>
              </w:rPr>
            </w:pPr>
          </w:p>
        </w:tc>
        <w:tc>
          <w:tcPr>
            <w:tcW w:w="1249" w:type="dxa"/>
            <w:shd w:val="clear" w:color="auto" w:fill="auto"/>
          </w:tcPr>
          <w:p w14:paraId="40CD0205" w14:textId="77777777" w:rsidR="000F4F82" w:rsidRPr="005F70FB" w:rsidRDefault="000F4F82" w:rsidP="00A551BF">
            <w:pPr>
              <w:pStyle w:val="TableCell0-0115Break"/>
              <w:rPr>
                <w:rStyle w:val="ChItalBold"/>
              </w:rPr>
            </w:pPr>
            <w:r w:rsidRPr="005F70FB">
              <w:rPr>
                <w:rStyle w:val="ChItalBold"/>
              </w:rPr>
              <w:t>baw</w:t>
            </w:r>
          </w:p>
        </w:tc>
        <w:tc>
          <w:tcPr>
            <w:tcW w:w="1587" w:type="dxa"/>
            <w:shd w:val="clear" w:color="auto" w:fill="auto"/>
          </w:tcPr>
          <w:p w14:paraId="13D348DE" w14:textId="77777777" w:rsidR="000F4F82" w:rsidRPr="005F70FB" w:rsidRDefault="000F4F82" w:rsidP="00A551BF">
            <w:pPr>
              <w:pStyle w:val="TableCell0-0115Break"/>
              <w:rPr>
                <w:rStyle w:val="ChCharisSIL"/>
              </w:rPr>
            </w:pPr>
            <w:r w:rsidRPr="005F70FB">
              <w:rPr>
                <w:rStyle w:val="ChCharisSIL"/>
              </w:rPr>
              <w:t>ˈbɐw</w:t>
            </w:r>
          </w:p>
        </w:tc>
        <w:tc>
          <w:tcPr>
            <w:tcW w:w="1275" w:type="dxa"/>
            <w:shd w:val="clear" w:color="auto" w:fill="auto"/>
          </w:tcPr>
          <w:p w14:paraId="2B9F385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640B387" w14:textId="77777777" w:rsidR="000F4F82" w:rsidRPr="005F70FB" w:rsidRDefault="000F4F82" w:rsidP="00A551BF">
            <w:pPr>
              <w:pStyle w:val="TableCell0-0115Break"/>
            </w:pPr>
            <w:r w:rsidRPr="005F70FB">
              <w:t>smell</w:t>
            </w:r>
          </w:p>
        </w:tc>
      </w:tr>
      <w:tr w:rsidR="00AC23C4" w:rsidRPr="005F70FB" w14:paraId="688EE93F" w14:textId="77777777" w:rsidTr="00BC00CF">
        <w:tc>
          <w:tcPr>
            <w:tcW w:w="240" w:type="dxa"/>
            <w:shd w:val="clear" w:color="auto" w:fill="auto"/>
          </w:tcPr>
          <w:p w14:paraId="250B0DB8" w14:textId="77777777" w:rsidR="000F4F82" w:rsidRPr="005F70FB" w:rsidRDefault="000F4F82" w:rsidP="00A551BF">
            <w:pPr>
              <w:pStyle w:val="TableCell0-0115Break"/>
              <w:rPr>
                <w:rStyle w:val="ExampleSource"/>
              </w:rPr>
            </w:pPr>
          </w:p>
        </w:tc>
        <w:tc>
          <w:tcPr>
            <w:tcW w:w="1249" w:type="dxa"/>
            <w:shd w:val="clear" w:color="auto" w:fill="auto"/>
          </w:tcPr>
          <w:p w14:paraId="341A2502" w14:textId="77777777" w:rsidR="000F4F82" w:rsidRPr="005F70FB" w:rsidRDefault="000F4F82" w:rsidP="00A551BF">
            <w:pPr>
              <w:pStyle w:val="TableCell0-0115Break"/>
              <w:rPr>
                <w:rStyle w:val="ChItalBold"/>
              </w:rPr>
            </w:pPr>
            <w:r w:rsidRPr="005F70FB">
              <w:rPr>
                <w:rStyle w:val="ChItalBold"/>
              </w:rPr>
              <w:t>beda</w:t>
            </w:r>
          </w:p>
        </w:tc>
        <w:tc>
          <w:tcPr>
            <w:tcW w:w="1587" w:type="dxa"/>
            <w:shd w:val="clear" w:color="auto" w:fill="auto"/>
          </w:tcPr>
          <w:p w14:paraId="6A0A9D68" w14:textId="77777777" w:rsidR="000F4F82" w:rsidRPr="005F70FB" w:rsidRDefault="000F4F82" w:rsidP="00A551BF">
            <w:pPr>
              <w:pStyle w:val="TableCell0-0115Break"/>
              <w:rPr>
                <w:rStyle w:val="ChCharisSIL"/>
              </w:rPr>
            </w:pPr>
            <w:r w:rsidRPr="005F70FB">
              <w:rPr>
                <w:rStyle w:val="ChCharisSIL"/>
              </w:rPr>
              <w:t>ˈbɛ.da</w:t>
            </w:r>
          </w:p>
        </w:tc>
        <w:tc>
          <w:tcPr>
            <w:tcW w:w="1275" w:type="dxa"/>
            <w:shd w:val="clear" w:color="auto" w:fill="auto"/>
          </w:tcPr>
          <w:p w14:paraId="34459D43"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DAEDE31" w14:textId="77777777" w:rsidR="000F4F82" w:rsidRPr="005F70FB" w:rsidRDefault="000F4F82" w:rsidP="00A551BF">
            <w:pPr>
              <w:pStyle w:val="TableCell0-0115Break"/>
            </w:pPr>
            <w:r w:rsidRPr="005F70FB">
              <w:t>be different</w:t>
            </w:r>
          </w:p>
        </w:tc>
      </w:tr>
      <w:tr w:rsidR="00AC23C4" w:rsidRPr="005F70FB" w14:paraId="3608415F" w14:textId="77777777" w:rsidTr="00BC00CF">
        <w:tc>
          <w:tcPr>
            <w:tcW w:w="240" w:type="dxa"/>
            <w:shd w:val="clear" w:color="auto" w:fill="auto"/>
          </w:tcPr>
          <w:p w14:paraId="4D970202" w14:textId="77777777" w:rsidR="000F4F82" w:rsidRPr="005F70FB" w:rsidRDefault="000F4F82" w:rsidP="00A551BF">
            <w:pPr>
              <w:pStyle w:val="TableCell0-0115Break"/>
              <w:rPr>
                <w:rStyle w:val="ExampleSource"/>
              </w:rPr>
            </w:pPr>
          </w:p>
        </w:tc>
        <w:tc>
          <w:tcPr>
            <w:tcW w:w="1249" w:type="dxa"/>
            <w:shd w:val="clear" w:color="auto" w:fill="auto"/>
          </w:tcPr>
          <w:p w14:paraId="3534E4B0" w14:textId="77777777" w:rsidR="000F4F82" w:rsidRPr="005F70FB" w:rsidRDefault="000F4F82" w:rsidP="00A551BF">
            <w:pPr>
              <w:pStyle w:val="TableCell0-0115Break"/>
              <w:rPr>
                <w:rStyle w:val="ChItalBold"/>
              </w:rPr>
            </w:pPr>
            <w:r w:rsidRPr="005F70FB">
              <w:rPr>
                <w:rStyle w:val="ChItalBold"/>
              </w:rPr>
              <w:t>bel</w:t>
            </w:r>
          </w:p>
        </w:tc>
        <w:tc>
          <w:tcPr>
            <w:tcW w:w="1587" w:type="dxa"/>
            <w:shd w:val="clear" w:color="auto" w:fill="auto"/>
          </w:tcPr>
          <w:p w14:paraId="4936053C" w14:textId="77777777" w:rsidR="000F4F82" w:rsidRPr="005F70FB" w:rsidRDefault="000F4F82" w:rsidP="00A551BF">
            <w:pPr>
              <w:pStyle w:val="TableCell0-0115Break"/>
              <w:rPr>
                <w:rStyle w:val="ChCharisSIL"/>
              </w:rPr>
            </w:pPr>
            <w:r w:rsidRPr="005F70FB">
              <w:rPr>
                <w:rStyle w:val="ChCharisSIL"/>
              </w:rPr>
              <w:t>ˈbɛ̞l</w:t>
            </w:r>
          </w:p>
        </w:tc>
        <w:tc>
          <w:tcPr>
            <w:tcW w:w="1275" w:type="dxa"/>
            <w:shd w:val="clear" w:color="auto" w:fill="auto"/>
          </w:tcPr>
          <w:p w14:paraId="3873ABB5"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88F2196" w14:textId="77777777" w:rsidR="000F4F82" w:rsidRPr="005F70FB" w:rsidRDefault="000F4F82" w:rsidP="00A551BF">
            <w:pPr>
              <w:pStyle w:val="TableCell0-0115Break"/>
            </w:pPr>
            <w:r w:rsidRPr="005F70FB">
              <w:t>ring</w:t>
            </w:r>
          </w:p>
        </w:tc>
      </w:tr>
      <w:tr w:rsidR="00AC23C4" w:rsidRPr="005F70FB" w14:paraId="37E3928A" w14:textId="77777777" w:rsidTr="00BC00CF">
        <w:tc>
          <w:tcPr>
            <w:tcW w:w="240" w:type="dxa"/>
            <w:shd w:val="clear" w:color="auto" w:fill="auto"/>
          </w:tcPr>
          <w:p w14:paraId="75C0B718" w14:textId="77777777" w:rsidR="000F4F82" w:rsidRPr="005F70FB" w:rsidRDefault="000F4F82" w:rsidP="00A551BF">
            <w:pPr>
              <w:pStyle w:val="TableCell0-0115Break"/>
              <w:rPr>
                <w:rStyle w:val="ExampleSource"/>
              </w:rPr>
            </w:pPr>
          </w:p>
        </w:tc>
        <w:tc>
          <w:tcPr>
            <w:tcW w:w="1249" w:type="dxa"/>
            <w:shd w:val="clear" w:color="auto" w:fill="auto"/>
          </w:tcPr>
          <w:p w14:paraId="7D3D0EE6" w14:textId="77777777" w:rsidR="000F4F82" w:rsidRPr="005F70FB" w:rsidRDefault="000F4F82" w:rsidP="00A551BF">
            <w:pPr>
              <w:pStyle w:val="TableCell0-0115Break"/>
              <w:rPr>
                <w:rStyle w:val="ChItalBold"/>
              </w:rPr>
            </w:pPr>
            <w:r w:rsidRPr="005F70FB">
              <w:rPr>
                <w:rStyle w:val="ChItalBold"/>
              </w:rPr>
              <w:t>bendera</w:t>
            </w:r>
          </w:p>
        </w:tc>
        <w:tc>
          <w:tcPr>
            <w:tcW w:w="1587" w:type="dxa"/>
            <w:shd w:val="clear" w:color="auto" w:fill="auto"/>
          </w:tcPr>
          <w:p w14:paraId="2A717F13" w14:textId="77777777" w:rsidR="000F4F82" w:rsidRPr="005F70FB" w:rsidRDefault="000F4F82" w:rsidP="00A551BF">
            <w:pPr>
              <w:pStyle w:val="TableCell0-0115Break"/>
              <w:rPr>
                <w:rStyle w:val="ChCharisSIL"/>
              </w:rPr>
            </w:pPr>
            <w:r w:rsidRPr="005F70FB">
              <w:rPr>
                <w:rStyle w:val="ChCharisSIL"/>
              </w:rPr>
              <w:t>bɛ̞n.ˈdɛ̞.ɾa</w:t>
            </w:r>
          </w:p>
        </w:tc>
        <w:tc>
          <w:tcPr>
            <w:tcW w:w="1275" w:type="dxa"/>
            <w:shd w:val="clear" w:color="auto" w:fill="auto"/>
          </w:tcPr>
          <w:p w14:paraId="5F24B69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E7CE17F" w14:textId="77777777" w:rsidR="000F4F82" w:rsidRPr="005F70FB" w:rsidRDefault="000F4F82" w:rsidP="00A551BF">
            <w:pPr>
              <w:pStyle w:val="TableCell0-0115Break"/>
            </w:pPr>
            <w:r w:rsidRPr="005F70FB">
              <w:t>flag</w:t>
            </w:r>
          </w:p>
        </w:tc>
      </w:tr>
      <w:tr w:rsidR="00AC23C4" w:rsidRPr="005F70FB" w14:paraId="12A61506" w14:textId="77777777" w:rsidTr="00BC00CF">
        <w:tc>
          <w:tcPr>
            <w:tcW w:w="240" w:type="dxa"/>
            <w:shd w:val="clear" w:color="auto" w:fill="auto"/>
          </w:tcPr>
          <w:p w14:paraId="307983F6" w14:textId="77777777" w:rsidR="000F4F82" w:rsidRPr="005F70FB" w:rsidRDefault="000F4F82" w:rsidP="00A551BF">
            <w:pPr>
              <w:pStyle w:val="TableCell0-0115Break"/>
              <w:rPr>
                <w:rStyle w:val="ExampleSource"/>
              </w:rPr>
            </w:pPr>
          </w:p>
        </w:tc>
        <w:tc>
          <w:tcPr>
            <w:tcW w:w="1249" w:type="dxa"/>
            <w:shd w:val="clear" w:color="auto" w:fill="auto"/>
          </w:tcPr>
          <w:p w14:paraId="40C84750" w14:textId="77777777" w:rsidR="000F4F82" w:rsidRPr="005F70FB" w:rsidRDefault="000F4F82" w:rsidP="00A551BF">
            <w:pPr>
              <w:pStyle w:val="TableCell0-0115Break"/>
              <w:rPr>
                <w:rStyle w:val="ChItalBold"/>
              </w:rPr>
            </w:pPr>
            <w:r w:rsidRPr="005F70FB">
              <w:rPr>
                <w:rStyle w:val="ChItalBold"/>
              </w:rPr>
              <w:t>bengkel</w:t>
            </w:r>
          </w:p>
        </w:tc>
        <w:tc>
          <w:tcPr>
            <w:tcW w:w="1587" w:type="dxa"/>
            <w:shd w:val="clear" w:color="auto" w:fill="auto"/>
          </w:tcPr>
          <w:p w14:paraId="5E64A4D2" w14:textId="77777777" w:rsidR="000F4F82" w:rsidRPr="005F70FB" w:rsidRDefault="000F4F82" w:rsidP="00A551BF">
            <w:pPr>
              <w:pStyle w:val="TableCell0-0115Break"/>
              <w:rPr>
                <w:rStyle w:val="ChCharisSIL"/>
              </w:rPr>
            </w:pPr>
            <w:r w:rsidRPr="005F70FB">
              <w:rPr>
                <w:rStyle w:val="ChCharisSIL"/>
              </w:rPr>
              <w:t>ˈbɛ̞ŋ.kɛ̞l</w:t>
            </w:r>
          </w:p>
        </w:tc>
        <w:tc>
          <w:tcPr>
            <w:tcW w:w="1275" w:type="dxa"/>
            <w:shd w:val="clear" w:color="auto" w:fill="auto"/>
          </w:tcPr>
          <w:p w14:paraId="5614078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97257FB" w14:textId="77777777" w:rsidR="000F4F82" w:rsidRPr="005F70FB" w:rsidRDefault="000F4F82" w:rsidP="00A551BF">
            <w:pPr>
              <w:pStyle w:val="TableCell0-0115Break"/>
            </w:pPr>
            <w:r w:rsidRPr="005F70FB">
              <w:t>repair shop</w:t>
            </w:r>
          </w:p>
        </w:tc>
      </w:tr>
      <w:tr w:rsidR="00AC23C4" w:rsidRPr="005F70FB" w14:paraId="4D0BB102" w14:textId="77777777" w:rsidTr="00BC00CF">
        <w:tc>
          <w:tcPr>
            <w:tcW w:w="240" w:type="dxa"/>
            <w:shd w:val="clear" w:color="auto" w:fill="auto"/>
          </w:tcPr>
          <w:p w14:paraId="08813CAF"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6101AD36" w14:textId="7F616963" w:rsidR="000F4F82" w:rsidRPr="005F70FB" w:rsidRDefault="000F4F82" w:rsidP="00A551BF">
            <w:pPr>
              <w:pStyle w:val="TableCell0-0115Break"/>
              <w:rPr>
                <w:rStyle w:val="ChItalBold"/>
              </w:rPr>
            </w:pPr>
            <w:r w:rsidRPr="005F70FB">
              <w:rPr>
                <w:rStyle w:val="ChItalBold"/>
              </w:rPr>
              <w:t>bensin</w:t>
            </w:r>
            <w:r w:rsidR="00E50368">
              <w:rPr>
                <w:rStyle w:val="ChItalBold"/>
              </w:rPr>
              <w:t>g</w:t>
            </w:r>
          </w:p>
        </w:tc>
        <w:tc>
          <w:tcPr>
            <w:tcW w:w="1587" w:type="dxa"/>
            <w:shd w:val="clear" w:color="auto" w:fill="auto"/>
          </w:tcPr>
          <w:p w14:paraId="185ECDD5" w14:textId="77777777" w:rsidR="000F4F82" w:rsidRPr="005F70FB" w:rsidRDefault="000F4F82" w:rsidP="00A551BF">
            <w:pPr>
              <w:pStyle w:val="TableCell0-0115Break"/>
              <w:rPr>
                <w:rStyle w:val="ChCharisSIL"/>
              </w:rPr>
            </w:pPr>
            <w:r w:rsidRPr="005F70FB">
              <w:rPr>
                <w:rStyle w:val="ChCharisSIL"/>
              </w:rPr>
              <w:t>bɛ̞n.ˈsɪn</w:t>
            </w:r>
          </w:p>
        </w:tc>
        <w:tc>
          <w:tcPr>
            <w:tcW w:w="1275" w:type="dxa"/>
            <w:shd w:val="clear" w:color="auto" w:fill="auto"/>
          </w:tcPr>
          <w:p w14:paraId="080B165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C6580D2" w14:textId="77777777" w:rsidR="000F4F82" w:rsidRPr="005F70FB" w:rsidRDefault="000F4F82" w:rsidP="00A551BF">
            <w:pPr>
              <w:pStyle w:val="TableCell0-0115Break"/>
            </w:pPr>
            <w:r w:rsidRPr="005F70FB">
              <w:t>gasoline</w:t>
            </w:r>
          </w:p>
        </w:tc>
      </w:tr>
      <w:tr w:rsidR="00AC23C4" w:rsidRPr="005F70FB" w14:paraId="42069933" w14:textId="77777777" w:rsidTr="00BC00CF">
        <w:tc>
          <w:tcPr>
            <w:tcW w:w="240" w:type="dxa"/>
            <w:shd w:val="clear" w:color="auto" w:fill="auto"/>
          </w:tcPr>
          <w:p w14:paraId="549286D2" w14:textId="77777777" w:rsidR="000F4F82" w:rsidRPr="005F70FB" w:rsidRDefault="000F4F82" w:rsidP="00A551BF">
            <w:pPr>
              <w:pStyle w:val="TableCell0-0115Break"/>
              <w:rPr>
                <w:rStyle w:val="ExampleSource"/>
              </w:rPr>
            </w:pPr>
          </w:p>
        </w:tc>
        <w:tc>
          <w:tcPr>
            <w:tcW w:w="1249" w:type="dxa"/>
            <w:shd w:val="clear" w:color="auto" w:fill="auto"/>
          </w:tcPr>
          <w:p w14:paraId="144B121D" w14:textId="77777777" w:rsidR="000F4F82" w:rsidRPr="005F70FB" w:rsidRDefault="000F4F82" w:rsidP="00A551BF">
            <w:pPr>
              <w:pStyle w:val="TableCell0-0115Break"/>
              <w:rPr>
                <w:rStyle w:val="ChItalBold"/>
              </w:rPr>
            </w:pPr>
            <w:r w:rsidRPr="005F70FB">
              <w:rPr>
                <w:rStyle w:val="ChItalBold"/>
              </w:rPr>
              <w:t>berkat</w:t>
            </w:r>
          </w:p>
        </w:tc>
        <w:tc>
          <w:tcPr>
            <w:tcW w:w="1587" w:type="dxa"/>
            <w:shd w:val="clear" w:color="auto" w:fill="auto"/>
          </w:tcPr>
          <w:p w14:paraId="1F02A4A0" w14:textId="77777777" w:rsidR="000F4F82" w:rsidRPr="005F70FB" w:rsidRDefault="000F4F82" w:rsidP="00A551BF">
            <w:pPr>
              <w:pStyle w:val="TableCell0-0115Break"/>
              <w:rPr>
                <w:rStyle w:val="ChCharisSIL"/>
              </w:rPr>
            </w:pPr>
            <w:r w:rsidRPr="005F70FB">
              <w:rPr>
                <w:rStyle w:val="ChCharisSIL"/>
              </w:rPr>
              <w:t>ˈbɛ̞r.kɐt</w:t>
            </w:r>
          </w:p>
        </w:tc>
        <w:tc>
          <w:tcPr>
            <w:tcW w:w="1275" w:type="dxa"/>
            <w:shd w:val="clear" w:color="auto" w:fill="auto"/>
          </w:tcPr>
          <w:p w14:paraId="4372498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27C34E9" w14:textId="77777777" w:rsidR="000F4F82" w:rsidRPr="005F70FB" w:rsidRDefault="000F4F82" w:rsidP="00A551BF">
            <w:pPr>
              <w:pStyle w:val="TableCell0-0115Break"/>
            </w:pPr>
            <w:r w:rsidRPr="005F70FB">
              <w:t>blessing</w:t>
            </w:r>
          </w:p>
        </w:tc>
      </w:tr>
      <w:tr w:rsidR="00AC23C4" w:rsidRPr="005F70FB" w14:paraId="4B411CD8" w14:textId="77777777" w:rsidTr="00BC00CF">
        <w:tc>
          <w:tcPr>
            <w:tcW w:w="240" w:type="dxa"/>
            <w:shd w:val="clear" w:color="auto" w:fill="auto"/>
          </w:tcPr>
          <w:p w14:paraId="1230091B" w14:textId="77777777" w:rsidR="000F4F82" w:rsidRPr="005F70FB" w:rsidRDefault="000F4F82" w:rsidP="00A551BF">
            <w:pPr>
              <w:pStyle w:val="TableCell0-0115Break"/>
              <w:rPr>
                <w:rStyle w:val="ExampleSource"/>
              </w:rPr>
            </w:pPr>
          </w:p>
        </w:tc>
        <w:tc>
          <w:tcPr>
            <w:tcW w:w="1249" w:type="dxa"/>
            <w:shd w:val="clear" w:color="auto" w:fill="auto"/>
          </w:tcPr>
          <w:p w14:paraId="57DA0089" w14:textId="77777777" w:rsidR="000F4F82" w:rsidRPr="005F70FB" w:rsidRDefault="000F4F82" w:rsidP="00A551BF">
            <w:pPr>
              <w:pStyle w:val="TableCell0-0115Break"/>
              <w:rPr>
                <w:rStyle w:val="ChItalBold"/>
              </w:rPr>
            </w:pPr>
            <w:r w:rsidRPr="005F70FB">
              <w:rPr>
                <w:rStyle w:val="ChItalBold"/>
              </w:rPr>
              <w:t>biasa</w:t>
            </w:r>
          </w:p>
        </w:tc>
        <w:tc>
          <w:tcPr>
            <w:tcW w:w="1587" w:type="dxa"/>
            <w:shd w:val="clear" w:color="auto" w:fill="auto"/>
          </w:tcPr>
          <w:p w14:paraId="61537CA8" w14:textId="77777777" w:rsidR="000F4F82" w:rsidRPr="005F70FB" w:rsidRDefault="000F4F82" w:rsidP="00A551BF">
            <w:pPr>
              <w:pStyle w:val="TableCell0-0115Break"/>
              <w:rPr>
                <w:rStyle w:val="ChCharisSIL"/>
              </w:rPr>
            </w:pPr>
            <w:r w:rsidRPr="005F70FB">
              <w:rPr>
                <w:rStyle w:val="ChCharisSIL"/>
              </w:rPr>
              <w:t>bi.ˈa.sa</w:t>
            </w:r>
          </w:p>
        </w:tc>
        <w:tc>
          <w:tcPr>
            <w:tcW w:w="1275" w:type="dxa"/>
            <w:shd w:val="clear" w:color="auto" w:fill="auto"/>
          </w:tcPr>
          <w:p w14:paraId="5AE220A8"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300BAEE4" w14:textId="77777777" w:rsidR="000F4F82" w:rsidRPr="005F70FB" w:rsidRDefault="000F4F82" w:rsidP="00A551BF">
            <w:pPr>
              <w:pStyle w:val="TableCell0-0115Break"/>
            </w:pPr>
            <w:r w:rsidRPr="005F70FB">
              <w:t>be usual</w:t>
            </w:r>
          </w:p>
        </w:tc>
      </w:tr>
      <w:tr w:rsidR="00AC23C4" w:rsidRPr="005F70FB" w14:paraId="69710C79" w14:textId="77777777" w:rsidTr="00BC00CF">
        <w:tc>
          <w:tcPr>
            <w:tcW w:w="240" w:type="dxa"/>
            <w:shd w:val="clear" w:color="auto" w:fill="auto"/>
          </w:tcPr>
          <w:p w14:paraId="1BFC7744" w14:textId="77777777" w:rsidR="000F4F82" w:rsidRPr="005F70FB" w:rsidRDefault="000F4F82" w:rsidP="00A551BF">
            <w:pPr>
              <w:pStyle w:val="TableCell0-0115Break"/>
              <w:rPr>
                <w:rStyle w:val="ExampleSource"/>
              </w:rPr>
            </w:pPr>
          </w:p>
        </w:tc>
        <w:tc>
          <w:tcPr>
            <w:tcW w:w="1249" w:type="dxa"/>
            <w:shd w:val="clear" w:color="auto" w:fill="auto"/>
          </w:tcPr>
          <w:p w14:paraId="3F783BA7" w14:textId="77777777" w:rsidR="000F4F82" w:rsidRPr="005F70FB" w:rsidRDefault="000F4F82" w:rsidP="00A551BF">
            <w:pPr>
              <w:pStyle w:val="TableCell0-0115Break"/>
              <w:rPr>
                <w:rStyle w:val="ChItalBold"/>
              </w:rPr>
            </w:pPr>
            <w:r w:rsidRPr="005F70FB">
              <w:rPr>
                <w:rStyle w:val="ChItalBold"/>
              </w:rPr>
              <w:t>biaya</w:t>
            </w:r>
          </w:p>
        </w:tc>
        <w:tc>
          <w:tcPr>
            <w:tcW w:w="1587" w:type="dxa"/>
            <w:shd w:val="clear" w:color="auto" w:fill="auto"/>
          </w:tcPr>
          <w:p w14:paraId="0295483E" w14:textId="77777777" w:rsidR="000F4F82" w:rsidRPr="005F70FB" w:rsidRDefault="000F4F82" w:rsidP="00A551BF">
            <w:pPr>
              <w:pStyle w:val="TableCell0-0115Break"/>
              <w:rPr>
                <w:rStyle w:val="ChCharisSIL"/>
              </w:rPr>
            </w:pPr>
            <w:r w:rsidRPr="005F70FB">
              <w:rPr>
                <w:rStyle w:val="ChCharisSIL"/>
              </w:rPr>
              <w:t>bi.ˈa.ja</w:t>
            </w:r>
          </w:p>
        </w:tc>
        <w:tc>
          <w:tcPr>
            <w:tcW w:w="1275" w:type="dxa"/>
            <w:shd w:val="clear" w:color="auto" w:fill="auto"/>
          </w:tcPr>
          <w:p w14:paraId="34012C72"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2C12D48E" w14:textId="77777777" w:rsidR="000F4F82" w:rsidRPr="005F70FB" w:rsidRDefault="000F4F82" w:rsidP="00A551BF">
            <w:pPr>
              <w:pStyle w:val="TableCell0-0115Break"/>
            </w:pPr>
            <w:r w:rsidRPr="005F70FB">
              <w:t>pay</w:t>
            </w:r>
          </w:p>
        </w:tc>
      </w:tr>
      <w:tr w:rsidR="00AC23C4" w:rsidRPr="005F70FB" w14:paraId="19F10C33" w14:textId="77777777" w:rsidTr="00BC00CF">
        <w:tc>
          <w:tcPr>
            <w:tcW w:w="240" w:type="dxa"/>
            <w:shd w:val="clear" w:color="auto" w:fill="auto"/>
          </w:tcPr>
          <w:p w14:paraId="30F86356" w14:textId="77777777" w:rsidR="000F4F82" w:rsidRPr="005F70FB" w:rsidRDefault="000F4F82" w:rsidP="00A551BF">
            <w:pPr>
              <w:pStyle w:val="TableCell0-0115Break"/>
              <w:rPr>
                <w:rStyle w:val="ExampleSource"/>
              </w:rPr>
            </w:pPr>
          </w:p>
        </w:tc>
        <w:tc>
          <w:tcPr>
            <w:tcW w:w="1249" w:type="dxa"/>
            <w:shd w:val="clear" w:color="auto" w:fill="auto"/>
          </w:tcPr>
          <w:p w14:paraId="4407AADD" w14:textId="77777777" w:rsidR="000F4F82" w:rsidRPr="005F70FB" w:rsidRDefault="000F4F82" w:rsidP="00A551BF">
            <w:pPr>
              <w:pStyle w:val="TableCell0-0115Break"/>
              <w:rPr>
                <w:rStyle w:val="ChItalBold"/>
              </w:rPr>
            </w:pPr>
            <w:r w:rsidRPr="005F70FB">
              <w:rPr>
                <w:rStyle w:val="ChItalBold"/>
              </w:rPr>
              <w:t>bicara</w:t>
            </w:r>
          </w:p>
        </w:tc>
        <w:tc>
          <w:tcPr>
            <w:tcW w:w="1587" w:type="dxa"/>
            <w:shd w:val="clear" w:color="auto" w:fill="auto"/>
          </w:tcPr>
          <w:p w14:paraId="7532CB34" w14:textId="77777777" w:rsidR="000F4F82" w:rsidRPr="005F70FB" w:rsidRDefault="000F4F82" w:rsidP="00A551BF">
            <w:pPr>
              <w:pStyle w:val="TableCell0-0115Break"/>
              <w:rPr>
                <w:rStyle w:val="ChCharisSIL"/>
              </w:rPr>
            </w:pPr>
            <w:r w:rsidRPr="005F70FB">
              <w:rPr>
                <w:rStyle w:val="ChCharisSIL"/>
              </w:rPr>
              <w:t>bi.ˈtʃa.ɾa</w:t>
            </w:r>
          </w:p>
        </w:tc>
        <w:tc>
          <w:tcPr>
            <w:tcW w:w="1275" w:type="dxa"/>
            <w:shd w:val="clear" w:color="auto" w:fill="auto"/>
          </w:tcPr>
          <w:p w14:paraId="38AA91D0"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02A89F39" w14:textId="77777777" w:rsidR="000F4F82" w:rsidRPr="005F70FB" w:rsidRDefault="000F4F82" w:rsidP="00A551BF">
            <w:pPr>
              <w:pStyle w:val="TableCell0-0115Break"/>
            </w:pPr>
            <w:r w:rsidRPr="005F70FB">
              <w:t>speak</w:t>
            </w:r>
          </w:p>
        </w:tc>
      </w:tr>
      <w:tr w:rsidR="00AC23C4" w:rsidRPr="005F70FB" w14:paraId="3689F2D3" w14:textId="77777777" w:rsidTr="00BC00CF">
        <w:tc>
          <w:tcPr>
            <w:tcW w:w="240" w:type="dxa"/>
            <w:shd w:val="clear" w:color="auto" w:fill="auto"/>
          </w:tcPr>
          <w:p w14:paraId="4F6DC6BD" w14:textId="77777777" w:rsidR="000F4F82" w:rsidRPr="005F70FB" w:rsidRDefault="000F4F82" w:rsidP="00A551BF">
            <w:pPr>
              <w:pStyle w:val="TableCell0-0115Break"/>
              <w:rPr>
                <w:rStyle w:val="ExampleSource"/>
              </w:rPr>
            </w:pPr>
          </w:p>
        </w:tc>
        <w:tc>
          <w:tcPr>
            <w:tcW w:w="1249" w:type="dxa"/>
            <w:shd w:val="clear" w:color="auto" w:fill="auto"/>
          </w:tcPr>
          <w:p w14:paraId="416E12B5" w14:textId="77777777" w:rsidR="000F4F82" w:rsidRPr="005F70FB" w:rsidRDefault="000F4F82" w:rsidP="00A551BF">
            <w:pPr>
              <w:pStyle w:val="TableCell0-0115Break"/>
              <w:rPr>
                <w:rStyle w:val="ChItalBold"/>
              </w:rPr>
            </w:pPr>
            <w:r w:rsidRPr="005F70FB">
              <w:rPr>
                <w:rStyle w:val="ChItalBold"/>
              </w:rPr>
              <w:t>bijaksana</w:t>
            </w:r>
          </w:p>
        </w:tc>
        <w:tc>
          <w:tcPr>
            <w:tcW w:w="1587" w:type="dxa"/>
            <w:shd w:val="clear" w:color="auto" w:fill="auto"/>
          </w:tcPr>
          <w:p w14:paraId="36D07F9F" w14:textId="77777777" w:rsidR="000F4F82" w:rsidRPr="005F70FB" w:rsidRDefault="000F4F82" w:rsidP="00A551BF">
            <w:pPr>
              <w:pStyle w:val="TableCell0-0115Break"/>
              <w:rPr>
                <w:rStyle w:val="ChCharisSIL"/>
              </w:rPr>
            </w:pPr>
            <w:r w:rsidRPr="005F70FB">
              <w:rPr>
                <w:rStyle w:val="ChCharisSIL"/>
              </w:rPr>
              <w:t>ˌbi.dʒɐk̚.ˈsa.na</w:t>
            </w:r>
          </w:p>
        </w:tc>
        <w:tc>
          <w:tcPr>
            <w:tcW w:w="1275" w:type="dxa"/>
            <w:shd w:val="clear" w:color="auto" w:fill="auto"/>
          </w:tcPr>
          <w:p w14:paraId="77BCD6BE"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22872B04" w14:textId="77777777" w:rsidR="000F4F82" w:rsidRPr="005F70FB" w:rsidRDefault="000F4F82" w:rsidP="00A551BF">
            <w:pPr>
              <w:pStyle w:val="TableCell0-0115Break"/>
            </w:pPr>
            <w:r w:rsidRPr="005F70FB">
              <w:t>be wise</w:t>
            </w:r>
          </w:p>
        </w:tc>
      </w:tr>
      <w:tr w:rsidR="00AC23C4" w:rsidRPr="005F70FB" w14:paraId="051A6093" w14:textId="77777777" w:rsidTr="00BC00CF">
        <w:tc>
          <w:tcPr>
            <w:tcW w:w="240" w:type="dxa"/>
            <w:shd w:val="clear" w:color="auto" w:fill="auto"/>
          </w:tcPr>
          <w:p w14:paraId="65354F3C" w14:textId="77777777" w:rsidR="000F4F82" w:rsidRPr="005F70FB" w:rsidRDefault="000F4F82" w:rsidP="00A551BF">
            <w:pPr>
              <w:pStyle w:val="TableCell0-0115Break"/>
              <w:rPr>
                <w:rStyle w:val="ExampleSource"/>
              </w:rPr>
            </w:pPr>
          </w:p>
        </w:tc>
        <w:tc>
          <w:tcPr>
            <w:tcW w:w="1249" w:type="dxa"/>
            <w:shd w:val="clear" w:color="auto" w:fill="auto"/>
          </w:tcPr>
          <w:p w14:paraId="492D8EAF" w14:textId="77777777" w:rsidR="000F4F82" w:rsidRPr="005F70FB" w:rsidRDefault="000F4F82" w:rsidP="00A551BF">
            <w:pPr>
              <w:pStyle w:val="TableCell0-0115Break"/>
              <w:rPr>
                <w:rStyle w:val="ChItalBold"/>
              </w:rPr>
            </w:pPr>
            <w:r w:rsidRPr="005F70FB">
              <w:rPr>
                <w:rStyle w:val="ChItalBold"/>
              </w:rPr>
              <w:t>biji</w:t>
            </w:r>
          </w:p>
        </w:tc>
        <w:tc>
          <w:tcPr>
            <w:tcW w:w="1587" w:type="dxa"/>
            <w:shd w:val="clear" w:color="auto" w:fill="auto"/>
          </w:tcPr>
          <w:p w14:paraId="73C799E6" w14:textId="77777777" w:rsidR="000F4F82" w:rsidRPr="005F70FB" w:rsidRDefault="000F4F82" w:rsidP="00A551BF">
            <w:pPr>
              <w:pStyle w:val="TableCell0-0115Break"/>
              <w:rPr>
                <w:rStyle w:val="ChCharisSIL"/>
              </w:rPr>
            </w:pPr>
            <w:r w:rsidRPr="005F70FB">
              <w:rPr>
                <w:rStyle w:val="ChCharisSIL"/>
              </w:rPr>
              <w:t>ˈbi.dʒi</w:t>
            </w:r>
          </w:p>
        </w:tc>
        <w:tc>
          <w:tcPr>
            <w:tcW w:w="1275" w:type="dxa"/>
            <w:shd w:val="clear" w:color="auto" w:fill="auto"/>
          </w:tcPr>
          <w:p w14:paraId="4B6813F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2D233CE" w14:textId="77777777" w:rsidR="000F4F82" w:rsidRPr="005F70FB" w:rsidRDefault="000F4F82" w:rsidP="00A551BF">
            <w:pPr>
              <w:pStyle w:val="TableCell0-0115Break"/>
            </w:pPr>
            <w:r w:rsidRPr="005F70FB">
              <w:t>seed</w:t>
            </w:r>
          </w:p>
        </w:tc>
      </w:tr>
      <w:tr w:rsidR="00AC23C4" w:rsidRPr="005F70FB" w14:paraId="1162D9C3" w14:textId="77777777" w:rsidTr="00BC00CF">
        <w:tc>
          <w:tcPr>
            <w:tcW w:w="240" w:type="dxa"/>
            <w:shd w:val="clear" w:color="auto" w:fill="auto"/>
          </w:tcPr>
          <w:p w14:paraId="5FF788E5" w14:textId="77777777" w:rsidR="000F4F82" w:rsidRPr="005F70FB" w:rsidRDefault="000F4F82" w:rsidP="00A551BF">
            <w:pPr>
              <w:pStyle w:val="TableCell0-0115Break"/>
              <w:rPr>
                <w:rStyle w:val="ExampleSource"/>
              </w:rPr>
            </w:pPr>
          </w:p>
        </w:tc>
        <w:tc>
          <w:tcPr>
            <w:tcW w:w="1249" w:type="dxa"/>
            <w:shd w:val="clear" w:color="auto" w:fill="auto"/>
          </w:tcPr>
          <w:p w14:paraId="364B9A73" w14:textId="77777777" w:rsidR="000F4F82" w:rsidRPr="005F70FB" w:rsidRDefault="000F4F82" w:rsidP="00A551BF">
            <w:pPr>
              <w:pStyle w:val="TableCell0-0115Break"/>
              <w:rPr>
                <w:rStyle w:val="ChItalBold"/>
              </w:rPr>
            </w:pPr>
            <w:r w:rsidRPr="005F70FB">
              <w:rPr>
                <w:rStyle w:val="ChItalBold"/>
              </w:rPr>
              <w:t>biodata</w:t>
            </w:r>
          </w:p>
        </w:tc>
        <w:tc>
          <w:tcPr>
            <w:tcW w:w="1587" w:type="dxa"/>
            <w:shd w:val="clear" w:color="auto" w:fill="auto"/>
          </w:tcPr>
          <w:p w14:paraId="0D70FEC7" w14:textId="77777777" w:rsidR="000F4F82" w:rsidRPr="005F70FB" w:rsidRDefault="000F4F82" w:rsidP="00A551BF">
            <w:pPr>
              <w:pStyle w:val="TableCell0-0115Break"/>
              <w:rPr>
                <w:rStyle w:val="ChCharisSIL"/>
              </w:rPr>
            </w:pPr>
            <w:r w:rsidRPr="005F70FB">
              <w:rPr>
                <w:rStyle w:val="ChCharisSIL"/>
              </w:rPr>
              <w:t>ˌbi.ɔ.ˈda.ta</w:t>
            </w:r>
          </w:p>
        </w:tc>
        <w:tc>
          <w:tcPr>
            <w:tcW w:w="1275" w:type="dxa"/>
            <w:shd w:val="clear" w:color="auto" w:fill="auto"/>
          </w:tcPr>
          <w:p w14:paraId="42EAD95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6A05ED5" w14:textId="77777777" w:rsidR="000F4F82" w:rsidRPr="005F70FB" w:rsidRDefault="000F4F82" w:rsidP="00A551BF">
            <w:pPr>
              <w:pStyle w:val="TableCell0-0115Break"/>
            </w:pPr>
            <w:r w:rsidRPr="005F70FB">
              <w:t>biodata</w:t>
            </w:r>
          </w:p>
        </w:tc>
      </w:tr>
      <w:tr w:rsidR="00AC23C4" w:rsidRPr="005F70FB" w14:paraId="0BD45C78" w14:textId="77777777" w:rsidTr="00BC00CF">
        <w:tc>
          <w:tcPr>
            <w:tcW w:w="240" w:type="dxa"/>
            <w:shd w:val="clear" w:color="auto" w:fill="auto"/>
          </w:tcPr>
          <w:p w14:paraId="1848D327" w14:textId="77777777" w:rsidR="000F4F82" w:rsidRPr="005F70FB" w:rsidRDefault="000F4F82" w:rsidP="00A551BF">
            <w:pPr>
              <w:pStyle w:val="TableCell0-0115Break"/>
              <w:rPr>
                <w:rStyle w:val="ExampleSource"/>
              </w:rPr>
            </w:pPr>
          </w:p>
        </w:tc>
        <w:tc>
          <w:tcPr>
            <w:tcW w:w="1249" w:type="dxa"/>
            <w:shd w:val="clear" w:color="auto" w:fill="auto"/>
          </w:tcPr>
          <w:p w14:paraId="3CD93352" w14:textId="77777777" w:rsidR="000F4F82" w:rsidRPr="005F70FB" w:rsidRDefault="000F4F82" w:rsidP="00A551BF">
            <w:pPr>
              <w:pStyle w:val="TableCell0-0115Break"/>
              <w:rPr>
                <w:rStyle w:val="ChItalBold"/>
              </w:rPr>
            </w:pPr>
            <w:r w:rsidRPr="005F70FB">
              <w:rPr>
                <w:rStyle w:val="ChItalBold"/>
              </w:rPr>
              <w:t>biologi</w:t>
            </w:r>
          </w:p>
        </w:tc>
        <w:tc>
          <w:tcPr>
            <w:tcW w:w="1587" w:type="dxa"/>
            <w:shd w:val="clear" w:color="auto" w:fill="auto"/>
          </w:tcPr>
          <w:p w14:paraId="73929472" w14:textId="77777777" w:rsidR="000F4F82" w:rsidRPr="005F70FB" w:rsidRDefault="000F4F82" w:rsidP="00A551BF">
            <w:pPr>
              <w:pStyle w:val="TableCell0-0115Break"/>
              <w:rPr>
                <w:rStyle w:val="ChCharisSIL"/>
              </w:rPr>
            </w:pPr>
            <w:r w:rsidRPr="005F70FB">
              <w:rPr>
                <w:rStyle w:val="ChCharisSIL"/>
              </w:rPr>
              <w:t>ˌbi.ɔ.ˈlɔ.gi</w:t>
            </w:r>
          </w:p>
        </w:tc>
        <w:tc>
          <w:tcPr>
            <w:tcW w:w="1275" w:type="dxa"/>
            <w:shd w:val="clear" w:color="auto" w:fill="auto"/>
          </w:tcPr>
          <w:p w14:paraId="5955DA7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A9F2CC" w14:textId="77777777" w:rsidR="000F4F82" w:rsidRPr="005F70FB" w:rsidRDefault="000F4F82" w:rsidP="00A551BF">
            <w:pPr>
              <w:pStyle w:val="TableCell0-0115Break"/>
            </w:pPr>
            <w:r w:rsidRPr="005F70FB">
              <w:t>biology</w:t>
            </w:r>
          </w:p>
        </w:tc>
      </w:tr>
      <w:tr w:rsidR="00AC23C4" w:rsidRPr="005F70FB" w14:paraId="78B12A7C" w14:textId="77777777" w:rsidTr="00BC00CF">
        <w:tc>
          <w:tcPr>
            <w:tcW w:w="240" w:type="dxa"/>
            <w:shd w:val="clear" w:color="auto" w:fill="auto"/>
          </w:tcPr>
          <w:p w14:paraId="6CEC31B2" w14:textId="77777777" w:rsidR="000F4F82" w:rsidRPr="005F70FB" w:rsidRDefault="000F4F82" w:rsidP="00A551BF">
            <w:pPr>
              <w:pStyle w:val="TableCell0-0115Break"/>
              <w:rPr>
                <w:rStyle w:val="ExampleSource"/>
              </w:rPr>
            </w:pPr>
          </w:p>
        </w:tc>
        <w:tc>
          <w:tcPr>
            <w:tcW w:w="1249" w:type="dxa"/>
            <w:shd w:val="clear" w:color="auto" w:fill="auto"/>
          </w:tcPr>
          <w:p w14:paraId="3C3B6C28" w14:textId="77777777" w:rsidR="000F4F82" w:rsidRPr="005F70FB" w:rsidRDefault="000F4F82" w:rsidP="00A551BF">
            <w:pPr>
              <w:pStyle w:val="TableCell0-0115Break"/>
              <w:rPr>
                <w:rStyle w:val="ChItalBold"/>
              </w:rPr>
            </w:pPr>
            <w:r w:rsidRPr="005F70FB">
              <w:rPr>
                <w:rStyle w:val="ChItalBold"/>
              </w:rPr>
              <w:t>bis</w:t>
            </w:r>
          </w:p>
        </w:tc>
        <w:tc>
          <w:tcPr>
            <w:tcW w:w="1587" w:type="dxa"/>
            <w:shd w:val="clear" w:color="auto" w:fill="auto"/>
          </w:tcPr>
          <w:p w14:paraId="4EB102FD" w14:textId="77777777" w:rsidR="000F4F82" w:rsidRPr="005F70FB" w:rsidRDefault="000F4F82" w:rsidP="00A551BF">
            <w:pPr>
              <w:pStyle w:val="TableCell0-0115Break"/>
              <w:rPr>
                <w:rStyle w:val="ChCharisSIL"/>
              </w:rPr>
            </w:pPr>
            <w:r w:rsidRPr="005F70FB">
              <w:rPr>
                <w:rStyle w:val="ChCharisSIL"/>
              </w:rPr>
              <w:t>ˈbɪs</w:t>
            </w:r>
          </w:p>
        </w:tc>
        <w:tc>
          <w:tcPr>
            <w:tcW w:w="1275" w:type="dxa"/>
            <w:shd w:val="clear" w:color="auto" w:fill="auto"/>
          </w:tcPr>
          <w:p w14:paraId="77CC702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8F8B7D4" w14:textId="77777777" w:rsidR="000F4F82" w:rsidRPr="005F70FB" w:rsidRDefault="000F4F82" w:rsidP="00A551BF">
            <w:pPr>
              <w:pStyle w:val="TableCell0-0115Break"/>
            </w:pPr>
            <w:r w:rsidRPr="005F70FB">
              <w:t>bus</w:t>
            </w:r>
          </w:p>
        </w:tc>
      </w:tr>
      <w:tr w:rsidR="00AC23C4" w:rsidRPr="005F70FB" w14:paraId="57F01B11" w14:textId="77777777" w:rsidTr="00BC00CF">
        <w:tc>
          <w:tcPr>
            <w:tcW w:w="240" w:type="dxa"/>
            <w:shd w:val="clear" w:color="auto" w:fill="auto"/>
          </w:tcPr>
          <w:p w14:paraId="3FB7DB9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0B703C80" w14:textId="77777777" w:rsidR="000F4F82" w:rsidRPr="005F70FB" w:rsidRDefault="000F4F82" w:rsidP="00A551BF">
            <w:pPr>
              <w:pStyle w:val="TableCell0-0115Break"/>
              <w:rPr>
                <w:rStyle w:val="ChItalBold"/>
              </w:rPr>
            </w:pPr>
            <w:r w:rsidRPr="005F70FB">
              <w:rPr>
                <w:rStyle w:val="ChItalBold"/>
              </w:rPr>
              <w:t>biskwit</w:t>
            </w:r>
          </w:p>
        </w:tc>
        <w:tc>
          <w:tcPr>
            <w:tcW w:w="1587" w:type="dxa"/>
            <w:shd w:val="clear" w:color="auto" w:fill="auto"/>
          </w:tcPr>
          <w:p w14:paraId="6BCDABA7" w14:textId="77777777" w:rsidR="000F4F82" w:rsidRPr="005F70FB" w:rsidRDefault="000F4F82" w:rsidP="00A551BF">
            <w:pPr>
              <w:pStyle w:val="TableCell0-0115Break"/>
              <w:rPr>
                <w:rStyle w:val="ChCharisSIL"/>
              </w:rPr>
            </w:pPr>
            <w:r w:rsidRPr="005F70FB">
              <w:rPr>
                <w:rStyle w:val="ChCharisSIL"/>
              </w:rPr>
              <w:t>bɪs.ˈkwɪt</w:t>
            </w:r>
          </w:p>
        </w:tc>
        <w:tc>
          <w:tcPr>
            <w:tcW w:w="1275" w:type="dxa"/>
            <w:shd w:val="clear" w:color="auto" w:fill="auto"/>
          </w:tcPr>
          <w:p w14:paraId="4C3F058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8C2E5A1" w14:textId="77777777" w:rsidR="000F4F82" w:rsidRPr="005F70FB" w:rsidRDefault="000F4F82" w:rsidP="00A551BF">
            <w:pPr>
              <w:pStyle w:val="TableCell0-0115Break"/>
            </w:pPr>
            <w:r w:rsidRPr="005F70FB">
              <w:t>cracker</w:t>
            </w:r>
          </w:p>
        </w:tc>
      </w:tr>
      <w:tr w:rsidR="00AC23C4" w:rsidRPr="005F70FB" w14:paraId="0388A1EF" w14:textId="77777777" w:rsidTr="00BC00CF">
        <w:tc>
          <w:tcPr>
            <w:tcW w:w="240" w:type="dxa"/>
            <w:shd w:val="clear" w:color="auto" w:fill="auto"/>
          </w:tcPr>
          <w:p w14:paraId="314B4341" w14:textId="77777777" w:rsidR="000F4F82" w:rsidRPr="005F70FB" w:rsidRDefault="000F4F82" w:rsidP="00A551BF">
            <w:pPr>
              <w:pStyle w:val="TableCell0-0115Break"/>
              <w:rPr>
                <w:rStyle w:val="ExampleSource"/>
              </w:rPr>
            </w:pPr>
          </w:p>
        </w:tc>
        <w:tc>
          <w:tcPr>
            <w:tcW w:w="1249" w:type="dxa"/>
            <w:shd w:val="clear" w:color="auto" w:fill="auto"/>
          </w:tcPr>
          <w:p w14:paraId="2F5FD38E" w14:textId="77777777" w:rsidR="000F4F82" w:rsidRPr="005F70FB" w:rsidRDefault="000F4F82" w:rsidP="00A551BF">
            <w:pPr>
              <w:pStyle w:val="TableCell0-0115Break"/>
              <w:rPr>
                <w:rStyle w:val="ChItalBold"/>
              </w:rPr>
            </w:pPr>
            <w:r w:rsidRPr="005F70FB">
              <w:rPr>
                <w:rStyle w:val="ChItalBold"/>
              </w:rPr>
              <w:t>bisnis</w:t>
            </w:r>
          </w:p>
        </w:tc>
        <w:tc>
          <w:tcPr>
            <w:tcW w:w="1587" w:type="dxa"/>
            <w:shd w:val="clear" w:color="auto" w:fill="auto"/>
          </w:tcPr>
          <w:p w14:paraId="0A43B83E" w14:textId="77777777" w:rsidR="000F4F82" w:rsidRPr="005F70FB" w:rsidRDefault="000F4F82" w:rsidP="00A551BF">
            <w:pPr>
              <w:pStyle w:val="TableCell0-0115Break"/>
              <w:rPr>
                <w:rStyle w:val="ChCharisSIL"/>
              </w:rPr>
            </w:pPr>
            <w:r w:rsidRPr="005F70FB">
              <w:rPr>
                <w:rStyle w:val="ChCharisSIL"/>
              </w:rPr>
              <w:t>ˈbɪs.nɪs</w:t>
            </w:r>
          </w:p>
        </w:tc>
        <w:tc>
          <w:tcPr>
            <w:tcW w:w="1275" w:type="dxa"/>
            <w:shd w:val="clear" w:color="auto" w:fill="auto"/>
          </w:tcPr>
          <w:p w14:paraId="62FFEB3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EEF0B13" w14:textId="77777777" w:rsidR="000F4F82" w:rsidRPr="005F70FB" w:rsidRDefault="000F4F82" w:rsidP="00A551BF">
            <w:pPr>
              <w:pStyle w:val="TableCell0-0115Break"/>
            </w:pPr>
            <w:r w:rsidRPr="005F70FB">
              <w:t>business</w:t>
            </w:r>
          </w:p>
        </w:tc>
      </w:tr>
      <w:tr w:rsidR="00AC23C4" w:rsidRPr="005F70FB" w14:paraId="5078CD1A" w14:textId="77777777" w:rsidTr="00BC00CF">
        <w:tc>
          <w:tcPr>
            <w:tcW w:w="240" w:type="dxa"/>
            <w:shd w:val="clear" w:color="auto" w:fill="auto"/>
          </w:tcPr>
          <w:p w14:paraId="2BB912FC"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61A1A1F" w14:textId="77777777" w:rsidR="000F4F82" w:rsidRPr="005F70FB" w:rsidRDefault="000F4F82" w:rsidP="00A551BF">
            <w:pPr>
              <w:pStyle w:val="TableCell0-0115Break"/>
              <w:rPr>
                <w:rStyle w:val="ChItalBold"/>
              </w:rPr>
            </w:pPr>
            <w:r w:rsidRPr="005F70FB">
              <w:rPr>
                <w:rStyle w:val="ChItalBold"/>
              </w:rPr>
              <w:t>bistir</w:t>
            </w:r>
          </w:p>
        </w:tc>
        <w:tc>
          <w:tcPr>
            <w:tcW w:w="1587" w:type="dxa"/>
            <w:shd w:val="clear" w:color="auto" w:fill="auto"/>
          </w:tcPr>
          <w:p w14:paraId="62690987" w14:textId="77777777" w:rsidR="000F4F82" w:rsidRPr="005F70FB" w:rsidRDefault="000F4F82" w:rsidP="00A551BF">
            <w:pPr>
              <w:pStyle w:val="TableCell0-0115Break"/>
              <w:rPr>
                <w:rStyle w:val="ChCharisSIL"/>
              </w:rPr>
            </w:pPr>
            <w:r w:rsidRPr="005F70FB">
              <w:rPr>
                <w:rStyle w:val="ChCharisSIL"/>
              </w:rPr>
              <w:t>bɪs.ˈtɪr̥</w:t>
            </w:r>
          </w:p>
        </w:tc>
        <w:tc>
          <w:tcPr>
            <w:tcW w:w="1275" w:type="dxa"/>
            <w:shd w:val="clear" w:color="auto" w:fill="auto"/>
          </w:tcPr>
          <w:p w14:paraId="729F5A0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64DC483" w14:textId="77777777" w:rsidR="000F4F82" w:rsidRPr="005F70FB" w:rsidRDefault="000F4F82" w:rsidP="00A551BF">
            <w:pPr>
              <w:pStyle w:val="TableCell0-0115Break"/>
            </w:pPr>
            <w:r w:rsidRPr="005F70FB">
              <w:t>subdistrict head</w:t>
            </w:r>
          </w:p>
        </w:tc>
      </w:tr>
      <w:tr w:rsidR="00AC23C4" w:rsidRPr="005F70FB" w14:paraId="4664C727" w14:textId="77777777" w:rsidTr="00BC00CF">
        <w:tc>
          <w:tcPr>
            <w:tcW w:w="240" w:type="dxa"/>
            <w:shd w:val="clear" w:color="auto" w:fill="auto"/>
          </w:tcPr>
          <w:p w14:paraId="45612D6B" w14:textId="77777777" w:rsidR="000F4F82" w:rsidRPr="005F70FB" w:rsidRDefault="000F4F82" w:rsidP="00A551BF">
            <w:pPr>
              <w:pStyle w:val="TableCell0-0115Break"/>
              <w:rPr>
                <w:rStyle w:val="ExampleSource"/>
              </w:rPr>
            </w:pPr>
          </w:p>
        </w:tc>
        <w:tc>
          <w:tcPr>
            <w:tcW w:w="1249" w:type="dxa"/>
            <w:shd w:val="clear" w:color="auto" w:fill="auto"/>
          </w:tcPr>
          <w:p w14:paraId="3C184CF2" w14:textId="77777777" w:rsidR="000F4F82" w:rsidRPr="005F70FB" w:rsidRDefault="000F4F82" w:rsidP="00A551BF">
            <w:pPr>
              <w:pStyle w:val="TableCell0-0115Break"/>
              <w:rPr>
                <w:rStyle w:val="ChItalBold"/>
              </w:rPr>
            </w:pPr>
            <w:r w:rsidRPr="005F70FB">
              <w:rPr>
                <w:rStyle w:val="ChItalBold"/>
              </w:rPr>
              <w:t>bola</w:t>
            </w:r>
          </w:p>
        </w:tc>
        <w:tc>
          <w:tcPr>
            <w:tcW w:w="1587" w:type="dxa"/>
            <w:shd w:val="clear" w:color="auto" w:fill="auto"/>
          </w:tcPr>
          <w:p w14:paraId="0B4CA90C" w14:textId="77777777" w:rsidR="000F4F82" w:rsidRPr="005F70FB" w:rsidRDefault="000F4F82" w:rsidP="00A551BF">
            <w:pPr>
              <w:pStyle w:val="TableCell0-0115Break"/>
              <w:rPr>
                <w:rStyle w:val="ChCharisSIL"/>
              </w:rPr>
            </w:pPr>
            <w:r w:rsidRPr="005F70FB">
              <w:rPr>
                <w:rStyle w:val="ChCharisSIL"/>
              </w:rPr>
              <w:t>ˈbɔ.la</w:t>
            </w:r>
          </w:p>
        </w:tc>
        <w:tc>
          <w:tcPr>
            <w:tcW w:w="1275" w:type="dxa"/>
            <w:shd w:val="clear" w:color="auto" w:fill="auto"/>
          </w:tcPr>
          <w:p w14:paraId="16FDEFA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6DEA4CB" w14:textId="77777777" w:rsidR="000F4F82" w:rsidRPr="005F70FB" w:rsidRDefault="000F4F82" w:rsidP="00A551BF">
            <w:pPr>
              <w:pStyle w:val="TableCell0-0115Break"/>
            </w:pPr>
            <w:r w:rsidRPr="005F70FB">
              <w:t>ball</w:t>
            </w:r>
          </w:p>
        </w:tc>
      </w:tr>
      <w:tr w:rsidR="00AC23C4" w:rsidRPr="005F70FB" w14:paraId="497381E6" w14:textId="77777777" w:rsidTr="00BC00CF">
        <w:tc>
          <w:tcPr>
            <w:tcW w:w="240" w:type="dxa"/>
            <w:shd w:val="clear" w:color="auto" w:fill="auto"/>
          </w:tcPr>
          <w:p w14:paraId="233900FB" w14:textId="77777777" w:rsidR="000F4F82" w:rsidRPr="005F70FB" w:rsidRDefault="000F4F82" w:rsidP="00A551BF">
            <w:pPr>
              <w:pStyle w:val="TableCell0-0115Break"/>
              <w:rPr>
                <w:rStyle w:val="ExampleSource"/>
              </w:rPr>
            </w:pPr>
          </w:p>
        </w:tc>
        <w:tc>
          <w:tcPr>
            <w:tcW w:w="1249" w:type="dxa"/>
            <w:shd w:val="clear" w:color="auto" w:fill="auto"/>
          </w:tcPr>
          <w:p w14:paraId="5CE7608B" w14:textId="77777777" w:rsidR="000F4F82" w:rsidRPr="005F70FB" w:rsidRDefault="000F4F82" w:rsidP="00A551BF">
            <w:pPr>
              <w:pStyle w:val="TableCell0-0115Break"/>
              <w:rPr>
                <w:rStyle w:val="ChItalBold"/>
              </w:rPr>
            </w:pPr>
            <w:r w:rsidRPr="005F70FB">
              <w:rPr>
                <w:rStyle w:val="ChItalBold"/>
              </w:rPr>
              <w:t>bolpen</w:t>
            </w:r>
          </w:p>
        </w:tc>
        <w:tc>
          <w:tcPr>
            <w:tcW w:w="1587" w:type="dxa"/>
            <w:shd w:val="clear" w:color="auto" w:fill="auto"/>
          </w:tcPr>
          <w:p w14:paraId="336F99A6" w14:textId="77777777" w:rsidR="000F4F82" w:rsidRPr="005F70FB" w:rsidRDefault="000F4F82" w:rsidP="00A551BF">
            <w:pPr>
              <w:pStyle w:val="TableCell0-0115Break"/>
              <w:rPr>
                <w:rStyle w:val="ChCharisSIL"/>
              </w:rPr>
            </w:pPr>
            <w:r w:rsidRPr="005F70FB">
              <w:rPr>
                <w:rStyle w:val="ChCharisSIL"/>
              </w:rPr>
              <w:t>ˈbɔ̞l.pɛ̞n</w:t>
            </w:r>
          </w:p>
        </w:tc>
        <w:tc>
          <w:tcPr>
            <w:tcW w:w="1275" w:type="dxa"/>
            <w:shd w:val="clear" w:color="auto" w:fill="auto"/>
          </w:tcPr>
          <w:p w14:paraId="5B66576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03341E4" w14:textId="77777777" w:rsidR="000F4F82" w:rsidRPr="005F70FB" w:rsidRDefault="000F4F82" w:rsidP="00A551BF">
            <w:pPr>
              <w:pStyle w:val="TableCell0-0115Break"/>
            </w:pPr>
            <w:r w:rsidRPr="005F70FB">
              <w:t>ballpoint pen</w:t>
            </w:r>
          </w:p>
        </w:tc>
      </w:tr>
      <w:tr w:rsidR="00AC23C4" w:rsidRPr="005F70FB" w14:paraId="2EDF5795" w14:textId="77777777" w:rsidTr="00BC00CF">
        <w:tc>
          <w:tcPr>
            <w:tcW w:w="240" w:type="dxa"/>
            <w:shd w:val="clear" w:color="auto" w:fill="auto"/>
          </w:tcPr>
          <w:p w14:paraId="6F4B25A0" w14:textId="77777777" w:rsidR="000F4F82" w:rsidRPr="005F70FB" w:rsidRDefault="000F4F82" w:rsidP="00A551BF">
            <w:pPr>
              <w:pStyle w:val="TableCell0-0115Break"/>
              <w:rPr>
                <w:rStyle w:val="ExampleSource"/>
              </w:rPr>
            </w:pPr>
          </w:p>
        </w:tc>
        <w:tc>
          <w:tcPr>
            <w:tcW w:w="1249" w:type="dxa"/>
            <w:shd w:val="clear" w:color="auto" w:fill="auto"/>
          </w:tcPr>
          <w:p w14:paraId="30EF67E2" w14:textId="77777777" w:rsidR="000F4F82" w:rsidRPr="005F70FB" w:rsidRDefault="000F4F82" w:rsidP="00A551BF">
            <w:pPr>
              <w:pStyle w:val="TableCell0-0115Break"/>
              <w:rPr>
                <w:rStyle w:val="ChItalBold"/>
              </w:rPr>
            </w:pPr>
            <w:r w:rsidRPr="005F70FB">
              <w:rPr>
                <w:rStyle w:val="ChItalBold"/>
              </w:rPr>
              <w:t>boneka</w:t>
            </w:r>
          </w:p>
        </w:tc>
        <w:tc>
          <w:tcPr>
            <w:tcW w:w="1587" w:type="dxa"/>
            <w:shd w:val="clear" w:color="auto" w:fill="auto"/>
          </w:tcPr>
          <w:p w14:paraId="6B710D36" w14:textId="77777777" w:rsidR="000F4F82" w:rsidRPr="005F70FB" w:rsidRDefault="000F4F82" w:rsidP="00A551BF">
            <w:pPr>
              <w:pStyle w:val="TableCell0-0115Break"/>
              <w:rPr>
                <w:rStyle w:val="ChCharisSIL"/>
              </w:rPr>
            </w:pPr>
            <w:r w:rsidRPr="005F70FB">
              <w:rPr>
                <w:rStyle w:val="ChCharisSIL"/>
              </w:rPr>
              <w:t>bɔ.ˈnɛ.ka</w:t>
            </w:r>
          </w:p>
        </w:tc>
        <w:tc>
          <w:tcPr>
            <w:tcW w:w="1275" w:type="dxa"/>
            <w:shd w:val="clear" w:color="auto" w:fill="auto"/>
          </w:tcPr>
          <w:p w14:paraId="6B14AEB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37FF4CF" w14:textId="77777777" w:rsidR="000F4F82" w:rsidRPr="005F70FB" w:rsidRDefault="000F4F82" w:rsidP="00A551BF">
            <w:pPr>
              <w:pStyle w:val="TableCell0-0115Break"/>
            </w:pPr>
            <w:r w:rsidRPr="005F70FB">
              <w:t>doll</w:t>
            </w:r>
          </w:p>
        </w:tc>
      </w:tr>
      <w:tr w:rsidR="00AC23C4" w:rsidRPr="005F70FB" w14:paraId="0B4D9AA4" w14:textId="77777777" w:rsidTr="00BC00CF">
        <w:tc>
          <w:tcPr>
            <w:tcW w:w="240" w:type="dxa"/>
            <w:shd w:val="clear" w:color="auto" w:fill="auto"/>
          </w:tcPr>
          <w:p w14:paraId="492FB350" w14:textId="77777777" w:rsidR="000F4F82" w:rsidRPr="005F70FB" w:rsidRDefault="000F4F82" w:rsidP="00A551BF">
            <w:pPr>
              <w:pStyle w:val="TableCell0-0115Break"/>
              <w:rPr>
                <w:rStyle w:val="ExampleSource"/>
              </w:rPr>
            </w:pPr>
          </w:p>
        </w:tc>
        <w:tc>
          <w:tcPr>
            <w:tcW w:w="1249" w:type="dxa"/>
            <w:shd w:val="clear" w:color="auto" w:fill="auto"/>
          </w:tcPr>
          <w:p w14:paraId="45FEE924" w14:textId="77777777" w:rsidR="000F4F82" w:rsidRPr="005F70FB" w:rsidRDefault="000F4F82" w:rsidP="00A551BF">
            <w:pPr>
              <w:pStyle w:val="TableCell0-0115Break"/>
              <w:rPr>
                <w:rStyle w:val="ChItalBold"/>
              </w:rPr>
            </w:pPr>
            <w:r w:rsidRPr="005F70FB">
              <w:rPr>
                <w:rStyle w:val="ChItalBold"/>
              </w:rPr>
              <w:t>bos</w:t>
            </w:r>
          </w:p>
        </w:tc>
        <w:tc>
          <w:tcPr>
            <w:tcW w:w="1587" w:type="dxa"/>
            <w:shd w:val="clear" w:color="auto" w:fill="auto"/>
          </w:tcPr>
          <w:p w14:paraId="5F42E530" w14:textId="77777777" w:rsidR="000F4F82" w:rsidRPr="005F70FB" w:rsidRDefault="000F4F82" w:rsidP="00A551BF">
            <w:pPr>
              <w:pStyle w:val="TableCell0-0115Break"/>
              <w:rPr>
                <w:rStyle w:val="ChCharisSIL"/>
              </w:rPr>
            </w:pPr>
            <w:r w:rsidRPr="005F70FB">
              <w:rPr>
                <w:rStyle w:val="ChCharisSIL"/>
              </w:rPr>
              <w:t>ˈbɔ̞s</w:t>
            </w:r>
          </w:p>
        </w:tc>
        <w:tc>
          <w:tcPr>
            <w:tcW w:w="1275" w:type="dxa"/>
            <w:shd w:val="clear" w:color="auto" w:fill="auto"/>
          </w:tcPr>
          <w:p w14:paraId="245F5DD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9A00786" w14:textId="77777777" w:rsidR="000F4F82" w:rsidRPr="005F70FB" w:rsidRDefault="000F4F82" w:rsidP="00A551BF">
            <w:pPr>
              <w:pStyle w:val="TableCell0-0115Break"/>
            </w:pPr>
            <w:r w:rsidRPr="005F70FB">
              <w:t>boss</w:t>
            </w:r>
          </w:p>
        </w:tc>
      </w:tr>
      <w:tr w:rsidR="00AC23C4" w:rsidRPr="005F70FB" w14:paraId="2172FD6A" w14:textId="77777777" w:rsidTr="00BC00CF">
        <w:tc>
          <w:tcPr>
            <w:tcW w:w="240" w:type="dxa"/>
            <w:shd w:val="clear" w:color="auto" w:fill="auto"/>
          </w:tcPr>
          <w:p w14:paraId="3B323BE7" w14:textId="77777777" w:rsidR="000F4F82" w:rsidRPr="005F70FB" w:rsidRDefault="000F4F82" w:rsidP="00A551BF">
            <w:pPr>
              <w:pStyle w:val="TableCell0-0115Break"/>
              <w:rPr>
                <w:rStyle w:val="ExampleSource"/>
              </w:rPr>
            </w:pPr>
          </w:p>
        </w:tc>
        <w:tc>
          <w:tcPr>
            <w:tcW w:w="1249" w:type="dxa"/>
            <w:shd w:val="clear" w:color="auto" w:fill="auto"/>
          </w:tcPr>
          <w:p w14:paraId="1130DAD9" w14:textId="77777777" w:rsidR="000F4F82" w:rsidRPr="005F70FB" w:rsidRDefault="000F4F82" w:rsidP="00A551BF">
            <w:pPr>
              <w:pStyle w:val="TableCell0-0115Break"/>
              <w:rPr>
                <w:rStyle w:val="ChItalBold"/>
              </w:rPr>
            </w:pPr>
            <w:r w:rsidRPr="005F70FB">
              <w:rPr>
                <w:rStyle w:val="ChItalBold"/>
              </w:rPr>
              <w:t>botol</w:t>
            </w:r>
          </w:p>
        </w:tc>
        <w:tc>
          <w:tcPr>
            <w:tcW w:w="1587" w:type="dxa"/>
            <w:shd w:val="clear" w:color="auto" w:fill="auto"/>
          </w:tcPr>
          <w:p w14:paraId="1A4866B7" w14:textId="77777777" w:rsidR="000F4F82" w:rsidRPr="005F70FB" w:rsidRDefault="000F4F82" w:rsidP="00A551BF">
            <w:pPr>
              <w:pStyle w:val="TableCell0-0115Break"/>
              <w:rPr>
                <w:rStyle w:val="ChCharisSIL"/>
              </w:rPr>
            </w:pPr>
            <w:r w:rsidRPr="005F70FB">
              <w:rPr>
                <w:rStyle w:val="ChCharisSIL"/>
              </w:rPr>
              <w:t>ˈbɔ̞.tɔ̞l</w:t>
            </w:r>
          </w:p>
        </w:tc>
        <w:tc>
          <w:tcPr>
            <w:tcW w:w="1275" w:type="dxa"/>
            <w:shd w:val="clear" w:color="auto" w:fill="auto"/>
          </w:tcPr>
          <w:p w14:paraId="6699309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DE97D27" w14:textId="77777777" w:rsidR="000F4F82" w:rsidRPr="005F70FB" w:rsidRDefault="000F4F82" w:rsidP="00A551BF">
            <w:pPr>
              <w:pStyle w:val="TableCell0-0115Break"/>
            </w:pPr>
            <w:r w:rsidRPr="005F70FB">
              <w:t>bottle</w:t>
            </w:r>
          </w:p>
        </w:tc>
      </w:tr>
      <w:tr w:rsidR="00AC23C4" w:rsidRPr="005F70FB" w14:paraId="2D07CE6F" w14:textId="77777777" w:rsidTr="00BC00CF">
        <w:tc>
          <w:tcPr>
            <w:tcW w:w="240" w:type="dxa"/>
            <w:shd w:val="clear" w:color="auto" w:fill="auto"/>
          </w:tcPr>
          <w:p w14:paraId="5370807B" w14:textId="77777777" w:rsidR="000F4F82" w:rsidRPr="005F70FB" w:rsidRDefault="000F4F82" w:rsidP="00A551BF">
            <w:pPr>
              <w:pStyle w:val="TableCell0-0115Break"/>
              <w:rPr>
                <w:rStyle w:val="ExampleSource"/>
              </w:rPr>
            </w:pPr>
          </w:p>
        </w:tc>
        <w:tc>
          <w:tcPr>
            <w:tcW w:w="1249" w:type="dxa"/>
            <w:shd w:val="clear" w:color="auto" w:fill="auto"/>
          </w:tcPr>
          <w:p w14:paraId="1DFDD8A2" w14:textId="77777777" w:rsidR="000F4F82" w:rsidRPr="005F70FB" w:rsidRDefault="000F4F82" w:rsidP="00A551BF">
            <w:pPr>
              <w:pStyle w:val="TableCell0-0115Break"/>
              <w:rPr>
                <w:rStyle w:val="ChItalBold"/>
              </w:rPr>
            </w:pPr>
            <w:r w:rsidRPr="005F70FB">
              <w:rPr>
                <w:rStyle w:val="ChItalBold"/>
              </w:rPr>
              <w:t>brita</w:t>
            </w:r>
          </w:p>
        </w:tc>
        <w:tc>
          <w:tcPr>
            <w:tcW w:w="1587" w:type="dxa"/>
            <w:shd w:val="clear" w:color="auto" w:fill="auto"/>
          </w:tcPr>
          <w:p w14:paraId="2E6C928C" w14:textId="77777777" w:rsidR="000F4F82" w:rsidRPr="005F70FB" w:rsidRDefault="000F4F82" w:rsidP="00A551BF">
            <w:pPr>
              <w:pStyle w:val="TableCell0-0115Break"/>
              <w:rPr>
                <w:rStyle w:val="ChCharisSIL"/>
              </w:rPr>
            </w:pPr>
            <w:r w:rsidRPr="005F70FB">
              <w:rPr>
                <w:rStyle w:val="ChCharisSIL"/>
              </w:rPr>
              <w:t>ˈbri.ta</w:t>
            </w:r>
          </w:p>
        </w:tc>
        <w:tc>
          <w:tcPr>
            <w:tcW w:w="1275" w:type="dxa"/>
            <w:shd w:val="clear" w:color="auto" w:fill="auto"/>
          </w:tcPr>
          <w:p w14:paraId="163EDA9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45431D1" w14:textId="77777777" w:rsidR="000F4F82" w:rsidRPr="005F70FB" w:rsidRDefault="000F4F82" w:rsidP="00A551BF">
            <w:pPr>
              <w:pStyle w:val="TableCell0-0115Break"/>
            </w:pPr>
            <w:r w:rsidRPr="005F70FB">
              <w:t>news</w:t>
            </w:r>
          </w:p>
        </w:tc>
      </w:tr>
      <w:tr w:rsidR="00AC23C4" w:rsidRPr="005F70FB" w14:paraId="54C17C1E" w14:textId="77777777" w:rsidTr="00BC00CF">
        <w:tc>
          <w:tcPr>
            <w:tcW w:w="240" w:type="dxa"/>
            <w:shd w:val="clear" w:color="auto" w:fill="auto"/>
          </w:tcPr>
          <w:p w14:paraId="1F8731F2" w14:textId="77777777" w:rsidR="000F4F82" w:rsidRPr="005F70FB" w:rsidRDefault="000F4F82" w:rsidP="00A551BF">
            <w:pPr>
              <w:pStyle w:val="TableCell0-0115Break"/>
              <w:rPr>
                <w:rStyle w:val="ExampleSource"/>
              </w:rPr>
            </w:pPr>
          </w:p>
        </w:tc>
        <w:tc>
          <w:tcPr>
            <w:tcW w:w="1249" w:type="dxa"/>
            <w:shd w:val="clear" w:color="auto" w:fill="auto"/>
          </w:tcPr>
          <w:p w14:paraId="2093DE8B" w14:textId="77777777" w:rsidR="000F4F82" w:rsidRPr="005F70FB" w:rsidRDefault="000F4F82" w:rsidP="00A551BF">
            <w:pPr>
              <w:pStyle w:val="TableCell0-0115Break"/>
              <w:rPr>
                <w:rStyle w:val="ChItalBold"/>
              </w:rPr>
            </w:pPr>
            <w:r w:rsidRPr="005F70FB">
              <w:rPr>
                <w:rStyle w:val="ChItalBold"/>
              </w:rPr>
              <w:t>budaya</w:t>
            </w:r>
          </w:p>
        </w:tc>
        <w:tc>
          <w:tcPr>
            <w:tcW w:w="1587" w:type="dxa"/>
            <w:shd w:val="clear" w:color="auto" w:fill="auto"/>
          </w:tcPr>
          <w:p w14:paraId="63CD34DD" w14:textId="77777777" w:rsidR="000F4F82" w:rsidRPr="005F70FB" w:rsidRDefault="000F4F82" w:rsidP="00A551BF">
            <w:pPr>
              <w:pStyle w:val="TableCell0-0115Break"/>
              <w:rPr>
                <w:rStyle w:val="ChCharisSIL"/>
              </w:rPr>
            </w:pPr>
            <w:r w:rsidRPr="005F70FB">
              <w:rPr>
                <w:rStyle w:val="ChCharisSIL"/>
              </w:rPr>
              <w:t>bʊ.ˈda.ja</w:t>
            </w:r>
          </w:p>
        </w:tc>
        <w:tc>
          <w:tcPr>
            <w:tcW w:w="1275" w:type="dxa"/>
            <w:shd w:val="clear" w:color="auto" w:fill="auto"/>
          </w:tcPr>
          <w:p w14:paraId="5271EF3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7F38851" w14:textId="77777777" w:rsidR="000F4F82" w:rsidRPr="005F70FB" w:rsidRDefault="000F4F82" w:rsidP="00A551BF">
            <w:pPr>
              <w:pStyle w:val="TableCell0-0115Break"/>
            </w:pPr>
            <w:r w:rsidRPr="005F70FB">
              <w:t>culture</w:t>
            </w:r>
          </w:p>
        </w:tc>
      </w:tr>
      <w:tr w:rsidR="00AC23C4" w:rsidRPr="005F70FB" w14:paraId="735084E2" w14:textId="77777777" w:rsidTr="00BC00CF">
        <w:tc>
          <w:tcPr>
            <w:tcW w:w="240" w:type="dxa"/>
            <w:shd w:val="clear" w:color="auto" w:fill="auto"/>
          </w:tcPr>
          <w:p w14:paraId="1DC36BEF" w14:textId="77777777" w:rsidR="000F4F82" w:rsidRPr="005F70FB" w:rsidRDefault="000F4F82" w:rsidP="00A551BF">
            <w:pPr>
              <w:pStyle w:val="TableCell0-0115Break"/>
              <w:rPr>
                <w:rStyle w:val="ExampleSource"/>
              </w:rPr>
            </w:pPr>
          </w:p>
        </w:tc>
        <w:tc>
          <w:tcPr>
            <w:tcW w:w="1249" w:type="dxa"/>
            <w:shd w:val="clear" w:color="auto" w:fill="auto"/>
          </w:tcPr>
          <w:p w14:paraId="6D106BEA" w14:textId="77777777" w:rsidR="000F4F82" w:rsidRPr="005F70FB" w:rsidRDefault="000F4F82" w:rsidP="00A551BF">
            <w:pPr>
              <w:pStyle w:val="TableCell0-0115Break"/>
              <w:rPr>
                <w:rStyle w:val="ChItalBold"/>
              </w:rPr>
            </w:pPr>
            <w:r w:rsidRPr="005F70FB">
              <w:rPr>
                <w:rStyle w:val="ChItalBold"/>
              </w:rPr>
              <w:t>bukti</w:t>
            </w:r>
          </w:p>
        </w:tc>
        <w:tc>
          <w:tcPr>
            <w:tcW w:w="1587" w:type="dxa"/>
            <w:shd w:val="clear" w:color="auto" w:fill="auto"/>
          </w:tcPr>
          <w:p w14:paraId="2A08E3C6" w14:textId="77777777" w:rsidR="000F4F82" w:rsidRPr="005F70FB" w:rsidRDefault="000F4F82" w:rsidP="00A551BF">
            <w:pPr>
              <w:pStyle w:val="TableCell0-0115Break"/>
              <w:rPr>
                <w:rStyle w:val="ChCharisSIL"/>
              </w:rPr>
            </w:pPr>
            <w:r w:rsidRPr="005F70FB">
              <w:rPr>
                <w:rStyle w:val="ChCharisSIL"/>
              </w:rPr>
              <w:t>ˈbʊk̚.ti</w:t>
            </w:r>
          </w:p>
        </w:tc>
        <w:tc>
          <w:tcPr>
            <w:tcW w:w="1275" w:type="dxa"/>
            <w:shd w:val="clear" w:color="auto" w:fill="auto"/>
          </w:tcPr>
          <w:p w14:paraId="3216EED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4D53B4B" w14:textId="77777777" w:rsidR="000F4F82" w:rsidRPr="005F70FB" w:rsidRDefault="000F4F82" w:rsidP="00A551BF">
            <w:pPr>
              <w:pStyle w:val="TableCell0-0115Break"/>
            </w:pPr>
            <w:r w:rsidRPr="005F70FB">
              <w:t>proof</w:t>
            </w:r>
          </w:p>
        </w:tc>
      </w:tr>
      <w:tr w:rsidR="00AC23C4" w:rsidRPr="005F70FB" w14:paraId="6C51FCF0" w14:textId="77777777" w:rsidTr="00BC00CF">
        <w:tc>
          <w:tcPr>
            <w:tcW w:w="240" w:type="dxa"/>
            <w:shd w:val="clear" w:color="auto" w:fill="auto"/>
          </w:tcPr>
          <w:p w14:paraId="7306CDBB" w14:textId="77777777" w:rsidR="000F4F82" w:rsidRPr="005F70FB" w:rsidRDefault="000F4F82" w:rsidP="00A551BF">
            <w:pPr>
              <w:pStyle w:val="TableCell0-0115Break"/>
              <w:rPr>
                <w:rStyle w:val="ExampleSource"/>
              </w:rPr>
            </w:pPr>
          </w:p>
        </w:tc>
        <w:tc>
          <w:tcPr>
            <w:tcW w:w="1249" w:type="dxa"/>
            <w:shd w:val="clear" w:color="auto" w:fill="auto"/>
          </w:tcPr>
          <w:p w14:paraId="670F740B" w14:textId="77777777" w:rsidR="000F4F82" w:rsidRPr="005F70FB" w:rsidRDefault="000F4F82" w:rsidP="00A551BF">
            <w:pPr>
              <w:pStyle w:val="TableCell0-0115Break"/>
              <w:rPr>
                <w:rStyle w:val="ChItalBold"/>
              </w:rPr>
            </w:pPr>
            <w:r w:rsidRPr="005F70FB">
              <w:rPr>
                <w:rStyle w:val="ChItalBold"/>
              </w:rPr>
              <w:t>buku</w:t>
            </w:r>
          </w:p>
        </w:tc>
        <w:tc>
          <w:tcPr>
            <w:tcW w:w="1587" w:type="dxa"/>
            <w:shd w:val="clear" w:color="auto" w:fill="auto"/>
          </w:tcPr>
          <w:p w14:paraId="56E3C69A" w14:textId="77777777" w:rsidR="000F4F82" w:rsidRPr="005F70FB" w:rsidRDefault="000F4F82" w:rsidP="00A551BF">
            <w:pPr>
              <w:pStyle w:val="TableCell0-0115Break"/>
              <w:rPr>
                <w:rStyle w:val="ChCharisSIL"/>
              </w:rPr>
            </w:pPr>
            <w:r w:rsidRPr="005F70FB">
              <w:rPr>
                <w:rStyle w:val="ChCharisSIL"/>
              </w:rPr>
              <w:t>ˈbu.ku</w:t>
            </w:r>
          </w:p>
        </w:tc>
        <w:tc>
          <w:tcPr>
            <w:tcW w:w="1275" w:type="dxa"/>
            <w:shd w:val="clear" w:color="auto" w:fill="auto"/>
          </w:tcPr>
          <w:p w14:paraId="7B46DE6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8CF1B2A" w14:textId="77777777" w:rsidR="000F4F82" w:rsidRPr="005F70FB" w:rsidRDefault="000F4F82" w:rsidP="00A551BF">
            <w:pPr>
              <w:pStyle w:val="TableCell0-0115Break"/>
            </w:pPr>
            <w:r w:rsidRPr="005F70FB">
              <w:t>book</w:t>
            </w:r>
          </w:p>
        </w:tc>
      </w:tr>
      <w:tr w:rsidR="00AC23C4" w:rsidRPr="005F70FB" w14:paraId="4EB5C0EA" w14:textId="77777777" w:rsidTr="00BC00CF">
        <w:tc>
          <w:tcPr>
            <w:tcW w:w="240" w:type="dxa"/>
            <w:shd w:val="clear" w:color="auto" w:fill="auto"/>
          </w:tcPr>
          <w:p w14:paraId="2061657F" w14:textId="77777777" w:rsidR="000F4F82" w:rsidRPr="005F70FB" w:rsidRDefault="000F4F82" w:rsidP="00A551BF">
            <w:pPr>
              <w:pStyle w:val="TableCell0-0115Break"/>
              <w:rPr>
                <w:rStyle w:val="ExampleSource"/>
              </w:rPr>
            </w:pPr>
          </w:p>
        </w:tc>
        <w:tc>
          <w:tcPr>
            <w:tcW w:w="1249" w:type="dxa"/>
            <w:shd w:val="clear" w:color="auto" w:fill="auto"/>
          </w:tcPr>
          <w:p w14:paraId="537F789A" w14:textId="77777777" w:rsidR="000F4F82" w:rsidRPr="005F70FB" w:rsidRDefault="000F4F82" w:rsidP="00A551BF">
            <w:pPr>
              <w:pStyle w:val="TableCell0-0115Break"/>
              <w:rPr>
                <w:rStyle w:val="ChItalBold"/>
              </w:rPr>
            </w:pPr>
            <w:r w:rsidRPr="005F70FB">
              <w:rPr>
                <w:rStyle w:val="ChItalBold"/>
              </w:rPr>
              <w:t>bumi</w:t>
            </w:r>
          </w:p>
        </w:tc>
        <w:tc>
          <w:tcPr>
            <w:tcW w:w="1587" w:type="dxa"/>
            <w:shd w:val="clear" w:color="auto" w:fill="auto"/>
          </w:tcPr>
          <w:p w14:paraId="5C428003" w14:textId="77777777" w:rsidR="000F4F82" w:rsidRPr="005F70FB" w:rsidRDefault="000F4F82" w:rsidP="00A551BF">
            <w:pPr>
              <w:pStyle w:val="TableCell0-0115Break"/>
              <w:rPr>
                <w:rStyle w:val="ChCharisSIL"/>
              </w:rPr>
            </w:pPr>
            <w:r w:rsidRPr="005F70FB">
              <w:rPr>
                <w:rStyle w:val="ChCharisSIL"/>
              </w:rPr>
              <w:t>ˈbu.mi</w:t>
            </w:r>
          </w:p>
        </w:tc>
        <w:tc>
          <w:tcPr>
            <w:tcW w:w="1275" w:type="dxa"/>
            <w:shd w:val="clear" w:color="auto" w:fill="auto"/>
          </w:tcPr>
          <w:p w14:paraId="7E35EBA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59E231B" w14:textId="77777777" w:rsidR="000F4F82" w:rsidRPr="005F70FB" w:rsidRDefault="000F4F82" w:rsidP="00A551BF">
            <w:pPr>
              <w:pStyle w:val="TableCell0-0115Break"/>
            </w:pPr>
            <w:r w:rsidRPr="005F70FB">
              <w:t>earth</w:t>
            </w:r>
          </w:p>
        </w:tc>
      </w:tr>
      <w:tr w:rsidR="00AC23C4" w:rsidRPr="005F70FB" w14:paraId="10B5C233" w14:textId="77777777" w:rsidTr="00BC00CF">
        <w:tc>
          <w:tcPr>
            <w:tcW w:w="240" w:type="dxa"/>
            <w:shd w:val="clear" w:color="auto" w:fill="auto"/>
          </w:tcPr>
          <w:p w14:paraId="2DB69F76" w14:textId="77777777" w:rsidR="000F4F82" w:rsidRPr="005F70FB" w:rsidRDefault="000F4F82" w:rsidP="00A551BF">
            <w:pPr>
              <w:pStyle w:val="TableCell0-0115Break"/>
              <w:rPr>
                <w:rStyle w:val="ExampleSource"/>
              </w:rPr>
            </w:pPr>
          </w:p>
        </w:tc>
        <w:tc>
          <w:tcPr>
            <w:tcW w:w="1249" w:type="dxa"/>
            <w:shd w:val="clear" w:color="auto" w:fill="auto"/>
          </w:tcPr>
          <w:p w14:paraId="52102C29" w14:textId="77777777" w:rsidR="000F4F82" w:rsidRPr="005F70FB" w:rsidRDefault="000F4F82" w:rsidP="00A551BF">
            <w:pPr>
              <w:pStyle w:val="TableCell0-0115Break"/>
              <w:rPr>
                <w:rStyle w:val="ChItalBold"/>
              </w:rPr>
            </w:pPr>
            <w:r w:rsidRPr="005F70FB">
              <w:rPr>
                <w:rStyle w:val="ChItalBold"/>
              </w:rPr>
              <w:t>bupati</w:t>
            </w:r>
          </w:p>
        </w:tc>
        <w:tc>
          <w:tcPr>
            <w:tcW w:w="1587" w:type="dxa"/>
            <w:shd w:val="clear" w:color="auto" w:fill="auto"/>
          </w:tcPr>
          <w:p w14:paraId="517B06DF" w14:textId="77777777" w:rsidR="000F4F82" w:rsidRPr="005F70FB" w:rsidRDefault="000F4F82" w:rsidP="00A551BF">
            <w:pPr>
              <w:pStyle w:val="TableCell0-0115Break"/>
              <w:rPr>
                <w:rStyle w:val="ChCharisSIL"/>
              </w:rPr>
            </w:pPr>
            <w:r w:rsidRPr="005F70FB">
              <w:rPr>
                <w:rStyle w:val="ChCharisSIL"/>
              </w:rPr>
              <w:t>bu.ˈpa.ti</w:t>
            </w:r>
          </w:p>
        </w:tc>
        <w:tc>
          <w:tcPr>
            <w:tcW w:w="1275" w:type="dxa"/>
            <w:shd w:val="clear" w:color="auto" w:fill="auto"/>
          </w:tcPr>
          <w:p w14:paraId="77C37B0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15338C6" w14:textId="77777777" w:rsidR="000F4F82" w:rsidRPr="005F70FB" w:rsidRDefault="000F4F82" w:rsidP="00A551BF">
            <w:pPr>
              <w:pStyle w:val="TableCell0-0115Break"/>
            </w:pPr>
            <w:r w:rsidRPr="005F70FB">
              <w:t>regent</w:t>
            </w:r>
          </w:p>
        </w:tc>
      </w:tr>
      <w:tr w:rsidR="00AC23C4" w:rsidRPr="005F70FB" w14:paraId="5ABCA401" w14:textId="77777777" w:rsidTr="00BC00CF">
        <w:tc>
          <w:tcPr>
            <w:tcW w:w="240" w:type="dxa"/>
            <w:shd w:val="clear" w:color="auto" w:fill="auto"/>
          </w:tcPr>
          <w:p w14:paraId="27E7CFD5" w14:textId="77777777" w:rsidR="000F4F82" w:rsidRPr="005F70FB" w:rsidRDefault="000F4F82" w:rsidP="000F4F82">
            <w:pPr>
              <w:pStyle w:val="TableCell0-2115ptBreak"/>
              <w:rPr>
                <w:rStyle w:val="ExampleSource"/>
              </w:rPr>
            </w:pPr>
          </w:p>
        </w:tc>
        <w:tc>
          <w:tcPr>
            <w:tcW w:w="1249" w:type="dxa"/>
            <w:shd w:val="clear" w:color="auto" w:fill="auto"/>
          </w:tcPr>
          <w:p w14:paraId="031CE5CA" w14:textId="77777777" w:rsidR="000F4F82" w:rsidRPr="005F70FB" w:rsidRDefault="000F4F82" w:rsidP="000F4F82">
            <w:pPr>
              <w:pStyle w:val="TableCell0-2115ptBreak"/>
              <w:rPr>
                <w:rStyle w:val="ChItalBold"/>
              </w:rPr>
            </w:pPr>
            <w:r w:rsidRPr="005F70FB">
              <w:rPr>
                <w:rStyle w:val="ChItalBold"/>
              </w:rPr>
              <w:t>busi</w:t>
            </w:r>
          </w:p>
        </w:tc>
        <w:tc>
          <w:tcPr>
            <w:tcW w:w="1587" w:type="dxa"/>
            <w:shd w:val="clear" w:color="auto" w:fill="auto"/>
          </w:tcPr>
          <w:p w14:paraId="06A82DD5" w14:textId="77777777" w:rsidR="000F4F82" w:rsidRPr="005F70FB" w:rsidRDefault="000F4F82" w:rsidP="000F4F82">
            <w:pPr>
              <w:pStyle w:val="TableCell0-2115ptBreak"/>
              <w:rPr>
                <w:rStyle w:val="ChCharisSIL"/>
              </w:rPr>
            </w:pPr>
            <w:r w:rsidRPr="005F70FB">
              <w:rPr>
                <w:rStyle w:val="ChCharisSIL"/>
              </w:rPr>
              <w:t>ˈbu.si</w:t>
            </w:r>
          </w:p>
        </w:tc>
        <w:tc>
          <w:tcPr>
            <w:tcW w:w="1275" w:type="dxa"/>
            <w:shd w:val="clear" w:color="auto" w:fill="auto"/>
          </w:tcPr>
          <w:p w14:paraId="7CF307BD"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127CD9CF" w14:textId="77777777" w:rsidR="000F4F82" w:rsidRPr="005F70FB" w:rsidRDefault="000F4F82" w:rsidP="000F4F82">
            <w:pPr>
              <w:pStyle w:val="TableCell0-2115ptBreak"/>
            </w:pPr>
            <w:r w:rsidRPr="005F70FB">
              <w:t>sparkplug</w:t>
            </w:r>
          </w:p>
        </w:tc>
      </w:tr>
      <w:tr w:rsidR="00AC23C4" w:rsidRPr="005F70FB" w14:paraId="78621C2A" w14:textId="77777777" w:rsidTr="00BC00CF">
        <w:tc>
          <w:tcPr>
            <w:tcW w:w="240" w:type="dxa"/>
            <w:shd w:val="clear" w:color="auto" w:fill="auto"/>
          </w:tcPr>
          <w:p w14:paraId="11EC90FC" w14:textId="77777777" w:rsidR="000F4F82" w:rsidRPr="005F70FB" w:rsidRDefault="000F4F82" w:rsidP="000F4F82">
            <w:pPr>
              <w:pStyle w:val="TableCell2-2"/>
              <w:rPr>
                <w:rStyle w:val="ExampleSource"/>
              </w:rPr>
            </w:pPr>
          </w:p>
        </w:tc>
        <w:tc>
          <w:tcPr>
            <w:tcW w:w="1249" w:type="dxa"/>
            <w:shd w:val="clear" w:color="auto" w:fill="auto"/>
          </w:tcPr>
          <w:p w14:paraId="3B82C620" w14:textId="77777777" w:rsidR="000F4F82" w:rsidRPr="005F70FB" w:rsidRDefault="000F4F82" w:rsidP="000F4F82">
            <w:pPr>
              <w:pStyle w:val="TableCell2-2"/>
              <w:rPr>
                <w:rStyle w:val="ChBold"/>
              </w:rPr>
            </w:pPr>
            <w:r w:rsidRPr="005F70FB">
              <w:rPr>
                <w:rStyle w:val="ChBold"/>
              </w:rPr>
              <w:t>C</w:t>
            </w:r>
          </w:p>
        </w:tc>
        <w:tc>
          <w:tcPr>
            <w:tcW w:w="1587" w:type="dxa"/>
            <w:shd w:val="clear" w:color="auto" w:fill="auto"/>
          </w:tcPr>
          <w:p w14:paraId="22F78468" w14:textId="77777777" w:rsidR="000F4F82" w:rsidRPr="005F70FB" w:rsidRDefault="000F4F82" w:rsidP="000F4F82">
            <w:pPr>
              <w:pStyle w:val="TableCell2-2"/>
            </w:pPr>
          </w:p>
        </w:tc>
        <w:tc>
          <w:tcPr>
            <w:tcW w:w="1275" w:type="dxa"/>
            <w:shd w:val="clear" w:color="auto" w:fill="auto"/>
          </w:tcPr>
          <w:p w14:paraId="0C9F47E6" w14:textId="77777777" w:rsidR="000F4F82" w:rsidRPr="005F70FB" w:rsidRDefault="000F4F82" w:rsidP="000F4F82">
            <w:pPr>
              <w:pStyle w:val="TableCell2-2"/>
            </w:pPr>
          </w:p>
        </w:tc>
        <w:tc>
          <w:tcPr>
            <w:tcW w:w="2379" w:type="dxa"/>
            <w:shd w:val="clear" w:color="auto" w:fill="auto"/>
          </w:tcPr>
          <w:p w14:paraId="55960C48" w14:textId="77777777" w:rsidR="000F4F82" w:rsidRPr="005F70FB" w:rsidRDefault="000F4F82" w:rsidP="000F4F82">
            <w:pPr>
              <w:pStyle w:val="TableCell2-2"/>
            </w:pPr>
          </w:p>
        </w:tc>
      </w:tr>
      <w:tr w:rsidR="00AC23C4" w:rsidRPr="005F70FB" w14:paraId="149B20F7" w14:textId="77777777" w:rsidTr="00BC00CF">
        <w:tc>
          <w:tcPr>
            <w:tcW w:w="240" w:type="dxa"/>
            <w:shd w:val="clear" w:color="auto" w:fill="auto"/>
          </w:tcPr>
          <w:p w14:paraId="66DF7AAE" w14:textId="77777777" w:rsidR="000F4F82" w:rsidRPr="005F70FB" w:rsidRDefault="000F4F82" w:rsidP="00A551BF">
            <w:pPr>
              <w:pStyle w:val="TableCell0-0115Break"/>
              <w:rPr>
                <w:rStyle w:val="ExampleSource"/>
              </w:rPr>
            </w:pPr>
          </w:p>
        </w:tc>
        <w:tc>
          <w:tcPr>
            <w:tcW w:w="1249" w:type="dxa"/>
            <w:shd w:val="clear" w:color="auto" w:fill="auto"/>
          </w:tcPr>
          <w:p w14:paraId="26725621" w14:textId="77777777" w:rsidR="000F4F82" w:rsidRPr="005F70FB" w:rsidRDefault="000F4F82" w:rsidP="00A551BF">
            <w:pPr>
              <w:pStyle w:val="TableCell0-0115Break"/>
              <w:rPr>
                <w:rStyle w:val="ChItalBold"/>
              </w:rPr>
            </w:pPr>
            <w:r w:rsidRPr="005F70FB">
              <w:rPr>
                <w:rStyle w:val="ChItalBold"/>
              </w:rPr>
              <w:t>cahaya</w:t>
            </w:r>
          </w:p>
        </w:tc>
        <w:tc>
          <w:tcPr>
            <w:tcW w:w="1587" w:type="dxa"/>
            <w:shd w:val="clear" w:color="auto" w:fill="auto"/>
          </w:tcPr>
          <w:p w14:paraId="0B5EFF91" w14:textId="77777777" w:rsidR="000F4F82" w:rsidRPr="005F70FB" w:rsidRDefault="000F4F82" w:rsidP="00A551BF">
            <w:pPr>
              <w:pStyle w:val="TableCell0-0115Break"/>
              <w:rPr>
                <w:rStyle w:val="ChCharisSIL"/>
              </w:rPr>
            </w:pPr>
            <w:r w:rsidRPr="005F70FB">
              <w:rPr>
                <w:rStyle w:val="ChCharisSIL"/>
              </w:rPr>
              <w:t>tʃa.ˈha.ja</w:t>
            </w:r>
          </w:p>
        </w:tc>
        <w:tc>
          <w:tcPr>
            <w:tcW w:w="1275" w:type="dxa"/>
            <w:shd w:val="clear" w:color="auto" w:fill="auto"/>
          </w:tcPr>
          <w:p w14:paraId="567F0D6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3321D4E" w14:textId="77777777" w:rsidR="000F4F82" w:rsidRPr="005F70FB" w:rsidRDefault="000F4F82" w:rsidP="00A551BF">
            <w:pPr>
              <w:pStyle w:val="TableCell0-0115Break"/>
            </w:pPr>
            <w:r w:rsidRPr="005F70FB">
              <w:t>glow</w:t>
            </w:r>
          </w:p>
        </w:tc>
      </w:tr>
      <w:tr w:rsidR="00AC23C4" w:rsidRPr="005F70FB" w14:paraId="77D7940F" w14:textId="77777777" w:rsidTr="00BC00CF">
        <w:tc>
          <w:tcPr>
            <w:tcW w:w="240" w:type="dxa"/>
            <w:shd w:val="clear" w:color="auto" w:fill="auto"/>
          </w:tcPr>
          <w:p w14:paraId="1E4C5F3A" w14:textId="77777777" w:rsidR="000F4F82" w:rsidRPr="005F70FB" w:rsidRDefault="000F4F82" w:rsidP="00A551BF">
            <w:pPr>
              <w:pStyle w:val="TableCell0-0115Break"/>
              <w:rPr>
                <w:rStyle w:val="ExampleSource"/>
              </w:rPr>
            </w:pPr>
          </w:p>
        </w:tc>
        <w:tc>
          <w:tcPr>
            <w:tcW w:w="1249" w:type="dxa"/>
            <w:shd w:val="clear" w:color="auto" w:fill="auto"/>
          </w:tcPr>
          <w:p w14:paraId="72EDF016" w14:textId="77777777" w:rsidR="000F4F82" w:rsidRPr="005F70FB" w:rsidRDefault="000F4F82" w:rsidP="00A551BF">
            <w:pPr>
              <w:pStyle w:val="TableCell0-0115Break"/>
              <w:rPr>
                <w:rStyle w:val="ChItalBold"/>
              </w:rPr>
            </w:pPr>
            <w:r w:rsidRPr="005F70FB">
              <w:rPr>
                <w:rStyle w:val="ChItalBold"/>
              </w:rPr>
              <w:t>cap</w:t>
            </w:r>
          </w:p>
        </w:tc>
        <w:tc>
          <w:tcPr>
            <w:tcW w:w="1587" w:type="dxa"/>
            <w:shd w:val="clear" w:color="auto" w:fill="auto"/>
          </w:tcPr>
          <w:p w14:paraId="2D2068CA" w14:textId="77777777" w:rsidR="000F4F82" w:rsidRPr="005F70FB" w:rsidRDefault="000F4F82" w:rsidP="00A551BF">
            <w:pPr>
              <w:pStyle w:val="TableCell0-0115Break"/>
              <w:rPr>
                <w:rStyle w:val="ChCharisSIL"/>
              </w:rPr>
            </w:pPr>
            <w:r w:rsidRPr="005F70FB">
              <w:rPr>
                <w:rStyle w:val="ChCharisSIL"/>
              </w:rPr>
              <w:t>ˈtʃɐp̚</w:t>
            </w:r>
          </w:p>
        </w:tc>
        <w:tc>
          <w:tcPr>
            <w:tcW w:w="1275" w:type="dxa"/>
            <w:shd w:val="clear" w:color="auto" w:fill="auto"/>
          </w:tcPr>
          <w:p w14:paraId="4F60DD5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217D873" w14:textId="77777777" w:rsidR="000F4F82" w:rsidRPr="005F70FB" w:rsidRDefault="000F4F82" w:rsidP="00A551BF">
            <w:pPr>
              <w:pStyle w:val="TableCell0-0115Break"/>
            </w:pPr>
            <w:r w:rsidRPr="005F70FB">
              <w:t>stamp</w:t>
            </w:r>
          </w:p>
        </w:tc>
      </w:tr>
      <w:tr w:rsidR="00AC23C4" w:rsidRPr="005F70FB" w14:paraId="56FEC9F5" w14:textId="77777777" w:rsidTr="00BC00CF">
        <w:tc>
          <w:tcPr>
            <w:tcW w:w="240" w:type="dxa"/>
            <w:shd w:val="clear" w:color="auto" w:fill="auto"/>
          </w:tcPr>
          <w:p w14:paraId="2457ECF3" w14:textId="77777777" w:rsidR="000F4F82" w:rsidRPr="005F70FB" w:rsidRDefault="000F4F82" w:rsidP="00A551BF">
            <w:pPr>
              <w:pStyle w:val="TableCell0-0115Break"/>
              <w:rPr>
                <w:rStyle w:val="ExampleSource"/>
              </w:rPr>
            </w:pPr>
          </w:p>
        </w:tc>
        <w:tc>
          <w:tcPr>
            <w:tcW w:w="1249" w:type="dxa"/>
            <w:shd w:val="clear" w:color="auto" w:fill="auto"/>
          </w:tcPr>
          <w:p w14:paraId="5C29F686" w14:textId="77777777" w:rsidR="000F4F82" w:rsidRPr="005F70FB" w:rsidRDefault="000F4F82" w:rsidP="00A551BF">
            <w:pPr>
              <w:pStyle w:val="TableCell0-0115Break"/>
              <w:rPr>
                <w:rStyle w:val="ChItalBold"/>
              </w:rPr>
            </w:pPr>
            <w:r w:rsidRPr="005F70FB">
              <w:rPr>
                <w:rStyle w:val="ChItalBold"/>
              </w:rPr>
              <w:t>cara</w:t>
            </w:r>
          </w:p>
        </w:tc>
        <w:tc>
          <w:tcPr>
            <w:tcW w:w="1587" w:type="dxa"/>
            <w:shd w:val="clear" w:color="auto" w:fill="auto"/>
          </w:tcPr>
          <w:p w14:paraId="50E36120" w14:textId="77777777" w:rsidR="000F4F82" w:rsidRPr="005F70FB" w:rsidRDefault="000F4F82" w:rsidP="00A551BF">
            <w:pPr>
              <w:pStyle w:val="TableCell0-0115Break"/>
              <w:rPr>
                <w:rStyle w:val="ChCharisSIL"/>
              </w:rPr>
            </w:pPr>
            <w:r w:rsidRPr="005F70FB">
              <w:rPr>
                <w:rStyle w:val="ChCharisSIL"/>
              </w:rPr>
              <w:t>ˈtʃa.ɾa</w:t>
            </w:r>
          </w:p>
        </w:tc>
        <w:tc>
          <w:tcPr>
            <w:tcW w:w="1275" w:type="dxa"/>
            <w:shd w:val="clear" w:color="auto" w:fill="auto"/>
          </w:tcPr>
          <w:p w14:paraId="3E11D86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A8923B" w14:textId="77777777" w:rsidR="000F4F82" w:rsidRPr="005F70FB" w:rsidRDefault="000F4F82" w:rsidP="00A551BF">
            <w:pPr>
              <w:pStyle w:val="TableCell0-0115Break"/>
            </w:pPr>
            <w:r w:rsidRPr="005F70FB">
              <w:t>manner</w:t>
            </w:r>
          </w:p>
        </w:tc>
      </w:tr>
      <w:tr w:rsidR="00AC23C4" w:rsidRPr="005F70FB" w14:paraId="721D505A" w14:textId="77777777" w:rsidTr="00BC00CF">
        <w:tc>
          <w:tcPr>
            <w:tcW w:w="240" w:type="dxa"/>
            <w:shd w:val="clear" w:color="auto" w:fill="auto"/>
          </w:tcPr>
          <w:p w14:paraId="0796A4C2" w14:textId="77777777" w:rsidR="000F4F82" w:rsidRPr="005F70FB" w:rsidRDefault="000F4F82" w:rsidP="00A551BF">
            <w:pPr>
              <w:pStyle w:val="TableCell0-0115Break"/>
              <w:rPr>
                <w:rStyle w:val="ExampleSource"/>
              </w:rPr>
            </w:pPr>
          </w:p>
        </w:tc>
        <w:tc>
          <w:tcPr>
            <w:tcW w:w="1249" w:type="dxa"/>
            <w:shd w:val="clear" w:color="auto" w:fill="auto"/>
          </w:tcPr>
          <w:p w14:paraId="393B5768" w14:textId="77777777" w:rsidR="000F4F82" w:rsidRPr="005F70FB" w:rsidRDefault="000F4F82" w:rsidP="00A551BF">
            <w:pPr>
              <w:pStyle w:val="TableCell0-0115Break"/>
              <w:rPr>
                <w:rStyle w:val="ChItalBold"/>
              </w:rPr>
            </w:pPr>
            <w:r w:rsidRPr="005F70FB">
              <w:rPr>
                <w:rStyle w:val="ChItalBold"/>
              </w:rPr>
              <w:t>cari</w:t>
            </w:r>
          </w:p>
        </w:tc>
        <w:tc>
          <w:tcPr>
            <w:tcW w:w="1587" w:type="dxa"/>
            <w:shd w:val="clear" w:color="auto" w:fill="auto"/>
          </w:tcPr>
          <w:p w14:paraId="3494FBB6" w14:textId="77777777" w:rsidR="000F4F82" w:rsidRPr="005F70FB" w:rsidRDefault="000F4F82" w:rsidP="00A551BF">
            <w:pPr>
              <w:pStyle w:val="TableCell0-0115Break"/>
              <w:rPr>
                <w:rStyle w:val="ChCharisSIL"/>
              </w:rPr>
            </w:pPr>
            <w:r w:rsidRPr="005F70FB">
              <w:rPr>
                <w:rStyle w:val="ChCharisSIL"/>
              </w:rPr>
              <w:t>ˈtʃa.ɾi</w:t>
            </w:r>
          </w:p>
        </w:tc>
        <w:tc>
          <w:tcPr>
            <w:tcW w:w="1275" w:type="dxa"/>
            <w:shd w:val="clear" w:color="auto" w:fill="auto"/>
          </w:tcPr>
          <w:p w14:paraId="5289412B"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7695F678" w14:textId="77777777" w:rsidR="000F4F82" w:rsidRPr="005F70FB" w:rsidRDefault="000F4F82" w:rsidP="00A551BF">
            <w:pPr>
              <w:pStyle w:val="TableCell0-0115Break"/>
            </w:pPr>
            <w:r w:rsidRPr="005F70FB">
              <w:t>search</w:t>
            </w:r>
          </w:p>
        </w:tc>
      </w:tr>
      <w:tr w:rsidR="00AC23C4" w:rsidRPr="005F70FB" w14:paraId="1B7313FC" w14:textId="77777777" w:rsidTr="00BC00CF">
        <w:tc>
          <w:tcPr>
            <w:tcW w:w="240" w:type="dxa"/>
            <w:shd w:val="clear" w:color="auto" w:fill="auto"/>
          </w:tcPr>
          <w:p w14:paraId="69A08926" w14:textId="77777777" w:rsidR="000F4F82" w:rsidRPr="005F70FB" w:rsidRDefault="000F4F82" w:rsidP="00A551BF">
            <w:pPr>
              <w:pStyle w:val="TableCell0-0115Break"/>
              <w:rPr>
                <w:rStyle w:val="ExampleSource"/>
              </w:rPr>
            </w:pPr>
          </w:p>
        </w:tc>
        <w:tc>
          <w:tcPr>
            <w:tcW w:w="1249" w:type="dxa"/>
            <w:shd w:val="clear" w:color="auto" w:fill="auto"/>
          </w:tcPr>
          <w:p w14:paraId="4EBA6BC4" w14:textId="77777777" w:rsidR="000F4F82" w:rsidRPr="005F70FB" w:rsidRDefault="000F4F82" w:rsidP="00A551BF">
            <w:pPr>
              <w:pStyle w:val="TableCell0-0115Break"/>
              <w:rPr>
                <w:rStyle w:val="ChItalBold"/>
              </w:rPr>
            </w:pPr>
            <w:r w:rsidRPr="005F70FB">
              <w:rPr>
                <w:rStyle w:val="ChItalBold"/>
              </w:rPr>
              <w:t>cek</w:t>
            </w:r>
          </w:p>
        </w:tc>
        <w:tc>
          <w:tcPr>
            <w:tcW w:w="1587" w:type="dxa"/>
            <w:shd w:val="clear" w:color="auto" w:fill="auto"/>
          </w:tcPr>
          <w:p w14:paraId="60C52CCC" w14:textId="77777777" w:rsidR="000F4F82" w:rsidRPr="005F70FB" w:rsidRDefault="000F4F82" w:rsidP="00A551BF">
            <w:pPr>
              <w:pStyle w:val="TableCell0-0115Break"/>
              <w:rPr>
                <w:rStyle w:val="ChCharisSIL"/>
              </w:rPr>
            </w:pPr>
            <w:r w:rsidRPr="005F70FB">
              <w:rPr>
                <w:rStyle w:val="ChCharisSIL"/>
              </w:rPr>
              <w:t>ˈtʃɛ̞k</w:t>
            </w:r>
          </w:p>
        </w:tc>
        <w:tc>
          <w:tcPr>
            <w:tcW w:w="1275" w:type="dxa"/>
            <w:shd w:val="clear" w:color="auto" w:fill="auto"/>
          </w:tcPr>
          <w:p w14:paraId="07546BD9"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CBA2039" w14:textId="77777777" w:rsidR="000F4F82" w:rsidRPr="005F70FB" w:rsidRDefault="000F4F82" w:rsidP="00A551BF">
            <w:pPr>
              <w:pStyle w:val="TableCell0-0115Break"/>
            </w:pPr>
            <w:r w:rsidRPr="005F70FB">
              <w:t>check</w:t>
            </w:r>
          </w:p>
        </w:tc>
      </w:tr>
      <w:tr w:rsidR="00AC23C4" w:rsidRPr="005F70FB" w14:paraId="452ED9BC" w14:textId="77777777" w:rsidTr="00BC00CF">
        <w:tc>
          <w:tcPr>
            <w:tcW w:w="240" w:type="dxa"/>
            <w:shd w:val="clear" w:color="auto" w:fill="auto"/>
          </w:tcPr>
          <w:p w14:paraId="28D265E4" w14:textId="77777777" w:rsidR="000F4F82" w:rsidRPr="005F70FB" w:rsidRDefault="000F4F82" w:rsidP="00A551BF">
            <w:pPr>
              <w:pStyle w:val="TableCell0-0115Break"/>
              <w:rPr>
                <w:rStyle w:val="ExampleSource"/>
              </w:rPr>
            </w:pPr>
          </w:p>
        </w:tc>
        <w:tc>
          <w:tcPr>
            <w:tcW w:w="1249" w:type="dxa"/>
            <w:shd w:val="clear" w:color="auto" w:fill="auto"/>
          </w:tcPr>
          <w:p w14:paraId="2A9BB046" w14:textId="77777777" w:rsidR="000F4F82" w:rsidRPr="005F70FB" w:rsidRDefault="000F4F82" w:rsidP="00A551BF">
            <w:pPr>
              <w:pStyle w:val="TableCell0-0115Break"/>
              <w:rPr>
                <w:rStyle w:val="ChItalBold"/>
              </w:rPr>
            </w:pPr>
            <w:r w:rsidRPr="005F70FB">
              <w:rPr>
                <w:rStyle w:val="ChItalBold"/>
              </w:rPr>
              <w:t>celana</w:t>
            </w:r>
          </w:p>
        </w:tc>
        <w:tc>
          <w:tcPr>
            <w:tcW w:w="1587" w:type="dxa"/>
            <w:shd w:val="clear" w:color="auto" w:fill="auto"/>
          </w:tcPr>
          <w:p w14:paraId="31C63C1B" w14:textId="77777777" w:rsidR="000F4F82" w:rsidRPr="005F70FB" w:rsidRDefault="000F4F82" w:rsidP="00A551BF">
            <w:pPr>
              <w:pStyle w:val="TableCell0-0115Break"/>
              <w:rPr>
                <w:rStyle w:val="ChCharisSIL"/>
              </w:rPr>
            </w:pPr>
            <w:r w:rsidRPr="005F70FB">
              <w:rPr>
                <w:rStyle w:val="ChCharisSIL"/>
              </w:rPr>
              <w:t>tʃɛ.ˈla.na</w:t>
            </w:r>
          </w:p>
        </w:tc>
        <w:tc>
          <w:tcPr>
            <w:tcW w:w="1275" w:type="dxa"/>
            <w:shd w:val="clear" w:color="auto" w:fill="auto"/>
          </w:tcPr>
          <w:p w14:paraId="1CFCA70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39FD158" w14:textId="77777777" w:rsidR="000F4F82" w:rsidRPr="005F70FB" w:rsidRDefault="000F4F82" w:rsidP="00A551BF">
            <w:pPr>
              <w:pStyle w:val="TableCell0-0115Break"/>
            </w:pPr>
            <w:r w:rsidRPr="005F70FB">
              <w:t>trousers</w:t>
            </w:r>
          </w:p>
        </w:tc>
      </w:tr>
      <w:tr w:rsidR="00AC23C4" w:rsidRPr="005F70FB" w14:paraId="38092D89" w14:textId="77777777" w:rsidTr="00BC00CF">
        <w:tc>
          <w:tcPr>
            <w:tcW w:w="240" w:type="dxa"/>
            <w:shd w:val="clear" w:color="auto" w:fill="auto"/>
          </w:tcPr>
          <w:p w14:paraId="3163E70D" w14:textId="77777777" w:rsidR="000F4F82" w:rsidRPr="005F70FB" w:rsidRDefault="000F4F82" w:rsidP="00A551BF">
            <w:pPr>
              <w:pStyle w:val="TableCell0-0115Break"/>
              <w:rPr>
                <w:rStyle w:val="ExampleSource"/>
              </w:rPr>
            </w:pPr>
          </w:p>
        </w:tc>
        <w:tc>
          <w:tcPr>
            <w:tcW w:w="1249" w:type="dxa"/>
            <w:shd w:val="clear" w:color="auto" w:fill="auto"/>
          </w:tcPr>
          <w:p w14:paraId="60A3AAD2" w14:textId="77777777" w:rsidR="000F4F82" w:rsidRPr="005F70FB" w:rsidRDefault="000F4F82" w:rsidP="00A551BF">
            <w:pPr>
              <w:pStyle w:val="TableCell0-0115Break"/>
              <w:rPr>
                <w:rStyle w:val="ChItalBold"/>
              </w:rPr>
            </w:pPr>
            <w:r w:rsidRPr="005F70FB">
              <w:rPr>
                <w:rStyle w:val="ChItalBold"/>
              </w:rPr>
              <w:t>cemara</w:t>
            </w:r>
          </w:p>
        </w:tc>
        <w:tc>
          <w:tcPr>
            <w:tcW w:w="1587" w:type="dxa"/>
            <w:shd w:val="clear" w:color="auto" w:fill="auto"/>
          </w:tcPr>
          <w:p w14:paraId="01DD36F9" w14:textId="77777777" w:rsidR="000F4F82" w:rsidRPr="005F70FB" w:rsidRDefault="000F4F82" w:rsidP="00A551BF">
            <w:pPr>
              <w:pStyle w:val="TableCell0-0115Break"/>
              <w:rPr>
                <w:rStyle w:val="ChCharisSIL"/>
              </w:rPr>
            </w:pPr>
            <w:r w:rsidRPr="005F70FB">
              <w:rPr>
                <w:rStyle w:val="ChCharisSIL"/>
              </w:rPr>
              <w:t>tʃɛ.ˈma.ɾa</w:t>
            </w:r>
          </w:p>
        </w:tc>
        <w:tc>
          <w:tcPr>
            <w:tcW w:w="1275" w:type="dxa"/>
            <w:shd w:val="clear" w:color="auto" w:fill="auto"/>
          </w:tcPr>
          <w:p w14:paraId="1E92AB8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BCB0EF1" w14:textId="77777777" w:rsidR="000F4F82" w:rsidRPr="005F70FB" w:rsidRDefault="000F4F82" w:rsidP="00A551BF">
            <w:pPr>
              <w:pStyle w:val="TableCell0-0115Break"/>
            </w:pPr>
            <w:r w:rsidRPr="005F70FB">
              <w:t>casuarina tree</w:t>
            </w:r>
          </w:p>
        </w:tc>
      </w:tr>
      <w:tr w:rsidR="00AC23C4" w:rsidRPr="005F70FB" w14:paraId="66509945" w14:textId="77777777" w:rsidTr="00BC00CF">
        <w:tc>
          <w:tcPr>
            <w:tcW w:w="240" w:type="dxa"/>
            <w:shd w:val="clear" w:color="auto" w:fill="auto"/>
          </w:tcPr>
          <w:p w14:paraId="5324AF85" w14:textId="77777777" w:rsidR="000F4F82" w:rsidRPr="005F70FB" w:rsidRDefault="000F4F82" w:rsidP="00A551BF">
            <w:pPr>
              <w:pStyle w:val="TableCell0-0115Break"/>
              <w:rPr>
                <w:rStyle w:val="ExampleSource"/>
              </w:rPr>
            </w:pPr>
          </w:p>
        </w:tc>
        <w:tc>
          <w:tcPr>
            <w:tcW w:w="1249" w:type="dxa"/>
            <w:shd w:val="clear" w:color="auto" w:fill="auto"/>
          </w:tcPr>
          <w:p w14:paraId="416E577C" w14:textId="77777777" w:rsidR="000F4F82" w:rsidRPr="005F70FB" w:rsidRDefault="000F4F82" w:rsidP="00A551BF">
            <w:pPr>
              <w:pStyle w:val="TableCell0-0115Break"/>
              <w:rPr>
                <w:rStyle w:val="ChItalBold"/>
              </w:rPr>
            </w:pPr>
            <w:r w:rsidRPr="005F70FB">
              <w:rPr>
                <w:rStyle w:val="ChItalBold"/>
              </w:rPr>
              <w:t>ceria</w:t>
            </w:r>
          </w:p>
        </w:tc>
        <w:tc>
          <w:tcPr>
            <w:tcW w:w="1587" w:type="dxa"/>
            <w:shd w:val="clear" w:color="auto" w:fill="auto"/>
          </w:tcPr>
          <w:p w14:paraId="411F058A" w14:textId="77777777" w:rsidR="000F4F82" w:rsidRPr="005F70FB" w:rsidRDefault="000F4F82" w:rsidP="00A551BF">
            <w:pPr>
              <w:pStyle w:val="TableCell0-0115Break"/>
              <w:rPr>
                <w:rStyle w:val="ChCharisSIL"/>
              </w:rPr>
            </w:pPr>
            <w:r w:rsidRPr="005F70FB">
              <w:rPr>
                <w:rStyle w:val="ChCharisSIL"/>
              </w:rPr>
              <w:t>tʃɛ.ˈɾi.a</w:t>
            </w:r>
          </w:p>
        </w:tc>
        <w:tc>
          <w:tcPr>
            <w:tcW w:w="1275" w:type="dxa"/>
            <w:shd w:val="clear" w:color="auto" w:fill="auto"/>
          </w:tcPr>
          <w:p w14:paraId="5E2462A3"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34E8E972" w14:textId="77777777" w:rsidR="000F4F82" w:rsidRPr="005F70FB" w:rsidRDefault="000F4F82" w:rsidP="00A551BF">
            <w:pPr>
              <w:pStyle w:val="TableCell0-0115Break"/>
            </w:pPr>
            <w:r w:rsidRPr="005F70FB">
              <w:t>be cheerful</w:t>
            </w:r>
          </w:p>
        </w:tc>
      </w:tr>
      <w:tr w:rsidR="00AC23C4" w:rsidRPr="005F70FB" w14:paraId="2A599CF2" w14:textId="77777777" w:rsidTr="00BC00CF">
        <w:tc>
          <w:tcPr>
            <w:tcW w:w="240" w:type="dxa"/>
            <w:shd w:val="clear" w:color="auto" w:fill="auto"/>
          </w:tcPr>
          <w:p w14:paraId="3D14EA9F" w14:textId="77777777" w:rsidR="000F4F82" w:rsidRPr="005F70FB" w:rsidRDefault="000F4F82" w:rsidP="00A551BF">
            <w:pPr>
              <w:pStyle w:val="TableCell0-0115Break"/>
              <w:rPr>
                <w:rStyle w:val="ExampleSource"/>
              </w:rPr>
            </w:pPr>
          </w:p>
        </w:tc>
        <w:tc>
          <w:tcPr>
            <w:tcW w:w="1249" w:type="dxa"/>
            <w:shd w:val="clear" w:color="auto" w:fill="auto"/>
          </w:tcPr>
          <w:p w14:paraId="6679A795" w14:textId="77777777" w:rsidR="000F4F82" w:rsidRPr="005F70FB" w:rsidRDefault="000F4F82" w:rsidP="00A551BF">
            <w:pPr>
              <w:pStyle w:val="TableCell0-0115Break"/>
              <w:rPr>
                <w:rStyle w:val="ChItalBold"/>
              </w:rPr>
            </w:pPr>
            <w:r w:rsidRPr="005F70FB">
              <w:rPr>
                <w:rStyle w:val="ChItalBold"/>
              </w:rPr>
              <w:t>ceritra</w:t>
            </w:r>
          </w:p>
        </w:tc>
        <w:tc>
          <w:tcPr>
            <w:tcW w:w="1587" w:type="dxa"/>
            <w:shd w:val="clear" w:color="auto" w:fill="auto"/>
          </w:tcPr>
          <w:p w14:paraId="641EE674" w14:textId="77777777" w:rsidR="000F4F82" w:rsidRPr="005F70FB" w:rsidRDefault="000F4F82" w:rsidP="00A551BF">
            <w:pPr>
              <w:pStyle w:val="TableCell0-0115Break"/>
              <w:rPr>
                <w:rStyle w:val="ChCharisSIL"/>
              </w:rPr>
            </w:pPr>
            <w:r w:rsidRPr="005F70FB">
              <w:rPr>
                <w:rStyle w:val="ChCharisSIL"/>
              </w:rPr>
              <w:t>tʃɛ.ˈɾi.tra</w:t>
            </w:r>
          </w:p>
        </w:tc>
        <w:tc>
          <w:tcPr>
            <w:tcW w:w="1275" w:type="dxa"/>
            <w:shd w:val="clear" w:color="auto" w:fill="auto"/>
          </w:tcPr>
          <w:p w14:paraId="107BDC7D" w14:textId="77777777" w:rsidR="000F4F82" w:rsidRPr="005F70FB" w:rsidRDefault="000F4F82" w:rsidP="00A551BF">
            <w:pPr>
              <w:pStyle w:val="TableCell0-0115Break"/>
              <w:rPr>
                <w:rStyle w:val="ChSmallCaps"/>
              </w:rPr>
            </w:pPr>
            <w:r w:rsidRPr="005F70FB">
              <w:rPr>
                <w:rStyle w:val="ChSmallCaps"/>
              </w:rPr>
              <w:t>v.tri</w:t>
            </w:r>
          </w:p>
        </w:tc>
        <w:tc>
          <w:tcPr>
            <w:tcW w:w="2379" w:type="dxa"/>
            <w:shd w:val="clear" w:color="auto" w:fill="auto"/>
          </w:tcPr>
          <w:p w14:paraId="7AC673E9" w14:textId="77777777" w:rsidR="000F4F82" w:rsidRPr="005F70FB" w:rsidRDefault="000F4F82" w:rsidP="00A551BF">
            <w:pPr>
              <w:pStyle w:val="TableCell0-0115Break"/>
            </w:pPr>
            <w:r w:rsidRPr="005F70FB">
              <w:t>tell</w:t>
            </w:r>
          </w:p>
        </w:tc>
      </w:tr>
      <w:tr w:rsidR="00AC23C4" w:rsidRPr="005F70FB" w14:paraId="5D354B58" w14:textId="77777777" w:rsidTr="00BC00CF">
        <w:tc>
          <w:tcPr>
            <w:tcW w:w="240" w:type="dxa"/>
            <w:shd w:val="clear" w:color="auto" w:fill="auto"/>
          </w:tcPr>
          <w:p w14:paraId="4AE6A796" w14:textId="77777777" w:rsidR="000F4F82" w:rsidRPr="005F70FB" w:rsidRDefault="000F4F82" w:rsidP="00A551BF">
            <w:pPr>
              <w:pStyle w:val="TableCell0-0115Break"/>
              <w:rPr>
                <w:rStyle w:val="ExampleSource"/>
              </w:rPr>
            </w:pPr>
          </w:p>
        </w:tc>
        <w:tc>
          <w:tcPr>
            <w:tcW w:w="1249" w:type="dxa"/>
            <w:shd w:val="clear" w:color="auto" w:fill="auto"/>
          </w:tcPr>
          <w:p w14:paraId="0DB7FDC3" w14:textId="77777777" w:rsidR="000F4F82" w:rsidRPr="005F70FB" w:rsidRDefault="000F4F82" w:rsidP="00A551BF">
            <w:pPr>
              <w:pStyle w:val="TableCell0-0115Break"/>
              <w:rPr>
                <w:rStyle w:val="ChItalBold"/>
              </w:rPr>
            </w:pPr>
            <w:r w:rsidRPr="005F70FB">
              <w:rPr>
                <w:rStyle w:val="ChItalBold"/>
              </w:rPr>
              <w:t>cinta</w:t>
            </w:r>
          </w:p>
        </w:tc>
        <w:tc>
          <w:tcPr>
            <w:tcW w:w="1587" w:type="dxa"/>
            <w:shd w:val="clear" w:color="auto" w:fill="auto"/>
          </w:tcPr>
          <w:p w14:paraId="668ED444" w14:textId="77777777" w:rsidR="000F4F82" w:rsidRPr="005F70FB" w:rsidRDefault="000F4F82" w:rsidP="00A551BF">
            <w:pPr>
              <w:pStyle w:val="TableCell0-0115Break"/>
              <w:rPr>
                <w:rStyle w:val="ChCharisSIL"/>
              </w:rPr>
            </w:pPr>
            <w:r w:rsidRPr="005F70FB">
              <w:rPr>
                <w:rStyle w:val="ChCharisSIL"/>
              </w:rPr>
              <w:t>ˈtʃɪn.ta</w:t>
            </w:r>
          </w:p>
        </w:tc>
        <w:tc>
          <w:tcPr>
            <w:tcW w:w="1275" w:type="dxa"/>
            <w:shd w:val="clear" w:color="auto" w:fill="auto"/>
          </w:tcPr>
          <w:p w14:paraId="107217E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40C0C02" w14:textId="77777777" w:rsidR="000F4F82" w:rsidRPr="005F70FB" w:rsidRDefault="000F4F82" w:rsidP="00A551BF">
            <w:pPr>
              <w:pStyle w:val="TableCell0-0115Break"/>
            </w:pPr>
            <w:r w:rsidRPr="005F70FB">
              <w:t>love</w:t>
            </w:r>
          </w:p>
        </w:tc>
      </w:tr>
      <w:tr w:rsidR="00AC23C4" w:rsidRPr="005F70FB" w14:paraId="4ABA6692" w14:textId="77777777" w:rsidTr="00BC00CF">
        <w:tc>
          <w:tcPr>
            <w:tcW w:w="240" w:type="dxa"/>
            <w:shd w:val="clear" w:color="auto" w:fill="auto"/>
          </w:tcPr>
          <w:p w14:paraId="609845A9" w14:textId="77777777" w:rsidR="000F4F82" w:rsidRPr="005F70FB" w:rsidRDefault="000F4F82" w:rsidP="00A551BF">
            <w:pPr>
              <w:pStyle w:val="TableCell0-0115Break"/>
              <w:rPr>
                <w:rStyle w:val="ExampleSource"/>
              </w:rPr>
            </w:pPr>
          </w:p>
        </w:tc>
        <w:tc>
          <w:tcPr>
            <w:tcW w:w="1249" w:type="dxa"/>
            <w:shd w:val="clear" w:color="auto" w:fill="auto"/>
          </w:tcPr>
          <w:p w14:paraId="4CB5444D" w14:textId="77777777" w:rsidR="000F4F82" w:rsidRPr="005F70FB" w:rsidRDefault="000F4F82" w:rsidP="00A551BF">
            <w:pPr>
              <w:pStyle w:val="TableCell0-0115Break"/>
              <w:rPr>
                <w:rStyle w:val="ChItalBold"/>
              </w:rPr>
            </w:pPr>
            <w:r w:rsidRPr="005F70FB">
              <w:rPr>
                <w:rStyle w:val="ChItalBold"/>
              </w:rPr>
              <w:t>coklat</w:t>
            </w:r>
          </w:p>
        </w:tc>
        <w:tc>
          <w:tcPr>
            <w:tcW w:w="1587" w:type="dxa"/>
            <w:shd w:val="clear" w:color="auto" w:fill="auto"/>
          </w:tcPr>
          <w:p w14:paraId="610A2AFE" w14:textId="77777777" w:rsidR="000F4F82" w:rsidRPr="005F70FB" w:rsidRDefault="000F4F82" w:rsidP="00A551BF">
            <w:pPr>
              <w:pStyle w:val="TableCell0-0115Break"/>
              <w:rPr>
                <w:rStyle w:val="ChCharisSIL"/>
              </w:rPr>
            </w:pPr>
            <w:r w:rsidRPr="005F70FB">
              <w:rPr>
                <w:rStyle w:val="ChCharisSIL"/>
              </w:rPr>
              <w:t>ˈtʃɔ̞k̚.lɐt</w:t>
            </w:r>
          </w:p>
        </w:tc>
        <w:tc>
          <w:tcPr>
            <w:tcW w:w="1275" w:type="dxa"/>
            <w:shd w:val="clear" w:color="auto" w:fill="auto"/>
          </w:tcPr>
          <w:p w14:paraId="5E20372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4EFB333" w14:textId="77777777" w:rsidR="000F4F82" w:rsidRPr="005F70FB" w:rsidRDefault="000F4F82" w:rsidP="00A551BF">
            <w:pPr>
              <w:pStyle w:val="TableCell0-0115Break"/>
            </w:pPr>
            <w:r w:rsidRPr="005F70FB">
              <w:t>chocolate</w:t>
            </w:r>
          </w:p>
        </w:tc>
      </w:tr>
      <w:tr w:rsidR="00AC23C4" w:rsidRPr="005F70FB" w14:paraId="25F6ABAC" w14:textId="77777777" w:rsidTr="00BC00CF">
        <w:tc>
          <w:tcPr>
            <w:tcW w:w="240" w:type="dxa"/>
            <w:shd w:val="clear" w:color="auto" w:fill="auto"/>
          </w:tcPr>
          <w:p w14:paraId="6BFDCDF9" w14:textId="77777777" w:rsidR="000F4F82" w:rsidRPr="005F70FB" w:rsidRDefault="000F4F82" w:rsidP="00A551BF">
            <w:pPr>
              <w:pStyle w:val="TableCell0-0115Break"/>
              <w:rPr>
                <w:rStyle w:val="ExampleSource"/>
              </w:rPr>
            </w:pPr>
          </w:p>
        </w:tc>
        <w:tc>
          <w:tcPr>
            <w:tcW w:w="1249" w:type="dxa"/>
            <w:shd w:val="clear" w:color="auto" w:fill="auto"/>
          </w:tcPr>
          <w:p w14:paraId="02D3A89F" w14:textId="77777777" w:rsidR="000F4F82" w:rsidRPr="005F70FB" w:rsidRDefault="000F4F82" w:rsidP="00A551BF">
            <w:pPr>
              <w:pStyle w:val="TableCell0-0115Break"/>
              <w:rPr>
                <w:rStyle w:val="ChItalBold"/>
              </w:rPr>
            </w:pPr>
            <w:r w:rsidRPr="005F70FB">
              <w:rPr>
                <w:rStyle w:val="ChItalBold"/>
              </w:rPr>
              <w:t>cuci</w:t>
            </w:r>
          </w:p>
        </w:tc>
        <w:tc>
          <w:tcPr>
            <w:tcW w:w="1587" w:type="dxa"/>
            <w:shd w:val="clear" w:color="auto" w:fill="auto"/>
          </w:tcPr>
          <w:p w14:paraId="0CF88341" w14:textId="77777777" w:rsidR="000F4F82" w:rsidRPr="005F70FB" w:rsidRDefault="000F4F82" w:rsidP="00A551BF">
            <w:pPr>
              <w:pStyle w:val="TableCell0-0115Break"/>
              <w:rPr>
                <w:rStyle w:val="ChCharisSIL"/>
              </w:rPr>
            </w:pPr>
            <w:r w:rsidRPr="005F70FB">
              <w:rPr>
                <w:rStyle w:val="ChCharisSIL"/>
              </w:rPr>
              <w:t>ˈtʃu.tʃi</w:t>
            </w:r>
          </w:p>
        </w:tc>
        <w:tc>
          <w:tcPr>
            <w:tcW w:w="1275" w:type="dxa"/>
            <w:shd w:val="clear" w:color="auto" w:fill="auto"/>
          </w:tcPr>
          <w:p w14:paraId="34CFFD87"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A3DF542" w14:textId="77777777" w:rsidR="000F4F82" w:rsidRPr="005F70FB" w:rsidRDefault="000F4F82" w:rsidP="00A551BF">
            <w:pPr>
              <w:pStyle w:val="TableCell0-0115Break"/>
            </w:pPr>
            <w:r w:rsidRPr="005F70FB">
              <w:t>wash</w:t>
            </w:r>
          </w:p>
        </w:tc>
      </w:tr>
      <w:tr w:rsidR="00AC23C4" w:rsidRPr="005F70FB" w14:paraId="71C71F8F" w14:textId="77777777" w:rsidTr="00BC00CF">
        <w:tc>
          <w:tcPr>
            <w:tcW w:w="240" w:type="dxa"/>
            <w:shd w:val="clear" w:color="auto" w:fill="auto"/>
          </w:tcPr>
          <w:p w14:paraId="0324BAA5" w14:textId="77777777" w:rsidR="000F4F82" w:rsidRPr="005F70FB" w:rsidRDefault="000F4F82" w:rsidP="00A551BF">
            <w:pPr>
              <w:pStyle w:val="TableCell0-0115Break"/>
              <w:rPr>
                <w:rStyle w:val="ExampleSource"/>
              </w:rPr>
            </w:pPr>
          </w:p>
        </w:tc>
        <w:tc>
          <w:tcPr>
            <w:tcW w:w="1249" w:type="dxa"/>
            <w:shd w:val="clear" w:color="auto" w:fill="auto"/>
          </w:tcPr>
          <w:p w14:paraId="3318FCE8" w14:textId="77777777" w:rsidR="000F4F82" w:rsidRPr="005F70FB" w:rsidRDefault="000F4F82" w:rsidP="00A551BF">
            <w:pPr>
              <w:pStyle w:val="TableCell0-0115Break"/>
              <w:rPr>
                <w:rStyle w:val="ChItalBold"/>
              </w:rPr>
            </w:pPr>
            <w:r w:rsidRPr="005F70FB">
              <w:rPr>
                <w:rStyle w:val="ChItalBold"/>
              </w:rPr>
              <w:t>cuma</w:t>
            </w:r>
          </w:p>
        </w:tc>
        <w:tc>
          <w:tcPr>
            <w:tcW w:w="1587" w:type="dxa"/>
            <w:shd w:val="clear" w:color="auto" w:fill="auto"/>
          </w:tcPr>
          <w:p w14:paraId="60AB31E0" w14:textId="77777777" w:rsidR="000F4F82" w:rsidRPr="005F70FB" w:rsidRDefault="000F4F82" w:rsidP="00A551BF">
            <w:pPr>
              <w:pStyle w:val="TableCell0-0115Break"/>
              <w:rPr>
                <w:rStyle w:val="ChCharisSIL"/>
              </w:rPr>
            </w:pPr>
            <w:r w:rsidRPr="005F70FB">
              <w:rPr>
                <w:rStyle w:val="ChCharisSIL"/>
              </w:rPr>
              <w:t>ˈtʃu.ma</w:t>
            </w:r>
          </w:p>
        </w:tc>
        <w:tc>
          <w:tcPr>
            <w:tcW w:w="1275" w:type="dxa"/>
            <w:shd w:val="clear" w:color="auto" w:fill="auto"/>
          </w:tcPr>
          <w:p w14:paraId="22A5528E" w14:textId="77777777" w:rsidR="000F4F82" w:rsidRPr="005F70FB" w:rsidRDefault="000F4F82" w:rsidP="00A551BF">
            <w:pPr>
              <w:pStyle w:val="TableCell0-0115Break"/>
              <w:rPr>
                <w:rStyle w:val="ChSmallCaps"/>
              </w:rPr>
            </w:pPr>
            <w:r w:rsidRPr="005F70FB">
              <w:rPr>
                <w:rStyle w:val="ChSmallCaps"/>
              </w:rPr>
              <w:t>adv</w:t>
            </w:r>
          </w:p>
        </w:tc>
        <w:tc>
          <w:tcPr>
            <w:tcW w:w="2379" w:type="dxa"/>
            <w:shd w:val="clear" w:color="auto" w:fill="auto"/>
          </w:tcPr>
          <w:p w14:paraId="3B5CCA3B" w14:textId="77777777" w:rsidR="000F4F82" w:rsidRPr="005F70FB" w:rsidRDefault="000F4F82" w:rsidP="00A551BF">
            <w:pPr>
              <w:pStyle w:val="TableCell0-0115Break"/>
            </w:pPr>
            <w:r w:rsidRPr="005F70FB">
              <w:t>just</w:t>
            </w:r>
          </w:p>
        </w:tc>
      </w:tr>
      <w:tr w:rsidR="00AC23C4" w:rsidRPr="005F70FB" w14:paraId="3D23E25B" w14:textId="77777777" w:rsidTr="00BC00CF">
        <w:tc>
          <w:tcPr>
            <w:tcW w:w="240" w:type="dxa"/>
            <w:shd w:val="clear" w:color="auto" w:fill="auto"/>
          </w:tcPr>
          <w:p w14:paraId="7F12A0E3" w14:textId="77777777" w:rsidR="000F4F82" w:rsidRPr="005F70FB" w:rsidRDefault="000F4F82" w:rsidP="00A551BF">
            <w:pPr>
              <w:pStyle w:val="TableCell0-0115Break"/>
              <w:rPr>
                <w:rStyle w:val="ExampleSource"/>
              </w:rPr>
            </w:pPr>
          </w:p>
        </w:tc>
        <w:tc>
          <w:tcPr>
            <w:tcW w:w="1249" w:type="dxa"/>
            <w:shd w:val="clear" w:color="auto" w:fill="auto"/>
          </w:tcPr>
          <w:p w14:paraId="08B3330F" w14:textId="77777777" w:rsidR="000F4F82" w:rsidRPr="005F70FB" w:rsidRDefault="000F4F82" w:rsidP="00A551BF">
            <w:pPr>
              <w:pStyle w:val="TableCell0-0115Break"/>
              <w:rPr>
                <w:rStyle w:val="ChItalBold"/>
              </w:rPr>
            </w:pPr>
            <w:r w:rsidRPr="005F70FB">
              <w:rPr>
                <w:rStyle w:val="ChItalBold"/>
              </w:rPr>
              <w:t>curi</w:t>
            </w:r>
          </w:p>
        </w:tc>
        <w:tc>
          <w:tcPr>
            <w:tcW w:w="1587" w:type="dxa"/>
            <w:shd w:val="clear" w:color="auto" w:fill="auto"/>
          </w:tcPr>
          <w:p w14:paraId="5DBA6D09" w14:textId="77777777" w:rsidR="000F4F82" w:rsidRPr="005F70FB" w:rsidRDefault="000F4F82" w:rsidP="00A551BF">
            <w:pPr>
              <w:pStyle w:val="TableCell0-0115Break"/>
              <w:rPr>
                <w:rStyle w:val="ChCharisSIL"/>
              </w:rPr>
            </w:pPr>
            <w:r w:rsidRPr="005F70FB">
              <w:rPr>
                <w:rStyle w:val="ChCharisSIL"/>
              </w:rPr>
              <w:t>ˈtʃu.ɾi</w:t>
            </w:r>
          </w:p>
        </w:tc>
        <w:tc>
          <w:tcPr>
            <w:tcW w:w="1275" w:type="dxa"/>
            <w:shd w:val="clear" w:color="auto" w:fill="auto"/>
          </w:tcPr>
          <w:p w14:paraId="53F5E103"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AC61BC4" w14:textId="77777777" w:rsidR="000F4F82" w:rsidRPr="005F70FB" w:rsidRDefault="000F4F82" w:rsidP="00A551BF">
            <w:pPr>
              <w:pStyle w:val="TableCell0-0115Break"/>
            </w:pPr>
            <w:r w:rsidRPr="005F70FB">
              <w:t>steal</w:t>
            </w:r>
          </w:p>
        </w:tc>
      </w:tr>
      <w:tr w:rsidR="00AC23C4" w:rsidRPr="005F70FB" w14:paraId="75189D84" w14:textId="77777777" w:rsidTr="00BC00CF">
        <w:tc>
          <w:tcPr>
            <w:tcW w:w="240" w:type="dxa"/>
            <w:shd w:val="clear" w:color="auto" w:fill="auto"/>
          </w:tcPr>
          <w:p w14:paraId="24AF80B9" w14:textId="77777777" w:rsidR="000F4F82" w:rsidRPr="005F70FB" w:rsidRDefault="000F4F82" w:rsidP="000F4F82">
            <w:pPr>
              <w:pStyle w:val="TableCell0-2115ptBreak"/>
              <w:rPr>
                <w:rStyle w:val="ExampleSource"/>
              </w:rPr>
            </w:pPr>
          </w:p>
        </w:tc>
        <w:tc>
          <w:tcPr>
            <w:tcW w:w="1249" w:type="dxa"/>
            <w:shd w:val="clear" w:color="auto" w:fill="auto"/>
          </w:tcPr>
          <w:p w14:paraId="7BE9ED81" w14:textId="77777777" w:rsidR="000F4F82" w:rsidRPr="005F70FB" w:rsidRDefault="000F4F82" w:rsidP="000F4F82">
            <w:pPr>
              <w:pStyle w:val="TableCell0-2115ptBreak"/>
              <w:rPr>
                <w:rStyle w:val="ChItalBold"/>
              </w:rPr>
            </w:pPr>
            <w:r w:rsidRPr="005F70FB">
              <w:rPr>
                <w:rStyle w:val="ChItalBold"/>
              </w:rPr>
              <w:t>cuti</w:t>
            </w:r>
          </w:p>
        </w:tc>
        <w:tc>
          <w:tcPr>
            <w:tcW w:w="1587" w:type="dxa"/>
            <w:shd w:val="clear" w:color="auto" w:fill="auto"/>
          </w:tcPr>
          <w:p w14:paraId="584965D3" w14:textId="77777777" w:rsidR="000F4F82" w:rsidRPr="005F70FB" w:rsidRDefault="000F4F82" w:rsidP="000F4F82">
            <w:pPr>
              <w:pStyle w:val="TableCell0-2115ptBreak"/>
              <w:rPr>
                <w:rStyle w:val="ChCharisSIL"/>
              </w:rPr>
            </w:pPr>
            <w:r w:rsidRPr="005F70FB">
              <w:rPr>
                <w:rStyle w:val="ChCharisSIL"/>
              </w:rPr>
              <w:t>ˈtʃu.ti</w:t>
            </w:r>
          </w:p>
        </w:tc>
        <w:tc>
          <w:tcPr>
            <w:tcW w:w="1275" w:type="dxa"/>
            <w:shd w:val="clear" w:color="auto" w:fill="auto"/>
          </w:tcPr>
          <w:p w14:paraId="12D42227" w14:textId="77777777" w:rsidR="000F4F82" w:rsidRPr="005F70FB" w:rsidRDefault="000F4F82" w:rsidP="000F4F82">
            <w:pPr>
              <w:pStyle w:val="TableCell0-2115ptBreak"/>
              <w:rPr>
                <w:rStyle w:val="ChSmallCaps"/>
              </w:rPr>
            </w:pPr>
            <w:r w:rsidRPr="005F70FB">
              <w:rPr>
                <w:rStyle w:val="ChSmallCaps"/>
              </w:rPr>
              <w:t>v.mo(dy)</w:t>
            </w:r>
          </w:p>
        </w:tc>
        <w:tc>
          <w:tcPr>
            <w:tcW w:w="2379" w:type="dxa"/>
            <w:shd w:val="clear" w:color="auto" w:fill="auto"/>
          </w:tcPr>
          <w:p w14:paraId="6F2EE51E" w14:textId="77777777" w:rsidR="000F4F82" w:rsidRPr="005F70FB" w:rsidRDefault="000F4F82" w:rsidP="000F4F82">
            <w:pPr>
              <w:pStyle w:val="TableCell0-2115ptBreak"/>
            </w:pPr>
            <w:r w:rsidRPr="005F70FB">
              <w:t>take leave</w:t>
            </w:r>
          </w:p>
        </w:tc>
      </w:tr>
      <w:tr w:rsidR="00AC23C4" w:rsidRPr="005F70FB" w14:paraId="72C065C1" w14:textId="77777777" w:rsidTr="00BC00CF">
        <w:tc>
          <w:tcPr>
            <w:tcW w:w="240" w:type="dxa"/>
            <w:shd w:val="clear" w:color="auto" w:fill="auto"/>
          </w:tcPr>
          <w:p w14:paraId="4C5FC744" w14:textId="77777777" w:rsidR="000F4F82" w:rsidRPr="005F70FB" w:rsidRDefault="000F4F82" w:rsidP="000F4F82">
            <w:pPr>
              <w:pStyle w:val="TableCell2-2"/>
              <w:rPr>
                <w:rStyle w:val="ExampleSource"/>
              </w:rPr>
            </w:pPr>
          </w:p>
        </w:tc>
        <w:tc>
          <w:tcPr>
            <w:tcW w:w="1249" w:type="dxa"/>
            <w:shd w:val="clear" w:color="auto" w:fill="auto"/>
          </w:tcPr>
          <w:p w14:paraId="116C4E5A" w14:textId="77777777" w:rsidR="000F4F82" w:rsidRPr="005F70FB" w:rsidRDefault="000F4F82" w:rsidP="000F4F82">
            <w:pPr>
              <w:pStyle w:val="TableCell2-2"/>
              <w:rPr>
                <w:rStyle w:val="ChBold"/>
              </w:rPr>
            </w:pPr>
            <w:r w:rsidRPr="005F70FB">
              <w:rPr>
                <w:rStyle w:val="ChBold"/>
              </w:rPr>
              <w:t>D</w:t>
            </w:r>
          </w:p>
        </w:tc>
        <w:tc>
          <w:tcPr>
            <w:tcW w:w="1587" w:type="dxa"/>
            <w:shd w:val="clear" w:color="auto" w:fill="auto"/>
          </w:tcPr>
          <w:p w14:paraId="03069396" w14:textId="77777777" w:rsidR="000F4F82" w:rsidRPr="005F70FB" w:rsidRDefault="000F4F82" w:rsidP="000F4F82">
            <w:pPr>
              <w:pStyle w:val="TableCell2-2"/>
            </w:pPr>
          </w:p>
        </w:tc>
        <w:tc>
          <w:tcPr>
            <w:tcW w:w="1275" w:type="dxa"/>
            <w:shd w:val="clear" w:color="auto" w:fill="auto"/>
          </w:tcPr>
          <w:p w14:paraId="2E58A082" w14:textId="77777777" w:rsidR="000F4F82" w:rsidRPr="005F70FB" w:rsidRDefault="000F4F82" w:rsidP="000F4F82">
            <w:pPr>
              <w:pStyle w:val="TableCell2-2"/>
            </w:pPr>
          </w:p>
        </w:tc>
        <w:tc>
          <w:tcPr>
            <w:tcW w:w="2379" w:type="dxa"/>
            <w:shd w:val="clear" w:color="auto" w:fill="auto"/>
          </w:tcPr>
          <w:p w14:paraId="19126BDB" w14:textId="77777777" w:rsidR="000F4F82" w:rsidRPr="005F70FB" w:rsidRDefault="000F4F82" w:rsidP="000F4F82">
            <w:pPr>
              <w:pStyle w:val="TableCell2-2"/>
            </w:pPr>
          </w:p>
        </w:tc>
      </w:tr>
      <w:tr w:rsidR="00AC23C4" w:rsidRPr="005F70FB" w14:paraId="6C0F380B" w14:textId="77777777" w:rsidTr="00BC00CF">
        <w:tc>
          <w:tcPr>
            <w:tcW w:w="240" w:type="dxa"/>
            <w:shd w:val="clear" w:color="auto" w:fill="auto"/>
          </w:tcPr>
          <w:p w14:paraId="5A0C9BF7" w14:textId="77777777" w:rsidR="000F4F82" w:rsidRPr="005F70FB" w:rsidRDefault="000F4F82" w:rsidP="00A551BF">
            <w:pPr>
              <w:pStyle w:val="TableCell0-0115Break"/>
              <w:rPr>
                <w:rStyle w:val="ExampleSource"/>
              </w:rPr>
            </w:pPr>
          </w:p>
        </w:tc>
        <w:tc>
          <w:tcPr>
            <w:tcW w:w="1249" w:type="dxa"/>
            <w:shd w:val="clear" w:color="auto" w:fill="auto"/>
          </w:tcPr>
          <w:p w14:paraId="30C84080" w14:textId="77777777" w:rsidR="000F4F82" w:rsidRPr="005F70FB" w:rsidRDefault="000F4F82" w:rsidP="00A551BF">
            <w:pPr>
              <w:pStyle w:val="TableCell0-0115Break"/>
              <w:rPr>
                <w:rStyle w:val="ChItalBold"/>
              </w:rPr>
            </w:pPr>
            <w:r w:rsidRPr="005F70FB">
              <w:rPr>
                <w:rStyle w:val="ChItalBold"/>
              </w:rPr>
              <w:t>daera</w:t>
            </w:r>
          </w:p>
        </w:tc>
        <w:tc>
          <w:tcPr>
            <w:tcW w:w="1587" w:type="dxa"/>
            <w:shd w:val="clear" w:color="auto" w:fill="auto"/>
          </w:tcPr>
          <w:p w14:paraId="0D5F4C50" w14:textId="77777777" w:rsidR="000F4F82" w:rsidRPr="005F70FB" w:rsidRDefault="000F4F82" w:rsidP="00A551BF">
            <w:pPr>
              <w:pStyle w:val="TableCell0-0115Break"/>
              <w:rPr>
                <w:rStyle w:val="ChCharisSIL"/>
              </w:rPr>
            </w:pPr>
            <w:r w:rsidRPr="005F70FB">
              <w:rPr>
                <w:rStyle w:val="ChCharisSIL"/>
              </w:rPr>
              <w:t>da.ˈɛ̞.ɾa</w:t>
            </w:r>
          </w:p>
        </w:tc>
        <w:tc>
          <w:tcPr>
            <w:tcW w:w="1275" w:type="dxa"/>
            <w:shd w:val="clear" w:color="auto" w:fill="auto"/>
          </w:tcPr>
          <w:p w14:paraId="1BFF5C6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E898064" w14:textId="77777777" w:rsidR="000F4F82" w:rsidRPr="005F70FB" w:rsidRDefault="000F4F82" w:rsidP="00A551BF">
            <w:pPr>
              <w:pStyle w:val="TableCell0-0115Break"/>
            </w:pPr>
            <w:r w:rsidRPr="005F70FB">
              <w:t>area</w:t>
            </w:r>
          </w:p>
        </w:tc>
      </w:tr>
      <w:tr w:rsidR="00AC23C4" w:rsidRPr="005F70FB" w14:paraId="4DA37849" w14:textId="77777777" w:rsidTr="00BC00CF">
        <w:tc>
          <w:tcPr>
            <w:tcW w:w="240" w:type="dxa"/>
            <w:shd w:val="clear" w:color="auto" w:fill="auto"/>
          </w:tcPr>
          <w:p w14:paraId="1EE5F549" w14:textId="77777777" w:rsidR="000F4F82" w:rsidRPr="005F70FB" w:rsidRDefault="000F4F82" w:rsidP="00A551BF">
            <w:pPr>
              <w:pStyle w:val="TableCell0-0115Break"/>
              <w:rPr>
                <w:rStyle w:val="ExampleSource"/>
              </w:rPr>
            </w:pPr>
          </w:p>
        </w:tc>
        <w:tc>
          <w:tcPr>
            <w:tcW w:w="1249" w:type="dxa"/>
            <w:shd w:val="clear" w:color="auto" w:fill="auto"/>
          </w:tcPr>
          <w:p w14:paraId="76FFAB96" w14:textId="77777777" w:rsidR="000F4F82" w:rsidRPr="005F70FB" w:rsidRDefault="000F4F82" w:rsidP="00A551BF">
            <w:pPr>
              <w:pStyle w:val="TableCell0-0115Break"/>
              <w:rPr>
                <w:rStyle w:val="ChItalBold"/>
              </w:rPr>
            </w:pPr>
            <w:r w:rsidRPr="005F70FB">
              <w:rPr>
                <w:rStyle w:val="ChItalBold"/>
              </w:rPr>
              <w:t>daftar</w:t>
            </w:r>
          </w:p>
        </w:tc>
        <w:tc>
          <w:tcPr>
            <w:tcW w:w="1587" w:type="dxa"/>
            <w:shd w:val="clear" w:color="auto" w:fill="auto"/>
          </w:tcPr>
          <w:p w14:paraId="496690ED" w14:textId="77777777" w:rsidR="000F4F82" w:rsidRPr="005F70FB" w:rsidRDefault="000F4F82" w:rsidP="00A551BF">
            <w:pPr>
              <w:pStyle w:val="TableCell0-0115Break"/>
              <w:rPr>
                <w:rStyle w:val="ChCharisSIL"/>
              </w:rPr>
            </w:pPr>
            <w:r w:rsidRPr="005F70FB">
              <w:rPr>
                <w:rStyle w:val="ChCharisSIL"/>
              </w:rPr>
              <w:t>ˈdɐf.tɐr̥</w:t>
            </w:r>
          </w:p>
        </w:tc>
        <w:tc>
          <w:tcPr>
            <w:tcW w:w="1275" w:type="dxa"/>
            <w:shd w:val="clear" w:color="auto" w:fill="auto"/>
          </w:tcPr>
          <w:p w14:paraId="7ED2C29D"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7680FE2A" w14:textId="77777777" w:rsidR="000F4F82" w:rsidRPr="005F70FB" w:rsidRDefault="000F4F82" w:rsidP="00A551BF">
            <w:pPr>
              <w:pStyle w:val="TableCell0-0115Break"/>
            </w:pPr>
            <w:r w:rsidRPr="005F70FB">
              <w:t>list</w:t>
            </w:r>
          </w:p>
        </w:tc>
      </w:tr>
      <w:tr w:rsidR="00AC23C4" w:rsidRPr="005F70FB" w14:paraId="7E742BC6" w14:textId="77777777" w:rsidTr="00BC00CF">
        <w:tc>
          <w:tcPr>
            <w:tcW w:w="240" w:type="dxa"/>
            <w:shd w:val="clear" w:color="auto" w:fill="auto"/>
          </w:tcPr>
          <w:p w14:paraId="134A5912" w14:textId="77777777" w:rsidR="000F4F82" w:rsidRPr="005F70FB" w:rsidRDefault="000F4F82" w:rsidP="00A551BF">
            <w:pPr>
              <w:pStyle w:val="TableCell0-0115Break"/>
              <w:rPr>
                <w:rStyle w:val="ExampleSource"/>
              </w:rPr>
            </w:pPr>
          </w:p>
        </w:tc>
        <w:tc>
          <w:tcPr>
            <w:tcW w:w="1249" w:type="dxa"/>
            <w:shd w:val="clear" w:color="auto" w:fill="auto"/>
          </w:tcPr>
          <w:p w14:paraId="2647C522" w14:textId="77777777" w:rsidR="000F4F82" w:rsidRPr="005F70FB" w:rsidRDefault="000F4F82" w:rsidP="00A551BF">
            <w:pPr>
              <w:pStyle w:val="TableCell0-0115Break"/>
              <w:rPr>
                <w:rStyle w:val="ChItalBold"/>
              </w:rPr>
            </w:pPr>
            <w:r w:rsidRPr="005F70FB">
              <w:rPr>
                <w:rStyle w:val="ChItalBold"/>
              </w:rPr>
              <w:t>dana</w:t>
            </w:r>
          </w:p>
        </w:tc>
        <w:tc>
          <w:tcPr>
            <w:tcW w:w="1587" w:type="dxa"/>
            <w:shd w:val="clear" w:color="auto" w:fill="auto"/>
          </w:tcPr>
          <w:p w14:paraId="2A6268AB" w14:textId="77777777" w:rsidR="000F4F82" w:rsidRPr="005F70FB" w:rsidRDefault="000F4F82" w:rsidP="00A551BF">
            <w:pPr>
              <w:pStyle w:val="TableCell0-0115Break"/>
              <w:rPr>
                <w:rStyle w:val="ChCharisSIL"/>
              </w:rPr>
            </w:pPr>
            <w:r w:rsidRPr="005F70FB">
              <w:rPr>
                <w:rStyle w:val="ChCharisSIL"/>
              </w:rPr>
              <w:t>ˈda.na</w:t>
            </w:r>
          </w:p>
        </w:tc>
        <w:tc>
          <w:tcPr>
            <w:tcW w:w="1275" w:type="dxa"/>
            <w:shd w:val="clear" w:color="auto" w:fill="auto"/>
          </w:tcPr>
          <w:p w14:paraId="1C562E4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1394E0E" w14:textId="77777777" w:rsidR="000F4F82" w:rsidRPr="005F70FB" w:rsidRDefault="000F4F82" w:rsidP="00A551BF">
            <w:pPr>
              <w:pStyle w:val="TableCell0-0115Break"/>
            </w:pPr>
            <w:r w:rsidRPr="005F70FB">
              <w:t>fund</w:t>
            </w:r>
          </w:p>
        </w:tc>
      </w:tr>
      <w:tr w:rsidR="00AC23C4" w:rsidRPr="005F70FB" w14:paraId="3FA892AD" w14:textId="77777777" w:rsidTr="00BC00CF">
        <w:tc>
          <w:tcPr>
            <w:tcW w:w="240" w:type="dxa"/>
            <w:shd w:val="clear" w:color="auto" w:fill="auto"/>
          </w:tcPr>
          <w:p w14:paraId="49C05014" w14:textId="77777777" w:rsidR="000F4F82" w:rsidRPr="005F70FB" w:rsidRDefault="000F4F82" w:rsidP="00A551BF">
            <w:pPr>
              <w:pStyle w:val="TableCell0-0115Break"/>
              <w:rPr>
                <w:rStyle w:val="ExampleSource"/>
              </w:rPr>
            </w:pPr>
          </w:p>
        </w:tc>
        <w:tc>
          <w:tcPr>
            <w:tcW w:w="1249" w:type="dxa"/>
            <w:shd w:val="clear" w:color="auto" w:fill="auto"/>
          </w:tcPr>
          <w:p w14:paraId="71CCE08F" w14:textId="77777777" w:rsidR="000F4F82" w:rsidRPr="005F70FB" w:rsidRDefault="000F4F82" w:rsidP="00A551BF">
            <w:pPr>
              <w:pStyle w:val="TableCell0-0115Break"/>
              <w:rPr>
                <w:rStyle w:val="ChItalBold"/>
              </w:rPr>
            </w:pPr>
            <w:r w:rsidRPr="005F70FB">
              <w:rPr>
                <w:rStyle w:val="ChItalBold"/>
              </w:rPr>
              <w:t>dansa</w:t>
            </w:r>
          </w:p>
        </w:tc>
        <w:tc>
          <w:tcPr>
            <w:tcW w:w="1587" w:type="dxa"/>
            <w:shd w:val="clear" w:color="auto" w:fill="auto"/>
          </w:tcPr>
          <w:p w14:paraId="5BCFD139" w14:textId="77777777" w:rsidR="000F4F82" w:rsidRPr="005F70FB" w:rsidRDefault="000F4F82" w:rsidP="00A551BF">
            <w:pPr>
              <w:pStyle w:val="TableCell0-0115Break"/>
              <w:rPr>
                <w:rStyle w:val="ChCharisSIL"/>
              </w:rPr>
            </w:pPr>
            <w:r w:rsidRPr="005F70FB">
              <w:rPr>
                <w:rStyle w:val="ChCharisSIL"/>
              </w:rPr>
              <w:t>ˈdɐn.sa</w:t>
            </w:r>
          </w:p>
        </w:tc>
        <w:tc>
          <w:tcPr>
            <w:tcW w:w="1275" w:type="dxa"/>
            <w:shd w:val="clear" w:color="auto" w:fill="auto"/>
          </w:tcPr>
          <w:p w14:paraId="4E9A5A89"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12902A04" w14:textId="77777777" w:rsidR="000F4F82" w:rsidRPr="005F70FB" w:rsidRDefault="000F4F82" w:rsidP="00A551BF">
            <w:pPr>
              <w:pStyle w:val="TableCell0-0115Break"/>
            </w:pPr>
            <w:r w:rsidRPr="005F70FB">
              <w:t>dance</w:t>
            </w:r>
          </w:p>
        </w:tc>
      </w:tr>
      <w:tr w:rsidR="00AC23C4" w:rsidRPr="005F70FB" w14:paraId="4B1DE536" w14:textId="77777777" w:rsidTr="00BC00CF">
        <w:tc>
          <w:tcPr>
            <w:tcW w:w="240" w:type="dxa"/>
            <w:shd w:val="clear" w:color="auto" w:fill="auto"/>
          </w:tcPr>
          <w:p w14:paraId="410FCBAB" w14:textId="77777777" w:rsidR="000F4F82" w:rsidRPr="005F70FB" w:rsidRDefault="000F4F82" w:rsidP="00A551BF">
            <w:pPr>
              <w:pStyle w:val="TableCell0-0115Break"/>
              <w:rPr>
                <w:rStyle w:val="ExampleSource"/>
              </w:rPr>
            </w:pPr>
          </w:p>
        </w:tc>
        <w:tc>
          <w:tcPr>
            <w:tcW w:w="1249" w:type="dxa"/>
            <w:shd w:val="clear" w:color="auto" w:fill="auto"/>
          </w:tcPr>
          <w:p w14:paraId="16052A47" w14:textId="77777777" w:rsidR="000F4F82" w:rsidRPr="005F70FB" w:rsidRDefault="000F4F82" w:rsidP="00A551BF">
            <w:pPr>
              <w:pStyle w:val="TableCell0-0115Break"/>
              <w:rPr>
                <w:rStyle w:val="ChItalBold"/>
              </w:rPr>
            </w:pPr>
            <w:r w:rsidRPr="005F70FB">
              <w:rPr>
                <w:rStyle w:val="ChItalBold"/>
              </w:rPr>
              <w:t>dasyat</w:t>
            </w:r>
          </w:p>
        </w:tc>
        <w:tc>
          <w:tcPr>
            <w:tcW w:w="1587" w:type="dxa"/>
            <w:shd w:val="clear" w:color="auto" w:fill="auto"/>
          </w:tcPr>
          <w:p w14:paraId="5F33A063" w14:textId="77777777" w:rsidR="000F4F82" w:rsidRPr="005F70FB" w:rsidRDefault="000F4F82" w:rsidP="00A551BF">
            <w:pPr>
              <w:pStyle w:val="TableCell0-0115Break"/>
              <w:rPr>
                <w:rStyle w:val="ChCharisSIL"/>
              </w:rPr>
            </w:pPr>
            <w:r w:rsidRPr="005F70FB">
              <w:rPr>
                <w:rStyle w:val="ChCharisSIL"/>
              </w:rPr>
              <w:t>ˈda.sʲɐt</w:t>
            </w:r>
          </w:p>
        </w:tc>
        <w:tc>
          <w:tcPr>
            <w:tcW w:w="1275" w:type="dxa"/>
            <w:shd w:val="clear" w:color="auto" w:fill="auto"/>
          </w:tcPr>
          <w:p w14:paraId="5A9CD173"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4D1C20AA" w14:textId="77777777" w:rsidR="000F4F82" w:rsidRPr="005F70FB" w:rsidRDefault="000F4F82" w:rsidP="00A551BF">
            <w:pPr>
              <w:pStyle w:val="TableCell0-0115Break"/>
            </w:pPr>
            <w:r w:rsidRPr="005F70FB">
              <w:t>be terrifying</w:t>
            </w:r>
          </w:p>
        </w:tc>
      </w:tr>
      <w:tr w:rsidR="00AC23C4" w:rsidRPr="005F70FB" w14:paraId="02990489" w14:textId="77777777" w:rsidTr="00BC00CF">
        <w:tc>
          <w:tcPr>
            <w:tcW w:w="240" w:type="dxa"/>
            <w:shd w:val="clear" w:color="auto" w:fill="auto"/>
          </w:tcPr>
          <w:p w14:paraId="54EF1F15" w14:textId="77777777" w:rsidR="000F4F82" w:rsidRPr="005F70FB" w:rsidRDefault="000F4F82" w:rsidP="00A551BF">
            <w:pPr>
              <w:pStyle w:val="TableCell0-0115Break"/>
              <w:rPr>
                <w:rStyle w:val="ExampleSource"/>
              </w:rPr>
            </w:pPr>
          </w:p>
        </w:tc>
        <w:tc>
          <w:tcPr>
            <w:tcW w:w="1249" w:type="dxa"/>
            <w:shd w:val="clear" w:color="auto" w:fill="auto"/>
          </w:tcPr>
          <w:p w14:paraId="748859FE" w14:textId="77777777" w:rsidR="000F4F82" w:rsidRPr="005F70FB" w:rsidRDefault="000F4F82" w:rsidP="00A551BF">
            <w:pPr>
              <w:pStyle w:val="TableCell0-0115Break"/>
              <w:rPr>
                <w:rStyle w:val="ChItalBold"/>
              </w:rPr>
            </w:pPr>
            <w:r w:rsidRPr="005F70FB">
              <w:rPr>
                <w:rStyle w:val="ChItalBold"/>
              </w:rPr>
              <w:t>daya</w:t>
            </w:r>
          </w:p>
        </w:tc>
        <w:tc>
          <w:tcPr>
            <w:tcW w:w="1587" w:type="dxa"/>
            <w:shd w:val="clear" w:color="auto" w:fill="auto"/>
          </w:tcPr>
          <w:p w14:paraId="2DF15EA9" w14:textId="77777777" w:rsidR="000F4F82" w:rsidRPr="005F70FB" w:rsidRDefault="000F4F82" w:rsidP="00A551BF">
            <w:pPr>
              <w:pStyle w:val="TableCell0-0115Break"/>
              <w:rPr>
                <w:rStyle w:val="ChCharisSIL"/>
              </w:rPr>
            </w:pPr>
            <w:r w:rsidRPr="005F70FB">
              <w:rPr>
                <w:rStyle w:val="ChCharisSIL"/>
              </w:rPr>
              <w:t>ˈda.ja</w:t>
            </w:r>
          </w:p>
        </w:tc>
        <w:tc>
          <w:tcPr>
            <w:tcW w:w="1275" w:type="dxa"/>
            <w:shd w:val="clear" w:color="auto" w:fill="auto"/>
          </w:tcPr>
          <w:p w14:paraId="1FC936C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546A79E" w14:textId="77777777" w:rsidR="000F4F82" w:rsidRPr="005F70FB" w:rsidRDefault="000F4F82" w:rsidP="00A551BF">
            <w:pPr>
              <w:pStyle w:val="TableCell0-0115Break"/>
            </w:pPr>
            <w:r w:rsidRPr="005F70FB">
              <w:t>energy</w:t>
            </w:r>
          </w:p>
        </w:tc>
      </w:tr>
      <w:tr w:rsidR="00AC23C4" w:rsidRPr="005F70FB" w14:paraId="485DD03C" w14:textId="77777777" w:rsidTr="00BC00CF">
        <w:tc>
          <w:tcPr>
            <w:tcW w:w="240" w:type="dxa"/>
            <w:shd w:val="clear" w:color="auto" w:fill="auto"/>
          </w:tcPr>
          <w:p w14:paraId="434FAEB9"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62EEB677" w14:textId="77777777" w:rsidR="000F4F82" w:rsidRPr="005F70FB" w:rsidRDefault="000F4F82" w:rsidP="00A551BF">
            <w:pPr>
              <w:pStyle w:val="TableCell0-0115Break"/>
              <w:rPr>
                <w:rStyle w:val="ChItalBold"/>
              </w:rPr>
            </w:pPr>
            <w:r w:rsidRPr="005F70FB">
              <w:rPr>
                <w:rStyle w:val="ChItalBold"/>
              </w:rPr>
              <w:t>debat</w:t>
            </w:r>
          </w:p>
        </w:tc>
        <w:tc>
          <w:tcPr>
            <w:tcW w:w="1587" w:type="dxa"/>
            <w:shd w:val="clear" w:color="auto" w:fill="auto"/>
          </w:tcPr>
          <w:p w14:paraId="7ADADA1B" w14:textId="77777777" w:rsidR="000F4F82" w:rsidRPr="005F70FB" w:rsidRDefault="000F4F82" w:rsidP="00A551BF">
            <w:pPr>
              <w:pStyle w:val="TableCell0-0115Break"/>
              <w:rPr>
                <w:rStyle w:val="ChCharisSIL"/>
              </w:rPr>
            </w:pPr>
            <w:r w:rsidRPr="005F70FB">
              <w:rPr>
                <w:rStyle w:val="ChCharisSIL"/>
              </w:rPr>
              <w:t>dɛ.ˈbɐt</w:t>
            </w:r>
          </w:p>
        </w:tc>
        <w:tc>
          <w:tcPr>
            <w:tcW w:w="1275" w:type="dxa"/>
            <w:shd w:val="clear" w:color="auto" w:fill="auto"/>
          </w:tcPr>
          <w:p w14:paraId="38EE26B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34FD2FC" w14:textId="77777777" w:rsidR="000F4F82" w:rsidRPr="005F70FB" w:rsidRDefault="000F4F82" w:rsidP="00A551BF">
            <w:pPr>
              <w:pStyle w:val="TableCell0-0115Break"/>
            </w:pPr>
            <w:r w:rsidRPr="005F70FB">
              <w:t>debate</w:t>
            </w:r>
          </w:p>
        </w:tc>
      </w:tr>
      <w:tr w:rsidR="00AC23C4" w:rsidRPr="005F70FB" w14:paraId="01AB6AF4" w14:textId="77777777" w:rsidTr="00BC00CF">
        <w:tc>
          <w:tcPr>
            <w:tcW w:w="240" w:type="dxa"/>
            <w:shd w:val="clear" w:color="auto" w:fill="auto"/>
          </w:tcPr>
          <w:p w14:paraId="520A5A99" w14:textId="77777777" w:rsidR="000F4F82" w:rsidRPr="005F70FB" w:rsidRDefault="000F4F82" w:rsidP="00A551BF">
            <w:pPr>
              <w:pStyle w:val="TableCell0-0115Break"/>
              <w:rPr>
                <w:rStyle w:val="ExampleSource"/>
              </w:rPr>
            </w:pPr>
          </w:p>
        </w:tc>
        <w:tc>
          <w:tcPr>
            <w:tcW w:w="1249" w:type="dxa"/>
            <w:shd w:val="clear" w:color="auto" w:fill="auto"/>
          </w:tcPr>
          <w:p w14:paraId="72428063" w14:textId="77777777" w:rsidR="000F4F82" w:rsidRPr="005F70FB" w:rsidRDefault="000F4F82" w:rsidP="00A551BF">
            <w:pPr>
              <w:pStyle w:val="TableCell0-0115Break"/>
              <w:rPr>
                <w:rStyle w:val="ChItalBold"/>
              </w:rPr>
            </w:pPr>
            <w:r w:rsidRPr="005F70FB">
              <w:rPr>
                <w:rStyle w:val="ChItalBold"/>
              </w:rPr>
              <w:t>debel</w:t>
            </w:r>
          </w:p>
        </w:tc>
        <w:tc>
          <w:tcPr>
            <w:tcW w:w="1587" w:type="dxa"/>
            <w:shd w:val="clear" w:color="auto" w:fill="auto"/>
          </w:tcPr>
          <w:p w14:paraId="7C4449E0" w14:textId="77777777" w:rsidR="000F4F82" w:rsidRPr="005F70FB" w:rsidRDefault="000F4F82" w:rsidP="00A551BF">
            <w:pPr>
              <w:pStyle w:val="TableCell0-0115Break"/>
              <w:rPr>
                <w:rStyle w:val="ChCharisSIL"/>
              </w:rPr>
            </w:pPr>
            <w:r w:rsidRPr="005F70FB">
              <w:rPr>
                <w:rStyle w:val="ChCharisSIL"/>
              </w:rPr>
              <w:t>ˈdɛ̞.bɛ̞l</w:t>
            </w:r>
          </w:p>
        </w:tc>
        <w:tc>
          <w:tcPr>
            <w:tcW w:w="1275" w:type="dxa"/>
            <w:shd w:val="clear" w:color="auto" w:fill="auto"/>
          </w:tcPr>
          <w:p w14:paraId="62D31693"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715FD83" w14:textId="77777777" w:rsidR="000F4F82" w:rsidRPr="005F70FB" w:rsidRDefault="000F4F82" w:rsidP="00A551BF">
            <w:pPr>
              <w:pStyle w:val="TableCell0-0115Break"/>
            </w:pPr>
            <w:r w:rsidRPr="005F70FB">
              <w:t>double</w:t>
            </w:r>
          </w:p>
        </w:tc>
      </w:tr>
      <w:tr w:rsidR="00AC23C4" w:rsidRPr="005F70FB" w14:paraId="34E0B2AD" w14:textId="77777777" w:rsidTr="00BC00CF">
        <w:tc>
          <w:tcPr>
            <w:tcW w:w="240" w:type="dxa"/>
            <w:shd w:val="clear" w:color="auto" w:fill="auto"/>
          </w:tcPr>
          <w:p w14:paraId="2832B662" w14:textId="77777777" w:rsidR="000F4F82" w:rsidRPr="005F70FB" w:rsidRDefault="000F4F82" w:rsidP="00A551BF">
            <w:pPr>
              <w:pStyle w:val="TableCell0-0115Break"/>
              <w:rPr>
                <w:rStyle w:val="ExampleSource"/>
              </w:rPr>
            </w:pPr>
          </w:p>
        </w:tc>
        <w:tc>
          <w:tcPr>
            <w:tcW w:w="1249" w:type="dxa"/>
            <w:shd w:val="clear" w:color="auto" w:fill="auto"/>
          </w:tcPr>
          <w:p w14:paraId="3C8B99BB" w14:textId="77777777" w:rsidR="000F4F82" w:rsidRPr="005F70FB" w:rsidRDefault="000F4F82" w:rsidP="00A551BF">
            <w:pPr>
              <w:pStyle w:val="TableCell0-0115Break"/>
              <w:rPr>
                <w:rStyle w:val="ChItalBold"/>
              </w:rPr>
            </w:pPr>
            <w:r w:rsidRPr="005F70FB">
              <w:rPr>
                <w:rStyle w:val="ChItalBold"/>
              </w:rPr>
              <w:t>delegasi</w:t>
            </w:r>
          </w:p>
        </w:tc>
        <w:tc>
          <w:tcPr>
            <w:tcW w:w="1587" w:type="dxa"/>
            <w:shd w:val="clear" w:color="auto" w:fill="auto"/>
          </w:tcPr>
          <w:p w14:paraId="52957A64" w14:textId="77777777" w:rsidR="000F4F82" w:rsidRPr="005F70FB" w:rsidRDefault="000F4F82" w:rsidP="00A551BF">
            <w:pPr>
              <w:pStyle w:val="TableCell0-0115Break"/>
              <w:rPr>
                <w:rStyle w:val="ChCharisSIL"/>
              </w:rPr>
            </w:pPr>
            <w:r w:rsidRPr="005F70FB">
              <w:rPr>
                <w:rStyle w:val="ChCharisSIL"/>
              </w:rPr>
              <w:t>ˌdɛ.lɛ.ˈga.si</w:t>
            </w:r>
          </w:p>
        </w:tc>
        <w:tc>
          <w:tcPr>
            <w:tcW w:w="1275" w:type="dxa"/>
            <w:shd w:val="clear" w:color="auto" w:fill="auto"/>
          </w:tcPr>
          <w:p w14:paraId="4B8537E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0BE7022" w14:textId="77777777" w:rsidR="000F4F82" w:rsidRPr="005F70FB" w:rsidRDefault="000F4F82" w:rsidP="00A551BF">
            <w:pPr>
              <w:pStyle w:val="TableCell0-0115Break"/>
            </w:pPr>
            <w:r w:rsidRPr="005F70FB">
              <w:t>delegation</w:t>
            </w:r>
          </w:p>
        </w:tc>
      </w:tr>
      <w:tr w:rsidR="00AC23C4" w:rsidRPr="005F70FB" w14:paraId="6ED4D102" w14:textId="77777777" w:rsidTr="00BC00CF">
        <w:tc>
          <w:tcPr>
            <w:tcW w:w="240" w:type="dxa"/>
            <w:shd w:val="clear" w:color="auto" w:fill="auto"/>
          </w:tcPr>
          <w:p w14:paraId="2B336706" w14:textId="77777777" w:rsidR="000F4F82" w:rsidRPr="005F70FB" w:rsidRDefault="000F4F82" w:rsidP="00A551BF">
            <w:pPr>
              <w:pStyle w:val="TableCell0-0115Break"/>
              <w:rPr>
                <w:rStyle w:val="ExampleSource"/>
              </w:rPr>
            </w:pPr>
          </w:p>
        </w:tc>
        <w:tc>
          <w:tcPr>
            <w:tcW w:w="1249" w:type="dxa"/>
            <w:shd w:val="clear" w:color="auto" w:fill="auto"/>
          </w:tcPr>
          <w:p w14:paraId="6E04124A" w14:textId="77777777" w:rsidR="000F4F82" w:rsidRPr="005F70FB" w:rsidRDefault="000F4F82" w:rsidP="00A551BF">
            <w:pPr>
              <w:pStyle w:val="TableCell0-0115Break"/>
              <w:rPr>
                <w:rStyle w:val="ChItalBold"/>
              </w:rPr>
            </w:pPr>
            <w:r w:rsidRPr="005F70FB">
              <w:rPr>
                <w:rStyle w:val="ChItalBold"/>
              </w:rPr>
              <w:t>demo</w:t>
            </w:r>
          </w:p>
        </w:tc>
        <w:tc>
          <w:tcPr>
            <w:tcW w:w="1587" w:type="dxa"/>
            <w:shd w:val="clear" w:color="auto" w:fill="auto"/>
          </w:tcPr>
          <w:p w14:paraId="2D3E9B2B" w14:textId="77777777" w:rsidR="000F4F82" w:rsidRPr="005F70FB" w:rsidRDefault="000F4F82" w:rsidP="00A551BF">
            <w:pPr>
              <w:pStyle w:val="TableCell0-0115Break"/>
              <w:rPr>
                <w:rStyle w:val="ChCharisSIL"/>
              </w:rPr>
            </w:pPr>
            <w:r w:rsidRPr="005F70FB">
              <w:rPr>
                <w:rStyle w:val="ChCharisSIL"/>
              </w:rPr>
              <w:t>ˈdɛ.mɔ</w:t>
            </w:r>
          </w:p>
        </w:tc>
        <w:tc>
          <w:tcPr>
            <w:tcW w:w="1275" w:type="dxa"/>
            <w:shd w:val="clear" w:color="auto" w:fill="auto"/>
          </w:tcPr>
          <w:p w14:paraId="55D384E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E9D97C9" w14:textId="77777777" w:rsidR="000F4F82" w:rsidRPr="005F70FB" w:rsidRDefault="000F4F82" w:rsidP="00A551BF">
            <w:pPr>
              <w:pStyle w:val="TableCell0-0115Break"/>
            </w:pPr>
            <w:r w:rsidRPr="005F70FB">
              <w:t>demonstration</w:t>
            </w:r>
          </w:p>
        </w:tc>
      </w:tr>
      <w:tr w:rsidR="00AC23C4" w:rsidRPr="005F70FB" w14:paraId="7888ACF3" w14:textId="77777777" w:rsidTr="00BC00CF">
        <w:tc>
          <w:tcPr>
            <w:tcW w:w="240" w:type="dxa"/>
            <w:shd w:val="clear" w:color="auto" w:fill="auto"/>
          </w:tcPr>
          <w:p w14:paraId="75633581" w14:textId="77777777" w:rsidR="000F4F82" w:rsidRPr="005F70FB" w:rsidRDefault="000F4F82" w:rsidP="00A551BF">
            <w:pPr>
              <w:pStyle w:val="TableCell0-0115Break"/>
              <w:rPr>
                <w:rStyle w:val="ExampleSource"/>
              </w:rPr>
            </w:pPr>
          </w:p>
        </w:tc>
        <w:tc>
          <w:tcPr>
            <w:tcW w:w="1249" w:type="dxa"/>
            <w:shd w:val="clear" w:color="auto" w:fill="auto"/>
          </w:tcPr>
          <w:p w14:paraId="7A0898C3" w14:textId="77777777" w:rsidR="000F4F82" w:rsidRPr="005F70FB" w:rsidRDefault="000F4F82" w:rsidP="00A551BF">
            <w:pPr>
              <w:pStyle w:val="TableCell0-0115Break"/>
              <w:rPr>
                <w:rStyle w:val="ChItalBold"/>
              </w:rPr>
            </w:pPr>
            <w:r w:rsidRPr="005F70FB">
              <w:rPr>
                <w:rStyle w:val="ChItalBold"/>
              </w:rPr>
              <w:t>desember</w:t>
            </w:r>
          </w:p>
        </w:tc>
        <w:tc>
          <w:tcPr>
            <w:tcW w:w="1587" w:type="dxa"/>
            <w:shd w:val="clear" w:color="auto" w:fill="auto"/>
          </w:tcPr>
          <w:p w14:paraId="36D95745" w14:textId="77777777" w:rsidR="000F4F82" w:rsidRPr="005F70FB" w:rsidRDefault="000F4F82" w:rsidP="00A551BF">
            <w:pPr>
              <w:pStyle w:val="TableCell0-0115Break"/>
              <w:rPr>
                <w:rStyle w:val="ChCharisSIL"/>
              </w:rPr>
            </w:pPr>
            <w:r w:rsidRPr="005F70FB">
              <w:rPr>
                <w:rStyle w:val="ChCharisSIL"/>
              </w:rPr>
              <w:t>dɛ.ˈsɛ̞m.bɛ̞r̥</w:t>
            </w:r>
          </w:p>
        </w:tc>
        <w:tc>
          <w:tcPr>
            <w:tcW w:w="1275" w:type="dxa"/>
            <w:shd w:val="clear" w:color="auto" w:fill="auto"/>
          </w:tcPr>
          <w:p w14:paraId="4AF5B13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E9D02FE" w14:textId="77777777" w:rsidR="000F4F82" w:rsidRPr="005F70FB" w:rsidRDefault="000F4F82" w:rsidP="00A551BF">
            <w:pPr>
              <w:pStyle w:val="TableCell0-0115Break"/>
            </w:pPr>
            <w:r w:rsidRPr="005F70FB">
              <w:t>December</w:t>
            </w:r>
          </w:p>
        </w:tc>
      </w:tr>
      <w:tr w:rsidR="00AC23C4" w:rsidRPr="005F70FB" w14:paraId="1124314F" w14:textId="77777777" w:rsidTr="00BC00CF">
        <w:tc>
          <w:tcPr>
            <w:tcW w:w="240" w:type="dxa"/>
            <w:shd w:val="clear" w:color="auto" w:fill="auto"/>
          </w:tcPr>
          <w:p w14:paraId="2E5FEEF3" w14:textId="77777777" w:rsidR="000F4F82" w:rsidRPr="005F70FB" w:rsidRDefault="000F4F82" w:rsidP="00A551BF">
            <w:pPr>
              <w:pStyle w:val="TableCell0-0115Break"/>
              <w:rPr>
                <w:rStyle w:val="ExampleSource"/>
              </w:rPr>
            </w:pPr>
          </w:p>
        </w:tc>
        <w:tc>
          <w:tcPr>
            <w:tcW w:w="1249" w:type="dxa"/>
            <w:shd w:val="clear" w:color="auto" w:fill="auto"/>
          </w:tcPr>
          <w:p w14:paraId="315E9FBE" w14:textId="77777777" w:rsidR="000F4F82" w:rsidRPr="005F70FB" w:rsidRDefault="000F4F82" w:rsidP="00A551BF">
            <w:pPr>
              <w:pStyle w:val="TableCell0-0115Break"/>
              <w:rPr>
                <w:rStyle w:val="ChItalBold"/>
              </w:rPr>
            </w:pPr>
            <w:r w:rsidRPr="005F70FB">
              <w:rPr>
                <w:rStyle w:val="ChItalBold"/>
              </w:rPr>
              <w:t>dewan</w:t>
            </w:r>
          </w:p>
        </w:tc>
        <w:tc>
          <w:tcPr>
            <w:tcW w:w="1587" w:type="dxa"/>
            <w:shd w:val="clear" w:color="auto" w:fill="auto"/>
          </w:tcPr>
          <w:p w14:paraId="16231019" w14:textId="77777777" w:rsidR="000F4F82" w:rsidRPr="005F70FB" w:rsidRDefault="000F4F82" w:rsidP="00A551BF">
            <w:pPr>
              <w:pStyle w:val="TableCell0-0115Break"/>
              <w:rPr>
                <w:rStyle w:val="ChCharisSIL"/>
              </w:rPr>
            </w:pPr>
            <w:r w:rsidRPr="005F70FB">
              <w:rPr>
                <w:rStyle w:val="ChCharisSIL"/>
              </w:rPr>
              <w:t>ˈdɛ.wɐn</w:t>
            </w:r>
          </w:p>
        </w:tc>
        <w:tc>
          <w:tcPr>
            <w:tcW w:w="1275" w:type="dxa"/>
            <w:shd w:val="clear" w:color="auto" w:fill="auto"/>
          </w:tcPr>
          <w:p w14:paraId="5A2D3AE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43A06D1" w14:textId="77777777" w:rsidR="000F4F82" w:rsidRPr="005F70FB" w:rsidRDefault="000F4F82" w:rsidP="00A551BF">
            <w:pPr>
              <w:pStyle w:val="TableCell0-0115Break"/>
            </w:pPr>
            <w:r w:rsidRPr="005F70FB">
              <w:t>council (member)</w:t>
            </w:r>
          </w:p>
        </w:tc>
      </w:tr>
      <w:tr w:rsidR="00AC23C4" w:rsidRPr="005F70FB" w14:paraId="145DB8FB" w14:textId="77777777" w:rsidTr="00BC00CF">
        <w:tc>
          <w:tcPr>
            <w:tcW w:w="240" w:type="dxa"/>
            <w:shd w:val="clear" w:color="auto" w:fill="auto"/>
          </w:tcPr>
          <w:p w14:paraId="34844BB6" w14:textId="77777777" w:rsidR="000F4F82" w:rsidRPr="005F70FB" w:rsidRDefault="000F4F82" w:rsidP="00A551BF">
            <w:pPr>
              <w:pStyle w:val="TableCell0-0115Break"/>
              <w:rPr>
                <w:rStyle w:val="ExampleSource"/>
              </w:rPr>
            </w:pPr>
          </w:p>
        </w:tc>
        <w:tc>
          <w:tcPr>
            <w:tcW w:w="1249" w:type="dxa"/>
            <w:shd w:val="clear" w:color="auto" w:fill="auto"/>
          </w:tcPr>
          <w:p w14:paraId="52595ECE" w14:textId="77777777" w:rsidR="000F4F82" w:rsidRPr="005F70FB" w:rsidRDefault="000F4F82" w:rsidP="00A551BF">
            <w:pPr>
              <w:pStyle w:val="TableCell0-0115Break"/>
              <w:rPr>
                <w:rStyle w:val="ChItalBold"/>
              </w:rPr>
            </w:pPr>
            <w:r w:rsidRPr="005F70FB">
              <w:rPr>
                <w:rStyle w:val="ChItalBold"/>
              </w:rPr>
              <w:t>dewasa</w:t>
            </w:r>
          </w:p>
        </w:tc>
        <w:tc>
          <w:tcPr>
            <w:tcW w:w="1587" w:type="dxa"/>
            <w:shd w:val="clear" w:color="auto" w:fill="auto"/>
          </w:tcPr>
          <w:p w14:paraId="4996EEEF" w14:textId="77777777" w:rsidR="000F4F82" w:rsidRPr="005F70FB" w:rsidRDefault="000F4F82" w:rsidP="00A551BF">
            <w:pPr>
              <w:pStyle w:val="TableCell0-0115Break"/>
              <w:rPr>
                <w:rStyle w:val="ChCharisSIL"/>
              </w:rPr>
            </w:pPr>
            <w:r w:rsidRPr="005F70FB">
              <w:rPr>
                <w:rStyle w:val="ChCharisSIL"/>
              </w:rPr>
              <w:t>dɛ.ˈwa.sa</w:t>
            </w:r>
          </w:p>
        </w:tc>
        <w:tc>
          <w:tcPr>
            <w:tcW w:w="1275" w:type="dxa"/>
            <w:shd w:val="clear" w:color="auto" w:fill="auto"/>
          </w:tcPr>
          <w:p w14:paraId="3E59287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D71DDFA" w14:textId="77777777" w:rsidR="000F4F82" w:rsidRPr="005F70FB" w:rsidRDefault="000F4F82" w:rsidP="00A551BF">
            <w:pPr>
              <w:pStyle w:val="TableCell0-0115Break"/>
            </w:pPr>
            <w:r w:rsidRPr="005F70FB">
              <w:t>adult</w:t>
            </w:r>
          </w:p>
        </w:tc>
      </w:tr>
      <w:tr w:rsidR="00AC23C4" w:rsidRPr="005F70FB" w14:paraId="652BC71C" w14:textId="77777777" w:rsidTr="00BC00CF">
        <w:tc>
          <w:tcPr>
            <w:tcW w:w="240" w:type="dxa"/>
            <w:shd w:val="clear" w:color="auto" w:fill="auto"/>
          </w:tcPr>
          <w:p w14:paraId="6A8E4415" w14:textId="77777777" w:rsidR="000F4F82" w:rsidRPr="005F70FB" w:rsidRDefault="000F4F82" w:rsidP="00A551BF">
            <w:pPr>
              <w:pStyle w:val="TableCell0-0115Break"/>
              <w:rPr>
                <w:rStyle w:val="ExampleSource"/>
              </w:rPr>
            </w:pPr>
          </w:p>
        </w:tc>
        <w:tc>
          <w:tcPr>
            <w:tcW w:w="1249" w:type="dxa"/>
            <w:shd w:val="clear" w:color="auto" w:fill="auto"/>
          </w:tcPr>
          <w:p w14:paraId="6ED6BDBB" w14:textId="77777777" w:rsidR="000F4F82" w:rsidRPr="005F70FB" w:rsidRDefault="000F4F82" w:rsidP="00A551BF">
            <w:pPr>
              <w:pStyle w:val="TableCell0-0115Break"/>
              <w:rPr>
                <w:rStyle w:val="ChItalBold"/>
              </w:rPr>
            </w:pPr>
            <w:r w:rsidRPr="005F70FB">
              <w:rPr>
                <w:rStyle w:val="ChItalBold"/>
              </w:rPr>
              <w:t>dialek</w:t>
            </w:r>
          </w:p>
        </w:tc>
        <w:tc>
          <w:tcPr>
            <w:tcW w:w="1587" w:type="dxa"/>
            <w:shd w:val="clear" w:color="auto" w:fill="auto"/>
          </w:tcPr>
          <w:p w14:paraId="3F39A28C" w14:textId="77777777" w:rsidR="000F4F82" w:rsidRPr="005F70FB" w:rsidRDefault="000F4F82" w:rsidP="00A551BF">
            <w:pPr>
              <w:pStyle w:val="TableCell0-0115Break"/>
              <w:rPr>
                <w:rStyle w:val="ChCharisSIL"/>
              </w:rPr>
            </w:pPr>
            <w:r w:rsidRPr="005F70FB">
              <w:rPr>
                <w:rStyle w:val="ChCharisSIL"/>
              </w:rPr>
              <w:t>dɪ.ˈa.lɛ̞k</w:t>
            </w:r>
          </w:p>
        </w:tc>
        <w:tc>
          <w:tcPr>
            <w:tcW w:w="1275" w:type="dxa"/>
            <w:shd w:val="clear" w:color="auto" w:fill="auto"/>
          </w:tcPr>
          <w:p w14:paraId="211DB93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C564899" w14:textId="77777777" w:rsidR="000F4F82" w:rsidRPr="005F70FB" w:rsidRDefault="000F4F82" w:rsidP="00A551BF">
            <w:pPr>
              <w:pStyle w:val="TableCell0-0115Break"/>
            </w:pPr>
            <w:r w:rsidRPr="005F70FB">
              <w:t>dialect</w:t>
            </w:r>
          </w:p>
        </w:tc>
      </w:tr>
      <w:tr w:rsidR="00AC23C4" w:rsidRPr="005F70FB" w14:paraId="092556B3" w14:textId="77777777" w:rsidTr="00BC00CF">
        <w:tc>
          <w:tcPr>
            <w:tcW w:w="240" w:type="dxa"/>
            <w:shd w:val="clear" w:color="auto" w:fill="auto"/>
          </w:tcPr>
          <w:p w14:paraId="5B82597B" w14:textId="77777777" w:rsidR="000F4F82" w:rsidRPr="005F70FB" w:rsidRDefault="000F4F82" w:rsidP="00A551BF">
            <w:pPr>
              <w:pStyle w:val="TableCell0-0115Break"/>
              <w:rPr>
                <w:rStyle w:val="ExampleSource"/>
              </w:rPr>
            </w:pPr>
          </w:p>
        </w:tc>
        <w:tc>
          <w:tcPr>
            <w:tcW w:w="1249" w:type="dxa"/>
            <w:shd w:val="clear" w:color="auto" w:fill="auto"/>
          </w:tcPr>
          <w:p w14:paraId="32AFBB7F" w14:textId="77777777" w:rsidR="000F4F82" w:rsidRPr="005F70FB" w:rsidRDefault="000F4F82" w:rsidP="00A551BF">
            <w:pPr>
              <w:pStyle w:val="TableCell0-0115Break"/>
              <w:rPr>
                <w:rStyle w:val="ChItalBold"/>
              </w:rPr>
            </w:pPr>
            <w:r w:rsidRPr="005F70FB">
              <w:rPr>
                <w:rStyle w:val="ChItalBold"/>
              </w:rPr>
              <w:t>dikta</w:t>
            </w:r>
          </w:p>
        </w:tc>
        <w:tc>
          <w:tcPr>
            <w:tcW w:w="1587" w:type="dxa"/>
            <w:shd w:val="clear" w:color="auto" w:fill="auto"/>
          </w:tcPr>
          <w:p w14:paraId="1AB8BBA0" w14:textId="77777777" w:rsidR="000F4F82" w:rsidRPr="005F70FB" w:rsidRDefault="000F4F82" w:rsidP="00A551BF">
            <w:pPr>
              <w:pStyle w:val="TableCell0-0115Break"/>
              <w:rPr>
                <w:rStyle w:val="ChCharisSIL"/>
              </w:rPr>
            </w:pPr>
            <w:r w:rsidRPr="005F70FB">
              <w:rPr>
                <w:rStyle w:val="ChCharisSIL"/>
              </w:rPr>
              <w:t>ˈdɪk̚.ta</w:t>
            </w:r>
          </w:p>
        </w:tc>
        <w:tc>
          <w:tcPr>
            <w:tcW w:w="1275" w:type="dxa"/>
            <w:shd w:val="clear" w:color="auto" w:fill="auto"/>
          </w:tcPr>
          <w:p w14:paraId="3C029D5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B5B5053" w14:textId="77777777" w:rsidR="000F4F82" w:rsidRPr="005F70FB" w:rsidRDefault="000F4F82" w:rsidP="00A551BF">
            <w:pPr>
              <w:pStyle w:val="TableCell0-0115Break"/>
            </w:pPr>
            <w:r w:rsidRPr="005F70FB">
              <w:t>written lectures summary</w:t>
            </w:r>
          </w:p>
        </w:tc>
      </w:tr>
      <w:tr w:rsidR="00AC23C4" w:rsidRPr="005F70FB" w14:paraId="6E487B74" w14:textId="77777777" w:rsidTr="00BC00CF">
        <w:tc>
          <w:tcPr>
            <w:tcW w:w="240" w:type="dxa"/>
            <w:shd w:val="clear" w:color="auto" w:fill="auto"/>
          </w:tcPr>
          <w:p w14:paraId="787BBCA2" w14:textId="77777777" w:rsidR="000F4F82" w:rsidRPr="005F70FB" w:rsidRDefault="000F4F82" w:rsidP="00A551BF">
            <w:pPr>
              <w:pStyle w:val="TableCell0-0115Break"/>
              <w:rPr>
                <w:rStyle w:val="ExampleSource"/>
              </w:rPr>
            </w:pPr>
          </w:p>
        </w:tc>
        <w:tc>
          <w:tcPr>
            <w:tcW w:w="1249" w:type="dxa"/>
            <w:shd w:val="clear" w:color="auto" w:fill="auto"/>
          </w:tcPr>
          <w:p w14:paraId="3E00881D" w14:textId="77777777" w:rsidR="000F4F82" w:rsidRPr="005F70FB" w:rsidRDefault="000F4F82" w:rsidP="00A551BF">
            <w:pPr>
              <w:pStyle w:val="TableCell0-0115Break"/>
              <w:rPr>
                <w:rStyle w:val="ChItalBold"/>
              </w:rPr>
            </w:pPr>
            <w:r w:rsidRPr="005F70FB">
              <w:rPr>
                <w:rStyle w:val="ChItalBold"/>
              </w:rPr>
              <w:t>dinas</w:t>
            </w:r>
          </w:p>
        </w:tc>
        <w:tc>
          <w:tcPr>
            <w:tcW w:w="1587" w:type="dxa"/>
            <w:shd w:val="clear" w:color="auto" w:fill="auto"/>
          </w:tcPr>
          <w:p w14:paraId="3572A4B7" w14:textId="77777777" w:rsidR="000F4F82" w:rsidRPr="005F70FB" w:rsidRDefault="000F4F82" w:rsidP="00A551BF">
            <w:pPr>
              <w:pStyle w:val="TableCell0-0115Break"/>
              <w:rPr>
                <w:rStyle w:val="ChCharisSIL"/>
              </w:rPr>
            </w:pPr>
            <w:r w:rsidRPr="005F70FB">
              <w:rPr>
                <w:rStyle w:val="ChCharisSIL"/>
              </w:rPr>
              <w:t>ˈdi.nɐs</w:t>
            </w:r>
          </w:p>
        </w:tc>
        <w:tc>
          <w:tcPr>
            <w:tcW w:w="1275" w:type="dxa"/>
            <w:shd w:val="clear" w:color="auto" w:fill="auto"/>
          </w:tcPr>
          <w:p w14:paraId="0A25D4B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85DB729" w14:textId="77777777" w:rsidR="000F4F82" w:rsidRPr="005F70FB" w:rsidRDefault="000F4F82" w:rsidP="00A551BF">
            <w:pPr>
              <w:pStyle w:val="TableCell0-0115Break"/>
            </w:pPr>
            <w:r w:rsidRPr="005F70FB">
              <w:t>department</w:t>
            </w:r>
          </w:p>
        </w:tc>
      </w:tr>
      <w:tr w:rsidR="00AC23C4" w:rsidRPr="005F70FB" w14:paraId="7B4616BA" w14:textId="77777777" w:rsidTr="00BC00CF">
        <w:tc>
          <w:tcPr>
            <w:tcW w:w="240" w:type="dxa"/>
            <w:shd w:val="clear" w:color="auto" w:fill="auto"/>
          </w:tcPr>
          <w:p w14:paraId="6DB50FFE" w14:textId="77777777" w:rsidR="000F4F82" w:rsidRPr="005F70FB" w:rsidRDefault="000F4F82" w:rsidP="00A551BF">
            <w:pPr>
              <w:pStyle w:val="TableCell0-0115Break"/>
              <w:rPr>
                <w:rStyle w:val="ExampleSource"/>
              </w:rPr>
            </w:pPr>
          </w:p>
        </w:tc>
        <w:tc>
          <w:tcPr>
            <w:tcW w:w="1249" w:type="dxa"/>
            <w:shd w:val="clear" w:color="auto" w:fill="auto"/>
          </w:tcPr>
          <w:p w14:paraId="5633710B" w14:textId="77777777" w:rsidR="000F4F82" w:rsidRPr="005F70FB" w:rsidRDefault="000F4F82" w:rsidP="00A551BF">
            <w:pPr>
              <w:pStyle w:val="TableCell0-0115Break"/>
              <w:rPr>
                <w:rStyle w:val="ChItalBold"/>
              </w:rPr>
            </w:pPr>
            <w:r w:rsidRPr="005F70FB">
              <w:rPr>
                <w:rStyle w:val="ChItalBold"/>
              </w:rPr>
              <w:t>disain</w:t>
            </w:r>
          </w:p>
        </w:tc>
        <w:tc>
          <w:tcPr>
            <w:tcW w:w="1587" w:type="dxa"/>
            <w:shd w:val="clear" w:color="auto" w:fill="auto"/>
          </w:tcPr>
          <w:p w14:paraId="0E8490E2" w14:textId="77777777" w:rsidR="000F4F82" w:rsidRPr="005F70FB" w:rsidRDefault="000F4F82" w:rsidP="00A551BF">
            <w:pPr>
              <w:pStyle w:val="TableCell0-0115Break"/>
              <w:rPr>
                <w:rStyle w:val="ChCharisSIL"/>
              </w:rPr>
            </w:pPr>
            <w:r w:rsidRPr="005F70FB">
              <w:rPr>
                <w:rStyle w:val="ChCharisSIL"/>
              </w:rPr>
              <w:t>di.ˈsa.ɪn</w:t>
            </w:r>
          </w:p>
        </w:tc>
        <w:tc>
          <w:tcPr>
            <w:tcW w:w="1275" w:type="dxa"/>
            <w:shd w:val="clear" w:color="auto" w:fill="auto"/>
          </w:tcPr>
          <w:p w14:paraId="0EB6F86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C6574FF" w14:textId="77777777" w:rsidR="000F4F82" w:rsidRPr="005F70FB" w:rsidRDefault="000F4F82" w:rsidP="00A551BF">
            <w:pPr>
              <w:pStyle w:val="TableCell0-0115Break"/>
            </w:pPr>
            <w:r w:rsidRPr="005F70FB">
              <w:t>design</w:t>
            </w:r>
          </w:p>
        </w:tc>
      </w:tr>
      <w:tr w:rsidR="00AC23C4" w:rsidRPr="005F70FB" w14:paraId="63290214" w14:textId="77777777" w:rsidTr="00BC00CF">
        <w:tc>
          <w:tcPr>
            <w:tcW w:w="240" w:type="dxa"/>
            <w:shd w:val="clear" w:color="auto" w:fill="auto"/>
          </w:tcPr>
          <w:p w14:paraId="4AE2D156" w14:textId="77777777" w:rsidR="000F4F82" w:rsidRPr="005F70FB" w:rsidRDefault="000F4F82" w:rsidP="00A551BF">
            <w:pPr>
              <w:pStyle w:val="TableCell0-0115Break"/>
              <w:rPr>
                <w:rStyle w:val="ExampleSource"/>
              </w:rPr>
            </w:pPr>
          </w:p>
        </w:tc>
        <w:tc>
          <w:tcPr>
            <w:tcW w:w="1249" w:type="dxa"/>
            <w:shd w:val="clear" w:color="auto" w:fill="auto"/>
          </w:tcPr>
          <w:p w14:paraId="7A859C24" w14:textId="77777777" w:rsidR="000F4F82" w:rsidRPr="005F70FB" w:rsidRDefault="000F4F82" w:rsidP="00A551BF">
            <w:pPr>
              <w:pStyle w:val="TableCell0-0115Break"/>
              <w:rPr>
                <w:rStyle w:val="ChItalBold"/>
              </w:rPr>
            </w:pPr>
            <w:r w:rsidRPr="005F70FB">
              <w:rPr>
                <w:rStyle w:val="ChItalBold"/>
              </w:rPr>
              <w:t>disko</w:t>
            </w:r>
          </w:p>
        </w:tc>
        <w:tc>
          <w:tcPr>
            <w:tcW w:w="1587" w:type="dxa"/>
            <w:shd w:val="clear" w:color="auto" w:fill="auto"/>
          </w:tcPr>
          <w:p w14:paraId="72C4115A" w14:textId="77777777" w:rsidR="000F4F82" w:rsidRPr="005F70FB" w:rsidRDefault="000F4F82" w:rsidP="00A551BF">
            <w:pPr>
              <w:pStyle w:val="TableCell0-0115Break"/>
              <w:rPr>
                <w:rStyle w:val="ChCharisSIL"/>
              </w:rPr>
            </w:pPr>
            <w:r w:rsidRPr="005F70FB">
              <w:rPr>
                <w:rStyle w:val="ChCharisSIL"/>
              </w:rPr>
              <w:t>ˈdɪs.kɔ</w:t>
            </w:r>
          </w:p>
        </w:tc>
        <w:tc>
          <w:tcPr>
            <w:tcW w:w="1275" w:type="dxa"/>
            <w:shd w:val="clear" w:color="auto" w:fill="auto"/>
          </w:tcPr>
          <w:p w14:paraId="66DAA8B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D86B05E" w14:textId="77777777" w:rsidR="000F4F82" w:rsidRPr="005F70FB" w:rsidRDefault="000F4F82" w:rsidP="00A551BF">
            <w:pPr>
              <w:pStyle w:val="TableCell0-0115Break"/>
            </w:pPr>
            <w:r w:rsidRPr="005F70FB">
              <w:t>discotheque</w:t>
            </w:r>
          </w:p>
        </w:tc>
      </w:tr>
      <w:tr w:rsidR="00AC23C4" w:rsidRPr="005F70FB" w14:paraId="4C33EDEF" w14:textId="77777777" w:rsidTr="00BC00CF">
        <w:tc>
          <w:tcPr>
            <w:tcW w:w="240" w:type="dxa"/>
            <w:shd w:val="clear" w:color="auto" w:fill="auto"/>
          </w:tcPr>
          <w:p w14:paraId="3741A3E4" w14:textId="77777777" w:rsidR="000F4F82" w:rsidRPr="005F70FB" w:rsidRDefault="000F4F82" w:rsidP="00A551BF">
            <w:pPr>
              <w:pStyle w:val="TableCell0-0115Break"/>
              <w:rPr>
                <w:rStyle w:val="ExampleSource"/>
              </w:rPr>
            </w:pPr>
          </w:p>
        </w:tc>
        <w:tc>
          <w:tcPr>
            <w:tcW w:w="1249" w:type="dxa"/>
            <w:shd w:val="clear" w:color="auto" w:fill="auto"/>
          </w:tcPr>
          <w:p w14:paraId="6C392782" w14:textId="77777777" w:rsidR="000F4F82" w:rsidRPr="005F70FB" w:rsidRDefault="000F4F82" w:rsidP="00A551BF">
            <w:pPr>
              <w:pStyle w:val="TableCell0-0115Break"/>
              <w:rPr>
                <w:rStyle w:val="ChItalBold"/>
              </w:rPr>
            </w:pPr>
            <w:r w:rsidRPr="005F70FB">
              <w:rPr>
                <w:rStyle w:val="ChItalBold"/>
              </w:rPr>
              <w:t>distrik</w:t>
            </w:r>
          </w:p>
        </w:tc>
        <w:tc>
          <w:tcPr>
            <w:tcW w:w="1587" w:type="dxa"/>
            <w:shd w:val="clear" w:color="auto" w:fill="auto"/>
          </w:tcPr>
          <w:p w14:paraId="67ADA394" w14:textId="77777777" w:rsidR="000F4F82" w:rsidRPr="005F70FB" w:rsidRDefault="000F4F82" w:rsidP="00A551BF">
            <w:pPr>
              <w:pStyle w:val="TableCell0-0115Break"/>
              <w:rPr>
                <w:rStyle w:val="ChCharisSIL"/>
              </w:rPr>
            </w:pPr>
            <w:r w:rsidRPr="005F70FB">
              <w:rPr>
                <w:rStyle w:val="ChCharisSIL"/>
              </w:rPr>
              <w:t>ˈdɪs.trɪk</w:t>
            </w:r>
          </w:p>
        </w:tc>
        <w:tc>
          <w:tcPr>
            <w:tcW w:w="1275" w:type="dxa"/>
            <w:shd w:val="clear" w:color="auto" w:fill="auto"/>
          </w:tcPr>
          <w:p w14:paraId="0B6960A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4AC9744" w14:textId="77777777" w:rsidR="000F4F82" w:rsidRPr="005F70FB" w:rsidRDefault="000F4F82" w:rsidP="00A551BF">
            <w:pPr>
              <w:pStyle w:val="TableCell0-0115Break"/>
            </w:pPr>
            <w:r w:rsidRPr="005F70FB">
              <w:t>district</w:t>
            </w:r>
          </w:p>
        </w:tc>
      </w:tr>
      <w:tr w:rsidR="00AC23C4" w:rsidRPr="005F70FB" w14:paraId="28FCC453" w14:textId="77777777" w:rsidTr="00BC00CF">
        <w:tc>
          <w:tcPr>
            <w:tcW w:w="240" w:type="dxa"/>
            <w:shd w:val="clear" w:color="auto" w:fill="auto"/>
          </w:tcPr>
          <w:p w14:paraId="7F3BC8AE" w14:textId="77777777" w:rsidR="000F4F82" w:rsidRPr="005F70FB" w:rsidRDefault="000F4F82" w:rsidP="00A551BF">
            <w:pPr>
              <w:pStyle w:val="TableCell0-0115Break"/>
              <w:rPr>
                <w:rStyle w:val="ExampleSource"/>
              </w:rPr>
            </w:pPr>
          </w:p>
        </w:tc>
        <w:tc>
          <w:tcPr>
            <w:tcW w:w="1249" w:type="dxa"/>
            <w:shd w:val="clear" w:color="auto" w:fill="auto"/>
          </w:tcPr>
          <w:p w14:paraId="338EB9C4" w14:textId="77777777" w:rsidR="000F4F82" w:rsidRPr="005F70FB" w:rsidRDefault="000F4F82" w:rsidP="00A551BF">
            <w:pPr>
              <w:pStyle w:val="TableCell0-0115Break"/>
              <w:rPr>
                <w:rStyle w:val="ChItalBold"/>
              </w:rPr>
            </w:pPr>
            <w:r w:rsidRPr="005F70FB">
              <w:rPr>
                <w:rStyle w:val="ChItalBold"/>
              </w:rPr>
              <w:t>doa</w:t>
            </w:r>
          </w:p>
        </w:tc>
        <w:tc>
          <w:tcPr>
            <w:tcW w:w="1587" w:type="dxa"/>
            <w:shd w:val="clear" w:color="auto" w:fill="auto"/>
          </w:tcPr>
          <w:p w14:paraId="0579661B" w14:textId="77777777" w:rsidR="000F4F82" w:rsidRPr="005F70FB" w:rsidRDefault="000F4F82" w:rsidP="00A551BF">
            <w:pPr>
              <w:pStyle w:val="TableCell0-0115Break"/>
              <w:rPr>
                <w:rStyle w:val="ChCharisSIL"/>
              </w:rPr>
            </w:pPr>
            <w:r w:rsidRPr="005F70FB">
              <w:rPr>
                <w:rStyle w:val="ChCharisSIL"/>
              </w:rPr>
              <w:t>ˈdɔ.a</w:t>
            </w:r>
          </w:p>
        </w:tc>
        <w:tc>
          <w:tcPr>
            <w:tcW w:w="1275" w:type="dxa"/>
            <w:shd w:val="clear" w:color="auto" w:fill="auto"/>
          </w:tcPr>
          <w:p w14:paraId="1D4EBB6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0773A19" w14:textId="77777777" w:rsidR="000F4F82" w:rsidRPr="005F70FB" w:rsidRDefault="000F4F82" w:rsidP="00A551BF">
            <w:pPr>
              <w:pStyle w:val="TableCell0-0115Break"/>
            </w:pPr>
            <w:r w:rsidRPr="005F70FB">
              <w:t>prayer</w:t>
            </w:r>
          </w:p>
        </w:tc>
      </w:tr>
      <w:tr w:rsidR="00AC23C4" w:rsidRPr="005F70FB" w14:paraId="61427377" w14:textId="77777777" w:rsidTr="00BC00CF">
        <w:tc>
          <w:tcPr>
            <w:tcW w:w="240" w:type="dxa"/>
            <w:shd w:val="clear" w:color="auto" w:fill="auto"/>
          </w:tcPr>
          <w:p w14:paraId="040465B8" w14:textId="77777777" w:rsidR="000F4F82" w:rsidRPr="005F70FB" w:rsidRDefault="000F4F82" w:rsidP="00A551BF">
            <w:pPr>
              <w:pStyle w:val="TableCell0-0115Break"/>
              <w:rPr>
                <w:rStyle w:val="ExampleSource"/>
              </w:rPr>
            </w:pPr>
          </w:p>
        </w:tc>
        <w:tc>
          <w:tcPr>
            <w:tcW w:w="1249" w:type="dxa"/>
            <w:shd w:val="clear" w:color="auto" w:fill="auto"/>
          </w:tcPr>
          <w:p w14:paraId="37BEF4D9" w14:textId="77777777" w:rsidR="000F4F82" w:rsidRPr="005F70FB" w:rsidRDefault="000F4F82" w:rsidP="00A551BF">
            <w:pPr>
              <w:pStyle w:val="TableCell0-0115Break"/>
              <w:rPr>
                <w:rStyle w:val="ChItalBold"/>
              </w:rPr>
            </w:pPr>
            <w:r w:rsidRPr="005F70FB">
              <w:rPr>
                <w:rStyle w:val="ChItalBold"/>
              </w:rPr>
              <w:t>dobrak</w:t>
            </w:r>
          </w:p>
        </w:tc>
        <w:tc>
          <w:tcPr>
            <w:tcW w:w="1587" w:type="dxa"/>
            <w:shd w:val="clear" w:color="auto" w:fill="auto"/>
          </w:tcPr>
          <w:p w14:paraId="33C3FABB" w14:textId="77777777" w:rsidR="000F4F82" w:rsidRPr="005F70FB" w:rsidRDefault="000F4F82" w:rsidP="00A551BF">
            <w:pPr>
              <w:pStyle w:val="TableCell0-0115Break"/>
              <w:rPr>
                <w:rStyle w:val="ChCharisSIL"/>
              </w:rPr>
            </w:pPr>
            <w:r w:rsidRPr="005F70FB">
              <w:rPr>
                <w:rStyle w:val="ChCharisSIL"/>
              </w:rPr>
              <w:t>ˈdɔ.brɐk̚</w:t>
            </w:r>
          </w:p>
        </w:tc>
        <w:tc>
          <w:tcPr>
            <w:tcW w:w="1275" w:type="dxa"/>
            <w:shd w:val="clear" w:color="auto" w:fill="auto"/>
          </w:tcPr>
          <w:p w14:paraId="00769FDE"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61DFC982" w14:textId="77777777" w:rsidR="000F4F82" w:rsidRPr="005F70FB" w:rsidRDefault="000F4F82" w:rsidP="00A551BF">
            <w:pPr>
              <w:pStyle w:val="TableCell0-0115Break"/>
            </w:pPr>
            <w:r w:rsidRPr="005F70FB">
              <w:t>smash</w:t>
            </w:r>
          </w:p>
        </w:tc>
      </w:tr>
      <w:tr w:rsidR="00AC23C4" w:rsidRPr="005F70FB" w14:paraId="2CE914F4" w14:textId="77777777" w:rsidTr="00BC00CF">
        <w:tc>
          <w:tcPr>
            <w:tcW w:w="240" w:type="dxa"/>
            <w:shd w:val="clear" w:color="auto" w:fill="auto"/>
          </w:tcPr>
          <w:p w14:paraId="4D548F78" w14:textId="77777777" w:rsidR="000F4F82" w:rsidRPr="005F70FB" w:rsidRDefault="000F4F82" w:rsidP="00A551BF">
            <w:pPr>
              <w:pStyle w:val="TableCell0-0115Break"/>
              <w:rPr>
                <w:rStyle w:val="ExampleSource"/>
              </w:rPr>
            </w:pPr>
          </w:p>
        </w:tc>
        <w:tc>
          <w:tcPr>
            <w:tcW w:w="1249" w:type="dxa"/>
            <w:shd w:val="clear" w:color="auto" w:fill="auto"/>
          </w:tcPr>
          <w:p w14:paraId="4010D65F" w14:textId="77777777" w:rsidR="000F4F82" w:rsidRPr="005F70FB" w:rsidRDefault="000F4F82" w:rsidP="00A551BF">
            <w:pPr>
              <w:pStyle w:val="TableCell0-0115Break"/>
              <w:rPr>
                <w:rStyle w:val="ChItalBold"/>
              </w:rPr>
            </w:pPr>
            <w:r w:rsidRPr="005F70FB">
              <w:rPr>
                <w:rStyle w:val="ChItalBold"/>
              </w:rPr>
              <w:t>dokter</w:t>
            </w:r>
          </w:p>
        </w:tc>
        <w:tc>
          <w:tcPr>
            <w:tcW w:w="1587" w:type="dxa"/>
            <w:shd w:val="clear" w:color="auto" w:fill="auto"/>
          </w:tcPr>
          <w:p w14:paraId="60FCC3F1" w14:textId="77777777" w:rsidR="000F4F82" w:rsidRPr="005F70FB" w:rsidRDefault="000F4F82" w:rsidP="00A551BF">
            <w:pPr>
              <w:pStyle w:val="TableCell0-0115Break"/>
              <w:rPr>
                <w:rStyle w:val="ChCharisSIL"/>
              </w:rPr>
            </w:pPr>
            <w:r w:rsidRPr="005F70FB">
              <w:rPr>
                <w:rStyle w:val="ChCharisSIL"/>
              </w:rPr>
              <w:t>ˈdɔ̞k̚.tɛ̞r̥</w:t>
            </w:r>
          </w:p>
        </w:tc>
        <w:tc>
          <w:tcPr>
            <w:tcW w:w="1275" w:type="dxa"/>
            <w:shd w:val="clear" w:color="auto" w:fill="auto"/>
          </w:tcPr>
          <w:p w14:paraId="5BF5CEB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007237D" w14:textId="77777777" w:rsidR="000F4F82" w:rsidRPr="005F70FB" w:rsidRDefault="000F4F82" w:rsidP="00A551BF">
            <w:pPr>
              <w:pStyle w:val="TableCell0-0115Break"/>
            </w:pPr>
            <w:r w:rsidRPr="005F70FB">
              <w:t>doctor</w:t>
            </w:r>
          </w:p>
        </w:tc>
      </w:tr>
      <w:tr w:rsidR="00AC23C4" w:rsidRPr="005F70FB" w14:paraId="1E56A5AA" w14:textId="77777777" w:rsidTr="00BC00CF">
        <w:tc>
          <w:tcPr>
            <w:tcW w:w="240" w:type="dxa"/>
            <w:shd w:val="clear" w:color="auto" w:fill="auto"/>
          </w:tcPr>
          <w:p w14:paraId="04D5A45F"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30F7574" w14:textId="77777777" w:rsidR="000F4F82" w:rsidRPr="005F70FB" w:rsidRDefault="000F4F82" w:rsidP="00A551BF">
            <w:pPr>
              <w:pStyle w:val="TableCell0-0115Break"/>
              <w:rPr>
                <w:rStyle w:val="ChItalBold"/>
              </w:rPr>
            </w:pPr>
            <w:r w:rsidRPr="005F70FB">
              <w:rPr>
                <w:rStyle w:val="ChItalBold"/>
              </w:rPr>
              <w:t>dokumen</w:t>
            </w:r>
          </w:p>
        </w:tc>
        <w:tc>
          <w:tcPr>
            <w:tcW w:w="1587" w:type="dxa"/>
            <w:shd w:val="clear" w:color="auto" w:fill="auto"/>
          </w:tcPr>
          <w:p w14:paraId="5319ABAC" w14:textId="77777777" w:rsidR="000F4F82" w:rsidRPr="005F70FB" w:rsidRDefault="000F4F82" w:rsidP="00A551BF">
            <w:pPr>
              <w:pStyle w:val="TableCell0-0115Break"/>
              <w:rPr>
                <w:rStyle w:val="ChCharisSIL"/>
              </w:rPr>
            </w:pPr>
            <w:r w:rsidRPr="005F70FB">
              <w:rPr>
                <w:rStyle w:val="ChCharisSIL"/>
              </w:rPr>
              <w:t>ˌdɔ.ku.ˈmɛ̞n</w:t>
            </w:r>
          </w:p>
        </w:tc>
        <w:tc>
          <w:tcPr>
            <w:tcW w:w="1275" w:type="dxa"/>
            <w:shd w:val="clear" w:color="auto" w:fill="auto"/>
          </w:tcPr>
          <w:p w14:paraId="1ADBB8B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A4AB034" w14:textId="77777777" w:rsidR="000F4F82" w:rsidRPr="005F70FB" w:rsidRDefault="000F4F82" w:rsidP="00A551BF">
            <w:pPr>
              <w:pStyle w:val="TableCell0-0115Break"/>
            </w:pPr>
            <w:r w:rsidRPr="005F70FB">
              <w:t>document</w:t>
            </w:r>
          </w:p>
        </w:tc>
      </w:tr>
      <w:tr w:rsidR="00AC23C4" w:rsidRPr="005F70FB" w14:paraId="34FE6452" w14:textId="77777777" w:rsidTr="00BC00CF">
        <w:tc>
          <w:tcPr>
            <w:tcW w:w="240" w:type="dxa"/>
            <w:shd w:val="clear" w:color="auto" w:fill="auto"/>
          </w:tcPr>
          <w:p w14:paraId="7D1E3E73" w14:textId="77777777" w:rsidR="000F4F82" w:rsidRPr="005F70FB" w:rsidRDefault="000F4F82" w:rsidP="00A551BF">
            <w:pPr>
              <w:pStyle w:val="TableCell0-0115Break"/>
              <w:rPr>
                <w:rStyle w:val="ExampleSource"/>
              </w:rPr>
            </w:pPr>
          </w:p>
        </w:tc>
        <w:tc>
          <w:tcPr>
            <w:tcW w:w="1249" w:type="dxa"/>
            <w:shd w:val="clear" w:color="auto" w:fill="auto"/>
          </w:tcPr>
          <w:p w14:paraId="0C4EBDDD" w14:textId="77777777" w:rsidR="000F4F82" w:rsidRPr="005F70FB" w:rsidRDefault="000F4F82" w:rsidP="00A551BF">
            <w:pPr>
              <w:pStyle w:val="TableCell0-0115Break"/>
              <w:rPr>
                <w:rStyle w:val="ChItalBold"/>
              </w:rPr>
            </w:pPr>
            <w:r w:rsidRPr="005F70FB">
              <w:rPr>
                <w:rStyle w:val="ChItalBold"/>
              </w:rPr>
              <w:t>dol</w:t>
            </w:r>
          </w:p>
        </w:tc>
        <w:tc>
          <w:tcPr>
            <w:tcW w:w="1587" w:type="dxa"/>
            <w:shd w:val="clear" w:color="auto" w:fill="auto"/>
          </w:tcPr>
          <w:p w14:paraId="43D672F8" w14:textId="77777777" w:rsidR="000F4F82" w:rsidRPr="005F70FB" w:rsidRDefault="000F4F82" w:rsidP="00A551BF">
            <w:pPr>
              <w:pStyle w:val="TableCell0-0115Break"/>
              <w:rPr>
                <w:rStyle w:val="ChCharisSIL"/>
              </w:rPr>
            </w:pPr>
            <w:r w:rsidRPr="005F70FB">
              <w:rPr>
                <w:rStyle w:val="ChCharisSIL"/>
              </w:rPr>
              <w:t>ˈdɔ̞l</w:t>
            </w:r>
          </w:p>
        </w:tc>
        <w:tc>
          <w:tcPr>
            <w:tcW w:w="1275" w:type="dxa"/>
            <w:shd w:val="clear" w:color="auto" w:fill="auto"/>
          </w:tcPr>
          <w:p w14:paraId="150569F7"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BBEE25B" w14:textId="77777777" w:rsidR="000F4F82" w:rsidRPr="005F70FB" w:rsidRDefault="000F4F82" w:rsidP="00A551BF">
            <w:pPr>
              <w:pStyle w:val="TableCell0-0115Break"/>
            </w:pPr>
            <w:r w:rsidRPr="005F70FB">
              <w:t>be damaged</w:t>
            </w:r>
          </w:p>
        </w:tc>
      </w:tr>
      <w:tr w:rsidR="00AC23C4" w:rsidRPr="005F70FB" w14:paraId="5911FC72" w14:textId="77777777" w:rsidTr="00BC00CF">
        <w:tc>
          <w:tcPr>
            <w:tcW w:w="240" w:type="dxa"/>
            <w:shd w:val="clear" w:color="auto" w:fill="auto"/>
          </w:tcPr>
          <w:p w14:paraId="1E5B7E86" w14:textId="77777777" w:rsidR="000F4F82" w:rsidRPr="005F70FB" w:rsidRDefault="000F4F82" w:rsidP="00A551BF">
            <w:pPr>
              <w:pStyle w:val="TableCell0-0115Break"/>
              <w:rPr>
                <w:rStyle w:val="ExampleSource"/>
              </w:rPr>
            </w:pPr>
          </w:p>
        </w:tc>
        <w:tc>
          <w:tcPr>
            <w:tcW w:w="1249" w:type="dxa"/>
            <w:shd w:val="clear" w:color="auto" w:fill="auto"/>
          </w:tcPr>
          <w:p w14:paraId="3711A143" w14:textId="77777777" w:rsidR="000F4F82" w:rsidRPr="005F70FB" w:rsidRDefault="000F4F82" w:rsidP="00A551BF">
            <w:pPr>
              <w:pStyle w:val="TableCell0-0115Break"/>
              <w:rPr>
                <w:rStyle w:val="ChItalBold"/>
              </w:rPr>
            </w:pPr>
            <w:r w:rsidRPr="005F70FB">
              <w:rPr>
                <w:rStyle w:val="ChItalBold"/>
              </w:rPr>
              <w:t>domba</w:t>
            </w:r>
          </w:p>
        </w:tc>
        <w:tc>
          <w:tcPr>
            <w:tcW w:w="1587" w:type="dxa"/>
            <w:shd w:val="clear" w:color="auto" w:fill="auto"/>
          </w:tcPr>
          <w:p w14:paraId="3A64653A" w14:textId="77777777" w:rsidR="000F4F82" w:rsidRPr="005F70FB" w:rsidRDefault="000F4F82" w:rsidP="00A551BF">
            <w:pPr>
              <w:pStyle w:val="TableCell0-0115Break"/>
              <w:rPr>
                <w:rStyle w:val="ChCharisSIL"/>
              </w:rPr>
            </w:pPr>
            <w:r w:rsidRPr="005F70FB">
              <w:rPr>
                <w:rStyle w:val="ChCharisSIL"/>
              </w:rPr>
              <w:t>ˈdɔ̞m.ba</w:t>
            </w:r>
          </w:p>
        </w:tc>
        <w:tc>
          <w:tcPr>
            <w:tcW w:w="1275" w:type="dxa"/>
            <w:shd w:val="clear" w:color="auto" w:fill="auto"/>
          </w:tcPr>
          <w:p w14:paraId="388C2C6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4902615" w14:textId="77777777" w:rsidR="000F4F82" w:rsidRPr="005F70FB" w:rsidRDefault="000F4F82" w:rsidP="00A551BF">
            <w:pPr>
              <w:pStyle w:val="TableCell0-0115Break"/>
            </w:pPr>
            <w:r w:rsidRPr="005F70FB">
              <w:t>sheep</w:t>
            </w:r>
          </w:p>
        </w:tc>
      </w:tr>
      <w:tr w:rsidR="00AC23C4" w:rsidRPr="005F70FB" w14:paraId="3978BFB3" w14:textId="77777777" w:rsidTr="00BC00CF">
        <w:tc>
          <w:tcPr>
            <w:tcW w:w="240" w:type="dxa"/>
            <w:shd w:val="clear" w:color="auto" w:fill="auto"/>
          </w:tcPr>
          <w:p w14:paraId="220E9555"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4839148" w14:textId="77777777" w:rsidR="000F4F82" w:rsidRPr="005F70FB" w:rsidRDefault="000F4F82" w:rsidP="00A551BF">
            <w:pPr>
              <w:pStyle w:val="TableCell0-0115Break"/>
              <w:rPr>
                <w:rStyle w:val="ChItalBold"/>
              </w:rPr>
            </w:pPr>
            <w:r w:rsidRPr="005F70FB">
              <w:rPr>
                <w:rStyle w:val="ChItalBold"/>
              </w:rPr>
              <w:t>dominan</w:t>
            </w:r>
          </w:p>
        </w:tc>
        <w:tc>
          <w:tcPr>
            <w:tcW w:w="1587" w:type="dxa"/>
            <w:shd w:val="clear" w:color="auto" w:fill="auto"/>
          </w:tcPr>
          <w:p w14:paraId="666941DC" w14:textId="77777777" w:rsidR="000F4F82" w:rsidRPr="005F70FB" w:rsidRDefault="000F4F82" w:rsidP="00A551BF">
            <w:pPr>
              <w:pStyle w:val="TableCell0-0115Break"/>
              <w:rPr>
                <w:rStyle w:val="ChCharisSIL"/>
              </w:rPr>
            </w:pPr>
            <w:r w:rsidRPr="005F70FB">
              <w:rPr>
                <w:rStyle w:val="ChCharisSIL"/>
              </w:rPr>
              <w:t>ˌdɔ.mi.ˈnɐn</w:t>
            </w:r>
          </w:p>
        </w:tc>
        <w:tc>
          <w:tcPr>
            <w:tcW w:w="1275" w:type="dxa"/>
            <w:shd w:val="clear" w:color="auto" w:fill="auto"/>
          </w:tcPr>
          <w:p w14:paraId="6F10726E"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502DA2C" w14:textId="77777777" w:rsidR="000F4F82" w:rsidRPr="005F70FB" w:rsidRDefault="000F4F82" w:rsidP="00A551BF">
            <w:pPr>
              <w:pStyle w:val="TableCell0-0115Break"/>
            </w:pPr>
            <w:r w:rsidRPr="005F70FB">
              <w:t>dominate, master</w:t>
            </w:r>
          </w:p>
        </w:tc>
      </w:tr>
      <w:tr w:rsidR="00AC23C4" w:rsidRPr="005F70FB" w14:paraId="687F912D" w14:textId="77777777" w:rsidTr="00BC00CF">
        <w:tc>
          <w:tcPr>
            <w:tcW w:w="240" w:type="dxa"/>
            <w:shd w:val="clear" w:color="auto" w:fill="auto"/>
          </w:tcPr>
          <w:p w14:paraId="685EF736" w14:textId="77777777" w:rsidR="000F4F82" w:rsidRPr="005F70FB" w:rsidRDefault="000F4F82" w:rsidP="00A551BF">
            <w:pPr>
              <w:pStyle w:val="TableCell0-0115Break"/>
              <w:rPr>
                <w:rStyle w:val="ExampleSource"/>
              </w:rPr>
            </w:pPr>
          </w:p>
        </w:tc>
        <w:tc>
          <w:tcPr>
            <w:tcW w:w="1249" w:type="dxa"/>
            <w:shd w:val="clear" w:color="auto" w:fill="auto"/>
          </w:tcPr>
          <w:p w14:paraId="1E3ED3DF" w14:textId="77777777" w:rsidR="000F4F82" w:rsidRPr="005F70FB" w:rsidRDefault="000F4F82" w:rsidP="00A551BF">
            <w:pPr>
              <w:pStyle w:val="TableCell0-0115Break"/>
              <w:rPr>
                <w:rStyle w:val="ChItalBold"/>
              </w:rPr>
            </w:pPr>
            <w:r w:rsidRPr="005F70FB">
              <w:rPr>
                <w:rStyle w:val="ChItalBold"/>
              </w:rPr>
              <w:t>dompet</w:t>
            </w:r>
          </w:p>
        </w:tc>
        <w:tc>
          <w:tcPr>
            <w:tcW w:w="1587" w:type="dxa"/>
            <w:shd w:val="clear" w:color="auto" w:fill="auto"/>
          </w:tcPr>
          <w:p w14:paraId="6B52D226" w14:textId="77777777" w:rsidR="000F4F82" w:rsidRPr="005F70FB" w:rsidRDefault="000F4F82" w:rsidP="00A551BF">
            <w:pPr>
              <w:pStyle w:val="TableCell0-0115Break"/>
              <w:rPr>
                <w:rStyle w:val="ChCharisSIL"/>
              </w:rPr>
            </w:pPr>
            <w:r w:rsidRPr="005F70FB">
              <w:rPr>
                <w:rStyle w:val="ChCharisSIL"/>
              </w:rPr>
              <w:t>ˈdɔ̞m.pɛ̞t</w:t>
            </w:r>
          </w:p>
        </w:tc>
        <w:tc>
          <w:tcPr>
            <w:tcW w:w="1275" w:type="dxa"/>
            <w:shd w:val="clear" w:color="auto" w:fill="auto"/>
          </w:tcPr>
          <w:p w14:paraId="6354E83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B5DCC9D" w14:textId="77777777" w:rsidR="000F4F82" w:rsidRPr="005F70FB" w:rsidRDefault="000F4F82" w:rsidP="00A551BF">
            <w:pPr>
              <w:pStyle w:val="TableCell0-0115Break"/>
            </w:pPr>
            <w:r w:rsidRPr="005F70FB">
              <w:t>wallet</w:t>
            </w:r>
          </w:p>
        </w:tc>
      </w:tr>
      <w:tr w:rsidR="00AC23C4" w:rsidRPr="005F70FB" w14:paraId="0928ED41" w14:textId="77777777" w:rsidTr="00BC00CF">
        <w:tc>
          <w:tcPr>
            <w:tcW w:w="240" w:type="dxa"/>
            <w:shd w:val="clear" w:color="auto" w:fill="auto"/>
          </w:tcPr>
          <w:p w14:paraId="00F16C01" w14:textId="77777777" w:rsidR="000F4F82" w:rsidRPr="005F70FB" w:rsidRDefault="000F4F82" w:rsidP="00A551BF">
            <w:pPr>
              <w:pStyle w:val="TableCell0-0115Break"/>
              <w:rPr>
                <w:rStyle w:val="ExampleSource"/>
              </w:rPr>
            </w:pPr>
          </w:p>
        </w:tc>
        <w:tc>
          <w:tcPr>
            <w:tcW w:w="1249" w:type="dxa"/>
            <w:shd w:val="clear" w:color="auto" w:fill="auto"/>
          </w:tcPr>
          <w:p w14:paraId="48C9111E" w14:textId="77777777" w:rsidR="000F4F82" w:rsidRPr="005F70FB" w:rsidRDefault="000F4F82" w:rsidP="00A551BF">
            <w:pPr>
              <w:pStyle w:val="TableCell0-0115Break"/>
              <w:rPr>
                <w:rStyle w:val="ChItalBold"/>
              </w:rPr>
            </w:pPr>
            <w:r w:rsidRPr="005F70FB">
              <w:rPr>
                <w:rStyle w:val="ChItalBold"/>
              </w:rPr>
              <w:t>donat</w:t>
            </w:r>
          </w:p>
        </w:tc>
        <w:tc>
          <w:tcPr>
            <w:tcW w:w="1587" w:type="dxa"/>
            <w:shd w:val="clear" w:color="auto" w:fill="auto"/>
          </w:tcPr>
          <w:p w14:paraId="64A292ED" w14:textId="77777777" w:rsidR="000F4F82" w:rsidRPr="005F70FB" w:rsidRDefault="000F4F82" w:rsidP="00A551BF">
            <w:pPr>
              <w:pStyle w:val="TableCell0-0115Break"/>
              <w:rPr>
                <w:rStyle w:val="ChCharisSIL"/>
              </w:rPr>
            </w:pPr>
            <w:r w:rsidRPr="005F70FB">
              <w:rPr>
                <w:rStyle w:val="ChCharisSIL"/>
              </w:rPr>
              <w:t>ˈdɔ.nɐt</w:t>
            </w:r>
          </w:p>
        </w:tc>
        <w:tc>
          <w:tcPr>
            <w:tcW w:w="1275" w:type="dxa"/>
            <w:shd w:val="clear" w:color="auto" w:fill="auto"/>
          </w:tcPr>
          <w:p w14:paraId="4BEB6A0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14FB03E" w14:textId="77777777" w:rsidR="000F4F82" w:rsidRPr="005F70FB" w:rsidRDefault="000F4F82" w:rsidP="00A551BF">
            <w:pPr>
              <w:pStyle w:val="TableCell0-0115Break"/>
            </w:pPr>
            <w:r w:rsidRPr="005F70FB">
              <w:t>doughnut</w:t>
            </w:r>
          </w:p>
        </w:tc>
      </w:tr>
      <w:tr w:rsidR="00AC23C4" w:rsidRPr="005F70FB" w14:paraId="60EF8882" w14:textId="77777777" w:rsidTr="00BC00CF">
        <w:tc>
          <w:tcPr>
            <w:tcW w:w="240" w:type="dxa"/>
            <w:shd w:val="clear" w:color="auto" w:fill="auto"/>
          </w:tcPr>
          <w:p w14:paraId="022288F8" w14:textId="77777777" w:rsidR="000F4F82" w:rsidRPr="005F70FB" w:rsidRDefault="000F4F82" w:rsidP="00A551BF">
            <w:pPr>
              <w:pStyle w:val="TableCell0-0115Break"/>
              <w:rPr>
                <w:rStyle w:val="ExampleSource"/>
              </w:rPr>
            </w:pPr>
          </w:p>
        </w:tc>
        <w:tc>
          <w:tcPr>
            <w:tcW w:w="1249" w:type="dxa"/>
            <w:shd w:val="clear" w:color="auto" w:fill="auto"/>
          </w:tcPr>
          <w:p w14:paraId="01ED47F9" w14:textId="77777777" w:rsidR="000F4F82" w:rsidRPr="005F70FB" w:rsidRDefault="000F4F82" w:rsidP="00A551BF">
            <w:pPr>
              <w:pStyle w:val="TableCell0-0115Break"/>
              <w:rPr>
                <w:rStyle w:val="ChItalBold"/>
              </w:rPr>
            </w:pPr>
            <w:r w:rsidRPr="005F70FB">
              <w:rPr>
                <w:rStyle w:val="ChItalBold"/>
              </w:rPr>
              <w:t>dosa</w:t>
            </w:r>
          </w:p>
        </w:tc>
        <w:tc>
          <w:tcPr>
            <w:tcW w:w="1587" w:type="dxa"/>
            <w:shd w:val="clear" w:color="auto" w:fill="auto"/>
          </w:tcPr>
          <w:p w14:paraId="06EEBF94" w14:textId="77777777" w:rsidR="000F4F82" w:rsidRPr="005F70FB" w:rsidRDefault="000F4F82" w:rsidP="00A551BF">
            <w:pPr>
              <w:pStyle w:val="TableCell0-0115Break"/>
              <w:rPr>
                <w:rStyle w:val="ChCharisSIL"/>
              </w:rPr>
            </w:pPr>
            <w:r w:rsidRPr="005F70FB">
              <w:rPr>
                <w:rStyle w:val="ChCharisSIL"/>
              </w:rPr>
              <w:t>ˈdɔ.sa</w:t>
            </w:r>
          </w:p>
        </w:tc>
        <w:tc>
          <w:tcPr>
            <w:tcW w:w="1275" w:type="dxa"/>
            <w:shd w:val="clear" w:color="auto" w:fill="auto"/>
          </w:tcPr>
          <w:p w14:paraId="10384A0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A7BF840" w14:textId="77777777" w:rsidR="000F4F82" w:rsidRPr="005F70FB" w:rsidRDefault="000F4F82" w:rsidP="00A551BF">
            <w:pPr>
              <w:pStyle w:val="TableCell0-0115Break"/>
            </w:pPr>
            <w:r w:rsidRPr="005F70FB">
              <w:t>sin</w:t>
            </w:r>
          </w:p>
        </w:tc>
      </w:tr>
      <w:tr w:rsidR="00AC23C4" w:rsidRPr="005F70FB" w14:paraId="4392B991" w14:textId="77777777" w:rsidTr="00BC00CF">
        <w:tc>
          <w:tcPr>
            <w:tcW w:w="240" w:type="dxa"/>
            <w:shd w:val="clear" w:color="auto" w:fill="auto"/>
          </w:tcPr>
          <w:p w14:paraId="6054C202"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EA3BE50" w14:textId="6D35FB33" w:rsidR="000F4F82" w:rsidRPr="005F70FB" w:rsidRDefault="000F4F82" w:rsidP="00A551BF">
            <w:pPr>
              <w:pStyle w:val="TableCell0-0115Break"/>
              <w:rPr>
                <w:rStyle w:val="ChItalBold"/>
              </w:rPr>
            </w:pPr>
            <w:r w:rsidRPr="005F70FB">
              <w:rPr>
                <w:rStyle w:val="ChItalBold"/>
              </w:rPr>
              <w:t>dosen</w:t>
            </w:r>
            <w:r w:rsidR="0050678E">
              <w:rPr>
                <w:rStyle w:val="ChItalBold"/>
              </w:rPr>
              <w:t>g</w:t>
            </w:r>
          </w:p>
        </w:tc>
        <w:tc>
          <w:tcPr>
            <w:tcW w:w="1587" w:type="dxa"/>
            <w:shd w:val="clear" w:color="auto" w:fill="auto"/>
          </w:tcPr>
          <w:p w14:paraId="5AC8D901" w14:textId="77777777" w:rsidR="000F4F82" w:rsidRPr="005F70FB" w:rsidRDefault="000F4F82" w:rsidP="00A551BF">
            <w:pPr>
              <w:pStyle w:val="TableCell0-0115Break"/>
              <w:rPr>
                <w:rStyle w:val="ChCharisSIL"/>
              </w:rPr>
            </w:pPr>
            <w:r w:rsidRPr="005F70FB">
              <w:rPr>
                <w:rStyle w:val="ChCharisSIL"/>
              </w:rPr>
              <w:t>dɔ.ˈsɛ̞n</w:t>
            </w:r>
          </w:p>
        </w:tc>
        <w:tc>
          <w:tcPr>
            <w:tcW w:w="1275" w:type="dxa"/>
            <w:shd w:val="clear" w:color="auto" w:fill="auto"/>
          </w:tcPr>
          <w:p w14:paraId="6639E25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5AC06EE" w14:textId="77777777" w:rsidR="000F4F82" w:rsidRPr="005F70FB" w:rsidRDefault="000F4F82" w:rsidP="00A551BF">
            <w:pPr>
              <w:pStyle w:val="TableCell0-0115Break"/>
            </w:pPr>
            <w:r w:rsidRPr="005F70FB">
              <w:t>lecturer</w:t>
            </w:r>
          </w:p>
        </w:tc>
      </w:tr>
      <w:tr w:rsidR="00AC23C4" w:rsidRPr="005F70FB" w14:paraId="20EDE974" w14:textId="77777777" w:rsidTr="00BC00CF">
        <w:tc>
          <w:tcPr>
            <w:tcW w:w="240" w:type="dxa"/>
            <w:shd w:val="clear" w:color="auto" w:fill="auto"/>
          </w:tcPr>
          <w:p w14:paraId="6EE5D919" w14:textId="77777777" w:rsidR="000F4F82" w:rsidRPr="005F70FB" w:rsidRDefault="000F4F82" w:rsidP="00A551BF">
            <w:pPr>
              <w:pStyle w:val="TableCell0-0115Break"/>
              <w:rPr>
                <w:rStyle w:val="ExampleSource"/>
              </w:rPr>
            </w:pPr>
          </w:p>
        </w:tc>
        <w:tc>
          <w:tcPr>
            <w:tcW w:w="1249" w:type="dxa"/>
            <w:shd w:val="clear" w:color="auto" w:fill="auto"/>
          </w:tcPr>
          <w:p w14:paraId="02C683BB" w14:textId="77777777" w:rsidR="000F4F82" w:rsidRPr="005F70FB" w:rsidRDefault="000F4F82" w:rsidP="00A551BF">
            <w:pPr>
              <w:pStyle w:val="TableCell0-0115Break"/>
              <w:rPr>
                <w:rStyle w:val="ChItalBold"/>
              </w:rPr>
            </w:pPr>
            <w:r w:rsidRPr="005F70FB">
              <w:rPr>
                <w:rStyle w:val="ChItalBold"/>
              </w:rPr>
              <w:t>doser</w:t>
            </w:r>
          </w:p>
        </w:tc>
        <w:tc>
          <w:tcPr>
            <w:tcW w:w="1587" w:type="dxa"/>
            <w:shd w:val="clear" w:color="auto" w:fill="auto"/>
          </w:tcPr>
          <w:p w14:paraId="14B842ED" w14:textId="77777777" w:rsidR="000F4F82" w:rsidRPr="005F70FB" w:rsidRDefault="000F4F82" w:rsidP="00A551BF">
            <w:pPr>
              <w:pStyle w:val="TableCell0-0115Break"/>
              <w:rPr>
                <w:rStyle w:val="ChCharisSIL"/>
              </w:rPr>
            </w:pPr>
            <w:r w:rsidRPr="005F70FB">
              <w:rPr>
                <w:rStyle w:val="ChCharisSIL"/>
              </w:rPr>
              <w:t>ˈdɔ.sɛ̞r̥</w:t>
            </w:r>
          </w:p>
        </w:tc>
        <w:tc>
          <w:tcPr>
            <w:tcW w:w="1275" w:type="dxa"/>
            <w:shd w:val="clear" w:color="auto" w:fill="auto"/>
          </w:tcPr>
          <w:p w14:paraId="7BEC351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FBDD700" w14:textId="77777777" w:rsidR="000F4F82" w:rsidRPr="005F70FB" w:rsidRDefault="000F4F82" w:rsidP="00A551BF">
            <w:pPr>
              <w:pStyle w:val="TableCell0-0115Break"/>
            </w:pPr>
            <w:r w:rsidRPr="005F70FB">
              <w:t>bulldozer</w:t>
            </w:r>
          </w:p>
        </w:tc>
      </w:tr>
      <w:tr w:rsidR="00AC23C4" w:rsidRPr="005F70FB" w14:paraId="2D5F89EA" w14:textId="77777777" w:rsidTr="00BC00CF">
        <w:tc>
          <w:tcPr>
            <w:tcW w:w="240" w:type="dxa"/>
            <w:shd w:val="clear" w:color="auto" w:fill="auto"/>
          </w:tcPr>
          <w:p w14:paraId="6221C16F" w14:textId="77777777" w:rsidR="000F4F82" w:rsidRPr="005F70FB" w:rsidRDefault="000F4F82" w:rsidP="00A551BF">
            <w:pPr>
              <w:pStyle w:val="TableCell0-0115Break"/>
              <w:rPr>
                <w:rStyle w:val="ExampleSource"/>
              </w:rPr>
            </w:pPr>
          </w:p>
        </w:tc>
        <w:tc>
          <w:tcPr>
            <w:tcW w:w="1249" w:type="dxa"/>
            <w:shd w:val="clear" w:color="auto" w:fill="auto"/>
          </w:tcPr>
          <w:p w14:paraId="4406A54D" w14:textId="77777777" w:rsidR="000F4F82" w:rsidRPr="005F70FB" w:rsidRDefault="000F4F82" w:rsidP="00A551BF">
            <w:pPr>
              <w:pStyle w:val="TableCell0-0115Break"/>
              <w:rPr>
                <w:rStyle w:val="ChItalBold"/>
              </w:rPr>
            </w:pPr>
            <w:r w:rsidRPr="005F70FB">
              <w:rPr>
                <w:rStyle w:val="ChItalBold"/>
              </w:rPr>
              <w:t>dramben</w:t>
            </w:r>
          </w:p>
        </w:tc>
        <w:tc>
          <w:tcPr>
            <w:tcW w:w="1587" w:type="dxa"/>
            <w:shd w:val="clear" w:color="auto" w:fill="auto"/>
          </w:tcPr>
          <w:p w14:paraId="4E005CFA" w14:textId="77777777" w:rsidR="000F4F82" w:rsidRPr="005F70FB" w:rsidRDefault="000F4F82" w:rsidP="00A551BF">
            <w:pPr>
              <w:pStyle w:val="TableCell0-0115Break"/>
              <w:rPr>
                <w:rStyle w:val="ChCharisSIL"/>
              </w:rPr>
            </w:pPr>
            <w:r w:rsidRPr="005F70FB">
              <w:rPr>
                <w:rStyle w:val="ChCharisSIL"/>
              </w:rPr>
              <w:t>ˈdrɐm.bɛ̞n</w:t>
            </w:r>
          </w:p>
        </w:tc>
        <w:tc>
          <w:tcPr>
            <w:tcW w:w="1275" w:type="dxa"/>
            <w:shd w:val="clear" w:color="auto" w:fill="auto"/>
          </w:tcPr>
          <w:p w14:paraId="7EFBD32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DDFCA45" w14:textId="77777777" w:rsidR="000F4F82" w:rsidRPr="005F70FB" w:rsidRDefault="000F4F82" w:rsidP="00A551BF">
            <w:pPr>
              <w:pStyle w:val="TableCell0-0115Break"/>
            </w:pPr>
            <w:r w:rsidRPr="005F70FB">
              <w:t>marching band</w:t>
            </w:r>
          </w:p>
        </w:tc>
      </w:tr>
      <w:tr w:rsidR="00AC23C4" w:rsidRPr="005F70FB" w14:paraId="4252CE5E" w14:textId="77777777" w:rsidTr="00BC00CF">
        <w:tc>
          <w:tcPr>
            <w:tcW w:w="240" w:type="dxa"/>
            <w:shd w:val="clear" w:color="auto" w:fill="auto"/>
          </w:tcPr>
          <w:p w14:paraId="453AAF79" w14:textId="77777777" w:rsidR="000F4F82" w:rsidRPr="005F70FB" w:rsidRDefault="000F4F82" w:rsidP="00A551BF">
            <w:pPr>
              <w:pStyle w:val="TableCell0-0115Break"/>
              <w:rPr>
                <w:rStyle w:val="ExampleSource"/>
              </w:rPr>
            </w:pPr>
          </w:p>
        </w:tc>
        <w:tc>
          <w:tcPr>
            <w:tcW w:w="1249" w:type="dxa"/>
            <w:shd w:val="clear" w:color="auto" w:fill="auto"/>
          </w:tcPr>
          <w:p w14:paraId="776A8A26" w14:textId="77777777" w:rsidR="000F4F82" w:rsidRPr="005F70FB" w:rsidRDefault="000F4F82" w:rsidP="00A551BF">
            <w:pPr>
              <w:pStyle w:val="TableCell0-0115Break"/>
              <w:rPr>
                <w:rStyle w:val="ChItalBold"/>
              </w:rPr>
            </w:pPr>
            <w:r w:rsidRPr="005F70FB">
              <w:rPr>
                <w:rStyle w:val="ChItalBold"/>
              </w:rPr>
              <w:t>drop</w:t>
            </w:r>
          </w:p>
        </w:tc>
        <w:tc>
          <w:tcPr>
            <w:tcW w:w="1587" w:type="dxa"/>
            <w:shd w:val="clear" w:color="auto" w:fill="auto"/>
          </w:tcPr>
          <w:p w14:paraId="4D42C1CD" w14:textId="77777777" w:rsidR="000F4F82" w:rsidRPr="005F70FB" w:rsidRDefault="000F4F82" w:rsidP="00A551BF">
            <w:pPr>
              <w:pStyle w:val="TableCell0-0115Break"/>
              <w:rPr>
                <w:rStyle w:val="ChCharisSIL"/>
              </w:rPr>
            </w:pPr>
            <w:r w:rsidRPr="005F70FB">
              <w:rPr>
                <w:rStyle w:val="ChCharisSIL"/>
              </w:rPr>
              <w:t>ˈdrɔ̞p̚</w:t>
            </w:r>
          </w:p>
        </w:tc>
        <w:tc>
          <w:tcPr>
            <w:tcW w:w="1275" w:type="dxa"/>
            <w:shd w:val="clear" w:color="auto" w:fill="auto"/>
          </w:tcPr>
          <w:p w14:paraId="1511A1D4"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6079F903" w14:textId="77777777" w:rsidR="000F4F82" w:rsidRPr="005F70FB" w:rsidRDefault="000F4F82" w:rsidP="00A551BF">
            <w:pPr>
              <w:pStyle w:val="TableCell0-0115Break"/>
            </w:pPr>
            <w:r w:rsidRPr="005F70FB">
              <w:t>drop</w:t>
            </w:r>
          </w:p>
        </w:tc>
      </w:tr>
      <w:tr w:rsidR="00AC23C4" w:rsidRPr="005F70FB" w14:paraId="1EE60213" w14:textId="77777777" w:rsidTr="00BC00CF">
        <w:tc>
          <w:tcPr>
            <w:tcW w:w="240" w:type="dxa"/>
            <w:shd w:val="clear" w:color="auto" w:fill="auto"/>
          </w:tcPr>
          <w:p w14:paraId="7DC3C3A9" w14:textId="77777777" w:rsidR="000F4F82" w:rsidRPr="005F70FB" w:rsidRDefault="000F4F82" w:rsidP="00A551BF">
            <w:pPr>
              <w:pStyle w:val="TableCell0-0115Break"/>
              <w:rPr>
                <w:rStyle w:val="ExampleSource"/>
              </w:rPr>
            </w:pPr>
          </w:p>
        </w:tc>
        <w:tc>
          <w:tcPr>
            <w:tcW w:w="1249" w:type="dxa"/>
            <w:shd w:val="clear" w:color="auto" w:fill="auto"/>
          </w:tcPr>
          <w:p w14:paraId="5A363097" w14:textId="77777777" w:rsidR="000F4F82" w:rsidRPr="005F70FB" w:rsidRDefault="000F4F82" w:rsidP="00A551BF">
            <w:pPr>
              <w:pStyle w:val="TableCell0-0115Break"/>
              <w:rPr>
                <w:rStyle w:val="ChItalBold"/>
              </w:rPr>
            </w:pPr>
            <w:r w:rsidRPr="005F70FB">
              <w:rPr>
                <w:rStyle w:val="ChItalBold"/>
              </w:rPr>
              <w:t>drum</w:t>
            </w:r>
          </w:p>
        </w:tc>
        <w:tc>
          <w:tcPr>
            <w:tcW w:w="1587" w:type="dxa"/>
            <w:shd w:val="clear" w:color="auto" w:fill="auto"/>
          </w:tcPr>
          <w:p w14:paraId="6BF2F6FB" w14:textId="77777777" w:rsidR="000F4F82" w:rsidRPr="005F70FB" w:rsidRDefault="000F4F82" w:rsidP="00A551BF">
            <w:pPr>
              <w:pStyle w:val="TableCell0-0115Break"/>
              <w:rPr>
                <w:rStyle w:val="ChCharisSIL"/>
              </w:rPr>
            </w:pPr>
            <w:r w:rsidRPr="005F70FB">
              <w:rPr>
                <w:rStyle w:val="ChCharisSIL"/>
              </w:rPr>
              <w:t>ˈdrʊm</w:t>
            </w:r>
          </w:p>
        </w:tc>
        <w:tc>
          <w:tcPr>
            <w:tcW w:w="1275" w:type="dxa"/>
            <w:shd w:val="clear" w:color="auto" w:fill="auto"/>
          </w:tcPr>
          <w:p w14:paraId="62F9EB2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8BE12DA" w14:textId="77777777" w:rsidR="000F4F82" w:rsidRPr="005F70FB" w:rsidRDefault="000F4F82" w:rsidP="00A551BF">
            <w:pPr>
              <w:pStyle w:val="TableCell0-0115Break"/>
            </w:pPr>
            <w:r w:rsidRPr="005F70FB">
              <w:t>drum</w:t>
            </w:r>
          </w:p>
        </w:tc>
      </w:tr>
      <w:tr w:rsidR="00AC23C4" w:rsidRPr="005F70FB" w14:paraId="6B28F567" w14:textId="77777777" w:rsidTr="00BC00CF">
        <w:tc>
          <w:tcPr>
            <w:tcW w:w="240" w:type="dxa"/>
            <w:shd w:val="clear" w:color="auto" w:fill="auto"/>
          </w:tcPr>
          <w:p w14:paraId="78EA5450" w14:textId="77777777" w:rsidR="000F4F82" w:rsidRPr="005F70FB" w:rsidRDefault="000F4F82" w:rsidP="00A551BF">
            <w:pPr>
              <w:pStyle w:val="TableCell0-0115Break"/>
              <w:rPr>
                <w:rStyle w:val="ExampleSource"/>
              </w:rPr>
            </w:pPr>
          </w:p>
        </w:tc>
        <w:tc>
          <w:tcPr>
            <w:tcW w:w="1249" w:type="dxa"/>
            <w:shd w:val="clear" w:color="auto" w:fill="auto"/>
          </w:tcPr>
          <w:p w14:paraId="50B170DB" w14:textId="77777777" w:rsidR="000F4F82" w:rsidRPr="005F70FB" w:rsidRDefault="000F4F82" w:rsidP="00A551BF">
            <w:pPr>
              <w:pStyle w:val="TableCell0-0115Break"/>
              <w:rPr>
                <w:rStyle w:val="ChItalBold"/>
              </w:rPr>
            </w:pPr>
            <w:r w:rsidRPr="005F70FB">
              <w:rPr>
                <w:rStyle w:val="ChItalBold"/>
              </w:rPr>
              <w:t>duka</w:t>
            </w:r>
          </w:p>
        </w:tc>
        <w:tc>
          <w:tcPr>
            <w:tcW w:w="1587" w:type="dxa"/>
            <w:shd w:val="clear" w:color="auto" w:fill="auto"/>
          </w:tcPr>
          <w:p w14:paraId="42435BB3" w14:textId="77777777" w:rsidR="000F4F82" w:rsidRPr="005F70FB" w:rsidRDefault="000F4F82" w:rsidP="00A551BF">
            <w:pPr>
              <w:pStyle w:val="TableCell0-0115Break"/>
              <w:rPr>
                <w:rStyle w:val="ChCharisSIL"/>
              </w:rPr>
            </w:pPr>
            <w:r w:rsidRPr="005F70FB">
              <w:rPr>
                <w:rStyle w:val="ChCharisSIL"/>
              </w:rPr>
              <w:t>ˈdu.ka</w:t>
            </w:r>
          </w:p>
        </w:tc>
        <w:tc>
          <w:tcPr>
            <w:tcW w:w="1275" w:type="dxa"/>
            <w:shd w:val="clear" w:color="auto" w:fill="auto"/>
          </w:tcPr>
          <w:p w14:paraId="2D21A93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F654585" w14:textId="77777777" w:rsidR="000F4F82" w:rsidRPr="005F70FB" w:rsidRDefault="000F4F82" w:rsidP="00A551BF">
            <w:pPr>
              <w:pStyle w:val="TableCell0-0115Break"/>
            </w:pPr>
            <w:r w:rsidRPr="005F70FB">
              <w:t>grief</w:t>
            </w:r>
          </w:p>
        </w:tc>
      </w:tr>
      <w:tr w:rsidR="00AC23C4" w:rsidRPr="005F70FB" w14:paraId="4D388EC0" w14:textId="77777777" w:rsidTr="00BC00CF">
        <w:tc>
          <w:tcPr>
            <w:tcW w:w="240" w:type="dxa"/>
            <w:shd w:val="clear" w:color="auto" w:fill="auto"/>
          </w:tcPr>
          <w:p w14:paraId="1D5B5473" w14:textId="77777777" w:rsidR="000F4F82" w:rsidRPr="005F70FB" w:rsidRDefault="000F4F82" w:rsidP="000F4F82">
            <w:pPr>
              <w:pStyle w:val="TableCell0-2115ptBreak"/>
              <w:rPr>
                <w:rStyle w:val="ExampleSource"/>
              </w:rPr>
            </w:pPr>
          </w:p>
        </w:tc>
        <w:tc>
          <w:tcPr>
            <w:tcW w:w="1249" w:type="dxa"/>
            <w:shd w:val="clear" w:color="auto" w:fill="auto"/>
          </w:tcPr>
          <w:p w14:paraId="53C38622" w14:textId="77777777" w:rsidR="000F4F82" w:rsidRPr="005F70FB" w:rsidRDefault="000F4F82" w:rsidP="000F4F82">
            <w:pPr>
              <w:pStyle w:val="TableCell0-2115ptBreak"/>
              <w:rPr>
                <w:rStyle w:val="ChItalBold"/>
              </w:rPr>
            </w:pPr>
            <w:r w:rsidRPr="005F70FB">
              <w:rPr>
                <w:rStyle w:val="ChItalBold"/>
              </w:rPr>
              <w:t>dunia</w:t>
            </w:r>
          </w:p>
        </w:tc>
        <w:tc>
          <w:tcPr>
            <w:tcW w:w="1587" w:type="dxa"/>
            <w:shd w:val="clear" w:color="auto" w:fill="auto"/>
          </w:tcPr>
          <w:p w14:paraId="0EFDB5B3" w14:textId="77777777" w:rsidR="000F4F82" w:rsidRPr="005F70FB" w:rsidRDefault="000F4F82" w:rsidP="000F4F82">
            <w:pPr>
              <w:pStyle w:val="TableCell0-2115ptBreak"/>
              <w:rPr>
                <w:rStyle w:val="ChCharisSIL"/>
              </w:rPr>
            </w:pPr>
            <w:r w:rsidRPr="005F70FB">
              <w:rPr>
                <w:rStyle w:val="ChCharisSIL"/>
              </w:rPr>
              <w:t>du.ˈni.a</w:t>
            </w:r>
          </w:p>
        </w:tc>
        <w:tc>
          <w:tcPr>
            <w:tcW w:w="1275" w:type="dxa"/>
            <w:shd w:val="clear" w:color="auto" w:fill="auto"/>
          </w:tcPr>
          <w:p w14:paraId="3630445B"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74BB36F7" w14:textId="77777777" w:rsidR="000F4F82" w:rsidRPr="005F70FB" w:rsidRDefault="000F4F82" w:rsidP="000F4F82">
            <w:pPr>
              <w:pStyle w:val="TableCell0-2115ptBreak"/>
            </w:pPr>
            <w:r w:rsidRPr="005F70FB">
              <w:t>world</w:t>
            </w:r>
          </w:p>
        </w:tc>
      </w:tr>
      <w:tr w:rsidR="00AC23C4" w:rsidRPr="005F70FB" w14:paraId="71048DD7" w14:textId="77777777" w:rsidTr="00BC00CF">
        <w:tc>
          <w:tcPr>
            <w:tcW w:w="240" w:type="dxa"/>
            <w:shd w:val="clear" w:color="auto" w:fill="auto"/>
          </w:tcPr>
          <w:p w14:paraId="0DC940AF" w14:textId="77777777" w:rsidR="000F4F82" w:rsidRPr="005F70FB" w:rsidRDefault="000F4F82" w:rsidP="000F4F82">
            <w:pPr>
              <w:pStyle w:val="TableCell2-2"/>
              <w:rPr>
                <w:rStyle w:val="ExampleSource"/>
              </w:rPr>
            </w:pPr>
          </w:p>
        </w:tc>
        <w:tc>
          <w:tcPr>
            <w:tcW w:w="1249" w:type="dxa"/>
            <w:shd w:val="clear" w:color="auto" w:fill="auto"/>
          </w:tcPr>
          <w:p w14:paraId="7CC32062" w14:textId="77777777" w:rsidR="000F4F82" w:rsidRPr="005F70FB" w:rsidRDefault="000F4F82" w:rsidP="000F4F82">
            <w:pPr>
              <w:pStyle w:val="TableCell2-2"/>
              <w:rPr>
                <w:rStyle w:val="ChBold"/>
              </w:rPr>
            </w:pPr>
            <w:r w:rsidRPr="005F70FB">
              <w:rPr>
                <w:rStyle w:val="ChBold"/>
              </w:rPr>
              <w:t>E</w:t>
            </w:r>
          </w:p>
        </w:tc>
        <w:tc>
          <w:tcPr>
            <w:tcW w:w="1587" w:type="dxa"/>
            <w:shd w:val="clear" w:color="auto" w:fill="auto"/>
          </w:tcPr>
          <w:p w14:paraId="64BE5340" w14:textId="77777777" w:rsidR="000F4F82" w:rsidRPr="005F70FB" w:rsidRDefault="000F4F82" w:rsidP="000F4F82">
            <w:pPr>
              <w:pStyle w:val="TableCell2-2"/>
            </w:pPr>
          </w:p>
        </w:tc>
        <w:tc>
          <w:tcPr>
            <w:tcW w:w="1275" w:type="dxa"/>
            <w:shd w:val="clear" w:color="auto" w:fill="auto"/>
          </w:tcPr>
          <w:p w14:paraId="748C9DA1" w14:textId="77777777" w:rsidR="000F4F82" w:rsidRPr="005F70FB" w:rsidRDefault="000F4F82" w:rsidP="000F4F82">
            <w:pPr>
              <w:pStyle w:val="TableCell2-2"/>
            </w:pPr>
          </w:p>
        </w:tc>
        <w:tc>
          <w:tcPr>
            <w:tcW w:w="2379" w:type="dxa"/>
            <w:shd w:val="clear" w:color="auto" w:fill="auto"/>
          </w:tcPr>
          <w:p w14:paraId="51883275" w14:textId="77777777" w:rsidR="000F4F82" w:rsidRPr="005F70FB" w:rsidRDefault="000F4F82" w:rsidP="000F4F82">
            <w:pPr>
              <w:pStyle w:val="TableCell2-2"/>
            </w:pPr>
          </w:p>
        </w:tc>
      </w:tr>
      <w:tr w:rsidR="00AC23C4" w:rsidRPr="005F70FB" w14:paraId="7871C272" w14:textId="77777777" w:rsidTr="00BC00CF">
        <w:tc>
          <w:tcPr>
            <w:tcW w:w="240" w:type="dxa"/>
            <w:shd w:val="clear" w:color="auto" w:fill="auto"/>
          </w:tcPr>
          <w:p w14:paraId="56C25B0E" w14:textId="77777777" w:rsidR="000F4F82" w:rsidRPr="005F70FB" w:rsidRDefault="000F4F82" w:rsidP="00A551BF">
            <w:pPr>
              <w:pStyle w:val="TableCell0-0115Break"/>
              <w:rPr>
                <w:rStyle w:val="ExampleSource"/>
              </w:rPr>
            </w:pPr>
          </w:p>
        </w:tc>
        <w:tc>
          <w:tcPr>
            <w:tcW w:w="1249" w:type="dxa"/>
            <w:shd w:val="clear" w:color="auto" w:fill="auto"/>
          </w:tcPr>
          <w:p w14:paraId="792BFBED" w14:textId="77777777" w:rsidR="000F4F82" w:rsidRPr="005F70FB" w:rsidRDefault="000F4F82" w:rsidP="00A551BF">
            <w:pPr>
              <w:pStyle w:val="TableCell0-0115Break"/>
              <w:rPr>
                <w:rStyle w:val="ChItalBold"/>
              </w:rPr>
            </w:pPr>
            <w:r w:rsidRPr="005F70FB">
              <w:rPr>
                <w:rStyle w:val="ChItalBold"/>
              </w:rPr>
              <w:t>egois</w:t>
            </w:r>
          </w:p>
        </w:tc>
        <w:tc>
          <w:tcPr>
            <w:tcW w:w="1587" w:type="dxa"/>
            <w:shd w:val="clear" w:color="auto" w:fill="auto"/>
          </w:tcPr>
          <w:p w14:paraId="276CBD1E" w14:textId="77777777" w:rsidR="000F4F82" w:rsidRPr="005F70FB" w:rsidRDefault="000F4F82" w:rsidP="00A551BF">
            <w:pPr>
              <w:pStyle w:val="TableCell0-0115Break"/>
              <w:rPr>
                <w:rStyle w:val="ChCharisSIL"/>
              </w:rPr>
            </w:pPr>
            <w:r w:rsidRPr="005F70FB">
              <w:rPr>
                <w:rStyle w:val="ChCharisSIL"/>
              </w:rPr>
              <w:t>ɛ.ˈgɔ.ɪs</w:t>
            </w:r>
          </w:p>
        </w:tc>
        <w:tc>
          <w:tcPr>
            <w:tcW w:w="1275" w:type="dxa"/>
            <w:shd w:val="clear" w:color="auto" w:fill="auto"/>
          </w:tcPr>
          <w:p w14:paraId="119FF1DB"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400E1CC0" w14:textId="77777777" w:rsidR="000F4F82" w:rsidRPr="005F70FB" w:rsidRDefault="000F4F82" w:rsidP="00A551BF">
            <w:pPr>
              <w:pStyle w:val="TableCell0-0115Break"/>
            </w:pPr>
            <w:r w:rsidRPr="005F70FB">
              <w:t>be egoistic</w:t>
            </w:r>
          </w:p>
        </w:tc>
      </w:tr>
      <w:tr w:rsidR="00AC23C4" w:rsidRPr="005F70FB" w14:paraId="55EA0726" w14:textId="77777777" w:rsidTr="00BC00CF">
        <w:tc>
          <w:tcPr>
            <w:tcW w:w="240" w:type="dxa"/>
            <w:shd w:val="clear" w:color="auto" w:fill="auto"/>
          </w:tcPr>
          <w:p w14:paraId="3F3D814E" w14:textId="77777777" w:rsidR="000F4F82" w:rsidRPr="005F70FB" w:rsidRDefault="000F4F82" w:rsidP="00A551BF">
            <w:pPr>
              <w:pStyle w:val="TableCell0-0115Break"/>
              <w:rPr>
                <w:rStyle w:val="ExampleSource"/>
              </w:rPr>
            </w:pPr>
          </w:p>
        </w:tc>
        <w:tc>
          <w:tcPr>
            <w:tcW w:w="1249" w:type="dxa"/>
            <w:shd w:val="clear" w:color="auto" w:fill="auto"/>
          </w:tcPr>
          <w:p w14:paraId="35966AC6" w14:textId="77777777" w:rsidR="000F4F82" w:rsidRPr="005F70FB" w:rsidRDefault="000F4F82" w:rsidP="00A551BF">
            <w:pPr>
              <w:pStyle w:val="TableCell0-0115Break"/>
              <w:rPr>
                <w:rStyle w:val="ChItalBold"/>
              </w:rPr>
            </w:pPr>
            <w:r w:rsidRPr="005F70FB">
              <w:rPr>
                <w:rStyle w:val="ChItalBold"/>
              </w:rPr>
              <w:t>ekstra</w:t>
            </w:r>
          </w:p>
        </w:tc>
        <w:tc>
          <w:tcPr>
            <w:tcW w:w="1587" w:type="dxa"/>
            <w:shd w:val="clear" w:color="auto" w:fill="auto"/>
          </w:tcPr>
          <w:p w14:paraId="668AF4CF" w14:textId="77777777" w:rsidR="000F4F82" w:rsidRPr="005F70FB" w:rsidRDefault="000F4F82" w:rsidP="00A551BF">
            <w:pPr>
              <w:pStyle w:val="TableCell0-0115Break"/>
              <w:rPr>
                <w:rStyle w:val="ChCharisSIL"/>
              </w:rPr>
            </w:pPr>
            <w:r w:rsidRPr="005F70FB">
              <w:rPr>
                <w:rStyle w:val="ChCharisSIL"/>
              </w:rPr>
              <w:t>ˈɛ̞k̚.stɾa</w:t>
            </w:r>
          </w:p>
        </w:tc>
        <w:tc>
          <w:tcPr>
            <w:tcW w:w="1275" w:type="dxa"/>
            <w:shd w:val="clear" w:color="auto" w:fill="auto"/>
          </w:tcPr>
          <w:p w14:paraId="7BDEA2F4"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271E7137" w14:textId="77777777" w:rsidR="000F4F82" w:rsidRPr="005F70FB" w:rsidRDefault="000F4F82" w:rsidP="00A551BF">
            <w:pPr>
              <w:pStyle w:val="TableCell0-0115Break"/>
            </w:pPr>
            <w:r w:rsidRPr="005F70FB">
              <w:t>be extra</w:t>
            </w:r>
          </w:p>
        </w:tc>
      </w:tr>
      <w:tr w:rsidR="00AC23C4" w:rsidRPr="005F70FB" w14:paraId="629C03BD" w14:textId="77777777" w:rsidTr="00BC00CF">
        <w:tc>
          <w:tcPr>
            <w:tcW w:w="240" w:type="dxa"/>
            <w:shd w:val="clear" w:color="auto" w:fill="auto"/>
          </w:tcPr>
          <w:p w14:paraId="0E21112D" w14:textId="77777777" w:rsidR="000F4F82" w:rsidRPr="005F70FB" w:rsidRDefault="000F4F82" w:rsidP="00A551BF">
            <w:pPr>
              <w:pStyle w:val="TableCell0-0115Break"/>
              <w:rPr>
                <w:rStyle w:val="ExampleSource"/>
              </w:rPr>
            </w:pPr>
          </w:p>
        </w:tc>
        <w:tc>
          <w:tcPr>
            <w:tcW w:w="1249" w:type="dxa"/>
            <w:shd w:val="clear" w:color="auto" w:fill="auto"/>
          </w:tcPr>
          <w:p w14:paraId="259CB30E" w14:textId="77777777" w:rsidR="000F4F82" w:rsidRPr="005F70FB" w:rsidRDefault="000F4F82" w:rsidP="00A551BF">
            <w:pPr>
              <w:pStyle w:val="TableCell0-0115Break"/>
              <w:rPr>
                <w:rStyle w:val="ChItalBold"/>
              </w:rPr>
            </w:pPr>
            <w:r w:rsidRPr="005F70FB">
              <w:rPr>
                <w:rStyle w:val="ChItalBold"/>
              </w:rPr>
              <w:t>emansipasi</w:t>
            </w:r>
          </w:p>
        </w:tc>
        <w:tc>
          <w:tcPr>
            <w:tcW w:w="1587" w:type="dxa"/>
            <w:shd w:val="clear" w:color="auto" w:fill="auto"/>
          </w:tcPr>
          <w:p w14:paraId="078DF369" w14:textId="77777777" w:rsidR="000F4F82" w:rsidRPr="005F70FB" w:rsidRDefault="000F4F82" w:rsidP="00A551BF">
            <w:pPr>
              <w:pStyle w:val="TableCell0-0115Break"/>
              <w:rPr>
                <w:rStyle w:val="ChCharisSIL"/>
              </w:rPr>
            </w:pPr>
            <w:r w:rsidRPr="005F70FB">
              <w:rPr>
                <w:rStyle w:val="ChCharisSIL"/>
              </w:rPr>
              <w:t>ɛ.ˌmɐn.si.ˈpa.si</w:t>
            </w:r>
          </w:p>
        </w:tc>
        <w:tc>
          <w:tcPr>
            <w:tcW w:w="1275" w:type="dxa"/>
            <w:shd w:val="clear" w:color="auto" w:fill="auto"/>
          </w:tcPr>
          <w:p w14:paraId="6BBFB60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4B6C478" w14:textId="77777777" w:rsidR="000F4F82" w:rsidRPr="005F70FB" w:rsidRDefault="000F4F82" w:rsidP="00A551BF">
            <w:pPr>
              <w:pStyle w:val="TableCell0-0115Break"/>
            </w:pPr>
            <w:r w:rsidRPr="005F70FB">
              <w:t>emancipation</w:t>
            </w:r>
          </w:p>
        </w:tc>
      </w:tr>
      <w:tr w:rsidR="00AC23C4" w:rsidRPr="005F70FB" w14:paraId="653C1858" w14:textId="77777777" w:rsidTr="00BC00CF">
        <w:tc>
          <w:tcPr>
            <w:tcW w:w="240" w:type="dxa"/>
            <w:shd w:val="clear" w:color="auto" w:fill="auto"/>
          </w:tcPr>
          <w:p w14:paraId="164842D4" w14:textId="77777777" w:rsidR="000F4F82" w:rsidRPr="005F70FB" w:rsidRDefault="000F4F82" w:rsidP="00A551BF">
            <w:pPr>
              <w:pStyle w:val="TableCell0-0115Break"/>
              <w:rPr>
                <w:rStyle w:val="ExampleSource"/>
              </w:rPr>
            </w:pPr>
          </w:p>
        </w:tc>
        <w:tc>
          <w:tcPr>
            <w:tcW w:w="1249" w:type="dxa"/>
            <w:shd w:val="clear" w:color="auto" w:fill="auto"/>
          </w:tcPr>
          <w:p w14:paraId="6D387855" w14:textId="77777777" w:rsidR="000F4F82" w:rsidRPr="005F70FB" w:rsidRDefault="000F4F82" w:rsidP="00A551BF">
            <w:pPr>
              <w:pStyle w:val="TableCell0-0115Break"/>
              <w:rPr>
                <w:rStyle w:val="ChItalBold"/>
              </w:rPr>
            </w:pPr>
            <w:r w:rsidRPr="005F70FB">
              <w:rPr>
                <w:rStyle w:val="ChItalBold"/>
              </w:rPr>
              <w:t>ember</w:t>
            </w:r>
          </w:p>
        </w:tc>
        <w:tc>
          <w:tcPr>
            <w:tcW w:w="1587" w:type="dxa"/>
            <w:shd w:val="clear" w:color="auto" w:fill="auto"/>
          </w:tcPr>
          <w:p w14:paraId="2A6D535C" w14:textId="77777777" w:rsidR="000F4F82" w:rsidRPr="005F70FB" w:rsidRDefault="000F4F82" w:rsidP="00A551BF">
            <w:pPr>
              <w:pStyle w:val="TableCell0-0115Break"/>
              <w:rPr>
                <w:rStyle w:val="ChCharisSIL"/>
              </w:rPr>
            </w:pPr>
            <w:r w:rsidRPr="005F70FB">
              <w:rPr>
                <w:rStyle w:val="ChCharisSIL"/>
              </w:rPr>
              <w:t>ˈɛ̞m.bɛ̞r̥</w:t>
            </w:r>
          </w:p>
        </w:tc>
        <w:tc>
          <w:tcPr>
            <w:tcW w:w="1275" w:type="dxa"/>
            <w:shd w:val="clear" w:color="auto" w:fill="auto"/>
          </w:tcPr>
          <w:p w14:paraId="3F23BB4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8D457E0" w14:textId="77777777" w:rsidR="000F4F82" w:rsidRPr="005F70FB" w:rsidRDefault="000F4F82" w:rsidP="00A551BF">
            <w:pPr>
              <w:pStyle w:val="TableCell0-0115Break"/>
            </w:pPr>
            <w:r w:rsidRPr="005F70FB">
              <w:t>bucket</w:t>
            </w:r>
          </w:p>
        </w:tc>
      </w:tr>
      <w:tr w:rsidR="00AC23C4" w:rsidRPr="005F70FB" w14:paraId="3BECF8FF" w14:textId="77777777" w:rsidTr="00BC00CF">
        <w:tc>
          <w:tcPr>
            <w:tcW w:w="240" w:type="dxa"/>
            <w:shd w:val="clear" w:color="auto" w:fill="auto"/>
          </w:tcPr>
          <w:p w14:paraId="4D7EDE5B" w14:textId="77777777" w:rsidR="000F4F82" w:rsidRPr="005F70FB" w:rsidRDefault="000F4F82" w:rsidP="00A551BF">
            <w:pPr>
              <w:pStyle w:val="TableCell0-0115Break"/>
              <w:rPr>
                <w:rStyle w:val="ExampleSource"/>
              </w:rPr>
            </w:pPr>
          </w:p>
        </w:tc>
        <w:tc>
          <w:tcPr>
            <w:tcW w:w="1249" w:type="dxa"/>
            <w:shd w:val="clear" w:color="auto" w:fill="auto"/>
          </w:tcPr>
          <w:p w14:paraId="1725229A" w14:textId="77777777" w:rsidR="000F4F82" w:rsidRPr="005F70FB" w:rsidRDefault="000F4F82" w:rsidP="00A551BF">
            <w:pPr>
              <w:pStyle w:val="TableCell0-0115Break"/>
              <w:rPr>
                <w:rStyle w:val="ChItalBold"/>
              </w:rPr>
            </w:pPr>
            <w:r w:rsidRPr="005F70FB">
              <w:rPr>
                <w:rStyle w:val="ChItalBold"/>
              </w:rPr>
              <w:t>emosi</w:t>
            </w:r>
          </w:p>
        </w:tc>
        <w:tc>
          <w:tcPr>
            <w:tcW w:w="1587" w:type="dxa"/>
            <w:shd w:val="clear" w:color="auto" w:fill="auto"/>
          </w:tcPr>
          <w:p w14:paraId="06AD23BF" w14:textId="77777777" w:rsidR="000F4F82" w:rsidRPr="005F70FB" w:rsidRDefault="000F4F82" w:rsidP="00A551BF">
            <w:pPr>
              <w:pStyle w:val="TableCell0-0115Break"/>
              <w:rPr>
                <w:rStyle w:val="ChCharisSIL"/>
              </w:rPr>
            </w:pPr>
            <w:r w:rsidRPr="005F70FB">
              <w:rPr>
                <w:rStyle w:val="ChCharisSIL"/>
              </w:rPr>
              <w:t>ɛ.ˈmɔ.si</w:t>
            </w:r>
          </w:p>
        </w:tc>
        <w:tc>
          <w:tcPr>
            <w:tcW w:w="1275" w:type="dxa"/>
            <w:shd w:val="clear" w:color="auto" w:fill="auto"/>
          </w:tcPr>
          <w:p w14:paraId="3B4119E6"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B8B5948" w14:textId="77777777" w:rsidR="000F4F82" w:rsidRPr="005F70FB" w:rsidRDefault="000F4F82" w:rsidP="00A551BF">
            <w:pPr>
              <w:pStyle w:val="TableCell0-0115Break"/>
            </w:pPr>
            <w:r w:rsidRPr="005F70FB">
              <w:t>feel angry (about)</w:t>
            </w:r>
          </w:p>
        </w:tc>
      </w:tr>
      <w:tr w:rsidR="00AC23C4" w:rsidRPr="005F70FB" w14:paraId="20C1894D" w14:textId="77777777" w:rsidTr="00BC00CF">
        <w:tc>
          <w:tcPr>
            <w:tcW w:w="240" w:type="dxa"/>
            <w:shd w:val="clear" w:color="auto" w:fill="auto"/>
          </w:tcPr>
          <w:p w14:paraId="0D192050" w14:textId="77777777" w:rsidR="000F4F82" w:rsidRPr="005F70FB" w:rsidRDefault="000F4F82" w:rsidP="00A551BF">
            <w:pPr>
              <w:pStyle w:val="TableCell0-0115Break"/>
              <w:rPr>
                <w:rStyle w:val="ExampleSource"/>
              </w:rPr>
            </w:pPr>
          </w:p>
        </w:tc>
        <w:tc>
          <w:tcPr>
            <w:tcW w:w="1249" w:type="dxa"/>
            <w:shd w:val="clear" w:color="auto" w:fill="auto"/>
          </w:tcPr>
          <w:p w14:paraId="17F95017" w14:textId="77777777" w:rsidR="000F4F82" w:rsidRPr="005F70FB" w:rsidRDefault="000F4F82" w:rsidP="00A551BF">
            <w:pPr>
              <w:pStyle w:val="TableCell0-0115Break"/>
              <w:rPr>
                <w:rStyle w:val="ChItalBold"/>
              </w:rPr>
            </w:pPr>
            <w:r w:rsidRPr="005F70FB">
              <w:rPr>
                <w:rStyle w:val="ChItalBold"/>
              </w:rPr>
              <w:t>erport</w:t>
            </w:r>
          </w:p>
        </w:tc>
        <w:tc>
          <w:tcPr>
            <w:tcW w:w="1587" w:type="dxa"/>
            <w:shd w:val="clear" w:color="auto" w:fill="auto"/>
          </w:tcPr>
          <w:p w14:paraId="52825094" w14:textId="77777777" w:rsidR="000F4F82" w:rsidRPr="005F70FB" w:rsidRDefault="000F4F82" w:rsidP="00A551BF">
            <w:pPr>
              <w:pStyle w:val="TableCell0-0115Break"/>
              <w:rPr>
                <w:rStyle w:val="ChCharisSIL"/>
              </w:rPr>
            </w:pPr>
            <w:r w:rsidRPr="005F70FB">
              <w:rPr>
                <w:rStyle w:val="ChCharisSIL"/>
              </w:rPr>
              <w:t>ˈɛ̞r.pɔ̞rt</w:t>
            </w:r>
          </w:p>
        </w:tc>
        <w:tc>
          <w:tcPr>
            <w:tcW w:w="1275" w:type="dxa"/>
            <w:shd w:val="clear" w:color="auto" w:fill="auto"/>
          </w:tcPr>
          <w:p w14:paraId="6C5A2FE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AEBBD14" w14:textId="77777777" w:rsidR="000F4F82" w:rsidRPr="005F70FB" w:rsidRDefault="000F4F82" w:rsidP="00A551BF">
            <w:pPr>
              <w:pStyle w:val="TableCell0-0115Break"/>
            </w:pPr>
            <w:r w:rsidRPr="005F70FB">
              <w:t>airport</w:t>
            </w:r>
          </w:p>
        </w:tc>
      </w:tr>
      <w:tr w:rsidR="00AC23C4" w:rsidRPr="005F70FB" w14:paraId="5C3DBBB5" w14:textId="77777777" w:rsidTr="00BC00CF">
        <w:tc>
          <w:tcPr>
            <w:tcW w:w="240" w:type="dxa"/>
            <w:shd w:val="clear" w:color="auto" w:fill="auto"/>
          </w:tcPr>
          <w:p w14:paraId="3BBD0B11" w14:textId="77777777" w:rsidR="000F4F82" w:rsidRPr="005F70FB" w:rsidRDefault="000F4F82" w:rsidP="000F4F82">
            <w:pPr>
              <w:pStyle w:val="TableCell0-2115ptBreak"/>
              <w:rPr>
                <w:rStyle w:val="ExampleSource"/>
              </w:rPr>
            </w:pPr>
          </w:p>
        </w:tc>
        <w:tc>
          <w:tcPr>
            <w:tcW w:w="1249" w:type="dxa"/>
            <w:shd w:val="clear" w:color="auto" w:fill="auto"/>
          </w:tcPr>
          <w:p w14:paraId="5E5E5893" w14:textId="77777777" w:rsidR="000F4F82" w:rsidRPr="005F70FB" w:rsidRDefault="000F4F82" w:rsidP="000F4F82">
            <w:pPr>
              <w:pStyle w:val="TableCell0-2115ptBreak"/>
              <w:rPr>
                <w:rStyle w:val="ChItalBold"/>
              </w:rPr>
            </w:pPr>
            <w:r w:rsidRPr="005F70FB">
              <w:rPr>
                <w:rStyle w:val="ChItalBold"/>
              </w:rPr>
              <w:t>etnis</w:t>
            </w:r>
          </w:p>
        </w:tc>
        <w:tc>
          <w:tcPr>
            <w:tcW w:w="1587" w:type="dxa"/>
            <w:shd w:val="clear" w:color="auto" w:fill="auto"/>
          </w:tcPr>
          <w:p w14:paraId="6478F197" w14:textId="77777777" w:rsidR="000F4F82" w:rsidRPr="005F70FB" w:rsidRDefault="000F4F82" w:rsidP="000F4F82">
            <w:pPr>
              <w:pStyle w:val="TableCell0-2115ptBreak"/>
              <w:rPr>
                <w:rStyle w:val="ChCharisSIL"/>
              </w:rPr>
            </w:pPr>
            <w:r w:rsidRPr="005F70FB">
              <w:rPr>
                <w:rStyle w:val="ChCharisSIL"/>
              </w:rPr>
              <w:t>ˈɛ̞t̚.nɪs</w:t>
            </w:r>
          </w:p>
        </w:tc>
        <w:tc>
          <w:tcPr>
            <w:tcW w:w="1275" w:type="dxa"/>
            <w:shd w:val="clear" w:color="auto" w:fill="auto"/>
          </w:tcPr>
          <w:p w14:paraId="0ED9272B"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3BC05305" w14:textId="77777777" w:rsidR="000F4F82" w:rsidRPr="005F70FB" w:rsidRDefault="000F4F82" w:rsidP="000F4F82">
            <w:pPr>
              <w:pStyle w:val="TableCell0-2115ptBreak"/>
            </w:pPr>
            <w:r w:rsidRPr="005F70FB">
              <w:t>ethnic</w:t>
            </w:r>
          </w:p>
        </w:tc>
      </w:tr>
      <w:tr w:rsidR="00AC23C4" w:rsidRPr="005F70FB" w14:paraId="72DEA23C" w14:textId="77777777" w:rsidTr="00BC00CF">
        <w:tc>
          <w:tcPr>
            <w:tcW w:w="240" w:type="dxa"/>
            <w:shd w:val="clear" w:color="auto" w:fill="auto"/>
          </w:tcPr>
          <w:p w14:paraId="4757073D" w14:textId="77777777" w:rsidR="000F4F82" w:rsidRPr="005F70FB" w:rsidRDefault="000F4F82" w:rsidP="000F4F82">
            <w:pPr>
              <w:pStyle w:val="TableCell2-2"/>
              <w:rPr>
                <w:rStyle w:val="ExampleSource"/>
              </w:rPr>
            </w:pPr>
          </w:p>
        </w:tc>
        <w:tc>
          <w:tcPr>
            <w:tcW w:w="1249" w:type="dxa"/>
            <w:shd w:val="clear" w:color="auto" w:fill="auto"/>
          </w:tcPr>
          <w:p w14:paraId="70BD8BFE" w14:textId="77777777" w:rsidR="000F4F82" w:rsidRPr="005F70FB" w:rsidRDefault="000F4F82" w:rsidP="000F4F82">
            <w:pPr>
              <w:pStyle w:val="TableCell2-2"/>
              <w:rPr>
                <w:rStyle w:val="ChBold"/>
              </w:rPr>
            </w:pPr>
            <w:r w:rsidRPr="005F70FB">
              <w:rPr>
                <w:rStyle w:val="ChBold"/>
              </w:rPr>
              <w:t>F</w:t>
            </w:r>
          </w:p>
        </w:tc>
        <w:tc>
          <w:tcPr>
            <w:tcW w:w="1587" w:type="dxa"/>
            <w:shd w:val="clear" w:color="auto" w:fill="auto"/>
          </w:tcPr>
          <w:p w14:paraId="32B09180" w14:textId="77777777" w:rsidR="000F4F82" w:rsidRPr="005F70FB" w:rsidRDefault="000F4F82" w:rsidP="000F4F82">
            <w:pPr>
              <w:pStyle w:val="TableCell2-2"/>
            </w:pPr>
          </w:p>
        </w:tc>
        <w:tc>
          <w:tcPr>
            <w:tcW w:w="1275" w:type="dxa"/>
            <w:shd w:val="clear" w:color="auto" w:fill="auto"/>
          </w:tcPr>
          <w:p w14:paraId="3ACAA9A7" w14:textId="77777777" w:rsidR="000F4F82" w:rsidRPr="005F70FB" w:rsidRDefault="000F4F82" w:rsidP="000F4F82">
            <w:pPr>
              <w:pStyle w:val="TableCell2-2"/>
            </w:pPr>
          </w:p>
        </w:tc>
        <w:tc>
          <w:tcPr>
            <w:tcW w:w="2379" w:type="dxa"/>
            <w:shd w:val="clear" w:color="auto" w:fill="auto"/>
          </w:tcPr>
          <w:p w14:paraId="0BDB3075" w14:textId="77777777" w:rsidR="000F4F82" w:rsidRPr="005F70FB" w:rsidRDefault="000F4F82" w:rsidP="000F4F82">
            <w:pPr>
              <w:pStyle w:val="TableCell2-2"/>
            </w:pPr>
          </w:p>
        </w:tc>
      </w:tr>
      <w:tr w:rsidR="00AC23C4" w:rsidRPr="005F70FB" w14:paraId="2C2B2FAE" w14:textId="77777777" w:rsidTr="00BC00CF">
        <w:tc>
          <w:tcPr>
            <w:tcW w:w="240" w:type="dxa"/>
            <w:shd w:val="clear" w:color="auto" w:fill="auto"/>
          </w:tcPr>
          <w:p w14:paraId="6202DEAB" w14:textId="77777777" w:rsidR="000F4F82" w:rsidRPr="005F70FB" w:rsidRDefault="000F4F82" w:rsidP="00A551BF">
            <w:pPr>
              <w:pStyle w:val="TableCell0-0115Break"/>
              <w:rPr>
                <w:rStyle w:val="ExampleSource"/>
              </w:rPr>
            </w:pPr>
          </w:p>
        </w:tc>
        <w:tc>
          <w:tcPr>
            <w:tcW w:w="1249" w:type="dxa"/>
            <w:shd w:val="clear" w:color="auto" w:fill="auto"/>
          </w:tcPr>
          <w:p w14:paraId="23251E2A" w14:textId="77777777" w:rsidR="000F4F82" w:rsidRPr="005F70FB" w:rsidRDefault="000F4F82" w:rsidP="00A551BF">
            <w:pPr>
              <w:pStyle w:val="TableCell0-0115Break"/>
              <w:rPr>
                <w:rStyle w:val="ChItalBold"/>
              </w:rPr>
            </w:pPr>
            <w:r w:rsidRPr="005F70FB">
              <w:rPr>
                <w:rStyle w:val="ChItalBold"/>
              </w:rPr>
              <w:t>fajar</w:t>
            </w:r>
          </w:p>
        </w:tc>
        <w:tc>
          <w:tcPr>
            <w:tcW w:w="1587" w:type="dxa"/>
            <w:shd w:val="clear" w:color="auto" w:fill="auto"/>
          </w:tcPr>
          <w:p w14:paraId="6202F524" w14:textId="77777777" w:rsidR="000F4F82" w:rsidRPr="005F70FB" w:rsidRDefault="000F4F82" w:rsidP="00A551BF">
            <w:pPr>
              <w:pStyle w:val="TableCell0-0115Break"/>
              <w:rPr>
                <w:rStyle w:val="ChCharisSIL"/>
              </w:rPr>
            </w:pPr>
            <w:r w:rsidRPr="005F70FB">
              <w:rPr>
                <w:rStyle w:val="ChCharisSIL"/>
              </w:rPr>
              <w:t>ˈfa.dʒɐr̥</w:t>
            </w:r>
          </w:p>
        </w:tc>
        <w:tc>
          <w:tcPr>
            <w:tcW w:w="1275" w:type="dxa"/>
            <w:shd w:val="clear" w:color="auto" w:fill="auto"/>
          </w:tcPr>
          <w:p w14:paraId="268355A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779868B" w14:textId="77777777" w:rsidR="000F4F82" w:rsidRPr="005F70FB" w:rsidRDefault="000F4F82" w:rsidP="00A551BF">
            <w:pPr>
              <w:pStyle w:val="TableCell0-0115Break"/>
            </w:pPr>
            <w:r w:rsidRPr="005F70FB">
              <w:t>dawn</w:t>
            </w:r>
          </w:p>
        </w:tc>
      </w:tr>
      <w:tr w:rsidR="00AC23C4" w:rsidRPr="005F70FB" w14:paraId="2B7390BD" w14:textId="77777777" w:rsidTr="00BC00CF">
        <w:tc>
          <w:tcPr>
            <w:tcW w:w="240" w:type="dxa"/>
            <w:shd w:val="clear" w:color="auto" w:fill="auto"/>
          </w:tcPr>
          <w:p w14:paraId="0FD0EDFF" w14:textId="77777777" w:rsidR="000F4F82" w:rsidRPr="005F70FB" w:rsidRDefault="000F4F82" w:rsidP="00A551BF">
            <w:pPr>
              <w:pStyle w:val="TableCell0-0115Break"/>
              <w:rPr>
                <w:rStyle w:val="ExampleSource"/>
              </w:rPr>
            </w:pPr>
          </w:p>
        </w:tc>
        <w:tc>
          <w:tcPr>
            <w:tcW w:w="1249" w:type="dxa"/>
            <w:shd w:val="clear" w:color="auto" w:fill="auto"/>
          </w:tcPr>
          <w:p w14:paraId="5D470390" w14:textId="77777777" w:rsidR="000F4F82" w:rsidRPr="005F70FB" w:rsidRDefault="000F4F82" w:rsidP="00A551BF">
            <w:pPr>
              <w:pStyle w:val="TableCell0-0115Break"/>
              <w:rPr>
                <w:rStyle w:val="ChItalBold"/>
              </w:rPr>
            </w:pPr>
            <w:r w:rsidRPr="005F70FB">
              <w:rPr>
                <w:rStyle w:val="ChItalBold"/>
              </w:rPr>
              <w:t>fam</w:t>
            </w:r>
          </w:p>
        </w:tc>
        <w:tc>
          <w:tcPr>
            <w:tcW w:w="1587" w:type="dxa"/>
            <w:shd w:val="clear" w:color="auto" w:fill="auto"/>
          </w:tcPr>
          <w:p w14:paraId="0860806F" w14:textId="77777777" w:rsidR="000F4F82" w:rsidRPr="005F70FB" w:rsidRDefault="000F4F82" w:rsidP="00A551BF">
            <w:pPr>
              <w:pStyle w:val="TableCell0-0115Break"/>
              <w:rPr>
                <w:rStyle w:val="ChCharisSIL"/>
              </w:rPr>
            </w:pPr>
            <w:r w:rsidRPr="005F70FB">
              <w:rPr>
                <w:rStyle w:val="ChCharisSIL"/>
              </w:rPr>
              <w:t>ˈfɐm</w:t>
            </w:r>
          </w:p>
        </w:tc>
        <w:tc>
          <w:tcPr>
            <w:tcW w:w="1275" w:type="dxa"/>
            <w:shd w:val="clear" w:color="auto" w:fill="auto"/>
          </w:tcPr>
          <w:p w14:paraId="792BE2F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3AFD463" w14:textId="77777777" w:rsidR="000F4F82" w:rsidRPr="005F70FB" w:rsidRDefault="000F4F82" w:rsidP="00A551BF">
            <w:pPr>
              <w:pStyle w:val="TableCell0-0115Break"/>
            </w:pPr>
            <w:r w:rsidRPr="005F70FB">
              <w:t>family name</w:t>
            </w:r>
          </w:p>
        </w:tc>
      </w:tr>
      <w:tr w:rsidR="00AC23C4" w:rsidRPr="005F70FB" w14:paraId="7C4DAF13" w14:textId="77777777" w:rsidTr="00BC00CF">
        <w:tc>
          <w:tcPr>
            <w:tcW w:w="240" w:type="dxa"/>
            <w:shd w:val="clear" w:color="auto" w:fill="auto"/>
          </w:tcPr>
          <w:p w14:paraId="0B847409"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3643AC8" w14:textId="77777777" w:rsidR="000F4F82" w:rsidRPr="005F70FB" w:rsidRDefault="000F4F82" w:rsidP="00A551BF">
            <w:pPr>
              <w:pStyle w:val="TableCell0-0115Break"/>
              <w:rPr>
                <w:rStyle w:val="ChItalBold"/>
              </w:rPr>
            </w:pPr>
            <w:r w:rsidRPr="005F70FB">
              <w:rPr>
                <w:rStyle w:val="ChItalBold"/>
              </w:rPr>
              <w:t>fasilitas</w:t>
            </w:r>
          </w:p>
        </w:tc>
        <w:tc>
          <w:tcPr>
            <w:tcW w:w="1587" w:type="dxa"/>
            <w:shd w:val="clear" w:color="auto" w:fill="auto"/>
          </w:tcPr>
          <w:p w14:paraId="67300FBA" w14:textId="77777777" w:rsidR="000F4F82" w:rsidRPr="005F70FB" w:rsidRDefault="000F4F82" w:rsidP="00A551BF">
            <w:pPr>
              <w:pStyle w:val="TableCell0-0115Break"/>
              <w:rPr>
                <w:rStyle w:val="ChCharisSIL"/>
              </w:rPr>
            </w:pPr>
            <w:r w:rsidRPr="005F70FB">
              <w:rPr>
                <w:rStyle w:val="ChCharisSIL"/>
              </w:rPr>
              <w:t>fa.ˌsi.li.ˈtɐs</w:t>
            </w:r>
          </w:p>
        </w:tc>
        <w:tc>
          <w:tcPr>
            <w:tcW w:w="1275" w:type="dxa"/>
            <w:shd w:val="clear" w:color="auto" w:fill="auto"/>
          </w:tcPr>
          <w:p w14:paraId="39D8433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8966281" w14:textId="77777777" w:rsidR="000F4F82" w:rsidRPr="005F70FB" w:rsidRDefault="000F4F82" w:rsidP="00A551BF">
            <w:pPr>
              <w:pStyle w:val="TableCell0-0115Break"/>
            </w:pPr>
            <w:r w:rsidRPr="005F70FB">
              <w:t>facility</w:t>
            </w:r>
          </w:p>
        </w:tc>
      </w:tr>
      <w:tr w:rsidR="00AC23C4" w:rsidRPr="005F70FB" w14:paraId="4A4C0CDF" w14:textId="77777777" w:rsidTr="00BC00CF">
        <w:tc>
          <w:tcPr>
            <w:tcW w:w="240" w:type="dxa"/>
            <w:shd w:val="clear" w:color="auto" w:fill="auto"/>
          </w:tcPr>
          <w:p w14:paraId="4B425F4B" w14:textId="77777777" w:rsidR="000F4F82" w:rsidRPr="005F70FB" w:rsidRDefault="000F4F82" w:rsidP="00A551BF">
            <w:pPr>
              <w:pStyle w:val="TableCell0-0115Break"/>
              <w:rPr>
                <w:rStyle w:val="ExampleSource"/>
              </w:rPr>
            </w:pPr>
          </w:p>
        </w:tc>
        <w:tc>
          <w:tcPr>
            <w:tcW w:w="1249" w:type="dxa"/>
            <w:shd w:val="clear" w:color="auto" w:fill="auto"/>
          </w:tcPr>
          <w:p w14:paraId="4C4E8F98" w14:textId="77777777" w:rsidR="000F4F82" w:rsidRPr="005F70FB" w:rsidRDefault="000F4F82" w:rsidP="00A551BF">
            <w:pPr>
              <w:pStyle w:val="TableCell0-0115Break"/>
              <w:rPr>
                <w:rStyle w:val="ChItalBold"/>
              </w:rPr>
            </w:pPr>
            <w:r w:rsidRPr="005F70FB">
              <w:rPr>
                <w:rStyle w:val="ChItalBold"/>
              </w:rPr>
              <w:t>februari</w:t>
            </w:r>
          </w:p>
        </w:tc>
        <w:tc>
          <w:tcPr>
            <w:tcW w:w="1587" w:type="dxa"/>
            <w:shd w:val="clear" w:color="auto" w:fill="auto"/>
          </w:tcPr>
          <w:p w14:paraId="7CE7A1C4" w14:textId="77777777" w:rsidR="000F4F82" w:rsidRPr="005F70FB" w:rsidRDefault="000F4F82" w:rsidP="00A551BF">
            <w:pPr>
              <w:pStyle w:val="TableCell0-0115Break"/>
              <w:rPr>
                <w:rStyle w:val="ChCharisSIL"/>
              </w:rPr>
            </w:pPr>
            <w:r w:rsidRPr="005F70FB">
              <w:rPr>
                <w:rStyle w:val="ChCharisSIL"/>
              </w:rPr>
              <w:t>ˌfɛ.brʊ.ˈa.ɾi</w:t>
            </w:r>
          </w:p>
        </w:tc>
        <w:tc>
          <w:tcPr>
            <w:tcW w:w="1275" w:type="dxa"/>
            <w:shd w:val="clear" w:color="auto" w:fill="auto"/>
          </w:tcPr>
          <w:p w14:paraId="5D35DD7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67D91B7" w14:textId="77777777" w:rsidR="000F4F82" w:rsidRPr="005F70FB" w:rsidRDefault="000F4F82" w:rsidP="00A551BF">
            <w:pPr>
              <w:pStyle w:val="TableCell0-0115Break"/>
            </w:pPr>
            <w:r w:rsidRPr="005F70FB">
              <w:t>February</w:t>
            </w:r>
          </w:p>
        </w:tc>
      </w:tr>
      <w:tr w:rsidR="00AC23C4" w:rsidRPr="005F70FB" w14:paraId="572E5FFF" w14:textId="77777777" w:rsidTr="00BC00CF">
        <w:tc>
          <w:tcPr>
            <w:tcW w:w="240" w:type="dxa"/>
            <w:shd w:val="clear" w:color="auto" w:fill="auto"/>
          </w:tcPr>
          <w:p w14:paraId="6296965C" w14:textId="77777777" w:rsidR="000F4F82" w:rsidRPr="005F70FB" w:rsidRDefault="000F4F82" w:rsidP="00A551BF">
            <w:pPr>
              <w:pStyle w:val="TableCell0-0115Break"/>
              <w:rPr>
                <w:rStyle w:val="ExampleSource"/>
              </w:rPr>
            </w:pPr>
          </w:p>
        </w:tc>
        <w:tc>
          <w:tcPr>
            <w:tcW w:w="1249" w:type="dxa"/>
            <w:shd w:val="clear" w:color="auto" w:fill="auto"/>
          </w:tcPr>
          <w:p w14:paraId="46132EF9" w14:textId="77777777" w:rsidR="000F4F82" w:rsidRPr="005F70FB" w:rsidRDefault="000F4F82" w:rsidP="00A551BF">
            <w:pPr>
              <w:pStyle w:val="TableCell0-0115Break"/>
              <w:rPr>
                <w:rStyle w:val="ChItalBold"/>
              </w:rPr>
            </w:pPr>
            <w:r w:rsidRPr="005F70FB">
              <w:rPr>
                <w:rStyle w:val="ChItalBold"/>
              </w:rPr>
              <w:t>federasi</w:t>
            </w:r>
          </w:p>
        </w:tc>
        <w:tc>
          <w:tcPr>
            <w:tcW w:w="1587" w:type="dxa"/>
            <w:shd w:val="clear" w:color="auto" w:fill="auto"/>
          </w:tcPr>
          <w:p w14:paraId="68FDE158" w14:textId="77777777" w:rsidR="000F4F82" w:rsidRPr="005F70FB" w:rsidRDefault="000F4F82" w:rsidP="00A551BF">
            <w:pPr>
              <w:pStyle w:val="TableCell0-0115Break"/>
              <w:rPr>
                <w:rStyle w:val="ChCharisSIL"/>
              </w:rPr>
            </w:pPr>
            <w:r w:rsidRPr="005F70FB">
              <w:rPr>
                <w:rStyle w:val="ChCharisSIL"/>
              </w:rPr>
              <w:t>ˌfɛ.dɛ.ˈɾa.si</w:t>
            </w:r>
          </w:p>
        </w:tc>
        <w:tc>
          <w:tcPr>
            <w:tcW w:w="1275" w:type="dxa"/>
            <w:shd w:val="clear" w:color="auto" w:fill="auto"/>
          </w:tcPr>
          <w:p w14:paraId="6EBAD37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04F8F05" w14:textId="77777777" w:rsidR="000F4F82" w:rsidRPr="005F70FB" w:rsidRDefault="000F4F82" w:rsidP="00A551BF">
            <w:pPr>
              <w:pStyle w:val="TableCell0-0115Break"/>
            </w:pPr>
            <w:r w:rsidRPr="005F70FB">
              <w:t>federation</w:t>
            </w:r>
          </w:p>
        </w:tc>
      </w:tr>
      <w:tr w:rsidR="00AC23C4" w:rsidRPr="005F70FB" w14:paraId="689FE898" w14:textId="77777777" w:rsidTr="00BC00CF">
        <w:tc>
          <w:tcPr>
            <w:tcW w:w="240" w:type="dxa"/>
            <w:shd w:val="clear" w:color="auto" w:fill="auto"/>
          </w:tcPr>
          <w:p w14:paraId="2925A7C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4A27DF2" w14:textId="77777777" w:rsidR="000F4F82" w:rsidRPr="005F70FB" w:rsidRDefault="000F4F82" w:rsidP="00A551BF">
            <w:pPr>
              <w:pStyle w:val="TableCell0-0115Break"/>
              <w:rPr>
                <w:rStyle w:val="ChItalBold"/>
              </w:rPr>
            </w:pPr>
            <w:r w:rsidRPr="005F70FB">
              <w:rPr>
                <w:rStyle w:val="ChItalBold"/>
              </w:rPr>
              <w:t>ferban</w:t>
            </w:r>
          </w:p>
        </w:tc>
        <w:tc>
          <w:tcPr>
            <w:tcW w:w="1587" w:type="dxa"/>
            <w:shd w:val="clear" w:color="auto" w:fill="auto"/>
          </w:tcPr>
          <w:p w14:paraId="08C68209" w14:textId="77777777" w:rsidR="000F4F82" w:rsidRPr="005F70FB" w:rsidRDefault="000F4F82" w:rsidP="00A551BF">
            <w:pPr>
              <w:pStyle w:val="TableCell0-0115Break"/>
              <w:rPr>
                <w:rStyle w:val="ChCharisSIL"/>
              </w:rPr>
            </w:pPr>
            <w:r w:rsidRPr="005F70FB">
              <w:rPr>
                <w:rStyle w:val="ChCharisSIL"/>
              </w:rPr>
              <w:t>fɛ̞r.ˈbɐn</w:t>
            </w:r>
          </w:p>
        </w:tc>
        <w:tc>
          <w:tcPr>
            <w:tcW w:w="1275" w:type="dxa"/>
            <w:shd w:val="clear" w:color="auto" w:fill="auto"/>
          </w:tcPr>
          <w:p w14:paraId="427753E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6DBC84B" w14:textId="77777777" w:rsidR="000F4F82" w:rsidRPr="005F70FB" w:rsidRDefault="000F4F82" w:rsidP="00A551BF">
            <w:pPr>
              <w:pStyle w:val="TableCell0-0115Break"/>
            </w:pPr>
            <w:r w:rsidRPr="005F70FB">
              <w:t>bandage</w:t>
            </w:r>
          </w:p>
        </w:tc>
      </w:tr>
      <w:tr w:rsidR="00AC23C4" w:rsidRPr="005F70FB" w14:paraId="206AA9DF" w14:textId="77777777" w:rsidTr="00BC00CF">
        <w:tc>
          <w:tcPr>
            <w:tcW w:w="240" w:type="dxa"/>
            <w:shd w:val="clear" w:color="auto" w:fill="auto"/>
          </w:tcPr>
          <w:p w14:paraId="59AAF917" w14:textId="77777777" w:rsidR="000F4F82" w:rsidRPr="005F70FB" w:rsidRDefault="000F4F82" w:rsidP="00A551BF">
            <w:pPr>
              <w:pStyle w:val="TableCell0-0115Break"/>
              <w:rPr>
                <w:rStyle w:val="ExampleSource"/>
              </w:rPr>
            </w:pPr>
          </w:p>
        </w:tc>
        <w:tc>
          <w:tcPr>
            <w:tcW w:w="1249" w:type="dxa"/>
            <w:shd w:val="clear" w:color="auto" w:fill="auto"/>
          </w:tcPr>
          <w:p w14:paraId="0F22DA73" w14:textId="77777777" w:rsidR="000F4F82" w:rsidRPr="005F70FB" w:rsidRDefault="000F4F82" w:rsidP="00A551BF">
            <w:pPr>
              <w:pStyle w:val="TableCell0-0115Break"/>
              <w:rPr>
                <w:rStyle w:val="ChItalBold"/>
              </w:rPr>
            </w:pPr>
            <w:r w:rsidRPr="005F70FB">
              <w:rPr>
                <w:rStyle w:val="ChItalBold"/>
              </w:rPr>
              <w:t>fetsin</w:t>
            </w:r>
          </w:p>
        </w:tc>
        <w:tc>
          <w:tcPr>
            <w:tcW w:w="1587" w:type="dxa"/>
            <w:shd w:val="clear" w:color="auto" w:fill="auto"/>
          </w:tcPr>
          <w:p w14:paraId="47232141" w14:textId="77777777" w:rsidR="000F4F82" w:rsidRPr="005F70FB" w:rsidRDefault="000F4F82" w:rsidP="00A551BF">
            <w:pPr>
              <w:pStyle w:val="TableCell0-0115Break"/>
              <w:rPr>
                <w:rStyle w:val="ChCharisSIL"/>
              </w:rPr>
            </w:pPr>
            <w:r w:rsidRPr="005F70FB">
              <w:rPr>
                <w:rStyle w:val="ChCharisSIL"/>
              </w:rPr>
              <w:t>ˈfɛ̞t̚.sɪn</w:t>
            </w:r>
          </w:p>
        </w:tc>
        <w:tc>
          <w:tcPr>
            <w:tcW w:w="1275" w:type="dxa"/>
            <w:shd w:val="clear" w:color="auto" w:fill="auto"/>
          </w:tcPr>
          <w:p w14:paraId="29BF8C4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475A5E9" w14:textId="77777777" w:rsidR="000F4F82" w:rsidRPr="005F70FB" w:rsidRDefault="000F4F82" w:rsidP="00A551BF">
            <w:pPr>
              <w:pStyle w:val="TableCell0-0115Break"/>
            </w:pPr>
            <w:r w:rsidRPr="005F70FB">
              <w:t>flavoring spice</w:t>
            </w:r>
          </w:p>
        </w:tc>
      </w:tr>
      <w:tr w:rsidR="00AC23C4" w:rsidRPr="005F70FB" w14:paraId="1D8F296B" w14:textId="77777777" w:rsidTr="00BC00CF">
        <w:tc>
          <w:tcPr>
            <w:tcW w:w="240" w:type="dxa"/>
            <w:shd w:val="clear" w:color="auto" w:fill="auto"/>
          </w:tcPr>
          <w:p w14:paraId="37039BC4" w14:textId="77777777" w:rsidR="000F4F82" w:rsidRPr="005F70FB" w:rsidRDefault="000F4F82" w:rsidP="00A551BF">
            <w:pPr>
              <w:pStyle w:val="TableCell0-0115Break"/>
              <w:rPr>
                <w:rStyle w:val="ExampleSource"/>
              </w:rPr>
            </w:pPr>
          </w:p>
        </w:tc>
        <w:tc>
          <w:tcPr>
            <w:tcW w:w="1249" w:type="dxa"/>
            <w:shd w:val="clear" w:color="auto" w:fill="auto"/>
          </w:tcPr>
          <w:p w14:paraId="207B7A2F" w14:textId="77777777" w:rsidR="000F4F82" w:rsidRPr="005F70FB" w:rsidRDefault="000F4F82" w:rsidP="00A551BF">
            <w:pPr>
              <w:pStyle w:val="TableCell0-0115Break"/>
              <w:rPr>
                <w:rStyle w:val="ChItalBold"/>
              </w:rPr>
            </w:pPr>
            <w:r w:rsidRPr="005F70FB">
              <w:rPr>
                <w:rStyle w:val="ChItalBold"/>
              </w:rPr>
              <w:t>fideo</w:t>
            </w:r>
          </w:p>
        </w:tc>
        <w:tc>
          <w:tcPr>
            <w:tcW w:w="1587" w:type="dxa"/>
            <w:shd w:val="clear" w:color="auto" w:fill="auto"/>
          </w:tcPr>
          <w:p w14:paraId="3C0B1798" w14:textId="77777777" w:rsidR="000F4F82" w:rsidRPr="005F70FB" w:rsidRDefault="000F4F82" w:rsidP="00A551BF">
            <w:pPr>
              <w:pStyle w:val="TableCell0-0115Break"/>
              <w:rPr>
                <w:rStyle w:val="ChCharisSIL"/>
              </w:rPr>
            </w:pPr>
            <w:r w:rsidRPr="005F70FB">
              <w:rPr>
                <w:rStyle w:val="ChCharisSIL"/>
              </w:rPr>
              <w:t>fi.ˈdɛ.ɔ</w:t>
            </w:r>
          </w:p>
        </w:tc>
        <w:tc>
          <w:tcPr>
            <w:tcW w:w="1275" w:type="dxa"/>
            <w:shd w:val="clear" w:color="auto" w:fill="auto"/>
          </w:tcPr>
          <w:p w14:paraId="1094F6B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DCA864E" w14:textId="77777777" w:rsidR="000F4F82" w:rsidRPr="005F70FB" w:rsidRDefault="000F4F82" w:rsidP="00A551BF">
            <w:pPr>
              <w:pStyle w:val="TableCell0-0115Break"/>
            </w:pPr>
            <w:r w:rsidRPr="005F70FB">
              <w:t>video</w:t>
            </w:r>
          </w:p>
        </w:tc>
      </w:tr>
      <w:tr w:rsidR="00AC23C4" w:rsidRPr="005F70FB" w14:paraId="40DD3636" w14:textId="77777777" w:rsidTr="00BC00CF">
        <w:tc>
          <w:tcPr>
            <w:tcW w:w="240" w:type="dxa"/>
            <w:shd w:val="clear" w:color="auto" w:fill="auto"/>
          </w:tcPr>
          <w:p w14:paraId="1834A180" w14:textId="77777777" w:rsidR="000F4F82" w:rsidRPr="005F70FB" w:rsidRDefault="000F4F82" w:rsidP="00A551BF">
            <w:pPr>
              <w:pStyle w:val="TableCell0-0115Break"/>
              <w:rPr>
                <w:rStyle w:val="ExampleSource"/>
              </w:rPr>
            </w:pPr>
          </w:p>
        </w:tc>
        <w:tc>
          <w:tcPr>
            <w:tcW w:w="1249" w:type="dxa"/>
            <w:shd w:val="clear" w:color="auto" w:fill="auto"/>
          </w:tcPr>
          <w:p w14:paraId="362464BF" w14:textId="77777777" w:rsidR="000F4F82" w:rsidRPr="005F70FB" w:rsidRDefault="000F4F82" w:rsidP="00A551BF">
            <w:pPr>
              <w:pStyle w:val="TableCell0-0115Break"/>
              <w:rPr>
                <w:rStyle w:val="ChItalBold"/>
              </w:rPr>
            </w:pPr>
            <w:r w:rsidRPr="005F70FB">
              <w:rPr>
                <w:rStyle w:val="ChItalBold"/>
              </w:rPr>
              <w:t>figur</w:t>
            </w:r>
          </w:p>
        </w:tc>
        <w:tc>
          <w:tcPr>
            <w:tcW w:w="1587" w:type="dxa"/>
            <w:shd w:val="clear" w:color="auto" w:fill="auto"/>
          </w:tcPr>
          <w:p w14:paraId="2D39C489" w14:textId="77777777" w:rsidR="000F4F82" w:rsidRPr="005F70FB" w:rsidRDefault="000F4F82" w:rsidP="00A551BF">
            <w:pPr>
              <w:pStyle w:val="TableCell0-0115Break"/>
              <w:rPr>
                <w:rStyle w:val="ChCharisSIL"/>
              </w:rPr>
            </w:pPr>
            <w:r w:rsidRPr="005F70FB">
              <w:rPr>
                <w:rStyle w:val="ChCharisSIL"/>
              </w:rPr>
              <w:t>ˈfi.gʊr̥</w:t>
            </w:r>
          </w:p>
        </w:tc>
        <w:tc>
          <w:tcPr>
            <w:tcW w:w="1275" w:type="dxa"/>
            <w:shd w:val="clear" w:color="auto" w:fill="auto"/>
          </w:tcPr>
          <w:p w14:paraId="1C358AB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188618" w14:textId="77777777" w:rsidR="000F4F82" w:rsidRPr="005F70FB" w:rsidRDefault="000F4F82" w:rsidP="00A551BF">
            <w:pPr>
              <w:pStyle w:val="TableCell0-0115Break"/>
            </w:pPr>
            <w:r w:rsidRPr="005F70FB">
              <w:t>figure</w:t>
            </w:r>
          </w:p>
        </w:tc>
      </w:tr>
      <w:tr w:rsidR="00AC23C4" w:rsidRPr="005F70FB" w14:paraId="1BCFD11B" w14:textId="77777777" w:rsidTr="00BC00CF">
        <w:tc>
          <w:tcPr>
            <w:tcW w:w="240" w:type="dxa"/>
            <w:shd w:val="clear" w:color="auto" w:fill="auto"/>
          </w:tcPr>
          <w:p w14:paraId="01759A40" w14:textId="77777777" w:rsidR="000F4F82" w:rsidRPr="005F70FB" w:rsidRDefault="000F4F82" w:rsidP="00A551BF">
            <w:pPr>
              <w:pStyle w:val="TableCell0-0115Break"/>
              <w:rPr>
                <w:rStyle w:val="ExampleSource"/>
              </w:rPr>
            </w:pPr>
          </w:p>
        </w:tc>
        <w:tc>
          <w:tcPr>
            <w:tcW w:w="1249" w:type="dxa"/>
            <w:shd w:val="clear" w:color="auto" w:fill="auto"/>
          </w:tcPr>
          <w:p w14:paraId="17AB3A8E" w14:textId="77777777" w:rsidR="000F4F82" w:rsidRPr="005F70FB" w:rsidRDefault="000F4F82" w:rsidP="00A551BF">
            <w:pPr>
              <w:pStyle w:val="TableCell0-0115Break"/>
              <w:rPr>
                <w:rStyle w:val="ChItalBold"/>
              </w:rPr>
            </w:pPr>
            <w:r w:rsidRPr="005F70FB">
              <w:rPr>
                <w:rStyle w:val="ChItalBold"/>
              </w:rPr>
              <w:t>filem</w:t>
            </w:r>
          </w:p>
        </w:tc>
        <w:tc>
          <w:tcPr>
            <w:tcW w:w="1587" w:type="dxa"/>
            <w:shd w:val="clear" w:color="auto" w:fill="auto"/>
          </w:tcPr>
          <w:p w14:paraId="1EF220FF" w14:textId="77777777" w:rsidR="000F4F82" w:rsidRPr="005F70FB" w:rsidRDefault="000F4F82" w:rsidP="00A551BF">
            <w:pPr>
              <w:pStyle w:val="TableCell0-0115Break"/>
              <w:rPr>
                <w:rStyle w:val="ChCharisSIL"/>
              </w:rPr>
            </w:pPr>
            <w:r w:rsidRPr="005F70FB">
              <w:rPr>
                <w:rStyle w:val="ChCharisSIL"/>
              </w:rPr>
              <w:t>ˈfɪ.lɛ̞m</w:t>
            </w:r>
          </w:p>
        </w:tc>
        <w:tc>
          <w:tcPr>
            <w:tcW w:w="1275" w:type="dxa"/>
            <w:shd w:val="clear" w:color="auto" w:fill="auto"/>
          </w:tcPr>
          <w:p w14:paraId="49E8999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B58E17F" w14:textId="77777777" w:rsidR="000F4F82" w:rsidRPr="005F70FB" w:rsidRDefault="000F4F82" w:rsidP="00A551BF">
            <w:pPr>
              <w:pStyle w:val="TableCell0-0115Break"/>
            </w:pPr>
            <w:r w:rsidRPr="005F70FB">
              <w:t>film</w:t>
            </w:r>
          </w:p>
        </w:tc>
      </w:tr>
      <w:tr w:rsidR="00AC23C4" w:rsidRPr="005F70FB" w14:paraId="0960D612" w14:textId="77777777" w:rsidTr="00BC00CF">
        <w:tc>
          <w:tcPr>
            <w:tcW w:w="240" w:type="dxa"/>
            <w:shd w:val="clear" w:color="auto" w:fill="auto"/>
          </w:tcPr>
          <w:p w14:paraId="0E95B7FA" w14:textId="77777777" w:rsidR="000F4F82" w:rsidRPr="005F70FB" w:rsidRDefault="000F4F82" w:rsidP="00A551BF">
            <w:pPr>
              <w:pStyle w:val="TableCell0-0115Break"/>
              <w:rPr>
                <w:rStyle w:val="ExampleSource"/>
              </w:rPr>
            </w:pPr>
          </w:p>
        </w:tc>
        <w:tc>
          <w:tcPr>
            <w:tcW w:w="1249" w:type="dxa"/>
            <w:shd w:val="clear" w:color="auto" w:fill="auto"/>
          </w:tcPr>
          <w:p w14:paraId="20BFAA05" w14:textId="77777777" w:rsidR="000F4F82" w:rsidRPr="005F70FB" w:rsidRDefault="000F4F82" w:rsidP="00A551BF">
            <w:pPr>
              <w:pStyle w:val="TableCell0-0115Break"/>
              <w:rPr>
                <w:rStyle w:val="ChItalBold"/>
              </w:rPr>
            </w:pPr>
            <w:r w:rsidRPr="005F70FB">
              <w:rPr>
                <w:rStyle w:val="ChItalBold"/>
              </w:rPr>
              <w:t>final</w:t>
            </w:r>
          </w:p>
        </w:tc>
        <w:tc>
          <w:tcPr>
            <w:tcW w:w="1587" w:type="dxa"/>
            <w:shd w:val="clear" w:color="auto" w:fill="auto"/>
          </w:tcPr>
          <w:p w14:paraId="73EA3E21" w14:textId="77777777" w:rsidR="000F4F82" w:rsidRPr="005F70FB" w:rsidRDefault="000F4F82" w:rsidP="00A551BF">
            <w:pPr>
              <w:pStyle w:val="TableCell0-0115Break"/>
              <w:rPr>
                <w:rStyle w:val="ChCharisSIL"/>
              </w:rPr>
            </w:pPr>
            <w:r w:rsidRPr="005F70FB">
              <w:rPr>
                <w:rStyle w:val="ChCharisSIL"/>
              </w:rPr>
              <w:t>ˈfi.nɐl</w:t>
            </w:r>
          </w:p>
        </w:tc>
        <w:tc>
          <w:tcPr>
            <w:tcW w:w="1275" w:type="dxa"/>
            <w:shd w:val="clear" w:color="auto" w:fill="auto"/>
          </w:tcPr>
          <w:p w14:paraId="7C5E80A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07A92DC" w14:textId="77777777" w:rsidR="000F4F82" w:rsidRPr="005F70FB" w:rsidRDefault="000F4F82" w:rsidP="00A551BF">
            <w:pPr>
              <w:pStyle w:val="TableCell0-0115Break"/>
            </w:pPr>
            <w:r w:rsidRPr="005F70FB">
              <w:t>finals</w:t>
            </w:r>
          </w:p>
        </w:tc>
      </w:tr>
      <w:tr w:rsidR="00AC23C4" w:rsidRPr="005F70FB" w14:paraId="4EFFC27F" w14:textId="77777777" w:rsidTr="00BC00CF">
        <w:tc>
          <w:tcPr>
            <w:tcW w:w="240" w:type="dxa"/>
            <w:shd w:val="clear" w:color="auto" w:fill="auto"/>
          </w:tcPr>
          <w:p w14:paraId="63012357" w14:textId="77777777" w:rsidR="000F4F82" w:rsidRPr="005F70FB" w:rsidRDefault="000F4F82" w:rsidP="00A551BF">
            <w:pPr>
              <w:pStyle w:val="TableCell0-0115Break"/>
              <w:rPr>
                <w:rStyle w:val="ExampleSource"/>
              </w:rPr>
            </w:pPr>
          </w:p>
        </w:tc>
        <w:tc>
          <w:tcPr>
            <w:tcW w:w="1249" w:type="dxa"/>
            <w:shd w:val="clear" w:color="auto" w:fill="auto"/>
          </w:tcPr>
          <w:p w14:paraId="3DB5A04A" w14:textId="77777777" w:rsidR="000F4F82" w:rsidRPr="005F70FB" w:rsidRDefault="000F4F82" w:rsidP="00A551BF">
            <w:pPr>
              <w:pStyle w:val="TableCell0-0115Break"/>
              <w:rPr>
                <w:rStyle w:val="ChItalBold"/>
              </w:rPr>
            </w:pPr>
            <w:r w:rsidRPr="005F70FB">
              <w:rPr>
                <w:rStyle w:val="ChItalBold"/>
              </w:rPr>
              <w:t>firman</w:t>
            </w:r>
          </w:p>
        </w:tc>
        <w:tc>
          <w:tcPr>
            <w:tcW w:w="1587" w:type="dxa"/>
            <w:shd w:val="clear" w:color="auto" w:fill="auto"/>
          </w:tcPr>
          <w:p w14:paraId="7BD30EFF" w14:textId="77777777" w:rsidR="000F4F82" w:rsidRPr="005F70FB" w:rsidRDefault="000F4F82" w:rsidP="00A551BF">
            <w:pPr>
              <w:pStyle w:val="TableCell0-0115Break"/>
              <w:rPr>
                <w:rStyle w:val="ChCharisSIL"/>
              </w:rPr>
            </w:pPr>
            <w:r w:rsidRPr="005F70FB">
              <w:rPr>
                <w:rStyle w:val="ChCharisSIL"/>
              </w:rPr>
              <w:t>ˈfɪr.mɐn</w:t>
            </w:r>
          </w:p>
        </w:tc>
        <w:tc>
          <w:tcPr>
            <w:tcW w:w="1275" w:type="dxa"/>
            <w:shd w:val="clear" w:color="auto" w:fill="auto"/>
          </w:tcPr>
          <w:p w14:paraId="6AF33DD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098BFB8" w14:textId="77777777" w:rsidR="000F4F82" w:rsidRPr="005F70FB" w:rsidRDefault="000F4F82" w:rsidP="00A551BF">
            <w:pPr>
              <w:pStyle w:val="TableCell0-0115Break"/>
            </w:pPr>
            <w:r w:rsidRPr="005F70FB">
              <w:t>divine saying</w:t>
            </w:r>
          </w:p>
        </w:tc>
      </w:tr>
      <w:tr w:rsidR="00AC23C4" w:rsidRPr="005F70FB" w14:paraId="77336526" w14:textId="77777777" w:rsidTr="00BC00CF">
        <w:tc>
          <w:tcPr>
            <w:tcW w:w="240" w:type="dxa"/>
            <w:shd w:val="clear" w:color="auto" w:fill="auto"/>
          </w:tcPr>
          <w:p w14:paraId="44D55502" w14:textId="77777777" w:rsidR="000F4F82" w:rsidRPr="005F70FB" w:rsidRDefault="000F4F82" w:rsidP="00A551BF">
            <w:pPr>
              <w:pStyle w:val="TableCell0-0115Break"/>
              <w:rPr>
                <w:rStyle w:val="ExampleSource"/>
              </w:rPr>
            </w:pPr>
          </w:p>
        </w:tc>
        <w:tc>
          <w:tcPr>
            <w:tcW w:w="1249" w:type="dxa"/>
            <w:shd w:val="clear" w:color="auto" w:fill="auto"/>
          </w:tcPr>
          <w:p w14:paraId="472B0385" w14:textId="77777777" w:rsidR="000F4F82" w:rsidRPr="005F70FB" w:rsidRDefault="000F4F82" w:rsidP="00A551BF">
            <w:pPr>
              <w:pStyle w:val="TableCell0-0115Break"/>
              <w:rPr>
                <w:rStyle w:val="ChItalBold"/>
              </w:rPr>
            </w:pPr>
            <w:r w:rsidRPr="005F70FB">
              <w:rPr>
                <w:rStyle w:val="ChItalBold"/>
              </w:rPr>
              <w:t>fit</w:t>
            </w:r>
          </w:p>
        </w:tc>
        <w:tc>
          <w:tcPr>
            <w:tcW w:w="1587" w:type="dxa"/>
            <w:shd w:val="clear" w:color="auto" w:fill="auto"/>
          </w:tcPr>
          <w:p w14:paraId="5832DE54" w14:textId="77777777" w:rsidR="000F4F82" w:rsidRPr="005F70FB" w:rsidRDefault="000F4F82" w:rsidP="00A551BF">
            <w:pPr>
              <w:pStyle w:val="TableCell0-0115Break"/>
              <w:rPr>
                <w:rStyle w:val="ChCharisSIL"/>
              </w:rPr>
            </w:pPr>
            <w:r w:rsidRPr="005F70FB">
              <w:rPr>
                <w:rStyle w:val="ChCharisSIL"/>
              </w:rPr>
              <w:t>ˈfɪt</w:t>
            </w:r>
          </w:p>
        </w:tc>
        <w:tc>
          <w:tcPr>
            <w:tcW w:w="1275" w:type="dxa"/>
            <w:shd w:val="clear" w:color="auto" w:fill="auto"/>
          </w:tcPr>
          <w:p w14:paraId="328834A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E57BE7C" w14:textId="77777777" w:rsidR="000F4F82" w:rsidRPr="005F70FB" w:rsidRDefault="000F4F82" w:rsidP="00A551BF">
            <w:pPr>
              <w:pStyle w:val="TableCell0-0115Break"/>
            </w:pPr>
            <w:r w:rsidRPr="005F70FB">
              <w:t>Fit-drinking water</w:t>
            </w:r>
          </w:p>
        </w:tc>
      </w:tr>
      <w:tr w:rsidR="00AC23C4" w:rsidRPr="005F70FB" w14:paraId="45BB41FA" w14:textId="77777777" w:rsidTr="00BC00CF">
        <w:tc>
          <w:tcPr>
            <w:tcW w:w="240" w:type="dxa"/>
            <w:shd w:val="clear" w:color="auto" w:fill="auto"/>
          </w:tcPr>
          <w:p w14:paraId="09BC554C"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9210D11" w14:textId="77777777" w:rsidR="000F4F82" w:rsidRPr="005F70FB" w:rsidRDefault="000F4F82" w:rsidP="00A551BF">
            <w:pPr>
              <w:pStyle w:val="TableCell0-0115Break"/>
              <w:rPr>
                <w:rStyle w:val="ChItalBold"/>
              </w:rPr>
            </w:pPr>
            <w:r w:rsidRPr="005F70FB">
              <w:rPr>
                <w:rStyle w:val="ChItalBold"/>
              </w:rPr>
              <w:t>fitamin</w:t>
            </w:r>
          </w:p>
        </w:tc>
        <w:tc>
          <w:tcPr>
            <w:tcW w:w="1587" w:type="dxa"/>
            <w:shd w:val="clear" w:color="auto" w:fill="auto"/>
          </w:tcPr>
          <w:p w14:paraId="23FF1174" w14:textId="77777777" w:rsidR="000F4F82" w:rsidRPr="005F70FB" w:rsidRDefault="000F4F82" w:rsidP="00A551BF">
            <w:pPr>
              <w:pStyle w:val="TableCell0-0115Break"/>
              <w:rPr>
                <w:rStyle w:val="ChCharisSIL"/>
              </w:rPr>
            </w:pPr>
            <w:r w:rsidRPr="005F70FB">
              <w:rPr>
                <w:rStyle w:val="ChCharisSIL"/>
              </w:rPr>
              <w:t>ˌfi.ta.ˈmɪn</w:t>
            </w:r>
          </w:p>
        </w:tc>
        <w:tc>
          <w:tcPr>
            <w:tcW w:w="1275" w:type="dxa"/>
            <w:shd w:val="clear" w:color="auto" w:fill="auto"/>
          </w:tcPr>
          <w:p w14:paraId="0B4D658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33CFCCE" w14:textId="77777777" w:rsidR="000F4F82" w:rsidRPr="005F70FB" w:rsidRDefault="000F4F82" w:rsidP="00A551BF">
            <w:pPr>
              <w:pStyle w:val="TableCell0-0115Break"/>
            </w:pPr>
            <w:r w:rsidRPr="005F70FB">
              <w:t>vitamins</w:t>
            </w:r>
          </w:p>
        </w:tc>
      </w:tr>
      <w:tr w:rsidR="00AC23C4" w:rsidRPr="005F70FB" w14:paraId="5DDF4794" w14:textId="77777777" w:rsidTr="00BC00CF">
        <w:tc>
          <w:tcPr>
            <w:tcW w:w="240" w:type="dxa"/>
            <w:shd w:val="clear" w:color="auto" w:fill="auto"/>
          </w:tcPr>
          <w:p w14:paraId="3BDEF72D" w14:textId="77777777" w:rsidR="000F4F82" w:rsidRPr="005F70FB" w:rsidRDefault="000F4F82" w:rsidP="00A551BF">
            <w:pPr>
              <w:pStyle w:val="TableCell0-0115Break"/>
              <w:rPr>
                <w:rStyle w:val="ExampleSource"/>
              </w:rPr>
            </w:pPr>
          </w:p>
        </w:tc>
        <w:tc>
          <w:tcPr>
            <w:tcW w:w="1249" w:type="dxa"/>
            <w:shd w:val="clear" w:color="auto" w:fill="auto"/>
          </w:tcPr>
          <w:p w14:paraId="73BD4DA4" w14:textId="77777777" w:rsidR="000F4F82" w:rsidRPr="005F70FB" w:rsidRDefault="000F4F82" w:rsidP="00A551BF">
            <w:pPr>
              <w:pStyle w:val="TableCell0-0115Break"/>
              <w:rPr>
                <w:rStyle w:val="ChItalBold"/>
              </w:rPr>
            </w:pPr>
            <w:r w:rsidRPr="005F70FB">
              <w:rPr>
                <w:rStyle w:val="ChItalBold"/>
              </w:rPr>
              <w:t>fokal</w:t>
            </w:r>
          </w:p>
        </w:tc>
        <w:tc>
          <w:tcPr>
            <w:tcW w:w="1587" w:type="dxa"/>
            <w:shd w:val="clear" w:color="auto" w:fill="auto"/>
          </w:tcPr>
          <w:p w14:paraId="405873AE" w14:textId="77777777" w:rsidR="000F4F82" w:rsidRPr="005F70FB" w:rsidRDefault="000F4F82" w:rsidP="00A551BF">
            <w:pPr>
              <w:pStyle w:val="TableCell0-0115Break"/>
              <w:rPr>
                <w:rStyle w:val="ChCharisSIL"/>
              </w:rPr>
            </w:pPr>
            <w:r w:rsidRPr="005F70FB">
              <w:rPr>
                <w:rStyle w:val="ChCharisSIL"/>
              </w:rPr>
              <w:t>ˈfɔ.kɐl</w:t>
            </w:r>
          </w:p>
        </w:tc>
        <w:tc>
          <w:tcPr>
            <w:tcW w:w="1275" w:type="dxa"/>
            <w:shd w:val="clear" w:color="auto" w:fill="auto"/>
          </w:tcPr>
          <w:p w14:paraId="1C5AB1A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E5E2C88" w14:textId="77777777" w:rsidR="000F4F82" w:rsidRPr="005F70FB" w:rsidRDefault="000F4F82" w:rsidP="00A551BF">
            <w:pPr>
              <w:pStyle w:val="TableCell0-0115Break"/>
            </w:pPr>
            <w:r w:rsidRPr="005F70FB">
              <w:t>song</w:t>
            </w:r>
          </w:p>
        </w:tc>
      </w:tr>
      <w:tr w:rsidR="00AC23C4" w:rsidRPr="005F70FB" w14:paraId="6AE93F11" w14:textId="77777777" w:rsidTr="00BC00CF">
        <w:tc>
          <w:tcPr>
            <w:tcW w:w="240" w:type="dxa"/>
            <w:shd w:val="clear" w:color="auto" w:fill="auto"/>
          </w:tcPr>
          <w:p w14:paraId="59C9E15D" w14:textId="77777777" w:rsidR="000F4F82" w:rsidRPr="005F70FB" w:rsidRDefault="000F4F82" w:rsidP="00A551BF">
            <w:pPr>
              <w:pStyle w:val="TableCell0-0115Break"/>
              <w:rPr>
                <w:rStyle w:val="ExampleSource"/>
              </w:rPr>
            </w:pPr>
          </w:p>
        </w:tc>
        <w:tc>
          <w:tcPr>
            <w:tcW w:w="1249" w:type="dxa"/>
            <w:shd w:val="clear" w:color="auto" w:fill="auto"/>
          </w:tcPr>
          <w:p w14:paraId="30D79C81" w14:textId="77777777" w:rsidR="000F4F82" w:rsidRPr="005F70FB" w:rsidRDefault="000F4F82" w:rsidP="00A551BF">
            <w:pPr>
              <w:pStyle w:val="TableCell0-0115Break"/>
              <w:rPr>
                <w:rStyle w:val="ChItalBold"/>
              </w:rPr>
            </w:pPr>
            <w:r w:rsidRPr="005F70FB">
              <w:rPr>
                <w:rStyle w:val="ChItalBold"/>
              </w:rPr>
              <w:t>fol</w:t>
            </w:r>
          </w:p>
        </w:tc>
        <w:tc>
          <w:tcPr>
            <w:tcW w:w="1587" w:type="dxa"/>
            <w:shd w:val="clear" w:color="auto" w:fill="auto"/>
          </w:tcPr>
          <w:p w14:paraId="5A9BD408" w14:textId="77777777" w:rsidR="000F4F82" w:rsidRPr="005F70FB" w:rsidRDefault="000F4F82" w:rsidP="00A551BF">
            <w:pPr>
              <w:pStyle w:val="TableCell0-0115Break"/>
              <w:rPr>
                <w:rStyle w:val="ChCharisSIL"/>
              </w:rPr>
            </w:pPr>
            <w:r w:rsidRPr="005F70FB">
              <w:rPr>
                <w:rStyle w:val="ChCharisSIL"/>
              </w:rPr>
              <w:t>ˈfɔ̞l</w:t>
            </w:r>
          </w:p>
        </w:tc>
        <w:tc>
          <w:tcPr>
            <w:tcW w:w="1275" w:type="dxa"/>
            <w:shd w:val="clear" w:color="auto" w:fill="auto"/>
          </w:tcPr>
          <w:p w14:paraId="27222893"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47B57EE" w14:textId="77777777" w:rsidR="000F4F82" w:rsidRPr="005F70FB" w:rsidRDefault="000F4F82" w:rsidP="00A551BF">
            <w:pPr>
              <w:pStyle w:val="TableCell0-0115Break"/>
            </w:pPr>
            <w:r w:rsidRPr="005F70FB">
              <w:t>be full</w:t>
            </w:r>
          </w:p>
        </w:tc>
      </w:tr>
      <w:tr w:rsidR="00AC23C4" w:rsidRPr="005F70FB" w14:paraId="0CA976DE" w14:textId="77777777" w:rsidTr="00BC00CF">
        <w:tc>
          <w:tcPr>
            <w:tcW w:w="240" w:type="dxa"/>
            <w:shd w:val="clear" w:color="auto" w:fill="auto"/>
          </w:tcPr>
          <w:p w14:paraId="112567D0" w14:textId="77777777" w:rsidR="000F4F82" w:rsidRPr="005F70FB" w:rsidRDefault="000F4F82" w:rsidP="00A551BF">
            <w:pPr>
              <w:pStyle w:val="TableCell0-0115Break"/>
              <w:rPr>
                <w:rStyle w:val="ExampleSource"/>
              </w:rPr>
            </w:pPr>
          </w:p>
        </w:tc>
        <w:tc>
          <w:tcPr>
            <w:tcW w:w="1249" w:type="dxa"/>
            <w:shd w:val="clear" w:color="auto" w:fill="auto"/>
          </w:tcPr>
          <w:p w14:paraId="630C5B1F" w14:textId="77777777" w:rsidR="000F4F82" w:rsidRPr="005F70FB" w:rsidRDefault="000F4F82" w:rsidP="00A551BF">
            <w:pPr>
              <w:pStyle w:val="TableCell0-0115Break"/>
              <w:rPr>
                <w:rStyle w:val="ChItalBold"/>
              </w:rPr>
            </w:pPr>
            <w:r w:rsidRPr="005F70FB">
              <w:rPr>
                <w:rStyle w:val="ChItalBold"/>
              </w:rPr>
              <w:t>foli</w:t>
            </w:r>
          </w:p>
        </w:tc>
        <w:tc>
          <w:tcPr>
            <w:tcW w:w="1587" w:type="dxa"/>
            <w:shd w:val="clear" w:color="auto" w:fill="auto"/>
          </w:tcPr>
          <w:p w14:paraId="6C1095D1" w14:textId="77777777" w:rsidR="000F4F82" w:rsidRPr="005F70FB" w:rsidRDefault="000F4F82" w:rsidP="00A551BF">
            <w:pPr>
              <w:pStyle w:val="TableCell0-0115Break"/>
              <w:rPr>
                <w:rStyle w:val="ChCharisSIL"/>
              </w:rPr>
            </w:pPr>
            <w:r w:rsidRPr="005F70FB">
              <w:rPr>
                <w:rStyle w:val="ChCharisSIL"/>
              </w:rPr>
              <w:t>ˈfɔ.li</w:t>
            </w:r>
          </w:p>
        </w:tc>
        <w:tc>
          <w:tcPr>
            <w:tcW w:w="1275" w:type="dxa"/>
            <w:shd w:val="clear" w:color="auto" w:fill="auto"/>
          </w:tcPr>
          <w:p w14:paraId="53505FC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77EC1A" w14:textId="77777777" w:rsidR="000F4F82" w:rsidRPr="005F70FB" w:rsidRDefault="000F4F82" w:rsidP="00A551BF">
            <w:pPr>
              <w:pStyle w:val="TableCell0-0115Break"/>
            </w:pPr>
            <w:r w:rsidRPr="005F70FB">
              <w:t>volleyball</w:t>
            </w:r>
          </w:p>
        </w:tc>
      </w:tr>
      <w:tr w:rsidR="00AC23C4" w:rsidRPr="005F70FB" w14:paraId="77B01942" w14:textId="77777777" w:rsidTr="00BC00CF">
        <w:tc>
          <w:tcPr>
            <w:tcW w:w="240" w:type="dxa"/>
            <w:shd w:val="clear" w:color="auto" w:fill="auto"/>
          </w:tcPr>
          <w:p w14:paraId="5C41D8D2" w14:textId="77777777" w:rsidR="000F4F82" w:rsidRPr="005F70FB" w:rsidRDefault="000F4F82" w:rsidP="00A551BF">
            <w:pPr>
              <w:pStyle w:val="TableCell0-0115Break"/>
              <w:rPr>
                <w:rStyle w:val="ExampleSource"/>
              </w:rPr>
            </w:pPr>
          </w:p>
        </w:tc>
        <w:tc>
          <w:tcPr>
            <w:tcW w:w="1249" w:type="dxa"/>
            <w:shd w:val="clear" w:color="auto" w:fill="auto"/>
          </w:tcPr>
          <w:p w14:paraId="6527D6A4" w14:textId="77777777" w:rsidR="000F4F82" w:rsidRPr="005F70FB" w:rsidRDefault="000F4F82" w:rsidP="00A551BF">
            <w:pPr>
              <w:pStyle w:val="TableCell0-0115Break"/>
              <w:rPr>
                <w:rStyle w:val="ChItalBold"/>
              </w:rPr>
            </w:pPr>
            <w:r w:rsidRPr="005F70FB">
              <w:rPr>
                <w:rStyle w:val="ChItalBold"/>
              </w:rPr>
              <w:t>fondasi</w:t>
            </w:r>
          </w:p>
        </w:tc>
        <w:tc>
          <w:tcPr>
            <w:tcW w:w="1587" w:type="dxa"/>
            <w:shd w:val="clear" w:color="auto" w:fill="auto"/>
          </w:tcPr>
          <w:p w14:paraId="44623010" w14:textId="77777777" w:rsidR="000F4F82" w:rsidRPr="005F70FB" w:rsidRDefault="000F4F82" w:rsidP="00A551BF">
            <w:pPr>
              <w:pStyle w:val="TableCell0-0115Break"/>
              <w:rPr>
                <w:rStyle w:val="ChCharisSIL"/>
              </w:rPr>
            </w:pPr>
            <w:r w:rsidRPr="005F70FB">
              <w:rPr>
                <w:rStyle w:val="ChCharisSIL"/>
              </w:rPr>
              <w:t>fɔ̞n.ˈda.si</w:t>
            </w:r>
          </w:p>
        </w:tc>
        <w:tc>
          <w:tcPr>
            <w:tcW w:w="1275" w:type="dxa"/>
            <w:shd w:val="clear" w:color="auto" w:fill="auto"/>
          </w:tcPr>
          <w:p w14:paraId="05DAB18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1D9481C" w14:textId="77777777" w:rsidR="000F4F82" w:rsidRPr="005F70FB" w:rsidRDefault="000F4F82" w:rsidP="00A551BF">
            <w:pPr>
              <w:pStyle w:val="TableCell0-0115Break"/>
            </w:pPr>
            <w:r w:rsidRPr="005F70FB">
              <w:t>foundation</w:t>
            </w:r>
          </w:p>
        </w:tc>
      </w:tr>
      <w:tr w:rsidR="00AC23C4" w:rsidRPr="005F70FB" w14:paraId="528A6CC4" w14:textId="77777777" w:rsidTr="00BC00CF">
        <w:tc>
          <w:tcPr>
            <w:tcW w:w="240" w:type="dxa"/>
            <w:shd w:val="clear" w:color="auto" w:fill="auto"/>
          </w:tcPr>
          <w:p w14:paraId="39C5F6EF" w14:textId="77777777" w:rsidR="000F4F82" w:rsidRPr="005F70FB" w:rsidRDefault="000F4F82" w:rsidP="00A551BF">
            <w:pPr>
              <w:pStyle w:val="TableCell0-0115Break"/>
              <w:rPr>
                <w:rStyle w:val="ExampleSource"/>
              </w:rPr>
            </w:pPr>
          </w:p>
        </w:tc>
        <w:tc>
          <w:tcPr>
            <w:tcW w:w="1249" w:type="dxa"/>
            <w:shd w:val="clear" w:color="auto" w:fill="auto"/>
          </w:tcPr>
          <w:p w14:paraId="7A9EEF56" w14:textId="77777777" w:rsidR="000F4F82" w:rsidRPr="005F70FB" w:rsidRDefault="000F4F82" w:rsidP="00A551BF">
            <w:pPr>
              <w:pStyle w:val="TableCell0-0115Break"/>
              <w:rPr>
                <w:rStyle w:val="ChItalBold"/>
              </w:rPr>
            </w:pPr>
            <w:r w:rsidRPr="005F70FB">
              <w:rPr>
                <w:rStyle w:val="ChItalBold"/>
              </w:rPr>
              <w:t>formasi</w:t>
            </w:r>
          </w:p>
        </w:tc>
        <w:tc>
          <w:tcPr>
            <w:tcW w:w="1587" w:type="dxa"/>
            <w:shd w:val="clear" w:color="auto" w:fill="auto"/>
          </w:tcPr>
          <w:p w14:paraId="3E509F24" w14:textId="77777777" w:rsidR="000F4F82" w:rsidRPr="005F70FB" w:rsidRDefault="000F4F82" w:rsidP="00A551BF">
            <w:pPr>
              <w:pStyle w:val="TableCell0-0115Break"/>
              <w:rPr>
                <w:rStyle w:val="ChCharisSIL"/>
              </w:rPr>
            </w:pPr>
            <w:r w:rsidRPr="005F70FB">
              <w:rPr>
                <w:rStyle w:val="ChCharisSIL"/>
              </w:rPr>
              <w:t>fɔ̞r.ˈma.si</w:t>
            </w:r>
          </w:p>
        </w:tc>
        <w:tc>
          <w:tcPr>
            <w:tcW w:w="1275" w:type="dxa"/>
            <w:shd w:val="clear" w:color="auto" w:fill="auto"/>
          </w:tcPr>
          <w:p w14:paraId="35F60D4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B695263" w14:textId="77777777" w:rsidR="000F4F82" w:rsidRPr="005F70FB" w:rsidRDefault="000F4F82" w:rsidP="00A551BF">
            <w:pPr>
              <w:pStyle w:val="TableCell0-0115Break"/>
            </w:pPr>
            <w:r w:rsidRPr="005F70FB">
              <w:t>formation</w:t>
            </w:r>
          </w:p>
        </w:tc>
      </w:tr>
      <w:tr w:rsidR="00AC23C4" w:rsidRPr="005F70FB" w14:paraId="063E925D" w14:textId="77777777" w:rsidTr="00BC00CF">
        <w:tc>
          <w:tcPr>
            <w:tcW w:w="240" w:type="dxa"/>
            <w:shd w:val="clear" w:color="auto" w:fill="auto"/>
          </w:tcPr>
          <w:p w14:paraId="237B7C03" w14:textId="77777777" w:rsidR="000F4F82" w:rsidRPr="005F70FB" w:rsidRDefault="000F4F82" w:rsidP="00A551BF">
            <w:pPr>
              <w:pStyle w:val="TableCell0-0115Break"/>
              <w:rPr>
                <w:rStyle w:val="ExampleSource"/>
              </w:rPr>
            </w:pPr>
          </w:p>
        </w:tc>
        <w:tc>
          <w:tcPr>
            <w:tcW w:w="1249" w:type="dxa"/>
            <w:shd w:val="clear" w:color="auto" w:fill="auto"/>
          </w:tcPr>
          <w:p w14:paraId="53514CA4" w14:textId="77777777" w:rsidR="000F4F82" w:rsidRPr="005F70FB" w:rsidRDefault="000F4F82" w:rsidP="00A551BF">
            <w:pPr>
              <w:pStyle w:val="TableCell0-0115Break"/>
              <w:rPr>
                <w:rStyle w:val="ChItalBold"/>
              </w:rPr>
            </w:pPr>
            <w:r w:rsidRPr="005F70FB">
              <w:rPr>
                <w:rStyle w:val="ChItalBold"/>
              </w:rPr>
              <w:t>formulir</w:t>
            </w:r>
          </w:p>
        </w:tc>
        <w:tc>
          <w:tcPr>
            <w:tcW w:w="1587" w:type="dxa"/>
            <w:shd w:val="clear" w:color="auto" w:fill="auto"/>
          </w:tcPr>
          <w:p w14:paraId="70F60957" w14:textId="77777777" w:rsidR="000F4F82" w:rsidRPr="005F70FB" w:rsidRDefault="000F4F82" w:rsidP="00A551BF">
            <w:pPr>
              <w:pStyle w:val="TableCell0-0115Break"/>
              <w:rPr>
                <w:rStyle w:val="ChCharisSIL"/>
              </w:rPr>
            </w:pPr>
            <w:r w:rsidRPr="005F70FB">
              <w:rPr>
                <w:rStyle w:val="ChCharisSIL"/>
              </w:rPr>
              <w:t>fɔ̞r.ˈmu.lɪr̥</w:t>
            </w:r>
          </w:p>
        </w:tc>
        <w:tc>
          <w:tcPr>
            <w:tcW w:w="1275" w:type="dxa"/>
            <w:shd w:val="clear" w:color="auto" w:fill="auto"/>
          </w:tcPr>
          <w:p w14:paraId="29D13FA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B848712" w14:textId="77777777" w:rsidR="000F4F82" w:rsidRPr="005F70FB" w:rsidRDefault="000F4F82" w:rsidP="00A551BF">
            <w:pPr>
              <w:pStyle w:val="TableCell0-0115Break"/>
            </w:pPr>
            <w:r w:rsidRPr="005F70FB">
              <w:t>form</w:t>
            </w:r>
          </w:p>
        </w:tc>
      </w:tr>
      <w:tr w:rsidR="00AC23C4" w:rsidRPr="005F70FB" w14:paraId="4C2BC043" w14:textId="77777777" w:rsidTr="00BC00CF">
        <w:tc>
          <w:tcPr>
            <w:tcW w:w="240" w:type="dxa"/>
            <w:shd w:val="clear" w:color="auto" w:fill="auto"/>
          </w:tcPr>
          <w:p w14:paraId="29819E94" w14:textId="77777777" w:rsidR="000F4F82" w:rsidRPr="005F70FB" w:rsidRDefault="000F4F82" w:rsidP="00A551BF">
            <w:pPr>
              <w:pStyle w:val="TableCell0-0115Break"/>
              <w:rPr>
                <w:rStyle w:val="ExampleSource"/>
              </w:rPr>
            </w:pPr>
          </w:p>
        </w:tc>
        <w:tc>
          <w:tcPr>
            <w:tcW w:w="1249" w:type="dxa"/>
            <w:shd w:val="clear" w:color="auto" w:fill="auto"/>
          </w:tcPr>
          <w:p w14:paraId="6CAD4E5B" w14:textId="77777777" w:rsidR="000F4F82" w:rsidRPr="005F70FB" w:rsidRDefault="000F4F82" w:rsidP="00A551BF">
            <w:pPr>
              <w:pStyle w:val="TableCell0-0115Break"/>
              <w:rPr>
                <w:rStyle w:val="ChItalBold"/>
              </w:rPr>
            </w:pPr>
            <w:r w:rsidRPr="005F70FB">
              <w:rPr>
                <w:rStyle w:val="ChItalBold"/>
              </w:rPr>
              <w:t>forum</w:t>
            </w:r>
          </w:p>
        </w:tc>
        <w:tc>
          <w:tcPr>
            <w:tcW w:w="1587" w:type="dxa"/>
            <w:shd w:val="clear" w:color="auto" w:fill="auto"/>
          </w:tcPr>
          <w:p w14:paraId="4FA3FAE9" w14:textId="77777777" w:rsidR="000F4F82" w:rsidRPr="005F70FB" w:rsidRDefault="000F4F82" w:rsidP="00A551BF">
            <w:pPr>
              <w:pStyle w:val="TableCell0-0115Break"/>
              <w:rPr>
                <w:rStyle w:val="ChCharisSIL"/>
              </w:rPr>
            </w:pPr>
            <w:r w:rsidRPr="005F70FB">
              <w:rPr>
                <w:rStyle w:val="ChCharisSIL"/>
              </w:rPr>
              <w:t>ˈfɔ.ɾʊm</w:t>
            </w:r>
          </w:p>
        </w:tc>
        <w:tc>
          <w:tcPr>
            <w:tcW w:w="1275" w:type="dxa"/>
            <w:shd w:val="clear" w:color="auto" w:fill="auto"/>
          </w:tcPr>
          <w:p w14:paraId="60DD8E3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EA6B2F2" w14:textId="77777777" w:rsidR="000F4F82" w:rsidRPr="005F70FB" w:rsidRDefault="000F4F82" w:rsidP="00A551BF">
            <w:pPr>
              <w:pStyle w:val="TableCell0-0115Break"/>
            </w:pPr>
            <w:r w:rsidRPr="005F70FB">
              <w:t>forum</w:t>
            </w:r>
          </w:p>
        </w:tc>
      </w:tr>
      <w:tr w:rsidR="00AC23C4" w:rsidRPr="005F70FB" w14:paraId="2D932A85" w14:textId="77777777" w:rsidTr="00BC00CF">
        <w:tc>
          <w:tcPr>
            <w:tcW w:w="240" w:type="dxa"/>
            <w:shd w:val="clear" w:color="auto" w:fill="auto"/>
          </w:tcPr>
          <w:p w14:paraId="457B95B8" w14:textId="77777777" w:rsidR="000F4F82" w:rsidRPr="005F70FB" w:rsidRDefault="000F4F82" w:rsidP="00A551BF">
            <w:pPr>
              <w:pStyle w:val="TableCell0-0115Break"/>
              <w:rPr>
                <w:rStyle w:val="ExampleSource"/>
              </w:rPr>
            </w:pPr>
          </w:p>
        </w:tc>
        <w:tc>
          <w:tcPr>
            <w:tcW w:w="1249" w:type="dxa"/>
            <w:shd w:val="clear" w:color="auto" w:fill="auto"/>
          </w:tcPr>
          <w:p w14:paraId="312B8358" w14:textId="77777777" w:rsidR="000F4F82" w:rsidRPr="005F70FB" w:rsidRDefault="000F4F82" w:rsidP="00A551BF">
            <w:pPr>
              <w:pStyle w:val="TableCell0-0115Break"/>
              <w:rPr>
                <w:rStyle w:val="ChItalBold"/>
              </w:rPr>
            </w:pPr>
            <w:r w:rsidRPr="005F70FB">
              <w:rPr>
                <w:rStyle w:val="ChItalBold"/>
              </w:rPr>
              <w:t>foto</w:t>
            </w:r>
          </w:p>
        </w:tc>
        <w:tc>
          <w:tcPr>
            <w:tcW w:w="1587" w:type="dxa"/>
            <w:shd w:val="clear" w:color="auto" w:fill="auto"/>
          </w:tcPr>
          <w:p w14:paraId="6D5A9617" w14:textId="77777777" w:rsidR="000F4F82" w:rsidRPr="005F70FB" w:rsidRDefault="000F4F82" w:rsidP="00A551BF">
            <w:pPr>
              <w:pStyle w:val="TableCell0-0115Break"/>
              <w:rPr>
                <w:rStyle w:val="ChCharisSIL"/>
              </w:rPr>
            </w:pPr>
            <w:r w:rsidRPr="005F70FB">
              <w:rPr>
                <w:rStyle w:val="ChCharisSIL"/>
              </w:rPr>
              <w:t>ˈfɔ.tɔ</w:t>
            </w:r>
          </w:p>
        </w:tc>
        <w:tc>
          <w:tcPr>
            <w:tcW w:w="1275" w:type="dxa"/>
            <w:shd w:val="clear" w:color="auto" w:fill="auto"/>
          </w:tcPr>
          <w:p w14:paraId="473CE95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6D17C1D" w14:textId="77777777" w:rsidR="000F4F82" w:rsidRPr="005F70FB" w:rsidRDefault="000F4F82" w:rsidP="00A551BF">
            <w:pPr>
              <w:pStyle w:val="TableCell0-0115Break"/>
            </w:pPr>
            <w:r w:rsidRPr="005F70FB">
              <w:t>photograph</w:t>
            </w:r>
          </w:p>
        </w:tc>
      </w:tr>
      <w:tr w:rsidR="00AC23C4" w:rsidRPr="005F70FB" w14:paraId="7FB8331F" w14:textId="77777777" w:rsidTr="00BC00CF">
        <w:tc>
          <w:tcPr>
            <w:tcW w:w="240" w:type="dxa"/>
            <w:shd w:val="clear" w:color="auto" w:fill="auto"/>
          </w:tcPr>
          <w:p w14:paraId="01D2FCD3" w14:textId="77777777" w:rsidR="000F4F82" w:rsidRPr="005F70FB" w:rsidRDefault="000F4F82" w:rsidP="00A551BF">
            <w:pPr>
              <w:pStyle w:val="TableCell0-0115Break"/>
              <w:rPr>
                <w:rStyle w:val="ExampleSource"/>
              </w:rPr>
            </w:pPr>
          </w:p>
        </w:tc>
        <w:tc>
          <w:tcPr>
            <w:tcW w:w="1249" w:type="dxa"/>
            <w:shd w:val="clear" w:color="auto" w:fill="auto"/>
          </w:tcPr>
          <w:p w14:paraId="1639C93A" w14:textId="77777777" w:rsidR="000F4F82" w:rsidRPr="005F70FB" w:rsidRDefault="000F4F82" w:rsidP="00A551BF">
            <w:pPr>
              <w:pStyle w:val="TableCell0-0115Break"/>
              <w:rPr>
                <w:rStyle w:val="ChItalBold"/>
              </w:rPr>
            </w:pPr>
            <w:r w:rsidRPr="005F70FB">
              <w:rPr>
                <w:rStyle w:val="ChItalBold"/>
              </w:rPr>
              <w:t>fotokopi</w:t>
            </w:r>
          </w:p>
        </w:tc>
        <w:tc>
          <w:tcPr>
            <w:tcW w:w="1587" w:type="dxa"/>
            <w:shd w:val="clear" w:color="auto" w:fill="auto"/>
          </w:tcPr>
          <w:p w14:paraId="41E96DBF" w14:textId="77777777" w:rsidR="000F4F82" w:rsidRPr="005F70FB" w:rsidRDefault="000F4F82" w:rsidP="00A551BF">
            <w:pPr>
              <w:pStyle w:val="TableCell0-0115Break"/>
              <w:rPr>
                <w:rStyle w:val="ChCharisSIL"/>
              </w:rPr>
            </w:pPr>
            <w:r w:rsidRPr="005F70FB">
              <w:rPr>
                <w:rStyle w:val="ChCharisSIL"/>
              </w:rPr>
              <w:t>ˌfɔ.tɔ.ˈkɔ.pi</w:t>
            </w:r>
          </w:p>
        </w:tc>
        <w:tc>
          <w:tcPr>
            <w:tcW w:w="1275" w:type="dxa"/>
            <w:shd w:val="clear" w:color="auto" w:fill="auto"/>
          </w:tcPr>
          <w:p w14:paraId="3324014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75269F9" w14:textId="77777777" w:rsidR="000F4F82" w:rsidRPr="005F70FB" w:rsidRDefault="000F4F82" w:rsidP="00A551BF">
            <w:pPr>
              <w:pStyle w:val="TableCell0-0115Break"/>
            </w:pPr>
            <w:r w:rsidRPr="005F70FB">
              <w:t>photocopy</w:t>
            </w:r>
          </w:p>
        </w:tc>
      </w:tr>
      <w:tr w:rsidR="00AC23C4" w:rsidRPr="005F70FB" w14:paraId="6E83FB54" w14:textId="77777777" w:rsidTr="00BC00CF">
        <w:tc>
          <w:tcPr>
            <w:tcW w:w="240" w:type="dxa"/>
            <w:shd w:val="clear" w:color="auto" w:fill="auto"/>
          </w:tcPr>
          <w:p w14:paraId="588E18E8" w14:textId="77777777" w:rsidR="000F4F82" w:rsidRPr="005F70FB" w:rsidRDefault="000F4F82" w:rsidP="00A551BF">
            <w:pPr>
              <w:pStyle w:val="TableCell0-0115Break"/>
              <w:rPr>
                <w:rStyle w:val="ExampleSource"/>
              </w:rPr>
            </w:pPr>
          </w:p>
        </w:tc>
        <w:tc>
          <w:tcPr>
            <w:tcW w:w="1249" w:type="dxa"/>
            <w:shd w:val="clear" w:color="auto" w:fill="auto"/>
          </w:tcPr>
          <w:p w14:paraId="5E5E64CE" w14:textId="77777777" w:rsidR="000F4F82" w:rsidRPr="005F70FB" w:rsidRDefault="000F4F82" w:rsidP="00A551BF">
            <w:pPr>
              <w:pStyle w:val="TableCell0-0115Break"/>
              <w:rPr>
                <w:rStyle w:val="ChItalBold"/>
              </w:rPr>
            </w:pPr>
            <w:r w:rsidRPr="005F70FB">
              <w:rPr>
                <w:rStyle w:val="ChItalBold"/>
              </w:rPr>
              <w:t>frey</w:t>
            </w:r>
          </w:p>
        </w:tc>
        <w:tc>
          <w:tcPr>
            <w:tcW w:w="1587" w:type="dxa"/>
            <w:shd w:val="clear" w:color="auto" w:fill="auto"/>
          </w:tcPr>
          <w:p w14:paraId="664E1B95" w14:textId="77777777" w:rsidR="000F4F82" w:rsidRPr="005F70FB" w:rsidRDefault="000F4F82" w:rsidP="00A551BF">
            <w:pPr>
              <w:pStyle w:val="TableCell0-0115Break"/>
              <w:rPr>
                <w:rStyle w:val="ChCharisSIL"/>
              </w:rPr>
            </w:pPr>
            <w:r w:rsidRPr="005F70FB">
              <w:rPr>
                <w:rStyle w:val="ChCharisSIL"/>
              </w:rPr>
              <w:t>ˈfrɛ̞j</w:t>
            </w:r>
          </w:p>
        </w:tc>
        <w:tc>
          <w:tcPr>
            <w:tcW w:w="1275" w:type="dxa"/>
            <w:shd w:val="clear" w:color="auto" w:fill="auto"/>
          </w:tcPr>
          <w:p w14:paraId="5D8520C8"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74789F2" w14:textId="77777777" w:rsidR="000F4F82" w:rsidRPr="005F70FB" w:rsidRDefault="000F4F82" w:rsidP="00A551BF">
            <w:pPr>
              <w:pStyle w:val="TableCell0-0115Break"/>
            </w:pPr>
            <w:r w:rsidRPr="005F70FB">
              <w:t>be blank</w:t>
            </w:r>
          </w:p>
        </w:tc>
      </w:tr>
      <w:tr w:rsidR="00AC23C4" w:rsidRPr="005F70FB" w14:paraId="790DDE7D" w14:textId="77777777" w:rsidTr="00BC00CF">
        <w:tc>
          <w:tcPr>
            <w:tcW w:w="240" w:type="dxa"/>
            <w:shd w:val="clear" w:color="auto" w:fill="auto"/>
          </w:tcPr>
          <w:p w14:paraId="584DAD5D" w14:textId="77777777" w:rsidR="000F4F82" w:rsidRPr="005F70FB" w:rsidRDefault="000F4F82" w:rsidP="000F4F82">
            <w:pPr>
              <w:pStyle w:val="TableCell0-2115ptBreak"/>
              <w:rPr>
                <w:rStyle w:val="ExampleSource"/>
              </w:rPr>
            </w:pPr>
          </w:p>
        </w:tc>
        <w:tc>
          <w:tcPr>
            <w:tcW w:w="1249" w:type="dxa"/>
            <w:shd w:val="clear" w:color="auto" w:fill="auto"/>
          </w:tcPr>
          <w:p w14:paraId="3700BFB2" w14:textId="77777777" w:rsidR="000F4F82" w:rsidRPr="005F70FB" w:rsidRDefault="000F4F82" w:rsidP="000F4F82">
            <w:pPr>
              <w:pStyle w:val="TableCell0-2115ptBreak"/>
              <w:rPr>
                <w:rStyle w:val="ChItalBold"/>
              </w:rPr>
            </w:pPr>
            <w:r w:rsidRPr="005F70FB">
              <w:rPr>
                <w:rStyle w:val="ChItalBold"/>
              </w:rPr>
              <w:t>fungsi</w:t>
            </w:r>
          </w:p>
        </w:tc>
        <w:tc>
          <w:tcPr>
            <w:tcW w:w="1587" w:type="dxa"/>
            <w:shd w:val="clear" w:color="auto" w:fill="auto"/>
          </w:tcPr>
          <w:p w14:paraId="32C6F39F" w14:textId="77777777" w:rsidR="000F4F82" w:rsidRPr="005F70FB" w:rsidRDefault="000F4F82" w:rsidP="000F4F82">
            <w:pPr>
              <w:pStyle w:val="TableCell0-2115ptBreak"/>
              <w:rPr>
                <w:rStyle w:val="ChCharisSIL"/>
              </w:rPr>
            </w:pPr>
            <w:r w:rsidRPr="005F70FB">
              <w:rPr>
                <w:rStyle w:val="ChCharisSIL"/>
              </w:rPr>
              <w:t>ˈfʊŋ.si</w:t>
            </w:r>
          </w:p>
        </w:tc>
        <w:tc>
          <w:tcPr>
            <w:tcW w:w="1275" w:type="dxa"/>
            <w:shd w:val="clear" w:color="auto" w:fill="auto"/>
          </w:tcPr>
          <w:p w14:paraId="157CDA14"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71C6F765" w14:textId="77777777" w:rsidR="000F4F82" w:rsidRPr="005F70FB" w:rsidRDefault="000F4F82" w:rsidP="000F4F82">
            <w:pPr>
              <w:pStyle w:val="TableCell0-2115ptBreak"/>
            </w:pPr>
            <w:r w:rsidRPr="005F70FB">
              <w:t>function</w:t>
            </w:r>
          </w:p>
        </w:tc>
      </w:tr>
      <w:tr w:rsidR="00AC23C4" w:rsidRPr="005F70FB" w14:paraId="2E1DDF1F" w14:textId="77777777" w:rsidTr="00BC00CF">
        <w:tc>
          <w:tcPr>
            <w:tcW w:w="240" w:type="dxa"/>
            <w:shd w:val="clear" w:color="auto" w:fill="auto"/>
          </w:tcPr>
          <w:p w14:paraId="241D6AE8" w14:textId="77777777" w:rsidR="000F4F82" w:rsidRPr="005F70FB" w:rsidRDefault="000F4F82" w:rsidP="000F4F82">
            <w:pPr>
              <w:pStyle w:val="TableCell2-2"/>
              <w:rPr>
                <w:rStyle w:val="ExampleSource"/>
              </w:rPr>
            </w:pPr>
          </w:p>
        </w:tc>
        <w:tc>
          <w:tcPr>
            <w:tcW w:w="1249" w:type="dxa"/>
            <w:shd w:val="clear" w:color="auto" w:fill="auto"/>
          </w:tcPr>
          <w:p w14:paraId="179B05C0" w14:textId="77777777" w:rsidR="000F4F82" w:rsidRPr="005F70FB" w:rsidRDefault="000F4F82" w:rsidP="000F4F82">
            <w:pPr>
              <w:pStyle w:val="TableCell2-2"/>
              <w:rPr>
                <w:rStyle w:val="ChBold"/>
              </w:rPr>
            </w:pPr>
            <w:r w:rsidRPr="005F70FB">
              <w:rPr>
                <w:rStyle w:val="ChBold"/>
              </w:rPr>
              <w:t>G</w:t>
            </w:r>
          </w:p>
        </w:tc>
        <w:tc>
          <w:tcPr>
            <w:tcW w:w="1587" w:type="dxa"/>
            <w:shd w:val="clear" w:color="auto" w:fill="auto"/>
          </w:tcPr>
          <w:p w14:paraId="31384475" w14:textId="77777777" w:rsidR="000F4F82" w:rsidRPr="005F70FB" w:rsidRDefault="000F4F82" w:rsidP="000F4F82">
            <w:pPr>
              <w:pStyle w:val="TableCell2-2"/>
            </w:pPr>
          </w:p>
        </w:tc>
        <w:tc>
          <w:tcPr>
            <w:tcW w:w="1275" w:type="dxa"/>
            <w:shd w:val="clear" w:color="auto" w:fill="auto"/>
          </w:tcPr>
          <w:p w14:paraId="56A70EB3" w14:textId="77777777" w:rsidR="000F4F82" w:rsidRPr="005F70FB" w:rsidRDefault="000F4F82" w:rsidP="000F4F82">
            <w:pPr>
              <w:pStyle w:val="TableCell2-2"/>
            </w:pPr>
          </w:p>
        </w:tc>
        <w:tc>
          <w:tcPr>
            <w:tcW w:w="2379" w:type="dxa"/>
            <w:shd w:val="clear" w:color="auto" w:fill="auto"/>
          </w:tcPr>
          <w:p w14:paraId="61EBCCD5" w14:textId="77777777" w:rsidR="000F4F82" w:rsidRPr="005F70FB" w:rsidRDefault="000F4F82" w:rsidP="000F4F82">
            <w:pPr>
              <w:pStyle w:val="TableCell2-2"/>
            </w:pPr>
          </w:p>
        </w:tc>
      </w:tr>
      <w:tr w:rsidR="00AC23C4" w:rsidRPr="005F70FB" w14:paraId="1F916243" w14:textId="77777777" w:rsidTr="00BC00CF">
        <w:tc>
          <w:tcPr>
            <w:tcW w:w="240" w:type="dxa"/>
            <w:shd w:val="clear" w:color="auto" w:fill="auto"/>
          </w:tcPr>
          <w:p w14:paraId="4B0576A3" w14:textId="77777777" w:rsidR="000F4F82" w:rsidRPr="005F70FB" w:rsidRDefault="000F4F82" w:rsidP="00A551BF">
            <w:pPr>
              <w:pStyle w:val="TableCell0-0115Break"/>
              <w:rPr>
                <w:rStyle w:val="ExampleSource"/>
              </w:rPr>
            </w:pPr>
          </w:p>
        </w:tc>
        <w:tc>
          <w:tcPr>
            <w:tcW w:w="1249" w:type="dxa"/>
            <w:shd w:val="clear" w:color="auto" w:fill="auto"/>
          </w:tcPr>
          <w:p w14:paraId="2BA524E8" w14:textId="77777777" w:rsidR="000F4F82" w:rsidRPr="005F70FB" w:rsidRDefault="000F4F82" w:rsidP="00A551BF">
            <w:pPr>
              <w:pStyle w:val="TableCell0-0115Break"/>
              <w:rPr>
                <w:rStyle w:val="ChItalBold"/>
              </w:rPr>
            </w:pPr>
            <w:r w:rsidRPr="005F70FB">
              <w:rPr>
                <w:rStyle w:val="ChItalBold"/>
              </w:rPr>
              <w:t>gaja</w:t>
            </w:r>
          </w:p>
        </w:tc>
        <w:tc>
          <w:tcPr>
            <w:tcW w:w="1587" w:type="dxa"/>
            <w:shd w:val="clear" w:color="auto" w:fill="auto"/>
          </w:tcPr>
          <w:p w14:paraId="79859C03" w14:textId="77777777" w:rsidR="000F4F82" w:rsidRPr="005F70FB" w:rsidRDefault="000F4F82" w:rsidP="00A551BF">
            <w:pPr>
              <w:pStyle w:val="TableCell0-0115Break"/>
              <w:rPr>
                <w:rStyle w:val="ChCharisSIL"/>
              </w:rPr>
            </w:pPr>
            <w:r w:rsidRPr="005F70FB">
              <w:rPr>
                <w:rStyle w:val="ChCharisSIL"/>
              </w:rPr>
              <w:t>ˈga.dʒa</w:t>
            </w:r>
          </w:p>
        </w:tc>
        <w:tc>
          <w:tcPr>
            <w:tcW w:w="1275" w:type="dxa"/>
            <w:shd w:val="clear" w:color="auto" w:fill="auto"/>
          </w:tcPr>
          <w:p w14:paraId="15BF271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14B448B" w14:textId="77777777" w:rsidR="000F4F82" w:rsidRPr="005F70FB" w:rsidRDefault="000F4F82" w:rsidP="00A551BF">
            <w:pPr>
              <w:pStyle w:val="TableCell0-0115Break"/>
            </w:pPr>
            <w:r w:rsidRPr="005F70FB">
              <w:t>elephant</w:t>
            </w:r>
          </w:p>
        </w:tc>
      </w:tr>
      <w:tr w:rsidR="00AC23C4" w:rsidRPr="005F70FB" w14:paraId="0484C27E" w14:textId="77777777" w:rsidTr="00BC00CF">
        <w:tc>
          <w:tcPr>
            <w:tcW w:w="240" w:type="dxa"/>
            <w:shd w:val="clear" w:color="auto" w:fill="auto"/>
          </w:tcPr>
          <w:p w14:paraId="27736F0C" w14:textId="77777777" w:rsidR="000F4F82" w:rsidRPr="005F70FB" w:rsidRDefault="000F4F82" w:rsidP="00A551BF">
            <w:pPr>
              <w:pStyle w:val="TableCell0-0115Break"/>
              <w:rPr>
                <w:rStyle w:val="ExampleSource"/>
              </w:rPr>
            </w:pPr>
          </w:p>
        </w:tc>
        <w:tc>
          <w:tcPr>
            <w:tcW w:w="1249" w:type="dxa"/>
            <w:shd w:val="clear" w:color="auto" w:fill="auto"/>
          </w:tcPr>
          <w:p w14:paraId="1277D682" w14:textId="77777777" w:rsidR="000F4F82" w:rsidRPr="005F70FB" w:rsidRDefault="000F4F82" w:rsidP="00A551BF">
            <w:pPr>
              <w:pStyle w:val="TableCell0-0115Break"/>
              <w:rPr>
                <w:rStyle w:val="ChItalBold"/>
              </w:rPr>
            </w:pPr>
            <w:r w:rsidRPr="005F70FB">
              <w:rPr>
                <w:rStyle w:val="ChItalBold"/>
              </w:rPr>
              <w:t>gaji</w:t>
            </w:r>
          </w:p>
        </w:tc>
        <w:tc>
          <w:tcPr>
            <w:tcW w:w="1587" w:type="dxa"/>
            <w:shd w:val="clear" w:color="auto" w:fill="auto"/>
          </w:tcPr>
          <w:p w14:paraId="1A6D0714" w14:textId="77777777" w:rsidR="000F4F82" w:rsidRPr="005F70FB" w:rsidRDefault="000F4F82" w:rsidP="00A551BF">
            <w:pPr>
              <w:pStyle w:val="TableCell0-0115Break"/>
              <w:rPr>
                <w:rStyle w:val="ChCharisSIL"/>
              </w:rPr>
            </w:pPr>
            <w:r w:rsidRPr="005F70FB">
              <w:rPr>
                <w:rStyle w:val="ChCharisSIL"/>
              </w:rPr>
              <w:t>ˈga.dʒi</w:t>
            </w:r>
          </w:p>
        </w:tc>
        <w:tc>
          <w:tcPr>
            <w:tcW w:w="1275" w:type="dxa"/>
            <w:shd w:val="clear" w:color="auto" w:fill="auto"/>
          </w:tcPr>
          <w:p w14:paraId="63B5598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F38E3B7" w14:textId="77777777" w:rsidR="000F4F82" w:rsidRPr="005F70FB" w:rsidRDefault="000F4F82" w:rsidP="00A551BF">
            <w:pPr>
              <w:pStyle w:val="TableCell0-0115Break"/>
            </w:pPr>
            <w:r w:rsidRPr="005F70FB">
              <w:t>salary</w:t>
            </w:r>
          </w:p>
        </w:tc>
      </w:tr>
      <w:tr w:rsidR="00AC23C4" w:rsidRPr="005F70FB" w14:paraId="4BACFA35" w14:textId="77777777" w:rsidTr="00BC00CF">
        <w:tc>
          <w:tcPr>
            <w:tcW w:w="240" w:type="dxa"/>
            <w:shd w:val="clear" w:color="auto" w:fill="auto"/>
          </w:tcPr>
          <w:p w14:paraId="74261B89" w14:textId="77777777" w:rsidR="000F4F82" w:rsidRPr="005F70FB" w:rsidRDefault="000F4F82" w:rsidP="00A551BF">
            <w:pPr>
              <w:pStyle w:val="TableCell0-0115Break"/>
              <w:rPr>
                <w:rStyle w:val="ExampleSource"/>
              </w:rPr>
            </w:pPr>
          </w:p>
        </w:tc>
        <w:tc>
          <w:tcPr>
            <w:tcW w:w="1249" w:type="dxa"/>
            <w:shd w:val="clear" w:color="auto" w:fill="auto"/>
          </w:tcPr>
          <w:p w14:paraId="74FB46B6" w14:textId="77777777" w:rsidR="000F4F82" w:rsidRPr="005F70FB" w:rsidRDefault="000F4F82" w:rsidP="00A551BF">
            <w:pPr>
              <w:pStyle w:val="TableCell0-0115Break"/>
              <w:rPr>
                <w:rStyle w:val="ChItalBold"/>
              </w:rPr>
            </w:pPr>
            <w:r w:rsidRPr="005F70FB">
              <w:rPr>
                <w:rStyle w:val="ChItalBold"/>
              </w:rPr>
              <w:t>gas</w:t>
            </w:r>
          </w:p>
        </w:tc>
        <w:tc>
          <w:tcPr>
            <w:tcW w:w="1587" w:type="dxa"/>
            <w:shd w:val="clear" w:color="auto" w:fill="auto"/>
          </w:tcPr>
          <w:p w14:paraId="66D49C57" w14:textId="77777777" w:rsidR="000F4F82" w:rsidRPr="005F70FB" w:rsidRDefault="000F4F82" w:rsidP="00A551BF">
            <w:pPr>
              <w:pStyle w:val="TableCell0-0115Break"/>
              <w:rPr>
                <w:rStyle w:val="ChCharisSIL"/>
              </w:rPr>
            </w:pPr>
            <w:r w:rsidRPr="005F70FB">
              <w:rPr>
                <w:rStyle w:val="ChCharisSIL"/>
              </w:rPr>
              <w:t>ˈgɐs</w:t>
            </w:r>
          </w:p>
        </w:tc>
        <w:tc>
          <w:tcPr>
            <w:tcW w:w="1275" w:type="dxa"/>
            <w:shd w:val="clear" w:color="auto" w:fill="auto"/>
          </w:tcPr>
          <w:p w14:paraId="057EA8E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7232E1D" w14:textId="77777777" w:rsidR="000F4F82" w:rsidRPr="005F70FB" w:rsidRDefault="000F4F82" w:rsidP="00A551BF">
            <w:pPr>
              <w:pStyle w:val="TableCell0-0115Break"/>
            </w:pPr>
            <w:r w:rsidRPr="005F70FB">
              <w:t>gas</w:t>
            </w:r>
          </w:p>
        </w:tc>
      </w:tr>
      <w:tr w:rsidR="00AC23C4" w:rsidRPr="005F70FB" w14:paraId="33B13E41" w14:textId="77777777" w:rsidTr="00BC00CF">
        <w:tc>
          <w:tcPr>
            <w:tcW w:w="240" w:type="dxa"/>
            <w:shd w:val="clear" w:color="auto" w:fill="auto"/>
          </w:tcPr>
          <w:p w14:paraId="46079DC4" w14:textId="77777777" w:rsidR="000F4F82" w:rsidRPr="005F70FB" w:rsidRDefault="000F4F82" w:rsidP="00A551BF">
            <w:pPr>
              <w:pStyle w:val="TableCell0-0115Break"/>
              <w:rPr>
                <w:rStyle w:val="ExampleSource"/>
              </w:rPr>
            </w:pPr>
          </w:p>
        </w:tc>
        <w:tc>
          <w:tcPr>
            <w:tcW w:w="1249" w:type="dxa"/>
            <w:shd w:val="clear" w:color="auto" w:fill="auto"/>
          </w:tcPr>
          <w:p w14:paraId="2D3C523A" w14:textId="77777777" w:rsidR="000F4F82" w:rsidRPr="005F70FB" w:rsidRDefault="000F4F82" w:rsidP="00A551BF">
            <w:pPr>
              <w:pStyle w:val="TableCell0-0115Break"/>
              <w:rPr>
                <w:rStyle w:val="ChItalBold"/>
              </w:rPr>
            </w:pPr>
            <w:r w:rsidRPr="005F70FB">
              <w:rPr>
                <w:rStyle w:val="ChItalBold"/>
              </w:rPr>
              <w:t>gembala</w:t>
            </w:r>
          </w:p>
        </w:tc>
        <w:tc>
          <w:tcPr>
            <w:tcW w:w="1587" w:type="dxa"/>
            <w:shd w:val="clear" w:color="auto" w:fill="auto"/>
          </w:tcPr>
          <w:p w14:paraId="7E2B55BB" w14:textId="77777777" w:rsidR="000F4F82" w:rsidRPr="005F70FB" w:rsidRDefault="000F4F82" w:rsidP="00A551BF">
            <w:pPr>
              <w:pStyle w:val="TableCell0-0115Break"/>
              <w:rPr>
                <w:rStyle w:val="ChCharisSIL"/>
              </w:rPr>
            </w:pPr>
            <w:r w:rsidRPr="005F70FB">
              <w:rPr>
                <w:rStyle w:val="ChCharisSIL"/>
              </w:rPr>
              <w:t>gɛ̞m.ˈba.la</w:t>
            </w:r>
          </w:p>
        </w:tc>
        <w:tc>
          <w:tcPr>
            <w:tcW w:w="1275" w:type="dxa"/>
            <w:shd w:val="clear" w:color="auto" w:fill="auto"/>
          </w:tcPr>
          <w:p w14:paraId="5F84DEE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767C9B1" w14:textId="77777777" w:rsidR="000F4F82" w:rsidRPr="005F70FB" w:rsidRDefault="000F4F82" w:rsidP="00A551BF">
            <w:pPr>
              <w:pStyle w:val="TableCell0-0115Break"/>
            </w:pPr>
            <w:r w:rsidRPr="005F70FB">
              <w:t>pastor</w:t>
            </w:r>
          </w:p>
        </w:tc>
      </w:tr>
      <w:tr w:rsidR="00AC23C4" w:rsidRPr="005F70FB" w14:paraId="7D3C027C" w14:textId="77777777" w:rsidTr="00BC00CF">
        <w:tc>
          <w:tcPr>
            <w:tcW w:w="240" w:type="dxa"/>
            <w:shd w:val="clear" w:color="auto" w:fill="auto"/>
          </w:tcPr>
          <w:p w14:paraId="31AE0ADF" w14:textId="77777777" w:rsidR="000F4F82" w:rsidRPr="005F70FB" w:rsidRDefault="000F4F82" w:rsidP="00A551BF">
            <w:pPr>
              <w:pStyle w:val="TableCell0-0115Break"/>
              <w:rPr>
                <w:rStyle w:val="ExampleSource"/>
              </w:rPr>
            </w:pPr>
          </w:p>
        </w:tc>
        <w:tc>
          <w:tcPr>
            <w:tcW w:w="1249" w:type="dxa"/>
            <w:shd w:val="clear" w:color="auto" w:fill="auto"/>
          </w:tcPr>
          <w:p w14:paraId="7CE3DCE2" w14:textId="77777777" w:rsidR="000F4F82" w:rsidRPr="005F70FB" w:rsidRDefault="000F4F82" w:rsidP="00A551BF">
            <w:pPr>
              <w:pStyle w:val="TableCell0-0115Break"/>
              <w:rPr>
                <w:rStyle w:val="ChItalBold"/>
              </w:rPr>
            </w:pPr>
            <w:r w:rsidRPr="005F70FB">
              <w:rPr>
                <w:rStyle w:val="ChItalBold"/>
              </w:rPr>
              <w:t>generasi</w:t>
            </w:r>
          </w:p>
        </w:tc>
        <w:tc>
          <w:tcPr>
            <w:tcW w:w="1587" w:type="dxa"/>
            <w:shd w:val="clear" w:color="auto" w:fill="auto"/>
          </w:tcPr>
          <w:p w14:paraId="4C9DBC11" w14:textId="77777777" w:rsidR="000F4F82" w:rsidRPr="005F70FB" w:rsidRDefault="000F4F82" w:rsidP="00A551BF">
            <w:pPr>
              <w:pStyle w:val="TableCell0-0115Break"/>
              <w:rPr>
                <w:rStyle w:val="ChCharisSIL"/>
              </w:rPr>
            </w:pPr>
            <w:r w:rsidRPr="005F70FB">
              <w:rPr>
                <w:rStyle w:val="ChCharisSIL"/>
              </w:rPr>
              <w:t>ˌgɛ.nɛ.ˈɾa.si</w:t>
            </w:r>
          </w:p>
        </w:tc>
        <w:tc>
          <w:tcPr>
            <w:tcW w:w="1275" w:type="dxa"/>
            <w:shd w:val="clear" w:color="auto" w:fill="auto"/>
          </w:tcPr>
          <w:p w14:paraId="5A44BCA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A0642C3" w14:textId="77777777" w:rsidR="000F4F82" w:rsidRPr="005F70FB" w:rsidRDefault="000F4F82" w:rsidP="00A551BF">
            <w:pPr>
              <w:pStyle w:val="TableCell0-0115Break"/>
            </w:pPr>
            <w:r w:rsidRPr="005F70FB">
              <w:t>generation</w:t>
            </w:r>
          </w:p>
        </w:tc>
      </w:tr>
      <w:tr w:rsidR="00AC23C4" w:rsidRPr="005F70FB" w14:paraId="58103B67" w14:textId="77777777" w:rsidTr="00BC00CF">
        <w:tc>
          <w:tcPr>
            <w:tcW w:w="240" w:type="dxa"/>
            <w:shd w:val="clear" w:color="auto" w:fill="auto"/>
          </w:tcPr>
          <w:p w14:paraId="0238527A" w14:textId="77777777" w:rsidR="000F4F82" w:rsidRPr="005F70FB" w:rsidRDefault="000F4F82" w:rsidP="00A551BF">
            <w:pPr>
              <w:pStyle w:val="TableCell0-0115Break"/>
              <w:rPr>
                <w:rStyle w:val="ExampleSource"/>
              </w:rPr>
            </w:pPr>
          </w:p>
        </w:tc>
        <w:tc>
          <w:tcPr>
            <w:tcW w:w="1249" w:type="dxa"/>
            <w:shd w:val="clear" w:color="auto" w:fill="auto"/>
          </w:tcPr>
          <w:p w14:paraId="45C0B683" w14:textId="77777777" w:rsidR="000F4F82" w:rsidRPr="005F70FB" w:rsidRDefault="000F4F82" w:rsidP="00A551BF">
            <w:pPr>
              <w:pStyle w:val="TableCell0-0115Break"/>
              <w:rPr>
                <w:rStyle w:val="ChItalBold"/>
              </w:rPr>
            </w:pPr>
            <w:r w:rsidRPr="005F70FB">
              <w:rPr>
                <w:rStyle w:val="ChItalBold"/>
              </w:rPr>
              <w:t>gergaji</w:t>
            </w:r>
          </w:p>
        </w:tc>
        <w:tc>
          <w:tcPr>
            <w:tcW w:w="1587" w:type="dxa"/>
            <w:shd w:val="clear" w:color="auto" w:fill="auto"/>
          </w:tcPr>
          <w:p w14:paraId="0D268F2B" w14:textId="77777777" w:rsidR="000F4F82" w:rsidRPr="005F70FB" w:rsidRDefault="000F4F82" w:rsidP="00A551BF">
            <w:pPr>
              <w:pStyle w:val="TableCell0-0115Break"/>
              <w:rPr>
                <w:rStyle w:val="ChCharisSIL"/>
              </w:rPr>
            </w:pPr>
            <w:r w:rsidRPr="005F70FB">
              <w:rPr>
                <w:rStyle w:val="ChCharisSIL"/>
              </w:rPr>
              <w:t>gɛ̞r.ˈga.dʒi</w:t>
            </w:r>
          </w:p>
        </w:tc>
        <w:tc>
          <w:tcPr>
            <w:tcW w:w="1275" w:type="dxa"/>
            <w:shd w:val="clear" w:color="auto" w:fill="auto"/>
          </w:tcPr>
          <w:p w14:paraId="1B4F2B5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73F0784" w14:textId="77777777" w:rsidR="000F4F82" w:rsidRPr="005F70FB" w:rsidRDefault="000F4F82" w:rsidP="00A551BF">
            <w:pPr>
              <w:pStyle w:val="TableCell0-0115Break"/>
            </w:pPr>
            <w:r w:rsidRPr="005F70FB">
              <w:t>saw</w:t>
            </w:r>
          </w:p>
        </w:tc>
      </w:tr>
      <w:tr w:rsidR="00AC23C4" w:rsidRPr="005F70FB" w14:paraId="7282B29F" w14:textId="77777777" w:rsidTr="00BC00CF">
        <w:tc>
          <w:tcPr>
            <w:tcW w:w="240" w:type="dxa"/>
            <w:shd w:val="clear" w:color="auto" w:fill="auto"/>
          </w:tcPr>
          <w:p w14:paraId="01C3C034" w14:textId="77777777" w:rsidR="000F4F82" w:rsidRPr="005F70FB" w:rsidRDefault="000F4F82" w:rsidP="00A551BF">
            <w:pPr>
              <w:pStyle w:val="TableCell0-0115Break"/>
              <w:rPr>
                <w:rStyle w:val="ExampleSource"/>
              </w:rPr>
            </w:pPr>
          </w:p>
        </w:tc>
        <w:tc>
          <w:tcPr>
            <w:tcW w:w="1249" w:type="dxa"/>
            <w:shd w:val="clear" w:color="auto" w:fill="auto"/>
          </w:tcPr>
          <w:p w14:paraId="4DB13FF0" w14:textId="77777777" w:rsidR="000F4F82" w:rsidRPr="005F70FB" w:rsidRDefault="000F4F82" w:rsidP="00A551BF">
            <w:pPr>
              <w:pStyle w:val="TableCell0-0115Break"/>
              <w:rPr>
                <w:rStyle w:val="ChItalBold"/>
              </w:rPr>
            </w:pPr>
            <w:r w:rsidRPr="005F70FB">
              <w:rPr>
                <w:rStyle w:val="ChItalBold"/>
              </w:rPr>
              <w:t>gisi</w:t>
            </w:r>
          </w:p>
        </w:tc>
        <w:tc>
          <w:tcPr>
            <w:tcW w:w="1587" w:type="dxa"/>
            <w:shd w:val="clear" w:color="auto" w:fill="auto"/>
          </w:tcPr>
          <w:p w14:paraId="23EECB1C" w14:textId="77777777" w:rsidR="000F4F82" w:rsidRPr="005F70FB" w:rsidRDefault="000F4F82" w:rsidP="00A551BF">
            <w:pPr>
              <w:pStyle w:val="TableCell0-0115Break"/>
              <w:rPr>
                <w:rStyle w:val="ChCharisSIL"/>
              </w:rPr>
            </w:pPr>
            <w:r w:rsidRPr="005F70FB">
              <w:rPr>
                <w:rStyle w:val="ChCharisSIL"/>
              </w:rPr>
              <w:t>ˈgi.si</w:t>
            </w:r>
          </w:p>
        </w:tc>
        <w:tc>
          <w:tcPr>
            <w:tcW w:w="1275" w:type="dxa"/>
            <w:shd w:val="clear" w:color="auto" w:fill="auto"/>
          </w:tcPr>
          <w:p w14:paraId="1AF2B16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B8BEFFD" w14:textId="77777777" w:rsidR="000F4F82" w:rsidRPr="005F70FB" w:rsidRDefault="000F4F82" w:rsidP="00A551BF">
            <w:pPr>
              <w:pStyle w:val="TableCell0-0115Break"/>
            </w:pPr>
            <w:r w:rsidRPr="005F70FB">
              <w:t>nutrient</w:t>
            </w:r>
          </w:p>
        </w:tc>
      </w:tr>
      <w:tr w:rsidR="00AC23C4" w:rsidRPr="005F70FB" w14:paraId="6FFE14BA" w14:textId="77777777" w:rsidTr="00BC00CF">
        <w:tc>
          <w:tcPr>
            <w:tcW w:w="240" w:type="dxa"/>
            <w:shd w:val="clear" w:color="auto" w:fill="auto"/>
          </w:tcPr>
          <w:p w14:paraId="1B0B6564"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F3D68E6" w14:textId="77777777" w:rsidR="000F4F82" w:rsidRPr="005F70FB" w:rsidRDefault="000F4F82" w:rsidP="00A551BF">
            <w:pPr>
              <w:pStyle w:val="TableCell0-0115Break"/>
              <w:rPr>
                <w:rStyle w:val="ChItalBold"/>
              </w:rPr>
            </w:pPr>
            <w:r w:rsidRPr="005F70FB">
              <w:rPr>
                <w:rStyle w:val="ChItalBold"/>
              </w:rPr>
              <w:t>gitar</w:t>
            </w:r>
          </w:p>
        </w:tc>
        <w:tc>
          <w:tcPr>
            <w:tcW w:w="1587" w:type="dxa"/>
            <w:shd w:val="clear" w:color="auto" w:fill="auto"/>
          </w:tcPr>
          <w:p w14:paraId="11EE028B" w14:textId="77777777" w:rsidR="000F4F82" w:rsidRPr="005F70FB" w:rsidRDefault="000F4F82" w:rsidP="00A551BF">
            <w:pPr>
              <w:pStyle w:val="TableCell0-0115Break"/>
              <w:rPr>
                <w:rStyle w:val="ChCharisSIL"/>
              </w:rPr>
            </w:pPr>
            <w:r w:rsidRPr="005F70FB">
              <w:rPr>
                <w:rStyle w:val="ChCharisSIL"/>
              </w:rPr>
              <w:t>gi.ˈtɐr̥</w:t>
            </w:r>
          </w:p>
        </w:tc>
        <w:tc>
          <w:tcPr>
            <w:tcW w:w="1275" w:type="dxa"/>
            <w:shd w:val="clear" w:color="auto" w:fill="auto"/>
          </w:tcPr>
          <w:p w14:paraId="72E450C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BFCE586" w14:textId="77777777" w:rsidR="000F4F82" w:rsidRPr="005F70FB" w:rsidRDefault="000F4F82" w:rsidP="00A551BF">
            <w:pPr>
              <w:pStyle w:val="TableCell0-0115Break"/>
            </w:pPr>
            <w:r w:rsidRPr="005F70FB">
              <w:t>guitar</w:t>
            </w:r>
          </w:p>
        </w:tc>
      </w:tr>
      <w:tr w:rsidR="00AC23C4" w:rsidRPr="005F70FB" w14:paraId="194A77E5" w14:textId="77777777" w:rsidTr="00BC00CF">
        <w:tc>
          <w:tcPr>
            <w:tcW w:w="240" w:type="dxa"/>
            <w:shd w:val="clear" w:color="auto" w:fill="auto"/>
          </w:tcPr>
          <w:p w14:paraId="016E159E" w14:textId="77777777" w:rsidR="000F4F82" w:rsidRPr="005F70FB" w:rsidRDefault="000F4F82" w:rsidP="00A551BF">
            <w:pPr>
              <w:pStyle w:val="TableCell0-0115Break"/>
              <w:rPr>
                <w:rStyle w:val="ExampleSource"/>
              </w:rPr>
            </w:pPr>
          </w:p>
        </w:tc>
        <w:tc>
          <w:tcPr>
            <w:tcW w:w="1249" w:type="dxa"/>
            <w:shd w:val="clear" w:color="auto" w:fill="auto"/>
          </w:tcPr>
          <w:p w14:paraId="773FED31" w14:textId="77777777" w:rsidR="000F4F82" w:rsidRPr="005F70FB" w:rsidRDefault="000F4F82" w:rsidP="00A551BF">
            <w:pPr>
              <w:pStyle w:val="TableCell0-0115Break"/>
              <w:rPr>
                <w:rStyle w:val="ChItalBold"/>
              </w:rPr>
            </w:pPr>
            <w:r w:rsidRPr="005F70FB">
              <w:rPr>
                <w:rStyle w:val="ChItalBold"/>
              </w:rPr>
              <w:t>glas</w:t>
            </w:r>
          </w:p>
        </w:tc>
        <w:tc>
          <w:tcPr>
            <w:tcW w:w="1587" w:type="dxa"/>
            <w:shd w:val="clear" w:color="auto" w:fill="auto"/>
          </w:tcPr>
          <w:p w14:paraId="6A7B63BD" w14:textId="77777777" w:rsidR="000F4F82" w:rsidRPr="005F70FB" w:rsidRDefault="000F4F82" w:rsidP="00A551BF">
            <w:pPr>
              <w:pStyle w:val="TableCell0-0115Break"/>
              <w:rPr>
                <w:rStyle w:val="ChCharisSIL"/>
              </w:rPr>
            </w:pPr>
            <w:r w:rsidRPr="005F70FB">
              <w:rPr>
                <w:rStyle w:val="ChCharisSIL"/>
              </w:rPr>
              <w:t>ˈglɐs</w:t>
            </w:r>
          </w:p>
        </w:tc>
        <w:tc>
          <w:tcPr>
            <w:tcW w:w="1275" w:type="dxa"/>
            <w:shd w:val="clear" w:color="auto" w:fill="auto"/>
          </w:tcPr>
          <w:p w14:paraId="1AAE477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AF87919" w14:textId="77777777" w:rsidR="000F4F82" w:rsidRPr="005F70FB" w:rsidRDefault="000F4F82" w:rsidP="00A551BF">
            <w:pPr>
              <w:pStyle w:val="TableCell0-0115Break"/>
            </w:pPr>
            <w:r w:rsidRPr="005F70FB">
              <w:t>glass</w:t>
            </w:r>
          </w:p>
        </w:tc>
      </w:tr>
      <w:tr w:rsidR="00AC23C4" w:rsidRPr="005F70FB" w14:paraId="2931F6E2" w14:textId="77777777" w:rsidTr="00BC00CF">
        <w:tc>
          <w:tcPr>
            <w:tcW w:w="240" w:type="dxa"/>
            <w:shd w:val="clear" w:color="auto" w:fill="auto"/>
          </w:tcPr>
          <w:p w14:paraId="58E64E6D" w14:textId="77777777" w:rsidR="000F4F82" w:rsidRPr="005F70FB" w:rsidRDefault="000F4F82" w:rsidP="00A551BF">
            <w:pPr>
              <w:pStyle w:val="TableCell0-0115Break"/>
              <w:rPr>
                <w:rStyle w:val="ExampleSource"/>
              </w:rPr>
            </w:pPr>
          </w:p>
        </w:tc>
        <w:tc>
          <w:tcPr>
            <w:tcW w:w="1249" w:type="dxa"/>
            <w:shd w:val="clear" w:color="auto" w:fill="auto"/>
          </w:tcPr>
          <w:p w14:paraId="165B9B52" w14:textId="77777777" w:rsidR="000F4F82" w:rsidRPr="005F70FB" w:rsidRDefault="000F4F82" w:rsidP="00A551BF">
            <w:pPr>
              <w:pStyle w:val="TableCell0-0115Break"/>
              <w:rPr>
                <w:rStyle w:val="ChItalBold"/>
              </w:rPr>
            </w:pPr>
            <w:r w:rsidRPr="005F70FB">
              <w:rPr>
                <w:rStyle w:val="ChItalBold"/>
              </w:rPr>
              <w:t>glojo</w:t>
            </w:r>
          </w:p>
        </w:tc>
        <w:tc>
          <w:tcPr>
            <w:tcW w:w="1587" w:type="dxa"/>
            <w:shd w:val="clear" w:color="auto" w:fill="auto"/>
          </w:tcPr>
          <w:p w14:paraId="53624598" w14:textId="77777777" w:rsidR="000F4F82" w:rsidRPr="005F70FB" w:rsidRDefault="000F4F82" w:rsidP="00A551BF">
            <w:pPr>
              <w:pStyle w:val="TableCell0-0115Break"/>
              <w:rPr>
                <w:rStyle w:val="ChCharisSIL"/>
              </w:rPr>
            </w:pPr>
            <w:r w:rsidRPr="005F70FB">
              <w:rPr>
                <w:rStyle w:val="ChCharisSIL"/>
              </w:rPr>
              <w:t>ˈglɔ.dʒɔ</w:t>
            </w:r>
          </w:p>
        </w:tc>
        <w:tc>
          <w:tcPr>
            <w:tcW w:w="1275" w:type="dxa"/>
            <w:shd w:val="clear" w:color="auto" w:fill="auto"/>
          </w:tcPr>
          <w:p w14:paraId="7C14C9E2"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491D1FF" w14:textId="77777777" w:rsidR="000F4F82" w:rsidRPr="005F70FB" w:rsidRDefault="000F4F82" w:rsidP="00A551BF">
            <w:pPr>
              <w:pStyle w:val="TableCell0-0115Break"/>
            </w:pPr>
            <w:r w:rsidRPr="005F70FB">
              <w:t>crave</w:t>
            </w:r>
          </w:p>
        </w:tc>
      </w:tr>
      <w:tr w:rsidR="00AC23C4" w:rsidRPr="005F70FB" w14:paraId="6C342BD8" w14:textId="77777777" w:rsidTr="00BC00CF">
        <w:tc>
          <w:tcPr>
            <w:tcW w:w="240" w:type="dxa"/>
            <w:shd w:val="clear" w:color="auto" w:fill="auto"/>
          </w:tcPr>
          <w:p w14:paraId="7CD90E5F" w14:textId="77777777" w:rsidR="000F4F82" w:rsidRPr="005F70FB" w:rsidRDefault="000F4F82" w:rsidP="00A551BF">
            <w:pPr>
              <w:pStyle w:val="TableCell0-0115Break"/>
              <w:rPr>
                <w:rStyle w:val="ExampleSource"/>
              </w:rPr>
            </w:pPr>
          </w:p>
        </w:tc>
        <w:tc>
          <w:tcPr>
            <w:tcW w:w="1249" w:type="dxa"/>
            <w:shd w:val="clear" w:color="auto" w:fill="auto"/>
          </w:tcPr>
          <w:p w14:paraId="2E093D49" w14:textId="77777777" w:rsidR="000F4F82" w:rsidRPr="005F70FB" w:rsidRDefault="000F4F82" w:rsidP="00A551BF">
            <w:pPr>
              <w:pStyle w:val="TableCell0-0115Break"/>
              <w:rPr>
                <w:rStyle w:val="ChItalBold"/>
              </w:rPr>
            </w:pPr>
            <w:r w:rsidRPr="005F70FB">
              <w:rPr>
                <w:rStyle w:val="ChItalBold"/>
              </w:rPr>
              <w:t>got</w:t>
            </w:r>
          </w:p>
        </w:tc>
        <w:tc>
          <w:tcPr>
            <w:tcW w:w="1587" w:type="dxa"/>
            <w:shd w:val="clear" w:color="auto" w:fill="auto"/>
          </w:tcPr>
          <w:p w14:paraId="3380ED37" w14:textId="77777777" w:rsidR="000F4F82" w:rsidRPr="005F70FB" w:rsidRDefault="000F4F82" w:rsidP="00A551BF">
            <w:pPr>
              <w:pStyle w:val="TableCell0-0115Break"/>
              <w:rPr>
                <w:rStyle w:val="ChCharisSIL"/>
              </w:rPr>
            </w:pPr>
            <w:r w:rsidRPr="005F70FB">
              <w:rPr>
                <w:rStyle w:val="ChCharisSIL"/>
              </w:rPr>
              <w:t>ˈgɔ̞t</w:t>
            </w:r>
          </w:p>
        </w:tc>
        <w:tc>
          <w:tcPr>
            <w:tcW w:w="1275" w:type="dxa"/>
            <w:shd w:val="clear" w:color="auto" w:fill="auto"/>
          </w:tcPr>
          <w:p w14:paraId="74192CB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4D4A114" w14:textId="77777777" w:rsidR="000F4F82" w:rsidRPr="005F70FB" w:rsidRDefault="000F4F82" w:rsidP="00A551BF">
            <w:pPr>
              <w:pStyle w:val="TableCell0-0115Break"/>
            </w:pPr>
            <w:r w:rsidRPr="005F70FB">
              <w:t>gutter</w:t>
            </w:r>
          </w:p>
        </w:tc>
      </w:tr>
      <w:tr w:rsidR="00AC23C4" w:rsidRPr="005F70FB" w14:paraId="6676B881" w14:textId="77777777" w:rsidTr="00BC00CF">
        <w:tc>
          <w:tcPr>
            <w:tcW w:w="240" w:type="dxa"/>
            <w:shd w:val="clear" w:color="auto" w:fill="auto"/>
          </w:tcPr>
          <w:p w14:paraId="2882E46C" w14:textId="77777777" w:rsidR="000F4F82" w:rsidRPr="005F70FB" w:rsidRDefault="000F4F82" w:rsidP="00A551BF">
            <w:pPr>
              <w:pStyle w:val="TableCell0-0115Break"/>
              <w:rPr>
                <w:rStyle w:val="ExampleSource"/>
              </w:rPr>
            </w:pPr>
          </w:p>
        </w:tc>
        <w:tc>
          <w:tcPr>
            <w:tcW w:w="1249" w:type="dxa"/>
            <w:shd w:val="clear" w:color="auto" w:fill="auto"/>
          </w:tcPr>
          <w:p w14:paraId="4081CCE4" w14:textId="77777777" w:rsidR="000F4F82" w:rsidRPr="005F70FB" w:rsidRDefault="000F4F82" w:rsidP="00A551BF">
            <w:pPr>
              <w:pStyle w:val="TableCell0-0115Break"/>
              <w:rPr>
                <w:rStyle w:val="ChItalBold"/>
              </w:rPr>
            </w:pPr>
            <w:r w:rsidRPr="005F70FB">
              <w:rPr>
                <w:rStyle w:val="ChItalBold"/>
              </w:rPr>
              <w:t>gratis</w:t>
            </w:r>
          </w:p>
        </w:tc>
        <w:tc>
          <w:tcPr>
            <w:tcW w:w="1587" w:type="dxa"/>
            <w:shd w:val="clear" w:color="auto" w:fill="auto"/>
          </w:tcPr>
          <w:p w14:paraId="4E9E0F82" w14:textId="77777777" w:rsidR="000F4F82" w:rsidRPr="005F70FB" w:rsidRDefault="000F4F82" w:rsidP="00A551BF">
            <w:pPr>
              <w:pStyle w:val="TableCell0-0115Break"/>
              <w:rPr>
                <w:rStyle w:val="ChCharisSIL"/>
              </w:rPr>
            </w:pPr>
            <w:r w:rsidRPr="005F70FB">
              <w:rPr>
                <w:rStyle w:val="ChCharisSIL"/>
              </w:rPr>
              <w:t>ˈgɾa.tɪs</w:t>
            </w:r>
          </w:p>
        </w:tc>
        <w:tc>
          <w:tcPr>
            <w:tcW w:w="1275" w:type="dxa"/>
            <w:shd w:val="clear" w:color="auto" w:fill="auto"/>
          </w:tcPr>
          <w:p w14:paraId="20C5CF69"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FB2B92C" w14:textId="77777777" w:rsidR="000F4F82" w:rsidRPr="005F70FB" w:rsidRDefault="000F4F82" w:rsidP="00A551BF">
            <w:pPr>
              <w:pStyle w:val="TableCell0-0115Break"/>
            </w:pPr>
            <w:r w:rsidRPr="005F70FB">
              <w:t>be gratis</w:t>
            </w:r>
          </w:p>
        </w:tc>
      </w:tr>
      <w:tr w:rsidR="00AC23C4" w:rsidRPr="005F70FB" w14:paraId="5F013781" w14:textId="77777777" w:rsidTr="00BC00CF">
        <w:tc>
          <w:tcPr>
            <w:tcW w:w="240" w:type="dxa"/>
            <w:shd w:val="clear" w:color="auto" w:fill="auto"/>
          </w:tcPr>
          <w:p w14:paraId="73911FCD" w14:textId="77777777" w:rsidR="000F4F82" w:rsidRPr="005F70FB" w:rsidRDefault="000F4F82" w:rsidP="00A551BF">
            <w:pPr>
              <w:pStyle w:val="TableCell0-0115Break"/>
              <w:rPr>
                <w:rStyle w:val="ExampleSource"/>
              </w:rPr>
            </w:pPr>
          </w:p>
        </w:tc>
        <w:tc>
          <w:tcPr>
            <w:tcW w:w="1249" w:type="dxa"/>
            <w:shd w:val="clear" w:color="auto" w:fill="auto"/>
          </w:tcPr>
          <w:p w14:paraId="217DEDBE" w14:textId="77777777" w:rsidR="000F4F82" w:rsidRPr="005F70FB" w:rsidRDefault="000F4F82" w:rsidP="00A551BF">
            <w:pPr>
              <w:pStyle w:val="TableCell0-0115Break"/>
              <w:rPr>
                <w:rStyle w:val="ChItalBold"/>
              </w:rPr>
            </w:pPr>
            <w:r w:rsidRPr="005F70FB">
              <w:rPr>
                <w:rStyle w:val="ChItalBold"/>
              </w:rPr>
              <w:t>greja</w:t>
            </w:r>
          </w:p>
        </w:tc>
        <w:tc>
          <w:tcPr>
            <w:tcW w:w="1587" w:type="dxa"/>
            <w:shd w:val="clear" w:color="auto" w:fill="auto"/>
          </w:tcPr>
          <w:p w14:paraId="771645A5" w14:textId="77777777" w:rsidR="000F4F82" w:rsidRPr="005F70FB" w:rsidRDefault="000F4F82" w:rsidP="00A551BF">
            <w:pPr>
              <w:pStyle w:val="TableCell0-0115Break"/>
              <w:rPr>
                <w:rStyle w:val="ChCharisSIL"/>
              </w:rPr>
            </w:pPr>
            <w:r w:rsidRPr="005F70FB">
              <w:rPr>
                <w:rStyle w:val="ChCharisSIL"/>
              </w:rPr>
              <w:t>ˈgrɛ.dʒa</w:t>
            </w:r>
          </w:p>
        </w:tc>
        <w:tc>
          <w:tcPr>
            <w:tcW w:w="1275" w:type="dxa"/>
            <w:shd w:val="clear" w:color="auto" w:fill="auto"/>
          </w:tcPr>
          <w:p w14:paraId="2C7AD0E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EAD7227" w14:textId="77777777" w:rsidR="000F4F82" w:rsidRPr="005F70FB" w:rsidRDefault="000F4F82" w:rsidP="00A551BF">
            <w:pPr>
              <w:pStyle w:val="TableCell0-0115Break"/>
            </w:pPr>
            <w:r w:rsidRPr="005F70FB">
              <w:t>church</w:t>
            </w:r>
          </w:p>
        </w:tc>
      </w:tr>
      <w:tr w:rsidR="00AC23C4" w:rsidRPr="005F70FB" w14:paraId="024662F2" w14:textId="77777777" w:rsidTr="00BC00CF">
        <w:tc>
          <w:tcPr>
            <w:tcW w:w="240" w:type="dxa"/>
            <w:shd w:val="clear" w:color="auto" w:fill="auto"/>
          </w:tcPr>
          <w:p w14:paraId="4CBB3B16" w14:textId="77777777" w:rsidR="000F4F82" w:rsidRPr="005F70FB" w:rsidRDefault="000F4F82" w:rsidP="00A551BF">
            <w:pPr>
              <w:pStyle w:val="TableCell0-0115Break"/>
              <w:rPr>
                <w:rStyle w:val="ExampleSource"/>
              </w:rPr>
            </w:pPr>
          </w:p>
        </w:tc>
        <w:tc>
          <w:tcPr>
            <w:tcW w:w="1249" w:type="dxa"/>
            <w:shd w:val="clear" w:color="auto" w:fill="auto"/>
          </w:tcPr>
          <w:p w14:paraId="45D6920F" w14:textId="77777777" w:rsidR="000F4F82" w:rsidRPr="005F70FB" w:rsidRDefault="000F4F82" w:rsidP="00A551BF">
            <w:pPr>
              <w:pStyle w:val="TableCell0-0115Break"/>
              <w:rPr>
                <w:rStyle w:val="ChItalBold"/>
              </w:rPr>
            </w:pPr>
            <w:r w:rsidRPr="005F70FB">
              <w:rPr>
                <w:rStyle w:val="ChItalBold"/>
              </w:rPr>
              <w:t>grobak</w:t>
            </w:r>
          </w:p>
        </w:tc>
        <w:tc>
          <w:tcPr>
            <w:tcW w:w="1587" w:type="dxa"/>
            <w:shd w:val="clear" w:color="auto" w:fill="auto"/>
          </w:tcPr>
          <w:p w14:paraId="53AE25D6" w14:textId="77777777" w:rsidR="000F4F82" w:rsidRPr="005F70FB" w:rsidRDefault="000F4F82" w:rsidP="00A551BF">
            <w:pPr>
              <w:pStyle w:val="TableCell0-0115Break"/>
              <w:rPr>
                <w:rStyle w:val="ChCharisSIL"/>
              </w:rPr>
            </w:pPr>
            <w:r w:rsidRPr="005F70FB">
              <w:rPr>
                <w:rStyle w:val="ChCharisSIL"/>
              </w:rPr>
              <w:t>ˈgrɔ.bɐk</w:t>
            </w:r>
          </w:p>
        </w:tc>
        <w:tc>
          <w:tcPr>
            <w:tcW w:w="1275" w:type="dxa"/>
            <w:shd w:val="clear" w:color="auto" w:fill="auto"/>
          </w:tcPr>
          <w:p w14:paraId="5AEE5B2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52BF443" w14:textId="77777777" w:rsidR="000F4F82" w:rsidRPr="005F70FB" w:rsidRDefault="000F4F82" w:rsidP="00A551BF">
            <w:pPr>
              <w:pStyle w:val="TableCell0-0115Break"/>
            </w:pPr>
            <w:r w:rsidRPr="005F70FB">
              <w:t>wheelbarrow</w:t>
            </w:r>
          </w:p>
        </w:tc>
      </w:tr>
      <w:tr w:rsidR="00AC23C4" w:rsidRPr="005F70FB" w14:paraId="1C7FB62C" w14:textId="77777777" w:rsidTr="00BC00CF">
        <w:tc>
          <w:tcPr>
            <w:tcW w:w="240" w:type="dxa"/>
            <w:shd w:val="clear" w:color="auto" w:fill="auto"/>
          </w:tcPr>
          <w:p w14:paraId="614E7EA8" w14:textId="77777777" w:rsidR="000F4F82" w:rsidRPr="005F70FB" w:rsidRDefault="000F4F82" w:rsidP="00A551BF">
            <w:pPr>
              <w:pStyle w:val="TableCell0-0115Break"/>
              <w:rPr>
                <w:rStyle w:val="ExampleSource"/>
              </w:rPr>
            </w:pPr>
          </w:p>
        </w:tc>
        <w:tc>
          <w:tcPr>
            <w:tcW w:w="1249" w:type="dxa"/>
            <w:shd w:val="clear" w:color="auto" w:fill="auto"/>
          </w:tcPr>
          <w:p w14:paraId="1B5DDB56" w14:textId="77777777" w:rsidR="000F4F82" w:rsidRPr="005F70FB" w:rsidRDefault="000F4F82" w:rsidP="00A551BF">
            <w:pPr>
              <w:pStyle w:val="TableCell0-0115Break"/>
              <w:rPr>
                <w:rStyle w:val="ChItalBold"/>
              </w:rPr>
            </w:pPr>
            <w:r w:rsidRPr="005F70FB">
              <w:rPr>
                <w:rStyle w:val="ChItalBold"/>
              </w:rPr>
              <w:t>grup</w:t>
            </w:r>
          </w:p>
        </w:tc>
        <w:tc>
          <w:tcPr>
            <w:tcW w:w="1587" w:type="dxa"/>
            <w:shd w:val="clear" w:color="auto" w:fill="auto"/>
          </w:tcPr>
          <w:p w14:paraId="7AB436B9" w14:textId="77777777" w:rsidR="000F4F82" w:rsidRPr="005F70FB" w:rsidRDefault="000F4F82" w:rsidP="00A551BF">
            <w:pPr>
              <w:pStyle w:val="TableCell0-0115Break"/>
              <w:rPr>
                <w:rStyle w:val="ChCharisSIL"/>
              </w:rPr>
            </w:pPr>
            <w:r w:rsidRPr="005F70FB">
              <w:rPr>
                <w:rStyle w:val="ChCharisSIL"/>
              </w:rPr>
              <w:t>ˈgrʊp</w:t>
            </w:r>
          </w:p>
        </w:tc>
        <w:tc>
          <w:tcPr>
            <w:tcW w:w="1275" w:type="dxa"/>
            <w:shd w:val="clear" w:color="auto" w:fill="auto"/>
          </w:tcPr>
          <w:p w14:paraId="6EA4582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1D6E799" w14:textId="77777777" w:rsidR="000F4F82" w:rsidRPr="005F70FB" w:rsidRDefault="000F4F82" w:rsidP="00A551BF">
            <w:pPr>
              <w:pStyle w:val="TableCell0-0115Break"/>
            </w:pPr>
            <w:r w:rsidRPr="005F70FB">
              <w:t>group</w:t>
            </w:r>
          </w:p>
        </w:tc>
      </w:tr>
      <w:tr w:rsidR="00AC23C4" w:rsidRPr="005F70FB" w14:paraId="016F9C64" w14:textId="77777777" w:rsidTr="00BC00CF">
        <w:tc>
          <w:tcPr>
            <w:tcW w:w="240" w:type="dxa"/>
            <w:shd w:val="clear" w:color="auto" w:fill="auto"/>
          </w:tcPr>
          <w:p w14:paraId="6A7C6470"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1260E34" w14:textId="77777777" w:rsidR="000F4F82" w:rsidRPr="005F70FB" w:rsidRDefault="000F4F82" w:rsidP="00A551BF">
            <w:pPr>
              <w:pStyle w:val="TableCell0-0115Break"/>
              <w:rPr>
                <w:rStyle w:val="ChItalBold"/>
              </w:rPr>
            </w:pPr>
            <w:r w:rsidRPr="005F70FB">
              <w:rPr>
                <w:rStyle w:val="ChItalBold"/>
              </w:rPr>
              <w:t>gubernur</w:t>
            </w:r>
          </w:p>
        </w:tc>
        <w:tc>
          <w:tcPr>
            <w:tcW w:w="1587" w:type="dxa"/>
            <w:shd w:val="clear" w:color="auto" w:fill="auto"/>
          </w:tcPr>
          <w:p w14:paraId="6BFBC1D8" w14:textId="77777777" w:rsidR="000F4F82" w:rsidRPr="005F70FB" w:rsidRDefault="000F4F82" w:rsidP="00A551BF">
            <w:pPr>
              <w:pStyle w:val="TableCell0-0115Break"/>
              <w:rPr>
                <w:rStyle w:val="ChCharisSIL"/>
              </w:rPr>
            </w:pPr>
            <w:r w:rsidRPr="005F70FB">
              <w:rPr>
                <w:rStyle w:val="ChCharisSIL"/>
              </w:rPr>
              <w:t>ˌgu.bɛ̞r.ˈnʊr̥</w:t>
            </w:r>
          </w:p>
        </w:tc>
        <w:tc>
          <w:tcPr>
            <w:tcW w:w="1275" w:type="dxa"/>
            <w:shd w:val="clear" w:color="auto" w:fill="auto"/>
          </w:tcPr>
          <w:p w14:paraId="34487D5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BFC8462" w14:textId="77777777" w:rsidR="000F4F82" w:rsidRPr="005F70FB" w:rsidRDefault="000F4F82" w:rsidP="00A551BF">
            <w:pPr>
              <w:pStyle w:val="TableCell0-0115Break"/>
            </w:pPr>
            <w:r w:rsidRPr="005F70FB">
              <w:t>governor</w:t>
            </w:r>
          </w:p>
        </w:tc>
      </w:tr>
      <w:tr w:rsidR="00AC23C4" w:rsidRPr="005F70FB" w14:paraId="0D7FADE8" w14:textId="77777777" w:rsidTr="00BC00CF">
        <w:tc>
          <w:tcPr>
            <w:tcW w:w="240" w:type="dxa"/>
            <w:shd w:val="clear" w:color="auto" w:fill="auto"/>
          </w:tcPr>
          <w:p w14:paraId="31CF5450" w14:textId="77777777" w:rsidR="000F4F82" w:rsidRPr="005F70FB" w:rsidRDefault="000F4F82" w:rsidP="00A551BF">
            <w:pPr>
              <w:pStyle w:val="TableCell0-0115Break"/>
              <w:rPr>
                <w:rStyle w:val="ExampleSource"/>
              </w:rPr>
            </w:pPr>
          </w:p>
        </w:tc>
        <w:tc>
          <w:tcPr>
            <w:tcW w:w="1249" w:type="dxa"/>
            <w:shd w:val="clear" w:color="auto" w:fill="auto"/>
          </w:tcPr>
          <w:p w14:paraId="79E24C70" w14:textId="77777777" w:rsidR="000F4F82" w:rsidRPr="005F70FB" w:rsidRDefault="000F4F82" w:rsidP="00A551BF">
            <w:pPr>
              <w:pStyle w:val="TableCell0-0115Break"/>
              <w:rPr>
                <w:rStyle w:val="ChItalBold"/>
              </w:rPr>
            </w:pPr>
            <w:r w:rsidRPr="005F70FB">
              <w:rPr>
                <w:rStyle w:val="ChItalBold"/>
              </w:rPr>
              <w:t>gudang</w:t>
            </w:r>
          </w:p>
        </w:tc>
        <w:tc>
          <w:tcPr>
            <w:tcW w:w="1587" w:type="dxa"/>
            <w:shd w:val="clear" w:color="auto" w:fill="auto"/>
          </w:tcPr>
          <w:p w14:paraId="799B660C" w14:textId="77777777" w:rsidR="000F4F82" w:rsidRPr="005F70FB" w:rsidRDefault="000F4F82" w:rsidP="00A551BF">
            <w:pPr>
              <w:pStyle w:val="TableCell0-0115Break"/>
              <w:rPr>
                <w:rStyle w:val="ChCharisSIL"/>
              </w:rPr>
            </w:pPr>
            <w:r w:rsidRPr="005F70FB">
              <w:rPr>
                <w:rStyle w:val="ChCharisSIL"/>
              </w:rPr>
              <w:t>ˈgʊ.dɐŋ</w:t>
            </w:r>
          </w:p>
        </w:tc>
        <w:tc>
          <w:tcPr>
            <w:tcW w:w="1275" w:type="dxa"/>
            <w:shd w:val="clear" w:color="auto" w:fill="auto"/>
          </w:tcPr>
          <w:p w14:paraId="59A6DE9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1B6D113" w14:textId="77777777" w:rsidR="000F4F82" w:rsidRPr="005F70FB" w:rsidRDefault="000F4F82" w:rsidP="00A551BF">
            <w:pPr>
              <w:pStyle w:val="TableCell0-0115Break"/>
            </w:pPr>
            <w:r w:rsidRPr="005F70FB">
              <w:t>storeroom</w:t>
            </w:r>
          </w:p>
        </w:tc>
      </w:tr>
      <w:tr w:rsidR="00AC23C4" w:rsidRPr="005F70FB" w14:paraId="67FAE949" w14:textId="77777777" w:rsidTr="00BC00CF">
        <w:tc>
          <w:tcPr>
            <w:tcW w:w="240" w:type="dxa"/>
            <w:shd w:val="clear" w:color="auto" w:fill="auto"/>
          </w:tcPr>
          <w:p w14:paraId="763F5540" w14:textId="77777777" w:rsidR="000F4F82" w:rsidRPr="005F70FB" w:rsidRDefault="000F4F82" w:rsidP="00A551BF">
            <w:pPr>
              <w:pStyle w:val="TableCell0-0115Break"/>
              <w:rPr>
                <w:rStyle w:val="ExampleSource"/>
              </w:rPr>
            </w:pPr>
          </w:p>
        </w:tc>
        <w:tc>
          <w:tcPr>
            <w:tcW w:w="1249" w:type="dxa"/>
            <w:shd w:val="clear" w:color="auto" w:fill="auto"/>
          </w:tcPr>
          <w:p w14:paraId="76B66C63" w14:textId="77777777" w:rsidR="000F4F82" w:rsidRPr="005F70FB" w:rsidRDefault="000F4F82" w:rsidP="00A551BF">
            <w:pPr>
              <w:pStyle w:val="TableCell0-0115Break"/>
              <w:rPr>
                <w:rStyle w:val="ChItalBold"/>
              </w:rPr>
            </w:pPr>
            <w:r w:rsidRPr="005F70FB">
              <w:rPr>
                <w:rStyle w:val="ChItalBold"/>
              </w:rPr>
              <w:t>gula</w:t>
            </w:r>
          </w:p>
        </w:tc>
        <w:tc>
          <w:tcPr>
            <w:tcW w:w="1587" w:type="dxa"/>
            <w:shd w:val="clear" w:color="auto" w:fill="auto"/>
          </w:tcPr>
          <w:p w14:paraId="4F6900C8" w14:textId="77777777" w:rsidR="000F4F82" w:rsidRPr="005F70FB" w:rsidRDefault="000F4F82" w:rsidP="00A551BF">
            <w:pPr>
              <w:pStyle w:val="TableCell0-0115Break"/>
              <w:rPr>
                <w:rStyle w:val="ChCharisSIL"/>
              </w:rPr>
            </w:pPr>
            <w:r w:rsidRPr="005F70FB">
              <w:rPr>
                <w:rStyle w:val="ChCharisSIL"/>
              </w:rPr>
              <w:t>ˈgu.la</w:t>
            </w:r>
          </w:p>
        </w:tc>
        <w:tc>
          <w:tcPr>
            <w:tcW w:w="1275" w:type="dxa"/>
            <w:shd w:val="clear" w:color="auto" w:fill="auto"/>
          </w:tcPr>
          <w:p w14:paraId="0A4FEB6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70578E0" w14:textId="77777777" w:rsidR="000F4F82" w:rsidRPr="005F70FB" w:rsidRDefault="000F4F82" w:rsidP="00A551BF">
            <w:pPr>
              <w:pStyle w:val="TableCell0-0115Break"/>
            </w:pPr>
            <w:r w:rsidRPr="005F70FB">
              <w:t>sugar</w:t>
            </w:r>
          </w:p>
        </w:tc>
      </w:tr>
      <w:tr w:rsidR="00AC23C4" w:rsidRPr="005F70FB" w14:paraId="6B7A532C" w14:textId="77777777" w:rsidTr="00BC00CF">
        <w:tc>
          <w:tcPr>
            <w:tcW w:w="240" w:type="dxa"/>
            <w:shd w:val="clear" w:color="auto" w:fill="auto"/>
          </w:tcPr>
          <w:p w14:paraId="1FD49367" w14:textId="77777777" w:rsidR="000F4F82" w:rsidRPr="005F70FB" w:rsidRDefault="000F4F82" w:rsidP="000F4F82">
            <w:pPr>
              <w:pStyle w:val="TableCell0-2115ptBreak"/>
              <w:rPr>
                <w:rStyle w:val="ExampleSource"/>
              </w:rPr>
            </w:pPr>
          </w:p>
        </w:tc>
        <w:tc>
          <w:tcPr>
            <w:tcW w:w="1249" w:type="dxa"/>
            <w:shd w:val="clear" w:color="auto" w:fill="auto"/>
          </w:tcPr>
          <w:p w14:paraId="39278FE4" w14:textId="77777777" w:rsidR="000F4F82" w:rsidRPr="005F70FB" w:rsidRDefault="000F4F82" w:rsidP="000F4F82">
            <w:pPr>
              <w:pStyle w:val="TableCell0-2115ptBreak"/>
              <w:rPr>
                <w:rStyle w:val="ChItalBold"/>
              </w:rPr>
            </w:pPr>
            <w:r w:rsidRPr="005F70FB">
              <w:rPr>
                <w:rStyle w:val="ChItalBold"/>
              </w:rPr>
              <w:t>guru</w:t>
            </w:r>
          </w:p>
        </w:tc>
        <w:tc>
          <w:tcPr>
            <w:tcW w:w="1587" w:type="dxa"/>
            <w:shd w:val="clear" w:color="auto" w:fill="auto"/>
          </w:tcPr>
          <w:p w14:paraId="3DC7DD85" w14:textId="77777777" w:rsidR="000F4F82" w:rsidRPr="005F70FB" w:rsidRDefault="000F4F82" w:rsidP="000F4F82">
            <w:pPr>
              <w:pStyle w:val="TableCell0-2115ptBreak"/>
              <w:rPr>
                <w:rStyle w:val="ChCharisSIL"/>
              </w:rPr>
            </w:pPr>
            <w:r w:rsidRPr="005F70FB">
              <w:rPr>
                <w:rStyle w:val="ChCharisSIL"/>
              </w:rPr>
              <w:t>ˈgu.ɾu</w:t>
            </w:r>
          </w:p>
        </w:tc>
        <w:tc>
          <w:tcPr>
            <w:tcW w:w="1275" w:type="dxa"/>
            <w:shd w:val="clear" w:color="auto" w:fill="auto"/>
          </w:tcPr>
          <w:p w14:paraId="3789F9EE"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4345E54B" w14:textId="77777777" w:rsidR="000F4F82" w:rsidRPr="005F70FB" w:rsidRDefault="000F4F82" w:rsidP="000F4F82">
            <w:pPr>
              <w:pStyle w:val="TableCell0-2115ptBreak"/>
            </w:pPr>
            <w:r w:rsidRPr="005F70FB">
              <w:t>teacher</w:t>
            </w:r>
          </w:p>
        </w:tc>
      </w:tr>
      <w:tr w:rsidR="00AC23C4" w:rsidRPr="005F70FB" w14:paraId="12918BC7" w14:textId="77777777" w:rsidTr="00BC00CF">
        <w:tc>
          <w:tcPr>
            <w:tcW w:w="240" w:type="dxa"/>
            <w:shd w:val="clear" w:color="auto" w:fill="auto"/>
          </w:tcPr>
          <w:p w14:paraId="4ED5B286" w14:textId="77777777" w:rsidR="000F4F82" w:rsidRPr="005F70FB" w:rsidRDefault="000F4F82" w:rsidP="000F4F82">
            <w:pPr>
              <w:pStyle w:val="TableCell2-2"/>
              <w:rPr>
                <w:rStyle w:val="ExampleSource"/>
              </w:rPr>
            </w:pPr>
          </w:p>
        </w:tc>
        <w:tc>
          <w:tcPr>
            <w:tcW w:w="1249" w:type="dxa"/>
            <w:shd w:val="clear" w:color="auto" w:fill="auto"/>
          </w:tcPr>
          <w:p w14:paraId="772E9C1D" w14:textId="77777777" w:rsidR="000F4F82" w:rsidRPr="005F70FB" w:rsidRDefault="000F4F82" w:rsidP="000F4F82">
            <w:pPr>
              <w:pStyle w:val="TableCell2-2"/>
              <w:rPr>
                <w:rStyle w:val="ChBold"/>
              </w:rPr>
            </w:pPr>
            <w:r w:rsidRPr="005F70FB">
              <w:rPr>
                <w:rStyle w:val="ChBold"/>
              </w:rPr>
              <w:t>H</w:t>
            </w:r>
          </w:p>
        </w:tc>
        <w:tc>
          <w:tcPr>
            <w:tcW w:w="1587" w:type="dxa"/>
            <w:shd w:val="clear" w:color="auto" w:fill="auto"/>
          </w:tcPr>
          <w:p w14:paraId="5227F1C8" w14:textId="77777777" w:rsidR="000F4F82" w:rsidRPr="005F70FB" w:rsidRDefault="000F4F82" w:rsidP="000F4F82">
            <w:pPr>
              <w:pStyle w:val="TableCell2-2"/>
            </w:pPr>
          </w:p>
        </w:tc>
        <w:tc>
          <w:tcPr>
            <w:tcW w:w="1275" w:type="dxa"/>
            <w:shd w:val="clear" w:color="auto" w:fill="auto"/>
          </w:tcPr>
          <w:p w14:paraId="61735933" w14:textId="77777777" w:rsidR="000F4F82" w:rsidRPr="005F70FB" w:rsidRDefault="000F4F82" w:rsidP="000F4F82">
            <w:pPr>
              <w:pStyle w:val="TableCell2-2"/>
            </w:pPr>
          </w:p>
        </w:tc>
        <w:tc>
          <w:tcPr>
            <w:tcW w:w="2379" w:type="dxa"/>
            <w:shd w:val="clear" w:color="auto" w:fill="auto"/>
          </w:tcPr>
          <w:p w14:paraId="2131E7AD" w14:textId="77777777" w:rsidR="000F4F82" w:rsidRPr="005F70FB" w:rsidRDefault="000F4F82" w:rsidP="000F4F82">
            <w:pPr>
              <w:pStyle w:val="TableCell2-2"/>
            </w:pPr>
          </w:p>
        </w:tc>
      </w:tr>
      <w:tr w:rsidR="00AC23C4" w:rsidRPr="005F70FB" w14:paraId="2924E47B" w14:textId="77777777" w:rsidTr="00BC00CF">
        <w:tc>
          <w:tcPr>
            <w:tcW w:w="240" w:type="dxa"/>
            <w:shd w:val="clear" w:color="auto" w:fill="auto"/>
          </w:tcPr>
          <w:p w14:paraId="74AC000C" w14:textId="77777777" w:rsidR="000F4F82" w:rsidRPr="005F70FB" w:rsidRDefault="000F4F82" w:rsidP="00A551BF">
            <w:pPr>
              <w:pStyle w:val="TableCell0-0115Break"/>
              <w:rPr>
                <w:rStyle w:val="ExampleSource"/>
              </w:rPr>
            </w:pPr>
          </w:p>
        </w:tc>
        <w:tc>
          <w:tcPr>
            <w:tcW w:w="1249" w:type="dxa"/>
            <w:shd w:val="clear" w:color="auto" w:fill="auto"/>
          </w:tcPr>
          <w:p w14:paraId="058AB364" w14:textId="77777777" w:rsidR="000F4F82" w:rsidRPr="005F70FB" w:rsidRDefault="000F4F82" w:rsidP="00A551BF">
            <w:pPr>
              <w:pStyle w:val="TableCell0-0115Break"/>
              <w:rPr>
                <w:rStyle w:val="ChItalBold"/>
              </w:rPr>
            </w:pPr>
            <w:r w:rsidRPr="005F70FB">
              <w:rPr>
                <w:rStyle w:val="ChItalBold"/>
              </w:rPr>
              <w:t>hadia</w:t>
            </w:r>
          </w:p>
        </w:tc>
        <w:tc>
          <w:tcPr>
            <w:tcW w:w="1587" w:type="dxa"/>
            <w:shd w:val="clear" w:color="auto" w:fill="auto"/>
          </w:tcPr>
          <w:p w14:paraId="3510AD84" w14:textId="77777777" w:rsidR="000F4F82" w:rsidRPr="005F70FB" w:rsidRDefault="000F4F82" w:rsidP="00A551BF">
            <w:pPr>
              <w:pStyle w:val="TableCell0-0115Break"/>
              <w:rPr>
                <w:rStyle w:val="ChCharisSIL"/>
              </w:rPr>
            </w:pPr>
            <w:r w:rsidRPr="005F70FB">
              <w:rPr>
                <w:rStyle w:val="ChCharisSIL"/>
              </w:rPr>
              <w:t>ha.ˈdɪ.a</w:t>
            </w:r>
          </w:p>
        </w:tc>
        <w:tc>
          <w:tcPr>
            <w:tcW w:w="1275" w:type="dxa"/>
            <w:shd w:val="clear" w:color="auto" w:fill="auto"/>
          </w:tcPr>
          <w:p w14:paraId="5BDD5E8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680E02C" w14:textId="77777777" w:rsidR="000F4F82" w:rsidRPr="005F70FB" w:rsidRDefault="000F4F82" w:rsidP="00A551BF">
            <w:pPr>
              <w:pStyle w:val="TableCell0-0115Break"/>
            </w:pPr>
            <w:r w:rsidRPr="005F70FB">
              <w:t>gift</w:t>
            </w:r>
          </w:p>
        </w:tc>
      </w:tr>
      <w:tr w:rsidR="00AC23C4" w:rsidRPr="005F70FB" w14:paraId="78B4DC4F" w14:textId="77777777" w:rsidTr="00BC00CF">
        <w:tc>
          <w:tcPr>
            <w:tcW w:w="240" w:type="dxa"/>
            <w:shd w:val="clear" w:color="auto" w:fill="auto"/>
          </w:tcPr>
          <w:p w14:paraId="075E1D20" w14:textId="77777777" w:rsidR="000F4F82" w:rsidRPr="005F70FB" w:rsidRDefault="000F4F82" w:rsidP="00A551BF">
            <w:pPr>
              <w:pStyle w:val="TableCell0-0115Break"/>
              <w:rPr>
                <w:rStyle w:val="ExampleSource"/>
              </w:rPr>
            </w:pPr>
          </w:p>
        </w:tc>
        <w:tc>
          <w:tcPr>
            <w:tcW w:w="1249" w:type="dxa"/>
            <w:shd w:val="clear" w:color="auto" w:fill="auto"/>
          </w:tcPr>
          <w:p w14:paraId="40901151" w14:textId="77777777" w:rsidR="000F4F82" w:rsidRPr="005F70FB" w:rsidRDefault="000F4F82" w:rsidP="00A551BF">
            <w:pPr>
              <w:pStyle w:val="TableCell0-0115Break"/>
              <w:rPr>
                <w:rStyle w:val="ChItalBold"/>
              </w:rPr>
            </w:pPr>
            <w:r w:rsidRPr="005F70FB">
              <w:rPr>
                <w:rStyle w:val="ChItalBold"/>
              </w:rPr>
              <w:t>hadir</w:t>
            </w:r>
          </w:p>
        </w:tc>
        <w:tc>
          <w:tcPr>
            <w:tcW w:w="1587" w:type="dxa"/>
            <w:shd w:val="clear" w:color="auto" w:fill="auto"/>
          </w:tcPr>
          <w:p w14:paraId="71F52F35" w14:textId="77777777" w:rsidR="000F4F82" w:rsidRPr="005F70FB" w:rsidRDefault="000F4F82" w:rsidP="00A551BF">
            <w:pPr>
              <w:pStyle w:val="TableCell0-0115Break"/>
              <w:rPr>
                <w:rStyle w:val="ChCharisSIL"/>
              </w:rPr>
            </w:pPr>
            <w:r w:rsidRPr="005F70FB">
              <w:rPr>
                <w:rStyle w:val="ChCharisSIL"/>
              </w:rPr>
              <w:t>ˈha.dɪr̥</w:t>
            </w:r>
          </w:p>
        </w:tc>
        <w:tc>
          <w:tcPr>
            <w:tcW w:w="1275" w:type="dxa"/>
            <w:shd w:val="clear" w:color="auto" w:fill="auto"/>
          </w:tcPr>
          <w:p w14:paraId="6620FBD6"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1A6A3D0D" w14:textId="77777777" w:rsidR="000F4F82" w:rsidRPr="005F70FB" w:rsidRDefault="000F4F82" w:rsidP="00A551BF">
            <w:pPr>
              <w:pStyle w:val="TableCell0-0115Break"/>
            </w:pPr>
            <w:r w:rsidRPr="005F70FB">
              <w:t>attend</w:t>
            </w:r>
          </w:p>
        </w:tc>
      </w:tr>
      <w:tr w:rsidR="00AC23C4" w:rsidRPr="005F70FB" w14:paraId="5123E6A0" w14:textId="77777777" w:rsidTr="00BC00CF">
        <w:tc>
          <w:tcPr>
            <w:tcW w:w="240" w:type="dxa"/>
            <w:shd w:val="clear" w:color="auto" w:fill="auto"/>
          </w:tcPr>
          <w:p w14:paraId="4D74B291" w14:textId="77777777" w:rsidR="000F4F82" w:rsidRPr="005F70FB" w:rsidRDefault="000F4F82" w:rsidP="00A551BF">
            <w:pPr>
              <w:pStyle w:val="TableCell0-0115Break"/>
              <w:rPr>
                <w:rStyle w:val="ExampleSource"/>
              </w:rPr>
            </w:pPr>
          </w:p>
        </w:tc>
        <w:tc>
          <w:tcPr>
            <w:tcW w:w="1249" w:type="dxa"/>
            <w:shd w:val="clear" w:color="auto" w:fill="auto"/>
          </w:tcPr>
          <w:p w14:paraId="10F345DC" w14:textId="77777777" w:rsidR="000F4F82" w:rsidRPr="005F70FB" w:rsidRDefault="000F4F82" w:rsidP="00A551BF">
            <w:pPr>
              <w:pStyle w:val="TableCell0-0115Break"/>
              <w:rPr>
                <w:rStyle w:val="ChItalBold"/>
              </w:rPr>
            </w:pPr>
            <w:r w:rsidRPr="005F70FB">
              <w:rPr>
                <w:rStyle w:val="ChItalBold"/>
              </w:rPr>
              <w:t>hafal</w:t>
            </w:r>
          </w:p>
        </w:tc>
        <w:tc>
          <w:tcPr>
            <w:tcW w:w="1587" w:type="dxa"/>
            <w:shd w:val="clear" w:color="auto" w:fill="auto"/>
          </w:tcPr>
          <w:p w14:paraId="5FCBD2F3" w14:textId="77777777" w:rsidR="000F4F82" w:rsidRPr="005F70FB" w:rsidRDefault="000F4F82" w:rsidP="00A551BF">
            <w:pPr>
              <w:pStyle w:val="TableCell0-0115Break"/>
              <w:rPr>
                <w:rStyle w:val="ChCharisSIL"/>
              </w:rPr>
            </w:pPr>
            <w:r w:rsidRPr="005F70FB">
              <w:rPr>
                <w:rStyle w:val="ChCharisSIL"/>
              </w:rPr>
              <w:t>ˈha.fɐl</w:t>
            </w:r>
          </w:p>
        </w:tc>
        <w:tc>
          <w:tcPr>
            <w:tcW w:w="1275" w:type="dxa"/>
            <w:shd w:val="clear" w:color="auto" w:fill="auto"/>
          </w:tcPr>
          <w:p w14:paraId="29689FCD"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DC7480D" w14:textId="77777777" w:rsidR="000F4F82" w:rsidRPr="005F70FB" w:rsidRDefault="000F4F82" w:rsidP="00A551BF">
            <w:pPr>
              <w:pStyle w:val="TableCell0-0115Break"/>
            </w:pPr>
            <w:r w:rsidRPr="005F70FB">
              <w:t>memorize</w:t>
            </w:r>
          </w:p>
        </w:tc>
      </w:tr>
      <w:tr w:rsidR="00AC23C4" w:rsidRPr="005F70FB" w14:paraId="30CA2D73" w14:textId="77777777" w:rsidTr="00BC00CF">
        <w:tc>
          <w:tcPr>
            <w:tcW w:w="240" w:type="dxa"/>
            <w:shd w:val="clear" w:color="auto" w:fill="auto"/>
          </w:tcPr>
          <w:p w14:paraId="69536209" w14:textId="77777777" w:rsidR="000F4F82" w:rsidRPr="005F70FB" w:rsidRDefault="000F4F82" w:rsidP="00A551BF">
            <w:pPr>
              <w:pStyle w:val="TableCell0-0115Break"/>
              <w:rPr>
                <w:rStyle w:val="ExampleSource"/>
              </w:rPr>
            </w:pPr>
          </w:p>
        </w:tc>
        <w:tc>
          <w:tcPr>
            <w:tcW w:w="1249" w:type="dxa"/>
            <w:shd w:val="clear" w:color="auto" w:fill="auto"/>
          </w:tcPr>
          <w:p w14:paraId="3EE4F246" w14:textId="77777777" w:rsidR="000F4F82" w:rsidRPr="005F70FB" w:rsidRDefault="000F4F82" w:rsidP="00A551BF">
            <w:pPr>
              <w:pStyle w:val="TableCell0-0115Break"/>
              <w:rPr>
                <w:rStyle w:val="ChItalBold"/>
              </w:rPr>
            </w:pPr>
            <w:r w:rsidRPr="005F70FB">
              <w:rPr>
                <w:rStyle w:val="ChItalBold"/>
              </w:rPr>
              <w:t>hak</w:t>
            </w:r>
          </w:p>
        </w:tc>
        <w:tc>
          <w:tcPr>
            <w:tcW w:w="1587" w:type="dxa"/>
            <w:shd w:val="clear" w:color="auto" w:fill="auto"/>
          </w:tcPr>
          <w:p w14:paraId="702F3CB2" w14:textId="77777777" w:rsidR="000F4F82" w:rsidRPr="005F70FB" w:rsidRDefault="000F4F82" w:rsidP="00A551BF">
            <w:pPr>
              <w:pStyle w:val="TableCell0-0115Break"/>
              <w:rPr>
                <w:rStyle w:val="ChCharisSIL"/>
              </w:rPr>
            </w:pPr>
            <w:r w:rsidRPr="005F70FB">
              <w:rPr>
                <w:rStyle w:val="ChCharisSIL"/>
              </w:rPr>
              <w:t>ˈhɐk</w:t>
            </w:r>
          </w:p>
        </w:tc>
        <w:tc>
          <w:tcPr>
            <w:tcW w:w="1275" w:type="dxa"/>
            <w:shd w:val="clear" w:color="auto" w:fill="auto"/>
          </w:tcPr>
          <w:p w14:paraId="5F386DA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2D281CC" w14:textId="77777777" w:rsidR="000F4F82" w:rsidRPr="005F70FB" w:rsidRDefault="000F4F82" w:rsidP="00A551BF">
            <w:pPr>
              <w:pStyle w:val="TableCell0-0115Break"/>
            </w:pPr>
            <w:r w:rsidRPr="005F70FB">
              <w:t>right</w:t>
            </w:r>
          </w:p>
        </w:tc>
      </w:tr>
      <w:tr w:rsidR="00AC23C4" w:rsidRPr="005F70FB" w14:paraId="62591F4A" w14:textId="77777777" w:rsidTr="00BC00CF">
        <w:tc>
          <w:tcPr>
            <w:tcW w:w="240" w:type="dxa"/>
            <w:shd w:val="clear" w:color="auto" w:fill="auto"/>
          </w:tcPr>
          <w:p w14:paraId="573E7369" w14:textId="77777777" w:rsidR="000F4F82" w:rsidRPr="005F70FB" w:rsidRDefault="000F4F82" w:rsidP="00A551BF">
            <w:pPr>
              <w:pStyle w:val="TableCell0-0115Break"/>
              <w:rPr>
                <w:rStyle w:val="ExampleSource"/>
              </w:rPr>
            </w:pPr>
          </w:p>
        </w:tc>
        <w:tc>
          <w:tcPr>
            <w:tcW w:w="1249" w:type="dxa"/>
            <w:shd w:val="clear" w:color="auto" w:fill="auto"/>
          </w:tcPr>
          <w:p w14:paraId="11DE6CCC" w14:textId="77777777" w:rsidR="000F4F82" w:rsidRPr="005F70FB" w:rsidRDefault="000F4F82" w:rsidP="00A551BF">
            <w:pPr>
              <w:pStyle w:val="TableCell0-0115Break"/>
              <w:rPr>
                <w:rStyle w:val="ChItalBold"/>
              </w:rPr>
            </w:pPr>
            <w:r w:rsidRPr="005F70FB">
              <w:rPr>
                <w:rStyle w:val="ChItalBold"/>
              </w:rPr>
              <w:t>hal</w:t>
            </w:r>
          </w:p>
        </w:tc>
        <w:tc>
          <w:tcPr>
            <w:tcW w:w="1587" w:type="dxa"/>
            <w:shd w:val="clear" w:color="auto" w:fill="auto"/>
          </w:tcPr>
          <w:p w14:paraId="1D0085EF" w14:textId="77777777" w:rsidR="000F4F82" w:rsidRPr="005F70FB" w:rsidRDefault="000F4F82" w:rsidP="00A551BF">
            <w:pPr>
              <w:pStyle w:val="TableCell0-0115Break"/>
              <w:rPr>
                <w:rStyle w:val="ChCharisSIL"/>
              </w:rPr>
            </w:pPr>
            <w:r w:rsidRPr="005F70FB">
              <w:rPr>
                <w:rStyle w:val="ChCharisSIL"/>
              </w:rPr>
              <w:t>ˈhɐl</w:t>
            </w:r>
          </w:p>
        </w:tc>
        <w:tc>
          <w:tcPr>
            <w:tcW w:w="1275" w:type="dxa"/>
            <w:shd w:val="clear" w:color="auto" w:fill="auto"/>
          </w:tcPr>
          <w:p w14:paraId="381EE1A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3C4074F" w14:textId="77777777" w:rsidR="000F4F82" w:rsidRPr="005F70FB" w:rsidRDefault="000F4F82" w:rsidP="00A551BF">
            <w:pPr>
              <w:pStyle w:val="TableCell0-0115Break"/>
            </w:pPr>
            <w:r w:rsidRPr="005F70FB">
              <w:t>thing</w:t>
            </w:r>
          </w:p>
        </w:tc>
      </w:tr>
      <w:tr w:rsidR="00AC23C4" w:rsidRPr="005F70FB" w14:paraId="6C0CFE7D" w14:textId="77777777" w:rsidTr="00BC00CF">
        <w:tc>
          <w:tcPr>
            <w:tcW w:w="240" w:type="dxa"/>
            <w:shd w:val="clear" w:color="auto" w:fill="auto"/>
          </w:tcPr>
          <w:p w14:paraId="10123F90"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71D3D72" w14:textId="77777777" w:rsidR="000F4F82" w:rsidRPr="005F70FB" w:rsidRDefault="000F4F82" w:rsidP="00A551BF">
            <w:pPr>
              <w:pStyle w:val="TableCell0-0115Break"/>
              <w:rPr>
                <w:rStyle w:val="ChItalBold"/>
              </w:rPr>
            </w:pPr>
            <w:r w:rsidRPr="005F70FB">
              <w:rPr>
                <w:rStyle w:val="ChItalBold"/>
              </w:rPr>
              <w:t>halal</w:t>
            </w:r>
          </w:p>
        </w:tc>
        <w:tc>
          <w:tcPr>
            <w:tcW w:w="1587" w:type="dxa"/>
            <w:shd w:val="clear" w:color="auto" w:fill="auto"/>
          </w:tcPr>
          <w:p w14:paraId="27CB18DB" w14:textId="77777777" w:rsidR="000F4F82" w:rsidRPr="005F70FB" w:rsidRDefault="000F4F82" w:rsidP="00A551BF">
            <w:pPr>
              <w:pStyle w:val="TableCell0-0115Break"/>
              <w:rPr>
                <w:rStyle w:val="ChCharisSIL"/>
              </w:rPr>
            </w:pPr>
            <w:r w:rsidRPr="005F70FB">
              <w:rPr>
                <w:rStyle w:val="ChCharisSIL"/>
              </w:rPr>
              <w:t>ha.ˈlɐl</w:t>
            </w:r>
          </w:p>
        </w:tc>
        <w:tc>
          <w:tcPr>
            <w:tcW w:w="1275" w:type="dxa"/>
            <w:shd w:val="clear" w:color="auto" w:fill="auto"/>
          </w:tcPr>
          <w:p w14:paraId="35854640"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4E4E409" w14:textId="77777777" w:rsidR="000F4F82" w:rsidRPr="005F70FB" w:rsidRDefault="000F4F82" w:rsidP="00A551BF">
            <w:pPr>
              <w:pStyle w:val="TableCell0-0115Break"/>
            </w:pPr>
            <w:r w:rsidRPr="005F70FB">
              <w:t>be permitted</w:t>
            </w:r>
          </w:p>
        </w:tc>
      </w:tr>
      <w:tr w:rsidR="00AC23C4" w:rsidRPr="005F70FB" w14:paraId="0CB9FF97" w14:textId="77777777" w:rsidTr="00BC00CF">
        <w:tc>
          <w:tcPr>
            <w:tcW w:w="240" w:type="dxa"/>
            <w:shd w:val="clear" w:color="auto" w:fill="auto"/>
          </w:tcPr>
          <w:p w14:paraId="498BFDB7" w14:textId="77777777" w:rsidR="000F4F82" w:rsidRPr="005F70FB" w:rsidRDefault="000F4F82" w:rsidP="00A551BF">
            <w:pPr>
              <w:pStyle w:val="TableCell0-0115Break"/>
              <w:rPr>
                <w:rStyle w:val="ExampleSource"/>
              </w:rPr>
            </w:pPr>
          </w:p>
        </w:tc>
        <w:tc>
          <w:tcPr>
            <w:tcW w:w="1249" w:type="dxa"/>
            <w:shd w:val="clear" w:color="auto" w:fill="auto"/>
          </w:tcPr>
          <w:p w14:paraId="1A913C82" w14:textId="77777777" w:rsidR="000F4F82" w:rsidRPr="005F70FB" w:rsidRDefault="000F4F82" w:rsidP="00A551BF">
            <w:pPr>
              <w:pStyle w:val="TableCell0-0115Break"/>
              <w:rPr>
                <w:rStyle w:val="ChItalBold"/>
              </w:rPr>
            </w:pPr>
            <w:r w:rsidRPr="005F70FB">
              <w:rPr>
                <w:rStyle w:val="ChItalBold"/>
              </w:rPr>
              <w:t>hamil</w:t>
            </w:r>
          </w:p>
        </w:tc>
        <w:tc>
          <w:tcPr>
            <w:tcW w:w="1587" w:type="dxa"/>
            <w:shd w:val="clear" w:color="auto" w:fill="auto"/>
          </w:tcPr>
          <w:p w14:paraId="50CB17B3" w14:textId="77777777" w:rsidR="000F4F82" w:rsidRPr="005F70FB" w:rsidRDefault="000F4F82" w:rsidP="00A551BF">
            <w:pPr>
              <w:pStyle w:val="TableCell0-0115Break"/>
              <w:rPr>
                <w:rStyle w:val="ChCharisSIL"/>
              </w:rPr>
            </w:pPr>
            <w:r w:rsidRPr="005F70FB">
              <w:rPr>
                <w:rStyle w:val="ChCharisSIL"/>
              </w:rPr>
              <w:t>ˈha.mɪl</w:t>
            </w:r>
          </w:p>
        </w:tc>
        <w:tc>
          <w:tcPr>
            <w:tcW w:w="1275" w:type="dxa"/>
            <w:shd w:val="clear" w:color="auto" w:fill="auto"/>
          </w:tcPr>
          <w:p w14:paraId="1A590B04"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5085BE3" w14:textId="77777777" w:rsidR="000F4F82" w:rsidRPr="005F70FB" w:rsidRDefault="000F4F82" w:rsidP="00A551BF">
            <w:pPr>
              <w:pStyle w:val="TableCell0-0115Break"/>
            </w:pPr>
            <w:r w:rsidRPr="005F70FB">
              <w:t>be pregnant</w:t>
            </w:r>
          </w:p>
        </w:tc>
      </w:tr>
      <w:tr w:rsidR="00AC23C4" w:rsidRPr="005F70FB" w14:paraId="3C17BA8D" w14:textId="77777777" w:rsidTr="00BC00CF">
        <w:tc>
          <w:tcPr>
            <w:tcW w:w="240" w:type="dxa"/>
            <w:shd w:val="clear" w:color="auto" w:fill="auto"/>
          </w:tcPr>
          <w:p w14:paraId="568EFB74" w14:textId="77777777" w:rsidR="000F4F82" w:rsidRPr="005F70FB" w:rsidRDefault="000F4F82" w:rsidP="00A551BF">
            <w:pPr>
              <w:pStyle w:val="TableCell0-0115Break"/>
              <w:rPr>
                <w:rStyle w:val="ExampleSource"/>
              </w:rPr>
            </w:pPr>
          </w:p>
        </w:tc>
        <w:tc>
          <w:tcPr>
            <w:tcW w:w="1249" w:type="dxa"/>
            <w:shd w:val="clear" w:color="auto" w:fill="auto"/>
          </w:tcPr>
          <w:p w14:paraId="46516270" w14:textId="77777777" w:rsidR="000F4F82" w:rsidRPr="005F70FB" w:rsidRDefault="000F4F82" w:rsidP="00A551BF">
            <w:pPr>
              <w:pStyle w:val="TableCell0-0115Break"/>
              <w:rPr>
                <w:rStyle w:val="ChItalBold"/>
              </w:rPr>
            </w:pPr>
            <w:r w:rsidRPr="005F70FB">
              <w:rPr>
                <w:rStyle w:val="ChItalBold"/>
              </w:rPr>
              <w:t>handuk</w:t>
            </w:r>
          </w:p>
        </w:tc>
        <w:tc>
          <w:tcPr>
            <w:tcW w:w="1587" w:type="dxa"/>
            <w:shd w:val="clear" w:color="auto" w:fill="auto"/>
          </w:tcPr>
          <w:p w14:paraId="3B3A3F99" w14:textId="77777777" w:rsidR="000F4F82" w:rsidRPr="005F70FB" w:rsidRDefault="000F4F82" w:rsidP="00A551BF">
            <w:pPr>
              <w:pStyle w:val="TableCell0-0115Break"/>
              <w:rPr>
                <w:rStyle w:val="ChCharisSIL"/>
              </w:rPr>
            </w:pPr>
            <w:r w:rsidRPr="005F70FB">
              <w:rPr>
                <w:rStyle w:val="ChCharisSIL"/>
              </w:rPr>
              <w:t>ˈhɐn.dʊk</w:t>
            </w:r>
          </w:p>
        </w:tc>
        <w:tc>
          <w:tcPr>
            <w:tcW w:w="1275" w:type="dxa"/>
            <w:shd w:val="clear" w:color="auto" w:fill="auto"/>
          </w:tcPr>
          <w:p w14:paraId="44A6B36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A3DB363" w14:textId="77777777" w:rsidR="000F4F82" w:rsidRPr="005F70FB" w:rsidRDefault="000F4F82" w:rsidP="00A551BF">
            <w:pPr>
              <w:pStyle w:val="TableCell0-0115Break"/>
            </w:pPr>
            <w:r w:rsidRPr="005F70FB">
              <w:t>towel</w:t>
            </w:r>
          </w:p>
        </w:tc>
      </w:tr>
      <w:tr w:rsidR="00AC23C4" w:rsidRPr="005F70FB" w14:paraId="6B519B2E" w14:textId="77777777" w:rsidTr="00BC00CF">
        <w:tc>
          <w:tcPr>
            <w:tcW w:w="240" w:type="dxa"/>
            <w:shd w:val="clear" w:color="auto" w:fill="auto"/>
          </w:tcPr>
          <w:p w14:paraId="755C880A" w14:textId="77777777" w:rsidR="000F4F82" w:rsidRPr="005F70FB" w:rsidRDefault="000F4F82" w:rsidP="00A551BF">
            <w:pPr>
              <w:pStyle w:val="TableCell0-0115Break"/>
              <w:rPr>
                <w:rStyle w:val="ExampleSource"/>
              </w:rPr>
            </w:pPr>
          </w:p>
        </w:tc>
        <w:tc>
          <w:tcPr>
            <w:tcW w:w="1249" w:type="dxa"/>
            <w:shd w:val="clear" w:color="auto" w:fill="auto"/>
          </w:tcPr>
          <w:p w14:paraId="79DBD925" w14:textId="77777777" w:rsidR="000F4F82" w:rsidRPr="005F70FB" w:rsidRDefault="000F4F82" w:rsidP="00A551BF">
            <w:pPr>
              <w:pStyle w:val="TableCell0-0115Break"/>
              <w:rPr>
                <w:rStyle w:val="ChItalBold"/>
              </w:rPr>
            </w:pPr>
            <w:r w:rsidRPr="005F70FB">
              <w:rPr>
                <w:rStyle w:val="ChItalBold"/>
              </w:rPr>
              <w:t>hantu</w:t>
            </w:r>
          </w:p>
        </w:tc>
        <w:tc>
          <w:tcPr>
            <w:tcW w:w="1587" w:type="dxa"/>
            <w:shd w:val="clear" w:color="auto" w:fill="auto"/>
          </w:tcPr>
          <w:p w14:paraId="022667D7" w14:textId="77777777" w:rsidR="000F4F82" w:rsidRPr="005F70FB" w:rsidRDefault="000F4F82" w:rsidP="00A551BF">
            <w:pPr>
              <w:pStyle w:val="TableCell0-0115Break"/>
              <w:rPr>
                <w:rStyle w:val="ChCharisSIL"/>
              </w:rPr>
            </w:pPr>
            <w:r w:rsidRPr="005F70FB">
              <w:rPr>
                <w:rStyle w:val="ChCharisSIL"/>
              </w:rPr>
              <w:t>ˈhɐn.tu</w:t>
            </w:r>
          </w:p>
        </w:tc>
        <w:tc>
          <w:tcPr>
            <w:tcW w:w="1275" w:type="dxa"/>
            <w:shd w:val="clear" w:color="auto" w:fill="auto"/>
          </w:tcPr>
          <w:p w14:paraId="166A5F4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9D5D4CE" w14:textId="77777777" w:rsidR="000F4F82" w:rsidRPr="005F70FB" w:rsidRDefault="000F4F82" w:rsidP="00A551BF">
            <w:pPr>
              <w:pStyle w:val="TableCell0-0115Break"/>
            </w:pPr>
            <w:r w:rsidRPr="005F70FB">
              <w:t>ghost</w:t>
            </w:r>
          </w:p>
        </w:tc>
      </w:tr>
      <w:tr w:rsidR="00AC23C4" w:rsidRPr="005F70FB" w14:paraId="0F615778" w14:textId="77777777" w:rsidTr="00BC00CF">
        <w:tc>
          <w:tcPr>
            <w:tcW w:w="240" w:type="dxa"/>
            <w:shd w:val="clear" w:color="auto" w:fill="auto"/>
          </w:tcPr>
          <w:p w14:paraId="34BB2454" w14:textId="77777777" w:rsidR="000F4F82" w:rsidRPr="005F70FB" w:rsidRDefault="000F4F82" w:rsidP="00A551BF">
            <w:pPr>
              <w:pStyle w:val="TableCell0-0115Break"/>
              <w:rPr>
                <w:rStyle w:val="ExampleSource"/>
              </w:rPr>
            </w:pPr>
          </w:p>
        </w:tc>
        <w:tc>
          <w:tcPr>
            <w:tcW w:w="1249" w:type="dxa"/>
            <w:shd w:val="clear" w:color="auto" w:fill="auto"/>
          </w:tcPr>
          <w:p w14:paraId="0A6D84A8" w14:textId="77777777" w:rsidR="000F4F82" w:rsidRPr="005F70FB" w:rsidRDefault="000F4F82" w:rsidP="00A551BF">
            <w:pPr>
              <w:pStyle w:val="TableCell0-0115Break"/>
              <w:rPr>
                <w:rStyle w:val="ChItalBold"/>
              </w:rPr>
            </w:pPr>
            <w:r w:rsidRPr="005F70FB">
              <w:rPr>
                <w:rStyle w:val="ChItalBold"/>
              </w:rPr>
              <w:t>harga</w:t>
            </w:r>
          </w:p>
        </w:tc>
        <w:tc>
          <w:tcPr>
            <w:tcW w:w="1587" w:type="dxa"/>
            <w:shd w:val="clear" w:color="auto" w:fill="auto"/>
          </w:tcPr>
          <w:p w14:paraId="2686E837" w14:textId="77777777" w:rsidR="000F4F82" w:rsidRPr="005F70FB" w:rsidRDefault="000F4F82" w:rsidP="00A551BF">
            <w:pPr>
              <w:pStyle w:val="TableCell0-0115Break"/>
              <w:rPr>
                <w:rStyle w:val="ChCharisSIL"/>
              </w:rPr>
            </w:pPr>
            <w:r w:rsidRPr="005F70FB">
              <w:rPr>
                <w:rStyle w:val="ChCharisSIL"/>
              </w:rPr>
              <w:t>ˈhɐr.ga</w:t>
            </w:r>
          </w:p>
        </w:tc>
        <w:tc>
          <w:tcPr>
            <w:tcW w:w="1275" w:type="dxa"/>
            <w:shd w:val="clear" w:color="auto" w:fill="auto"/>
          </w:tcPr>
          <w:p w14:paraId="20874EE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1EA2A31" w14:textId="77777777" w:rsidR="000F4F82" w:rsidRPr="005F70FB" w:rsidRDefault="000F4F82" w:rsidP="00A551BF">
            <w:pPr>
              <w:pStyle w:val="TableCell0-0115Break"/>
            </w:pPr>
            <w:r w:rsidRPr="005F70FB">
              <w:t>price</w:t>
            </w:r>
          </w:p>
        </w:tc>
      </w:tr>
      <w:tr w:rsidR="00AC23C4" w:rsidRPr="005F70FB" w14:paraId="4AEE5F35" w14:textId="77777777" w:rsidTr="00BC00CF">
        <w:tc>
          <w:tcPr>
            <w:tcW w:w="240" w:type="dxa"/>
            <w:shd w:val="clear" w:color="auto" w:fill="auto"/>
          </w:tcPr>
          <w:p w14:paraId="24655CE1" w14:textId="77777777" w:rsidR="000F4F82" w:rsidRPr="005F70FB" w:rsidRDefault="000F4F82" w:rsidP="00A551BF">
            <w:pPr>
              <w:pStyle w:val="TableCell0-0115Break"/>
              <w:rPr>
                <w:rStyle w:val="ExampleSource"/>
              </w:rPr>
            </w:pPr>
          </w:p>
        </w:tc>
        <w:tc>
          <w:tcPr>
            <w:tcW w:w="1249" w:type="dxa"/>
            <w:shd w:val="clear" w:color="auto" w:fill="auto"/>
          </w:tcPr>
          <w:p w14:paraId="5FA8FCC0" w14:textId="77777777" w:rsidR="000F4F82" w:rsidRPr="005F70FB" w:rsidRDefault="000F4F82" w:rsidP="00A551BF">
            <w:pPr>
              <w:pStyle w:val="TableCell0-0115Break"/>
              <w:rPr>
                <w:rStyle w:val="ChItalBold"/>
              </w:rPr>
            </w:pPr>
            <w:r w:rsidRPr="005F70FB">
              <w:rPr>
                <w:rStyle w:val="ChItalBold"/>
              </w:rPr>
              <w:t>hari</w:t>
            </w:r>
          </w:p>
        </w:tc>
        <w:tc>
          <w:tcPr>
            <w:tcW w:w="1587" w:type="dxa"/>
            <w:shd w:val="clear" w:color="auto" w:fill="auto"/>
          </w:tcPr>
          <w:p w14:paraId="70F549DB" w14:textId="77777777" w:rsidR="000F4F82" w:rsidRPr="005F70FB" w:rsidRDefault="000F4F82" w:rsidP="00A551BF">
            <w:pPr>
              <w:pStyle w:val="TableCell0-0115Break"/>
              <w:rPr>
                <w:rStyle w:val="ChCharisSIL"/>
              </w:rPr>
            </w:pPr>
            <w:r w:rsidRPr="005F70FB">
              <w:rPr>
                <w:rStyle w:val="ChCharisSIL"/>
              </w:rPr>
              <w:t>ˈha.ɾi</w:t>
            </w:r>
          </w:p>
        </w:tc>
        <w:tc>
          <w:tcPr>
            <w:tcW w:w="1275" w:type="dxa"/>
            <w:shd w:val="clear" w:color="auto" w:fill="auto"/>
          </w:tcPr>
          <w:p w14:paraId="0D1F5D4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74A5D6A" w14:textId="77777777" w:rsidR="000F4F82" w:rsidRPr="005F70FB" w:rsidRDefault="000F4F82" w:rsidP="00A551BF">
            <w:pPr>
              <w:pStyle w:val="TableCell0-0115Break"/>
            </w:pPr>
            <w:r w:rsidRPr="005F70FB">
              <w:t>day</w:t>
            </w:r>
          </w:p>
        </w:tc>
      </w:tr>
      <w:tr w:rsidR="00AC23C4" w:rsidRPr="005F70FB" w14:paraId="44714F52" w14:textId="77777777" w:rsidTr="00BC00CF">
        <w:tc>
          <w:tcPr>
            <w:tcW w:w="240" w:type="dxa"/>
            <w:shd w:val="clear" w:color="auto" w:fill="auto"/>
          </w:tcPr>
          <w:p w14:paraId="35C75AD5" w14:textId="77777777" w:rsidR="000F4F82" w:rsidRPr="005F70FB" w:rsidRDefault="000F4F82" w:rsidP="00A551BF">
            <w:pPr>
              <w:pStyle w:val="TableCell0-0115Break"/>
              <w:rPr>
                <w:rStyle w:val="ExampleSource"/>
              </w:rPr>
            </w:pPr>
          </w:p>
        </w:tc>
        <w:tc>
          <w:tcPr>
            <w:tcW w:w="1249" w:type="dxa"/>
            <w:shd w:val="clear" w:color="auto" w:fill="auto"/>
          </w:tcPr>
          <w:p w14:paraId="3BF46A68" w14:textId="77777777" w:rsidR="000F4F82" w:rsidRPr="005F70FB" w:rsidRDefault="000F4F82" w:rsidP="00A551BF">
            <w:pPr>
              <w:pStyle w:val="TableCell0-0115Break"/>
              <w:rPr>
                <w:rStyle w:val="ChItalBold"/>
              </w:rPr>
            </w:pPr>
            <w:r w:rsidRPr="005F70FB">
              <w:rPr>
                <w:rStyle w:val="ChItalBold"/>
              </w:rPr>
              <w:t>harta</w:t>
            </w:r>
          </w:p>
        </w:tc>
        <w:tc>
          <w:tcPr>
            <w:tcW w:w="1587" w:type="dxa"/>
            <w:shd w:val="clear" w:color="auto" w:fill="auto"/>
          </w:tcPr>
          <w:p w14:paraId="2AA2E722" w14:textId="77777777" w:rsidR="000F4F82" w:rsidRPr="005F70FB" w:rsidRDefault="000F4F82" w:rsidP="00A551BF">
            <w:pPr>
              <w:pStyle w:val="TableCell0-0115Break"/>
              <w:rPr>
                <w:rStyle w:val="ChCharisSIL"/>
              </w:rPr>
            </w:pPr>
            <w:r w:rsidRPr="005F70FB">
              <w:rPr>
                <w:rStyle w:val="ChCharisSIL"/>
              </w:rPr>
              <w:t>ˈhɐr.ta</w:t>
            </w:r>
          </w:p>
        </w:tc>
        <w:tc>
          <w:tcPr>
            <w:tcW w:w="1275" w:type="dxa"/>
            <w:shd w:val="clear" w:color="auto" w:fill="auto"/>
          </w:tcPr>
          <w:p w14:paraId="4689C48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E45BD06" w14:textId="77777777" w:rsidR="000F4F82" w:rsidRPr="005F70FB" w:rsidRDefault="000F4F82" w:rsidP="00A551BF">
            <w:pPr>
              <w:pStyle w:val="TableCell0-0115Break"/>
            </w:pPr>
            <w:r w:rsidRPr="005F70FB">
              <w:t>wealth</w:t>
            </w:r>
          </w:p>
        </w:tc>
      </w:tr>
      <w:tr w:rsidR="00AC23C4" w:rsidRPr="005F70FB" w14:paraId="24BF20F1" w14:textId="77777777" w:rsidTr="00BC00CF">
        <w:tc>
          <w:tcPr>
            <w:tcW w:w="240" w:type="dxa"/>
            <w:shd w:val="clear" w:color="auto" w:fill="auto"/>
          </w:tcPr>
          <w:p w14:paraId="49FCC2D9" w14:textId="77777777" w:rsidR="000F4F82" w:rsidRPr="005F70FB" w:rsidRDefault="000F4F82" w:rsidP="00A551BF">
            <w:pPr>
              <w:pStyle w:val="TableCell0-0115Break"/>
              <w:rPr>
                <w:rStyle w:val="ExampleSource"/>
              </w:rPr>
            </w:pPr>
          </w:p>
        </w:tc>
        <w:tc>
          <w:tcPr>
            <w:tcW w:w="1249" w:type="dxa"/>
            <w:shd w:val="clear" w:color="auto" w:fill="auto"/>
          </w:tcPr>
          <w:p w14:paraId="00CBD24E" w14:textId="77777777" w:rsidR="000F4F82" w:rsidRPr="005F70FB" w:rsidRDefault="000F4F82" w:rsidP="00A551BF">
            <w:pPr>
              <w:pStyle w:val="TableCell0-0115Break"/>
              <w:rPr>
                <w:rStyle w:val="ChItalBold"/>
              </w:rPr>
            </w:pPr>
            <w:r w:rsidRPr="005F70FB">
              <w:rPr>
                <w:rStyle w:val="ChItalBold"/>
              </w:rPr>
              <w:t>hasil</w:t>
            </w:r>
          </w:p>
        </w:tc>
        <w:tc>
          <w:tcPr>
            <w:tcW w:w="1587" w:type="dxa"/>
            <w:shd w:val="clear" w:color="auto" w:fill="auto"/>
          </w:tcPr>
          <w:p w14:paraId="264FBB27" w14:textId="77777777" w:rsidR="000F4F82" w:rsidRPr="005F70FB" w:rsidRDefault="000F4F82" w:rsidP="00A551BF">
            <w:pPr>
              <w:pStyle w:val="TableCell0-0115Break"/>
              <w:rPr>
                <w:rStyle w:val="ChCharisSIL"/>
              </w:rPr>
            </w:pPr>
            <w:r w:rsidRPr="005F70FB">
              <w:rPr>
                <w:rStyle w:val="ChCharisSIL"/>
              </w:rPr>
              <w:t>ˈha.sɪl</w:t>
            </w:r>
          </w:p>
        </w:tc>
        <w:tc>
          <w:tcPr>
            <w:tcW w:w="1275" w:type="dxa"/>
            <w:shd w:val="clear" w:color="auto" w:fill="auto"/>
          </w:tcPr>
          <w:p w14:paraId="5BCB7F3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8DC413A" w14:textId="77777777" w:rsidR="000F4F82" w:rsidRPr="005F70FB" w:rsidRDefault="000F4F82" w:rsidP="00A551BF">
            <w:pPr>
              <w:pStyle w:val="TableCell0-0115Break"/>
            </w:pPr>
            <w:r w:rsidRPr="005F70FB">
              <w:t>product</w:t>
            </w:r>
          </w:p>
        </w:tc>
      </w:tr>
      <w:tr w:rsidR="00AC23C4" w:rsidRPr="005F70FB" w14:paraId="446E6FA3" w14:textId="77777777" w:rsidTr="00BC00CF">
        <w:tc>
          <w:tcPr>
            <w:tcW w:w="240" w:type="dxa"/>
            <w:shd w:val="clear" w:color="auto" w:fill="auto"/>
          </w:tcPr>
          <w:p w14:paraId="535F9358" w14:textId="77777777" w:rsidR="000F4F82" w:rsidRPr="005F70FB" w:rsidRDefault="000F4F82" w:rsidP="00A551BF">
            <w:pPr>
              <w:pStyle w:val="TableCell0-0115Break"/>
              <w:rPr>
                <w:rStyle w:val="ExampleSource"/>
              </w:rPr>
            </w:pPr>
          </w:p>
        </w:tc>
        <w:tc>
          <w:tcPr>
            <w:tcW w:w="1249" w:type="dxa"/>
            <w:shd w:val="clear" w:color="auto" w:fill="auto"/>
          </w:tcPr>
          <w:p w14:paraId="14A46FFD" w14:textId="77777777" w:rsidR="000F4F82" w:rsidRPr="005F70FB" w:rsidRDefault="000F4F82" w:rsidP="00A551BF">
            <w:pPr>
              <w:pStyle w:val="TableCell0-0115Break"/>
              <w:rPr>
                <w:rStyle w:val="ChItalBold"/>
              </w:rPr>
            </w:pPr>
            <w:r w:rsidRPr="005F70FB">
              <w:rPr>
                <w:rStyle w:val="ChItalBold"/>
              </w:rPr>
              <w:t>hebat</w:t>
            </w:r>
          </w:p>
        </w:tc>
        <w:tc>
          <w:tcPr>
            <w:tcW w:w="1587" w:type="dxa"/>
            <w:shd w:val="clear" w:color="auto" w:fill="auto"/>
          </w:tcPr>
          <w:p w14:paraId="0368E84C" w14:textId="77777777" w:rsidR="000F4F82" w:rsidRPr="005F70FB" w:rsidRDefault="000F4F82" w:rsidP="00A551BF">
            <w:pPr>
              <w:pStyle w:val="TableCell0-0115Break"/>
              <w:rPr>
                <w:rStyle w:val="ChCharisSIL"/>
              </w:rPr>
            </w:pPr>
            <w:r w:rsidRPr="005F70FB">
              <w:rPr>
                <w:rStyle w:val="ChCharisSIL"/>
              </w:rPr>
              <w:t>ˈhɛ.bɐt̚</w:t>
            </w:r>
          </w:p>
        </w:tc>
        <w:tc>
          <w:tcPr>
            <w:tcW w:w="1275" w:type="dxa"/>
            <w:shd w:val="clear" w:color="auto" w:fill="auto"/>
          </w:tcPr>
          <w:p w14:paraId="6AA4659A"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3FDAB56A" w14:textId="77777777" w:rsidR="000F4F82" w:rsidRPr="005F70FB" w:rsidRDefault="000F4F82" w:rsidP="00A551BF">
            <w:pPr>
              <w:pStyle w:val="TableCell0-0115Break"/>
            </w:pPr>
            <w:r w:rsidRPr="005F70FB">
              <w:t>be great</w:t>
            </w:r>
          </w:p>
        </w:tc>
      </w:tr>
      <w:tr w:rsidR="00AC23C4" w:rsidRPr="005F70FB" w14:paraId="2FDD39AC" w14:textId="77777777" w:rsidTr="00BC00CF">
        <w:tc>
          <w:tcPr>
            <w:tcW w:w="240" w:type="dxa"/>
            <w:shd w:val="clear" w:color="auto" w:fill="auto"/>
          </w:tcPr>
          <w:p w14:paraId="5BBD88AB" w14:textId="77777777" w:rsidR="000F4F82" w:rsidRPr="005F70FB" w:rsidRDefault="000F4F82" w:rsidP="00A551BF">
            <w:pPr>
              <w:pStyle w:val="TableCell0-0115Break"/>
              <w:rPr>
                <w:rStyle w:val="ExampleSource"/>
              </w:rPr>
            </w:pPr>
          </w:p>
        </w:tc>
        <w:tc>
          <w:tcPr>
            <w:tcW w:w="1249" w:type="dxa"/>
            <w:shd w:val="clear" w:color="auto" w:fill="auto"/>
          </w:tcPr>
          <w:p w14:paraId="1130FAC4" w14:textId="77777777" w:rsidR="000F4F82" w:rsidRPr="005F70FB" w:rsidRDefault="000F4F82" w:rsidP="00A551BF">
            <w:pPr>
              <w:pStyle w:val="TableCell0-0115Break"/>
              <w:rPr>
                <w:rStyle w:val="ChItalBold"/>
              </w:rPr>
            </w:pPr>
            <w:r w:rsidRPr="005F70FB">
              <w:rPr>
                <w:rStyle w:val="ChItalBold"/>
              </w:rPr>
              <w:t>heking</w:t>
            </w:r>
          </w:p>
        </w:tc>
        <w:tc>
          <w:tcPr>
            <w:tcW w:w="1587" w:type="dxa"/>
            <w:shd w:val="clear" w:color="auto" w:fill="auto"/>
          </w:tcPr>
          <w:p w14:paraId="1F10E13C" w14:textId="77777777" w:rsidR="000F4F82" w:rsidRPr="005F70FB" w:rsidRDefault="000F4F82" w:rsidP="00A551BF">
            <w:pPr>
              <w:pStyle w:val="TableCell0-0115Break"/>
              <w:rPr>
                <w:rStyle w:val="ChCharisSIL"/>
              </w:rPr>
            </w:pPr>
            <w:r w:rsidRPr="005F70FB">
              <w:rPr>
                <w:rStyle w:val="ChCharisSIL"/>
              </w:rPr>
              <w:t>ˈhɛ.kɪŋ</w:t>
            </w:r>
          </w:p>
        </w:tc>
        <w:tc>
          <w:tcPr>
            <w:tcW w:w="1275" w:type="dxa"/>
            <w:shd w:val="clear" w:color="auto" w:fill="auto"/>
          </w:tcPr>
          <w:p w14:paraId="659D7ED4"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66178885" w14:textId="77777777" w:rsidR="000F4F82" w:rsidRPr="005F70FB" w:rsidRDefault="000F4F82" w:rsidP="00A551BF">
            <w:pPr>
              <w:pStyle w:val="TableCell0-0115Break"/>
            </w:pPr>
            <w:r w:rsidRPr="005F70FB">
              <w:t>hiking</w:t>
            </w:r>
          </w:p>
        </w:tc>
      </w:tr>
      <w:tr w:rsidR="00AC23C4" w:rsidRPr="005F70FB" w14:paraId="03A08FC6" w14:textId="77777777" w:rsidTr="00BC00CF">
        <w:tc>
          <w:tcPr>
            <w:tcW w:w="240" w:type="dxa"/>
            <w:shd w:val="clear" w:color="auto" w:fill="auto"/>
          </w:tcPr>
          <w:p w14:paraId="54FA4FC7" w14:textId="77777777" w:rsidR="000F4F82" w:rsidRPr="005F70FB" w:rsidRDefault="000F4F82" w:rsidP="00A551BF">
            <w:pPr>
              <w:pStyle w:val="TableCell0-0115Break"/>
              <w:rPr>
                <w:rStyle w:val="ExampleSource"/>
              </w:rPr>
            </w:pPr>
          </w:p>
        </w:tc>
        <w:tc>
          <w:tcPr>
            <w:tcW w:w="1249" w:type="dxa"/>
            <w:shd w:val="clear" w:color="auto" w:fill="auto"/>
          </w:tcPr>
          <w:p w14:paraId="21D36C65" w14:textId="77777777" w:rsidR="000F4F82" w:rsidRPr="005F70FB" w:rsidRDefault="000F4F82" w:rsidP="00A551BF">
            <w:pPr>
              <w:pStyle w:val="TableCell0-0115Break"/>
              <w:rPr>
                <w:rStyle w:val="ChItalBold"/>
              </w:rPr>
            </w:pPr>
            <w:r w:rsidRPr="005F70FB">
              <w:rPr>
                <w:rStyle w:val="ChItalBold"/>
              </w:rPr>
              <w:t>hektar</w:t>
            </w:r>
          </w:p>
        </w:tc>
        <w:tc>
          <w:tcPr>
            <w:tcW w:w="1587" w:type="dxa"/>
            <w:shd w:val="clear" w:color="auto" w:fill="auto"/>
          </w:tcPr>
          <w:p w14:paraId="46F23622" w14:textId="77777777" w:rsidR="000F4F82" w:rsidRPr="005F70FB" w:rsidRDefault="000F4F82" w:rsidP="00A551BF">
            <w:pPr>
              <w:pStyle w:val="TableCell0-0115Break"/>
              <w:rPr>
                <w:rStyle w:val="ChCharisSIL"/>
              </w:rPr>
            </w:pPr>
            <w:r w:rsidRPr="005F70FB">
              <w:rPr>
                <w:rStyle w:val="ChCharisSIL"/>
              </w:rPr>
              <w:t>ˈhɛ̞k̚.tɐr</w:t>
            </w:r>
          </w:p>
        </w:tc>
        <w:tc>
          <w:tcPr>
            <w:tcW w:w="1275" w:type="dxa"/>
            <w:shd w:val="clear" w:color="auto" w:fill="auto"/>
          </w:tcPr>
          <w:p w14:paraId="55138F3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6A1B27" w14:textId="77777777" w:rsidR="000F4F82" w:rsidRPr="005F70FB" w:rsidRDefault="000F4F82" w:rsidP="00A551BF">
            <w:pPr>
              <w:pStyle w:val="TableCell0-0115Break"/>
            </w:pPr>
            <w:r w:rsidRPr="005F70FB">
              <w:t>hectare</w:t>
            </w:r>
          </w:p>
        </w:tc>
      </w:tr>
      <w:tr w:rsidR="00AC23C4" w:rsidRPr="005F70FB" w14:paraId="44531FDE" w14:textId="77777777" w:rsidTr="00BC00CF">
        <w:tc>
          <w:tcPr>
            <w:tcW w:w="240" w:type="dxa"/>
            <w:shd w:val="clear" w:color="auto" w:fill="auto"/>
          </w:tcPr>
          <w:p w14:paraId="41B841EC" w14:textId="77777777" w:rsidR="000F4F82" w:rsidRPr="005F70FB" w:rsidRDefault="000F4F82" w:rsidP="00A551BF">
            <w:pPr>
              <w:pStyle w:val="TableCell0-0115Break"/>
              <w:rPr>
                <w:rStyle w:val="ExampleSource"/>
              </w:rPr>
            </w:pPr>
          </w:p>
        </w:tc>
        <w:tc>
          <w:tcPr>
            <w:tcW w:w="1249" w:type="dxa"/>
            <w:shd w:val="clear" w:color="auto" w:fill="auto"/>
          </w:tcPr>
          <w:p w14:paraId="54C5CDE7" w14:textId="77777777" w:rsidR="000F4F82" w:rsidRPr="005F70FB" w:rsidRDefault="000F4F82" w:rsidP="00A551BF">
            <w:pPr>
              <w:pStyle w:val="TableCell0-0115Break"/>
              <w:rPr>
                <w:rStyle w:val="ChItalBold"/>
              </w:rPr>
            </w:pPr>
            <w:r w:rsidRPr="005F70FB">
              <w:rPr>
                <w:rStyle w:val="ChItalBold"/>
              </w:rPr>
              <w:t>helem</w:t>
            </w:r>
          </w:p>
        </w:tc>
        <w:tc>
          <w:tcPr>
            <w:tcW w:w="1587" w:type="dxa"/>
            <w:shd w:val="clear" w:color="auto" w:fill="auto"/>
          </w:tcPr>
          <w:p w14:paraId="43790896" w14:textId="77777777" w:rsidR="000F4F82" w:rsidRPr="005F70FB" w:rsidRDefault="000F4F82" w:rsidP="00A551BF">
            <w:pPr>
              <w:pStyle w:val="TableCell0-0115Break"/>
              <w:rPr>
                <w:rStyle w:val="ChCharisSIL"/>
              </w:rPr>
            </w:pPr>
            <w:r w:rsidRPr="005F70FB">
              <w:rPr>
                <w:rStyle w:val="ChCharisSIL"/>
              </w:rPr>
              <w:t>ˈhɛ.lɛ̞m</w:t>
            </w:r>
          </w:p>
        </w:tc>
        <w:tc>
          <w:tcPr>
            <w:tcW w:w="1275" w:type="dxa"/>
            <w:shd w:val="clear" w:color="auto" w:fill="auto"/>
          </w:tcPr>
          <w:p w14:paraId="154B2B0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FBE586C" w14:textId="77777777" w:rsidR="000F4F82" w:rsidRPr="005F70FB" w:rsidRDefault="000F4F82" w:rsidP="00A551BF">
            <w:pPr>
              <w:pStyle w:val="TableCell0-0115Break"/>
            </w:pPr>
            <w:r w:rsidRPr="005F70FB">
              <w:t>helmet</w:t>
            </w:r>
          </w:p>
        </w:tc>
      </w:tr>
      <w:tr w:rsidR="00AC23C4" w:rsidRPr="005F70FB" w14:paraId="1512E23C" w14:textId="77777777" w:rsidTr="00BC00CF">
        <w:tc>
          <w:tcPr>
            <w:tcW w:w="240" w:type="dxa"/>
            <w:shd w:val="clear" w:color="auto" w:fill="auto"/>
          </w:tcPr>
          <w:p w14:paraId="43FA7292" w14:textId="77777777" w:rsidR="000F4F82" w:rsidRPr="005F70FB" w:rsidRDefault="000F4F82" w:rsidP="00A551BF">
            <w:pPr>
              <w:pStyle w:val="TableCell0-0115Break"/>
              <w:rPr>
                <w:rStyle w:val="ExampleSource"/>
              </w:rPr>
            </w:pPr>
          </w:p>
        </w:tc>
        <w:tc>
          <w:tcPr>
            <w:tcW w:w="1249" w:type="dxa"/>
            <w:shd w:val="clear" w:color="auto" w:fill="auto"/>
          </w:tcPr>
          <w:p w14:paraId="7A0A2C98" w14:textId="77777777" w:rsidR="000F4F82" w:rsidRPr="005F70FB" w:rsidRDefault="000F4F82" w:rsidP="00A551BF">
            <w:pPr>
              <w:pStyle w:val="TableCell0-0115Break"/>
              <w:rPr>
                <w:rStyle w:val="ChItalBold"/>
              </w:rPr>
            </w:pPr>
            <w:r w:rsidRPr="005F70FB">
              <w:rPr>
                <w:rStyle w:val="ChItalBold"/>
              </w:rPr>
              <w:t>helikopter</w:t>
            </w:r>
          </w:p>
        </w:tc>
        <w:tc>
          <w:tcPr>
            <w:tcW w:w="1587" w:type="dxa"/>
            <w:shd w:val="clear" w:color="auto" w:fill="auto"/>
          </w:tcPr>
          <w:p w14:paraId="735DB016" w14:textId="77777777" w:rsidR="000F4F82" w:rsidRPr="005F70FB" w:rsidRDefault="000F4F82" w:rsidP="00A551BF">
            <w:pPr>
              <w:pStyle w:val="TableCell0-0115Break"/>
              <w:rPr>
                <w:rStyle w:val="ChCharisSIL"/>
              </w:rPr>
            </w:pPr>
            <w:r w:rsidRPr="005F70FB">
              <w:rPr>
                <w:rStyle w:val="ChCharisSIL"/>
              </w:rPr>
              <w:t>ˌhɛ.li.ˈkɔ̞p̚.tɛ̞r</w:t>
            </w:r>
          </w:p>
        </w:tc>
        <w:tc>
          <w:tcPr>
            <w:tcW w:w="1275" w:type="dxa"/>
            <w:shd w:val="clear" w:color="auto" w:fill="auto"/>
          </w:tcPr>
          <w:p w14:paraId="6C39395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59E0D3" w14:textId="77777777" w:rsidR="000F4F82" w:rsidRPr="005F70FB" w:rsidRDefault="000F4F82" w:rsidP="00A551BF">
            <w:pPr>
              <w:pStyle w:val="TableCell0-0115Break"/>
            </w:pPr>
            <w:r w:rsidRPr="005F70FB">
              <w:t>helicopter</w:t>
            </w:r>
          </w:p>
        </w:tc>
      </w:tr>
      <w:tr w:rsidR="00AC23C4" w:rsidRPr="005F70FB" w14:paraId="6C93007F" w14:textId="77777777" w:rsidTr="00BC00CF">
        <w:tc>
          <w:tcPr>
            <w:tcW w:w="240" w:type="dxa"/>
            <w:shd w:val="clear" w:color="auto" w:fill="auto"/>
          </w:tcPr>
          <w:p w14:paraId="107DDAA3" w14:textId="77777777" w:rsidR="000F4F82" w:rsidRPr="005F70FB" w:rsidRDefault="000F4F82" w:rsidP="00A551BF">
            <w:pPr>
              <w:pStyle w:val="TableCell0-0115Break"/>
              <w:rPr>
                <w:rStyle w:val="ExampleSource"/>
              </w:rPr>
            </w:pPr>
          </w:p>
        </w:tc>
        <w:tc>
          <w:tcPr>
            <w:tcW w:w="1249" w:type="dxa"/>
            <w:shd w:val="clear" w:color="auto" w:fill="auto"/>
          </w:tcPr>
          <w:p w14:paraId="47395397" w14:textId="77777777" w:rsidR="000F4F82" w:rsidRPr="005F70FB" w:rsidRDefault="000F4F82" w:rsidP="00A551BF">
            <w:pPr>
              <w:pStyle w:val="TableCell0-0115Break"/>
              <w:rPr>
                <w:rStyle w:val="ChItalBold"/>
              </w:rPr>
            </w:pPr>
            <w:r w:rsidRPr="005F70FB">
              <w:rPr>
                <w:rStyle w:val="ChItalBold"/>
              </w:rPr>
              <w:t>hemat</w:t>
            </w:r>
          </w:p>
        </w:tc>
        <w:tc>
          <w:tcPr>
            <w:tcW w:w="1587" w:type="dxa"/>
            <w:shd w:val="clear" w:color="auto" w:fill="auto"/>
          </w:tcPr>
          <w:p w14:paraId="7D48A06B" w14:textId="77777777" w:rsidR="000F4F82" w:rsidRPr="005F70FB" w:rsidRDefault="000F4F82" w:rsidP="00A551BF">
            <w:pPr>
              <w:pStyle w:val="TableCell0-0115Break"/>
              <w:rPr>
                <w:rStyle w:val="ChCharisSIL"/>
              </w:rPr>
            </w:pPr>
            <w:r w:rsidRPr="005F70FB">
              <w:rPr>
                <w:rStyle w:val="ChCharisSIL"/>
              </w:rPr>
              <w:t>ˈhɛ.mɐt</w:t>
            </w:r>
          </w:p>
        </w:tc>
        <w:tc>
          <w:tcPr>
            <w:tcW w:w="1275" w:type="dxa"/>
            <w:shd w:val="clear" w:color="auto" w:fill="auto"/>
          </w:tcPr>
          <w:p w14:paraId="663F1D88"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E5CE391" w14:textId="77777777" w:rsidR="000F4F82" w:rsidRPr="005F70FB" w:rsidRDefault="000F4F82" w:rsidP="00A551BF">
            <w:pPr>
              <w:pStyle w:val="TableCell0-0115Break"/>
            </w:pPr>
            <w:r w:rsidRPr="005F70FB">
              <w:t>economize</w:t>
            </w:r>
          </w:p>
        </w:tc>
      </w:tr>
      <w:tr w:rsidR="00AC23C4" w:rsidRPr="005F70FB" w14:paraId="2161BC95" w14:textId="77777777" w:rsidTr="00BC00CF">
        <w:tc>
          <w:tcPr>
            <w:tcW w:w="240" w:type="dxa"/>
            <w:shd w:val="clear" w:color="auto" w:fill="auto"/>
          </w:tcPr>
          <w:p w14:paraId="5E870BA2" w14:textId="77777777" w:rsidR="000F4F82" w:rsidRPr="005F70FB" w:rsidRDefault="000F4F82" w:rsidP="00A551BF">
            <w:pPr>
              <w:pStyle w:val="TableCell0-0115Break"/>
              <w:rPr>
                <w:rStyle w:val="ExampleSource"/>
              </w:rPr>
            </w:pPr>
          </w:p>
        </w:tc>
        <w:tc>
          <w:tcPr>
            <w:tcW w:w="1249" w:type="dxa"/>
            <w:shd w:val="clear" w:color="auto" w:fill="auto"/>
          </w:tcPr>
          <w:p w14:paraId="7DD63DA9" w14:textId="5FFADD9A" w:rsidR="000F4F82" w:rsidRPr="005F70FB" w:rsidRDefault="000F4F82" w:rsidP="00A551BF">
            <w:pPr>
              <w:pStyle w:val="TableCell0-0115Break"/>
              <w:rPr>
                <w:rStyle w:val="ChItalBold"/>
              </w:rPr>
            </w:pPr>
            <w:r w:rsidRPr="005F70FB">
              <w:rPr>
                <w:rStyle w:val="ChItalBold"/>
              </w:rPr>
              <w:t>heran</w:t>
            </w:r>
            <w:r w:rsidR="00ED097D" w:rsidRPr="005F70FB">
              <w:rPr>
                <w:rStyle w:val="ChItalBold"/>
              </w:rPr>
              <w:t>g</w:t>
            </w:r>
          </w:p>
        </w:tc>
        <w:tc>
          <w:tcPr>
            <w:tcW w:w="1587" w:type="dxa"/>
            <w:shd w:val="clear" w:color="auto" w:fill="auto"/>
          </w:tcPr>
          <w:p w14:paraId="1F08673F" w14:textId="77777777" w:rsidR="000F4F82" w:rsidRPr="005F70FB" w:rsidRDefault="000F4F82" w:rsidP="00A551BF">
            <w:pPr>
              <w:pStyle w:val="TableCell0-0115Break"/>
              <w:rPr>
                <w:rStyle w:val="ChCharisSIL"/>
              </w:rPr>
            </w:pPr>
            <w:r w:rsidRPr="005F70FB">
              <w:rPr>
                <w:rStyle w:val="ChCharisSIL"/>
              </w:rPr>
              <w:t>ˈhɛ.ɾɐn</w:t>
            </w:r>
          </w:p>
        </w:tc>
        <w:tc>
          <w:tcPr>
            <w:tcW w:w="1275" w:type="dxa"/>
            <w:shd w:val="clear" w:color="auto" w:fill="auto"/>
          </w:tcPr>
          <w:p w14:paraId="206D9044"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64432E8" w14:textId="77777777" w:rsidR="000F4F82" w:rsidRPr="005F70FB" w:rsidRDefault="000F4F82" w:rsidP="00A551BF">
            <w:pPr>
              <w:pStyle w:val="TableCell0-0115Break"/>
            </w:pPr>
            <w:r w:rsidRPr="005F70FB">
              <w:t>feel surprised (about)</w:t>
            </w:r>
          </w:p>
        </w:tc>
      </w:tr>
      <w:tr w:rsidR="00AC23C4" w:rsidRPr="005F70FB" w14:paraId="02982B7E" w14:textId="77777777" w:rsidTr="00BC00CF">
        <w:tc>
          <w:tcPr>
            <w:tcW w:w="240" w:type="dxa"/>
            <w:shd w:val="clear" w:color="auto" w:fill="auto"/>
          </w:tcPr>
          <w:p w14:paraId="3D8C72DA" w14:textId="77777777" w:rsidR="000F4F82" w:rsidRPr="005F70FB" w:rsidRDefault="000F4F82" w:rsidP="00A551BF">
            <w:pPr>
              <w:pStyle w:val="TableCell0-0115Break"/>
              <w:rPr>
                <w:rStyle w:val="ExampleSource"/>
              </w:rPr>
            </w:pPr>
          </w:p>
        </w:tc>
        <w:tc>
          <w:tcPr>
            <w:tcW w:w="1249" w:type="dxa"/>
            <w:shd w:val="clear" w:color="auto" w:fill="auto"/>
          </w:tcPr>
          <w:p w14:paraId="501EDD0D" w14:textId="77777777" w:rsidR="000F4F82" w:rsidRPr="005F70FB" w:rsidRDefault="000F4F82" w:rsidP="00A551BF">
            <w:pPr>
              <w:pStyle w:val="TableCell0-0115Break"/>
              <w:rPr>
                <w:rStyle w:val="ChItalBold"/>
              </w:rPr>
            </w:pPr>
            <w:r w:rsidRPr="005F70FB">
              <w:rPr>
                <w:rStyle w:val="ChItalBold"/>
              </w:rPr>
              <w:t>hikmat</w:t>
            </w:r>
          </w:p>
        </w:tc>
        <w:tc>
          <w:tcPr>
            <w:tcW w:w="1587" w:type="dxa"/>
            <w:shd w:val="clear" w:color="auto" w:fill="auto"/>
          </w:tcPr>
          <w:p w14:paraId="4B131CFB" w14:textId="77777777" w:rsidR="000F4F82" w:rsidRPr="005F70FB" w:rsidRDefault="000F4F82" w:rsidP="00A551BF">
            <w:pPr>
              <w:pStyle w:val="TableCell0-0115Break"/>
              <w:rPr>
                <w:rStyle w:val="ChCharisSIL"/>
              </w:rPr>
            </w:pPr>
            <w:r w:rsidRPr="005F70FB">
              <w:rPr>
                <w:rStyle w:val="ChCharisSIL"/>
              </w:rPr>
              <w:t>ˈhɪk̚.mɐt̚</w:t>
            </w:r>
          </w:p>
        </w:tc>
        <w:tc>
          <w:tcPr>
            <w:tcW w:w="1275" w:type="dxa"/>
            <w:shd w:val="clear" w:color="auto" w:fill="auto"/>
          </w:tcPr>
          <w:p w14:paraId="374B9A2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66BE1C" w14:textId="77777777" w:rsidR="000F4F82" w:rsidRPr="005F70FB" w:rsidRDefault="000F4F82" w:rsidP="00A551BF">
            <w:pPr>
              <w:pStyle w:val="TableCell0-0115Break"/>
            </w:pPr>
            <w:r w:rsidRPr="005F70FB">
              <w:t>wisdom</w:t>
            </w:r>
          </w:p>
        </w:tc>
      </w:tr>
      <w:tr w:rsidR="00AC23C4" w:rsidRPr="005F70FB" w14:paraId="26F19D4E" w14:textId="77777777" w:rsidTr="00BC00CF">
        <w:tc>
          <w:tcPr>
            <w:tcW w:w="240" w:type="dxa"/>
            <w:shd w:val="clear" w:color="auto" w:fill="auto"/>
          </w:tcPr>
          <w:p w14:paraId="22C922CB" w14:textId="77777777" w:rsidR="000F4F82" w:rsidRPr="005F70FB" w:rsidRDefault="000F4F82" w:rsidP="00A551BF">
            <w:pPr>
              <w:pStyle w:val="TableCell0-0115Break"/>
              <w:rPr>
                <w:rStyle w:val="ExampleSource"/>
              </w:rPr>
            </w:pPr>
          </w:p>
        </w:tc>
        <w:tc>
          <w:tcPr>
            <w:tcW w:w="1249" w:type="dxa"/>
            <w:shd w:val="clear" w:color="auto" w:fill="auto"/>
          </w:tcPr>
          <w:p w14:paraId="19488B0F" w14:textId="77777777" w:rsidR="000F4F82" w:rsidRPr="005F70FB" w:rsidRDefault="000F4F82" w:rsidP="00A551BF">
            <w:pPr>
              <w:pStyle w:val="TableCell0-0115Break"/>
              <w:rPr>
                <w:rStyle w:val="ChItalBold"/>
              </w:rPr>
            </w:pPr>
            <w:r w:rsidRPr="005F70FB">
              <w:rPr>
                <w:rStyle w:val="ChItalBold"/>
              </w:rPr>
              <w:t>hina</w:t>
            </w:r>
          </w:p>
        </w:tc>
        <w:tc>
          <w:tcPr>
            <w:tcW w:w="1587" w:type="dxa"/>
            <w:shd w:val="clear" w:color="auto" w:fill="auto"/>
          </w:tcPr>
          <w:p w14:paraId="0F0B899B" w14:textId="77777777" w:rsidR="000F4F82" w:rsidRPr="005F70FB" w:rsidRDefault="000F4F82" w:rsidP="00A551BF">
            <w:pPr>
              <w:pStyle w:val="TableCell0-0115Break"/>
              <w:rPr>
                <w:rStyle w:val="ChCharisSIL"/>
              </w:rPr>
            </w:pPr>
            <w:r w:rsidRPr="005F70FB">
              <w:rPr>
                <w:rStyle w:val="ChCharisSIL"/>
              </w:rPr>
              <w:t>ˈhi.na</w:t>
            </w:r>
          </w:p>
        </w:tc>
        <w:tc>
          <w:tcPr>
            <w:tcW w:w="1275" w:type="dxa"/>
            <w:shd w:val="clear" w:color="auto" w:fill="auto"/>
          </w:tcPr>
          <w:p w14:paraId="48AAB9E7"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8AAAE67" w14:textId="77777777" w:rsidR="000F4F82" w:rsidRPr="005F70FB" w:rsidRDefault="000F4F82" w:rsidP="00A551BF">
            <w:pPr>
              <w:pStyle w:val="TableCell0-0115Break"/>
            </w:pPr>
            <w:r w:rsidRPr="005F70FB">
              <w:t>humiliate</w:t>
            </w:r>
          </w:p>
        </w:tc>
      </w:tr>
      <w:tr w:rsidR="00AC23C4" w:rsidRPr="005F70FB" w14:paraId="319913A1" w14:textId="77777777" w:rsidTr="00BC00CF">
        <w:tc>
          <w:tcPr>
            <w:tcW w:w="240" w:type="dxa"/>
            <w:shd w:val="clear" w:color="auto" w:fill="auto"/>
          </w:tcPr>
          <w:p w14:paraId="1E2C84CB" w14:textId="77777777" w:rsidR="000F4F82" w:rsidRPr="005F70FB" w:rsidRDefault="000F4F82" w:rsidP="00A551BF">
            <w:pPr>
              <w:pStyle w:val="TableCell0-0115Break"/>
              <w:rPr>
                <w:rStyle w:val="ExampleSource"/>
              </w:rPr>
            </w:pPr>
          </w:p>
        </w:tc>
        <w:tc>
          <w:tcPr>
            <w:tcW w:w="1249" w:type="dxa"/>
            <w:shd w:val="clear" w:color="auto" w:fill="auto"/>
          </w:tcPr>
          <w:p w14:paraId="2CEF0FDA" w14:textId="77777777" w:rsidR="000F4F82" w:rsidRPr="005F70FB" w:rsidRDefault="000F4F82" w:rsidP="00A551BF">
            <w:pPr>
              <w:pStyle w:val="TableCell0-0115Break"/>
              <w:rPr>
                <w:rStyle w:val="ChItalBold"/>
              </w:rPr>
            </w:pPr>
            <w:r w:rsidRPr="005F70FB">
              <w:rPr>
                <w:rStyle w:val="ChItalBold"/>
              </w:rPr>
              <w:t>hobi</w:t>
            </w:r>
          </w:p>
        </w:tc>
        <w:tc>
          <w:tcPr>
            <w:tcW w:w="1587" w:type="dxa"/>
            <w:shd w:val="clear" w:color="auto" w:fill="auto"/>
          </w:tcPr>
          <w:p w14:paraId="6A3FE932" w14:textId="77777777" w:rsidR="000F4F82" w:rsidRPr="005F70FB" w:rsidRDefault="000F4F82" w:rsidP="00A551BF">
            <w:pPr>
              <w:pStyle w:val="TableCell0-0115Break"/>
              <w:rPr>
                <w:rStyle w:val="ChCharisSIL"/>
              </w:rPr>
            </w:pPr>
            <w:r w:rsidRPr="005F70FB">
              <w:rPr>
                <w:rStyle w:val="ChCharisSIL"/>
              </w:rPr>
              <w:t>ˈhɔ.bi</w:t>
            </w:r>
          </w:p>
        </w:tc>
        <w:tc>
          <w:tcPr>
            <w:tcW w:w="1275" w:type="dxa"/>
            <w:shd w:val="clear" w:color="auto" w:fill="auto"/>
          </w:tcPr>
          <w:p w14:paraId="30E21C8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D6E0A96" w14:textId="77777777" w:rsidR="000F4F82" w:rsidRPr="005F70FB" w:rsidRDefault="000F4F82" w:rsidP="00A551BF">
            <w:pPr>
              <w:pStyle w:val="TableCell0-0115Break"/>
            </w:pPr>
            <w:r w:rsidRPr="005F70FB">
              <w:t>hobby</w:t>
            </w:r>
          </w:p>
        </w:tc>
      </w:tr>
      <w:tr w:rsidR="00AC23C4" w:rsidRPr="005F70FB" w14:paraId="0F8F28C1" w14:textId="77777777" w:rsidTr="00BC00CF">
        <w:tc>
          <w:tcPr>
            <w:tcW w:w="240" w:type="dxa"/>
            <w:shd w:val="clear" w:color="auto" w:fill="auto"/>
          </w:tcPr>
          <w:p w14:paraId="5892DA22"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4C7319B" w14:textId="77777777" w:rsidR="000F4F82" w:rsidRPr="005F70FB" w:rsidRDefault="000F4F82" w:rsidP="00A551BF">
            <w:pPr>
              <w:pStyle w:val="TableCell0-0115Break"/>
              <w:rPr>
                <w:rStyle w:val="ChItalBold"/>
              </w:rPr>
            </w:pPr>
            <w:r w:rsidRPr="005F70FB">
              <w:rPr>
                <w:rStyle w:val="ChItalBold"/>
              </w:rPr>
              <w:t>honay</w:t>
            </w:r>
          </w:p>
        </w:tc>
        <w:tc>
          <w:tcPr>
            <w:tcW w:w="1587" w:type="dxa"/>
            <w:shd w:val="clear" w:color="auto" w:fill="auto"/>
          </w:tcPr>
          <w:p w14:paraId="38C6C653" w14:textId="77777777" w:rsidR="000F4F82" w:rsidRPr="005F70FB" w:rsidRDefault="000F4F82" w:rsidP="00A551BF">
            <w:pPr>
              <w:pStyle w:val="TableCell0-0115Break"/>
              <w:rPr>
                <w:rStyle w:val="ChCharisSIL"/>
              </w:rPr>
            </w:pPr>
            <w:r w:rsidRPr="005F70FB">
              <w:rPr>
                <w:rStyle w:val="ChCharisSIL"/>
              </w:rPr>
              <w:t>hɔ.ˈnɐj</w:t>
            </w:r>
          </w:p>
        </w:tc>
        <w:tc>
          <w:tcPr>
            <w:tcW w:w="1275" w:type="dxa"/>
            <w:shd w:val="clear" w:color="auto" w:fill="auto"/>
          </w:tcPr>
          <w:p w14:paraId="3CB32EC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1164CDA" w14:textId="77777777" w:rsidR="000F4F82" w:rsidRPr="005F70FB" w:rsidRDefault="000F4F82" w:rsidP="00A551BF">
            <w:pPr>
              <w:pStyle w:val="TableCell0-0115Break"/>
            </w:pPr>
            <w:r w:rsidRPr="005F70FB">
              <w:t>traditional Dani hut</w:t>
            </w:r>
          </w:p>
        </w:tc>
      </w:tr>
      <w:tr w:rsidR="00AC23C4" w:rsidRPr="005F70FB" w14:paraId="151EBE57" w14:textId="77777777" w:rsidTr="00BC00CF">
        <w:tc>
          <w:tcPr>
            <w:tcW w:w="240" w:type="dxa"/>
            <w:shd w:val="clear" w:color="auto" w:fill="auto"/>
          </w:tcPr>
          <w:p w14:paraId="021B3AA0" w14:textId="77777777" w:rsidR="000F4F82" w:rsidRPr="005F70FB" w:rsidRDefault="000F4F82" w:rsidP="00A551BF">
            <w:pPr>
              <w:pStyle w:val="TableCell0-0115Break"/>
              <w:rPr>
                <w:rStyle w:val="ExampleSource"/>
              </w:rPr>
            </w:pPr>
          </w:p>
        </w:tc>
        <w:tc>
          <w:tcPr>
            <w:tcW w:w="1249" w:type="dxa"/>
            <w:shd w:val="clear" w:color="auto" w:fill="auto"/>
          </w:tcPr>
          <w:p w14:paraId="69A4BCAD" w14:textId="77777777" w:rsidR="000F4F82" w:rsidRPr="005F70FB" w:rsidRDefault="000F4F82" w:rsidP="00A551BF">
            <w:pPr>
              <w:pStyle w:val="TableCell0-0115Break"/>
              <w:rPr>
                <w:rStyle w:val="ChItalBold"/>
              </w:rPr>
            </w:pPr>
            <w:r w:rsidRPr="005F70FB">
              <w:rPr>
                <w:rStyle w:val="ChItalBold"/>
              </w:rPr>
              <w:t>honor</w:t>
            </w:r>
          </w:p>
        </w:tc>
        <w:tc>
          <w:tcPr>
            <w:tcW w:w="1587" w:type="dxa"/>
            <w:shd w:val="clear" w:color="auto" w:fill="auto"/>
          </w:tcPr>
          <w:p w14:paraId="6FE72DA9" w14:textId="77777777" w:rsidR="000F4F82" w:rsidRPr="005F70FB" w:rsidRDefault="000F4F82" w:rsidP="00A551BF">
            <w:pPr>
              <w:pStyle w:val="TableCell0-0115Break"/>
              <w:rPr>
                <w:rStyle w:val="ChCharisSIL"/>
              </w:rPr>
            </w:pPr>
            <w:r w:rsidRPr="005F70FB">
              <w:rPr>
                <w:rStyle w:val="ChCharisSIL"/>
              </w:rPr>
              <w:t>ˈhɔ̞.nɔ̞r</w:t>
            </w:r>
          </w:p>
        </w:tc>
        <w:tc>
          <w:tcPr>
            <w:tcW w:w="1275" w:type="dxa"/>
            <w:shd w:val="clear" w:color="auto" w:fill="auto"/>
          </w:tcPr>
          <w:p w14:paraId="12CFA40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2D58A12" w14:textId="77777777" w:rsidR="000F4F82" w:rsidRPr="005F70FB" w:rsidRDefault="000F4F82" w:rsidP="00A551BF">
            <w:pPr>
              <w:pStyle w:val="TableCell0-0115Break"/>
            </w:pPr>
            <w:r w:rsidRPr="005F70FB">
              <w:t>honorarium</w:t>
            </w:r>
          </w:p>
        </w:tc>
      </w:tr>
      <w:tr w:rsidR="00AC23C4" w:rsidRPr="005F70FB" w14:paraId="7629C09D" w14:textId="77777777" w:rsidTr="00BC00CF">
        <w:tc>
          <w:tcPr>
            <w:tcW w:w="240" w:type="dxa"/>
            <w:shd w:val="clear" w:color="auto" w:fill="auto"/>
          </w:tcPr>
          <w:p w14:paraId="5778D55D"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519E2EBF" w14:textId="77777777" w:rsidR="000F4F82" w:rsidRPr="005F70FB" w:rsidRDefault="000F4F82" w:rsidP="00A551BF">
            <w:pPr>
              <w:pStyle w:val="TableCell0-0115Break"/>
              <w:rPr>
                <w:rStyle w:val="ChItalBold"/>
              </w:rPr>
            </w:pPr>
            <w:r w:rsidRPr="005F70FB">
              <w:rPr>
                <w:rStyle w:val="ChItalBold"/>
              </w:rPr>
              <w:t>honorer</w:t>
            </w:r>
          </w:p>
        </w:tc>
        <w:tc>
          <w:tcPr>
            <w:tcW w:w="1587" w:type="dxa"/>
            <w:shd w:val="clear" w:color="auto" w:fill="auto"/>
          </w:tcPr>
          <w:p w14:paraId="3C7426AF" w14:textId="77777777" w:rsidR="000F4F82" w:rsidRPr="005F70FB" w:rsidRDefault="000F4F82" w:rsidP="00A551BF">
            <w:pPr>
              <w:pStyle w:val="TableCell0-0115Break"/>
              <w:rPr>
                <w:rStyle w:val="ChCharisSIL"/>
              </w:rPr>
            </w:pPr>
            <w:r w:rsidRPr="005F70FB">
              <w:rPr>
                <w:rStyle w:val="ChCharisSIL"/>
              </w:rPr>
              <w:t>ˌhɔ.nɔ.ˈɾɛ̞r</w:t>
            </w:r>
          </w:p>
        </w:tc>
        <w:tc>
          <w:tcPr>
            <w:tcW w:w="1275" w:type="dxa"/>
            <w:shd w:val="clear" w:color="auto" w:fill="auto"/>
          </w:tcPr>
          <w:p w14:paraId="4EFCE47C"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6D64BE0" w14:textId="77777777" w:rsidR="000F4F82" w:rsidRPr="005F70FB" w:rsidRDefault="000F4F82" w:rsidP="00A551BF">
            <w:pPr>
              <w:pStyle w:val="TableCell0-0115Break"/>
            </w:pPr>
            <w:r w:rsidRPr="005F70FB">
              <w:t>be honorary</w:t>
            </w:r>
          </w:p>
        </w:tc>
      </w:tr>
      <w:tr w:rsidR="00AC23C4" w:rsidRPr="005F70FB" w14:paraId="1AA47D0B" w14:textId="77777777" w:rsidTr="00BC00CF">
        <w:tc>
          <w:tcPr>
            <w:tcW w:w="240" w:type="dxa"/>
            <w:shd w:val="clear" w:color="auto" w:fill="auto"/>
          </w:tcPr>
          <w:p w14:paraId="3ACF4AFC" w14:textId="77777777" w:rsidR="000F4F82" w:rsidRPr="005F70FB" w:rsidRDefault="000F4F82" w:rsidP="00A551BF">
            <w:pPr>
              <w:pStyle w:val="TableCell0-0115Break"/>
              <w:rPr>
                <w:rStyle w:val="ExampleSource"/>
              </w:rPr>
            </w:pPr>
          </w:p>
        </w:tc>
        <w:tc>
          <w:tcPr>
            <w:tcW w:w="1249" w:type="dxa"/>
            <w:shd w:val="clear" w:color="auto" w:fill="auto"/>
          </w:tcPr>
          <w:p w14:paraId="3D7C7A71" w14:textId="77777777" w:rsidR="000F4F82" w:rsidRPr="005F70FB" w:rsidRDefault="000F4F82" w:rsidP="00A551BF">
            <w:pPr>
              <w:pStyle w:val="TableCell0-0115Break"/>
              <w:rPr>
                <w:rStyle w:val="ChItalBold"/>
              </w:rPr>
            </w:pPr>
            <w:r w:rsidRPr="005F70FB">
              <w:rPr>
                <w:rStyle w:val="ChItalBold"/>
              </w:rPr>
              <w:t>hordeng</w:t>
            </w:r>
          </w:p>
        </w:tc>
        <w:tc>
          <w:tcPr>
            <w:tcW w:w="1587" w:type="dxa"/>
            <w:shd w:val="clear" w:color="auto" w:fill="auto"/>
          </w:tcPr>
          <w:p w14:paraId="6B72132B" w14:textId="77777777" w:rsidR="000F4F82" w:rsidRPr="005F70FB" w:rsidRDefault="000F4F82" w:rsidP="00A551BF">
            <w:pPr>
              <w:pStyle w:val="TableCell0-0115Break"/>
              <w:rPr>
                <w:rStyle w:val="ChCharisSIL"/>
              </w:rPr>
            </w:pPr>
            <w:r w:rsidRPr="005F70FB">
              <w:rPr>
                <w:rStyle w:val="ChCharisSIL"/>
              </w:rPr>
              <w:t>ˈhɔ̞r.dɛ̞ŋ</w:t>
            </w:r>
          </w:p>
        </w:tc>
        <w:tc>
          <w:tcPr>
            <w:tcW w:w="1275" w:type="dxa"/>
            <w:shd w:val="clear" w:color="auto" w:fill="auto"/>
          </w:tcPr>
          <w:p w14:paraId="12565BD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60D633B" w14:textId="77777777" w:rsidR="000F4F82" w:rsidRPr="005F70FB" w:rsidRDefault="000F4F82" w:rsidP="00A551BF">
            <w:pPr>
              <w:pStyle w:val="TableCell0-0115Break"/>
            </w:pPr>
            <w:r w:rsidRPr="005F70FB">
              <w:t>curtains</w:t>
            </w:r>
          </w:p>
        </w:tc>
      </w:tr>
      <w:tr w:rsidR="00AC23C4" w:rsidRPr="005F70FB" w14:paraId="59393E09" w14:textId="77777777" w:rsidTr="00BC00CF">
        <w:tc>
          <w:tcPr>
            <w:tcW w:w="240" w:type="dxa"/>
            <w:shd w:val="clear" w:color="auto" w:fill="auto"/>
          </w:tcPr>
          <w:p w14:paraId="335DC1B9" w14:textId="77777777" w:rsidR="000F4F82" w:rsidRPr="005F70FB" w:rsidRDefault="000F4F82" w:rsidP="00A551BF">
            <w:pPr>
              <w:pStyle w:val="TableCell0-0115Break"/>
              <w:rPr>
                <w:rStyle w:val="ExampleSource"/>
              </w:rPr>
            </w:pPr>
          </w:p>
        </w:tc>
        <w:tc>
          <w:tcPr>
            <w:tcW w:w="1249" w:type="dxa"/>
            <w:shd w:val="clear" w:color="auto" w:fill="auto"/>
          </w:tcPr>
          <w:p w14:paraId="2EDDAEEC" w14:textId="77777777" w:rsidR="000F4F82" w:rsidRPr="005F70FB" w:rsidRDefault="000F4F82" w:rsidP="00A551BF">
            <w:pPr>
              <w:pStyle w:val="TableCell0-0115Break"/>
              <w:rPr>
                <w:rStyle w:val="ChItalBold"/>
              </w:rPr>
            </w:pPr>
            <w:r w:rsidRPr="005F70FB">
              <w:rPr>
                <w:rStyle w:val="ChItalBold"/>
              </w:rPr>
              <w:t>hormat</w:t>
            </w:r>
          </w:p>
        </w:tc>
        <w:tc>
          <w:tcPr>
            <w:tcW w:w="1587" w:type="dxa"/>
            <w:shd w:val="clear" w:color="auto" w:fill="auto"/>
          </w:tcPr>
          <w:p w14:paraId="098C6FFA" w14:textId="77777777" w:rsidR="000F4F82" w:rsidRPr="005F70FB" w:rsidRDefault="000F4F82" w:rsidP="00A551BF">
            <w:pPr>
              <w:pStyle w:val="TableCell0-0115Break"/>
              <w:rPr>
                <w:rStyle w:val="ChCharisSIL"/>
              </w:rPr>
            </w:pPr>
            <w:r w:rsidRPr="005F70FB">
              <w:rPr>
                <w:rStyle w:val="ChCharisSIL"/>
              </w:rPr>
              <w:t>ˈhɔ̞r.mɐt</w:t>
            </w:r>
          </w:p>
        </w:tc>
        <w:tc>
          <w:tcPr>
            <w:tcW w:w="1275" w:type="dxa"/>
            <w:shd w:val="clear" w:color="auto" w:fill="auto"/>
          </w:tcPr>
          <w:p w14:paraId="6BB06DEF"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6A7658CA" w14:textId="77777777" w:rsidR="000F4F82" w:rsidRPr="005F70FB" w:rsidRDefault="000F4F82" w:rsidP="00A551BF">
            <w:pPr>
              <w:pStyle w:val="TableCell0-0115Break"/>
            </w:pPr>
            <w:r w:rsidRPr="005F70FB">
              <w:t>respect</w:t>
            </w:r>
          </w:p>
        </w:tc>
      </w:tr>
      <w:tr w:rsidR="00AC23C4" w:rsidRPr="005F70FB" w14:paraId="4DDE6CD2" w14:textId="77777777" w:rsidTr="00BC00CF">
        <w:tc>
          <w:tcPr>
            <w:tcW w:w="240" w:type="dxa"/>
            <w:shd w:val="clear" w:color="auto" w:fill="auto"/>
          </w:tcPr>
          <w:p w14:paraId="040DB464" w14:textId="77777777" w:rsidR="000F4F82" w:rsidRPr="005F70FB" w:rsidRDefault="000F4F82" w:rsidP="00A551BF">
            <w:pPr>
              <w:pStyle w:val="TableCell0-0115Break"/>
              <w:rPr>
                <w:rStyle w:val="ExampleSource"/>
              </w:rPr>
            </w:pPr>
          </w:p>
        </w:tc>
        <w:tc>
          <w:tcPr>
            <w:tcW w:w="1249" w:type="dxa"/>
            <w:shd w:val="clear" w:color="auto" w:fill="auto"/>
          </w:tcPr>
          <w:p w14:paraId="1CCE20FE" w14:textId="77777777" w:rsidR="000F4F82" w:rsidRPr="005F70FB" w:rsidRDefault="000F4F82" w:rsidP="00A551BF">
            <w:pPr>
              <w:pStyle w:val="TableCell0-0115Break"/>
              <w:rPr>
                <w:rStyle w:val="ChItalBold"/>
              </w:rPr>
            </w:pPr>
            <w:r w:rsidRPr="005F70FB">
              <w:rPr>
                <w:rStyle w:val="ChItalBold"/>
              </w:rPr>
              <w:t>hotba</w:t>
            </w:r>
          </w:p>
        </w:tc>
        <w:tc>
          <w:tcPr>
            <w:tcW w:w="1587" w:type="dxa"/>
            <w:shd w:val="clear" w:color="auto" w:fill="auto"/>
          </w:tcPr>
          <w:p w14:paraId="2AD480BF" w14:textId="77777777" w:rsidR="000F4F82" w:rsidRPr="005F70FB" w:rsidRDefault="000F4F82" w:rsidP="00A551BF">
            <w:pPr>
              <w:pStyle w:val="TableCell0-0115Break"/>
              <w:rPr>
                <w:rStyle w:val="ChCharisSIL"/>
              </w:rPr>
            </w:pPr>
            <w:r w:rsidRPr="005F70FB">
              <w:rPr>
                <w:rStyle w:val="ChCharisSIL"/>
              </w:rPr>
              <w:t>ˈhɔ̞t̚.ba</w:t>
            </w:r>
          </w:p>
        </w:tc>
        <w:tc>
          <w:tcPr>
            <w:tcW w:w="1275" w:type="dxa"/>
            <w:shd w:val="clear" w:color="auto" w:fill="auto"/>
          </w:tcPr>
          <w:p w14:paraId="355BFC60"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4EDB250" w14:textId="77777777" w:rsidR="000F4F82" w:rsidRPr="005F70FB" w:rsidRDefault="000F4F82" w:rsidP="00A551BF">
            <w:pPr>
              <w:pStyle w:val="TableCell0-0115Break"/>
            </w:pPr>
            <w:r w:rsidRPr="005F70FB">
              <w:t>preach</w:t>
            </w:r>
          </w:p>
        </w:tc>
      </w:tr>
      <w:tr w:rsidR="00AC23C4" w:rsidRPr="005F70FB" w14:paraId="41932569" w14:textId="77777777" w:rsidTr="00BC00CF">
        <w:tc>
          <w:tcPr>
            <w:tcW w:w="240" w:type="dxa"/>
            <w:shd w:val="clear" w:color="auto" w:fill="auto"/>
          </w:tcPr>
          <w:p w14:paraId="6901923F"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C54728B" w14:textId="77777777" w:rsidR="000F4F82" w:rsidRPr="005F70FB" w:rsidRDefault="000F4F82" w:rsidP="00A551BF">
            <w:pPr>
              <w:pStyle w:val="TableCell0-0115Break"/>
              <w:rPr>
                <w:rStyle w:val="ChItalBold"/>
              </w:rPr>
            </w:pPr>
            <w:r w:rsidRPr="005F70FB">
              <w:rPr>
                <w:rStyle w:val="ChItalBold"/>
              </w:rPr>
              <w:t>hotel</w:t>
            </w:r>
          </w:p>
        </w:tc>
        <w:tc>
          <w:tcPr>
            <w:tcW w:w="1587" w:type="dxa"/>
            <w:shd w:val="clear" w:color="auto" w:fill="auto"/>
          </w:tcPr>
          <w:p w14:paraId="4EBB41C5" w14:textId="77777777" w:rsidR="000F4F82" w:rsidRPr="005F70FB" w:rsidRDefault="000F4F82" w:rsidP="00A551BF">
            <w:pPr>
              <w:pStyle w:val="TableCell0-0115Break"/>
              <w:rPr>
                <w:rStyle w:val="ChCharisSIL"/>
              </w:rPr>
            </w:pPr>
            <w:r w:rsidRPr="005F70FB">
              <w:rPr>
                <w:rStyle w:val="ChCharisSIL"/>
              </w:rPr>
              <w:t>hɔ.ˈtɛ̞l</w:t>
            </w:r>
          </w:p>
        </w:tc>
        <w:tc>
          <w:tcPr>
            <w:tcW w:w="1275" w:type="dxa"/>
            <w:shd w:val="clear" w:color="auto" w:fill="auto"/>
          </w:tcPr>
          <w:p w14:paraId="00D7056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3F6E3EF" w14:textId="77777777" w:rsidR="000F4F82" w:rsidRPr="005F70FB" w:rsidRDefault="000F4F82" w:rsidP="00A551BF">
            <w:pPr>
              <w:pStyle w:val="TableCell0-0115Break"/>
            </w:pPr>
            <w:r w:rsidRPr="005F70FB">
              <w:t>hotel</w:t>
            </w:r>
          </w:p>
        </w:tc>
      </w:tr>
      <w:tr w:rsidR="00AC23C4" w:rsidRPr="005F70FB" w14:paraId="514F6025" w14:textId="77777777" w:rsidTr="00BC00CF">
        <w:tc>
          <w:tcPr>
            <w:tcW w:w="240" w:type="dxa"/>
            <w:shd w:val="clear" w:color="auto" w:fill="auto"/>
          </w:tcPr>
          <w:p w14:paraId="450F0D6D" w14:textId="77777777" w:rsidR="000F4F82" w:rsidRPr="005F70FB" w:rsidRDefault="000F4F82" w:rsidP="00A551BF">
            <w:pPr>
              <w:pStyle w:val="TableCell0-0115Break"/>
              <w:rPr>
                <w:rStyle w:val="ExampleSource"/>
              </w:rPr>
            </w:pPr>
          </w:p>
        </w:tc>
        <w:tc>
          <w:tcPr>
            <w:tcW w:w="1249" w:type="dxa"/>
            <w:shd w:val="clear" w:color="auto" w:fill="auto"/>
          </w:tcPr>
          <w:p w14:paraId="6D82F818" w14:textId="77777777" w:rsidR="000F4F82" w:rsidRPr="005F70FB" w:rsidRDefault="000F4F82" w:rsidP="00A551BF">
            <w:pPr>
              <w:pStyle w:val="TableCell0-0115Break"/>
              <w:rPr>
                <w:rStyle w:val="ChItalBold"/>
              </w:rPr>
            </w:pPr>
            <w:r w:rsidRPr="005F70FB">
              <w:rPr>
                <w:rStyle w:val="ChItalBold"/>
              </w:rPr>
              <w:t>hukum</w:t>
            </w:r>
          </w:p>
        </w:tc>
        <w:tc>
          <w:tcPr>
            <w:tcW w:w="1587" w:type="dxa"/>
            <w:shd w:val="clear" w:color="auto" w:fill="auto"/>
          </w:tcPr>
          <w:p w14:paraId="5474A754" w14:textId="77777777" w:rsidR="000F4F82" w:rsidRPr="005F70FB" w:rsidRDefault="000F4F82" w:rsidP="00A551BF">
            <w:pPr>
              <w:pStyle w:val="TableCell0-0115Break"/>
              <w:rPr>
                <w:rStyle w:val="ChCharisSIL"/>
              </w:rPr>
            </w:pPr>
            <w:r w:rsidRPr="005F70FB">
              <w:rPr>
                <w:rStyle w:val="ChCharisSIL"/>
              </w:rPr>
              <w:t>ˈhu.kʊm</w:t>
            </w:r>
          </w:p>
        </w:tc>
        <w:tc>
          <w:tcPr>
            <w:tcW w:w="1275" w:type="dxa"/>
            <w:shd w:val="clear" w:color="auto" w:fill="auto"/>
          </w:tcPr>
          <w:p w14:paraId="1A44300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4F3A009" w14:textId="77777777" w:rsidR="000F4F82" w:rsidRPr="005F70FB" w:rsidRDefault="000F4F82" w:rsidP="00A551BF">
            <w:pPr>
              <w:pStyle w:val="TableCell0-0115Break"/>
            </w:pPr>
            <w:r w:rsidRPr="005F70FB">
              <w:t>law</w:t>
            </w:r>
          </w:p>
        </w:tc>
      </w:tr>
      <w:tr w:rsidR="00AC23C4" w:rsidRPr="005F70FB" w14:paraId="391190E0" w14:textId="77777777" w:rsidTr="00BC00CF">
        <w:tc>
          <w:tcPr>
            <w:tcW w:w="240" w:type="dxa"/>
            <w:shd w:val="clear" w:color="auto" w:fill="auto"/>
          </w:tcPr>
          <w:p w14:paraId="6D285457" w14:textId="77777777" w:rsidR="000F4F82" w:rsidRPr="005F70FB" w:rsidRDefault="000F4F82" w:rsidP="000F4F82">
            <w:pPr>
              <w:pStyle w:val="TableCell0-2115ptBreak"/>
              <w:rPr>
                <w:rStyle w:val="ExampleSource"/>
              </w:rPr>
            </w:pPr>
          </w:p>
        </w:tc>
        <w:tc>
          <w:tcPr>
            <w:tcW w:w="1249" w:type="dxa"/>
            <w:shd w:val="clear" w:color="auto" w:fill="auto"/>
          </w:tcPr>
          <w:p w14:paraId="3F3872D5" w14:textId="77777777" w:rsidR="000F4F82" w:rsidRPr="005F70FB" w:rsidRDefault="000F4F82" w:rsidP="000F4F82">
            <w:pPr>
              <w:pStyle w:val="TableCell0-2115ptBreak"/>
              <w:rPr>
                <w:rStyle w:val="ChItalBold"/>
              </w:rPr>
            </w:pPr>
            <w:r w:rsidRPr="005F70FB">
              <w:rPr>
                <w:rStyle w:val="ChItalBold"/>
              </w:rPr>
              <w:t>humur</w:t>
            </w:r>
          </w:p>
        </w:tc>
        <w:tc>
          <w:tcPr>
            <w:tcW w:w="1587" w:type="dxa"/>
            <w:shd w:val="clear" w:color="auto" w:fill="auto"/>
          </w:tcPr>
          <w:p w14:paraId="739A3E80" w14:textId="77777777" w:rsidR="000F4F82" w:rsidRPr="005F70FB" w:rsidRDefault="000F4F82" w:rsidP="000F4F82">
            <w:pPr>
              <w:pStyle w:val="TableCell0-2115ptBreak"/>
              <w:rPr>
                <w:rStyle w:val="ChCharisSIL"/>
              </w:rPr>
            </w:pPr>
            <w:r w:rsidRPr="005F70FB">
              <w:rPr>
                <w:rStyle w:val="ChCharisSIL"/>
              </w:rPr>
              <w:t>ˈhʊ.mʊr</w:t>
            </w:r>
          </w:p>
        </w:tc>
        <w:tc>
          <w:tcPr>
            <w:tcW w:w="1275" w:type="dxa"/>
            <w:shd w:val="clear" w:color="auto" w:fill="auto"/>
          </w:tcPr>
          <w:p w14:paraId="7F5CAEA1"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21A459B1" w14:textId="77777777" w:rsidR="000F4F82" w:rsidRPr="005F70FB" w:rsidRDefault="000F4F82" w:rsidP="000F4F82">
            <w:pPr>
              <w:pStyle w:val="TableCell0-2115ptBreak"/>
            </w:pPr>
            <w:r w:rsidRPr="005F70FB">
              <w:t>joke</w:t>
            </w:r>
          </w:p>
        </w:tc>
      </w:tr>
      <w:tr w:rsidR="00AC23C4" w:rsidRPr="005F70FB" w14:paraId="3D7FFE35" w14:textId="77777777" w:rsidTr="00BC00CF">
        <w:tc>
          <w:tcPr>
            <w:tcW w:w="240" w:type="dxa"/>
            <w:shd w:val="clear" w:color="auto" w:fill="auto"/>
          </w:tcPr>
          <w:p w14:paraId="71EFB657" w14:textId="77777777" w:rsidR="000F4F82" w:rsidRPr="005F70FB" w:rsidRDefault="000F4F82" w:rsidP="000F4F82">
            <w:pPr>
              <w:pStyle w:val="TableCell2-2"/>
              <w:rPr>
                <w:rStyle w:val="ExampleSource"/>
              </w:rPr>
            </w:pPr>
          </w:p>
        </w:tc>
        <w:tc>
          <w:tcPr>
            <w:tcW w:w="1249" w:type="dxa"/>
            <w:shd w:val="clear" w:color="auto" w:fill="auto"/>
          </w:tcPr>
          <w:p w14:paraId="14332710" w14:textId="77777777" w:rsidR="000F4F82" w:rsidRPr="005F70FB" w:rsidRDefault="000F4F82" w:rsidP="000F4F82">
            <w:pPr>
              <w:pStyle w:val="TableCell2-2"/>
              <w:rPr>
                <w:rStyle w:val="ChBold"/>
              </w:rPr>
            </w:pPr>
            <w:r w:rsidRPr="005F70FB">
              <w:rPr>
                <w:rStyle w:val="ChBold"/>
              </w:rPr>
              <w:t>I</w:t>
            </w:r>
          </w:p>
        </w:tc>
        <w:tc>
          <w:tcPr>
            <w:tcW w:w="1587" w:type="dxa"/>
            <w:shd w:val="clear" w:color="auto" w:fill="auto"/>
          </w:tcPr>
          <w:p w14:paraId="096E433E" w14:textId="77777777" w:rsidR="000F4F82" w:rsidRPr="005F70FB" w:rsidRDefault="000F4F82" w:rsidP="000F4F82">
            <w:pPr>
              <w:pStyle w:val="TableCell2-2"/>
            </w:pPr>
          </w:p>
        </w:tc>
        <w:tc>
          <w:tcPr>
            <w:tcW w:w="1275" w:type="dxa"/>
            <w:shd w:val="clear" w:color="auto" w:fill="auto"/>
          </w:tcPr>
          <w:p w14:paraId="66165E5D" w14:textId="77777777" w:rsidR="000F4F82" w:rsidRPr="005F70FB" w:rsidRDefault="000F4F82" w:rsidP="000F4F82">
            <w:pPr>
              <w:pStyle w:val="TableCell2-2"/>
            </w:pPr>
          </w:p>
        </w:tc>
        <w:tc>
          <w:tcPr>
            <w:tcW w:w="2379" w:type="dxa"/>
            <w:shd w:val="clear" w:color="auto" w:fill="auto"/>
          </w:tcPr>
          <w:p w14:paraId="032F0283" w14:textId="77777777" w:rsidR="000F4F82" w:rsidRPr="005F70FB" w:rsidRDefault="000F4F82" w:rsidP="000F4F82">
            <w:pPr>
              <w:pStyle w:val="TableCell2-2"/>
            </w:pPr>
          </w:p>
        </w:tc>
      </w:tr>
      <w:tr w:rsidR="00AC23C4" w:rsidRPr="005F70FB" w14:paraId="625904A3" w14:textId="77777777" w:rsidTr="00BC00CF">
        <w:tc>
          <w:tcPr>
            <w:tcW w:w="240" w:type="dxa"/>
            <w:shd w:val="clear" w:color="auto" w:fill="auto"/>
          </w:tcPr>
          <w:p w14:paraId="72480DF2" w14:textId="77777777" w:rsidR="000F4F82" w:rsidRPr="005F70FB" w:rsidRDefault="000F4F82" w:rsidP="00A551BF">
            <w:pPr>
              <w:pStyle w:val="TableCell0-0115Break"/>
              <w:rPr>
                <w:rStyle w:val="ExampleSource"/>
              </w:rPr>
            </w:pPr>
          </w:p>
        </w:tc>
        <w:tc>
          <w:tcPr>
            <w:tcW w:w="1249" w:type="dxa"/>
            <w:shd w:val="clear" w:color="auto" w:fill="auto"/>
          </w:tcPr>
          <w:p w14:paraId="514BF3D3" w14:textId="77777777" w:rsidR="000F4F82" w:rsidRPr="005F70FB" w:rsidRDefault="000F4F82" w:rsidP="00A551BF">
            <w:pPr>
              <w:pStyle w:val="TableCell0-0115Break"/>
              <w:rPr>
                <w:rStyle w:val="ChItalBold"/>
              </w:rPr>
            </w:pPr>
            <w:r w:rsidRPr="005F70FB">
              <w:rPr>
                <w:rStyle w:val="ChItalBold"/>
              </w:rPr>
              <w:t>ibada</w:t>
            </w:r>
          </w:p>
        </w:tc>
        <w:tc>
          <w:tcPr>
            <w:tcW w:w="1587" w:type="dxa"/>
            <w:shd w:val="clear" w:color="auto" w:fill="auto"/>
          </w:tcPr>
          <w:p w14:paraId="69D5C9AE" w14:textId="77777777" w:rsidR="000F4F82" w:rsidRPr="005F70FB" w:rsidRDefault="000F4F82" w:rsidP="00A551BF">
            <w:pPr>
              <w:pStyle w:val="TableCell0-0115Break"/>
              <w:rPr>
                <w:rStyle w:val="ChCharisSIL"/>
              </w:rPr>
            </w:pPr>
            <w:r w:rsidRPr="005F70FB">
              <w:rPr>
                <w:rStyle w:val="ChCharisSIL"/>
              </w:rPr>
              <w:t>i.ˈba.da</w:t>
            </w:r>
          </w:p>
        </w:tc>
        <w:tc>
          <w:tcPr>
            <w:tcW w:w="1275" w:type="dxa"/>
            <w:shd w:val="clear" w:color="auto" w:fill="auto"/>
          </w:tcPr>
          <w:p w14:paraId="49A704DB"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27722DEF" w14:textId="77777777" w:rsidR="000F4F82" w:rsidRPr="005F70FB" w:rsidRDefault="000F4F82" w:rsidP="00A551BF">
            <w:pPr>
              <w:pStyle w:val="TableCell0-0115Break"/>
            </w:pPr>
            <w:r w:rsidRPr="005F70FB">
              <w:t>worship</w:t>
            </w:r>
          </w:p>
        </w:tc>
      </w:tr>
      <w:tr w:rsidR="00AC23C4" w:rsidRPr="005F70FB" w14:paraId="27278F9E" w14:textId="77777777" w:rsidTr="00BC00CF">
        <w:tc>
          <w:tcPr>
            <w:tcW w:w="240" w:type="dxa"/>
            <w:shd w:val="clear" w:color="auto" w:fill="auto"/>
          </w:tcPr>
          <w:p w14:paraId="0C13C0C0" w14:textId="77777777" w:rsidR="000F4F82" w:rsidRPr="005F70FB" w:rsidRDefault="000F4F82" w:rsidP="00A551BF">
            <w:pPr>
              <w:pStyle w:val="TableCell0-0115Break"/>
              <w:rPr>
                <w:rStyle w:val="ExampleSource"/>
              </w:rPr>
            </w:pPr>
          </w:p>
        </w:tc>
        <w:tc>
          <w:tcPr>
            <w:tcW w:w="1249" w:type="dxa"/>
            <w:shd w:val="clear" w:color="auto" w:fill="auto"/>
          </w:tcPr>
          <w:p w14:paraId="6CD64FED" w14:textId="77777777" w:rsidR="000F4F82" w:rsidRPr="005F70FB" w:rsidRDefault="000F4F82" w:rsidP="00A551BF">
            <w:pPr>
              <w:pStyle w:val="TableCell0-0115Break"/>
              <w:rPr>
                <w:rStyle w:val="ChItalBold"/>
              </w:rPr>
            </w:pPr>
            <w:r w:rsidRPr="005F70FB">
              <w:rPr>
                <w:rStyle w:val="ChItalBold"/>
              </w:rPr>
              <w:t>iblis</w:t>
            </w:r>
          </w:p>
        </w:tc>
        <w:tc>
          <w:tcPr>
            <w:tcW w:w="1587" w:type="dxa"/>
            <w:shd w:val="clear" w:color="auto" w:fill="auto"/>
          </w:tcPr>
          <w:p w14:paraId="74C5308E" w14:textId="77777777" w:rsidR="000F4F82" w:rsidRPr="005F70FB" w:rsidRDefault="000F4F82" w:rsidP="00A551BF">
            <w:pPr>
              <w:pStyle w:val="TableCell0-0115Break"/>
              <w:rPr>
                <w:rStyle w:val="ChCharisSIL"/>
              </w:rPr>
            </w:pPr>
            <w:r w:rsidRPr="005F70FB">
              <w:rPr>
                <w:rStyle w:val="ChCharisSIL"/>
              </w:rPr>
              <w:t>ˈɪ.blɪs</w:t>
            </w:r>
          </w:p>
        </w:tc>
        <w:tc>
          <w:tcPr>
            <w:tcW w:w="1275" w:type="dxa"/>
            <w:shd w:val="clear" w:color="auto" w:fill="auto"/>
          </w:tcPr>
          <w:p w14:paraId="4BE4A25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D35771F" w14:textId="77777777" w:rsidR="000F4F82" w:rsidRPr="005F70FB" w:rsidRDefault="000F4F82" w:rsidP="00A551BF">
            <w:pPr>
              <w:pStyle w:val="TableCell0-0115Break"/>
            </w:pPr>
            <w:r w:rsidRPr="005F70FB">
              <w:t>devil</w:t>
            </w:r>
          </w:p>
        </w:tc>
      </w:tr>
      <w:tr w:rsidR="00AC23C4" w:rsidRPr="005F70FB" w14:paraId="1275BD36" w14:textId="77777777" w:rsidTr="00BC00CF">
        <w:tc>
          <w:tcPr>
            <w:tcW w:w="240" w:type="dxa"/>
            <w:shd w:val="clear" w:color="auto" w:fill="auto"/>
          </w:tcPr>
          <w:p w14:paraId="33BD7272" w14:textId="77777777" w:rsidR="000F4F82" w:rsidRPr="005F70FB" w:rsidRDefault="000F4F82" w:rsidP="00A551BF">
            <w:pPr>
              <w:pStyle w:val="TableCell0-0115Break"/>
              <w:rPr>
                <w:rStyle w:val="ExampleSource"/>
              </w:rPr>
            </w:pPr>
          </w:p>
        </w:tc>
        <w:tc>
          <w:tcPr>
            <w:tcW w:w="1249" w:type="dxa"/>
            <w:shd w:val="clear" w:color="auto" w:fill="auto"/>
          </w:tcPr>
          <w:p w14:paraId="05DC5549" w14:textId="77777777" w:rsidR="000F4F82" w:rsidRPr="005F70FB" w:rsidRDefault="000F4F82" w:rsidP="00A551BF">
            <w:pPr>
              <w:pStyle w:val="TableCell0-0115Break"/>
              <w:rPr>
                <w:rStyle w:val="ChItalBold"/>
              </w:rPr>
            </w:pPr>
            <w:r w:rsidRPr="005F70FB">
              <w:rPr>
                <w:rStyle w:val="ChItalBold"/>
              </w:rPr>
              <w:t>ide</w:t>
            </w:r>
          </w:p>
        </w:tc>
        <w:tc>
          <w:tcPr>
            <w:tcW w:w="1587" w:type="dxa"/>
            <w:shd w:val="clear" w:color="auto" w:fill="auto"/>
          </w:tcPr>
          <w:p w14:paraId="70C08B23" w14:textId="77777777" w:rsidR="000F4F82" w:rsidRPr="005F70FB" w:rsidRDefault="000F4F82" w:rsidP="00A551BF">
            <w:pPr>
              <w:pStyle w:val="TableCell0-0115Break"/>
              <w:rPr>
                <w:rStyle w:val="ChCharisSIL"/>
              </w:rPr>
            </w:pPr>
            <w:r w:rsidRPr="005F70FB">
              <w:rPr>
                <w:rStyle w:val="ChCharisSIL"/>
              </w:rPr>
              <w:t>ˈi.dɛ</w:t>
            </w:r>
          </w:p>
        </w:tc>
        <w:tc>
          <w:tcPr>
            <w:tcW w:w="1275" w:type="dxa"/>
            <w:shd w:val="clear" w:color="auto" w:fill="auto"/>
          </w:tcPr>
          <w:p w14:paraId="25A6B1B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6FC2720" w14:textId="77777777" w:rsidR="000F4F82" w:rsidRPr="005F70FB" w:rsidRDefault="000F4F82" w:rsidP="00A551BF">
            <w:pPr>
              <w:pStyle w:val="TableCell0-0115Break"/>
            </w:pPr>
            <w:r w:rsidRPr="005F70FB">
              <w:t>idea</w:t>
            </w:r>
          </w:p>
        </w:tc>
      </w:tr>
      <w:tr w:rsidR="00AC23C4" w:rsidRPr="005F70FB" w14:paraId="32F99610" w14:textId="77777777" w:rsidTr="00BC00CF">
        <w:tc>
          <w:tcPr>
            <w:tcW w:w="240" w:type="dxa"/>
            <w:shd w:val="clear" w:color="auto" w:fill="auto"/>
          </w:tcPr>
          <w:p w14:paraId="49E87824" w14:textId="77777777" w:rsidR="000F4F82" w:rsidRPr="005F70FB" w:rsidRDefault="000F4F82" w:rsidP="00A551BF">
            <w:pPr>
              <w:pStyle w:val="TableCell0-0115Break"/>
              <w:rPr>
                <w:rStyle w:val="ExampleSource"/>
              </w:rPr>
            </w:pPr>
          </w:p>
        </w:tc>
        <w:tc>
          <w:tcPr>
            <w:tcW w:w="1249" w:type="dxa"/>
            <w:shd w:val="clear" w:color="auto" w:fill="auto"/>
          </w:tcPr>
          <w:p w14:paraId="7655C767" w14:textId="77777777" w:rsidR="000F4F82" w:rsidRPr="005F70FB" w:rsidRDefault="000F4F82" w:rsidP="00A551BF">
            <w:pPr>
              <w:pStyle w:val="TableCell0-0115Break"/>
              <w:rPr>
                <w:rStyle w:val="ChItalBold"/>
              </w:rPr>
            </w:pPr>
            <w:r w:rsidRPr="005F70FB">
              <w:rPr>
                <w:rStyle w:val="ChItalBold"/>
              </w:rPr>
              <w:t>ijasa</w:t>
            </w:r>
          </w:p>
        </w:tc>
        <w:tc>
          <w:tcPr>
            <w:tcW w:w="1587" w:type="dxa"/>
            <w:shd w:val="clear" w:color="auto" w:fill="auto"/>
          </w:tcPr>
          <w:p w14:paraId="53CFC1D0" w14:textId="77777777" w:rsidR="000F4F82" w:rsidRPr="005F70FB" w:rsidRDefault="000F4F82" w:rsidP="00A551BF">
            <w:pPr>
              <w:pStyle w:val="TableCell0-0115Break"/>
              <w:rPr>
                <w:rStyle w:val="ChCharisSIL"/>
              </w:rPr>
            </w:pPr>
            <w:r w:rsidRPr="005F70FB">
              <w:rPr>
                <w:rStyle w:val="ChCharisSIL"/>
              </w:rPr>
              <w:t>i.ˈdʒa.sa</w:t>
            </w:r>
          </w:p>
        </w:tc>
        <w:tc>
          <w:tcPr>
            <w:tcW w:w="1275" w:type="dxa"/>
            <w:shd w:val="clear" w:color="auto" w:fill="auto"/>
          </w:tcPr>
          <w:p w14:paraId="644B2B1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2C10C17" w14:textId="77777777" w:rsidR="000F4F82" w:rsidRPr="005F70FB" w:rsidRDefault="000F4F82" w:rsidP="00A551BF">
            <w:pPr>
              <w:pStyle w:val="TableCell0-0115Break"/>
            </w:pPr>
            <w:r w:rsidRPr="005F70FB">
              <w:t>diploma</w:t>
            </w:r>
          </w:p>
        </w:tc>
      </w:tr>
      <w:tr w:rsidR="00AC23C4" w:rsidRPr="005F70FB" w14:paraId="5F396FC0" w14:textId="77777777" w:rsidTr="00BC00CF">
        <w:tc>
          <w:tcPr>
            <w:tcW w:w="240" w:type="dxa"/>
            <w:shd w:val="clear" w:color="auto" w:fill="auto"/>
          </w:tcPr>
          <w:p w14:paraId="2BFEB722" w14:textId="77777777" w:rsidR="000F4F82" w:rsidRPr="005F70FB" w:rsidRDefault="000F4F82" w:rsidP="00A551BF">
            <w:pPr>
              <w:pStyle w:val="TableCell0-0115Break"/>
              <w:rPr>
                <w:rStyle w:val="ExampleSource"/>
              </w:rPr>
            </w:pPr>
          </w:p>
        </w:tc>
        <w:tc>
          <w:tcPr>
            <w:tcW w:w="1249" w:type="dxa"/>
            <w:shd w:val="clear" w:color="auto" w:fill="auto"/>
          </w:tcPr>
          <w:p w14:paraId="65C46C97" w14:textId="7D302AF5" w:rsidR="000F4F82" w:rsidRPr="005F70FB" w:rsidRDefault="000F4F82" w:rsidP="00A551BF">
            <w:pPr>
              <w:pStyle w:val="TableCell0-0115Break"/>
              <w:rPr>
                <w:rStyle w:val="ChItalBold"/>
              </w:rPr>
            </w:pPr>
            <w:r w:rsidRPr="005F70FB">
              <w:rPr>
                <w:rStyle w:val="ChItalBold"/>
              </w:rPr>
              <w:t>ijin</w:t>
            </w:r>
            <w:r w:rsidR="00CB48B7">
              <w:rPr>
                <w:rStyle w:val="ChItalBold"/>
              </w:rPr>
              <w:t>g</w:t>
            </w:r>
          </w:p>
        </w:tc>
        <w:tc>
          <w:tcPr>
            <w:tcW w:w="1587" w:type="dxa"/>
            <w:shd w:val="clear" w:color="auto" w:fill="auto"/>
          </w:tcPr>
          <w:p w14:paraId="3B86C382" w14:textId="77777777" w:rsidR="000F4F82" w:rsidRPr="005F70FB" w:rsidRDefault="000F4F82" w:rsidP="00A551BF">
            <w:pPr>
              <w:pStyle w:val="TableCell0-0115Break"/>
              <w:rPr>
                <w:rStyle w:val="ChCharisSIL"/>
              </w:rPr>
            </w:pPr>
            <w:r w:rsidRPr="005F70FB">
              <w:rPr>
                <w:rStyle w:val="ChCharisSIL"/>
              </w:rPr>
              <w:t>ˈi.dʒɪn</w:t>
            </w:r>
          </w:p>
        </w:tc>
        <w:tc>
          <w:tcPr>
            <w:tcW w:w="1275" w:type="dxa"/>
            <w:shd w:val="clear" w:color="auto" w:fill="auto"/>
          </w:tcPr>
          <w:p w14:paraId="3C07263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95223EF" w14:textId="77777777" w:rsidR="000F4F82" w:rsidRPr="005F70FB" w:rsidRDefault="000F4F82" w:rsidP="00A551BF">
            <w:pPr>
              <w:pStyle w:val="TableCell0-0115Break"/>
            </w:pPr>
            <w:r w:rsidRPr="005F70FB">
              <w:t>permission</w:t>
            </w:r>
          </w:p>
        </w:tc>
      </w:tr>
      <w:tr w:rsidR="00AC23C4" w:rsidRPr="005F70FB" w14:paraId="78BD11CA" w14:textId="77777777" w:rsidTr="00BC00CF">
        <w:tc>
          <w:tcPr>
            <w:tcW w:w="240" w:type="dxa"/>
            <w:shd w:val="clear" w:color="auto" w:fill="auto"/>
          </w:tcPr>
          <w:p w14:paraId="3980F031" w14:textId="77777777" w:rsidR="000F4F82" w:rsidRPr="005F70FB" w:rsidRDefault="000F4F82" w:rsidP="00A551BF">
            <w:pPr>
              <w:pStyle w:val="TableCell0-0115Break"/>
              <w:rPr>
                <w:rStyle w:val="ExampleSource"/>
              </w:rPr>
            </w:pPr>
          </w:p>
        </w:tc>
        <w:tc>
          <w:tcPr>
            <w:tcW w:w="1249" w:type="dxa"/>
            <w:shd w:val="clear" w:color="auto" w:fill="auto"/>
          </w:tcPr>
          <w:p w14:paraId="228B60AB" w14:textId="77777777" w:rsidR="000F4F82" w:rsidRPr="005F70FB" w:rsidRDefault="000F4F82" w:rsidP="00A551BF">
            <w:pPr>
              <w:pStyle w:val="TableCell0-0115Break"/>
              <w:rPr>
                <w:rStyle w:val="ChItalBold"/>
              </w:rPr>
            </w:pPr>
            <w:r w:rsidRPr="005F70FB">
              <w:rPr>
                <w:rStyle w:val="ChItalBold"/>
              </w:rPr>
              <w:t>ilmu</w:t>
            </w:r>
          </w:p>
        </w:tc>
        <w:tc>
          <w:tcPr>
            <w:tcW w:w="1587" w:type="dxa"/>
            <w:shd w:val="clear" w:color="auto" w:fill="auto"/>
          </w:tcPr>
          <w:p w14:paraId="580843EE" w14:textId="77777777" w:rsidR="000F4F82" w:rsidRPr="005F70FB" w:rsidRDefault="000F4F82" w:rsidP="00A551BF">
            <w:pPr>
              <w:pStyle w:val="TableCell0-0115Break"/>
              <w:rPr>
                <w:rStyle w:val="ChCharisSIL"/>
              </w:rPr>
            </w:pPr>
            <w:r w:rsidRPr="005F70FB">
              <w:rPr>
                <w:rStyle w:val="ChCharisSIL"/>
              </w:rPr>
              <w:t>ˈɪl.mu</w:t>
            </w:r>
          </w:p>
        </w:tc>
        <w:tc>
          <w:tcPr>
            <w:tcW w:w="1275" w:type="dxa"/>
            <w:shd w:val="clear" w:color="auto" w:fill="auto"/>
          </w:tcPr>
          <w:p w14:paraId="5022EA0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67A312A" w14:textId="77777777" w:rsidR="000F4F82" w:rsidRPr="005F70FB" w:rsidRDefault="000F4F82" w:rsidP="00A551BF">
            <w:pPr>
              <w:pStyle w:val="TableCell0-0115Break"/>
            </w:pPr>
            <w:r w:rsidRPr="005F70FB">
              <w:t>knowledge</w:t>
            </w:r>
          </w:p>
        </w:tc>
      </w:tr>
      <w:tr w:rsidR="00AC23C4" w:rsidRPr="005F70FB" w14:paraId="13E53544" w14:textId="77777777" w:rsidTr="00BC00CF">
        <w:tc>
          <w:tcPr>
            <w:tcW w:w="240" w:type="dxa"/>
            <w:shd w:val="clear" w:color="auto" w:fill="auto"/>
          </w:tcPr>
          <w:p w14:paraId="0860640E"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4EB0F53" w14:textId="77777777" w:rsidR="000F4F82" w:rsidRPr="005F70FB" w:rsidRDefault="000F4F82" w:rsidP="00A551BF">
            <w:pPr>
              <w:pStyle w:val="TableCell0-0115Break"/>
              <w:rPr>
                <w:rStyle w:val="ChItalBold"/>
              </w:rPr>
            </w:pPr>
            <w:r w:rsidRPr="005F70FB">
              <w:rPr>
                <w:rStyle w:val="ChItalBold"/>
              </w:rPr>
              <w:t>iman</w:t>
            </w:r>
          </w:p>
        </w:tc>
        <w:tc>
          <w:tcPr>
            <w:tcW w:w="1587" w:type="dxa"/>
            <w:shd w:val="clear" w:color="auto" w:fill="auto"/>
          </w:tcPr>
          <w:p w14:paraId="78B7E3BA" w14:textId="77777777" w:rsidR="000F4F82" w:rsidRPr="005F70FB" w:rsidRDefault="000F4F82" w:rsidP="00A551BF">
            <w:pPr>
              <w:pStyle w:val="TableCell0-0115Break"/>
              <w:rPr>
                <w:rStyle w:val="ChCharisSIL"/>
              </w:rPr>
            </w:pPr>
            <w:r w:rsidRPr="005F70FB">
              <w:rPr>
                <w:rStyle w:val="ChCharisSIL"/>
              </w:rPr>
              <w:t>i.ˈmɐn</w:t>
            </w:r>
          </w:p>
        </w:tc>
        <w:tc>
          <w:tcPr>
            <w:tcW w:w="1275" w:type="dxa"/>
            <w:shd w:val="clear" w:color="auto" w:fill="auto"/>
          </w:tcPr>
          <w:p w14:paraId="41A84B1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0554FD9" w14:textId="77777777" w:rsidR="000F4F82" w:rsidRPr="005F70FB" w:rsidRDefault="000F4F82" w:rsidP="00A551BF">
            <w:pPr>
              <w:pStyle w:val="TableCell0-0115Break"/>
            </w:pPr>
            <w:r w:rsidRPr="005F70FB">
              <w:t>faith</w:t>
            </w:r>
          </w:p>
        </w:tc>
      </w:tr>
      <w:tr w:rsidR="00AC23C4" w:rsidRPr="005F70FB" w14:paraId="6A369138" w14:textId="77777777" w:rsidTr="00BC00CF">
        <w:tc>
          <w:tcPr>
            <w:tcW w:w="240" w:type="dxa"/>
            <w:shd w:val="clear" w:color="auto" w:fill="auto"/>
          </w:tcPr>
          <w:p w14:paraId="5B3927E0" w14:textId="77777777" w:rsidR="000F4F82" w:rsidRPr="005F70FB" w:rsidRDefault="000F4F82" w:rsidP="00A551BF">
            <w:pPr>
              <w:pStyle w:val="TableCell0-0115Break"/>
              <w:rPr>
                <w:rStyle w:val="ExampleSource"/>
              </w:rPr>
            </w:pPr>
          </w:p>
        </w:tc>
        <w:tc>
          <w:tcPr>
            <w:tcW w:w="1249" w:type="dxa"/>
            <w:shd w:val="clear" w:color="auto" w:fill="auto"/>
          </w:tcPr>
          <w:p w14:paraId="3ABBA2BA" w14:textId="77777777" w:rsidR="000F4F82" w:rsidRPr="005F70FB" w:rsidRDefault="000F4F82" w:rsidP="00A551BF">
            <w:pPr>
              <w:pStyle w:val="TableCell0-0115Break"/>
              <w:rPr>
                <w:rStyle w:val="ChItalBold"/>
              </w:rPr>
            </w:pPr>
            <w:r w:rsidRPr="005F70FB">
              <w:rPr>
                <w:rStyle w:val="ChItalBold"/>
              </w:rPr>
              <w:t>informasi</w:t>
            </w:r>
          </w:p>
        </w:tc>
        <w:tc>
          <w:tcPr>
            <w:tcW w:w="1587" w:type="dxa"/>
            <w:shd w:val="clear" w:color="auto" w:fill="auto"/>
          </w:tcPr>
          <w:p w14:paraId="4B5E980E" w14:textId="77777777" w:rsidR="000F4F82" w:rsidRPr="005F70FB" w:rsidRDefault="000F4F82" w:rsidP="00A551BF">
            <w:pPr>
              <w:pStyle w:val="TableCell0-0115Break"/>
              <w:rPr>
                <w:rStyle w:val="ChCharisSIL"/>
              </w:rPr>
            </w:pPr>
            <w:r w:rsidRPr="005F70FB">
              <w:rPr>
                <w:rStyle w:val="ChCharisSIL"/>
              </w:rPr>
              <w:t>ˌɪn.fɔ̞r.ˈma.si</w:t>
            </w:r>
          </w:p>
        </w:tc>
        <w:tc>
          <w:tcPr>
            <w:tcW w:w="1275" w:type="dxa"/>
            <w:shd w:val="clear" w:color="auto" w:fill="auto"/>
          </w:tcPr>
          <w:p w14:paraId="06FC2CC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34F748A" w14:textId="77777777" w:rsidR="000F4F82" w:rsidRPr="005F70FB" w:rsidRDefault="000F4F82" w:rsidP="00A551BF">
            <w:pPr>
              <w:pStyle w:val="TableCell0-0115Break"/>
            </w:pPr>
            <w:r w:rsidRPr="005F70FB">
              <w:t>information</w:t>
            </w:r>
          </w:p>
        </w:tc>
      </w:tr>
      <w:tr w:rsidR="00AC23C4" w:rsidRPr="005F70FB" w14:paraId="059A7643" w14:textId="77777777" w:rsidTr="00BC00CF">
        <w:tc>
          <w:tcPr>
            <w:tcW w:w="240" w:type="dxa"/>
            <w:shd w:val="clear" w:color="auto" w:fill="auto"/>
          </w:tcPr>
          <w:p w14:paraId="4A6E0F4C" w14:textId="77777777" w:rsidR="000F4F82" w:rsidRPr="005F70FB" w:rsidRDefault="000F4F82" w:rsidP="00A551BF">
            <w:pPr>
              <w:pStyle w:val="TableCell0-0115Break"/>
              <w:rPr>
                <w:rStyle w:val="ExampleSource"/>
              </w:rPr>
            </w:pPr>
          </w:p>
        </w:tc>
        <w:tc>
          <w:tcPr>
            <w:tcW w:w="1249" w:type="dxa"/>
            <w:shd w:val="clear" w:color="auto" w:fill="auto"/>
          </w:tcPr>
          <w:p w14:paraId="7B4DBD68" w14:textId="77777777" w:rsidR="000F4F82" w:rsidRPr="005F70FB" w:rsidRDefault="000F4F82" w:rsidP="00A551BF">
            <w:pPr>
              <w:pStyle w:val="TableCell0-0115Break"/>
              <w:rPr>
                <w:rStyle w:val="ChItalBold"/>
              </w:rPr>
            </w:pPr>
            <w:r w:rsidRPr="005F70FB">
              <w:rPr>
                <w:rStyle w:val="ChItalBold"/>
              </w:rPr>
              <w:t>infus</w:t>
            </w:r>
          </w:p>
        </w:tc>
        <w:tc>
          <w:tcPr>
            <w:tcW w:w="1587" w:type="dxa"/>
            <w:shd w:val="clear" w:color="auto" w:fill="auto"/>
          </w:tcPr>
          <w:p w14:paraId="70684713" w14:textId="77777777" w:rsidR="000F4F82" w:rsidRPr="005F70FB" w:rsidRDefault="000F4F82" w:rsidP="00A551BF">
            <w:pPr>
              <w:pStyle w:val="TableCell0-0115Break"/>
              <w:rPr>
                <w:rStyle w:val="ChCharisSIL"/>
              </w:rPr>
            </w:pPr>
            <w:r w:rsidRPr="005F70FB">
              <w:rPr>
                <w:rStyle w:val="ChCharisSIL"/>
              </w:rPr>
              <w:t>ˈɪn.fʊs</w:t>
            </w:r>
          </w:p>
        </w:tc>
        <w:tc>
          <w:tcPr>
            <w:tcW w:w="1275" w:type="dxa"/>
            <w:shd w:val="clear" w:color="auto" w:fill="auto"/>
          </w:tcPr>
          <w:p w14:paraId="6B7B8D5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DE998DE" w14:textId="77777777" w:rsidR="000F4F82" w:rsidRPr="005F70FB" w:rsidRDefault="000F4F82" w:rsidP="00A551BF">
            <w:pPr>
              <w:pStyle w:val="TableCell0-0115Break"/>
            </w:pPr>
            <w:r w:rsidRPr="005F70FB">
              <w:t>give an infusion</w:t>
            </w:r>
          </w:p>
        </w:tc>
      </w:tr>
      <w:tr w:rsidR="00AC23C4" w:rsidRPr="005F70FB" w14:paraId="4BE08ED9" w14:textId="77777777" w:rsidTr="00BC00CF">
        <w:tc>
          <w:tcPr>
            <w:tcW w:w="240" w:type="dxa"/>
            <w:shd w:val="clear" w:color="auto" w:fill="auto"/>
          </w:tcPr>
          <w:p w14:paraId="11B79453" w14:textId="77777777" w:rsidR="000F4F82" w:rsidRPr="005F70FB" w:rsidRDefault="000F4F82" w:rsidP="00A551BF">
            <w:pPr>
              <w:pStyle w:val="TableCell0-0115Break"/>
              <w:rPr>
                <w:rStyle w:val="ExampleSource"/>
              </w:rPr>
            </w:pPr>
          </w:p>
        </w:tc>
        <w:tc>
          <w:tcPr>
            <w:tcW w:w="1249" w:type="dxa"/>
            <w:shd w:val="clear" w:color="auto" w:fill="auto"/>
          </w:tcPr>
          <w:p w14:paraId="4AC1FF88" w14:textId="77777777" w:rsidR="000F4F82" w:rsidRPr="005F70FB" w:rsidRDefault="000F4F82" w:rsidP="00A551BF">
            <w:pPr>
              <w:pStyle w:val="TableCell0-0115Break"/>
              <w:rPr>
                <w:rStyle w:val="ChItalBold"/>
              </w:rPr>
            </w:pPr>
            <w:r w:rsidRPr="005F70FB">
              <w:rPr>
                <w:rStyle w:val="ChItalBold"/>
              </w:rPr>
              <w:t>injil</w:t>
            </w:r>
          </w:p>
        </w:tc>
        <w:tc>
          <w:tcPr>
            <w:tcW w:w="1587" w:type="dxa"/>
            <w:shd w:val="clear" w:color="auto" w:fill="auto"/>
          </w:tcPr>
          <w:p w14:paraId="0F74D3E9" w14:textId="77777777" w:rsidR="000F4F82" w:rsidRPr="005F70FB" w:rsidRDefault="000F4F82" w:rsidP="00A551BF">
            <w:pPr>
              <w:pStyle w:val="TableCell0-0115Break"/>
              <w:rPr>
                <w:rStyle w:val="ChCharisSIL"/>
              </w:rPr>
            </w:pPr>
            <w:r w:rsidRPr="005F70FB">
              <w:rPr>
                <w:rStyle w:val="ChCharisSIL"/>
              </w:rPr>
              <w:t>ˈɪn.dʒɪl</w:t>
            </w:r>
          </w:p>
        </w:tc>
        <w:tc>
          <w:tcPr>
            <w:tcW w:w="1275" w:type="dxa"/>
            <w:shd w:val="clear" w:color="auto" w:fill="auto"/>
          </w:tcPr>
          <w:p w14:paraId="0FF23A6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AB77A6D" w14:textId="77777777" w:rsidR="000F4F82" w:rsidRPr="005F70FB" w:rsidRDefault="000F4F82" w:rsidP="00A551BF">
            <w:pPr>
              <w:pStyle w:val="TableCell0-0115Break"/>
            </w:pPr>
            <w:r w:rsidRPr="005F70FB">
              <w:t>Gospel</w:t>
            </w:r>
          </w:p>
        </w:tc>
      </w:tr>
      <w:tr w:rsidR="00AC23C4" w:rsidRPr="005F70FB" w14:paraId="24F20577" w14:textId="77777777" w:rsidTr="00BC00CF">
        <w:tc>
          <w:tcPr>
            <w:tcW w:w="240" w:type="dxa"/>
            <w:shd w:val="clear" w:color="auto" w:fill="auto"/>
          </w:tcPr>
          <w:p w14:paraId="00D50037" w14:textId="77777777" w:rsidR="000F4F82" w:rsidRPr="005F70FB" w:rsidRDefault="000F4F82" w:rsidP="00A551BF">
            <w:pPr>
              <w:pStyle w:val="TableCell0-0115Break"/>
              <w:rPr>
                <w:rStyle w:val="ExampleSource"/>
              </w:rPr>
            </w:pPr>
          </w:p>
        </w:tc>
        <w:tc>
          <w:tcPr>
            <w:tcW w:w="1249" w:type="dxa"/>
            <w:shd w:val="clear" w:color="auto" w:fill="auto"/>
          </w:tcPr>
          <w:p w14:paraId="0675E83E" w14:textId="77777777" w:rsidR="000F4F82" w:rsidRPr="005F70FB" w:rsidRDefault="000F4F82" w:rsidP="00A551BF">
            <w:pPr>
              <w:pStyle w:val="TableCell0-0115Break"/>
              <w:rPr>
                <w:rStyle w:val="ChItalBold"/>
              </w:rPr>
            </w:pPr>
            <w:r w:rsidRPr="005F70FB">
              <w:rPr>
                <w:rStyle w:val="ChItalBold"/>
              </w:rPr>
              <w:t>insentif</w:t>
            </w:r>
          </w:p>
        </w:tc>
        <w:tc>
          <w:tcPr>
            <w:tcW w:w="1587" w:type="dxa"/>
            <w:shd w:val="clear" w:color="auto" w:fill="auto"/>
          </w:tcPr>
          <w:p w14:paraId="745B5715" w14:textId="77777777" w:rsidR="000F4F82" w:rsidRPr="005F70FB" w:rsidRDefault="000F4F82" w:rsidP="00A551BF">
            <w:pPr>
              <w:pStyle w:val="TableCell0-0115Break"/>
              <w:rPr>
                <w:rStyle w:val="ChCharisSIL"/>
              </w:rPr>
            </w:pPr>
            <w:r w:rsidRPr="005F70FB">
              <w:rPr>
                <w:rStyle w:val="ChCharisSIL"/>
              </w:rPr>
              <w:t>ɪn.ˈsɛ̞n.tɪf</w:t>
            </w:r>
          </w:p>
        </w:tc>
        <w:tc>
          <w:tcPr>
            <w:tcW w:w="1275" w:type="dxa"/>
            <w:shd w:val="clear" w:color="auto" w:fill="auto"/>
          </w:tcPr>
          <w:p w14:paraId="6F28ADA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69BE021" w14:textId="77777777" w:rsidR="000F4F82" w:rsidRPr="005F70FB" w:rsidRDefault="000F4F82" w:rsidP="00A551BF">
            <w:pPr>
              <w:pStyle w:val="TableCell0-0115Break"/>
            </w:pPr>
            <w:r w:rsidRPr="005F70FB">
              <w:t>incentive</w:t>
            </w:r>
          </w:p>
        </w:tc>
      </w:tr>
      <w:tr w:rsidR="00AC23C4" w:rsidRPr="005F70FB" w14:paraId="084BFAF7" w14:textId="77777777" w:rsidTr="00BC00CF">
        <w:tc>
          <w:tcPr>
            <w:tcW w:w="240" w:type="dxa"/>
            <w:shd w:val="clear" w:color="auto" w:fill="auto"/>
          </w:tcPr>
          <w:p w14:paraId="73C877E6"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6CACB24E" w14:textId="77777777" w:rsidR="000F4F82" w:rsidRPr="005F70FB" w:rsidRDefault="000F4F82" w:rsidP="00A551BF">
            <w:pPr>
              <w:pStyle w:val="TableCell0-0115Break"/>
              <w:rPr>
                <w:rStyle w:val="ChItalBold"/>
              </w:rPr>
            </w:pPr>
            <w:r w:rsidRPr="005F70FB">
              <w:rPr>
                <w:rStyle w:val="ChItalBold"/>
              </w:rPr>
              <w:t>insinyur</w:t>
            </w:r>
          </w:p>
        </w:tc>
        <w:tc>
          <w:tcPr>
            <w:tcW w:w="1587" w:type="dxa"/>
            <w:shd w:val="clear" w:color="auto" w:fill="auto"/>
          </w:tcPr>
          <w:p w14:paraId="38414F00" w14:textId="77777777" w:rsidR="000F4F82" w:rsidRPr="005F70FB" w:rsidRDefault="000F4F82" w:rsidP="00A551BF">
            <w:pPr>
              <w:pStyle w:val="TableCell0-0115Break"/>
              <w:rPr>
                <w:rStyle w:val="ChCharisSIL"/>
              </w:rPr>
            </w:pPr>
            <w:r w:rsidRPr="005F70FB">
              <w:rPr>
                <w:rStyle w:val="ChCharisSIL"/>
              </w:rPr>
              <w:t>ˌɪn.si.ˈɲʊr</w:t>
            </w:r>
          </w:p>
        </w:tc>
        <w:tc>
          <w:tcPr>
            <w:tcW w:w="1275" w:type="dxa"/>
            <w:shd w:val="clear" w:color="auto" w:fill="auto"/>
          </w:tcPr>
          <w:p w14:paraId="3C8085C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999B1F0" w14:textId="77777777" w:rsidR="000F4F82" w:rsidRPr="005F70FB" w:rsidRDefault="000F4F82" w:rsidP="00A551BF">
            <w:pPr>
              <w:pStyle w:val="TableCell0-0115Break"/>
            </w:pPr>
            <w:r w:rsidRPr="005F70FB">
              <w:t>engineer</w:t>
            </w:r>
          </w:p>
        </w:tc>
      </w:tr>
      <w:tr w:rsidR="00AC23C4" w:rsidRPr="005F70FB" w14:paraId="7F5B5EA4" w14:textId="77777777" w:rsidTr="00BC00CF">
        <w:tc>
          <w:tcPr>
            <w:tcW w:w="240" w:type="dxa"/>
            <w:shd w:val="clear" w:color="auto" w:fill="auto"/>
          </w:tcPr>
          <w:p w14:paraId="65E780BD" w14:textId="77777777" w:rsidR="000F4F82" w:rsidRPr="005F70FB" w:rsidRDefault="000F4F82" w:rsidP="00A551BF">
            <w:pPr>
              <w:pStyle w:val="TableCell0-0115Break"/>
              <w:rPr>
                <w:rStyle w:val="ExampleSource"/>
              </w:rPr>
            </w:pPr>
          </w:p>
        </w:tc>
        <w:tc>
          <w:tcPr>
            <w:tcW w:w="1249" w:type="dxa"/>
            <w:shd w:val="clear" w:color="auto" w:fill="auto"/>
          </w:tcPr>
          <w:p w14:paraId="7D42B689" w14:textId="77777777" w:rsidR="000F4F82" w:rsidRPr="005F70FB" w:rsidRDefault="000F4F82" w:rsidP="00A551BF">
            <w:pPr>
              <w:pStyle w:val="TableCell0-0115Break"/>
              <w:rPr>
                <w:rStyle w:val="ChItalBold"/>
              </w:rPr>
            </w:pPr>
            <w:r w:rsidRPr="005F70FB">
              <w:rPr>
                <w:rStyle w:val="ChItalBold"/>
              </w:rPr>
              <w:t>instansi</w:t>
            </w:r>
          </w:p>
        </w:tc>
        <w:tc>
          <w:tcPr>
            <w:tcW w:w="1587" w:type="dxa"/>
            <w:shd w:val="clear" w:color="auto" w:fill="auto"/>
          </w:tcPr>
          <w:p w14:paraId="0361AAD9" w14:textId="77777777" w:rsidR="000F4F82" w:rsidRPr="005F70FB" w:rsidRDefault="000F4F82" w:rsidP="00A551BF">
            <w:pPr>
              <w:pStyle w:val="TableCell0-0115Break"/>
              <w:rPr>
                <w:rStyle w:val="ChCharisSIL"/>
              </w:rPr>
            </w:pPr>
            <w:r w:rsidRPr="005F70FB">
              <w:rPr>
                <w:rStyle w:val="ChCharisSIL"/>
              </w:rPr>
              <w:t>ɪn.ˈstɐn.si</w:t>
            </w:r>
          </w:p>
        </w:tc>
        <w:tc>
          <w:tcPr>
            <w:tcW w:w="1275" w:type="dxa"/>
            <w:shd w:val="clear" w:color="auto" w:fill="auto"/>
          </w:tcPr>
          <w:p w14:paraId="54E3EAB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6B09545" w14:textId="77777777" w:rsidR="000F4F82" w:rsidRPr="005F70FB" w:rsidRDefault="000F4F82" w:rsidP="00A551BF">
            <w:pPr>
              <w:pStyle w:val="TableCell0-0115Break"/>
            </w:pPr>
            <w:r w:rsidRPr="005F70FB">
              <w:t>level</w:t>
            </w:r>
          </w:p>
        </w:tc>
      </w:tr>
      <w:tr w:rsidR="00AC23C4" w:rsidRPr="005F70FB" w14:paraId="7AE6725C" w14:textId="77777777" w:rsidTr="00BC00CF">
        <w:tc>
          <w:tcPr>
            <w:tcW w:w="240" w:type="dxa"/>
            <w:shd w:val="clear" w:color="auto" w:fill="auto"/>
          </w:tcPr>
          <w:p w14:paraId="6F4AACF7" w14:textId="77777777" w:rsidR="000F4F82" w:rsidRPr="005F70FB" w:rsidRDefault="000F4F82" w:rsidP="00A551BF">
            <w:pPr>
              <w:pStyle w:val="TableCell0-0115Break"/>
              <w:rPr>
                <w:rStyle w:val="ExampleSource"/>
              </w:rPr>
            </w:pPr>
          </w:p>
        </w:tc>
        <w:tc>
          <w:tcPr>
            <w:tcW w:w="1249" w:type="dxa"/>
            <w:shd w:val="clear" w:color="auto" w:fill="auto"/>
          </w:tcPr>
          <w:p w14:paraId="1EDA7572" w14:textId="77777777" w:rsidR="000F4F82" w:rsidRPr="005F70FB" w:rsidRDefault="000F4F82" w:rsidP="00A551BF">
            <w:pPr>
              <w:pStyle w:val="TableCell0-0115Break"/>
              <w:rPr>
                <w:rStyle w:val="ChItalBold"/>
              </w:rPr>
            </w:pPr>
            <w:r w:rsidRPr="005F70FB">
              <w:rPr>
                <w:rStyle w:val="ChItalBold"/>
              </w:rPr>
              <w:t>intel</w:t>
            </w:r>
          </w:p>
        </w:tc>
        <w:tc>
          <w:tcPr>
            <w:tcW w:w="1587" w:type="dxa"/>
            <w:shd w:val="clear" w:color="auto" w:fill="auto"/>
          </w:tcPr>
          <w:p w14:paraId="3DD857AD" w14:textId="77777777" w:rsidR="000F4F82" w:rsidRPr="005F70FB" w:rsidRDefault="000F4F82" w:rsidP="00A551BF">
            <w:pPr>
              <w:pStyle w:val="TableCell0-0115Break"/>
              <w:rPr>
                <w:rStyle w:val="ChCharisSIL"/>
              </w:rPr>
            </w:pPr>
            <w:r w:rsidRPr="005F70FB">
              <w:rPr>
                <w:rStyle w:val="ChCharisSIL"/>
              </w:rPr>
              <w:t>ˈɪn.tɛ̞l</w:t>
            </w:r>
          </w:p>
        </w:tc>
        <w:tc>
          <w:tcPr>
            <w:tcW w:w="1275" w:type="dxa"/>
            <w:shd w:val="clear" w:color="auto" w:fill="auto"/>
          </w:tcPr>
          <w:p w14:paraId="2FA869B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EC00C5" w14:textId="77777777" w:rsidR="000F4F82" w:rsidRPr="005F70FB" w:rsidRDefault="000F4F82" w:rsidP="00A551BF">
            <w:pPr>
              <w:pStyle w:val="TableCell0-0115Break"/>
            </w:pPr>
            <w:r w:rsidRPr="005F70FB">
              <w:t>intelligence service</w:t>
            </w:r>
          </w:p>
        </w:tc>
      </w:tr>
      <w:tr w:rsidR="00AC23C4" w:rsidRPr="005F70FB" w14:paraId="7853A7CB" w14:textId="77777777" w:rsidTr="00BC00CF">
        <w:tc>
          <w:tcPr>
            <w:tcW w:w="240" w:type="dxa"/>
            <w:shd w:val="clear" w:color="auto" w:fill="auto"/>
          </w:tcPr>
          <w:p w14:paraId="75BE29BB" w14:textId="77777777" w:rsidR="000F4F82" w:rsidRPr="005F70FB" w:rsidRDefault="000F4F82" w:rsidP="00A551BF">
            <w:pPr>
              <w:pStyle w:val="TableCell0-0115Break"/>
              <w:rPr>
                <w:rStyle w:val="ExampleSource"/>
              </w:rPr>
            </w:pPr>
          </w:p>
        </w:tc>
        <w:tc>
          <w:tcPr>
            <w:tcW w:w="1249" w:type="dxa"/>
            <w:shd w:val="clear" w:color="auto" w:fill="auto"/>
          </w:tcPr>
          <w:p w14:paraId="1B53E3F2" w14:textId="77777777" w:rsidR="000F4F82" w:rsidRPr="005F70FB" w:rsidRDefault="000F4F82" w:rsidP="00A551BF">
            <w:pPr>
              <w:pStyle w:val="TableCell0-0115Break"/>
              <w:rPr>
                <w:rStyle w:val="ChItalBold"/>
              </w:rPr>
            </w:pPr>
            <w:r w:rsidRPr="005F70FB">
              <w:rPr>
                <w:rStyle w:val="ChItalBold"/>
              </w:rPr>
              <w:t>intro</w:t>
            </w:r>
          </w:p>
        </w:tc>
        <w:tc>
          <w:tcPr>
            <w:tcW w:w="1587" w:type="dxa"/>
            <w:shd w:val="clear" w:color="auto" w:fill="auto"/>
          </w:tcPr>
          <w:p w14:paraId="7C5C7BE0" w14:textId="77777777" w:rsidR="000F4F82" w:rsidRPr="005F70FB" w:rsidRDefault="000F4F82" w:rsidP="00A551BF">
            <w:pPr>
              <w:pStyle w:val="TableCell0-0115Break"/>
              <w:rPr>
                <w:rStyle w:val="ChCharisSIL"/>
              </w:rPr>
            </w:pPr>
            <w:r w:rsidRPr="005F70FB">
              <w:rPr>
                <w:rStyle w:val="ChCharisSIL"/>
              </w:rPr>
              <w:t>ˈɪn.trɔ</w:t>
            </w:r>
          </w:p>
        </w:tc>
        <w:tc>
          <w:tcPr>
            <w:tcW w:w="1275" w:type="dxa"/>
            <w:shd w:val="clear" w:color="auto" w:fill="auto"/>
          </w:tcPr>
          <w:p w14:paraId="03092CBA"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20581DD" w14:textId="77777777" w:rsidR="000F4F82" w:rsidRPr="005F70FB" w:rsidRDefault="000F4F82" w:rsidP="00A551BF">
            <w:pPr>
              <w:pStyle w:val="TableCell0-0115Break"/>
            </w:pPr>
            <w:r w:rsidRPr="005F70FB">
              <w:t>play musical introduction</w:t>
            </w:r>
          </w:p>
        </w:tc>
      </w:tr>
      <w:tr w:rsidR="00AC23C4" w:rsidRPr="005F70FB" w14:paraId="3564F734" w14:textId="77777777" w:rsidTr="00BC00CF">
        <w:tc>
          <w:tcPr>
            <w:tcW w:w="240" w:type="dxa"/>
            <w:shd w:val="clear" w:color="auto" w:fill="auto"/>
          </w:tcPr>
          <w:p w14:paraId="3C59038B" w14:textId="77777777" w:rsidR="000F4F82" w:rsidRPr="005F70FB" w:rsidRDefault="000F4F82" w:rsidP="00A551BF">
            <w:pPr>
              <w:pStyle w:val="TableCell0-0115Break"/>
              <w:rPr>
                <w:rStyle w:val="ExampleSource"/>
              </w:rPr>
            </w:pPr>
          </w:p>
        </w:tc>
        <w:tc>
          <w:tcPr>
            <w:tcW w:w="1249" w:type="dxa"/>
            <w:shd w:val="clear" w:color="auto" w:fill="auto"/>
          </w:tcPr>
          <w:p w14:paraId="3DE9BB72" w14:textId="77777777" w:rsidR="000F4F82" w:rsidRPr="005F70FB" w:rsidRDefault="000F4F82" w:rsidP="00A551BF">
            <w:pPr>
              <w:pStyle w:val="TableCell0-0115Break"/>
              <w:rPr>
                <w:rStyle w:val="ChItalBold"/>
              </w:rPr>
            </w:pPr>
            <w:r w:rsidRPr="005F70FB">
              <w:rPr>
                <w:rStyle w:val="ChItalBold"/>
              </w:rPr>
              <w:t>istila</w:t>
            </w:r>
          </w:p>
        </w:tc>
        <w:tc>
          <w:tcPr>
            <w:tcW w:w="1587" w:type="dxa"/>
            <w:shd w:val="clear" w:color="auto" w:fill="auto"/>
          </w:tcPr>
          <w:p w14:paraId="4AC8D6FC" w14:textId="77777777" w:rsidR="000F4F82" w:rsidRPr="005F70FB" w:rsidRDefault="000F4F82" w:rsidP="00A551BF">
            <w:pPr>
              <w:pStyle w:val="TableCell0-0115Break"/>
              <w:rPr>
                <w:rStyle w:val="ChCharisSIL"/>
              </w:rPr>
            </w:pPr>
            <w:r w:rsidRPr="005F70FB">
              <w:rPr>
                <w:rStyle w:val="ChCharisSIL"/>
              </w:rPr>
              <w:t>ɪs.ˈtɪ.la</w:t>
            </w:r>
          </w:p>
        </w:tc>
        <w:tc>
          <w:tcPr>
            <w:tcW w:w="1275" w:type="dxa"/>
            <w:shd w:val="clear" w:color="auto" w:fill="auto"/>
          </w:tcPr>
          <w:p w14:paraId="15EC61D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871EB84" w14:textId="77777777" w:rsidR="000F4F82" w:rsidRPr="005F70FB" w:rsidRDefault="000F4F82" w:rsidP="00A551BF">
            <w:pPr>
              <w:pStyle w:val="TableCell0-0115Break"/>
            </w:pPr>
            <w:r w:rsidRPr="005F70FB">
              <w:t>term</w:t>
            </w:r>
          </w:p>
        </w:tc>
      </w:tr>
      <w:tr w:rsidR="00AC23C4" w:rsidRPr="005F70FB" w14:paraId="19B84881" w14:textId="77777777" w:rsidTr="00BC00CF">
        <w:tc>
          <w:tcPr>
            <w:tcW w:w="240" w:type="dxa"/>
            <w:shd w:val="clear" w:color="auto" w:fill="auto"/>
          </w:tcPr>
          <w:p w14:paraId="7D6C4DF8" w14:textId="77777777" w:rsidR="000F4F82" w:rsidRPr="005F70FB" w:rsidRDefault="000F4F82" w:rsidP="00A551BF">
            <w:pPr>
              <w:pStyle w:val="TableCell0-0115Break"/>
              <w:rPr>
                <w:rStyle w:val="ExampleSource"/>
              </w:rPr>
            </w:pPr>
          </w:p>
        </w:tc>
        <w:tc>
          <w:tcPr>
            <w:tcW w:w="1249" w:type="dxa"/>
            <w:shd w:val="clear" w:color="auto" w:fill="auto"/>
          </w:tcPr>
          <w:p w14:paraId="3EF81942" w14:textId="77777777" w:rsidR="000F4F82" w:rsidRPr="005F70FB" w:rsidRDefault="000F4F82" w:rsidP="00A551BF">
            <w:pPr>
              <w:pStyle w:val="TableCell0-0115Break"/>
              <w:rPr>
                <w:rStyle w:val="ChItalBold"/>
              </w:rPr>
            </w:pPr>
            <w:r w:rsidRPr="005F70FB">
              <w:rPr>
                <w:rStyle w:val="ChItalBold"/>
              </w:rPr>
              <w:t>istimewa</w:t>
            </w:r>
          </w:p>
        </w:tc>
        <w:tc>
          <w:tcPr>
            <w:tcW w:w="1587" w:type="dxa"/>
            <w:shd w:val="clear" w:color="auto" w:fill="auto"/>
          </w:tcPr>
          <w:p w14:paraId="4EEDBDAF" w14:textId="77777777" w:rsidR="000F4F82" w:rsidRPr="005F70FB" w:rsidRDefault="000F4F82" w:rsidP="00A551BF">
            <w:pPr>
              <w:pStyle w:val="TableCell0-0115Break"/>
              <w:rPr>
                <w:rStyle w:val="ChCharisSIL"/>
              </w:rPr>
            </w:pPr>
            <w:r w:rsidRPr="005F70FB">
              <w:rPr>
                <w:rStyle w:val="ChCharisSIL"/>
              </w:rPr>
              <w:t>ˌɪs.ti.ˈmɛ.wa</w:t>
            </w:r>
          </w:p>
        </w:tc>
        <w:tc>
          <w:tcPr>
            <w:tcW w:w="1275" w:type="dxa"/>
            <w:shd w:val="clear" w:color="auto" w:fill="auto"/>
          </w:tcPr>
          <w:p w14:paraId="1192D212"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4891BACE" w14:textId="77777777" w:rsidR="000F4F82" w:rsidRPr="005F70FB" w:rsidRDefault="000F4F82" w:rsidP="00A551BF">
            <w:pPr>
              <w:pStyle w:val="TableCell0-0115Break"/>
            </w:pPr>
            <w:r w:rsidRPr="005F70FB">
              <w:t>be special</w:t>
            </w:r>
          </w:p>
        </w:tc>
      </w:tr>
      <w:tr w:rsidR="00AC23C4" w:rsidRPr="005F70FB" w14:paraId="22061EAA" w14:textId="77777777" w:rsidTr="00BC00CF">
        <w:tc>
          <w:tcPr>
            <w:tcW w:w="240" w:type="dxa"/>
            <w:shd w:val="clear" w:color="auto" w:fill="auto"/>
          </w:tcPr>
          <w:p w14:paraId="4DC24445"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30C1E8E1" w14:textId="77777777" w:rsidR="000F4F82" w:rsidRPr="005F70FB" w:rsidRDefault="000F4F82" w:rsidP="00A551BF">
            <w:pPr>
              <w:pStyle w:val="TableCell0-0115Break"/>
              <w:rPr>
                <w:rStyle w:val="ChItalBold"/>
              </w:rPr>
            </w:pPr>
            <w:r w:rsidRPr="005F70FB">
              <w:rPr>
                <w:rStyle w:val="ChItalBold"/>
              </w:rPr>
              <w:t>istirahat</w:t>
            </w:r>
          </w:p>
        </w:tc>
        <w:tc>
          <w:tcPr>
            <w:tcW w:w="1587" w:type="dxa"/>
            <w:shd w:val="clear" w:color="auto" w:fill="auto"/>
          </w:tcPr>
          <w:p w14:paraId="1A0FC31A" w14:textId="77777777" w:rsidR="000F4F82" w:rsidRPr="005F70FB" w:rsidRDefault="000F4F82" w:rsidP="00A551BF">
            <w:pPr>
              <w:pStyle w:val="TableCell0-0115Break"/>
              <w:rPr>
                <w:rStyle w:val="ChCharisSIL"/>
              </w:rPr>
            </w:pPr>
            <w:r w:rsidRPr="005F70FB">
              <w:rPr>
                <w:rStyle w:val="ChCharisSIL"/>
              </w:rPr>
              <w:t>ˈɪs.ti.ˈɾa.hɐt̚</w:t>
            </w:r>
          </w:p>
        </w:tc>
        <w:tc>
          <w:tcPr>
            <w:tcW w:w="1275" w:type="dxa"/>
            <w:shd w:val="clear" w:color="auto" w:fill="auto"/>
          </w:tcPr>
          <w:p w14:paraId="69BC7B3C"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7ED08EE0" w14:textId="77777777" w:rsidR="000F4F82" w:rsidRPr="005F70FB" w:rsidRDefault="000F4F82" w:rsidP="00A551BF">
            <w:pPr>
              <w:pStyle w:val="TableCell0-0115Break"/>
            </w:pPr>
            <w:r w:rsidRPr="005F70FB">
              <w:t>rest</w:t>
            </w:r>
          </w:p>
        </w:tc>
      </w:tr>
      <w:tr w:rsidR="00AC23C4" w:rsidRPr="005F70FB" w14:paraId="47D3D351" w14:textId="77777777" w:rsidTr="00BC00CF">
        <w:tc>
          <w:tcPr>
            <w:tcW w:w="240" w:type="dxa"/>
            <w:shd w:val="clear" w:color="auto" w:fill="auto"/>
          </w:tcPr>
          <w:p w14:paraId="5FD319D3" w14:textId="77777777" w:rsidR="000F4F82" w:rsidRPr="005F70FB" w:rsidRDefault="000F4F82" w:rsidP="000F4F82">
            <w:pPr>
              <w:pStyle w:val="TableCell0-2115ptBreak"/>
              <w:rPr>
                <w:rStyle w:val="ExampleSource"/>
              </w:rPr>
            </w:pPr>
          </w:p>
        </w:tc>
        <w:tc>
          <w:tcPr>
            <w:tcW w:w="1249" w:type="dxa"/>
            <w:shd w:val="clear" w:color="auto" w:fill="auto"/>
          </w:tcPr>
          <w:p w14:paraId="4092AB17" w14:textId="77777777" w:rsidR="000F4F82" w:rsidRPr="005F70FB" w:rsidRDefault="000F4F82" w:rsidP="000F4F82">
            <w:pPr>
              <w:pStyle w:val="TableCell0-2115ptBreak"/>
              <w:rPr>
                <w:rStyle w:val="ChItalBold"/>
              </w:rPr>
            </w:pPr>
            <w:r w:rsidRPr="005F70FB">
              <w:rPr>
                <w:rStyle w:val="ChItalBold"/>
              </w:rPr>
              <w:t>istri</w:t>
            </w:r>
          </w:p>
        </w:tc>
        <w:tc>
          <w:tcPr>
            <w:tcW w:w="1587" w:type="dxa"/>
            <w:shd w:val="clear" w:color="auto" w:fill="auto"/>
          </w:tcPr>
          <w:p w14:paraId="55BA595C" w14:textId="77777777" w:rsidR="000F4F82" w:rsidRPr="005F70FB" w:rsidRDefault="000F4F82" w:rsidP="000F4F82">
            <w:pPr>
              <w:pStyle w:val="TableCell0-2115ptBreak"/>
              <w:rPr>
                <w:rStyle w:val="ChCharisSIL"/>
              </w:rPr>
            </w:pPr>
            <w:r w:rsidRPr="005F70FB">
              <w:rPr>
                <w:rStyle w:val="ChCharisSIL"/>
              </w:rPr>
              <w:t>ˈɪs.tri</w:t>
            </w:r>
          </w:p>
        </w:tc>
        <w:tc>
          <w:tcPr>
            <w:tcW w:w="1275" w:type="dxa"/>
            <w:shd w:val="clear" w:color="auto" w:fill="auto"/>
          </w:tcPr>
          <w:p w14:paraId="69030D9D"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352E2F28" w14:textId="77777777" w:rsidR="000F4F82" w:rsidRPr="005F70FB" w:rsidRDefault="000F4F82" w:rsidP="000F4F82">
            <w:pPr>
              <w:pStyle w:val="TableCell0-2115ptBreak"/>
            </w:pPr>
            <w:r w:rsidRPr="005F70FB">
              <w:t>wife</w:t>
            </w:r>
          </w:p>
        </w:tc>
      </w:tr>
      <w:tr w:rsidR="00AC23C4" w:rsidRPr="005F70FB" w14:paraId="061842F2" w14:textId="77777777" w:rsidTr="00BC00CF">
        <w:tc>
          <w:tcPr>
            <w:tcW w:w="240" w:type="dxa"/>
            <w:shd w:val="clear" w:color="auto" w:fill="auto"/>
          </w:tcPr>
          <w:p w14:paraId="245EB6B3" w14:textId="77777777" w:rsidR="000F4F82" w:rsidRPr="005F70FB" w:rsidRDefault="000F4F82" w:rsidP="000F4F82">
            <w:pPr>
              <w:pStyle w:val="TableCell2-2"/>
              <w:rPr>
                <w:rStyle w:val="ExampleSource"/>
              </w:rPr>
            </w:pPr>
          </w:p>
        </w:tc>
        <w:tc>
          <w:tcPr>
            <w:tcW w:w="1249" w:type="dxa"/>
            <w:shd w:val="clear" w:color="auto" w:fill="auto"/>
          </w:tcPr>
          <w:p w14:paraId="6093B68F" w14:textId="77777777" w:rsidR="000F4F82" w:rsidRPr="005F70FB" w:rsidRDefault="000F4F82" w:rsidP="000F4F82">
            <w:pPr>
              <w:pStyle w:val="TableCell2-2"/>
              <w:rPr>
                <w:rStyle w:val="ChBold"/>
              </w:rPr>
            </w:pPr>
            <w:r w:rsidRPr="005F70FB">
              <w:rPr>
                <w:rStyle w:val="ChBold"/>
              </w:rPr>
              <w:t>J</w:t>
            </w:r>
          </w:p>
        </w:tc>
        <w:tc>
          <w:tcPr>
            <w:tcW w:w="1587" w:type="dxa"/>
            <w:shd w:val="clear" w:color="auto" w:fill="auto"/>
          </w:tcPr>
          <w:p w14:paraId="1DCF7B5F" w14:textId="77777777" w:rsidR="000F4F82" w:rsidRPr="005F70FB" w:rsidRDefault="000F4F82" w:rsidP="000F4F82">
            <w:pPr>
              <w:pStyle w:val="TableCell2-2"/>
            </w:pPr>
          </w:p>
        </w:tc>
        <w:tc>
          <w:tcPr>
            <w:tcW w:w="1275" w:type="dxa"/>
            <w:shd w:val="clear" w:color="auto" w:fill="auto"/>
          </w:tcPr>
          <w:p w14:paraId="3BBCA2CF" w14:textId="77777777" w:rsidR="000F4F82" w:rsidRPr="005F70FB" w:rsidRDefault="000F4F82" w:rsidP="000F4F82">
            <w:pPr>
              <w:pStyle w:val="TableCell2-2"/>
            </w:pPr>
          </w:p>
        </w:tc>
        <w:tc>
          <w:tcPr>
            <w:tcW w:w="2379" w:type="dxa"/>
            <w:shd w:val="clear" w:color="auto" w:fill="auto"/>
          </w:tcPr>
          <w:p w14:paraId="4EBEBAFC" w14:textId="77777777" w:rsidR="000F4F82" w:rsidRPr="005F70FB" w:rsidRDefault="000F4F82" w:rsidP="000F4F82">
            <w:pPr>
              <w:pStyle w:val="TableCell2-2"/>
            </w:pPr>
          </w:p>
        </w:tc>
      </w:tr>
      <w:tr w:rsidR="00AC23C4" w:rsidRPr="005F70FB" w14:paraId="6FDFA1B4" w14:textId="77777777" w:rsidTr="00BC00CF">
        <w:tc>
          <w:tcPr>
            <w:tcW w:w="240" w:type="dxa"/>
            <w:shd w:val="clear" w:color="auto" w:fill="auto"/>
          </w:tcPr>
          <w:p w14:paraId="6BCCF8E1" w14:textId="77777777" w:rsidR="000F4F82" w:rsidRPr="005F70FB" w:rsidRDefault="000F4F82" w:rsidP="00A551BF">
            <w:pPr>
              <w:pStyle w:val="TableCell0-0115Break"/>
              <w:rPr>
                <w:rStyle w:val="ExampleSource"/>
              </w:rPr>
            </w:pPr>
          </w:p>
        </w:tc>
        <w:tc>
          <w:tcPr>
            <w:tcW w:w="1249" w:type="dxa"/>
            <w:shd w:val="clear" w:color="auto" w:fill="auto"/>
          </w:tcPr>
          <w:p w14:paraId="3174CE12" w14:textId="77777777" w:rsidR="000F4F82" w:rsidRPr="005F70FB" w:rsidRDefault="000F4F82" w:rsidP="00A551BF">
            <w:pPr>
              <w:pStyle w:val="TableCell0-0115Break"/>
              <w:rPr>
                <w:rStyle w:val="ChItalBold"/>
              </w:rPr>
            </w:pPr>
            <w:r w:rsidRPr="005F70FB">
              <w:rPr>
                <w:rStyle w:val="ChItalBold"/>
              </w:rPr>
              <w:t>jaga</w:t>
            </w:r>
          </w:p>
        </w:tc>
        <w:tc>
          <w:tcPr>
            <w:tcW w:w="1587" w:type="dxa"/>
            <w:shd w:val="clear" w:color="auto" w:fill="auto"/>
          </w:tcPr>
          <w:p w14:paraId="6912459A" w14:textId="77777777" w:rsidR="000F4F82" w:rsidRPr="005F70FB" w:rsidRDefault="000F4F82" w:rsidP="00A551BF">
            <w:pPr>
              <w:pStyle w:val="TableCell0-0115Break"/>
              <w:rPr>
                <w:rStyle w:val="ChCharisSIL"/>
              </w:rPr>
            </w:pPr>
            <w:r w:rsidRPr="005F70FB">
              <w:rPr>
                <w:rStyle w:val="ChCharisSIL"/>
              </w:rPr>
              <w:t>ˈdʒa.ga</w:t>
            </w:r>
          </w:p>
        </w:tc>
        <w:tc>
          <w:tcPr>
            <w:tcW w:w="1275" w:type="dxa"/>
            <w:shd w:val="clear" w:color="auto" w:fill="auto"/>
          </w:tcPr>
          <w:p w14:paraId="7D052691"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9A59205" w14:textId="77777777" w:rsidR="000F4F82" w:rsidRPr="005F70FB" w:rsidRDefault="000F4F82" w:rsidP="00A551BF">
            <w:pPr>
              <w:pStyle w:val="TableCell0-0115Break"/>
            </w:pPr>
            <w:r w:rsidRPr="005F70FB">
              <w:t>guard</w:t>
            </w:r>
          </w:p>
        </w:tc>
      </w:tr>
      <w:tr w:rsidR="00AC23C4" w:rsidRPr="005F70FB" w14:paraId="2561B9BB" w14:textId="77777777" w:rsidTr="00BC00CF">
        <w:tc>
          <w:tcPr>
            <w:tcW w:w="240" w:type="dxa"/>
            <w:shd w:val="clear" w:color="auto" w:fill="auto"/>
          </w:tcPr>
          <w:p w14:paraId="714B7910" w14:textId="77777777" w:rsidR="000F4F82" w:rsidRPr="005F70FB" w:rsidRDefault="000F4F82" w:rsidP="00A551BF">
            <w:pPr>
              <w:pStyle w:val="TableCell0-0115Break"/>
              <w:rPr>
                <w:rStyle w:val="ExampleSource"/>
              </w:rPr>
            </w:pPr>
          </w:p>
        </w:tc>
        <w:tc>
          <w:tcPr>
            <w:tcW w:w="1249" w:type="dxa"/>
            <w:shd w:val="clear" w:color="auto" w:fill="auto"/>
          </w:tcPr>
          <w:p w14:paraId="7770529F" w14:textId="77777777" w:rsidR="000F4F82" w:rsidRPr="005F70FB" w:rsidRDefault="000F4F82" w:rsidP="00A551BF">
            <w:pPr>
              <w:pStyle w:val="TableCell0-0115Break"/>
              <w:rPr>
                <w:rStyle w:val="ChItalBold"/>
              </w:rPr>
            </w:pPr>
            <w:r w:rsidRPr="005F70FB">
              <w:rPr>
                <w:rStyle w:val="ChItalBold"/>
              </w:rPr>
              <w:t>jam</w:t>
            </w:r>
          </w:p>
        </w:tc>
        <w:tc>
          <w:tcPr>
            <w:tcW w:w="1587" w:type="dxa"/>
            <w:shd w:val="clear" w:color="auto" w:fill="auto"/>
          </w:tcPr>
          <w:p w14:paraId="2B1E88B0" w14:textId="77777777" w:rsidR="000F4F82" w:rsidRPr="005F70FB" w:rsidRDefault="000F4F82" w:rsidP="00A551BF">
            <w:pPr>
              <w:pStyle w:val="TableCell0-0115Break"/>
              <w:rPr>
                <w:rStyle w:val="ChCharisSIL"/>
              </w:rPr>
            </w:pPr>
            <w:r w:rsidRPr="005F70FB">
              <w:rPr>
                <w:rStyle w:val="ChCharisSIL"/>
              </w:rPr>
              <w:t>ˈdʒɐm</w:t>
            </w:r>
          </w:p>
        </w:tc>
        <w:tc>
          <w:tcPr>
            <w:tcW w:w="1275" w:type="dxa"/>
            <w:shd w:val="clear" w:color="auto" w:fill="auto"/>
          </w:tcPr>
          <w:p w14:paraId="4D6E833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3AC55BB" w14:textId="77777777" w:rsidR="000F4F82" w:rsidRPr="005F70FB" w:rsidRDefault="000F4F82" w:rsidP="00A551BF">
            <w:pPr>
              <w:pStyle w:val="TableCell0-0115Break"/>
            </w:pPr>
            <w:r w:rsidRPr="005F70FB">
              <w:t>hour</w:t>
            </w:r>
          </w:p>
        </w:tc>
      </w:tr>
      <w:tr w:rsidR="00AC23C4" w:rsidRPr="005F70FB" w14:paraId="7C3F2D0F" w14:textId="77777777" w:rsidTr="00BC00CF">
        <w:tc>
          <w:tcPr>
            <w:tcW w:w="240" w:type="dxa"/>
            <w:shd w:val="clear" w:color="auto" w:fill="auto"/>
          </w:tcPr>
          <w:p w14:paraId="311F09C2" w14:textId="77777777" w:rsidR="000F4F82" w:rsidRPr="005F70FB" w:rsidRDefault="000F4F82" w:rsidP="00A551BF">
            <w:pPr>
              <w:pStyle w:val="TableCell0-0115Break"/>
              <w:rPr>
                <w:rStyle w:val="ExampleSource"/>
              </w:rPr>
            </w:pPr>
          </w:p>
        </w:tc>
        <w:tc>
          <w:tcPr>
            <w:tcW w:w="1249" w:type="dxa"/>
            <w:shd w:val="clear" w:color="auto" w:fill="auto"/>
          </w:tcPr>
          <w:p w14:paraId="0EC6349E" w14:textId="77777777" w:rsidR="000F4F82" w:rsidRPr="005F70FB" w:rsidRDefault="000F4F82" w:rsidP="00A551BF">
            <w:pPr>
              <w:pStyle w:val="TableCell0-0115Break"/>
              <w:rPr>
                <w:rStyle w:val="ChItalBold"/>
              </w:rPr>
            </w:pPr>
            <w:r w:rsidRPr="005F70FB">
              <w:rPr>
                <w:rStyle w:val="ChItalBold"/>
              </w:rPr>
              <w:t>jaman</w:t>
            </w:r>
          </w:p>
        </w:tc>
        <w:tc>
          <w:tcPr>
            <w:tcW w:w="1587" w:type="dxa"/>
            <w:shd w:val="clear" w:color="auto" w:fill="auto"/>
          </w:tcPr>
          <w:p w14:paraId="64DD3C68" w14:textId="77777777" w:rsidR="000F4F82" w:rsidRPr="005F70FB" w:rsidRDefault="000F4F82" w:rsidP="00A551BF">
            <w:pPr>
              <w:pStyle w:val="TableCell0-0115Break"/>
              <w:rPr>
                <w:rStyle w:val="ChCharisSIL"/>
              </w:rPr>
            </w:pPr>
            <w:r w:rsidRPr="005F70FB">
              <w:rPr>
                <w:rStyle w:val="ChCharisSIL"/>
              </w:rPr>
              <w:t>ˈdʒa.mɐn</w:t>
            </w:r>
          </w:p>
        </w:tc>
        <w:tc>
          <w:tcPr>
            <w:tcW w:w="1275" w:type="dxa"/>
            <w:shd w:val="clear" w:color="auto" w:fill="auto"/>
          </w:tcPr>
          <w:p w14:paraId="166345A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974431A" w14:textId="77777777" w:rsidR="000F4F82" w:rsidRPr="005F70FB" w:rsidRDefault="000F4F82" w:rsidP="00A551BF">
            <w:pPr>
              <w:pStyle w:val="TableCell0-0115Break"/>
            </w:pPr>
            <w:r w:rsidRPr="005F70FB">
              <w:t>period</w:t>
            </w:r>
          </w:p>
        </w:tc>
      </w:tr>
      <w:tr w:rsidR="00AC23C4" w:rsidRPr="005F70FB" w14:paraId="243CA263" w14:textId="77777777" w:rsidTr="00BC00CF">
        <w:tc>
          <w:tcPr>
            <w:tcW w:w="240" w:type="dxa"/>
            <w:shd w:val="clear" w:color="auto" w:fill="auto"/>
          </w:tcPr>
          <w:p w14:paraId="1EB098F4" w14:textId="77777777" w:rsidR="000F4F82" w:rsidRPr="005F70FB" w:rsidRDefault="000F4F82" w:rsidP="00A551BF">
            <w:pPr>
              <w:pStyle w:val="TableCell0-0115Break"/>
              <w:rPr>
                <w:rStyle w:val="ExampleSource"/>
              </w:rPr>
            </w:pPr>
          </w:p>
        </w:tc>
        <w:tc>
          <w:tcPr>
            <w:tcW w:w="1249" w:type="dxa"/>
            <w:shd w:val="clear" w:color="auto" w:fill="auto"/>
          </w:tcPr>
          <w:p w14:paraId="77E88FE5" w14:textId="77777777" w:rsidR="000F4F82" w:rsidRPr="005F70FB" w:rsidRDefault="000F4F82" w:rsidP="00A551BF">
            <w:pPr>
              <w:pStyle w:val="TableCell0-0115Break"/>
              <w:rPr>
                <w:rStyle w:val="ChItalBold"/>
              </w:rPr>
            </w:pPr>
            <w:r w:rsidRPr="005F70FB">
              <w:rPr>
                <w:rStyle w:val="ChItalBold"/>
              </w:rPr>
              <w:t>jambu</w:t>
            </w:r>
          </w:p>
        </w:tc>
        <w:tc>
          <w:tcPr>
            <w:tcW w:w="1587" w:type="dxa"/>
            <w:shd w:val="clear" w:color="auto" w:fill="auto"/>
          </w:tcPr>
          <w:p w14:paraId="2FE53A6E" w14:textId="77777777" w:rsidR="000F4F82" w:rsidRPr="005F70FB" w:rsidRDefault="000F4F82" w:rsidP="00A551BF">
            <w:pPr>
              <w:pStyle w:val="TableCell0-0115Break"/>
              <w:rPr>
                <w:rStyle w:val="ChCharisSIL"/>
              </w:rPr>
            </w:pPr>
            <w:r w:rsidRPr="005F70FB">
              <w:rPr>
                <w:rStyle w:val="ChCharisSIL"/>
              </w:rPr>
              <w:t>ˈdʒɐm.bu</w:t>
            </w:r>
          </w:p>
        </w:tc>
        <w:tc>
          <w:tcPr>
            <w:tcW w:w="1275" w:type="dxa"/>
            <w:shd w:val="clear" w:color="auto" w:fill="auto"/>
          </w:tcPr>
          <w:p w14:paraId="07FF59B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218D75" w14:textId="77777777" w:rsidR="000F4F82" w:rsidRPr="005F70FB" w:rsidRDefault="000F4F82" w:rsidP="00A551BF">
            <w:pPr>
              <w:pStyle w:val="TableCell0-0115Break"/>
            </w:pPr>
            <w:r w:rsidRPr="005F70FB">
              <w:t>rose apple</w:t>
            </w:r>
          </w:p>
        </w:tc>
      </w:tr>
      <w:tr w:rsidR="00AC23C4" w:rsidRPr="005F70FB" w14:paraId="7A4C425B" w14:textId="77777777" w:rsidTr="00BC00CF">
        <w:tc>
          <w:tcPr>
            <w:tcW w:w="240" w:type="dxa"/>
            <w:shd w:val="clear" w:color="auto" w:fill="auto"/>
          </w:tcPr>
          <w:p w14:paraId="452E847C" w14:textId="77777777" w:rsidR="000F4F82" w:rsidRPr="005F70FB" w:rsidRDefault="000F4F82" w:rsidP="00A551BF">
            <w:pPr>
              <w:pStyle w:val="TableCell0-0115Break"/>
              <w:rPr>
                <w:rStyle w:val="ExampleSource"/>
              </w:rPr>
            </w:pPr>
          </w:p>
        </w:tc>
        <w:tc>
          <w:tcPr>
            <w:tcW w:w="1249" w:type="dxa"/>
            <w:shd w:val="clear" w:color="auto" w:fill="auto"/>
          </w:tcPr>
          <w:p w14:paraId="249D5EB1" w14:textId="77777777" w:rsidR="000F4F82" w:rsidRPr="005F70FB" w:rsidRDefault="000F4F82" w:rsidP="00A551BF">
            <w:pPr>
              <w:pStyle w:val="TableCell0-0115Break"/>
              <w:rPr>
                <w:rStyle w:val="ChItalBold"/>
              </w:rPr>
            </w:pPr>
            <w:r w:rsidRPr="005F70FB">
              <w:rPr>
                <w:rStyle w:val="ChItalBold"/>
              </w:rPr>
              <w:t>janda</w:t>
            </w:r>
          </w:p>
        </w:tc>
        <w:tc>
          <w:tcPr>
            <w:tcW w:w="1587" w:type="dxa"/>
            <w:shd w:val="clear" w:color="auto" w:fill="auto"/>
          </w:tcPr>
          <w:p w14:paraId="44467761" w14:textId="77777777" w:rsidR="000F4F82" w:rsidRPr="005F70FB" w:rsidRDefault="000F4F82" w:rsidP="00A551BF">
            <w:pPr>
              <w:pStyle w:val="TableCell0-0115Break"/>
              <w:rPr>
                <w:rStyle w:val="ChCharisSIL"/>
              </w:rPr>
            </w:pPr>
            <w:r w:rsidRPr="005F70FB">
              <w:rPr>
                <w:rStyle w:val="ChCharisSIL"/>
              </w:rPr>
              <w:t>ˈdʒɐn.da</w:t>
            </w:r>
          </w:p>
        </w:tc>
        <w:tc>
          <w:tcPr>
            <w:tcW w:w="1275" w:type="dxa"/>
            <w:shd w:val="clear" w:color="auto" w:fill="auto"/>
          </w:tcPr>
          <w:p w14:paraId="5E5E9E3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EE8F6AD" w14:textId="77777777" w:rsidR="000F4F82" w:rsidRPr="005F70FB" w:rsidRDefault="000F4F82" w:rsidP="00A551BF">
            <w:pPr>
              <w:pStyle w:val="TableCell0-0115Break"/>
            </w:pPr>
            <w:r w:rsidRPr="005F70FB">
              <w:t>widow</w:t>
            </w:r>
          </w:p>
        </w:tc>
      </w:tr>
      <w:tr w:rsidR="00AC23C4" w:rsidRPr="005F70FB" w14:paraId="5A2EC8A7" w14:textId="77777777" w:rsidTr="00BC00CF">
        <w:tc>
          <w:tcPr>
            <w:tcW w:w="240" w:type="dxa"/>
            <w:shd w:val="clear" w:color="auto" w:fill="auto"/>
          </w:tcPr>
          <w:p w14:paraId="5A9A9278" w14:textId="77777777" w:rsidR="000F4F82" w:rsidRPr="005F70FB" w:rsidRDefault="000F4F82" w:rsidP="00A551BF">
            <w:pPr>
              <w:pStyle w:val="TableCell0-0115Break"/>
              <w:rPr>
                <w:rStyle w:val="ExampleSource"/>
              </w:rPr>
            </w:pPr>
          </w:p>
        </w:tc>
        <w:tc>
          <w:tcPr>
            <w:tcW w:w="1249" w:type="dxa"/>
            <w:shd w:val="clear" w:color="auto" w:fill="auto"/>
          </w:tcPr>
          <w:p w14:paraId="76F1F7B5" w14:textId="77777777" w:rsidR="000F4F82" w:rsidRPr="005F70FB" w:rsidRDefault="000F4F82" w:rsidP="00A551BF">
            <w:pPr>
              <w:pStyle w:val="TableCell0-0115Break"/>
              <w:rPr>
                <w:rStyle w:val="ChItalBold"/>
              </w:rPr>
            </w:pPr>
            <w:r w:rsidRPr="005F70FB">
              <w:rPr>
                <w:rStyle w:val="ChItalBold"/>
              </w:rPr>
              <w:t>januari</w:t>
            </w:r>
          </w:p>
        </w:tc>
        <w:tc>
          <w:tcPr>
            <w:tcW w:w="1587" w:type="dxa"/>
            <w:shd w:val="clear" w:color="auto" w:fill="auto"/>
          </w:tcPr>
          <w:p w14:paraId="3BB8CD18" w14:textId="77777777" w:rsidR="000F4F82" w:rsidRPr="005F70FB" w:rsidRDefault="000F4F82" w:rsidP="00A551BF">
            <w:pPr>
              <w:pStyle w:val="TableCell0-0115Break"/>
              <w:rPr>
                <w:rStyle w:val="ChCharisSIL"/>
              </w:rPr>
            </w:pPr>
            <w:r w:rsidRPr="005F70FB">
              <w:rPr>
                <w:rStyle w:val="ChCharisSIL"/>
              </w:rPr>
              <w:t>ˌdʒa.nʊ.ˈa.ɾi</w:t>
            </w:r>
          </w:p>
        </w:tc>
        <w:tc>
          <w:tcPr>
            <w:tcW w:w="1275" w:type="dxa"/>
            <w:shd w:val="clear" w:color="auto" w:fill="auto"/>
          </w:tcPr>
          <w:p w14:paraId="3BA0F2C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88D9235" w14:textId="77777777" w:rsidR="000F4F82" w:rsidRPr="005F70FB" w:rsidRDefault="000F4F82" w:rsidP="00A551BF">
            <w:pPr>
              <w:pStyle w:val="TableCell0-0115Break"/>
            </w:pPr>
            <w:r w:rsidRPr="005F70FB">
              <w:t>January</w:t>
            </w:r>
          </w:p>
        </w:tc>
      </w:tr>
      <w:tr w:rsidR="00AC23C4" w:rsidRPr="005F70FB" w14:paraId="0D8CBDF4" w14:textId="77777777" w:rsidTr="00BC00CF">
        <w:tc>
          <w:tcPr>
            <w:tcW w:w="240" w:type="dxa"/>
            <w:shd w:val="clear" w:color="auto" w:fill="auto"/>
          </w:tcPr>
          <w:p w14:paraId="4FD4A0DC" w14:textId="77777777" w:rsidR="000F4F82" w:rsidRPr="005F70FB" w:rsidRDefault="000F4F82" w:rsidP="00A551BF">
            <w:pPr>
              <w:pStyle w:val="TableCell0-0115Break"/>
              <w:rPr>
                <w:rStyle w:val="ExampleSource"/>
              </w:rPr>
            </w:pPr>
          </w:p>
        </w:tc>
        <w:tc>
          <w:tcPr>
            <w:tcW w:w="1249" w:type="dxa"/>
            <w:shd w:val="clear" w:color="auto" w:fill="auto"/>
          </w:tcPr>
          <w:p w14:paraId="2B2BEADE" w14:textId="77777777" w:rsidR="000F4F82" w:rsidRPr="005F70FB" w:rsidRDefault="000F4F82" w:rsidP="00A551BF">
            <w:pPr>
              <w:pStyle w:val="TableCell0-0115Break"/>
              <w:rPr>
                <w:rStyle w:val="ChItalBold"/>
              </w:rPr>
            </w:pPr>
            <w:r w:rsidRPr="005F70FB">
              <w:rPr>
                <w:rStyle w:val="ChItalBold"/>
              </w:rPr>
              <w:t>jatwal</w:t>
            </w:r>
          </w:p>
        </w:tc>
        <w:tc>
          <w:tcPr>
            <w:tcW w:w="1587" w:type="dxa"/>
            <w:shd w:val="clear" w:color="auto" w:fill="auto"/>
          </w:tcPr>
          <w:p w14:paraId="4EDE2369" w14:textId="77777777" w:rsidR="000F4F82" w:rsidRPr="005F70FB" w:rsidRDefault="000F4F82" w:rsidP="00A551BF">
            <w:pPr>
              <w:pStyle w:val="TableCell0-0115Break"/>
              <w:rPr>
                <w:rStyle w:val="ChCharisSIL"/>
              </w:rPr>
            </w:pPr>
            <w:r w:rsidRPr="005F70FB">
              <w:rPr>
                <w:rStyle w:val="ChCharisSIL"/>
              </w:rPr>
              <w:t>ˈdʒɐt̚.wɐl</w:t>
            </w:r>
          </w:p>
        </w:tc>
        <w:tc>
          <w:tcPr>
            <w:tcW w:w="1275" w:type="dxa"/>
            <w:shd w:val="clear" w:color="auto" w:fill="auto"/>
          </w:tcPr>
          <w:p w14:paraId="3B01480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B3579C1" w14:textId="77777777" w:rsidR="000F4F82" w:rsidRPr="005F70FB" w:rsidRDefault="000F4F82" w:rsidP="00A551BF">
            <w:pPr>
              <w:pStyle w:val="TableCell0-0115Break"/>
            </w:pPr>
            <w:r w:rsidRPr="005F70FB">
              <w:t>schedule</w:t>
            </w:r>
          </w:p>
        </w:tc>
      </w:tr>
      <w:tr w:rsidR="00AC23C4" w:rsidRPr="005F70FB" w14:paraId="25C5E075" w14:textId="77777777" w:rsidTr="00BC00CF">
        <w:tc>
          <w:tcPr>
            <w:tcW w:w="240" w:type="dxa"/>
            <w:shd w:val="clear" w:color="auto" w:fill="auto"/>
          </w:tcPr>
          <w:p w14:paraId="6B5FEF23" w14:textId="77777777" w:rsidR="000F4F82" w:rsidRPr="005F70FB" w:rsidRDefault="000F4F82" w:rsidP="00A551BF">
            <w:pPr>
              <w:pStyle w:val="TableCell0-0115Break"/>
              <w:rPr>
                <w:rStyle w:val="ExampleSource"/>
              </w:rPr>
            </w:pPr>
          </w:p>
        </w:tc>
        <w:tc>
          <w:tcPr>
            <w:tcW w:w="1249" w:type="dxa"/>
            <w:shd w:val="clear" w:color="auto" w:fill="auto"/>
          </w:tcPr>
          <w:p w14:paraId="5A660614" w14:textId="77777777" w:rsidR="000F4F82" w:rsidRPr="005F70FB" w:rsidRDefault="000F4F82" w:rsidP="00A551BF">
            <w:pPr>
              <w:pStyle w:val="TableCell0-0115Break"/>
              <w:rPr>
                <w:rStyle w:val="ChItalBold"/>
              </w:rPr>
            </w:pPr>
            <w:r w:rsidRPr="005F70FB">
              <w:rPr>
                <w:rStyle w:val="ChItalBold"/>
              </w:rPr>
              <w:t>jawap</w:t>
            </w:r>
          </w:p>
        </w:tc>
        <w:tc>
          <w:tcPr>
            <w:tcW w:w="1587" w:type="dxa"/>
            <w:shd w:val="clear" w:color="auto" w:fill="auto"/>
          </w:tcPr>
          <w:p w14:paraId="17040A8E" w14:textId="77777777" w:rsidR="000F4F82" w:rsidRPr="005F70FB" w:rsidRDefault="000F4F82" w:rsidP="00A551BF">
            <w:pPr>
              <w:pStyle w:val="TableCell0-0115Break"/>
              <w:rPr>
                <w:rStyle w:val="ChCharisSIL"/>
              </w:rPr>
            </w:pPr>
            <w:r w:rsidRPr="005F70FB">
              <w:rPr>
                <w:rStyle w:val="ChCharisSIL"/>
              </w:rPr>
              <w:t>ˈdʒa.wɐp</w:t>
            </w:r>
          </w:p>
        </w:tc>
        <w:tc>
          <w:tcPr>
            <w:tcW w:w="1275" w:type="dxa"/>
            <w:shd w:val="clear" w:color="auto" w:fill="auto"/>
          </w:tcPr>
          <w:p w14:paraId="1115A289"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0609170C" w14:textId="77777777" w:rsidR="000F4F82" w:rsidRPr="005F70FB" w:rsidRDefault="000F4F82" w:rsidP="00A551BF">
            <w:pPr>
              <w:pStyle w:val="TableCell0-0115Break"/>
            </w:pPr>
            <w:r w:rsidRPr="005F70FB">
              <w:t>answer</w:t>
            </w:r>
          </w:p>
        </w:tc>
      </w:tr>
      <w:tr w:rsidR="00AC23C4" w:rsidRPr="005F70FB" w14:paraId="663592BA" w14:textId="77777777" w:rsidTr="00BC00CF">
        <w:tc>
          <w:tcPr>
            <w:tcW w:w="240" w:type="dxa"/>
            <w:shd w:val="clear" w:color="auto" w:fill="auto"/>
          </w:tcPr>
          <w:p w14:paraId="3340ABB7" w14:textId="77777777" w:rsidR="000F4F82" w:rsidRPr="005F70FB" w:rsidRDefault="000F4F82" w:rsidP="00A551BF">
            <w:pPr>
              <w:pStyle w:val="TableCell0-0115Break"/>
              <w:rPr>
                <w:rStyle w:val="ExampleSource"/>
              </w:rPr>
            </w:pPr>
          </w:p>
        </w:tc>
        <w:tc>
          <w:tcPr>
            <w:tcW w:w="1249" w:type="dxa"/>
            <w:shd w:val="clear" w:color="auto" w:fill="auto"/>
          </w:tcPr>
          <w:p w14:paraId="530862B2" w14:textId="77777777" w:rsidR="000F4F82" w:rsidRPr="005F70FB" w:rsidRDefault="000F4F82" w:rsidP="00A551BF">
            <w:pPr>
              <w:pStyle w:val="TableCell0-0115Break"/>
              <w:rPr>
                <w:rStyle w:val="ChItalBold"/>
              </w:rPr>
            </w:pPr>
            <w:r w:rsidRPr="005F70FB">
              <w:rPr>
                <w:rStyle w:val="ChItalBold"/>
              </w:rPr>
              <w:t>jeket</w:t>
            </w:r>
          </w:p>
        </w:tc>
        <w:tc>
          <w:tcPr>
            <w:tcW w:w="1587" w:type="dxa"/>
            <w:shd w:val="clear" w:color="auto" w:fill="auto"/>
          </w:tcPr>
          <w:p w14:paraId="03BF30FE" w14:textId="77777777" w:rsidR="000F4F82" w:rsidRPr="005F70FB" w:rsidRDefault="000F4F82" w:rsidP="00A551BF">
            <w:pPr>
              <w:pStyle w:val="TableCell0-0115Break"/>
              <w:rPr>
                <w:rStyle w:val="ChCharisSIL"/>
              </w:rPr>
            </w:pPr>
            <w:r w:rsidRPr="005F70FB">
              <w:rPr>
                <w:rStyle w:val="ChCharisSIL"/>
              </w:rPr>
              <w:t>ˈdʒɛ̞.kɛ̞t̚</w:t>
            </w:r>
          </w:p>
        </w:tc>
        <w:tc>
          <w:tcPr>
            <w:tcW w:w="1275" w:type="dxa"/>
            <w:shd w:val="clear" w:color="auto" w:fill="auto"/>
          </w:tcPr>
          <w:p w14:paraId="58C72A1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BA64F1A" w14:textId="77777777" w:rsidR="000F4F82" w:rsidRPr="005F70FB" w:rsidRDefault="000F4F82" w:rsidP="00A551BF">
            <w:pPr>
              <w:pStyle w:val="TableCell0-0115Break"/>
            </w:pPr>
            <w:r w:rsidRPr="005F70FB">
              <w:t>jacket</w:t>
            </w:r>
          </w:p>
        </w:tc>
      </w:tr>
      <w:tr w:rsidR="00AC23C4" w:rsidRPr="005F70FB" w14:paraId="4DEC8441" w14:textId="77777777" w:rsidTr="00BC00CF">
        <w:tc>
          <w:tcPr>
            <w:tcW w:w="240" w:type="dxa"/>
            <w:shd w:val="clear" w:color="auto" w:fill="auto"/>
          </w:tcPr>
          <w:p w14:paraId="304AD432" w14:textId="77777777" w:rsidR="000F4F82" w:rsidRPr="005F70FB" w:rsidRDefault="000F4F82" w:rsidP="00A551BF">
            <w:pPr>
              <w:pStyle w:val="TableCell0-0115Break"/>
              <w:rPr>
                <w:rStyle w:val="ExampleSource"/>
              </w:rPr>
            </w:pPr>
          </w:p>
        </w:tc>
        <w:tc>
          <w:tcPr>
            <w:tcW w:w="1249" w:type="dxa"/>
            <w:shd w:val="clear" w:color="auto" w:fill="auto"/>
          </w:tcPr>
          <w:p w14:paraId="41BB47D9" w14:textId="77777777" w:rsidR="000F4F82" w:rsidRPr="005F70FB" w:rsidRDefault="000F4F82" w:rsidP="00A551BF">
            <w:pPr>
              <w:pStyle w:val="TableCell0-0115Break"/>
              <w:rPr>
                <w:rStyle w:val="ChItalBold"/>
              </w:rPr>
            </w:pPr>
            <w:r w:rsidRPr="005F70FB">
              <w:rPr>
                <w:rStyle w:val="ChItalBold"/>
              </w:rPr>
              <w:t>jemaat</w:t>
            </w:r>
          </w:p>
        </w:tc>
        <w:tc>
          <w:tcPr>
            <w:tcW w:w="1587" w:type="dxa"/>
            <w:shd w:val="clear" w:color="auto" w:fill="auto"/>
          </w:tcPr>
          <w:p w14:paraId="48C026D3" w14:textId="77777777" w:rsidR="000F4F82" w:rsidRPr="005F70FB" w:rsidRDefault="000F4F82" w:rsidP="00A551BF">
            <w:pPr>
              <w:pStyle w:val="TableCell0-0115Break"/>
              <w:rPr>
                <w:rStyle w:val="ChCharisSIL"/>
              </w:rPr>
            </w:pPr>
            <w:r w:rsidRPr="005F70FB">
              <w:rPr>
                <w:rStyle w:val="ChCharisSIL"/>
              </w:rPr>
              <w:t>dʒɛ.ˈma.ɐt̚</w:t>
            </w:r>
          </w:p>
        </w:tc>
        <w:tc>
          <w:tcPr>
            <w:tcW w:w="1275" w:type="dxa"/>
            <w:shd w:val="clear" w:color="auto" w:fill="auto"/>
          </w:tcPr>
          <w:p w14:paraId="0E9E421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8598913" w14:textId="77777777" w:rsidR="000F4F82" w:rsidRPr="005F70FB" w:rsidRDefault="000F4F82" w:rsidP="00A551BF">
            <w:pPr>
              <w:pStyle w:val="TableCell0-0115Break"/>
            </w:pPr>
            <w:r w:rsidRPr="005F70FB">
              <w:t>congregation</w:t>
            </w:r>
          </w:p>
        </w:tc>
      </w:tr>
      <w:tr w:rsidR="00AC23C4" w:rsidRPr="005F70FB" w14:paraId="51747398" w14:textId="77777777" w:rsidTr="00BC00CF">
        <w:tc>
          <w:tcPr>
            <w:tcW w:w="240" w:type="dxa"/>
            <w:shd w:val="clear" w:color="auto" w:fill="auto"/>
          </w:tcPr>
          <w:p w14:paraId="059A901A" w14:textId="77777777" w:rsidR="000F4F82" w:rsidRPr="005F70FB" w:rsidRDefault="000F4F82" w:rsidP="00A551BF">
            <w:pPr>
              <w:pStyle w:val="TableCell0-0115Break"/>
              <w:rPr>
                <w:rStyle w:val="ExampleSource"/>
              </w:rPr>
            </w:pPr>
          </w:p>
        </w:tc>
        <w:tc>
          <w:tcPr>
            <w:tcW w:w="1249" w:type="dxa"/>
            <w:shd w:val="clear" w:color="auto" w:fill="auto"/>
          </w:tcPr>
          <w:p w14:paraId="1596EACC" w14:textId="77777777" w:rsidR="000F4F82" w:rsidRPr="005F70FB" w:rsidRDefault="000F4F82" w:rsidP="00A551BF">
            <w:pPr>
              <w:pStyle w:val="TableCell0-0115Break"/>
              <w:rPr>
                <w:rStyle w:val="ChItalBold"/>
              </w:rPr>
            </w:pPr>
            <w:r w:rsidRPr="005F70FB">
              <w:rPr>
                <w:rStyle w:val="ChItalBold"/>
              </w:rPr>
              <w:t>jenasa</w:t>
            </w:r>
          </w:p>
        </w:tc>
        <w:tc>
          <w:tcPr>
            <w:tcW w:w="1587" w:type="dxa"/>
            <w:shd w:val="clear" w:color="auto" w:fill="auto"/>
          </w:tcPr>
          <w:p w14:paraId="59BA542C" w14:textId="77777777" w:rsidR="000F4F82" w:rsidRPr="005F70FB" w:rsidRDefault="000F4F82" w:rsidP="00A551BF">
            <w:pPr>
              <w:pStyle w:val="TableCell0-0115Break"/>
              <w:rPr>
                <w:rStyle w:val="ChCharisSIL"/>
              </w:rPr>
            </w:pPr>
            <w:r w:rsidRPr="005F70FB">
              <w:rPr>
                <w:rStyle w:val="ChCharisSIL"/>
              </w:rPr>
              <w:t>dʒɛ.ˈna.sa</w:t>
            </w:r>
          </w:p>
        </w:tc>
        <w:tc>
          <w:tcPr>
            <w:tcW w:w="1275" w:type="dxa"/>
            <w:shd w:val="clear" w:color="auto" w:fill="auto"/>
          </w:tcPr>
          <w:p w14:paraId="5C3C017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50FFD48" w14:textId="77777777" w:rsidR="000F4F82" w:rsidRPr="005F70FB" w:rsidRDefault="000F4F82" w:rsidP="00A551BF">
            <w:pPr>
              <w:pStyle w:val="TableCell0-0115Break"/>
            </w:pPr>
            <w:r w:rsidRPr="005F70FB">
              <w:t>corpse</w:t>
            </w:r>
          </w:p>
        </w:tc>
      </w:tr>
      <w:tr w:rsidR="00AC23C4" w:rsidRPr="005F70FB" w14:paraId="3FA39315" w14:textId="77777777" w:rsidTr="00BC00CF">
        <w:tc>
          <w:tcPr>
            <w:tcW w:w="240" w:type="dxa"/>
            <w:shd w:val="clear" w:color="auto" w:fill="auto"/>
          </w:tcPr>
          <w:p w14:paraId="7B837026" w14:textId="77777777" w:rsidR="000F4F82" w:rsidRPr="005F70FB" w:rsidRDefault="000F4F82" w:rsidP="00A551BF">
            <w:pPr>
              <w:pStyle w:val="TableCell0-0115Break"/>
              <w:rPr>
                <w:rStyle w:val="ExampleSource"/>
              </w:rPr>
            </w:pPr>
          </w:p>
        </w:tc>
        <w:tc>
          <w:tcPr>
            <w:tcW w:w="1249" w:type="dxa"/>
            <w:shd w:val="clear" w:color="auto" w:fill="auto"/>
          </w:tcPr>
          <w:p w14:paraId="7C724B27" w14:textId="77777777" w:rsidR="000F4F82" w:rsidRPr="005F70FB" w:rsidRDefault="000F4F82" w:rsidP="00A551BF">
            <w:pPr>
              <w:pStyle w:val="TableCell0-0115Break"/>
              <w:rPr>
                <w:rStyle w:val="ChItalBold"/>
              </w:rPr>
            </w:pPr>
            <w:r w:rsidRPr="005F70FB">
              <w:rPr>
                <w:rStyle w:val="ChItalBold"/>
              </w:rPr>
              <w:t>jendela</w:t>
            </w:r>
          </w:p>
        </w:tc>
        <w:tc>
          <w:tcPr>
            <w:tcW w:w="1587" w:type="dxa"/>
            <w:shd w:val="clear" w:color="auto" w:fill="auto"/>
          </w:tcPr>
          <w:p w14:paraId="47B9FFFE" w14:textId="77777777" w:rsidR="000F4F82" w:rsidRPr="005F70FB" w:rsidRDefault="000F4F82" w:rsidP="00A551BF">
            <w:pPr>
              <w:pStyle w:val="TableCell0-0115Break"/>
              <w:rPr>
                <w:rStyle w:val="ChCharisSIL"/>
              </w:rPr>
            </w:pPr>
            <w:r w:rsidRPr="005F70FB">
              <w:rPr>
                <w:rStyle w:val="ChCharisSIL"/>
              </w:rPr>
              <w:t>dʒɛ̞n.ˈdɛ̞.la</w:t>
            </w:r>
          </w:p>
        </w:tc>
        <w:tc>
          <w:tcPr>
            <w:tcW w:w="1275" w:type="dxa"/>
            <w:shd w:val="clear" w:color="auto" w:fill="auto"/>
          </w:tcPr>
          <w:p w14:paraId="459E919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F44DB72" w14:textId="77777777" w:rsidR="000F4F82" w:rsidRPr="005F70FB" w:rsidRDefault="000F4F82" w:rsidP="00A551BF">
            <w:pPr>
              <w:pStyle w:val="TableCell0-0115Break"/>
            </w:pPr>
            <w:r w:rsidRPr="005F70FB">
              <w:t>window</w:t>
            </w:r>
          </w:p>
        </w:tc>
      </w:tr>
      <w:tr w:rsidR="00AC23C4" w:rsidRPr="005F70FB" w14:paraId="762B4394" w14:textId="77777777" w:rsidTr="00BC00CF">
        <w:tc>
          <w:tcPr>
            <w:tcW w:w="240" w:type="dxa"/>
            <w:shd w:val="clear" w:color="auto" w:fill="auto"/>
          </w:tcPr>
          <w:p w14:paraId="014E7169"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39618862" w14:textId="77777777" w:rsidR="000F4F82" w:rsidRPr="005F70FB" w:rsidRDefault="000F4F82" w:rsidP="00A551BF">
            <w:pPr>
              <w:pStyle w:val="TableCell0-0115Break"/>
              <w:rPr>
                <w:rStyle w:val="ChItalBold"/>
              </w:rPr>
            </w:pPr>
            <w:r w:rsidRPr="005F70FB">
              <w:rPr>
                <w:rStyle w:val="ChItalBold"/>
              </w:rPr>
              <w:t>jenis</w:t>
            </w:r>
          </w:p>
        </w:tc>
        <w:tc>
          <w:tcPr>
            <w:tcW w:w="1587" w:type="dxa"/>
            <w:shd w:val="clear" w:color="auto" w:fill="auto"/>
          </w:tcPr>
          <w:p w14:paraId="6DB9FD21" w14:textId="77777777" w:rsidR="000F4F82" w:rsidRPr="005F70FB" w:rsidRDefault="000F4F82" w:rsidP="00A551BF">
            <w:pPr>
              <w:pStyle w:val="TableCell0-0115Break"/>
              <w:rPr>
                <w:rStyle w:val="ChCharisSIL"/>
              </w:rPr>
            </w:pPr>
            <w:r w:rsidRPr="005F70FB">
              <w:rPr>
                <w:rStyle w:val="ChCharisSIL"/>
              </w:rPr>
              <w:t>dʒɛ.ˈnɪs</w:t>
            </w:r>
          </w:p>
        </w:tc>
        <w:tc>
          <w:tcPr>
            <w:tcW w:w="1275" w:type="dxa"/>
            <w:shd w:val="clear" w:color="auto" w:fill="auto"/>
          </w:tcPr>
          <w:p w14:paraId="1330C50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102DED4" w14:textId="77777777" w:rsidR="000F4F82" w:rsidRPr="005F70FB" w:rsidRDefault="000F4F82" w:rsidP="00A551BF">
            <w:pPr>
              <w:pStyle w:val="TableCell0-0115Break"/>
            </w:pPr>
            <w:r w:rsidRPr="005F70FB">
              <w:t>kind</w:t>
            </w:r>
          </w:p>
        </w:tc>
      </w:tr>
      <w:tr w:rsidR="00AC23C4" w:rsidRPr="005F70FB" w14:paraId="05521695" w14:textId="77777777" w:rsidTr="00BC00CF">
        <w:tc>
          <w:tcPr>
            <w:tcW w:w="240" w:type="dxa"/>
            <w:shd w:val="clear" w:color="auto" w:fill="auto"/>
          </w:tcPr>
          <w:p w14:paraId="74CC796D"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635B43C1" w14:textId="77777777" w:rsidR="000F4F82" w:rsidRPr="005F70FB" w:rsidRDefault="000F4F82" w:rsidP="00A551BF">
            <w:pPr>
              <w:pStyle w:val="TableCell0-0115Break"/>
              <w:rPr>
                <w:rStyle w:val="ChItalBold"/>
              </w:rPr>
            </w:pPr>
            <w:r w:rsidRPr="005F70FB">
              <w:rPr>
                <w:rStyle w:val="ChItalBold"/>
              </w:rPr>
              <w:t>jeriken</w:t>
            </w:r>
          </w:p>
        </w:tc>
        <w:tc>
          <w:tcPr>
            <w:tcW w:w="1587" w:type="dxa"/>
            <w:shd w:val="clear" w:color="auto" w:fill="auto"/>
          </w:tcPr>
          <w:p w14:paraId="3F433860" w14:textId="77777777" w:rsidR="000F4F82" w:rsidRPr="005F70FB" w:rsidRDefault="000F4F82" w:rsidP="00A551BF">
            <w:pPr>
              <w:pStyle w:val="TableCell0-0115Break"/>
              <w:rPr>
                <w:rStyle w:val="ChCharisSIL"/>
              </w:rPr>
            </w:pPr>
            <w:r w:rsidRPr="005F70FB">
              <w:rPr>
                <w:rStyle w:val="ChCharisSIL"/>
              </w:rPr>
              <w:t>ˈdʒɛ.ɾi.ˌkɛ̞n</w:t>
            </w:r>
          </w:p>
        </w:tc>
        <w:tc>
          <w:tcPr>
            <w:tcW w:w="1275" w:type="dxa"/>
            <w:shd w:val="clear" w:color="auto" w:fill="auto"/>
          </w:tcPr>
          <w:p w14:paraId="10D69EF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49DD070" w14:textId="77777777" w:rsidR="000F4F82" w:rsidRPr="005F70FB" w:rsidRDefault="000F4F82" w:rsidP="00A551BF">
            <w:pPr>
              <w:pStyle w:val="TableCell0-0115Break"/>
            </w:pPr>
            <w:r w:rsidRPr="005F70FB">
              <w:t>jerry can</w:t>
            </w:r>
          </w:p>
        </w:tc>
      </w:tr>
      <w:tr w:rsidR="00AC23C4" w:rsidRPr="005F70FB" w14:paraId="78CEADD0" w14:textId="77777777" w:rsidTr="00BC00CF">
        <w:tc>
          <w:tcPr>
            <w:tcW w:w="240" w:type="dxa"/>
            <w:shd w:val="clear" w:color="auto" w:fill="auto"/>
          </w:tcPr>
          <w:p w14:paraId="393906F4" w14:textId="77777777" w:rsidR="000F4F82" w:rsidRPr="005F70FB" w:rsidRDefault="000F4F82" w:rsidP="00A551BF">
            <w:pPr>
              <w:pStyle w:val="TableCell0-0115Break"/>
              <w:rPr>
                <w:rStyle w:val="ExampleSource"/>
              </w:rPr>
            </w:pPr>
          </w:p>
        </w:tc>
        <w:tc>
          <w:tcPr>
            <w:tcW w:w="1249" w:type="dxa"/>
            <w:shd w:val="clear" w:color="auto" w:fill="auto"/>
          </w:tcPr>
          <w:p w14:paraId="5BCC9AA7" w14:textId="3BED074B" w:rsidR="000F4F82" w:rsidRPr="005F70FB" w:rsidRDefault="000F4F82" w:rsidP="00A551BF">
            <w:pPr>
              <w:pStyle w:val="TableCell0-0115Break"/>
              <w:rPr>
                <w:rStyle w:val="ChItalBold"/>
              </w:rPr>
            </w:pPr>
            <w:r w:rsidRPr="005F70FB">
              <w:rPr>
                <w:rStyle w:val="ChItalBold"/>
              </w:rPr>
              <w:t>jin</w:t>
            </w:r>
            <w:r w:rsidR="00CB48B7">
              <w:rPr>
                <w:rStyle w:val="ChItalBold"/>
              </w:rPr>
              <w:t>g</w:t>
            </w:r>
          </w:p>
        </w:tc>
        <w:tc>
          <w:tcPr>
            <w:tcW w:w="1587" w:type="dxa"/>
            <w:shd w:val="clear" w:color="auto" w:fill="auto"/>
          </w:tcPr>
          <w:p w14:paraId="5355D49B" w14:textId="77777777" w:rsidR="000F4F82" w:rsidRPr="005F70FB" w:rsidRDefault="000F4F82" w:rsidP="00A551BF">
            <w:pPr>
              <w:pStyle w:val="TableCell0-0115Break"/>
              <w:rPr>
                <w:rStyle w:val="ChCharisSIL"/>
              </w:rPr>
            </w:pPr>
            <w:r w:rsidRPr="005F70FB">
              <w:rPr>
                <w:rStyle w:val="ChCharisSIL"/>
              </w:rPr>
              <w:t>ˈdʒɪn</w:t>
            </w:r>
          </w:p>
        </w:tc>
        <w:tc>
          <w:tcPr>
            <w:tcW w:w="1275" w:type="dxa"/>
            <w:shd w:val="clear" w:color="auto" w:fill="auto"/>
          </w:tcPr>
          <w:p w14:paraId="1ECA134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95263E2" w14:textId="77777777" w:rsidR="000F4F82" w:rsidRPr="005F70FB" w:rsidRDefault="000F4F82" w:rsidP="00A551BF">
            <w:pPr>
              <w:pStyle w:val="TableCell0-0115Break"/>
            </w:pPr>
            <w:r w:rsidRPr="005F70FB">
              <w:t>genie</w:t>
            </w:r>
          </w:p>
        </w:tc>
      </w:tr>
      <w:tr w:rsidR="00AC23C4" w:rsidRPr="005F70FB" w14:paraId="25C762B5" w14:textId="77777777" w:rsidTr="00BC00CF">
        <w:tc>
          <w:tcPr>
            <w:tcW w:w="240" w:type="dxa"/>
            <w:shd w:val="clear" w:color="auto" w:fill="auto"/>
          </w:tcPr>
          <w:p w14:paraId="2BEF072A" w14:textId="77777777" w:rsidR="000F4F82" w:rsidRPr="005F70FB" w:rsidRDefault="000F4F82" w:rsidP="00A551BF">
            <w:pPr>
              <w:pStyle w:val="TableCell0-0115Break"/>
              <w:rPr>
                <w:rStyle w:val="ExampleSource"/>
              </w:rPr>
            </w:pPr>
          </w:p>
        </w:tc>
        <w:tc>
          <w:tcPr>
            <w:tcW w:w="1249" w:type="dxa"/>
            <w:shd w:val="clear" w:color="auto" w:fill="auto"/>
          </w:tcPr>
          <w:p w14:paraId="0BF2A0D1" w14:textId="77777777" w:rsidR="000F4F82" w:rsidRPr="005F70FB" w:rsidRDefault="000F4F82" w:rsidP="00A551BF">
            <w:pPr>
              <w:pStyle w:val="TableCell0-0115Break"/>
              <w:rPr>
                <w:rStyle w:val="ChItalBold"/>
              </w:rPr>
            </w:pPr>
            <w:r w:rsidRPr="005F70FB">
              <w:rPr>
                <w:rStyle w:val="ChItalBold"/>
              </w:rPr>
              <w:t>jiwa</w:t>
            </w:r>
          </w:p>
        </w:tc>
        <w:tc>
          <w:tcPr>
            <w:tcW w:w="1587" w:type="dxa"/>
            <w:shd w:val="clear" w:color="auto" w:fill="auto"/>
          </w:tcPr>
          <w:p w14:paraId="76101B22" w14:textId="77777777" w:rsidR="000F4F82" w:rsidRPr="005F70FB" w:rsidRDefault="000F4F82" w:rsidP="00A551BF">
            <w:pPr>
              <w:pStyle w:val="TableCell0-0115Break"/>
              <w:rPr>
                <w:rStyle w:val="ChCharisSIL"/>
              </w:rPr>
            </w:pPr>
            <w:r w:rsidRPr="005F70FB">
              <w:rPr>
                <w:rStyle w:val="ChCharisSIL"/>
              </w:rPr>
              <w:t>ˈdʒi.wa</w:t>
            </w:r>
          </w:p>
        </w:tc>
        <w:tc>
          <w:tcPr>
            <w:tcW w:w="1275" w:type="dxa"/>
            <w:shd w:val="clear" w:color="auto" w:fill="auto"/>
          </w:tcPr>
          <w:p w14:paraId="62EDE3C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B494ACC" w14:textId="77777777" w:rsidR="000F4F82" w:rsidRPr="005F70FB" w:rsidRDefault="000F4F82" w:rsidP="00A551BF">
            <w:pPr>
              <w:pStyle w:val="TableCell0-0115Break"/>
            </w:pPr>
            <w:r w:rsidRPr="005F70FB">
              <w:t>soul</w:t>
            </w:r>
          </w:p>
        </w:tc>
      </w:tr>
      <w:tr w:rsidR="00AC23C4" w:rsidRPr="005F70FB" w14:paraId="22F05FE9" w14:textId="77777777" w:rsidTr="00BC00CF">
        <w:tc>
          <w:tcPr>
            <w:tcW w:w="240" w:type="dxa"/>
            <w:shd w:val="clear" w:color="auto" w:fill="auto"/>
          </w:tcPr>
          <w:p w14:paraId="6D227120" w14:textId="77777777" w:rsidR="000F4F82" w:rsidRPr="005F70FB" w:rsidRDefault="000F4F82" w:rsidP="00A551BF">
            <w:pPr>
              <w:pStyle w:val="TableCell0-0115Break"/>
              <w:rPr>
                <w:rStyle w:val="ExampleSource"/>
              </w:rPr>
            </w:pPr>
          </w:p>
        </w:tc>
        <w:tc>
          <w:tcPr>
            <w:tcW w:w="1249" w:type="dxa"/>
            <w:shd w:val="clear" w:color="auto" w:fill="auto"/>
          </w:tcPr>
          <w:p w14:paraId="5D5ABB61" w14:textId="77777777" w:rsidR="000F4F82" w:rsidRPr="005F70FB" w:rsidRDefault="000F4F82" w:rsidP="00A551BF">
            <w:pPr>
              <w:pStyle w:val="TableCell0-0115Break"/>
              <w:rPr>
                <w:rStyle w:val="ChItalBold"/>
              </w:rPr>
            </w:pPr>
            <w:r w:rsidRPr="005F70FB">
              <w:rPr>
                <w:rStyle w:val="ChItalBold"/>
              </w:rPr>
              <w:t>jonson</w:t>
            </w:r>
          </w:p>
        </w:tc>
        <w:tc>
          <w:tcPr>
            <w:tcW w:w="1587" w:type="dxa"/>
            <w:shd w:val="clear" w:color="auto" w:fill="auto"/>
          </w:tcPr>
          <w:p w14:paraId="7CD361A9" w14:textId="77777777" w:rsidR="000F4F82" w:rsidRPr="005F70FB" w:rsidRDefault="000F4F82" w:rsidP="00A551BF">
            <w:pPr>
              <w:pStyle w:val="TableCell0-0115Break"/>
              <w:rPr>
                <w:rStyle w:val="ChCharisSIL"/>
              </w:rPr>
            </w:pPr>
            <w:r w:rsidRPr="005F70FB">
              <w:rPr>
                <w:rStyle w:val="ChCharisSIL"/>
              </w:rPr>
              <w:t>ˈdʒɔ̞n.sɔ̞n</w:t>
            </w:r>
          </w:p>
        </w:tc>
        <w:tc>
          <w:tcPr>
            <w:tcW w:w="1275" w:type="dxa"/>
            <w:shd w:val="clear" w:color="auto" w:fill="auto"/>
          </w:tcPr>
          <w:p w14:paraId="5456800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57ACBFD" w14:textId="77777777" w:rsidR="000F4F82" w:rsidRPr="005F70FB" w:rsidRDefault="000F4F82" w:rsidP="00A551BF">
            <w:pPr>
              <w:pStyle w:val="TableCell0-0115Break"/>
            </w:pPr>
            <w:r w:rsidRPr="005F70FB">
              <w:t>motorboat</w:t>
            </w:r>
          </w:p>
        </w:tc>
      </w:tr>
      <w:tr w:rsidR="00AC23C4" w:rsidRPr="005F70FB" w14:paraId="5C9AC52C" w14:textId="77777777" w:rsidTr="00BC00CF">
        <w:tc>
          <w:tcPr>
            <w:tcW w:w="240" w:type="dxa"/>
            <w:shd w:val="clear" w:color="auto" w:fill="auto"/>
          </w:tcPr>
          <w:p w14:paraId="7A9C2D8E" w14:textId="77777777" w:rsidR="000F4F82" w:rsidRPr="005F70FB" w:rsidRDefault="000F4F82" w:rsidP="00A551BF">
            <w:pPr>
              <w:pStyle w:val="TableCell0-0115Break"/>
              <w:rPr>
                <w:rStyle w:val="ExampleSource"/>
              </w:rPr>
            </w:pPr>
          </w:p>
        </w:tc>
        <w:tc>
          <w:tcPr>
            <w:tcW w:w="1249" w:type="dxa"/>
            <w:shd w:val="clear" w:color="auto" w:fill="auto"/>
          </w:tcPr>
          <w:p w14:paraId="548C9E77" w14:textId="77777777" w:rsidR="000F4F82" w:rsidRPr="005F70FB" w:rsidRDefault="000F4F82" w:rsidP="00A551BF">
            <w:pPr>
              <w:pStyle w:val="TableCell0-0115Break"/>
              <w:rPr>
                <w:rStyle w:val="ChItalBold"/>
              </w:rPr>
            </w:pPr>
            <w:r w:rsidRPr="005F70FB">
              <w:rPr>
                <w:rStyle w:val="ChItalBold"/>
              </w:rPr>
              <w:t>jumat</w:t>
            </w:r>
          </w:p>
        </w:tc>
        <w:tc>
          <w:tcPr>
            <w:tcW w:w="1587" w:type="dxa"/>
            <w:shd w:val="clear" w:color="auto" w:fill="auto"/>
          </w:tcPr>
          <w:p w14:paraId="31A81B11" w14:textId="77777777" w:rsidR="000F4F82" w:rsidRPr="005F70FB" w:rsidRDefault="000F4F82" w:rsidP="00A551BF">
            <w:pPr>
              <w:pStyle w:val="TableCell0-0115Break"/>
              <w:rPr>
                <w:rStyle w:val="ChCharisSIL"/>
              </w:rPr>
            </w:pPr>
            <w:r w:rsidRPr="005F70FB">
              <w:rPr>
                <w:rStyle w:val="ChCharisSIL"/>
              </w:rPr>
              <w:t>ˈdʒu.mɐt̚</w:t>
            </w:r>
          </w:p>
        </w:tc>
        <w:tc>
          <w:tcPr>
            <w:tcW w:w="1275" w:type="dxa"/>
            <w:shd w:val="clear" w:color="auto" w:fill="auto"/>
          </w:tcPr>
          <w:p w14:paraId="19231AD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2CA7942" w14:textId="77777777" w:rsidR="000F4F82" w:rsidRPr="005F70FB" w:rsidRDefault="000F4F82" w:rsidP="00A551BF">
            <w:pPr>
              <w:pStyle w:val="TableCell0-0115Break"/>
            </w:pPr>
            <w:r w:rsidRPr="005F70FB">
              <w:t>Friday</w:t>
            </w:r>
          </w:p>
        </w:tc>
      </w:tr>
      <w:tr w:rsidR="00AC23C4" w:rsidRPr="005F70FB" w14:paraId="25A93480" w14:textId="77777777" w:rsidTr="00BC00CF">
        <w:tc>
          <w:tcPr>
            <w:tcW w:w="240" w:type="dxa"/>
            <w:shd w:val="clear" w:color="auto" w:fill="auto"/>
          </w:tcPr>
          <w:p w14:paraId="388B0DEA" w14:textId="77777777" w:rsidR="000F4F82" w:rsidRPr="005F70FB" w:rsidRDefault="000F4F82" w:rsidP="00A551BF">
            <w:pPr>
              <w:pStyle w:val="TableCell0-0115Break"/>
              <w:rPr>
                <w:rStyle w:val="ExampleSource"/>
              </w:rPr>
            </w:pPr>
          </w:p>
        </w:tc>
        <w:tc>
          <w:tcPr>
            <w:tcW w:w="1249" w:type="dxa"/>
            <w:shd w:val="clear" w:color="auto" w:fill="auto"/>
          </w:tcPr>
          <w:p w14:paraId="49A1972F" w14:textId="77777777" w:rsidR="000F4F82" w:rsidRPr="005F70FB" w:rsidRDefault="000F4F82" w:rsidP="00A551BF">
            <w:pPr>
              <w:pStyle w:val="TableCell0-0115Break"/>
              <w:rPr>
                <w:rStyle w:val="ChItalBold"/>
              </w:rPr>
            </w:pPr>
            <w:r w:rsidRPr="005F70FB">
              <w:rPr>
                <w:rStyle w:val="ChItalBold"/>
              </w:rPr>
              <w:t>jumla</w:t>
            </w:r>
          </w:p>
        </w:tc>
        <w:tc>
          <w:tcPr>
            <w:tcW w:w="1587" w:type="dxa"/>
            <w:shd w:val="clear" w:color="auto" w:fill="auto"/>
          </w:tcPr>
          <w:p w14:paraId="5731C35C" w14:textId="77777777" w:rsidR="000F4F82" w:rsidRPr="005F70FB" w:rsidRDefault="000F4F82" w:rsidP="00A551BF">
            <w:pPr>
              <w:pStyle w:val="TableCell0-0115Break"/>
              <w:rPr>
                <w:rStyle w:val="ChCharisSIL"/>
              </w:rPr>
            </w:pPr>
            <w:r w:rsidRPr="005F70FB">
              <w:rPr>
                <w:rStyle w:val="ChCharisSIL"/>
              </w:rPr>
              <w:t>ˈdʒʊm.la</w:t>
            </w:r>
          </w:p>
        </w:tc>
        <w:tc>
          <w:tcPr>
            <w:tcW w:w="1275" w:type="dxa"/>
            <w:shd w:val="clear" w:color="auto" w:fill="auto"/>
          </w:tcPr>
          <w:p w14:paraId="2B207FB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8D10493" w14:textId="77777777" w:rsidR="000F4F82" w:rsidRPr="005F70FB" w:rsidRDefault="000F4F82" w:rsidP="00A551BF">
            <w:pPr>
              <w:pStyle w:val="TableCell0-0115Break"/>
            </w:pPr>
            <w:r w:rsidRPr="005F70FB">
              <w:t>sum</w:t>
            </w:r>
          </w:p>
        </w:tc>
      </w:tr>
      <w:tr w:rsidR="00AC23C4" w:rsidRPr="005F70FB" w14:paraId="73AF21B1" w14:textId="77777777" w:rsidTr="00BC00CF">
        <w:tc>
          <w:tcPr>
            <w:tcW w:w="240" w:type="dxa"/>
            <w:shd w:val="clear" w:color="auto" w:fill="auto"/>
          </w:tcPr>
          <w:p w14:paraId="674FD5B5" w14:textId="77777777" w:rsidR="000F4F82" w:rsidRPr="005F70FB" w:rsidRDefault="000F4F82" w:rsidP="00A551BF">
            <w:pPr>
              <w:pStyle w:val="TableCell0-0115Break"/>
              <w:rPr>
                <w:rStyle w:val="ExampleSource"/>
              </w:rPr>
            </w:pPr>
          </w:p>
        </w:tc>
        <w:tc>
          <w:tcPr>
            <w:tcW w:w="1249" w:type="dxa"/>
            <w:shd w:val="clear" w:color="auto" w:fill="auto"/>
          </w:tcPr>
          <w:p w14:paraId="7CC67E55" w14:textId="77777777" w:rsidR="000F4F82" w:rsidRPr="005F70FB" w:rsidRDefault="000F4F82" w:rsidP="00A551BF">
            <w:pPr>
              <w:pStyle w:val="TableCell0-0115Break"/>
              <w:rPr>
                <w:rStyle w:val="ChItalBold"/>
              </w:rPr>
            </w:pPr>
            <w:r w:rsidRPr="005F70FB">
              <w:rPr>
                <w:rStyle w:val="ChItalBold"/>
              </w:rPr>
              <w:t>justru</w:t>
            </w:r>
          </w:p>
        </w:tc>
        <w:tc>
          <w:tcPr>
            <w:tcW w:w="1587" w:type="dxa"/>
            <w:shd w:val="clear" w:color="auto" w:fill="auto"/>
          </w:tcPr>
          <w:p w14:paraId="65E96D33" w14:textId="77777777" w:rsidR="000F4F82" w:rsidRPr="005F70FB" w:rsidRDefault="000F4F82" w:rsidP="00A551BF">
            <w:pPr>
              <w:pStyle w:val="TableCell0-0115Break"/>
              <w:rPr>
                <w:rStyle w:val="ChCharisSIL"/>
              </w:rPr>
            </w:pPr>
            <w:r w:rsidRPr="005F70FB">
              <w:rPr>
                <w:rStyle w:val="ChCharisSIL"/>
              </w:rPr>
              <w:t>ˈdʒʊs.tɾu</w:t>
            </w:r>
          </w:p>
        </w:tc>
        <w:tc>
          <w:tcPr>
            <w:tcW w:w="1275" w:type="dxa"/>
            <w:shd w:val="clear" w:color="auto" w:fill="auto"/>
          </w:tcPr>
          <w:p w14:paraId="470F3424" w14:textId="77777777" w:rsidR="000F4F82" w:rsidRPr="005F70FB" w:rsidRDefault="000F4F82" w:rsidP="00A551BF">
            <w:pPr>
              <w:pStyle w:val="TableCell0-0115Break"/>
              <w:rPr>
                <w:rStyle w:val="ChSmallCaps"/>
              </w:rPr>
            </w:pPr>
            <w:r w:rsidRPr="005F70FB">
              <w:rPr>
                <w:rStyle w:val="ChSmallCaps"/>
              </w:rPr>
              <w:t>adv</w:t>
            </w:r>
          </w:p>
        </w:tc>
        <w:tc>
          <w:tcPr>
            <w:tcW w:w="2379" w:type="dxa"/>
            <w:shd w:val="clear" w:color="auto" w:fill="auto"/>
          </w:tcPr>
          <w:p w14:paraId="2D501129" w14:textId="77777777" w:rsidR="000F4F82" w:rsidRPr="005F70FB" w:rsidRDefault="000F4F82" w:rsidP="00A551BF">
            <w:pPr>
              <w:pStyle w:val="TableCell0-0115Break"/>
            </w:pPr>
            <w:r w:rsidRPr="005F70FB">
              <w:t>precisely</w:t>
            </w:r>
          </w:p>
        </w:tc>
      </w:tr>
      <w:tr w:rsidR="00AC23C4" w:rsidRPr="005F70FB" w14:paraId="674678E8" w14:textId="77777777" w:rsidTr="00BC00CF">
        <w:tc>
          <w:tcPr>
            <w:tcW w:w="240" w:type="dxa"/>
            <w:shd w:val="clear" w:color="auto" w:fill="auto"/>
          </w:tcPr>
          <w:p w14:paraId="20AC6E4D" w14:textId="77777777" w:rsidR="000F4F82" w:rsidRPr="005F70FB" w:rsidRDefault="000F4F82" w:rsidP="000F4F82">
            <w:pPr>
              <w:pStyle w:val="TableCell0-2115ptBreak"/>
              <w:rPr>
                <w:rStyle w:val="ExampleSource"/>
              </w:rPr>
            </w:pPr>
          </w:p>
        </w:tc>
        <w:tc>
          <w:tcPr>
            <w:tcW w:w="1249" w:type="dxa"/>
            <w:shd w:val="clear" w:color="auto" w:fill="auto"/>
          </w:tcPr>
          <w:p w14:paraId="12104223" w14:textId="77777777" w:rsidR="000F4F82" w:rsidRPr="005F70FB" w:rsidRDefault="000F4F82" w:rsidP="000F4F82">
            <w:pPr>
              <w:pStyle w:val="TableCell0-2115ptBreak"/>
              <w:rPr>
                <w:rStyle w:val="ChItalBold"/>
              </w:rPr>
            </w:pPr>
            <w:r w:rsidRPr="005F70FB">
              <w:rPr>
                <w:rStyle w:val="ChItalBold"/>
              </w:rPr>
              <w:t>juta</w:t>
            </w:r>
          </w:p>
        </w:tc>
        <w:tc>
          <w:tcPr>
            <w:tcW w:w="1587" w:type="dxa"/>
            <w:shd w:val="clear" w:color="auto" w:fill="auto"/>
          </w:tcPr>
          <w:p w14:paraId="14C5FB1B" w14:textId="77777777" w:rsidR="000F4F82" w:rsidRPr="005F70FB" w:rsidRDefault="000F4F82" w:rsidP="000F4F82">
            <w:pPr>
              <w:pStyle w:val="TableCell0-2115ptBreak"/>
              <w:rPr>
                <w:rStyle w:val="ChCharisSIL"/>
              </w:rPr>
            </w:pPr>
            <w:r w:rsidRPr="005F70FB">
              <w:rPr>
                <w:rStyle w:val="ChCharisSIL"/>
              </w:rPr>
              <w:t>ˈdʒu.ta</w:t>
            </w:r>
          </w:p>
        </w:tc>
        <w:tc>
          <w:tcPr>
            <w:tcW w:w="1275" w:type="dxa"/>
            <w:shd w:val="clear" w:color="auto" w:fill="auto"/>
          </w:tcPr>
          <w:p w14:paraId="0A3EEBBE" w14:textId="77777777" w:rsidR="000F4F82" w:rsidRPr="005F70FB" w:rsidRDefault="000F4F82" w:rsidP="000F4F82">
            <w:pPr>
              <w:pStyle w:val="TableCell0-2115ptBreak"/>
              <w:rPr>
                <w:rStyle w:val="ChSmallCaps"/>
              </w:rPr>
            </w:pPr>
            <w:r w:rsidRPr="005F70FB">
              <w:rPr>
                <w:rStyle w:val="ChSmallCaps"/>
              </w:rPr>
              <w:t>num.c</w:t>
            </w:r>
          </w:p>
        </w:tc>
        <w:tc>
          <w:tcPr>
            <w:tcW w:w="2379" w:type="dxa"/>
            <w:shd w:val="clear" w:color="auto" w:fill="auto"/>
          </w:tcPr>
          <w:p w14:paraId="2AE67C97" w14:textId="77777777" w:rsidR="000F4F82" w:rsidRPr="005F70FB" w:rsidRDefault="000F4F82" w:rsidP="000F4F82">
            <w:pPr>
              <w:pStyle w:val="TableCell0-2115ptBreak"/>
            </w:pPr>
            <w:r w:rsidRPr="005F70FB">
              <w:t>million</w:t>
            </w:r>
          </w:p>
        </w:tc>
      </w:tr>
      <w:tr w:rsidR="00AC23C4" w:rsidRPr="005F70FB" w14:paraId="6AB99327" w14:textId="77777777" w:rsidTr="00BC00CF">
        <w:tc>
          <w:tcPr>
            <w:tcW w:w="240" w:type="dxa"/>
            <w:shd w:val="clear" w:color="auto" w:fill="auto"/>
          </w:tcPr>
          <w:p w14:paraId="15994423" w14:textId="77777777" w:rsidR="000F4F82" w:rsidRPr="005F70FB" w:rsidRDefault="000F4F82" w:rsidP="000F4F82">
            <w:pPr>
              <w:pStyle w:val="TableCell2-2"/>
              <w:rPr>
                <w:rStyle w:val="ExampleSource"/>
              </w:rPr>
            </w:pPr>
          </w:p>
        </w:tc>
        <w:tc>
          <w:tcPr>
            <w:tcW w:w="1249" w:type="dxa"/>
            <w:shd w:val="clear" w:color="auto" w:fill="auto"/>
          </w:tcPr>
          <w:p w14:paraId="33D79CC0" w14:textId="77777777" w:rsidR="000F4F82" w:rsidRPr="005F70FB" w:rsidRDefault="000F4F82" w:rsidP="000F4F82">
            <w:pPr>
              <w:pStyle w:val="TableCell2-2"/>
              <w:rPr>
                <w:rStyle w:val="ChBold"/>
              </w:rPr>
            </w:pPr>
            <w:r w:rsidRPr="005F70FB">
              <w:rPr>
                <w:rStyle w:val="ChBold"/>
              </w:rPr>
              <w:t>K</w:t>
            </w:r>
          </w:p>
        </w:tc>
        <w:tc>
          <w:tcPr>
            <w:tcW w:w="1587" w:type="dxa"/>
            <w:shd w:val="clear" w:color="auto" w:fill="auto"/>
          </w:tcPr>
          <w:p w14:paraId="71A547C4" w14:textId="77777777" w:rsidR="000F4F82" w:rsidRPr="005F70FB" w:rsidRDefault="000F4F82" w:rsidP="000F4F82">
            <w:pPr>
              <w:pStyle w:val="TableCell2-2"/>
            </w:pPr>
          </w:p>
        </w:tc>
        <w:tc>
          <w:tcPr>
            <w:tcW w:w="1275" w:type="dxa"/>
            <w:shd w:val="clear" w:color="auto" w:fill="auto"/>
          </w:tcPr>
          <w:p w14:paraId="6CBF181F" w14:textId="77777777" w:rsidR="000F4F82" w:rsidRPr="005F70FB" w:rsidRDefault="000F4F82" w:rsidP="000F4F82">
            <w:pPr>
              <w:pStyle w:val="TableCell2-2"/>
            </w:pPr>
          </w:p>
        </w:tc>
        <w:tc>
          <w:tcPr>
            <w:tcW w:w="2379" w:type="dxa"/>
            <w:shd w:val="clear" w:color="auto" w:fill="auto"/>
          </w:tcPr>
          <w:p w14:paraId="7A0D4915" w14:textId="77777777" w:rsidR="000F4F82" w:rsidRPr="005F70FB" w:rsidRDefault="000F4F82" w:rsidP="000F4F82">
            <w:pPr>
              <w:pStyle w:val="TableCell2-2"/>
            </w:pPr>
          </w:p>
        </w:tc>
      </w:tr>
      <w:tr w:rsidR="00AC23C4" w:rsidRPr="005F70FB" w14:paraId="50CC798D" w14:textId="77777777" w:rsidTr="00BC00CF">
        <w:tc>
          <w:tcPr>
            <w:tcW w:w="240" w:type="dxa"/>
            <w:shd w:val="clear" w:color="auto" w:fill="auto"/>
          </w:tcPr>
          <w:p w14:paraId="6C4F27FE" w14:textId="77777777" w:rsidR="000F4F82" w:rsidRPr="005F70FB" w:rsidRDefault="000F4F82" w:rsidP="00A551BF">
            <w:pPr>
              <w:pStyle w:val="TableCell0-0115Break"/>
              <w:rPr>
                <w:rStyle w:val="ExampleSource"/>
              </w:rPr>
            </w:pPr>
          </w:p>
        </w:tc>
        <w:tc>
          <w:tcPr>
            <w:tcW w:w="1249" w:type="dxa"/>
            <w:shd w:val="clear" w:color="auto" w:fill="auto"/>
          </w:tcPr>
          <w:p w14:paraId="33BE1989" w14:textId="77777777" w:rsidR="000F4F82" w:rsidRPr="005F70FB" w:rsidRDefault="000F4F82" w:rsidP="00A551BF">
            <w:pPr>
              <w:pStyle w:val="TableCell0-0115Break"/>
              <w:rPr>
                <w:rStyle w:val="ChItalBold"/>
              </w:rPr>
            </w:pPr>
            <w:r w:rsidRPr="005F70FB">
              <w:rPr>
                <w:rStyle w:val="ChItalBold"/>
              </w:rPr>
              <w:t>kabul</w:t>
            </w:r>
          </w:p>
        </w:tc>
        <w:tc>
          <w:tcPr>
            <w:tcW w:w="1587" w:type="dxa"/>
            <w:shd w:val="clear" w:color="auto" w:fill="auto"/>
          </w:tcPr>
          <w:p w14:paraId="1EE663BB" w14:textId="77777777" w:rsidR="000F4F82" w:rsidRPr="005F70FB" w:rsidRDefault="000F4F82" w:rsidP="00A551BF">
            <w:pPr>
              <w:pStyle w:val="TableCell0-0115Break"/>
              <w:rPr>
                <w:rStyle w:val="ChCharisSIL"/>
              </w:rPr>
            </w:pPr>
            <w:r w:rsidRPr="005F70FB">
              <w:rPr>
                <w:rStyle w:val="ChCharisSIL"/>
              </w:rPr>
              <w:t>ˈka.bʊl</w:t>
            </w:r>
          </w:p>
        </w:tc>
        <w:tc>
          <w:tcPr>
            <w:tcW w:w="1275" w:type="dxa"/>
            <w:shd w:val="clear" w:color="auto" w:fill="auto"/>
          </w:tcPr>
          <w:p w14:paraId="078CB0F0"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B6C9CE9" w14:textId="77777777" w:rsidR="000F4F82" w:rsidRPr="005F70FB" w:rsidRDefault="000F4F82" w:rsidP="00A551BF">
            <w:pPr>
              <w:pStyle w:val="TableCell0-0115Break"/>
            </w:pPr>
            <w:r w:rsidRPr="005F70FB">
              <w:t>grant</w:t>
            </w:r>
          </w:p>
        </w:tc>
      </w:tr>
      <w:tr w:rsidR="00AC23C4" w:rsidRPr="005F70FB" w14:paraId="1869970C" w14:textId="77777777" w:rsidTr="00BC00CF">
        <w:tc>
          <w:tcPr>
            <w:tcW w:w="240" w:type="dxa"/>
            <w:shd w:val="clear" w:color="auto" w:fill="auto"/>
          </w:tcPr>
          <w:p w14:paraId="4F5FE712" w14:textId="77777777" w:rsidR="000F4F82" w:rsidRPr="005F70FB" w:rsidRDefault="000F4F82" w:rsidP="00A551BF">
            <w:pPr>
              <w:pStyle w:val="TableCell0-0115Break"/>
              <w:rPr>
                <w:rStyle w:val="ExampleSource"/>
              </w:rPr>
            </w:pPr>
          </w:p>
        </w:tc>
        <w:tc>
          <w:tcPr>
            <w:tcW w:w="1249" w:type="dxa"/>
            <w:shd w:val="clear" w:color="auto" w:fill="auto"/>
          </w:tcPr>
          <w:p w14:paraId="2D307701" w14:textId="77777777" w:rsidR="000F4F82" w:rsidRPr="005F70FB" w:rsidRDefault="000F4F82" w:rsidP="00A551BF">
            <w:pPr>
              <w:pStyle w:val="TableCell0-0115Break"/>
              <w:rPr>
                <w:rStyle w:val="ChItalBold"/>
              </w:rPr>
            </w:pPr>
            <w:r w:rsidRPr="005F70FB">
              <w:rPr>
                <w:rStyle w:val="ChItalBold"/>
              </w:rPr>
              <w:t>kaca</w:t>
            </w:r>
          </w:p>
        </w:tc>
        <w:tc>
          <w:tcPr>
            <w:tcW w:w="1587" w:type="dxa"/>
            <w:shd w:val="clear" w:color="auto" w:fill="auto"/>
          </w:tcPr>
          <w:p w14:paraId="3752368F" w14:textId="77777777" w:rsidR="000F4F82" w:rsidRPr="005F70FB" w:rsidRDefault="000F4F82" w:rsidP="00A551BF">
            <w:pPr>
              <w:pStyle w:val="TableCell0-0115Break"/>
              <w:rPr>
                <w:rStyle w:val="ChCharisSIL"/>
              </w:rPr>
            </w:pPr>
            <w:r w:rsidRPr="005F70FB">
              <w:rPr>
                <w:rStyle w:val="ChCharisSIL"/>
              </w:rPr>
              <w:t>ˈka.tʃa</w:t>
            </w:r>
          </w:p>
        </w:tc>
        <w:tc>
          <w:tcPr>
            <w:tcW w:w="1275" w:type="dxa"/>
            <w:shd w:val="clear" w:color="auto" w:fill="auto"/>
          </w:tcPr>
          <w:p w14:paraId="6803D39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5D8C77A" w14:textId="77777777" w:rsidR="000F4F82" w:rsidRPr="005F70FB" w:rsidRDefault="000F4F82" w:rsidP="00A551BF">
            <w:pPr>
              <w:pStyle w:val="TableCell0-0115Break"/>
            </w:pPr>
            <w:r w:rsidRPr="005F70FB">
              <w:t>glass</w:t>
            </w:r>
          </w:p>
        </w:tc>
      </w:tr>
      <w:tr w:rsidR="00AC23C4" w:rsidRPr="005F70FB" w14:paraId="6C391D67" w14:textId="77777777" w:rsidTr="00BC00CF">
        <w:tc>
          <w:tcPr>
            <w:tcW w:w="240" w:type="dxa"/>
            <w:shd w:val="clear" w:color="auto" w:fill="auto"/>
          </w:tcPr>
          <w:p w14:paraId="25D4676D" w14:textId="77777777" w:rsidR="000F4F82" w:rsidRPr="005F70FB" w:rsidRDefault="000F4F82" w:rsidP="00A551BF">
            <w:pPr>
              <w:pStyle w:val="TableCell0-0115Break"/>
              <w:rPr>
                <w:rStyle w:val="ExampleSource"/>
              </w:rPr>
            </w:pPr>
          </w:p>
        </w:tc>
        <w:tc>
          <w:tcPr>
            <w:tcW w:w="1249" w:type="dxa"/>
            <w:shd w:val="clear" w:color="auto" w:fill="auto"/>
          </w:tcPr>
          <w:p w14:paraId="60907FB0" w14:textId="77777777" w:rsidR="000F4F82" w:rsidRPr="005F70FB" w:rsidRDefault="000F4F82" w:rsidP="00A551BF">
            <w:pPr>
              <w:pStyle w:val="TableCell0-0115Break"/>
              <w:rPr>
                <w:rStyle w:val="ChItalBold"/>
              </w:rPr>
            </w:pPr>
            <w:r w:rsidRPr="005F70FB">
              <w:rPr>
                <w:rStyle w:val="ChItalBold"/>
              </w:rPr>
              <w:t>kader</w:t>
            </w:r>
          </w:p>
        </w:tc>
        <w:tc>
          <w:tcPr>
            <w:tcW w:w="1587" w:type="dxa"/>
            <w:shd w:val="clear" w:color="auto" w:fill="auto"/>
          </w:tcPr>
          <w:p w14:paraId="227F5A88" w14:textId="77777777" w:rsidR="000F4F82" w:rsidRPr="005F70FB" w:rsidRDefault="000F4F82" w:rsidP="00A551BF">
            <w:pPr>
              <w:pStyle w:val="TableCell0-0115Break"/>
              <w:rPr>
                <w:rStyle w:val="ChCharisSIL"/>
              </w:rPr>
            </w:pPr>
            <w:r w:rsidRPr="005F70FB">
              <w:rPr>
                <w:rStyle w:val="ChCharisSIL"/>
              </w:rPr>
              <w:t>ˈka.dɛ̞r</w:t>
            </w:r>
          </w:p>
        </w:tc>
        <w:tc>
          <w:tcPr>
            <w:tcW w:w="1275" w:type="dxa"/>
            <w:shd w:val="clear" w:color="auto" w:fill="auto"/>
          </w:tcPr>
          <w:p w14:paraId="0AC0D3D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28BE767" w14:textId="77777777" w:rsidR="000F4F82" w:rsidRPr="005F70FB" w:rsidRDefault="000F4F82" w:rsidP="00A551BF">
            <w:pPr>
              <w:pStyle w:val="TableCell0-0115Break"/>
            </w:pPr>
            <w:r w:rsidRPr="005F70FB">
              <w:t>cadre</w:t>
            </w:r>
          </w:p>
        </w:tc>
      </w:tr>
      <w:tr w:rsidR="00AC23C4" w:rsidRPr="005F70FB" w14:paraId="5910AAF3" w14:textId="77777777" w:rsidTr="00BC00CF">
        <w:tc>
          <w:tcPr>
            <w:tcW w:w="240" w:type="dxa"/>
            <w:shd w:val="clear" w:color="auto" w:fill="auto"/>
          </w:tcPr>
          <w:p w14:paraId="6629E117" w14:textId="77777777" w:rsidR="000F4F82" w:rsidRPr="005F70FB" w:rsidRDefault="000F4F82" w:rsidP="00A551BF">
            <w:pPr>
              <w:pStyle w:val="TableCell0-0115Break"/>
              <w:rPr>
                <w:rStyle w:val="ExampleSource"/>
              </w:rPr>
            </w:pPr>
          </w:p>
        </w:tc>
        <w:tc>
          <w:tcPr>
            <w:tcW w:w="1249" w:type="dxa"/>
            <w:shd w:val="clear" w:color="auto" w:fill="auto"/>
          </w:tcPr>
          <w:p w14:paraId="6FAD261D" w14:textId="77777777" w:rsidR="000F4F82" w:rsidRPr="005F70FB" w:rsidRDefault="000F4F82" w:rsidP="00A551BF">
            <w:pPr>
              <w:pStyle w:val="TableCell0-0115Break"/>
              <w:rPr>
                <w:rStyle w:val="ChItalBold"/>
              </w:rPr>
            </w:pPr>
            <w:r w:rsidRPr="005F70FB">
              <w:rPr>
                <w:rStyle w:val="ChItalBold"/>
              </w:rPr>
              <w:t>kafir</w:t>
            </w:r>
          </w:p>
        </w:tc>
        <w:tc>
          <w:tcPr>
            <w:tcW w:w="1587" w:type="dxa"/>
            <w:shd w:val="clear" w:color="auto" w:fill="auto"/>
          </w:tcPr>
          <w:p w14:paraId="609C22EA" w14:textId="77777777" w:rsidR="000F4F82" w:rsidRPr="005F70FB" w:rsidRDefault="000F4F82" w:rsidP="00A551BF">
            <w:pPr>
              <w:pStyle w:val="TableCell0-0115Break"/>
              <w:rPr>
                <w:rStyle w:val="ChCharisSIL"/>
              </w:rPr>
            </w:pPr>
            <w:r w:rsidRPr="005F70FB">
              <w:rPr>
                <w:rStyle w:val="ChCharisSIL"/>
              </w:rPr>
              <w:t>ˈka.fɪr</w:t>
            </w:r>
          </w:p>
        </w:tc>
        <w:tc>
          <w:tcPr>
            <w:tcW w:w="1275" w:type="dxa"/>
            <w:shd w:val="clear" w:color="auto" w:fill="auto"/>
          </w:tcPr>
          <w:p w14:paraId="60F458E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90467D9" w14:textId="77777777" w:rsidR="000F4F82" w:rsidRPr="005F70FB" w:rsidRDefault="000F4F82" w:rsidP="00A551BF">
            <w:pPr>
              <w:pStyle w:val="TableCell0-0115Break"/>
            </w:pPr>
            <w:r w:rsidRPr="005F70FB">
              <w:t>unbeliever</w:t>
            </w:r>
          </w:p>
        </w:tc>
      </w:tr>
      <w:tr w:rsidR="00AC23C4" w:rsidRPr="005F70FB" w14:paraId="3CBF0AEB" w14:textId="77777777" w:rsidTr="00BC00CF">
        <w:tc>
          <w:tcPr>
            <w:tcW w:w="240" w:type="dxa"/>
            <w:shd w:val="clear" w:color="auto" w:fill="auto"/>
          </w:tcPr>
          <w:p w14:paraId="6F7B122D"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5F7549BF" w14:textId="77777777" w:rsidR="000F4F82" w:rsidRPr="005F70FB" w:rsidRDefault="000F4F82" w:rsidP="00A551BF">
            <w:pPr>
              <w:pStyle w:val="TableCell0-0115Break"/>
              <w:rPr>
                <w:rStyle w:val="ChItalBold"/>
              </w:rPr>
            </w:pPr>
            <w:r w:rsidRPr="005F70FB">
              <w:rPr>
                <w:rStyle w:val="ChItalBold"/>
              </w:rPr>
              <w:t>kakaw</w:t>
            </w:r>
          </w:p>
        </w:tc>
        <w:tc>
          <w:tcPr>
            <w:tcW w:w="1587" w:type="dxa"/>
            <w:shd w:val="clear" w:color="auto" w:fill="auto"/>
          </w:tcPr>
          <w:p w14:paraId="319B18E7" w14:textId="77777777" w:rsidR="000F4F82" w:rsidRPr="005F70FB" w:rsidRDefault="000F4F82" w:rsidP="00A551BF">
            <w:pPr>
              <w:pStyle w:val="TableCell0-0115Break"/>
              <w:rPr>
                <w:rStyle w:val="ChCharisSIL"/>
              </w:rPr>
            </w:pPr>
            <w:r w:rsidRPr="005F70FB">
              <w:rPr>
                <w:rStyle w:val="ChCharisSIL"/>
              </w:rPr>
              <w:t>ka.ˈkɐw</w:t>
            </w:r>
          </w:p>
        </w:tc>
        <w:tc>
          <w:tcPr>
            <w:tcW w:w="1275" w:type="dxa"/>
            <w:shd w:val="clear" w:color="auto" w:fill="auto"/>
          </w:tcPr>
          <w:p w14:paraId="26171AB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F683B7D" w14:textId="77777777" w:rsidR="000F4F82" w:rsidRPr="005F70FB" w:rsidRDefault="000F4F82" w:rsidP="00A551BF">
            <w:pPr>
              <w:pStyle w:val="TableCell0-0115Break"/>
            </w:pPr>
            <w:r w:rsidRPr="005F70FB">
              <w:t>cacao</w:t>
            </w:r>
          </w:p>
        </w:tc>
      </w:tr>
      <w:tr w:rsidR="00AC23C4" w:rsidRPr="005F70FB" w14:paraId="4D65403E" w14:textId="77777777" w:rsidTr="00BC00CF">
        <w:tc>
          <w:tcPr>
            <w:tcW w:w="240" w:type="dxa"/>
            <w:shd w:val="clear" w:color="auto" w:fill="auto"/>
          </w:tcPr>
          <w:p w14:paraId="0812B16A" w14:textId="77777777" w:rsidR="000F4F82" w:rsidRPr="005F70FB" w:rsidRDefault="000F4F82" w:rsidP="00A551BF">
            <w:pPr>
              <w:pStyle w:val="TableCell0-0115Break"/>
              <w:rPr>
                <w:rStyle w:val="ExampleSource"/>
              </w:rPr>
            </w:pPr>
          </w:p>
        </w:tc>
        <w:tc>
          <w:tcPr>
            <w:tcW w:w="1249" w:type="dxa"/>
            <w:shd w:val="clear" w:color="auto" w:fill="auto"/>
          </w:tcPr>
          <w:p w14:paraId="502CF364" w14:textId="77777777" w:rsidR="000F4F82" w:rsidRPr="005F70FB" w:rsidRDefault="000F4F82" w:rsidP="00A551BF">
            <w:pPr>
              <w:pStyle w:val="TableCell0-0115Break"/>
              <w:rPr>
                <w:rStyle w:val="ChItalBold"/>
              </w:rPr>
            </w:pPr>
            <w:r w:rsidRPr="005F70FB">
              <w:rPr>
                <w:rStyle w:val="ChItalBold"/>
              </w:rPr>
              <w:t>kalender</w:t>
            </w:r>
          </w:p>
        </w:tc>
        <w:tc>
          <w:tcPr>
            <w:tcW w:w="1587" w:type="dxa"/>
            <w:shd w:val="clear" w:color="auto" w:fill="auto"/>
          </w:tcPr>
          <w:p w14:paraId="678232E5" w14:textId="77777777" w:rsidR="000F4F82" w:rsidRPr="005F70FB" w:rsidRDefault="000F4F82" w:rsidP="00A551BF">
            <w:pPr>
              <w:pStyle w:val="TableCell0-0115Break"/>
              <w:rPr>
                <w:rStyle w:val="ChCharisSIL"/>
              </w:rPr>
            </w:pPr>
            <w:r w:rsidRPr="005F70FB">
              <w:rPr>
                <w:rStyle w:val="ChCharisSIL"/>
              </w:rPr>
              <w:t>ka.ˈlɛ̞n.dɛ̞r</w:t>
            </w:r>
          </w:p>
        </w:tc>
        <w:tc>
          <w:tcPr>
            <w:tcW w:w="1275" w:type="dxa"/>
            <w:shd w:val="clear" w:color="auto" w:fill="auto"/>
          </w:tcPr>
          <w:p w14:paraId="08E766C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05F26EE" w14:textId="77777777" w:rsidR="000F4F82" w:rsidRPr="005F70FB" w:rsidRDefault="000F4F82" w:rsidP="00A551BF">
            <w:pPr>
              <w:pStyle w:val="TableCell0-0115Break"/>
            </w:pPr>
            <w:r w:rsidRPr="005F70FB">
              <w:t>calendar</w:t>
            </w:r>
          </w:p>
        </w:tc>
      </w:tr>
      <w:tr w:rsidR="00AC23C4" w:rsidRPr="005F70FB" w14:paraId="4F36A3C9" w14:textId="77777777" w:rsidTr="00BC00CF">
        <w:tc>
          <w:tcPr>
            <w:tcW w:w="240" w:type="dxa"/>
            <w:shd w:val="clear" w:color="auto" w:fill="auto"/>
          </w:tcPr>
          <w:p w14:paraId="405E64D0" w14:textId="77777777" w:rsidR="000F4F82" w:rsidRPr="005F70FB" w:rsidRDefault="000F4F82" w:rsidP="00A551BF">
            <w:pPr>
              <w:pStyle w:val="TableCell0-0115Break"/>
              <w:rPr>
                <w:rStyle w:val="ExampleSource"/>
              </w:rPr>
            </w:pPr>
          </w:p>
        </w:tc>
        <w:tc>
          <w:tcPr>
            <w:tcW w:w="1249" w:type="dxa"/>
            <w:shd w:val="clear" w:color="auto" w:fill="auto"/>
          </w:tcPr>
          <w:p w14:paraId="004E54AF" w14:textId="77777777" w:rsidR="000F4F82" w:rsidRPr="005F70FB" w:rsidRDefault="000F4F82" w:rsidP="00A551BF">
            <w:pPr>
              <w:pStyle w:val="TableCell0-0115Break"/>
              <w:rPr>
                <w:rStyle w:val="ChItalBold"/>
              </w:rPr>
            </w:pPr>
            <w:r w:rsidRPr="005F70FB">
              <w:rPr>
                <w:rStyle w:val="ChItalBold"/>
              </w:rPr>
              <w:t>kali</w:t>
            </w:r>
          </w:p>
        </w:tc>
        <w:tc>
          <w:tcPr>
            <w:tcW w:w="1587" w:type="dxa"/>
            <w:shd w:val="clear" w:color="auto" w:fill="auto"/>
          </w:tcPr>
          <w:p w14:paraId="58137E3C" w14:textId="77777777" w:rsidR="000F4F82" w:rsidRPr="005F70FB" w:rsidRDefault="000F4F82" w:rsidP="00A551BF">
            <w:pPr>
              <w:pStyle w:val="TableCell0-0115Break"/>
              <w:rPr>
                <w:rStyle w:val="ChCharisSIL"/>
              </w:rPr>
            </w:pPr>
            <w:r w:rsidRPr="005F70FB">
              <w:rPr>
                <w:rStyle w:val="ChCharisSIL"/>
              </w:rPr>
              <w:t>ˈka.li</w:t>
            </w:r>
          </w:p>
        </w:tc>
        <w:tc>
          <w:tcPr>
            <w:tcW w:w="1275" w:type="dxa"/>
            <w:shd w:val="clear" w:color="auto" w:fill="auto"/>
          </w:tcPr>
          <w:p w14:paraId="7EDEBAA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1AAC439" w14:textId="77777777" w:rsidR="000F4F82" w:rsidRPr="005F70FB" w:rsidRDefault="000F4F82" w:rsidP="00A551BF">
            <w:pPr>
              <w:pStyle w:val="TableCell0-0115Break"/>
            </w:pPr>
            <w:r w:rsidRPr="005F70FB">
              <w:t>time</w:t>
            </w:r>
          </w:p>
        </w:tc>
      </w:tr>
      <w:tr w:rsidR="00AC23C4" w:rsidRPr="005F70FB" w14:paraId="3855BDC1" w14:textId="77777777" w:rsidTr="00BC00CF">
        <w:tc>
          <w:tcPr>
            <w:tcW w:w="240" w:type="dxa"/>
            <w:shd w:val="clear" w:color="auto" w:fill="auto"/>
          </w:tcPr>
          <w:p w14:paraId="7E363121" w14:textId="77777777" w:rsidR="000F4F82" w:rsidRPr="005F70FB" w:rsidRDefault="000F4F82" w:rsidP="00A551BF">
            <w:pPr>
              <w:pStyle w:val="TableCell0-0115Break"/>
              <w:rPr>
                <w:rStyle w:val="ExampleSource"/>
              </w:rPr>
            </w:pPr>
          </w:p>
        </w:tc>
        <w:tc>
          <w:tcPr>
            <w:tcW w:w="1249" w:type="dxa"/>
            <w:shd w:val="clear" w:color="auto" w:fill="auto"/>
          </w:tcPr>
          <w:p w14:paraId="0007BA66" w14:textId="77777777" w:rsidR="000F4F82" w:rsidRPr="005F70FB" w:rsidRDefault="000F4F82" w:rsidP="00A551BF">
            <w:pPr>
              <w:pStyle w:val="TableCell0-0115Break"/>
              <w:rPr>
                <w:rStyle w:val="ChItalBold"/>
              </w:rPr>
            </w:pPr>
            <w:r w:rsidRPr="005F70FB">
              <w:rPr>
                <w:rStyle w:val="ChItalBold"/>
              </w:rPr>
              <w:t>kalo</w:t>
            </w:r>
          </w:p>
        </w:tc>
        <w:tc>
          <w:tcPr>
            <w:tcW w:w="1587" w:type="dxa"/>
            <w:shd w:val="clear" w:color="auto" w:fill="auto"/>
          </w:tcPr>
          <w:p w14:paraId="438694D3" w14:textId="77777777" w:rsidR="000F4F82" w:rsidRPr="005F70FB" w:rsidRDefault="000F4F82" w:rsidP="00A551BF">
            <w:pPr>
              <w:pStyle w:val="TableCell0-0115Break"/>
              <w:rPr>
                <w:rStyle w:val="ChCharisSIL"/>
              </w:rPr>
            </w:pPr>
            <w:r w:rsidRPr="005F70FB">
              <w:rPr>
                <w:rStyle w:val="ChCharisSIL"/>
              </w:rPr>
              <w:t>ˈka.lɔ̞</w:t>
            </w:r>
          </w:p>
        </w:tc>
        <w:tc>
          <w:tcPr>
            <w:tcW w:w="1275" w:type="dxa"/>
            <w:shd w:val="clear" w:color="auto" w:fill="auto"/>
          </w:tcPr>
          <w:p w14:paraId="1D083E38" w14:textId="77777777" w:rsidR="000F4F82" w:rsidRPr="005F70FB" w:rsidRDefault="000F4F82" w:rsidP="00A551BF">
            <w:pPr>
              <w:pStyle w:val="TableCell0-0115Break"/>
              <w:rPr>
                <w:rStyle w:val="ChSmallCaps"/>
              </w:rPr>
            </w:pPr>
            <w:r w:rsidRPr="005F70FB">
              <w:rPr>
                <w:rStyle w:val="ChSmallCaps"/>
              </w:rPr>
              <w:t>cnj</w:t>
            </w:r>
          </w:p>
        </w:tc>
        <w:tc>
          <w:tcPr>
            <w:tcW w:w="2379" w:type="dxa"/>
            <w:shd w:val="clear" w:color="auto" w:fill="auto"/>
          </w:tcPr>
          <w:p w14:paraId="6047AA1B" w14:textId="77777777" w:rsidR="000F4F82" w:rsidRPr="005F70FB" w:rsidRDefault="000F4F82" w:rsidP="00A551BF">
            <w:pPr>
              <w:pStyle w:val="TableCell0-0115Break"/>
            </w:pPr>
            <w:r w:rsidRPr="005F70FB">
              <w:t>if</w:t>
            </w:r>
          </w:p>
        </w:tc>
      </w:tr>
      <w:tr w:rsidR="00AC23C4" w:rsidRPr="005F70FB" w14:paraId="7A8EB505" w14:textId="77777777" w:rsidTr="00BC00CF">
        <w:tc>
          <w:tcPr>
            <w:tcW w:w="240" w:type="dxa"/>
            <w:shd w:val="clear" w:color="auto" w:fill="auto"/>
          </w:tcPr>
          <w:p w14:paraId="4C5D56D3" w14:textId="77777777" w:rsidR="000F4F82" w:rsidRPr="005F70FB" w:rsidRDefault="000F4F82" w:rsidP="00A551BF">
            <w:pPr>
              <w:pStyle w:val="TableCell0-0115Break"/>
              <w:rPr>
                <w:rStyle w:val="ExampleSource"/>
              </w:rPr>
            </w:pPr>
          </w:p>
        </w:tc>
        <w:tc>
          <w:tcPr>
            <w:tcW w:w="1249" w:type="dxa"/>
            <w:shd w:val="clear" w:color="auto" w:fill="auto"/>
          </w:tcPr>
          <w:p w14:paraId="33D8C1F5" w14:textId="77777777" w:rsidR="000F4F82" w:rsidRPr="005F70FB" w:rsidRDefault="000F4F82" w:rsidP="00A551BF">
            <w:pPr>
              <w:pStyle w:val="TableCell0-0115Break"/>
              <w:rPr>
                <w:rStyle w:val="ChItalBold"/>
              </w:rPr>
            </w:pPr>
            <w:r w:rsidRPr="005F70FB">
              <w:rPr>
                <w:rStyle w:val="ChItalBold"/>
              </w:rPr>
              <w:t>kamar</w:t>
            </w:r>
          </w:p>
        </w:tc>
        <w:tc>
          <w:tcPr>
            <w:tcW w:w="1587" w:type="dxa"/>
            <w:shd w:val="clear" w:color="auto" w:fill="auto"/>
          </w:tcPr>
          <w:p w14:paraId="1D959DA9" w14:textId="77777777" w:rsidR="000F4F82" w:rsidRPr="005F70FB" w:rsidRDefault="000F4F82" w:rsidP="00A551BF">
            <w:pPr>
              <w:pStyle w:val="TableCell0-0115Break"/>
              <w:rPr>
                <w:rStyle w:val="ChCharisSIL"/>
              </w:rPr>
            </w:pPr>
            <w:r w:rsidRPr="005F70FB">
              <w:rPr>
                <w:rStyle w:val="ChCharisSIL"/>
              </w:rPr>
              <w:t>ˈka.mɐr</w:t>
            </w:r>
          </w:p>
        </w:tc>
        <w:tc>
          <w:tcPr>
            <w:tcW w:w="1275" w:type="dxa"/>
            <w:shd w:val="clear" w:color="auto" w:fill="auto"/>
          </w:tcPr>
          <w:p w14:paraId="0FCE251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2712B15" w14:textId="77777777" w:rsidR="000F4F82" w:rsidRPr="005F70FB" w:rsidRDefault="000F4F82" w:rsidP="00A551BF">
            <w:pPr>
              <w:pStyle w:val="TableCell0-0115Break"/>
            </w:pPr>
            <w:r w:rsidRPr="005F70FB">
              <w:t>room</w:t>
            </w:r>
          </w:p>
        </w:tc>
      </w:tr>
      <w:tr w:rsidR="00AC23C4" w:rsidRPr="005F70FB" w14:paraId="36E0C7D3" w14:textId="77777777" w:rsidTr="00BC00CF">
        <w:tc>
          <w:tcPr>
            <w:tcW w:w="240" w:type="dxa"/>
            <w:shd w:val="clear" w:color="auto" w:fill="auto"/>
          </w:tcPr>
          <w:p w14:paraId="4FC36C56" w14:textId="77777777" w:rsidR="000F4F82" w:rsidRPr="005F70FB" w:rsidRDefault="000F4F82" w:rsidP="00A551BF">
            <w:pPr>
              <w:pStyle w:val="TableCell0-0115Break"/>
              <w:rPr>
                <w:rStyle w:val="ExampleSource"/>
              </w:rPr>
            </w:pPr>
          </w:p>
        </w:tc>
        <w:tc>
          <w:tcPr>
            <w:tcW w:w="1249" w:type="dxa"/>
            <w:shd w:val="clear" w:color="auto" w:fill="auto"/>
          </w:tcPr>
          <w:p w14:paraId="17201243" w14:textId="77777777" w:rsidR="000F4F82" w:rsidRPr="005F70FB" w:rsidRDefault="000F4F82" w:rsidP="00A551BF">
            <w:pPr>
              <w:pStyle w:val="TableCell0-0115Break"/>
              <w:rPr>
                <w:rStyle w:val="ChItalBold"/>
              </w:rPr>
            </w:pPr>
            <w:r w:rsidRPr="005F70FB">
              <w:rPr>
                <w:rStyle w:val="ChItalBold"/>
              </w:rPr>
              <w:t>kamis</w:t>
            </w:r>
          </w:p>
        </w:tc>
        <w:tc>
          <w:tcPr>
            <w:tcW w:w="1587" w:type="dxa"/>
            <w:shd w:val="clear" w:color="auto" w:fill="auto"/>
          </w:tcPr>
          <w:p w14:paraId="446940D9" w14:textId="77777777" w:rsidR="000F4F82" w:rsidRPr="005F70FB" w:rsidRDefault="000F4F82" w:rsidP="00A551BF">
            <w:pPr>
              <w:pStyle w:val="TableCell0-0115Break"/>
              <w:rPr>
                <w:rStyle w:val="ChCharisSIL"/>
              </w:rPr>
            </w:pPr>
            <w:r w:rsidRPr="005F70FB">
              <w:rPr>
                <w:rStyle w:val="ChCharisSIL"/>
              </w:rPr>
              <w:t>ˈka.mɪs</w:t>
            </w:r>
          </w:p>
        </w:tc>
        <w:tc>
          <w:tcPr>
            <w:tcW w:w="1275" w:type="dxa"/>
            <w:shd w:val="clear" w:color="auto" w:fill="auto"/>
          </w:tcPr>
          <w:p w14:paraId="14E99AA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0DDC523" w14:textId="77777777" w:rsidR="000F4F82" w:rsidRPr="005F70FB" w:rsidRDefault="000F4F82" w:rsidP="00A551BF">
            <w:pPr>
              <w:pStyle w:val="TableCell0-0115Break"/>
            </w:pPr>
            <w:r w:rsidRPr="005F70FB">
              <w:t>Thursday</w:t>
            </w:r>
          </w:p>
        </w:tc>
      </w:tr>
      <w:tr w:rsidR="00AC23C4" w:rsidRPr="005F70FB" w14:paraId="0D0C3584" w14:textId="77777777" w:rsidTr="00BC00CF">
        <w:tc>
          <w:tcPr>
            <w:tcW w:w="240" w:type="dxa"/>
            <w:shd w:val="clear" w:color="auto" w:fill="auto"/>
          </w:tcPr>
          <w:p w14:paraId="685ECA02" w14:textId="77777777" w:rsidR="000F4F82" w:rsidRPr="005F70FB" w:rsidRDefault="000F4F82" w:rsidP="00A551BF">
            <w:pPr>
              <w:pStyle w:val="TableCell0-0115Break"/>
              <w:rPr>
                <w:rStyle w:val="ExampleSource"/>
              </w:rPr>
            </w:pPr>
          </w:p>
        </w:tc>
        <w:tc>
          <w:tcPr>
            <w:tcW w:w="1249" w:type="dxa"/>
            <w:shd w:val="clear" w:color="auto" w:fill="auto"/>
          </w:tcPr>
          <w:p w14:paraId="17789F32" w14:textId="77777777" w:rsidR="000F4F82" w:rsidRPr="005F70FB" w:rsidRDefault="000F4F82" w:rsidP="00A551BF">
            <w:pPr>
              <w:pStyle w:val="TableCell0-0115Break"/>
              <w:rPr>
                <w:rStyle w:val="ChItalBold"/>
              </w:rPr>
            </w:pPr>
            <w:r w:rsidRPr="005F70FB">
              <w:rPr>
                <w:rStyle w:val="ChItalBold"/>
              </w:rPr>
              <w:t>kampus</w:t>
            </w:r>
          </w:p>
        </w:tc>
        <w:tc>
          <w:tcPr>
            <w:tcW w:w="1587" w:type="dxa"/>
            <w:shd w:val="clear" w:color="auto" w:fill="auto"/>
          </w:tcPr>
          <w:p w14:paraId="09800D4B" w14:textId="77777777" w:rsidR="000F4F82" w:rsidRPr="005F70FB" w:rsidRDefault="000F4F82" w:rsidP="00A551BF">
            <w:pPr>
              <w:pStyle w:val="TableCell0-0115Break"/>
              <w:rPr>
                <w:rStyle w:val="ChCharisSIL"/>
              </w:rPr>
            </w:pPr>
            <w:r w:rsidRPr="005F70FB">
              <w:rPr>
                <w:rStyle w:val="ChCharisSIL"/>
              </w:rPr>
              <w:t>ˈkɐm.pʊs</w:t>
            </w:r>
          </w:p>
        </w:tc>
        <w:tc>
          <w:tcPr>
            <w:tcW w:w="1275" w:type="dxa"/>
            <w:shd w:val="clear" w:color="auto" w:fill="auto"/>
          </w:tcPr>
          <w:p w14:paraId="108ABEB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5C2CBAB" w14:textId="77777777" w:rsidR="000F4F82" w:rsidRPr="005F70FB" w:rsidRDefault="000F4F82" w:rsidP="00A551BF">
            <w:pPr>
              <w:pStyle w:val="TableCell0-0115Break"/>
            </w:pPr>
            <w:r w:rsidRPr="005F70FB">
              <w:t>campus</w:t>
            </w:r>
          </w:p>
        </w:tc>
      </w:tr>
      <w:tr w:rsidR="00AC23C4" w:rsidRPr="005F70FB" w14:paraId="625FF12A" w14:textId="77777777" w:rsidTr="00BC00CF">
        <w:tc>
          <w:tcPr>
            <w:tcW w:w="240" w:type="dxa"/>
            <w:shd w:val="clear" w:color="auto" w:fill="auto"/>
          </w:tcPr>
          <w:p w14:paraId="286DCCFD" w14:textId="77777777" w:rsidR="000F4F82" w:rsidRPr="005F70FB" w:rsidRDefault="000F4F82" w:rsidP="00A551BF">
            <w:pPr>
              <w:pStyle w:val="TableCell0-0115Break"/>
              <w:rPr>
                <w:rStyle w:val="ExampleSource"/>
              </w:rPr>
            </w:pPr>
          </w:p>
        </w:tc>
        <w:tc>
          <w:tcPr>
            <w:tcW w:w="1249" w:type="dxa"/>
            <w:shd w:val="clear" w:color="auto" w:fill="auto"/>
          </w:tcPr>
          <w:p w14:paraId="175DDD0E" w14:textId="77777777" w:rsidR="000F4F82" w:rsidRPr="005F70FB" w:rsidRDefault="000F4F82" w:rsidP="00A551BF">
            <w:pPr>
              <w:pStyle w:val="TableCell0-0115Break"/>
              <w:rPr>
                <w:rStyle w:val="ChItalBold"/>
              </w:rPr>
            </w:pPr>
            <w:r w:rsidRPr="005F70FB">
              <w:rPr>
                <w:rStyle w:val="ChItalBold"/>
              </w:rPr>
              <w:t>kantong</w:t>
            </w:r>
          </w:p>
        </w:tc>
        <w:tc>
          <w:tcPr>
            <w:tcW w:w="1587" w:type="dxa"/>
            <w:shd w:val="clear" w:color="auto" w:fill="auto"/>
          </w:tcPr>
          <w:p w14:paraId="06F61F15" w14:textId="77777777" w:rsidR="000F4F82" w:rsidRPr="005F70FB" w:rsidRDefault="000F4F82" w:rsidP="00A551BF">
            <w:pPr>
              <w:pStyle w:val="TableCell0-0115Break"/>
              <w:rPr>
                <w:rStyle w:val="ChCharisSIL"/>
              </w:rPr>
            </w:pPr>
            <w:r w:rsidRPr="005F70FB">
              <w:rPr>
                <w:rStyle w:val="ChCharisSIL"/>
              </w:rPr>
              <w:t>ˈkɐn.tɔ̞ŋ</w:t>
            </w:r>
          </w:p>
        </w:tc>
        <w:tc>
          <w:tcPr>
            <w:tcW w:w="1275" w:type="dxa"/>
            <w:shd w:val="clear" w:color="auto" w:fill="auto"/>
          </w:tcPr>
          <w:p w14:paraId="2B13169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655530E" w14:textId="77777777" w:rsidR="000F4F82" w:rsidRPr="005F70FB" w:rsidRDefault="000F4F82" w:rsidP="00A551BF">
            <w:pPr>
              <w:pStyle w:val="TableCell0-0115Break"/>
            </w:pPr>
            <w:r w:rsidRPr="005F70FB">
              <w:t>bag</w:t>
            </w:r>
          </w:p>
        </w:tc>
      </w:tr>
      <w:tr w:rsidR="00AC23C4" w:rsidRPr="005F70FB" w14:paraId="244ECC84" w14:textId="77777777" w:rsidTr="00BC00CF">
        <w:tc>
          <w:tcPr>
            <w:tcW w:w="240" w:type="dxa"/>
            <w:shd w:val="clear" w:color="auto" w:fill="auto"/>
          </w:tcPr>
          <w:p w14:paraId="15B3B120" w14:textId="77777777" w:rsidR="000F4F82" w:rsidRPr="005F70FB" w:rsidRDefault="000F4F82" w:rsidP="00A551BF">
            <w:pPr>
              <w:pStyle w:val="TableCell0-0115Break"/>
              <w:rPr>
                <w:rStyle w:val="ExampleSource"/>
              </w:rPr>
            </w:pPr>
          </w:p>
        </w:tc>
        <w:tc>
          <w:tcPr>
            <w:tcW w:w="1249" w:type="dxa"/>
            <w:shd w:val="clear" w:color="auto" w:fill="auto"/>
          </w:tcPr>
          <w:p w14:paraId="299EDC70" w14:textId="77777777" w:rsidR="000F4F82" w:rsidRPr="005F70FB" w:rsidRDefault="000F4F82" w:rsidP="00A551BF">
            <w:pPr>
              <w:pStyle w:val="TableCell0-0115Break"/>
              <w:rPr>
                <w:rStyle w:val="ChItalBold"/>
              </w:rPr>
            </w:pPr>
            <w:r w:rsidRPr="005F70FB">
              <w:rPr>
                <w:rStyle w:val="ChItalBold"/>
              </w:rPr>
              <w:t>kantor</w:t>
            </w:r>
          </w:p>
        </w:tc>
        <w:tc>
          <w:tcPr>
            <w:tcW w:w="1587" w:type="dxa"/>
            <w:shd w:val="clear" w:color="auto" w:fill="auto"/>
          </w:tcPr>
          <w:p w14:paraId="4E7B76EC" w14:textId="77777777" w:rsidR="000F4F82" w:rsidRPr="005F70FB" w:rsidRDefault="000F4F82" w:rsidP="00A551BF">
            <w:pPr>
              <w:pStyle w:val="TableCell0-0115Break"/>
              <w:rPr>
                <w:rStyle w:val="ChCharisSIL"/>
              </w:rPr>
            </w:pPr>
            <w:r w:rsidRPr="005F70FB">
              <w:rPr>
                <w:rStyle w:val="ChCharisSIL"/>
              </w:rPr>
              <w:t>ˈkɐn.tɔ̞r̥</w:t>
            </w:r>
          </w:p>
        </w:tc>
        <w:tc>
          <w:tcPr>
            <w:tcW w:w="1275" w:type="dxa"/>
            <w:shd w:val="clear" w:color="auto" w:fill="auto"/>
          </w:tcPr>
          <w:p w14:paraId="718E2B7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625D44F" w14:textId="77777777" w:rsidR="000F4F82" w:rsidRPr="005F70FB" w:rsidRDefault="000F4F82" w:rsidP="00A551BF">
            <w:pPr>
              <w:pStyle w:val="TableCell0-0115Break"/>
            </w:pPr>
            <w:r w:rsidRPr="005F70FB">
              <w:t>office</w:t>
            </w:r>
          </w:p>
        </w:tc>
      </w:tr>
      <w:tr w:rsidR="00AC23C4" w:rsidRPr="005F70FB" w14:paraId="16D3DE77" w14:textId="77777777" w:rsidTr="00BC00CF">
        <w:tc>
          <w:tcPr>
            <w:tcW w:w="240" w:type="dxa"/>
            <w:shd w:val="clear" w:color="auto" w:fill="auto"/>
          </w:tcPr>
          <w:p w14:paraId="7E08BA7E" w14:textId="77777777" w:rsidR="000F4F82" w:rsidRPr="005F70FB" w:rsidRDefault="000F4F82" w:rsidP="00A551BF">
            <w:pPr>
              <w:pStyle w:val="TableCell0-0115Break"/>
              <w:rPr>
                <w:rStyle w:val="ExampleSource"/>
              </w:rPr>
            </w:pPr>
          </w:p>
        </w:tc>
        <w:tc>
          <w:tcPr>
            <w:tcW w:w="1249" w:type="dxa"/>
            <w:shd w:val="clear" w:color="auto" w:fill="auto"/>
          </w:tcPr>
          <w:p w14:paraId="2FE76C1C" w14:textId="77777777" w:rsidR="000F4F82" w:rsidRPr="005F70FB" w:rsidRDefault="000F4F82" w:rsidP="00A551BF">
            <w:pPr>
              <w:pStyle w:val="TableCell0-0115Break"/>
              <w:rPr>
                <w:rStyle w:val="ChItalBold"/>
              </w:rPr>
            </w:pPr>
            <w:r w:rsidRPr="005F70FB">
              <w:rPr>
                <w:rStyle w:val="ChItalBold"/>
              </w:rPr>
              <w:t>kapal</w:t>
            </w:r>
          </w:p>
        </w:tc>
        <w:tc>
          <w:tcPr>
            <w:tcW w:w="1587" w:type="dxa"/>
            <w:shd w:val="clear" w:color="auto" w:fill="auto"/>
          </w:tcPr>
          <w:p w14:paraId="5C2B3D38" w14:textId="77777777" w:rsidR="000F4F82" w:rsidRPr="005F70FB" w:rsidRDefault="000F4F82" w:rsidP="00A551BF">
            <w:pPr>
              <w:pStyle w:val="TableCell0-0115Break"/>
              <w:rPr>
                <w:rStyle w:val="ChCharisSIL"/>
              </w:rPr>
            </w:pPr>
            <w:r w:rsidRPr="005F70FB">
              <w:rPr>
                <w:rStyle w:val="ChCharisSIL"/>
              </w:rPr>
              <w:t>ˈka.pɐl</w:t>
            </w:r>
          </w:p>
        </w:tc>
        <w:tc>
          <w:tcPr>
            <w:tcW w:w="1275" w:type="dxa"/>
            <w:shd w:val="clear" w:color="auto" w:fill="auto"/>
          </w:tcPr>
          <w:p w14:paraId="01D87F6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99BBDF9" w14:textId="77777777" w:rsidR="000F4F82" w:rsidRPr="005F70FB" w:rsidRDefault="000F4F82" w:rsidP="00A551BF">
            <w:pPr>
              <w:pStyle w:val="TableCell0-0115Break"/>
            </w:pPr>
            <w:r w:rsidRPr="005F70FB">
              <w:t>ship</w:t>
            </w:r>
          </w:p>
        </w:tc>
      </w:tr>
      <w:tr w:rsidR="00AC23C4" w:rsidRPr="005F70FB" w14:paraId="4E627E1C" w14:textId="77777777" w:rsidTr="00BC00CF">
        <w:tc>
          <w:tcPr>
            <w:tcW w:w="240" w:type="dxa"/>
            <w:shd w:val="clear" w:color="auto" w:fill="auto"/>
          </w:tcPr>
          <w:p w14:paraId="590A4003" w14:textId="77777777" w:rsidR="000F4F82" w:rsidRPr="005F70FB" w:rsidRDefault="000F4F82" w:rsidP="00A551BF">
            <w:pPr>
              <w:pStyle w:val="TableCell0-0115Break"/>
              <w:rPr>
                <w:rStyle w:val="ExampleSource"/>
              </w:rPr>
            </w:pPr>
          </w:p>
        </w:tc>
        <w:tc>
          <w:tcPr>
            <w:tcW w:w="1249" w:type="dxa"/>
            <w:shd w:val="clear" w:color="auto" w:fill="auto"/>
          </w:tcPr>
          <w:p w14:paraId="7946A98C" w14:textId="77777777" w:rsidR="000F4F82" w:rsidRPr="005F70FB" w:rsidRDefault="000F4F82" w:rsidP="00A551BF">
            <w:pPr>
              <w:pStyle w:val="TableCell0-0115Break"/>
              <w:rPr>
                <w:rStyle w:val="ChItalBold"/>
              </w:rPr>
            </w:pPr>
            <w:r w:rsidRPr="005F70FB">
              <w:rPr>
                <w:rStyle w:val="ChItalBold"/>
              </w:rPr>
              <w:t>kapas</w:t>
            </w:r>
          </w:p>
        </w:tc>
        <w:tc>
          <w:tcPr>
            <w:tcW w:w="1587" w:type="dxa"/>
            <w:shd w:val="clear" w:color="auto" w:fill="auto"/>
          </w:tcPr>
          <w:p w14:paraId="26E366BB" w14:textId="77777777" w:rsidR="000F4F82" w:rsidRPr="005F70FB" w:rsidRDefault="000F4F82" w:rsidP="00A551BF">
            <w:pPr>
              <w:pStyle w:val="TableCell0-0115Break"/>
              <w:rPr>
                <w:rStyle w:val="ChCharisSIL"/>
              </w:rPr>
            </w:pPr>
            <w:r w:rsidRPr="005F70FB">
              <w:rPr>
                <w:rStyle w:val="ChCharisSIL"/>
              </w:rPr>
              <w:t>ˈka.pɐs</w:t>
            </w:r>
          </w:p>
        </w:tc>
        <w:tc>
          <w:tcPr>
            <w:tcW w:w="1275" w:type="dxa"/>
            <w:shd w:val="clear" w:color="auto" w:fill="auto"/>
          </w:tcPr>
          <w:p w14:paraId="7CE8EBF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EB199B5" w14:textId="77777777" w:rsidR="000F4F82" w:rsidRPr="005F70FB" w:rsidRDefault="000F4F82" w:rsidP="00A551BF">
            <w:pPr>
              <w:pStyle w:val="TableCell0-0115Break"/>
            </w:pPr>
            <w:r w:rsidRPr="005F70FB">
              <w:t>cotton</w:t>
            </w:r>
          </w:p>
        </w:tc>
      </w:tr>
      <w:tr w:rsidR="00AC23C4" w:rsidRPr="005F70FB" w14:paraId="56715342" w14:textId="77777777" w:rsidTr="00BC00CF">
        <w:tc>
          <w:tcPr>
            <w:tcW w:w="240" w:type="dxa"/>
            <w:shd w:val="clear" w:color="auto" w:fill="auto"/>
          </w:tcPr>
          <w:p w14:paraId="338CCB58" w14:textId="77777777" w:rsidR="000F4F82" w:rsidRPr="005F70FB" w:rsidRDefault="000F4F82" w:rsidP="00A551BF">
            <w:pPr>
              <w:pStyle w:val="TableCell0-0115Break"/>
              <w:rPr>
                <w:rStyle w:val="ExampleSource"/>
              </w:rPr>
            </w:pPr>
          </w:p>
        </w:tc>
        <w:tc>
          <w:tcPr>
            <w:tcW w:w="1249" w:type="dxa"/>
            <w:shd w:val="clear" w:color="auto" w:fill="auto"/>
          </w:tcPr>
          <w:p w14:paraId="3B61BA46" w14:textId="77777777" w:rsidR="000F4F82" w:rsidRPr="005F70FB" w:rsidRDefault="000F4F82" w:rsidP="00A551BF">
            <w:pPr>
              <w:pStyle w:val="TableCell0-0115Break"/>
              <w:rPr>
                <w:rStyle w:val="ChItalBold"/>
              </w:rPr>
            </w:pPr>
            <w:r w:rsidRPr="005F70FB">
              <w:rPr>
                <w:rStyle w:val="ChItalBold"/>
              </w:rPr>
              <w:t>karakter</w:t>
            </w:r>
          </w:p>
        </w:tc>
        <w:tc>
          <w:tcPr>
            <w:tcW w:w="1587" w:type="dxa"/>
            <w:shd w:val="clear" w:color="auto" w:fill="auto"/>
          </w:tcPr>
          <w:p w14:paraId="2F33D7F6" w14:textId="77777777" w:rsidR="000F4F82" w:rsidRPr="005F70FB" w:rsidRDefault="000F4F82" w:rsidP="00A551BF">
            <w:pPr>
              <w:pStyle w:val="TableCell0-0115Break"/>
              <w:rPr>
                <w:rStyle w:val="ChCharisSIL"/>
              </w:rPr>
            </w:pPr>
            <w:r w:rsidRPr="005F70FB">
              <w:rPr>
                <w:rStyle w:val="ChCharisSIL"/>
              </w:rPr>
              <w:t>ka.ˈɾɐk̚.tɛ̞r</w:t>
            </w:r>
          </w:p>
        </w:tc>
        <w:tc>
          <w:tcPr>
            <w:tcW w:w="1275" w:type="dxa"/>
            <w:shd w:val="clear" w:color="auto" w:fill="auto"/>
          </w:tcPr>
          <w:p w14:paraId="72F0CB9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AC0184F" w14:textId="77777777" w:rsidR="000F4F82" w:rsidRPr="005F70FB" w:rsidRDefault="000F4F82" w:rsidP="00A551BF">
            <w:pPr>
              <w:pStyle w:val="TableCell0-0115Break"/>
            </w:pPr>
            <w:r w:rsidRPr="005F70FB">
              <w:t>character</w:t>
            </w:r>
          </w:p>
        </w:tc>
      </w:tr>
      <w:tr w:rsidR="00AC23C4" w:rsidRPr="005F70FB" w14:paraId="7E8331DA" w14:textId="77777777" w:rsidTr="00BC00CF">
        <w:tc>
          <w:tcPr>
            <w:tcW w:w="240" w:type="dxa"/>
            <w:shd w:val="clear" w:color="auto" w:fill="auto"/>
          </w:tcPr>
          <w:p w14:paraId="5493EC88" w14:textId="77777777" w:rsidR="000F4F82" w:rsidRPr="005F70FB" w:rsidRDefault="000F4F82" w:rsidP="00A551BF">
            <w:pPr>
              <w:pStyle w:val="TableCell0-0115Break"/>
              <w:rPr>
                <w:rStyle w:val="ExampleSource"/>
              </w:rPr>
            </w:pPr>
          </w:p>
        </w:tc>
        <w:tc>
          <w:tcPr>
            <w:tcW w:w="1249" w:type="dxa"/>
            <w:shd w:val="clear" w:color="auto" w:fill="auto"/>
          </w:tcPr>
          <w:p w14:paraId="49E60A47" w14:textId="77777777" w:rsidR="000F4F82" w:rsidRPr="005F70FB" w:rsidRDefault="000F4F82" w:rsidP="00A551BF">
            <w:pPr>
              <w:pStyle w:val="TableCell0-0115Break"/>
              <w:rPr>
                <w:rStyle w:val="ChItalBold"/>
              </w:rPr>
            </w:pPr>
            <w:r w:rsidRPr="005F70FB">
              <w:rPr>
                <w:rStyle w:val="ChItalBold"/>
              </w:rPr>
              <w:t>karate</w:t>
            </w:r>
          </w:p>
        </w:tc>
        <w:tc>
          <w:tcPr>
            <w:tcW w:w="1587" w:type="dxa"/>
            <w:shd w:val="clear" w:color="auto" w:fill="auto"/>
          </w:tcPr>
          <w:p w14:paraId="19251CB6" w14:textId="77777777" w:rsidR="000F4F82" w:rsidRPr="005F70FB" w:rsidRDefault="000F4F82" w:rsidP="00A551BF">
            <w:pPr>
              <w:pStyle w:val="TableCell0-0115Break"/>
              <w:rPr>
                <w:rStyle w:val="ChCharisSIL"/>
              </w:rPr>
            </w:pPr>
            <w:r w:rsidRPr="005F70FB">
              <w:rPr>
                <w:rStyle w:val="ChCharisSIL"/>
              </w:rPr>
              <w:t>ka.ˈɾa.tɛ</w:t>
            </w:r>
          </w:p>
        </w:tc>
        <w:tc>
          <w:tcPr>
            <w:tcW w:w="1275" w:type="dxa"/>
            <w:shd w:val="clear" w:color="auto" w:fill="auto"/>
          </w:tcPr>
          <w:p w14:paraId="3FCB4091"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7378DB55" w14:textId="77777777" w:rsidR="000F4F82" w:rsidRPr="005F70FB" w:rsidRDefault="000F4F82" w:rsidP="00A551BF">
            <w:pPr>
              <w:pStyle w:val="TableCell0-0115Break"/>
            </w:pPr>
            <w:r w:rsidRPr="005F70FB">
              <w:t>karate</w:t>
            </w:r>
          </w:p>
        </w:tc>
      </w:tr>
      <w:tr w:rsidR="00AC23C4" w:rsidRPr="005F70FB" w14:paraId="037A62D0" w14:textId="77777777" w:rsidTr="00BC00CF">
        <w:tc>
          <w:tcPr>
            <w:tcW w:w="240" w:type="dxa"/>
            <w:shd w:val="clear" w:color="auto" w:fill="auto"/>
          </w:tcPr>
          <w:p w14:paraId="0A1C80A5" w14:textId="77777777" w:rsidR="000F4F82" w:rsidRPr="005F70FB" w:rsidRDefault="000F4F82" w:rsidP="00A551BF">
            <w:pPr>
              <w:pStyle w:val="TableCell0-0115Break"/>
              <w:rPr>
                <w:rStyle w:val="ExampleSource"/>
              </w:rPr>
            </w:pPr>
          </w:p>
        </w:tc>
        <w:tc>
          <w:tcPr>
            <w:tcW w:w="1249" w:type="dxa"/>
            <w:shd w:val="clear" w:color="auto" w:fill="auto"/>
          </w:tcPr>
          <w:p w14:paraId="027FE494" w14:textId="0CD57D8D" w:rsidR="000F4F82" w:rsidRPr="005F70FB" w:rsidRDefault="000F4F82" w:rsidP="00A551BF">
            <w:pPr>
              <w:pStyle w:val="TableCell0-0115Break"/>
              <w:rPr>
                <w:rStyle w:val="ChItalBold"/>
              </w:rPr>
            </w:pPr>
            <w:r w:rsidRPr="005F70FB">
              <w:rPr>
                <w:rStyle w:val="ChItalBold"/>
              </w:rPr>
              <w:t>kariawan</w:t>
            </w:r>
            <w:r w:rsidR="00ED759B" w:rsidRPr="005F70FB">
              <w:rPr>
                <w:rStyle w:val="ChItalBold"/>
              </w:rPr>
              <w:t>g</w:t>
            </w:r>
          </w:p>
        </w:tc>
        <w:tc>
          <w:tcPr>
            <w:tcW w:w="1587" w:type="dxa"/>
            <w:shd w:val="clear" w:color="auto" w:fill="auto"/>
          </w:tcPr>
          <w:p w14:paraId="7F70C2CD" w14:textId="77777777" w:rsidR="000F4F82" w:rsidRPr="005F70FB" w:rsidRDefault="000F4F82" w:rsidP="00A551BF">
            <w:pPr>
              <w:pStyle w:val="TableCell0-0115Break"/>
              <w:rPr>
                <w:rStyle w:val="ChCharisSIL"/>
              </w:rPr>
            </w:pPr>
            <w:r w:rsidRPr="005F70FB">
              <w:rPr>
                <w:rStyle w:val="ChCharisSIL"/>
              </w:rPr>
              <w:t>ˌka.ɾi.ˈa.wɐn</w:t>
            </w:r>
          </w:p>
        </w:tc>
        <w:tc>
          <w:tcPr>
            <w:tcW w:w="1275" w:type="dxa"/>
            <w:shd w:val="clear" w:color="auto" w:fill="auto"/>
          </w:tcPr>
          <w:p w14:paraId="23EE25C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22C95C5" w14:textId="77777777" w:rsidR="000F4F82" w:rsidRPr="005F70FB" w:rsidRDefault="000F4F82" w:rsidP="00A551BF">
            <w:pPr>
              <w:pStyle w:val="TableCell0-0115Break"/>
            </w:pPr>
            <w:r w:rsidRPr="005F70FB">
              <w:t>employee</w:t>
            </w:r>
          </w:p>
        </w:tc>
      </w:tr>
      <w:tr w:rsidR="00AC23C4" w:rsidRPr="005F70FB" w14:paraId="57F88DFD" w14:textId="77777777" w:rsidTr="00BC00CF">
        <w:tc>
          <w:tcPr>
            <w:tcW w:w="240" w:type="dxa"/>
            <w:shd w:val="clear" w:color="auto" w:fill="auto"/>
          </w:tcPr>
          <w:p w14:paraId="092D7A8B"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30C2DAB7" w14:textId="77777777" w:rsidR="000F4F82" w:rsidRPr="005F70FB" w:rsidRDefault="000F4F82" w:rsidP="00A551BF">
            <w:pPr>
              <w:pStyle w:val="TableCell0-0115Break"/>
              <w:rPr>
                <w:rStyle w:val="ChItalBold"/>
              </w:rPr>
            </w:pPr>
            <w:r w:rsidRPr="005F70FB">
              <w:rPr>
                <w:rStyle w:val="ChItalBold"/>
              </w:rPr>
              <w:t>karna</w:t>
            </w:r>
          </w:p>
        </w:tc>
        <w:tc>
          <w:tcPr>
            <w:tcW w:w="1587" w:type="dxa"/>
            <w:shd w:val="clear" w:color="auto" w:fill="auto"/>
          </w:tcPr>
          <w:p w14:paraId="3E4D59DA" w14:textId="77777777" w:rsidR="000F4F82" w:rsidRPr="005F70FB" w:rsidRDefault="000F4F82" w:rsidP="00A551BF">
            <w:pPr>
              <w:pStyle w:val="TableCell0-0115Break"/>
              <w:rPr>
                <w:rStyle w:val="ChCharisSIL"/>
              </w:rPr>
            </w:pPr>
            <w:r w:rsidRPr="005F70FB">
              <w:rPr>
                <w:rStyle w:val="ChCharisSIL"/>
              </w:rPr>
              <w:t>kɐr.ˈna</w:t>
            </w:r>
          </w:p>
        </w:tc>
        <w:tc>
          <w:tcPr>
            <w:tcW w:w="1275" w:type="dxa"/>
            <w:shd w:val="clear" w:color="auto" w:fill="auto"/>
          </w:tcPr>
          <w:p w14:paraId="387CDC0F" w14:textId="77777777" w:rsidR="000F4F82" w:rsidRPr="005F70FB" w:rsidRDefault="000F4F82" w:rsidP="00A551BF">
            <w:pPr>
              <w:pStyle w:val="TableCell0-0115Break"/>
              <w:rPr>
                <w:rStyle w:val="ChSmallCaps"/>
              </w:rPr>
            </w:pPr>
            <w:r w:rsidRPr="005F70FB">
              <w:rPr>
                <w:rStyle w:val="ChSmallCaps"/>
              </w:rPr>
              <w:t>cnj</w:t>
            </w:r>
          </w:p>
        </w:tc>
        <w:tc>
          <w:tcPr>
            <w:tcW w:w="2379" w:type="dxa"/>
            <w:shd w:val="clear" w:color="auto" w:fill="auto"/>
          </w:tcPr>
          <w:p w14:paraId="2912F974" w14:textId="77777777" w:rsidR="000F4F82" w:rsidRPr="005F70FB" w:rsidRDefault="000F4F82" w:rsidP="00A551BF">
            <w:pPr>
              <w:pStyle w:val="TableCell0-0115Break"/>
            </w:pPr>
            <w:r w:rsidRPr="005F70FB">
              <w:t>because</w:t>
            </w:r>
          </w:p>
        </w:tc>
      </w:tr>
      <w:tr w:rsidR="00AC23C4" w:rsidRPr="005F70FB" w14:paraId="491318C6" w14:textId="77777777" w:rsidTr="00BC00CF">
        <w:tc>
          <w:tcPr>
            <w:tcW w:w="240" w:type="dxa"/>
            <w:shd w:val="clear" w:color="auto" w:fill="auto"/>
          </w:tcPr>
          <w:p w14:paraId="756BFB3F" w14:textId="77777777" w:rsidR="000F4F82" w:rsidRPr="005F70FB" w:rsidRDefault="000F4F82" w:rsidP="00A551BF">
            <w:pPr>
              <w:pStyle w:val="TableCell0-0115Break"/>
              <w:rPr>
                <w:rStyle w:val="ExampleSource"/>
              </w:rPr>
            </w:pPr>
          </w:p>
        </w:tc>
        <w:tc>
          <w:tcPr>
            <w:tcW w:w="1249" w:type="dxa"/>
            <w:shd w:val="clear" w:color="auto" w:fill="auto"/>
          </w:tcPr>
          <w:p w14:paraId="4A92A602" w14:textId="77777777" w:rsidR="000F4F82" w:rsidRPr="005F70FB" w:rsidRDefault="000F4F82" w:rsidP="00A551BF">
            <w:pPr>
              <w:pStyle w:val="TableCell0-0115Break"/>
              <w:rPr>
                <w:rStyle w:val="ChItalBold"/>
              </w:rPr>
            </w:pPr>
            <w:r w:rsidRPr="005F70FB">
              <w:rPr>
                <w:rStyle w:val="ChItalBold"/>
              </w:rPr>
              <w:t>karpet</w:t>
            </w:r>
          </w:p>
        </w:tc>
        <w:tc>
          <w:tcPr>
            <w:tcW w:w="1587" w:type="dxa"/>
            <w:shd w:val="clear" w:color="auto" w:fill="auto"/>
          </w:tcPr>
          <w:p w14:paraId="76F779F5" w14:textId="77777777" w:rsidR="000F4F82" w:rsidRPr="005F70FB" w:rsidRDefault="000F4F82" w:rsidP="00A551BF">
            <w:pPr>
              <w:pStyle w:val="TableCell0-0115Break"/>
              <w:rPr>
                <w:rStyle w:val="ChCharisSIL"/>
              </w:rPr>
            </w:pPr>
            <w:r w:rsidRPr="005F70FB">
              <w:rPr>
                <w:rStyle w:val="ChCharisSIL"/>
              </w:rPr>
              <w:t>ˈkɐr.pɛ̞t</w:t>
            </w:r>
          </w:p>
        </w:tc>
        <w:tc>
          <w:tcPr>
            <w:tcW w:w="1275" w:type="dxa"/>
            <w:shd w:val="clear" w:color="auto" w:fill="auto"/>
          </w:tcPr>
          <w:p w14:paraId="0F0EA70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02AE800" w14:textId="77777777" w:rsidR="000F4F82" w:rsidRPr="005F70FB" w:rsidRDefault="000F4F82" w:rsidP="00A551BF">
            <w:pPr>
              <w:pStyle w:val="TableCell0-0115Break"/>
            </w:pPr>
            <w:r w:rsidRPr="005F70FB">
              <w:t>plastic carpet</w:t>
            </w:r>
          </w:p>
        </w:tc>
      </w:tr>
      <w:tr w:rsidR="00AC23C4" w:rsidRPr="005F70FB" w14:paraId="1614338E" w14:textId="77777777" w:rsidTr="00BC00CF">
        <w:tc>
          <w:tcPr>
            <w:tcW w:w="240" w:type="dxa"/>
            <w:shd w:val="clear" w:color="auto" w:fill="auto"/>
          </w:tcPr>
          <w:p w14:paraId="7CAA366C"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8F6CCEA" w14:textId="77777777" w:rsidR="000F4F82" w:rsidRPr="005F70FB" w:rsidRDefault="000F4F82" w:rsidP="00A551BF">
            <w:pPr>
              <w:pStyle w:val="TableCell0-0115Break"/>
              <w:rPr>
                <w:rStyle w:val="ChItalBold"/>
              </w:rPr>
            </w:pPr>
            <w:r w:rsidRPr="005F70FB">
              <w:rPr>
                <w:rStyle w:val="ChItalBold"/>
              </w:rPr>
              <w:t>kartapel</w:t>
            </w:r>
          </w:p>
        </w:tc>
        <w:tc>
          <w:tcPr>
            <w:tcW w:w="1587" w:type="dxa"/>
            <w:shd w:val="clear" w:color="auto" w:fill="auto"/>
          </w:tcPr>
          <w:p w14:paraId="1F1FF444" w14:textId="77777777" w:rsidR="000F4F82" w:rsidRPr="005F70FB" w:rsidRDefault="000F4F82" w:rsidP="00A551BF">
            <w:pPr>
              <w:pStyle w:val="TableCell0-0115Break"/>
              <w:rPr>
                <w:rStyle w:val="ChCharisSIL"/>
              </w:rPr>
            </w:pPr>
            <w:r w:rsidRPr="005F70FB">
              <w:rPr>
                <w:rStyle w:val="ChCharisSIL"/>
              </w:rPr>
              <w:t>ˌkɐr.ta.ˈpɛ̞l</w:t>
            </w:r>
          </w:p>
        </w:tc>
        <w:tc>
          <w:tcPr>
            <w:tcW w:w="1275" w:type="dxa"/>
            <w:shd w:val="clear" w:color="auto" w:fill="auto"/>
          </w:tcPr>
          <w:p w14:paraId="27EAA49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FB88D5E" w14:textId="77777777" w:rsidR="000F4F82" w:rsidRPr="005F70FB" w:rsidRDefault="000F4F82" w:rsidP="00A551BF">
            <w:pPr>
              <w:pStyle w:val="TableCell0-0115Break"/>
            </w:pPr>
            <w:r w:rsidRPr="005F70FB">
              <w:t>slingshot</w:t>
            </w:r>
          </w:p>
        </w:tc>
      </w:tr>
      <w:tr w:rsidR="00AC23C4" w:rsidRPr="005F70FB" w14:paraId="66F76EBB" w14:textId="77777777" w:rsidTr="00BC00CF">
        <w:tc>
          <w:tcPr>
            <w:tcW w:w="240" w:type="dxa"/>
            <w:shd w:val="clear" w:color="auto" w:fill="auto"/>
          </w:tcPr>
          <w:p w14:paraId="200A9159" w14:textId="77777777" w:rsidR="000F4F82" w:rsidRPr="005F70FB" w:rsidRDefault="000F4F82" w:rsidP="00A551BF">
            <w:pPr>
              <w:pStyle w:val="TableCell0-0115Break"/>
              <w:rPr>
                <w:rStyle w:val="ExampleSource"/>
              </w:rPr>
            </w:pPr>
          </w:p>
        </w:tc>
        <w:tc>
          <w:tcPr>
            <w:tcW w:w="1249" w:type="dxa"/>
            <w:shd w:val="clear" w:color="auto" w:fill="auto"/>
          </w:tcPr>
          <w:p w14:paraId="5076D71A" w14:textId="77777777" w:rsidR="000F4F82" w:rsidRPr="005F70FB" w:rsidRDefault="000F4F82" w:rsidP="00A551BF">
            <w:pPr>
              <w:pStyle w:val="TableCell0-0115Break"/>
              <w:rPr>
                <w:rStyle w:val="ChItalBold"/>
              </w:rPr>
            </w:pPr>
            <w:r w:rsidRPr="005F70FB">
              <w:rPr>
                <w:rStyle w:val="ChItalBold"/>
              </w:rPr>
              <w:t>kartu</w:t>
            </w:r>
          </w:p>
        </w:tc>
        <w:tc>
          <w:tcPr>
            <w:tcW w:w="1587" w:type="dxa"/>
            <w:shd w:val="clear" w:color="auto" w:fill="auto"/>
          </w:tcPr>
          <w:p w14:paraId="7A26DD21" w14:textId="77777777" w:rsidR="000F4F82" w:rsidRPr="005F70FB" w:rsidRDefault="000F4F82" w:rsidP="00A551BF">
            <w:pPr>
              <w:pStyle w:val="TableCell0-0115Break"/>
              <w:rPr>
                <w:rStyle w:val="ChCharisSIL"/>
              </w:rPr>
            </w:pPr>
            <w:r w:rsidRPr="005F70FB">
              <w:rPr>
                <w:rStyle w:val="ChCharisSIL"/>
              </w:rPr>
              <w:t>ˈkɐr.tu</w:t>
            </w:r>
          </w:p>
        </w:tc>
        <w:tc>
          <w:tcPr>
            <w:tcW w:w="1275" w:type="dxa"/>
            <w:shd w:val="clear" w:color="auto" w:fill="auto"/>
          </w:tcPr>
          <w:p w14:paraId="3FFE2F4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5688D0A" w14:textId="77777777" w:rsidR="000F4F82" w:rsidRPr="005F70FB" w:rsidRDefault="000F4F82" w:rsidP="00A551BF">
            <w:pPr>
              <w:pStyle w:val="TableCell0-0115Break"/>
            </w:pPr>
            <w:r w:rsidRPr="005F70FB">
              <w:t>card</w:t>
            </w:r>
          </w:p>
        </w:tc>
      </w:tr>
      <w:tr w:rsidR="00AC23C4" w:rsidRPr="005F70FB" w14:paraId="10359C64" w14:textId="77777777" w:rsidTr="00BC00CF">
        <w:tc>
          <w:tcPr>
            <w:tcW w:w="240" w:type="dxa"/>
            <w:shd w:val="clear" w:color="auto" w:fill="auto"/>
          </w:tcPr>
          <w:p w14:paraId="3D5FDB51" w14:textId="77777777" w:rsidR="000F4F82" w:rsidRPr="005F70FB" w:rsidRDefault="000F4F82" w:rsidP="00A551BF">
            <w:pPr>
              <w:pStyle w:val="TableCell0-0115Break"/>
              <w:rPr>
                <w:rStyle w:val="ExampleSource"/>
              </w:rPr>
            </w:pPr>
          </w:p>
        </w:tc>
        <w:tc>
          <w:tcPr>
            <w:tcW w:w="1249" w:type="dxa"/>
            <w:shd w:val="clear" w:color="auto" w:fill="auto"/>
          </w:tcPr>
          <w:p w14:paraId="216D9509" w14:textId="77777777" w:rsidR="000F4F82" w:rsidRPr="005F70FB" w:rsidRDefault="000F4F82" w:rsidP="00A551BF">
            <w:pPr>
              <w:pStyle w:val="TableCell0-0115Break"/>
              <w:rPr>
                <w:rStyle w:val="ChItalBold"/>
              </w:rPr>
            </w:pPr>
            <w:r w:rsidRPr="005F70FB">
              <w:rPr>
                <w:rStyle w:val="ChItalBold"/>
              </w:rPr>
              <w:t>karunia</w:t>
            </w:r>
          </w:p>
        </w:tc>
        <w:tc>
          <w:tcPr>
            <w:tcW w:w="1587" w:type="dxa"/>
            <w:shd w:val="clear" w:color="auto" w:fill="auto"/>
          </w:tcPr>
          <w:p w14:paraId="03FB2F3F" w14:textId="77777777" w:rsidR="000F4F82" w:rsidRPr="005F70FB" w:rsidRDefault="000F4F82" w:rsidP="00A551BF">
            <w:pPr>
              <w:pStyle w:val="TableCell0-0115Break"/>
              <w:rPr>
                <w:rStyle w:val="ChCharisSIL"/>
              </w:rPr>
            </w:pPr>
            <w:r w:rsidRPr="005F70FB">
              <w:rPr>
                <w:rStyle w:val="ChCharisSIL"/>
              </w:rPr>
              <w:t>ˌka.ɾu.ˈni.a</w:t>
            </w:r>
          </w:p>
        </w:tc>
        <w:tc>
          <w:tcPr>
            <w:tcW w:w="1275" w:type="dxa"/>
            <w:shd w:val="clear" w:color="auto" w:fill="auto"/>
          </w:tcPr>
          <w:p w14:paraId="5650477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0D2C0A6" w14:textId="77777777" w:rsidR="000F4F82" w:rsidRPr="005F70FB" w:rsidRDefault="000F4F82" w:rsidP="00A551BF">
            <w:pPr>
              <w:pStyle w:val="TableCell0-0115Break"/>
            </w:pPr>
            <w:r w:rsidRPr="005F70FB">
              <w:t>gift</w:t>
            </w:r>
          </w:p>
        </w:tc>
      </w:tr>
      <w:tr w:rsidR="00AC23C4" w:rsidRPr="005F70FB" w14:paraId="6426ACD9" w14:textId="77777777" w:rsidTr="00BC00CF">
        <w:tc>
          <w:tcPr>
            <w:tcW w:w="240" w:type="dxa"/>
            <w:shd w:val="clear" w:color="auto" w:fill="auto"/>
          </w:tcPr>
          <w:p w14:paraId="73BD5402"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14CCCF5" w14:textId="77777777" w:rsidR="000F4F82" w:rsidRPr="005F70FB" w:rsidRDefault="000F4F82" w:rsidP="00A551BF">
            <w:pPr>
              <w:pStyle w:val="TableCell0-0115Break"/>
              <w:rPr>
                <w:rStyle w:val="ChItalBold"/>
              </w:rPr>
            </w:pPr>
            <w:r w:rsidRPr="005F70FB">
              <w:rPr>
                <w:rStyle w:val="ChItalBold"/>
              </w:rPr>
              <w:t>kaset</w:t>
            </w:r>
          </w:p>
        </w:tc>
        <w:tc>
          <w:tcPr>
            <w:tcW w:w="1587" w:type="dxa"/>
            <w:shd w:val="clear" w:color="auto" w:fill="auto"/>
          </w:tcPr>
          <w:p w14:paraId="3A5FB323" w14:textId="77777777" w:rsidR="000F4F82" w:rsidRPr="005F70FB" w:rsidRDefault="000F4F82" w:rsidP="00A551BF">
            <w:pPr>
              <w:pStyle w:val="TableCell0-0115Break"/>
              <w:rPr>
                <w:rStyle w:val="ChCharisSIL"/>
              </w:rPr>
            </w:pPr>
            <w:r w:rsidRPr="005F70FB">
              <w:rPr>
                <w:rStyle w:val="ChCharisSIL"/>
              </w:rPr>
              <w:t>ka.ˈsɛ̞t̚</w:t>
            </w:r>
          </w:p>
        </w:tc>
        <w:tc>
          <w:tcPr>
            <w:tcW w:w="1275" w:type="dxa"/>
            <w:shd w:val="clear" w:color="auto" w:fill="auto"/>
          </w:tcPr>
          <w:p w14:paraId="0468214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9D17949" w14:textId="77777777" w:rsidR="000F4F82" w:rsidRPr="005F70FB" w:rsidRDefault="000F4F82" w:rsidP="00A551BF">
            <w:pPr>
              <w:pStyle w:val="TableCell0-0115Break"/>
            </w:pPr>
            <w:r w:rsidRPr="005F70FB">
              <w:t>cassette</w:t>
            </w:r>
          </w:p>
        </w:tc>
      </w:tr>
      <w:tr w:rsidR="00AC23C4" w:rsidRPr="005F70FB" w14:paraId="68DD1214" w14:textId="77777777" w:rsidTr="00BC00CF">
        <w:tc>
          <w:tcPr>
            <w:tcW w:w="240" w:type="dxa"/>
            <w:shd w:val="clear" w:color="auto" w:fill="auto"/>
          </w:tcPr>
          <w:p w14:paraId="3AC1FE0A" w14:textId="77777777" w:rsidR="000F4F82" w:rsidRPr="005F70FB" w:rsidRDefault="000F4F82" w:rsidP="00A551BF">
            <w:pPr>
              <w:pStyle w:val="TableCell0-0115Break"/>
              <w:rPr>
                <w:rStyle w:val="ExampleSource"/>
              </w:rPr>
            </w:pPr>
          </w:p>
        </w:tc>
        <w:tc>
          <w:tcPr>
            <w:tcW w:w="1249" w:type="dxa"/>
            <w:shd w:val="clear" w:color="auto" w:fill="auto"/>
          </w:tcPr>
          <w:p w14:paraId="3F3B8D1D" w14:textId="77777777" w:rsidR="000F4F82" w:rsidRPr="005F70FB" w:rsidRDefault="000F4F82" w:rsidP="00A551BF">
            <w:pPr>
              <w:pStyle w:val="TableCell0-0115Break"/>
              <w:rPr>
                <w:rStyle w:val="ChItalBold"/>
              </w:rPr>
            </w:pPr>
            <w:r w:rsidRPr="005F70FB">
              <w:rPr>
                <w:rStyle w:val="ChItalBold"/>
              </w:rPr>
              <w:t>kasir</w:t>
            </w:r>
          </w:p>
        </w:tc>
        <w:tc>
          <w:tcPr>
            <w:tcW w:w="1587" w:type="dxa"/>
            <w:shd w:val="clear" w:color="auto" w:fill="auto"/>
          </w:tcPr>
          <w:p w14:paraId="6AA17650" w14:textId="77777777" w:rsidR="000F4F82" w:rsidRPr="005F70FB" w:rsidRDefault="000F4F82" w:rsidP="00A551BF">
            <w:pPr>
              <w:pStyle w:val="TableCell0-0115Break"/>
              <w:rPr>
                <w:rStyle w:val="ChCharisSIL"/>
              </w:rPr>
            </w:pPr>
            <w:r w:rsidRPr="005F70FB">
              <w:rPr>
                <w:rStyle w:val="ChCharisSIL"/>
              </w:rPr>
              <w:t>ˈka.sɪr̥</w:t>
            </w:r>
          </w:p>
        </w:tc>
        <w:tc>
          <w:tcPr>
            <w:tcW w:w="1275" w:type="dxa"/>
            <w:shd w:val="clear" w:color="auto" w:fill="auto"/>
          </w:tcPr>
          <w:p w14:paraId="4F44C0A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BA01F4A" w14:textId="77777777" w:rsidR="000F4F82" w:rsidRPr="005F70FB" w:rsidRDefault="000F4F82" w:rsidP="00A551BF">
            <w:pPr>
              <w:pStyle w:val="TableCell0-0115Break"/>
            </w:pPr>
            <w:r w:rsidRPr="005F70FB">
              <w:t>cashier</w:t>
            </w:r>
          </w:p>
        </w:tc>
      </w:tr>
      <w:tr w:rsidR="00AC23C4" w:rsidRPr="005F70FB" w14:paraId="0F2B5FF7" w14:textId="77777777" w:rsidTr="00BC00CF">
        <w:tc>
          <w:tcPr>
            <w:tcW w:w="240" w:type="dxa"/>
            <w:shd w:val="clear" w:color="auto" w:fill="auto"/>
          </w:tcPr>
          <w:p w14:paraId="040B6BF3" w14:textId="77777777" w:rsidR="000F4F82" w:rsidRPr="005F70FB" w:rsidRDefault="000F4F82" w:rsidP="00A551BF">
            <w:pPr>
              <w:pStyle w:val="TableCell0-0115Break"/>
              <w:rPr>
                <w:rStyle w:val="ExampleSource"/>
              </w:rPr>
            </w:pPr>
          </w:p>
        </w:tc>
        <w:tc>
          <w:tcPr>
            <w:tcW w:w="1249" w:type="dxa"/>
            <w:shd w:val="clear" w:color="auto" w:fill="auto"/>
          </w:tcPr>
          <w:p w14:paraId="45390538" w14:textId="77777777" w:rsidR="000F4F82" w:rsidRPr="005F70FB" w:rsidRDefault="000F4F82" w:rsidP="00A551BF">
            <w:pPr>
              <w:pStyle w:val="TableCell0-0115Break"/>
              <w:rPr>
                <w:rStyle w:val="ChItalBold"/>
              </w:rPr>
            </w:pPr>
            <w:r w:rsidRPr="005F70FB">
              <w:rPr>
                <w:rStyle w:val="ChItalBold"/>
              </w:rPr>
              <w:t>kata</w:t>
            </w:r>
          </w:p>
        </w:tc>
        <w:tc>
          <w:tcPr>
            <w:tcW w:w="1587" w:type="dxa"/>
            <w:shd w:val="clear" w:color="auto" w:fill="auto"/>
          </w:tcPr>
          <w:p w14:paraId="378A1B2C" w14:textId="77777777" w:rsidR="000F4F82" w:rsidRPr="005F70FB" w:rsidRDefault="000F4F82" w:rsidP="00A551BF">
            <w:pPr>
              <w:pStyle w:val="TableCell0-0115Break"/>
              <w:rPr>
                <w:rStyle w:val="ChCharisSIL"/>
              </w:rPr>
            </w:pPr>
            <w:r w:rsidRPr="005F70FB">
              <w:rPr>
                <w:rStyle w:val="ChCharisSIL"/>
              </w:rPr>
              <w:t>ˈka.ta</w:t>
            </w:r>
          </w:p>
        </w:tc>
        <w:tc>
          <w:tcPr>
            <w:tcW w:w="1275" w:type="dxa"/>
            <w:shd w:val="clear" w:color="auto" w:fill="auto"/>
          </w:tcPr>
          <w:p w14:paraId="48413B0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9835A49" w14:textId="77777777" w:rsidR="000F4F82" w:rsidRPr="005F70FB" w:rsidRDefault="000F4F82" w:rsidP="00A551BF">
            <w:pPr>
              <w:pStyle w:val="TableCell0-0115Break"/>
            </w:pPr>
            <w:r w:rsidRPr="005F70FB">
              <w:t>word</w:t>
            </w:r>
          </w:p>
        </w:tc>
      </w:tr>
      <w:tr w:rsidR="00AC23C4" w:rsidRPr="005F70FB" w14:paraId="303072B1" w14:textId="77777777" w:rsidTr="00BC00CF">
        <w:tc>
          <w:tcPr>
            <w:tcW w:w="240" w:type="dxa"/>
            <w:shd w:val="clear" w:color="auto" w:fill="auto"/>
          </w:tcPr>
          <w:p w14:paraId="0E0D381D" w14:textId="77777777" w:rsidR="000F4F82" w:rsidRPr="005F70FB" w:rsidRDefault="000F4F82" w:rsidP="00A551BF">
            <w:pPr>
              <w:pStyle w:val="TableCell0-0115Break"/>
              <w:rPr>
                <w:rStyle w:val="ExampleSource"/>
              </w:rPr>
            </w:pPr>
          </w:p>
        </w:tc>
        <w:tc>
          <w:tcPr>
            <w:tcW w:w="1249" w:type="dxa"/>
            <w:shd w:val="clear" w:color="auto" w:fill="auto"/>
          </w:tcPr>
          <w:p w14:paraId="2C2E588C" w14:textId="77777777" w:rsidR="000F4F82" w:rsidRPr="005F70FB" w:rsidRDefault="000F4F82" w:rsidP="00A551BF">
            <w:pPr>
              <w:pStyle w:val="TableCell0-0115Break"/>
              <w:rPr>
                <w:rStyle w:val="ChItalBold"/>
              </w:rPr>
            </w:pPr>
            <w:r w:rsidRPr="005F70FB">
              <w:rPr>
                <w:rStyle w:val="ChItalBold"/>
              </w:rPr>
              <w:t>kawal</w:t>
            </w:r>
          </w:p>
        </w:tc>
        <w:tc>
          <w:tcPr>
            <w:tcW w:w="1587" w:type="dxa"/>
            <w:shd w:val="clear" w:color="auto" w:fill="auto"/>
          </w:tcPr>
          <w:p w14:paraId="0907CC8D" w14:textId="77777777" w:rsidR="000F4F82" w:rsidRPr="005F70FB" w:rsidRDefault="000F4F82" w:rsidP="00A551BF">
            <w:pPr>
              <w:pStyle w:val="TableCell0-0115Break"/>
              <w:rPr>
                <w:rStyle w:val="ChCharisSIL"/>
              </w:rPr>
            </w:pPr>
            <w:r w:rsidRPr="005F70FB">
              <w:rPr>
                <w:rStyle w:val="ChCharisSIL"/>
              </w:rPr>
              <w:t>ˈka.wɐl</w:t>
            </w:r>
          </w:p>
        </w:tc>
        <w:tc>
          <w:tcPr>
            <w:tcW w:w="1275" w:type="dxa"/>
            <w:shd w:val="clear" w:color="auto" w:fill="auto"/>
          </w:tcPr>
          <w:p w14:paraId="0B3F00F6"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0B1498A4" w14:textId="77777777" w:rsidR="000F4F82" w:rsidRPr="005F70FB" w:rsidRDefault="000F4F82" w:rsidP="00A551BF">
            <w:pPr>
              <w:pStyle w:val="TableCell0-0115Break"/>
            </w:pPr>
            <w:r w:rsidRPr="005F70FB">
              <w:t>escort</w:t>
            </w:r>
          </w:p>
        </w:tc>
      </w:tr>
      <w:tr w:rsidR="00AC23C4" w:rsidRPr="005F70FB" w14:paraId="0BF7612C" w14:textId="77777777" w:rsidTr="00BC00CF">
        <w:tc>
          <w:tcPr>
            <w:tcW w:w="240" w:type="dxa"/>
            <w:shd w:val="clear" w:color="auto" w:fill="auto"/>
          </w:tcPr>
          <w:p w14:paraId="4DACC319" w14:textId="77777777" w:rsidR="000F4F82" w:rsidRPr="005F70FB" w:rsidRDefault="000F4F82" w:rsidP="00A551BF">
            <w:pPr>
              <w:pStyle w:val="TableCell0-0115Break"/>
              <w:rPr>
                <w:rStyle w:val="ExampleSource"/>
              </w:rPr>
            </w:pPr>
          </w:p>
        </w:tc>
        <w:tc>
          <w:tcPr>
            <w:tcW w:w="1249" w:type="dxa"/>
            <w:shd w:val="clear" w:color="auto" w:fill="auto"/>
          </w:tcPr>
          <w:p w14:paraId="77C564E7" w14:textId="4AB54B98" w:rsidR="000F4F82" w:rsidRPr="005F70FB" w:rsidRDefault="000F4F82" w:rsidP="00A551BF">
            <w:pPr>
              <w:pStyle w:val="TableCell0-0115Break"/>
              <w:rPr>
                <w:rStyle w:val="ChItalBold"/>
              </w:rPr>
            </w:pPr>
            <w:r w:rsidRPr="005F70FB">
              <w:rPr>
                <w:rStyle w:val="ChItalBold"/>
              </w:rPr>
              <w:t>kawin</w:t>
            </w:r>
            <w:r w:rsidR="0050678E">
              <w:rPr>
                <w:rStyle w:val="ChItalBold"/>
              </w:rPr>
              <w:t>g</w:t>
            </w:r>
          </w:p>
        </w:tc>
        <w:tc>
          <w:tcPr>
            <w:tcW w:w="1587" w:type="dxa"/>
            <w:shd w:val="clear" w:color="auto" w:fill="auto"/>
          </w:tcPr>
          <w:p w14:paraId="6ABCF56A" w14:textId="77777777" w:rsidR="000F4F82" w:rsidRPr="005F70FB" w:rsidRDefault="000F4F82" w:rsidP="00A551BF">
            <w:pPr>
              <w:pStyle w:val="TableCell0-0115Break"/>
              <w:rPr>
                <w:rStyle w:val="ChCharisSIL"/>
              </w:rPr>
            </w:pPr>
            <w:r w:rsidRPr="005F70FB">
              <w:rPr>
                <w:rStyle w:val="ChCharisSIL"/>
              </w:rPr>
              <w:t>ˈka.wɪn</w:t>
            </w:r>
          </w:p>
        </w:tc>
        <w:tc>
          <w:tcPr>
            <w:tcW w:w="1275" w:type="dxa"/>
            <w:shd w:val="clear" w:color="auto" w:fill="auto"/>
          </w:tcPr>
          <w:p w14:paraId="6E1FDB51"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72D9D46" w14:textId="69EEC71F" w:rsidR="000F4F82" w:rsidRPr="005F70FB" w:rsidRDefault="000F4F82" w:rsidP="00227178">
            <w:pPr>
              <w:pStyle w:val="TableCell0-0115Break"/>
            </w:pPr>
            <w:r w:rsidRPr="005F70FB">
              <w:t xml:space="preserve">marry </w:t>
            </w:r>
            <w:r w:rsidR="00227178" w:rsidRPr="005F70FB">
              <w:t>u</w:t>
            </w:r>
            <w:r w:rsidRPr="005F70FB">
              <w:t>nofficially</w:t>
            </w:r>
          </w:p>
        </w:tc>
      </w:tr>
      <w:tr w:rsidR="00AC23C4" w:rsidRPr="005F70FB" w14:paraId="1A0580D7" w14:textId="77777777" w:rsidTr="00BC00CF">
        <w:tc>
          <w:tcPr>
            <w:tcW w:w="240" w:type="dxa"/>
            <w:shd w:val="clear" w:color="auto" w:fill="auto"/>
          </w:tcPr>
          <w:p w14:paraId="2C578730" w14:textId="77777777" w:rsidR="000F4F82" w:rsidRPr="005F70FB" w:rsidRDefault="000F4F82" w:rsidP="00A551BF">
            <w:pPr>
              <w:pStyle w:val="TableCell0-0115Break"/>
              <w:rPr>
                <w:rStyle w:val="ExampleSource"/>
              </w:rPr>
            </w:pPr>
          </w:p>
        </w:tc>
        <w:tc>
          <w:tcPr>
            <w:tcW w:w="1249" w:type="dxa"/>
            <w:shd w:val="clear" w:color="auto" w:fill="auto"/>
          </w:tcPr>
          <w:p w14:paraId="34EA0ABD" w14:textId="77777777" w:rsidR="000F4F82" w:rsidRPr="005F70FB" w:rsidRDefault="000F4F82" w:rsidP="00A551BF">
            <w:pPr>
              <w:pStyle w:val="TableCell0-0115Break"/>
              <w:rPr>
                <w:rStyle w:val="ChItalBold"/>
              </w:rPr>
            </w:pPr>
            <w:r w:rsidRPr="005F70FB">
              <w:rPr>
                <w:rStyle w:val="ChItalBold"/>
              </w:rPr>
              <w:t>kaya</w:t>
            </w:r>
          </w:p>
        </w:tc>
        <w:tc>
          <w:tcPr>
            <w:tcW w:w="1587" w:type="dxa"/>
            <w:shd w:val="clear" w:color="auto" w:fill="auto"/>
          </w:tcPr>
          <w:p w14:paraId="11AAC762" w14:textId="77777777" w:rsidR="000F4F82" w:rsidRPr="005F70FB" w:rsidRDefault="000F4F82" w:rsidP="00A551BF">
            <w:pPr>
              <w:pStyle w:val="TableCell0-0115Break"/>
              <w:rPr>
                <w:rStyle w:val="ChCharisSIL"/>
              </w:rPr>
            </w:pPr>
            <w:r w:rsidRPr="005F70FB">
              <w:rPr>
                <w:rStyle w:val="ChCharisSIL"/>
              </w:rPr>
              <w:t>ˈka.ja</w:t>
            </w:r>
          </w:p>
        </w:tc>
        <w:tc>
          <w:tcPr>
            <w:tcW w:w="1275" w:type="dxa"/>
            <w:shd w:val="clear" w:color="auto" w:fill="auto"/>
          </w:tcPr>
          <w:p w14:paraId="5FAFC275"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74C3E3C2" w14:textId="77777777" w:rsidR="000F4F82" w:rsidRPr="005F70FB" w:rsidRDefault="000F4F82" w:rsidP="00A551BF">
            <w:pPr>
              <w:pStyle w:val="TableCell0-0115Break"/>
            </w:pPr>
            <w:r w:rsidRPr="005F70FB">
              <w:t>be rich</w:t>
            </w:r>
          </w:p>
        </w:tc>
      </w:tr>
      <w:tr w:rsidR="00AC23C4" w:rsidRPr="005F70FB" w14:paraId="72768AFE" w14:textId="77777777" w:rsidTr="00BC00CF">
        <w:tc>
          <w:tcPr>
            <w:tcW w:w="240" w:type="dxa"/>
            <w:shd w:val="clear" w:color="auto" w:fill="auto"/>
          </w:tcPr>
          <w:p w14:paraId="602C7937" w14:textId="77777777" w:rsidR="000F4F82" w:rsidRPr="005F70FB" w:rsidRDefault="000F4F82" w:rsidP="00A551BF">
            <w:pPr>
              <w:pStyle w:val="TableCell0-0115Break"/>
              <w:rPr>
                <w:rStyle w:val="ExampleSource"/>
              </w:rPr>
            </w:pPr>
          </w:p>
        </w:tc>
        <w:tc>
          <w:tcPr>
            <w:tcW w:w="1249" w:type="dxa"/>
            <w:shd w:val="clear" w:color="auto" w:fill="auto"/>
          </w:tcPr>
          <w:p w14:paraId="25332D44" w14:textId="77777777" w:rsidR="000F4F82" w:rsidRPr="005F70FB" w:rsidRDefault="000F4F82" w:rsidP="00A551BF">
            <w:pPr>
              <w:pStyle w:val="TableCell0-0115Break"/>
              <w:rPr>
                <w:rStyle w:val="ChItalBold"/>
              </w:rPr>
            </w:pPr>
            <w:r w:rsidRPr="005F70FB">
              <w:rPr>
                <w:rStyle w:val="ChItalBold"/>
              </w:rPr>
              <w:t>kecap</w:t>
            </w:r>
          </w:p>
        </w:tc>
        <w:tc>
          <w:tcPr>
            <w:tcW w:w="1587" w:type="dxa"/>
            <w:shd w:val="clear" w:color="auto" w:fill="auto"/>
          </w:tcPr>
          <w:p w14:paraId="375C4DF7" w14:textId="77777777" w:rsidR="000F4F82" w:rsidRPr="005F70FB" w:rsidRDefault="000F4F82" w:rsidP="00A551BF">
            <w:pPr>
              <w:pStyle w:val="TableCell0-0115Break"/>
              <w:rPr>
                <w:rStyle w:val="ChCharisSIL"/>
              </w:rPr>
            </w:pPr>
            <w:r w:rsidRPr="005F70FB">
              <w:rPr>
                <w:rStyle w:val="ChCharisSIL"/>
              </w:rPr>
              <w:t>ˈkɛ.tʃɐp̚</w:t>
            </w:r>
          </w:p>
        </w:tc>
        <w:tc>
          <w:tcPr>
            <w:tcW w:w="1275" w:type="dxa"/>
            <w:shd w:val="clear" w:color="auto" w:fill="auto"/>
          </w:tcPr>
          <w:p w14:paraId="6B27C26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F5A337F" w14:textId="7A6E394D" w:rsidR="000F4F82" w:rsidRPr="005F70FB" w:rsidRDefault="000F4F82" w:rsidP="00A551BF">
            <w:pPr>
              <w:pStyle w:val="TableCell0-0115Break"/>
            </w:pPr>
            <w:r w:rsidRPr="005F70FB">
              <w:t xml:space="preserve">soy </w:t>
            </w:r>
            <w:r w:rsidR="00227178" w:rsidRPr="005F70FB">
              <w:t>sauce</w:t>
            </w:r>
          </w:p>
        </w:tc>
      </w:tr>
      <w:tr w:rsidR="00AC23C4" w:rsidRPr="005F70FB" w14:paraId="66644935" w14:textId="77777777" w:rsidTr="00BC00CF">
        <w:tc>
          <w:tcPr>
            <w:tcW w:w="240" w:type="dxa"/>
            <w:shd w:val="clear" w:color="auto" w:fill="auto"/>
          </w:tcPr>
          <w:p w14:paraId="48BF15DA" w14:textId="77777777" w:rsidR="000F4F82" w:rsidRPr="005F70FB" w:rsidRDefault="000F4F82" w:rsidP="00A551BF">
            <w:pPr>
              <w:pStyle w:val="TableCell0-0115Break"/>
              <w:rPr>
                <w:rStyle w:val="ExampleSource"/>
              </w:rPr>
            </w:pPr>
          </w:p>
        </w:tc>
        <w:tc>
          <w:tcPr>
            <w:tcW w:w="1249" w:type="dxa"/>
            <w:shd w:val="clear" w:color="auto" w:fill="auto"/>
          </w:tcPr>
          <w:p w14:paraId="65B63578" w14:textId="77777777" w:rsidR="000F4F82" w:rsidRPr="005F70FB" w:rsidRDefault="000F4F82" w:rsidP="00A551BF">
            <w:pPr>
              <w:pStyle w:val="TableCell0-0115Break"/>
              <w:rPr>
                <w:rStyle w:val="ChItalBold"/>
              </w:rPr>
            </w:pPr>
            <w:r w:rsidRPr="005F70FB">
              <w:rPr>
                <w:rStyle w:val="ChItalBold"/>
              </w:rPr>
              <w:t>kejora</w:t>
            </w:r>
          </w:p>
        </w:tc>
        <w:tc>
          <w:tcPr>
            <w:tcW w:w="1587" w:type="dxa"/>
            <w:shd w:val="clear" w:color="auto" w:fill="auto"/>
          </w:tcPr>
          <w:p w14:paraId="1A2E1E4E" w14:textId="77777777" w:rsidR="000F4F82" w:rsidRPr="005F70FB" w:rsidRDefault="000F4F82" w:rsidP="00A551BF">
            <w:pPr>
              <w:pStyle w:val="TableCell0-0115Break"/>
              <w:rPr>
                <w:rStyle w:val="ChCharisSIL"/>
              </w:rPr>
            </w:pPr>
            <w:r w:rsidRPr="005F70FB">
              <w:rPr>
                <w:rStyle w:val="ChCharisSIL"/>
              </w:rPr>
              <w:t>kɛ.ˈdʒɔ.ɾa</w:t>
            </w:r>
          </w:p>
        </w:tc>
        <w:tc>
          <w:tcPr>
            <w:tcW w:w="1275" w:type="dxa"/>
            <w:shd w:val="clear" w:color="auto" w:fill="auto"/>
          </w:tcPr>
          <w:p w14:paraId="764D446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D468B8D" w14:textId="77777777" w:rsidR="000F4F82" w:rsidRPr="005F70FB" w:rsidRDefault="000F4F82" w:rsidP="00A551BF">
            <w:pPr>
              <w:pStyle w:val="TableCell0-0115Break"/>
            </w:pPr>
            <w:r w:rsidRPr="005F70FB">
              <w:t>morning star</w:t>
            </w:r>
          </w:p>
        </w:tc>
      </w:tr>
      <w:tr w:rsidR="00AC23C4" w:rsidRPr="005F70FB" w14:paraId="00468F1B" w14:textId="77777777" w:rsidTr="00BC00CF">
        <w:tc>
          <w:tcPr>
            <w:tcW w:w="240" w:type="dxa"/>
            <w:shd w:val="clear" w:color="auto" w:fill="auto"/>
          </w:tcPr>
          <w:p w14:paraId="30595DCE" w14:textId="77777777" w:rsidR="000F4F82" w:rsidRPr="005F70FB" w:rsidRDefault="000F4F82" w:rsidP="00A551BF">
            <w:pPr>
              <w:pStyle w:val="TableCell0-0115Break"/>
              <w:rPr>
                <w:rStyle w:val="ExampleSource"/>
              </w:rPr>
            </w:pPr>
          </w:p>
        </w:tc>
        <w:tc>
          <w:tcPr>
            <w:tcW w:w="1249" w:type="dxa"/>
            <w:shd w:val="clear" w:color="auto" w:fill="auto"/>
          </w:tcPr>
          <w:p w14:paraId="6F7082B9" w14:textId="77777777" w:rsidR="000F4F82" w:rsidRPr="005F70FB" w:rsidRDefault="000F4F82" w:rsidP="00A551BF">
            <w:pPr>
              <w:pStyle w:val="TableCell0-0115Break"/>
              <w:rPr>
                <w:rStyle w:val="ChItalBold"/>
              </w:rPr>
            </w:pPr>
            <w:r w:rsidRPr="005F70FB">
              <w:rPr>
                <w:rStyle w:val="ChItalBold"/>
              </w:rPr>
              <w:t>kem</w:t>
            </w:r>
          </w:p>
        </w:tc>
        <w:tc>
          <w:tcPr>
            <w:tcW w:w="1587" w:type="dxa"/>
            <w:shd w:val="clear" w:color="auto" w:fill="auto"/>
          </w:tcPr>
          <w:p w14:paraId="4A53D9B5" w14:textId="77777777" w:rsidR="000F4F82" w:rsidRPr="005F70FB" w:rsidRDefault="000F4F82" w:rsidP="00A551BF">
            <w:pPr>
              <w:pStyle w:val="TableCell0-0115Break"/>
              <w:rPr>
                <w:rStyle w:val="ChCharisSIL"/>
              </w:rPr>
            </w:pPr>
            <w:r w:rsidRPr="005F70FB">
              <w:rPr>
                <w:rStyle w:val="ChCharisSIL"/>
              </w:rPr>
              <w:t>ˈkɛ̞m</w:t>
            </w:r>
          </w:p>
        </w:tc>
        <w:tc>
          <w:tcPr>
            <w:tcW w:w="1275" w:type="dxa"/>
            <w:shd w:val="clear" w:color="auto" w:fill="auto"/>
          </w:tcPr>
          <w:p w14:paraId="0DD3E12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4724ED2" w14:textId="77777777" w:rsidR="000F4F82" w:rsidRPr="005F70FB" w:rsidRDefault="000F4F82" w:rsidP="00A551BF">
            <w:pPr>
              <w:pStyle w:val="TableCell0-0115Break"/>
            </w:pPr>
            <w:r w:rsidRPr="005F70FB">
              <w:t>camp</w:t>
            </w:r>
          </w:p>
        </w:tc>
      </w:tr>
      <w:tr w:rsidR="00AC23C4" w:rsidRPr="005F70FB" w14:paraId="012F8A99" w14:textId="77777777" w:rsidTr="00BC00CF">
        <w:tc>
          <w:tcPr>
            <w:tcW w:w="240" w:type="dxa"/>
            <w:shd w:val="clear" w:color="auto" w:fill="auto"/>
          </w:tcPr>
          <w:p w14:paraId="2DECB6DB" w14:textId="77777777" w:rsidR="000F4F82" w:rsidRPr="005F70FB" w:rsidRDefault="000F4F82" w:rsidP="00A551BF">
            <w:pPr>
              <w:pStyle w:val="TableCell0-0115Break"/>
              <w:rPr>
                <w:rStyle w:val="ExampleSource"/>
              </w:rPr>
            </w:pPr>
          </w:p>
        </w:tc>
        <w:tc>
          <w:tcPr>
            <w:tcW w:w="1249" w:type="dxa"/>
            <w:shd w:val="clear" w:color="auto" w:fill="auto"/>
          </w:tcPr>
          <w:p w14:paraId="6D2FC44D" w14:textId="77777777" w:rsidR="000F4F82" w:rsidRPr="005F70FB" w:rsidRDefault="000F4F82" w:rsidP="00A551BF">
            <w:pPr>
              <w:pStyle w:val="TableCell0-0115Break"/>
              <w:rPr>
                <w:rStyle w:val="ChItalBold"/>
              </w:rPr>
            </w:pPr>
            <w:r w:rsidRPr="005F70FB">
              <w:rPr>
                <w:rStyle w:val="ChItalBold"/>
              </w:rPr>
              <w:t>kepala</w:t>
            </w:r>
          </w:p>
        </w:tc>
        <w:tc>
          <w:tcPr>
            <w:tcW w:w="1587" w:type="dxa"/>
            <w:shd w:val="clear" w:color="auto" w:fill="auto"/>
          </w:tcPr>
          <w:p w14:paraId="5C8AB6E8" w14:textId="77777777" w:rsidR="000F4F82" w:rsidRPr="005F70FB" w:rsidRDefault="000F4F82" w:rsidP="00A551BF">
            <w:pPr>
              <w:pStyle w:val="TableCell0-0115Break"/>
              <w:rPr>
                <w:rStyle w:val="ChCharisSIL"/>
              </w:rPr>
            </w:pPr>
            <w:r w:rsidRPr="005F70FB">
              <w:rPr>
                <w:rStyle w:val="ChCharisSIL"/>
              </w:rPr>
              <w:t>kɛ.ˈpa.la</w:t>
            </w:r>
          </w:p>
        </w:tc>
        <w:tc>
          <w:tcPr>
            <w:tcW w:w="1275" w:type="dxa"/>
            <w:shd w:val="clear" w:color="auto" w:fill="auto"/>
          </w:tcPr>
          <w:p w14:paraId="5097C2B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915B78D" w14:textId="77777777" w:rsidR="000F4F82" w:rsidRPr="005F70FB" w:rsidRDefault="000F4F82" w:rsidP="00A551BF">
            <w:pPr>
              <w:pStyle w:val="TableCell0-0115Break"/>
            </w:pPr>
            <w:r w:rsidRPr="005F70FB">
              <w:t>head</w:t>
            </w:r>
          </w:p>
        </w:tc>
      </w:tr>
      <w:tr w:rsidR="00AC23C4" w:rsidRPr="005F70FB" w14:paraId="2F071C4F" w14:textId="77777777" w:rsidTr="00BC00CF">
        <w:tc>
          <w:tcPr>
            <w:tcW w:w="240" w:type="dxa"/>
            <w:shd w:val="clear" w:color="auto" w:fill="auto"/>
          </w:tcPr>
          <w:p w14:paraId="17E4B20D" w14:textId="77777777" w:rsidR="000F4F82" w:rsidRPr="005F70FB" w:rsidRDefault="000F4F82" w:rsidP="00A551BF">
            <w:pPr>
              <w:pStyle w:val="TableCell0-0115Break"/>
              <w:rPr>
                <w:rStyle w:val="ExampleSource"/>
              </w:rPr>
            </w:pPr>
          </w:p>
        </w:tc>
        <w:tc>
          <w:tcPr>
            <w:tcW w:w="1249" w:type="dxa"/>
            <w:shd w:val="clear" w:color="auto" w:fill="auto"/>
          </w:tcPr>
          <w:p w14:paraId="3B8F657B" w14:textId="77777777" w:rsidR="000F4F82" w:rsidRPr="005F70FB" w:rsidRDefault="000F4F82" w:rsidP="00A551BF">
            <w:pPr>
              <w:pStyle w:val="TableCell0-0115Break"/>
              <w:rPr>
                <w:rStyle w:val="ChItalBold"/>
              </w:rPr>
            </w:pPr>
            <w:r w:rsidRPr="005F70FB">
              <w:rPr>
                <w:rStyle w:val="ChItalBold"/>
              </w:rPr>
              <w:t>keponakan</w:t>
            </w:r>
          </w:p>
        </w:tc>
        <w:tc>
          <w:tcPr>
            <w:tcW w:w="1587" w:type="dxa"/>
            <w:shd w:val="clear" w:color="auto" w:fill="auto"/>
          </w:tcPr>
          <w:p w14:paraId="0734ECFA" w14:textId="77777777" w:rsidR="000F4F82" w:rsidRPr="005F70FB" w:rsidRDefault="000F4F82" w:rsidP="00A551BF">
            <w:pPr>
              <w:pStyle w:val="TableCell0-0115Break"/>
              <w:rPr>
                <w:rStyle w:val="ChCharisSIL"/>
              </w:rPr>
            </w:pPr>
            <w:r w:rsidRPr="005F70FB">
              <w:rPr>
                <w:rStyle w:val="ChCharisSIL"/>
              </w:rPr>
              <w:t>ˌkɛ.pɔ.ˈna.kɐn</w:t>
            </w:r>
          </w:p>
        </w:tc>
        <w:tc>
          <w:tcPr>
            <w:tcW w:w="1275" w:type="dxa"/>
            <w:shd w:val="clear" w:color="auto" w:fill="auto"/>
          </w:tcPr>
          <w:p w14:paraId="1473E0F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C8AAC77" w14:textId="77777777" w:rsidR="000F4F82" w:rsidRPr="005F70FB" w:rsidRDefault="000F4F82" w:rsidP="00A551BF">
            <w:pPr>
              <w:pStyle w:val="TableCell0-0115Break"/>
            </w:pPr>
            <w:r w:rsidRPr="005F70FB">
              <w:t>nephew, niece</w:t>
            </w:r>
          </w:p>
        </w:tc>
      </w:tr>
      <w:tr w:rsidR="00AC23C4" w:rsidRPr="005F70FB" w14:paraId="17E6FE94" w14:textId="77777777" w:rsidTr="00BC00CF">
        <w:tc>
          <w:tcPr>
            <w:tcW w:w="240" w:type="dxa"/>
            <w:shd w:val="clear" w:color="auto" w:fill="auto"/>
          </w:tcPr>
          <w:p w14:paraId="3ED5DCB0"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D802B8C" w14:textId="77777777" w:rsidR="000F4F82" w:rsidRPr="005F70FB" w:rsidRDefault="000F4F82" w:rsidP="00A551BF">
            <w:pPr>
              <w:pStyle w:val="TableCell0-0115Break"/>
              <w:rPr>
                <w:rStyle w:val="ChItalBold"/>
              </w:rPr>
            </w:pPr>
            <w:r w:rsidRPr="005F70FB">
              <w:rPr>
                <w:rStyle w:val="ChItalBold"/>
              </w:rPr>
              <w:t>kerja</w:t>
            </w:r>
          </w:p>
        </w:tc>
        <w:tc>
          <w:tcPr>
            <w:tcW w:w="1587" w:type="dxa"/>
            <w:shd w:val="clear" w:color="auto" w:fill="auto"/>
          </w:tcPr>
          <w:p w14:paraId="29136B02" w14:textId="77777777" w:rsidR="000F4F82" w:rsidRPr="005F70FB" w:rsidRDefault="000F4F82" w:rsidP="00A551BF">
            <w:pPr>
              <w:pStyle w:val="TableCell0-0115Break"/>
              <w:rPr>
                <w:rStyle w:val="ChCharisSIL"/>
              </w:rPr>
            </w:pPr>
            <w:r w:rsidRPr="005F70FB">
              <w:rPr>
                <w:rStyle w:val="ChCharisSIL"/>
              </w:rPr>
              <w:t>kɛ̞r.ˈdʒa</w:t>
            </w:r>
          </w:p>
        </w:tc>
        <w:tc>
          <w:tcPr>
            <w:tcW w:w="1275" w:type="dxa"/>
            <w:shd w:val="clear" w:color="auto" w:fill="auto"/>
          </w:tcPr>
          <w:p w14:paraId="68FCFAB3"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C2A9019" w14:textId="77777777" w:rsidR="000F4F82" w:rsidRPr="005F70FB" w:rsidRDefault="000F4F82" w:rsidP="00A551BF">
            <w:pPr>
              <w:pStyle w:val="TableCell0-0115Break"/>
            </w:pPr>
            <w:r w:rsidRPr="005F70FB">
              <w:t>work</w:t>
            </w:r>
          </w:p>
        </w:tc>
      </w:tr>
      <w:tr w:rsidR="00AC23C4" w:rsidRPr="005F70FB" w14:paraId="11F1BDB2" w14:textId="77777777" w:rsidTr="00BC00CF">
        <w:tc>
          <w:tcPr>
            <w:tcW w:w="240" w:type="dxa"/>
            <w:shd w:val="clear" w:color="auto" w:fill="auto"/>
          </w:tcPr>
          <w:p w14:paraId="13C13209"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5A93492" w14:textId="77777777" w:rsidR="000F4F82" w:rsidRPr="005F70FB" w:rsidRDefault="000F4F82" w:rsidP="00A551BF">
            <w:pPr>
              <w:pStyle w:val="TableCell0-0115Break"/>
              <w:rPr>
                <w:rStyle w:val="ChItalBold"/>
              </w:rPr>
            </w:pPr>
            <w:r w:rsidRPr="005F70FB">
              <w:rPr>
                <w:rStyle w:val="ChItalBold"/>
              </w:rPr>
              <w:t>kertas</w:t>
            </w:r>
          </w:p>
        </w:tc>
        <w:tc>
          <w:tcPr>
            <w:tcW w:w="1587" w:type="dxa"/>
            <w:shd w:val="clear" w:color="auto" w:fill="auto"/>
          </w:tcPr>
          <w:p w14:paraId="7752B2CE" w14:textId="77777777" w:rsidR="000F4F82" w:rsidRPr="005F70FB" w:rsidRDefault="000F4F82" w:rsidP="00A551BF">
            <w:pPr>
              <w:pStyle w:val="TableCell0-0115Break"/>
              <w:rPr>
                <w:rStyle w:val="ChCharisSIL"/>
              </w:rPr>
            </w:pPr>
            <w:r w:rsidRPr="005F70FB">
              <w:rPr>
                <w:rStyle w:val="ChCharisSIL"/>
              </w:rPr>
              <w:t>kɛ̞r.ˈtɐs</w:t>
            </w:r>
          </w:p>
        </w:tc>
        <w:tc>
          <w:tcPr>
            <w:tcW w:w="1275" w:type="dxa"/>
            <w:shd w:val="clear" w:color="auto" w:fill="auto"/>
          </w:tcPr>
          <w:p w14:paraId="3AA28D1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90B4F66" w14:textId="77777777" w:rsidR="000F4F82" w:rsidRPr="005F70FB" w:rsidRDefault="000F4F82" w:rsidP="00A551BF">
            <w:pPr>
              <w:pStyle w:val="TableCell0-0115Break"/>
            </w:pPr>
            <w:r w:rsidRPr="005F70FB">
              <w:t>paper</w:t>
            </w:r>
          </w:p>
        </w:tc>
      </w:tr>
      <w:tr w:rsidR="00AC23C4" w:rsidRPr="005F70FB" w14:paraId="79796605" w14:textId="77777777" w:rsidTr="00BC00CF">
        <w:tc>
          <w:tcPr>
            <w:tcW w:w="240" w:type="dxa"/>
            <w:shd w:val="clear" w:color="auto" w:fill="auto"/>
          </w:tcPr>
          <w:p w14:paraId="02070DA4"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63A2F3FD" w14:textId="77777777" w:rsidR="000F4F82" w:rsidRPr="005F70FB" w:rsidRDefault="000F4F82" w:rsidP="00A551BF">
            <w:pPr>
              <w:pStyle w:val="TableCell0-0115Break"/>
              <w:rPr>
                <w:rStyle w:val="ChItalBold"/>
              </w:rPr>
            </w:pPr>
            <w:r w:rsidRPr="005F70FB">
              <w:rPr>
                <w:rStyle w:val="ChItalBold"/>
              </w:rPr>
              <w:t>ketik</w:t>
            </w:r>
          </w:p>
        </w:tc>
        <w:tc>
          <w:tcPr>
            <w:tcW w:w="1587" w:type="dxa"/>
            <w:shd w:val="clear" w:color="auto" w:fill="auto"/>
          </w:tcPr>
          <w:p w14:paraId="7D771F94" w14:textId="77777777" w:rsidR="000F4F82" w:rsidRPr="005F70FB" w:rsidRDefault="000F4F82" w:rsidP="00A551BF">
            <w:pPr>
              <w:pStyle w:val="TableCell0-0115Break"/>
              <w:rPr>
                <w:rStyle w:val="ChCharisSIL"/>
              </w:rPr>
            </w:pPr>
            <w:r w:rsidRPr="005F70FB">
              <w:rPr>
                <w:rStyle w:val="ChCharisSIL"/>
              </w:rPr>
              <w:t>kɛ.ˈtɪk̚</w:t>
            </w:r>
          </w:p>
        </w:tc>
        <w:tc>
          <w:tcPr>
            <w:tcW w:w="1275" w:type="dxa"/>
            <w:shd w:val="clear" w:color="auto" w:fill="auto"/>
          </w:tcPr>
          <w:p w14:paraId="5E036C79"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465339A" w14:textId="77777777" w:rsidR="000F4F82" w:rsidRPr="005F70FB" w:rsidRDefault="000F4F82" w:rsidP="00A551BF">
            <w:pPr>
              <w:pStyle w:val="TableCell0-0115Break"/>
            </w:pPr>
            <w:r w:rsidRPr="005F70FB">
              <w:t>type</w:t>
            </w:r>
          </w:p>
        </w:tc>
      </w:tr>
      <w:tr w:rsidR="00AC23C4" w:rsidRPr="005F70FB" w14:paraId="5FA8B8D0" w14:textId="77777777" w:rsidTr="00BC00CF">
        <w:tc>
          <w:tcPr>
            <w:tcW w:w="240" w:type="dxa"/>
            <w:shd w:val="clear" w:color="auto" w:fill="auto"/>
          </w:tcPr>
          <w:p w14:paraId="414BCE2B" w14:textId="77777777" w:rsidR="000F4F82" w:rsidRPr="005F70FB" w:rsidRDefault="000F4F82" w:rsidP="00A551BF">
            <w:pPr>
              <w:pStyle w:val="TableCell0-0115Break"/>
              <w:rPr>
                <w:rStyle w:val="ExampleSource"/>
              </w:rPr>
            </w:pPr>
          </w:p>
        </w:tc>
        <w:tc>
          <w:tcPr>
            <w:tcW w:w="1249" w:type="dxa"/>
            <w:shd w:val="clear" w:color="auto" w:fill="auto"/>
          </w:tcPr>
          <w:p w14:paraId="1431274F" w14:textId="77777777" w:rsidR="000F4F82" w:rsidRPr="005F70FB" w:rsidRDefault="000F4F82" w:rsidP="00A551BF">
            <w:pPr>
              <w:pStyle w:val="TableCell0-0115Break"/>
              <w:rPr>
                <w:rStyle w:val="ChItalBold"/>
              </w:rPr>
            </w:pPr>
            <w:r w:rsidRPr="005F70FB">
              <w:rPr>
                <w:rStyle w:val="ChItalBold"/>
              </w:rPr>
              <w:t>ketumbar</w:t>
            </w:r>
          </w:p>
        </w:tc>
        <w:tc>
          <w:tcPr>
            <w:tcW w:w="1587" w:type="dxa"/>
            <w:shd w:val="clear" w:color="auto" w:fill="auto"/>
          </w:tcPr>
          <w:p w14:paraId="3CBDB374" w14:textId="77777777" w:rsidR="000F4F82" w:rsidRPr="005F70FB" w:rsidRDefault="000F4F82" w:rsidP="00A551BF">
            <w:pPr>
              <w:pStyle w:val="TableCell0-0115Break"/>
              <w:rPr>
                <w:rStyle w:val="ChCharisSIL"/>
              </w:rPr>
            </w:pPr>
            <w:r w:rsidRPr="005F70FB">
              <w:rPr>
                <w:rStyle w:val="ChCharisSIL"/>
              </w:rPr>
              <w:t>kɛ.ˈtʊm.bɐr̥</w:t>
            </w:r>
          </w:p>
        </w:tc>
        <w:tc>
          <w:tcPr>
            <w:tcW w:w="1275" w:type="dxa"/>
            <w:shd w:val="clear" w:color="auto" w:fill="auto"/>
          </w:tcPr>
          <w:p w14:paraId="549A33F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AC982B9" w14:textId="77777777" w:rsidR="000F4F82" w:rsidRPr="005F70FB" w:rsidRDefault="000F4F82" w:rsidP="00A551BF">
            <w:pPr>
              <w:pStyle w:val="TableCell0-0115Break"/>
            </w:pPr>
            <w:r w:rsidRPr="005F70FB">
              <w:t>coriander</w:t>
            </w:r>
          </w:p>
        </w:tc>
      </w:tr>
      <w:tr w:rsidR="00AC23C4" w:rsidRPr="005F70FB" w14:paraId="4DCEF8A5" w14:textId="77777777" w:rsidTr="00BC00CF">
        <w:tc>
          <w:tcPr>
            <w:tcW w:w="240" w:type="dxa"/>
            <w:shd w:val="clear" w:color="auto" w:fill="auto"/>
          </w:tcPr>
          <w:p w14:paraId="66C6F9F2"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A6FB8D0" w14:textId="77777777" w:rsidR="000F4F82" w:rsidRPr="005F70FB" w:rsidRDefault="000F4F82" w:rsidP="00A551BF">
            <w:pPr>
              <w:pStyle w:val="TableCell0-0115Break"/>
              <w:rPr>
                <w:rStyle w:val="ChItalBold"/>
              </w:rPr>
            </w:pPr>
            <w:r w:rsidRPr="005F70FB">
              <w:rPr>
                <w:rStyle w:val="ChItalBold"/>
              </w:rPr>
              <w:t>kilogram</w:t>
            </w:r>
          </w:p>
        </w:tc>
        <w:tc>
          <w:tcPr>
            <w:tcW w:w="1587" w:type="dxa"/>
            <w:shd w:val="clear" w:color="auto" w:fill="auto"/>
          </w:tcPr>
          <w:p w14:paraId="2B120617" w14:textId="77777777" w:rsidR="000F4F82" w:rsidRPr="005F70FB" w:rsidRDefault="000F4F82" w:rsidP="00A551BF">
            <w:pPr>
              <w:pStyle w:val="TableCell0-0115Break"/>
              <w:rPr>
                <w:rStyle w:val="ChCharisSIL"/>
              </w:rPr>
            </w:pPr>
            <w:r w:rsidRPr="005F70FB">
              <w:rPr>
                <w:rStyle w:val="ChCharisSIL"/>
              </w:rPr>
              <w:t>ˌki.lɔ.ˈgɾɐm</w:t>
            </w:r>
          </w:p>
        </w:tc>
        <w:tc>
          <w:tcPr>
            <w:tcW w:w="1275" w:type="dxa"/>
            <w:shd w:val="clear" w:color="auto" w:fill="auto"/>
          </w:tcPr>
          <w:p w14:paraId="6D80640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189C81D" w14:textId="77777777" w:rsidR="000F4F82" w:rsidRPr="005F70FB" w:rsidRDefault="000F4F82" w:rsidP="00A551BF">
            <w:pPr>
              <w:pStyle w:val="TableCell0-0115Break"/>
            </w:pPr>
            <w:r w:rsidRPr="005F70FB">
              <w:t>kilogram</w:t>
            </w:r>
          </w:p>
        </w:tc>
      </w:tr>
      <w:tr w:rsidR="00AC23C4" w:rsidRPr="005F70FB" w14:paraId="3DC046D2" w14:textId="77777777" w:rsidTr="00BC00CF">
        <w:tc>
          <w:tcPr>
            <w:tcW w:w="240" w:type="dxa"/>
            <w:shd w:val="clear" w:color="auto" w:fill="auto"/>
          </w:tcPr>
          <w:p w14:paraId="1825B260" w14:textId="77777777" w:rsidR="000F4F82" w:rsidRPr="005F70FB" w:rsidRDefault="000F4F82" w:rsidP="00A551BF">
            <w:pPr>
              <w:pStyle w:val="TableCell0-0115Break"/>
              <w:rPr>
                <w:rStyle w:val="ExampleSource"/>
              </w:rPr>
            </w:pPr>
          </w:p>
        </w:tc>
        <w:tc>
          <w:tcPr>
            <w:tcW w:w="1249" w:type="dxa"/>
            <w:shd w:val="clear" w:color="auto" w:fill="auto"/>
          </w:tcPr>
          <w:p w14:paraId="7938DDF2" w14:textId="77777777" w:rsidR="000F4F82" w:rsidRPr="005F70FB" w:rsidRDefault="000F4F82" w:rsidP="00A551BF">
            <w:pPr>
              <w:pStyle w:val="TableCell0-0115Break"/>
              <w:rPr>
                <w:rStyle w:val="ChItalBold"/>
              </w:rPr>
            </w:pPr>
            <w:r w:rsidRPr="005F70FB">
              <w:rPr>
                <w:rStyle w:val="ChItalBold"/>
              </w:rPr>
              <w:t>kilometer</w:t>
            </w:r>
          </w:p>
        </w:tc>
        <w:tc>
          <w:tcPr>
            <w:tcW w:w="1587" w:type="dxa"/>
            <w:shd w:val="clear" w:color="auto" w:fill="auto"/>
          </w:tcPr>
          <w:p w14:paraId="15A77B49" w14:textId="77777777" w:rsidR="000F4F82" w:rsidRPr="005F70FB" w:rsidRDefault="000F4F82" w:rsidP="00A551BF">
            <w:pPr>
              <w:pStyle w:val="TableCell0-0115Break"/>
              <w:rPr>
                <w:rStyle w:val="ChCharisSIL"/>
              </w:rPr>
            </w:pPr>
            <w:r w:rsidRPr="005F70FB">
              <w:rPr>
                <w:rStyle w:val="ChCharisSIL"/>
              </w:rPr>
              <w:t>ˌki.lɔ.ˈmɛ̞.tɛ̞r̥</w:t>
            </w:r>
          </w:p>
        </w:tc>
        <w:tc>
          <w:tcPr>
            <w:tcW w:w="1275" w:type="dxa"/>
            <w:shd w:val="clear" w:color="auto" w:fill="auto"/>
          </w:tcPr>
          <w:p w14:paraId="5531686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37FED52" w14:textId="77777777" w:rsidR="000F4F82" w:rsidRPr="005F70FB" w:rsidRDefault="000F4F82" w:rsidP="00A551BF">
            <w:pPr>
              <w:pStyle w:val="TableCell0-0115Break"/>
            </w:pPr>
            <w:r w:rsidRPr="005F70FB">
              <w:t>kilometer</w:t>
            </w:r>
          </w:p>
        </w:tc>
      </w:tr>
      <w:tr w:rsidR="00AC23C4" w:rsidRPr="005F70FB" w14:paraId="1389B8D9" w14:textId="77777777" w:rsidTr="00BC00CF">
        <w:tc>
          <w:tcPr>
            <w:tcW w:w="240" w:type="dxa"/>
            <w:shd w:val="clear" w:color="auto" w:fill="auto"/>
          </w:tcPr>
          <w:p w14:paraId="1469AC93" w14:textId="77777777" w:rsidR="000F4F82" w:rsidRPr="005F70FB" w:rsidRDefault="000F4F82" w:rsidP="00A551BF">
            <w:pPr>
              <w:pStyle w:val="TableCell0-0115Break"/>
              <w:rPr>
                <w:rStyle w:val="ExampleSource"/>
              </w:rPr>
            </w:pPr>
          </w:p>
        </w:tc>
        <w:tc>
          <w:tcPr>
            <w:tcW w:w="1249" w:type="dxa"/>
            <w:shd w:val="clear" w:color="auto" w:fill="auto"/>
          </w:tcPr>
          <w:p w14:paraId="350E456A" w14:textId="77777777" w:rsidR="000F4F82" w:rsidRPr="005F70FB" w:rsidRDefault="000F4F82" w:rsidP="00A551BF">
            <w:pPr>
              <w:pStyle w:val="TableCell0-0115Break"/>
              <w:rPr>
                <w:rStyle w:val="ChItalBold"/>
              </w:rPr>
            </w:pPr>
            <w:r w:rsidRPr="005F70FB">
              <w:rPr>
                <w:rStyle w:val="ChItalBold"/>
              </w:rPr>
              <w:t>kios</w:t>
            </w:r>
          </w:p>
        </w:tc>
        <w:tc>
          <w:tcPr>
            <w:tcW w:w="1587" w:type="dxa"/>
            <w:shd w:val="clear" w:color="auto" w:fill="auto"/>
          </w:tcPr>
          <w:p w14:paraId="7F89CE51" w14:textId="77777777" w:rsidR="000F4F82" w:rsidRPr="005F70FB" w:rsidRDefault="000F4F82" w:rsidP="00A551BF">
            <w:pPr>
              <w:pStyle w:val="TableCell0-0115Break"/>
              <w:rPr>
                <w:rStyle w:val="ChCharisSIL"/>
              </w:rPr>
            </w:pPr>
            <w:r w:rsidRPr="005F70FB">
              <w:rPr>
                <w:rStyle w:val="ChCharisSIL"/>
              </w:rPr>
              <w:t>ˈki.ɔ̞s</w:t>
            </w:r>
          </w:p>
        </w:tc>
        <w:tc>
          <w:tcPr>
            <w:tcW w:w="1275" w:type="dxa"/>
            <w:shd w:val="clear" w:color="auto" w:fill="auto"/>
          </w:tcPr>
          <w:p w14:paraId="64BCFF5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19BDD68" w14:textId="77777777" w:rsidR="000F4F82" w:rsidRPr="005F70FB" w:rsidRDefault="000F4F82" w:rsidP="00A551BF">
            <w:pPr>
              <w:pStyle w:val="TableCell0-0115Break"/>
            </w:pPr>
            <w:r w:rsidRPr="005F70FB">
              <w:t>kiosk</w:t>
            </w:r>
          </w:p>
        </w:tc>
      </w:tr>
      <w:tr w:rsidR="00AC23C4" w:rsidRPr="005F70FB" w14:paraId="7869C9FF" w14:textId="77777777" w:rsidTr="00BC00CF">
        <w:tc>
          <w:tcPr>
            <w:tcW w:w="240" w:type="dxa"/>
            <w:shd w:val="clear" w:color="auto" w:fill="auto"/>
          </w:tcPr>
          <w:p w14:paraId="25851D0C" w14:textId="77777777" w:rsidR="000F4F82" w:rsidRPr="005F70FB" w:rsidRDefault="000F4F82" w:rsidP="00A551BF">
            <w:pPr>
              <w:pStyle w:val="TableCell0-0115Break"/>
              <w:rPr>
                <w:rStyle w:val="ExampleSource"/>
              </w:rPr>
            </w:pPr>
          </w:p>
        </w:tc>
        <w:tc>
          <w:tcPr>
            <w:tcW w:w="1249" w:type="dxa"/>
            <w:shd w:val="clear" w:color="auto" w:fill="auto"/>
          </w:tcPr>
          <w:p w14:paraId="7EB82262" w14:textId="77777777" w:rsidR="000F4F82" w:rsidRPr="005F70FB" w:rsidRDefault="000F4F82" w:rsidP="00A551BF">
            <w:pPr>
              <w:pStyle w:val="TableCell0-0115Break"/>
              <w:rPr>
                <w:rStyle w:val="ChItalBold"/>
              </w:rPr>
            </w:pPr>
            <w:r w:rsidRPr="005F70FB">
              <w:rPr>
                <w:rStyle w:val="ChItalBold"/>
              </w:rPr>
              <w:t>kip</w:t>
            </w:r>
          </w:p>
        </w:tc>
        <w:tc>
          <w:tcPr>
            <w:tcW w:w="1587" w:type="dxa"/>
            <w:shd w:val="clear" w:color="auto" w:fill="auto"/>
          </w:tcPr>
          <w:p w14:paraId="790BFF50" w14:textId="77777777" w:rsidR="000F4F82" w:rsidRPr="005F70FB" w:rsidRDefault="000F4F82" w:rsidP="00A551BF">
            <w:pPr>
              <w:pStyle w:val="TableCell0-0115Break"/>
              <w:rPr>
                <w:rStyle w:val="ChCharisSIL"/>
              </w:rPr>
            </w:pPr>
            <w:r w:rsidRPr="005F70FB">
              <w:rPr>
                <w:rStyle w:val="ChCharisSIL"/>
              </w:rPr>
              <w:t>ˈkɪp̚</w:t>
            </w:r>
          </w:p>
        </w:tc>
        <w:tc>
          <w:tcPr>
            <w:tcW w:w="1275" w:type="dxa"/>
            <w:shd w:val="clear" w:color="auto" w:fill="auto"/>
          </w:tcPr>
          <w:p w14:paraId="5C4E87B0"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BB84CDE" w14:textId="77777777" w:rsidR="000F4F82" w:rsidRPr="005F70FB" w:rsidRDefault="000F4F82" w:rsidP="00A551BF">
            <w:pPr>
              <w:pStyle w:val="TableCell0-0115Break"/>
            </w:pPr>
            <w:r w:rsidRPr="005F70FB">
              <w:t>unloading truck</w:t>
            </w:r>
          </w:p>
        </w:tc>
      </w:tr>
      <w:tr w:rsidR="00AC23C4" w:rsidRPr="005F70FB" w14:paraId="610505CB" w14:textId="77777777" w:rsidTr="00BC00CF">
        <w:tc>
          <w:tcPr>
            <w:tcW w:w="240" w:type="dxa"/>
            <w:shd w:val="clear" w:color="auto" w:fill="auto"/>
          </w:tcPr>
          <w:p w14:paraId="0D772451" w14:textId="77777777" w:rsidR="000F4F82" w:rsidRPr="005F70FB" w:rsidRDefault="000F4F82" w:rsidP="00A551BF">
            <w:pPr>
              <w:pStyle w:val="TableCell0-0115Break"/>
              <w:rPr>
                <w:rStyle w:val="ExampleSource"/>
              </w:rPr>
            </w:pPr>
          </w:p>
        </w:tc>
        <w:tc>
          <w:tcPr>
            <w:tcW w:w="1249" w:type="dxa"/>
            <w:shd w:val="clear" w:color="auto" w:fill="auto"/>
          </w:tcPr>
          <w:p w14:paraId="2EB8E176" w14:textId="77777777" w:rsidR="000F4F82" w:rsidRPr="005F70FB" w:rsidRDefault="000F4F82" w:rsidP="00A551BF">
            <w:pPr>
              <w:pStyle w:val="TableCell0-0115Break"/>
              <w:rPr>
                <w:rStyle w:val="ChItalBold"/>
              </w:rPr>
            </w:pPr>
            <w:r w:rsidRPr="005F70FB">
              <w:rPr>
                <w:rStyle w:val="ChItalBold"/>
              </w:rPr>
              <w:t>klakson</w:t>
            </w:r>
          </w:p>
        </w:tc>
        <w:tc>
          <w:tcPr>
            <w:tcW w:w="1587" w:type="dxa"/>
            <w:shd w:val="clear" w:color="auto" w:fill="auto"/>
          </w:tcPr>
          <w:p w14:paraId="05AE41E4" w14:textId="77777777" w:rsidR="000F4F82" w:rsidRPr="005F70FB" w:rsidRDefault="000F4F82" w:rsidP="00A551BF">
            <w:pPr>
              <w:pStyle w:val="TableCell0-0115Break"/>
              <w:rPr>
                <w:rStyle w:val="ChCharisSIL"/>
              </w:rPr>
            </w:pPr>
            <w:r w:rsidRPr="005F70FB">
              <w:rPr>
                <w:rStyle w:val="ChCharisSIL"/>
              </w:rPr>
              <w:t>ˈklɐk̚.sɔ̞n</w:t>
            </w:r>
          </w:p>
        </w:tc>
        <w:tc>
          <w:tcPr>
            <w:tcW w:w="1275" w:type="dxa"/>
            <w:shd w:val="clear" w:color="auto" w:fill="auto"/>
          </w:tcPr>
          <w:p w14:paraId="09226906"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0823D091" w14:textId="77777777" w:rsidR="000F4F82" w:rsidRPr="005F70FB" w:rsidRDefault="000F4F82" w:rsidP="00A551BF">
            <w:pPr>
              <w:pStyle w:val="TableCell0-0115Break"/>
            </w:pPr>
            <w:r w:rsidRPr="005F70FB">
              <w:t>blow horn</w:t>
            </w:r>
          </w:p>
        </w:tc>
      </w:tr>
      <w:tr w:rsidR="00AC23C4" w:rsidRPr="005F70FB" w14:paraId="5C5719CF" w14:textId="77777777" w:rsidTr="00BC00CF">
        <w:tc>
          <w:tcPr>
            <w:tcW w:w="240" w:type="dxa"/>
            <w:shd w:val="clear" w:color="auto" w:fill="auto"/>
          </w:tcPr>
          <w:p w14:paraId="18BC22A7" w14:textId="77777777" w:rsidR="000F4F82" w:rsidRPr="005F70FB" w:rsidRDefault="000F4F82" w:rsidP="00A551BF">
            <w:pPr>
              <w:pStyle w:val="TableCell0-0115Break"/>
              <w:rPr>
                <w:rStyle w:val="ExampleSource"/>
              </w:rPr>
            </w:pPr>
          </w:p>
        </w:tc>
        <w:tc>
          <w:tcPr>
            <w:tcW w:w="1249" w:type="dxa"/>
            <w:shd w:val="clear" w:color="auto" w:fill="auto"/>
          </w:tcPr>
          <w:p w14:paraId="048A1559" w14:textId="77777777" w:rsidR="000F4F82" w:rsidRPr="005F70FB" w:rsidRDefault="000F4F82" w:rsidP="00A551BF">
            <w:pPr>
              <w:pStyle w:val="TableCell0-0115Break"/>
              <w:rPr>
                <w:rStyle w:val="ChItalBold"/>
              </w:rPr>
            </w:pPr>
            <w:r w:rsidRPr="005F70FB">
              <w:rPr>
                <w:rStyle w:val="ChItalBold"/>
              </w:rPr>
              <w:t>klas</w:t>
            </w:r>
          </w:p>
        </w:tc>
        <w:tc>
          <w:tcPr>
            <w:tcW w:w="1587" w:type="dxa"/>
            <w:shd w:val="clear" w:color="auto" w:fill="auto"/>
          </w:tcPr>
          <w:p w14:paraId="40619F0B" w14:textId="77777777" w:rsidR="000F4F82" w:rsidRPr="005F70FB" w:rsidRDefault="000F4F82" w:rsidP="00A551BF">
            <w:pPr>
              <w:pStyle w:val="TableCell0-0115Break"/>
              <w:rPr>
                <w:rStyle w:val="ChCharisSIL"/>
              </w:rPr>
            </w:pPr>
            <w:r w:rsidRPr="005F70FB">
              <w:rPr>
                <w:rStyle w:val="ChCharisSIL"/>
              </w:rPr>
              <w:t>ˈklɐs</w:t>
            </w:r>
          </w:p>
        </w:tc>
        <w:tc>
          <w:tcPr>
            <w:tcW w:w="1275" w:type="dxa"/>
            <w:shd w:val="clear" w:color="auto" w:fill="auto"/>
          </w:tcPr>
          <w:p w14:paraId="7C1F4D2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7E08B91" w14:textId="77777777" w:rsidR="000F4F82" w:rsidRPr="005F70FB" w:rsidRDefault="000F4F82" w:rsidP="00A551BF">
            <w:pPr>
              <w:pStyle w:val="TableCell0-0115Break"/>
            </w:pPr>
            <w:r w:rsidRPr="005F70FB">
              <w:t>class</w:t>
            </w:r>
          </w:p>
        </w:tc>
      </w:tr>
      <w:tr w:rsidR="00AC23C4" w:rsidRPr="005F70FB" w14:paraId="26923D1D" w14:textId="77777777" w:rsidTr="00BC00CF">
        <w:tc>
          <w:tcPr>
            <w:tcW w:w="240" w:type="dxa"/>
            <w:shd w:val="clear" w:color="auto" w:fill="auto"/>
          </w:tcPr>
          <w:p w14:paraId="1485F5C4" w14:textId="77777777" w:rsidR="000F4F82" w:rsidRPr="005F70FB" w:rsidRDefault="000F4F82" w:rsidP="00A551BF">
            <w:pPr>
              <w:pStyle w:val="TableCell0-0115Break"/>
              <w:rPr>
                <w:rStyle w:val="ExampleSource"/>
              </w:rPr>
            </w:pPr>
          </w:p>
        </w:tc>
        <w:tc>
          <w:tcPr>
            <w:tcW w:w="1249" w:type="dxa"/>
            <w:shd w:val="clear" w:color="auto" w:fill="auto"/>
          </w:tcPr>
          <w:p w14:paraId="72321254" w14:textId="77777777" w:rsidR="000F4F82" w:rsidRPr="005F70FB" w:rsidRDefault="000F4F82" w:rsidP="00A551BF">
            <w:pPr>
              <w:pStyle w:val="TableCell0-0115Break"/>
              <w:rPr>
                <w:rStyle w:val="ChItalBold"/>
              </w:rPr>
            </w:pPr>
            <w:r w:rsidRPr="005F70FB">
              <w:rPr>
                <w:rStyle w:val="ChItalBold"/>
              </w:rPr>
              <w:t>klasis</w:t>
            </w:r>
          </w:p>
        </w:tc>
        <w:tc>
          <w:tcPr>
            <w:tcW w:w="1587" w:type="dxa"/>
            <w:shd w:val="clear" w:color="auto" w:fill="auto"/>
          </w:tcPr>
          <w:p w14:paraId="05F60E37" w14:textId="77777777" w:rsidR="000F4F82" w:rsidRPr="005F70FB" w:rsidRDefault="000F4F82" w:rsidP="00A551BF">
            <w:pPr>
              <w:pStyle w:val="TableCell0-0115Break"/>
              <w:rPr>
                <w:rStyle w:val="ChCharisSIL"/>
              </w:rPr>
            </w:pPr>
            <w:r w:rsidRPr="005F70FB">
              <w:rPr>
                <w:rStyle w:val="ChCharisSIL"/>
              </w:rPr>
              <w:t>ˈkla.sɪs</w:t>
            </w:r>
          </w:p>
        </w:tc>
        <w:tc>
          <w:tcPr>
            <w:tcW w:w="1275" w:type="dxa"/>
            <w:shd w:val="clear" w:color="auto" w:fill="auto"/>
          </w:tcPr>
          <w:p w14:paraId="4B8C047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593EA59" w14:textId="77777777" w:rsidR="000F4F82" w:rsidRPr="005F70FB" w:rsidRDefault="000F4F82" w:rsidP="00A551BF">
            <w:pPr>
              <w:pStyle w:val="TableCell0-0115Break"/>
            </w:pPr>
            <w:r w:rsidRPr="005F70FB">
              <w:t>ecclesiastical district</w:t>
            </w:r>
          </w:p>
        </w:tc>
      </w:tr>
      <w:tr w:rsidR="00AC23C4" w:rsidRPr="005F70FB" w14:paraId="0B8F4519" w14:textId="77777777" w:rsidTr="00BC00CF">
        <w:tc>
          <w:tcPr>
            <w:tcW w:w="240" w:type="dxa"/>
            <w:shd w:val="clear" w:color="auto" w:fill="auto"/>
          </w:tcPr>
          <w:p w14:paraId="533F40C6" w14:textId="77777777" w:rsidR="000F4F82" w:rsidRPr="005F70FB" w:rsidRDefault="000F4F82" w:rsidP="00A551BF">
            <w:pPr>
              <w:pStyle w:val="TableCell0-0115Break"/>
              <w:rPr>
                <w:rStyle w:val="ExampleSource"/>
              </w:rPr>
            </w:pPr>
          </w:p>
        </w:tc>
        <w:tc>
          <w:tcPr>
            <w:tcW w:w="1249" w:type="dxa"/>
            <w:shd w:val="clear" w:color="auto" w:fill="auto"/>
          </w:tcPr>
          <w:p w14:paraId="3CA4D175" w14:textId="77777777" w:rsidR="000F4F82" w:rsidRPr="005F70FB" w:rsidRDefault="000F4F82" w:rsidP="00A551BF">
            <w:pPr>
              <w:pStyle w:val="TableCell0-0115Break"/>
              <w:rPr>
                <w:rStyle w:val="ChItalBold"/>
              </w:rPr>
            </w:pPr>
            <w:r w:rsidRPr="005F70FB">
              <w:rPr>
                <w:rStyle w:val="ChItalBold"/>
              </w:rPr>
              <w:t>klet</w:t>
            </w:r>
          </w:p>
        </w:tc>
        <w:tc>
          <w:tcPr>
            <w:tcW w:w="1587" w:type="dxa"/>
            <w:shd w:val="clear" w:color="auto" w:fill="auto"/>
          </w:tcPr>
          <w:p w14:paraId="1A045411" w14:textId="77777777" w:rsidR="000F4F82" w:rsidRPr="005F70FB" w:rsidRDefault="000F4F82" w:rsidP="00A551BF">
            <w:pPr>
              <w:pStyle w:val="TableCell0-0115Break"/>
              <w:rPr>
                <w:rStyle w:val="ChCharisSIL"/>
              </w:rPr>
            </w:pPr>
            <w:r w:rsidRPr="005F70FB">
              <w:rPr>
                <w:rStyle w:val="ChCharisSIL"/>
              </w:rPr>
              <w:t>ˈklɛ̞t</w:t>
            </w:r>
          </w:p>
        </w:tc>
        <w:tc>
          <w:tcPr>
            <w:tcW w:w="1275" w:type="dxa"/>
            <w:shd w:val="clear" w:color="auto" w:fill="auto"/>
          </w:tcPr>
          <w:p w14:paraId="3319CC7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FC6E013" w14:textId="77777777" w:rsidR="000F4F82" w:rsidRPr="005F70FB" w:rsidRDefault="000F4F82" w:rsidP="00A551BF">
            <w:pPr>
              <w:pStyle w:val="TableCell0-0115Break"/>
            </w:pPr>
            <w:r w:rsidRPr="005F70FB">
              <w:t>dress</w:t>
            </w:r>
          </w:p>
        </w:tc>
      </w:tr>
      <w:tr w:rsidR="00AC23C4" w:rsidRPr="005F70FB" w14:paraId="0F9AE781" w14:textId="77777777" w:rsidTr="00BC00CF">
        <w:tc>
          <w:tcPr>
            <w:tcW w:w="240" w:type="dxa"/>
            <w:shd w:val="clear" w:color="auto" w:fill="auto"/>
          </w:tcPr>
          <w:p w14:paraId="125A7DDE" w14:textId="77777777" w:rsidR="000F4F82" w:rsidRPr="005F70FB" w:rsidRDefault="000F4F82" w:rsidP="00A551BF">
            <w:pPr>
              <w:pStyle w:val="TableCell0-0115Break"/>
              <w:rPr>
                <w:rStyle w:val="ExampleSource"/>
              </w:rPr>
            </w:pPr>
          </w:p>
        </w:tc>
        <w:tc>
          <w:tcPr>
            <w:tcW w:w="1249" w:type="dxa"/>
            <w:shd w:val="clear" w:color="auto" w:fill="auto"/>
          </w:tcPr>
          <w:p w14:paraId="349B6073" w14:textId="77777777" w:rsidR="000F4F82" w:rsidRPr="005F70FB" w:rsidRDefault="000F4F82" w:rsidP="00A551BF">
            <w:pPr>
              <w:pStyle w:val="TableCell0-0115Break"/>
              <w:rPr>
                <w:rStyle w:val="ChItalBold"/>
              </w:rPr>
            </w:pPr>
            <w:r w:rsidRPr="005F70FB">
              <w:rPr>
                <w:rStyle w:val="ChItalBold"/>
              </w:rPr>
              <w:t>klinik</w:t>
            </w:r>
          </w:p>
        </w:tc>
        <w:tc>
          <w:tcPr>
            <w:tcW w:w="1587" w:type="dxa"/>
            <w:shd w:val="clear" w:color="auto" w:fill="auto"/>
          </w:tcPr>
          <w:p w14:paraId="47CFFB76" w14:textId="77777777" w:rsidR="000F4F82" w:rsidRPr="005F70FB" w:rsidRDefault="000F4F82" w:rsidP="00A551BF">
            <w:pPr>
              <w:pStyle w:val="TableCell0-0115Break"/>
              <w:rPr>
                <w:rStyle w:val="ChCharisSIL"/>
              </w:rPr>
            </w:pPr>
            <w:r w:rsidRPr="005F70FB">
              <w:rPr>
                <w:rStyle w:val="ChCharisSIL"/>
              </w:rPr>
              <w:t>ˈklɪ.nɪk</w:t>
            </w:r>
          </w:p>
        </w:tc>
        <w:tc>
          <w:tcPr>
            <w:tcW w:w="1275" w:type="dxa"/>
            <w:shd w:val="clear" w:color="auto" w:fill="auto"/>
          </w:tcPr>
          <w:p w14:paraId="10EEB5F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0C84F67" w14:textId="77777777" w:rsidR="000F4F82" w:rsidRPr="005F70FB" w:rsidRDefault="000F4F82" w:rsidP="00A551BF">
            <w:pPr>
              <w:pStyle w:val="TableCell0-0115Break"/>
            </w:pPr>
            <w:r w:rsidRPr="005F70FB">
              <w:t>clinic</w:t>
            </w:r>
          </w:p>
        </w:tc>
      </w:tr>
      <w:tr w:rsidR="00AC23C4" w:rsidRPr="005F70FB" w14:paraId="17C15FE9" w14:textId="77777777" w:rsidTr="00BC00CF">
        <w:tc>
          <w:tcPr>
            <w:tcW w:w="240" w:type="dxa"/>
            <w:shd w:val="clear" w:color="auto" w:fill="auto"/>
          </w:tcPr>
          <w:p w14:paraId="44B00579" w14:textId="77777777" w:rsidR="000F4F82" w:rsidRPr="005F70FB" w:rsidRDefault="000F4F82" w:rsidP="00A551BF">
            <w:pPr>
              <w:pStyle w:val="TableCell0-0115Break"/>
              <w:rPr>
                <w:rStyle w:val="ExampleSource"/>
              </w:rPr>
            </w:pPr>
          </w:p>
        </w:tc>
        <w:tc>
          <w:tcPr>
            <w:tcW w:w="1249" w:type="dxa"/>
            <w:shd w:val="clear" w:color="auto" w:fill="auto"/>
          </w:tcPr>
          <w:p w14:paraId="2FCEC2FB" w14:textId="77777777" w:rsidR="000F4F82" w:rsidRPr="005F70FB" w:rsidRDefault="000F4F82" w:rsidP="00A551BF">
            <w:pPr>
              <w:pStyle w:val="TableCell0-0115Break"/>
              <w:rPr>
                <w:rStyle w:val="ChItalBold"/>
              </w:rPr>
            </w:pPr>
            <w:r w:rsidRPr="005F70FB">
              <w:rPr>
                <w:rStyle w:val="ChItalBold"/>
              </w:rPr>
              <w:t>kluarga</w:t>
            </w:r>
          </w:p>
        </w:tc>
        <w:tc>
          <w:tcPr>
            <w:tcW w:w="1587" w:type="dxa"/>
            <w:shd w:val="clear" w:color="auto" w:fill="auto"/>
          </w:tcPr>
          <w:p w14:paraId="2A1AF0B9" w14:textId="77777777" w:rsidR="000F4F82" w:rsidRPr="005F70FB" w:rsidRDefault="000F4F82" w:rsidP="00A551BF">
            <w:pPr>
              <w:pStyle w:val="TableCell0-0115Break"/>
              <w:rPr>
                <w:rStyle w:val="ChCharisSIL"/>
              </w:rPr>
            </w:pPr>
            <w:r w:rsidRPr="005F70FB">
              <w:rPr>
                <w:rStyle w:val="ChCharisSIL"/>
              </w:rPr>
              <w:t>klʊ.ˈɐr.ga</w:t>
            </w:r>
          </w:p>
        </w:tc>
        <w:tc>
          <w:tcPr>
            <w:tcW w:w="1275" w:type="dxa"/>
            <w:shd w:val="clear" w:color="auto" w:fill="auto"/>
          </w:tcPr>
          <w:p w14:paraId="6691C55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14D9107" w14:textId="77777777" w:rsidR="000F4F82" w:rsidRPr="005F70FB" w:rsidRDefault="000F4F82" w:rsidP="00A551BF">
            <w:pPr>
              <w:pStyle w:val="TableCell0-0115Break"/>
            </w:pPr>
            <w:r w:rsidRPr="005F70FB">
              <w:t>family</w:t>
            </w:r>
          </w:p>
        </w:tc>
      </w:tr>
      <w:tr w:rsidR="00AC23C4" w:rsidRPr="005F70FB" w14:paraId="5DCBADF2" w14:textId="77777777" w:rsidTr="00BC00CF">
        <w:tc>
          <w:tcPr>
            <w:tcW w:w="240" w:type="dxa"/>
            <w:shd w:val="clear" w:color="auto" w:fill="auto"/>
          </w:tcPr>
          <w:p w14:paraId="7089211E" w14:textId="77777777" w:rsidR="000F4F82" w:rsidRPr="005F70FB" w:rsidRDefault="000F4F82" w:rsidP="00A551BF">
            <w:pPr>
              <w:pStyle w:val="TableCell0-0115Break"/>
              <w:rPr>
                <w:rStyle w:val="ExampleSource"/>
              </w:rPr>
            </w:pPr>
          </w:p>
        </w:tc>
        <w:tc>
          <w:tcPr>
            <w:tcW w:w="1249" w:type="dxa"/>
            <w:shd w:val="clear" w:color="auto" w:fill="auto"/>
          </w:tcPr>
          <w:p w14:paraId="57C87F6F" w14:textId="77777777" w:rsidR="000F4F82" w:rsidRPr="005F70FB" w:rsidRDefault="000F4F82" w:rsidP="00A551BF">
            <w:pPr>
              <w:pStyle w:val="TableCell0-0115Break"/>
              <w:rPr>
                <w:rStyle w:val="ChItalBold"/>
              </w:rPr>
            </w:pPr>
            <w:r w:rsidRPr="005F70FB">
              <w:rPr>
                <w:rStyle w:val="ChItalBold"/>
              </w:rPr>
              <w:t>knalpot</w:t>
            </w:r>
          </w:p>
        </w:tc>
        <w:tc>
          <w:tcPr>
            <w:tcW w:w="1587" w:type="dxa"/>
            <w:shd w:val="clear" w:color="auto" w:fill="auto"/>
          </w:tcPr>
          <w:p w14:paraId="41CDAD66" w14:textId="77777777" w:rsidR="000F4F82" w:rsidRPr="005F70FB" w:rsidRDefault="000F4F82" w:rsidP="00A551BF">
            <w:pPr>
              <w:pStyle w:val="TableCell0-0115Break"/>
              <w:rPr>
                <w:rStyle w:val="ChCharisSIL"/>
              </w:rPr>
            </w:pPr>
            <w:r w:rsidRPr="005F70FB">
              <w:rPr>
                <w:rStyle w:val="ChCharisSIL"/>
              </w:rPr>
              <w:t>ˈknɐl.pɔ̞t</w:t>
            </w:r>
          </w:p>
        </w:tc>
        <w:tc>
          <w:tcPr>
            <w:tcW w:w="1275" w:type="dxa"/>
            <w:shd w:val="clear" w:color="auto" w:fill="auto"/>
          </w:tcPr>
          <w:p w14:paraId="0A82075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9611E14" w14:textId="77777777" w:rsidR="000F4F82" w:rsidRPr="005F70FB" w:rsidRDefault="000F4F82" w:rsidP="00A551BF">
            <w:pPr>
              <w:pStyle w:val="TableCell0-0115Break"/>
            </w:pPr>
            <w:r w:rsidRPr="005F70FB">
              <w:t>muffler</w:t>
            </w:r>
          </w:p>
        </w:tc>
      </w:tr>
      <w:tr w:rsidR="00AC23C4" w:rsidRPr="005F70FB" w14:paraId="1375BE84" w14:textId="77777777" w:rsidTr="00BC00CF">
        <w:tc>
          <w:tcPr>
            <w:tcW w:w="240" w:type="dxa"/>
            <w:shd w:val="clear" w:color="auto" w:fill="auto"/>
          </w:tcPr>
          <w:p w14:paraId="69DCFE18" w14:textId="77777777" w:rsidR="000F4F82" w:rsidRPr="005F70FB" w:rsidRDefault="000F4F82" w:rsidP="00A551BF">
            <w:pPr>
              <w:pStyle w:val="TableCell0-0115Break"/>
              <w:rPr>
                <w:rStyle w:val="ExampleSource"/>
              </w:rPr>
            </w:pPr>
          </w:p>
        </w:tc>
        <w:tc>
          <w:tcPr>
            <w:tcW w:w="1249" w:type="dxa"/>
            <w:shd w:val="clear" w:color="auto" w:fill="auto"/>
          </w:tcPr>
          <w:p w14:paraId="5E0CCF1C" w14:textId="77777777" w:rsidR="000F4F82" w:rsidRPr="005F70FB" w:rsidRDefault="000F4F82" w:rsidP="00A551BF">
            <w:pPr>
              <w:pStyle w:val="TableCell0-0115Break"/>
              <w:rPr>
                <w:rStyle w:val="ChItalBold"/>
              </w:rPr>
            </w:pPr>
            <w:r w:rsidRPr="005F70FB">
              <w:rPr>
                <w:rStyle w:val="ChItalBold"/>
              </w:rPr>
              <w:t>kode</w:t>
            </w:r>
          </w:p>
        </w:tc>
        <w:tc>
          <w:tcPr>
            <w:tcW w:w="1587" w:type="dxa"/>
            <w:shd w:val="clear" w:color="auto" w:fill="auto"/>
          </w:tcPr>
          <w:p w14:paraId="2C7250B2" w14:textId="77777777" w:rsidR="000F4F82" w:rsidRPr="005F70FB" w:rsidRDefault="000F4F82" w:rsidP="00A551BF">
            <w:pPr>
              <w:pStyle w:val="TableCell0-0115Break"/>
              <w:rPr>
                <w:rStyle w:val="ChCharisSIL"/>
              </w:rPr>
            </w:pPr>
            <w:r w:rsidRPr="005F70FB">
              <w:rPr>
                <w:rStyle w:val="ChCharisSIL"/>
              </w:rPr>
              <w:t>ˈkɔ.dɛ</w:t>
            </w:r>
          </w:p>
        </w:tc>
        <w:tc>
          <w:tcPr>
            <w:tcW w:w="1275" w:type="dxa"/>
            <w:shd w:val="clear" w:color="auto" w:fill="auto"/>
          </w:tcPr>
          <w:p w14:paraId="388E893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F33DB6D" w14:textId="77777777" w:rsidR="000F4F82" w:rsidRPr="005F70FB" w:rsidRDefault="000F4F82" w:rsidP="00A551BF">
            <w:pPr>
              <w:pStyle w:val="TableCell0-0115Break"/>
            </w:pPr>
            <w:r w:rsidRPr="005F70FB">
              <w:t>code</w:t>
            </w:r>
          </w:p>
        </w:tc>
      </w:tr>
      <w:tr w:rsidR="00AC23C4" w:rsidRPr="005F70FB" w14:paraId="68526169" w14:textId="77777777" w:rsidTr="00BC00CF">
        <w:tc>
          <w:tcPr>
            <w:tcW w:w="240" w:type="dxa"/>
            <w:shd w:val="clear" w:color="auto" w:fill="auto"/>
          </w:tcPr>
          <w:p w14:paraId="271A803B" w14:textId="77777777" w:rsidR="000F4F82" w:rsidRPr="005F70FB" w:rsidRDefault="000F4F82" w:rsidP="00A551BF">
            <w:pPr>
              <w:pStyle w:val="TableCell0-0115Break"/>
              <w:rPr>
                <w:rStyle w:val="ExampleSource"/>
              </w:rPr>
            </w:pPr>
          </w:p>
        </w:tc>
        <w:tc>
          <w:tcPr>
            <w:tcW w:w="1249" w:type="dxa"/>
            <w:shd w:val="clear" w:color="auto" w:fill="auto"/>
          </w:tcPr>
          <w:p w14:paraId="3EB62CB4" w14:textId="77777777" w:rsidR="000F4F82" w:rsidRPr="005F70FB" w:rsidRDefault="000F4F82" w:rsidP="00A551BF">
            <w:pPr>
              <w:pStyle w:val="TableCell0-0115Break"/>
              <w:rPr>
                <w:rStyle w:val="ChItalBold"/>
              </w:rPr>
            </w:pPr>
            <w:r w:rsidRPr="005F70FB">
              <w:rPr>
                <w:rStyle w:val="ChItalBold"/>
              </w:rPr>
              <w:t>kolor</w:t>
            </w:r>
          </w:p>
        </w:tc>
        <w:tc>
          <w:tcPr>
            <w:tcW w:w="1587" w:type="dxa"/>
            <w:shd w:val="clear" w:color="auto" w:fill="auto"/>
          </w:tcPr>
          <w:p w14:paraId="6DDDC3FD" w14:textId="77777777" w:rsidR="000F4F82" w:rsidRPr="005F70FB" w:rsidRDefault="000F4F82" w:rsidP="00A551BF">
            <w:pPr>
              <w:pStyle w:val="TableCell0-0115Break"/>
              <w:rPr>
                <w:rStyle w:val="ChCharisSIL"/>
              </w:rPr>
            </w:pPr>
            <w:r w:rsidRPr="005F70FB">
              <w:rPr>
                <w:rStyle w:val="ChCharisSIL"/>
              </w:rPr>
              <w:t>ˈkɔ̞.lɔ̞r</w:t>
            </w:r>
          </w:p>
        </w:tc>
        <w:tc>
          <w:tcPr>
            <w:tcW w:w="1275" w:type="dxa"/>
            <w:shd w:val="clear" w:color="auto" w:fill="auto"/>
          </w:tcPr>
          <w:p w14:paraId="6FB4AF8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1BDC59A" w14:textId="77777777" w:rsidR="000F4F82" w:rsidRPr="005F70FB" w:rsidRDefault="000F4F82" w:rsidP="00A551BF">
            <w:pPr>
              <w:pStyle w:val="TableCell0-0115Break"/>
            </w:pPr>
            <w:r w:rsidRPr="005F70FB">
              <w:t>undershorts</w:t>
            </w:r>
          </w:p>
        </w:tc>
      </w:tr>
      <w:tr w:rsidR="00AC23C4" w:rsidRPr="005F70FB" w14:paraId="686DC39B" w14:textId="77777777" w:rsidTr="00BC00CF">
        <w:tc>
          <w:tcPr>
            <w:tcW w:w="240" w:type="dxa"/>
            <w:shd w:val="clear" w:color="auto" w:fill="auto"/>
          </w:tcPr>
          <w:p w14:paraId="3B6FE964"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F596F8D" w14:textId="77777777" w:rsidR="000F4F82" w:rsidRPr="005F70FB" w:rsidRDefault="000F4F82" w:rsidP="00A551BF">
            <w:pPr>
              <w:pStyle w:val="TableCell0-0115Break"/>
              <w:rPr>
                <w:rStyle w:val="ChItalBold"/>
              </w:rPr>
            </w:pPr>
            <w:r w:rsidRPr="005F70FB">
              <w:rPr>
                <w:rStyle w:val="ChItalBold"/>
              </w:rPr>
              <w:t>komandan</w:t>
            </w:r>
          </w:p>
        </w:tc>
        <w:tc>
          <w:tcPr>
            <w:tcW w:w="1587" w:type="dxa"/>
            <w:shd w:val="clear" w:color="auto" w:fill="auto"/>
          </w:tcPr>
          <w:p w14:paraId="35196657" w14:textId="77777777" w:rsidR="000F4F82" w:rsidRPr="005F70FB" w:rsidRDefault="000F4F82" w:rsidP="00A551BF">
            <w:pPr>
              <w:pStyle w:val="TableCell0-0115Break"/>
              <w:rPr>
                <w:rStyle w:val="ChCharisSIL"/>
              </w:rPr>
            </w:pPr>
            <w:r w:rsidRPr="005F70FB">
              <w:rPr>
                <w:rStyle w:val="ChCharisSIL"/>
              </w:rPr>
              <w:t>ˌkɔ.mɐn.ˈdɐn</w:t>
            </w:r>
          </w:p>
        </w:tc>
        <w:tc>
          <w:tcPr>
            <w:tcW w:w="1275" w:type="dxa"/>
            <w:shd w:val="clear" w:color="auto" w:fill="auto"/>
          </w:tcPr>
          <w:p w14:paraId="2A77E39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462AC03" w14:textId="77777777" w:rsidR="000F4F82" w:rsidRPr="005F70FB" w:rsidRDefault="000F4F82" w:rsidP="00A551BF">
            <w:pPr>
              <w:pStyle w:val="TableCell0-0115Break"/>
            </w:pPr>
            <w:r w:rsidRPr="005F70FB">
              <w:t>commandant</w:t>
            </w:r>
          </w:p>
        </w:tc>
      </w:tr>
      <w:tr w:rsidR="00AC23C4" w:rsidRPr="005F70FB" w14:paraId="7AB1BC85" w14:textId="77777777" w:rsidTr="00BC00CF">
        <w:tc>
          <w:tcPr>
            <w:tcW w:w="240" w:type="dxa"/>
            <w:shd w:val="clear" w:color="auto" w:fill="auto"/>
          </w:tcPr>
          <w:p w14:paraId="55F60D50" w14:textId="77777777" w:rsidR="000F4F82" w:rsidRPr="005F70FB" w:rsidRDefault="000F4F82" w:rsidP="00A551BF">
            <w:pPr>
              <w:pStyle w:val="TableCell0-0115Break"/>
              <w:rPr>
                <w:rStyle w:val="ExampleSource"/>
              </w:rPr>
            </w:pPr>
          </w:p>
        </w:tc>
        <w:tc>
          <w:tcPr>
            <w:tcW w:w="1249" w:type="dxa"/>
            <w:shd w:val="clear" w:color="auto" w:fill="auto"/>
          </w:tcPr>
          <w:p w14:paraId="5B69A781" w14:textId="77777777" w:rsidR="000F4F82" w:rsidRPr="005F70FB" w:rsidRDefault="000F4F82" w:rsidP="00A551BF">
            <w:pPr>
              <w:pStyle w:val="TableCell0-0115Break"/>
              <w:rPr>
                <w:rStyle w:val="ChItalBold"/>
              </w:rPr>
            </w:pPr>
            <w:r w:rsidRPr="005F70FB">
              <w:rPr>
                <w:rStyle w:val="ChItalBold"/>
              </w:rPr>
              <w:t>komando</w:t>
            </w:r>
          </w:p>
        </w:tc>
        <w:tc>
          <w:tcPr>
            <w:tcW w:w="1587" w:type="dxa"/>
            <w:shd w:val="clear" w:color="auto" w:fill="auto"/>
          </w:tcPr>
          <w:p w14:paraId="7F4BD9D9" w14:textId="77777777" w:rsidR="000F4F82" w:rsidRPr="005F70FB" w:rsidRDefault="000F4F82" w:rsidP="00A551BF">
            <w:pPr>
              <w:pStyle w:val="TableCell0-0115Break"/>
              <w:rPr>
                <w:rStyle w:val="ChCharisSIL"/>
              </w:rPr>
            </w:pPr>
            <w:r w:rsidRPr="005F70FB">
              <w:rPr>
                <w:rStyle w:val="ChCharisSIL"/>
              </w:rPr>
              <w:t>kɔ.ˈmɐn.dɔ</w:t>
            </w:r>
          </w:p>
        </w:tc>
        <w:tc>
          <w:tcPr>
            <w:tcW w:w="1275" w:type="dxa"/>
            <w:shd w:val="clear" w:color="auto" w:fill="auto"/>
          </w:tcPr>
          <w:p w14:paraId="1BF15FCE"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5F532FC" w14:textId="77777777" w:rsidR="000F4F82" w:rsidRPr="005F70FB" w:rsidRDefault="000F4F82" w:rsidP="00A551BF">
            <w:pPr>
              <w:pStyle w:val="TableCell0-0115Break"/>
            </w:pPr>
            <w:r w:rsidRPr="005F70FB">
              <w:t>command</w:t>
            </w:r>
          </w:p>
        </w:tc>
      </w:tr>
      <w:tr w:rsidR="00AC23C4" w:rsidRPr="005F70FB" w14:paraId="637EF1E2" w14:textId="77777777" w:rsidTr="00BC00CF">
        <w:tc>
          <w:tcPr>
            <w:tcW w:w="240" w:type="dxa"/>
            <w:shd w:val="clear" w:color="auto" w:fill="auto"/>
          </w:tcPr>
          <w:p w14:paraId="0F9A2564"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7993689" w14:textId="77777777" w:rsidR="000F4F82" w:rsidRPr="005F70FB" w:rsidRDefault="000F4F82" w:rsidP="00A551BF">
            <w:pPr>
              <w:pStyle w:val="TableCell0-0115Break"/>
              <w:rPr>
                <w:rStyle w:val="ChItalBold"/>
              </w:rPr>
            </w:pPr>
            <w:r w:rsidRPr="005F70FB">
              <w:rPr>
                <w:rStyle w:val="ChItalBold"/>
              </w:rPr>
              <w:t>kombong</w:t>
            </w:r>
          </w:p>
        </w:tc>
        <w:tc>
          <w:tcPr>
            <w:tcW w:w="1587" w:type="dxa"/>
            <w:shd w:val="clear" w:color="auto" w:fill="auto"/>
          </w:tcPr>
          <w:p w14:paraId="3BCDEB01" w14:textId="77777777" w:rsidR="000F4F82" w:rsidRPr="005F70FB" w:rsidRDefault="000F4F82" w:rsidP="00A551BF">
            <w:pPr>
              <w:pStyle w:val="TableCell0-0115Break"/>
              <w:rPr>
                <w:rStyle w:val="ChCharisSIL"/>
              </w:rPr>
            </w:pPr>
            <w:r w:rsidRPr="005F70FB">
              <w:rPr>
                <w:rStyle w:val="ChCharisSIL"/>
              </w:rPr>
              <w:t>kɔ̞m.ˈbɔ̞ŋ</w:t>
            </w:r>
          </w:p>
        </w:tc>
        <w:tc>
          <w:tcPr>
            <w:tcW w:w="1275" w:type="dxa"/>
            <w:shd w:val="clear" w:color="auto" w:fill="auto"/>
          </w:tcPr>
          <w:p w14:paraId="65BD58E8"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2C08AA6D" w14:textId="77777777" w:rsidR="000F4F82" w:rsidRPr="005F70FB" w:rsidRDefault="000F4F82" w:rsidP="00A551BF">
            <w:pPr>
              <w:pStyle w:val="TableCell0-0115Break"/>
            </w:pPr>
            <w:r w:rsidRPr="005F70FB">
              <w:t>be inflated</w:t>
            </w:r>
          </w:p>
        </w:tc>
      </w:tr>
      <w:tr w:rsidR="00AC23C4" w:rsidRPr="005F70FB" w14:paraId="19101D1D" w14:textId="77777777" w:rsidTr="00BC00CF">
        <w:tc>
          <w:tcPr>
            <w:tcW w:w="240" w:type="dxa"/>
            <w:shd w:val="clear" w:color="auto" w:fill="auto"/>
          </w:tcPr>
          <w:p w14:paraId="18126696"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4F64929" w14:textId="77777777" w:rsidR="000F4F82" w:rsidRPr="005F70FB" w:rsidRDefault="000F4F82" w:rsidP="00A551BF">
            <w:pPr>
              <w:pStyle w:val="TableCell0-0115Break"/>
              <w:rPr>
                <w:rStyle w:val="ChItalBold"/>
              </w:rPr>
            </w:pPr>
            <w:r w:rsidRPr="005F70FB">
              <w:rPr>
                <w:rStyle w:val="ChItalBold"/>
              </w:rPr>
              <w:t>komentar</w:t>
            </w:r>
          </w:p>
        </w:tc>
        <w:tc>
          <w:tcPr>
            <w:tcW w:w="1587" w:type="dxa"/>
            <w:shd w:val="clear" w:color="auto" w:fill="auto"/>
          </w:tcPr>
          <w:p w14:paraId="47615401" w14:textId="77777777" w:rsidR="000F4F82" w:rsidRPr="005F70FB" w:rsidRDefault="000F4F82" w:rsidP="00A551BF">
            <w:pPr>
              <w:pStyle w:val="TableCell0-0115Break"/>
              <w:rPr>
                <w:rStyle w:val="ChCharisSIL"/>
              </w:rPr>
            </w:pPr>
            <w:r w:rsidRPr="005F70FB">
              <w:rPr>
                <w:rStyle w:val="ChCharisSIL"/>
              </w:rPr>
              <w:t>ˌkɔ.mɛ̞n.ˈtɐr̥</w:t>
            </w:r>
          </w:p>
        </w:tc>
        <w:tc>
          <w:tcPr>
            <w:tcW w:w="1275" w:type="dxa"/>
            <w:shd w:val="clear" w:color="auto" w:fill="auto"/>
          </w:tcPr>
          <w:p w14:paraId="7BE0875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FB54B21" w14:textId="77777777" w:rsidR="000F4F82" w:rsidRPr="005F70FB" w:rsidRDefault="000F4F82" w:rsidP="00A551BF">
            <w:pPr>
              <w:pStyle w:val="TableCell0-0115Break"/>
            </w:pPr>
            <w:r w:rsidRPr="005F70FB">
              <w:t>commentary</w:t>
            </w:r>
          </w:p>
        </w:tc>
      </w:tr>
      <w:tr w:rsidR="00AC23C4" w:rsidRPr="005F70FB" w14:paraId="4F81BF8B" w14:textId="77777777" w:rsidTr="00BC00CF">
        <w:tc>
          <w:tcPr>
            <w:tcW w:w="240" w:type="dxa"/>
            <w:shd w:val="clear" w:color="auto" w:fill="auto"/>
          </w:tcPr>
          <w:p w14:paraId="1A399936" w14:textId="77777777" w:rsidR="000F4F82" w:rsidRPr="005F70FB" w:rsidRDefault="000F4F82" w:rsidP="00A551BF">
            <w:pPr>
              <w:pStyle w:val="TableCell0-0115Break"/>
              <w:rPr>
                <w:rStyle w:val="ExampleSource"/>
              </w:rPr>
            </w:pPr>
          </w:p>
        </w:tc>
        <w:tc>
          <w:tcPr>
            <w:tcW w:w="1249" w:type="dxa"/>
            <w:shd w:val="clear" w:color="auto" w:fill="auto"/>
          </w:tcPr>
          <w:p w14:paraId="2EB75E85" w14:textId="77777777" w:rsidR="000F4F82" w:rsidRPr="005F70FB" w:rsidRDefault="000F4F82" w:rsidP="00A551BF">
            <w:pPr>
              <w:pStyle w:val="TableCell0-0115Break"/>
              <w:rPr>
                <w:rStyle w:val="ChItalBold"/>
              </w:rPr>
            </w:pPr>
            <w:r w:rsidRPr="005F70FB">
              <w:rPr>
                <w:rStyle w:val="ChItalBold"/>
              </w:rPr>
              <w:t>komitmen</w:t>
            </w:r>
          </w:p>
        </w:tc>
        <w:tc>
          <w:tcPr>
            <w:tcW w:w="1587" w:type="dxa"/>
            <w:shd w:val="clear" w:color="auto" w:fill="auto"/>
          </w:tcPr>
          <w:p w14:paraId="4BB1ED1B" w14:textId="77777777" w:rsidR="000F4F82" w:rsidRPr="005F70FB" w:rsidRDefault="000F4F82" w:rsidP="00A551BF">
            <w:pPr>
              <w:pStyle w:val="TableCell0-0115Break"/>
              <w:rPr>
                <w:rStyle w:val="ChCharisSIL"/>
              </w:rPr>
            </w:pPr>
            <w:r w:rsidRPr="005F70FB">
              <w:rPr>
                <w:rStyle w:val="ChCharisSIL"/>
              </w:rPr>
              <w:t>kɔ.ˈmɪt̚.mɛ̞n</w:t>
            </w:r>
          </w:p>
        </w:tc>
        <w:tc>
          <w:tcPr>
            <w:tcW w:w="1275" w:type="dxa"/>
            <w:shd w:val="clear" w:color="auto" w:fill="auto"/>
          </w:tcPr>
          <w:p w14:paraId="03E2080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15A47D0" w14:textId="77777777" w:rsidR="000F4F82" w:rsidRPr="005F70FB" w:rsidRDefault="000F4F82" w:rsidP="00A551BF">
            <w:pPr>
              <w:pStyle w:val="TableCell0-0115Break"/>
            </w:pPr>
            <w:r w:rsidRPr="005F70FB">
              <w:t>commitment</w:t>
            </w:r>
          </w:p>
        </w:tc>
      </w:tr>
      <w:tr w:rsidR="00AC23C4" w:rsidRPr="005F70FB" w14:paraId="151A3B05" w14:textId="77777777" w:rsidTr="00BC00CF">
        <w:tc>
          <w:tcPr>
            <w:tcW w:w="240" w:type="dxa"/>
            <w:shd w:val="clear" w:color="auto" w:fill="auto"/>
          </w:tcPr>
          <w:p w14:paraId="3F9E0E30" w14:textId="77777777" w:rsidR="000F4F82" w:rsidRPr="005F70FB" w:rsidRDefault="000F4F82" w:rsidP="00A551BF">
            <w:pPr>
              <w:pStyle w:val="TableCell0-0115Break"/>
              <w:rPr>
                <w:rStyle w:val="ExampleSource"/>
              </w:rPr>
            </w:pPr>
          </w:p>
        </w:tc>
        <w:tc>
          <w:tcPr>
            <w:tcW w:w="1249" w:type="dxa"/>
            <w:shd w:val="clear" w:color="auto" w:fill="auto"/>
          </w:tcPr>
          <w:p w14:paraId="2D932759" w14:textId="77777777" w:rsidR="000F4F82" w:rsidRPr="005F70FB" w:rsidRDefault="000F4F82" w:rsidP="00A551BF">
            <w:pPr>
              <w:pStyle w:val="TableCell0-0115Break"/>
              <w:rPr>
                <w:rStyle w:val="ChItalBold"/>
              </w:rPr>
            </w:pPr>
            <w:r w:rsidRPr="005F70FB">
              <w:rPr>
                <w:rStyle w:val="ChItalBold"/>
              </w:rPr>
              <w:t>kompi</w:t>
            </w:r>
          </w:p>
        </w:tc>
        <w:tc>
          <w:tcPr>
            <w:tcW w:w="1587" w:type="dxa"/>
            <w:shd w:val="clear" w:color="auto" w:fill="auto"/>
          </w:tcPr>
          <w:p w14:paraId="015947FE" w14:textId="77777777" w:rsidR="000F4F82" w:rsidRPr="005F70FB" w:rsidRDefault="000F4F82" w:rsidP="00A551BF">
            <w:pPr>
              <w:pStyle w:val="TableCell0-0115Break"/>
              <w:rPr>
                <w:rStyle w:val="ChCharisSIL"/>
              </w:rPr>
            </w:pPr>
            <w:r w:rsidRPr="005F70FB">
              <w:rPr>
                <w:rStyle w:val="ChCharisSIL"/>
              </w:rPr>
              <w:t>ˈkɔ̞m.pi</w:t>
            </w:r>
          </w:p>
        </w:tc>
        <w:tc>
          <w:tcPr>
            <w:tcW w:w="1275" w:type="dxa"/>
            <w:shd w:val="clear" w:color="auto" w:fill="auto"/>
          </w:tcPr>
          <w:p w14:paraId="592B99C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8B6BA69" w14:textId="77777777" w:rsidR="000F4F82" w:rsidRPr="005F70FB" w:rsidRDefault="000F4F82" w:rsidP="00A551BF">
            <w:pPr>
              <w:pStyle w:val="TableCell0-0115Break"/>
            </w:pPr>
            <w:r w:rsidRPr="005F70FB">
              <w:t>military company</w:t>
            </w:r>
          </w:p>
        </w:tc>
      </w:tr>
      <w:tr w:rsidR="00AC23C4" w:rsidRPr="005F70FB" w14:paraId="78C699FE" w14:textId="77777777" w:rsidTr="00BC00CF">
        <w:tc>
          <w:tcPr>
            <w:tcW w:w="240" w:type="dxa"/>
            <w:shd w:val="clear" w:color="auto" w:fill="auto"/>
          </w:tcPr>
          <w:p w14:paraId="2A56DF72" w14:textId="77777777" w:rsidR="000F4F82" w:rsidRPr="005F70FB" w:rsidRDefault="000F4F82" w:rsidP="00A551BF">
            <w:pPr>
              <w:pStyle w:val="TableCell0-0115Break"/>
              <w:rPr>
                <w:rStyle w:val="ExampleSource"/>
              </w:rPr>
            </w:pPr>
          </w:p>
        </w:tc>
        <w:tc>
          <w:tcPr>
            <w:tcW w:w="1249" w:type="dxa"/>
            <w:shd w:val="clear" w:color="auto" w:fill="auto"/>
          </w:tcPr>
          <w:p w14:paraId="61C6EDD5" w14:textId="77777777" w:rsidR="000F4F82" w:rsidRPr="005F70FB" w:rsidRDefault="000F4F82" w:rsidP="00A551BF">
            <w:pPr>
              <w:pStyle w:val="TableCell0-0115Break"/>
              <w:rPr>
                <w:rStyle w:val="ChItalBold"/>
              </w:rPr>
            </w:pPr>
            <w:r w:rsidRPr="005F70FB">
              <w:rPr>
                <w:rStyle w:val="ChItalBold"/>
              </w:rPr>
              <w:t>kompleks</w:t>
            </w:r>
          </w:p>
        </w:tc>
        <w:tc>
          <w:tcPr>
            <w:tcW w:w="1587" w:type="dxa"/>
            <w:shd w:val="clear" w:color="auto" w:fill="auto"/>
          </w:tcPr>
          <w:p w14:paraId="279EE0EB" w14:textId="77777777" w:rsidR="000F4F82" w:rsidRPr="005F70FB" w:rsidRDefault="000F4F82" w:rsidP="00A551BF">
            <w:pPr>
              <w:pStyle w:val="TableCell0-0115Break"/>
              <w:rPr>
                <w:rStyle w:val="ChCharisSIL"/>
              </w:rPr>
            </w:pPr>
            <w:r w:rsidRPr="005F70FB">
              <w:rPr>
                <w:rStyle w:val="ChCharisSIL"/>
              </w:rPr>
              <w:t>ˈkɔ̞m.plɛ̞ks</w:t>
            </w:r>
          </w:p>
        </w:tc>
        <w:tc>
          <w:tcPr>
            <w:tcW w:w="1275" w:type="dxa"/>
            <w:shd w:val="clear" w:color="auto" w:fill="auto"/>
          </w:tcPr>
          <w:p w14:paraId="1527575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14F42E9" w14:textId="77777777" w:rsidR="000F4F82" w:rsidRPr="005F70FB" w:rsidRDefault="000F4F82" w:rsidP="00A551BF">
            <w:pPr>
              <w:pStyle w:val="TableCell0-0115Break"/>
            </w:pPr>
            <w:r w:rsidRPr="005F70FB">
              <w:t>complex</w:t>
            </w:r>
          </w:p>
        </w:tc>
      </w:tr>
      <w:tr w:rsidR="00AC23C4" w:rsidRPr="005F70FB" w14:paraId="1DE00A36" w14:textId="77777777" w:rsidTr="00BC00CF">
        <w:tc>
          <w:tcPr>
            <w:tcW w:w="240" w:type="dxa"/>
            <w:shd w:val="clear" w:color="auto" w:fill="auto"/>
          </w:tcPr>
          <w:p w14:paraId="760E8BB3" w14:textId="77777777" w:rsidR="000F4F82" w:rsidRPr="005F70FB" w:rsidRDefault="000F4F82" w:rsidP="00A551BF">
            <w:pPr>
              <w:pStyle w:val="TableCell0-0115Break"/>
              <w:rPr>
                <w:rStyle w:val="ExampleSource"/>
              </w:rPr>
            </w:pPr>
          </w:p>
        </w:tc>
        <w:tc>
          <w:tcPr>
            <w:tcW w:w="1249" w:type="dxa"/>
            <w:shd w:val="clear" w:color="auto" w:fill="auto"/>
          </w:tcPr>
          <w:p w14:paraId="2712378F" w14:textId="5D80E56F" w:rsidR="000F4F82" w:rsidRPr="005F70FB" w:rsidRDefault="000F4F82" w:rsidP="00A551BF">
            <w:pPr>
              <w:pStyle w:val="TableCell0-0115Break"/>
              <w:rPr>
                <w:rStyle w:val="ChItalBold"/>
              </w:rPr>
            </w:pPr>
            <w:r w:rsidRPr="005F70FB">
              <w:rPr>
                <w:rStyle w:val="ChItalBold"/>
              </w:rPr>
              <w:t>komplotan</w:t>
            </w:r>
            <w:r w:rsidR="0059321D">
              <w:rPr>
                <w:rStyle w:val="ChItalBold"/>
              </w:rPr>
              <w:t>g</w:t>
            </w:r>
          </w:p>
        </w:tc>
        <w:tc>
          <w:tcPr>
            <w:tcW w:w="1587" w:type="dxa"/>
            <w:shd w:val="clear" w:color="auto" w:fill="auto"/>
          </w:tcPr>
          <w:p w14:paraId="00EA2139" w14:textId="77777777" w:rsidR="000F4F82" w:rsidRPr="005F70FB" w:rsidRDefault="000F4F82" w:rsidP="00A551BF">
            <w:pPr>
              <w:pStyle w:val="TableCell0-0115Break"/>
              <w:rPr>
                <w:rStyle w:val="ChCharisSIL"/>
              </w:rPr>
            </w:pPr>
            <w:r w:rsidRPr="005F70FB">
              <w:rPr>
                <w:rStyle w:val="ChCharisSIL"/>
              </w:rPr>
              <w:t>kɔ̞m.ˈplɔ.tɐn</w:t>
            </w:r>
          </w:p>
        </w:tc>
        <w:tc>
          <w:tcPr>
            <w:tcW w:w="1275" w:type="dxa"/>
            <w:shd w:val="clear" w:color="auto" w:fill="auto"/>
          </w:tcPr>
          <w:p w14:paraId="31094AF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C8ED076" w14:textId="77777777" w:rsidR="000F4F82" w:rsidRPr="005F70FB" w:rsidRDefault="000F4F82" w:rsidP="00A551BF">
            <w:pPr>
              <w:pStyle w:val="TableCell0-0115Break"/>
            </w:pPr>
            <w:r w:rsidRPr="005F70FB">
              <w:t>(half)</w:t>
            </w:r>
            <w:r w:rsidR="005302FD" w:rsidRPr="005F70FB">
              <w:t xml:space="preserve"> </w:t>
            </w:r>
            <w:r w:rsidRPr="005F70FB">
              <w:t>circle</w:t>
            </w:r>
          </w:p>
        </w:tc>
      </w:tr>
      <w:tr w:rsidR="00AC23C4" w:rsidRPr="005F70FB" w14:paraId="106F2295" w14:textId="77777777" w:rsidTr="00BC00CF">
        <w:tc>
          <w:tcPr>
            <w:tcW w:w="240" w:type="dxa"/>
            <w:shd w:val="clear" w:color="auto" w:fill="auto"/>
          </w:tcPr>
          <w:p w14:paraId="36F4726A" w14:textId="77777777" w:rsidR="000F4F82" w:rsidRPr="005F70FB" w:rsidRDefault="000F4F82" w:rsidP="00A551BF">
            <w:pPr>
              <w:pStyle w:val="TableCell0-0115Break"/>
              <w:rPr>
                <w:rStyle w:val="ExampleSource"/>
              </w:rPr>
            </w:pPr>
          </w:p>
        </w:tc>
        <w:tc>
          <w:tcPr>
            <w:tcW w:w="1249" w:type="dxa"/>
            <w:shd w:val="clear" w:color="auto" w:fill="auto"/>
          </w:tcPr>
          <w:p w14:paraId="5AD61A35" w14:textId="77777777" w:rsidR="000F4F82" w:rsidRPr="005F70FB" w:rsidRDefault="000F4F82" w:rsidP="00A551BF">
            <w:pPr>
              <w:pStyle w:val="TableCell0-0115Break"/>
              <w:rPr>
                <w:rStyle w:val="ChItalBold"/>
              </w:rPr>
            </w:pPr>
            <w:r w:rsidRPr="005F70FB">
              <w:rPr>
                <w:rStyle w:val="ChItalBold"/>
              </w:rPr>
              <w:t>komputer</w:t>
            </w:r>
          </w:p>
        </w:tc>
        <w:tc>
          <w:tcPr>
            <w:tcW w:w="1587" w:type="dxa"/>
            <w:shd w:val="clear" w:color="auto" w:fill="auto"/>
          </w:tcPr>
          <w:p w14:paraId="62B84AF4" w14:textId="77777777" w:rsidR="000F4F82" w:rsidRPr="005F70FB" w:rsidRDefault="000F4F82" w:rsidP="00A551BF">
            <w:pPr>
              <w:pStyle w:val="TableCell0-0115Break"/>
              <w:rPr>
                <w:rStyle w:val="ChCharisSIL"/>
              </w:rPr>
            </w:pPr>
            <w:r w:rsidRPr="005F70FB">
              <w:rPr>
                <w:rStyle w:val="ChCharisSIL"/>
              </w:rPr>
              <w:t>kɔ̞m.ˈpu.tɛ̞r̥</w:t>
            </w:r>
          </w:p>
        </w:tc>
        <w:tc>
          <w:tcPr>
            <w:tcW w:w="1275" w:type="dxa"/>
            <w:shd w:val="clear" w:color="auto" w:fill="auto"/>
          </w:tcPr>
          <w:p w14:paraId="53205B7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B61C27E" w14:textId="77777777" w:rsidR="000F4F82" w:rsidRPr="005F70FB" w:rsidRDefault="000F4F82" w:rsidP="00A551BF">
            <w:pPr>
              <w:pStyle w:val="TableCell0-0115Break"/>
            </w:pPr>
            <w:r w:rsidRPr="005F70FB">
              <w:t>computer</w:t>
            </w:r>
          </w:p>
        </w:tc>
      </w:tr>
      <w:tr w:rsidR="00AC23C4" w:rsidRPr="005F70FB" w14:paraId="56C60147" w14:textId="77777777" w:rsidTr="00BC00CF">
        <w:tc>
          <w:tcPr>
            <w:tcW w:w="240" w:type="dxa"/>
            <w:shd w:val="clear" w:color="auto" w:fill="auto"/>
          </w:tcPr>
          <w:p w14:paraId="128E7A8F" w14:textId="77777777" w:rsidR="000F4F82" w:rsidRPr="005F70FB" w:rsidRDefault="000F4F82" w:rsidP="00A551BF">
            <w:pPr>
              <w:pStyle w:val="TableCell0-0115Break"/>
              <w:rPr>
                <w:rStyle w:val="ExampleSource"/>
              </w:rPr>
            </w:pPr>
          </w:p>
        </w:tc>
        <w:tc>
          <w:tcPr>
            <w:tcW w:w="1249" w:type="dxa"/>
            <w:shd w:val="clear" w:color="auto" w:fill="auto"/>
          </w:tcPr>
          <w:p w14:paraId="7F007DE9" w14:textId="77777777" w:rsidR="000F4F82" w:rsidRPr="005F70FB" w:rsidRDefault="000F4F82" w:rsidP="00A551BF">
            <w:pPr>
              <w:pStyle w:val="TableCell0-0115Break"/>
              <w:rPr>
                <w:rStyle w:val="ChItalBold"/>
              </w:rPr>
            </w:pPr>
            <w:r w:rsidRPr="005F70FB">
              <w:rPr>
                <w:rStyle w:val="ChItalBold"/>
              </w:rPr>
              <w:t>komunikasi</w:t>
            </w:r>
          </w:p>
        </w:tc>
        <w:tc>
          <w:tcPr>
            <w:tcW w:w="1587" w:type="dxa"/>
            <w:shd w:val="clear" w:color="auto" w:fill="auto"/>
          </w:tcPr>
          <w:p w14:paraId="50EB5C2A" w14:textId="77777777" w:rsidR="000F4F82" w:rsidRPr="005F70FB" w:rsidRDefault="000F4F82" w:rsidP="00A551BF">
            <w:pPr>
              <w:pStyle w:val="TableCell0-0115Break"/>
              <w:rPr>
                <w:rStyle w:val="ChCharisSIL"/>
              </w:rPr>
            </w:pPr>
            <w:r w:rsidRPr="005F70FB">
              <w:rPr>
                <w:rStyle w:val="ChCharisSIL"/>
              </w:rPr>
              <w:t>ˌkɔ.mu.ni.ˈka.si</w:t>
            </w:r>
          </w:p>
        </w:tc>
        <w:tc>
          <w:tcPr>
            <w:tcW w:w="1275" w:type="dxa"/>
            <w:shd w:val="clear" w:color="auto" w:fill="auto"/>
          </w:tcPr>
          <w:p w14:paraId="703B8F4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7F540DC" w14:textId="77777777" w:rsidR="000F4F82" w:rsidRPr="005F70FB" w:rsidRDefault="000F4F82" w:rsidP="00A551BF">
            <w:pPr>
              <w:pStyle w:val="TableCell0-0115Break"/>
            </w:pPr>
            <w:r w:rsidRPr="005F70FB">
              <w:t>communication</w:t>
            </w:r>
          </w:p>
        </w:tc>
      </w:tr>
      <w:tr w:rsidR="00AC23C4" w:rsidRPr="005F70FB" w14:paraId="6C13124E" w14:textId="77777777" w:rsidTr="00BC00CF">
        <w:tc>
          <w:tcPr>
            <w:tcW w:w="240" w:type="dxa"/>
            <w:shd w:val="clear" w:color="auto" w:fill="auto"/>
          </w:tcPr>
          <w:p w14:paraId="052BD3F8" w14:textId="77777777" w:rsidR="000F4F82" w:rsidRPr="005F70FB" w:rsidRDefault="000F4F82" w:rsidP="00A551BF">
            <w:pPr>
              <w:pStyle w:val="TableCell0-0115Break"/>
              <w:rPr>
                <w:rStyle w:val="ExampleSource"/>
              </w:rPr>
            </w:pPr>
          </w:p>
        </w:tc>
        <w:tc>
          <w:tcPr>
            <w:tcW w:w="1249" w:type="dxa"/>
            <w:shd w:val="clear" w:color="auto" w:fill="auto"/>
          </w:tcPr>
          <w:p w14:paraId="7D6F7608" w14:textId="77777777" w:rsidR="000F4F82" w:rsidRPr="005F70FB" w:rsidRDefault="000F4F82" w:rsidP="00A551BF">
            <w:pPr>
              <w:pStyle w:val="TableCell0-0115Break"/>
              <w:rPr>
                <w:rStyle w:val="ChItalBold"/>
              </w:rPr>
            </w:pPr>
            <w:r w:rsidRPr="005F70FB">
              <w:rPr>
                <w:rStyle w:val="ChItalBold"/>
              </w:rPr>
              <w:t>kondisi</w:t>
            </w:r>
          </w:p>
        </w:tc>
        <w:tc>
          <w:tcPr>
            <w:tcW w:w="1587" w:type="dxa"/>
            <w:shd w:val="clear" w:color="auto" w:fill="auto"/>
          </w:tcPr>
          <w:p w14:paraId="380FFFCD" w14:textId="77777777" w:rsidR="000F4F82" w:rsidRPr="005F70FB" w:rsidRDefault="000F4F82" w:rsidP="00A551BF">
            <w:pPr>
              <w:pStyle w:val="TableCell0-0115Break"/>
              <w:rPr>
                <w:rStyle w:val="ChCharisSIL"/>
              </w:rPr>
            </w:pPr>
            <w:r w:rsidRPr="005F70FB">
              <w:rPr>
                <w:rStyle w:val="ChCharisSIL"/>
              </w:rPr>
              <w:t>kɔ̞n.ˈdi.si</w:t>
            </w:r>
          </w:p>
        </w:tc>
        <w:tc>
          <w:tcPr>
            <w:tcW w:w="1275" w:type="dxa"/>
            <w:shd w:val="clear" w:color="auto" w:fill="auto"/>
          </w:tcPr>
          <w:p w14:paraId="58D52EB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56E1B1E" w14:textId="77777777" w:rsidR="000F4F82" w:rsidRPr="005F70FB" w:rsidRDefault="000F4F82" w:rsidP="00A551BF">
            <w:pPr>
              <w:pStyle w:val="TableCell0-0115Break"/>
            </w:pPr>
            <w:r w:rsidRPr="005F70FB">
              <w:t>condition</w:t>
            </w:r>
          </w:p>
        </w:tc>
      </w:tr>
      <w:tr w:rsidR="00AC23C4" w:rsidRPr="005F70FB" w14:paraId="668AA14F" w14:textId="77777777" w:rsidTr="00BC00CF">
        <w:tc>
          <w:tcPr>
            <w:tcW w:w="240" w:type="dxa"/>
            <w:shd w:val="clear" w:color="auto" w:fill="auto"/>
          </w:tcPr>
          <w:p w14:paraId="32B23452" w14:textId="77777777" w:rsidR="000F4F82" w:rsidRPr="005F70FB" w:rsidRDefault="000F4F82" w:rsidP="00A551BF">
            <w:pPr>
              <w:pStyle w:val="TableCell0-0115Break"/>
              <w:rPr>
                <w:rStyle w:val="ExampleSource"/>
              </w:rPr>
            </w:pPr>
          </w:p>
        </w:tc>
        <w:tc>
          <w:tcPr>
            <w:tcW w:w="1249" w:type="dxa"/>
            <w:shd w:val="clear" w:color="auto" w:fill="auto"/>
          </w:tcPr>
          <w:p w14:paraId="798DFC89" w14:textId="77777777" w:rsidR="000F4F82" w:rsidRPr="005F70FB" w:rsidRDefault="000F4F82" w:rsidP="00A551BF">
            <w:pPr>
              <w:pStyle w:val="TableCell0-0115Break"/>
              <w:rPr>
                <w:rStyle w:val="ChItalBold"/>
              </w:rPr>
            </w:pPr>
            <w:r w:rsidRPr="005F70FB">
              <w:rPr>
                <w:rStyle w:val="ChItalBold"/>
              </w:rPr>
              <w:t>konsep</w:t>
            </w:r>
          </w:p>
        </w:tc>
        <w:tc>
          <w:tcPr>
            <w:tcW w:w="1587" w:type="dxa"/>
            <w:shd w:val="clear" w:color="auto" w:fill="auto"/>
          </w:tcPr>
          <w:p w14:paraId="571E104D" w14:textId="77777777" w:rsidR="000F4F82" w:rsidRPr="005F70FB" w:rsidRDefault="000F4F82" w:rsidP="00A551BF">
            <w:pPr>
              <w:pStyle w:val="TableCell0-0115Break"/>
              <w:rPr>
                <w:rStyle w:val="ChCharisSIL"/>
              </w:rPr>
            </w:pPr>
            <w:r w:rsidRPr="005F70FB">
              <w:rPr>
                <w:rStyle w:val="ChCharisSIL"/>
              </w:rPr>
              <w:t>ˈkɔ̞n.sɛ̞p̚</w:t>
            </w:r>
          </w:p>
        </w:tc>
        <w:tc>
          <w:tcPr>
            <w:tcW w:w="1275" w:type="dxa"/>
            <w:shd w:val="clear" w:color="auto" w:fill="auto"/>
          </w:tcPr>
          <w:p w14:paraId="37642F9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9838B7B" w14:textId="77777777" w:rsidR="000F4F82" w:rsidRPr="005F70FB" w:rsidRDefault="000F4F82" w:rsidP="00A551BF">
            <w:pPr>
              <w:pStyle w:val="TableCell0-0115Break"/>
            </w:pPr>
            <w:r w:rsidRPr="005F70FB">
              <w:t>concept</w:t>
            </w:r>
          </w:p>
        </w:tc>
      </w:tr>
      <w:tr w:rsidR="00AC23C4" w:rsidRPr="005F70FB" w14:paraId="3216A581" w14:textId="77777777" w:rsidTr="00BC00CF">
        <w:tc>
          <w:tcPr>
            <w:tcW w:w="240" w:type="dxa"/>
            <w:shd w:val="clear" w:color="auto" w:fill="auto"/>
          </w:tcPr>
          <w:p w14:paraId="6F5B334E" w14:textId="77777777" w:rsidR="000F4F82" w:rsidRPr="005F70FB" w:rsidRDefault="000F4F82" w:rsidP="00A551BF">
            <w:pPr>
              <w:pStyle w:val="TableCell0-0115Break"/>
              <w:rPr>
                <w:rStyle w:val="ExampleSource"/>
              </w:rPr>
            </w:pPr>
          </w:p>
        </w:tc>
        <w:tc>
          <w:tcPr>
            <w:tcW w:w="1249" w:type="dxa"/>
            <w:shd w:val="clear" w:color="auto" w:fill="auto"/>
          </w:tcPr>
          <w:p w14:paraId="18CC2ED9" w14:textId="77777777" w:rsidR="000F4F82" w:rsidRPr="005F70FB" w:rsidRDefault="000F4F82" w:rsidP="00A551BF">
            <w:pPr>
              <w:pStyle w:val="TableCell0-0115Break"/>
              <w:rPr>
                <w:rStyle w:val="ChItalBold"/>
              </w:rPr>
            </w:pPr>
            <w:r w:rsidRPr="005F70FB">
              <w:rPr>
                <w:rStyle w:val="ChItalBold"/>
              </w:rPr>
              <w:t>konsumsi</w:t>
            </w:r>
          </w:p>
        </w:tc>
        <w:tc>
          <w:tcPr>
            <w:tcW w:w="1587" w:type="dxa"/>
            <w:shd w:val="clear" w:color="auto" w:fill="auto"/>
          </w:tcPr>
          <w:p w14:paraId="6C2E09E1" w14:textId="77777777" w:rsidR="000F4F82" w:rsidRPr="005F70FB" w:rsidRDefault="000F4F82" w:rsidP="00A551BF">
            <w:pPr>
              <w:pStyle w:val="TableCell0-0115Break"/>
              <w:rPr>
                <w:rStyle w:val="ChCharisSIL"/>
              </w:rPr>
            </w:pPr>
            <w:r w:rsidRPr="005F70FB">
              <w:rPr>
                <w:rStyle w:val="ChCharisSIL"/>
              </w:rPr>
              <w:t>kɔ̞n.ˈsʊm.si</w:t>
            </w:r>
          </w:p>
        </w:tc>
        <w:tc>
          <w:tcPr>
            <w:tcW w:w="1275" w:type="dxa"/>
            <w:shd w:val="clear" w:color="auto" w:fill="auto"/>
          </w:tcPr>
          <w:p w14:paraId="3D3DEEC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BFE33D2" w14:textId="77777777" w:rsidR="000F4F82" w:rsidRPr="005F70FB" w:rsidRDefault="000F4F82" w:rsidP="00A551BF">
            <w:pPr>
              <w:pStyle w:val="TableCell0-0115Break"/>
            </w:pPr>
            <w:r w:rsidRPr="005F70FB">
              <w:t>consumption</w:t>
            </w:r>
          </w:p>
        </w:tc>
      </w:tr>
      <w:tr w:rsidR="00AC23C4" w:rsidRPr="005F70FB" w14:paraId="77C4E20B" w14:textId="77777777" w:rsidTr="00BC00CF">
        <w:tc>
          <w:tcPr>
            <w:tcW w:w="240" w:type="dxa"/>
            <w:shd w:val="clear" w:color="auto" w:fill="auto"/>
          </w:tcPr>
          <w:p w14:paraId="29D811C4"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612E661E" w14:textId="77777777" w:rsidR="000F4F82" w:rsidRPr="005F70FB" w:rsidRDefault="000F4F82" w:rsidP="00A551BF">
            <w:pPr>
              <w:pStyle w:val="TableCell0-0115Break"/>
              <w:rPr>
                <w:rStyle w:val="ChItalBold"/>
              </w:rPr>
            </w:pPr>
            <w:r w:rsidRPr="005F70FB">
              <w:rPr>
                <w:rStyle w:val="ChItalBold"/>
              </w:rPr>
              <w:t>kontak</w:t>
            </w:r>
          </w:p>
        </w:tc>
        <w:tc>
          <w:tcPr>
            <w:tcW w:w="1587" w:type="dxa"/>
            <w:shd w:val="clear" w:color="auto" w:fill="auto"/>
          </w:tcPr>
          <w:p w14:paraId="4C10658A" w14:textId="77777777" w:rsidR="000F4F82" w:rsidRPr="005F70FB" w:rsidRDefault="000F4F82" w:rsidP="00A551BF">
            <w:pPr>
              <w:pStyle w:val="TableCell0-0115Break"/>
              <w:rPr>
                <w:rStyle w:val="ChCharisSIL"/>
              </w:rPr>
            </w:pPr>
            <w:r w:rsidRPr="005F70FB">
              <w:rPr>
                <w:rStyle w:val="ChCharisSIL"/>
              </w:rPr>
              <w:t>kɔ̞n.ˈtɐk̚</w:t>
            </w:r>
          </w:p>
        </w:tc>
        <w:tc>
          <w:tcPr>
            <w:tcW w:w="1275" w:type="dxa"/>
            <w:shd w:val="clear" w:color="auto" w:fill="auto"/>
          </w:tcPr>
          <w:p w14:paraId="2C143467"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E2B2205" w14:textId="77777777" w:rsidR="000F4F82" w:rsidRPr="005F70FB" w:rsidRDefault="000F4F82" w:rsidP="00A551BF">
            <w:pPr>
              <w:pStyle w:val="TableCell0-0115Break"/>
            </w:pPr>
            <w:r w:rsidRPr="005F70FB">
              <w:t>contact</w:t>
            </w:r>
          </w:p>
        </w:tc>
      </w:tr>
      <w:tr w:rsidR="00AC23C4" w:rsidRPr="005F70FB" w14:paraId="64E3C6B9" w14:textId="77777777" w:rsidTr="00BC00CF">
        <w:tc>
          <w:tcPr>
            <w:tcW w:w="240" w:type="dxa"/>
            <w:shd w:val="clear" w:color="auto" w:fill="auto"/>
          </w:tcPr>
          <w:p w14:paraId="5720C41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F0FAF8D" w14:textId="77777777" w:rsidR="000F4F82" w:rsidRPr="005F70FB" w:rsidRDefault="000F4F82" w:rsidP="00A551BF">
            <w:pPr>
              <w:pStyle w:val="TableCell0-0115Break"/>
              <w:rPr>
                <w:rStyle w:val="ChItalBold"/>
              </w:rPr>
            </w:pPr>
            <w:r w:rsidRPr="005F70FB">
              <w:rPr>
                <w:rStyle w:val="ChItalBold"/>
              </w:rPr>
              <w:t>kontan</w:t>
            </w:r>
          </w:p>
        </w:tc>
        <w:tc>
          <w:tcPr>
            <w:tcW w:w="1587" w:type="dxa"/>
            <w:shd w:val="clear" w:color="auto" w:fill="auto"/>
          </w:tcPr>
          <w:p w14:paraId="37CE7E1A" w14:textId="77777777" w:rsidR="000F4F82" w:rsidRPr="005F70FB" w:rsidRDefault="000F4F82" w:rsidP="00A551BF">
            <w:pPr>
              <w:pStyle w:val="TableCell0-0115Break"/>
              <w:rPr>
                <w:rStyle w:val="ChCharisSIL"/>
              </w:rPr>
            </w:pPr>
            <w:r w:rsidRPr="005F70FB">
              <w:rPr>
                <w:rStyle w:val="ChCharisSIL"/>
              </w:rPr>
              <w:t>kɔ̞n.ˈtɐn</w:t>
            </w:r>
          </w:p>
        </w:tc>
        <w:tc>
          <w:tcPr>
            <w:tcW w:w="1275" w:type="dxa"/>
            <w:shd w:val="clear" w:color="auto" w:fill="auto"/>
          </w:tcPr>
          <w:p w14:paraId="07C8890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33DCCBA" w14:textId="77777777" w:rsidR="000F4F82" w:rsidRPr="005F70FB" w:rsidRDefault="000F4F82" w:rsidP="00A551BF">
            <w:pPr>
              <w:pStyle w:val="TableCell0-0115Break"/>
            </w:pPr>
            <w:r w:rsidRPr="005F70FB">
              <w:t>cash</w:t>
            </w:r>
          </w:p>
        </w:tc>
      </w:tr>
      <w:tr w:rsidR="00AC23C4" w:rsidRPr="005F70FB" w14:paraId="73221139" w14:textId="77777777" w:rsidTr="00BC00CF">
        <w:tc>
          <w:tcPr>
            <w:tcW w:w="240" w:type="dxa"/>
            <w:shd w:val="clear" w:color="auto" w:fill="auto"/>
          </w:tcPr>
          <w:p w14:paraId="114B882B" w14:textId="77777777" w:rsidR="000F4F82" w:rsidRPr="005F70FB" w:rsidRDefault="000F4F82" w:rsidP="00A551BF">
            <w:pPr>
              <w:pStyle w:val="TableCell0-0115Break"/>
              <w:rPr>
                <w:rStyle w:val="ExampleSource"/>
              </w:rPr>
            </w:pPr>
          </w:p>
        </w:tc>
        <w:tc>
          <w:tcPr>
            <w:tcW w:w="1249" w:type="dxa"/>
            <w:shd w:val="clear" w:color="auto" w:fill="auto"/>
          </w:tcPr>
          <w:p w14:paraId="19B38EBF" w14:textId="77777777" w:rsidR="000F4F82" w:rsidRPr="005F70FB" w:rsidRDefault="000F4F82" w:rsidP="00A551BF">
            <w:pPr>
              <w:pStyle w:val="TableCell0-0115Break"/>
              <w:rPr>
                <w:rStyle w:val="ChItalBold"/>
              </w:rPr>
            </w:pPr>
            <w:r w:rsidRPr="005F70FB">
              <w:rPr>
                <w:rStyle w:val="ChItalBold"/>
              </w:rPr>
              <w:t>kontener</w:t>
            </w:r>
          </w:p>
        </w:tc>
        <w:tc>
          <w:tcPr>
            <w:tcW w:w="1587" w:type="dxa"/>
            <w:shd w:val="clear" w:color="auto" w:fill="auto"/>
          </w:tcPr>
          <w:p w14:paraId="187806E9" w14:textId="77777777" w:rsidR="000F4F82" w:rsidRPr="005F70FB" w:rsidRDefault="000F4F82" w:rsidP="00A551BF">
            <w:pPr>
              <w:pStyle w:val="TableCell0-0115Break"/>
              <w:rPr>
                <w:rStyle w:val="ChCharisSIL"/>
              </w:rPr>
            </w:pPr>
            <w:r w:rsidRPr="005F70FB">
              <w:rPr>
                <w:rStyle w:val="ChCharisSIL"/>
              </w:rPr>
              <w:t>kɔ̞n.ˈtɛ̞.nɛ̞r̥</w:t>
            </w:r>
          </w:p>
        </w:tc>
        <w:tc>
          <w:tcPr>
            <w:tcW w:w="1275" w:type="dxa"/>
            <w:shd w:val="clear" w:color="auto" w:fill="auto"/>
          </w:tcPr>
          <w:p w14:paraId="4FADE41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D14698C" w14:textId="77777777" w:rsidR="000F4F82" w:rsidRPr="005F70FB" w:rsidRDefault="000F4F82" w:rsidP="00A551BF">
            <w:pPr>
              <w:pStyle w:val="TableCell0-0115Break"/>
            </w:pPr>
            <w:r w:rsidRPr="005F70FB">
              <w:t>container (ship)</w:t>
            </w:r>
          </w:p>
        </w:tc>
      </w:tr>
      <w:tr w:rsidR="00AC23C4" w:rsidRPr="005F70FB" w14:paraId="5DC4DB6D" w14:textId="77777777" w:rsidTr="00BC00CF">
        <w:tc>
          <w:tcPr>
            <w:tcW w:w="240" w:type="dxa"/>
            <w:shd w:val="clear" w:color="auto" w:fill="auto"/>
          </w:tcPr>
          <w:p w14:paraId="7CFBB116" w14:textId="77777777" w:rsidR="000F4F82" w:rsidRPr="005F70FB" w:rsidRDefault="000F4F82" w:rsidP="00A551BF">
            <w:pPr>
              <w:pStyle w:val="TableCell0-0115Break"/>
              <w:rPr>
                <w:rStyle w:val="ExampleSource"/>
              </w:rPr>
            </w:pPr>
          </w:p>
        </w:tc>
        <w:tc>
          <w:tcPr>
            <w:tcW w:w="1249" w:type="dxa"/>
            <w:shd w:val="clear" w:color="auto" w:fill="auto"/>
          </w:tcPr>
          <w:p w14:paraId="5EC5A315" w14:textId="77777777" w:rsidR="000F4F82" w:rsidRPr="005F70FB" w:rsidRDefault="000F4F82" w:rsidP="00A551BF">
            <w:pPr>
              <w:pStyle w:val="TableCell0-0115Break"/>
              <w:rPr>
                <w:rStyle w:val="ChItalBold"/>
              </w:rPr>
            </w:pPr>
            <w:r w:rsidRPr="005F70FB">
              <w:rPr>
                <w:rStyle w:val="ChItalBold"/>
              </w:rPr>
              <w:t>kontrak</w:t>
            </w:r>
          </w:p>
        </w:tc>
        <w:tc>
          <w:tcPr>
            <w:tcW w:w="1587" w:type="dxa"/>
            <w:shd w:val="clear" w:color="auto" w:fill="auto"/>
          </w:tcPr>
          <w:p w14:paraId="5F0E53D7" w14:textId="77777777" w:rsidR="000F4F82" w:rsidRPr="005F70FB" w:rsidRDefault="000F4F82" w:rsidP="00A551BF">
            <w:pPr>
              <w:pStyle w:val="TableCell0-0115Break"/>
              <w:rPr>
                <w:rStyle w:val="ChCharisSIL"/>
              </w:rPr>
            </w:pPr>
            <w:r w:rsidRPr="005F70FB">
              <w:rPr>
                <w:rStyle w:val="ChCharisSIL"/>
              </w:rPr>
              <w:t>ˈkɔ̞n.tɾɐk</w:t>
            </w:r>
          </w:p>
        </w:tc>
        <w:tc>
          <w:tcPr>
            <w:tcW w:w="1275" w:type="dxa"/>
            <w:shd w:val="clear" w:color="auto" w:fill="auto"/>
          </w:tcPr>
          <w:p w14:paraId="43B3389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8E0E3B" w14:textId="77777777" w:rsidR="000F4F82" w:rsidRPr="005F70FB" w:rsidRDefault="000F4F82" w:rsidP="00A551BF">
            <w:pPr>
              <w:pStyle w:val="TableCell0-0115Break"/>
            </w:pPr>
            <w:r w:rsidRPr="005F70FB">
              <w:t>contract</w:t>
            </w:r>
          </w:p>
        </w:tc>
      </w:tr>
      <w:tr w:rsidR="00AC23C4" w:rsidRPr="005F70FB" w14:paraId="5A1F47B4" w14:textId="77777777" w:rsidTr="00BC00CF">
        <w:tc>
          <w:tcPr>
            <w:tcW w:w="240" w:type="dxa"/>
            <w:shd w:val="clear" w:color="auto" w:fill="auto"/>
          </w:tcPr>
          <w:p w14:paraId="6422D750" w14:textId="77777777" w:rsidR="000F4F82" w:rsidRPr="005F70FB" w:rsidRDefault="000F4F82" w:rsidP="00A551BF">
            <w:pPr>
              <w:pStyle w:val="TableCell0-0115Break"/>
              <w:rPr>
                <w:rStyle w:val="ExampleSource"/>
              </w:rPr>
            </w:pPr>
          </w:p>
        </w:tc>
        <w:tc>
          <w:tcPr>
            <w:tcW w:w="1249" w:type="dxa"/>
            <w:shd w:val="clear" w:color="auto" w:fill="auto"/>
          </w:tcPr>
          <w:p w14:paraId="27AAF56D" w14:textId="77777777" w:rsidR="000F4F82" w:rsidRPr="005F70FB" w:rsidRDefault="000F4F82" w:rsidP="00A551BF">
            <w:pPr>
              <w:pStyle w:val="TableCell0-0115Break"/>
              <w:rPr>
                <w:rStyle w:val="ChItalBold"/>
              </w:rPr>
            </w:pPr>
            <w:r w:rsidRPr="005F70FB">
              <w:rPr>
                <w:rStyle w:val="ChItalBold"/>
              </w:rPr>
              <w:t>kontrol</w:t>
            </w:r>
          </w:p>
        </w:tc>
        <w:tc>
          <w:tcPr>
            <w:tcW w:w="1587" w:type="dxa"/>
            <w:shd w:val="clear" w:color="auto" w:fill="auto"/>
          </w:tcPr>
          <w:p w14:paraId="64961682" w14:textId="77777777" w:rsidR="000F4F82" w:rsidRPr="005F70FB" w:rsidRDefault="000F4F82" w:rsidP="00A551BF">
            <w:pPr>
              <w:pStyle w:val="TableCell0-0115Break"/>
              <w:rPr>
                <w:rStyle w:val="ChCharisSIL"/>
              </w:rPr>
            </w:pPr>
            <w:r w:rsidRPr="005F70FB">
              <w:rPr>
                <w:rStyle w:val="ChCharisSIL"/>
              </w:rPr>
              <w:t>ˈkɔ̞n.trɔ̞l</w:t>
            </w:r>
          </w:p>
        </w:tc>
        <w:tc>
          <w:tcPr>
            <w:tcW w:w="1275" w:type="dxa"/>
            <w:shd w:val="clear" w:color="auto" w:fill="auto"/>
          </w:tcPr>
          <w:p w14:paraId="6CEA771B"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79E826A4" w14:textId="77777777" w:rsidR="000F4F82" w:rsidRPr="005F70FB" w:rsidRDefault="000F4F82" w:rsidP="00A551BF">
            <w:pPr>
              <w:pStyle w:val="TableCell0-0115Break"/>
            </w:pPr>
            <w:r w:rsidRPr="005F70FB">
              <w:t>control</w:t>
            </w:r>
          </w:p>
        </w:tc>
      </w:tr>
      <w:tr w:rsidR="00AC23C4" w:rsidRPr="005F70FB" w14:paraId="2407C257" w14:textId="77777777" w:rsidTr="00BC00CF">
        <w:tc>
          <w:tcPr>
            <w:tcW w:w="240" w:type="dxa"/>
            <w:shd w:val="clear" w:color="auto" w:fill="auto"/>
          </w:tcPr>
          <w:p w14:paraId="7D0EB468" w14:textId="77777777" w:rsidR="000F4F82" w:rsidRPr="005F70FB" w:rsidRDefault="000F4F82" w:rsidP="00A551BF">
            <w:pPr>
              <w:pStyle w:val="TableCell0-0115Break"/>
              <w:rPr>
                <w:rStyle w:val="ExampleSource"/>
              </w:rPr>
            </w:pPr>
          </w:p>
        </w:tc>
        <w:tc>
          <w:tcPr>
            <w:tcW w:w="1249" w:type="dxa"/>
            <w:shd w:val="clear" w:color="auto" w:fill="auto"/>
          </w:tcPr>
          <w:p w14:paraId="382BE8D3" w14:textId="77777777" w:rsidR="000F4F82" w:rsidRPr="005F70FB" w:rsidRDefault="000F4F82" w:rsidP="00A551BF">
            <w:pPr>
              <w:pStyle w:val="TableCell0-0115Break"/>
              <w:rPr>
                <w:rStyle w:val="ChItalBold"/>
              </w:rPr>
            </w:pPr>
            <w:r w:rsidRPr="005F70FB">
              <w:rPr>
                <w:rStyle w:val="ChItalBold"/>
              </w:rPr>
              <w:t>kopeng</w:t>
            </w:r>
          </w:p>
        </w:tc>
        <w:tc>
          <w:tcPr>
            <w:tcW w:w="1587" w:type="dxa"/>
            <w:shd w:val="clear" w:color="auto" w:fill="auto"/>
          </w:tcPr>
          <w:p w14:paraId="078FC7FD" w14:textId="77777777" w:rsidR="000F4F82" w:rsidRPr="005F70FB" w:rsidRDefault="000F4F82" w:rsidP="00A551BF">
            <w:pPr>
              <w:pStyle w:val="TableCell0-0115Break"/>
              <w:rPr>
                <w:rStyle w:val="ChCharisSIL"/>
              </w:rPr>
            </w:pPr>
            <w:r w:rsidRPr="005F70FB">
              <w:rPr>
                <w:rStyle w:val="ChCharisSIL"/>
              </w:rPr>
              <w:t>ˈkɔ.pɛ̞ŋ</w:t>
            </w:r>
          </w:p>
        </w:tc>
        <w:tc>
          <w:tcPr>
            <w:tcW w:w="1275" w:type="dxa"/>
            <w:shd w:val="clear" w:color="auto" w:fill="auto"/>
          </w:tcPr>
          <w:p w14:paraId="31F7E684"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0E5312E0" w14:textId="77777777" w:rsidR="000F4F82" w:rsidRPr="005F70FB" w:rsidRDefault="000F4F82" w:rsidP="00A551BF">
            <w:pPr>
              <w:pStyle w:val="TableCell0-0115Break"/>
            </w:pPr>
            <w:r w:rsidRPr="005F70FB">
              <w:t>head</w:t>
            </w:r>
          </w:p>
        </w:tc>
      </w:tr>
      <w:tr w:rsidR="00AC23C4" w:rsidRPr="005F70FB" w14:paraId="6D6001BD" w14:textId="77777777" w:rsidTr="00BC00CF">
        <w:tc>
          <w:tcPr>
            <w:tcW w:w="240" w:type="dxa"/>
            <w:shd w:val="clear" w:color="auto" w:fill="auto"/>
          </w:tcPr>
          <w:p w14:paraId="58B74877" w14:textId="77777777" w:rsidR="000F4F82" w:rsidRPr="005F70FB" w:rsidRDefault="000F4F82" w:rsidP="00A551BF">
            <w:pPr>
              <w:pStyle w:val="TableCell0-0115Break"/>
              <w:rPr>
                <w:rStyle w:val="ExampleSource"/>
              </w:rPr>
            </w:pPr>
          </w:p>
        </w:tc>
        <w:tc>
          <w:tcPr>
            <w:tcW w:w="1249" w:type="dxa"/>
            <w:shd w:val="clear" w:color="auto" w:fill="auto"/>
          </w:tcPr>
          <w:p w14:paraId="0A63D44D" w14:textId="77777777" w:rsidR="000F4F82" w:rsidRPr="005F70FB" w:rsidRDefault="000F4F82" w:rsidP="00A551BF">
            <w:pPr>
              <w:pStyle w:val="TableCell0-0115Break"/>
              <w:rPr>
                <w:rStyle w:val="ChItalBold"/>
              </w:rPr>
            </w:pPr>
            <w:r w:rsidRPr="005F70FB">
              <w:rPr>
                <w:rStyle w:val="ChItalBold"/>
              </w:rPr>
              <w:t>koper</w:t>
            </w:r>
          </w:p>
        </w:tc>
        <w:tc>
          <w:tcPr>
            <w:tcW w:w="1587" w:type="dxa"/>
            <w:shd w:val="clear" w:color="auto" w:fill="auto"/>
          </w:tcPr>
          <w:p w14:paraId="32D443FF" w14:textId="77777777" w:rsidR="000F4F82" w:rsidRPr="005F70FB" w:rsidRDefault="000F4F82" w:rsidP="00A551BF">
            <w:pPr>
              <w:pStyle w:val="TableCell0-0115Break"/>
              <w:rPr>
                <w:rStyle w:val="ChCharisSIL"/>
              </w:rPr>
            </w:pPr>
            <w:r w:rsidRPr="005F70FB">
              <w:rPr>
                <w:rStyle w:val="ChCharisSIL"/>
              </w:rPr>
              <w:t>ˈkɔ.pɛ̞r̥</w:t>
            </w:r>
          </w:p>
        </w:tc>
        <w:tc>
          <w:tcPr>
            <w:tcW w:w="1275" w:type="dxa"/>
            <w:shd w:val="clear" w:color="auto" w:fill="auto"/>
          </w:tcPr>
          <w:p w14:paraId="1441660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BF4E773" w14:textId="77777777" w:rsidR="000F4F82" w:rsidRPr="005F70FB" w:rsidRDefault="000F4F82" w:rsidP="00A551BF">
            <w:pPr>
              <w:pStyle w:val="TableCell0-0115Break"/>
            </w:pPr>
            <w:r w:rsidRPr="005F70FB">
              <w:t>suitcase</w:t>
            </w:r>
          </w:p>
        </w:tc>
      </w:tr>
      <w:tr w:rsidR="00AC23C4" w:rsidRPr="005F70FB" w14:paraId="51A1915C" w14:textId="77777777" w:rsidTr="00BC00CF">
        <w:tc>
          <w:tcPr>
            <w:tcW w:w="240" w:type="dxa"/>
            <w:shd w:val="clear" w:color="auto" w:fill="auto"/>
          </w:tcPr>
          <w:p w14:paraId="172F9D22" w14:textId="77777777" w:rsidR="000F4F82" w:rsidRPr="005F70FB" w:rsidRDefault="000F4F82" w:rsidP="00A551BF">
            <w:pPr>
              <w:pStyle w:val="TableCell0-0115Break"/>
              <w:rPr>
                <w:rStyle w:val="ExampleSource"/>
              </w:rPr>
            </w:pPr>
          </w:p>
        </w:tc>
        <w:tc>
          <w:tcPr>
            <w:tcW w:w="1249" w:type="dxa"/>
            <w:shd w:val="clear" w:color="auto" w:fill="auto"/>
          </w:tcPr>
          <w:p w14:paraId="18ABE35E" w14:textId="77777777" w:rsidR="000F4F82" w:rsidRPr="005F70FB" w:rsidRDefault="000F4F82" w:rsidP="00A551BF">
            <w:pPr>
              <w:pStyle w:val="TableCell0-0115Break"/>
              <w:rPr>
                <w:rStyle w:val="ChItalBold"/>
              </w:rPr>
            </w:pPr>
            <w:r w:rsidRPr="005F70FB">
              <w:rPr>
                <w:rStyle w:val="ChItalBold"/>
              </w:rPr>
              <w:t>kopi</w:t>
            </w:r>
          </w:p>
        </w:tc>
        <w:tc>
          <w:tcPr>
            <w:tcW w:w="1587" w:type="dxa"/>
            <w:shd w:val="clear" w:color="auto" w:fill="auto"/>
          </w:tcPr>
          <w:p w14:paraId="153E419A" w14:textId="77777777" w:rsidR="000F4F82" w:rsidRPr="005F70FB" w:rsidRDefault="000F4F82" w:rsidP="00A551BF">
            <w:pPr>
              <w:pStyle w:val="TableCell0-0115Break"/>
              <w:rPr>
                <w:rStyle w:val="ChCharisSIL"/>
              </w:rPr>
            </w:pPr>
            <w:r w:rsidRPr="005F70FB">
              <w:rPr>
                <w:rStyle w:val="ChCharisSIL"/>
              </w:rPr>
              <w:t>ˈkɔ.pi</w:t>
            </w:r>
          </w:p>
        </w:tc>
        <w:tc>
          <w:tcPr>
            <w:tcW w:w="1275" w:type="dxa"/>
            <w:shd w:val="clear" w:color="auto" w:fill="auto"/>
          </w:tcPr>
          <w:p w14:paraId="10676A1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5ECB13" w14:textId="77777777" w:rsidR="000F4F82" w:rsidRPr="005F70FB" w:rsidRDefault="000F4F82" w:rsidP="00A551BF">
            <w:pPr>
              <w:pStyle w:val="TableCell0-0115Break"/>
            </w:pPr>
            <w:r w:rsidRPr="005F70FB">
              <w:t>coffee</w:t>
            </w:r>
          </w:p>
        </w:tc>
      </w:tr>
      <w:tr w:rsidR="00AC23C4" w:rsidRPr="005F70FB" w14:paraId="117918C4" w14:textId="77777777" w:rsidTr="00BC00CF">
        <w:tc>
          <w:tcPr>
            <w:tcW w:w="240" w:type="dxa"/>
            <w:shd w:val="clear" w:color="auto" w:fill="auto"/>
          </w:tcPr>
          <w:p w14:paraId="3E52611F" w14:textId="77777777" w:rsidR="000F4F82" w:rsidRPr="005F70FB" w:rsidRDefault="000F4F82" w:rsidP="00A551BF">
            <w:pPr>
              <w:pStyle w:val="TableCell0-0115Break"/>
              <w:rPr>
                <w:rStyle w:val="ExampleSource"/>
              </w:rPr>
            </w:pPr>
          </w:p>
        </w:tc>
        <w:tc>
          <w:tcPr>
            <w:tcW w:w="1249" w:type="dxa"/>
            <w:shd w:val="clear" w:color="auto" w:fill="auto"/>
          </w:tcPr>
          <w:p w14:paraId="7964AEE9" w14:textId="77777777" w:rsidR="000F4F82" w:rsidRPr="005F70FB" w:rsidRDefault="000F4F82" w:rsidP="00A551BF">
            <w:pPr>
              <w:pStyle w:val="TableCell0-0115Break"/>
              <w:rPr>
                <w:rStyle w:val="ChItalBold"/>
              </w:rPr>
            </w:pPr>
            <w:r w:rsidRPr="005F70FB">
              <w:rPr>
                <w:rStyle w:val="ChItalBold"/>
              </w:rPr>
              <w:t>kopling</w:t>
            </w:r>
          </w:p>
        </w:tc>
        <w:tc>
          <w:tcPr>
            <w:tcW w:w="1587" w:type="dxa"/>
            <w:shd w:val="clear" w:color="auto" w:fill="auto"/>
          </w:tcPr>
          <w:p w14:paraId="269719E1" w14:textId="77777777" w:rsidR="000F4F82" w:rsidRPr="005F70FB" w:rsidRDefault="000F4F82" w:rsidP="00A551BF">
            <w:pPr>
              <w:pStyle w:val="TableCell0-0115Break"/>
              <w:rPr>
                <w:rStyle w:val="ChCharisSIL"/>
              </w:rPr>
            </w:pPr>
            <w:r w:rsidRPr="005F70FB">
              <w:rPr>
                <w:rStyle w:val="ChCharisSIL"/>
              </w:rPr>
              <w:t>ˈkɔ̞p̚.lɪŋ</w:t>
            </w:r>
          </w:p>
        </w:tc>
        <w:tc>
          <w:tcPr>
            <w:tcW w:w="1275" w:type="dxa"/>
            <w:shd w:val="clear" w:color="auto" w:fill="auto"/>
          </w:tcPr>
          <w:p w14:paraId="0DC8A2A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515D429" w14:textId="77777777" w:rsidR="000F4F82" w:rsidRPr="005F70FB" w:rsidRDefault="000F4F82" w:rsidP="00A551BF">
            <w:pPr>
              <w:pStyle w:val="TableCell0-0115Break"/>
            </w:pPr>
            <w:r w:rsidRPr="005F70FB">
              <w:t>clutch</w:t>
            </w:r>
          </w:p>
        </w:tc>
      </w:tr>
      <w:tr w:rsidR="00AC23C4" w:rsidRPr="005F70FB" w14:paraId="4BAA0A38" w14:textId="77777777" w:rsidTr="00BC00CF">
        <w:tc>
          <w:tcPr>
            <w:tcW w:w="240" w:type="dxa"/>
            <w:shd w:val="clear" w:color="auto" w:fill="auto"/>
          </w:tcPr>
          <w:p w14:paraId="6DB7D1F2" w14:textId="77777777" w:rsidR="000F4F82" w:rsidRPr="005F70FB" w:rsidRDefault="000F4F82" w:rsidP="00A551BF">
            <w:pPr>
              <w:pStyle w:val="TableCell0-0115Break"/>
              <w:rPr>
                <w:rStyle w:val="ExampleSource"/>
              </w:rPr>
            </w:pPr>
          </w:p>
        </w:tc>
        <w:tc>
          <w:tcPr>
            <w:tcW w:w="1249" w:type="dxa"/>
            <w:shd w:val="clear" w:color="auto" w:fill="auto"/>
          </w:tcPr>
          <w:p w14:paraId="3FFE1A57" w14:textId="77777777" w:rsidR="000F4F82" w:rsidRPr="005F70FB" w:rsidRDefault="000F4F82" w:rsidP="00A551BF">
            <w:pPr>
              <w:pStyle w:val="TableCell0-0115Break"/>
              <w:rPr>
                <w:rStyle w:val="ChItalBold"/>
              </w:rPr>
            </w:pPr>
            <w:r w:rsidRPr="005F70FB">
              <w:rPr>
                <w:rStyle w:val="ChItalBold"/>
              </w:rPr>
              <w:t>kor</w:t>
            </w:r>
          </w:p>
        </w:tc>
        <w:tc>
          <w:tcPr>
            <w:tcW w:w="1587" w:type="dxa"/>
            <w:shd w:val="clear" w:color="auto" w:fill="auto"/>
          </w:tcPr>
          <w:p w14:paraId="124544F7" w14:textId="77777777" w:rsidR="000F4F82" w:rsidRPr="005F70FB" w:rsidRDefault="000F4F82" w:rsidP="00A551BF">
            <w:pPr>
              <w:pStyle w:val="TableCell0-0115Break"/>
              <w:rPr>
                <w:rStyle w:val="ChCharisSIL"/>
              </w:rPr>
            </w:pPr>
            <w:r w:rsidRPr="005F70FB">
              <w:rPr>
                <w:rStyle w:val="ChCharisSIL"/>
              </w:rPr>
              <w:t>ˈkɔ̞r</w:t>
            </w:r>
          </w:p>
        </w:tc>
        <w:tc>
          <w:tcPr>
            <w:tcW w:w="1275" w:type="dxa"/>
            <w:shd w:val="clear" w:color="auto" w:fill="auto"/>
          </w:tcPr>
          <w:p w14:paraId="0673648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3E4CD70" w14:textId="77777777" w:rsidR="000F4F82" w:rsidRPr="005F70FB" w:rsidRDefault="000F4F82" w:rsidP="00A551BF">
            <w:pPr>
              <w:pStyle w:val="TableCell0-0115Break"/>
            </w:pPr>
            <w:r w:rsidRPr="005F70FB">
              <w:t>choir</w:t>
            </w:r>
          </w:p>
        </w:tc>
      </w:tr>
      <w:tr w:rsidR="00AC23C4" w:rsidRPr="005F70FB" w14:paraId="057D6EA5" w14:textId="77777777" w:rsidTr="00BC00CF">
        <w:tc>
          <w:tcPr>
            <w:tcW w:w="240" w:type="dxa"/>
            <w:shd w:val="clear" w:color="auto" w:fill="auto"/>
          </w:tcPr>
          <w:p w14:paraId="5556D997" w14:textId="77777777" w:rsidR="000F4F82" w:rsidRPr="005F70FB" w:rsidRDefault="000F4F82" w:rsidP="00A551BF">
            <w:pPr>
              <w:pStyle w:val="TableCell0-0115Break"/>
              <w:rPr>
                <w:rStyle w:val="ExampleSource"/>
              </w:rPr>
            </w:pPr>
          </w:p>
        </w:tc>
        <w:tc>
          <w:tcPr>
            <w:tcW w:w="1249" w:type="dxa"/>
            <w:shd w:val="clear" w:color="auto" w:fill="auto"/>
          </w:tcPr>
          <w:p w14:paraId="7FE64820" w14:textId="34EEB495" w:rsidR="000F4F82" w:rsidRPr="005F70FB" w:rsidRDefault="000F4F82" w:rsidP="00A551BF">
            <w:pPr>
              <w:pStyle w:val="TableCell0-0115Break"/>
              <w:rPr>
                <w:rStyle w:val="ChItalBold"/>
              </w:rPr>
            </w:pPr>
            <w:r w:rsidRPr="005F70FB">
              <w:rPr>
                <w:rStyle w:val="ChItalBold"/>
              </w:rPr>
              <w:t>korban</w:t>
            </w:r>
            <w:r w:rsidR="0059321D">
              <w:rPr>
                <w:rStyle w:val="ChItalBold"/>
              </w:rPr>
              <w:t>g</w:t>
            </w:r>
          </w:p>
        </w:tc>
        <w:tc>
          <w:tcPr>
            <w:tcW w:w="1587" w:type="dxa"/>
            <w:shd w:val="clear" w:color="auto" w:fill="auto"/>
          </w:tcPr>
          <w:p w14:paraId="4069DE66" w14:textId="77777777" w:rsidR="000F4F82" w:rsidRPr="005F70FB" w:rsidRDefault="000F4F82" w:rsidP="00A551BF">
            <w:pPr>
              <w:pStyle w:val="TableCell0-0115Break"/>
              <w:rPr>
                <w:rStyle w:val="ChCharisSIL"/>
              </w:rPr>
            </w:pPr>
            <w:r w:rsidRPr="005F70FB">
              <w:rPr>
                <w:rStyle w:val="ChCharisSIL"/>
              </w:rPr>
              <w:t>ˈkɔ̞r.bɐn</w:t>
            </w:r>
          </w:p>
        </w:tc>
        <w:tc>
          <w:tcPr>
            <w:tcW w:w="1275" w:type="dxa"/>
            <w:shd w:val="clear" w:color="auto" w:fill="auto"/>
          </w:tcPr>
          <w:p w14:paraId="3885C2C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E8D1577" w14:textId="77777777" w:rsidR="000F4F82" w:rsidRPr="005F70FB" w:rsidRDefault="000F4F82" w:rsidP="00A551BF">
            <w:pPr>
              <w:pStyle w:val="TableCell0-0115Break"/>
            </w:pPr>
            <w:r w:rsidRPr="005F70FB">
              <w:t>sacrifice</w:t>
            </w:r>
          </w:p>
        </w:tc>
      </w:tr>
      <w:tr w:rsidR="00AC23C4" w:rsidRPr="005F70FB" w14:paraId="6AA8C824" w14:textId="77777777" w:rsidTr="00BC00CF">
        <w:tc>
          <w:tcPr>
            <w:tcW w:w="240" w:type="dxa"/>
            <w:shd w:val="clear" w:color="auto" w:fill="auto"/>
          </w:tcPr>
          <w:p w14:paraId="380A5F86" w14:textId="77777777" w:rsidR="000F4F82" w:rsidRPr="005F70FB" w:rsidRDefault="000F4F82" w:rsidP="00A551BF">
            <w:pPr>
              <w:pStyle w:val="TableCell0-0115Break"/>
              <w:rPr>
                <w:rStyle w:val="ExampleSource"/>
              </w:rPr>
            </w:pPr>
          </w:p>
        </w:tc>
        <w:tc>
          <w:tcPr>
            <w:tcW w:w="1249" w:type="dxa"/>
            <w:shd w:val="clear" w:color="auto" w:fill="auto"/>
          </w:tcPr>
          <w:p w14:paraId="00FF5846" w14:textId="77777777" w:rsidR="000F4F82" w:rsidRPr="005F70FB" w:rsidRDefault="000F4F82" w:rsidP="00A551BF">
            <w:pPr>
              <w:pStyle w:val="TableCell0-0115Break"/>
              <w:rPr>
                <w:rStyle w:val="ChItalBold"/>
              </w:rPr>
            </w:pPr>
            <w:r w:rsidRPr="005F70FB">
              <w:rPr>
                <w:rStyle w:val="ChItalBold"/>
              </w:rPr>
              <w:t>kordinasi</w:t>
            </w:r>
          </w:p>
        </w:tc>
        <w:tc>
          <w:tcPr>
            <w:tcW w:w="1587" w:type="dxa"/>
            <w:shd w:val="clear" w:color="auto" w:fill="auto"/>
          </w:tcPr>
          <w:p w14:paraId="5EEA1892" w14:textId="77777777" w:rsidR="000F4F82" w:rsidRPr="005F70FB" w:rsidRDefault="000F4F82" w:rsidP="00A551BF">
            <w:pPr>
              <w:pStyle w:val="TableCell0-0115Break"/>
              <w:rPr>
                <w:rStyle w:val="ChCharisSIL"/>
              </w:rPr>
            </w:pPr>
            <w:r w:rsidRPr="005F70FB">
              <w:rPr>
                <w:rStyle w:val="ChCharisSIL"/>
              </w:rPr>
              <w:t>ˌkɔ̞r.di.ˈna.si</w:t>
            </w:r>
          </w:p>
        </w:tc>
        <w:tc>
          <w:tcPr>
            <w:tcW w:w="1275" w:type="dxa"/>
            <w:shd w:val="clear" w:color="auto" w:fill="auto"/>
          </w:tcPr>
          <w:p w14:paraId="55BD7A25"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6103D254" w14:textId="77777777" w:rsidR="000F4F82" w:rsidRPr="005F70FB" w:rsidRDefault="000F4F82" w:rsidP="00A551BF">
            <w:pPr>
              <w:pStyle w:val="TableCell0-0115Break"/>
            </w:pPr>
            <w:r w:rsidRPr="005F70FB">
              <w:t>coordinate</w:t>
            </w:r>
          </w:p>
        </w:tc>
      </w:tr>
      <w:tr w:rsidR="00AC23C4" w:rsidRPr="005F70FB" w14:paraId="79EB276B" w14:textId="77777777" w:rsidTr="00BC00CF">
        <w:tc>
          <w:tcPr>
            <w:tcW w:w="240" w:type="dxa"/>
            <w:shd w:val="clear" w:color="auto" w:fill="auto"/>
          </w:tcPr>
          <w:p w14:paraId="6812EEEF" w14:textId="77777777" w:rsidR="000F4F82" w:rsidRPr="005F70FB" w:rsidRDefault="000F4F82" w:rsidP="00A551BF">
            <w:pPr>
              <w:pStyle w:val="TableCell0-0115Break"/>
              <w:rPr>
                <w:rStyle w:val="ExampleSource"/>
              </w:rPr>
            </w:pPr>
          </w:p>
        </w:tc>
        <w:tc>
          <w:tcPr>
            <w:tcW w:w="1249" w:type="dxa"/>
            <w:shd w:val="clear" w:color="auto" w:fill="auto"/>
          </w:tcPr>
          <w:p w14:paraId="39652935" w14:textId="77777777" w:rsidR="000F4F82" w:rsidRPr="005F70FB" w:rsidRDefault="000F4F82" w:rsidP="00A551BF">
            <w:pPr>
              <w:pStyle w:val="TableCell0-0115Break"/>
              <w:rPr>
                <w:rStyle w:val="ChItalBold"/>
              </w:rPr>
            </w:pPr>
            <w:r w:rsidRPr="005F70FB">
              <w:rPr>
                <w:rStyle w:val="ChItalBold"/>
              </w:rPr>
              <w:t>kordinator</w:t>
            </w:r>
          </w:p>
        </w:tc>
        <w:tc>
          <w:tcPr>
            <w:tcW w:w="1587" w:type="dxa"/>
            <w:shd w:val="clear" w:color="auto" w:fill="auto"/>
          </w:tcPr>
          <w:p w14:paraId="78EA9CAF" w14:textId="77777777" w:rsidR="000F4F82" w:rsidRPr="005F70FB" w:rsidRDefault="000F4F82" w:rsidP="00A551BF">
            <w:pPr>
              <w:pStyle w:val="TableCell0-0115Break"/>
              <w:rPr>
                <w:rStyle w:val="ChCharisSIL"/>
              </w:rPr>
            </w:pPr>
            <w:r w:rsidRPr="005F70FB">
              <w:rPr>
                <w:rStyle w:val="ChCharisSIL"/>
              </w:rPr>
              <w:t>ˌkɔ̞r.di.ˈna.tɔ̞r̥</w:t>
            </w:r>
          </w:p>
        </w:tc>
        <w:tc>
          <w:tcPr>
            <w:tcW w:w="1275" w:type="dxa"/>
            <w:shd w:val="clear" w:color="auto" w:fill="auto"/>
          </w:tcPr>
          <w:p w14:paraId="5B89DBE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2C5661C" w14:textId="77777777" w:rsidR="000F4F82" w:rsidRPr="005F70FB" w:rsidRDefault="000F4F82" w:rsidP="00A551BF">
            <w:pPr>
              <w:pStyle w:val="TableCell0-0115Break"/>
            </w:pPr>
            <w:r w:rsidRPr="005F70FB">
              <w:t>coordinator</w:t>
            </w:r>
          </w:p>
        </w:tc>
      </w:tr>
      <w:tr w:rsidR="00AC23C4" w:rsidRPr="005F70FB" w14:paraId="169D358F" w14:textId="77777777" w:rsidTr="00BC00CF">
        <w:tc>
          <w:tcPr>
            <w:tcW w:w="240" w:type="dxa"/>
            <w:shd w:val="clear" w:color="auto" w:fill="auto"/>
          </w:tcPr>
          <w:p w14:paraId="4D543F9D" w14:textId="77777777" w:rsidR="000F4F82" w:rsidRPr="005F70FB" w:rsidRDefault="000F4F82" w:rsidP="00A551BF">
            <w:pPr>
              <w:pStyle w:val="TableCell0-0115Break"/>
              <w:rPr>
                <w:rStyle w:val="ExampleSource"/>
              </w:rPr>
            </w:pPr>
          </w:p>
        </w:tc>
        <w:tc>
          <w:tcPr>
            <w:tcW w:w="1249" w:type="dxa"/>
            <w:shd w:val="clear" w:color="auto" w:fill="auto"/>
          </w:tcPr>
          <w:p w14:paraId="34193ABC" w14:textId="77777777" w:rsidR="000F4F82" w:rsidRPr="005F70FB" w:rsidRDefault="000F4F82" w:rsidP="00A551BF">
            <w:pPr>
              <w:pStyle w:val="TableCell0-0115Break"/>
              <w:rPr>
                <w:rStyle w:val="ChItalBold"/>
              </w:rPr>
            </w:pPr>
            <w:r w:rsidRPr="005F70FB">
              <w:rPr>
                <w:rStyle w:val="ChItalBold"/>
              </w:rPr>
              <w:t>koreksi</w:t>
            </w:r>
          </w:p>
        </w:tc>
        <w:tc>
          <w:tcPr>
            <w:tcW w:w="1587" w:type="dxa"/>
            <w:shd w:val="clear" w:color="auto" w:fill="auto"/>
          </w:tcPr>
          <w:p w14:paraId="46EF09D3" w14:textId="77777777" w:rsidR="000F4F82" w:rsidRPr="005F70FB" w:rsidRDefault="000F4F82" w:rsidP="00A551BF">
            <w:pPr>
              <w:pStyle w:val="TableCell0-0115Break"/>
              <w:rPr>
                <w:rStyle w:val="ChCharisSIL"/>
              </w:rPr>
            </w:pPr>
            <w:r w:rsidRPr="005F70FB">
              <w:rPr>
                <w:rStyle w:val="ChCharisSIL"/>
              </w:rPr>
              <w:t>kɔ.ˈɾɛ̞k̚.si</w:t>
            </w:r>
          </w:p>
        </w:tc>
        <w:tc>
          <w:tcPr>
            <w:tcW w:w="1275" w:type="dxa"/>
            <w:shd w:val="clear" w:color="auto" w:fill="auto"/>
          </w:tcPr>
          <w:p w14:paraId="5B58C11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6F4563C" w14:textId="77777777" w:rsidR="000F4F82" w:rsidRPr="005F70FB" w:rsidRDefault="000F4F82" w:rsidP="00A551BF">
            <w:pPr>
              <w:pStyle w:val="TableCell0-0115Break"/>
            </w:pPr>
            <w:r w:rsidRPr="005F70FB">
              <w:t>correction</w:t>
            </w:r>
          </w:p>
        </w:tc>
      </w:tr>
      <w:tr w:rsidR="00AC23C4" w:rsidRPr="005F70FB" w14:paraId="3D5B99DF" w14:textId="77777777" w:rsidTr="00BC00CF">
        <w:tc>
          <w:tcPr>
            <w:tcW w:w="240" w:type="dxa"/>
            <w:shd w:val="clear" w:color="auto" w:fill="auto"/>
          </w:tcPr>
          <w:p w14:paraId="281C68DF" w14:textId="77777777" w:rsidR="000F4F82" w:rsidRPr="005F70FB" w:rsidRDefault="000F4F82" w:rsidP="00A551BF">
            <w:pPr>
              <w:pStyle w:val="TableCell0-0115Break"/>
              <w:rPr>
                <w:rStyle w:val="ExampleSource"/>
              </w:rPr>
            </w:pPr>
          </w:p>
        </w:tc>
        <w:tc>
          <w:tcPr>
            <w:tcW w:w="1249" w:type="dxa"/>
            <w:shd w:val="clear" w:color="auto" w:fill="auto"/>
          </w:tcPr>
          <w:p w14:paraId="64EFF625" w14:textId="77777777" w:rsidR="000F4F82" w:rsidRPr="005F70FB" w:rsidRDefault="000F4F82" w:rsidP="00A551BF">
            <w:pPr>
              <w:pStyle w:val="TableCell0-0115Break"/>
              <w:rPr>
                <w:rStyle w:val="ChItalBold"/>
              </w:rPr>
            </w:pPr>
            <w:r w:rsidRPr="005F70FB">
              <w:rPr>
                <w:rStyle w:val="ChItalBold"/>
              </w:rPr>
              <w:t>korupsi</w:t>
            </w:r>
          </w:p>
        </w:tc>
        <w:tc>
          <w:tcPr>
            <w:tcW w:w="1587" w:type="dxa"/>
            <w:shd w:val="clear" w:color="auto" w:fill="auto"/>
          </w:tcPr>
          <w:p w14:paraId="64C2E00D" w14:textId="77777777" w:rsidR="000F4F82" w:rsidRPr="005F70FB" w:rsidRDefault="000F4F82" w:rsidP="00A551BF">
            <w:pPr>
              <w:pStyle w:val="TableCell0-0115Break"/>
              <w:rPr>
                <w:rStyle w:val="ChCharisSIL"/>
              </w:rPr>
            </w:pPr>
            <w:r w:rsidRPr="005F70FB">
              <w:rPr>
                <w:rStyle w:val="ChCharisSIL"/>
              </w:rPr>
              <w:t>kɔ.ˈɾʊp̚.si</w:t>
            </w:r>
          </w:p>
        </w:tc>
        <w:tc>
          <w:tcPr>
            <w:tcW w:w="1275" w:type="dxa"/>
            <w:shd w:val="clear" w:color="auto" w:fill="auto"/>
          </w:tcPr>
          <w:p w14:paraId="231A412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142DE6C" w14:textId="77777777" w:rsidR="000F4F82" w:rsidRPr="005F70FB" w:rsidRDefault="000F4F82" w:rsidP="00A551BF">
            <w:pPr>
              <w:pStyle w:val="TableCell0-0115Break"/>
            </w:pPr>
            <w:r w:rsidRPr="005F70FB">
              <w:t>corruption</w:t>
            </w:r>
          </w:p>
        </w:tc>
      </w:tr>
      <w:tr w:rsidR="00AC23C4" w:rsidRPr="005F70FB" w14:paraId="378DC5DF" w14:textId="77777777" w:rsidTr="00BC00CF">
        <w:tc>
          <w:tcPr>
            <w:tcW w:w="240" w:type="dxa"/>
            <w:shd w:val="clear" w:color="auto" w:fill="auto"/>
          </w:tcPr>
          <w:p w14:paraId="7E2AC22C" w14:textId="77777777" w:rsidR="000F4F82" w:rsidRPr="005F70FB" w:rsidRDefault="000F4F82" w:rsidP="00A551BF">
            <w:pPr>
              <w:pStyle w:val="TableCell0-0115Break"/>
              <w:rPr>
                <w:rStyle w:val="ExampleSource"/>
              </w:rPr>
            </w:pPr>
          </w:p>
        </w:tc>
        <w:tc>
          <w:tcPr>
            <w:tcW w:w="1249" w:type="dxa"/>
            <w:shd w:val="clear" w:color="auto" w:fill="auto"/>
          </w:tcPr>
          <w:p w14:paraId="4967FABC" w14:textId="77777777" w:rsidR="000F4F82" w:rsidRPr="005F70FB" w:rsidRDefault="000F4F82" w:rsidP="00A551BF">
            <w:pPr>
              <w:pStyle w:val="TableCell0-0115Break"/>
              <w:rPr>
                <w:rStyle w:val="ChItalBold"/>
              </w:rPr>
            </w:pPr>
            <w:r w:rsidRPr="005F70FB">
              <w:rPr>
                <w:rStyle w:val="ChItalBold"/>
              </w:rPr>
              <w:t>kostum</w:t>
            </w:r>
          </w:p>
        </w:tc>
        <w:tc>
          <w:tcPr>
            <w:tcW w:w="1587" w:type="dxa"/>
            <w:shd w:val="clear" w:color="auto" w:fill="auto"/>
          </w:tcPr>
          <w:p w14:paraId="350AD5BD" w14:textId="77777777" w:rsidR="000F4F82" w:rsidRPr="005F70FB" w:rsidRDefault="000F4F82" w:rsidP="00A551BF">
            <w:pPr>
              <w:pStyle w:val="TableCell0-0115Break"/>
              <w:rPr>
                <w:rStyle w:val="ChCharisSIL"/>
              </w:rPr>
            </w:pPr>
            <w:r w:rsidRPr="005F70FB">
              <w:rPr>
                <w:rStyle w:val="ChCharisSIL"/>
              </w:rPr>
              <w:t>ˈkɔ̞s.tʊm</w:t>
            </w:r>
          </w:p>
        </w:tc>
        <w:tc>
          <w:tcPr>
            <w:tcW w:w="1275" w:type="dxa"/>
            <w:shd w:val="clear" w:color="auto" w:fill="auto"/>
          </w:tcPr>
          <w:p w14:paraId="7BB68C8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539DADB" w14:textId="77777777" w:rsidR="000F4F82" w:rsidRPr="005F70FB" w:rsidRDefault="000F4F82" w:rsidP="00A551BF">
            <w:pPr>
              <w:pStyle w:val="TableCell0-0115Break"/>
            </w:pPr>
            <w:r w:rsidRPr="005F70FB">
              <w:t>costume</w:t>
            </w:r>
          </w:p>
        </w:tc>
      </w:tr>
      <w:tr w:rsidR="00AC23C4" w:rsidRPr="005F70FB" w14:paraId="331DB694" w14:textId="77777777" w:rsidTr="00BC00CF">
        <w:tc>
          <w:tcPr>
            <w:tcW w:w="240" w:type="dxa"/>
            <w:shd w:val="clear" w:color="auto" w:fill="auto"/>
          </w:tcPr>
          <w:p w14:paraId="54ECCC55" w14:textId="77777777" w:rsidR="000F4F82" w:rsidRPr="005F70FB" w:rsidRDefault="000F4F82" w:rsidP="00A551BF">
            <w:pPr>
              <w:pStyle w:val="TableCell0-0115Break"/>
              <w:rPr>
                <w:rStyle w:val="ExampleSource"/>
              </w:rPr>
            </w:pPr>
          </w:p>
        </w:tc>
        <w:tc>
          <w:tcPr>
            <w:tcW w:w="1249" w:type="dxa"/>
            <w:shd w:val="clear" w:color="auto" w:fill="auto"/>
          </w:tcPr>
          <w:p w14:paraId="1B67CE4B" w14:textId="77777777" w:rsidR="000F4F82" w:rsidRPr="005F70FB" w:rsidRDefault="000F4F82" w:rsidP="00A551BF">
            <w:pPr>
              <w:pStyle w:val="TableCell0-0115Break"/>
              <w:rPr>
                <w:rStyle w:val="ChItalBold"/>
              </w:rPr>
            </w:pPr>
            <w:r w:rsidRPr="005F70FB">
              <w:rPr>
                <w:rStyle w:val="ChItalBold"/>
              </w:rPr>
              <w:t>koteka</w:t>
            </w:r>
          </w:p>
        </w:tc>
        <w:tc>
          <w:tcPr>
            <w:tcW w:w="1587" w:type="dxa"/>
            <w:shd w:val="clear" w:color="auto" w:fill="auto"/>
          </w:tcPr>
          <w:p w14:paraId="7861DEEC" w14:textId="77777777" w:rsidR="000F4F82" w:rsidRPr="005F70FB" w:rsidRDefault="000F4F82" w:rsidP="00A551BF">
            <w:pPr>
              <w:pStyle w:val="TableCell0-0115Break"/>
              <w:rPr>
                <w:rStyle w:val="ChCharisSIL"/>
              </w:rPr>
            </w:pPr>
            <w:r w:rsidRPr="005F70FB">
              <w:rPr>
                <w:rStyle w:val="ChCharisSIL"/>
              </w:rPr>
              <w:t>kɔ.ˈtɛ.ka</w:t>
            </w:r>
          </w:p>
        </w:tc>
        <w:tc>
          <w:tcPr>
            <w:tcW w:w="1275" w:type="dxa"/>
            <w:shd w:val="clear" w:color="auto" w:fill="auto"/>
          </w:tcPr>
          <w:p w14:paraId="5DB1EF1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E2EC3E4" w14:textId="77777777" w:rsidR="000F4F82" w:rsidRPr="005F70FB" w:rsidRDefault="000F4F82" w:rsidP="00A551BF">
            <w:pPr>
              <w:pStyle w:val="TableCell0-0115Break"/>
            </w:pPr>
            <w:r w:rsidRPr="005F70FB">
              <w:t>penis sheath</w:t>
            </w:r>
          </w:p>
        </w:tc>
      </w:tr>
      <w:tr w:rsidR="00AC23C4" w:rsidRPr="005F70FB" w14:paraId="52EFDF7D" w14:textId="77777777" w:rsidTr="00BC00CF">
        <w:tc>
          <w:tcPr>
            <w:tcW w:w="240" w:type="dxa"/>
            <w:shd w:val="clear" w:color="auto" w:fill="auto"/>
          </w:tcPr>
          <w:p w14:paraId="15F220D0" w14:textId="77777777" w:rsidR="000F4F82" w:rsidRPr="005F70FB" w:rsidRDefault="000F4F82" w:rsidP="00A551BF">
            <w:pPr>
              <w:pStyle w:val="TableCell0-0115Break"/>
              <w:rPr>
                <w:rStyle w:val="ExampleSource"/>
              </w:rPr>
            </w:pPr>
          </w:p>
        </w:tc>
        <w:tc>
          <w:tcPr>
            <w:tcW w:w="1249" w:type="dxa"/>
            <w:shd w:val="clear" w:color="auto" w:fill="auto"/>
          </w:tcPr>
          <w:p w14:paraId="04E18543" w14:textId="77777777" w:rsidR="000F4F82" w:rsidRPr="005F70FB" w:rsidRDefault="000F4F82" w:rsidP="00A551BF">
            <w:pPr>
              <w:pStyle w:val="TableCell0-0115Break"/>
              <w:rPr>
                <w:rStyle w:val="ChItalBold"/>
              </w:rPr>
            </w:pPr>
            <w:r w:rsidRPr="005F70FB">
              <w:rPr>
                <w:rStyle w:val="ChItalBold"/>
              </w:rPr>
              <w:t>kram</w:t>
            </w:r>
          </w:p>
        </w:tc>
        <w:tc>
          <w:tcPr>
            <w:tcW w:w="1587" w:type="dxa"/>
            <w:shd w:val="clear" w:color="auto" w:fill="auto"/>
          </w:tcPr>
          <w:p w14:paraId="5AC20992" w14:textId="77777777" w:rsidR="000F4F82" w:rsidRPr="005F70FB" w:rsidRDefault="000F4F82" w:rsidP="00A551BF">
            <w:pPr>
              <w:pStyle w:val="TableCell0-0115Break"/>
              <w:rPr>
                <w:rStyle w:val="ChCharisSIL"/>
              </w:rPr>
            </w:pPr>
            <w:r w:rsidRPr="005F70FB">
              <w:rPr>
                <w:rStyle w:val="ChCharisSIL"/>
              </w:rPr>
              <w:t>ˈkrɐm</w:t>
            </w:r>
          </w:p>
        </w:tc>
        <w:tc>
          <w:tcPr>
            <w:tcW w:w="1275" w:type="dxa"/>
            <w:shd w:val="clear" w:color="auto" w:fill="auto"/>
          </w:tcPr>
          <w:p w14:paraId="60F602A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8D087A0" w14:textId="77777777" w:rsidR="000F4F82" w:rsidRPr="005F70FB" w:rsidRDefault="000F4F82" w:rsidP="00A551BF">
            <w:pPr>
              <w:pStyle w:val="TableCell0-0115Break"/>
            </w:pPr>
            <w:r w:rsidRPr="005F70FB">
              <w:t>cramps</w:t>
            </w:r>
          </w:p>
        </w:tc>
      </w:tr>
      <w:tr w:rsidR="00AC23C4" w:rsidRPr="005F70FB" w14:paraId="324CBF73" w14:textId="77777777" w:rsidTr="00BC00CF">
        <w:tc>
          <w:tcPr>
            <w:tcW w:w="240" w:type="dxa"/>
            <w:shd w:val="clear" w:color="auto" w:fill="auto"/>
          </w:tcPr>
          <w:p w14:paraId="575D9A7F" w14:textId="77777777" w:rsidR="000F4F82" w:rsidRPr="005F70FB" w:rsidRDefault="000F4F82" w:rsidP="00A551BF">
            <w:pPr>
              <w:pStyle w:val="TableCell0-0115Break"/>
              <w:rPr>
                <w:rStyle w:val="ExampleSource"/>
              </w:rPr>
            </w:pPr>
          </w:p>
        </w:tc>
        <w:tc>
          <w:tcPr>
            <w:tcW w:w="1249" w:type="dxa"/>
            <w:shd w:val="clear" w:color="auto" w:fill="auto"/>
          </w:tcPr>
          <w:p w14:paraId="3CFCDD0B" w14:textId="77777777" w:rsidR="000F4F82" w:rsidRPr="005F70FB" w:rsidRDefault="000F4F82" w:rsidP="00A551BF">
            <w:pPr>
              <w:pStyle w:val="TableCell0-0115Break"/>
              <w:rPr>
                <w:rStyle w:val="ChItalBold"/>
              </w:rPr>
            </w:pPr>
            <w:r w:rsidRPr="005F70FB">
              <w:rPr>
                <w:rStyle w:val="ChItalBold"/>
              </w:rPr>
              <w:t>kremasi</w:t>
            </w:r>
          </w:p>
        </w:tc>
        <w:tc>
          <w:tcPr>
            <w:tcW w:w="1587" w:type="dxa"/>
            <w:shd w:val="clear" w:color="auto" w:fill="auto"/>
          </w:tcPr>
          <w:p w14:paraId="4BB8BFD8" w14:textId="77777777" w:rsidR="000F4F82" w:rsidRPr="005F70FB" w:rsidRDefault="000F4F82" w:rsidP="00A551BF">
            <w:pPr>
              <w:pStyle w:val="TableCell0-0115Break"/>
              <w:rPr>
                <w:rStyle w:val="ChCharisSIL"/>
              </w:rPr>
            </w:pPr>
            <w:r w:rsidRPr="005F70FB">
              <w:rPr>
                <w:rStyle w:val="ChCharisSIL"/>
              </w:rPr>
              <w:t>krɛ.ˈma.si</w:t>
            </w:r>
          </w:p>
        </w:tc>
        <w:tc>
          <w:tcPr>
            <w:tcW w:w="1275" w:type="dxa"/>
            <w:shd w:val="clear" w:color="auto" w:fill="auto"/>
          </w:tcPr>
          <w:p w14:paraId="09A49AF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AD89805" w14:textId="77777777" w:rsidR="000F4F82" w:rsidRPr="005F70FB" w:rsidRDefault="000F4F82" w:rsidP="00A551BF">
            <w:pPr>
              <w:pStyle w:val="TableCell0-0115Break"/>
            </w:pPr>
            <w:r w:rsidRPr="005F70FB">
              <w:t>cremation</w:t>
            </w:r>
          </w:p>
        </w:tc>
      </w:tr>
      <w:tr w:rsidR="00AC23C4" w:rsidRPr="005F70FB" w14:paraId="77419C1E" w14:textId="77777777" w:rsidTr="00BC00CF">
        <w:tc>
          <w:tcPr>
            <w:tcW w:w="240" w:type="dxa"/>
            <w:shd w:val="clear" w:color="auto" w:fill="auto"/>
          </w:tcPr>
          <w:p w14:paraId="45596B21" w14:textId="77777777" w:rsidR="000F4F82" w:rsidRPr="005F70FB" w:rsidRDefault="000F4F82" w:rsidP="00A551BF">
            <w:pPr>
              <w:pStyle w:val="TableCell0-0115Break"/>
              <w:rPr>
                <w:rStyle w:val="ExampleSource"/>
              </w:rPr>
            </w:pPr>
          </w:p>
        </w:tc>
        <w:tc>
          <w:tcPr>
            <w:tcW w:w="1249" w:type="dxa"/>
            <w:shd w:val="clear" w:color="auto" w:fill="auto"/>
          </w:tcPr>
          <w:p w14:paraId="126FAE5A" w14:textId="77777777" w:rsidR="000F4F82" w:rsidRPr="005F70FB" w:rsidRDefault="000F4F82" w:rsidP="00A551BF">
            <w:pPr>
              <w:pStyle w:val="TableCell0-0115Break"/>
              <w:rPr>
                <w:rStyle w:val="ChItalBold"/>
              </w:rPr>
            </w:pPr>
            <w:r w:rsidRPr="005F70FB">
              <w:rPr>
                <w:rStyle w:val="ChItalBold"/>
              </w:rPr>
              <w:t>krempeng</w:t>
            </w:r>
          </w:p>
        </w:tc>
        <w:tc>
          <w:tcPr>
            <w:tcW w:w="1587" w:type="dxa"/>
            <w:shd w:val="clear" w:color="auto" w:fill="auto"/>
          </w:tcPr>
          <w:p w14:paraId="6180729C" w14:textId="77777777" w:rsidR="000F4F82" w:rsidRPr="005F70FB" w:rsidRDefault="000F4F82" w:rsidP="00A551BF">
            <w:pPr>
              <w:pStyle w:val="TableCell0-0115Break"/>
              <w:rPr>
                <w:rStyle w:val="ChCharisSIL"/>
              </w:rPr>
            </w:pPr>
            <w:r w:rsidRPr="005F70FB">
              <w:rPr>
                <w:rStyle w:val="ChCharisSIL"/>
              </w:rPr>
              <w:t>ˈkrɛ̞m.pɛ̞ŋ</w:t>
            </w:r>
          </w:p>
        </w:tc>
        <w:tc>
          <w:tcPr>
            <w:tcW w:w="1275" w:type="dxa"/>
            <w:shd w:val="clear" w:color="auto" w:fill="auto"/>
          </w:tcPr>
          <w:p w14:paraId="17B9A231"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478FEB45" w14:textId="77777777" w:rsidR="000F4F82" w:rsidRPr="005F70FB" w:rsidRDefault="000F4F82" w:rsidP="00A551BF">
            <w:pPr>
              <w:pStyle w:val="TableCell0-0115Break"/>
            </w:pPr>
            <w:r w:rsidRPr="005F70FB">
              <w:t>be thin</w:t>
            </w:r>
          </w:p>
        </w:tc>
      </w:tr>
      <w:tr w:rsidR="00AC23C4" w:rsidRPr="005F70FB" w14:paraId="1E88A652" w14:textId="77777777" w:rsidTr="00BC00CF">
        <w:tc>
          <w:tcPr>
            <w:tcW w:w="240" w:type="dxa"/>
            <w:shd w:val="clear" w:color="auto" w:fill="auto"/>
          </w:tcPr>
          <w:p w14:paraId="2B0F13E0" w14:textId="77777777" w:rsidR="000F4F82" w:rsidRPr="005F70FB" w:rsidRDefault="000F4F82" w:rsidP="00A551BF">
            <w:pPr>
              <w:pStyle w:val="TableCell0-0115Break"/>
              <w:rPr>
                <w:rStyle w:val="ExampleSource"/>
              </w:rPr>
            </w:pPr>
          </w:p>
        </w:tc>
        <w:tc>
          <w:tcPr>
            <w:tcW w:w="1249" w:type="dxa"/>
            <w:shd w:val="clear" w:color="auto" w:fill="auto"/>
          </w:tcPr>
          <w:p w14:paraId="7C7A3E48" w14:textId="77777777" w:rsidR="000F4F82" w:rsidRPr="005F70FB" w:rsidRDefault="000F4F82" w:rsidP="00A551BF">
            <w:pPr>
              <w:pStyle w:val="TableCell0-0115Break"/>
              <w:rPr>
                <w:rStyle w:val="ChItalBold"/>
              </w:rPr>
            </w:pPr>
            <w:r w:rsidRPr="005F70FB">
              <w:rPr>
                <w:rStyle w:val="ChItalBold"/>
              </w:rPr>
              <w:t>kreta</w:t>
            </w:r>
          </w:p>
        </w:tc>
        <w:tc>
          <w:tcPr>
            <w:tcW w:w="1587" w:type="dxa"/>
            <w:shd w:val="clear" w:color="auto" w:fill="auto"/>
          </w:tcPr>
          <w:p w14:paraId="78B43C0D" w14:textId="77777777" w:rsidR="000F4F82" w:rsidRPr="005F70FB" w:rsidRDefault="000F4F82" w:rsidP="00A551BF">
            <w:pPr>
              <w:pStyle w:val="TableCell0-0115Break"/>
              <w:rPr>
                <w:rStyle w:val="ChCharisSIL"/>
              </w:rPr>
            </w:pPr>
            <w:r w:rsidRPr="005F70FB">
              <w:rPr>
                <w:rStyle w:val="ChCharisSIL"/>
              </w:rPr>
              <w:t>ˈkrɛ.ta</w:t>
            </w:r>
          </w:p>
        </w:tc>
        <w:tc>
          <w:tcPr>
            <w:tcW w:w="1275" w:type="dxa"/>
            <w:shd w:val="clear" w:color="auto" w:fill="auto"/>
          </w:tcPr>
          <w:p w14:paraId="3570AE2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ED578D0" w14:textId="77777777" w:rsidR="000F4F82" w:rsidRPr="005F70FB" w:rsidRDefault="000F4F82" w:rsidP="00A551BF">
            <w:pPr>
              <w:pStyle w:val="TableCell0-0115Break"/>
            </w:pPr>
            <w:r w:rsidRPr="005F70FB">
              <w:t>carriage</w:t>
            </w:r>
          </w:p>
        </w:tc>
      </w:tr>
      <w:tr w:rsidR="00AC23C4" w:rsidRPr="005F70FB" w14:paraId="383669AF" w14:textId="77777777" w:rsidTr="00BC00CF">
        <w:tc>
          <w:tcPr>
            <w:tcW w:w="240" w:type="dxa"/>
            <w:shd w:val="clear" w:color="auto" w:fill="auto"/>
          </w:tcPr>
          <w:p w14:paraId="7B615AB2" w14:textId="77777777" w:rsidR="000F4F82" w:rsidRPr="005F70FB" w:rsidRDefault="000F4F82" w:rsidP="00A551BF">
            <w:pPr>
              <w:pStyle w:val="TableCell0-0115Break"/>
              <w:rPr>
                <w:rStyle w:val="ExampleSource"/>
              </w:rPr>
            </w:pPr>
          </w:p>
        </w:tc>
        <w:tc>
          <w:tcPr>
            <w:tcW w:w="1249" w:type="dxa"/>
            <w:shd w:val="clear" w:color="auto" w:fill="auto"/>
          </w:tcPr>
          <w:p w14:paraId="60E166BB" w14:textId="77777777" w:rsidR="000F4F82" w:rsidRPr="005F70FB" w:rsidRDefault="000F4F82" w:rsidP="00A551BF">
            <w:pPr>
              <w:pStyle w:val="TableCell0-0115Break"/>
              <w:rPr>
                <w:rStyle w:val="ChItalBold"/>
              </w:rPr>
            </w:pPr>
            <w:r w:rsidRPr="005F70FB">
              <w:rPr>
                <w:rStyle w:val="ChItalBold"/>
              </w:rPr>
              <w:t>kubur</w:t>
            </w:r>
          </w:p>
        </w:tc>
        <w:tc>
          <w:tcPr>
            <w:tcW w:w="1587" w:type="dxa"/>
            <w:shd w:val="clear" w:color="auto" w:fill="auto"/>
          </w:tcPr>
          <w:p w14:paraId="422F0EBE" w14:textId="77777777" w:rsidR="000F4F82" w:rsidRPr="005F70FB" w:rsidRDefault="000F4F82" w:rsidP="00A551BF">
            <w:pPr>
              <w:pStyle w:val="TableCell0-0115Break"/>
              <w:rPr>
                <w:rStyle w:val="ChCharisSIL"/>
              </w:rPr>
            </w:pPr>
            <w:r w:rsidRPr="005F70FB">
              <w:rPr>
                <w:rStyle w:val="ChCharisSIL"/>
              </w:rPr>
              <w:t>ˈkʊ.bʊr</w:t>
            </w:r>
          </w:p>
        </w:tc>
        <w:tc>
          <w:tcPr>
            <w:tcW w:w="1275" w:type="dxa"/>
            <w:shd w:val="clear" w:color="auto" w:fill="auto"/>
          </w:tcPr>
          <w:p w14:paraId="22555DB3"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FF86B3A" w14:textId="77777777" w:rsidR="000F4F82" w:rsidRPr="005F70FB" w:rsidRDefault="000F4F82" w:rsidP="00A551BF">
            <w:pPr>
              <w:pStyle w:val="TableCell0-0115Break"/>
            </w:pPr>
            <w:r w:rsidRPr="005F70FB">
              <w:t>bury</w:t>
            </w:r>
          </w:p>
        </w:tc>
      </w:tr>
      <w:tr w:rsidR="00AC23C4" w:rsidRPr="005F70FB" w14:paraId="0E45D96E" w14:textId="77777777" w:rsidTr="00BC00CF">
        <w:tc>
          <w:tcPr>
            <w:tcW w:w="240" w:type="dxa"/>
            <w:shd w:val="clear" w:color="auto" w:fill="auto"/>
          </w:tcPr>
          <w:p w14:paraId="1A8141B5"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6BC27C24" w14:textId="77777777" w:rsidR="000F4F82" w:rsidRPr="005F70FB" w:rsidRDefault="000F4F82" w:rsidP="00A551BF">
            <w:pPr>
              <w:pStyle w:val="TableCell0-0115Break"/>
              <w:rPr>
                <w:rStyle w:val="ChItalBold"/>
              </w:rPr>
            </w:pPr>
            <w:r w:rsidRPr="005F70FB">
              <w:rPr>
                <w:rStyle w:val="ChItalBold"/>
              </w:rPr>
              <w:t>kudus</w:t>
            </w:r>
          </w:p>
        </w:tc>
        <w:tc>
          <w:tcPr>
            <w:tcW w:w="1587" w:type="dxa"/>
            <w:shd w:val="clear" w:color="auto" w:fill="auto"/>
          </w:tcPr>
          <w:p w14:paraId="1F21648C" w14:textId="77777777" w:rsidR="000F4F82" w:rsidRPr="005F70FB" w:rsidRDefault="000F4F82" w:rsidP="00A551BF">
            <w:pPr>
              <w:pStyle w:val="TableCell0-0115Break"/>
              <w:rPr>
                <w:rStyle w:val="ChCharisSIL"/>
              </w:rPr>
            </w:pPr>
            <w:r w:rsidRPr="005F70FB">
              <w:rPr>
                <w:rStyle w:val="ChCharisSIL"/>
              </w:rPr>
              <w:t>kʊ.ˈdʊs</w:t>
            </w:r>
          </w:p>
        </w:tc>
        <w:tc>
          <w:tcPr>
            <w:tcW w:w="1275" w:type="dxa"/>
            <w:shd w:val="clear" w:color="auto" w:fill="auto"/>
          </w:tcPr>
          <w:p w14:paraId="5F1AFEE3"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29B134DD" w14:textId="77777777" w:rsidR="000F4F82" w:rsidRPr="005F70FB" w:rsidRDefault="000F4F82" w:rsidP="00A551BF">
            <w:pPr>
              <w:pStyle w:val="TableCell0-0115Break"/>
            </w:pPr>
            <w:r w:rsidRPr="005F70FB">
              <w:t>be sacred</w:t>
            </w:r>
          </w:p>
        </w:tc>
      </w:tr>
      <w:tr w:rsidR="00AC23C4" w:rsidRPr="005F70FB" w14:paraId="613481CF" w14:textId="77777777" w:rsidTr="00BC00CF">
        <w:tc>
          <w:tcPr>
            <w:tcW w:w="240" w:type="dxa"/>
            <w:shd w:val="clear" w:color="auto" w:fill="auto"/>
          </w:tcPr>
          <w:p w14:paraId="28B30DF4" w14:textId="77777777" w:rsidR="000F4F82" w:rsidRPr="005F70FB" w:rsidRDefault="000F4F82" w:rsidP="00A551BF">
            <w:pPr>
              <w:pStyle w:val="TableCell0-0115Break"/>
              <w:rPr>
                <w:rStyle w:val="ExampleSource"/>
              </w:rPr>
            </w:pPr>
          </w:p>
        </w:tc>
        <w:tc>
          <w:tcPr>
            <w:tcW w:w="1249" w:type="dxa"/>
            <w:shd w:val="clear" w:color="auto" w:fill="auto"/>
          </w:tcPr>
          <w:p w14:paraId="782B1DEF" w14:textId="77777777" w:rsidR="000F4F82" w:rsidRPr="005F70FB" w:rsidRDefault="000F4F82" w:rsidP="00A551BF">
            <w:pPr>
              <w:pStyle w:val="TableCell0-0115Break"/>
              <w:rPr>
                <w:rStyle w:val="ChItalBold"/>
              </w:rPr>
            </w:pPr>
            <w:r w:rsidRPr="005F70FB">
              <w:rPr>
                <w:rStyle w:val="ChItalBold"/>
              </w:rPr>
              <w:t>kulia</w:t>
            </w:r>
          </w:p>
        </w:tc>
        <w:tc>
          <w:tcPr>
            <w:tcW w:w="1587" w:type="dxa"/>
            <w:shd w:val="clear" w:color="auto" w:fill="auto"/>
          </w:tcPr>
          <w:p w14:paraId="292840ED" w14:textId="77777777" w:rsidR="000F4F82" w:rsidRPr="005F70FB" w:rsidRDefault="000F4F82" w:rsidP="00A551BF">
            <w:pPr>
              <w:pStyle w:val="TableCell0-0115Break"/>
              <w:rPr>
                <w:rStyle w:val="ChCharisSIL"/>
              </w:rPr>
            </w:pPr>
            <w:r w:rsidRPr="005F70FB">
              <w:rPr>
                <w:rStyle w:val="ChCharisSIL"/>
              </w:rPr>
              <w:t>ku.ˈli.a</w:t>
            </w:r>
          </w:p>
        </w:tc>
        <w:tc>
          <w:tcPr>
            <w:tcW w:w="1275" w:type="dxa"/>
            <w:shd w:val="clear" w:color="auto" w:fill="auto"/>
          </w:tcPr>
          <w:p w14:paraId="084F9B8B"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710ED5FF" w14:textId="77777777" w:rsidR="000F4F82" w:rsidRPr="005F70FB" w:rsidRDefault="000F4F82" w:rsidP="00A551BF">
            <w:pPr>
              <w:pStyle w:val="TableCell0-0115Break"/>
            </w:pPr>
            <w:r w:rsidRPr="005F70FB">
              <w:t>study</w:t>
            </w:r>
          </w:p>
        </w:tc>
      </w:tr>
      <w:tr w:rsidR="00AC23C4" w:rsidRPr="005F70FB" w14:paraId="0A9921BE" w14:textId="77777777" w:rsidTr="00BC00CF">
        <w:tc>
          <w:tcPr>
            <w:tcW w:w="240" w:type="dxa"/>
            <w:shd w:val="clear" w:color="auto" w:fill="auto"/>
          </w:tcPr>
          <w:p w14:paraId="3664CAE0" w14:textId="77777777" w:rsidR="000F4F82" w:rsidRPr="005F70FB" w:rsidRDefault="000F4F82" w:rsidP="00A551BF">
            <w:pPr>
              <w:pStyle w:val="TableCell0-0115Break"/>
              <w:rPr>
                <w:rStyle w:val="ExampleSource"/>
              </w:rPr>
            </w:pPr>
          </w:p>
        </w:tc>
        <w:tc>
          <w:tcPr>
            <w:tcW w:w="1249" w:type="dxa"/>
            <w:shd w:val="clear" w:color="auto" w:fill="auto"/>
          </w:tcPr>
          <w:p w14:paraId="53C7C3B2" w14:textId="77777777" w:rsidR="000F4F82" w:rsidRPr="005F70FB" w:rsidRDefault="000F4F82" w:rsidP="00A551BF">
            <w:pPr>
              <w:pStyle w:val="TableCell0-0115Break"/>
              <w:rPr>
                <w:rStyle w:val="ChItalBold"/>
              </w:rPr>
            </w:pPr>
            <w:r w:rsidRPr="005F70FB">
              <w:rPr>
                <w:rStyle w:val="ChItalBold"/>
              </w:rPr>
              <w:t>kunci</w:t>
            </w:r>
          </w:p>
        </w:tc>
        <w:tc>
          <w:tcPr>
            <w:tcW w:w="1587" w:type="dxa"/>
            <w:shd w:val="clear" w:color="auto" w:fill="auto"/>
          </w:tcPr>
          <w:p w14:paraId="31AB7914" w14:textId="77777777" w:rsidR="000F4F82" w:rsidRPr="005F70FB" w:rsidRDefault="000F4F82" w:rsidP="00A551BF">
            <w:pPr>
              <w:pStyle w:val="TableCell0-0115Break"/>
              <w:rPr>
                <w:rStyle w:val="ChCharisSIL"/>
              </w:rPr>
            </w:pPr>
            <w:r w:rsidRPr="005F70FB">
              <w:rPr>
                <w:rStyle w:val="ChCharisSIL"/>
              </w:rPr>
              <w:t>ˈkʊn.tʃi</w:t>
            </w:r>
          </w:p>
        </w:tc>
        <w:tc>
          <w:tcPr>
            <w:tcW w:w="1275" w:type="dxa"/>
            <w:shd w:val="clear" w:color="auto" w:fill="auto"/>
          </w:tcPr>
          <w:p w14:paraId="1A50BFF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6E06BED" w14:textId="77777777" w:rsidR="000F4F82" w:rsidRPr="005F70FB" w:rsidRDefault="000F4F82" w:rsidP="00A551BF">
            <w:pPr>
              <w:pStyle w:val="TableCell0-0115Break"/>
            </w:pPr>
            <w:r w:rsidRPr="005F70FB">
              <w:t>key</w:t>
            </w:r>
          </w:p>
        </w:tc>
      </w:tr>
      <w:tr w:rsidR="00AC23C4" w:rsidRPr="005F70FB" w14:paraId="1890839E" w14:textId="77777777" w:rsidTr="00BC00CF">
        <w:tc>
          <w:tcPr>
            <w:tcW w:w="240" w:type="dxa"/>
            <w:shd w:val="clear" w:color="auto" w:fill="auto"/>
          </w:tcPr>
          <w:p w14:paraId="2FB023CE" w14:textId="77777777" w:rsidR="000F4F82" w:rsidRPr="005F70FB" w:rsidRDefault="000F4F82" w:rsidP="00A551BF">
            <w:pPr>
              <w:pStyle w:val="TableCell0-0115Break"/>
              <w:rPr>
                <w:rStyle w:val="ExampleSource"/>
              </w:rPr>
            </w:pPr>
          </w:p>
        </w:tc>
        <w:tc>
          <w:tcPr>
            <w:tcW w:w="1249" w:type="dxa"/>
            <w:shd w:val="clear" w:color="auto" w:fill="auto"/>
          </w:tcPr>
          <w:p w14:paraId="135A6F01" w14:textId="77777777" w:rsidR="000F4F82" w:rsidRPr="005F70FB" w:rsidRDefault="000F4F82" w:rsidP="00A551BF">
            <w:pPr>
              <w:pStyle w:val="TableCell0-0115Break"/>
              <w:rPr>
                <w:rStyle w:val="ChItalBold"/>
              </w:rPr>
            </w:pPr>
            <w:r w:rsidRPr="005F70FB">
              <w:rPr>
                <w:rStyle w:val="ChItalBold"/>
              </w:rPr>
              <w:t>kursi</w:t>
            </w:r>
          </w:p>
        </w:tc>
        <w:tc>
          <w:tcPr>
            <w:tcW w:w="1587" w:type="dxa"/>
            <w:shd w:val="clear" w:color="auto" w:fill="auto"/>
          </w:tcPr>
          <w:p w14:paraId="0F6132B0" w14:textId="77777777" w:rsidR="000F4F82" w:rsidRPr="005F70FB" w:rsidRDefault="000F4F82" w:rsidP="00A551BF">
            <w:pPr>
              <w:pStyle w:val="TableCell0-0115Break"/>
              <w:rPr>
                <w:rStyle w:val="ChCharisSIL"/>
              </w:rPr>
            </w:pPr>
            <w:r w:rsidRPr="005F70FB">
              <w:rPr>
                <w:rStyle w:val="ChCharisSIL"/>
              </w:rPr>
              <w:t>ˈkʊr.si</w:t>
            </w:r>
          </w:p>
        </w:tc>
        <w:tc>
          <w:tcPr>
            <w:tcW w:w="1275" w:type="dxa"/>
            <w:shd w:val="clear" w:color="auto" w:fill="auto"/>
          </w:tcPr>
          <w:p w14:paraId="1EE23BB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818C027" w14:textId="77777777" w:rsidR="000F4F82" w:rsidRPr="005F70FB" w:rsidRDefault="000F4F82" w:rsidP="00A551BF">
            <w:pPr>
              <w:pStyle w:val="TableCell0-0115Break"/>
            </w:pPr>
            <w:r w:rsidRPr="005F70FB">
              <w:t>chair</w:t>
            </w:r>
          </w:p>
        </w:tc>
      </w:tr>
      <w:tr w:rsidR="00AC23C4" w:rsidRPr="005F70FB" w14:paraId="3DA62EBD" w14:textId="77777777" w:rsidTr="00BC00CF">
        <w:tc>
          <w:tcPr>
            <w:tcW w:w="240" w:type="dxa"/>
            <w:shd w:val="clear" w:color="auto" w:fill="auto"/>
          </w:tcPr>
          <w:p w14:paraId="7B160A01" w14:textId="77777777" w:rsidR="000F4F82" w:rsidRPr="005F70FB" w:rsidRDefault="000F4F82" w:rsidP="00A551BF">
            <w:pPr>
              <w:pStyle w:val="TableCell0-0115Break"/>
              <w:rPr>
                <w:rStyle w:val="ExampleSource"/>
              </w:rPr>
            </w:pPr>
          </w:p>
        </w:tc>
        <w:tc>
          <w:tcPr>
            <w:tcW w:w="1249" w:type="dxa"/>
            <w:shd w:val="clear" w:color="auto" w:fill="auto"/>
          </w:tcPr>
          <w:p w14:paraId="178ABEC1" w14:textId="77777777" w:rsidR="000F4F82" w:rsidRPr="005F70FB" w:rsidRDefault="000F4F82" w:rsidP="00A551BF">
            <w:pPr>
              <w:pStyle w:val="TableCell0-0115Break"/>
              <w:rPr>
                <w:rStyle w:val="ChItalBold"/>
              </w:rPr>
            </w:pPr>
            <w:r w:rsidRPr="005F70FB">
              <w:rPr>
                <w:rStyle w:val="ChItalBold"/>
              </w:rPr>
              <w:t>kursus</w:t>
            </w:r>
          </w:p>
        </w:tc>
        <w:tc>
          <w:tcPr>
            <w:tcW w:w="1587" w:type="dxa"/>
            <w:shd w:val="clear" w:color="auto" w:fill="auto"/>
          </w:tcPr>
          <w:p w14:paraId="40C4A54A" w14:textId="77777777" w:rsidR="000F4F82" w:rsidRPr="005F70FB" w:rsidRDefault="000F4F82" w:rsidP="00A551BF">
            <w:pPr>
              <w:pStyle w:val="TableCell0-0115Break"/>
              <w:rPr>
                <w:rStyle w:val="ChCharisSIL"/>
              </w:rPr>
            </w:pPr>
            <w:r w:rsidRPr="005F70FB">
              <w:rPr>
                <w:rStyle w:val="ChCharisSIL"/>
              </w:rPr>
              <w:t>ˈkʊr.sʊs</w:t>
            </w:r>
          </w:p>
        </w:tc>
        <w:tc>
          <w:tcPr>
            <w:tcW w:w="1275" w:type="dxa"/>
            <w:shd w:val="clear" w:color="auto" w:fill="auto"/>
          </w:tcPr>
          <w:p w14:paraId="5305E40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40A63DF" w14:textId="77777777" w:rsidR="000F4F82" w:rsidRPr="005F70FB" w:rsidRDefault="000F4F82" w:rsidP="00A551BF">
            <w:pPr>
              <w:pStyle w:val="TableCell0-0115Break"/>
            </w:pPr>
            <w:r w:rsidRPr="005F70FB">
              <w:t>course</w:t>
            </w:r>
          </w:p>
        </w:tc>
      </w:tr>
      <w:tr w:rsidR="00AC23C4" w:rsidRPr="005F70FB" w14:paraId="5D090F65" w14:textId="77777777" w:rsidTr="00BC00CF">
        <w:tc>
          <w:tcPr>
            <w:tcW w:w="240" w:type="dxa"/>
            <w:shd w:val="clear" w:color="auto" w:fill="auto"/>
          </w:tcPr>
          <w:p w14:paraId="2B5BE280" w14:textId="77777777" w:rsidR="000F4F82" w:rsidRPr="005F70FB" w:rsidRDefault="000F4F82" w:rsidP="00A551BF">
            <w:pPr>
              <w:pStyle w:val="TableCell0-0115Break"/>
              <w:rPr>
                <w:rStyle w:val="ExampleSource"/>
              </w:rPr>
            </w:pPr>
          </w:p>
        </w:tc>
        <w:tc>
          <w:tcPr>
            <w:tcW w:w="1249" w:type="dxa"/>
            <w:shd w:val="clear" w:color="auto" w:fill="auto"/>
          </w:tcPr>
          <w:p w14:paraId="7F0D1A2B" w14:textId="77777777" w:rsidR="000F4F82" w:rsidRPr="005F70FB" w:rsidRDefault="000F4F82" w:rsidP="00A551BF">
            <w:pPr>
              <w:pStyle w:val="TableCell0-0115Break"/>
              <w:rPr>
                <w:rStyle w:val="ChItalBold"/>
              </w:rPr>
            </w:pPr>
            <w:r w:rsidRPr="005F70FB">
              <w:rPr>
                <w:rStyle w:val="ChItalBold"/>
              </w:rPr>
              <w:t>kusus</w:t>
            </w:r>
          </w:p>
        </w:tc>
        <w:tc>
          <w:tcPr>
            <w:tcW w:w="1587" w:type="dxa"/>
            <w:shd w:val="clear" w:color="auto" w:fill="auto"/>
          </w:tcPr>
          <w:p w14:paraId="34B1E360" w14:textId="77777777" w:rsidR="000F4F82" w:rsidRPr="005F70FB" w:rsidRDefault="000F4F82" w:rsidP="00A551BF">
            <w:pPr>
              <w:pStyle w:val="TableCell0-0115Break"/>
              <w:rPr>
                <w:rStyle w:val="ChCharisSIL"/>
              </w:rPr>
            </w:pPr>
            <w:r w:rsidRPr="005F70FB">
              <w:rPr>
                <w:rStyle w:val="ChCharisSIL"/>
              </w:rPr>
              <w:t>ˈkʊ.sʊs</w:t>
            </w:r>
          </w:p>
        </w:tc>
        <w:tc>
          <w:tcPr>
            <w:tcW w:w="1275" w:type="dxa"/>
            <w:shd w:val="clear" w:color="auto" w:fill="auto"/>
          </w:tcPr>
          <w:p w14:paraId="276CA82D"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E7C9912" w14:textId="77777777" w:rsidR="000F4F82" w:rsidRPr="005F70FB" w:rsidRDefault="000F4F82" w:rsidP="00A551BF">
            <w:pPr>
              <w:pStyle w:val="TableCell0-0115Break"/>
            </w:pPr>
            <w:r w:rsidRPr="005F70FB">
              <w:t>be special</w:t>
            </w:r>
          </w:p>
        </w:tc>
      </w:tr>
      <w:tr w:rsidR="00AC23C4" w:rsidRPr="005F70FB" w14:paraId="6CC6F5CC" w14:textId="77777777" w:rsidTr="00BC00CF">
        <w:tc>
          <w:tcPr>
            <w:tcW w:w="240" w:type="dxa"/>
            <w:shd w:val="clear" w:color="auto" w:fill="auto"/>
          </w:tcPr>
          <w:p w14:paraId="3FA076F3" w14:textId="77777777" w:rsidR="000F4F82" w:rsidRPr="005F70FB" w:rsidRDefault="000F4F82" w:rsidP="00A551BF">
            <w:pPr>
              <w:pStyle w:val="TableCell0-0115Break"/>
              <w:rPr>
                <w:rStyle w:val="ExampleSource"/>
              </w:rPr>
            </w:pPr>
          </w:p>
        </w:tc>
        <w:tc>
          <w:tcPr>
            <w:tcW w:w="1249" w:type="dxa"/>
            <w:shd w:val="clear" w:color="auto" w:fill="auto"/>
          </w:tcPr>
          <w:p w14:paraId="0A001947" w14:textId="77777777" w:rsidR="000F4F82" w:rsidRPr="005F70FB" w:rsidRDefault="000F4F82" w:rsidP="00A551BF">
            <w:pPr>
              <w:pStyle w:val="TableCell0-0115Break"/>
              <w:rPr>
                <w:rStyle w:val="ChItalBold"/>
              </w:rPr>
            </w:pPr>
            <w:r w:rsidRPr="005F70FB">
              <w:rPr>
                <w:rStyle w:val="ChItalBold"/>
              </w:rPr>
              <w:t>kwa</w:t>
            </w:r>
          </w:p>
        </w:tc>
        <w:tc>
          <w:tcPr>
            <w:tcW w:w="1587" w:type="dxa"/>
            <w:shd w:val="clear" w:color="auto" w:fill="auto"/>
          </w:tcPr>
          <w:p w14:paraId="40D679D5" w14:textId="77777777" w:rsidR="000F4F82" w:rsidRPr="005F70FB" w:rsidRDefault="000F4F82" w:rsidP="00A551BF">
            <w:pPr>
              <w:pStyle w:val="TableCell0-0115Break"/>
              <w:rPr>
                <w:rStyle w:val="ChCharisSIL"/>
              </w:rPr>
            </w:pPr>
            <w:r w:rsidRPr="005F70FB">
              <w:rPr>
                <w:rStyle w:val="ChCharisSIL"/>
              </w:rPr>
              <w:t>ˈkwa</w:t>
            </w:r>
          </w:p>
        </w:tc>
        <w:tc>
          <w:tcPr>
            <w:tcW w:w="1275" w:type="dxa"/>
            <w:shd w:val="clear" w:color="auto" w:fill="auto"/>
          </w:tcPr>
          <w:p w14:paraId="7F0CAD5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4625E43" w14:textId="77777777" w:rsidR="000F4F82" w:rsidRPr="005F70FB" w:rsidRDefault="000F4F82" w:rsidP="00A551BF">
            <w:pPr>
              <w:pStyle w:val="TableCell0-0115Break"/>
            </w:pPr>
            <w:r w:rsidRPr="005F70FB">
              <w:t>broth</w:t>
            </w:r>
          </w:p>
        </w:tc>
      </w:tr>
      <w:tr w:rsidR="00AC23C4" w:rsidRPr="005F70FB" w14:paraId="3CA3F6F7" w14:textId="77777777" w:rsidTr="00BC00CF">
        <w:tc>
          <w:tcPr>
            <w:tcW w:w="240" w:type="dxa"/>
            <w:shd w:val="clear" w:color="auto" w:fill="auto"/>
          </w:tcPr>
          <w:p w14:paraId="27D07B90" w14:textId="77777777" w:rsidR="000F4F82" w:rsidRPr="005F70FB" w:rsidRDefault="000F4F82" w:rsidP="00A551BF">
            <w:pPr>
              <w:pStyle w:val="TableCell0-0115Break"/>
              <w:rPr>
                <w:rStyle w:val="ExampleSource"/>
              </w:rPr>
            </w:pPr>
          </w:p>
        </w:tc>
        <w:tc>
          <w:tcPr>
            <w:tcW w:w="1249" w:type="dxa"/>
            <w:shd w:val="clear" w:color="auto" w:fill="auto"/>
          </w:tcPr>
          <w:p w14:paraId="0420FEE2" w14:textId="77777777" w:rsidR="000F4F82" w:rsidRPr="005F70FB" w:rsidRDefault="000F4F82" w:rsidP="00A551BF">
            <w:pPr>
              <w:pStyle w:val="TableCell0-0115Break"/>
              <w:rPr>
                <w:rStyle w:val="ChItalBold"/>
              </w:rPr>
            </w:pPr>
            <w:r w:rsidRPr="005F70FB">
              <w:rPr>
                <w:rStyle w:val="ChItalBold"/>
              </w:rPr>
              <w:t>kwasa</w:t>
            </w:r>
          </w:p>
        </w:tc>
        <w:tc>
          <w:tcPr>
            <w:tcW w:w="1587" w:type="dxa"/>
            <w:shd w:val="clear" w:color="auto" w:fill="auto"/>
          </w:tcPr>
          <w:p w14:paraId="00DEE717" w14:textId="77777777" w:rsidR="000F4F82" w:rsidRPr="005F70FB" w:rsidRDefault="000F4F82" w:rsidP="00A551BF">
            <w:pPr>
              <w:pStyle w:val="TableCell0-0115Break"/>
              <w:rPr>
                <w:rStyle w:val="ChCharisSIL"/>
              </w:rPr>
            </w:pPr>
            <w:r w:rsidRPr="005F70FB">
              <w:rPr>
                <w:rStyle w:val="ChCharisSIL"/>
              </w:rPr>
              <w:t>ˈkwa.sa</w:t>
            </w:r>
          </w:p>
        </w:tc>
        <w:tc>
          <w:tcPr>
            <w:tcW w:w="1275" w:type="dxa"/>
            <w:shd w:val="clear" w:color="auto" w:fill="auto"/>
          </w:tcPr>
          <w:p w14:paraId="02541FA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04FB371" w14:textId="77777777" w:rsidR="000F4F82" w:rsidRPr="005F70FB" w:rsidRDefault="000F4F82" w:rsidP="00A551BF">
            <w:pPr>
              <w:pStyle w:val="TableCell0-0115Break"/>
            </w:pPr>
            <w:r w:rsidRPr="005F70FB">
              <w:t>power</w:t>
            </w:r>
          </w:p>
        </w:tc>
      </w:tr>
      <w:tr w:rsidR="00AC23C4" w:rsidRPr="005F70FB" w14:paraId="75244B61" w14:textId="77777777" w:rsidTr="00BC00CF">
        <w:tc>
          <w:tcPr>
            <w:tcW w:w="240" w:type="dxa"/>
            <w:shd w:val="clear" w:color="auto" w:fill="auto"/>
          </w:tcPr>
          <w:p w14:paraId="79462516" w14:textId="77777777" w:rsidR="000F4F82" w:rsidRPr="005F70FB" w:rsidRDefault="000F4F82" w:rsidP="00A551BF">
            <w:pPr>
              <w:pStyle w:val="TableCell0-0115Break"/>
              <w:rPr>
                <w:rStyle w:val="ExampleSource"/>
              </w:rPr>
            </w:pPr>
          </w:p>
        </w:tc>
        <w:tc>
          <w:tcPr>
            <w:tcW w:w="1249" w:type="dxa"/>
            <w:shd w:val="clear" w:color="auto" w:fill="auto"/>
          </w:tcPr>
          <w:p w14:paraId="1309C883" w14:textId="77777777" w:rsidR="000F4F82" w:rsidRPr="005F70FB" w:rsidRDefault="000F4F82" w:rsidP="00A551BF">
            <w:pPr>
              <w:pStyle w:val="TableCell0-0115Break"/>
              <w:rPr>
                <w:rStyle w:val="ChItalBold"/>
              </w:rPr>
            </w:pPr>
            <w:r w:rsidRPr="005F70FB">
              <w:rPr>
                <w:rStyle w:val="ChItalBold"/>
              </w:rPr>
              <w:t>kwat</w:t>
            </w:r>
          </w:p>
        </w:tc>
        <w:tc>
          <w:tcPr>
            <w:tcW w:w="1587" w:type="dxa"/>
            <w:shd w:val="clear" w:color="auto" w:fill="auto"/>
          </w:tcPr>
          <w:p w14:paraId="795E0574" w14:textId="77777777" w:rsidR="000F4F82" w:rsidRPr="005F70FB" w:rsidRDefault="000F4F82" w:rsidP="00A551BF">
            <w:pPr>
              <w:pStyle w:val="TableCell0-0115Break"/>
              <w:rPr>
                <w:rStyle w:val="ChCharisSIL"/>
              </w:rPr>
            </w:pPr>
            <w:r w:rsidRPr="005F70FB">
              <w:rPr>
                <w:rStyle w:val="ChCharisSIL"/>
              </w:rPr>
              <w:t>ˈkwɐt</w:t>
            </w:r>
          </w:p>
        </w:tc>
        <w:tc>
          <w:tcPr>
            <w:tcW w:w="1275" w:type="dxa"/>
            <w:shd w:val="clear" w:color="auto" w:fill="auto"/>
          </w:tcPr>
          <w:p w14:paraId="2704385D"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7F32020" w14:textId="77777777" w:rsidR="000F4F82" w:rsidRPr="005F70FB" w:rsidRDefault="000F4F82" w:rsidP="00A551BF">
            <w:pPr>
              <w:pStyle w:val="TableCell0-0115Break"/>
            </w:pPr>
            <w:r w:rsidRPr="005F70FB">
              <w:t>be strong</w:t>
            </w:r>
          </w:p>
        </w:tc>
      </w:tr>
      <w:tr w:rsidR="00AC23C4" w:rsidRPr="005F70FB" w14:paraId="01A9A471" w14:textId="77777777" w:rsidTr="00BC00CF">
        <w:tc>
          <w:tcPr>
            <w:tcW w:w="240" w:type="dxa"/>
            <w:shd w:val="clear" w:color="auto" w:fill="auto"/>
          </w:tcPr>
          <w:p w14:paraId="0C6CCDB0" w14:textId="77777777" w:rsidR="000F4F82" w:rsidRPr="005F70FB" w:rsidRDefault="000F4F82" w:rsidP="00A551BF">
            <w:pPr>
              <w:pStyle w:val="TableCell0-0115Break"/>
              <w:rPr>
                <w:rStyle w:val="ExampleSource"/>
              </w:rPr>
            </w:pPr>
          </w:p>
        </w:tc>
        <w:tc>
          <w:tcPr>
            <w:tcW w:w="1249" w:type="dxa"/>
            <w:shd w:val="clear" w:color="auto" w:fill="auto"/>
          </w:tcPr>
          <w:p w14:paraId="451B9FBF" w14:textId="77777777" w:rsidR="000F4F82" w:rsidRPr="005F70FB" w:rsidRDefault="000F4F82" w:rsidP="00A551BF">
            <w:pPr>
              <w:pStyle w:val="TableCell0-0115Break"/>
              <w:rPr>
                <w:rStyle w:val="ChItalBold"/>
              </w:rPr>
            </w:pPr>
            <w:r w:rsidRPr="005F70FB">
              <w:rPr>
                <w:rStyle w:val="ChItalBold"/>
              </w:rPr>
              <w:t>kwatir</w:t>
            </w:r>
          </w:p>
        </w:tc>
        <w:tc>
          <w:tcPr>
            <w:tcW w:w="1587" w:type="dxa"/>
            <w:shd w:val="clear" w:color="auto" w:fill="auto"/>
          </w:tcPr>
          <w:p w14:paraId="4FCC2ED0" w14:textId="77777777" w:rsidR="000F4F82" w:rsidRPr="005F70FB" w:rsidRDefault="000F4F82" w:rsidP="00A551BF">
            <w:pPr>
              <w:pStyle w:val="TableCell0-0115Break"/>
              <w:rPr>
                <w:rStyle w:val="ChCharisSIL"/>
              </w:rPr>
            </w:pPr>
            <w:r w:rsidRPr="005F70FB">
              <w:rPr>
                <w:rStyle w:val="ChCharisSIL"/>
              </w:rPr>
              <w:t>ˈkwa.tɪr̥</w:t>
            </w:r>
          </w:p>
        </w:tc>
        <w:tc>
          <w:tcPr>
            <w:tcW w:w="1275" w:type="dxa"/>
            <w:shd w:val="clear" w:color="auto" w:fill="auto"/>
          </w:tcPr>
          <w:p w14:paraId="672CC5E4"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BB09DFC" w14:textId="77777777" w:rsidR="000F4F82" w:rsidRPr="005F70FB" w:rsidRDefault="000F4F82" w:rsidP="00A551BF">
            <w:pPr>
              <w:pStyle w:val="TableCell0-0115Break"/>
            </w:pPr>
            <w:r w:rsidRPr="005F70FB">
              <w:t>frighten</w:t>
            </w:r>
          </w:p>
        </w:tc>
      </w:tr>
      <w:tr w:rsidR="00AC23C4" w:rsidRPr="005F70FB" w14:paraId="7A8422EB" w14:textId="77777777" w:rsidTr="00BC00CF">
        <w:tc>
          <w:tcPr>
            <w:tcW w:w="240" w:type="dxa"/>
            <w:shd w:val="clear" w:color="auto" w:fill="auto"/>
          </w:tcPr>
          <w:p w14:paraId="641638FF" w14:textId="77777777" w:rsidR="000F4F82" w:rsidRPr="005F70FB" w:rsidRDefault="000F4F82" w:rsidP="000F4F82">
            <w:pPr>
              <w:pStyle w:val="TableCell0-2115ptBreak"/>
              <w:rPr>
                <w:rStyle w:val="ExampleSource"/>
              </w:rPr>
            </w:pPr>
          </w:p>
        </w:tc>
        <w:tc>
          <w:tcPr>
            <w:tcW w:w="1249" w:type="dxa"/>
            <w:shd w:val="clear" w:color="auto" w:fill="auto"/>
          </w:tcPr>
          <w:p w14:paraId="43958673" w14:textId="77777777" w:rsidR="000F4F82" w:rsidRPr="005F70FB" w:rsidRDefault="000F4F82" w:rsidP="000F4F82">
            <w:pPr>
              <w:pStyle w:val="TableCell0-2115ptBreak"/>
              <w:rPr>
                <w:rStyle w:val="ChItalBold"/>
              </w:rPr>
            </w:pPr>
            <w:r w:rsidRPr="005F70FB">
              <w:rPr>
                <w:rStyle w:val="ChItalBold"/>
              </w:rPr>
              <w:t>kwe</w:t>
            </w:r>
          </w:p>
        </w:tc>
        <w:tc>
          <w:tcPr>
            <w:tcW w:w="1587" w:type="dxa"/>
            <w:shd w:val="clear" w:color="auto" w:fill="auto"/>
          </w:tcPr>
          <w:p w14:paraId="5A53B9B9" w14:textId="77777777" w:rsidR="000F4F82" w:rsidRPr="005F70FB" w:rsidRDefault="000F4F82" w:rsidP="000F4F82">
            <w:pPr>
              <w:pStyle w:val="TableCell0-2115ptBreak"/>
              <w:rPr>
                <w:rStyle w:val="ChCharisSIL"/>
              </w:rPr>
            </w:pPr>
            <w:r w:rsidRPr="005F70FB">
              <w:rPr>
                <w:rStyle w:val="ChCharisSIL"/>
              </w:rPr>
              <w:t>ˈkwɛ</w:t>
            </w:r>
          </w:p>
        </w:tc>
        <w:tc>
          <w:tcPr>
            <w:tcW w:w="1275" w:type="dxa"/>
            <w:shd w:val="clear" w:color="auto" w:fill="auto"/>
          </w:tcPr>
          <w:p w14:paraId="5908E724"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4598305C" w14:textId="77777777" w:rsidR="000F4F82" w:rsidRPr="005F70FB" w:rsidRDefault="000F4F82" w:rsidP="000F4F82">
            <w:pPr>
              <w:pStyle w:val="TableCell0-2115ptBreak"/>
            </w:pPr>
            <w:r w:rsidRPr="005F70FB">
              <w:t>cake</w:t>
            </w:r>
          </w:p>
        </w:tc>
      </w:tr>
      <w:tr w:rsidR="00AC23C4" w:rsidRPr="005F70FB" w14:paraId="5AC01170" w14:textId="77777777" w:rsidTr="00BC00CF">
        <w:tc>
          <w:tcPr>
            <w:tcW w:w="240" w:type="dxa"/>
            <w:shd w:val="clear" w:color="auto" w:fill="auto"/>
          </w:tcPr>
          <w:p w14:paraId="3A3C87FC" w14:textId="77777777" w:rsidR="000F4F82" w:rsidRPr="005F70FB" w:rsidRDefault="000F4F82" w:rsidP="000F4F82">
            <w:pPr>
              <w:pStyle w:val="TableCell2-2"/>
              <w:rPr>
                <w:rStyle w:val="ExampleSource"/>
              </w:rPr>
            </w:pPr>
          </w:p>
        </w:tc>
        <w:tc>
          <w:tcPr>
            <w:tcW w:w="1249" w:type="dxa"/>
            <w:shd w:val="clear" w:color="auto" w:fill="auto"/>
          </w:tcPr>
          <w:p w14:paraId="3F3996B4" w14:textId="0A3BDA39" w:rsidR="000F4F82" w:rsidRPr="005F70FB" w:rsidRDefault="000F4F82" w:rsidP="000441FA">
            <w:pPr>
              <w:pStyle w:val="TableCell2-2"/>
              <w:rPr>
                <w:rStyle w:val="ChBold"/>
              </w:rPr>
            </w:pPr>
            <w:r w:rsidRPr="005F70FB">
              <w:rPr>
                <w:rStyle w:val="ChBold"/>
              </w:rPr>
              <w:t>L</w:t>
            </w:r>
          </w:p>
        </w:tc>
        <w:tc>
          <w:tcPr>
            <w:tcW w:w="1587" w:type="dxa"/>
            <w:shd w:val="clear" w:color="auto" w:fill="auto"/>
          </w:tcPr>
          <w:p w14:paraId="1F574E29" w14:textId="77777777" w:rsidR="000F4F82" w:rsidRPr="005F70FB" w:rsidRDefault="000F4F82" w:rsidP="000F4F82">
            <w:pPr>
              <w:pStyle w:val="TableCell2-2"/>
            </w:pPr>
          </w:p>
        </w:tc>
        <w:tc>
          <w:tcPr>
            <w:tcW w:w="1275" w:type="dxa"/>
            <w:shd w:val="clear" w:color="auto" w:fill="auto"/>
          </w:tcPr>
          <w:p w14:paraId="735E3B68" w14:textId="77777777" w:rsidR="000F4F82" w:rsidRPr="005F70FB" w:rsidRDefault="000F4F82" w:rsidP="000F4F82">
            <w:pPr>
              <w:pStyle w:val="TableCell2-2"/>
            </w:pPr>
          </w:p>
        </w:tc>
        <w:tc>
          <w:tcPr>
            <w:tcW w:w="2379" w:type="dxa"/>
            <w:shd w:val="clear" w:color="auto" w:fill="auto"/>
          </w:tcPr>
          <w:p w14:paraId="0119EDAF" w14:textId="77777777" w:rsidR="000F4F82" w:rsidRPr="005F70FB" w:rsidRDefault="000F4F82" w:rsidP="000F4F82">
            <w:pPr>
              <w:pStyle w:val="TableCell2-2"/>
            </w:pPr>
          </w:p>
        </w:tc>
      </w:tr>
      <w:tr w:rsidR="00AC23C4" w:rsidRPr="005F70FB" w14:paraId="18B1FE74" w14:textId="77777777" w:rsidTr="00BC00CF">
        <w:tc>
          <w:tcPr>
            <w:tcW w:w="240" w:type="dxa"/>
            <w:shd w:val="clear" w:color="auto" w:fill="auto"/>
          </w:tcPr>
          <w:p w14:paraId="1569DEBE" w14:textId="77777777" w:rsidR="000F4F82" w:rsidRPr="005F70FB" w:rsidRDefault="000F4F82" w:rsidP="00A551BF">
            <w:pPr>
              <w:pStyle w:val="TableCell0-0115Break"/>
              <w:rPr>
                <w:rStyle w:val="ExampleSource"/>
              </w:rPr>
            </w:pPr>
          </w:p>
        </w:tc>
        <w:tc>
          <w:tcPr>
            <w:tcW w:w="1249" w:type="dxa"/>
            <w:shd w:val="clear" w:color="auto" w:fill="auto"/>
          </w:tcPr>
          <w:p w14:paraId="1992D0EE" w14:textId="77777777" w:rsidR="000F4F82" w:rsidRPr="005F70FB" w:rsidRDefault="000F4F82" w:rsidP="00A551BF">
            <w:pPr>
              <w:pStyle w:val="TableCell0-0115Break"/>
              <w:rPr>
                <w:rStyle w:val="ChItalBold"/>
              </w:rPr>
            </w:pPr>
            <w:r w:rsidRPr="005F70FB">
              <w:rPr>
                <w:rStyle w:val="ChItalBold"/>
              </w:rPr>
              <w:t>labu</w:t>
            </w:r>
          </w:p>
        </w:tc>
        <w:tc>
          <w:tcPr>
            <w:tcW w:w="1587" w:type="dxa"/>
            <w:shd w:val="clear" w:color="auto" w:fill="auto"/>
          </w:tcPr>
          <w:p w14:paraId="3065ECE4" w14:textId="77777777" w:rsidR="000F4F82" w:rsidRPr="005F70FB" w:rsidRDefault="000F4F82" w:rsidP="00A551BF">
            <w:pPr>
              <w:pStyle w:val="TableCell0-0115Break"/>
              <w:rPr>
                <w:rStyle w:val="ChCharisSIL"/>
              </w:rPr>
            </w:pPr>
            <w:r w:rsidRPr="005F70FB">
              <w:rPr>
                <w:rStyle w:val="ChCharisSIL"/>
              </w:rPr>
              <w:t>ˈla.bu</w:t>
            </w:r>
          </w:p>
        </w:tc>
        <w:tc>
          <w:tcPr>
            <w:tcW w:w="1275" w:type="dxa"/>
            <w:shd w:val="clear" w:color="auto" w:fill="auto"/>
          </w:tcPr>
          <w:p w14:paraId="513DA3A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4BCC3D8" w14:textId="77777777" w:rsidR="000F4F82" w:rsidRPr="005F70FB" w:rsidRDefault="000F4F82" w:rsidP="00A551BF">
            <w:pPr>
              <w:pStyle w:val="TableCell0-0115Break"/>
            </w:pPr>
            <w:r w:rsidRPr="005F70FB">
              <w:t>gourd</w:t>
            </w:r>
          </w:p>
        </w:tc>
      </w:tr>
      <w:tr w:rsidR="00AC23C4" w:rsidRPr="005F70FB" w14:paraId="7C74D434" w14:textId="77777777" w:rsidTr="00BC00CF">
        <w:tc>
          <w:tcPr>
            <w:tcW w:w="240" w:type="dxa"/>
            <w:shd w:val="clear" w:color="auto" w:fill="auto"/>
          </w:tcPr>
          <w:p w14:paraId="7F7B5877" w14:textId="77777777" w:rsidR="000F4F82" w:rsidRPr="005F70FB" w:rsidRDefault="000F4F82" w:rsidP="00A551BF">
            <w:pPr>
              <w:pStyle w:val="TableCell0-0115Break"/>
              <w:rPr>
                <w:rStyle w:val="ExampleSource"/>
              </w:rPr>
            </w:pPr>
          </w:p>
        </w:tc>
        <w:tc>
          <w:tcPr>
            <w:tcW w:w="1249" w:type="dxa"/>
            <w:shd w:val="clear" w:color="auto" w:fill="auto"/>
          </w:tcPr>
          <w:p w14:paraId="39FDD381" w14:textId="77777777" w:rsidR="000F4F82" w:rsidRPr="005F70FB" w:rsidRDefault="000F4F82" w:rsidP="00A551BF">
            <w:pPr>
              <w:pStyle w:val="TableCell0-0115Break"/>
              <w:rPr>
                <w:rStyle w:val="ChItalBold"/>
              </w:rPr>
            </w:pPr>
            <w:r w:rsidRPr="005F70FB">
              <w:rPr>
                <w:rStyle w:val="ChItalBold"/>
              </w:rPr>
              <w:t>lahir</w:t>
            </w:r>
          </w:p>
        </w:tc>
        <w:tc>
          <w:tcPr>
            <w:tcW w:w="1587" w:type="dxa"/>
            <w:shd w:val="clear" w:color="auto" w:fill="auto"/>
          </w:tcPr>
          <w:p w14:paraId="59A7C285" w14:textId="77777777" w:rsidR="000F4F82" w:rsidRPr="005F70FB" w:rsidRDefault="000F4F82" w:rsidP="00A551BF">
            <w:pPr>
              <w:pStyle w:val="TableCell0-0115Break"/>
              <w:rPr>
                <w:rStyle w:val="ChCharisSIL"/>
              </w:rPr>
            </w:pPr>
            <w:r w:rsidRPr="005F70FB">
              <w:rPr>
                <w:rStyle w:val="ChCharisSIL"/>
              </w:rPr>
              <w:t>ˈla.hɪr</w:t>
            </w:r>
          </w:p>
        </w:tc>
        <w:tc>
          <w:tcPr>
            <w:tcW w:w="1275" w:type="dxa"/>
            <w:shd w:val="clear" w:color="auto" w:fill="auto"/>
          </w:tcPr>
          <w:p w14:paraId="13DE4D2C"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52435731" w14:textId="77777777" w:rsidR="000F4F82" w:rsidRPr="005F70FB" w:rsidRDefault="000F4F82" w:rsidP="00A551BF">
            <w:pPr>
              <w:pStyle w:val="TableCell0-0115Break"/>
            </w:pPr>
            <w:r w:rsidRPr="005F70FB">
              <w:t>give birth</w:t>
            </w:r>
          </w:p>
        </w:tc>
      </w:tr>
      <w:tr w:rsidR="00AC23C4" w:rsidRPr="005F70FB" w14:paraId="5084EB3B" w14:textId="77777777" w:rsidTr="00BC00CF">
        <w:tc>
          <w:tcPr>
            <w:tcW w:w="240" w:type="dxa"/>
            <w:shd w:val="clear" w:color="auto" w:fill="auto"/>
          </w:tcPr>
          <w:p w14:paraId="28FDD431" w14:textId="77777777" w:rsidR="000F4F82" w:rsidRPr="005F70FB" w:rsidRDefault="000F4F82" w:rsidP="00A551BF">
            <w:pPr>
              <w:pStyle w:val="TableCell0-0115Break"/>
              <w:rPr>
                <w:rStyle w:val="ExampleSource"/>
              </w:rPr>
            </w:pPr>
          </w:p>
        </w:tc>
        <w:tc>
          <w:tcPr>
            <w:tcW w:w="1249" w:type="dxa"/>
            <w:shd w:val="clear" w:color="auto" w:fill="auto"/>
          </w:tcPr>
          <w:p w14:paraId="2CC214AC" w14:textId="77777777" w:rsidR="000F4F82" w:rsidRPr="005F70FB" w:rsidRDefault="000F4F82" w:rsidP="00A551BF">
            <w:pPr>
              <w:pStyle w:val="TableCell0-0115Break"/>
              <w:rPr>
                <w:rStyle w:val="ChItalBold"/>
              </w:rPr>
            </w:pPr>
            <w:r w:rsidRPr="005F70FB">
              <w:rPr>
                <w:rStyle w:val="ChItalBold"/>
              </w:rPr>
              <w:t>lampu</w:t>
            </w:r>
          </w:p>
        </w:tc>
        <w:tc>
          <w:tcPr>
            <w:tcW w:w="1587" w:type="dxa"/>
            <w:shd w:val="clear" w:color="auto" w:fill="auto"/>
          </w:tcPr>
          <w:p w14:paraId="2C9FDF28" w14:textId="77777777" w:rsidR="000F4F82" w:rsidRPr="005F70FB" w:rsidRDefault="000F4F82" w:rsidP="00A551BF">
            <w:pPr>
              <w:pStyle w:val="TableCell0-0115Break"/>
              <w:rPr>
                <w:rStyle w:val="ChCharisSIL"/>
              </w:rPr>
            </w:pPr>
            <w:r w:rsidRPr="005F70FB">
              <w:rPr>
                <w:rStyle w:val="ChCharisSIL"/>
              </w:rPr>
              <w:t>ˈlɐm.pu</w:t>
            </w:r>
          </w:p>
        </w:tc>
        <w:tc>
          <w:tcPr>
            <w:tcW w:w="1275" w:type="dxa"/>
            <w:shd w:val="clear" w:color="auto" w:fill="auto"/>
          </w:tcPr>
          <w:p w14:paraId="0C40BEC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AE28E96" w14:textId="77777777" w:rsidR="000F4F82" w:rsidRPr="005F70FB" w:rsidRDefault="000F4F82" w:rsidP="00A551BF">
            <w:pPr>
              <w:pStyle w:val="TableCell0-0115Break"/>
            </w:pPr>
            <w:r w:rsidRPr="005F70FB">
              <w:t>lamp</w:t>
            </w:r>
          </w:p>
        </w:tc>
      </w:tr>
      <w:tr w:rsidR="00AC23C4" w:rsidRPr="005F70FB" w14:paraId="4654FC66" w14:textId="77777777" w:rsidTr="00BC00CF">
        <w:tc>
          <w:tcPr>
            <w:tcW w:w="240" w:type="dxa"/>
            <w:shd w:val="clear" w:color="auto" w:fill="auto"/>
          </w:tcPr>
          <w:p w14:paraId="16410F00" w14:textId="77777777" w:rsidR="000F4F82" w:rsidRPr="005F70FB" w:rsidRDefault="000F4F82" w:rsidP="00A551BF">
            <w:pPr>
              <w:pStyle w:val="TableCell0-0115Break"/>
              <w:rPr>
                <w:rStyle w:val="ExampleSource"/>
              </w:rPr>
            </w:pPr>
          </w:p>
        </w:tc>
        <w:tc>
          <w:tcPr>
            <w:tcW w:w="1249" w:type="dxa"/>
            <w:shd w:val="clear" w:color="auto" w:fill="auto"/>
          </w:tcPr>
          <w:p w14:paraId="58E9414D" w14:textId="77777777" w:rsidR="000F4F82" w:rsidRPr="005F70FB" w:rsidRDefault="000F4F82" w:rsidP="00A551BF">
            <w:pPr>
              <w:pStyle w:val="TableCell0-0115Break"/>
              <w:rPr>
                <w:rStyle w:val="ChItalBold"/>
              </w:rPr>
            </w:pPr>
            <w:r w:rsidRPr="005F70FB">
              <w:rPr>
                <w:rStyle w:val="ChItalBold"/>
              </w:rPr>
              <w:t>lap</w:t>
            </w:r>
          </w:p>
        </w:tc>
        <w:tc>
          <w:tcPr>
            <w:tcW w:w="1587" w:type="dxa"/>
            <w:shd w:val="clear" w:color="auto" w:fill="auto"/>
          </w:tcPr>
          <w:p w14:paraId="077AF9B3" w14:textId="77777777" w:rsidR="000F4F82" w:rsidRPr="005F70FB" w:rsidRDefault="000F4F82" w:rsidP="00A551BF">
            <w:pPr>
              <w:pStyle w:val="TableCell0-0115Break"/>
              <w:rPr>
                <w:rStyle w:val="ChCharisSIL"/>
              </w:rPr>
            </w:pPr>
            <w:r w:rsidRPr="005F70FB">
              <w:rPr>
                <w:rStyle w:val="ChCharisSIL"/>
              </w:rPr>
              <w:t>ˈlɐp̚</w:t>
            </w:r>
          </w:p>
        </w:tc>
        <w:tc>
          <w:tcPr>
            <w:tcW w:w="1275" w:type="dxa"/>
            <w:shd w:val="clear" w:color="auto" w:fill="auto"/>
          </w:tcPr>
          <w:p w14:paraId="13C9E986"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4107493" w14:textId="77777777" w:rsidR="000F4F82" w:rsidRPr="005F70FB" w:rsidRDefault="000F4F82" w:rsidP="00A551BF">
            <w:pPr>
              <w:pStyle w:val="TableCell0-0115Break"/>
            </w:pPr>
            <w:r w:rsidRPr="005F70FB">
              <w:t>wipe</w:t>
            </w:r>
          </w:p>
        </w:tc>
      </w:tr>
      <w:tr w:rsidR="00AC23C4" w:rsidRPr="005F70FB" w14:paraId="04085914" w14:textId="77777777" w:rsidTr="00BC00CF">
        <w:tc>
          <w:tcPr>
            <w:tcW w:w="240" w:type="dxa"/>
            <w:shd w:val="clear" w:color="auto" w:fill="auto"/>
          </w:tcPr>
          <w:p w14:paraId="4563BC75" w14:textId="77777777" w:rsidR="000F4F82" w:rsidRPr="005F70FB" w:rsidRDefault="000F4F82" w:rsidP="00A551BF">
            <w:pPr>
              <w:pStyle w:val="TableCell0-0115Break"/>
              <w:rPr>
                <w:rStyle w:val="ExampleSource"/>
              </w:rPr>
            </w:pPr>
          </w:p>
        </w:tc>
        <w:tc>
          <w:tcPr>
            <w:tcW w:w="1249" w:type="dxa"/>
            <w:shd w:val="clear" w:color="auto" w:fill="auto"/>
          </w:tcPr>
          <w:p w14:paraId="1E41A175" w14:textId="77777777" w:rsidR="000F4F82" w:rsidRPr="005F70FB" w:rsidRDefault="000F4F82" w:rsidP="00A551BF">
            <w:pPr>
              <w:pStyle w:val="TableCell0-0115Break"/>
              <w:rPr>
                <w:rStyle w:val="ChItalBold"/>
              </w:rPr>
            </w:pPr>
            <w:r w:rsidRPr="005F70FB">
              <w:rPr>
                <w:rStyle w:val="ChItalBold"/>
              </w:rPr>
              <w:t>lapor</w:t>
            </w:r>
          </w:p>
        </w:tc>
        <w:tc>
          <w:tcPr>
            <w:tcW w:w="1587" w:type="dxa"/>
            <w:shd w:val="clear" w:color="auto" w:fill="auto"/>
          </w:tcPr>
          <w:p w14:paraId="56DBCDE2" w14:textId="77777777" w:rsidR="000F4F82" w:rsidRPr="005F70FB" w:rsidRDefault="000F4F82" w:rsidP="00A551BF">
            <w:pPr>
              <w:pStyle w:val="TableCell0-0115Break"/>
              <w:rPr>
                <w:rStyle w:val="ChCharisSIL"/>
              </w:rPr>
            </w:pPr>
            <w:r w:rsidRPr="005F70FB">
              <w:rPr>
                <w:rStyle w:val="ChCharisSIL"/>
              </w:rPr>
              <w:t>ˈla.pɔ̞r̥</w:t>
            </w:r>
          </w:p>
        </w:tc>
        <w:tc>
          <w:tcPr>
            <w:tcW w:w="1275" w:type="dxa"/>
            <w:shd w:val="clear" w:color="auto" w:fill="auto"/>
          </w:tcPr>
          <w:p w14:paraId="497642C6"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8EC8071" w14:textId="77777777" w:rsidR="000F4F82" w:rsidRPr="005F70FB" w:rsidRDefault="000F4F82" w:rsidP="00A551BF">
            <w:pPr>
              <w:pStyle w:val="TableCell0-0115Break"/>
            </w:pPr>
            <w:r w:rsidRPr="005F70FB">
              <w:t>report</w:t>
            </w:r>
          </w:p>
        </w:tc>
      </w:tr>
      <w:tr w:rsidR="00AC23C4" w:rsidRPr="005F70FB" w14:paraId="33D467BF" w14:textId="77777777" w:rsidTr="00BC00CF">
        <w:tc>
          <w:tcPr>
            <w:tcW w:w="240" w:type="dxa"/>
            <w:shd w:val="clear" w:color="auto" w:fill="auto"/>
          </w:tcPr>
          <w:p w14:paraId="4F4E0891" w14:textId="77777777" w:rsidR="000F4F82" w:rsidRPr="005F70FB" w:rsidRDefault="000F4F82" w:rsidP="00A551BF">
            <w:pPr>
              <w:pStyle w:val="TableCell0-0115Break"/>
              <w:rPr>
                <w:rStyle w:val="ExampleSource"/>
              </w:rPr>
            </w:pPr>
          </w:p>
        </w:tc>
        <w:tc>
          <w:tcPr>
            <w:tcW w:w="1249" w:type="dxa"/>
            <w:shd w:val="clear" w:color="auto" w:fill="auto"/>
          </w:tcPr>
          <w:p w14:paraId="7FAB7445" w14:textId="77777777" w:rsidR="000F4F82" w:rsidRPr="005F70FB" w:rsidRDefault="000F4F82" w:rsidP="00A551BF">
            <w:pPr>
              <w:pStyle w:val="TableCell0-0115Break"/>
              <w:rPr>
                <w:rStyle w:val="ChItalBold"/>
              </w:rPr>
            </w:pPr>
            <w:r w:rsidRPr="005F70FB">
              <w:rPr>
                <w:rStyle w:val="ChItalBold"/>
              </w:rPr>
              <w:t>lego</w:t>
            </w:r>
          </w:p>
        </w:tc>
        <w:tc>
          <w:tcPr>
            <w:tcW w:w="1587" w:type="dxa"/>
            <w:shd w:val="clear" w:color="auto" w:fill="auto"/>
          </w:tcPr>
          <w:p w14:paraId="6F9873D9" w14:textId="77777777" w:rsidR="000F4F82" w:rsidRPr="005F70FB" w:rsidRDefault="000F4F82" w:rsidP="00A551BF">
            <w:pPr>
              <w:pStyle w:val="TableCell0-0115Break"/>
              <w:rPr>
                <w:rStyle w:val="ChCharisSIL"/>
              </w:rPr>
            </w:pPr>
            <w:r w:rsidRPr="005F70FB">
              <w:rPr>
                <w:rStyle w:val="ChCharisSIL"/>
              </w:rPr>
              <w:t>ˈlɛ.gɔ</w:t>
            </w:r>
          </w:p>
        </w:tc>
        <w:tc>
          <w:tcPr>
            <w:tcW w:w="1275" w:type="dxa"/>
            <w:shd w:val="clear" w:color="auto" w:fill="auto"/>
          </w:tcPr>
          <w:p w14:paraId="46A1448B"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3CF53F3" w14:textId="77777777" w:rsidR="000F4F82" w:rsidRPr="005F70FB" w:rsidRDefault="000F4F82" w:rsidP="00A551BF">
            <w:pPr>
              <w:pStyle w:val="TableCell0-0115Break"/>
            </w:pPr>
            <w:r w:rsidRPr="005F70FB">
              <w:t>throw away</w:t>
            </w:r>
          </w:p>
        </w:tc>
      </w:tr>
      <w:tr w:rsidR="00AC23C4" w:rsidRPr="005F70FB" w14:paraId="2CD0811E" w14:textId="77777777" w:rsidTr="00BC00CF">
        <w:tc>
          <w:tcPr>
            <w:tcW w:w="240" w:type="dxa"/>
            <w:shd w:val="clear" w:color="auto" w:fill="auto"/>
          </w:tcPr>
          <w:p w14:paraId="769CD563" w14:textId="77777777" w:rsidR="000F4F82" w:rsidRPr="005F70FB" w:rsidRDefault="000F4F82" w:rsidP="00A551BF">
            <w:pPr>
              <w:pStyle w:val="TableCell0-0115Break"/>
              <w:rPr>
                <w:rStyle w:val="ExampleSource"/>
              </w:rPr>
            </w:pPr>
          </w:p>
        </w:tc>
        <w:tc>
          <w:tcPr>
            <w:tcW w:w="1249" w:type="dxa"/>
            <w:shd w:val="clear" w:color="auto" w:fill="auto"/>
          </w:tcPr>
          <w:p w14:paraId="79B33058" w14:textId="77777777" w:rsidR="000F4F82" w:rsidRPr="005F70FB" w:rsidRDefault="000F4F82" w:rsidP="00A551BF">
            <w:pPr>
              <w:pStyle w:val="TableCell0-0115Break"/>
              <w:rPr>
                <w:rStyle w:val="ChItalBold"/>
              </w:rPr>
            </w:pPr>
            <w:r w:rsidRPr="005F70FB">
              <w:rPr>
                <w:rStyle w:val="ChItalBold"/>
              </w:rPr>
              <w:t>lem</w:t>
            </w:r>
          </w:p>
        </w:tc>
        <w:tc>
          <w:tcPr>
            <w:tcW w:w="1587" w:type="dxa"/>
            <w:shd w:val="clear" w:color="auto" w:fill="auto"/>
          </w:tcPr>
          <w:p w14:paraId="6A52AA0F" w14:textId="77777777" w:rsidR="000F4F82" w:rsidRPr="005F70FB" w:rsidRDefault="000F4F82" w:rsidP="00A551BF">
            <w:pPr>
              <w:pStyle w:val="TableCell0-0115Break"/>
              <w:rPr>
                <w:rStyle w:val="ChCharisSIL"/>
              </w:rPr>
            </w:pPr>
            <w:r w:rsidRPr="005F70FB">
              <w:rPr>
                <w:rStyle w:val="ChCharisSIL"/>
              </w:rPr>
              <w:t>ˈlɛ̞m</w:t>
            </w:r>
          </w:p>
        </w:tc>
        <w:tc>
          <w:tcPr>
            <w:tcW w:w="1275" w:type="dxa"/>
            <w:shd w:val="clear" w:color="auto" w:fill="auto"/>
          </w:tcPr>
          <w:p w14:paraId="0052F8AA"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0A1A44DD" w14:textId="77777777" w:rsidR="000F4F82" w:rsidRPr="005F70FB" w:rsidRDefault="000F4F82" w:rsidP="00A551BF">
            <w:pPr>
              <w:pStyle w:val="TableCell0-0115Break"/>
            </w:pPr>
            <w:r w:rsidRPr="005F70FB">
              <w:t>glue</w:t>
            </w:r>
          </w:p>
        </w:tc>
      </w:tr>
      <w:tr w:rsidR="00AC23C4" w:rsidRPr="005F70FB" w14:paraId="4EFA5734" w14:textId="77777777" w:rsidTr="00BC00CF">
        <w:tc>
          <w:tcPr>
            <w:tcW w:w="240" w:type="dxa"/>
            <w:shd w:val="clear" w:color="auto" w:fill="auto"/>
          </w:tcPr>
          <w:p w14:paraId="55F631E8" w14:textId="77777777" w:rsidR="000F4F82" w:rsidRPr="005F70FB" w:rsidRDefault="000F4F82" w:rsidP="00A551BF">
            <w:pPr>
              <w:pStyle w:val="TableCell0-0115Break"/>
              <w:rPr>
                <w:rStyle w:val="ExampleSource"/>
              </w:rPr>
            </w:pPr>
          </w:p>
        </w:tc>
        <w:tc>
          <w:tcPr>
            <w:tcW w:w="1249" w:type="dxa"/>
            <w:shd w:val="clear" w:color="auto" w:fill="auto"/>
          </w:tcPr>
          <w:p w14:paraId="60E56FF4" w14:textId="77777777" w:rsidR="000F4F82" w:rsidRPr="005F70FB" w:rsidRDefault="000F4F82" w:rsidP="00A551BF">
            <w:pPr>
              <w:pStyle w:val="TableCell0-0115Break"/>
              <w:rPr>
                <w:rStyle w:val="ChItalBold"/>
              </w:rPr>
            </w:pPr>
            <w:r w:rsidRPr="005F70FB">
              <w:rPr>
                <w:rStyle w:val="ChItalBold"/>
              </w:rPr>
              <w:t>lemari</w:t>
            </w:r>
          </w:p>
        </w:tc>
        <w:tc>
          <w:tcPr>
            <w:tcW w:w="1587" w:type="dxa"/>
            <w:shd w:val="clear" w:color="auto" w:fill="auto"/>
          </w:tcPr>
          <w:p w14:paraId="5D04BD8E" w14:textId="77777777" w:rsidR="000F4F82" w:rsidRPr="005F70FB" w:rsidRDefault="000F4F82" w:rsidP="00A551BF">
            <w:pPr>
              <w:pStyle w:val="TableCell0-0115Break"/>
              <w:rPr>
                <w:rStyle w:val="ChCharisSIL"/>
              </w:rPr>
            </w:pPr>
            <w:r w:rsidRPr="005F70FB">
              <w:rPr>
                <w:rStyle w:val="ChCharisSIL"/>
              </w:rPr>
              <w:t>lɛ.ˈma.ɾi</w:t>
            </w:r>
          </w:p>
        </w:tc>
        <w:tc>
          <w:tcPr>
            <w:tcW w:w="1275" w:type="dxa"/>
            <w:shd w:val="clear" w:color="auto" w:fill="auto"/>
          </w:tcPr>
          <w:p w14:paraId="19E8C93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27C8B58" w14:textId="77777777" w:rsidR="000F4F82" w:rsidRPr="005F70FB" w:rsidRDefault="000F4F82" w:rsidP="00A551BF">
            <w:pPr>
              <w:pStyle w:val="TableCell0-0115Break"/>
            </w:pPr>
            <w:r w:rsidRPr="005F70FB">
              <w:t>cupboard</w:t>
            </w:r>
          </w:p>
        </w:tc>
      </w:tr>
      <w:tr w:rsidR="00AC23C4" w:rsidRPr="005F70FB" w14:paraId="34A0FE6A" w14:textId="77777777" w:rsidTr="00BC00CF">
        <w:tc>
          <w:tcPr>
            <w:tcW w:w="240" w:type="dxa"/>
            <w:shd w:val="clear" w:color="auto" w:fill="auto"/>
          </w:tcPr>
          <w:p w14:paraId="74F0547B" w14:textId="77777777" w:rsidR="000F4F82" w:rsidRPr="005F70FB" w:rsidRDefault="000F4F82" w:rsidP="00A551BF">
            <w:pPr>
              <w:pStyle w:val="TableCell0-0115Break"/>
              <w:rPr>
                <w:rStyle w:val="ExampleSource"/>
              </w:rPr>
            </w:pPr>
          </w:p>
        </w:tc>
        <w:tc>
          <w:tcPr>
            <w:tcW w:w="1249" w:type="dxa"/>
            <w:shd w:val="clear" w:color="auto" w:fill="auto"/>
          </w:tcPr>
          <w:p w14:paraId="42E5F6C8" w14:textId="77777777" w:rsidR="000F4F82" w:rsidRPr="005F70FB" w:rsidRDefault="000F4F82" w:rsidP="00A551BF">
            <w:pPr>
              <w:pStyle w:val="TableCell0-0115Break"/>
              <w:rPr>
                <w:rStyle w:val="ChItalBold"/>
              </w:rPr>
            </w:pPr>
            <w:r w:rsidRPr="005F70FB">
              <w:rPr>
                <w:rStyle w:val="ChItalBold"/>
              </w:rPr>
              <w:t>lep</w:t>
            </w:r>
          </w:p>
        </w:tc>
        <w:tc>
          <w:tcPr>
            <w:tcW w:w="1587" w:type="dxa"/>
            <w:shd w:val="clear" w:color="auto" w:fill="auto"/>
          </w:tcPr>
          <w:p w14:paraId="0B39397D" w14:textId="77777777" w:rsidR="000F4F82" w:rsidRPr="005F70FB" w:rsidRDefault="000F4F82" w:rsidP="00A551BF">
            <w:pPr>
              <w:pStyle w:val="TableCell0-0115Break"/>
              <w:rPr>
                <w:rStyle w:val="ChCharisSIL"/>
              </w:rPr>
            </w:pPr>
            <w:r w:rsidRPr="005F70FB">
              <w:rPr>
                <w:rStyle w:val="ChCharisSIL"/>
              </w:rPr>
              <w:t>ˈlɛ̞p</w:t>
            </w:r>
          </w:p>
        </w:tc>
        <w:tc>
          <w:tcPr>
            <w:tcW w:w="1275" w:type="dxa"/>
            <w:shd w:val="clear" w:color="auto" w:fill="auto"/>
          </w:tcPr>
          <w:p w14:paraId="2D5F3A4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94C0678" w14:textId="77777777" w:rsidR="000F4F82" w:rsidRPr="005F70FB" w:rsidRDefault="000F4F82" w:rsidP="00A551BF">
            <w:pPr>
              <w:pStyle w:val="TableCell0-0115Break"/>
            </w:pPr>
            <w:r w:rsidRPr="005F70FB">
              <w:t>laboratory</w:t>
            </w:r>
          </w:p>
        </w:tc>
      </w:tr>
      <w:tr w:rsidR="00AC23C4" w:rsidRPr="005F70FB" w14:paraId="289343BD" w14:textId="77777777" w:rsidTr="00BC00CF">
        <w:tc>
          <w:tcPr>
            <w:tcW w:w="240" w:type="dxa"/>
            <w:shd w:val="clear" w:color="auto" w:fill="auto"/>
          </w:tcPr>
          <w:p w14:paraId="1F4CF3AA" w14:textId="77777777" w:rsidR="000F4F82" w:rsidRPr="005F70FB" w:rsidRDefault="000F4F82" w:rsidP="00A551BF">
            <w:pPr>
              <w:pStyle w:val="TableCell0-0115Break"/>
              <w:rPr>
                <w:rStyle w:val="ExampleSource"/>
              </w:rPr>
            </w:pPr>
          </w:p>
        </w:tc>
        <w:tc>
          <w:tcPr>
            <w:tcW w:w="1249" w:type="dxa"/>
            <w:shd w:val="clear" w:color="auto" w:fill="auto"/>
          </w:tcPr>
          <w:p w14:paraId="662C7B5A" w14:textId="77777777" w:rsidR="000F4F82" w:rsidRPr="005F70FB" w:rsidRDefault="000F4F82" w:rsidP="00A551BF">
            <w:pPr>
              <w:pStyle w:val="TableCell0-0115Break"/>
              <w:rPr>
                <w:rStyle w:val="ChItalBold"/>
              </w:rPr>
            </w:pPr>
            <w:r w:rsidRPr="005F70FB">
              <w:rPr>
                <w:rStyle w:val="ChItalBold"/>
              </w:rPr>
              <w:t>lesmen</w:t>
            </w:r>
          </w:p>
        </w:tc>
        <w:tc>
          <w:tcPr>
            <w:tcW w:w="1587" w:type="dxa"/>
            <w:shd w:val="clear" w:color="auto" w:fill="auto"/>
          </w:tcPr>
          <w:p w14:paraId="5385072F" w14:textId="77777777" w:rsidR="000F4F82" w:rsidRPr="005F70FB" w:rsidRDefault="000F4F82" w:rsidP="00A551BF">
            <w:pPr>
              <w:pStyle w:val="TableCell0-0115Break"/>
              <w:rPr>
                <w:rStyle w:val="ChCharisSIL"/>
              </w:rPr>
            </w:pPr>
            <w:r w:rsidRPr="005F70FB">
              <w:rPr>
                <w:rStyle w:val="ChCharisSIL"/>
              </w:rPr>
              <w:t>ˈlɛ̞s.mɛ̞n</w:t>
            </w:r>
          </w:p>
        </w:tc>
        <w:tc>
          <w:tcPr>
            <w:tcW w:w="1275" w:type="dxa"/>
            <w:shd w:val="clear" w:color="auto" w:fill="auto"/>
          </w:tcPr>
          <w:p w14:paraId="3171679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6A02408" w14:textId="77777777" w:rsidR="000F4F82" w:rsidRPr="005F70FB" w:rsidRDefault="000F4F82" w:rsidP="00A551BF">
            <w:pPr>
              <w:pStyle w:val="TableCell0-0115Break"/>
            </w:pPr>
            <w:r w:rsidRPr="005F70FB">
              <w:t>line judge</w:t>
            </w:r>
          </w:p>
        </w:tc>
      </w:tr>
      <w:tr w:rsidR="00AC23C4" w:rsidRPr="005F70FB" w14:paraId="6AE1F307" w14:textId="77777777" w:rsidTr="00BC00CF">
        <w:tc>
          <w:tcPr>
            <w:tcW w:w="240" w:type="dxa"/>
            <w:shd w:val="clear" w:color="auto" w:fill="auto"/>
          </w:tcPr>
          <w:p w14:paraId="349A74AA" w14:textId="77777777" w:rsidR="000F4F82" w:rsidRPr="005F70FB" w:rsidRDefault="000F4F82" w:rsidP="00A551BF">
            <w:pPr>
              <w:pStyle w:val="TableCell0-0115Break"/>
              <w:rPr>
                <w:rStyle w:val="ExampleSource"/>
              </w:rPr>
            </w:pPr>
          </w:p>
        </w:tc>
        <w:tc>
          <w:tcPr>
            <w:tcW w:w="1249" w:type="dxa"/>
            <w:shd w:val="clear" w:color="auto" w:fill="auto"/>
          </w:tcPr>
          <w:p w14:paraId="247A70C8" w14:textId="77777777" w:rsidR="000F4F82" w:rsidRPr="005F70FB" w:rsidRDefault="000F4F82" w:rsidP="00A551BF">
            <w:pPr>
              <w:pStyle w:val="TableCell0-0115Break"/>
              <w:rPr>
                <w:rStyle w:val="ChItalBold"/>
              </w:rPr>
            </w:pPr>
            <w:r w:rsidRPr="005F70FB">
              <w:rPr>
                <w:rStyle w:val="ChItalBold"/>
              </w:rPr>
              <w:t>lipstik</w:t>
            </w:r>
          </w:p>
        </w:tc>
        <w:tc>
          <w:tcPr>
            <w:tcW w:w="1587" w:type="dxa"/>
            <w:shd w:val="clear" w:color="auto" w:fill="auto"/>
          </w:tcPr>
          <w:p w14:paraId="08456607" w14:textId="77777777" w:rsidR="000F4F82" w:rsidRPr="005F70FB" w:rsidRDefault="000F4F82" w:rsidP="00A551BF">
            <w:pPr>
              <w:pStyle w:val="TableCell0-0115Break"/>
              <w:rPr>
                <w:rStyle w:val="ChCharisSIL"/>
              </w:rPr>
            </w:pPr>
            <w:r w:rsidRPr="005F70FB">
              <w:rPr>
                <w:rStyle w:val="ChCharisSIL"/>
              </w:rPr>
              <w:t>ˈlɪp̚.stɪk</w:t>
            </w:r>
          </w:p>
        </w:tc>
        <w:tc>
          <w:tcPr>
            <w:tcW w:w="1275" w:type="dxa"/>
            <w:shd w:val="clear" w:color="auto" w:fill="auto"/>
          </w:tcPr>
          <w:p w14:paraId="6967C4F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CFB9723" w14:textId="77777777" w:rsidR="000F4F82" w:rsidRPr="005F70FB" w:rsidRDefault="000F4F82" w:rsidP="00A551BF">
            <w:pPr>
              <w:pStyle w:val="TableCell0-0115Break"/>
            </w:pPr>
            <w:r w:rsidRPr="005F70FB">
              <w:t>lipstick</w:t>
            </w:r>
          </w:p>
        </w:tc>
      </w:tr>
      <w:tr w:rsidR="00AC23C4" w:rsidRPr="005F70FB" w14:paraId="0EE9179B" w14:textId="77777777" w:rsidTr="00BC00CF">
        <w:tc>
          <w:tcPr>
            <w:tcW w:w="240" w:type="dxa"/>
            <w:shd w:val="clear" w:color="auto" w:fill="auto"/>
          </w:tcPr>
          <w:p w14:paraId="79354129" w14:textId="77777777" w:rsidR="000F4F82" w:rsidRPr="005F70FB" w:rsidRDefault="000F4F82" w:rsidP="00A551BF">
            <w:pPr>
              <w:pStyle w:val="TableCell0-0115Break"/>
              <w:rPr>
                <w:rStyle w:val="ExampleSource"/>
              </w:rPr>
            </w:pPr>
          </w:p>
        </w:tc>
        <w:tc>
          <w:tcPr>
            <w:tcW w:w="1249" w:type="dxa"/>
            <w:shd w:val="clear" w:color="auto" w:fill="auto"/>
          </w:tcPr>
          <w:p w14:paraId="0B11B836" w14:textId="77777777" w:rsidR="000F4F82" w:rsidRPr="005F70FB" w:rsidRDefault="000F4F82" w:rsidP="00A551BF">
            <w:pPr>
              <w:pStyle w:val="TableCell0-0115Break"/>
              <w:rPr>
                <w:rStyle w:val="ChItalBold"/>
              </w:rPr>
            </w:pPr>
            <w:r w:rsidRPr="005F70FB">
              <w:rPr>
                <w:rStyle w:val="ChItalBold"/>
              </w:rPr>
              <w:t>liter</w:t>
            </w:r>
          </w:p>
        </w:tc>
        <w:tc>
          <w:tcPr>
            <w:tcW w:w="1587" w:type="dxa"/>
            <w:shd w:val="clear" w:color="auto" w:fill="auto"/>
          </w:tcPr>
          <w:p w14:paraId="41D49BE6" w14:textId="77777777" w:rsidR="000F4F82" w:rsidRPr="005F70FB" w:rsidRDefault="000F4F82" w:rsidP="00A551BF">
            <w:pPr>
              <w:pStyle w:val="TableCell0-0115Break"/>
              <w:rPr>
                <w:rStyle w:val="ChCharisSIL"/>
              </w:rPr>
            </w:pPr>
            <w:r w:rsidRPr="005F70FB">
              <w:rPr>
                <w:rStyle w:val="ChCharisSIL"/>
              </w:rPr>
              <w:t>ˈli.tɛ̞r̥</w:t>
            </w:r>
          </w:p>
        </w:tc>
        <w:tc>
          <w:tcPr>
            <w:tcW w:w="1275" w:type="dxa"/>
            <w:shd w:val="clear" w:color="auto" w:fill="auto"/>
          </w:tcPr>
          <w:p w14:paraId="146DADC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EB19D37" w14:textId="77777777" w:rsidR="000F4F82" w:rsidRPr="005F70FB" w:rsidRDefault="000F4F82" w:rsidP="00A551BF">
            <w:pPr>
              <w:pStyle w:val="TableCell0-0115Break"/>
            </w:pPr>
            <w:r w:rsidRPr="005F70FB">
              <w:t>liter</w:t>
            </w:r>
          </w:p>
        </w:tc>
      </w:tr>
      <w:tr w:rsidR="00AC23C4" w:rsidRPr="005F70FB" w14:paraId="4D6389C1" w14:textId="77777777" w:rsidTr="00BC00CF">
        <w:tc>
          <w:tcPr>
            <w:tcW w:w="240" w:type="dxa"/>
            <w:shd w:val="clear" w:color="auto" w:fill="auto"/>
          </w:tcPr>
          <w:p w14:paraId="1F3B59DF" w14:textId="77777777" w:rsidR="000F4F82" w:rsidRPr="005F70FB" w:rsidRDefault="000F4F82" w:rsidP="00A551BF">
            <w:pPr>
              <w:pStyle w:val="TableCell0-0115Break"/>
              <w:rPr>
                <w:rStyle w:val="ExampleSource"/>
              </w:rPr>
            </w:pPr>
          </w:p>
        </w:tc>
        <w:tc>
          <w:tcPr>
            <w:tcW w:w="1249" w:type="dxa"/>
            <w:shd w:val="clear" w:color="auto" w:fill="auto"/>
          </w:tcPr>
          <w:p w14:paraId="42F37B35" w14:textId="77777777" w:rsidR="000F4F82" w:rsidRPr="005F70FB" w:rsidRDefault="000F4F82" w:rsidP="00A551BF">
            <w:pPr>
              <w:pStyle w:val="TableCell0-0115Break"/>
              <w:rPr>
                <w:rStyle w:val="ChItalBold"/>
              </w:rPr>
            </w:pPr>
            <w:r w:rsidRPr="005F70FB">
              <w:rPr>
                <w:rStyle w:val="ChItalBold"/>
              </w:rPr>
              <w:t>lobi</w:t>
            </w:r>
          </w:p>
        </w:tc>
        <w:tc>
          <w:tcPr>
            <w:tcW w:w="1587" w:type="dxa"/>
            <w:shd w:val="clear" w:color="auto" w:fill="auto"/>
          </w:tcPr>
          <w:p w14:paraId="11CA66C4" w14:textId="77777777" w:rsidR="000F4F82" w:rsidRPr="005F70FB" w:rsidRDefault="000F4F82" w:rsidP="00A551BF">
            <w:pPr>
              <w:pStyle w:val="TableCell0-0115Break"/>
              <w:rPr>
                <w:rStyle w:val="ChCharisSIL"/>
              </w:rPr>
            </w:pPr>
            <w:r w:rsidRPr="005F70FB">
              <w:rPr>
                <w:rStyle w:val="ChCharisSIL"/>
              </w:rPr>
              <w:t>ˈlɔ.bi</w:t>
            </w:r>
          </w:p>
        </w:tc>
        <w:tc>
          <w:tcPr>
            <w:tcW w:w="1275" w:type="dxa"/>
            <w:shd w:val="clear" w:color="auto" w:fill="auto"/>
          </w:tcPr>
          <w:p w14:paraId="1CD51DC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6E369ED" w14:textId="77777777" w:rsidR="000F4F82" w:rsidRPr="005F70FB" w:rsidRDefault="000F4F82" w:rsidP="00A551BF">
            <w:pPr>
              <w:pStyle w:val="TableCell0-0115Break"/>
            </w:pPr>
            <w:r w:rsidRPr="005F70FB">
              <w:t>lobby</w:t>
            </w:r>
          </w:p>
        </w:tc>
      </w:tr>
      <w:tr w:rsidR="00AC23C4" w:rsidRPr="005F70FB" w14:paraId="1C03DF7C" w14:textId="77777777" w:rsidTr="00BC00CF">
        <w:tc>
          <w:tcPr>
            <w:tcW w:w="240" w:type="dxa"/>
            <w:shd w:val="clear" w:color="auto" w:fill="auto"/>
          </w:tcPr>
          <w:p w14:paraId="7EA89716" w14:textId="77777777" w:rsidR="000F4F82" w:rsidRPr="005F70FB" w:rsidRDefault="000F4F82" w:rsidP="00A551BF">
            <w:pPr>
              <w:pStyle w:val="TableCell0-0115Break"/>
              <w:rPr>
                <w:rStyle w:val="ExampleSource"/>
              </w:rPr>
            </w:pPr>
          </w:p>
        </w:tc>
        <w:tc>
          <w:tcPr>
            <w:tcW w:w="1249" w:type="dxa"/>
            <w:shd w:val="clear" w:color="auto" w:fill="auto"/>
          </w:tcPr>
          <w:p w14:paraId="24B92F5D" w14:textId="77777777" w:rsidR="000F4F82" w:rsidRPr="005F70FB" w:rsidRDefault="000F4F82" w:rsidP="00A551BF">
            <w:pPr>
              <w:pStyle w:val="TableCell0-0115Break"/>
              <w:rPr>
                <w:rStyle w:val="ChItalBold"/>
              </w:rPr>
            </w:pPr>
            <w:r w:rsidRPr="005F70FB">
              <w:rPr>
                <w:rStyle w:val="ChItalBold"/>
              </w:rPr>
              <w:t>logat</w:t>
            </w:r>
          </w:p>
        </w:tc>
        <w:tc>
          <w:tcPr>
            <w:tcW w:w="1587" w:type="dxa"/>
            <w:shd w:val="clear" w:color="auto" w:fill="auto"/>
          </w:tcPr>
          <w:p w14:paraId="6F5ACCBD" w14:textId="77777777" w:rsidR="000F4F82" w:rsidRPr="005F70FB" w:rsidRDefault="000F4F82" w:rsidP="00A551BF">
            <w:pPr>
              <w:pStyle w:val="TableCell0-0115Break"/>
              <w:rPr>
                <w:rStyle w:val="ChCharisSIL"/>
              </w:rPr>
            </w:pPr>
            <w:r w:rsidRPr="005F70FB">
              <w:rPr>
                <w:rStyle w:val="ChCharisSIL"/>
              </w:rPr>
              <w:t>ˈlɔ.gɐt̚</w:t>
            </w:r>
          </w:p>
        </w:tc>
        <w:tc>
          <w:tcPr>
            <w:tcW w:w="1275" w:type="dxa"/>
            <w:shd w:val="clear" w:color="auto" w:fill="auto"/>
          </w:tcPr>
          <w:p w14:paraId="096D533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21E35D4" w14:textId="790B9674" w:rsidR="000F4F82" w:rsidRPr="005F70FB" w:rsidRDefault="00AF2D24" w:rsidP="00A551BF">
            <w:pPr>
              <w:pStyle w:val="TableCell0-0115Break"/>
            </w:pPr>
            <w:r w:rsidRPr="005F70FB">
              <w:t>speech variety</w:t>
            </w:r>
          </w:p>
        </w:tc>
      </w:tr>
      <w:tr w:rsidR="00AC23C4" w:rsidRPr="005F70FB" w14:paraId="777513DB" w14:textId="77777777" w:rsidTr="00BC00CF">
        <w:tc>
          <w:tcPr>
            <w:tcW w:w="240" w:type="dxa"/>
            <w:shd w:val="clear" w:color="auto" w:fill="auto"/>
          </w:tcPr>
          <w:p w14:paraId="5BA146E0" w14:textId="77777777" w:rsidR="000F4F82" w:rsidRPr="005F70FB" w:rsidRDefault="000F4F82" w:rsidP="00A551BF">
            <w:pPr>
              <w:pStyle w:val="TableCell0-0115Break"/>
              <w:rPr>
                <w:rStyle w:val="ExampleSource"/>
              </w:rPr>
            </w:pPr>
          </w:p>
        </w:tc>
        <w:tc>
          <w:tcPr>
            <w:tcW w:w="1249" w:type="dxa"/>
            <w:shd w:val="clear" w:color="auto" w:fill="auto"/>
          </w:tcPr>
          <w:p w14:paraId="5528ED5E" w14:textId="77777777" w:rsidR="000F4F82" w:rsidRPr="005F70FB" w:rsidRDefault="000F4F82" w:rsidP="00A551BF">
            <w:pPr>
              <w:pStyle w:val="TableCell0-0115Break"/>
              <w:rPr>
                <w:rStyle w:val="ChItalBold"/>
              </w:rPr>
            </w:pPr>
            <w:r w:rsidRPr="005F70FB">
              <w:rPr>
                <w:rStyle w:val="ChItalBold"/>
              </w:rPr>
              <w:t>lokasi</w:t>
            </w:r>
          </w:p>
        </w:tc>
        <w:tc>
          <w:tcPr>
            <w:tcW w:w="1587" w:type="dxa"/>
            <w:shd w:val="clear" w:color="auto" w:fill="auto"/>
          </w:tcPr>
          <w:p w14:paraId="1E2721DE" w14:textId="77777777" w:rsidR="000F4F82" w:rsidRPr="005F70FB" w:rsidRDefault="000F4F82" w:rsidP="00A551BF">
            <w:pPr>
              <w:pStyle w:val="TableCell0-0115Break"/>
              <w:rPr>
                <w:rStyle w:val="ChCharisSIL"/>
              </w:rPr>
            </w:pPr>
            <w:r w:rsidRPr="005F70FB">
              <w:rPr>
                <w:rStyle w:val="ChCharisSIL"/>
              </w:rPr>
              <w:t>lɔ.ˈka.si</w:t>
            </w:r>
          </w:p>
        </w:tc>
        <w:tc>
          <w:tcPr>
            <w:tcW w:w="1275" w:type="dxa"/>
            <w:shd w:val="clear" w:color="auto" w:fill="auto"/>
          </w:tcPr>
          <w:p w14:paraId="5E4AF8A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D31B837" w14:textId="77777777" w:rsidR="000F4F82" w:rsidRPr="005F70FB" w:rsidRDefault="000F4F82" w:rsidP="00A551BF">
            <w:pPr>
              <w:pStyle w:val="TableCell0-0115Break"/>
            </w:pPr>
            <w:r w:rsidRPr="005F70FB">
              <w:t>location</w:t>
            </w:r>
          </w:p>
        </w:tc>
      </w:tr>
      <w:tr w:rsidR="00AC23C4" w:rsidRPr="005F70FB" w14:paraId="11D0F56B" w14:textId="77777777" w:rsidTr="00BC00CF">
        <w:tc>
          <w:tcPr>
            <w:tcW w:w="240" w:type="dxa"/>
            <w:shd w:val="clear" w:color="auto" w:fill="auto"/>
          </w:tcPr>
          <w:p w14:paraId="6187BEC1" w14:textId="77777777" w:rsidR="000F4F82" w:rsidRPr="005F70FB" w:rsidRDefault="000F4F82" w:rsidP="00A551BF">
            <w:pPr>
              <w:pStyle w:val="TableCell0-0115Break"/>
              <w:rPr>
                <w:rStyle w:val="ExampleSource"/>
              </w:rPr>
            </w:pPr>
          </w:p>
        </w:tc>
        <w:tc>
          <w:tcPr>
            <w:tcW w:w="1249" w:type="dxa"/>
            <w:shd w:val="clear" w:color="auto" w:fill="auto"/>
          </w:tcPr>
          <w:p w14:paraId="2FADD83E" w14:textId="77777777" w:rsidR="000F4F82" w:rsidRPr="005F70FB" w:rsidRDefault="000F4F82" w:rsidP="00A551BF">
            <w:pPr>
              <w:pStyle w:val="TableCell0-0115Break"/>
              <w:rPr>
                <w:rStyle w:val="ChItalBold"/>
              </w:rPr>
            </w:pPr>
            <w:r w:rsidRPr="005F70FB">
              <w:rPr>
                <w:rStyle w:val="ChItalBold"/>
              </w:rPr>
              <w:t>lonceng</w:t>
            </w:r>
          </w:p>
        </w:tc>
        <w:tc>
          <w:tcPr>
            <w:tcW w:w="1587" w:type="dxa"/>
            <w:shd w:val="clear" w:color="auto" w:fill="auto"/>
          </w:tcPr>
          <w:p w14:paraId="3B4D8C1B" w14:textId="77777777" w:rsidR="000F4F82" w:rsidRPr="005F70FB" w:rsidRDefault="000F4F82" w:rsidP="00A551BF">
            <w:pPr>
              <w:pStyle w:val="TableCell0-0115Break"/>
              <w:rPr>
                <w:rStyle w:val="ChCharisSIL"/>
              </w:rPr>
            </w:pPr>
            <w:r w:rsidRPr="005F70FB">
              <w:rPr>
                <w:rStyle w:val="ChCharisSIL"/>
              </w:rPr>
              <w:t>ˈlɔ̞n.tʃɛ̞ŋ</w:t>
            </w:r>
          </w:p>
        </w:tc>
        <w:tc>
          <w:tcPr>
            <w:tcW w:w="1275" w:type="dxa"/>
            <w:shd w:val="clear" w:color="auto" w:fill="auto"/>
          </w:tcPr>
          <w:p w14:paraId="2904A98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2E8389F" w14:textId="77777777" w:rsidR="000F4F82" w:rsidRPr="005F70FB" w:rsidRDefault="000F4F82" w:rsidP="00A551BF">
            <w:pPr>
              <w:pStyle w:val="TableCell0-0115Break"/>
            </w:pPr>
            <w:r w:rsidRPr="005F70FB">
              <w:t>bell</w:t>
            </w:r>
          </w:p>
        </w:tc>
      </w:tr>
      <w:tr w:rsidR="00AC23C4" w:rsidRPr="005F70FB" w14:paraId="054992ED" w14:textId="77777777" w:rsidTr="00BC00CF">
        <w:tc>
          <w:tcPr>
            <w:tcW w:w="240" w:type="dxa"/>
            <w:shd w:val="clear" w:color="auto" w:fill="auto"/>
          </w:tcPr>
          <w:p w14:paraId="1863D28E" w14:textId="77777777" w:rsidR="000F4F82" w:rsidRPr="005F70FB" w:rsidRDefault="000F4F82" w:rsidP="000F4F82">
            <w:pPr>
              <w:pStyle w:val="TableCell0-2115ptBreak"/>
              <w:rPr>
                <w:rStyle w:val="ExampleSource"/>
              </w:rPr>
            </w:pPr>
          </w:p>
        </w:tc>
        <w:tc>
          <w:tcPr>
            <w:tcW w:w="1249" w:type="dxa"/>
            <w:shd w:val="clear" w:color="auto" w:fill="auto"/>
          </w:tcPr>
          <w:p w14:paraId="48914C68" w14:textId="77777777" w:rsidR="000F4F82" w:rsidRPr="005F70FB" w:rsidRDefault="000F4F82" w:rsidP="000F4F82">
            <w:pPr>
              <w:pStyle w:val="TableCell0-2115ptBreak"/>
              <w:rPr>
                <w:rStyle w:val="ChItalBold"/>
              </w:rPr>
            </w:pPr>
            <w:r w:rsidRPr="005F70FB">
              <w:rPr>
                <w:rStyle w:val="ChItalBold"/>
              </w:rPr>
              <w:t>los</w:t>
            </w:r>
          </w:p>
        </w:tc>
        <w:tc>
          <w:tcPr>
            <w:tcW w:w="1587" w:type="dxa"/>
            <w:shd w:val="clear" w:color="auto" w:fill="auto"/>
          </w:tcPr>
          <w:p w14:paraId="092CFBD0" w14:textId="77777777" w:rsidR="000F4F82" w:rsidRPr="005F70FB" w:rsidRDefault="000F4F82" w:rsidP="000F4F82">
            <w:pPr>
              <w:pStyle w:val="TableCell0-2115ptBreak"/>
              <w:rPr>
                <w:rStyle w:val="ChCharisSIL"/>
              </w:rPr>
            </w:pPr>
            <w:r w:rsidRPr="005F70FB">
              <w:rPr>
                <w:rStyle w:val="ChCharisSIL"/>
              </w:rPr>
              <w:t>ˈlɔ̞s</w:t>
            </w:r>
          </w:p>
        </w:tc>
        <w:tc>
          <w:tcPr>
            <w:tcW w:w="1275" w:type="dxa"/>
            <w:shd w:val="clear" w:color="auto" w:fill="auto"/>
          </w:tcPr>
          <w:p w14:paraId="1DC51FB9" w14:textId="77777777" w:rsidR="000F4F82" w:rsidRPr="005F70FB" w:rsidRDefault="000F4F82" w:rsidP="000F4F82">
            <w:pPr>
              <w:pStyle w:val="TableCell0-2115ptBreak"/>
              <w:rPr>
                <w:rStyle w:val="ChSmallCaps"/>
              </w:rPr>
            </w:pPr>
            <w:r w:rsidRPr="005F70FB">
              <w:rPr>
                <w:rStyle w:val="ChSmallCaps"/>
              </w:rPr>
              <w:t>v.bi</w:t>
            </w:r>
          </w:p>
        </w:tc>
        <w:tc>
          <w:tcPr>
            <w:tcW w:w="2379" w:type="dxa"/>
            <w:shd w:val="clear" w:color="auto" w:fill="auto"/>
          </w:tcPr>
          <w:p w14:paraId="2E5EC8C9" w14:textId="77777777" w:rsidR="000F4F82" w:rsidRPr="005F70FB" w:rsidRDefault="000F4F82" w:rsidP="000F4F82">
            <w:pPr>
              <w:pStyle w:val="TableCell0-2115ptBreak"/>
            </w:pPr>
            <w:r w:rsidRPr="005F70FB">
              <w:t>loosen</w:t>
            </w:r>
          </w:p>
        </w:tc>
      </w:tr>
      <w:tr w:rsidR="00AC23C4" w:rsidRPr="005F70FB" w14:paraId="7B40F0F1" w14:textId="77777777" w:rsidTr="00BC00CF">
        <w:tc>
          <w:tcPr>
            <w:tcW w:w="240" w:type="dxa"/>
            <w:shd w:val="clear" w:color="auto" w:fill="auto"/>
          </w:tcPr>
          <w:p w14:paraId="729641A5" w14:textId="77777777" w:rsidR="000F4F82" w:rsidRPr="005F70FB" w:rsidRDefault="000F4F82" w:rsidP="000F4F82">
            <w:pPr>
              <w:pStyle w:val="TableCell2-2"/>
              <w:rPr>
                <w:rStyle w:val="ExampleSource"/>
              </w:rPr>
            </w:pPr>
          </w:p>
        </w:tc>
        <w:tc>
          <w:tcPr>
            <w:tcW w:w="1249" w:type="dxa"/>
            <w:shd w:val="clear" w:color="auto" w:fill="auto"/>
          </w:tcPr>
          <w:p w14:paraId="096155F3" w14:textId="77777777" w:rsidR="000F4F82" w:rsidRPr="005F70FB" w:rsidRDefault="000F4F82" w:rsidP="000F4F82">
            <w:pPr>
              <w:pStyle w:val="TableCell2-2"/>
              <w:rPr>
                <w:rStyle w:val="ChBold"/>
              </w:rPr>
            </w:pPr>
            <w:r w:rsidRPr="005F70FB">
              <w:rPr>
                <w:rStyle w:val="ChBold"/>
              </w:rPr>
              <w:t>M</w:t>
            </w:r>
          </w:p>
        </w:tc>
        <w:tc>
          <w:tcPr>
            <w:tcW w:w="1587" w:type="dxa"/>
            <w:shd w:val="clear" w:color="auto" w:fill="auto"/>
          </w:tcPr>
          <w:p w14:paraId="762AFA41" w14:textId="77777777" w:rsidR="000F4F82" w:rsidRPr="005F70FB" w:rsidRDefault="000F4F82" w:rsidP="000F4F82">
            <w:pPr>
              <w:pStyle w:val="TableCell2-2"/>
            </w:pPr>
          </w:p>
        </w:tc>
        <w:tc>
          <w:tcPr>
            <w:tcW w:w="1275" w:type="dxa"/>
            <w:shd w:val="clear" w:color="auto" w:fill="auto"/>
          </w:tcPr>
          <w:p w14:paraId="69CF8B8B" w14:textId="77777777" w:rsidR="000F4F82" w:rsidRPr="005F70FB" w:rsidRDefault="000F4F82" w:rsidP="000F4F82">
            <w:pPr>
              <w:pStyle w:val="TableCell2-2"/>
            </w:pPr>
          </w:p>
        </w:tc>
        <w:tc>
          <w:tcPr>
            <w:tcW w:w="2379" w:type="dxa"/>
            <w:shd w:val="clear" w:color="auto" w:fill="auto"/>
          </w:tcPr>
          <w:p w14:paraId="5A293E1E" w14:textId="77777777" w:rsidR="000F4F82" w:rsidRPr="005F70FB" w:rsidRDefault="000F4F82" w:rsidP="000F4F82">
            <w:pPr>
              <w:pStyle w:val="TableCell2-2"/>
            </w:pPr>
          </w:p>
        </w:tc>
      </w:tr>
      <w:tr w:rsidR="00AC23C4" w:rsidRPr="005F70FB" w14:paraId="19A9757B" w14:textId="77777777" w:rsidTr="00BC00CF">
        <w:tc>
          <w:tcPr>
            <w:tcW w:w="240" w:type="dxa"/>
            <w:shd w:val="clear" w:color="auto" w:fill="auto"/>
          </w:tcPr>
          <w:p w14:paraId="05684AE9"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0D0E7BC7" w14:textId="77777777" w:rsidR="000F4F82" w:rsidRPr="005F70FB" w:rsidRDefault="000F4F82" w:rsidP="00A551BF">
            <w:pPr>
              <w:pStyle w:val="TableCell0-0115Break"/>
              <w:rPr>
                <w:rStyle w:val="ChItalBold"/>
              </w:rPr>
            </w:pPr>
            <w:r w:rsidRPr="005F70FB">
              <w:rPr>
                <w:rStyle w:val="ChItalBold"/>
              </w:rPr>
              <w:t>maaf</w:t>
            </w:r>
          </w:p>
        </w:tc>
        <w:tc>
          <w:tcPr>
            <w:tcW w:w="1587" w:type="dxa"/>
            <w:shd w:val="clear" w:color="auto" w:fill="auto"/>
          </w:tcPr>
          <w:p w14:paraId="7FAF3E6E" w14:textId="77777777" w:rsidR="000F4F82" w:rsidRPr="005F70FB" w:rsidRDefault="000F4F82" w:rsidP="00A551BF">
            <w:pPr>
              <w:pStyle w:val="TableCell0-0115Break"/>
              <w:rPr>
                <w:rStyle w:val="ChCharisSIL"/>
              </w:rPr>
            </w:pPr>
            <w:r w:rsidRPr="005F70FB">
              <w:rPr>
                <w:rStyle w:val="ChCharisSIL"/>
              </w:rPr>
              <w:t>ma.ˈɐf</w:t>
            </w:r>
          </w:p>
        </w:tc>
        <w:tc>
          <w:tcPr>
            <w:tcW w:w="1275" w:type="dxa"/>
            <w:shd w:val="clear" w:color="auto" w:fill="auto"/>
          </w:tcPr>
          <w:p w14:paraId="00FB0A8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9D0C885" w14:textId="77777777" w:rsidR="000F4F82" w:rsidRPr="005F70FB" w:rsidRDefault="000F4F82" w:rsidP="00A551BF">
            <w:pPr>
              <w:pStyle w:val="TableCell0-0115Break"/>
            </w:pPr>
            <w:r w:rsidRPr="005F70FB">
              <w:t>pardon</w:t>
            </w:r>
          </w:p>
        </w:tc>
      </w:tr>
      <w:tr w:rsidR="00AC23C4" w:rsidRPr="005F70FB" w14:paraId="6526C3CD" w14:textId="77777777" w:rsidTr="00BC00CF">
        <w:tc>
          <w:tcPr>
            <w:tcW w:w="240" w:type="dxa"/>
            <w:shd w:val="clear" w:color="auto" w:fill="auto"/>
          </w:tcPr>
          <w:p w14:paraId="150CA27D" w14:textId="77777777" w:rsidR="000F4F82" w:rsidRPr="005F70FB" w:rsidRDefault="000F4F82" w:rsidP="00A551BF">
            <w:pPr>
              <w:pStyle w:val="TableCell0-0115Break"/>
              <w:rPr>
                <w:rStyle w:val="ExampleSource"/>
              </w:rPr>
            </w:pPr>
          </w:p>
        </w:tc>
        <w:tc>
          <w:tcPr>
            <w:tcW w:w="1249" w:type="dxa"/>
            <w:shd w:val="clear" w:color="auto" w:fill="auto"/>
          </w:tcPr>
          <w:p w14:paraId="20C24EBC" w14:textId="77777777" w:rsidR="000F4F82" w:rsidRPr="005F70FB" w:rsidRDefault="000F4F82" w:rsidP="00A551BF">
            <w:pPr>
              <w:pStyle w:val="TableCell0-0115Break"/>
              <w:rPr>
                <w:rStyle w:val="ChItalBold"/>
              </w:rPr>
            </w:pPr>
            <w:r w:rsidRPr="005F70FB">
              <w:rPr>
                <w:rStyle w:val="ChItalBold"/>
              </w:rPr>
              <w:t>mahir</w:t>
            </w:r>
          </w:p>
        </w:tc>
        <w:tc>
          <w:tcPr>
            <w:tcW w:w="1587" w:type="dxa"/>
            <w:shd w:val="clear" w:color="auto" w:fill="auto"/>
          </w:tcPr>
          <w:p w14:paraId="5953340C" w14:textId="77777777" w:rsidR="000F4F82" w:rsidRPr="005F70FB" w:rsidRDefault="000F4F82" w:rsidP="00A551BF">
            <w:pPr>
              <w:pStyle w:val="TableCell0-0115Break"/>
              <w:rPr>
                <w:rStyle w:val="ChCharisSIL"/>
              </w:rPr>
            </w:pPr>
            <w:r w:rsidRPr="005F70FB">
              <w:rPr>
                <w:rStyle w:val="ChCharisSIL"/>
              </w:rPr>
              <w:t>ˈma.hɪr̥</w:t>
            </w:r>
          </w:p>
        </w:tc>
        <w:tc>
          <w:tcPr>
            <w:tcW w:w="1275" w:type="dxa"/>
            <w:shd w:val="clear" w:color="auto" w:fill="auto"/>
          </w:tcPr>
          <w:p w14:paraId="6800A193"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7B436FD9" w14:textId="77777777" w:rsidR="000F4F82" w:rsidRPr="005F70FB" w:rsidRDefault="000F4F82" w:rsidP="00A551BF">
            <w:pPr>
              <w:pStyle w:val="TableCell0-0115Break"/>
            </w:pPr>
            <w:r w:rsidRPr="005F70FB">
              <w:t>master</w:t>
            </w:r>
          </w:p>
        </w:tc>
      </w:tr>
      <w:tr w:rsidR="00AC23C4" w:rsidRPr="005F70FB" w14:paraId="6B9C7437" w14:textId="77777777" w:rsidTr="00BC00CF">
        <w:tc>
          <w:tcPr>
            <w:tcW w:w="240" w:type="dxa"/>
            <w:shd w:val="clear" w:color="auto" w:fill="auto"/>
          </w:tcPr>
          <w:p w14:paraId="1B3285F0"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C490254" w14:textId="77777777" w:rsidR="000F4F82" w:rsidRPr="005F70FB" w:rsidRDefault="000F4F82" w:rsidP="00A551BF">
            <w:pPr>
              <w:pStyle w:val="TableCell0-0115Break"/>
              <w:rPr>
                <w:rStyle w:val="ChItalBold"/>
              </w:rPr>
            </w:pPr>
            <w:r w:rsidRPr="005F70FB">
              <w:rPr>
                <w:rStyle w:val="ChItalBold"/>
              </w:rPr>
              <w:t>majelis</w:t>
            </w:r>
          </w:p>
        </w:tc>
        <w:tc>
          <w:tcPr>
            <w:tcW w:w="1587" w:type="dxa"/>
            <w:shd w:val="clear" w:color="auto" w:fill="auto"/>
          </w:tcPr>
          <w:p w14:paraId="17EB4EEC" w14:textId="77777777" w:rsidR="000F4F82" w:rsidRPr="005F70FB" w:rsidRDefault="000F4F82" w:rsidP="00A551BF">
            <w:pPr>
              <w:pStyle w:val="TableCell0-0115Break"/>
              <w:rPr>
                <w:rStyle w:val="ChCharisSIL"/>
              </w:rPr>
            </w:pPr>
            <w:r w:rsidRPr="005F70FB">
              <w:rPr>
                <w:rStyle w:val="ChCharisSIL"/>
              </w:rPr>
              <w:t>ˌma.dʒɛ.ˈlɪs</w:t>
            </w:r>
          </w:p>
        </w:tc>
        <w:tc>
          <w:tcPr>
            <w:tcW w:w="1275" w:type="dxa"/>
            <w:shd w:val="clear" w:color="auto" w:fill="auto"/>
          </w:tcPr>
          <w:p w14:paraId="393F77B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2DFB7D6" w14:textId="77777777" w:rsidR="000F4F82" w:rsidRPr="005F70FB" w:rsidRDefault="000F4F82" w:rsidP="00A551BF">
            <w:pPr>
              <w:pStyle w:val="TableCell0-0115Break"/>
            </w:pPr>
            <w:r w:rsidRPr="005F70FB">
              <w:t>church elder</w:t>
            </w:r>
          </w:p>
        </w:tc>
      </w:tr>
      <w:tr w:rsidR="00AC23C4" w:rsidRPr="005F70FB" w14:paraId="4CE8149C" w14:textId="77777777" w:rsidTr="00BC00CF">
        <w:tc>
          <w:tcPr>
            <w:tcW w:w="240" w:type="dxa"/>
            <w:shd w:val="clear" w:color="auto" w:fill="auto"/>
          </w:tcPr>
          <w:p w14:paraId="6C235C43" w14:textId="77777777" w:rsidR="000F4F82" w:rsidRPr="005F70FB" w:rsidRDefault="000F4F82" w:rsidP="00A551BF">
            <w:pPr>
              <w:pStyle w:val="TableCell0-0115Break"/>
              <w:rPr>
                <w:rStyle w:val="ExampleSource"/>
              </w:rPr>
            </w:pPr>
          </w:p>
        </w:tc>
        <w:tc>
          <w:tcPr>
            <w:tcW w:w="1249" w:type="dxa"/>
            <w:shd w:val="clear" w:color="auto" w:fill="auto"/>
          </w:tcPr>
          <w:p w14:paraId="239760F7" w14:textId="77777777" w:rsidR="000F4F82" w:rsidRPr="005F70FB" w:rsidRDefault="000F4F82" w:rsidP="00A551BF">
            <w:pPr>
              <w:pStyle w:val="TableCell0-0115Break"/>
              <w:rPr>
                <w:rStyle w:val="ChItalBold"/>
              </w:rPr>
            </w:pPr>
            <w:r w:rsidRPr="005F70FB">
              <w:rPr>
                <w:rStyle w:val="ChItalBold"/>
              </w:rPr>
              <w:t>makam</w:t>
            </w:r>
          </w:p>
        </w:tc>
        <w:tc>
          <w:tcPr>
            <w:tcW w:w="1587" w:type="dxa"/>
            <w:shd w:val="clear" w:color="auto" w:fill="auto"/>
          </w:tcPr>
          <w:p w14:paraId="016FA97E" w14:textId="77777777" w:rsidR="000F4F82" w:rsidRPr="005F70FB" w:rsidRDefault="000F4F82" w:rsidP="00A551BF">
            <w:pPr>
              <w:pStyle w:val="TableCell0-0115Break"/>
              <w:rPr>
                <w:rStyle w:val="ChCharisSIL"/>
              </w:rPr>
            </w:pPr>
            <w:r w:rsidRPr="005F70FB">
              <w:rPr>
                <w:rStyle w:val="ChCharisSIL"/>
              </w:rPr>
              <w:t>ˈma.kɐm</w:t>
            </w:r>
          </w:p>
        </w:tc>
        <w:tc>
          <w:tcPr>
            <w:tcW w:w="1275" w:type="dxa"/>
            <w:shd w:val="clear" w:color="auto" w:fill="auto"/>
          </w:tcPr>
          <w:p w14:paraId="33C5FE5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BC53CF" w14:textId="77777777" w:rsidR="000F4F82" w:rsidRPr="005F70FB" w:rsidRDefault="000F4F82" w:rsidP="00A551BF">
            <w:pPr>
              <w:pStyle w:val="TableCell0-0115Break"/>
            </w:pPr>
            <w:r w:rsidRPr="005F70FB">
              <w:t>grave</w:t>
            </w:r>
          </w:p>
        </w:tc>
      </w:tr>
      <w:tr w:rsidR="00AC23C4" w:rsidRPr="005F70FB" w14:paraId="32AC2833" w14:textId="77777777" w:rsidTr="00BC00CF">
        <w:tc>
          <w:tcPr>
            <w:tcW w:w="240" w:type="dxa"/>
            <w:shd w:val="clear" w:color="auto" w:fill="auto"/>
          </w:tcPr>
          <w:p w14:paraId="7E6B961C" w14:textId="77777777" w:rsidR="000F4F82" w:rsidRPr="005F70FB" w:rsidRDefault="000F4F82" w:rsidP="00A551BF">
            <w:pPr>
              <w:pStyle w:val="TableCell0-0115Break"/>
              <w:rPr>
                <w:rStyle w:val="ExampleSource"/>
              </w:rPr>
            </w:pPr>
          </w:p>
        </w:tc>
        <w:tc>
          <w:tcPr>
            <w:tcW w:w="1249" w:type="dxa"/>
            <w:shd w:val="clear" w:color="auto" w:fill="auto"/>
          </w:tcPr>
          <w:p w14:paraId="006AB087" w14:textId="77777777" w:rsidR="000F4F82" w:rsidRPr="005F70FB" w:rsidRDefault="000F4F82" w:rsidP="00A551BF">
            <w:pPr>
              <w:pStyle w:val="TableCell0-0115Break"/>
              <w:rPr>
                <w:rStyle w:val="ChItalBold"/>
              </w:rPr>
            </w:pPr>
            <w:r w:rsidRPr="005F70FB">
              <w:rPr>
                <w:rStyle w:val="ChItalBold"/>
              </w:rPr>
              <w:t>makna</w:t>
            </w:r>
          </w:p>
        </w:tc>
        <w:tc>
          <w:tcPr>
            <w:tcW w:w="1587" w:type="dxa"/>
            <w:shd w:val="clear" w:color="auto" w:fill="auto"/>
          </w:tcPr>
          <w:p w14:paraId="1802E45E" w14:textId="77777777" w:rsidR="000F4F82" w:rsidRPr="005F70FB" w:rsidRDefault="000F4F82" w:rsidP="00A551BF">
            <w:pPr>
              <w:pStyle w:val="TableCell0-0115Break"/>
              <w:rPr>
                <w:rStyle w:val="ChCharisSIL"/>
              </w:rPr>
            </w:pPr>
            <w:r w:rsidRPr="005F70FB">
              <w:rPr>
                <w:rStyle w:val="ChCharisSIL"/>
              </w:rPr>
              <w:t>ˈmɐk̚.na</w:t>
            </w:r>
          </w:p>
        </w:tc>
        <w:tc>
          <w:tcPr>
            <w:tcW w:w="1275" w:type="dxa"/>
            <w:shd w:val="clear" w:color="auto" w:fill="auto"/>
          </w:tcPr>
          <w:p w14:paraId="41FF9BE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60CC347" w14:textId="77777777" w:rsidR="000F4F82" w:rsidRPr="005F70FB" w:rsidRDefault="000F4F82" w:rsidP="00A551BF">
            <w:pPr>
              <w:pStyle w:val="TableCell0-0115Break"/>
            </w:pPr>
            <w:r w:rsidRPr="005F70FB">
              <w:t>meaning</w:t>
            </w:r>
          </w:p>
        </w:tc>
      </w:tr>
      <w:tr w:rsidR="00AC23C4" w:rsidRPr="005F70FB" w14:paraId="1883D07A" w14:textId="77777777" w:rsidTr="00BC00CF">
        <w:tc>
          <w:tcPr>
            <w:tcW w:w="240" w:type="dxa"/>
            <w:shd w:val="clear" w:color="auto" w:fill="auto"/>
          </w:tcPr>
          <w:p w14:paraId="118F0938" w14:textId="77777777" w:rsidR="000F4F82" w:rsidRPr="005F70FB" w:rsidRDefault="000F4F82" w:rsidP="00A551BF">
            <w:pPr>
              <w:pStyle w:val="TableCell0-0115Break"/>
              <w:rPr>
                <w:rStyle w:val="ExampleSource"/>
              </w:rPr>
            </w:pPr>
          </w:p>
        </w:tc>
        <w:tc>
          <w:tcPr>
            <w:tcW w:w="1249" w:type="dxa"/>
            <w:shd w:val="clear" w:color="auto" w:fill="auto"/>
          </w:tcPr>
          <w:p w14:paraId="376150E8" w14:textId="77777777" w:rsidR="000F4F82" w:rsidRPr="005F70FB" w:rsidRDefault="000F4F82" w:rsidP="00A551BF">
            <w:pPr>
              <w:pStyle w:val="TableCell0-0115Break"/>
              <w:rPr>
                <w:rStyle w:val="ChItalBold"/>
              </w:rPr>
            </w:pPr>
            <w:r w:rsidRPr="005F70FB">
              <w:rPr>
                <w:rStyle w:val="ChItalBold"/>
              </w:rPr>
              <w:t>maksut</w:t>
            </w:r>
          </w:p>
        </w:tc>
        <w:tc>
          <w:tcPr>
            <w:tcW w:w="1587" w:type="dxa"/>
            <w:shd w:val="clear" w:color="auto" w:fill="auto"/>
          </w:tcPr>
          <w:p w14:paraId="2B69AA86" w14:textId="77777777" w:rsidR="000F4F82" w:rsidRPr="005F70FB" w:rsidRDefault="000F4F82" w:rsidP="00A551BF">
            <w:pPr>
              <w:pStyle w:val="TableCell0-0115Break"/>
              <w:rPr>
                <w:rStyle w:val="ChCharisSIL"/>
              </w:rPr>
            </w:pPr>
            <w:r w:rsidRPr="005F70FB">
              <w:rPr>
                <w:rStyle w:val="ChCharisSIL"/>
              </w:rPr>
              <w:t>ˈmɐk̚.sʊt</w:t>
            </w:r>
          </w:p>
        </w:tc>
        <w:tc>
          <w:tcPr>
            <w:tcW w:w="1275" w:type="dxa"/>
            <w:shd w:val="clear" w:color="auto" w:fill="auto"/>
          </w:tcPr>
          <w:p w14:paraId="0FBFB32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8484B76" w14:textId="77777777" w:rsidR="000F4F82" w:rsidRPr="005F70FB" w:rsidRDefault="000F4F82" w:rsidP="00A551BF">
            <w:pPr>
              <w:pStyle w:val="TableCell0-0115Break"/>
            </w:pPr>
            <w:r w:rsidRPr="005F70FB">
              <w:t>purpose</w:t>
            </w:r>
          </w:p>
        </w:tc>
      </w:tr>
      <w:tr w:rsidR="00AC23C4" w:rsidRPr="005F70FB" w14:paraId="60796B11" w14:textId="77777777" w:rsidTr="00BC00CF">
        <w:tc>
          <w:tcPr>
            <w:tcW w:w="240" w:type="dxa"/>
            <w:shd w:val="clear" w:color="auto" w:fill="auto"/>
          </w:tcPr>
          <w:p w14:paraId="13E18D4C" w14:textId="77777777" w:rsidR="000F4F82" w:rsidRPr="005F70FB" w:rsidRDefault="000F4F82" w:rsidP="00A551BF">
            <w:pPr>
              <w:pStyle w:val="TableCell0-0115Break"/>
              <w:rPr>
                <w:rStyle w:val="ExampleSource"/>
              </w:rPr>
            </w:pPr>
          </w:p>
        </w:tc>
        <w:tc>
          <w:tcPr>
            <w:tcW w:w="1249" w:type="dxa"/>
            <w:shd w:val="clear" w:color="auto" w:fill="auto"/>
          </w:tcPr>
          <w:p w14:paraId="4EF66032" w14:textId="77777777" w:rsidR="000F4F82" w:rsidRPr="005F70FB" w:rsidRDefault="000F4F82" w:rsidP="00A551BF">
            <w:pPr>
              <w:pStyle w:val="TableCell0-0115Break"/>
              <w:rPr>
                <w:rStyle w:val="ChItalBold"/>
              </w:rPr>
            </w:pPr>
            <w:r w:rsidRPr="005F70FB">
              <w:rPr>
                <w:rStyle w:val="ChItalBold"/>
              </w:rPr>
              <w:t>malaria</w:t>
            </w:r>
          </w:p>
        </w:tc>
        <w:tc>
          <w:tcPr>
            <w:tcW w:w="1587" w:type="dxa"/>
            <w:shd w:val="clear" w:color="auto" w:fill="auto"/>
          </w:tcPr>
          <w:p w14:paraId="5CD531DC" w14:textId="77777777" w:rsidR="000F4F82" w:rsidRPr="005F70FB" w:rsidRDefault="000F4F82" w:rsidP="00A551BF">
            <w:pPr>
              <w:pStyle w:val="TableCell0-0115Break"/>
              <w:rPr>
                <w:rStyle w:val="ChCharisSIL"/>
              </w:rPr>
            </w:pPr>
            <w:r w:rsidRPr="005F70FB">
              <w:rPr>
                <w:rStyle w:val="ChCharisSIL"/>
              </w:rPr>
              <w:t>ˌma.la.ˈɾi.a</w:t>
            </w:r>
          </w:p>
        </w:tc>
        <w:tc>
          <w:tcPr>
            <w:tcW w:w="1275" w:type="dxa"/>
            <w:shd w:val="clear" w:color="auto" w:fill="auto"/>
          </w:tcPr>
          <w:p w14:paraId="79E69AA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EC757A1" w14:textId="77777777" w:rsidR="000F4F82" w:rsidRPr="005F70FB" w:rsidRDefault="000F4F82" w:rsidP="00A551BF">
            <w:pPr>
              <w:pStyle w:val="TableCell0-0115Break"/>
            </w:pPr>
            <w:r w:rsidRPr="005F70FB">
              <w:t>malaria</w:t>
            </w:r>
          </w:p>
        </w:tc>
      </w:tr>
      <w:tr w:rsidR="00AC23C4" w:rsidRPr="005F70FB" w14:paraId="3BF66635" w14:textId="77777777" w:rsidTr="00BC00CF">
        <w:tc>
          <w:tcPr>
            <w:tcW w:w="240" w:type="dxa"/>
            <w:shd w:val="clear" w:color="auto" w:fill="auto"/>
          </w:tcPr>
          <w:p w14:paraId="2D0D5221" w14:textId="77777777" w:rsidR="000F4F82" w:rsidRPr="005F70FB" w:rsidRDefault="000F4F82" w:rsidP="00A551BF">
            <w:pPr>
              <w:pStyle w:val="TableCell0-0115Break"/>
              <w:rPr>
                <w:rStyle w:val="ExampleSource"/>
              </w:rPr>
            </w:pPr>
          </w:p>
        </w:tc>
        <w:tc>
          <w:tcPr>
            <w:tcW w:w="1249" w:type="dxa"/>
            <w:shd w:val="clear" w:color="auto" w:fill="auto"/>
          </w:tcPr>
          <w:p w14:paraId="7314857D" w14:textId="77777777" w:rsidR="000F4F82" w:rsidRPr="005F70FB" w:rsidRDefault="000F4F82" w:rsidP="00A551BF">
            <w:pPr>
              <w:pStyle w:val="TableCell0-0115Break"/>
              <w:rPr>
                <w:rStyle w:val="ChItalBold"/>
              </w:rPr>
            </w:pPr>
            <w:r w:rsidRPr="005F70FB">
              <w:rPr>
                <w:rStyle w:val="ChItalBold"/>
              </w:rPr>
              <w:t>malaykat</w:t>
            </w:r>
          </w:p>
        </w:tc>
        <w:tc>
          <w:tcPr>
            <w:tcW w:w="1587" w:type="dxa"/>
            <w:shd w:val="clear" w:color="auto" w:fill="auto"/>
          </w:tcPr>
          <w:p w14:paraId="755213E1" w14:textId="77777777" w:rsidR="000F4F82" w:rsidRPr="005F70FB" w:rsidRDefault="000F4F82" w:rsidP="00A551BF">
            <w:pPr>
              <w:pStyle w:val="TableCell0-0115Break"/>
              <w:rPr>
                <w:rStyle w:val="ChCharisSIL"/>
              </w:rPr>
            </w:pPr>
            <w:r w:rsidRPr="005F70FB">
              <w:rPr>
                <w:rStyle w:val="ChCharisSIL"/>
              </w:rPr>
              <w:t>ma.ˈlɐj.kɐt̚</w:t>
            </w:r>
          </w:p>
        </w:tc>
        <w:tc>
          <w:tcPr>
            <w:tcW w:w="1275" w:type="dxa"/>
            <w:shd w:val="clear" w:color="auto" w:fill="auto"/>
          </w:tcPr>
          <w:p w14:paraId="68D1882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9617C9D" w14:textId="77777777" w:rsidR="000F4F82" w:rsidRPr="005F70FB" w:rsidRDefault="000F4F82" w:rsidP="00A551BF">
            <w:pPr>
              <w:pStyle w:val="TableCell0-0115Break"/>
            </w:pPr>
            <w:r w:rsidRPr="005F70FB">
              <w:t>angel</w:t>
            </w:r>
          </w:p>
        </w:tc>
      </w:tr>
      <w:tr w:rsidR="00AC23C4" w:rsidRPr="005F70FB" w14:paraId="0582DC74" w14:textId="77777777" w:rsidTr="00BC00CF">
        <w:tc>
          <w:tcPr>
            <w:tcW w:w="240" w:type="dxa"/>
            <w:shd w:val="clear" w:color="auto" w:fill="auto"/>
          </w:tcPr>
          <w:p w14:paraId="76BBCA8E" w14:textId="77777777" w:rsidR="000F4F82" w:rsidRPr="005F70FB" w:rsidRDefault="000F4F82" w:rsidP="00A551BF">
            <w:pPr>
              <w:pStyle w:val="TableCell0-0115Break"/>
              <w:rPr>
                <w:rStyle w:val="ExampleSource"/>
              </w:rPr>
            </w:pPr>
          </w:p>
        </w:tc>
        <w:tc>
          <w:tcPr>
            <w:tcW w:w="1249" w:type="dxa"/>
            <w:shd w:val="clear" w:color="auto" w:fill="auto"/>
          </w:tcPr>
          <w:p w14:paraId="1D56987B" w14:textId="77777777" w:rsidR="000F4F82" w:rsidRPr="005F70FB" w:rsidRDefault="000F4F82" w:rsidP="00A551BF">
            <w:pPr>
              <w:pStyle w:val="TableCell0-0115Break"/>
              <w:rPr>
                <w:rStyle w:val="ChItalBold"/>
              </w:rPr>
            </w:pPr>
            <w:r w:rsidRPr="005F70FB">
              <w:rPr>
                <w:rStyle w:val="ChItalBold"/>
              </w:rPr>
              <w:t>mama</w:t>
            </w:r>
          </w:p>
        </w:tc>
        <w:tc>
          <w:tcPr>
            <w:tcW w:w="1587" w:type="dxa"/>
            <w:shd w:val="clear" w:color="auto" w:fill="auto"/>
          </w:tcPr>
          <w:p w14:paraId="1E2479EE" w14:textId="77777777" w:rsidR="000F4F82" w:rsidRPr="005F70FB" w:rsidRDefault="000F4F82" w:rsidP="00A551BF">
            <w:pPr>
              <w:pStyle w:val="TableCell0-0115Break"/>
              <w:rPr>
                <w:rStyle w:val="ChCharisSIL"/>
              </w:rPr>
            </w:pPr>
            <w:r w:rsidRPr="005F70FB">
              <w:rPr>
                <w:rStyle w:val="ChCharisSIL"/>
              </w:rPr>
              <w:t>ˈma.ma</w:t>
            </w:r>
          </w:p>
        </w:tc>
        <w:tc>
          <w:tcPr>
            <w:tcW w:w="1275" w:type="dxa"/>
            <w:shd w:val="clear" w:color="auto" w:fill="auto"/>
          </w:tcPr>
          <w:p w14:paraId="786671B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D25FDB6" w14:textId="77777777" w:rsidR="000F4F82" w:rsidRPr="005F70FB" w:rsidRDefault="000F4F82" w:rsidP="00A551BF">
            <w:pPr>
              <w:pStyle w:val="TableCell0-0115Break"/>
            </w:pPr>
            <w:r w:rsidRPr="005F70FB">
              <w:t>mother</w:t>
            </w:r>
          </w:p>
        </w:tc>
      </w:tr>
      <w:tr w:rsidR="00AC23C4" w:rsidRPr="005F70FB" w14:paraId="5695F034" w14:textId="77777777" w:rsidTr="00BC00CF">
        <w:tc>
          <w:tcPr>
            <w:tcW w:w="240" w:type="dxa"/>
            <w:shd w:val="clear" w:color="auto" w:fill="auto"/>
          </w:tcPr>
          <w:p w14:paraId="084FFD80" w14:textId="77777777" w:rsidR="000F4F82" w:rsidRPr="005F70FB" w:rsidRDefault="000F4F82" w:rsidP="00A551BF">
            <w:pPr>
              <w:pStyle w:val="TableCell0-0115Break"/>
              <w:rPr>
                <w:rStyle w:val="ExampleSource"/>
              </w:rPr>
            </w:pPr>
          </w:p>
        </w:tc>
        <w:tc>
          <w:tcPr>
            <w:tcW w:w="1249" w:type="dxa"/>
            <w:shd w:val="clear" w:color="auto" w:fill="auto"/>
          </w:tcPr>
          <w:p w14:paraId="7FBCC32E" w14:textId="77777777" w:rsidR="000F4F82" w:rsidRPr="005F70FB" w:rsidRDefault="000F4F82" w:rsidP="00A551BF">
            <w:pPr>
              <w:pStyle w:val="TableCell0-0115Break"/>
              <w:rPr>
                <w:rStyle w:val="ChItalBold"/>
              </w:rPr>
            </w:pPr>
            <w:r w:rsidRPr="005F70FB">
              <w:rPr>
                <w:rStyle w:val="ChItalBold"/>
              </w:rPr>
              <w:t>manfaat</w:t>
            </w:r>
          </w:p>
        </w:tc>
        <w:tc>
          <w:tcPr>
            <w:tcW w:w="1587" w:type="dxa"/>
            <w:shd w:val="clear" w:color="auto" w:fill="auto"/>
          </w:tcPr>
          <w:p w14:paraId="0798B7F2" w14:textId="77777777" w:rsidR="000F4F82" w:rsidRPr="005F70FB" w:rsidRDefault="000F4F82" w:rsidP="00A551BF">
            <w:pPr>
              <w:pStyle w:val="TableCell0-0115Break"/>
              <w:rPr>
                <w:rStyle w:val="ChCharisSIL"/>
              </w:rPr>
            </w:pPr>
            <w:r w:rsidRPr="005F70FB">
              <w:rPr>
                <w:rStyle w:val="ChCharisSIL"/>
              </w:rPr>
              <w:t>mɐn.ˈfa.ɐt̚</w:t>
            </w:r>
          </w:p>
        </w:tc>
        <w:tc>
          <w:tcPr>
            <w:tcW w:w="1275" w:type="dxa"/>
            <w:shd w:val="clear" w:color="auto" w:fill="auto"/>
          </w:tcPr>
          <w:p w14:paraId="08D578B0"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0083AD24" w14:textId="77777777" w:rsidR="000F4F82" w:rsidRPr="005F70FB" w:rsidRDefault="000F4F82" w:rsidP="00A551BF">
            <w:pPr>
              <w:pStyle w:val="TableCell0-0115Break"/>
            </w:pPr>
            <w:r w:rsidRPr="005F70FB">
              <w:t>benefit</w:t>
            </w:r>
          </w:p>
        </w:tc>
      </w:tr>
      <w:tr w:rsidR="00AC23C4" w:rsidRPr="005F70FB" w14:paraId="6A2C33C9" w14:textId="77777777" w:rsidTr="00BC00CF">
        <w:tc>
          <w:tcPr>
            <w:tcW w:w="240" w:type="dxa"/>
            <w:shd w:val="clear" w:color="auto" w:fill="auto"/>
          </w:tcPr>
          <w:p w14:paraId="512CE896" w14:textId="77777777" w:rsidR="000F4F82" w:rsidRPr="005F70FB" w:rsidRDefault="000F4F82" w:rsidP="00A551BF">
            <w:pPr>
              <w:pStyle w:val="TableCell0-0115Break"/>
              <w:rPr>
                <w:rStyle w:val="ExampleSource"/>
              </w:rPr>
            </w:pPr>
          </w:p>
        </w:tc>
        <w:tc>
          <w:tcPr>
            <w:tcW w:w="1249" w:type="dxa"/>
            <w:shd w:val="clear" w:color="auto" w:fill="auto"/>
          </w:tcPr>
          <w:p w14:paraId="42E3A4CC" w14:textId="77777777" w:rsidR="000F4F82" w:rsidRPr="005F70FB" w:rsidRDefault="000F4F82" w:rsidP="00A551BF">
            <w:pPr>
              <w:pStyle w:val="TableCell0-0115Break"/>
              <w:rPr>
                <w:rStyle w:val="ChItalBold"/>
              </w:rPr>
            </w:pPr>
            <w:r w:rsidRPr="005F70FB">
              <w:rPr>
                <w:rStyle w:val="ChItalBold"/>
              </w:rPr>
              <w:t>mangga</w:t>
            </w:r>
          </w:p>
        </w:tc>
        <w:tc>
          <w:tcPr>
            <w:tcW w:w="1587" w:type="dxa"/>
            <w:shd w:val="clear" w:color="auto" w:fill="auto"/>
          </w:tcPr>
          <w:p w14:paraId="32360BF0" w14:textId="77777777" w:rsidR="000F4F82" w:rsidRPr="005F70FB" w:rsidRDefault="000F4F82" w:rsidP="00A551BF">
            <w:pPr>
              <w:pStyle w:val="TableCell0-0115Break"/>
              <w:rPr>
                <w:rStyle w:val="ChCharisSIL"/>
              </w:rPr>
            </w:pPr>
            <w:r w:rsidRPr="005F70FB">
              <w:rPr>
                <w:rStyle w:val="ChCharisSIL"/>
              </w:rPr>
              <w:t>ˈmɐŋ.ga</w:t>
            </w:r>
          </w:p>
        </w:tc>
        <w:tc>
          <w:tcPr>
            <w:tcW w:w="1275" w:type="dxa"/>
            <w:shd w:val="clear" w:color="auto" w:fill="auto"/>
          </w:tcPr>
          <w:p w14:paraId="5E74CA4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180182C" w14:textId="77777777" w:rsidR="000F4F82" w:rsidRPr="005F70FB" w:rsidRDefault="000F4F82" w:rsidP="00A551BF">
            <w:pPr>
              <w:pStyle w:val="TableCell0-0115Break"/>
            </w:pPr>
            <w:r w:rsidRPr="005F70FB">
              <w:t>mango</w:t>
            </w:r>
          </w:p>
        </w:tc>
      </w:tr>
      <w:tr w:rsidR="00AC23C4" w:rsidRPr="005F70FB" w14:paraId="2ACEAC3B" w14:textId="77777777" w:rsidTr="00BC00CF">
        <w:tc>
          <w:tcPr>
            <w:tcW w:w="240" w:type="dxa"/>
            <w:shd w:val="clear" w:color="auto" w:fill="auto"/>
          </w:tcPr>
          <w:p w14:paraId="3CCBA420" w14:textId="77777777" w:rsidR="000F4F82" w:rsidRPr="005F70FB" w:rsidRDefault="000F4F82" w:rsidP="00A551BF">
            <w:pPr>
              <w:pStyle w:val="TableCell0-0115Break"/>
              <w:rPr>
                <w:rStyle w:val="ExampleSource"/>
              </w:rPr>
            </w:pPr>
          </w:p>
        </w:tc>
        <w:tc>
          <w:tcPr>
            <w:tcW w:w="1249" w:type="dxa"/>
            <w:shd w:val="clear" w:color="auto" w:fill="auto"/>
          </w:tcPr>
          <w:p w14:paraId="6B642DFF" w14:textId="77777777" w:rsidR="000F4F82" w:rsidRPr="005F70FB" w:rsidRDefault="000F4F82" w:rsidP="00A551BF">
            <w:pPr>
              <w:pStyle w:val="TableCell0-0115Break"/>
              <w:rPr>
                <w:rStyle w:val="ChItalBold"/>
              </w:rPr>
            </w:pPr>
            <w:r w:rsidRPr="005F70FB">
              <w:rPr>
                <w:rStyle w:val="ChItalBold"/>
              </w:rPr>
              <w:t>mantri</w:t>
            </w:r>
          </w:p>
        </w:tc>
        <w:tc>
          <w:tcPr>
            <w:tcW w:w="1587" w:type="dxa"/>
            <w:shd w:val="clear" w:color="auto" w:fill="auto"/>
          </w:tcPr>
          <w:p w14:paraId="7D458FB0" w14:textId="77777777" w:rsidR="000F4F82" w:rsidRPr="005F70FB" w:rsidRDefault="000F4F82" w:rsidP="00A551BF">
            <w:pPr>
              <w:pStyle w:val="TableCell0-0115Break"/>
              <w:rPr>
                <w:rStyle w:val="ChCharisSIL"/>
              </w:rPr>
            </w:pPr>
            <w:r w:rsidRPr="005F70FB">
              <w:rPr>
                <w:rStyle w:val="ChCharisSIL"/>
              </w:rPr>
              <w:t>ˈmɐn.tɾi</w:t>
            </w:r>
          </w:p>
        </w:tc>
        <w:tc>
          <w:tcPr>
            <w:tcW w:w="1275" w:type="dxa"/>
            <w:shd w:val="clear" w:color="auto" w:fill="auto"/>
          </w:tcPr>
          <w:p w14:paraId="70A63D1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48343D9" w14:textId="77777777" w:rsidR="000F4F82" w:rsidRPr="005F70FB" w:rsidRDefault="000F4F82" w:rsidP="00A551BF">
            <w:pPr>
              <w:pStyle w:val="TableCell0-0115Break"/>
            </w:pPr>
            <w:r w:rsidRPr="005F70FB">
              <w:t>male nurse</w:t>
            </w:r>
          </w:p>
        </w:tc>
      </w:tr>
      <w:tr w:rsidR="00AC23C4" w:rsidRPr="005F70FB" w14:paraId="2BC3F295" w14:textId="77777777" w:rsidTr="00BC00CF">
        <w:tc>
          <w:tcPr>
            <w:tcW w:w="240" w:type="dxa"/>
            <w:shd w:val="clear" w:color="auto" w:fill="auto"/>
          </w:tcPr>
          <w:p w14:paraId="55B22973" w14:textId="77777777" w:rsidR="000F4F82" w:rsidRPr="005F70FB" w:rsidRDefault="000F4F82" w:rsidP="00A551BF">
            <w:pPr>
              <w:pStyle w:val="TableCell0-0115Break"/>
              <w:rPr>
                <w:rStyle w:val="ExampleSource"/>
              </w:rPr>
            </w:pPr>
          </w:p>
        </w:tc>
        <w:tc>
          <w:tcPr>
            <w:tcW w:w="1249" w:type="dxa"/>
            <w:shd w:val="clear" w:color="auto" w:fill="auto"/>
          </w:tcPr>
          <w:p w14:paraId="2EED0EB3" w14:textId="77777777" w:rsidR="000F4F82" w:rsidRPr="005F70FB" w:rsidRDefault="000F4F82" w:rsidP="00A551BF">
            <w:pPr>
              <w:pStyle w:val="TableCell0-0115Break"/>
              <w:rPr>
                <w:rStyle w:val="ChItalBold"/>
              </w:rPr>
            </w:pPr>
            <w:r w:rsidRPr="005F70FB">
              <w:rPr>
                <w:rStyle w:val="ChItalBold"/>
              </w:rPr>
              <w:t>manusia</w:t>
            </w:r>
          </w:p>
        </w:tc>
        <w:tc>
          <w:tcPr>
            <w:tcW w:w="1587" w:type="dxa"/>
            <w:shd w:val="clear" w:color="auto" w:fill="auto"/>
          </w:tcPr>
          <w:p w14:paraId="5759AE69" w14:textId="77777777" w:rsidR="000F4F82" w:rsidRPr="005F70FB" w:rsidRDefault="000F4F82" w:rsidP="00A551BF">
            <w:pPr>
              <w:pStyle w:val="TableCell0-0115Break"/>
              <w:rPr>
                <w:rStyle w:val="ChCharisSIL"/>
              </w:rPr>
            </w:pPr>
            <w:r w:rsidRPr="005F70FB">
              <w:rPr>
                <w:rStyle w:val="ChCharisSIL"/>
              </w:rPr>
              <w:t>ˌma.nu.ˈsi.a</w:t>
            </w:r>
          </w:p>
        </w:tc>
        <w:tc>
          <w:tcPr>
            <w:tcW w:w="1275" w:type="dxa"/>
            <w:shd w:val="clear" w:color="auto" w:fill="auto"/>
          </w:tcPr>
          <w:p w14:paraId="2684D3A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0B78707" w14:textId="77777777" w:rsidR="000F4F82" w:rsidRPr="005F70FB" w:rsidRDefault="000F4F82" w:rsidP="00A551BF">
            <w:pPr>
              <w:pStyle w:val="TableCell0-0115Break"/>
            </w:pPr>
            <w:r w:rsidRPr="005F70FB">
              <w:t>human being</w:t>
            </w:r>
          </w:p>
        </w:tc>
      </w:tr>
      <w:tr w:rsidR="00AC23C4" w:rsidRPr="005F70FB" w14:paraId="574B3D49" w14:textId="77777777" w:rsidTr="00BC00CF">
        <w:tc>
          <w:tcPr>
            <w:tcW w:w="240" w:type="dxa"/>
            <w:shd w:val="clear" w:color="auto" w:fill="auto"/>
          </w:tcPr>
          <w:p w14:paraId="173E0C35" w14:textId="77777777" w:rsidR="000F4F82" w:rsidRPr="005F70FB" w:rsidRDefault="000F4F82" w:rsidP="00A551BF">
            <w:pPr>
              <w:pStyle w:val="TableCell0-0115Break"/>
              <w:rPr>
                <w:rStyle w:val="ExampleSource"/>
              </w:rPr>
            </w:pPr>
          </w:p>
        </w:tc>
        <w:tc>
          <w:tcPr>
            <w:tcW w:w="1249" w:type="dxa"/>
            <w:shd w:val="clear" w:color="auto" w:fill="auto"/>
          </w:tcPr>
          <w:p w14:paraId="42670B12" w14:textId="77777777" w:rsidR="000F4F82" w:rsidRPr="005F70FB" w:rsidRDefault="000F4F82" w:rsidP="00A551BF">
            <w:pPr>
              <w:pStyle w:val="TableCell0-0115Break"/>
              <w:rPr>
                <w:rStyle w:val="ChItalBold"/>
              </w:rPr>
            </w:pPr>
            <w:r w:rsidRPr="005F70FB">
              <w:rPr>
                <w:rStyle w:val="ChItalBold"/>
              </w:rPr>
              <w:t>marga</w:t>
            </w:r>
          </w:p>
        </w:tc>
        <w:tc>
          <w:tcPr>
            <w:tcW w:w="1587" w:type="dxa"/>
            <w:shd w:val="clear" w:color="auto" w:fill="auto"/>
          </w:tcPr>
          <w:p w14:paraId="062085C3" w14:textId="77777777" w:rsidR="000F4F82" w:rsidRPr="005F70FB" w:rsidRDefault="000F4F82" w:rsidP="00A551BF">
            <w:pPr>
              <w:pStyle w:val="TableCell0-0115Break"/>
              <w:rPr>
                <w:rStyle w:val="ChCharisSIL"/>
              </w:rPr>
            </w:pPr>
            <w:r w:rsidRPr="005F70FB">
              <w:rPr>
                <w:rStyle w:val="ChCharisSIL"/>
              </w:rPr>
              <w:t>ˈmɐr.ga</w:t>
            </w:r>
          </w:p>
        </w:tc>
        <w:tc>
          <w:tcPr>
            <w:tcW w:w="1275" w:type="dxa"/>
            <w:shd w:val="clear" w:color="auto" w:fill="auto"/>
          </w:tcPr>
          <w:p w14:paraId="28B8439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006933C" w14:textId="77777777" w:rsidR="000F4F82" w:rsidRPr="005F70FB" w:rsidRDefault="000F4F82" w:rsidP="00A551BF">
            <w:pPr>
              <w:pStyle w:val="TableCell0-0115Break"/>
            </w:pPr>
            <w:r w:rsidRPr="005F70FB">
              <w:t>clan</w:t>
            </w:r>
          </w:p>
        </w:tc>
      </w:tr>
      <w:tr w:rsidR="00AC23C4" w:rsidRPr="005F70FB" w14:paraId="1F966397" w14:textId="77777777" w:rsidTr="00BC00CF">
        <w:tc>
          <w:tcPr>
            <w:tcW w:w="240" w:type="dxa"/>
            <w:shd w:val="clear" w:color="auto" w:fill="auto"/>
          </w:tcPr>
          <w:p w14:paraId="7C7B0736" w14:textId="77777777" w:rsidR="000F4F82" w:rsidRPr="005F70FB" w:rsidRDefault="000F4F82" w:rsidP="00A551BF">
            <w:pPr>
              <w:pStyle w:val="TableCell0-0115Break"/>
              <w:rPr>
                <w:rStyle w:val="ExampleSource"/>
              </w:rPr>
            </w:pPr>
          </w:p>
        </w:tc>
        <w:tc>
          <w:tcPr>
            <w:tcW w:w="1249" w:type="dxa"/>
            <w:shd w:val="clear" w:color="auto" w:fill="auto"/>
          </w:tcPr>
          <w:p w14:paraId="16D09FD3" w14:textId="77777777" w:rsidR="000F4F82" w:rsidRPr="005F70FB" w:rsidRDefault="000F4F82" w:rsidP="00A551BF">
            <w:pPr>
              <w:pStyle w:val="TableCell0-0115Break"/>
              <w:rPr>
                <w:rStyle w:val="ChItalBold"/>
              </w:rPr>
            </w:pPr>
            <w:r w:rsidRPr="005F70FB">
              <w:rPr>
                <w:rStyle w:val="ChItalBold"/>
              </w:rPr>
              <w:t>martabat</w:t>
            </w:r>
          </w:p>
        </w:tc>
        <w:tc>
          <w:tcPr>
            <w:tcW w:w="1587" w:type="dxa"/>
            <w:shd w:val="clear" w:color="auto" w:fill="auto"/>
          </w:tcPr>
          <w:p w14:paraId="5C902935" w14:textId="77777777" w:rsidR="000F4F82" w:rsidRPr="005F70FB" w:rsidRDefault="000F4F82" w:rsidP="00A551BF">
            <w:pPr>
              <w:pStyle w:val="TableCell0-0115Break"/>
              <w:rPr>
                <w:rStyle w:val="ChCharisSIL"/>
              </w:rPr>
            </w:pPr>
            <w:r w:rsidRPr="005F70FB">
              <w:rPr>
                <w:rStyle w:val="ChCharisSIL"/>
              </w:rPr>
              <w:t>mɐr.ˈta.bɐt</w:t>
            </w:r>
          </w:p>
        </w:tc>
        <w:tc>
          <w:tcPr>
            <w:tcW w:w="1275" w:type="dxa"/>
            <w:shd w:val="clear" w:color="auto" w:fill="auto"/>
          </w:tcPr>
          <w:p w14:paraId="2189C20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CE45B7B" w14:textId="77777777" w:rsidR="000F4F82" w:rsidRPr="005F70FB" w:rsidRDefault="000F4F82" w:rsidP="00A551BF">
            <w:pPr>
              <w:pStyle w:val="TableCell0-0115Break"/>
            </w:pPr>
            <w:r w:rsidRPr="005F70FB">
              <w:t>status</w:t>
            </w:r>
          </w:p>
        </w:tc>
      </w:tr>
      <w:tr w:rsidR="00AC23C4" w:rsidRPr="005F70FB" w14:paraId="11494D34" w14:textId="77777777" w:rsidTr="00BC00CF">
        <w:tc>
          <w:tcPr>
            <w:tcW w:w="240" w:type="dxa"/>
            <w:shd w:val="clear" w:color="auto" w:fill="auto"/>
          </w:tcPr>
          <w:p w14:paraId="67774C87" w14:textId="77777777" w:rsidR="000F4F82" w:rsidRPr="005F70FB" w:rsidRDefault="000F4F82" w:rsidP="00A551BF">
            <w:pPr>
              <w:pStyle w:val="TableCell0-0115Break"/>
              <w:rPr>
                <w:rStyle w:val="ExampleSource"/>
              </w:rPr>
            </w:pPr>
          </w:p>
        </w:tc>
        <w:tc>
          <w:tcPr>
            <w:tcW w:w="1249" w:type="dxa"/>
            <w:shd w:val="clear" w:color="auto" w:fill="auto"/>
          </w:tcPr>
          <w:p w14:paraId="66BFCB7B" w14:textId="77777777" w:rsidR="000F4F82" w:rsidRPr="005F70FB" w:rsidRDefault="000F4F82" w:rsidP="00A551BF">
            <w:pPr>
              <w:pStyle w:val="TableCell0-0115Break"/>
              <w:rPr>
                <w:rStyle w:val="ChItalBold"/>
              </w:rPr>
            </w:pPr>
            <w:r w:rsidRPr="005F70FB">
              <w:rPr>
                <w:rStyle w:val="ChItalBold"/>
              </w:rPr>
              <w:t>masala</w:t>
            </w:r>
          </w:p>
        </w:tc>
        <w:tc>
          <w:tcPr>
            <w:tcW w:w="1587" w:type="dxa"/>
            <w:shd w:val="clear" w:color="auto" w:fill="auto"/>
          </w:tcPr>
          <w:p w14:paraId="66EE11DC" w14:textId="77777777" w:rsidR="000F4F82" w:rsidRPr="005F70FB" w:rsidRDefault="000F4F82" w:rsidP="00A551BF">
            <w:pPr>
              <w:pStyle w:val="TableCell0-0115Break"/>
              <w:rPr>
                <w:rStyle w:val="ChCharisSIL"/>
              </w:rPr>
            </w:pPr>
            <w:r w:rsidRPr="005F70FB">
              <w:rPr>
                <w:rStyle w:val="ChCharisSIL"/>
              </w:rPr>
              <w:t>ma.ˈsa.la</w:t>
            </w:r>
          </w:p>
        </w:tc>
        <w:tc>
          <w:tcPr>
            <w:tcW w:w="1275" w:type="dxa"/>
            <w:shd w:val="clear" w:color="auto" w:fill="auto"/>
          </w:tcPr>
          <w:p w14:paraId="56301F8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F357800" w14:textId="77777777" w:rsidR="000F4F82" w:rsidRPr="005F70FB" w:rsidRDefault="000F4F82" w:rsidP="00A551BF">
            <w:pPr>
              <w:pStyle w:val="TableCell0-0115Break"/>
            </w:pPr>
            <w:r w:rsidRPr="005F70FB">
              <w:t>problem</w:t>
            </w:r>
          </w:p>
        </w:tc>
      </w:tr>
      <w:tr w:rsidR="00AC23C4" w:rsidRPr="005F70FB" w14:paraId="668DCAC9" w14:textId="77777777" w:rsidTr="00BC00CF">
        <w:tc>
          <w:tcPr>
            <w:tcW w:w="240" w:type="dxa"/>
            <w:shd w:val="clear" w:color="auto" w:fill="auto"/>
          </w:tcPr>
          <w:p w14:paraId="44237605" w14:textId="77777777" w:rsidR="000F4F82" w:rsidRPr="005F70FB" w:rsidRDefault="000F4F82" w:rsidP="00A551BF">
            <w:pPr>
              <w:pStyle w:val="TableCell0-0115Break"/>
              <w:rPr>
                <w:rStyle w:val="ExampleSource"/>
              </w:rPr>
            </w:pPr>
          </w:p>
        </w:tc>
        <w:tc>
          <w:tcPr>
            <w:tcW w:w="1249" w:type="dxa"/>
            <w:shd w:val="clear" w:color="auto" w:fill="auto"/>
          </w:tcPr>
          <w:p w14:paraId="1F736527" w14:textId="77777777" w:rsidR="000F4F82" w:rsidRPr="005F70FB" w:rsidRDefault="000F4F82" w:rsidP="00A551BF">
            <w:pPr>
              <w:pStyle w:val="TableCell0-0115Break"/>
              <w:rPr>
                <w:rStyle w:val="ChItalBold"/>
              </w:rPr>
            </w:pPr>
            <w:r w:rsidRPr="005F70FB">
              <w:rPr>
                <w:rStyle w:val="ChItalBold"/>
              </w:rPr>
              <w:t>masarakat</w:t>
            </w:r>
          </w:p>
        </w:tc>
        <w:tc>
          <w:tcPr>
            <w:tcW w:w="1587" w:type="dxa"/>
            <w:shd w:val="clear" w:color="auto" w:fill="auto"/>
          </w:tcPr>
          <w:p w14:paraId="28FC39A6" w14:textId="77777777" w:rsidR="000F4F82" w:rsidRPr="005F70FB" w:rsidRDefault="000F4F82" w:rsidP="00A551BF">
            <w:pPr>
              <w:pStyle w:val="TableCell0-0115Break"/>
              <w:rPr>
                <w:rStyle w:val="ChCharisSIL"/>
              </w:rPr>
            </w:pPr>
            <w:r w:rsidRPr="005F70FB">
              <w:rPr>
                <w:rStyle w:val="ChCharisSIL"/>
              </w:rPr>
              <w:t>ˌma.sa.ˈɾa.kɐt̚</w:t>
            </w:r>
          </w:p>
        </w:tc>
        <w:tc>
          <w:tcPr>
            <w:tcW w:w="1275" w:type="dxa"/>
            <w:shd w:val="clear" w:color="auto" w:fill="auto"/>
          </w:tcPr>
          <w:p w14:paraId="6F3C5CC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9C06FCB" w14:textId="77777777" w:rsidR="000F4F82" w:rsidRPr="005F70FB" w:rsidRDefault="000F4F82" w:rsidP="00A551BF">
            <w:pPr>
              <w:pStyle w:val="TableCell0-0115Break"/>
            </w:pPr>
            <w:r w:rsidRPr="005F70FB">
              <w:t>community</w:t>
            </w:r>
          </w:p>
        </w:tc>
      </w:tr>
      <w:tr w:rsidR="00AC23C4" w:rsidRPr="005F70FB" w14:paraId="7243F949" w14:textId="77777777" w:rsidTr="00BC00CF">
        <w:tc>
          <w:tcPr>
            <w:tcW w:w="240" w:type="dxa"/>
            <w:shd w:val="clear" w:color="auto" w:fill="auto"/>
          </w:tcPr>
          <w:p w14:paraId="68A96D97" w14:textId="77777777" w:rsidR="000F4F82" w:rsidRPr="005F70FB" w:rsidRDefault="000F4F82" w:rsidP="00A551BF">
            <w:pPr>
              <w:pStyle w:val="TableCell0-0115Break"/>
              <w:rPr>
                <w:rStyle w:val="ExampleSource"/>
              </w:rPr>
            </w:pPr>
          </w:p>
        </w:tc>
        <w:tc>
          <w:tcPr>
            <w:tcW w:w="1249" w:type="dxa"/>
            <w:shd w:val="clear" w:color="auto" w:fill="auto"/>
          </w:tcPr>
          <w:p w14:paraId="46DE1B43" w14:textId="77777777" w:rsidR="000F4F82" w:rsidRPr="005F70FB" w:rsidRDefault="000F4F82" w:rsidP="00A551BF">
            <w:pPr>
              <w:pStyle w:val="TableCell0-0115Break"/>
              <w:rPr>
                <w:rStyle w:val="ChItalBold"/>
              </w:rPr>
            </w:pPr>
            <w:r w:rsidRPr="005F70FB">
              <w:rPr>
                <w:rStyle w:val="ChItalBold"/>
              </w:rPr>
              <w:t>matematika</w:t>
            </w:r>
          </w:p>
        </w:tc>
        <w:tc>
          <w:tcPr>
            <w:tcW w:w="1587" w:type="dxa"/>
            <w:shd w:val="clear" w:color="auto" w:fill="auto"/>
          </w:tcPr>
          <w:p w14:paraId="51C8B846" w14:textId="77777777" w:rsidR="000F4F82" w:rsidRPr="005F70FB" w:rsidRDefault="000F4F82" w:rsidP="00A551BF">
            <w:pPr>
              <w:pStyle w:val="TableCell0-0115Break"/>
              <w:rPr>
                <w:rStyle w:val="ChCharisSIL"/>
              </w:rPr>
            </w:pPr>
            <w:r w:rsidRPr="005F70FB">
              <w:rPr>
                <w:rStyle w:val="ChCharisSIL"/>
              </w:rPr>
              <w:t>ma.ˌtɛ.ma.ˈti.ka</w:t>
            </w:r>
          </w:p>
        </w:tc>
        <w:tc>
          <w:tcPr>
            <w:tcW w:w="1275" w:type="dxa"/>
            <w:shd w:val="clear" w:color="auto" w:fill="auto"/>
          </w:tcPr>
          <w:p w14:paraId="1C52349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8B8528F" w14:textId="77777777" w:rsidR="000F4F82" w:rsidRPr="005F70FB" w:rsidRDefault="000F4F82" w:rsidP="00A551BF">
            <w:pPr>
              <w:pStyle w:val="TableCell0-0115Break"/>
            </w:pPr>
            <w:r w:rsidRPr="005F70FB">
              <w:t>mathematics</w:t>
            </w:r>
          </w:p>
        </w:tc>
      </w:tr>
      <w:tr w:rsidR="00AC23C4" w:rsidRPr="005F70FB" w14:paraId="27FE49D6" w14:textId="77777777" w:rsidTr="00BC00CF">
        <w:tc>
          <w:tcPr>
            <w:tcW w:w="240" w:type="dxa"/>
            <w:shd w:val="clear" w:color="auto" w:fill="auto"/>
          </w:tcPr>
          <w:p w14:paraId="34BF4E58" w14:textId="77777777" w:rsidR="000F4F82" w:rsidRPr="005F70FB" w:rsidRDefault="000F4F82" w:rsidP="00A551BF">
            <w:pPr>
              <w:pStyle w:val="TableCell0-0115Break"/>
              <w:rPr>
                <w:rStyle w:val="ExampleSource"/>
              </w:rPr>
            </w:pPr>
          </w:p>
        </w:tc>
        <w:tc>
          <w:tcPr>
            <w:tcW w:w="1249" w:type="dxa"/>
            <w:shd w:val="clear" w:color="auto" w:fill="auto"/>
          </w:tcPr>
          <w:p w14:paraId="2A2D644E" w14:textId="77777777" w:rsidR="000F4F82" w:rsidRPr="005F70FB" w:rsidRDefault="000F4F82" w:rsidP="00A551BF">
            <w:pPr>
              <w:pStyle w:val="TableCell0-0115Break"/>
              <w:rPr>
                <w:rStyle w:val="ChItalBold"/>
              </w:rPr>
            </w:pPr>
            <w:r w:rsidRPr="005F70FB">
              <w:rPr>
                <w:rStyle w:val="ChItalBold"/>
              </w:rPr>
              <w:t>materi</w:t>
            </w:r>
          </w:p>
        </w:tc>
        <w:tc>
          <w:tcPr>
            <w:tcW w:w="1587" w:type="dxa"/>
            <w:shd w:val="clear" w:color="auto" w:fill="auto"/>
          </w:tcPr>
          <w:p w14:paraId="2A6DD21D" w14:textId="77777777" w:rsidR="000F4F82" w:rsidRPr="005F70FB" w:rsidRDefault="000F4F82" w:rsidP="00A551BF">
            <w:pPr>
              <w:pStyle w:val="TableCell0-0115Break"/>
              <w:rPr>
                <w:rStyle w:val="ChCharisSIL"/>
              </w:rPr>
            </w:pPr>
            <w:r w:rsidRPr="005F70FB">
              <w:rPr>
                <w:rStyle w:val="ChCharisSIL"/>
              </w:rPr>
              <w:t>ma.ˈtɛ̞.ɾi</w:t>
            </w:r>
          </w:p>
        </w:tc>
        <w:tc>
          <w:tcPr>
            <w:tcW w:w="1275" w:type="dxa"/>
            <w:shd w:val="clear" w:color="auto" w:fill="auto"/>
          </w:tcPr>
          <w:p w14:paraId="52226AD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D699ED0" w14:textId="77777777" w:rsidR="000F4F82" w:rsidRPr="005F70FB" w:rsidRDefault="000F4F82" w:rsidP="00A551BF">
            <w:pPr>
              <w:pStyle w:val="TableCell0-0115Break"/>
            </w:pPr>
            <w:r w:rsidRPr="005F70FB">
              <w:t>material</w:t>
            </w:r>
          </w:p>
        </w:tc>
      </w:tr>
      <w:tr w:rsidR="00AC23C4" w:rsidRPr="005F70FB" w14:paraId="4724CFFA" w14:textId="77777777" w:rsidTr="00BC00CF">
        <w:tc>
          <w:tcPr>
            <w:tcW w:w="240" w:type="dxa"/>
            <w:shd w:val="clear" w:color="auto" w:fill="auto"/>
          </w:tcPr>
          <w:p w14:paraId="61635A07" w14:textId="77777777" w:rsidR="000F4F82" w:rsidRPr="005F70FB" w:rsidRDefault="000F4F82" w:rsidP="00A551BF">
            <w:pPr>
              <w:pStyle w:val="TableCell0-0115Break"/>
              <w:rPr>
                <w:rStyle w:val="ExampleSource"/>
              </w:rPr>
            </w:pPr>
          </w:p>
        </w:tc>
        <w:tc>
          <w:tcPr>
            <w:tcW w:w="1249" w:type="dxa"/>
            <w:shd w:val="clear" w:color="auto" w:fill="auto"/>
          </w:tcPr>
          <w:p w14:paraId="3B819CBA" w14:textId="77777777" w:rsidR="000F4F82" w:rsidRPr="005F70FB" w:rsidRDefault="000F4F82" w:rsidP="00A551BF">
            <w:pPr>
              <w:pStyle w:val="TableCell0-0115Break"/>
              <w:rPr>
                <w:rStyle w:val="ChItalBold"/>
              </w:rPr>
            </w:pPr>
            <w:r w:rsidRPr="005F70FB">
              <w:rPr>
                <w:rStyle w:val="ChItalBold"/>
              </w:rPr>
              <w:t>maut</w:t>
            </w:r>
          </w:p>
        </w:tc>
        <w:tc>
          <w:tcPr>
            <w:tcW w:w="1587" w:type="dxa"/>
            <w:shd w:val="clear" w:color="auto" w:fill="auto"/>
          </w:tcPr>
          <w:p w14:paraId="766671C5" w14:textId="77777777" w:rsidR="000F4F82" w:rsidRPr="005F70FB" w:rsidRDefault="000F4F82" w:rsidP="00A551BF">
            <w:pPr>
              <w:pStyle w:val="TableCell0-0115Break"/>
              <w:rPr>
                <w:rStyle w:val="ChCharisSIL"/>
              </w:rPr>
            </w:pPr>
            <w:r w:rsidRPr="005F70FB">
              <w:rPr>
                <w:rStyle w:val="ChCharisSIL"/>
              </w:rPr>
              <w:t>ˈma.ʊt</w:t>
            </w:r>
          </w:p>
        </w:tc>
        <w:tc>
          <w:tcPr>
            <w:tcW w:w="1275" w:type="dxa"/>
            <w:shd w:val="clear" w:color="auto" w:fill="auto"/>
          </w:tcPr>
          <w:p w14:paraId="5327897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ED1F15A" w14:textId="77777777" w:rsidR="000F4F82" w:rsidRPr="005F70FB" w:rsidRDefault="000F4F82" w:rsidP="00A551BF">
            <w:pPr>
              <w:pStyle w:val="TableCell0-0115Break"/>
            </w:pPr>
            <w:r w:rsidRPr="005F70FB">
              <w:t>death</w:t>
            </w:r>
          </w:p>
        </w:tc>
      </w:tr>
      <w:tr w:rsidR="00AC23C4" w:rsidRPr="005F70FB" w14:paraId="6B981233" w14:textId="77777777" w:rsidTr="00BC00CF">
        <w:tc>
          <w:tcPr>
            <w:tcW w:w="240" w:type="dxa"/>
            <w:shd w:val="clear" w:color="auto" w:fill="auto"/>
          </w:tcPr>
          <w:p w14:paraId="6A4B9231" w14:textId="77777777" w:rsidR="000F4F82" w:rsidRPr="005F70FB" w:rsidRDefault="000F4F82" w:rsidP="00A551BF">
            <w:pPr>
              <w:pStyle w:val="TableCell0-0115Break"/>
              <w:rPr>
                <w:rStyle w:val="ExampleSource"/>
              </w:rPr>
            </w:pPr>
          </w:p>
        </w:tc>
        <w:tc>
          <w:tcPr>
            <w:tcW w:w="1249" w:type="dxa"/>
            <w:shd w:val="clear" w:color="auto" w:fill="auto"/>
          </w:tcPr>
          <w:p w14:paraId="703462F9" w14:textId="77777777" w:rsidR="000F4F82" w:rsidRPr="005F70FB" w:rsidRDefault="000F4F82" w:rsidP="00A551BF">
            <w:pPr>
              <w:pStyle w:val="TableCell0-0115Break"/>
              <w:rPr>
                <w:rStyle w:val="ChItalBold"/>
              </w:rPr>
            </w:pPr>
            <w:r w:rsidRPr="005F70FB">
              <w:rPr>
                <w:rStyle w:val="ChItalBold"/>
              </w:rPr>
              <w:t>mayat</w:t>
            </w:r>
          </w:p>
        </w:tc>
        <w:tc>
          <w:tcPr>
            <w:tcW w:w="1587" w:type="dxa"/>
            <w:shd w:val="clear" w:color="auto" w:fill="auto"/>
          </w:tcPr>
          <w:p w14:paraId="24C5F05B" w14:textId="77777777" w:rsidR="000F4F82" w:rsidRPr="005F70FB" w:rsidRDefault="000F4F82" w:rsidP="00A551BF">
            <w:pPr>
              <w:pStyle w:val="TableCell0-0115Break"/>
              <w:rPr>
                <w:rStyle w:val="ChCharisSIL"/>
              </w:rPr>
            </w:pPr>
            <w:r w:rsidRPr="005F70FB">
              <w:rPr>
                <w:rStyle w:val="ChCharisSIL"/>
              </w:rPr>
              <w:t>ˈma.jɐt</w:t>
            </w:r>
          </w:p>
        </w:tc>
        <w:tc>
          <w:tcPr>
            <w:tcW w:w="1275" w:type="dxa"/>
            <w:shd w:val="clear" w:color="auto" w:fill="auto"/>
          </w:tcPr>
          <w:p w14:paraId="58A29D5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179E020" w14:textId="77777777" w:rsidR="000F4F82" w:rsidRPr="005F70FB" w:rsidRDefault="000F4F82" w:rsidP="00A551BF">
            <w:pPr>
              <w:pStyle w:val="TableCell0-0115Break"/>
            </w:pPr>
            <w:r w:rsidRPr="005F70FB">
              <w:t>corpse</w:t>
            </w:r>
          </w:p>
        </w:tc>
      </w:tr>
      <w:tr w:rsidR="00AC23C4" w:rsidRPr="005F70FB" w14:paraId="67BDF566" w14:textId="77777777" w:rsidTr="00BC00CF">
        <w:tc>
          <w:tcPr>
            <w:tcW w:w="240" w:type="dxa"/>
            <w:shd w:val="clear" w:color="auto" w:fill="auto"/>
          </w:tcPr>
          <w:p w14:paraId="43FF21FE"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DC7E3AB" w14:textId="77777777" w:rsidR="000F4F82" w:rsidRPr="005F70FB" w:rsidRDefault="000F4F82" w:rsidP="00A551BF">
            <w:pPr>
              <w:pStyle w:val="TableCell0-0115Break"/>
              <w:rPr>
                <w:rStyle w:val="ChItalBold"/>
              </w:rPr>
            </w:pPr>
            <w:r w:rsidRPr="005F70FB">
              <w:rPr>
                <w:rStyle w:val="ChItalBold"/>
              </w:rPr>
              <w:t>mayoritas</w:t>
            </w:r>
          </w:p>
        </w:tc>
        <w:tc>
          <w:tcPr>
            <w:tcW w:w="1587" w:type="dxa"/>
            <w:shd w:val="clear" w:color="auto" w:fill="auto"/>
          </w:tcPr>
          <w:p w14:paraId="6875DB27" w14:textId="77777777" w:rsidR="000F4F82" w:rsidRPr="005F70FB" w:rsidRDefault="000F4F82" w:rsidP="00A551BF">
            <w:pPr>
              <w:pStyle w:val="TableCell0-0115Break"/>
              <w:rPr>
                <w:rStyle w:val="ChCharisSIL"/>
              </w:rPr>
            </w:pPr>
            <w:r w:rsidRPr="005F70FB">
              <w:rPr>
                <w:rStyle w:val="ChCharisSIL"/>
              </w:rPr>
              <w:t>ma.ˌjɔ.ɾi.ˈtɐs</w:t>
            </w:r>
          </w:p>
        </w:tc>
        <w:tc>
          <w:tcPr>
            <w:tcW w:w="1275" w:type="dxa"/>
            <w:shd w:val="clear" w:color="auto" w:fill="auto"/>
          </w:tcPr>
          <w:p w14:paraId="0C6564A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8D3FDD7" w14:textId="77777777" w:rsidR="000F4F82" w:rsidRPr="005F70FB" w:rsidRDefault="000F4F82" w:rsidP="00A551BF">
            <w:pPr>
              <w:pStyle w:val="TableCell0-0115Break"/>
            </w:pPr>
            <w:r w:rsidRPr="005F70FB">
              <w:t>majority</w:t>
            </w:r>
          </w:p>
        </w:tc>
      </w:tr>
      <w:tr w:rsidR="00AC23C4" w:rsidRPr="005F70FB" w14:paraId="504C05A7" w14:textId="77777777" w:rsidTr="00BC00CF">
        <w:tc>
          <w:tcPr>
            <w:tcW w:w="240" w:type="dxa"/>
            <w:shd w:val="clear" w:color="auto" w:fill="auto"/>
          </w:tcPr>
          <w:p w14:paraId="7D7C3127" w14:textId="77777777" w:rsidR="000F4F82" w:rsidRPr="005F70FB" w:rsidRDefault="000F4F82" w:rsidP="00A551BF">
            <w:pPr>
              <w:pStyle w:val="TableCell0-0115Break"/>
              <w:rPr>
                <w:rStyle w:val="ExampleSource"/>
              </w:rPr>
            </w:pPr>
          </w:p>
        </w:tc>
        <w:tc>
          <w:tcPr>
            <w:tcW w:w="1249" w:type="dxa"/>
            <w:shd w:val="clear" w:color="auto" w:fill="auto"/>
          </w:tcPr>
          <w:p w14:paraId="2076A2FA" w14:textId="77777777" w:rsidR="000F4F82" w:rsidRPr="005F70FB" w:rsidRDefault="000F4F82" w:rsidP="00A551BF">
            <w:pPr>
              <w:pStyle w:val="TableCell0-0115Break"/>
              <w:rPr>
                <w:rStyle w:val="ChItalBold"/>
              </w:rPr>
            </w:pPr>
            <w:r w:rsidRPr="005F70FB">
              <w:rPr>
                <w:rStyle w:val="ChItalBold"/>
              </w:rPr>
              <w:t>meja</w:t>
            </w:r>
          </w:p>
        </w:tc>
        <w:tc>
          <w:tcPr>
            <w:tcW w:w="1587" w:type="dxa"/>
            <w:shd w:val="clear" w:color="auto" w:fill="auto"/>
          </w:tcPr>
          <w:p w14:paraId="02570367" w14:textId="77777777" w:rsidR="000F4F82" w:rsidRPr="005F70FB" w:rsidRDefault="000F4F82" w:rsidP="00A551BF">
            <w:pPr>
              <w:pStyle w:val="TableCell0-0115Break"/>
              <w:rPr>
                <w:rStyle w:val="ChCharisSIL"/>
              </w:rPr>
            </w:pPr>
            <w:r w:rsidRPr="005F70FB">
              <w:rPr>
                <w:rStyle w:val="ChCharisSIL"/>
              </w:rPr>
              <w:t>ˈmɛ.dʒa</w:t>
            </w:r>
          </w:p>
        </w:tc>
        <w:tc>
          <w:tcPr>
            <w:tcW w:w="1275" w:type="dxa"/>
            <w:shd w:val="clear" w:color="auto" w:fill="auto"/>
          </w:tcPr>
          <w:p w14:paraId="5F2A2AD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FBA11DC" w14:textId="77777777" w:rsidR="000F4F82" w:rsidRPr="005F70FB" w:rsidRDefault="000F4F82" w:rsidP="00A551BF">
            <w:pPr>
              <w:pStyle w:val="TableCell0-0115Break"/>
            </w:pPr>
            <w:r w:rsidRPr="005F70FB">
              <w:t>table</w:t>
            </w:r>
          </w:p>
        </w:tc>
      </w:tr>
      <w:tr w:rsidR="00AC23C4" w:rsidRPr="005F70FB" w14:paraId="078F1E9A" w14:textId="77777777" w:rsidTr="00BC00CF">
        <w:tc>
          <w:tcPr>
            <w:tcW w:w="240" w:type="dxa"/>
            <w:shd w:val="clear" w:color="auto" w:fill="auto"/>
          </w:tcPr>
          <w:p w14:paraId="0F81C4B1"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006378CC" w14:textId="77777777" w:rsidR="000F4F82" w:rsidRPr="005F70FB" w:rsidRDefault="000F4F82" w:rsidP="00A551BF">
            <w:pPr>
              <w:pStyle w:val="TableCell0-0115Break"/>
              <w:rPr>
                <w:rStyle w:val="ChItalBold"/>
              </w:rPr>
            </w:pPr>
            <w:r w:rsidRPr="005F70FB">
              <w:rPr>
                <w:rStyle w:val="ChItalBold"/>
              </w:rPr>
              <w:t>mental</w:t>
            </w:r>
          </w:p>
        </w:tc>
        <w:tc>
          <w:tcPr>
            <w:tcW w:w="1587" w:type="dxa"/>
            <w:shd w:val="clear" w:color="auto" w:fill="auto"/>
          </w:tcPr>
          <w:p w14:paraId="031DC9F5" w14:textId="77777777" w:rsidR="000F4F82" w:rsidRPr="005F70FB" w:rsidRDefault="000F4F82" w:rsidP="00A551BF">
            <w:pPr>
              <w:pStyle w:val="TableCell0-0115Break"/>
              <w:rPr>
                <w:rStyle w:val="ChCharisSIL"/>
              </w:rPr>
            </w:pPr>
            <w:r w:rsidRPr="005F70FB">
              <w:rPr>
                <w:rStyle w:val="ChCharisSIL"/>
              </w:rPr>
              <w:t>mɛ̞n.ˈtɐl</w:t>
            </w:r>
          </w:p>
        </w:tc>
        <w:tc>
          <w:tcPr>
            <w:tcW w:w="1275" w:type="dxa"/>
            <w:shd w:val="clear" w:color="auto" w:fill="auto"/>
          </w:tcPr>
          <w:p w14:paraId="28D9770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9B8F4AB" w14:textId="77777777" w:rsidR="000F4F82" w:rsidRPr="005F70FB" w:rsidRDefault="000F4F82" w:rsidP="00A551BF">
            <w:pPr>
              <w:pStyle w:val="TableCell0-0115Break"/>
            </w:pPr>
            <w:r w:rsidRPr="005F70FB">
              <w:t>emotion</w:t>
            </w:r>
          </w:p>
        </w:tc>
      </w:tr>
      <w:tr w:rsidR="00AC23C4" w:rsidRPr="005F70FB" w14:paraId="3BF01521" w14:textId="77777777" w:rsidTr="00BC00CF">
        <w:tc>
          <w:tcPr>
            <w:tcW w:w="240" w:type="dxa"/>
            <w:shd w:val="clear" w:color="auto" w:fill="auto"/>
          </w:tcPr>
          <w:p w14:paraId="1895A6E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030C528" w14:textId="77777777" w:rsidR="000F4F82" w:rsidRPr="005F70FB" w:rsidRDefault="000F4F82" w:rsidP="00A551BF">
            <w:pPr>
              <w:pStyle w:val="TableCell0-0115Break"/>
              <w:rPr>
                <w:rStyle w:val="ChItalBold"/>
              </w:rPr>
            </w:pPr>
            <w:r w:rsidRPr="005F70FB">
              <w:rPr>
                <w:rStyle w:val="ChItalBold"/>
              </w:rPr>
              <w:t>mentri</w:t>
            </w:r>
          </w:p>
        </w:tc>
        <w:tc>
          <w:tcPr>
            <w:tcW w:w="1587" w:type="dxa"/>
            <w:shd w:val="clear" w:color="auto" w:fill="auto"/>
          </w:tcPr>
          <w:p w14:paraId="2A08762F" w14:textId="77777777" w:rsidR="000F4F82" w:rsidRPr="005F70FB" w:rsidRDefault="000F4F82" w:rsidP="00A551BF">
            <w:pPr>
              <w:pStyle w:val="TableCell0-0115Break"/>
              <w:rPr>
                <w:rStyle w:val="ChCharisSIL"/>
              </w:rPr>
            </w:pPr>
            <w:r w:rsidRPr="005F70FB">
              <w:rPr>
                <w:rStyle w:val="ChCharisSIL"/>
              </w:rPr>
              <w:t>mɛ̞n.ˈtri</w:t>
            </w:r>
          </w:p>
        </w:tc>
        <w:tc>
          <w:tcPr>
            <w:tcW w:w="1275" w:type="dxa"/>
            <w:shd w:val="clear" w:color="auto" w:fill="auto"/>
          </w:tcPr>
          <w:p w14:paraId="21AABD1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E2426C5" w14:textId="77777777" w:rsidR="000F4F82" w:rsidRPr="005F70FB" w:rsidRDefault="000F4F82" w:rsidP="00A551BF">
            <w:pPr>
              <w:pStyle w:val="TableCell0-0115Break"/>
            </w:pPr>
            <w:r w:rsidRPr="005F70FB">
              <w:t>cabinet minister</w:t>
            </w:r>
          </w:p>
        </w:tc>
      </w:tr>
      <w:tr w:rsidR="00AC23C4" w:rsidRPr="005F70FB" w14:paraId="5BF0C582" w14:textId="77777777" w:rsidTr="00BC00CF">
        <w:tc>
          <w:tcPr>
            <w:tcW w:w="240" w:type="dxa"/>
            <w:shd w:val="clear" w:color="auto" w:fill="auto"/>
          </w:tcPr>
          <w:p w14:paraId="04676A5C" w14:textId="77777777" w:rsidR="000F4F82" w:rsidRPr="005F70FB" w:rsidRDefault="000F4F82" w:rsidP="00A551BF">
            <w:pPr>
              <w:pStyle w:val="TableCell0-0115Break"/>
              <w:rPr>
                <w:rStyle w:val="ExampleSource"/>
              </w:rPr>
            </w:pPr>
          </w:p>
        </w:tc>
        <w:tc>
          <w:tcPr>
            <w:tcW w:w="1249" w:type="dxa"/>
            <w:shd w:val="clear" w:color="auto" w:fill="auto"/>
          </w:tcPr>
          <w:p w14:paraId="0E67F6F5" w14:textId="77777777" w:rsidR="000F4F82" w:rsidRPr="005F70FB" w:rsidRDefault="000F4F82" w:rsidP="00A551BF">
            <w:pPr>
              <w:pStyle w:val="TableCell0-0115Break"/>
              <w:rPr>
                <w:rStyle w:val="ChItalBold"/>
              </w:rPr>
            </w:pPr>
            <w:r w:rsidRPr="005F70FB">
              <w:rPr>
                <w:rStyle w:val="ChItalBold"/>
              </w:rPr>
              <w:t>merdeka</w:t>
            </w:r>
          </w:p>
        </w:tc>
        <w:tc>
          <w:tcPr>
            <w:tcW w:w="1587" w:type="dxa"/>
            <w:shd w:val="clear" w:color="auto" w:fill="auto"/>
          </w:tcPr>
          <w:p w14:paraId="4579DCEF" w14:textId="77777777" w:rsidR="000F4F82" w:rsidRPr="005F70FB" w:rsidRDefault="000F4F82" w:rsidP="00A551BF">
            <w:pPr>
              <w:pStyle w:val="TableCell0-0115Break"/>
              <w:rPr>
                <w:rStyle w:val="ChCharisSIL"/>
              </w:rPr>
            </w:pPr>
            <w:r w:rsidRPr="005F70FB">
              <w:rPr>
                <w:rStyle w:val="ChCharisSIL"/>
              </w:rPr>
              <w:t>mɛ̞r.ˈdɛ.ka</w:t>
            </w:r>
          </w:p>
        </w:tc>
        <w:tc>
          <w:tcPr>
            <w:tcW w:w="1275" w:type="dxa"/>
            <w:shd w:val="clear" w:color="auto" w:fill="auto"/>
          </w:tcPr>
          <w:p w14:paraId="6F1DA50C"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F51B099" w14:textId="77777777" w:rsidR="000F4F82" w:rsidRPr="005F70FB" w:rsidRDefault="000F4F82" w:rsidP="00A551BF">
            <w:pPr>
              <w:pStyle w:val="TableCell0-0115Break"/>
            </w:pPr>
            <w:r w:rsidRPr="005F70FB">
              <w:t>be independent</w:t>
            </w:r>
          </w:p>
        </w:tc>
      </w:tr>
      <w:tr w:rsidR="00AC23C4" w:rsidRPr="005F70FB" w14:paraId="79B5CED4" w14:textId="77777777" w:rsidTr="00BC00CF">
        <w:tc>
          <w:tcPr>
            <w:tcW w:w="240" w:type="dxa"/>
            <w:shd w:val="clear" w:color="auto" w:fill="auto"/>
          </w:tcPr>
          <w:p w14:paraId="3ED5E39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E89101E" w14:textId="4B9988AF" w:rsidR="000F4F82" w:rsidRPr="005F70FB" w:rsidRDefault="000F4F82" w:rsidP="00A551BF">
            <w:pPr>
              <w:pStyle w:val="TableCell0-0115Break"/>
              <w:rPr>
                <w:rStyle w:val="ChItalBold"/>
              </w:rPr>
            </w:pPr>
            <w:r w:rsidRPr="005F70FB">
              <w:rPr>
                <w:rStyle w:val="ChItalBold"/>
              </w:rPr>
              <w:t>mesin</w:t>
            </w:r>
            <w:r w:rsidR="0050678E">
              <w:rPr>
                <w:rStyle w:val="ChItalBold"/>
              </w:rPr>
              <w:t>g</w:t>
            </w:r>
          </w:p>
        </w:tc>
        <w:tc>
          <w:tcPr>
            <w:tcW w:w="1587" w:type="dxa"/>
            <w:shd w:val="clear" w:color="auto" w:fill="auto"/>
          </w:tcPr>
          <w:p w14:paraId="5B3C16D4" w14:textId="77777777" w:rsidR="000F4F82" w:rsidRPr="005F70FB" w:rsidRDefault="000F4F82" w:rsidP="00A551BF">
            <w:pPr>
              <w:pStyle w:val="TableCell0-0115Break"/>
              <w:rPr>
                <w:rStyle w:val="ChCharisSIL"/>
              </w:rPr>
            </w:pPr>
            <w:r w:rsidRPr="005F70FB">
              <w:rPr>
                <w:rStyle w:val="ChCharisSIL"/>
              </w:rPr>
              <w:t>mɛ.ˈsɪn</w:t>
            </w:r>
          </w:p>
        </w:tc>
        <w:tc>
          <w:tcPr>
            <w:tcW w:w="1275" w:type="dxa"/>
            <w:shd w:val="clear" w:color="auto" w:fill="auto"/>
          </w:tcPr>
          <w:p w14:paraId="2B44AB3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46A3667" w14:textId="77777777" w:rsidR="000F4F82" w:rsidRPr="005F70FB" w:rsidRDefault="000F4F82" w:rsidP="00A551BF">
            <w:pPr>
              <w:pStyle w:val="TableCell0-0115Break"/>
            </w:pPr>
            <w:r w:rsidRPr="005F70FB">
              <w:t>engine</w:t>
            </w:r>
          </w:p>
        </w:tc>
      </w:tr>
      <w:tr w:rsidR="00AC23C4" w:rsidRPr="005F70FB" w14:paraId="5B598B56" w14:textId="77777777" w:rsidTr="00BC00CF">
        <w:tc>
          <w:tcPr>
            <w:tcW w:w="240" w:type="dxa"/>
            <w:shd w:val="clear" w:color="auto" w:fill="auto"/>
          </w:tcPr>
          <w:p w14:paraId="4ECC8ACF" w14:textId="77777777" w:rsidR="000F4F82" w:rsidRPr="005F70FB" w:rsidRDefault="000F4F82" w:rsidP="00A551BF">
            <w:pPr>
              <w:pStyle w:val="TableCell0-0115Break"/>
              <w:rPr>
                <w:rStyle w:val="ExampleSource"/>
              </w:rPr>
            </w:pPr>
          </w:p>
        </w:tc>
        <w:tc>
          <w:tcPr>
            <w:tcW w:w="1249" w:type="dxa"/>
            <w:shd w:val="clear" w:color="auto" w:fill="auto"/>
          </w:tcPr>
          <w:p w14:paraId="17F60157" w14:textId="77777777" w:rsidR="000F4F82" w:rsidRPr="005F70FB" w:rsidRDefault="000F4F82" w:rsidP="00A551BF">
            <w:pPr>
              <w:pStyle w:val="TableCell0-0115Break"/>
              <w:rPr>
                <w:rStyle w:val="ChItalBold"/>
              </w:rPr>
            </w:pPr>
            <w:r w:rsidRPr="005F70FB">
              <w:rPr>
                <w:rStyle w:val="ChItalBold"/>
              </w:rPr>
              <w:t>meter</w:t>
            </w:r>
          </w:p>
        </w:tc>
        <w:tc>
          <w:tcPr>
            <w:tcW w:w="1587" w:type="dxa"/>
            <w:shd w:val="clear" w:color="auto" w:fill="auto"/>
          </w:tcPr>
          <w:p w14:paraId="539E2DC9" w14:textId="77777777" w:rsidR="000F4F82" w:rsidRPr="005F70FB" w:rsidRDefault="000F4F82" w:rsidP="00A551BF">
            <w:pPr>
              <w:pStyle w:val="TableCell0-0115Break"/>
              <w:rPr>
                <w:rStyle w:val="ChCharisSIL"/>
              </w:rPr>
            </w:pPr>
            <w:r w:rsidRPr="005F70FB">
              <w:rPr>
                <w:rStyle w:val="ChCharisSIL"/>
              </w:rPr>
              <w:t>ˈmɛ̞.tɛ̞r̥</w:t>
            </w:r>
          </w:p>
        </w:tc>
        <w:tc>
          <w:tcPr>
            <w:tcW w:w="1275" w:type="dxa"/>
            <w:shd w:val="clear" w:color="auto" w:fill="auto"/>
          </w:tcPr>
          <w:p w14:paraId="764F674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F3A519B" w14:textId="77777777" w:rsidR="000F4F82" w:rsidRPr="005F70FB" w:rsidRDefault="000F4F82" w:rsidP="00A551BF">
            <w:pPr>
              <w:pStyle w:val="TableCell0-0115Break"/>
            </w:pPr>
            <w:r w:rsidRPr="005F70FB">
              <w:t>meter</w:t>
            </w:r>
          </w:p>
        </w:tc>
      </w:tr>
      <w:tr w:rsidR="00AC23C4" w:rsidRPr="005F70FB" w14:paraId="144399F7" w14:textId="77777777" w:rsidTr="00BC00CF">
        <w:tc>
          <w:tcPr>
            <w:tcW w:w="240" w:type="dxa"/>
            <w:shd w:val="clear" w:color="auto" w:fill="auto"/>
          </w:tcPr>
          <w:p w14:paraId="15434EE4" w14:textId="77777777" w:rsidR="000F4F82" w:rsidRPr="005F70FB" w:rsidRDefault="000F4F82" w:rsidP="00A551BF">
            <w:pPr>
              <w:pStyle w:val="TableCell0-0115Break"/>
              <w:rPr>
                <w:rStyle w:val="ExampleSource"/>
              </w:rPr>
            </w:pPr>
          </w:p>
        </w:tc>
        <w:tc>
          <w:tcPr>
            <w:tcW w:w="1249" w:type="dxa"/>
            <w:shd w:val="clear" w:color="auto" w:fill="auto"/>
          </w:tcPr>
          <w:p w14:paraId="523642D7" w14:textId="77777777" w:rsidR="000F4F82" w:rsidRPr="005F70FB" w:rsidRDefault="000F4F82" w:rsidP="00A551BF">
            <w:pPr>
              <w:pStyle w:val="TableCell0-0115Break"/>
              <w:rPr>
                <w:rStyle w:val="ChItalBold"/>
              </w:rPr>
            </w:pPr>
            <w:r w:rsidRPr="005F70FB">
              <w:rPr>
                <w:rStyle w:val="ChItalBold"/>
              </w:rPr>
              <w:t>milyar</w:t>
            </w:r>
          </w:p>
        </w:tc>
        <w:tc>
          <w:tcPr>
            <w:tcW w:w="1587" w:type="dxa"/>
            <w:shd w:val="clear" w:color="auto" w:fill="auto"/>
          </w:tcPr>
          <w:p w14:paraId="06AF0CEC" w14:textId="77777777" w:rsidR="000F4F82" w:rsidRPr="005F70FB" w:rsidRDefault="000F4F82" w:rsidP="00A551BF">
            <w:pPr>
              <w:pStyle w:val="TableCell0-0115Break"/>
              <w:rPr>
                <w:rStyle w:val="ChCharisSIL"/>
              </w:rPr>
            </w:pPr>
            <w:r w:rsidRPr="005F70FB">
              <w:rPr>
                <w:rStyle w:val="ChCharisSIL"/>
              </w:rPr>
              <w:t>ˈmɪl.jɐr</w:t>
            </w:r>
          </w:p>
        </w:tc>
        <w:tc>
          <w:tcPr>
            <w:tcW w:w="1275" w:type="dxa"/>
            <w:shd w:val="clear" w:color="auto" w:fill="auto"/>
          </w:tcPr>
          <w:p w14:paraId="048F72E9" w14:textId="77777777" w:rsidR="000F4F82" w:rsidRPr="005F70FB" w:rsidRDefault="000F4F82" w:rsidP="00A551BF">
            <w:pPr>
              <w:pStyle w:val="TableCell0-0115Break"/>
              <w:rPr>
                <w:rStyle w:val="ChSmallCaps"/>
              </w:rPr>
            </w:pPr>
            <w:r w:rsidRPr="005F70FB">
              <w:rPr>
                <w:rStyle w:val="ChSmallCaps"/>
              </w:rPr>
              <w:t>num.c</w:t>
            </w:r>
          </w:p>
        </w:tc>
        <w:tc>
          <w:tcPr>
            <w:tcW w:w="2379" w:type="dxa"/>
            <w:shd w:val="clear" w:color="auto" w:fill="auto"/>
          </w:tcPr>
          <w:p w14:paraId="0E37F877" w14:textId="77777777" w:rsidR="000F4F82" w:rsidRPr="005F70FB" w:rsidRDefault="000F4F82" w:rsidP="00A551BF">
            <w:pPr>
              <w:pStyle w:val="TableCell0-0115Break"/>
            </w:pPr>
            <w:r w:rsidRPr="005F70FB">
              <w:t>billion</w:t>
            </w:r>
          </w:p>
        </w:tc>
      </w:tr>
      <w:tr w:rsidR="00AC23C4" w:rsidRPr="005F70FB" w14:paraId="75D3855D" w14:textId="77777777" w:rsidTr="00BC00CF">
        <w:tc>
          <w:tcPr>
            <w:tcW w:w="240" w:type="dxa"/>
            <w:shd w:val="clear" w:color="auto" w:fill="auto"/>
          </w:tcPr>
          <w:p w14:paraId="00765D12" w14:textId="77777777" w:rsidR="000F4F82" w:rsidRPr="005F70FB" w:rsidRDefault="000F4F82" w:rsidP="00A551BF">
            <w:pPr>
              <w:pStyle w:val="TableCell0-0115Break"/>
              <w:rPr>
                <w:rStyle w:val="ExampleSource"/>
              </w:rPr>
            </w:pPr>
          </w:p>
        </w:tc>
        <w:tc>
          <w:tcPr>
            <w:tcW w:w="1249" w:type="dxa"/>
            <w:shd w:val="clear" w:color="auto" w:fill="auto"/>
          </w:tcPr>
          <w:p w14:paraId="57DD21D4" w14:textId="77777777" w:rsidR="000F4F82" w:rsidRPr="005F70FB" w:rsidRDefault="000F4F82" w:rsidP="00A551BF">
            <w:pPr>
              <w:pStyle w:val="TableCell0-0115Break"/>
              <w:rPr>
                <w:rStyle w:val="ChItalBold"/>
              </w:rPr>
            </w:pPr>
            <w:r w:rsidRPr="005F70FB">
              <w:rPr>
                <w:rStyle w:val="ChItalBold"/>
              </w:rPr>
              <w:t>mimbar</w:t>
            </w:r>
          </w:p>
        </w:tc>
        <w:tc>
          <w:tcPr>
            <w:tcW w:w="1587" w:type="dxa"/>
            <w:shd w:val="clear" w:color="auto" w:fill="auto"/>
          </w:tcPr>
          <w:p w14:paraId="596794E3" w14:textId="77777777" w:rsidR="000F4F82" w:rsidRPr="005F70FB" w:rsidRDefault="000F4F82" w:rsidP="00A551BF">
            <w:pPr>
              <w:pStyle w:val="TableCell0-0115Break"/>
              <w:rPr>
                <w:rStyle w:val="ChCharisSIL"/>
              </w:rPr>
            </w:pPr>
            <w:r w:rsidRPr="005F70FB">
              <w:rPr>
                <w:rStyle w:val="ChCharisSIL"/>
              </w:rPr>
              <w:t>ˈmɪm.bɐr̥</w:t>
            </w:r>
          </w:p>
        </w:tc>
        <w:tc>
          <w:tcPr>
            <w:tcW w:w="1275" w:type="dxa"/>
            <w:shd w:val="clear" w:color="auto" w:fill="auto"/>
          </w:tcPr>
          <w:p w14:paraId="75C7A9B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7C6EF35" w14:textId="77777777" w:rsidR="000F4F82" w:rsidRPr="005F70FB" w:rsidRDefault="000F4F82" w:rsidP="00A551BF">
            <w:pPr>
              <w:pStyle w:val="TableCell0-0115Break"/>
            </w:pPr>
            <w:r w:rsidRPr="005F70FB">
              <w:t>pulpit</w:t>
            </w:r>
          </w:p>
        </w:tc>
      </w:tr>
      <w:tr w:rsidR="00AC23C4" w:rsidRPr="005F70FB" w14:paraId="37A9459F" w14:textId="77777777" w:rsidTr="00BC00CF">
        <w:tc>
          <w:tcPr>
            <w:tcW w:w="240" w:type="dxa"/>
            <w:shd w:val="clear" w:color="auto" w:fill="auto"/>
          </w:tcPr>
          <w:p w14:paraId="4EB03B11" w14:textId="77777777" w:rsidR="000F4F82" w:rsidRPr="005F70FB" w:rsidRDefault="000F4F82" w:rsidP="00A551BF">
            <w:pPr>
              <w:pStyle w:val="TableCell0-0115Break"/>
              <w:rPr>
                <w:rStyle w:val="ExampleSource"/>
              </w:rPr>
            </w:pPr>
          </w:p>
        </w:tc>
        <w:tc>
          <w:tcPr>
            <w:tcW w:w="1249" w:type="dxa"/>
            <w:shd w:val="clear" w:color="auto" w:fill="auto"/>
          </w:tcPr>
          <w:p w14:paraId="59D6E5CC" w14:textId="77777777" w:rsidR="000F4F82" w:rsidRPr="005F70FB" w:rsidRDefault="000F4F82" w:rsidP="00A551BF">
            <w:pPr>
              <w:pStyle w:val="TableCell0-0115Break"/>
              <w:rPr>
                <w:rStyle w:val="ChItalBold"/>
              </w:rPr>
            </w:pPr>
            <w:r w:rsidRPr="005F70FB">
              <w:rPr>
                <w:rStyle w:val="ChItalBold"/>
              </w:rPr>
              <w:t>minggu</w:t>
            </w:r>
          </w:p>
        </w:tc>
        <w:tc>
          <w:tcPr>
            <w:tcW w:w="1587" w:type="dxa"/>
            <w:shd w:val="clear" w:color="auto" w:fill="auto"/>
          </w:tcPr>
          <w:p w14:paraId="243AAF28" w14:textId="77777777" w:rsidR="000F4F82" w:rsidRPr="005F70FB" w:rsidRDefault="000F4F82" w:rsidP="00A551BF">
            <w:pPr>
              <w:pStyle w:val="TableCell0-0115Break"/>
              <w:rPr>
                <w:rStyle w:val="ChCharisSIL"/>
              </w:rPr>
            </w:pPr>
            <w:r w:rsidRPr="005F70FB">
              <w:rPr>
                <w:rStyle w:val="ChCharisSIL"/>
              </w:rPr>
              <w:t>ˈmɪŋ.gu</w:t>
            </w:r>
          </w:p>
        </w:tc>
        <w:tc>
          <w:tcPr>
            <w:tcW w:w="1275" w:type="dxa"/>
            <w:shd w:val="clear" w:color="auto" w:fill="auto"/>
          </w:tcPr>
          <w:p w14:paraId="7A5E688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2DCB21A" w14:textId="77777777" w:rsidR="000F4F82" w:rsidRPr="005F70FB" w:rsidRDefault="000F4F82" w:rsidP="00A551BF">
            <w:pPr>
              <w:pStyle w:val="TableCell0-0115Break"/>
            </w:pPr>
            <w:r w:rsidRPr="005F70FB">
              <w:t>week, Sunday</w:t>
            </w:r>
          </w:p>
        </w:tc>
      </w:tr>
      <w:tr w:rsidR="00AC23C4" w:rsidRPr="005F70FB" w14:paraId="488DA70E" w14:textId="77777777" w:rsidTr="00BC00CF">
        <w:tc>
          <w:tcPr>
            <w:tcW w:w="240" w:type="dxa"/>
            <w:shd w:val="clear" w:color="auto" w:fill="auto"/>
          </w:tcPr>
          <w:p w14:paraId="73E0A4BF" w14:textId="77777777" w:rsidR="000F4F82" w:rsidRPr="005F70FB" w:rsidRDefault="000F4F82" w:rsidP="00A551BF">
            <w:pPr>
              <w:pStyle w:val="TableCell0-0115Break"/>
              <w:rPr>
                <w:rStyle w:val="ExampleSource"/>
              </w:rPr>
            </w:pPr>
          </w:p>
        </w:tc>
        <w:tc>
          <w:tcPr>
            <w:tcW w:w="1249" w:type="dxa"/>
            <w:shd w:val="clear" w:color="auto" w:fill="auto"/>
          </w:tcPr>
          <w:p w14:paraId="0C1D383D" w14:textId="77777777" w:rsidR="000F4F82" w:rsidRPr="005F70FB" w:rsidRDefault="000F4F82" w:rsidP="00A551BF">
            <w:pPr>
              <w:pStyle w:val="TableCell0-0115Break"/>
              <w:rPr>
                <w:rStyle w:val="ChItalBold"/>
              </w:rPr>
            </w:pPr>
            <w:r w:rsidRPr="005F70FB">
              <w:rPr>
                <w:rStyle w:val="ChItalBold"/>
              </w:rPr>
              <w:t>mini</w:t>
            </w:r>
          </w:p>
        </w:tc>
        <w:tc>
          <w:tcPr>
            <w:tcW w:w="1587" w:type="dxa"/>
            <w:shd w:val="clear" w:color="auto" w:fill="auto"/>
          </w:tcPr>
          <w:p w14:paraId="58033195" w14:textId="77777777" w:rsidR="000F4F82" w:rsidRPr="005F70FB" w:rsidRDefault="000F4F82" w:rsidP="00A551BF">
            <w:pPr>
              <w:pStyle w:val="TableCell0-0115Break"/>
              <w:rPr>
                <w:rStyle w:val="ChCharisSIL"/>
              </w:rPr>
            </w:pPr>
            <w:r w:rsidRPr="005F70FB">
              <w:rPr>
                <w:rStyle w:val="ChCharisSIL"/>
              </w:rPr>
              <w:t>ˈmi.ni</w:t>
            </w:r>
          </w:p>
        </w:tc>
        <w:tc>
          <w:tcPr>
            <w:tcW w:w="1275" w:type="dxa"/>
            <w:shd w:val="clear" w:color="auto" w:fill="auto"/>
          </w:tcPr>
          <w:p w14:paraId="0D920E87"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37440C03" w14:textId="77777777" w:rsidR="000F4F82" w:rsidRPr="005F70FB" w:rsidRDefault="000F4F82" w:rsidP="00A551BF">
            <w:pPr>
              <w:pStyle w:val="TableCell0-0115Break"/>
            </w:pPr>
            <w:r w:rsidRPr="005F70FB">
              <w:t>be mini</w:t>
            </w:r>
          </w:p>
        </w:tc>
      </w:tr>
      <w:tr w:rsidR="00AC23C4" w:rsidRPr="005F70FB" w14:paraId="418EE35E" w14:textId="77777777" w:rsidTr="00BC00CF">
        <w:tc>
          <w:tcPr>
            <w:tcW w:w="240" w:type="dxa"/>
            <w:shd w:val="clear" w:color="auto" w:fill="auto"/>
          </w:tcPr>
          <w:p w14:paraId="7D4EA75D"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D778E79" w14:textId="77777777" w:rsidR="000F4F82" w:rsidRPr="005F70FB" w:rsidRDefault="000F4F82" w:rsidP="00A551BF">
            <w:pPr>
              <w:pStyle w:val="TableCell0-0115Break"/>
              <w:rPr>
                <w:rStyle w:val="ChItalBold"/>
              </w:rPr>
            </w:pPr>
            <w:r w:rsidRPr="005F70FB">
              <w:rPr>
                <w:rStyle w:val="ChItalBold"/>
              </w:rPr>
              <w:t>minit</w:t>
            </w:r>
          </w:p>
        </w:tc>
        <w:tc>
          <w:tcPr>
            <w:tcW w:w="1587" w:type="dxa"/>
            <w:shd w:val="clear" w:color="auto" w:fill="auto"/>
          </w:tcPr>
          <w:p w14:paraId="7EA1A32D" w14:textId="77777777" w:rsidR="000F4F82" w:rsidRPr="005F70FB" w:rsidRDefault="000F4F82" w:rsidP="00A551BF">
            <w:pPr>
              <w:pStyle w:val="TableCell0-0115Break"/>
              <w:rPr>
                <w:rStyle w:val="ChCharisSIL"/>
              </w:rPr>
            </w:pPr>
            <w:r w:rsidRPr="005F70FB">
              <w:rPr>
                <w:rStyle w:val="ChCharisSIL"/>
              </w:rPr>
              <w:t>mɪ.ˈnɪt</w:t>
            </w:r>
          </w:p>
        </w:tc>
        <w:tc>
          <w:tcPr>
            <w:tcW w:w="1275" w:type="dxa"/>
            <w:shd w:val="clear" w:color="auto" w:fill="auto"/>
          </w:tcPr>
          <w:p w14:paraId="19FDF2C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E5798D4" w14:textId="77777777" w:rsidR="000F4F82" w:rsidRPr="005F70FB" w:rsidRDefault="000F4F82" w:rsidP="00A551BF">
            <w:pPr>
              <w:pStyle w:val="TableCell0-0115Break"/>
            </w:pPr>
            <w:r w:rsidRPr="005F70FB">
              <w:t>minute</w:t>
            </w:r>
          </w:p>
        </w:tc>
      </w:tr>
      <w:tr w:rsidR="00AC23C4" w:rsidRPr="005F70FB" w14:paraId="0FA84D6E" w14:textId="77777777" w:rsidTr="00BC00CF">
        <w:tc>
          <w:tcPr>
            <w:tcW w:w="240" w:type="dxa"/>
            <w:shd w:val="clear" w:color="auto" w:fill="auto"/>
          </w:tcPr>
          <w:p w14:paraId="21B56BA3" w14:textId="77777777" w:rsidR="000F4F82" w:rsidRPr="005F70FB" w:rsidRDefault="000F4F82" w:rsidP="00A551BF">
            <w:pPr>
              <w:pStyle w:val="TableCell0-0115Break"/>
              <w:rPr>
                <w:rStyle w:val="ExampleSource"/>
              </w:rPr>
            </w:pPr>
          </w:p>
        </w:tc>
        <w:tc>
          <w:tcPr>
            <w:tcW w:w="1249" w:type="dxa"/>
            <w:shd w:val="clear" w:color="auto" w:fill="auto"/>
          </w:tcPr>
          <w:p w14:paraId="47EF0190" w14:textId="77777777" w:rsidR="000F4F82" w:rsidRPr="005F70FB" w:rsidRDefault="000F4F82" w:rsidP="00A551BF">
            <w:pPr>
              <w:pStyle w:val="TableCell0-0115Break"/>
              <w:rPr>
                <w:rStyle w:val="ChItalBold"/>
              </w:rPr>
            </w:pPr>
            <w:r w:rsidRPr="005F70FB">
              <w:rPr>
                <w:rStyle w:val="ChItalBold"/>
              </w:rPr>
              <w:t>misionaris</w:t>
            </w:r>
          </w:p>
        </w:tc>
        <w:tc>
          <w:tcPr>
            <w:tcW w:w="1587" w:type="dxa"/>
            <w:shd w:val="clear" w:color="auto" w:fill="auto"/>
          </w:tcPr>
          <w:p w14:paraId="371BD7BE" w14:textId="77777777" w:rsidR="000F4F82" w:rsidRPr="005F70FB" w:rsidRDefault="000F4F82" w:rsidP="00A551BF">
            <w:pPr>
              <w:pStyle w:val="TableCell0-0115Break"/>
              <w:rPr>
                <w:rStyle w:val="ChCharisSIL"/>
              </w:rPr>
            </w:pPr>
            <w:r w:rsidRPr="005F70FB">
              <w:rPr>
                <w:rStyle w:val="ChCharisSIL"/>
              </w:rPr>
              <w:t>mi.ˌsi.ɔ.ˈna.rɪs</w:t>
            </w:r>
          </w:p>
        </w:tc>
        <w:tc>
          <w:tcPr>
            <w:tcW w:w="1275" w:type="dxa"/>
            <w:shd w:val="clear" w:color="auto" w:fill="auto"/>
          </w:tcPr>
          <w:p w14:paraId="4230531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2F15720" w14:textId="77777777" w:rsidR="000F4F82" w:rsidRPr="005F70FB" w:rsidRDefault="000F4F82" w:rsidP="00A551BF">
            <w:pPr>
              <w:pStyle w:val="TableCell0-0115Break"/>
            </w:pPr>
            <w:r w:rsidRPr="005F70FB">
              <w:t>missionary</w:t>
            </w:r>
          </w:p>
        </w:tc>
      </w:tr>
      <w:tr w:rsidR="00AC23C4" w:rsidRPr="005F70FB" w14:paraId="667ADE96" w14:textId="77777777" w:rsidTr="00BC00CF">
        <w:tc>
          <w:tcPr>
            <w:tcW w:w="240" w:type="dxa"/>
            <w:shd w:val="clear" w:color="auto" w:fill="auto"/>
          </w:tcPr>
          <w:p w14:paraId="46AF3087" w14:textId="77777777" w:rsidR="000F4F82" w:rsidRPr="005F70FB" w:rsidRDefault="000F4F82" w:rsidP="00A551BF">
            <w:pPr>
              <w:pStyle w:val="TableCell0-0115Break"/>
              <w:rPr>
                <w:rStyle w:val="ExampleSource"/>
              </w:rPr>
            </w:pPr>
          </w:p>
        </w:tc>
        <w:tc>
          <w:tcPr>
            <w:tcW w:w="1249" w:type="dxa"/>
            <w:shd w:val="clear" w:color="auto" w:fill="auto"/>
          </w:tcPr>
          <w:p w14:paraId="49E59464" w14:textId="77777777" w:rsidR="000F4F82" w:rsidRPr="005F70FB" w:rsidRDefault="000F4F82" w:rsidP="00A551BF">
            <w:pPr>
              <w:pStyle w:val="TableCell0-0115Break"/>
              <w:rPr>
                <w:rStyle w:val="ChItalBold"/>
              </w:rPr>
            </w:pPr>
            <w:r w:rsidRPr="005F70FB">
              <w:rPr>
                <w:rStyle w:val="ChItalBold"/>
              </w:rPr>
              <w:t>miskin</w:t>
            </w:r>
          </w:p>
        </w:tc>
        <w:tc>
          <w:tcPr>
            <w:tcW w:w="1587" w:type="dxa"/>
            <w:shd w:val="clear" w:color="auto" w:fill="auto"/>
          </w:tcPr>
          <w:p w14:paraId="077AA902" w14:textId="77777777" w:rsidR="000F4F82" w:rsidRPr="005F70FB" w:rsidRDefault="000F4F82" w:rsidP="00A551BF">
            <w:pPr>
              <w:pStyle w:val="TableCell0-0115Break"/>
              <w:rPr>
                <w:rStyle w:val="ChCharisSIL"/>
              </w:rPr>
            </w:pPr>
            <w:r w:rsidRPr="005F70FB">
              <w:rPr>
                <w:rStyle w:val="ChCharisSIL"/>
              </w:rPr>
              <w:t>ˈmɪs.kɪn</w:t>
            </w:r>
          </w:p>
        </w:tc>
        <w:tc>
          <w:tcPr>
            <w:tcW w:w="1275" w:type="dxa"/>
            <w:shd w:val="clear" w:color="auto" w:fill="auto"/>
          </w:tcPr>
          <w:p w14:paraId="07B25BB1"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0743DFC" w14:textId="77777777" w:rsidR="000F4F82" w:rsidRPr="005F70FB" w:rsidRDefault="000F4F82" w:rsidP="00A551BF">
            <w:pPr>
              <w:pStyle w:val="TableCell0-0115Break"/>
            </w:pPr>
            <w:r w:rsidRPr="005F70FB">
              <w:t>be poor</w:t>
            </w:r>
          </w:p>
        </w:tc>
      </w:tr>
      <w:tr w:rsidR="00AC23C4" w:rsidRPr="005F70FB" w14:paraId="2F9E49CE" w14:textId="77777777" w:rsidTr="00BC00CF">
        <w:tc>
          <w:tcPr>
            <w:tcW w:w="240" w:type="dxa"/>
            <w:shd w:val="clear" w:color="auto" w:fill="auto"/>
          </w:tcPr>
          <w:p w14:paraId="12BA0BDE" w14:textId="77777777" w:rsidR="000F4F82" w:rsidRPr="005F70FB" w:rsidRDefault="000F4F82" w:rsidP="00A551BF">
            <w:pPr>
              <w:pStyle w:val="TableCell0-0115Break"/>
              <w:rPr>
                <w:rStyle w:val="ExampleSource"/>
              </w:rPr>
            </w:pPr>
          </w:p>
        </w:tc>
        <w:tc>
          <w:tcPr>
            <w:tcW w:w="1249" w:type="dxa"/>
            <w:shd w:val="clear" w:color="auto" w:fill="auto"/>
          </w:tcPr>
          <w:p w14:paraId="0666024B" w14:textId="77777777" w:rsidR="000F4F82" w:rsidRPr="005F70FB" w:rsidRDefault="000F4F82" w:rsidP="00A551BF">
            <w:pPr>
              <w:pStyle w:val="TableCell0-0115Break"/>
              <w:rPr>
                <w:rStyle w:val="ChItalBold"/>
              </w:rPr>
            </w:pPr>
            <w:r w:rsidRPr="005F70FB">
              <w:rPr>
                <w:rStyle w:val="ChItalBold"/>
              </w:rPr>
              <w:t>mobil</w:t>
            </w:r>
          </w:p>
        </w:tc>
        <w:tc>
          <w:tcPr>
            <w:tcW w:w="1587" w:type="dxa"/>
            <w:shd w:val="clear" w:color="auto" w:fill="auto"/>
          </w:tcPr>
          <w:p w14:paraId="1272A508" w14:textId="77777777" w:rsidR="000F4F82" w:rsidRPr="005F70FB" w:rsidRDefault="000F4F82" w:rsidP="00A551BF">
            <w:pPr>
              <w:pStyle w:val="TableCell0-0115Break"/>
              <w:rPr>
                <w:rStyle w:val="ChCharisSIL"/>
              </w:rPr>
            </w:pPr>
            <w:r w:rsidRPr="005F70FB">
              <w:rPr>
                <w:rStyle w:val="ChCharisSIL"/>
              </w:rPr>
              <w:t>ˈmɔ.bɪl</w:t>
            </w:r>
          </w:p>
        </w:tc>
        <w:tc>
          <w:tcPr>
            <w:tcW w:w="1275" w:type="dxa"/>
            <w:shd w:val="clear" w:color="auto" w:fill="auto"/>
          </w:tcPr>
          <w:p w14:paraId="5331D6B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A06BD70" w14:textId="77777777" w:rsidR="000F4F82" w:rsidRPr="005F70FB" w:rsidRDefault="000F4F82" w:rsidP="00A551BF">
            <w:pPr>
              <w:pStyle w:val="TableCell0-0115Break"/>
            </w:pPr>
            <w:r w:rsidRPr="005F70FB">
              <w:t>car</w:t>
            </w:r>
          </w:p>
        </w:tc>
      </w:tr>
      <w:tr w:rsidR="00AC23C4" w:rsidRPr="005F70FB" w14:paraId="31EBD4F4" w14:textId="77777777" w:rsidTr="00BC00CF">
        <w:tc>
          <w:tcPr>
            <w:tcW w:w="240" w:type="dxa"/>
            <w:shd w:val="clear" w:color="auto" w:fill="auto"/>
          </w:tcPr>
          <w:p w14:paraId="66822EB0"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B460163" w14:textId="77777777" w:rsidR="000F4F82" w:rsidRPr="005F70FB" w:rsidRDefault="000F4F82" w:rsidP="00A551BF">
            <w:pPr>
              <w:pStyle w:val="TableCell0-0115Break"/>
              <w:rPr>
                <w:rStyle w:val="ChItalBold"/>
              </w:rPr>
            </w:pPr>
            <w:r w:rsidRPr="005F70FB">
              <w:rPr>
                <w:rStyle w:val="ChItalBold"/>
              </w:rPr>
              <w:t>modal</w:t>
            </w:r>
          </w:p>
        </w:tc>
        <w:tc>
          <w:tcPr>
            <w:tcW w:w="1587" w:type="dxa"/>
            <w:shd w:val="clear" w:color="auto" w:fill="auto"/>
          </w:tcPr>
          <w:p w14:paraId="37AFF893" w14:textId="77777777" w:rsidR="000F4F82" w:rsidRPr="005F70FB" w:rsidRDefault="000F4F82" w:rsidP="00A551BF">
            <w:pPr>
              <w:pStyle w:val="TableCell0-0115Break"/>
              <w:rPr>
                <w:rStyle w:val="ChCharisSIL"/>
              </w:rPr>
            </w:pPr>
            <w:r w:rsidRPr="005F70FB">
              <w:rPr>
                <w:rStyle w:val="ChCharisSIL"/>
              </w:rPr>
              <w:t>ˈmɔ.dɐl</w:t>
            </w:r>
          </w:p>
        </w:tc>
        <w:tc>
          <w:tcPr>
            <w:tcW w:w="1275" w:type="dxa"/>
            <w:shd w:val="clear" w:color="auto" w:fill="auto"/>
          </w:tcPr>
          <w:p w14:paraId="74DFEF6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F10223" w14:textId="77777777" w:rsidR="000F4F82" w:rsidRPr="005F70FB" w:rsidRDefault="000F4F82" w:rsidP="00A551BF">
            <w:pPr>
              <w:pStyle w:val="TableCell0-0115Break"/>
            </w:pPr>
            <w:r w:rsidRPr="005F70FB">
              <w:t>means</w:t>
            </w:r>
          </w:p>
        </w:tc>
      </w:tr>
      <w:tr w:rsidR="00AC23C4" w:rsidRPr="005F70FB" w14:paraId="154BFD0F" w14:textId="77777777" w:rsidTr="00BC00CF">
        <w:tc>
          <w:tcPr>
            <w:tcW w:w="240" w:type="dxa"/>
            <w:shd w:val="clear" w:color="auto" w:fill="auto"/>
          </w:tcPr>
          <w:p w14:paraId="3F555F1F" w14:textId="77777777" w:rsidR="000F4F82" w:rsidRPr="005F70FB" w:rsidRDefault="000F4F82" w:rsidP="00A551BF">
            <w:pPr>
              <w:pStyle w:val="TableCell0-0115Break"/>
              <w:rPr>
                <w:rStyle w:val="ExampleSource"/>
              </w:rPr>
            </w:pPr>
          </w:p>
        </w:tc>
        <w:tc>
          <w:tcPr>
            <w:tcW w:w="1249" w:type="dxa"/>
            <w:shd w:val="clear" w:color="auto" w:fill="auto"/>
          </w:tcPr>
          <w:p w14:paraId="492EF0DE" w14:textId="77777777" w:rsidR="000F4F82" w:rsidRPr="005F70FB" w:rsidRDefault="000F4F82" w:rsidP="00A551BF">
            <w:pPr>
              <w:pStyle w:val="TableCell0-0115Break"/>
              <w:rPr>
                <w:rStyle w:val="ChItalBold"/>
              </w:rPr>
            </w:pPr>
            <w:r w:rsidRPr="005F70FB">
              <w:rPr>
                <w:rStyle w:val="ChItalBold"/>
              </w:rPr>
              <w:t>model</w:t>
            </w:r>
          </w:p>
        </w:tc>
        <w:tc>
          <w:tcPr>
            <w:tcW w:w="1587" w:type="dxa"/>
            <w:shd w:val="clear" w:color="auto" w:fill="auto"/>
          </w:tcPr>
          <w:p w14:paraId="28DB4EDD" w14:textId="77777777" w:rsidR="000F4F82" w:rsidRPr="005F70FB" w:rsidRDefault="000F4F82" w:rsidP="00A551BF">
            <w:pPr>
              <w:pStyle w:val="TableCell0-0115Break"/>
              <w:rPr>
                <w:rStyle w:val="ChCharisSIL"/>
              </w:rPr>
            </w:pPr>
            <w:r w:rsidRPr="005F70FB">
              <w:rPr>
                <w:rStyle w:val="ChCharisSIL"/>
              </w:rPr>
              <w:t>mɔ.ˈdɛ̞l</w:t>
            </w:r>
          </w:p>
        </w:tc>
        <w:tc>
          <w:tcPr>
            <w:tcW w:w="1275" w:type="dxa"/>
            <w:shd w:val="clear" w:color="auto" w:fill="auto"/>
          </w:tcPr>
          <w:p w14:paraId="006D427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A9A8778" w14:textId="77777777" w:rsidR="000F4F82" w:rsidRPr="005F70FB" w:rsidRDefault="000F4F82" w:rsidP="00A551BF">
            <w:pPr>
              <w:pStyle w:val="TableCell0-0115Break"/>
            </w:pPr>
            <w:r w:rsidRPr="005F70FB">
              <w:t>model</w:t>
            </w:r>
          </w:p>
        </w:tc>
      </w:tr>
      <w:tr w:rsidR="00AC23C4" w:rsidRPr="005F70FB" w14:paraId="73226095" w14:textId="77777777" w:rsidTr="00BC00CF">
        <w:tc>
          <w:tcPr>
            <w:tcW w:w="240" w:type="dxa"/>
            <w:shd w:val="clear" w:color="auto" w:fill="auto"/>
          </w:tcPr>
          <w:p w14:paraId="1F37EE36" w14:textId="77777777" w:rsidR="000F4F82" w:rsidRPr="005F70FB" w:rsidRDefault="000F4F82" w:rsidP="00A551BF">
            <w:pPr>
              <w:pStyle w:val="TableCell0-0115Break"/>
              <w:rPr>
                <w:rStyle w:val="ExampleSource"/>
              </w:rPr>
            </w:pPr>
          </w:p>
        </w:tc>
        <w:tc>
          <w:tcPr>
            <w:tcW w:w="1249" w:type="dxa"/>
            <w:shd w:val="clear" w:color="auto" w:fill="auto"/>
          </w:tcPr>
          <w:p w14:paraId="3FBA4537" w14:textId="77777777" w:rsidR="000F4F82" w:rsidRPr="005F70FB" w:rsidRDefault="000F4F82" w:rsidP="00A551BF">
            <w:pPr>
              <w:pStyle w:val="TableCell0-0115Break"/>
              <w:rPr>
                <w:rStyle w:val="ChItalBold"/>
              </w:rPr>
            </w:pPr>
            <w:r w:rsidRPr="005F70FB">
              <w:rPr>
                <w:rStyle w:val="ChItalBold"/>
              </w:rPr>
              <w:t>mop</w:t>
            </w:r>
          </w:p>
        </w:tc>
        <w:tc>
          <w:tcPr>
            <w:tcW w:w="1587" w:type="dxa"/>
            <w:shd w:val="clear" w:color="auto" w:fill="auto"/>
          </w:tcPr>
          <w:p w14:paraId="67FE2047" w14:textId="77777777" w:rsidR="000F4F82" w:rsidRPr="005F70FB" w:rsidRDefault="000F4F82" w:rsidP="00A551BF">
            <w:pPr>
              <w:pStyle w:val="TableCell0-0115Break"/>
              <w:rPr>
                <w:rStyle w:val="ChCharisSIL"/>
              </w:rPr>
            </w:pPr>
            <w:r w:rsidRPr="005F70FB">
              <w:rPr>
                <w:rStyle w:val="ChCharisSIL"/>
              </w:rPr>
              <w:t>ˈmɔ̞p̚</w:t>
            </w:r>
          </w:p>
        </w:tc>
        <w:tc>
          <w:tcPr>
            <w:tcW w:w="1275" w:type="dxa"/>
            <w:shd w:val="clear" w:color="auto" w:fill="auto"/>
          </w:tcPr>
          <w:p w14:paraId="1B2920B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3D87C39" w14:textId="77777777" w:rsidR="000F4F82" w:rsidRPr="005F70FB" w:rsidRDefault="000F4F82" w:rsidP="00A551BF">
            <w:pPr>
              <w:pStyle w:val="TableCell0-0115Break"/>
            </w:pPr>
            <w:r w:rsidRPr="005F70FB">
              <w:t>joke</w:t>
            </w:r>
          </w:p>
        </w:tc>
      </w:tr>
      <w:tr w:rsidR="00AC23C4" w:rsidRPr="005F70FB" w14:paraId="0CBABC64" w14:textId="77777777" w:rsidTr="00BC00CF">
        <w:tc>
          <w:tcPr>
            <w:tcW w:w="240" w:type="dxa"/>
            <w:shd w:val="clear" w:color="auto" w:fill="auto"/>
          </w:tcPr>
          <w:p w14:paraId="08E03815" w14:textId="77777777" w:rsidR="000F4F82" w:rsidRPr="005F70FB" w:rsidRDefault="000F4F82" w:rsidP="00A551BF">
            <w:pPr>
              <w:pStyle w:val="TableCell0-0115Break"/>
              <w:rPr>
                <w:rStyle w:val="ExampleSource"/>
              </w:rPr>
            </w:pPr>
          </w:p>
        </w:tc>
        <w:tc>
          <w:tcPr>
            <w:tcW w:w="1249" w:type="dxa"/>
            <w:shd w:val="clear" w:color="auto" w:fill="auto"/>
          </w:tcPr>
          <w:p w14:paraId="1CD42C29" w14:textId="77777777" w:rsidR="000F4F82" w:rsidRPr="005F70FB" w:rsidRDefault="000F4F82" w:rsidP="00A551BF">
            <w:pPr>
              <w:pStyle w:val="TableCell0-0115Break"/>
              <w:rPr>
                <w:rStyle w:val="ChItalBold"/>
              </w:rPr>
            </w:pPr>
            <w:r w:rsidRPr="005F70FB">
              <w:rPr>
                <w:rStyle w:val="ChItalBold"/>
              </w:rPr>
              <w:t>motor</w:t>
            </w:r>
          </w:p>
        </w:tc>
        <w:tc>
          <w:tcPr>
            <w:tcW w:w="1587" w:type="dxa"/>
            <w:shd w:val="clear" w:color="auto" w:fill="auto"/>
          </w:tcPr>
          <w:p w14:paraId="12AEF305" w14:textId="77777777" w:rsidR="000F4F82" w:rsidRPr="005F70FB" w:rsidRDefault="000F4F82" w:rsidP="00A551BF">
            <w:pPr>
              <w:pStyle w:val="TableCell0-0115Break"/>
              <w:rPr>
                <w:rStyle w:val="ChCharisSIL"/>
              </w:rPr>
            </w:pPr>
            <w:r w:rsidRPr="005F70FB">
              <w:rPr>
                <w:rStyle w:val="ChCharisSIL"/>
              </w:rPr>
              <w:t>ˈmɔ.tɔ̞r̥</w:t>
            </w:r>
          </w:p>
        </w:tc>
        <w:tc>
          <w:tcPr>
            <w:tcW w:w="1275" w:type="dxa"/>
            <w:shd w:val="clear" w:color="auto" w:fill="auto"/>
          </w:tcPr>
          <w:p w14:paraId="5CADBD4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0439BC0" w14:textId="77777777" w:rsidR="000F4F82" w:rsidRPr="005F70FB" w:rsidRDefault="000F4F82" w:rsidP="00A551BF">
            <w:pPr>
              <w:pStyle w:val="TableCell0-0115Break"/>
            </w:pPr>
            <w:r w:rsidRPr="005F70FB">
              <w:t>motorbike</w:t>
            </w:r>
          </w:p>
        </w:tc>
      </w:tr>
      <w:tr w:rsidR="00AC23C4" w:rsidRPr="005F70FB" w14:paraId="775F6DB5" w14:textId="77777777" w:rsidTr="00BC00CF">
        <w:tc>
          <w:tcPr>
            <w:tcW w:w="240" w:type="dxa"/>
            <w:tcBorders>
              <w:bottom w:val="nil"/>
            </w:tcBorders>
            <w:shd w:val="clear" w:color="auto" w:fill="auto"/>
          </w:tcPr>
          <w:p w14:paraId="72D9FF2C" w14:textId="77777777" w:rsidR="000F4F82" w:rsidRPr="005F70FB" w:rsidRDefault="000F4F82" w:rsidP="00A551BF">
            <w:pPr>
              <w:pStyle w:val="TableCell0-0115Break"/>
              <w:rPr>
                <w:rStyle w:val="ExampleSource"/>
              </w:rPr>
            </w:pPr>
          </w:p>
        </w:tc>
        <w:tc>
          <w:tcPr>
            <w:tcW w:w="1249" w:type="dxa"/>
            <w:tcBorders>
              <w:bottom w:val="nil"/>
            </w:tcBorders>
            <w:shd w:val="clear" w:color="auto" w:fill="auto"/>
          </w:tcPr>
          <w:p w14:paraId="301F39B0" w14:textId="77777777" w:rsidR="000F4F82" w:rsidRPr="005F70FB" w:rsidRDefault="000F4F82" w:rsidP="00A551BF">
            <w:pPr>
              <w:pStyle w:val="TableCell0-0115Break"/>
              <w:rPr>
                <w:rStyle w:val="ChItalBold"/>
              </w:rPr>
            </w:pPr>
            <w:r w:rsidRPr="005F70FB">
              <w:rPr>
                <w:rStyle w:val="ChItalBold"/>
              </w:rPr>
              <w:t>mujisat</w:t>
            </w:r>
          </w:p>
        </w:tc>
        <w:tc>
          <w:tcPr>
            <w:tcW w:w="1587" w:type="dxa"/>
            <w:tcBorders>
              <w:bottom w:val="nil"/>
            </w:tcBorders>
            <w:shd w:val="clear" w:color="auto" w:fill="auto"/>
          </w:tcPr>
          <w:p w14:paraId="38F4F4C6" w14:textId="77777777" w:rsidR="000F4F82" w:rsidRPr="005F70FB" w:rsidRDefault="000F4F82" w:rsidP="00A551BF">
            <w:pPr>
              <w:pStyle w:val="TableCell0-0115Break"/>
              <w:rPr>
                <w:rStyle w:val="ChCharisSIL"/>
              </w:rPr>
            </w:pPr>
            <w:r w:rsidRPr="005F70FB">
              <w:rPr>
                <w:rStyle w:val="ChCharisSIL"/>
              </w:rPr>
              <w:t>mu.ˈdʒi.sɐt</w:t>
            </w:r>
          </w:p>
        </w:tc>
        <w:tc>
          <w:tcPr>
            <w:tcW w:w="1275" w:type="dxa"/>
            <w:tcBorders>
              <w:bottom w:val="nil"/>
            </w:tcBorders>
            <w:shd w:val="clear" w:color="auto" w:fill="auto"/>
          </w:tcPr>
          <w:p w14:paraId="285F0F9F" w14:textId="77777777" w:rsidR="000F4F82" w:rsidRPr="005F70FB" w:rsidRDefault="000F4F82" w:rsidP="00A551BF">
            <w:pPr>
              <w:pStyle w:val="TableCell0-0115Break"/>
              <w:rPr>
                <w:rStyle w:val="ChSmallCaps"/>
              </w:rPr>
            </w:pPr>
            <w:r w:rsidRPr="005F70FB">
              <w:rPr>
                <w:rStyle w:val="ChSmallCaps"/>
              </w:rPr>
              <w:t>n</w:t>
            </w:r>
          </w:p>
        </w:tc>
        <w:tc>
          <w:tcPr>
            <w:tcW w:w="2379" w:type="dxa"/>
            <w:tcBorders>
              <w:bottom w:val="nil"/>
            </w:tcBorders>
            <w:shd w:val="clear" w:color="auto" w:fill="auto"/>
          </w:tcPr>
          <w:p w14:paraId="61E7095F" w14:textId="77777777" w:rsidR="000F4F82" w:rsidRPr="005F70FB" w:rsidRDefault="000F4F82" w:rsidP="00A551BF">
            <w:pPr>
              <w:pStyle w:val="TableCell0-0115Break"/>
            </w:pPr>
            <w:r w:rsidRPr="005F70FB">
              <w:t>miracle</w:t>
            </w:r>
          </w:p>
        </w:tc>
      </w:tr>
      <w:tr w:rsidR="00F0187F" w:rsidRPr="005F70FB" w14:paraId="68E795AE" w14:textId="77777777" w:rsidTr="00BC00CF">
        <w:tc>
          <w:tcPr>
            <w:tcW w:w="240" w:type="dxa"/>
            <w:tcBorders>
              <w:top w:val="nil"/>
              <w:bottom w:val="nil"/>
            </w:tcBorders>
            <w:shd w:val="clear" w:color="auto" w:fill="auto"/>
          </w:tcPr>
          <w:p w14:paraId="78F91BDA" w14:textId="77777777" w:rsidR="00F0187F" w:rsidRPr="005F70FB" w:rsidRDefault="00F0187F" w:rsidP="0036325A">
            <w:pPr>
              <w:pStyle w:val="TableCell0-0115Break"/>
              <w:rPr>
                <w:rStyle w:val="ExampleSource"/>
              </w:rPr>
            </w:pPr>
          </w:p>
        </w:tc>
        <w:tc>
          <w:tcPr>
            <w:tcW w:w="1249" w:type="dxa"/>
            <w:tcBorders>
              <w:top w:val="nil"/>
              <w:bottom w:val="nil"/>
            </w:tcBorders>
            <w:shd w:val="clear" w:color="auto" w:fill="auto"/>
          </w:tcPr>
          <w:p w14:paraId="07AE70F6" w14:textId="2ED860F9" w:rsidR="00F0187F" w:rsidRPr="005F70FB" w:rsidRDefault="00F0187F" w:rsidP="0036325A">
            <w:pPr>
              <w:pStyle w:val="TableCell0-0115Break"/>
              <w:rPr>
                <w:rStyle w:val="ChItalBold"/>
              </w:rPr>
            </w:pPr>
            <w:r>
              <w:rPr>
                <w:rStyle w:val="ChItalBold"/>
              </w:rPr>
              <w:t>mulay</w:t>
            </w:r>
          </w:p>
        </w:tc>
        <w:tc>
          <w:tcPr>
            <w:tcW w:w="1587" w:type="dxa"/>
            <w:tcBorders>
              <w:top w:val="nil"/>
              <w:bottom w:val="nil"/>
            </w:tcBorders>
            <w:shd w:val="clear" w:color="auto" w:fill="auto"/>
          </w:tcPr>
          <w:p w14:paraId="4A303D19" w14:textId="4C2058B5" w:rsidR="00F0187F" w:rsidRPr="005F70FB" w:rsidRDefault="00F0187F" w:rsidP="0036325A">
            <w:pPr>
              <w:pStyle w:val="TableCell0-0115Break"/>
              <w:rPr>
                <w:rStyle w:val="ChCharisSIL"/>
              </w:rPr>
            </w:pPr>
            <w:r w:rsidRPr="005F70FB">
              <w:rPr>
                <w:rStyle w:val="ChCharisSIL"/>
              </w:rPr>
              <w:t>ˈmu.lɐj</w:t>
            </w:r>
          </w:p>
        </w:tc>
        <w:tc>
          <w:tcPr>
            <w:tcW w:w="1275" w:type="dxa"/>
            <w:tcBorders>
              <w:top w:val="nil"/>
              <w:bottom w:val="nil"/>
            </w:tcBorders>
            <w:shd w:val="clear" w:color="auto" w:fill="auto"/>
          </w:tcPr>
          <w:p w14:paraId="37A4B69C" w14:textId="77777777" w:rsidR="00F0187F" w:rsidRPr="005F70FB" w:rsidRDefault="00F0187F" w:rsidP="0036325A">
            <w:pPr>
              <w:pStyle w:val="TableCell0-0115Break"/>
              <w:rPr>
                <w:rStyle w:val="ChSmallCaps"/>
              </w:rPr>
            </w:pPr>
            <w:r w:rsidRPr="005F70FB">
              <w:rPr>
                <w:rStyle w:val="ChSmallCaps"/>
              </w:rPr>
              <w:t>n</w:t>
            </w:r>
          </w:p>
        </w:tc>
        <w:tc>
          <w:tcPr>
            <w:tcW w:w="2379" w:type="dxa"/>
            <w:tcBorders>
              <w:top w:val="nil"/>
              <w:bottom w:val="nil"/>
            </w:tcBorders>
            <w:shd w:val="clear" w:color="auto" w:fill="auto"/>
          </w:tcPr>
          <w:p w14:paraId="44FE3FEF" w14:textId="6C6B07DE" w:rsidR="00F0187F" w:rsidRPr="005F70FB" w:rsidRDefault="00F0187F" w:rsidP="0036325A">
            <w:pPr>
              <w:pStyle w:val="TableCell0-0115Break"/>
            </w:pPr>
            <w:r>
              <w:t>start</w:t>
            </w:r>
          </w:p>
        </w:tc>
      </w:tr>
      <w:tr w:rsidR="00AC23C4" w:rsidRPr="005F70FB" w14:paraId="4D9AD13F" w14:textId="77777777" w:rsidTr="00BC00CF">
        <w:tc>
          <w:tcPr>
            <w:tcW w:w="240" w:type="dxa"/>
            <w:tcBorders>
              <w:top w:val="nil"/>
              <w:bottom w:val="nil"/>
            </w:tcBorders>
            <w:shd w:val="clear" w:color="auto" w:fill="auto"/>
          </w:tcPr>
          <w:p w14:paraId="23009DAF" w14:textId="77777777" w:rsidR="000F4F82" w:rsidRPr="005F70FB" w:rsidRDefault="000F4F82" w:rsidP="00A551BF">
            <w:pPr>
              <w:pStyle w:val="TableCell0-0115Break"/>
              <w:rPr>
                <w:rStyle w:val="ExampleSource"/>
              </w:rPr>
            </w:pPr>
          </w:p>
        </w:tc>
        <w:tc>
          <w:tcPr>
            <w:tcW w:w="1249" w:type="dxa"/>
            <w:tcBorders>
              <w:top w:val="nil"/>
              <w:bottom w:val="nil"/>
            </w:tcBorders>
            <w:shd w:val="clear" w:color="auto" w:fill="auto"/>
          </w:tcPr>
          <w:p w14:paraId="69AE0FD3" w14:textId="77777777" w:rsidR="000F4F82" w:rsidRPr="005F70FB" w:rsidRDefault="000F4F82" w:rsidP="00A551BF">
            <w:pPr>
              <w:pStyle w:val="TableCell0-0115Break"/>
              <w:rPr>
                <w:rStyle w:val="ChItalBold"/>
              </w:rPr>
            </w:pPr>
            <w:r w:rsidRPr="005F70FB">
              <w:rPr>
                <w:rStyle w:val="ChItalBold"/>
              </w:rPr>
              <w:t>mulia</w:t>
            </w:r>
          </w:p>
        </w:tc>
        <w:tc>
          <w:tcPr>
            <w:tcW w:w="1587" w:type="dxa"/>
            <w:tcBorders>
              <w:top w:val="nil"/>
              <w:bottom w:val="nil"/>
            </w:tcBorders>
            <w:shd w:val="clear" w:color="auto" w:fill="auto"/>
          </w:tcPr>
          <w:p w14:paraId="55A1F5E8" w14:textId="77777777" w:rsidR="000F4F82" w:rsidRPr="005F70FB" w:rsidRDefault="000F4F82" w:rsidP="00A551BF">
            <w:pPr>
              <w:pStyle w:val="TableCell0-0115Break"/>
              <w:rPr>
                <w:rStyle w:val="ChCharisSIL"/>
              </w:rPr>
            </w:pPr>
            <w:r w:rsidRPr="005F70FB">
              <w:rPr>
                <w:rStyle w:val="ChCharisSIL"/>
              </w:rPr>
              <w:t>mu.ˈli.a</w:t>
            </w:r>
          </w:p>
        </w:tc>
        <w:tc>
          <w:tcPr>
            <w:tcW w:w="1275" w:type="dxa"/>
            <w:tcBorders>
              <w:top w:val="nil"/>
              <w:bottom w:val="nil"/>
            </w:tcBorders>
            <w:shd w:val="clear" w:color="auto" w:fill="auto"/>
          </w:tcPr>
          <w:p w14:paraId="4163A078" w14:textId="77777777" w:rsidR="000F4F82" w:rsidRPr="005F70FB" w:rsidRDefault="000F4F82" w:rsidP="00A551BF">
            <w:pPr>
              <w:pStyle w:val="TableCell0-0115Break"/>
              <w:rPr>
                <w:rStyle w:val="ChSmallCaps"/>
              </w:rPr>
            </w:pPr>
            <w:r w:rsidRPr="005F70FB">
              <w:rPr>
                <w:rStyle w:val="ChSmallCaps"/>
              </w:rPr>
              <w:t>v.mo(st)</w:t>
            </w:r>
          </w:p>
        </w:tc>
        <w:tc>
          <w:tcPr>
            <w:tcW w:w="2379" w:type="dxa"/>
            <w:tcBorders>
              <w:top w:val="nil"/>
              <w:bottom w:val="nil"/>
            </w:tcBorders>
            <w:shd w:val="clear" w:color="auto" w:fill="auto"/>
          </w:tcPr>
          <w:p w14:paraId="260FF79C" w14:textId="77777777" w:rsidR="000F4F82" w:rsidRPr="005F70FB" w:rsidRDefault="000F4F82" w:rsidP="00A551BF">
            <w:pPr>
              <w:pStyle w:val="TableCell0-0115Break"/>
            </w:pPr>
            <w:r w:rsidRPr="005F70FB">
              <w:t>be sublime</w:t>
            </w:r>
          </w:p>
        </w:tc>
      </w:tr>
      <w:tr w:rsidR="00AC23C4" w:rsidRPr="005F70FB" w14:paraId="65432748" w14:textId="77777777" w:rsidTr="00BC00CF">
        <w:tc>
          <w:tcPr>
            <w:tcW w:w="240" w:type="dxa"/>
            <w:tcBorders>
              <w:top w:val="nil"/>
            </w:tcBorders>
            <w:shd w:val="clear" w:color="auto" w:fill="auto"/>
          </w:tcPr>
          <w:p w14:paraId="475A32DB" w14:textId="77777777" w:rsidR="000F4F82" w:rsidRPr="005F70FB" w:rsidRDefault="000F4F82" w:rsidP="00A551BF">
            <w:pPr>
              <w:pStyle w:val="TableCell0-0115Break"/>
              <w:rPr>
                <w:rStyle w:val="ExampleSource"/>
              </w:rPr>
            </w:pPr>
          </w:p>
        </w:tc>
        <w:tc>
          <w:tcPr>
            <w:tcW w:w="1249" w:type="dxa"/>
            <w:tcBorders>
              <w:top w:val="nil"/>
            </w:tcBorders>
            <w:shd w:val="clear" w:color="auto" w:fill="auto"/>
          </w:tcPr>
          <w:p w14:paraId="6A5DD4A5" w14:textId="77777777" w:rsidR="000F4F82" w:rsidRPr="005F70FB" w:rsidRDefault="000F4F82" w:rsidP="00A551BF">
            <w:pPr>
              <w:pStyle w:val="TableCell0-0115Break"/>
              <w:rPr>
                <w:rStyle w:val="ChItalBold"/>
              </w:rPr>
            </w:pPr>
            <w:r w:rsidRPr="005F70FB">
              <w:rPr>
                <w:rStyle w:val="ChItalBold"/>
              </w:rPr>
              <w:t>murit</w:t>
            </w:r>
          </w:p>
        </w:tc>
        <w:tc>
          <w:tcPr>
            <w:tcW w:w="1587" w:type="dxa"/>
            <w:tcBorders>
              <w:top w:val="nil"/>
            </w:tcBorders>
            <w:shd w:val="clear" w:color="auto" w:fill="auto"/>
          </w:tcPr>
          <w:p w14:paraId="2CB3BD05" w14:textId="77777777" w:rsidR="000F4F82" w:rsidRPr="005F70FB" w:rsidRDefault="000F4F82" w:rsidP="00A551BF">
            <w:pPr>
              <w:pStyle w:val="TableCell0-0115Break"/>
              <w:rPr>
                <w:rStyle w:val="ChCharisSIL"/>
              </w:rPr>
            </w:pPr>
            <w:r w:rsidRPr="005F70FB">
              <w:rPr>
                <w:rStyle w:val="ChCharisSIL"/>
              </w:rPr>
              <w:t>ˈmu.ɾɪt</w:t>
            </w:r>
          </w:p>
        </w:tc>
        <w:tc>
          <w:tcPr>
            <w:tcW w:w="1275" w:type="dxa"/>
            <w:tcBorders>
              <w:top w:val="nil"/>
            </w:tcBorders>
            <w:shd w:val="clear" w:color="auto" w:fill="auto"/>
          </w:tcPr>
          <w:p w14:paraId="0667450F" w14:textId="77777777" w:rsidR="000F4F82" w:rsidRPr="005F70FB" w:rsidRDefault="000F4F82" w:rsidP="00A551BF">
            <w:pPr>
              <w:pStyle w:val="TableCell0-0115Break"/>
              <w:rPr>
                <w:rStyle w:val="ChSmallCaps"/>
              </w:rPr>
            </w:pPr>
            <w:r w:rsidRPr="005F70FB">
              <w:rPr>
                <w:rStyle w:val="ChSmallCaps"/>
              </w:rPr>
              <w:t>n</w:t>
            </w:r>
          </w:p>
        </w:tc>
        <w:tc>
          <w:tcPr>
            <w:tcW w:w="2379" w:type="dxa"/>
            <w:tcBorders>
              <w:top w:val="nil"/>
            </w:tcBorders>
            <w:shd w:val="clear" w:color="auto" w:fill="auto"/>
          </w:tcPr>
          <w:p w14:paraId="42D0F491" w14:textId="77777777" w:rsidR="000F4F82" w:rsidRPr="005F70FB" w:rsidRDefault="000F4F82" w:rsidP="00A551BF">
            <w:pPr>
              <w:pStyle w:val="TableCell0-0115Break"/>
            </w:pPr>
            <w:r w:rsidRPr="005F70FB">
              <w:t>pupil</w:t>
            </w:r>
          </w:p>
        </w:tc>
      </w:tr>
      <w:tr w:rsidR="00AC23C4" w:rsidRPr="005F70FB" w14:paraId="253E299D" w14:textId="77777777" w:rsidTr="00BC00CF">
        <w:tc>
          <w:tcPr>
            <w:tcW w:w="240" w:type="dxa"/>
            <w:shd w:val="clear" w:color="auto" w:fill="auto"/>
          </w:tcPr>
          <w:p w14:paraId="5C46CF5E" w14:textId="77777777" w:rsidR="000F4F82" w:rsidRPr="005F70FB" w:rsidRDefault="000F4F82" w:rsidP="000F4F82">
            <w:pPr>
              <w:pStyle w:val="TableCell0-2115ptBreak"/>
              <w:rPr>
                <w:rStyle w:val="ExampleSource"/>
              </w:rPr>
            </w:pPr>
          </w:p>
        </w:tc>
        <w:tc>
          <w:tcPr>
            <w:tcW w:w="1249" w:type="dxa"/>
            <w:shd w:val="clear" w:color="auto" w:fill="auto"/>
          </w:tcPr>
          <w:p w14:paraId="238E3DAA" w14:textId="77777777" w:rsidR="000F4F82" w:rsidRPr="005F70FB" w:rsidRDefault="000F4F82" w:rsidP="000F4F82">
            <w:pPr>
              <w:pStyle w:val="TableCell0-2115ptBreak"/>
              <w:rPr>
                <w:rStyle w:val="ChItalBold"/>
              </w:rPr>
            </w:pPr>
            <w:r w:rsidRPr="005F70FB">
              <w:rPr>
                <w:rStyle w:val="ChItalBold"/>
              </w:rPr>
              <w:t>musim</w:t>
            </w:r>
          </w:p>
        </w:tc>
        <w:tc>
          <w:tcPr>
            <w:tcW w:w="1587" w:type="dxa"/>
            <w:shd w:val="clear" w:color="auto" w:fill="auto"/>
          </w:tcPr>
          <w:p w14:paraId="22E0678B" w14:textId="77777777" w:rsidR="000F4F82" w:rsidRPr="005F70FB" w:rsidRDefault="000F4F82" w:rsidP="000F4F82">
            <w:pPr>
              <w:pStyle w:val="TableCell0-2115ptBreak"/>
              <w:rPr>
                <w:rStyle w:val="ChCharisSIL"/>
              </w:rPr>
            </w:pPr>
            <w:r w:rsidRPr="005F70FB">
              <w:rPr>
                <w:rStyle w:val="ChCharisSIL"/>
              </w:rPr>
              <w:t>ˈmu.sɪm</w:t>
            </w:r>
          </w:p>
        </w:tc>
        <w:tc>
          <w:tcPr>
            <w:tcW w:w="1275" w:type="dxa"/>
            <w:shd w:val="clear" w:color="auto" w:fill="auto"/>
          </w:tcPr>
          <w:p w14:paraId="15F10F99"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5BF01ABA" w14:textId="77777777" w:rsidR="000F4F82" w:rsidRPr="005F70FB" w:rsidRDefault="000F4F82" w:rsidP="000F4F82">
            <w:pPr>
              <w:pStyle w:val="TableCell0-2115ptBreak"/>
            </w:pPr>
            <w:r w:rsidRPr="005F70FB">
              <w:t>season</w:t>
            </w:r>
          </w:p>
        </w:tc>
      </w:tr>
      <w:tr w:rsidR="00AC23C4" w:rsidRPr="005F70FB" w14:paraId="01C591CC" w14:textId="77777777" w:rsidTr="00BC00CF">
        <w:tc>
          <w:tcPr>
            <w:tcW w:w="240" w:type="dxa"/>
            <w:shd w:val="clear" w:color="auto" w:fill="auto"/>
          </w:tcPr>
          <w:p w14:paraId="5CCF2FEB" w14:textId="77777777" w:rsidR="000F4F82" w:rsidRPr="005F70FB" w:rsidRDefault="000F4F82" w:rsidP="000F4F82">
            <w:pPr>
              <w:pStyle w:val="TableCell2-2"/>
              <w:rPr>
                <w:rStyle w:val="ExampleSource"/>
              </w:rPr>
            </w:pPr>
          </w:p>
        </w:tc>
        <w:tc>
          <w:tcPr>
            <w:tcW w:w="1249" w:type="dxa"/>
            <w:shd w:val="clear" w:color="auto" w:fill="auto"/>
          </w:tcPr>
          <w:p w14:paraId="136E39F1" w14:textId="77777777" w:rsidR="000F4F82" w:rsidRPr="005F70FB" w:rsidRDefault="000F4F82" w:rsidP="000F4F82">
            <w:pPr>
              <w:pStyle w:val="TableCell2-2"/>
              <w:rPr>
                <w:rStyle w:val="ChBold"/>
              </w:rPr>
            </w:pPr>
            <w:r w:rsidRPr="005F70FB">
              <w:rPr>
                <w:rStyle w:val="ChBold"/>
              </w:rPr>
              <w:t>N</w:t>
            </w:r>
          </w:p>
        </w:tc>
        <w:tc>
          <w:tcPr>
            <w:tcW w:w="1587" w:type="dxa"/>
            <w:shd w:val="clear" w:color="auto" w:fill="auto"/>
          </w:tcPr>
          <w:p w14:paraId="06B197CA" w14:textId="77777777" w:rsidR="000F4F82" w:rsidRPr="005F70FB" w:rsidRDefault="000F4F82" w:rsidP="000F4F82">
            <w:pPr>
              <w:pStyle w:val="TableCell2-2"/>
            </w:pPr>
          </w:p>
        </w:tc>
        <w:tc>
          <w:tcPr>
            <w:tcW w:w="1275" w:type="dxa"/>
            <w:shd w:val="clear" w:color="auto" w:fill="auto"/>
          </w:tcPr>
          <w:p w14:paraId="6618CD90" w14:textId="77777777" w:rsidR="000F4F82" w:rsidRPr="005F70FB" w:rsidRDefault="000F4F82" w:rsidP="000F4F82">
            <w:pPr>
              <w:pStyle w:val="TableCell2-2"/>
            </w:pPr>
          </w:p>
        </w:tc>
        <w:tc>
          <w:tcPr>
            <w:tcW w:w="2379" w:type="dxa"/>
            <w:shd w:val="clear" w:color="auto" w:fill="auto"/>
          </w:tcPr>
          <w:p w14:paraId="6092FB75" w14:textId="77777777" w:rsidR="000F4F82" w:rsidRPr="005F70FB" w:rsidRDefault="000F4F82" w:rsidP="000F4F82">
            <w:pPr>
              <w:pStyle w:val="TableCell2-2"/>
            </w:pPr>
          </w:p>
        </w:tc>
      </w:tr>
      <w:tr w:rsidR="00AC23C4" w:rsidRPr="005F70FB" w14:paraId="57EE6904" w14:textId="77777777" w:rsidTr="00BC00CF">
        <w:tc>
          <w:tcPr>
            <w:tcW w:w="240" w:type="dxa"/>
            <w:shd w:val="clear" w:color="auto" w:fill="auto"/>
          </w:tcPr>
          <w:p w14:paraId="1376EDDE" w14:textId="77777777" w:rsidR="000F4F82" w:rsidRPr="005F70FB" w:rsidRDefault="000F4F82" w:rsidP="00A551BF">
            <w:pPr>
              <w:pStyle w:val="TableCell0-0115Break"/>
              <w:rPr>
                <w:rStyle w:val="ExampleSource"/>
              </w:rPr>
            </w:pPr>
          </w:p>
        </w:tc>
        <w:tc>
          <w:tcPr>
            <w:tcW w:w="1249" w:type="dxa"/>
            <w:shd w:val="clear" w:color="auto" w:fill="auto"/>
          </w:tcPr>
          <w:p w14:paraId="54901E50" w14:textId="77777777" w:rsidR="000F4F82" w:rsidRPr="005F70FB" w:rsidRDefault="000F4F82" w:rsidP="00A551BF">
            <w:pPr>
              <w:pStyle w:val="TableCell0-0115Break"/>
              <w:rPr>
                <w:rStyle w:val="ChItalBold"/>
              </w:rPr>
            </w:pPr>
            <w:r w:rsidRPr="005F70FB">
              <w:rPr>
                <w:rStyle w:val="ChItalBold"/>
              </w:rPr>
              <w:t>nabi</w:t>
            </w:r>
          </w:p>
        </w:tc>
        <w:tc>
          <w:tcPr>
            <w:tcW w:w="1587" w:type="dxa"/>
            <w:shd w:val="clear" w:color="auto" w:fill="auto"/>
          </w:tcPr>
          <w:p w14:paraId="37E7CA8A" w14:textId="77777777" w:rsidR="000F4F82" w:rsidRPr="005F70FB" w:rsidRDefault="000F4F82" w:rsidP="00A551BF">
            <w:pPr>
              <w:pStyle w:val="TableCell0-0115Break"/>
              <w:rPr>
                <w:rStyle w:val="ChCharisSIL"/>
              </w:rPr>
            </w:pPr>
            <w:r w:rsidRPr="005F70FB">
              <w:rPr>
                <w:rStyle w:val="ChCharisSIL"/>
              </w:rPr>
              <w:t>ˈna.bi</w:t>
            </w:r>
          </w:p>
        </w:tc>
        <w:tc>
          <w:tcPr>
            <w:tcW w:w="1275" w:type="dxa"/>
            <w:shd w:val="clear" w:color="auto" w:fill="auto"/>
          </w:tcPr>
          <w:p w14:paraId="5251E40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AA6B159" w14:textId="77777777" w:rsidR="000F4F82" w:rsidRPr="005F70FB" w:rsidRDefault="000F4F82" w:rsidP="00A551BF">
            <w:pPr>
              <w:pStyle w:val="TableCell0-0115Break"/>
            </w:pPr>
            <w:r w:rsidRPr="005F70FB">
              <w:t>prophet</w:t>
            </w:r>
          </w:p>
        </w:tc>
      </w:tr>
      <w:tr w:rsidR="00AC23C4" w:rsidRPr="005F70FB" w14:paraId="4ADF17FE" w14:textId="77777777" w:rsidTr="00BC00CF">
        <w:tc>
          <w:tcPr>
            <w:tcW w:w="240" w:type="dxa"/>
            <w:shd w:val="clear" w:color="auto" w:fill="auto"/>
          </w:tcPr>
          <w:p w14:paraId="703F9571" w14:textId="77777777" w:rsidR="000F4F82" w:rsidRPr="005F70FB" w:rsidRDefault="000F4F82" w:rsidP="00A551BF">
            <w:pPr>
              <w:pStyle w:val="TableCell0-0115Break"/>
              <w:rPr>
                <w:rStyle w:val="ExampleSource"/>
              </w:rPr>
            </w:pPr>
          </w:p>
        </w:tc>
        <w:tc>
          <w:tcPr>
            <w:tcW w:w="1249" w:type="dxa"/>
            <w:shd w:val="clear" w:color="auto" w:fill="auto"/>
          </w:tcPr>
          <w:p w14:paraId="52550BD5" w14:textId="77777777" w:rsidR="000F4F82" w:rsidRPr="005F70FB" w:rsidRDefault="000F4F82" w:rsidP="00A551BF">
            <w:pPr>
              <w:pStyle w:val="TableCell0-0115Break"/>
              <w:rPr>
                <w:rStyle w:val="ChItalBold"/>
              </w:rPr>
            </w:pPr>
            <w:r w:rsidRPr="005F70FB">
              <w:rPr>
                <w:rStyle w:val="ChItalBold"/>
              </w:rPr>
              <w:t>nama</w:t>
            </w:r>
          </w:p>
        </w:tc>
        <w:tc>
          <w:tcPr>
            <w:tcW w:w="1587" w:type="dxa"/>
            <w:shd w:val="clear" w:color="auto" w:fill="auto"/>
          </w:tcPr>
          <w:p w14:paraId="23B3C6EB" w14:textId="77777777" w:rsidR="000F4F82" w:rsidRPr="005F70FB" w:rsidRDefault="000F4F82" w:rsidP="00A551BF">
            <w:pPr>
              <w:pStyle w:val="TableCell0-0115Break"/>
              <w:rPr>
                <w:rStyle w:val="ChCharisSIL"/>
              </w:rPr>
            </w:pPr>
            <w:r w:rsidRPr="005F70FB">
              <w:rPr>
                <w:rStyle w:val="ChCharisSIL"/>
              </w:rPr>
              <w:t>ˈna.ma</w:t>
            </w:r>
          </w:p>
        </w:tc>
        <w:tc>
          <w:tcPr>
            <w:tcW w:w="1275" w:type="dxa"/>
            <w:shd w:val="clear" w:color="auto" w:fill="auto"/>
          </w:tcPr>
          <w:p w14:paraId="42E2E55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585D8E9" w14:textId="77777777" w:rsidR="000F4F82" w:rsidRPr="005F70FB" w:rsidRDefault="000F4F82" w:rsidP="00A551BF">
            <w:pPr>
              <w:pStyle w:val="TableCell0-0115Break"/>
            </w:pPr>
            <w:r w:rsidRPr="005F70FB">
              <w:t>name</w:t>
            </w:r>
          </w:p>
        </w:tc>
      </w:tr>
      <w:tr w:rsidR="00AC23C4" w:rsidRPr="005F70FB" w14:paraId="7B4FC589" w14:textId="77777777" w:rsidTr="00BC00CF">
        <w:tc>
          <w:tcPr>
            <w:tcW w:w="240" w:type="dxa"/>
            <w:shd w:val="clear" w:color="auto" w:fill="auto"/>
          </w:tcPr>
          <w:p w14:paraId="6BA851B3" w14:textId="77777777" w:rsidR="000F4F82" w:rsidRPr="005F70FB" w:rsidRDefault="000F4F82" w:rsidP="00A551BF">
            <w:pPr>
              <w:pStyle w:val="TableCell0-0115Break"/>
              <w:rPr>
                <w:rStyle w:val="ExampleSource"/>
              </w:rPr>
            </w:pPr>
          </w:p>
        </w:tc>
        <w:tc>
          <w:tcPr>
            <w:tcW w:w="1249" w:type="dxa"/>
            <w:shd w:val="clear" w:color="auto" w:fill="auto"/>
          </w:tcPr>
          <w:p w14:paraId="3353257B" w14:textId="77777777" w:rsidR="000F4F82" w:rsidRPr="005F70FB" w:rsidRDefault="000F4F82" w:rsidP="00A551BF">
            <w:pPr>
              <w:pStyle w:val="TableCell0-0115Break"/>
              <w:rPr>
                <w:rStyle w:val="ChItalBold"/>
              </w:rPr>
            </w:pPr>
            <w:r w:rsidRPr="005F70FB">
              <w:rPr>
                <w:rStyle w:val="ChItalBold"/>
              </w:rPr>
              <w:t>napas</w:t>
            </w:r>
          </w:p>
        </w:tc>
        <w:tc>
          <w:tcPr>
            <w:tcW w:w="1587" w:type="dxa"/>
            <w:shd w:val="clear" w:color="auto" w:fill="auto"/>
          </w:tcPr>
          <w:p w14:paraId="17D1B76D" w14:textId="77777777" w:rsidR="000F4F82" w:rsidRPr="005F70FB" w:rsidRDefault="000F4F82" w:rsidP="00A551BF">
            <w:pPr>
              <w:pStyle w:val="TableCell0-0115Break"/>
              <w:rPr>
                <w:rStyle w:val="ChCharisSIL"/>
              </w:rPr>
            </w:pPr>
            <w:r w:rsidRPr="005F70FB">
              <w:rPr>
                <w:rStyle w:val="ChCharisSIL"/>
              </w:rPr>
              <w:t>ˈna.pɐs</w:t>
            </w:r>
          </w:p>
        </w:tc>
        <w:tc>
          <w:tcPr>
            <w:tcW w:w="1275" w:type="dxa"/>
            <w:shd w:val="clear" w:color="auto" w:fill="auto"/>
          </w:tcPr>
          <w:p w14:paraId="63769EF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8BD9025" w14:textId="77777777" w:rsidR="000F4F82" w:rsidRPr="005F70FB" w:rsidRDefault="000F4F82" w:rsidP="00A551BF">
            <w:pPr>
              <w:pStyle w:val="TableCell0-0115Break"/>
            </w:pPr>
            <w:r w:rsidRPr="005F70FB">
              <w:t>breath</w:t>
            </w:r>
          </w:p>
        </w:tc>
      </w:tr>
      <w:tr w:rsidR="00AC23C4" w:rsidRPr="005F70FB" w14:paraId="6385F529" w14:textId="77777777" w:rsidTr="00BC00CF">
        <w:tc>
          <w:tcPr>
            <w:tcW w:w="240" w:type="dxa"/>
            <w:shd w:val="clear" w:color="auto" w:fill="auto"/>
          </w:tcPr>
          <w:p w14:paraId="3E5A20C4" w14:textId="77777777" w:rsidR="000F4F82" w:rsidRPr="005F70FB" w:rsidRDefault="000F4F82" w:rsidP="00A551BF">
            <w:pPr>
              <w:pStyle w:val="TableCell0-0115Break"/>
              <w:rPr>
                <w:rStyle w:val="ExampleSource"/>
              </w:rPr>
            </w:pPr>
          </w:p>
        </w:tc>
        <w:tc>
          <w:tcPr>
            <w:tcW w:w="1249" w:type="dxa"/>
            <w:shd w:val="clear" w:color="auto" w:fill="auto"/>
          </w:tcPr>
          <w:p w14:paraId="22A7CCC2" w14:textId="77777777" w:rsidR="000F4F82" w:rsidRPr="005F70FB" w:rsidRDefault="000F4F82" w:rsidP="00A551BF">
            <w:pPr>
              <w:pStyle w:val="TableCell0-0115Break"/>
              <w:rPr>
                <w:rStyle w:val="ChItalBold"/>
              </w:rPr>
            </w:pPr>
            <w:r w:rsidRPr="005F70FB">
              <w:rPr>
                <w:rStyle w:val="ChItalBold"/>
              </w:rPr>
              <w:t>nasihat</w:t>
            </w:r>
          </w:p>
        </w:tc>
        <w:tc>
          <w:tcPr>
            <w:tcW w:w="1587" w:type="dxa"/>
            <w:shd w:val="clear" w:color="auto" w:fill="auto"/>
          </w:tcPr>
          <w:p w14:paraId="1A66E1E1" w14:textId="77777777" w:rsidR="000F4F82" w:rsidRPr="005F70FB" w:rsidRDefault="000F4F82" w:rsidP="00A551BF">
            <w:pPr>
              <w:pStyle w:val="TableCell0-0115Break"/>
              <w:rPr>
                <w:rStyle w:val="ChCharisSIL"/>
              </w:rPr>
            </w:pPr>
            <w:r w:rsidRPr="005F70FB">
              <w:rPr>
                <w:rStyle w:val="ChCharisSIL"/>
              </w:rPr>
              <w:t>na.ˈsɪ.hɐt</w:t>
            </w:r>
          </w:p>
        </w:tc>
        <w:tc>
          <w:tcPr>
            <w:tcW w:w="1275" w:type="dxa"/>
            <w:shd w:val="clear" w:color="auto" w:fill="auto"/>
          </w:tcPr>
          <w:p w14:paraId="77F43F70" w14:textId="77777777" w:rsidR="000F4F82" w:rsidRPr="005F70FB" w:rsidRDefault="00C9021F" w:rsidP="00A551BF">
            <w:pPr>
              <w:pStyle w:val="TableCell0-0115Break"/>
              <w:rPr>
                <w:rStyle w:val="ChSmallCaps"/>
              </w:rPr>
            </w:pPr>
            <w:r w:rsidRPr="005F70FB">
              <w:rPr>
                <w:rStyle w:val="ChSmallCaps"/>
              </w:rPr>
              <w:t>n/v.bi</w:t>
            </w:r>
          </w:p>
        </w:tc>
        <w:tc>
          <w:tcPr>
            <w:tcW w:w="2379" w:type="dxa"/>
            <w:shd w:val="clear" w:color="auto" w:fill="auto"/>
          </w:tcPr>
          <w:p w14:paraId="7032AF8F" w14:textId="77777777" w:rsidR="000F4F82" w:rsidRPr="005F70FB" w:rsidRDefault="000F4F82" w:rsidP="00A551BF">
            <w:pPr>
              <w:pStyle w:val="TableCell0-0115Break"/>
            </w:pPr>
            <w:r w:rsidRPr="005F70FB">
              <w:t>advice</w:t>
            </w:r>
          </w:p>
        </w:tc>
      </w:tr>
      <w:tr w:rsidR="00AC23C4" w:rsidRPr="005F70FB" w14:paraId="4D89FF3F" w14:textId="77777777" w:rsidTr="00BC00CF">
        <w:tc>
          <w:tcPr>
            <w:tcW w:w="240" w:type="dxa"/>
            <w:shd w:val="clear" w:color="auto" w:fill="auto"/>
          </w:tcPr>
          <w:p w14:paraId="251B1B9C" w14:textId="77777777" w:rsidR="000F4F82" w:rsidRPr="005F70FB" w:rsidRDefault="000F4F82" w:rsidP="00A551BF">
            <w:pPr>
              <w:pStyle w:val="TableCell0-0115Break"/>
              <w:rPr>
                <w:rStyle w:val="ExampleSource"/>
              </w:rPr>
            </w:pPr>
          </w:p>
        </w:tc>
        <w:tc>
          <w:tcPr>
            <w:tcW w:w="1249" w:type="dxa"/>
            <w:shd w:val="clear" w:color="auto" w:fill="auto"/>
          </w:tcPr>
          <w:p w14:paraId="1BFEF0DD" w14:textId="77777777" w:rsidR="000F4F82" w:rsidRPr="005F70FB" w:rsidRDefault="000F4F82" w:rsidP="00A551BF">
            <w:pPr>
              <w:pStyle w:val="TableCell0-0115Break"/>
              <w:rPr>
                <w:rStyle w:val="ChItalBold"/>
              </w:rPr>
            </w:pPr>
            <w:r w:rsidRPr="005F70FB">
              <w:rPr>
                <w:rStyle w:val="ChItalBold"/>
              </w:rPr>
              <w:t>nasional</w:t>
            </w:r>
          </w:p>
        </w:tc>
        <w:tc>
          <w:tcPr>
            <w:tcW w:w="1587" w:type="dxa"/>
            <w:shd w:val="clear" w:color="auto" w:fill="auto"/>
          </w:tcPr>
          <w:p w14:paraId="1E6B02D0" w14:textId="77777777" w:rsidR="000F4F82" w:rsidRPr="005F70FB" w:rsidRDefault="000F4F82" w:rsidP="00A551BF">
            <w:pPr>
              <w:pStyle w:val="TableCell0-0115Break"/>
              <w:rPr>
                <w:rStyle w:val="ChCharisSIL"/>
              </w:rPr>
            </w:pPr>
            <w:r w:rsidRPr="005F70FB">
              <w:rPr>
                <w:rStyle w:val="ChCharisSIL"/>
              </w:rPr>
              <w:t>ˌnɐ.si.ɔ.ˈnɐl</w:t>
            </w:r>
          </w:p>
        </w:tc>
        <w:tc>
          <w:tcPr>
            <w:tcW w:w="1275" w:type="dxa"/>
            <w:shd w:val="clear" w:color="auto" w:fill="auto"/>
          </w:tcPr>
          <w:p w14:paraId="0A57A5B4"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F7CB072" w14:textId="77777777" w:rsidR="000F4F82" w:rsidRPr="005F70FB" w:rsidRDefault="000F4F82" w:rsidP="00A551BF">
            <w:pPr>
              <w:pStyle w:val="TableCell0-0115Break"/>
            </w:pPr>
            <w:r w:rsidRPr="005F70FB">
              <w:t>be national</w:t>
            </w:r>
          </w:p>
        </w:tc>
      </w:tr>
      <w:tr w:rsidR="00AC23C4" w:rsidRPr="005F70FB" w14:paraId="5810278C" w14:textId="77777777" w:rsidTr="00BC00CF">
        <w:tc>
          <w:tcPr>
            <w:tcW w:w="240" w:type="dxa"/>
            <w:shd w:val="clear" w:color="auto" w:fill="auto"/>
          </w:tcPr>
          <w:p w14:paraId="4211FB10" w14:textId="77777777" w:rsidR="000F4F82" w:rsidRPr="005F70FB" w:rsidRDefault="000F4F82" w:rsidP="00A551BF">
            <w:pPr>
              <w:pStyle w:val="TableCell0-0115Break"/>
              <w:rPr>
                <w:rStyle w:val="ExampleSource"/>
              </w:rPr>
            </w:pPr>
          </w:p>
        </w:tc>
        <w:tc>
          <w:tcPr>
            <w:tcW w:w="1249" w:type="dxa"/>
            <w:shd w:val="clear" w:color="auto" w:fill="auto"/>
          </w:tcPr>
          <w:p w14:paraId="46D97339" w14:textId="77777777" w:rsidR="000F4F82" w:rsidRPr="005F70FB" w:rsidRDefault="000F4F82" w:rsidP="00A551BF">
            <w:pPr>
              <w:pStyle w:val="TableCell0-0115Break"/>
              <w:rPr>
                <w:rStyle w:val="ChItalBold"/>
              </w:rPr>
            </w:pPr>
            <w:r w:rsidRPr="005F70FB">
              <w:rPr>
                <w:rStyle w:val="ChItalBold"/>
              </w:rPr>
              <w:t>nasip</w:t>
            </w:r>
          </w:p>
        </w:tc>
        <w:tc>
          <w:tcPr>
            <w:tcW w:w="1587" w:type="dxa"/>
            <w:shd w:val="clear" w:color="auto" w:fill="auto"/>
          </w:tcPr>
          <w:p w14:paraId="1F262674" w14:textId="77777777" w:rsidR="000F4F82" w:rsidRPr="005F70FB" w:rsidRDefault="000F4F82" w:rsidP="00A551BF">
            <w:pPr>
              <w:pStyle w:val="TableCell0-0115Break"/>
              <w:rPr>
                <w:rStyle w:val="ChCharisSIL"/>
              </w:rPr>
            </w:pPr>
            <w:r w:rsidRPr="005F70FB">
              <w:rPr>
                <w:rStyle w:val="ChCharisSIL"/>
              </w:rPr>
              <w:t>ˈna.sɪp</w:t>
            </w:r>
          </w:p>
        </w:tc>
        <w:tc>
          <w:tcPr>
            <w:tcW w:w="1275" w:type="dxa"/>
            <w:shd w:val="clear" w:color="auto" w:fill="auto"/>
          </w:tcPr>
          <w:p w14:paraId="159DF45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7B2F93A" w14:textId="77777777" w:rsidR="000F4F82" w:rsidRPr="005F70FB" w:rsidRDefault="000F4F82" w:rsidP="00A551BF">
            <w:pPr>
              <w:pStyle w:val="TableCell0-0115Break"/>
            </w:pPr>
            <w:r w:rsidRPr="005F70FB">
              <w:t>destiny</w:t>
            </w:r>
          </w:p>
        </w:tc>
      </w:tr>
      <w:tr w:rsidR="00AC23C4" w:rsidRPr="005F70FB" w14:paraId="41D70830" w14:textId="77777777" w:rsidTr="00BC00CF">
        <w:tc>
          <w:tcPr>
            <w:tcW w:w="240" w:type="dxa"/>
            <w:shd w:val="clear" w:color="auto" w:fill="auto"/>
          </w:tcPr>
          <w:p w14:paraId="7EC9FAE6" w14:textId="77777777" w:rsidR="000F4F82" w:rsidRPr="005F70FB" w:rsidRDefault="000F4F82" w:rsidP="00A551BF">
            <w:pPr>
              <w:pStyle w:val="TableCell0-0115Break"/>
              <w:rPr>
                <w:rStyle w:val="ExampleSource"/>
              </w:rPr>
            </w:pPr>
          </w:p>
        </w:tc>
        <w:tc>
          <w:tcPr>
            <w:tcW w:w="1249" w:type="dxa"/>
            <w:shd w:val="clear" w:color="auto" w:fill="auto"/>
          </w:tcPr>
          <w:p w14:paraId="25AB4FFA" w14:textId="77777777" w:rsidR="000F4F82" w:rsidRPr="005F70FB" w:rsidRDefault="000F4F82" w:rsidP="00A551BF">
            <w:pPr>
              <w:pStyle w:val="TableCell0-0115Break"/>
              <w:rPr>
                <w:rStyle w:val="ChItalBold"/>
              </w:rPr>
            </w:pPr>
            <w:r w:rsidRPr="005F70FB">
              <w:rPr>
                <w:rStyle w:val="ChItalBold"/>
              </w:rPr>
              <w:t>natal</w:t>
            </w:r>
          </w:p>
        </w:tc>
        <w:tc>
          <w:tcPr>
            <w:tcW w:w="1587" w:type="dxa"/>
            <w:shd w:val="clear" w:color="auto" w:fill="auto"/>
          </w:tcPr>
          <w:p w14:paraId="3827FE91" w14:textId="77777777" w:rsidR="000F4F82" w:rsidRPr="005F70FB" w:rsidRDefault="000F4F82" w:rsidP="00A551BF">
            <w:pPr>
              <w:pStyle w:val="TableCell0-0115Break"/>
              <w:rPr>
                <w:rStyle w:val="ChCharisSIL"/>
              </w:rPr>
            </w:pPr>
            <w:r w:rsidRPr="005F70FB">
              <w:rPr>
                <w:rStyle w:val="ChCharisSIL"/>
              </w:rPr>
              <w:t>ˈna.tɐl</w:t>
            </w:r>
          </w:p>
        </w:tc>
        <w:tc>
          <w:tcPr>
            <w:tcW w:w="1275" w:type="dxa"/>
            <w:shd w:val="clear" w:color="auto" w:fill="auto"/>
          </w:tcPr>
          <w:p w14:paraId="715DC4D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5561100" w14:textId="77777777" w:rsidR="000F4F82" w:rsidRPr="005F70FB" w:rsidRDefault="000F4F82" w:rsidP="00A551BF">
            <w:pPr>
              <w:pStyle w:val="TableCell0-0115Break"/>
            </w:pPr>
            <w:r w:rsidRPr="005F70FB">
              <w:t>Christmas</w:t>
            </w:r>
          </w:p>
        </w:tc>
      </w:tr>
      <w:tr w:rsidR="00AC23C4" w:rsidRPr="005F70FB" w14:paraId="5BD63639" w14:textId="77777777" w:rsidTr="00BC00CF">
        <w:tc>
          <w:tcPr>
            <w:tcW w:w="240" w:type="dxa"/>
            <w:shd w:val="clear" w:color="auto" w:fill="auto"/>
          </w:tcPr>
          <w:p w14:paraId="7161F572" w14:textId="77777777" w:rsidR="000F4F82" w:rsidRPr="005F70FB" w:rsidRDefault="000F4F82" w:rsidP="00A551BF">
            <w:pPr>
              <w:pStyle w:val="TableCell0-0115Break"/>
              <w:rPr>
                <w:rStyle w:val="ExampleSource"/>
              </w:rPr>
            </w:pPr>
          </w:p>
        </w:tc>
        <w:tc>
          <w:tcPr>
            <w:tcW w:w="1249" w:type="dxa"/>
            <w:shd w:val="clear" w:color="auto" w:fill="auto"/>
          </w:tcPr>
          <w:p w14:paraId="561218B7" w14:textId="77777777" w:rsidR="000F4F82" w:rsidRPr="005F70FB" w:rsidRDefault="000F4F82" w:rsidP="00A551BF">
            <w:pPr>
              <w:pStyle w:val="TableCell0-0115Break"/>
              <w:rPr>
                <w:rStyle w:val="ChItalBold"/>
              </w:rPr>
            </w:pPr>
            <w:r w:rsidRPr="005F70FB">
              <w:rPr>
                <w:rStyle w:val="ChItalBold"/>
              </w:rPr>
              <w:t>neces</w:t>
            </w:r>
          </w:p>
        </w:tc>
        <w:tc>
          <w:tcPr>
            <w:tcW w:w="1587" w:type="dxa"/>
            <w:shd w:val="clear" w:color="auto" w:fill="auto"/>
          </w:tcPr>
          <w:p w14:paraId="0F4AF987" w14:textId="77777777" w:rsidR="000F4F82" w:rsidRPr="005F70FB" w:rsidRDefault="000F4F82" w:rsidP="00A551BF">
            <w:pPr>
              <w:pStyle w:val="TableCell0-0115Break"/>
              <w:rPr>
                <w:rStyle w:val="ChCharisSIL"/>
              </w:rPr>
            </w:pPr>
            <w:r w:rsidRPr="005F70FB">
              <w:rPr>
                <w:rStyle w:val="ChCharisSIL"/>
              </w:rPr>
              <w:t>ˈnɛ.tʃɛ̞s</w:t>
            </w:r>
          </w:p>
        </w:tc>
        <w:tc>
          <w:tcPr>
            <w:tcW w:w="1275" w:type="dxa"/>
            <w:shd w:val="clear" w:color="auto" w:fill="auto"/>
          </w:tcPr>
          <w:p w14:paraId="4A5369BD"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7D0C4C40" w14:textId="77777777" w:rsidR="000F4F82" w:rsidRPr="005F70FB" w:rsidRDefault="000F4F82" w:rsidP="00A551BF">
            <w:pPr>
              <w:pStyle w:val="TableCell0-0115Break"/>
            </w:pPr>
            <w:r w:rsidRPr="005F70FB">
              <w:t>be neat</w:t>
            </w:r>
          </w:p>
        </w:tc>
      </w:tr>
      <w:tr w:rsidR="00AC23C4" w:rsidRPr="005F70FB" w14:paraId="22D0144A" w14:textId="77777777" w:rsidTr="00BC00CF">
        <w:tc>
          <w:tcPr>
            <w:tcW w:w="240" w:type="dxa"/>
            <w:shd w:val="clear" w:color="auto" w:fill="auto"/>
          </w:tcPr>
          <w:p w14:paraId="43EB1607" w14:textId="77777777" w:rsidR="000F4F82" w:rsidRPr="005F70FB" w:rsidRDefault="000F4F82" w:rsidP="00A551BF">
            <w:pPr>
              <w:pStyle w:val="TableCell0-0115Break"/>
              <w:rPr>
                <w:rStyle w:val="ExampleSource"/>
              </w:rPr>
            </w:pPr>
          </w:p>
        </w:tc>
        <w:tc>
          <w:tcPr>
            <w:tcW w:w="1249" w:type="dxa"/>
            <w:shd w:val="clear" w:color="auto" w:fill="auto"/>
          </w:tcPr>
          <w:p w14:paraId="2CB8E4E8" w14:textId="77777777" w:rsidR="000F4F82" w:rsidRPr="005F70FB" w:rsidRDefault="000F4F82" w:rsidP="00A551BF">
            <w:pPr>
              <w:pStyle w:val="TableCell0-0115Break"/>
              <w:rPr>
                <w:rStyle w:val="ChItalBold"/>
              </w:rPr>
            </w:pPr>
            <w:r w:rsidRPr="005F70FB">
              <w:rPr>
                <w:rStyle w:val="ChItalBold"/>
              </w:rPr>
              <w:t>negara</w:t>
            </w:r>
          </w:p>
        </w:tc>
        <w:tc>
          <w:tcPr>
            <w:tcW w:w="1587" w:type="dxa"/>
            <w:shd w:val="clear" w:color="auto" w:fill="auto"/>
          </w:tcPr>
          <w:p w14:paraId="4C32745E" w14:textId="77777777" w:rsidR="000F4F82" w:rsidRPr="005F70FB" w:rsidRDefault="000F4F82" w:rsidP="00A551BF">
            <w:pPr>
              <w:pStyle w:val="TableCell0-0115Break"/>
              <w:rPr>
                <w:rStyle w:val="ChCharisSIL"/>
              </w:rPr>
            </w:pPr>
            <w:r w:rsidRPr="005F70FB">
              <w:rPr>
                <w:rStyle w:val="ChCharisSIL"/>
              </w:rPr>
              <w:t>nɛ.ˈga.ɾa</w:t>
            </w:r>
          </w:p>
        </w:tc>
        <w:tc>
          <w:tcPr>
            <w:tcW w:w="1275" w:type="dxa"/>
            <w:shd w:val="clear" w:color="auto" w:fill="auto"/>
          </w:tcPr>
          <w:p w14:paraId="46A71D0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41272F0" w14:textId="77777777" w:rsidR="000F4F82" w:rsidRPr="005F70FB" w:rsidRDefault="000F4F82" w:rsidP="00A551BF">
            <w:pPr>
              <w:pStyle w:val="TableCell0-0115Break"/>
            </w:pPr>
            <w:r w:rsidRPr="005F70FB">
              <w:t>state</w:t>
            </w:r>
          </w:p>
        </w:tc>
      </w:tr>
      <w:tr w:rsidR="00AC23C4" w:rsidRPr="005F70FB" w14:paraId="6FD96C26" w14:textId="77777777" w:rsidTr="00BC00CF">
        <w:tc>
          <w:tcPr>
            <w:tcW w:w="240" w:type="dxa"/>
            <w:shd w:val="clear" w:color="auto" w:fill="auto"/>
          </w:tcPr>
          <w:p w14:paraId="23A73014"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5FEC36E5" w14:textId="77777777" w:rsidR="000F4F82" w:rsidRPr="005F70FB" w:rsidRDefault="000F4F82" w:rsidP="00A551BF">
            <w:pPr>
              <w:pStyle w:val="TableCell0-0115Break"/>
              <w:rPr>
                <w:rStyle w:val="ChItalBold"/>
              </w:rPr>
            </w:pPr>
            <w:r w:rsidRPr="005F70FB">
              <w:rPr>
                <w:rStyle w:val="ChItalBold"/>
              </w:rPr>
              <w:t>negri</w:t>
            </w:r>
          </w:p>
        </w:tc>
        <w:tc>
          <w:tcPr>
            <w:tcW w:w="1587" w:type="dxa"/>
            <w:shd w:val="clear" w:color="auto" w:fill="auto"/>
          </w:tcPr>
          <w:p w14:paraId="0402E1E9" w14:textId="77777777" w:rsidR="000F4F82" w:rsidRPr="005F70FB" w:rsidRDefault="000F4F82" w:rsidP="00A551BF">
            <w:pPr>
              <w:pStyle w:val="TableCell0-0115Break"/>
              <w:rPr>
                <w:rStyle w:val="ChCharisSIL"/>
              </w:rPr>
            </w:pPr>
            <w:r w:rsidRPr="005F70FB">
              <w:rPr>
                <w:rStyle w:val="ChCharisSIL"/>
              </w:rPr>
              <w:t>nɛ.ˈgri</w:t>
            </w:r>
          </w:p>
        </w:tc>
        <w:tc>
          <w:tcPr>
            <w:tcW w:w="1275" w:type="dxa"/>
            <w:shd w:val="clear" w:color="auto" w:fill="auto"/>
          </w:tcPr>
          <w:p w14:paraId="7DA15EA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2B89FDB" w14:textId="77777777" w:rsidR="000F4F82" w:rsidRPr="005F70FB" w:rsidRDefault="000F4F82" w:rsidP="00A551BF">
            <w:pPr>
              <w:pStyle w:val="TableCell0-0115Break"/>
            </w:pPr>
            <w:r w:rsidRPr="005F70FB">
              <w:t>state</w:t>
            </w:r>
          </w:p>
        </w:tc>
      </w:tr>
      <w:tr w:rsidR="00AC23C4" w:rsidRPr="005F70FB" w14:paraId="36C22802" w14:textId="77777777" w:rsidTr="00BC00CF">
        <w:tc>
          <w:tcPr>
            <w:tcW w:w="240" w:type="dxa"/>
            <w:shd w:val="clear" w:color="auto" w:fill="auto"/>
          </w:tcPr>
          <w:p w14:paraId="0316D49C" w14:textId="77777777" w:rsidR="000F4F82" w:rsidRPr="005F70FB" w:rsidRDefault="000F4F82" w:rsidP="00A551BF">
            <w:pPr>
              <w:pStyle w:val="TableCell0-0115Break"/>
              <w:rPr>
                <w:rStyle w:val="ExampleSource"/>
              </w:rPr>
            </w:pPr>
          </w:p>
        </w:tc>
        <w:tc>
          <w:tcPr>
            <w:tcW w:w="1249" w:type="dxa"/>
            <w:shd w:val="clear" w:color="auto" w:fill="auto"/>
          </w:tcPr>
          <w:p w14:paraId="1DE7203E" w14:textId="77777777" w:rsidR="000F4F82" w:rsidRPr="005F70FB" w:rsidRDefault="000F4F82" w:rsidP="00A551BF">
            <w:pPr>
              <w:pStyle w:val="TableCell0-0115Break"/>
              <w:rPr>
                <w:rStyle w:val="ChItalBold"/>
              </w:rPr>
            </w:pPr>
            <w:r w:rsidRPr="005F70FB">
              <w:rPr>
                <w:rStyle w:val="ChItalBold"/>
              </w:rPr>
              <w:t>neraka</w:t>
            </w:r>
          </w:p>
        </w:tc>
        <w:tc>
          <w:tcPr>
            <w:tcW w:w="1587" w:type="dxa"/>
            <w:shd w:val="clear" w:color="auto" w:fill="auto"/>
          </w:tcPr>
          <w:p w14:paraId="46CCAD83" w14:textId="77777777" w:rsidR="000F4F82" w:rsidRPr="005F70FB" w:rsidRDefault="000F4F82" w:rsidP="00A551BF">
            <w:pPr>
              <w:pStyle w:val="TableCell0-0115Break"/>
              <w:rPr>
                <w:rStyle w:val="ChCharisSIL"/>
              </w:rPr>
            </w:pPr>
            <w:r w:rsidRPr="005F70FB">
              <w:rPr>
                <w:rStyle w:val="ChCharisSIL"/>
              </w:rPr>
              <w:t>nɛ.ˈɾa.ka</w:t>
            </w:r>
          </w:p>
        </w:tc>
        <w:tc>
          <w:tcPr>
            <w:tcW w:w="1275" w:type="dxa"/>
            <w:shd w:val="clear" w:color="auto" w:fill="auto"/>
          </w:tcPr>
          <w:p w14:paraId="352953E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D84B28B" w14:textId="77777777" w:rsidR="000F4F82" w:rsidRPr="005F70FB" w:rsidRDefault="000F4F82" w:rsidP="00A551BF">
            <w:pPr>
              <w:pStyle w:val="TableCell0-0115Break"/>
            </w:pPr>
            <w:r w:rsidRPr="005F70FB">
              <w:t>hell</w:t>
            </w:r>
          </w:p>
        </w:tc>
      </w:tr>
      <w:tr w:rsidR="00AC23C4" w:rsidRPr="005F70FB" w14:paraId="3DF96505" w14:textId="77777777" w:rsidTr="00BC00CF">
        <w:tc>
          <w:tcPr>
            <w:tcW w:w="240" w:type="dxa"/>
            <w:shd w:val="clear" w:color="auto" w:fill="auto"/>
          </w:tcPr>
          <w:p w14:paraId="5185A054" w14:textId="77777777" w:rsidR="000F4F82" w:rsidRPr="005F70FB" w:rsidRDefault="000F4F82" w:rsidP="00A551BF">
            <w:pPr>
              <w:pStyle w:val="TableCell0-0115Break"/>
              <w:rPr>
                <w:rStyle w:val="ExampleSource"/>
              </w:rPr>
            </w:pPr>
          </w:p>
        </w:tc>
        <w:tc>
          <w:tcPr>
            <w:tcW w:w="1249" w:type="dxa"/>
            <w:shd w:val="clear" w:color="auto" w:fill="auto"/>
          </w:tcPr>
          <w:p w14:paraId="0E649AEC" w14:textId="77777777" w:rsidR="000F4F82" w:rsidRPr="005F70FB" w:rsidRDefault="000F4F82" w:rsidP="00A551BF">
            <w:pPr>
              <w:pStyle w:val="TableCell0-0115Break"/>
              <w:rPr>
                <w:rStyle w:val="ChItalBold"/>
              </w:rPr>
            </w:pPr>
            <w:r w:rsidRPr="005F70FB">
              <w:rPr>
                <w:rStyle w:val="ChItalBold"/>
              </w:rPr>
              <w:t>net</w:t>
            </w:r>
          </w:p>
        </w:tc>
        <w:tc>
          <w:tcPr>
            <w:tcW w:w="1587" w:type="dxa"/>
            <w:shd w:val="clear" w:color="auto" w:fill="auto"/>
          </w:tcPr>
          <w:p w14:paraId="4498127F" w14:textId="77777777" w:rsidR="000F4F82" w:rsidRPr="005F70FB" w:rsidRDefault="000F4F82" w:rsidP="00A551BF">
            <w:pPr>
              <w:pStyle w:val="TableCell0-0115Break"/>
              <w:rPr>
                <w:rStyle w:val="ChCharisSIL"/>
              </w:rPr>
            </w:pPr>
            <w:r w:rsidRPr="005F70FB">
              <w:rPr>
                <w:rStyle w:val="ChCharisSIL"/>
              </w:rPr>
              <w:t>ˈnɛ̞t</w:t>
            </w:r>
          </w:p>
        </w:tc>
        <w:tc>
          <w:tcPr>
            <w:tcW w:w="1275" w:type="dxa"/>
            <w:shd w:val="clear" w:color="auto" w:fill="auto"/>
          </w:tcPr>
          <w:p w14:paraId="190A65E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EF451F8" w14:textId="77777777" w:rsidR="000F4F82" w:rsidRPr="005F70FB" w:rsidRDefault="000F4F82" w:rsidP="00A551BF">
            <w:pPr>
              <w:pStyle w:val="TableCell0-0115Break"/>
            </w:pPr>
            <w:r w:rsidRPr="005F70FB">
              <w:t>(sport)</w:t>
            </w:r>
            <w:r w:rsidR="000358C2" w:rsidRPr="005F70FB">
              <w:t xml:space="preserve"> </w:t>
            </w:r>
            <w:r w:rsidRPr="005F70FB">
              <w:t>net</w:t>
            </w:r>
          </w:p>
        </w:tc>
      </w:tr>
      <w:tr w:rsidR="00AC23C4" w:rsidRPr="005F70FB" w14:paraId="1338E71B" w14:textId="77777777" w:rsidTr="00BC00CF">
        <w:tc>
          <w:tcPr>
            <w:tcW w:w="240" w:type="dxa"/>
            <w:shd w:val="clear" w:color="auto" w:fill="auto"/>
          </w:tcPr>
          <w:p w14:paraId="23A54710" w14:textId="77777777" w:rsidR="000F4F82" w:rsidRPr="005F70FB" w:rsidRDefault="000F4F82" w:rsidP="00A551BF">
            <w:pPr>
              <w:pStyle w:val="TableCell0-0115Break"/>
              <w:rPr>
                <w:rStyle w:val="ExampleSource"/>
              </w:rPr>
            </w:pPr>
          </w:p>
        </w:tc>
        <w:tc>
          <w:tcPr>
            <w:tcW w:w="1249" w:type="dxa"/>
            <w:shd w:val="clear" w:color="auto" w:fill="auto"/>
          </w:tcPr>
          <w:p w14:paraId="16A3E6EA" w14:textId="77777777" w:rsidR="000F4F82" w:rsidRPr="005F70FB" w:rsidRDefault="000F4F82" w:rsidP="00A551BF">
            <w:pPr>
              <w:pStyle w:val="TableCell0-0115Break"/>
              <w:rPr>
                <w:rStyle w:val="ChItalBold"/>
              </w:rPr>
            </w:pPr>
            <w:r w:rsidRPr="005F70FB">
              <w:rPr>
                <w:rStyle w:val="ChItalBold"/>
              </w:rPr>
              <w:t>nilay</w:t>
            </w:r>
          </w:p>
        </w:tc>
        <w:tc>
          <w:tcPr>
            <w:tcW w:w="1587" w:type="dxa"/>
            <w:shd w:val="clear" w:color="auto" w:fill="auto"/>
          </w:tcPr>
          <w:p w14:paraId="28DE5808" w14:textId="77777777" w:rsidR="000F4F82" w:rsidRPr="005F70FB" w:rsidRDefault="000F4F82" w:rsidP="00A551BF">
            <w:pPr>
              <w:pStyle w:val="TableCell0-0115Break"/>
              <w:rPr>
                <w:rStyle w:val="ChCharisSIL"/>
              </w:rPr>
            </w:pPr>
            <w:r w:rsidRPr="005F70FB">
              <w:rPr>
                <w:rStyle w:val="ChCharisSIL"/>
              </w:rPr>
              <w:t>ˈni.lɐj</w:t>
            </w:r>
          </w:p>
        </w:tc>
        <w:tc>
          <w:tcPr>
            <w:tcW w:w="1275" w:type="dxa"/>
            <w:shd w:val="clear" w:color="auto" w:fill="auto"/>
          </w:tcPr>
          <w:p w14:paraId="74E3E72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6277824" w14:textId="77777777" w:rsidR="000F4F82" w:rsidRPr="005F70FB" w:rsidRDefault="000F4F82" w:rsidP="00A551BF">
            <w:pPr>
              <w:pStyle w:val="TableCell0-0115Break"/>
            </w:pPr>
            <w:r w:rsidRPr="005F70FB">
              <w:t>value</w:t>
            </w:r>
          </w:p>
        </w:tc>
      </w:tr>
      <w:tr w:rsidR="00AC23C4" w:rsidRPr="005F70FB" w14:paraId="00981690" w14:textId="77777777" w:rsidTr="00BC00CF">
        <w:tc>
          <w:tcPr>
            <w:tcW w:w="240" w:type="dxa"/>
            <w:shd w:val="clear" w:color="auto" w:fill="auto"/>
          </w:tcPr>
          <w:p w14:paraId="0906AB1D" w14:textId="77777777" w:rsidR="000F4F82" w:rsidRPr="005F70FB" w:rsidRDefault="000F4F82" w:rsidP="00A551BF">
            <w:pPr>
              <w:pStyle w:val="TableCell0-0115Break"/>
              <w:rPr>
                <w:rStyle w:val="ExampleSource"/>
              </w:rPr>
            </w:pPr>
          </w:p>
        </w:tc>
        <w:tc>
          <w:tcPr>
            <w:tcW w:w="1249" w:type="dxa"/>
            <w:shd w:val="clear" w:color="auto" w:fill="auto"/>
          </w:tcPr>
          <w:p w14:paraId="5FDF22C4" w14:textId="77777777" w:rsidR="000F4F82" w:rsidRPr="005F70FB" w:rsidRDefault="000F4F82" w:rsidP="00A551BF">
            <w:pPr>
              <w:pStyle w:val="TableCell0-0115Break"/>
              <w:rPr>
                <w:rStyle w:val="ChItalBold"/>
              </w:rPr>
            </w:pPr>
            <w:r w:rsidRPr="005F70FB">
              <w:rPr>
                <w:rStyle w:val="ChItalBold"/>
              </w:rPr>
              <w:t>nofember</w:t>
            </w:r>
          </w:p>
        </w:tc>
        <w:tc>
          <w:tcPr>
            <w:tcW w:w="1587" w:type="dxa"/>
            <w:shd w:val="clear" w:color="auto" w:fill="auto"/>
          </w:tcPr>
          <w:p w14:paraId="0E45B1FE" w14:textId="77777777" w:rsidR="000F4F82" w:rsidRPr="005F70FB" w:rsidRDefault="000F4F82" w:rsidP="00A551BF">
            <w:pPr>
              <w:pStyle w:val="TableCell0-0115Break"/>
              <w:rPr>
                <w:rStyle w:val="ChCharisSIL"/>
              </w:rPr>
            </w:pPr>
            <w:r w:rsidRPr="005F70FB">
              <w:rPr>
                <w:rStyle w:val="ChCharisSIL"/>
              </w:rPr>
              <w:t>nɔ.ˈfɛ̞m.bɛ̞r̥</w:t>
            </w:r>
          </w:p>
        </w:tc>
        <w:tc>
          <w:tcPr>
            <w:tcW w:w="1275" w:type="dxa"/>
            <w:shd w:val="clear" w:color="auto" w:fill="auto"/>
          </w:tcPr>
          <w:p w14:paraId="22CA094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BD1F45B" w14:textId="77777777" w:rsidR="000F4F82" w:rsidRPr="005F70FB" w:rsidRDefault="000F4F82" w:rsidP="00A551BF">
            <w:pPr>
              <w:pStyle w:val="TableCell0-0115Break"/>
            </w:pPr>
            <w:r w:rsidRPr="005F70FB">
              <w:t>November</w:t>
            </w:r>
          </w:p>
        </w:tc>
      </w:tr>
      <w:tr w:rsidR="00AC23C4" w:rsidRPr="005F70FB" w14:paraId="5453786A" w14:textId="77777777" w:rsidTr="00BC00CF">
        <w:tc>
          <w:tcPr>
            <w:tcW w:w="240" w:type="dxa"/>
            <w:shd w:val="clear" w:color="auto" w:fill="auto"/>
          </w:tcPr>
          <w:p w14:paraId="65A63B12" w14:textId="77777777" w:rsidR="000F4F82" w:rsidRPr="005F70FB" w:rsidRDefault="000F4F82" w:rsidP="00A551BF">
            <w:pPr>
              <w:pStyle w:val="TableCell0-0115Break"/>
              <w:rPr>
                <w:rStyle w:val="ExampleSource"/>
              </w:rPr>
            </w:pPr>
          </w:p>
        </w:tc>
        <w:tc>
          <w:tcPr>
            <w:tcW w:w="1249" w:type="dxa"/>
            <w:shd w:val="clear" w:color="auto" w:fill="auto"/>
          </w:tcPr>
          <w:p w14:paraId="35351A8D" w14:textId="77777777" w:rsidR="000F4F82" w:rsidRPr="005F70FB" w:rsidRDefault="000F4F82" w:rsidP="00A551BF">
            <w:pPr>
              <w:pStyle w:val="TableCell0-0115Break"/>
              <w:rPr>
                <w:rStyle w:val="ChItalBold"/>
              </w:rPr>
            </w:pPr>
            <w:r w:rsidRPr="005F70FB">
              <w:rPr>
                <w:rStyle w:val="ChItalBold"/>
              </w:rPr>
              <w:t>nomor</w:t>
            </w:r>
          </w:p>
        </w:tc>
        <w:tc>
          <w:tcPr>
            <w:tcW w:w="1587" w:type="dxa"/>
            <w:shd w:val="clear" w:color="auto" w:fill="auto"/>
          </w:tcPr>
          <w:p w14:paraId="51485F93" w14:textId="77777777" w:rsidR="000F4F82" w:rsidRPr="005F70FB" w:rsidRDefault="000F4F82" w:rsidP="00A551BF">
            <w:pPr>
              <w:pStyle w:val="TableCell0-0115Break"/>
              <w:rPr>
                <w:rStyle w:val="ChCharisSIL"/>
              </w:rPr>
            </w:pPr>
            <w:r w:rsidRPr="005F70FB">
              <w:rPr>
                <w:rStyle w:val="ChCharisSIL"/>
              </w:rPr>
              <w:t>ˈnɔ̞.mɔ̞r̥</w:t>
            </w:r>
          </w:p>
        </w:tc>
        <w:tc>
          <w:tcPr>
            <w:tcW w:w="1275" w:type="dxa"/>
            <w:shd w:val="clear" w:color="auto" w:fill="auto"/>
          </w:tcPr>
          <w:p w14:paraId="608767C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5A48A1E" w14:textId="77777777" w:rsidR="000F4F82" w:rsidRPr="005F70FB" w:rsidRDefault="000F4F82" w:rsidP="00A551BF">
            <w:pPr>
              <w:pStyle w:val="TableCell0-0115Break"/>
            </w:pPr>
            <w:r w:rsidRPr="005F70FB">
              <w:t>number</w:t>
            </w:r>
          </w:p>
        </w:tc>
      </w:tr>
      <w:tr w:rsidR="00AC23C4" w:rsidRPr="005F70FB" w14:paraId="34614FEA" w14:textId="77777777" w:rsidTr="00BC00CF">
        <w:tc>
          <w:tcPr>
            <w:tcW w:w="240" w:type="dxa"/>
            <w:shd w:val="clear" w:color="auto" w:fill="auto"/>
          </w:tcPr>
          <w:p w14:paraId="213F5A58" w14:textId="77777777" w:rsidR="000F4F82" w:rsidRPr="005F70FB" w:rsidRDefault="000F4F82" w:rsidP="00A551BF">
            <w:pPr>
              <w:pStyle w:val="TableCell0-0115Break"/>
              <w:rPr>
                <w:rStyle w:val="ExampleSource"/>
              </w:rPr>
            </w:pPr>
          </w:p>
        </w:tc>
        <w:tc>
          <w:tcPr>
            <w:tcW w:w="1249" w:type="dxa"/>
            <w:shd w:val="clear" w:color="auto" w:fill="auto"/>
          </w:tcPr>
          <w:p w14:paraId="1679A1A9" w14:textId="77777777" w:rsidR="000F4F82" w:rsidRPr="005F70FB" w:rsidRDefault="000F4F82" w:rsidP="00A551BF">
            <w:pPr>
              <w:pStyle w:val="TableCell0-0115Break"/>
              <w:rPr>
                <w:rStyle w:val="ChItalBold"/>
              </w:rPr>
            </w:pPr>
            <w:r w:rsidRPr="005F70FB">
              <w:rPr>
                <w:rStyle w:val="ChItalBold"/>
              </w:rPr>
              <w:t>nona</w:t>
            </w:r>
          </w:p>
        </w:tc>
        <w:tc>
          <w:tcPr>
            <w:tcW w:w="1587" w:type="dxa"/>
            <w:shd w:val="clear" w:color="auto" w:fill="auto"/>
          </w:tcPr>
          <w:p w14:paraId="533B9301" w14:textId="77777777" w:rsidR="000F4F82" w:rsidRPr="005F70FB" w:rsidRDefault="000F4F82" w:rsidP="00A551BF">
            <w:pPr>
              <w:pStyle w:val="TableCell0-0115Break"/>
              <w:rPr>
                <w:rStyle w:val="ChCharisSIL"/>
              </w:rPr>
            </w:pPr>
            <w:r w:rsidRPr="005F70FB">
              <w:rPr>
                <w:rStyle w:val="ChCharisSIL"/>
              </w:rPr>
              <w:t>ˈnɔ.na</w:t>
            </w:r>
          </w:p>
        </w:tc>
        <w:tc>
          <w:tcPr>
            <w:tcW w:w="1275" w:type="dxa"/>
            <w:shd w:val="clear" w:color="auto" w:fill="auto"/>
          </w:tcPr>
          <w:p w14:paraId="2F83799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1DB47E0" w14:textId="77777777" w:rsidR="000F4F82" w:rsidRPr="005F70FB" w:rsidRDefault="000F4F82" w:rsidP="00A551BF">
            <w:pPr>
              <w:pStyle w:val="TableCell0-0115Break"/>
            </w:pPr>
            <w:r w:rsidRPr="005F70FB">
              <w:t>girl</w:t>
            </w:r>
          </w:p>
        </w:tc>
      </w:tr>
      <w:tr w:rsidR="00AC23C4" w:rsidRPr="005F70FB" w14:paraId="2E7924C1" w14:textId="77777777" w:rsidTr="00BC00CF">
        <w:tc>
          <w:tcPr>
            <w:tcW w:w="240" w:type="dxa"/>
            <w:shd w:val="clear" w:color="auto" w:fill="auto"/>
          </w:tcPr>
          <w:p w14:paraId="1443A14C" w14:textId="77777777" w:rsidR="000F4F82" w:rsidRPr="005F70FB" w:rsidRDefault="000F4F82" w:rsidP="00A551BF">
            <w:pPr>
              <w:pStyle w:val="TableCell0-0115Break"/>
              <w:rPr>
                <w:rStyle w:val="ExampleSource"/>
              </w:rPr>
            </w:pPr>
          </w:p>
        </w:tc>
        <w:tc>
          <w:tcPr>
            <w:tcW w:w="1249" w:type="dxa"/>
            <w:shd w:val="clear" w:color="auto" w:fill="auto"/>
          </w:tcPr>
          <w:p w14:paraId="018F998F" w14:textId="77777777" w:rsidR="000F4F82" w:rsidRPr="005F70FB" w:rsidRDefault="000F4F82" w:rsidP="00A551BF">
            <w:pPr>
              <w:pStyle w:val="TableCell0-0115Break"/>
              <w:rPr>
                <w:rStyle w:val="ChItalBold"/>
              </w:rPr>
            </w:pPr>
            <w:r w:rsidRPr="005F70FB">
              <w:rPr>
                <w:rStyle w:val="ChItalBold"/>
              </w:rPr>
              <w:t>nyonya</w:t>
            </w:r>
          </w:p>
        </w:tc>
        <w:tc>
          <w:tcPr>
            <w:tcW w:w="1587" w:type="dxa"/>
            <w:shd w:val="clear" w:color="auto" w:fill="auto"/>
          </w:tcPr>
          <w:p w14:paraId="7D02B838" w14:textId="77777777" w:rsidR="000F4F82" w:rsidRPr="005F70FB" w:rsidRDefault="000F4F82" w:rsidP="00A551BF">
            <w:pPr>
              <w:pStyle w:val="TableCell0-0115Break"/>
              <w:rPr>
                <w:rStyle w:val="ChCharisSIL"/>
              </w:rPr>
            </w:pPr>
            <w:r w:rsidRPr="005F70FB">
              <w:rPr>
                <w:rStyle w:val="ChCharisSIL"/>
              </w:rPr>
              <w:t>ˈɲɔ.ɲa</w:t>
            </w:r>
          </w:p>
        </w:tc>
        <w:tc>
          <w:tcPr>
            <w:tcW w:w="1275" w:type="dxa"/>
            <w:shd w:val="clear" w:color="auto" w:fill="auto"/>
          </w:tcPr>
          <w:p w14:paraId="6C62422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0913A60" w14:textId="77777777" w:rsidR="000F4F82" w:rsidRPr="005F70FB" w:rsidRDefault="000F4F82" w:rsidP="00A551BF">
            <w:pPr>
              <w:pStyle w:val="TableCell0-0115Break"/>
            </w:pPr>
            <w:r w:rsidRPr="005F70FB">
              <w:t>lady</w:t>
            </w:r>
          </w:p>
        </w:tc>
      </w:tr>
      <w:tr w:rsidR="00AC23C4" w:rsidRPr="005F70FB" w14:paraId="32E1CBB7" w14:textId="77777777" w:rsidTr="00BC00CF">
        <w:tc>
          <w:tcPr>
            <w:tcW w:w="240" w:type="dxa"/>
            <w:shd w:val="clear" w:color="auto" w:fill="auto"/>
          </w:tcPr>
          <w:p w14:paraId="7883DC92" w14:textId="77777777" w:rsidR="000F4F82" w:rsidRPr="005F70FB" w:rsidRDefault="000F4F82" w:rsidP="000F4F82">
            <w:pPr>
              <w:pStyle w:val="TableCell0-2115ptBreak"/>
              <w:rPr>
                <w:rStyle w:val="ExampleSource"/>
              </w:rPr>
            </w:pPr>
          </w:p>
        </w:tc>
        <w:tc>
          <w:tcPr>
            <w:tcW w:w="1249" w:type="dxa"/>
            <w:shd w:val="clear" w:color="auto" w:fill="auto"/>
          </w:tcPr>
          <w:p w14:paraId="75B1D2C8" w14:textId="77777777" w:rsidR="000F4F82" w:rsidRPr="005F70FB" w:rsidRDefault="000F4F82" w:rsidP="000F4F82">
            <w:pPr>
              <w:pStyle w:val="TableCell0-2115ptBreak"/>
              <w:rPr>
                <w:rStyle w:val="ChItalBold"/>
              </w:rPr>
            </w:pPr>
            <w:r w:rsidRPr="005F70FB">
              <w:rPr>
                <w:rStyle w:val="ChItalBold"/>
              </w:rPr>
              <w:t>nyora</w:t>
            </w:r>
          </w:p>
        </w:tc>
        <w:tc>
          <w:tcPr>
            <w:tcW w:w="1587" w:type="dxa"/>
            <w:shd w:val="clear" w:color="auto" w:fill="auto"/>
          </w:tcPr>
          <w:p w14:paraId="41F04BB3" w14:textId="77777777" w:rsidR="000F4F82" w:rsidRPr="005F70FB" w:rsidRDefault="000F4F82" w:rsidP="000F4F82">
            <w:pPr>
              <w:pStyle w:val="TableCell0-2115ptBreak"/>
              <w:rPr>
                <w:rStyle w:val="ChCharisSIL"/>
              </w:rPr>
            </w:pPr>
            <w:r w:rsidRPr="005F70FB">
              <w:rPr>
                <w:rStyle w:val="ChCharisSIL"/>
              </w:rPr>
              <w:t>ˈɲɔ.ɾa</w:t>
            </w:r>
          </w:p>
        </w:tc>
        <w:tc>
          <w:tcPr>
            <w:tcW w:w="1275" w:type="dxa"/>
            <w:shd w:val="clear" w:color="auto" w:fill="auto"/>
          </w:tcPr>
          <w:p w14:paraId="3A94F469"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7F712693" w14:textId="45FECAB2" w:rsidR="000F4F82" w:rsidRPr="005F70FB" w:rsidRDefault="000F4F82" w:rsidP="000F4F82">
            <w:pPr>
              <w:pStyle w:val="TableCell0-2115ptBreak"/>
            </w:pPr>
            <w:r w:rsidRPr="005F70FB">
              <w:t>teacher</w:t>
            </w:r>
            <w:r w:rsidR="00B7093A" w:rsidRPr="005F70FB">
              <w:t>’</w:t>
            </w:r>
            <w:r w:rsidRPr="005F70FB">
              <w:t>s wife</w:t>
            </w:r>
          </w:p>
        </w:tc>
      </w:tr>
      <w:tr w:rsidR="00AC23C4" w:rsidRPr="005F70FB" w14:paraId="70A902E6" w14:textId="77777777" w:rsidTr="00BC00CF">
        <w:tc>
          <w:tcPr>
            <w:tcW w:w="240" w:type="dxa"/>
            <w:shd w:val="clear" w:color="auto" w:fill="auto"/>
          </w:tcPr>
          <w:p w14:paraId="1B50FE21" w14:textId="77777777" w:rsidR="000F4F82" w:rsidRPr="005F70FB" w:rsidRDefault="000F4F82" w:rsidP="000F4F82">
            <w:pPr>
              <w:pStyle w:val="TableCell2-2"/>
              <w:rPr>
                <w:rStyle w:val="ExampleSource"/>
              </w:rPr>
            </w:pPr>
          </w:p>
        </w:tc>
        <w:tc>
          <w:tcPr>
            <w:tcW w:w="1249" w:type="dxa"/>
            <w:shd w:val="clear" w:color="auto" w:fill="auto"/>
          </w:tcPr>
          <w:p w14:paraId="0D31F8E1" w14:textId="77777777" w:rsidR="000F4F82" w:rsidRPr="005F70FB" w:rsidRDefault="000F4F82" w:rsidP="000F4F82">
            <w:pPr>
              <w:pStyle w:val="TableCell2-2"/>
              <w:rPr>
                <w:rStyle w:val="ChBold"/>
              </w:rPr>
            </w:pPr>
            <w:r w:rsidRPr="005F70FB">
              <w:rPr>
                <w:rStyle w:val="ChBold"/>
              </w:rPr>
              <w:t>O</w:t>
            </w:r>
          </w:p>
        </w:tc>
        <w:tc>
          <w:tcPr>
            <w:tcW w:w="1587" w:type="dxa"/>
            <w:shd w:val="clear" w:color="auto" w:fill="auto"/>
          </w:tcPr>
          <w:p w14:paraId="51258EC1" w14:textId="77777777" w:rsidR="000F4F82" w:rsidRPr="005F70FB" w:rsidRDefault="000F4F82" w:rsidP="000F4F82">
            <w:pPr>
              <w:pStyle w:val="TableCell2-2"/>
            </w:pPr>
          </w:p>
        </w:tc>
        <w:tc>
          <w:tcPr>
            <w:tcW w:w="1275" w:type="dxa"/>
            <w:shd w:val="clear" w:color="auto" w:fill="auto"/>
          </w:tcPr>
          <w:p w14:paraId="28E252BD" w14:textId="77777777" w:rsidR="000F4F82" w:rsidRPr="005F70FB" w:rsidRDefault="000F4F82" w:rsidP="000F4F82">
            <w:pPr>
              <w:pStyle w:val="TableCell2-2"/>
            </w:pPr>
          </w:p>
        </w:tc>
        <w:tc>
          <w:tcPr>
            <w:tcW w:w="2379" w:type="dxa"/>
            <w:shd w:val="clear" w:color="auto" w:fill="auto"/>
          </w:tcPr>
          <w:p w14:paraId="0D8CE139" w14:textId="77777777" w:rsidR="000F4F82" w:rsidRPr="005F70FB" w:rsidRDefault="000F4F82" w:rsidP="000F4F82">
            <w:pPr>
              <w:pStyle w:val="TableCell2-2"/>
            </w:pPr>
          </w:p>
        </w:tc>
      </w:tr>
      <w:tr w:rsidR="00AC23C4" w:rsidRPr="005F70FB" w14:paraId="77CEE71C" w14:textId="77777777" w:rsidTr="00BC00CF">
        <w:tc>
          <w:tcPr>
            <w:tcW w:w="240" w:type="dxa"/>
            <w:shd w:val="clear" w:color="auto" w:fill="auto"/>
          </w:tcPr>
          <w:p w14:paraId="1EE11E6E" w14:textId="77777777" w:rsidR="000F4F82" w:rsidRPr="005F70FB" w:rsidRDefault="000F4F82" w:rsidP="00A551BF">
            <w:pPr>
              <w:pStyle w:val="TableCell0-0115Break"/>
              <w:rPr>
                <w:rStyle w:val="ExampleSource"/>
              </w:rPr>
            </w:pPr>
          </w:p>
        </w:tc>
        <w:tc>
          <w:tcPr>
            <w:tcW w:w="1249" w:type="dxa"/>
            <w:shd w:val="clear" w:color="auto" w:fill="auto"/>
          </w:tcPr>
          <w:p w14:paraId="3D591297" w14:textId="77777777" w:rsidR="000F4F82" w:rsidRPr="005F70FB" w:rsidRDefault="000F4F82" w:rsidP="00A551BF">
            <w:pPr>
              <w:pStyle w:val="TableCell0-0115Break"/>
              <w:rPr>
                <w:rStyle w:val="ChItalBold"/>
              </w:rPr>
            </w:pPr>
            <w:r w:rsidRPr="005F70FB">
              <w:rPr>
                <w:rStyle w:val="ChItalBold"/>
              </w:rPr>
              <w:t>odol</w:t>
            </w:r>
          </w:p>
        </w:tc>
        <w:tc>
          <w:tcPr>
            <w:tcW w:w="1587" w:type="dxa"/>
            <w:shd w:val="clear" w:color="auto" w:fill="auto"/>
          </w:tcPr>
          <w:p w14:paraId="1D2B0047" w14:textId="77777777" w:rsidR="000F4F82" w:rsidRPr="005F70FB" w:rsidRDefault="000F4F82" w:rsidP="00A551BF">
            <w:pPr>
              <w:pStyle w:val="TableCell0-0115Break"/>
              <w:rPr>
                <w:rStyle w:val="ChCharisSIL"/>
              </w:rPr>
            </w:pPr>
            <w:r w:rsidRPr="005F70FB">
              <w:rPr>
                <w:rStyle w:val="ChCharisSIL"/>
              </w:rPr>
              <w:t>ˈɔ̞.dɔ̞l</w:t>
            </w:r>
          </w:p>
        </w:tc>
        <w:tc>
          <w:tcPr>
            <w:tcW w:w="1275" w:type="dxa"/>
            <w:shd w:val="clear" w:color="auto" w:fill="auto"/>
          </w:tcPr>
          <w:p w14:paraId="15B659F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FA63F16" w14:textId="77777777" w:rsidR="000F4F82" w:rsidRPr="005F70FB" w:rsidRDefault="000F4F82" w:rsidP="00A551BF">
            <w:pPr>
              <w:pStyle w:val="TableCell0-0115Break"/>
            </w:pPr>
            <w:r w:rsidRPr="005F70FB">
              <w:t>toothpaste</w:t>
            </w:r>
          </w:p>
        </w:tc>
      </w:tr>
      <w:tr w:rsidR="00AC23C4" w:rsidRPr="005F70FB" w14:paraId="0E672F8B" w14:textId="77777777" w:rsidTr="00BC00CF">
        <w:tc>
          <w:tcPr>
            <w:tcW w:w="240" w:type="dxa"/>
            <w:shd w:val="clear" w:color="auto" w:fill="auto"/>
          </w:tcPr>
          <w:p w14:paraId="57851F3F" w14:textId="77777777" w:rsidR="000F4F82" w:rsidRPr="005F70FB" w:rsidRDefault="000F4F82" w:rsidP="00A551BF">
            <w:pPr>
              <w:pStyle w:val="TableCell0-0115Break"/>
              <w:rPr>
                <w:rStyle w:val="ExampleSource"/>
              </w:rPr>
            </w:pPr>
          </w:p>
        </w:tc>
        <w:tc>
          <w:tcPr>
            <w:tcW w:w="1249" w:type="dxa"/>
            <w:shd w:val="clear" w:color="auto" w:fill="auto"/>
          </w:tcPr>
          <w:p w14:paraId="290C9A51" w14:textId="77777777" w:rsidR="000F4F82" w:rsidRPr="005F70FB" w:rsidRDefault="000F4F82" w:rsidP="00A551BF">
            <w:pPr>
              <w:pStyle w:val="TableCell0-0115Break"/>
              <w:rPr>
                <w:rStyle w:val="ChItalBold"/>
              </w:rPr>
            </w:pPr>
            <w:r w:rsidRPr="005F70FB">
              <w:rPr>
                <w:rStyle w:val="ChItalBold"/>
              </w:rPr>
              <w:t>ofor</w:t>
            </w:r>
          </w:p>
        </w:tc>
        <w:tc>
          <w:tcPr>
            <w:tcW w:w="1587" w:type="dxa"/>
            <w:shd w:val="clear" w:color="auto" w:fill="auto"/>
          </w:tcPr>
          <w:p w14:paraId="6388D483" w14:textId="77777777" w:rsidR="000F4F82" w:rsidRPr="005F70FB" w:rsidRDefault="000F4F82" w:rsidP="00A551BF">
            <w:pPr>
              <w:pStyle w:val="TableCell0-0115Break"/>
              <w:rPr>
                <w:rStyle w:val="ChCharisSIL"/>
              </w:rPr>
            </w:pPr>
            <w:r w:rsidRPr="005F70FB">
              <w:rPr>
                <w:rStyle w:val="ChCharisSIL"/>
              </w:rPr>
              <w:t>ˈɔ̞.fɔ̞r</w:t>
            </w:r>
          </w:p>
        </w:tc>
        <w:tc>
          <w:tcPr>
            <w:tcW w:w="1275" w:type="dxa"/>
            <w:shd w:val="clear" w:color="auto" w:fill="auto"/>
          </w:tcPr>
          <w:p w14:paraId="134DA38C"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487F24D" w14:textId="77777777" w:rsidR="000F4F82" w:rsidRPr="005F70FB" w:rsidRDefault="000F4F82" w:rsidP="00A551BF">
            <w:pPr>
              <w:pStyle w:val="TableCell0-0115Break"/>
            </w:pPr>
            <w:r w:rsidRPr="005F70FB">
              <w:t>give</w:t>
            </w:r>
          </w:p>
        </w:tc>
      </w:tr>
      <w:tr w:rsidR="00AC23C4" w:rsidRPr="005F70FB" w14:paraId="752C884D" w14:textId="77777777" w:rsidTr="00BC00CF">
        <w:tc>
          <w:tcPr>
            <w:tcW w:w="240" w:type="dxa"/>
            <w:shd w:val="clear" w:color="auto" w:fill="auto"/>
          </w:tcPr>
          <w:p w14:paraId="2797AA7C" w14:textId="77777777" w:rsidR="000F4F82" w:rsidRPr="005F70FB" w:rsidRDefault="000F4F82" w:rsidP="00A551BF">
            <w:pPr>
              <w:pStyle w:val="TableCell0-0115Break"/>
              <w:rPr>
                <w:rStyle w:val="ExampleSource"/>
              </w:rPr>
            </w:pPr>
          </w:p>
        </w:tc>
        <w:tc>
          <w:tcPr>
            <w:tcW w:w="1249" w:type="dxa"/>
            <w:shd w:val="clear" w:color="auto" w:fill="auto"/>
          </w:tcPr>
          <w:p w14:paraId="0074195D" w14:textId="77777777" w:rsidR="000F4F82" w:rsidRPr="005F70FB" w:rsidRDefault="000F4F82" w:rsidP="00A551BF">
            <w:pPr>
              <w:pStyle w:val="TableCell0-0115Break"/>
              <w:rPr>
                <w:rStyle w:val="ChItalBold"/>
              </w:rPr>
            </w:pPr>
            <w:r w:rsidRPr="005F70FB">
              <w:rPr>
                <w:rStyle w:val="ChItalBold"/>
              </w:rPr>
              <w:t>oktober</w:t>
            </w:r>
          </w:p>
        </w:tc>
        <w:tc>
          <w:tcPr>
            <w:tcW w:w="1587" w:type="dxa"/>
            <w:shd w:val="clear" w:color="auto" w:fill="auto"/>
          </w:tcPr>
          <w:p w14:paraId="00FDAEC0" w14:textId="77777777" w:rsidR="000F4F82" w:rsidRPr="005F70FB" w:rsidRDefault="000F4F82" w:rsidP="00A551BF">
            <w:pPr>
              <w:pStyle w:val="TableCell0-0115Break"/>
              <w:rPr>
                <w:rStyle w:val="ChCharisSIL"/>
              </w:rPr>
            </w:pPr>
            <w:r w:rsidRPr="005F70FB">
              <w:rPr>
                <w:rStyle w:val="ChCharisSIL"/>
              </w:rPr>
              <w:t>ɔ̞k̚.ˈtɔ̞.bɛ̞r̥</w:t>
            </w:r>
          </w:p>
        </w:tc>
        <w:tc>
          <w:tcPr>
            <w:tcW w:w="1275" w:type="dxa"/>
            <w:shd w:val="clear" w:color="auto" w:fill="auto"/>
          </w:tcPr>
          <w:p w14:paraId="1F25A47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22233DE" w14:textId="77777777" w:rsidR="000F4F82" w:rsidRPr="005F70FB" w:rsidRDefault="000F4F82" w:rsidP="00A551BF">
            <w:pPr>
              <w:pStyle w:val="TableCell0-0115Break"/>
            </w:pPr>
            <w:r w:rsidRPr="005F70FB">
              <w:t>October</w:t>
            </w:r>
          </w:p>
        </w:tc>
      </w:tr>
      <w:tr w:rsidR="00AC23C4" w:rsidRPr="005F70FB" w14:paraId="0843020C" w14:textId="77777777" w:rsidTr="00BC00CF">
        <w:tc>
          <w:tcPr>
            <w:tcW w:w="240" w:type="dxa"/>
            <w:shd w:val="clear" w:color="auto" w:fill="auto"/>
          </w:tcPr>
          <w:p w14:paraId="4875E075" w14:textId="77777777" w:rsidR="000F4F82" w:rsidRPr="005F70FB" w:rsidRDefault="000F4F82" w:rsidP="00A551BF">
            <w:pPr>
              <w:pStyle w:val="TableCell0-0115Break"/>
              <w:rPr>
                <w:rStyle w:val="ExampleSource"/>
              </w:rPr>
            </w:pPr>
          </w:p>
        </w:tc>
        <w:tc>
          <w:tcPr>
            <w:tcW w:w="1249" w:type="dxa"/>
            <w:shd w:val="clear" w:color="auto" w:fill="auto"/>
          </w:tcPr>
          <w:p w14:paraId="6D30BFA5" w14:textId="77777777" w:rsidR="000F4F82" w:rsidRPr="005F70FB" w:rsidRDefault="000F4F82" w:rsidP="00A551BF">
            <w:pPr>
              <w:pStyle w:val="TableCell0-0115Break"/>
              <w:rPr>
                <w:rStyle w:val="ChItalBold"/>
              </w:rPr>
            </w:pPr>
            <w:r w:rsidRPr="005F70FB">
              <w:rPr>
                <w:rStyle w:val="ChItalBold"/>
              </w:rPr>
              <w:t>oli</w:t>
            </w:r>
          </w:p>
        </w:tc>
        <w:tc>
          <w:tcPr>
            <w:tcW w:w="1587" w:type="dxa"/>
            <w:shd w:val="clear" w:color="auto" w:fill="auto"/>
          </w:tcPr>
          <w:p w14:paraId="0235004D" w14:textId="77777777" w:rsidR="000F4F82" w:rsidRPr="005F70FB" w:rsidRDefault="000F4F82" w:rsidP="00A551BF">
            <w:pPr>
              <w:pStyle w:val="TableCell0-0115Break"/>
              <w:rPr>
                <w:rStyle w:val="ChCharisSIL"/>
              </w:rPr>
            </w:pPr>
            <w:r w:rsidRPr="005F70FB">
              <w:rPr>
                <w:rStyle w:val="ChCharisSIL"/>
              </w:rPr>
              <w:t>ˈɔ.li</w:t>
            </w:r>
          </w:p>
        </w:tc>
        <w:tc>
          <w:tcPr>
            <w:tcW w:w="1275" w:type="dxa"/>
            <w:shd w:val="clear" w:color="auto" w:fill="auto"/>
          </w:tcPr>
          <w:p w14:paraId="4659380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7C83FC3" w14:textId="77777777" w:rsidR="000F4F82" w:rsidRPr="005F70FB" w:rsidRDefault="000F4F82" w:rsidP="00A551BF">
            <w:pPr>
              <w:pStyle w:val="TableCell0-0115Break"/>
            </w:pPr>
            <w:r w:rsidRPr="005F70FB">
              <w:t>oil</w:t>
            </w:r>
          </w:p>
        </w:tc>
      </w:tr>
      <w:tr w:rsidR="00AC23C4" w:rsidRPr="005F70FB" w14:paraId="01C03FCD" w14:textId="77777777" w:rsidTr="00BC00CF">
        <w:tc>
          <w:tcPr>
            <w:tcW w:w="240" w:type="dxa"/>
            <w:shd w:val="clear" w:color="auto" w:fill="auto"/>
          </w:tcPr>
          <w:p w14:paraId="0DB2308C" w14:textId="77777777" w:rsidR="000F4F82" w:rsidRPr="005F70FB" w:rsidRDefault="000F4F82" w:rsidP="00A551BF">
            <w:pPr>
              <w:pStyle w:val="TableCell0-0115Break"/>
              <w:rPr>
                <w:rStyle w:val="ExampleSource"/>
              </w:rPr>
            </w:pPr>
          </w:p>
        </w:tc>
        <w:tc>
          <w:tcPr>
            <w:tcW w:w="1249" w:type="dxa"/>
            <w:shd w:val="clear" w:color="auto" w:fill="auto"/>
          </w:tcPr>
          <w:p w14:paraId="07FD2874" w14:textId="77777777" w:rsidR="000F4F82" w:rsidRPr="005F70FB" w:rsidRDefault="000F4F82" w:rsidP="00A551BF">
            <w:pPr>
              <w:pStyle w:val="TableCell0-0115Break"/>
              <w:rPr>
                <w:rStyle w:val="ChItalBold"/>
              </w:rPr>
            </w:pPr>
            <w:r w:rsidRPr="005F70FB">
              <w:rPr>
                <w:rStyle w:val="ChItalBold"/>
              </w:rPr>
              <w:t>olimpiade</w:t>
            </w:r>
          </w:p>
        </w:tc>
        <w:tc>
          <w:tcPr>
            <w:tcW w:w="1587" w:type="dxa"/>
            <w:shd w:val="clear" w:color="auto" w:fill="auto"/>
          </w:tcPr>
          <w:p w14:paraId="1605A975" w14:textId="77777777" w:rsidR="000F4F82" w:rsidRPr="005F70FB" w:rsidRDefault="000F4F82" w:rsidP="00A551BF">
            <w:pPr>
              <w:pStyle w:val="TableCell0-0115Break"/>
              <w:rPr>
                <w:rStyle w:val="ChCharisSIL"/>
              </w:rPr>
            </w:pPr>
            <w:r w:rsidRPr="005F70FB">
              <w:rPr>
                <w:rStyle w:val="ChCharisSIL"/>
              </w:rPr>
              <w:t>ɔ.ˌlɪm.pi.ˈa.dɛ</w:t>
            </w:r>
          </w:p>
        </w:tc>
        <w:tc>
          <w:tcPr>
            <w:tcW w:w="1275" w:type="dxa"/>
            <w:shd w:val="clear" w:color="auto" w:fill="auto"/>
          </w:tcPr>
          <w:p w14:paraId="7242B3A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3F24EA8" w14:textId="77777777" w:rsidR="000F4F82" w:rsidRPr="005F70FB" w:rsidRDefault="000F4F82" w:rsidP="00A551BF">
            <w:pPr>
              <w:pStyle w:val="TableCell0-0115Break"/>
            </w:pPr>
            <w:r w:rsidRPr="005F70FB">
              <w:t>olympiad</w:t>
            </w:r>
          </w:p>
        </w:tc>
      </w:tr>
      <w:tr w:rsidR="00AC23C4" w:rsidRPr="005F70FB" w14:paraId="7FFD3C57" w14:textId="77777777" w:rsidTr="00BC00CF">
        <w:tc>
          <w:tcPr>
            <w:tcW w:w="240" w:type="dxa"/>
            <w:shd w:val="clear" w:color="auto" w:fill="auto"/>
          </w:tcPr>
          <w:p w14:paraId="475C5ADD" w14:textId="77777777" w:rsidR="000F4F82" w:rsidRPr="005F70FB" w:rsidRDefault="000F4F82" w:rsidP="00A551BF">
            <w:pPr>
              <w:pStyle w:val="TableCell0-0115Break"/>
              <w:rPr>
                <w:rStyle w:val="ExampleSource"/>
              </w:rPr>
            </w:pPr>
          </w:p>
        </w:tc>
        <w:tc>
          <w:tcPr>
            <w:tcW w:w="1249" w:type="dxa"/>
            <w:shd w:val="clear" w:color="auto" w:fill="auto"/>
          </w:tcPr>
          <w:p w14:paraId="3D169D64" w14:textId="77777777" w:rsidR="000F4F82" w:rsidRPr="005F70FB" w:rsidRDefault="000F4F82" w:rsidP="00A551BF">
            <w:pPr>
              <w:pStyle w:val="TableCell0-0115Break"/>
              <w:rPr>
                <w:rStyle w:val="ChItalBold"/>
              </w:rPr>
            </w:pPr>
            <w:r w:rsidRPr="005F70FB">
              <w:rPr>
                <w:rStyle w:val="ChItalBold"/>
              </w:rPr>
              <w:t>om</w:t>
            </w:r>
          </w:p>
        </w:tc>
        <w:tc>
          <w:tcPr>
            <w:tcW w:w="1587" w:type="dxa"/>
            <w:shd w:val="clear" w:color="auto" w:fill="auto"/>
          </w:tcPr>
          <w:p w14:paraId="27A0CC49" w14:textId="77777777" w:rsidR="000F4F82" w:rsidRPr="005F70FB" w:rsidRDefault="000F4F82" w:rsidP="00A551BF">
            <w:pPr>
              <w:pStyle w:val="TableCell0-0115Break"/>
              <w:rPr>
                <w:rStyle w:val="ChCharisSIL"/>
              </w:rPr>
            </w:pPr>
            <w:r w:rsidRPr="005F70FB">
              <w:rPr>
                <w:rStyle w:val="ChCharisSIL"/>
              </w:rPr>
              <w:t>ˈɔ̞m</w:t>
            </w:r>
          </w:p>
        </w:tc>
        <w:tc>
          <w:tcPr>
            <w:tcW w:w="1275" w:type="dxa"/>
            <w:shd w:val="clear" w:color="auto" w:fill="auto"/>
          </w:tcPr>
          <w:p w14:paraId="5EC9E6E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2AB4831" w14:textId="77777777" w:rsidR="000F4F82" w:rsidRPr="005F70FB" w:rsidRDefault="000F4F82" w:rsidP="00A551BF">
            <w:pPr>
              <w:pStyle w:val="TableCell0-0115Break"/>
            </w:pPr>
            <w:r w:rsidRPr="005F70FB">
              <w:t>uncle</w:t>
            </w:r>
          </w:p>
        </w:tc>
      </w:tr>
      <w:tr w:rsidR="00AC23C4" w:rsidRPr="005F70FB" w14:paraId="3CCAD327" w14:textId="77777777" w:rsidTr="00BC00CF">
        <w:tc>
          <w:tcPr>
            <w:tcW w:w="240" w:type="dxa"/>
            <w:shd w:val="clear" w:color="auto" w:fill="auto"/>
          </w:tcPr>
          <w:p w14:paraId="3100CCD2" w14:textId="77777777" w:rsidR="000F4F82" w:rsidRPr="005F70FB" w:rsidRDefault="000F4F82" w:rsidP="00A551BF">
            <w:pPr>
              <w:pStyle w:val="TableCell0-0115Break"/>
              <w:rPr>
                <w:rStyle w:val="ExampleSource"/>
              </w:rPr>
            </w:pPr>
          </w:p>
        </w:tc>
        <w:tc>
          <w:tcPr>
            <w:tcW w:w="1249" w:type="dxa"/>
            <w:shd w:val="clear" w:color="auto" w:fill="auto"/>
          </w:tcPr>
          <w:p w14:paraId="06BE5E66" w14:textId="77777777" w:rsidR="000F4F82" w:rsidRPr="005F70FB" w:rsidRDefault="000F4F82" w:rsidP="00A551BF">
            <w:pPr>
              <w:pStyle w:val="TableCell0-0115Break"/>
              <w:rPr>
                <w:rStyle w:val="ChItalBold"/>
              </w:rPr>
            </w:pPr>
            <w:r w:rsidRPr="005F70FB">
              <w:rPr>
                <w:rStyle w:val="ChItalBold"/>
              </w:rPr>
              <w:t>oma</w:t>
            </w:r>
          </w:p>
        </w:tc>
        <w:tc>
          <w:tcPr>
            <w:tcW w:w="1587" w:type="dxa"/>
            <w:shd w:val="clear" w:color="auto" w:fill="auto"/>
          </w:tcPr>
          <w:p w14:paraId="503814D1" w14:textId="77777777" w:rsidR="000F4F82" w:rsidRPr="005F70FB" w:rsidRDefault="000F4F82" w:rsidP="00A551BF">
            <w:pPr>
              <w:pStyle w:val="TableCell0-0115Break"/>
              <w:rPr>
                <w:rStyle w:val="ChCharisSIL"/>
              </w:rPr>
            </w:pPr>
            <w:r w:rsidRPr="005F70FB">
              <w:rPr>
                <w:rStyle w:val="ChCharisSIL"/>
              </w:rPr>
              <w:t>ˈɔ.ma</w:t>
            </w:r>
          </w:p>
        </w:tc>
        <w:tc>
          <w:tcPr>
            <w:tcW w:w="1275" w:type="dxa"/>
            <w:shd w:val="clear" w:color="auto" w:fill="auto"/>
          </w:tcPr>
          <w:p w14:paraId="128384B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A885FAA" w14:textId="77777777" w:rsidR="000F4F82" w:rsidRPr="005F70FB" w:rsidRDefault="000F4F82" w:rsidP="00A551BF">
            <w:pPr>
              <w:pStyle w:val="TableCell0-0115Break"/>
            </w:pPr>
            <w:r w:rsidRPr="005F70FB">
              <w:t>great-great-grandmother</w:t>
            </w:r>
          </w:p>
        </w:tc>
      </w:tr>
      <w:tr w:rsidR="00AC23C4" w:rsidRPr="005F70FB" w14:paraId="35C3A5F4" w14:textId="77777777" w:rsidTr="00BC00CF">
        <w:tc>
          <w:tcPr>
            <w:tcW w:w="240" w:type="dxa"/>
            <w:shd w:val="clear" w:color="auto" w:fill="auto"/>
          </w:tcPr>
          <w:p w14:paraId="4C134334" w14:textId="77777777" w:rsidR="000F4F82" w:rsidRPr="005F70FB" w:rsidRDefault="000F4F82" w:rsidP="00A551BF">
            <w:pPr>
              <w:pStyle w:val="TableCell0-0115Break"/>
              <w:rPr>
                <w:rStyle w:val="ExampleSource"/>
              </w:rPr>
            </w:pPr>
          </w:p>
        </w:tc>
        <w:tc>
          <w:tcPr>
            <w:tcW w:w="1249" w:type="dxa"/>
            <w:shd w:val="clear" w:color="auto" w:fill="auto"/>
          </w:tcPr>
          <w:p w14:paraId="1A05F909" w14:textId="77777777" w:rsidR="000F4F82" w:rsidRPr="005F70FB" w:rsidRDefault="000F4F82" w:rsidP="00A551BF">
            <w:pPr>
              <w:pStyle w:val="TableCell0-0115Break"/>
              <w:rPr>
                <w:rStyle w:val="ChItalBold"/>
              </w:rPr>
            </w:pPr>
            <w:r w:rsidRPr="005F70FB">
              <w:rPr>
                <w:rStyle w:val="ChItalBold"/>
              </w:rPr>
              <w:t>ondoafi</w:t>
            </w:r>
          </w:p>
        </w:tc>
        <w:tc>
          <w:tcPr>
            <w:tcW w:w="1587" w:type="dxa"/>
            <w:shd w:val="clear" w:color="auto" w:fill="auto"/>
          </w:tcPr>
          <w:p w14:paraId="722F8B42" w14:textId="77777777" w:rsidR="000F4F82" w:rsidRPr="005F70FB" w:rsidRDefault="000F4F82" w:rsidP="00A551BF">
            <w:pPr>
              <w:pStyle w:val="TableCell0-0115Break"/>
              <w:rPr>
                <w:rStyle w:val="ChCharisSIL"/>
              </w:rPr>
            </w:pPr>
            <w:r w:rsidRPr="005F70FB">
              <w:rPr>
                <w:rStyle w:val="ChCharisSIL"/>
              </w:rPr>
              <w:t>ˌɔ̞n.dɔ̞.ˈa.fi</w:t>
            </w:r>
          </w:p>
        </w:tc>
        <w:tc>
          <w:tcPr>
            <w:tcW w:w="1275" w:type="dxa"/>
            <w:shd w:val="clear" w:color="auto" w:fill="auto"/>
          </w:tcPr>
          <w:p w14:paraId="24FE5DA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5AF707" w14:textId="77777777" w:rsidR="000F4F82" w:rsidRPr="005F70FB" w:rsidRDefault="000F4F82" w:rsidP="00A551BF">
            <w:pPr>
              <w:pStyle w:val="TableCell0-0115Break"/>
            </w:pPr>
            <w:r w:rsidRPr="005F70FB">
              <w:t>traditional chief</w:t>
            </w:r>
          </w:p>
        </w:tc>
      </w:tr>
      <w:tr w:rsidR="00AC23C4" w:rsidRPr="005F70FB" w14:paraId="22E9343D" w14:textId="77777777" w:rsidTr="00BC00CF">
        <w:tc>
          <w:tcPr>
            <w:tcW w:w="240" w:type="dxa"/>
            <w:shd w:val="clear" w:color="auto" w:fill="auto"/>
          </w:tcPr>
          <w:p w14:paraId="2DC25663" w14:textId="77777777" w:rsidR="000F4F82" w:rsidRPr="005F70FB" w:rsidRDefault="000F4F82" w:rsidP="00A551BF">
            <w:pPr>
              <w:pStyle w:val="TableCell0-0115Break"/>
              <w:rPr>
                <w:rStyle w:val="ExampleSource"/>
              </w:rPr>
            </w:pPr>
          </w:p>
        </w:tc>
        <w:tc>
          <w:tcPr>
            <w:tcW w:w="1249" w:type="dxa"/>
            <w:shd w:val="clear" w:color="auto" w:fill="auto"/>
          </w:tcPr>
          <w:p w14:paraId="1378D827" w14:textId="77777777" w:rsidR="000F4F82" w:rsidRPr="005F70FB" w:rsidRDefault="000F4F82" w:rsidP="00A551BF">
            <w:pPr>
              <w:pStyle w:val="TableCell0-0115Break"/>
              <w:rPr>
                <w:rStyle w:val="ChItalBold"/>
              </w:rPr>
            </w:pPr>
            <w:r w:rsidRPr="005F70FB">
              <w:rPr>
                <w:rStyle w:val="ChItalBold"/>
              </w:rPr>
              <w:t>ongkos</w:t>
            </w:r>
          </w:p>
        </w:tc>
        <w:tc>
          <w:tcPr>
            <w:tcW w:w="1587" w:type="dxa"/>
            <w:shd w:val="clear" w:color="auto" w:fill="auto"/>
          </w:tcPr>
          <w:p w14:paraId="1E090EE3" w14:textId="77777777" w:rsidR="000F4F82" w:rsidRPr="005F70FB" w:rsidRDefault="000F4F82" w:rsidP="00A551BF">
            <w:pPr>
              <w:pStyle w:val="TableCell0-0115Break"/>
              <w:rPr>
                <w:rStyle w:val="ChCharisSIL"/>
              </w:rPr>
            </w:pPr>
            <w:r w:rsidRPr="005F70FB">
              <w:rPr>
                <w:rStyle w:val="ChCharisSIL"/>
              </w:rPr>
              <w:t>ˈɔ̞ŋ.kɔ̞s</w:t>
            </w:r>
          </w:p>
        </w:tc>
        <w:tc>
          <w:tcPr>
            <w:tcW w:w="1275" w:type="dxa"/>
            <w:shd w:val="clear" w:color="auto" w:fill="auto"/>
          </w:tcPr>
          <w:p w14:paraId="5C8CCF3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0F64607" w14:textId="77777777" w:rsidR="000F4F82" w:rsidRPr="005F70FB" w:rsidRDefault="000F4F82" w:rsidP="00A551BF">
            <w:pPr>
              <w:pStyle w:val="TableCell0-0115Break"/>
            </w:pPr>
            <w:r w:rsidRPr="005F70FB">
              <w:t>expenses</w:t>
            </w:r>
          </w:p>
        </w:tc>
      </w:tr>
      <w:tr w:rsidR="00AC23C4" w:rsidRPr="005F70FB" w14:paraId="5655A34B" w14:textId="77777777" w:rsidTr="00BC00CF">
        <w:tc>
          <w:tcPr>
            <w:tcW w:w="240" w:type="dxa"/>
            <w:shd w:val="clear" w:color="auto" w:fill="auto"/>
          </w:tcPr>
          <w:p w14:paraId="6785DCC1" w14:textId="77777777" w:rsidR="000F4F82" w:rsidRPr="005F70FB" w:rsidRDefault="000F4F82" w:rsidP="00A551BF">
            <w:pPr>
              <w:pStyle w:val="TableCell0-0115Break"/>
              <w:rPr>
                <w:rStyle w:val="ExampleSource"/>
              </w:rPr>
            </w:pPr>
          </w:p>
        </w:tc>
        <w:tc>
          <w:tcPr>
            <w:tcW w:w="1249" w:type="dxa"/>
            <w:shd w:val="clear" w:color="auto" w:fill="auto"/>
          </w:tcPr>
          <w:p w14:paraId="1572B4BA" w14:textId="77777777" w:rsidR="000F4F82" w:rsidRPr="005F70FB" w:rsidRDefault="000F4F82" w:rsidP="00A551BF">
            <w:pPr>
              <w:pStyle w:val="TableCell0-0115Break"/>
              <w:rPr>
                <w:rStyle w:val="ChItalBold"/>
              </w:rPr>
            </w:pPr>
            <w:r w:rsidRPr="005F70FB">
              <w:rPr>
                <w:rStyle w:val="ChItalBold"/>
              </w:rPr>
              <w:t>opa</w:t>
            </w:r>
          </w:p>
        </w:tc>
        <w:tc>
          <w:tcPr>
            <w:tcW w:w="1587" w:type="dxa"/>
            <w:shd w:val="clear" w:color="auto" w:fill="auto"/>
          </w:tcPr>
          <w:p w14:paraId="6C8C0A86" w14:textId="77777777" w:rsidR="000F4F82" w:rsidRPr="005F70FB" w:rsidRDefault="000F4F82" w:rsidP="00A551BF">
            <w:pPr>
              <w:pStyle w:val="TableCell0-0115Break"/>
              <w:rPr>
                <w:rStyle w:val="ChCharisSIL"/>
              </w:rPr>
            </w:pPr>
            <w:r w:rsidRPr="005F70FB">
              <w:rPr>
                <w:rStyle w:val="ChCharisSIL"/>
              </w:rPr>
              <w:t>ˈɔ.pa</w:t>
            </w:r>
          </w:p>
        </w:tc>
        <w:tc>
          <w:tcPr>
            <w:tcW w:w="1275" w:type="dxa"/>
            <w:shd w:val="clear" w:color="auto" w:fill="auto"/>
          </w:tcPr>
          <w:p w14:paraId="537CB76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294ED04" w14:textId="77777777" w:rsidR="000F4F82" w:rsidRPr="005F70FB" w:rsidRDefault="000F4F82" w:rsidP="00A551BF">
            <w:pPr>
              <w:pStyle w:val="TableCell0-0115Break"/>
            </w:pPr>
            <w:r w:rsidRPr="005F70FB">
              <w:t>great-great-grandfather</w:t>
            </w:r>
          </w:p>
        </w:tc>
      </w:tr>
      <w:tr w:rsidR="00AC23C4" w:rsidRPr="005F70FB" w14:paraId="6DD0A0CC" w14:textId="77777777" w:rsidTr="00BC00CF">
        <w:tc>
          <w:tcPr>
            <w:tcW w:w="240" w:type="dxa"/>
            <w:shd w:val="clear" w:color="auto" w:fill="auto"/>
          </w:tcPr>
          <w:p w14:paraId="2E66635E" w14:textId="77777777" w:rsidR="000F4F82" w:rsidRPr="005F70FB" w:rsidRDefault="000F4F82" w:rsidP="00A551BF">
            <w:pPr>
              <w:pStyle w:val="TableCell0-0115Break"/>
              <w:rPr>
                <w:rStyle w:val="ExampleSource"/>
              </w:rPr>
            </w:pPr>
          </w:p>
        </w:tc>
        <w:tc>
          <w:tcPr>
            <w:tcW w:w="1249" w:type="dxa"/>
            <w:shd w:val="clear" w:color="auto" w:fill="auto"/>
          </w:tcPr>
          <w:p w14:paraId="28FECEF0" w14:textId="77777777" w:rsidR="000F4F82" w:rsidRPr="005F70FB" w:rsidRDefault="000F4F82" w:rsidP="00A551BF">
            <w:pPr>
              <w:pStyle w:val="TableCell0-0115Break"/>
              <w:rPr>
                <w:rStyle w:val="ChItalBold"/>
              </w:rPr>
            </w:pPr>
            <w:r w:rsidRPr="005F70FB">
              <w:rPr>
                <w:rStyle w:val="ChItalBold"/>
              </w:rPr>
              <w:t>opname</w:t>
            </w:r>
          </w:p>
        </w:tc>
        <w:tc>
          <w:tcPr>
            <w:tcW w:w="1587" w:type="dxa"/>
            <w:shd w:val="clear" w:color="auto" w:fill="auto"/>
          </w:tcPr>
          <w:p w14:paraId="52559318" w14:textId="77777777" w:rsidR="000F4F82" w:rsidRPr="005F70FB" w:rsidRDefault="000F4F82" w:rsidP="00A551BF">
            <w:pPr>
              <w:pStyle w:val="TableCell0-0115Break"/>
              <w:rPr>
                <w:rStyle w:val="ChCharisSIL"/>
              </w:rPr>
            </w:pPr>
            <w:r w:rsidRPr="005F70FB">
              <w:rPr>
                <w:rStyle w:val="ChCharisSIL"/>
              </w:rPr>
              <w:t>ɔ̞p̚.ˈna.mɛ</w:t>
            </w:r>
          </w:p>
        </w:tc>
        <w:tc>
          <w:tcPr>
            <w:tcW w:w="1275" w:type="dxa"/>
            <w:shd w:val="clear" w:color="auto" w:fill="auto"/>
          </w:tcPr>
          <w:p w14:paraId="37F8EB9E"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373D574" w14:textId="77777777" w:rsidR="000F4F82" w:rsidRPr="005F70FB" w:rsidRDefault="000F4F82" w:rsidP="00A551BF">
            <w:pPr>
              <w:pStyle w:val="TableCell0-0115Break"/>
            </w:pPr>
            <w:r w:rsidRPr="005F70FB">
              <w:t>be hospitalized</w:t>
            </w:r>
          </w:p>
        </w:tc>
      </w:tr>
      <w:tr w:rsidR="00AC23C4" w:rsidRPr="005F70FB" w14:paraId="0634BC36" w14:textId="77777777" w:rsidTr="00BC00CF">
        <w:tc>
          <w:tcPr>
            <w:tcW w:w="240" w:type="dxa"/>
            <w:shd w:val="clear" w:color="auto" w:fill="auto"/>
          </w:tcPr>
          <w:p w14:paraId="77B5B442" w14:textId="77777777" w:rsidR="000F4F82" w:rsidRPr="005F70FB" w:rsidRDefault="000F4F82" w:rsidP="00A551BF">
            <w:pPr>
              <w:pStyle w:val="TableCell0-0115Break"/>
              <w:rPr>
                <w:rStyle w:val="ExampleSource"/>
              </w:rPr>
            </w:pPr>
          </w:p>
        </w:tc>
        <w:tc>
          <w:tcPr>
            <w:tcW w:w="1249" w:type="dxa"/>
            <w:shd w:val="clear" w:color="auto" w:fill="auto"/>
          </w:tcPr>
          <w:p w14:paraId="10D13573" w14:textId="77777777" w:rsidR="000F4F82" w:rsidRPr="005F70FB" w:rsidRDefault="000F4F82" w:rsidP="00A551BF">
            <w:pPr>
              <w:pStyle w:val="TableCell0-0115Break"/>
              <w:rPr>
                <w:rStyle w:val="ChItalBold"/>
              </w:rPr>
            </w:pPr>
            <w:r w:rsidRPr="005F70FB">
              <w:rPr>
                <w:rStyle w:val="ChItalBold"/>
              </w:rPr>
              <w:t>oprasi</w:t>
            </w:r>
          </w:p>
        </w:tc>
        <w:tc>
          <w:tcPr>
            <w:tcW w:w="1587" w:type="dxa"/>
            <w:shd w:val="clear" w:color="auto" w:fill="auto"/>
          </w:tcPr>
          <w:p w14:paraId="44FC3ECA" w14:textId="77777777" w:rsidR="000F4F82" w:rsidRPr="005F70FB" w:rsidRDefault="000F4F82" w:rsidP="00A551BF">
            <w:pPr>
              <w:pStyle w:val="TableCell0-0115Break"/>
              <w:rPr>
                <w:rStyle w:val="ChCharisSIL"/>
              </w:rPr>
            </w:pPr>
            <w:r w:rsidRPr="005F70FB">
              <w:rPr>
                <w:rStyle w:val="ChCharisSIL"/>
              </w:rPr>
              <w:t>ɔ.ˈpɾa.si</w:t>
            </w:r>
          </w:p>
        </w:tc>
        <w:tc>
          <w:tcPr>
            <w:tcW w:w="1275" w:type="dxa"/>
            <w:shd w:val="clear" w:color="auto" w:fill="auto"/>
          </w:tcPr>
          <w:p w14:paraId="1C01A63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651ABB4" w14:textId="77777777" w:rsidR="000F4F82" w:rsidRPr="005F70FB" w:rsidRDefault="000F4F82" w:rsidP="00A551BF">
            <w:pPr>
              <w:pStyle w:val="TableCell0-0115Break"/>
            </w:pPr>
            <w:r w:rsidRPr="005F70FB">
              <w:t>operation</w:t>
            </w:r>
          </w:p>
        </w:tc>
      </w:tr>
      <w:tr w:rsidR="00AC23C4" w:rsidRPr="005F70FB" w14:paraId="030A3064" w14:textId="77777777" w:rsidTr="00BC00CF">
        <w:tc>
          <w:tcPr>
            <w:tcW w:w="240" w:type="dxa"/>
            <w:shd w:val="clear" w:color="auto" w:fill="auto"/>
          </w:tcPr>
          <w:p w14:paraId="3025105A" w14:textId="77777777" w:rsidR="000F4F82" w:rsidRPr="005F70FB" w:rsidRDefault="000F4F82" w:rsidP="00A551BF">
            <w:pPr>
              <w:pStyle w:val="TableCell0-0115Break"/>
              <w:rPr>
                <w:rStyle w:val="ExampleSource"/>
              </w:rPr>
            </w:pPr>
          </w:p>
        </w:tc>
        <w:tc>
          <w:tcPr>
            <w:tcW w:w="1249" w:type="dxa"/>
            <w:shd w:val="clear" w:color="auto" w:fill="auto"/>
          </w:tcPr>
          <w:p w14:paraId="18F11108" w14:textId="77777777" w:rsidR="000F4F82" w:rsidRPr="005F70FB" w:rsidRDefault="000F4F82" w:rsidP="00A551BF">
            <w:pPr>
              <w:pStyle w:val="TableCell0-0115Break"/>
              <w:rPr>
                <w:rStyle w:val="ChItalBold"/>
              </w:rPr>
            </w:pPr>
            <w:r w:rsidRPr="005F70FB">
              <w:rPr>
                <w:rStyle w:val="ChItalBold"/>
              </w:rPr>
              <w:t>otomatis</w:t>
            </w:r>
          </w:p>
        </w:tc>
        <w:tc>
          <w:tcPr>
            <w:tcW w:w="1587" w:type="dxa"/>
            <w:shd w:val="clear" w:color="auto" w:fill="auto"/>
          </w:tcPr>
          <w:p w14:paraId="73272C8E" w14:textId="77777777" w:rsidR="000F4F82" w:rsidRPr="005F70FB" w:rsidRDefault="000F4F82" w:rsidP="00A551BF">
            <w:pPr>
              <w:pStyle w:val="TableCell0-0115Break"/>
              <w:rPr>
                <w:rStyle w:val="ChCharisSIL"/>
              </w:rPr>
            </w:pPr>
            <w:r w:rsidRPr="005F70FB">
              <w:rPr>
                <w:rStyle w:val="ChCharisSIL"/>
              </w:rPr>
              <w:t>ˌɔ.tɔ.ˈma.tɪs</w:t>
            </w:r>
          </w:p>
        </w:tc>
        <w:tc>
          <w:tcPr>
            <w:tcW w:w="1275" w:type="dxa"/>
            <w:shd w:val="clear" w:color="auto" w:fill="auto"/>
          </w:tcPr>
          <w:p w14:paraId="40E53CD2"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355B1A3C" w14:textId="77777777" w:rsidR="000F4F82" w:rsidRPr="005F70FB" w:rsidRDefault="000F4F82" w:rsidP="00A551BF">
            <w:pPr>
              <w:pStyle w:val="TableCell0-0115Break"/>
            </w:pPr>
            <w:r w:rsidRPr="005F70FB">
              <w:t>be automatic</w:t>
            </w:r>
          </w:p>
        </w:tc>
      </w:tr>
      <w:tr w:rsidR="00AC23C4" w:rsidRPr="005F70FB" w14:paraId="678DC33B" w14:textId="77777777" w:rsidTr="00BC00CF">
        <w:tc>
          <w:tcPr>
            <w:tcW w:w="240" w:type="dxa"/>
            <w:shd w:val="clear" w:color="auto" w:fill="auto"/>
          </w:tcPr>
          <w:p w14:paraId="38EF0F7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6314FB4" w14:textId="77777777" w:rsidR="000F4F82" w:rsidRPr="005F70FB" w:rsidRDefault="000F4F82" w:rsidP="00A551BF">
            <w:pPr>
              <w:pStyle w:val="TableCell0-0115Break"/>
              <w:rPr>
                <w:rStyle w:val="ChItalBold"/>
              </w:rPr>
            </w:pPr>
            <w:r w:rsidRPr="005F70FB">
              <w:rPr>
                <w:rStyle w:val="ChItalBold"/>
              </w:rPr>
              <w:t>otonom</w:t>
            </w:r>
          </w:p>
        </w:tc>
        <w:tc>
          <w:tcPr>
            <w:tcW w:w="1587" w:type="dxa"/>
            <w:shd w:val="clear" w:color="auto" w:fill="auto"/>
          </w:tcPr>
          <w:p w14:paraId="6CCB8674" w14:textId="77777777" w:rsidR="000F4F82" w:rsidRPr="005F70FB" w:rsidRDefault="000F4F82" w:rsidP="00A551BF">
            <w:pPr>
              <w:pStyle w:val="TableCell0-0115Break"/>
              <w:rPr>
                <w:rStyle w:val="ChCharisSIL"/>
              </w:rPr>
            </w:pPr>
            <w:r w:rsidRPr="005F70FB">
              <w:rPr>
                <w:rStyle w:val="ChCharisSIL"/>
              </w:rPr>
              <w:t>ˌɔ̞.tɔ̞.ˈnɔ̞m</w:t>
            </w:r>
          </w:p>
        </w:tc>
        <w:tc>
          <w:tcPr>
            <w:tcW w:w="1275" w:type="dxa"/>
            <w:shd w:val="clear" w:color="auto" w:fill="auto"/>
          </w:tcPr>
          <w:p w14:paraId="56F1F6B7"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1B92BDF3" w14:textId="77777777" w:rsidR="000F4F82" w:rsidRPr="005F70FB" w:rsidRDefault="000F4F82" w:rsidP="00A551BF">
            <w:pPr>
              <w:pStyle w:val="TableCell0-0115Break"/>
            </w:pPr>
            <w:r w:rsidRPr="005F70FB">
              <w:t>be autonomous</w:t>
            </w:r>
          </w:p>
        </w:tc>
      </w:tr>
      <w:tr w:rsidR="00AC23C4" w:rsidRPr="005F70FB" w14:paraId="6F9DF9D5" w14:textId="77777777" w:rsidTr="00BC00CF">
        <w:tc>
          <w:tcPr>
            <w:tcW w:w="240" w:type="dxa"/>
            <w:shd w:val="clear" w:color="auto" w:fill="auto"/>
          </w:tcPr>
          <w:p w14:paraId="448791DD" w14:textId="77777777" w:rsidR="000F4F82" w:rsidRPr="005F70FB" w:rsidRDefault="000F4F82" w:rsidP="000F4F82">
            <w:pPr>
              <w:pStyle w:val="TableCell0-2115ptBreak"/>
              <w:rPr>
                <w:rStyle w:val="ExampleSource"/>
              </w:rPr>
            </w:pPr>
          </w:p>
        </w:tc>
        <w:tc>
          <w:tcPr>
            <w:tcW w:w="1249" w:type="dxa"/>
            <w:shd w:val="clear" w:color="auto" w:fill="auto"/>
          </w:tcPr>
          <w:p w14:paraId="1FF3A68D" w14:textId="77777777" w:rsidR="000F4F82" w:rsidRPr="005F70FB" w:rsidRDefault="000F4F82" w:rsidP="000F4F82">
            <w:pPr>
              <w:pStyle w:val="TableCell0-2115ptBreak"/>
              <w:rPr>
                <w:rStyle w:val="ChItalBold"/>
              </w:rPr>
            </w:pPr>
            <w:r w:rsidRPr="005F70FB">
              <w:rPr>
                <w:rStyle w:val="ChItalBold"/>
              </w:rPr>
              <w:t>otonomi</w:t>
            </w:r>
          </w:p>
        </w:tc>
        <w:tc>
          <w:tcPr>
            <w:tcW w:w="1587" w:type="dxa"/>
            <w:shd w:val="clear" w:color="auto" w:fill="auto"/>
          </w:tcPr>
          <w:p w14:paraId="61492BD7" w14:textId="77777777" w:rsidR="000F4F82" w:rsidRPr="005F70FB" w:rsidRDefault="000F4F82" w:rsidP="000F4F82">
            <w:pPr>
              <w:pStyle w:val="TableCell0-2115ptBreak"/>
              <w:rPr>
                <w:rStyle w:val="ChCharisSIL"/>
              </w:rPr>
            </w:pPr>
            <w:r w:rsidRPr="005F70FB">
              <w:rPr>
                <w:rStyle w:val="ChCharisSIL"/>
              </w:rPr>
              <w:t>ˌɔ.tɔ.ˈnɔ.mi</w:t>
            </w:r>
          </w:p>
        </w:tc>
        <w:tc>
          <w:tcPr>
            <w:tcW w:w="1275" w:type="dxa"/>
            <w:shd w:val="clear" w:color="auto" w:fill="auto"/>
          </w:tcPr>
          <w:p w14:paraId="4F23AEEC"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26FA6914" w14:textId="77777777" w:rsidR="000F4F82" w:rsidRPr="005F70FB" w:rsidRDefault="000F4F82" w:rsidP="000F4F82">
            <w:pPr>
              <w:pStyle w:val="TableCell0-2115ptBreak"/>
            </w:pPr>
            <w:r w:rsidRPr="005F70FB">
              <w:t>autonomy</w:t>
            </w:r>
          </w:p>
        </w:tc>
      </w:tr>
      <w:tr w:rsidR="00AC23C4" w:rsidRPr="005F70FB" w14:paraId="17C2B752" w14:textId="77777777" w:rsidTr="00BC00CF">
        <w:tc>
          <w:tcPr>
            <w:tcW w:w="240" w:type="dxa"/>
            <w:shd w:val="clear" w:color="auto" w:fill="auto"/>
          </w:tcPr>
          <w:p w14:paraId="1A864ADB" w14:textId="77777777" w:rsidR="000F4F82" w:rsidRPr="005F70FB" w:rsidRDefault="000F4F82" w:rsidP="000F4F82">
            <w:pPr>
              <w:pStyle w:val="TableCell2-2"/>
              <w:rPr>
                <w:rStyle w:val="ExampleSource"/>
              </w:rPr>
            </w:pPr>
          </w:p>
        </w:tc>
        <w:tc>
          <w:tcPr>
            <w:tcW w:w="1249" w:type="dxa"/>
            <w:shd w:val="clear" w:color="auto" w:fill="auto"/>
          </w:tcPr>
          <w:p w14:paraId="2CF26B62" w14:textId="77777777" w:rsidR="000F4F82" w:rsidRPr="005F70FB" w:rsidRDefault="000F4F82" w:rsidP="000F4F82">
            <w:pPr>
              <w:pStyle w:val="TableCell2-2"/>
              <w:rPr>
                <w:rStyle w:val="ChBold"/>
              </w:rPr>
            </w:pPr>
            <w:r w:rsidRPr="005F70FB">
              <w:rPr>
                <w:rStyle w:val="ChBold"/>
              </w:rPr>
              <w:t>P</w:t>
            </w:r>
          </w:p>
        </w:tc>
        <w:tc>
          <w:tcPr>
            <w:tcW w:w="1587" w:type="dxa"/>
            <w:shd w:val="clear" w:color="auto" w:fill="auto"/>
          </w:tcPr>
          <w:p w14:paraId="6B0E4E70" w14:textId="77777777" w:rsidR="000F4F82" w:rsidRPr="005F70FB" w:rsidRDefault="000F4F82" w:rsidP="000F4F82">
            <w:pPr>
              <w:pStyle w:val="TableCell2-2"/>
            </w:pPr>
          </w:p>
        </w:tc>
        <w:tc>
          <w:tcPr>
            <w:tcW w:w="1275" w:type="dxa"/>
            <w:shd w:val="clear" w:color="auto" w:fill="auto"/>
          </w:tcPr>
          <w:p w14:paraId="1EE4159A" w14:textId="77777777" w:rsidR="000F4F82" w:rsidRPr="005F70FB" w:rsidRDefault="000F4F82" w:rsidP="000F4F82">
            <w:pPr>
              <w:pStyle w:val="TableCell2-2"/>
            </w:pPr>
          </w:p>
        </w:tc>
        <w:tc>
          <w:tcPr>
            <w:tcW w:w="2379" w:type="dxa"/>
            <w:shd w:val="clear" w:color="auto" w:fill="auto"/>
          </w:tcPr>
          <w:p w14:paraId="2F1D729D" w14:textId="77777777" w:rsidR="000F4F82" w:rsidRPr="005F70FB" w:rsidRDefault="000F4F82" w:rsidP="000F4F82">
            <w:pPr>
              <w:pStyle w:val="TableCell2-2"/>
            </w:pPr>
          </w:p>
        </w:tc>
      </w:tr>
      <w:tr w:rsidR="00AC23C4" w:rsidRPr="005F70FB" w14:paraId="2CE6EFE2" w14:textId="77777777" w:rsidTr="00BC00CF">
        <w:tc>
          <w:tcPr>
            <w:tcW w:w="240" w:type="dxa"/>
            <w:shd w:val="clear" w:color="auto" w:fill="auto"/>
          </w:tcPr>
          <w:p w14:paraId="23FF86CE" w14:textId="77777777" w:rsidR="000F4F82" w:rsidRPr="005F70FB" w:rsidRDefault="000F4F82" w:rsidP="00A551BF">
            <w:pPr>
              <w:pStyle w:val="TableCell0-0115Break"/>
              <w:rPr>
                <w:rStyle w:val="ExampleSource"/>
              </w:rPr>
            </w:pPr>
          </w:p>
        </w:tc>
        <w:tc>
          <w:tcPr>
            <w:tcW w:w="1249" w:type="dxa"/>
            <w:shd w:val="clear" w:color="auto" w:fill="auto"/>
          </w:tcPr>
          <w:p w14:paraId="1CE3414A" w14:textId="77777777" w:rsidR="000F4F82" w:rsidRPr="005F70FB" w:rsidRDefault="000F4F82" w:rsidP="00A551BF">
            <w:pPr>
              <w:pStyle w:val="TableCell0-0115Break"/>
              <w:rPr>
                <w:rStyle w:val="ChItalBold"/>
              </w:rPr>
            </w:pPr>
            <w:r w:rsidRPr="005F70FB">
              <w:rPr>
                <w:rStyle w:val="ChItalBold"/>
              </w:rPr>
              <w:t>pagar</w:t>
            </w:r>
          </w:p>
        </w:tc>
        <w:tc>
          <w:tcPr>
            <w:tcW w:w="1587" w:type="dxa"/>
            <w:shd w:val="clear" w:color="auto" w:fill="auto"/>
          </w:tcPr>
          <w:p w14:paraId="554C6D0D" w14:textId="77777777" w:rsidR="000F4F82" w:rsidRPr="005F70FB" w:rsidRDefault="000F4F82" w:rsidP="00A551BF">
            <w:pPr>
              <w:pStyle w:val="TableCell0-0115Break"/>
              <w:rPr>
                <w:rStyle w:val="ChCharisSIL"/>
              </w:rPr>
            </w:pPr>
            <w:r w:rsidRPr="005F70FB">
              <w:rPr>
                <w:rStyle w:val="ChCharisSIL"/>
              </w:rPr>
              <w:t>ˈpa.gɐr̥</w:t>
            </w:r>
          </w:p>
        </w:tc>
        <w:tc>
          <w:tcPr>
            <w:tcW w:w="1275" w:type="dxa"/>
            <w:shd w:val="clear" w:color="auto" w:fill="auto"/>
          </w:tcPr>
          <w:p w14:paraId="70007C4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DAC0FCC" w14:textId="77777777" w:rsidR="000F4F82" w:rsidRPr="005F70FB" w:rsidRDefault="000F4F82" w:rsidP="00A551BF">
            <w:pPr>
              <w:pStyle w:val="TableCell0-0115Break"/>
            </w:pPr>
            <w:r w:rsidRPr="005F70FB">
              <w:t>fence</w:t>
            </w:r>
          </w:p>
        </w:tc>
      </w:tr>
      <w:tr w:rsidR="00AC23C4" w:rsidRPr="005F70FB" w14:paraId="20A1B4AB" w14:textId="77777777" w:rsidTr="00BC00CF">
        <w:tc>
          <w:tcPr>
            <w:tcW w:w="240" w:type="dxa"/>
            <w:shd w:val="clear" w:color="auto" w:fill="auto"/>
          </w:tcPr>
          <w:p w14:paraId="328D84B9" w14:textId="77777777" w:rsidR="000F4F82" w:rsidRPr="005F70FB" w:rsidRDefault="000F4F82" w:rsidP="00A551BF">
            <w:pPr>
              <w:pStyle w:val="TableCell0-0115Break"/>
              <w:rPr>
                <w:rStyle w:val="ExampleSource"/>
              </w:rPr>
            </w:pPr>
          </w:p>
        </w:tc>
        <w:tc>
          <w:tcPr>
            <w:tcW w:w="1249" w:type="dxa"/>
            <w:shd w:val="clear" w:color="auto" w:fill="auto"/>
          </w:tcPr>
          <w:p w14:paraId="7A297BF4" w14:textId="77777777" w:rsidR="000F4F82" w:rsidRPr="005F70FB" w:rsidRDefault="000F4F82" w:rsidP="00A551BF">
            <w:pPr>
              <w:pStyle w:val="TableCell0-0115Break"/>
              <w:rPr>
                <w:rStyle w:val="ChItalBold"/>
              </w:rPr>
            </w:pPr>
            <w:r w:rsidRPr="005F70FB">
              <w:rPr>
                <w:rStyle w:val="ChItalBold"/>
              </w:rPr>
              <w:t>paham</w:t>
            </w:r>
          </w:p>
        </w:tc>
        <w:tc>
          <w:tcPr>
            <w:tcW w:w="1587" w:type="dxa"/>
            <w:shd w:val="clear" w:color="auto" w:fill="auto"/>
          </w:tcPr>
          <w:p w14:paraId="24853C2C" w14:textId="77777777" w:rsidR="000F4F82" w:rsidRPr="005F70FB" w:rsidRDefault="000F4F82" w:rsidP="00A551BF">
            <w:pPr>
              <w:pStyle w:val="TableCell0-0115Break"/>
              <w:rPr>
                <w:rStyle w:val="ChCharisSIL"/>
              </w:rPr>
            </w:pPr>
            <w:r w:rsidRPr="005F70FB">
              <w:rPr>
                <w:rStyle w:val="ChCharisSIL"/>
              </w:rPr>
              <w:t>ˈpa.hɐm</w:t>
            </w:r>
          </w:p>
        </w:tc>
        <w:tc>
          <w:tcPr>
            <w:tcW w:w="1275" w:type="dxa"/>
            <w:shd w:val="clear" w:color="auto" w:fill="auto"/>
          </w:tcPr>
          <w:p w14:paraId="266239A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149A092" w14:textId="77777777" w:rsidR="000F4F82" w:rsidRPr="005F70FB" w:rsidRDefault="000F4F82" w:rsidP="00A551BF">
            <w:pPr>
              <w:pStyle w:val="TableCell0-0115Break"/>
            </w:pPr>
            <w:r w:rsidRPr="005F70FB">
              <w:t>understanding</w:t>
            </w:r>
          </w:p>
        </w:tc>
      </w:tr>
      <w:tr w:rsidR="00AC23C4" w:rsidRPr="005F70FB" w14:paraId="1E99238A" w14:textId="77777777" w:rsidTr="00BC00CF">
        <w:tc>
          <w:tcPr>
            <w:tcW w:w="240" w:type="dxa"/>
            <w:shd w:val="clear" w:color="auto" w:fill="auto"/>
          </w:tcPr>
          <w:p w14:paraId="769CBD5D" w14:textId="77777777" w:rsidR="000F4F82" w:rsidRPr="005F70FB" w:rsidRDefault="000F4F82" w:rsidP="00A551BF">
            <w:pPr>
              <w:pStyle w:val="TableCell0-0115Break"/>
              <w:rPr>
                <w:rStyle w:val="ExampleSource"/>
              </w:rPr>
            </w:pPr>
          </w:p>
        </w:tc>
        <w:tc>
          <w:tcPr>
            <w:tcW w:w="1249" w:type="dxa"/>
            <w:shd w:val="clear" w:color="auto" w:fill="auto"/>
          </w:tcPr>
          <w:p w14:paraId="7619904B" w14:textId="77777777" w:rsidR="000F4F82" w:rsidRPr="005F70FB" w:rsidRDefault="000F4F82" w:rsidP="00A551BF">
            <w:pPr>
              <w:pStyle w:val="TableCell0-0115Break"/>
              <w:rPr>
                <w:rStyle w:val="ChItalBold"/>
              </w:rPr>
            </w:pPr>
            <w:r w:rsidRPr="005F70FB">
              <w:rPr>
                <w:rStyle w:val="ChItalBold"/>
              </w:rPr>
              <w:t>pakem</w:t>
            </w:r>
          </w:p>
        </w:tc>
        <w:tc>
          <w:tcPr>
            <w:tcW w:w="1587" w:type="dxa"/>
            <w:shd w:val="clear" w:color="auto" w:fill="auto"/>
          </w:tcPr>
          <w:p w14:paraId="4DC182A9" w14:textId="77777777" w:rsidR="000F4F82" w:rsidRPr="005F70FB" w:rsidRDefault="000F4F82" w:rsidP="00A551BF">
            <w:pPr>
              <w:pStyle w:val="TableCell0-0115Break"/>
              <w:rPr>
                <w:rStyle w:val="ChCharisSIL"/>
              </w:rPr>
            </w:pPr>
            <w:r w:rsidRPr="005F70FB">
              <w:rPr>
                <w:rStyle w:val="ChCharisSIL"/>
              </w:rPr>
              <w:t>ˈpa.kɛ̞m</w:t>
            </w:r>
          </w:p>
        </w:tc>
        <w:tc>
          <w:tcPr>
            <w:tcW w:w="1275" w:type="dxa"/>
            <w:shd w:val="clear" w:color="auto" w:fill="auto"/>
          </w:tcPr>
          <w:p w14:paraId="13BE592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86ED2C9" w14:textId="77777777" w:rsidR="000F4F82" w:rsidRPr="005F70FB" w:rsidRDefault="000F4F82" w:rsidP="00A551BF">
            <w:pPr>
              <w:pStyle w:val="TableCell0-0115Break"/>
            </w:pPr>
            <w:r w:rsidRPr="005F70FB">
              <w:t xml:space="preserve">break </w:t>
            </w:r>
            <w:r w:rsidR="00D32761" w:rsidRPr="005F70FB">
              <w:t>disk</w:t>
            </w:r>
          </w:p>
        </w:tc>
      </w:tr>
      <w:tr w:rsidR="00AC23C4" w:rsidRPr="005F70FB" w14:paraId="46D3DF5F" w14:textId="77777777" w:rsidTr="00BC00CF">
        <w:tc>
          <w:tcPr>
            <w:tcW w:w="240" w:type="dxa"/>
            <w:shd w:val="clear" w:color="auto" w:fill="auto"/>
          </w:tcPr>
          <w:p w14:paraId="73F539A6" w14:textId="77777777" w:rsidR="000F4F82" w:rsidRPr="005F70FB" w:rsidRDefault="000F4F82" w:rsidP="00A551BF">
            <w:pPr>
              <w:pStyle w:val="TableCell0-0115Break"/>
              <w:rPr>
                <w:rStyle w:val="ExampleSource"/>
              </w:rPr>
            </w:pPr>
          </w:p>
        </w:tc>
        <w:tc>
          <w:tcPr>
            <w:tcW w:w="1249" w:type="dxa"/>
            <w:shd w:val="clear" w:color="auto" w:fill="auto"/>
          </w:tcPr>
          <w:p w14:paraId="21B19150" w14:textId="77777777" w:rsidR="000F4F82" w:rsidRPr="005F70FB" w:rsidRDefault="000F4F82" w:rsidP="00A551BF">
            <w:pPr>
              <w:pStyle w:val="TableCell0-0115Break"/>
              <w:rPr>
                <w:rStyle w:val="ChItalBold"/>
              </w:rPr>
            </w:pPr>
            <w:r w:rsidRPr="005F70FB">
              <w:rPr>
                <w:rStyle w:val="ChItalBold"/>
              </w:rPr>
              <w:t>paket</w:t>
            </w:r>
          </w:p>
        </w:tc>
        <w:tc>
          <w:tcPr>
            <w:tcW w:w="1587" w:type="dxa"/>
            <w:shd w:val="clear" w:color="auto" w:fill="auto"/>
          </w:tcPr>
          <w:p w14:paraId="34207537" w14:textId="77777777" w:rsidR="000F4F82" w:rsidRPr="005F70FB" w:rsidRDefault="000F4F82" w:rsidP="00A551BF">
            <w:pPr>
              <w:pStyle w:val="TableCell0-0115Break"/>
              <w:rPr>
                <w:rStyle w:val="ChCharisSIL"/>
              </w:rPr>
            </w:pPr>
            <w:r w:rsidRPr="005F70FB">
              <w:rPr>
                <w:rStyle w:val="ChCharisSIL"/>
              </w:rPr>
              <w:t>ˈpa.kɛ̞t</w:t>
            </w:r>
          </w:p>
        </w:tc>
        <w:tc>
          <w:tcPr>
            <w:tcW w:w="1275" w:type="dxa"/>
            <w:shd w:val="clear" w:color="auto" w:fill="auto"/>
          </w:tcPr>
          <w:p w14:paraId="5C3D9FF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32D95AD" w14:textId="77777777" w:rsidR="000F4F82" w:rsidRPr="005F70FB" w:rsidRDefault="000F4F82" w:rsidP="00A551BF">
            <w:pPr>
              <w:pStyle w:val="TableCell0-0115Break"/>
            </w:pPr>
            <w:r w:rsidRPr="005F70FB">
              <w:t>package</w:t>
            </w:r>
          </w:p>
        </w:tc>
      </w:tr>
      <w:tr w:rsidR="00AC23C4" w:rsidRPr="005F70FB" w14:paraId="0334574B" w14:textId="77777777" w:rsidTr="00BC00CF">
        <w:tc>
          <w:tcPr>
            <w:tcW w:w="240" w:type="dxa"/>
            <w:shd w:val="clear" w:color="auto" w:fill="auto"/>
          </w:tcPr>
          <w:p w14:paraId="492D0AF7" w14:textId="77777777" w:rsidR="000F4F82" w:rsidRPr="005F70FB" w:rsidRDefault="000F4F82" w:rsidP="00A551BF">
            <w:pPr>
              <w:pStyle w:val="TableCell0-0115Break"/>
              <w:rPr>
                <w:rStyle w:val="ExampleSource"/>
              </w:rPr>
            </w:pPr>
          </w:p>
        </w:tc>
        <w:tc>
          <w:tcPr>
            <w:tcW w:w="1249" w:type="dxa"/>
            <w:shd w:val="clear" w:color="auto" w:fill="auto"/>
          </w:tcPr>
          <w:p w14:paraId="600A7C32" w14:textId="77777777" w:rsidR="000F4F82" w:rsidRPr="005F70FB" w:rsidRDefault="000F4F82" w:rsidP="00A551BF">
            <w:pPr>
              <w:pStyle w:val="TableCell0-0115Break"/>
              <w:rPr>
                <w:rStyle w:val="ChItalBold"/>
              </w:rPr>
            </w:pPr>
            <w:r w:rsidRPr="005F70FB">
              <w:rPr>
                <w:rStyle w:val="ChItalBold"/>
              </w:rPr>
              <w:t>paksa</w:t>
            </w:r>
          </w:p>
        </w:tc>
        <w:tc>
          <w:tcPr>
            <w:tcW w:w="1587" w:type="dxa"/>
            <w:shd w:val="clear" w:color="auto" w:fill="auto"/>
          </w:tcPr>
          <w:p w14:paraId="0D4B7B89" w14:textId="77777777" w:rsidR="000F4F82" w:rsidRPr="005F70FB" w:rsidRDefault="000F4F82" w:rsidP="00A551BF">
            <w:pPr>
              <w:pStyle w:val="TableCell0-0115Break"/>
              <w:rPr>
                <w:rStyle w:val="ChCharisSIL"/>
              </w:rPr>
            </w:pPr>
            <w:r w:rsidRPr="005F70FB">
              <w:rPr>
                <w:rStyle w:val="ChCharisSIL"/>
              </w:rPr>
              <w:t>ˈpɐk̚.sa</w:t>
            </w:r>
          </w:p>
        </w:tc>
        <w:tc>
          <w:tcPr>
            <w:tcW w:w="1275" w:type="dxa"/>
            <w:shd w:val="clear" w:color="auto" w:fill="auto"/>
          </w:tcPr>
          <w:p w14:paraId="23CEE36E"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2F7B054" w14:textId="77777777" w:rsidR="000F4F82" w:rsidRPr="005F70FB" w:rsidRDefault="000F4F82" w:rsidP="00A551BF">
            <w:pPr>
              <w:pStyle w:val="TableCell0-0115Break"/>
            </w:pPr>
            <w:r w:rsidRPr="005F70FB">
              <w:t>force</w:t>
            </w:r>
          </w:p>
        </w:tc>
      </w:tr>
      <w:tr w:rsidR="00AC23C4" w:rsidRPr="005F70FB" w14:paraId="22976FEA" w14:textId="77777777" w:rsidTr="00BC00CF">
        <w:tc>
          <w:tcPr>
            <w:tcW w:w="240" w:type="dxa"/>
            <w:shd w:val="clear" w:color="auto" w:fill="auto"/>
          </w:tcPr>
          <w:p w14:paraId="0A058462" w14:textId="77777777" w:rsidR="000F4F82" w:rsidRPr="005F70FB" w:rsidRDefault="000F4F82" w:rsidP="00A551BF">
            <w:pPr>
              <w:pStyle w:val="TableCell0-0115Break"/>
              <w:rPr>
                <w:rStyle w:val="ExampleSource"/>
              </w:rPr>
            </w:pPr>
          </w:p>
        </w:tc>
        <w:tc>
          <w:tcPr>
            <w:tcW w:w="1249" w:type="dxa"/>
            <w:shd w:val="clear" w:color="auto" w:fill="auto"/>
          </w:tcPr>
          <w:p w14:paraId="10B4568F" w14:textId="77777777" w:rsidR="000F4F82" w:rsidRPr="005F70FB" w:rsidRDefault="000F4F82" w:rsidP="00A551BF">
            <w:pPr>
              <w:pStyle w:val="TableCell0-0115Break"/>
              <w:rPr>
                <w:rStyle w:val="ChItalBold"/>
              </w:rPr>
            </w:pPr>
            <w:r w:rsidRPr="005F70FB">
              <w:rPr>
                <w:rStyle w:val="ChItalBold"/>
              </w:rPr>
              <w:t>pakwel</w:t>
            </w:r>
          </w:p>
        </w:tc>
        <w:tc>
          <w:tcPr>
            <w:tcW w:w="1587" w:type="dxa"/>
            <w:shd w:val="clear" w:color="auto" w:fill="auto"/>
          </w:tcPr>
          <w:p w14:paraId="716963D5" w14:textId="77777777" w:rsidR="000F4F82" w:rsidRPr="005F70FB" w:rsidRDefault="000F4F82" w:rsidP="00A551BF">
            <w:pPr>
              <w:pStyle w:val="TableCell0-0115Break"/>
              <w:rPr>
                <w:rStyle w:val="ChCharisSIL"/>
              </w:rPr>
            </w:pPr>
            <w:r w:rsidRPr="005F70FB">
              <w:rPr>
                <w:rStyle w:val="ChCharisSIL"/>
              </w:rPr>
              <w:t>ˈpɐk̚.wɛ̞l</w:t>
            </w:r>
          </w:p>
        </w:tc>
        <w:tc>
          <w:tcPr>
            <w:tcW w:w="1275" w:type="dxa"/>
            <w:shd w:val="clear" w:color="auto" w:fill="auto"/>
          </w:tcPr>
          <w:p w14:paraId="7327E6A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CC8E8CA" w14:textId="77777777" w:rsidR="000F4F82" w:rsidRPr="005F70FB" w:rsidRDefault="000F4F82" w:rsidP="00A551BF">
            <w:pPr>
              <w:pStyle w:val="TableCell0-0115Break"/>
            </w:pPr>
            <w:r w:rsidRPr="005F70FB">
              <w:t>k</w:t>
            </w:r>
            <w:r w:rsidR="00BB3190" w:rsidRPr="005F70FB">
              <w:t>.</w:t>
            </w:r>
            <w:r w:rsidRPr="005F70FB">
              <w:t xml:space="preserve"> o</w:t>
            </w:r>
            <w:r w:rsidR="00BB3190" w:rsidRPr="005F70FB">
              <w:t>.</w:t>
            </w:r>
            <w:r w:rsidRPr="005F70FB">
              <w:t xml:space="preserve"> crowbar</w:t>
            </w:r>
          </w:p>
        </w:tc>
      </w:tr>
      <w:tr w:rsidR="00AC23C4" w:rsidRPr="005F70FB" w14:paraId="627E7EBA" w14:textId="77777777" w:rsidTr="00BC00CF">
        <w:tc>
          <w:tcPr>
            <w:tcW w:w="240" w:type="dxa"/>
            <w:shd w:val="clear" w:color="auto" w:fill="auto"/>
          </w:tcPr>
          <w:p w14:paraId="26AD3861" w14:textId="77777777" w:rsidR="000F4F82" w:rsidRPr="005F70FB" w:rsidRDefault="000F4F82" w:rsidP="00A551BF">
            <w:pPr>
              <w:pStyle w:val="TableCell0-0115Break"/>
              <w:rPr>
                <w:rStyle w:val="ExampleSource"/>
              </w:rPr>
            </w:pPr>
          </w:p>
        </w:tc>
        <w:tc>
          <w:tcPr>
            <w:tcW w:w="1249" w:type="dxa"/>
            <w:shd w:val="clear" w:color="auto" w:fill="auto"/>
          </w:tcPr>
          <w:p w14:paraId="5E58A8F1" w14:textId="77777777" w:rsidR="000F4F82" w:rsidRPr="005F70FB" w:rsidRDefault="000F4F82" w:rsidP="00A551BF">
            <w:pPr>
              <w:pStyle w:val="TableCell0-0115Break"/>
              <w:rPr>
                <w:rStyle w:val="ChItalBold"/>
              </w:rPr>
            </w:pPr>
            <w:r w:rsidRPr="005F70FB">
              <w:rPr>
                <w:rStyle w:val="ChItalBold"/>
              </w:rPr>
              <w:t>panci</w:t>
            </w:r>
          </w:p>
        </w:tc>
        <w:tc>
          <w:tcPr>
            <w:tcW w:w="1587" w:type="dxa"/>
            <w:shd w:val="clear" w:color="auto" w:fill="auto"/>
          </w:tcPr>
          <w:p w14:paraId="0A561F3D" w14:textId="77777777" w:rsidR="000F4F82" w:rsidRPr="005F70FB" w:rsidRDefault="000F4F82" w:rsidP="00A551BF">
            <w:pPr>
              <w:pStyle w:val="TableCell0-0115Break"/>
              <w:rPr>
                <w:rStyle w:val="ChCharisSIL"/>
              </w:rPr>
            </w:pPr>
            <w:r w:rsidRPr="005F70FB">
              <w:rPr>
                <w:rStyle w:val="ChCharisSIL"/>
              </w:rPr>
              <w:t>ˈpɐn.tʃi</w:t>
            </w:r>
          </w:p>
        </w:tc>
        <w:tc>
          <w:tcPr>
            <w:tcW w:w="1275" w:type="dxa"/>
            <w:shd w:val="clear" w:color="auto" w:fill="auto"/>
          </w:tcPr>
          <w:p w14:paraId="24F91A0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368B1ED" w14:textId="77777777" w:rsidR="000F4F82" w:rsidRPr="005F70FB" w:rsidRDefault="000F4F82" w:rsidP="00A551BF">
            <w:pPr>
              <w:pStyle w:val="TableCell0-0115Break"/>
            </w:pPr>
            <w:r w:rsidRPr="005F70FB">
              <w:t>pan</w:t>
            </w:r>
          </w:p>
        </w:tc>
      </w:tr>
      <w:tr w:rsidR="00AC23C4" w:rsidRPr="005F70FB" w14:paraId="19F1DE8E" w14:textId="77777777" w:rsidTr="00BC00CF">
        <w:tc>
          <w:tcPr>
            <w:tcW w:w="240" w:type="dxa"/>
            <w:shd w:val="clear" w:color="auto" w:fill="auto"/>
          </w:tcPr>
          <w:p w14:paraId="29D0972A" w14:textId="77777777" w:rsidR="000F4F82" w:rsidRPr="005F70FB" w:rsidRDefault="000F4F82" w:rsidP="00A551BF">
            <w:pPr>
              <w:pStyle w:val="TableCell0-0115Break"/>
              <w:rPr>
                <w:rStyle w:val="ExampleSource"/>
              </w:rPr>
            </w:pPr>
          </w:p>
        </w:tc>
        <w:tc>
          <w:tcPr>
            <w:tcW w:w="1249" w:type="dxa"/>
            <w:shd w:val="clear" w:color="auto" w:fill="auto"/>
          </w:tcPr>
          <w:p w14:paraId="4243E7D2" w14:textId="77777777" w:rsidR="000F4F82" w:rsidRPr="005F70FB" w:rsidRDefault="000F4F82" w:rsidP="00A551BF">
            <w:pPr>
              <w:pStyle w:val="TableCell0-0115Break"/>
              <w:rPr>
                <w:rStyle w:val="ChItalBold"/>
              </w:rPr>
            </w:pPr>
            <w:r w:rsidRPr="005F70FB">
              <w:rPr>
                <w:rStyle w:val="ChItalBold"/>
              </w:rPr>
              <w:t>panitia</w:t>
            </w:r>
          </w:p>
        </w:tc>
        <w:tc>
          <w:tcPr>
            <w:tcW w:w="1587" w:type="dxa"/>
            <w:shd w:val="clear" w:color="auto" w:fill="auto"/>
          </w:tcPr>
          <w:p w14:paraId="42213AA8" w14:textId="77777777" w:rsidR="000F4F82" w:rsidRPr="005F70FB" w:rsidRDefault="000F4F82" w:rsidP="00A551BF">
            <w:pPr>
              <w:pStyle w:val="TableCell0-0115Break"/>
              <w:rPr>
                <w:rStyle w:val="ChCharisSIL"/>
              </w:rPr>
            </w:pPr>
            <w:r w:rsidRPr="005F70FB">
              <w:rPr>
                <w:rStyle w:val="ChCharisSIL"/>
              </w:rPr>
              <w:t>ˌpa.nɪ.ˈti.a</w:t>
            </w:r>
          </w:p>
        </w:tc>
        <w:tc>
          <w:tcPr>
            <w:tcW w:w="1275" w:type="dxa"/>
            <w:shd w:val="clear" w:color="auto" w:fill="auto"/>
          </w:tcPr>
          <w:p w14:paraId="0FD410E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59A4264" w14:textId="77777777" w:rsidR="000F4F82" w:rsidRPr="005F70FB" w:rsidRDefault="000F4F82" w:rsidP="00A551BF">
            <w:pPr>
              <w:pStyle w:val="TableCell0-0115Break"/>
            </w:pPr>
            <w:r w:rsidRPr="005F70FB">
              <w:t>committee</w:t>
            </w:r>
          </w:p>
        </w:tc>
      </w:tr>
      <w:tr w:rsidR="00AC23C4" w:rsidRPr="005F70FB" w14:paraId="6AC6BA4D" w14:textId="77777777" w:rsidTr="00BC00CF">
        <w:tc>
          <w:tcPr>
            <w:tcW w:w="240" w:type="dxa"/>
            <w:shd w:val="clear" w:color="auto" w:fill="auto"/>
          </w:tcPr>
          <w:p w14:paraId="6EF3BA76" w14:textId="77777777" w:rsidR="000F4F82" w:rsidRPr="005F70FB" w:rsidRDefault="000F4F82" w:rsidP="00A551BF">
            <w:pPr>
              <w:pStyle w:val="TableCell0-0115Break"/>
              <w:rPr>
                <w:rStyle w:val="ExampleSource"/>
              </w:rPr>
            </w:pPr>
          </w:p>
        </w:tc>
        <w:tc>
          <w:tcPr>
            <w:tcW w:w="1249" w:type="dxa"/>
            <w:shd w:val="clear" w:color="auto" w:fill="auto"/>
          </w:tcPr>
          <w:p w14:paraId="174528A5" w14:textId="77777777" w:rsidR="000F4F82" w:rsidRPr="005F70FB" w:rsidRDefault="000F4F82" w:rsidP="00A551BF">
            <w:pPr>
              <w:pStyle w:val="TableCell0-0115Break"/>
              <w:rPr>
                <w:rStyle w:val="ChItalBold"/>
              </w:rPr>
            </w:pPr>
            <w:r w:rsidRPr="005F70FB">
              <w:rPr>
                <w:rStyle w:val="ChItalBold"/>
              </w:rPr>
              <w:t>parte</w:t>
            </w:r>
          </w:p>
        </w:tc>
        <w:tc>
          <w:tcPr>
            <w:tcW w:w="1587" w:type="dxa"/>
            <w:shd w:val="clear" w:color="auto" w:fill="auto"/>
          </w:tcPr>
          <w:p w14:paraId="53350B72" w14:textId="77777777" w:rsidR="000F4F82" w:rsidRPr="005F70FB" w:rsidRDefault="000F4F82" w:rsidP="00A551BF">
            <w:pPr>
              <w:pStyle w:val="TableCell0-0115Break"/>
              <w:rPr>
                <w:rStyle w:val="ChCharisSIL"/>
              </w:rPr>
            </w:pPr>
            <w:r w:rsidRPr="005F70FB">
              <w:rPr>
                <w:rStyle w:val="ChCharisSIL"/>
              </w:rPr>
              <w:t>ˈpɐr.tɛ</w:t>
            </w:r>
          </w:p>
        </w:tc>
        <w:tc>
          <w:tcPr>
            <w:tcW w:w="1275" w:type="dxa"/>
            <w:shd w:val="clear" w:color="auto" w:fill="auto"/>
          </w:tcPr>
          <w:p w14:paraId="3504F58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A4BD8BE" w14:textId="77777777" w:rsidR="000F4F82" w:rsidRPr="005F70FB" w:rsidRDefault="000F4F82" w:rsidP="00A551BF">
            <w:pPr>
              <w:pStyle w:val="TableCell0-0115Break"/>
            </w:pPr>
            <w:r w:rsidRPr="005F70FB">
              <w:t>party</w:t>
            </w:r>
          </w:p>
        </w:tc>
      </w:tr>
      <w:tr w:rsidR="00C83F52" w:rsidRPr="005F70FB" w14:paraId="728815C2" w14:textId="77777777" w:rsidTr="00BC00CF">
        <w:tc>
          <w:tcPr>
            <w:tcW w:w="240" w:type="dxa"/>
            <w:shd w:val="clear" w:color="auto" w:fill="auto"/>
          </w:tcPr>
          <w:p w14:paraId="7A1B87B4" w14:textId="77777777" w:rsidR="00C83F52" w:rsidRPr="005F70FB" w:rsidRDefault="00C83F52" w:rsidP="0036325A">
            <w:pPr>
              <w:pStyle w:val="TableCell0-0115Break"/>
              <w:rPr>
                <w:rStyle w:val="ExampleSource"/>
              </w:rPr>
            </w:pPr>
          </w:p>
        </w:tc>
        <w:tc>
          <w:tcPr>
            <w:tcW w:w="1249" w:type="dxa"/>
            <w:shd w:val="clear" w:color="auto" w:fill="auto"/>
          </w:tcPr>
          <w:p w14:paraId="0D320CC3" w14:textId="77777777" w:rsidR="00C83F52" w:rsidRPr="005F70FB" w:rsidRDefault="00C83F52" w:rsidP="0036325A">
            <w:pPr>
              <w:pStyle w:val="TableCell0-0115Break"/>
              <w:rPr>
                <w:rStyle w:val="ChItalBold"/>
              </w:rPr>
            </w:pPr>
            <w:r w:rsidRPr="005F70FB">
              <w:rPr>
                <w:rStyle w:val="ChItalBold"/>
              </w:rPr>
              <w:t>pas</w:t>
            </w:r>
          </w:p>
        </w:tc>
        <w:tc>
          <w:tcPr>
            <w:tcW w:w="1587" w:type="dxa"/>
            <w:shd w:val="clear" w:color="auto" w:fill="auto"/>
          </w:tcPr>
          <w:p w14:paraId="54205ECB" w14:textId="77777777" w:rsidR="00C83F52" w:rsidRPr="005F70FB" w:rsidRDefault="00C83F52" w:rsidP="0036325A">
            <w:pPr>
              <w:pStyle w:val="TableCell0-0115Break"/>
              <w:rPr>
                <w:rStyle w:val="ChCharisSIL"/>
              </w:rPr>
            </w:pPr>
            <w:r w:rsidRPr="005F70FB">
              <w:rPr>
                <w:rStyle w:val="ChCharisSIL"/>
              </w:rPr>
              <w:t>ˈpɐs</w:t>
            </w:r>
          </w:p>
        </w:tc>
        <w:tc>
          <w:tcPr>
            <w:tcW w:w="1275" w:type="dxa"/>
            <w:shd w:val="clear" w:color="auto" w:fill="auto"/>
          </w:tcPr>
          <w:p w14:paraId="3996D9DF" w14:textId="77777777" w:rsidR="00C83F52" w:rsidRDefault="00C83F52" w:rsidP="00BC00CF">
            <w:pPr>
              <w:pStyle w:val="TableCell0-0115"/>
              <w:rPr>
                <w:rStyle w:val="ChSmallCaps"/>
              </w:rPr>
            </w:pPr>
            <w:r w:rsidRPr="005F70FB">
              <w:rPr>
                <w:rStyle w:val="ChSmallCaps"/>
              </w:rPr>
              <w:t>v.mo(st)</w:t>
            </w:r>
          </w:p>
          <w:p w14:paraId="7C8438AB" w14:textId="6B3122FD" w:rsidR="00BC00CF" w:rsidRPr="005F70FB" w:rsidRDefault="00BC00CF" w:rsidP="00C83F52">
            <w:pPr>
              <w:pStyle w:val="TableCell0-0115Break"/>
              <w:rPr>
                <w:rStyle w:val="ChSmallCaps"/>
              </w:rPr>
            </w:pPr>
            <w:r>
              <w:rPr>
                <w:rStyle w:val="ChSmallCaps"/>
              </w:rPr>
              <w:t>adv</w:t>
            </w:r>
          </w:p>
        </w:tc>
        <w:tc>
          <w:tcPr>
            <w:tcW w:w="2379" w:type="dxa"/>
            <w:shd w:val="clear" w:color="auto" w:fill="auto"/>
          </w:tcPr>
          <w:p w14:paraId="346F8977" w14:textId="77777777" w:rsidR="00C83F52" w:rsidRDefault="00C83F52" w:rsidP="00BC00CF">
            <w:pPr>
              <w:pStyle w:val="TableCell0-0115"/>
            </w:pPr>
            <w:r w:rsidRPr="005F70FB">
              <w:t>be exact</w:t>
            </w:r>
          </w:p>
          <w:p w14:paraId="5AE73278" w14:textId="35F9574C" w:rsidR="00BC00CF" w:rsidRPr="005F70FB" w:rsidRDefault="00BC00CF" w:rsidP="00C83F52">
            <w:pPr>
              <w:pStyle w:val="TableCell0-0115Break"/>
            </w:pPr>
            <w:r w:rsidRPr="005F70FB">
              <w:t>precisely</w:t>
            </w:r>
          </w:p>
        </w:tc>
      </w:tr>
      <w:tr w:rsidR="00AC23C4" w:rsidRPr="005F70FB" w14:paraId="342DE332" w14:textId="77777777" w:rsidTr="00BC00CF">
        <w:tc>
          <w:tcPr>
            <w:tcW w:w="240" w:type="dxa"/>
            <w:shd w:val="clear" w:color="auto" w:fill="auto"/>
          </w:tcPr>
          <w:p w14:paraId="32804933" w14:textId="77777777" w:rsidR="000F4F82" w:rsidRPr="005F70FB" w:rsidRDefault="000F4F82" w:rsidP="00A551BF">
            <w:pPr>
              <w:pStyle w:val="TableCell0-0115Break"/>
              <w:rPr>
                <w:rStyle w:val="ExampleSource"/>
              </w:rPr>
            </w:pPr>
          </w:p>
        </w:tc>
        <w:tc>
          <w:tcPr>
            <w:tcW w:w="1249" w:type="dxa"/>
            <w:shd w:val="clear" w:color="auto" w:fill="auto"/>
          </w:tcPr>
          <w:p w14:paraId="7E84EA56" w14:textId="77777777" w:rsidR="000F4F82" w:rsidRPr="005F70FB" w:rsidRDefault="000F4F82" w:rsidP="00A551BF">
            <w:pPr>
              <w:pStyle w:val="TableCell0-0115Break"/>
              <w:rPr>
                <w:rStyle w:val="ChItalBold"/>
              </w:rPr>
            </w:pPr>
            <w:r w:rsidRPr="005F70FB">
              <w:rPr>
                <w:rStyle w:val="ChItalBold"/>
              </w:rPr>
              <w:t>pena</w:t>
            </w:r>
          </w:p>
        </w:tc>
        <w:tc>
          <w:tcPr>
            <w:tcW w:w="1587" w:type="dxa"/>
            <w:shd w:val="clear" w:color="auto" w:fill="auto"/>
          </w:tcPr>
          <w:p w14:paraId="4C1EEA04" w14:textId="77777777" w:rsidR="000F4F82" w:rsidRPr="005F70FB" w:rsidRDefault="000F4F82" w:rsidP="00A551BF">
            <w:pPr>
              <w:pStyle w:val="TableCell0-0115Break"/>
              <w:rPr>
                <w:rStyle w:val="ChCharisSIL"/>
              </w:rPr>
            </w:pPr>
            <w:r w:rsidRPr="005F70FB">
              <w:rPr>
                <w:rStyle w:val="ChCharisSIL"/>
              </w:rPr>
              <w:t>ˈpɛ.na</w:t>
            </w:r>
          </w:p>
        </w:tc>
        <w:tc>
          <w:tcPr>
            <w:tcW w:w="1275" w:type="dxa"/>
            <w:shd w:val="clear" w:color="auto" w:fill="auto"/>
          </w:tcPr>
          <w:p w14:paraId="5904703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A5118B7" w14:textId="77777777" w:rsidR="000F4F82" w:rsidRPr="005F70FB" w:rsidRDefault="000F4F82" w:rsidP="00A551BF">
            <w:pPr>
              <w:pStyle w:val="TableCell0-0115Break"/>
            </w:pPr>
            <w:r w:rsidRPr="005F70FB">
              <w:t>pen</w:t>
            </w:r>
          </w:p>
        </w:tc>
      </w:tr>
      <w:tr w:rsidR="00AC23C4" w:rsidRPr="005F70FB" w14:paraId="1035C658" w14:textId="77777777" w:rsidTr="00BC00CF">
        <w:tc>
          <w:tcPr>
            <w:tcW w:w="240" w:type="dxa"/>
            <w:shd w:val="clear" w:color="auto" w:fill="auto"/>
          </w:tcPr>
          <w:p w14:paraId="5F71D046" w14:textId="77777777" w:rsidR="000F4F82" w:rsidRPr="005F70FB" w:rsidRDefault="000F4F82" w:rsidP="00A551BF">
            <w:pPr>
              <w:pStyle w:val="TableCell0-0115Break"/>
              <w:rPr>
                <w:rStyle w:val="ExampleSource"/>
              </w:rPr>
            </w:pPr>
          </w:p>
        </w:tc>
        <w:tc>
          <w:tcPr>
            <w:tcW w:w="1249" w:type="dxa"/>
            <w:shd w:val="clear" w:color="auto" w:fill="auto"/>
          </w:tcPr>
          <w:p w14:paraId="2C5008D7" w14:textId="77777777" w:rsidR="000F4F82" w:rsidRPr="005F70FB" w:rsidRDefault="000F4F82" w:rsidP="00A551BF">
            <w:pPr>
              <w:pStyle w:val="TableCell0-0115Break"/>
              <w:rPr>
                <w:rStyle w:val="ChItalBold"/>
              </w:rPr>
            </w:pPr>
            <w:r w:rsidRPr="005F70FB">
              <w:rPr>
                <w:rStyle w:val="ChItalBold"/>
              </w:rPr>
              <w:t>pendeta</w:t>
            </w:r>
          </w:p>
        </w:tc>
        <w:tc>
          <w:tcPr>
            <w:tcW w:w="1587" w:type="dxa"/>
            <w:shd w:val="clear" w:color="auto" w:fill="auto"/>
          </w:tcPr>
          <w:p w14:paraId="156FD9CE" w14:textId="77777777" w:rsidR="000F4F82" w:rsidRPr="005F70FB" w:rsidRDefault="000F4F82" w:rsidP="00A551BF">
            <w:pPr>
              <w:pStyle w:val="TableCell0-0115Break"/>
              <w:rPr>
                <w:rStyle w:val="ChCharisSIL"/>
              </w:rPr>
            </w:pPr>
            <w:r w:rsidRPr="005F70FB">
              <w:rPr>
                <w:rStyle w:val="ChCharisSIL"/>
              </w:rPr>
              <w:t>pɛ̞n.ˈdɛ.ta</w:t>
            </w:r>
          </w:p>
        </w:tc>
        <w:tc>
          <w:tcPr>
            <w:tcW w:w="1275" w:type="dxa"/>
            <w:shd w:val="clear" w:color="auto" w:fill="auto"/>
          </w:tcPr>
          <w:p w14:paraId="7F03621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FD602CA" w14:textId="77777777" w:rsidR="000F4F82" w:rsidRPr="005F70FB" w:rsidRDefault="000F4F82" w:rsidP="00A551BF">
            <w:pPr>
              <w:pStyle w:val="TableCell0-0115Break"/>
            </w:pPr>
            <w:r w:rsidRPr="005F70FB">
              <w:t>pastor</w:t>
            </w:r>
          </w:p>
        </w:tc>
      </w:tr>
      <w:tr w:rsidR="00AC23C4" w:rsidRPr="005F70FB" w14:paraId="115621FC" w14:textId="77777777" w:rsidTr="00BC00CF">
        <w:tc>
          <w:tcPr>
            <w:tcW w:w="240" w:type="dxa"/>
            <w:shd w:val="clear" w:color="auto" w:fill="auto"/>
          </w:tcPr>
          <w:p w14:paraId="7A06D1F7" w14:textId="77777777" w:rsidR="000F4F82" w:rsidRPr="005F70FB" w:rsidRDefault="000F4F82" w:rsidP="00A551BF">
            <w:pPr>
              <w:pStyle w:val="TableCell0-0115Break"/>
              <w:rPr>
                <w:rStyle w:val="ExampleSource"/>
              </w:rPr>
            </w:pPr>
          </w:p>
        </w:tc>
        <w:tc>
          <w:tcPr>
            <w:tcW w:w="1249" w:type="dxa"/>
            <w:shd w:val="clear" w:color="auto" w:fill="auto"/>
          </w:tcPr>
          <w:p w14:paraId="72B1F32E" w14:textId="77777777" w:rsidR="000F4F82" w:rsidRPr="005F70FB" w:rsidRDefault="000F4F82" w:rsidP="00A551BF">
            <w:pPr>
              <w:pStyle w:val="TableCell0-0115Break"/>
              <w:rPr>
                <w:rStyle w:val="ChItalBold"/>
              </w:rPr>
            </w:pPr>
            <w:r w:rsidRPr="005F70FB">
              <w:rPr>
                <w:rStyle w:val="ChItalBold"/>
              </w:rPr>
              <w:t>penjara</w:t>
            </w:r>
          </w:p>
        </w:tc>
        <w:tc>
          <w:tcPr>
            <w:tcW w:w="1587" w:type="dxa"/>
            <w:shd w:val="clear" w:color="auto" w:fill="auto"/>
          </w:tcPr>
          <w:p w14:paraId="2FCB0EB1" w14:textId="77777777" w:rsidR="000F4F82" w:rsidRPr="005F70FB" w:rsidRDefault="000F4F82" w:rsidP="00A551BF">
            <w:pPr>
              <w:pStyle w:val="TableCell0-0115Break"/>
              <w:rPr>
                <w:rStyle w:val="ChCharisSIL"/>
              </w:rPr>
            </w:pPr>
            <w:r w:rsidRPr="005F70FB">
              <w:rPr>
                <w:rStyle w:val="ChCharisSIL"/>
              </w:rPr>
              <w:t>pɛ̞n.ˈdʒa.ɾa</w:t>
            </w:r>
          </w:p>
        </w:tc>
        <w:tc>
          <w:tcPr>
            <w:tcW w:w="1275" w:type="dxa"/>
            <w:shd w:val="clear" w:color="auto" w:fill="auto"/>
          </w:tcPr>
          <w:p w14:paraId="1BFF7432"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3219581D" w14:textId="77777777" w:rsidR="000F4F82" w:rsidRPr="005F70FB" w:rsidRDefault="000F4F82" w:rsidP="00A551BF">
            <w:pPr>
              <w:pStyle w:val="TableCell0-0115Break"/>
            </w:pPr>
            <w:r w:rsidRPr="005F70FB">
              <w:t>jail</w:t>
            </w:r>
          </w:p>
        </w:tc>
      </w:tr>
      <w:tr w:rsidR="00AC23C4" w:rsidRPr="005F70FB" w14:paraId="0A79FA32" w14:textId="77777777" w:rsidTr="00BC00CF">
        <w:tc>
          <w:tcPr>
            <w:tcW w:w="240" w:type="dxa"/>
            <w:shd w:val="clear" w:color="auto" w:fill="auto"/>
          </w:tcPr>
          <w:p w14:paraId="30628508" w14:textId="77777777" w:rsidR="000F4F82" w:rsidRPr="005F70FB" w:rsidRDefault="000F4F82" w:rsidP="00A551BF">
            <w:pPr>
              <w:pStyle w:val="TableCell0-0115Break"/>
              <w:rPr>
                <w:rStyle w:val="ExampleSource"/>
              </w:rPr>
            </w:pPr>
          </w:p>
        </w:tc>
        <w:tc>
          <w:tcPr>
            <w:tcW w:w="1249" w:type="dxa"/>
            <w:shd w:val="clear" w:color="auto" w:fill="auto"/>
          </w:tcPr>
          <w:p w14:paraId="4E965E7E" w14:textId="77777777" w:rsidR="000F4F82" w:rsidRPr="005F70FB" w:rsidRDefault="000F4F82" w:rsidP="00A551BF">
            <w:pPr>
              <w:pStyle w:val="TableCell0-0115Break"/>
              <w:rPr>
                <w:rStyle w:val="ChItalBold"/>
              </w:rPr>
            </w:pPr>
            <w:r w:rsidRPr="005F70FB">
              <w:rPr>
                <w:rStyle w:val="ChItalBold"/>
              </w:rPr>
              <w:t>pepaya</w:t>
            </w:r>
          </w:p>
        </w:tc>
        <w:tc>
          <w:tcPr>
            <w:tcW w:w="1587" w:type="dxa"/>
            <w:shd w:val="clear" w:color="auto" w:fill="auto"/>
          </w:tcPr>
          <w:p w14:paraId="79B3F8C3" w14:textId="77777777" w:rsidR="000F4F82" w:rsidRPr="005F70FB" w:rsidRDefault="000F4F82" w:rsidP="00A551BF">
            <w:pPr>
              <w:pStyle w:val="TableCell0-0115Break"/>
              <w:rPr>
                <w:rStyle w:val="ChCharisSIL"/>
              </w:rPr>
            </w:pPr>
            <w:r w:rsidRPr="005F70FB">
              <w:rPr>
                <w:rStyle w:val="ChCharisSIL"/>
              </w:rPr>
              <w:t>pɛ.ˈpa.ja</w:t>
            </w:r>
          </w:p>
        </w:tc>
        <w:tc>
          <w:tcPr>
            <w:tcW w:w="1275" w:type="dxa"/>
            <w:shd w:val="clear" w:color="auto" w:fill="auto"/>
          </w:tcPr>
          <w:p w14:paraId="085B4DC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1C26A6F" w14:textId="77777777" w:rsidR="000F4F82" w:rsidRPr="005F70FB" w:rsidRDefault="000F4F82" w:rsidP="00A551BF">
            <w:pPr>
              <w:pStyle w:val="TableCell0-0115Break"/>
            </w:pPr>
            <w:r w:rsidRPr="005F70FB">
              <w:t>papaya</w:t>
            </w:r>
          </w:p>
        </w:tc>
      </w:tr>
      <w:tr w:rsidR="00AC23C4" w:rsidRPr="005F70FB" w14:paraId="58C53229" w14:textId="77777777" w:rsidTr="00BC00CF">
        <w:tc>
          <w:tcPr>
            <w:tcW w:w="240" w:type="dxa"/>
            <w:shd w:val="clear" w:color="auto" w:fill="auto"/>
          </w:tcPr>
          <w:p w14:paraId="048009CA" w14:textId="77777777" w:rsidR="000F4F82" w:rsidRPr="005F70FB" w:rsidRDefault="000F4F82" w:rsidP="00A551BF">
            <w:pPr>
              <w:pStyle w:val="TableCell0-0115Break"/>
              <w:rPr>
                <w:rStyle w:val="ExampleSource"/>
              </w:rPr>
            </w:pPr>
          </w:p>
        </w:tc>
        <w:tc>
          <w:tcPr>
            <w:tcW w:w="1249" w:type="dxa"/>
            <w:shd w:val="clear" w:color="auto" w:fill="auto"/>
          </w:tcPr>
          <w:p w14:paraId="3F0431A5" w14:textId="77777777" w:rsidR="000F4F82" w:rsidRPr="005F70FB" w:rsidRDefault="000F4F82" w:rsidP="00A551BF">
            <w:pPr>
              <w:pStyle w:val="TableCell0-0115Break"/>
              <w:rPr>
                <w:rStyle w:val="ChItalBold"/>
              </w:rPr>
            </w:pPr>
            <w:r w:rsidRPr="005F70FB">
              <w:rPr>
                <w:rStyle w:val="ChItalBold"/>
              </w:rPr>
              <w:t>percaya</w:t>
            </w:r>
          </w:p>
        </w:tc>
        <w:tc>
          <w:tcPr>
            <w:tcW w:w="1587" w:type="dxa"/>
            <w:shd w:val="clear" w:color="auto" w:fill="auto"/>
          </w:tcPr>
          <w:p w14:paraId="1EF167AD" w14:textId="77777777" w:rsidR="000F4F82" w:rsidRPr="005F70FB" w:rsidRDefault="000F4F82" w:rsidP="00A551BF">
            <w:pPr>
              <w:pStyle w:val="TableCell0-0115Break"/>
              <w:rPr>
                <w:rStyle w:val="ChCharisSIL"/>
              </w:rPr>
            </w:pPr>
            <w:r w:rsidRPr="005F70FB">
              <w:rPr>
                <w:rStyle w:val="ChCharisSIL"/>
              </w:rPr>
              <w:t>pɛ̞r.ˈtʃa.ja</w:t>
            </w:r>
          </w:p>
        </w:tc>
        <w:tc>
          <w:tcPr>
            <w:tcW w:w="1275" w:type="dxa"/>
            <w:shd w:val="clear" w:color="auto" w:fill="auto"/>
          </w:tcPr>
          <w:p w14:paraId="2E231E6E"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4533FD9" w14:textId="77777777" w:rsidR="000F4F82" w:rsidRPr="005F70FB" w:rsidRDefault="000F4F82" w:rsidP="00A551BF">
            <w:pPr>
              <w:pStyle w:val="TableCell0-0115Break"/>
            </w:pPr>
            <w:r w:rsidRPr="005F70FB">
              <w:t>trust</w:t>
            </w:r>
          </w:p>
        </w:tc>
      </w:tr>
      <w:tr w:rsidR="00AC23C4" w:rsidRPr="005F70FB" w14:paraId="4506D212" w14:textId="77777777" w:rsidTr="00BC00CF">
        <w:tc>
          <w:tcPr>
            <w:tcW w:w="240" w:type="dxa"/>
            <w:shd w:val="clear" w:color="auto" w:fill="auto"/>
          </w:tcPr>
          <w:p w14:paraId="20222FEE" w14:textId="77777777" w:rsidR="000F4F82" w:rsidRPr="005F70FB" w:rsidRDefault="000F4F82" w:rsidP="00A551BF">
            <w:pPr>
              <w:pStyle w:val="TableCell0-0115Break"/>
              <w:rPr>
                <w:rStyle w:val="ExampleSource"/>
              </w:rPr>
            </w:pPr>
          </w:p>
        </w:tc>
        <w:tc>
          <w:tcPr>
            <w:tcW w:w="1249" w:type="dxa"/>
            <w:shd w:val="clear" w:color="auto" w:fill="auto"/>
          </w:tcPr>
          <w:p w14:paraId="5A95798D" w14:textId="77777777" w:rsidR="000F4F82" w:rsidRPr="005F70FB" w:rsidRDefault="000F4F82" w:rsidP="00A551BF">
            <w:pPr>
              <w:pStyle w:val="TableCell0-0115Break"/>
              <w:rPr>
                <w:rStyle w:val="ChItalBold"/>
              </w:rPr>
            </w:pPr>
            <w:r w:rsidRPr="005F70FB">
              <w:rPr>
                <w:rStyle w:val="ChItalBold"/>
              </w:rPr>
              <w:t>peristiwa</w:t>
            </w:r>
          </w:p>
        </w:tc>
        <w:tc>
          <w:tcPr>
            <w:tcW w:w="1587" w:type="dxa"/>
            <w:shd w:val="clear" w:color="auto" w:fill="auto"/>
          </w:tcPr>
          <w:p w14:paraId="336509FD" w14:textId="77777777" w:rsidR="000F4F82" w:rsidRPr="005F70FB" w:rsidRDefault="000F4F82" w:rsidP="00A551BF">
            <w:pPr>
              <w:pStyle w:val="TableCell0-0115Break"/>
              <w:rPr>
                <w:rStyle w:val="ChCharisSIL"/>
              </w:rPr>
            </w:pPr>
            <w:r w:rsidRPr="005F70FB">
              <w:rPr>
                <w:rStyle w:val="ChCharisSIL"/>
              </w:rPr>
              <w:t>ˌpɛ.ɾɪs.ˈti.wa</w:t>
            </w:r>
          </w:p>
        </w:tc>
        <w:tc>
          <w:tcPr>
            <w:tcW w:w="1275" w:type="dxa"/>
            <w:shd w:val="clear" w:color="auto" w:fill="auto"/>
          </w:tcPr>
          <w:p w14:paraId="463CFAB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C6BF79B" w14:textId="77777777" w:rsidR="000F4F82" w:rsidRPr="005F70FB" w:rsidRDefault="000F4F82" w:rsidP="00A551BF">
            <w:pPr>
              <w:pStyle w:val="TableCell0-0115Break"/>
            </w:pPr>
            <w:r w:rsidRPr="005F70FB">
              <w:t>incident</w:t>
            </w:r>
          </w:p>
        </w:tc>
      </w:tr>
      <w:tr w:rsidR="00AC23C4" w:rsidRPr="005F70FB" w14:paraId="18B368FC" w14:textId="77777777" w:rsidTr="00BC00CF">
        <w:tc>
          <w:tcPr>
            <w:tcW w:w="240" w:type="dxa"/>
            <w:shd w:val="clear" w:color="auto" w:fill="auto"/>
          </w:tcPr>
          <w:p w14:paraId="31B5D16F" w14:textId="77777777" w:rsidR="000F4F82" w:rsidRPr="005F70FB" w:rsidRDefault="000F4F82" w:rsidP="00A551BF">
            <w:pPr>
              <w:pStyle w:val="TableCell0-0115Break"/>
              <w:rPr>
                <w:rStyle w:val="ExampleSource"/>
              </w:rPr>
            </w:pPr>
          </w:p>
        </w:tc>
        <w:tc>
          <w:tcPr>
            <w:tcW w:w="1249" w:type="dxa"/>
            <w:shd w:val="clear" w:color="auto" w:fill="auto"/>
          </w:tcPr>
          <w:p w14:paraId="27306173" w14:textId="77777777" w:rsidR="000F4F82" w:rsidRPr="005F70FB" w:rsidRDefault="000F4F82" w:rsidP="00A551BF">
            <w:pPr>
              <w:pStyle w:val="TableCell0-0115Break"/>
              <w:rPr>
                <w:rStyle w:val="ChItalBold"/>
              </w:rPr>
            </w:pPr>
            <w:r w:rsidRPr="005F70FB">
              <w:rPr>
                <w:rStyle w:val="ChItalBold"/>
              </w:rPr>
              <w:t>perkosa</w:t>
            </w:r>
          </w:p>
        </w:tc>
        <w:tc>
          <w:tcPr>
            <w:tcW w:w="1587" w:type="dxa"/>
            <w:shd w:val="clear" w:color="auto" w:fill="auto"/>
          </w:tcPr>
          <w:p w14:paraId="06172F41" w14:textId="77777777" w:rsidR="000F4F82" w:rsidRPr="005F70FB" w:rsidRDefault="000F4F82" w:rsidP="00A551BF">
            <w:pPr>
              <w:pStyle w:val="TableCell0-0115Break"/>
              <w:rPr>
                <w:rStyle w:val="ChCharisSIL"/>
              </w:rPr>
            </w:pPr>
            <w:r w:rsidRPr="005F70FB">
              <w:rPr>
                <w:rStyle w:val="ChCharisSIL"/>
              </w:rPr>
              <w:t>pɛ̞r.ˈkɔ.sa</w:t>
            </w:r>
          </w:p>
        </w:tc>
        <w:tc>
          <w:tcPr>
            <w:tcW w:w="1275" w:type="dxa"/>
            <w:shd w:val="clear" w:color="auto" w:fill="auto"/>
          </w:tcPr>
          <w:p w14:paraId="427C861D"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E31D489" w14:textId="77777777" w:rsidR="000F4F82" w:rsidRPr="005F70FB" w:rsidRDefault="000F4F82" w:rsidP="00A551BF">
            <w:pPr>
              <w:pStyle w:val="TableCell0-0115Break"/>
            </w:pPr>
            <w:r w:rsidRPr="005F70FB">
              <w:t>rape</w:t>
            </w:r>
          </w:p>
        </w:tc>
      </w:tr>
      <w:tr w:rsidR="00AC23C4" w:rsidRPr="005F70FB" w14:paraId="14987B6F" w14:textId="77777777" w:rsidTr="00BC00CF">
        <w:tc>
          <w:tcPr>
            <w:tcW w:w="240" w:type="dxa"/>
            <w:shd w:val="clear" w:color="auto" w:fill="auto"/>
          </w:tcPr>
          <w:p w14:paraId="35CF3D86"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6A781D70" w14:textId="77777777" w:rsidR="000F4F82" w:rsidRPr="005F70FB" w:rsidRDefault="000F4F82" w:rsidP="00A551BF">
            <w:pPr>
              <w:pStyle w:val="TableCell0-0115Break"/>
              <w:rPr>
                <w:rStyle w:val="ChItalBold"/>
              </w:rPr>
            </w:pPr>
            <w:r w:rsidRPr="005F70FB">
              <w:rPr>
                <w:rStyle w:val="ChItalBold"/>
              </w:rPr>
              <w:t>perlu</w:t>
            </w:r>
          </w:p>
        </w:tc>
        <w:tc>
          <w:tcPr>
            <w:tcW w:w="1587" w:type="dxa"/>
            <w:shd w:val="clear" w:color="auto" w:fill="auto"/>
          </w:tcPr>
          <w:p w14:paraId="1D0E30C6" w14:textId="77777777" w:rsidR="000F4F82" w:rsidRPr="005F70FB" w:rsidRDefault="000F4F82" w:rsidP="00A551BF">
            <w:pPr>
              <w:pStyle w:val="TableCell0-0115Break"/>
              <w:rPr>
                <w:rStyle w:val="ChCharisSIL"/>
              </w:rPr>
            </w:pPr>
            <w:r w:rsidRPr="005F70FB">
              <w:rPr>
                <w:rStyle w:val="ChCharisSIL"/>
              </w:rPr>
              <w:t>pɛ̞r.ˈlu</w:t>
            </w:r>
          </w:p>
        </w:tc>
        <w:tc>
          <w:tcPr>
            <w:tcW w:w="1275" w:type="dxa"/>
            <w:shd w:val="clear" w:color="auto" w:fill="auto"/>
          </w:tcPr>
          <w:p w14:paraId="4471E2A9"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60115937" w14:textId="77777777" w:rsidR="000F4F82" w:rsidRPr="005F70FB" w:rsidRDefault="000F4F82" w:rsidP="00A551BF">
            <w:pPr>
              <w:pStyle w:val="TableCell0-0115Break"/>
            </w:pPr>
            <w:r w:rsidRPr="005F70FB">
              <w:t>need</w:t>
            </w:r>
          </w:p>
        </w:tc>
      </w:tr>
      <w:tr w:rsidR="00AC23C4" w:rsidRPr="005F70FB" w14:paraId="2908A6E0" w14:textId="77777777" w:rsidTr="00BC00CF">
        <w:tc>
          <w:tcPr>
            <w:tcW w:w="240" w:type="dxa"/>
            <w:shd w:val="clear" w:color="auto" w:fill="auto"/>
          </w:tcPr>
          <w:p w14:paraId="38C40CBE" w14:textId="77777777" w:rsidR="000F4F82" w:rsidRPr="005F70FB" w:rsidRDefault="000F4F82" w:rsidP="00A551BF">
            <w:pPr>
              <w:pStyle w:val="TableCell0-0115Break"/>
              <w:rPr>
                <w:rStyle w:val="ExampleSource"/>
              </w:rPr>
            </w:pPr>
          </w:p>
        </w:tc>
        <w:tc>
          <w:tcPr>
            <w:tcW w:w="1249" w:type="dxa"/>
            <w:shd w:val="clear" w:color="auto" w:fill="auto"/>
          </w:tcPr>
          <w:p w14:paraId="5429B06F" w14:textId="77777777" w:rsidR="000F4F82" w:rsidRPr="005F70FB" w:rsidRDefault="000F4F82" w:rsidP="00A551BF">
            <w:pPr>
              <w:pStyle w:val="TableCell0-0115Break"/>
              <w:rPr>
                <w:rStyle w:val="ChItalBold"/>
              </w:rPr>
            </w:pPr>
            <w:r w:rsidRPr="005F70FB">
              <w:rPr>
                <w:rStyle w:val="ChItalBold"/>
              </w:rPr>
              <w:t>permanen</w:t>
            </w:r>
          </w:p>
        </w:tc>
        <w:tc>
          <w:tcPr>
            <w:tcW w:w="1587" w:type="dxa"/>
            <w:shd w:val="clear" w:color="auto" w:fill="auto"/>
          </w:tcPr>
          <w:p w14:paraId="5E62833D" w14:textId="77777777" w:rsidR="000F4F82" w:rsidRPr="005F70FB" w:rsidRDefault="000F4F82" w:rsidP="00A551BF">
            <w:pPr>
              <w:pStyle w:val="TableCell0-0115Break"/>
              <w:rPr>
                <w:rStyle w:val="ChCharisSIL"/>
              </w:rPr>
            </w:pPr>
            <w:r w:rsidRPr="005F70FB">
              <w:rPr>
                <w:rStyle w:val="ChCharisSIL"/>
              </w:rPr>
              <w:t>pɛ̞r.ˈma.nɛ̞n</w:t>
            </w:r>
          </w:p>
        </w:tc>
        <w:tc>
          <w:tcPr>
            <w:tcW w:w="1275" w:type="dxa"/>
            <w:shd w:val="clear" w:color="auto" w:fill="auto"/>
          </w:tcPr>
          <w:p w14:paraId="0451B11A"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4D03E22D" w14:textId="77777777" w:rsidR="000F4F82" w:rsidRPr="005F70FB" w:rsidRDefault="000F4F82" w:rsidP="00A551BF">
            <w:pPr>
              <w:pStyle w:val="TableCell0-0115Break"/>
            </w:pPr>
            <w:r w:rsidRPr="005F70FB">
              <w:t>be permanent</w:t>
            </w:r>
          </w:p>
        </w:tc>
      </w:tr>
      <w:tr w:rsidR="00AC23C4" w:rsidRPr="005F70FB" w14:paraId="7826179B" w14:textId="77777777" w:rsidTr="00BC00CF">
        <w:tc>
          <w:tcPr>
            <w:tcW w:w="240" w:type="dxa"/>
            <w:shd w:val="clear" w:color="auto" w:fill="auto"/>
          </w:tcPr>
          <w:p w14:paraId="4BF6A0A3" w14:textId="77777777" w:rsidR="000F4F82" w:rsidRPr="005F70FB" w:rsidRDefault="000F4F82" w:rsidP="00A551BF">
            <w:pPr>
              <w:pStyle w:val="TableCell0-0115Break"/>
              <w:rPr>
                <w:rStyle w:val="ExampleSource"/>
              </w:rPr>
            </w:pPr>
          </w:p>
        </w:tc>
        <w:tc>
          <w:tcPr>
            <w:tcW w:w="1249" w:type="dxa"/>
            <w:shd w:val="clear" w:color="auto" w:fill="auto"/>
          </w:tcPr>
          <w:p w14:paraId="4F7D6F12" w14:textId="77777777" w:rsidR="000F4F82" w:rsidRPr="005F70FB" w:rsidRDefault="000F4F82" w:rsidP="00A551BF">
            <w:pPr>
              <w:pStyle w:val="TableCell0-0115Break"/>
              <w:rPr>
                <w:rStyle w:val="ChItalBold"/>
              </w:rPr>
            </w:pPr>
            <w:r w:rsidRPr="005F70FB">
              <w:rPr>
                <w:rStyle w:val="ChItalBold"/>
              </w:rPr>
              <w:t>permisi</w:t>
            </w:r>
          </w:p>
        </w:tc>
        <w:tc>
          <w:tcPr>
            <w:tcW w:w="1587" w:type="dxa"/>
            <w:shd w:val="clear" w:color="auto" w:fill="auto"/>
          </w:tcPr>
          <w:p w14:paraId="1A1AE7EC" w14:textId="77777777" w:rsidR="000F4F82" w:rsidRPr="005F70FB" w:rsidRDefault="000F4F82" w:rsidP="00A551BF">
            <w:pPr>
              <w:pStyle w:val="TableCell0-0115Break"/>
              <w:rPr>
                <w:rStyle w:val="ChCharisSIL"/>
              </w:rPr>
            </w:pPr>
            <w:r w:rsidRPr="005F70FB">
              <w:rPr>
                <w:rStyle w:val="ChCharisSIL"/>
              </w:rPr>
              <w:t>pɛ̞r.ˈmi.si</w:t>
            </w:r>
          </w:p>
        </w:tc>
        <w:tc>
          <w:tcPr>
            <w:tcW w:w="1275" w:type="dxa"/>
            <w:shd w:val="clear" w:color="auto" w:fill="auto"/>
          </w:tcPr>
          <w:p w14:paraId="15400F2B"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5592B492" w14:textId="77777777" w:rsidR="000F4F82" w:rsidRPr="005F70FB" w:rsidRDefault="000F4F82" w:rsidP="00A551BF">
            <w:pPr>
              <w:pStyle w:val="TableCell0-0115Break"/>
            </w:pPr>
            <w:r w:rsidRPr="005F70FB">
              <w:t>ask permission</w:t>
            </w:r>
          </w:p>
        </w:tc>
      </w:tr>
      <w:tr w:rsidR="00AC23C4" w:rsidRPr="005F70FB" w14:paraId="1B4BE49C" w14:textId="77777777" w:rsidTr="00BC00CF">
        <w:tc>
          <w:tcPr>
            <w:tcW w:w="240" w:type="dxa"/>
            <w:shd w:val="clear" w:color="auto" w:fill="auto"/>
          </w:tcPr>
          <w:p w14:paraId="68649BF4"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6BFC936" w14:textId="77777777" w:rsidR="000F4F82" w:rsidRPr="005F70FB" w:rsidRDefault="000F4F82" w:rsidP="00A551BF">
            <w:pPr>
              <w:pStyle w:val="TableCell0-0115Break"/>
              <w:rPr>
                <w:rStyle w:val="ChItalBold"/>
              </w:rPr>
            </w:pPr>
            <w:r w:rsidRPr="005F70FB">
              <w:rPr>
                <w:rStyle w:val="ChItalBold"/>
              </w:rPr>
              <w:t>persen</w:t>
            </w:r>
          </w:p>
        </w:tc>
        <w:tc>
          <w:tcPr>
            <w:tcW w:w="1587" w:type="dxa"/>
            <w:shd w:val="clear" w:color="auto" w:fill="auto"/>
          </w:tcPr>
          <w:p w14:paraId="36971A33" w14:textId="77777777" w:rsidR="000F4F82" w:rsidRPr="005F70FB" w:rsidRDefault="000F4F82" w:rsidP="00A551BF">
            <w:pPr>
              <w:pStyle w:val="TableCell0-0115Break"/>
              <w:rPr>
                <w:rStyle w:val="ChCharisSIL"/>
              </w:rPr>
            </w:pPr>
            <w:r w:rsidRPr="005F70FB">
              <w:rPr>
                <w:rStyle w:val="ChCharisSIL"/>
              </w:rPr>
              <w:t>pɛ̞r.ˈsɛ̞n</w:t>
            </w:r>
          </w:p>
        </w:tc>
        <w:tc>
          <w:tcPr>
            <w:tcW w:w="1275" w:type="dxa"/>
            <w:shd w:val="clear" w:color="auto" w:fill="auto"/>
          </w:tcPr>
          <w:p w14:paraId="5DD4DA7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9CEBD95" w14:textId="77777777" w:rsidR="000F4F82" w:rsidRPr="005F70FB" w:rsidRDefault="000F4F82" w:rsidP="00A551BF">
            <w:pPr>
              <w:pStyle w:val="TableCell0-0115Break"/>
            </w:pPr>
            <w:r w:rsidRPr="005F70FB">
              <w:t>percent</w:t>
            </w:r>
          </w:p>
        </w:tc>
      </w:tr>
      <w:tr w:rsidR="00AC23C4" w:rsidRPr="005F70FB" w14:paraId="447D2293" w14:textId="77777777" w:rsidTr="00BC00CF">
        <w:tc>
          <w:tcPr>
            <w:tcW w:w="240" w:type="dxa"/>
            <w:shd w:val="clear" w:color="auto" w:fill="auto"/>
          </w:tcPr>
          <w:p w14:paraId="498DE23A"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632CB5B1" w14:textId="77777777" w:rsidR="000F4F82" w:rsidRPr="005F70FB" w:rsidRDefault="000F4F82" w:rsidP="00A551BF">
            <w:pPr>
              <w:pStyle w:val="TableCell0-0115Break"/>
              <w:rPr>
                <w:rStyle w:val="ChItalBold"/>
              </w:rPr>
            </w:pPr>
            <w:r w:rsidRPr="005F70FB">
              <w:rPr>
                <w:rStyle w:val="ChItalBold"/>
              </w:rPr>
              <w:t>persis</w:t>
            </w:r>
          </w:p>
        </w:tc>
        <w:tc>
          <w:tcPr>
            <w:tcW w:w="1587" w:type="dxa"/>
            <w:shd w:val="clear" w:color="auto" w:fill="auto"/>
          </w:tcPr>
          <w:p w14:paraId="45433359" w14:textId="77777777" w:rsidR="000F4F82" w:rsidRPr="005F70FB" w:rsidRDefault="000F4F82" w:rsidP="00A551BF">
            <w:pPr>
              <w:pStyle w:val="TableCell0-0115Break"/>
              <w:rPr>
                <w:rStyle w:val="ChCharisSIL"/>
              </w:rPr>
            </w:pPr>
            <w:r w:rsidRPr="005F70FB">
              <w:rPr>
                <w:rStyle w:val="ChCharisSIL"/>
              </w:rPr>
              <w:t>pɛ̞r.ˈsɪs</w:t>
            </w:r>
          </w:p>
        </w:tc>
        <w:tc>
          <w:tcPr>
            <w:tcW w:w="1275" w:type="dxa"/>
            <w:shd w:val="clear" w:color="auto" w:fill="auto"/>
          </w:tcPr>
          <w:p w14:paraId="3E15B453"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1B3A992" w14:textId="77777777" w:rsidR="000F4F82" w:rsidRPr="005F70FB" w:rsidRDefault="000F4F82" w:rsidP="00A551BF">
            <w:pPr>
              <w:pStyle w:val="TableCell0-0115Break"/>
            </w:pPr>
            <w:r w:rsidRPr="005F70FB">
              <w:t>be precise</w:t>
            </w:r>
          </w:p>
        </w:tc>
      </w:tr>
      <w:tr w:rsidR="00AC23C4" w:rsidRPr="005F70FB" w14:paraId="30C1FAC8" w14:textId="77777777" w:rsidTr="00BC00CF">
        <w:tc>
          <w:tcPr>
            <w:tcW w:w="240" w:type="dxa"/>
            <w:shd w:val="clear" w:color="auto" w:fill="auto"/>
          </w:tcPr>
          <w:p w14:paraId="0FA447C2" w14:textId="77777777" w:rsidR="000F4F82" w:rsidRPr="005F70FB" w:rsidRDefault="000F4F82" w:rsidP="00A551BF">
            <w:pPr>
              <w:pStyle w:val="TableCell0-0115Break"/>
              <w:rPr>
                <w:rStyle w:val="ExampleSource"/>
              </w:rPr>
            </w:pPr>
          </w:p>
        </w:tc>
        <w:tc>
          <w:tcPr>
            <w:tcW w:w="1249" w:type="dxa"/>
            <w:shd w:val="clear" w:color="auto" w:fill="auto"/>
          </w:tcPr>
          <w:p w14:paraId="2C619599" w14:textId="77777777" w:rsidR="000F4F82" w:rsidRPr="005F70FB" w:rsidRDefault="000F4F82" w:rsidP="00A551BF">
            <w:pPr>
              <w:pStyle w:val="TableCell0-0115Break"/>
              <w:rPr>
                <w:rStyle w:val="ChItalBold"/>
              </w:rPr>
            </w:pPr>
            <w:r w:rsidRPr="005F70FB">
              <w:rPr>
                <w:rStyle w:val="ChItalBold"/>
              </w:rPr>
              <w:t>pertama</w:t>
            </w:r>
          </w:p>
        </w:tc>
        <w:tc>
          <w:tcPr>
            <w:tcW w:w="1587" w:type="dxa"/>
            <w:shd w:val="clear" w:color="auto" w:fill="auto"/>
          </w:tcPr>
          <w:p w14:paraId="36B4EA4C" w14:textId="77777777" w:rsidR="000F4F82" w:rsidRPr="005F70FB" w:rsidRDefault="000F4F82" w:rsidP="00A551BF">
            <w:pPr>
              <w:pStyle w:val="TableCell0-0115Break"/>
              <w:rPr>
                <w:rStyle w:val="ChCharisSIL"/>
              </w:rPr>
            </w:pPr>
            <w:r w:rsidRPr="005F70FB">
              <w:rPr>
                <w:rStyle w:val="ChCharisSIL"/>
              </w:rPr>
              <w:t>pɛ̞r.ˈta.ma</w:t>
            </w:r>
          </w:p>
        </w:tc>
        <w:tc>
          <w:tcPr>
            <w:tcW w:w="1275" w:type="dxa"/>
            <w:shd w:val="clear" w:color="auto" w:fill="auto"/>
          </w:tcPr>
          <w:p w14:paraId="558D25AC" w14:textId="77777777" w:rsidR="000F4F82" w:rsidRPr="005F70FB" w:rsidRDefault="000F4F82" w:rsidP="00A551BF">
            <w:pPr>
              <w:pStyle w:val="TableCell0-0115Break"/>
              <w:rPr>
                <w:rStyle w:val="ChSmallCaps"/>
              </w:rPr>
            </w:pPr>
            <w:r w:rsidRPr="005F70FB">
              <w:rPr>
                <w:rStyle w:val="ChSmallCaps"/>
              </w:rPr>
              <w:t>num.o</w:t>
            </w:r>
          </w:p>
        </w:tc>
        <w:tc>
          <w:tcPr>
            <w:tcW w:w="2379" w:type="dxa"/>
            <w:shd w:val="clear" w:color="auto" w:fill="auto"/>
          </w:tcPr>
          <w:p w14:paraId="22EB1CF0" w14:textId="77777777" w:rsidR="000F4F82" w:rsidRPr="005F70FB" w:rsidRDefault="000F4F82" w:rsidP="00A551BF">
            <w:pPr>
              <w:pStyle w:val="TableCell0-0115Break"/>
            </w:pPr>
            <w:r w:rsidRPr="005F70FB">
              <w:t>first</w:t>
            </w:r>
          </w:p>
        </w:tc>
      </w:tr>
      <w:tr w:rsidR="00AC23C4" w:rsidRPr="005F70FB" w14:paraId="288EE94C" w14:textId="77777777" w:rsidTr="00BC00CF">
        <w:tc>
          <w:tcPr>
            <w:tcW w:w="240" w:type="dxa"/>
            <w:shd w:val="clear" w:color="auto" w:fill="auto"/>
          </w:tcPr>
          <w:p w14:paraId="1CBE8B19" w14:textId="77777777" w:rsidR="000F4F82" w:rsidRPr="005F70FB" w:rsidRDefault="000F4F82" w:rsidP="00A551BF">
            <w:pPr>
              <w:pStyle w:val="TableCell0-0115Break"/>
              <w:rPr>
                <w:rStyle w:val="ExampleSource"/>
              </w:rPr>
            </w:pPr>
          </w:p>
        </w:tc>
        <w:tc>
          <w:tcPr>
            <w:tcW w:w="1249" w:type="dxa"/>
            <w:shd w:val="clear" w:color="auto" w:fill="auto"/>
          </w:tcPr>
          <w:p w14:paraId="54EAF9A6" w14:textId="77777777" w:rsidR="000F4F82" w:rsidRPr="005F70FB" w:rsidRDefault="000F4F82" w:rsidP="00A551BF">
            <w:pPr>
              <w:pStyle w:val="TableCell0-0115Break"/>
              <w:rPr>
                <w:rStyle w:val="ChItalBold"/>
              </w:rPr>
            </w:pPr>
            <w:r w:rsidRPr="005F70FB">
              <w:rPr>
                <w:rStyle w:val="ChItalBold"/>
              </w:rPr>
              <w:t>pesta</w:t>
            </w:r>
          </w:p>
        </w:tc>
        <w:tc>
          <w:tcPr>
            <w:tcW w:w="1587" w:type="dxa"/>
            <w:shd w:val="clear" w:color="auto" w:fill="auto"/>
          </w:tcPr>
          <w:p w14:paraId="55783EA7" w14:textId="77777777" w:rsidR="000F4F82" w:rsidRPr="005F70FB" w:rsidRDefault="000F4F82" w:rsidP="00A551BF">
            <w:pPr>
              <w:pStyle w:val="TableCell0-0115Break"/>
              <w:rPr>
                <w:rStyle w:val="ChCharisSIL"/>
              </w:rPr>
            </w:pPr>
            <w:r w:rsidRPr="005F70FB">
              <w:rPr>
                <w:rStyle w:val="ChCharisSIL"/>
              </w:rPr>
              <w:t>ˈpɛ̞s.ta</w:t>
            </w:r>
          </w:p>
        </w:tc>
        <w:tc>
          <w:tcPr>
            <w:tcW w:w="1275" w:type="dxa"/>
            <w:shd w:val="clear" w:color="auto" w:fill="auto"/>
          </w:tcPr>
          <w:p w14:paraId="0108755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C8A814B" w14:textId="77777777" w:rsidR="000F4F82" w:rsidRPr="005F70FB" w:rsidRDefault="000F4F82" w:rsidP="00A551BF">
            <w:pPr>
              <w:pStyle w:val="TableCell0-0115Break"/>
            </w:pPr>
            <w:r w:rsidRPr="005F70FB">
              <w:t>party</w:t>
            </w:r>
          </w:p>
        </w:tc>
      </w:tr>
      <w:tr w:rsidR="00AC23C4" w:rsidRPr="005F70FB" w14:paraId="28FAA4D7" w14:textId="77777777" w:rsidTr="00BC00CF">
        <w:tc>
          <w:tcPr>
            <w:tcW w:w="240" w:type="dxa"/>
            <w:shd w:val="clear" w:color="auto" w:fill="auto"/>
          </w:tcPr>
          <w:p w14:paraId="0D98DFC1"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3CCCAC1B" w14:textId="77777777" w:rsidR="000F4F82" w:rsidRPr="005F70FB" w:rsidRDefault="000F4F82" w:rsidP="00A551BF">
            <w:pPr>
              <w:pStyle w:val="TableCell0-0115Break"/>
              <w:rPr>
                <w:rStyle w:val="ChItalBold"/>
              </w:rPr>
            </w:pPr>
            <w:r w:rsidRPr="005F70FB">
              <w:rPr>
                <w:rStyle w:val="ChItalBold"/>
              </w:rPr>
              <w:t>peta</w:t>
            </w:r>
          </w:p>
        </w:tc>
        <w:tc>
          <w:tcPr>
            <w:tcW w:w="1587" w:type="dxa"/>
            <w:shd w:val="clear" w:color="auto" w:fill="auto"/>
          </w:tcPr>
          <w:p w14:paraId="12F35C1B" w14:textId="77777777" w:rsidR="000F4F82" w:rsidRPr="005F70FB" w:rsidRDefault="000F4F82" w:rsidP="00A551BF">
            <w:pPr>
              <w:pStyle w:val="TableCell0-0115Break"/>
              <w:rPr>
                <w:rStyle w:val="ChCharisSIL"/>
              </w:rPr>
            </w:pPr>
            <w:r w:rsidRPr="005F70FB">
              <w:rPr>
                <w:rStyle w:val="ChCharisSIL"/>
              </w:rPr>
              <w:t>pɛ.ˈta</w:t>
            </w:r>
          </w:p>
        </w:tc>
        <w:tc>
          <w:tcPr>
            <w:tcW w:w="1275" w:type="dxa"/>
            <w:shd w:val="clear" w:color="auto" w:fill="auto"/>
          </w:tcPr>
          <w:p w14:paraId="1D21388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E832A4E" w14:textId="77777777" w:rsidR="000F4F82" w:rsidRPr="005F70FB" w:rsidRDefault="000F4F82" w:rsidP="00A551BF">
            <w:pPr>
              <w:pStyle w:val="TableCell0-0115Break"/>
            </w:pPr>
            <w:r w:rsidRPr="005F70FB">
              <w:t>map</w:t>
            </w:r>
          </w:p>
        </w:tc>
      </w:tr>
      <w:tr w:rsidR="00AC23C4" w:rsidRPr="005F70FB" w14:paraId="7808778C" w14:textId="77777777" w:rsidTr="00BC00CF">
        <w:tc>
          <w:tcPr>
            <w:tcW w:w="240" w:type="dxa"/>
            <w:shd w:val="clear" w:color="auto" w:fill="auto"/>
          </w:tcPr>
          <w:p w14:paraId="32928FEB"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3BA7EC9C" w14:textId="77777777" w:rsidR="000F4F82" w:rsidRPr="005F70FB" w:rsidRDefault="000F4F82" w:rsidP="00A551BF">
            <w:pPr>
              <w:pStyle w:val="TableCell0-0115Break"/>
              <w:rPr>
                <w:rStyle w:val="ChItalBold"/>
              </w:rPr>
            </w:pPr>
            <w:r w:rsidRPr="005F70FB">
              <w:rPr>
                <w:rStyle w:val="ChItalBold"/>
              </w:rPr>
              <w:t>peti</w:t>
            </w:r>
          </w:p>
        </w:tc>
        <w:tc>
          <w:tcPr>
            <w:tcW w:w="1587" w:type="dxa"/>
            <w:shd w:val="clear" w:color="auto" w:fill="auto"/>
          </w:tcPr>
          <w:p w14:paraId="342CE607" w14:textId="77777777" w:rsidR="000F4F82" w:rsidRPr="005F70FB" w:rsidRDefault="000F4F82" w:rsidP="00A551BF">
            <w:pPr>
              <w:pStyle w:val="TableCell0-0115Break"/>
              <w:rPr>
                <w:rStyle w:val="ChCharisSIL"/>
              </w:rPr>
            </w:pPr>
            <w:r w:rsidRPr="005F70FB">
              <w:rPr>
                <w:rStyle w:val="ChCharisSIL"/>
              </w:rPr>
              <w:t>pɛ.ˈti</w:t>
            </w:r>
          </w:p>
        </w:tc>
        <w:tc>
          <w:tcPr>
            <w:tcW w:w="1275" w:type="dxa"/>
            <w:shd w:val="clear" w:color="auto" w:fill="auto"/>
          </w:tcPr>
          <w:p w14:paraId="39816DB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55AD0C9" w14:textId="77777777" w:rsidR="000F4F82" w:rsidRPr="005F70FB" w:rsidRDefault="000F4F82" w:rsidP="00A551BF">
            <w:pPr>
              <w:pStyle w:val="TableCell0-0115Break"/>
            </w:pPr>
            <w:r w:rsidRPr="005F70FB">
              <w:t>box</w:t>
            </w:r>
          </w:p>
        </w:tc>
      </w:tr>
      <w:tr w:rsidR="00AC23C4" w:rsidRPr="005F70FB" w14:paraId="3860A95D" w14:textId="77777777" w:rsidTr="00BC00CF">
        <w:tc>
          <w:tcPr>
            <w:tcW w:w="240" w:type="dxa"/>
            <w:shd w:val="clear" w:color="auto" w:fill="auto"/>
          </w:tcPr>
          <w:p w14:paraId="77DF2F77"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82CE0F1" w14:textId="77777777" w:rsidR="000F4F82" w:rsidRPr="005F70FB" w:rsidRDefault="000F4F82" w:rsidP="00A551BF">
            <w:pPr>
              <w:pStyle w:val="TableCell0-0115Break"/>
              <w:rPr>
                <w:rStyle w:val="ChItalBold"/>
              </w:rPr>
            </w:pPr>
            <w:r w:rsidRPr="005F70FB">
              <w:rPr>
                <w:rStyle w:val="ChItalBold"/>
              </w:rPr>
              <w:t>petromaks</w:t>
            </w:r>
          </w:p>
        </w:tc>
        <w:tc>
          <w:tcPr>
            <w:tcW w:w="1587" w:type="dxa"/>
            <w:shd w:val="clear" w:color="auto" w:fill="auto"/>
          </w:tcPr>
          <w:p w14:paraId="7CBE4900" w14:textId="77777777" w:rsidR="000F4F82" w:rsidRPr="005F70FB" w:rsidRDefault="000F4F82" w:rsidP="00A551BF">
            <w:pPr>
              <w:pStyle w:val="TableCell0-0115Break"/>
              <w:rPr>
                <w:rStyle w:val="ChCharisSIL"/>
              </w:rPr>
            </w:pPr>
            <w:r w:rsidRPr="005F70FB">
              <w:rPr>
                <w:rStyle w:val="ChCharisSIL"/>
              </w:rPr>
              <w:t>ˌpɛ.tɾɔ.ˈmɐks</w:t>
            </w:r>
          </w:p>
        </w:tc>
        <w:tc>
          <w:tcPr>
            <w:tcW w:w="1275" w:type="dxa"/>
            <w:shd w:val="clear" w:color="auto" w:fill="auto"/>
          </w:tcPr>
          <w:p w14:paraId="2B0381D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0989388" w14:textId="77777777" w:rsidR="000F4F82" w:rsidRPr="005F70FB" w:rsidRDefault="000F4F82" w:rsidP="00A551BF">
            <w:pPr>
              <w:pStyle w:val="TableCell0-0115Break"/>
            </w:pPr>
            <w:r w:rsidRPr="005F70FB">
              <w:t>kerosene lantern</w:t>
            </w:r>
          </w:p>
        </w:tc>
      </w:tr>
      <w:tr w:rsidR="00AC23C4" w:rsidRPr="005F70FB" w14:paraId="5C845F12" w14:textId="77777777" w:rsidTr="00BC00CF">
        <w:tc>
          <w:tcPr>
            <w:tcW w:w="240" w:type="dxa"/>
            <w:shd w:val="clear" w:color="auto" w:fill="auto"/>
          </w:tcPr>
          <w:p w14:paraId="6F4E3045" w14:textId="77777777" w:rsidR="000F4F82" w:rsidRPr="005F70FB" w:rsidRDefault="000F4F82" w:rsidP="00A551BF">
            <w:pPr>
              <w:pStyle w:val="TableCell0-0115Break"/>
              <w:rPr>
                <w:rStyle w:val="ExampleSource"/>
              </w:rPr>
            </w:pPr>
          </w:p>
        </w:tc>
        <w:tc>
          <w:tcPr>
            <w:tcW w:w="1249" w:type="dxa"/>
            <w:shd w:val="clear" w:color="auto" w:fill="auto"/>
          </w:tcPr>
          <w:p w14:paraId="259EBEF4" w14:textId="77777777" w:rsidR="000F4F82" w:rsidRPr="005F70FB" w:rsidRDefault="000F4F82" w:rsidP="00A551BF">
            <w:pPr>
              <w:pStyle w:val="TableCell0-0115Break"/>
              <w:rPr>
                <w:rStyle w:val="ChItalBold"/>
              </w:rPr>
            </w:pPr>
            <w:r w:rsidRPr="005F70FB">
              <w:rPr>
                <w:rStyle w:val="ChItalBold"/>
              </w:rPr>
              <w:t>piara</w:t>
            </w:r>
          </w:p>
        </w:tc>
        <w:tc>
          <w:tcPr>
            <w:tcW w:w="1587" w:type="dxa"/>
            <w:shd w:val="clear" w:color="auto" w:fill="auto"/>
          </w:tcPr>
          <w:p w14:paraId="56106218" w14:textId="77777777" w:rsidR="000F4F82" w:rsidRPr="005F70FB" w:rsidRDefault="000F4F82" w:rsidP="00A551BF">
            <w:pPr>
              <w:pStyle w:val="TableCell0-0115Break"/>
              <w:rPr>
                <w:rStyle w:val="ChCharisSIL"/>
              </w:rPr>
            </w:pPr>
            <w:r w:rsidRPr="005F70FB">
              <w:rPr>
                <w:rStyle w:val="ChCharisSIL"/>
              </w:rPr>
              <w:t>pi.ˈa.ɾa</w:t>
            </w:r>
          </w:p>
        </w:tc>
        <w:tc>
          <w:tcPr>
            <w:tcW w:w="1275" w:type="dxa"/>
            <w:shd w:val="clear" w:color="auto" w:fill="auto"/>
          </w:tcPr>
          <w:p w14:paraId="4D90092F"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9BD4171" w14:textId="77777777" w:rsidR="000F4F82" w:rsidRPr="005F70FB" w:rsidRDefault="000F4F82" w:rsidP="00A551BF">
            <w:pPr>
              <w:pStyle w:val="TableCell0-0115Break"/>
            </w:pPr>
            <w:r w:rsidRPr="005F70FB">
              <w:t>raise</w:t>
            </w:r>
          </w:p>
        </w:tc>
      </w:tr>
      <w:tr w:rsidR="00AC23C4" w:rsidRPr="005F70FB" w14:paraId="14E45759" w14:textId="77777777" w:rsidTr="00BC00CF">
        <w:tc>
          <w:tcPr>
            <w:tcW w:w="240" w:type="dxa"/>
            <w:shd w:val="clear" w:color="auto" w:fill="auto"/>
          </w:tcPr>
          <w:p w14:paraId="5D401944" w14:textId="77777777" w:rsidR="000F4F82" w:rsidRPr="005F70FB" w:rsidRDefault="000F4F82" w:rsidP="00A551BF">
            <w:pPr>
              <w:pStyle w:val="TableCell0-0115Break"/>
              <w:rPr>
                <w:rStyle w:val="ExampleSource"/>
              </w:rPr>
            </w:pPr>
          </w:p>
        </w:tc>
        <w:tc>
          <w:tcPr>
            <w:tcW w:w="1249" w:type="dxa"/>
            <w:shd w:val="clear" w:color="auto" w:fill="auto"/>
          </w:tcPr>
          <w:p w14:paraId="7F163CD6" w14:textId="77777777" w:rsidR="000F4F82" w:rsidRPr="005F70FB" w:rsidRDefault="000F4F82" w:rsidP="00A551BF">
            <w:pPr>
              <w:pStyle w:val="TableCell0-0115Break"/>
              <w:rPr>
                <w:rStyle w:val="ChItalBold"/>
              </w:rPr>
            </w:pPr>
            <w:r w:rsidRPr="005F70FB">
              <w:rPr>
                <w:rStyle w:val="ChItalBold"/>
              </w:rPr>
              <w:t>pikir</w:t>
            </w:r>
          </w:p>
        </w:tc>
        <w:tc>
          <w:tcPr>
            <w:tcW w:w="1587" w:type="dxa"/>
            <w:shd w:val="clear" w:color="auto" w:fill="auto"/>
          </w:tcPr>
          <w:p w14:paraId="1328D69B" w14:textId="77777777" w:rsidR="000F4F82" w:rsidRPr="005F70FB" w:rsidRDefault="000F4F82" w:rsidP="00A551BF">
            <w:pPr>
              <w:pStyle w:val="TableCell0-0115Break"/>
              <w:rPr>
                <w:rStyle w:val="ChCharisSIL"/>
              </w:rPr>
            </w:pPr>
            <w:r w:rsidRPr="005F70FB">
              <w:rPr>
                <w:rStyle w:val="ChCharisSIL"/>
              </w:rPr>
              <w:t>ˈpi.kɪr</w:t>
            </w:r>
          </w:p>
        </w:tc>
        <w:tc>
          <w:tcPr>
            <w:tcW w:w="1275" w:type="dxa"/>
            <w:shd w:val="clear" w:color="auto" w:fill="auto"/>
          </w:tcPr>
          <w:p w14:paraId="20BDAB56"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762D078" w14:textId="459EA1B3" w:rsidR="000F4F82" w:rsidRPr="005F70FB" w:rsidRDefault="000F4F82" w:rsidP="00A551BF">
            <w:pPr>
              <w:pStyle w:val="TableCell0-0115Break"/>
            </w:pPr>
            <w:r w:rsidRPr="005F70FB">
              <w:t>think</w:t>
            </w:r>
          </w:p>
        </w:tc>
      </w:tr>
      <w:tr w:rsidR="00AC23C4" w:rsidRPr="005F70FB" w14:paraId="0BF9030E" w14:textId="77777777" w:rsidTr="00BC00CF">
        <w:tc>
          <w:tcPr>
            <w:tcW w:w="240" w:type="dxa"/>
            <w:shd w:val="clear" w:color="auto" w:fill="auto"/>
          </w:tcPr>
          <w:p w14:paraId="16F7BD50" w14:textId="77777777" w:rsidR="000F4F82" w:rsidRPr="005F70FB" w:rsidRDefault="000F4F82" w:rsidP="00A551BF">
            <w:pPr>
              <w:pStyle w:val="TableCell0-0115Break"/>
              <w:rPr>
                <w:rStyle w:val="ExampleSource"/>
              </w:rPr>
            </w:pPr>
          </w:p>
        </w:tc>
        <w:tc>
          <w:tcPr>
            <w:tcW w:w="1249" w:type="dxa"/>
            <w:shd w:val="clear" w:color="auto" w:fill="auto"/>
          </w:tcPr>
          <w:p w14:paraId="39266095" w14:textId="77777777" w:rsidR="000F4F82" w:rsidRPr="005F70FB" w:rsidRDefault="000F4F82" w:rsidP="00A551BF">
            <w:pPr>
              <w:pStyle w:val="TableCell0-0115Break"/>
              <w:rPr>
                <w:rStyle w:val="ChItalBold"/>
              </w:rPr>
            </w:pPr>
            <w:r w:rsidRPr="005F70FB">
              <w:rPr>
                <w:rStyle w:val="ChItalBold"/>
              </w:rPr>
              <w:t>piknik</w:t>
            </w:r>
          </w:p>
        </w:tc>
        <w:tc>
          <w:tcPr>
            <w:tcW w:w="1587" w:type="dxa"/>
            <w:shd w:val="clear" w:color="auto" w:fill="auto"/>
          </w:tcPr>
          <w:p w14:paraId="105408A7" w14:textId="77777777" w:rsidR="000F4F82" w:rsidRPr="005F70FB" w:rsidRDefault="000F4F82" w:rsidP="00A551BF">
            <w:pPr>
              <w:pStyle w:val="TableCell0-0115Break"/>
              <w:rPr>
                <w:rStyle w:val="ChCharisSIL"/>
              </w:rPr>
            </w:pPr>
            <w:r w:rsidRPr="005F70FB">
              <w:rPr>
                <w:rStyle w:val="ChCharisSIL"/>
              </w:rPr>
              <w:t>ˈpɪk̚.nɪk̚</w:t>
            </w:r>
          </w:p>
        </w:tc>
        <w:tc>
          <w:tcPr>
            <w:tcW w:w="1275" w:type="dxa"/>
            <w:shd w:val="clear" w:color="auto" w:fill="auto"/>
          </w:tcPr>
          <w:p w14:paraId="02DC9DF4"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64A43E5B" w14:textId="77777777" w:rsidR="000F4F82" w:rsidRPr="005F70FB" w:rsidRDefault="000F4F82" w:rsidP="00A551BF">
            <w:pPr>
              <w:pStyle w:val="TableCell0-0115Break"/>
            </w:pPr>
            <w:r w:rsidRPr="005F70FB">
              <w:t>picnic</w:t>
            </w:r>
          </w:p>
        </w:tc>
      </w:tr>
      <w:tr w:rsidR="00AC23C4" w:rsidRPr="005F70FB" w14:paraId="42618DC6" w14:textId="77777777" w:rsidTr="00BC00CF">
        <w:tc>
          <w:tcPr>
            <w:tcW w:w="240" w:type="dxa"/>
            <w:shd w:val="clear" w:color="auto" w:fill="auto"/>
          </w:tcPr>
          <w:p w14:paraId="6AF6D9F8" w14:textId="77777777" w:rsidR="000F4F82" w:rsidRPr="005F70FB" w:rsidRDefault="000F4F82" w:rsidP="00A551BF">
            <w:pPr>
              <w:pStyle w:val="TableCell0-0115Break"/>
              <w:rPr>
                <w:rStyle w:val="ExampleSource"/>
              </w:rPr>
            </w:pPr>
          </w:p>
        </w:tc>
        <w:tc>
          <w:tcPr>
            <w:tcW w:w="1249" w:type="dxa"/>
            <w:shd w:val="clear" w:color="auto" w:fill="auto"/>
          </w:tcPr>
          <w:p w14:paraId="1B14ED8A" w14:textId="77777777" w:rsidR="000F4F82" w:rsidRPr="005F70FB" w:rsidRDefault="000F4F82" w:rsidP="00A551BF">
            <w:pPr>
              <w:pStyle w:val="TableCell0-0115Break"/>
              <w:rPr>
                <w:rStyle w:val="ChItalBold"/>
              </w:rPr>
            </w:pPr>
            <w:r w:rsidRPr="005F70FB">
              <w:rPr>
                <w:rStyle w:val="ChItalBold"/>
              </w:rPr>
              <w:t>pilot</w:t>
            </w:r>
          </w:p>
        </w:tc>
        <w:tc>
          <w:tcPr>
            <w:tcW w:w="1587" w:type="dxa"/>
            <w:shd w:val="clear" w:color="auto" w:fill="auto"/>
          </w:tcPr>
          <w:p w14:paraId="0CE99716" w14:textId="77777777" w:rsidR="000F4F82" w:rsidRPr="005F70FB" w:rsidRDefault="000F4F82" w:rsidP="00A551BF">
            <w:pPr>
              <w:pStyle w:val="TableCell0-0115Break"/>
              <w:rPr>
                <w:rStyle w:val="ChCharisSIL"/>
              </w:rPr>
            </w:pPr>
            <w:r w:rsidRPr="005F70FB">
              <w:rPr>
                <w:rStyle w:val="ChCharisSIL"/>
              </w:rPr>
              <w:t>ˈpi.lɔ̞t</w:t>
            </w:r>
          </w:p>
        </w:tc>
        <w:tc>
          <w:tcPr>
            <w:tcW w:w="1275" w:type="dxa"/>
            <w:shd w:val="clear" w:color="auto" w:fill="auto"/>
          </w:tcPr>
          <w:p w14:paraId="7855D33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F942BD0" w14:textId="77777777" w:rsidR="000F4F82" w:rsidRPr="005F70FB" w:rsidRDefault="000F4F82" w:rsidP="00A551BF">
            <w:pPr>
              <w:pStyle w:val="TableCell0-0115Break"/>
            </w:pPr>
            <w:r w:rsidRPr="005F70FB">
              <w:t>pilot</w:t>
            </w:r>
          </w:p>
        </w:tc>
      </w:tr>
      <w:tr w:rsidR="00AC23C4" w:rsidRPr="005F70FB" w14:paraId="47F817A8" w14:textId="77777777" w:rsidTr="00BC00CF">
        <w:tc>
          <w:tcPr>
            <w:tcW w:w="240" w:type="dxa"/>
            <w:shd w:val="clear" w:color="auto" w:fill="auto"/>
          </w:tcPr>
          <w:p w14:paraId="3388BC26" w14:textId="77777777" w:rsidR="000F4F82" w:rsidRPr="005F70FB" w:rsidRDefault="000F4F82" w:rsidP="00A551BF">
            <w:pPr>
              <w:pStyle w:val="TableCell0-0115Break"/>
              <w:rPr>
                <w:rStyle w:val="ExampleSource"/>
              </w:rPr>
            </w:pPr>
          </w:p>
        </w:tc>
        <w:tc>
          <w:tcPr>
            <w:tcW w:w="1249" w:type="dxa"/>
            <w:shd w:val="clear" w:color="auto" w:fill="auto"/>
          </w:tcPr>
          <w:p w14:paraId="1FA6C1C4" w14:textId="77777777" w:rsidR="000F4F82" w:rsidRPr="005F70FB" w:rsidRDefault="000F4F82" w:rsidP="00A551BF">
            <w:pPr>
              <w:pStyle w:val="TableCell0-0115Break"/>
              <w:rPr>
                <w:rStyle w:val="ChItalBold"/>
              </w:rPr>
            </w:pPr>
            <w:r w:rsidRPr="005F70FB">
              <w:rPr>
                <w:rStyle w:val="ChItalBold"/>
              </w:rPr>
              <w:t>piring</w:t>
            </w:r>
          </w:p>
        </w:tc>
        <w:tc>
          <w:tcPr>
            <w:tcW w:w="1587" w:type="dxa"/>
            <w:shd w:val="clear" w:color="auto" w:fill="auto"/>
          </w:tcPr>
          <w:p w14:paraId="5B644C60" w14:textId="77777777" w:rsidR="000F4F82" w:rsidRPr="005F70FB" w:rsidRDefault="000F4F82" w:rsidP="00A551BF">
            <w:pPr>
              <w:pStyle w:val="TableCell0-0115Break"/>
              <w:rPr>
                <w:rStyle w:val="ChCharisSIL"/>
              </w:rPr>
            </w:pPr>
            <w:r w:rsidRPr="005F70FB">
              <w:rPr>
                <w:rStyle w:val="ChCharisSIL"/>
              </w:rPr>
              <w:t>ˈpɪ.ɾɪŋ</w:t>
            </w:r>
          </w:p>
        </w:tc>
        <w:tc>
          <w:tcPr>
            <w:tcW w:w="1275" w:type="dxa"/>
            <w:shd w:val="clear" w:color="auto" w:fill="auto"/>
          </w:tcPr>
          <w:p w14:paraId="31D2E65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2DBDE9E" w14:textId="77777777" w:rsidR="000F4F82" w:rsidRPr="005F70FB" w:rsidRDefault="000F4F82" w:rsidP="00A551BF">
            <w:pPr>
              <w:pStyle w:val="TableCell0-0115Break"/>
            </w:pPr>
            <w:r w:rsidRPr="005F70FB">
              <w:t>plate</w:t>
            </w:r>
          </w:p>
        </w:tc>
      </w:tr>
      <w:tr w:rsidR="00AC23C4" w:rsidRPr="005F70FB" w14:paraId="5E5286E4" w14:textId="77777777" w:rsidTr="00BC00CF">
        <w:tc>
          <w:tcPr>
            <w:tcW w:w="240" w:type="dxa"/>
            <w:shd w:val="clear" w:color="auto" w:fill="auto"/>
          </w:tcPr>
          <w:p w14:paraId="13B07415"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3621142" w14:textId="77777777" w:rsidR="000F4F82" w:rsidRPr="005F70FB" w:rsidRDefault="000F4F82" w:rsidP="00A551BF">
            <w:pPr>
              <w:pStyle w:val="TableCell0-0115Break"/>
              <w:rPr>
                <w:rStyle w:val="ChItalBold"/>
              </w:rPr>
            </w:pPr>
            <w:r w:rsidRPr="005F70FB">
              <w:rPr>
                <w:rStyle w:val="ChItalBold"/>
              </w:rPr>
              <w:t>pisikologi</w:t>
            </w:r>
          </w:p>
        </w:tc>
        <w:tc>
          <w:tcPr>
            <w:tcW w:w="1587" w:type="dxa"/>
            <w:shd w:val="clear" w:color="auto" w:fill="auto"/>
          </w:tcPr>
          <w:p w14:paraId="143D03B2" w14:textId="77777777" w:rsidR="000F4F82" w:rsidRPr="005F70FB" w:rsidRDefault="000F4F82" w:rsidP="00A551BF">
            <w:pPr>
              <w:pStyle w:val="TableCell0-0115Break"/>
              <w:rPr>
                <w:rStyle w:val="ChCharisSIL"/>
              </w:rPr>
            </w:pPr>
            <w:r w:rsidRPr="005F70FB">
              <w:rPr>
                <w:rStyle w:val="ChCharisSIL"/>
              </w:rPr>
              <w:t>ˌpi.si.ˌkɔ.lɔ.ˈgi</w:t>
            </w:r>
          </w:p>
        </w:tc>
        <w:tc>
          <w:tcPr>
            <w:tcW w:w="1275" w:type="dxa"/>
            <w:shd w:val="clear" w:color="auto" w:fill="auto"/>
          </w:tcPr>
          <w:p w14:paraId="03C37AB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D486B8A" w14:textId="77777777" w:rsidR="000F4F82" w:rsidRPr="005F70FB" w:rsidRDefault="000F4F82" w:rsidP="00A551BF">
            <w:pPr>
              <w:pStyle w:val="TableCell0-0115Break"/>
            </w:pPr>
            <w:r w:rsidRPr="005F70FB">
              <w:t>psychology</w:t>
            </w:r>
          </w:p>
        </w:tc>
      </w:tr>
      <w:tr w:rsidR="00AC23C4" w:rsidRPr="005F70FB" w14:paraId="481AD528" w14:textId="77777777" w:rsidTr="00BC00CF">
        <w:tc>
          <w:tcPr>
            <w:tcW w:w="240" w:type="dxa"/>
            <w:shd w:val="clear" w:color="auto" w:fill="auto"/>
          </w:tcPr>
          <w:p w14:paraId="1F0DB91D" w14:textId="77777777" w:rsidR="000F4F82" w:rsidRPr="005F70FB" w:rsidRDefault="000F4F82" w:rsidP="00A551BF">
            <w:pPr>
              <w:pStyle w:val="TableCell0-0115Break"/>
              <w:rPr>
                <w:rStyle w:val="ExampleSource"/>
              </w:rPr>
            </w:pPr>
          </w:p>
        </w:tc>
        <w:tc>
          <w:tcPr>
            <w:tcW w:w="1249" w:type="dxa"/>
            <w:shd w:val="clear" w:color="auto" w:fill="auto"/>
          </w:tcPr>
          <w:p w14:paraId="6C8350AB" w14:textId="77777777" w:rsidR="000F4F82" w:rsidRPr="005F70FB" w:rsidRDefault="000F4F82" w:rsidP="00A551BF">
            <w:pPr>
              <w:pStyle w:val="TableCell0-0115Break"/>
              <w:rPr>
                <w:rStyle w:val="ChItalBold"/>
              </w:rPr>
            </w:pPr>
            <w:r w:rsidRPr="005F70FB">
              <w:rPr>
                <w:rStyle w:val="ChItalBold"/>
              </w:rPr>
              <w:t>plastik</w:t>
            </w:r>
          </w:p>
        </w:tc>
        <w:tc>
          <w:tcPr>
            <w:tcW w:w="1587" w:type="dxa"/>
            <w:shd w:val="clear" w:color="auto" w:fill="auto"/>
          </w:tcPr>
          <w:p w14:paraId="04BAA6BD" w14:textId="77777777" w:rsidR="000F4F82" w:rsidRPr="005F70FB" w:rsidRDefault="000F4F82" w:rsidP="00A551BF">
            <w:pPr>
              <w:pStyle w:val="TableCell0-0115Break"/>
              <w:rPr>
                <w:rStyle w:val="ChCharisSIL"/>
              </w:rPr>
            </w:pPr>
            <w:r w:rsidRPr="005F70FB">
              <w:rPr>
                <w:rStyle w:val="ChCharisSIL"/>
              </w:rPr>
              <w:t>ˈplɐs.tɪk</w:t>
            </w:r>
          </w:p>
        </w:tc>
        <w:tc>
          <w:tcPr>
            <w:tcW w:w="1275" w:type="dxa"/>
            <w:shd w:val="clear" w:color="auto" w:fill="auto"/>
          </w:tcPr>
          <w:p w14:paraId="079B427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5132E8" w14:textId="77777777" w:rsidR="000F4F82" w:rsidRPr="005F70FB" w:rsidRDefault="000F4F82" w:rsidP="00A551BF">
            <w:pPr>
              <w:pStyle w:val="TableCell0-0115Break"/>
            </w:pPr>
            <w:r w:rsidRPr="005F70FB">
              <w:t>plastic</w:t>
            </w:r>
          </w:p>
        </w:tc>
      </w:tr>
      <w:tr w:rsidR="00AC23C4" w:rsidRPr="005F70FB" w14:paraId="4D3F5E26" w14:textId="77777777" w:rsidTr="00BC00CF">
        <w:tc>
          <w:tcPr>
            <w:tcW w:w="240" w:type="dxa"/>
            <w:shd w:val="clear" w:color="auto" w:fill="auto"/>
          </w:tcPr>
          <w:p w14:paraId="4870486E" w14:textId="77777777" w:rsidR="000F4F82" w:rsidRPr="005F70FB" w:rsidRDefault="000F4F82" w:rsidP="00A551BF">
            <w:pPr>
              <w:pStyle w:val="TableCell0-0115Break"/>
              <w:rPr>
                <w:rStyle w:val="ExampleSource"/>
              </w:rPr>
            </w:pPr>
          </w:p>
        </w:tc>
        <w:tc>
          <w:tcPr>
            <w:tcW w:w="1249" w:type="dxa"/>
            <w:shd w:val="clear" w:color="auto" w:fill="auto"/>
          </w:tcPr>
          <w:p w14:paraId="16978931" w14:textId="77777777" w:rsidR="000F4F82" w:rsidRPr="005F70FB" w:rsidRDefault="000F4F82" w:rsidP="00A551BF">
            <w:pPr>
              <w:pStyle w:val="TableCell0-0115Break"/>
              <w:rPr>
                <w:rStyle w:val="ChItalBold"/>
              </w:rPr>
            </w:pPr>
            <w:r w:rsidRPr="005F70FB">
              <w:rPr>
                <w:rStyle w:val="ChItalBold"/>
              </w:rPr>
              <w:t>plat</w:t>
            </w:r>
          </w:p>
        </w:tc>
        <w:tc>
          <w:tcPr>
            <w:tcW w:w="1587" w:type="dxa"/>
            <w:shd w:val="clear" w:color="auto" w:fill="auto"/>
          </w:tcPr>
          <w:p w14:paraId="4E76DF7D" w14:textId="77777777" w:rsidR="000F4F82" w:rsidRPr="005F70FB" w:rsidRDefault="000F4F82" w:rsidP="00A551BF">
            <w:pPr>
              <w:pStyle w:val="TableCell0-0115Break"/>
              <w:rPr>
                <w:rStyle w:val="ChCharisSIL"/>
              </w:rPr>
            </w:pPr>
            <w:r w:rsidRPr="005F70FB">
              <w:rPr>
                <w:rStyle w:val="ChCharisSIL"/>
              </w:rPr>
              <w:t>ˈplɐt</w:t>
            </w:r>
          </w:p>
        </w:tc>
        <w:tc>
          <w:tcPr>
            <w:tcW w:w="1275" w:type="dxa"/>
            <w:shd w:val="clear" w:color="auto" w:fill="auto"/>
          </w:tcPr>
          <w:p w14:paraId="41688B36"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2B1776C" w14:textId="77777777" w:rsidR="000F4F82" w:rsidRPr="005F70FB" w:rsidRDefault="000F4F82" w:rsidP="00A551BF">
            <w:pPr>
              <w:pStyle w:val="TableCell0-0115Break"/>
            </w:pPr>
            <w:r w:rsidRPr="005F70FB">
              <w:t>be flattened</w:t>
            </w:r>
          </w:p>
        </w:tc>
      </w:tr>
      <w:tr w:rsidR="00AC23C4" w:rsidRPr="005F70FB" w14:paraId="70645400" w14:textId="77777777" w:rsidTr="00BC00CF">
        <w:tc>
          <w:tcPr>
            <w:tcW w:w="240" w:type="dxa"/>
            <w:shd w:val="clear" w:color="auto" w:fill="auto"/>
          </w:tcPr>
          <w:p w14:paraId="130BB192"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2A7F8BE" w14:textId="77777777" w:rsidR="000F4F82" w:rsidRPr="005F70FB" w:rsidRDefault="000F4F82" w:rsidP="00A551BF">
            <w:pPr>
              <w:pStyle w:val="TableCell0-0115Break"/>
              <w:rPr>
                <w:rStyle w:val="ChItalBold"/>
              </w:rPr>
            </w:pPr>
            <w:r w:rsidRPr="005F70FB">
              <w:rPr>
                <w:rStyle w:val="ChItalBold"/>
              </w:rPr>
              <w:t>pleton</w:t>
            </w:r>
          </w:p>
        </w:tc>
        <w:tc>
          <w:tcPr>
            <w:tcW w:w="1587" w:type="dxa"/>
            <w:shd w:val="clear" w:color="auto" w:fill="auto"/>
          </w:tcPr>
          <w:p w14:paraId="40FE6E89" w14:textId="77777777" w:rsidR="000F4F82" w:rsidRPr="005F70FB" w:rsidRDefault="000F4F82" w:rsidP="00A551BF">
            <w:pPr>
              <w:pStyle w:val="TableCell0-0115Break"/>
              <w:rPr>
                <w:rStyle w:val="ChCharisSIL"/>
              </w:rPr>
            </w:pPr>
            <w:r w:rsidRPr="005F70FB">
              <w:rPr>
                <w:rStyle w:val="ChCharisSIL"/>
              </w:rPr>
              <w:t>plɛ.ˈtɔ̞n</w:t>
            </w:r>
          </w:p>
        </w:tc>
        <w:tc>
          <w:tcPr>
            <w:tcW w:w="1275" w:type="dxa"/>
            <w:shd w:val="clear" w:color="auto" w:fill="auto"/>
          </w:tcPr>
          <w:p w14:paraId="7BE34B9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9D8E209" w14:textId="77777777" w:rsidR="000F4F82" w:rsidRPr="005F70FB" w:rsidRDefault="000F4F82" w:rsidP="00A551BF">
            <w:pPr>
              <w:pStyle w:val="TableCell0-0115Break"/>
            </w:pPr>
            <w:r w:rsidRPr="005F70FB">
              <w:t>platoon</w:t>
            </w:r>
          </w:p>
        </w:tc>
      </w:tr>
      <w:tr w:rsidR="00AC23C4" w:rsidRPr="005F70FB" w14:paraId="4C8AECCC" w14:textId="77777777" w:rsidTr="00BC00CF">
        <w:tc>
          <w:tcPr>
            <w:tcW w:w="240" w:type="dxa"/>
            <w:shd w:val="clear" w:color="auto" w:fill="auto"/>
          </w:tcPr>
          <w:p w14:paraId="53F770F2" w14:textId="77777777" w:rsidR="000F4F82" w:rsidRPr="005F70FB" w:rsidRDefault="000F4F82" w:rsidP="00A551BF">
            <w:pPr>
              <w:pStyle w:val="TableCell0-0115Break"/>
              <w:rPr>
                <w:rStyle w:val="ExampleSource"/>
              </w:rPr>
            </w:pPr>
          </w:p>
        </w:tc>
        <w:tc>
          <w:tcPr>
            <w:tcW w:w="1249" w:type="dxa"/>
            <w:shd w:val="clear" w:color="auto" w:fill="auto"/>
          </w:tcPr>
          <w:p w14:paraId="56B4D1F3" w14:textId="77777777" w:rsidR="000F4F82" w:rsidRPr="005F70FB" w:rsidRDefault="000F4F82" w:rsidP="00A551BF">
            <w:pPr>
              <w:pStyle w:val="TableCell0-0115Break"/>
              <w:rPr>
                <w:rStyle w:val="ChItalBold"/>
              </w:rPr>
            </w:pPr>
            <w:r w:rsidRPr="005F70FB">
              <w:rPr>
                <w:rStyle w:val="ChItalBold"/>
              </w:rPr>
              <w:t>plita</w:t>
            </w:r>
          </w:p>
        </w:tc>
        <w:tc>
          <w:tcPr>
            <w:tcW w:w="1587" w:type="dxa"/>
            <w:shd w:val="clear" w:color="auto" w:fill="auto"/>
          </w:tcPr>
          <w:p w14:paraId="71E72F8A" w14:textId="77777777" w:rsidR="000F4F82" w:rsidRPr="005F70FB" w:rsidRDefault="000F4F82" w:rsidP="00A551BF">
            <w:pPr>
              <w:pStyle w:val="TableCell0-0115Break"/>
              <w:rPr>
                <w:rStyle w:val="ChCharisSIL"/>
              </w:rPr>
            </w:pPr>
            <w:r w:rsidRPr="005F70FB">
              <w:rPr>
                <w:rStyle w:val="ChCharisSIL"/>
              </w:rPr>
              <w:t>ˈpli.ta</w:t>
            </w:r>
          </w:p>
        </w:tc>
        <w:tc>
          <w:tcPr>
            <w:tcW w:w="1275" w:type="dxa"/>
            <w:shd w:val="clear" w:color="auto" w:fill="auto"/>
          </w:tcPr>
          <w:p w14:paraId="4D17C04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33893CD" w14:textId="77777777" w:rsidR="000F4F82" w:rsidRPr="005F70FB" w:rsidRDefault="000F4F82" w:rsidP="00A551BF">
            <w:pPr>
              <w:pStyle w:val="TableCell0-0115Break"/>
            </w:pPr>
            <w:r w:rsidRPr="005F70FB">
              <w:t>oil lamp</w:t>
            </w:r>
          </w:p>
        </w:tc>
      </w:tr>
      <w:tr w:rsidR="00AC23C4" w:rsidRPr="005F70FB" w14:paraId="0BFD0744" w14:textId="77777777" w:rsidTr="00BC00CF">
        <w:tc>
          <w:tcPr>
            <w:tcW w:w="240" w:type="dxa"/>
            <w:shd w:val="clear" w:color="auto" w:fill="auto"/>
          </w:tcPr>
          <w:p w14:paraId="08AB3956" w14:textId="77777777" w:rsidR="000F4F82" w:rsidRPr="005F70FB" w:rsidRDefault="000F4F82" w:rsidP="00A551BF">
            <w:pPr>
              <w:pStyle w:val="TableCell0-0115Break"/>
              <w:rPr>
                <w:rStyle w:val="ExampleSource"/>
              </w:rPr>
            </w:pPr>
          </w:p>
        </w:tc>
        <w:tc>
          <w:tcPr>
            <w:tcW w:w="1249" w:type="dxa"/>
            <w:shd w:val="clear" w:color="auto" w:fill="auto"/>
          </w:tcPr>
          <w:p w14:paraId="2BC348F2" w14:textId="77777777" w:rsidR="000F4F82" w:rsidRPr="005F70FB" w:rsidRDefault="000F4F82" w:rsidP="00A551BF">
            <w:pPr>
              <w:pStyle w:val="TableCell0-0115Break"/>
              <w:rPr>
                <w:rStyle w:val="ChItalBold"/>
              </w:rPr>
            </w:pPr>
            <w:r w:rsidRPr="005F70FB">
              <w:rPr>
                <w:rStyle w:val="ChItalBold"/>
              </w:rPr>
              <w:t>polisi</w:t>
            </w:r>
          </w:p>
        </w:tc>
        <w:tc>
          <w:tcPr>
            <w:tcW w:w="1587" w:type="dxa"/>
            <w:shd w:val="clear" w:color="auto" w:fill="auto"/>
          </w:tcPr>
          <w:p w14:paraId="7DD2484C" w14:textId="77777777" w:rsidR="000F4F82" w:rsidRPr="005F70FB" w:rsidRDefault="000F4F82" w:rsidP="00A551BF">
            <w:pPr>
              <w:pStyle w:val="TableCell0-0115Break"/>
              <w:rPr>
                <w:rStyle w:val="ChCharisSIL"/>
              </w:rPr>
            </w:pPr>
            <w:r w:rsidRPr="005F70FB">
              <w:rPr>
                <w:rStyle w:val="ChCharisSIL"/>
              </w:rPr>
              <w:t>pɔ.ˈli.si</w:t>
            </w:r>
          </w:p>
        </w:tc>
        <w:tc>
          <w:tcPr>
            <w:tcW w:w="1275" w:type="dxa"/>
            <w:shd w:val="clear" w:color="auto" w:fill="auto"/>
          </w:tcPr>
          <w:p w14:paraId="072C8A6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2C5DEB1" w14:textId="77777777" w:rsidR="000F4F82" w:rsidRPr="005F70FB" w:rsidRDefault="000F4F82" w:rsidP="00A551BF">
            <w:pPr>
              <w:pStyle w:val="TableCell0-0115Break"/>
            </w:pPr>
            <w:r w:rsidRPr="005F70FB">
              <w:t>police</w:t>
            </w:r>
          </w:p>
        </w:tc>
      </w:tr>
      <w:tr w:rsidR="00AC23C4" w:rsidRPr="005F70FB" w14:paraId="03712415" w14:textId="77777777" w:rsidTr="00BC00CF">
        <w:tc>
          <w:tcPr>
            <w:tcW w:w="240" w:type="dxa"/>
            <w:shd w:val="clear" w:color="auto" w:fill="auto"/>
          </w:tcPr>
          <w:p w14:paraId="050C82D0" w14:textId="77777777" w:rsidR="000F4F82" w:rsidRPr="005F70FB" w:rsidRDefault="000F4F82" w:rsidP="00A551BF">
            <w:pPr>
              <w:pStyle w:val="TableCell0-0115Break"/>
              <w:rPr>
                <w:rStyle w:val="ExampleSource"/>
              </w:rPr>
            </w:pPr>
          </w:p>
        </w:tc>
        <w:tc>
          <w:tcPr>
            <w:tcW w:w="1249" w:type="dxa"/>
            <w:shd w:val="clear" w:color="auto" w:fill="auto"/>
          </w:tcPr>
          <w:p w14:paraId="4C032780" w14:textId="77777777" w:rsidR="000F4F82" w:rsidRPr="005F70FB" w:rsidRDefault="000F4F82" w:rsidP="00A551BF">
            <w:pPr>
              <w:pStyle w:val="TableCell0-0115Break"/>
              <w:rPr>
                <w:rStyle w:val="ChItalBold"/>
              </w:rPr>
            </w:pPr>
            <w:r w:rsidRPr="005F70FB">
              <w:rPr>
                <w:rStyle w:val="ChItalBold"/>
              </w:rPr>
              <w:t>politik</w:t>
            </w:r>
          </w:p>
        </w:tc>
        <w:tc>
          <w:tcPr>
            <w:tcW w:w="1587" w:type="dxa"/>
            <w:shd w:val="clear" w:color="auto" w:fill="auto"/>
          </w:tcPr>
          <w:p w14:paraId="300F2D59" w14:textId="77777777" w:rsidR="000F4F82" w:rsidRPr="005F70FB" w:rsidRDefault="000F4F82" w:rsidP="00A551BF">
            <w:pPr>
              <w:pStyle w:val="TableCell0-0115Break"/>
              <w:rPr>
                <w:rStyle w:val="ChCharisSIL"/>
              </w:rPr>
            </w:pPr>
            <w:r w:rsidRPr="005F70FB">
              <w:rPr>
                <w:rStyle w:val="ChCharisSIL"/>
              </w:rPr>
              <w:t>pɔ.ˈlɪ.tɪk</w:t>
            </w:r>
          </w:p>
        </w:tc>
        <w:tc>
          <w:tcPr>
            <w:tcW w:w="1275" w:type="dxa"/>
            <w:shd w:val="clear" w:color="auto" w:fill="auto"/>
          </w:tcPr>
          <w:p w14:paraId="514B6C9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592FFEE" w14:textId="77777777" w:rsidR="000F4F82" w:rsidRPr="005F70FB" w:rsidRDefault="000F4F82" w:rsidP="00A551BF">
            <w:pPr>
              <w:pStyle w:val="TableCell0-0115Break"/>
            </w:pPr>
            <w:r w:rsidRPr="005F70FB">
              <w:t>politics</w:t>
            </w:r>
          </w:p>
        </w:tc>
      </w:tr>
      <w:tr w:rsidR="00AC23C4" w:rsidRPr="005F70FB" w14:paraId="0C532820" w14:textId="77777777" w:rsidTr="00BC00CF">
        <w:tc>
          <w:tcPr>
            <w:tcW w:w="240" w:type="dxa"/>
            <w:shd w:val="clear" w:color="auto" w:fill="auto"/>
          </w:tcPr>
          <w:p w14:paraId="2681EC35" w14:textId="77777777" w:rsidR="000F4F82" w:rsidRPr="005F70FB" w:rsidRDefault="000F4F82" w:rsidP="00A551BF">
            <w:pPr>
              <w:pStyle w:val="TableCell0-0115Break"/>
              <w:rPr>
                <w:rStyle w:val="ExampleSource"/>
              </w:rPr>
            </w:pPr>
          </w:p>
        </w:tc>
        <w:tc>
          <w:tcPr>
            <w:tcW w:w="1249" w:type="dxa"/>
            <w:shd w:val="clear" w:color="auto" w:fill="auto"/>
          </w:tcPr>
          <w:p w14:paraId="614F7808" w14:textId="77777777" w:rsidR="000F4F82" w:rsidRPr="005F70FB" w:rsidRDefault="000F4F82" w:rsidP="00A551BF">
            <w:pPr>
              <w:pStyle w:val="TableCell0-0115Break"/>
              <w:rPr>
                <w:rStyle w:val="ChItalBold"/>
              </w:rPr>
            </w:pPr>
            <w:r w:rsidRPr="005F70FB">
              <w:rPr>
                <w:rStyle w:val="ChItalBold"/>
              </w:rPr>
              <w:t>pondok</w:t>
            </w:r>
          </w:p>
        </w:tc>
        <w:tc>
          <w:tcPr>
            <w:tcW w:w="1587" w:type="dxa"/>
            <w:shd w:val="clear" w:color="auto" w:fill="auto"/>
          </w:tcPr>
          <w:p w14:paraId="40BCAF63" w14:textId="77777777" w:rsidR="000F4F82" w:rsidRPr="005F70FB" w:rsidRDefault="000F4F82" w:rsidP="00A551BF">
            <w:pPr>
              <w:pStyle w:val="TableCell0-0115Break"/>
              <w:rPr>
                <w:rStyle w:val="ChCharisSIL"/>
              </w:rPr>
            </w:pPr>
            <w:r w:rsidRPr="005F70FB">
              <w:rPr>
                <w:rStyle w:val="ChCharisSIL"/>
              </w:rPr>
              <w:t>ˈpɔ̞n.dɔ̞k</w:t>
            </w:r>
          </w:p>
        </w:tc>
        <w:tc>
          <w:tcPr>
            <w:tcW w:w="1275" w:type="dxa"/>
            <w:shd w:val="clear" w:color="auto" w:fill="auto"/>
          </w:tcPr>
          <w:p w14:paraId="21A132B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022A650" w14:textId="77777777" w:rsidR="000F4F82" w:rsidRPr="005F70FB" w:rsidRDefault="000F4F82" w:rsidP="00A551BF">
            <w:pPr>
              <w:pStyle w:val="TableCell0-0115Break"/>
            </w:pPr>
            <w:r w:rsidRPr="005F70FB">
              <w:t>shelter</w:t>
            </w:r>
          </w:p>
        </w:tc>
      </w:tr>
      <w:tr w:rsidR="00AC23C4" w:rsidRPr="005F70FB" w14:paraId="48B3037C" w14:textId="77777777" w:rsidTr="00BC00CF">
        <w:tc>
          <w:tcPr>
            <w:tcW w:w="240" w:type="dxa"/>
            <w:shd w:val="clear" w:color="auto" w:fill="auto"/>
          </w:tcPr>
          <w:p w14:paraId="6D371E07" w14:textId="77777777" w:rsidR="000F4F82" w:rsidRPr="005F70FB" w:rsidRDefault="000F4F82" w:rsidP="00A551BF">
            <w:pPr>
              <w:pStyle w:val="TableCell0-0115Break"/>
              <w:rPr>
                <w:rStyle w:val="ExampleSource"/>
              </w:rPr>
            </w:pPr>
          </w:p>
        </w:tc>
        <w:tc>
          <w:tcPr>
            <w:tcW w:w="1249" w:type="dxa"/>
            <w:shd w:val="clear" w:color="auto" w:fill="auto"/>
          </w:tcPr>
          <w:p w14:paraId="7687DA8A" w14:textId="77777777" w:rsidR="000F4F82" w:rsidRPr="005F70FB" w:rsidRDefault="000F4F82" w:rsidP="00A551BF">
            <w:pPr>
              <w:pStyle w:val="TableCell0-0115Break"/>
              <w:rPr>
                <w:rStyle w:val="ChItalBold"/>
              </w:rPr>
            </w:pPr>
            <w:r w:rsidRPr="005F70FB">
              <w:rPr>
                <w:rStyle w:val="ChItalBold"/>
              </w:rPr>
              <w:t>porsi</w:t>
            </w:r>
          </w:p>
        </w:tc>
        <w:tc>
          <w:tcPr>
            <w:tcW w:w="1587" w:type="dxa"/>
            <w:shd w:val="clear" w:color="auto" w:fill="auto"/>
          </w:tcPr>
          <w:p w14:paraId="54D7E4D4" w14:textId="77777777" w:rsidR="000F4F82" w:rsidRPr="005F70FB" w:rsidRDefault="000F4F82" w:rsidP="00A551BF">
            <w:pPr>
              <w:pStyle w:val="TableCell0-0115Break"/>
              <w:rPr>
                <w:rStyle w:val="ChCharisSIL"/>
              </w:rPr>
            </w:pPr>
            <w:r w:rsidRPr="005F70FB">
              <w:rPr>
                <w:rStyle w:val="ChCharisSIL"/>
              </w:rPr>
              <w:t>ˈpɔ̞r.si</w:t>
            </w:r>
          </w:p>
        </w:tc>
        <w:tc>
          <w:tcPr>
            <w:tcW w:w="1275" w:type="dxa"/>
            <w:shd w:val="clear" w:color="auto" w:fill="auto"/>
          </w:tcPr>
          <w:p w14:paraId="79728D3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AA0DFB5" w14:textId="77777777" w:rsidR="000F4F82" w:rsidRPr="005F70FB" w:rsidRDefault="000F4F82" w:rsidP="00A551BF">
            <w:pPr>
              <w:pStyle w:val="TableCell0-0115Break"/>
            </w:pPr>
            <w:r w:rsidRPr="005F70FB">
              <w:t>portion</w:t>
            </w:r>
          </w:p>
        </w:tc>
      </w:tr>
      <w:tr w:rsidR="00AC23C4" w:rsidRPr="005F70FB" w14:paraId="48F64173" w14:textId="77777777" w:rsidTr="00BC00CF">
        <w:tc>
          <w:tcPr>
            <w:tcW w:w="240" w:type="dxa"/>
            <w:shd w:val="clear" w:color="auto" w:fill="auto"/>
          </w:tcPr>
          <w:p w14:paraId="169998FF" w14:textId="77777777" w:rsidR="000F4F82" w:rsidRPr="005F70FB" w:rsidRDefault="000F4F82" w:rsidP="00A551BF">
            <w:pPr>
              <w:pStyle w:val="TableCell0-0115Break"/>
              <w:rPr>
                <w:rStyle w:val="ExampleSource"/>
              </w:rPr>
            </w:pPr>
          </w:p>
        </w:tc>
        <w:tc>
          <w:tcPr>
            <w:tcW w:w="1249" w:type="dxa"/>
            <w:shd w:val="clear" w:color="auto" w:fill="auto"/>
          </w:tcPr>
          <w:p w14:paraId="1D8F2629" w14:textId="77777777" w:rsidR="000F4F82" w:rsidRPr="005F70FB" w:rsidRDefault="000F4F82" w:rsidP="00A551BF">
            <w:pPr>
              <w:pStyle w:val="TableCell0-0115Break"/>
              <w:rPr>
                <w:rStyle w:val="ChItalBold"/>
              </w:rPr>
            </w:pPr>
            <w:r w:rsidRPr="005F70FB">
              <w:rPr>
                <w:rStyle w:val="ChItalBold"/>
              </w:rPr>
              <w:t>pos</w:t>
            </w:r>
          </w:p>
        </w:tc>
        <w:tc>
          <w:tcPr>
            <w:tcW w:w="1587" w:type="dxa"/>
            <w:shd w:val="clear" w:color="auto" w:fill="auto"/>
          </w:tcPr>
          <w:p w14:paraId="17B7BD3A" w14:textId="77777777" w:rsidR="000F4F82" w:rsidRPr="005F70FB" w:rsidRDefault="000F4F82" w:rsidP="00A551BF">
            <w:pPr>
              <w:pStyle w:val="TableCell0-0115Break"/>
              <w:rPr>
                <w:rStyle w:val="ChCharisSIL"/>
              </w:rPr>
            </w:pPr>
            <w:r w:rsidRPr="005F70FB">
              <w:rPr>
                <w:rStyle w:val="ChCharisSIL"/>
              </w:rPr>
              <w:t>ˈpɔ̞s</w:t>
            </w:r>
          </w:p>
        </w:tc>
        <w:tc>
          <w:tcPr>
            <w:tcW w:w="1275" w:type="dxa"/>
            <w:shd w:val="clear" w:color="auto" w:fill="auto"/>
          </w:tcPr>
          <w:p w14:paraId="7EE314B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89F791D" w14:textId="77777777" w:rsidR="000F4F82" w:rsidRPr="005F70FB" w:rsidRDefault="000F4F82" w:rsidP="00A551BF">
            <w:pPr>
              <w:pStyle w:val="TableCell0-0115Break"/>
            </w:pPr>
            <w:r w:rsidRPr="005F70FB">
              <w:t>post</w:t>
            </w:r>
          </w:p>
        </w:tc>
      </w:tr>
      <w:tr w:rsidR="00AC23C4" w:rsidRPr="005F70FB" w14:paraId="14625534" w14:textId="77777777" w:rsidTr="00BC00CF">
        <w:tc>
          <w:tcPr>
            <w:tcW w:w="240" w:type="dxa"/>
            <w:shd w:val="clear" w:color="auto" w:fill="auto"/>
          </w:tcPr>
          <w:p w14:paraId="2A39B28B" w14:textId="77777777" w:rsidR="000F4F82" w:rsidRPr="005F70FB" w:rsidRDefault="000F4F82" w:rsidP="00A551BF">
            <w:pPr>
              <w:pStyle w:val="TableCell0-0115Break"/>
              <w:rPr>
                <w:rStyle w:val="ExampleSource"/>
              </w:rPr>
            </w:pPr>
          </w:p>
        </w:tc>
        <w:tc>
          <w:tcPr>
            <w:tcW w:w="1249" w:type="dxa"/>
            <w:shd w:val="clear" w:color="auto" w:fill="auto"/>
          </w:tcPr>
          <w:p w14:paraId="02834934" w14:textId="77777777" w:rsidR="000F4F82" w:rsidRPr="005F70FB" w:rsidRDefault="000F4F82" w:rsidP="00A551BF">
            <w:pPr>
              <w:pStyle w:val="TableCell0-0115Break"/>
              <w:rPr>
                <w:rStyle w:val="ChItalBold"/>
              </w:rPr>
            </w:pPr>
            <w:r w:rsidRPr="005F70FB">
              <w:rPr>
                <w:rStyle w:val="ChItalBold"/>
              </w:rPr>
              <w:t>posisi</w:t>
            </w:r>
          </w:p>
        </w:tc>
        <w:tc>
          <w:tcPr>
            <w:tcW w:w="1587" w:type="dxa"/>
            <w:shd w:val="clear" w:color="auto" w:fill="auto"/>
          </w:tcPr>
          <w:p w14:paraId="019C070B" w14:textId="77777777" w:rsidR="000F4F82" w:rsidRPr="005F70FB" w:rsidRDefault="000F4F82" w:rsidP="00A551BF">
            <w:pPr>
              <w:pStyle w:val="TableCell0-0115Break"/>
              <w:rPr>
                <w:rStyle w:val="ChCharisSIL"/>
              </w:rPr>
            </w:pPr>
            <w:r w:rsidRPr="005F70FB">
              <w:rPr>
                <w:rStyle w:val="ChCharisSIL"/>
              </w:rPr>
              <w:t>pɔ.ˈsi.si</w:t>
            </w:r>
          </w:p>
        </w:tc>
        <w:tc>
          <w:tcPr>
            <w:tcW w:w="1275" w:type="dxa"/>
            <w:shd w:val="clear" w:color="auto" w:fill="auto"/>
          </w:tcPr>
          <w:p w14:paraId="59C6D87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C6BF352" w14:textId="77777777" w:rsidR="000F4F82" w:rsidRPr="005F70FB" w:rsidRDefault="000F4F82" w:rsidP="00A551BF">
            <w:pPr>
              <w:pStyle w:val="TableCell0-0115Break"/>
            </w:pPr>
            <w:r w:rsidRPr="005F70FB">
              <w:t>position</w:t>
            </w:r>
          </w:p>
        </w:tc>
      </w:tr>
      <w:tr w:rsidR="00AC23C4" w:rsidRPr="005F70FB" w14:paraId="52B07CF6" w14:textId="77777777" w:rsidTr="00BC00CF">
        <w:tc>
          <w:tcPr>
            <w:tcW w:w="240" w:type="dxa"/>
            <w:shd w:val="clear" w:color="auto" w:fill="auto"/>
          </w:tcPr>
          <w:p w14:paraId="1B6B5926" w14:textId="77777777" w:rsidR="000F4F82" w:rsidRPr="005F70FB" w:rsidRDefault="000F4F82" w:rsidP="00A551BF">
            <w:pPr>
              <w:pStyle w:val="TableCell0-0115Break"/>
              <w:rPr>
                <w:rStyle w:val="ExampleSource"/>
              </w:rPr>
            </w:pPr>
          </w:p>
        </w:tc>
        <w:tc>
          <w:tcPr>
            <w:tcW w:w="1249" w:type="dxa"/>
            <w:shd w:val="clear" w:color="auto" w:fill="auto"/>
          </w:tcPr>
          <w:p w14:paraId="0047D58F" w14:textId="77777777" w:rsidR="000F4F82" w:rsidRPr="005F70FB" w:rsidRDefault="000F4F82" w:rsidP="00A551BF">
            <w:pPr>
              <w:pStyle w:val="TableCell0-0115Break"/>
              <w:rPr>
                <w:rStyle w:val="ChItalBold"/>
              </w:rPr>
            </w:pPr>
            <w:r w:rsidRPr="005F70FB">
              <w:rPr>
                <w:rStyle w:val="ChItalBold"/>
              </w:rPr>
              <w:t>praktek</w:t>
            </w:r>
          </w:p>
        </w:tc>
        <w:tc>
          <w:tcPr>
            <w:tcW w:w="1587" w:type="dxa"/>
            <w:shd w:val="clear" w:color="auto" w:fill="auto"/>
          </w:tcPr>
          <w:p w14:paraId="5ED87EC0" w14:textId="77777777" w:rsidR="000F4F82" w:rsidRPr="005F70FB" w:rsidRDefault="000F4F82" w:rsidP="00A551BF">
            <w:pPr>
              <w:pStyle w:val="TableCell0-0115Break"/>
              <w:rPr>
                <w:rStyle w:val="ChCharisSIL"/>
              </w:rPr>
            </w:pPr>
            <w:r w:rsidRPr="005F70FB">
              <w:rPr>
                <w:rStyle w:val="ChCharisSIL"/>
              </w:rPr>
              <w:t>ˈprɐk̚.tɛ̞k</w:t>
            </w:r>
          </w:p>
        </w:tc>
        <w:tc>
          <w:tcPr>
            <w:tcW w:w="1275" w:type="dxa"/>
            <w:shd w:val="clear" w:color="auto" w:fill="auto"/>
          </w:tcPr>
          <w:p w14:paraId="3283879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AF63732" w14:textId="77777777" w:rsidR="000F4F82" w:rsidRPr="005F70FB" w:rsidRDefault="000F4F82" w:rsidP="00A551BF">
            <w:pPr>
              <w:pStyle w:val="TableCell0-0115Break"/>
            </w:pPr>
            <w:r w:rsidRPr="005F70FB">
              <w:t>practicum</w:t>
            </w:r>
          </w:p>
        </w:tc>
      </w:tr>
      <w:tr w:rsidR="00AC23C4" w:rsidRPr="005F70FB" w14:paraId="73CB8CBE" w14:textId="77777777" w:rsidTr="00BC00CF">
        <w:tc>
          <w:tcPr>
            <w:tcW w:w="240" w:type="dxa"/>
            <w:shd w:val="clear" w:color="auto" w:fill="auto"/>
          </w:tcPr>
          <w:p w14:paraId="57B6D6B0"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C56F84E" w14:textId="77777777" w:rsidR="000F4F82" w:rsidRPr="005F70FB" w:rsidRDefault="000F4F82" w:rsidP="00A551BF">
            <w:pPr>
              <w:pStyle w:val="TableCell0-0115Break"/>
              <w:rPr>
                <w:rStyle w:val="ChItalBold"/>
              </w:rPr>
            </w:pPr>
            <w:r w:rsidRPr="005F70FB">
              <w:rPr>
                <w:rStyle w:val="ChItalBold"/>
              </w:rPr>
              <w:t>presiden</w:t>
            </w:r>
          </w:p>
        </w:tc>
        <w:tc>
          <w:tcPr>
            <w:tcW w:w="1587" w:type="dxa"/>
            <w:shd w:val="clear" w:color="auto" w:fill="auto"/>
          </w:tcPr>
          <w:p w14:paraId="4F807E0F" w14:textId="77777777" w:rsidR="000F4F82" w:rsidRPr="005F70FB" w:rsidRDefault="000F4F82" w:rsidP="00A551BF">
            <w:pPr>
              <w:pStyle w:val="TableCell0-0115Break"/>
              <w:rPr>
                <w:rStyle w:val="ChCharisSIL"/>
              </w:rPr>
            </w:pPr>
            <w:r w:rsidRPr="005F70FB">
              <w:rPr>
                <w:rStyle w:val="ChCharisSIL"/>
              </w:rPr>
              <w:t>ˌprɛ.si.ˈdɛ̞n</w:t>
            </w:r>
          </w:p>
        </w:tc>
        <w:tc>
          <w:tcPr>
            <w:tcW w:w="1275" w:type="dxa"/>
            <w:shd w:val="clear" w:color="auto" w:fill="auto"/>
          </w:tcPr>
          <w:p w14:paraId="0F70E85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98EBBE7" w14:textId="77777777" w:rsidR="000F4F82" w:rsidRPr="005F70FB" w:rsidRDefault="000F4F82" w:rsidP="00A551BF">
            <w:pPr>
              <w:pStyle w:val="TableCell0-0115Break"/>
            </w:pPr>
            <w:r w:rsidRPr="005F70FB">
              <w:t>president</w:t>
            </w:r>
          </w:p>
        </w:tc>
      </w:tr>
      <w:tr w:rsidR="00AC23C4" w:rsidRPr="005F70FB" w14:paraId="127D9CB0" w14:textId="77777777" w:rsidTr="00BC00CF">
        <w:tc>
          <w:tcPr>
            <w:tcW w:w="240" w:type="dxa"/>
            <w:shd w:val="clear" w:color="auto" w:fill="auto"/>
          </w:tcPr>
          <w:p w14:paraId="62E350BA" w14:textId="77777777" w:rsidR="000F4F82" w:rsidRPr="005F70FB" w:rsidRDefault="000F4F82" w:rsidP="00A551BF">
            <w:pPr>
              <w:pStyle w:val="TableCell0-0115Break"/>
              <w:rPr>
                <w:rStyle w:val="ExampleSource"/>
              </w:rPr>
            </w:pPr>
          </w:p>
        </w:tc>
        <w:tc>
          <w:tcPr>
            <w:tcW w:w="1249" w:type="dxa"/>
            <w:shd w:val="clear" w:color="auto" w:fill="auto"/>
          </w:tcPr>
          <w:p w14:paraId="459CEB94" w14:textId="77777777" w:rsidR="000F4F82" w:rsidRPr="005F70FB" w:rsidRDefault="000F4F82" w:rsidP="00A551BF">
            <w:pPr>
              <w:pStyle w:val="TableCell0-0115Break"/>
              <w:rPr>
                <w:rStyle w:val="ChItalBold"/>
              </w:rPr>
            </w:pPr>
            <w:r w:rsidRPr="005F70FB">
              <w:rPr>
                <w:rStyle w:val="ChItalBold"/>
              </w:rPr>
              <w:t>pribadi</w:t>
            </w:r>
          </w:p>
        </w:tc>
        <w:tc>
          <w:tcPr>
            <w:tcW w:w="1587" w:type="dxa"/>
            <w:shd w:val="clear" w:color="auto" w:fill="auto"/>
          </w:tcPr>
          <w:p w14:paraId="300657D8" w14:textId="77777777" w:rsidR="000F4F82" w:rsidRPr="005F70FB" w:rsidRDefault="000F4F82" w:rsidP="00A551BF">
            <w:pPr>
              <w:pStyle w:val="TableCell0-0115Break"/>
              <w:rPr>
                <w:rStyle w:val="ChCharisSIL"/>
              </w:rPr>
            </w:pPr>
            <w:r w:rsidRPr="005F70FB">
              <w:rPr>
                <w:rStyle w:val="ChCharisSIL"/>
              </w:rPr>
              <w:t>pri.ˈba.di</w:t>
            </w:r>
          </w:p>
        </w:tc>
        <w:tc>
          <w:tcPr>
            <w:tcW w:w="1275" w:type="dxa"/>
            <w:shd w:val="clear" w:color="auto" w:fill="auto"/>
          </w:tcPr>
          <w:p w14:paraId="7E64D37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D110F1C" w14:textId="77777777" w:rsidR="000F4F82" w:rsidRPr="005F70FB" w:rsidRDefault="000F4F82" w:rsidP="00A551BF">
            <w:pPr>
              <w:pStyle w:val="TableCell0-0115Break"/>
            </w:pPr>
            <w:r w:rsidRPr="005F70FB">
              <w:t>personal property</w:t>
            </w:r>
          </w:p>
        </w:tc>
      </w:tr>
      <w:tr w:rsidR="00AC23C4" w:rsidRPr="005F70FB" w14:paraId="04EE0005" w14:textId="77777777" w:rsidTr="00BC00CF">
        <w:tc>
          <w:tcPr>
            <w:tcW w:w="240" w:type="dxa"/>
            <w:shd w:val="clear" w:color="auto" w:fill="auto"/>
          </w:tcPr>
          <w:p w14:paraId="77F0B49F" w14:textId="77777777" w:rsidR="000F4F82" w:rsidRPr="005F70FB" w:rsidRDefault="000F4F82" w:rsidP="00A551BF">
            <w:pPr>
              <w:pStyle w:val="TableCell0-0115Break"/>
              <w:rPr>
                <w:rStyle w:val="ExampleSource"/>
              </w:rPr>
            </w:pPr>
          </w:p>
        </w:tc>
        <w:tc>
          <w:tcPr>
            <w:tcW w:w="1249" w:type="dxa"/>
            <w:shd w:val="clear" w:color="auto" w:fill="auto"/>
          </w:tcPr>
          <w:p w14:paraId="684E29CD" w14:textId="77777777" w:rsidR="000F4F82" w:rsidRPr="005F70FB" w:rsidRDefault="000F4F82" w:rsidP="00A551BF">
            <w:pPr>
              <w:pStyle w:val="TableCell0-0115Break"/>
              <w:rPr>
                <w:rStyle w:val="ChItalBold"/>
              </w:rPr>
            </w:pPr>
            <w:r w:rsidRPr="005F70FB">
              <w:rPr>
                <w:rStyle w:val="ChItalBold"/>
              </w:rPr>
              <w:t>priksa</w:t>
            </w:r>
          </w:p>
        </w:tc>
        <w:tc>
          <w:tcPr>
            <w:tcW w:w="1587" w:type="dxa"/>
            <w:shd w:val="clear" w:color="auto" w:fill="auto"/>
          </w:tcPr>
          <w:p w14:paraId="19A688FF" w14:textId="77777777" w:rsidR="000F4F82" w:rsidRPr="005F70FB" w:rsidRDefault="000F4F82" w:rsidP="00A551BF">
            <w:pPr>
              <w:pStyle w:val="TableCell0-0115Break"/>
              <w:rPr>
                <w:rStyle w:val="ChCharisSIL"/>
              </w:rPr>
            </w:pPr>
            <w:r w:rsidRPr="005F70FB">
              <w:rPr>
                <w:rStyle w:val="ChCharisSIL"/>
              </w:rPr>
              <w:t>ˈprɪk̚.sa</w:t>
            </w:r>
          </w:p>
        </w:tc>
        <w:tc>
          <w:tcPr>
            <w:tcW w:w="1275" w:type="dxa"/>
            <w:shd w:val="clear" w:color="auto" w:fill="auto"/>
          </w:tcPr>
          <w:p w14:paraId="24E26B37"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D37E8E3" w14:textId="77777777" w:rsidR="000F4F82" w:rsidRPr="005F70FB" w:rsidRDefault="000F4F82" w:rsidP="00A551BF">
            <w:pPr>
              <w:pStyle w:val="TableCell0-0115Break"/>
            </w:pPr>
            <w:r w:rsidRPr="005F70FB">
              <w:t>check</w:t>
            </w:r>
          </w:p>
        </w:tc>
      </w:tr>
      <w:tr w:rsidR="00AC23C4" w:rsidRPr="005F70FB" w14:paraId="09C10F63" w14:textId="77777777" w:rsidTr="00BC00CF">
        <w:tc>
          <w:tcPr>
            <w:tcW w:w="240" w:type="dxa"/>
            <w:shd w:val="clear" w:color="auto" w:fill="auto"/>
          </w:tcPr>
          <w:p w14:paraId="39837218" w14:textId="77777777" w:rsidR="000F4F82" w:rsidRPr="005F70FB" w:rsidRDefault="000F4F82" w:rsidP="00A551BF">
            <w:pPr>
              <w:pStyle w:val="TableCell0-0115Break"/>
              <w:rPr>
                <w:rStyle w:val="ExampleSource"/>
              </w:rPr>
            </w:pPr>
          </w:p>
        </w:tc>
        <w:tc>
          <w:tcPr>
            <w:tcW w:w="1249" w:type="dxa"/>
            <w:shd w:val="clear" w:color="auto" w:fill="auto"/>
          </w:tcPr>
          <w:p w14:paraId="02BCD7FE" w14:textId="77777777" w:rsidR="000F4F82" w:rsidRPr="005F70FB" w:rsidRDefault="000F4F82" w:rsidP="00A551BF">
            <w:pPr>
              <w:pStyle w:val="TableCell0-0115Break"/>
              <w:rPr>
                <w:rStyle w:val="ChItalBold"/>
              </w:rPr>
            </w:pPr>
            <w:r w:rsidRPr="005F70FB">
              <w:rPr>
                <w:rStyle w:val="ChItalBold"/>
              </w:rPr>
              <w:t>prinsip</w:t>
            </w:r>
          </w:p>
        </w:tc>
        <w:tc>
          <w:tcPr>
            <w:tcW w:w="1587" w:type="dxa"/>
            <w:shd w:val="clear" w:color="auto" w:fill="auto"/>
          </w:tcPr>
          <w:p w14:paraId="21B6D383" w14:textId="77777777" w:rsidR="000F4F82" w:rsidRPr="005F70FB" w:rsidRDefault="000F4F82" w:rsidP="00A551BF">
            <w:pPr>
              <w:pStyle w:val="TableCell0-0115Break"/>
              <w:rPr>
                <w:rStyle w:val="ChCharisSIL"/>
              </w:rPr>
            </w:pPr>
            <w:r w:rsidRPr="005F70FB">
              <w:rPr>
                <w:rStyle w:val="ChCharisSIL"/>
              </w:rPr>
              <w:t>ˈprɪn.sɪp̚</w:t>
            </w:r>
          </w:p>
        </w:tc>
        <w:tc>
          <w:tcPr>
            <w:tcW w:w="1275" w:type="dxa"/>
            <w:shd w:val="clear" w:color="auto" w:fill="auto"/>
          </w:tcPr>
          <w:p w14:paraId="7DDD10D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4DB3D08" w14:textId="77777777" w:rsidR="000F4F82" w:rsidRPr="005F70FB" w:rsidRDefault="000F4F82" w:rsidP="00A551BF">
            <w:pPr>
              <w:pStyle w:val="TableCell0-0115Break"/>
            </w:pPr>
            <w:r w:rsidRPr="005F70FB">
              <w:t>principle</w:t>
            </w:r>
          </w:p>
        </w:tc>
      </w:tr>
      <w:tr w:rsidR="00AC23C4" w:rsidRPr="005F70FB" w14:paraId="121728D2" w14:textId="77777777" w:rsidTr="00BC00CF">
        <w:tc>
          <w:tcPr>
            <w:tcW w:w="240" w:type="dxa"/>
            <w:shd w:val="clear" w:color="auto" w:fill="auto"/>
          </w:tcPr>
          <w:p w14:paraId="4E77F446" w14:textId="77777777" w:rsidR="000F4F82" w:rsidRPr="005F70FB" w:rsidRDefault="000F4F82" w:rsidP="00A551BF">
            <w:pPr>
              <w:pStyle w:val="TableCell0-0115Break"/>
              <w:rPr>
                <w:rStyle w:val="ExampleSource"/>
              </w:rPr>
            </w:pPr>
          </w:p>
        </w:tc>
        <w:tc>
          <w:tcPr>
            <w:tcW w:w="1249" w:type="dxa"/>
            <w:shd w:val="clear" w:color="auto" w:fill="auto"/>
          </w:tcPr>
          <w:p w14:paraId="6AE2FAD1" w14:textId="77777777" w:rsidR="000F4F82" w:rsidRPr="005F70FB" w:rsidRDefault="000F4F82" w:rsidP="00A551BF">
            <w:pPr>
              <w:pStyle w:val="TableCell0-0115Break"/>
              <w:rPr>
                <w:rStyle w:val="ChItalBold"/>
              </w:rPr>
            </w:pPr>
            <w:r w:rsidRPr="005F70FB">
              <w:rPr>
                <w:rStyle w:val="ChItalBold"/>
              </w:rPr>
              <w:t>priode</w:t>
            </w:r>
          </w:p>
        </w:tc>
        <w:tc>
          <w:tcPr>
            <w:tcW w:w="1587" w:type="dxa"/>
            <w:shd w:val="clear" w:color="auto" w:fill="auto"/>
          </w:tcPr>
          <w:p w14:paraId="20BD1884" w14:textId="77777777" w:rsidR="000F4F82" w:rsidRPr="005F70FB" w:rsidRDefault="000F4F82" w:rsidP="00A551BF">
            <w:pPr>
              <w:pStyle w:val="TableCell0-0115Break"/>
              <w:rPr>
                <w:rStyle w:val="ChCharisSIL"/>
              </w:rPr>
            </w:pPr>
            <w:r w:rsidRPr="005F70FB">
              <w:rPr>
                <w:rStyle w:val="ChCharisSIL"/>
              </w:rPr>
              <w:t>pri.ˈɔ.dɛ</w:t>
            </w:r>
          </w:p>
        </w:tc>
        <w:tc>
          <w:tcPr>
            <w:tcW w:w="1275" w:type="dxa"/>
            <w:shd w:val="clear" w:color="auto" w:fill="auto"/>
          </w:tcPr>
          <w:p w14:paraId="11624BB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2FF2ABC" w14:textId="77777777" w:rsidR="000F4F82" w:rsidRPr="005F70FB" w:rsidRDefault="00D32761" w:rsidP="00A551BF">
            <w:pPr>
              <w:pStyle w:val="TableCell0-0115Break"/>
            </w:pPr>
            <w:r w:rsidRPr="005F70FB">
              <w:t>period</w:t>
            </w:r>
          </w:p>
        </w:tc>
      </w:tr>
      <w:tr w:rsidR="00AC23C4" w:rsidRPr="005F70FB" w14:paraId="33E50962" w14:textId="77777777" w:rsidTr="00BC00CF">
        <w:tc>
          <w:tcPr>
            <w:tcW w:w="240" w:type="dxa"/>
            <w:shd w:val="clear" w:color="auto" w:fill="auto"/>
          </w:tcPr>
          <w:p w14:paraId="1D85AE73"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C823810" w14:textId="77777777" w:rsidR="000F4F82" w:rsidRPr="005F70FB" w:rsidRDefault="000F4F82" w:rsidP="00A551BF">
            <w:pPr>
              <w:pStyle w:val="TableCell0-0115Break"/>
              <w:rPr>
                <w:rStyle w:val="ChItalBold"/>
              </w:rPr>
            </w:pPr>
            <w:r w:rsidRPr="005F70FB">
              <w:rPr>
                <w:rStyle w:val="ChItalBold"/>
              </w:rPr>
              <w:t>prioritas</w:t>
            </w:r>
          </w:p>
        </w:tc>
        <w:tc>
          <w:tcPr>
            <w:tcW w:w="1587" w:type="dxa"/>
            <w:shd w:val="clear" w:color="auto" w:fill="auto"/>
          </w:tcPr>
          <w:p w14:paraId="1AAD7FD4" w14:textId="77777777" w:rsidR="000F4F82" w:rsidRPr="005F70FB" w:rsidRDefault="000F4F82" w:rsidP="00A551BF">
            <w:pPr>
              <w:pStyle w:val="TableCell0-0115Break"/>
              <w:rPr>
                <w:rStyle w:val="ChCharisSIL"/>
              </w:rPr>
            </w:pPr>
            <w:r w:rsidRPr="005F70FB">
              <w:rPr>
                <w:rStyle w:val="ChCharisSIL"/>
              </w:rPr>
              <w:t>pri.ˌɔ.ɾi.ˈtɐs</w:t>
            </w:r>
          </w:p>
        </w:tc>
        <w:tc>
          <w:tcPr>
            <w:tcW w:w="1275" w:type="dxa"/>
            <w:shd w:val="clear" w:color="auto" w:fill="auto"/>
          </w:tcPr>
          <w:p w14:paraId="0D0D9C7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E3860C3" w14:textId="77777777" w:rsidR="000F4F82" w:rsidRPr="005F70FB" w:rsidRDefault="000F4F82" w:rsidP="00A551BF">
            <w:pPr>
              <w:pStyle w:val="TableCell0-0115Break"/>
            </w:pPr>
            <w:r w:rsidRPr="005F70FB">
              <w:t>priority</w:t>
            </w:r>
          </w:p>
        </w:tc>
      </w:tr>
      <w:tr w:rsidR="00AC23C4" w:rsidRPr="005F70FB" w14:paraId="2C518A1D" w14:textId="77777777" w:rsidTr="00BC00CF">
        <w:tc>
          <w:tcPr>
            <w:tcW w:w="240" w:type="dxa"/>
            <w:shd w:val="clear" w:color="auto" w:fill="auto"/>
          </w:tcPr>
          <w:p w14:paraId="74A5C7B2"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6EAE25D" w14:textId="77777777" w:rsidR="000F4F82" w:rsidRPr="005F70FB" w:rsidRDefault="000F4F82" w:rsidP="00A551BF">
            <w:pPr>
              <w:pStyle w:val="TableCell0-0115Break"/>
              <w:rPr>
                <w:rStyle w:val="ChItalBold"/>
              </w:rPr>
            </w:pPr>
            <w:r w:rsidRPr="005F70FB">
              <w:rPr>
                <w:rStyle w:val="ChItalBold"/>
              </w:rPr>
              <w:t>profesor</w:t>
            </w:r>
          </w:p>
        </w:tc>
        <w:tc>
          <w:tcPr>
            <w:tcW w:w="1587" w:type="dxa"/>
            <w:shd w:val="clear" w:color="auto" w:fill="auto"/>
          </w:tcPr>
          <w:p w14:paraId="4BFAD670" w14:textId="77777777" w:rsidR="000F4F82" w:rsidRPr="005F70FB" w:rsidRDefault="000F4F82" w:rsidP="00A551BF">
            <w:pPr>
              <w:pStyle w:val="TableCell0-0115Break"/>
              <w:rPr>
                <w:rStyle w:val="ChCharisSIL"/>
              </w:rPr>
            </w:pPr>
            <w:r w:rsidRPr="005F70FB">
              <w:rPr>
                <w:rStyle w:val="ChCharisSIL"/>
              </w:rPr>
              <w:t>ˌprɔ.fɛ.ˈsɔ̞r̥</w:t>
            </w:r>
          </w:p>
        </w:tc>
        <w:tc>
          <w:tcPr>
            <w:tcW w:w="1275" w:type="dxa"/>
            <w:shd w:val="clear" w:color="auto" w:fill="auto"/>
          </w:tcPr>
          <w:p w14:paraId="7101598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BD598BE" w14:textId="77777777" w:rsidR="000F4F82" w:rsidRPr="005F70FB" w:rsidRDefault="000F4F82" w:rsidP="00A551BF">
            <w:pPr>
              <w:pStyle w:val="TableCell0-0115Break"/>
            </w:pPr>
            <w:r w:rsidRPr="005F70FB">
              <w:t>professor</w:t>
            </w:r>
          </w:p>
        </w:tc>
      </w:tr>
      <w:tr w:rsidR="00AC23C4" w:rsidRPr="005F70FB" w14:paraId="0F2B7A11" w14:textId="77777777" w:rsidTr="00BC00CF">
        <w:tc>
          <w:tcPr>
            <w:tcW w:w="240" w:type="dxa"/>
            <w:shd w:val="clear" w:color="auto" w:fill="auto"/>
          </w:tcPr>
          <w:p w14:paraId="4F2C5340" w14:textId="77777777" w:rsidR="000F4F82" w:rsidRPr="005F70FB" w:rsidRDefault="000F4F82" w:rsidP="00A551BF">
            <w:pPr>
              <w:pStyle w:val="TableCell0-0115Break"/>
              <w:rPr>
                <w:rStyle w:val="ExampleSource"/>
              </w:rPr>
            </w:pPr>
          </w:p>
        </w:tc>
        <w:tc>
          <w:tcPr>
            <w:tcW w:w="1249" w:type="dxa"/>
            <w:shd w:val="clear" w:color="auto" w:fill="auto"/>
          </w:tcPr>
          <w:p w14:paraId="72829A7C" w14:textId="77777777" w:rsidR="000F4F82" w:rsidRPr="005F70FB" w:rsidRDefault="000F4F82" w:rsidP="00A551BF">
            <w:pPr>
              <w:pStyle w:val="TableCell0-0115Break"/>
              <w:rPr>
                <w:rStyle w:val="ChItalBold"/>
              </w:rPr>
            </w:pPr>
            <w:r w:rsidRPr="005F70FB">
              <w:rPr>
                <w:rStyle w:val="ChItalBold"/>
              </w:rPr>
              <w:t>program</w:t>
            </w:r>
          </w:p>
        </w:tc>
        <w:tc>
          <w:tcPr>
            <w:tcW w:w="1587" w:type="dxa"/>
            <w:shd w:val="clear" w:color="auto" w:fill="auto"/>
          </w:tcPr>
          <w:p w14:paraId="176D77E4" w14:textId="77777777" w:rsidR="000F4F82" w:rsidRPr="005F70FB" w:rsidRDefault="000F4F82" w:rsidP="00A551BF">
            <w:pPr>
              <w:pStyle w:val="TableCell0-0115Break"/>
              <w:rPr>
                <w:rStyle w:val="ChCharisSIL"/>
              </w:rPr>
            </w:pPr>
            <w:r w:rsidRPr="005F70FB">
              <w:rPr>
                <w:rStyle w:val="ChCharisSIL"/>
              </w:rPr>
              <w:t>ˈprɔ.grɐm</w:t>
            </w:r>
          </w:p>
        </w:tc>
        <w:tc>
          <w:tcPr>
            <w:tcW w:w="1275" w:type="dxa"/>
            <w:shd w:val="clear" w:color="auto" w:fill="auto"/>
          </w:tcPr>
          <w:p w14:paraId="5D9D2E95"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7210F247" w14:textId="77777777" w:rsidR="000F4F82" w:rsidRPr="005F70FB" w:rsidRDefault="000F4F82" w:rsidP="00A551BF">
            <w:pPr>
              <w:pStyle w:val="TableCell0-0115Break"/>
            </w:pPr>
            <w:r w:rsidRPr="005F70FB">
              <w:t>program</w:t>
            </w:r>
          </w:p>
        </w:tc>
      </w:tr>
      <w:tr w:rsidR="00AC23C4" w:rsidRPr="005F70FB" w14:paraId="68C4AFF7" w14:textId="77777777" w:rsidTr="00BC00CF">
        <w:tc>
          <w:tcPr>
            <w:tcW w:w="240" w:type="dxa"/>
            <w:shd w:val="clear" w:color="auto" w:fill="auto"/>
          </w:tcPr>
          <w:p w14:paraId="11F6A3CA" w14:textId="77777777" w:rsidR="000F4F82" w:rsidRPr="005F70FB" w:rsidRDefault="000F4F82" w:rsidP="00A551BF">
            <w:pPr>
              <w:pStyle w:val="TableCell0-0115Break"/>
              <w:rPr>
                <w:rStyle w:val="ExampleSource"/>
              </w:rPr>
            </w:pPr>
          </w:p>
        </w:tc>
        <w:tc>
          <w:tcPr>
            <w:tcW w:w="1249" w:type="dxa"/>
            <w:shd w:val="clear" w:color="auto" w:fill="auto"/>
          </w:tcPr>
          <w:p w14:paraId="3DF6260B" w14:textId="77777777" w:rsidR="000F4F82" w:rsidRPr="005F70FB" w:rsidRDefault="000F4F82" w:rsidP="00A551BF">
            <w:pPr>
              <w:pStyle w:val="TableCell0-0115Break"/>
              <w:rPr>
                <w:rStyle w:val="ChItalBold"/>
              </w:rPr>
            </w:pPr>
            <w:r w:rsidRPr="005F70FB">
              <w:rPr>
                <w:rStyle w:val="ChItalBold"/>
              </w:rPr>
              <w:t>propinsi</w:t>
            </w:r>
          </w:p>
        </w:tc>
        <w:tc>
          <w:tcPr>
            <w:tcW w:w="1587" w:type="dxa"/>
            <w:shd w:val="clear" w:color="auto" w:fill="auto"/>
          </w:tcPr>
          <w:p w14:paraId="271E4D8A" w14:textId="77777777" w:rsidR="000F4F82" w:rsidRPr="005F70FB" w:rsidRDefault="000F4F82" w:rsidP="00A551BF">
            <w:pPr>
              <w:pStyle w:val="TableCell0-0115Break"/>
              <w:rPr>
                <w:rStyle w:val="ChCharisSIL"/>
              </w:rPr>
            </w:pPr>
            <w:r w:rsidRPr="005F70FB">
              <w:rPr>
                <w:rStyle w:val="ChCharisSIL"/>
              </w:rPr>
              <w:t>prɔ.ˈpɪn.sɪ</w:t>
            </w:r>
          </w:p>
        </w:tc>
        <w:tc>
          <w:tcPr>
            <w:tcW w:w="1275" w:type="dxa"/>
            <w:shd w:val="clear" w:color="auto" w:fill="auto"/>
          </w:tcPr>
          <w:p w14:paraId="50915CE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3A70055" w14:textId="77777777" w:rsidR="000F4F82" w:rsidRPr="005F70FB" w:rsidRDefault="000F4F82" w:rsidP="00A551BF">
            <w:pPr>
              <w:pStyle w:val="TableCell0-0115Break"/>
            </w:pPr>
            <w:r w:rsidRPr="005F70FB">
              <w:t>province</w:t>
            </w:r>
          </w:p>
        </w:tc>
      </w:tr>
      <w:tr w:rsidR="00AC23C4" w:rsidRPr="005F70FB" w14:paraId="03AA9E29" w14:textId="77777777" w:rsidTr="00BC00CF">
        <w:tc>
          <w:tcPr>
            <w:tcW w:w="240" w:type="dxa"/>
            <w:shd w:val="clear" w:color="auto" w:fill="auto"/>
          </w:tcPr>
          <w:p w14:paraId="5C9F96EE"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16E207E" w14:textId="77777777" w:rsidR="000F4F82" w:rsidRPr="005F70FB" w:rsidRDefault="000F4F82" w:rsidP="00A551BF">
            <w:pPr>
              <w:pStyle w:val="TableCell0-0115Break"/>
              <w:rPr>
                <w:rStyle w:val="ChItalBold"/>
              </w:rPr>
            </w:pPr>
            <w:r w:rsidRPr="005F70FB">
              <w:rPr>
                <w:rStyle w:val="ChItalBold"/>
              </w:rPr>
              <w:t>proposal</w:t>
            </w:r>
          </w:p>
        </w:tc>
        <w:tc>
          <w:tcPr>
            <w:tcW w:w="1587" w:type="dxa"/>
            <w:shd w:val="clear" w:color="auto" w:fill="auto"/>
          </w:tcPr>
          <w:p w14:paraId="28E18187" w14:textId="77777777" w:rsidR="000F4F82" w:rsidRPr="005F70FB" w:rsidRDefault="000F4F82" w:rsidP="00A551BF">
            <w:pPr>
              <w:pStyle w:val="TableCell0-0115Break"/>
              <w:rPr>
                <w:rStyle w:val="ChCharisSIL"/>
              </w:rPr>
            </w:pPr>
            <w:r w:rsidRPr="005F70FB">
              <w:rPr>
                <w:rStyle w:val="ChCharisSIL"/>
              </w:rPr>
              <w:t>ˌprɔ.pɔ.ˈsɐl</w:t>
            </w:r>
          </w:p>
        </w:tc>
        <w:tc>
          <w:tcPr>
            <w:tcW w:w="1275" w:type="dxa"/>
            <w:shd w:val="clear" w:color="auto" w:fill="auto"/>
          </w:tcPr>
          <w:p w14:paraId="6E32E65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1BB90B1" w14:textId="77777777" w:rsidR="000F4F82" w:rsidRPr="005F70FB" w:rsidRDefault="000F4F82" w:rsidP="00A551BF">
            <w:pPr>
              <w:pStyle w:val="TableCell0-0115Break"/>
            </w:pPr>
            <w:r w:rsidRPr="005F70FB">
              <w:t>proposal</w:t>
            </w:r>
          </w:p>
        </w:tc>
      </w:tr>
      <w:tr w:rsidR="00AC23C4" w:rsidRPr="005F70FB" w14:paraId="05DB56B2" w14:textId="77777777" w:rsidTr="00BC00CF">
        <w:tc>
          <w:tcPr>
            <w:tcW w:w="240" w:type="dxa"/>
            <w:shd w:val="clear" w:color="auto" w:fill="auto"/>
          </w:tcPr>
          <w:p w14:paraId="438245CA" w14:textId="77777777" w:rsidR="000F4F82" w:rsidRPr="005F70FB" w:rsidRDefault="000F4F82" w:rsidP="00A551BF">
            <w:pPr>
              <w:pStyle w:val="TableCell0-0115Break"/>
              <w:rPr>
                <w:rStyle w:val="ExampleSource"/>
              </w:rPr>
            </w:pPr>
          </w:p>
        </w:tc>
        <w:tc>
          <w:tcPr>
            <w:tcW w:w="1249" w:type="dxa"/>
            <w:shd w:val="clear" w:color="auto" w:fill="auto"/>
          </w:tcPr>
          <w:p w14:paraId="77BC2761" w14:textId="77777777" w:rsidR="000F4F82" w:rsidRPr="005F70FB" w:rsidRDefault="000F4F82" w:rsidP="00A551BF">
            <w:pPr>
              <w:pStyle w:val="TableCell0-0115Break"/>
              <w:rPr>
                <w:rStyle w:val="ChItalBold"/>
              </w:rPr>
            </w:pPr>
            <w:r w:rsidRPr="005F70FB">
              <w:rPr>
                <w:rStyle w:val="ChItalBold"/>
              </w:rPr>
              <w:t>proses</w:t>
            </w:r>
          </w:p>
        </w:tc>
        <w:tc>
          <w:tcPr>
            <w:tcW w:w="1587" w:type="dxa"/>
            <w:shd w:val="clear" w:color="auto" w:fill="auto"/>
          </w:tcPr>
          <w:p w14:paraId="083F9BA5" w14:textId="77777777" w:rsidR="000F4F82" w:rsidRPr="005F70FB" w:rsidRDefault="000F4F82" w:rsidP="00A551BF">
            <w:pPr>
              <w:pStyle w:val="TableCell0-0115Break"/>
              <w:rPr>
                <w:rStyle w:val="ChCharisSIL"/>
              </w:rPr>
            </w:pPr>
            <w:r w:rsidRPr="005F70FB">
              <w:rPr>
                <w:rStyle w:val="ChCharisSIL"/>
              </w:rPr>
              <w:t>ˈprɔ.sɛ̞s</w:t>
            </w:r>
          </w:p>
        </w:tc>
        <w:tc>
          <w:tcPr>
            <w:tcW w:w="1275" w:type="dxa"/>
            <w:shd w:val="clear" w:color="auto" w:fill="auto"/>
          </w:tcPr>
          <w:p w14:paraId="0B42AF88"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1854BCCA" w14:textId="77777777" w:rsidR="000F4F82" w:rsidRPr="005F70FB" w:rsidRDefault="000F4F82" w:rsidP="00A551BF">
            <w:pPr>
              <w:pStyle w:val="TableCell0-0115Break"/>
            </w:pPr>
            <w:r w:rsidRPr="005F70FB">
              <w:t>process</w:t>
            </w:r>
          </w:p>
        </w:tc>
      </w:tr>
      <w:tr w:rsidR="00AC23C4" w:rsidRPr="005F70FB" w14:paraId="6D389EDC" w14:textId="77777777" w:rsidTr="00BC00CF">
        <w:tc>
          <w:tcPr>
            <w:tcW w:w="240" w:type="dxa"/>
            <w:shd w:val="clear" w:color="auto" w:fill="auto"/>
          </w:tcPr>
          <w:p w14:paraId="4A999ED0"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026E7B97" w14:textId="77777777" w:rsidR="000F4F82" w:rsidRPr="005F70FB" w:rsidRDefault="000F4F82" w:rsidP="00A551BF">
            <w:pPr>
              <w:pStyle w:val="TableCell0-0115Break"/>
              <w:rPr>
                <w:rStyle w:val="ChItalBold"/>
              </w:rPr>
            </w:pPr>
            <w:r w:rsidRPr="005F70FB">
              <w:rPr>
                <w:rStyle w:val="ChItalBold"/>
              </w:rPr>
              <w:t>protes</w:t>
            </w:r>
          </w:p>
        </w:tc>
        <w:tc>
          <w:tcPr>
            <w:tcW w:w="1587" w:type="dxa"/>
            <w:shd w:val="clear" w:color="auto" w:fill="auto"/>
          </w:tcPr>
          <w:p w14:paraId="63880427" w14:textId="77777777" w:rsidR="000F4F82" w:rsidRPr="005F70FB" w:rsidRDefault="000F4F82" w:rsidP="00A551BF">
            <w:pPr>
              <w:pStyle w:val="TableCell0-0115Break"/>
              <w:rPr>
                <w:rStyle w:val="ChCharisSIL"/>
              </w:rPr>
            </w:pPr>
            <w:r w:rsidRPr="005F70FB">
              <w:rPr>
                <w:rStyle w:val="ChCharisSIL"/>
              </w:rPr>
              <w:t>prɔ.ˈtɛ̞s</w:t>
            </w:r>
          </w:p>
        </w:tc>
        <w:tc>
          <w:tcPr>
            <w:tcW w:w="1275" w:type="dxa"/>
            <w:shd w:val="clear" w:color="auto" w:fill="auto"/>
          </w:tcPr>
          <w:p w14:paraId="74144421"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8868F6A" w14:textId="77777777" w:rsidR="000F4F82" w:rsidRPr="005F70FB" w:rsidRDefault="000F4F82" w:rsidP="00A551BF">
            <w:pPr>
              <w:pStyle w:val="TableCell0-0115Break"/>
            </w:pPr>
            <w:r w:rsidRPr="005F70FB">
              <w:t>protest</w:t>
            </w:r>
          </w:p>
        </w:tc>
      </w:tr>
      <w:tr w:rsidR="00AC23C4" w:rsidRPr="005F70FB" w14:paraId="317E04B2" w14:textId="77777777" w:rsidTr="00BC00CF">
        <w:tc>
          <w:tcPr>
            <w:tcW w:w="240" w:type="dxa"/>
            <w:shd w:val="clear" w:color="auto" w:fill="auto"/>
          </w:tcPr>
          <w:p w14:paraId="30335775" w14:textId="77777777" w:rsidR="000F4F82" w:rsidRPr="005F70FB" w:rsidRDefault="000F4F82" w:rsidP="00A551BF">
            <w:pPr>
              <w:pStyle w:val="TableCell0-0115Break"/>
              <w:rPr>
                <w:rStyle w:val="ExampleSource"/>
              </w:rPr>
            </w:pPr>
          </w:p>
        </w:tc>
        <w:tc>
          <w:tcPr>
            <w:tcW w:w="1249" w:type="dxa"/>
            <w:shd w:val="clear" w:color="auto" w:fill="auto"/>
          </w:tcPr>
          <w:p w14:paraId="3CAEEEF5" w14:textId="77777777" w:rsidR="000F4F82" w:rsidRPr="005F70FB" w:rsidRDefault="000F4F82" w:rsidP="00A551BF">
            <w:pPr>
              <w:pStyle w:val="TableCell0-0115Break"/>
              <w:rPr>
                <w:rStyle w:val="ChItalBold"/>
              </w:rPr>
            </w:pPr>
            <w:r w:rsidRPr="005F70FB">
              <w:rPr>
                <w:rStyle w:val="ChItalBold"/>
              </w:rPr>
              <w:t>proyek</w:t>
            </w:r>
          </w:p>
        </w:tc>
        <w:tc>
          <w:tcPr>
            <w:tcW w:w="1587" w:type="dxa"/>
            <w:shd w:val="clear" w:color="auto" w:fill="auto"/>
          </w:tcPr>
          <w:p w14:paraId="1E120379" w14:textId="77777777" w:rsidR="000F4F82" w:rsidRPr="005F70FB" w:rsidRDefault="000F4F82" w:rsidP="00A551BF">
            <w:pPr>
              <w:pStyle w:val="TableCell0-0115Break"/>
              <w:rPr>
                <w:rStyle w:val="ChCharisSIL"/>
              </w:rPr>
            </w:pPr>
            <w:r w:rsidRPr="005F70FB">
              <w:rPr>
                <w:rStyle w:val="ChCharisSIL"/>
              </w:rPr>
              <w:t>ˈprɔ.jɛ̞k</w:t>
            </w:r>
          </w:p>
        </w:tc>
        <w:tc>
          <w:tcPr>
            <w:tcW w:w="1275" w:type="dxa"/>
            <w:shd w:val="clear" w:color="auto" w:fill="auto"/>
          </w:tcPr>
          <w:p w14:paraId="341C03F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1D0C764" w14:textId="77777777" w:rsidR="000F4F82" w:rsidRPr="005F70FB" w:rsidRDefault="000F4F82" w:rsidP="00A551BF">
            <w:pPr>
              <w:pStyle w:val="TableCell0-0115Break"/>
            </w:pPr>
            <w:r w:rsidRPr="005F70FB">
              <w:t>project</w:t>
            </w:r>
          </w:p>
        </w:tc>
      </w:tr>
      <w:tr w:rsidR="00AC23C4" w:rsidRPr="005F70FB" w14:paraId="48A0FAC0" w14:textId="77777777" w:rsidTr="00BC00CF">
        <w:tc>
          <w:tcPr>
            <w:tcW w:w="240" w:type="dxa"/>
            <w:shd w:val="clear" w:color="auto" w:fill="auto"/>
          </w:tcPr>
          <w:p w14:paraId="4A86F170" w14:textId="77777777" w:rsidR="000F4F82" w:rsidRPr="005F70FB" w:rsidRDefault="000F4F82" w:rsidP="00A551BF">
            <w:pPr>
              <w:pStyle w:val="TableCell0-0115Break"/>
              <w:rPr>
                <w:rStyle w:val="ExampleSource"/>
              </w:rPr>
            </w:pPr>
          </w:p>
        </w:tc>
        <w:tc>
          <w:tcPr>
            <w:tcW w:w="1249" w:type="dxa"/>
            <w:shd w:val="clear" w:color="auto" w:fill="auto"/>
          </w:tcPr>
          <w:p w14:paraId="35E9282F" w14:textId="77777777" w:rsidR="000F4F82" w:rsidRPr="005F70FB" w:rsidRDefault="000F4F82" w:rsidP="00A551BF">
            <w:pPr>
              <w:pStyle w:val="TableCell0-0115Break"/>
              <w:rPr>
                <w:rStyle w:val="ChItalBold"/>
              </w:rPr>
            </w:pPr>
            <w:r w:rsidRPr="005F70FB">
              <w:rPr>
                <w:rStyle w:val="ChItalBold"/>
              </w:rPr>
              <w:t>puasa</w:t>
            </w:r>
          </w:p>
        </w:tc>
        <w:tc>
          <w:tcPr>
            <w:tcW w:w="1587" w:type="dxa"/>
            <w:shd w:val="clear" w:color="auto" w:fill="auto"/>
          </w:tcPr>
          <w:p w14:paraId="4CB76C63" w14:textId="77777777" w:rsidR="000F4F82" w:rsidRPr="005F70FB" w:rsidRDefault="000F4F82" w:rsidP="00A551BF">
            <w:pPr>
              <w:pStyle w:val="TableCell0-0115Break"/>
              <w:rPr>
                <w:rStyle w:val="ChCharisSIL"/>
              </w:rPr>
            </w:pPr>
            <w:r w:rsidRPr="005F70FB">
              <w:rPr>
                <w:rStyle w:val="ChCharisSIL"/>
              </w:rPr>
              <w:t>pʊ.ˈa.sa</w:t>
            </w:r>
          </w:p>
        </w:tc>
        <w:tc>
          <w:tcPr>
            <w:tcW w:w="1275" w:type="dxa"/>
            <w:shd w:val="clear" w:color="auto" w:fill="auto"/>
          </w:tcPr>
          <w:p w14:paraId="33C5FF96"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DEAED5D" w14:textId="77777777" w:rsidR="000F4F82" w:rsidRPr="005F70FB" w:rsidRDefault="000F4F82" w:rsidP="00A551BF">
            <w:pPr>
              <w:pStyle w:val="TableCell0-0115Break"/>
            </w:pPr>
            <w:r w:rsidRPr="005F70FB">
              <w:t>fast</w:t>
            </w:r>
          </w:p>
        </w:tc>
      </w:tr>
      <w:tr w:rsidR="00AC23C4" w:rsidRPr="005F70FB" w14:paraId="08E4DB9C" w14:textId="77777777" w:rsidTr="00BC00CF">
        <w:tc>
          <w:tcPr>
            <w:tcW w:w="240" w:type="dxa"/>
            <w:shd w:val="clear" w:color="auto" w:fill="auto"/>
          </w:tcPr>
          <w:p w14:paraId="62C07C27" w14:textId="77777777" w:rsidR="000F4F82" w:rsidRPr="005F70FB" w:rsidRDefault="000F4F82" w:rsidP="00A551BF">
            <w:pPr>
              <w:pStyle w:val="TableCell0-0115Break"/>
              <w:rPr>
                <w:rStyle w:val="ExampleSource"/>
              </w:rPr>
            </w:pPr>
          </w:p>
        </w:tc>
        <w:tc>
          <w:tcPr>
            <w:tcW w:w="1249" w:type="dxa"/>
            <w:shd w:val="clear" w:color="auto" w:fill="auto"/>
          </w:tcPr>
          <w:p w14:paraId="0D67CD4C" w14:textId="77777777" w:rsidR="000F4F82" w:rsidRPr="005F70FB" w:rsidRDefault="000F4F82" w:rsidP="00A551BF">
            <w:pPr>
              <w:pStyle w:val="TableCell0-0115Break"/>
              <w:rPr>
                <w:rStyle w:val="ChItalBold"/>
              </w:rPr>
            </w:pPr>
            <w:r w:rsidRPr="005F70FB">
              <w:rPr>
                <w:rStyle w:val="ChItalBold"/>
              </w:rPr>
              <w:t>puji</w:t>
            </w:r>
          </w:p>
        </w:tc>
        <w:tc>
          <w:tcPr>
            <w:tcW w:w="1587" w:type="dxa"/>
            <w:shd w:val="clear" w:color="auto" w:fill="auto"/>
          </w:tcPr>
          <w:p w14:paraId="623B8A04" w14:textId="77777777" w:rsidR="000F4F82" w:rsidRPr="005F70FB" w:rsidRDefault="000F4F82" w:rsidP="00A551BF">
            <w:pPr>
              <w:pStyle w:val="TableCell0-0115Break"/>
              <w:rPr>
                <w:rStyle w:val="ChCharisSIL"/>
              </w:rPr>
            </w:pPr>
            <w:r w:rsidRPr="005F70FB">
              <w:rPr>
                <w:rStyle w:val="ChCharisSIL"/>
              </w:rPr>
              <w:t>ˈpu.dʒi</w:t>
            </w:r>
          </w:p>
        </w:tc>
        <w:tc>
          <w:tcPr>
            <w:tcW w:w="1275" w:type="dxa"/>
            <w:shd w:val="clear" w:color="auto" w:fill="auto"/>
          </w:tcPr>
          <w:p w14:paraId="212A9824"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7A1B6B00" w14:textId="77777777" w:rsidR="000F4F82" w:rsidRPr="005F70FB" w:rsidRDefault="000F4F82" w:rsidP="00A551BF">
            <w:pPr>
              <w:pStyle w:val="TableCell0-0115Break"/>
            </w:pPr>
            <w:r w:rsidRPr="005F70FB">
              <w:t>praise</w:t>
            </w:r>
          </w:p>
        </w:tc>
      </w:tr>
      <w:tr w:rsidR="00AC23C4" w:rsidRPr="005F70FB" w14:paraId="1A0D4FD2" w14:textId="77777777" w:rsidTr="00BC00CF">
        <w:tc>
          <w:tcPr>
            <w:tcW w:w="240" w:type="dxa"/>
            <w:shd w:val="clear" w:color="auto" w:fill="auto"/>
          </w:tcPr>
          <w:p w14:paraId="4EC9A5D8" w14:textId="77777777" w:rsidR="000F4F82" w:rsidRPr="005F70FB" w:rsidRDefault="000F4F82" w:rsidP="00A551BF">
            <w:pPr>
              <w:pStyle w:val="TableCell0-0115Break"/>
              <w:rPr>
                <w:rStyle w:val="ExampleSource"/>
              </w:rPr>
            </w:pPr>
          </w:p>
        </w:tc>
        <w:tc>
          <w:tcPr>
            <w:tcW w:w="1249" w:type="dxa"/>
            <w:shd w:val="clear" w:color="auto" w:fill="auto"/>
          </w:tcPr>
          <w:p w14:paraId="28EC35D3" w14:textId="77777777" w:rsidR="000F4F82" w:rsidRPr="005F70FB" w:rsidRDefault="000F4F82" w:rsidP="00A551BF">
            <w:pPr>
              <w:pStyle w:val="TableCell0-0115Break"/>
              <w:rPr>
                <w:rStyle w:val="ChItalBold"/>
              </w:rPr>
            </w:pPr>
            <w:r w:rsidRPr="005F70FB">
              <w:rPr>
                <w:rStyle w:val="ChItalBold"/>
              </w:rPr>
              <w:t>pul</w:t>
            </w:r>
          </w:p>
        </w:tc>
        <w:tc>
          <w:tcPr>
            <w:tcW w:w="1587" w:type="dxa"/>
            <w:shd w:val="clear" w:color="auto" w:fill="auto"/>
          </w:tcPr>
          <w:p w14:paraId="08D997C7" w14:textId="77777777" w:rsidR="000F4F82" w:rsidRPr="005F70FB" w:rsidRDefault="000F4F82" w:rsidP="00A551BF">
            <w:pPr>
              <w:pStyle w:val="TableCell0-0115Break"/>
              <w:rPr>
                <w:rStyle w:val="ChCharisSIL"/>
              </w:rPr>
            </w:pPr>
            <w:r w:rsidRPr="005F70FB">
              <w:rPr>
                <w:rStyle w:val="ChCharisSIL"/>
              </w:rPr>
              <w:t>ˈpʊl</w:t>
            </w:r>
          </w:p>
        </w:tc>
        <w:tc>
          <w:tcPr>
            <w:tcW w:w="1275" w:type="dxa"/>
            <w:shd w:val="clear" w:color="auto" w:fill="auto"/>
          </w:tcPr>
          <w:p w14:paraId="1EA062A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9F51402" w14:textId="77777777" w:rsidR="000F4F82" w:rsidRPr="005F70FB" w:rsidRDefault="000F4F82" w:rsidP="00A551BF">
            <w:pPr>
              <w:pStyle w:val="TableCell0-0115Break"/>
            </w:pPr>
            <w:r w:rsidRPr="005F70FB">
              <w:t>pool</w:t>
            </w:r>
          </w:p>
        </w:tc>
      </w:tr>
      <w:tr w:rsidR="00AC23C4" w:rsidRPr="005F70FB" w14:paraId="631D4943" w14:textId="77777777" w:rsidTr="00BC00CF">
        <w:tc>
          <w:tcPr>
            <w:tcW w:w="240" w:type="dxa"/>
            <w:shd w:val="clear" w:color="auto" w:fill="auto"/>
          </w:tcPr>
          <w:p w14:paraId="0BBBDC85" w14:textId="77777777" w:rsidR="000F4F82" w:rsidRPr="005F70FB" w:rsidRDefault="000F4F82" w:rsidP="000F4F82">
            <w:pPr>
              <w:pStyle w:val="TableCell0-2115ptBreak"/>
              <w:rPr>
                <w:rStyle w:val="ExampleSource"/>
              </w:rPr>
            </w:pPr>
          </w:p>
        </w:tc>
        <w:tc>
          <w:tcPr>
            <w:tcW w:w="1249" w:type="dxa"/>
            <w:shd w:val="clear" w:color="auto" w:fill="auto"/>
          </w:tcPr>
          <w:p w14:paraId="41079AC1" w14:textId="77777777" w:rsidR="000F4F82" w:rsidRPr="005F70FB" w:rsidRDefault="000F4F82" w:rsidP="000F4F82">
            <w:pPr>
              <w:pStyle w:val="TableCell0-2115ptBreak"/>
              <w:rPr>
                <w:rStyle w:val="ChItalBold"/>
              </w:rPr>
            </w:pPr>
            <w:r w:rsidRPr="005F70FB">
              <w:rPr>
                <w:rStyle w:val="ChItalBold"/>
              </w:rPr>
              <w:t>pulsa</w:t>
            </w:r>
          </w:p>
        </w:tc>
        <w:tc>
          <w:tcPr>
            <w:tcW w:w="1587" w:type="dxa"/>
            <w:shd w:val="clear" w:color="auto" w:fill="auto"/>
          </w:tcPr>
          <w:p w14:paraId="5BC8C00B" w14:textId="77777777" w:rsidR="000F4F82" w:rsidRPr="005F70FB" w:rsidRDefault="000F4F82" w:rsidP="000F4F82">
            <w:pPr>
              <w:pStyle w:val="TableCell0-2115ptBreak"/>
              <w:rPr>
                <w:rStyle w:val="ChCharisSIL"/>
              </w:rPr>
            </w:pPr>
            <w:r w:rsidRPr="005F70FB">
              <w:rPr>
                <w:rStyle w:val="ChCharisSIL"/>
              </w:rPr>
              <w:t>ˈpʊl.sa</w:t>
            </w:r>
          </w:p>
        </w:tc>
        <w:tc>
          <w:tcPr>
            <w:tcW w:w="1275" w:type="dxa"/>
            <w:shd w:val="clear" w:color="auto" w:fill="auto"/>
          </w:tcPr>
          <w:p w14:paraId="3F7C4F58"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1EFCCBA5" w14:textId="77777777" w:rsidR="000F4F82" w:rsidRPr="005F70FB" w:rsidRDefault="000F4F82" w:rsidP="000F4F82">
            <w:pPr>
              <w:pStyle w:val="TableCell0-2115ptBreak"/>
            </w:pPr>
            <w:r w:rsidRPr="005F70FB">
              <w:t>pulse</w:t>
            </w:r>
          </w:p>
        </w:tc>
      </w:tr>
      <w:tr w:rsidR="00AC23C4" w:rsidRPr="005F70FB" w14:paraId="0627EA92" w14:textId="77777777" w:rsidTr="00BC00CF">
        <w:tc>
          <w:tcPr>
            <w:tcW w:w="240" w:type="dxa"/>
            <w:shd w:val="clear" w:color="auto" w:fill="auto"/>
          </w:tcPr>
          <w:p w14:paraId="759084C0" w14:textId="77777777" w:rsidR="000F4F82" w:rsidRPr="005F70FB" w:rsidRDefault="000F4F82" w:rsidP="000F4F82">
            <w:pPr>
              <w:pStyle w:val="TableCell2-2"/>
              <w:rPr>
                <w:rStyle w:val="ExampleSource"/>
              </w:rPr>
            </w:pPr>
          </w:p>
        </w:tc>
        <w:tc>
          <w:tcPr>
            <w:tcW w:w="1249" w:type="dxa"/>
            <w:shd w:val="clear" w:color="auto" w:fill="auto"/>
          </w:tcPr>
          <w:p w14:paraId="4441ABCA" w14:textId="77777777" w:rsidR="000F4F82" w:rsidRPr="005F70FB" w:rsidRDefault="000F4F82" w:rsidP="000F4F82">
            <w:pPr>
              <w:pStyle w:val="TableCell2-2"/>
              <w:rPr>
                <w:rStyle w:val="ChBold"/>
              </w:rPr>
            </w:pPr>
            <w:r w:rsidRPr="005F70FB">
              <w:rPr>
                <w:rStyle w:val="ChBold"/>
              </w:rPr>
              <w:t>R</w:t>
            </w:r>
          </w:p>
        </w:tc>
        <w:tc>
          <w:tcPr>
            <w:tcW w:w="1587" w:type="dxa"/>
            <w:shd w:val="clear" w:color="auto" w:fill="auto"/>
          </w:tcPr>
          <w:p w14:paraId="26684FE8" w14:textId="77777777" w:rsidR="000F4F82" w:rsidRPr="005F70FB" w:rsidRDefault="000F4F82" w:rsidP="000F4F82">
            <w:pPr>
              <w:pStyle w:val="TableCell2-2"/>
            </w:pPr>
          </w:p>
        </w:tc>
        <w:tc>
          <w:tcPr>
            <w:tcW w:w="1275" w:type="dxa"/>
            <w:shd w:val="clear" w:color="auto" w:fill="auto"/>
          </w:tcPr>
          <w:p w14:paraId="0ACE43DD" w14:textId="77777777" w:rsidR="000F4F82" w:rsidRPr="005F70FB" w:rsidRDefault="000F4F82" w:rsidP="000F4F82">
            <w:pPr>
              <w:pStyle w:val="TableCell2-2"/>
            </w:pPr>
          </w:p>
        </w:tc>
        <w:tc>
          <w:tcPr>
            <w:tcW w:w="2379" w:type="dxa"/>
            <w:shd w:val="clear" w:color="auto" w:fill="auto"/>
          </w:tcPr>
          <w:p w14:paraId="260E1AD3" w14:textId="77777777" w:rsidR="000F4F82" w:rsidRPr="005F70FB" w:rsidRDefault="000F4F82" w:rsidP="000F4F82">
            <w:pPr>
              <w:pStyle w:val="TableCell2-2"/>
            </w:pPr>
          </w:p>
        </w:tc>
      </w:tr>
      <w:tr w:rsidR="00AC23C4" w:rsidRPr="005F70FB" w14:paraId="59107898" w14:textId="77777777" w:rsidTr="00BC00CF">
        <w:tc>
          <w:tcPr>
            <w:tcW w:w="240" w:type="dxa"/>
            <w:shd w:val="clear" w:color="auto" w:fill="auto"/>
          </w:tcPr>
          <w:p w14:paraId="445E9551" w14:textId="77777777" w:rsidR="000F4F82" w:rsidRPr="005F70FB" w:rsidRDefault="000F4F82" w:rsidP="00A551BF">
            <w:pPr>
              <w:pStyle w:val="TableCell0-0115Break"/>
              <w:rPr>
                <w:rStyle w:val="ExampleSource"/>
              </w:rPr>
            </w:pPr>
          </w:p>
        </w:tc>
        <w:tc>
          <w:tcPr>
            <w:tcW w:w="1249" w:type="dxa"/>
            <w:shd w:val="clear" w:color="auto" w:fill="auto"/>
          </w:tcPr>
          <w:p w14:paraId="7B9319B1" w14:textId="77777777" w:rsidR="000F4F82" w:rsidRPr="005F70FB" w:rsidRDefault="000F4F82" w:rsidP="00A551BF">
            <w:pPr>
              <w:pStyle w:val="TableCell0-0115Break"/>
              <w:rPr>
                <w:rStyle w:val="ChItalBold"/>
              </w:rPr>
            </w:pPr>
            <w:r w:rsidRPr="005F70FB">
              <w:rPr>
                <w:rStyle w:val="ChItalBold"/>
              </w:rPr>
              <w:t>rabu</w:t>
            </w:r>
          </w:p>
        </w:tc>
        <w:tc>
          <w:tcPr>
            <w:tcW w:w="1587" w:type="dxa"/>
            <w:shd w:val="clear" w:color="auto" w:fill="auto"/>
          </w:tcPr>
          <w:p w14:paraId="554D9043" w14:textId="77777777" w:rsidR="000F4F82" w:rsidRPr="005F70FB" w:rsidRDefault="000F4F82" w:rsidP="00A551BF">
            <w:pPr>
              <w:pStyle w:val="TableCell0-0115Break"/>
              <w:rPr>
                <w:rStyle w:val="ChCharisSIL"/>
              </w:rPr>
            </w:pPr>
            <w:r w:rsidRPr="005F70FB">
              <w:rPr>
                <w:rStyle w:val="ChCharisSIL"/>
              </w:rPr>
              <w:t>ˈra.bu</w:t>
            </w:r>
          </w:p>
        </w:tc>
        <w:tc>
          <w:tcPr>
            <w:tcW w:w="1275" w:type="dxa"/>
            <w:shd w:val="clear" w:color="auto" w:fill="auto"/>
          </w:tcPr>
          <w:p w14:paraId="1BA4490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891B66F" w14:textId="77777777" w:rsidR="000F4F82" w:rsidRPr="005F70FB" w:rsidRDefault="000F4F82" w:rsidP="00A551BF">
            <w:pPr>
              <w:pStyle w:val="TableCell0-0115Break"/>
            </w:pPr>
            <w:r w:rsidRPr="005F70FB">
              <w:t>Wednesday</w:t>
            </w:r>
          </w:p>
        </w:tc>
      </w:tr>
      <w:tr w:rsidR="00AC23C4" w:rsidRPr="005F70FB" w14:paraId="0735F127" w14:textId="77777777" w:rsidTr="00BC00CF">
        <w:tc>
          <w:tcPr>
            <w:tcW w:w="240" w:type="dxa"/>
            <w:shd w:val="clear" w:color="auto" w:fill="auto"/>
          </w:tcPr>
          <w:p w14:paraId="67EF48DE" w14:textId="77777777" w:rsidR="000F4F82" w:rsidRPr="005F70FB" w:rsidRDefault="000F4F82" w:rsidP="00A551BF">
            <w:pPr>
              <w:pStyle w:val="TableCell0-0115Break"/>
              <w:rPr>
                <w:rStyle w:val="ExampleSource"/>
              </w:rPr>
            </w:pPr>
          </w:p>
        </w:tc>
        <w:tc>
          <w:tcPr>
            <w:tcW w:w="1249" w:type="dxa"/>
            <w:shd w:val="clear" w:color="auto" w:fill="auto"/>
          </w:tcPr>
          <w:p w14:paraId="61CB4AD5" w14:textId="77777777" w:rsidR="000F4F82" w:rsidRPr="005F70FB" w:rsidRDefault="000F4F82" w:rsidP="00A551BF">
            <w:pPr>
              <w:pStyle w:val="TableCell0-0115Break"/>
              <w:rPr>
                <w:rStyle w:val="ChItalBold"/>
              </w:rPr>
            </w:pPr>
            <w:r w:rsidRPr="005F70FB">
              <w:rPr>
                <w:rStyle w:val="ChItalBold"/>
              </w:rPr>
              <w:t>radio</w:t>
            </w:r>
          </w:p>
        </w:tc>
        <w:tc>
          <w:tcPr>
            <w:tcW w:w="1587" w:type="dxa"/>
            <w:shd w:val="clear" w:color="auto" w:fill="auto"/>
          </w:tcPr>
          <w:p w14:paraId="4F02B395" w14:textId="77777777" w:rsidR="000F4F82" w:rsidRPr="005F70FB" w:rsidRDefault="000F4F82" w:rsidP="00A551BF">
            <w:pPr>
              <w:pStyle w:val="TableCell0-0115Break"/>
              <w:rPr>
                <w:rStyle w:val="ChCharisSIL"/>
              </w:rPr>
            </w:pPr>
            <w:r w:rsidRPr="005F70FB">
              <w:rPr>
                <w:rStyle w:val="ChCharisSIL"/>
              </w:rPr>
              <w:t>ra.ˈdɪ.ɔ</w:t>
            </w:r>
          </w:p>
        </w:tc>
        <w:tc>
          <w:tcPr>
            <w:tcW w:w="1275" w:type="dxa"/>
            <w:shd w:val="clear" w:color="auto" w:fill="auto"/>
          </w:tcPr>
          <w:p w14:paraId="35B02BA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2886FCD" w14:textId="77777777" w:rsidR="000F4F82" w:rsidRPr="005F70FB" w:rsidRDefault="000F4F82" w:rsidP="00A551BF">
            <w:pPr>
              <w:pStyle w:val="TableCell0-0115Break"/>
            </w:pPr>
            <w:r w:rsidRPr="005F70FB">
              <w:t>radio</w:t>
            </w:r>
          </w:p>
        </w:tc>
      </w:tr>
      <w:tr w:rsidR="00AC23C4" w:rsidRPr="005F70FB" w14:paraId="6052D93E" w14:textId="77777777" w:rsidTr="00BC00CF">
        <w:tc>
          <w:tcPr>
            <w:tcW w:w="240" w:type="dxa"/>
            <w:shd w:val="clear" w:color="auto" w:fill="auto"/>
          </w:tcPr>
          <w:p w14:paraId="3B712B4D" w14:textId="77777777" w:rsidR="000F4F82" w:rsidRPr="005F70FB" w:rsidRDefault="000F4F82" w:rsidP="00A551BF">
            <w:pPr>
              <w:pStyle w:val="TableCell0-0115Break"/>
              <w:rPr>
                <w:rStyle w:val="ExampleSource"/>
              </w:rPr>
            </w:pPr>
          </w:p>
        </w:tc>
        <w:tc>
          <w:tcPr>
            <w:tcW w:w="1249" w:type="dxa"/>
            <w:shd w:val="clear" w:color="auto" w:fill="auto"/>
          </w:tcPr>
          <w:p w14:paraId="7F970368" w14:textId="77777777" w:rsidR="000F4F82" w:rsidRPr="005F70FB" w:rsidRDefault="000F4F82" w:rsidP="00A551BF">
            <w:pPr>
              <w:pStyle w:val="TableCell0-0115Break"/>
              <w:rPr>
                <w:rStyle w:val="ChItalBold"/>
              </w:rPr>
            </w:pPr>
            <w:r w:rsidRPr="005F70FB">
              <w:rPr>
                <w:rStyle w:val="ChItalBold"/>
              </w:rPr>
              <w:t>rahasia</w:t>
            </w:r>
          </w:p>
        </w:tc>
        <w:tc>
          <w:tcPr>
            <w:tcW w:w="1587" w:type="dxa"/>
            <w:shd w:val="clear" w:color="auto" w:fill="auto"/>
          </w:tcPr>
          <w:p w14:paraId="5F6AB633" w14:textId="77777777" w:rsidR="000F4F82" w:rsidRPr="005F70FB" w:rsidRDefault="000F4F82" w:rsidP="00A551BF">
            <w:pPr>
              <w:pStyle w:val="TableCell0-0115Break"/>
              <w:rPr>
                <w:rStyle w:val="ChCharisSIL"/>
              </w:rPr>
            </w:pPr>
            <w:r w:rsidRPr="005F70FB">
              <w:rPr>
                <w:rStyle w:val="ChCharisSIL"/>
              </w:rPr>
              <w:t>ˌra.ha.ˈsɪ.a</w:t>
            </w:r>
          </w:p>
        </w:tc>
        <w:tc>
          <w:tcPr>
            <w:tcW w:w="1275" w:type="dxa"/>
            <w:shd w:val="clear" w:color="auto" w:fill="auto"/>
          </w:tcPr>
          <w:p w14:paraId="1BDCA17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A2B0B06" w14:textId="77777777" w:rsidR="000F4F82" w:rsidRPr="005F70FB" w:rsidRDefault="000F4F82" w:rsidP="00A551BF">
            <w:pPr>
              <w:pStyle w:val="TableCell0-0115Break"/>
            </w:pPr>
            <w:r w:rsidRPr="005F70FB">
              <w:t>secret</w:t>
            </w:r>
          </w:p>
        </w:tc>
      </w:tr>
      <w:tr w:rsidR="00AC23C4" w:rsidRPr="005F70FB" w14:paraId="05C3028A" w14:textId="77777777" w:rsidTr="00BC00CF">
        <w:tc>
          <w:tcPr>
            <w:tcW w:w="240" w:type="dxa"/>
            <w:shd w:val="clear" w:color="auto" w:fill="auto"/>
          </w:tcPr>
          <w:p w14:paraId="6565074C" w14:textId="77777777" w:rsidR="000F4F82" w:rsidRPr="005F70FB" w:rsidRDefault="000F4F82" w:rsidP="00A551BF">
            <w:pPr>
              <w:pStyle w:val="TableCell0-0115Break"/>
              <w:rPr>
                <w:rStyle w:val="ExampleSource"/>
              </w:rPr>
            </w:pPr>
          </w:p>
        </w:tc>
        <w:tc>
          <w:tcPr>
            <w:tcW w:w="1249" w:type="dxa"/>
            <w:shd w:val="clear" w:color="auto" w:fill="auto"/>
          </w:tcPr>
          <w:p w14:paraId="6FD5DE66" w14:textId="77777777" w:rsidR="000F4F82" w:rsidRPr="005F70FB" w:rsidRDefault="000F4F82" w:rsidP="00A551BF">
            <w:pPr>
              <w:pStyle w:val="TableCell0-0115Break"/>
              <w:rPr>
                <w:rStyle w:val="ChItalBold"/>
              </w:rPr>
            </w:pPr>
            <w:r w:rsidRPr="005F70FB">
              <w:rPr>
                <w:rStyle w:val="ChItalBold"/>
              </w:rPr>
              <w:t>raja</w:t>
            </w:r>
          </w:p>
        </w:tc>
        <w:tc>
          <w:tcPr>
            <w:tcW w:w="1587" w:type="dxa"/>
            <w:shd w:val="clear" w:color="auto" w:fill="auto"/>
          </w:tcPr>
          <w:p w14:paraId="7AC1EF8E" w14:textId="77777777" w:rsidR="000F4F82" w:rsidRPr="005F70FB" w:rsidRDefault="000F4F82" w:rsidP="00A551BF">
            <w:pPr>
              <w:pStyle w:val="TableCell0-0115Break"/>
              <w:rPr>
                <w:rStyle w:val="ChCharisSIL"/>
              </w:rPr>
            </w:pPr>
            <w:r w:rsidRPr="005F70FB">
              <w:rPr>
                <w:rStyle w:val="ChCharisSIL"/>
              </w:rPr>
              <w:t>ˈra.dʒa</w:t>
            </w:r>
          </w:p>
        </w:tc>
        <w:tc>
          <w:tcPr>
            <w:tcW w:w="1275" w:type="dxa"/>
            <w:shd w:val="clear" w:color="auto" w:fill="auto"/>
          </w:tcPr>
          <w:p w14:paraId="7D10083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B17A933" w14:textId="77777777" w:rsidR="000F4F82" w:rsidRPr="005F70FB" w:rsidRDefault="000F4F82" w:rsidP="00A551BF">
            <w:pPr>
              <w:pStyle w:val="TableCell0-0115Break"/>
            </w:pPr>
            <w:r w:rsidRPr="005F70FB">
              <w:t>king</w:t>
            </w:r>
          </w:p>
        </w:tc>
      </w:tr>
      <w:tr w:rsidR="00AC23C4" w:rsidRPr="005F70FB" w14:paraId="668C1FA9" w14:textId="77777777" w:rsidTr="00BC00CF">
        <w:tc>
          <w:tcPr>
            <w:tcW w:w="240" w:type="dxa"/>
            <w:shd w:val="clear" w:color="auto" w:fill="auto"/>
          </w:tcPr>
          <w:p w14:paraId="25452919" w14:textId="77777777" w:rsidR="000F4F82" w:rsidRPr="005F70FB" w:rsidRDefault="000F4F82" w:rsidP="00A551BF">
            <w:pPr>
              <w:pStyle w:val="TableCell0-0115Break"/>
              <w:rPr>
                <w:rStyle w:val="ExampleSource"/>
              </w:rPr>
            </w:pPr>
          </w:p>
        </w:tc>
        <w:tc>
          <w:tcPr>
            <w:tcW w:w="1249" w:type="dxa"/>
            <w:shd w:val="clear" w:color="auto" w:fill="auto"/>
          </w:tcPr>
          <w:p w14:paraId="69466A10" w14:textId="77777777" w:rsidR="000F4F82" w:rsidRPr="005F70FB" w:rsidRDefault="000F4F82" w:rsidP="00A551BF">
            <w:pPr>
              <w:pStyle w:val="TableCell0-0115Break"/>
              <w:rPr>
                <w:rStyle w:val="ChItalBold"/>
              </w:rPr>
            </w:pPr>
            <w:r w:rsidRPr="005F70FB">
              <w:rPr>
                <w:rStyle w:val="ChItalBold"/>
              </w:rPr>
              <w:t>rakyat</w:t>
            </w:r>
          </w:p>
        </w:tc>
        <w:tc>
          <w:tcPr>
            <w:tcW w:w="1587" w:type="dxa"/>
            <w:shd w:val="clear" w:color="auto" w:fill="auto"/>
          </w:tcPr>
          <w:p w14:paraId="4D5FDAAD" w14:textId="77777777" w:rsidR="000F4F82" w:rsidRPr="005F70FB" w:rsidRDefault="000F4F82" w:rsidP="00A551BF">
            <w:pPr>
              <w:pStyle w:val="TableCell0-0115Break"/>
              <w:rPr>
                <w:rStyle w:val="ChCharisSIL"/>
              </w:rPr>
            </w:pPr>
            <w:r w:rsidRPr="005F70FB">
              <w:rPr>
                <w:rStyle w:val="ChCharisSIL"/>
              </w:rPr>
              <w:t>ˈrɐk̚.jɐt</w:t>
            </w:r>
          </w:p>
        </w:tc>
        <w:tc>
          <w:tcPr>
            <w:tcW w:w="1275" w:type="dxa"/>
            <w:shd w:val="clear" w:color="auto" w:fill="auto"/>
          </w:tcPr>
          <w:p w14:paraId="71550A2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6730B79" w14:textId="77777777" w:rsidR="000F4F82" w:rsidRPr="005F70FB" w:rsidRDefault="000F4F82" w:rsidP="00A551BF">
            <w:pPr>
              <w:pStyle w:val="TableCell0-0115Break"/>
            </w:pPr>
            <w:r w:rsidRPr="005F70FB">
              <w:t>citizenry</w:t>
            </w:r>
          </w:p>
        </w:tc>
      </w:tr>
      <w:tr w:rsidR="00AC23C4" w:rsidRPr="005F70FB" w14:paraId="53219229" w14:textId="77777777" w:rsidTr="00BC00CF">
        <w:tc>
          <w:tcPr>
            <w:tcW w:w="240" w:type="dxa"/>
            <w:shd w:val="clear" w:color="auto" w:fill="auto"/>
          </w:tcPr>
          <w:p w14:paraId="28A77628" w14:textId="77777777" w:rsidR="000F4F82" w:rsidRPr="005F70FB" w:rsidRDefault="000F4F82" w:rsidP="00A551BF">
            <w:pPr>
              <w:pStyle w:val="TableCell0-0115Break"/>
              <w:rPr>
                <w:rStyle w:val="ExampleSource"/>
              </w:rPr>
            </w:pPr>
          </w:p>
        </w:tc>
        <w:tc>
          <w:tcPr>
            <w:tcW w:w="1249" w:type="dxa"/>
            <w:shd w:val="clear" w:color="auto" w:fill="auto"/>
          </w:tcPr>
          <w:p w14:paraId="3B6C9541" w14:textId="77777777" w:rsidR="000F4F82" w:rsidRPr="005F70FB" w:rsidRDefault="000F4F82" w:rsidP="00A551BF">
            <w:pPr>
              <w:pStyle w:val="TableCell0-0115Break"/>
              <w:rPr>
                <w:rStyle w:val="ChItalBold"/>
              </w:rPr>
            </w:pPr>
            <w:r w:rsidRPr="005F70FB">
              <w:rPr>
                <w:rStyle w:val="ChItalBold"/>
              </w:rPr>
              <w:t>rangsel</w:t>
            </w:r>
          </w:p>
        </w:tc>
        <w:tc>
          <w:tcPr>
            <w:tcW w:w="1587" w:type="dxa"/>
            <w:shd w:val="clear" w:color="auto" w:fill="auto"/>
          </w:tcPr>
          <w:p w14:paraId="4FA6A558" w14:textId="77777777" w:rsidR="000F4F82" w:rsidRPr="005F70FB" w:rsidRDefault="000F4F82" w:rsidP="00A551BF">
            <w:pPr>
              <w:pStyle w:val="TableCell0-0115Break"/>
              <w:rPr>
                <w:rStyle w:val="ChCharisSIL"/>
              </w:rPr>
            </w:pPr>
            <w:r w:rsidRPr="005F70FB">
              <w:rPr>
                <w:rStyle w:val="ChCharisSIL"/>
              </w:rPr>
              <w:t>ˈrɐŋ.sɛ̞l</w:t>
            </w:r>
          </w:p>
        </w:tc>
        <w:tc>
          <w:tcPr>
            <w:tcW w:w="1275" w:type="dxa"/>
            <w:shd w:val="clear" w:color="auto" w:fill="auto"/>
          </w:tcPr>
          <w:p w14:paraId="47220CC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05189D6" w14:textId="77777777" w:rsidR="000F4F82" w:rsidRPr="005F70FB" w:rsidRDefault="000F4F82" w:rsidP="00A551BF">
            <w:pPr>
              <w:pStyle w:val="TableCell0-0115Break"/>
            </w:pPr>
            <w:r w:rsidRPr="005F70FB">
              <w:t>backpack</w:t>
            </w:r>
          </w:p>
        </w:tc>
      </w:tr>
      <w:tr w:rsidR="00AC23C4" w:rsidRPr="005F70FB" w14:paraId="68B81EEF" w14:textId="77777777" w:rsidTr="00BC00CF">
        <w:tc>
          <w:tcPr>
            <w:tcW w:w="240" w:type="dxa"/>
            <w:shd w:val="clear" w:color="auto" w:fill="auto"/>
          </w:tcPr>
          <w:p w14:paraId="49F10A4F" w14:textId="77777777" w:rsidR="000F4F82" w:rsidRPr="005F70FB" w:rsidRDefault="000F4F82" w:rsidP="00A551BF">
            <w:pPr>
              <w:pStyle w:val="TableCell0-0115Break"/>
              <w:rPr>
                <w:rStyle w:val="ExampleSource"/>
              </w:rPr>
            </w:pPr>
          </w:p>
        </w:tc>
        <w:tc>
          <w:tcPr>
            <w:tcW w:w="1249" w:type="dxa"/>
            <w:shd w:val="clear" w:color="auto" w:fill="auto"/>
          </w:tcPr>
          <w:p w14:paraId="3F2551A4" w14:textId="77777777" w:rsidR="000F4F82" w:rsidRPr="005F70FB" w:rsidRDefault="000F4F82" w:rsidP="00A551BF">
            <w:pPr>
              <w:pStyle w:val="TableCell0-0115Break"/>
              <w:rPr>
                <w:rStyle w:val="ChItalBold"/>
              </w:rPr>
            </w:pPr>
            <w:r w:rsidRPr="005F70FB">
              <w:rPr>
                <w:rStyle w:val="ChItalBold"/>
              </w:rPr>
              <w:t>raport</w:t>
            </w:r>
          </w:p>
        </w:tc>
        <w:tc>
          <w:tcPr>
            <w:tcW w:w="1587" w:type="dxa"/>
            <w:shd w:val="clear" w:color="auto" w:fill="auto"/>
          </w:tcPr>
          <w:p w14:paraId="15B9CB5C" w14:textId="77777777" w:rsidR="000F4F82" w:rsidRPr="005F70FB" w:rsidRDefault="000F4F82" w:rsidP="00A551BF">
            <w:pPr>
              <w:pStyle w:val="TableCell0-0115Break"/>
              <w:rPr>
                <w:rStyle w:val="ChCharisSIL"/>
              </w:rPr>
            </w:pPr>
            <w:r w:rsidRPr="005F70FB">
              <w:rPr>
                <w:rStyle w:val="ChCharisSIL"/>
              </w:rPr>
              <w:t>ˈra.pɔ̞rt</w:t>
            </w:r>
          </w:p>
        </w:tc>
        <w:tc>
          <w:tcPr>
            <w:tcW w:w="1275" w:type="dxa"/>
            <w:shd w:val="clear" w:color="auto" w:fill="auto"/>
          </w:tcPr>
          <w:p w14:paraId="13BB468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28DE5DE" w14:textId="77777777" w:rsidR="000F4F82" w:rsidRPr="005F70FB" w:rsidRDefault="000F4F82" w:rsidP="00A551BF">
            <w:pPr>
              <w:pStyle w:val="TableCell0-0115Break"/>
            </w:pPr>
            <w:r w:rsidRPr="005F70FB">
              <w:t>school report book</w:t>
            </w:r>
          </w:p>
        </w:tc>
      </w:tr>
      <w:tr w:rsidR="00AC23C4" w:rsidRPr="005F70FB" w14:paraId="051F4792" w14:textId="77777777" w:rsidTr="00BC00CF">
        <w:tc>
          <w:tcPr>
            <w:tcW w:w="240" w:type="dxa"/>
            <w:shd w:val="clear" w:color="auto" w:fill="auto"/>
          </w:tcPr>
          <w:p w14:paraId="7A8793E2" w14:textId="77777777" w:rsidR="000F4F82" w:rsidRPr="005F70FB" w:rsidRDefault="000F4F82" w:rsidP="00A551BF">
            <w:pPr>
              <w:pStyle w:val="TableCell0-0115Break"/>
              <w:rPr>
                <w:rStyle w:val="ExampleSource"/>
              </w:rPr>
            </w:pPr>
          </w:p>
        </w:tc>
        <w:tc>
          <w:tcPr>
            <w:tcW w:w="1249" w:type="dxa"/>
            <w:shd w:val="clear" w:color="auto" w:fill="auto"/>
          </w:tcPr>
          <w:p w14:paraId="3E4135DE" w14:textId="77777777" w:rsidR="000F4F82" w:rsidRPr="005F70FB" w:rsidRDefault="000F4F82" w:rsidP="00A551BF">
            <w:pPr>
              <w:pStyle w:val="TableCell0-0115Break"/>
              <w:rPr>
                <w:rStyle w:val="ChItalBold"/>
              </w:rPr>
            </w:pPr>
            <w:r w:rsidRPr="005F70FB">
              <w:rPr>
                <w:rStyle w:val="ChItalBold"/>
              </w:rPr>
              <w:t>rasa</w:t>
            </w:r>
          </w:p>
        </w:tc>
        <w:tc>
          <w:tcPr>
            <w:tcW w:w="1587" w:type="dxa"/>
            <w:shd w:val="clear" w:color="auto" w:fill="auto"/>
          </w:tcPr>
          <w:p w14:paraId="66BC6DB9" w14:textId="77777777" w:rsidR="000F4F82" w:rsidRPr="005F70FB" w:rsidRDefault="000F4F82" w:rsidP="00A551BF">
            <w:pPr>
              <w:pStyle w:val="TableCell0-0115Break"/>
              <w:rPr>
                <w:rStyle w:val="ChCharisSIL"/>
              </w:rPr>
            </w:pPr>
            <w:r w:rsidRPr="005F70FB">
              <w:rPr>
                <w:rStyle w:val="ChCharisSIL"/>
              </w:rPr>
              <w:t>ˈra.sa</w:t>
            </w:r>
          </w:p>
        </w:tc>
        <w:tc>
          <w:tcPr>
            <w:tcW w:w="1275" w:type="dxa"/>
            <w:shd w:val="clear" w:color="auto" w:fill="auto"/>
          </w:tcPr>
          <w:p w14:paraId="65CA3782"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9C0663F" w14:textId="77777777" w:rsidR="000F4F82" w:rsidRPr="005F70FB" w:rsidRDefault="000F4F82" w:rsidP="00A551BF">
            <w:pPr>
              <w:pStyle w:val="TableCell0-0115Break"/>
            </w:pPr>
            <w:r w:rsidRPr="005F70FB">
              <w:t>feel</w:t>
            </w:r>
          </w:p>
        </w:tc>
      </w:tr>
      <w:tr w:rsidR="00AC23C4" w:rsidRPr="005F70FB" w14:paraId="5B0BEF0A" w14:textId="77777777" w:rsidTr="00BC00CF">
        <w:tc>
          <w:tcPr>
            <w:tcW w:w="240" w:type="dxa"/>
            <w:shd w:val="clear" w:color="auto" w:fill="auto"/>
          </w:tcPr>
          <w:p w14:paraId="1C0966DC" w14:textId="77777777" w:rsidR="000F4F82" w:rsidRPr="005F70FB" w:rsidRDefault="000F4F82" w:rsidP="00A551BF">
            <w:pPr>
              <w:pStyle w:val="TableCell0-0115Break"/>
              <w:rPr>
                <w:rStyle w:val="ExampleSource"/>
              </w:rPr>
            </w:pPr>
          </w:p>
        </w:tc>
        <w:tc>
          <w:tcPr>
            <w:tcW w:w="1249" w:type="dxa"/>
            <w:shd w:val="clear" w:color="auto" w:fill="auto"/>
          </w:tcPr>
          <w:p w14:paraId="2FBBCFF4" w14:textId="77777777" w:rsidR="000F4F82" w:rsidRPr="005F70FB" w:rsidRDefault="000F4F82" w:rsidP="00A551BF">
            <w:pPr>
              <w:pStyle w:val="TableCell0-0115Break"/>
              <w:rPr>
                <w:rStyle w:val="ChItalBold"/>
              </w:rPr>
            </w:pPr>
            <w:r w:rsidRPr="005F70FB">
              <w:rPr>
                <w:rStyle w:val="ChItalBold"/>
              </w:rPr>
              <w:t>rasul</w:t>
            </w:r>
          </w:p>
        </w:tc>
        <w:tc>
          <w:tcPr>
            <w:tcW w:w="1587" w:type="dxa"/>
            <w:shd w:val="clear" w:color="auto" w:fill="auto"/>
          </w:tcPr>
          <w:p w14:paraId="532588CC" w14:textId="77777777" w:rsidR="000F4F82" w:rsidRPr="005F70FB" w:rsidRDefault="000F4F82" w:rsidP="00A551BF">
            <w:pPr>
              <w:pStyle w:val="TableCell0-0115Break"/>
              <w:rPr>
                <w:rStyle w:val="ChCharisSIL"/>
              </w:rPr>
            </w:pPr>
            <w:r w:rsidRPr="005F70FB">
              <w:rPr>
                <w:rStyle w:val="ChCharisSIL"/>
              </w:rPr>
              <w:t>ˈra.sʊl</w:t>
            </w:r>
          </w:p>
        </w:tc>
        <w:tc>
          <w:tcPr>
            <w:tcW w:w="1275" w:type="dxa"/>
            <w:shd w:val="clear" w:color="auto" w:fill="auto"/>
          </w:tcPr>
          <w:p w14:paraId="61FDED0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57BD7A0" w14:textId="77777777" w:rsidR="000F4F82" w:rsidRPr="005F70FB" w:rsidRDefault="000F4F82" w:rsidP="00A551BF">
            <w:pPr>
              <w:pStyle w:val="TableCell0-0115Break"/>
            </w:pPr>
            <w:r w:rsidRPr="005F70FB">
              <w:t>prophet</w:t>
            </w:r>
          </w:p>
        </w:tc>
      </w:tr>
      <w:tr w:rsidR="00AC23C4" w:rsidRPr="005F70FB" w14:paraId="3E2C2EAB" w14:textId="77777777" w:rsidTr="00BC00CF">
        <w:tc>
          <w:tcPr>
            <w:tcW w:w="240" w:type="dxa"/>
            <w:shd w:val="clear" w:color="auto" w:fill="auto"/>
          </w:tcPr>
          <w:p w14:paraId="73DE2B45" w14:textId="77777777" w:rsidR="000F4F82" w:rsidRPr="005F70FB" w:rsidRDefault="000F4F82" w:rsidP="00A551BF">
            <w:pPr>
              <w:pStyle w:val="TableCell0-0115Break"/>
              <w:rPr>
                <w:rStyle w:val="ExampleSource"/>
              </w:rPr>
            </w:pPr>
          </w:p>
        </w:tc>
        <w:tc>
          <w:tcPr>
            <w:tcW w:w="1249" w:type="dxa"/>
            <w:shd w:val="clear" w:color="auto" w:fill="auto"/>
          </w:tcPr>
          <w:p w14:paraId="2D2EF1B3" w14:textId="77777777" w:rsidR="000F4F82" w:rsidRPr="005F70FB" w:rsidRDefault="000F4F82" w:rsidP="00A551BF">
            <w:pPr>
              <w:pStyle w:val="TableCell0-0115Break"/>
              <w:rPr>
                <w:rStyle w:val="ChItalBold"/>
              </w:rPr>
            </w:pPr>
            <w:r w:rsidRPr="005F70FB">
              <w:rPr>
                <w:rStyle w:val="ChItalBold"/>
              </w:rPr>
              <w:t>reaksi</w:t>
            </w:r>
          </w:p>
        </w:tc>
        <w:tc>
          <w:tcPr>
            <w:tcW w:w="1587" w:type="dxa"/>
            <w:shd w:val="clear" w:color="auto" w:fill="auto"/>
          </w:tcPr>
          <w:p w14:paraId="7CFB2EC6" w14:textId="77777777" w:rsidR="000F4F82" w:rsidRPr="005F70FB" w:rsidRDefault="000F4F82" w:rsidP="00A551BF">
            <w:pPr>
              <w:pStyle w:val="TableCell0-0115Break"/>
              <w:rPr>
                <w:rStyle w:val="ChCharisSIL"/>
              </w:rPr>
            </w:pPr>
            <w:r w:rsidRPr="005F70FB">
              <w:rPr>
                <w:rStyle w:val="ChCharisSIL"/>
              </w:rPr>
              <w:t>rɛ.ˈɐk̚.si</w:t>
            </w:r>
          </w:p>
        </w:tc>
        <w:tc>
          <w:tcPr>
            <w:tcW w:w="1275" w:type="dxa"/>
            <w:shd w:val="clear" w:color="auto" w:fill="auto"/>
          </w:tcPr>
          <w:p w14:paraId="4B3E5E7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2BAAA83" w14:textId="77777777" w:rsidR="000F4F82" w:rsidRPr="005F70FB" w:rsidRDefault="000F4F82" w:rsidP="00A551BF">
            <w:pPr>
              <w:pStyle w:val="TableCell0-0115Break"/>
            </w:pPr>
            <w:r w:rsidRPr="005F70FB">
              <w:t>reaction</w:t>
            </w:r>
          </w:p>
        </w:tc>
      </w:tr>
      <w:tr w:rsidR="00AC23C4" w:rsidRPr="005F70FB" w14:paraId="7982F372" w14:textId="77777777" w:rsidTr="00BC00CF">
        <w:tc>
          <w:tcPr>
            <w:tcW w:w="240" w:type="dxa"/>
            <w:shd w:val="clear" w:color="auto" w:fill="auto"/>
          </w:tcPr>
          <w:p w14:paraId="4007301C" w14:textId="77777777" w:rsidR="000F4F82" w:rsidRPr="005F70FB" w:rsidRDefault="000F4F82" w:rsidP="00A551BF">
            <w:pPr>
              <w:pStyle w:val="TableCell0-0115Break"/>
              <w:rPr>
                <w:rStyle w:val="ExampleSource"/>
              </w:rPr>
            </w:pPr>
          </w:p>
        </w:tc>
        <w:tc>
          <w:tcPr>
            <w:tcW w:w="1249" w:type="dxa"/>
            <w:shd w:val="clear" w:color="auto" w:fill="auto"/>
          </w:tcPr>
          <w:p w14:paraId="6ECD81C7" w14:textId="77777777" w:rsidR="000F4F82" w:rsidRPr="005F70FB" w:rsidRDefault="000F4F82" w:rsidP="00A551BF">
            <w:pPr>
              <w:pStyle w:val="TableCell0-0115Break"/>
              <w:rPr>
                <w:rStyle w:val="ChItalBold"/>
              </w:rPr>
            </w:pPr>
            <w:r w:rsidRPr="005F70FB">
              <w:rPr>
                <w:rStyle w:val="ChItalBold"/>
              </w:rPr>
              <w:t>referendum</w:t>
            </w:r>
          </w:p>
        </w:tc>
        <w:tc>
          <w:tcPr>
            <w:tcW w:w="1587" w:type="dxa"/>
            <w:shd w:val="clear" w:color="auto" w:fill="auto"/>
          </w:tcPr>
          <w:p w14:paraId="5CF8A6CD" w14:textId="77777777" w:rsidR="000F4F82" w:rsidRPr="005F70FB" w:rsidRDefault="000F4F82" w:rsidP="00A551BF">
            <w:pPr>
              <w:pStyle w:val="TableCell0-0115Break"/>
              <w:rPr>
                <w:rStyle w:val="ChCharisSIL"/>
              </w:rPr>
            </w:pPr>
            <w:r w:rsidRPr="005F70FB">
              <w:rPr>
                <w:rStyle w:val="ChCharisSIL"/>
              </w:rPr>
              <w:t>ˌrɛ.fɛ.ˈɾɛ̞n.dʊm</w:t>
            </w:r>
          </w:p>
        </w:tc>
        <w:tc>
          <w:tcPr>
            <w:tcW w:w="1275" w:type="dxa"/>
            <w:shd w:val="clear" w:color="auto" w:fill="auto"/>
          </w:tcPr>
          <w:p w14:paraId="4A23FBE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182FF24" w14:textId="77777777" w:rsidR="000F4F82" w:rsidRPr="005F70FB" w:rsidRDefault="000F4F82" w:rsidP="00A551BF">
            <w:pPr>
              <w:pStyle w:val="TableCell0-0115Break"/>
            </w:pPr>
            <w:r w:rsidRPr="005F70FB">
              <w:t>referendum</w:t>
            </w:r>
          </w:p>
        </w:tc>
      </w:tr>
      <w:tr w:rsidR="00AC23C4" w:rsidRPr="005F70FB" w14:paraId="0538AC57" w14:textId="77777777" w:rsidTr="00BC00CF">
        <w:tc>
          <w:tcPr>
            <w:tcW w:w="240" w:type="dxa"/>
            <w:shd w:val="clear" w:color="auto" w:fill="auto"/>
          </w:tcPr>
          <w:p w14:paraId="2FC267C8" w14:textId="77777777" w:rsidR="000F4F82" w:rsidRPr="005F70FB" w:rsidRDefault="000F4F82" w:rsidP="00A551BF">
            <w:pPr>
              <w:pStyle w:val="TableCell0-0115Break"/>
              <w:rPr>
                <w:rStyle w:val="ExampleSource"/>
              </w:rPr>
            </w:pPr>
          </w:p>
        </w:tc>
        <w:tc>
          <w:tcPr>
            <w:tcW w:w="1249" w:type="dxa"/>
            <w:shd w:val="clear" w:color="auto" w:fill="auto"/>
          </w:tcPr>
          <w:p w14:paraId="501437CD" w14:textId="77777777" w:rsidR="000F4F82" w:rsidRPr="005F70FB" w:rsidRDefault="000F4F82" w:rsidP="00A551BF">
            <w:pPr>
              <w:pStyle w:val="TableCell0-0115Break"/>
              <w:rPr>
                <w:rStyle w:val="ChItalBold"/>
              </w:rPr>
            </w:pPr>
            <w:r w:rsidRPr="005F70FB">
              <w:rPr>
                <w:rStyle w:val="ChItalBold"/>
              </w:rPr>
              <w:t>reformasi</w:t>
            </w:r>
          </w:p>
        </w:tc>
        <w:tc>
          <w:tcPr>
            <w:tcW w:w="1587" w:type="dxa"/>
            <w:shd w:val="clear" w:color="auto" w:fill="auto"/>
          </w:tcPr>
          <w:p w14:paraId="32AD8CA3" w14:textId="77777777" w:rsidR="000F4F82" w:rsidRPr="005F70FB" w:rsidRDefault="000F4F82" w:rsidP="00A551BF">
            <w:pPr>
              <w:pStyle w:val="TableCell0-0115Break"/>
              <w:rPr>
                <w:rStyle w:val="ChCharisSIL"/>
              </w:rPr>
            </w:pPr>
            <w:r w:rsidRPr="005F70FB">
              <w:rPr>
                <w:rStyle w:val="ChCharisSIL"/>
              </w:rPr>
              <w:t>ˌrɛ.fɔ̞r.ˈma.si</w:t>
            </w:r>
          </w:p>
        </w:tc>
        <w:tc>
          <w:tcPr>
            <w:tcW w:w="1275" w:type="dxa"/>
            <w:shd w:val="clear" w:color="auto" w:fill="auto"/>
          </w:tcPr>
          <w:p w14:paraId="46F928E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FA2D7AB" w14:textId="77777777" w:rsidR="000F4F82" w:rsidRPr="005F70FB" w:rsidRDefault="000F4F82" w:rsidP="00A551BF">
            <w:pPr>
              <w:pStyle w:val="TableCell0-0115Break"/>
            </w:pPr>
            <w:r w:rsidRPr="005F70FB">
              <w:t>reformation</w:t>
            </w:r>
          </w:p>
        </w:tc>
      </w:tr>
      <w:tr w:rsidR="00AC23C4" w:rsidRPr="005F70FB" w14:paraId="147C8455" w14:textId="77777777" w:rsidTr="00BC00CF">
        <w:tc>
          <w:tcPr>
            <w:tcW w:w="240" w:type="dxa"/>
            <w:shd w:val="clear" w:color="auto" w:fill="auto"/>
          </w:tcPr>
          <w:p w14:paraId="6A384AB0"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0C962DEA" w14:textId="77777777" w:rsidR="000F4F82" w:rsidRPr="005F70FB" w:rsidRDefault="000F4F82" w:rsidP="00A551BF">
            <w:pPr>
              <w:pStyle w:val="TableCell0-0115Break"/>
              <w:rPr>
                <w:rStyle w:val="ChItalBold"/>
              </w:rPr>
            </w:pPr>
            <w:r w:rsidRPr="005F70FB">
              <w:rPr>
                <w:rStyle w:val="ChItalBold"/>
              </w:rPr>
              <w:t>rejeki</w:t>
            </w:r>
          </w:p>
        </w:tc>
        <w:tc>
          <w:tcPr>
            <w:tcW w:w="1587" w:type="dxa"/>
            <w:shd w:val="clear" w:color="auto" w:fill="auto"/>
          </w:tcPr>
          <w:p w14:paraId="786C13AA" w14:textId="77777777" w:rsidR="000F4F82" w:rsidRPr="005F70FB" w:rsidRDefault="000F4F82" w:rsidP="00A551BF">
            <w:pPr>
              <w:pStyle w:val="TableCell0-0115Break"/>
              <w:rPr>
                <w:rStyle w:val="ChCharisSIL"/>
              </w:rPr>
            </w:pPr>
            <w:r w:rsidRPr="005F70FB">
              <w:rPr>
                <w:rStyle w:val="ChCharisSIL"/>
              </w:rPr>
              <w:t>ˌrɛ.dʒɛ.ˈki</w:t>
            </w:r>
          </w:p>
        </w:tc>
        <w:tc>
          <w:tcPr>
            <w:tcW w:w="1275" w:type="dxa"/>
            <w:shd w:val="clear" w:color="auto" w:fill="auto"/>
          </w:tcPr>
          <w:p w14:paraId="653B60A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1F80FA2" w14:textId="77777777" w:rsidR="000F4F82" w:rsidRPr="005F70FB" w:rsidRDefault="000F4F82" w:rsidP="00A551BF">
            <w:pPr>
              <w:pStyle w:val="TableCell0-0115Break"/>
            </w:pPr>
            <w:r w:rsidRPr="005F70FB">
              <w:t>livelihood</w:t>
            </w:r>
          </w:p>
        </w:tc>
      </w:tr>
      <w:tr w:rsidR="00AC23C4" w:rsidRPr="005F70FB" w14:paraId="1B5A249C" w14:textId="77777777" w:rsidTr="00BC00CF">
        <w:tc>
          <w:tcPr>
            <w:tcW w:w="240" w:type="dxa"/>
            <w:shd w:val="clear" w:color="auto" w:fill="auto"/>
          </w:tcPr>
          <w:p w14:paraId="07ED797D"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3C5A6443" w14:textId="77777777" w:rsidR="000F4F82" w:rsidRPr="005F70FB" w:rsidRDefault="000F4F82" w:rsidP="00A551BF">
            <w:pPr>
              <w:pStyle w:val="TableCell0-0115Break"/>
              <w:rPr>
                <w:rStyle w:val="ChItalBold"/>
              </w:rPr>
            </w:pPr>
            <w:r w:rsidRPr="005F70FB">
              <w:rPr>
                <w:rStyle w:val="ChItalBold"/>
              </w:rPr>
              <w:t>rekam</w:t>
            </w:r>
          </w:p>
        </w:tc>
        <w:tc>
          <w:tcPr>
            <w:tcW w:w="1587" w:type="dxa"/>
            <w:shd w:val="clear" w:color="auto" w:fill="auto"/>
          </w:tcPr>
          <w:p w14:paraId="72C52C7D" w14:textId="77777777" w:rsidR="000F4F82" w:rsidRPr="005F70FB" w:rsidRDefault="000F4F82" w:rsidP="00A551BF">
            <w:pPr>
              <w:pStyle w:val="TableCell0-0115Break"/>
              <w:rPr>
                <w:rStyle w:val="ChCharisSIL"/>
              </w:rPr>
            </w:pPr>
            <w:r w:rsidRPr="005F70FB">
              <w:rPr>
                <w:rStyle w:val="ChCharisSIL"/>
              </w:rPr>
              <w:t>rɛ.ˈkɐm</w:t>
            </w:r>
          </w:p>
        </w:tc>
        <w:tc>
          <w:tcPr>
            <w:tcW w:w="1275" w:type="dxa"/>
            <w:shd w:val="clear" w:color="auto" w:fill="auto"/>
          </w:tcPr>
          <w:p w14:paraId="1148A290"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A911833" w14:textId="77777777" w:rsidR="000F4F82" w:rsidRPr="005F70FB" w:rsidRDefault="000F4F82" w:rsidP="00A551BF">
            <w:pPr>
              <w:pStyle w:val="TableCell0-0115Break"/>
            </w:pPr>
            <w:r w:rsidRPr="005F70FB">
              <w:t>record</w:t>
            </w:r>
          </w:p>
        </w:tc>
      </w:tr>
      <w:tr w:rsidR="00AC23C4" w:rsidRPr="005F70FB" w14:paraId="586EE9D2" w14:textId="77777777" w:rsidTr="00BC00CF">
        <w:tc>
          <w:tcPr>
            <w:tcW w:w="240" w:type="dxa"/>
            <w:shd w:val="clear" w:color="auto" w:fill="auto"/>
          </w:tcPr>
          <w:p w14:paraId="6C3B447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38BE9A98" w14:textId="77777777" w:rsidR="000F4F82" w:rsidRPr="005F70FB" w:rsidRDefault="000F4F82" w:rsidP="00A551BF">
            <w:pPr>
              <w:pStyle w:val="TableCell0-0115Break"/>
              <w:rPr>
                <w:rStyle w:val="ChItalBold"/>
              </w:rPr>
            </w:pPr>
            <w:r w:rsidRPr="005F70FB">
              <w:rPr>
                <w:rStyle w:val="ChItalBold"/>
              </w:rPr>
              <w:t>rekening</w:t>
            </w:r>
          </w:p>
        </w:tc>
        <w:tc>
          <w:tcPr>
            <w:tcW w:w="1587" w:type="dxa"/>
            <w:shd w:val="clear" w:color="auto" w:fill="auto"/>
          </w:tcPr>
          <w:p w14:paraId="033D7B62" w14:textId="77777777" w:rsidR="000F4F82" w:rsidRPr="005F70FB" w:rsidRDefault="000F4F82" w:rsidP="00A551BF">
            <w:pPr>
              <w:pStyle w:val="TableCell0-0115Break"/>
              <w:rPr>
                <w:rStyle w:val="ChCharisSIL"/>
              </w:rPr>
            </w:pPr>
            <w:r w:rsidRPr="005F70FB">
              <w:rPr>
                <w:rStyle w:val="ChCharisSIL"/>
              </w:rPr>
              <w:t>ˌrɛ.kɛ.ˈnɪŋ</w:t>
            </w:r>
          </w:p>
        </w:tc>
        <w:tc>
          <w:tcPr>
            <w:tcW w:w="1275" w:type="dxa"/>
            <w:shd w:val="clear" w:color="auto" w:fill="auto"/>
          </w:tcPr>
          <w:p w14:paraId="68B320F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B056134" w14:textId="77777777" w:rsidR="000F4F82" w:rsidRPr="005F70FB" w:rsidRDefault="000F4F82" w:rsidP="00A551BF">
            <w:pPr>
              <w:pStyle w:val="TableCell0-0115Break"/>
            </w:pPr>
            <w:r w:rsidRPr="005F70FB">
              <w:t>bank account</w:t>
            </w:r>
          </w:p>
        </w:tc>
      </w:tr>
      <w:tr w:rsidR="00AC23C4" w:rsidRPr="005F70FB" w14:paraId="1CF71431" w14:textId="77777777" w:rsidTr="00BC00CF">
        <w:tc>
          <w:tcPr>
            <w:tcW w:w="240" w:type="dxa"/>
            <w:shd w:val="clear" w:color="auto" w:fill="auto"/>
          </w:tcPr>
          <w:p w14:paraId="320D06A4" w14:textId="77777777" w:rsidR="000F4F82" w:rsidRPr="005F70FB" w:rsidRDefault="000F4F82" w:rsidP="00A551BF">
            <w:pPr>
              <w:pStyle w:val="TableCell0-0115Break"/>
              <w:rPr>
                <w:rStyle w:val="ExampleSource"/>
              </w:rPr>
            </w:pPr>
          </w:p>
        </w:tc>
        <w:tc>
          <w:tcPr>
            <w:tcW w:w="1249" w:type="dxa"/>
            <w:shd w:val="clear" w:color="auto" w:fill="auto"/>
          </w:tcPr>
          <w:p w14:paraId="38C483E4" w14:textId="77777777" w:rsidR="000F4F82" w:rsidRPr="005F70FB" w:rsidRDefault="000F4F82" w:rsidP="00A551BF">
            <w:pPr>
              <w:pStyle w:val="TableCell0-0115Break"/>
              <w:rPr>
                <w:rStyle w:val="ChItalBold"/>
              </w:rPr>
            </w:pPr>
            <w:r w:rsidRPr="005F70FB">
              <w:rPr>
                <w:rStyle w:val="ChItalBold"/>
              </w:rPr>
              <w:t>rekreasi</w:t>
            </w:r>
          </w:p>
        </w:tc>
        <w:tc>
          <w:tcPr>
            <w:tcW w:w="1587" w:type="dxa"/>
            <w:shd w:val="clear" w:color="auto" w:fill="auto"/>
          </w:tcPr>
          <w:p w14:paraId="66049226" w14:textId="77777777" w:rsidR="000F4F82" w:rsidRPr="005F70FB" w:rsidRDefault="000F4F82" w:rsidP="00A551BF">
            <w:pPr>
              <w:pStyle w:val="TableCell0-0115Break"/>
              <w:rPr>
                <w:rStyle w:val="ChCharisSIL"/>
              </w:rPr>
            </w:pPr>
            <w:r w:rsidRPr="005F70FB">
              <w:rPr>
                <w:rStyle w:val="ChCharisSIL"/>
              </w:rPr>
              <w:t>ˌrɛ.krɛ.ˈa.si</w:t>
            </w:r>
          </w:p>
        </w:tc>
        <w:tc>
          <w:tcPr>
            <w:tcW w:w="1275" w:type="dxa"/>
            <w:shd w:val="clear" w:color="auto" w:fill="auto"/>
          </w:tcPr>
          <w:p w14:paraId="5867B13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D067D06" w14:textId="77777777" w:rsidR="000F4F82" w:rsidRPr="005F70FB" w:rsidRDefault="000F4F82" w:rsidP="00A551BF">
            <w:pPr>
              <w:pStyle w:val="TableCell0-0115Break"/>
            </w:pPr>
            <w:r w:rsidRPr="005F70FB">
              <w:t>recreation</w:t>
            </w:r>
          </w:p>
        </w:tc>
      </w:tr>
      <w:tr w:rsidR="00AC23C4" w:rsidRPr="005F70FB" w14:paraId="7617FABF" w14:textId="77777777" w:rsidTr="00BC00CF">
        <w:tc>
          <w:tcPr>
            <w:tcW w:w="240" w:type="dxa"/>
            <w:shd w:val="clear" w:color="auto" w:fill="auto"/>
          </w:tcPr>
          <w:p w14:paraId="4DCE5A71" w14:textId="77777777" w:rsidR="000F4F82" w:rsidRPr="005F70FB" w:rsidRDefault="000F4F82" w:rsidP="00A551BF">
            <w:pPr>
              <w:pStyle w:val="TableCell0-0115Break"/>
              <w:rPr>
                <w:rStyle w:val="ExampleSource"/>
              </w:rPr>
            </w:pPr>
          </w:p>
        </w:tc>
        <w:tc>
          <w:tcPr>
            <w:tcW w:w="1249" w:type="dxa"/>
            <w:shd w:val="clear" w:color="auto" w:fill="auto"/>
          </w:tcPr>
          <w:p w14:paraId="00707533" w14:textId="77777777" w:rsidR="000F4F82" w:rsidRPr="005F70FB" w:rsidRDefault="000F4F82" w:rsidP="00A551BF">
            <w:pPr>
              <w:pStyle w:val="TableCell0-0115Break"/>
              <w:rPr>
                <w:rStyle w:val="ChItalBold"/>
              </w:rPr>
            </w:pPr>
            <w:r w:rsidRPr="005F70FB">
              <w:rPr>
                <w:rStyle w:val="ChItalBold"/>
              </w:rPr>
              <w:t>rel</w:t>
            </w:r>
          </w:p>
        </w:tc>
        <w:tc>
          <w:tcPr>
            <w:tcW w:w="1587" w:type="dxa"/>
            <w:shd w:val="clear" w:color="auto" w:fill="auto"/>
          </w:tcPr>
          <w:p w14:paraId="754CD853" w14:textId="77777777" w:rsidR="000F4F82" w:rsidRPr="005F70FB" w:rsidRDefault="000F4F82" w:rsidP="00A551BF">
            <w:pPr>
              <w:pStyle w:val="TableCell0-0115Break"/>
              <w:rPr>
                <w:rStyle w:val="ChCharisSIL"/>
              </w:rPr>
            </w:pPr>
            <w:r w:rsidRPr="005F70FB">
              <w:rPr>
                <w:rStyle w:val="ChCharisSIL"/>
              </w:rPr>
              <w:t>ˈrɛ̞l</w:t>
            </w:r>
          </w:p>
        </w:tc>
        <w:tc>
          <w:tcPr>
            <w:tcW w:w="1275" w:type="dxa"/>
            <w:shd w:val="clear" w:color="auto" w:fill="auto"/>
          </w:tcPr>
          <w:p w14:paraId="2013EE3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7A5FE42" w14:textId="77777777" w:rsidR="000F4F82" w:rsidRPr="005F70FB" w:rsidRDefault="000F4F82" w:rsidP="00A551BF">
            <w:pPr>
              <w:pStyle w:val="TableCell0-0115Break"/>
            </w:pPr>
            <w:r w:rsidRPr="005F70FB">
              <w:t>railway track</w:t>
            </w:r>
          </w:p>
        </w:tc>
      </w:tr>
      <w:tr w:rsidR="00AC23C4" w:rsidRPr="005F70FB" w14:paraId="18AC3C7D" w14:textId="77777777" w:rsidTr="00BC00CF">
        <w:tc>
          <w:tcPr>
            <w:tcW w:w="240" w:type="dxa"/>
            <w:shd w:val="clear" w:color="auto" w:fill="auto"/>
          </w:tcPr>
          <w:p w14:paraId="10FB6A40" w14:textId="77777777" w:rsidR="000F4F82" w:rsidRPr="005F70FB" w:rsidRDefault="000F4F82" w:rsidP="00A551BF">
            <w:pPr>
              <w:pStyle w:val="TableCell0-0115Break"/>
              <w:rPr>
                <w:rStyle w:val="ExampleSource"/>
              </w:rPr>
            </w:pPr>
          </w:p>
        </w:tc>
        <w:tc>
          <w:tcPr>
            <w:tcW w:w="1249" w:type="dxa"/>
            <w:shd w:val="clear" w:color="auto" w:fill="auto"/>
          </w:tcPr>
          <w:p w14:paraId="1827CC47" w14:textId="77777777" w:rsidR="000F4F82" w:rsidRPr="005F70FB" w:rsidRDefault="000F4F82" w:rsidP="00A551BF">
            <w:pPr>
              <w:pStyle w:val="TableCell0-0115Break"/>
              <w:rPr>
                <w:rStyle w:val="ChItalBold"/>
              </w:rPr>
            </w:pPr>
            <w:r w:rsidRPr="005F70FB">
              <w:rPr>
                <w:rStyle w:val="ChItalBold"/>
              </w:rPr>
              <w:t>rela</w:t>
            </w:r>
          </w:p>
        </w:tc>
        <w:tc>
          <w:tcPr>
            <w:tcW w:w="1587" w:type="dxa"/>
            <w:shd w:val="clear" w:color="auto" w:fill="auto"/>
          </w:tcPr>
          <w:p w14:paraId="49D48E05" w14:textId="77777777" w:rsidR="000F4F82" w:rsidRPr="005F70FB" w:rsidRDefault="000F4F82" w:rsidP="00A551BF">
            <w:pPr>
              <w:pStyle w:val="TableCell0-0115Break"/>
              <w:rPr>
                <w:rStyle w:val="ChCharisSIL"/>
              </w:rPr>
            </w:pPr>
            <w:r w:rsidRPr="005F70FB">
              <w:rPr>
                <w:rStyle w:val="ChCharisSIL"/>
              </w:rPr>
              <w:t>ˈrɛ.la</w:t>
            </w:r>
          </w:p>
        </w:tc>
        <w:tc>
          <w:tcPr>
            <w:tcW w:w="1275" w:type="dxa"/>
            <w:shd w:val="clear" w:color="auto" w:fill="auto"/>
          </w:tcPr>
          <w:p w14:paraId="7A592191"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4869AA04" w14:textId="77777777" w:rsidR="000F4F82" w:rsidRPr="005F70FB" w:rsidRDefault="000F4F82" w:rsidP="00A551BF">
            <w:pPr>
              <w:pStyle w:val="TableCell0-0115Break"/>
            </w:pPr>
            <w:r w:rsidRPr="005F70FB">
              <w:t>be willing</w:t>
            </w:r>
          </w:p>
        </w:tc>
      </w:tr>
      <w:tr w:rsidR="00AC23C4" w:rsidRPr="005F70FB" w14:paraId="1BB03B66" w14:textId="77777777" w:rsidTr="00BC00CF">
        <w:tc>
          <w:tcPr>
            <w:tcW w:w="240" w:type="dxa"/>
            <w:shd w:val="clear" w:color="auto" w:fill="auto"/>
          </w:tcPr>
          <w:p w14:paraId="22994381" w14:textId="77777777" w:rsidR="000F4F82" w:rsidRPr="005F70FB" w:rsidRDefault="000F4F82" w:rsidP="00A551BF">
            <w:pPr>
              <w:pStyle w:val="TableCell0-0115Break"/>
              <w:rPr>
                <w:rStyle w:val="ExampleSource"/>
              </w:rPr>
            </w:pPr>
          </w:p>
        </w:tc>
        <w:tc>
          <w:tcPr>
            <w:tcW w:w="1249" w:type="dxa"/>
            <w:shd w:val="clear" w:color="auto" w:fill="auto"/>
          </w:tcPr>
          <w:p w14:paraId="6CBF7943" w14:textId="77777777" w:rsidR="000F4F82" w:rsidRPr="005F70FB" w:rsidRDefault="000F4F82" w:rsidP="00A551BF">
            <w:pPr>
              <w:pStyle w:val="TableCell0-0115Break"/>
              <w:rPr>
                <w:rStyle w:val="ChItalBold"/>
              </w:rPr>
            </w:pPr>
            <w:r w:rsidRPr="005F70FB">
              <w:rPr>
                <w:rStyle w:val="ChItalBold"/>
              </w:rPr>
              <w:t>rem</w:t>
            </w:r>
          </w:p>
        </w:tc>
        <w:tc>
          <w:tcPr>
            <w:tcW w:w="1587" w:type="dxa"/>
            <w:shd w:val="clear" w:color="auto" w:fill="auto"/>
          </w:tcPr>
          <w:p w14:paraId="089BF189" w14:textId="77777777" w:rsidR="000F4F82" w:rsidRPr="005F70FB" w:rsidRDefault="000F4F82" w:rsidP="00A551BF">
            <w:pPr>
              <w:pStyle w:val="TableCell0-0115Break"/>
              <w:rPr>
                <w:rStyle w:val="ChCharisSIL"/>
              </w:rPr>
            </w:pPr>
            <w:r w:rsidRPr="005F70FB">
              <w:rPr>
                <w:rStyle w:val="ChCharisSIL"/>
              </w:rPr>
              <w:t>ˈrɛ̞m</w:t>
            </w:r>
          </w:p>
        </w:tc>
        <w:tc>
          <w:tcPr>
            <w:tcW w:w="1275" w:type="dxa"/>
            <w:shd w:val="clear" w:color="auto" w:fill="auto"/>
          </w:tcPr>
          <w:p w14:paraId="618DC15A"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163F7676" w14:textId="77777777" w:rsidR="000F4F82" w:rsidRPr="005F70FB" w:rsidRDefault="000F4F82" w:rsidP="00A551BF">
            <w:pPr>
              <w:pStyle w:val="TableCell0-0115Break"/>
            </w:pPr>
            <w:r w:rsidRPr="005F70FB">
              <w:t>brake</w:t>
            </w:r>
          </w:p>
        </w:tc>
      </w:tr>
      <w:tr w:rsidR="00AC23C4" w:rsidRPr="005F70FB" w14:paraId="433C1A6D" w14:textId="77777777" w:rsidTr="00BC00CF">
        <w:tc>
          <w:tcPr>
            <w:tcW w:w="240" w:type="dxa"/>
            <w:shd w:val="clear" w:color="auto" w:fill="auto"/>
          </w:tcPr>
          <w:p w14:paraId="52E38A2D" w14:textId="77777777" w:rsidR="000F4F82" w:rsidRPr="005F70FB" w:rsidRDefault="000F4F82" w:rsidP="00A551BF">
            <w:pPr>
              <w:pStyle w:val="TableCell0-0115Break"/>
              <w:rPr>
                <w:rStyle w:val="ExampleSource"/>
              </w:rPr>
            </w:pPr>
          </w:p>
        </w:tc>
        <w:tc>
          <w:tcPr>
            <w:tcW w:w="1249" w:type="dxa"/>
            <w:shd w:val="clear" w:color="auto" w:fill="auto"/>
          </w:tcPr>
          <w:p w14:paraId="7E38BD2E" w14:textId="77777777" w:rsidR="000F4F82" w:rsidRPr="005F70FB" w:rsidRDefault="000F4F82" w:rsidP="00A551BF">
            <w:pPr>
              <w:pStyle w:val="TableCell0-0115Break"/>
              <w:rPr>
                <w:rStyle w:val="ChItalBold"/>
              </w:rPr>
            </w:pPr>
            <w:r w:rsidRPr="005F70FB">
              <w:rPr>
                <w:rStyle w:val="ChItalBold"/>
              </w:rPr>
              <w:t>rencana</w:t>
            </w:r>
          </w:p>
        </w:tc>
        <w:tc>
          <w:tcPr>
            <w:tcW w:w="1587" w:type="dxa"/>
            <w:shd w:val="clear" w:color="auto" w:fill="auto"/>
          </w:tcPr>
          <w:p w14:paraId="61BE8FEF" w14:textId="77777777" w:rsidR="000F4F82" w:rsidRPr="005F70FB" w:rsidRDefault="000F4F82" w:rsidP="00A551BF">
            <w:pPr>
              <w:pStyle w:val="TableCell0-0115Break"/>
              <w:rPr>
                <w:rStyle w:val="ChCharisSIL"/>
              </w:rPr>
            </w:pPr>
            <w:r w:rsidRPr="005F70FB">
              <w:rPr>
                <w:rStyle w:val="ChCharisSIL"/>
              </w:rPr>
              <w:t>rɛ̞n.ˈtʃa.na</w:t>
            </w:r>
          </w:p>
        </w:tc>
        <w:tc>
          <w:tcPr>
            <w:tcW w:w="1275" w:type="dxa"/>
            <w:shd w:val="clear" w:color="auto" w:fill="auto"/>
          </w:tcPr>
          <w:p w14:paraId="66A4B856"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5840A663" w14:textId="77777777" w:rsidR="000F4F82" w:rsidRPr="005F70FB" w:rsidRDefault="000F4F82" w:rsidP="00A551BF">
            <w:pPr>
              <w:pStyle w:val="TableCell0-0115Break"/>
            </w:pPr>
            <w:r w:rsidRPr="005F70FB">
              <w:t>plan</w:t>
            </w:r>
          </w:p>
        </w:tc>
      </w:tr>
      <w:tr w:rsidR="00AC23C4" w:rsidRPr="005F70FB" w14:paraId="2B2F3CA5" w14:textId="77777777" w:rsidTr="00BC00CF">
        <w:tc>
          <w:tcPr>
            <w:tcW w:w="240" w:type="dxa"/>
            <w:shd w:val="clear" w:color="auto" w:fill="auto"/>
          </w:tcPr>
          <w:p w14:paraId="73CEA81A" w14:textId="77777777" w:rsidR="000F4F82" w:rsidRPr="005F70FB" w:rsidRDefault="000F4F82" w:rsidP="00A551BF">
            <w:pPr>
              <w:pStyle w:val="TableCell0-0115Break"/>
              <w:rPr>
                <w:rStyle w:val="ExampleSource"/>
              </w:rPr>
            </w:pPr>
          </w:p>
        </w:tc>
        <w:tc>
          <w:tcPr>
            <w:tcW w:w="1249" w:type="dxa"/>
            <w:shd w:val="clear" w:color="auto" w:fill="auto"/>
          </w:tcPr>
          <w:p w14:paraId="5A13EBD9" w14:textId="77777777" w:rsidR="000F4F82" w:rsidRPr="005F70FB" w:rsidRDefault="000F4F82" w:rsidP="00A551BF">
            <w:pPr>
              <w:pStyle w:val="TableCell0-0115Break"/>
              <w:rPr>
                <w:rStyle w:val="ChItalBold"/>
              </w:rPr>
            </w:pPr>
            <w:r w:rsidRPr="005F70FB">
              <w:rPr>
                <w:rStyle w:val="ChItalBold"/>
              </w:rPr>
              <w:t>rengking</w:t>
            </w:r>
          </w:p>
        </w:tc>
        <w:tc>
          <w:tcPr>
            <w:tcW w:w="1587" w:type="dxa"/>
            <w:shd w:val="clear" w:color="auto" w:fill="auto"/>
          </w:tcPr>
          <w:p w14:paraId="494BCE28" w14:textId="77777777" w:rsidR="000F4F82" w:rsidRPr="005F70FB" w:rsidRDefault="000F4F82" w:rsidP="00A551BF">
            <w:pPr>
              <w:pStyle w:val="TableCell0-0115Break"/>
              <w:rPr>
                <w:rStyle w:val="ChCharisSIL"/>
              </w:rPr>
            </w:pPr>
            <w:r w:rsidRPr="005F70FB">
              <w:rPr>
                <w:rStyle w:val="ChCharisSIL"/>
              </w:rPr>
              <w:t>ˈrɛ̞ŋ.kɪŋ</w:t>
            </w:r>
          </w:p>
        </w:tc>
        <w:tc>
          <w:tcPr>
            <w:tcW w:w="1275" w:type="dxa"/>
            <w:shd w:val="clear" w:color="auto" w:fill="auto"/>
          </w:tcPr>
          <w:p w14:paraId="7C30A4B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12B74DD" w14:textId="77777777" w:rsidR="000F4F82" w:rsidRPr="005F70FB" w:rsidRDefault="000F4F82" w:rsidP="00A551BF">
            <w:pPr>
              <w:pStyle w:val="TableCell0-0115Break"/>
            </w:pPr>
            <w:r w:rsidRPr="005F70FB">
              <w:t>ranking</w:t>
            </w:r>
          </w:p>
        </w:tc>
      </w:tr>
      <w:tr w:rsidR="00AC23C4" w:rsidRPr="005F70FB" w14:paraId="387ACD50" w14:textId="77777777" w:rsidTr="00BC00CF">
        <w:tc>
          <w:tcPr>
            <w:tcW w:w="240" w:type="dxa"/>
            <w:shd w:val="clear" w:color="auto" w:fill="auto"/>
          </w:tcPr>
          <w:p w14:paraId="4E36513E"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14D7A66C" w14:textId="77777777" w:rsidR="000F4F82" w:rsidRPr="005F70FB" w:rsidRDefault="000F4F82" w:rsidP="00A551BF">
            <w:pPr>
              <w:pStyle w:val="TableCell0-0115Break"/>
              <w:rPr>
                <w:rStyle w:val="ChItalBold"/>
              </w:rPr>
            </w:pPr>
            <w:r w:rsidRPr="005F70FB">
              <w:rPr>
                <w:rStyle w:val="ChItalBold"/>
              </w:rPr>
              <w:t>republik</w:t>
            </w:r>
          </w:p>
        </w:tc>
        <w:tc>
          <w:tcPr>
            <w:tcW w:w="1587" w:type="dxa"/>
            <w:shd w:val="clear" w:color="auto" w:fill="auto"/>
          </w:tcPr>
          <w:p w14:paraId="30182A1E" w14:textId="77777777" w:rsidR="000F4F82" w:rsidRPr="005F70FB" w:rsidRDefault="000F4F82" w:rsidP="00A551BF">
            <w:pPr>
              <w:pStyle w:val="TableCell0-0115Break"/>
              <w:rPr>
                <w:rStyle w:val="ChCharisSIL"/>
              </w:rPr>
            </w:pPr>
            <w:r w:rsidRPr="005F70FB">
              <w:rPr>
                <w:rStyle w:val="ChCharisSIL"/>
              </w:rPr>
              <w:t>ˌrɛ.pu.ˈblɪk</w:t>
            </w:r>
          </w:p>
        </w:tc>
        <w:tc>
          <w:tcPr>
            <w:tcW w:w="1275" w:type="dxa"/>
            <w:shd w:val="clear" w:color="auto" w:fill="auto"/>
          </w:tcPr>
          <w:p w14:paraId="2A14932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25EC364" w14:textId="77777777" w:rsidR="000F4F82" w:rsidRPr="005F70FB" w:rsidRDefault="000F4F82" w:rsidP="00A551BF">
            <w:pPr>
              <w:pStyle w:val="TableCell0-0115Break"/>
            </w:pPr>
            <w:r w:rsidRPr="005F70FB">
              <w:t>republic</w:t>
            </w:r>
          </w:p>
        </w:tc>
      </w:tr>
      <w:tr w:rsidR="00AC23C4" w:rsidRPr="005F70FB" w14:paraId="599DE3C8" w14:textId="77777777" w:rsidTr="00BC00CF">
        <w:tc>
          <w:tcPr>
            <w:tcW w:w="240" w:type="dxa"/>
            <w:shd w:val="clear" w:color="auto" w:fill="auto"/>
          </w:tcPr>
          <w:p w14:paraId="5A2344D0" w14:textId="77777777" w:rsidR="000F4F82" w:rsidRPr="005F70FB" w:rsidRDefault="000F4F82" w:rsidP="00A551BF">
            <w:pPr>
              <w:pStyle w:val="TableCell0-0115Break"/>
              <w:rPr>
                <w:rStyle w:val="ExampleSource"/>
              </w:rPr>
            </w:pPr>
          </w:p>
        </w:tc>
        <w:tc>
          <w:tcPr>
            <w:tcW w:w="1249" w:type="dxa"/>
            <w:shd w:val="clear" w:color="auto" w:fill="auto"/>
          </w:tcPr>
          <w:p w14:paraId="1613B5BC" w14:textId="77777777" w:rsidR="000F4F82" w:rsidRPr="005F70FB" w:rsidRDefault="000F4F82" w:rsidP="00A551BF">
            <w:pPr>
              <w:pStyle w:val="TableCell0-0115Break"/>
              <w:rPr>
                <w:rStyle w:val="ChItalBold"/>
              </w:rPr>
            </w:pPr>
            <w:r w:rsidRPr="005F70FB">
              <w:rPr>
                <w:rStyle w:val="ChItalBold"/>
              </w:rPr>
              <w:t>resiko</w:t>
            </w:r>
          </w:p>
        </w:tc>
        <w:tc>
          <w:tcPr>
            <w:tcW w:w="1587" w:type="dxa"/>
            <w:shd w:val="clear" w:color="auto" w:fill="auto"/>
          </w:tcPr>
          <w:p w14:paraId="0D2F9C6E" w14:textId="77777777" w:rsidR="000F4F82" w:rsidRPr="005F70FB" w:rsidRDefault="000F4F82" w:rsidP="00A551BF">
            <w:pPr>
              <w:pStyle w:val="TableCell0-0115Break"/>
              <w:rPr>
                <w:rStyle w:val="ChCharisSIL"/>
              </w:rPr>
            </w:pPr>
            <w:r w:rsidRPr="005F70FB">
              <w:rPr>
                <w:rStyle w:val="ChCharisSIL"/>
              </w:rPr>
              <w:t>rɛ.ˈsi.kɔ</w:t>
            </w:r>
          </w:p>
        </w:tc>
        <w:tc>
          <w:tcPr>
            <w:tcW w:w="1275" w:type="dxa"/>
            <w:shd w:val="clear" w:color="auto" w:fill="auto"/>
          </w:tcPr>
          <w:p w14:paraId="7690E51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FB1F8AD" w14:textId="77777777" w:rsidR="000F4F82" w:rsidRPr="005F70FB" w:rsidRDefault="000F4F82" w:rsidP="00A551BF">
            <w:pPr>
              <w:pStyle w:val="TableCell0-0115Break"/>
            </w:pPr>
            <w:r w:rsidRPr="005F70FB">
              <w:t>risk</w:t>
            </w:r>
          </w:p>
        </w:tc>
      </w:tr>
      <w:tr w:rsidR="00AC23C4" w:rsidRPr="005F70FB" w14:paraId="541FD1EF" w14:textId="77777777" w:rsidTr="00BC00CF">
        <w:tc>
          <w:tcPr>
            <w:tcW w:w="240" w:type="dxa"/>
            <w:shd w:val="clear" w:color="auto" w:fill="auto"/>
          </w:tcPr>
          <w:p w14:paraId="19384ED1"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03475A1" w14:textId="77777777" w:rsidR="000F4F82" w:rsidRPr="005F70FB" w:rsidRDefault="000F4F82" w:rsidP="00A551BF">
            <w:pPr>
              <w:pStyle w:val="TableCell0-0115Break"/>
              <w:rPr>
                <w:rStyle w:val="ChItalBold"/>
              </w:rPr>
            </w:pPr>
            <w:r w:rsidRPr="005F70FB">
              <w:rPr>
                <w:rStyle w:val="ChItalBold"/>
              </w:rPr>
              <w:t>resmi</w:t>
            </w:r>
          </w:p>
        </w:tc>
        <w:tc>
          <w:tcPr>
            <w:tcW w:w="1587" w:type="dxa"/>
            <w:shd w:val="clear" w:color="auto" w:fill="auto"/>
          </w:tcPr>
          <w:p w14:paraId="179162D4" w14:textId="77777777" w:rsidR="000F4F82" w:rsidRPr="005F70FB" w:rsidRDefault="000F4F82" w:rsidP="00A551BF">
            <w:pPr>
              <w:pStyle w:val="TableCell0-0115Break"/>
              <w:rPr>
                <w:rStyle w:val="ChCharisSIL"/>
              </w:rPr>
            </w:pPr>
            <w:r w:rsidRPr="005F70FB">
              <w:rPr>
                <w:rStyle w:val="ChCharisSIL"/>
              </w:rPr>
              <w:t>rɛ̞s.ˈmi</w:t>
            </w:r>
          </w:p>
        </w:tc>
        <w:tc>
          <w:tcPr>
            <w:tcW w:w="1275" w:type="dxa"/>
            <w:shd w:val="clear" w:color="auto" w:fill="auto"/>
          </w:tcPr>
          <w:p w14:paraId="3F89217A"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AD62395" w14:textId="77777777" w:rsidR="000F4F82" w:rsidRPr="005F70FB" w:rsidRDefault="000F4F82" w:rsidP="00A551BF">
            <w:pPr>
              <w:pStyle w:val="TableCell0-0115Break"/>
            </w:pPr>
            <w:r w:rsidRPr="005F70FB">
              <w:t>be official</w:t>
            </w:r>
          </w:p>
        </w:tc>
      </w:tr>
      <w:tr w:rsidR="00AC23C4" w:rsidRPr="005F70FB" w14:paraId="433E1D2E" w14:textId="77777777" w:rsidTr="00BC00CF">
        <w:tc>
          <w:tcPr>
            <w:tcW w:w="240" w:type="dxa"/>
            <w:shd w:val="clear" w:color="auto" w:fill="auto"/>
          </w:tcPr>
          <w:p w14:paraId="63C5B09D"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32155B5E" w14:textId="77777777" w:rsidR="000F4F82" w:rsidRPr="005F70FB" w:rsidRDefault="000F4F82" w:rsidP="00A551BF">
            <w:pPr>
              <w:pStyle w:val="TableCell0-0115Break"/>
              <w:rPr>
                <w:rStyle w:val="ChItalBold"/>
              </w:rPr>
            </w:pPr>
            <w:r w:rsidRPr="005F70FB">
              <w:rPr>
                <w:rStyle w:val="ChItalBold"/>
              </w:rPr>
              <w:t>retrit</w:t>
            </w:r>
          </w:p>
        </w:tc>
        <w:tc>
          <w:tcPr>
            <w:tcW w:w="1587" w:type="dxa"/>
            <w:shd w:val="clear" w:color="auto" w:fill="auto"/>
          </w:tcPr>
          <w:p w14:paraId="785EE0F0" w14:textId="77777777" w:rsidR="000F4F82" w:rsidRPr="005F70FB" w:rsidRDefault="000F4F82" w:rsidP="00A551BF">
            <w:pPr>
              <w:pStyle w:val="TableCell0-0115Break"/>
              <w:rPr>
                <w:rStyle w:val="ChCharisSIL"/>
              </w:rPr>
            </w:pPr>
            <w:r w:rsidRPr="005F70FB">
              <w:rPr>
                <w:rStyle w:val="ChCharisSIL"/>
              </w:rPr>
              <w:t>rɛ.ˈtɾɪt</w:t>
            </w:r>
          </w:p>
        </w:tc>
        <w:tc>
          <w:tcPr>
            <w:tcW w:w="1275" w:type="dxa"/>
            <w:shd w:val="clear" w:color="auto" w:fill="auto"/>
          </w:tcPr>
          <w:p w14:paraId="6AE8557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E22AC6F" w14:textId="77777777" w:rsidR="000F4F82" w:rsidRPr="005F70FB" w:rsidRDefault="000F4F82" w:rsidP="00A551BF">
            <w:pPr>
              <w:pStyle w:val="TableCell0-0115Break"/>
            </w:pPr>
            <w:r w:rsidRPr="005F70FB">
              <w:t>retreat</w:t>
            </w:r>
          </w:p>
        </w:tc>
      </w:tr>
      <w:tr w:rsidR="00AC23C4" w:rsidRPr="005F70FB" w14:paraId="46C5738E" w14:textId="77777777" w:rsidTr="00BC00CF">
        <w:tc>
          <w:tcPr>
            <w:tcW w:w="240" w:type="dxa"/>
            <w:shd w:val="clear" w:color="auto" w:fill="auto"/>
          </w:tcPr>
          <w:p w14:paraId="40F2351E" w14:textId="77777777" w:rsidR="000F4F82" w:rsidRPr="005F70FB" w:rsidRDefault="000F4F82" w:rsidP="00A551BF">
            <w:pPr>
              <w:pStyle w:val="TableCell0-0115Break"/>
              <w:rPr>
                <w:rStyle w:val="ExampleSource"/>
              </w:rPr>
            </w:pPr>
          </w:p>
        </w:tc>
        <w:tc>
          <w:tcPr>
            <w:tcW w:w="1249" w:type="dxa"/>
            <w:shd w:val="clear" w:color="auto" w:fill="auto"/>
          </w:tcPr>
          <w:p w14:paraId="26EC9DB6" w14:textId="77777777" w:rsidR="000F4F82" w:rsidRPr="005F70FB" w:rsidRDefault="000F4F82" w:rsidP="00A551BF">
            <w:pPr>
              <w:pStyle w:val="TableCell0-0115Break"/>
              <w:rPr>
                <w:rStyle w:val="ChItalBold"/>
              </w:rPr>
            </w:pPr>
            <w:r w:rsidRPr="005F70FB">
              <w:rPr>
                <w:rStyle w:val="ChItalBold"/>
              </w:rPr>
              <w:t>ring</w:t>
            </w:r>
          </w:p>
        </w:tc>
        <w:tc>
          <w:tcPr>
            <w:tcW w:w="1587" w:type="dxa"/>
            <w:shd w:val="clear" w:color="auto" w:fill="auto"/>
          </w:tcPr>
          <w:p w14:paraId="5E6B127A" w14:textId="77777777" w:rsidR="000F4F82" w:rsidRPr="005F70FB" w:rsidRDefault="000F4F82" w:rsidP="00A551BF">
            <w:pPr>
              <w:pStyle w:val="TableCell0-0115Break"/>
              <w:rPr>
                <w:rStyle w:val="ChCharisSIL"/>
              </w:rPr>
            </w:pPr>
            <w:r w:rsidRPr="005F70FB">
              <w:rPr>
                <w:rStyle w:val="ChCharisSIL"/>
              </w:rPr>
              <w:t>ˈrɪn</w:t>
            </w:r>
          </w:p>
        </w:tc>
        <w:tc>
          <w:tcPr>
            <w:tcW w:w="1275" w:type="dxa"/>
            <w:shd w:val="clear" w:color="auto" w:fill="auto"/>
          </w:tcPr>
          <w:p w14:paraId="4CB0B77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27B7F0A" w14:textId="77777777" w:rsidR="000F4F82" w:rsidRPr="005F70FB" w:rsidRDefault="000F4F82" w:rsidP="00A551BF">
            <w:pPr>
              <w:pStyle w:val="TableCell0-0115Break"/>
            </w:pPr>
            <w:r w:rsidRPr="005F70FB">
              <w:t>ring</w:t>
            </w:r>
          </w:p>
        </w:tc>
      </w:tr>
      <w:tr w:rsidR="00AC23C4" w:rsidRPr="005F70FB" w14:paraId="6A762DC1" w14:textId="77777777" w:rsidTr="00BC00CF">
        <w:tc>
          <w:tcPr>
            <w:tcW w:w="240" w:type="dxa"/>
            <w:shd w:val="clear" w:color="auto" w:fill="auto"/>
          </w:tcPr>
          <w:p w14:paraId="1FEEEF05" w14:textId="77777777" w:rsidR="000F4F82" w:rsidRPr="005F70FB" w:rsidRDefault="000F4F82" w:rsidP="00A551BF">
            <w:pPr>
              <w:pStyle w:val="TableCell0-0115Break"/>
              <w:rPr>
                <w:rStyle w:val="ExampleSource"/>
              </w:rPr>
            </w:pPr>
          </w:p>
        </w:tc>
        <w:tc>
          <w:tcPr>
            <w:tcW w:w="1249" w:type="dxa"/>
            <w:shd w:val="clear" w:color="auto" w:fill="auto"/>
          </w:tcPr>
          <w:p w14:paraId="2C5463E4" w14:textId="77777777" w:rsidR="000F4F82" w:rsidRPr="005F70FB" w:rsidRDefault="000F4F82" w:rsidP="00A551BF">
            <w:pPr>
              <w:pStyle w:val="TableCell0-0115Break"/>
              <w:rPr>
                <w:rStyle w:val="ChItalBold"/>
              </w:rPr>
            </w:pPr>
            <w:r w:rsidRPr="005F70FB">
              <w:rPr>
                <w:rStyle w:val="ChItalBold"/>
              </w:rPr>
              <w:t>ro</w:t>
            </w:r>
          </w:p>
        </w:tc>
        <w:tc>
          <w:tcPr>
            <w:tcW w:w="1587" w:type="dxa"/>
            <w:shd w:val="clear" w:color="auto" w:fill="auto"/>
          </w:tcPr>
          <w:p w14:paraId="3C88E9D6" w14:textId="77777777" w:rsidR="000F4F82" w:rsidRPr="005F70FB" w:rsidRDefault="000F4F82" w:rsidP="00A551BF">
            <w:pPr>
              <w:pStyle w:val="TableCell0-0115Break"/>
              <w:rPr>
                <w:rStyle w:val="ChCharisSIL"/>
              </w:rPr>
            </w:pPr>
            <w:r w:rsidRPr="005F70FB">
              <w:rPr>
                <w:rStyle w:val="ChCharisSIL"/>
              </w:rPr>
              <w:t>ˈrɔ</w:t>
            </w:r>
          </w:p>
        </w:tc>
        <w:tc>
          <w:tcPr>
            <w:tcW w:w="1275" w:type="dxa"/>
            <w:shd w:val="clear" w:color="auto" w:fill="auto"/>
          </w:tcPr>
          <w:p w14:paraId="6B7F7F9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54DF329" w14:textId="77777777" w:rsidR="000F4F82" w:rsidRPr="005F70FB" w:rsidRDefault="000F4F82" w:rsidP="00A551BF">
            <w:pPr>
              <w:pStyle w:val="TableCell0-0115Break"/>
            </w:pPr>
            <w:r w:rsidRPr="005F70FB">
              <w:t>spirit</w:t>
            </w:r>
          </w:p>
        </w:tc>
      </w:tr>
      <w:tr w:rsidR="00AC23C4" w:rsidRPr="005F70FB" w14:paraId="5AC7460C" w14:textId="77777777" w:rsidTr="00BC00CF">
        <w:tc>
          <w:tcPr>
            <w:tcW w:w="240" w:type="dxa"/>
            <w:shd w:val="clear" w:color="auto" w:fill="auto"/>
          </w:tcPr>
          <w:p w14:paraId="52C6385A" w14:textId="77777777" w:rsidR="000F4F82" w:rsidRPr="005F70FB" w:rsidRDefault="000F4F82" w:rsidP="00A551BF">
            <w:pPr>
              <w:pStyle w:val="TableCell0-0115Break"/>
              <w:rPr>
                <w:rStyle w:val="ExampleSource"/>
              </w:rPr>
            </w:pPr>
          </w:p>
        </w:tc>
        <w:tc>
          <w:tcPr>
            <w:tcW w:w="1249" w:type="dxa"/>
            <w:shd w:val="clear" w:color="auto" w:fill="auto"/>
          </w:tcPr>
          <w:p w14:paraId="196CBC79" w14:textId="77777777" w:rsidR="000F4F82" w:rsidRPr="005F70FB" w:rsidRDefault="000F4F82" w:rsidP="00A551BF">
            <w:pPr>
              <w:pStyle w:val="TableCell0-0115Break"/>
              <w:rPr>
                <w:rStyle w:val="ChItalBold"/>
              </w:rPr>
            </w:pPr>
            <w:r w:rsidRPr="005F70FB">
              <w:rPr>
                <w:rStyle w:val="ChItalBold"/>
              </w:rPr>
              <w:t>roda</w:t>
            </w:r>
          </w:p>
        </w:tc>
        <w:tc>
          <w:tcPr>
            <w:tcW w:w="1587" w:type="dxa"/>
            <w:shd w:val="clear" w:color="auto" w:fill="auto"/>
          </w:tcPr>
          <w:p w14:paraId="7B873762" w14:textId="77777777" w:rsidR="000F4F82" w:rsidRPr="005F70FB" w:rsidRDefault="000F4F82" w:rsidP="00A551BF">
            <w:pPr>
              <w:pStyle w:val="TableCell0-0115Break"/>
              <w:rPr>
                <w:rStyle w:val="ChCharisSIL"/>
              </w:rPr>
            </w:pPr>
            <w:r w:rsidRPr="005F70FB">
              <w:rPr>
                <w:rStyle w:val="ChCharisSIL"/>
              </w:rPr>
              <w:t>ˈrɔ.da</w:t>
            </w:r>
          </w:p>
        </w:tc>
        <w:tc>
          <w:tcPr>
            <w:tcW w:w="1275" w:type="dxa"/>
            <w:shd w:val="clear" w:color="auto" w:fill="auto"/>
          </w:tcPr>
          <w:p w14:paraId="0D64AB1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04F210" w14:textId="77777777" w:rsidR="000F4F82" w:rsidRPr="005F70FB" w:rsidRDefault="000F4F82" w:rsidP="00A551BF">
            <w:pPr>
              <w:pStyle w:val="TableCell0-0115Break"/>
            </w:pPr>
            <w:r w:rsidRPr="005F70FB">
              <w:t>wheel</w:t>
            </w:r>
          </w:p>
        </w:tc>
      </w:tr>
      <w:tr w:rsidR="00AC23C4" w:rsidRPr="005F70FB" w14:paraId="4A994418" w14:textId="77777777" w:rsidTr="00BC00CF">
        <w:tc>
          <w:tcPr>
            <w:tcW w:w="240" w:type="dxa"/>
            <w:shd w:val="clear" w:color="auto" w:fill="auto"/>
          </w:tcPr>
          <w:p w14:paraId="29D72C54" w14:textId="77777777" w:rsidR="000F4F82" w:rsidRPr="005F70FB" w:rsidRDefault="000F4F82" w:rsidP="00A551BF">
            <w:pPr>
              <w:pStyle w:val="TableCell0-0115Break"/>
              <w:rPr>
                <w:rStyle w:val="ExampleSource"/>
              </w:rPr>
            </w:pPr>
          </w:p>
        </w:tc>
        <w:tc>
          <w:tcPr>
            <w:tcW w:w="1249" w:type="dxa"/>
            <w:shd w:val="clear" w:color="auto" w:fill="auto"/>
          </w:tcPr>
          <w:p w14:paraId="3ECC508F" w14:textId="77777777" w:rsidR="000F4F82" w:rsidRPr="005F70FB" w:rsidRDefault="000F4F82" w:rsidP="00A551BF">
            <w:pPr>
              <w:pStyle w:val="TableCell0-0115Break"/>
              <w:rPr>
                <w:rStyle w:val="ChItalBold"/>
              </w:rPr>
            </w:pPr>
            <w:r w:rsidRPr="005F70FB">
              <w:rPr>
                <w:rStyle w:val="ChItalBold"/>
              </w:rPr>
              <w:t>rok</w:t>
            </w:r>
          </w:p>
        </w:tc>
        <w:tc>
          <w:tcPr>
            <w:tcW w:w="1587" w:type="dxa"/>
            <w:shd w:val="clear" w:color="auto" w:fill="auto"/>
          </w:tcPr>
          <w:p w14:paraId="3F3B40B6" w14:textId="77777777" w:rsidR="000F4F82" w:rsidRPr="005F70FB" w:rsidRDefault="000F4F82" w:rsidP="00A551BF">
            <w:pPr>
              <w:pStyle w:val="TableCell0-0115Break"/>
              <w:rPr>
                <w:rStyle w:val="ChCharisSIL"/>
              </w:rPr>
            </w:pPr>
            <w:r w:rsidRPr="005F70FB">
              <w:rPr>
                <w:rStyle w:val="ChCharisSIL"/>
              </w:rPr>
              <w:t>ˈrɔ̞k</w:t>
            </w:r>
          </w:p>
        </w:tc>
        <w:tc>
          <w:tcPr>
            <w:tcW w:w="1275" w:type="dxa"/>
            <w:shd w:val="clear" w:color="auto" w:fill="auto"/>
          </w:tcPr>
          <w:p w14:paraId="5F2E59E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03B3628" w14:textId="77777777" w:rsidR="000F4F82" w:rsidRPr="005F70FB" w:rsidRDefault="000F4F82" w:rsidP="00A551BF">
            <w:pPr>
              <w:pStyle w:val="TableCell0-0115Break"/>
            </w:pPr>
            <w:r w:rsidRPr="005F70FB">
              <w:t>skirt</w:t>
            </w:r>
          </w:p>
        </w:tc>
      </w:tr>
      <w:tr w:rsidR="00AC23C4" w:rsidRPr="005F70FB" w14:paraId="438CC04A" w14:textId="77777777" w:rsidTr="00BC00CF">
        <w:tc>
          <w:tcPr>
            <w:tcW w:w="240" w:type="dxa"/>
            <w:shd w:val="clear" w:color="auto" w:fill="auto"/>
          </w:tcPr>
          <w:p w14:paraId="74D622F5" w14:textId="77777777" w:rsidR="000F4F82" w:rsidRPr="005F70FB" w:rsidRDefault="000F4F82" w:rsidP="00A551BF">
            <w:pPr>
              <w:pStyle w:val="TableCell0-0115Break"/>
              <w:rPr>
                <w:rStyle w:val="ExampleSource"/>
              </w:rPr>
            </w:pPr>
          </w:p>
        </w:tc>
        <w:tc>
          <w:tcPr>
            <w:tcW w:w="1249" w:type="dxa"/>
            <w:shd w:val="clear" w:color="auto" w:fill="auto"/>
          </w:tcPr>
          <w:p w14:paraId="560813D4" w14:textId="77777777" w:rsidR="000F4F82" w:rsidRPr="005F70FB" w:rsidRDefault="000F4F82" w:rsidP="00A551BF">
            <w:pPr>
              <w:pStyle w:val="TableCell0-0115Break"/>
              <w:rPr>
                <w:rStyle w:val="ChItalBold"/>
              </w:rPr>
            </w:pPr>
            <w:r w:rsidRPr="005F70FB">
              <w:rPr>
                <w:rStyle w:val="ChItalBold"/>
              </w:rPr>
              <w:t>rol</w:t>
            </w:r>
          </w:p>
        </w:tc>
        <w:tc>
          <w:tcPr>
            <w:tcW w:w="1587" w:type="dxa"/>
            <w:shd w:val="clear" w:color="auto" w:fill="auto"/>
          </w:tcPr>
          <w:p w14:paraId="0EED8B8D" w14:textId="77777777" w:rsidR="000F4F82" w:rsidRPr="005F70FB" w:rsidRDefault="000F4F82" w:rsidP="00A551BF">
            <w:pPr>
              <w:pStyle w:val="TableCell0-0115Break"/>
              <w:rPr>
                <w:rStyle w:val="ChCharisSIL"/>
              </w:rPr>
            </w:pPr>
            <w:r w:rsidRPr="005F70FB">
              <w:rPr>
                <w:rStyle w:val="ChCharisSIL"/>
              </w:rPr>
              <w:t>ˈrɔ̞l</w:t>
            </w:r>
          </w:p>
        </w:tc>
        <w:tc>
          <w:tcPr>
            <w:tcW w:w="1275" w:type="dxa"/>
            <w:shd w:val="clear" w:color="auto" w:fill="auto"/>
          </w:tcPr>
          <w:p w14:paraId="4A0F6A6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C71C483" w14:textId="77777777" w:rsidR="000F4F82" w:rsidRPr="005F70FB" w:rsidRDefault="000F4F82" w:rsidP="00A551BF">
            <w:pPr>
              <w:pStyle w:val="TableCell0-0115Break"/>
            </w:pPr>
            <w:r w:rsidRPr="005F70FB">
              <w:t>roll</w:t>
            </w:r>
          </w:p>
        </w:tc>
      </w:tr>
      <w:tr w:rsidR="00AC23C4" w:rsidRPr="005F70FB" w14:paraId="0C7C6CBE" w14:textId="77777777" w:rsidTr="00BC00CF">
        <w:tc>
          <w:tcPr>
            <w:tcW w:w="240" w:type="dxa"/>
            <w:shd w:val="clear" w:color="auto" w:fill="auto"/>
          </w:tcPr>
          <w:p w14:paraId="09B9A38A" w14:textId="77777777" w:rsidR="000F4F82" w:rsidRPr="005F70FB" w:rsidRDefault="000F4F82" w:rsidP="00A551BF">
            <w:pPr>
              <w:pStyle w:val="TableCell0-0115Break"/>
              <w:rPr>
                <w:rStyle w:val="ExampleSource"/>
              </w:rPr>
            </w:pPr>
          </w:p>
        </w:tc>
        <w:tc>
          <w:tcPr>
            <w:tcW w:w="1249" w:type="dxa"/>
            <w:shd w:val="clear" w:color="auto" w:fill="auto"/>
          </w:tcPr>
          <w:p w14:paraId="31C391A4" w14:textId="0CBE5A45" w:rsidR="000F4F82" w:rsidRPr="005F70FB" w:rsidRDefault="000F4F82" w:rsidP="00A551BF">
            <w:pPr>
              <w:pStyle w:val="TableCell0-0115Break"/>
              <w:rPr>
                <w:rStyle w:val="ChItalBold"/>
              </w:rPr>
            </w:pPr>
            <w:r w:rsidRPr="005F70FB">
              <w:rPr>
                <w:rStyle w:val="ChItalBold"/>
              </w:rPr>
              <w:t>rotan</w:t>
            </w:r>
            <w:r w:rsidR="001C753E">
              <w:rPr>
                <w:rStyle w:val="ChItalBold"/>
              </w:rPr>
              <w:t>g</w:t>
            </w:r>
          </w:p>
        </w:tc>
        <w:tc>
          <w:tcPr>
            <w:tcW w:w="1587" w:type="dxa"/>
            <w:shd w:val="clear" w:color="auto" w:fill="auto"/>
          </w:tcPr>
          <w:p w14:paraId="36B7165F" w14:textId="77777777" w:rsidR="000F4F82" w:rsidRPr="005F70FB" w:rsidRDefault="000F4F82" w:rsidP="00A551BF">
            <w:pPr>
              <w:pStyle w:val="TableCell0-0115Break"/>
              <w:rPr>
                <w:rStyle w:val="ChCharisSIL"/>
              </w:rPr>
            </w:pPr>
            <w:r w:rsidRPr="005F70FB">
              <w:rPr>
                <w:rStyle w:val="ChCharisSIL"/>
              </w:rPr>
              <w:t>ˈrɔ̞.tɐn</w:t>
            </w:r>
          </w:p>
        </w:tc>
        <w:tc>
          <w:tcPr>
            <w:tcW w:w="1275" w:type="dxa"/>
            <w:shd w:val="clear" w:color="auto" w:fill="auto"/>
          </w:tcPr>
          <w:p w14:paraId="28E2138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413F3CB" w14:textId="77777777" w:rsidR="000F4F82" w:rsidRPr="005F70FB" w:rsidRDefault="000F4F82" w:rsidP="00A551BF">
            <w:pPr>
              <w:pStyle w:val="TableCell0-0115Break"/>
            </w:pPr>
            <w:r w:rsidRPr="005F70FB">
              <w:t>rattan</w:t>
            </w:r>
          </w:p>
        </w:tc>
      </w:tr>
      <w:tr w:rsidR="00AC23C4" w:rsidRPr="005F70FB" w14:paraId="52B1A140" w14:textId="77777777" w:rsidTr="00BC00CF">
        <w:tc>
          <w:tcPr>
            <w:tcW w:w="240" w:type="dxa"/>
            <w:shd w:val="clear" w:color="auto" w:fill="auto"/>
          </w:tcPr>
          <w:p w14:paraId="1C647F21" w14:textId="77777777" w:rsidR="000F4F82" w:rsidRPr="005F70FB" w:rsidRDefault="000F4F82" w:rsidP="00A551BF">
            <w:pPr>
              <w:pStyle w:val="TableCell0-0115Break"/>
              <w:rPr>
                <w:rStyle w:val="ExampleSource"/>
              </w:rPr>
            </w:pPr>
          </w:p>
        </w:tc>
        <w:tc>
          <w:tcPr>
            <w:tcW w:w="1249" w:type="dxa"/>
            <w:shd w:val="clear" w:color="auto" w:fill="auto"/>
          </w:tcPr>
          <w:p w14:paraId="566DE11D" w14:textId="77777777" w:rsidR="000F4F82" w:rsidRPr="005F70FB" w:rsidRDefault="000F4F82" w:rsidP="00A551BF">
            <w:pPr>
              <w:pStyle w:val="TableCell0-0115Break"/>
              <w:rPr>
                <w:rStyle w:val="ChItalBold"/>
              </w:rPr>
            </w:pPr>
            <w:r w:rsidRPr="005F70FB">
              <w:rPr>
                <w:rStyle w:val="ChItalBold"/>
              </w:rPr>
              <w:t>rupa</w:t>
            </w:r>
          </w:p>
        </w:tc>
        <w:tc>
          <w:tcPr>
            <w:tcW w:w="1587" w:type="dxa"/>
            <w:shd w:val="clear" w:color="auto" w:fill="auto"/>
          </w:tcPr>
          <w:p w14:paraId="5062045A" w14:textId="77777777" w:rsidR="000F4F82" w:rsidRPr="005F70FB" w:rsidRDefault="000F4F82" w:rsidP="00A551BF">
            <w:pPr>
              <w:pStyle w:val="TableCell0-0115Break"/>
              <w:rPr>
                <w:rStyle w:val="ChCharisSIL"/>
              </w:rPr>
            </w:pPr>
            <w:r w:rsidRPr="005F70FB">
              <w:rPr>
                <w:rStyle w:val="ChCharisSIL"/>
              </w:rPr>
              <w:t>ˈrʊ.pa</w:t>
            </w:r>
          </w:p>
        </w:tc>
        <w:tc>
          <w:tcPr>
            <w:tcW w:w="1275" w:type="dxa"/>
            <w:shd w:val="clear" w:color="auto" w:fill="auto"/>
          </w:tcPr>
          <w:p w14:paraId="5B4DE35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61730A2" w14:textId="77777777" w:rsidR="000F4F82" w:rsidRPr="005F70FB" w:rsidRDefault="000F4F82" w:rsidP="00A551BF">
            <w:pPr>
              <w:pStyle w:val="TableCell0-0115Break"/>
            </w:pPr>
            <w:r w:rsidRPr="005F70FB">
              <w:t>form</w:t>
            </w:r>
          </w:p>
        </w:tc>
      </w:tr>
      <w:tr w:rsidR="00AC23C4" w:rsidRPr="005F70FB" w14:paraId="6BDF458E" w14:textId="77777777" w:rsidTr="00BC00CF">
        <w:tc>
          <w:tcPr>
            <w:tcW w:w="240" w:type="dxa"/>
            <w:shd w:val="clear" w:color="auto" w:fill="auto"/>
          </w:tcPr>
          <w:p w14:paraId="0383EB65" w14:textId="77777777" w:rsidR="000F4F82" w:rsidRPr="005F70FB" w:rsidRDefault="000F4F82" w:rsidP="000F4F82">
            <w:pPr>
              <w:pStyle w:val="TableCell0-2115ptBreak"/>
              <w:rPr>
                <w:rStyle w:val="ExampleSource"/>
              </w:rPr>
            </w:pPr>
          </w:p>
        </w:tc>
        <w:tc>
          <w:tcPr>
            <w:tcW w:w="1249" w:type="dxa"/>
            <w:shd w:val="clear" w:color="auto" w:fill="auto"/>
          </w:tcPr>
          <w:p w14:paraId="76EA3EAE" w14:textId="77777777" w:rsidR="000F4F82" w:rsidRPr="005F70FB" w:rsidRDefault="000F4F82" w:rsidP="000F4F82">
            <w:pPr>
              <w:pStyle w:val="TableCell0-2115ptBreak"/>
              <w:rPr>
                <w:rStyle w:val="ChItalBold"/>
              </w:rPr>
            </w:pPr>
            <w:r w:rsidRPr="005F70FB">
              <w:rPr>
                <w:rStyle w:val="ChItalBold"/>
              </w:rPr>
              <w:t>rupia</w:t>
            </w:r>
          </w:p>
        </w:tc>
        <w:tc>
          <w:tcPr>
            <w:tcW w:w="1587" w:type="dxa"/>
            <w:shd w:val="clear" w:color="auto" w:fill="auto"/>
          </w:tcPr>
          <w:p w14:paraId="137393DF" w14:textId="77777777" w:rsidR="000F4F82" w:rsidRPr="005F70FB" w:rsidRDefault="000F4F82" w:rsidP="000F4F82">
            <w:pPr>
              <w:pStyle w:val="TableCell0-2115ptBreak"/>
              <w:rPr>
                <w:rStyle w:val="ChCharisSIL"/>
              </w:rPr>
            </w:pPr>
            <w:r w:rsidRPr="005F70FB">
              <w:rPr>
                <w:rStyle w:val="ChCharisSIL"/>
              </w:rPr>
              <w:t>ru.ˈpi.a</w:t>
            </w:r>
          </w:p>
        </w:tc>
        <w:tc>
          <w:tcPr>
            <w:tcW w:w="1275" w:type="dxa"/>
            <w:shd w:val="clear" w:color="auto" w:fill="auto"/>
          </w:tcPr>
          <w:p w14:paraId="53FC92D3"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1B998711" w14:textId="77777777" w:rsidR="000F4F82" w:rsidRPr="005F70FB" w:rsidRDefault="000F4F82" w:rsidP="000F4F82">
            <w:pPr>
              <w:pStyle w:val="TableCell0-2115ptBreak"/>
            </w:pPr>
            <w:r w:rsidRPr="005F70FB">
              <w:t>rupiah</w:t>
            </w:r>
          </w:p>
        </w:tc>
      </w:tr>
      <w:tr w:rsidR="00AC23C4" w:rsidRPr="005F70FB" w14:paraId="5D16F711" w14:textId="77777777" w:rsidTr="00BC00CF">
        <w:tc>
          <w:tcPr>
            <w:tcW w:w="240" w:type="dxa"/>
            <w:shd w:val="clear" w:color="auto" w:fill="auto"/>
          </w:tcPr>
          <w:p w14:paraId="6F7C4322" w14:textId="77777777" w:rsidR="000F4F82" w:rsidRPr="005F70FB" w:rsidRDefault="000F4F82" w:rsidP="000F4F82">
            <w:pPr>
              <w:pStyle w:val="TableCell2-2"/>
              <w:rPr>
                <w:rStyle w:val="ExampleSource"/>
              </w:rPr>
            </w:pPr>
          </w:p>
        </w:tc>
        <w:tc>
          <w:tcPr>
            <w:tcW w:w="1249" w:type="dxa"/>
            <w:shd w:val="clear" w:color="auto" w:fill="auto"/>
          </w:tcPr>
          <w:p w14:paraId="0D285495" w14:textId="77777777" w:rsidR="000F4F82" w:rsidRPr="005F70FB" w:rsidRDefault="000F4F82" w:rsidP="000F4F82">
            <w:pPr>
              <w:pStyle w:val="TableCell2-2"/>
              <w:rPr>
                <w:rStyle w:val="ChBold"/>
              </w:rPr>
            </w:pPr>
            <w:r w:rsidRPr="005F70FB">
              <w:rPr>
                <w:rStyle w:val="ChBold"/>
              </w:rPr>
              <w:t>S</w:t>
            </w:r>
          </w:p>
        </w:tc>
        <w:tc>
          <w:tcPr>
            <w:tcW w:w="1587" w:type="dxa"/>
            <w:shd w:val="clear" w:color="auto" w:fill="auto"/>
          </w:tcPr>
          <w:p w14:paraId="5F419AE3" w14:textId="77777777" w:rsidR="000F4F82" w:rsidRPr="005F70FB" w:rsidRDefault="000F4F82" w:rsidP="000F4F82">
            <w:pPr>
              <w:pStyle w:val="TableCell2-2"/>
            </w:pPr>
          </w:p>
        </w:tc>
        <w:tc>
          <w:tcPr>
            <w:tcW w:w="1275" w:type="dxa"/>
            <w:shd w:val="clear" w:color="auto" w:fill="auto"/>
          </w:tcPr>
          <w:p w14:paraId="72DFF098" w14:textId="77777777" w:rsidR="000F4F82" w:rsidRPr="005F70FB" w:rsidRDefault="000F4F82" w:rsidP="000F4F82">
            <w:pPr>
              <w:pStyle w:val="TableCell2-2"/>
            </w:pPr>
          </w:p>
        </w:tc>
        <w:tc>
          <w:tcPr>
            <w:tcW w:w="2379" w:type="dxa"/>
            <w:shd w:val="clear" w:color="auto" w:fill="auto"/>
          </w:tcPr>
          <w:p w14:paraId="141DFA45" w14:textId="77777777" w:rsidR="000F4F82" w:rsidRPr="005F70FB" w:rsidRDefault="000F4F82" w:rsidP="000F4F82">
            <w:pPr>
              <w:pStyle w:val="TableCell2-2"/>
            </w:pPr>
          </w:p>
        </w:tc>
      </w:tr>
      <w:tr w:rsidR="00AC23C4" w:rsidRPr="005F70FB" w14:paraId="6128387F" w14:textId="77777777" w:rsidTr="00BC00CF">
        <w:tc>
          <w:tcPr>
            <w:tcW w:w="240" w:type="dxa"/>
            <w:shd w:val="clear" w:color="auto" w:fill="auto"/>
          </w:tcPr>
          <w:p w14:paraId="55112463" w14:textId="77777777" w:rsidR="000F4F82" w:rsidRPr="005F70FB" w:rsidRDefault="000F4F82" w:rsidP="00A551BF">
            <w:pPr>
              <w:pStyle w:val="TableCell0-0115Break"/>
              <w:rPr>
                <w:rStyle w:val="ExampleSource"/>
              </w:rPr>
            </w:pPr>
          </w:p>
        </w:tc>
        <w:tc>
          <w:tcPr>
            <w:tcW w:w="1249" w:type="dxa"/>
            <w:shd w:val="clear" w:color="auto" w:fill="auto"/>
          </w:tcPr>
          <w:p w14:paraId="0DADC24F" w14:textId="77777777" w:rsidR="000F4F82" w:rsidRPr="005F70FB" w:rsidRDefault="000F4F82" w:rsidP="00A551BF">
            <w:pPr>
              <w:pStyle w:val="TableCell0-0115Break"/>
              <w:rPr>
                <w:rStyle w:val="ChItalBold"/>
              </w:rPr>
            </w:pPr>
            <w:r w:rsidRPr="005F70FB">
              <w:rPr>
                <w:rStyle w:val="ChItalBold"/>
              </w:rPr>
              <w:t>sabar</w:t>
            </w:r>
          </w:p>
        </w:tc>
        <w:tc>
          <w:tcPr>
            <w:tcW w:w="1587" w:type="dxa"/>
            <w:shd w:val="clear" w:color="auto" w:fill="auto"/>
          </w:tcPr>
          <w:p w14:paraId="5E040A18" w14:textId="77777777" w:rsidR="000F4F82" w:rsidRPr="005F70FB" w:rsidRDefault="000F4F82" w:rsidP="00A551BF">
            <w:pPr>
              <w:pStyle w:val="TableCell0-0115Break"/>
              <w:rPr>
                <w:rStyle w:val="ChCharisSIL"/>
              </w:rPr>
            </w:pPr>
            <w:r w:rsidRPr="005F70FB">
              <w:rPr>
                <w:rStyle w:val="ChCharisSIL"/>
              </w:rPr>
              <w:t>ˈsa.bɐr̥</w:t>
            </w:r>
          </w:p>
        </w:tc>
        <w:tc>
          <w:tcPr>
            <w:tcW w:w="1275" w:type="dxa"/>
            <w:shd w:val="clear" w:color="auto" w:fill="auto"/>
          </w:tcPr>
          <w:p w14:paraId="5C0419CD"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245EBA92" w14:textId="77777777" w:rsidR="000F4F82" w:rsidRPr="005F70FB" w:rsidRDefault="000F4F82" w:rsidP="00A551BF">
            <w:pPr>
              <w:pStyle w:val="TableCell0-0115Break"/>
            </w:pPr>
            <w:r w:rsidRPr="005F70FB">
              <w:t>be patient</w:t>
            </w:r>
          </w:p>
        </w:tc>
      </w:tr>
      <w:tr w:rsidR="00AC23C4" w:rsidRPr="005F70FB" w14:paraId="5E123034" w14:textId="77777777" w:rsidTr="00BC00CF">
        <w:tc>
          <w:tcPr>
            <w:tcW w:w="240" w:type="dxa"/>
            <w:shd w:val="clear" w:color="auto" w:fill="auto"/>
          </w:tcPr>
          <w:p w14:paraId="5F0C4896" w14:textId="77777777" w:rsidR="000F4F82" w:rsidRPr="005F70FB" w:rsidRDefault="000F4F82" w:rsidP="00A551BF">
            <w:pPr>
              <w:pStyle w:val="TableCell0-0115Break"/>
              <w:rPr>
                <w:rStyle w:val="ExampleSource"/>
              </w:rPr>
            </w:pPr>
          </w:p>
        </w:tc>
        <w:tc>
          <w:tcPr>
            <w:tcW w:w="1249" w:type="dxa"/>
            <w:shd w:val="clear" w:color="auto" w:fill="auto"/>
          </w:tcPr>
          <w:p w14:paraId="75498445" w14:textId="1032258A" w:rsidR="000F4F82" w:rsidRPr="005F70FB" w:rsidRDefault="000F4F82" w:rsidP="00A551BF">
            <w:pPr>
              <w:pStyle w:val="TableCell0-0115Break"/>
              <w:rPr>
                <w:rStyle w:val="ChItalBold"/>
              </w:rPr>
            </w:pPr>
            <w:r w:rsidRPr="005F70FB">
              <w:rPr>
                <w:rStyle w:val="ChItalBold"/>
              </w:rPr>
              <w:t>sabun</w:t>
            </w:r>
            <w:r w:rsidR="00627FC4">
              <w:rPr>
                <w:rStyle w:val="ChItalBold"/>
              </w:rPr>
              <w:t>g</w:t>
            </w:r>
          </w:p>
        </w:tc>
        <w:tc>
          <w:tcPr>
            <w:tcW w:w="1587" w:type="dxa"/>
            <w:shd w:val="clear" w:color="auto" w:fill="auto"/>
          </w:tcPr>
          <w:p w14:paraId="20644CD8" w14:textId="77777777" w:rsidR="000F4F82" w:rsidRPr="005F70FB" w:rsidRDefault="000F4F82" w:rsidP="00A551BF">
            <w:pPr>
              <w:pStyle w:val="TableCell0-0115Break"/>
              <w:rPr>
                <w:rStyle w:val="ChCharisSIL"/>
              </w:rPr>
            </w:pPr>
            <w:r w:rsidRPr="005F70FB">
              <w:rPr>
                <w:rStyle w:val="ChCharisSIL"/>
              </w:rPr>
              <w:t>ˈsa.bʊn</w:t>
            </w:r>
          </w:p>
        </w:tc>
        <w:tc>
          <w:tcPr>
            <w:tcW w:w="1275" w:type="dxa"/>
            <w:shd w:val="clear" w:color="auto" w:fill="auto"/>
          </w:tcPr>
          <w:p w14:paraId="42E4C50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D6746C1" w14:textId="77777777" w:rsidR="000F4F82" w:rsidRPr="005F70FB" w:rsidRDefault="000F4F82" w:rsidP="00A551BF">
            <w:pPr>
              <w:pStyle w:val="TableCell0-0115Break"/>
            </w:pPr>
            <w:r w:rsidRPr="005F70FB">
              <w:t>soap</w:t>
            </w:r>
          </w:p>
        </w:tc>
      </w:tr>
      <w:tr w:rsidR="00AC23C4" w:rsidRPr="005F70FB" w14:paraId="0CD33A8F" w14:textId="77777777" w:rsidTr="00BC00CF">
        <w:tc>
          <w:tcPr>
            <w:tcW w:w="240" w:type="dxa"/>
            <w:shd w:val="clear" w:color="auto" w:fill="auto"/>
          </w:tcPr>
          <w:p w14:paraId="7AD02FC7" w14:textId="77777777" w:rsidR="000F4F82" w:rsidRPr="005F70FB" w:rsidRDefault="000F4F82" w:rsidP="00A551BF">
            <w:pPr>
              <w:pStyle w:val="TableCell0-0115Break"/>
              <w:rPr>
                <w:rStyle w:val="ExampleSource"/>
              </w:rPr>
            </w:pPr>
          </w:p>
        </w:tc>
        <w:tc>
          <w:tcPr>
            <w:tcW w:w="1249" w:type="dxa"/>
            <w:shd w:val="clear" w:color="auto" w:fill="auto"/>
          </w:tcPr>
          <w:p w14:paraId="1FC5CCEC" w14:textId="77777777" w:rsidR="000F4F82" w:rsidRPr="005F70FB" w:rsidRDefault="000F4F82" w:rsidP="00A551BF">
            <w:pPr>
              <w:pStyle w:val="TableCell0-0115Break"/>
              <w:rPr>
                <w:rStyle w:val="ChItalBold"/>
              </w:rPr>
            </w:pPr>
            <w:r w:rsidRPr="005F70FB">
              <w:rPr>
                <w:rStyle w:val="ChItalBold"/>
              </w:rPr>
              <w:t>saja</w:t>
            </w:r>
          </w:p>
        </w:tc>
        <w:tc>
          <w:tcPr>
            <w:tcW w:w="1587" w:type="dxa"/>
            <w:shd w:val="clear" w:color="auto" w:fill="auto"/>
          </w:tcPr>
          <w:p w14:paraId="0253354E" w14:textId="77777777" w:rsidR="000F4F82" w:rsidRPr="005F70FB" w:rsidRDefault="000F4F82" w:rsidP="00A551BF">
            <w:pPr>
              <w:pStyle w:val="TableCell0-0115Break"/>
              <w:rPr>
                <w:rStyle w:val="ChCharisSIL"/>
              </w:rPr>
            </w:pPr>
            <w:r w:rsidRPr="005F70FB">
              <w:rPr>
                <w:rStyle w:val="ChCharisSIL"/>
              </w:rPr>
              <w:t>ˈsa.dʒa</w:t>
            </w:r>
          </w:p>
        </w:tc>
        <w:tc>
          <w:tcPr>
            <w:tcW w:w="1275" w:type="dxa"/>
            <w:shd w:val="clear" w:color="auto" w:fill="auto"/>
          </w:tcPr>
          <w:p w14:paraId="4D30B452" w14:textId="77777777" w:rsidR="000F4F82" w:rsidRPr="005F70FB" w:rsidRDefault="000F4F82" w:rsidP="00A551BF">
            <w:pPr>
              <w:pStyle w:val="TableCell0-0115Break"/>
              <w:rPr>
                <w:rStyle w:val="ChSmallCaps"/>
              </w:rPr>
            </w:pPr>
            <w:r w:rsidRPr="005F70FB">
              <w:rPr>
                <w:rStyle w:val="ChSmallCaps"/>
              </w:rPr>
              <w:t>adv</w:t>
            </w:r>
          </w:p>
        </w:tc>
        <w:tc>
          <w:tcPr>
            <w:tcW w:w="2379" w:type="dxa"/>
            <w:shd w:val="clear" w:color="auto" w:fill="auto"/>
          </w:tcPr>
          <w:p w14:paraId="60829677" w14:textId="77777777" w:rsidR="000F4F82" w:rsidRPr="005F70FB" w:rsidRDefault="000F4F82" w:rsidP="00A551BF">
            <w:pPr>
              <w:pStyle w:val="TableCell0-0115Break"/>
            </w:pPr>
            <w:r w:rsidRPr="005F70FB">
              <w:t>just</w:t>
            </w:r>
          </w:p>
        </w:tc>
      </w:tr>
      <w:tr w:rsidR="00AC23C4" w:rsidRPr="005F70FB" w14:paraId="4E022ACE" w14:textId="77777777" w:rsidTr="00BC00CF">
        <w:tc>
          <w:tcPr>
            <w:tcW w:w="240" w:type="dxa"/>
            <w:shd w:val="clear" w:color="auto" w:fill="auto"/>
          </w:tcPr>
          <w:p w14:paraId="1E7A45EF" w14:textId="77777777" w:rsidR="000F4F82" w:rsidRPr="005F70FB" w:rsidRDefault="000F4F82" w:rsidP="00A551BF">
            <w:pPr>
              <w:pStyle w:val="TableCell0-0115Break"/>
              <w:rPr>
                <w:rStyle w:val="ExampleSource"/>
              </w:rPr>
            </w:pPr>
          </w:p>
        </w:tc>
        <w:tc>
          <w:tcPr>
            <w:tcW w:w="1249" w:type="dxa"/>
            <w:shd w:val="clear" w:color="auto" w:fill="auto"/>
          </w:tcPr>
          <w:p w14:paraId="53D9AE53" w14:textId="77777777" w:rsidR="000F4F82" w:rsidRPr="005F70FB" w:rsidRDefault="000F4F82" w:rsidP="00A551BF">
            <w:pPr>
              <w:pStyle w:val="TableCell0-0115Break"/>
              <w:rPr>
                <w:rStyle w:val="ChItalBold"/>
              </w:rPr>
            </w:pPr>
            <w:r w:rsidRPr="005F70FB">
              <w:rPr>
                <w:rStyle w:val="ChItalBold"/>
              </w:rPr>
              <w:t>sak</w:t>
            </w:r>
          </w:p>
        </w:tc>
        <w:tc>
          <w:tcPr>
            <w:tcW w:w="1587" w:type="dxa"/>
            <w:shd w:val="clear" w:color="auto" w:fill="auto"/>
          </w:tcPr>
          <w:p w14:paraId="61019173" w14:textId="77777777" w:rsidR="000F4F82" w:rsidRPr="005F70FB" w:rsidRDefault="000F4F82" w:rsidP="00A551BF">
            <w:pPr>
              <w:pStyle w:val="TableCell0-0115Break"/>
              <w:rPr>
                <w:rStyle w:val="ChCharisSIL"/>
              </w:rPr>
            </w:pPr>
            <w:r w:rsidRPr="005F70FB">
              <w:rPr>
                <w:rStyle w:val="ChCharisSIL"/>
              </w:rPr>
              <w:t>ˈsɐk</w:t>
            </w:r>
          </w:p>
        </w:tc>
        <w:tc>
          <w:tcPr>
            <w:tcW w:w="1275" w:type="dxa"/>
            <w:shd w:val="clear" w:color="auto" w:fill="auto"/>
          </w:tcPr>
          <w:p w14:paraId="1435C6D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E18F1D3" w14:textId="77777777" w:rsidR="000F4F82" w:rsidRPr="005F70FB" w:rsidRDefault="000F4F82" w:rsidP="00A551BF">
            <w:pPr>
              <w:pStyle w:val="TableCell0-0115Break"/>
            </w:pPr>
            <w:r w:rsidRPr="005F70FB">
              <w:t>bag</w:t>
            </w:r>
          </w:p>
        </w:tc>
      </w:tr>
      <w:tr w:rsidR="00AC23C4" w:rsidRPr="005F70FB" w14:paraId="67B60160" w14:textId="77777777" w:rsidTr="00BC00CF">
        <w:tc>
          <w:tcPr>
            <w:tcW w:w="240" w:type="dxa"/>
            <w:shd w:val="clear" w:color="auto" w:fill="auto"/>
          </w:tcPr>
          <w:p w14:paraId="4431041E" w14:textId="77777777" w:rsidR="000F4F82" w:rsidRPr="005F70FB" w:rsidRDefault="000F4F82" w:rsidP="00A551BF">
            <w:pPr>
              <w:pStyle w:val="TableCell0-0115Break"/>
              <w:rPr>
                <w:rStyle w:val="ExampleSource"/>
              </w:rPr>
            </w:pPr>
          </w:p>
        </w:tc>
        <w:tc>
          <w:tcPr>
            <w:tcW w:w="1249" w:type="dxa"/>
            <w:shd w:val="clear" w:color="auto" w:fill="auto"/>
          </w:tcPr>
          <w:p w14:paraId="2777C03A" w14:textId="77777777" w:rsidR="000F4F82" w:rsidRPr="005F70FB" w:rsidRDefault="000F4F82" w:rsidP="00A551BF">
            <w:pPr>
              <w:pStyle w:val="TableCell0-0115Break"/>
              <w:rPr>
                <w:rStyle w:val="ChItalBold"/>
              </w:rPr>
            </w:pPr>
            <w:r w:rsidRPr="005F70FB">
              <w:rPr>
                <w:rStyle w:val="ChItalBold"/>
              </w:rPr>
              <w:t>saksi</w:t>
            </w:r>
          </w:p>
        </w:tc>
        <w:tc>
          <w:tcPr>
            <w:tcW w:w="1587" w:type="dxa"/>
            <w:shd w:val="clear" w:color="auto" w:fill="auto"/>
          </w:tcPr>
          <w:p w14:paraId="381635EE" w14:textId="77777777" w:rsidR="000F4F82" w:rsidRPr="005F70FB" w:rsidRDefault="000F4F82" w:rsidP="00A551BF">
            <w:pPr>
              <w:pStyle w:val="TableCell0-0115Break"/>
              <w:rPr>
                <w:rStyle w:val="ChCharisSIL"/>
              </w:rPr>
            </w:pPr>
            <w:r w:rsidRPr="005F70FB">
              <w:rPr>
                <w:rStyle w:val="ChCharisSIL"/>
              </w:rPr>
              <w:t>ˈsɐk̚.sɪ</w:t>
            </w:r>
          </w:p>
        </w:tc>
        <w:tc>
          <w:tcPr>
            <w:tcW w:w="1275" w:type="dxa"/>
            <w:shd w:val="clear" w:color="auto" w:fill="auto"/>
          </w:tcPr>
          <w:p w14:paraId="471FC28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876916E" w14:textId="77777777" w:rsidR="000F4F82" w:rsidRPr="005F70FB" w:rsidRDefault="000F4F82" w:rsidP="00A551BF">
            <w:pPr>
              <w:pStyle w:val="TableCell0-0115Break"/>
            </w:pPr>
            <w:r w:rsidRPr="005F70FB">
              <w:t>witness</w:t>
            </w:r>
          </w:p>
        </w:tc>
      </w:tr>
      <w:tr w:rsidR="00AC23C4" w:rsidRPr="005F70FB" w14:paraId="5CD69B55" w14:textId="77777777" w:rsidTr="00BC00CF">
        <w:tc>
          <w:tcPr>
            <w:tcW w:w="240" w:type="dxa"/>
            <w:shd w:val="clear" w:color="auto" w:fill="auto"/>
          </w:tcPr>
          <w:p w14:paraId="4C5FA69A" w14:textId="77777777" w:rsidR="000F4F82" w:rsidRPr="005F70FB" w:rsidRDefault="000F4F82" w:rsidP="00A551BF">
            <w:pPr>
              <w:pStyle w:val="TableCell0-0115Break"/>
              <w:rPr>
                <w:rStyle w:val="ExampleSource"/>
              </w:rPr>
            </w:pPr>
          </w:p>
        </w:tc>
        <w:tc>
          <w:tcPr>
            <w:tcW w:w="1249" w:type="dxa"/>
            <w:shd w:val="clear" w:color="auto" w:fill="auto"/>
          </w:tcPr>
          <w:p w14:paraId="0C873CE9" w14:textId="77777777" w:rsidR="000F4F82" w:rsidRPr="005F70FB" w:rsidRDefault="000F4F82" w:rsidP="00A551BF">
            <w:pPr>
              <w:pStyle w:val="TableCell0-0115Break"/>
              <w:rPr>
                <w:rStyle w:val="ChItalBold"/>
              </w:rPr>
            </w:pPr>
            <w:r w:rsidRPr="005F70FB">
              <w:rPr>
                <w:rStyle w:val="ChItalBold"/>
              </w:rPr>
              <w:t>salam</w:t>
            </w:r>
          </w:p>
        </w:tc>
        <w:tc>
          <w:tcPr>
            <w:tcW w:w="1587" w:type="dxa"/>
            <w:shd w:val="clear" w:color="auto" w:fill="auto"/>
          </w:tcPr>
          <w:p w14:paraId="3B387DC1" w14:textId="77777777" w:rsidR="000F4F82" w:rsidRPr="005F70FB" w:rsidRDefault="000F4F82" w:rsidP="00A551BF">
            <w:pPr>
              <w:pStyle w:val="TableCell0-0115Break"/>
              <w:rPr>
                <w:rStyle w:val="ChCharisSIL"/>
              </w:rPr>
            </w:pPr>
            <w:r w:rsidRPr="005F70FB">
              <w:rPr>
                <w:rStyle w:val="ChCharisSIL"/>
              </w:rPr>
              <w:t>ˈsa.lɐm</w:t>
            </w:r>
          </w:p>
        </w:tc>
        <w:tc>
          <w:tcPr>
            <w:tcW w:w="1275" w:type="dxa"/>
            <w:shd w:val="clear" w:color="auto" w:fill="auto"/>
          </w:tcPr>
          <w:p w14:paraId="013D170E"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FAA2192" w14:textId="77777777" w:rsidR="000F4F82" w:rsidRPr="005F70FB" w:rsidRDefault="000F4F82" w:rsidP="00A551BF">
            <w:pPr>
              <w:pStyle w:val="TableCell0-0115Break"/>
            </w:pPr>
            <w:r w:rsidRPr="005F70FB">
              <w:t>greet</w:t>
            </w:r>
          </w:p>
        </w:tc>
      </w:tr>
      <w:tr w:rsidR="00AC23C4" w:rsidRPr="005F70FB" w14:paraId="44D65C31" w14:textId="77777777" w:rsidTr="00BC00CF">
        <w:tc>
          <w:tcPr>
            <w:tcW w:w="240" w:type="dxa"/>
            <w:shd w:val="clear" w:color="auto" w:fill="auto"/>
          </w:tcPr>
          <w:p w14:paraId="3011E130" w14:textId="77777777" w:rsidR="000F4F82" w:rsidRPr="005F70FB" w:rsidRDefault="000F4F82" w:rsidP="00A551BF">
            <w:pPr>
              <w:pStyle w:val="TableCell0-0115Break"/>
              <w:rPr>
                <w:rStyle w:val="ExampleSource"/>
              </w:rPr>
            </w:pPr>
          </w:p>
        </w:tc>
        <w:tc>
          <w:tcPr>
            <w:tcW w:w="1249" w:type="dxa"/>
            <w:shd w:val="clear" w:color="auto" w:fill="auto"/>
          </w:tcPr>
          <w:p w14:paraId="38F8AD61" w14:textId="77777777" w:rsidR="000F4F82" w:rsidRPr="005F70FB" w:rsidRDefault="000F4F82" w:rsidP="00A551BF">
            <w:pPr>
              <w:pStyle w:val="TableCell0-0115Break"/>
              <w:rPr>
                <w:rStyle w:val="ChItalBold"/>
              </w:rPr>
            </w:pPr>
            <w:r w:rsidRPr="005F70FB">
              <w:rPr>
                <w:rStyle w:val="ChItalBold"/>
              </w:rPr>
              <w:t>salju</w:t>
            </w:r>
          </w:p>
        </w:tc>
        <w:tc>
          <w:tcPr>
            <w:tcW w:w="1587" w:type="dxa"/>
            <w:shd w:val="clear" w:color="auto" w:fill="auto"/>
          </w:tcPr>
          <w:p w14:paraId="37202BE5" w14:textId="77777777" w:rsidR="000F4F82" w:rsidRPr="005F70FB" w:rsidRDefault="000F4F82" w:rsidP="00A551BF">
            <w:pPr>
              <w:pStyle w:val="TableCell0-0115Break"/>
              <w:rPr>
                <w:rStyle w:val="ChCharisSIL"/>
              </w:rPr>
            </w:pPr>
            <w:r w:rsidRPr="005F70FB">
              <w:rPr>
                <w:rStyle w:val="ChCharisSIL"/>
              </w:rPr>
              <w:t>ˈsɐl.dʒu</w:t>
            </w:r>
          </w:p>
        </w:tc>
        <w:tc>
          <w:tcPr>
            <w:tcW w:w="1275" w:type="dxa"/>
            <w:shd w:val="clear" w:color="auto" w:fill="auto"/>
          </w:tcPr>
          <w:p w14:paraId="6840B8D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6012432" w14:textId="77777777" w:rsidR="000F4F82" w:rsidRPr="005F70FB" w:rsidRDefault="000F4F82" w:rsidP="00A551BF">
            <w:pPr>
              <w:pStyle w:val="TableCell0-0115Break"/>
            </w:pPr>
            <w:r w:rsidRPr="005F70FB">
              <w:t>snow</w:t>
            </w:r>
          </w:p>
        </w:tc>
      </w:tr>
      <w:tr w:rsidR="00AC23C4" w:rsidRPr="005F70FB" w14:paraId="1987A429" w14:textId="77777777" w:rsidTr="00BC00CF">
        <w:tc>
          <w:tcPr>
            <w:tcW w:w="240" w:type="dxa"/>
            <w:shd w:val="clear" w:color="auto" w:fill="auto"/>
          </w:tcPr>
          <w:p w14:paraId="6E9BAF52" w14:textId="77777777" w:rsidR="000F4F82" w:rsidRPr="005F70FB" w:rsidRDefault="000F4F82" w:rsidP="00A551BF">
            <w:pPr>
              <w:pStyle w:val="TableCell0-0115Break"/>
              <w:rPr>
                <w:rStyle w:val="ExampleSource"/>
              </w:rPr>
            </w:pPr>
          </w:p>
        </w:tc>
        <w:tc>
          <w:tcPr>
            <w:tcW w:w="1249" w:type="dxa"/>
            <w:shd w:val="clear" w:color="auto" w:fill="auto"/>
          </w:tcPr>
          <w:p w14:paraId="65A1CFBA" w14:textId="77777777" w:rsidR="000F4F82" w:rsidRPr="005F70FB" w:rsidRDefault="000F4F82" w:rsidP="00A551BF">
            <w:pPr>
              <w:pStyle w:val="TableCell0-0115Break"/>
              <w:rPr>
                <w:rStyle w:val="ChItalBold"/>
              </w:rPr>
            </w:pPr>
            <w:r w:rsidRPr="005F70FB">
              <w:rPr>
                <w:rStyle w:val="ChItalBold"/>
              </w:rPr>
              <w:t>salon</w:t>
            </w:r>
          </w:p>
        </w:tc>
        <w:tc>
          <w:tcPr>
            <w:tcW w:w="1587" w:type="dxa"/>
            <w:shd w:val="clear" w:color="auto" w:fill="auto"/>
          </w:tcPr>
          <w:p w14:paraId="0BAB04FD" w14:textId="77777777" w:rsidR="000F4F82" w:rsidRPr="005F70FB" w:rsidRDefault="000F4F82" w:rsidP="00A551BF">
            <w:pPr>
              <w:pStyle w:val="TableCell0-0115Break"/>
              <w:rPr>
                <w:rStyle w:val="ChCharisSIL"/>
              </w:rPr>
            </w:pPr>
            <w:r w:rsidRPr="005F70FB">
              <w:rPr>
                <w:rStyle w:val="ChCharisSIL"/>
              </w:rPr>
              <w:t>ˈsa.lɔ̞n</w:t>
            </w:r>
          </w:p>
        </w:tc>
        <w:tc>
          <w:tcPr>
            <w:tcW w:w="1275" w:type="dxa"/>
            <w:shd w:val="clear" w:color="auto" w:fill="auto"/>
          </w:tcPr>
          <w:p w14:paraId="3AEB1F6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9205C73" w14:textId="77777777" w:rsidR="000F4F82" w:rsidRPr="005F70FB" w:rsidRDefault="000F4F82" w:rsidP="00A551BF">
            <w:pPr>
              <w:pStyle w:val="TableCell0-0115Break"/>
            </w:pPr>
            <w:r w:rsidRPr="005F70FB">
              <w:t>console</w:t>
            </w:r>
          </w:p>
        </w:tc>
      </w:tr>
      <w:tr w:rsidR="00AC23C4" w:rsidRPr="005F70FB" w14:paraId="26D317E2" w14:textId="77777777" w:rsidTr="00BC00CF">
        <w:tc>
          <w:tcPr>
            <w:tcW w:w="240" w:type="dxa"/>
            <w:shd w:val="clear" w:color="auto" w:fill="auto"/>
          </w:tcPr>
          <w:p w14:paraId="03B18074" w14:textId="77777777" w:rsidR="000F4F82" w:rsidRPr="005F70FB" w:rsidRDefault="000F4F82" w:rsidP="00A551BF">
            <w:pPr>
              <w:pStyle w:val="TableCell0-0115Break"/>
              <w:rPr>
                <w:rStyle w:val="ExampleSource"/>
              </w:rPr>
            </w:pPr>
          </w:p>
        </w:tc>
        <w:tc>
          <w:tcPr>
            <w:tcW w:w="1249" w:type="dxa"/>
            <w:shd w:val="clear" w:color="auto" w:fill="auto"/>
          </w:tcPr>
          <w:p w14:paraId="4B99A786" w14:textId="77777777" w:rsidR="000F4F82" w:rsidRPr="005F70FB" w:rsidRDefault="000F4F82" w:rsidP="00A551BF">
            <w:pPr>
              <w:pStyle w:val="TableCell0-0115Break"/>
              <w:rPr>
                <w:rStyle w:val="ChItalBold"/>
              </w:rPr>
            </w:pPr>
            <w:r w:rsidRPr="005F70FB">
              <w:rPr>
                <w:rStyle w:val="ChItalBold"/>
              </w:rPr>
              <w:t>sama</w:t>
            </w:r>
          </w:p>
        </w:tc>
        <w:tc>
          <w:tcPr>
            <w:tcW w:w="1587" w:type="dxa"/>
            <w:shd w:val="clear" w:color="auto" w:fill="auto"/>
          </w:tcPr>
          <w:p w14:paraId="60BCA129" w14:textId="77777777" w:rsidR="000F4F82" w:rsidRPr="005F70FB" w:rsidRDefault="000F4F82" w:rsidP="00A551BF">
            <w:pPr>
              <w:pStyle w:val="TableCell0-0115Break"/>
              <w:rPr>
                <w:rStyle w:val="ChCharisSIL"/>
              </w:rPr>
            </w:pPr>
            <w:r w:rsidRPr="005F70FB">
              <w:rPr>
                <w:rStyle w:val="ChCharisSIL"/>
              </w:rPr>
              <w:t>ˈsa.ma</w:t>
            </w:r>
          </w:p>
        </w:tc>
        <w:tc>
          <w:tcPr>
            <w:tcW w:w="1275" w:type="dxa"/>
            <w:shd w:val="clear" w:color="auto" w:fill="auto"/>
          </w:tcPr>
          <w:p w14:paraId="3F7F87CC"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1A897826" w14:textId="77777777" w:rsidR="000F4F82" w:rsidRPr="005F70FB" w:rsidRDefault="000F4F82" w:rsidP="00A551BF">
            <w:pPr>
              <w:pStyle w:val="TableCell0-0115Break"/>
            </w:pPr>
            <w:r w:rsidRPr="005F70FB">
              <w:t>be same</w:t>
            </w:r>
          </w:p>
        </w:tc>
      </w:tr>
      <w:tr w:rsidR="00AC23C4" w:rsidRPr="005F70FB" w14:paraId="0866BB30" w14:textId="77777777" w:rsidTr="00BC00CF">
        <w:tc>
          <w:tcPr>
            <w:tcW w:w="240" w:type="dxa"/>
            <w:shd w:val="clear" w:color="auto" w:fill="auto"/>
          </w:tcPr>
          <w:p w14:paraId="0B47F6EC" w14:textId="77777777" w:rsidR="000F4F82" w:rsidRPr="005F70FB" w:rsidRDefault="000F4F82" w:rsidP="00A551BF">
            <w:pPr>
              <w:pStyle w:val="TableCell0-0115Break"/>
              <w:rPr>
                <w:rStyle w:val="ExampleSource"/>
              </w:rPr>
            </w:pPr>
          </w:p>
        </w:tc>
        <w:tc>
          <w:tcPr>
            <w:tcW w:w="1249" w:type="dxa"/>
            <w:shd w:val="clear" w:color="auto" w:fill="auto"/>
          </w:tcPr>
          <w:p w14:paraId="62D86997" w14:textId="77777777" w:rsidR="000F4F82" w:rsidRPr="005F70FB" w:rsidRDefault="000F4F82" w:rsidP="00A551BF">
            <w:pPr>
              <w:pStyle w:val="TableCell0-0115Break"/>
              <w:rPr>
                <w:rStyle w:val="ChItalBold"/>
              </w:rPr>
            </w:pPr>
            <w:r w:rsidRPr="005F70FB">
              <w:rPr>
                <w:rStyle w:val="ChItalBold"/>
              </w:rPr>
              <w:t>sandal</w:t>
            </w:r>
          </w:p>
        </w:tc>
        <w:tc>
          <w:tcPr>
            <w:tcW w:w="1587" w:type="dxa"/>
            <w:shd w:val="clear" w:color="auto" w:fill="auto"/>
          </w:tcPr>
          <w:p w14:paraId="2357A5FE" w14:textId="77777777" w:rsidR="000F4F82" w:rsidRPr="005F70FB" w:rsidRDefault="000F4F82" w:rsidP="00A551BF">
            <w:pPr>
              <w:pStyle w:val="TableCell0-0115Break"/>
              <w:rPr>
                <w:rStyle w:val="ChCharisSIL"/>
              </w:rPr>
            </w:pPr>
            <w:r w:rsidRPr="005F70FB">
              <w:rPr>
                <w:rStyle w:val="ChCharisSIL"/>
              </w:rPr>
              <w:t>ˈsɐn.dɐl</w:t>
            </w:r>
          </w:p>
        </w:tc>
        <w:tc>
          <w:tcPr>
            <w:tcW w:w="1275" w:type="dxa"/>
            <w:shd w:val="clear" w:color="auto" w:fill="auto"/>
          </w:tcPr>
          <w:p w14:paraId="7487B67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5701873" w14:textId="77777777" w:rsidR="000F4F82" w:rsidRPr="005F70FB" w:rsidRDefault="000F4F82" w:rsidP="00A551BF">
            <w:pPr>
              <w:pStyle w:val="TableCell0-0115Break"/>
            </w:pPr>
            <w:r w:rsidRPr="005F70FB">
              <w:t>sandal</w:t>
            </w:r>
          </w:p>
        </w:tc>
      </w:tr>
      <w:tr w:rsidR="00AC23C4" w:rsidRPr="005F70FB" w14:paraId="7A12D6AD" w14:textId="77777777" w:rsidTr="00BC00CF">
        <w:tc>
          <w:tcPr>
            <w:tcW w:w="240" w:type="dxa"/>
            <w:shd w:val="clear" w:color="auto" w:fill="auto"/>
          </w:tcPr>
          <w:p w14:paraId="6827D7E2" w14:textId="77777777" w:rsidR="000F4F82" w:rsidRPr="005F70FB" w:rsidRDefault="000F4F82" w:rsidP="00A551BF">
            <w:pPr>
              <w:pStyle w:val="TableCell0-0115Break"/>
              <w:rPr>
                <w:rStyle w:val="ExampleSource"/>
              </w:rPr>
            </w:pPr>
          </w:p>
        </w:tc>
        <w:tc>
          <w:tcPr>
            <w:tcW w:w="1249" w:type="dxa"/>
            <w:shd w:val="clear" w:color="auto" w:fill="auto"/>
          </w:tcPr>
          <w:p w14:paraId="5B91E2D3" w14:textId="77777777" w:rsidR="000F4F82" w:rsidRPr="005F70FB" w:rsidRDefault="000F4F82" w:rsidP="00A551BF">
            <w:pPr>
              <w:pStyle w:val="TableCell0-0115Break"/>
              <w:rPr>
                <w:rStyle w:val="ChItalBold"/>
              </w:rPr>
            </w:pPr>
            <w:r w:rsidRPr="005F70FB">
              <w:rPr>
                <w:rStyle w:val="ChItalBold"/>
              </w:rPr>
              <w:t>sangka</w:t>
            </w:r>
          </w:p>
        </w:tc>
        <w:tc>
          <w:tcPr>
            <w:tcW w:w="1587" w:type="dxa"/>
            <w:shd w:val="clear" w:color="auto" w:fill="auto"/>
          </w:tcPr>
          <w:p w14:paraId="06B79DCF" w14:textId="77777777" w:rsidR="000F4F82" w:rsidRPr="005F70FB" w:rsidRDefault="000F4F82" w:rsidP="00A551BF">
            <w:pPr>
              <w:pStyle w:val="TableCell0-0115Break"/>
              <w:rPr>
                <w:rStyle w:val="ChCharisSIL"/>
              </w:rPr>
            </w:pPr>
            <w:r w:rsidRPr="005F70FB">
              <w:rPr>
                <w:rStyle w:val="ChCharisSIL"/>
              </w:rPr>
              <w:t>ˈsɐŋ.ka</w:t>
            </w:r>
          </w:p>
        </w:tc>
        <w:tc>
          <w:tcPr>
            <w:tcW w:w="1275" w:type="dxa"/>
            <w:shd w:val="clear" w:color="auto" w:fill="auto"/>
          </w:tcPr>
          <w:p w14:paraId="4D2DC9EB"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70A80D4A" w14:textId="77777777" w:rsidR="000F4F82" w:rsidRPr="005F70FB" w:rsidRDefault="000F4F82" w:rsidP="00A551BF">
            <w:pPr>
              <w:pStyle w:val="TableCell0-0115Break"/>
            </w:pPr>
            <w:r w:rsidRPr="005F70FB">
              <w:t>assume</w:t>
            </w:r>
          </w:p>
        </w:tc>
      </w:tr>
      <w:tr w:rsidR="00AC23C4" w:rsidRPr="005F70FB" w14:paraId="22526244" w14:textId="77777777" w:rsidTr="00BC00CF">
        <w:tc>
          <w:tcPr>
            <w:tcW w:w="240" w:type="dxa"/>
            <w:shd w:val="clear" w:color="auto" w:fill="auto"/>
          </w:tcPr>
          <w:p w14:paraId="3FC2A25C" w14:textId="77777777" w:rsidR="000F4F82" w:rsidRPr="005F70FB" w:rsidRDefault="000F4F82" w:rsidP="00A551BF">
            <w:pPr>
              <w:pStyle w:val="TableCell0-0115Break"/>
              <w:rPr>
                <w:rStyle w:val="ExampleSource"/>
              </w:rPr>
            </w:pPr>
          </w:p>
        </w:tc>
        <w:tc>
          <w:tcPr>
            <w:tcW w:w="1249" w:type="dxa"/>
            <w:shd w:val="clear" w:color="auto" w:fill="auto"/>
          </w:tcPr>
          <w:p w14:paraId="28DB7279" w14:textId="77777777" w:rsidR="000F4F82" w:rsidRPr="005F70FB" w:rsidRDefault="000F4F82" w:rsidP="00A551BF">
            <w:pPr>
              <w:pStyle w:val="TableCell0-0115Break"/>
              <w:rPr>
                <w:rStyle w:val="ChItalBold"/>
              </w:rPr>
            </w:pPr>
            <w:r w:rsidRPr="005F70FB">
              <w:rPr>
                <w:rStyle w:val="ChItalBold"/>
              </w:rPr>
              <w:t>saptu</w:t>
            </w:r>
          </w:p>
        </w:tc>
        <w:tc>
          <w:tcPr>
            <w:tcW w:w="1587" w:type="dxa"/>
            <w:shd w:val="clear" w:color="auto" w:fill="auto"/>
          </w:tcPr>
          <w:p w14:paraId="05C357A3" w14:textId="77777777" w:rsidR="000F4F82" w:rsidRPr="005F70FB" w:rsidRDefault="000F4F82" w:rsidP="00A551BF">
            <w:pPr>
              <w:pStyle w:val="TableCell0-0115Break"/>
              <w:rPr>
                <w:rStyle w:val="ChCharisSIL"/>
              </w:rPr>
            </w:pPr>
            <w:r w:rsidRPr="005F70FB">
              <w:rPr>
                <w:rStyle w:val="ChCharisSIL"/>
              </w:rPr>
              <w:t>ˈsɐp̚.tu</w:t>
            </w:r>
          </w:p>
        </w:tc>
        <w:tc>
          <w:tcPr>
            <w:tcW w:w="1275" w:type="dxa"/>
            <w:shd w:val="clear" w:color="auto" w:fill="auto"/>
          </w:tcPr>
          <w:p w14:paraId="3205CD3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39EE8B6" w14:textId="77777777" w:rsidR="000F4F82" w:rsidRPr="005F70FB" w:rsidRDefault="000F4F82" w:rsidP="00A551BF">
            <w:pPr>
              <w:pStyle w:val="TableCell0-0115Break"/>
            </w:pPr>
            <w:r w:rsidRPr="005F70FB">
              <w:t>Saturday</w:t>
            </w:r>
          </w:p>
        </w:tc>
      </w:tr>
      <w:tr w:rsidR="00AC23C4" w:rsidRPr="005F70FB" w14:paraId="2E76336F" w14:textId="77777777" w:rsidTr="00BC00CF">
        <w:tc>
          <w:tcPr>
            <w:tcW w:w="240" w:type="dxa"/>
            <w:shd w:val="clear" w:color="auto" w:fill="auto"/>
          </w:tcPr>
          <w:p w14:paraId="4D907D81" w14:textId="77777777" w:rsidR="000F4F82" w:rsidRPr="005F70FB" w:rsidRDefault="000F4F82" w:rsidP="00A551BF">
            <w:pPr>
              <w:pStyle w:val="TableCell0-0115Break"/>
              <w:rPr>
                <w:rStyle w:val="ExampleSource"/>
              </w:rPr>
            </w:pPr>
          </w:p>
        </w:tc>
        <w:tc>
          <w:tcPr>
            <w:tcW w:w="1249" w:type="dxa"/>
            <w:shd w:val="clear" w:color="auto" w:fill="auto"/>
          </w:tcPr>
          <w:p w14:paraId="3B2B9D8C" w14:textId="77777777" w:rsidR="000F4F82" w:rsidRPr="005F70FB" w:rsidRDefault="000F4F82" w:rsidP="00A551BF">
            <w:pPr>
              <w:pStyle w:val="TableCell0-0115Break"/>
              <w:rPr>
                <w:rStyle w:val="ChItalBold"/>
              </w:rPr>
            </w:pPr>
            <w:r w:rsidRPr="005F70FB">
              <w:rPr>
                <w:rStyle w:val="ChItalBold"/>
              </w:rPr>
              <w:t>sarjana</w:t>
            </w:r>
          </w:p>
        </w:tc>
        <w:tc>
          <w:tcPr>
            <w:tcW w:w="1587" w:type="dxa"/>
            <w:shd w:val="clear" w:color="auto" w:fill="auto"/>
          </w:tcPr>
          <w:p w14:paraId="1347DBFA" w14:textId="77777777" w:rsidR="000F4F82" w:rsidRPr="005F70FB" w:rsidRDefault="000F4F82" w:rsidP="00A551BF">
            <w:pPr>
              <w:pStyle w:val="TableCell0-0115Break"/>
              <w:rPr>
                <w:rStyle w:val="ChCharisSIL"/>
              </w:rPr>
            </w:pPr>
            <w:r w:rsidRPr="005F70FB">
              <w:rPr>
                <w:rStyle w:val="ChCharisSIL"/>
              </w:rPr>
              <w:t>sɐr.ˈdʒa.na</w:t>
            </w:r>
          </w:p>
        </w:tc>
        <w:tc>
          <w:tcPr>
            <w:tcW w:w="1275" w:type="dxa"/>
            <w:shd w:val="clear" w:color="auto" w:fill="auto"/>
          </w:tcPr>
          <w:p w14:paraId="46CED0A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72841EF" w14:textId="77777777" w:rsidR="000F4F82" w:rsidRPr="005F70FB" w:rsidRDefault="000F4F82" w:rsidP="00A551BF">
            <w:pPr>
              <w:pStyle w:val="TableCell0-0115Break"/>
            </w:pPr>
            <w:r w:rsidRPr="005F70FB">
              <w:t>academic degree</w:t>
            </w:r>
          </w:p>
        </w:tc>
      </w:tr>
      <w:tr w:rsidR="00AC23C4" w:rsidRPr="005F70FB" w14:paraId="33097E25" w14:textId="77777777" w:rsidTr="00BC00CF">
        <w:tc>
          <w:tcPr>
            <w:tcW w:w="240" w:type="dxa"/>
            <w:shd w:val="clear" w:color="auto" w:fill="auto"/>
          </w:tcPr>
          <w:p w14:paraId="079FF95A" w14:textId="77777777" w:rsidR="000F4F82" w:rsidRPr="005F70FB" w:rsidRDefault="000F4F82" w:rsidP="00A551BF">
            <w:pPr>
              <w:pStyle w:val="TableCell0-0115Break"/>
              <w:rPr>
                <w:rStyle w:val="ExampleSource"/>
              </w:rPr>
            </w:pPr>
          </w:p>
        </w:tc>
        <w:tc>
          <w:tcPr>
            <w:tcW w:w="1249" w:type="dxa"/>
            <w:shd w:val="clear" w:color="auto" w:fill="auto"/>
          </w:tcPr>
          <w:p w14:paraId="1F2DA4E0" w14:textId="77777777" w:rsidR="000F4F82" w:rsidRPr="005F70FB" w:rsidRDefault="000F4F82" w:rsidP="00A551BF">
            <w:pPr>
              <w:pStyle w:val="TableCell0-0115Break"/>
              <w:rPr>
                <w:rStyle w:val="ChItalBold"/>
              </w:rPr>
            </w:pPr>
            <w:r w:rsidRPr="005F70FB">
              <w:rPr>
                <w:rStyle w:val="ChItalBold"/>
              </w:rPr>
              <w:t>sasar</w:t>
            </w:r>
          </w:p>
        </w:tc>
        <w:tc>
          <w:tcPr>
            <w:tcW w:w="1587" w:type="dxa"/>
            <w:shd w:val="clear" w:color="auto" w:fill="auto"/>
          </w:tcPr>
          <w:p w14:paraId="351ADB2D" w14:textId="77777777" w:rsidR="000F4F82" w:rsidRPr="005F70FB" w:rsidRDefault="000F4F82" w:rsidP="00A551BF">
            <w:pPr>
              <w:pStyle w:val="TableCell0-0115Break"/>
              <w:rPr>
                <w:rStyle w:val="ChCharisSIL"/>
              </w:rPr>
            </w:pPr>
            <w:r w:rsidRPr="005F70FB">
              <w:rPr>
                <w:rStyle w:val="ChCharisSIL"/>
              </w:rPr>
              <w:t>ˈsa.sɐr̥</w:t>
            </w:r>
          </w:p>
        </w:tc>
        <w:tc>
          <w:tcPr>
            <w:tcW w:w="1275" w:type="dxa"/>
            <w:shd w:val="clear" w:color="auto" w:fill="auto"/>
          </w:tcPr>
          <w:p w14:paraId="625710DB"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412E94A6" w14:textId="77777777" w:rsidR="000F4F82" w:rsidRPr="005F70FB" w:rsidRDefault="000F4F82" w:rsidP="00A551BF">
            <w:pPr>
              <w:pStyle w:val="TableCell0-0115Break"/>
            </w:pPr>
            <w:r w:rsidRPr="005F70FB">
              <w:t>be insane</w:t>
            </w:r>
          </w:p>
        </w:tc>
      </w:tr>
      <w:tr w:rsidR="00AC23C4" w:rsidRPr="005F70FB" w14:paraId="637A49CD" w14:textId="77777777" w:rsidTr="00BC00CF">
        <w:tc>
          <w:tcPr>
            <w:tcW w:w="240" w:type="dxa"/>
            <w:shd w:val="clear" w:color="auto" w:fill="auto"/>
          </w:tcPr>
          <w:p w14:paraId="0E39231E"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104E8ED" w14:textId="77777777" w:rsidR="000F4F82" w:rsidRPr="005F70FB" w:rsidRDefault="000F4F82" w:rsidP="00A551BF">
            <w:pPr>
              <w:pStyle w:val="TableCell0-0115Break"/>
              <w:rPr>
                <w:rStyle w:val="ChItalBold"/>
              </w:rPr>
            </w:pPr>
            <w:r w:rsidRPr="005F70FB">
              <w:rPr>
                <w:rStyle w:val="ChItalBold"/>
              </w:rPr>
              <w:t>sebap</w:t>
            </w:r>
          </w:p>
        </w:tc>
        <w:tc>
          <w:tcPr>
            <w:tcW w:w="1587" w:type="dxa"/>
            <w:shd w:val="clear" w:color="auto" w:fill="auto"/>
          </w:tcPr>
          <w:p w14:paraId="74689A52" w14:textId="77777777" w:rsidR="000F4F82" w:rsidRPr="005F70FB" w:rsidRDefault="000F4F82" w:rsidP="00A551BF">
            <w:pPr>
              <w:pStyle w:val="TableCell0-0115Break"/>
              <w:rPr>
                <w:rStyle w:val="ChCharisSIL"/>
              </w:rPr>
            </w:pPr>
            <w:r w:rsidRPr="005F70FB">
              <w:rPr>
                <w:rStyle w:val="ChCharisSIL"/>
              </w:rPr>
              <w:t>sɛ.ˈbɐp̚</w:t>
            </w:r>
          </w:p>
        </w:tc>
        <w:tc>
          <w:tcPr>
            <w:tcW w:w="1275" w:type="dxa"/>
            <w:shd w:val="clear" w:color="auto" w:fill="auto"/>
          </w:tcPr>
          <w:p w14:paraId="6BF52DE7" w14:textId="77777777" w:rsidR="000F4F82" w:rsidRPr="005F70FB" w:rsidRDefault="000F4F82" w:rsidP="00A551BF">
            <w:pPr>
              <w:pStyle w:val="TableCell0-0115Break"/>
              <w:rPr>
                <w:rStyle w:val="ChSmallCaps"/>
              </w:rPr>
            </w:pPr>
            <w:r w:rsidRPr="005F70FB">
              <w:rPr>
                <w:rStyle w:val="ChSmallCaps"/>
              </w:rPr>
              <w:t>cnj</w:t>
            </w:r>
          </w:p>
        </w:tc>
        <w:tc>
          <w:tcPr>
            <w:tcW w:w="2379" w:type="dxa"/>
            <w:shd w:val="clear" w:color="auto" w:fill="auto"/>
          </w:tcPr>
          <w:p w14:paraId="37EEE956" w14:textId="77777777" w:rsidR="000F4F82" w:rsidRPr="005F70FB" w:rsidRDefault="000F4F82" w:rsidP="00A551BF">
            <w:pPr>
              <w:pStyle w:val="TableCell0-0115Break"/>
            </w:pPr>
            <w:r w:rsidRPr="005F70FB">
              <w:t>because</w:t>
            </w:r>
          </w:p>
        </w:tc>
      </w:tr>
      <w:tr w:rsidR="00AC23C4" w:rsidRPr="005F70FB" w14:paraId="3D1D7A67" w14:textId="77777777" w:rsidTr="00BC00CF">
        <w:tc>
          <w:tcPr>
            <w:tcW w:w="240" w:type="dxa"/>
            <w:shd w:val="clear" w:color="auto" w:fill="auto"/>
          </w:tcPr>
          <w:p w14:paraId="656E3B33"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50E20BC9" w14:textId="77777777" w:rsidR="000F4F82" w:rsidRPr="005F70FB" w:rsidRDefault="000F4F82" w:rsidP="00A551BF">
            <w:pPr>
              <w:pStyle w:val="TableCell0-0115Break"/>
              <w:rPr>
                <w:rStyle w:val="ChItalBold"/>
              </w:rPr>
            </w:pPr>
            <w:r w:rsidRPr="005F70FB">
              <w:rPr>
                <w:rStyle w:val="ChItalBold"/>
              </w:rPr>
              <w:t>sebentar</w:t>
            </w:r>
          </w:p>
        </w:tc>
        <w:tc>
          <w:tcPr>
            <w:tcW w:w="1587" w:type="dxa"/>
            <w:shd w:val="clear" w:color="auto" w:fill="auto"/>
          </w:tcPr>
          <w:p w14:paraId="0AEB0C51" w14:textId="77777777" w:rsidR="000F4F82" w:rsidRPr="005F70FB" w:rsidRDefault="000F4F82" w:rsidP="00A551BF">
            <w:pPr>
              <w:pStyle w:val="TableCell0-0115Break"/>
              <w:rPr>
                <w:rStyle w:val="ChCharisSIL"/>
              </w:rPr>
            </w:pPr>
            <w:r w:rsidRPr="005F70FB">
              <w:rPr>
                <w:rStyle w:val="ChCharisSIL"/>
              </w:rPr>
              <w:t>ˌsɛ.bɛ̞n.ˈtɐr</w:t>
            </w:r>
          </w:p>
        </w:tc>
        <w:tc>
          <w:tcPr>
            <w:tcW w:w="1275" w:type="dxa"/>
            <w:shd w:val="clear" w:color="auto" w:fill="auto"/>
          </w:tcPr>
          <w:p w14:paraId="76444149" w14:textId="77777777" w:rsidR="000F4F82" w:rsidRPr="005F70FB" w:rsidRDefault="000F4F82" w:rsidP="00A551BF">
            <w:pPr>
              <w:pStyle w:val="TableCell0-0115Break"/>
              <w:rPr>
                <w:rStyle w:val="ChSmallCaps"/>
              </w:rPr>
            </w:pPr>
            <w:r w:rsidRPr="005F70FB">
              <w:rPr>
                <w:rStyle w:val="ChSmallCaps"/>
              </w:rPr>
              <w:t>adv</w:t>
            </w:r>
          </w:p>
        </w:tc>
        <w:tc>
          <w:tcPr>
            <w:tcW w:w="2379" w:type="dxa"/>
            <w:shd w:val="clear" w:color="auto" w:fill="auto"/>
          </w:tcPr>
          <w:p w14:paraId="338980C3" w14:textId="77777777" w:rsidR="000F4F82" w:rsidRPr="005F70FB" w:rsidRDefault="000F4F82" w:rsidP="00A551BF">
            <w:pPr>
              <w:pStyle w:val="TableCell0-0115Break"/>
            </w:pPr>
            <w:r w:rsidRPr="005F70FB">
              <w:t>in a moment</w:t>
            </w:r>
          </w:p>
        </w:tc>
      </w:tr>
      <w:tr w:rsidR="00AC23C4" w:rsidRPr="005F70FB" w14:paraId="4106A030" w14:textId="77777777" w:rsidTr="00BC00CF">
        <w:tc>
          <w:tcPr>
            <w:tcW w:w="240" w:type="dxa"/>
            <w:shd w:val="clear" w:color="auto" w:fill="auto"/>
          </w:tcPr>
          <w:p w14:paraId="2EED98C9" w14:textId="77777777" w:rsidR="000F4F82" w:rsidRPr="005F70FB" w:rsidRDefault="000F4F82" w:rsidP="00A551BF">
            <w:pPr>
              <w:pStyle w:val="TableCell0-0115Break"/>
              <w:rPr>
                <w:rStyle w:val="ExampleSource"/>
              </w:rPr>
            </w:pPr>
          </w:p>
        </w:tc>
        <w:tc>
          <w:tcPr>
            <w:tcW w:w="1249" w:type="dxa"/>
            <w:shd w:val="clear" w:color="auto" w:fill="auto"/>
          </w:tcPr>
          <w:p w14:paraId="6C0B28EA" w14:textId="77777777" w:rsidR="000F4F82" w:rsidRPr="005F70FB" w:rsidRDefault="000F4F82" w:rsidP="00A551BF">
            <w:pPr>
              <w:pStyle w:val="TableCell0-0115Break"/>
              <w:rPr>
                <w:rStyle w:val="ChItalBold"/>
              </w:rPr>
            </w:pPr>
            <w:r w:rsidRPr="005F70FB">
              <w:rPr>
                <w:rStyle w:val="ChItalBold"/>
              </w:rPr>
              <w:t>segala</w:t>
            </w:r>
          </w:p>
        </w:tc>
        <w:tc>
          <w:tcPr>
            <w:tcW w:w="1587" w:type="dxa"/>
            <w:shd w:val="clear" w:color="auto" w:fill="auto"/>
          </w:tcPr>
          <w:p w14:paraId="032D874E" w14:textId="77777777" w:rsidR="000F4F82" w:rsidRPr="005F70FB" w:rsidRDefault="000F4F82" w:rsidP="00A551BF">
            <w:pPr>
              <w:pStyle w:val="TableCell0-0115Break"/>
              <w:rPr>
                <w:rStyle w:val="ChCharisSIL"/>
              </w:rPr>
            </w:pPr>
            <w:r w:rsidRPr="005F70FB">
              <w:rPr>
                <w:rStyle w:val="ChCharisSIL"/>
              </w:rPr>
              <w:t>sɛ.ˈga.la</w:t>
            </w:r>
          </w:p>
        </w:tc>
        <w:tc>
          <w:tcPr>
            <w:tcW w:w="1275" w:type="dxa"/>
            <w:shd w:val="clear" w:color="auto" w:fill="auto"/>
          </w:tcPr>
          <w:p w14:paraId="04AC7D34" w14:textId="77777777" w:rsidR="000F4F82" w:rsidRPr="005F70FB" w:rsidRDefault="000F4F82" w:rsidP="00A551BF">
            <w:pPr>
              <w:pStyle w:val="TableCell0-0115Break"/>
              <w:rPr>
                <w:rStyle w:val="ChSmallCaps"/>
              </w:rPr>
            </w:pPr>
            <w:r w:rsidRPr="005F70FB">
              <w:rPr>
                <w:rStyle w:val="ChSmallCaps"/>
              </w:rPr>
              <w:t>qt</w:t>
            </w:r>
          </w:p>
        </w:tc>
        <w:tc>
          <w:tcPr>
            <w:tcW w:w="2379" w:type="dxa"/>
            <w:shd w:val="clear" w:color="auto" w:fill="auto"/>
          </w:tcPr>
          <w:p w14:paraId="684BDA67" w14:textId="77777777" w:rsidR="000F4F82" w:rsidRPr="005F70FB" w:rsidRDefault="000F4F82" w:rsidP="00A551BF">
            <w:pPr>
              <w:pStyle w:val="TableCell0-0115Break"/>
            </w:pPr>
            <w:r w:rsidRPr="005F70FB">
              <w:t>all</w:t>
            </w:r>
          </w:p>
        </w:tc>
      </w:tr>
      <w:tr w:rsidR="00AC23C4" w:rsidRPr="005F70FB" w14:paraId="2751CCCE" w14:textId="77777777" w:rsidTr="00BC00CF">
        <w:tc>
          <w:tcPr>
            <w:tcW w:w="240" w:type="dxa"/>
            <w:shd w:val="clear" w:color="auto" w:fill="auto"/>
          </w:tcPr>
          <w:p w14:paraId="363C28E1" w14:textId="77777777" w:rsidR="000F4F82" w:rsidRPr="005F70FB" w:rsidRDefault="000F4F82" w:rsidP="00A551BF">
            <w:pPr>
              <w:pStyle w:val="TableCell0-0115Break"/>
              <w:rPr>
                <w:rStyle w:val="ExampleSource"/>
              </w:rPr>
            </w:pPr>
          </w:p>
        </w:tc>
        <w:tc>
          <w:tcPr>
            <w:tcW w:w="1249" w:type="dxa"/>
            <w:shd w:val="clear" w:color="auto" w:fill="auto"/>
          </w:tcPr>
          <w:p w14:paraId="3CF9189B" w14:textId="77777777" w:rsidR="000F4F82" w:rsidRPr="005F70FB" w:rsidRDefault="000F4F82" w:rsidP="00A551BF">
            <w:pPr>
              <w:pStyle w:val="TableCell0-0115Break"/>
              <w:rPr>
                <w:rStyle w:val="ChItalBold"/>
              </w:rPr>
            </w:pPr>
            <w:r w:rsidRPr="005F70FB">
              <w:rPr>
                <w:rStyle w:val="ChItalBold"/>
              </w:rPr>
              <w:t>sehat</w:t>
            </w:r>
          </w:p>
        </w:tc>
        <w:tc>
          <w:tcPr>
            <w:tcW w:w="1587" w:type="dxa"/>
            <w:shd w:val="clear" w:color="auto" w:fill="auto"/>
          </w:tcPr>
          <w:p w14:paraId="3B31B61F" w14:textId="77777777" w:rsidR="000F4F82" w:rsidRPr="005F70FB" w:rsidRDefault="000F4F82" w:rsidP="00A551BF">
            <w:pPr>
              <w:pStyle w:val="TableCell0-0115Break"/>
              <w:rPr>
                <w:rStyle w:val="ChCharisSIL"/>
              </w:rPr>
            </w:pPr>
            <w:r w:rsidRPr="005F70FB">
              <w:rPr>
                <w:rStyle w:val="ChCharisSIL"/>
              </w:rPr>
              <w:t>ˈsɛ.hɐt̚</w:t>
            </w:r>
          </w:p>
        </w:tc>
        <w:tc>
          <w:tcPr>
            <w:tcW w:w="1275" w:type="dxa"/>
            <w:shd w:val="clear" w:color="auto" w:fill="auto"/>
          </w:tcPr>
          <w:p w14:paraId="7D24857F"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7D2248DA" w14:textId="77777777" w:rsidR="000F4F82" w:rsidRPr="005F70FB" w:rsidRDefault="000F4F82" w:rsidP="00A551BF">
            <w:pPr>
              <w:pStyle w:val="TableCell0-0115Break"/>
            </w:pPr>
            <w:r w:rsidRPr="005F70FB">
              <w:t>be healthy</w:t>
            </w:r>
          </w:p>
        </w:tc>
      </w:tr>
      <w:tr w:rsidR="00AC23C4" w:rsidRPr="005F70FB" w14:paraId="021C2C6A" w14:textId="77777777" w:rsidTr="00BC00CF">
        <w:tc>
          <w:tcPr>
            <w:tcW w:w="240" w:type="dxa"/>
            <w:shd w:val="clear" w:color="auto" w:fill="auto"/>
          </w:tcPr>
          <w:p w14:paraId="082ACD30" w14:textId="77777777" w:rsidR="000F4F82" w:rsidRPr="005F70FB" w:rsidRDefault="000F4F82" w:rsidP="00A551BF">
            <w:pPr>
              <w:pStyle w:val="TableCell0-0115Break"/>
              <w:rPr>
                <w:rStyle w:val="ExampleSource"/>
              </w:rPr>
            </w:pPr>
          </w:p>
        </w:tc>
        <w:tc>
          <w:tcPr>
            <w:tcW w:w="1249" w:type="dxa"/>
            <w:shd w:val="clear" w:color="auto" w:fill="auto"/>
          </w:tcPr>
          <w:p w14:paraId="6D0E4F73" w14:textId="77777777" w:rsidR="000F4F82" w:rsidRPr="005F70FB" w:rsidRDefault="000F4F82" w:rsidP="00A551BF">
            <w:pPr>
              <w:pStyle w:val="TableCell0-0115Break"/>
              <w:rPr>
                <w:rStyle w:val="ChItalBold"/>
              </w:rPr>
            </w:pPr>
            <w:r w:rsidRPr="005F70FB">
              <w:rPr>
                <w:rStyle w:val="ChItalBold"/>
              </w:rPr>
              <w:t>sejara</w:t>
            </w:r>
          </w:p>
        </w:tc>
        <w:tc>
          <w:tcPr>
            <w:tcW w:w="1587" w:type="dxa"/>
            <w:shd w:val="clear" w:color="auto" w:fill="auto"/>
          </w:tcPr>
          <w:p w14:paraId="590AE4A3" w14:textId="77777777" w:rsidR="000F4F82" w:rsidRPr="005F70FB" w:rsidRDefault="000F4F82" w:rsidP="00A551BF">
            <w:pPr>
              <w:pStyle w:val="TableCell0-0115Break"/>
              <w:rPr>
                <w:rStyle w:val="ChCharisSIL"/>
              </w:rPr>
            </w:pPr>
            <w:r w:rsidRPr="005F70FB">
              <w:rPr>
                <w:rStyle w:val="ChCharisSIL"/>
              </w:rPr>
              <w:t>sɛ.ˈdʒa.ɾa</w:t>
            </w:r>
          </w:p>
        </w:tc>
        <w:tc>
          <w:tcPr>
            <w:tcW w:w="1275" w:type="dxa"/>
            <w:shd w:val="clear" w:color="auto" w:fill="auto"/>
          </w:tcPr>
          <w:p w14:paraId="11F236C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42C49E9" w14:textId="77777777" w:rsidR="000F4F82" w:rsidRPr="005F70FB" w:rsidRDefault="000F4F82" w:rsidP="00A551BF">
            <w:pPr>
              <w:pStyle w:val="TableCell0-0115Break"/>
            </w:pPr>
            <w:r w:rsidRPr="005F70FB">
              <w:t>history</w:t>
            </w:r>
          </w:p>
        </w:tc>
      </w:tr>
      <w:tr w:rsidR="00AC23C4" w:rsidRPr="005F70FB" w14:paraId="310E5191" w14:textId="77777777" w:rsidTr="00BC00CF">
        <w:tc>
          <w:tcPr>
            <w:tcW w:w="240" w:type="dxa"/>
            <w:shd w:val="clear" w:color="auto" w:fill="auto"/>
          </w:tcPr>
          <w:p w14:paraId="0DE09DE7" w14:textId="77777777" w:rsidR="000F4F82" w:rsidRPr="005F70FB" w:rsidRDefault="000F4F82" w:rsidP="00A551BF">
            <w:pPr>
              <w:pStyle w:val="TableCell0-0115Break"/>
              <w:rPr>
                <w:rStyle w:val="ExampleSource"/>
              </w:rPr>
            </w:pPr>
          </w:p>
        </w:tc>
        <w:tc>
          <w:tcPr>
            <w:tcW w:w="1249" w:type="dxa"/>
            <w:shd w:val="clear" w:color="auto" w:fill="auto"/>
          </w:tcPr>
          <w:p w14:paraId="7D164DA8" w14:textId="77777777" w:rsidR="000F4F82" w:rsidRPr="005F70FB" w:rsidRDefault="000F4F82" w:rsidP="00A551BF">
            <w:pPr>
              <w:pStyle w:val="TableCell0-0115Break"/>
              <w:rPr>
                <w:rStyle w:val="ChItalBold"/>
              </w:rPr>
            </w:pPr>
            <w:r w:rsidRPr="005F70FB">
              <w:rPr>
                <w:rStyle w:val="ChItalBold"/>
              </w:rPr>
              <w:t>sekertaria</w:t>
            </w:r>
          </w:p>
        </w:tc>
        <w:tc>
          <w:tcPr>
            <w:tcW w:w="1587" w:type="dxa"/>
            <w:shd w:val="clear" w:color="auto" w:fill="auto"/>
          </w:tcPr>
          <w:p w14:paraId="5BAE135A" w14:textId="77777777" w:rsidR="000F4F82" w:rsidRPr="005F70FB" w:rsidRDefault="000F4F82" w:rsidP="00A551BF">
            <w:pPr>
              <w:pStyle w:val="TableCell0-0115Break"/>
              <w:rPr>
                <w:rStyle w:val="ChCharisSIL"/>
              </w:rPr>
            </w:pPr>
            <w:r w:rsidRPr="005F70FB">
              <w:rPr>
                <w:rStyle w:val="ChCharisSIL"/>
              </w:rPr>
              <w:t>sɛ.ˌkɛ̞r.ta.ˈri.a</w:t>
            </w:r>
          </w:p>
        </w:tc>
        <w:tc>
          <w:tcPr>
            <w:tcW w:w="1275" w:type="dxa"/>
            <w:shd w:val="clear" w:color="auto" w:fill="auto"/>
          </w:tcPr>
          <w:p w14:paraId="40293E2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9418169" w14:textId="77777777" w:rsidR="000F4F82" w:rsidRPr="005F70FB" w:rsidRDefault="000F4F82" w:rsidP="00A551BF">
            <w:pPr>
              <w:pStyle w:val="TableCell0-0115Break"/>
            </w:pPr>
            <w:r w:rsidRPr="005F70FB">
              <w:t>secretariat</w:t>
            </w:r>
          </w:p>
        </w:tc>
      </w:tr>
      <w:tr w:rsidR="00AC23C4" w:rsidRPr="005F70FB" w14:paraId="52711DE9" w14:textId="77777777" w:rsidTr="00BC00CF">
        <w:tc>
          <w:tcPr>
            <w:tcW w:w="240" w:type="dxa"/>
            <w:shd w:val="clear" w:color="auto" w:fill="auto"/>
          </w:tcPr>
          <w:p w14:paraId="0D5BF8E7" w14:textId="77777777" w:rsidR="000F4F82" w:rsidRPr="005F70FB" w:rsidRDefault="000F4F82" w:rsidP="00A551BF">
            <w:pPr>
              <w:pStyle w:val="TableCell0-0115Break"/>
              <w:rPr>
                <w:rStyle w:val="ExampleSource"/>
              </w:rPr>
            </w:pPr>
          </w:p>
        </w:tc>
        <w:tc>
          <w:tcPr>
            <w:tcW w:w="1249" w:type="dxa"/>
            <w:shd w:val="clear" w:color="auto" w:fill="auto"/>
          </w:tcPr>
          <w:p w14:paraId="1C686580" w14:textId="77777777" w:rsidR="000F4F82" w:rsidRPr="005F70FB" w:rsidRDefault="000F4F82" w:rsidP="00A551BF">
            <w:pPr>
              <w:pStyle w:val="TableCell0-0115Break"/>
              <w:rPr>
                <w:rStyle w:val="ChItalBold"/>
              </w:rPr>
            </w:pPr>
            <w:r w:rsidRPr="005F70FB">
              <w:rPr>
                <w:rStyle w:val="ChItalBold"/>
              </w:rPr>
              <w:t>sekertaris</w:t>
            </w:r>
          </w:p>
        </w:tc>
        <w:tc>
          <w:tcPr>
            <w:tcW w:w="1587" w:type="dxa"/>
            <w:shd w:val="clear" w:color="auto" w:fill="auto"/>
          </w:tcPr>
          <w:p w14:paraId="6C0AA016" w14:textId="77777777" w:rsidR="000F4F82" w:rsidRPr="005F70FB" w:rsidRDefault="000F4F82" w:rsidP="00A551BF">
            <w:pPr>
              <w:pStyle w:val="TableCell0-0115Break"/>
              <w:rPr>
                <w:rStyle w:val="ChCharisSIL"/>
              </w:rPr>
            </w:pPr>
            <w:r w:rsidRPr="005F70FB">
              <w:rPr>
                <w:rStyle w:val="ChCharisSIL"/>
              </w:rPr>
              <w:t>ˌsɛ.kɛ̞r.ˈta.ɾɪs</w:t>
            </w:r>
          </w:p>
        </w:tc>
        <w:tc>
          <w:tcPr>
            <w:tcW w:w="1275" w:type="dxa"/>
            <w:shd w:val="clear" w:color="auto" w:fill="auto"/>
          </w:tcPr>
          <w:p w14:paraId="6EAC5BD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54CE81A" w14:textId="77777777" w:rsidR="000F4F82" w:rsidRPr="005F70FB" w:rsidRDefault="000F4F82" w:rsidP="00A551BF">
            <w:pPr>
              <w:pStyle w:val="TableCell0-0115Break"/>
            </w:pPr>
            <w:r w:rsidRPr="005F70FB">
              <w:t>secretary</w:t>
            </w:r>
          </w:p>
        </w:tc>
      </w:tr>
      <w:tr w:rsidR="00AC23C4" w:rsidRPr="005F70FB" w14:paraId="12BC90CE" w14:textId="77777777" w:rsidTr="00BC00CF">
        <w:tc>
          <w:tcPr>
            <w:tcW w:w="240" w:type="dxa"/>
            <w:shd w:val="clear" w:color="auto" w:fill="auto"/>
          </w:tcPr>
          <w:p w14:paraId="58956622" w14:textId="77777777" w:rsidR="000F4F82" w:rsidRPr="005F70FB" w:rsidRDefault="000F4F82" w:rsidP="00A551BF">
            <w:pPr>
              <w:pStyle w:val="TableCell0-0115Break"/>
              <w:rPr>
                <w:rStyle w:val="ExampleSource"/>
              </w:rPr>
            </w:pPr>
          </w:p>
        </w:tc>
        <w:tc>
          <w:tcPr>
            <w:tcW w:w="1249" w:type="dxa"/>
            <w:shd w:val="clear" w:color="auto" w:fill="auto"/>
          </w:tcPr>
          <w:p w14:paraId="767C152B" w14:textId="77777777" w:rsidR="000F4F82" w:rsidRPr="005F70FB" w:rsidRDefault="000F4F82" w:rsidP="00A551BF">
            <w:pPr>
              <w:pStyle w:val="TableCell0-0115Break"/>
              <w:rPr>
                <w:rStyle w:val="ChItalBold"/>
              </w:rPr>
            </w:pPr>
            <w:r w:rsidRPr="005F70FB">
              <w:rPr>
                <w:rStyle w:val="ChItalBold"/>
              </w:rPr>
              <w:t>seksi</w:t>
            </w:r>
          </w:p>
        </w:tc>
        <w:tc>
          <w:tcPr>
            <w:tcW w:w="1587" w:type="dxa"/>
            <w:shd w:val="clear" w:color="auto" w:fill="auto"/>
          </w:tcPr>
          <w:p w14:paraId="11450544" w14:textId="77777777" w:rsidR="000F4F82" w:rsidRPr="005F70FB" w:rsidRDefault="000F4F82" w:rsidP="00A551BF">
            <w:pPr>
              <w:pStyle w:val="TableCell0-0115Break"/>
              <w:rPr>
                <w:rStyle w:val="ChCharisSIL"/>
              </w:rPr>
            </w:pPr>
            <w:r w:rsidRPr="005F70FB">
              <w:rPr>
                <w:rStyle w:val="ChCharisSIL"/>
              </w:rPr>
              <w:t>ˈsɛ̞k̚.si</w:t>
            </w:r>
          </w:p>
        </w:tc>
        <w:tc>
          <w:tcPr>
            <w:tcW w:w="1275" w:type="dxa"/>
            <w:shd w:val="clear" w:color="auto" w:fill="auto"/>
          </w:tcPr>
          <w:p w14:paraId="1FE7B1E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69FFD13" w14:textId="77777777" w:rsidR="000F4F82" w:rsidRPr="005F70FB" w:rsidRDefault="000F4F82" w:rsidP="00A551BF">
            <w:pPr>
              <w:pStyle w:val="TableCell0-0115Break"/>
            </w:pPr>
            <w:r w:rsidRPr="005F70FB">
              <w:t>section</w:t>
            </w:r>
          </w:p>
        </w:tc>
      </w:tr>
      <w:tr w:rsidR="00AC23C4" w:rsidRPr="005F70FB" w14:paraId="5EABE71E" w14:textId="77777777" w:rsidTr="00BC00CF">
        <w:tc>
          <w:tcPr>
            <w:tcW w:w="240" w:type="dxa"/>
            <w:shd w:val="clear" w:color="auto" w:fill="auto"/>
          </w:tcPr>
          <w:p w14:paraId="670BEC93" w14:textId="77777777" w:rsidR="000F4F82" w:rsidRPr="005F70FB" w:rsidRDefault="000F4F82" w:rsidP="00A551BF">
            <w:pPr>
              <w:pStyle w:val="TableCell0-0115Break"/>
              <w:rPr>
                <w:rStyle w:val="ExampleSource"/>
              </w:rPr>
            </w:pPr>
          </w:p>
        </w:tc>
        <w:tc>
          <w:tcPr>
            <w:tcW w:w="1249" w:type="dxa"/>
            <w:shd w:val="clear" w:color="auto" w:fill="auto"/>
          </w:tcPr>
          <w:p w14:paraId="4F7FB704" w14:textId="77777777" w:rsidR="000F4F82" w:rsidRPr="005F70FB" w:rsidRDefault="000F4F82" w:rsidP="00A551BF">
            <w:pPr>
              <w:pStyle w:val="TableCell0-0115Break"/>
              <w:rPr>
                <w:rStyle w:val="ChItalBold"/>
              </w:rPr>
            </w:pPr>
            <w:r w:rsidRPr="005F70FB">
              <w:rPr>
                <w:rStyle w:val="ChItalBold"/>
              </w:rPr>
              <w:t>sel</w:t>
            </w:r>
          </w:p>
        </w:tc>
        <w:tc>
          <w:tcPr>
            <w:tcW w:w="1587" w:type="dxa"/>
            <w:shd w:val="clear" w:color="auto" w:fill="auto"/>
          </w:tcPr>
          <w:p w14:paraId="719CF8B4" w14:textId="77777777" w:rsidR="000F4F82" w:rsidRPr="005F70FB" w:rsidRDefault="000F4F82" w:rsidP="00A551BF">
            <w:pPr>
              <w:pStyle w:val="TableCell0-0115Break"/>
              <w:rPr>
                <w:rStyle w:val="ChCharisSIL"/>
              </w:rPr>
            </w:pPr>
            <w:r w:rsidRPr="005F70FB">
              <w:rPr>
                <w:rStyle w:val="ChCharisSIL"/>
              </w:rPr>
              <w:t>ˈsɛ̞l</w:t>
            </w:r>
          </w:p>
        </w:tc>
        <w:tc>
          <w:tcPr>
            <w:tcW w:w="1275" w:type="dxa"/>
            <w:shd w:val="clear" w:color="auto" w:fill="auto"/>
          </w:tcPr>
          <w:p w14:paraId="2DFE12F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72983A4" w14:textId="77777777" w:rsidR="000F4F82" w:rsidRPr="005F70FB" w:rsidRDefault="000F4F82" w:rsidP="00A551BF">
            <w:pPr>
              <w:pStyle w:val="TableCell0-0115Break"/>
            </w:pPr>
            <w:r w:rsidRPr="005F70FB">
              <w:t>cell</w:t>
            </w:r>
          </w:p>
        </w:tc>
      </w:tr>
      <w:tr w:rsidR="00AC23C4" w:rsidRPr="005F70FB" w14:paraId="411BEA4D" w14:textId="77777777" w:rsidTr="00BC00CF">
        <w:tc>
          <w:tcPr>
            <w:tcW w:w="240" w:type="dxa"/>
            <w:shd w:val="clear" w:color="auto" w:fill="auto"/>
          </w:tcPr>
          <w:p w14:paraId="03CE611D" w14:textId="77777777" w:rsidR="000F4F82" w:rsidRPr="005F70FB" w:rsidRDefault="000F4F82" w:rsidP="00A551BF">
            <w:pPr>
              <w:pStyle w:val="TableCell0-0115Break"/>
              <w:rPr>
                <w:rStyle w:val="ExampleSource"/>
              </w:rPr>
            </w:pPr>
          </w:p>
        </w:tc>
        <w:tc>
          <w:tcPr>
            <w:tcW w:w="1249" w:type="dxa"/>
            <w:shd w:val="clear" w:color="auto" w:fill="auto"/>
          </w:tcPr>
          <w:p w14:paraId="1F7048A3" w14:textId="77777777" w:rsidR="000F4F82" w:rsidRPr="005F70FB" w:rsidRDefault="000F4F82" w:rsidP="00A551BF">
            <w:pPr>
              <w:pStyle w:val="TableCell0-0115Break"/>
              <w:rPr>
                <w:rStyle w:val="ChItalBold"/>
              </w:rPr>
            </w:pPr>
            <w:r w:rsidRPr="005F70FB">
              <w:rPr>
                <w:rStyle w:val="ChItalBold"/>
              </w:rPr>
              <w:t>semester</w:t>
            </w:r>
          </w:p>
        </w:tc>
        <w:tc>
          <w:tcPr>
            <w:tcW w:w="1587" w:type="dxa"/>
            <w:shd w:val="clear" w:color="auto" w:fill="auto"/>
          </w:tcPr>
          <w:p w14:paraId="319F6A69" w14:textId="77777777" w:rsidR="000F4F82" w:rsidRPr="005F70FB" w:rsidRDefault="000F4F82" w:rsidP="00A551BF">
            <w:pPr>
              <w:pStyle w:val="TableCell0-0115Break"/>
              <w:rPr>
                <w:rStyle w:val="ChCharisSIL"/>
              </w:rPr>
            </w:pPr>
            <w:r w:rsidRPr="005F70FB">
              <w:rPr>
                <w:rStyle w:val="ChCharisSIL"/>
              </w:rPr>
              <w:t>sɛ.ˈmɛ̞s.tɛ̞r̥</w:t>
            </w:r>
          </w:p>
        </w:tc>
        <w:tc>
          <w:tcPr>
            <w:tcW w:w="1275" w:type="dxa"/>
            <w:shd w:val="clear" w:color="auto" w:fill="auto"/>
          </w:tcPr>
          <w:p w14:paraId="4BC205C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D646FA4" w14:textId="77777777" w:rsidR="000F4F82" w:rsidRPr="005F70FB" w:rsidRDefault="000F4F82" w:rsidP="00A551BF">
            <w:pPr>
              <w:pStyle w:val="TableCell0-0115Break"/>
            </w:pPr>
            <w:r w:rsidRPr="005F70FB">
              <w:t>semester</w:t>
            </w:r>
          </w:p>
        </w:tc>
      </w:tr>
      <w:tr w:rsidR="00AC23C4" w:rsidRPr="005F70FB" w14:paraId="2292DEDA" w14:textId="77777777" w:rsidTr="00BC00CF">
        <w:tc>
          <w:tcPr>
            <w:tcW w:w="240" w:type="dxa"/>
            <w:shd w:val="clear" w:color="auto" w:fill="auto"/>
          </w:tcPr>
          <w:p w14:paraId="66F87266" w14:textId="77777777" w:rsidR="000F4F82" w:rsidRPr="005F70FB" w:rsidRDefault="000F4F82" w:rsidP="00A551BF">
            <w:pPr>
              <w:pStyle w:val="TableCell0-0115Break"/>
              <w:rPr>
                <w:rStyle w:val="ExampleSource"/>
              </w:rPr>
            </w:pPr>
          </w:p>
        </w:tc>
        <w:tc>
          <w:tcPr>
            <w:tcW w:w="1249" w:type="dxa"/>
            <w:shd w:val="clear" w:color="auto" w:fill="auto"/>
          </w:tcPr>
          <w:p w14:paraId="64499881" w14:textId="77777777" w:rsidR="000F4F82" w:rsidRPr="005F70FB" w:rsidRDefault="000F4F82" w:rsidP="00A551BF">
            <w:pPr>
              <w:pStyle w:val="TableCell0-0115Break"/>
              <w:rPr>
                <w:rStyle w:val="ChItalBold"/>
              </w:rPr>
            </w:pPr>
            <w:r w:rsidRPr="005F70FB">
              <w:rPr>
                <w:rStyle w:val="ChItalBold"/>
              </w:rPr>
              <w:t>sempurna</w:t>
            </w:r>
          </w:p>
        </w:tc>
        <w:tc>
          <w:tcPr>
            <w:tcW w:w="1587" w:type="dxa"/>
            <w:shd w:val="clear" w:color="auto" w:fill="auto"/>
          </w:tcPr>
          <w:p w14:paraId="766C8AD1" w14:textId="77777777" w:rsidR="000F4F82" w:rsidRPr="005F70FB" w:rsidRDefault="000F4F82" w:rsidP="00A551BF">
            <w:pPr>
              <w:pStyle w:val="TableCell0-0115Break"/>
              <w:rPr>
                <w:rStyle w:val="ChCharisSIL"/>
              </w:rPr>
            </w:pPr>
            <w:r w:rsidRPr="005F70FB">
              <w:rPr>
                <w:rStyle w:val="ChCharisSIL"/>
              </w:rPr>
              <w:t>sɛ̞m.ˈpʊr.na</w:t>
            </w:r>
          </w:p>
        </w:tc>
        <w:tc>
          <w:tcPr>
            <w:tcW w:w="1275" w:type="dxa"/>
            <w:shd w:val="clear" w:color="auto" w:fill="auto"/>
          </w:tcPr>
          <w:p w14:paraId="3D165ABA"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1DA37381" w14:textId="77777777" w:rsidR="000F4F82" w:rsidRPr="005F70FB" w:rsidRDefault="000F4F82" w:rsidP="00A551BF">
            <w:pPr>
              <w:pStyle w:val="TableCell0-0115Break"/>
            </w:pPr>
            <w:r w:rsidRPr="005F70FB">
              <w:t>be perfect</w:t>
            </w:r>
          </w:p>
        </w:tc>
      </w:tr>
      <w:tr w:rsidR="00AC23C4" w:rsidRPr="005F70FB" w14:paraId="54E0C19B" w14:textId="77777777" w:rsidTr="00BC00CF">
        <w:tc>
          <w:tcPr>
            <w:tcW w:w="240" w:type="dxa"/>
            <w:shd w:val="clear" w:color="auto" w:fill="auto"/>
          </w:tcPr>
          <w:p w14:paraId="777C1381" w14:textId="77777777" w:rsidR="000F4F82" w:rsidRPr="005F70FB" w:rsidRDefault="000F4F82" w:rsidP="00A551BF">
            <w:pPr>
              <w:pStyle w:val="TableCell0-0115Break"/>
              <w:rPr>
                <w:rStyle w:val="ExampleSource"/>
              </w:rPr>
            </w:pPr>
          </w:p>
        </w:tc>
        <w:tc>
          <w:tcPr>
            <w:tcW w:w="1249" w:type="dxa"/>
            <w:shd w:val="clear" w:color="auto" w:fill="auto"/>
          </w:tcPr>
          <w:p w14:paraId="6E05328C" w14:textId="77777777" w:rsidR="000F4F82" w:rsidRPr="005F70FB" w:rsidRDefault="000F4F82" w:rsidP="00A551BF">
            <w:pPr>
              <w:pStyle w:val="TableCell0-0115Break"/>
              <w:rPr>
                <w:rStyle w:val="ChItalBold"/>
              </w:rPr>
            </w:pPr>
            <w:r w:rsidRPr="005F70FB">
              <w:rPr>
                <w:rStyle w:val="ChItalBold"/>
              </w:rPr>
              <w:t>seng</w:t>
            </w:r>
          </w:p>
        </w:tc>
        <w:tc>
          <w:tcPr>
            <w:tcW w:w="1587" w:type="dxa"/>
            <w:shd w:val="clear" w:color="auto" w:fill="auto"/>
          </w:tcPr>
          <w:p w14:paraId="58711A45" w14:textId="77777777" w:rsidR="000F4F82" w:rsidRPr="005F70FB" w:rsidRDefault="000F4F82" w:rsidP="00A551BF">
            <w:pPr>
              <w:pStyle w:val="TableCell0-0115Break"/>
              <w:rPr>
                <w:rStyle w:val="ChCharisSIL"/>
              </w:rPr>
            </w:pPr>
            <w:r w:rsidRPr="005F70FB">
              <w:rPr>
                <w:rStyle w:val="ChCharisSIL"/>
              </w:rPr>
              <w:t>ˈsɛ̞ŋ</w:t>
            </w:r>
          </w:p>
        </w:tc>
        <w:tc>
          <w:tcPr>
            <w:tcW w:w="1275" w:type="dxa"/>
            <w:shd w:val="clear" w:color="auto" w:fill="auto"/>
          </w:tcPr>
          <w:p w14:paraId="0609BB3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E5EC60D" w14:textId="77777777" w:rsidR="000F4F82" w:rsidRPr="005F70FB" w:rsidRDefault="000F4F82" w:rsidP="00A551BF">
            <w:pPr>
              <w:pStyle w:val="TableCell0-0115Break"/>
            </w:pPr>
            <w:r w:rsidRPr="005F70FB">
              <w:t>corrugated iron</w:t>
            </w:r>
          </w:p>
        </w:tc>
      </w:tr>
      <w:tr w:rsidR="00AC23C4" w:rsidRPr="005F70FB" w14:paraId="6BC8CED3" w14:textId="77777777" w:rsidTr="00BC00CF">
        <w:tc>
          <w:tcPr>
            <w:tcW w:w="240" w:type="dxa"/>
            <w:shd w:val="clear" w:color="auto" w:fill="auto"/>
          </w:tcPr>
          <w:p w14:paraId="4D702BD4" w14:textId="77777777" w:rsidR="000F4F82" w:rsidRPr="005F70FB" w:rsidRDefault="000F4F82" w:rsidP="00A551BF">
            <w:pPr>
              <w:pStyle w:val="TableCell0-0115Break"/>
              <w:rPr>
                <w:rStyle w:val="ExampleSource"/>
              </w:rPr>
            </w:pPr>
          </w:p>
        </w:tc>
        <w:tc>
          <w:tcPr>
            <w:tcW w:w="1249" w:type="dxa"/>
            <w:shd w:val="clear" w:color="auto" w:fill="auto"/>
          </w:tcPr>
          <w:p w14:paraId="634E39A8" w14:textId="77777777" w:rsidR="000F4F82" w:rsidRPr="005F70FB" w:rsidRDefault="000F4F82" w:rsidP="00A551BF">
            <w:pPr>
              <w:pStyle w:val="TableCell0-0115Break"/>
              <w:rPr>
                <w:rStyle w:val="ChItalBold"/>
              </w:rPr>
            </w:pPr>
            <w:r w:rsidRPr="005F70FB">
              <w:rPr>
                <w:rStyle w:val="ChItalBold"/>
              </w:rPr>
              <w:t>sengaja</w:t>
            </w:r>
          </w:p>
        </w:tc>
        <w:tc>
          <w:tcPr>
            <w:tcW w:w="1587" w:type="dxa"/>
            <w:shd w:val="clear" w:color="auto" w:fill="auto"/>
          </w:tcPr>
          <w:p w14:paraId="4B06D379" w14:textId="77777777" w:rsidR="000F4F82" w:rsidRPr="005F70FB" w:rsidRDefault="000F4F82" w:rsidP="00A551BF">
            <w:pPr>
              <w:pStyle w:val="TableCell0-0115Break"/>
              <w:rPr>
                <w:rStyle w:val="ChCharisSIL"/>
              </w:rPr>
            </w:pPr>
            <w:r w:rsidRPr="005F70FB">
              <w:rPr>
                <w:rStyle w:val="ChCharisSIL"/>
              </w:rPr>
              <w:t>sɛ.ˈŋa.dʒa</w:t>
            </w:r>
          </w:p>
        </w:tc>
        <w:tc>
          <w:tcPr>
            <w:tcW w:w="1275" w:type="dxa"/>
            <w:shd w:val="clear" w:color="auto" w:fill="auto"/>
          </w:tcPr>
          <w:p w14:paraId="5FEBA2F2"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6DD6FD85" w14:textId="77777777" w:rsidR="000F4F82" w:rsidRPr="005F70FB" w:rsidRDefault="000F4F82" w:rsidP="00A551BF">
            <w:pPr>
              <w:pStyle w:val="TableCell0-0115Break"/>
            </w:pPr>
            <w:r w:rsidRPr="005F70FB">
              <w:t>do intentionally</w:t>
            </w:r>
          </w:p>
        </w:tc>
      </w:tr>
      <w:tr w:rsidR="00AC23C4" w:rsidRPr="005F70FB" w14:paraId="5F452C97" w14:textId="77777777" w:rsidTr="00BC00CF">
        <w:tc>
          <w:tcPr>
            <w:tcW w:w="240" w:type="dxa"/>
            <w:shd w:val="clear" w:color="auto" w:fill="auto"/>
          </w:tcPr>
          <w:p w14:paraId="11B36A11" w14:textId="77777777" w:rsidR="000F4F82" w:rsidRPr="005F70FB" w:rsidRDefault="000F4F82" w:rsidP="00A551BF">
            <w:pPr>
              <w:pStyle w:val="TableCell0-0115Break"/>
              <w:rPr>
                <w:rStyle w:val="ExampleSource"/>
              </w:rPr>
            </w:pPr>
          </w:p>
        </w:tc>
        <w:tc>
          <w:tcPr>
            <w:tcW w:w="1249" w:type="dxa"/>
            <w:shd w:val="clear" w:color="auto" w:fill="auto"/>
          </w:tcPr>
          <w:p w14:paraId="2AF8D9EE" w14:textId="77777777" w:rsidR="000F4F82" w:rsidRPr="005F70FB" w:rsidRDefault="000F4F82" w:rsidP="00A551BF">
            <w:pPr>
              <w:pStyle w:val="TableCell0-0115Break"/>
              <w:rPr>
                <w:rStyle w:val="ChItalBold"/>
              </w:rPr>
            </w:pPr>
            <w:r w:rsidRPr="005F70FB">
              <w:rPr>
                <w:rStyle w:val="ChItalBold"/>
              </w:rPr>
              <w:t>sengsara</w:t>
            </w:r>
          </w:p>
        </w:tc>
        <w:tc>
          <w:tcPr>
            <w:tcW w:w="1587" w:type="dxa"/>
            <w:shd w:val="clear" w:color="auto" w:fill="auto"/>
          </w:tcPr>
          <w:p w14:paraId="27CD4B71" w14:textId="77777777" w:rsidR="000F4F82" w:rsidRPr="005F70FB" w:rsidRDefault="000F4F82" w:rsidP="00A551BF">
            <w:pPr>
              <w:pStyle w:val="TableCell0-0115Break"/>
              <w:rPr>
                <w:rStyle w:val="ChCharisSIL"/>
              </w:rPr>
            </w:pPr>
            <w:r w:rsidRPr="005F70FB">
              <w:rPr>
                <w:rStyle w:val="ChCharisSIL"/>
              </w:rPr>
              <w:t>sɛ̞ŋ.ˈsa.ɾa</w:t>
            </w:r>
          </w:p>
        </w:tc>
        <w:tc>
          <w:tcPr>
            <w:tcW w:w="1275" w:type="dxa"/>
            <w:shd w:val="clear" w:color="auto" w:fill="auto"/>
          </w:tcPr>
          <w:p w14:paraId="09D3E893"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218DFD8F" w14:textId="77777777" w:rsidR="000F4F82" w:rsidRPr="005F70FB" w:rsidRDefault="000F4F82" w:rsidP="00A551BF">
            <w:pPr>
              <w:pStyle w:val="TableCell0-0115Break"/>
            </w:pPr>
            <w:r w:rsidRPr="005F70FB">
              <w:t>suffer</w:t>
            </w:r>
          </w:p>
        </w:tc>
      </w:tr>
      <w:tr w:rsidR="00AC23C4" w:rsidRPr="005F70FB" w14:paraId="07339D6B" w14:textId="77777777" w:rsidTr="00BC00CF">
        <w:tc>
          <w:tcPr>
            <w:tcW w:w="240" w:type="dxa"/>
            <w:shd w:val="clear" w:color="auto" w:fill="auto"/>
          </w:tcPr>
          <w:p w14:paraId="7BCC8E4B"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17BD398" w14:textId="1FE4D864" w:rsidR="000F4F82" w:rsidRPr="005F70FB" w:rsidRDefault="000F4F82" w:rsidP="00A551BF">
            <w:pPr>
              <w:pStyle w:val="TableCell0-0115Break"/>
              <w:rPr>
                <w:rStyle w:val="ChItalBold"/>
              </w:rPr>
            </w:pPr>
            <w:r w:rsidRPr="005F70FB">
              <w:rPr>
                <w:rStyle w:val="ChItalBold"/>
              </w:rPr>
              <w:t>senin</w:t>
            </w:r>
            <w:r w:rsidR="001C753E">
              <w:rPr>
                <w:rStyle w:val="ChItalBold"/>
              </w:rPr>
              <w:t>g</w:t>
            </w:r>
          </w:p>
        </w:tc>
        <w:tc>
          <w:tcPr>
            <w:tcW w:w="1587" w:type="dxa"/>
            <w:shd w:val="clear" w:color="auto" w:fill="auto"/>
          </w:tcPr>
          <w:p w14:paraId="36717444" w14:textId="77777777" w:rsidR="000F4F82" w:rsidRPr="005F70FB" w:rsidRDefault="000F4F82" w:rsidP="00A551BF">
            <w:pPr>
              <w:pStyle w:val="TableCell0-0115Break"/>
              <w:rPr>
                <w:rStyle w:val="ChCharisSIL"/>
              </w:rPr>
            </w:pPr>
            <w:r w:rsidRPr="005F70FB">
              <w:rPr>
                <w:rStyle w:val="ChCharisSIL"/>
              </w:rPr>
              <w:t>sɛ.ˈnɪn</w:t>
            </w:r>
          </w:p>
        </w:tc>
        <w:tc>
          <w:tcPr>
            <w:tcW w:w="1275" w:type="dxa"/>
            <w:shd w:val="clear" w:color="auto" w:fill="auto"/>
          </w:tcPr>
          <w:p w14:paraId="39862CE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B751F03" w14:textId="77777777" w:rsidR="000F4F82" w:rsidRPr="005F70FB" w:rsidRDefault="000F4F82" w:rsidP="00A551BF">
            <w:pPr>
              <w:pStyle w:val="TableCell0-0115Break"/>
            </w:pPr>
            <w:r w:rsidRPr="005F70FB">
              <w:t>Monday</w:t>
            </w:r>
          </w:p>
        </w:tc>
      </w:tr>
      <w:tr w:rsidR="00AC23C4" w:rsidRPr="005F70FB" w14:paraId="0670D533" w14:textId="77777777" w:rsidTr="00BC00CF">
        <w:tc>
          <w:tcPr>
            <w:tcW w:w="240" w:type="dxa"/>
            <w:shd w:val="clear" w:color="auto" w:fill="auto"/>
          </w:tcPr>
          <w:p w14:paraId="622AD7ED" w14:textId="77777777" w:rsidR="000F4F82" w:rsidRPr="005F70FB" w:rsidRDefault="000F4F82" w:rsidP="00A551BF">
            <w:pPr>
              <w:pStyle w:val="TableCell0-0115Break"/>
              <w:rPr>
                <w:rStyle w:val="ExampleSource"/>
              </w:rPr>
            </w:pPr>
          </w:p>
        </w:tc>
        <w:tc>
          <w:tcPr>
            <w:tcW w:w="1249" w:type="dxa"/>
            <w:shd w:val="clear" w:color="auto" w:fill="auto"/>
          </w:tcPr>
          <w:p w14:paraId="20AA98EF" w14:textId="77777777" w:rsidR="000F4F82" w:rsidRPr="005F70FB" w:rsidRDefault="000F4F82" w:rsidP="00A551BF">
            <w:pPr>
              <w:pStyle w:val="TableCell0-0115Break"/>
              <w:rPr>
                <w:rStyle w:val="ChItalBold"/>
              </w:rPr>
            </w:pPr>
            <w:r w:rsidRPr="005F70FB">
              <w:rPr>
                <w:rStyle w:val="ChItalBold"/>
              </w:rPr>
              <w:t>senjata</w:t>
            </w:r>
          </w:p>
        </w:tc>
        <w:tc>
          <w:tcPr>
            <w:tcW w:w="1587" w:type="dxa"/>
            <w:shd w:val="clear" w:color="auto" w:fill="auto"/>
          </w:tcPr>
          <w:p w14:paraId="4BB9C9A3" w14:textId="77777777" w:rsidR="000F4F82" w:rsidRPr="005F70FB" w:rsidRDefault="000F4F82" w:rsidP="00A551BF">
            <w:pPr>
              <w:pStyle w:val="TableCell0-0115Break"/>
              <w:rPr>
                <w:rStyle w:val="ChCharisSIL"/>
              </w:rPr>
            </w:pPr>
            <w:r w:rsidRPr="005F70FB">
              <w:rPr>
                <w:rStyle w:val="ChCharisSIL"/>
              </w:rPr>
              <w:t>sɛ̞n.ˈdʒa.ta</w:t>
            </w:r>
          </w:p>
        </w:tc>
        <w:tc>
          <w:tcPr>
            <w:tcW w:w="1275" w:type="dxa"/>
            <w:shd w:val="clear" w:color="auto" w:fill="auto"/>
          </w:tcPr>
          <w:p w14:paraId="317950A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616DEDF" w14:textId="77777777" w:rsidR="000F4F82" w:rsidRPr="005F70FB" w:rsidRDefault="000F4F82" w:rsidP="00A551BF">
            <w:pPr>
              <w:pStyle w:val="TableCell0-0115Break"/>
            </w:pPr>
            <w:r w:rsidRPr="005F70FB">
              <w:t>rifle</w:t>
            </w:r>
          </w:p>
        </w:tc>
      </w:tr>
      <w:tr w:rsidR="00AC23C4" w:rsidRPr="005F70FB" w14:paraId="54802AE5" w14:textId="77777777" w:rsidTr="00BC00CF">
        <w:tc>
          <w:tcPr>
            <w:tcW w:w="240" w:type="dxa"/>
            <w:shd w:val="clear" w:color="auto" w:fill="auto"/>
          </w:tcPr>
          <w:p w14:paraId="31AFC43E" w14:textId="77777777" w:rsidR="000F4F82" w:rsidRPr="005F70FB" w:rsidRDefault="000F4F82" w:rsidP="00A551BF">
            <w:pPr>
              <w:pStyle w:val="TableCell0-0115Break"/>
              <w:rPr>
                <w:rStyle w:val="ExampleSource"/>
              </w:rPr>
            </w:pPr>
          </w:p>
        </w:tc>
        <w:tc>
          <w:tcPr>
            <w:tcW w:w="1249" w:type="dxa"/>
            <w:shd w:val="clear" w:color="auto" w:fill="auto"/>
          </w:tcPr>
          <w:p w14:paraId="3F0859A3" w14:textId="77777777" w:rsidR="000F4F82" w:rsidRPr="005F70FB" w:rsidRDefault="000F4F82" w:rsidP="00A551BF">
            <w:pPr>
              <w:pStyle w:val="TableCell0-0115Break"/>
              <w:rPr>
                <w:rStyle w:val="ChItalBold"/>
              </w:rPr>
            </w:pPr>
            <w:r w:rsidRPr="005F70FB">
              <w:rPr>
                <w:rStyle w:val="ChItalBold"/>
              </w:rPr>
              <w:t>senter</w:t>
            </w:r>
          </w:p>
        </w:tc>
        <w:tc>
          <w:tcPr>
            <w:tcW w:w="1587" w:type="dxa"/>
            <w:shd w:val="clear" w:color="auto" w:fill="auto"/>
          </w:tcPr>
          <w:p w14:paraId="3E639742" w14:textId="77777777" w:rsidR="000F4F82" w:rsidRPr="005F70FB" w:rsidRDefault="000F4F82" w:rsidP="00A551BF">
            <w:pPr>
              <w:pStyle w:val="TableCell0-0115Break"/>
              <w:rPr>
                <w:rStyle w:val="ChCharisSIL"/>
              </w:rPr>
            </w:pPr>
            <w:r w:rsidRPr="005F70FB">
              <w:rPr>
                <w:rStyle w:val="ChCharisSIL"/>
              </w:rPr>
              <w:t>ˈsɛ̞n.tɛ̞r̥</w:t>
            </w:r>
          </w:p>
        </w:tc>
        <w:tc>
          <w:tcPr>
            <w:tcW w:w="1275" w:type="dxa"/>
            <w:shd w:val="clear" w:color="auto" w:fill="auto"/>
          </w:tcPr>
          <w:p w14:paraId="0DAE9F0A"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7F17F0DC" w14:textId="77777777" w:rsidR="000F4F82" w:rsidRPr="005F70FB" w:rsidRDefault="000F4F82" w:rsidP="00A551BF">
            <w:pPr>
              <w:pStyle w:val="TableCell0-0115Break"/>
            </w:pPr>
            <w:r w:rsidRPr="005F70FB">
              <w:t>flashlight</w:t>
            </w:r>
            <w:r w:rsidR="00DA1D64" w:rsidRPr="005F70FB">
              <w:t xml:space="preserve"> / light with flashlight</w:t>
            </w:r>
          </w:p>
        </w:tc>
      </w:tr>
      <w:tr w:rsidR="00AC23C4" w:rsidRPr="005F70FB" w14:paraId="2F90B916" w14:textId="77777777" w:rsidTr="00BC00CF">
        <w:tc>
          <w:tcPr>
            <w:tcW w:w="240" w:type="dxa"/>
            <w:shd w:val="clear" w:color="auto" w:fill="auto"/>
          </w:tcPr>
          <w:p w14:paraId="53FA8083" w14:textId="77777777" w:rsidR="000F4F82" w:rsidRPr="005F70FB" w:rsidRDefault="000F4F82" w:rsidP="00A551BF">
            <w:pPr>
              <w:pStyle w:val="TableCell0-0115Break"/>
              <w:rPr>
                <w:rStyle w:val="ExampleSource"/>
              </w:rPr>
            </w:pPr>
          </w:p>
        </w:tc>
        <w:tc>
          <w:tcPr>
            <w:tcW w:w="1249" w:type="dxa"/>
            <w:shd w:val="clear" w:color="auto" w:fill="auto"/>
          </w:tcPr>
          <w:p w14:paraId="4C20FBF4" w14:textId="77777777" w:rsidR="000F4F82" w:rsidRPr="005F70FB" w:rsidRDefault="000F4F82" w:rsidP="00A551BF">
            <w:pPr>
              <w:pStyle w:val="TableCell0-0115Break"/>
              <w:rPr>
                <w:rStyle w:val="ChItalBold"/>
              </w:rPr>
            </w:pPr>
            <w:r w:rsidRPr="005F70FB">
              <w:rPr>
                <w:rStyle w:val="ChItalBold"/>
              </w:rPr>
              <w:t>senyor</w:t>
            </w:r>
          </w:p>
        </w:tc>
        <w:tc>
          <w:tcPr>
            <w:tcW w:w="1587" w:type="dxa"/>
            <w:shd w:val="clear" w:color="auto" w:fill="auto"/>
          </w:tcPr>
          <w:p w14:paraId="286E9BBB" w14:textId="77777777" w:rsidR="000F4F82" w:rsidRPr="005F70FB" w:rsidRDefault="000F4F82" w:rsidP="00A551BF">
            <w:pPr>
              <w:pStyle w:val="TableCell0-0115Break"/>
              <w:rPr>
                <w:rStyle w:val="ChCharisSIL"/>
              </w:rPr>
            </w:pPr>
            <w:r w:rsidRPr="005F70FB">
              <w:rPr>
                <w:rStyle w:val="ChCharisSIL"/>
              </w:rPr>
              <w:t>ˈsɛ.ɲɔ̞r̥</w:t>
            </w:r>
          </w:p>
        </w:tc>
        <w:tc>
          <w:tcPr>
            <w:tcW w:w="1275" w:type="dxa"/>
            <w:shd w:val="clear" w:color="auto" w:fill="auto"/>
          </w:tcPr>
          <w:p w14:paraId="3659117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200462C" w14:textId="77777777" w:rsidR="000F4F82" w:rsidRPr="005F70FB" w:rsidRDefault="000F4F82" w:rsidP="00A551BF">
            <w:pPr>
              <w:pStyle w:val="TableCell0-0115Break"/>
            </w:pPr>
            <w:r w:rsidRPr="005F70FB">
              <w:t>senior</w:t>
            </w:r>
          </w:p>
        </w:tc>
      </w:tr>
      <w:tr w:rsidR="00AC23C4" w:rsidRPr="005F70FB" w14:paraId="628B43FF" w14:textId="77777777" w:rsidTr="00BC00CF">
        <w:tc>
          <w:tcPr>
            <w:tcW w:w="240" w:type="dxa"/>
            <w:shd w:val="clear" w:color="auto" w:fill="auto"/>
          </w:tcPr>
          <w:p w14:paraId="5E19562F" w14:textId="77777777" w:rsidR="000F4F82" w:rsidRPr="005F70FB" w:rsidRDefault="000F4F82" w:rsidP="00A551BF">
            <w:pPr>
              <w:pStyle w:val="TableCell0-0115Break"/>
              <w:rPr>
                <w:rStyle w:val="ExampleSource"/>
              </w:rPr>
            </w:pPr>
          </w:p>
        </w:tc>
        <w:tc>
          <w:tcPr>
            <w:tcW w:w="1249" w:type="dxa"/>
            <w:shd w:val="clear" w:color="auto" w:fill="auto"/>
          </w:tcPr>
          <w:p w14:paraId="0D0C3713" w14:textId="77777777" w:rsidR="000F4F82" w:rsidRPr="005F70FB" w:rsidRDefault="000F4F82" w:rsidP="00A551BF">
            <w:pPr>
              <w:pStyle w:val="TableCell0-0115Break"/>
              <w:rPr>
                <w:rStyle w:val="ChItalBold"/>
              </w:rPr>
            </w:pPr>
            <w:r w:rsidRPr="005F70FB">
              <w:rPr>
                <w:rStyle w:val="ChItalBold"/>
              </w:rPr>
              <w:t>serfen</w:t>
            </w:r>
          </w:p>
        </w:tc>
        <w:tc>
          <w:tcPr>
            <w:tcW w:w="1587" w:type="dxa"/>
            <w:shd w:val="clear" w:color="auto" w:fill="auto"/>
          </w:tcPr>
          <w:p w14:paraId="28A979E5" w14:textId="77777777" w:rsidR="000F4F82" w:rsidRPr="005F70FB" w:rsidRDefault="000F4F82" w:rsidP="00A551BF">
            <w:pPr>
              <w:pStyle w:val="TableCell0-0115Break"/>
              <w:rPr>
                <w:rStyle w:val="ChCharisSIL"/>
              </w:rPr>
            </w:pPr>
            <w:r w:rsidRPr="005F70FB">
              <w:rPr>
                <w:rStyle w:val="ChCharisSIL"/>
              </w:rPr>
              <w:t>ˈsɛ̞r.fɛ̞n</w:t>
            </w:r>
          </w:p>
        </w:tc>
        <w:tc>
          <w:tcPr>
            <w:tcW w:w="1275" w:type="dxa"/>
            <w:shd w:val="clear" w:color="auto" w:fill="auto"/>
          </w:tcPr>
          <w:p w14:paraId="08B5FD31"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8BF00B7" w14:textId="77777777" w:rsidR="000F4F82" w:rsidRPr="005F70FB" w:rsidRDefault="000F4F82" w:rsidP="00A551BF">
            <w:pPr>
              <w:pStyle w:val="TableCell0-0115Break"/>
            </w:pPr>
            <w:r w:rsidRPr="005F70FB">
              <w:t>serve</w:t>
            </w:r>
          </w:p>
        </w:tc>
      </w:tr>
      <w:tr w:rsidR="00AC23C4" w:rsidRPr="005F70FB" w14:paraId="6DA6418A" w14:textId="77777777" w:rsidTr="00BC00CF">
        <w:tc>
          <w:tcPr>
            <w:tcW w:w="240" w:type="dxa"/>
            <w:shd w:val="clear" w:color="auto" w:fill="auto"/>
          </w:tcPr>
          <w:p w14:paraId="13BC6D79" w14:textId="77777777" w:rsidR="000F4F82" w:rsidRPr="005F70FB" w:rsidRDefault="000F4F82" w:rsidP="00A551BF">
            <w:pPr>
              <w:pStyle w:val="TableCell0-0115Break"/>
              <w:rPr>
                <w:rStyle w:val="ExampleSource"/>
              </w:rPr>
            </w:pPr>
          </w:p>
        </w:tc>
        <w:tc>
          <w:tcPr>
            <w:tcW w:w="1249" w:type="dxa"/>
            <w:shd w:val="clear" w:color="auto" w:fill="auto"/>
          </w:tcPr>
          <w:p w14:paraId="3EC07AA5" w14:textId="77777777" w:rsidR="000F4F82" w:rsidRPr="005F70FB" w:rsidRDefault="000F4F82" w:rsidP="00A551BF">
            <w:pPr>
              <w:pStyle w:val="TableCell0-0115Break"/>
              <w:rPr>
                <w:rStyle w:val="ChItalBold"/>
              </w:rPr>
            </w:pPr>
            <w:r w:rsidRPr="005F70FB">
              <w:rPr>
                <w:rStyle w:val="ChItalBold"/>
              </w:rPr>
              <w:t>serfis</w:t>
            </w:r>
          </w:p>
        </w:tc>
        <w:tc>
          <w:tcPr>
            <w:tcW w:w="1587" w:type="dxa"/>
            <w:shd w:val="clear" w:color="auto" w:fill="auto"/>
          </w:tcPr>
          <w:p w14:paraId="792DF4EA" w14:textId="77777777" w:rsidR="000F4F82" w:rsidRPr="005F70FB" w:rsidRDefault="000F4F82" w:rsidP="00A551BF">
            <w:pPr>
              <w:pStyle w:val="TableCell0-0115Break"/>
              <w:rPr>
                <w:rStyle w:val="ChCharisSIL"/>
              </w:rPr>
            </w:pPr>
            <w:r w:rsidRPr="005F70FB">
              <w:rPr>
                <w:rStyle w:val="ChCharisSIL"/>
              </w:rPr>
              <w:t>ˈsɛ̞r.fɪs</w:t>
            </w:r>
          </w:p>
        </w:tc>
        <w:tc>
          <w:tcPr>
            <w:tcW w:w="1275" w:type="dxa"/>
            <w:shd w:val="clear" w:color="auto" w:fill="auto"/>
          </w:tcPr>
          <w:p w14:paraId="7319A134"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94A2CD2" w14:textId="77777777" w:rsidR="000F4F82" w:rsidRPr="005F70FB" w:rsidRDefault="000F4F82" w:rsidP="00A551BF">
            <w:pPr>
              <w:pStyle w:val="TableCell0-0115Break"/>
            </w:pPr>
            <w:r w:rsidRPr="005F70FB">
              <w:t>process documents</w:t>
            </w:r>
          </w:p>
        </w:tc>
      </w:tr>
      <w:tr w:rsidR="00AC23C4" w:rsidRPr="005F70FB" w14:paraId="2B540E42" w14:textId="77777777" w:rsidTr="00BC00CF">
        <w:tc>
          <w:tcPr>
            <w:tcW w:w="240" w:type="dxa"/>
            <w:shd w:val="clear" w:color="auto" w:fill="auto"/>
          </w:tcPr>
          <w:p w14:paraId="1E2D2F64"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67FC44D" w14:textId="77777777" w:rsidR="000F4F82" w:rsidRPr="005F70FB" w:rsidRDefault="000F4F82" w:rsidP="00A551BF">
            <w:pPr>
              <w:pStyle w:val="TableCell0-0115Break"/>
              <w:rPr>
                <w:rStyle w:val="ChItalBold"/>
              </w:rPr>
            </w:pPr>
            <w:r w:rsidRPr="005F70FB">
              <w:rPr>
                <w:rStyle w:val="ChItalBold"/>
              </w:rPr>
              <w:t>serius</w:t>
            </w:r>
          </w:p>
        </w:tc>
        <w:tc>
          <w:tcPr>
            <w:tcW w:w="1587" w:type="dxa"/>
            <w:shd w:val="clear" w:color="auto" w:fill="auto"/>
          </w:tcPr>
          <w:p w14:paraId="2E9AA7EC" w14:textId="77777777" w:rsidR="000F4F82" w:rsidRPr="005F70FB" w:rsidRDefault="000F4F82" w:rsidP="00A551BF">
            <w:pPr>
              <w:pStyle w:val="TableCell0-0115Break"/>
              <w:rPr>
                <w:rStyle w:val="ChCharisSIL"/>
              </w:rPr>
            </w:pPr>
            <w:r w:rsidRPr="005F70FB">
              <w:rPr>
                <w:rStyle w:val="ChCharisSIL"/>
              </w:rPr>
              <w:t>ˌsɛ.ɾi.ˈʊs</w:t>
            </w:r>
          </w:p>
        </w:tc>
        <w:tc>
          <w:tcPr>
            <w:tcW w:w="1275" w:type="dxa"/>
            <w:shd w:val="clear" w:color="auto" w:fill="auto"/>
          </w:tcPr>
          <w:p w14:paraId="7E28DC6D"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09D3DAF" w14:textId="77777777" w:rsidR="000F4F82" w:rsidRPr="005F70FB" w:rsidRDefault="000F4F82" w:rsidP="00A551BF">
            <w:pPr>
              <w:pStyle w:val="TableCell0-0115Break"/>
            </w:pPr>
            <w:r w:rsidRPr="005F70FB">
              <w:t>be serious</w:t>
            </w:r>
          </w:p>
        </w:tc>
      </w:tr>
      <w:tr w:rsidR="00AC23C4" w:rsidRPr="005F70FB" w14:paraId="445DFAB2" w14:textId="77777777" w:rsidTr="00BC00CF">
        <w:tc>
          <w:tcPr>
            <w:tcW w:w="240" w:type="dxa"/>
            <w:shd w:val="clear" w:color="auto" w:fill="auto"/>
          </w:tcPr>
          <w:p w14:paraId="52B3CFD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57397CF4" w14:textId="77777777" w:rsidR="000F4F82" w:rsidRPr="005F70FB" w:rsidRDefault="000F4F82" w:rsidP="00A551BF">
            <w:pPr>
              <w:pStyle w:val="TableCell0-0115Break"/>
              <w:rPr>
                <w:rStyle w:val="ChItalBold"/>
              </w:rPr>
            </w:pPr>
            <w:r w:rsidRPr="005F70FB">
              <w:rPr>
                <w:rStyle w:val="ChItalBold"/>
              </w:rPr>
              <w:t>sersang</w:t>
            </w:r>
          </w:p>
        </w:tc>
        <w:tc>
          <w:tcPr>
            <w:tcW w:w="1587" w:type="dxa"/>
            <w:shd w:val="clear" w:color="auto" w:fill="auto"/>
          </w:tcPr>
          <w:p w14:paraId="537B78F4" w14:textId="77777777" w:rsidR="000F4F82" w:rsidRPr="005F70FB" w:rsidRDefault="000F4F82" w:rsidP="00A551BF">
            <w:pPr>
              <w:pStyle w:val="TableCell0-0115Break"/>
              <w:rPr>
                <w:rStyle w:val="ChCharisSIL"/>
              </w:rPr>
            </w:pPr>
            <w:r w:rsidRPr="005F70FB">
              <w:rPr>
                <w:rStyle w:val="ChCharisSIL"/>
              </w:rPr>
              <w:t>sɛ̞r.ˈsɐŋ</w:t>
            </w:r>
          </w:p>
        </w:tc>
        <w:tc>
          <w:tcPr>
            <w:tcW w:w="1275" w:type="dxa"/>
            <w:shd w:val="clear" w:color="auto" w:fill="auto"/>
          </w:tcPr>
          <w:p w14:paraId="42DBFA1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C1608D8" w14:textId="77777777" w:rsidR="000F4F82" w:rsidRPr="005F70FB" w:rsidRDefault="000F4F82" w:rsidP="00A551BF">
            <w:pPr>
              <w:pStyle w:val="TableCell0-0115Break"/>
            </w:pPr>
            <w:r w:rsidRPr="005F70FB">
              <w:t>sergeant</w:t>
            </w:r>
          </w:p>
        </w:tc>
      </w:tr>
      <w:tr w:rsidR="00AC23C4" w:rsidRPr="005F70FB" w14:paraId="359E926D" w14:textId="77777777" w:rsidTr="00BC00CF">
        <w:tc>
          <w:tcPr>
            <w:tcW w:w="240" w:type="dxa"/>
            <w:shd w:val="clear" w:color="auto" w:fill="auto"/>
          </w:tcPr>
          <w:p w14:paraId="6467494A" w14:textId="77777777" w:rsidR="000F4F82" w:rsidRPr="005F70FB" w:rsidRDefault="000F4F82" w:rsidP="00A551BF">
            <w:pPr>
              <w:pStyle w:val="TableCell0-0115Break"/>
              <w:rPr>
                <w:rStyle w:val="ExampleSource"/>
              </w:rPr>
            </w:pPr>
          </w:p>
        </w:tc>
        <w:tc>
          <w:tcPr>
            <w:tcW w:w="1249" w:type="dxa"/>
            <w:shd w:val="clear" w:color="auto" w:fill="auto"/>
          </w:tcPr>
          <w:p w14:paraId="697398C9" w14:textId="77777777" w:rsidR="000F4F82" w:rsidRPr="005F70FB" w:rsidRDefault="000F4F82" w:rsidP="00A551BF">
            <w:pPr>
              <w:pStyle w:val="TableCell0-0115Break"/>
              <w:rPr>
                <w:rStyle w:val="ChItalBold"/>
              </w:rPr>
            </w:pPr>
            <w:r w:rsidRPr="005F70FB">
              <w:rPr>
                <w:rStyle w:val="ChItalBold"/>
              </w:rPr>
              <w:t>set</w:t>
            </w:r>
          </w:p>
        </w:tc>
        <w:tc>
          <w:tcPr>
            <w:tcW w:w="1587" w:type="dxa"/>
            <w:shd w:val="clear" w:color="auto" w:fill="auto"/>
          </w:tcPr>
          <w:p w14:paraId="12B94F5C" w14:textId="77777777" w:rsidR="000F4F82" w:rsidRPr="005F70FB" w:rsidRDefault="000F4F82" w:rsidP="00A551BF">
            <w:pPr>
              <w:pStyle w:val="TableCell0-0115Break"/>
              <w:rPr>
                <w:rStyle w:val="ChCharisSIL"/>
              </w:rPr>
            </w:pPr>
            <w:r w:rsidRPr="005F70FB">
              <w:rPr>
                <w:rStyle w:val="ChCharisSIL"/>
              </w:rPr>
              <w:t>ˈsɛ̞t</w:t>
            </w:r>
          </w:p>
        </w:tc>
        <w:tc>
          <w:tcPr>
            <w:tcW w:w="1275" w:type="dxa"/>
            <w:shd w:val="clear" w:color="auto" w:fill="auto"/>
          </w:tcPr>
          <w:p w14:paraId="6A2624F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464AF1B" w14:textId="77777777" w:rsidR="000F4F82" w:rsidRPr="005F70FB" w:rsidRDefault="000F4F82" w:rsidP="00A551BF">
            <w:pPr>
              <w:pStyle w:val="TableCell0-0115Break"/>
            </w:pPr>
            <w:r w:rsidRPr="005F70FB">
              <w:t>set</w:t>
            </w:r>
          </w:p>
        </w:tc>
      </w:tr>
      <w:tr w:rsidR="00AC23C4" w:rsidRPr="005F70FB" w14:paraId="0473E598" w14:textId="77777777" w:rsidTr="00BC00CF">
        <w:tc>
          <w:tcPr>
            <w:tcW w:w="240" w:type="dxa"/>
            <w:shd w:val="clear" w:color="auto" w:fill="auto"/>
          </w:tcPr>
          <w:p w14:paraId="1F641D7E" w14:textId="77777777" w:rsidR="000F4F82" w:rsidRPr="005F70FB" w:rsidRDefault="000F4F82" w:rsidP="00A551BF">
            <w:pPr>
              <w:pStyle w:val="TableCell0-0115Break"/>
              <w:rPr>
                <w:rStyle w:val="ExampleSource"/>
              </w:rPr>
            </w:pPr>
          </w:p>
        </w:tc>
        <w:tc>
          <w:tcPr>
            <w:tcW w:w="1249" w:type="dxa"/>
            <w:shd w:val="clear" w:color="auto" w:fill="auto"/>
          </w:tcPr>
          <w:p w14:paraId="5ECC1F99" w14:textId="677AD86F" w:rsidR="000F4F82" w:rsidRPr="005F70FB" w:rsidRDefault="000F4F82" w:rsidP="00A551BF">
            <w:pPr>
              <w:pStyle w:val="TableCell0-0115Break"/>
              <w:rPr>
                <w:rStyle w:val="ChItalBold"/>
              </w:rPr>
            </w:pPr>
            <w:r w:rsidRPr="005F70FB">
              <w:rPr>
                <w:rStyle w:val="ChItalBold"/>
              </w:rPr>
              <w:t>setan</w:t>
            </w:r>
            <w:r w:rsidR="001C753E">
              <w:rPr>
                <w:rStyle w:val="ChItalBold"/>
              </w:rPr>
              <w:t>g</w:t>
            </w:r>
          </w:p>
        </w:tc>
        <w:tc>
          <w:tcPr>
            <w:tcW w:w="1587" w:type="dxa"/>
            <w:shd w:val="clear" w:color="auto" w:fill="auto"/>
          </w:tcPr>
          <w:p w14:paraId="57E50C98" w14:textId="77777777" w:rsidR="000F4F82" w:rsidRPr="005F70FB" w:rsidRDefault="000F4F82" w:rsidP="00A551BF">
            <w:pPr>
              <w:pStyle w:val="TableCell0-0115Break"/>
              <w:rPr>
                <w:rStyle w:val="ChCharisSIL"/>
              </w:rPr>
            </w:pPr>
            <w:r w:rsidRPr="005F70FB">
              <w:rPr>
                <w:rStyle w:val="ChCharisSIL"/>
              </w:rPr>
              <w:t>ˈsɛ.tɐn</w:t>
            </w:r>
          </w:p>
        </w:tc>
        <w:tc>
          <w:tcPr>
            <w:tcW w:w="1275" w:type="dxa"/>
            <w:shd w:val="clear" w:color="auto" w:fill="auto"/>
          </w:tcPr>
          <w:p w14:paraId="0920FF2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1E97680" w14:textId="77777777" w:rsidR="000F4F82" w:rsidRPr="005F70FB" w:rsidRDefault="000F4F82" w:rsidP="00A551BF">
            <w:pPr>
              <w:pStyle w:val="TableCell0-0115Break"/>
            </w:pPr>
            <w:r w:rsidRPr="005F70FB">
              <w:t>evil spirit</w:t>
            </w:r>
          </w:p>
        </w:tc>
      </w:tr>
      <w:tr w:rsidR="00AC23C4" w:rsidRPr="005F70FB" w14:paraId="79FB0566" w14:textId="77777777" w:rsidTr="00BC00CF">
        <w:tc>
          <w:tcPr>
            <w:tcW w:w="240" w:type="dxa"/>
            <w:shd w:val="clear" w:color="auto" w:fill="auto"/>
          </w:tcPr>
          <w:p w14:paraId="6D3BAA91" w14:textId="77777777" w:rsidR="000F4F82" w:rsidRPr="005F70FB" w:rsidRDefault="000F4F82" w:rsidP="00A551BF">
            <w:pPr>
              <w:pStyle w:val="TableCell0-0115Break"/>
              <w:rPr>
                <w:rStyle w:val="ExampleSource"/>
              </w:rPr>
            </w:pPr>
          </w:p>
        </w:tc>
        <w:tc>
          <w:tcPr>
            <w:tcW w:w="1249" w:type="dxa"/>
            <w:shd w:val="clear" w:color="auto" w:fill="auto"/>
          </w:tcPr>
          <w:p w14:paraId="250B7F47" w14:textId="77777777" w:rsidR="000F4F82" w:rsidRPr="005F70FB" w:rsidRDefault="000F4F82" w:rsidP="00A551BF">
            <w:pPr>
              <w:pStyle w:val="TableCell0-0115Break"/>
              <w:rPr>
                <w:rStyle w:val="ChItalBold"/>
              </w:rPr>
            </w:pPr>
            <w:r w:rsidRPr="005F70FB">
              <w:rPr>
                <w:rStyle w:val="ChItalBold"/>
              </w:rPr>
              <w:t>setia</w:t>
            </w:r>
          </w:p>
        </w:tc>
        <w:tc>
          <w:tcPr>
            <w:tcW w:w="1587" w:type="dxa"/>
            <w:shd w:val="clear" w:color="auto" w:fill="auto"/>
          </w:tcPr>
          <w:p w14:paraId="451E9159" w14:textId="77777777" w:rsidR="000F4F82" w:rsidRPr="005F70FB" w:rsidRDefault="000F4F82" w:rsidP="00A551BF">
            <w:pPr>
              <w:pStyle w:val="TableCell0-0115Break"/>
              <w:rPr>
                <w:rStyle w:val="ChCharisSIL"/>
              </w:rPr>
            </w:pPr>
            <w:r w:rsidRPr="005F70FB">
              <w:rPr>
                <w:rStyle w:val="ChCharisSIL"/>
              </w:rPr>
              <w:t>sɛ.ˈti.a</w:t>
            </w:r>
          </w:p>
        </w:tc>
        <w:tc>
          <w:tcPr>
            <w:tcW w:w="1275" w:type="dxa"/>
            <w:shd w:val="clear" w:color="auto" w:fill="auto"/>
          </w:tcPr>
          <w:p w14:paraId="40BAD2E8"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A39E45F" w14:textId="77777777" w:rsidR="000F4F82" w:rsidRPr="005F70FB" w:rsidRDefault="000F4F82" w:rsidP="00A551BF">
            <w:pPr>
              <w:pStyle w:val="TableCell0-0115Break"/>
            </w:pPr>
            <w:r w:rsidRPr="005F70FB">
              <w:t>be faithful</w:t>
            </w:r>
          </w:p>
        </w:tc>
      </w:tr>
      <w:tr w:rsidR="00AC23C4" w:rsidRPr="005F70FB" w14:paraId="5FEFADF1" w14:textId="77777777" w:rsidTr="00BC00CF">
        <w:tc>
          <w:tcPr>
            <w:tcW w:w="240" w:type="dxa"/>
            <w:shd w:val="clear" w:color="auto" w:fill="auto"/>
          </w:tcPr>
          <w:p w14:paraId="2E0B01AF" w14:textId="77777777" w:rsidR="000F4F82" w:rsidRPr="005F70FB" w:rsidRDefault="000F4F82" w:rsidP="00A551BF">
            <w:pPr>
              <w:pStyle w:val="TableCell0-0115Break"/>
              <w:rPr>
                <w:rStyle w:val="ExampleSource"/>
              </w:rPr>
            </w:pPr>
          </w:p>
        </w:tc>
        <w:tc>
          <w:tcPr>
            <w:tcW w:w="1249" w:type="dxa"/>
            <w:shd w:val="clear" w:color="auto" w:fill="auto"/>
          </w:tcPr>
          <w:p w14:paraId="774C5224" w14:textId="77777777" w:rsidR="000F4F82" w:rsidRPr="005F70FB" w:rsidRDefault="000F4F82" w:rsidP="00A551BF">
            <w:pPr>
              <w:pStyle w:val="TableCell0-0115Break"/>
              <w:rPr>
                <w:rStyle w:val="ChItalBold"/>
              </w:rPr>
            </w:pPr>
            <w:r w:rsidRPr="005F70FB">
              <w:rPr>
                <w:rStyle w:val="ChItalBold"/>
              </w:rPr>
              <w:t>sidi</w:t>
            </w:r>
          </w:p>
        </w:tc>
        <w:tc>
          <w:tcPr>
            <w:tcW w:w="1587" w:type="dxa"/>
            <w:shd w:val="clear" w:color="auto" w:fill="auto"/>
          </w:tcPr>
          <w:p w14:paraId="45F8186D" w14:textId="77777777" w:rsidR="000F4F82" w:rsidRPr="005F70FB" w:rsidRDefault="000F4F82" w:rsidP="00A551BF">
            <w:pPr>
              <w:pStyle w:val="TableCell0-0115Break"/>
              <w:rPr>
                <w:rStyle w:val="ChCharisSIL"/>
              </w:rPr>
            </w:pPr>
            <w:r w:rsidRPr="005F70FB">
              <w:rPr>
                <w:rStyle w:val="ChCharisSIL"/>
              </w:rPr>
              <w:t>ˈsi.di</w:t>
            </w:r>
          </w:p>
        </w:tc>
        <w:tc>
          <w:tcPr>
            <w:tcW w:w="1275" w:type="dxa"/>
            <w:shd w:val="clear" w:color="auto" w:fill="auto"/>
          </w:tcPr>
          <w:p w14:paraId="59CDF66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736B7E" w14:textId="77777777" w:rsidR="000F4F82" w:rsidRPr="005F70FB" w:rsidRDefault="000F4F82" w:rsidP="00A551BF">
            <w:pPr>
              <w:pStyle w:val="TableCell0-0115Break"/>
            </w:pPr>
            <w:r w:rsidRPr="005F70FB">
              <w:t>CD player</w:t>
            </w:r>
          </w:p>
        </w:tc>
      </w:tr>
      <w:tr w:rsidR="00AC23C4" w:rsidRPr="005F70FB" w14:paraId="3253596E" w14:textId="77777777" w:rsidTr="00BC00CF">
        <w:tc>
          <w:tcPr>
            <w:tcW w:w="240" w:type="dxa"/>
            <w:shd w:val="clear" w:color="auto" w:fill="auto"/>
          </w:tcPr>
          <w:p w14:paraId="08F0E958" w14:textId="77777777" w:rsidR="000F4F82" w:rsidRPr="005F70FB" w:rsidRDefault="000F4F82" w:rsidP="00A551BF">
            <w:pPr>
              <w:pStyle w:val="TableCell0-0115Break"/>
              <w:rPr>
                <w:rStyle w:val="ExampleSource"/>
              </w:rPr>
            </w:pPr>
          </w:p>
        </w:tc>
        <w:tc>
          <w:tcPr>
            <w:tcW w:w="1249" w:type="dxa"/>
            <w:shd w:val="clear" w:color="auto" w:fill="auto"/>
          </w:tcPr>
          <w:p w14:paraId="1D3492F0" w14:textId="77777777" w:rsidR="000F4F82" w:rsidRPr="005F70FB" w:rsidRDefault="000F4F82" w:rsidP="00A551BF">
            <w:pPr>
              <w:pStyle w:val="TableCell0-0115Break"/>
              <w:rPr>
                <w:rStyle w:val="ChItalBold"/>
              </w:rPr>
            </w:pPr>
            <w:r w:rsidRPr="005F70FB">
              <w:rPr>
                <w:rStyle w:val="ChItalBold"/>
              </w:rPr>
              <w:t>sifat</w:t>
            </w:r>
          </w:p>
        </w:tc>
        <w:tc>
          <w:tcPr>
            <w:tcW w:w="1587" w:type="dxa"/>
            <w:shd w:val="clear" w:color="auto" w:fill="auto"/>
          </w:tcPr>
          <w:p w14:paraId="04F5BCFC" w14:textId="77777777" w:rsidR="000F4F82" w:rsidRPr="005F70FB" w:rsidRDefault="000F4F82" w:rsidP="00A551BF">
            <w:pPr>
              <w:pStyle w:val="TableCell0-0115Break"/>
              <w:rPr>
                <w:rStyle w:val="ChCharisSIL"/>
              </w:rPr>
            </w:pPr>
            <w:r w:rsidRPr="005F70FB">
              <w:rPr>
                <w:rStyle w:val="ChCharisSIL"/>
              </w:rPr>
              <w:t>ˈsi.fɐt</w:t>
            </w:r>
          </w:p>
        </w:tc>
        <w:tc>
          <w:tcPr>
            <w:tcW w:w="1275" w:type="dxa"/>
            <w:shd w:val="clear" w:color="auto" w:fill="auto"/>
          </w:tcPr>
          <w:p w14:paraId="625FC11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E7ED238" w14:textId="77777777" w:rsidR="000F4F82" w:rsidRPr="005F70FB" w:rsidRDefault="000F4F82" w:rsidP="00A551BF">
            <w:pPr>
              <w:pStyle w:val="TableCell0-0115Break"/>
            </w:pPr>
            <w:r w:rsidRPr="005F70FB">
              <w:t>characteristic</w:t>
            </w:r>
          </w:p>
        </w:tc>
      </w:tr>
      <w:tr w:rsidR="00AC23C4" w:rsidRPr="005F70FB" w14:paraId="267B0454" w14:textId="77777777" w:rsidTr="00BC00CF">
        <w:tc>
          <w:tcPr>
            <w:tcW w:w="240" w:type="dxa"/>
            <w:shd w:val="clear" w:color="auto" w:fill="auto"/>
          </w:tcPr>
          <w:p w14:paraId="429A9572" w14:textId="77777777" w:rsidR="000F4F82" w:rsidRPr="005F70FB" w:rsidRDefault="000F4F82" w:rsidP="00A551BF">
            <w:pPr>
              <w:pStyle w:val="TableCell0-0115Break"/>
              <w:rPr>
                <w:rStyle w:val="ExampleSource"/>
              </w:rPr>
            </w:pPr>
          </w:p>
        </w:tc>
        <w:tc>
          <w:tcPr>
            <w:tcW w:w="1249" w:type="dxa"/>
            <w:shd w:val="clear" w:color="auto" w:fill="auto"/>
          </w:tcPr>
          <w:p w14:paraId="3F641101" w14:textId="77777777" w:rsidR="000F4F82" w:rsidRPr="005F70FB" w:rsidRDefault="000F4F82" w:rsidP="00A551BF">
            <w:pPr>
              <w:pStyle w:val="TableCell0-0115Break"/>
              <w:rPr>
                <w:rStyle w:val="ChItalBold"/>
              </w:rPr>
            </w:pPr>
            <w:r w:rsidRPr="005F70FB">
              <w:rPr>
                <w:rStyle w:val="ChItalBold"/>
              </w:rPr>
              <w:t>sihir</w:t>
            </w:r>
          </w:p>
        </w:tc>
        <w:tc>
          <w:tcPr>
            <w:tcW w:w="1587" w:type="dxa"/>
            <w:shd w:val="clear" w:color="auto" w:fill="auto"/>
          </w:tcPr>
          <w:p w14:paraId="7CED1DFD" w14:textId="77777777" w:rsidR="000F4F82" w:rsidRPr="005F70FB" w:rsidRDefault="000F4F82" w:rsidP="00A551BF">
            <w:pPr>
              <w:pStyle w:val="TableCell0-0115Break"/>
              <w:rPr>
                <w:rStyle w:val="ChCharisSIL"/>
              </w:rPr>
            </w:pPr>
            <w:r w:rsidRPr="005F70FB">
              <w:rPr>
                <w:rStyle w:val="ChCharisSIL"/>
              </w:rPr>
              <w:t>ˈsɪ.hɪr</w:t>
            </w:r>
          </w:p>
        </w:tc>
        <w:tc>
          <w:tcPr>
            <w:tcW w:w="1275" w:type="dxa"/>
            <w:shd w:val="clear" w:color="auto" w:fill="auto"/>
          </w:tcPr>
          <w:p w14:paraId="2FA46FD1"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26276F9" w14:textId="77777777" w:rsidR="000F4F82" w:rsidRPr="005F70FB" w:rsidRDefault="000F4F82" w:rsidP="00A551BF">
            <w:pPr>
              <w:pStyle w:val="TableCell0-0115Break"/>
            </w:pPr>
            <w:r w:rsidRPr="005F70FB">
              <w:t>practic</w:t>
            </w:r>
            <w:r w:rsidR="00D32761" w:rsidRPr="005F70FB">
              <w:t>e</w:t>
            </w:r>
            <w:r w:rsidRPr="005F70FB">
              <w:t xml:space="preserve"> black magic on s.o.</w:t>
            </w:r>
          </w:p>
        </w:tc>
      </w:tr>
      <w:tr w:rsidR="00AC23C4" w:rsidRPr="005F70FB" w14:paraId="48CA8F4C" w14:textId="77777777" w:rsidTr="00BC00CF">
        <w:tc>
          <w:tcPr>
            <w:tcW w:w="240" w:type="dxa"/>
            <w:shd w:val="clear" w:color="auto" w:fill="auto"/>
          </w:tcPr>
          <w:p w14:paraId="5861C422" w14:textId="77777777" w:rsidR="000F4F82" w:rsidRPr="005F70FB" w:rsidRDefault="000F4F82" w:rsidP="00A551BF">
            <w:pPr>
              <w:pStyle w:val="TableCell0-0115Break"/>
              <w:rPr>
                <w:rStyle w:val="ExampleSource"/>
              </w:rPr>
            </w:pPr>
          </w:p>
        </w:tc>
        <w:tc>
          <w:tcPr>
            <w:tcW w:w="1249" w:type="dxa"/>
            <w:shd w:val="clear" w:color="auto" w:fill="auto"/>
          </w:tcPr>
          <w:p w14:paraId="39AE4057" w14:textId="77777777" w:rsidR="000F4F82" w:rsidRPr="005F70FB" w:rsidRDefault="000F4F82" w:rsidP="00A551BF">
            <w:pPr>
              <w:pStyle w:val="TableCell0-0115Break"/>
              <w:rPr>
                <w:rStyle w:val="ChItalBold"/>
              </w:rPr>
            </w:pPr>
            <w:r w:rsidRPr="005F70FB">
              <w:rPr>
                <w:rStyle w:val="ChItalBold"/>
              </w:rPr>
              <w:t>silet</w:t>
            </w:r>
          </w:p>
        </w:tc>
        <w:tc>
          <w:tcPr>
            <w:tcW w:w="1587" w:type="dxa"/>
            <w:shd w:val="clear" w:color="auto" w:fill="auto"/>
          </w:tcPr>
          <w:p w14:paraId="6CE72A56" w14:textId="77777777" w:rsidR="000F4F82" w:rsidRPr="005F70FB" w:rsidRDefault="000F4F82" w:rsidP="00A551BF">
            <w:pPr>
              <w:pStyle w:val="TableCell0-0115Break"/>
              <w:rPr>
                <w:rStyle w:val="ChCharisSIL"/>
              </w:rPr>
            </w:pPr>
            <w:r w:rsidRPr="005F70FB">
              <w:rPr>
                <w:rStyle w:val="ChCharisSIL"/>
              </w:rPr>
              <w:t>ˈsi.lɛ̞t</w:t>
            </w:r>
          </w:p>
        </w:tc>
        <w:tc>
          <w:tcPr>
            <w:tcW w:w="1275" w:type="dxa"/>
            <w:shd w:val="clear" w:color="auto" w:fill="auto"/>
          </w:tcPr>
          <w:p w14:paraId="7B50122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9D69979" w14:textId="77777777" w:rsidR="000F4F82" w:rsidRPr="005F70FB" w:rsidRDefault="000F4F82" w:rsidP="00A551BF">
            <w:pPr>
              <w:pStyle w:val="TableCell0-0115Break"/>
            </w:pPr>
            <w:r w:rsidRPr="005F70FB">
              <w:t>razor blade</w:t>
            </w:r>
          </w:p>
        </w:tc>
      </w:tr>
      <w:tr w:rsidR="00AC23C4" w:rsidRPr="005F70FB" w14:paraId="099DE915" w14:textId="77777777" w:rsidTr="00BC00CF">
        <w:tc>
          <w:tcPr>
            <w:tcW w:w="240" w:type="dxa"/>
            <w:shd w:val="clear" w:color="auto" w:fill="auto"/>
          </w:tcPr>
          <w:p w14:paraId="1DE8365F" w14:textId="77777777" w:rsidR="000F4F82" w:rsidRPr="005F70FB" w:rsidRDefault="000F4F82" w:rsidP="00A551BF">
            <w:pPr>
              <w:pStyle w:val="TableCell0-0115Break"/>
              <w:rPr>
                <w:rStyle w:val="ExampleSource"/>
              </w:rPr>
            </w:pPr>
          </w:p>
        </w:tc>
        <w:tc>
          <w:tcPr>
            <w:tcW w:w="1249" w:type="dxa"/>
            <w:shd w:val="clear" w:color="auto" w:fill="auto"/>
          </w:tcPr>
          <w:p w14:paraId="707A933B" w14:textId="77777777" w:rsidR="000F4F82" w:rsidRPr="005F70FB" w:rsidRDefault="000F4F82" w:rsidP="00A551BF">
            <w:pPr>
              <w:pStyle w:val="TableCell0-0115Break"/>
              <w:rPr>
                <w:rStyle w:val="ChItalBold"/>
              </w:rPr>
            </w:pPr>
            <w:r w:rsidRPr="005F70FB">
              <w:rPr>
                <w:rStyle w:val="ChItalBold"/>
              </w:rPr>
              <w:t>singga</w:t>
            </w:r>
          </w:p>
        </w:tc>
        <w:tc>
          <w:tcPr>
            <w:tcW w:w="1587" w:type="dxa"/>
            <w:shd w:val="clear" w:color="auto" w:fill="auto"/>
          </w:tcPr>
          <w:p w14:paraId="296F2B88" w14:textId="77777777" w:rsidR="000F4F82" w:rsidRPr="005F70FB" w:rsidRDefault="000F4F82" w:rsidP="00A551BF">
            <w:pPr>
              <w:pStyle w:val="TableCell0-0115Break"/>
              <w:rPr>
                <w:rStyle w:val="ChCharisSIL"/>
              </w:rPr>
            </w:pPr>
            <w:r w:rsidRPr="005F70FB">
              <w:rPr>
                <w:rStyle w:val="ChCharisSIL"/>
              </w:rPr>
              <w:t>ˈsɪŋ.ga</w:t>
            </w:r>
          </w:p>
        </w:tc>
        <w:tc>
          <w:tcPr>
            <w:tcW w:w="1275" w:type="dxa"/>
            <w:shd w:val="clear" w:color="auto" w:fill="auto"/>
          </w:tcPr>
          <w:p w14:paraId="28E5C5DE"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11E497BD" w14:textId="77777777" w:rsidR="000F4F82" w:rsidRPr="005F70FB" w:rsidRDefault="000F4F82" w:rsidP="00A551BF">
            <w:pPr>
              <w:pStyle w:val="TableCell0-0115Break"/>
            </w:pPr>
            <w:r w:rsidRPr="005F70FB">
              <w:t>stop by</w:t>
            </w:r>
          </w:p>
        </w:tc>
      </w:tr>
      <w:tr w:rsidR="00AC23C4" w:rsidRPr="005F70FB" w14:paraId="34F3E4E8" w14:textId="77777777" w:rsidTr="00BC00CF">
        <w:tc>
          <w:tcPr>
            <w:tcW w:w="240" w:type="dxa"/>
            <w:shd w:val="clear" w:color="auto" w:fill="auto"/>
          </w:tcPr>
          <w:p w14:paraId="0A037FAF" w14:textId="77777777" w:rsidR="000F4F82" w:rsidRPr="005F70FB" w:rsidRDefault="000F4F82" w:rsidP="00A551BF">
            <w:pPr>
              <w:pStyle w:val="TableCell0-0115Break"/>
              <w:rPr>
                <w:rStyle w:val="ExampleSource"/>
              </w:rPr>
            </w:pPr>
          </w:p>
        </w:tc>
        <w:tc>
          <w:tcPr>
            <w:tcW w:w="1249" w:type="dxa"/>
            <w:shd w:val="clear" w:color="auto" w:fill="auto"/>
          </w:tcPr>
          <w:p w14:paraId="434600C4" w14:textId="77777777" w:rsidR="000F4F82" w:rsidRPr="005F70FB" w:rsidRDefault="000F4F82" w:rsidP="00A551BF">
            <w:pPr>
              <w:pStyle w:val="TableCell0-0115Break"/>
              <w:rPr>
                <w:rStyle w:val="ChItalBold"/>
              </w:rPr>
            </w:pPr>
            <w:r w:rsidRPr="005F70FB">
              <w:rPr>
                <w:rStyle w:val="ChItalBold"/>
              </w:rPr>
              <w:t>sinode</w:t>
            </w:r>
          </w:p>
        </w:tc>
        <w:tc>
          <w:tcPr>
            <w:tcW w:w="1587" w:type="dxa"/>
            <w:shd w:val="clear" w:color="auto" w:fill="auto"/>
          </w:tcPr>
          <w:p w14:paraId="6F982EC6" w14:textId="77777777" w:rsidR="000F4F82" w:rsidRPr="005F70FB" w:rsidRDefault="000F4F82" w:rsidP="00A551BF">
            <w:pPr>
              <w:pStyle w:val="TableCell0-0115Break"/>
              <w:rPr>
                <w:rStyle w:val="ChCharisSIL"/>
              </w:rPr>
            </w:pPr>
            <w:r w:rsidRPr="005F70FB">
              <w:rPr>
                <w:rStyle w:val="ChCharisSIL"/>
              </w:rPr>
              <w:t>si.ˈnɔ.dɛ</w:t>
            </w:r>
          </w:p>
        </w:tc>
        <w:tc>
          <w:tcPr>
            <w:tcW w:w="1275" w:type="dxa"/>
            <w:shd w:val="clear" w:color="auto" w:fill="auto"/>
          </w:tcPr>
          <w:p w14:paraId="3C475E6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8FCCA91" w14:textId="77777777" w:rsidR="000F4F82" w:rsidRPr="005F70FB" w:rsidRDefault="000F4F82" w:rsidP="00A551BF">
            <w:pPr>
              <w:pStyle w:val="TableCell0-0115Break"/>
            </w:pPr>
            <w:r w:rsidRPr="005F70FB">
              <w:t>synod</w:t>
            </w:r>
          </w:p>
        </w:tc>
      </w:tr>
      <w:tr w:rsidR="00AC23C4" w:rsidRPr="005F70FB" w14:paraId="5678F6D6" w14:textId="77777777" w:rsidTr="00BC00CF">
        <w:tc>
          <w:tcPr>
            <w:tcW w:w="240" w:type="dxa"/>
            <w:shd w:val="clear" w:color="auto" w:fill="auto"/>
          </w:tcPr>
          <w:p w14:paraId="0BA17605" w14:textId="77777777" w:rsidR="000F4F82" w:rsidRPr="005F70FB" w:rsidRDefault="000F4F82" w:rsidP="00A551BF">
            <w:pPr>
              <w:pStyle w:val="TableCell0-0115Break"/>
              <w:rPr>
                <w:rStyle w:val="ExampleSource"/>
              </w:rPr>
            </w:pPr>
          </w:p>
        </w:tc>
        <w:tc>
          <w:tcPr>
            <w:tcW w:w="1249" w:type="dxa"/>
            <w:shd w:val="clear" w:color="auto" w:fill="auto"/>
          </w:tcPr>
          <w:p w14:paraId="4C395A35" w14:textId="77777777" w:rsidR="000F4F82" w:rsidRPr="005F70FB" w:rsidRDefault="000F4F82" w:rsidP="00A551BF">
            <w:pPr>
              <w:pStyle w:val="TableCell0-0115Break"/>
              <w:rPr>
                <w:rStyle w:val="ChItalBold"/>
              </w:rPr>
            </w:pPr>
            <w:r w:rsidRPr="005F70FB">
              <w:rPr>
                <w:rStyle w:val="ChItalBold"/>
              </w:rPr>
              <w:t>sipil</w:t>
            </w:r>
          </w:p>
        </w:tc>
        <w:tc>
          <w:tcPr>
            <w:tcW w:w="1587" w:type="dxa"/>
            <w:shd w:val="clear" w:color="auto" w:fill="auto"/>
          </w:tcPr>
          <w:p w14:paraId="4F468C87" w14:textId="77777777" w:rsidR="000F4F82" w:rsidRPr="005F70FB" w:rsidRDefault="000F4F82" w:rsidP="00A551BF">
            <w:pPr>
              <w:pStyle w:val="TableCell0-0115Break"/>
              <w:rPr>
                <w:rStyle w:val="ChCharisSIL"/>
              </w:rPr>
            </w:pPr>
            <w:r w:rsidRPr="005F70FB">
              <w:rPr>
                <w:rStyle w:val="ChCharisSIL"/>
              </w:rPr>
              <w:t>ˈsi.pɪl</w:t>
            </w:r>
          </w:p>
        </w:tc>
        <w:tc>
          <w:tcPr>
            <w:tcW w:w="1275" w:type="dxa"/>
            <w:shd w:val="clear" w:color="auto" w:fill="auto"/>
          </w:tcPr>
          <w:p w14:paraId="6089F8BF"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2818B232" w14:textId="77777777" w:rsidR="000F4F82" w:rsidRPr="005F70FB" w:rsidRDefault="000F4F82" w:rsidP="00A551BF">
            <w:pPr>
              <w:pStyle w:val="TableCell0-0115Break"/>
            </w:pPr>
            <w:r w:rsidRPr="005F70FB">
              <w:t>be civil</w:t>
            </w:r>
          </w:p>
        </w:tc>
      </w:tr>
      <w:tr w:rsidR="00AC23C4" w:rsidRPr="005F70FB" w14:paraId="22B63355" w14:textId="77777777" w:rsidTr="00BC00CF">
        <w:tc>
          <w:tcPr>
            <w:tcW w:w="240" w:type="dxa"/>
            <w:shd w:val="clear" w:color="auto" w:fill="auto"/>
          </w:tcPr>
          <w:p w14:paraId="79A2654D" w14:textId="77777777" w:rsidR="000F4F82" w:rsidRPr="005F70FB" w:rsidRDefault="000F4F82" w:rsidP="00A551BF">
            <w:pPr>
              <w:pStyle w:val="TableCell0-0115Break"/>
              <w:rPr>
                <w:rStyle w:val="ExampleSource"/>
              </w:rPr>
            </w:pPr>
          </w:p>
        </w:tc>
        <w:tc>
          <w:tcPr>
            <w:tcW w:w="1249" w:type="dxa"/>
            <w:shd w:val="clear" w:color="auto" w:fill="auto"/>
          </w:tcPr>
          <w:p w14:paraId="66153AF3" w14:textId="77777777" w:rsidR="000F4F82" w:rsidRPr="005F70FB" w:rsidRDefault="000F4F82" w:rsidP="00A551BF">
            <w:pPr>
              <w:pStyle w:val="TableCell0-0115Break"/>
              <w:rPr>
                <w:rStyle w:val="ChItalBold"/>
              </w:rPr>
            </w:pPr>
            <w:r w:rsidRPr="005F70FB">
              <w:rPr>
                <w:rStyle w:val="ChItalBold"/>
              </w:rPr>
              <w:t>sisa</w:t>
            </w:r>
          </w:p>
        </w:tc>
        <w:tc>
          <w:tcPr>
            <w:tcW w:w="1587" w:type="dxa"/>
            <w:shd w:val="clear" w:color="auto" w:fill="auto"/>
          </w:tcPr>
          <w:p w14:paraId="57835F68" w14:textId="77777777" w:rsidR="000F4F82" w:rsidRPr="005F70FB" w:rsidRDefault="000F4F82" w:rsidP="00A551BF">
            <w:pPr>
              <w:pStyle w:val="TableCell0-0115Break"/>
              <w:rPr>
                <w:rStyle w:val="ChCharisSIL"/>
              </w:rPr>
            </w:pPr>
            <w:r w:rsidRPr="005F70FB">
              <w:rPr>
                <w:rStyle w:val="ChCharisSIL"/>
              </w:rPr>
              <w:t>ˈsi.sa</w:t>
            </w:r>
          </w:p>
        </w:tc>
        <w:tc>
          <w:tcPr>
            <w:tcW w:w="1275" w:type="dxa"/>
            <w:shd w:val="clear" w:color="auto" w:fill="auto"/>
          </w:tcPr>
          <w:p w14:paraId="65EFFE8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3049ADF" w14:textId="77777777" w:rsidR="000F4F82" w:rsidRPr="005F70FB" w:rsidRDefault="000F4F82" w:rsidP="00A551BF">
            <w:pPr>
              <w:pStyle w:val="TableCell0-0115Break"/>
            </w:pPr>
            <w:r w:rsidRPr="005F70FB">
              <w:t>residue</w:t>
            </w:r>
          </w:p>
        </w:tc>
      </w:tr>
      <w:tr w:rsidR="00AC23C4" w:rsidRPr="005F70FB" w14:paraId="3AA23C47" w14:textId="77777777" w:rsidTr="00BC00CF">
        <w:tc>
          <w:tcPr>
            <w:tcW w:w="240" w:type="dxa"/>
            <w:shd w:val="clear" w:color="auto" w:fill="auto"/>
          </w:tcPr>
          <w:p w14:paraId="42DC00F2" w14:textId="77777777" w:rsidR="000F4F82" w:rsidRPr="005F70FB" w:rsidRDefault="000F4F82" w:rsidP="00A551BF">
            <w:pPr>
              <w:pStyle w:val="TableCell0-0115Break"/>
              <w:rPr>
                <w:rStyle w:val="ExampleSource"/>
              </w:rPr>
            </w:pPr>
          </w:p>
        </w:tc>
        <w:tc>
          <w:tcPr>
            <w:tcW w:w="1249" w:type="dxa"/>
            <w:shd w:val="clear" w:color="auto" w:fill="auto"/>
          </w:tcPr>
          <w:p w14:paraId="0D1D1F2E" w14:textId="77777777" w:rsidR="000F4F82" w:rsidRPr="005F70FB" w:rsidRDefault="000F4F82" w:rsidP="00A551BF">
            <w:pPr>
              <w:pStyle w:val="TableCell0-0115Break"/>
              <w:rPr>
                <w:rStyle w:val="ChItalBold"/>
              </w:rPr>
            </w:pPr>
            <w:r w:rsidRPr="005F70FB">
              <w:rPr>
                <w:rStyle w:val="ChItalBold"/>
              </w:rPr>
              <w:t>siswa</w:t>
            </w:r>
          </w:p>
        </w:tc>
        <w:tc>
          <w:tcPr>
            <w:tcW w:w="1587" w:type="dxa"/>
            <w:shd w:val="clear" w:color="auto" w:fill="auto"/>
          </w:tcPr>
          <w:p w14:paraId="3141E454" w14:textId="77777777" w:rsidR="000F4F82" w:rsidRPr="005F70FB" w:rsidRDefault="000F4F82" w:rsidP="00A551BF">
            <w:pPr>
              <w:pStyle w:val="TableCell0-0115Break"/>
              <w:rPr>
                <w:rStyle w:val="ChCharisSIL"/>
              </w:rPr>
            </w:pPr>
            <w:r w:rsidRPr="005F70FB">
              <w:rPr>
                <w:rStyle w:val="ChCharisSIL"/>
              </w:rPr>
              <w:t>ˈsɪs.wa</w:t>
            </w:r>
          </w:p>
        </w:tc>
        <w:tc>
          <w:tcPr>
            <w:tcW w:w="1275" w:type="dxa"/>
            <w:shd w:val="clear" w:color="auto" w:fill="auto"/>
          </w:tcPr>
          <w:p w14:paraId="47E1425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7BA8C39" w14:textId="77777777" w:rsidR="000F4F82" w:rsidRPr="005F70FB" w:rsidRDefault="000F4F82" w:rsidP="00A551BF">
            <w:pPr>
              <w:pStyle w:val="TableCell0-0115Break"/>
            </w:pPr>
            <w:r w:rsidRPr="005F70FB">
              <w:t>student</w:t>
            </w:r>
          </w:p>
        </w:tc>
      </w:tr>
      <w:tr w:rsidR="00AC23C4" w:rsidRPr="005F70FB" w14:paraId="5980B701" w14:textId="77777777" w:rsidTr="00BC00CF">
        <w:tc>
          <w:tcPr>
            <w:tcW w:w="240" w:type="dxa"/>
            <w:shd w:val="clear" w:color="auto" w:fill="auto"/>
          </w:tcPr>
          <w:p w14:paraId="7CEF33E6" w14:textId="77777777" w:rsidR="000F4F82" w:rsidRPr="005F70FB" w:rsidRDefault="000F4F82" w:rsidP="00A551BF">
            <w:pPr>
              <w:pStyle w:val="TableCell0-0115Break"/>
              <w:rPr>
                <w:rStyle w:val="ExampleSource"/>
              </w:rPr>
            </w:pPr>
          </w:p>
        </w:tc>
        <w:tc>
          <w:tcPr>
            <w:tcW w:w="1249" w:type="dxa"/>
            <w:shd w:val="clear" w:color="auto" w:fill="auto"/>
          </w:tcPr>
          <w:p w14:paraId="7FA70306" w14:textId="77777777" w:rsidR="000F4F82" w:rsidRPr="005F70FB" w:rsidRDefault="000F4F82" w:rsidP="00A551BF">
            <w:pPr>
              <w:pStyle w:val="TableCell0-0115Break"/>
              <w:rPr>
                <w:rStyle w:val="ChItalBold"/>
              </w:rPr>
            </w:pPr>
            <w:r w:rsidRPr="005F70FB">
              <w:rPr>
                <w:rStyle w:val="ChItalBold"/>
              </w:rPr>
              <w:t>siswi</w:t>
            </w:r>
          </w:p>
        </w:tc>
        <w:tc>
          <w:tcPr>
            <w:tcW w:w="1587" w:type="dxa"/>
            <w:shd w:val="clear" w:color="auto" w:fill="auto"/>
          </w:tcPr>
          <w:p w14:paraId="452C02C7" w14:textId="77777777" w:rsidR="000F4F82" w:rsidRPr="005F70FB" w:rsidRDefault="000F4F82" w:rsidP="00A551BF">
            <w:pPr>
              <w:pStyle w:val="TableCell0-0115Break"/>
              <w:rPr>
                <w:rStyle w:val="ChCharisSIL"/>
              </w:rPr>
            </w:pPr>
            <w:r w:rsidRPr="005F70FB">
              <w:rPr>
                <w:rStyle w:val="ChCharisSIL"/>
              </w:rPr>
              <w:t>ˈsis.wi</w:t>
            </w:r>
          </w:p>
        </w:tc>
        <w:tc>
          <w:tcPr>
            <w:tcW w:w="1275" w:type="dxa"/>
            <w:shd w:val="clear" w:color="auto" w:fill="auto"/>
          </w:tcPr>
          <w:p w14:paraId="4473610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95E80D2" w14:textId="77777777" w:rsidR="000F4F82" w:rsidRPr="005F70FB" w:rsidRDefault="000F4F82" w:rsidP="00A551BF">
            <w:pPr>
              <w:pStyle w:val="TableCell0-0115Break"/>
            </w:pPr>
            <w:r w:rsidRPr="005F70FB">
              <w:t>female student</w:t>
            </w:r>
          </w:p>
        </w:tc>
      </w:tr>
      <w:tr w:rsidR="00AC23C4" w:rsidRPr="005F70FB" w14:paraId="7FEFA58D" w14:textId="77777777" w:rsidTr="00BC00CF">
        <w:tc>
          <w:tcPr>
            <w:tcW w:w="240" w:type="dxa"/>
            <w:shd w:val="clear" w:color="auto" w:fill="auto"/>
          </w:tcPr>
          <w:p w14:paraId="39F97C7A" w14:textId="77777777" w:rsidR="000F4F82" w:rsidRPr="005F70FB" w:rsidRDefault="000F4F82" w:rsidP="00A551BF">
            <w:pPr>
              <w:pStyle w:val="TableCell0-0115Break"/>
              <w:rPr>
                <w:rStyle w:val="ExampleSource"/>
              </w:rPr>
            </w:pPr>
          </w:p>
        </w:tc>
        <w:tc>
          <w:tcPr>
            <w:tcW w:w="1249" w:type="dxa"/>
            <w:shd w:val="clear" w:color="auto" w:fill="auto"/>
          </w:tcPr>
          <w:p w14:paraId="3329295D" w14:textId="77777777" w:rsidR="000F4F82" w:rsidRPr="005F70FB" w:rsidRDefault="000F4F82" w:rsidP="00A551BF">
            <w:pPr>
              <w:pStyle w:val="TableCell0-0115Break"/>
              <w:rPr>
                <w:rStyle w:val="ChItalBold"/>
              </w:rPr>
            </w:pPr>
            <w:r w:rsidRPr="005F70FB">
              <w:rPr>
                <w:rStyle w:val="ChItalBold"/>
              </w:rPr>
              <w:t>skaf</w:t>
            </w:r>
          </w:p>
        </w:tc>
        <w:tc>
          <w:tcPr>
            <w:tcW w:w="1587" w:type="dxa"/>
            <w:shd w:val="clear" w:color="auto" w:fill="auto"/>
          </w:tcPr>
          <w:p w14:paraId="4D24B4D8" w14:textId="77777777" w:rsidR="000F4F82" w:rsidRPr="005F70FB" w:rsidRDefault="000F4F82" w:rsidP="00A551BF">
            <w:pPr>
              <w:pStyle w:val="TableCell0-0115Break"/>
              <w:rPr>
                <w:rStyle w:val="ChCharisSIL"/>
              </w:rPr>
            </w:pPr>
            <w:r w:rsidRPr="005F70FB">
              <w:rPr>
                <w:rStyle w:val="ChCharisSIL"/>
              </w:rPr>
              <w:t>ˈskɐf</w:t>
            </w:r>
          </w:p>
        </w:tc>
        <w:tc>
          <w:tcPr>
            <w:tcW w:w="1275" w:type="dxa"/>
            <w:shd w:val="clear" w:color="auto" w:fill="auto"/>
          </w:tcPr>
          <w:p w14:paraId="143A9711"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6C21D6D" w14:textId="77777777" w:rsidR="000F4F82" w:rsidRPr="005F70FB" w:rsidRDefault="000F4F82" w:rsidP="00A551BF">
            <w:pPr>
              <w:pStyle w:val="TableCell0-0115Break"/>
            </w:pPr>
            <w:r w:rsidRPr="005F70FB">
              <w:t>plane wood</w:t>
            </w:r>
          </w:p>
        </w:tc>
      </w:tr>
      <w:tr w:rsidR="00AC23C4" w:rsidRPr="005F70FB" w14:paraId="6A8E0B4B" w14:textId="77777777" w:rsidTr="00BC00CF">
        <w:tc>
          <w:tcPr>
            <w:tcW w:w="240" w:type="dxa"/>
            <w:shd w:val="clear" w:color="auto" w:fill="auto"/>
          </w:tcPr>
          <w:p w14:paraId="27AF12F4" w14:textId="77777777" w:rsidR="000F4F82" w:rsidRPr="005F70FB" w:rsidRDefault="000F4F82" w:rsidP="00A551BF">
            <w:pPr>
              <w:pStyle w:val="TableCell0-0115Break"/>
              <w:rPr>
                <w:rStyle w:val="ExampleSource"/>
              </w:rPr>
            </w:pPr>
          </w:p>
        </w:tc>
        <w:tc>
          <w:tcPr>
            <w:tcW w:w="1249" w:type="dxa"/>
            <w:shd w:val="clear" w:color="auto" w:fill="auto"/>
          </w:tcPr>
          <w:p w14:paraId="0276D085" w14:textId="77777777" w:rsidR="000F4F82" w:rsidRPr="005F70FB" w:rsidRDefault="000F4F82" w:rsidP="00A551BF">
            <w:pPr>
              <w:pStyle w:val="TableCell0-0115Break"/>
              <w:rPr>
                <w:rStyle w:val="ChItalBold"/>
              </w:rPr>
            </w:pPr>
            <w:r w:rsidRPr="005F70FB">
              <w:rPr>
                <w:rStyle w:val="ChItalBold"/>
              </w:rPr>
              <w:t>skola</w:t>
            </w:r>
          </w:p>
        </w:tc>
        <w:tc>
          <w:tcPr>
            <w:tcW w:w="1587" w:type="dxa"/>
            <w:shd w:val="clear" w:color="auto" w:fill="auto"/>
          </w:tcPr>
          <w:p w14:paraId="232A226F" w14:textId="77777777" w:rsidR="000F4F82" w:rsidRPr="005F70FB" w:rsidRDefault="000F4F82" w:rsidP="00A551BF">
            <w:pPr>
              <w:pStyle w:val="TableCell0-0115Break"/>
              <w:rPr>
                <w:rStyle w:val="ChCharisSIL"/>
              </w:rPr>
            </w:pPr>
            <w:r w:rsidRPr="005F70FB">
              <w:rPr>
                <w:rStyle w:val="ChCharisSIL"/>
              </w:rPr>
              <w:t>ˈskɔ.la</w:t>
            </w:r>
          </w:p>
        </w:tc>
        <w:tc>
          <w:tcPr>
            <w:tcW w:w="1275" w:type="dxa"/>
            <w:shd w:val="clear" w:color="auto" w:fill="auto"/>
          </w:tcPr>
          <w:p w14:paraId="2277C4EF" w14:textId="77777777" w:rsidR="000F4F82" w:rsidRPr="005F70FB" w:rsidRDefault="002927B6" w:rsidP="00A551BF">
            <w:pPr>
              <w:pStyle w:val="TableCell0-0115Break"/>
              <w:rPr>
                <w:rStyle w:val="ChSmallCaps"/>
              </w:rPr>
            </w:pPr>
            <w:r w:rsidRPr="005F70FB">
              <w:rPr>
                <w:rStyle w:val="ChSmallCaps"/>
              </w:rPr>
              <w:t>n/</w:t>
            </w:r>
            <w:r w:rsidR="000F4F82" w:rsidRPr="005F70FB">
              <w:rPr>
                <w:rStyle w:val="ChSmallCaps"/>
              </w:rPr>
              <w:t>v.mo(dy)</w:t>
            </w:r>
          </w:p>
        </w:tc>
        <w:tc>
          <w:tcPr>
            <w:tcW w:w="2379" w:type="dxa"/>
            <w:shd w:val="clear" w:color="auto" w:fill="auto"/>
          </w:tcPr>
          <w:p w14:paraId="67CACFAD" w14:textId="77777777" w:rsidR="000F4F82" w:rsidRPr="005F70FB" w:rsidRDefault="002927B6" w:rsidP="00A551BF">
            <w:pPr>
              <w:pStyle w:val="TableCell0-0115Break"/>
            </w:pPr>
            <w:r w:rsidRPr="005F70FB">
              <w:t xml:space="preserve">school / </w:t>
            </w:r>
            <w:r w:rsidR="000F4F82" w:rsidRPr="005F70FB">
              <w:t>go to school</w:t>
            </w:r>
          </w:p>
        </w:tc>
      </w:tr>
      <w:tr w:rsidR="00AC23C4" w:rsidRPr="005F70FB" w14:paraId="630BCEBB" w14:textId="77777777" w:rsidTr="00BC00CF">
        <w:tc>
          <w:tcPr>
            <w:tcW w:w="240" w:type="dxa"/>
            <w:shd w:val="clear" w:color="auto" w:fill="auto"/>
          </w:tcPr>
          <w:p w14:paraId="66542837" w14:textId="77777777" w:rsidR="000F4F82" w:rsidRPr="005F70FB" w:rsidRDefault="000F4F82" w:rsidP="00A551BF">
            <w:pPr>
              <w:pStyle w:val="TableCell0-0115Break"/>
              <w:rPr>
                <w:rStyle w:val="ExampleSource"/>
              </w:rPr>
            </w:pPr>
          </w:p>
        </w:tc>
        <w:tc>
          <w:tcPr>
            <w:tcW w:w="1249" w:type="dxa"/>
            <w:shd w:val="clear" w:color="auto" w:fill="auto"/>
          </w:tcPr>
          <w:p w14:paraId="4597BC5E" w14:textId="77777777" w:rsidR="000F4F82" w:rsidRPr="005F70FB" w:rsidRDefault="000F4F82" w:rsidP="00A551BF">
            <w:pPr>
              <w:pStyle w:val="TableCell0-0115Break"/>
              <w:rPr>
                <w:rStyle w:val="ChItalBold"/>
              </w:rPr>
            </w:pPr>
            <w:r w:rsidRPr="005F70FB">
              <w:rPr>
                <w:rStyle w:val="ChItalBold"/>
              </w:rPr>
              <w:t>skop</w:t>
            </w:r>
          </w:p>
        </w:tc>
        <w:tc>
          <w:tcPr>
            <w:tcW w:w="1587" w:type="dxa"/>
            <w:shd w:val="clear" w:color="auto" w:fill="auto"/>
          </w:tcPr>
          <w:p w14:paraId="69223BB0" w14:textId="77777777" w:rsidR="000F4F82" w:rsidRPr="005F70FB" w:rsidRDefault="000F4F82" w:rsidP="00A551BF">
            <w:pPr>
              <w:pStyle w:val="TableCell0-0115Break"/>
              <w:rPr>
                <w:rStyle w:val="ChCharisSIL"/>
              </w:rPr>
            </w:pPr>
            <w:r w:rsidRPr="005F70FB">
              <w:rPr>
                <w:rStyle w:val="ChCharisSIL"/>
              </w:rPr>
              <w:t>ˈskɔ̞p̚</w:t>
            </w:r>
          </w:p>
        </w:tc>
        <w:tc>
          <w:tcPr>
            <w:tcW w:w="1275" w:type="dxa"/>
            <w:shd w:val="clear" w:color="auto" w:fill="auto"/>
          </w:tcPr>
          <w:p w14:paraId="6158AB19"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21A8C7F5" w14:textId="77777777" w:rsidR="000F4F82" w:rsidRPr="005F70FB" w:rsidRDefault="000F4F82" w:rsidP="00A551BF">
            <w:pPr>
              <w:pStyle w:val="TableCell0-0115Break"/>
            </w:pPr>
            <w:r w:rsidRPr="005F70FB">
              <w:t>shovel</w:t>
            </w:r>
          </w:p>
        </w:tc>
      </w:tr>
      <w:tr w:rsidR="00AC23C4" w:rsidRPr="005F70FB" w14:paraId="2EA3A550" w14:textId="77777777" w:rsidTr="00BC00CF">
        <w:tc>
          <w:tcPr>
            <w:tcW w:w="240" w:type="dxa"/>
            <w:shd w:val="clear" w:color="auto" w:fill="auto"/>
          </w:tcPr>
          <w:p w14:paraId="5706B5C6" w14:textId="77777777" w:rsidR="000F4F82" w:rsidRPr="005F70FB" w:rsidRDefault="000F4F82" w:rsidP="00A551BF">
            <w:pPr>
              <w:pStyle w:val="TableCell0-0115Break"/>
              <w:rPr>
                <w:rStyle w:val="ExampleSource"/>
              </w:rPr>
            </w:pPr>
          </w:p>
        </w:tc>
        <w:tc>
          <w:tcPr>
            <w:tcW w:w="1249" w:type="dxa"/>
            <w:shd w:val="clear" w:color="auto" w:fill="auto"/>
          </w:tcPr>
          <w:p w14:paraId="37783E9A" w14:textId="77777777" w:rsidR="000F4F82" w:rsidRPr="005F70FB" w:rsidRDefault="000F4F82" w:rsidP="00A551BF">
            <w:pPr>
              <w:pStyle w:val="TableCell0-0115Break"/>
              <w:rPr>
                <w:rStyle w:val="ChItalBold"/>
              </w:rPr>
            </w:pPr>
            <w:r w:rsidRPr="005F70FB">
              <w:rPr>
                <w:rStyle w:val="ChItalBold"/>
              </w:rPr>
              <w:t>skot</w:t>
            </w:r>
          </w:p>
        </w:tc>
        <w:tc>
          <w:tcPr>
            <w:tcW w:w="1587" w:type="dxa"/>
            <w:shd w:val="clear" w:color="auto" w:fill="auto"/>
          </w:tcPr>
          <w:p w14:paraId="1B067356" w14:textId="77777777" w:rsidR="000F4F82" w:rsidRPr="005F70FB" w:rsidRDefault="000F4F82" w:rsidP="00A551BF">
            <w:pPr>
              <w:pStyle w:val="TableCell0-0115Break"/>
              <w:rPr>
                <w:rStyle w:val="ChCharisSIL"/>
              </w:rPr>
            </w:pPr>
            <w:r w:rsidRPr="005F70FB">
              <w:rPr>
                <w:rStyle w:val="ChCharisSIL"/>
              </w:rPr>
              <w:t>ˈskɔ̞t̚</w:t>
            </w:r>
          </w:p>
        </w:tc>
        <w:tc>
          <w:tcPr>
            <w:tcW w:w="1275" w:type="dxa"/>
            <w:shd w:val="clear" w:color="auto" w:fill="auto"/>
          </w:tcPr>
          <w:p w14:paraId="61837877"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0BB15F5A" w14:textId="77777777" w:rsidR="000F4F82" w:rsidRPr="005F70FB" w:rsidRDefault="000F4F82" w:rsidP="00A551BF">
            <w:pPr>
              <w:pStyle w:val="TableCell0-0115Break"/>
            </w:pPr>
            <w:r w:rsidRPr="005F70FB">
              <w:t>hit</w:t>
            </w:r>
          </w:p>
        </w:tc>
      </w:tr>
      <w:tr w:rsidR="00AC23C4" w:rsidRPr="005F70FB" w14:paraId="6F462AB5" w14:textId="77777777" w:rsidTr="00BC00CF">
        <w:tc>
          <w:tcPr>
            <w:tcW w:w="240" w:type="dxa"/>
            <w:shd w:val="clear" w:color="auto" w:fill="auto"/>
          </w:tcPr>
          <w:p w14:paraId="5709A895" w14:textId="77777777" w:rsidR="000F4F82" w:rsidRPr="005F70FB" w:rsidRDefault="000F4F82" w:rsidP="00A551BF">
            <w:pPr>
              <w:pStyle w:val="TableCell0-0115Break"/>
              <w:rPr>
                <w:rStyle w:val="ExampleSource"/>
              </w:rPr>
            </w:pPr>
          </w:p>
        </w:tc>
        <w:tc>
          <w:tcPr>
            <w:tcW w:w="1249" w:type="dxa"/>
            <w:shd w:val="clear" w:color="auto" w:fill="auto"/>
          </w:tcPr>
          <w:p w14:paraId="289530A6" w14:textId="77777777" w:rsidR="000F4F82" w:rsidRPr="005F70FB" w:rsidRDefault="000F4F82" w:rsidP="00A551BF">
            <w:pPr>
              <w:pStyle w:val="TableCell0-0115Break"/>
              <w:rPr>
                <w:rStyle w:val="ChItalBold"/>
              </w:rPr>
            </w:pPr>
            <w:r w:rsidRPr="005F70FB">
              <w:rPr>
                <w:rStyle w:val="ChItalBold"/>
              </w:rPr>
              <w:t>skripsi</w:t>
            </w:r>
          </w:p>
        </w:tc>
        <w:tc>
          <w:tcPr>
            <w:tcW w:w="1587" w:type="dxa"/>
            <w:shd w:val="clear" w:color="auto" w:fill="auto"/>
          </w:tcPr>
          <w:p w14:paraId="7E7825F2" w14:textId="77777777" w:rsidR="000F4F82" w:rsidRPr="005F70FB" w:rsidRDefault="000F4F82" w:rsidP="00A551BF">
            <w:pPr>
              <w:pStyle w:val="TableCell0-0115Break"/>
              <w:rPr>
                <w:rStyle w:val="ChCharisSIL"/>
              </w:rPr>
            </w:pPr>
            <w:r w:rsidRPr="005F70FB">
              <w:rPr>
                <w:rStyle w:val="ChCharisSIL"/>
              </w:rPr>
              <w:t>ˈskrɪp̚.sɪ</w:t>
            </w:r>
          </w:p>
        </w:tc>
        <w:tc>
          <w:tcPr>
            <w:tcW w:w="1275" w:type="dxa"/>
            <w:shd w:val="clear" w:color="auto" w:fill="auto"/>
          </w:tcPr>
          <w:p w14:paraId="6254A65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47ECB32" w14:textId="77777777" w:rsidR="000F4F82" w:rsidRPr="005F70FB" w:rsidRDefault="000F4F82" w:rsidP="00A551BF">
            <w:pPr>
              <w:pStyle w:val="TableCell0-0115Break"/>
            </w:pPr>
            <w:r w:rsidRPr="005F70FB">
              <w:t>minithesis</w:t>
            </w:r>
          </w:p>
        </w:tc>
      </w:tr>
      <w:tr w:rsidR="00AC23C4" w:rsidRPr="005F70FB" w14:paraId="2666116E" w14:textId="77777777" w:rsidTr="00BC00CF">
        <w:tc>
          <w:tcPr>
            <w:tcW w:w="240" w:type="dxa"/>
            <w:shd w:val="clear" w:color="auto" w:fill="auto"/>
          </w:tcPr>
          <w:p w14:paraId="71E15105" w14:textId="77777777" w:rsidR="000F4F82" w:rsidRPr="005F70FB" w:rsidRDefault="000F4F82" w:rsidP="00A551BF">
            <w:pPr>
              <w:pStyle w:val="TableCell0-0115Break"/>
              <w:rPr>
                <w:rStyle w:val="ExampleSource"/>
              </w:rPr>
            </w:pPr>
          </w:p>
        </w:tc>
        <w:tc>
          <w:tcPr>
            <w:tcW w:w="1249" w:type="dxa"/>
            <w:shd w:val="clear" w:color="auto" w:fill="auto"/>
          </w:tcPr>
          <w:p w14:paraId="6BEE22FA" w14:textId="77777777" w:rsidR="000F4F82" w:rsidRPr="005F70FB" w:rsidRDefault="000F4F82" w:rsidP="00A551BF">
            <w:pPr>
              <w:pStyle w:val="TableCell0-0115Break"/>
              <w:rPr>
                <w:rStyle w:val="ChItalBold"/>
              </w:rPr>
            </w:pPr>
            <w:r w:rsidRPr="005F70FB">
              <w:rPr>
                <w:rStyle w:val="ChItalBold"/>
              </w:rPr>
              <w:t>skutu</w:t>
            </w:r>
          </w:p>
        </w:tc>
        <w:tc>
          <w:tcPr>
            <w:tcW w:w="1587" w:type="dxa"/>
            <w:shd w:val="clear" w:color="auto" w:fill="auto"/>
          </w:tcPr>
          <w:p w14:paraId="29C0BBE5" w14:textId="77777777" w:rsidR="000F4F82" w:rsidRPr="005F70FB" w:rsidRDefault="000F4F82" w:rsidP="00A551BF">
            <w:pPr>
              <w:pStyle w:val="TableCell0-0115Break"/>
              <w:rPr>
                <w:rStyle w:val="ChCharisSIL"/>
              </w:rPr>
            </w:pPr>
            <w:r w:rsidRPr="005F70FB">
              <w:rPr>
                <w:rStyle w:val="ChCharisSIL"/>
              </w:rPr>
              <w:t>ˈsku.tu</w:t>
            </w:r>
          </w:p>
        </w:tc>
        <w:tc>
          <w:tcPr>
            <w:tcW w:w="1275" w:type="dxa"/>
            <w:shd w:val="clear" w:color="auto" w:fill="auto"/>
          </w:tcPr>
          <w:p w14:paraId="61F5096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076534B" w14:textId="77777777" w:rsidR="000F4F82" w:rsidRPr="005F70FB" w:rsidRDefault="000F4F82" w:rsidP="00A551BF">
            <w:pPr>
              <w:pStyle w:val="TableCell0-0115Break"/>
            </w:pPr>
            <w:r w:rsidRPr="005F70FB">
              <w:t>partner</w:t>
            </w:r>
          </w:p>
        </w:tc>
      </w:tr>
      <w:tr w:rsidR="00AC23C4" w:rsidRPr="005F70FB" w14:paraId="3B627C35" w14:textId="77777777" w:rsidTr="00BC00CF">
        <w:tc>
          <w:tcPr>
            <w:tcW w:w="240" w:type="dxa"/>
            <w:shd w:val="clear" w:color="auto" w:fill="auto"/>
          </w:tcPr>
          <w:p w14:paraId="34B770BE" w14:textId="77777777" w:rsidR="000F4F82" w:rsidRPr="005F70FB" w:rsidRDefault="000F4F82" w:rsidP="00A551BF">
            <w:pPr>
              <w:pStyle w:val="TableCell0-0115Break"/>
              <w:rPr>
                <w:rStyle w:val="ExampleSource"/>
              </w:rPr>
            </w:pPr>
          </w:p>
        </w:tc>
        <w:tc>
          <w:tcPr>
            <w:tcW w:w="1249" w:type="dxa"/>
            <w:shd w:val="clear" w:color="auto" w:fill="auto"/>
          </w:tcPr>
          <w:p w14:paraId="7C6D034F" w14:textId="77777777" w:rsidR="000F4F82" w:rsidRPr="005F70FB" w:rsidRDefault="000F4F82" w:rsidP="00A551BF">
            <w:pPr>
              <w:pStyle w:val="TableCell0-0115Break"/>
              <w:rPr>
                <w:rStyle w:val="ChItalBold"/>
              </w:rPr>
            </w:pPr>
            <w:r w:rsidRPr="005F70FB">
              <w:rPr>
                <w:rStyle w:val="ChItalBold"/>
              </w:rPr>
              <w:t>slamat</w:t>
            </w:r>
          </w:p>
        </w:tc>
        <w:tc>
          <w:tcPr>
            <w:tcW w:w="1587" w:type="dxa"/>
            <w:shd w:val="clear" w:color="auto" w:fill="auto"/>
          </w:tcPr>
          <w:p w14:paraId="7D24E92D" w14:textId="77777777" w:rsidR="000F4F82" w:rsidRPr="005F70FB" w:rsidRDefault="000F4F82" w:rsidP="00A551BF">
            <w:pPr>
              <w:pStyle w:val="TableCell0-0115Break"/>
              <w:rPr>
                <w:rStyle w:val="ChCharisSIL"/>
              </w:rPr>
            </w:pPr>
            <w:r w:rsidRPr="005F70FB">
              <w:rPr>
                <w:rStyle w:val="ChCharisSIL"/>
              </w:rPr>
              <w:t>ˈsla.mɐt̚</w:t>
            </w:r>
          </w:p>
        </w:tc>
        <w:tc>
          <w:tcPr>
            <w:tcW w:w="1275" w:type="dxa"/>
            <w:shd w:val="clear" w:color="auto" w:fill="auto"/>
          </w:tcPr>
          <w:p w14:paraId="0C1270BE"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3A7BD335" w14:textId="77777777" w:rsidR="000F4F82" w:rsidRPr="005F70FB" w:rsidRDefault="000F4F82" w:rsidP="00A551BF">
            <w:pPr>
              <w:pStyle w:val="TableCell0-0115Break"/>
            </w:pPr>
            <w:r w:rsidRPr="005F70FB">
              <w:t>be safe</w:t>
            </w:r>
          </w:p>
        </w:tc>
      </w:tr>
      <w:tr w:rsidR="00AC23C4" w:rsidRPr="005F70FB" w14:paraId="438D0171" w14:textId="77777777" w:rsidTr="00BC00CF">
        <w:tc>
          <w:tcPr>
            <w:tcW w:w="240" w:type="dxa"/>
            <w:shd w:val="clear" w:color="auto" w:fill="auto"/>
          </w:tcPr>
          <w:p w14:paraId="4C43E2EE" w14:textId="77777777" w:rsidR="000F4F82" w:rsidRPr="005F70FB" w:rsidRDefault="000F4F82" w:rsidP="00A551BF">
            <w:pPr>
              <w:pStyle w:val="TableCell0-0115Break"/>
              <w:rPr>
                <w:rStyle w:val="ExampleSource"/>
              </w:rPr>
            </w:pPr>
          </w:p>
        </w:tc>
        <w:tc>
          <w:tcPr>
            <w:tcW w:w="1249" w:type="dxa"/>
            <w:shd w:val="clear" w:color="auto" w:fill="auto"/>
          </w:tcPr>
          <w:p w14:paraId="6365B0F5" w14:textId="77777777" w:rsidR="000F4F82" w:rsidRPr="005F70FB" w:rsidRDefault="000F4F82" w:rsidP="00A551BF">
            <w:pPr>
              <w:pStyle w:val="TableCell0-0115Break"/>
              <w:rPr>
                <w:rStyle w:val="ChItalBold"/>
              </w:rPr>
            </w:pPr>
            <w:r w:rsidRPr="005F70FB">
              <w:rPr>
                <w:rStyle w:val="ChItalBold"/>
              </w:rPr>
              <w:t>slang</w:t>
            </w:r>
          </w:p>
        </w:tc>
        <w:tc>
          <w:tcPr>
            <w:tcW w:w="1587" w:type="dxa"/>
            <w:shd w:val="clear" w:color="auto" w:fill="auto"/>
          </w:tcPr>
          <w:p w14:paraId="4F428171" w14:textId="77777777" w:rsidR="000F4F82" w:rsidRPr="005F70FB" w:rsidRDefault="000F4F82" w:rsidP="00A551BF">
            <w:pPr>
              <w:pStyle w:val="TableCell0-0115Break"/>
              <w:rPr>
                <w:rStyle w:val="ChCharisSIL"/>
              </w:rPr>
            </w:pPr>
            <w:r w:rsidRPr="005F70FB">
              <w:rPr>
                <w:rStyle w:val="ChCharisSIL"/>
              </w:rPr>
              <w:t>ˈslɐŋ</w:t>
            </w:r>
          </w:p>
        </w:tc>
        <w:tc>
          <w:tcPr>
            <w:tcW w:w="1275" w:type="dxa"/>
            <w:shd w:val="clear" w:color="auto" w:fill="auto"/>
          </w:tcPr>
          <w:p w14:paraId="456CAF1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5867D97" w14:textId="77777777" w:rsidR="000F4F82" w:rsidRPr="005F70FB" w:rsidRDefault="000F4F82" w:rsidP="00A551BF">
            <w:pPr>
              <w:pStyle w:val="TableCell0-0115Break"/>
            </w:pPr>
            <w:r w:rsidRPr="005F70FB">
              <w:t>hose</w:t>
            </w:r>
          </w:p>
        </w:tc>
      </w:tr>
      <w:tr w:rsidR="00AC23C4" w:rsidRPr="005F70FB" w14:paraId="403DE1F3" w14:textId="77777777" w:rsidTr="00BC00CF">
        <w:tc>
          <w:tcPr>
            <w:tcW w:w="240" w:type="dxa"/>
            <w:shd w:val="clear" w:color="auto" w:fill="auto"/>
          </w:tcPr>
          <w:p w14:paraId="137D21FF" w14:textId="77777777" w:rsidR="000F4F82" w:rsidRPr="005F70FB" w:rsidRDefault="000F4F82" w:rsidP="00A551BF">
            <w:pPr>
              <w:pStyle w:val="TableCell0-0115Break"/>
              <w:rPr>
                <w:rStyle w:val="ExampleSource"/>
              </w:rPr>
            </w:pPr>
          </w:p>
        </w:tc>
        <w:tc>
          <w:tcPr>
            <w:tcW w:w="1249" w:type="dxa"/>
            <w:shd w:val="clear" w:color="auto" w:fill="auto"/>
          </w:tcPr>
          <w:p w14:paraId="428DF43A" w14:textId="77777777" w:rsidR="000F4F82" w:rsidRPr="005F70FB" w:rsidRDefault="000F4F82" w:rsidP="00A551BF">
            <w:pPr>
              <w:pStyle w:val="TableCell0-0115Break"/>
              <w:rPr>
                <w:rStyle w:val="ChItalBold"/>
              </w:rPr>
            </w:pPr>
            <w:r w:rsidRPr="005F70FB">
              <w:rPr>
                <w:rStyle w:val="ChItalBold"/>
              </w:rPr>
              <w:t>slasa</w:t>
            </w:r>
          </w:p>
        </w:tc>
        <w:tc>
          <w:tcPr>
            <w:tcW w:w="1587" w:type="dxa"/>
            <w:shd w:val="clear" w:color="auto" w:fill="auto"/>
          </w:tcPr>
          <w:p w14:paraId="5ADF1E93" w14:textId="77777777" w:rsidR="000F4F82" w:rsidRPr="005F70FB" w:rsidRDefault="000F4F82" w:rsidP="00A551BF">
            <w:pPr>
              <w:pStyle w:val="TableCell0-0115Break"/>
              <w:rPr>
                <w:rStyle w:val="ChCharisSIL"/>
              </w:rPr>
            </w:pPr>
            <w:r w:rsidRPr="005F70FB">
              <w:rPr>
                <w:rStyle w:val="ChCharisSIL"/>
              </w:rPr>
              <w:t>ˈsla.sa</w:t>
            </w:r>
          </w:p>
        </w:tc>
        <w:tc>
          <w:tcPr>
            <w:tcW w:w="1275" w:type="dxa"/>
            <w:shd w:val="clear" w:color="auto" w:fill="auto"/>
          </w:tcPr>
          <w:p w14:paraId="3CA4CE8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9933AA7" w14:textId="77777777" w:rsidR="000F4F82" w:rsidRPr="005F70FB" w:rsidRDefault="000F4F82" w:rsidP="00A551BF">
            <w:pPr>
              <w:pStyle w:val="TableCell0-0115Break"/>
            </w:pPr>
            <w:r w:rsidRPr="005F70FB">
              <w:t>Tuesday</w:t>
            </w:r>
          </w:p>
        </w:tc>
      </w:tr>
      <w:tr w:rsidR="00AC23C4" w:rsidRPr="005F70FB" w14:paraId="1B8974CF" w14:textId="77777777" w:rsidTr="00BC00CF">
        <w:tc>
          <w:tcPr>
            <w:tcW w:w="240" w:type="dxa"/>
            <w:shd w:val="clear" w:color="auto" w:fill="auto"/>
          </w:tcPr>
          <w:p w14:paraId="2111F37B" w14:textId="77777777" w:rsidR="000F4F82" w:rsidRPr="005F70FB" w:rsidRDefault="000F4F82" w:rsidP="00A551BF">
            <w:pPr>
              <w:pStyle w:val="TableCell0-0115Break"/>
              <w:rPr>
                <w:rStyle w:val="ExampleSource"/>
              </w:rPr>
            </w:pPr>
          </w:p>
        </w:tc>
        <w:tc>
          <w:tcPr>
            <w:tcW w:w="1249" w:type="dxa"/>
            <w:shd w:val="clear" w:color="auto" w:fill="auto"/>
          </w:tcPr>
          <w:p w14:paraId="48B6851B" w14:textId="77777777" w:rsidR="000F4F82" w:rsidRPr="005F70FB" w:rsidRDefault="000F4F82" w:rsidP="00A551BF">
            <w:pPr>
              <w:pStyle w:val="TableCell0-0115Break"/>
              <w:rPr>
                <w:rStyle w:val="ChItalBold"/>
              </w:rPr>
            </w:pPr>
            <w:r w:rsidRPr="005F70FB">
              <w:rPr>
                <w:rStyle w:val="ChItalBold"/>
              </w:rPr>
              <w:t>slenger</w:t>
            </w:r>
          </w:p>
        </w:tc>
        <w:tc>
          <w:tcPr>
            <w:tcW w:w="1587" w:type="dxa"/>
            <w:shd w:val="clear" w:color="auto" w:fill="auto"/>
          </w:tcPr>
          <w:p w14:paraId="1D1D4B55" w14:textId="77777777" w:rsidR="000F4F82" w:rsidRPr="005F70FB" w:rsidRDefault="000F4F82" w:rsidP="00A551BF">
            <w:pPr>
              <w:pStyle w:val="TableCell0-0115Break"/>
              <w:rPr>
                <w:rStyle w:val="ChCharisSIL"/>
              </w:rPr>
            </w:pPr>
            <w:r w:rsidRPr="005F70FB">
              <w:rPr>
                <w:rStyle w:val="ChCharisSIL"/>
              </w:rPr>
              <w:t>ˈslɛ.ŋɛ̞r̥</w:t>
            </w:r>
          </w:p>
        </w:tc>
        <w:tc>
          <w:tcPr>
            <w:tcW w:w="1275" w:type="dxa"/>
            <w:shd w:val="clear" w:color="auto" w:fill="auto"/>
          </w:tcPr>
          <w:p w14:paraId="07DFAC4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AE12D09" w14:textId="77777777" w:rsidR="000F4F82" w:rsidRPr="005F70FB" w:rsidRDefault="000F4F82" w:rsidP="00A551BF">
            <w:pPr>
              <w:pStyle w:val="TableCell0-0115Break"/>
            </w:pPr>
            <w:r w:rsidRPr="005F70FB">
              <w:t>sling</w:t>
            </w:r>
          </w:p>
        </w:tc>
      </w:tr>
      <w:tr w:rsidR="00AC23C4" w:rsidRPr="005F70FB" w14:paraId="70E00360" w14:textId="77777777" w:rsidTr="00BC00CF">
        <w:tc>
          <w:tcPr>
            <w:tcW w:w="240" w:type="dxa"/>
            <w:shd w:val="clear" w:color="auto" w:fill="auto"/>
          </w:tcPr>
          <w:p w14:paraId="0352E811" w14:textId="77777777" w:rsidR="000F4F82" w:rsidRPr="005F70FB" w:rsidRDefault="000F4F82" w:rsidP="00A551BF">
            <w:pPr>
              <w:pStyle w:val="TableCell0-0115Break"/>
              <w:rPr>
                <w:rStyle w:val="ExampleSource"/>
              </w:rPr>
            </w:pPr>
          </w:p>
        </w:tc>
        <w:tc>
          <w:tcPr>
            <w:tcW w:w="1249" w:type="dxa"/>
            <w:shd w:val="clear" w:color="auto" w:fill="auto"/>
          </w:tcPr>
          <w:p w14:paraId="1E9D96DD" w14:textId="12294E43" w:rsidR="000F4F82" w:rsidRPr="005F70FB" w:rsidRDefault="000F4F82" w:rsidP="00A551BF">
            <w:pPr>
              <w:pStyle w:val="TableCell0-0115Break"/>
              <w:rPr>
                <w:rStyle w:val="ChItalBold"/>
              </w:rPr>
            </w:pPr>
            <w:r w:rsidRPr="005F70FB">
              <w:rPr>
                <w:rStyle w:val="ChItalBold"/>
              </w:rPr>
              <w:t>smen</w:t>
            </w:r>
            <w:r w:rsidR="00C85221">
              <w:rPr>
                <w:rStyle w:val="ChItalBold"/>
              </w:rPr>
              <w:t>g</w:t>
            </w:r>
          </w:p>
        </w:tc>
        <w:tc>
          <w:tcPr>
            <w:tcW w:w="1587" w:type="dxa"/>
            <w:shd w:val="clear" w:color="auto" w:fill="auto"/>
          </w:tcPr>
          <w:p w14:paraId="1EB16917" w14:textId="77777777" w:rsidR="000F4F82" w:rsidRPr="005F70FB" w:rsidRDefault="000F4F82" w:rsidP="00A551BF">
            <w:pPr>
              <w:pStyle w:val="TableCell0-0115Break"/>
              <w:rPr>
                <w:rStyle w:val="ChCharisSIL"/>
              </w:rPr>
            </w:pPr>
            <w:r w:rsidRPr="005F70FB">
              <w:rPr>
                <w:rStyle w:val="ChCharisSIL"/>
              </w:rPr>
              <w:t>ˈsmɛ̞n</w:t>
            </w:r>
          </w:p>
        </w:tc>
        <w:tc>
          <w:tcPr>
            <w:tcW w:w="1275" w:type="dxa"/>
            <w:shd w:val="clear" w:color="auto" w:fill="auto"/>
          </w:tcPr>
          <w:p w14:paraId="171968CE"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44D66B52" w14:textId="77777777" w:rsidR="000F4F82" w:rsidRPr="005F70FB" w:rsidRDefault="000F4F82" w:rsidP="00A551BF">
            <w:pPr>
              <w:pStyle w:val="TableCell0-0115Break"/>
            </w:pPr>
            <w:r w:rsidRPr="005F70FB">
              <w:t>cement</w:t>
            </w:r>
          </w:p>
        </w:tc>
      </w:tr>
      <w:tr w:rsidR="00AC23C4" w:rsidRPr="005F70FB" w14:paraId="2C4A9B84" w14:textId="77777777" w:rsidTr="00BC00CF">
        <w:tc>
          <w:tcPr>
            <w:tcW w:w="240" w:type="dxa"/>
            <w:shd w:val="clear" w:color="auto" w:fill="auto"/>
          </w:tcPr>
          <w:p w14:paraId="5CEE6ADE" w14:textId="77777777" w:rsidR="000F4F82" w:rsidRPr="005F70FB" w:rsidRDefault="000F4F82" w:rsidP="00A551BF">
            <w:pPr>
              <w:pStyle w:val="TableCell0-0115Break"/>
              <w:rPr>
                <w:rStyle w:val="ExampleSource"/>
              </w:rPr>
            </w:pPr>
          </w:p>
        </w:tc>
        <w:tc>
          <w:tcPr>
            <w:tcW w:w="1249" w:type="dxa"/>
            <w:shd w:val="clear" w:color="auto" w:fill="auto"/>
          </w:tcPr>
          <w:p w14:paraId="41869D31" w14:textId="77777777" w:rsidR="000F4F82" w:rsidRPr="005F70FB" w:rsidRDefault="000F4F82" w:rsidP="00A551BF">
            <w:pPr>
              <w:pStyle w:val="TableCell0-0115Break"/>
              <w:rPr>
                <w:rStyle w:val="ChItalBold"/>
              </w:rPr>
            </w:pPr>
            <w:r w:rsidRPr="005F70FB">
              <w:rPr>
                <w:rStyle w:val="ChItalBold"/>
              </w:rPr>
              <w:t>smes</w:t>
            </w:r>
          </w:p>
        </w:tc>
        <w:tc>
          <w:tcPr>
            <w:tcW w:w="1587" w:type="dxa"/>
            <w:shd w:val="clear" w:color="auto" w:fill="auto"/>
          </w:tcPr>
          <w:p w14:paraId="644932C5" w14:textId="77777777" w:rsidR="000F4F82" w:rsidRPr="005F70FB" w:rsidRDefault="000F4F82" w:rsidP="00A551BF">
            <w:pPr>
              <w:pStyle w:val="TableCell0-0115Break"/>
              <w:rPr>
                <w:rStyle w:val="ChCharisSIL"/>
              </w:rPr>
            </w:pPr>
            <w:r w:rsidRPr="005F70FB">
              <w:rPr>
                <w:rStyle w:val="ChCharisSIL"/>
              </w:rPr>
              <w:t>ˈsmɛ̞s</w:t>
            </w:r>
          </w:p>
        </w:tc>
        <w:tc>
          <w:tcPr>
            <w:tcW w:w="1275" w:type="dxa"/>
            <w:shd w:val="clear" w:color="auto" w:fill="auto"/>
          </w:tcPr>
          <w:p w14:paraId="672DA4D4"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D193D1E" w14:textId="77777777" w:rsidR="000F4F82" w:rsidRPr="005F70FB" w:rsidRDefault="000F4F82" w:rsidP="00A551BF">
            <w:pPr>
              <w:pStyle w:val="TableCell0-0115Break"/>
            </w:pPr>
            <w:r w:rsidRPr="005F70FB">
              <w:t>smash</w:t>
            </w:r>
          </w:p>
        </w:tc>
      </w:tr>
      <w:tr w:rsidR="00AC23C4" w:rsidRPr="005F70FB" w14:paraId="6F9678FC" w14:textId="77777777" w:rsidTr="00BC00CF">
        <w:tc>
          <w:tcPr>
            <w:tcW w:w="240" w:type="dxa"/>
            <w:shd w:val="clear" w:color="auto" w:fill="auto"/>
          </w:tcPr>
          <w:p w14:paraId="453CD4D8" w14:textId="77777777" w:rsidR="000F4F82" w:rsidRPr="005F70FB" w:rsidRDefault="000F4F82" w:rsidP="00A551BF">
            <w:pPr>
              <w:pStyle w:val="TableCell0-0115Break"/>
              <w:rPr>
                <w:rStyle w:val="ExampleSource"/>
              </w:rPr>
            </w:pPr>
          </w:p>
        </w:tc>
        <w:tc>
          <w:tcPr>
            <w:tcW w:w="1249" w:type="dxa"/>
            <w:shd w:val="clear" w:color="auto" w:fill="auto"/>
          </w:tcPr>
          <w:p w14:paraId="49BE3DA8" w14:textId="77777777" w:rsidR="000F4F82" w:rsidRPr="005F70FB" w:rsidRDefault="000F4F82" w:rsidP="00A551BF">
            <w:pPr>
              <w:pStyle w:val="TableCell0-0115Break"/>
              <w:rPr>
                <w:rStyle w:val="ChItalBold"/>
              </w:rPr>
            </w:pPr>
            <w:r w:rsidRPr="005F70FB">
              <w:rPr>
                <w:rStyle w:val="ChItalBold"/>
              </w:rPr>
              <w:t>smua</w:t>
            </w:r>
          </w:p>
        </w:tc>
        <w:tc>
          <w:tcPr>
            <w:tcW w:w="1587" w:type="dxa"/>
            <w:shd w:val="clear" w:color="auto" w:fill="auto"/>
          </w:tcPr>
          <w:p w14:paraId="2250320C" w14:textId="77777777" w:rsidR="000F4F82" w:rsidRPr="005F70FB" w:rsidRDefault="000F4F82" w:rsidP="00A551BF">
            <w:pPr>
              <w:pStyle w:val="TableCell0-0115Break"/>
              <w:rPr>
                <w:rStyle w:val="ChCharisSIL"/>
              </w:rPr>
            </w:pPr>
            <w:r w:rsidRPr="005F70FB">
              <w:rPr>
                <w:rStyle w:val="ChCharisSIL"/>
              </w:rPr>
              <w:t>ˈsmʊ.a</w:t>
            </w:r>
          </w:p>
        </w:tc>
        <w:tc>
          <w:tcPr>
            <w:tcW w:w="1275" w:type="dxa"/>
            <w:shd w:val="clear" w:color="auto" w:fill="auto"/>
          </w:tcPr>
          <w:p w14:paraId="799CABEE" w14:textId="77777777" w:rsidR="000F4F82" w:rsidRPr="005F70FB" w:rsidRDefault="000F4F82" w:rsidP="00A551BF">
            <w:pPr>
              <w:pStyle w:val="TableCell0-0115Break"/>
              <w:rPr>
                <w:rStyle w:val="ChSmallCaps"/>
              </w:rPr>
            </w:pPr>
            <w:r w:rsidRPr="005F70FB">
              <w:rPr>
                <w:rStyle w:val="ChSmallCaps"/>
              </w:rPr>
              <w:t>qt</w:t>
            </w:r>
          </w:p>
        </w:tc>
        <w:tc>
          <w:tcPr>
            <w:tcW w:w="2379" w:type="dxa"/>
            <w:shd w:val="clear" w:color="auto" w:fill="auto"/>
          </w:tcPr>
          <w:p w14:paraId="0A7CC4CC" w14:textId="77777777" w:rsidR="000F4F82" w:rsidRPr="005F70FB" w:rsidRDefault="000F4F82" w:rsidP="00A551BF">
            <w:pPr>
              <w:pStyle w:val="TableCell0-0115Break"/>
            </w:pPr>
            <w:r w:rsidRPr="005F70FB">
              <w:t>all</w:t>
            </w:r>
          </w:p>
        </w:tc>
      </w:tr>
      <w:tr w:rsidR="00AC23C4" w:rsidRPr="005F70FB" w14:paraId="3F24C5AD" w14:textId="77777777" w:rsidTr="00BC00CF">
        <w:tc>
          <w:tcPr>
            <w:tcW w:w="240" w:type="dxa"/>
            <w:shd w:val="clear" w:color="auto" w:fill="auto"/>
          </w:tcPr>
          <w:p w14:paraId="7AAC4232" w14:textId="77777777" w:rsidR="000F4F82" w:rsidRPr="005F70FB" w:rsidRDefault="000F4F82" w:rsidP="00A551BF">
            <w:pPr>
              <w:pStyle w:val="TableCell0-0115Break"/>
              <w:rPr>
                <w:rStyle w:val="ExampleSource"/>
              </w:rPr>
            </w:pPr>
          </w:p>
        </w:tc>
        <w:tc>
          <w:tcPr>
            <w:tcW w:w="1249" w:type="dxa"/>
            <w:shd w:val="clear" w:color="auto" w:fill="auto"/>
          </w:tcPr>
          <w:p w14:paraId="3D7472AC" w14:textId="77777777" w:rsidR="000F4F82" w:rsidRPr="005F70FB" w:rsidRDefault="000F4F82" w:rsidP="00A551BF">
            <w:pPr>
              <w:pStyle w:val="TableCell0-0115Break"/>
              <w:rPr>
                <w:rStyle w:val="ChItalBold"/>
              </w:rPr>
            </w:pPr>
            <w:r w:rsidRPr="005F70FB">
              <w:rPr>
                <w:rStyle w:val="ChItalBold"/>
              </w:rPr>
              <w:t>snek</w:t>
            </w:r>
          </w:p>
        </w:tc>
        <w:tc>
          <w:tcPr>
            <w:tcW w:w="1587" w:type="dxa"/>
            <w:shd w:val="clear" w:color="auto" w:fill="auto"/>
          </w:tcPr>
          <w:p w14:paraId="376009BA" w14:textId="77777777" w:rsidR="000F4F82" w:rsidRPr="005F70FB" w:rsidRDefault="000F4F82" w:rsidP="00A551BF">
            <w:pPr>
              <w:pStyle w:val="TableCell0-0115Break"/>
              <w:rPr>
                <w:rStyle w:val="ChCharisSIL"/>
              </w:rPr>
            </w:pPr>
            <w:r w:rsidRPr="005F70FB">
              <w:rPr>
                <w:rStyle w:val="ChCharisSIL"/>
              </w:rPr>
              <w:t>ˈsnɛ̞k</w:t>
            </w:r>
          </w:p>
        </w:tc>
        <w:tc>
          <w:tcPr>
            <w:tcW w:w="1275" w:type="dxa"/>
            <w:shd w:val="clear" w:color="auto" w:fill="auto"/>
          </w:tcPr>
          <w:p w14:paraId="7A61E4D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8959FEB" w14:textId="77777777" w:rsidR="000F4F82" w:rsidRPr="005F70FB" w:rsidRDefault="000F4F82" w:rsidP="00A551BF">
            <w:pPr>
              <w:pStyle w:val="TableCell0-0115Break"/>
            </w:pPr>
            <w:r w:rsidRPr="005F70FB">
              <w:t>snack</w:t>
            </w:r>
          </w:p>
        </w:tc>
      </w:tr>
      <w:tr w:rsidR="00AC23C4" w:rsidRPr="005F70FB" w14:paraId="1B87B6B8" w14:textId="77777777" w:rsidTr="00BC00CF">
        <w:tc>
          <w:tcPr>
            <w:tcW w:w="240" w:type="dxa"/>
            <w:shd w:val="clear" w:color="auto" w:fill="auto"/>
          </w:tcPr>
          <w:p w14:paraId="00C04662" w14:textId="77777777" w:rsidR="000F4F82" w:rsidRPr="005F70FB" w:rsidRDefault="000F4F82" w:rsidP="00A551BF">
            <w:pPr>
              <w:pStyle w:val="TableCell0-0115Break"/>
              <w:rPr>
                <w:rStyle w:val="ExampleSource"/>
              </w:rPr>
            </w:pPr>
          </w:p>
        </w:tc>
        <w:tc>
          <w:tcPr>
            <w:tcW w:w="1249" w:type="dxa"/>
            <w:shd w:val="clear" w:color="auto" w:fill="auto"/>
          </w:tcPr>
          <w:p w14:paraId="6B58CA7B" w14:textId="77777777" w:rsidR="000F4F82" w:rsidRPr="005F70FB" w:rsidRDefault="000F4F82" w:rsidP="00A551BF">
            <w:pPr>
              <w:pStyle w:val="TableCell0-0115Break"/>
              <w:rPr>
                <w:rStyle w:val="ChItalBold"/>
              </w:rPr>
            </w:pPr>
            <w:r w:rsidRPr="005F70FB">
              <w:rPr>
                <w:rStyle w:val="ChItalBold"/>
              </w:rPr>
              <w:t>soak</w:t>
            </w:r>
          </w:p>
        </w:tc>
        <w:tc>
          <w:tcPr>
            <w:tcW w:w="1587" w:type="dxa"/>
            <w:shd w:val="clear" w:color="auto" w:fill="auto"/>
          </w:tcPr>
          <w:p w14:paraId="485CC952" w14:textId="77777777" w:rsidR="000F4F82" w:rsidRPr="005F70FB" w:rsidRDefault="000F4F82" w:rsidP="00A551BF">
            <w:pPr>
              <w:pStyle w:val="TableCell0-0115Break"/>
              <w:rPr>
                <w:rStyle w:val="ChCharisSIL"/>
              </w:rPr>
            </w:pPr>
            <w:r w:rsidRPr="005F70FB">
              <w:rPr>
                <w:rStyle w:val="ChCharisSIL"/>
              </w:rPr>
              <w:t>ˈsɔ.ɐk</w:t>
            </w:r>
          </w:p>
        </w:tc>
        <w:tc>
          <w:tcPr>
            <w:tcW w:w="1275" w:type="dxa"/>
            <w:shd w:val="clear" w:color="auto" w:fill="auto"/>
          </w:tcPr>
          <w:p w14:paraId="2AA41EBD"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753C0B3A" w14:textId="77777777" w:rsidR="000F4F82" w:rsidRPr="005F70FB" w:rsidRDefault="000F4F82" w:rsidP="00A551BF">
            <w:pPr>
              <w:pStyle w:val="TableCell0-0115Break"/>
            </w:pPr>
            <w:r w:rsidRPr="005F70FB">
              <w:t>be weak</w:t>
            </w:r>
          </w:p>
        </w:tc>
      </w:tr>
      <w:tr w:rsidR="00AC23C4" w:rsidRPr="005F70FB" w14:paraId="190EAF04" w14:textId="77777777" w:rsidTr="00BC00CF">
        <w:tc>
          <w:tcPr>
            <w:tcW w:w="240" w:type="dxa"/>
            <w:shd w:val="clear" w:color="auto" w:fill="auto"/>
          </w:tcPr>
          <w:p w14:paraId="4079740E" w14:textId="77777777" w:rsidR="000F4F82" w:rsidRPr="005F70FB" w:rsidRDefault="000F4F82" w:rsidP="00A551BF">
            <w:pPr>
              <w:pStyle w:val="TableCell0-0115Break"/>
              <w:rPr>
                <w:rStyle w:val="ExampleSource"/>
              </w:rPr>
            </w:pPr>
          </w:p>
        </w:tc>
        <w:tc>
          <w:tcPr>
            <w:tcW w:w="1249" w:type="dxa"/>
            <w:shd w:val="clear" w:color="auto" w:fill="auto"/>
          </w:tcPr>
          <w:p w14:paraId="0E66144E" w14:textId="77777777" w:rsidR="000F4F82" w:rsidRPr="005F70FB" w:rsidRDefault="000F4F82" w:rsidP="00A551BF">
            <w:pPr>
              <w:pStyle w:val="TableCell0-0115Break"/>
              <w:rPr>
                <w:rStyle w:val="ChItalBold"/>
              </w:rPr>
            </w:pPr>
            <w:r w:rsidRPr="005F70FB">
              <w:rPr>
                <w:rStyle w:val="ChItalBold"/>
              </w:rPr>
              <w:t>soal</w:t>
            </w:r>
          </w:p>
        </w:tc>
        <w:tc>
          <w:tcPr>
            <w:tcW w:w="1587" w:type="dxa"/>
            <w:shd w:val="clear" w:color="auto" w:fill="auto"/>
          </w:tcPr>
          <w:p w14:paraId="7D25B84B" w14:textId="77777777" w:rsidR="000F4F82" w:rsidRPr="005F70FB" w:rsidRDefault="000F4F82" w:rsidP="00A551BF">
            <w:pPr>
              <w:pStyle w:val="TableCell0-0115Break"/>
              <w:rPr>
                <w:rStyle w:val="ChCharisSIL"/>
              </w:rPr>
            </w:pPr>
            <w:r w:rsidRPr="005F70FB">
              <w:rPr>
                <w:rStyle w:val="ChCharisSIL"/>
              </w:rPr>
              <w:t>ˈsɔ̞.ɐl</w:t>
            </w:r>
          </w:p>
        </w:tc>
        <w:tc>
          <w:tcPr>
            <w:tcW w:w="1275" w:type="dxa"/>
            <w:shd w:val="clear" w:color="auto" w:fill="auto"/>
          </w:tcPr>
          <w:p w14:paraId="2B1C0BC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DFCDF48" w14:textId="77777777" w:rsidR="000F4F82" w:rsidRPr="005F70FB" w:rsidRDefault="000F4F82" w:rsidP="00A551BF">
            <w:pPr>
              <w:pStyle w:val="TableCell0-0115Break"/>
            </w:pPr>
            <w:r w:rsidRPr="005F70FB">
              <w:t>problem</w:t>
            </w:r>
          </w:p>
        </w:tc>
      </w:tr>
      <w:tr w:rsidR="00AC23C4" w:rsidRPr="005F70FB" w14:paraId="6D2AC760" w14:textId="77777777" w:rsidTr="00BC00CF">
        <w:tc>
          <w:tcPr>
            <w:tcW w:w="240" w:type="dxa"/>
            <w:shd w:val="clear" w:color="auto" w:fill="auto"/>
          </w:tcPr>
          <w:p w14:paraId="635CE89E" w14:textId="77777777" w:rsidR="000F4F82" w:rsidRPr="005F70FB" w:rsidRDefault="000F4F82" w:rsidP="00A551BF">
            <w:pPr>
              <w:pStyle w:val="TableCell0-0115Break"/>
              <w:rPr>
                <w:rStyle w:val="ExampleSource"/>
              </w:rPr>
            </w:pPr>
          </w:p>
        </w:tc>
        <w:tc>
          <w:tcPr>
            <w:tcW w:w="1249" w:type="dxa"/>
            <w:shd w:val="clear" w:color="auto" w:fill="auto"/>
          </w:tcPr>
          <w:p w14:paraId="7E54F021" w14:textId="77777777" w:rsidR="000F4F82" w:rsidRPr="005F70FB" w:rsidRDefault="000F4F82" w:rsidP="00A551BF">
            <w:pPr>
              <w:pStyle w:val="TableCell0-0115Break"/>
              <w:rPr>
                <w:rStyle w:val="ChItalBold"/>
              </w:rPr>
            </w:pPr>
            <w:r w:rsidRPr="005F70FB">
              <w:rPr>
                <w:rStyle w:val="ChItalBold"/>
              </w:rPr>
              <w:t>sodara</w:t>
            </w:r>
          </w:p>
        </w:tc>
        <w:tc>
          <w:tcPr>
            <w:tcW w:w="1587" w:type="dxa"/>
            <w:shd w:val="clear" w:color="auto" w:fill="auto"/>
          </w:tcPr>
          <w:p w14:paraId="1B8D100F" w14:textId="77777777" w:rsidR="000F4F82" w:rsidRPr="005F70FB" w:rsidRDefault="000F4F82" w:rsidP="00A551BF">
            <w:pPr>
              <w:pStyle w:val="TableCell0-0115Break"/>
              <w:rPr>
                <w:rStyle w:val="ChCharisSIL"/>
              </w:rPr>
            </w:pPr>
            <w:r w:rsidRPr="005F70FB">
              <w:rPr>
                <w:rStyle w:val="ChCharisSIL"/>
              </w:rPr>
              <w:t>sɔ.ˈda.ɾa</w:t>
            </w:r>
          </w:p>
        </w:tc>
        <w:tc>
          <w:tcPr>
            <w:tcW w:w="1275" w:type="dxa"/>
            <w:shd w:val="clear" w:color="auto" w:fill="auto"/>
          </w:tcPr>
          <w:p w14:paraId="0DADE2D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2E458AD" w14:textId="77777777" w:rsidR="000F4F82" w:rsidRPr="005F70FB" w:rsidRDefault="000F4F82" w:rsidP="00A551BF">
            <w:pPr>
              <w:pStyle w:val="TableCell0-0115Break"/>
            </w:pPr>
            <w:r w:rsidRPr="005F70FB">
              <w:t>sibling</w:t>
            </w:r>
          </w:p>
        </w:tc>
      </w:tr>
      <w:tr w:rsidR="00AC23C4" w:rsidRPr="005F70FB" w14:paraId="34076817" w14:textId="77777777" w:rsidTr="00BC00CF">
        <w:tc>
          <w:tcPr>
            <w:tcW w:w="240" w:type="dxa"/>
            <w:shd w:val="clear" w:color="auto" w:fill="auto"/>
          </w:tcPr>
          <w:p w14:paraId="1D2FA89C" w14:textId="77777777" w:rsidR="000F4F82" w:rsidRPr="005F70FB" w:rsidRDefault="000F4F82" w:rsidP="00A551BF">
            <w:pPr>
              <w:pStyle w:val="TableCell0-0115Break"/>
              <w:rPr>
                <w:rStyle w:val="ExampleSource"/>
              </w:rPr>
            </w:pPr>
          </w:p>
        </w:tc>
        <w:tc>
          <w:tcPr>
            <w:tcW w:w="1249" w:type="dxa"/>
            <w:shd w:val="clear" w:color="auto" w:fill="auto"/>
          </w:tcPr>
          <w:p w14:paraId="48643087" w14:textId="77777777" w:rsidR="000F4F82" w:rsidRPr="005F70FB" w:rsidRDefault="000F4F82" w:rsidP="00A551BF">
            <w:pPr>
              <w:pStyle w:val="TableCell0-0115Break"/>
              <w:rPr>
                <w:rStyle w:val="ChItalBold"/>
              </w:rPr>
            </w:pPr>
            <w:r w:rsidRPr="005F70FB">
              <w:rPr>
                <w:rStyle w:val="ChItalBold"/>
              </w:rPr>
              <w:t>solar</w:t>
            </w:r>
          </w:p>
        </w:tc>
        <w:tc>
          <w:tcPr>
            <w:tcW w:w="1587" w:type="dxa"/>
            <w:shd w:val="clear" w:color="auto" w:fill="auto"/>
          </w:tcPr>
          <w:p w14:paraId="46A68C4D" w14:textId="77777777" w:rsidR="000F4F82" w:rsidRPr="005F70FB" w:rsidRDefault="000F4F82" w:rsidP="00A551BF">
            <w:pPr>
              <w:pStyle w:val="TableCell0-0115Break"/>
              <w:rPr>
                <w:rStyle w:val="ChCharisSIL"/>
              </w:rPr>
            </w:pPr>
            <w:r w:rsidRPr="005F70FB">
              <w:rPr>
                <w:rStyle w:val="ChCharisSIL"/>
              </w:rPr>
              <w:t>ˈsɔ.lɐr̥</w:t>
            </w:r>
          </w:p>
        </w:tc>
        <w:tc>
          <w:tcPr>
            <w:tcW w:w="1275" w:type="dxa"/>
            <w:shd w:val="clear" w:color="auto" w:fill="auto"/>
          </w:tcPr>
          <w:p w14:paraId="7E6136F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286AF7E" w14:textId="77777777" w:rsidR="000F4F82" w:rsidRPr="005F70FB" w:rsidRDefault="000F4F82" w:rsidP="00A551BF">
            <w:pPr>
              <w:pStyle w:val="TableCell0-0115Break"/>
            </w:pPr>
            <w:r w:rsidRPr="005F70FB">
              <w:t>diesel fuel</w:t>
            </w:r>
          </w:p>
        </w:tc>
      </w:tr>
      <w:tr w:rsidR="00AC23C4" w:rsidRPr="005F70FB" w14:paraId="63EFBCFF" w14:textId="77777777" w:rsidTr="00BC00CF">
        <w:tc>
          <w:tcPr>
            <w:tcW w:w="240" w:type="dxa"/>
            <w:shd w:val="clear" w:color="auto" w:fill="auto"/>
          </w:tcPr>
          <w:p w14:paraId="1B3102D0" w14:textId="77777777" w:rsidR="000F4F82" w:rsidRPr="005F70FB" w:rsidRDefault="000F4F82" w:rsidP="00A551BF">
            <w:pPr>
              <w:pStyle w:val="TableCell0-0115Break"/>
              <w:rPr>
                <w:rStyle w:val="ExampleSource"/>
              </w:rPr>
            </w:pPr>
          </w:p>
        </w:tc>
        <w:tc>
          <w:tcPr>
            <w:tcW w:w="1249" w:type="dxa"/>
            <w:shd w:val="clear" w:color="auto" w:fill="auto"/>
          </w:tcPr>
          <w:p w14:paraId="4245B1D7" w14:textId="77777777" w:rsidR="000F4F82" w:rsidRPr="005F70FB" w:rsidRDefault="000F4F82" w:rsidP="00A551BF">
            <w:pPr>
              <w:pStyle w:val="TableCell0-0115Break"/>
              <w:rPr>
                <w:rStyle w:val="ChItalBold"/>
              </w:rPr>
            </w:pPr>
            <w:r w:rsidRPr="005F70FB">
              <w:rPr>
                <w:rStyle w:val="ChItalBold"/>
              </w:rPr>
              <w:t>sono</w:t>
            </w:r>
          </w:p>
        </w:tc>
        <w:tc>
          <w:tcPr>
            <w:tcW w:w="1587" w:type="dxa"/>
            <w:shd w:val="clear" w:color="auto" w:fill="auto"/>
          </w:tcPr>
          <w:p w14:paraId="06C45B80" w14:textId="77777777" w:rsidR="000F4F82" w:rsidRPr="005F70FB" w:rsidRDefault="000F4F82" w:rsidP="00A551BF">
            <w:pPr>
              <w:pStyle w:val="TableCell0-0115Break"/>
              <w:rPr>
                <w:rStyle w:val="ChCharisSIL"/>
              </w:rPr>
            </w:pPr>
            <w:r w:rsidRPr="005F70FB">
              <w:rPr>
                <w:rStyle w:val="ChCharisSIL"/>
              </w:rPr>
              <w:t>ˈsɔ.nɔ</w:t>
            </w:r>
          </w:p>
        </w:tc>
        <w:tc>
          <w:tcPr>
            <w:tcW w:w="1275" w:type="dxa"/>
            <w:shd w:val="clear" w:color="auto" w:fill="auto"/>
          </w:tcPr>
          <w:p w14:paraId="35F70189"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6002BBE9" w14:textId="77777777" w:rsidR="000F4F82" w:rsidRPr="005F70FB" w:rsidRDefault="000F4F82" w:rsidP="00A551BF">
            <w:pPr>
              <w:pStyle w:val="TableCell0-0115Break"/>
            </w:pPr>
            <w:r w:rsidRPr="005F70FB">
              <w:t>sleep soundly</w:t>
            </w:r>
          </w:p>
        </w:tc>
      </w:tr>
      <w:tr w:rsidR="00AC23C4" w:rsidRPr="005F70FB" w14:paraId="4ECD62B6" w14:textId="77777777" w:rsidTr="00BC00CF">
        <w:tc>
          <w:tcPr>
            <w:tcW w:w="240" w:type="dxa"/>
            <w:shd w:val="clear" w:color="auto" w:fill="auto"/>
          </w:tcPr>
          <w:p w14:paraId="7F327D4A"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4EFD8D59" w14:textId="77777777" w:rsidR="000F4F82" w:rsidRPr="005F70FB" w:rsidRDefault="000F4F82" w:rsidP="00A551BF">
            <w:pPr>
              <w:pStyle w:val="TableCell0-0115Break"/>
              <w:rPr>
                <w:rStyle w:val="ChItalBold"/>
              </w:rPr>
            </w:pPr>
            <w:r w:rsidRPr="005F70FB">
              <w:rPr>
                <w:rStyle w:val="ChItalBold"/>
              </w:rPr>
              <w:t>sopir</w:t>
            </w:r>
          </w:p>
        </w:tc>
        <w:tc>
          <w:tcPr>
            <w:tcW w:w="1587" w:type="dxa"/>
            <w:shd w:val="clear" w:color="auto" w:fill="auto"/>
          </w:tcPr>
          <w:p w14:paraId="702466C5" w14:textId="77777777" w:rsidR="000F4F82" w:rsidRPr="005F70FB" w:rsidRDefault="000F4F82" w:rsidP="00A551BF">
            <w:pPr>
              <w:pStyle w:val="TableCell0-0115Break"/>
              <w:rPr>
                <w:rStyle w:val="ChCharisSIL"/>
              </w:rPr>
            </w:pPr>
            <w:r w:rsidRPr="005F70FB">
              <w:rPr>
                <w:rStyle w:val="ChCharisSIL"/>
              </w:rPr>
              <w:t>sɔ.ˈpɪr̥</w:t>
            </w:r>
          </w:p>
        </w:tc>
        <w:tc>
          <w:tcPr>
            <w:tcW w:w="1275" w:type="dxa"/>
            <w:shd w:val="clear" w:color="auto" w:fill="auto"/>
          </w:tcPr>
          <w:p w14:paraId="3F8792C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F176012" w14:textId="77777777" w:rsidR="000F4F82" w:rsidRPr="005F70FB" w:rsidRDefault="000F4F82" w:rsidP="00A551BF">
            <w:pPr>
              <w:pStyle w:val="TableCell0-0115Break"/>
            </w:pPr>
            <w:r w:rsidRPr="005F70FB">
              <w:t>driver</w:t>
            </w:r>
          </w:p>
        </w:tc>
      </w:tr>
      <w:tr w:rsidR="00AC23C4" w:rsidRPr="005F70FB" w14:paraId="5AE199CB" w14:textId="77777777" w:rsidTr="00BC00CF">
        <w:tc>
          <w:tcPr>
            <w:tcW w:w="240" w:type="dxa"/>
            <w:shd w:val="clear" w:color="auto" w:fill="auto"/>
          </w:tcPr>
          <w:p w14:paraId="3850C798" w14:textId="77777777" w:rsidR="000F4F82" w:rsidRPr="005F70FB" w:rsidRDefault="000F4F82" w:rsidP="00A551BF">
            <w:pPr>
              <w:pStyle w:val="TableCell0-0115Break"/>
              <w:rPr>
                <w:rStyle w:val="ExampleSource"/>
              </w:rPr>
            </w:pPr>
          </w:p>
        </w:tc>
        <w:tc>
          <w:tcPr>
            <w:tcW w:w="1249" w:type="dxa"/>
            <w:shd w:val="clear" w:color="auto" w:fill="auto"/>
          </w:tcPr>
          <w:p w14:paraId="0E05E624" w14:textId="77777777" w:rsidR="000F4F82" w:rsidRPr="005F70FB" w:rsidRDefault="000F4F82" w:rsidP="00A551BF">
            <w:pPr>
              <w:pStyle w:val="TableCell0-0115Break"/>
              <w:rPr>
                <w:rStyle w:val="ChItalBold"/>
              </w:rPr>
            </w:pPr>
            <w:r w:rsidRPr="005F70FB">
              <w:rPr>
                <w:rStyle w:val="ChItalBold"/>
              </w:rPr>
              <w:t>sorga</w:t>
            </w:r>
          </w:p>
        </w:tc>
        <w:tc>
          <w:tcPr>
            <w:tcW w:w="1587" w:type="dxa"/>
            <w:shd w:val="clear" w:color="auto" w:fill="auto"/>
          </w:tcPr>
          <w:p w14:paraId="135AB757" w14:textId="77777777" w:rsidR="000F4F82" w:rsidRPr="005F70FB" w:rsidRDefault="000F4F82" w:rsidP="00A551BF">
            <w:pPr>
              <w:pStyle w:val="TableCell0-0115Break"/>
              <w:rPr>
                <w:rStyle w:val="ChCharisSIL"/>
              </w:rPr>
            </w:pPr>
            <w:r w:rsidRPr="005F70FB">
              <w:rPr>
                <w:rStyle w:val="ChCharisSIL"/>
              </w:rPr>
              <w:t>ˈsɔ̞r.ga</w:t>
            </w:r>
          </w:p>
        </w:tc>
        <w:tc>
          <w:tcPr>
            <w:tcW w:w="1275" w:type="dxa"/>
            <w:shd w:val="clear" w:color="auto" w:fill="auto"/>
          </w:tcPr>
          <w:p w14:paraId="1A384A4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C86CFDF" w14:textId="77777777" w:rsidR="000F4F82" w:rsidRPr="005F70FB" w:rsidRDefault="000F4F82" w:rsidP="00A551BF">
            <w:pPr>
              <w:pStyle w:val="TableCell0-0115Break"/>
            </w:pPr>
            <w:r w:rsidRPr="005F70FB">
              <w:t>heaven</w:t>
            </w:r>
          </w:p>
        </w:tc>
      </w:tr>
      <w:tr w:rsidR="00AC23C4" w:rsidRPr="005F70FB" w14:paraId="73794C64" w14:textId="77777777" w:rsidTr="00BC00CF">
        <w:tc>
          <w:tcPr>
            <w:tcW w:w="240" w:type="dxa"/>
            <w:shd w:val="clear" w:color="auto" w:fill="auto"/>
          </w:tcPr>
          <w:p w14:paraId="1BD5DD49" w14:textId="77777777" w:rsidR="000F4F82" w:rsidRPr="005F70FB" w:rsidRDefault="000F4F82" w:rsidP="00A551BF">
            <w:pPr>
              <w:pStyle w:val="TableCell0-0115Break"/>
              <w:rPr>
                <w:rStyle w:val="ExampleSource"/>
              </w:rPr>
            </w:pPr>
          </w:p>
        </w:tc>
        <w:tc>
          <w:tcPr>
            <w:tcW w:w="1249" w:type="dxa"/>
            <w:shd w:val="clear" w:color="auto" w:fill="auto"/>
          </w:tcPr>
          <w:p w14:paraId="7696F981" w14:textId="77777777" w:rsidR="000F4F82" w:rsidRPr="005F70FB" w:rsidRDefault="000F4F82" w:rsidP="00A551BF">
            <w:pPr>
              <w:pStyle w:val="TableCell0-0115Break"/>
              <w:rPr>
                <w:rStyle w:val="ChItalBold"/>
              </w:rPr>
            </w:pPr>
            <w:r w:rsidRPr="005F70FB">
              <w:rPr>
                <w:rStyle w:val="ChItalBold"/>
              </w:rPr>
              <w:t>sos</w:t>
            </w:r>
          </w:p>
        </w:tc>
        <w:tc>
          <w:tcPr>
            <w:tcW w:w="1587" w:type="dxa"/>
            <w:shd w:val="clear" w:color="auto" w:fill="auto"/>
          </w:tcPr>
          <w:p w14:paraId="18EECEB7" w14:textId="77777777" w:rsidR="000F4F82" w:rsidRPr="005F70FB" w:rsidRDefault="000F4F82" w:rsidP="00A551BF">
            <w:pPr>
              <w:pStyle w:val="TableCell0-0115Break"/>
              <w:rPr>
                <w:rStyle w:val="ChCharisSIL"/>
              </w:rPr>
            </w:pPr>
            <w:r w:rsidRPr="005F70FB">
              <w:rPr>
                <w:rStyle w:val="ChCharisSIL"/>
              </w:rPr>
              <w:t>ˈsɔ̞s</w:t>
            </w:r>
          </w:p>
        </w:tc>
        <w:tc>
          <w:tcPr>
            <w:tcW w:w="1275" w:type="dxa"/>
            <w:shd w:val="clear" w:color="auto" w:fill="auto"/>
          </w:tcPr>
          <w:p w14:paraId="1C7CF7E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13F4651" w14:textId="77777777" w:rsidR="000F4F82" w:rsidRPr="005F70FB" w:rsidRDefault="000F4F82" w:rsidP="00A551BF">
            <w:pPr>
              <w:pStyle w:val="TableCell0-0115Break"/>
            </w:pPr>
            <w:r w:rsidRPr="005F70FB">
              <w:t>sauce</w:t>
            </w:r>
          </w:p>
        </w:tc>
      </w:tr>
      <w:tr w:rsidR="00AC23C4" w:rsidRPr="005F70FB" w14:paraId="6B861113" w14:textId="77777777" w:rsidTr="00BC00CF">
        <w:tc>
          <w:tcPr>
            <w:tcW w:w="240" w:type="dxa"/>
            <w:shd w:val="clear" w:color="auto" w:fill="auto"/>
          </w:tcPr>
          <w:p w14:paraId="0F7496A9"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06C499DB" w14:textId="77777777" w:rsidR="000F4F82" w:rsidRPr="005F70FB" w:rsidRDefault="000F4F82" w:rsidP="00A551BF">
            <w:pPr>
              <w:pStyle w:val="TableCell0-0115Break"/>
              <w:rPr>
                <w:rStyle w:val="ChItalBold"/>
              </w:rPr>
            </w:pPr>
            <w:r w:rsidRPr="005F70FB">
              <w:rPr>
                <w:rStyle w:val="ChItalBold"/>
              </w:rPr>
              <w:t>sosial</w:t>
            </w:r>
          </w:p>
        </w:tc>
        <w:tc>
          <w:tcPr>
            <w:tcW w:w="1587" w:type="dxa"/>
            <w:shd w:val="clear" w:color="auto" w:fill="auto"/>
          </w:tcPr>
          <w:p w14:paraId="3F4F0C79" w14:textId="77777777" w:rsidR="000F4F82" w:rsidRPr="005F70FB" w:rsidRDefault="000F4F82" w:rsidP="00A551BF">
            <w:pPr>
              <w:pStyle w:val="TableCell0-0115Break"/>
              <w:rPr>
                <w:rStyle w:val="ChCharisSIL"/>
              </w:rPr>
            </w:pPr>
            <w:r w:rsidRPr="005F70FB">
              <w:rPr>
                <w:rStyle w:val="ChCharisSIL"/>
              </w:rPr>
              <w:t>ˌsɔ.si.ˈɐl</w:t>
            </w:r>
          </w:p>
        </w:tc>
        <w:tc>
          <w:tcPr>
            <w:tcW w:w="1275" w:type="dxa"/>
            <w:shd w:val="clear" w:color="auto" w:fill="auto"/>
          </w:tcPr>
          <w:p w14:paraId="569E5459"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1316C4BC" w14:textId="77777777" w:rsidR="000F4F82" w:rsidRPr="005F70FB" w:rsidRDefault="000F4F82" w:rsidP="00A551BF">
            <w:pPr>
              <w:pStyle w:val="TableCell0-0115Break"/>
            </w:pPr>
            <w:r w:rsidRPr="005F70FB">
              <w:t>be social</w:t>
            </w:r>
          </w:p>
        </w:tc>
      </w:tr>
      <w:tr w:rsidR="00AC23C4" w:rsidRPr="005F70FB" w14:paraId="68307FC2" w14:textId="77777777" w:rsidTr="00BC00CF">
        <w:tc>
          <w:tcPr>
            <w:tcW w:w="240" w:type="dxa"/>
            <w:shd w:val="clear" w:color="auto" w:fill="auto"/>
          </w:tcPr>
          <w:p w14:paraId="1149E943" w14:textId="77777777" w:rsidR="000F4F82" w:rsidRPr="005F70FB" w:rsidRDefault="000F4F82" w:rsidP="00A551BF">
            <w:pPr>
              <w:pStyle w:val="TableCell0-0115Break"/>
              <w:rPr>
                <w:rStyle w:val="ExampleSource"/>
              </w:rPr>
            </w:pPr>
          </w:p>
        </w:tc>
        <w:tc>
          <w:tcPr>
            <w:tcW w:w="1249" w:type="dxa"/>
            <w:shd w:val="clear" w:color="auto" w:fill="auto"/>
          </w:tcPr>
          <w:p w14:paraId="5B865D6B" w14:textId="77777777" w:rsidR="000F4F82" w:rsidRPr="005F70FB" w:rsidRDefault="000F4F82" w:rsidP="00A551BF">
            <w:pPr>
              <w:pStyle w:val="TableCell0-0115Break"/>
              <w:rPr>
                <w:rStyle w:val="ChItalBold"/>
              </w:rPr>
            </w:pPr>
            <w:r w:rsidRPr="005F70FB">
              <w:rPr>
                <w:rStyle w:val="ChItalBold"/>
              </w:rPr>
              <w:t>spak</w:t>
            </w:r>
          </w:p>
        </w:tc>
        <w:tc>
          <w:tcPr>
            <w:tcW w:w="1587" w:type="dxa"/>
            <w:shd w:val="clear" w:color="auto" w:fill="auto"/>
          </w:tcPr>
          <w:p w14:paraId="4CBAC6E9" w14:textId="77777777" w:rsidR="000F4F82" w:rsidRPr="005F70FB" w:rsidRDefault="000F4F82" w:rsidP="00A551BF">
            <w:pPr>
              <w:pStyle w:val="TableCell0-0115Break"/>
              <w:rPr>
                <w:rStyle w:val="ChCharisSIL"/>
              </w:rPr>
            </w:pPr>
            <w:r w:rsidRPr="005F70FB">
              <w:rPr>
                <w:rStyle w:val="ChCharisSIL"/>
              </w:rPr>
              <w:t>ˈspɐk̚</w:t>
            </w:r>
          </w:p>
        </w:tc>
        <w:tc>
          <w:tcPr>
            <w:tcW w:w="1275" w:type="dxa"/>
            <w:shd w:val="clear" w:color="auto" w:fill="auto"/>
          </w:tcPr>
          <w:p w14:paraId="346DA7D8"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6DCCE315" w14:textId="77777777" w:rsidR="000F4F82" w:rsidRPr="005F70FB" w:rsidRDefault="000F4F82" w:rsidP="00A551BF">
            <w:pPr>
              <w:pStyle w:val="TableCell0-0115Break"/>
            </w:pPr>
            <w:r w:rsidRPr="005F70FB">
              <w:t>kick</w:t>
            </w:r>
          </w:p>
        </w:tc>
      </w:tr>
      <w:tr w:rsidR="00AC23C4" w:rsidRPr="005F70FB" w14:paraId="4B9B7006" w14:textId="77777777" w:rsidTr="00BC00CF">
        <w:tc>
          <w:tcPr>
            <w:tcW w:w="240" w:type="dxa"/>
            <w:shd w:val="clear" w:color="auto" w:fill="auto"/>
          </w:tcPr>
          <w:p w14:paraId="27A21B4E" w14:textId="77777777" w:rsidR="000F4F82" w:rsidRPr="005F70FB" w:rsidRDefault="000F4F82" w:rsidP="00A551BF">
            <w:pPr>
              <w:pStyle w:val="TableCell0-0115Break"/>
              <w:rPr>
                <w:rStyle w:val="ExampleSource"/>
              </w:rPr>
            </w:pPr>
          </w:p>
        </w:tc>
        <w:tc>
          <w:tcPr>
            <w:tcW w:w="1249" w:type="dxa"/>
            <w:shd w:val="clear" w:color="auto" w:fill="auto"/>
          </w:tcPr>
          <w:p w14:paraId="10FE5369" w14:textId="77777777" w:rsidR="000F4F82" w:rsidRPr="005F70FB" w:rsidRDefault="000F4F82" w:rsidP="00A551BF">
            <w:pPr>
              <w:pStyle w:val="TableCell0-0115Break"/>
              <w:rPr>
                <w:rStyle w:val="ChItalBold"/>
              </w:rPr>
            </w:pPr>
            <w:r w:rsidRPr="005F70FB">
              <w:rPr>
                <w:rStyle w:val="ChItalBold"/>
              </w:rPr>
              <w:t>spang</w:t>
            </w:r>
          </w:p>
        </w:tc>
        <w:tc>
          <w:tcPr>
            <w:tcW w:w="1587" w:type="dxa"/>
            <w:shd w:val="clear" w:color="auto" w:fill="auto"/>
          </w:tcPr>
          <w:p w14:paraId="07D28EFB" w14:textId="77777777" w:rsidR="000F4F82" w:rsidRPr="005F70FB" w:rsidRDefault="000F4F82" w:rsidP="00A551BF">
            <w:pPr>
              <w:pStyle w:val="TableCell0-0115Break"/>
              <w:rPr>
                <w:rStyle w:val="ChCharisSIL"/>
              </w:rPr>
            </w:pPr>
            <w:r w:rsidRPr="005F70FB">
              <w:rPr>
                <w:rStyle w:val="ChCharisSIL"/>
              </w:rPr>
              <w:t>ˈspɐŋ</w:t>
            </w:r>
          </w:p>
        </w:tc>
        <w:tc>
          <w:tcPr>
            <w:tcW w:w="1275" w:type="dxa"/>
            <w:shd w:val="clear" w:color="auto" w:fill="auto"/>
          </w:tcPr>
          <w:p w14:paraId="33C3F0A0"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7EF301DD" w14:textId="77777777" w:rsidR="000F4F82" w:rsidRPr="005F70FB" w:rsidRDefault="000F4F82" w:rsidP="00A551BF">
            <w:pPr>
              <w:pStyle w:val="TableCell0-0115Break"/>
            </w:pPr>
            <w:r w:rsidRPr="005F70FB">
              <w:t>spank</w:t>
            </w:r>
          </w:p>
        </w:tc>
      </w:tr>
      <w:tr w:rsidR="00AC23C4" w:rsidRPr="005F70FB" w14:paraId="27AE55A3" w14:textId="77777777" w:rsidTr="00BC00CF">
        <w:tc>
          <w:tcPr>
            <w:tcW w:w="240" w:type="dxa"/>
            <w:shd w:val="clear" w:color="auto" w:fill="auto"/>
          </w:tcPr>
          <w:p w14:paraId="25257005" w14:textId="77777777" w:rsidR="000F4F82" w:rsidRPr="005F70FB" w:rsidRDefault="000F4F82" w:rsidP="00A551BF">
            <w:pPr>
              <w:pStyle w:val="TableCell0-0115Break"/>
              <w:rPr>
                <w:rStyle w:val="ExampleSource"/>
              </w:rPr>
            </w:pPr>
          </w:p>
        </w:tc>
        <w:tc>
          <w:tcPr>
            <w:tcW w:w="1249" w:type="dxa"/>
            <w:shd w:val="clear" w:color="auto" w:fill="auto"/>
          </w:tcPr>
          <w:p w14:paraId="2847417D" w14:textId="77777777" w:rsidR="000F4F82" w:rsidRPr="005F70FB" w:rsidRDefault="000F4F82" w:rsidP="00A551BF">
            <w:pPr>
              <w:pStyle w:val="TableCell0-0115Break"/>
              <w:rPr>
                <w:rStyle w:val="ChItalBold"/>
              </w:rPr>
            </w:pPr>
            <w:r w:rsidRPr="005F70FB">
              <w:rPr>
                <w:rStyle w:val="ChItalBold"/>
              </w:rPr>
              <w:t>spatu</w:t>
            </w:r>
          </w:p>
        </w:tc>
        <w:tc>
          <w:tcPr>
            <w:tcW w:w="1587" w:type="dxa"/>
            <w:shd w:val="clear" w:color="auto" w:fill="auto"/>
          </w:tcPr>
          <w:p w14:paraId="50A831CD" w14:textId="77777777" w:rsidR="000F4F82" w:rsidRPr="005F70FB" w:rsidRDefault="000F4F82" w:rsidP="00A551BF">
            <w:pPr>
              <w:pStyle w:val="TableCell0-0115Break"/>
              <w:rPr>
                <w:rStyle w:val="ChCharisSIL"/>
              </w:rPr>
            </w:pPr>
            <w:r w:rsidRPr="005F70FB">
              <w:rPr>
                <w:rStyle w:val="ChCharisSIL"/>
              </w:rPr>
              <w:t>ˈspa.tu</w:t>
            </w:r>
          </w:p>
        </w:tc>
        <w:tc>
          <w:tcPr>
            <w:tcW w:w="1275" w:type="dxa"/>
            <w:shd w:val="clear" w:color="auto" w:fill="auto"/>
          </w:tcPr>
          <w:p w14:paraId="5F8B53B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F16C5C7" w14:textId="77777777" w:rsidR="000F4F82" w:rsidRPr="005F70FB" w:rsidRDefault="000F4F82" w:rsidP="00A551BF">
            <w:pPr>
              <w:pStyle w:val="TableCell0-0115Break"/>
            </w:pPr>
            <w:r w:rsidRPr="005F70FB">
              <w:t>shoe</w:t>
            </w:r>
          </w:p>
        </w:tc>
      </w:tr>
      <w:tr w:rsidR="00AC23C4" w:rsidRPr="005F70FB" w14:paraId="407A98E3" w14:textId="77777777" w:rsidTr="00BC00CF">
        <w:tc>
          <w:tcPr>
            <w:tcW w:w="240" w:type="dxa"/>
            <w:shd w:val="clear" w:color="auto" w:fill="auto"/>
          </w:tcPr>
          <w:p w14:paraId="661808E2" w14:textId="77777777" w:rsidR="000F4F82" w:rsidRPr="005F70FB" w:rsidRDefault="000F4F82" w:rsidP="00A551BF">
            <w:pPr>
              <w:pStyle w:val="TableCell0-0115Break"/>
              <w:rPr>
                <w:rStyle w:val="ExampleSource"/>
              </w:rPr>
            </w:pPr>
          </w:p>
        </w:tc>
        <w:tc>
          <w:tcPr>
            <w:tcW w:w="1249" w:type="dxa"/>
            <w:shd w:val="clear" w:color="auto" w:fill="auto"/>
          </w:tcPr>
          <w:p w14:paraId="4319A88F" w14:textId="77777777" w:rsidR="000F4F82" w:rsidRPr="005F70FB" w:rsidRDefault="000F4F82" w:rsidP="00A551BF">
            <w:pPr>
              <w:pStyle w:val="TableCell0-0115Break"/>
              <w:rPr>
                <w:rStyle w:val="ChItalBold"/>
              </w:rPr>
            </w:pPr>
            <w:r w:rsidRPr="005F70FB">
              <w:rPr>
                <w:rStyle w:val="ChItalBold"/>
              </w:rPr>
              <w:t>speda</w:t>
            </w:r>
          </w:p>
        </w:tc>
        <w:tc>
          <w:tcPr>
            <w:tcW w:w="1587" w:type="dxa"/>
            <w:shd w:val="clear" w:color="auto" w:fill="auto"/>
          </w:tcPr>
          <w:p w14:paraId="4A64435A" w14:textId="77777777" w:rsidR="000F4F82" w:rsidRPr="005F70FB" w:rsidRDefault="000F4F82" w:rsidP="00A551BF">
            <w:pPr>
              <w:pStyle w:val="TableCell0-0115Break"/>
              <w:rPr>
                <w:rStyle w:val="ChCharisSIL"/>
              </w:rPr>
            </w:pPr>
            <w:r w:rsidRPr="005F70FB">
              <w:rPr>
                <w:rStyle w:val="ChCharisSIL"/>
              </w:rPr>
              <w:t>ˈspɛ.da</w:t>
            </w:r>
          </w:p>
        </w:tc>
        <w:tc>
          <w:tcPr>
            <w:tcW w:w="1275" w:type="dxa"/>
            <w:shd w:val="clear" w:color="auto" w:fill="auto"/>
          </w:tcPr>
          <w:p w14:paraId="03789F8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58CAAA0" w14:textId="77777777" w:rsidR="000F4F82" w:rsidRPr="005F70FB" w:rsidRDefault="000F4F82" w:rsidP="00A551BF">
            <w:pPr>
              <w:pStyle w:val="TableCell0-0115Break"/>
            </w:pPr>
            <w:r w:rsidRPr="005F70FB">
              <w:t>bicycle</w:t>
            </w:r>
          </w:p>
        </w:tc>
      </w:tr>
      <w:tr w:rsidR="00AC23C4" w:rsidRPr="005F70FB" w14:paraId="7D670D6D" w14:textId="77777777" w:rsidTr="00BC00CF">
        <w:tc>
          <w:tcPr>
            <w:tcW w:w="240" w:type="dxa"/>
            <w:shd w:val="clear" w:color="auto" w:fill="auto"/>
          </w:tcPr>
          <w:p w14:paraId="3A48115C" w14:textId="77777777" w:rsidR="000F4F82" w:rsidRPr="005F70FB" w:rsidRDefault="000F4F82" w:rsidP="00A551BF">
            <w:pPr>
              <w:pStyle w:val="TableCell0-0115Break"/>
              <w:rPr>
                <w:rStyle w:val="ExampleSource"/>
              </w:rPr>
            </w:pPr>
          </w:p>
        </w:tc>
        <w:tc>
          <w:tcPr>
            <w:tcW w:w="1249" w:type="dxa"/>
            <w:shd w:val="clear" w:color="auto" w:fill="auto"/>
          </w:tcPr>
          <w:p w14:paraId="79CEC88A" w14:textId="77777777" w:rsidR="000F4F82" w:rsidRPr="005F70FB" w:rsidRDefault="000F4F82" w:rsidP="00A551BF">
            <w:pPr>
              <w:pStyle w:val="TableCell0-0115Break"/>
              <w:rPr>
                <w:rStyle w:val="ChItalBold"/>
              </w:rPr>
            </w:pPr>
            <w:r w:rsidRPr="005F70FB">
              <w:rPr>
                <w:rStyle w:val="ChItalBold"/>
              </w:rPr>
              <w:t>spit</w:t>
            </w:r>
          </w:p>
        </w:tc>
        <w:tc>
          <w:tcPr>
            <w:tcW w:w="1587" w:type="dxa"/>
            <w:shd w:val="clear" w:color="auto" w:fill="auto"/>
          </w:tcPr>
          <w:p w14:paraId="0CF05956" w14:textId="77777777" w:rsidR="000F4F82" w:rsidRPr="005F70FB" w:rsidRDefault="000F4F82" w:rsidP="00A551BF">
            <w:pPr>
              <w:pStyle w:val="TableCell0-0115Break"/>
              <w:rPr>
                <w:rStyle w:val="ChCharisSIL"/>
              </w:rPr>
            </w:pPr>
            <w:r w:rsidRPr="005F70FB">
              <w:rPr>
                <w:rStyle w:val="ChCharisSIL"/>
              </w:rPr>
              <w:t>ˈspɪt</w:t>
            </w:r>
          </w:p>
        </w:tc>
        <w:tc>
          <w:tcPr>
            <w:tcW w:w="1275" w:type="dxa"/>
            <w:shd w:val="clear" w:color="auto" w:fill="auto"/>
          </w:tcPr>
          <w:p w14:paraId="7B9FEDD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1733FE5" w14:textId="77777777" w:rsidR="000F4F82" w:rsidRPr="005F70FB" w:rsidRDefault="000F4F82" w:rsidP="00A551BF">
            <w:pPr>
              <w:pStyle w:val="TableCell0-0115Break"/>
            </w:pPr>
            <w:r w:rsidRPr="005F70FB">
              <w:t>speedboat</w:t>
            </w:r>
          </w:p>
        </w:tc>
      </w:tr>
      <w:tr w:rsidR="00AC23C4" w:rsidRPr="005F70FB" w14:paraId="0859E4BC" w14:textId="77777777" w:rsidTr="00BC00CF">
        <w:tc>
          <w:tcPr>
            <w:tcW w:w="240" w:type="dxa"/>
            <w:shd w:val="clear" w:color="auto" w:fill="auto"/>
          </w:tcPr>
          <w:p w14:paraId="757B1B9C" w14:textId="77777777" w:rsidR="000F4F82" w:rsidRPr="005F70FB" w:rsidRDefault="000F4F82" w:rsidP="00A551BF">
            <w:pPr>
              <w:pStyle w:val="TableCell0-0115Break"/>
              <w:rPr>
                <w:rStyle w:val="ExampleSource"/>
              </w:rPr>
            </w:pPr>
          </w:p>
        </w:tc>
        <w:tc>
          <w:tcPr>
            <w:tcW w:w="1249" w:type="dxa"/>
            <w:shd w:val="clear" w:color="auto" w:fill="auto"/>
          </w:tcPr>
          <w:p w14:paraId="0EDF2A2F" w14:textId="77777777" w:rsidR="000F4F82" w:rsidRPr="005F70FB" w:rsidRDefault="000F4F82" w:rsidP="00A551BF">
            <w:pPr>
              <w:pStyle w:val="TableCell0-0115Break"/>
              <w:rPr>
                <w:rStyle w:val="ChItalBold"/>
              </w:rPr>
            </w:pPr>
            <w:r w:rsidRPr="005F70FB">
              <w:rPr>
                <w:rStyle w:val="ChItalBold"/>
              </w:rPr>
              <w:t>sprey</w:t>
            </w:r>
          </w:p>
        </w:tc>
        <w:tc>
          <w:tcPr>
            <w:tcW w:w="1587" w:type="dxa"/>
            <w:shd w:val="clear" w:color="auto" w:fill="auto"/>
          </w:tcPr>
          <w:p w14:paraId="2261FFF4" w14:textId="77777777" w:rsidR="000F4F82" w:rsidRPr="005F70FB" w:rsidRDefault="000F4F82" w:rsidP="00A551BF">
            <w:pPr>
              <w:pStyle w:val="TableCell0-0115Break"/>
              <w:rPr>
                <w:rStyle w:val="ChCharisSIL"/>
              </w:rPr>
            </w:pPr>
            <w:r w:rsidRPr="005F70FB">
              <w:rPr>
                <w:rStyle w:val="ChCharisSIL"/>
              </w:rPr>
              <w:t>ˈsprɛ̞j</w:t>
            </w:r>
          </w:p>
        </w:tc>
        <w:tc>
          <w:tcPr>
            <w:tcW w:w="1275" w:type="dxa"/>
            <w:shd w:val="clear" w:color="auto" w:fill="auto"/>
          </w:tcPr>
          <w:p w14:paraId="24A4F3E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72EC574" w14:textId="77777777" w:rsidR="000F4F82" w:rsidRPr="005F70FB" w:rsidRDefault="000F4F82" w:rsidP="00A551BF">
            <w:pPr>
              <w:pStyle w:val="TableCell0-0115Break"/>
            </w:pPr>
            <w:r w:rsidRPr="005F70FB">
              <w:t>bedsheet</w:t>
            </w:r>
          </w:p>
        </w:tc>
      </w:tr>
      <w:tr w:rsidR="00AC23C4" w:rsidRPr="005F70FB" w14:paraId="64DB4DF1" w14:textId="77777777" w:rsidTr="00BC00CF">
        <w:tc>
          <w:tcPr>
            <w:tcW w:w="240" w:type="dxa"/>
            <w:shd w:val="clear" w:color="auto" w:fill="auto"/>
          </w:tcPr>
          <w:p w14:paraId="7BA8C1DB" w14:textId="77777777" w:rsidR="000F4F82" w:rsidRPr="005F70FB" w:rsidRDefault="000F4F82" w:rsidP="00A551BF">
            <w:pPr>
              <w:pStyle w:val="TableCell0-0115Break"/>
              <w:rPr>
                <w:rStyle w:val="ExampleSource"/>
              </w:rPr>
            </w:pPr>
          </w:p>
        </w:tc>
        <w:tc>
          <w:tcPr>
            <w:tcW w:w="1249" w:type="dxa"/>
            <w:shd w:val="clear" w:color="auto" w:fill="auto"/>
          </w:tcPr>
          <w:p w14:paraId="1421EC4B" w14:textId="77777777" w:rsidR="000F4F82" w:rsidRPr="005F70FB" w:rsidRDefault="000F4F82" w:rsidP="00A551BF">
            <w:pPr>
              <w:pStyle w:val="TableCell0-0115Break"/>
              <w:rPr>
                <w:rStyle w:val="ChItalBold"/>
              </w:rPr>
            </w:pPr>
            <w:r w:rsidRPr="005F70FB">
              <w:rPr>
                <w:rStyle w:val="ChItalBold"/>
              </w:rPr>
              <w:t>spul</w:t>
            </w:r>
          </w:p>
        </w:tc>
        <w:tc>
          <w:tcPr>
            <w:tcW w:w="1587" w:type="dxa"/>
            <w:shd w:val="clear" w:color="auto" w:fill="auto"/>
          </w:tcPr>
          <w:p w14:paraId="7472A4ED" w14:textId="77777777" w:rsidR="000F4F82" w:rsidRPr="005F70FB" w:rsidRDefault="000F4F82" w:rsidP="00A551BF">
            <w:pPr>
              <w:pStyle w:val="TableCell0-0115Break"/>
              <w:rPr>
                <w:rStyle w:val="ChCharisSIL"/>
              </w:rPr>
            </w:pPr>
            <w:r w:rsidRPr="005F70FB">
              <w:rPr>
                <w:rStyle w:val="ChCharisSIL"/>
              </w:rPr>
              <w:t>ˈspʊl</w:t>
            </w:r>
          </w:p>
        </w:tc>
        <w:tc>
          <w:tcPr>
            <w:tcW w:w="1275" w:type="dxa"/>
            <w:shd w:val="clear" w:color="auto" w:fill="auto"/>
          </w:tcPr>
          <w:p w14:paraId="6D2E1454"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BCEBAA7" w14:textId="77777777" w:rsidR="000F4F82" w:rsidRPr="005F70FB" w:rsidRDefault="000F4F82" w:rsidP="00A551BF">
            <w:pPr>
              <w:pStyle w:val="TableCell0-0115Break"/>
            </w:pPr>
            <w:r w:rsidRPr="005F70FB">
              <w:t>rinse</w:t>
            </w:r>
          </w:p>
        </w:tc>
      </w:tr>
      <w:tr w:rsidR="00AC23C4" w:rsidRPr="005F70FB" w14:paraId="48496B70" w14:textId="77777777" w:rsidTr="00BC00CF">
        <w:tc>
          <w:tcPr>
            <w:tcW w:w="240" w:type="dxa"/>
            <w:shd w:val="clear" w:color="auto" w:fill="auto"/>
          </w:tcPr>
          <w:p w14:paraId="4C49F602" w14:textId="77777777" w:rsidR="000F4F82" w:rsidRPr="005F70FB" w:rsidRDefault="000F4F82" w:rsidP="00A551BF">
            <w:pPr>
              <w:pStyle w:val="TableCell0-0115Break"/>
              <w:rPr>
                <w:rStyle w:val="ExampleSource"/>
              </w:rPr>
            </w:pPr>
          </w:p>
        </w:tc>
        <w:tc>
          <w:tcPr>
            <w:tcW w:w="1249" w:type="dxa"/>
            <w:shd w:val="clear" w:color="auto" w:fill="auto"/>
          </w:tcPr>
          <w:p w14:paraId="4C6F944D" w14:textId="77777777" w:rsidR="000F4F82" w:rsidRPr="005F70FB" w:rsidRDefault="000F4F82" w:rsidP="00A551BF">
            <w:pPr>
              <w:pStyle w:val="TableCell0-0115Break"/>
              <w:rPr>
                <w:rStyle w:val="ChItalBold"/>
              </w:rPr>
            </w:pPr>
            <w:r w:rsidRPr="005F70FB">
              <w:rPr>
                <w:rStyle w:val="ChItalBold"/>
              </w:rPr>
              <w:t>staf</w:t>
            </w:r>
          </w:p>
        </w:tc>
        <w:tc>
          <w:tcPr>
            <w:tcW w:w="1587" w:type="dxa"/>
            <w:shd w:val="clear" w:color="auto" w:fill="auto"/>
          </w:tcPr>
          <w:p w14:paraId="6F992530" w14:textId="77777777" w:rsidR="000F4F82" w:rsidRPr="005F70FB" w:rsidRDefault="000F4F82" w:rsidP="00A551BF">
            <w:pPr>
              <w:pStyle w:val="TableCell0-0115Break"/>
              <w:rPr>
                <w:rStyle w:val="ChCharisSIL"/>
              </w:rPr>
            </w:pPr>
            <w:r w:rsidRPr="005F70FB">
              <w:rPr>
                <w:rStyle w:val="ChCharisSIL"/>
              </w:rPr>
              <w:t>ˈstɐf</w:t>
            </w:r>
          </w:p>
        </w:tc>
        <w:tc>
          <w:tcPr>
            <w:tcW w:w="1275" w:type="dxa"/>
            <w:shd w:val="clear" w:color="auto" w:fill="auto"/>
          </w:tcPr>
          <w:p w14:paraId="61348CC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808E517" w14:textId="77777777" w:rsidR="000F4F82" w:rsidRPr="005F70FB" w:rsidRDefault="000F4F82" w:rsidP="00A551BF">
            <w:pPr>
              <w:pStyle w:val="TableCell0-0115Break"/>
            </w:pPr>
            <w:r w:rsidRPr="005F70FB">
              <w:t>staff</w:t>
            </w:r>
          </w:p>
        </w:tc>
      </w:tr>
      <w:tr w:rsidR="00AC23C4" w:rsidRPr="005F70FB" w14:paraId="617CFD86" w14:textId="77777777" w:rsidTr="00BC00CF">
        <w:tc>
          <w:tcPr>
            <w:tcW w:w="240" w:type="dxa"/>
            <w:shd w:val="clear" w:color="auto" w:fill="auto"/>
          </w:tcPr>
          <w:p w14:paraId="43AB777C" w14:textId="77777777" w:rsidR="000F4F82" w:rsidRPr="005F70FB" w:rsidRDefault="000F4F82" w:rsidP="00A551BF">
            <w:pPr>
              <w:pStyle w:val="TableCell0-0115Break"/>
              <w:rPr>
                <w:rStyle w:val="ExampleSource"/>
              </w:rPr>
            </w:pPr>
          </w:p>
        </w:tc>
        <w:tc>
          <w:tcPr>
            <w:tcW w:w="1249" w:type="dxa"/>
            <w:shd w:val="clear" w:color="auto" w:fill="auto"/>
          </w:tcPr>
          <w:p w14:paraId="2413BB0C" w14:textId="77777777" w:rsidR="000F4F82" w:rsidRPr="005F70FB" w:rsidRDefault="000F4F82" w:rsidP="00A551BF">
            <w:pPr>
              <w:pStyle w:val="TableCell0-0115Break"/>
              <w:rPr>
                <w:rStyle w:val="ChItalBold"/>
              </w:rPr>
            </w:pPr>
            <w:r w:rsidRPr="005F70FB">
              <w:rPr>
                <w:rStyle w:val="ChItalBold"/>
              </w:rPr>
              <w:t>standar</w:t>
            </w:r>
          </w:p>
        </w:tc>
        <w:tc>
          <w:tcPr>
            <w:tcW w:w="1587" w:type="dxa"/>
            <w:shd w:val="clear" w:color="auto" w:fill="auto"/>
          </w:tcPr>
          <w:p w14:paraId="23FB7D86" w14:textId="77777777" w:rsidR="000F4F82" w:rsidRPr="005F70FB" w:rsidRDefault="000F4F82" w:rsidP="00A551BF">
            <w:pPr>
              <w:pStyle w:val="TableCell0-0115Break"/>
              <w:rPr>
                <w:rStyle w:val="ChCharisSIL"/>
              </w:rPr>
            </w:pPr>
            <w:r w:rsidRPr="005F70FB">
              <w:rPr>
                <w:rStyle w:val="ChCharisSIL"/>
              </w:rPr>
              <w:t>ˈstɐn.dɐr̥</w:t>
            </w:r>
          </w:p>
        </w:tc>
        <w:tc>
          <w:tcPr>
            <w:tcW w:w="1275" w:type="dxa"/>
            <w:shd w:val="clear" w:color="auto" w:fill="auto"/>
          </w:tcPr>
          <w:p w14:paraId="020B401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4A5A379" w14:textId="77777777" w:rsidR="000F4F82" w:rsidRPr="005F70FB" w:rsidRDefault="000F4F82" w:rsidP="00A551BF">
            <w:pPr>
              <w:pStyle w:val="TableCell0-0115Break"/>
            </w:pPr>
            <w:r w:rsidRPr="005F70FB">
              <w:t>motorbike kickstand</w:t>
            </w:r>
          </w:p>
        </w:tc>
      </w:tr>
      <w:tr w:rsidR="00AC23C4" w:rsidRPr="005F70FB" w14:paraId="0EC64A7F" w14:textId="77777777" w:rsidTr="00BC00CF">
        <w:tc>
          <w:tcPr>
            <w:tcW w:w="240" w:type="dxa"/>
            <w:shd w:val="clear" w:color="auto" w:fill="auto"/>
          </w:tcPr>
          <w:p w14:paraId="1316E0BB" w14:textId="77777777" w:rsidR="000F4F82" w:rsidRPr="005F70FB" w:rsidRDefault="000F4F82" w:rsidP="00A551BF">
            <w:pPr>
              <w:pStyle w:val="TableCell0-0115Break"/>
              <w:rPr>
                <w:rStyle w:val="ExampleSource"/>
              </w:rPr>
            </w:pPr>
          </w:p>
        </w:tc>
        <w:tc>
          <w:tcPr>
            <w:tcW w:w="1249" w:type="dxa"/>
            <w:shd w:val="clear" w:color="auto" w:fill="auto"/>
          </w:tcPr>
          <w:p w14:paraId="6FB80F11" w14:textId="77777777" w:rsidR="000F4F82" w:rsidRPr="005F70FB" w:rsidRDefault="000F4F82" w:rsidP="00A551BF">
            <w:pPr>
              <w:pStyle w:val="TableCell0-0115Break"/>
              <w:rPr>
                <w:rStyle w:val="ChItalBold"/>
              </w:rPr>
            </w:pPr>
            <w:r w:rsidRPr="005F70FB">
              <w:rPr>
                <w:rStyle w:val="ChItalBold"/>
              </w:rPr>
              <w:t>stang</w:t>
            </w:r>
          </w:p>
        </w:tc>
        <w:tc>
          <w:tcPr>
            <w:tcW w:w="1587" w:type="dxa"/>
            <w:shd w:val="clear" w:color="auto" w:fill="auto"/>
          </w:tcPr>
          <w:p w14:paraId="0326F4AB" w14:textId="77777777" w:rsidR="000F4F82" w:rsidRPr="005F70FB" w:rsidRDefault="000F4F82" w:rsidP="00A551BF">
            <w:pPr>
              <w:pStyle w:val="TableCell0-0115Break"/>
              <w:rPr>
                <w:rStyle w:val="ChCharisSIL"/>
              </w:rPr>
            </w:pPr>
            <w:r w:rsidRPr="005F70FB">
              <w:rPr>
                <w:rStyle w:val="ChCharisSIL"/>
              </w:rPr>
              <w:t>ˈstɐŋ</w:t>
            </w:r>
          </w:p>
        </w:tc>
        <w:tc>
          <w:tcPr>
            <w:tcW w:w="1275" w:type="dxa"/>
            <w:shd w:val="clear" w:color="auto" w:fill="auto"/>
          </w:tcPr>
          <w:p w14:paraId="0884F068"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6F0786AB" w14:textId="77777777" w:rsidR="000F4F82" w:rsidRPr="005F70FB" w:rsidRDefault="000F4F82" w:rsidP="00A551BF">
            <w:pPr>
              <w:pStyle w:val="TableCell0-0115Break"/>
            </w:pPr>
            <w:r w:rsidRPr="005F70FB">
              <w:t>boast</w:t>
            </w:r>
          </w:p>
        </w:tc>
      </w:tr>
      <w:tr w:rsidR="00AC23C4" w:rsidRPr="005F70FB" w14:paraId="53146B2D" w14:textId="77777777" w:rsidTr="00BC00CF">
        <w:tc>
          <w:tcPr>
            <w:tcW w:w="240" w:type="dxa"/>
            <w:shd w:val="clear" w:color="auto" w:fill="auto"/>
          </w:tcPr>
          <w:p w14:paraId="6824A28E" w14:textId="77777777" w:rsidR="000F4F82" w:rsidRPr="005F70FB" w:rsidRDefault="000F4F82" w:rsidP="00A551BF">
            <w:pPr>
              <w:pStyle w:val="TableCell0-0115Break"/>
              <w:rPr>
                <w:rStyle w:val="ExampleSource"/>
              </w:rPr>
            </w:pPr>
          </w:p>
        </w:tc>
        <w:tc>
          <w:tcPr>
            <w:tcW w:w="1249" w:type="dxa"/>
            <w:shd w:val="clear" w:color="auto" w:fill="auto"/>
          </w:tcPr>
          <w:p w14:paraId="607D192B" w14:textId="77777777" w:rsidR="000F4F82" w:rsidRPr="005F70FB" w:rsidRDefault="000F4F82" w:rsidP="00A551BF">
            <w:pPr>
              <w:pStyle w:val="TableCell0-0115Break"/>
              <w:rPr>
                <w:rStyle w:val="ChItalBold"/>
              </w:rPr>
            </w:pPr>
            <w:r w:rsidRPr="005F70FB">
              <w:rPr>
                <w:rStyle w:val="ChItalBold"/>
              </w:rPr>
              <w:t>star</w:t>
            </w:r>
          </w:p>
        </w:tc>
        <w:tc>
          <w:tcPr>
            <w:tcW w:w="1587" w:type="dxa"/>
            <w:shd w:val="clear" w:color="auto" w:fill="auto"/>
          </w:tcPr>
          <w:p w14:paraId="3A3B82EE" w14:textId="77777777" w:rsidR="000F4F82" w:rsidRPr="005F70FB" w:rsidRDefault="000F4F82" w:rsidP="00A551BF">
            <w:pPr>
              <w:pStyle w:val="TableCell0-0115Break"/>
              <w:rPr>
                <w:rStyle w:val="ChCharisSIL"/>
              </w:rPr>
            </w:pPr>
            <w:r w:rsidRPr="005F70FB">
              <w:rPr>
                <w:rStyle w:val="ChCharisSIL"/>
              </w:rPr>
              <w:t>ˈstɐr</w:t>
            </w:r>
          </w:p>
        </w:tc>
        <w:tc>
          <w:tcPr>
            <w:tcW w:w="1275" w:type="dxa"/>
            <w:shd w:val="clear" w:color="auto" w:fill="auto"/>
          </w:tcPr>
          <w:p w14:paraId="181AA50D"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13AAD3A" w14:textId="77777777" w:rsidR="000F4F82" w:rsidRPr="005F70FB" w:rsidRDefault="000F4F82" w:rsidP="00A551BF">
            <w:pPr>
              <w:pStyle w:val="TableCell0-0115Break"/>
            </w:pPr>
            <w:r w:rsidRPr="005F70FB">
              <w:t>start engine</w:t>
            </w:r>
          </w:p>
        </w:tc>
      </w:tr>
      <w:tr w:rsidR="00AC23C4" w:rsidRPr="005F70FB" w14:paraId="7F2E52DE" w14:textId="77777777" w:rsidTr="00BC00CF">
        <w:tc>
          <w:tcPr>
            <w:tcW w:w="240" w:type="dxa"/>
            <w:shd w:val="clear" w:color="auto" w:fill="auto"/>
          </w:tcPr>
          <w:p w14:paraId="516086C5" w14:textId="77777777" w:rsidR="000F4F82" w:rsidRPr="005F70FB" w:rsidRDefault="000F4F82" w:rsidP="00A551BF">
            <w:pPr>
              <w:pStyle w:val="TableCell0-0115Break"/>
              <w:rPr>
                <w:rStyle w:val="ExampleSource"/>
              </w:rPr>
            </w:pPr>
          </w:p>
        </w:tc>
        <w:tc>
          <w:tcPr>
            <w:tcW w:w="1249" w:type="dxa"/>
            <w:shd w:val="clear" w:color="auto" w:fill="auto"/>
          </w:tcPr>
          <w:p w14:paraId="7F1F2335" w14:textId="77777777" w:rsidR="000F4F82" w:rsidRPr="005F70FB" w:rsidRDefault="000F4F82" w:rsidP="00A551BF">
            <w:pPr>
              <w:pStyle w:val="TableCell0-0115Break"/>
              <w:rPr>
                <w:rStyle w:val="ChItalBold"/>
              </w:rPr>
            </w:pPr>
            <w:r w:rsidRPr="005F70FB">
              <w:rPr>
                <w:rStyle w:val="ChItalBold"/>
              </w:rPr>
              <w:t>status</w:t>
            </w:r>
          </w:p>
        </w:tc>
        <w:tc>
          <w:tcPr>
            <w:tcW w:w="1587" w:type="dxa"/>
            <w:shd w:val="clear" w:color="auto" w:fill="auto"/>
          </w:tcPr>
          <w:p w14:paraId="68969AD1" w14:textId="77777777" w:rsidR="000F4F82" w:rsidRPr="005F70FB" w:rsidRDefault="000F4F82" w:rsidP="00A551BF">
            <w:pPr>
              <w:pStyle w:val="TableCell0-0115Break"/>
              <w:rPr>
                <w:rStyle w:val="ChCharisSIL"/>
              </w:rPr>
            </w:pPr>
            <w:r w:rsidRPr="005F70FB">
              <w:rPr>
                <w:rStyle w:val="ChCharisSIL"/>
              </w:rPr>
              <w:t>ˈsta.tʊs</w:t>
            </w:r>
          </w:p>
        </w:tc>
        <w:tc>
          <w:tcPr>
            <w:tcW w:w="1275" w:type="dxa"/>
            <w:shd w:val="clear" w:color="auto" w:fill="auto"/>
          </w:tcPr>
          <w:p w14:paraId="74BE39C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0BBC982" w14:textId="77777777" w:rsidR="000F4F82" w:rsidRPr="005F70FB" w:rsidRDefault="000F4F82" w:rsidP="00A551BF">
            <w:pPr>
              <w:pStyle w:val="TableCell0-0115Break"/>
            </w:pPr>
            <w:r w:rsidRPr="005F70FB">
              <w:t>status</w:t>
            </w:r>
          </w:p>
        </w:tc>
      </w:tr>
      <w:tr w:rsidR="00AC23C4" w:rsidRPr="005F70FB" w14:paraId="7CD643D0" w14:textId="77777777" w:rsidTr="00BC00CF">
        <w:tc>
          <w:tcPr>
            <w:tcW w:w="240" w:type="dxa"/>
            <w:shd w:val="clear" w:color="auto" w:fill="auto"/>
          </w:tcPr>
          <w:p w14:paraId="2F2E1C44" w14:textId="77777777" w:rsidR="000F4F82" w:rsidRPr="005F70FB" w:rsidRDefault="000F4F82" w:rsidP="00A551BF">
            <w:pPr>
              <w:pStyle w:val="TableCell0-0115Break"/>
              <w:rPr>
                <w:rStyle w:val="ExampleSource"/>
              </w:rPr>
            </w:pPr>
          </w:p>
        </w:tc>
        <w:tc>
          <w:tcPr>
            <w:tcW w:w="1249" w:type="dxa"/>
            <w:shd w:val="clear" w:color="auto" w:fill="auto"/>
          </w:tcPr>
          <w:p w14:paraId="16FF1BDF" w14:textId="77777777" w:rsidR="000F4F82" w:rsidRPr="005F70FB" w:rsidRDefault="000F4F82" w:rsidP="00A551BF">
            <w:pPr>
              <w:pStyle w:val="TableCell0-0115Break"/>
              <w:rPr>
                <w:rStyle w:val="ChItalBold"/>
              </w:rPr>
            </w:pPr>
            <w:r w:rsidRPr="005F70FB">
              <w:rPr>
                <w:rStyle w:val="ChItalBold"/>
              </w:rPr>
              <w:t>stel</w:t>
            </w:r>
          </w:p>
        </w:tc>
        <w:tc>
          <w:tcPr>
            <w:tcW w:w="1587" w:type="dxa"/>
            <w:shd w:val="clear" w:color="auto" w:fill="auto"/>
          </w:tcPr>
          <w:p w14:paraId="53DCF235" w14:textId="77777777" w:rsidR="000F4F82" w:rsidRPr="005F70FB" w:rsidRDefault="000F4F82" w:rsidP="00A551BF">
            <w:pPr>
              <w:pStyle w:val="TableCell0-0115Break"/>
              <w:rPr>
                <w:rStyle w:val="ChCharisSIL"/>
              </w:rPr>
            </w:pPr>
            <w:r w:rsidRPr="005F70FB">
              <w:rPr>
                <w:rStyle w:val="ChCharisSIL"/>
              </w:rPr>
              <w:t>ˈstɛ̞l</w:t>
            </w:r>
          </w:p>
        </w:tc>
        <w:tc>
          <w:tcPr>
            <w:tcW w:w="1275" w:type="dxa"/>
            <w:shd w:val="clear" w:color="auto" w:fill="auto"/>
          </w:tcPr>
          <w:p w14:paraId="5E44BDEF"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0E375C22" w14:textId="77777777" w:rsidR="000F4F82" w:rsidRPr="005F70FB" w:rsidRDefault="000F4F82" w:rsidP="00A551BF">
            <w:pPr>
              <w:pStyle w:val="TableCell0-0115Break"/>
            </w:pPr>
            <w:r w:rsidRPr="005F70FB">
              <w:t>tune</w:t>
            </w:r>
          </w:p>
        </w:tc>
      </w:tr>
      <w:tr w:rsidR="00AC23C4" w:rsidRPr="005F70FB" w14:paraId="55788366" w14:textId="77777777" w:rsidTr="00BC00CF">
        <w:tc>
          <w:tcPr>
            <w:tcW w:w="240" w:type="dxa"/>
            <w:shd w:val="clear" w:color="auto" w:fill="auto"/>
          </w:tcPr>
          <w:p w14:paraId="42F47CFF" w14:textId="77777777" w:rsidR="000F4F82" w:rsidRPr="005F70FB" w:rsidRDefault="000F4F82" w:rsidP="00A551BF">
            <w:pPr>
              <w:pStyle w:val="TableCell0-0115Break"/>
              <w:rPr>
                <w:rStyle w:val="ExampleSource"/>
              </w:rPr>
            </w:pPr>
          </w:p>
        </w:tc>
        <w:tc>
          <w:tcPr>
            <w:tcW w:w="1249" w:type="dxa"/>
            <w:shd w:val="clear" w:color="auto" w:fill="auto"/>
          </w:tcPr>
          <w:p w14:paraId="386C14FC" w14:textId="77777777" w:rsidR="000F4F82" w:rsidRPr="005F70FB" w:rsidRDefault="000F4F82" w:rsidP="00A551BF">
            <w:pPr>
              <w:pStyle w:val="TableCell0-0115Break"/>
              <w:rPr>
                <w:rStyle w:val="ChItalBold"/>
              </w:rPr>
            </w:pPr>
            <w:r w:rsidRPr="005F70FB">
              <w:rPr>
                <w:rStyle w:val="ChItalBold"/>
              </w:rPr>
              <w:t>step</w:t>
            </w:r>
          </w:p>
        </w:tc>
        <w:tc>
          <w:tcPr>
            <w:tcW w:w="1587" w:type="dxa"/>
            <w:shd w:val="clear" w:color="auto" w:fill="auto"/>
          </w:tcPr>
          <w:p w14:paraId="256DD2ED" w14:textId="77777777" w:rsidR="000F4F82" w:rsidRPr="005F70FB" w:rsidRDefault="000F4F82" w:rsidP="00A551BF">
            <w:pPr>
              <w:pStyle w:val="TableCell0-0115Break"/>
              <w:rPr>
                <w:rStyle w:val="ChCharisSIL"/>
              </w:rPr>
            </w:pPr>
            <w:r w:rsidRPr="005F70FB">
              <w:rPr>
                <w:rStyle w:val="ChCharisSIL"/>
              </w:rPr>
              <w:t>ˈstɛ̞p̚</w:t>
            </w:r>
          </w:p>
        </w:tc>
        <w:tc>
          <w:tcPr>
            <w:tcW w:w="1275" w:type="dxa"/>
            <w:shd w:val="clear" w:color="auto" w:fill="auto"/>
          </w:tcPr>
          <w:p w14:paraId="01419D9A"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4D47C5B5" w14:textId="77777777" w:rsidR="000F4F82" w:rsidRPr="005F70FB" w:rsidRDefault="000F4F82" w:rsidP="00A551BF">
            <w:pPr>
              <w:pStyle w:val="TableCell0-0115Break"/>
            </w:pPr>
            <w:r w:rsidRPr="005F70FB">
              <w:t>fall unconsciously</w:t>
            </w:r>
          </w:p>
        </w:tc>
      </w:tr>
      <w:tr w:rsidR="00AC23C4" w:rsidRPr="005F70FB" w14:paraId="21C868D7" w14:textId="77777777" w:rsidTr="00BC00CF">
        <w:tc>
          <w:tcPr>
            <w:tcW w:w="240" w:type="dxa"/>
            <w:shd w:val="clear" w:color="auto" w:fill="auto"/>
          </w:tcPr>
          <w:p w14:paraId="0B55D2C6" w14:textId="77777777" w:rsidR="000F4F82" w:rsidRPr="005F70FB" w:rsidRDefault="000F4F82" w:rsidP="00A551BF">
            <w:pPr>
              <w:pStyle w:val="TableCell0-0115Break"/>
              <w:rPr>
                <w:rStyle w:val="ExampleSource"/>
              </w:rPr>
            </w:pPr>
          </w:p>
        </w:tc>
        <w:tc>
          <w:tcPr>
            <w:tcW w:w="1249" w:type="dxa"/>
            <w:shd w:val="clear" w:color="auto" w:fill="auto"/>
          </w:tcPr>
          <w:p w14:paraId="7683ACED" w14:textId="77777777" w:rsidR="000F4F82" w:rsidRPr="005F70FB" w:rsidRDefault="000F4F82" w:rsidP="00A551BF">
            <w:pPr>
              <w:pStyle w:val="TableCell0-0115Break"/>
              <w:rPr>
                <w:rStyle w:val="ChItalBold"/>
              </w:rPr>
            </w:pPr>
            <w:r w:rsidRPr="005F70FB">
              <w:rPr>
                <w:rStyle w:val="ChItalBold"/>
              </w:rPr>
              <w:t>stir</w:t>
            </w:r>
          </w:p>
        </w:tc>
        <w:tc>
          <w:tcPr>
            <w:tcW w:w="1587" w:type="dxa"/>
            <w:shd w:val="clear" w:color="auto" w:fill="auto"/>
          </w:tcPr>
          <w:p w14:paraId="348DE660" w14:textId="77777777" w:rsidR="000F4F82" w:rsidRPr="005F70FB" w:rsidRDefault="000F4F82" w:rsidP="00A551BF">
            <w:pPr>
              <w:pStyle w:val="TableCell0-0115Break"/>
              <w:rPr>
                <w:rStyle w:val="ChCharisSIL"/>
              </w:rPr>
            </w:pPr>
            <w:r w:rsidRPr="005F70FB">
              <w:rPr>
                <w:rStyle w:val="ChCharisSIL"/>
              </w:rPr>
              <w:t>ˈstɪr̥</w:t>
            </w:r>
          </w:p>
        </w:tc>
        <w:tc>
          <w:tcPr>
            <w:tcW w:w="1275" w:type="dxa"/>
            <w:shd w:val="clear" w:color="auto" w:fill="auto"/>
          </w:tcPr>
          <w:p w14:paraId="42CBC877"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1ED66409" w14:textId="77777777" w:rsidR="000F4F82" w:rsidRPr="005F70FB" w:rsidRDefault="000F4F82" w:rsidP="00A551BF">
            <w:pPr>
              <w:pStyle w:val="TableCell0-0115Break"/>
            </w:pPr>
            <w:r w:rsidRPr="005F70FB">
              <w:t>steering wheel / steer</w:t>
            </w:r>
          </w:p>
        </w:tc>
      </w:tr>
      <w:tr w:rsidR="00AC23C4" w:rsidRPr="005F70FB" w14:paraId="2AFBBBBB" w14:textId="77777777" w:rsidTr="00BC00CF">
        <w:tc>
          <w:tcPr>
            <w:tcW w:w="240" w:type="dxa"/>
            <w:shd w:val="clear" w:color="auto" w:fill="auto"/>
          </w:tcPr>
          <w:p w14:paraId="206AC318" w14:textId="77777777" w:rsidR="000F4F82" w:rsidRPr="005F70FB" w:rsidRDefault="000F4F82" w:rsidP="00A551BF">
            <w:pPr>
              <w:pStyle w:val="TableCell0-0115Break"/>
              <w:rPr>
                <w:rStyle w:val="ExampleSource"/>
              </w:rPr>
            </w:pPr>
          </w:p>
        </w:tc>
        <w:tc>
          <w:tcPr>
            <w:tcW w:w="1249" w:type="dxa"/>
            <w:shd w:val="clear" w:color="auto" w:fill="auto"/>
          </w:tcPr>
          <w:p w14:paraId="3ACB3208" w14:textId="77777777" w:rsidR="000F4F82" w:rsidRPr="005F70FB" w:rsidRDefault="000F4F82" w:rsidP="00A551BF">
            <w:pPr>
              <w:pStyle w:val="TableCell0-0115Break"/>
              <w:rPr>
                <w:rStyle w:val="ChItalBold"/>
              </w:rPr>
            </w:pPr>
            <w:r w:rsidRPr="005F70FB">
              <w:rPr>
                <w:rStyle w:val="ChItalBold"/>
              </w:rPr>
              <w:t>stop</w:t>
            </w:r>
          </w:p>
        </w:tc>
        <w:tc>
          <w:tcPr>
            <w:tcW w:w="1587" w:type="dxa"/>
            <w:shd w:val="clear" w:color="auto" w:fill="auto"/>
          </w:tcPr>
          <w:p w14:paraId="204B2D3B" w14:textId="77777777" w:rsidR="000F4F82" w:rsidRPr="005F70FB" w:rsidRDefault="000F4F82" w:rsidP="00A551BF">
            <w:pPr>
              <w:pStyle w:val="TableCell0-0115Break"/>
              <w:rPr>
                <w:rStyle w:val="ChCharisSIL"/>
              </w:rPr>
            </w:pPr>
            <w:r w:rsidRPr="005F70FB">
              <w:rPr>
                <w:rStyle w:val="ChCharisSIL"/>
              </w:rPr>
              <w:t>ˈstɔ̞p̚</w:t>
            </w:r>
          </w:p>
        </w:tc>
        <w:tc>
          <w:tcPr>
            <w:tcW w:w="1275" w:type="dxa"/>
            <w:shd w:val="clear" w:color="auto" w:fill="auto"/>
          </w:tcPr>
          <w:p w14:paraId="7F12FF7B"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6E003BA" w14:textId="77777777" w:rsidR="000F4F82" w:rsidRPr="005F70FB" w:rsidRDefault="000F4F82" w:rsidP="00A551BF">
            <w:pPr>
              <w:pStyle w:val="TableCell0-0115Break"/>
            </w:pPr>
            <w:r w:rsidRPr="005F70FB">
              <w:t>stop</w:t>
            </w:r>
          </w:p>
        </w:tc>
      </w:tr>
      <w:tr w:rsidR="00AC23C4" w:rsidRPr="005F70FB" w14:paraId="37ED8805" w14:textId="77777777" w:rsidTr="00BC00CF">
        <w:tc>
          <w:tcPr>
            <w:tcW w:w="240" w:type="dxa"/>
            <w:shd w:val="clear" w:color="auto" w:fill="auto"/>
          </w:tcPr>
          <w:p w14:paraId="165DC183" w14:textId="77777777" w:rsidR="000F4F82" w:rsidRPr="005F70FB" w:rsidRDefault="000F4F82" w:rsidP="00A551BF">
            <w:pPr>
              <w:pStyle w:val="TableCell0-0115Break"/>
              <w:rPr>
                <w:rStyle w:val="ExampleSource"/>
              </w:rPr>
            </w:pPr>
          </w:p>
        </w:tc>
        <w:tc>
          <w:tcPr>
            <w:tcW w:w="1249" w:type="dxa"/>
            <w:shd w:val="clear" w:color="auto" w:fill="auto"/>
          </w:tcPr>
          <w:p w14:paraId="25D58A7E" w14:textId="77777777" w:rsidR="000F4F82" w:rsidRPr="005F70FB" w:rsidRDefault="000F4F82" w:rsidP="00A551BF">
            <w:pPr>
              <w:pStyle w:val="TableCell0-0115Break"/>
              <w:rPr>
                <w:rStyle w:val="ChItalBold"/>
              </w:rPr>
            </w:pPr>
            <w:r w:rsidRPr="005F70FB">
              <w:rPr>
                <w:rStyle w:val="ChItalBold"/>
              </w:rPr>
              <w:t>stor</w:t>
            </w:r>
          </w:p>
        </w:tc>
        <w:tc>
          <w:tcPr>
            <w:tcW w:w="1587" w:type="dxa"/>
            <w:shd w:val="clear" w:color="auto" w:fill="auto"/>
          </w:tcPr>
          <w:p w14:paraId="0C2EDDB1" w14:textId="77777777" w:rsidR="000F4F82" w:rsidRPr="005F70FB" w:rsidRDefault="000F4F82" w:rsidP="00A551BF">
            <w:pPr>
              <w:pStyle w:val="TableCell0-0115Break"/>
              <w:rPr>
                <w:rStyle w:val="ChCharisSIL"/>
              </w:rPr>
            </w:pPr>
            <w:r w:rsidRPr="005F70FB">
              <w:rPr>
                <w:rStyle w:val="ChCharisSIL"/>
              </w:rPr>
              <w:t>ˈstɔ̞r</w:t>
            </w:r>
          </w:p>
        </w:tc>
        <w:tc>
          <w:tcPr>
            <w:tcW w:w="1275" w:type="dxa"/>
            <w:shd w:val="clear" w:color="auto" w:fill="auto"/>
          </w:tcPr>
          <w:p w14:paraId="7CFB8193"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7A6E008" w14:textId="77777777" w:rsidR="000F4F82" w:rsidRPr="005F70FB" w:rsidRDefault="000F4F82" w:rsidP="00A551BF">
            <w:pPr>
              <w:pStyle w:val="TableCell0-0115Break"/>
            </w:pPr>
            <w:r w:rsidRPr="005F70FB">
              <w:t>deposit</w:t>
            </w:r>
          </w:p>
        </w:tc>
      </w:tr>
      <w:tr w:rsidR="00AC23C4" w:rsidRPr="005F70FB" w14:paraId="3F1A0F1F" w14:textId="77777777" w:rsidTr="00BC00CF">
        <w:tc>
          <w:tcPr>
            <w:tcW w:w="240" w:type="dxa"/>
            <w:shd w:val="clear" w:color="auto" w:fill="auto"/>
          </w:tcPr>
          <w:p w14:paraId="2E87FDFC" w14:textId="77777777" w:rsidR="000F4F82" w:rsidRPr="005F70FB" w:rsidRDefault="000F4F82" w:rsidP="00A551BF">
            <w:pPr>
              <w:pStyle w:val="TableCell0-0115Break"/>
              <w:rPr>
                <w:rStyle w:val="ExampleSource"/>
              </w:rPr>
            </w:pPr>
          </w:p>
        </w:tc>
        <w:tc>
          <w:tcPr>
            <w:tcW w:w="1249" w:type="dxa"/>
            <w:shd w:val="clear" w:color="auto" w:fill="auto"/>
          </w:tcPr>
          <w:p w14:paraId="3227820B" w14:textId="77777777" w:rsidR="000F4F82" w:rsidRPr="005F70FB" w:rsidRDefault="000F4F82" w:rsidP="00A551BF">
            <w:pPr>
              <w:pStyle w:val="TableCell0-0115Break"/>
              <w:rPr>
                <w:rStyle w:val="ChItalBold"/>
              </w:rPr>
            </w:pPr>
            <w:r w:rsidRPr="005F70FB">
              <w:rPr>
                <w:rStyle w:val="ChItalBold"/>
              </w:rPr>
              <w:t>strap</w:t>
            </w:r>
          </w:p>
        </w:tc>
        <w:tc>
          <w:tcPr>
            <w:tcW w:w="1587" w:type="dxa"/>
            <w:shd w:val="clear" w:color="auto" w:fill="auto"/>
          </w:tcPr>
          <w:p w14:paraId="30B49D24" w14:textId="77777777" w:rsidR="000F4F82" w:rsidRPr="005F70FB" w:rsidRDefault="000F4F82" w:rsidP="00A551BF">
            <w:pPr>
              <w:pStyle w:val="TableCell0-0115Break"/>
              <w:rPr>
                <w:rStyle w:val="ChCharisSIL"/>
              </w:rPr>
            </w:pPr>
            <w:r w:rsidRPr="005F70FB">
              <w:rPr>
                <w:rStyle w:val="ChCharisSIL"/>
              </w:rPr>
              <w:t>ˈstrɐp̚</w:t>
            </w:r>
          </w:p>
        </w:tc>
        <w:tc>
          <w:tcPr>
            <w:tcW w:w="1275" w:type="dxa"/>
            <w:shd w:val="clear" w:color="auto" w:fill="auto"/>
          </w:tcPr>
          <w:p w14:paraId="1BFD29F3"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A3F07C6" w14:textId="77777777" w:rsidR="000F4F82" w:rsidRPr="005F70FB" w:rsidRDefault="000F4F82" w:rsidP="00A551BF">
            <w:pPr>
              <w:pStyle w:val="TableCell0-0115Break"/>
            </w:pPr>
            <w:r w:rsidRPr="005F70FB">
              <w:t>punish</w:t>
            </w:r>
          </w:p>
        </w:tc>
      </w:tr>
      <w:tr w:rsidR="00AC23C4" w:rsidRPr="005F70FB" w14:paraId="2348743D" w14:textId="77777777" w:rsidTr="00BC00CF">
        <w:tc>
          <w:tcPr>
            <w:tcW w:w="240" w:type="dxa"/>
            <w:shd w:val="clear" w:color="auto" w:fill="auto"/>
          </w:tcPr>
          <w:p w14:paraId="65C2EA15" w14:textId="77777777" w:rsidR="000F4F82" w:rsidRPr="005F70FB" w:rsidRDefault="000F4F82" w:rsidP="00A551BF">
            <w:pPr>
              <w:pStyle w:val="TableCell0-0115Break"/>
              <w:rPr>
                <w:rStyle w:val="ExampleSource"/>
              </w:rPr>
            </w:pPr>
          </w:p>
        </w:tc>
        <w:tc>
          <w:tcPr>
            <w:tcW w:w="1249" w:type="dxa"/>
            <w:shd w:val="clear" w:color="auto" w:fill="auto"/>
          </w:tcPr>
          <w:p w14:paraId="019B0EF6" w14:textId="77777777" w:rsidR="000F4F82" w:rsidRPr="005F70FB" w:rsidRDefault="000F4F82" w:rsidP="00A551BF">
            <w:pPr>
              <w:pStyle w:val="TableCell0-0115Break"/>
              <w:rPr>
                <w:rStyle w:val="ChItalBold"/>
              </w:rPr>
            </w:pPr>
            <w:r w:rsidRPr="005F70FB">
              <w:rPr>
                <w:rStyle w:val="ChItalBold"/>
              </w:rPr>
              <w:t>strategi</w:t>
            </w:r>
          </w:p>
        </w:tc>
        <w:tc>
          <w:tcPr>
            <w:tcW w:w="1587" w:type="dxa"/>
            <w:shd w:val="clear" w:color="auto" w:fill="auto"/>
          </w:tcPr>
          <w:p w14:paraId="349992FD" w14:textId="77777777" w:rsidR="000F4F82" w:rsidRPr="005F70FB" w:rsidRDefault="000F4F82" w:rsidP="00A551BF">
            <w:pPr>
              <w:pStyle w:val="TableCell0-0115Break"/>
              <w:rPr>
                <w:rStyle w:val="ChCharisSIL"/>
              </w:rPr>
            </w:pPr>
            <w:r w:rsidRPr="005F70FB">
              <w:rPr>
                <w:rStyle w:val="ChCharisSIL"/>
              </w:rPr>
              <w:t>stra.ˈtɛ.gi</w:t>
            </w:r>
          </w:p>
        </w:tc>
        <w:tc>
          <w:tcPr>
            <w:tcW w:w="1275" w:type="dxa"/>
            <w:shd w:val="clear" w:color="auto" w:fill="auto"/>
          </w:tcPr>
          <w:p w14:paraId="02A8C06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EEA72F2" w14:textId="77777777" w:rsidR="000F4F82" w:rsidRPr="005F70FB" w:rsidRDefault="000F4F82" w:rsidP="00A551BF">
            <w:pPr>
              <w:pStyle w:val="TableCell0-0115Break"/>
            </w:pPr>
            <w:r w:rsidRPr="005F70FB">
              <w:t>strategy</w:t>
            </w:r>
          </w:p>
        </w:tc>
      </w:tr>
      <w:tr w:rsidR="00AC23C4" w:rsidRPr="005F70FB" w14:paraId="18E86CF9" w14:textId="77777777" w:rsidTr="00BC00CF">
        <w:tc>
          <w:tcPr>
            <w:tcW w:w="240" w:type="dxa"/>
            <w:shd w:val="clear" w:color="auto" w:fill="auto"/>
          </w:tcPr>
          <w:p w14:paraId="2DA0117B" w14:textId="77777777" w:rsidR="000F4F82" w:rsidRPr="005F70FB" w:rsidRDefault="000F4F82" w:rsidP="00A551BF">
            <w:pPr>
              <w:pStyle w:val="TableCell0-0115Break"/>
              <w:rPr>
                <w:rStyle w:val="ExampleSource"/>
              </w:rPr>
            </w:pPr>
          </w:p>
        </w:tc>
        <w:tc>
          <w:tcPr>
            <w:tcW w:w="1249" w:type="dxa"/>
            <w:shd w:val="clear" w:color="auto" w:fill="auto"/>
          </w:tcPr>
          <w:p w14:paraId="70CB582F" w14:textId="77777777" w:rsidR="000F4F82" w:rsidRPr="005F70FB" w:rsidRDefault="000F4F82" w:rsidP="00A551BF">
            <w:pPr>
              <w:pStyle w:val="TableCell0-0115Break"/>
              <w:rPr>
                <w:rStyle w:val="ChItalBold"/>
              </w:rPr>
            </w:pPr>
            <w:r w:rsidRPr="005F70FB">
              <w:rPr>
                <w:rStyle w:val="ChItalBold"/>
              </w:rPr>
              <w:t>stres</w:t>
            </w:r>
          </w:p>
        </w:tc>
        <w:tc>
          <w:tcPr>
            <w:tcW w:w="1587" w:type="dxa"/>
            <w:shd w:val="clear" w:color="auto" w:fill="auto"/>
          </w:tcPr>
          <w:p w14:paraId="440309FC" w14:textId="77777777" w:rsidR="000F4F82" w:rsidRPr="005F70FB" w:rsidRDefault="000F4F82" w:rsidP="00A551BF">
            <w:pPr>
              <w:pStyle w:val="TableCell0-0115Break"/>
              <w:rPr>
                <w:rStyle w:val="ChCharisSIL"/>
              </w:rPr>
            </w:pPr>
            <w:r w:rsidRPr="005F70FB">
              <w:rPr>
                <w:rStyle w:val="ChCharisSIL"/>
              </w:rPr>
              <w:t>ˈstrɛ̞s</w:t>
            </w:r>
          </w:p>
        </w:tc>
        <w:tc>
          <w:tcPr>
            <w:tcW w:w="1275" w:type="dxa"/>
            <w:shd w:val="clear" w:color="auto" w:fill="auto"/>
          </w:tcPr>
          <w:p w14:paraId="43A2D101"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5838DFA4" w14:textId="77777777" w:rsidR="000F4F82" w:rsidRPr="005F70FB" w:rsidRDefault="000F4F82" w:rsidP="00A551BF">
            <w:pPr>
              <w:pStyle w:val="TableCell0-0115Break"/>
            </w:pPr>
            <w:r w:rsidRPr="005F70FB">
              <w:t>be stressed</w:t>
            </w:r>
          </w:p>
        </w:tc>
      </w:tr>
      <w:tr w:rsidR="00AC23C4" w:rsidRPr="005F70FB" w14:paraId="03BC4B77" w14:textId="77777777" w:rsidTr="00BC00CF">
        <w:tc>
          <w:tcPr>
            <w:tcW w:w="240" w:type="dxa"/>
            <w:shd w:val="clear" w:color="auto" w:fill="auto"/>
          </w:tcPr>
          <w:p w14:paraId="27A9507E" w14:textId="77777777" w:rsidR="000F4F82" w:rsidRPr="005F70FB" w:rsidRDefault="000F4F82" w:rsidP="00A551BF">
            <w:pPr>
              <w:pStyle w:val="TableCell0-0115Break"/>
              <w:rPr>
                <w:rStyle w:val="ExampleSource"/>
              </w:rPr>
            </w:pPr>
          </w:p>
        </w:tc>
        <w:tc>
          <w:tcPr>
            <w:tcW w:w="1249" w:type="dxa"/>
            <w:shd w:val="clear" w:color="auto" w:fill="auto"/>
          </w:tcPr>
          <w:p w14:paraId="2581C8EB" w14:textId="77777777" w:rsidR="000F4F82" w:rsidRPr="005F70FB" w:rsidRDefault="000F4F82" w:rsidP="00A551BF">
            <w:pPr>
              <w:pStyle w:val="TableCell0-0115Break"/>
              <w:rPr>
                <w:rStyle w:val="ChItalBold"/>
              </w:rPr>
            </w:pPr>
            <w:r w:rsidRPr="005F70FB">
              <w:rPr>
                <w:rStyle w:val="ChItalBold"/>
              </w:rPr>
              <w:t>strika</w:t>
            </w:r>
          </w:p>
        </w:tc>
        <w:tc>
          <w:tcPr>
            <w:tcW w:w="1587" w:type="dxa"/>
            <w:shd w:val="clear" w:color="auto" w:fill="auto"/>
          </w:tcPr>
          <w:p w14:paraId="7F059C5C" w14:textId="77777777" w:rsidR="000F4F82" w:rsidRPr="005F70FB" w:rsidRDefault="000F4F82" w:rsidP="00A551BF">
            <w:pPr>
              <w:pStyle w:val="TableCell0-0115Break"/>
              <w:rPr>
                <w:rStyle w:val="ChCharisSIL"/>
              </w:rPr>
            </w:pPr>
            <w:r w:rsidRPr="005F70FB">
              <w:rPr>
                <w:rStyle w:val="ChCharisSIL"/>
              </w:rPr>
              <w:t>ˈstrɪ.ka</w:t>
            </w:r>
          </w:p>
        </w:tc>
        <w:tc>
          <w:tcPr>
            <w:tcW w:w="1275" w:type="dxa"/>
            <w:shd w:val="clear" w:color="auto" w:fill="auto"/>
          </w:tcPr>
          <w:p w14:paraId="154C7015" w14:textId="77777777" w:rsidR="000F4F82" w:rsidRPr="005F70FB" w:rsidRDefault="000F4F82" w:rsidP="00A551BF">
            <w:pPr>
              <w:pStyle w:val="TableCell0-0115Break"/>
              <w:rPr>
                <w:rStyle w:val="ChSmallCaps"/>
              </w:rPr>
            </w:pPr>
            <w:r w:rsidRPr="005F70FB">
              <w:rPr>
                <w:rStyle w:val="ChSmallCaps"/>
              </w:rPr>
              <w:t>n/v.bi</w:t>
            </w:r>
          </w:p>
        </w:tc>
        <w:tc>
          <w:tcPr>
            <w:tcW w:w="2379" w:type="dxa"/>
            <w:shd w:val="clear" w:color="auto" w:fill="auto"/>
          </w:tcPr>
          <w:p w14:paraId="30749671" w14:textId="77777777" w:rsidR="000F4F82" w:rsidRPr="005F70FB" w:rsidRDefault="000F4F82" w:rsidP="00A551BF">
            <w:pPr>
              <w:pStyle w:val="TableCell0-0115Break"/>
            </w:pPr>
            <w:r w:rsidRPr="005F70FB">
              <w:t>iron</w:t>
            </w:r>
          </w:p>
        </w:tc>
      </w:tr>
      <w:tr w:rsidR="00AC23C4" w:rsidRPr="005F70FB" w14:paraId="5B34FDEF" w14:textId="77777777" w:rsidTr="00BC00CF">
        <w:tc>
          <w:tcPr>
            <w:tcW w:w="240" w:type="dxa"/>
            <w:shd w:val="clear" w:color="auto" w:fill="auto"/>
          </w:tcPr>
          <w:p w14:paraId="69A7C29C" w14:textId="77777777" w:rsidR="000F4F82" w:rsidRPr="005F70FB" w:rsidRDefault="000F4F82" w:rsidP="00A551BF">
            <w:pPr>
              <w:pStyle w:val="TableCell0-0115Break"/>
              <w:rPr>
                <w:rStyle w:val="ExampleSource"/>
              </w:rPr>
            </w:pPr>
          </w:p>
        </w:tc>
        <w:tc>
          <w:tcPr>
            <w:tcW w:w="1249" w:type="dxa"/>
            <w:shd w:val="clear" w:color="auto" w:fill="auto"/>
          </w:tcPr>
          <w:p w14:paraId="63E1C538" w14:textId="77777777" w:rsidR="000F4F82" w:rsidRPr="005F70FB" w:rsidRDefault="000F4F82" w:rsidP="00A551BF">
            <w:pPr>
              <w:pStyle w:val="TableCell0-0115Break"/>
              <w:rPr>
                <w:rStyle w:val="ChItalBold"/>
              </w:rPr>
            </w:pPr>
            <w:r w:rsidRPr="005F70FB">
              <w:rPr>
                <w:rStyle w:val="ChItalBold"/>
              </w:rPr>
              <w:t>strom</w:t>
            </w:r>
          </w:p>
        </w:tc>
        <w:tc>
          <w:tcPr>
            <w:tcW w:w="1587" w:type="dxa"/>
            <w:shd w:val="clear" w:color="auto" w:fill="auto"/>
          </w:tcPr>
          <w:p w14:paraId="6757DA6C" w14:textId="77777777" w:rsidR="000F4F82" w:rsidRPr="005F70FB" w:rsidRDefault="000F4F82" w:rsidP="00A551BF">
            <w:pPr>
              <w:pStyle w:val="TableCell0-0115Break"/>
              <w:rPr>
                <w:rStyle w:val="ChCharisSIL"/>
              </w:rPr>
            </w:pPr>
            <w:r w:rsidRPr="005F70FB">
              <w:rPr>
                <w:rStyle w:val="ChCharisSIL"/>
              </w:rPr>
              <w:t>ˈstɾɔ̞m</w:t>
            </w:r>
          </w:p>
        </w:tc>
        <w:tc>
          <w:tcPr>
            <w:tcW w:w="1275" w:type="dxa"/>
            <w:shd w:val="clear" w:color="auto" w:fill="auto"/>
          </w:tcPr>
          <w:p w14:paraId="30633C5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A0EF760" w14:textId="77777777" w:rsidR="000F4F82" w:rsidRPr="005F70FB" w:rsidRDefault="000F4F82" w:rsidP="00A551BF">
            <w:pPr>
              <w:pStyle w:val="TableCell0-0115Break"/>
            </w:pPr>
            <w:r w:rsidRPr="005F70FB">
              <w:t>electric current</w:t>
            </w:r>
          </w:p>
        </w:tc>
      </w:tr>
      <w:tr w:rsidR="00AC23C4" w:rsidRPr="005F70FB" w14:paraId="0B1135F1" w14:textId="77777777" w:rsidTr="00BC00CF">
        <w:tc>
          <w:tcPr>
            <w:tcW w:w="240" w:type="dxa"/>
            <w:shd w:val="clear" w:color="auto" w:fill="auto"/>
          </w:tcPr>
          <w:p w14:paraId="1AFE8E6C" w14:textId="77777777" w:rsidR="000F4F82" w:rsidRPr="005F70FB" w:rsidRDefault="000F4F82" w:rsidP="00A551BF">
            <w:pPr>
              <w:pStyle w:val="TableCell0-0115Break"/>
              <w:rPr>
                <w:rStyle w:val="ExampleSource"/>
              </w:rPr>
            </w:pPr>
          </w:p>
        </w:tc>
        <w:tc>
          <w:tcPr>
            <w:tcW w:w="1249" w:type="dxa"/>
            <w:shd w:val="clear" w:color="auto" w:fill="auto"/>
          </w:tcPr>
          <w:p w14:paraId="32AA7B7C" w14:textId="77777777" w:rsidR="000F4F82" w:rsidRPr="005F70FB" w:rsidRDefault="000F4F82" w:rsidP="00A551BF">
            <w:pPr>
              <w:pStyle w:val="TableCell0-0115Break"/>
              <w:rPr>
                <w:rStyle w:val="ChItalBold"/>
              </w:rPr>
            </w:pPr>
            <w:r w:rsidRPr="005F70FB">
              <w:rPr>
                <w:rStyle w:val="ChItalBold"/>
              </w:rPr>
              <w:t>suda</w:t>
            </w:r>
          </w:p>
        </w:tc>
        <w:tc>
          <w:tcPr>
            <w:tcW w:w="1587" w:type="dxa"/>
            <w:shd w:val="clear" w:color="auto" w:fill="auto"/>
          </w:tcPr>
          <w:p w14:paraId="51500B01" w14:textId="77777777" w:rsidR="000F4F82" w:rsidRPr="005F70FB" w:rsidRDefault="000F4F82" w:rsidP="00A551BF">
            <w:pPr>
              <w:pStyle w:val="TableCell0-0115Break"/>
              <w:rPr>
                <w:rStyle w:val="ChCharisSIL"/>
              </w:rPr>
            </w:pPr>
            <w:r w:rsidRPr="005F70FB">
              <w:rPr>
                <w:rStyle w:val="ChCharisSIL"/>
              </w:rPr>
              <w:t>ˈsu.da</w:t>
            </w:r>
          </w:p>
        </w:tc>
        <w:tc>
          <w:tcPr>
            <w:tcW w:w="1275" w:type="dxa"/>
            <w:shd w:val="clear" w:color="auto" w:fill="auto"/>
          </w:tcPr>
          <w:p w14:paraId="06C2FFBB" w14:textId="77777777" w:rsidR="000F4F82" w:rsidRPr="005F70FB" w:rsidRDefault="000F4F82" w:rsidP="00A551BF">
            <w:pPr>
              <w:pStyle w:val="TableCell0-0115Break"/>
              <w:rPr>
                <w:rStyle w:val="ChSmallCaps"/>
              </w:rPr>
            </w:pPr>
            <w:r w:rsidRPr="005F70FB">
              <w:rPr>
                <w:rStyle w:val="ChSmallCaps"/>
              </w:rPr>
              <w:t>adv</w:t>
            </w:r>
          </w:p>
        </w:tc>
        <w:tc>
          <w:tcPr>
            <w:tcW w:w="2379" w:type="dxa"/>
            <w:shd w:val="clear" w:color="auto" w:fill="auto"/>
          </w:tcPr>
          <w:p w14:paraId="01D95EA9" w14:textId="77777777" w:rsidR="000F4F82" w:rsidRPr="005F70FB" w:rsidRDefault="000F4F82" w:rsidP="00A551BF">
            <w:pPr>
              <w:pStyle w:val="TableCell0-0115Break"/>
            </w:pPr>
            <w:r w:rsidRPr="005F70FB">
              <w:t>already</w:t>
            </w:r>
          </w:p>
        </w:tc>
      </w:tr>
      <w:tr w:rsidR="00AC23C4" w:rsidRPr="005F70FB" w14:paraId="48189209" w14:textId="77777777" w:rsidTr="00BC00CF">
        <w:tc>
          <w:tcPr>
            <w:tcW w:w="240" w:type="dxa"/>
            <w:shd w:val="clear" w:color="auto" w:fill="auto"/>
          </w:tcPr>
          <w:p w14:paraId="2E4F090A" w14:textId="77777777" w:rsidR="000F4F82" w:rsidRPr="005F70FB" w:rsidRDefault="000F4F82" w:rsidP="00A551BF">
            <w:pPr>
              <w:pStyle w:val="TableCell0-0115Break"/>
              <w:rPr>
                <w:rStyle w:val="ExampleSource"/>
              </w:rPr>
            </w:pPr>
          </w:p>
        </w:tc>
        <w:tc>
          <w:tcPr>
            <w:tcW w:w="1249" w:type="dxa"/>
            <w:shd w:val="clear" w:color="auto" w:fill="auto"/>
          </w:tcPr>
          <w:p w14:paraId="291A8EBB" w14:textId="77777777" w:rsidR="000F4F82" w:rsidRPr="005F70FB" w:rsidRDefault="000F4F82" w:rsidP="00A551BF">
            <w:pPr>
              <w:pStyle w:val="TableCell0-0115Break"/>
              <w:rPr>
                <w:rStyle w:val="ChItalBold"/>
              </w:rPr>
            </w:pPr>
            <w:r w:rsidRPr="005F70FB">
              <w:rPr>
                <w:rStyle w:val="ChItalBold"/>
              </w:rPr>
              <w:t>sukses</w:t>
            </w:r>
          </w:p>
        </w:tc>
        <w:tc>
          <w:tcPr>
            <w:tcW w:w="1587" w:type="dxa"/>
            <w:shd w:val="clear" w:color="auto" w:fill="auto"/>
          </w:tcPr>
          <w:p w14:paraId="7AE258CF" w14:textId="77777777" w:rsidR="000F4F82" w:rsidRPr="005F70FB" w:rsidRDefault="000F4F82" w:rsidP="00A551BF">
            <w:pPr>
              <w:pStyle w:val="TableCell0-0115Break"/>
              <w:rPr>
                <w:rStyle w:val="ChCharisSIL"/>
              </w:rPr>
            </w:pPr>
            <w:r w:rsidRPr="005F70FB">
              <w:rPr>
                <w:rStyle w:val="ChCharisSIL"/>
              </w:rPr>
              <w:t>ˈsʊk̚.sɛ̞s</w:t>
            </w:r>
          </w:p>
        </w:tc>
        <w:tc>
          <w:tcPr>
            <w:tcW w:w="1275" w:type="dxa"/>
            <w:shd w:val="clear" w:color="auto" w:fill="auto"/>
          </w:tcPr>
          <w:p w14:paraId="5876009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20154A2" w14:textId="77777777" w:rsidR="000F4F82" w:rsidRPr="005F70FB" w:rsidRDefault="000F4F82" w:rsidP="00A551BF">
            <w:pPr>
              <w:pStyle w:val="TableCell0-0115Break"/>
            </w:pPr>
            <w:r w:rsidRPr="005F70FB">
              <w:t>success</w:t>
            </w:r>
          </w:p>
        </w:tc>
      </w:tr>
      <w:tr w:rsidR="00AC23C4" w:rsidRPr="005F70FB" w14:paraId="20D10726" w14:textId="77777777" w:rsidTr="00BC00CF">
        <w:tc>
          <w:tcPr>
            <w:tcW w:w="240" w:type="dxa"/>
            <w:shd w:val="clear" w:color="auto" w:fill="auto"/>
          </w:tcPr>
          <w:p w14:paraId="71A72C2C" w14:textId="77777777" w:rsidR="000F4F82" w:rsidRPr="005F70FB" w:rsidRDefault="000F4F82" w:rsidP="00A551BF">
            <w:pPr>
              <w:pStyle w:val="TableCell0-0115Break"/>
              <w:rPr>
                <w:rStyle w:val="ExampleSource"/>
              </w:rPr>
            </w:pPr>
          </w:p>
        </w:tc>
        <w:tc>
          <w:tcPr>
            <w:tcW w:w="1249" w:type="dxa"/>
            <w:shd w:val="clear" w:color="auto" w:fill="auto"/>
          </w:tcPr>
          <w:p w14:paraId="35568A13" w14:textId="77777777" w:rsidR="000F4F82" w:rsidRPr="005F70FB" w:rsidRDefault="000F4F82" w:rsidP="00A551BF">
            <w:pPr>
              <w:pStyle w:val="TableCell0-0115Break"/>
              <w:rPr>
                <w:rStyle w:val="ChItalBold"/>
              </w:rPr>
            </w:pPr>
            <w:r w:rsidRPr="005F70FB">
              <w:rPr>
                <w:rStyle w:val="ChItalBold"/>
              </w:rPr>
              <w:t>supaya</w:t>
            </w:r>
          </w:p>
        </w:tc>
        <w:tc>
          <w:tcPr>
            <w:tcW w:w="1587" w:type="dxa"/>
            <w:shd w:val="clear" w:color="auto" w:fill="auto"/>
          </w:tcPr>
          <w:p w14:paraId="53FBB891" w14:textId="77777777" w:rsidR="000F4F82" w:rsidRPr="005F70FB" w:rsidRDefault="000F4F82" w:rsidP="00A551BF">
            <w:pPr>
              <w:pStyle w:val="TableCell0-0115Break"/>
              <w:rPr>
                <w:rStyle w:val="ChCharisSIL"/>
              </w:rPr>
            </w:pPr>
            <w:r w:rsidRPr="005F70FB">
              <w:rPr>
                <w:rStyle w:val="ChCharisSIL"/>
              </w:rPr>
              <w:t>su.ˈpa.ja</w:t>
            </w:r>
          </w:p>
        </w:tc>
        <w:tc>
          <w:tcPr>
            <w:tcW w:w="1275" w:type="dxa"/>
            <w:shd w:val="clear" w:color="auto" w:fill="auto"/>
          </w:tcPr>
          <w:p w14:paraId="7AE47F52" w14:textId="77777777" w:rsidR="000F4F82" w:rsidRPr="005F70FB" w:rsidRDefault="000F4F82" w:rsidP="00A551BF">
            <w:pPr>
              <w:pStyle w:val="TableCell0-0115Break"/>
              <w:rPr>
                <w:rStyle w:val="ChSmallCaps"/>
              </w:rPr>
            </w:pPr>
            <w:r w:rsidRPr="005F70FB">
              <w:rPr>
                <w:rStyle w:val="ChSmallCaps"/>
              </w:rPr>
              <w:t>cnj</w:t>
            </w:r>
          </w:p>
        </w:tc>
        <w:tc>
          <w:tcPr>
            <w:tcW w:w="2379" w:type="dxa"/>
            <w:shd w:val="clear" w:color="auto" w:fill="auto"/>
          </w:tcPr>
          <w:p w14:paraId="2AF5552A" w14:textId="77777777" w:rsidR="000F4F82" w:rsidRPr="005F70FB" w:rsidRDefault="000F4F82" w:rsidP="00A551BF">
            <w:pPr>
              <w:pStyle w:val="TableCell0-0115Break"/>
            </w:pPr>
            <w:r w:rsidRPr="005F70FB">
              <w:t>so that</w:t>
            </w:r>
          </w:p>
        </w:tc>
      </w:tr>
      <w:tr w:rsidR="00AC23C4" w:rsidRPr="005F70FB" w14:paraId="63DD46A1" w14:textId="77777777" w:rsidTr="00BC00CF">
        <w:tc>
          <w:tcPr>
            <w:tcW w:w="240" w:type="dxa"/>
            <w:shd w:val="clear" w:color="auto" w:fill="auto"/>
          </w:tcPr>
          <w:p w14:paraId="0E0BFCF2"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7CF395F8" w14:textId="77777777" w:rsidR="000F4F82" w:rsidRPr="005F70FB" w:rsidRDefault="000F4F82" w:rsidP="00A551BF">
            <w:pPr>
              <w:pStyle w:val="TableCell0-0115Break"/>
              <w:rPr>
                <w:rStyle w:val="ChItalBold"/>
              </w:rPr>
            </w:pPr>
            <w:r w:rsidRPr="005F70FB">
              <w:rPr>
                <w:rStyle w:val="ChItalBold"/>
              </w:rPr>
              <w:t>supermi</w:t>
            </w:r>
          </w:p>
        </w:tc>
        <w:tc>
          <w:tcPr>
            <w:tcW w:w="1587" w:type="dxa"/>
            <w:shd w:val="clear" w:color="auto" w:fill="auto"/>
          </w:tcPr>
          <w:p w14:paraId="27CD44EE" w14:textId="77777777" w:rsidR="000F4F82" w:rsidRPr="005F70FB" w:rsidRDefault="000F4F82" w:rsidP="00A551BF">
            <w:pPr>
              <w:pStyle w:val="TableCell0-0115Break"/>
              <w:rPr>
                <w:rStyle w:val="ChCharisSIL"/>
              </w:rPr>
            </w:pPr>
            <w:r w:rsidRPr="005F70FB">
              <w:rPr>
                <w:rStyle w:val="ChCharisSIL"/>
              </w:rPr>
              <w:t>ˌsu.pɛ̞r.ˈmi</w:t>
            </w:r>
          </w:p>
        </w:tc>
        <w:tc>
          <w:tcPr>
            <w:tcW w:w="1275" w:type="dxa"/>
            <w:shd w:val="clear" w:color="auto" w:fill="auto"/>
          </w:tcPr>
          <w:p w14:paraId="08DA1F6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2F45E95" w14:textId="77777777" w:rsidR="000F4F82" w:rsidRPr="005F70FB" w:rsidRDefault="000F4F82" w:rsidP="00A551BF">
            <w:pPr>
              <w:pStyle w:val="TableCell0-0115Break"/>
            </w:pPr>
            <w:r w:rsidRPr="005F70FB">
              <w:t>instant noodles</w:t>
            </w:r>
          </w:p>
        </w:tc>
      </w:tr>
      <w:tr w:rsidR="00AC23C4" w:rsidRPr="005F70FB" w14:paraId="48A0F3C1" w14:textId="77777777" w:rsidTr="00BC00CF">
        <w:tc>
          <w:tcPr>
            <w:tcW w:w="240" w:type="dxa"/>
            <w:shd w:val="clear" w:color="auto" w:fill="auto"/>
          </w:tcPr>
          <w:p w14:paraId="3AEB79C9" w14:textId="77777777" w:rsidR="000F4F82" w:rsidRPr="005F70FB" w:rsidRDefault="000F4F82" w:rsidP="00A551BF">
            <w:pPr>
              <w:pStyle w:val="TableCell0-0115Break"/>
              <w:rPr>
                <w:rStyle w:val="ExampleSource"/>
              </w:rPr>
            </w:pPr>
          </w:p>
        </w:tc>
        <w:tc>
          <w:tcPr>
            <w:tcW w:w="1249" w:type="dxa"/>
            <w:shd w:val="clear" w:color="auto" w:fill="auto"/>
          </w:tcPr>
          <w:p w14:paraId="76ABF20D" w14:textId="77777777" w:rsidR="000F4F82" w:rsidRPr="005F70FB" w:rsidRDefault="000F4F82" w:rsidP="00A551BF">
            <w:pPr>
              <w:pStyle w:val="TableCell0-0115Break"/>
              <w:rPr>
                <w:rStyle w:val="ChItalBold"/>
              </w:rPr>
            </w:pPr>
            <w:r w:rsidRPr="005F70FB">
              <w:rPr>
                <w:rStyle w:val="ChItalBold"/>
              </w:rPr>
              <w:t>suster</w:t>
            </w:r>
          </w:p>
        </w:tc>
        <w:tc>
          <w:tcPr>
            <w:tcW w:w="1587" w:type="dxa"/>
            <w:shd w:val="clear" w:color="auto" w:fill="auto"/>
          </w:tcPr>
          <w:p w14:paraId="3D71DB5A" w14:textId="77777777" w:rsidR="000F4F82" w:rsidRPr="005F70FB" w:rsidRDefault="000F4F82" w:rsidP="00A551BF">
            <w:pPr>
              <w:pStyle w:val="TableCell0-0115Break"/>
              <w:rPr>
                <w:rStyle w:val="ChCharisSIL"/>
              </w:rPr>
            </w:pPr>
            <w:r w:rsidRPr="005F70FB">
              <w:rPr>
                <w:rStyle w:val="ChCharisSIL"/>
              </w:rPr>
              <w:t>ˈsʊs.tɛ̞r̥</w:t>
            </w:r>
          </w:p>
        </w:tc>
        <w:tc>
          <w:tcPr>
            <w:tcW w:w="1275" w:type="dxa"/>
            <w:shd w:val="clear" w:color="auto" w:fill="auto"/>
          </w:tcPr>
          <w:p w14:paraId="53F8E4A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E680BFF" w14:textId="77777777" w:rsidR="000F4F82" w:rsidRPr="005F70FB" w:rsidRDefault="000F4F82" w:rsidP="00A551BF">
            <w:pPr>
              <w:pStyle w:val="TableCell0-0115Break"/>
            </w:pPr>
            <w:r w:rsidRPr="005F70FB">
              <w:t>nurse</w:t>
            </w:r>
          </w:p>
        </w:tc>
      </w:tr>
      <w:tr w:rsidR="00AC23C4" w:rsidRPr="005F70FB" w14:paraId="7E84F202" w14:textId="77777777" w:rsidTr="00BC00CF">
        <w:tc>
          <w:tcPr>
            <w:tcW w:w="240" w:type="dxa"/>
            <w:shd w:val="clear" w:color="auto" w:fill="auto"/>
          </w:tcPr>
          <w:p w14:paraId="61B3FCD7" w14:textId="77777777" w:rsidR="000F4F82" w:rsidRPr="005F70FB" w:rsidRDefault="000F4F82" w:rsidP="00A551BF">
            <w:pPr>
              <w:pStyle w:val="TableCell0-0115Break"/>
              <w:rPr>
                <w:rStyle w:val="ExampleSource"/>
              </w:rPr>
            </w:pPr>
          </w:p>
        </w:tc>
        <w:tc>
          <w:tcPr>
            <w:tcW w:w="1249" w:type="dxa"/>
            <w:shd w:val="clear" w:color="auto" w:fill="auto"/>
          </w:tcPr>
          <w:p w14:paraId="50F7BA1E" w14:textId="77777777" w:rsidR="000F4F82" w:rsidRPr="005F70FB" w:rsidRDefault="000F4F82" w:rsidP="00A551BF">
            <w:pPr>
              <w:pStyle w:val="TableCell0-0115Break"/>
              <w:rPr>
                <w:rStyle w:val="ChItalBold"/>
              </w:rPr>
            </w:pPr>
            <w:r w:rsidRPr="005F70FB">
              <w:rPr>
                <w:rStyle w:val="ChItalBold"/>
              </w:rPr>
              <w:t>suting</w:t>
            </w:r>
          </w:p>
        </w:tc>
        <w:tc>
          <w:tcPr>
            <w:tcW w:w="1587" w:type="dxa"/>
            <w:shd w:val="clear" w:color="auto" w:fill="auto"/>
          </w:tcPr>
          <w:p w14:paraId="4AABEDF6" w14:textId="77777777" w:rsidR="000F4F82" w:rsidRPr="005F70FB" w:rsidRDefault="000F4F82" w:rsidP="00A551BF">
            <w:pPr>
              <w:pStyle w:val="TableCell0-0115Break"/>
              <w:rPr>
                <w:rStyle w:val="ChCharisSIL"/>
              </w:rPr>
            </w:pPr>
            <w:r w:rsidRPr="005F70FB">
              <w:rPr>
                <w:rStyle w:val="ChCharisSIL"/>
              </w:rPr>
              <w:t>ˈsu.tɪŋ</w:t>
            </w:r>
          </w:p>
        </w:tc>
        <w:tc>
          <w:tcPr>
            <w:tcW w:w="1275" w:type="dxa"/>
            <w:shd w:val="clear" w:color="auto" w:fill="auto"/>
          </w:tcPr>
          <w:p w14:paraId="40D4C0C5"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3CF42D91" w14:textId="77777777" w:rsidR="000F4F82" w:rsidRPr="005F70FB" w:rsidRDefault="000F4F82" w:rsidP="00A551BF">
            <w:pPr>
              <w:pStyle w:val="TableCell0-0115Break"/>
            </w:pPr>
            <w:r w:rsidRPr="005F70FB">
              <w:t>shoot</w:t>
            </w:r>
          </w:p>
        </w:tc>
      </w:tr>
      <w:tr w:rsidR="00AC23C4" w:rsidRPr="005F70FB" w14:paraId="600905EC" w14:textId="77777777" w:rsidTr="00BC00CF">
        <w:tc>
          <w:tcPr>
            <w:tcW w:w="240" w:type="dxa"/>
            <w:shd w:val="clear" w:color="auto" w:fill="auto"/>
          </w:tcPr>
          <w:p w14:paraId="4D452ADD" w14:textId="77777777" w:rsidR="000F4F82" w:rsidRPr="005F70FB" w:rsidRDefault="000F4F82" w:rsidP="00A551BF">
            <w:pPr>
              <w:pStyle w:val="TableCell0-0115Break"/>
              <w:rPr>
                <w:rStyle w:val="ExampleSource"/>
              </w:rPr>
            </w:pPr>
          </w:p>
        </w:tc>
        <w:tc>
          <w:tcPr>
            <w:tcW w:w="1249" w:type="dxa"/>
            <w:shd w:val="clear" w:color="auto" w:fill="auto"/>
          </w:tcPr>
          <w:p w14:paraId="718A4F1A" w14:textId="77777777" w:rsidR="000F4F82" w:rsidRPr="005F70FB" w:rsidRDefault="000F4F82" w:rsidP="00A551BF">
            <w:pPr>
              <w:pStyle w:val="TableCell0-0115Break"/>
              <w:rPr>
                <w:rStyle w:val="ChItalBold"/>
              </w:rPr>
            </w:pPr>
            <w:r w:rsidRPr="005F70FB">
              <w:rPr>
                <w:rStyle w:val="ChItalBold"/>
              </w:rPr>
              <w:t>swami</w:t>
            </w:r>
          </w:p>
        </w:tc>
        <w:tc>
          <w:tcPr>
            <w:tcW w:w="1587" w:type="dxa"/>
            <w:shd w:val="clear" w:color="auto" w:fill="auto"/>
          </w:tcPr>
          <w:p w14:paraId="62098B15" w14:textId="77777777" w:rsidR="000F4F82" w:rsidRPr="005F70FB" w:rsidRDefault="000F4F82" w:rsidP="00A551BF">
            <w:pPr>
              <w:pStyle w:val="TableCell0-0115Break"/>
              <w:rPr>
                <w:rStyle w:val="ChCharisSIL"/>
              </w:rPr>
            </w:pPr>
            <w:r w:rsidRPr="005F70FB">
              <w:rPr>
                <w:rStyle w:val="ChCharisSIL"/>
              </w:rPr>
              <w:t>ˈswa.mi</w:t>
            </w:r>
          </w:p>
        </w:tc>
        <w:tc>
          <w:tcPr>
            <w:tcW w:w="1275" w:type="dxa"/>
            <w:shd w:val="clear" w:color="auto" w:fill="auto"/>
          </w:tcPr>
          <w:p w14:paraId="2329A18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F26D6BF" w14:textId="77777777" w:rsidR="000F4F82" w:rsidRPr="005F70FB" w:rsidRDefault="000F4F82" w:rsidP="00A551BF">
            <w:pPr>
              <w:pStyle w:val="TableCell0-0115Break"/>
            </w:pPr>
            <w:r w:rsidRPr="005F70FB">
              <w:t>husband</w:t>
            </w:r>
          </w:p>
        </w:tc>
      </w:tr>
      <w:tr w:rsidR="00AC23C4" w:rsidRPr="005F70FB" w14:paraId="73F17B0E" w14:textId="77777777" w:rsidTr="00BC00CF">
        <w:tc>
          <w:tcPr>
            <w:tcW w:w="240" w:type="dxa"/>
            <w:shd w:val="clear" w:color="auto" w:fill="auto"/>
          </w:tcPr>
          <w:p w14:paraId="553512D6" w14:textId="77777777" w:rsidR="000F4F82" w:rsidRPr="005F70FB" w:rsidRDefault="000F4F82" w:rsidP="00A551BF">
            <w:pPr>
              <w:pStyle w:val="TableCell0-0115Break"/>
              <w:rPr>
                <w:rStyle w:val="ExampleSource"/>
              </w:rPr>
            </w:pPr>
          </w:p>
        </w:tc>
        <w:tc>
          <w:tcPr>
            <w:tcW w:w="1249" w:type="dxa"/>
            <w:shd w:val="clear" w:color="auto" w:fill="auto"/>
          </w:tcPr>
          <w:p w14:paraId="70208F5B" w14:textId="77777777" w:rsidR="000F4F82" w:rsidRPr="005F70FB" w:rsidRDefault="000F4F82" w:rsidP="00A551BF">
            <w:pPr>
              <w:pStyle w:val="TableCell0-0115Break"/>
              <w:rPr>
                <w:rStyle w:val="ChItalBold"/>
              </w:rPr>
            </w:pPr>
            <w:r w:rsidRPr="005F70FB">
              <w:rPr>
                <w:rStyle w:val="ChItalBold"/>
              </w:rPr>
              <w:t>swara</w:t>
            </w:r>
          </w:p>
        </w:tc>
        <w:tc>
          <w:tcPr>
            <w:tcW w:w="1587" w:type="dxa"/>
            <w:shd w:val="clear" w:color="auto" w:fill="auto"/>
          </w:tcPr>
          <w:p w14:paraId="2C287A50" w14:textId="77777777" w:rsidR="000F4F82" w:rsidRPr="005F70FB" w:rsidRDefault="000F4F82" w:rsidP="00A551BF">
            <w:pPr>
              <w:pStyle w:val="TableCell0-0115Break"/>
              <w:rPr>
                <w:rStyle w:val="ChCharisSIL"/>
              </w:rPr>
            </w:pPr>
            <w:r w:rsidRPr="005F70FB">
              <w:rPr>
                <w:rStyle w:val="ChCharisSIL"/>
              </w:rPr>
              <w:t>ˈswa.ɾa</w:t>
            </w:r>
          </w:p>
        </w:tc>
        <w:tc>
          <w:tcPr>
            <w:tcW w:w="1275" w:type="dxa"/>
            <w:shd w:val="clear" w:color="auto" w:fill="auto"/>
          </w:tcPr>
          <w:p w14:paraId="27E92A6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70C7501" w14:textId="77777777" w:rsidR="000F4F82" w:rsidRPr="005F70FB" w:rsidRDefault="000F4F82" w:rsidP="00A551BF">
            <w:pPr>
              <w:pStyle w:val="TableCell0-0115Break"/>
            </w:pPr>
            <w:r w:rsidRPr="005F70FB">
              <w:t>voice</w:t>
            </w:r>
          </w:p>
        </w:tc>
      </w:tr>
      <w:tr w:rsidR="00AC23C4" w:rsidRPr="005F70FB" w14:paraId="5AC159A8" w14:textId="77777777" w:rsidTr="00BC00CF">
        <w:tc>
          <w:tcPr>
            <w:tcW w:w="240" w:type="dxa"/>
            <w:shd w:val="clear" w:color="auto" w:fill="auto"/>
          </w:tcPr>
          <w:p w14:paraId="120AC42C" w14:textId="77777777" w:rsidR="000F4F82" w:rsidRPr="005F70FB" w:rsidRDefault="000F4F82" w:rsidP="00A551BF">
            <w:pPr>
              <w:pStyle w:val="TableCell0-0115Break"/>
              <w:rPr>
                <w:rStyle w:val="ExampleSource"/>
              </w:rPr>
            </w:pPr>
          </w:p>
        </w:tc>
        <w:tc>
          <w:tcPr>
            <w:tcW w:w="1249" w:type="dxa"/>
            <w:shd w:val="clear" w:color="auto" w:fill="auto"/>
          </w:tcPr>
          <w:p w14:paraId="421477AB" w14:textId="77777777" w:rsidR="000F4F82" w:rsidRPr="005F70FB" w:rsidRDefault="000F4F82" w:rsidP="00A551BF">
            <w:pPr>
              <w:pStyle w:val="TableCell0-0115Break"/>
              <w:rPr>
                <w:rStyle w:val="ChItalBold"/>
              </w:rPr>
            </w:pPr>
            <w:r w:rsidRPr="005F70FB">
              <w:rPr>
                <w:rStyle w:val="ChItalBold"/>
              </w:rPr>
              <w:t>syarat</w:t>
            </w:r>
          </w:p>
        </w:tc>
        <w:tc>
          <w:tcPr>
            <w:tcW w:w="1587" w:type="dxa"/>
            <w:shd w:val="clear" w:color="auto" w:fill="auto"/>
          </w:tcPr>
          <w:p w14:paraId="263FB0FE" w14:textId="77777777" w:rsidR="000F4F82" w:rsidRPr="005F70FB" w:rsidRDefault="000F4F82" w:rsidP="00A551BF">
            <w:pPr>
              <w:pStyle w:val="TableCell0-0115Break"/>
              <w:rPr>
                <w:rStyle w:val="ChCharisSIL"/>
              </w:rPr>
            </w:pPr>
            <w:r w:rsidRPr="005F70FB">
              <w:rPr>
                <w:rStyle w:val="ChCharisSIL"/>
              </w:rPr>
              <w:t>ˈsʲa.ɾɐt</w:t>
            </w:r>
          </w:p>
        </w:tc>
        <w:tc>
          <w:tcPr>
            <w:tcW w:w="1275" w:type="dxa"/>
            <w:shd w:val="clear" w:color="auto" w:fill="auto"/>
          </w:tcPr>
          <w:p w14:paraId="7475B9E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36953D1" w14:textId="77777777" w:rsidR="000F4F82" w:rsidRPr="005F70FB" w:rsidRDefault="000F4F82" w:rsidP="00A551BF">
            <w:pPr>
              <w:pStyle w:val="TableCell0-0115Break"/>
            </w:pPr>
            <w:r w:rsidRPr="005F70FB">
              <w:t>condition</w:t>
            </w:r>
          </w:p>
        </w:tc>
      </w:tr>
      <w:tr w:rsidR="00AC23C4" w:rsidRPr="005F70FB" w14:paraId="073C6BC0" w14:textId="77777777" w:rsidTr="00BC00CF">
        <w:tc>
          <w:tcPr>
            <w:tcW w:w="240" w:type="dxa"/>
            <w:shd w:val="clear" w:color="auto" w:fill="auto"/>
          </w:tcPr>
          <w:p w14:paraId="46996EFA" w14:textId="77777777" w:rsidR="000F4F82" w:rsidRPr="005F70FB" w:rsidRDefault="000F4F82" w:rsidP="000F4F82">
            <w:pPr>
              <w:pStyle w:val="TableCell0-2115ptBreak"/>
              <w:rPr>
                <w:rStyle w:val="ExampleSource"/>
              </w:rPr>
            </w:pPr>
          </w:p>
        </w:tc>
        <w:tc>
          <w:tcPr>
            <w:tcW w:w="1249" w:type="dxa"/>
            <w:shd w:val="clear" w:color="auto" w:fill="auto"/>
          </w:tcPr>
          <w:p w14:paraId="07434AB6" w14:textId="77777777" w:rsidR="000F4F82" w:rsidRPr="005F70FB" w:rsidRDefault="000F4F82" w:rsidP="000F4F82">
            <w:pPr>
              <w:pStyle w:val="TableCell0-2115ptBreak"/>
              <w:rPr>
                <w:rStyle w:val="ChItalBold"/>
              </w:rPr>
            </w:pPr>
            <w:r w:rsidRPr="005F70FB">
              <w:rPr>
                <w:rStyle w:val="ChItalBold"/>
              </w:rPr>
              <w:t>syukur</w:t>
            </w:r>
          </w:p>
        </w:tc>
        <w:tc>
          <w:tcPr>
            <w:tcW w:w="1587" w:type="dxa"/>
            <w:shd w:val="clear" w:color="auto" w:fill="auto"/>
          </w:tcPr>
          <w:p w14:paraId="3B95CC15" w14:textId="77777777" w:rsidR="000F4F82" w:rsidRPr="005F70FB" w:rsidRDefault="000F4F82" w:rsidP="000F4F82">
            <w:pPr>
              <w:pStyle w:val="TableCell0-2115ptBreak"/>
              <w:rPr>
                <w:rStyle w:val="ChCharisSIL"/>
              </w:rPr>
            </w:pPr>
            <w:r w:rsidRPr="005F70FB">
              <w:rPr>
                <w:rStyle w:val="ChCharisSIL"/>
              </w:rPr>
              <w:t>ˈsʲu.kʊr̥</w:t>
            </w:r>
          </w:p>
        </w:tc>
        <w:tc>
          <w:tcPr>
            <w:tcW w:w="1275" w:type="dxa"/>
            <w:shd w:val="clear" w:color="auto" w:fill="auto"/>
          </w:tcPr>
          <w:p w14:paraId="7CC322A8"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65158FD9" w14:textId="77777777" w:rsidR="000F4F82" w:rsidRPr="005F70FB" w:rsidRDefault="000F4F82" w:rsidP="000F4F82">
            <w:pPr>
              <w:pStyle w:val="TableCell0-2115ptBreak"/>
            </w:pPr>
            <w:r w:rsidRPr="005F70FB">
              <w:t>thanks to God</w:t>
            </w:r>
          </w:p>
        </w:tc>
      </w:tr>
      <w:tr w:rsidR="00AC23C4" w:rsidRPr="005F70FB" w14:paraId="31A6D7BE" w14:textId="77777777" w:rsidTr="00BC00CF">
        <w:tc>
          <w:tcPr>
            <w:tcW w:w="240" w:type="dxa"/>
            <w:shd w:val="clear" w:color="auto" w:fill="auto"/>
          </w:tcPr>
          <w:p w14:paraId="33FE5827" w14:textId="77777777" w:rsidR="000F4F82" w:rsidRPr="005F70FB" w:rsidRDefault="000F4F82" w:rsidP="000F4F82">
            <w:pPr>
              <w:pStyle w:val="TableCell2-2"/>
              <w:rPr>
                <w:rStyle w:val="ExampleSource"/>
              </w:rPr>
            </w:pPr>
          </w:p>
        </w:tc>
        <w:tc>
          <w:tcPr>
            <w:tcW w:w="1249" w:type="dxa"/>
            <w:shd w:val="clear" w:color="auto" w:fill="auto"/>
          </w:tcPr>
          <w:p w14:paraId="3F889ADF" w14:textId="77777777" w:rsidR="000F4F82" w:rsidRPr="005F70FB" w:rsidRDefault="000F4F82" w:rsidP="000F4F82">
            <w:pPr>
              <w:pStyle w:val="TableCell2-2"/>
              <w:rPr>
                <w:rStyle w:val="ChBold"/>
              </w:rPr>
            </w:pPr>
            <w:r w:rsidRPr="005F70FB">
              <w:rPr>
                <w:rStyle w:val="ChBold"/>
              </w:rPr>
              <w:t>T</w:t>
            </w:r>
          </w:p>
        </w:tc>
        <w:tc>
          <w:tcPr>
            <w:tcW w:w="1587" w:type="dxa"/>
            <w:shd w:val="clear" w:color="auto" w:fill="auto"/>
          </w:tcPr>
          <w:p w14:paraId="76AA3A85" w14:textId="77777777" w:rsidR="000F4F82" w:rsidRPr="005F70FB" w:rsidRDefault="000F4F82" w:rsidP="000F4F82">
            <w:pPr>
              <w:pStyle w:val="TableCell2-2"/>
            </w:pPr>
          </w:p>
        </w:tc>
        <w:tc>
          <w:tcPr>
            <w:tcW w:w="1275" w:type="dxa"/>
            <w:shd w:val="clear" w:color="auto" w:fill="auto"/>
          </w:tcPr>
          <w:p w14:paraId="7B93F487" w14:textId="77777777" w:rsidR="000F4F82" w:rsidRPr="005F70FB" w:rsidRDefault="000F4F82" w:rsidP="000F4F82">
            <w:pPr>
              <w:pStyle w:val="TableCell2-2"/>
            </w:pPr>
          </w:p>
        </w:tc>
        <w:tc>
          <w:tcPr>
            <w:tcW w:w="2379" w:type="dxa"/>
            <w:shd w:val="clear" w:color="auto" w:fill="auto"/>
          </w:tcPr>
          <w:p w14:paraId="7618D4C1" w14:textId="77777777" w:rsidR="000F4F82" w:rsidRPr="005F70FB" w:rsidRDefault="000F4F82" w:rsidP="000F4F82">
            <w:pPr>
              <w:pStyle w:val="TableCell2-2"/>
            </w:pPr>
          </w:p>
        </w:tc>
      </w:tr>
      <w:tr w:rsidR="00AC23C4" w:rsidRPr="005F70FB" w14:paraId="24476067" w14:textId="77777777" w:rsidTr="00BC00CF">
        <w:tc>
          <w:tcPr>
            <w:tcW w:w="240" w:type="dxa"/>
            <w:shd w:val="clear" w:color="auto" w:fill="auto"/>
          </w:tcPr>
          <w:p w14:paraId="68AF4F97" w14:textId="77777777" w:rsidR="000F4F82" w:rsidRPr="005F70FB" w:rsidRDefault="000F4F82" w:rsidP="00A551BF">
            <w:pPr>
              <w:pStyle w:val="TableCell0-0115Break"/>
              <w:rPr>
                <w:rStyle w:val="ExampleSource"/>
              </w:rPr>
            </w:pPr>
          </w:p>
        </w:tc>
        <w:tc>
          <w:tcPr>
            <w:tcW w:w="1249" w:type="dxa"/>
            <w:shd w:val="clear" w:color="auto" w:fill="auto"/>
          </w:tcPr>
          <w:p w14:paraId="288D3D35" w14:textId="77777777" w:rsidR="000F4F82" w:rsidRPr="005F70FB" w:rsidRDefault="000F4F82" w:rsidP="00A551BF">
            <w:pPr>
              <w:pStyle w:val="TableCell0-0115Break"/>
              <w:rPr>
                <w:rStyle w:val="ChItalBold"/>
              </w:rPr>
            </w:pPr>
            <w:r w:rsidRPr="005F70FB">
              <w:rPr>
                <w:rStyle w:val="ChItalBold"/>
              </w:rPr>
              <w:t>taat</w:t>
            </w:r>
          </w:p>
        </w:tc>
        <w:tc>
          <w:tcPr>
            <w:tcW w:w="1587" w:type="dxa"/>
            <w:shd w:val="clear" w:color="auto" w:fill="auto"/>
          </w:tcPr>
          <w:p w14:paraId="4D71DC91" w14:textId="77777777" w:rsidR="000F4F82" w:rsidRPr="005F70FB" w:rsidRDefault="000F4F82" w:rsidP="00A551BF">
            <w:pPr>
              <w:pStyle w:val="TableCell0-0115Break"/>
              <w:rPr>
                <w:rStyle w:val="ChCharisSIL"/>
              </w:rPr>
            </w:pPr>
            <w:r w:rsidRPr="005F70FB">
              <w:rPr>
                <w:rStyle w:val="ChCharisSIL"/>
              </w:rPr>
              <w:t>ˈta.ɐt</w:t>
            </w:r>
          </w:p>
        </w:tc>
        <w:tc>
          <w:tcPr>
            <w:tcW w:w="1275" w:type="dxa"/>
            <w:shd w:val="clear" w:color="auto" w:fill="auto"/>
          </w:tcPr>
          <w:p w14:paraId="24277700"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190D0A0D" w14:textId="77777777" w:rsidR="000F4F82" w:rsidRPr="005F70FB" w:rsidRDefault="000F4F82" w:rsidP="00A551BF">
            <w:pPr>
              <w:pStyle w:val="TableCell0-0115Break"/>
            </w:pPr>
            <w:r w:rsidRPr="005F70FB">
              <w:t>be obedient</w:t>
            </w:r>
          </w:p>
        </w:tc>
      </w:tr>
      <w:tr w:rsidR="00AC23C4" w:rsidRPr="005F70FB" w14:paraId="01666103" w14:textId="77777777" w:rsidTr="00BC00CF">
        <w:tc>
          <w:tcPr>
            <w:tcW w:w="240" w:type="dxa"/>
            <w:shd w:val="clear" w:color="auto" w:fill="auto"/>
          </w:tcPr>
          <w:p w14:paraId="614A146D" w14:textId="77777777" w:rsidR="000F4F82" w:rsidRPr="005F70FB" w:rsidRDefault="000F4F82" w:rsidP="00A551BF">
            <w:pPr>
              <w:pStyle w:val="TableCell0-0115Break"/>
              <w:rPr>
                <w:rStyle w:val="ExampleSource"/>
              </w:rPr>
            </w:pPr>
          </w:p>
        </w:tc>
        <w:tc>
          <w:tcPr>
            <w:tcW w:w="1249" w:type="dxa"/>
            <w:shd w:val="clear" w:color="auto" w:fill="auto"/>
          </w:tcPr>
          <w:p w14:paraId="71FE7E99" w14:textId="77777777" w:rsidR="000F4F82" w:rsidRPr="005F70FB" w:rsidRDefault="000F4F82" w:rsidP="00A551BF">
            <w:pPr>
              <w:pStyle w:val="TableCell0-0115Break"/>
              <w:rPr>
                <w:rStyle w:val="ChItalBold"/>
              </w:rPr>
            </w:pPr>
            <w:r w:rsidRPr="005F70FB">
              <w:rPr>
                <w:rStyle w:val="ChItalBold"/>
              </w:rPr>
              <w:t>takraw</w:t>
            </w:r>
          </w:p>
        </w:tc>
        <w:tc>
          <w:tcPr>
            <w:tcW w:w="1587" w:type="dxa"/>
            <w:shd w:val="clear" w:color="auto" w:fill="auto"/>
          </w:tcPr>
          <w:p w14:paraId="4B4BAE17" w14:textId="77777777" w:rsidR="000F4F82" w:rsidRPr="005F70FB" w:rsidRDefault="000F4F82" w:rsidP="00A551BF">
            <w:pPr>
              <w:pStyle w:val="TableCell0-0115Break"/>
              <w:rPr>
                <w:rStyle w:val="ChCharisSIL"/>
              </w:rPr>
            </w:pPr>
            <w:r w:rsidRPr="005F70FB">
              <w:rPr>
                <w:rStyle w:val="ChCharisSIL"/>
              </w:rPr>
              <w:t>ˈta.krɐw</w:t>
            </w:r>
          </w:p>
        </w:tc>
        <w:tc>
          <w:tcPr>
            <w:tcW w:w="1275" w:type="dxa"/>
            <w:shd w:val="clear" w:color="auto" w:fill="auto"/>
          </w:tcPr>
          <w:p w14:paraId="3162819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B128ADF" w14:textId="77777777" w:rsidR="000F4F82" w:rsidRPr="005F70FB" w:rsidRDefault="000F4F82" w:rsidP="00A551BF">
            <w:pPr>
              <w:pStyle w:val="TableCell0-0115Break"/>
            </w:pPr>
            <w:r w:rsidRPr="005F70FB">
              <w:t>Takraw ball game</w:t>
            </w:r>
          </w:p>
        </w:tc>
      </w:tr>
      <w:tr w:rsidR="00AC23C4" w:rsidRPr="005F70FB" w14:paraId="10360067" w14:textId="77777777" w:rsidTr="00BC00CF">
        <w:tc>
          <w:tcPr>
            <w:tcW w:w="240" w:type="dxa"/>
            <w:shd w:val="clear" w:color="auto" w:fill="auto"/>
          </w:tcPr>
          <w:p w14:paraId="4FA454F4" w14:textId="77777777" w:rsidR="000F4F82" w:rsidRPr="005F70FB" w:rsidRDefault="000F4F82" w:rsidP="00A551BF">
            <w:pPr>
              <w:pStyle w:val="TableCell0-0115Break"/>
              <w:rPr>
                <w:rStyle w:val="ExampleSource"/>
              </w:rPr>
            </w:pPr>
          </w:p>
        </w:tc>
        <w:tc>
          <w:tcPr>
            <w:tcW w:w="1249" w:type="dxa"/>
            <w:shd w:val="clear" w:color="auto" w:fill="auto"/>
          </w:tcPr>
          <w:p w14:paraId="6E5BFC91" w14:textId="77777777" w:rsidR="000F4F82" w:rsidRPr="005F70FB" w:rsidRDefault="000F4F82" w:rsidP="00A551BF">
            <w:pPr>
              <w:pStyle w:val="TableCell0-0115Break"/>
              <w:rPr>
                <w:rStyle w:val="ChItalBold"/>
              </w:rPr>
            </w:pPr>
            <w:r w:rsidRPr="005F70FB">
              <w:rPr>
                <w:rStyle w:val="ChItalBold"/>
              </w:rPr>
              <w:t>talenta</w:t>
            </w:r>
          </w:p>
        </w:tc>
        <w:tc>
          <w:tcPr>
            <w:tcW w:w="1587" w:type="dxa"/>
            <w:shd w:val="clear" w:color="auto" w:fill="auto"/>
          </w:tcPr>
          <w:p w14:paraId="59F52981" w14:textId="77777777" w:rsidR="000F4F82" w:rsidRPr="005F70FB" w:rsidRDefault="000F4F82" w:rsidP="00A551BF">
            <w:pPr>
              <w:pStyle w:val="TableCell0-0115Break"/>
              <w:rPr>
                <w:rStyle w:val="ChCharisSIL"/>
              </w:rPr>
            </w:pPr>
            <w:r w:rsidRPr="005F70FB">
              <w:rPr>
                <w:rStyle w:val="ChCharisSIL"/>
              </w:rPr>
              <w:t>ta.ˈlɛ̞n.ta</w:t>
            </w:r>
          </w:p>
        </w:tc>
        <w:tc>
          <w:tcPr>
            <w:tcW w:w="1275" w:type="dxa"/>
            <w:shd w:val="clear" w:color="auto" w:fill="auto"/>
          </w:tcPr>
          <w:p w14:paraId="2D462A2F"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7CD0B43" w14:textId="77777777" w:rsidR="000F4F82" w:rsidRPr="005F70FB" w:rsidRDefault="000F4F82" w:rsidP="00A551BF">
            <w:pPr>
              <w:pStyle w:val="TableCell0-0115Break"/>
            </w:pPr>
            <w:r w:rsidRPr="005F70FB">
              <w:t>gift</w:t>
            </w:r>
          </w:p>
        </w:tc>
      </w:tr>
      <w:tr w:rsidR="00AC23C4" w:rsidRPr="005F70FB" w14:paraId="41059351" w14:textId="77777777" w:rsidTr="00BC00CF">
        <w:tc>
          <w:tcPr>
            <w:tcW w:w="240" w:type="dxa"/>
            <w:shd w:val="clear" w:color="auto" w:fill="auto"/>
          </w:tcPr>
          <w:p w14:paraId="02BA3B06" w14:textId="77777777" w:rsidR="000F4F82" w:rsidRPr="005F70FB" w:rsidRDefault="000F4F82" w:rsidP="00A551BF">
            <w:pPr>
              <w:pStyle w:val="TableCell0-0115Break"/>
              <w:rPr>
                <w:rStyle w:val="ExampleSource"/>
              </w:rPr>
            </w:pPr>
          </w:p>
        </w:tc>
        <w:tc>
          <w:tcPr>
            <w:tcW w:w="1249" w:type="dxa"/>
            <w:shd w:val="clear" w:color="auto" w:fill="auto"/>
          </w:tcPr>
          <w:p w14:paraId="3D771339" w14:textId="77777777" w:rsidR="000F4F82" w:rsidRPr="005F70FB" w:rsidRDefault="000F4F82" w:rsidP="00A551BF">
            <w:pPr>
              <w:pStyle w:val="TableCell0-0115Break"/>
              <w:rPr>
                <w:rStyle w:val="ChItalBold"/>
              </w:rPr>
            </w:pPr>
            <w:r w:rsidRPr="005F70FB">
              <w:rPr>
                <w:rStyle w:val="ChItalBold"/>
              </w:rPr>
              <w:t>tang</w:t>
            </w:r>
          </w:p>
        </w:tc>
        <w:tc>
          <w:tcPr>
            <w:tcW w:w="1587" w:type="dxa"/>
            <w:shd w:val="clear" w:color="auto" w:fill="auto"/>
          </w:tcPr>
          <w:p w14:paraId="1C293479" w14:textId="77777777" w:rsidR="000F4F82" w:rsidRPr="005F70FB" w:rsidRDefault="000F4F82" w:rsidP="00A551BF">
            <w:pPr>
              <w:pStyle w:val="TableCell0-0115Break"/>
              <w:rPr>
                <w:rStyle w:val="ChCharisSIL"/>
              </w:rPr>
            </w:pPr>
            <w:r w:rsidRPr="005F70FB">
              <w:rPr>
                <w:rStyle w:val="ChCharisSIL"/>
              </w:rPr>
              <w:t>ˈtɐŋ</w:t>
            </w:r>
          </w:p>
        </w:tc>
        <w:tc>
          <w:tcPr>
            <w:tcW w:w="1275" w:type="dxa"/>
            <w:shd w:val="clear" w:color="auto" w:fill="auto"/>
          </w:tcPr>
          <w:p w14:paraId="73CECA5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F364BC4" w14:textId="77777777" w:rsidR="000F4F82" w:rsidRPr="005F70FB" w:rsidRDefault="000F4F82" w:rsidP="00A551BF">
            <w:pPr>
              <w:pStyle w:val="TableCell0-0115Break"/>
            </w:pPr>
            <w:r w:rsidRPr="005F70FB">
              <w:t>pliers</w:t>
            </w:r>
          </w:p>
        </w:tc>
      </w:tr>
      <w:tr w:rsidR="00AC23C4" w:rsidRPr="005F70FB" w14:paraId="1C28C9F5" w14:textId="77777777" w:rsidTr="00BC00CF">
        <w:tc>
          <w:tcPr>
            <w:tcW w:w="240" w:type="dxa"/>
            <w:shd w:val="clear" w:color="auto" w:fill="auto"/>
          </w:tcPr>
          <w:p w14:paraId="0DF16099" w14:textId="77777777" w:rsidR="000F4F82" w:rsidRPr="005F70FB" w:rsidRDefault="000F4F82" w:rsidP="00A551BF">
            <w:pPr>
              <w:pStyle w:val="TableCell0-0115Break"/>
              <w:rPr>
                <w:rStyle w:val="ExampleSource"/>
              </w:rPr>
            </w:pPr>
          </w:p>
        </w:tc>
        <w:tc>
          <w:tcPr>
            <w:tcW w:w="1249" w:type="dxa"/>
            <w:shd w:val="clear" w:color="auto" w:fill="auto"/>
          </w:tcPr>
          <w:p w14:paraId="00137CB7" w14:textId="77777777" w:rsidR="000F4F82" w:rsidRPr="005F70FB" w:rsidRDefault="000F4F82" w:rsidP="00A551BF">
            <w:pPr>
              <w:pStyle w:val="TableCell0-0115Break"/>
              <w:rPr>
                <w:rStyle w:val="ChItalBold"/>
              </w:rPr>
            </w:pPr>
            <w:r w:rsidRPr="005F70FB">
              <w:rPr>
                <w:rStyle w:val="ChItalBold"/>
              </w:rPr>
              <w:t>tanpa</w:t>
            </w:r>
          </w:p>
        </w:tc>
        <w:tc>
          <w:tcPr>
            <w:tcW w:w="1587" w:type="dxa"/>
            <w:shd w:val="clear" w:color="auto" w:fill="auto"/>
          </w:tcPr>
          <w:p w14:paraId="06A435A0" w14:textId="77777777" w:rsidR="000F4F82" w:rsidRPr="005F70FB" w:rsidRDefault="000F4F82" w:rsidP="00A551BF">
            <w:pPr>
              <w:pStyle w:val="TableCell0-0115Break"/>
              <w:rPr>
                <w:rStyle w:val="ChCharisSIL"/>
              </w:rPr>
            </w:pPr>
            <w:r w:rsidRPr="005F70FB">
              <w:rPr>
                <w:rStyle w:val="ChCharisSIL"/>
              </w:rPr>
              <w:t>ˈtɐn.pa</w:t>
            </w:r>
          </w:p>
        </w:tc>
        <w:tc>
          <w:tcPr>
            <w:tcW w:w="1275" w:type="dxa"/>
            <w:shd w:val="clear" w:color="auto" w:fill="auto"/>
          </w:tcPr>
          <w:p w14:paraId="64A9F6FE" w14:textId="77777777" w:rsidR="000F4F82" w:rsidRPr="005F70FB" w:rsidRDefault="000F4F82" w:rsidP="00A551BF">
            <w:pPr>
              <w:pStyle w:val="TableCell0-0115Break"/>
              <w:rPr>
                <w:rStyle w:val="ChSmallCaps"/>
              </w:rPr>
            </w:pPr>
            <w:r w:rsidRPr="005F70FB">
              <w:rPr>
                <w:rStyle w:val="ChSmallCaps"/>
              </w:rPr>
              <w:t>prep</w:t>
            </w:r>
          </w:p>
        </w:tc>
        <w:tc>
          <w:tcPr>
            <w:tcW w:w="2379" w:type="dxa"/>
            <w:shd w:val="clear" w:color="auto" w:fill="auto"/>
          </w:tcPr>
          <w:p w14:paraId="67755AC9" w14:textId="77777777" w:rsidR="000F4F82" w:rsidRPr="005F70FB" w:rsidRDefault="000F4F82" w:rsidP="00A551BF">
            <w:pPr>
              <w:pStyle w:val="TableCell0-0115Break"/>
            </w:pPr>
            <w:r w:rsidRPr="005F70FB">
              <w:t>without</w:t>
            </w:r>
          </w:p>
        </w:tc>
      </w:tr>
      <w:tr w:rsidR="00AC23C4" w:rsidRPr="005F70FB" w14:paraId="15007021" w14:textId="77777777" w:rsidTr="00BC00CF">
        <w:tc>
          <w:tcPr>
            <w:tcW w:w="240" w:type="dxa"/>
            <w:shd w:val="clear" w:color="auto" w:fill="auto"/>
          </w:tcPr>
          <w:p w14:paraId="63D875EC" w14:textId="77777777" w:rsidR="000F4F82" w:rsidRPr="005F70FB" w:rsidRDefault="000F4F82" w:rsidP="00A551BF">
            <w:pPr>
              <w:pStyle w:val="TableCell0-0115Break"/>
              <w:rPr>
                <w:rStyle w:val="ExampleSource"/>
              </w:rPr>
            </w:pPr>
          </w:p>
        </w:tc>
        <w:tc>
          <w:tcPr>
            <w:tcW w:w="1249" w:type="dxa"/>
            <w:shd w:val="clear" w:color="auto" w:fill="auto"/>
          </w:tcPr>
          <w:p w14:paraId="0230C83D" w14:textId="77777777" w:rsidR="000F4F82" w:rsidRPr="005F70FB" w:rsidRDefault="000F4F82" w:rsidP="00A551BF">
            <w:pPr>
              <w:pStyle w:val="TableCell0-0115Break"/>
              <w:rPr>
                <w:rStyle w:val="ChItalBold"/>
              </w:rPr>
            </w:pPr>
            <w:r w:rsidRPr="005F70FB">
              <w:rPr>
                <w:rStyle w:val="ChItalBold"/>
              </w:rPr>
              <w:t>tanta</w:t>
            </w:r>
          </w:p>
        </w:tc>
        <w:tc>
          <w:tcPr>
            <w:tcW w:w="1587" w:type="dxa"/>
            <w:shd w:val="clear" w:color="auto" w:fill="auto"/>
          </w:tcPr>
          <w:p w14:paraId="247E760C" w14:textId="77777777" w:rsidR="000F4F82" w:rsidRPr="005F70FB" w:rsidRDefault="000F4F82" w:rsidP="00A551BF">
            <w:pPr>
              <w:pStyle w:val="TableCell0-0115Break"/>
              <w:rPr>
                <w:rStyle w:val="ChCharisSIL"/>
              </w:rPr>
            </w:pPr>
            <w:r w:rsidRPr="005F70FB">
              <w:rPr>
                <w:rStyle w:val="ChCharisSIL"/>
              </w:rPr>
              <w:t>ˈtɐn.ta</w:t>
            </w:r>
          </w:p>
        </w:tc>
        <w:tc>
          <w:tcPr>
            <w:tcW w:w="1275" w:type="dxa"/>
            <w:shd w:val="clear" w:color="auto" w:fill="auto"/>
          </w:tcPr>
          <w:p w14:paraId="2283727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7CA3FDB" w14:textId="77777777" w:rsidR="000F4F82" w:rsidRPr="005F70FB" w:rsidRDefault="000F4F82" w:rsidP="00A551BF">
            <w:pPr>
              <w:pStyle w:val="TableCell0-0115Break"/>
            </w:pPr>
            <w:r w:rsidRPr="005F70FB">
              <w:t>aunt</w:t>
            </w:r>
          </w:p>
        </w:tc>
      </w:tr>
      <w:tr w:rsidR="00AC23C4" w:rsidRPr="005F70FB" w14:paraId="32D291CF" w14:textId="77777777" w:rsidTr="00BC00CF">
        <w:tc>
          <w:tcPr>
            <w:tcW w:w="240" w:type="dxa"/>
            <w:shd w:val="clear" w:color="auto" w:fill="auto"/>
          </w:tcPr>
          <w:p w14:paraId="4CDA64F9" w14:textId="77777777" w:rsidR="000F4F82" w:rsidRPr="005F70FB" w:rsidRDefault="000F4F82" w:rsidP="00A551BF">
            <w:pPr>
              <w:pStyle w:val="TableCell0-0115Break"/>
              <w:rPr>
                <w:rStyle w:val="ExampleSource"/>
              </w:rPr>
            </w:pPr>
          </w:p>
        </w:tc>
        <w:tc>
          <w:tcPr>
            <w:tcW w:w="1249" w:type="dxa"/>
            <w:shd w:val="clear" w:color="auto" w:fill="auto"/>
          </w:tcPr>
          <w:p w14:paraId="71608D21" w14:textId="77777777" w:rsidR="000F4F82" w:rsidRPr="005F70FB" w:rsidRDefault="000F4F82" w:rsidP="00A551BF">
            <w:pPr>
              <w:pStyle w:val="TableCell0-0115Break"/>
              <w:rPr>
                <w:rStyle w:val="ChItalBold"/>
              </w:rPr>
            </w:pPr>
            <w:r w:rsidRPr="005F70FB">
              <w:rPr>
                <w:rStyle w:val="ChItalBold"/>
              </w:rPr>
              <w:t>tapi</w:t>
            </w:r>
          </w:p>
        </w:tc>
        <w:tc>
          <w:tcPr>
            <w:tcW w:w="1587" w:type="dxa"/>
            <w:shd w:val="clear" w:color="auto" w:fill="auto"/>
          </w:tcPr>
          <w:p w14:paraId="201321AD" w14:textId="77777777" w:rsidR="000F4F82" w:rsidRPr="005F70FB" w:rsidRDefault="000F4F82" w:rsidP="00A551BF">
            <w:pPr>
              <w:pStyle w:val="TableCell0-0115Break"/>
              <w:rPr>
                <w:rStyle w:val="ChCharisSIL"/>
              </w:rPr>
            </w:pPr>
            <w:r w:rsidRPr="005F70FB">
              <w:rPr>
                <w:rStyle w:val="ChCharisSIL"/>
              </w:rPr>
              <w:t>ˈta.pi</w:t>
            </w:r>
          </w:p>
        </w:tc>
        <w:tc>
          <w:tcPr>
            <w:tcW w:w="1275" w:type="dxa"/>
            <w:shd w:val="clear" w:color="auto" w:fill="auto"/>
          </w:tcPr>
          <w:p w14:paraId="18FFB8E6" w14:textId="77777777" w:rsidR="000F4F82" w:rsidRPr="005F70FB" w:rsidRDefault="000F4F82" w:rsidP="00A551BF">
            <w:pPr>
              <w:pStyle w:val="TableCell0-0115Break"/>
              <w:rPr>
                <w:rStyle w:val="ChSmallCaps"/>
              </w:rPr>
            </w:pPr>
            <w:r w:rsidRPr="005F70FB">
              <w:rPr>
                <w:rStyle w:val="ChSmallCaps"/>
              </w:rPr>
              <w:t>cnj</w:t>
            </w:r>
          </w:p>
        </w:tc>
        <w:tc>
          <w:tcPr>
            <w:tcW w:w="2379" w:type="dxa"/>
            <w:shd w:val="clear" w:color="auto" w:fill="auto"/>
          </w:tcPr>
          <w:p w14:paraId="25651B3C" w14:textId="77777777" w:rsidR="000F4F82" w:rsidRPr="005F70FB" w:rsidRDefault="000F4F82" w:rsidP="00A551BF">
            <w:pPr>
              <w:pStyle w:val="TableCell0-0115Break"/>
            </w:pPr>
            <w:r w:rsidRPr="005F70FB">
              <w:t>but</w:t>
            </w:r>
          </w:p>
        </w:tc>
      </w:tr>
      <w:tr w:rsidR="00AC23C4" w:rsidRPr="005F70FB" w14:paraId="17F0133A" w14:textId="77777777" w:rsidTr="00BC00CF">
        <w:tc>
          <w:tcPr>
            <w:tcW w:w="240" w:type="dxa"/>
            <w:shd w:val="clear" w:color="auto" w:fill="auto"/>
          </w:tcPr>
          <w:p w14:paraId="533070D7" w14:textId="77777777" w:rsidR="000F4F82" w:rsidRPr="005F70FB" w:rsidRDefault="000F4F82" w:rsidP="00A551BF">
            <w:pPr>
              <w:pStyle w:val="TableCell0-0115Break"/>
              <w:rPr>
                <w:rStyle w:val="ExampleSource"/>
              </w:rPr>
            </w:pPr>
          </w:p>
        </w:tc>
        <w:tc>
          <w:tcPr>
            <w:tcW w:w="1249" w:type="dxa"/>
            <w:shd w:val="clear" w:color="auto" w:fill="auto"/>
          </w:tcPr>
          <w:p w14:paraId="0465BC41" w14:textId="77777777" w:rsidR="000F4F82" w:rsidRPr="005F70FB" w:rsidRDefault="000F4F82" w:rsidP="00A551BF">
            <w:pPr>
              <w:pStyle w:val="TableCell0-0115Break"/>
              <w:rPr>
                <w:rStyle w:val="ChItalBold"/>
              </w:rPr>
            </w:pPr>
            <w:r w:rsidRPr="005F70FB">
              <w:rPr>
                <w:rStyle w:val="ChItalBold"/>
              </w:rPr>
              <w:t>taplak</w:t>
            </w:r>
          </w:p>
        </w:tc>
        <w:tc>
          <w:tcPr>
            <w:tcW w:w="1587" w:type="dxa"/>
            <w:shd w:val="clear" w:color="auto" w:fill="auto"/>
          </w:tcPr>
          <w:p w14:paraId="4DF3BC6A" w14:textId="77777777" w:rsidR="000F4F82" w:rsidRPr="005F70FB" w:rsidRDefault="000F4F82" w:rsidP="00A551BF">
            <w:pPr>
              <w:pStyle w:val="TableCell0-0115Break"/>
              <w:rPr>
                <w:rStyle w:val="ChCharisSIL"/>
              </w:rPr>
            </w:pPr>
            <w:r w:rsidRPr="005F70FB">
              <w:rPr>
                <w:rStyle w:val="ChCharisSIL"/>
              </w:rPr>
              <w:t>ˈtɐp̚.lɐk</w:t>
            </w:r>
          </w:p>
        </w:tc>
        <w:tc>
          <w:tcPr>
            <w:tcW w:w="1275" w:type="dxa"/>
            <w:shd w:val="clear" w:color="auto" w:fill="auto"/>
          </w:tcPr>
          <w:p w14:paraId="1A900E3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37D45EB" w14:textId="77777777" w:rsidR="000F4F82" w:rsidRPr="005F70FB" w:rsidRDefault="000F4F82" w:rsidP="00A551BF">
            <w:pPr>
              <w:pStyle w:val="TableCell0-0115Break"/>
            </w:pPr>
            <w:r w:rsidRPr="005F70FB">
              <w:t>tablecloth</w:t>
            </w:r>
          </w:p>
        </w:tc>
      </w:tr>
      <w:tr w:rsidR="00AC23C4" w:rsidRPr="005F70FB" w14:paraId="473670D5" w14:textId="77777777" w:rsidTr="00BC00CF">
        <w:tc>
          <w:tcPr>
            <w:tcW w:w="240" w:type="dxa"/>
            <w:shd w:val="clear" w:color="auto" w:fill="auto"/>
          </w:tcPr>
          <w:p w14:paraId="701E5D27" w14:textId="77777777" w:rsidR="000F4F82" w:rsidRPr="005F70FB" w:rsidRDefault="000F4F82" w:rsidP="00A551BF">
            <w:pPr>
              <w:pStyle w:val="TableCell0-0115Break"/>
              <w:rPr>
                <w:rStyle w:val="ExampleSource"/>
              </w:rPr>
            </w:pPr>
          </w:p>
        </w:tc>
        <w:tc>
          <w:tcPr>
            <w:tcW w:w="1249" w:type="dxa"/>
            <w:shd w:val="clear" w:color="auto" w:fill="auto"/>
          </w:tcPr>
          <w:p w14:paraId="57E88D23" w14:textId="77777777" w:rsidR="000F4F82" w:rsidRPr="005F70FB" w:rsidRDefault="000F4F82" w:rsidP="00A551BF">
            <w:pPr>
              <w:pStyle w:val="TableCell0-0115Break"/>
              <w:rPr>
                <w:rStyle w:val="ChItalBold"/>
              </w:rPr>
            </w:pPr>
            <w:r w:rsidRPr="005F70FB">
              <w:rPr>
                <w:rStyle w:val="ChItalBold"/>
              </w:rPr>
              <w:t>target</w:t>
            </w:r>
          </w:p>
        </w:tc>
        <w:tc>
          <w:tcPr>
            <w:tcW w:w="1587" w:type="dxa"/>
            <w:shd w:val="clear" w:color="auto" w:fill="auto"/>
          </w:tcPr>
          <w:p w14:paraId="0F7B6E2E" w14:textId="77777777" w:rsidR="000F4F82" w:rsidRPr="005F70FB" w:rsidRDefault="000F4F82" w:rsidP="00A551BF">
            <w:pPr>
              <w:pStyle w:val="TableCell0-0115Break"/>
              <w:rPr>
                <w:rStyle w:val="ChCharisSIL"/>
              </w:rPr>
            </w:pPr>
            <w:r w:rsidRPr="005F70FB">
              <w:rPr>
                <w:rStyle w:val="ChCharisSIL"/>
              </w:rPr>
              <w:t>ˈtɐr.gɛ̞t</w:t>
            </w:r>
          </w:p>
        </w:tc>
        <w:tc>
          <w:tcPr>
            <w:tcW w:w="1275" w:type="dxa"/>
            <w:shd w:val="clear" w:color="auto" w:fill="auto"/>
          </w:tcPr>
          <w:p w14:paraId="0D3E94D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4E16D9A" w14:textId="77777777" w:rsidR="000F4F82" w:rsidRPr="005F70FB" w:rsidRDefault="000F4F82" w:rsidP="00A551BF">
            <w:pPr>
              <w:pStyle w:val="TableCell0-0115Break"/>
            </w:pPr>
            <w:r w:rsidRPr="005F70FB">
              <w:t>target</w:t>
            </w:r>
          </w:p>
        </w:tc>
      </w:tr>
      <w:tr w:rsidR="00AC23C4" w:rsidRPr="005F70FB" w14:paraId="4156949E" w14:textId="77777777" w:rsidTr="00BC00CF">
        <w:tc>
          <w:tcPr>
            <w:tcW w:w="240" w:type="dxa"/>
            <w:shd w:val="clear" w:color="auto" w:fill="auto"/>
          </w:tcPr>
          <w:p w14:paraId="0E936496" w14:textId="77777777" w:rsidR="000F4F82" w:rsidRPr="005F70FB" w:rsidRDefault="000F4F82" w:rsidP="00A551BF">
            <w:pPr>
              <w:pStyle w:val="TableCell0-0115Break"/>
              <w:rPr>
                <w:rStyle w:val="ExampleSource"/>
              </w:rPr>
            </w:pPr>
          </w:p>
        </w:tc>
        <w:tc>
          <w:tcPr>
            <w:tcW w:w="1249" w:type="dxa"/>
            <w:shd w:val="clear" w:color="auto" w:fill="auto"/>
          </w:tcPr>
          <w:p w14:paraId="478693BA" w14:textId="77777777" w:rsidR="000F4F82" w:rsidRPr="005F70FB" w:rsidRDefault="000F4F82" w:rsidP="00A551BF">
            <w:pPr>
              <w:pStyle w:val="TableCell0-0115Break"/>
              <w:rPr>
                <w:rStyle w:val="ChItalBold"/>
              </w:rPr>
            </w:pPr>
            <w:r w:rsidRPr="005F70FB">
              <w:rPr>
                <w:rStyle w:val="ChItalBold"/>
              </w:rPr>
              <w:t>tas</w:t>
            </w:r>
          </w:p>
        </w:tc>
        <w:tc>
          <w:tcPr>
            <w:tcW w:w="1587" w:type="dxa"/>
            <w:shd w:val="clear" w:color="auto" w:fill="auto"/>
          </w:tcPr>
          <w:p w14:paraId="10DE1A1E" w14:textId="77777777" w:rsidR="000F4F82" w:rsidRPr="005F70FB" w:rsidRDefault="000F4F82" w:rsidP="00A551BF">
            <w:pPr>
              <w:pStyle w:val="TableCell0-0115Break"/>
              <w:rPr>
                <w:rStyle w:val="ChCharisSIL"/>
              </w:rPr>
            </w:pPr>
            <w:r w:rsidRPr="005F70FB">
              <w:rPr>
                <w:rStyle w:val="ChCharisSIL"/>
              </w:rPr>
              <w:t>ˈtɐs</w:t>
            </w:r>
          </w:p>
        </w:tc>
        <w:tc>
          <w:tcPr>
            <w:tcW w:w="1275" w:type="dxa"/>
            <w:shd w:val="clear" w:color="auto" w:fill="auto"/>
          </w:tcPr>
          <w:p w14:paraId="339CB8A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1E65C580" w14:textId="77777777" w:rsidR="000F4F82" w:rsidRPr="005F70FB" w:rsidRDefault="000F4F82" w:rsidP="00A551BF">
            <w:pPr>
              <w:pStyle w:val="TableCell0-0115Break"/>
            </w:pPr>
            <w:r w:rsidRPr="005F70FB">
              <w:t>bag</w:t>
            </w:r>
          </w:p>
        </w:tc>
      </w:tr>
      <w:tr w:rsidR="00AC23C4" w:rsidRPr="005F70FB" w14:paraId="1DF66803" w14:textId="77777777" w:rsidTr="00BC00CF">
        <w:tc>
          <w:tcPr>
            <w:tcW w:w="240" w:type="dxa"/>
            <w:shd w:val="clear" w:color="auto" w:fill="auto"/>
          </w:tcPr>
          <w:p w14:paraId="3190586D" w14:textId="77777777" w:rsidR="000F4F82" w:rsidRPr="005F70FB" w:rsidRDefault="000F4F82" w:rsidP="00A551BF">
            <w:pPr>
              <w:pStyle w:val="TableCell0-0115Break"/>
              <w:rPr>
                <w:rStyle w:val="ExampleSource"/>
              </w:rPr>
            </w:pPr>
          </w:p>
        </w:tc>
        <w:tc>
          <w:tcPr>
            <w:tcW w:w="1249" w:type="dxa"/>
            <w:shd w:val="clear" w:color="auto" w:fill="auto"/>
          </w:tcPr>
          <w:p w14:paraId="099D1E13" w14:textId="77777777" w:rsidR="000F4F82" w:rsidRPr="005F70FB" w:rsidRDefault="000F4F82" w:rsidP="00A551BF">
            <w:pPr>
              <w:pStyle w:val="TableCell0-0115Break"/>
              <w:rPr>
                <w:rStyle w:val="ChItalBold"/>
              </w:rPr>
            </w:pPr>
            <w:r w:rsidRPr="005F70FB">
              <w:rPr>
                <w:rStyle w:val="ChItalBold"/>
              </w:rPr>
              <w:t>taykondo</w:t>
            </w:r>
          </w:p>
        </w:tc>
        <w:tc>
          <w:tcPr>
            <w:tcW w:w="1587" w:type="dxa"/>
            <w:shd w:val="clear" w:color="auto" w:fill="auto"/>
          </w:tcPr>
          <w:p w14:paraId="6B977586" w14:textId="77777777" w:rsidR="000F4F82" w:rsidRPr="005F70FB" w:rsidRDefault="000F4F82" w:rsidP="00A551BF">
            <w:pPr>
              <w:pStyle w:val="TableCell0-0115Break"/>
              <w:rPr>
                <w:rStyle w:val="ChCharisSIL"/>
              </w:rPr>
            </w:pPr>
            <w:r w:rsidRPr="005F70FB">
              <w:rPr>
                <w:rStyle w:val="ChCharisSIL"/>
              </w:rPr>
              <w:t>tɐj.ˈkɔ̞n.dɔ</w:t>
            </w:r>
          </w:p>
        </w:tc>
        <w:tc>
          <w:tcPr>
            <w:tcW w:w="1275" w:type="dxa"/>
            <w:shd w:val="clear" w:color="auto" w:fill="auto"/>
          </w:tcPr>
          <w:p w14:paraId="2C847F7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21B5770" w14:textId="77777777" w:rsidR="000F4F82" w:rsidRPr="005F70FB" w:rsidRDefault="000F4F82" w:rsidP="00A551BF">
            <w:pPr>
              <w:pStyle w:val="TableCell0-0115Break"/>
            </w:pPr>
            <w:r w:rsidRPr="005F70FB">
              <w:t>taekwondo</w:t>
            </w:r>
          </w:p>
        </w:tc>
      </w:tr>
      <w:tr w:rsidR="00AC23C4" w:rsidRPr="005F70FB" w14:paraId="50084D40" w14:textId="77777777" w:rsidTr="00BC00CF">
        <w:tc>
          <w:tcPr>
            <w:tcW w:w="240" w:type="dxa"/>
            <w:shd w:val="clear" w:color="auto" w:fill="auto"/>
          </w:tcPr>
          <w:p w14:paraId="11010C8A" w14:textId="77777777" w:rsidR="000F4F82" w:rsidRPr="005F70FB" w:rsidRDefault="000F4F82" w:rsidP="00A551BF">
            <w:pPr>
              <w:pStyle w:val="TableCell0-0115Break"/>
              <w:rPr>
                <w:rStyle w:val="ExampleSource"/>
              </w:rPr>
            </w:pPr>
          </w:p>
        </w:tc>
        <w:tc>
          <w:tcPr>
            <w:tcW w:w="1249" w:type="dxa"/>
            <w:shd w:val="clear" w:color="auto" w:fill="auto"/>
          </w:tcPr>
          <w:p w14:paraId="704ACE9D" w14:textId="77777777" w:rsidR="000F4F82" w:rsidRPr="005F70FB" w:rsidRDefault="000F4F82" w:rsidP="00A551BF">
            <w:pPr>
              <w:pStyle w:val="TableCell0-0115Break"/>
              <w:rPr>
                <w:rStyle w:val="ChItalBold"/>
              </w:rPr>
            </w:pPr>
            <w:r w:rsidRPr="005F70FB">
              <w:rPr>
                <w:rStyle w:val="ChItalBold"/>
              </w:rPr>
              <w:t>te</w:t>
            </w:r>
          </w:p>
        </w:tc>
        <w:tc>
          <w:tcPr>
            <w:tcW w:w="1587" w:type="dxa"/>
            <w:shd w:val="clear" w:color="auto" w:fill="auto"/>
          </w:tcPr>
          <w:p w14:paraId="00E55DFE" w14:textId="77777777" w:rsidR="000F4F82" w:rsidRPr="005F70FB" w:rsidRDefault="000F4F82" w:rsidP="00A551BF">
            <w:pPr>
              <w:pStyle w:val="TableCell0-0115Break"/>
              <w:rPr>
                <w:rStyle w:val="ChCharisSIL"/>
              </w:rPr>
            </w:pPr>
            <w:r w:rsidRPr="005F70FB">
              <w:rPr>
                <w:rStyle w:val="ChCharisSIL"/>
              </w:rPr>
              <w:t>ˈtɛ</w:t>
            </w:r>
          </w:p>
        </w:tc>
        <w:tc>
          <w:tcPr>
            <w:tcW w:w="1275" w:type="dxa"/>
            <w:shd w:val="clear" w:color="auto" w:fill="auto"/>
          </w:tcPr>
          <w:p w14:paraId="7A537D9C"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006CD8B" w14:textId="77777777" w:rsidR="000F4F82" w:rsidRPr="005F70FB" w:rsidRDefault="000F4F82" w:rsidP="00A551BF">
            <w:pPr>
              <w:pStyle w:val="TableCell0-0115Break"/>
            </w:pPr>
            <w:r w:rsidRPr="005F70FB">
              <w:t>tea</w:t>
            </w:r>
          </w:p>
        </w:tc>
      </w:tr>
      <w:tr w:rsidR="00AC23C4" w:rsidRPr="005F70FB" w14:paraId="23ACD0B6" w14:textId="77777777" w:rsidTr="00BC00CF">
        <w:tc>
          <w:tcPr>
            <w:tcW w:w="240" w:type="dxa"/>
            <w:shd w:val="clear" w:color="auto" w:fill="auto"/>
          </w:tcPr>
          <w:p w14:paraId="69885E8C" w14:textId="77777777" w:rsidR="000F4F82" w:rsidRPr="005F70FB" w:rsidRDefault="000F4F82" w:rsidP="00A551BF">
            <w:pPr>
              <w:pStyle w:val="TableCell0-0115Break"/>
              <w:rPr>
                <w:rStyle w:val="ExampleSource"/>
              </w:rPr>
            </w:pPr>
          </w:p>
        </w:tc>
        <w:tc>
          <w:tcPr>
            <w:tcW w:w="1249" w:type="dxa"/>
            <w:shd w:val="clear" w:color="auto" w:fill="auto"/>
          </w:tcPr>
          <w:p w14:paraId="2FA019F2" w14:textId="77777777" w:rsidR="000F4F82" w:rsidRPr="005F70FB" w:rsidRDefault="000F4F82" w:rsidP="00A551BF">
            <w:pPr>
              <w:pStyle w:val="TableCell0-0115Break"/>
              <w:rPr>
                <w:rStyle w:val="ChItalBold"/>
              </w:rPr>
            </w:pPr>
            <w:r w:rsidRPr="005F70FB">
              <w:rPr>
                <w:rStyle w:val="ChItalBold"/>
              </w:rPr>
              <w:t>teko</w:t>
            </w:r>
          </w:p>
        </w:tc>
        <w:tc>
          <w:tcPr>
            <w:tcW w:w="1587" w:type="dxa"/>
            <w:shd w:val="clear" w:color="auto" w:fill="auto"/>
          </w:tcPr>
          <w:p w14:paraId="2C1020C6" w14:textId="77777777" w:rsidR="000F4F82" w:rsidRPr="005F70FB" w:rsidRDefault="000F4F82" w:rsidP="00A551BF">
            <w:pPr>
              <w:pStyle w:val="TableCell0-0115Break"/>
              <w:rPr>
                <w:rStyle w:val="ChCharisSIL"/>
              </w:rPr>
            </w:pPr>
            <w:r w:rsidRPr="005F70FB">
              <w:rPr>
                <w:rStyle w:val="ChCharisSIL"/>
              </w:rPr>
              <w:t>ˈtɛ.kɔ</w:t>
            </w:r>
          </w:p>
        </w:tc>
        <w:tc>
          <w:tcPr>
            <w:tcW w:w="1275" w:type="dxa"/>
            <w:shd w:val="clear" w:color="auto" w:fill="auto"/>
          </w:tcPr>
          <w:p w14:paraId="01C606D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5009DA7" w14:textId="77777777" w:rsidR="000F4F82" w:rsidRPr="005F70FB" w:rsidRDefault="000F4F82" w:rsidP="00A551BF">
            <w:pPr>
              <w:pStyle w:val="TableCell0-0115Break"/>
            </w:pPr>
            <w:r w:rsidRPr="005F70FB">
              <w:t>teapot</w:t>
            </w:r>
          </w:p>
        </w:tc>
      </w:tr>
      <w:tr w:rsidR="00AC23C4" w:rsidRPr="005F70FB" w14:paraId="3CC73F18" w14:textId="77777777" w:rsidTr="00BC00CF">
        <w:tc>
          <w:tcPr>
            <w:tcW w:w="240" w:type="dxa"/>
            <w:shd w:val="clear" w:color="auto" w:fill="auto"/>
          </w:tcPr>
          <w:p w14:paraId="37CF93B6" w14:textId="77777777" w:rsidR="000F4F82" w:rsidRPr="005F70FB" w:rsidRDefault="000F4F82" w:rsidP="00A551BF">
            <w:pPr>
              <w:pStyle w:val="TableCell0-0115Break"/>
              <w:rPr>
                <w:rStyle w:val="ExampleSource"/>
              </w:rPr>
            </w:pPr>
          </w:p>
        </w:tc>
        <w:tc>
          <w:tcPr>
            <w:tcW w:w="1249" w:type="dxa"/>
            <w:shd w:val="clear" w:color="auto" w:fill="auto"/>
          </w:tcPr>
          <w:p w14:paraId="31626C6F" w14:textId="77777777" w:rsidR="000F4F82" w:rsidRPr="005F70FB" w:rsidRDefault="000F4F82" w:rsidP="00A551BF">
            <w:pPr>
              <w:pStyle w:val="TableCell0-0115Break"/>
              <w:rPr>
                <w:rStyle w:val="ChItalBold"/>
              </w:rPr>
            </w:pPr>
            <w:r w:rsidRPr="005F70FB">
              <w:rPr>
                <w:rStyle w:val="ChItalBold"/>
              </w:rPr>
              <w:t>telaga</w:t>
            </w:r>
          </w:p>
        </w:tc>
        <w:tc>
          <w:tcPr>
            <w:tcW w:w="1587" w:type="dxa"/>
            <w:shd w:val="clear" w:color="auto" w:fill="auto"/>
          </w:tcPr>
          <w:p w14:paraId="27E6A475" w14:textId="77777777" w:rsidR="000F4F82" w:rsidRPr="005F70FB" w:rsidRDefault="000F4F82" w:rsidP="00A551BF">
            <w:pPr>
              <w:pStyle w:val="TableCell0-0115Break"/>
              <w:rPr>
                <w:rStyle w:val="ChCharisSIL"/>
              </w:rPr>
            </w:pPr>
            <w:r w:rsidRPr="005F70FB">
              <w:rPr>
                <w:rStyle w:val="ChCharisSIL"/>
              </w:rPr>
              <w:t>tɛ.ˈla.ga</w:t>
            </w:r>
          </w:p>
        </w:tc>
        <w:tc>
          <w:tcPr>
            <w:tcW w:w="1275" w:type="dxa"/>
            <w:shd w:val="clear" w:color="auto" w:fill="auto"/>
          </w:tcPr>
          <w:p w14:paraId="563FF6F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EF15E9A" w14:textId="77777777" w:rsidR="000F4F82" w:rsidRPr="005F70FB" w:rsidRDefault="000F4F82" w:rsidP="00A551BF">
            <w:pPr>
              <w:pStyle w:val="TableCell0-0115Break"/>
            </w:pPr>
            <w:r w:rsidRPr="005F70FB">
              <w:t>lake</w:t>
            </w:r>
          </w:p>
        </w:tc>
      </w:tr>
      <w:tr w:rsidR="00AC23C4" w:rsidRPr="005F70FB" w14:paraId="7C04630E" w14:textId="77777777" w:rsidTr="00BC00CF">
        <w:tc>
          <w:tcPr>
            <w:tcW w:w="240" w:type="dxa"/>
            <w:shd w:val="clear" w:color="auto" w:fill="auto"/>
          </w:tcPr>
          <w:p w14:paraId="42CC4D04" w14:textId="77777777" w:rsidR="000F4F82" w:rsidRPr="005F70FB" w:rsidRDefault="000F4F82" w:rsidP="00A551BF">
            <w:pPr>
              <w:pStyle w:val="TableCell0-0115Break"/>
              <w:rPr>
                <w:rStyle w:val="ExampleSource"/>
              </w:rPr>
            </w:pPr>
          </w:p>
        </w:tc>
        <w:tc>
          <w:tcPr>
            <w:tcW w:w="1249" w:type="dxa"/>
            <w:shd w:val="clear" w:color="auto" w:fill="auto"/>
          </w:tcPr>
          <w:p w14:paraId="32B36F5E" w14:textId="77777777" w:rsidR="000F4F82" w:rsidRPr="005F70FB" w:rsidRDefault="000F4F82" w:rsidP="00A551BF">
            <w:pPr>
              <w:pStyle w:val="TableCell0-0115Break"/>
              <w:rPr>
                <w:rStyle w:val="ChItalBold"/>
              </w:rPr>
            </w:pPr>
            <w:r w:rsidRPr="005F70FB">
              <w:rPr>
                <w:rStyle w:val="ChItalBold"/>
              </w:rPr>
              <w:t>telefisi</w:t>
            </w:r>
          </w:p>
        </w:tc>
        <w:tc>
          <w:tcPr>
            <w:tcW w:w="1587" w:type="dxa"/>
            <w:shd w:val="clear" w:color="auto" w:fill="auto"/>
          </w:tcPr>
          <w:p w14:paraId="28C4259E" w14:textId="77777777" w:rsidR="000F4F82" w:rsidRPr="005F70FB" w:rsidRDefault="000F4F82" w:rsidP="00A551BF">
            <w:pPr>
              <w:pStyle w:val="TableCell0-0115Break"/>
              <w:rPr>
                <w:rStyle w:val="ChCharisSIL"/>
              </w:rPr>
            </w:pPr>
            <w:r w:rsidRPr="005F70FB">
              <w:rPr>
                <w:rStyle w:val="ChCharisSIL"/>
              </w:rPr>
              <w:t>ˌtɛ.lɛ.ˈfi.si</w:t>
            </w:r>
          </w:p>
        </w:tc>
        <w:tc>
          <w:tcPr>
            <w:tcW w:w="1275" w:type="dxa"/>
            <w:shd w:val="clear" w:color="auto" w:fill="auto"/>
          </w:tcPr>
          <w:p w14:paraId="07E3E84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D52C961" w14:textId="77777777" w:rsidR="000F4F82" w:rsidRPr="005F70FB" w:rsidRDefault="000F4F82" w:rsidP="00A551BF">
            <w:pPr>
              <w:pStyle w:val="TableCell0-0115Break"/>
            </w:pPr>
            <w:r w:rsidRPr="005F70FB">
              <w:t>television</w:t>
            </w:r>
          </w:p>
        </w:tc>
      </w:tr>
      <w:tr w:rsidR="00AC23C4" w:rsidRPr="005F70FB" w14:paraId="2F67FF38" w14:textId="77777777" w:rsidTr="00BC00CF">
        <w:tc>
          <w:tcPr>
            <w:tcW w:w="240" w:type="dxa"/>
            <w:shd w:val="clear" w:color="auto" w:fill="auto"/>
          </w:tcPr>
          <w:p w14:paraId="4F59019A" w14:textId="77777777" w:rsidR="000F4F82" w:rsidRPr="005F70FB" w:rsidRDefault="000F4F82" w:rsidP="00A551BF">
            <w:pPr>
              <w:pStyle w:val="TableCell0-0115Break"/>
              <w:rPr>
                <w:rStyle w:val="ExampleSource"/>
              </w:rPr>
            </w:pPr>
          </w:p>
        </w:tc>
        <w:tc>
          <w:tcPr>
            <w:tcW w:w="1249" w:type="dxa"/>
            <w:shd w:val="clear" w:color="auto" w:fill="auto"/>
          </w:tcPr>
          <w:p w14:paraId="249F51FB" w14:textId="77777777" w:rsidR="000F4F82" w:rsidRPr="005F70FB" w:rsidRDefault="000F4F82" w:rsidP="00A551BF">
            <w:pPr>
              <w:pStyle w:val="TableCell0-0115Break"/>
              <w:rPr>
                <w:rStyle w:val="ChItalBold"/>
              </w:rPr>
            </w:pPr>
            <w:r w:rsidRPr="005F70FB">
              <w:rPr>
                <w:rStyle w:val="ChItalBold"/>
              </w:rPr>
              <w:t>telpon</w:t>
            </w:r>
          </w:p>
        </w:tc>
        <w:tc>
          <w:tcPr>
            <w:tcW w:w="1587" w:type="dxa"/>
            <w:shd w:val="clear" w:color="auto" w:fill="auto"/>
          </w:tcPr>
          <w:p w14:paraId="0F18C648" w14:textId="77777777" w:rsidR="000F4F82" w:rsidRPr="005F70FB" w:rsidRDefault="000F4F82" w:rsidP="00A551BF">
            <w:pPr>
              <w:pStyle w:val="TableCell0-0115Break"/>
              <w:rPr>
                <w:rStyle w:val="ChCharisSIL"/>
              </w:rPr>
            </w:pPr>
            <w:r w:rsidRPr="005F70FB">
              <w:rPr>
                <w:rStyle w:val="ChCharisSIL"/>
              </w:rPr>
              <w:t>ˈtɛ̞l.pɔ̞n</w:t>
            </w:r>
          </w:p>
        </w:tc>
        <w:tc>
          <w:tcPr>
            <w:tcW w:w="1275" w:type="dxa"/>
            <w:shd w:val="clear" w:color="auto" w:fill="auto"/>
          </w:tcPr>
          <w:p w14:paraId="447B5F32"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BFFCCFE" w14:textId="77777777" w:rsidR="000F4F82" w:rsidRPr="005F70FB" w:rsidRDefault="000F4F82" w:rsidP="00A551BF">
            <w:pPr>
              <w:pStyle w:val="TableCell0-0115Break"/>
            </w:pPr>
            <w:r w:rsidRPr="005F70FB">
              <w:t>phone</w:t>
            </w:r>
          </w:p>
        </w:tc>
      </w:tr>
      <w:tr w:rsidR="00AC23C4" w:rsidRPr="005F70FB" w14:paraId="5F8F22DE" w14:textId="77777777" w:rsidTr="00BC00CF">
        <w:tc>
          <w:tcPr>
            <w:tcW w:w="240" w:type="dxa"/>
            <w:shd w:val="clear" w:color="auto" w:fill="auto"/>
          </w:tcPr>
          <w:p w14:paraId="43B6E41B" w14:textId="77777777" w:rsidR="000F4F82" w:rsidRPr="005F70FB" w:rsidRDefault="000F4F82" w:rsidP="00A551BF">
            <w:pPr>
              <w:pStyle w:val="TableCell0-0115Break"/>
              <w:rPr>
                <w:rStyle w:val="ExampleSource"/>
              </w:rPr>
            </w:pPr>
          </w:p>
        </w:tc>
        <w:tc>
          <w:tcPr>
            <w:tcW w:w="1249" w:type="dxa"/>
            <w:shd w:val="clear" w:color="auto" w:fill="auto"/>
          </w:tcPr>
          <w:p w14:paraId="5A59B4B3" w14:textId="77777777" w:rsidR="000F4F82" w:rsidRPr="005F70FB" w:rsidRDefault="000F4F82" w:rsidP="00A551BF">
            <w:pPr>
              <w:pStyle w:val="TableCell0-0115Break"/>
              <w:rPr>
                <w:rStyle w:val="ChItalBold"/>
              </w:rPr>
            </w:pPr>
            <w:r w:rsidRPr="005F70FB">
              <w:rPr>
                <w:rStyle w:val="ChItalBold"/>
              </w:rPr>
              <w:t>tembaga</w:t>
            </w:r>
          </w:p>
        </w:tc>
        <w:tc>
          <w:tcPr>
            <w:tcW w:w="1587" w:type="dxa"/>
            <w:shd w:val="clear" w:color="auto" w:fill="auto"/>
          </w:tcPr>
          <w:p w14:paraId="3E762F83" w14:textId="77777777" w:rsidR="000F4F82" w:rsidRPr="005F70FB" w:rsidRDefault="000F4F82" w:rsidP="00A551BF">
            <w:pPr>
              <w:pStyle w:val="TableCell0-0115Break"/>
              <w:rPr>
                <w:rStyle w:val="ChCharisSIL"/>
              </w:rPr>
            </w:pPr>
            <w:r w:rsidRPr="005F70FB">
              <w:rPr>
                <w:rStyle w:val="ChCharisSIL"/>
              </w:rPr>
              <w:t>tɛ̞m.ˈba.ga</w:t>
            </w:r>
          </w:p>
        </w:tc>
        <w:tc>
          <w:tcPr>
            <w:tcW w:w="1275" w:type="dxa"/>
            <w:shd w:val="clear" w:color="auto" w:fill="auto"/>
          </w:tcPr>
          <w:p w14:paraId="5709916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51CDE76" w14:textId="77777777" w:rsidR="000F4F82" w:rsidRPr="005F70FB" w:rsidRDefault="000F4F82" w:rsidP="00A551BF">
            <w:pPr>
              <w:pStyle w:val="TableCell0-0115Break"/>
            </w:pPr>
            <w:r w:rsidRPr="005F70FB">
              <w:t>copper</w:t>
            </w:r>
          </w:p>
        </w:tc>
      </w:tr>
      <w:tr w:rsidR="00AC23C4" w:rsidRPr="005F70FB" w14:paraId="5FFC2685" w14:textId="77777777" w:rsidTr="00BC00CF">
        <w:tc>
          <w:tcPr>
            <w:tcW w:w="240" w:type="dxa"/>
            <w:shd w:val="clear" w:color="auto" w:fill="auto"/>
          </w:tcPr>
          <w:p w14:paraId="11397BDD" w14:textId="77777777" w:rsidR="000F4F82" w:rsidRPr="005F70FB" w:rsidRDefault="000F4F82" w:rsidP="00A551BF">
            <w:pPr>
              <w:pStyle w:val="TableCell0-0115Break"/>
              <w:rPr>
                <w:rStyle w:val="ExampleSource"/>
              </w:rPr>
            </w:pPr>
          </w:p>
        </w:tc>
        <w:tc>
          <w:tcPr>
            <w:tcW w:w="1249" w:type="dxa"/>
            <w:shd w:val="clear" w:color="auto" w:fill="auto"/>
          </w:tcPr>
          <w:p w14:paraId="65517F43" w14:textId="77777777" w:rsidR="000F4F82" w:rsidRPr="005F70FB" w:rsidRDefault="000F4F82" w:rsidP="00A551BF">
            <w:pPr>
              <w:pStyle w:val="TableCell0-0115Break"/>
              <w:rPr>
                <w:rStyle w:val="ChItalBold"/>
              </w:rPr>
            </w:pPr>
            <w:r w:rsidRPr="005F70FB">
              <w:rPr>
                <w:rStyle w:val="ChItalBold"/>
              </w:rPr>
              <w:t>tempo</w:t>
            </w:r>
          </w:p>
        </w:tc>
        <w:tc>
          <w:tcPr>
            <w:tcW w:w="1587" w:type="dxa"/>
            <w:shd w:val="clear" w:color="auto" w:fill="auto"/>
          </w:tcPr>
          <w:p w14:paraId="028C0D1A" w14:textId="77777777" w:rsidR="000F4F82" w:rsidRPr="005F70FB" w:rsidRDefault="000F4F82" w:rsidP="00A551BF">
            <w:pPr>
              <w:pStyle w:val="TableCell0-0115Break"/>
              <w:rPr>
                <w:rStyle w:val="ChCharisSIL"/>
              </w:rPr>
            </w:pPr>
            <w:r w:rsidRPr="005F70FB">
              <w:rPr>
                <w:rStyle w:val="ChCharisSIL"/>
              </w:rPr>
              <w:t>ˈtɛ̞m.pɔ</w:t>
            </w:r>
          </w:p>
        </w:tc>
        <w:tc>
          <w:tcPr>
            <w:tcW w:w="1275" w:type="dxa"/>
            <w:shd w:val="clear" w:color="auto" w:fill="auto"/>
          </w:tcPr>
          <w:p w14:paraId="51DF572A"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001FD35C" w14:textId="77777777" w:rsidR="000F4F82" w:rsidRPr="005F70FB" w:rsidRDefault="000F4F82" w:rsidP="00A551BF">
            <w:pPr>
              <w:pStyle w:val="TableCell0-0115Break"/>
            </w:pPr>
            <w:r w:rsidRPr="005F70FB">
              <w:t>be quick</w:t>
            </w:r>
          </w:p>
        </w:tc>
      </w:tr>
      <w:tr w:rsidR="00AC23C4" w:rsidRPr="005F70FB" w14:paraId="239335F6" w14:textId="77777777" w:rsidTr="00BC00CF">
        <w:tc>
          <w:tcPr>
            <w:tcW w:w="240" w:type="dxa"/>
            <w:shd w:val="clear" w:color="auto" w:fill="auto"/>
          </w:tcPr>
          <w:p w14:paraId="675E9BB3" w14:textId="77777777" w:rsidR="000F4F82" w:rsidRPr="005F70FB" w:rsidRDefault="000F4F82" w:rsidP="00A551BF">
            <w:pPr>
              <w:pStyle w:val="TableCell0-0115Break"/>
              <w:rPr>
                <w:rStyle w:val="ExampleSource"/>
              </w:rPr>
            </w:pPr>
          </w:p>
        </w:tc>
        <w:tc>
          <w:tcPr>
            <w:tcW w:w="1249" w:type="dxa"/>
            <w:shd w:val="clear" w:color="auto" w:fill="auto"/>
          </w:tcPr>
          <w:p w14:paraId="33881305" w14:textId="77777777" w:rsidR="000F4F82" w:rsidRPr="005F70FB" w:rsidRDefault="000F4F82" w:rsidP="00A551BF">
            <w:pPr>
              <w:pStyle w:val="TableCell0-0115Break"/>
              <w:rPr>
                <w:rStyle w:val="ChItalBold"/>
              </w:rPr>
            </w:pPr>
            <w:r w:rsidRPr="005F70FB">
              <w:rPr>
                <w:rStyle w:val="ChItalBold"/>
              </w:rPr>
              <w:t>tempramen</w:t>
            </w:r>
          </w:p>
        </w:tc>
        <w:tc>
          <w:tcPr>
            <w:tcW w:w="1587" w:type="dxa"/>
            <w:shd w:val="clear" w:color="auto" w:fill="auto"/>
          </w:tcPr>
          <w:p w14:paraId="064E7D5D" w14:textId="77777777" w:rsidR="000F4F82" w:rsidRPr="005F70FB" w:rsidRDefault="000F4F82" w:rsidP="00A551BF">
            <w:pPr>
              <w:pStyle w:val="TableCell0-0115Break"/>
              <w:rPr>
                <w:rStyle w:val="ChCharisSIL"/>
              </w:rPr>
            </w:pPr>
            <w:r w:rsidRPr="005F70FB">
              <w:rPr>
                <w:rStyle w:val="ChCharisSIL"/>
              </w:rPr>
              <w:t>tɛ̞m.ˈpɾa.mɛ̞n</w:t>
            </w:r>
          </w:p>
        </w:tc>
        <w:tc>
          <w:tcPr>
            <w:tcW w:w="1275" w:type="dxa"/>
            <w:shd w:val="clear" w:color="auto" w:fill="auto"/>
          </w:tcPr>
          <w:p w14:paraId="0C2C046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FB16598" w14:textId="77777777" w:rsidR="000F4F82" w:rsidRPr="005F70FB" w:rsidRDefault="000F4F82" w:rsidP="00A551BF">
            <w:pPr>
              <w:pStyle w:val="TableCell0-0115Break"/>
            </w:pPr>
            <w:r w:rsidRPr="005F70FB">
              <w:t>temperament</w:t>
            </w:r>
          </w:p>
        </w:tc>
      </w:tr>
      <w:tr w:rsidR="00AC23C4" w:rsidRPr="005F70FB" w14:paraId="25BA3A3D" w14:textId="77777777" w:rsidTr="00BC00CF">
        <w:tc>
          <w:tcPr>
            <w:tcW w:w="240" w:type="dxa"/>
            <w:shd w:val="clear" w:color="auto" w:fill="auto"/>
          </w:tcPr>
          <w:p w14:paraId="6189EB9E" w14:textId="77777777" w:rsidR="000F4F82" w:rsidRPr="005F70FB" w:rsidRDefault="000F4F82" w:rsidP="00A551BF">
            <w:pPr>
              <w:pStyle w:val="TableCell0-0115Break"/>
              <w:rPr>
                <w:rStyle w:val="ExampleSource"/>
              </w:rPr>
            </w:pPr>
          </w:p>
        </w:tc>
        <w:tc>
          <w:tcPr>
            <w:tcW w:w="1249" w:type="dxa"/>
            <w:shd w:val="clear" w:color="auto" w:fill="auto"/>
          </w:tcPr>
          <w:p w14:paraId="0320F0A8" w14:textId="77777777" w:rsidR="000F4F82" w:rsidRPr="005F70FB" w:rsidRDefault="000F4F82" w:rsidP="00A551BF">
            <w:pPr>
              <w:pStyle w:val="TableCell0-0115Break"/>
              <w:rPr>
                <w:rStyle w:val="ChItalBold"/>
              </w:rPr>
            </w:pPr>
            <w:r w:rsidRPr="005F70FB">
              <w:rPr>
                <w:rStyle w:val="ChItalBold"/>
              </w:rPr>
              <w:t>tempres</w:t>
            </w:r>
          </w:p>
        </w:tc>
        <w:tc>
          <w:tcPr>
            <w:tcW w:w="1587" w:type="dxa"/>
            <w:shd w:val="clear" w:color="auto" w:fill="auto"/>
          </w:tcPr>
          <w:p w14:paraId="21BD11DC" w14:textId="77777777" w:rsidR="000F4F82" w:rsidRPr="005F70FB" w:rsidRDefault="000F4F82" w:rsidP="00A551BF">
            <w:pPr>
              <w:pStyle w:val="TableCell0-0115Break"/>
              <w:rPr>
                <w:rStyle w:val="ChCharisSIL"/>
              </w:rPr>
            </w:pPr>
            <w:r w:rsidRPr="005F70FB">
              <w:rPr>
                <w:rStyle w:val="ChCharisSIL"/>
              </w:rPr>
              <w:t>ˈtɛ̞m.pɾɛ̞s</w:t>
            </w:r>
          </w:p>
        </w:tc>
        <w:tc>
          <w:tcPr>
            <w:tcW w:w="1275" w:type="dxa"/>
            <w:shd w:val="clear" w:color="auto" w:fill="auto"/>
          </w:tcPr>
          <w:p w14:paraId="6D62DA9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46805FC" w14:textId="77777777" w:rsidR="000F4F82" w:rsidRPr="005F70FB" w:rsidRDefault="000F4F82" w:rsidP="00A551BF">
            <w:pPr>
              <w:pStyle w:val="TableCell0-0115Break"/>
            </w:pPr>
            <w:r w:rsidRPr="005F70FB">
              <w:t>medical compress</w:t>
            </w:r>
          </w:p>
        </w:tc>
      </w:tr>
      <w:tr w:rsidR="00AC23C4" w:rsidRPr="005F70FB" w14:paraId="7509249C" w14:textId="77777777" w:rsidTr="00BC00CF">
        <w:tc>
          <w:tcPr>
            <w:tcW w:w="240" w:type="dxa"/>
            <w:shd w:val="clear" w:color="auto" w:fill="auto"/>
          </w:tcPr>
          <w:p w14:paraId="7458F7A5" w14:textId="77777777" w:rsidR="000F4F82" w:rsidRPr="005F70FB" w:rsidRDefault="000F4F82" w:rsidP="00A551BF">
            <w:pPr>
              <w:pStyle w:val="TableCell0-0115Break"/>
              <w:rPr>
                <w:rStyle w:val="ExampleSource"/>
              </w:rPr>
            </w:pPr>
          </w:p>
        </w:tc>
        <w:tc>
          <w:tcPr>
            <w:tcW w:w="1249" w:type="dxa"/>
            <w:shd w:val="clear" w:color="auto" w:fill="auto"/>
          </w:tcPr>
          <w:p w14:paraId="14216BB5" w14:textId="77777777" w:rsidR="000F4F82" w:rsidRPr="005F70FB" w:rsidRDefault="000F4F82" w:rsidP="00A551BF">
            <w:pPr>
              <w:pStyle w:val="TableCell0-0115Break"/>
              <w:rPr>
                <w:rStyle w:val="ChItalBold"/>
              </w:rPr>
            </w:pPr>
            <w:r w:rsidRPr="005F70FB">
              <w:rPr>
                <w:rStyle w:val="ChItalBold"/>
              </w:rPr>
              <w:t>tenda</w:t>
            </w:r>
          </w:p>
        </w:tc>
        <w:tc>
          <w:tcPr>
            <w:tcW w:w="1587" w:type="dxa"/>
            <w:shd w:val="clear" w:color="auto" w:fill="auto"/>
          </w:tcPr>
          <w:p w14:paraId="612DAE7B" w14:textId="77777777" w:rsidR="000F4F82" w:rsidRPr="005F70FB" w:rsidRDefault="000F4F82" w:rsidP="00A551BF">
            <w:pPr>
              <w:pStyle w:val="TableCell0-0115Break"/>
              <w:rPr>
                <w:rStyle w:val="ChCharisSIL"/>
              </w:rPr>
            </w:pPr>
            <w:r w:rsidRPr="005F70FB">
              <w:rPr>
                <w:rStyle w:val="ChCharisSIL"/>
              </w:rPr>
              <w:t>ˈtɛ̞n.da</w:t>
            </w:r>
          </w:p>
        </w:tc>
        <w:tc>
          <w:tcPr>
            <w:tcW w:w="1275" w:type="dxa"/>
            <w:shd w:val="clear" w:color="auto" w:fill="auto"/>
          </w:tcPr>
          <w:p w14:paraId="308B999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68F5DA9" w14:textId="77777777" w:rsidR="000F4F82" w:rsidRPr="005F70FB" w:rsidRDefault="000F4F82" w:rsidP="00A551BF">
            <w:pPr>
              <w:pStyle w:val="TableCell0-0115Break"/>
            </w:pPr>
            <w:r w:rsidRPr="005F70FB">
              <w:t>tent</w:t>
            </w:r>
          </w:p>
        </w:tc>
      </w:tr>
      <w:tr w:rsidR="00AC23C4" w:rsidRPr="005F70FB" w14:paraId="54D62119" w14:textId="77777777" w:rsidTr="00BC00CF">
        <w:tc>
          <w:tcPr>
            <w:tcW w:w="240" w:type="dxa"/>
            <w:shd w:val="clear" w:color="auto" w:fill="auto"/>
          </w:tcPr>
          <w:p w14:paraId="7ACE7D90" w14:textId="77777777" w:rsidR="000F4F82" w:rsidRPr="005F70FB" w:rsidRDefault="000F4F82" w:rsidP="00A551BF">
            <w:pPr>
              <w:pStyle w:val="TableCell0-0115Break"/>
              <w:rPr>
                <w:rStyle w:val="ExampleSource"/>
              </w:rPr>
            </w:pPr>
          </w:p>
        </w:tc>
        <w:tc>
          <w:tcPr>
            <w:tcW w:w="1249" w:type="dxa"/>
            <w:shd w:val="clear" w:color="auto" w:fill="auto"/>
          </w:tcPr>
          <w:p w14:paraId="5EB3F81E" w14:textId="77777777" w:rsidR="000F4F82" w:rsidRPr="005F70FB" w:rsidRDefault="000F4F82" w:rsidP="00A551BF">
            <w:pPr>
              <w:pStyle w:val="TableCell0-0115Break"/>
              <w:rPr>
                <w:rStyle w:val="ChItalBold"/>
              </w:rPr>
            </w:pPr>
            <w:r w:rsidRPr="005F70FB">
              <w:rPr>
                <w:rStyle w:val="ChItalBold"/>
              </w:rPr>
              <w:t>tengki</w:t>
            </w:r>
          </w:p>
        </w:tc>
        <w:tc>
          <w:tcPr>
            <w:tcW w:w="1587" w:type="dxa"/>
            <w:shd w:val="clear" w:color="auto" w:fill="auto"/>
          </w:tcPr>
          <w:p w14:paraId="39428C03" w14:textId="77777777" w:rsidR="000F4F82" w:rsidRPr="005F70FB" w:rsidRDefault="000F4F82" w:rsidP="00A551BF">
            <w:pPr>
              <w:pStyle w:val="TableCell0-0115Break"/>
              <w:rPr>
                <w:rStyle w:val="ChCharisSIL"/>
              </w:rPr>
            </w:pPr>
            <w:r w:rsidRPr="005F70FB">
              <w:rPr>
                <w:rStyle w:val="ChCharisSIL"/>
              </w:rPr>
              <w:t>ˈtɛ̞ŋ.ki</w:t>
            </w:r>
          </w:p>
        </w:tc>
        <w:tc>
          <w:tcPr>
            <w:tcW w:w="1275" w:type="dxa"/>
            <w:shd w:val="clear" w:color="auto" w:fill="auto"/>
          </w:tcPr>
          <w:p w14:paraId="49022542"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25C2A78" w14:textId="77777777" w:rsidR="000F4F82" w:rsidRPr="005F70FB" w:rsidRDefault="000F4F82" w:rsidP="00A551BF">
            <w:pPr>
              <w:pStyle w:val="TableCell0-0115Break"/>
            </w:pPr>
            <w:r w:rsidRPr="005F70FB">
              <w:t>tank</w:t>
            </w:r>
          </w:p>
        </w:tc>
      </w:tr>
      <w:tr w:rsidR="00AC23C4" w:rsidRPr="005F70FB" w14:paraId="0DE55617" w14:textId="77777777" w:rsidTr="00BC00CF">
        <w:tc>
          <w:tcPr>
            <w:tcW w:w="240" w:type="dxa"/>
            <w:shd w:val="clear" w:color="auto" w:fill="auto"/>
          </w:tcPr>
          <w:p w14:paraId="35C09E50" w14:textId="77777777" w:rsidR="000F4F82" w:rsidRPr="005F70FB" w:rsidRDefault="000F4F82" w:rsidP="00A551BF">
            <w:pPr>
              <w:pStyle w:val="TableCell0-0115Break"/>
              <w:rPr>
                <w:rStyle w:val="ExampleSource"/>
              </w:rPr>
            </w:pPr>
          </w:p>
        </w:tc>
        <w:tc>
          <w:tcPr>
            <w:tcW w:w="1249" w:type="dxa"/>
            <w:shd w:val="clear" w:color="auto" w:fill="auto"/>
          </w:tcPr>
          <w:p w14:paraId="398641EC" w14:textId="77777777" w:rsidR="000F4F82" w:rsidRPr="005F70FB" w:rsidRDefault="000F4F82" w:rsidP="00A551BF">
            <w:pPr>
              <w:pStyle w:val="TableCell0-0115Break"/>
              <w:rPr>
                <w:rStyle w:val="ChItalBold"/>
              </w:rPr>
            </w:pPr>
            <w:r w:rsidRPr="005F70FB">
              <w:rPr>
                <w:rStyle w:val="ChItalBold"/>
              </w:rPr>
              <w:t>tenis</w:t>
            </w:r>
          </w:p>
        </w:tc>
        <w:tc>
          <w:tcPr>
            <w:tcW w:w="1587" w:type="dxa"/>
            <w:shd w:val="clear" w:color="auto" w:fill="auto"/>
          </w:tcPr>
          <w:p w14:paraId="6E9BD2EC" w14:textId="77777777" w:rsidR="000F4F82" w:rsidRPr="005F70FB" w:rsidRDefault="000F4F82" w:rsidP="00A551BF">
            <w:pPr>
              <w:pStyle w:val="TableCell0-0115Break"/>
              <w:rPr>
                <w:rStyle w:val="ChCharisSIL"/>
              </w:rPr>
            </w:pPr>
            <w:r w:rsidRPr="005F70FB">
              <w:rPr>
                <w:rStyle w:val="ChCharisSIL"/>
              </w:rPr>
              <w:t>ˈtɛ.nɪs</w:t>
            </w:r>
          </w:p>
        </w:tc>
        <w:tc>
          <w:tcPr>
            <w:tcW w:w="1275" w:type="dxa"/>
            <w:shd w:val="clear" w:color="auto" w:fill="auto"/>
          </w:tcPr>
          <w:p w14:paraId="6AF79FE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8BEE1B3" w14:textId="77777777" w:rsidR="000F4F82" w:rsidRPr="005F70FB" w:rsidRDefault="000F4F82" w:rsidP="00A551BF">
            <w:pPr>
              <w:pStyle w:val="TableCell0-0115Break"/>
            </w:pPr>
            <w:r w:rsidRPr="005F70FB">
              <w:t>tennis</w:t>
            </w:r>
          </w:p>
        </w:tc>
      </w:tr>
      <w:tr w:rsidR="00AC23C4" w:rsidRPr="005F70FB" w14:paraId="682E964C" w14:textId="77777777" w:rsidTr="00BC00CF">
        <w:tc>
          <w:tcPr>
            <w:tcW w:w="240" w:type="dxa"/>
            <w:shd w:val="clear" w:color="auto" w:fill="auto"/>
          </w:tcPr>
          <w:p w14:paraId="32245D77" w14:textId="77777777" w:rsidR="000F4F82" w:rsidRPr="005F70FB" w:rsidRDefault="000F4F82" w:rsidP="00A551BF">
            <w:pPr>
              <w:pStyle w:val="TableCell0-0115Break"/>
              <w:rPr>
                <w:rStyle w:val="ExampleSource"/>
              </w:rPr>
            </w:pPr>
          </w:p>
        </w:tc>
        <w:tc>
          <w:tcPr>
            <w:tcW w:w="1249" w:type="dxa"/>
            <w:shd w:val="clear" w:color="auto" w:fill="auto"/>
          </w:tcPr>
          <w:p w14:paraId="38225F0B" w14:textId="77777777" w:rsidR="000F4F82" w:rsidRPr="005F70FB" w:rsidRDefault="000F4F82" w:rsidP="00A551BF">
            <w:pPr>
              <w:pStyle w:val="TableCell0-0115Break"/>
              <w:rPr>
                <w:rStyle w:val="ChItalBold"/>
              </w:rPr>
            </w:pPr>
            <w:r w:rsidRPr="005F70FB">
              <w:rPr>
                <w:rStyle w:val="ChItalBold"/>
              </w:rPr>
              <w:t>tentara</w:t>
            </w:r>
          </w:p>
        </w:tc>
        <w:tc>
          <w:tcPr>
            <w:tcW w:w="1587" w:type="dxa"/>
            <w:shd w:val="clear" w:color="auto" w:fill="auto"/>
          </w:tcPr>
          <w:p w14:paraId="19A50769" w14:textId="77777777" w:rsidR="000F4F82" w:rsidRPr="005F70FB" w:rsidRDefault="000F4F82" w:rsidP="00A551BF">
            <w:pPr>
              <w:pStyle w:val="TableCell0-0115Break"/>
              <w:rPr>
                <w:rStyle w:val="ChCharisSIL"/>
              </w:rPr>
            </w:pPr>
            <w:r w:rsidRPr="005F70FB">
              <w:rPr>
                <w:rStyle w:val="ChCharisSIL"/>
              </w:rPr>
              <w:t>tɛ̞n.ˈta.ɾa</w:t>
            </w:r>
          </w:p>
        </w:tc>
        <w:tc>
          <w:tcPr>
            <w:tcW w:w="1275" w:type="dxa"/>
            <w:shd w:val="clear" w:color="auto" w:fill="auto"/>
          </w:tcPr>
          <w:p w14:paraId="6B19F58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DED003A" w14:textId="77777777" w:rsidR="000F4F82" w:rsidRPr="005F70FB" w:rsidRDefault="000F4F82" w:rsidP="00A551BF">
            <w:pPr>
              <w:pStyle w:val="TableCell0-0115Break"/>
            </w:pPr>
            <w:r w:rsidRPr="005F70FB">
              <w:t>soldier</w:t>
            </w:r>
          </w:p>
        </w:tc>
      </w:tr>
      <w:tr w:rsidR="00AC23C4" w:rsidRPr="005F70FB" w14:paraId="149B007B" w14:textId="77777777" w:rsidTr="00BC00CF">
        <w:tc>
          <w:tcPr>
            <w:tcW w:w="240" w:type="dxa"/>
            <w:shd w:val="clear" w:color="auto" w:fill="auto"/>
          </w:tcPr>
          <w:p w14:paraId="5E48CAA8"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29938233" w14:textId="77777777" w:rsidR="000F4F82" w:rsidRPr="005F70FB" w:rsidRDefault="000F4F82" w:rsidP="00A551BF">
            <w:pPr>
              <w:pStyle w:val="TableCell0-0115Break"/>
              <w:rPr>
                <w:rStyle w:val="ChItalBold"/>
              </w:rPr>
            </w:pPr>
            <w:r w:rsidRPr="005F70FB">
              <w:rPr>
                <w:rStyle w:val="ChItalBold"/>
              </w:rPr>
              <w:t>teologia</w:t>
            </w:r>
          </w:p>
        </w:tc>
        <w:tc>
          <w:tcPr>
            <w:tcW w:w="1587" w:type="dxa"/>
            <w:shd w:val="clear" w:color="auto" w:fill="auto"/>
          </w:tcPr>
          <w:p w14:paraId="1AF698F9" w14:textId="77777777" w:rsidR="000F4F82" w:rsidRPr="005F70FB" w:rsidRDefault="000F4F82" w:rsidP="00A551BF">
            <w:pPr>
              <w:pStyle w:val="TableCell0-0115Break"/>
              <w:rPr>
                <w:rStyle w:val="ChCharisSIL"/>
              </w:rPr>
            </w:pPr>
            <w:r w:rsidRPr="005F70FB">
              <w:rPr>
                <w:rStyle w:val="ChCharisSIL"/>
              </w:rPr>
              <w:t>ˌtɛ.ɔ.ˈlɔ.gɪ.ˌa</w:t>
            </w:r>
          </w:p>
        </w:tc>
        <w:tc>
          <w:tcPr>
            <w:tcW w:w="1275" w:type="dxa"/>
            <w:shd w:val="clear" w:color="auto" w:fill="auto"/>
          </w:tcPr>
          <w:p w14:paraId="0157560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E8B647E" w14:textId="77777777" w:rsidR="000F4F82" w:rsidRPr="005F70FB" w:rsidRDefault="000F4F82" w:rsidP="00A551BF">
            <w:pPr>
              <w:pStyle w:val="TableCell0-0115Break"/>
            </w:pPr>
            <w:r w:rsidRPr="005F70FB">
              <w:t>theology</w:t>
            </w:r>
          </w:p>
        </w:tc>
      </w:tr>
      <w:tr w:rsidR="00AC23C4" w:rsidRPr="005F70FB" w14:paraId="2F299D7B" w14:textId="77777777" w:rsidTr="00BC00CF">
        <w:tc>
          <w:tcPr>
            <w:tcW w:w="240" w:type="dxa"/>
            <w:shd w:val="clear" w:color="auto" w:fill="auto"/>
          </w:tcPr>
          <w:p w14:paraId="196E3156" w14:textId="77777777" w:rsidR="000F4F82" w:rsidRPr="005F70FB" w:rsidRDefault="000F4F82" w:rsidP="00A551BF">
            <w:pPr>
              <w:pStyle w:val="TableCell0-0115Break"/>
              <w:rPr>
                <w:rStyle w:val="ExampleSource"/>
              </w:rPr>
            </w:pPr>
          </w:p>
        </w:tc>
        <w:tc>
          <w:tcPr>
            <w:tcW w:w="1249" w:type="dxa"/>
            <w:shd w:val="clear" w:color="auto" w:fill="auto"/>
          </w:tcPr>
          <w:p w14:paraId="33676661" w14:textId="77777777" w:rsidR="000F4F82" w:rsidRPr="005F70FB" w:rsidRDefault="000F4F82" w:rsidP="00A551BF">
            <w:pPr>
              <w:pStyle w:val="TableCell0-0115Break"/>
              <w:rPr>
                <w:rStyle w:val="ChItalBold"/>
              </w:rPr>
            </w:pPr>
            <w:r w:rsidRPr="005F70FB">
              <w:rPr>
                <w:rStyle w:val="ChItalBold"/>
              </w:rPr>
              <w:t>teras</w:t>
            </w:r>
          </w:p>
        </w:tc>
        <w:tc>
          <w:tcPr>
            <w:tcW w:w="1587" w:type="dxa"/>
            <w:shd w:val="clear" w:color="auto" w:fill="auto"/>
          </w:tcPr>
          <w:p w14:paraId="20CF66ED" w14:textId="77777777" w:rsidR="000F4F82" w:rsidRPr="005F70FB" w:rsidRDefault="000F4F82" w:rsidP="00A551BF">
            <w:pPr>
              <w:pStyle w:val="TableCell0-0115Break"/>
              <w:rPr>
                <w:rStyle w:val="ChCharisSIL"/>
              </w:rPr>
            </w:pPr>
            <w:r w:rsidRPr="005F70FB">
              <w:rPr>
                <w:rStyle w:val="ChCharisSIL"/>
              </w:rPr>
              <w:t>ˈtɛ.ɾɐs</w:t>
            </w:r>
          </w:p>
        </w:tc>
        <w:tc>
          <w:tcPr>
            <w:tcW w:w="1275" w:type="dxa"/>
            <w:shd w:val="clear" w:color="auto" w:fill="auto"/>
          </w:tcPr>
          <w:p w14:paraId="4FAC5F7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2D70D65" w14:textId="77777777" w:rsidR="000F4F82" w:rsidRPr="005F70FB" w:rsidRDefault="000F4F82" w:rsidP="00A551BF">
            <w:pPr>
              <w:pStyle w:val="TableCell0-0115Break"/>
            </w:pPr>
            <w:r w:rsidRPr="005F70FB">
              <w:t>porch</w:t>
            </w:r>
          </w:p>
        </w:tc>
      </w:tr>
      <w:tr w:rsidR="00AC23C4" w:rsidRPr="005F70FB" w14:paraId="734DBAD5" w14:textId="77777777" w:rsidTr="00BC00CF">
        <w:tc>
          <w:tcPr>
            <w:tcW w:w="240" w:type="dxa"/>
            <w:shd w:val="clear" w:color="auto" w:fill="auto"/>
          </w:tcPr>
          <w:p w14:paraId="6A8B3D97" w14:textId="77777777" w:rsidR="000F4F82" w:rsidRPr="005F70FB" w:rsidRDefault="000F4F82" w:rsidP="00A551BF">
            <w:pPr>
              <w:pStyle w:val="TableCell0-0115Break"/>
              <w:rPr>
                <w:rStyle w:val="ExampleSource"/>
              </w:rPr>
            </w:pPr>
          </w:p>
        </w:tc>
        <w:tc>
          <w:tcPr>
            <w:tcW w:w="1249" w:type="dxa"/>
            <w:shd w:val="clear" w:color="auto" w:fill="auto"/>
          </w:tcPr>
          <w:p w14:paraId="7AC6B5C0" w14:textId="77777777" w:rsidR="000F4F82" w:rsidRPr="005F70FB" w:rsidRDefault="000F4F82" w:rsidP="00A551BF">
            <w:pPr>
              <w:pStyle w:val="TableCell0-0115Break"/>
              <w:rPr>
                <w:rStyle w:val="ChItalBold"/>
              </w:rPr>
            </w:pPr>
            <w:r w:rsidRPr="005F70FB">
              <w:rPr>
                <w:rStyle w:val="ChItalBold"/>
              </w:rPr>
              <w:t>termos</w:t>
            </w:r>
          </w:p>
        </w:tc>
        <w:tc>
          <w:tcPr>
            <w:tcW w:w="1587" w:type="dxa"/>
            <w:shd w:val="clear" w:color="auto" w:fill="auto"/>
          </w:tcPr>
          <w:p w14:paraId="3437762B" w14:textId="77777777" w:rsidR="000F4F82" w:rsidRPr="005F70FB" w:rsidRDefault="000F4F82" w:rsidP="00A551BF">
            <w:pPr>
              <w:pStyle w:val="TableCell0-0115Break"/>
              <w:rPr>
                <w:rStyle w:val="ChCharisSIL"/>
              </w:rPr>
            </w:pPr>
            <w:r w:rsidRPr="005F70FB">
              <w:rPr>
                <w:rStyle w:val="ChCharisSIL"/>
              </w:rPr>
              <w:t>ˈtɛ̞r.mɔ̞s</w:t>
            </w:r>
          </w:p>
        </w:tc>
        <w:tc>
          <w:tcPr>
            <w:tcW w:w="1275" w:type="dxa"/>
            <w:shd w:val="clear" w:color="auto" w:fill="auto"/>
          </w:tcPr>
          <w:p w14:paraId="4EBD2D5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A81DED0" w14:textId="77777777" w:rsidR="000F4F82" w:rsidRPr="005F70FB" w:rsidRDefault="000F4F82" w:rsidP="00A551BF">
            <w:pPr>
              <w:pStyle w:val="TableCell0-0115Break"/>
            </w:pPr>
            <w:r w:rsidRPr="005F70FB">
              <w:t>thermos bottle</w:t>
            </w:r>
          </w:p>
        </w:tc>
      </w:tr>
      <w:tr w:rsidR="00AC23C4" w:rsidRPr="005F70FB" w14:paraId="34E21520" w14:textId="77777777" w:rsidTr="00BC00CF">
        <w:tc>
          <w:tcPr>
            <w:tcW w:w="240" w:type="dxa"/>
            <w:shd w:val="clear" w:color="auto" w:fill="auto"/>
          </w:tcPr>
          <w:p w14:paraId="08058574"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56DD6138" w14:textId="77777777" w:rsidR="000F4F82" w:rsidRPr="005F70FB" w:rsidRDefault="000F4F82" w:rsidP="00A551BF">
            <w:pPr>
              <w:pStyle w:val="TableCell0-0115Break"/>
              <w:rPr>
                <w:rStyle w:val="ChItalBold"/>
              </w:rPr>
            </w:pPr>
            <w:r w:rsidRPr="005F70FB">
              <w:rPr>
                <w:rStyle w:val="ChItalBold"/>
              </w:rPr>
              <w:t>terpal</w:t>
            </w:r>
          </w:p>
        </w:tc>
        <w:tc>
          <w:tcPr>
            <w:tcW w:w="1587" w:type="dxa"/>
            <w:shd w:val="clear" w:color="auto" w:fill="auto"/>
          </w:tcPr>
          <w:p w14:paraId="05E79663" w14:textId="77777777" w:rsidR="000F4F82" w:rsidRPr="005F70FB" w:rsidRDefault="000F4F82" w:rsidP="00A551BF">
            <w:pPr>
              <w:pStyle w:val="TableCell0-0115Break"/>
              <w:rPr>
                <w:rStyle w:val="ChCharisSIL"/>
              </w:rPr>
            </w:pPr>
            <w:r w:rsidRPr="005F70FB">
              <w:rPr>
                <w:rStyle w:val="ChCharisSIL"/>
              </w:rPr>
              <w:t>tɛ̞r.ˈpɐl</w:t>
            </w:r>
          </w:p>
        </w:tc>
        <w:tc>
          <w:tcPr>
            <w:tcW w:w="1275" w:type="dxa"/>
            <w:shd w:val="clear" w:color="auto" w:fill="auto"/>
          </w:tcPr>
          <w:p w14:paraId="2080FCC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F6F1E17" w14:textId="77777777" w:rsidR="000F4F82" w:rsidRPr="005F70FB" w:rsidRDefault="000F4F82" w:rsidP="00A551BF">
            <w:pPr>
              <w:pStyle w:val="TableCell0-0115Break"/>
            </w:pPr>
            <w:r w:rsidRPr="005F70FB">
              <w:t>canvas</w:t>
            </w:r>
          </w:p>
        </w:tc>
      </w:tr>
      <w:tr w:rsidR="00AC23C4" w:rsidRPr="005F70FB" w14:paraId="7F395332" w14:textId="77777777" w:rsidTr="00BC00CF">
        <w:tc>
          <w:tcPr>
            <w:tcW w:w="240" w:type="dxa"/>
            <w:shd w:val="clear" w:color="auto" w:fill="auto"/>
          </w:tcPr>
          <w:p w14:paraId="60512C03" w14:textId="77777777" w:rsidR="000F4F82" w:rsidRPr="005F70FB" w:rsidRDefault="000F4F82" w:rsidP="00A551BF">
            <w:pPr>
              <w:pStyle w:val="TableCell0-0115Break"/>
              <w:rPr>
                <w:rStyle w:val="ExampleSource"/>
              </w:rPr>
            </w:pPr>
          </w:p>
        </w:tc>
        <w:tc>
          <w:tcPr>
            <w:tcW w:w="1249" w:type="dxa"/>
            <w:shd w:val="clear" w:color="auto" w:fill="auto"/>
          </w:tcPr>
          <w:p w14:paraId="2512628E" w14:textId="77777777" w:rsidR="000F4F82" w:rsidRPr="005F70FB" w:rsidRDefault="000F4F82" w:rsidP="00A551BF">
            <w:pPr>
              <w:pStyle w:val="TableCell0-0115Break"/>
              <w:rPr>
                <w:rStyle w:val="ChItalBold"/>
              </w:rPr>
            </w:pPr>
            <w:r w:rsidRPr="005F70FB">
              <w:rPr>
                <w:rStyle w:val="ChItalBold"/>
              </w:rPr>
              <w:t>terpol</w:t>
            </w:r>
          </w:p>
        </w:tc>
        <w:tc>
          <w:tcPr>
            <w:tcW w:w="1587" w:type="dxa"/>
            <w:shd w:val="clear" w:color="auto" w:fill="auto"/>
          </w:tcPr>
          <w:p w14:paraId="4D5BB7E7" w14:textId="77777777" w:rsidR="000F4F82" w:rsidRPr="005F70FB" w:rsidRDefault="000F4F82" w:rsidP="00A551BF">
            <w:pPr>
              <w:pStyle w:val="TableCell0-0115Break"/>
              <w:rPr>
                <w:rStyle w:val="ChCharisSIL"/>
              </w:rPr>
            </w:pPr>
            <w:r w:rsidRPr="005F70FB">
              <w:rPr>
                <w:rStyle w:val="ChCharisSIL"/>
              </w:rPr>
              <w:t>ˈtɛ̞r.pɔ̞l</w:t>
            </w:r>
          </w:p>
        </w:tc>
        <w:tc>
          <w:tcPr>
            <w:tcW w:w="1275" w:type="dxa"/>
            <w:shd w:val="clear" w:color="auto" w:fill="auto"/>
          </w:tcPr>
          <w:p w14:paraId="52AAFC5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49FBD99" w14:textId="77777777" w:rsidR="000F4F82" w:rsidRPr="005F70FB" w:rsidRDefault="000F4F82" w:rsidP="00A551BF">
            <w:pPr>
              <w:pStyle w:val="TableCell0-0115Break"/>
            </w:pPr>
            <w:r w:rsidRPr="005F70FB">
              <w:t>container</w:t>
            </w:r>
          </w:p>
        </w:tc>
      </w:tr>
      <w:tr w:rsidR="00AC23C4" w:rsidRPr="005F70FB" w14:paraId="3A46068E" w14:textId="77777777" w:rsidTr="00BC00CF">
        <w:tc>
          <w:tcPr>
            <w:tcW w:w="240" w:type="dxa"/>
            <w:shd w:val="clear" w:color="auto" w:fill="auto"/>
          </w:tcPr>
          <w:p w14:paraId="5539A358" w14:textId="77777777" w:rsidR="000F4F82" w:rsidRPr="005F70FB" w:rsidRDefault="000F4F82" w:rsidP="00A551BF">
            <w:pPr>
              <w:pStyle w:val="TableCell0-0115Break"/>
              <w:rPr>
                <w:rStyle w:val="ExampleSource"/>
              </w:rPr>
            </w:pPr>
          </w:p>
        </w:tc>
        <w:tc>
          <w:tcPr>
            <w:tcW w:w="1249" w:type="dxa"/>
            <w:shd w:val="clear" w:color="auto" w:fill="auto"/>
          </w:tcPr>
          <w:p w14:paraId="1F3C3C50" w14:textId="77777777" w:rsidR="000F4F82" w:rsidRPr="005F70FB" w:rsidRDefault="000F4F82" w:rsidP="00A551BF">
            <w:pPr>
              <w:pStyle w:val="TableCell0-0115Break"/>
              <w:rPr>
                <w:rStyle w:val="ChItalBold"/>
              </w:rPr>
            </w:pPr>
            <w:r w:rsidRPr="005F70FB">
              <w:rPr>
                <w:rStyle w:val="ChItalBold"/>
              </w:rPr>
              <w:t>tes</w:t>
            </w:r>
          </w:p>
        </w:tc>
        <w:tc>
          <w:tcPr>
            <w:tcW w:w="1587" w:type="dxa"/>
            <w:shd w:val="clear" w:color="auto" w:fill="auto"/>
          </w:tcPr>
          <w:p w14:paraId="64E29EA1" w14:textId="77777777" w:rsidR="000F4F82" w:rsidRPr="005F70FB" w:rsidRDefault="000F4F82" w:rsidP="00A551BF">
            <w:pPr>
              <w:pStyle w:val="TableCell0-0115Break"/>
              <w:rPr>
                <w:rStyle w:val="ChCharisSIL"/>
              </w:rPr>
            </w:pPr>
            <w:r w:rsidRPr="005F70FB">
              <w:rPr>
                <w:rStyle w:val="ChCharisSIL"/>
              </w:rPr>
              <w:t>ˈtɛ̞s</w:t>
            </w:r>
          </w:p>
        </w:tc>
        <w:tc>
          <w:tcPr>
            <w:tcW w:w="1275" w:type="dxa"/>
            <w:shd w:val="clear" w:color="auto" w:fill="auto"/>
          </w:tcPr>
          <w:p w14:paraId="64EC70F6"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5DB66B7A" w14:textId="77777777" w:rsidR="000F4F82" w:rsidRPr="005F70FB" w:rsidRDefault="000F4F82" w:rsidP="00A551BF">
            <w:pPr>
              <w:pStyle w:val="TableCell0-0115Break"/>
            </w:pPr>
            <w:r w:rsidRPr="005F70FB">
              <w:t>test</w:t>
            </w:r>
          </w:p>
        </w:tc>
      </w:tr>
      <w:tr w:rsidR="00AC23C4" w:rsidRPr="005F70FB" w14:paraId="21C0603E" w14:textId="77777777" w:rsidTr="00BC00CF">
        <w:tc>
          <w:tcPr>
            <w:tcW w:w="240" w:type="dxa"/>
            <w:shd w:val="clear" w:color="auto" w:fill="auto"/>
          </w:tcPr>
          <w:p w14:paraId="2B764A42" w14:textId="77777777" w:rsidR="000F4F82" w:rsidRPr="005F70FB" w:rsidRDefault="000F4F82" w:rsidP="00A551BF">
            <w:pPr>
              <w:pStyle w:val="TableCell0-0115Break"/>
              <w:rPr>
                <w:rStyle w:val="ExampleSource"/>
              </w:rPr>
            </w:pPr>
          </w:p>
        </w:tc>
        <w:tc>
          <w:tcPr>
            <w:tcW w:w="1249" w:type="dxa"/>
            <w:shd w:val="clear" w:color="auto" w:fill="auto"/>
          </w:tcPr>
          <w:p w14:paraId="740B8331" w14:textId="77777777" w:rsidR="000F4F82" w:rsidRPr="005F70FB" w:rsidRDefault="000F4F82" w:rsidP="00A551BF">
            <w:pPr>
              <w:pStyle w:val="TableCell0-0115Break"/>
              <w:rPr>
                <w:rStyle w:val="ChItalBold"/>
              </w:rPr>
            </w:pPr>
            <w:r w:rsidRPr="005F70FB">
              <w:rPr>
                <w:rStyle w:val="ChItalBold"/>
              </w:rPr>
              <w:t>tifa</w:t>
            </w:r>
          </w:p>
        </w:tc>
        <w:tc>
          <w:tcPr>
            <w:tcW w:w="1587" w:type="dxa"/>
            <w:shd w:val="clear" w:color="auto" w:fill="auto"/>
          </w:tcPr>
          <w:p w14:paraId="78B4D7FF" w14:textId="77777777" w:rsidR="000F4F82" w:rsidRPr="005F70FB" w:rsidRDefault="000F4F82" w:rsidP="00A551BF">
            <w:pPr>
              <w:pStyle w:val="TableCell0-0115Break"/>
              <w:rPr>
                <w:rStyle w:val="ChCharisSIL"/>
              </w:rPr>
            </w:pPr>
            <w:r w:rsidRPr="005F70FB">
              <w:rPr>
                <w:rStyle w:val="ChCharisSIL"/>
              </w:rPr>
              <w:t>ˈti.fa</w:t>
            </w:r>
          </w:p>
        </w:tc>
        <w:tc>
          <w:tcPr>
            <w:tcW w:w="1275" w:type="dxa"/>
            <w:shd w:val="clear" w:color="auto" w:fill="auto"/>
          </w:tcPr>
          <w:p w14:paraId="4CCF52B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8A5F54D" w14:textId="77777777" w:rsidR="000F4F82" w:rsidRPr="005F70FB" w:rsidRDefault="00BB3190" w:rsidP="00A551BF">
            <w:pPr>
              <w:pStyle w:val="TableCell0-0115Break"/>
            </w:pPr>
            <w:r w:rsidRPr="005F70FB">
              <w:t>k. o.</w:t>
            </w:r>
            <w:r w:rsidR="000F4F82" w:rsidRPr="005F70FB">
              <w:t xml:space="preserve"> drum</w:t>
            </w:r>
          </w:p>
        </w:tc>
      </w:tr>
      <w:tr w:rsidR="00AC23C4" w:rsidRPr="005F70FB" w14:paraId="15A41724" w14:textId="77777777" w:rsidTr="00BC00CF">
        <w:tc>
          <w:tcPr>
            <w:tcW w:w="240" w:type="dxa"/>
            <w:shd w:val="clear" w:color="auto" w:fill="auto"/>
          </w:tcPr>
          <w:p w14:paraId="6C38F91F" w14:textId="77777777" w:rsidR="000F4F82" w:rsidRPr="005F70FB" w:rsidRDefault="000F4F82" w:rsidP="00A551BF">
            <w:pPr>
              <w:pStyle w:val="TableCell0-0115Break"/>
              <w:rPr>
                <w:rStyle w:val="ExampleSource"/>
              </w:rPr>
            </w:pPr>
          </w:p>
        </w:tc>
        <w:tc>
          <w:tcPr>
            <w:tcW w:w="1249" w:type="dxa"/>
            <w:shd w:val="clear" w:color="auto" w:fill="auto"/>
          </w:tcPr>
          <w:p w14:paraId="60BA08DB" w14:textId="77777777" w:rsidR="000F4F82" w:rsidRPr="005F70FB" w:rsidRDefault="000F4F82" w:rsidP="00A551BF">
            <w:pPr>
              <w:pStyle w:val="TableCell0-0115Break"/>
              <w:rPr>
                <w:rStyle w:val="ChItalBold"/>
              </w:rPr>
            </w:pPr>
            <w:r w:rsidRPr="005F70FB">
              <w:rPr>
                <w:rStyle w:val="ChItalBold"/>
              </w:rPr>
              <w:t>tim</w:t>
            </w:r>
          </w:p>
        </w:tc>
        <w:tc>
          <w:tcPr>
            <w:tcW w:w="1587" w:type="dxa"/>
            <w:shd w:val="clear" w:color="auto" w:fill="auto"/>
          </w:tcPr>
          <w:p w14:paraId="5BF2974B" w14:textId="77777777" w:rsidR="000F4F82" w:rsidRPr="005F70FB" w:rsidRDefault="000F4F82" w:rsidP="00A551BF">
            <w:pPr>
              <w:pStyle w:val="TableCell0-0115Break"/>
              <w:rPr>
                <w:rStyle w:val="ChCharisSIL"/>
              </w:rPr>
            </w:pPr>
            <w:r w:rsidRPr="005F70FB">
              <w:rPr>
                <w:rStyle w:val="ChCharisSIL"/>
              </w:rPr>
              <w:t>ˈtɪm</w:t>
            </w:r>
          </w:p>
        </w:tc>
        <w:tc>
          <w:tcPr>
            <w:tcW w:w="1275" w:type="dxa"/>
            <w:shd w:val="clear" w:color="auto" w:fill="auto"/>
          </w:tcPr>
          <w:p w14:paraId="04A2FB01"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B841845" w14:textId="77777777" w:rsidR="000F4F82" w:rsidRPr="005F70FB" w:rsidRDefault="000F4F82" w:rsidP="00A551BF">
            <w:pPr>
              <w:pStyle w:val="TableCell0-0115Break"/>
            </w:pPr>
            <w:r w:rsidRPr="005F70FB">
              <w:t>delegation</w:t>
            </w:r>
          </w:p>
        </w:tc>
      </w:tr>
      <w:tr w:rsidR="00AC23C4" w:rsidRPr="005F70FB" w14:paraId="69E2D017" w14:textId="77777777" w:rsidTr="00BC00CF">
        <w:tc>
          <w:tcPr>
            <w:tcW w:w="240" w:type="dxa"/>
            <w:shd w:val="clear" w:color="auto" w:fill="auto"/>
          </w:tcPr>
          <w:p w14:paraId="53186E28" w14:textId="77777777" w:rsidR="000F4F82" w:rsidRPr="005F70FB" w:rsidRDefault="000F4F82" w:rsidP="00A551BF">
            <w:pPr>
              <w:pStyle w:val="TableCell0-0115Break"/>
              <w:rPr>
                <w:rStyle w:val="ExampleSource"/>
              </w:rPr>
            </w:pPr>
          </w:p>
        </w:tc>
        <w:tc>
          <w:tcPr>
            <w:tcW w:w="1249" w:type="dxa"/>
            <w:shd w:val="clear" w:color="auto" w:fill="auto"/>
          </w:tcPr>
          <w:p w14:paraId="6B46E991" w14:textId="77777777" w:rsidR="000F4F82" w:rsidRPr="005F70FB" w:rsidRDefault="000F4F82" w:rsidP="00A551BF">
            <w:pPr>
              <w:pStyle w:val="TableCell0-0115Break"/>
              <w:rPr>
                <w:rStyle w:val="ChItalBold"/>
              </w:rPr>
            </w:pPr>
            <w:r w:rsidRPr="005F70FB">
              <w:rPr>
                <w:rStyle w:val="ChItalBold"/>
              </w:rPr>
              <w:t>tipe</w:t>
            </w:r>
          </w:p>
        </w:tc>
        <w:tc>
          <w:tcPr>
            <w:tcW w:w="1587" w:type="dxa"/>
            <w:shd w:val="clear" w:color="auto" w:fill="auto"/>
          </w:tcPr>
          <w:p w14:paraId="1A7B553E" w14:textId="77777777" w:rsidR="000F4F82" w:rsidRPr="005F70FB" w:rsidRDefault="000F4F82" w:rsidP="00A551BF">
            <w:pPr>
              <w:pStyle w:val="TableCell0-0115Break"/>
              <w:rPr>
                <w:rStyle w:val="ChCharisSIL"/>
              </w:rPr>
            </w:pPr>
            <w:r w:rsidRPr="005F70FB">
              <w:rPr>
                <w:rStyle w:val="ChCharisSIL"/>
              </w:rPr>
              <w:t>ˈti.pɛ</w:t>
            </w:r>
          </w:p>
        </w:tc>
        <w:tc>
          <w:tcPr>
            <w:tcW w:w="1275" w:type="dxa"/>
            <w:shd w:val="clear" w:color="auto" w:fill="auto"/>
          </w:tcPr>
          <w:p w14:paraId="0881DED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94F14ED" w14:textId="77777777" w:rsidR="000F4F82" w:rsidRPr="005F70FB" w:rsidRDefault="000F4F82" w:rsidP="00A551BF">
            <w:pPr>
              <w:pStyle w:val="TableCell0-0115Break"/>
            </w:pPr>
            <w:r w:rsidRPr="005F70FB">
              <w:t>type</w:t>
            </w:r>
          </w:p>
        </w:tc>
      </w:tr>
      <w:tr w:rsidR="00AC23C4" w:rsidRPr="005F70FB" w14:paraId="7A8C7ACF" w14:textId="77777777" w:rsidTr="00BC00CF">
        <w:tc>
          <w:tcPr>
            <w:tcW w:w="240" w:type="dxa"/>
            <w:shd w:val="clear" w:color="auto" w:fill="auto"/>
          </w:tcPr>
          <w:p w14:paraId="3D55F645" w14:textId="77777777" w:rsidR="000F4F82" w:rsidRPr="005F70FB" w:rsidRDefault="000F4F82" w:rsidP="00A551BF">
            <w:pPr>
              <w:pStyle w:val="TableCell0-0115Break"/>
              <w:rPr>
                <w:rStyle w:val="ExampleSource"/>
              </w:rPr>
            </w:pPr>
          </w:p>
        </w:tc>
        <w:tc>
          <w:tcPr>
            <w:tcW w:w="1249" w:type="dxa"/>
            <w:shd w:val="clear" w:color="auto" w:fill="auto"/>
          </w:tcPr>
          <w:p w14:paraId="25D58ED5" w14:textId="77777777" w:rsidR="000F4F82" w:rsidRPr="005F70FB" w:rsidRDefault="000F4F82" w:rsidP="00A551BF">
            <w:pPr>
              <w:pStyle w:val="TableCell0-0115Break"/>
              <w:rPr>
                <w:rStyle w:val="ChItalBold"/>
              </w:rPr>
            </w:pPr>
            <w:r w:rsidRPr="005F70FB">
              <w:rPr>
                <w:rStyle w:val="ChItalBold"/>
              </w:rPr>
              <w:t>to</w:t>
            </w:r>
          </w:p>
        </w:tc>
        <w:tc>
          <w:tcPr>
            <w:tcW w:w="1587" w:type="dxa"/>
            <w:shd w:val="clear" w:color="auto" w:fill="auto"/>
          </w:tcPr>
          <w:p w14:paraId="0CD54C16" w14:textId="77777777" w:rsidR="000F4F82" w:rsidRPr="005F70FB" w:rsidRDefault="000F4F82" w:rsidP="00A551BF">
            <w:pPr>
              <w:pStyle w:val="TableCell0-0115Break"/>
              <w:rPr>
                <w:rStyle w:val="ChCharisSIL"/>
              </w:rPr>
            </w:pPr>
            <w:r w:rsidRPr="005F70FB">
              <w:rPr>
                <w:rStyle w:val="ChCharisSIL"/>
              </w:rPr>
              <w:t>ˈtɔ</w:t>
            </w:r>
          </w:p>
        </w:tc>
        <w:tc>
          <w:tcPr>
            <w:tcW w:w="1275" w:type="dxa"/>
            <w:shd w:val="clear" w:color="auto" w:fill="auto"/>
          </w:tcPr>
          <w:p w14:paraId="6DD49F23" w14:textId="77777777" w:rsidR="000F4F82" w:rsidRPr="005F70FB" w:rsidRDefault="000F4F82" w:rsidP="00A551BF">
            <w:pPr>
              <w:pStyle w:val="TableCell0-0115Break"/>
              <w:rPr>
                <w:rStyle w:val="ChSmallCaps"/>
              </w:rPr>
            </w:pPr>
            <w:r w:rsidRPr="005F70FB">
              <w:rPr>
                <w:rStyle w:val="ChSmallCaps"/>
              </w:rPr>
              <w:t>tag</w:t>
            </w:r>
          </w:p>
        </w:tc>
        <w:tc>
          <w:tcPr>
            <w:tcW w:w="2379" w:type="dxa"/>
            <w:shd w:val="clear" w:color="auto" w:fill="auto"/>
          </w:tcPr>
          <w:p w14:paraId="10E9F5EF" w14:textId="77777777" w:rsidR="000F4F82" w:rsidRPr="005F70FB" w:rsidRDefault="000F4F82" w:rsidP="00A551BF">
            <w:pPr>
              <w:pStyle w:val="TableCell0-0115Break"/>
            </w:pPr>
            <w:r w:rsidRPr="005F70FB">
              <w:t>right?</w:t>
            </w:r>
          </w:p>
        </w:tc>
      </w:tr>
      <w:tr w:rsidR="00AC23C4" w:rsidRPr="005F70FB" w14:paraId="1C56F020" w14:textId="77777777" w:rsidTr="00BC00CF">
        <w:tc>
          <w:tcPr>
            <w:tcW w:w="240" w:type="dxa"/>
            <w:shd w:val="clear" w:color="auto" w:fill="auto"/>
          </w:tcPr>
          <w:p w14:paraId="7A503EBF" w14:textId="77777777" w:rsidR="000F4F82" w:rsidRPr="005F70FB" w:rsidRDefault="000F4F82" w:rsidP="00A551BF">
            <w:pPr>
              <w:pStyle w:val="TableCell0-0115Break"/>
              <w:rPr>
                <w:rStyle w:val="ExampleSource"/>
              </w:rPr>
            </w:pPr>
          </w:p>
        </w:tc>
        <w:tc>
          <w:tcPr>
            <w:tcW w:w="1249" w:type="dxa"/>
            <w:shd w:val="clear" w:color="auto" w:fill="auto"/>
          </w:tcPr>
          <w:p w14:paraId="738426C9" w14:textId="77777777" w:rsidR="000F4F82" w:rsidRPr="005F70FB" w:rsidRDefault="000F4F82" w:rsidP="00A551BF">
            <w:pPr>
              <w:pStyle w:val="TableCell0-0115Break"/>
              <w:rPr>
                <w:rStyle w:val="ChItalBold"/>
              </w:rPr>
            </w:pPr>
            <w:r w:rsidRPr="005F70FB">
              <w:rPr>
                <w:rStyle w:val="ChItalBold"/>
              </w:rPr>
              <w:t>toa</w:t>
            </w:r>
          </w:p>
        </w:tc>
        <w:tc>
          <w:tcPr>
            <w:tcW w:w="1587" w:type="dxa"/>
            <w:shd w:val="clear" w:color="auto" w:fill="auto"/>
          </w:tcPr>
          <w:p w14:paraId="2FD0E189" w14:textId="77777777" w:rsidR="000F4F82" w:rsidRPr="005F70FB" w:rsidRDefault="000F4F82" w:rsidP="00A551BF">
            <w:pPr>
              <w:pStyle w:val="TableCell0-0115Break"/>
              <w:rPr>
                <w:rStyle w:val="ChCharisSIL"/>
              </w:rPr>
            </w:pPr>
            <w:r w:rsidRPr="005F70FB">
              <w:rPr>
                <w:rStyle w:val="ChCharisSIL"/>
              </w:rPr>
              <w:t>ˈtɔ̞.a</w:t>
            </w:r>
          </w:p>
        </w:tc>
        <w:tc>
          <w:tcPr>
            <w:tcW w:w="1275" w:type="dxa"/>
            <w:shd w:val="clear" w:color="auto" w:fill="auto"/>
          </w:tcPr>
          <w:p w14:paraId="7B6909A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7A33C8F" w14:textId="77777777" w:rsidR="000F4F82" w:rsidRPr="005F70FB" w:rsidRDefault="000F4F82" w:rsidP="00A551BF">
            <w:pPr>
              <w:pStyle w:val="TableCell0-0115Break"/>
            </w:pPr>
            <w:r w:rsidRPr="005F70FB">
              <w:t>field loudspeaker</w:t>
            </w:r>
          </w:p>
        </w:tc>
      </w:tr>
      <w:tr w:rsidR="00AC23C4" w:rsidRPr="005F70FB" w14:paraId="15C4CD74" w14:textId="77777777" w:rsidTr="00BC00CF">
        <w:tc>
          <w:tcPr>
            <w:tcW w:w="240" w:type="dxa"/>
            <w:shd w:val="clear" w:color="auto" w:fill="auto"/>
          </w:tcPr>
          <w:p w14:paraId="4E46BB9D" w14:textId="77777777" w:rsidR="000F4F82" w:rsidRPr="005F70FB" w:rsidRDefault="000F4F82" w:rsidP="00A551BF">
            <w:pPr>
              <w:pStyle w:val="TableCell0-0115Break"/>
              <w:rPr>
                <w:rStyle w:val="ExampleSource"/>
              </w:rPr>
            </w:pPr>
          </w:p>
        </w:tc>
        <w:tc>
          <w:tcPr>
            <w:tcW w:w="1249" w:type="dxa"/>
            <w:shd w:val="clear" w:color="auto" w:fill="auto"/>
          </w:tcPr>
          <w:p w14:paraId="0A985486" w14:textId="77777777" w:rsidR="000F4F82" w:rsidRPr="005F70FB" w:rsidRDefault="000F4F82" w:rsidP="00A551BF">
            <w:pPr>
              <w:pStyle w:val="TableCell0-0115Break"/>
              <w:rPr>
                <w:rStyle w:val="ChItalBold"/>
              </w:rPr>
            </w:pPr>
            <w:r w:rsidRPr="005F70FB">
              <w:rPr>
                <w:rStyle w:val="ChItalBold"/>
              </w:rPr>
              <w:t>tobat</w:t>
            </w:r>
          </w:p>
        </w:tc>
        <w:tc>
          <w:tcPr>
            <w:tcW w:w="1587" w:type="dxa"/>
            <w:shd w:val="clear" w:color="auto" w:fill="auto"/>
          </w:tcPr>
          <w:p w14:paraId="10EF4E08" w14:textId="77777777" w:rsidR="000F4F82" w:rsidRPr="005F70FB" w:rsidRDefault="000F4F82" w:rsidP="00A551BF">
            <w:pPr>
              <w:pStyle w:val="TableCell0-0115Break"/>
              <w:rPr>
                <w:rStyle w:val="ChCharisSIL"/>
              </w:rPr>
            </w:pPr>
            <w:r w:rsidRPr="005F70FB">
              <w:rPr>
                <w:rStyle w:val="ChCharisSIL"/>
              </w:rPr>
              <w:t>ˈtɔ.bɐt</w:t>
            </w:r>
          </w:p>
        </w:tc>
        <w:tc>
          <w:tcPr>
            <w:tcW w:w="1275" w:type="dxa"/>
            <w:shd w:val="clear" w:color="auto" w:fill="auto"/>
          </w:tcPr>
          <w:p w14:paraId="479148F8" w14:textId="77777777" w:rsidR="000F4F82" w:rsidRPr="005F70FB" w:rsidRDefault="000F4F82" w:rsidP="00A551BF">
            <w:pPr>
              <w:pStyle w:val="TableCell0-0115Break"/>
              <w:rPr>
                <w:rStyle w:val="ChSmallCaps"/>
              </w:rPr>
            </w:pPr>
            <w:r w:rsidRPr="005F70FB">
              <w:rPr>
                <w:rStyle w:val="ChSmallCaps"/>
              </w:rPr>
              <w:t>v.mo(dy)</w:t>
            </w:r>
          </w:p>
        </w:tc>
        <w:tc>
          <w:tcPr>
            <w:tcW w:w="2379" w:type="dxa"/>
            <w:shd w:val="clear" w:color="auto" w:fill="auto"/>
          </w:tcPr>
          <w:p w14:paraId="2BA9378C" w14:textId="77777777" w:rsidR="000F4F82" w:rsidRPr="005F70FB" w:rsidRDefault="000F4F82" w:rsidP="00A551BF">
            <w:pPr>
              <w:pStyle w:val="TableCell0-0115Break"/>
            </w:pPr>
            <w:r w:rsidRPr="005F70FB">
              <w:t>repent</w:t>
            </w:r>
          </w:p>
        </w:tc>
      </w:tr>
      <w:tr w:rsidR="00AC23C4" w:rsidRPr="005F70FB" w14:paraId="545D3C17" w14:textId="77777777" w:rsidTr="00BC00CF">
        <w:tc>
          <w:tcPr>
            <w:tcW w:w="240" w:type="dxa"/>
            <w:shd w:val="clear" w:color="auto" w:fill="auto"/>
          </w:tcPr>
          <w:p w14:paraId="3A0A9B94" w14:textId="77777777" w:rsidR="000F4F82" w:rsidRPr="005F70FB" w:rsidRDefault="000F4F82" w:rsidP="00A551BF">
            <w:pPr>
              <w:pStyle w:val="TableCell0-0115Break"/>
              <w:rPr>
                <w:rStyle w:val="ExampleSource"/>
              </w:rPr>
            </w:pPr>
          </w:p>
        </w:tc>
        <w:tc>
          <w:tcPr>
            <w:tcW w:w="1249" w:type="dxa"/>
            <w:shd w:val="clear" w:color="auto" w:fill="auto"/>
          </w:tcPr>
          <w:p w14:paraId="43FF5EB2" w14:textId="77777777" w:rsidR="000F4F82" w:rsidRPr="005F70FB" w:rsidRDefault="000F4F82" w:rsidP="00A551BF">
            <w:pPr>
              <w:pStyle w:val="TableCell0-0115Break"/>
              <w:rPr>
                <w:rStyle w:val="ChItalBold"/>
              </w:rPr>
            </w:pPr>
            <w:r w:rsidRPr="005F70FB">
              <w:rPr>
                <w:rStyle w:val="ChItalBold"/>
              </w:rPr>
              <w:t>toko</w:t>
            </w:r>
          </w:p>
        </w:tc>
        <w:tc>
          <w:tcPr>
            <w:tcW w:w="1587" w:type="dxa"/>
            <w:shd w:val="clear" w:color="auto" w:fill="auto"/>
          </w:tcPr>
          <w:p w14:paraId="36E0BC04" w14:textId="77777777" w:rsidR="000F4F82" w:rsidRPr="005F70FB" w:rsidRDefault="000F4F82" w:rsidP="00A551BF">
            <w:pPr>
              <w:pStyle w:val="TableCell0-0115Break"/>
              <w:rPr>
                <w:rStyle w:val="ChCharisSIL"/>
              </w:rPr>
            </w:pPr>
            <w:r w:rsidRPr="005F70FB">
              <w:rPr>
                <w:rStyle w:val="ChCharisSIL"/>
              </w:rPr>
              <w:t>ˈtɔ.kɔ</w:t>
            </w:r>
          </w:p>
        </w:tc>
        <w:tc>
          <w:tcPr>
            <w:tcW w:w="1275" w:type="dxa"/>
            <w:shd w:val="clear" w:color="auto" w:fill="auto"/>
          </w:tcPr>
          <w:p w14:paraId="6699A7C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FC5DA87" w14:textId="77777777" w:rsidR="000F4F82" w:rsidRPr="005F70FB" w:rsidRDefault="000F4F82" w:rsidP="00A551BF">
            <w:pPr>
              <w:pStyle w:val="TableCell0-0115Break"/>
            </w:pPr>
            <w:r w:rsidRPr="005F70FB">
              <w:t>shop</w:t>
            </w:r>
          </w:p>
        </w:tc>
      </w:tr>
      <w:tr w:rsidR="00AC23C4" w:rsidRPr="005F70FB" w14:paraId="62447E13" w14:textId="77777777" w:rsidTr="00BC00CF">
        <w:tc>
          <w:tcPr>
            <w:tcW w:w="240" w:type="dxa"/>
            <w:shd w:val="clear" w:color="auto" w:fill="auto"/>
          </w:tcPr>
          <w:p w14:paraId="17D73066" w14:textId="77777777" w:rsidR="000F4F82" w:rsidRPr="005F70FB" w:rsidRDefault="000F4F82" w:rsidP="00A551BF">
            <w:pPr>
              <w:pStyle w:val="TableCell0-0115Break"/>
              <w:rPr>
                <w:rStyle w:val="ExampleSource"/>
              </w:rPr>
            </w:pPr>
          </w:p>
        </w:tc>
        <w:tc>
          <w:tcPr>
            <w:tcW w:w="1249" w:type="dxa"/>
            <w:shd w:val="clear" w:color="auto" w:fill="auto"/>
          </w:tcPr>
          <w:p w14:paraId="35687E11" w14:textId="77777777" w:rsidR="000F4F82" w:rsidRPr="005F70FB" w:rsidRDefault="000F4F82" w:rsidP="00A551BF">
            <w:pPr>
              <w:pStyle w:val="TableCell0-0115Break"/>
              <w:rPr>
                <w:rStyle w:val="ChItalBold"/>
              </w:rPr>
            </w:pPr>
            <w:r w:rsidRPr="005F70FB">
              <w:rPr>
                <w:rStyle w:val="ChItalBold"/>
              </w:rPr>
              <w:t>top</w:t>
            </w:r>
          </w:p>
        </w:tc>
        <w:tc>
          <w:tcPr>
            <w:tcW w:w="1587" w:type="dxa"/>
            <w:shd w:val="clear" w:color="auto" w:fill="auto"/>
          </w:tcPr>
          <w:p w14:paraId="04B910D2" w14:textId="77777777" w:rsidR="000F4F82" w:rsidRPr="005F70FB" w:rsidRDefault="000F4F82" w:rsidP="00A551BF">
            <w:pPr>
              <w:pStyle w:val="TableCell0-0115Break"/>
              <w:rPr>
                <w:rStyle w:val="ChCharisSIL"/>
              </w:rPr>
            </w:pPr>
            <w:r w:rsidRPr="005F70FB">
              <w:rPr>
                <w:rStyle w:val="ChCharisSIL"/>
              </w:rPr>
              <w:t>ˈtɔ̞p</w:t>
            </w:r>
          </w:p>
        </w:tc>
        <w:tc>
          <w:tcPr>
            <w:tcW w:w="1275" w:type="dxa"/>
            <w:shd w:val="clear" w:color="auto" w:fill="auto"/>
          </w:tcPr>
          <w:p w14:paraId="4AC6F612"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4DDAE9B4" w14:textId="77777777" w:rsidR="000F4F82" w:rsidRPr="005F70FB" w:rsidRDefault="000F4F82" w:rsidP="00A551BF">
            <w:pPr>
              <w:pStyle w:val="TableCell0-0115Break"/>
            </w:pPr>
            <w:r w:rsidRPr="005F70FB">
              <w:t>be good</w:t>
            </w:r>
          </w:p>
        </w:tc>
      </w:tr>
      <w:tr w:rsidR="00AC23C4" w:rsidRPr="005F70FB" w14:paraId="52BEFC26" w14:textId="77777777" w:rsidTr="00BC00CF">
        <w:tc>
          <w:tcPr>
            <w:tcW w:w="240" w:type="dxa"/>
            <w:shd w:val="clear" w:color="auto" w:fill="auto"/>
          </w:tcPr>
          <w:p w14:paraId="78A57704" w14:textId="77777777" w:rsidR="000F4F82" w:rsidRPr="005F70FB" w:rsidRDefault="000F4F82" w:rsidP="00A551BF">
            <w:pPr>
              <w:pStyle w:val="TableCell0-0115Break"/>
              <w:rPr>
                <w:rStyle w:val="ExampleSource"/>
              </w:rPr>
            </w:pPr>
          </w:p>
        </w:tc>
        <w:tc>
          <w:tcPr>
            <w:tcW w:w="1249" w:type="dxa"/>
            <w:shd w:val="clear" w:color="auto" w:fill="auto"/>
          </w:tcPr>
          <w:p w14:paraId="7ED3C5AB" w14:textId="77777777" w:rsidR="000F4F82" w:rsidRPr="005F70FB" w:rsidRDefault="000F4F82" w:rsidP="00A551BF">
            <w:pPr>
              <w:pStyle w:val="TableCell0-0115Break"/>
              <w:rPr>
                <w:rStyle w:val="ChItalBold"/>
              </w:rPr>
            </w:pPr>
            <w:r w:rsidRPr="005F70FB">
              <w:rPr>
                <w:rStyle w:val="ChItalBold"/>
              </w:rPr>
              <w:t>topi</w:t>
            </w:r>
          </w:p>
        </w:tc>
        <w:tc>
          <w:tcPr>
            <w:tcW w:w="1587" w:type="dxa"/>
            <w:shd w:val="clear" w:color="auto" w:fill="auto"/>
          </w:tcPr>
          <w:p w14:paraId="1D531CA5" w14:textId="77777777" w:rsidR="000F4F82" w:rsidRPr="005F70FB" w:rsidRDefault="000F4F82" w:rsidP="00A551BF">
            <w:pPr>
              <w:pStyle w:val="TableCell0-0115Break"/>
              <w:rPr>
                <w:rStyle w:val="ChCharisSIL"/>
              </w:rPr>
            </w:pPr>
            <w:r w:rsidRPr="005F70FB">
              <w:rPr>
                <w:rStyle w:val="ChCharisSIL"/>
              </w:rPr>
              <w:t>ˈtɔ.pi</w:t>
            </w:r>
          </w:p>
        </w:tc>
        <w:tc>
          <w:tcPr>
            <w:tcW w:w="1275" w:type="dxa"/>
            <w:shd w:val="clear" w:color="auto" w:fill="auto"/>
          </w:tcPr>
          <w:p w14:paraId="187EB299"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F964417" w14:textId="77777777" w:rsidR="000F4F82" w:rsidRPr="005F70FB" w:rsidRDefault="000F4F82" w:rsidP="00A551BF">
            <w:pPr>
              <w:pStyle w:val="TableCell0-0115Break"/>
            </w:pPr>
            <w:r w:rsidRPr="005F70FB">
              <w:t>hat</w:t>
            </w:r>
          </w:p>
        </w:tc>
      </w:tr>
      <w:tr w:rsidR="00AC23C4" w:rsidRPr="005F70FB" w14:paraId="6C3F04BB" w14:textId="77777777" w:rsidTr="00BC00CF">
        <w:tc>
          <w:tcPr>
            <w:tcW w:w="240" w:type="dxa"/>
            <w:shd w:val="clear" w:color="auto" w:fill="auto"/>
          </w:tcPr>
          <w:p w14:paraId="03DC16D3" w14:textId="77777777" w:rsidR="000F4F82" w:rsidRPr="005F70FB" w:rsidRDefault="000F4F82" w:rsidP="00A551BF">
            <w:pPr>
              <w:pStyle w:val="TableCell0-0115Break"/>
              <w:rPr>
                <w:rStyle w:val="ExampleSource"/>
              </w:rPr>
            </w:pPr>
          </w:p>
        </w:tc>
        <w:tc>
          <w:tcPr>
            <w:tcW w:w="1249" w:type="dxa"/>
            <w:shd w:val="clear" w:color="auto" w:fill="auto"/>
          </w:tcPr>
          <w:p w14:paraId="2D64480A" w14:textId="77777777" w:rsidR="000F4F82" w:rsidRPr="005F70FB" w:rsidRDefault="000F4F82" w:rsidP="00A551BF">
            <w:pPr>
              <w:pStyle w:val="TableCell0-0115Break"/>
              <w:rPr>
                <w:rStyle w:val="ChItalBold"/>
              </w:rPr>
            </w:pPr>
            <w:r w:rsidRPr="005F70FB">
              <w:rPr>
                <w:rStyle w:val="ChItalBold"/>
              </w:rPr>
              <w:t>toser</w:t>
            </w:r>
          </w:p>
        </w:tc>
        <w:tc>
          <w:tcPr>
            <w:tcW w:w="1587" w:type="dxa"/>
            <w:shd w:val="clear" w:color="auto" w:fill="auto"/>
          </w:tcPr>
          <w:p w14:paraId="7B2C61A0" w14:textId="77777777" w:rsidR="000F4F82" w:rsidRPr="005F70FB" w:rsidRDefault="000F4F82" w:rsidP="00A551BF">
            <w:pPr>
              <w:pStyle w:val="TableCell0-0115Break"/>
              <w:rPr>
                <w:rStyle w:val="ChCharisSIL"/>
              </w:rPr>
            </w:pPr>
            <w:r w:rsidRPr="005F70FB">
              <w:rPr>
                <w:rStyle w:val="ChCharisSIL"/>
              </w:rPr>
              <w:t>ˈtɔ.sɛ̞r</w:t>
            </w:r>
          </w:p>
        </w:tc>
        <w:tc>
          <w:tcPr>
            <w:tcW w:w="1275" w:type="dxa"/>
            <w:shd w:val="clear" w:color="auto" w:fill="auto"/>
          </w:tcPr>
          <w:p w14:paraId="70AA2797"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4ABDBE6C" w14:textId="77777777" w:rsidR="000F4F82" w:rsidRPr="005F70FB" w:rsidRDefault="000F4F82" w:rsidP="00A551BF">
            <w:pPr>
              <w:pStyle w:val="TableCell0-0115Break"/>
            </w:pPr>
            <w:r w:rsidRPr="005F70FB">
              <w:t>pass ball</w:t>
            </w:r>
          </w:p>
        </w:tc>
      </w:tr>
      <w:tr w:rsidR="00AC23C4" w:rsidRPr="005F70FB" w14:paraId="19EA5BCA" w14:textId="77777777" w:rsidTr="00BC00CF">
        <w:tc>
          <w:tcPr>
            <w:tcW w:w="240" w:type="dxa"/>
            <w:shd w:val="clear" w:color="auto" w:fill="auto"/>
          </w:tcPr>
          <w:p w14:paraId="48A56F6C" w14:textId="77777777" w:rsidR="000F4F82" w:rsidRPr="005F70FB" w:rsidRDefault="000F4F82" w:rsidP="00A551BF">
            <w:pPr>
              <w:pStyle w:val="TableCell0-0115Break"/>
              <w:rPr>
                <w:rStyle w:val="ExampleSource"/>
              </w:rPr>
            </w:pPr>
          </w:p>
        </w:tc>
        <w:tc>
          <w:tcPr>
            <w:tcW w:w="1249" w:type="dxa"/>
            <w:shd w:val="clear" w:color="auto" w:fill="auto"/>
          </w:tcPr>
          <w:p w14:paraId="0DB054E2" w14:textId="77777777" w:rsidR="000F4F82" w:rsidRPr="005F70FB" w:rsidRDefault="000F4F82" w:rsidP="00A551BF">
            <w:pPr>
              <w:pStyle w:val="TableCell0-0115Break"/>
              <w:rPr>
                <w:rStyle w:val="ChItalBold"/>
              </w:rPr>
            </w:pPr>
            <w:r w:rsidRPr="005F70FB">
              <w:rPr>
                <w:rStyle w:val="ChItalBold"/>
              </w:rPr>
              <w:t>tradisi</w:t>
            </w:r>
          </w:p>
        </w:tc>
        <w:tc>
          <w:tcPr>
            <w:tcW w:w="1587" w:type="dxa"/>
            <w:shd w:val="clear" w:color="auto" w:fill="auto"/>
          </w:tcPr>
          <w:p w14:paraId="40B522FD" w14:textId="77777777" w:rsidR="000F4F82" w:rsidRPr="005F70FB" w:rsidRDefault="000F4F82" w:rsidP="00A551BF">
            <w:pPr>
              <w:pStyle w:val="TableCell0-0115Break"/>
              <w:rPr>
                <w:rStyle w:val="ChCharisSIL"/>
              </w:rPr>
            </w:pPr>
            <w:r w:rsidRPr="005F70FB">
              <w:rPr>
                <w:rStyle w:val="ChCharisSIL"/>
              </w:rPr>
              <w:t>tra.ˈdɪ.si</w:t>
            </w:r>
          </w:p>
        </w:tc>
        <w:tc>
          <w:tcPr>
            <w:tcW w:w="1275" w:type="dxa"/>
            <w:shd w:val="clear" w:color="auto" w:fill="auto"/>
          </w:tcPr>
          <w:p w14:paraId="000C294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D98CC81" w14:textId="77777777" w:rsidR="000F4F82" w:rsidRPr="005F70FB" w:rsidRDefault="000F4F82" w:rsidP="00A551BF">
            <w:pPr>
              <w:pStyle w:val="TableCell0-0115Break"/>
            </w:pPr>
            <w:r w:rsidRPr="005F70FB">
              <w:t>tradition</w:t>
            </w:r>
          </w:p>
        </w:tc>
      </w:tr>
      <w:tr w:rsidR="00AC23C4" w:rsidRPr="005F70FB" w14:paraId="2F7F8AEB" w14:textId="77777777" w:rsidTr="00BC00CF">
        <w:tc>
          <w:tcPr>
            <w:tcW w:w="240" w:type="dxa"/>
            <w:shd w:val="clear" w:color="auto" w:fill="auto"/>
          </w:tcPr>
          <w:p w14:paraId="4ED01D4A" w14:textId="77777777" w:rsidR="000F4F82" w:rsidRPr="005F70FB" w:rsidRDefault="000F4F82" w:rsidP="00A551BF">
            <w:pPr>
              <w:pStyle w:val="TableCell0-0115Break"/>
              <w:rPr>
                <w:rStyle w:val="ExampleSource"/>
              </w:rPr>
            </w:pPr>
          </w:p>
        </w:tc>
        <w:tc>
          <w:tcPr>
            <w:tcW w:w="1249" w:type="dxa"/>
            <w:shd w:val="clear" w:color="auto" w:fill="auto"/>
          </w:tcPr>
          <w:p w14:paraId="21006F9C" w14:textId="77777777" w:rsidR="000F4F82" w:rsidRPr="005F70FB" w:rsidRDefault="000F4F82" w:rsidP="00A551BF">
            <w:pPr>
              <w:pStyle w:val="TableCell0-0115Break"/>
              <w:rPr>
                <w:rStyle w:val="ChItalBold"/>
              </w:rPr>
            </w:pPr>
            <w:r w:rsidRPr="005F70FB">
              <w:rPr>
                <w:rStyle w:val="ChItalBold"/>
              </w:rPr>
              <w:t>transfer</w:t>
            </w:r>
          </w:p>
        </w:tc>
        <w:tc>
          <w:tcPr>
            <w:tcW w:w="1587" w:type="dxa"/>
            <w:shd w:val="clear" w:color="auto" w:fill="auto"/>
          </w:tcPr>
          <w:p w14:paraId="28C67157" w14:textId="77777777" w:rsidR="000F4F82" w:rsidRPr="005F70FB" w:rsidRDefault="000F4F82" w:rsidP="00A551BF">
            <w:pPr>
              <w:pStyle w:val="TableCell0-0115Break"/>
              <w:rPr>
                <w:rStyle w:val="ChCharisSIL"/>
              </w:rPr>
            </w:pPr>
            <w:r w:rsidRPr="005F70FB">
              <w:rPr>
                <w:rStyle w:val="ChCharisSIL"/>
              </w:rPr>
              <w:t>ˈtɾɐns.fɛ̞r</w:t>
            </w:r>
          </w:p>
        </w:tc>
        <w:tc>
          <w:tcPr>
            <w:tcW w:w="1275" w:type="dxa"/>
            <w:shd w:val="clear" w:color="auto" w:fill="auto"/>
          </w:tcPr>
          <w:p w14:paraId="5FF6DCE3"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1C84D8D8" w14:textId="77777777" w:rsidR="000F4F82" w:rsidRPr="005F70FB" w:rsidRDefault="000F4F82" w:rsidP="00A551BF">
            <w:pPr>
              <w:pStyle w:val="TableCell0-0115Break"/>
            </w:pPr>
            <w:r w:rsidRPr="005F70FB">
              <w:t>transfer</w:t>
            </w:r>
          </w:p>
        </w:tc>
      </w:tr>
      <w:tr w:rsidR="00AC23C4" w:rsidRPr="005F70FB" w14:paraId="3223E2F6" w14:textId="77777777" w:rsidTr="00BC00CF">
        <w:tc>
          <w:tcPr>
            <w:tcW w:w="240" w:type="dxa"/>
            <w:shd w:val="clear" w:color="auto" w:fill="auto"/>
          </w:tcPr>
          <w:p w14:paraId="4B0138E8" w14:textId="77777777" w:rsidR="000F4F82" w:rsidRPr="005F70FB" w:rsidRDefault="000F4F82" w:rsidP="00A551BF">
            <w:pPr>
              <w:pStyle w:val="TableCell0-0115Break"/>
              <w:rPr>
                <w:rStyle w:val="ExampleSource"/>
              </w:rPr>
            </w:pPr>
          </w:p>
        </w:tc>
        <w:tc>
          <w:tcPr>
            <w:tcW w:w="1249" w:type="dxa"/>
            <w:shd w:val="clear" w:color="auto" w:fill="auto"/>
          </w:tcPr>
          <w:p w14:paraId="08F0E677" w14:textId="77777777" w:rsidR="000F4F82" w:rsidRPr="005F70FB" w:rsidRDefault="000F4F82" w:rsidP="00A551BF">
            <w:pPr>
              <w:pStyle w:val="TableCell0-0115Break"/>
              <w:rPr>
                <w:rStyle w:val="ChItalBold"/>
              </w:rPr>
            </w:pPr>
            <w:r w:rsidRPr="005F70FB">
              <w:rPr>
                <w:rStyle w:val="ChItalBold"/>
              </w:rPr>
              <w:t>trawma</w:t>
            </w:r>
          </w:p>
        </w:tc>
        <w:tc>
          <w:tcPr>
            <w:tcW w:w="1587" w:type="dxa"/>
            <w:shd w:val="clear" w:color="auto" w:fill="auto"/>
          </w:tcPr>
          <w:p w14:paraId="1CC60FF7" w14:textId="77777777" w:rsidR="000F4F82" w:rsidRPr="005F70FB" w:rsidRDefault="000F4F82" w:rsidP="00A551BF">
            <w:pPr>
              <w:pStyle w:val="TableCell0-0115Break"/>
              <w:rPr>
                <w:rStyle w:val="ChCharisSIL"/>
              </w:rPr>
            </w:pPr>
            <w:r w:rsidRPr="005F70FB">
              <w:rPr>
                <w:rStyle w:val="ChCharisSIL"/>
              </w:rPr>
              <w:t>ˈtrɐw.ma</w:t>
            </w:r>
          </w:p>
        </w:tc>
        <w:tc>
          <w:tcPr>
            <w:tcW w:w="1275" w:type="dxa"/>
            <w:shd w:val="clear" w:color="auto" w:fill="auto"/>
          </w:tcPr>
          <w:p w14:paraId="755F3B1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169C7D3" w14:textId="77777777" w:rsidR="000F4F82" w:rsidRPr="005F70FB" w:rsidRDefault="000F4F82" w:rsidP="00A551BF">
            <w:pPr>
              <w:pStyle w:val="TableCell0-0115Break"/>
            </w:pPr>
            <w:r w:rsidRPr="005F70FB">
              <w:t>trauma</w:t>
            </w:r>
          </w:p>
        </w:tc>
      </w:tr>
      <w:tr w:rsidR="00AC23C4" w:rsidRPr="005F70FB" w14:paraId="06A8C06D" w14:textId="77777777" w:rsidTr="00BC00CF">
        <w:tc>
          <w:tcPr>
            <w:tcW w:w="240" w:type="dxa"/>
            <w:shd w:val="clear" w:color="auto" w:fill="auto"/>
          </w:tcPr>
          <w:p w14:paraId="25C6D421" w14:textId="77777777" w:rsidR="000F4F82" w:rsidRPr="005F70FB" w:rsidRDefault="000F4F82" w:rsidP="00A551BF">
            <w:pPr>
              <w:pStyle w:val="TableCell0-0115Break"/>
              <w:rPr>
                <w:rStyle w:val="ExampleSource"/>
              </w:rPr>
            </w:pPr>
          </w:p>
        </w:tc>
        <w:tc>
          <w:tcPr>
            <w:tcW w:w="1249" w:type="dxa"/>
            <w:shd w:val="clear" w:color="auto" w:fill="auto"/>
          </w:tcPr>
          <w:p w14:paraId="57C4CAE2" w14:textId="77777777" w:rsidR="000F4F82" w:rsidRPr="005F70FB" w:rsidRDefault="000F4F82" w:rsidP="00A551BF">
            <w:pPr>
              <w:pStyle w:val="TableCell0-0115Break"/>
              <w:rPr>
                <w:rStyle w:val="ChItalBold"/>
              </w:rPr>
            </w:pPr>
            <w:r w:rsidRPr="005F70FB">
              <w:rPr>
                <w:rStyle w:val="ChItalBold"/>
              </w:rPr>
              <w:t>trek</w:t>
            </w:r>
          </w:p>
        </w:tc>
        <w:tc>
          <w:tcPr>
            <w:tcW w:w="1587" w:type="dxa"/>
            <w:shd w:val="clear" w:color="auto" w:fill="auto"/>
          </w:tcPr>
          <w:p w14:paraId="33A81239" w14:textId="77777777" w:rsidR="000F4F82" w:rsidRPr="005F70FB" w:rsidRDefault="000F4F82" w:rsidP="00A551BF">
            <w:pPr>
              <w:pStyle w:val="TableCell0-0115Break"/>
              <w:rPr>
                <w:rStyle w:val="ChCharisSIL"/>
              </w:rPr>
            </w:pPr>
            <w:r w:rsidRPr="005F70FB">
              <w:rPr>
                <w:rStyle w:val="ChCharisSIL"/>
              </w:rPr>
              <w:t>ˈtrɛ̞k</w:t>
            </w:r>
          </w:p>
        </w:tc>
        <w:tc>
          <w:tcPr>
            <w:tcW w:w="1275" w:type="dxa"/>
            <w:shd w:val="clear" w:color="auto" w:fill="auto"/>
          </w:tcPr>
          <w:p w14:paraId="51CFF18B"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1723D5C" w14:textId="77777777" w:rsidR="000F4F82" w:rsidRPr="005F70FB" w:rsidRDefault="000F4F82" w:rsidP="00A551BF">
            <w:pPr>
              <w:pStyle w:val="TableCell0-0115Break"/>
            </w:pPr>
            <w:r w:rsidRPr="005F70FB">
              <w:t>truck</w:t>
            </w:r>
          </w:p>
        </w:tc>
      </w:tr>
      <w:tr w:rsidR="00AC23C4" w:rsidRPr="005F70FB" w14:paraId="0445D263" w14:textId="77777777" w:rsidTr="00BC00CF">
        <w:tc>
          <w:tcPr>
            <w:tcW w:w="240" w:type="dxa"/>
            <w:shd w:val="clear" w:color="auto" w:fill="auto"/>
          </w:tcPr>
          <w:p w14:paraId="12EACC73" w14:textId="77777777" w:rsidR="000F4F82" w:rsidRPr="005F70FB" w:rsidRDefault="000F4F82" w:rsidP="00A551BF">
            <w:pPr>
              <w:pStyle w:val="TableCell0-0115Break"/>
              <w:rPr>
                <w:rStyle w:val="ExampleSource"/>
              </w:rPr>
            </w:pPr>
          </w:p>
        </w:tc>
        <w:tc>
          <w:tcPr>
            <w:tcW w:w="1249" w:type="dxa"/>
            <w:shd w:val="clear" w:color="auto" w:fill="auto"/>
          </w:tcPr>
          <w:p w14:paraId="54B209C1" w14:textId="77777777" w:rsidR="000F4F82" w:rsidRPr="005F70FB" w:rsidRDefault="000F4F82" w:rsidP="00A551BF">
            <w:pPr>
              <w:pStyle w:val="TableCell0-0115Break"/>
              <w:rPr>
                <w:rStyle w:val="ChItalBold"/>
              </w:rPr>
            </w:pPr>
            <w:r w:rsidRPr="005F70FB">
              <w:rPr>
                <w:rStyle w:val="ChItalBold"/>
              </w:rPr>
              <w:t>trening</w:t>
            </w:r>
          </w:p>
        </w:tc>
        <w:tc>
          <w:tcPr>
            <w:tcW w:w="1587" w:type="dxa"/>
            <w:shd w:val="clear" w:color="auto" w:fill="auto"/>
          </w:tcPr>
          <w:p w14:paraId="4D2D10DF" w14:textId="77777777" w:rsidR="000F4F82" w:rsidRPr="005F70FB" w:rsidRDefault="000F4F82" w:rsidP="00A551BF">
            <w:pPr>
              <w:pStyle w:val="TableCell0-0115Break"/>
              <w:rPr>
                <w:rStyle w:val="ChCharisSIL"/>
              </w:rPr>
            </w:pPr>
            <w:r w:rsidRPr="005F70FB">
              <w:rPr>
                <w:rStyle w:val="ChCharisSIL"/>
              </w:rPr>
              <w:t>ˈtɾɛ.nɪŋ</w:t>
            </w:r>
          </w:p>
        </w:tc>
        <w:tc>
          <w:tcPr>
            <w:tcW w:w="1275" w:type="dxa"/>
            <w:shd w:val="clear" w:color="auto" w:fill="auto"/>
          </w:tcPr>
          <w:p w14:paraId="54ED1A1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70EF7D1" w14:textId="77777777" w:rsidR="000F4F82" w:rsidRPr="005F70FB" w:rsidRDefault="000F4F82" w:rsidP="00A551BF">
            <w:pPr>
              <w:pStyle w:val="TableCell0-0115Break"/>
            </w:pPr>
            <w:r w:rsidRPr="005F70FB">
              <w:t>tracksuit</w:t>
            </w:r>
          </w:p>
        </w:tc>
      </w:tr>
      <w:tr w:rsidR="00AC23C4" w:rsidRPr="005F70FB" w14:paraId="2FEDA760" w14:textId="77777777" w:rsidTr="00BC00CF">
        <w:tc>
          <w:tcPr>
            <w:tcW w:w="240" w:type="dxa"/>
            <w:shd w:val="clear" w:color="auto" w:fill="auto"/>
          </w:tcPr>
          <w:p w14:paraId="05A4E20E" w14:textId="77777777" w:rsidR="000F4F82" w:rsidRPr="005F70FB" w:rsidRDefault="000F4F82" w:rsidP="000F4F82">
            <w:pPr>
              <w:pStyle w:val="TableCell0-2115ptBreak"/>
              <w:rPr>
                <w:rStyle w:val="ExampleSource"/>
              </w:rPr>
            </w:pPr>
          </w:p>
        </w:tc>
        <w:tc>
          <w:tcPr>
            <w:tcW w:w="1249" w:type="dxa"/>
            <w:shd w:val="clear" w:color="auto" w:fill="auto"/>
          </w:tcPr>
          <w:p w14:paraId="2180EE82" w14:textId="77777777" w:rsidR="000F4F82" w:rsidRPr="005F70FB" w:rsidRDefault="000F4F82" w:rsidP="000F4F82">
            <w:pPr>
              <w:pStyle w:val="TableCell0-2115ptBreak"/>
              <w:rPr>
                <w:rStyle w:val="ChItalBold"/>
              </w:rPr>
            </w:pPr>
            <w:r w:rsidRPr="005F70FB">
              <w:rPr>
                <w:rStyle w:val="ChItalBold"/>
              </w:rPr>
              <w:t>trilyun</w:t>
            </w:r>
          </w:p>
        </w:tc>
        <w:tc>
          <w:tcPr>
            <w:tcW w:w="1587" w:type="dxa"/>
            <w:shd w:val="clear" w:color="auto" w:fill="auto"/>
          </w:tcPr>
          <w:p w14:paraId="6A4AA646" w14:textId="77777777" w:rsidR="000F4F82" w:rsidRPr="005F70FB" w:rsidRDefault="000F4F82" w:rsidP="000F4F82">
            <w:pPr>
              <w:pStyle w:val="TableCell0-2115ptBreak"/>
              <w:rPr>
                <w:rStyle w:val="ChCharisSIL"/>
              </w:rPr>
            </w:pPr>
            <w:r w:rsidRPr="005F70FB">
              <w:rPr>
                <w:rStyle w:val="ChCharisSIL"/>
              </w:rPr>
              <w:t>ˈtrɪl.jʊn</w:t>
            </w:r>
          </w:p>
        </w:tc>
        <w:tc>
          <w:tcPr>
            <w:tcW w:w="1275" w:type="dxa"/>
            <w:shd w:val="clear" w:color="auto" w:fill="auto"/>
          </w:tcPr>
          <w:p w14:paraId="4CD9BC59" w14:textId="77777777" w:rsidR="000F4F82" w:rsidRPr="005F70FB" w:rsidRDefault="000F4F82" w:rsidP="000F4F82">
            <w:pPr>
              <w:pStyle w:val="TableCell0-2115ptBreak"/>
              <w:rPr>
                <w:rStyle w:val="ChSmallCaps"/>
              </w:rPr>
            </w:pPr>
            <w:r w:rsidRPr="005F70FB">
              <w:rPr>
                <w:rStyle w:val="ChSmallCaps"/>
              </w:rPr>
              <w:t>num.c</w:t>
            </w:r>
          </w:p>
        </w:tc>
        <w:tc>
          <w:tcPr>
            <w:tcW w:w="2379" w:type="dxa"/>
            <w:shd w:val="clear" w:color="auto" w:fill="auto"/>
          </w:tcPr>
          <w:p w14:paraId="581B71E8" w14:textId="77777777" w:rsidR="000F4F82" w:rsidRPr="005F70FB" w:rsidRDefault="000F4F82" w:rsidP="000F4F82">
            <w:pPr>
              <w:pStyle w:val="TableCell0-2115ptBreak"/>
            </w:pPr>
            <w:r w:rsidRPr="005F70FB">
              <w:t>trillion</w:t>
            </w:r>
          </w:p>
        </w:tc>
      </w:tr>
      <w:tr w:rsidR="00AC23C4" w:rsidRPr="005F70FB" w14:paraId="061F668E" w14:textId="77777777" w:rsidTr="00BC00CF">
        <w:tc>
          <w:tcPr>
            <w:tcW w:w="240" w:type="dxa"/>
            <w:shd w:val="clear" w:color="auto" w:fill="auto"/>
          </w:tcPr>
          <w:p w14:paraId="4B3ADC66" w14:textId="77777777" w:rsidR="000F4F82" w:rsidRPr="005F70FB" w:rsidRDefault="000F4F82" w:rsidP="000F4F82">
            <w:pPr>
              <w:pStyle w:val="TableCell2-2"/>
              <w:rPr>
                <w:rStyle w:val="ExampleSource"/>
              </w:rPr>
            </w:pPr>
          </w:p>
        </w:tc>
        <w:tc>
          <w:tcPr>
            <w:tcW w:w="1249" w:type="dxa"/>
            <w:shd w:val="clear" w:color="auto" w:fill="auto"/>
          </w:tcPr>
          <w:p w14:paraId="2C261CAF" w14:textId="77777777" w:rsidR="000F4F82" w:rsidRPr="005F70FB" w:rsidRDefault="000F4F82" w:rsidP="000F4F82">
            <w:pPr>
              <w:pStyle w:val="TableCell2-2"/>
              <w:rPr>
                <w:rStyle w:val="ChBold"/>
              </w:rPr>
            </w:pPr>
            <w:r w:rsidRPr="005F70FB">
              <w:rPr>
                <w:rStyle w:val="ChBold"/>
              </w:rPr>
              <w:t>U</w:t>
            </w:r>
          </w:p>
        </w:tc>
        <w:tc>
          <w:tcPr>
            <w:tcW w:w="1587" w:type="dxa"/>
            <w:shd w:val="clear" w:color="auto" w:fill="auto"/>
          </w:tcPr>
          <w:p w14:paraId="4D272111" w14:textId="77777777" w:rsidR="000F4F82" w:rsidRPr="005F70FB" w:rsidRDefault="000F4F82" w:rsidP="000F4F82">
            <w:pPr>
              <w:pStyle w:val="TableCell2-2"/>
            </w:pPr>
          </w:p>
        </w:tc>
        <w:tc>
          <w:tcPr>
            <w:tcW w:w="1275" w:type="dxa"/>
            <w:shd w:val="clear" w:color="auto" w:fill="auto"/>
          </w:tcPr>
          <w:p w14:paraId="712C6B8E" w14:textId="77777777" w:rsidR="000F4F82" w:rsidRPr="005F70FB" w:rsidRDefault="000F4F82" w:rsidP="000F4F82">
            <w:pPr>
              <w:pStyle w:val="TableCell2-2"/>
            </w:pPr>
          </w:p>
        </w:tc>
        <w:tc>
          <w:tcPr>
            <w:tcW w:w="2379" w:type="dxa"/>
            <w:shd w:val="clear" w:color="auto" w:fill="auto"/>
          </w:tcPr>
          <w:p w14:paraId="50271362" w14:textId="77777777" w:rsidR="000F4F82" w:rsidRPr="005F70FB" w:rsidRDefault="000F4F82" w:rsidP="000F4F82">
            <w:pPr>
              <w:pStyle w:val="TableCell2-2"/>
            </w:pPr>
          </w:p>
        </w:tc>
      </w:tr>
      <w:tr w:rsidR="00AC23C4" w:rsidRPr="005F70FB" w14:paraId="538F0F18" w14:textId="77777777" w:rsidTr="00BC00CF">
        <w:tc>
          <w:tcPr>
            <w:tcW w:w="240" w:type="dxa"/>
            <w:shd w:val="clear" w:color="auto" w:fill="auto"/>
          </w:tcPr>
          <w:p w14:paraId="7DAE01CA" w14:textId="77777777" w:rsidR="000F4F82" w:rsidRPr="005F70FB" w:rsidRDefault="000F4F82" w:rsidP="00A551BF">
            <w:pPr>
              <w:pStyle w:val="TableCell0-0115Break"/>
              <w:rPr>
                <w:rStyle w:val="ExampleSource"/>
              </w:rPr>
            </w:pPr>
          </w:p>
        </w:tc>
        <w:tc>
          <w:tcPr>
            <w:tcW w:w="1249" w:type="dxa"/>
            <w:shd w:val="clear" w:color="auto" w:fill="auto"/>
          </w:tcPr>
          <w:p w14:paraId="1787A908" w14:textId="77777777" w:rsidR="000F4F82" w:rsidRPr="005F70FB" w:rsidRDefault="000F4F82" w:rsidP="00A551BF">
            <w:pPr>
              <w:pStyle w:val="TableCell0-0115Break"/>
              <w:rPr>
                <w:rStyle w:val="ChItalBold"/>
              </w:rPr>
            </w:pPr>
            <w:r w:rsidRPr="005F70FB">
              <w:rPr>
                <w:rStyle w:val="ChItalBold"/>
              </w:rPr>
              <w:t>umat</w:t>
            </w:r>
          </w:p>
        </w:tc>
        <w:tc>
          <w:tcPr>
            <w:tcW w:w="1587" w:type="dxa"/>
            <w:shd w:val="clear" w:color="auto" w:fill="auto"/>
          </w:tcPr>
          <w:p w14:paraId="4A6C5B1E" w14:textId="77777777" w:rsidR="000F4F82" w:rsidRPr="005F70FB" w:rsidRDefault="000F4F82" w:rsidP="00A551BF">
            <w:pPr>
              <w:pStyle w:val="TableCell0-0115Break"/>
              <w:rPr>
                <w:rStyle w:val="ChCharisSIL"/>
              </w:rPr>
            </w:pPr>
            <w:r w:rsidRPr="005F70FB">
              <w:rPr>
                <w:rStyle w:val="ChCharisSIL"/>
              </w:rPr>
              <w:t>ˈʊ.mɐt</w:t>
            </w:r>
          </w:p>
        </w:tc>
        <w:tc>
          <w:tcPr>
            <w:tcW w:w="1275" w:type="dxa"/>
            <w:shd w:val="clear" w:color="auto" w:fill="auto"/>
          </w:tcPr>
          <w:p w14:paraId="39F0651E"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663F3DB" w14:textId="77777777" w:rsidR="000F4F82" w:rsidRPr="005F70FB" w:rsidRDefault="000F4F82" w:rsidP="00A551BF">
            <w:pPr>
              <w:pStyle w:val="TableCell0-0115Break"/>
            </w:pPr>
            <w:r w:rsidRPr="005F70FB">
              <w:t>congregation</w:t>
            </w:r>
          </w:p>
        </w:tc>
      </w:tr>
      <w:tr w:rsidR="00AC23C4" w:rsidRPr="005F70FB" w14:paraId="54C50F5D" w14:textId="77777777" w:rsidTr="00BC00CF">
        <w:tc>
          <w:tcPr>
            <w:tcW w:w="240" w:type="dxa"/>
            <w:shd w:val="clear" w:color="auto" w:fill="auto"/>
          </w:tcPr>
          <w:p w14:paraId="3242F332" w14:textId="77777777" w:rsidR="000F4F82" w:rsidRPr="005F70FB" w:rsidRDefault="000F4F82" w:rsidP="00A551BF">
            <w:pPr>
              <w:pStyle w:val="TableCell0-0115Break"/>
              <w:rPr>
                <w:rStyle w:val="ExampleSource"/>
              </w:rPr>
            </w:pPr>
          </w:p>
        </w:tc>
        <w:tc>
          <w:tcPr>
            <w:tcW w:w="1249" w:type="dxa"/>
            <w:shd w:val="clear" w:color="auto" w:fill="auto"/>
          </w:tcPr>
          <w:p w14:paraId="4D789915" w14:textId="77777777" w:rsidR="000F4F82" w:rsidRPr="005F70FB" w:rsidRDefault="000F4F82" w:rsidP="00A551BF">
            <w:pPr>
              <w:pStyle w:val="TableCell0-0115Break"/>
              <w:rPr>
                <w:rStyle w:val="ChItalBold"/>
              </w:rPr>
            </w:pPr>
            <w:r w:rsidRPr="005F70FB">
              <w:rPr>
                <w:rStyle w:val="ChItalBold"/>
              </w:rPr>
              <w:t>umum</w:t>
            </w:r>
          </w:p>
        </w:tc>
        <w:tc>
          <w:tcPr>
            <w:tcW w:w="1587" w:type="dxa"/>
            <w:shd w:val="clear" w:color="auto" w:fill="auto"/>
          </w:tcPr>
          <w:p w14:paraId="2695A541" w14:textId="77777777" w:rsidR="000F4F82" w:rsidRPr="005F70FB" w:rsidRDefault="000F4F82" w:rsidP="00A551BF">
            <w:pPr>
              <w:pStyle w:val="TableCell0-0115Break"/>
              <w:rPr>
                <w:rStyle w:val="ChCharisSIL"/>
              </w:rPr>
            </w:pPr>
            <w:r w:rsidRPr="005F70FB">
              <w:rPr>
                <w:rStyle w:val="ChCharisSIL"/>
              </w:rPr>
              <w:t>ˈʊ.mʊm</w:t>
            </w:r>
          </w:p>
        </w:tc>
        <w:tc>
          <w:tcPr>
            <w:tcW w:w="1275" w:type="dxa"/>
            <w:shd w:val="clear" w:color="auto" w:fill="auto"/>
          </w:tcPr>
          <w:p w14:paraId="55F1744C"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2B075E9A" w14:textId="77777777" w:rsidR="000F4F82" w:rsidRPr="005F70FB" w:rsidRDefault="000F4F82" w:rsidP="00A551BF">
            <w:pPr>
              <w:pStyle w:val="TableCell0-0115Break"/>
            </w:pPr>
            <w:r w:rsidRPr="005F70FB">
              <w:t>be public</w:t>
            </w:r>
          </w:p>
        </w:tc>
      </w:tr>
      <w:tr w:rsidR="00AC23C4" w:rsidRPr="005F70FB" w14:paraId="28C9FDC3" w14:textId="77777777" w:rsidTr="00BC00CF">
        <w:tc>
          <w:tcPr>
            <w:tcW w:w="240" w:type="dxa"/>
            <w:shd w:val="clear" w:color="auto" w:fill="auto"/>
          </w:tcPr>
          <w:p w14:paraId="26EB3F53" w14:textId="77777777" w:rsidR="000F4F82" w:rsidRPr="005F70FB" w:rsidRDefault="000F4F82" w:rsidP="00A551BF">
            <w:pPr>
              <w:pStyle w:val="TableCell0-0115Break"/>
              <w:rPr>
                <w:rStyle w:val="ExampleSource"/>
              </w:rPr>
            </w:pPr>
          </w:p>
        </w:tc>
        <w:tc>
          <w:tcPr>
            <w:tcW w:w="1249" w:type="dxa"/>
            <w:shd w:val="clear" w:color="auto" w:fill="auto"/>
          </w:tcPr>
          <w:p w14:paraId="29E91325" w14:textId="77777777" w:rsidR="000F4F82" w:rsidRPr="005F70FB" w:rsidRDefault="000F4F82" w:rsidP="00A551BF">
            <w:pPr>
              <w:pStyle w:val="TableCell0-0115Break"/>
              <w:rPr>
                <w:rStyle w:val="ChItalBold"/>
              </w:rPr>
            </w:pPr>
            <w:r w:rsidRPr="005F70FB">
              <w:rPr>
                <w:rStyle w:val="ChItalBold"/>
              </w:rPr>
              <w:t>umur</w:t>
            </w:r>
          </w:p>
        </w:tc>
        <w:tc>
          <w:tcPr>
            <w:tcW w:w="1587" w:type="dxa"/>
            <w:shd w:val="clear" w:color="auto" w:fill="auto"/>
          </w:tcPr>
          <w:p w14:paraId="6D902A8F" w14:textId="77777777" w:rsidR="000F4F82" w:rsidRPr="005F70FB" w:rsidRDefault="000F4F82" w:rsidP="00A551BF">
            <w:pPr>
              <w:pStyle w:val="TableCell0-0115Break"/>
              <w:rPr>
                <w:rStyle w:val="ChCharisSIL"/>
              </w:rPr>
            </w:pPr>
            <w:r w:rsidRPr="005F70FB">
              <w:rPr>
                <w:rStyle w:val="ChCharisSIL"/>
              </w:rPr>
              <w:t>ˈʊ.mʊr</w:t>
            </w:r>
          </w:p>
        </w:tc>
        <w:tc>
          <w:tcPr>
            <w:tcW w:w="1275" w:type="dxa"/>
            <w:shd w:val="clear" w:color="auto" w:fill="auto"/>
          </w:tcPr>
          <w:p w14:paraId="4EBDB20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5E63769B" w14:textId="77777777" w:rsidR="000F4F82" w:rsidRPr="005F70FB" w:rsidRDefault="000F4F82" w:rsidP="00A551BF">
            <w:pPr>
              <w:pStyle w:val="TableCell0-0115Break"/>
            </w:pPr>
            <w:r w:rsidRPr="005F70FB">
              <w:t>age</w:t>
            </w:r>
          </w:p>
        </w:tc>
      </w:tr>
      <w:tr w:rsidR="00AC23C4" w:rsidRPr="005F70FB" w14:paraId="5798E5E5" w14:textId="77777777" w:rsidTr="00BC00CF">
        <w:tc>
          <w:tcPr>
            <w:tcW w:w="240" w:type="dxa"/>
            <w:shd w:val="clear" w:color="auto" w:fill="auto"/>
          </w:tcPr>
          <w:p w14:paraId="6818F96E" w14:textId="77777777" w:rsidR="000F4F82" w:rsidRPr="005F70FB" w:rsidRDefault="000F4F82" w:rsidP="00A551BF">
            <w:pPr>
              <w:pStyle w:val="TableCell0-0115Break"/>
              <w:rPr>
                <w:rStyle w:val="ExampleSource"/>
              </w:rPr>
            </w:pPr>
          </w:p>
        </w:tc>
        <w:tc>
          <w:tcPr>
            <w:tcW w:w="1249" w:type="dxa"/>
            <w:shd w:val="clear" w:color="auto" w:fill="auto"/>
          </w:tcPr>
          <w:p w14:paraId="2125D7C4" w14:textId="77777777" w:rsidR="000F4F82" w:rsidRPr="005F70FB" w:rsidRDefault="000F4F82" w:rsidP="00A551BF">
            <w:pPr>
              <w:pStyle w:val="TableCell0-0115Break"/>
              <w:rPr>
                <w:rStyle w:val="ChItalBold"/>
              </w:rPr>
            </w:pPr>
            <w:r w:rsidRPr="005F70FB">
              <w:rPr>
                <w:rStyle w:val="ChItalBold"/>
              </w:rPr>
              <w:t>ungsi</w:t>
            </w:r>
          </w:p>
        </w:tc>
        <w:tc>
          <w:tcPr>
            <w:tcW w:w="1587" w:type="dxa"/>
            <w:shd w:val="clear" w:color="auto" w:fill="auto"/>
          </w:tcPr>
          <w:p w14:paraId="43D335C5" w14:textId="77777777" w:rsidR="000F4F82" w:rsidRPr="005F70FB" w:rsidRDefault="000F4F82" w:rsidP="00A551BF">
            <w:pPr>
              <w:pStyle w:val="TableCell0-0115Break"/>
              <w:rPr>
                <w:rStyle w:val="ChCharisSIL"/>
              </w:rPr>
            </w:pPr>
            <w:r w:rsidRPr="005F70FB">
              <w:rPr>
                <w:rStyle w:val="ChCharisSIL"/>
              </w:rPr>
              <w:t>ˈʊŋ.si</w:t>
            </w:r>
          </w:p>
        </w:tc>
        <w:tc>
          <w:tcPr>
            <w:tcW w:w="1275" w:type="dxa"/>
            <w:shd w:val="clear" w:color="auto" w:fill="auto"/>
          </w:tcPr>
          <w:p w14:paraId="18C2AFEB"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7FE38CAE" w14:textId="77777777" w:rsidR="000F4F82" w:rsidRPr="005F70FB" w:rsidRDefault="000F4F82" w:rsidP="00A551BF">
            <w:pPr>
              <w:pStyle w:val="TableCell0-0115Break"/>
            </w:pPr>
            <w:r w:rsidRPr="005F70FB">
              <w:t>flee</w:t>
            </w:r>
          </w:p>
        </w:tc>
      </w:tr>
      <w:tr w:rsidR="00AC23C4" w:rsidRPr="005F70FB" w14:paraId="4A81AE6D" w14:textId="77777777" w:rsidTr="00BC00CF">
        <w:tc>
          <w:tcPr>
            <w:tcW w:w="240" w:type="dxa"/>
            <w:shd w:val="clear" w:color="auto" w:fill="auto"/>
          </w:tcPr>
          <w:p w14:paraId="1FB8779B" w14:textId="77777777" w:rsidR="000F4F82" w:rsidRPr="005F70FB" w:rsidRDefault="000F4F82" w:rsidP="00A551BF">
            <w:pPr>
              <w:pStyle w:val="TableCell0-0115Break"/>
              <w:rPr>
                <w:rStyle w:val="ExampleSource"/>
              </w:rPr>
            </w:pPr>
            <w:r w:rsidRPr="005F70FB">
              <w:rPr>
                <w:rStyle w:val="ExampleSource"/>
              </w:rPr>
              <w:t>x</w:t>
            </w:r>
          </w:p>
        </w:tc>
        <w:tc>
          <w:tcPr>
            <w:tcW w:w="1249" w:type="dxa"/>
            <w:shd w:val="clear" w:color="auto" w:fill="auto"/>
          </w:tcPr>
          <w:p w14:paraId="02D140FD" w14:textId="77777777" w:rsidR="000F4F82" w:rsidRPr="005F70FB" w:rsidRDefault="000F4F82" w:rsidP="00A551BF">
            <w:pPr>
              <w:pStyle w:val="TableCell0-0115Break"/>
              <w:rPr>
                <w:rStyle w:val="ChItalBold"/>
              </w:rPr>
            </w:pPr>
            <w:r w:rsidRPr="005F70FB">
              <w:rPr>
                <w:rStyle w:val="ChItalBold"/>
              </w:rPr>
              <w:t>unifersitas</w:t>
            </w:r>
          </w:p>
        </w:tc>
        <w:tc>
          <w:tcPr>
            <w:tcW w:w="1587" w:type="dxa"/>
            <w:shd w:val="clear" w:color="auto" w:fill="auto"/>
          </w:tcPr>
          <w:p w14:paraId="30B6EEEC" w14:textId="77777777" w:rsidR="000F4F82" w:rsidRPr="005F70FB" w:rsidRDefault="000F4F82" w:rsidP="00A551BF">
            <w:pPr>
              <w:pStyle w:val="TableCell0-0115Break"/>
              <w:rPr>
                <w:rStyle w:val="ChCharisSIL"/>
              </w:rPr>
            </w:pPr>
            <w:r w:rsidRPr="005F70FB">
              <w:rPr>
                <w:rStyle w:val="ChCharisSIL"/>
              </w:rPr>
              <w:t>ˌu.ni.ˌfɛ̞r.si.ˈtɐs</w:t>
            </w:r>
          </w:p>
        </w:tc>
        <w:tc>
          <w:tcPr>
            <w:tcW w:w="1275" w:type="dxa"/>
            <w:shd w:val="clear" w:color="auto" w:fill="auto"/>
          </w:tcPr>
          <w:p w14:paraId="74F8926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F145805" w14:textId="77777777" w:rsidR="000F4F82" w:rsidRPr="005F70FB" w:rsidRDefault="000F4F82" w:rsidP="00A551BF">
            <w:pPr>
              <w:pStyle w:val="TableCell0-0115Break"/>
            </w:pPr>
            <w:r w:rsidRPr="005F70FB">
              <w:t>university</w:t>
            </w:r>
          </w:p>
        </w:tc>
      </w:tr>
      <w:tr w:rsidR="00AC23C4" w:rsidRPr="005F70FB" w14:paraId="3339E047" w14:textId="77777777" w:rsidTr="00BC00CF">
        <w:tc>
          <w:tcPr>
            <w:tcW w:w="240" w:type="dxa"/>
            <w:shd w:val="clear" w:color="auto" w:fill="auto"/>
          </w:tcPr>
          <w:p w14:paraId="6C0D7A1D" w14:textId="77777777" w:rsidR="000F4F82" w:rsidRPr="005F70FB" w:rsidRDefault="000F4F82" w:rsidP="00A551BF">
            <w:pPr>
              <w:pStyle w:val="TableCell0-0115Break"/>
              <w:rPr>
                <w:rStyle w:val="ExampleSource"/>
              </w:rPr>
            </w:pPr>
          </w:p>
        </w:tc>
        <w:tc>
          <w:tcPr>
            <w:tcW w:w="1249" w:type="dxa"/>
            <w:shd w:val="clear" w:color="auto" w:fill="auto"/>
          </w:tcPr>
          <w:p w14:paraId="5C12A7AA" w14:textId="77777777" w:rsidR="000F4F82" w:rsidRPr="005F70FB" w:rsidRDefault="000F4F82" w:rsidP="00A551BF">
            <w:pPr>
              <w:pStyle w:val="TableCell0-0115Break"/>
              <w:rPr>
                <w:rStyle w:val="ChItalBold"/>
              </w:rPr>
            </w:pPr>
            <w:r w:rsidRPr="005F70FB">
              <w:rPr>
                <w:rStyle w:val="ChItalBold"/>
              </w:rPr>
              <w:t>usaha</w:t>
            </w:r>
          </w:p>
        </w:tc>
        <w:tc>
          <w:tcPr>
            <w:tcW w:w="1587" w:type="dxa"/>
            <w:shd w:val="clear" w:color="auto" w:fill="auto"/>
          </w:tcPr>
          <w:p w14:paraId="52B70BC9" w14:textId="77777777" w:rsidR="000F4F82" w:rsidRPr="005F70FB" w:rsidRDefault="000F4F82" w:rsidP="00A551BF">
            <w:pPr>
              <w:pStyle w:val="TableCell0-0115Break"/>
              <w:rPr>
                <w:rStyle w:val="ChCharisSIL"/>
              </w:rPr>
            </w:pPr>
            <w:r w:rsidRPr="005F70FB">
              <w:rPr>
                <w:rStyle w:val="ChCharisSIL"/>
              </w:rPr>
              <w:t>u.ˈsa.ha</w:t>
            </w:r>
          </w:p>
        </w:tc>
        <w:tc>
          <w:tcPr>
            <w:tcW w:w="1275" w:type="dxa"/>
            <w:shd w:val="clear" w:color="auto" w:fill="auto"/>
          </w:tcPr>
          <w:p w14:paraId="534BEE7E"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230934C3" w14:textId="77777777" w:rsidR="000F4F82" w:rsidRPr="005F70FB" w:rsidRDefault="000F4F82" w:rsidP="00A551BF">
            <w:pPr>
              <w:pStyle w:val="TableCell0-0115Break"/>
            </w:pPr>
            <w:r w:rsidRPr="005F70FB">
              <w:t>attempt</w:t>
            </w:r>
          </w:p>
        </w:tc>
      </w:tr>
      <w:tr w:rsidR="00AC23C4" w:rsidRPr="005F70FB" w14:paraId="42597AF2" w14:textId="77777777" w:rsidTr="00BC00CF">
        <w:tc>
          <w:tcPr>
            <w:tcW w:w="240" w:type="dxa"/>
            <w:shd w:val="clear" w:color="auto" w:fill="auto"/>
          </w:tcPr>
          <w:p w14:paraId="4E5DC98D" w14:textId="77777777" w:rsidR="000F4F82" w:rsidRPr="005F70FB" w:rsidRDefault="000F4F82" w:rsidP="00A551BF">
            <w:pPr>
              <w:pStyle w:val="TableCell0-0115Break"/>
              <w:rPr>
                <w:rStyle w:val="ExampleSource"/>
              </w:rPr>
            </w:pPr>
          </w:p>
        </w:tc>
        <w:tc>
          <w:tcPr>
            <w:tcW w:w="1249" w:type="dxa"/>
            <w:shd w:val="clear" w:color="auto" w:fill="auto"/>
          </w:tcPr>
          <w:p w14:paraId="7F0A042E" w14:textId="77777777" w:rsidR="000F4F82" w:rsidRPr="005F70FB" w:rsidRDefault="000F4F82" w:rsidP="00A551BF">
            <w:pPr>
              <w:pStyle w:val="TableCell0-0115Break"/>
              <w:rPr>
                <w:rStyle w:val="ChItalBold"/>
              </w:rPr>
            </w:pPr>
            <w:r w:rsidRPr="005F70FB">
              <w:rPr>
                <w:rStyle w:val="ChItalBold"/>
              </w:rPr>
              <w:t>usia</w:t>
            </w:r>
          </w:p>
        </w:tc>
        <w:tc>
          <w:tcPr>
            <w:tcW w:w="1587" w:type="dxa"/>
            <w:shd w:val="clear" w:color="auto" w:fill="auto"/>
          </w:tcPr>
          <w:p w14:paraId="3E4F505F" w14:textId="77777777" w:rsidR="000F4F82" w:rsidRPr="005F70FB" w:rsidRDefault="000F4F82" w:rsidP="00A551BF">
            <w:pPr>
              <w:pStyle w:val="TableCell0-0115Break"/>
              <w:rPr>
                <w:rStyle w:val="ChCharisSIL"/>
              </w:rPr>
            </w:pPr>
            <w:r w:rsidRPr="005F70FB">
              <w:rPr>
                <w:rStyle w:val="ChCharisSIL"/>
              </w:rPr>
              <w:t>u.ˈsi.a</w:t>
            </w:r>
          </w:p>
        </w:tc>
        <w:tc>
          <w:tcPr>
            <w:tcW w:w="1275" w:type="dxa"/>
            <w:shd w:val="clear" w:color="auto" w:fill="auto"/>
          </w:tcPr>
          <w:p w14:paraId="03CB298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403D6F0" w14:textId="77777777" w:rsidR="000F4F82" w:rsidRPr="005F70FB" w:rsidRDefault="000F4F82" w:rsidP="00A551BF">
            <w:pPr>
              <w:pStyle w:val="TableCell0-0115Break"/>
            </w:pPr>
            <w:r w:rsidRPr="005F70FB">
              <w:t>age</w:t>
            </w:r>
          </w:p>
        </w:tc>
      </w:tr>
      <w:tr w:rsidR="00AC23C4" w:rsidRPr="005F70FB" w14:paraId="654440A0" w14:textId="77777777" w:rsidTr="00BC00CF">
        <w:tc>
          <w:tcPr>
            <w:tcW w:w="240" w:type="dxa"/>
            <w:shd w:val="clear" w:color="auto" w:fill="auto"/>
          </w:tcPr>
          <w:p w14:paraId="7DCE73DF" w14:textId="77777777" w:rsidR="000F4F82" w:rsidRPr="005F70FB" w:rsidRDefault="000F4F82" w:rsidP="00A551BF">
            <w:pPr>
              <w:pStyle w:val="TableCell0-0115Break"/>
              <w:rPr>
                <w:rStyle w:val="ExampleSource"/>
              </w:rPr>
            </w:pPr>
          </w:p>
        </w:tc>
        <w:tc>
          <w:tcPr>
            <w:tcW w:w="1249" w:type="dxa"/>
            <w:shd w:val="clear" w:color="auto" w:fill="auto"/>
          </w:tcPr>
          <w:p w14:paraId="744029AB" w14:textId="77777777" w:rsidR="000F4F82" w:rsidRPr="005F70FB" w:rsidRDefault="000F4F82" w:rsidP="00A551BF">
            <w:pPr>
              <w:pStyle w:val="TableCell0-0115Break"/>
              <w:rPr>
                <w:rStyle w:val="ChItalBold"/>
              </w:rPr>
            </w:pPr>
            <w:r w:rsidRPr="005F70FB">
              <w:rPr>
                <w:rStyle w:val="ChItalBold"/>
              </w:rPr>
              <w:t>usul</w:t>
            </w:r>
          </w:p>
        </w:tc>
        <w:tc>
          <w:tcPr>
            <w:tcW w:w="1587" w:type="dxa"/>
            <w:shd w:val="clear" w:color="auto" w:fill="auto"/>
          </w:tcPr>
          <w:p w14:paraId="5C8B8878" w14:textId="77777777" w:rsidR="000F4F82" w:rsidRPr="005F70FB" w:rsidRDefault="000F4F82" w:rsidP="00A551BF">
            <w:pPr>
              <w:pStyle w:val="TableCell0-0115Break"/>
              <w:rPr>
                <w:rStyle w:val="ChCharisSIL"/>
              </w:rPr>
            </w:pPr>
            <w:r w:rsidRPr="005F70FB">
              <w:rPr>
                <w:rStyle w:val="ChCharisSIL"/>
              </w:rPr>
              <w:t>ˈʊ.sʊl</w:t>
            </w:r>
          </w:p>
        </w:tc>
        <w:tc>
          <w:tcPr>
            <w:tcW w:w="1275" w:type="dxa"/>
            <w:shd w:val="clear" w:color="auto" w:fill="auto"/>
          </w:tcPr>
          <w:p w14:paraId="6FFF4D77"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04BC152" w14:textId="77777777" w:rsidR="000F4F82" w:rsidRPr="005F70FB" w:rsidRDefault="000F4F82" w:rsidP="00A551BF">
            <w:pPr>
              <w:pStyle w:val="TableCell0-0115Break"/>
            </w:pPr>
            <w:r w:rsidRPr="005F70FB">
              <w:t>proposal</w:t>
            </w:r>
          </w:p>
        </w:tc>
      </w:tr>
      <w:tr w:rsidR="00AC23C4" w:rsidRPr="005F70FB" w14:paraId="63A807D6" w14:textId="77777777" w:rsidTr="00BC00CF">
        <w:tc>
          <w:tcPr>
            <w:tcW w:w="240" w:type="dxa"/>
            <w:shd w:val="clear" w:color="auto" w:fill="auto"/>
          </w:tcPr>
          <w:p w14:paraId="0670322A" w14:textId="77777777" w:rsidR="000F4F82" w:rsidRPr="005F70FB" w:rsidRDefault="000F4F82" w:rsidP="000F4F82">
            <w:pPr>
              <w:pStyle w:val="TableCell0-2115ptBreak"/>
              <w:rPr>
                <w:rStyle w:val="ExampleSource"/>
              </w:rPr>
            </w:pPr>
          </w:p>
        </w:tc>
        <w:tc>
          <w:tcPr>
            <w:tcW w:w="1249" w:type="dxa"/>
            <w:shd w:val="clear" w:color="auto" w:fill="auto"/>
          </w:tcPr>
          <w:p w14:paraId="19412849" w14:textId="77777777" w:rsidR="000F4F82" w:rsidRPr="005F70FB" w:rsidRDefault="000F4F82" w:rsidP="000F4F82">
            <w:pPr>
              <w:pStyle w:val="TableCell0-2115ptBreak"/>
              <w:rPr>
                <w:rStyle w:val="ChItalBold"/>
              </w:rPr>
            </w:pPr>
            <w:r w:rsidRPr="005F70FB">
              <w:rPr>
                <w:rStyle w:val="ChItalBold"/>
              </w:rPr>
              <w:t>utama</w:t>
            </w:r>
          </w:p>
        </w:tc>
        <w:tc>
          <w:tcPr>
            <w:tcW w:w="1587" w:type="dxa"/>
            <w:shd w:val="clear" w:color="auto" w:fill="auto"/>
          </w:tcPr>
          <w:p w14:paraId="73B346BE" w14:textId="77777777" w:rsidR="000F4F82" w:rsidRPr="005F70FB" w:rsidRDefault="000F4F82" w:rsidP="000F4F82">
            <w:pPr>
              <w:pStyle w:val="TableCell0-2115ptBreak"/>
              <w:rPr>
                <w:rStyle w:val="ChCharisSIL"/>
              </w:rPr>
            </w:pPr>
            <w:r w:rsidRPr="005F70FB">
              <w:rPr>
                <w:rStyle w:val="ChCharisSIL"/>
              </w:rPr>
              <w:t>u.ˈta.ma</w:t>
            </w:r>
          </w:p>
        </w:tc>
        <w:tc>
          <w:tcPr>
            <w:tcW w:w="1275" w:type="dxa"/>
            <w:shd w:val="clear" w:color="auto" w:fill="auto"/>
          </w:tcPr>
          <w:p w14:paraId="3FADD924" w14:textId="77777777" w:rsidR="000F4F82" w:rsidRPr="005F70FB" w:rsidRDefault="000F4F82" w:rsidP="000F4F82">
            <w:pPr>
              <w:pStyle w:val="TableCell0-2115ptBreak"/>
              <w:rPr>
                <w:rStyle w:val="ChSmallCaps"/>
              </w:rPr>
            </w:pPr>
            <w:r w:rsidRPr="005F70FB">
              <w:rPr>
                <w:rStyle w:val="ChSmallCaps"/>
              </w:rPr>
              <w:t>v.mo(st)</w:t>
            </w:r>
          </w:p>
        </w:tc>
        <w:tc>
          <w:tcPr>
            <w:tcW w:w="2379" w:type="dxa"/>
            <w:shd w:val="clear" w:color="auto" w:fill="auto"/>
          </w:tcPr>
          <w:p w14:paraId="0B700622" w14:textId="77777777" w:rsidR="000F4F82" w:rsidRPr="005F70FB" w:rsidRDefault="000F4F82" w:rsidP="000F4F82">
            <w:pPr>
              <w:pStyle w:val="TableCell0-2115ptBreak"/>
            </w:pPr>
            <w:r w:rsidRPr="005F70FB">
              <w:t>be prominent</w:t>
            </w:r>
          </w:p>
        </w:tc>
      </w:tr>
      <w:tr w:rsidR="00AC23C4" w:rsidRPr="005F70FB" w14:paraId="05830AE9" w14:textId="77777777" w:rsidTr="00BC00CF">
        <w:tc>
          <w:tcPr>
            <w:tcW w:w="240" w:type="dxa"/>
            <w:shd w:val="clear" w:color="auto" w:fill="auto"/>
          </w:tcPr>
          <w:p w14:paraId="40419381" w14:textId="77777777" w:rsidR="000F4F82" w:rsidRPr="005F70FB" w:rsidRDefault="000F4F82" w:rsidP="000F4F82">
            <w:pPr>
              <w:pStyle w:val="TableCell2-2"/>
              <w:rPr>
                <w:rStyle w:val="ExampleSource"/>
              </w:rPr>
            </w:pPr>
          </w:p>
        </w:tc>
        <w:tc>
          <w:tcPr>
            <w:tcW w:w="1249" w:type="dxa"/>
            <w:shd w:val="clear" w:color="auto" w:fill="auto"/>
          </w:tcPr>
          <w:p w14:paraId="2EC491E2" w14:textId="77777777" w:rsidR="000F4F82" w:rsidRPr="005F70FB" w:rsidRDefault="000F4F82" w:rsidP="000F4F82">
            <w:pPr>
              <w:pStyle w:val="TableCell2-2"/>
              <w:rPr>
                <w:rStyle w:val="ChBold"/>
              </w:rPr>
            </w:pPr>
            <w:r w:rsidRPr="005F70FB">
              <w:rPr>
                <w:rStyle w:val="ChBold"/>
              </w:rPr>
              <w:t>W</w:t>
            </w:r>
          </w:p>
        </w:tc>
        <w:tc>
          <w:tcPr>
            <w:tcW w:w="1587" w:type="dxa"/>
            <w:shd w:val="clear" w:color="auto" w:fill="auto"/>
          </w:tcPr>
          <w:p w14:paraId="461D52A8" w14:textId="77777777" w:rsidR="000F4F82" w:rsidRPr="005F70FB" w:rsidRDefault="000F4F82" w:rsidP="000F4F82">
            <w:pPr>
              <w:pStyle w:val="TableCell2-2"/>
            </w:pPr>
          </w:p>
        </w:tc>
        <w:tc>
          <w:tcPr>
            <w:tcW w:w="1275" w:type="dxa"/>
            <w:shd w:val="clear" w:color="auto" w:fill="auto"/>
          </w:tcPr>
          <w:p w14:paraId="6DF8E2C7" w14:textId="77777777" w:rsidR="000F4F82" w:rsidRPr="005F70FB" w:rsidRDefault="000F4F82" w:rsidP="000F4F82">
            <w:pPr>
              <w:pStyle w:val="TableCell2-2"/>
            </w:pPr>
          </w:p>
        </w:tc>
        <w:tc>
          <w:tcPr>
            <w:tcW w:w="2379" w:type="dxa"/>
            <w:shd w:val="clear" w:color="auto" w:fill="auto"/>
          </w:tcPr>
          <w:p w14:paraId="0020CDC7" w14:textId="77777777" w:rsidR="000F4F82" w:rsidRPr="005F70FB" w:rsidRDefault="000F4F82" w:rsidP="000F4F82">
            <w:pPr>
              <w:pStyle w:val="TableCell2-2"/>
            </w:pPr>
          </w:p>
        </w:tc>
      </w:tr>
      <w:tr w:rsidR="00AC23C4" w:rsidRPr="005F70FB" w14:paraId="5F472BFF" w14:textId="77777777" w:rsidTr="00BC00CF">
        <w:tc>
          <w:tcPr>
            <w:tcW w:w="240" w:type="dxa"/>
            <w:shd w:val="clear" w:color="auto" w:fill="auto"/>
          </w:tcPr>
          <w:p w14:paraId="0F46484B" w14:textId="77777777" w:rsidR="000F4F82" w:rsidRPr="005F70FB" w:rsidRDefault="000F4F82" w:rsidP="00A551BF">
            <w:pPr>
              <w:pStyle w:val="TableCell0-0115Break"/>
              <w:rPr>
                <w:rStyle w:val="ExampleSource"/>
              </w:rPr>
            </w:pPr>
          </w:p>
        </w:tc>
        <w:tc>
          <w:tcPr>
            <w:tcW w:w="1249" w:type="dxa"/>
            <w:shd w:val="clear" w:color="auto" w:fill="auto"/>
          </w:tcPr>
          <w:p w14:paraId="16501736" w14:textId="77777777" w:rsidR="000F4F82" w:rsidRPr="005F70FB" w:rsidRDefault="000F4F82" w:rsidP="00A551BF">
            <w:pPr>
              <w:pStyle w:val="TableCell0-0115Break"/>
              <w:rPr>
                <w:rStyle w:val="ChItalBold"/>
              </w:rPr>
            </w:pPr>
            <w:r w:rsidRPr="005F70FB">
              <w:rPr>
                <w:rStyle w:val="ChItalBold"/>
              </w:rPr>
              <w:t>wakil</w:t>
            </w:r>
          </w:p>
        </w:tc>
        <w:tc>
          <w:tcPr>
            <w:tcW w:w="1587" w:type="dxa"/>
            <w:shd w:val="clear" w:color="auto" w:fill="auto"/>
          </w:tcPr>
          <w:p w14:paraId="19973B7D" w14:textId="77777777" w:rsidR="000F4F82" w:rsidRPr="005F70FB" w:rsidRDefault="000F4F82" w:rsidP="00A551BF">
            <w:pPr>
              <w:pStyle w:val="TableCell0-0115Break"/>
              <w:rPr>
                <w:rStyle w:val="ChCharisSIL"/>
              </w:rPr>
            </w:pPr>
            <w:r w:rsidRPr="005F70FB">
              <w:rPr>
                <w:rStyle w:val="ChCharisSIL"/>
              </w:rPr>
              <w:t>ˈwa.kɪl</w:t>
            </w:r>
          </w:p>
        </w:tc>
        <w:tc>
          <w:tcPr>
            <w:tcW w:w="1275" w:type="dxa"/>
            <w:shd w:val="clear" w:color="auto" w:fill="auto"/>
          </w:tcPr>
          <w:p w14:paraId="59D1E378"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64104580" w14:textId="77777777" w:rsidR="000F4F82" w:rsidRPr="005F70FB" w:rsidRDefault="000F4F82" w:rsidP="00A551BF">
            <w:pPr>
              <w:pStyle w:val="TableCell0-0115Break"/>
            </w:pPr>
            <w:r w:rsidRPr="005F70FB">
              <w:t>deputy</w:t>
            </w:r>
          </w:p>
        </w:tc>
      </w:tr>
      <w:tr w:rsidR="00AC23C4" w:rsidRPr="005F70FB" w14:paraId="62038217" w14:textId="77777777" w:rsidTr="00BC00CF">
        <w:tc>
          <w:tcPr>
            <w:tcW w:w="240" w:type="dxa"/>
            <w:shd w:val="clear" w:color="auto" w:fill="auto"/>
          </w:tcPr>
          <w:p w14:paraId="486FB013" w14:textId="77777777" w:rsidR="000F4F82" w:rsidRPr="005F70FB" w:rsidRDefault="000F4F82" w:rsidP="00A551BF">
            <w:pPr>
              <w:pStyle w:val="TableCell0-0115Break"/>
              <w:rPr>
                <w:rStyle w:val="ExampleSource"/>
              </w:rPr>
            </w:pPr>
          </w:p>
        </w:tc>
        <w:tc>
          <w:tcPr>
            <w:tcW w:w="1249" w:type="dxa"/>
            <w:shd w:val="clear" w:color="auto" w:fill="auto"/>
          </w:tcPr>
          <w:p w14:paraId="7FC2ABF4" w14:textId="77777777" w:rsidR="000F4F82" w:rsidRPr="005F70FB" w:rsidRDefault="000F4F82" w:rsidP="00A551BF">
            <w:pPr>
              <w:pStyle w:val="TableCell0-0115Break"/>
              <w:rPr>
                <w:rStyle w:val="ChItalBold"/>
              </w:rPr>
            </w:pPr>
            <w:r w:rsidRPr="005F70FB">
              <w:rPr>
                <w:rStyle w:val="ChItalBold"/>
              </w:rPr>
              <w:t>waktu</w:t>
            </w:r>
          </w:p>
        </w:tc>
        <w:tc>
          <w:tcPr>
            <w:tcW w:w="1587" w:type="dxa"/>
            <w:shd w:val="clear" w:color="auto" w:fill="auto"/>
          </w:tcPr>
          <w:p w14:paraId="6A4BB4C9" w14:textId="77777777" w:rsidR="000F4F82" w:rsidRPr="005F70FB" w:rsidRDefault="000F4F82" w:rsidP="00A551BF">
            <w:pPr>
              <w:pStyle w:val="TableCell0-0115Break"/>
              <w:rPr>
                <w:rStyle w:val="ChCharisSIL"/>
              </w:rPr>
            </w:pPr>
            <w:r w:rsidRPr="005F70FB">
              <w:rPr>
                <w:rStyle w:val="ChCharisSIL"/>
              </w:rPr>
              <w:t>ˈwɐk̚.tu</w:t>
            </w:r>
          </w:p>
        </w:tc>
        <w:tc>
          <w:tcPr>
            <w:tcW w:w="1275" w:type="dxa"/>
            <w:shd w:val="clear" w:color="auto" w:fill="auto"/>
          </w:tcPr>
          <w:p w14:paraId="75637AAD"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4664220" w14:textId="77777777" w:rsidR="000F4F82" w:rsidRPr="005F70FB" w:rsidRDefault="000F4F82" w:rsidP="00A551BF">
            <w:pPr>
              <w:pStyle w:val="TableCell0-0115Break"/>
            </w:pPr>
            <w:r w:rsidRPr="005F70FB">
              <w:t>time</w:t>
            </w:r>
          </w:p>
        </w:tc>
      </w:tr>
      <w:tr w:rsidR="00AC23C4" w:rsidRPr="005F70FB" w14:paraId="64CB0E51" w14:textId="77777777" w:rsidTr="00BC00CF">
        <w:tc>
          <w:tcPr>
            <w:tcW w:w="240" w:type="dxa"/>
            <w:shd w:val="clear" w:color="auto" w:fill="auto"/>
          </w:tcPr>
          <w:p w14:paraId="3BA29C99" w14:textId="77777777" w:rsidR="000F4F82" w:rsidRPr="005F70FB" w:rsidRDefault="000F4F82" w:rsidP="00A551BF">
            <w:pPr>
              <w:pStyle w:val="TableCell0-0115Break"/>
              <w:rPr>
                <w:rStyle w:val="ExampleSource"/>
              </w:rPr>
            </w:pPr>
          </w:p>
        </w:tc>
        <w:tc>
          <w:tcPr>
            <w:tcW w:w="1249" w:type="dxa"/>
            <w:shd w:val="clear" w:color="auto" w:fill="auto"/>
          </w:tcPr>
          <w:p w14:paraId="685E772A" w14:textId="77777777" w:rsidR="000F4F82" w:rsidRPr="005F70FB" w:rsidRDefault="000F4F82" w:rsidP="00A551BF">
            <w:pPr>
              <w:pStyle w:val="TableCell0-0115Break"/>
              <w:rPr>
                <w:rStyle w:val="ChItalBold"/>
              </w:rPr>
            </w:pPr>
            <w:r w:rsidRPr="005F70FB">
              <w:rPr>
                <w:rStyle w:val="ChItalBold"/>
              </w:rPr>
              <w:t>walikota</w:t>
            </w:r>
          </w:p>
        </w:tc>
        <w:tc>
          <w:tcPr>
            <w:tcW w:w="1587" w:type="dxa"/>
            <w:shd w:val="clear" w:color="auto" w:fill="auto"/>
          </w:tcPr>
          <w:p w14:paraId="0B0E8172" w14:textId="77777777" w:rsidR="000F4F82" w:rsidRPr="005F70FB" w:rsidRDefault="000F4F82" w:rsidP="00A551BF">
            <w:pPr>
              <w:pStyle w:val="TableCell0-0115Break"/>
              <w:rPr>
                <w:rStyle w:val="ChCharisSIL"/>
              </w:rPr>
            </w:pPr>
            <w:r w:rsidRPr="005F70FB">
              <w:rPr>
                <w:rStyle w:val="ChCharisSIL"/>
              </w:rPr>
              <w:t>ˌwa.li.ˈkɔ.ta</w:t>
            </w:r>
          </w:p>
        </w:tc>
        <w:tc>
          <w:tcPr>
            <w:tcW w:w="1275" w:type="dxa"/>
            <w:shd w:val="clear" w:color="auto" w:fill="auto"/>
          </w:tcPr>
          <w:p w14:paraId="46889734"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011D86DA" w14:textId="77777777" w:rsidR="000F4F82" w:rsidRPr="005F70FB" w:rsidRDefault="000F4F82" w:rsidP="00A551BF">
            <w:pPr>
              <w:pStyle w:val="TableCell0-0115Break"/>
            </w:pPr>
            <w:r w:rsidRPr="005F70FB">
              <w:t>mayor</w:t>
            </w:r>
          </w:p>
        </w:tc>
      </w:tr>
      <w:tr w:rsidR="00AC23C4" w:rsidRPr="005F70FB" w14:paraId="2D383FE6" w14:textId="77777777" w:rsidTr="00BC00CF">
        <w:tc>
          <w:tcPr>
            <w:tcW w:w="240" w:type="dxa"/>
            <w:shd w:val="clear" w:color="auto" w:fill="auto"/>
          </w:tcPr>
          <w:p w14:paraId="5CF13150" w14:textId="77777777" w:rsidR="000F4F82" w:rsidRPr="005F70FB" w:rsidRDefault="000F4F82" w:rsidP="00A551BF">
            <w:pPr>
              <w:pStyle w:val="TableCell0-0115Break"/>
              <w:rPr>
                <w:rStyle w:val="ExampleSource"/>
              </w:rPr>
            </w:pPr>
          </w:p>
        </w:tc>
        <w:tc>
          <w:tcPr>
            <w:tcW w:w="1249" w:type="dxa"/>
            <w:shd w:val="clear" w:color="auto" w:fill="auto"/>
          </w:tcPr>
          <w:p w14:paraId="2BFDA0FB" w14:textId="77777777" w:rsidR="000F4F82" w:rsidRPr="005F70FB" w:rsidRDefault="000F4F82" w:rsidP="00A551BF">
            <w:pPr>
              <w:pStyle w:val="TableCell0-0115Break"/>
              <w:rPr>
                <w:rStyle w:val="ChItalBold"/>
              </w:rPr>
            </w:pPr>
            <w:r w:rsidRPr="005F70FB">
              <w:rPr>
                <w:rStyle w:val="ChItalBold"/>
              </w:rPr>
              <w:t>wanita</w:t>
            </w:r>
          </w:p>
        </w:tc>
        <w:tc>
          <w:tcPr>
            <w:tcW w:w="1587" w:type="dxa"/>
            <w:shd w:val="clear" w:color="auto" w:fill="auto"/>
          </w:tcPr>
          <w:p w14:paraId="3C158BA2" w14:textId="77777777" w:rsidR="000F4F82" w:rsidRPr="005F70FB" w:rsidRDefault="000F4F82" w:rsidP="00A551BF">
            <w:pPr>
              <w:pStyle w:val="TableCell0-0115Break"/>
              <w:rPr>
                <w:rStyle w:val="ChCharisSIL"/>
              </w:rPr>
            </w:pPr>
            <w:r w:rsidRPr="005F70FB">
              <w:rPr>
                <w:rStyle w:val="ChCharisSIL"/>
              </w:rPr>
              <w:t>wa.ˈni.ta</w:t>
            </w:r>
          </w:p>
        </w:tc>
        <w:tc>
          <w:tcPr>
            <w:tcW w:w="1275" w:type="dxa"/>
            <w:shd w:val="clear" w:color="auto" w:fill="auto"/>
          </w:tcPr>
          <w:p w14:paraId="219AA683"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4F2AF34" w14:textId="77777777" w:rsidR="000F4F82" w:rsidRPr="005F70FB" w:rsidRDefault="000F4F82" w:rsidP="00A551BF">
            <w:pPr>
              <w:pStyle w:val="TableCell0-0115Break"/>
            </w:pPr>
            <w:r w:rsidRPr="005F70FB">
              <w:t>woman</w:t>
            </w:r>
          </w:p>
        </w:tc>
      </w:tr>
      <w:tr w:rsidR="00AC23C4" w:rsidRPr="005F70FB" w14:paraId="23953A58" w14:textId="77777777" w:rsidTr="00BC00CF">
        <w:tc>
          <w:tcPr>
            <w:tcW w:w="240" w:type="dxa"/>
            <w:shd w:val="clear" w:color="auto" w:fill="auto"/>
          </w:tcPr>
          <w:p w14:paraId="61F82482" w14:textId="77777777" w:rsidR="000F4F82" w:rsidRPr="005F70FB" w:rsidRDefault="000F4F82" w:rsidP="00A551BF">
            <w:pPr>
              <w:pStyle w:val="TableCell0-0115Break"/>
              <w:rPr>
                <w:rStyle w:val="ExampleSource"/>
              </w:rPr>
            </w:pPr>
          </w:p>
        </w:tc>
        <w:tc>
          <w:tcPr>
            <w:tcW w:w="1249" w:type="dxa"/>
            <w:shd w:val="clear" w:color="auto" w:fill="auto"/>
          </w:tcPr>
          <w:p w14:paraId="079D73C9" w14:textId="77777777" w:rsidR="000F4F82" w:rsidRPr="005F70FB" w:rsidRDefault="000F4F82" w:rsidP="00A551BF">
            <w:pPr>
              <w:pStyle w:val="TableCell0-0115Break"/>
              <w:rPr>
                <w:rStyle w:val="ChItalBold"/>
              </w:rPr>
            </w:pPr>
            <w:r w:rsidRPr="005F70FB">
              <w:rPr>
                <w:rStyle w:val="ChItalBold"/>
              </w:rPr>
              <w:t>warna</w:t>
            </w:r>
          </w:p>
        </w:tc>
        <w:tc>
          <w:tcPr>
            <w:tcW w:w="1587" w:type="dxa"/>
            <w:shd w:val="clear" w:color="auto" w:fill="auto"/>
          </w:tcPr>
          <w:p w14:paraId="3E6F905B" w14:textId="77777777" w:rsidR="000F4F82" w:rsidRPr="005F70FB" w:rsidRDefault="000F4F82" w:rsidP="00A551BF">
            <w:pPr>
              <w:pStyle w:val="TableCell0-0115Break"/>
              <w:rPr>
                <w:rStyle w:val="ChCharisSIL"/>
              </w:rPr>
            </w:pPr>
            <w:r w:rsidRPr="005F70FB">
              <w:rPr>
                <w:rStyle w:val="ChCharisSIL"/>
              </w:rPr>
              <w:t>ˈwɐr.na</w:t>
            </w:r>
          </w:p>
        </w:tc>
        <w:tc>
          <w:tcPr>
            <w:tcW w:w="1275" w:type="dxa"/>
            <w:shd w:val="clear" w:color="auto" w:fill="auto"/>
          </w:tcPr>
          <w:p w14:paraId="5901BE96"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32F95DEE" w14:textId="77777777" w:rsidR="000F4F82" w:rsidRPr="005F70FB" w:rsidRDefault="000F4F82" w:rsidP="00A551BF">
            <w:pPr>
              <w:pStyle w:val="TableCell0-0115Break"/>
            </w:pPr>
            <w:r w:rsidRPr="005F70FB">
              <w:t>color</w:t>
            </w:r>
          </w:p>
        </w:tc>
      </w:tr>
      <w:tr w:rsidR="00AC23C4" w:rsidRPr="005F70FB" w14:paraId="55B53DB0" w14:textId="77777777" w:rsidTr="00BC00CF">
        <w:tc>
          <w:tcPr>
            <w:tcW w:w="240" w:type="dxa"/>
            <w:shd w:val="clear" w:color="auto" w:fill="auto"/>
          </w:tcPr>
          <w:p w14:paraId="2EEC155E" w14:textId="77777777" w:rsidR="000F4F82" w:rsidRPr="005F70FB" w:rsidRDefault="000F4F82" w:rsidP="00A551BF">
            <w:pPr>
              <w:pStyle w:val="TableCell0-0115Break"/>
              <w:rPr>
                <w:rStyle w:val="ExampleSource"/>
              </w:rPr>
            </w:pPr>
          </w:p>
        </w:tc>
        <w:tc>
          <w:tcPr>
            <w:tcW w:w="1249" w:type="dxa"/>
            <w:shd w:val="clear" w:color="auto" w:fill="auto"/>
          </w:tcPr>
          <w:p w14:paraId="31FC70FF" w14:textId="77777777" w:rsidR="000F4F82" w:rsidRPr="005F70FB" w:rsidRDefault="000F4F82" w:rsidP="00A551BF">
            <w:pPr>
              <w:pStyle w:val="TableCell0-0115Break"/>
              <w:rPr>
                <w:rStyle w:val="ChItalBold"/>
              </w:rPr>
            </w:pPr>
            <w:r w:rsidRPr="005F70FB">
              <w:rPr>
                <w:rStyle w:val="ChItalBold"/>
              </w:rPr>
              <w:t>wasit</w:t>
            </w:r>
          </w:p>
        </w:tc>
        <w:tc>
          <w:tcPr>
            <w:tcW w:w="1587" w:type="dxa"/>
            <w:shd w:val="clear" w:color="auto" w:fill="auto"/>
          </w:tcPr>
          <w:p w14:paraId="3C87A2CE" w14:textId="77777777" w:rsidR="000F4F82" w:rsidRPr="005F70FB" w:rsidRDefault="000F4F82" w:rsidP="00A551BF">
            <w:pPr>
              <w:pStyle w:val="TableCell0-0115Break"/>
              <w:rPr>
                <w:rStyle w:val="ChCharisSIL"/>
              </w:rPr>
            </w:pPr>
            <w:r w:rsidRPr="005F70FB">
              <w:rPr>
                <w:rStyle w:val="ChCharisSIL"/>
              </w:rPr>
              <w:t>ˈwa.sɪt</w:t>
            </w:r>
          </w:p>
        </w:tc>
        <w:tc>
          <w:tcPr>
            <w:tcW w:w="1275" w:type="dxa"/>
            <w:shd w:val="clear" w:color="auto" w:fill="auto"/>
          </w:tcPr>
          <w:p w14:paraId="3A7D8D35"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7D9EF1F5" w14:textId="77777777" w:rsidR="000F4F82" w:rsidRPr="005F70FB" w:rsidRDefault="000F4F82" w:rsidP="00A551BF">
            <w:pPr>
              <w:pStyle w:val="TableCell0-0115Break"/>
            </w:pPr>
            <w:r w:rsidRPr="005F70FB">
              <w:t>referee</w:t>
            </w:r>
          </w:p>
        </w:tc>
      </w:tr>
      <w:tr w:rsidR="00AC23C4" w:rsidRPr="005F70FB" w14:paraId="296D73FC" w14:textId="77777777" w:rsidTr="00BC00CF">
        <w:tc>
          <w:tcPr>
            <w:tcW w:w="240" w:type="dxa"/>
            <w:shd w:val="clear" w:color="auto" w:fill="auto"/>
          </w:tcPr>
          <w:p w14:paraId="250C622E" w14:textId="77777777" w:rsidR="000F4F82" w:rsidRPr="005F70FB" w:rsidRDefault="000F4F82" w:rsidP="00A551BF">
            <w:pPr>
              <w:pStyle w:val="TableCell0-0115Break"/>
              <w:rPr>
                <w:rStyle w:val="ExampleSource"/>
              </w:rPr>
            </w:pPr>
          </w:p>
        </w:tc>
        <w:tc>
          <w:tcPr>
            <w:tcW w:w="1249" w:type="dxa"/>
            <w:shd w:val="clear" w:color="auto" w:fill="auto"/>
          </w:tcPr>
          <w:p w14:paraId="671F3EFF" w14:textId="77777777" w:rsidR="000F4F82" w:rsidRPr="005F70FB" w:rsidRDefault="000F4F82" w:rsidP="00A551BF">
            <w:pPr>
              <w:pStyle w:val="TableCell0-0115Break"/>
              <w:rPr>
                <w:rStyle w:val="ChItalBold"/>
              </w:rPr>
            </w:pPr>
            <w:r w:rsidRPr="005F70FB">
              <w:rPr>
                <w:rStyle w:val="ChItalBold"/>
              </w:rPr>
              <w:t>wawancara</w:t>
            </w:r>
          </w:p>
        </w:tc>
        <w:tc>
          <w:tcPr>
            <w:tcW w:w="1587" w:type="dxa"/>
            <w:shd w:val="clear" w:color="auto" w:fill="auto"/>
          </w:tcPr>
          <w:p w14:paraId="34C0B6FF" w14:textId="77777777" w:rsidR="000F4F82" w:rsidRPr="005F70FB" w:rsidRDefault="000F4F82" w:rsidP="00A551BF">
            <w:pPr>
              <w:pStyle w:val="TableCell0-0115Break"/>
              <w:rPr>
                <w:rStyle w:val="ChCharisSIL"/>
              </w:rPr>
            </w:pPr>
            <w:r w:rsidRPr="005F70FB">
              <w:rPr>
                <w:rStyle w:val="ChCharisSIL"/>
              </w:rPr>
              <w:t>ˌwa.wɐn.ˈtʃa.ɾa</w:t>
            </w:r>
          </w:p>
        </w:tc>
        <w:tc>
          <w:tcPr>
            <w:tcW w:w="1275" w:type="dxa"/>
            <w:shd w:val="clear" w:color="auto" w:fill="auto"/>
          </w:tcPr>
          <w:p w14:paraId="60391FDD"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0A884937" w14:textId="77777777" w:rsidR="000F4F82" w:rsidRPr="005F70FB" w:rsidRDefault="000F4F82" w:rsidP="00A551BF">
            <w:pPr>
              <w:pStyle w:val="TableCell0-0115Break"/>
            </w:pPr>
            <w:r w:rsidRPr="005F70FB">
              <w:t>interview</w:t>
            </w:r>
          </w:p>
        </w:tc>
      </w:tr>
      <w:tr w:rsidR="00AC23C4" w:rsidRPr="005F70FB" w14:paraId="10DEE494" w14:textId="77777777" w:rsidTr="00BC00CF">
        <w:tc>
          <w:tcPr>
            <w:tcW w:w="240" w:type="dxa"/>
            <w:shd w:val="clear" w:color="auto" w:fill="auto"/>
          </w:tcPr>
          <w:p w14:paraId="67075C71" w14:textId="77777777" w:rsidR="000F4F82" w:rsidRPr="005F70FB" w:rsidRDefault="000F4F82" w:rsidP="00A551BF">
            <w:pPr>
              <w:pStyle w:val="TableCell0-0115Break"/>
              <w:rPr>
                <w:rStyle w:val="ExampleSource"/>
              </w:rPr>
            </w:pPr>
          </w:p>
        </w:tc>
        <w:tc>
          <w:tcPr>
            <w:tcW w:w="1249" w:type="dxa"/>
            <w:shd w:val="clear" w:color="auto" w:fill="auto"/>
          </w:tcPr>
          <w:p w14:paraId="20724959" w14:textId="77777777" w:rsidR="000F4F82" w:rsidRPr="005F70FB" w:rsidRDefault="000F4F82" w:rsidP="00A551BF">
            <w:pPr>
              <w:pStyle w:val="TableCell0-0115Break"/>
              <w:rPr>
                <w:rStyle w:val="ChItalBold"/>
              </w:rPr>
            </w:pPr>
            <w:r w:rsidRPr="005F70FB">
              <w:rPr>
                <w:rStyle w:val="ChItalBold"/>
              </w:rPr>
              <w:t>wesel</w:t>
            </w:r>
          </w:p>
        </w:tc>
        <w:tc>
          <w:tcPr>
            <w:tcW w:w="1587" w:type="dxa"/>
            <w:shd w:val="clear" w:color="auto" w:fill="auto"/>
          </w:tcPr>
          <w:p w14:paraId="5B749D31" w14:textId="77777777" w:rsidR="000F4F82" w:rsidRPr="005F70FB" w:rsidRDefault="000F4F82" w:rsidP="00A551BF">
            <w:pPr>
              <w:pStyle w:val="TableCell0-0115Break"/>
              <w:rPr>
                <w:rStyle w:val="ChCharisSIL"/>
              </w:rPr>
            </w:pPr>
            <w:r w:rsidRPr="005F70FB">
              <w:rPr>
                <w:rStyle w:val="ChCharisSIL"/>
              </w:rPr>
              <w:t>ˈwɛ.sɛ̞l</w:t>
            </w:r>
          </w:p>
        </w:tc>
        <w:tc>
          <w:tcPr>
            <w:tcW w:w="1275" w:type="dxa"/>
            <w:shd w:val="clear" w:color="auto" w:fill="auto"/>
          </w:tcPr>
          <w:p w14:paraId="23BF540B" w14:textId="77777777" w:rsidR="000F4F82" w:rsidRPr="005F70FB" w:rsidRDefault="000F4F82" w:rsidP="00A551BF">
            <w:pPr>
              <w:pStyle w:val="TableCell0-0115Break"/>
              <w:rPr>
                <w:rStyle w:val="ChSmallCaps"/>
              </w:rPr>
            </w:pPr>
            <w:r w:rsidRPr="005F70FB">
              <w:rPr>
                <w:rStyle w:val="ChSmallCaps"/>
              </w:rPr>
              <w:t>v.bi</w:t>
            </w:r>
          </w:p>
        </w:tc>
        <w:tc>
          <w:tcPr>
            <w:tcW w:w="2379" w:type="dxa"/>
            <w:shd w:val="clear" w:color="auto" w:fill="auto"/>
          </w:tcPr>
          <w:p w14:paraId="7E07EB68" w14:textId="77777777" w:rsidR="000F4F82" w:rsidRPr="005F70FB" w:rsidRDefault="000F4F82" w:rsidP="00A551BF">
            <w:pPr>
              <w:pStyle w:val="TableCell0-0115Break"/>
            </w:pPr>
            <w:r w:rsidRPr="005F70FB">
              <w:t>transfer money</w:t>
            </w:r>
          </w:p>
        </w:tc>
      </w:tr>
      <w:tr w:rsidR="00AC23C4" w:rsidRPr="005F70FB" w14:paraId="44D15307" w14:textId="77777777" w:rsidTr="00BC00CF">
        <w:tc>
          <w:tcPr>
            <w:tcW w:w="240" w:type="dxa"/>
            <w:shd w:val="clear" w:color="auto" w:fill="auto"/>
          </w:tcPr>
          <w:p w14:paraId="51F3B58A" w14:textId="77777777" w:rsidR="000F4F82" w:rsidRPr="005F70FB" w:rsidRDefault="000F4F82" w:rsidP="00A551BF">
            <w:pPr>
              <w:pStyle w:val="TableCell0-0115Break"/>
              <w:rPr>
                <w:rStyle w:val="ExampleSource"/>
              </w:rPr>
            </w:pPr>
          </w:p>
        </w:tc>
        <w:tc>
          <w:tcPr>
            <w:tcW w:w="1249" w:type="dxa"/>
            <w:shd w:val="clear" w:color="auto" w:fill="auto"/>
          </w:tcPr>
          <w:p w14:paraId="0D885CAE" w14:textId="77777777" w:rsidR="000F4F82" w:rsidRPr="005F70FB" w:rsidRDefault="000F4F82" w:rsidP="00A551BF">
            <w:pPr>
              <w:pStyle w:val="TableCell0-0115Break"/>
              <w:rPr>
                <w:rStyle w:val="ChItalBold"/>
              </w:rPr>
            </w:pPr>
            <w:r w:rsidRPr="005F70FB">
              <w:rPr>
                <w:rStyle w:val="ChItalBold"/>
              </w:rPr>
              <w:t>wilaya</w:t>
            </w:r>
          </w:p>
        </w:tc>
        <w:tc>
          <w:tcPr>
            <w:tcW w:w="1587" w:type="dxa"/>
            <w:shd w:val="clear" w:color="auto" w:fill="auto"/>
          </w:tcPr>
          <w:p w14:paraId="4358481E" w14:textId="77777777" w:rsidR="000F4F82" w:rsidRPr="005F70FB" w:rsidRDefault="000F4F82" w:rsidP="00A551BF">
            <w:pPr>
              <w:pStyle w:val="TableCell0-0115Break"/>
              <w:rPr>
                <w:rStyle w:val="ChCharisSIL"/>
              </w:rPr>
            </w:pPr>
            <w:r w:rsidRPr="005F70FB">
              <w:rPr>
                <w:rStyle w:val="ChCharisSIL"/>
              </w:rPr>
              <w:t>wi.ˈla.ja</w:t>
            </w:r>
          </w:p>
        </w:tc>
        <w:tc>
          <w:tcPr>
            <w:tcW w:w="1275" w:type="dxa"/>
            <w:shd w:val="clear" w:color="auto" w:fill="auto"/>
          </w:tcPr>
          <w:p w14:paraId="2CD376A0"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477A95CA" w14:textId="77777777" w:rsidR="000F4F82" w:rsidRPr="005F70FB" w:rsidRDefault="000F4F82" w:rsidP="00A551BF">
            <w:pPr>
              <w:pStyle w:val="TableCell0-0115Break"/>
            </w:pPr>
            <w:r w:rsidRPr="005F70FB">
              <w:t>district</w:t>
            </w:r>
          </w:p>
        </w:tc>
      </w:tr>
      <w:tr w:rsidR="00AC23C4" w:rsidRPr="005F70FB" w14:paraId="6120B0BD" w14:textId="77777777" w:rsidTr="00BC00CF">
        <w:tc>
          <w:tcPr>
            <w:tcW w:w="240" w:type="dxa"/>
            <w:shd w:val="clear" w:color="auto" w:fill="auto"/>
          </w:tcPr>
          <w:p w14:paraId="2D6B1BEB" w14:textId="77777777" w:rsidR="000F4F82" w:rsidRPr="005F70FB" w:rsidRDefault="000F4F82" w:rsidP="000F4F82">
            <w:pPr>
              <w:pStyle w:val="TableCell0-2115ptBreak"/>
              <w:rPr>
                <w:rStyle w:val="ExampleSource"/>
              </w:rPr>
            </w:pPr>
          </w:p>
        </w:tc>
        <w:tc>
          <w:tcPr>
            <w:tcW w:w="1249" w:type="dxa"/>
            <w:shd w:val="clear" w:color="auto" w:fill="auto"/>
          </w:tcPr>
          <w:p w14:paraId="011AE130" w14:textId="77777777" w:rsidR="000F4F82" w:rsidRPr="005F70FB" w:rsidRDefault="000F4F82" w:rsidP="000F4F82">
            <w:pPr>
              <w:pStyle w:val="TableCell0-2115ptBreak"/>
              <w:rPr>
                <w:rStyle w:val="ChItalBold"/>
              </w:rPr>
            </w:pPr>
            <w:r w:rsidRPr="005F70FB">
              <w:rPr>
                <w:rStyle w:val="ChItalBold"/>
              </w:rPr>
              <w:t>wisuda</w:t>
            </w:r>
          </w:p>
        </w:tc>
        <w:tc>
          <w:tcPr>
            <w:tcW w:w="1587" w:type="dxa"/>
            <w:shd w:val="clear" w:color="auto" w:fill="auto"/>
          </w:tcPr>
          <w:p w14:paraId="7F3DA79B" w14:textId="77777777" w:rsidR="000F4F82" w:rsidRPr="005F70FB" w:rsidRDefault="000F4F82" w:rsidP="000F4F82">
            <w:pPr>
              <w:pStyle w:val="TableCell0-2115ptBreak"/>
              <w:rPr>
                <w:rStyle w:val="ChCharisSIL"/>
              </w:rPr>
            </w:pPr>
            <w:r w:rsidRPr="005F70FB">
              <w:rPr>
                <w:rStyle w:val="ChCharisSIL"/>
              </w:rPr>
              <w:t>wi.ˈsu.da</w:t>
            </w:r>
          </w:p>
        </w:tc>
        <w:tc>
          <w:tcPr>
            <w:tcW w:w="1275" w:type="dxa"/>
            <w:shd w:val="clear" w:color="auto" w:fill="auto"/>
          </w:tcPr>
          <w:p w14:paraId="7B53D5D9" w14:textId="77777777" w:rsidR="000F4F82" w:rsidRPr="005F70FB" w:rsidRDefault="000F4F82" w:rsidP="000F4F82">
            <w:pPr>
              <w:pStyle w:val="TableCell0-2115ptBreak"/>
              <w:rPr>
                <w:rStyle w:val="ChSmallCaps"/>
              </w:rPr>
            </w:pPr>
            <w:r w:rsidRPr="005F70FB">
              <w:rPr>
                <w:rStyle w:val="ChSmallCaps"/>
              </w:rPr>
              <w:t>n</w:t>
            </w:r>
          </w:p>
        </w:tc>
        <w:tc>
          <w:tcPr>
            <w:tcW w:w="2379" w:type="dxa"/>
            <w:shd w:val="clear" w:color="auto" w:fill="auto"/>
          </w:tcPr>
          <w:p w14:paraId="5A3FEAD4" w14:textId="77777777" w:rsidR="000F4F82" w:rsidRPr="005F70FB" w:rsidRDefault="000F4F82" w:rsidP="000F4F82">
            <w:pPr>
              <w:pStyle w:val="TableCell0-2115ptBreak"/>
            </w:pPr>
            <w:r w:rsidRPr="005F70FB">
              <w:t>graduation ceremony</w:t>
            </w:r>
          </w:p>
        </w:tc>
      </w:tr>
      <w:tr w:rsidR="00AC23C4" w:rsidRPr="005F70FB" w14:paraId="2DAACE61" w14:textId="77777777" w:rsidTr="00BC00CF">
        <w:tc>
          <w:tcPr>
            <w:tcW w:w="240" w:type="dxa"/>
            <w:shd w:val="clear" w:color="auto" w:fill="auto"/>
          </w:tcPr>
          <w:p w14:paraId="3E2927D0" w14:textId="77777777" w:rsidR="000F4F82" w:rsidRPr="005F70FB" w:rsidRDefault="000F4F82" w:rsidP="000F4F82">
            <w:pPr>
              <w:pStyle w:val="TableCell2-2"/>
              <w:rPr>
                <w:rStyle w:val="ExampleSource"/>
              </w:rPr>
            </w:pPr>
          </w:p>
        </w:tc>
        <w:tc>
          <w:tcPr>
            <w:tcW w:w="1249" w:type="dxa"/>
            <w:shd w:val="clear" w:color="auto" w:fill="auto"/>
          </w:tcPr>
          <w:p w14:paraId="4BE938A5" w14:textId="77777777" w:rsidR="000F4F82" w:rsidRPr="005F70FB" w:rsidRDefault="000F4F82" w:rsidP="000F4F82">
            <w:pPr>
              <w:pStyle w:val="TableCell2-2"/>
              <w:rPr>
                <w:rStyle w:val="ChBold"/>
              </w:rPr>
            </w:pPr>
            <w:r w:rsidRPr="005F70FB">
              <w:rPr>
                <w:rStyle w:val="ChBold"/>
              </w:rPr>
              <w:t>Y</w:t>
            </w:r>
          </w:p>
        </w:tc>
        <w:tc>
          <w:tcPr>
            <w:tcW w:w="1587" w:type="dxa"/>
            <w:shd w:val="clear" w:color="auto" w:fill="auto"/>
          </w:tcPr>
          <w:p w14:paraId="4D2EE2DD" w14:textId="77777777" w:rsidR="000F4F82" w:rsidRPr="005F70FB" w:rsidRDefault="000F4F82" w:rsidP="000F4F82">
            <w:pPr>
              <w:pStyle w:val="TableCell2-2"/>
            </w:pPr>
          </w:p>
        </w:tc>
        <w:tc>
          <w:tcPr>
            <w:tcW w:w="1275" w:type="dxa"/>
            <w:shd w:val="clear" w:color="auto" w:fill="auto"/>
          </w:tcPr>
          <w:p w14:paraId="1AC218B8" w14:textId="77777777" w:rsidR="000F4F82" w:rsidRPr="005F70FB" w:rsidRDefault="000F4F82" w:rsidP="000F4F82">
            <w:pPr>
              <w:pStyle w:val="TableCell2-2"/>
            </w:pPr>
          </w:p>
        </w:tc>
        <w:tc>
          <w:tcPr>
            <w:tcW w:w="2379" w:type="dxa"/>
            <w:shd w:val="clear" w:color="auto" w:fill="auto"/>
          </w:tcPr>
          <w:p w14:paraId="233B1BEB" w14:textId="77777777" w:rsidR="000F4F82" w:rsidRPr="005F70FB" w:rsidRDefault="000F4F82" w:rsidP="000F4F82">
            <w:pPr>
              <w:pStyle w:val="TableCell2-2"/>
            </w:pPr>
          </w:p>
        </w:tc>
      </w:tr>
      <w:tr w:rsidR="00AC23C4" w:rsidRPr="005F70FB" w14:paraId="0E7508A2" w14:textId="77777777" w:rsidTr="00BC00CF">
        <w:tc>
          <w:tcPr>
            <w:tcW w:w="240" w:type="dxa"/>
            <w:shd w:val="clear" w:color="auto" w:fill="auto"/>
          </w:tcPr>
          <w:p w14:paraId="0CBC2812" w14:textId="77777777" w:rsidR="000F4F82" w:rsidRPr="005F70FB" w:rsidRDefault="000F4F82" w:rsidP="00A551BF">
            <w:pPr>
              <w:pStyle w:val="TableCell0-0115Break"/>
              <w:rPr>
                <w:rStyle w:val="ExampleSource"/>
              </w:rPr>
            </w:pPr>
          </w:p>
        </w:tc>
        <w:tc>
          <w:tcPr>
            <w:tcW w:w="1249" w:type="dxa"/>
            <w:shd w:val="clear" w:color="auto" w:fill="auto"/>
          </w:tcPr>
          <w:p w14:paraId="295A034C" w14:textId="77777777" w:rsidR="000F4F82" w:rsidRPr="005F70FB" w:rsidRDefault="000F4F82" w:rsidP="00A551BF">
            <w:pPr>
              <w:pStyle w:val="TableCell0-0115Break"/>
              <w:rPr>
                <w:rStyle w:val="ChItalBold"/>
              </w:rPr>
            </w:pPr>
            <w:r w:rsidRPr="005F70FB">
              <w:rPr>
                <w:rStyle w:val="ChItalBold"/>
              </w:rPr>
              <w:t>yakin</w:t>
            </w:r>
          </w:p>
        </w:tc>
        <w:tc>
          <w:tcPr>
            <w:tcW w:w="1587" w:type="dxa"/>
            <w:shd w:val="clear" w:color="auto" w:fill="auto"/>
          </w:tcPr>
          <w:p w14:paraId="7D3D3C65" w14:textId="77777777" w:rsidR="000F4F82" w:rsidRPr="005F70FB" w:rsidRDefault="000F4F82" w:rsidP="00A551BF">
            <w:pPr>
              <w:pStyle w:val="TableCell0-0115Break"/>
              <w:rPr>
                <w:rStyle w:val="ChCharisSIL"/>
              </w:rPr>
            </w:pPr>
            <w:r w:rsidRPr="005F70FB">
              <w:rPr>
                <w:rStyle w:val="ChCharisSIL"/>
              </w:rPr>
              <w:t>ˈja.kɪn</w:t>
            </w:r>
          </w:p>
        </w:tc>
        <w:tc>
          <w:tcPr>
            <w:tcW w:w="1275" w:type="dxa"/>
            <w:shd w:val="clear" w:color="auto" w:fill="auto"/>
          </w:tcPr>
          <w:p w14:paraId="3142DAF7"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6CD6FB56" w14:textId="77777777" w:rsidR="000F4F82" w:rsidRPr="005F70FB" w:rsidRDefault="000F4F82" w:rsidP="00A551BF">
            <w:pPr>
              <w:pStyle w:val="TableCell0-0115Break"/>
            </w:pPr>
            <w:r w:rsidRPr="005F70FB">
              <w:t>be certain</w:t>
            </w:r>
          </w:p>
        </w:tc>
      </w:tr>
      <w:tr w:rsidR="00AC23C4" w:rsidRPr="005F70FB" w14:paraId="25DA2125" w14:textId="77777777" w:rsidTr="00BC00CF">
        <w:tc>
          <w:tcPr>
            <w:tcW w:w="240" w:type="dxa"/>
            <w:shd w:val="clear" w:color="auto" w:fill="auto"/>
          </w:tcPr>
          <w:p w14:paraId="3AD8E207" w14:textId="77777777" w:rsidR="000F4F82" w:rsidRPr="005F70FB" w:rsidRDefault="000F4F82" w:rsidP="00A551BF">
            <w:pPr>
              <w:pStyle w:val="TableCell0-0115Break"/>
              <w:rPr>
                <w:rStyle w:val="ExampleSource"/>
              </w:rPr>
            </w:pPr>
          </w:p>
        </w:tc>
        <w:tc>
          <w:tcPr>
            <w:tcW w:w="1249" w:type="dxa"/>
            <w:shd w:val="clear" w:color="auto" w:fill="auto"/>
          </w:tcPr>
          <w:p w14:paraId="2D6402B5" w14:textId="77777777" w:rsidR="000F4F82" w:rsidRPr="005F70FB" w:rsidRDefault="000F4F82" w:rsidP="00A551BF">
            <w:pPr>
              <w:pStyle w:val="TableCell0-0115Break"/>
              <w:rPr>
                <w:rStyle w:val="ChItalBold"/>
              </w:rPr>
            </w:pPr>
            <w:r w:rsidRPr="005F70FB">
              <w:rPr>
                <w:rStyle w:val="ChItalBold"/>
              </w:rPr>
              <w:t>yatim</w:t>
            </w:r>
          </w:p>
        </w:tc>
        <w:tc>
          <w:tcPr>
            <w:tcW w:w="1587" w:type="dxa"/>
            <w:shd w:val="clear" w:color="auto" w:fill="auto"/>
          </w:tcPr>
          <w:p w14:paraId="70C89D43" w14:textId="77777777" w:rsidR="000F4F82" w:rsidRPr="005F70FB" w:rsidRDefault="000F4F82" w:rsidP="00A551BF">
            <w:pPr>
              <w:pStyle w:val="TableCell0-0115Break"/>
              <w:rPr>
                <w:rStyle w:val="ChCharisSIL"/>
              </w:rPr>
            </w:pPr>
            <w:r w:rsidRPr="005F70FB">
              <w:rPr>
                <w:rStyle w:val="ChCharisSIL"/>
              </w:rPr>
              <w:t>ˈja.tɪm</w:t>
            </w:r>
          </w:p>
        </w:tc>
        <w:tc>
          <w:tcPr>
            <w:tcW w:w="1275" w:type="dxa"/>
            <w:shd w:val="clear" w:color="auto" w:fill="auto"/>
          </w:tcPr>
          <w:p w14:paraId="5B46066E" w14:textId="77777777" w:rsidR="000F4F82" w:rsidRPr="005F70FB" w:rsidRDefault="000F4F82" w:rsidP="00A551BF">
            <w:pPr>
              <w:pStyle w:val="TableCell0-0115Break"/>
              <w:rPr>
                <w:rStyle w:val="ChSmallCaps"/>
              </w:rPr>
            </w:pPr>
            <w:r w:rsidRPr="005F70FB">
              <w:rPr>
                <w:rStyle w:val="ChSmallCaps"/>
              </w:rPr>
              <w:t>v.mo(st)</w:t>
            </w:r>
          </w:p>
        </w:tc>
        <w:tc>
          <w:tcPr>
            <w:tcW w:w="2379" w:type="dxa"/>
            <w:shd w:val="clear" w:color="auto" w:fill="auto"/>
          </w:tcPr>
          <w:p w14:paraId="287183CD" w14:textId="77777777" w:rsidR="000F4F82" w:rsidRPr="005F70FB" w:rsidRDefault="000F4F82" w:rsidP="00A551BF">
            <w:pPr>
              <w:pStyle w:val="TableCell0-0115Break"/>
            </w:pPr>
            <w:r w:rsidRPr="005F70FB">
              <w:t>be fatherless</w:t>
            </w:r>
          </w:p>
        </w:tc>
      </w:tr>
      <w:tr w:rsidR="00AC23C4" w:rsidRPr="005F70FB" w14:paraId="6E6C4038" w14:textId="77777777" w:rsidTr="00BC00CF">
        <w:tc>
          <w:tcPr>
            <w:tcW w:w="240" w:type="dxa"/>
            <w:shd w:val="clear" w:color="auto" w:fill="auto"/>
          </w:tcPr>
          <w:p w14:paraId="3C3661D5" w14:textId="77777777" w:rsidR="000F4F82" w:rsidRPr="005F70FB" w:rsidRDefault="000F4F82" w:rsidP="00A551BF">
            <w:pPr>
              <w:pStyle w:val="TableCell0-0115Break"/>
              <w:rPr>
                <w:rStyle w:val="ExampleSource"/>
              </w:rPr>
            </w:pPr>
          </w:p>
        </w:tc>
        <w:tc>
          <w:tcPr>
            <w:tcW w:w="1249" w:type="dxa"/>
            <w:shd w:val="clear" w:color="auto" w:fill="auto"/>
          </w:tcPr>
          <w:p w14:paraId="0D53F69C" w14:textId="77777777" w:rsidR="000F4F82" w:rsidRPr="005F70FB" w:rsidRDefault="000F4F82" w:rsidP="00A551BF">
            <w:pPr>
              <w:pStyle w:val="TableCell0-0115Break"/>
              <w:rPr>
                <w:rStyle w:val="ChItalBold"/>
              </w:rPr>
            </w:pPr>
            <w:r w:rsidRPr="005F70FB">
              <w:rPr>
                <w:rStyle w:val="ChItalBold"/>
              </w:rPr>
              <w:t>yayasan</w:t>
            </w:r>
          </w:p>
        </w:tc>
        <w:tc>
          <w:tcPr>
            <w:tcW w:w="1587" w:type="dxa"/>
            <w:shd w:val="clear" w:color="auto" w:fill="auto"/>
          </w:tcPr>
          <w:p w14:paraId="6928640F" w14:textId="77777777" w:rsidR="000F4F82" w:rsidRPr="005F70FB" w:rsidRDefault="000F4F82" w:rsidP="00A551BF">
            <w:pPr>
              <w:pStyle w:val="TableCell0-0115Break"/>
              <w:rPr>
                <w:rStyle w:val="ChCharisSIL"/>
              </w:rPr>
            </w:pPr>
            <w:r w:rsidRPr="005F70FB">
              <w:rPr>
                <w:rStyle w:val="ChCharisSIL"/>
              </w:rPr>
              <w:t>ja.ˈja.sɐn</w:t>
            </w:r>
          </w:p>
        </w:tc>
        <w:tc>
          <w:tcPr>
            <w:tcW w:w="1275" w:type="dxa"/>
            <w:shd w:val="clear" w:color="auto" w:fill="auto"/>
          </w:tcPr>
          <w:p w14:paraId="4D9385CA" w14:textId="77777777" w:rsidR="000F4F82" w:rsidRPr="005F70FB" w:rsidRDefault="000F4F82" w:rsidP="00A551BF">
            <w:pPr>
              <w:pStyle w:val="TableCell0-0115Break"/>
              <w:rPr>
                <w:rStyle w:val="ChSmallCaps"/>
              </w:rPr>
            </w:pPr>
            <w:r w:rsidRPr="005F70FB">
              <w:rPr>
                <w:rStyle w:val="ChSmallCaps"/>
              </w:rPr>
              <w:t>n</w:t>
            </w:r>
          </w:p>
        </w:tc>
        <w:tc>
          <w:tcPr>
            <w:tcW w:w="2379" w:type="dxa"/>
            <w:shd w:val="clear" w:color="auto" w:fill="auto"/>
          </w:tcPr>
          <w:p w14:paraId="2F807744" w14:textId="77777777" w:rsidR="000F4F82" w:rsidRPr="005F70FB" w:rsidRDefault="000F4F82" w:rsidP="00A551BF">
            <w:pPr>
              <w:pStyle w:val="TableCell0-0115Break"/>
            </w:pPr>
            <w:r w:rsidRPr="005F70FB">
              <w:t>foundation</w:t>
            </w:r>
          </w:p>
        </w:tc>
      </w:tr>
      <w:tr w:rsidR="00AC23C4" w:rsidRPr="005F70FB" w14:paraId="128A30CB" w14:textId="77777777" w:rsidTr="00BC00CF">
        <w:tc>
          <w:tcPr>
            <w:tcW w:w="240" w:type="dxa"/>
            <w:shd w:val="clear" w:color="auto" w:fill="auto"/>
          </w:tcPr>
          <w:p w14:paraId="49E8A05A" w14:textId="77777777" w:rsidR="000F4F82" w:rsidRPr="005F70FB" w:rsidRDefault="000F4F82" w:rsidP="000F4F82">
            <w:pPr>
              <w:pStyle w:val="TableCell0-2115ptBreak"/>
              <w:rPr>
                <w:rStyle w:val="ExampleSource"/>
              </w:rPr>
            </w:pPr>
          </w:p>
        </w:tc>
        <w:tc>
          <w:tcPr>
            <w:tcW w:w="1249" w:type="dxa"/>
            <w:shd w:val="clear" w:color="auto" w:fill="auto"/>
          </w:tcPr>
          <w:p w14:paraId="7C5C67D8" w14:textId="77777777" w:rsidR="000F4F82" w:rsidRPr="005F70FB" w:rsidRDefault="000F4F82" w:rsidP="000F4F82">
            <w:pPr>
              <w:pStyle w:val="TableCell0-2115ptBreak"/>
              <w:rPr>
                <w:rStyle w:val="ChItalBold"/>
              </w:rPr>
            </w:pPr>
            <w:r w:rsidRPr="005F70FB">
              <w:rPr>
                <w:rStyle w:val="ChItalBold"/>
              </w:rPr>
              <w:t>yo</w:t>
            </w:r>
          </w:p>
        </w:tc>
        <w:tc>
          <w:tcPr>
            <w:tcW w:w="1587" w:type="dxa"/>
            <w:shd w:val="clear" w:color="auto" w:fill="auto"/>
          </w:tcPr>
          <w:p w14:paraId="0008D0CB" w14:textId="77777777" w:rsidR="000F4F82" w:rsidRPr="005F70FB" w:rsidRDefault="000F4F82" w:rsidP="000F4F82">
            <w:pPr>
              <w:pStyle w:val="TableCell0-2115ptBreak"/>
              <w:rPr>
                <w:rStyle w:val="ChCharisSIL"/>
              </w:rPr>
            </w:pPr>
            <w:r w:rsidRPr="005F70FB">
              <w:rPr>
                <w:rStyle w:val="ChCharisSIL"/>
              </w:rPr>
              <w:t>ˈjɔ</w:t>
            </w:r>
          </w:p>
        </w:tc>
        <w:tc>
          <w:tcPr>
            <w:tcW w:w="1275" w:type="dxa"/>
            <w:shd w:val="clear" w:color="auto" w:fill="auto"/>
          </w:tcPr>
          <w:p w14:paraId="6D3EB105" w14:textId="77777777" w:rsidR="000F4F82" w:rsidRPr="005F70FB" w:rsidRDefault="000F4F82" w:rsidP="000F4F82">
            <w:pPr>
              <w:pStyle w:val="TableCell0-2115ptBreak"/>
              <w:rPr>
                <w:rStyle w:val="ChSmallCaps"/>
              </w:rPr>
            </w:pPr>
            <w:r w:rsidRPr="005F70FB">
              <w:rPr>
                <w:rStyle w:val="ChSmallCaps"/>
              </w:rPr>
              <w:t>adv</w:t>
            </w:r>
          </w:p>
        </w:tc>
        <w:tc>
          <w:tcPr>
            <w:tcW w:w="2379" w:type="dxa"/>
            <w:shd w:val="clear" w:color="auto" w:fill="auto"/>
          </w:tcPr>
          <w:p w14:paraId="1919EC47" w14:textId="77777777" w:rsidR="000F4F82" w:rsidRPr="005F70FB" w:rsidRDefault="000F4F82" w:rsidP="000F4F82">
            <w:pPr>
              <w:pStyle w:val="TableCell0-2115ptBreak"/>
            </w:pPr>
            <w:r w:rsidRPr="005F70FB">
              <w:t>yes</w:t>
            </w:r>
          </w:p>
        </w:tc>
      </w:tr>
    </w:tbl>
    <w:p w14:paraId="5A7E9CC8" w14:textId="77777777" w:rsidR="00665A68" w:rsidRPr="005F70FB" w:rsidRDefault="00665A68" w:rsidP="000F4F82">
      <w:pPr>
        <w:pStyle w:val="Body0010after"/>
      </w:pPr>
    </w:p>
    <w:p w14:paraId="465197F9" w14:textId="0120BBD3" w:rsidR="008340B3" w:rsidRPr="005F70FB" w:rsidRDefault="00227178" w:rsidP="002A1DBD">
      <w:pPr>
        <w:pStyle w:val="Heading3"/>
        <w:numPr>
          <w:ilvl w:val="2"/>
          <w:numId w:val="19"/>
        </w:numPr>
      </w:pPr>
      <w:bookmarkStart w:id="5323" w:name="_Toc342590169"/>
      <w:bookmarkStart w:id="5324" w:name="_Ref376621295"/>
      <w:bookmarkStart w:id="5325" w:name="_Toc440455764"/>
      <w:r w:rsidRPr="005F70FB">
        <w:t>Lexical</w:t>
      </w:r>
      <w:r w:rsidR="008340B3" w:rsidRPr="005F70FB">
        <w:t xml:space="preserve"> items historically derived by </w:t>
      </w:r>
      <w:r w:rsidR="008340B3" w:rsidRPr="005F70FB">
        <w:rPr>
          <w:lang w:eastAsia="en-US"/>
        </w:rPr>
        <w:t>(</w:t>
      </w:r>
      <w:r w:rsidR="002C26E6" w:rsidRPr="005F70FB">
        <w:rPr>
          <w:lang w:eastAsia="en-US"/>
        </w:rPr>
        <w:t>unproductive</w:t>
      </w:r>
      <w:r w:rsidR="008340B3" w:rsidRPr="005F70FB">
        <w:rPr>
          <w:lang w:eastAsia="en-US"/>
        </w:rPr>
        <w:t>) affixation</w:t>
      </w:r>
      <w:bookmarkEnd w:id="5323"/>
      <w:bookmarkEnd w:id="5324"/>
      <w:bookmarkEnd w:id="5325"/>
    </w:p>
    <w:tbl>
      <w:tblPr>
        <w:tblW w:w="6730" w:type="dxa"/>
        <w:tblInd w:w="170" w:type="dxa"/>
        <w:tblBorders>
          <w:top w:val="single" w:sz="4" w:space="0" w:color="auto"/>
          <w:bottom w:val="single" w:sz="4" w:space="0" w:color="auto"/>
        </w:tblBorders>
        <w:tblLayout w:type="fixed"/>
        <w:tblLook w:val="01E0" w:firstRow="1" w:lastRow="1" w:firstColumn="1" w:lastColumn="1" w:noHBand="0" w:noVBand="0"/>
      </w:tblPr>
      <w:tblGrid>
        <w:gridCol w:w="238"/>
        <w:gridCol w:w="1616"/>
        <w:gridCol w:w="1701"/>
        <w:gridCol w:w="1134"/>
        <w:gridCol w:w="2041"/>
      </w:tblGrid>
      <w:tr w:rsidR="00AC23C4" w:rsidRPr="005F70FB" w14:paraId="241CA709" w14:textId="77777777" w:rsidTr="00D95ABB">
        <w:trPr>
          <w:tblHeader/>
        </w:trPr>
        <w:tc>
          <w:tcPr>
            <w:tcW w:w="238" w:type="dxa"/>
            <w:tcBorders>
              <w:top w:val="single" w:sz="4" w:space="0" w:color="auto"/>
              <w:bottom w:val="single" w:sz="4" w:space="0" w:color="auto"/>
            </w:tcBorders>
            <w:shd w:val="clear" w:color="auto" w:fill="auto"/>
          </w:tcPr>
          <w:p w14:paraId="433FF3D7" w14:textId="77777777" w:rsidR="000F4F82" w:rsidRPr="005F70FB" w:rsidRDefault="000F4F82" w:rsidP="000F4F82">
            <w:pPr>
              <w:pStyle w:val="TableHdLeft"/>
            </w:pPr>
          </w:p>
        </w:tc>
        <w:tc>
          <w:tcPr>
            <w:tcW w:w="1616" w:type="dxa"/>
            <w:tcBorders>
              <w:top w:val="single" w:sz="4" w:space="0" w:color="auto"/>
              <w:bottom w:val="single" w:sz="4" w:space="0" w:color="auto"/>
            </w:tcBorders>
            <w:shd w:val="clear" w:color="auto" w:fill="auto"/>
          </w:tcPr>
          <w:p w14:paraId="077A446B" w14:textId="77777777" w:rsidR="000F4F82" w:rsidRPr="005F70FB" w:rsidRDefault="000F4F82" w:rsidP="000F4F82">
            <w:pPr>
              <w:pStyle w:val="TableHdLeft"/>
            </w:pPr>
            <w:r w:rsidRPr="005F70FB">
              <w:t>Lexeme</w:t>
            </w:r>
          </w:p>
        </w:tc>
        <w:tc>
          <w:tcPr>
            <w:tcW w:w="1701" w:type="dxa"/>
            <w:tcBorders>
              <w:top w:val="single" w:sz="4" w:space="0" w:color="auto"/>
              <w:bottom w:val="single" w:sz="4" w:space="0" w:color="auto"/>
            </w:tcBorders>
            <w:shd w:val="clear" w:color="auto" w:fill="auto"/>
          </w:tcPr>
          <w:p w14:paraId="789F7105" w14:textId="77777777" w:rsidR="000F4F82" w:rsidRPr="005F70FB" w:rsidRDefault="000F4F82" w:rsidP="000F4F82">
            <w:pPr>
              <w:pStyle w:val="TableHdLeft"/>
            </w:pPr>
            <w:r w:rsidRPr="005F70FB">
              <w:t>Transcription</w:t>
            </w:r>
          </w:p>
        </w:tc>
        <w:tc>
          <w:tcPr>
            <w:tcW w:w="1134" w:type="dxa"/>
            <w:tcBorders>
              <w:top w:val="single" w:sz="4" w:space="0" w:color="auto"/>
              <w:bottom w:val="single" w:sz="4" w:space="0" w:color="auto"/>
            </w:tcBorders>
            <w:shd w:val="clear" w:color="auto" w:fill="auto"/>
          </w:tcPr>
          <w:p w14:paraId="17BFB6D8" w14:textId="77777777" w:rsidR="000F4F82" w:rsidRPr="005F70FB" w:rsidRDefault="000F4F82" w:rsidP="000F4F82">
            <w:pPr>
              <w:pStyle w:val="TableHdLeft"/>
            </w:pPr>
            <w:r w:rsidRPr="005F70FB">
              <w:t>Word class</w:t>
            </w:r>
          </w:p>
        </w:tc>
        <w:tc>
          <w:tcPr>
            <w:tcW w:w="2041" w:type="dxa"/>
            <w:tcBorders>
              <w:top w:val="single" w:sz="4" w:space="0" w:color="auto"/>
              <w:bottom w:val="single" w:sz="4" w:space="0" w:color="auto"/>
            </w:tcBorders>
            <w:shd w:val="clear" w:color="auto" w:fill="auto"/>
          </w:tcPr>
          <w:p w14:paraId="30D630D8" w14:textId="77777777" w:rsidR="000F4F82" w:rsidRPr="005F70FB" w:rsidRDefault="000F4F82" w:rsidP="000F4F82">
            <w:pPr>
              <w:pStyle w:val="TableHdLeft"/>
            </w:pPr>
            <w:r w:rsidRPr="005F70FB">
              <w:t>English gloss</w:t>
            </w:r>
          </w:p>
        </w:tc>
      </w:tr>
      <w:tr w:rsidR="00AC23C4" w:rsidRPr="005F70FB" w14:paraId="3409E556" w14:textId="77777777" w:rsidTr="00D95ABB">
        <w:tc>
          <w:tcPr>
            <w:tcW w:w="238" w:type="dxa"/>
            <w:tcBorders>
              <w:top w:val="single" w:sz="4" w:space="0" w:color="auto"/>
            </w:tcBorders>
            <w:shd w:val="clear" w:color="auto" w:fill="auto"/>
          </w:tcPr>
          <w:p w14:paraId="7A40D291" w14:textId="77777777" w:rsidR="000F4F82" w:rsidRPr="005F70FB" w:rsidRDefault="000F4F82" w:rsidP="000F4F82">
            <w:pPr>
              <w:pStyle w:val="TableCell2-2"/>
              <w:rPr>
                <w:rStyle w:val="ExampleSource"/>
              </w:rPr>
            </w:pPr>
          </w:p>
        </w:tc>
        <w:tc>
          <w:tcPr>
            <w:tcW w:w="1616" w:type="dxa"/>
            <w:tcBorders>
              <w:top w:val="single" w:sz="4" w:space="0" w:color="auto"/>
            </w:tcBorders>
            <w:shd w:val="clear" w:color="auto" w:fill="auto"/>
          </w:tcPr>
          <w:p w14:paraId="23DAFDC3" w14:textId="77777777" w:rsidR="000F4F82" w:rsidRPr="005F70FB" w:rsidRDefault="000F4F82" w:rsidP="000F4F82">
            <w:pPr>
              <w:pStyle w:val="TableCell2-2"/>
              <w:rPr>
                <w:rStyle w:val="ChBold"/>
              </w:rPr>
            </w:pPr>
            <w:r w:rsidRPr="005F70FB">
              <w:rPr>
                <w:rStyle w:val="ChBold"/>
              </w:rPr>
              <w:t>A</w:t>
            </w:r>
          </w:p>
        </w:tc>
        <w:tc>
          <w:tcPr>
            <w:tcW w:w="1701" w:type="dxa"/>
            <w:tcBorders>
              <w:top w:val="single" w:sz="4" w:space="0" w:color="auto"/>
            </w:tcBorders>
            <w:shd w:val="clear" w:color="auto" w:fill="auto"/>
          </w:tcPr>
          <w:p w14:paraId="2345E9B3" w14:textId="77777777" w:rsidR="000F4F82" w:rsidRPr="005F70FB" w:rsidRDefault="000F4F82" w:rsidP="000F4F82">
            <w:pPr>
              <w:pStyle w:val="TableCell2-2"/>
            </w:pPr>
          </w:p>
        </w:tc>
        <w:tc>
          <w:tcPr>
            <w:tcW w:w="1134" w:type="dxa"/>
            <w:tcBorders>
              <w:top w:val="single" w:sz="4" w:space="0" w:color="auto"/>
            </w:tcBorders>
            <w:shd w:val="clear" w:color="auto" w:fill="auto"/>
          </w:tcPr>
          <w:p w14:paraId="4C2332EC" w14:textId="77777777" w:rsidR="000F4F82" w:rsidRPr="005F70FB" w:rsidRDefault="000F4F82" w:rsidP="000F4F82">
            <w:pPr>
              <w:pStyle w:val="TableCell2-2"/>
            </w:pPr>
          </w:p>
        </w:tc>
        <w:tc>
          <w:tcPr>
            <w:tcW w:w="2041" w:type="dxa"/>
            <w:tcBorders>
              <w:top w:val="single" w:sz="4" w:space="0" w:color="auto"/>
            </w:tcBorders>
            <w:shd w:val="clear" w:color="auto" w:fill="auto"/>
          </w:tcPr>
          <w:p w14:paraId="7D6558BA" w14:textId="77777777" w:rsidR="000F4F82" w:rsidRPr="005F70FB" w:rsidRDefault="000F4F82" w:rsidP="000F4F82">
            <w:pPr>
              <w:pStyle w:val="TableCell2-2"/>
            </w:pPr>
          </w:p>
        </w:tc>
      </w:tr>
      <w:tr w:rsidR="00AC23C4" w:rsidRPr="005F70FB" w14:paraId="2E3C8495" w14:textId="77777777" w:rsidTr="00D95ABB">
        <w:tc>
          <w:tcPr>
            <w:tcW w:w="238" w:type="dxa"/>
            <w:shd w:val="clear" w:color="auto" w:fill="auto"/>
          </w:tcPr>
          <w:p w14:paraId="7AAFE131" w14:textId="77777777" w:rsidR="000F4F82" w:rsidRPr="005F70FB" w:rsidRDefault="000F4F82" w:rsidP="000F4F82">
            <w:pPr>
              <w:pStyle w:val="TableCell0-2115ptBreak"/>
            </w:pPr>
          </w:p>
        </w:tc>
        <w:tc>
          <w:tcPr>
            <w:tcW w:w="1616" w:type="dxa"/>
            <w:shd w:val="clear" w:color="auto" w:fill="auto"/>
          </w:tcPr>
          <w:p w14:paraId="485F038B" w14:textId="77777777" w:rsidR="000F4F82" w:rsidRPr="005F70FB" w:rsidRDefault="000F4F82" w:rsidP="000F4F82">
            <w:pPr>
              <w:pStyle w:val="TableCell0-2115ptBreak"/>
              <w:rPr>
                <w:rStyle w:val="ChItalBold"/>
              </w:rPr>
            </w:pPr>
            <w:r w:rsidRPr="005F70FB">
              <w:rPr>
                <w:rStyle w:val="ChItalBold"/>
              </w:rPr>
              <w:t>anaang</w:t>
            </w:r>
          </w:p>
        </w:tc>
        <w:tc>
          <w:tcPr>
            <w:tcW w:w="1701" w:type="dxa"/>
            <w:shd w:val="clear" w:color="auto" w:fill="auto"/>
          </w:tcPr>
          <w:p w14:paraId="0017D752" w14:textId="77777777" w:rsidR="000F4F82" w:rsidRPr="005F70FB" w:rsidRDefault="000F4F82" w:rsidP="000F4F82">
            <w:pPr>
              <w:pStyle w:val="TableCell0-2115ptBreak"/>
              <w:rPr>
                <w:rStyle w:val="ChCharisSIL"/>
              </w:rPr>
            </w:pPr>
            <w:r w:rsidRPr="005F70FB">
              <w:rPr>
                <w:rStyle w:val="ChCharisSIL"/>
              </w:rPr>
              <w:t>a.ˈna.kɐn</w:t>
            </w:r>
          </w:p>
        </w:tc>
        <w:tc>
          <w:tcPr>
            <w:tcW w:w="1134" w:type="dxa"/>
            <w:shd w:val="clear" w:color="auto" w:fill="auto"/>
          </w:tcPr>
          <w:p w14:paraId="2DAC26E1"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405C4128" w14:textId="77777777" w:rsidR="000F4F82" w:rsidRPr="005F70FB" w:rsidRDefault="000F4F82" w:rsidP="000F4F82">
            <w:pPr>
              <w:pStyle w:val="TableCell0-2115ptBreak"/>
            </w:pPr>
            <w:r w:rsidRPr="005F70FB">
              <w:t>offspring</w:t>
            </w:r>
          </w:p>
        </w:tc>
      </w:tr>
      <w:tr w:rsidR="00AC23C4" w:rsidRPr="005F70FB" w14:paraId="16E70DE1" w14:textId="77777777" w:rsidTr="00D95ABB">
        <w:tc>
          <w:tcPr>
            <w:tcW w:w="238" w:type="dxa"/>
            <w:shd w:val="clear" w:color="auto" w:fill="auto"/>
          </w:tcPr>
          <w:p w14:paraId="62B714EE" w14:textId="77777777" w:rsidR="000F4F82" w:rsidRPr="005F70FB" w:rsidRDefault="000F4F82" w:rsidP="000F4F82">
            <w:pPr>
              <w:pStyle w:val="TableCell2-2"/>
              <w:rPr>
                <w:rStyle w:val="ExampleSource"/>
              </w:rPr>
            </w:pPr>
          </w:p>
        </w:tc>
        <w:tc>
          <w:tcPr>
            <w:tcW w:w="1616" w:type="dxa"/>
            <w:shd w:val="clear" w:color="auto" w:fill="auto"/>
          </w:tcPr>
          <w:p w14:paraId="24AACF45" w14:textId="77777777" w:rsidR="000F4F82" w:rsidRPr="005F70FB" w:rsidRDefault="000F4F82" w:rsidP="000F4F82">
            <w:pPr>
              <w:pStyle w:val="TableCell2-2"/>
              <w:rPr>
                <w:rStyle w:val="ChBold"/>
              </w:rPr>
            </w:pPr>
            <w:r w:rsidRPr="005F70FB">
              <w:rPr>
                <w:rStyle w:val="ChBold"/>
              </w:rPr>
              <w:t>B</w:t>
            </w:r>
          </w:p>
        </w:tc>
        <w:tc>
          <w:tcPr>
            <w:tcW w:w="1701" w:type="dxa"/>
            <w:shd w:val="clear" w:color="auto" w:fill="auto"/>
          </w:tcPr>
          <w:p w14:paraId="47DE579E" w14:textId="77777777" w:rsidR="000F4F82" w:rsidRPr="005F70FB" w:rsidRDefault="000F4F82" w:rsidP="000F4F82">
            <w:pPr>
              <w:pStyle w:val="TableCell2-2"/>
            </w:pPr>
          </w:p>
        </w:tc>
        <w:tc>
          <w:tcPr>
            <w:tcW w:w="1134" w:type="dxa"/>
            <w:shd w:val="clear" w:color="auto" w:fill="auto"/>
          </w:tcPr>
          <w:p w14:paraId="37D4222A" w14:textId="77777777" w:rsidR="000F4F82" w:rsidRPr="005F70FB" w:rsidRDefault="000F4F82" w:rsidP="000F4F82">
            <w:pPr>
              <w:pStyle w:val="TableCell2-2"/>
            </w:pPr>
          </w:p>
        </w:tc>
        <w:tc>
          <w:tcPr>
            <w:tcW w:w="2041" w:type="dxa"/>
            <w:shd w:val="clear" w:color="auto" w:fill="auto"/>
          </w:tcPr>
          <w:p w14:paraId="602F6FF6" w14:textId="77777777" w:rsidR="000F4F82" w:rsidRPr="005F70FB" w:rsidRDefault="000F4F82" w:rsidP="000F4F82">
            <w:pPr>
              <w:pStyle w:val="TableCell2-2"/>
            </w:pPr>
          </w:p>
        </w:tc>
      </w:tr>
      <w:tr w:rsidR="00AC23C4" w:rsidRPr="005F70FB" w14:paraId="392FDEFE" w14:textId="77777777" w:rsidTr="00D95ABB">
        <w:tc>
          <w:tcPr>
            <w:tcW w:w="238" w:type="dxa"/>
            <w:shd w:val="clear" w:color="auto" w:fill="auto"/>
          </w:tcPr>
          <w:p w14:paraId="390C3E97" w14:textId="77777777" w:rsidR="000F4F82" w:rsidRPr="005F70FB" w:rsidRDefault="000F4F82" w:rsidP="00CC3F0A">
            <w:pPr>
              <w:pStyle w:val="TableCell0-0115Break"/>
            </w:pPr>
          </w:p>
        </w:tc>
        <w:tc>
          <w:tcPr>
            <w:tcW w:w="1616" w:type="dxa"/>
            <w:shd w:val="clear" w:color="auto" w:fill="auto"/>
          </w:tcPr>
          <w:p w14:paraId="25C9F622" w14:textId="77777777" w:rsidR="000F4F82" w:rsidRPr="005F70FB" w:rsidRDefault="000F4F82" w:rsidP="00CC3F0A">
            <w:pPr>
              <w:pStyle w:val="TableCell0-0115Break"/>
              <w:rPr>
                <w:rStyle w:val="ChItalBold"/>
              </w:rPr>
            </w:pPr>
            <w:r w:rsidRPr="005F70FB">
              <w:rPr>
                <w:rStyle w:val="ChItalBold"/>
              </w:rPr>
              <w:t>babingung</w:t>
            </w:r>
          </w:p>
        </w:tc>
        <w:tc>
          <w:tcPr>
            <w:tcW w:w="1701" w:type="dxa"/>
            <w:shd w:val="clear" w:color="auto" w:fill="auto"/>
          </w:tcPr>
          <w:p w14:paraId="4FF43092" w14:textId="77777777" w:rsidR="000F4F82" w:rsidRPr="005F70FB" w:rsidRDefault="000F4F82" w:rsidP="00CC3F0A">
            <w:pPr>
              <w:pStyle w:val="TableCell0-0115Break"/>
              <w:rPr>
                <w:rStyle w:val="ChCharisSIL"/>
              </w:rPr>
            </w:pPr>
            <w:r w:rsidRPr="005F70FB">
              <w:rPr>
                <w:rStyle w:val="ChCharisSIL"/>
              </w:rPr>
              <w:t>ba.ˈbi.ŋʊŋ</w:t>
            </w:r>
          </w:p>
        </w:tc>
        <w:tc>
          <w:tcPr>
            <w:tcW w:w="1134" w:type="dxa"/>
            <w:shd w:val="clear" w:color="auto" w:fill="auto"/>
          </w:tcPr>
          <w:p w14:paraId="65F8300C"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7D58227C" w14:textId="77777777" w:rsidR="000F4F82" w:rsidRPr="005F70FB" w:rsidRDefault="000F4F82" w:rsidP="00CC3F0A">
            <w:pPr>
              <w:pStyle w:val="TableCell0-0115Break"/>
            </w:pPr>
            <w:r w:rsidRPr="005F70FB">
              <w:t>be confused</w:t>
            </w:r>
          </w:p>
        </w:tc>
      </w:tr>
      <w:tr w:rsidR="00AC23C4" w:rsidRPr="005F70FB" w14:paraId="42F3AA32" w14:textId="77777777" w:rsidTr="00D95ABB">
        <w:tc>
          <w:tcPr>
            <w:tcW w:w="238" w:type="dxa"/>
            <w:shd w:val="clear" w:color="auto" w:fill="auto"/>
          </w:tcPr>
          <w:p w14:paraId="7C8A7822" w14:textId="77777777" w:rsidR="000F4F82" w:rsidRPr="005F70FB" w:rsidRDefault="000F4F82" w:rsidP="00CC3F0A">
            <w:pPr>
              <w:pStyle w:val="TableCell0-0115Break"/>
            </w:pPr>
          </w:p>
        </w:tc>
        <w:tc>
          <w:tcPr>
            <w:tcW w:w="1616" w:type="dxa"/>
            <w:shd w:val="clear" w:color="auto" w:fill="auto"/>
          </w:tcPr>
          <w:p w14:paraId="672FA397" w14:textId="77777777" w:rsidR="000F4F82" w:rsidRPr="005F70FB" w:rsidRDefault="000F4F82" w:rsidP="00CC3F0A">
            <w:pPr>
              <w:pStyle w:val="TableCell0-0115Break"/>
              <w:rPr>
                <w:rStyle w:val="ChItalBold"/>
              </w:rPr>
            </w:pPr>
            <w:r w:rsidRPr="005F70FB">
              <w:rPr>
                <w:rStyle w:val="ChItalBold"/>
              </w:rPr>
              <w:t>badani</w:t>
            </w:r>
          </w:p>
        </w:tc>
        <w:tc>
          <w:tcPr>
            <w:tcW w:w="1701" w:type="dxa"/>
            <w:shd w:val="clear" w:color="auto" w:fill="auto"/>
          </w:tcPr>
          <w:p w14:paraId="29A3BFC8" w14:textId="77777777" w:rsidR="000F4F82" w:rsidRPr="005F70FB" w:rsidRDefault="000F4F82" w:rsidP="00CC3F0A">
            <w:pPr>
              <w:pStyle w:val="TableCell0-0115Break"/>
              <w:rPr>
                <w:rStyle w:val="ChCharisSIL"/>
              </w:rPr>
            </w:pPr>
            <w:r w:rsidRPr="005F70FB">
              <w:rPr>
                <w:rStyle w:val="ChCharisSIL"/>
              </w:rPr>
              <w:t>ba.ˈda.ni</w:t>
            </w:r>
          </w:p>
        </w:tc>
        <w:tc>
          <w:tcPr>
            <w:tcW w:w="1134" w:type="dxa"/>
            <w:shd w:val="clear" w:color="auto" w:fill="auto"/>
          </w:tcPr>
          <w:p w14:paraId="0A013307"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6B0F3F13" w14:textId="77777777" w:rsidR="000F4F82" w:rsidRPr="005F70FB" w:rsidRDefault="000F4F82" w:rsidP="00CC3F0A">
            <w:pPr>
              <w:pStyle w:val="TableCell0-0115Break"/>
            </w:pPr>
            <w:r w:rsidRPr="005F70FB">
              <w:t>be physical</w:t>
            </w:r>
          </w:p>
        </w:tc>
      </w:tr>
      <w:tr w:rsidR="00AC23C4" w:rsidRPr="005F70FB" w14:paraId="141DF1F8" w14:textId="77777777" w:rsidTr="00D95ABB">
        <w:tc>
          <w:tcPr>
            <w:tcW w:w="238" w:type="dxa"/>
            <w:shd w:val="clear" w:color="auto" w:fill="auto"/>
          </w:tcPr>
          <w:p w14:paraId="18D52864" w14:textId="77777777" w:rsidR="000F4F82" w:rsidRPr="005F70FB" w:rsidRDefault="000F4F82" w:rsidP="00CC3F0A">
            <w:pPr>
              <w:pStyle w:val="TableCell0-0115Break"/>
            </w:pPr>
          </w:p>
        </w:tc>
        <w:tc>
          <w:tcPr>
            <w:tcW w:w="1616" w:type="dxa"/>
            <w:shd w:val="clear" w:color="auto" w:fill="auto"/>
          </w:tcPr>
          <w:p w14:paraId="447B5134" w14:textId="77777777" w:rsidR="000F4F82" w:rsidRPr="005F70FB" w:rsidRDefault="000F4F82" w:rsidP="00CC3F0A">
            <w:pPr>
              <w:pStyle w:val="TableCell0-0115Break"/>
              <w:rPr>
                <w:rStyle w:val="ChItalBold"/>
              </w:rPr>
            </w:pPr>
            <w:r w:rsidRPr="005F70FB">
              <w:rPr>
                <w:rStyle w:val="ChItalBold"/>
              </w:rPr>
              <w:t>badara</w:t>
            </w:r>
          </w:p>
        </w:tc>
        <w:tc>
          <w:tcPr>
            <w:tcW w:w="1701" w:type="dxa"/>
            <w:shd w:val="clear" w:color="auto" w:fill="auto"/>
          </w:tcPr>
          <w:p w14:paraId="49E71FAB" w14:textId="77777777" w:rsidR="000F4F82" w:rsidRPr="005F70FB" w:rsidRDefault="000F4F82" w:rsidP="00CC3F0A">
            <w:pPr>
              <w:pStyle w:val="TableCell0-0115Break"/>
              <w:rPr>
                <w:rStyle w:val="ChCharisSIL"/>
              </w:rPr>
            </w:pPr>
            <w:r w:rsidRPr="005F70FB">
              <w:rPr>
                <w:rStyle w:val="ChCharisSIL"/>
              </w:rPr>
              <w:t>ba.ˈda.ɾa</w:t>
            </w:r>
          </w:p>
        </w:tc>
        <w:tc>
          <w:tcPr>
            <w:tcW w:w="1134" w:type="dxa"/>
            <w:shd w:val="clear" w:color="auto" w:fill="auto"/>
          </w:tcPr>
          <w:p w14:paraId="42B6AC8D"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7506775C" w14:textId="77777777" w:rsidR="000F4F82" w:rsidRPr="005F70FB" w:rsidRDefault="000F4F82" w:rsidP="00CC3F0A">
            <w:pPr>
              <w:pStyle w:val="TableCell0-0115Break"/>
            </w:pPr>
            <w:r w:rsidRPr="005F70FB">
              <w:t>be bloody</w:t>
            </w:r>
          </w:p>
        </w:tc>
      </w:tr>
      <w:tr w:rsidR="00AC23C4" w:rsidRPr="005F70FB" w14:paraId="47411B39" w14:textId="77777777" w:rsidTr="00D95ABB">
        <w:tc>
          <w:tcPr>
            <w:tcW w:w="238" w:type="dxa"/>
            <w:shd w:val="clear" w:color="auto" w:fill="auto"/>
          </w:tcPr>
          <w:p w14:paraId="5BD88026" w14:textId="77777777" w:rsidR="000F4F82" w:rsidRPr="005F70FB" w:rsidRDefault="000F4F82" w:rsidP="00CC3F0A">
            <w:pPr>
              <w:pStyle w:val="TableCell0-0115Break"/>
            </w:pPr>
          </w:p>
        </w:tc>
        <w:tc>
          <w:tcPr>
            <w:tcW w:w="1616" w:type="dxa"/>
            <w:shd w:val="clear" w:color="auto" w:fill="auto"/>
          </w:tcPr>
          <w:p w14:paraId="1BB90F78" w14:textId="77777777" w:rsidR="000F4F82" w:rsidRPr="005F70FB" w:rsidRDefault="000F4F82" w:rsidP="00CC3F0A">
            <w:pPr>
              <w:pStyle w:val="TableCell0-0115Break"/>
              <w:rPr>
                <w:rStyle w:val="ChItalBold"/>
              </w:rPr>
            </w:pPr>
            <w:r w:rsidRPr="005F70FB">
              <w:rPr>
                <w:rStyle w:val="ChItalBold"/>
              </w:rPr>
              <w:t>badiam</w:t>
            </w:r>
          </w:p>
        </w:tc>
        <w:tc>
          <w:tcPr>
            <w:tcW w:w="1701" w:type="dxa"/>
            <w:shd w:val="clear" w:color="auto" w:fill="auto"/>
          </w:tcPr>
          <w:p w14:paraId="25932405" w14:textId="77777777" w:rsidR="000F4F82" w:rsidRPr="005F70FB" w:rsidRDefault="000F4F82" w:rsidP="00CC3F0A">
            <w:pPr>
              <w:pStyle w:val="TableCell0-0115Break"/>
              <w:rPr>
                <w:rStyle w:val="ChCharisSIL"/>
              </w:rPr>
            </w:pPr>
            <w:r w:rsidRPr="005F70FB">
              <w:rPr>
                <w:rStyle w:val="ChCharisSIL"/>
              </w:rPr>
              <w:t>ba.ˈdi.ɐm</w:t>
            </w:r>
          </w:p>
        </w:tc>
        <w:tc>
          <w:tcPr>
            <w:tcW w:w="1134" w:type="dxa"/>
            <w:shd w:val="clear" w:color="auto" w:fill="auto"/>
          </w:tcPr>
          <w:p w14:paraId="18D99ADA"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6F165829" w14:textId="77777777" w:rsidR="000F4F82" w:rsidRPr="005F70FB" w:rsidRDefault="000F4F82" w:rsidP="00CC3F0A">
            <w:pPr>
              <w:pStyle w:val="TableCell0-0115Break"/>
            </w:pPr>
            <w:r w:rsidRPr="005F70FB">
              <w:t>be quiet</w:t>
            </w:r>
          </w:p>
        </w:tc>
      </w:tr>
      <w:tr w:rsidR="00AC23C4" w:rsidRPr="005F70FB" w14:paraId="1E95F1A4" w14:textId="77777777" w:rsidTr="00D95ABB">
        <w:tc>
          <w:tcPr>
            <w:tcW w:w="238" w:type="dxa"/>
            <w:shd w:val="clear" w:color="auto" w:fill="auto"/>
          </w:tcPr>
          <w:p w14:paraId="27BE3D24" w14:textId="77777777" w:rsidR="000F4F82" w:rsidRPr="005F70FB" w:rsidRDefault="000F4F82" w:rsidP="00CC3F0A">
            <w:pPr>
              <w:pStyle w:val="TableCell0-0115Break"/>
            </w:pPr>
          </w:p>
        </w:tc>
        <w:tc>
          <w:tcPr>
            <w:tcW w:w="1616" w:type="dxa"/>
            <w:shd w:val="clear" w:color="auto" w:fill="auto"/>
          </w:tcPr>
          <w:p w14:paraId="483C42FA" w14:textId="77777777" w:rsidR="000F4F82" w:rsidRPr="005F70FB" w:rsidRDefault="000F4F82" w:rsidP="00CC3F0A">
            <w:pPr>
              <w:pStyle w:val="TableCell0-0115Break"/>
              <w:rPr>
                <w:rStyle w:val="ChItalBold"/>
              </w:rPr>
            </w:pPr>
            <w:r w:rsidRPr="005F70FB">
              <w:rPr>
                <w:rStyle w:val="ChItalBold"/>
              </w:rPr>
              <w:t>baduri</w:t>
            </w:r>
          </w:p>
        </w:tc>
        <w:tc>
          <w:tcPr>
            <w:tcW w:w="1701" w:type="dxa"/>
            <w:shd w:val="clear" w:color="auto" w:fill="auto"/>
          </w:tcPr>
          <w:p w14:paraId="4AE253CD" w14:textId="77777777" w:rsidR="000F4F82" w:rsidRPr="005F70FB" w:rsidRDefault="000F4F82" w:rsidP="00CC3F0A">
            <w:pPr>
              <w:pStyle w:val="TableCell0-0115Break"/>
              <w:rPr>
                <w:rStyle w:val="ChCharisSIL"/>
              </w:rPr>
            </w:pPr>
            <w:r w:rsidRPr="005F70FB">
              <w:rPr>
                <w:rStyle w:val="ChCharisSIL"/>
              </w:rPr>
              <w:t>ba.ˈdu.ɾi</w:t>
            </w:r>
          </w:p>
        </w:tc>
        <w:tc>
          <w:tcPr>
            <w:tcW w:w="1134" w:type="dxa"/>
            <w:shd w:val="clear" w:color="auto" w:fill="auto"/>
          </w:tcPr>
          <w:p w14:paraId="67B5B749"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4145673A" w14:textId="77777777" w:rsidR="000F4F82" w:rsidRPr="005F70FB" w:rsidRDefault="000F4F82" w:rsidP="00CC3F0A">
            <w:pPr>
              <w:pStyle w:val="TableCell0-0115Break"/>
            </w:pPr>
            <w:r w:rsidRPr="005F70FB">
              <w:t>be thorny</w:t>
            </w:r>
          </w:p>
        </w:tc>
      </w:tr>
      <w:tr w:rsidR="00AC23C4" w:rsidRPr="005F70FB" w14:paraId="06B95304" w14:textId="77777777" w:rsidTr="00D95ABB">
        <w:tc>
          <w:tcPr>
            <w:tcW w:w="238" w:type="dxa"/>
            <w:shd w:val="clear" w:color="auto" w:fill="auto"/>
          </w:tcPr>
          <w:p w14:paraId="7963E4AF" w14:textId="77777777" w:rsidR="000F4F82" w:rsidRPr="005F70FB" w:rsidRDefault="000F4F82" w:rsidP="00CC3F0A">
            <w:pPr>
              <w:pStyle w:val="TableCell0-0115Break"/>
            </w:pPr>
          </w:p>
        </w:tc>
        <w:tc>
          <w:tcPr>
            <w:tcW w:w="1616" w:type="dxa"/>
            <w:shd w:val="clear" w:color="auto" w:fill="auto"/>
          </w:tcPr>
          <w:p w14:paraId="0849120D" w14:textId="6437F23F" w:rsidR="000F4F82" w:rsidRPr="005F70FB" w:rsidRDefault="000F4F82" w:rsidP="00A84465">
            <w:pPr>
              <w:pStyle w:val="TableCell0-0115Break"/>
              <w:rPr>
                <w:rStyle w:val="ChItalBold"/>
              </w:rPr>
            </w:pPr>
            <w:r w:rsidRPr="005F70FB">
              <w:rPr>
                <w:rStyle w:val="ChItalBold"/>
              </w:rPr>
              <w:t>b</w:t>
            </w:r>
            <w:r w:rsidR="00A84465" w:rsidRPr="005F70FB">
              <w:rPr>
                <w:rStyle w:val="ChItalBold"/>
              </w:rPr>
              <w:t>er</w:t>
            </w:r>
            <w:r w:rsidRPr="005F70FB">
              <w:rPr>
                <w:rStyle w:val="ChItalBold"/>
              </w:rPr>
              <w:t>gaya</w:t>
            </w:r>
          </w:p>
        </w:tc>
        <w:tc>
          <w:tcPr>
            <w:tcW w:w="1701" w:type="dxa"/>
            <w:shd w:val="clear" w:color="auto" w:fill="auto"/>
          </w:tcPr>
          <w:p w14:paraId="76463597" w14:textId="77777777" w:rsidR="000F4F82" w:rsidRPr="005F70FB" w:rsidRDefault="000F4F82" w:rsidP="00CC3F0A">
            <w:pPr>
              <w:pStyle w:val="TableCell0-0115Break"/>
              <w:rPr>
                <w:rStyle w:val="ChCharisSIL"/>
              </w:rPr>
            </w:pPr>
            <w:r w:rsidRPr="005F70FB">
              <w:rPr>
                <w:rStyle w:val="ChCharisSIL"/>
              </w:rPr>
              <w:t>ba.ˈga.ja</w:t>
            </w:r>
          </w:p>
        </w:tc>
        <w:tc>
          <w:tcPr>
            <w:tcW w:w="1134" w:type="dxa"/>
            <w:shd w:val="clear" w:color="auto" w:fill="auto"/>
          </w:tcPr>
          <w:p w14:paraId="7E82DCE2"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7D60D431" w14:textId="77777777" w:rsidR="000F4F82" w:rsidRPr="005F70FB" w:rsidRDefault="000F4F82" w:rsidP="00CC3F0A">
            <w:pPr>
              <w:pStyle w:val="TableCell0-0115Break"/>
            </w:pPr>
            <w:r w:rsidRPr="005F70FB">
              <w:t>put on airs</w:t>
            </w:r>
          </w:p>
        </w:tc>
      </w:tr>
      <w:tr w:rsidR="00AC23C4" w:rsidRPr="005F70FB" w14:paraId="0C256E9C" w14:textId="77777777" w:rsidTr="00D95ABB">
        <w:tc>
          <w:tcPr>
            <w:tcW w:w="238" w:type="dxa"/>
            <w:shd w:val="clear" w:color="auto" w:fill="auto"/>
          </w:tcPr>
          <w:p w14:paraId="0EB273A2" w14:textId="77777777" w:rsidR="000F4F82" w:rsidRPr="005F70FB" w:rsidRDefault="000F4F82" w:rsidP="00CC3F0A">
            <w:pPr>
              <w:pStyle w:val="TableCell0-0115Break"/>
            </w:pPr>
          </w:p>
        </w:tc>
        <w:tc>
          <w:tcPr>
            <w:tcW w:w="1616" w:type="dxa"/>
            <w:shd w:val="clear" w:color="auto" w:fill="auto"/>
          </w:tcPr>
          <w:p w14:paraId="6F0AC3A6" w14:textId="77777777" w:rsidR="000F4F82" w:rsidRPr="005F70FB" w:rsidRDefault="000F4F82" w:rsidP="00CC3F0A">
            <w:pPr>
              <w:pStyle w:val="TableCell0-0115Break"/>
              <w:rPr>
                <w:rStyle w:val="ChItalBold"/>
              </w:rPr>
            </w:pPr>
            <w:r w:rsidRPr="005F70FB">
              <w:rPr>
                <w:rStyle w:val="ChItalBold"/>
              </w:rPr>
              <w:t>bagigit</w:t>
            </w:r>
          </w:p>
        </w:tc>
        <w:tc>
          <w:tcPr>
            <w:tcW w:w="1701" w:type="dxa"/>
            <w:shd w:val="clear" w:color="auto" w:fill="auto"/>
          </w:tcPr>
          <w:p w14:paraId="0B00A12F" w14:textId="77777777" w:rsidR="000F4F82" w:rsidRPr="005F70FB" w:rsidRDefault="000F4F82" w:rsidP="00CC3F0A">
            <w:pPr>
              <w:pStyle w:val="TableCell0-0115Break"/>
              <w:rPr>
                <w:rStyle w:val="ChCharisSIL"/>
              </w:rPr>
            </w:pPr>
            <w:r w:rsidRPr="005F70FB">
              <w:rPr>
                <w:rStyle w:val="ChCharisSIL"/>
              </w:rPr>
              <w:t>bɛ̞r.ˈgi.gɪt̚</w:t>
            </w:r>
          </w:p>
        </w:tc>
        <w:tc>
          <w:tcPr>
            <w:tcW w:w="1134" w:type="dxa"/>
            <w:shd w:val="clear" w:color="auto" w:fill="auto"/>
          </w:tcPr>
          <w:p w14:paraId="32342E83"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16E93866" w14:textId="77777777" w:rsidR="000F4F82" w:rsidRPr="005F70FB" w:rsidRDefault="000F4F82" w:rsidP="00CC3F0A">
            <w:pPr>
              <w:pStyle w:val="TableCell0-0115Break"/>
            </w:pPr>
            <w:r w:rsidRPr="005F70FB">
              <w:t>bite</w:t>
            </w:r>
          </w:p>
        </w:tc>
      </w:tr>
      <w:tr w:rsidR="00AC23C4" w:rsidRPr="005F70FB" w14:paraId="4B03FF47" w14:textId="77777777" w:rsidTr="00D95ABB">
        <w:tc>
          <w:tcPr>
            <w:tcW w:w="238" w:type="dxa"/>
            <w:shd w:val="clear" w:color="auto" w:fill="auto"/>
          </w:tcPr>
          <w:p w14:paraId="13110A13" w14:textId="77777777" w:rsidR="000F4F82" w:rsidRPr="005F70FB" w:rsidRDefault="000F4F82" w:rsidP="00CC3F0A">
            <w:pPr>
              <w:pStyle w:val="TableCell0-0115Break"/>
            </w:pPr>
          </w:p>
        </w:tc>
        <w:tc>
          <w:tcPr>
            <w:tcW w:w="1616" w:type="dxa"/>
            <w:shd w:val="clear" w:color="auto" w:fill="auto"/>
          </w:tcPr>
          <w:p w14:paraId="0FBC459C" w14:textId="77777777" w:rsidR="000F4F82" w:rsidRPr="005F70FB" w:rsidRDefault="000F4F82" w:rsidP="00CC3F0A">
            <w:pPr>
              <w:pStyle w:val="TableCell0-0115Break"/>
              <w:rPr>
                <w:rStyle w:val="ChItalBold"/>
              </w:rPr>
            </w:pPr>
            <w:r w:rsidRPr="005F70FB">
              <w:rPr>
                <w:rStyle w:val="ChItalBold"/>
              </w:rPr>
              <w:t>baisi</w:t>
            </w:r>
          </w:p>
        </w:tc>
        <w:tc>
          <w:tcPr>
            <w:tcW w:w="1701" w:type="dxa"/>
            <w:shd w:val="clear" w:color="auto" w:fill="auto"/>
          </w:tcPr>
          <w:p w14:paraId="44C728D2" w14:textId="77777777" w:rsidR="000F4F82" w:rsidRPr="005F70FB" w:rsidRDefault="000F4F82" w:rsidP="00CC3F0A">
            <w:pPr>
              <w:pStyle w:val="TableCell0-0115Break"/>
              <w:rPr>
                <w:rStyle w:val="ChCharisSIL"/>
              </w:rPr>
            </w:pPr>
            <w:r w:rsidRPr="005F70FB">
              <w:rPr>
                <w:rStyle w:val="ChCharisSIL"/>
              </w:rPr>
              <w:t>ba.ˈɪ.si</w:t>
            </w:r>
          </w:p>
        </w:tc>
        <w:tc>
          <w:tcPr>
            <w:tcW w:w="1134" w:type="dxa"/>
            <w:shd w:val="clear" w:color="auto" w:fill="auto"/>
          </w:tcPr>
          <w:p w14:paraId="2775CE24"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6D720A5A" w14:textId="77777777" w:rsidR="000F4F82" w:rsidRPr="005F70FB" w:rsidRDefault="000F4F82" w:rsidP="00CC3F0A">
            <w:pPr>
              <w:pStyle w:val="TableCell0-0115Break"/>
            </w:pPr>
            <w:r w:rsidRPr="005F70FB">
              <w:t>be muscular</w:t>
            </w:r>
          </w:p>
        </w:tc>
      </w:tr>
      <w:tr w:rsidR="00AC23C4" w:rsidRPr="005F70FB" w14:paraId="12046E83" w14:textId="77777777" w:rsidTr="00D95ABB">
        <w:tc>
          <w:tcPr>
            <w:tcW w:w="238" w:type="dxa"/>
            <w:shd w:val="clear" w:color="auto" w:fill="auto"/>
          </w:tcPr>
          <w:p w14:paraId="736525E0" w14:textId="77777777" w:rsidR="000F4F82" w:rsidRPr="005F70FB" w:rsidRDefault="000F4F82" w:rsidP="00CC3F0A">
            <w:pPr>
              <w:pStyle w:val="TableCell0-0115Break"/>
            </w:pPr>
          </w:p>
        </w:tc>
        <w:tc>
          <w:tcPr>
            <w:tcW w:w="1616" w:type="dxa"/>
            <w:shd w:val="clear" w:color="auto" w:fill="auto"/>
          </w:tcPr>
          <w:p w14:paraId="0A6AEF79" w14:textId="77777777" w:rsidR="000F4F82" w:rsidRPr="005F70FB" w:rsidRDefault="000F4F82" w:rsidP="00CC3F0A">
            <w:pPr>
              <w:pStyle w:val="TableCell0-0115Break"/>
              <w:rPr>
                <w:rStyle w:val="ChItalBold"/>
              </w:rPr>
            </w:pPr>
            <w:r w:rsidRPr="005F70FB">
              <w:rPr>
                <w:rStyle w:val="ChItalBold"/>
              </w:rPr>
              <w:t>bajalang</w:t>
            </w:r>
          </w:p>
        </w:tc>
        <w:tc>
          <w:tcPr>
            <w:tcW w:w="1701" w:type="dxa"/>
            <w:shd w:val="clear" w:color="auto" w:fill="auto"/>
          </w:tcPr>
          <w:p w14:paraId="4371BA6A" w14:textId="77777777" w:rsidR="000F4F82" w:rsidRPr="005F70FB" w:rsidRDefault="000F4F82" w:rsidP="00CC3F0A">
            <w:pPr>
              <w:pStyle w:val="TableCell0-0115Break"/>
              <w:rPr>
                <w:rStyle w:val="ChCharisSIL"/>
              </w:rPr>
            </w:pPr>
            <w:r w:rsidRPr="005F70FB">
              <w:rPr>
                <w:rStyle w:val="ChCharisSIL"/>
              </w:rPr>
              <w:t>ba.ˈdʒa.lɐn</w:t>
            </w:r>
          </w:p>
        </w:tc>
        <w:tc>
          <w:tcPr>
            <w:tcW w:w="1134" w:type="dxa"/>
            <w:shd w:val="clear" w:color="auto" w:fill="auto"/>
          </w:tcPr>
          <w:p w14:paraId="7D095CF4"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6B4004C8" w14:textId="77777777" w:rsidR="000F4F82" w:rsidRPr="005F70FB" w:rsidRDefault="000F4F82" w:rsidP="00CC3F0A">
            <w:pPr>
              <w:pStyle w:val="TableCell0-0115Break"/>
            </w:pPr>
            <w:r w:rsidRPr="005F70FB">
              <w:t>walk</w:t>
            </w:r>
          </w:p>
        </w:tc>
      </w:tr>
      <w:tr w:rsidR="00AC23C4" w:rsidRPr="005F70FB" w14:paraId="412F3009" w14:textId="77777777" w:rsidTr="00D95ABB">
        <w:tc>
          <w:tcPr>
            <w:tcW w:w="238" w:type="dxa"/>
            <w:shd w:val="clear" w:color="auto" w:fill="auto"/>
          </w:tcPr>
          <w:p w14:paraId="4F1042D3" w14:textId="77777777" w:rsidR="000F4F82" w:rsidRPr="005F70FB" w:rsidRDefault="000F4F82" w:rsidP="00CC3F0A">
            <w:pPr>
              <w:pStyle w:val="TableCell0-0115Break"/>
            </w:pPr>
          </w:p>
        </w:tc>
        <w:tc>
          <w:tcPr>
            <w:tcW w:w="1616" w:type="dxa"/>
            <w:shd w:val="clear" w:color="auto" w:fill="auto"/>
          </w:tcPr>
          <w:p w14:paraId="3DE06B13" w14:textId="77777777" w:rsidR="000F4F82" w:rsidRPr="005F70FB" w:rsidRDefault="000F4F82" w:rsidP="00CC3F0A">
            <w:pPr>
              <w:pStyle w:val="TableCell0-0115Break"/>
              <w:rPr>
                <w:rStyle w:val="ChItalBold"/>
              </w:rPr>
            </w:pPr>
            <w:r w:rsidRPr="005F70FB">
              <w:rPr>
                <w:rStyle w:val="ChItalBold"/>
              </w:rPr>
              <w:t>bakumis</w:t>
            </w:r>
          </w:p>
        </w:tc>
        <w:tc>
          <w:tcPr>
            <w:tcW w:w="1701" w:type="dxa"/>
            <w:shd w:val="clear" w:color="auto" w:fill="auto"/>
          </w:tcPr>
          <w:p w14:paraId="65788A3F" w14:textId="77777777" w:rsidR="000F4F82" w:rsidRPr="005F70FB" w:rsidRDefault="000F4F82" w:rsidP="00CC3F0A">
            <w:pPr>
              <w:pStyle w:val="TableCell0-0115Break"/>
              <w:rPr>
                <w:rStyle w:val="ChCharisSIL"/>
              </w:rPr>
            </w:pPr>
            <w:r w:rsidRPr="005F70FB">
              <w:rPr>
                <w:rStyle w:val="ChCharisSIL"/>
              </w:rPr>
              <w:t>ba.ˈku.mɪs</w:t>
            </w:r>
          </w:p>
        </w:tc>
        <w:tc>
          <w:tcPr>
            <w:tcW w:w="1134" w:type="dxa"/>
            <w:shd w:val="clear" w:color="auto" w:fill="auto"/>
          </w:tcPr>
          <w:p w14:paraId="5C5C84A0"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6458E3FC" w14:textId="77777777" w:rsidR="000F4F82" w:rsidRPr="005F70FB" w:rsidRDefault="000F4F82" w:rsidP="00CC3F0A">
            <w:pPr>
              <w:pStyle w:val="TableCell0-0115Break"/>
            </w:pPr>
            <w:r w:rsidRPr="005F70FB">
              <w:t>be with beard</w:t>
            </w:r>
          </w:p>
        </w:tc>
      </w:tr>
      <w:tr w:rsidR="00AC23C4" w:rsidRPr="005F70FB" w14:paraId="2E546EE9" w14:textId="77777777" w:rsidTr="00D95ABB">
        <w:tc>
          <w:tcPr>
            <w:tcW w:w="238" w:type="dxa"/>
            <w:shd w:val="clear" w:color="auto" w:fill="auto"/>
          </w:tcPr>
          <w:p w14:paraId="4A529BEA" w14:textId="77777777" w:rsidR="000F4F82" w:rsidRPr="005F70FB" w:rsidRDefault="000F4F82" w:rsidP="00CC3F0A">
            <w:pPr>
              <w:pStyle w:val="TableCell0-0115Break"/>
            </w:pPr>
          </w:p>
        </w:tc>
        <w:tc>
          <w:tcPr>
            <w:tcW w:w="1616" w:type="dxa"/>
            <w:shd w:val="clear" w:color="auto" w:fill="auto"/>
          </w:tcPr>
          <w:p w14:paraId="5E344742" w14:textId="77777777" w:rsidR="000F4F82" w:rsidRPr="005F70FB" w:rsidRDefault="000F4F82" w:rsidP="00CC3F0A">
            <w:pPr>
              <w:pStyle w:val="TableCell0-0115Break"/>
              <w:rPr>
                <w:rStyle w:val="ChItalBold"/>
              </w:rPr>
            </w:pPr>
            <w:r w:rsidRPr="005F70FB">
              <w:rPr>
                <w:rStyle w:val="ChItalBold"/>
              </w:rPr>
              <w:t>bangungang</w:t>
            </w:r>
          </w:p>
        </w:tc>
        <w:tc>
          <w:tcPr>
            <w:tcW w:w="1701" w:type="dxa"/>
            <w:shd w:val="clear" w:color="auto" w:fill="auto"/>
          </w:tcPr>
          <w:p w14:paraId="169E945B" w14:textId="77777777" w:rsidR="000F4F82" w:rsidRPr="005F70FB" w:rsidRDefault="000F4F82" w:rsidP="00CC3F0A">
            <w:pPr>
              <w:pStyle w:val="TableCell0-0115Break"/>
              <w:rPr>
                <w:rStyle w:val="ChCharisSIL"/>
              </w:rPr>
            </w:pPr>
            <w:r w:rsidRPr="005F70FB">
              <w:rPr>
                <w:rStyle w:val="ChCharisSIL"/>
              </w:rPr>
              <w:t>ba.ˈŋu.ŋɐn</w:t>
            </w:r>
          </w:p>
        </w:tc>
        <w:tc>
          <w:tcPr>
            <w:tcW w:w="1134" w:type="dxa"/>
            <w:shd w:val="clear" w:color="auto" w:fill="auto"/>
          </w:tcPr>
          <w:p w14:paraId="5CAE37A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29AF923" w14:textId="77777777" w:rsidR="000F4F82" w:rsidRPr="005F70FB" w:rsidRDefault="000F4F82" w:rsidP="00CC3F0A">
            <w:pPr>
              <w:pStyle w:val="TableCell0-0115Break"/>
            </w:pPr>
            <w:r w:rsidRPr="005F70FB">
              <w:t>building</w:t>
            </w:r>
          </w:p>
        </w:tc>
      </w:tr>
      <w:tr w:rsidR="00AC23C4" w:rsidRPr="005F70FB" w14:paraId="73B73BF0" w14:textId="77777777" w:rsidTr="00D95ABB">
        <w:tc>
          <w:tcPr>
            <w:tcW w:w="238" w:type="dxa"/>
            <w:shd w:val="clear" w:color="auto" w:fill="auto"/>
          </w:tcPr>
          <w:p w14:paraId="782FA726" w14:textId="77777777" w:rsidR="000F4F82" w:rsidRPr="005F70FB" w:rsidRDefault="000F4F82" w:rsidP="00CC3F0A">
            <w:pPr>
              <w:pStyle w:val="TableCell0-0115Break"/>
            </w:pPr>
          </w:p>
        </w:tc>
        <w:tc>
          <w:tcPr>
            <w:tcW w:w="1616" w:type="dxa"/>
            <w:shd w:val="clear" w:color="auto" w:fill="auto"/>
          </w:tcPr>
          <w:p w14:paraId="572C5A15" w14:textId="77777777" w:rsidR="000F4F82" w:rsidRPr="005F70FB" w:rsidRDefault="000F4F82" w:rsidP="00CC3F0A">
            <w:pPr>
              <w:pStyle w:val="TableCell0-0115Break"/>
              <w:rPr>
                <w:rStyle w:val="ChItalBold"/>
              </w:rPr>
            </w:pPr>
            <w:r w:rsidRPr="005F70FB">
              <w:rPr>
                <w:rStyle w:val="ChItalBold"/>
              </w:rPr>
              <w:t>bantuang</w:t>
            </w:r>
          </w:p>
        </w:tc>
        <w:tc>
          <w:tcPr>
            <w:tcW w:w="1701" w:type="dxa"/>
            <w:shd w:val="clear" w:color="auto" w:fill="auto"/>
          </w:tcPr>
          <w:p w14:paraId="5B88CC71" w14:textId="77777777" w:rsidR="000F4F82" w:rsidRPr="005F70FB" w:rsidRDefault="000F4F82" w:rsidP="00CC3F0A">
            <w:pPr>
              <w:pStyle w:val="TableCell0-0115Break"/>
              <w:rPr>
                <w:rStyle w:val="ChCharisSIL"/>
              </w:rPr>
            </w:pPr>
            <w:r w:rsidRPr="005F70FB">
              <w:rPr>
                <w:rStyle w:val="ChCharisSIL"/>
              </w:rPr>
              <w:t>bɐn.ˈtʊ.ɐn</w:t>
            </w:r>
          </w:p>
        </w:tc>
        <w:tc>
          <w:tcPr>
            <w:tcW w:w="1134" w:type="dxa"/>
            <w:shd w:val="clear" w:color="auto" w:fill="auto"/>
          </w:tcPr>
          <w:p w14:paraId="2A17EBB6"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2BA64BB" w14:textId="77777777" w:rsidR="000F4F82" w:rsidRPr="005F70FB" w:rsidRDefault="000F4F82" w:rsidP="00CC3F0A">
            <w:pPr>
              <w:pStyle w:val="TableCell0-0115Break"/>
            </w:pPr>
            <w:r w:rsidRPr="005F70FB">
              <w:t>help</w:t>
            </w:r>
          </w:p>
        </w:tc>
      </w:tr>
      <w:tr w:rsidR="00AC23C4" w:rsidRPr="005F70FB" w14:paraId="6F1C9EC9" w14:textId="77777777" w:rsidTr="00D95ABB">
        <w:tc>
          <w:tcPr>
            <w:tcW w:w="238" w:type="dxa"/>
            <w:shd w:val="clear" w:color="auto" w:fill="auto"/>
          </w:tcPr>
          <w:p w14:paraId="57835681" w14:textId="77777777" w:rsidR="000F4F82" w:rsidRPr="005F70FB" w:rsidRDefault="000F4F82" w:rsidP="00CC3F0A">
            <w:pPr>
              <w:pStyle w:val="TableCell0-0115Break"/>
            </w:pPr>
          </w:p>
        </w:tc>
        <w:tc>
          <w:tcPr>
            <w:tcW w:w="1616" w:type="dxa"/>
            <w:shd w:val="clear" w:color="auto" w:fill="auto"/>
          </w:tcPr>
          <w:p w14:paraId="649A777D" w14:textId="77777777" w:rsidR="000F4F82" w:rsidRPr="005F70FB" w:rsidRDefault="000F4F82" w:rsidP="00CC3F0A">
            <w:pPr>
              <w:pStyle w:val="TableCell0-0115Break"/>
              <w:rPr>
                <w:rStyle w:val="ChItalBold"/>
              </w:rPr>
            </w:pPr>
            <w:r w:rsidRPr="005F70FB">
              <w:rPr>
                <w:rStyle w:val="ChItalBold"/>
              </w:rPr>
              <w:t>baribut</w:t>
            </w:r>
          </w:p>
        </w:tc>
        <w:tc>
          <w:tcPr>
            <w:tcW w:w="1701" w:type="dxa"/>
            <w:shd w:val="clear" w:color="auto" w:fill="auto"/>
          </w:tcPr>
          <w:p w14:paraId="14E6F471" w14:textId="77777777" w:rsidR="000F4F82" w:rsidRPr="005F70FB" w:rsidRDefault="000F4F82" w:rsidP="00CC3F0A">
            <w:pPr>
              <w:pStyle w:val="TableCell0-0115Break"/>
              <w:rPr>
                <w:rStyle w:val="ChCharisSIL"/>
              </w:rPr>
            </w:pPr>
            <w:r w:rsidRPr="005F70FB">
              <w:rPr>
                <w:rStyle w:val="ChCharisSIL"/>
              </w:rPr>
              <w:t>ba.ˈɾi.bʊt̚</w:t>
            </w:r>
          </w:p>
        </w:tc>
        <w:tc>
          <w:tcPr>
            <w:tcW w:w="1134" w:type="dxa"/>
            <w:shd w:val="clear" w:color="auto" w:fill="auto"/>
          </w:tcPr>
          <w:p w14:paraId="7B3C5A74"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55671850" w14:textId="77777777" w:rsidR="000F4F82" w:rsidRPr="005F70FB" w:rsidRDefault="000F4F82" w:rsidP="00CC3F0A">
            <w:pPr>
              <w:pStyle w:val="TableCell0-0115Break"/>
            </w:pPr>
            <w:r w:rsidRPr="005F70FB">
              <w:t>trouble</w:t>
            </w:r>
          </w:p>
        </w:tc>
      </w:tr>
      <w:tr w:rsidR="00AC23C4" w:rsidRPr="005F70FB" w14:paraId="062C7C4A" w14:textId="77777777" w:rsidTr="00D95ABB">
        <w:tc>
          <w:tcPr>
            <w:tcW w:w="238" w:type="dxa"/>
            <w:shd w:val="clear" w:color="auto" w:fill="auto"/>
          </w:tcPr>
          <w:p w14:paraId="38046A2C" w14:textId="77777777" w:rsidR="000F4F82" w:rsidRPr="005F70FB" w:rsidRDefault="000F4F82" w:rsidP="00CC3F0A">
            <w:pPr>
              <w:pStyle w:val="TableCell0-0115Break"/>
            </w:pPr>
          </w:p>
        </w:tc>
        <w:tc>
          <w:tcPr>
            <w:tcW w:w="1616" w:type="dxa"/>
            <w:shd w:val="clear" w:color="auto" w:fill="auto"/>
          </w:tcPr>
          <w:p w14:paraId="1C69FC38" w14:textId="77777777" w:rsidR="000F4F82" w:rsidRPr="005F70FB" w:rsidRDefault="000F4F82" w:rsidP="00CC3F0A">
            <w:pPr>
              <w:pStyle w:val="TableCell0-0115Break"/>
              <w:rPr>
                <w:rStyle w:val="ChItalBold"/>
              </w:rPr>
            </w:pPr>
            <w:r w:rsidRPr="005F70FB">
              <w:rPr>
                <w:rStyle w:val="ChItalBold"/>
              </w:rPr>
              <w:t>bayangang</w:t>
            </w:r>
          </w:p>
        </w:tc>
        <w:tc>
          <w:tcPr>
            <w:tcW w:w="1701" w:type="dxa"/>
            <w:shd w:val="clear" w:color="auto" w:fill="auto"/>
          </w:tcPr>
          <w:p w14:paraId="28FDA8D7" w14:textId="77777777" w:rsidR="000F4F82" w:rsidRPr="005F70FB" w:rsidRDefault="000F4F82" w:rsidP="00CC3F0A">
            <w:pPr>
              <w:pStyle w:val="TableCell0-0115Break"/>
              <w:rPr>
                <w:rStyle w:val="ChCharisSIL"/>
              </w:rPr>
            </w:pPr>
            <w:r w:rsidRPr="005F70FB">
              <w:rPr>
                <w:rStyle w:val="ChCharisSIL"/>
              </w:rPr>
              <w:t>ba.ˈja.ŋɐn</w:t>
            </w:r>
          </w:p>
        </w:tc>
        <w:tc>
          <w:tcPr>
            <w:tcW w:w="1134" w:type="dxa"/>
            <w:shd w:val="clear" w:color="auto" w:fill="auto"/>
          </w:tcPr>
          <w:p w14:paraId="2643184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707ED6E" w14:textId="77777777" w:rsidR="000F4F82" w:rsidRPr="005F70FB" w:rsidRDefault="000F4F82" w:rsidP="00CC3F0A">
            <w:pPr>
              <w:pStyle w:val="TableCell0-0115Break"/>
            </w:pPr>
            <w:r w:rsidRPr="005F70FB">
              <w:t>shadow</w:t>
            </w:r>
          </w:p>
        </w:tc>
      </w:tr>
      <w:tr w:rsidR="00AC23C4" w:rsidRPr="005F70FB" w14:paraId="26476962" w14:textId="77777777" w:rsidTr="00D95ABB">
        <w:tc>
          <w:tcPr>
            <w:tcW w:w="238" w:type="dxa"/>
            <w:shd w:val="clear" w:color="auto" w:fill="auto"/>
          </w:tcPr>
          <w:p w14:paraId="73A8E8F0" w14:textId="77777777" w:rsidR="000F4F82" w:rsidRPr="005F70FB" w:rsidRDefault="000F4F82" w:rsidP="00CC3F0A">
            <w:pPr>
              <w:pStyle w:val="TableCell0-0115Break"/>
            </w:pPr>
          </w:p>
        </w:tc>
        <w:tc>
          <w:tcPr>
            <w:tcW w:w="1616" w:type="dxa"/>
            <w:shd w:val="clear" w:color="auto" w:fill="auto"/>
          </w:tcPr>
          <w:p w14:paraId="31FD3906" w14:textId="77777777" w:rsidR="000F4F82" w:rsidRPr="005F70FB" w:rsidRDefault="000F4F82" w:rsidP="00CC3F0A">
            <w:pPr>
              <w:pStyle w:val="TableCell0-0115Break"/>
              <w:rPr>
                <w:rStyle w:val="ChItalBold"/>
              </w:rPr>
            </w:pPr>
            <w:r w:rsidRPr="005F70FB">
              <w:rPr>
                <w:rStyle w:val="ChItalBold"/>
              </w:rPr>
              <w:t>bayangkang</w:t>
            </w:r>
          </w:p>
        </w:tc>
        <w:tc>
          <w:tcPr>
            <w:tcW w:w="1701" w:type="dxa"/>
            <w:shd w:val="clear" w:color="auto" w:fill="auto"/>
          </w:tcPr>
          <w:p w14:paraId="5A815C24" w14:textId="77777777" w:rsidR="000F4F82" w:rsidRPr="005F70FB" w:rsidRDefault="000F4F82" w:rsidP="00CC3F0A">
            <w:pPr>
              <w:pStyle w:val="TableCell0-0115Break"/>
              <w:rPr>
                <w:rStyle w:val="ChCharisSIL"/>
              </w:rPr>
            </w:pPr>
            <w:r w:rsidRPr="005F70FB">
              <w:rPr>
                <w:rStyle w:val="ChCharisSIL"/>
              </w:rPr>
              <w:t>ba.ˈjɐŋ.kɐn</w:t>
            </w:r>
          </w:p>
        </w:tc>
        <w:tc>
          <w:tcPr>
            <w:tcW w:w="1134" w:type="dxa"/>
            <w:shd w:val="clear" w:color="auto" w:fill="auto"/>
          </w:tcPr>
          <w:p w14:paraId="2FB8BD6D"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5D47CB19" w14:textId="77777777" w:rsidR="000F4F82" w:rsidRPr="005F70FB" w:rsidRDefault="000F4F82" w:rsidP="00CC3F0A">
            <w:pPr>
              <w:pStyle w:val="TableCell0-0115Break"/>
            </w:pPr>
            <w:r w:rsidRPr="005F70FB">
              <w:t>imagine</w:t>
            </w:r>
          </w:p>
        </w:tc>
      </w:tr>
      <w:tr w:rsidR="00AC23C4" w:rsidRPr="005F70FB" w14:paraId="23B94248" w14:textId="77777777" w:rsidTr="00D95ABB">
        <w:tc>
          <w:tcPr>
            <w:tcW w:w="238" w:type="dxa"/>
            <w:shd w:val="clear" w:color="auto" w:fill="auto"/>
          </w:tcPr>
          <w:p w14:paraId="1CA28C47" w14:textId="77777777" w:rsidR="000F4F82" w:rsidRPr="005F70FB" w:rsidRDefault="000F4F82" w:rsidP="00CC3F0A">
            <w:pPr>
              <w:pStyle w:val="TableCell0-0115Break"/>
            </w:pPr>
          </w:p>
        </w:tc>
        <w:tc>
          <w:tcPr>
            <w:tcW w:w="1616" w:type="dxa"/>
            <w:shd w:val="clear" w:color="auto" w:fill="auto"/>
          </w:tcPr>
          <w:p w14:paraId="22EC31B3" w14:textId="77777777" w:rsidR="000F4F82" w:rsidRPr="005F70FB" w:rsidRDefault="000F4F82" w:rsidP="00CC3F0A">
            <w:pPr>
              <w:pStyle w:val="TableCell0-0115Break"/>
              <w:rPr>
                <w:rStyle w:val="ChItalBold"/>
              </w:rPr>
            </w:pPr>
            <w:r w:rsidRPr="005F70FB">
              <w:rPr>
                <w:rStyle w:val="ChItalBold"/>
              </w:rPr>
              <w:t>bebrapa</w:t>
            </w:r>
          </w:p>
        </w:tc>
        <w:tc>
          <w:tcPr>
            <w:tcW w:w="1701" w:type="dxa"/>
            <w:shd w:val="clear" w:color="auto" w:fill="auto"/>
          </w:tcPr>
          <w:p w14:paraId="5A3B5274" w14:textId="77777777" w:rsidR="000F4F82" w:rsidRPr="005F70FB" w:rsidRDefault="000F4F82" w:rsidP="00CC3F0A">
            <w:pPr>
              <w:pStyle w:val="TableCell0-0115Break"/>
              <w:rPr>
                <w:rStyle w:val="ChCharisSIL"/>
              </w:rPr>
            </w:pPr>
            <w:r w:rsidRPr="005F70FB">
              <w:rPr>
                <w:rStyle w:val="ChCharisSIL"/>
              </w:rPr>
              <w:t>bɛ.ˈbra.pa</w:t>
            </w:r>
          </w:p>
        </w:tc>
        <w:tc>
          <w:tcPr>
            <w:tcW w:w="1134" w:type="dxa"/>
            <w:shd w:val="clear" w:color="auto" w:fill="auto"/>
          </w:tcPr>
          <w:p w14:paraId="30D70F59" w14:textId="77777777" w:rsidR="000F4F82" w:rsidRPr="005F70FB" w:rsidRDefault="000F4F82" w:rsidP="00CC3F0A">
            <w:pPr>
              <w:pStyle w:val="TableCell0-0115Break"/>
              <w:rPr>
                <w:rStyle w:val="ChSmallCaps"/>
              </w:rPr>
            </w:pPr>
            <w:r w:rsidRPr="005F70FB">
              <w:rPr>
                <w:rStyle w:val="ChSmallCaps"/>
              </w:rPr>
              <w:t>qt</w:t>
            </w:r>
          </w:p>
        </w:tc>
        <w:tc>
          <w:tcPr>
            <w:tcW w:w="2041" w:type="dxa"/>
            <w:shd w:val="clear" w:color="auto" w:fill="auto"/>
          </w:tcPr>
          <w:p w14:paraId="45748FB1" w14:textId="77777777" w:rsidR="000F4F82" w:rsidRPr="005F70FB" w:rsidRDefault="007D3A2F" w:rsidP="00CC3F0A">
            <w:pPr>
              <w:pStyle w:val="TableCell0-0115Break"/>
            </w:pPr>
            <w:r w:rsidRPr="005F70FB">
              <w:t xml:space="preserve">be </w:t>
            </w:r>
            <w:r w:rsidR="000F4F82" w:rsidRPr="005F70FB">
              <w:t>several</w:t>
            </w:r>
          </w:p>
        </w:tc>
      </w:tr>
      <w:tr w:rsidR="00AC23C4" w:rsidRPr="005F70FB" w14:paraId="70F08401" w14:textId="77777777" w:rsidTr="00D95ABB">
        <w:tc>
          <w:tcPr>
            <w:tcW w:w="238" w:type="dxa"/>
            <w:shd w:val="clear" w:color="auto" w:fill="auto"/>
          </w:tcPr>
          <w:p w14:paraId="15309ADA" w14:textId="77777777" w:rsidR="000F4F82" w:rsidRPr="005F70FB" w:rsidRDefault="000F4F82" w:rsidP="00CC3F0A">
            <w:pPr>
              <w:pStyle w:val="TableCell0-0115Break"/>
            </w:pPr>
            <w:r w:rsidRPr="005F70FB">
              <w:t>x</w:t>
            </w:r>
          </w:p>
        </w:tc>
        <w:tc>
          <w:tcPr>
            <w:tcW w:w="1616" w:type="dxa"/>
            <w:shd w:val="clear" w:color="auto" w:fill="auto"/>
          </w:tcPr>
          <w:p w14:paraId="04B156BF" w14:textId="77777777" w:rsidR="000F4F82" w:rsidRPr="005F70FB" w:rsidRDefault="000F4F82" w:rsidP="00CC3F0A">
            <w:pPr>
              <w:pStyle w:val="TableCell0-0115Break"/>
              <w:rPr>
                <w:rStyle w:val="ChItalBold"/>
              </w:rPr>
            </w:pPr>
            <w:r w:rsidRPr="005F70FB">
              <w:rPr>
                <w:rStyle w:val="ChItalBold"/>
              </w:rPr>
              <w:t>berbentuk</w:t>
            </w:r>
          </w:p>
        </w:tc>
        <w:tc>
          <w:tcPr>
            <w:tcW w:w="1701" w:type="dxa"/>
            <w:shd w:val="clear" w:color="auto" w:fill="auto"/>
          </w:tcPr>
          <w:p w14:paraId="22597DAF" w14:textId="77777777" w:rsidR="000F4F82" w:rsidRPr="005F70FB" w:rsidRDefault="000F4F82" w:rsidP="00CC3F0A">
            <w:pPr>
              <w:pStyle w:val="TableCell0-0115Break"/>
              <w:rPr>
                <w:rStyle w:val="ChCharisSIL"/>
              </w:rPr>
            </w:pPr>
            <w:r w:rsidRPr="005F70FB">
              <w:rPr>
                <w:rStyle w:val="ChCharisSIL"/>
              </w:rPr>
              <w:t>ˌbɛ̞r.bɛ̞n.ˈtʊk̚</w:t>
            </w:r>
          </w:p>
        </w:tc>
        <w:tc>
          <w:tcPr>
            <w:tcW w:w="1134" w:type="dxa"/>
            <w:shd w:val="clear" w:color="auto" w:fill="auto"/>
          </w:tcPr>
          <w:p w14:paraId="5E376110"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0D938F63" w14:textId="77777777" w:rsidR="000F4F82" w:rsidRPr="005F70FB" w:rsidRDefault="000F4F82" w:rsidP="00CC3F0A">
            <w:pPr>
              <w:pStyle w:val="TableCell0-0115Break"/>
            </w:pPr>
            <w:r w:rsidRPr="005F70FB">
              <w:t>be with shape of</w:t>
            </w:r>
          </w:p>
        </w:tc>
      </w:tr>
      <w:tr w:rsidR="00AC23C4" w:rsidRPr="005F70FB" w14:paraId="60F0A640" w14:textId="77777777" w:rsidTr="00D95ABB">
        <w:tc>
          <w:tcPr>
            <w:tcW w:w="238" w:type="dxa"/>
            <w:shd w:val="clear" w:color="auto" w:fill="auto"/>
          </w:tcPr>
          <w:p w14:paraId="56051FA9" w14:textId="77777777" w:rsidR="000F4F82" w:rsidRPr="005F70FB" w:rsidRDefault="000F4F82" w:rsidP="00CC3F0A">
            <w:pPr>
              <w:pStyle w:val="TableCell0-0115Break"/>
            </w:pPr>
          </w:p>
        </w:tc>
        <w:tc>
          <w:tcPr>
            <w:tcW w:w="1616" w:type="dxa"/>
            <w:shd w:val="clear" w:color="auto" w:fill="auto"/>
          </w:tcPr>
          <w:p w14:paraId="1D9C75A1" w14:textId="77777777" w:rsidR="000F4F82" w:rsidRPr="005F70FB" w:rsidRDefault="000F4F82" w:rsidP="00CC3F0A">
            <w:pPr>
              <w:pStyle w:val="TableCell0-0115Break"/>
              <w:rPr>
                <w:rStyle w:val="ChItalBold"/>
              </w:rPr>
            </w:pPr>
            <w:r w:rsidRPr="005F70FB">
              <w:rPr>
                <w:rStyle w:val="ChItalBold"/>
              </w:rPr>
              <w:t>berbua</w:t>
            </w:r>
          </w:p>
        </w:tc>
        <w:tc>
          <w:tcPr>
            <w:tcW w:w="1701" w:type="dxa"/>
            <w:shd w:val="clear" w:color="auto" w:fill="auto"/>
          </w:tcPr>
          <w:p w14:paraId="16597629" w14:textId="77777777" w:rsidR="000F4F82" w:rsidRPr="005F70FB" w:rsidRDefault="000F4F82" w:rsidP="00CC3F0A">
            <w:pPr>
              <w:pStyle w:val="TableCell0-0115Break"/>
              <w:rPr>
                <w:rStyle w:val="ChCharisSIL"/>
              </w:rPr>
            </w:pPr>
            <w:r w:rsidRPr="005F70FB">
              <w:rPr>
                <w:rStyle w:val="ChCharisSIL"/>
              </w:rPr>
              <w:t>bɛ̞r.ˈbu.a</w:t>
            </w:r>
          </w:p>
        </w:tc>
        <w:tc>
          <w:tcPr>
            <w:tcW w:w="1134" w:type="dxa"/>
            <w:shd w:val="clear" w:color="auto" w:fill="auto"/>
          </w:tcPr>
          <w:p w14:paraId="0116C01D"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60D4DB5F" w14:textId="77777777" w:rsidR="000F4F82" w:rsidRPr="005F70FB" w:rsidRDefault="000F4F82" w:rsidP="00CC3F0A">
            <w:pPr>
              <w:pStyle w:val="TableCell0-0115Break"/>
            </w:pPr>
            <w:r w:rsidRPr="005F70FB">
              <w:t>be with fruit</w:t>
            </w:r>
          </w:p>
        </w:tc>
      </w:tr>
      <w:tr w:rsidR="00AC23C4" w:rsidRPr="005F70FB" w14:paraId="53854C93" w14:textId="77777777" w:rsidTr="00D95ABB">
        <w:tc>
          <w:tcPr>
            <w:tcW w:w="238" w:type="dxa"/>
            <w:shd w:val="clear" w:color="auto" w:fill="auto"/>
          </w:tcPr>
          <w:p w14:paraId="0B26C948" w14:textId="77777777" w:rsidR="000F4F82" w:rsidRPr="005F70FB" w:rsidRDefault="000F4F82" w:rsidP="00CC3F0A">
            <w:pPr>
              <w:pStyle w:val="TableCell0-0115Break"/>
            </w:pPr>
          </w:p>
        </w:tc>
        <w:tc>
          <w:tcPr>
            <w:tcW w:w="1616" w:type="dxa"/>
            <w:shd w:val="clear" w:color="auto" w:fill="auto"/>
          </w:tcPr>
          <w:p w14:paraId="6A049570" w14:textId="77777777" w:rsidR="000F4F82" w:rsidRPr="005F70FB" w:rsidRDefault="000F4F82" w:rsidP="00CC3F0A">
            <w:pPr>
              <w:pStyle w:val="TableCell0-0115Break"/>
              <w:rPr>
                <w:rStyle w:val="ChItalBold"/>
              </w:rPr>
            </w:pPr>
            <w:r w:rsidRPr="005F70FB">
              <w:rPr>
                <w:rStyle w:val="ChItalBold"/>
              </w:rPr>
              <w:t>berbuat</w:t>
            </w:r>
          </w:p>
        </w:tc>
        <w:tc>
          <w:tcPr>
            <w:tcW w:w="1701" w:type="dxa"/>
            <w:shd w:val="clear" w:color="auto" w:fill="auto"/>
          </w:tcPr>
          <w:p w14:paraId="4CE5D210" w14:textId="77777777" w:rsidR="000F4F82" w:rsidRPr="005F70FB" w:rsidRDefault="000F4F82" w:rsidP="00CC3F0A">
            <w:pPr>
              <w:pStyle w:val="TableCell0-0115Break"/>
              <w:rPr>
                <w:rStyle w:val="ChCharisSIL"/>
              </w:rPr>
            </w:pPr>
            <w:r w:rsidRPr="005F70FB">
              <w:rPr>
                <w:rStyle w:val="ChCharisSIL"/>
              </w:rPr>
              <w:t>bɛ̞r.ˈbʊ.ɐt̚</w:t>
            </w:r>
          </w:p>
        </w:tc>
        <w:tc>
          <w:tcPr>
            <w:tcW w:w="1134" w:type="dxa"/>
            <w:shd w:val="clear" w:color="auto" w:fill="auto"/>
          </w:tcPr>
          <w:p w14:paraId="27B88AA1"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6DAAFBA8" w14:textId="77777777" w:rsidR="000F4F82" w:rsidRPr="005F70FB" w:rsidRDefault="000F4F82" w:rsidP="00CC3F0A">
            <w:pPr>
              <w:pStyle w:val="TableCell0-0115Break"/>
            </w:pPr>
            <w:r w:rsidRPr="005F70FB">
              <w:t>make</w:t>
            </w:r>
          </w:p>
        </w:tc>
      </w:tr>
      <w:tr w:rsidR="00AC23C4" w:rsidRPr="005F70FB" w14:paraId="7ED16FA2" w14:textId="77777777" w:rsidTr="00D95ABB">
        <w:tc>
          <w:tcPr>
            <w:tcW w:w="238" w:type="dxa"/>
            <w:shd w:val="clear" w:color="auto" w:fill="auto"/>
          </w:tcPr>
          <w:p w14:paraId="3BD776A6" w14:textId="77777777" w:rsidR="000F4F82" w:rsidRPr="005F70FB" w:rsidRDefault="000F4F82" w:rsidP="00CC3F0A">
            <w:pPr>
              <w:pStyle w:val="TableCell0-0115Break"/>
            </w:pPr>
          </w:p>
        </w:tc>
        <w:tc>
          <w:tcPr>
            <w:tcW w:w="1616" w:type="dxa"/>
            <w:shd w:val="clear" w:color="auto" w:fill="auto"/>
          </w:tcPr>
          <w:p w14:paraId="53EF9093" w14:textId="77777777" w:rsidR="000F4F82" w:rsidRPr="005F70FB" w:rsidRDefault="000F4F82" w:rsidP="00CC3F0A">
            <w:pPr>
              <w:pStyle w:val="TableCell0-0115Break"/>
              <w:rPr>
                <w:rStyle w:val="ChItalBold"/>
              </w:rPr>
            </w:pPr>
            <w:r w:rsidRPr="005F70FB">
              <w:rPr>
                <w:rStyle w:val="ChItalBold"/>
              </w:rPr>
              <w:t>berburu</w:t>
            </w:r>
          </w:p>
        </w:tc>
        <w:tc>
          <w:tcPr>
            <w:tcW w:w="1701" w:type="dxa"/>
            <w:shd w:val="clear" w:color="auto" w:fill="auto"/>
          </w:tcPr>
          <w:p w14:paraId="288A422D" w14:textId="77777777" w:rsidR="000F4F82" w:rsidRPr="005F70FB" w:rsidRDefault="000F4F82" w:rsidP="00CC3F0A">
            <w:pPr>
              <w:pStyle w:val="TableCell0-0115Break"/>
              <w:rPr>
                <w:rStyle w:val="ChCharisSIL"/>
              </w:rPr>
            </w:pPr>
            <w:r w:rsidRPr="005F70FB">
              <w:rPr>
                <w:rStyle w:val="ChCharisSIL"/>
              </w:rPr>
              <w:t>bɛ̞r.ˈbu.ɾu</w:t>
            </w:r>
          </w:p>
        </w:tc>
        <w:tc>
          <w:tcPr>
            <w:tcW w:w="1134" w:type="dxa"/>
            <w:shd w:val="clear" w:color="auto" w:fill="auto"/>
          </w:tcPr>
          <w:p w14:paraId="5B198BF7"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7E1B77D7" w14:textId="77777777" w:rsidR="000F4F82" w:rsidRPr="005F70FB" w:rsidRDefault="000F4F82" w:rsidP="00CC3F0A">
            <w:pPr>
              <w:pStyle w:val="TableCell0-0115Break"/>
            </w:pPr>
            <w:r w:rsidRPr="005F70FB">
              <w:t>hunt</w:t>
            </w:r>
          </w:p>
        </w:tc>
      </w:tr>
      <w:tr w:rsidR="00AC23C4" w:rsidRPr="005F70FB" w14:paraId="23E988DF" w14:textId="77777777" w:rsidTr="00D95ABB">
        <w:tc>
          <w:tcPr>
            <w:tcW w:w="238" w:type="dxa"/>
            <w:shd w:val="clear" w:color="auto" w:fill="auto"/>
          </w:tcPr>
          <w:p w14:paraId="43B495DC" w14:textId="77777777" w:rsidR="000F4F82" w:rsidRPr="005F70FB" w:rsidRDefault="000F4F82" w:rsidP="00CC3F0A">
            <w:pPr>
              <w:pStyle w:val="TableCell0-0115Break"/>
            </w:pPr>
          </w:p>
        </w:tc>
        <w:tc>
          <w:tcPr>
            <w:tcW w:w="1616" w:type="dxa"/>
            <w:shd w:val="clear" w:color="auto" w:fill="auto"/>
          </w:tcPr>
          <w:p w14:paraId="01E5E414" w14:textId="77777777" w:rsidR="000F4F82" w:rsidRPr="005F70FB" w:rsidRDefault="000F4F82" w:rsidP="00CC3F0A">
            <w:pPr>
              <w:pStyle w:val="TableCell0-0115Break"/>
              <w:rPr>
                <w:rStyle w:val="ChItalBold"/>
              </w:rPr>
            </w:pPr>
            <w:r w:rsidRPr="005F70FB">
              <w:rPr>
                <w:rStyle w:val="ChItalBold"/>
              </w:rPr>
              <w:t>berdasarkang</w:t>
            </w:r>
          </w:p>
        </w:tc>
        <w:tc>
          <w:tcPr>
            <w:tcW w:w="1701" w:type="dxa"/>
            <w:shd w:val="clear" w:color="auto" w:fill="auto"/>
          </w:tcPr>
          <w:p w14:paraId="6B6B8DDB" w14:textId="77777777" w:rsidR="000F4F82" w:rsidRPr="005F70FB" w:rsidRDefault="000F4F82" w:rsidP="00CC3F0A">
            <w:pPr>
              <w:pStyle w:val="TableCell0-0115Break"/>
              <w:rPr>
                <w:rStyle w:val="ChCharisSIL"/>
              </w:rPr>
            </w:pPr>
            <w:r w:rsidRPr="005F70FB">
              <w:rPr>
                <w:rStyle w:val="ChCharisSIL"/>
              </w:rPr>
              <w:t>ˌbɛ̞r.da.ˈsɐr.kɐn</w:t>
            </w:r>
          </w:p>
        </w:tc>
        <w:tc>
          <w:tcPr>
            <w:tcW w:w="1134" w:type="dxa"/>
            <w:shd w:val="clear" w:color="auto" w:fill="auto"/>
          </w:tcPr>
          <w:p w14:paraId="182E0C6A"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399F00AC" w14:textId="77777777" w:rsidR="000F4F82" w:rsidRPr="005F70FB" w:rsidRDefault="000F4F82" w:rsidP="00CC3F0A">
            <w:pPr>
              <w:pStyle w:val="TableCell0-0115Break"/>
            </w:pPr>
            <w:r w:rsidRPr="005F70FB">
              <w:t>be based on</w:t>
            </w:r>
          </w:p>
        </w:tc>
      </w:tr>
      <w:tr w:rsidR="00AC23C4" w:rsidRPr="005F70FB" w14:paraId="60ED99E5" w14:textId="77777777" w:rsidTr="00D95ABB">
        <w:tc>
          <w:tcPr>
            <w:tcW w:w="238" w:type="dxa"/>
            <w:shd w:val="clear" w:color="auto" w:fill="auto"/>
          </w:tcPr>
          <w:p w14:paraId="5134AA4D" w14:textId="77777777" w:rsidR="000F4F82" w:rsidRPr="005F70FB" w:rsidRDefault="000F4F82" w:rsidP="00CC3F0A">
            <w:pPr>
              <w:pStyle w:val="TableCell0-0115Break"/>
            </w:pPr>
            <w:r w:rsidRPr="005F70FB">
              <w:t>x</w:t>
            </w:r>
          </w:p>
        </w:tc>
        <w:tc>
          <w:tcPr>
            <w:tcW w:w="1616" w:type="dxa"/>
            <w:shd w:val="clear" w:color="auto" w:fill="auto"/>
          </w:tcPr>
          <w:p w14:paraId="6C763D43" w14:textId="77777777" w:rsidR="000F4F82" w:rsidRPr="005F70FB" w:rsidRDefault="000F4F82" w:rsidP="00CC3F0A">
            <w:pPr>
              <w:pStyle w:val="TableCell0-0115Break"/>
              <w:rPr>
                <w:rStyle w:val="ChItalBold"/>
              </w:rPr>
            </w:pPr>
            <w:r w:rsidRPr="005F70FB">
              <w:rPr>
                <w:rStyle w:val="ChItalBold"/>
              </w:rPr>
              <w:t>berdebar</w:t>
            </w:r>
          </w:p>
        </w:tc>
        <w:tc>
          <w:tcPr>
            <w:tcW w:w="1701" w:type="dxa"/>
            <w:shd w:val="clear" w:color="auto" w:fill="auto"/>
          </w:tcPr>
          <w:p w14:paraId="0F1925C2" w14:textId="77777777" w:rsidR="000F4F82" w:rsidRPr="005F70FB" w:rsidRDefault="000F4F82" w:rsidP="00CC3F0A">
            <w:pPr>
              <w:pStyle w:val="TableCell0-0115Break"/>
              <w:rPr>
                <w:rStyle w:val="ChCharisSIL"/>
              </w:rPr>
            </w:pPr>
            <w:r w:rsidRPr="005F70FB">
              <w:rPr>
                <w:rStyle w:val="ChCharisSIL"/>
              </w:rPr>
              <w:t>ˌbɛ̞r.dɛ.ˈbɐr</w:t>
            </w:r>
          </w:p>
        </w:tc>
        <w:tc>
          <w:tcPr>
            <w:tcW w:w="1134" w:type="dxa"/>
            <w:shd w:val="clear" w:color="auto" w:fill="auto"/>
          </w:tcPr>
          <w:p w14:paraId="52CA450A"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34C76800" w14:textId="77777777" w:rsidR="000F4F82" w:rsidRPr="005F70FB" w:rsidRDefault="000F4F82" w:rsidP="00CC3F0A">
            <w:pPr>
              <w:pStyle w:val="TableCell0-0115Break"/>
            </w:pPr>
            <w:r w:rsidRPr="005F70FB">
              <w:t>pulsate</w:t>
            </w:r>
          </w:p>
        </w:tc>
      </w:tr>
      <w:tr w:rsidR="00AC23C4" w:rsidRPr="005F70FB" w14:paraId="28A4D5D1" w14:textId="77777777" w:rsidTr="00D95ABB">
        <w:tc>
          <w:tcPr>
            <w:tcW w:w="238" w:type="dxa"/>
            <w:shd w:val="clear" w:color="auto" w:fill="auto"/>
          </w:tcPr>
          <w:p w14:paraId="1635D47D" w14:textId="77777777" w:rsidR="000F4F82" w:rsidRPr="005F70FB" w:rsidRDefault="000F4F82" w:rsidP="00CC3F0A">
            <w:pPr>
              <w:pStyle w:val="TableCell0-0115Break"/>
            </w:pPr>
          </w:p>
        </w:tc>
        <w:tc>
          <w:tcPr>
            <w:tcW w:w="1616" w:type="dxa"/>
            <w:shd w:val="clear" w:color="auto" w:fill="auto"/>
          </w:tcPr>
          <w:p w14:paraId="2A258146" w14:textId="77777777" w:rsidR="000F4F82" w:rsidRPr="005F70FB" w:rsidRDefault="000F4F82" w:rsidP="00CC3F0A">
            <w:pPr>
              <w:pStyle w:val="TableCell0-0115Break"/>
              <w:rPr>
                <w:rStyle w:val="ChItalBold"/>
              </w:rPr>
            </w:pPr>
            <w:r w:rsidRPr="005F70FB">
              <w:rPr>
                <w:rStyle w:val="ChItalBold"/>
              </w:rPr>
              <w:t>berdiri</w:t>
            </w:r>
          </w:p>
        </w:tc>
        <w:tc>
          <w:tcPr>
            <w:tcW w:w="1701" w:type="dxa"/>
            <w:shd w:val="clear" w:color="auto" w:fill="auto"/>
          </w:tcPr>
          <w:p w14:paraId="7BDD274E" w14:textId="77777777" w:rsidR="000F4F82" w:rsidRPr="005F70FB" w:rsidRDefault="000F4F82" w:rsidP="00CC3F0A">
            <w:pPr>
              <w:pStyle w:val="TableCell0-0115Break"/>
              <w:rPr>
                <w:rStyle w:val="ChCharisSIL"/>
              </w:rPr>
            </w:pPr>
            <w:r w:rsidRPr="005F70FB">
              <w:rPr>
                <w:rStyle w:val="ChCharisSIL"/>
              </w:rPr>
              <w:t>bɛ̞r.ˈdi.ɾi</w:t>
            </w:r>
          </w:p>
        </w:tc>
        <w:tc>
          <w:tcPr>
            <w:tcW w:w="1134" w:type="dxa"/>
            <w:shd w:val="clear" w:color="auto" w:fill="auto"/>
          </w:tcPr>
          <w:p w14:paraId="6E39C31C"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38FEF90A" w14:textId="77777777" w:rsidR="000F4F82" w:rsidRPr="005F70FB" w:rsidRDefault="000F4F82" w:rsidP="00CC3F0A">
            <w:pPr>
              <w:pStyle w:val="TableCell0-0115Break"/>
            </w:pPr>
            <w:r w:rsidRPr="005F70FB">
              <w:t>stand</w:t>
            </w:r>
          </w:p>
        </w:tc>
      </w:tr>
      <w:tr w:rsidR="00AC23C4" w:rsidRPr="005F70FB" w14:paraId="5A7EF111" w14:textId="77777777" w:rsidTr="00D95ABB">
        <w:tc>
          <w:tcPr>
            <w:tcW w:w="238" w:type="dxa"/>
            <w:shd w:val="clear" w:color="auto" w:fill="auto"/>
          </w:tcPr>
          <w:p w14:paraId="56AB7CF4" w14:textId="77777777" w:rsidR="000F4F82" w:rsidRPr="005F70FB" w:rsidRDefault="000F4F82" w:rsidP="00CC3F0A">
            <w:pPr>
              <w:pStyle w:val="TableCell0-0115Break"/>
            </w:pPr>
            <w:r w:rsidRPr="005F70FB">
              <w:t>x</w:t>
            </w:r>
          </w:p>
        </w:tc>
        <w:tc>
          <w:tcPr>
            <w:tcW w:w="1616" w:type="dxa"/>
            <w:shd w:val="clear" w:color="auto" w:fill="auto"/>
          </w:tcPr>
          <w:p w14:paraId="0BE5882B" w14:textId="77777777" w:rsidR="000F4F82" w:rsidRPr="005F70FB" w:rsidRDefault="000F4F82" w:rsidP="00CC3F0A">
            <w:pPr>
              <w:pStyle w:val="TableCell0-0115Break"/>
              <w:rPr>
                <w:rStyle w:val="ChItalBold"/>
              </w:rPr>
            </w:pPr>
            <w:r w:rsidRPr="005F70FB">
              <w:rPr>
                <w:rStyle w:val="ChItalBold"/>
              </w:rPr>
              <w:t>berempat</w:t>
            </w:r>
          </w:p>
        </w:tc>
        <w:tc>
          <w:tcPr>
            <w:tcW w:w="1701" w:type="dxa"/>
            <w:shd w:val="clear" w:color="auto" w:fill="auto"/>
          </w:tcPr>
          <w:p w14:paraId="7FA57FD5" w14:textId="77777777" w:rsidR="000F4F82" w:rsidRPr="005F70FB" w:rsidRDefault="000F4F82" w:rsidP="00CC3F0A">
            <w:pPr>
              <w:pStyle w:val="TableCell0-0115Break"/>
              <w:rPr>
                <w:rStyle w:val="ChCharisSIL"/>
              </w:rPr>
            </w:pPr>
            <w:r w:rsidRPr="005F70FB">
              <w:rPr>
                <w:rStyle w:val="ChCharisSIL"/>
              </w:rPr>
              <w:t>ˌbɛ.ɾɛ̞m.ˈpɐt̚</w:t>
            </w:r>
          </w:p>
        </w:tc>
        <w:tc>
          <w:tcPr>
            <w:tcW w:w="1134" w:type="dxa"/>
            <w:shd w:val="clear" w:color="auto" w:fill="auto"/>
          </w:tcPr>
          <w:p w14:paraId="0B2600A6"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4BF393EE" w14:textId="77777777" w:rsidR="000F4F82" w:rsidRPr="005F70FB" w:rsidRDefault="000F4F82" w:rsidP="00CC3F0A">
            <w:pPr>
              <w:pStyle w:val="TableCell0-0115Break"/>
            </w:pPr>
            <w:r w:rsidRPr="005F70FB">
              <w:t>be four</w:t>
            </w:r>
          </w:p>
        </w:tc>
      </w:tr>
      <w:tr w:rsidR="00AC23C4" w:rsidRPr="005F70FB" w14:paraId="41A55EA9" w14:textId="77777777" w:rsidTr="00D95ABB">
        <w:tc>
          <w:tcPr>
            <w:tcW w:w="238" w:type="dxa"/>
            <w:shd w:val="clear" w:color="auto" w:fill="auto"/>
          </w:tcPr>
          <w:p w14:paraId="52F310B0" w14:textId="77777777" w:rsidR="000F4F82" w:rsidRPr="005F70FB" w:rsidRDefault="000F4F82" w:rsidP="00CC3F0A">
            <w:pPr>
              <w:pStyle w:val="TableCell0-0115Break"/>
            </w:pPr>
          </w:p>
        </w:tc>
        <w:tc>
          <w:tcPr>
            <w:tcW w:w="1616" w:type="dxa"/>
            <w:shd w:val="clear" w:color="auto" w:fill="auto"/>
          </w:tcPr>
          <w:p w14:paraId="51D3FEE9" w14:textId="77777777" w:rsidR="000F4F82" w:rsidRPr="005F70FB" w:rsidRDefault="000F4F82" w:rsidP="00CC3F0A">
            <w:pPr>
              <w:pStyle w:val="TableCell0-0115Break"/>
              <w:rPr>
                <w:rStyle w:val="ChItalBold"/>
              </w:rPr>
            </w:pPr>
            <w:r w:rsidRPr="005F70FB">
              <w:rPr>
                <w:rStyle w:val="ChItalBold"/>
              </w:rPr>
              <w:t>bergabung</w:t>
            </w:r>
          </w:p>
        </w:tc>
        <w:tc>
          <w:tcPr>
            <w:tcW w:w="1701" w:type="dxa"/>
            <w:shd w:val="clear" w:color="auto" w:fill="auto"/>
          </w:tcPr>
          <w:p w14:paraId="4CE71BB7" w14:textId="77777777" w:rsidR="000F4F82" w:rsidRPr="005F70FB" w:rsidRDefault="000F4F82" w:rsidP="00CC3F0A">
            <w:pPr>
              <w:pStyle w:val="TableCell0-0115Break"/>
              <w:rPr>
                <w:rStyle w:val="ChCharisSIL"/>
              </w:rPr>
            </w:pPr>
            <w:r w:rsidRPr="005F70FB">
              <w:rPr>
                <w:rStyle w:val="ChCharisSIL"/>
              </w:rPr>
              <w:t>bɛ̞r.ˈga.bʊŋ</w:t>
            </w:r>
          </w:p>
        </w:tc>
        <w:tc>
          <w:tcPr>
            <w:tcW w:w="1134" w:type="dxa"/>
            <w:shd w:val="clear" w:color="auto" w:fill="auto"/>
          </w:tcPr>
          <w:p w14:paraId="591F2AF9"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1BC07717" w14:textId="77777777" w:rsidR="000F4F82" w:rsidRPr="005F70FB" w:rsidRDefault="000F4F82" w:rsidP="00CC3F0A">
            <w:pPr>
              <w:pStyle w:val="TableCell0-0115Break"/>
            </w:pPr>
            <w:r w:rsidRPr="005F70FB">
              <w:t>join</w:t>
            </w:r>
          </w:p>
        </w:tc>
      </w:tr>
      <w:tr w:rsidR="00AC23C4" w:rsidRPr="005F70FB" w14:paraId="41C533A6" w14:textId="77777777" w:rsidTr="00D95ABB">
        <w:tc>
          <w:tcPr>
            <w:tcW w:w="238" w:type="dxa"/>
            <w:shd w:val="clear" w:color="auto" w:fill="auto"/>
          </w:tcPr>
          <w:p w14:paraId="002D40CE" w14:textId="77777777" w:rsidR="000F4F82" w:rsidRPr="005F70FB" w:rsidRDefault="000F4F82" w:rsidP="00CC3F0A">
            <w:pPr>
              <w:pStyle w:val="TableCell0-0115Break"/>
            </w:pPr>
          </w:p>
        </w:tc>
        <w:tc>
          <w:tcPr>
            <w:tcW w:w="1616" w:type="dxa"/>
            <w:shd w:val="clear" w:color="auto" w:fill="auto"/>
          </w:tcPr>
          <w:p w14:paraId="631BD648" w14:textId="77777777" w:rsidR="000F4F82" w:rsidRPr="005F70FB" w:rsidRDefault="000F4F82" w:rsidP="00CC3F0A">
            <w:pPr>
              <w:pStyle w:val="TableCell0-0115Break"/>
              <w:rPr>
                <w:rStyle w:val="ChItalBold"/>
              </w:rPr>
            </w:pPr>
            <w:r w:rsidRPr="005F70FB">
              <w:rPr>
                <w:rStyle w:val="ChItalBold"/>
              </w:rPr>
              <w:t>bergaul</w:t>
            </w:r>
          </w:p>
        </w:tc>
        <w:tc>
          <w:tcPr>
            <w:tcW w:w="1701" w:type="dxa"/>
            <w:shd w:val="clear" w:color="auto" w:fill="auto"/>
          </w:tcPr>
          <w:p w14:paraId="3DF871E2" w14:textId="77777777" w:rsidR="000F4F82" w:rsidRPr="005F70FB" w:rsidRDefault="000F4F82" w:rsidP="00CC3F0A">
            <w:pPr>
              <w:pStyle w:val="TableCell0-0115Break"/>
              <w:rPr>
                <w:rStyle w:val="ChCharisSIL"/>
              </w:rPr>
            </w:pPr>
            <w:r w:rsidRPr="005F70FB">
              <w:rPr>
                <w:rStyle w:val="ChCharisSIL"/>
              </w:rPr>
              <w:t>bɛ̞r.ˈga.ʊl</w:t>
            </w:r>
          </w:p>
        </w:tc>
        <w:tc>
          <w:tcPr>
            <w:tcW w:w="1134" w:type="dxa"/>
            <w:shd w:val="clear" w:color="auto" w:fill="auto"/>
          </w:tcPr>
          <w:p w14:paraId="7F35B846"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4AEB5914" w14:textId="77777777" w:rsidR="000F4F82" w:rsidRPr="005F70FB" w:rsidRDefault="000F4F82" w:rsidP="00CC3F0A">
            <w:pPr>
              <w:pStyle w:val="TableCell0-0115Break"/>
            </w:pPr>
            <w:r w:rsidRPr="005F70FB">
              <w:t>associate</w:t>
            </w:r>
          </w:p>
        </w:tc>
      </w:tr>
      <w:tr w:rsidR="00AC23C4" w:rsidRPr="005F70FB" w14:paraId="59910450" w14:textId="77777777" w:rsidTr="00D95ABB">
        <w:tc>
          <w:tcPr>
            <w:tcW w:w="238" w:type="dxa"/>
            <w:shd w:val="clear" w:color="auto" w:fill="auto"/>
          </w:tcPr>
          <w:p w14:paraId="455B49E9" w14:textId="77777777" w:rsidR="000F4F82" w:rsidRPr="005F70FB" w:rsidRDefault="000F4F82" w:rsidP="00CC3F0A">
            <w:pPr>
              <w:pStyle w:val="TableCell0-0115Break"/>
            </w:pPr>
            <w:r w:rsidRPr="005F70FB">
              <w:t>x</w:t>
            </w:r>
          </w:p>
        </w:tc>
        <w:tc>
          <w:tcPr>
            <w:tcW w:w="1616" w:type="dxa"/>
            <w:shd w:val="clear" w:color="auto" w:fill="auto"/>
          </w:tcPr>
          <w:p w14:paraId="5A2F4AFB" w14:textId="77777777" w:rsidR="000F4F82" w:rsidRPr="005F70FB" w:rsidRDefault="000F4F82" w:rsidP="00CC3F0A">
            <w:pPr>
              <w:pStyle w:val="TableCell0-0115Break"/>
              <w:rPr>
                <w:rStyle w:val="ChItalBold"/>
              </w:rPr>
            </w:pPr>
            <w:r w:rsidRPr="005F70FB">
              <w:rPr>
                <w:rStyle w:val="ChItalBold"/>
              </w:rPr>
              <w:t>bergrak</w:t>
            </w:r>
          </w:p>
        </w:tc>
        <w:tc>
          <w:tcPr>
            <w:tcW w:w="1701" w:type="dxa"/>
            <w:shd w:val="clear" w:color="auto" w:fill="auto"/>
          </w:tcPr>
          <w:p w14:paraId="635C6921" w14:textId="77777777" w:rsidR="000F4F82" w:rsidRPr="005F70FB" w:rsidRDefault="000F4F82" w:rsidP="00CC3F0A">
            <w:pPr>
              <w:pStyle w:val="TableCell0-0115Break"/>
              <w:rPr>
                <w:rStyle w:val="ChCharisSIL"/>
              </w:rPr>
            </w:pPr>
            <w:r w:rsidRPr="005F70FB">
              <w:rPr>
                <w:rStyle w:val="ChCharisSIL"/>
              </w:rPr>
              <w:t>bɛ̞r.ˈgrɐk̚</w:t>
            </w:r>
          </w:p>
        </w:tc>
        <w:tc>
          <w:tcPr>
            <w:tcW w:w="1134" w:type="dxa"/>
            <w:shd w:val="clear" w:color="auto" w:fill="auto"/>
          </w:tcPr>
          <w:p w14:paraId="6B3A110B"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2DACCF14" w14:textId="77777777" w:rsidR="000F4F82" w:rsidRPr="005F70FB" w:rsidRDefault="000F4F82" w:rsidP="00CC3F0A">
            <w:pPr>
              <w:pStyle w:val="TableCell0-0115Break"/>
            </w:pPr>
            <w:r w:rsidRPr="005F70FB">
              <w:t>move</w:t>
            </w:r>
          </w:p>
        </w:tc>
      </w:tr>
      <w:tr w:rsidR="00AC23C4" w:rsidRPr="005F70FB" w14:paraId="1423E30A" w14:textId="77777777" w:rsidTr="00D95ABB">
        <w:tc>
          <w:tcPr>
            <w:tcW w:w="238" w:type="dxa"/>
            <w:shd w:val="clear" w:color="auto" w:fill="auto"/>
          </w:tcPr>
          <w:p w14:paraId="2B5F46EF" w14:textId="77777777" w:rsidR="000F4F82" w:rsidRPr="005F70FB" w:rsidRDefault="000F4F82" w:rsidP="00CC3F0A">
            <w:pPr>
              <w:pStyle w:val="TableCell0-0115Break"/>
            </w:pPr>
          </w:p>
        </w:tc>
        <w:tc>
          <w:tcPr>
            <w:tcW w:w="1616" w:type="dxa"/>
            <w:shd w:val="clear" w:color="auto" w:fill="auto"/>
          </w:tcPr>
          <w:p w14:paraId="0130F873" w14:textId="77777777" w:rsidR="000F4F82" w:rsidRPr="005F70FB" w:rsidRDefault="000F4F82" w:rsidP="00CC3F0A">
            <w:pPr>
              <w:pStyle w:val="TableCell0-0115Break"/>
              <w:rPr>
                <w:rStyle w:val="ChItalBold"/>
              </w:rPr>
            </w:pPr>
            <w:r w:rsidRPr="005F70FB">
              <w:rPr>
                <w:rStyle w:val="ChItalBold"/>
              </w:rPr>
              <w:t>bergumul</w:t>
            </w:r>
          </w:p>
        </w:tc>
        <w:tc>
          <w:tcPr>
            <w:tcW w:w="1701" w:type="dxa"/>
            <w:shd w:val="clear" w:color="auto" w:fill="auto"/>
          </w:tcPr>
          <w:p w14:paraId="4EB7FB0A" w14:textId="77777777" w:rsidR="000F4F82" w:rsidRPr="005F70FB" w:rsidRDefault="000F4F82" w:rsidP="00CC3F0A">
            <w:pPr>
              <w:pStyle w:val="TableCell0-0115Break"/>
              <w:rPr>
                <w:rStyle w:val="ChCharisSIL"/>
              </w:rPr>
            </w:pPr>
            <w:r w:rsidRPr="005F70FB">
              <w:rPr>
                <w:rStyle w:val="ChCharisSIL"/>
              </w:rPr>
              <w:t>bɛ̞r.ˈgu.mʊl</w:t>
            </w:r>
          </w:p>
        </w:tc>
        <w:tc>
          <w:tcPr>
            <w:tcW w:w="1134" w:type="dxa"/>
            <w:shd w:val="clear" w:color="auto" w:fill="auto"/>
          </w:tcPr>
          <w:p w14:paraId="03268F5F"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7956DB31" w14:textId="77777777" w:rsidR="000F4F82" w:rsidRPr="005F70FB" w:rsidRDefault="000F4F82" w:rsidP="00CC3F0A">
            <w:pPr>
              <w:pStyle w:val="TableCell0-0115Break"/>
            </w:pPr>
            <w:r w:rsidRPr="005F70FB">
              <w:t>struggle</w:t>
            </w:r>
          </w:p>
        </w:tc>
      </w:tr>
      <w:tr w:rsidR="00AC23C4" w:rsidRPr="005F70FB" w14:paraId="3E471E57" w14:textId="77777777" w:rsidTr="00D95ABB">
        <w:tc>
          <w:tcPr>
            <w:tcW w:w="238" w:type="dxa"/>
            <w:shd w:val="clear" w:color="auto" w:fill="auto"/>
          </w:tcPr>
          <w:p w14:paraId="3FC9A0F8" w14:textId="77777777" w:rsidR="000F4F82" w:rsidRPr="005F70FB" w:rsidRDefault="000F4F82" w:rsidP="00CC3F0A">
            <w:pPr>
              <w:pStyle w:val="TableCell0-0115Break"/>
            </w:pPr>
          </w:p>
        </w:tc>
        <w:tc>
          <w:tcPr>
            <w:tcW w:w="1616" w:type="dxa"/>
            <w:shd w:val="clear" w:color="auto" w:fill="auto"/>
          </w:tcPr>
          <w:p w14:paraId="3531159F" w14:textId="77777777" w:rsidR="000F4F82" w:rsidRPr="005F70FB" w:rsidRDefault="000F4F82" w:rsidP="00CC3F0A">
            <w:pPr>
              <w:pStyle w:val="TableCell0-0115Break"/>
              <w:rPr>
                <w:rStyle w:val="ChItalBold"/>
              </w:rPr>
            </w:pPr>
            <w:r w:rsidRPr="005F70FB">
              <w:rPr>
                <w:rStyle w:val="ChItalBold"/>
              </w:rPr>
              <w:t>berharap</w:t>
            </w:r>
          </w:p>
        </w:tc>
        <w:tc>
          <w:tcPr>
            <w:tcW w:w="1701" w:type="dxa"/>
            <w:shd w:val="clear" w:color="auto" w:fill="auto"/>
          </w:tcPr>
          <w:p w14:paraId="37175233" w14:textId="77777777" w:rsidR="000F4F82" w:rsidRPr="005F70FB" w:rsidRDefault="000F4F82" w:rsidP="00CC3F0A">
            <w:pPr>
              <w:pStyle w:val="TableCell0-0115Break"/>
              <w:rPr>
                <w:rStyle w:val="ChCharisSIL"/>
              </w:rPr>
            </w:pPr>
            <w:r w:rsidRPr="005F70FB">
              <w:rPr>
                <w:rStyle w:val="ChCharisSIL"/>
              </w:rPr>
              <w:t>bɛ̞r.ˈha.ɾɐp̚</w:t>
            </w:r>
          </w:p>
        </w:tc>
        <w:tc>
          <w:tcPr>
            <w:tcW w:w="1134" w:type="dxa"/>
            <w:shd w:val="clear" w:color="auto" w:fill="auto"/>
          </w:tcPr>
          <w:p w14:paraId="14B9356A"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2042D08B" w14:textId="77777777" w:rsidR="000F4F82" w:rsidRPr="005F70FB" w:rsidRDefault="000F4F82" w:rsidP="00CC3F0A">
            <w:pPr>
              <w:pStyle w:val="TableCell0-0115Break"/>
            </w:pPr>
            <w:r w:rsidRPr="005F70FB">
              <w:t>hope</w:t>
            </w:r>
          </w:p>
        </w:tc>
      </w:tr>
      <w:tr w:rsidR="00AC23C4" w:rsidRPr="005F70FB" w14:paraId="427F7CB1" w14:textId="77777777" w:rsidTr="00D95ABB">
        <w:tc>
          <w:tcPr>
            <w:tcW w:w="238" w:type="dxa"/>
            <w:shd w:val="clear" w:color="auto" w:fill="auto"/>
          </w:tcPr>
          <w:p w14:paraId="4963D223" w14:textId="77777777" w:rsidR="000F4F82" w:rsidRPr="005F70FB" w:rsidRDefault="000F4F82" w:rsidP="00CC3F0A">
            <w:pPr>
              <w:pStyle w:val="TableCell0-0115Break"/>
            </w:pPr>
          </w:p>
        </w:tc>
        <w:tc>
          <w:tcPr>
            <w:tcW w:w="1616" w:type="dxa"/>
            <w:shd w:val="clear" w:color="auto" w:fill="auto"/>
          </w:tcPr>
          <w:p w14:paraId="15815D16" w14:textId="77777777" w:rsidR="000F4F82" w:rsidRPr="005F70FB" w:rsidRDefault="000F4F82" w:rsidP="00CC3F0A">
            <w:pPr>
              <w:pStyle w:val="TableCell0-0115Break"/>
              <w:rPr>
                <w:rStyle w:val="ChItalBold"/>
              </w:rPr>
            </w:pPr>
            <w:r w:rsidRPr="005F70FB">
              <w:rPr>
                <w:rStyle w:val="ChItalBold"/>
              </w:rPr>
              <w:t>berhasil</w:t>
            </w:r>
          </w:p>
        </w:tc>
        <w:tc>
          <w:tcPr>
            <w:tcW w:w="1701" w:type="dxa"/>
            <w:shd w:val="clear" w:color="auto" w:fill="auto"/>
          </w:tcPr>
          <w:p w14:paraId="1EDCDCB3" w14:textId="77777777" w:rsidR="000F4F82" w:rsidRPr="005F70FB" w:rsidRDefault="000F4F82" w:rsidP="00CC3F0A">
            <w:pPr>
              <w:pStyle w:val="TableCell0-0115Break"/>
              <w:rPr>
                <w:rStyle w:val="ChCharisSIL"/>
              </w:rPr>
            </w:pPr>
            <w:r w:rsidRPr="005F70FB">
              <w:rPr>
                <w:rStyle w:val="ChCharisSIL"/>
              </w:rPr>
              <w:t>bɛ̞r.ˈha.sɪl</w:t>
            </w:r>
          </w:p>
        </w:tc>
        <w:tc>
          <w:tcPr>
            <w:tcW w:w="1134" w:type="dxa"/>
            <w:shd w:val="clear" w:color="auto" w:fill="auto"/>
          </w:tcPr>
          <w:p w14:paraId="1A0B925A"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48FA3992" w14:textId="77777777" w:rsidR="000F4F82" w:rsidRPr="005F70FB" w:rsidRDefault="000F4F82" w:rsidP="00CC3F0A">
            <w:pPr>
              <w:pStyle w:val="TableCell0-0115Break"/>
            </w:pPr>
            <w:r w:rsidRPr="005F70FB">
              <w:t>succeed</w:t>
            </w:r>
          </w:p>
        </w:tc>
      </w:tr>
      <w:tr w:rsidR="00AC23C4" w:rsidRPr="005F70FB" w14:paraId="57ED1FA1" w14:textId="77777777" w:rsidTr="00D95ABB">
        <w:tc>
          <w:tcPr>
            <w:tcW w:w="238" w:type="dxa"/>
            <w:shd w:val="clear" w:color="auto" w:fill="auto"/>
          </w:tcPr>
          <w:p w14:paraId="2FDF664C" w14:textId="77777777" w:rsidR="000F4F82" w:rsidRPr="005F70FB" w:rsidRDefault="000F4F82" w:rsidP="00CC3F0A">
            <w:pPr>
              <w:pStyle w:val="TableCell0-0115Break"/>
            </w:pPr>
          </w:p>
        </w:tc>
        <w:tc>
          <w:tcPr>
            <w:tcW w:w="1616" w:type="dxa"/>
            <w:shd w:val="clear" w:color="auto" w:fill="auto"/>
          </w:tcPr>
          <w:p w14:paraId="28643CD7" w14:textId="77777777" w:rsidR="000F4F82" w:rsidRPr="005F70FB" w:rsidRDefault="000F4F82" w:rsidP="00CC3F0A">
            <w:pPr>
              <w:pStyle w:val="TableCell0-0115Break"/>
              <w:rPr>
                <w:rStyle w:val="ChItalBold"/>
              </w:rPr>
            </w:pPr>
            <w:r w:rsidRPr="005F70FB">
              <w:rPr>
                <w:rStyle w:val="ChItalBold"/>
              </w:rPr>
              <w:t>berhubungang</w:t>
            </w:r>
          </w:p>
        </w:tc>
        <w:tc>
          <w:tcPr>
            <w:tcW w:w="1701" w:type="dxa"/>
            <w:shd w:val="clear" w:color="auto" w:fill="auto"/>
          </w:tcPr>
          <w:p w14:paraId="287EC5AB" w14:textId="77777777" w:rsidR="000F4F82" w:rsidRPr="005F70FB" w:rsidRDefault="000F4F82" w:rsidP="00CC3F0A">
            <w:pPr>
              <w:pStyle w:val="TableCell0-0115Break"/>
              <w:rPr>
                <w:rStyle w:val="ChCharisSIL"/>
              </w:rPr>
            </w:pPr>
            <w:r w:rsidRPr="005F70FB">
              <w:rPr>
                <w:rStyle w:val="ChCharisSIL"/>
              </w:rPr>
              <w:t>ˌbɛ̞r.hu.ˈbu.ŋɐn</w:t>
            </w:r>
          </w:p>
        </w:tc>
        <w:tc>
          <w:tcPr>
            <w:tcW w:w="1134" w:type="dxa"/>
            <w:shd w:val="clear" w:color="auto" w:fill="auto"/>
          </w:tcPr>
          <w:p w14:paraId="2272087D"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0BBC754F" w14:textId="77777777" w:rsidR="000F4F82" w:rsidRPr="005F70FB" w:rsidRDefault="000F4F82" w:rsidP="00CC3F0A">
            <w:pPr>
              <w:pStyle w:val="TableCell0-0115Break"/>
            </w:pPr>
            <w:r w:rsidRPr="005F70FB">
              <w:t>have sexual intercourse</w:t>
            </w:r>
          </w:p>
        </w:tc>
      </w:tr>
      <w:tr w:rsidR="00AC23C4" w:rsidRPr="005F70FB" w14:paraId="468F99CF" w14:textId="77777777" w:rsidTr="00D95ABB">
        <w:tc>
          <w:tcPr>
            <w:tcW w:w="238" w:type="dxa"/>
            <w:shd w:val="clear" w:color="auto" w:fill="auto"/>
          </w:tcPr>
          <w:p w14:paraId="3EE34BB7" w14:textId="77777777" w:rsidR="000F4F82" w:rsidRPr="005F70FB" w:rsidRDefault="000F4F82" w:rsidP="00CC3F0A">
            <w:pPr>
              <w:pStyle w:val="TableCell0-0115Break"/>
            </w:pPr>
          </w:p>
        </w:tc>
        <w:tc>
          <w:tcPr>
            <w:tcW w:w="1616" w:type="dxa"/>
            <w:shd w:val="clear" w:color="auto" w:fill="auto"/>
          </w:tcPr>
          <w:p w14:paraId="30DC785C" w14:textId="77777777" w:rsidR="000F4F82" w:rsidRPr="005F70FB" w:rsidRDefault="000F4F82" w:rsidP="00CC3F0A">
            <w:pPr>
              <w:pStyle w:val="TableCell0-0115Break"/>
              <w:rPr>
                <w:rStyle w:val="ChItalBold"/>
              </w:rPr>
            </w:pPr>
            <w:r w:rsidRPr="005F70FB">
              <w:rPr>
                <w:rStyle w:val="ChItalBold"/>
              </w:rPr>
              <w:t>berjuang</w:t>
            </w:r>
          </w:p>
        </w:tc>
        <w:tc>
          <w:tcPr>
            <w:tcW w:w="1701" w:type="dxa"/>
            <w:shd w:val="clear" w:color="auto" w:fill="auto"/>
          </w:tcPr>
          <w:p w14:paraId="150222D6" w14:textId="77777777" w:rsidR="000F4F82" w:rsidRPr="005F70FB" w:rsidRDefault="000F4F82" w:rsidP="00CC3F0A">
            <w:pPr>
              <w:pStyle w:val="TableCell0-0115Break"/>
              <w:rPr>
                <w:rStyle w:val="ChCharisSIL"/>
              </w:rPr>
            </w:pPr>
            <w:r w:rsidRPr="005F70FB">
              <w:rPr>
                <w:rStyle w:val="ChCharisSIL"/>
              </w:rPr>
              <w:t>bɛ̞r.ˈdʒʊ.ɐŋ</w:t>
            </w:r>
          </w:p>
        </w:tc>
        <w:tc>
          <w:tcPr>
            <w:tcW w:w="1134" w:type="dxa"/>
            <w:shd w:val="clear" w:color="auto" w:fill="auto"/>
          </w:tcPr>
          <w:p w14:paraId="0DFF352D"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12A7B320" w14:textId="77777777" w:rsidR="000F4F82" w:rsidRPr="005F70FB" w:rsidRDefault="000F4F82" w:rsidP="00CC3F0A">
            <w:pPr>
              <w:pStyle w:val="TableCell0-0115Break"/>
            </w:pPr>
            <w:r w:rsidRPr="005F70FB">
              <w:t>struggle</w:t>
            </w:r>
          </w:p>
        </w:tc>
      </w:tr>
      <w:tr w:rsidR="00AC23C4" w:rsidRPr="005F70FB" w14:paraId="02A56927" w14:textId="77777777" w:rsidTr="00D95ABB">
        <w:tc>
          <w:tcPr>
            <w:tcW w:w="238" w:type="dxa"/>
            <w:shd w:val="clear" w:color="auto" w:fill="auto"/>
          </w:tcPr>
          <w:p w14:paraId="0E0C631C" w14:textId="77777777" w:rsidR="000F4F82" w:rsidRPr="005F70FB" w:rsidRDefault="000F4F82" w:rsidP="00CC3F0A">
            <w:pPr>
              <w:pStyle w:val="TableCell0-0115Break"/>
            </w:pPr>
            <w:r w:rsidRPr="005F70FB">
              <w:t>x</w:t>
            </w:r>
          </w:p>
        </w:tc>
        <w:tc>
          <w:tcPr>
            <w:tcW w:w="1616" w:type="dxa"/>
            <w:shd w:val="clear" w:color="auto" w:fill="auto"/>
          </w:tcPr>
          <w:p w14:paraId="0C42D289" w14:textId="77777777" w:rsidR="000F4F82" w:rsidRPr="005F70FB" w:rsidRDefault="000F4F82" w:rsidP="00CC3F0A">
            <w:pPr>
              <w:pStyle w:val="TableCell0-0115Break"/>
              <w:rPr>
                <w:rStyle w:val="ChItalBold"/>
              </w:rPr>
            </w:pPr>
            <w:r w:rsidRPr="005F70FB">
              <w:rPr>
                <w:rStyle w:val="ChItalBold"/>
              </w:rPr>
              <w:t>berkebung</w:t>
            </w:r>
          </w:p>
        </w:tc>
        <w:tc>
          <w:tcPr>
            <w:tcW w:w="1701" w:type="dxa"/>
            <w:shd w:val="clear" w:color="auto" w:fill="auto"/>
          </w:tcPr>
          <w:p w14:paraId="7A938F6F" w14:textId="77777777" w:rsidR="000F4F82" w:rsidRPr="005F70FB" w:rsidRDefault="000F4F82" w:rsidP="00CC3F0A">
            <w:pPr>
              <w:pStyle w:val="TableCell0-0115Break"/>
              <w:rPr>
                <w:rStyle w:val="ChCharisSIL"/>
              </w:rPr>
            </w:pPr>
            <w:r w:rsidRPr="005F70FB">
              <w:rPr>
                <w:rStyle w:val="ChCharisSIL"/>
              </w:rPr>
              <w:t>ˌbɛ̞r.kɛ̞.ˈbʊn</w:t>
            </w:r>
          </w:p>
        </w:tc>
        <w:tc>
          <w:tcPr>
            <w:tcW w:w="1134" w:type="dxa"/>
            <w:shd w:val="clear" w:color="auto" w:fill="auto"/>
          </w:tcPr>
          <w:p w14:paraId="09F281F9"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3770EF9F" w14:textId="77777777" w:rsidR="000F4F82" w:rsidRPr="005F70FB" w:rsidRDefault="000F4F82" w:rsidP="00CC3F0A">
            <w:pPr>
              <w:pStyle w:val="TableCell0-0115Break"/>
            </w:pPr>
            <w:r w:rsidRPr="005F70FB">
              <w:t>do farming</w:t>
            </w:r>
          </w:p>
        </w:tc>
      </w:tr>
      <w:tr w:rsidR="00AC23C4" w:rsidRPr="005F70FB" w14:paraId="66A0F530" w14:textId="77777777" w:rsidTr="00D95ABB">
        <w:tc>
          <w:tcPr>
            <w:tcW w:w="238" w:type="dxa"/>
            <w:shd w:val="clear" w:color="auto" w:fill="auto"/>
          </w:tcPr>
          <w:p w14:paraId="1EBFAE19" w14:textId="77777777" w:rsidR="000F4F82" w:rsidRPr="005F70FB" w:rsidRDefault="000F4F82" w:rsidP="00CC3F0A">
            <w:pPr>
              <w:pStyle w:val="TableCell0-0115Break"/>
            </w:pPr>
          </w:p>
        </w:tc>
        <w:tc>
          <w:tcPr>
            <w:tcW w:w="1616" w:type="dxa"/>
            <w:shd w:val="clear" w:color="auto" w:fill="auto"/>
          </w:tcPr>
          <w:p w14:paraId="3A86C003" w14:textId="77777777" w:rsidR="000F4F82" w:rsidRPr="005F70FB" w:rsidRDefault="000F4F82" w:rsidP="00CC3F0A">
            <w:pPr>
              <w:pStyle w:val="TableCell0-0115Break"/>
              <w:rPr>
                <w:rStyle w:val="ChItalBold"/>
              </w:rPr>
            </w:pPr>
            <w:r w:rsidRPr="005F70FB">
              <w:rPr>
                <w:rStyle w:val="ChItalBold"/>
              </w:rPr>
              <w:t>berkumpul</w:t>
            </w:r>
          </w:p>
        </w:tc>
        <w:tc>
          <w:tcPr>
            <w:tcW w:w="1701" w:type="dxa"/>
            <w:shd w:val="clear" w:color="auto" w:fill="auto"/>
          </w:tcPr>
          <w:p w14:paraId="5E811625" w14:textId="77777777" w:rsidR="000F4F82" w:rsidRPr="005F70FB" w:rsidRDefault="000F4F82" w:rsidP="00CC3F0A">
            <w:pPr>
              <w:pStyle w:val="TableCell0-0115Break"/>
              <w:rPr>
                <w:rStyle w:val="ChCharisSIL"/>
              </w:rPr>
            </w:pPr>
            <w:r w:rsidRPr="005F70FB">
              <w:rPr>
                <w:rStyle w:val="ChCharisSIL"/>
              </w:rPr>
              <w:t>bɛ̞r.ˈkʊm.pʊl</w:t>
            </w:r>
          </w:p>
        </w:tc>
        <w:tc>
          <w:tcPr>
            <w:tcW w:w="1134" w:type="dxa"/>
            <w:shd w:val="clear" w:color="auto" w:fill="auto"/>
          </w:tcPr>
          <w:p w14:paraId="193B683A"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171A4A4C" w14:textId="77777777" w:rsidR="000F4F82" w:rsidRPr="005F70FB" w:rsidRDefault="000F4F82" w:rsidP="00CC3F0A">
            <w:pPr>
              <w:pStyle w:val="TableCell0-0115Break"/>
            </w:pPr>
            <w:r w:rsidRPr="005F70FB">
              <w:t>gather</w:t>
            </w:r>
          </w:p>
        </w:tc>
      </w:tr>
      <w:tr w:rsidR="00AC23C4" w:rsidRPr="005F70FB" w14:paraId="6C24335C" w14:textId="77777777" w:rsidTr="00D95ABB">
        <w:tc>
          <w:tcPr>
            <w:tcW w:w="238" w:type="dxa"/>
            <w:shd w:val="clear" w:color="auto" w:fill="auto"/>
          </w:tcPr>
          <w:p w14:paraId="47EB1964" w14:textId="77777777" w:rsidR="000F4F82" w:rsidRPr="005F70FB" w:rsidRDefault="000F4F82" w:rsidP="00CC3F0A">
            <w:pPr>
              <w:pStyle w:val="TableCell0-0115Break"/>
            </w:pPr>
          </w:p>
        </w:tc>
        <w:tc>
          <w:tcPr>
            <w:tcW w:w="1616" w:type="dxa"/>
            <w:shd w:val="clear" w:color="auto" w:fill="auto"/>
          </w:tcPr>
          <w:p w14:paraId="2139DAD6" w14:textId="77777777" w:rsidR="000F4F82" w:rsidRPr="005F70FB" w:rsidRDefault="000F4F82" w:rsidP="00CC3F0A">
            <w:pPr>
              <w:pStyle w:val="TableCell0-0115Break"/>
              <w:rPr>
                <w:rStyle w:val="ChItalBold"/>
              </w:rPr>
            </w:pPr>
            <w:r w:rsidRPr="005F70FB">
              <w:rPr>
                <w:rStyle w:val="ChItalBold"/>
              </w:rPr>
              <w:t>berlabu</w:t>
            </w:r>
          </w:p>
        </w:tc>
        <w:tc>
          <w:tcPr>
            <w:tcW w:w="1701" w:type="dxa"/>
            <w:shd w:val="clear" w:color="auto" w:fill="auto"/>
          </w:tcPr>
          <w:p w14:paraId="438CFE7C" w14:textId="77777777" w:rsidR="000F4F82" w:rsidRPr="005F70FB" w:rsidRDefault="000F4F82" w:rsidP="00CC3F0A">
            <w:pPr>
              <w:pStyle w:val="TableCell0-0115Break"/>
              <w:rPr>
                <w:rStyle w:val="ChCharisSIL"/>
              </w:rPr>
            </w:pPr>
            <w:r w:rsidRPr="005F70FB">
              <w:rPr>
                <w:rStyle w:val="ChCharisSIL"/>
              </w:rPr>
              <w:t>bɛ̞r.ˈla.bu</w:t>
            </w:r>
          </w:p>
        </w:tc>
        <w:tc>
          <w:tcPr>
            <w:tcW w:w="1134" w:type="dxa"/>
            <w:shd w:val="clear" w:color="auto" w:fill="auto"/>
          </w:tcPr>
          <w:p w14:paraId="130BC479"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457D1F3D" w14:textId="77777777" w:rsidR="000F4F82" w:rsidRPr="005F70FB" w:rsidRDefault="000F4F82" w:rsidP="00CC3F0A">
            <w:pPr>
              <w:pStyle w:val="TableCell0-0115Break"/>
            </w:pPr>
            <w:r w:rsidRPr="005F70FB">
              <w:t>anchor</w:t>
            </w:r>
          </w:p>
        </w:tc>
      </w:tr>
      <w:tr w:rsidR="00AC23C4" w:rsidRPr="005F70FB" w14:paraId="746CD385" w14:textId="77777777" w:rsidTr="00D95ABB">
        <w:tc>
          <w:tcPr>
            <w:tcW w:w="238" w:type="dxa"/>
            <w:shd w:val="clear" w:color="auto" w:fill="auto"/>
          </w:tcPr>
          <w:p w14:paraId="43D34636" w14:textId="77777777" w:rsidR="000F4F82" w:rsidRPr="005F70FB" w:rsidRDefault="000F4F82" w:rsidP="00CC3F0A">
            <w:pPr>
              <w:pStyle w:val="TableCell0-0115Break"/>
            </w:pPr>
          </w:p>
        </w:tc>
        <w:tc>
          <w:tcPr>
            <w:tcW w:w="1616" w:type="dxa"/>
            <w:shd w:val="clear" w:color="auto" w:fill="auto"/>
          </w:tcPr>
          <w:p w14:paraId="1B394DC7" w14:textId="77777777" w:rsidR="000F4F82" w:rsidRPr="005F70FB" w:rsidRDefault="000F4F82" w:rsidP="00CC3F0A">
            <w:pPr>
              <w:pStyle w:val="TableCell0-0115Break"/>
              <w:rPr>
                <w:rStyle w:val="ChItalBold"/>
              </w:rPr>
            </w:pPr>
            <w:r w:rsidRPr="005F70FB">
              <w:rPr>
                <w:rStyle w:val="ChItalBold"/>
              </w:rPr>
              <w:t>berlaku</w:t>
            </w:r>
          </w:p>
        </w:tc>
        <w:tc>
          <w:tcPr>
            <w:tcW w:w="1701" w:type="dxa"/>
            <w:shd w:val="clear" w:color="auto" w:fill="auto"/>
          </w:tcPr>
          <w:p w14:paraId="00697BB3" w14:textId="77777777" w:rsidR="000F4F82" w:rsidRPr="005F70FB" w:rsidRDefault="000F4F82" w:rsidP="00CC3F0A">
            <w:pPr>
              <w:pStyle w:val="TableCell0-0115Break"/>
              <w:rPr>
                <w:rStyle w:val="ChCharisSIL"/>
              </w:rPr>
            </w:pPr>
            <w:r w:rsidRPr="005F70FB">
              <w:rPr>
                <w:rStyle w:val="ChCharisSIL"/>
              </w:rPr>
              <w:t>bɛ̞r.ˈla.ku</w:t>
            </w:r>
          </w:p>
        </w:tc>
        <w:tc>
          <w:tcPr>
            <w:tcW w:w="1134" w:type="dxa"/>
            <w:shd w:val="clear" w:color="auto" w:fill="auto"/>
          </w:tcPr>
          <w:p w14:paraId="69BB428A"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4FF49109" w14:textId="77777777" w:rsidR="000F4F82" w:rsidRPr="005F70FB" w:rsidRDefault="000F4F82" w:rsidP="00CC3F0A">
            <w:pPr>
              <w:pStyle w:val="TableCell0-0115Break"/>
            </w:pPr>
            <w:r w:rsidRPr="005F70FB">
              <w:t>be valid</w:t>
            </w:r>
          </w:p>
        </w:tc>
      </w:tr>
      <w:tr w:rsidR="00AC23C4" w:rsidRPr="005F70FB" w14:paraId="06BB3FC6" w14:textId="77777777" w:rsidTr="00D95ABB">
        <w:tc>
          <w:tcPr>
            <w:tcW w:w="238" w:type="dxa"/>
            <w:shd w:val="clear" w:color="auto" w:fill="auto"/>
          </w:tcPr>
          <w:p w14:paraId="0DFB7993" w14:textId="77777777" w:rsidR="000F4F82" w:rsidRPr="005F70FB" w:rsidRDefault="000F4F82" w:rsidP="00CC3F0A">
            <w:pPr>
              <w:pStyle w:val="TableCell0-0115Break"/>
            </w:pPr>
          </w:p>
        </w:tc>
        <w:tc>
          <w:tcPr>
            <w:tcW w:w="1616" w:type="dxa"/>
            <w:shd w:val="clear" w:color="auto" w:fill="auto"/>
          </w:tcPr>
          <w:p w14:paraId="0373B161" w14:textId="77777777" w:rsidR="000F4F82" w:rsidRPr="005F70FB" w:rsidRDefault="000F4F82" w:rsidP="00CC3F0A">
            <w:pPr>
              <w:pStyle w:val="TableCell0-0115Break"/>
              <w:rPr>
                <w:rStyle w:val="ChItalBold"/>
              </w:rPr>
            </w:pPr>
            <w:r w:rsidRPr="005F70FB">
              <w:rPr>
                <w:rStyle w:val="ChItalBold"/>
              </w:rPr>
              <w:t>berlindung</w:t>
            </w:r>
          </w:p>
        </w:tc>
        <w:tc>
          <w:tcPr>
            <w:tcW w:w="1701" w:type="dxa"/>
            <w:shd w:val="clear" w:color="auto" w:fill="auto"/>
          </w:tcPr>
          <w:p w14:paraId="086899D4" w14:textId="77777777" w:rsidR="000F4F82" w:rsidRPr="005F70FB" w:rsidRDefault="000F4F82" w:rsidP="00CC3F0A">
            <w:pPr>
              <w:pStyle w:val="TableCell0-0115Break"/>
              <w:rPr>
                <w:rStyle w:val="ChCharisSIL"/>
              </w:rPr>
            </w:pPr>
            <w:r w:rsidRPr="005F70FB">
              <w:rPr>
                <w:rStyle w:val="ChCharisSIL"/>
              </w:rPr>
              <w:t>bɛ̞r.ˈlɪn.dʊŋ</w:t>
            </w:r>
          </w:p>
        </w:tc>
        <w:tc>
          <w:tcPr>
            <w:tcW w:w="1134" w:type="dxa"/>
            <w:shd w:val="clear" w:color="auto" w:fill="auto"/>
          </w:tcPr>
          <w:p w14:paraId="2FE20759"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0D40B70E" w14:textId="77777777" w:rsidR="000F4F82" w:rsidRPr="005F70FB" w:rsidRDefault="000F4F82" w:rsidP="00CC3F0A">
            <w:pPr>
              <w:pStyle w:val="TableCell0-0115Break"/>
            </w:pPr>
            <w:r w:rsidRPr="005F70FB">
              <w:t>take shelter</w:t>
            </w:r>
          </w:p>
        </w:tc>
      </w:tr>
      <w:tr w:rsidR="00AC23C4" w:rsidRPr="005F70FB" w14:paraId="6BA3F53F" w14:textId="77777777" w:rsidTr="00D95ABB">
        <w:tc>
          <w:tcPr>
            <w:tcW w:w="238" w:type="dxa"/>
            <w:shd w:val="clear" w:color="auto" w:fill="auto"/>
          </w:tcPr>
          <w:p w14:paraId="588A3E6F" w14:textId="77777777" w:rsidR="000F4F82" w:rsidRPr="005F70FB" w:rsidRDefault="000F4F82" w:rsidP="00CC3F0A">
            <w:pPr>
              <w:pStyle w:val="TableCell0-0115Break"/>
            </w:pPr>
          </w:p>
        </w:tc>
        <w:tc>
          <w:tcPr>
            <w:tcW w:w="1616" w:type="dxa"/>
            <w:shd w:val="clear" w:color="auto" w:fill="auto"/>
          </w:tcPr>
          <w:p w14:paraId="4A8A084F" w14:textId="77777777" w:rsidR="000F4F82" w:rsidRPr="005F70FB" w:rsidRDefault="000F4F82" w:rsidP="00CC3F0A">
            <w:pPr>
              <w:pStyle w:val="TableCell0-0115Break"/>
              <w:rPr>
                <w:rStyle w:val="ChItalBold"/>
              </w:rPr>
            </w:pPr>
            <w:r w:rsidRPr="005F70FB">
              <w:rPr>
                <w:rStyle w:val="ChItalBold"/>
              </w:rPr>
              <w:t>bermaing</w:t>
            </w:r>
          </w:p>
        </w:tc>
        <w:tc>
          <w:tcPr>
            <w:tcW w:w="1701" w:type="dxa"/>
            <w:shd w:val="clear" w:color="auto" w:fill="auto"/>
          </w:tcPr>
          <w:p w14:paraId="2C6D8C54" w14:textId="77777777" w:rsidR="000F4F82" w:rsidRPr="005F70FB" w:rsidRDefault="000F4F82" w:rsidP="00CC3F0A">
            <w:pPr>
              <w:pStyle w:val="TableCell0-0115Break"/>
              <w:rPr>
                <w:rStyle w:val="ChCharisSIL"/>
              </w:rPr>
            </w:pPr>
            <w:r w:rsidRPr="005F70FB">
              <w:rPr>
                <w:rStyle w:val="ChCharisSIL"/>
              </w:rPr>
              <w:t>bɛ̞r.ˈma.ɪn</w:t>
            </w:r>
          </w:p>
        </w:tc>
        <w:tc>
          <w:tcPr>
            <w:tcW w:w="1134" w:type="dxa"/>
            <w:shd w:val="clear" w:color="auto" w:fill="auto"/>
          </w:tcPr>
          <w:p w14:paraId="01AD2CE4"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6B9FC70C" w14:textId="77777777" w:rsidR="000F4F82" w:rsidRPr="005F70FB" w:rsidRDefault="000F4F82" w:rsidP="00CC3F0A">
            <w:pPr>
              <w:pStyle w:val="TableCell0-0115Break"/>
            </w:pPr>
            <w:r w:rsidRPr="005F70FB">
              <w:t>play</w:t>
            </w:r>
          </w:p>
        </w:tc>
      </w:tr>
      <w:tr w:rsidR="00AC23C4" w:rsidRPr="005F70FB" w14:paraId="25F1A237" w14:textId="77777777" w:rsidTr="00D95ABB">
        <w:tc>
          <w:tcPr>
            <w:tcW w:w="238" w:type="dxa"/>
            <w:shd w:val="clear" w:color="auto" w:fill="auto"/>
          </w:tcPr>
          <w:p w14:paraId="0C045339" w14:textId="77777777" w:rsidR="000F4F82" w:rsidRPr="005F70FB" w:rsidRDefault="000F4F82" w:rsidP="00CC3F0A">
            <w:pPr>
              <w:pStyle w:val="TableCell0-0115Break"/>
            </w:pPr>
          </w:p>
        </w:tc>
        <w:tc>
          <w:tcPr>
            <w:tcW w:w="1616" w:type="dxa"/>
            <w:shd w:val="clear" w:color="auto" w:fill="auto"/>
          </w:tcPr>
          <w:p w14:paraId="1CF96363" w14:textId="77777777" w:rsidR="000F4F82" w:rsidRPr="005F70FB" w:rsidRDefault="000F4F82" w:rsidP="00CC3F0A">
            <w:pPr>
              <w:pStyle w:val="TableCell0-0115Break"/>
              <w:rPr>
                <w:rStyle w:val="ChItalBold"/>
              </w:rPr>
            </w:pPr>
            <w:r w:rsidRPr="005F70FB">
              <w:rPr>
                <w:rStyle w:val="ChItalBold"/>
              </w:rPr>
              <w:t>bermalam</w:t>
            </w:r>
          </w:p>
        </w:tc>
        <w:tc>
          <w:tcPr>
            <w:tcW w:w="1701" w:type="dxa"/>
            <w:shd w:val="clear" w:color="auto" w:fill="auto"/>
          </w:tcPr>
          <w:p w14:paraId="266690DA" w14:textId="77777777" w:rsidR="000F4F82" w:rsidRPr="005F70FB" w:rsidRDefault="000F4F82" w:rsidP="00CC3F0A">
            <w:pPr>
              <w:pStyle w:val="TableCell0-0115Break"/>
              <w:rPr>
                <w:rStyle w:val="ChCharisSIL"/>
              </w:rPr>
            </w:pPr>
            <w:r w:rsidRPr="005F70FB">
              <w:rPr>
                <w:rStyle w:val="ChCharisSIL"/>
              </w:rPr>
              <w:t>bɛ̞r.ˈma.lɐm</w:t>
            </w:r>
          </w:p>
        </w:tc>
        <w:tc>
          <w:tcPr>
            <w:tcW w:w="1134" w:type="dxa"/>
            <w:shd w:val="clear" w:color="auto" w:fill="auto"/>
          </w:tcPr>
          <w:p w14:paraId="47CFC466"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08AE68A8" w14:textId="77777777" w:rsidR="000F4F82" w:rsidRPr="005F70FB" w:rsidRDefault="000F4F82" w:rsidP="00CC3F0A">
            <w:pPr>
              <w:pStyle w:val="TableCell0-0115Break"/>
            </w:pPr>
            <w:r w:rsidRPr="005F70FB">
              <w:t>overnight</w:t>
            </w:r>
          </w:p>
        </w:tc>
      </w:tr>
      <w:tr w:rsidR="00AC23C4" w:rsidRPr="005F70FB" w14:paraId="7A110FF7" w14:textId="77777777" w:rsidTr="00D95ABB">
        <w:tc>
          <w:tcPr>
            <w:tcW w:w="238" w:type="dxa"/>
            <w:shd w:val="clear" w:color="auto" w:fill="auto"/>
          </w:tcPr>
          <w:p w14:paraId="41E8DFC3" w14:textId="77777777" w:rsidR="000F4F82" w:rsidRPr="005F70FB" w:rsidRDefault="000F4F82" w:rsidP="00CC3F0A">
            <w:pPr>
              <w:pStyle w:val="TableCell0-0115Break"/>
            </w:pPr>
          </w:p>
        </w:tc>
        <w:tc>
          <w:tcPr>
            <w:tcW w:w="1616" w:type="dxa"/>
            <w:shd w:val="clear" w:color="auto" w:fill="auto"/>
          </w:tcPr>
          <w:p w14:paraId="1DDD1621" w14:textId="77777777" w:rsidR="000F4F82" w:rsidRPr="005F70FB" w:rsidRDefault="000F4F82" w:rsidP="00CC3F0A">
            <w:pPr>
              <w:pStyle w:val="TableCell0-0115Break"/>
              <w:rPr>
                <w:rStyle w:val="ChItalBold"/>
              </w:rPr>
            </w:pPr>
            <w:r w:rsidRPr="005F70FB">
              <w:rPr>
                <w:rStyle w:val="ChItalBold"/>
              </w:rPr>
              <w:t>berpakeang</w:t>
            </w:r>
          </w:p>
        </w:tc>
        <w:tc>
          <w:tcPr>
            <w:tcW w:w="1701" w:type="dxa"/>
            <w:shd w:val="clear" w:color="auto" w:fill="auto"/>
          </w:tcPr>
          <w:p w14:paraId="45A6C51B" w14:textId="77777777" w:rsidR="000F4F82" w:rsidRPr="005F70FB" w:rsidRDefault="000F4F82" w:rsidP="00CC3F0A">
            <w:pPr>
              <w:pStyle w:val="TableCell0-0115Break"/>
              <w:rPr>
                <w:rStyle w:val="ChCharisSIL"/>
              </w:rPr>
            </w:pPr>
            <w:r w:rsidRPr="005F70FB">
              <w:rPr>
                <w:rStyle w:val="ChCharisSIL"/>
              </w:rPr>
              <w:t>ˌbɛ̞r.pa.ˈkɛ.ɐn</w:t>
            </w:r>
          </w:p>
        </w:tc>
        <w:tc>
          <w:tcPr>
            <w:tcW w:w="1134" w:type="dxa"/>
            <w:shd w:val="clear" w:color="auto" w:fill="auto"/>
          </w:tcPr>
          <w:p w14:paraId="29E483D6"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3EA27937" w14:textId="77777777" w:rsidR="000F4F82" w:rsidRPr="005F70FB" w:rsidRDefault="000F4F82" w:rsidP="00CC3F0A">
            <w:pPr>
              <w:pStyle w:val="TableCell0-0115Break"/>
            </w:pPr>
            <w:r w:rsidRPr="005F70FB">
              <w:t>be with clothes</w:t>
            </w:r>
          </w:p>
        </w:tc>
      </w:tr>
      <w:tr w:rsidR="00AC23C4" w:rsidRPr="005F70FB" w14:paraId="27BB7F43" w14:textId="77777777" w:rsidTr="00D95ABB">
        <w:tc>
          <w:tcPr>
            <w:tcW w:w="238" w:type="dxa"/>
            <w:shd w:val="clear" w:color="auto" w:fill="auto"/>
          </w:tcPr>
          <w:p w14:paraId="7B9E6087" w14:textId="77777777" w:rsidR="000F4F82" w:rsidRPr="005F70FB" w:rsidRDefault="000F4F82" w:rsidP="00CC3F0A">
            <w:pPr>
              <w:pStyle w:val="TableCell0-0115Break"/>
            </w:pPr>
          </w:p>
        </w:tc>
        <w:tc>
          <w:tcPr>
            <w:tcW w:w="1616" w:type="dxa"/>
            <w:shd w:val="clear" w:color="auto" w:fill="auto"/>
          </w:tcPr>
          <w:p w14:paraId="05EA072B" w14:textId="77777777" w:rsidR="000F4F82" w:rsidRPr="005F70FB" w:rsidRDefault="000F4F82" w:rsidP="00CC3F0A">
            <w:pPr>
              <w:pStyle w:val="TableCell0-0115Break"/>
              <w:rPr>
                <w:rStyle w:val="ChItalBold"/>
              </w:rPr>
            </w:pPr>
            <w:r w:rsidRPr="005F70FB">
              <w:rPr>
                <w:rStyle w:val="ChItalBold"/>
              </w:rPr>
              <w:t>berpikir</w:t>
            </w:r>
          </w:p>
        </w:tc>
        <w:tc>
          <w:tcPr>
            <w:tcW w:w="1701" w:type="dxa"/>
            <w:shd w:val="clear" w:color="auto" w:fill="auto"/>
          </w:tcPr>
          <w:p w14:paraId="7E21B44A" w14:textId="77777777" w:rsidR="000F4F82" w:rsidRPr="005F70FB" w:rsidRDefault="000F4F82" w:rsidP="00CC3F0A">
            <w:pPr>
              <w:pStyle w:val="TableCell0-0115Break"/>
              <w:rPr>
                <w:rStyle w:val="ChCharisSIL"/>
              </w:rPr>
            </w:pPr>
            <w:r w:rsidRPr="005F70FB">
              <w:rPr>
                <w:rStyle w:val="ChCharisSIL"/>
              </w:rPr>
              <w:t>bɛ̞r.ˈpi.kɪr</w:t>
            </w:r>
          </w:p>
        </w:tc>
        <w:tc>
          <w:tcPr>
            <w:tcW w:w="1134" w:type="dxa"/>
            <w:shd w:val="clear" w:color="auto" w:fill="auto"/>
          </w:tcPr>
          <w:p w14:paraId="6E0E7982"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3C586F88" w14:textId="77777777" w:rsidR="000F4F82" w:rsidRPr="005F70FB" w:rsidRDefault="000F4F82" w:rsidP="00CC3F0A">
            <w:pPr>
              <w:pStyle w:val="TableCell0-0115Break"/>
            </w:pPr>
            <w:r w:rsidRPr="005F70FB">
              <w:t>think</w:t>
            </w:r>
          </w:p>
        </w:tc>
      </w:tr>
      <w:tr w:rsidR="00AC23C4" w:rsidRPr="005F70FB" w14:paraId="633BFD81" w14:textId="77777777" w:rsidTr="00D95ABB">
        <w:tc>
          <w:tcPr>
            <w:tcW w:w="238" w:type="dxa"/>
            <w:shd w:val="clear" w:color="auto" w:fill="auto"/>
          </w:tcPr>
          <w:p w14:paraId="5F0DF26C" w14:textId="77777777" w:rsidR="000F4F82" w:rsidRPr="005F70FB" w:rsidRDefault="000F4F82" w:rsidP="00CC3F0A">
            <w:pPr>
              <w:pStyle w:val="TableCell0-0115Break"/>
            </w:pPr>
          </w:p>
        </w:tc>
        <w:tc>
          <w:tcPr>
            <w:tcW w:w="1616" w:type="dxa"/>
            <w:shd w:val="clear" w:color="auto" w:fill="auto"/>
          </w:tcPr>
          <w:p w14:paraId="351A0535" w14:textId="77777777" w:rsidR="000F4F82" w:rsidRPr="005F70FB" w:rsidRDefault="000F4F82" w:rsidP="00CC3F0A">
            <w:pPr>
              <w:pStyle w:val="TableCell0-0115Break"/>
              <w:rPr>
                <w:rStyle w:val="ChItalBold"/>
              </w:rPr>
            </w:pPr>
            <w:r w:rsidRPr="005F70FB">
              <w:rPr>
                <w:rStyle w:val="ChItalBold"/>
              </w:rPr>
              <w:t>berpisa</w:t>
            </w:r>
          </w:p>
        </w:tc>
        <w:tc>
          <w:tcPr>
            <w:tcW w:w="1701" w:type="dxa"/>
            <w:shd w:val="clear" w:color="auto" w:fill="auto"/>
          </w:tcPr>
          <w:p w14:paraId="42469247" w14:textId="77777777" w:rsidR="000F4F82" w:rsidRPr="005F70FB" w:rsidRDefault="000F4F82" w:rsidP="00CC3F0A">
            <w:pPr>
              <w:pStyle w:val="TableCell0-0115Break"/>
              <w:rPr>
                <w:rStyle w:val="ChCharisSIL"/>
              </w:rPr>
            </w:pPr>
            <w:r w:rsidRPr="005F70FB">
              <w:rPr>
                <w:rStyle w:val="ChCharisSIL"/>
              </w:rPr>
              <w:t>bɛ̞r.ˈpi.sa</w:t>
            </w:r>
          </w:p>
        </w:tc>
        <w:tc>
          <w:tcPr>
            <w:tcW w:w="1134" w:type="dxa"/>
            <w:shd w:val="clear" w:color="auto" w:fill="auto"/>
          </w:tcPr>
          <w:p w14:paraId="28668756"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0062A40B" w14:textId="77777777" w:rsidR="000F4F82" w:rsidRPr="005F70FB" w:rsidRDefault="000F4F82" w:rsidP="00CC3F0A">
            <w:pPr>
              <w:pStyle w:val="TableCell0-0115Break"/>
            </w:pPr>
            <w:r w:rsidRPr="005F70FB">
              <w:t>be separate</w:t>
            </w:r>
          </w:p>
        </w:tc>
      </w:tr>
      <w:tr w:rsidR="00AC23C4" w:rsidRPr="005F70FB" w14:paraId="3576B0F7" w14:textId="77777777" w:rsidTr="00D95ABB">
        <w:tc>
          <w:tcPr>
            <w:tcW w:w="238" w:type="dxa"/>
            <w:shd w:val="clear" w:color="auto" w:fill="auto"/>
          </w:tcPr>
          <w:p w14:paraId="0F7930F5" w14:textId="77777777" w:rsidR="000F4F82" w:rsidRPr="005F70FB" w:rsidRDefault="000F4F82" w:rsidP="00CC3F0A">
            <w:pPr>
              <w:pStyle w:val="TableCell0-0115Break"/>
            </w:pPr>
          </w:p>
        </w:tc>
        <w:tc>
          <w:tcPr>
            <w:tcW w:w="1616" w:type="dxa"/>
            <w:shd w:val="clear" w:color="auto" w:fill="auto"/>
          </w:tcPr>
          <w:p w14:paraId="3757E8DE" w14:textId="77777777" w:rsidR="000F4F82" w:rsidRPr="005F70FB" w:rsidRDefault="000F4F82" w:rsidP="00CC3F0A">
            <w:pPr>
              <w:pStyle w:val="TableCell0-0115Break"/>
              <w:rPr>
                <w:rStyle w:val="ChItalBold"/>
              </w:rPr>
            </w:pPr>
            <w:r w:rsidRPr="005F70FB">
              <w:rPr>
                <w:rStyle w:val="ChItalBold"/>
              </w:rPr>
              <w:t>bersaling</w:t>
            </w:r>
          </w:p>
        </w:tc>
        <w:tc>
          <w:tcPr>
            <w:tcW w:w="1701" w:type="dxa"/>
            <w:shd w:val="clear" w:color="auto" w:fill="auto"/>
          </w:tcPr>
          <w:p w14:paraId="428D5986" w14:textId="77777777" w:rsidR="000F4F82" w:rsidRPr="005F70FB" w:rsidRDefault="000F4F82" w:rsidP="00CC3F0A">
            <w:pPr>
              <w:pStyle w:val="TableCell0-0115Break"/>
              <w:rPr>
                <w:rStyle w:val="ChCharisSIL"/>
              </w:rPr>
            </w:pPr>
            <w:r w:rsidRPr="005F70FB">
              <w:rPr>
                <w:rStyle w:val="ChCharisSIL"/>
              </w:rPr>
              <w:t>bɛ̞r.ˈsa.lɪŋ</w:t>
            </w:r>
          </w:p>
        </w:tc>
        <w:tc>
          <w:tcPr>
            <w:tcW w:w="1134" w:type="dxa"/>
            <w:shd w:val="clear" w:color="auto" w:fill="auto"/>
          </w:tcPr>
          <w:p w14:paraId="43B05175"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5E31BEEF" w14:textId="77777777" w:rsidR="000F4F82" w:rsidRPr="005F70FB" w:rsidRDefault="000F4F82" w:rsidP="00CC3F0A">
            <w:pPr>
              <w:pStyle w:val="TableCell0-0115Break"/>
            </w:pPr>
            <w:r w:rsidRPr="005F70FB">
              <w:t>give birth</w:t>
            </w:r>
          </w:p>
        </w:tc>
      </w:tr>
      <w:tr w:rsidR="00AC23C4" w:rsidRPr="005F70FB" w14:paraId="0099699E" w14:textId="77777777" w:rsidTr="00D95ABB">
        <w:tc>
          <w:tcPr>
            <w:tcW w:w="238" w:type="dxa"/>
            <w:shd w:val="clear" w:color="auto" w:fill="auto"/>
          </w:tcPr>
          <w:p w14:paraId="256FBAEA" w14:textId="77777777" w:rsidR="000F4F82" w:rsidRPr="005F70FB" w:rsidRDefault="000F4F82" w:rsidP="00CC3F0A">
            <w:pPr>
              <w:pStyle w:val="TableCell0-0115Break"/>
            </w:pPr>
          </w:p>
        </w:tc>
        <w:tc>
          <w:tcPr>
            <w:tcW w:w="1616" w:type="dxa"/>
            <w:shd w:val="clear" w:color="auto" w:fill="auto"/>
          </w:tcPr>
          <w:p w14:paraId="4A626BEA" w14:textId="77777777" w:rsidR="000F4F82" w:rsidRPr="005F70FB" w:rsidRDefault="000F4F82" w:rsidP="00CC3F0A">
            <w:pPr>
              <w:pStyle w:val="TableCell0-0115Break"/>
              <w:rPr>
                <w:rStyle w:val="ChItalBold"/>
              </w:rPr>
            </w:pPr>
            <w:r w:rsidRPr="005F70FB">
              <w:rPr>
                <w:rStyle w:val="ChItalBold"/>
              </w:rPr>
              <w:t>bersandar</w:t>
            </w:r>
          </w:p>
        </w:tc>
        <w:tc>
          <w:tcPr>
            <w:tcW w:w="1701" w:type="dxa"/>
            <w:shd w:val="clear" w:color="auto" w:fill="auto"/>
          </w:tcPr>
          <w:p w14:paraId="3CD2BFBB" w14:textId="77777777" w:rsidR="000F4F82" w:rsidRPr="005F70FB" w:rsidRDefault="000F4F82" w:rsidP="00CC3F0A">
            <w:pPr>
              <w:pStyle w:val="TableCell0-0115Break"/>
              <w:rPr>
                <w:rStyle w:val="ChCharisSIL"/>
              </w:rPr>
            </w:pPr>
            <w:r w:rsidRPr="005F70FB">
              <w:rPr>
                <w:rStyle w:val="ChCharisSIL"/>
              </w:rPr>
              <w:t>bɛ̞r.ˈsɐn.dɐr</w:t>
            </w:r>
          </w:p>
        </w:tc>
        <w:tc>
          <w:tcPr>
            <w:tcW w:w="1134" w:type="dxa"/>
            <w:shd w:val="clear" w:color="auto" w:fill="auto"/>
          </w:tcPr>
          <w:p w14:paraId="7C124CF6"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651F6603" w14:textId="77777777" w:rsidR="000F4F82" w:rsidRPr="005F70FB" w:rsidRDefault="000F4F82" w:rsidP="00CC3F0A">
            <w:pPr>
              <w:pStyle w:val="TableCell0-0115Break"/>
            </w:pPr>
            <w:r w:rsidRPr="005F70FB">
              <w:t>lean</w:t>
            </w:r>
          </w:p>
        </w:tc>
      </w:tr>
      <w:tr w:rsidR="00AC23C4" w:rsidRPr="005F70FB" w14:paraId="679CB3D4" w14:textId="77777777" w:rsidTr="00D95ABB">
        <w:tc>
          <w:tcPr>
            <w:tcW w:w="238" w:type="dxa"/>
            <w:shd w:val="clear" w:color="auto" w:fill="auto"/>
          </w:tcPr>
          <w:p w14:paraId="187594CA" w14:textId="77777777" w:rsidR="000F4F82" w:rsidRPr="005F70FB" w:rsidRDefault="000F4F82" w:rsidP="00CC3F0A">
            <w:pPr>
              <w:pStyle w:val="TableCell0-0115Break"/>
            </w:pPr>
          </w:p>
        </w:tc>
        <w:tc>
          <w:tcPr>
            <w:tcW w:w="1616" w:type="dxa"/>
            <w:shd w:val="clear" w:color="auto" w:fill="auto"/>
          </w:tcPr>
          <w:p w14:paraId="71D9BA4F" w14:textId="77777777" w:rsidR="000F4F82" w:rsidRPr="005F70FB" w:rsidRDefault="000F4F82" w:rsidP="00CC3F0A">
            <w:pPr>
              <w:pStyle w:val="TableCell0-0115Break"/>
              <w:rPr>
                <w:rStyle w:val="ChItalBold"/>
              </w:rPr>
            </w:pPr>
            <w:r w:rsidRPr="005F70FB">
              <w:rPr>
                <w:rStyle w:val="ChItalBold"/>
              </w:rPr>
              <w:t>bersangkutang</w:t>
            </w:r>
          </w:p>
        </w:tc>
        <w:tc>
          <w:tcPr>
            <w:tcW w:w="1701" w:type="dxa"/>
            <w:shd w:val="clear" w:color="auto" w:fill="auto"/>
          </w:tcPr>
          <w:p w14:paraId="48CD657E" w14:textId="77777777" w:rsidR="000F4F82" w:rsidRPr="005F70FB" w:rsidRDefault="000F4F82" w:rsidP="00CC3F0A">
            <w:pPr>
              <w:pStyle w:val="TableCell0-0115Break"/>
              <w:rPr>
                <w:rStyle w:val="ChCharisSIL"/>
              </w:rPr>
            </w:pPr>
            <w:r w:rsidRPr="005F70FB">
              <w:rPr>
                <w:rStyle w:val="ChCharisSIL"/>
              </w:rPr>
              <w:t>ˌbɛ̞r.sɐŋ.ˈku.tɐn</w:t>
            </w:r>
          </w:p>
        </w:tc>
        <w:tc>
          <w:tcPr>
            <w:tcW w:w="1134" w:type="dxa"/>
            <w:shd w:val="clear" w:color="auto" w:fill="auto"/>
          </w:tcPr>
          <w:p w14:paraId="0ABB6D84"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53651327" w14:textId="77777777" w:rsidR="000F4F82" w:rsidRPr="005F70FB" w:rsidRDefault="000F4F82" w:rsidP="00CC3F0A">
            <w:pPr>
              <w:pStyle w:val="TableCell0-0115Break"/>
            </w:pPr>
            <w:r w:rsidRPr="005F70FB">
              <w:t>be concerned with</w:t>
            </w:r>
          </w:p>
        </w:tc>
      </w:tr>
      <w:tr w:rsidR="00AC23C4" w:rsidRPr="005F70FB" w14:paraId="79EF4D2B" w14:textId="77777777" w:rsidTr="00D95ABB">
        <w:tc>
          <w:tcPr>
            <w:tcW w:w="238" w:type="dxa"/>
            <w:shd w:val="clear" w:color="auto" w:fill="auto"/>
          </w:tcPr>
          <w:p w14:paraId="01ABC51B" w14:textId="77777777" w:rsidR="000F4F82" w:rsidRPr="005F70FB" w:rsidRDefault="000F4F82" w:rsidP="00CC3F0A">
            <w:pPr>
              <w:pStyle w:val="TableCell0-0115Break"/>
            </w:pPr>
          </w:p>
        </w:tc>
        <w:tc>
          <w:tcPr>
            <w:tcW w:w="1616" w:type="dxa"/>
            <w:shd w:val="clear" w:color="auto" w:fill="auto"/>
          </w:tcPr>
          <w:p w14:paraId="35B53E4D" w14:textId="77777777" w:rsidR="000F4F82" w:rsidRPr="005F70FB" w:rsidRDefault="000F4F82" w:rsidP="00CC3F0A">
            <w:pPr>
              <w:pStyle w:val="TableCell0-0115Break"/>
              <w:rPr>
                <w:rStyle w:val="ChItalBold"/>
              </w:rPr>
            </w:pPr>
            <w:r w:rsidRPr="005F70FB">
              <w:rPr>
                <w:rStyle w:val="ChItalBold"/>
              </w:rPr>
              <w:t>bersatu</w:t>
            </w:r>
          </w:p>
        </w:tc>
        <w:tc>
          <w:tcPr>
            <w:tcW w:w="1701" w:type="dxa"/>
            <w:shd w:val="clear" w:color="auto" w:fill="auto"/>
          </w:tcPr>
          <w:p w14:paraId="0523F13C" w14:textId="77777777" w:rsidR="000F4F82" w:rsidRPr="005F70FB" w:rsidRDefault="000F4F82" w:rsidP="00CC3F0A">
            <w:pPr>
              <w:pStyle w:val="TableCell0-0115Break"/>
              <w:rPr>
                <w:rStyle w:val="ChCharisSIL"/>
              </w:rPr>
            </w:pPr>
            <w:r w:rsidRPr="005F70FB">
              <w:rPr>
                <w:rStyle w:val="ChCharisSIL"/>
              </w:rPr>
              <w:t>bɛ̞r.ˈsa.tu</w:t>
            </w:r>
          </w:p>
        </w:tc>
        <w:tc>
          <w:tcPr>
            <w:tcW w:w="1134" w:type="dxa"/>
            <w:shd w:val="clear" w:color="auto" w:fill="auto"/>
          </w:tcPr>
          <w:p w14:paraId="4EEA4C6F"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0D831CAA" w14:textId="77777777" w:rsidR="000F4F82" w:rsidRPr="005F70FB" w:rsidRDefault="000F4F82" w:rsidP="00CC3F0A">
            <w:pPr>
              <w:pStyle w:val="TableCell0-0115Break"/>
            </w:pPr>
            <w:r w:rsidRPr="005F70FB">
              <w:t>be one</w:t>
            </w:r>
          </w:p>
        </w:tc>
      </w:tr>
      <w:tr w:rsidR="00AC23C4" w:rsidRPr="005F70FB" w14:paraId="5ABFCDCF" w14:textId="77777777" w:rsidTr="00D95ABB">
        <w:tc>
          <w:tcPr>
            <w:tcW w:w="238" w:type="dxa"/>
            <w:shd w:val="clear" w:color="auto" w:fill="auto"/>
          </w:tcPr>
          <w:p w14:paraId="6C70594A" w14:textId="77777777" w:rsidR="000F4F82" w:rsidRPr="005F70FB" w:rsidRDefault="000F4F82" w:rsidP="00CC3F0A">
            <w:pPr>
              <w:pStyle w:val="TableCell0-0115Break"/>
            </w:pPr>
          </w:p>
        </w:tc>
        <w:tc>
          <w:tcPr>
            <w:tcW w:w="1616" w:type="dxa"/>
            <w:shd w:val="clear" w:color="auto" w:fill="auto"/>
          </w:tcPr>
          <w:p w14:paraId="2D1E50AA" w14:textId="77777777" w:rsidR="000F4F82" w:rsidRPr="005F70FB" w:rsidRDefault="000F4F82" w:rsidP="00CC3F0A">
            <w:pPr>
              <w:pStyle w:val="TableCell0-0115Break"/>
              <w:rPr>
                <w:rStyle w:val="ChItalBold"/>
              </w:rPr>
            </w:pPr>
            <w:r w:rsidRPr="005F70FB">
              <w:rPr>
                <w:rStyle w:val="ChItalBold"/>
              </w:rPr>
              <w:t>bersina</w:t>
            </w:r>
          </w:p>
        </w:tc>
        <w:tc>
          <w:tcPr>
            <w:tcW w:w="1701" w:type="dxa"/>
            <w:shd w:val="clear" w:color="auto" w:fill="auto"/>
          </w:tcPr>
          <w:p w14:paraId="7F094912" w14:textId="77777777" w:rsidR="000F4F82" w:rsidRPr="005F70FB" w:rsidRDefault="000F4F82" w:rsidP="00CC3F0A">
            <w:pPr>
              <w:pStyle w:val="TableCell0-0115Break"/>
              <w:rPr>
                <w:rStyle w:val="ChCharisSIL"/>
              </w:rPr>
            </w:pPr>
            <w:r w:rsidRPr="005F70FB">
              <w:rPr>
                <w:rStyle w:val="ChCharisSIL"/>
              </w:rPr>
              <w:t>bɛ̞r.ˈsi.na</w:t>
            </w:r>
          </w:p>
        </w:tc>
        <w:tc>
          <w:tcPr>
            <w:tcW w:w="1134" w:type="dxa"/>
            <w:shd w:val="clear" w:color="auto" w:fill="auto"/>
          </w:tcPr>
          <w:p w14:paraId="2245240A"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518447B5" w14:textId="77777777" w:rsidR="000F4F82" w:rsidRPr="005F70FB" w:rsidRDefault="000F4F82" w:rsidP="00CC3F0A">
            <w:pPr>
              <w:pStyle w:val="TableCell0-0115Break"/>
            </w:pPr>
            <w:r w:rsidRPr="005F70FB">
              <w:t>commit adultery</w:t>
            </w:r>
          </w:p>
        </w:tc>
      </w:tr>
      <w:tr w:rsidR="00AC23C4" w:rsidRPr="005F70FB" w14:paraId="3E390E17" w14:textId="77777777" w:rsidTr="00D95ABB">
        <w:tc>
          <w:tcPr>
            <w:tcW w:w="238" w:type="dxa"/>
            <w:shd w:val="clear" w:color="auto" w:fill="auto"/>
          </w:tcPr>
          <w:p w14:paraId="0B475CFD" w14:textId="77777777" w:rsidR="000F4F82" w:rsidRPr="005F70FB" w:rsidRDefault="000F4F82" w:rsidP="00CC3F0A">
            <w:pPr>
              <w:pStyle w:val="TableCell0-0115Break"/>
            </w:pPr>
          </w:p>
        </w:tc>
        <w:tc>
          <w:tcPr>
            <w:tcW w:w="1616" w:type="dxa"/>
            <w:shd w:val="clear" w:color="auto" w:fill="auto"/>
          </w:tcPr>
          <w:p w14:paraId="4BC700C5" w14:textId="77777777" w:rsidR="000F4F82" w:rsidRPr="005F70FB" w:rsidRDefault="000F4F82" w:rsidP="00CC3F0A">
            <w:pPr>
              <w:pStyle w:val="TableCell0-0115Break"/>
              <w:rPr>
                <w:rStyle w:val="ChItalBold"/>
              </w:rPr>
            </w:pPr>
            <w:r w:rsidRPr="005F70FB">
              <w:rPr>
                <w:rStyle w:val="ChItalBold"/>
              </w:rPr>
              <w:t>bertahang</w:t>
            </w:r>
          </w:p>
        </w:tc>
        <w:tc>
          <w:tcPr>
            <w:tcW w:w="1701" w:type="dxa"/>
            <w:shd w:val="clear" w:color="auto" w:fill="auto"/>
          </w:tcPr>
          <w:p w14:paraId="2C755B83" w14:textId="77777777" w:rsidR="000F4F82" w:rsidRPr="005F70FB" w:rsidRDefault="000F4F82" w:rsidP="00CC3F0A">
            <w:pPr>
              <w:pStyle w:val="TableCell0-0115Break"/>
              <w:rPr>
                <w:rStyle w:val="ChCharisSIL"/>
              </w:rPr>
            </w:pPr>
            <w:r w:rsidRPr="005F70FB">
              <w:rPr>
                <w:rStyle w:val="ChCharisSIL"/>
              </w:rPr>
              <w:t>bɛ̞r.ˈta.hɐn</w:t>
            </w:r>
          </w:p>
        </w:tc>
        <w:tc>
          <w:tcPr>
            <w:tcW w:w="1134" w:type="dxa"/>
            <w:shd w:val="clear" w:color="auto" w:fill="auto"/>
          </w:tcPr>
          <w:p w14:paraId="2D44712E"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35B6BB37" w14:textId="0F766BEF" w:rsidR="000F4F82" w:rsidRPr="005F70FB" w:rsidRDefault="000F4F82" w:rsidP="00CC3F0A">
            <w:pPr>
              <w:pStyle w:val="TableCell0-0115Break"/>
            </w:pPr>
            <w:r w:rsidRPr="005F70FB">
              <w:t>hold (out/back)</w:t>
            </w:r>
          </w:p>
        </w:tc>
      </w:tr>
      <w:tr w:rsidR="00AC23C4" w:rsidRPr="005F70FB" w14:paraId="1AE621BD" w14:textId="77777777" w:rsidTr="00D95ABB">
        <w:tc>
          <w:tcPr>
            <w:tcW w:w="238" w:type="dxa"/>
            <w:shd w:val="clear" w:color="auto" w:fill="auto"/>
          </w:tcPr>
          <w:p w14:paraId="2DDE4B6B" w14:textId="77777777" w:rsidR="000F4F82" w:rsidRPr="005F70FB" w:rsidRDefault="000F4F82" w:rsidP="00CC3F0A">
            <w:pPr>
              <w:pStyle w:val="TableCell0-0115Break"/>
            </w:pPr>
            <w:r w:rsidRPr="005F70FB">
              <w:t>x</w:t>
            </w:r>
          </w:p>
        </w:tc>
        <w:tc>
          <w:tcPr>
            <w:tcW w:w="1616" w:type="dxa"/>
            <w:shd w:val="clear" w:color="auto" w:fill="auto"/>
          </w:tcPr>
          <w:p w14:paraId="44001127" w14:textId="77777777" w:rsidR="000F4F82" w:rsidRPr="005F70FB" w:rsidRDefault="000F4F82" w:rsidP="00CC3F0A">
            <w:pPr>
              <w:pStyle w:val="TableCell0-0115Break"/>
              <w:rPr>
                <w:rStyle w:val="ChItalBold"/>
              </w:rPr>
            </w:pPr>
            <w:r w:rsidRPr="005F70FB">
              <w:rPr>
                <w:rStyle w:val="ChItalBold"/>
              </w:rPr>
              <w:t>bertemang</w:t>
            </w:r>
          </w:p>
        </w:tc>
        <w:tc>
          <w:tcPr>
            <w:tcW w:w="1701" w:type="dxa"/>
            <w:shd w:val="clear" w:color="auto" w:fill="auto"/>
          </w:tcPr>
          <w:p w14:paraId="519ED15F" w14:textId="77777777" w:rsidR="000F4F82" w:rsidRPr="005F70FB" w:rsidRDefault="000F4F82" w:rsidP="00CC3F0A">
            <w:pPr>
              <w:pStyle w:val="TableCell0-0115Break"/>
              <w:rPr>
                <w:rStyle w:val="ChCharisSIL"/>
              </w:rPr>
            </w:pPr>
            <w:r w:rsidRPr="005F70FB">
              <w:rPr>
                <w:rStyle w:val="ChCharisSIL"/>
              </w:rPr>
              <w:t>ˌbɛ̞r.tɛ̞.ˈmɐn</w:t>
            </w:r>
          </w:p>
        </w:tc>
        <w:tc>
          <w:tcPr>
            <w:tcW w:w="1134" w:type="dxa"/>
            <w:shd w:val="clear" w:color="auto" w:fill="auto"/>
          </w:tcPr>
          <w:p w14:paraId="54D2F8EF"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3CA4D758" w14:textId="77777777" w:rsidR="000F4F82" w:rsidRPr="005F70FB" w:rsidRDefault="000F4F82" w:rsidP="00CC3F0A">
            <w:pPr>
              <w:pStyle w:val="TableCell0-0115Break"/>
            </w:pPr>
            <w:r w:rsidRPr="005F70FB">
              <w:t>be friends</w:t>
            </w:r>
          </w:p>
        </w:tc>
      </w:tr>
      <w:tr w:rsidR="00AC23C4" w:rsidRPr="005F70FB" w14:paraId="276D0A21" w14:textId="77777777" w:rsidTr="00D95ABB">
        <w:tc>
          <w:tcPr>
            <w:tcW w:w="238" w:type="dxa"/>
            <w:shd w:val="clear" w:color="auto" w:fill="auto"/>
          </w:tcPr>
          <w:p w14:paraId="09A9102D" w14:textId="77777777" w:rsidR="000F4F82" w:rsidRPr="005F70FB" w:rsidRDefault="000F4F82" w:rsidP="00CC3F0A">
            <w:pPr>
              <w:pStyle w:val="TableCell0-0115Break"/>
            </w:pPr>
          </w:p>
        </w:tc>
        <w:tc>
          <w:tcPr>
            <w:tcW w:w="1616" w:type="dxa"/>
            <w:shd w:val="clear" w:color="auto" w:fill="auto"/>
          </w:tcPr>
          <w:p w14:paraId="35DE50E3" w14:textId="77777777" w:rsidR="000F4F82" w:rsidRPr="005F70FB" w:rsidRDefault="000F4F82" w:rsidP="00CC3F0A">
            <w:pPr>
              <w:pStyle w:val="TableCell0-0115Break"/>
              <w:rPr>
                <w:rStyle w:val="ChItalBold"/>
              </w:rPr>
            </w:pPr>
            <w:r w:rsidRPr="005F70FB">
              <w:rPr>
                <w:rStyle w:val="ChItalBold"/>
              </w:rPr>
              <w:t>bertemu</w:t>
            </w:r>
          </w:p>
        </w:tc>
        <w:tc>
          <w:tcPr>
            <w:tcW w:w="1701" w:type="dxa"/>
            <w:shd w:val="clear" w:color="auto" w:fill="auto"/>
          </w:tcPr>
          <w:p w14:paraId="2CD1D355" w14:textId="77777777" w:rsidR="000F4F82" w:rsidRPr="005F70FB" w:rsidRDefault="000F4F82" w:rsidP="00CC3F0A">
            <w:pPr>
              <w:pStyle w:val="TableCell0-0115Break"/>
              <w:rPr>
                <w:rStyle w:val="ChCharisSIL"/>
              </w:rPr>
            </w:pPr>
            <w:r w:rsidRPr="005F70FB">
              <w:rPr>
                <w:rStyle w:val="ChCharisSIL"/>
              </w:rPr>
              <w:t>bɛ̞r.tɛ̞.ˈmu</w:t>
            </w:r>
          </w:p>
        </w:tc>
        <w:tc>
          <w:tcPr>
            <w:tcW w:w="1134" w:type="dxa"/>
            <w:shd w:val="clear" w:color="auto" w:fill="auto"/>
          </w:tcPr>
          <w:p w14:paraId="08A52692"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42C5557A" w14:textId="77777777" w:rsidR="000F4F82" w:rsidRPr="005F70FB" w:rsidRDefault="000F4F82" w:rsidP="00CC3F0A">
            <w:pPr>
              <w:pStyle w:val="TableCell0-0115Break"/>
            </w:pPr>
            <w:r w:rsidRPr="005F70FB">
              <w:t>meet</w:t>
            </w:r>
          </w:p>
        </w:tc>
      </w:tr>
      <w:tr w:rsidR="00AC23C4" w:rsidRPr="005F70FB" w14:paraId="0D29BF61" w14:textId="77777777" w:rsidTr="00D95ABB">
        <w:tc>
          <w:tcPr>
            <w:tcW w:w="238" w:type="dxa"/>
            <w:shd w:val="clear" w:color="auto" w:fill="auto"/>
          </w:tcPr>
          <w:p w14:paraId="1D2A618B" w14:textId="77777777" w:rsidR="000F4F82" w:rsidRPr="005F70FB" w:rsidRDefault="000F4F82" w:rsidP="00CC3F0A">
            <w:pPr>
              <w:pStyle w:val="TableCell0-0115Break"/>
            </w:pPr>
          </w:p>
        </w:tc>
        <w:tc>
          <w:tcPr>
            <w:tcW w:w="1616" w:type="dxa"/>
            <w:shd w:val="clear" w:color="auto" w:fill="auto"/>
          </w:tcPr>
          <w:p w14:paraId="7DECC4E5" w14:textId="77777777" w:rsidR="000F4F82" w:rsidRPr="005F70FB" w:rsidRDefault="000F4F82" w:rsidP="00CC3F0A">
            <w:pPr>
              <w:pStyle w:val="TableCell0-0115Break"/>
              <w:rPr>
                <w:rStyle w:val="ChItalBold"/>
              </w:rPr>
            </w:pPr>
            <w:r w:rsidRPr="005F70FB">
              <w:rPr>
                <w:rStyle w:val="ChItalBold"/>
              </w:rPr>
              <w:t>bertengkar</w:t>
            </w:r>
          </w:p>
        </w:tc>
        <w:tc>
          <w:tcPr>
            <w:tcW w:w="1701" w:type="dxa"/>
            <w:shd w:val="clear" w:color="auto" w:fill="auto"/>
          </w:tcPr>
          <w:p w14:paraId="7F4A7641" w14:textId="77777777" w:rsidR="000F4F82" w:rsidRPr="005F70FB" w:rsidRDefault="000F4F82" w:rsidP="00CC3F0A">
            <w:pPr>
              <w:pStyle w:val="TableCell0-0115Break"/>
              <w:rPr>
                <w:rStyle w:val="ChCharisSIL"/>
              </w:rPr>
            </w:pPr>
            <w:r w:rsidRPr="005F70FB">
              <w:rPr>
                <w:rStyle w:val="ChCharisSIL"/>
              </w:rPr>
              <w:t>bɛ̞r.tɛ̞ŋ.ˈkɐr</w:t>
            </w:r>
          </w:p>
        </w:tc>
        <w:tc>
          <w:tcPr>
            <w:tcW w:w="1134" w:type="dxa"/>
            <w:shd w:val="clear" w:color="auto" w:fill="auto"/>
          </w:tcPr>
          <w:p w14:paraId="66A79F8F"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47A12C35" w14:textId="77777777" w:rsidR="000F4F82" w:rsidRPr="005F70FB" w:rsidRDefault="000F4F82" w:rsidP="00CC3F0A">
            <w:pPr>
              <w:pStyle w:val="TableCell0-0115Break"/>
            </w:pPr>
            <w:r w:rsidRPr="005F70FB">
              <w:t>quarrel</w:t>
            </w:r>
          </w:p>
        </w:tc>
      </w:tr>
      <w:tr w:rsidR="00AC23C4" w:rsidRPr="005F70FB" w14:paraId="70C9A9AD" w14:textId="77777777" w:rsidTr="00D95ABB">
        <w:tc>
          <w:tcPr>
            <w:tcW w:w="238" w:type="dxa"/>
            <w:shd w:val="clear" w:color="auto" w:fill="auto"/>
          </w:tcPr>
          <w:p w14:paraId="159FA2B7" w14:textId="77777777" w:rsidR="000F4F82" w:rsidRPr="005F70FB" w:rsidRDefault="000F4F82" w:rsidP="00CC3F0A">
            <w:pPr>
              <w:pStyle w:val="TableCell0-0115Break"/>
            </w:pPr>
          </w:p>
        </w:tc>
        <w:tc>
          <w:tcPr>
            <w:tcW w:w="1616" w:type="dxa"/>
            <w:shd w:val="clear" w:color="auto" w:fill="auto"/>
          </w:tcPr>
          <w:p w14:paraId="2831FBFB" w14:textId="77777777" w:rsidR="000F4F82" w:rsidRPr="005F70FB" w:rsidRDefault="000F4F82" w:rsidP="00CC3F0A">
            <w:pPr>
              <w:pStyle w:val="TableCell0-0115Break"/>
              <w:rPr>
                <w:rStyle w:val="ChItalBold"/>
              </w:rPr>
            </w:pPr>
            <w:r w:rsidRPr="005F70FB">
              <w:rPr>
                <w:rStyle w:val="ChItalBold"/>
              </w:rPr>
              <w:t>bertentangang</w:t>
            </w:r>
          </w:p>
        </w:tc>
        <w:tc>
          <w:tcPr>
            <w:tcW w:w="1701" w:type="dxa"/>
            <w:shd w:val="clear" w:color="auto" w:fill="auto"/>
          </w:tcPr>
          <w:p w14:paraId="209C9A30" w14:textId="77777777" w:rsidR="000F4F82" w:rsidRPr="005F70FB" w:rsidRDefault="000F4F82" w:rsidP="00CC3F0A">
            <w:pPr>
              <w:pStyle w:val="TableCell0-0115Break"/>
              <w:rPr>
                <w:rStyle w:val="ChCharisSIL"/>
              </w:rPr>
            </w:pPr>
            <w:r w:rsidRPr="005F70FB">
              <w:rPr>
                <w:rStyle w:val="ChCharisSIL"/>
              </w:rPr>
              <w:t>ˌbɛ̞r.tɛ̞n.ˈta.ŋɐn</w:t>
            </w:r>
          </w:p>
        </w:tc>
        <w:tc>
          <w:tcPr>
            <w:tcW w:w="1134" w:type="dxa"/>
            <w:shd w:val="clear" w:color="auto" w:fill="auto"/>
          </w:tcPr>
          <w:p w14:paraId="32D3DA49"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0469FADD" w14:textId="77777777" w:rsidR="000F4F82" w:rsidRPr="005F70FB" w:rsidRDefault="000F4F82" w:rsidP="00CC3F0A">
            <w:pPr>
              <w:pStyle w:val="TableCell0-0115Break"/>
            </w:pPr>
            <w:r w:rsidRPr="005F70FB">
              <w:t>be in conflict</w:t>
            </w:r>
          </w:p>
        </w:tc>
      </w:tr>
      <w:tr w:rsidR="00AC23C4" w:rsidRPr="005F70FB" w14:paraId="7EE99A02" w14:textId="77777777" w:rsidTr="00D95ABB">
        <w:tc>
          <w:tcPr>
            <w:tcW w:w="238" w:type="dxa"/>
            <w:shd w:val="clear" w:color="auto" w:fill="auto"/>
          </w:tcPr>
          <w:p w14:paraId="037F574D" w14:textId="77777777" w:rsidR="000F4F82" w:rsidRPr="005F70FB" w:rsidRDefault="000F4F82" w:rsidP="00CC3F0A">
            <w:pPr>
              <w:pStyle w:val="TableCell0-0115Break"/>
            </w:pPr>
          </w:p>
        </w:tc>
        <w:tc>
          <w:tcPr>
            <w:tcW w:w="1616" w:type="dxa"/>
            <w:shd w:val="clear" w:color="auto" w:fill="auto"/>
          </w:tcPr>
          <w:p w14:paraId="4744C56B" w14:textId="77777777" w:rsidR="000F4F82" w:rsidRPr="005F70FB" w:rsidRDefault="000F4F82" w:rsidP="00CC3F0A">
            <w:pPr>
              <w:pStyle w:val="TableCell0-0115Break"/>
              <w:rPr>
                <w:rStyle w:val="ChItalBold"/>
              </w:rPr>
            </w:pPr>
            <w:r w:rsidRPr="005F70FB">
              <w:rPr>
                <w:rStyle w:val="ChItalBold"/>
              </w:rPr>
              <w:t>bertindak</w:t>
            </w:r>
          </w:p>
        </w:tc>
        <w:tc>
          <w:tcPr>
            <w:tcW w:w="1701" w:type="dxa"/>
            <w:shd w:val="clear" w:color="auto" w:fill="auto"/>
          </w:tcPr>
          <w:p w14:paraId="3456664D" w14:textId="77777777" w:rsidR="000F4F82" w:rsidRPr="005F70FB" w:rsidRDefault="000F4F82" w:rsidP="00CC3F0A">
            <w:pPr>
              <w:pStyle w:val="TableCell0-0115Break"/>
              <w:rPr>
                <w:rStyle w:val="ChCharisSIL"/>
              </w:rPr>
            </w:pPr>
            <w:r w:rsidRPr="005F70FB">
              <w:rPr>
                <w:rStyle w:val="ChCharisSIL"/>
              </w:rPr>
              <w:t>bɛ̞r.ˈtɪn.dɐk</w:t>
            </w:r>
          </w:p>
        </w:tc>
        <w:tc>
          <w:tcPr>
            <w:tcW w:w="1134" w:type="dxa"/>
            <w:shd w:val="clear" w:color="auto" w:fill="auto"/>
          </w:tcPr>
          <w:p w14:paraId="719F55F0"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08B0BA59" w14:textId="77777777" w:rsidR="000F4F82" w:rsidRPr="005F70FB" w:rsidRDefault="000F4F82" w:rsidP="00CC3F0A">
            <w:pPr>
              <w:pStyle w:val="TableCell0-0115Break"/>
            </w:pPr>
            <w:r w:rsidRPr="005F70FB">
              <w:t>act</w:t>
            </w:r>
          </w:p>
        </w:tc>
      </w:tr>
      <w:tr w:rsidR="00AC23C4" w:rsidRPr="005F70FB" w14:paraId="49161A7E" w14:textId="77777777" w:rsidTr="00D95ABB">
        <w:tc>
          <w:tcPr>
            <w:tcW w:w="238" w:type="dxa"/>
            <w:shd w:val="clear" w:color="auto" w:fill="auto"/>
          </w:tcPr>
          <w:p w14:paraId="62C628F9" w14:textId="77777777" w:rsidR="000F4F82" w:rsidRPr="005F70FB" w:rsidRDefault="000F4F82" w:rsidP="00CC3F0A">
            <w:pPr>
              <w:pStyle w:val="TableCell0-0115Break"/>
            </w:pPr>
          </w:p>
        </w:tc>
        <w:tc>
          <w:tcPr>
            <w:tcW w:w="1616" w:type="dxa"/>
            <w:shd w:val="clear" w:color="auto" w:fill="auto"/>
          </w:tcPr>
          <w:p w14:paraId="671EC82C" w14:textId="77777777" w:rsidR="000F4F82" w:rsidRPr="005F70FB" w:rsidRDefault="000F4F82" w:rsidP="00CC3F0A">
            <w:pPr>
              <w:pStyle w:val="TableCell0-0115Break"/>
              <w:rPr>
                <w:rStyle w:val="ChItalBold"/>
              </w:rPr>
            </w:pPr>
            <w:r w:rsidRPr="005F70FB">
              <w:rPr>
                <w:rStyle w:val="ChItalBold"/>
              </w:rPr>
              <w:t>bertriak</w:t>
            </w:r>
          </w:p>
        </w:tc>
        <w:tc>
          <w:tcPr>
            <w:tcW w:w="1701" w:type="dxa"/>
            <w:shd w:val="clear" w:color="auto" w:fill="auto"/>
          </w:tcPr>
          <w:p w14:paraId="22F23985" w14:textId="77777777" w:rsidR="000F4F82" w:rsidRPr="005F70FB" w:rsidRDefault="000F4F82" w:rsidP="00CC3F0A">
            <w:pPr>
              <w:pStyle w:val="TableCell0-0115Break"/>
              <w:rPr>
                <w:rStyle w:val="ChCharisSIL"/>
              </w:rPr>
            </w:pPr>
            <w:r w:rsidRPr="005F70FB">
              <w:rPr>
                <w:rStyle w:val="ChCharisSIL"/>
              </w:rPr>
              <w:t>ˌba.ta.ˈɾɪ.a</w:t>
            </w:r>
          </w:p>
        </w:tc>
        <w:tc>
          <w:tcPr>
            <w:tcW w:w="1134" w:type="dxa"/>
            <w:shd w:val="clear" w:color="auto" w:fill="auto"/>
          </w:tcPr>
          <w:p w14:paraId="41956E9F"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1CC1924B" w14:textId="77777777" w:rsidR="000F4F82" w:rsidRPr="005F70FB" w:rsidRDefault="000F4F82" w:rsidP="00CC3F0A">
            <w:pPr>
              <w:pStyle w:val="TableCell0-0115Break"/>
            </w:pPr>
            <w:r w:rsidRPr="005F70FB">
              <w:t>scream (at)</w:t>
            </w:r>
          </w:p>
        </w:tc>
      </w:tr>
      <w:tr w:rsidR="00AC23C4" w:rsidRPr="005F70FB" w14:paraId="36766601" w14:textId="77777777" w:rsidTr="00D95ABB">
        <w:tc>
          <w:tcPr>
            <w:tcW w:w="238" w:type="dxa"/>
            <w:shd w:val="clear" w:color="auto" w:fill="auto"/>
          </w:tcPr>
          <w:p w14:paraId="7003260B" w14:textId="77777777" w:rsidR="000F4F82" w:rsidRPr="005F70FB" w:rsidRDefault="000F4F82" w:rsidP="00CC3F0A">
            <w:pPr>
              <w:pStyle w:val="TableCell0-0115Break"/>
            </w:pPr>
          </w:p>
        </w:tc>
        <w:tc>
          <w:tcPr>
            <w:tcW w:w="1616" w:type="dxa"/>
            <w:shd w:val="clear" w:color="auto" w:fill="auto"/>
          </w:tcPr>
          <w:p w14:paraId="43D75EC5" w14:textId="77777777" w:rsidR="000F4F82" w:rsidRPr="005F70FB" w:rsidRDefault="000F4F82" w:rsidP="00CC3F0A">
            <w:pPr>
              <w:pStyle w:val="TableCell0-0115Break"/>
              <w:rPr>
                <w:rStyle w:val="ChItalBold"/>
              </w:rPr>
            </w:pPr>
            <w:r w:rsidRPr="005F70FB">
              <w:rPr>
                <w:rStyle w:val="ChItalBold"/>
              </w:rPr>
              <w:t>bertukarang</w:t>
            </w:r>
          </w:p>
        </w:tc>
        <w:tc>
          <w:tcPr>
            <w:tcW w:w="1701" w:type="dxa"/>
            <w:shd w:val="clear" w:color="auto" w:fill="auto"/>
          </w:tcPr>
          <w:p w14:paraId="385B7F43" w14:textId="77777777" w:rsidR="000F4F82" w:rsidRPr="005F70FB" w:rsidRDefault="000F4F82" w:rsidP="00CC3F0A">
            <w:pPr>
              <w:pStyle w:val="TableCell0-0115Break"/>
              <w:rPr>
                <w:rStyle w:val="ChCharisSIL"/>
              </w:rPr>
            </w:pPr>
            <w:r w:rsidRPr="005F70FB">
              <w:rPr>
                <w:rStyle w:val="ChCharisSIL"/>
              </w:rPr>
              <w:t>ˌbɛ̞r.tu.ˈka.ɾɐn</w:t>
            </w:r>
          </w:p>
        </w:tc>
        <w:tc>
          <w:tcPr>
            <w:tcW w:w="1134" w:type="dxa"/>
            <w:shd w:val="clear" w:color="auto" w:fill="auto"/>
          </w:tcPr>
          <w:p w14:paraId="292E030F"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6538287E" w14:textId="77777777" w:rsidR="000F4F82" w:rsidRPr="005F70FB" w:rsidRDefault="000F4F82" w:rsidP="00CC3F0A">
            <w:pPr>
              <w:pStyle w:val="TableCell0-0115Break"/>
            </w:pPr>
            <w:r w:rsidRPr="005F70FB">
              <w:t>mutually exchange</w:t>
            </w:r>
          </w:p>
        </w:tc>
      </w:tr>
      <w:tr w:rsidR="00AC23C4" w:rsidRPr="005F70FB" w14:paraId="7F14B978" w14:textId="77777777" w:rsidTr="00D95ABB">
        <w:tc>
          <w:tcPr>
            <w:tcW w:w="238" w:type="dxa"/>
            <w:shd w:val="clear" w:color="auto" w:fill="auto"/>
          </w:tcPr>
          <w:p w14:paraId="77341458" w14:textId="77777777" w:rsidR="000F4F82" w:rsidRPr="005F70FB" w:rsidRDefault="000F4F82" w:rsidP="00CC3F0A">
            <w:pPr>
              <w:pStyle w:val="TableCell0-0115Break"/>
            </w:pPr>
          </w:p>
        </w:tc>
        <w:tc>
          <w:tcPr>
            <w:tcW w:w="1616" w:type="dxa"/>
            <w:shd w:val="clear" w:color="auto" w:fill="auto"/>
          </w:tcPr>
          <w:p w14:paraId="23FD67F6" w14:textId="77777777" w:rsidR="000F4F82" w:rsidRPr="005F70FB" w:rsidRDefault="000F4F82" w:rsidP="00CC3F0A">
            <w:pPr>
              <w:pStyle w:val="TableCell0-0115Break"/>
              <w:rPr>
                <w:rStyle w:val="ChItalBold"/>
              </w:rPr>
            </w:pPr>
            <w:r w:rsidRPr="005F70FB">
              <w:rPr>
                <w:rStyle w:val="ChItalBold"/>
              </w:rPr>
              <w:t>brade</w:t>
            </w:r>
          </w:p>
        </w:tc>
        <w:tc>
          <w:tcPr>
            <w:tcW w:w="1701" w:type="dxa"/>
            <w:shd w:val="clear" w:color="auto" w:fill="auto"/>
          </w:tcPr>
          <w:p w14:paraId="4B8A02BC" w14:textId="77777777" w:rsidR="000F4F82" w:rsidRPr="005F70FB" w:rsidRDefault="000F4F82" w:rsidP="00CC3F0A">
            <w:pPr>
              <w:pStyle w:val="TableCell0-0115Break"/>
              <w:rPr>
                <w:rStyle w:val="ChCharisSIL"/>
              </w:rPr>
            </w:pPr>
            <w:r w:rsidRPr="005F70FB">
              <w:rPr>
                <w:rStyle w:val="ChCharisSIL"/>
              </w:rPr>
              <w:t>ˈbɾa.dɛ</w:t>
            </w:r>
          </w:p>
        </w:tc>
        <w:tc>
          <w:tcPr>
            <w:tcW w:w="1134" w:type="dxa"/>
            <w:shd w:val="clear" w:color="auto" w:fill="auto"/>
          </w:tcPr>
          <w:p w14:paraId="0897D33F"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438FCF69" w14:textId="77777777" w:rsidR="000F4F82" w:rsidRPr="005F70FB" w:rsidRDefault="000F4F82" w:rsidP="00CC3F0A">
            <w:pPr>
              <w:pStyle w:val="TableCell0-0115Break"/>
            </w:pPr>
            <w:r w:rsidRPr="005F70FB">
              <w:t>be younger sibling</w:t>
            </w:r>
          </w:p>
        </w:tc>
      </w:tr>
      <w:tr w:rsidR="00AC23C4" w:rsidRPr="005F70FB" w14:paraId="33ECE041" w14:textId="77777777" w:rsidTr="00D95ABB">
        <w:tc>
          <w:tcPr>
            <w:tcW w:w="238" w:type="dxa"/>
            <w:shd w:val="clear" w:color="auto" w:fill="auto"/>
          </w:tcPr>
          <w:p w14:paraId="591C37FD" w14:textId="77777777" w:rsidR="000F4F82" w:rsidRPr="005F70FB" w:rsidRDefault="000F4F82" w:rsidP="00CC3F0A">
            <w:pPr>
              <w:pStyle w:val="TableCell0-0115Break"/>
            </w:pPr>
          </w:p>
        </w:tc>
        <w:tc>
          <w:tcPr>
            <w:tcW w:w="1616" w:type="dxa"/>
            <w:shd w:val="clear" w:color="auto" w:fill="auto"/>
          </w:tcPr>
          <w:p w14:paraId="2A9CC771" w14:textId="77777777" w:rsidR="000F4F82" w:rsidRPr="005F70FB" w:rsidRDefault="000F4F82" w:rsidP="00CC3F0A">
            <w:pPr>
              <w:pStyle w:val="TableCell0-0115Break"/>
              <w:rPr>
                <w:rStyle w:val="ChItalBold"/>
              </w:rPr>
            </w:pPr>
            <w:r w:rsidRPr="005F70FB">
              <w:rPr>
                <w:rStyle w:val="ChItalBold"/>
              </w:rPr>
              <w:t>brali</w:t>
            </w:r>
          </w:p>
        </w:tc>
        <w:tc>
          <w:tcPr>
            <w:tcW w:w="1701" w:type="dxa"/>
            <w:shd w:val="clear" w:color="auto" w:fill="auto"/>
          </w:tcPr>
          <w:p w14:paraId="5B9C0E6B" w14:textId="77777777" w:rsidR="000F4F82" w:rsidRPr="005F70FB" w:rsidRDefault="000F4F82" w:rsidP="00CC3F0A">
            <w:pPr>
              <w:pStyle w:val="TableCell0-0115Break"/>
              <w:rPr>
                <w:rStyle w:val="ChCharisSIL"/>
              </w:rPr>
            </w:pPr>
            <w:r w:rsidRPr="005F70FB">
              <w:rPr>
                <w:rStyle w:val="ChCharisSIL"/>
              </w:rPr>
              <w:t>ˈbɾa.li</w:t>
            </w:r>
          </w:p>
        </w:tc>
        <w:tc>
          <w:tcPr>
            <w:tcW w:w="1134" w:type="dxa"/>
            <w:shd w:val="clear" w:color="auto" w:fill="auto"/>
          </w:tcPr>
          <w:p w14:paraId="0CE20CF2"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57174CDF" w14:textId="77777777" w:rsidR="000F4F82" w:rsidRPr="005F70FB" w:rsidRDefault="000F4F82" w:rsidP="00CC3F0A">
            <w:pPr>
              <w:pStyle w:val="TableCell0-0115Break"/>
            </w:pPr>
            <w:r w:rsidRPr="005F70FB">
              <w:t>shift</w:t>
            </w:r>
          </w:p>
        </w:tc>
      </w:tr>
      <w:tr w:rsidR="00AC23C4" w:rsidRPr="005F70FB" w14:paraId="65421C4C" w14:textId="77777777" w:rsidTr="00D95ABB">
        <w:tc>
          <w:tcPr>
            <w:tcW w:w="238" w:type="dxa"/>
            <w:shd w:val="clear" w:color="auto" w:fill="auto"/>
          </w:tcPr>
          <w:p w14:paraId="2163DDE7" w14:textId="77777777" w:rsidR="000F4F82" w:rsidRPr="005F70FB" w:rsidRDefault="000F4F82" w:rsidP="00CC3F0A">
            <w:pPr>
              <w:pStyle w:val="TableCell0-0115Break"/>
            </w:pPr>
          </w:p>
        </w:tc>
        <w:tc>
          <w:tcPr>
            <w:tcW w:w="1616" w:type="dxa"/>
            <w:shd w:val="clear" w:color="auto" w:fill="auto"/>
          </w:tcPr>
          <w:p w14:paraId="0F44BAEA" w14:textId="77777777" w:rsidR="000F4F82" w:rsidRPr="005F70FB" w:rsidRDefault="000F4F82" w:rsidP="00CC3F0A">
            <w:pPr>
              <w:pStyle w:val="TableCell0-0115Break"/>
              <w:rPr>
                <w:rStyle w:val="ChItalBold"/>
              </w:rPr>
            </w:pPr>
            <w:r w:rsidRPr="005F70FB">
              <w:rPr>
                <w:rStyle w:val="ChItalBold"/>
              </w:rPr>
              <w:t>branak</w:t>
            </w:r>
          </w:p>
        </w:tc>
        <w:tc>
          <w:tcPr>
            <w:tcW w:w="1701" w:type="dxa"/>
            <w:shd w:val="clear" w:color="auto" w:fill="auto"/>
          </w:tcPr>
          <w:p w14:paraId="5AC36E3C" w14:textId="77777777" w:rsidR="000F4F82" w:rsidRPr="005F70FB" w:rsidRDefault="000F4F82" w:rsidP="00CC3F0A">
            <w:pPr>
              <w:pStyle w:val="TableCell0-0115Break"/>
              <w:rPr>
                <w:rStyle w:val="ChCharisSIL"/>
              </w:rPr>
            </w:pPr>
            <w:r w:rsidRPr="005F70FB">
              <w:rPr>
                <w:rStyle w:val="ChCharisSIL"/>
              </w:rPr>
              <w:t>ˈbɾa.nɐk̚</w:t>
            </w:r>
          </w:p>
        </w:tc>
        <w:tc>
          <w:tcPr>
            <w:tcW w:w="1134" w:type="dxa"/>
            <w:shd w:val="clear" w:color="auto" w:fill="auto"/>
          </w:tcPr>
          <w:p w14:paraId="1668DBBA"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4FC21F93" w14:textId="77777777" w:rsidR="000F4F82" w:rsidRPr="005F70FB" w:rsidRDefault="000F4F82" w:rsidP="00CC3F0A">
            <w:pPr>
              <w:pStyle w:val="TableCell0-0115Break"/>
            </w:pPr>
            <w:r w:rsidRPr="005F70FB">
              <w:t>give birth (to)</w:t>
            </w:r>
          </w:p>
        </w:tc>
      </w:tr>
      <w:tr w:rsidR="00AC23C4" w:rsidRPr="005F70FB" w14:paraId="125961EE" w14:textId="77777777" w:rsidTr="00D95ABB">
        <w:tc>
          <w:tcPr>
            <w:tcW w:w="238" w:type="dxa"/>
            <w:shd w:val="clear" w:color="auto" w:fill="auto"/>
          </w:tcPr>
          <w:p w14:paraId="34447DE8" w14:textId="77777777" w:rsidR="000F4F82" w:rsidRPr="005F70FB" w:rsidRDefault="000F4F82" w:rsidP="00CC3F0A">
            <w:pPr>
              <w:pStyle w:val="TableCell0-0115Break"/>
            </w:pPr>
          </w:p>
        </w:tc>
        <w:tc>
          <w:tcPr>
            <w:tcW w:w="1616" w:type="dxa"/>
            <w:shd w:val="clear" w:color="auto" w:fill="auto"/>
          </w:tcPr>
          <w:p w14:paraId="429EEF25" w14:textId="77777777" w:rsidR="000F4F82" w:rsidRPr="005F70FB" w:rsidRDefault="000F4F82" w:rsidP="00CC3F0A">
            <w:pPr>
              <w:pStyle w:val="TableCell0-0115Break"/>
              <w:rPr>
                <w:rStyle w:val="ChItalBold"/>
              </w:rPr>
            </w:pPr>
            <w:r w:rsidRPr="005F70FB">
              <w:rPr>
                <w:rStyle w:val="ChItalBold"/>
              </w:rPr>
              <w:t>brangkat</w:t>
            </w:r>
          </w:p>
        </w:tc>
        <w:tc>
          <w:tcPr>
            <w:tcW w:w="1701" w:type="dxa"/>
            <w:shd w:val="clear" w:color="auto" w:fill="auto"/>
          </w:tcPr>
          <w:p w14:paraId="66492B51" w14:textId="77777777" w:rsidR="000F4F82" w:rsidRPr="005F70FB" w:rsidRDefault="000F4F82" w:rsidP="00CC3F0A">
            <w:pPr>
              <w:pStyle w:val="TableCell0-0115Break"/>
              <w:rPr>
                <w:rStyle w:val="ChCharisSIL"/>
              </w:rPr>
            </w:pPr>
            <w:r w:rsidRPr="005F70FB">
              <w:rPr>
                <w:rStyle w:val="ChCharisSIL"/>
              </w:rPr>
              <w:t>ˈbrɐŋ.kɐt̚</w:t>
            </w:r>
          </w:p>
        </w:tc>
        <w:tc>
          <w:tcPr>
            <w:tcW w:w="1134" w:type="dxa"/>
            <w:shd w:val="clear" w:color="auto" w:fill="auto"/>
          </w:tcPr>
          <w:p w14:paraId="200FAA34"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14015653" w14:textId="77777777" w:rsidR="000F4F82" w:rsidRPr="005F70FB" w:rsidRDefault="000F4F82" w:rsidP="00CC3F0A">
            <w:pPr>
              <w:pStyle w:val="TableCell0-0115Break"/>
            </w:pPr>
            <w:r w:rsidRPr="005F70FB">
              <w:t>leave</w:t>
            </w:r>
          </w:p>
        </w:tc>
      </w:tr>
      <w:tr w:rsidR="00AC23C4" w:rsidRPr="005F70FB" w14:paraId="06D86197" w14:textId="77777777" w:rsidTr="00D95ABB">
        <w:tc>
          <w:tcPr>
            <w:tcW w:w="238" w:type="dxa"/>
            <w:shd w:val="clear" w:color="auto" w:fill="auto"/>
          </w:tcPr>
          <w:p w14:paraId="0A0EAEA5" w14:textId="77777777" w:rsidR="000F4F82" w:rsidRPr="005F70FB" w:rsidRDefault="000F4F82" w:rsidP="00CC3F0A">
            <w:pPr>
              <w:pStyle w:val="TableCell0-0115Break"/>
            </w:pPr>
          </w:p>
        </w:tc>
        <w:tc>
          <w:tcPr>
            <w:tcW w:w="1616" w:type="dxa"/>
            <w:shd w:val="clear" w:color="auto" w:fill="auto"/>
          </w:tcPr>
          <w:p w14:paraId="704EB8D8" w14:textId="77777777" w:rsidR="000F4F82" w:rsidRPr="005F70FB" w:rsidRDefault="000F4F82" w:rsidP="00CC3F0A">
            <w:pPr>
              <w:pStyle w:val="TableCell0-0115Break"/>
              <w:rPr>
                <w:rStyle w:val="ChItalBold"/>
              </w:rPr>
            </w:pPr>
            <w:r w:rsidRPr="005F70FB">
              <w:rPr>
                <w:rStyle w:val="ChItalBold"/>
              </w:rPr>
              <w:t>brenti</w:t>
            </w:r>
          </w:p>
        </w:tc>
        <w:tc>
          <w:tcPr>
            <w:tcW w:w="1701" w:type="dxa"/>
            <w:shd w:val="clear" w:color="auto" w:fill="auto"/>
          </w:tcPr>
          <w:p w14:paraId="17162C8F" w14:textId="77777777" w:rsidR="000F4F82" w:rsidRPr="005F70FB" w:rsidRDefault="000F4F82" w:rsidP="00CC3F0A">
            <w:pPr>
              <w:pStyle w:val="TableCell0-0115Break"/>
              <w:rPr>
                <w:rStyle w:val="ChCharisSIL"/>
              </w:rPr>
            </w:pPr>
            <w:r w:rsidRPr="005F70FB">
              <w:rPr>
                <w:rStyle w:val="ChCharisSIL"/>
              </w:rPr>
              <w:t>ˈbrɛ̞n.ti</w:t>
            </w:r>
          </w:p>
        </w:tc>
        <w:tc>
          <w:tcPr>
            <w:tcW w:w="1134" w:type="dxa"/>
            <w:shd w:val="clear" w:color="auto" w:fill="auto"/>
          </w:tcPr>
          <w:p w14:paraId="48B8279D"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5BD49EAE" w14:textId="77777777" w:rsidR="000F4F82" w:rsidRPr="005F70FB" w:rsidRDefault="000F4F82" w:rsidP="00CC3F0A">
            <w:pPr>
              <w:pStyle w:val="TableCell0-0115Break"/>
            </w:pPr>
            <w:r w:rsidRPr="005F70FB">
              <w:t>stop</w:t>
            </w:r>
          </w:p>
        </w:tc>
      </w:tr>
      <w:tr w:rsidR="00AC23C4" w:rsidRPr="005F70FB" w14:paraId="61E8527A" w14:textId="77777777" w:rsidTr="00D95ABB">
        <w:tc>
          <w:tcPr>
            <w:tcW w:w="238" w:type="dxa"/>
            <w:shd w:val="clear" w:color="auto" w:fill="auto"/>
          </w:tcPr>
          <w:p w14:paraId="3624924E" w14:textId="77777777" w:rsidR="000F4F82" w:rsidRPr="005F70FB" w:rsidRDefault="000F4F82" w:rsidP="00CC3F0A">
            <w:pPr>
              <w:pStyle w:val="TableCell0-0115Break"/>
            </w:pPr>
          </w:p>
        </w:tc>
        <w:tc>
          <w:tcPr>
            <w:tcW w:w="1616" w:type="dxa"/>
            <w:shd w:val="clear" w:color="auto" w:fill="auto"/>
          </w:tcPr>
          <w:p w14:paraId="340D99DF" w14:textId="77777777" w:rsidR="000F4F82" w:rsidRPr="005F70FB" w:rsidRDefault="000F4F82" w:rsidP="00CC3F0A">
            <w:pPr>
              <w:pStyle w:val="TableCell0-0115Break"/>
              <w:rPr>
                <w:rStyle w:val="ChItalBold"/>
              </w:rPr>
            </w:pPr>
            <w:r w:rsidRPr="005F70FB">
              <w:rPr>
                <w:rStyle w:val="ChItalBold"/>
              </w:rPr>
              <w:t>brikut</w:t>
            </w:r>
          </w:p>
        </w:tc>
        <w:tc>
          <w:tcPr>
            <w:tcW w:w="1701" w:type="dxa"/>
            <w:shd w:val="clear" w:color="auto" w:fill="auto"/>
          </w:tcPr>
          <w:p w14:paraId="08D4CA32" w14:textId="77777777" w:rsidR="000F4F82" w:rsidRPr="005F70FB" w:rsidRDefault="000F4F82" w:rsidP="00CC3F0A">
            <w:pPr>
              <w:pStyle w:val="TableCell0-0115Break"/>
              <w:rPr>
                <w:rStyle w:val="ChCharisSIL"/>
              </w:rPr>
            </w:pPr>
            <w:r w:rsidRPr="005F70FB">
              <w:rPr>
                <w:rStyle w:val="ChCharisSIL"/>
              </w:rPr>
              <w:t>ˈbri.kʊt</w:t>
            </w:r>
          </w:p>
        </w:tc>
        <w:tc>
          <w:tcPr>
            <w:tcW w:w="1134" w:type="dxa"/>
            <w:shd w:val="clear" w:color="auto" w:fill="auto"/>
          </w:tcPr>
          <w:p w14:paraId="665D8CE5" w14:textId="657A45D7" w:rsidR="000F4F82" w:rsidRPr="005F70FB" w:rsidRDefault="000F4F82" w:rsidP="00052DC7">
            <w:pPr>
              <w:pStyle w:val="TableCell0-0115Break"/>
              <w:rPr>
                <w:rStyle w:val="ChSmallCaps"/>
              </w:rPr>
            </w:pPr>
            <w:r w:rsidRPr="005F70FB">
              <w:rPr>
                <w:rStyle w:val="ChSmallCaps"/>
              </w:rPr>
              <w:t>v.mo(</w:t>
            </w:r>
            <w:r w:rsidR="00052DC7" w:rsidRPr="005F70FB">
              <w:rPr>
                <w:rStyle w:val="ChSmallCaps"/>
              </w:rPr>
              <w:t>dy</w:t>
            </w:r>
            <w:r w:rsidRPr="005F70FB">
              <w:rPr>
                <w:rStyle w:val="ChSmallCaps"/>
              </w:rPr>
              <w:t>)</w:t>
            </w:r>
          </w:p>
        </w:tc>
        <w:tc>
          <w:tcPr>
            <w:tcW w:w="2041" w:type="dxa"/>
            <w:shd w:val="clear" w:color="auto" w:fill="auto"/>
          </w:tcPr>
          <w:p w14:paraId="2DF317E4" w14:textId="50CB4C19" w:rsidR="000F4F82" w:rsidRPr="005F70FB" w:rsidRDefault="000F4F82" w:rsidP="00691434">
            <w:pPr>
              <w:pStyle w:val="TableCell0-0115Break"/>
            </w:pPr>
            <w:r w:rsidRPr="005F70FB">
              <w:t>follow</w:t>
            </w:r>
          </w:p>
        </w:tc>
      </w:tr>
      <w:tr w:rsidR="00AC23C4" w:rsidRPr="005F70FB" w14:paraId="62D234C2" w14:textId="77777777" w:rsidTr="00D95ABB">
        <w:tc>
          <w:tcPr>
            <w:tcW w:w="238" w:type="dxa"/>
            <w:shd w:val="clear" w:color="auto" w:fill="auto"/>
          </w:tcPr>
          <w:p w14:paraId="28B10B8E" w14:textId="77777777" w:rsidR="000F4F82" w:rsidRPr="005F70FB" w:rsidRDefault="000F4F82" w:rsidP="00CC3F0A">
            <w:pPr>
              <w:pStyle w:val="TableCell0-0115Break"/>
            </w:pPr>
          </w:p>
        </w:tc>
        <w:tc>
          <w:tcPr>
            <w:tcW w:w="1616" w:type="dxa"/>
            <w:shd w:val="clear" w:color="auto" w:fill="auto"/>
          </w:tcPr>
          <w:p w14:paraId="2B151C61" w14:textId="77777777" w:rsidR="000F4F82" w:rsidRPr="005F70FB" w:rsidRDefault="000F4F82" w:rsidP="00CC3F0A">
            <w:pPr>
              <w:pStyle w:val="TableCell0-0115Break"/>
              <w:rPr>
                <w:rStyle w:val="ChItalBold"/>
              </w:rPr>
            </w:pPr>
            <w:r w:rsidRPr="005F70FB">
              <w:rPr>
                <w:rStyle w:val="ChItalBold"/>
              </w:rPr>
              <w:t>brontakkang</w:t>
            </w:r>
          </w:p>
        </w:tc>
        <w:tc>
          <w:tcPr>
            <w:tcW w:w="1701" w:type="dxa"/>
            <w:shd w:val="clear" w:color="auto" w:fill="auto"/>
          </w:tcPr>
          <w:p w14:paraId="63EE8E40" w14:textId="77777777" w:rsidR="000F4F82" w:rsidRPr="005F70FB" w:rsidRDefault="000F4F82" w:rsidP="00CC3F0A">
            <w:pPr>
              <w:pStyle w:val="TableCell0-0115Break"/>
              <w:rPr>
                <w:rStyle w:val="ChCharisSIL"/>
              </w:rPr>
            </w:pPr>
            <w:r w:rsidRPr="005F70FB">
              <w:rPr>
                <w:rStyle w:val="ChCharisSIL"/>
              </w:rPr>
              <w:t>bɾɔ̞n.ˈta.kɐn</w:t>
            </w:r>
          </w:p>
        </w:tc>
        <w:tc>
          <w:tcPr>
            <w:tcW w:w="1134" w:type="dxa"/>
            <w:shd w:val="clear" w:color="auto" w:fill="auto"/>
          </w:tcPr>
          <w:p w14:paraId="51D4255C"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52AA1AC7" w14:textId="77777777" w:rsidR="000F4F82" w:rsidRPr="005F70FB" w:rsidRDefault="000F4F82" w:rsidP="00CC3F0A">
            <w:pPr>
              <w:pStyle w:val="TableCell0-0115Break"/>
            </w:pPr>
            <w:r w:rsidRPr="005F70FB">
              <w:t>fight</w:t>
            </w:r>
          </w:p>
        </w:tc>
      </w:tr>
      <w:tr w:rsidR="00AC23C4" w:rsidRPr="005F70FB" w14:paraId="7CF84835" w14:textId="77777777" w:rsidTr="00D95ABB">
        <w:tc>
          <w:tcPr>
            <w:tcW w:w="238" w:type="dxa"/>
            <w:shd w:val="clear" w:color="auto" w:fill="auto"/>
          </w:tcPr>
          <w:p w14:paraId="353EE8F8" w14:textId="77777777" w:rsidR="000F4F82" w:rsidRPr="005F70FB" w:rsidRDefault="000F4F82" w:rsidP="00CC3F0A">
            <w:pPr>
              <w:pStyle w:val="TableCell0-0115Break"/>
            </w:pPr>
          </w:p>
        </w:tc>
        <w:tc>
          <w:tcPr>
            <w:tcW w:w="1616" w:type="dxa"/>
            <w:shd w:val="clear" w:color="auto" w:fill="auto"/>
          </w:tcPr>
          <w:p w14:paraId="497C3A8D" w14:textId="77777777" w:rsidR="000F4F82" w:rsidRPr="005F70FB" w:rsidRDefault="000F4F82" w:rsidP="00CC3F0A">
            <w:pPr>
              <w:pStyle w:val="TableCell0-0115Break"/>
              <w:rPr>
                <w:rStyle w:val="ChItalBold"/>
              </w:rPr>
            </w:pPr>
            <w:r w:rsidRPr="005F70FB">
              <w:rPr>
                <w:rStyle w:val="ChItalBold"/>
              </w:rPr>
              <w:t>bruba</w:t>
            </w:r>
          </w:p>
        </w:tc>
        <w:tc>
          <w:tcPr>
            <w:tcW w:w="1701" w:type="dxa"/>
            <w:shd w:val="clear" w:color="auto" w:fill="auto"/>
          </w:tcPr>
          <w:p w14:paraId="3DDEFF80" w14:textId="77777777" w:rsidR="000F4F82" w:rsidRPr="005F70FB" w:rsidRDefault="000F4F82" w:rsidP="00CC3F0A">
            <w:pPr>
              <w:pStyle w:val="TableCell0-0115Break"/>
              <w:rPr>
                <w:rStyle w:val="ChCharisSIL"/>
              </w:rPr>
            </w:pPr>
            <w:r w:rsidRPr="005F70FB">
              <w:rPr>
                <w:rStyle w:val="ChCharisSIL"/>
              </w:rPr>
              <w:t>ˈbru.ba</w:t>
            </w:r>
          </w:p>
        </w:tc>
        <w:tc>
          <w:tcPr>
            <w:tcW w:w="1134" w:type="dxa"/>
            <w:shd w:val="clear" w:color="auto" w:fill="auto"/>
          </w:tcPr>
          <w:p w14:paraId="2EFCA7E5"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2DC1C03A" w14:textId="77777777" w:rsidR="000F4F82" w:rsidRPr="005F70FB" w:rsidRDefault="000F4F82" w:rsidP="00CC3F0A">
            <w:pPr>
              <w:pStyle w:val="TableCell0-0115Break"/>
            </w:pPr>
            <w:r w:rsidRPr="005F70FB">
              <w:t>change</w:t>
            </w:r>
          </w:p>
        </w:tc>
      </w:tr>
      <w:tr w:rsidR="00AC23C4" w:rsidRPr="005F70FB" w14:paraId="7256320C" w14:textId="77777777" w:rsidTr="00D95ABB">
        <w:tc>
          <w:tcPr>
            <w:tcW w:w="238" w:type="dxa"/>
            <w:shd w:val="clear" w:color="auto" w:fill="auto"/>
          </w:tcPr>
          <w:p w14:paraId="5BF722F9" w14:textId="77777777" w:rsidR="000F4F82" w:rsidRPr="005F70FB" w:rsidRDefault="000F4F82" w:rsidP="00CC3F0A">
            <w:pPr>
              <w:pStyle w:val="TableCell0-0115Break"/>
            </w:pPr>
          </w:p>
        </w:tc>
        <w:tc>
          <w:tcPr>
            <w:tcW w:w="1616" w:type="dxa"/>
            <w:shd w:val="clear" w:color="auto" w:fill="auto"/>
          </w:tcPr>
          <w:p w14:paraId="33057EE7" w14:textId="77777777" w:rsidR="000F4F82" w:rsidRPr="005F70FB" w:rsidRDefault="000F4F82" w:rsidP="00CC3F0A">
            <w:pPr>
              <w:pStyle w:val="TableCell0-0115Break"/>
              <w:rPr>
                <w:rStyle w:val="ChItalBold"/>
              </w:rPr>
            </w:pPr>
            <w:r w:rsidRPr="005F70FB">
              <w:rPr>
                <w:rStyle w:val="ChItalBold"/>
              </w:rPr>
              <w:t>buatang</w:t>
            </w:r>
          </w:p>
        </w:tc>
        <w:tc>
          <w:tcPr>
            <w:tcW w:w="1701" w:type="dxa"/>
            <w:shd w:val="clear" w:color="auto" w:fill="auto"/>
          </w:tcPr>
          <w:p w14:paraId="74E23297" w14:textId="77777777" w:rsidR="000F4F82" w:rsidRPr="005F70FB" w:rsidRDefault="000F4F82" w:rsidP="00CC3F0A">
            <w:pPr>
              <w:pStyle w:val="TableCell0-0115Break"/>
              <w:rPr>
                <w:rStyle w:val="ChCharisSIL"/>
              </w:rPr>
            </w:pPr>
            <w:r w:rsidRPr="005F70FB">
              <w:rPr>
                <w:rStyle w:val="ChCharisSIL"/>
              </w:rPr>
              <w:t>bʊ.ˈa.tɐn</w:t>
            </w:r>
          </w:p>
        </w:tc>
        <w:tc>
          <w:tcPr>
            <w:tcW w:w="1134" w:type="dxa"/>
            <w:shd w:val="clear" w:color="auto" w:fill="auto"/>
          </w:tcPr>
          <w:p w14:paraId="24BBC06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1D1A28F" w14:textId="77777777" w:rsidR="000F4F82" w:rsidRPr="005F70FB" w:rsidRDefault="000F4F82" w:rsidP="00CC3F0A">
            <w:pPr>
              <w:pStyle w:val="TableCell0-0115Break"/>
            </w:pPr>
            <w:r w:rsidRPr="005F70FB">
              <w:t>deed</w:t>
            </w:r>
          </w:p>
        </w:tc>
      </w:tr>
      <w:tr w:rsidR="00AC23C4" w:rsidRPr="005F70FB" w14:paraId="362C3DCE" w14:textId="77777777" w:rsidTr="00D95ABB">
        <w:tc>
          <w:tcPr>
            <w:tcW w:w="238" w:type="dxa"/>
            <w:shd w:val="clear" w:color="auto" w:fill="auto"/>
          </w:tcPr>
          <w:p w14:paraId="6FCAD7FD" w14:textId="77777777" w:rsidR="000F4F82" w:rsidRPr="005F70FB" w:rsidRDefault="000F4F82" w:rsidP="000F4F82">
            <w:pPr>
              <w:pStyle w:val="TableCell0-2115ptBreak"/>
            </w:pPr>
          </w:p>
        </w:tc>
        <w:tc>
          <w:tcPr>
            <w:tcW w:w="1616" w:type="dxa"/>
            <w:shd w:val="clear" w:color="auto" w:fill="auto"/>
          </w:tcPr>
          <w:p w14:paraId="53CCF8D3" w14:textId="77777777" w:rsidR="000F4F82" w:rsidRPr="005F70FB" w:rsidRDefault="000F4F82" w:rsidP="000F4F82">
            <w:pPr>
              <w:pStyle w:val="TableCell0-2115ptBreak"/>
              <w:rPr>
                <w:rStyle w:val="ChItalBold"/>
              </w:rPr>
            </w:pPr>
            <w:r w:rsidRPr="005F70FB">
              <w:rPr>
                <w:rStyle w:val="ChItalBold"/>
              </w:rPr>
              <w:t>buruang</w:t>
            </w:r>
          </w:p>
        </w:tc>
        <w:tc>
          <w:tcPr>
            <w:tcW w:w="1701" w:type="dxa"/>
            <w:shd w:val="clear" w:color="auto" w:fill="auto"/>
          </w:tcPr>
          <w:p w14:paraId="7972907D" w14:textId="77777777" w:rsidR="000F4F82" w:rsidRPr="005F70FB" w:rsidRDefault="000F4F82" w:rsidP="000F4F82">
            <w:pPr>
              <w:pStyle w:val="TableCell0-2115ptBreak"/>
              <w:rPr>
                <w:rStyle w:val="ChCharisSIL"/>
              </w:rPr>
            </w:pPr>
            <w:r w:rsidRPr="005F70FB">
              <w:rPr>
                <w:rStyle w:val="ChCharisSIL"/>
              </w:rPr>
              <w:t>bu.ˈɾʊ.ɐn</w:t>
            </w:r>
          </w:p>
        </w:tc>
        <w:tc>
          <w:tcPr>
            <w:tcW w:w="1134" w:type="dxa"/>
            <w:shd w:val="clear" w:color="auto" w:fill="auto"/>
          </w:tcPr>
          <w:p w14:paraId="3B1E0372"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097705F5" w14:textId="77777777" w:rsidR="000F4F82" w:rsidRPr="005F70FB" w:rsidRDefault="000F4F82" w:rsidP="000F4F82">
            <w:pPr>
              <w:pStyle w:val="TableCell0-2115ptBreak"/>
            </w:pPr>
            <w:r w:rsidRPr="005F70FB">
              <w:t>prey</w:t>
            </w:r>
          </w:p>
        </w:tc>
      </w:tr>
      <w:tr w:rsidR="00AC23C4" w:rsidRPr="005F70FB" w14:paraId="38E30C0C" w14:textId="77777777" w:rsidTr="00D95ABB">
        <w:tc>
          <w:tcPr>
            <w:tcW w:w="238" w:type="dxa"/>
            <w:shd w:val="clear" w:color="auto" w:fill="auto"/>
          </w:tcPr>
          <w:p w14:paraId="5A4BCB58" w14:textId="77777777" w:rsidR="000F4F82" w:rsidRPr="005F70FB" w:rsidRDefault="000F4F82" w:rsidP="000F4F82">
            <w:pPr>
              <w:pStyle w:val="TableCell2-2"/>
              <w:rPr>
                <w:rStyle w:val="ExampleSource"/>
              </w:rPr>
            </w:pPr>
          </w:p>
        </w:tc>
        <w:tc>
          <w:tcPr>
            <w:tcW w:w="1616" w:type="dxa"/>
            <w:shd w:val="clear" w:color="auto" w:fill="auto"/>
          </w:tcPr>
          <w:p w14:paraId="28C4E20F" w14:textId="77777777" w:rsidR="000F4F82" w:rsidRPr="005F70FB" w:rsidRDefault="000F4F82" w:rsidP="000F4F82">
            <w:pPr>
              <w:pStyle w:val="TableCell2-2"/>
              <w:rPr>
                <w:rStyle w:val="ChBold"/>
              </w:rPr>
            </w:pPr>
            <w:r w:rsidRPr="005F70FB">
              <w:rPr>
                <w:rStyle w:val="ChBold"/>
              </w:rPr>
              <w:t>C</w:t>
            </w:r>
          </w:p>
        </w:tc>
        <w:tc>
          <w:tcPr>
            <w:tcW w:w="1701" w:type="dxa"/>
            <w:shd w:val="clear" w:color="auto" w:fill="auto"/>
          </w:tcPr>
          <w:p w14:paraId="2421334A" w14:textId="77777777" w:rsidR="000F4F82" w:rsidRPr="005F70FB" w:rsidRDefault="000F4F82" w:rsidP="000F4F82">
            <w:pPr>
              <w:pStyle w:val="TableCell2-2"/>
            </w:pPr>
          </w:p>
        </w:tc>
        <w:tc>
          <w:tcPr>
            <w:tcW w:w="1134" w:type="dxa"/>
            <w:shd w:val="clear" w:color="auto" w:fill="auto"/>
          </w:tcPr>
          <w:p w14:paraId="28B96F8E" w14:textId="77777777" w:rsidR="000F4F82" w:rsidRPr="005F70FB" w:rsidRDefault="000F4F82" w:rsidP="000F4F82">
            <w:pPr>
              <w:pStyle w:val="TableCell2-2"/>
            </w:pPr>
          </w:p>
        </w:tc>
        <w:tc>
          <w:tcPr>
            <w:tcW w:w="2041" w:type="dxa"/>
            <w:shd w:val="clear" w:color="auto" w:fill="auto"/>
          </w:tcPr>
          <w:p w14:paraId="6CF973F9" w14:textId="77777777" w:rsidR="000F4F82" w:rsidRPr="005F70FB" w:rsidRDefault="000F4F82" w:rsidP="000F4F82">
            <w:pPr>
              <w:pStyle w:val="TableCell2-2"/>
            </w:pPr>
          </w:p>
        </w:tc>
      </w:tr>
      <w:tr w:rsidR="00AC23C4" w:rsidRPr="005F70FB" w14:paraId="350EF037" w14:textId="77777777" w:rsidTr="00D95ABB">
        <w:tc>
          <w:tcPr>
            <w:tcW w:w="238" w:type="dxa"/>
            <w:shd w:val="clear" w:color="auto" w:fill="auto"/>
          </w:tcPr>
          <w:p w14:paraId="7951F41C" w14:textId="77777777" w:rsidR="000F4F82" w:rsidRPr="005F70FB" w:rsidRDefault="000F4F82" w:rsidP="00CC3F0A">
            <w:pPr>
              <w:pStyle w:val="TableCell0-0115Break"/>
            </w:pPr>
          </w:p>
        </w:tc>
        <w:tc>
          <w:tcPr>
            <w:tcW w:w="1616" w:type="dxa"/>
            <w:shd w:val="clear" w:color="auto" w:fill="auto"/>
          </w:tcPr>
          <w:p w14:paraId="580EC883" w14:textId="77777777" w:rsidR="000F4F82" w:rsidRPr="005F70FB" w:rsidRDefault="000F4F82" w:rsidP="00CC3F0A">
            <w:pPr>
              <w:pStyle w:val="TableCell0-0115Break"/>
              <w:rPr>
                <w:rStyle w:val="ChItalBold"/>
              </w:rPr>
            </w:pPr>
            <w:r w:rsidRPr="005F70FB">
              <w:rPr>
                <w:rStyle w:val="ChItalBold"/>
              </w:rPr>
              <w:t>cadangang</w:t>
            </w:r>
          </w:p>
        </w:tc>
        <w:tc>
          <w:tcPr>
            <w:tcW w:w="1701" w:type="dxa"/>
            <w:shd w:val="clear" w:color="auto" w:fill="auto"/>
          </w:tcPr>
          <w:p w14:paraId="4A2F2A9F" w14:textId="77777777" w:rsidR="000F4F82" w:rsidRPr="005F70FB" w:rsidRDefault="000F4F82" w:rsidP="00CC3F0A">
            <w:pPr>
              <w:pStyle w:val="TableCell0-0115Break"/>
              <w:rPr>
                <w:rStyle w:val="ChCharisSIL"/>
              </w:rPr>
            </w:pPr>
            <w:r w:rsidRPr="005F70FB">
              <w:rPr>
                <w:rStyle w:val="ChCharisSIL"/>
              </w:rPr>
              <w:t>tʃa.ˈda.ŋɐn</w:t>
            </w:r>
          </w:p>
        </w:tc>
        <w:tc>
          <w:tcPr>
            <w:tcW w:w="1134" w:type="dxa"/>
            <w:shd w:val="clear" w:color="auto" w:fill="auto"/>
          </w:tcPr>
          <w:p w14:paraId="0E82F839"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17949BE" w14:textId="77777777" w:rsidR="000F4F82" w:rsidRPr="005F70FB" w:rsidRDefault="000F4F82" w:rsidP="00CC3F0A">
            <w:pPr>
              <w:pStyle w:val="TableCell0-0115Break"/>
            </w:pPr>
            <w:r w:rsidRPr="005F70FB">
              <w:t>reserve</w:t>
            </w:r>
          </w:p>
        </w:tc>
      </w:tr>
      <w:tr w:rsidR="00AC23C4" w:rsidRPr="005F70FB" w14:paraId="6CD29F19" w14:textId="77777777" w:rsidTr="00D95ABB">
        <w:tc>
          <w:tcPr>
            <w:tcW w:w="238" w:type="dxa"/>
            <w:shd w:val="clear" w:color="auto" w:fill="auto"/>
          </w:tcPr>
          <w:p w14:paraId="192240EE" w14:textId="77777777" w:rsidR="000F4F82" w:rsidRPr="005F70FB" w:rsidRDefault="000F4F82" w:rsidP="00CC3F0A">
            <w:pPr>
              <w:pStyle w:val="TableCell0-0115Break"/>
            </w:pPr>
          </w:p>
        </w:tc>
        <w:tc>
          <w:tcPr>
            <w:tcW w:w="1616" w:type="dxa"/>
            <w:shd w:val="clear" w:color="auto" w:fill="auto"/>
          </w:tcPr>
          <w:p w14:paraId="5221A0DC" w14:textId="77777777" w:rsidR="000F4F82" w:rsidRPr="005F70FB" w:rsidRDefault="000F4F82" w:rsidP="00CC3F0A">
            <w:pPr>
              <w:pStyle w:val="TableCell0-0115Break"/>
              <w:rPr>
                <w:rStyle w:val="ChItalBold"/>
              </w:rPr>
            </w:pPr>
            <w:r w:rsidRPr="005F70FB">
              <w:rPr>
                <w:rStyle w:val="ChItalBold"/>
              </w:rPr>
              <w:t>campurang</w:t>
            </w:r>
          </w:p>
        </w:tc>
        <w:tc>
          <w:tcPr>
            <w:tcW w:w="1701" w:type="dxa"/>
            <w:shd w:val="clear" w:color="auto" w:fill="auto"/>
          </w:tcPr>
          <w:p w14:paraId="6F24ECD0" w14:textId="77777777" w:rsidR="000F4F82" w:rsidRPr="005F70FB" w:rsidRDefault="000F4F82" w:rsidP="00CC3F0A">
            <w:pPr>
              <w:pStyle w:val="TableCell0-0115Break"/>
              <w:rPr>
                <w:rStyle w:val="ChCharisSIL"/>
              </w:rPr>
            </w:pPr>
            <w:r w:rsidRPr="005F70FB">
              <w:rPr>
                <w:rStyle w:val="ChCharisSIL"/>
              </w:rPr>
              <w:t>tʃɐm.ˈpu.ɾɐn</w:t>
            </w:r>
          </w:p>
        </w:tc>
        <w:tc>
          <w:tcPr>
            <w:tcW w:w="1134" w:type="dxa"/>
            <w:shd w:val="clear" w:color="auto" w:fill="auto"/>
          </w:tcPr>
          <w:p w14:paraId="769DE00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1A90933" w14:textId="77777777" w:rsidR="000F4F82" w:rsidRPr="005F70FB" w:rsidRDefault="000F4F82" w:rsidP="00CC3F0A">
            <w:pPr>
              <w:pStyle w:val="TableCell0-0115Break"/>
            </w:pPr>
            <w:r w:rsidRPr="005F70FB">
              <w:t>mixture</w:t>
            </w:r>
          </w:p>
        </w:tc>
      </w:tr>
      <w:tr w:rsidR="00AC23C4" w:rsidRPr="005F70FB" w14:paraId="298DB430" w14:textId="77777777" w:rsidTr="00D95ABB">
        <w:tc>
          <w:tcPr>
            <w:tcW w:w="238" w:type="dxa"/>
            <w:shd w:val="clear" w:color="auto" w:fill="auto"/>
          </w:tcPr>
          <w:p w14:paraId="672E7D69" w14:textId="77777777" w:rsidR="000F4F82" w:rsidRPr="005F70FB" w:rsidRDefault="000F4F82" w:rsidP="00CC3F0A">
            <w:pPr>
              <w:pStyle w:val="TableCell0-0115Break"/>
            </w:pPr>
          </w:p>
        </w:tc>
        <w:tc>
          <w:tcPr>
            <w:tcW w:w="1616" w:type="dxa"/>
            <w:shd w:val="clear" w:color="auto" w:fill="auto"/>
          </w:tcPr>
          <w:p w14:paraId="7D8E24BE" w14:textId="77777777" w:rsidR="000F4F82" w:rsidRPr="005F70FB" w:rsidRDefault="000F4F82" w:rsidP="00CC3F0A">
            <w:pPr>
              <w:pStyle w:val="TableCell0-0115Break"/>
              <w:rPr>
                <w:rStyle w:val="ChItalBold"/>
              </w:rPr>
            </w:pPr>
            <w:r w:rsidRPr="005F70FB">
              <w:rPr>
                <w:rStyle w:val="ChItalBold"/>
              </w:rPr>
              <w:t>catatang</w:t>
            </w:r>
          </w:p>
        </w:tc>
        <w:tc>
          <w:tcPr>
            <w:tcW w:w="1701" w:type="dxa"/>
            <w:shd w:val="clear" w:color="auto" w:fill="auto"/>
          </w:tcPr>
          <w:p w14:paraId="51249A0A" w14:textId="77777777" w:rsidR="000F4F82" w:rsidRPr="005F70FB" w:rsidRDefault="000F4F82" w:rsidP="00CC3F0A">
            <w:pPr>
              <w:pStyle w:val="TableCell0-0115Break"/>
              <w:rPr>
                <w:rStyle w:val="ChCharisSIL"/>
              </w:rPr>
            </w:pPr>
            <w:r w:rsidRPr="005F70FB">
              <w:rPr>
                <w:rStyle w:val="ChCharisSIL"/>
              </w:rPr>
              <w:t>tʃa.ˈta.tɐn</w:t>
            </w:r>
          </w:p>
        </w:tc>
        <w:tc>
          <w:tcPr>
            <w:tcW w:w="1134" w:type="dxa"/>
            <w:shd w:val="clear" w:color="auto" w:fill="auto"/>
          </w:tcPr>
          <w:p w14:paraId="043645C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11FBC75" w14:textId="77777777" w:rsidR="000F4F82" w:rsidRPr="005F70FB" w:rsidRDefault="000F4F82" w:rsidP="00CC3F0A">
            <w:pPr>
              <w:pStyle w:val="TableCell0-0115Break"/>
            </w:pPr>
            <w:r w:rsidRPr="005F70FB">
              <w:t>note</w:t>
            </w:r>
          </w:p>
        </w:tc>
      </w:tr>
      <w:tr w:rsidR="00AC23C4" w:rsidRPr="005F70FB" w14:paraId="68E7EEAB" w14:textId="77777777" w:rsidTr="00D95ABB">
        <w:tc>
          <w:tcPr>
            <w:tcW w:w="238" w:type="dxa"/>
            <w:shd w:val="clear" w:color="auto" w:fill="auto"/>
          </w:tcPr>
          <w:p w14:paraId="3C466D8E" w14:textId="77777777" w:rsidR="000F4F82" w:rsidRPr="005F70FB" w:rsidRDefault="000F4F82" w:rsidP="000F4F82">
            <w:pPr>
              <w:pStyle w:val="TableCell0-2115ptBreak"/>
            </w:pPr>
          </w:p>
        </w:tc>
        <w:tc>
          <w:tcPr>
            <w:tcW w:w="1616" w:type="dxa"/>
            <w:shd w:val="clear" w:color="auto" w:fill="auto"/>
          </w:tcPr>
          <w:p w14:paraId="74E5AB70" w14:textId="77777777" w:rsidR="000F4F82" w:rsidRPr="005F70FB" w:rsidRDefault="000F4F82" w:rsidP="000F4F82">
            <w:pPr>
              <w:pStyle w:val="TableCell0-2115ptBreak"/>
              <w:rPr>
                <w:rStyle w:val="ChItalBold"/>
              </w:rPr>
            </w:pPr>
            <w:r w:rsidRPr="005F70FB">
              <w:rPr>
                <w:rStyle w:val="ChItalBold"/>
              </w:rPr>
              <w:t>cobaang</w:t>
            </w:r>
          </w:p>
        </w:tc>
        <w:tc>
          <w:tcPr>
            <w:tcW w:w="1701" w:type="dxa"/>
            <w:shd w:val="clear" w:color="auto" w:fill="auto"/>
          </w:tcPr>
          <w:p w14:paraId="29EED323" w14:textId="77777777" w:rsidR="000F4F82" w:rsidRPr="005F70FB" w:rsidRDefault="000F4F82" w:rsidP="000F4F82">
            <w:pPr>
              <w:pStyle w:val="TableCell0-2115ptBreak"/>
              <w:rPr>
                <w:rStyle w:val="ChCharisSIL"/>
              </w:rPr>
            </w:pPr>
            <w:r w:rsidRPr="005F70FB">
              <w:rPr>
                <w:rStyle w:val="ChCharisSIL"/>
              </w:rPr>
              <w:t>tʃɔ.ˈba.ɐn</w:t>
            </w:r>
          </w:p>
        </w:tc>
        <w:tc>
          <w:tcPr>
            <w:tcW w:w="1134" w:type="dxa"/>
            <w:shd w:val="clear" w:color="auto" w:fill="auto"/>
          </w:tcPr>
          <w:p w14:paraId="4A26AB79"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488D1EEB" w14:textId="77777777" w:rsidR="000F4F82" w:rsidRPr="005F70FB" w:rsidRDefault="000F4F82" w:rsidP="000F4F82">
            <w:pPr>
              <w:pStyle w:val="TableCell0-2115ptBreak"/>
            </w:pPr>
            <w:r w:rsidRPr="005F70FB">
              <w:t>trial</w:t>
            </w:r>
          </w:p>
        </w:tc>
      </w:tr>
      <w:tr w:rsidR="00AC23C4" w:rsidRPr="005F70FB" w14:paraId="0B295AC9" w14:textId="77777777" w:rsidTr="00D95ABB">
        <w:tc>
          <w:tcPr>
            <w:tcW w:w="238" w:type="dxa"/>
            <w:shd w:val="clear" w:color="auto" w:fill="auto"/>
          </w:tcPr>
          <w:p w14:paraId="24BBF309" w14:textId="77777777" w:rsidR="000F4F82" w:rsidRPr="005F70FB" w:rsidRDefault="000F4F82" w:rsidP="000F4F82">
            <w:pPr>
              <w:pStyle w:val="TableCell2-2"/>
              <w:rPr>
                <w:rStyle w:val="ExampleSource"/>
              </w:rPr>
            </w:pPr>
          </w:p>
        </w:tc>
        <w:tc>
          <w:tcPr>
            <w:tcW w:w="1616" w:type="dxa"/>
            <w:shd w:val="clear" w:color="auto" w:fill="auto"/>
          </w:tcPr>
          <w:p w14:paraId="59675CBC" w14:textId="77777777" w:rsidR="000F4F82" w:rsidRPr="005F70FB" w:rsidRDefault="000F4F82" w:rsidP="000F4F82">
            <w:pPr>
              <w:pStyle w:val="TableCell2-2"/>
              <w:rPr>
                <w:rStyle w:val="ChBold"/>
              </w:rPr>
            </w:pPr>
            <w:r w:rsidRPr="005F70FB">
              <w:rPr>
                <w:rStyle w:val="ChBold"/>
              </w:rPr>
              <w:t>D</w:t>
            </w:r>
          </w:p>
        </w:tc>
        <w:tc>
          <w:tcPr>
            <w:tcW w:w="1701" w:type="dxa"/>
            <w:shd w:val="clear" w:color="auto" w:fill="auto"/>
          </w:tcPr>
          <w:p w14:paraId="6D5D8889" w14:textId="77777777" w:rsidR="000F4F82" w:rsidRPr="005F70FB" w:rsidRDefault="000F4F82" w:rsidP="000F4F82">
            <w:pPr>
              <w:pStyle w:val="TableCell2-2"/>
            </w:pPr>
          </w:p>
        </w:tc>
        <w:tc>
          <w:tcPr>
            <w:tcW w:w="1134" w:type="dxa"/>
            <w:shd w:val="clear" w:color="auto" w:fill="auto"/>
          </w:tcPr>
          <w:p w14:paraId="384BF3B8" w14:textId="77777777" w:rsidR="000F4F82" w:rsidRPr="005F70FB" w:rsidRDefault="000F4F82" w:rsidP="000F4F82">
            <w:pPr>
              <w:pStyle w:val="TableCell2-2"/>
            </w:pPr>
          </w:p>
        </w:tc>
        <w:tc>
          <w:tcPr>
            <w:tcW w:w="2041" w:type="dxa"/>
            <w:shd w:val="clear" w:color="auto" w:fill="auto"/>
          </w:tcPr>
          <w:p w14:paraId="54D1AEBD" w14:textId="77777777" w:rsidR="000F4F82" w:rsidRPr="005F70FB" w:rsidRDefault="000F4F82" w:rsidP="000F4F82">
            <w:pPr>
              <w:pStyle w:val="TableCell2-2"/>
            </w:pPr>
          </w:p>
        </w:tc>
      </w:tr>
      <w:tr w:rsidR="00AC23C4" w:rsidRPr="005F70FB" w14:paraId="0A0C56D7" w14:textId="77777777" w:rsidTr="00D95ABB">
        <w:tc>
          <w:tcPr>
            <w:tcW w:w="238" w:type="dxa"/>
            <w:shd w:val="clear" w:color="auto" w:fill="auto"/>
          </w:tcPr>
          <w:p w14:paraId="4C8C877E" w14:textId="77777777" w:rsidR="000F4F82" w:rsidRPr="005F70FB" w:rsidRDefault="000F4F82" w:rsidP="00CC3F0A">
            <w:pPr>
              <w:pStyle w:val="TableCell0-0115Break"/>
            </w:pPr>
          </w:p>
        </w:tc>
        <w:tc>
          <w:tcPr>
            <w:tcW w:w="1616" w:type="dxa"/>
            <w:shd w:val="clear" w:color="auto" w:fill="auto"/>
          </w:tcPr>
          <w:p w14:paraId="4636C8A3" w14:textId="77777777" w:rsidR="000F4F82" w:rsidRPr="005F70FB" w:rsidRDefault="000F4F82" w:rsidP="00CC3F0A">
            <w:pPr>
              <w:pStyle w:val="TableCell0-0115Break"/>
              <w:rPr>
                <w:rStyle w:val="ChItalBold"/>
              </w:rPr>
            </w:pPr>
            <w:r w:rsidRPr="005F70FB">
              <w:rPr>
                <w:rStyle w:val="ChItalBold"/>
              </w:rPr>
              <w:t>didikang</w:t>
            </w:r>
          </w:p>
        </w:tc>
        <w:tc>
          <w:tcPr>
            <w:tcW w:w="1701" w:type="dxa"/>
            <w:shd w:val="clear" w:color="auto" w:fill="auto"/>
          </w:tcPr>
          <w:p w14:paraId="3EBBE337" w14:textId="77777777" w:rsidR="000F4F82" w:rsidRPr="005F70FB" w:rsidRDefault="000F4F82" w:rsidP="00CC3F0A">
            <w:pPr>
              <w:pStyle w:val="TableCell0-0115Break"/>
              <w:rPr>
                <w:rStyle w:val="ChCharisSIL"/>
              </w:rPr>
            </w:pPr>
            <w:r w:rsidRPr="005F70FB">
              <w:rPr>
                <w:rStyle w:val="ChCharisSIL"/>
              </w:rPr>
              <w:t>di.ˈdi.kɐn</w:t>
            </w:r>
          </w:p>
        </w:tc>
        <w:tc>
          <w:tcPr>
            <w:tcW w:w="1134" w:type="dxa"/>
            <w:shd w:val="clear" w:color="auto" w:fill="auto"/>
          </w:tcPr>
          <w:p w14:paraId="4908923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8DD3A24" w14:textId="77777777" w:rsidR="000F4F82" w:rsidRPr="005F70FB" w:rsidRDefault="000F4F82" w:rsidP="00CC3F0A">
            <w:pPr>
              <w:pStyle w:val="TableCell0-0115Break"/>
            </w:pPr>
            <w:r w:rsidRPr="005F70FB">
              <w:t>upbringing</w:t>
            </w:r>
          </w:p>
        </w:tc>
      </w:tr>
      <w:tr w:rsidR="00AC23C4" w:rsidRPr="005F70FB" w14:paraId="72442B78" w14:textId="77777777" w:rsidTr="00D95ABB">
        <w:tc>
          <w:tcPr>
            <w:tcW w:w="238" w:type="dxa"/>
            <w:shd w:val="clear" w:color="auto" w:fill="auto"/>
          </w:tcPr>
          <w:p w14:paraId="166C2ED4" w14:textId="77777777" w:rsidR="000F4F82" w:rsidRPr="005F70FB" w:rsidRDefault="000F4F82" w:rsidP="000F4F82">
            <w:pPr>
              <w:pStyle w:val="TableCell0-2115ptBreak"/>
            </w:pPr>
          </w:p>
        </w:tc>
        <w:tc>
          <w:tcPr>
            <w:tcW w:w="1616" w:type="dxa"/>
            <w:shd w:val="clear" w:color="auto" w:fill="auto"/>
          </w:tcPr>
          <w:p w14:paraId="4F4D41BF" w14:textId="77777777" w:rsidR="000F4F82" w:rsidRPr="005F70FB" w:rsidRDefault="000F4F82" w:rsidP="000F4F82">
            <w:pPr>
              <w:pStyle w:val="TableCell0-2115ptBreak"/>
              <w:rPr>
                <w:rStyle w:val="ChItalBold"/>
              </w:rPr>
            </w:pPr>
            <w:r w:rsidRPr="005F70FB">
              <w:rPr>
                <w:rStyle w:val="ChItalBold"/>
              </w:rPr>
              <w:t>duluang</w:t>
            </w:r>
          </w:p>
        </w:tc>
        <w:tc>
          <w:tcPr>
            <w:tcW w:w="1701" w:type="dxa"/>
            <w:shd w:val="clear" w:color="auto" w:fill="auto"/>
          </w:tcPr>
          <w:p w14:paraId="61E02835" w14:textId="77777777" w:rsidR="000F4F82" w:rsidRPr="005F70FB" w:rsidRDefault="000F4F82" w:rsidP="000F4F82">
            <w:pPr>
              <w:pStyle w:val="TableCell0-2115ptBreak"/>
              <w:rPr>
                <w:rStyle w:val="ChCharisSIL"/>
              </w:rPr>
            </w:pPr>
            <w:r w:rsidRPr="005F70FB">
              <w:rPr>
                <w:rStyle w:val="ChCharisSIL"/>
              </w:rPr>
              <w:t>dʊ.ˈlʊ.ɐn</w:t>
            </w:r>
          </w:p>
        </w:tc>
        <w:tc>
          <w:tcPr>
            <w:tcW w:w="1134" w:type="dxa"/>
            <w:shd w:val="clear" w:color="auto" w:fill="auto"/>
          </w:tcPr>
          <w:p w14:paraId="6F7361B4" w14:textId="77777777" w:rsidR="000F4F82" w:rsidRPr="005F70FB" w:rsidRDefault="000F4F82" w:rsidP="000F4F82">
            <w:pPr>
              <w:pStyle w:val="TableCell0-2115ptBreak"/>
              <w:rPr>
                <w:rStyle w:val="ChSmallCaps"/>
              </w:rPr>
            </w:pPr>
            <w:r w:rsidRPr="005F70FB">
              <w:rPr>
                <w:rStyle w:val="ChSmallCaps"/>
              </w:rPr>
              <w:t>v.mo(st)</w:t>
            </w:r>
          </w:p>
        </w:tc>
        <w:tc>
          <w:tcPr>
            <w:tcW w:w="2041" w:type="dxa"/>
            <w:shd w:val="clear" w:color="auto" w:fill="auto"/>
          </w:tcPr>
          <w:p w14:paraId="3878182C" w14:textId="4DB2FF0B" w:rsidR="000F4F82" w:rsidRPr="005F70FB" w:rsidRDefault="000F4F82" w:rsidP="000F6151">
            <w:pPr>
              <w:pStyle w:val="TableCell0-2115ptBreak"/>
            </w:pPr>
            <w:r w:rsidRPr="005F70FB">
              <w:t xml:space="preserve">be </w:t>
            </w:r>
            <w:r w:rsidR="000F6151" w:rsidRPr="005F70FB">
              <w:t xml:space="preserve">prior to </w:t>
            </w:r>
            <w:r w:rsidRPr="005F70FB">
              <w:t>others</w:t>
            </w:r>
          </w:p>
        </w:tc>
      </w:tr>
      <w:tr w:rsidR="00AC23C4" w:rsidRPr="005F70FB" w14:paraId="28E0F11F" w14:textId="77777777" w:rsidTr="00D95ABB">
        <w:tc>
          <w:tcPr>
            <w:tcW w:w="238" w:type="dxa"/>
            <w:shd w:val="clear" w:color="auto" w:fill="auto"/>
          </w:tcPr>
          <w:p w14:paraId="3C44927B" w14:textId="77777777" w:rsidR="000F4F82" w:rsidRPr="005F70FB" w:rsidRDefault="000F4F82" w:rsidP="000F4F82">
            <w:pPr>
              <w:pStyle w:val="TableCell2-2"/>
              <w:rPr>
                <w:rStyle w:val="ExampleSource"/>
              </w:rPr>
            </w:pPr>
          </w:p>
        </w:tc>
        <w:tc>
          <w:tcPr>
            <w:tcW w:w="1616" w:type="dxa"/>
            <w:shd w:val="clear" w:color="auto" w:fill="auto"/>
          </w:tcPr>
          <w:p w14:paraId="2DB44423" w14:textId="77777777" w:rsidR="000F4F82" w:rsidRPr="005F70FB" w:rsidRDefault="000F4F82" w:rsidP="000F4F82">
            <w:pPr>
              <w:pStyle w:val="TableCell2-2"/>
              <w:rPr>
                <w:rStyle w:val="ChBold"/>
              </w:rPr>
            </w:pPr>
            <w:r w:rsidRPr="005F70FB">
              <w:rPr>
                <w:rStyle w:val="ChBold"/>
              </w:rPr>
              <w:t>G</w:t>
            </w:r>
          </w:p>
        </w:tc>
        <w:tc>
          <w:tcPr>
            <w:tcW w:w="1701" w:type="dxa"/>
            <w:shd w:val="clear" w:color="auto" w:fill="auto"/>
          </w:tcPr>
          <w:p w14:paraId="77A6C92E" w14:textId="77777777" w:rsidR="000F4F82" w:rsidRPr="005F70FB" w:rsidRDefault="000F4F82" w:rsidP="000F4F82">
            <w:pPr>
              <w:pStyle w:val="TableCell2-2"/>
            </w:pPr>
          </w:p>
        </w:tc>
        <w:tc>
          <w:tcPr>
            <w:tcW w:w="1134" w:type="dxa"/>
            <w:shd w:val="clear" w:color="auto" w:fill="auto"/>
          </w:tcPr>
          <w:p w14:paraId="5480DB14" w14:textId="77777777" w:rsidR="000F4F82" w:rsidRPr="005F70FB" w:rsidRDefault="000F4F82" w:rsidP="000F4F82">
            <w:pPr>
              <w:pStyle w:val="TableCell2-2"/>
            </w:pPr>
          </w:p>
        </w:tc>
        <w:tc>
          <w:tcPr>
            <w:tcW w:w="2041" w:type="dxa"/>
            <w:shd w:val="clear" w:color="auto" w:fill="auto"/>
          </w:tcPr>
          <w:p w14:paraId="6E61615C" w14:textId="77777777" w:rsidR="000F4F82" w:rsidRPr="005F70FB" w:rsidRDefault="000F4F82" w:rsidP="000F4F82">
            <w:pPr>
              <w:pStyle w:val="TableCell2-2"/>
            </w:pPr>
          </w:p>
        </w:tc>
      </w:tr>
      <w:tr w:rsidR="00AC23C4" w:rsidRPr="005F70FB" w14:paraId="75C47DB9" w14:textId="77777777" w:rsidTr="00D95ABB">
        <w:tc>
          <w:tcPr>
            <w:tcW w:w="238" w:type="dxa"/>
            <w:shd w:val="clear" w:color="auto" w:fill="auto"/>
          </w:tcPr>
          <w:p w14:paraId="588EFEEA" w14:textId="77777777" w:rsidR="000F4F82" w:rsidRPr="005F70FB" w:rsidRDefault="000F4F82" w:rsidP="00CC3F0A">
            <w:pPr>
              <w:pStyle w:val="TableCell0-0115Break"/>
            </w:pPr>
          </w:p>
        </w:tc>
        <w:tc>
          <w:tcPr>
            <w:tcW w:w="1616" w:type="dxa"/>
            <w:shd w:val="clear" w:color="auto" w:fill="auto"/>
          </w:tcPr>
          <w:p w14:paraId="00D629E2" w14:textId="77777777" w:rsidR="000F4F82" w:rsidRPr="005F70FB" w:rsidRDefault="000F4F82" w:rsidP="00CC3F0A">
            <w:pPr>
              <w:pStyle w:val="TableCell0-0115Break"/>
              <w:rPr>
                <w:rStyle w:val="ChItalBold"/>
              </w:rPr>
            </w:pPr>
            <w:r w:rsidRPr="005F70FB">
              <w:rPr>
                <w:rStyle w:val="ChItalBold"/>
              </w:rPr>
              <w:t>gambarang</w:t>
            </w:r>
          </w:p>
        </w:tc>
        <w:tc>
          <w:tcPr>
            <w:tcW w:w="1701" w:type="dxa"/>
            <w:shd w:val="clear" w:color="auto" w:fill="auto"/>
          </w:tcPr>
          <w:p w14:paraId="33117288" w14:textId="77777777" w:rsidR="000F4F82" w:rsidRPr="005F70FB" w:rsidRDefault="000F4F82" w:rsidP="00CC3F0A">
            <w:pPr>
              <w:pStyle w:val="TableCell0-0115Break"/>
              <w:rPr>
                <w:rStyle w:val="ChCharisSIL"/>
              </w:rPr>
            </w:pPr>
            <w:r w:rsidRPr="005F70FB">
              <w:rPr>
                <w:rStyle w:val="ChCharisSIL"/>
              </w:rPr>
              <w:t>gɐm.ˈba.ɾɐn</w:t>
            </w:r>
          </w:p>
        </w:tc>
        <w:tc>
          <w:tcPr>
            <w:tcW w:w="1134" w:type="dxa"/>
            <w:shd w:val="clear" w:color="auto" w:fill="auto"/>
          </w:tcPr>
          <w:p w14:paraId="3F63A46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CA7A07B" w14:textId="77777777" w:rsidR="000F4F82" w:rsidRPr="005F70FB" w:rsidRDefault="000F4F82" w:rsidP="00CC3F0A">
            <w:pPr>
              <w:pStyle w:val="TableCell0-0115Break"/>
            </w:pPr>
            <w:r w:rsidRPr="005F70FB">
              <w:t>illustration</w:t>
            </w:r>
          </w:p>
        </w:tc>
      </w:tr>
      <w:tr w:rsidR="00AC23C4" w:rsidRPr="005F70FB" w14:paraId="7DE9E639" w14:textId="77777777" w:rsidTr="00D95ABB">
        <w:tc>
          <w:tcPr>
            <w:tcW w:w="238" w:type="dxa"/>
            <w:shd w:val="clear" w:color="auto" w:fill="auto"/>
          </w:tcPr>
          <w:p w14:paraId="0E1829E8" w14:textId="77777777" w:rsidR="000F4F82" w:rsidRPr="005F70FB" w:rsidRDefault="000F4F82" w:rsidP="00CC3F0A">
            <w:pPr>
              <w:pStyle w:val="TableCell0-0115Break"/>
            </w:pPr>
          </w:p>
        </w:tc>
        <w:tc>
          <w:tcPr>
            <w:tcW w:w="1616" w:type="dxa"/>
            <w:shd w:val="clear" w:color="auto" w:fill="auto"/>
          </w:tcPr>
          <w:p w14:paraId="500C5AF5" w14:textId="77777777" w:rsidR="000F4F82" w:rsidRPr="005F70FB" w:rsidRDefault="000F4F82" w:rsidP="00CC3F0A">
            <w:pPr>
              <w:pStyle w:val="TableCell0-0115Break"/>
              <w:rPr>
                <w:rStyle w:val="ChItalBold"/>
              </w:rPr>
            </w:pPr>
            <w:r w:rsidRPr="005F70FB">
              <w:rPr>
                <w:rStyle w:val="ChItalBold"/>
              </w:rPr>
              <w:t>gangguang</w:t>
            </w:r>
          </w:p>
        </w:tc>
        <w:tc>
          <w:tcPr>
            <w:tcW w:w="1701" w:type="dxa"/>
            <w:shd w:val="clear" w:color="auto" w:fill="auto"/>
          </w:tcPr>
          <w:p w14:paraId="050A5342" w14:textId="77777777" w:rsidR="000F4F82" w:rsidRPr="005F70FB" w:rsidRDefault="000F4F82" w:rsidP="00CC3F0A">
            <w:pPr>
              <w:pStyle w:val="TableCell0-0115Break"/>
              <w:rPr>
                <w:rStyle w:val="ChCharisSIL"/>
              </w:rPr>
            </w:pPr>
            <w:r w:rsidRPr="005F70FB">
              <w:rPr>
                <w:rStyle w:val="ChCharisSIL"/>
              </w:rPr>
              <w:t>gɐŋ.ˈgʊ.ɐn</w:t>
            </w:r>
          </w:p>
        </w:tc>
        <w:tc>
          <w:tcPr>
            <w:tcW w:w="1134" w:type="dxa"/>
            <w:shd w:val="clear" w:color="auto" w:fill="auto"/>
          </w:tcPr>
          <w:p w14:paraId="7828ADD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BA11686" w14:textId="77777777" w:rsidR="000F4F82" w:rsidRPr="005F70FB" w:rsidRDefault="000F4F82" w:rsidP="00CC3F0A">
            <w:pPr>
              <w:pStyle w:val="TableCell0-0115Break"/>
            </w:pPr>
            <w:r w:rsidRPr="005F70FB">
              <w:t>disturbance</w:t>
            </w:r>
          </w:p>
        </w:tc>
      </w:tr>
      <w:tr w:rsidR="00AC23C4" w:rsidRPr="005F70FB" w14:paraId="0F62D300" w14:textId="77777777" w:rsidTr="00D95ABB">
        <w:tc>
          <w:tcPr>
            <w:tcW w:w="238" w:type="dxa"/>
            <w:shd w:val="clear" w:color="auto" w:fill="auto"/>
          </w:tcPr>
          <w:p w14:paraId="113206DB" w14:textId="77777777" w:rsidR="000F4F82" w:rsidRPr="005F70FB" w:rsidRDefault="000F4F82" w:rsidP="00CC3F0A">
            <w:pPr>
              <w:pStyle w:val="TableCell0-0115Break"/>
            </w:pPr>
          </w:p>
        </w:tc>
        <w:tc>
          <w:tcPr>
            <w:tcW w:w="1616" w:type="dxa"/>
            <w:shd w:val="clear" w:color="auto" w:fill="auto"/>
          </w:tcPr>
          <w:p w14:paraId="473DB3A2" w14:textId="77777777" w:rsidR="000F4F82" w:rsidRPr="005F70FB" w:rsidRDefault="000F4F82" w:rsidP="00CC3F0A">
            <w:pPr>
              <w:pStyle w:val="TableCell0-0115Break"/>
              <w:rPr>
                <w:rStyle w:val="ChItalBold"/>
              </w:rPr>
            </w:pPr>
            <w:r w:rsidRPr="005F70FB">
              <w:rPr>
                <w:rStyle w:val="ChItalBold"/>
              </w:rPr>
              <w:t>golongang</w:t>
            </w:r>
          </w:p>
        </w:tc>
        <w:tc>
          <w:tcPr>
            <w:tcW w:w="1701" w:type="dxa"/>
            <w:shd w:val="clear" w:color="auto" w:fill="auto"/>
          </w:tcPr>
          <w:p w14:paraId="252130E9" w14:textId="77777777" w:rsidR="000F4F82" w:rsidRPr="005F70FB" w:rsidRDefault="000F4F82" w:rsidP="00CC3F0A">
            <w:pPr>
              <w:pStyle w:val="TableCell0-0115Break"/>
              <w:rPr>
                <w:rStyle w:val="ChCharisSIL"/>
              </w:rPr>
            </w:pPr>
            <w:r w:rsidRPr="005F70FB">
              <w:rPr>
                <w:rStyle w:val="ChCharisSIL"/>
              </w:rPr>
              <w:t>gɔ̞.ˈlɔ̞.ŋɐn</w:t>
            </w:r>
          </w:p>
        </w:tc>
        <w:tc>
          <w:tcPr>
            <w:tcW w:w="1134" w:type="dxa"/>
            <w:shd w:val="clear" w:color="auto" w:fill="auto"/>
          </w:tcPr>
          <w:p w14:paraId="055E1312"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50E4467" w14:textId="77777777" w:rsidR="000F4F82" w:rsidRPr="005F70FB" w:rsidRDefault="000F4F82" w:rsidP="00CC3F0A">
            <w:pPr>
              <w:pStyle w:val="TableCell0-0115Break"/>
            </w:pPr>
            <w:r w:rsidRPr="005F70FB">
              <w:t>group</w:t>
            </w:r>
          </w:p>
        </w:tc>
      </w:tr>
      <w:tr w:rsidR="00AC23C4" w:rsidRPr="005F70FB" w14:paraId="1BD60C94" w14:textId="77777777" w:rsidTr="00D95ABB">
        <w:tc>
          <w:tcPr>
            <w:tcW w:w="238" w:type="dxa"/>
            <w:shd w:val="clear" w:color="auto" w:fill="auto"/>
          </w:tcPr>
          <w:p w14:paraId="5D456796" w14:textId="77777777" w:rsidR="000F4F82" w:rsidRPr="005F70FB" w:rsidRDefault="000F4F82" w:rsidP="000F4F82">
            <w:pPr>
              <w:pStyle w:val="TableCell0-2115ptBreak"/>
            </w:pPr>
          </w:p>
        </w:tc>
        <w:tc>
          <w:tcPr>
            <w:tcW w:w="1616" w:type="dxa"/>
            <w:shd w:val="clear" w:color="auto" w:fill="auto"/>
          </w:tcPr>
          <w:p w14:paraId="4AA3D55C" w14:textId="77777777" w:rsidR="000F4F82" w:rsidRPr="005F70FB" w:rsidRDefault="000F4F82" w:rsidP="000F4F82">
            <w:pPr>
              <w:pStyle w:val="TableCell0-2115ptBreak"/>
              <w:rPr>
                <w:rStyle w:val="ChItalBold"/>
              </w:rPr>
            </w:pPr>
            <w:r w:rsidRPr="005F70FB">
              <w:rPr>
                <w:rStyle w:val="ChItalBold"/>
              </w:rPr>
              <w:t>grakang</w:t>
            </w:r>
          </w:p>
        </w:tc>
        <w:tc>
          <w:tcPr>
            <w:tcW w:w="1701" w:type="dxa"/>
            <w:shd w:val="clear" w:color="auto" w:fill="auto"/>
          </w:tcPr>
          <w:p w14:paraId="0A3D0B88" w14:textId="77777777" w:rsidR="000F4F82" w:rsidRPr="005F70FB" w:rsidRDefault="000F4F82" w:rsidP="000F4F82">
            <w:pPr>
              <w:pStyle w:val="TableCell0-2115ptBreak"/>
              <w:rPr>
                <w:rStyle w:val="ChCharisSIL"/>
              </w:rPr>
            </w:pPr>
            <w:r w:rsidRPr="005F70FB">
              <w:rPr>
                <w:rStyle w:val="ChCharisSIL"/>
              </w:rPr>
              <w:t>ˈgra.kɐn</w:t>
            </w:r>
          </w:p>
        </w:tc>
        <w:tc>
          <w:tcPr>
            <w:tcW w:w="1134" w:type="dxa"/>
            <w:shd w:val="clear" w:color="auto" w:fill="auto"/>
          </w:tcPr>
          <w:p w14:paraId="62F02377"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318D7BE0" w14:textId="77777777" w:rsidR="000F4F82" w:rsidRPr="005F70FB" w:rsidRDefault="000F4F82" w:rsidP="000F4F82">
            <w:pPr>
              <w:pStyle w:val="TableCell0-2115ptBreak"/>
            </w:pPr>
            <w:r w:rsidRPr="005F70FB">
              <w:t>movement</w:t>
            </w:r>
          </w:p>
        </w:tc>
      </w:tr>
      <w:tr w:rsidR="00AC23C4" w:rsidRPr="005F70FB" w14:paraId="3C704578" w14:textId="77777777" w:rsidTr="00D95ABB">
        <w:tc>
          <w:tcPr>
            <w:tcW w:w="238" w:type="dxa"/>
            <w:shd w:val="clear" w:color="auto" w:fill="auto"/>
          </w:tcPr>
          <w:p w14:paraId="7DAD5930" w14:textId="77777777" w:rsidR="000F4F82" w:rsidRPr="005F70FB" w:rsidRDefault="000F4F82" w:rsidP="000F4F82">
            <w:pPr>
              <w:pStyle w:val="TableCell2-2"/>
              <w:rPr>
                <w:rStyle w:val="ExampleSource"/>
              </w:rPr>
            </w:pPr>
          </w:p>
        </w:tc>
        <w:tc>
          <w:tcPr>
            <w:tcW w:w="1616" w:type="dxa"/>
            <w:shd w:val="clear" w:color="auto" w:fill="auto"/>
          </w:tcPr>
          <w:p w14:paraId="7E4374F4" w14:textId="77777777" w:rsidR="000F4F82" w:rsidRPr="005F70FB" w:rsidRDefault="000F4F82" w:rsidP="000F4F82">
            <w:pPr>
              <w:pStyle w:val="TableCell2-2"/>
              <w:rPr>
                <w:rStyle w:val="ChBold"/>
              </w:rPr>
            </w:pPr>
            <w:r w:rsidRPr="005F70FB">
              <w:rPr>
                <w:rStyle w:val="ChBold"/>
              </w:rPr>
              <w:t>H</w:t>
            </w:r>
          </w:p>
        </w:tc>
        <w:tc>
          <w:tcPr>
            <w:tcW w:w="1701" w:type="dxa"/>
            <w:shd w:val="clear" w:color="auto" w:fill="auto"/>
          </w:tcPr>
          <w:p w14:paraId="7CEAB1D8" w14:textId="77777777" w:rsidR="000F4F82" w:rsidRPr="005F70FB" w:rsidRDefault="000F4F82" w:rsidP="000F4F82">
            <w:pPr>
              <w:pStyle w:val="TableCell2-2"/>
            </w:pPr>
          </w:p>
        </w:tc>
        <w:tc>
          <w:tcPr>
            <w:tcW w:w="1134" w:type="dxa"/>
            <w:shd w:val="clear" w:color="auto" w:fill="auto"/>
          </w:tcPr>
          <w:p w14:paraId="52B59963" w14:textId="77777777" w:rsidR="000F4F82" w:rsidRPr="005F70FB" w:rsidRDefault="000F4F82" w:rsidP="000F4F82">
            <w:pPr>
              <w:pStyle w:val="TableCell2-2"/>
            </w:pPr>
          </w:p>
        </w:tc>
        <w:tc>
          <w:tcPr>
            <w:tcW w:w="2041" w:type="dxa"/>
            <w:shd w:val="clear" w:color="auto" w:fill="auto"/>
          </w:tcPr>
          <w:p w14:paraId="1BCA56CA" w14:textId="77777777" w:rsidR="000F4F82" w:rsidRPr="005F70FB" w:rsidRDefault="000F4F82" w:rsidP="000F4F82">
            <w:pPr>
              <w:pStyle w:val="TableCell2-2"/>
            </w:pPr>
          </w:p>
        </w:tc>
      </w:tr>
      <w:tr w:rsidR="00AC23C4" w:rsidRPr="005F70FB" w14:paraId="507581D9" w14:textId="77777777" w:rsidTr="00D95ABB">
        <w:tc>
          <w:tcPr>
            <w:tcW w:w="238" w:type="dxa"/>
            <w:shd w:val="clear" w:color="auto" w:fill="auto"/>
          </w:tcPr>
          <w:p w14:paraId="3A25EE60" w14:textId="77777777" w:rsidR="000F4F82" w:rsidRPr="005F70FB" w:rsidRDefault="000F4F82" w:rsidP="00CC3F0A">
            <w:pPr>
              <w:pStyle w:val="TableCell0-0115Break"/>
            </w:pPr>
          </w:p>
        </w:tc>
        <w:tc>
          <w:tcPr>
            <w:tcW w:w="1616" w:type="dxa"/>
            <w:shd w:val="clear" w:color="auto" w:fill="auto"/>
          </w:tcPr>
          <w:p w14:paraId="5C36B449" w14:textId="77777777" w:rsidR="000F4F82" w:rsidRPr="005F70FB" w:rsidRDefault="000F4F82" w:rsidP="00CC3F0A">
            <w:pPr>
              <w:pStyle w:val="TableCell0-0115Break"/>
              <w:rPr>
                <w:rStyle w:val="ChItalBold"/>
              </w:rPr>
            </w:pPr>
            <w:r w:rsidRPr="005F70FB">
              <w:rPr>
                <w:rStyle w:val="ChItalBold"/>
              </w:rPr>
              <w:t>halangang</w:t>
            </w:r>
          </w:p>
        </w:tc>
        <w:tc>
          <w:tcPr>
            <w:tcW w:w="1701" w:type="dxa"/>
            <w:shd w:val="clear" w:color="auto" w:fill="auto"/>
          </w:tcPr>
          <w:p w14:paraId="39AF4570" w14:textId="77777777" w:rsidR="000F4F82" w:rsidRPr="005F70FB" w:rsidRDefault="000F4F82" w:rsidP="00CC3F0A">
            <w:pPr>
              <w:pStyle w:val="TableCell0-0115Break"/>
              <w:rPr>
                <w:rStyle w:val="ChCharisSIL"/>
              </w:rPr>
            </w:pPr>
            <w:r w:rsidRPr="005F70FB">
              <w:rPr>
                <w:rStyle w:val="ChCharisSIL"/>
              </w:rPr>
              <w:t>ha.ˈla.ŋɐn</w:t>
            </w:r>
          </w:p>
        </w:tc>
        <w:tc>
          <w:tcPr>
            <w:tcW w:w="1134" w:type="dxa"/>
            <w:shd w:val="clear" w:color="auto" w:fill="auto"/>
          </w:tcPr>
          <w:p w14:paraId="1407A944"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4F54570" w14:textId="77777777" w:rsidR="000F4F82" w:rsidRPr="005F70FB" w:rsidRDefault="000F4F82" w:rsidP="00CC3F0A">
            <w:pPr>
              <w:pStyle w:val="TableCell0-0115Break"/>
            </w:pPr>
            <w:r w:rsidRPr="005F70FB">
              <w:t>hindrance</w:t>
            </w:r>
          </w:p>
        </w:tc>
      </w:tr>
      <w:tr w:rsidR="00AC23C4" w:rsidRPr="005F70FB" w14:paraId="3F949A06" w14:textId="77777777" w:rsidTr="00D95ABB">
        <w:tc>
          <w:tcPr>
            <w:tcW w:w="238" w:type="dxa"/>
            <w:shd w:val="clear" w:color="auto" w:fill="auto"/>
          </w:tcPr>
          <w:p w14:paraId="47034975" w14:textId="77777777" w:rsidR="000F4F82" w:rsidRPr="005F70FB" w:rsidRDefault="000F4F82" w:rsidP="00CC3F0A">
            <w:pPr>
              <w:pStyle w:val="TableCell0-0115Break"/>
            </w:pPr>
          </w:p>
        </w:tc>
        <w:tc>
          <w:tcPr>
            <w:tcW w:w="1616" w:type="dxa"/>
            <w:shd w:val="clear" w:color="auto" w:fill="auto"/>
          </w:tcPr>
          <w:p w14:paraId="6425EF5C" w14:textId="77777777" w:rsidR="000F4F82" w:rsidRPr="005F70FB" w:rsidRDefault="000F4F82" w:rsidP="00CC3F0A">
            <w:pPr>
              <w:pStyle w:val="TableCell0-0115Break"/>
              <w:rPr>
                <w:rStyle w:val="ChItalBold"/>
              </w:rPr>
            </w:pPr>
            <w:r w:rsidRPr="005F70FB">
              <w:rPr>
                <w:rStyle w:val="ChItalBold"/>
              </w:rPr>
              <w:t>harapang</w:t>
            </w:r>
          </w:p>
        </w:tc>
        <w:tc>
          <w:tcPr>
            <w:tcW w:w="1701" w:type="dxa"/>
            <w:shd w:val="clear" w:color="auto" w:fill="auto"/>
          </w:tcPr>
          <w:p w14:paraId="1E5C7ECE" w14:textId="77777777" w:rsidR="000F4F82" w:rsidRPr="005F70FB" w:rsidRDefault="000F4F82" w:rsidP="00CC3F0A">
            <w:pPr>
              <w:pStyle w:val="TableCell0-0115Break"/>
              <w:rPr>
                <w:rStyle w:val="ChCharisSIL"/>
              </w:rPr>
            </w:pPr>
            <w:r w:rsidRPr="005F70FB">
              <w:rPr>
                <w:rStyle w:val="ChCharisSIL"/>
              </w:rPr>
              <w:t>ha.ˈɾa.pɐn</w:t>
            </w:r>
          </w:p>
        </w:tc>
        <w:tc>
          <w:tcPr>
            <w:tcW w:w="1134" w:type="dxa"/>
            <w:shd w:val="clear" w:color="auto" w:fill="auto"/>
          </w:tcPr>
          <w:p w14:paraId="5D796B44"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6150605" w14:textId="77777777" w:rsidR="000F4F82" w:rsidRPr="005F70FB" w:rsidRDefault="000F4F82" w:rsidP="00CC3F0A">
            <w:pPr>
              <w:pStyle w:val="TableCell0-0115Break"/>
            </w:pPr>
            <w:r w:rsidRPr="005F70FB">
              <w:t>hope</w:t>
            </w:r>
          </w:p>
        </w:tc>
      </w:tr>
      <w:tr w:rsidR="00AC23C4" w:rsidRPr="005F70FB" w14:paraId="14F061E3" w14:textId="77777777" w:rsidTr="00D95ABB">
        <w:tc>
          <w:tcPr>
            <w:tcW w:w="238" w:type="dxa"/>
            <w:shd w:val="clear" w:color="auto" w:fill="auto"/>
          </w:tcPr>
          <w:p w14:paraId="42E5B876" w14:textId="77777777" w:rsidR="000F4F82" w:rsidRPr="005F70FB" w:rsidRDefault="000F4F82" w:rsidP="00CC3F0A">
            <w:pPr>
              <w:pStyle w:val="TableCell0-0115Break"/>
            </w:pPr>
          </w:p>
        </w:tc>
        <w:tc>
          <w:tcPr>
            <w:tcW w:w="1616" w:type="dxa"/>
            <w:shd w:val="clear" w:color="auto" w:fill="auto"/>
          </w:tcPr>
          <w:p w14:paraId="01E2705F" w14:textId="77777777" w:rsidR="000F4F82" w:rsidRPr="005F70FB" w:rsidRDefault="000F4F82" w:rsidP="00CC3F0A">
            <w:pPr>
              <w:pStyle w:val="TableCell0-0115Break"/>
              <w:rPr>
                <w:rStyle w:val="ChItalBold"/>
              </w:rPr>
            </w:pPr>
            <w:r w:rsidRPr="005F70FB">
              <w:rPr>
                <w:rStyle w:val="ChItalBold"/>
              </w:rPr>
              <w:t>harapkang</w:t>
            </w:r>
          </w:p>
        </w:tc>
        <w:tc>
          <w:tcPr>
            <w:tcW w:w="1701" w:type="dxa"/>
            <w:shd w:val="clear" w:color="auto" w:fill="auto"/>
          </w:tcPr>
          <w:p w14:paraId="66FD9665" w14:textId="77777777" w:rsidR="000F4F82" w:rsidRPr="005F70FB" w:rsidRDefault="000F4F82" w:rsidP="00CC3F0A">
            <w:pPr>
              <w:pStyle w:val="TableCell0-0115Break"/>
              <w:rPr>
                <w:rStyle w:val="ChCharisSIL"/>
              </w:rPr>
            </w:pPr>
            <w:r w:rsidRPr="005F70FB">
              <w:rPr>
                <w:rStyle w:val="ChCharisSIL"/>
              </w:rPr>
              <w:t>ha.ˈɾɐp̚.kɐn</w:t>
            </w:r>
          </w:p>
        </w:tc>
        <w:tc>
          <w:tcPr>
            <w:tcW w:w="1134" w:type="dxa"/>
            <w:shd w:val="clear" w:color="auto" w:fill="auto"/>
          </w:tcPr>
          <w:p w14:paraId="297F8F24"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1DA31885" w14:textId="77777777" w:rsidR="000F4F82" w:rsidRPr="005F70FB" w:rsidRDefault="000F4F82" w:rsidP="00CC3F0A">
            <w:pPr>
              <w:pStyle w:val="TableCell0-0115Break"/>
            </w:pPr>
            <w:r w:rsidRPr="005F70FB">
              <w:t>hope for</w:t>
            </w:r>
          </w:p>
        </w:tc>
      </w:tr>
      <w:tr w:rsidR="00AC23C4" w:rsidRPr="005F70FB" w14:paraId="577BAD9F" w14:textId="77777777" w:rsidTr="00D95ABB">
        <w:tc>
          <w:tcPr>
            <w:tcW w:w="238" w:type="dxa"/>
            <w:shd w:val="clear" w:color="auto" w:fill="auto"/>
          </w:tcPr>
          <w:p w14:paraId="64E80473" w14:textId="77777777" w:rsidR="000F4F82" w:rsidRPr="005F70FB" w:rsidRDefault="000F4F82" w:rsidP="00CC3F0A">
            <w:pPr>
              <w:pStyle w:val="TableCell0-0115Break"/>
            </w:pPr>
          </w:p>
        </w:tc>
        <w:tc>
          <w:tcPr>
            <w:tcW w:w="1616" w:type="dxa"/>
            <w:shd w:val="clear" w:color="auto" w:fill="auto"/>
          </w:tcPr>
          <w:p w14:paraId="33FF9874" w14:textId="77777777" w:rsidR="000F4F82" w:rsidRPr="005F70FB" w:rsidRDefault="000F4F82" w:rsidP="00CC3F0A">
            <w:pPr>
              <w:pStyle w:val="TableCell0-0115Break"/>
              <w:rPr>
                <w:rStyle w:val="ChItalBold"/>
              </w:rPr>
            </w:pPr>
            <w:r w:rsidRPr="005F70FB">
              <w:rPr>
                <w:rStyle w:val="ChItalBold"/>
              </w:rPr>
              <w:t>harusnya</w:t>
            </w:r>
          </w:p>
        </w:tc>
        <w:tc>
          <w:tcPr>
            <w:tcW w:w="1701" w:type="dxa"/>
            <w:shd w:val="clear" w:color="auto" w:fill="auto"/>
          </w:tcPr>
          <w:p w14:paraId="6F886A76" w14:textId="77777777" w:rsidR="000F4F82" w:rsidRPr="005F70FB" w:rsidRDefault="000F4F82" w:rsidP="00CC3F0A">
            <w:pPr>
              <w:pStyle w:val="TableCell0-0115Break"/>
              <w:rPr>
                <w:rStyle w:val="ChCharisSIL"/>
              </w:rPr>
            </w:pPr>
            <w:r w:rsidRPr="005F70FB">
              <w:rPr>
                <w:rStyle w:val="ChCharisSIL"/>
              </w:rPr>
              <w:t>ha.ˈɾʊs.ɲa</w:t>
            </w:r>
          </w:p>
        </w:tc>
        <w:tc>
          <w:tcPr>
            <w:tcW w:w="1134" w:type="dxa"/>
            <w:shd w:val="clear" w:color="auto" w:fill="auto"/>
          </w:tcPr>
          <w:p w14:paraId="5F692647"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5FEE63E8" w14:textId="77777777" w:rsidR="000F4F82" w:rsidRPr="005F70FB" w:rsidRDefault="000F4F82" w:rsidP="00CC3F0A">
            <w:pPr>
              <w:pStyle w:val="TableCell0-0115Break"/>
            </w:pPr>
            <w:r w:rsidRPr="005F70FB">
              <w:t>appropriately</w:t>
            </w:r>
          </w:p>
        </w:tc>
      </w:tr>
      <w:tr w:rsidR="00AC23C4" w:rsidRPr="005F70FB" w14:paraId="72F0A4AB" w14:textId="77777777" w:rsidTr="00D95ABB">
        <w:tc>
          <w:tcPr>
            <w:tcW w:w="238" w:type="dxa"/>
            <w:shd w:val="clear" w:color="auto" w:fill="auto"/>
          </w:tcPr>
          <w:p w14:paraId="3EC08DA5" w14:textId="77777777" w:rsidR="000F4F82" w:rsidRPr="005F70FB" w:rsidRDefault="000F4F82" w:rsidP="00CC3F0A">
            <w:pPr>
              <w:pStyle w:val="TableCell0-0115Break"/>
            </w:pPr>
          </w:p>
        </w:tc>
        <w:tc>
          <w:tcPr>
            <w:tcW w:w="1616" w:type="dxa"/>
            <w:shd w:val="clear" w:color="auto" w:fill="auto"/>
          </w:tcPr>
          <w:p w14:paraId="7C06C775" w14:textId="77777777" w:rsidR="000F4F82" w:rsidRPr="005F70FB" w:rsidRDefault="000F4F82" w:rsidP="00CC3F0A">
            <w:pPr>
              <w:pStyle w:val="TableCell0-0115Break"/>
              <w:rPr>
                <w:rStyle w:val="ChItalBold"/>
              </w:rPr>
            </w:pPr>
            <w:r w:rsidRPr="005F70FB">
              <w:rPr>
                <w:rStyle w:val="ChItalBold"/>
              </w:rPr>
              <w:t>hubungang</w:t>
            </w:r>
          </w:p>
        </w:tc>
        <w:tc>
          <w:tcPr>
            <w:tcW w:w="1701" w:type="dxa"/>
            <w:shd w:val="clear" w:color="auto" w:fill="auto"/>
          </w:tcPr>
          <w:p w14:paraId="2B1ECF83" w14:textId="77777777" w:rsidR="000F4F82" w:rsidRPr="005F70FB" w:rsidRDefault="000F4F82" w:rsidP="00CC3F0A">
            <w:pPr>
              <w:pStyle w:val="TableCell0-0115Break"/>
              <w:rPr>
                <w:rStyle w:val="ChCharisSIL"/>
              </w:rPr>
            </w:pPr>
            <w:r w:rsidRPr="005F70FB">
              <w:rPr>
                <w:rStyle w:val="ChCharisSIL"/>
              </w:rPr>
              <w:t>hu.ˈbu.ŋɐn</w:t>
            </w:r>
          </w:p>
        </w:tc>
        <w:tc>
          <w:tcPr>
            <w:tcW w:w="1134" w:type="dxa"/>
            <w:shd w:val="clear" w:color="auto" w:fill="auto"/>
          </w:tcPr>
          <w:p w14:paraId="580B9FB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0FC1CFB" w14:textId="77777777" w:rsidR="000F4F82" w:rsidRPr="005F70FB" w:rsidRDefault="000F4F82" w:rsidP="00CC3F0A">
            <w:pPr>
              <w:pStyle w:val="TableCell0-0115Break"/>
            </w:pPr>
            <w:r w:rsidRPr="005F70FB">
              <w:t>connection</w:t>
            </w:r>
          </w:p>
        </w:tc>
      </w:tr>
      <w:tr w:rsidR="00AC23C4" w:rsidRPr="005F70FB" w14:paraId="543B4203" w14:textId="77777777" w:rsidTr="00D95ABB">
        <w:tc>
          <w:tcPr>
            <w:tcW w:w="238" w:type="dxa"/>
            <w:shd w:val="clear" w:color="auto" w:fill="auto"/>
          </w:tcPr>
          <w:p w14:paraId="14EA2C02" w14:textId="77777777" w:rsidR="000F4F82" w:rsidRPr="005F70FB" w:rsidRDefault="000F4F82" w:rsidP="000F4F82">
            <w:pPr>
              <w:pStyle w:val="TableCell0-2115ptBreak"/>
            </w:pPr>
          </w:p>
        </w:tc>
        <w:tc>
          <w:tcPr>
            <w:tcW w:w="1616" w:type="dxa"/>
            <w:shd w:val="clear" w:color="auto" w:fill="auto"/>
          </w:tcPr>
          <w:p w14:paraId="76A7142D" w14:textId="77777777" w:rsidR="000F4F82" w:rsidRPr="005F70FB" w:rsidRDefault="000F4F82" w:rsidP="000F4F82">
            <w:pPr>
              <w:pStyle w:val="TableCell0-2115ptBreak"/>
              <w:rPr>
                <w:rStyle w:val="ChItalBold"/>
              </w:rPr>
            </w:pPr>
            <w:r w:rsidRPr="005F70FB">
              <w:rPr>
                <w:rStyle w:val="ChItalBold"/>
              </w:rPr>
              <w:t>hubungi</w:t>
            </w:r>
          </w:p>
        </w:tc>
        <w:tc>
          <w:tcPr>
            <w:tcW w:w="1701" w:type="dxa"/>
            <w:shd w:val="clear" w:color="auto" w:fill="auto"/>
          </w:tcPr>
          <w:p w14:paraId="02BDFF2F" w14:textId="77777777" w:rsidR="000F4F82" w:rsidRPr="005F70FB" w:rsidRDefault="000F4F82" w:rsidP="000F4F82">
            <w:pPr>
              <w:pStyle w:val="TableCell0-2115ptBreak"/>
              <w:rPr>
                <w:rStyle w:val="ChCharisSIL"/>
              </w:rPr>
            </w:pPr>
            <w:r w:rsidRPr="005F70FB">
              <w:rPr>
                <w:rStyle w:val="ChCharisSIL"/>
              </w:rPr>
              <w:t>hu.ˈbu.ŋi</w:t>
            </w:r>
          </w:p>
        </w:tc>
        <w:tc>
          <w:tcPr>
            <w:tcW w:w="1134" w:type="dxa"/>
            <w:shd w:val="clear" w:color="auto" w:fill="auto"/>
          </w:tcPr>
          <w:p w14:paraId="4DF352DD" w14:textId="77777777" w:rsidR="000F4F82" w:rsidRPr="005F70FB" w:rsidRDefault="000F4F82" w:rsidP="000F4F82">
            <w:pPr>
              <w:pStyle w:val="TableCell0-2115ptBreak"/>
              <w:rPr>
                <w:rStyle w:val="ChSmallCaps"/>
              </w:rPr>
            </w:pPr>
            <w:r w:rsidRPr="005F70FB">
              <w:rPr>
                <w:rStyle w:val="ChSmallCaps"/>
              </w:rPr>
              <w:t>v.bi</w:t>
            </w:r>
          </w:p>
        </w:tc>
        <w:tc>
          <w:tcPr>
            <w:tcW w:w="2041" w:type="dxa"/>
            <w:shd w:val="clear" w:color="auto" w:fill="auto"/>
          </w:tcPr>
          <w:p w14:paraId="0ABEC940" w14:textId="77777777" w:rsidR="000F4F82" w:rsidRPr="005F70FB" w:rsidRDefault="000F4F82" w:rsidP="000F4F82">
            <w:pPr>
              <w:pStyle w:val="TableCell0-2115ptBreak"/>
            </w:pPr>
            <w:r w:rsidRPr="005F70FB">
              <w:t>contact</w:t>
            </w:r>
          </w:p>
        </w:tc>
      </w:tr>
      <w:tr w:rsidR="00AC23C4" w:rsidRPr="005F70FB" w14:paraId="65371EF6" w14:textId="77777777" w:rsidTr="00D95ABB">
        <w:tc>
          <w:tcPr>
            <w:tcW w:w="238" w:type="dxa"/>
            <w:shd w:val="clear" w:color="auto" w:fill="auto"/>
          </w:tcPr>
          <w:p w14:paraId="00605BEA" w14:textId="77777777" w:rsidR="000F4F82" w:rsidRPr="005F70FB" w:rsidRDefault="000F4F82" w:rsidP="000F4F82">
            <w:pPr>
              <w:pStyle w:val="TableCell2-2"/>
              <w:rPr>
                <w:rStyle w:val="ExampleSource"/>
              </w:rPr>
            </w:pPr>
          </w:p>
        </w:tc>
        <w:tc>
          <w:tcPr>
            <w:tcW w:w="1616" w:type="dxa"/>
            <w:shd w:val="clear" w:color="auto" w:fill="auto"/>
          </w:tcPr>
          <w:p w14:paraId="0BB2C5ED" w14:textId="77777777" w:rsidR="000F4F82" w:rsidRPr="005F70FB" w:rsidRDefault="000F4F82" w:rsidP="000F4F82">
            <w:pPr>
              <w:pStyle w:val="TableCell2-2"/>
              <w:rPr>
                <w:rStyle w:val="ChBold"/>
              </w:rPr>
            </w:pPr>
            <w:r w:rsidRPr="005F70FB">
              <w:rPr>
                <w:rStyle w:val="ChBold"/>
              </w:rPr>
              <w:t>I</w:t>
            </w:r>
          </w:p>
        </w:tc>
        <w:tc>
          <w:tcPr>
            <w:tcW w:w="1701" w:type="dxa"/>
            <w:shd w:val="clear" w:color="auto" w:fill="auto"/>
          </w:tcPr>
          <w:p w14:paraId="645FC520" w14:textId="77777777" w:rsidR="000F4F82" w:rsidRPr="005F70FB" w:rsidRDefault="000F4F82" w:rsidP="000F4F82">
            <w:pPr>
              <w:pStyle w:val="TableCell2-2"/>
            </w:pPr>
          </w:p>
        </w:tc>
        <w:tc>
          <w:tcPr>
            <w:tcW w:w="1134" w:type="dxa"/>
            <w:shd w:val="clear" w:color="auto" w:fill="auto"/>
          </w:tcPr>
          <w:p w14:paraId="491A5566" w14:textId="77777777" w:rsidR="000F4F82" w:rsidRPr="005F70FB" w:rsidRDefault="000F4F82" w:rsidP="000F4F82">
            <w:pPr>
              <w:pStyle w:val="TableCell2-2"/>
            </w:pPr>
          </w:p>
        </w:tc>
        <w:tc>
          <w:tcPr>
            <w:tcW w:w="2041" w:type="dxa"/>
            <w:shd w:val="clear" w:color="auto" w:fill="auto"/>
          </w:tcPr>
          <w:p w14:paraId="124B137B" w14:textId="77777777" w:rsidR="000F4F82" w:rsidRPr="005F70FB" w:rsidRDefault="000F4F82" w:rsidP="000F4F82">
            <w:pPr>
              <w:pStyle w:val="TableCell2-2"/>
            </w:pPr>
          </w:p>
        </w:tc>
      </w:tr>
      <w:tr w:rsidR="00AC23C4" w:rsidRPr="005F70FB" w14:paraId="0ACE1418" w14:textId="77777777" w:rsidTr="00D95ABB">
        <w:tc>
          <w:tcPr>
            <w:tcW w:w="238" w:type="dxa"/>
            <w:shd w:val="clear" w:color="auto" w:fill="auto"/>
          </w:tcPr>
          <w:p w14:paraId="0EABB5F0" w14:textId="77777777" w:rsidR="000F4F82" w:rsidRPr="005F70FB" w:rsidRDefault="000F4F82" w:rsidP="00CC3F0A">
            <w:pPr>
              <w:pStyle w:val="TableCell0-0115Break"/>
            </w:pPr>
          </w:p>
        </w:tc>
        <w:tc>
          <w:tcPr>
            <w:tcW w:w="1616" w:type="dxa"/>
            <w:shd w:val="clear" w:color="auto" w:fill="auto"/>
          </w:tcPr>
          <w:p w14:paraId="6C6F613F" w14:textId="77777777" w:rsidR="000F4F82" w:rsidRPr="005F70FB" w:rsidRDefault="000F4F82" w:rsidP="00CC3F0A">
            <w:pPr>
              <w:pStyle w:val="TableCell0-0115Break"/>
              <w:rPr>
                <w:rStyle w:val="ChItalBold"/>
              </w:rPr>
            </w:pPr>
            <w:r w:rsidRPr="005F70FB">
              <w:rPr>
                <w:rStyle w:val="ChItalBold"/>
              </w:rPr>
              <w:t>ikatang</w:t>
            </w:r>
          </w:p>
        </w:tc>
        <w:tc>
          <w:tcPr>
            <w:tcW w:w="1701" w:type="dxa"/>
            <w:shd w:val="clear" w:color="auto" w:fill="auto"/>
          </w:tcPr>
          <w:p w14:paraId="07F29C69" w14:textId="77777777" w:rsidR="000F4F82" w:rsidRPr="005F70FB" w:rsidRDefault="000F4F82" w:rsidP="00CC3F0A">
            <w:pPr>
              <w:pStyle w:val="TableCell0-0115Break"/>
              <w:rPr>
                <w:rStyle w:val="ChCharisSIL"/>
              </w:rPr>
            </w:pPr>
            <w:r w:rsidRPr="005F70FB">
              <w:rPr>
                <w:rStyle w:val="ChCharisSIL"/>
              </w:rPr>
              <w:t>i.ˈka.tɐn</w:t>
            </w:r>
          </w:p>
        </w:tc>
        <w:tc>
          <w:tcPr>
            <w:tcW w:w="1134" w:type="dxa"/>
            <w:shd w:val="clear" w:color="auto" w:fill="auto"/>
          </w:tcPr>
          <w:p w14:paraId="016718A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B28799B" w14:textId="77777777" w:rsidR="000F4F82" w:rsidRPr="005F70FB" w:rsidRDefault="000F4F82" w:rsidP="00CC3F0A">
            <w:pPr>
              <w:pStyle w:val="TableCell0-0115Break"/>
            </w:pPr>
            <w:r w:rsidRPr="005F70FB">
              <w:t>tie</w:t>
            </w:r>
          </w:p>
        </w:tc>
      </w:tr>
      <w:tr w:rsidR="00AC23C4" w:rsidRPr="005F70FB" w14:paraId="31DEE602" w14:textId="77777777" w:rsidTr="00D95ABB">
        <w:tc>
          <w:tcPr>
            <w:tcW w:w="238" w:type="dxa"/>
            <w:shd w:val="clear" w:color="auto" w:fill="auto"/>
          </w:tcPr>
          <w:p w14:paraId="1EE58136" w14:textId="77777777" w:rsidR="000F4F82" w:rsidRPr="005F70FB" w:rsidRDefault="000F4F82" w:rsidP="000F4F82">
            <w:pPr>
              <w:pStyle w:val="TableCell0-2115ptBreak"/>
            </w:pPr>
          </w:p>
        </w:tc>
        <w:tc>
          <w:tcPr>
            <w:tcW w:w="1616" w:type="dxa"/>
            <w:shd w:val="clear" w:color="auto" w:fill="auto"/>
          </w:tcPr>
          <w:p w14:paraId="659AB9B3" w14:textId="77777777" w:rsidR="000F4F82" w:rsidRPr="005F70FB" w:rsidRDefault="000F4F82" w:rsidP="000F4F82">
            <w:pPr>
              <w:pStyle w:val="TableCell0-2115ptBreak"/>
              <w:rPr>
                <w:rStyle w:val="ChItalBold"/>
              </w:rPr>
            </w:pPr>
            <w:r w:rsidRPr="005F70FB">
              <w:rPr>
                <w:rStyle w:val="ChItalBold"/>
              </w:rPr>
              <w:t>ingatang</w:t>
            </w:r>
          </w:p>
        </w:tc>
        <w:tc>
          <w:tcPr>
            <w:tcW w:w="1701" w:type="dxa"/>
            <w:shd w:val="clear" w:color="auto" w:fill="auto"/>
          </w:tcPr>
          <w:p w14:paraId="7BD2F3FF" w14:textId="77777777" w:rsidR="000F4F82" w:rsidRPr="005F70FB" w:rsidRDefault="000F4F82" w:rsidP="000F4F82">
            <w:pPr>
              <w:pStyle w:val="TableCell0-2115ptBreak"/>
              <w:rPr>
                <w:rStyle w:val="ChCharisSIL"/>
              </w:rPr>
            </w:pPr>
            <w:r w:rsidRPr="005F70FB">
              <w:rPr>
                <w:rStyle w:val="ChCharisSIL"/>
              </w:rPr>
              <w:t>i.ˈŋa.tɐn</w:t>
            </w:r>
          </w:p>
        </w:tc>
        <w:tc>
          <w:tcPr>
            <w:tcW w:w="1134" w:type="dxa"/>
            <w:shd w:val="clear" w:color="auto" w:fill="auto"/>
          </w:tcPr>
          <w:p w14:paraId="66E77405"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585AE3B8" w14:textId="77777777" w:rsidR="000F4F82" w:rsidRPr="005F70FB" w:rsidRDefault="000F4F82" w:rsidP="000F4F82">
            <w:pPr>
              <w:pStyle w:val="TableCell0-2115ptBreak"/>
            </w:pPr>
            <w:r w:rsidRPr="005F70FB">
              <w:t>memory</w:t>
            </w:r>
          </w:p>
        </w:tc>
      </w:tr>
      <w:tr w:rsidR="00AC23C4" w:rsidRPr="005F70FB" w14:paraId="4903B920" w14:textId="77777777" w:rsidTr="00D95ABB">
        <w:tc>
          <w:tcPr>
            <w:tcW w:w="238" w:type="dxa"/>
            <w:shd w:val="clear" w:color="auto" w:fill="auto"/>
          </w:tcPr>
          <w:p w14:paraId="4F2A9E3D" w14:textId="77777777" w:rsidR="000F4F82" w:rsidRPr="005F70FB" w:rsidRDefault="000F4F82" w:rsidP="000F4F82">
            <w:pPr>
              <w:pStyle w:val="TableCell2-2"/>
              <w:rPr>
                <w:rStyle w:val="ExampleSource"/>
              </w:rPr>
            </w:pPr>
          </w:p>
        </w:tc>
        <w:tc>
          <w:tcPr>
            <w:tcW w:w="1616" w:type="dxa"/>
            <w:shd w:val="clear" w:color="auto" w:fill="auto"/>
          </w:tcPr>
          <w:p w14:paraId="310556E3" w14:textId="77777777" w:rsidR="000F4F82" w:rsidRPr="005F70FB" w:rsidRDefault="000F4F82" w:rsidP="000F4F82">
            <w:pPr>
              <w:pStyle w:val="TableCell2-2"/>
              <w:rPr>
                <w:rStyle w:val="ChBold"/>
              </w:rPr>
            </w:pPr>
            <w:r w:rsidRPr="005F70FB">
              <w:rPr>
                <w:rStyle w:val="ChBold"/>
              </w:rPr>
              <w:t>J</w:t>
            </w:r>
          </w:p>
        </w:tc>
        <w:tc>
          <w:tcPr>
            <w:tcW w:w="1701" w:type="dxa"/>
            <w:shd w:val="clear" w:color="auto" w:fill="auto"/>
          </w:tcPr>
          <w:p w14:paraId="34E31C4E" w14:textId="77777777" w:rsidR="000F4F82" w:rsidRPr="005F70FB" w:rsidRDefault="000F4F82" w:rsidP="000F4F82">
            <w:pPr>
              <w:pStyle w:val="TableCell2-2"/>
            </w:pPr>
          </w:p>
        </w:tc>
        <w:tc>
          <w:tcPr>
            <w:tcW w:w="1134" w:type="dxa"/>
            <w:shd w:val="clear" w:color="auto" w:fill="auto"/>
          </w:tcPr>
          <w:p w14:paraId="07C1AE03" w14:textId="77777777" w:rsidR="000F4F82" w:rsidRPr="005F70FB" w:rsidRDefault="000F4F82" w:rsidP="000F4F82">
            <w:pPr>
              <w:pStyle w:val="TableCell2-2"/>
            </w:pPr>
          </w:p>
        </w:tc>
        <w:tc>
          <w:tcPr>
            <w:tcW w:w="2041" w:type="dxa"/>
            <w:shd w:val="clear" w:color="auto" w:fill="auto"/>
          </w:tcPr>
          <w:p w14:paraId="2C3D5C1E" w14:textId="77777777" w:rsidR="000F4F82" w:rsidRPr="005F70FB" w:rsidRDefault="000F4F82" w:rsidP="000F4F82">
            <w:pPr>
              <w:pStyle w:val="TableCell2-2"/>
            </w:pPr>
          </w:p>
        </w:tc>
      </w:tr>
      <w:tr w:rsidR="00AC23C4" w:rsidRPr="005F70FB" w14:paraId="29AB76D7" w14:textId="77777777" w:rsidTr="00D95ABB">
        <w:tc>
          <w:tcPr>
            <w:tcW w:w="238" w:type="dxa"/>
            <w:shd w:val="clear" w:color="auto" w:fill="auto"/>
          </w:tcPr>
          <w:p w14:paraId="2EE1CC61" w14:textId="77777777" w:rsidR="000F4F82" w:rsidRPr="005F70FB" w:rsidRDefault="000F4F82" w:rsidP="00CC3F0A">
            <w:pPr>
              <w:pStyle w:val="TableCell0-0115Break"/>
            </w:pPr>
          </w:p>
        </w:tc>
        <w:tc>
          <w:tcPr>
            <w:tcW w:w="1616" w:type="dxa"/>
            <w:shd w:val="clear" w:color="auto" w:fill="auto"/>
          </w:tcPr>
          <w:p w14:paraId="276A7138" w14:textId="77777777" w:rsidR="000F4F82" w:rsidRPr="005F70FB" w:rsidRDefault="000F4F82" w:rsidP="00CC3F0A">
            <w:pPr>
              <w:pStyle w:val="TableCell0-0115Break"/>
              <w:rPr>
                <w:rStyle w:val="ChItalBold"/>
              </w:rPr>
            </w:pPr>
            <w:r w:rsidRPr="005F70FB">
              <w:rPr>
                <w:rStyle w:val="ChItalBold"/>
              </w:rPr>
              <w:t>jabatang</w:t>
            </w:r>
          </w:p>
        </w:tc>
        <w:tc>
          <w:tcPr>
            <w:tcW w:w="1701" w:type="dxa"/>
            <w:shd w:val="clear" w:color="auto" w:fill="auto"/>
          </w:tcPr>
          <w:p w14:paraId="39862BDD" w14:textId="77777777" w:rsidR="000F4F82" w:rsidRPr="005F70FB" w:rsidRDefault="000F4F82" w:rsidP="00CC3F0A">
            <w:pPr>
              <w:pStyle w:val="TableCell0-0115Break"/>
              <w:rPr>
                <w:rStyle w:val="ChCharisSIL"/>
              </w:rPr>
            </w:pPr>
            <w:r w:rsidRPr="005F70FB">
              <w:rPr>
                <w:rStyle w:val="ChCharisSIL"/>
              </w:rPr>
              <w:t>dʒa.ˈba.tɐn</w:t>
            </w:r>
          </w:p>
        </w:tc>
        <w:tc>
          <w:tcPr>
            <w:tcW w:w="1134" w:type="dxa"/>
            <w:shd w:val="clear" w:color="auto" w:fill="auto"/>
          </w:tcPr>
          <w:p w14:paraId="6B4D91C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9DF617B" w14:textId="77777777" w:rsidR="000F4F82" w:rsidRPr="005F70FB" w:rsidRDefault="000F4F82" w:rsidP="00CC3F0A">
            <w:pPr>
              <w:pStyle w:val="TableCell0-0115Break"/>
            </w:pPr>
            <w:r w:rsidRPr="005F70FB">
              <w:t>position</w:t>
            </w:r>
          </w:p>
        </w:tc>
      </w:tr>
      <w:tr w:rsidR="00AC23C4" w:rsidRPr="005F70FB" w14:paraId="04CDB3EF" w14:textId="77777777" w:rsidTr="00D95ABB">
        <w:tc>
          <w:tcPr>
            <w:tcW w:w="238" w:type="dxa"/>
            <w:shd w:val="clear" w:color="auto" w:fill="auto"/>
          </w:tcPr>
          <w:p w14:paraId="31FAD0B3" w14:textId="77777777" w:rsidR="000F4F82" w:rsidRPr="005F70FB" w:rsidRDefault="000F4F82" w:rsidP="00CC3F0A">
            <w:pPr>
              <w:pStyle w:val="TableCell0-0115Break"/>
            </w:pPr>
          </w:p>
        </w:tc>
        <w:tc>
          <w:tcPr>
            <w:tcW w:w="1616" w:type="dxa"/>
            <w:shd w:val="clear" w:color="auto" w:fill="auto"/>
          </w:tcPr>
          <w:p w14:paraId="7E253E83" w14:textId="77777777" w:rsidR="000F4F82" w:rsidRPr="005F70FB" w:rsidRDefault="000F4F82" w:rsidP="00CC3F0A">
            <w:pPr>
              <w:pStyle w:val="TableCell0-0115Break"/>
              <w:rPr>
                <w:rStyle w:val="ChItalBold"/>
              </w:rPr>
            </w:pPr>
            <w:r w:rsidRPr="005F70FB">
              <w:rPr>
                <w:rStyle w:val="ChItalBold"/>
              </w:rPr>
              <w:t>jahitang</w:t>
            </w:r>
          </w:p>
        </w:tc>
        <w:tc>
          <w:tcPr>
            <w:tcW w:w="1701" w:type="dxa"/>
            <w:shd w:val="clear" w:color="auto" w:fill="auto"/>
          </w:tcPr>
          <w:p w14:paraId="75DC1F79" w14:textId="77777777" w:rsidR="000F4F82" w:rsidRPr="005F70FB" w:rsidRDefault="000F4F82" w:rsidP="00CC3F0A">
            <w:pPr>
              <w:pStyle w:val="TableCell0-0115Break"/>
              <w:rPr>
                <w:rStyle w:val="ChCharisSIL"/>
              </w:rPr>
            </w:pPr>
            <w:r w:rsidRPr="005F70FB">
              <w:rPr>
                <w:rStyle w:val="ChCharisSIL"/>
              </w:rPr>
              <w:t>dʒa.ˈhi.tɐn</w:t>
            </w:r>
          </w:p>
        </w:tc>
        <w:tc>
          <w:tcPr>
            <w:tcW w:w="1134" w:type="dxa"/>
            <w:shd w:val="clear" w:color="auto" w:fill="auto"/>
          </w:tcPr>
          <w:p w14:paraId="18B056C7"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FFDC079" w14:textId="77777777" w:rsidR="000F4F82" w:rsidRPr="005F70FB" w:rsidRDefault="000F4F82" w:rsidP="00CC3F0A">
            <w:pPr>
              <w:pStyle w:val="TableCell0-0115Break"/>
            </w:pPr>
            <w:r w:rsidRPr="005F70FB">
              <w:t>stitch</w:t>
            </w:r>
          </w:p>
        </w:tc>
      </w:tr>
      <w:tr w:rsidR="00AC23C4" w:rsidRPr="005F70FB" w14:paraId="71F94EF2" w14:textId="77777777" w:rsidTr="00D95ABB">
        <w:tc>
          <w:tcPr>
            <w:tcW w:w="238" w:type="dxa"/>
            <w:shd w:val="clear" w:color="auto" w:fill="auto"/>
          </w:tcPr>
          <w:p w14:paraId="627C805C" w14:textId="77777777" w:rsidR="000F4F82" w:rsidRPr="005F70FB" w:rsidRDefault="000F4F82" w:rsidP="00CC3F0A">
            <w:pPr>
              <w:pStyle w:val="TableCell0-0115Break"/>
            </w:pPr>
          </w:p>
        </w:tc>
        <w:tc>
          <w:tcPr>
            <w:tcW w:w="1616" w:type="dxa"/>
            <w:shd w:val="clear" w:color="auto" w:fill="auto"/>
          </w:tcPr>
          <w:p w14:paraId="5D552D86" w14:textId="77777777" w:rsidR="000F4F82" w:rsidRPr="005F70FB" w:rsidRDefault="000F4F82" w:rsidP="00CC3F0A">
            <w:pPr>
              <w:pStyle w:val="TableCell0-0115Break"/>
              <w:rPr>
                <w:rStyle w:val="ChItalBold"/>
              </w:rPr>
            </w:pPr>
            <w:r w:rsidRPr="005F70FB">
              <w:rPr>
                <w:rStyle w:val="ChItalBold"/>
              </w:rPr>
              <w:t>jajaang</w:t>
            </w:r>
          </w:p>
        </w:tc>
        <w:tc>
          <w:tcPr>
            <w:tcW w:w="1701" w:type="dxa"/>
            <w:shd w:val="clear" w:color="auto" w:fill="auto"/>
          </w:tcPr>
          <w:p w14:paraId="27C0614C" w14:textId="77777777" w:rsidR="000F4F82" w:rsidRPr="005F70FB" w:rsidRDefault="000F4F82" w:rsidP="00CC3F0A">
            <w:pPr>
              <w:pStyle w:val="TableCell0-0115Break"/>
              <w:rPr>
                <w:rStyle w:val="ChCharisSIL"/>
              </w:rPr>
            </w:pPr>
            <w:r w:rsidRPr="005F70FB">
              <w:rPr>
                <w:rStyle w:val="ChCharisSIL"/>
              </w:rPr>
              <w:t>dʒa.ˈdʒa.ɐn</w:t>
            </w:r>
          </w:p>
        </w:tc>
        <w:tc>
          <w:tcPr>
            <w:tcW w:w="1134" w:type="dxa"/>
            <w:shd w:val="clear" w:color="auto" w:fill="auto"/>
          </w:tcPr>
          <w:p w14:paraId="1A615E8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4732FB1" w14:textId="77777777" w:rsidR="000F4F82" w:rsidRPr="005F70FB" w:rsidRDefault="000F4F82" w:rsidP="00CC3F0A">
            <w:pPr>
              <w:pStyle w:val="TableCell0-0115Break"/>
            </w:pPr>
            <w:r w:rsidRPr="005F70FB">
              <w:t>colony</w:t>
            </w:r>
          </w:p>
        </w:tc>
      </w:tr>
      <w:tr w:rsidR="00AC23C4" w:rsidRPr="005F70FB" w14:paraId="4AEAD387" w14:textId="77777777" w:rsidTr="00D95ABB">
        <w:tc>
          <w:tcPr>
            <w:tcW w:w="238" w:type="dxa"/>
            <w:shd w:val="clear" w:color="auto" w:fill="auto"/>
          </w:tcPr>
          <w:p w14:paraId="04569C38" w14:textId="77777777" w:rsidR="000F4F82" w:rsidRPr="005F70FB" w:rsidRDefault="000F4F82" w:rsidP="00CC3F0A">
            <w:pPr>
              <w:pStyle w:val="TableCell0-0115Break"/>
            </w:pPr>
          </w:p>
        </w:tc>
        <w:tc>
          <w:tcPr>
            <w:tcW w:w="1616" w:type="dxa"/>
            <w:shd w:val="clear" w:color="auto" w:fill="auto"/>
          </w:tcPr>
          <w:p w14:paraId="09B3BF07" w14:textId="77777777" w:rsidR="000F4F82" w:rsidRPr="005F70FB" w:rsidRDefault="000F4F82" w:rsidP="00CC3F0A">
            <w:pPr>
              <w:pStyle w:val="TableCell0-0115Break"/>
              <w:rPr>
                <w:rStyle w:val="ChItalBold"/>
              </w:rPr>
            </w:pPr>
            <w:r w:rsidRPr="005F70FB">
              <w:rPr>
                <w:rStyle w:val="ChItalBold"/>
              </w:rPr>
              <w:t>jalangang</w:t>
            </w:r>
          </w:p>
        </w:tc>
        <w:tc>
          <w:tcPr>
            <w:tcW w:w="1701" w:type="dxa"/>
            <w:shd w:val="clear" w:color="auto" w:fill="auto"/>
          </w:tcPr>
          <w:p w14:paraId="4FB4293D" w14:textId="77777777" w:rsidR="000F4F82" w:rsidRPr="005F70FB" w:rsidRDefault="000F4F82" w:rsidP="00CC3F0A">
            <w:pPr>
              <w:pStyle w:val="TableCell0-0115Break"/>
              <w:rPr>
                <w:rStyle w:val="ChCharisSIL"/>
              </w:rPr>
            </w:pPr>
            <w:r w:rsidRPr="005F70FB">
              <w:rPr>
                <w:rStyle w:val="ChCharisSIL"/>
              </w:rPr>
              <w:t>dʒa.ˈla.nɐn</w:t>
            </w:r>
          </w:p>
        </w:tc>
        <w:tc>
          <w:tcPr>
            <w:tcW w:w="1134" w:type="dxa"/>
            <w:shd w:val="clear" w:color="auto" w:fill="auto"/>
          </w:tcPr>
          <w:p w14:paraId="4D9EDDC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2AE11B9" w14:textId="77777777" w:rsidR="000F4F82" w:rsidRPr="005F70FB" w:rsidRDefault="000F4F82" w:rsidP="00CC3F0A">
            <w:pPr>
              <w:pStyle w:val="TableCell0-0115Break"/>
            </w:pPr>
            <w:r w:rsidRPr="005F70FB">
              <w:t>route</w:t>
            </w:r>
          </w:p>
        </w:tc>
      </w:tr>
      <w:tr w:rsidR="00AC23C4" w:rsidRPr="005F70FB" w14:paraId="1018B194" w14:textId="77777777" w:rsidTr="00D95ABB">
        <w:tc>
          <w:tcPr>
            <w:tcW w:w="238" w:type="dxa"/>
            <w:shd w:val="clear" w:color="auto" w:fill="auto"/>
          </w:tcPr>
          <w:p w14:paraId="2DC1BC68" w14:textId="77777777" w:rsidR="000F4F82" w:rsidRPr="005F70FB" w:rsidRDefault="000F4F82" w:rsidP="00CC3F0A">
            <w:pPr>
              <w:pStyle w:val="TableCell0-0115Break"/>
            </w:pPr>
          </w:p>
        </w:tc>
        <w:tc>
          <w:tcPr>
            <w:tcW w:w="1616" w:type="dxa"/>
            <w:shd w:val="clear" w:color="auto" w:fill="auto"/>
          </w:tcPr>
          <w:p w14:paraId="7C65BDDD" w14:textId="77777777" w:rsidR="000F4F82" w:rsidRPr="005F70FB" w:rsidRDefault="000F4F82" w:rsidP="00CC3F0A">
            <w:pPr>
              <w:pStyle w:val="TableCell0-0115Break"/>
              <w:rPr>
                <w:rStyle w:val="ChItalBold"/>
              </w:rPr>
            </w:pPr>
            <w:r w:rsidRPr="005F70FB">
              <w:rPr>
                <w:rStyle w:val="ChItalBold"/>
              </w:rPr>
              <w:t>jalangkang</w:t>
            </w:r>
          </w:p>
        </w:tc>
        <w:tc>
          <w:tcPr>
            <w:tcW w:w="1701" w:type="dxa"/>
            <w:shd w:val="clear" w:color="auto" w:fill="auto"/>
          </w:tcPr>
          <w:p w14:paraId="6631D08D" w14:textId="77777777" w:rsidR="000F4F82" w:rsidRPr="005F70FB" w:rsidRDefault="000F4F82" w:rsidP="00CC3F0A">
            <w:pPr>
              <w:pStyle w:val="TableCell0-0115Break"/>
              <w:rPr>
                <w:rStyle w:val="ChCharisSIL"/>
              </w:rPr>
            </w:pPr>
            <w:r w:rsidRPr="005F70FB">
              <w:rPr>
                <w:rStyle w:val="ChCharisSIL"/>
              </w:rPr>
              <w:t>dʒa.ˈlɐn.kɐn</w:t>
            </w:r>
          </w:p>
        </w:tc>
        <w:tc>
          <w:tcPr>
            <w:tcW w:w="1134" w:type="dxa"/>
            <w:shd w:val="clear" w:color="auto" w:fill="auto"/>
          </w:tcPr>
          <w:p w14:paraId="201AA870"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39BC83CA" w14:textId="77777777" w:rsidR="000F4F82" w:rsidRPr="005F70FB" w:rsidRDefault="000F4F82" w:rsidP="00CC3F0A">
            <w:pPr>
              <w:pStyle w:val="TableCell0-0115Break"/>
            </w:pPr>
            <w:r w:rsidRPr="005F70FB">
              <w:t>put into operation</w:t>
            </w:r>
          </w:p>
        </w:tc>
      </w:tr>
      <w:tr w:rsidR="00AC23C4" w:rsidRPr="005F70FB" w14:paraId="1AE19A3D" w14:textId="77777777" w:rsidTr="00D95ABB">
        <w:tc>
          <w:tcPr>
            <w:tcW w:w="238" w:type="dxa"/>
            <w:shd w:val="clear" w:color="auto" w:fill="auto"/>
          </w:tcPr>
          <w:p w14:paraId="1E614266" w14:textId="77777777" w:rsidR="000F4F82" w:rsidRPr="005F70FB" w:rsidRDefault="000F4F82" w:rsidP="00CC3F0A">
            <w:pPr>
              <w:pStyle w:val="TableCell0-0115Break"/>
            </w:pPr>
          </w:p>
        </w:tc>
        <w:tc>
          <w:tcPr>
            <w:tcW w:w="1616" w:type="dxa"/>
            <w:shd w:val="clear" w:color="auto" w:fill="auto"/>
          </w:tcPr>
          <w:p w14:paraId="143D0F69" w14:textId="77777777" w:rsidR="000F4F82" w:rsidRPr="005F70FB" w:rsidRDefault="000F4F82" w:rsidP="00CC3F0A">
            <w:pPr>
              <w:pStyle w:val="TableCell0-0115Break"/>
              <w:rPr>
                <w:rStyle w:val="ChItalBold"/>
              </w:rPr>
            </w:pPr>
            <w:r w:rsidRPr="005F70FB">
              <w:rPr>
                <w:rStyle w:val="ChItalBold"/>
              </w:rPr>
              <w:t>jalani</w:t>
            </w:r>
          </w:p>
        </w:tc>
        <w:tc>
          <w:tcPr>
            <w:tcW w:w="1701" w:type="dxa"/>
            <w:shd w:val="clear" w:color="auto" w:fill="auto"/>
          </w:tcPr>
          <w:p w14:paraId="0584E625" w14:textId="77777777" w:rsidR="000F4F82" w:rsidRPr="005F70FB" w:rsidRDefault="000F4F82" w:rsidP="00CC3F0A">
            <w:pPr>
              <w:pStyle w:val="TableCell0-0115Break"/>
              <w:rPr>
                <w:rStyle w:val="ChCharisSIL"/>
              </w:rPr>
            </w:pPr>
            <w:r w:rsidRPr="005F70FB">
              <w:rPr>
                <w:rStyle w:val="ChCharisSIL"/>
              </w:rPr>
              <w:t>dʒa.ˈla.ni</w:t>
            </w:r>
          </w:p>
        </w:tc>
        <w:tc>
          <w:tcPr>
            <w:tcW w:w="1134" w:type="dxa"/>
            <w:shd w:val="clear" w:color="auto" w:fill="auto"/>
          </w:tcPr>
          <w:p w14:paraId="567DD95B"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35084F93" w14:textId="77777777" w:rsidR="000F4F82" w:rsidRPr="005F70FB" w:rsidRDefault="000F4F82" w:rsidP="00CC3F0A">
            <w:pPr>
              <w:pStyle w:val="TableCell0-0115Break"/>
            </w:pPr>
            <w:r w:rsidRPr="005F70FB">
              <w:t>undergo</w:t>
            </w:r>
          </w:p>
        </w:tc>
      </w:tr>
      <w:tr w:rsidR="00AC23C4" w:rsidRPr="005F70FB" w14:paraId="76FEEEA7" w14:textId="77777777" w:rsidTr="00D95ABB">
        <w:tc>
          <w:tcPr>
            <w:tcW w:w="238" w:type="dxa"/>
            <w:shd w:val="clear" w:color="auto" w:fill="auto"/>
          </w:tcPr>
          <w:p w14:paraId="5BE6D5D9" w14:textId="77777777" w:rsidR="000F4F82" w:rsidRPr="005F70FB" w:rsidRDefault="000F4F82" w:rsidP="00CC3F0A">
            <w:pPr>
              <w:pStyle w:val="TableCell0-0115Break"/>
            </w:pPr>
          </w:p>
        </w:tc>
        <w:tc>
          <w:tcPr>
            <w:tcW w:w="1616" w:type="dxa"/>
            <w:shd w:val="clear" w:color="auto" w:fill="auto"/>
          </w:tcPr>
          <w:p w14:paraId="41A6CECF" w14:textId="77777777" w:rsidR="000F4F82" w:rsidRPr="005F70FB" w:rsidRDefault="000F4F82" w:rsidP="00CC3F0A">
            <w:pPr>
              <w:pStyle w:val="TableCell0-0115Break"/>
              <w:rPr>
                <w:rStyle w:val="ChItalBold"/>
              </w:rPr>
            </w:pPr>
            <w:r w:rsidRPr="005F70FB">
              <w:rPr>
                <w:rStyle w:val="ChItalBold"/>
              </w:rPr>
              <w:t>jelaskang</w:t>
            </w:r>
          </w:p>
        </w:tc>
        <w:tc>
          <w:tcPr>
            <w:tcW w:w="1701" w:type="dxa"/>
            <w:shd w:val="clear" w:color="auto" w:fill="auto"/>
          </w:tcPr>
          <w:p w14:paraId="3758A109" w14:textId="77777777" w:rsidR="000F4F82" w:rsidRPr="005F70FB" w:rsidRDefault="000F4F82" w:rsidP="00CC3F0A">
            <w:pPr>
              <w:pStyle w:val="TableCell0-0115Break"/>
              <w:rPr>
                <w:rStyle w:val="ChCharisSIL"/>
              </w:rPr>
            </w:pPr>
            <w:r w:rsidRPr="005F70FB">
              <w:rPr>
                <w:rStyle w:val="ChCharisSIL"/>
              </w:rPr>
              <w:t>dʒɛ.ˈlɐs.kɐn</w:t>
            </w:r>
          </w:p>
        </w:tc>
        <w:tc>
          <w:tcPr>
            <w:tcW w:w="1134" w:type="dxa"/>
            <w:shd w:val="clear" w:color="auto" w:fill="auto"/>
          </w:tcPr>
          <w:p w14:paraId="5E2694D5"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0928A2EC" w14:textId="77777777" w:rsidR="000F4F82" w:rsidRPr="005F70FB" w:rsidRDefault="000F4F82" w:rsidP="00CC3F0A">
            <w:pPr>
              <w:pStyle w:val="TableCell0-0115Break"/>
            </w:pPr>
            <w:r w:rsidRPr="005F70FB">
              <w:t>explain</w:t>
            </w:r>
          </w:p>
        </w:tc>
      </w:tr>
      <w:tr w:rsidR="00AC23C4" w:rsidRPr="005F70FB" w14:paraId="429C67A0" w14:textId="77777777" w:rsidTr="00D95ABB">
        <w:tc>
          <w:tcPr>
            <w:tcW w:w="238" w:type="dxa"/>
            <w:shd w:val="clear" w:color="auto" w:fill="auto"/>
          </w:tcPr>
          <w:p w14:paraId="2D168257" w14:textId="77777777" w:rsidR="000F4F82" w:rsidRPr="005F70FB" w:rsidRDefault="000F4F82" w:rsidP="00CC3F0A">
            <w:pPr>
              <w:pStyle w:val="TableCell0-0115Break"/>
            </w:pPr>
          </w:p>
        </w:tc>
        <w:tc>
          <w:tcPr>
            <w:tcW w:w="1616" w:type="dxa"/>
            <w:shd w:val="clear" w:color="auto" w:fill="auto"/>
          </w:tcPr>
          <w:p w14:paraId="53931F3E" w14:textId="77777777" w:rsidR="000F4F82" w:rsidRPr="005F70FB" w:rsidRDefault="000F4F82" w:rsidP="00CC3F0A">
            <w:pPr>
              <w:pStyle w:val="TableCell0-0115Break"/>
              <w:rPr>
                <w:rStyle w:val="ChItalBold"/>
              </w:rPr>
            </w:pPr>
            <w:r w:rsidRPr="005F70FB">
              <w:rPr>
                <w:rStyle w:val="ChItalBold"/>
              </w:rPr>
              <w:t>jemputang</w:t>
            </w:r>
          </w:p>
        </w:tc>
        <w:tc>
          <w:tcPr>
            <w:tcW w:w="1701" w:type="dxa"/>
            <w:shd w:val="clear" w:color="auto" w:fill="auto"/>
          </w:tcPr>
          <w:p w14:paraId="4E226CFB" w14:textId="77777777" w:rsidR="000F4F82" w:rsidRPr="005F70FB" w:rsidRDefault="000F4F82" w:rsidP="00CC3F0A">
            <w:pPr>
              <w:pStyle w:val="TableCell0-0115Break"/>
              <w:rPr>
                <w:rStyle w:val="ChCharisSIL"/>
              </w:rPr>
            </w:pPr>
            <w:r w:rsidRPr="005F70FB">
              <w:rPr>
                <w:rStyle w:val="ChCharisSIL"/>
              </w:rPr>
              <w:t>dʒɛ̞m.ˈpu.tɐn</w:t>
            </w:r>
          </w:p>
        </w:tc>
        <w:tc>
          <w:tcPr>
            <w:tcW w:w="1134" w:type="dxa"/>
            <w:shd w:val="clear" w:color="auto" w:fill="auto"/>
          </w:tcPr>
          <w:p w14:paraId="19BBC2C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32B63B1" w14:textId="77777777" w:rsidR="000F4F82" w:rsidRPr="005F70FB" w:rsidRDefault="000F4F82" w:rsidP="00CC3F0A">
            <w:pPr>
              <w:pStyle w:val="TableCell0-0115Break"/>
            </w:pPr>
            <w:r w:rsidRPr="005F70FB">
              <w:t>pick up service</w:t>
            </w:r>
          </w:p>
        </w:tc>
      </w:tr>
      <w:tr w:rsidR="00AC23C4" w:rsidRPr="005F70FB" w14:paraId="6F6DECE4" w14:textId="77777777" w:rsidTr="00D95ABB">
        <w:tc>
          <w:tcPr>
            <w:tcW w:w="238" w:type="dxa"/>
            <w:shd w:val="clear" w:color="auto" w:fill="auto"/>
          </w:tcPr>
          <w:p w14:paraId="0540354D" w14:textId="77777777" w:rsidR="000F4F82" w:rsidRPr="005F70FB" w:rsidRDefault="000F4F82" w:rsidP="00CC3F0A">
            <w:pPr>
              <w:pStyle w:val="TableCell0-0115Break"/>
            </w:pPr>
          </w:p>
        </w:tc>
        <w:tc>
          <w:tcPr>
            <w:tcW w:w="1616" w:type="dxa"/>
            <w:shd w:val="clear" w:color="auto" w:fill="auto"/>
          </w:tcPr>
          <w:p w14:paraId="0B498C17" w14:textId="77777777" w:rsidR="000F4F82" w:rsidRPr="005F70FB" w:rsidRDefault="000F4F82" w:rsidP="00CC3F0A">
            <w:pPr>
              <w:pStyle w:val="TableCell0-0115Break"/>
              <w:rPr>
                <w:rStyle w:val="ChItalBold"/>
              </w:rPr>
            </w:pPr>
            <w:r w:rsidRPr="005F70FB">
              <w:rPr>
                <w:rStyle w:val="ChItalBold"/>
              </w:rPr>
              <w:t>jualang</w:t>
            </w:r>
          </w:p>
        </w:tc>
        <w:tc>
          <w:tcPr>
            <w:tcW w:w="1701" w:type="dxa"/>
            <w:shd w:val="clear" w:color="auto" w:fill="auto"/>
          </w:tcPr>
          <w:p w14:paraId="1F8FFBEA" w14:textId="77777777" w:rsidR="000F4F82" w:rsidRPr="005F70FB" w:rsidRDefault="000F4F82" w:rsidP="00CC3F0A">
            <w:pPr>
              <w:pStyle w:val="TableCell0-0115Break"/>
              <w:rPr>
                <w:rStyle w:val="ChCharisSIL"/>
              </w:rPr>
            </w:pPr>
            <w:r w:rsidRPr="005F70FB">
              <w:rPr>
                <w:rStyle w:val="ChCharisSIL"/>
              </w:rPr>
              <w:t>dʒʊ.ˈa.lɐn</w:t>
            </w:r>
          </w:p>
        </w:tc>
        <w:tc>
          <w:tcPr>
            <w:tcW w:w="1134" w:type="dxa"/>
            <w:shd w:val="clear" w:color="auto" w:fill="auto"/>
          </w:tcPr>
          <w:p w14:paraId="71C00444" w14:textId="77777777" w:rsidR="000F4F82" w:rsidRPr="005F70FB" w:rsidRDefault="000F4F82" w:rsidP="00CC3F0A">
            <w:pPr>
              <w:pStyle w:val="TableCell0-0115Break"/>
              <w:rPr>
                <w:rStyle w:val="ChSmallCaps"/>
              </w:rPr>
            </w:pPr>
            <w:r w:rsidRPr="005F70FB">
              <w:rPr>
                <w:rStyle w:val="ChSmallCaps"/>
              </w:rPr>
              <w:t>n/v.bi</w:t>
            </w:r>
          </w:p>
        </w:tc>
        <w:tc>
          <w:tcPr>
            <w:tcW w:w="2041" w:type="dxa"/>
            <w:shd w:val="clear" w:color="auto" w:fill="auto"/>
          </w:tcPr>
          <w:p w14:paraId="6E7090BF" w14:textId="77777777" w:rsidR="000F4F82" w:rsidRPr="005F70FB" w:rsidRDefault="000F4F82" w:rsidP="00CC3F0A">
            <w:pPr>
              <w:pStyle w:val="TableCell0-0115Break"/>
            </w:pPr>
            <w:r w:rsidRPr="005F70FB">
              <w:t>merchandise / sell</w:t>
            </w:r>
          </w:p>
        </w:tc>
      </w:tr>
      <w:tr w:rsidR="00AC23C4" w:rsidRPr="005F70FB" w14:paraId="2DCC1294" w14:textId="77777777" w:rsidTr="00D95ABB">
        <w:tc>
          <w:tcPr>
            <w:tcW w:w="238" w:type="dxa"/>
            <w:shd w:val="clear" w:color="auto" w:fill="auto"/>
          </w:tcPr>
          <w:p w14:paraId="6725CA42" w14:textId="77777777" w:rsidR="000F4F82" w:rsidRPr="005F70FB" w:rsidRDefault="000F4F82" w:rsidP="000F4F82">
            <w:pPr>
              <w:pStyle w:val="TableCell0-2115ptBreak"/>
            </w:pPr>
          </w:p>
        </w:tc>
        <w:tc>
          <w:tcPr>
            <w:tcW w:w="1616" w:type="dxa"/>
            <w:shd w:val="clear" w:color="auto" w:fill="auto"/>
          </w:tcPr>
          <w:p w14:paraId="2FCD2151" w14:textId="77777777" w:rsidR="000F4F82" w:rsidRPr="005F70FB" w:rsidRDefault="000F4F82" w:rsidP="000F4F82">
            <w:pPr>
              <w:pStyle w:val="TableCell0-2115ptBreak"/>
              <w:rPr>
                <w:rStyle w:val="ChItalBold"/>
              </w:rPr>
            </w:pPr>
            <w:r w:rsidRPr="005F70FB">
              <w:rPr>
                <w:rStyle w:val="ChItalBold"/>
              </w:rPr>
              <w:t>jurusang</w:t>
            </w:r>
          </w:p>
        </w:tc>
        <w:tc>
          <w:tcPr>
            <w:tcW w:w="1701" w:type="dxa"/>
            <w:shd w:val="clear" w:color="auto" w:fill="auto"/>
          </w:tcPr>
          <w:p w14:paraId="6B83E402" w14:textId="77777777" w:rsidR="000F4F82" w:rsidRPr="005F70FB" w:rsidRDefault="000F4F82" w:rsidP="000F4F82">
            <w:pPr>
              <w:pStyle w:val="TableCell0-2115ptBreak"/>
              <w:rPr>
                <w:rStyle w:val="ChCharisSIL"/>
              </w:rPr>
            </w:pPr>
            <w:r w:rsidRPr="005F70FB">
              <w:rPr>
                <w:rStyle w:val="ChCharisSIL"/>
              </w:rPr>
              <w:t>dʒu.ˈɾu.sɐn</w:t>
            </w:r>
          </w:p>
        </w:tc>
        <w:tc>
          <w:tcPr>
            <w:tcW w:w="1134" w:type="dxa"/>
            <w:shd w:val="clear" w:color="auto" w:fill="auto"/>
          </w:tcPr>
          <w:p w14:paraId="3DCF1AC9"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4D4366D0" w14:textId="77777777" w:rsidR="000F4F82" w:rsidRPr="005F70FB" w:rsidRDefault="000F4F82" w:rsidP="000F4F82">
            <w:pPr>
              <w:pStyle w:val="TableCell0-2115ptBreak"/>
            </w:pPr>
            <w:r w:rsidRPr="005F70FB">
              <w:t>department</w:t>
            </w:r>
          </w:p>
        </w:tc>
      </w:tr>
      <w:tr w:rsidR="00AC23C4" w:rsidRPr="005F70FB" w14:paraId="53235B9B" w14:textId="77777777" w:rsidTr="00D95ABB">
        <w:tc>
          <w:tcPr>
            <w:tcW w:w="238" w:type="dxa"/>
            <w:shd w:val="clear" w:color="auto" w:fill="auto"/>
          </w:tcPr>
          <w:p w14:paraId="08F18984" w14:textId="77777777" w:rsidR="000F4F82" w:rsidRPr="005F70FB" w:rsidRDefault="000F4F82" w:rsidP="000F4F82">
            <w:pPr>
              <w:pStyle w:val="TableCell2-2"/>
              <w:rPr>
                <w:rStyle w:val="ExampleSource"/>
              </w:rPr>
            </w:pPr>
          </w:p>
        </w:tc>
        <w:tc>
          <w:tcPr>
            <w:tcW w:w="1616" w:type="dxa"/>
            <w:shd w:val="clear" w:color="auto" w:fill="auto"/>
          </w:tcPr>
          <w:p w14:paraId="353546F3" w14:textId="77777777" w:rsidR="000F4F82" w:rsidRPr="005F70FB" w:rsidRDefault="000F4F82" w:rsidP="000F4F82">
            <w:pPr>
              <w:pStyle w:val="TableCell2-2"/>
              <w:rPr>
                <w:rStyle w:val="ChBold"/>
              </w:rPr>
            </w:pPr>
            <w:r w:rsidRPr="005F70FB">
              <w:rPr>
                <w:rStyle w:val="ChBold"/>
              </w:rPr>
              <w:t>K</w:t>
            </w:r>
          </w:p>
        </w:tc>
        <w:tc>
          <w:tcPr>
            <w:tcW w:w="1701" w:type="dxa"/>
            <w:shd w:val="clear" w:color="auto" w:fill="auto"/>
          </w:tcPr>
          <w:p w14:paraId="57EFA261" w14:textId="77777777" w:rsidR="000F4F82" w:rsidRPr="005F70FB" w:rsidRDefault="000F4F82" w:rsidP="000F4F82">
            <w:pPr>
              <w:pStyle w:val="TableCell2-2"/>
            </w:pPr>
          </w:p>
        </w:tc>
        <w:tc>
          <w:tcPr>
            <w:tcW w:w="1134" w:type="dxa"/>
            <w:shd w:val="clear" w:color="auto" w:fill="auto"/>
          </w:tcPr>
          <w:p w14:paraId="1F3555BB" w14:textId="77777777" w:rsidR="000F4F82" w:rsidRPr="005F70FB" w:rsidRDefault="000F4F82" w:rsidP="000F4F82">
            <w:pPr>
              <w:pStyle w:val="TableCell2-2"/>
            </w:pPr>
          </w:p>
        </w:tc>
        <w:tc>
          <w:tcPr>
            <w:tcW w:w="2041" w:type="dxa"/>
            <w:shd w:val="clear" w:color="auto" w:fill="auto"/>
          </w:tcPr>
          <w:p w14:paraId="5C26AF63" w14:textId="77777777" w:rsidR="000F4F82" w:rsidRPr="005F70FB" w:rsidRDefault="000F4F82" w:rsidP="000F4F82">
            <w:pPr>
              <w:pStyle w:val="TableCell2-2"/>
            </w:pPr>
          </w:p>
        </w:tc>
      </w:tr>
      <w:tr w:rsidR="00AC23C4" w:rsidRPr="005F70FB" w14:paraId="716C213A" w14:textId="77777777" w:rsidTr="00D95ABB">
        <w:tc>
          <w:tcPr>
            <w:tcW w:w="238" w:type="dxa"/>
            <w:shd w:val="clear" w:color="auto" w:fill="auto"/>
          </w:tcPr>
          <w:p w14:paraId="0E7E1FB4" w14:textId="77777777" w:rsidR="000F4F82" w:rsidRPr="005F70FB" w:rsidRDefault="000F4F82" w:rsidP="00CC3F0A">
            <w:pPr>
              <w:pStyle w:val="TableCell0-0115Break"/>
            </w:pPr>
          </w:p>
        </w:tc>
        <w:tc>
          <w:tcPr>
            <w:tcW w:w="1616" w:type="dxa"/>
            <w:shd w:val="clear" w:color="auto" w:fill="auto"/>
          </w:tcPr>
          <w:p w14:paraId="1793006E" w14:textId="77777777" w:rsidR="000F4F82" w:rsidRPr="005F70FB" w:rsidRDefault="000F4F82" w:rsidP="00CC3F0A">
            <w:pPr>
              <w:pStyle w:val="TableCell0-0115Break"/>
              <w:rPr>
                <w:rStyle w:val="ChItalBold"/>
              </w:rPr>
            </w:pPr>
            <w:r w:rsidRPr="005F70FB">
              <w:rPr>
                <w:rStyle w:val="ChItalBold"/>
              </w:rPr>
              <w:t>kabulkang</w:t>
            </w:r>
          </w:p>
        </w:tc>
        <w:tc>
          <w:tcPr>
            <w:tcW w:w="1701" w:type="dxa"/>
            <w:shd w:val="clear" w:color="auto" w:fill="auto"/>
          </w:tcPr>
          <w:p w14:paraId="7D842CBC" w14:textId="77777777" w:rsidR="000F4F82" w:rsidRPr="005F70FB" w:rsidRDefault="000F4F82" w:rsidP="00CC3F0A">
            <w:pPr>
              <w:pStyle w:val="TableCell0-0115Break"/>
              <w:rPr>
                <w:rStyle w:val="ChCharisSIL"/>
              </w:rPr>
            </w:pPr>
            <w:r w:rsidRPr="005F70FB">
              <w:rPr>
                <w:rStyle w:val="ChCharisSIL"/>
              </w:rPr>
              <w:t>ka.ˈbʊl.kɐn</w:t>
            </w:r>
          </w:p>
        </w:tc>
        <w:tc>
          <w:tcPr>
            <w:tcW w:w="1134" w:type="dxa"/>
            <w:shd w:val="clear" w:color="auto" w:fill="auto"/>
          </w:tcPr>
          <w:p w14:paraId="52B53204"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0C4C97E7" w14:textId="77777777" w:rsidR="000F4F82" w:rsidRPr="005F70FB" w:rsidRDefault="000F4F82" w:rsidP="00CC3F0A">
            <w:pPr>
              <w:pStyle w:val="TableCell0-0115Break"/>
            </w:pPr>
            <w:r w:rsidRPr="005F70FB">
              <w:t>fulfill a request</w:t>
            </w:r>
          </w:p>
        </w:tc>
      </w:tr>
      <w:tr w:rsidR="00AC23C4" w:rsidRPr="005F70FB" w14:paraId="137E4E56" w14:textId="77777777" w:rsidTr="00D95ABB">
        <w:tc>
          <w:tcPr>
            <w:tcW w:w="238" w:type="dxa"/>
            <w:shd w:val="clear" w:color="auto" w:fill="auto"/>
          </w:tcPr>
          <w:p w14:paraId="5C43A3A2" w14:textId="77777777" w:rsidR="000F4F82" w:rsidRPr="005F70FB" w:rsidRDefault="000F4F82" w:rsidP="00CC3F0A">
            <w:pPr>
              <w:pStyle w:val="TableCell0-0115Break"/>
            </w:pPr>
          </w:p>
        </w:tc>
        <w:tc>
          <w:tcPr>
            <w:tcW w:w="1616" w:type="dxa"/>
            <w:shd w:val="clear" w:color="auto" w:fill="auto"/>
          </w:tcPr>
          <w:p w14:paraId="29E9578B" w14:textId="77777777" w:rsidR="000F4F82" w:rsidRPr="005F70FB" w:rsidRDefault="000F4F82" w:rsidP="00CC3F0A">
            <w:pPr>
              <w:pStyle w:val="TableCell0-0115Break"/>
              <w:rPr>
                <w:rStyle w:val="ChItalBold"/>
              </w:rPr>
            </w:pPr>
            <w:r w:rsidRPr="005F70FB">
              <w:rPr>
                <w:rStyle w:val="ChItalBold"/>
              </w:rPr>
              <w:t>kasiang</w:t>
            </w:r>
          </w:p>
        </w:tc>
        <w:tc>
          <w:tcPr>
            <w:tcW w:w="1701" w:type="dxa"/>
            <w:shd w:val="clear" w:color="auto" w:fill="auto"/>
          </w:tcPr>
          <w:p w14:paraId="77D0333A" w14:textId="77777777" w:rsidR="000F4F82" w:rsidRPr="005F70FB" w:rsidRDefault="000F4F82" w:rsidP="00CC3F0A">
            <w:pPr>
              <w:pStyle w:val="TableCell0-0115Break"/>
              <w:rPr>
                <w:rStyle w:val="ChCharisSIL"/>
              </w:rPr>
            </w:pPr>
            <w:r w:rsidRPr="005F70FB">
              <w:rPr>
                <w:rStyle w:val="ChCharisSIL"/>
              </w:rPr>
              <w:t>ka.ˈsi.ɐn</w:t>
            </w:r>
          </w:p>
        </w:tc>
        <w:tc>
          <w:tcPr>
            <w:tcW w:w="1134" w:type="dxa"/>
            <w:shd w:val="clear" w:color="auto" w:fill="auto"/>
          </w:tcPr>
          <w:p w14:paraId="094A4012" w14:textId="77777777" w:rsidR="000F4F82" w:rsidRPr="005F70FB" w:rsidRDefault="000F4F82" w:rsidP="00CC3F0A">
            <w:pPr>
              <w:pStyle w:val="TableCell0-0115Break"/>
              <w:rPr>
                <w:rStyle w:val="ChSmallCaps"/>
              </w:rPr>
            </w:pPr>
            <w:r w:rsidRPr="005F70FB">
              <w:rPr>
                <w:rStyle w:val="ChSmallCaps"/>
              </w:rPr>
              <w:t>n/v.bi</w:t>
            </w:r>
          </w:p>
        </w:tc>
        <w:tc>
          <w:tcPr>
            <w:tcW w:w="2041" w:type="dxa"/>
            <w:shd w:val="clear" w:color="auto" w:fill="auto"/>
          </w:tcPr>
          <w:p w14:paraId="008899BB" w14:textId="77777777" w:rsidR="000F4F82" w:rsidRPr="005F70FB" w:rsidRDefault="000F4F82" w:rsidP="00CC3F0A">
            <w:pPr>
              <w:pStyle w:val="TableCell0-0115Break"/>
            </w:pPr>
            <w:r w:rsidRPr="005F70FB">
              <w:t>pity</w:t>
            </w:r>
          </w:p>
        </w:tc>
      </w:tr>
      <w:tr w:rsidR="00AC23C4" w:rsidRPr="005F70FB" w14:paraId="5EE2E3C1" w14:textId="77777777" w:rsidTr="00D95ABB">
        <w:tc>
          <w:tcPr>
            <w:tcW w:w="238" w:type="dxa"/>
            <w:shd w:val="clear" w:color="auto" w:fill="auto"/>
          </w:tcPr>
          <w:p w14:paraId="6F9003F2" w14:textId="77777777" w:rsidR="000F4F82" w:rsidRPr="005F70FB" w:rsidRDefault="000F4F82" w:rsidP="00CC3F0A">
            <w:pPr>
              <w:pStyle w:val="TableCell0-0115Break"/>
            </w:pPr>
          </w:p>
        </w:tc>
        <w:tc>
          <w:tcPr>
            <w:tcW w:w="1616" w:type="dxa"/>
            <w:shd w:val="clear" w:color="auto" w:fill="auto"/>
          </w:tcPr>
          <w:p w14:paraId="02F443EE" w14:textId="77777777" w:rsidR="000F4F82" w:rsidRPr="005F70FB" w:rsidRDefault="000F4F82" w:rsidP="00CC3F0A">
            <w:pPr>
              <w:pStyle w:val="TableCell0-0115Break"/>
              <w:rPr>
                <w:rStyle w:val="ChItalBold"/>
              </w:rPr>
            </w:pPr>
            <w:r w:rsidRPr="005F70FB">
              <w:rPr>
                <w:rStyle w:val="ChItalBold"/>
              </w:rPr>
              <w:t>keadaang</w:t>
            </w:r>
          </w:p>
        </w:tc>
        <w:tc>
          <w:tcPr>
            <w:tcW w:w="1701" w:type="dxa"/>
            <w:shd w:val="clear" w:color="auto" w:fill="auto"/>
          </w:tcPr>
          <w:p w14:paraId="6FDEB7A2" w14:textId="77777777" w:rsidR="000F4F82" w:rsidRPr="005F70FB" w:rsidRDefault="000F4F82" w:rsidP="00CC3F0A">
            <w:pPr>
              <w:pStyle w:val="TableCell0-0115Break"/>
              <w:rPr>
                <w:rStyle w:val="ChCharisSIL"/>
              </w:rPr>
            </w:pPr>
            <w:r w:rsidRPr="005F70FB">
              <w:rPr>
                <w:rStyle w:val="ChCharisSIL"/>
              </w:rPr>
              <w:t>ˌkɛ.a.ˈda.ɐn</w:t>
            </w:r>
          </w:p>
        </w:tc>
        <w:tc>
          <w:tcPr>
            <w:tcW w:w="1134" w:type="dxa"/>
            <w:shd w:val="clear" w:color="auto" w:fill="auto"/>
          </w:tcPr>
          <w:p w14:paraId="4E37A835"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83CC874" w14:textId="77777777" w:rsidR="000F4F82" w:rsidRPr="005F70FB" w:rsidRDefault="000F4F82" w:rsidP="00CC3F0A">
            <w:pPr>
              <w:pStyle w:val="TableCell0-0115Break"/>
            </w:pPr>
            <w:r w:rsidRPr="005F70FB">
              <w:t>condition</w:t>
            </w:r>
          </w:p>
        </w:tc>
      </w:tr>
      <w:tr w:rsidR="00AC23C4" w:rsidRPr="005F70FB" w14:paraId="4D5FFB4B" w14:textId="77777777" w:rsidTr="00D95ABB">
        <w:tc>
          <w:tcPr>
            <w:tcW w:w="238" w:type="dxa"/>
            <w:shd w:val="clear" w:color="auto" w:fill="auto"/>
          </w:tcPr>
          <w:p w14:paraId="4148463E" w14:textId="77777777" w:rsidR="000F4F82" w:rsidRPr="005F70FB" w:rsidRDefault="000F4F82" w:rsidP="00CC3F0A">
            <w:pPr>
              <w:pStyle w:val="TableCell0-0115Break"/>
            </w:pPr>
          </w:p>
        </w:tc>
        <w:tc>
          <w:tcPr>
            <w:tcW w:w="1616" w:type="dxa"/>
            <w:shd w:val="clear" w:color="auto" w:fill="auto"/>
          </w:tcPr>
          <w:p w14:paraId="0CBB9E48" w14:textId="77777777" w:rsidR="000F4F82" w:rsidRPr="005F70FB" w:rsidRDefault="000F4F82" w:rsidP="00CC3F0A">
            <w:pPr>
              <w:pStyle w:val="TableCell0-0115Break"/>
              <w:rPr>
                <w:rStyle w:val="ChItalBold"/>
              </w:rPr>
            </w:pPr>
            <w:r w:rsidRPr="005F70FB">
              <w:rPr>
                <w:rStyle w:val="ChItalBold"/>
              </w:rPr>
              <w:t>kebaikang</w:t>
            </w:r>
          </w:p>
        </w:tc>
        <w:tc>
          <w:tcPr>
            <w:tcW w:w="1701" w:type="dxa"/>
            <w:shd w:val="clear" w:color="auto" w:fill="auto"/>
          </w:tcPr>
          <w:p w14:paraId="14B3D6E6" w14:textId="77777777" w:rsidR="000F4F82" w:rsidRPr="005F70FB" w:rsidRDefault="000F4F82" w:rsidP="00CC3F0A">
            <w:pPr>
              <w:pStyle w:val="TableCell0-0115Break"/>
              <w:rPr>
                <w:rStyle w:val="ChCharisSIL"/>
              </w:rPr>
            </w:pPr>
            <w:r w:rsidRPr="005F70FB">
              <w:rPr>
                <w:rStyle w:val="ChCharisSIL"/>
              </w:rPr>
              <w:t>ˌkɛ.ba.ˈɪ.kɐn</w:t>
            </w:r>
          </w:p>
        </w:tc>
        <w:tc>
          <w:tcPr>
            <w:tcW w:w="1134" w:type="dxa"/>
            <w:shd w:val="clear" w:color="auto" w:fill="auto"/>
          </w:tcPr>
          <w:p w14:paraId="5247E582"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B3C8FA8" w14:textId="77777777" w:rsidR="000F4F82" w:rsidRPr="005F70FB" w:rsidRDefault="000F4F82" w:rsidP="00CC3F0A">
            <w:pPr>
              <w:pStyle w:val="TableCell0-0115Break"/>
            </w:pPr>
            <w:r w:rsidRPr="005F70FB">
              <w:t>goodness</w:t>
            </w:r>
          </w:p>
        </w:tc>
      </w:tr>
      <w:tr w:rsidR="00AC23C4" w:rsidRPr="005F70FB" w14:paraId="5CA2A1C6" w14:textId="77777777" w:rsidTr="00D95ABB">
        <w:tc>
          <w:tcPr>
            <w:tcW w:w="238" w:type="dxa"/>
            <w:shd w:val="clear" w:color="auto" w:fill="auto"/>
          </w:tcPr>
          <w:p w14:paraId="76384F39" w14:textId="77777777" w:rsidR="000F4F82" w:rsidRPr="005F70FB" w:rsidRDefault="000F4F82" w:rsidP="00CC3F0A">
            <w:pPr>
              <w:pStyle w:val="TableCell0-0115Break"/>
            </w:pPr>
          </w:p>
        </w:tc>
        <w:tc>
          <w:tcPr>
            <w:tcW w:w="1616" w:type="dxa"/>
            <w:shd w:val="clear" w:color="auto" w:fill="auto"/>
          </w:tcPr>
          <w:p w14:paraId="69443BE2" w14:textId="77777777" w:rsidR="000F4F82" w:rsidRPr="005F70FB" w:rsidRDefault="000F4F82" w:rsidP="00CC3F0A">
            <w:pPr>
              <w:pStyle w:val="TableCell0-0115Break"/>
              <w:rPr>
                <w:rStyle w:val="ChItalBold"/>
              </w:rPr>
            </w:pPr>
            <w:r w:rsidRPr="005F70FB">
              <w:rPr>
                <w:rStyle w:val="ChItalBold"/>
              </w:rPr>
              <w:t>kebalikang</w:t>
            </w:r>
          </w:p>
        </w:tc>
        <w:tc>
          <w:tcPr>
            <w:tcW w:w="1701" w:type="dxa"/>
            <w:shd w:val="clear" w:color="auto" w:fill="auto"/>
          </w:tcPr>
          <w:p w14:paraId="79BA48CE" w14:textId="77777777" w:rsidR="000F4F82" w:rsidRPr="005F70FB" w:rsidRDefault="000F4F82" w:rsidP="00CC3F0A">
            <w:pPr>
              <w:pStyle w:val="TableCell0-0115Break"/>
              <w:rPr>
                <w:rStyle w:val="ChCharisSIL"/>
              </w:rPr>
            </w:pPr>
            <w:r w:rsidRPr="005F70FB">
              <w:rPr>
                <w:rStyle w:val="ChCharisSIL"/>
              </w:rPr>
              <w:t>ˌkɛ.ba.ˈlɛ̞.ɐn</w:t>
            </w:r>
          </w:p>
        </w:tc>
        <w:tc>
          <w:tcPr>
            <w:tcW w:w="1134" w:type="dxa"/>
            <w:shd w:val="clear" w:color="auto" w:fill="auto"/>
          </w:tcPr>
          <w:p w14:paraId="7A8802C4"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EDF03D3" w14:textId="77777777" w:rsidR="000F4F82" w:rsidRPr="005F70FB" w:rsidRDefault="000F4F82" w:rsidP="00CC3F0A">
            <w:pPr>
              <w:pStyle w:val="TableCell0-0115Break"/>
            </w:pPr>
            <w:r w:rsidRPr="005F70FB">
              <w:t>opposite</w:t>
            </w:r>
          </w:p>
        </w:tc>
      </w:tr>
      <w:tr w:rsidR="00AC23C4" w:rsidRPr="005F70FB" w14:paraId="10897130" w14:textId="77777777" w:rsidTr="00D95ABB">
        <w:tc>
          <w:tcPr>
            <w:tcW w:w="238" w:type="dxa"/>
            <w:shd w:val="clear" w:color="auto" w:fill="auto"/>
          </w:tcPr>
          <w:p w14:paraId="662506E3" w14:textId="77777777" w:rsidR="000F4F82" w:rsidRPr="005F70FB" w:rsidRDefault="000F4F82" w:rsidP="00CC3F0A">
            <w:pPr>
              <w:pStyle w:val="TableCell0-0115Break"/>
            </w:pPr>
          </w:p>
        </w:tc>
        <w:tc>
          <w:tcPr>
            <w:tcW w:w="1616" w:type="dxa"/>
            <w:shd w:val="clear" w:color="auto" w:fill="auto"/>
          </w:tcPr>
          <w:p w14:paraId="35862A20" w14:textId="77777777" w:rsidR="000F4F82" w:rsidRPr="005F70FB" w:rsidRDefault="000F4F82" w:rsidP="00CC3F0A">
            <w:pPr>
              <w:pStyle w:val="TableCell0-0115Break"/>
              <w:rPr>
                <w:rStyle w:val="ChItalBold"/>
              </w:rPr>
            </w:pPr>
            <w:r w:rsidRPr="005F70FB">
              <w:rPr>
                <w:rStyle w:val="ChItalBold"/>
              </w:rPr>
              <w:t>kebanyakang</w:t>
            </w:r>
          </w:p>
        </w:tc>
        <w:tc>
          <w:tcPr>
            <w:tcW w:w="1701" w:type="dxa"/>
            <w:shd w:val="clear" w:color="auto" w:fill="auto"/>
          </w:tcPr>
          <w:p w14:paraId="770AEA88" w14:textId="77777777" w:rsidR="000F4F82" w:rsidRPr="005F70FB" w:rsidRDefault="000F4F82" w:rsidP="00CC3F0A">
            <w:pPr>
              <w:pStyle w:val="TableCell0-0115Break"/>
              <w:rPr>
                <w:rStyle w:val="ChCharisSIL"/>
              </w:rPr>
            </w:pPr>
            <w:r w:rsidRPr="005F70FB">
              <w:rPr>
                <w:rStyle w:val="ChCharisSIL"/>
              </w:rPr>
              <w:t>ˌkɛ.ba.ˈɲa.kɐn</w:t>
            </w:r>
          </w:p>
        </w:tc>
        <w:tc>
          <w:tcPr>
            <w:tcW w:w="1134" w:type="dxa"/>
            <w:shd w:val="clear" w:color="auto" w:fill="auto"/>
          </w:tcPr>
          <w:p w14:paraId="78D46C99"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85719E7" w14:textId="77777777" w:rsidR="000F4F82" w:rsidRPr="005F70FB" w:rsidRDefault="000F4F82" w:rsidP="00CC3F0A">
            <w:pPr>
              <w:pStyle w:val="TableCell0-0115Break"/>
            </w:pPr>
            <w:r w:rsidRPr="005F70FB">
              <w:t>majority</w:t>
            </w:r>
          </w:p>
        </w:tc>
      </w:tr>
      <w:tr w:rsidR="00AC23C4" w:rsidRPr="005F70FB" w14:paraId="56980E38" w14:textId="77777777" w:rsidTr="00D95ABB">
        <w:tc>
          <w:tcPr>
            <w:tcW w:w="238" w:type="dxa"/>
            <w:shd w:val="clear" w:color="auto" w:fill="auto"/>
          </w:tcPr>
          <w:p w14:paraId="03C7EFBF" w14:textId="77777777" w:rsidR="000F4F82" w:rsidRPr="005F70FB" w:rsidRDefault="000F4F82" w:rsidP="00CC3F0A">
            <w:pPr>
              <w:pStyle w:val="TableCell0-0115Break"/>
            </w:pPr>
          </w:p>
        </w:tc>
        <w:tc>
          <w:tcPr>
            <w:tcW w:w="1616" w:type="dxa"/>
            <w:shd w:val="clear" w:color="auto" w:fill="auto"/>
          </w:tcPr>
          <w:p w14:paraId="2845136F" w14:textId="77777777" w:rsidR="000F4F82" w:rsidRPr="005F70FB" w:rsidRDefault="000F4F82" w:rsidP="00CC3F0A">
            <w:pPr>
              <w:pStyle w:val="TableCell0-0115Break"/>
              <w:rPr>
                <w:rStyle w:val="ChItalBold"/>
              </w:rPr>
            </w:pPr>
            <w:r w:rsidRPr="005F70FB">
              <w:rPr>
                <w:rStyle w:val="ChItalBold"/>
              </w:rPr>
              <w:t>kebenarang</w:t>
            </w:r>
          </w:p>
        </w:tc>
        <w:tc>
          <w:tcPr>
            <w:tcW w:w="1701" w:type="dxa"/>
            <w:shd w:val="clear" w:color="auto" w:fill="auto"/>
          </w:tcPr>
          <w:p w14:paraId="7D0740C5" w14:textId="77777777" w:rsidR="000F4F82" w:rsidRPr="005F70FB" w:rsidRDefault="000F4F82" w:rsidP="00CC3F0A">
            <w:pPr>
              <w:pStyle w:val="TableCell0-0115Break"/>
              <w:rPr>
                <w:rStyle w:val="ChCharisSIL"/>
              </w:rPr>
            </w:pPr>
            <w:r w:rsidRPr="005F70FB">
              <w:rPr>
                <w:rStyle w:val="ChCharisSIL"/>
              </w:rPr>
              <w:t>ˌkɛ.bɛ.ˈna.ɾɐn</w:t>
            </w:r>
          </w:p>
        </w:tc>
        <w:tc>
          <w:tcPr>
            <w:tcW w:w="1134" w:type="dxa"/>
            <w:shd w:val="clear" w:color="auto" w:fill="auto"/>
          </w:tcPr>
          <w:p w14:paraId="1A4CAF4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AED8F1D" w14:textId="77777777" w:rsidR="000F4F82" w:rsidRPr="005F70FB" w:rsidRDefault="000F4F82" w:rsidP="00CC3F0A">
            <w:pPr>
              <w:pStyle w:val="TableCell0-0115Break"/>
            </w:pPr>
            <w:r w:rsidRPr="005F70FB">
              <w:t>truth</w:t>
            </w:r>
          </w:p>
        </w:tc>
      </w:tr>
      <w:tr w:rsidR="00AC23C4" w:rsidRPr="005F70FB" w14:paraId="19E0BEE5" w14:textId="77777777" w:rsidTr="00D95ABB">
        <w:tc>
          <w:tcPr>
            <w:tcW w:w="238" w:type="dxa"/>
            <w:shd w:val="clear" w:color="auto" w:fill="auto"/>
          </w:tcPr>
          <w:p w14:paraId="22666D83" w14:textId="77777777" w:rsidR="000F4F82" w:rsidRPr="005F70FB" w:rsidRDefault="000F4F82" w:rsidP="00CC3F0A">
            <w:pPr>
              <w:pStyle w:val="TableCell0-0115Break"/>
            </w:pPr>
          </w:p>
        </w:tc>
        <w:tc>
          <w:tcPr>
            <w:tcW w:w="1616" w:type="dxa"/>
            <w:shd w:val="clear" w:color="auto" w:fill="auto"/>
          </w:tcPr>
          <w:p w14:paraId="4E83F509" w14:textId="77777777" w:rsidR="000F4F82" w:rsidRPr="005F70FB" w:rsidRDefault="000F4F82" w:rsidP="00CC3F0A">
            <w:pPr>
              <w:pStyle w:val="TableCell0-0115Break"/>
              <w:rPr>
                <w:rStyle w:val="ChItalBold"/>
              </w:rPr>
            </w:pPr>
            <w:r w:rsidRPr="005F70FB">
              <w:rPr>
                <w:rStyle w:val="ChItalBold"/>
              </w:rPr>
              <w:t>kebetulang</w:t>
            </w:r>
          </w:p>
        </w:tc>
        <w:tc>
          <w:tcPr>
            <w:tcW w:w="1701" w:type="dxa"/>
            <w:shd w:val="clear" w:color="auto" w:fill="auto"/>
          </w:tcPr>
          <w:p w14:paraId="375C27D2" w14:textId="77777777" w:rsidR="000F4F82" w:rsidRPr="005F70FB" w:rsidRDefault="000F4F82" w:rsidP="00CC3F0A">
            <w:pPr>
              <w:pStyle w:val="TableCell0-0115Break"/>
              <w:rPr>
                <w:rStyle w:val="ChCharisSIL"/>
              </w:rPr>
            </w:pPr>
            <w:r w:rsidRPr="005F70FB">
              <w:rPr>
                <w:rStyle w:val="ChCharisSIL"/>
              </w:rPr>
              <w:t>ˌkɛ.bɛ.ˈtʊ.lɐn</w:t>
            </w:r>
          </w:p>
        </w:tc>
        <w:tc>
          <w:tcPr>
            <w:tcW w:w="1134" w:type="dxa"/>
            <w:shd w:val="clear" w:color="auto" w:fill="auto"/>
          </w:tcPr>
          <w:p w14:paraId="65707D0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77A4CCB" w14:textId="77777777" w:rsidR="000F4F82" w:rsidRPr="005F70FB" w:rsidRDefault="000F4F82" w:rsidP="00CC3F0A">
            <w:pPr>
              <w:pStyle w:val="TableCell0-0115Break"/>
            </w:pPr>
            <w:r w:rsidRPr="005F70FB">
              <w:t>chance</w:t>
            </w:r>
          </w:p>
        </w:tc>
      </w:tr>
      <w:tr w:rsidR="00AC23C4" w:rsidRPr="005F70FB" w14:paraId="78BFD245" w14:textId="77777777" w:rsidTr="00D95ABB">
        <w:tc>
          <w:tcPr>
            <w:tcW w:w="238" w:type="dxa"/>
            <w:shd w:val="clear" w:color="auto" w:fill="auto"/>
          </w:tcPr>
          <w:p w14:paraId="5E08250A" w14:textId="77777777" w:rsidR="000F4F82" w:rsidRPr="005F70FB" w:rsidRDefault="000F4F82" w:rsidP="00CC3F0A">
            <w:pPr>
              <w:pStyle w:val="TableCell0-0115Break"/>
            </w:pPr>
          </w:p>
        </w:tc>
        <w:tc>
          <w:tcPr>
            <w:tcW w:w="1616" w:type="dxa"/>
            <w:shd w:val="clear" w:color="auto" w:fill="auto"/>
          </w:tcPr>
          <w:p w14:paraId="7981E644" w14:textId="77777777" w:rsidR="000F4F82" w:rsidRPr="005F70FB" w:rsidRDefault="000F4F82" w:rsidP="00CC3F0A">
            <w:pPr>
              <w:pStyle w:val="TableCell0-0115Break"/>
              <w:rPr>
                <w:rStyle w:val="ChItalBold"/>
              </w:rPr>
            </w:pPr>
            <w:r w:rsidRPr="005F70FB">
              <w:rPr>
                <w:rStyle w:val="ChItalBold"/>
              </w:rPr>
              <w:t>kebodoang</w:t>
            </w:r>
          </w:p>
        </w:tc>
        <w:tc>
          <w:tcPr>
            <w:tcW w:w="1701" w:type="dxa"/>
            <w:shd w:val="clear" w:color="auto" w:fill="auto"/>
          </w:tcPr>
          <w:p w14:paraId="076BC5A7" w14:textId="77777777" w:rsidR="000F4F82" w:rsidRPr="005F70FB" w:rsidRDefault="000F4F82" w:rsidP="00CC3F0A">
            <w:pPr>
              <w:pStyle w:val="TableCell0-0115Break"/>
              <w:rPr>
                <w:rStyle w:val="ChCharisSIL"/>
              </w:rPr>
            </w:pPr>
            <w:r w:rsidRPr="005F70FB">
              <w:rPr>
                <w:rStyle w:val="ChCharisSIL"/>
              </w:rPr>
              <w:t>ˌkɛ.bɔ.ˈdɔ.ɐn</w:t>
            </w:r>
          </w:p>
        </w:tc>
        <w:tc>
          <w:tcPr>
            <w:tcW w:w="1134" w:type="dxa"/>
            <w:shd w:val="clear" w:color="auto" w:fill="auto"/>
          </w:tcPr>
          <w:p w14:paraId="4C8A506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13AD30F" w14:textId="77777777" w:rsidR="000F4F82" w:rsidRPr="005F70FB" w:rsidRDefault="000F4F82" w:rsidP="00CC3F0A">
            <w:pPr>
              <w:pStyle w:val="TableCell0-0115Break"/>
            </w:pPr>
            <w:r w:rsidRPr="005F70FB">
              <w:t>stupidity</w:t>
            </w:r>
          </w:p>
        </w:tc>
      </w:tr>
      <w:tr w:rsidR="00AC23C4" w:rsidRPr="005F70FB" w14:paraId="58BD2B1A" w14:textId="77777777" w:rsidTr="00D95ABB">
        <w:tc>
          <w:tcPr>
            <w:tcW w:w="238" w:type="dxa"/>
            <w:shd w:val="clear" w:color="auto" w:fill="auto"/>
          </w:tcPr>
          <w:p w14:paraId="71F28997" w14:textId="77777777" w:rsidR="000F4F82" w:rsidRPr="005F70FB" w:rsidRDefault="000F4F82" w:rsidP="00CC3F0A">
            <w:pPr>
              <w:pStyle w:val="TableCell0-0115Break"/>
            </w:pPr>
          </w:p>
        </w:tc>
        <w:tc>
          <w:tcPr>
            <w:tcW w:w="1616" w:type="dxa"/>
            <w:shd w:val="clear" w:color="auto" w:fill="auto"/>
          </w:tcPr>
          <w:p w14:paraId="00954EAF" w14:textId="77777777" w:rsidR="000F4F82" w:rsidRPr="005F70FB" w:rsidRDefault="000F4F82" w:rsidP="00CC3F0A">
            <w:pPr>
              <w:pStyle w:val="TableCell0-0115Break"/>
              <w:rPr>
                <w:rStyle w:val="ChItalBold"/>
              </w:rPr>
            </w:pPr>
            <w:r w:rsidRPr="005F70FB">
              <w:rPr>
                <w:rStyle w:val="ChItalBold"/>
              </w:rPr>
              <w:t>kebrapa</w:t>
            </w:r>
          </w:p>
        </w:tc>
        <w:tc>
          <w:tcPr>
            <w:tcW w:w="1701" w:type="dxa"/>
            <w:shd w:val="clear" w:color="auto" w:fill="auto"/>
          </w:tcPr>
          <w:p w14:paraId="7AF8478B" w14:textId="77777777" w:rsidR="000F4F82" w:rsidRPr="005F70FB" w:rsidRDefault="000F4F82" w:rsidP="00CC3F0A">
            <w:pPr>
              <w:pStyle w:val="TableCell0-0115Break"/>
              <w:rPr>
                <w:rStyle w:val="ChCharisSIL"/>
              </w:rPr>
            </w:pPr>
            <w:r w:rsidRPr="005F70FB">
              <w:rPr>
                <w:rStyle w:val="ChCharisSIL"/>
              </w:rPr>
              <w:t>kɛ.ˈbra.pa</w:t>
            </w:r>
          </w:p>
        </w:tc>
        <w:tc>
          <w:tcPr>
            <w:tcW w:w="1134" w:type="dxa"/>
            <w:shd w:val="clear" w:color="auto" w:fill="auto"/>
          </w:tcPr>
          <w:p w14:paraId="21DD93A3" w14:textId="77777777" w:rsidR="000F4F82" w:rsidRPr="005F70FB" w:rsidRDefault="000F4F82" w:rsidP="00CC3F0A">
            <w:pPr>
              <w:pStyle w:val="TableCell0-0115Break"/>
              <w:rPr>
                <w:rStyle w:val="ChSmallCaps"/>
              </w:rPr>
            </w:pPr>
            <w:r w:rsidRPr="005F70FB">
              <w:rPr>
                <w:rStyle w:val="ChSmallCaps"/>
              </w:rPr>
              <w:t>int</w:t>
            </w:r>
          </w:p>
        </w:tc>
        <w:tc>
          <w:tcPr>
            <w:tcW w:w="2041" w:type="dxa"/>
            <w:shd w:val="clear" w:color="auto" w:fill="auto"/>
          </w:tcPr>
          <w:p w14:paraId="4C75A80F" w14:textId="77777777" w:rsidR="000F4F82" w:rsidRPr="005F70FB" w:rsidRDefault="00636C66" w:rsidP="00CC3F0A">
            <w:pPr>
              <w:pStyle w:val="TableCell0-0115Break"/>
            </w:pPr>
            <w:r w:rsidRPr="005F70FB">
              <w:t xml:space="preserve">how </w:t>
            </w:r>
            <w:r w:rsidR="000F4F82" w:rsidRPr="005F70FB">
              <w:t>manyeth</w:t>
            </w:r>
          </w:p>
        </w:tc>
      </w:tr>
      <w:tr w:rsidR="00AC23C4" w:rsidRPr="005F70FB" w14:paraId="406D7C73" w14:textId="77777777" w:rsidTr="00D95ABB">
        <w:tc>
          <w:tcPr>
            <w:tcW w:w="238" w:type="dxa"/>
            <w:shd w:val="clear" w:color="auto" w:fill="auto"/>
          </w:tcPr>
          <w:p w14:paraId="6C2B749C" w14:textId="77777777" w:rsidR="000F4F82" w:rsidRPr="005F70FB" w:rsidRDefault="000F4F82" w:rsidP="00CC3F0A">
            <w:pPr>
              <w:pStyle w:val="TableCell0-0115Break"/>
            </w:pPr>
          </w:p>
        </w:tc>
        <w:tc>
          <w:tcPr>
            <w:tcW w:w="1616" w:type="dxa"/>
            <w:shd w:val="clear" w:color="auto" w:fill="auto"/>
          </w:tcPr>
          <w:p w14:paraId="5A2581A7" w14:textId="77777777" w:rsidR="000F4F82" w:rsidRPr="005F70FB" w:rsidRDefault="000F4F82" w:rsidP="00CC3F0A">
            <w:pPr>
              <w:pStyle w:val="TableCell0-0115Break"/>
              <w:rPr>
                <w:rStyle w:val="ChItalBold"/>
              </w:rPr>
            </w:pPr>
            <w:r w:rsidRPr="005F70FB">
              <w:rPr>
                <w:rStyle w:val="ChItalBold"/>
              </w:rPr>
              <w:t>kebutuang</w:t>
            </w:r>
          </w:p>
        </w:tc>
        <w:tc>
          <w:tcPr>
            <w:tcW w:w="1701" w:type="dxa"/>
            <w:shd w:val="clear" w:color="auto" w:fill="auto"/>
          </w:tcPr>
          <w:p w14:paraId="6BEBBC9B" w14:textId="77777777" w:rsidR="000F4F82" w:rsidRPr="005F70FB" w:rsidRDefault="000F4F82" w:rsidP="00CC3F0A">
            <w:pPr>
              <w:pStyle w:val="TableCell0-0115Break"/>
              <w:rPr>
                <w:rStyle w:val="ChCharisSIL"/>
              </w:rPr>
            </w:pPr>
            <w:r w:rsidRPr="005F70FB">
              <w:rPr>
                <w:rStyle w:val="ChCharisSIL"/>
              </w:rPr>
              <w:t>ˌkɛ.bu.ˈtʊ.ɐn</w:t>
            </w:r>
          </w:p>
        </w:tc>
        <w:tc>
          <w:tcPr>
            <w:tcW w:w="1134" w:type="dxa"/>
            <w:shd w:val="clear" w:color="auto" w:fill="auto"/>
          </w:tcPr>
          <w:p w14:paraId="4DAF777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F865B68" w14:textId="77777777" w:rsidR="000F4F82" w:rsidRPr="005F70FB" w:rsidRDefault="000F4F82" w:rsidP="00CC3F0A">
            <w:pPr>
              <w:pStyle w:val="TableCell0-0115Break"/>
            </w:pPr>
            <w:r w:rsidRPr="005F70FB">
              <w:t>need</w:t>
            </w:r>
          </w:p>
        </w:tc>
      </w:tr>
      <w:tr w:rsidR="00AC23C4" w:rsidRPr="005F70FB" w14:paraId="78A6D14A" w14:textId="77777777" w:rsidTr="00D95ABB">
        <w:tc>
          <w:tcPr>
            <w:tcW w:w="238" w:type="dxa"/>
            <w:shd w:val="clear" w:color="auto" w:fill="auto"/>
          </w:tcPr>
          <w:p w14:paraId="434C0F2F" w14:textId="77777777" w:rsidR="000F4F82" w:rsidRPr="005F70FB" w:rsidRDefault="000F4F82" w:rsidP="00CC3F0A">
            <w:pPr>
              <w:pStyle w:val="TableCell0-0115Break"/>
            </w:pPr>
          </w:p>
        </w:tc>
        <w:tc>
          <w:tcPr>
            <w:tcW w:w="1616" w:type="dxa"/>
            <w:shd w:val="clear" w:color="auto" w:fill="auto"/>
          </w:tcPr>
          <w:p w14:paraId="57EF5BE2" w14:textId="77777777" w:rsidR="000F4F82" w:rsidRPr="005F70FB" w:rsidRDefault="000F4F82" w:rsidP="00CC3F0A">
            <w:pPr>
              <w:pStyle w:val="TableCell0-0115Break"/>
              <w:rPr>
                <w:rStyle w:val="ChItalBold"/>
              </w:rPr>
            </w:pPr>
            <w:r w:rsidRPr="005F70FB">
              <w:rPr>
                <w:rStyle w:val="ChItalBold"/>
              </w:rPr>
              <w:t>kecamatang</w:t>
            </w:r>
          </w:p>
        </w:tc>
        <w:tc>
          <w:tcPr>
            <w:tcW w:w="1701" w:type="dxa"/>
            <w:shd w:val="clear" w:color="auto" w:fill="auto"/>
          </w:tcPr>
          <w:p w14:paraId="14A4D6D4" w14:textId="77777777" w:rsidR="000F4F82" w:rsidRPr="005F70FB" w:rsidRDefault="000F4F82" w:rsidP="00CC3F0A">
            <w:pPr>
              <w:pStyle w:val="TableCell0-0115Break"/>
              <w:rPr>
                <w:rStyle w:val="ChCharisSIL"/>
              </w:rPr>
            </w:pPr>
            <w:r w:rsidRPr="005F70FB">
              <w:rPr>
                <w:rStyle w:val="ChCharisSIL"/>
              </w:rPr>
              <w:t>ˌkɛ.tʃa.ˈma.tɐn</w:t>
            </w:r>
          </w:p>
        </w:tc>
        <w:tc>
          <w:tcPr>
            <w:tcW w:w="1134" w:type="dxa"/>
            <w:shd w:val="clear" w:color="auto" w:fill="auto"/>
          </w:tcPr>
          <w:p w14:paraId="12D241C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7335DEB" w14:textId="77777777" w:rsidR="000F4F82" w:rsidRPr="005F70FB" w:rsidRDefault="000F4F82" w:rsidP="00CC3F0A">
            <w:pPr>
              <w:pStyle w:val="TableCell0-0115Break"/>
            </w:pPr>
            <w:r w:rsidRPr="005F70FB">
              <w:t>subdistrict</w:t>
            </w:r>
          </w:p>
        </w:tc>
      </w:tr>
      <w:tr w:rsidR="00AC23C4" w:rsidRPr="005F70FB" w14:paraId="3B73BC82" w14:textId="77777777" w:rsidTr="00D95ABB">
        <w:tc>
          <w:tcPr>
            <w:tcW w:w="238" w:type="dxa"/>
            <w:shd w:val="clear" w:color="auto" w:fill="auto"/>
          </w:tcPr>
          <w:p w14:paraId="32B80AAE" w14:textId="77777777" w:rsidR="000F4F82" w:rsidRPr="005F70FB" w:rsidRDefault="000F4F82" w:rsidP="00CC3F0A">
            <w:pPr>
              <w:pStyle w:val="TableCell0-0115Break"/>
            </w:pPr>
          </w:p>
        </w:tc>
        <w:tc>
          <w:tcPr>
            <w:tcW w:w="1616" w:type="dxa"/>
            <w:shd w:val="clear" w:color="auto" w:fill="auto"/>
          </w:tcPr>
          <w:p w14:paraId="597E865B" w14:textId="77777777" w:rsidR="000F4F82" w:rsidRPr="005F70FB" w:rsidRDefault="000F4F82" w:rsidP="00CC3F0A">
            <w:pPr>
              <w:pStyle w:val="TableCell0-0115Break"/>
              <w:rPr>
                <w:rStyle w:val="ChItalBold"/>
              </w:rPr>
            </w:pPr>
            <w:r w:rsidRPr="005F70FB">
              <w:rPr>
                <w:rStyle w:val="ChItalBold"/>
              </w:rPr>
              <w:t>kedua</w:t>
            </w:r>
          </w:p>
        </w:tc>
        <w:tc>
          <w:tcPr>
            <w:tcW w:w="1701" w:type="dxa"/>
            <w:shd w:val="clear" w:color="auto" w:fill="auto"/>
          </w:tcPr>
          <w:p w14:paraId="65F54665" w14:textId="77777777" w:rsidR="000F4F82" w:rsidRPr="005F70FB" w:rsidRDefault="000F4F82" w:rsidP="00CC3F0A">
            <w:pPr>
              <w:pStyle w:val="TableCell0-0115Break"/>
              <w:rPr>
                <w:rStyle w:val="ChCharisSIL"/>
              </w:rPr>
            </w:pPr>
            <w:r w:rsidRPr="005F70FB">
              <w:rPr>
                <w:rStyle w:val="ChCharisSIL"/>
              </w:rPr>
              <w:t>kɛ.ˈdu.a</w:t>
            </w:r>
          </w:p>
        </w:tc>
        <w:tc>
          <w:tcPr>
            <w:tcW w:w="1134" w:type="dxa"/>
            <w:shd w:val="clear" w:color="auto" w:fill="auto"/>
          </w:tcPr>
          <w:p w14:paraId="0D9A7BC4" w14:textId="77777777" w:rsidR="000F4F82" w:rsidRPr="005F70FB" w:rsidRDefault="000F4F82" w:rsidP="00CC3F0A">
            <w:pPr>
              <w:pStyle w:val="TableCell0-0115Break"/>
              <w:rPr>
                <w:rStyle w:val="ChSmallCaps"/>
              </w:rPr>
            </w:pPr>
            <w:r w:rsidRPr="005F70FB">
              <w:rPr>
                <w:rStyle w:val="ChSmallCaps"/>
              </w:rPr>
              <w:t>num.o</w:t>
            </w:r>
          </w:p>
        </w:tc>
        <w:tc>
          <w:tcPr>
            <w:tcW w:w="2041" w:type="dxa"/>
            <w:shd w:val="clear" w:color="auto" w:fill="auto"/>
          </w:tcPr>
          <w:p w14:paraId="7A8AD754" w14:textId="77777777" w:rsidR="000F4F82" w:rsidRPr="005F70FB" w:rsidRDefault="000F4F82" w:rsidP="00CC3F0A">
            <w:pPr>
              <w:pStyle w:val="TableCell0-0115Break"/>
            </w:pPr>
            <w:r w:rsidRPr="005F70FB">
              <w:t>second</w:t>
            </w:r>
          </w:p>
        </w:tc>
      </w:tr>
      <w:tr w:rsidR="00AC23C4" w:rsidRPr="005F70FB" w14:paraId="732F3C5C" w14:textId="77777777" w:rsidTr="00D95ABB">
        <w:tc>
          <w:tcPr>
            <w:tcW w:w="238" w:type="dxa"/>
            <w:shd w:val="clear" w:color="auto" w:fill="auto"/>
          </w:tcPr>
          <w:p w14:paraId="62139EF7" w14:textId="77777777" w:rsidR="000F4F82" w:rsidRPr="005F70FB" w:rsidRDefault="000F4F82" w:rsidP="00CC3F0A">
            <w:pPr>
              <w:pStyle w:val="TableCell0-0115Break"/>
            </w:pPr>
          </w:p>
        </w:tc>
        <w:tc>
          <w:tcPr>
            <w:tcW w:w="1616" w:type="dxa"/>
            <w:shd w:val="clear" w:color="auto" w:fill="auto"/>
          </w:tcPr>
          <w:p w14:paraId="25C65E78" w14:textId="77777777" w:rsidR="000F4F82" w:rsidRPr="005F70FB" w:rsidRDefault="000F4F82" w:rsidP="00CC3F0A">
            <w:pPr>
              <w:pStyle w:val="TableCell0-0115Break"/>
              <w:rPr>
                <w:rStyle w:val="ChItalBold"/>
              </w:rPr>
            </w:pPr>
            <w:r w:rsidRPr="005F70FB">
              <w:rPr>
                <w:rStyle w:val="ChItalBold"/>
              </w:rPr>
              <w:t>kedudukang</w:t>
            </w:r>
          </w:p>
        </w:tc>
        <w:tc>
          <w:tcPr>
            <w:tcW w:w="1701" w:type="dxa"/>
            <w:shd w:val="clear" w:color="auto" w:fill="auto"/>
          </w:tcPr>
          <w:p w14:paraId="4622FB48" w14:textId="77777777" w:rsidR="000F4F82" w:rsidRPr="005F70FB" w:rsidRDefault="000F4F82" w:rsidP="00CC3F0A">
            <w:pPr>
              <w:pStyle w:val="TableCell0-0115Break"/>
              <w:rPr>
                <w:rStyle w:val="ChCharisSIL"/>
              </w:rPr>
            </w:pPr>
            <w:r w:rsidRPr="005F70FB">
              <w:rPr>
                <w:rStyle w:val="ChCharisSIL"/>
              </w:rPr>
              <w:t>ˌkɛ.du.ˈdu.kɐn</w:t>
            </w:r>
          </w:p>
        </w:tc>
        <w:tc>
          <w:tcPr>
            <w:tcW w:w="1134" w:type="dxa"/>
            <w:shd w:val="clear" w:color="auto" w:fill="auto"/>
          </w:tcPr>
          <w:p w14:paraId="470EE34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131163F" w14:textId="77777777" w:rsidR="000F4F82" w:rsidRPr="005F70FB" w:rsidRDefault="000F4F82" w:rsidP="00CC3F0A">
            <w:pPr>
              <w:pStyle w:val="TableCell0-0115Break"/>
            </w:pPr>
            <w:r w:rsidRPr="005F70FB">
              <w:t>position</w:t>
            </w:r>
          </w:p>
        </w:tc>
      </w:tr>
      <w:tr w:rsidR="00AC23C4" w:rsidRPr="005F70FB" w14:paraId="0EC370E9" w14:textId="77777777" w:rsidTr="00D95ABB">
        <w:tc>
          <w:tcPr>
            <w:tcW w:w="238" w:type="dxa"/>
            <w:shd w:val="clear" w:color="auto" w:fill="auto"/>
          </w:tcPr>
          <w:p w14:paraId="762B8E94" w14:textId="77777777" w:rsidR="000F4F82" w:rsidRPr="005F70FB" w:rsidRDefault="000F4F82" w:rsidP="00CC3F0A">
            <w:pPr>
              <w:pStyle w:val="TableCell0-0115Break"/>
            </w:pPr>
            <w:r w:rsidRPr="005F70FB">
              <w:t>x</w:t>
            </w:r>
          </w:p>
        </w:tc>
        <w:tc>
          <w:tcPr>
            <w:tcW w:w="1616" w:type="dxa"/>
            <w:shd w:val="clear" w:color="auto" w:fill="auto"/>
          </w:tcPr>
          <w:p w14:paraId="0009B908" w14:textId="77777777" w:rsidR="000F4F82" w:rsidRPr="005F70FB" w:rsidRDefault="000F4F82" w:rsidP="00CC3F0A">
            <w:pPr>
              <w:pStyle w:val="TableCell0-0115Break"/>
              <w:rPr>
                <w:rStyle w:val="ChItalBold"/>
              </w:rPr>
            </w:pPr>
            <w:r w:rsidRPr="005F70FB">
              <w:rPr>
                <w:rStyle w:val="ChItalBold"/>
              </w:rPr>
              <w:t>keempat</w:t>
            </w:r>
          </w:p>
        </w:tc>
        <w:tc>
          <w:tcPr>
            <w:tcW w:w="1701" w:type="dxa"/>
            <w:shd w:val="clear" w:color="auto" w:fill="auto"/>
          </w:tcPr>
          <w:p w14:paraId="100C25BA" w14:textId="77777777" w:rsidR="000F4F82" w:rsidRPr="005F70FB" w:rsidRDefault="000F4F82" w:rsidP="00CC3F0A">
            <w:pPr>
              <w:pStyle w:val="TableCell0-0115Break"/>
              <w:rPr>
                <w:rStyle w:val="ChCharisSIL"/>
              </w:rPr>
            </w:pPr>
            <w:r w:rsidRPr="005F70FB">
              <w:rPr>
                <w:rStyle w:val="ChCharisSIL"/>
              </w:rPr>
              <w:t>ˌkɛ.ɛ̞m.ˈpɐt̚</w:t>
            </w:r>
          </w:p>
        </w:tc>
        <w:tc>
          <w:tcPr>
            <w:tcW w:w="1134" w:type="dxa"/>
            <w:shd w:val="clear" w:color="auto" w:fill="auto"/>
          </w:tcPr>
          <w:p w14:paraId="3D0FFE6E" w14:textId="77777777" w:rsidR="000F4F82" w:rsidRPr="005F70FB" w:rsidRDefault="000F4F82" w:rsidP="00CC3F0A">
            <w:pPr>
              <w:pStyle w:val="TableCell0-0115Break"/>
              <w:rPr>
                <w:rStyle w:val="ChSmallCaps"/>
              </w:rPr>
            </w:pPr>
            <w:r w:rsidRPr="005F70FB">
              <w:rPr>
                <w:rStyle w:val="ChSmallCaps"/>
              </w:rPr>
              <w:t>num.o</w:t>
            </w:r>
          </w:p>
        </w:tc>
        <w:tc>
          <w:tcPr>
            <w:tcW w:w="2041" w:type="dxa"/>
            <w:shd w:val="clear" w:color="auto" w:fill="auto"/>
          </w:tcPr>
          <w:p w14:paraId="29A08963" w14:textId="77777777" w:rsidR="000F4F82" w:rsidRPr="005F70FB" w:rsidRDefault="000F4F82" w:rsidP="00CC3F0A">
            <w:pPr>
              <w:pStyle w:val="TableCell0-0115Break"/>
            </w:pPr>
            <w:r w:rsidRPr="005F70FB">
              <w:t>fourth</w:t>
            </w:r>
          </w:p>
        </w:tc>
      </w:tr>
      <w:tr w:rsidR="00AC23C4" w:rsidRPr="005F70FB" w14:paraId="3432826D" w14:textId="77777777" w:rsidTr="00D95ABB">
        <w:tc>
          <w:tcPr>
            <w:tcW w:w="238" w:type="dxa"/>
            <w:shd w:val="clear" w:color="auto" w:fill="auto"/>
          </w:tcPr>
          <w:p w14:paraId="7ACF5B3B" w14:textId="77777777" w:rsidR="000F4F82" w:rsidRPr="005F70FB" w:rsidRDefault="000F4F82" w:rsidP="00CC3F0A">
            <w:pPr>
              <w:pStyle w:val="TableCell0-0115Break"/>
            </w:pPr>
          </w:p>
        </w:tc>
        <w:tc>
          <w:tcPr>
            <w:tcW w:w="1616" w:type="dxa"/>
            <w:shd w:val="clear" w:color="auto" w:fill="auto"/>
          </w:tcPr>
          <w:p w14:paraId="7FEBD64C" w14:textId="77777777" w:rsidR="000F4F82" w:rsidRPr="005F70FB" w:rsidRDefault="000F4F82" w:rsidP="00CC3F0A">
            <w:pPr>
              <w:pStyle w:val="TableCell0-0115Break"/>
              <w:rPr>
                <w:rStyle w:val="ChItalBold"/>
              </w:rPr>
            </w:pPr>
            <w:r w:rsidRPr="005F70FB">
              <w:rPr>
                <w:rStyle w:val="ChItalBold"/>
              </w:rPr>
              <w:t>kegiatang</w:t>
            </w:r>
          </w:p>
        </w:tc>
        <w:tc>
          <w:tcPr>
            <w:tcW w:w="1701" w:type="dxa"/>
            <w:shd w:val="clear" w:color="auto" w:fill="auto"/>
          </w:tcPr>
          <w:p w14:paraId="15892928" w14:textId="77777777" w:rsidR="000F4F82" w:rsidRPr="005F70FB" w:rsidRDefault="000F4F82" w:rsidP="00CC3F0A">
            <w:pPr>
              <w:pStyle w:val="TableCell0-0115Break"/>
              <w:rPr>
                <w:rStyle w:val="ChCharisSIL"/>
              </w:rPr>
            </w:pPr>
            <w:r w:rsidRPr="005F70FB">
              <w:rPr>
                <w:rStyle w:val="ChCharisSIL"/>
              </w:rPr>
              <w:t>ˌkɛ.gi.ˈa.tɐn</w:t>
            </w:r>
          </w:p>
        </w:tc>
        <w:tc>
          <w:tcPr>
            <w:tcW w:w="1134" w:type="dxa"/>
            <w:shd w:val="clear" w:color="auto" w:fill="auto"/>
          </w:tcPr>
          <w:p w14:paraId="49FCADA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D9E1257" w14:textId="77777777" w:rsidR="000F4F82" w:rsidRPr="005F70FB" w:rsidRDefault="000F4F82" w:rsidP="00CC3F0A">
            <w:pPr>
              <w:pStyle w:val="TableCell0-0115Break"/>
            </w:pPr>
            <w:r w:rsidRPr="005F70FB">
              <w:t>activity</w:t>
            </w:r>
          </w:p>
        </w:tc>
      </w:tr>
      <w:tr w:rsidR="00AC23C4" w:rsidRPr="005F70FB" w14:paraId="58FEC688" w14:textId="77777777" w:rsidTr="00D95ABB">
        <w:tc>
          <w:tcPr>
            <w:tcW w:w="238" w:type="dxa"/>
            <w:shd w:val="clear" w:color="auto" w:fill="auto"/>
          </w:tcPr>
          <w:p w14:paraId="10C25BF4" w14:textId="77777777" w:rsidR="000F4F82" w:rsidRPr="005F70FB" w:rsidRDefault="000F4F82" w:rsidP="00CC3F0A">
            <w:pPr>
              <w:pStyle w:val="TableCell0-0115Break"/>
            </w:pPr>
          </w:p>
        </w:tc>
        <w:tc>
          <w:tcPr>
            <w:tcW w:w="1616" w:type="dxa"/>
            <w:shd w:val="clear" w:color="auto" w:fill="auto"/>
          </w:tcPr>
          <w:p w14:paraId="0B4E56A4" w14:textId="77777777" w:rsidR="000F4F82" w:rsidRPr="005F70FB" w:rsidRDefault="000F4F82" w:rsidP="00CC3F0A">
            <w:pPr>
              <w:pStyle w:val="TableCell0-0115Break"/>
              <w:rPr>
                <w:rStyle w:val="ChItalBold"/>
              </w:rPr>
            </w:pPr>
            <w:r w:rsidRPr="005F70FB">
              <w:rPr>
                <w:rStyle w:val="ChItalBold"/>
              </w:rPr>
              <w:t>keglapang</w:t>
            </w:r>
          </w:p>
        </w:tc>
        <w:tc>
          <w:tcPr>
            <w:tcW w:w="1701" w:type="dxa"/>
            <w:shd w:val="clear" w:color="auto" w:fill="auto"/>
          </w:tcPr>
          <w:p w14:paraId="575E917E" w14:textId="77777777" w:rsidR="000F4F82" w:rsidRPr="005F70FB" w:rsidRDefault="000F4F82" w:rsidP="00CC3F0A">
            <w:pPr>
              <w:pStyle w:val="TableCell0-0115Break"/>
              <w:rPr>
                <w:rStyle w:val="ChCharisSIL"/>
              </w:rPr>
            </w:pPr>
            <w:r w:rsidRPr="005F70FB">
              <w:rPr>
                <w:rStyle w:val="ChCharisSIL"/>
              </w:rPr>
              <w:t>kɛ.ˈgla.pɐn</w:t>
            </w:r>
          </w:p>
        </w:tc>
        <w:tc>
          <w:tcPr>
            <w:tcW w:w="1134" w:type="dxa"/>
            <w:shd w:val="clear" w:color="auto" w:fill="auto"/>
          </w:tcPr>
          <w:p w14:paraId="6200664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46104B7" w14:textId="77777777" w:rsidR="000F4F82" w:rsidRPr="005F70FB" w:rsidRDefault="000F4F82" w:rsidP="00CC3F0A">
            <w:pPr>
              <w:pStyle w:val="TableCell0-0115Break"/>
            </w:pPr>
            <w:r w:rsidRPr="005F70FB">
              <w:t>darkness</w:t>
            </w:r>
          </w:p>
        </w:tc>
      </w:tr>
      <w:tr w:rsidR="00AC23C4" w:rsidRPr="005F70FB" w14:paraId="56E6336E" w14:textId="77777777" w:rsidTr="00D95ABB">
        <w:tc>
          <w:tcPr>
            <w:tcW w:w="238" w:type="dxa"/>
            <w:shd w:val="clear" w:color="auto" w:fill="auto"/>
          </w:tcPr>
          <w:p w14:paraId="41133862" w14:textId="77777777" w:rsidR="000F4F82" w:rsidRPr="005F70FB" w:rsidRDefault="000F4F82" w:rsidP="00CC3F0A">
            <w:pPr>
              <w:pStyle w:val="TableCell0-0115Break"/>
            </w:pPr>
          </w:p>
        </w:tc>
        <w:tc>
          <w:tcPr>
            <w:tcW w:w="1616" w:type="dxa"/>
            <w:shd w:val="clear" w:color="auto" w:fill="auto"/>
          </w:tcPr>
          <w:p w14:paraId="1966CD70" w14:textId="77777777" w:rsidR="000F4F82" w:rsidRPr="005F70FB" w:rsidRDefault="000F4F82" w:rsidP="00CC3F0A">
            <w:pPr>
              <w:pStyle w:val="TableCell0-0115Break"/>
              <w:rPr>
                <w:rStyle w:val="ChItalBold"/>
              </w:rPr>
            </w:pPr>
            <w:r w:rsidRPr="005F70FB">
              <w:rPr>
                <w:rStyle w:val="ChItalBold"/>
              </w:rPr>
              <w:t>kehidupang</w:t>
            </w:r>
          </w:p>
        </w:tc>
        <w:tc>
          <w:tcPr>
            <w:tcW w:w="1701" w:type="dxa"/>
            <w:shd w:val="clear" w:color="auto" w:fill="auto"/>
          </w:tcPr>
          <w:p w14:paraId="17E40041" w14:textId="77777777" w:rsidR="000F4F82" w:rsidRPr="005F70FB" w:rsidRDefault="000F4F82" w:rsidP="00CC3F0A">
            <w:pPr>
              <w:pStyle w:val="TableCell0-0115Break"/>
              <w:rPr>
                <w:rStyle w:val="ChCharisSIL"/>
              </w:rPr>
            </w:pPr>
            <w:r w:rsidRPr="005F70FB">
              <w:rPr>
                <w:rStyle w:val="ChCharisSIL"/>
              </w:rPr>
              <w:t>ˌkɛ.hi.ˈdu.pɐn</w:t>
            </w:r>
          </w:p>
        </w:tc>
        <w:tc>
          <w:tcPr>
            <w:tcW w:w="1134" w:type="dxa"/>
            <w:shd w:val="clear" w:color="auto" w:fill="auto"/>
          </w:tcPr>
          <w:p w14:paraId="20EA8AC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0DB44AB" w14:textId="77777777" w:rsidR="000F4F82" w:rsidRPr="005F70FB" w:rsidRDefault="000F4F82" w:rsidP="00CC3F0A">
            <w:pPr>
              <w:pStyle w:val="TableCell0-0115Break"/>
            </w:pPr>
            <w:r w:rsidRPr="005F70FB">
              <w:t>life</w:t>
            </w:r>
          </w:p>
        </w:tc>
      </w:tr>
      <w:tr w:rsidR="00AC23C4" w:rsidRPr="005F70FB" w14:paraId="2F5E308C" w14:textId="77777777" w:rsidTr="00D95ABB">
        <w:tc>
          <w:tcPr>
            <w:tcW w:w="238" w:type="dxa"/>
            <w:shd w:val="clear" w:color="auto" w:fill="auto"/>
          </w:tcPr>
          <w:p w14:paraId="584FDE99" w14:textId="77777777" w:rsidR="000F4F82" w:rsidRPr="005F70FB" w:rsidRDefault="000F4F82" w:rsidP="00CC3F0A">
            <w:pPr>
              <w:pStyle w:val="TableCell0-0115Break"/>
            </w:pPr>
          </w:p>
        </w:tc>
        <w:tc>
          <w:tcPr>
            <w:tcW w:w="1616" w:type="dxa"/>
            <w:shd w:val="clear" w:color="auto" w:fill="auto"/>
          </w:tcPr>
          <w:p w14:paraId="0B1B730B" w14:textId="77777777" w:rsidR="000F4F82" w:rsidRPr="005F70FB" w:rsidRDefault="000F4F82" w:rsidP="00CC3F0A">
            <w:pPr>
              <w:pStyle w:val="TableCell0-0115Break"/>
              <w:rPr>
                <w:rStyle w:val="ChItalBold"/>
              </w:rPr>
            </w:pPr>
            <w:r w:rsidRPr="005F70FB">
              <w:rPr>
                <w:rStyle w:val="ChItalBold"/>
              </w:rPr>
              <w:t>keingingang</w:t>
            </w:r>
          </w:p>
        </w:tc>
        <w:tc>
          <w:tcPr>
            <w:tcW w:w="1701" w:type="dxa"/>
            <w:shd w:val="clear" w:color="auto" w:fill="auto"/>
          </w:tcPr>
          <w:p w14:paraId="37193035" w14:textId="77777777" w:rsidR="000F4F82" w:rsidRPr="005F70FB" w:rsidRDefault="000F4F82" w:rsidP="00CC3F0A">
            <w:pPr>
              <w:pStyle w:val="TableCell0-0115Break"/>
              <w:rPr>
                <w:rStyle w:val="ChCharisSIL"/>
              </w:rPr>
            </w:pPr>
            <w:r w:rsidRPr="005F70FB">
              <w:rPr>
                <w:rStyle w:val="ChCharisSIL"/>
              </w:rPr>
              <w:t>ˌkɛ.i.ˈŋi.nɐn</w:t>
            </w:r>
          </w:p>
        </w:tc>
        <w:tc>
          <w:tcPr>
            <w:tcW w:w="1134" w:type="dxa"/>
            <w:shd w:val="clear" w:color="auto" w:fill="auto"/>
          </w:tcPr>
          <w:p w14:paraId="5C5B387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2923DEB" w14:textId="77777777" w:rsidR="000F4F82" w:rsidRPr="005F70FB" w:rsidRDefault="000F4F82" w:rsidP="00CC3F0A">
            <w:pPr>
              <w:pStyle w:val="TableCell0-0115Break"/>
            </w:pPr>
            <w:r w:rsidRPr="005F70FB">
              <w:t>wish</w:t>
            </w:r>
          </w:p>
        </w:tc>
      </w:tr>
      <w:tr w:rsidR="00AC23C4" w:rsidRPr="005F70FB" w14:paraId="1F5E3BE5" w14:textId="77777777" w:rsidTr="00D95ABB">
        <w:tc>
          <w:tcPr>
            <w:tcW w:w="238" w:type="dxa"/>
            <w:shd w:val="clear" w:color="auto" w:fill="auto"/>
          </w:tcPr>
          <w:p w14:paraId="4B792BF9" w14:textId="77777777" w:rsidR="000F4F82" w:rsidRPr="005F70FB" w:rsidRDefault="000F4F82" w:rsidP="00CC3F0A">
            <w:pPr>
              <w:pStyle w:val="TableCell0-0115Break"/>
            </w:pPr>
          </w:p>
        </w:tc>
        <w:tc>
          <w:tcPr>
            <w:tcW w:w="1616" w:type="dxa"/>
            <w:shd w:val="clear" w:color="auto" w:fill="auto"/>
          </w:tcPr>
          <w:p w14:paraId="0298C361" w14:textId="77777777" w:rsidR="000F4F82" w:rsidRPr="005F70FB" w:rsidRDefault="000F4F82" w:rsidP="00CC3F0A">
            <w:pPr>
              <w:pStyle w:val="TableCell0-0115Break"/>
              <w:rPr>
                <w:rStyle w:val="ChItalBold"/>
              </w:rPr>
            </w:pPr>
            <w:r w:rsidRPr="005F70FB">
              <w:rPr>
                <w:rStyle w:val="ChItalBold"/>
              </w:rPr>
              <w:t>kejahatang</w:t>
            </w:r>
          </w:p>
        </w:tc>
        <w:tc>
          <w:tcPr>
            <w:tcW w:w="1701" w:type="dxa"/>
            <w:shd w:val="clear" w:color="auto" w:fill="auto"/>
          </w:tcPr>
          <w:p w14:paraId="398C2480" w14:textId="77777777" w:rsidR="000F4F82" w:rsidRPr="005F70FB" w:rsidRDefault="000F4F82" w:rsidP="00CC3F0A">
            <w:pPr>
              <w:pStyle w:val="TableCell0-0115Break"/>
              <w:rPr>
                <w:rStyle w:val="ChCharisSIL"/>
              </w:rPr>
            </w:pPr>
            <w:r w:rsidRPr="005F70FB">
              <w:rPr>
                <w:rStyle w:val="ChCharisSIL"/>
              </w:rPr>
              <w:t>ˌkɛ.dʒa.ˈha.tɐn</w:t>
            </w:r>
          </w:p>
        </w:tc>
        <w:tc>
          <w:tcPr>
            <w:tcW w:w="1134" w:type="dxa"/>
            <w:shd w:val="clear" w:color="auto" w:fill="auto"/>
          </w:tcPr>
          <w:p w14:paraId="5061082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583E112" w14:textId="77777777" w:rsidR="000F4F82" w:rsidRPr="005F70FB" w:rsidRDefault="000F4F82" w:rsidP="00CC3F0A">
            <w:pPr>
              <w:pStyle w:val="TableCell0-0115Break"/>
            </w:pPr>
            <w:r w:rsidRPr="005F70FB">
              <w:t>evilness</w:t>
            </w:r>
          </w:p>
        </w:tc>
      </w:tr>
      <w:tr w:rsidR="00AC23C4" w:rsidRPr="005F70FB" w14:paraId="3BC13732" w14:textId="77777777" w:rsidTr="00D95ABB">
        <w:tc>
          <w:tcPr>
            <w:tcW w:w="238" w:type="dxa"/>
            <w:shd w:val="clear" w:color="auto" w:fill="auto"/>
          </w:tcPr>
          <w:p w14:paraId="7D2C772F" w14:textId="77777777" w:rsidR="000F4F82" w:rsidRPr="005F70FB" w:rsidRDefault="000F4F82" w:rsidP="00CC3F0A">
            <w:pPr>
              <w:pStyle w:val="TableCell0-0115Break"/>
            </w:pPr>
          </w:p>
        </w:tc>
        <w:tc>
          <w:tcPr>
            <w:tcW w:w="1616" w:type="dxa"/>
            <w:shd w:val="clear" w:color="auto" w:fill="auto"/>
          </w:tcPr>
          <w:p w14:paraId="2DE552B7" w14:textId="77777777" w:rsidR="000F4F82" w:rsidRPr="005F70FB" w:rsidRDefault="000F4F82" w:rsidP="00CC3F0A">
            <w:pPr>
              <w:pStyle w:val="TableCell0-0115Break"/>
              <w:rPr>
                <w:rStyle w:val="ChItalBold"/>
              </w:rPr>
            </w:pPr>
            <w:r w:rsidRPr="005F70FB">
              <w:rPr>
                <w:rStyle w:val="ChItalBold"/>
              </w:rPr>
              <w:t>kekurangang</w:t>
            </w:r>
          </w:p>
        </w:tc>
        <w:tc>
          <w:tcPr>
            <w:tcW w:w="1701" w:type="dxa"/>
            <w:shd w:val="clear" w:color="auto" w:fill="auto"/>
          </w:tcPr>
          <w:p w14:paraId="51A30E12" w14:textId="77777777" w:rsidR="000F4F82" w:rsidRPr="005F70FB" w:rsidRDefault="000F4F82" w:rsidP="00CC3F0A">
            <w:pPr>
              <w:pStyle w:val="TableCell0-0115Break"/>
              <w:rPr>
                <w:rStyle w:val="ChCharisSIL"/>
              </w:rPr>
            </w:pPr>
            <w:r w:rsidRPr="005F70FB">
              <w:rPr>
                <w:rStyle w:val="ChCharisSIL"/>
              </w:rPr>
              <w:t>ˌkɛ.ku.ˈɾa.ŋɐn</w:t>
            </w:r>
          </w:p>
        </w:tc>
        <w:tc>
          <w:tcPr>
            <w:tcW w:w="1134" w:type="dxa"/>
            <w:shd w:val="clear" w:color="auto" w:fill="auto"/>
          </w:tcPr>
          <w:p w14:paraId="775FAF56"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CD67E8A" w14:textId="77777777" w:rsidR="000F4F82" w:rsidRPr="005F70FB" w:rsidRDefault="000F4F82" w:rsidP="00CC3F0A">
            <w:pPr>
              <w:pStyle w:val="TableCell0-0115Break"/>
            </w:pPr>
            <w:r w:rsidRPr="005F70FB">
              <w:t>shortage</w:t>
            </w:r>
          </w:p>
        </w:tc>
      </w:tr>
      <w:tr w:rsidR="00AC23C4" w:rsidRPr="005F70FB" w14:paraId="5A1316CF" w14:textId="77777777" w:rsidTr="00D95ABB">
        <w:tc>
          <w:tcPr>
            <w:tcW w:w="238" w:type="dxa"/>
            <w:shd w:val="clear" w:color="auto" w:fill="auto"/>
          </w:tcPr>
          <w:p w14:paraId="7E6F4271" w14:textId="77777777" w:rsidR="000F4F82" w:rsidRPr="005F70FB" w:rsidRDefault="000F4F82" w:rsidP="00CC3F0A">
            <w:pPr>
              <w:pStyle w:val="TableCell0-0115Break"/>
            </w:pPr>
          </w:p>
        </w:tc>
        <w:tc>
          <w:tcPr>
            <w:tcW w:w="1616" w:type="dxa"/>
            <w:shd w:val="clear" w:color="auto" w:fill="auto"/>
          </w:tcPr>
          <w:p w14:paraId="0D54DB9F" w14:textId="77777777" w:rsidR="000F4F82" w:rsidRPr="005F70FB" w:rsidRDefault="000F4F82" w:rsidP="00CC3F0A">
            <w:pPr>
              <w:pStyle w:val="TableCell0-0115Break"/>
              <w:rPr>
                <w:rStyle w:val="ChItalBold"/>
              </w:rPr>
            </w:pPr>
            <w:r w:rsidRPr="005F70FB">
              <w:rPr>
                <w:rStyle w:val="ChItalBold"/>
              </w:rPr>
              <w:t>kelakuang</w:t>
            </w:r>
          </w:p>
        </w:tc>
        <w:tc>
          <w:tcPr>
            <w:tcW w:w="1701" w:type="dxa"/>
            <w:shd w:val="clear" w:color="auto" w:fill="auto"/>
          </w:tcPr>
          <w:p w14:paraId="0B7A0BE7" w14:textId="77777777" w:rsidR="000F4F82" w:rsidRPr="005F70FB" w:rsidRDefault="000F4F82" w:rsidP="00CC3F0A">
            <w:pPr>
              <w:pStyle w:val="TableCell0-0115Break"/>
              <w:rPr>
                <w:rStyle w:val="ChCharisSIL"/>
              </w:rPr>
            </w:pPr>
            <w:r w:rsidRPr="005F70FB">
              <w:rPr>
                <w:rStyle w:val="ChCharisSIL"/>
              </w:rPr>
              <w:t>ˌkɛ.la.ˈkʊ.ɐn</w:t>
            </w:r>
          </w:p>
        </w:tc>
        <w:tc>
          <w:tcPr>
            <w:tcW w:w="1134" w:type="dxa"/>
            <w:shd w:val="clear" w:color="auto" w:fill="auto"/>
          </w:tcPr>
          <w:p w14:paraId="642745A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1A8F6DB" w14:textId="77777777" w:rsidR="000F4F82" w:rsidRPr="005F70FB" w:rsidRDefault="000F4F82" w:rsidP="00CC3F0A">
            <w:pPr>
              <w:pStyle w:val="TableCell0-0115Break"/>
            </w:pPr>
            <w:r w:rsidRPr="005F70FB">
              <w:t>behavior</w:t>
            </w:r>
          </w:p>
        </w:tc>
      </w:tr>
      <w:tr w:rsidR="00AC23C4" w:rsidRPr="005F70FB" w14:paraId="28D22EDB" w14:textId="77777777" w:rsidTr="00D95ABB">
        <w:tc>
          <w:tcPr>
            <w:tcW w:w="238" w:type="dxa"/>
            <w:shd w:val="clear" w:color="auto" w:fill="auto"/>
          </w:tcPr>
          <w:p w14:paraId="295EE894" w14:textId="77777777" w:rsidR="000F4F82" w:rsidRPr="005F70FB" w:rsidRDefault="000F4F82" w:rsidP="00CC3F0A">
            <w:pPr>
              <w:pStyle w:val="TableCell0-0115Break"/>
            </w:pPr>
          </w:p>
        </w:tc>
        <w:tc>
          <w:tcPr>
            <w:tcW w:w="1616" w:type="dxa"/>
            <w:shd w:val="clear" w:color="auto" w:fill="auto"/>
          </w:tcPr>
          <w:p w14:paraId="390D4664" w14:textId="77777777" w:rsidR="000F4F82" w:rsidRPr="005F70FB" w:rsidRDefault="000F4F82" w:rsidP="00CC3F0A">
            <w:pPr>
              <w:pStyle w:val="TableCell0-0115Break"/>
              <w:rPr>
                <w:rStyle w:val="ChItalBold"/>
              </w:rPr>
            </w:pPr>
            <w:r w:rsidRPr="005F70FB">
              <w:rPr>
                <w:rStyle w:val="ChItalBold"/>
              </w:rPr>
              <w:t>kelaleyang</w:t>
            </w:r>
          </w:p>
        </w:tc>
        <w:tc>
          <w:tcPr>
            <w:tcW w:w="1701" w:type="dxa"/>
            <w:shd w:val="clear" w:color="auto" w:fill="auto"/>
          </w:tcPr>
          <w:p w14:paraId="4D522EE3" w14:textId="77777777" w:rsidR="000F4F82" w:rsidRPr="005F70FB" w:rsidRDefault="000F4F82" w:rsidP="00CC3F0A">
            <w:pPr>
              <w:pStyle w:val="TableCell0-0115Break"/>
              <w:rPr>
                <w:rStyle w:val="ChCharisSIL"/>
              </w:rPr>
            </w:pPr>
            <w:r w:rsidRPr="005F70FB">
              <w:rPr>
                <w:rStyle w:val="ChCharisSIL"/>
              </w:rPr>
              <w:t>ˌkɛ.la.ˈlɛ.jɐn</w:t>
            </w:r>
          </w:p>
        </w:tc>
        <w:tc>
          <w:tcPr>
            <w:tcW w:w="1134" w:type="dxa"/>
            <w:shd w:val="clear" w:color="auto" w:fill="auto"/>
          </w:tcPr>
          <w:p w14:paraId="64DD9C05"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4B758B0" w14:textId="77777777" w:rsidR="000F4F82" w:rsidRPr="005F70FB" w:rsidRDefault="000F4F82" w:rsidP="00CC3F0A">
            <w:pPr>
              <w:pStyle w:val="TableCell0-0115Break"/>
            </w:pPr>
            <w:r w:rsidRPr="005F70FB">
              <w:t>neglect</w:t>
            </w:r>
          </w:p>
        </w:tc>
      </w:tr>
      <w:tr w:rsidR="00AC23C4" w:rsidRPr="005F70FB" w14:paraId="21054EA8" w14:textId="77777777" w:rsidTr="00D95ABB">
        <w:tc>
          <w:tcPr>
            <w:tcW w:w="238" w:type="dxa"/>
            <w:shd w:val="clear" w:color="auto" w:fill="auto"/>
          </w:tcPr>
          <w:p w14:paraId="225C5603" w14:textId="77777777" w:rsidR="000F4F82" w:rsidRPr="005F70FB" w:rsidRDefault="000F4F82" w:rsidP="00CC3F0A">
            <w:pPr>
              <w:pStyle w:val="TableCell0-0115Break"/>
            </w:pPr>
          </w:p>
        </w:tc>
        <w:tc>
          <w:tcPr>
            <w:tcW w:w="1616" w:type="dxa"/>
            <w:shd w:val="clear" w:color="auto" w:fill="auto"/>
          </w:tcPr>
          <w:p w14:paraId="4B5C6B62" w14:textId="77777777" w:rsidR="000F4F82" w:rsidRPr="005F70FB" w:rsidRDefault="000F4F82" w:rsidP="00CC3F0A">
            <w:pPr>
              <w:pStyle w:val="TableCell0-0115Break"/>
              <w:rPr>
                <w:rStyle w:val="ChItalBold"/>
              </w:rPr>
            </w:pPr>
            <w:r w:rsidRPr="005F70FB">
              <w:rPr>
                <w:rStyle w:val="ChItalBold"/>
              </w:rPr>
              <w:t>kelebiang</w:t>
            </w:r>
          </w:p>
        </w:tc>
        <w:tc>
          <w:tcPr>
            <w:tcW w:w="1701" w:type="dxa"/>
            <w:shd w:val="clear" w:color="auto" w:fill="auto"/>
          </w:tcPr>
          <w:p w14:paraId="33907494" w14:textId="77777777" w:rsidR="000F4F82" w:rsidRPr="005F70FB" w:rsidRDefault="000F4F82" w:rsidP="00CC3F0A">
            <w:pPr>
              <w:pStyle w:val="TableCell0-0115Break"/>
              <w:rPr>
                <w:rStyle w:val="ChCharisSIL"/>
              </w:rPr>
            </w:pPr>
            <w:r w:rsidRPr="005F70FB">
              <w:rPr>
                <w:rStyle w:val="ChCharisSIL"/>
              </w:rPr>
              <w:t>ˌkɛ.lɛ.ˈbi.ɐn</w:t>
            </w:r>
          </w:p>
        </w:tc>
        <w:tc>
          <w:tcPr>
            <w:tcW w:w="1134" w:type="dxa"/>
            <w:shd w:val="clear" w:color="auto" w:fill="auto"/>
          </w:tcPr>
          <w:p w14:paraId="47D533C6"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92FFCE2" w14:textId="77777777" w:rsidR="000F4F82" w:rsidRPr="005F70FB" w:rsidRDefault="000F4F82" w:rsidP="00CC3F0A">
            <w:pPr>
              <w:pStyle w:val="TableCell0-0115Break"/>
            </w:pPr>
            <w:r w:rsidRPr="005F70FB">
              <w:t>surplus</w:t>
            </w:r>
          </w:p>
        </w:tc>
      </w:tr>
      <w:tr w:rsidR="00AC23C4" w:rsidRPr="005F70FB" w14:paraId="4556D0F1" w14:textId="77777777" w:rsidTr="00D95ABB">
        <w:tc>
          <w:tcPr>
            <w:tcW w:w="238" w:type="dxa"/>
            <w:shd w:val="clear" w:color="auto" w:fill="auto"/>
          </w:tcPr>
          <w:p w14:paraId="63A753BA" w14:textId="77777777" w:rsidR="000F4F82" w:rsidRPr="005F70FB" w:rsidRDefault="000F4F82" w:rsidP="00CC3F0A">
            <w:pPr>
              <w:pStyle w:val="TableCell0-0115Break"/>
            </w:pPr>
          </w:p>
        </w:tc>
        <w:tc>
          <w:tcPr>
            <w:tcW w:w="1616" w:type="dxa"/>
            <w:shd w:val="clear" w:color="auto" w:fill="auto"/>
          </w:tcPr>
          <w:p w14:paraId="2543F877" w14:textId="77777777" w:rsidR="000F4F82" w:rsidRPr="005F70FB" w:rsidRDefault="000F4F82" w:rsidP="00CC3F0A">
            <w:pPr>
              <w:pStyle w:val="TableCell0-0115Break"/>
              <w:rPr>
                <w:rStyle w:val="ChItalBold"/>
              </w:rPr>
            </w:pPr>
            <w:r w:rsidRPr="005F70FB">
              <w:rPr>
                <w:rStyle w:val="ChItalBold"/>
              </w:rPr>
              <w:t>kelemaang</w:t>
            </w:r>
          </w:p>
        </w:tc>
        <w:tc>
          <w:tcPr>
            <w:tcW w:w="1701" w:type="dxa"/>
            <w:shd w:val="clear" w:color="auto" w:fill="auto"/>
          </w:tcPr>
          <w:p w14:paraId="3B9FA44E" w14:textId="77777777" w:rsidR="000F4F82" w:rsidRPr="005F70FB" w:rsidRDefault="000F4F82" w:rsidP="00CC3F0A">
            <w:pPr>
              <w:pStyle w:val="TableCell0-0115Break"/>
              <w:rPr>
                <w:rStyle w:val="ChCharisSIL"/>
              </w:rPr>
            </w:pPr>
            <w:r w:rsidRPr="005F70FB">
              <w:rPr>
                <w:rStyle w:val="ChCharisSIL"/>
              </w:rPr>
              <w:t>ˌkɛ.lɛ.ˈma.ɐn</w:t>
            </w:r>
          </w:p>
        </w:tc>
        <w:tc>
          <w:tcPr>
            <w:tcW w:w="1134" w:type="dxa"/>
            <w:shd w:val="clear" w:color="auto" w:fill="auto"/>
          </w:tcPr>
          <w:p w14:paraId="766F0B37"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D0E36BE" w14:textId="77777777" w:rsidR="000F4F82" w:rsidRPr="005F70FB" w:rsidRDefault="000F4F82" w:rsidP="00CC3F0A">
            <w:pPr>
              <w:pStyle w:val="TableCell0-0115Break"/>
            </w:pPr>
            <w:r w:rsidRPr="005F70FB">
              <w:t>weakness</w:t>
            </w:r>
          </w:p>
        </w:tc>
      </w:tr>
      <w:tr w:rsidR="00AC23C4" w:rsidRPr="005F70FB" w14:paraId="5FDA46E3" w14:textId="77777777" w:rsidTr="00D95ABB">
        <w:tc>
          <w:tcPr>
            <w:tcW w:w="238" w:type="dxa"/>
            <w:shd w:val="clear" w:color="auto" w:fill="auto"/>
          </w:tcPr>
          <w:p w14:paraId="2E9A970D" w14:textId="77777777" w:rsidR="000F4F82" w:rsidRPr="005F70FB" w:rsidRDefault="000F4F82" w:rsidP="00CC3F0A">
            <w:pPr>
              <w:pStyle w:val="TableCell0-0115Break"/>
            </w:pPr>
          </w:p>
        </w:tc>
        <w:tc>
          <w:tcPr>
            <w:tcW w:w="1616" w:type="dxa"/>
            <w:shd w:val="clear" w:color="auto" w:fill="auto"/>
          </w:tcPr>
          <w:p w14:paraId="7BA19DF8" w14:textId="77777777" w:rsidR="000F4F82" w:rsidRPr="005F70FB" w:rsidRDefault="000F4F82" w:rsidP="00CC3F0A">
            <w:pPr>
              <w:pStyle w:val="TableCell0-0115Break"/>
              <w:rPr>
                <w:rStyle w:val="ChItalBold"/>
              </w:rPr>
            </w:pPr>
            <w:r w:rsidRPr="005F70FB">
              <w:rPr>
                <w:rStyle w:val="ChItalBold"/>
              </w:rPr>
              <w:t>kelewatang</w:t>
            </w:r>
          </w:p>
        </w:tc>
        <w:tc>
          <w:tcPr>
            <w:tcW w:w="1701" w:type="dxa"/>
            <w:shd w:val="clear" w:color="auto" w:fill="auto"/>
          </w:tcPr>
          <w:p w14:paraId="0236218B" w14:textId="77777777" w:rsidR="000F4F82" w:rsidRPr="005F70FB" w:rsidRDefault="000F4F82" w:rsidP="00CC3F0A">
            <w:pPr>
              <w:pStyle w:val="TableCell0-0115Break"/>
              <w:rPr>
                <w:rStyle w:val="ChCharisSIL"/>
              </w:rPr>
            </w:pPr>
            <w:r w:rsidRPr="005F70FB">
              <w:rPr>
                <w:rStyle w:val="ChCharisSIL"/>
              </w:rPr>
              <w:t>ˌkɛ.lɛ.ˈwa.tɐn</w:t>
            </w:r>
          </w:p>
        </w:tc>
        <w:tc>
          <w:tcPr>
            <w:tcW w:w="1134" w:type="dxa"/>
            <w:shd w:val="clear" w:color="auto" w:fill="auto"/>
          </w:tcPr>
          <w:p w14:paraId="71B17B14"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40CBA734" w14:textId="77777777" w:rsidR="000F4F82" w:rsidRPr="005F70FB" w:rsidRDefault="000F4F82" w:rsidP="00CC3F0A">
            <w:pPr>
              <w:pStyle w:val="TableCell0-0115Break"/>
            </w:pPr>
            <w:r w:rsidRPr="005F70FB">
              <w:t>be overly abundant</w:t>
            </w:r>
          </w:p>
        </w:tc>
      </w:tr>
      <w:tr w:rsidR="00AC23C4" w:rsidRPr="005F70FB" w14:paraId="1D832F49" w14:textId="77777777" w:rsidTr="00D95ABB">
        <w:tc>
          <w:tcPr>
            <w:tcW w:w="238" w:type="dxa"/>
            <w:shd w:val="clear" w:color="auto" w:fill="auto"/>
          </w:tcPr>
          <w:p w14:paraId="53DE59DD" w14:textId="77777777" w:rsidR="000F4F82" w:rsidRPr="005F70FB" w:rsidRDefault="000F4F82" w:rsidP="00CC3F0A">
            <w:pPr>
              <w:pStyle w:val="TableCell0-0115Break"/>
            </w:pPr>
          </w:p>
        </w:tc>
        <w:tc>
          <w:tcPr>
            <w:tcW w:w="1616" w:type="dxa"/>
            <w:shd w:val="clear" w:color="auto" w:fill="auto"/>
          </w:tcPr>
          <w:p w14:paraId="142A669A" w14:textId="77777777" w:rsidR="000F4F82" w:rsidRPr="005F70FB" w:rsidRDefault="000F4F82" w:rsidP="00CC3F0A">
            <w:pPr>
              <w:pStyle w:val="TableCell0-0115Break"/>
              <w:rPr>
                <w:rStyle w:val="ChItalBold"/>
              </w:rPr>
            </w:pPr>
            <w:r w:rsidRPr="005F70FB">
              <w:rPr>
                <w:rStyle w:val="ChItalBold"/>
              </w:rPr>
              <w:t>keliarang</w:t>
            </w:r>
          </w:p>
        </w:tc>
        <w:tc>
          <w:tcPr>
            <w:tcW w:w="1701" w:type="dxa"/>
            <w:shd w:val="clear" w:color="auto" w:fill="auto"/>
          </w:tcPr>
          <w:p w14:paraId="39AEEA54" w14:textId="77777777" w:rsidR="000F4F82" w:rsidRPr="005F70FB" w:rsidRDefault="000F4F82" w:rsidP="00CC3F0A">
            <w:pPr>
              <w:pStyle w:val="TableCell0-0115Break"/>
              <w:rPr>
                <w:rStyle w:val="ChCharisSIL"/>
              </w:rPr>
            </w:pPr>
            <w:r w:rsidRPr="005F70FB">
              <w:rPr>
                <w:rStyle w:val="ChCharisSIL"/>
              </w:rPr>
              <w:t>ˌkɛ.li.ˈa.ɾɐn</w:t>
            </w:r>
          </w:p>
        </w:tc>
        <w:tc>
          <w:tcPr>
            <w:tcW w:w="1134" w:type="dxa"/>
            <w:shd w:val="clear" w:color="auto" w:fill="auto"/>
          </w:tcPr>
          <w:p w14:paraId="06605DD4"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39FC422B" w14:textId="77777777" w:rsidR="000F4F82" w:rsidRPr="005F70FB" w:rsidRDefault="000F4F82" w:rsidP="00CC3F0A">
            <w:pPr>
              <w:pStyle w:val="TableCell0-0115Break"/>
            </w:pPr>
            <w:r w:rsidRPr="005F70FB">
              <w:t>roam about</w:t>
            </w:r>
          </w:p>
        </w:tc>
      </w:tr>
      <w:tr w:rsidR="00AC23C4" w:rsidRPr="005F70FB" w14:paraId="046762ED" w14:textId="77777777" w:rsidTr="00D95ABB">
        <w:tc>
          <w:tcPr>
            <w:tcW w:w="238" w:type="dxa"/>
            <w:shd w:val="clear" w:color="auto" w:fill="auto"/>
          </w:tcPr>
          <w:p w14:paraId="4CB9B7D2" w14:textId="77777777" w:rsidR="000F4F82" w:rsidRPr="005F70FB" w:rsidRDefault="000F4F82" w:rsidP="00CC3F0A">
            <w:pPr>
              <w:pStyle w:val="TableCell0-0115Break"/>
            </w:pPr>
          </w:p>
        </w:tc>
        <w:tc>
          <w:tcPr>
            <w:tcW w:w="1616" w:type="dxa"/>
            <w:shd w:val="clear" w:color="auto" w:fill="auto"/>
          </w:tcPr>
          <w:p w14:paraId="0BCDC4E4" w14:textId="77777777" w:rsidR="000F4F82" w:rsidRPr="005F70FB" w:rsidRDefault="000F4F82" w:rsidP="00CC3F0A">
            <w:pPr>
              <w:pStyle w:val="TableCell0-0115Break"/>
              <w:rPr>
                <w:rStyle w:val="ChItalBold"/>
              </w:rPr>
            </w:pPr>
            <w:r w:rsidRPr="005F70FB">
              <w:rPr>
                <w:rStyle w:val="ChItalBold"/>
              </w:rPr>
              <w:t>keliatang</w:t>
            </w:r>
          </w:p>
        </w:tc>
        <w:tc>
          <w:tcPr>
            <w:tcW w:w="1701" w:type="dxa"/>
            <w:shd w:val="clear" w:color="auto" w:fill="auto"/>
          </w:tcPr>
          <w:p w14:paraId="70070AE2" w14:textId="77777777" w:rsidR="000F4F82" w:rsidRPr="005F70FB" w:rsidRDefault="000F4F82" w:rsidP="00CC3F0A">
            <w:pPr>
              <w:pStyle w:val="TableCell0-0115Break"/>
              <w:rPr>
                <w:rStyle w:val="ChCharisSIL"/>
              </w:rPr>
            </w:pPr>
            <w:r w:rsidRPr="005F70FB">
              <w:rPr>
                <w:rStyle w:val="ChCharisSIL"/>
              </w:rPr>
              <w:t>ˌkɛ.li.ˈa.tɐn</w:t>
            </w:r>
          </w:p>
        </w:tc>
        <w:tc>
          <w:tcPr>
            <w:tcW w:w="1134" w:type="dxa"/>
            <w:shd w:val="clear" w:color="auto" w:fill="auto"/>
          </w:tcPr>
          <w:p w14:paraId="593978CF"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0CDC8F05" w14:textId="77777777" w:rsidR="000F4F82" w:rsidRPr="005F70FB" w:rsidRDefault="000F4F82" w:rsidP="00CC3F0A">
            <w:pPr>
              <w:pStyle w:val="TableCell0-0115Break"/>
            </w:pPr>
            <w:r w:rsidRPr="005F70FB">
              <w:t>be visible</w:t>
            </w:r>
          </w:p>
        </w:tc>
      </w:tr>
      <w:tr w:rsidR="00AC23C4" w:rsidRPr="005F70FB" w14:paraId="635FEE5C" w14:textId="77777777" w:rsidTr="00D95ABB">
        <w:tc>
          <w:tcPr>
            <w:tcW w:w="238" w:type="dxa"/>
            <w:shd w:val="clear" w:color="auto" w:fill="auto"/>
          </w:tcPr>
          <w:p w14:paraId="0D4AC2BE" w14:textId="77777777" w:rsidR="000F4F82" w:rsidRPr="005F70FB" w:rsidRDefault="000F4F82" w:rsidP="00CC3F0A">
            <w:pPr>
              <w:pStyle w:val="TableCell0-0115Break"/>
            </w:pPr>
          </w:p>
        </w:tc>
        <w:tc>
          <w:tcPr>
            <w:tcW w:w="1616" w:type="dxa"/>
            <w:shd w:val="clear" w:color="auto" w:fill="auto"/>
          </w:tcPr>
          <w:p w14:paraId="081D9FAF" w14:textId="77777777" w:rsidR="000F4F82" w:rsidRPr="005F70FB" w:rsidRDefault="000F4F82" w:rsidP="00CC3F0A">
            <w:pPr>
              <w:pStyle w:val="TableCell0-0115Break"/>
              <w:rPr>
                <w:rStyle w:val="ChItalBold"/>
              </w:rPr>
            </w:pPr>
            <w:r w:rsidRPr="005F70FB">
              <w:rPr>
                <w:rStyle w:val="ChItalBold"/>
              </w:rPr>
              <w:t>kemajuang</w:t>
            </w:r>
          </w:p>
        </w:tc>
        <w:tc>
          <w:tcPr>
            <w:tcW w:w="1701" w:type="dxa"/>
            <w:shd w:val="clear" w:color="auto" w:fill="auto"/>
          </w:tcPr>
          <w:p w14:paraId="7383B9F0" w14:textId="77777777" w:rsidR="000F4F82" w:rsidRPr="005F70FB" w:rsidRDefault="000F4F82" w:rsidP="00CC3F0A">
            <w:pPr>
              <w:pStyle w:val="TableCell0-0115Break"/>
              <w:rPr>
                <w:rStyle w:val="ChCharisSIL"/>
              </w:rPr>
            </w:pPr>
            <w:r w:rsidRPr="005F70FB">
              <w:rPr>
                <w:rStyle w:val="ChCharisSIL"/>
              </w:rPr>
              <w:t>ˌkɛ.ma.ˈdʒu.ɐn</w:t>
            </w:r>
          </w:p>
        </w:tc>
        <w:tc>
          <w:tcPr>
            <w:tcW w:w="1134" w:type="dxa"/>
            <w:shd w:val="clear" w:color="auto" w:fill="auto"/>
          </w:tcPr>
          <w:p w14:paraId="1F81235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834F9CD" w14:textId="77777777" w:rsidR="000F4F82" w:rsidRPr="005F70FB" w:rsidRDefault="000F4F82" w:rsidP="00CC3F0A">
            <w:pPr>
              <w:pStyle w:val="TableCell0-0115Break"/>
            </w:pPr>
            <w:r w:rsidRPr="005F70FB">
              <w:t>progress</w:t>
            </w:r>
          </w:p>
        </w:tc>
      </w:tr>
      <w:tr w:rsidR="00AC23C4" w:rsidRPr="005F70FB" w14:paraId="58B6CB9F" w14:textId="77777777" w:rsidTr="00D95ABB">
        <w:tc>
          <w:tcPr>
            <w:tcW w:w="238" w:type="dxa"/>
            <w:shd w:val="clear" w:color="auto" w:fill="auto"/>
          </w:tcPr>
          <w:p w14:paraId="724824CC" w14:textId="77777777" w:rsidR="000F4F82" w:rsidRPr="005F70FB" w:rsidRDefault="000F4F82" w:rsidP="00CC3F0A">
            <w:pPr>
              <w:pStyle w:val="TableCell0-0115Break"/>
            </w:pPr>
          </w:p>
        </w:tc>
        <w:tc>
          <w:tcPr>
            <w:tcW w:w="1616" w:type="dxa"/>
            <w:shd w:val="clear" w:color="auto" w:fill="auto"/>
          </w:tcPr>
          <w:p w14:paraId="54B89D18" w14:textId="77777777" w:rsidR="000F4F82" w:rsidRPr="005F70FB" w:rsidRDefault="000F4F82" w:rsidP="00CC3F0A">
            <w:pPr>
              <w:pStyle w:val="TableCell0-0115Break"/>
              <w:rPr>
                <w:rStyle w:val="ChItalBold"/>
              </w:rPr>
            </w:pPr>
            <w:r w:rsidRPr="005F70FB">
              <w:rPr>
                <w:rStyle w:val="ChItalBold"/>
              </w:rPr>
              <w:t>kemaluang</w:t>
            </w:r>
          </w:p>
        </w:tc>
        <w:tc>
          <w:tcPr>
            <w:tcW w:w="1701" w:type="dxa"/>
            <w:shd w:val="clear" w:color="auto" w:fill="auto"/>
          </w:tcPr>
          <w:p w14:paraId="496F8CA4" w14:textId="77777777" w:rsidR="000F4F82" w:rsidRPr="005F70FB" w:rsidRDefault="000F4F82" w:rsidP="00CC3F0A">
            <w:pPr>
              <w:pStyle w:val="TableCell0-0115Break"/>
              <w:rPr>
                <w:rStyle w:val="ChCharisSIL"/>
              </w:rPr>
            </w:pPr>
            <w:r w:rsidRPr="005F70FB">
              <w:rPr>
                <w:rStyle w:val="ChCharisSIL"/>
              </w:rPr>
              <w:t>ˌkɛ.ma.ˈlʊ.ɐn</w:t>
            </w:r>
          </w:p>
        </w:tc>
        <w:tc>
          <w:tcPr>
            <w:tcW w:w="1134" w:type="dxa"/>
            <w:shd w:val="clear" w:color="auto" w:fill="auto"/>
          </w:tcPr>
          <w:p w14:paraId="57735122"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DFC7238" w14:textId="77777777" w:rsidR="000F4F82" w:rsidRPr="005F70FB" w:rsidRDefault="000F4F82" w:rsidP="00CC3F0A">
            <w:pPr>
              <w:pStyle w:val="TableCell0-0115Break"/>
            </w:pPr>
            <w:r w:rsidRPr="005F70FB">
              <w:t>genitals</w:t>
            </w:r>
          </w:p>
        </w:tc>
      </w:tr>
      <w:tr w:rsidR="00AC23C4" w:rsidRPr="005F70FB" w14:paraId="70F0B830" w14:textId="77777777" w:rsidTr="00D95ABB">
        <w:tc>
          <w:tcPr>
            <w:tcW w:w="238" w:type="dxa"/>
            <w:shd w:val="clear" w:color="auto" w:fill="auto"/>
          </w:tcPr>
          <w:p w14:paraId="77AE8792" w14:textId="77777777" w:rsidR="000F4F82" w:rsidRPr="005F70FB" w:rsidRDefault="000F4F82" w:rsidP="00CC3F0A">
            <w:pPr>
              <w:pStyle w:val="TableCell0-0115Break"/>
            </w:pPr>
          </w:p>
        </w:tc>
        <w:tc>
          <w:tcPr>
            <w:tcW w:w="1616" w:type="dxa"/>
            <w:shd w:val="clear" w:color="auto" w:fill="auto"/>
          </w:tcPr>
          <w:p w14:paraId="7D93F30E" w14:textId="77777777" w:rsidR="000F4F82" w:rsidRPr="005F70FB" w:rsidRDefault="000F4F82" w:rsidP="00CC3F0A">
            <w:pPr>
              <w:pStyle w:val="TableCell0-0115Break"/>
              <w:rPr>
                <w:rStyle w:val="ChItalBold"/>
              </w:rPr>
            </w:pPr>
            <w:r w:rsidRPr="005F70FB">
              <w:rPr>
                <w:rStyle w:val="ChItalBold"/>
              </w:rPr>
              <w:t>kematiang</w:t>
            </w:r>
          </w:p>
        </w:tc>
        <w:tc>
          <w:tcPr>
            <w:tcW w:w="1701" w:type="dxa"/>
            <w:shd w:val="clear" w:color="auto" w:fill="auto"/>
          </w:tcPr>
          <w:p w14:paraId="2FE06C94" w14:textId="77777777" w:rsidR="000F4F82" w:rsidRPr="005F70FB" w:rsidRDefault="000F4F82" w:rsidP="00CC3F0A">
            <w:pPr>
              <w:pStyle w:val="TableCell0-0115Break"/>
              <w:rPr>
                <w:rStyle w:val="ChCharisSIL"/>
              </w:rPr>
            </w:pPr>
            <w:r w:rsidRPr="005F70FB">
              <w:rPr>
                <w:rStyle w:val="ChCharisSIL"/>
              </w:rPr>
              <w:t>ˌkɛ.ma.ˈti.ɐn</w:t>
            </w:r>
          </w:p>
        </w:tc>
        <w:tc>
          <w:tcPr>
            <w:tcW w:w="1134" w:type="dxa"/>
            <w:shd w:val="clear" w:color="auto" w:fill="auto"/>
          </w:tcPr>
          <w:p w14:paraId="4FB2336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26B7EEB" w14:textId="77777777" w:rsidR="000F4F82" w:rsidRPr="005F70FB" w:rsidRDefault="000F4F82" w:rsidP="00CC3F0A">
            <w:pPr>
              <w:pStyle w:val="TableCell0-0115Break"/>
            </w:pPr>
            <w:r w:rsidRPr="005F70FB">
              <w:t>death</w:t>
            </w:r>
          </w:p>
        </w:tc>
      </w:tr>
      <w:tr w:rsidR="00AC23C4" w:rsidRPr="005F70FB" w14:paraId="27364A3A" w14:textId="77777777" w:rsidTr="00D95ABB">
        <w:tc>
          <w:tcPr>
            <w:tcW w:w="238" w:type="dxa"/>
            <w:shd w:val="clear" w:color="auto" w:fill="auto"/>
          </w:tcPr>
          <w:p w14:paraId="5DD6F9D5" w14:textId="77777777" w:rsidR="000F4F82" w:rsidRPr="005F70FB" w:rsidRDefault="000F4F82" w:rsidP="00CC3F0A">
            <w:pPr>
              <w:pStyle w:val="TableCell0-0115Break"/>
            </w:pPr>
          </w:p>
        </w:tc>
        <w:tc>
          <w:tcPr>
            <w:tcW w:w="1616" w:type="dxa"/>
            <w:shd w:val="clear" w:color="auto" w:fill="auto"/>
          </w:tcPr>
          <w:p w14:paraId="1B3B3C9E" w14:textId="77777777" w:rsidR="000F4F82" w:rsidRPr="005F70FB" w:rsidRDefault="000F4F82" w:rsidP="00CC3F0A">
            <w:pPr>
              <w:pStyle w:val="TableCell0-0115Break"/>
              <w:rPr>
                <w:rStyle w:val="ChItalBold"/>
              </w:rPr>
            </w:pPr>
            <w:r w:rsidRPr="005F70FB">
              <w:rPr>
                <w:rStyle w:val="ChItalBold"/>
              </w:rPr>
              <w:t>kemawang</w:t>
            </w:r>
          </w:p>
        </w:tc>
        <w:tc>
          <w:tcPr>
            <w:tcW w:w="1701" w:type="dxa"/>
            <w:shd w:val="clear" w:color="auto" w:fill="auto"/>
          </w:tcPr>
          <w:p w14:paraId="4A9143E0" w14:textId="77777777" w:rsidR="000F4F82" w:rsidRPr="005F70FB" w:rsidRDefault="000F4F82" w:rsidP="00CC3F0A">
            <w:pPr>
              <w:pStyle w:val="TableCell0-0115Break"/>
              <w:rPr>
                <w:rStyle w:val="ChCharisSIL"/>
              </w:rPr>
            </w:pPr>
            <w:r w:rsidRPr="005F70FB">
              <w:rPr>
                <w:rStyle w:val="ChCharisSIL"/>
              </w:rPr>
              <w:t>kɛ.ˈmaw.ʷɐn</w:t>
            </w:r>
          </w:p>
        </w:tc>
        <w:tc>
          <w:tcPr>
            <w:tcW w:w="1134" w:type="dxa"/>
            <w:shd w:val="clear" w:color="auto" w:fill="auto"/>
          </w:tcPr>
          <w:p w14:paraId="41E5D75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983252F" w14:textId="77777777" w:rsidR="000F4F82" w:rsidRPr="005F70FB" w:rsidRDefault="000F4F82" w:rsidP="00CC3F0A">
            <w:pPr>
              <w:pStyle w:val="TableCell0-0115Break"/>
            </w:pPr>
            <w:r w:rsidRPr="005F70FB">
              <w:t>will</w:t>
            </w:r>
          </w:p>
        </w:tc>
      </w:tr>
      <w:tr w:rsidR="00AC23C4" w:rsidRPr="005F70FB" w14:paraId="3FDC7401" w14:textId="77777777" w:rsidTr="00D95ABB">
        <w:tc>
          <w:tcPr>
            <w:tcW w:w="238" w:type="dxa"/>
            <w:shd w:val="clear" w:color="auto" w:fill="auto"/>
          </w:tcPr>
          <w:p w14:paraId="68CA57DA" w14:textId="77777777" w:rsidR="000F4F82" w:rsidRPr="005F70FB" w:rsidRDefault="000F4F82" w:rsidP="00CC3F0A">
            <w:pPr>
              <w:pStyle w:val="TableCell0-0115Break"/>
            </w:pPr>
          </w:p>
        </w:tc>
        <w:tc>
          <w:tcPr>
            <w:tcW w:w="1616" w:type="dxa"/>
            <w:shd w:val="clear" w:color="auto" w:fill="auto"/>
          </w:tcPr>
          <w:p w14:paraId="35993CA8" w14:textId="77777777" w:rsidR="000F4F82" w:rsidRPr="005F70FB" w:rsidRDefault="000F4F82" w:rsidP="00CC3F0A">
            <w:pPr>
              <w:pStyle w:val="TableCell0-0115Break"/>
              <w:rPr>
                <w:rStyle w:val="ChItalBold"/>
              </w:rPr>
            </w:pPr>
            <w:r w:rsidRPr="005F70FB">
              <w:rPr>
                <w:rStyle w:val="ChItalBold"/>
              </w:rPr>
              <w:t>kemenangang</w:t>
            </w:r>
          </w:p>
        </w:tc>
        <w:tc>
          <w:tcPr>
            <w:tcW w:w="1701" w:type="dxa"/>
            <w:shd w:val="clear" w:color="auto" w:fill="auto"/>
          </w:tcPr>
          <w:p w14:paraId="52B8D98A" w14:textId="77777777" w:rsidR="000F4F82" w:rsidRPr="005F70FB" w:rsidRDefault="000F4F82" w:rsidP="00CC3F0A">
            <w:pPr>
              <w:pStyle w:val="TableCell0-0115Break"/>
              <w:rPr>
                <w:rStyle w:val="ChCharisSIL"/>
              </w:rPr>
            </w:pPr>
            <w:r w:rsidRPr="005F70FB">
              <w:rPr>
                <w:rStyle w:val="ChCharisSIL"/>
              </w:rPr>
              <w:t>ˌkɛ.mɛ.ˈna.ŋɐn</w:t>
            </w:r>
          </w:p>
        </w:tc>
        <w:tc>
          <w:tcPr>
            <w:tcW w:w="1134" w:type="dxa"/>
            <w:shd w:val="clear" w:color="auto" w:fill="auto"/>
          </w:tcPr>
          <w:p w14:paraId="187E5B2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27C913C" w14:textId="77777777" w:rsidR="000F4F82" w:rsidRPr="005F70FB" w:rsidRDefault="000F4F82" w:rsidP="00CC3F0A">
            <w:pPr>
              <w:pStyle w:val="TableCell0-0115Break"/>
            </w:pPr>
            <w:r w:rsidRPr="005F70FB">
              <w:t>victory</w:t>
            </w:r>
          </w:p>
        </w:tc>
      </w:tr>
      <w:tr w:rsidR="00AC23C4" w:rsidRPr="005F70FB" w14:paraId="24D3A9D2" w14:textId="77777777" w:rsidTr="00D95ABB">
        <w:tc>
          <w:tcPr>
            <w:tcW w:w="238" w:type="dxa"/>
            <w:shd w:val="clear" w:color="auto" w:fill="auto"/>
          </w:tcPr>
          <w:p w14:paraId="075B0F9A" w14:textId="77777777" w:rsidR="000F4F82" w:rsidRPr="005F70FB" w:rsidRDefault="000F4F82" w:rsidP="00CC3F0A">
            <w:pPr>
              <w:pStyle w:val="TableCell0-0115Break"/>
            </w:pPr>
          </w:p>
        </w:tc>
        <w:tc>
          <w:tcPr>
            <w:tcW w:w="1616" w:type="dxa"/>
            <w:shd w:val="clear" w:color="auto" w:fill="auto"/>
          </w:tcPr>
          <w:p w14:paraId="4B723420" w14:textId="77777777" w:rsidR="000F4F82" w:rsidRPr="005F70FB" w:rsidRDefault="000F4F82" w:rsidP="00CC3F0A">
            <w:pPr>
              <w:pStyle w:val="TableCell0-0115Break"/>
              <w:rPr>
                <w:rStyle w:val="ChItalBold"/>
              </w:rPr>
            </w:pPr>
            <w:r w:rsidRPr="005F70FB">
              <w:rPr>
                <w:rStyle w:val="ChItalBold"/>
              </w:rPr>
              <w:t>kenalang</w:t>
            </w:r>
          </w:p>
        </w:tc>
        <w:tc>
          <w:tcPr>
            <w:tcW w:w="1701" w:type="dxa"/>
            <w:shd w:val="clear" w:color="auto" w:fill="auto"/>
          </w:tcPr>
          <w:p w14:paraId="77469DC4" w14:textId="77777777" w:rsidR="000F4F82" w:rsidRPr="005F70FB" w:rsidRDefault="000F4F82" w:rsidP="00CC3F0A">
            <w:pPr>
              <w:pStyle w:val="TableCell0-0115Break"/>
              <w:rPr>
                <w:rStyle w:val="ChCharisSIL"/>
              </w:rPr>
            </w:pPr>
            <w:r w:rsidRPr="005F70FB">
              <w:rPr>
                <w:rStyle w:val="ChCharisSIL"/>
              </w:rPr>
              <w:t>kɛ.ˈna.lɐn</w:t>
            </w:r>
          </w:p>
        </w:tc>
        <w:tc>
          <w:tcPr>
            <w:tcW w:w="1134" w:type="dxa"/>
            <w:shd w:val="clear" w:color="auto" w:fill="auto"/>
          </w:tcPr>
          <w:p w14:paraId="6B1F68D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F066EC1" w14:textId="77777777" w:rsidR="000F4F82" w:rsidRPr="005F70FB" w:rsidRDefault="000F4F82" w:rsidP="00CC3F0A">
            <w:pPr>
              <w:pStyle w:val="TableCell0-0115Break"/>
            </w:pPr>
            <w:r w:rsidRPr="005F70FB">
              <w:t>acquaintance</w:t>
            </w:r>
          </w:p>
        </w:tc>
      </w:tr>
      <w:tr w:rsidR="00AC23C4" w:rsidRPr="005F70FB" w14:paraId="095CFDB3" w14:textId="77777777" w:rsidTr="00D95ABB">
        <w:tc>
          <w:tcPr>
            <w:tcW w:w="238" w:type="dxa"/>
            <w:shd w:val="clear" w:color="auto" w:fill="auto"/>
          </w:tcPr>
          <w:p w14:paraId="6726B09B" w14:textId="77777777" w:rsidR="000F4F82" w:rsidRPr="005F70FB" w:rsidRDefault="000F4F82" w:rsidP="00CC3F0A">
            <w:pPr>
              <w:pStyle w:val="TableCell0-0115Break"/>
            </w:pPr>
          </w:p>
        </w:tc>
        <w:tc>
          <w:tcPr>
            <w:tcW w:w="1616" w:type="dxa"/>
            <w:shd w:val="clear" w:color="auto" w:fill="auto"/>
          </w:tcPr>
          <w:p w14:paraId="525229E9" w14:textId="77777777" w:rsidR="000F4F82" w:rsidRPr="005F70FB" w:rsidRDefault="000F4F82" w:rsidP="00CC3F0A">
            <w:pPr>
              <w:pStyle w:val="TableCell0-0115Break"/>
              <w:rPr>
                <w:rStyle w:val="ChItalBold"/>
              </w:rPr>
            </w:pPr>
            <w:r w:rsidRPr="005F70FB">
              <w:rPr>
                <w:rStyle w:val="ChItalBold"/>
              </w:rPr>
              <w:t>kendaraang</w:t>
            </w:r>
          </w:p>
        </w:tc>
        <w:tc>
          <w:tcPr>
            <w:tcW w:w="1701" w:type="dxa"/>
            <w:shd w:val="clear" w:color="auto" w:fill="auto"/>
          </w:tcPr>
          <w:p w14:paraId="351EB64C" w14:textId="77777777" w:rsidR="000F4F82" w:rsidRPr="005F70FB" w:rsidRDefault="000F4F82" w:rsidP="00CC3F0A">
            <w:pPr>
              <w:pStyle w:val="TableCell0-0115Break"/>
              <w:rPr>
                <w:rStyle w:val="ChCharisSIL"/>
              </w:rPr>
            </w:pPr>
            <w:r w:rsidRPr="005F70FB">
              <w:rPr>
                <w:rStyle w:val="ChCharisSIL"/>
              </w:rPr>
              <w:t>ˌkɛ̞n.da.ˈɾa.ɐn</w:t>
            </w:r>
          </w:p>
        </w:tc>
        <w:tc>
          <w:tcPr>
            <w:tcW w:w="1134" w:type="dxa"/>
            <w:shd w:val="clear" w:color="auto" w:fill="auto"/>
          </w:tcPr>
          <w:p w14:paraId="7644559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694E68A" w14:textId="77777777" w:rsidR="000F4F82" w:rsidRPr="005F70FB" w:rsidRDefault="000F4F82" w:rsidP="00CC3F0A">
            <w:pPr>
              <w:pStyle w:val="TableCell0-0115Break"/>
            </w:pPr>
            <w:r w:rsidRPr="005F70FB">
              <w:t>vehicle</w:t>
            </w:r>
          </w:p>
        </w:tc>
      </w:tr>
      <w:tr w:rsidR="00AC23C4" w:rsidRPr="005F70FB" w14:paraId="47DE4B85" w14:textId="77777777" w:rsidTr="00D95ABB">
        <w:tc>
          <w:tcPr>
            <w:tcW w:w="238" w:type="dxa"/>
            <w:shd w:val="clear" w:color="auto" w:fill="auto"/>
          </w:tcPr>
          <w:p w14:paraId="4F7D6D08" w14:textId="77777777" w:rsidR="000F4F82" w:rsidRPr="005F70FB" w:rsidRDefault="000F4F82" w:rsidP="00CC3F0A">
            <w:pPr>
              <w:pStyle w:val="TableCell0-0115Break"/>
            </w:pPr>
          </w:p>
        </w:tc>
        <w:tc>
          <w:tcPr>
            <w:tcW w:w="1616" w:type="dxa"/>
            <w:shd w:val="clear" w:color="auto" w:fill="auto"/>
          </w:tcPr>
          <w:p w14:paraId="19CC9DCE" w14:textId="77777777" w:rsidR="000F4F82" w:rsidRPr="005F70FB" w:rsidRDefault="000F4F82" w:rsidP="00CC3F0A">
            <w:pPr>
              <w:pStyle w:val="TableCell0-0115Break"/>
              <w:rPr>
                <w:rStyle w:val="ChItalBold"/>
              </w:rPr>
            </w:pPr>
            <w:r w:rsidRPr="005F70FB">
              <w:rPr>
                <w:rStyle w:val="ChItalBold"/>
              </w:rPr>
              <w:t>kepentingang</w:t>
            </w:r>
          </w:p>
        </w:tc>
        <w:tc>
          <w:tcPr>
            <w:tcW w:w="1701" w:type="dxa"/>
            <w:shd w:val="clear" w:color="auto" w:fill="auto"/>
          </w:tcPr>
          <w:p w14:paraId="59CEAFC4" w14:textId="77777777" w:rsidR="000F4F82" w:rsidRPr="005F70FB" w:rsidRDefault="000F4F82" w:rsidP="00CC3F0A">
            <w:pPr>
              <w:pStyle w:val="TableCell0-0115Break"/>
              <w:rPr>
                <w:rStyle w:val="ChCharisSIL"/>
              </w:rPr>
            </w:pPr>
            <w:r w:rsidRPr="005F70FB">
              <w:rPr>
                <w:rStyle w:val="ChCharisSIL"/>
              </w:rPr>
              <w:t>ˌkɛ.pɛ̞n.ˈti.ŋɐn</w:t>
            </w:r>
          </w:p>
        </w:tc>
        <w:tc>
          <w:tcPr>
            <w:tcW w:w="1134" w:type="dxa"/>
            <w:shd w:val="clear" w:color="auto" w:fill="auto"/>
          </w:tcPr>
          <w:p w14:paraId="6939DA6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B7D7AD6" w14:textId="77777777" w:rsidR="000F4F82" w:rsidRPr="005F70FB" w:rsidRDefault="000F4F82" w:rsidP="00CC3F0A">
            <w:pPr>
              <w:pStyle w:val="TableCell0-0115Break"/>
            </w:pPr>
            <w:r w:rsidRPr="005F70FB">
              <w:t>importance</w:t>
            </w:r>
          </w:p>
        </w:tc>
      </w:tr>
      <w:tr w:rsidR="00AC23C4" w:rsidRPr="005F70FB" w14:paraId="3278BB2D" w14:textId="77777777" w:rsidTr="00D95ABB">
        <w:tc>
          <w:tcPr>
            <w:tcW w:w="238" w:type="dxa"/>
            <w:shd w:val="clear" w:color="auto" w:fill="auto"/>
          </w:tcPr>
          <w:p w14:paraId="3603F6D2" w14:textId="77777777" w:rsidR="000F4F82" w:rsidRPr="005F70FB" w:rsidRDefault="000F4F82" w:rsidP="00CC3F0A">
            <w:pPr>
              <w:pStyle w:val="TableCell0-0115Break"/>
            </w:pPr>
          </w:p>
        </w:tc>
        <w:tc>
          <w:tcPr>
            <w:tcW w:w="1616" w:type="dxa"/>
            <w:shd w:val="clear" w:color="auto" w:fill="auto"/>
          </w:tcPr>
          <w:p w14:paraId="5120B765" w14:textId="77777777" w:rsidR="000F4F82" w:rsidRPr="005F70FB" w:rsidRDefault="000F4F82" w:rsidP="00CC3F0A">
            <w:pPr>
              <w:pStyle w:val="TableCell0-0115Break"/>
              <w:rPr>
                <w:rStyle w:val="ChItalBold"/>
              </w:rPr>
            </w:pPr>
            <w:r w:rsidRPr="005F70FB">
              <w:rPr>
                <w:rStyle w:val="ChItalBold"/>
              </w:rPr>
              <w:t>keputusang</w:t>
            </w:r>
          </w:p>
        </w:tc>
        <w:tc>
          <w:tcPr>
            <w:tcW w:w="1701" w:type="dxa"/>
            <w:shd w:val="clear" w:color="auto" w:fill="auto"/>
          </w:tcPr>
          <w:p w14:paraId="6F28871D" w14:textId="77777777" w:rsidR="000F4F82" w:rsidRPr="005F70FB" w:rsidRDefault="000F4F82" w:rsidP="00CC3F0A">
            <w:pPr>
              <w:pStyle w:val="TableCell0-0115Break"/>
              <w:rPr>
                <w:rStyle w:val="ChCharisSIL"/>
              </w:rPr>
            </w:pPr>
            <w:r w:rsidRPr="005F70FB">
              <w:rPr>
                <w:rStyle w:val="ChCharisSIL"/>
              </w:rPr>
              <w:t>ˌkɛ.pu.ˈtu.sɐn</w:t>
            </w:r>
          </w:p>
        </w:tc>
        <w:tc>
          <w:tcPr>
            <w:tcW w:w="1134" w:type="dxa"/>
            <w:shd w:val="clear" w:color="auto" w:fill="auto"/>
          </w:tcPr>
          <w:p w14:paraId="00D4532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C87D80F" w14:textId="77777777" w:rsidR="000F4F82" w:rsidRPr="005F70FB" w:rsidRDefault="000F4F82" w:rsidP="00CC3F0A">
            <w:pPr>
              <w:pStyle w:val="TableCell0-0115Break"/>
            </w:pPr>
            <w:r w:rsidRPr="005F70FB">
              <w:t>decision</w:t>
            </w:r>
          </w:p>
        </w:tc>
      </w:tr>
      <w:tr w:rsidR="00AC23C4" w:rsidRPr="005F70FB" w14:paraId="52EB2E68" w14:textId="77777777" w:rsidTr="00D95ABB">
        <w:tc>
          <w:tcPr>
            <w:tcW w:w="238" w:type="dxa"/>
            <w:shd w:val="clear" w:color="auto" w:fill="auto"/>
          </w:tcPr>
          <w:p w14:paraId="5CB178CD" w14:textId="77777777" w:rsidR="000F4F82" w:rsidRPr="005F70FB" w:rsidRDefault="000F4F82" w:rsidP="00CC3F0A">
            <w:pPr>
              <w:pStyle w:val="TableCell0-0115Break"/>
            </w:pPr>
          </w:p>
        </w:tc>
        <w:tc>
          <w:tcPr>
            <w:tcW w:w="1616" w:type="dxa"/>
            <w:shd w:val="clear" w:color="auto" w:fill="auto"/>
          </w:tcPr>
          <w:p w14:paraId="1F7426F1" w14:textId="77777777" w:rsidR="000F4F82" w:rsidRPr="005F70FB" w:rsidRDefault="000F4F82" w:rsidP="00CC3F0A">
            <w:pPr>
              <w:pStyle w:val="TableCell0-0115Break"/>
              <w:rPr>
                <w:rStyle w:val="ChItalBold"/>
              </w:rPr>
            </w:pPr>
            <w:r w:rsidRPr="005F70FB">
              <w:rPr>
                <w:rStyle w:val="ChItalBold"/>
              </w:rPr>
              <w:t>kesadarang</w:t>
            </w:r>
          </w:p>
        </w:tc>
        <w:tc>
          <w:tcPr>
            <w:tcW w:w="1701" w:type="dxa"/>
            <w:shd w:val="clear" w:color="auto" w:fill="auto"/>
          </w:tcPr>
          <w:p w14:paraId="4606B68E" w14:textId="77777777" w:rsidR="000F4F82" w:rsidRPr="005F70FB" w:rsidRDefault="000F4F82" w:rsidP="00CC3F0A">
            <w:pPr>
              <w:pStyle w:val="TableCell0-0115Break"/>
              <w:rPr>
                <w:rStyle w:val="ChCharisSIL"/>
              </w:rPr>
            </w:pPr>
            <w:r w:rsidRPr="005F70FB">
              <w:rPr>
                <w:rStyle w:val="ChCharisSIL"/>
              </w:rPr>
              <w:t>ˌkɛ.sa.ˈda.ɾɐn</w:t>
            </w:r>
          </w:p>
        </w:tc>
        <w:tc>
          <w:tcPr>
            <w:tcW w:w="1134" w:type="dxa"/>
            <w:shd w:val="clear" w:color="auto" w:fill="auto"/>
          </w:tcPr>
          <w:p w14:paraId="0A96389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006760A" w14:textId="77777777" w:rsidR="000F4F82" w:rsidRPr="005F70FB" w:rsidRDefault="000F4F82" w:rsidP="00CC3F0A">
            <w:pPr>
              <w:pStyle w:val="TableCell0-0115Break"/>
            </w:pPr>
            <w:r w:rsidRPr="005F70FB">
              <w:t>awareness</w:t>
            </w:r>
          </w:p>
        </w:tc>
      </w:tr>
      <w:tr w:rsidR="00AC23C4" w:rsidRPr="005F70FB" w14:paraId="72EBF05F" w14:textId="77777777" w:rsidTr="00D95ABB">
        <w:tc>
          <w:tcPr>
            <w:tcW w:w="238" w:type="dxa"/>
            <w:shd w:val="clear" w:color="auto" w:fill="auto"/>
          </w:tcPr>
          <w:p w14:paraId="23601E48" w14:textId="77777777" w:rsidR="000F4F82" w:rsidRPr="005F70FB" w:rsidRDefault="000F4F82" w:rsidP="00CC3F0A">
            <w:pPr>
              <w:pStyle w:val="TableCell0-0115Break"/>
            </w:pPr>
          </w:p>
        </w:tc>
        <w:tc>
          <w:tcPr>
            <w:tcW w:w="1616" w:type="dxa"/>
            <w:shd w:val="clear" w:color="auto" w:fill="auto"/>
          </w:tcPr>
          <w:p w14:paraId="3976631C" w14:textId="77777777" w:rsidR="000F4F82" w:rsidRPr="005F70FB" w:rsidRDefault="000F4F82" w:rsidP="00CC3F0A">
            <w:pPr>
              <w:pStyle w:val="TableCell0-0115Break"/>
              <w:rPr>
                <w:rStyle w:val="ChItalBold"/>
              </w:rPr>
            </w:pPr>
            <w:r w:rsidRPr="005F70FB">
              <w:rPr>
                <w:rStyle w:val="ChItalBold"/>
              </w:rPr>
              <w:t>kesalaang</w:t>
            </w:r>
          </w:p>
        </w:tc>
        <w:tc>
          <w:tcPr>
            <w:tcW w:w="1701" w:type="dxa"/>
            <w:shd w:val="clear" w:color="auto" w:fill="auto"/>
          </w:tcPr>
          <w:p w14:paraId="0DC4F06F" w14:textId="77777777" w:rsidR="000F4F82" w:rsidRPr="005F70FB" w:rsidRDefault="000F4F82" w:rsidP="00CC3F0A">
            <w:pPr>
              <w:pStyle w:val="TableCell0-0115Break"/>
              <w:rPr>
                <w:rStyle w:val="ChCharisSIL"/>
              </w:rPr>
            </w:pPr>
            <w:r w:rsidRPr="005F70FB">
              <w:rPr>
                <w:rStyle w:val="ChCharisSIL"/>
              </w:rPr>
              <w:t>ˌkɛ.sa.ˈla.ɐn</w:t>
            </w:r>
          </w:p>
        </w:tc>
        <w:tc>
          <w:tcPr>
            <w:tcW w:w="1134" w:type="dxa"/>
            <w:shd w:val="clear" w:color="auto" w:fill="auto"/>
          </w:tcPr>
          <w:p w14:paraId="57487BD5"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2C38C59" w14:textId="77777777" w:rsidR="000F4F82" w:rsidRPr="005F70FB" w:rsidRDefault="000F4F82" w:rsidP="00CC3F0A">
            <w:pPr>
              <w:pStyle w:val="TableCell0-0115Break"/>
            </w:pPr>
            <w:r w:rsidRPr="005F70FB">
              <w:t>mistake</w:t>
            </w:r>
          </w:p>
        </w:tc>
      </w:tr>
      <w:tr w:rsidR="00AC23C4" w:rsidRPr="005F70FB" w14:paraId="15BB2A8B" w14:textId="77777777" w:rsidTr="00D95ABB">
        <w:tc>
          <w:tcPr>
            <w:tcW w:w="238" w:type="dxa"/>
            <w:shd w:val="clear" w:color="auto" w:fill="auto"/>
          </w:tcPr>
          <w:p w14:paraId="607155A2" w14:textId="77777777" w:rsidR="000F4F82" w:rsidRPr="005F70FB" w:rsidRDefault="000F4F82" w:rsidP="00CC3F0A">
            <w:pPr>
              <w:pStyle w:val="TableCell0-0115Break"/>
            </w:pPr>
          </w:p>
        </w:tc>
        <w:tc>
          <w:tcPr>
            <w:tcW w:w="1616" w:type="dxa"/>
            <w:shd w:val="clear" w:color="auto" w:fill="auto"/>
          </w:tcPr>
          <w:p w14:paraId="76EF220E" w14:textId="77777777" w:rsidR="000F4F82" w:rsidRPr="005F70FB" w:rsidRDefault="000F4F82" w:rsidP="00CC3F0A">
            <w:pPr>
              <w:pStyle w:val="TableCell0-0115Break"/>
              <w:rPr>
                <w:rStyle w:val="ChItalBold"/>
              </w:rPr>
            </w:pPr>
            <w:r w:rsidRPr="005F70FB">
              <w:rPr>
                <w:rStyle w:val="ChItalBold"/>
              </w:rPr>
              <w:t>kesehatang</w:t>
            </w:r>
          </w:p>
        </w:tc>
        <w:tc>
          <w:tcPr>
            <w:tcW w:w="1701" w:type="dxa"/>
            <w:shd w:val="clear" w:color="auto" w:fill="auto"/>
          </w:tcPr>
          <w:p w14:paraId="4EFA7D1A" w14:textId="77777777" w:rsidR="000F4F82" w:rsidRPr="005F70FB" w:rsidRDefault="000F4F82" w:rsidP="00CC3F0A">
            <w:pPr>
              <w:pStyle w:val="TableCell0-0115Break"/>
              <w:rPr>
                <w:rStyle w:val="ChCharisSIL"/>
              </w:rPr>
            </w:pPr>
            <w:r w:rsidRPr="005F70FB">
              <w:rPr>
                <w:rStyle w:val="ChCharisSIL"/>
              </w:rPr>
              <w:t>ˌkɛ.sɛ.ˈha.tɐn</w:t>
            </w:r>
          </w:p>
        </w:tc>
        <w:tc>
          <w:tcPr>
            <w:tcW w:w="1134" w:type="dxa"/>
            <w:shd w:val="clear" w:color="auto" w:fill="auto"/>
          </w:tcPr>
          <w:p w14:paraId="7A9E3EC2"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3DAA365" w14:textId="77777777" w:rsidR="000F4F82" w:rsidRPr="005F70FB" w:rsidRDefault="000F4F82" w:rsidP="00CC3F0A">
            <w:pPr>
              <w:pStyle w:val="TableCell0-0115Break"/>
            </w:pPr>
            <w:r w:rsidRPr="005F70FB">
              <w:t>health</w:t>
            </w:r>
          </w:p>
        </w:tc>
      </w:tr>
      <w:tr w:rsidR="00AC23C4" w:rsidRPr="005F70FB" w14:paraId="58E77DFE" w14:textId="77777777" w:rsidTr="00D95ABB">
        <w:tc>
          <w:tcPr>
            <w:tcW w:w="238" w:type="dxa"/>
            <w:shd w:val="clear" w:color="auto" w:fill="auto"/>
          </w:tcPr>
          <w:p w14:paraId="485BC999" w14:textId="77777777" w:rsidR="000F4F82" w:rsidRPr="005F70FB" w:rsidRDefault="000F4F82" w:rsidP="00CC3F0A">
            <w:pPr>
              <w:pStyle w:val="TableCell0-0115Break"/>
            </w:pPr>
          </w:p>
        </w:tc>
        <w:tc>
          <w:tcPr>
            <w:tcW w:w="1616" w:type="dxa"/>
            <w:shd w:val="clear" w:color="auto" w:fill="auto"/>
          </w:tcPr>
          <w:p w14:paraId="0451C7C8" w14:textId="77777777" w:rsidR="000F4F82" w:rsidRPr="005F70FB" w:rsidRDefault="000F4F82" w:rsidP="00CC3F0A">
            <w:pPr>
              <w:pStyle w:val="TableCell0-0115Break"/>
              <w:rPr>
                <w:rStyle w:val="ChItalBold"/>
              </w:rPr>
            </w:pPr>
            <w:r w:rsidRPr="005F70FB">
              <w:rPr>
                <w:rStyle w:val="ChItalBold"/>
              </w:rPr>
              <w:t>kesempatang</w:t>
            </w:r>
          </w:p>
        </w:tc>
        <w:tc>
          <w:tcPr>
            <w:tcW w:w="1701" w:type="dxa"/>
            <w:shd w:val="clear" w:color="auto" w:fill="auto"/>
          </w:tcPr>
          <w:p w14:paraId="5069E4EC" w14:textId="77777777" w:rsidR="000F4F82" w:rsidRPr="005F70FB" w:rsidRDefault="000F4F82" w:rsidP="00CC3F0A">
            <w:pPr>
              <w:pStyle w:val="TableCell0-0115Break"/>
              <w:rPr>
                <w:rStyle w:val="ChCharisSIL"/>
              </w:rPr>
            </w:pPr>
            <w:r w:rsidRPr="005F70FB">
              <w:rPr>
                <w:rStyle w:val="ChCharisSIL"/>
              </w:rPr>
              <w:t>ˌkɛ.sɛ̞m.ˈpa.tɐn</w:t>
            </w:r>
          </w:p>
        </w:tc>
        <w:tc>
          <w:tcPr>
            <w:tcW w:w="1134" w:type="dxa"/>
            <w:shd w:val="clear" w:color="auto" w:fill="auto"/>
          </w:tcPr>
          <w:p w14:paraId="09802474"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4032D24" w14:textId="77777777" w:rsidR="000F4F82" w:rsidRPr="005F70FB" w:rsidRDefault="000F4F82" w:rsidP="00CC3F0A">
            <w:pPr>
              <w:pStyle w:val="TableCell0-0115Break"/>
            </w:pPr>
            <w:r w:rsidRPr="005F70FB">
              <w:t>opportunity</w:t>
            </w:r>
          </w:p>
        </w:tc>
      </w:tr>
      <w:tr w:rsidR="00AC23C4" w:rsidRPr="005F70FB" w14:paraId="605D910C" w14:textId="77777777" w:rsidTr="00D95ABB">
        <w:tc>
          <w:tcPr>
            <w:tcW w:w="238" w:type="dxa"/>
            <w:shd w:val="clear" w:color="auto" w:fill="auto"/>
          </w:tcPr>
          <w:p w14:paraId="43D950CA" w14:textId="77777777" w:rsidR="000F4F82" w:rsidRPr="005F70FB" w:rsidRDefault="000F4F82" w:rsidP="00CC3F0A">
            <w:pPr>
              <w:pStyle w:val="TableCell0-0115Break"/>
            </w:pPr>
          </w:p>
        </w:tc>
        <w:tc>
          <w:tcPr>
            <w:tcW w:w="1616" w:type="dxa"/>
            <w:shd w:val="clear" w:color="auto" w:fill="auto"/>
          </w:tcPr>
          <w:p w14:paraId="02FD3538" w14:textId="77777777" w:rsidR="000F4F82" w:rsidRPr="005F70FB" w:rsidRDefault="000F4F82" w:rsidP="00CC3F0A">
            <w:pPr>
              <w:pStyle w:val="TableCell0-0115Break"/>
              <w:rPr>
                <w:rStyle w:val="ChItalBold"/>
              </w:rPr>
            </w:pPr>
            <w:r w:rsidRPr="005F70FB">
              <w:rPr>
                <w:rStyle w:val="ChItalBold"/>
              </w:rPr>
              <w:t>kesulitang</w:t>
            </w:r>
          </w:p>
        </w:tc>
        <w:tc>
          <w:tcPr>
            <w:tcW w:w="1701" w:type="dxa"/>
            <w:shd w:val="clear" w:color="auto" w:fill="auto"/>
          </w:tcPr>
          <w:p w14:paraId="46EF6508" w14:textId="77777777" w:rsidR="000F4F82" w:rsidRPr="005F70FB" w:rsidRDefault="000F4F82" w:rsidP="00CC3F0A">
            <w:pPr>
              <w:pStyle w:val="TableCell0-0115Break"/>
              <w:rPr>
                <w:rStyle w:val="ChCharisSIL"/>
              </w:rPr>
            </w:pPr>
            <w:r w:rsidRPr="005F70FB">
              <w:rPr>
                <w:rStyle w:val="ChCharisSIL"/>
              </w:rPr>
              <w:t>ˌkɛ.su.ˈli.tɐn</w:t>
            </w:r>
          </w:p>
        </w:tc>
        <w:tc>
          <w:tcPr>
            <w:tcW w:w="1134" w:type="dxa"/>
            <w:shd w:val="clear" w:color="auto" w:fill="auto"/>
          </w:tcPr>
          <w:p w14:paraId="6903CCE2"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1D7D6F0" w14:textId="77777777" w:rsidR="000F4F82" w:rsidRPr="005F70FB" w:rsidRDefault="000F4F82" w:rsidP="00CC3F0A">
            <w:pPr>
              <w:pStyle w:val="TableCell0-0115Break"/>
            </w:pPr>
            <w:r w:rsidRPr="005F70FB">
              <w:t>difficulty</w:t>
            </w:r>
          </w:p>
        </w:tc>
      </w:tr>
      <w:tr w:rsidR="00AC23C4" w:rsidRPr="005F70FB" w14:paraId="16360262" w14:textId="77777777" w:rsidTr="00D95ABB">
        <w:tc>
          <w:tcPr>
            <w:tcW w:w="238" w:type="dxa"/>
            <w:shd w:val="clear" w:color="auto" w:fill="auto"/>
          </w:tcPr>
          <w:p w14:paraId="00926DBA" w14:textId="77777777" w:rsidR="000F4F82" w:rsidRPr="005F70FB" w:rsidRDefault="000F4F82" w:rsidP="00CC3F0A">
            <w:pPr>
              <w:pStyle w:val="TableCell0-0115Break"/>
            </w:pPr>
          </w:p>
        </w:tc>
        <w:tc>
          <w:tcPr>
            <w:tcW w:w="1616" w:type="dxa"/>
            <w:shd w:val="clear" w:color="auto" w:fill="auto"/>
          </w:tcPr>
          <w:p w14:paraId="0C882F6C" w14:textId="77777777" w:rsidR="000F4F82" w:rsidRPr="005F70FB" w:rsidRDefault="000F4F82" w:rsidP="00CC3F0A">
            <w:pPr>
              <w:pStyle w:val="TableCell0-0115Break"/>
              <w:rPr>
                <w:rStyle w:val="ChItalBold"/>
              </w:rPr>
            </w:pPr>
            <w:r w:rsidRPr="005F70FB">
              <w:rPr>
                <w:rStyle w:val="ChItalBold"/>
              </w:rPr>
              <w:t>ketakutang</w:t>
            </w:r>
          </w:p>
        </w:tc>
        <w:tc>
          <w:tcPr>
            <w:tcW w:w="1701" w:type="dxa"/>
            <w:shd w:val="clear" w:color="auto" w:fill="auto"/>
          </w:tcPr>
          <w:p w14:paraId="5F8FF436" w14:textId="77777777" w:rsidR="000F4F82" w:rsidRPr="005F70FB" w:rsidRDefault="000F4F82" w:rsidP="00CC3F0A">
            <w:pPr>
              <w:pStyle w:val="TableCell0-0115Break"/>
              <w:rPr>
                <w:rStyle w:val="ChCharisSIL"/>
              </w:rPr>
            </w:pPr>
            <w:r w:rsidRPr="005F70FB">
              <w:rPr>
                <w:rStyle w:val="ChCharisSIL"/>
              </w:rPr>
              <w:t>ˌkɛ.ta.ˈku.tɐn</w:t>
            </w:r>
          </w:p>
        </w:tc>
        <w:tc>
          <w:tcPr>
            <w:tcW w:w="1134" w:type="dxa"/>
            <w:shd w:val="clear" w:color="auto" w:fill="auto"/>
          </w:tcPr>
          <w:p w14:paraId="3098A6E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B46CD11" w14:textId="77777777" w:rsidR="000F4F82" w:rsidRPr="005F70FB" w:rsidRDefault="000F4F82" w:rsidP="00CC3F0A">
            <w:pPr>
              <w:pStyle w:val="TableCell0-0115Break"/>
            </w:pPr>
            <w:r w:rsidRPr="005F70FB">
              <w:t>fear</w:t>
            </w:r>
          </w:p>
        </w:tc>
      </w:tr>
      <w:tr w:rsidR="00AC23C4" w:rsidRPr="005F70FB" w14:paraId="60059B85" w14:textId="77777777" w:rsidTr="00D95ABB">
        <w:tc>
          <w:tcPr>
            <w:tcW w:w="238" w:type="dxa"/>
            <w:shd w:val="clear" w:color="auto" w:fill="auto"/>
          </w:tcPr>
          <w:p w14:paraId="31063129" w14:textId="77777777" w:rsidR="000F4F82" w:rsidRPr="005F70FB" w:rsidRDefault="000F4F82" w:rsidP="00CC3F0A">
            <w:pPr>
              <w:pStyle w:val="TableCell0-0115Break"/>
            </w:pPr>
          </w:p>
        </w:tc>
        <w:tc>
          <w:tcPr>
            <w:tcW w:w="1616" w:type="dxa"/>
            <w:shd w:val="clear" w:color="auto" w:fill="auto"/>
          </w:tcPr>
          <w:p w14:paraId="5598B747" w14:textId="77777777" w:rsidR="000F4F82" w:rsidRPr="005F70FB" w:rsidRDefault="000F4F82" w:rsidP="00CC3F0A">
            <w:pPr>
              <w:pStyle w:val="TableCell0-0115Break"/>
              <w:rPr>
                <w:rStyle w:val="ChItalBold"/>
              </w:rPr>
            </w:pPr>
            <w:r w:rsidRPr="005F70FB">
              <w:rPr>
                <w:rStyle w:val="ChItalBold"/>
              </w:rPr>
              <w:t>ketawa</w:t>
            </w:r>
          </w:p>
        </w:tc>
        <w:tc>
          <w:tcPr>
            <w:tcW w:w="1701" w:type="dxa"/>
            <w:shd w:val="clear" w:color="auto" w:fill="auto"/>
          </w:tcPr>
          <w:p w14:paraId="5EBC0046" w14:textId="77777777" w:rsidR="000F4F82" w:rsidRPr="005F70FB" w:rsidRDefault="000F4F82" w:rsidP="00CC3F0A">
            <w:pPr>
              <w:pStyle w:val="TableCell0-0115Break"/>
              <w:rPr>
                <w:rStyle w:val="ChCharisSIL"/>
              </w:rPr>
            </w:pPr>
            <w:r w:rsidRPr="005F70FB">
              <w:rPr>
                <w:rStyle w:val="ChCharisSIL"/>
              </w:rPr>
              <w:t>kɛ.ˈta.wa</w:t>
            </w:r>
          </w:p>
        </w:tc>
        <w:tc>
          <w:tcPr>
            <w:tcW w:w="1134" w:type="dxa"/>
            <w:shd w:val="clear" w:color="auto" w:fill="auto"/>
          </w:tcPr>
          <w:p w14:paraId="6D636354"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18E68EEB" w14:textId="77777777" w:rsidR="000F4F82" w:rsidRPr="005F70FB" w:rsidRDefault="000F4F82" w:rsidP="00CC3F0A">
            <w:pPr>
              <w:pStyle w:val="TableCell0-0115Break"/>
            </w:pPr>
            <w:r w:rsidRPr="005F70FB">
              <w:t>laugh</w:t>
            </w:r>
          </w:p>
        </w:tc>
      </w:tr>
      <w:tr w:rsidR="00AC23C4" w:rsidRPr="005F70FB" w14:paraId="0E179CB9" w14:textId="77777777" w:rsidTr="00D95ABB">
        <w:tc>
          <w:tcPr>
            <w:tcW w:w="238" w:type="dxa"/>
            <w:shd w:val="clear" w:color="auto" w:fill="auto"/>
          </w:tcPr>
          <w:p w14:paraId="522C2877" w14:textId="77777777" w:rsidR="000F4F82" w:rsidRPr="005F70FB" w:rsidRDefault="000F4F82" w:rsidP="00CC3F0A">
            <w:pPr>
              <w:pStyle w:val="TableCell0-0115Break"/>
            </w:pPr>
          </w:p>
        </w:tc>
        <w:tc>
          <w:tcPr>
            <w:tcW w:w="1616" w:type="dxa"/>
            <w:shd w:val="clear" w:color="auto" w:fill="auto"/>
          </w:tcPr>
          <w:p w14:paraId="03192D55" w14:textId="77777777" w:rsidR="000F4F82" w:rsidRPr="005F70FB" w:rsidRDefault="000F4F82" w:rsidP="00CC3F0A">
            <w:pPr>
              <w:pStyle w:val="TableCell0-0115Break"/>
              <w:rPr>
                <w:rStyle w:val="ChItalBold"/>
              </w:rPr>
            </w:pPr>
            <w:r w:rsidRPr="005F70FB">
              <w:rPr>
                <w:rStyle w:val="ChItalBold"/>
              </w:rPr>
              <w:t>ketawang</w:t>
            </w:r>
          </w:p>
        </w:tc>
        <w:tc>
          <w:tcPr>
            <w:tcW w:w="1701" w:type="dxa"/>
            <w:shd w:val="clear" w:color="auto" w:fill="auto"/>
          </w:tcPr>
          <w:p w14:paraId="77ECD005" w14:textId="77777777" w:rsidR="000F4F82" w:rsidRPr="005F70FB" w:rsidRDefault="000F4F82" w:rsidP="00CC3F0A">
            <w:pPr>
              <w:pStyle w:val="TableCell0-0115Break"/>
              <w:rPr>
                <w:rStyle w:val="ChCharisSIL"/>
              </w:rPr>
            </w:pPr>
            <w:r w:rsidRPr="005F70FB">
              <w:rPr>
                <w:rStyle w:val="ChCharisSIL"/>
              </w:rPr>
              <w:t>kɛ.ˈtaw.ʷɐn</w:t>
            </w:r>
          </w:p>
        </w:tc>
        <w:tc>
          <w:tcPr>
            <w:tcW w:w="1134" w:type="dxa"/>
            <w:shd w:val="clear" w:color="auto" w:fill="auto"/>
          </w:tcPr>
          <w:p w14:paraId="52F54E39"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27C6BB99" w14:textId="77777777" w:rsidR="000F4F82" w:rsidRPr="005F70FB" w:rsidRDefault="000F4F82" w:rsidP="00CC3F0A">
            <w:pPr>
              <w:pStyle w:val="TableCell0-0115Break"/>
            </w:pPr>
            <w:r w:rsidRPr="005F70FB">
              <w:t>be found out</w:t>
            </w:r>
          </w:p>
        </w:tc>
      </w:tr>
      <w:tr w:rsidR="00AC23C4" w:rsidRPr="005F70FB" w14:paraId="3DAA23E4" w14:textId="77777777" w:rsidTr="00D95ABB">
        <w:tc>
          <w:tcPr>
            <w:tcW w:w="238" w:type="dxa"/>
            <w:shd w:val="clear" w:color="auto" w:fill="auto"/>
          </w:tcPr>
          <w:p w14:paraId="3AE42B44" w14:textId="77777777" w:rsidR="000F4F82" w:rsidRPr="005F70FB" w:rsidRDefault="000F4F82" w:rsidP="00CC3F0A">
            <w:pPr>
              <w:pStyle w:val="TableCell0-0115Break"/>
            </w:pPr>
            <w:r w:rsidRPr="005F70FB">
              <w:t>x</w:t>
            </w:r>
          </w:p>
        </w:tc>
        <w:tc>
          <w:tcPr>
            <w:tcW w:w="1616" w:type="dxa"/>
            <w:shd w:val="clear" w:color="auto" w:fill="auto"/>
          </w:tcPr>
          <w:p w14:paraId="5E5CA32C" w14:textId="77777777" w:rsidR="000F4F82" w:rsidRPr="005F70FB" w:rsidRDefault="000F4F82" w:rsidP="00CC3F0A">
            <w:pPr>
              <w:pStyle w:val="TableCell0-0115Break"/>
              <w:rPr>
                <w:rStyle w:val="ChItalBold"/>
              </w:rPr>
            </w:pPr>
            <w:r w:rsidRPr="005F70FB">
              <w:rPr>
                <w:rStyle w:val="ChItalBold"/>
              </w:rPr>
              <w:t>ketemu</w:t>
            </w:r>
          </w:p>
        </w:tc>
        <w:tc>
          <w:tcPr>
            <w:tcW w:w="1701" w:type="dxa"/>
            <w:shd w:val="clear" w:color="auto" w:fill="auto"/>
          </w:tcPr>
          <w:p w14:paraId="22ECB62A" w14:textId="77777777" w:rsidR="000F4F82" w:rsidRPr="005F70FB" w:rsidRDefault="000F4F82" w:rsidP="00CC3F0A">
            <w:pPr>
              <w:pStyle w:val="TableCell0-0115Break"/>
              <w:rPr>
                <w:rStyle w:val="ChCharisSIL"/>
              </w:rPr>
            </w:pPr>
            <w:r w:rsidRPr="005F70FB">
              <w:rPr>
                <w:rStyle w:val="ChCharisSIL"/>
              </w:rPr>
              <w:t>ˌkɛ.tɛ.ˈmu</w:t>
            </w:r>
          </w:p>
        </w:tc>
        <w:tc>
          <w:tcPr>
            <w:tcW w:w="1134" w:type="dxa"/>
            <w:shd w:val="clear" w:color="auto" w:fill="auto"/>
          </w:tcPr>
          <w:p w14:paraId="6E15214D"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3BAB8215" w14:textId="77777777" w:rsidR="000F4F82" w:rsidRPr="005F70FB" w:rsidRDefault="000F4F82" w:rsidP="00CC3F0A">
            <w:pPr>
              <w:pStyle w:val="TableCell0-0115Break"/>
            </w:pPr>
            <w:r w:rsidRPr="005F70FB">
              <w:t>meet</w:t>
            </w:r>
          </w:p>
        </w:tc>
      </w:tr>
      <w:tr w:rsidR="00AC23C4" w:rsidRPr="005F70FB" w14:paraId="0423F87C" w14:textId="77777777" w:rsidTr="00D95ABB">
        <w:tc>
          <w:tcPr>
            <w:tcW w:w="238" w:type="dxa"/>
            <w:shd w:val="clear" w:color="auto" w:fill="auto"/>
          </w:tcPr>
          <w:p w14:paraId="432FA783" w14:textId="77777777" w:rsidR="000F4F82" w:rsidRPr="005F70FB" w:rsidRDefault="000F4F82" w:rsidP="00CC3F0A">
            <w:pPr>
              <w:pStyle w:val="TableCell0-0115Break"/>
            </w:pPr>
          </w:p>
        </w:tc>
        <w:tc>
          <w:tcPr>
            <w:tcW w:w="1616" w:type="dxa"/>
            <w:shd w:val="clear" w:color="auto" w:fill="auto"/>
          </w:tcPr>
          <w:p w14:paraId="163A2396" w14:textId="77777777" w:rsidR="000F4F82" w:rsidRPr="005F70FB" w:rsidRDefault="000F4F82" w:rsidP="00CC3F0A">
            <w:pPr>
              <w:pStyle w:val="TableCell0-0115Break"/>
              <w:rPr>
                <w:rStyle w:val="ChItalBold"/>
              </w:rPr>
            </w:pPr>
            <w:r w:rsidRPr="005F70FB">
              <w:rPr>
                <w:rStyle w:val="ChItalBold"/>
              </w:rPr>
              <w:t>ketiga</w:t>
            </w:r>
          </w:p>
        </w:tc>
        <w:tc>
          <w:tcPr>
            <w:tcW w:w="1701" w:type="dxa"/>
            <w:shd w:val="clear" w:color="auto" w:fill="auto"/>
          </w:tcPr>
          <w:p w14:paraId="4F73E08C" w14:textId="77777777" w:rsidR="000F4F82" w:rsidRPr="005F70FB" w:rsidRDefault="000F4F82" w:rsidP="00CC3F0A">
            <w:pPr>
              <w:pStyle w:val="TableCell0-0115Break"/>
              <w:rPr>
                <w:rStyle w:val="ChCharisSIL"/>
              </w:rPr>
            </w:pPr>
            <w:r w:rsidRPr="005F70FB">
              <w:rPr>
                <w:rStyle w:val="ChCharisSIL"/>
              </w:rPr>
              <w:t>kɛ.ˈti.ga</w:t>
            </w:r>
          </w:p>
        </w:tc>
        <w:tc>
          <w:tcPr>
            <w:tcW w:w="1134" w:type="dxa"/>
            <w:shd w:val="clear" w:color="auto" w:fill="auto"/>
          </w:tcPr>
          <w:p w14:paraId="2B7A3766" w14:textId="77777777" w:rsidR="000F4F82" w:rsidRPr="005F70FB" w:rsidRDefault="000F4F82" w:rsidP="00CC3F0A">
            <w:pPr>
              <w:pStyle w:val="TableCell0-0115Break"/>
              <w:rPr>
                <w:rStyle w:val="ChSmallCaps"/>
              </w:rPr>
            </w:pPr>
            <w:r w:rsidRPr="005F70FB">
              <w:rPr>
                <w:rStyle w:val="ChSmallCaps"/>
              </w:rPr>
              <w:t>num.o</w:t>
            </w:r>
          </w:p>
        </w:tc>
        <w:tc>
          <w:tcPr>
            <w:tcW w:w="2041" w:type="dxa"/>
            <w:shd w:val="clear" w:color="auto" w:fill="auto"/>
          </w:tcPr>
          <w:p w14:paraId="0AAC040C" w14:textId="77777777" w:rsidR="000F4F82" w:rsidRPr="005F70FB" w:rsidRDefault="000F4F82" w:rsidP="00CC3F0A">
            <w:pPr>
              <w:pStyle w:val="TableCell0-0115Break"/>
            </w:pPr>
            <w:r w:rsidRPr="005F70FB">
              <w:t>third</w:t>
            </w:r>
          </w:p>
        </w:tc>
      </w:tr>
      <w:tr w:rsidR="00AC23C4" w:rsidRPr="005F70FB" w14:paraId="403AFBD0" w14:textId="77777777" w:rsidTr="00D95ABB">
        <w:tc>
          <w:tcPr>
            <w:tcW w:w="238" w:type="dxa"/>
            <w:shd w:val="clear" w:color="auto" w:fill="auto"/>
          </w:tcPr>
          <w:p w14:paraId="73006265" w14:textId="77777777" w:rsidR="000F4F82" w:rsidRPr="005F70FB" w:rsidRDefault="000F4F82" w:rsidP="00CC3F0A">
            <w:pPr>
              <w:pStyle w:val="TableCell0-0115Break"/>
            </w:pPr>
          </w:p>
        </w:tc>
        <w:tc>
          <w:tcPr>
            <w:tcW w:w="1616" w:type="dxa"/>
            <w:shd w:val="clear" w:color="auto" w:fill="auto"/>
          </w:tcPr>
          <w:p w14:paraId="70CBA31E" w14:textId="77777777" w:rsidR="000F4F82" w:rsidRPr="005F70FB" w:rsidRDefault="000F4F82" w:rsidP="00CC3F0A">
            <w:pPr>
              <w:pStyle w:val="TableCell0-0115Break"/>
              <w:rPr>
                <w:rStyle w:val="ChItalBold"/>
              </w:rPr>
            </w:pPr>
            <w:r w:rsidRPr="005F70FB">
              <w:rPr>
                <w:rStyle w:val="ChItalBold"/>
              </w:rPr>
              <w:t>ketindisang</w:t>
            </w:r>
          </w:p>
        </w:tc>
        <w:tc>
          <w:tcPr>
            <w:tcW w:w="1701" w:type="dxa"/>
            <w:shd w:val="clear" w:color="auto" w:fill="auto"/>
          </w:tcPr>
          <w:p w14:paraId="4F3D9B6D" w14:textId="77777777" w:rsidR="000F4F82" w:rsidRPr="005F70FB" w:rsidRDefault="000F4F82" w:rsidP="00CC3F0A">
            <w:pPr>
              <w:pStyle w:val="TableCell0-0115Break"/>
              <w:rPr>
                <w:rStyle w:val="ChCharisSIL"/>
              </w:rPr>
            </w:pPr>
            <w:r w:rsidRPr="005F70FB">
              <w:rPr>
                <w:rStyle w:val="ChCharisSIL"/>
              </w:rPr>
              <w:t>ˌkɛ.tɪn.ˈdi.sɐn</w:t>
            </w:r>
          </w:p>
        </w:tc>
        <w:tc>
          <w:tcPr>
            <w:tcW w:w="1134" w:type="dxa"/>
            <w:shd w:val="clear" w:color="auto" w:fill="auto"/>
          </w:tcPr>
          <w:p w14:paraId="0980833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2375816" w14:textId="77777777" w:rsidR="000F4F82" w:rsidRPr="005F70FB" w:rsidRDefault="00BB3190" w:rsidP="00CC3F0A">
            <w:pPr>
              <w:pStyle w:val="TableCell0-0115Break"/>
            </w:pPr>
            <w:r w:rsidRPr="005F70FB">
              <w:t>k. o.</w:t>
            </w:r>
            <w:r w:rsidR="000F4F82" w:rsidRPr="005F70FB">
              <w:t xml:space="preserve"> trap</w:t>
            </w:r>
          </w:p>
        </w:tc>
      </w:tr>
      <w:tr w:rsidR="00AC23C4" w:rsidRPr="005F70FB" w14:paraId="6EB51BCA" w14:textId="77777777" w:rsidTr="00D95ABB">
        <w:tc>
          <w:tcPr>
            <w:tcW w:w="238" w:type="dxa"/>
            <w:shd w:val="clear" w:color="auto" w:fill="auto"/>
          </w:tcPr>
          <w:p w14:paraId="31DB40C4" w14:textId="77777777" w:rsidR="000F4F82" w:rsidRPr="005F70FB" w:rsidRDefault="000F4F82" w:rsidP="00CC3F0A">
            <w:pPr>
              <w:pStyle w:val="TableCell0-0115Break"/>
            </w:pPr>
          </w:p>
        </w:tc>
        <w:tc>
          <w:tcPr>
            <w:tcW w:w="1616" w:type="dxa"/>
            <w:shd w:val="clear" w:color="auto" w:fill="auto"/>
          </w:tcPr>
          <w:p w14:paraId="43506FC0" w14:textId="77777777" w:rsidR="000F4F82" w:rsidRPr="005F70FB" w:rsidRDefault="000F4F82" w:rsidP="00CC3F0A">
            <w:pPr>
              <w:pStyle w:val="TableCell0-0115Break"/>
              <w:rPr>
                <w:rStyle w:val="ChItalBold"/>
              </w:rPr>
            </w:pPr>
            <w:r w:rsidRPr="005F70FB">
              <w:rPr>
                <w:rStyle w:val="ChItalBold"/>
              </w:rPr>
              <w:t>ketinggalang</w:t>
            </w:r>
          </w:p>
        </w:tc>
        <w:tc>
          <w:tcPr>
            <w:tcW w:w="1701" w:type="dxa"/>
            <w:shd w:val="clear" w:color="auto" w:fill="auto"/>
          </w:tcPr>
          <w:p w14:paraId="7FDBFCB3" w14:textId="77777777" w:rsidR="000F4F82" w:rsidRPr="005F70FB" w:rsidRDefault="000F4F82" w:rsidP="00CC3F0A">
            <w:pPr>
              <w:pStyle w:val="TableCell0-0115Break"/>
              <w:rPr>
                <w:rStyle w:val="ChCharisSIL"/>
              </w:rPr>
            </w:pPr>
            <w:r w:rsidRPr="005F70FB">
              <w:rPr>
                <w:rStyle w:val="ChCharisSIL"/>
              </w:rPr>
              <w:t>ˌkɛ.tɪŋ.ˈga.lɐn</w:t>
            </w:r>
          </w:p>
        </w:tc>
        <w:tc>
          <w:tcPr>
            <w:tcW w:w="1134" w:type="dxa"/>
            <w:shd w:val="clear" w:color="auto" w:fill="auto"/>
          </w:tcPr>
          <w:p w14:paraId="357A6B12"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346A57BF" w14:textId="77777777" w:rsidR="000F4F82" w:rsidRPr="005F70FB" w:rsidRDefault="000F4F82" w:rsidP="00CC3F0A">
            <w:pPr>
              <w:pStyle w:val="TableCell0-0115Break"/>
            </w:pPr>
            <w:r w:rsidRPr="005F70FB">
              <w:t>be left behind</w:t>
            </w:r>
          </w:p>
        </w:tc>
      </w:tr>
      <w:tr w:rsidR="00AC23C4" w:rsidRPr="005F70FB" w14:paraId="6BE3C8E0" w14:textId="77777777" w:rsidTr="00D95ABB">
        <w:tc>
          <w:tcPr>
            <w:tcW w:w="238" w:type="dxa"/>
            <w:shd w:val="clear" w:color="auto" w:fill="auto"/>
          </w:tcPr>
          <w:p w14:paraId="34F819AE" w14:textId="77777777" w:rsidR="000F4F82" w:rsidRPr="005F70FB" w:rsidRDefault="000F4F82" w:rsidP="00CC3F0A">
            <w:pPr>
              <w:pStyle w:val="TableCell0-0115Break"/>
            </w:pPr>
          </w:p>
        </w:tc>
        <w:tc>
          <w:tcPr>
            <w:tcW w:w="1616" w:type="dxa"/>
            <w:shd w:val="clear" w:color="auto" w:fill="auto"/>
          </w:tcPr>
          <w:p w14:paraId="2CFE0772" w14:textId="77777777" w:rsidR="000F4F82" w:rsidRPr="005F70FB" w:rsidRDefault="000F4F82" w:rsidP="00CC3F0A">
            <w:pPr>
              <w:pStyle w:val="TableCell0-0115Break"/>
              <w:rPr>
                <w:rStyle w:val="ChItalBold"/>
              </w:rPr>
            </w:pPr>
            <w:r w:rsidRPr="005F70FB">
              <w:rPr>
                <w:rStyle w:val="ChItalBold"/>
              </w:rPr>
              <w:t>ketrangang</w:t>
            </w:r>
          </w:p>
        </w:tc>
        <w:tc>
          <w:tcPr>
            <w:tcW w:w="1701" w:type="dxa"/>
            <w:shd w:val="clear" w:color="auto" w:fill="auto"/>
          </w:tcPr>
          <w:p w14:paraId="28707516" w14:textId="77777777" w:rsidR="000F4F82" w:rsidRPr="005F70FB" w:rsidRDefault="000F4F82" w:rsidP="00CC3F0A">
            <w:pPr>
              <w:pStyle w:val="TableCell0-0115Break"/>
              <w:rPr>
                <w:rStyle w:val="ChCharisSIL"/>
              </w:rPr>
            </w:pPr>
            <w:r w:rsidRPr="005F70FB">
              <w:rPr>
                <w:rStyle w:val="ChCharisSIL"/>
              </w:rPr>
              <w:t>kɛ.ˈtɾa.ŋɐn</w:t>
            </w:r>
          </w:p>
        </w:tc>
        <w:tc>
          <w:tcPr>
            <w:tcW w:w="1134" w:type="dxa"/>
            <w:shd w:val="clear" w:color="auto" w:fill="auto"/>
          </w:tcPr>
          <w:p w14:paraId="7D488A35"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2EAFC74" w14:textId="77777777" w:rsidR="000F4F82" w:rsidRPr="005F70FB" w:rsidRDefault="000F4F82" w:rsidP="00CC3F0A">
            <w:pPr>
              <w:pStyle w:val="TableCell0-0115Break"/>
            </w:pPr>
            <w:r w:rsidRPr="005F70FB">
              <w:t>explanation</w:t>
            </w:r>
          </w:p>
        </w:tc>
      </w:tr>
      <w:tr w:rsidR="00AC23C4" w:rsidRPr="005F70FB" w14:paraId="5FBC0421" w14:textId="77777777" w:rsidTr="00D95ABB">
        <w:tc>
          <w:tcPr>
            <w:tcW w:w="238" w:type="dxa"/>
            <w:shd w:val="clear" w:color="auto" w:fill="auto"/>
          </w:tcPr>
          <w:p w14:paraId="1C9E384E" w14:textId="77777777" w:rsidR="000F4F82" w:rsidRPr="005F70FB" w:rsidRDefault="000F4F82" w:rsidP="00CC3F0A">
            <w:pPr>
              <w:pStyle w:val="TableCell0-0115Break"/>
            </w:pPr>
          </w:p>
        </w:tc>
        <w:tc>
          <w:tcPr>
            <w:tcW w:w="1616" w:type="dxa"/>
            <w:shd w:val="clear" w:color="auto" w:fill="auto"/>
          </w:tcPr>
          <w:p w14:paraId="7CE2D6C8" w14:textId="77777777" w:rsidR="000F4F82" w:rsidRPr="005F70FB" w:rsidRDefault="000F4F82" w:rsidP="00CC3F0A">
            <w:pPr>
              <w:pStyle w:val="TableCell0-0115Break"/>
              <w:rPr>
                <w:rStyle w:val="ChItalBold"/>
              </w:rPr>
            </w:pPr>
            <w:r w:rsidRPr="005F70FB">
              <w:rPr>
                <w:rStyle w:val="ChItalBold"/>
              </w:rPr>
              <w:t>ketua</w:t>
            </w:r>
          </w:p>
        </w:tc>
        <w:tc>
          <w:tcPr>
            <w:tcW w:w="1701" w:type="dxa"/>
            <w:shd w:val="clear" w:color="auto" w:fill="auto"/>
          </w:tcPr>
          <w:p w14:paraId="2556BDAE" w14:textId="77777777" w:rsidR="000F4F82" w:rsidRPr="005F70FB" w:rsidRDefault="000F4F82" w:rsidP="00CC3F0A">
            <w:pPr>
              <w:pStyle w:val="TableCell0-0115Break"/>
              <w:rPr>
                <w:rStyle w:val="ChCharisSIL"/>
              </w:rPr>
            </w:pPr>
            <w:r w:rsidRPr="005F70FB">
              <w:rPr>
                <w:rStyle w:val="ChCharisSIL"/>
              </w:rPr>
              <w:t>kɛ.ˈtʊ.a</w:t>
            </w:r>
          </w:p>
        </w:tc>
        <w:tc>
          <w:tcPr>
            <w:tcW w:w="1134" w:type="dxa"/>
            <w:shd w:val="clear" w:color="auto" w:fill="auto"/>
          </w:tcPr>
          <w:p w14:paraId="0BB77BF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91BEF67" w14:textId="77777777" w:rsidR="000F4F82" w:rsidRPr="005F70FB" w:rsidRDefault="000F4F82" w:rsidP="00CC3F0A">
            <w:pPr>
              <w:pStyle w:val="TableCell0-0115Break"/>
            </w:pPr>
            <w:r w:rsidRPr="005F70FB">
              <w:t>chairperson</w:t>
            </w:r>
          </w:p>
        </w:tc>
      </w:tr>
      <w:tr w:rsidR="00AC23C4" w:rsidRPr="005F70FB" w14:paraId="5257B8F4" w14:textId="77777777" w:rsidTr="00D95ABB">
        <w:tc>
          <w:tcPr>
            <w:tcW w:w="238" w:type="dxa"/>
            <w:shd w:val="clear" w:color="auto" w:fill="auto"/>
          </w:tcPr>
          <w:p w14:paraId="4AF74B4A" w14:textId="77777777" w:rsidR="000F4F82" w:rsidRPr="005F70FB" w:rsidRDefault="000F4F82" w:rsidP="00CC3F0A">
            <w:pPr>
              <w:pStyle w:val="TableCell0-0115Break"/>
            </w:pPr>
          </w:p>
        </w:tc>
        <w:tc>
          <w:tcPr>
            <w:tcW w:w="1616" w:type="dxa"/>
            <w:shd w:val="clear" w:color="auto" w:fill="auto"/>
          </w:tcPr>
          <w:p w14:paraId="0C1045E7" w14:textId="77777777" w:rsidR="000F4F82" w:rsidRPr="005F70FB" w:rsidRDefault="000F4F82" w:rsidP="00CC3F0A">
            <w:pPr>
              <w:pStyle w:val="TableCell0-0115Break"/>
              <w:rPr>
                <w:rStyle w:val="ChItalBold"/>
              </w:rPr>
            </w:pPr>
            <w:r w:rsidRPr="005F70FB">
              <w:rPr>
                <w:rStyle w:val="ChItalBold"/>
              </w:rPr>
              <w:t>keturungang</w:t>
            </w:r>
          </w:p>
        </w:tc>
        <w:tc>
          <w:tcPr>
            <w:tcW w:w="1701" w:type="dxa"/>
            <w:shd w:val="clear" w:color="auto" w:fill="auto"/>
          </w:tcPr>
          <w:p w14:paraId="67567799" w14:textId="77777777" w:rsidR="000F4F82" w:rsidRPr="005F70FB" w:rsidRDefault="000F4F82" w:rsidP="00CC3F0A">
            <w:pPr>
              <w:pStyle w:val="TableCell0-0115Break"/>
              <w:rPr>
                <w:rStyle w:val="ChCharisSIL"/>
              </w:rPr>
            </w:pPr>
            <w:r w:rsidRPr="005F70FB">
              <w:rPr>
                <w:rStyle w:val="ChCharisSIL"/>
              </w:rPr>
              <w:t>ˌkɛ.tu.ˈɾu.nɐn</w:t>
            </w:r>
          </w:p>
        </w:tc>
        <w:tc>
          <w:tcPr>
            <w:tcW w:w="1134" w:type="dxa"/>
            <w:shd w:val="clear" w:color="auto" w:fill="auto"/>
          </w:tcPr>
          <w:p w14:paraId="7B3709C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97E6E3C" w14:textId="77777777" w:rsidR="000F4F82" w:rsidRPr="005F70FB" w:rsidRDefault="000F4F82" w:rsidP="00CC3F0A">
            <w:pPr>
              <w:pStyle w:val="TableCell0-0115Break"/>
            </w:pPr>
            <w:r w:rsidRPr="005F70FB">
              <w:t>descendant</w:t>
            </w:r>
          </w:p>
        </w:tc>
      </w:tr>
      <w:tr w:rsidR="00AC23C4" w:rsidRPr="005F70FB" w14:paraId="14CA6289" w14:textId="77777777" w:rsidTr="00D95ABB">
        <w:tc>
          <w:tcPr>
            <w:tcW w:w="238" w:type="dxa"/>
            <w:shd w:val="clear" w:color="auto" w:fill="auto"/>
          </w:tcPr>
          <w:p w14:paraId="0A5F5B96" w14:textId="77777777" w:rsidR="000F4F82" w:rsidRPr="005F70FB" w:rsidRDefault="000F4F82" w:rsidP="00CC3F0A">
            <w:pPr>
              <w:pStyle w:val="TableCell0-0115Break"/>
            </w:pPr>
          </w:p>
        </w:tc>
        <w:tc>
          <w:tcPr>
            <w:tcW w:w="1616" w:type="dxa"/>
            <w:shd w:val="clear" w:color="auto" w:fill="auto"/>
          </w:tcPr>
          <w:p w14:paraId="07492F09" w14:textId="77777777" w:rsidR="000F4F82" w:rsidRPr="005F70FB" w:rsidRDefault="000F4F82" w:rsidP="00CC3F0A">
            <w:pPr>
              <w:pStyle w:val="TableCell0-0115Break"/>
              <w:rPr>
                <w:rStyle w:val="ChItalBold"/>
              </w:rPr>
            </w:pPr>
            <w:r w:rsidRPr="005F70FB">
              <w:rPr>
                <w:rStyle w:val="ChItalBold"/>
              </w:rPr>
              <w:t>keuntungang</w:t>
            </w:r>
          </w:p>
        </w:tc>
        <w:tc>
          <w:tcPr>
            <w:tcW w:w="1701" w:type="dxa"/>
            <w:shd w:val="clear" w:color="auto" w:fill="auto"/>
          </w:tcPr>
          <w:p w14:paraId="1D9E1FD3" w14:textId="77777777" w:rsidR="000F4F82" w:rsidRPr="005F70FB" w:rsidRDefault="000F4F82" w:rsidP="00CC3F0A">
            <w:pPr>
              <w:pStyle w:val="TableCell0-0115Break"/>
              <w:rPr>
                <w:rStyle w:val="ChCharisSIL"/>
              </w:rPr>
            </w:pPr>
            <w:r w:rsidRPr="005F70FB">
              <w:rPr>
                <w:rStyle w:val="ChCharisSIL"/>
              </w:rPr>
              <w:t>ˌkɛ.ʊn.ˈtʊ.ŋɐn</w:t>
            </w:r>
          </w:p>
        </w:tc>
        <w:tc>
          <w:tcPr>
            <w:tcW w:w="1134" w:type="dxa"/>
            <w:shd w:val="clear" w:color="auto" w:fill="auto"/>
          </w:tcPr>
          <w:p w14:paraId="563793E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D32E6BB" w14:textId="77777777" w:rsidR="000F4F82" w:rsidRPr="005F70FB" w:rsidRDefault="000F4F82" w:rsidP="00CC3F0A">
            <w:pPr>
              <w:pStyle w:val="TableCell0-0115Break"/>
            </w:pPr>
            <w:r w:rsidRPr="005F70FB">
              <w:t>advantage</w:t>
            </w:r>
          </w:p>
        </w:tc>
      </w:tr>
      <w:tr w:rsidR="00AC23C4" w:rsidRPr="005F70FB" w14:paraId="5E7E0969" w14:textId="77777777" w:rsidTr="00D95ABB">
        <w:tc>
          <w:tcPr>
            <w:tcW w:w="238" w:type="dxa"/>
            <w:shd w:val="clear" w:color="auto" w:fill="auto"/>
          </w:tcPr>
          <w:p w14:paraId="3332EA00" w14:textId="77777777" w:rsidR="000F4F82" w:rsidRPr="005F70FB" w:rsidRDefault="000F4F82" w:rsidP="00CC3F0A">
            <w:pPr>
              <w:pStyle w:val="TableCell0-0115Break"/>
            </w:pPr>
          </w:p>
        </w:tc>
        <w:tc>
          <w:tcPr>
            <w:tcW w:w="1616" w:type="dxa"/>
            <w:shd w:val="clear" w:color="auto" w:fill="auto"/>
          </w:tcPr>
          <w:p w14:paraId="4347DFBC" w14:textId="77777777" w:rsidR="000F4F82" w:rsidRPr="005F70FB" w:rsidRDefault="000F4F82" w:rsidP="00CC3F0A">
            <w:pPr>
              <w:pStyle w:val="TableCell0-0115Break"/>
              <w:rPr>
                <w:rStyle w:val="ChItalBold"/>
              </w:rPr>
            </w:pPr>
            <w:r w:rsidRPr="005F70FB">
              <w:rPr>
                <w:rStyle w:val="ChItalBold"/>
              </w:rPr>
              <w:t>kunjungang</w:t>
            </w:r>
          </w:p>
        </w:tc>
        <w:tc>
          <w:tcPr>
            <w:tcW w:w="1701" w:type="dxa"/>
            <w:shd w:val="clear" w:color="auto" w:fill="auto"/>
          </w:tcPr>
          <w:p w14:paraId="375F120E" w14:textId="77777777" w:rsidR="000F4F82" w:rsidRPr="005F70FB" w:rsidRDefault="000F4F82" w:rsidP="00CC3F0A">
            <w:pPr>
              <w:pStyle w:val="TableCell0-0115Break"/>
              <w:rPr>
                <w:rStyle w:val="ChCharisSIL"/>
              </w:rPr>
            </w:pPr>
            <w:r w:rsidRPr="005F70FB">
              <w:rPr>
                <w:rStyle w:val="ChCharisSIL"/>
              </w:rPr>
              <w:t>kʊn.ˈdʒu.ŋɐn</w:t>
            </w:r>
          </w:p>
        </w:tc>
        <w:tc>
          <w:tcPr>
            <w:tcW w:w="1134" w:type="dxa"/>
            <w:shd w:val="clear" w:color="auto" w:fill="auto"/>
          </w:tcPr>
          <w:p w14:paraId="554465F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C09C958" w14:textId="77777777" w:rsidR="000F4F82" w:rsidRPr="005F70FB" w:rsidRDefault="000F4F82" w:rsidP="00CC3F0A">
            <w:pPr>
              <w:pStyle w:val="TableCell0-0115Break"/>
            </w:pPr>
            <w:r w:rsidRPr="005F70FB">
              <w:t>visit</w:t>
            </w:r>
          </w:p>
        </w:tc>
      </w:tr>
      <w:tr w:rsidR="00AC23C4" w:rsidRPr="005F70FB" w14:paraId="59DF9F57" w14:textId="77777777" w:rsidTr="00D95ABB">
        <w:tc>
          <w:tcPr>
            <w:tcW w:w="238" w:type="dxa"/>
            <w:shd w:val="clear" w:color="auto" w:fill="auto"/>
          </w:tcPr>
          <w:p w14:paraId="243BF62F" w14:textId="77777777" w:rsidR="000F4F82" w:rsidRPr="005F70FB" w:rsidRDefault="000F4F82" w:rsidP="00CC3F0A">
            <w:pPr>
              <w:pStyle w:val="TableCell0-0115Break"/>
            </w:pPr>
          </w:p>
        </w:tc>
        <w:tc>
          <w:tcPr>
            <w:tcW w:w="1616" w:type="dxa"/>
            <w:shd w:val="clear" w:color="auto" w:fill="auto"/>
          </w:tcPr>
          <w:p w14:paraId="2B603846" w14:textId="77777777" w:rsidR="000F4F82" w:rsidRPr="005F70FB" w:rsidRDefault="000F4F82" w:rsidP="00CC3F0A">
            <w:pPr>
              <w:pStyle w:val="TableCell0-0115Break"/>
              <w:rPr>
                <w:rStyle w:val="ChItalBold"/>
              </w:rPr>
            </w:pPr>
            <w:r w:rsidRPr="005F70FB">
              <w:rPr>
                <w:rStyle w:val="ChItalBold"/>
              </w:rPr>
              <w:t>kunjungi</w:t>
            </w:r>
          </w:p>
        </w:tc>
        <w:tc>
          <w:tcPr>
            <w:tcW w:w="1701" w:type="dxa"/>
            <w:shd w:val="clear" w:color="auto" w:fill="auto"/>
          </w:tcPr>
          <w:p w14:paraId="255BAF0C" w14:textId="77777777" w:rsidR="000F4F82" w:rsidRPr="005F70FB" w:rsidRDefault="000F4F82" w:rsidP="00CC3F0A">
            <w:pPr>
              <w:pStyle w:val="TableCell0-0115Break"/>
              <w:rPr>
                <w:rStyle w:val="ChCharisSIL"/>
              </w:rPr>
            </w:pPr>
            <w:r w:rsidRPr="005F70FB">
              <w:rPr>
                <w:rStyle w:val="ChCharisSIL"/>
              </w:rPr>
              <w:t>kʊn.ˈdʒu.ŋi</w:t>
            </w:r>
          </w:p>
        </w:tc>
        <w:tc>
          <w:tcPr>
            <w:tcW w:w="1134" w:type="dxa"/>
            <w:shd w:val="clear" w:color="auto" w:fill="auto"/>
          </w:tcPr>
          <w:p w14:paraId="49571C20"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2DDEDD61" w14:textId="77777777" w:rsidR="000F4F82" w:rsidRPr="005F70FB" w:rsidRDefault="000F4F82" w:rsidP="00CC3F0A">
            <w:pPr>
              <w:pStyle w:val="TableCell0-0115Break"/>
            </w:pPr>
            <w:r w:rsidRPr="005F70FB">
              <w:t>visit</w:t>
            </w:r>
          </w:p>
        </w:tc>
      </w:tr>
      <w:tr w:rsidR="00AC23C4" w:rsidRPr="005F70FB" w14:paraId="4C63CC25" w14:textId="77777777" w:rsidTr="00D95ABB">
        <w:tc>
          <w:tcPr>
            <w:tcW w:w="238" w:type="dxa"/>
            <w:shd w:val="clear" w:color="auto" w:fill="auto"/>
          </w:tcPr>
          <w:p w14:paraId="72F0A2EC" w14:textId="77777777" w:rsidR="000F4F82" w:rsidRPr="005F70FB" w:rsidRDefault="000F4F82" w:rsidP="000F4F82">
            <w:pPr>
              <w:pStyle w:val="TableCell0-2115ptBreak"/>
            </w:pPr>
          </w:p>
        </w:tc>
        <w:tc>
          <w:tcPr>
            <w:tcW w:w="1616" w:type="dxa"/>
            <w:shd w:val="clear" w:color="auto" w:fill="auto"/>
          </w:tcPr>
          <w:p w14:paraId="14A71B2B" w14:textId="77777777" w:rsidR="000F4F82" w:rsidRPr="005F70FB" w:rsidRDefault="000F4F82" w:rsidP="000F4F82">
            <w:pPr>
              <w:pStyle w:val="TableCell0-2115ptBreak"/>
              <w:rPr>
                <w:rStyle w:val="ChItalBold"/>
              </w:rPr>
            </w:pPr>
            <w:r w:rsidRPr="005F70FB">
              <w:rPr>
                <w:rStyle w:val="ChItalBold"/>
              </w:rPr>
              <w:t>kutukang</w:t>
            </w:r>
          </w:p>
        </w:tc>
        <w:tc>
          <w:tcPr>
            <w:tcW w:w="1701" w:type="dxa"/>
            <w:shd w:val="clear" w:color="auto" w:fill="auto"/>
          </w:tcPr>
          <w:p w14:paraId="69C9F598" w14:textId="77777777" w:rsidR="000F4F82" w:rsidRPr="005F70FB" w:rsidRDefault="000F4F82" w:rsidP="000F4F82">
            <w:pPr>
              <w:pStyle w:val="TableCell0-2115ptBreak"/>
              <w:rPr>
                <w:rStyle w:val="ChCharisSIL"/>
              </w:rPr>
            </w:pPr>
            <w:r w:rsidRPr="005F70FB">
              <w:rPr>
                <w:rStyle w:val="ChCharisSIL"/>
              </w:rPr>
              <w:t>ku.ˈtu.kɐn</w:t>
            </w:r>
          </w:p>
        </w:tc>
        <w:tc>
          <w:tcPr>
            <w:tcW w:w="1134" w:type="dxa"/>
            <w:shd w:val="clear" w:color="auto" w:fill="auto"/>
          </w:tcPr>
          <w:p w14:paraId="03DFB22C"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37C2EF51" w14:textId="77777777" w:rsidR="000F4F82" w:rsidRPr="005F70FB" w:rsidRDefault="000F4F82" w:rsidP="000F4F82">
            <w:pPr>
              <w:pStyle w:val="TableCell0-2115ptBreak"/>
            </w:pPr>
            <w:r w:rsidRPr="005F70FB">
              <w:t>curse</w:t>
            </w:r>
          </w:p>
        </w:tc>
      </w:tr>
      <w:tr w:rsidR="00AC23C4" w:rsidRPr="005F70FB" w14:paraId="2CA85664" w14:textId="77777777" w:rsidTr="00D95ABB">
        <w:tc>
          <w:tcPr>
            <w:tcW w:w="238" w:type="dxa"/>
            <w:shd w:val="clear" w:color="auto" w:fill="auto"/>
          </w:tcPr>
          <w:p w14:paraId="2B9B797D" w14:textId="77777777" w:rsidR="000F4F82" w:rsidRPr="005F70FB" w:rsidRDefault="000F4F82" w:rsidP="000F4F82">
            <w:pPr>
              <w:pStyle w:val="TableCell2-2"/>
              <w:rPr>
                <w:rStyle w:val="ExampleSource"/>
              </w:rPr>
            </w:pPr>
          </w:p>
        </w:tc>
        <w:tc>
          <w:tcPr>
            <w:tcW w:w="1616" w:type="dxa"/>
            <w:shd w:val="clear" w:color="auto" w:fill="auto"/>
          </w:tcPr>
          <w:p w14:paraId="06908648" w14:textId="77777777" w:rsidR="000F4F82" w:rsidRPr="005F70FB" w:rsidRDefault="000F4F82" w:rsidP="000F4F82">
            <w:pPr>
              <w:pStyle w:val="TableCell2-2"/>
              <w:rPr>
                <w:rStyle w:val="ChBold"/>
              </w:rPr>
            </w:pPr>
            <w:r w:rsidRPr="005F70FB">
              <w:rPr>
                <w:rStyle w:val="ChBold"/>
              </w:rPr>
              <w:t>L</w:t>
            </w:r>
          </w:p>
        </w:tc>
        <w:tc>
          <w:tcPr>
            <w:tcW w:w="1701" w:type="dxa"/>
            <w:shd w:val="clear" w:color="auto" w:fill="auto"/>
          </w:tcPr>
          <w:p w14:paraId="717C31C6" w14:textId="77777777" w:rsidR="000F4F82" w:rsidRPr="005F70FB" w:rsidRDefault="000F4F82" w:rsidP="000F4F82">
            <w:pPr>
              <w:pStyle w:val="TableCell2-2"/>
            </w:pPr>
          </w:p>
        </w:tc>
        <w:tc>
          <w:tcPr>
            <w:tcW w:w="1134" w:type="dxa"/>
            <w:shd w:val="clear" w:color="auto" w:fill="auto"/>
          </w:tcPr>
          <w:p w14:paraId="448E6CEB" w14:textId="77777777" w:rsidR="000F4F82" w:rsidRPr="005F70FB" w:rsidRDefault="000F4F82" w:rsidP="000F4F82">
            <w:pPr>
              <w:pStyle w:val="TableCell2-2"/>
            </w:pPr>
          </w:p>
        </w:tc>
        <w:tc>
          <w:tcPr>
            <w:tcW w:w="2041" w:type="dxa"/>
            <w:shd w:val="clear" w:color="auto" w:fill="auto"/>
          </w:tcPr>
          <w:p w14:paraId="26F5541B" w14:textId="77777777" w:rsidR="000F4F82" w:rsidRPr="005F70FB" w:rsidRDefault="000F4F82" w:rsidP="000F4F82">
            <w:pPr>
              <w:pStyle w:val="TableCell2-2"/>
            </w:pPr>
          </w:p>
        </w:tc>
      </w:tr>
      <w:tr w:rsidR="00AC23C4" w:rsidRPr="005F70FB" w14:paraId="798551C2" w14:textId="77777777" w:rsidTr="00D95ABB">
        <w:tc>
          <w:tcPr>
            <w:tcW w:w="238" w:type="dxa"/>
            <w:shd w:val="clear" w:color="auto" w:fill="auto"/>
          </w:tcPr>
          <w:p w14:paraId="51071836" w14:textId="77777777" w:rsidR="000F4F82" w:rsidRPr="005F70FB" w:rsidRDefault="000F4F82" w:rsidP="00CC3F0A">
            <w:pPr>
              <w:pStyle w:val="TableCell0-0115Break"/>
            </w:pPr>
          </w:p>
        </w:tc>
        <w:tc>
          <w:tcPr>
            <w:tcW w:w="1616" w:type="dxa"/>
            <w:shd w:val="clear" w:color="auto" w:fill="auto"/>
          </w:tcPr>
          <w:p w14:paraId="1838C050" w14:textId="77777777" w:rsidR="000F4F82" w:rsidRPr="005F70FB" w:rsidRDefault="000F4F82" w:rsidP="00CC3F0A">
            <w:pPr>
              <w:pStyle w:val="TableCell0-0115Break"/>
              <w:rPr>
                <w:rStyle w:val="ChItalBold"/>
              </w:rPr>
            </w:pPr>
            <w:r w:rsidRPr="005F70FB">
              <w:rPr>
                <w:rStyle w:val="ChItalBold"/>
              </w:rPr>
              <w:t>lalapang</w:t>
            </w:r>
          </w:p>
        </w:tc>
        <w:tc>
          <w:tcPr>
            <w:tcW w:w="1701" w:type="dxa"/>
            <w:shd w:val="clear" w:color="auto" w:fill="auto"/>
          </w:tcPr>
          <w:p w14:paraId="543677BB" w14:textId="77777777" w:rsidR="000F4F82" w:rsidRPr="005F70FB" w:rsidRDefault="000F4F82" w:rsidP="00CC3F0A">
            <w:pPr>
              <w:pStyle w:val="TableCell0-0115Break"/>
              <w:rPr>
                <w:rStyle w:val="ChCharisSIL"/>
              </w:rPr>
            </w:pPr>
            <w:r w:rsidRPr="005F70FB">
              <w:rPr>
                <w:rStyle w:val="ChCharisSIL"/>
              </w:rPr>
              <w:t>la.ˈla.pɐn</w:t>
            </w:r>
          </w:p>
        </w:tc>
        <w:tc>
          <w:tcPr>
            <w:tcW w:w="1134" w:type="dxa"/>
            <w:shd w:val="clear" w:color="auto" w:fill="auto"/>
          </w:tcPr>
          <w:p w14:paraId="489C2364"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90680BB" w14:textId="77777777" w:rsidR="000F4F82" w:rsidRPr="005F70FB" w:rsidRDefault="00BB3190" w:rsidP="00CC3F0A">
            <w:pPr>
              <w:pStyle w:val="TableCell0-0115Break"/>
            </w:pPr>
            <w:r w:rsidRPr="005F70FB">
              <w:t xml:space="preserve">k. o. </w:t>
            </w:r>
            <w:r w:rsidR="000F4F82" w:rsidRPr="005F70FB">
              <w:t>vegetable dish</w:t>
            </w:r>
          </w:p>
        </w:tc>
      </w:tr>
      <w:tr w:rsidR="00AC23C4" w:rsidRPr="005F70FB" w14:paraId="6C8D90D9" w14:textId="77777777" w:rsidTr="00D95ABB">
        <w:tc>
          <w:tcPr>
            <w:tcW w:w="238" w:type="dxa"/>
            <w:shd w:val="clear" w:color="auto" w:fill="auto"/>
          </w:tcPr>
          <w:p w14:paraId="0A9E78CA" w14:textId="77777777" w:rsidR="000F4F82" w:rsidRPr="005F70FB" w:rsidRDefault="000F4F82" w:rsidP="00CC3F0A">
            <w:pPr>
              <w:pStyle w:val="TableCell0-0115Break"/>
            </w:pPr>
          </w:p>
        </w:tc>
        <w:tc>
          <w:tcPr>
            <w:tcW w:w="1616" w:type="dxa"/>
            <w:shd w:val="clear" w:color="auto" w:fill="auto"/>
          </w:tcPr>
          <w:p w14:paraId="7C8C93DA" w14:textId="77777777" w:rsidR="000F4F82" w:rsidRPr="005F70FB" w:rsidRDefault="000F4F82" w:rsidP="00CC3F0A">
            <w:pPr>
              <w:pStyle w:val="TableCell0-0115Break"/>
              <w:rPr>
                <w:rStyle w:val="ChItalBold"/>
              </w:rPr>
            </w:pPr>
            <w:r w:rsidRPr="005F70FB">
              <w:rPr>
                <w:rStyle w:val="ChItalBold"/>
              </w:rPr>
              <w:t>lamarang</w:t>
            </w:r>
          </w:p>
        </w:tc>
        <w:tc>
          <w:tcPr>
            <w:tcW w:w="1701" w:type="dxa"/>
            <w:shd w:val="clear" w:color="auto" w:fill="auto"/>
          </w:tcPr>
          <w:p w14:paraId="3811146C" w14:textId="77777777" w:rsidR="000F4F82" w:rsidRPr="005F70FB" w:rsidRDefault="000F4F82" w:rsidP="00CC3F0A">
            <w:pPr>
              <w:pStyle w:val="TableCell0-0115Break"/>
              <w:rPr>
                <w:rStyle w:val="ChCharisSIL"/>
              </w:rPr>
            </w:pPr>
            <w:r w:rsidRPr="005F70FB">
              <w:rPr>
                <w:rStyle w:val="ChCharisSIL"/>
              </w:rPr>
              <w:t>la.ˈma.ɾɐn</w:t>
            </w:r>
          </w:p>
        </w:tc>
        <w:tc>
          <w:tcPr>
            <w:tcW w:w="1134" w:type="dxa"/>
            <w:shd w:val="clear" w:color="auto" w:fill="auto"/>
          </w:tcPr>
          <w:p w14:paraId="02494164"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F5E37C0" w14:textId="77777777" w:rsidR="000F4F82" w:rsidRPr="005F70FB" w:rsidRDefault="000F4F82" w:rsidP="00CC3F0A">
            <w:pPr>
              <w:pStyle w:val="TableCell0-0115Break"/>
            </w:pPr>
            <w:r w:rsidRPr="005F70FB">
              <w:t>application, proposal</w:t>
            </w:r>
          </w:p>
        </w:tc>
      </w:tr>
      <w:tr w:rsidR="00AC23C4" w:rsidRPr="005F70FB" w14:paraId="506E508F" w14:textId="77777777" w:rsidTr="00D95ABB">
        <w:tc>
          <w:tcPr>
            <w:tcW w:w="238" w:type="dxa"/>
            <w:shd w:val="clear" w:color="auto" w:fill="auto"/>
          </w:tcPr>
          <w:p w14:paraId="0DFACC59" w14:textId="77777777" w:rsidR="000F4F82" w:rsidRPr="005F70FB" w:rsidRDefault="000F4F82" w:rsidP="00CC3F0A">
            <w:pPr>
              <w:pStyle w:val="TableCell0-0115Break"/>
            </w:pPr>
          </w:p>
        </w:tc>
        <w:tc>
          <w:tcPr>
            <w:tcW w:w="1616" w:type="dxa"/>
            <w:shd w:val="clear" w:color="auto" w:fill="auto"/>
          </w:tcPr>
          <w:p w14:paraId="697E1B04" w14:textId="77777777" w:rsidR="000F4F82" w:rsidRPr="005F70FB" w:rsidRDefault="000F4F82" w:rsidP="00CC3F0A">
            <w:pPr>
              <w:pStyle w:val="TableCell0-0115Break"/>
              <w:rPr>
                <w:rStyle w:val="ChItalBold"/>
              </w:rPr>
            </w:pPr>
            <w:r w:rsidRPr="005F70FB">
              <w:rPr>
                <w:rStyle w:val="ChItalBold"/>
              </w:rPr>
              <w:t>lapangang</w:t>
            </w:r>
          </w:p>
        </w:tc>
        <w:tc>
          <w:tcPr>
            <w:tcW w:w="1701" w:type="dxa"/>
            <w:shd w:val="clear" w:color="auto" w:fill="auto"/>
          </w:tcPr>
          <w:p w14:paraId="25DF5A7F" w14:textId="77777777" w:rsidR="000F4F82" w:rsidRPr="005F70FB" w:rsidRDefault="000F4F82" w:rsidP="00CC3F0A">
            <w:pPr>
              <w:pStyle w:val="TableCell0-0115Break"/>
              <w:rPr>
                <w:rStyle w:val="ChCharisSIL"/>
              </w:rPr>
            </w:pPr>
            <w:r w:rsidRPr="005F70FB">
              <w:rPr>
                <w:rStyle w:val="ChCharisSIL"/>
              </w:rPr>
              <w:t>la.ˈpa.ŋɐn</w:t>
            </w:r>
          </w:p>
        </w:tc>
        <w:tc>
          <w:tcPr>
            <w:tcW w:w="1134" w:type="dxa"/>
            <w:shd w:val="clear" w:color="auto" w:fill="auto"/>
          </w:tcPr>
          <w:p w14:paraId="049F7F26"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5DD9371" w14:textId="77777777" w:rsidR="000F4F82" w:rsidRPr="005F70FB" w:rsidRDefault="000F4F82" w:rsidP="00CC3F0A">
            <w:pPr>
              <w:pStyle w:val="TableCell0-0115Break"/>
            </w:pPr>
            <w:r w:rsidRPr="005F70FB">
              <w:t>field</w:t>
            </w:r>
          </w:p>
        </w:tc>
      </w:tr>
      <w:tr w:rsidR="00AC23C4" w:rsidRPr="005F70FB" w14:paraId="06B07BC4" w14:textId="77777777" w:rsidTr="00D95ABB">
        <w:tc>
          <w:tcPr>
            <w:tcW w:w="238" w:type="dxa"/>
            <w:shd w:val="clear" w:color="auto" w:fill="auto"/>
          </w:tcPr>
          <w:p w14:paraId="33155731" w14:textId="77777777" w:rsidR="000F4F82" w:rsidRPr="005F70FB" w:rsidRDefault="000F4F82" w:rsidP="00CC3F0A">
            <w:pPr>
              <w:pStyle w:val="TableCell0-0115Break"/>
            </w:pPr>
          </w:p>
        </w:tc>
        <w:tc>
          <w:tcPr>
            <w:tcW w:w="1616" w:type="dxa"/>
            <w:shd w:val="clear" w:color="auto" w:fill="auto"/>
          </w:tcPr>
          <w:p w14:paraId="54BEB317" w14:textId="77777777" w:rsidR="000F4F82" w:rsidRPr="005F70FB" w:rsidRDefault="000F4F82" w:rsidP="00CC3F0A">
            <w:pPr>
              <w:pStyle w:val="TableCell0-0115Break"/>
              <w:rPr>
                <w:rStyle w:val="ChItalBold"/>
              </w:rPr>
            </w:pPr>
            <w:r w:rsidRPr="005F70FB">
              <w:rPr>
                <w:rStyle w:val="ChItalBold"/>
              </w:rPr>
              <w:t>latiang</w:t>
            </w:r>
          </w:p>
        </w:tc>
        <w:tc>
          <w:tcPr>
            <w:tcW w:w="1701" w:type="dxa"/>
            <w:shd w:val="clear" w:color="auto" w:fill="auto"/>
          </w:tcPr>
          <w:p w14:paraId="32E94D5A" w14:textId="77777777" w:rsidR="000F4F82" w:rsidRPr="005F70FB" w:rsidRDefault="000F4F82" w:rsidP="00CC3F0A">
            <w:pPr>
              <w:pStyle w:val="TableCell0-0115Break"/>
              <w:rPr>
                <w:rStyle w:val="ChCharisSIL"/>
              </w:rPr>
            </w:pPr>
            <w:r w:rsidRPr="005F70FB">
              <w:rPr>
                <w:rStyle w:val="ChCharisSIL"/>
              </w:rPr>
              <w:t>la.ˈti.ɐn</w:t>
            </w:r>
          </w:p>
        </w:tc>
        <w:tc>
          <w:tcPr>
            <w:tcW w:w="1134" w:type="dxa"/>
            <w:shd w:val="clear" w:color="auto" w:fill="auto"/>
          </w:tcPr>
          <w:p w14:paraId="3B4940ED" w14:textId="77777777" w:rsidR="000F4F82" w:rsidRPr="005F70FB" w:rsidRDefault="000F4F82" w:rsidP="00CC3F0A">
            <w:pPr>
              <w:pStyle w:val="TableCell0-0115Break"/>
              <w:rPr>
                <w:rStyle w:val="ChSmallCaps"/>
              </w:rPr>
            </w:pPr>
            <w:r w:rsidRPr="005F70FB">
              <w:rPr>
                <w:rStyle w:val="ChSmallCaps"/>
              </w:rPr>
              <w:t>n/v.bi</w:t>
            </w:r>
          </w:p>
        </w:tc>
        <w:tc>
          <w:tcPr>
            <w:tcW w:w="2041" w:type="dxa"/>
            <w:shd w:val="clear" w:color="auto" w:fill="auto"/>
          </w:tcPr>
          <w:p w14:paraId="044C85AA" w14:textId="77777777" w:rsidR="000F4F82" w:rsidRPr="005F70FB" w:rsidRDefault="000F4F82" w:rsidP="00CC3F0A">
            <w:pPr>
              <w:pStyle w:val="TableCell0-0115Break"/>
            </w:pPr>
            <w:r w:rsidRPr="005F70FB">
              <w:t>practice</w:t>
            </w:r>
          </w:p>
        </w:tc>
      </w:tr>
      <w:tr w:rsidR="00AC23C4" w:rsidRPr="005F70FB" w14:paraId="411F5702" w14:textId="77777777" w:rsidTr="00D95ABB">
        <w:tc>
          <w:tcPr>
            <w:tcW w:w="238" w:type="dxa"/>
            <w:shd w:val="clear" w:color="auto" w:fill="auto"/>
          </w:tcPr>
          <w:p w14:paraId="3B88B9BD" w14:textId="77777777" w:rsidR="000F4F82" w:rsidRPr="005F70FB" w:rsidRDefault="000F4F82" w:rsidP="00CC3F0A">
            <w:pPr>
              <w:pStyle w:val="TableCell0-0115Break"/>
            </w:pPr>
          </w:p>
        </w:tc>
        <w:tc>
          <w:tcPr>
            <w:tcW w:w="1616" w:type="dxa"/>
            <w:shd w:val="clear" w:color="auto" w:fill="auto"/>
          </w:tcPr>
          <w:p w14:paraId="074A4F98" w14:textId="77777777" w:rsidR="000F4F82" w:rsidRPr="005F70FB" w:rsidRDefault="000F4F82" w:rsidP="00CC3F0A">
            <w:pPr>
              <w:pStyle w:val="TableCell0-0115Break"/>
              <w:rPr>
                <w:rStyle w:val="ChItalBold"/>
              </w:rPr>
            </w:pPr>
            <w:r w:rsidRPr="005F70FB">
              <w:rPr>
                <w:rStyle w:val="ChItalBold"/>
              </w:rPr>
              <w:t>lautang</w:t>
            </w:r>
          </w:p>
        </w:tc>
        <w:tc>
          <w:tcPr>
            <w:tcW w:w="1701" w:type="dxa"/>
            <w:shd w:val="clear" w:color="auto" w:fill="auto"/>
          </w:tcPr>
          <w:p w14:paraId="48DC3C15" w14:textId="77777777" w:rsidR="000F4F82" w:rsidRPr="005F70FB" w:rsidRDefault="000F4F82" w:rsidP="00CC3F0A">
            <w:pPr>
              <w:pStyle w:val="TableCell0-0115Break"/>
              <w:rPr>
                <w:rStyle w:val="ChCharisSIL"/>
              </w:rPr>
            </w:pPr>
            <w:r w:rsidRPr="005F70FB">
              <w:rPr>
                <w:rStyle w:val="ChCharisSIL"/>
              </w:rPr>
              <w:t>la.ˈʊ.tɐn</w:t>
            </w:r>
          </w:p>
        </w:tc>
        <w:tc>
          <w:tcPr>
            <w:tcW w:w="1134" w:type="dxa"/>
            <w:shd w:val="clear" w:color="auto" w:fill="auto"/>
          </w:tcPr>
          <w:p w14:paraId="43F9BE8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F0E42A3" w14:textId="77777777" w:rsidR="000F4F82" w:rsidRPr="005F70FB" w:rsidRDefault="000F4F82" w:rsidP="00CC3F0A">
            <w:pPr>
              <w:pStyle w:val="TableCell0-0115Break"/>
            </w:pPr>
            <w:r w:rsidRPr="005F70FB">
              <w:t>ocean</w:t>
            </w:r>
          </w:p>
        </w:tc>
      </w:tr>
      <w:tr w:rsidR="00AC23C4" w:rsidRPr="005F70FB" w14:paraId="3FC1AFF2" w14:textId="77777777" w:rsidTr="00D95ABB">
        <w:tc>
          <w:tcPr>
            <w:tcW w:w="238" w:type="dxa"/>
            <w:shd w:val="clear" w:color="auto" w:fill="auto"/>
          </w:tcPr>
          <w:p w14:paraId="6A59C1DD" w14:textId="77777777" w:rsidR="000F4F82" w:rsidRPr="005F70FB" w:rsidRDefault="000F4F82" w:rsidP="00CC3F0A">
            <w:pPr>
              <w:pStyle w:val="TableCell0-0115Break"/>
            </w:pPr>
          </w:p>
        </w:tc>
        <w:tc>
          <w:tcPr>
            <w:tcW w:w="1616" w:type="dxa"/>
            <w:shd w:val="clear" w:color="auto" w:fill="auto"/>
          </w:tcPr>
          <w:p w14:paraId="106F28D5" w14:textId="77777777" w:rsidR="000F4F82" w:rsidRPr="005F70FB" w:rsidRDefault="000F4F82" w:rsidP="00CC3F0A">
            <w:pPr>
              <w:pStyle w:val="TableCell0-0115Break"/>
              <w:rPr>
                <w:rStyle w:val="ChItalBold"/>
              </w:rPr>
            </w:pPr>
            <w:r w:rsidRPr="005F70FB">
              <w:rPr>
                <w:rStyle w:val="ChItalBold"/>
              </w:rPr>
              <w:t>layani</w:t>
            </w:r>
          </w:p>
        </w:tc>
        <w:tc>
          <w:tcPr>
            <w:tcW w:w="1701" w:type="dxa"/>
            <w:shd w:val="clear" w:color="auto" w:fill="auto"/>
          </w:tcPr>
          <w:p w14:paraId="137E3C4A" w14:textId="77777777" w:rsidR="000F4F82" w:rsidRPr="005F70FB" w:rsidRDefault="000F4F82" w:rsidP="00CC3F0A">
            <w:pPr>
              <w:pStyle w:val="TableCell0-0115Break"/>
              <w:rPr>
                <w:rStyle w:val="ChCharisSIL"/>
              </w:rPr>
            </w:pPr>
            <w:r w:rsidRPr="005F70FB">
              <w:rPr>
                <w:rStyle w:val="ChCharisSIL"/>
              </w:rPr>
              <w:t>la.ˈja.ni</w:t>
            </w:r>
          </w:p>
        </w:tc>
        <w:tc>
          <w:tcPr>
            <w:tcW w:w="1134" w:type="dxa"/>
            <w:shd w:val="clear" w:color="auto" w:fill="auto"/>
          </w:tcPr>
          <w:p w14:paraId="6CDB8C3E"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3DA00A8E" w14:textId="77777777" w:rsidR="000F4F82" w:rsidRPr="005F70FB" w:rsidRDefault="000F4F82" w:rsidP="00CC3F0A">
            <w:pPr>
              <w:pStyle w:val="TableCell0-0115Break"/>
            </w:pPr>
            <w:r w:rsidRPr="005F70FB">
              <w:t>serve</w:t>
            </w:r>
          </w:p>
        </w:tc>
      </w:tr>
      <w:tr w:rsidR="00AC23C4" w:rsidRPr="005F70FB" w14:paraId="371585BB" w14:textId="77777777" w:rsidTr="00D95ABB">
        <w:tc>
          <w:tcPr>
            <w:tcW w:w="238" w:type="dxa"/>
            <w:shd w:val="clear" w:color="auto" w:fill="auto"/>
          </w:tcPr>
          <w:p w14:paraId="04879FE6" w14:textId="77777777" w:rsidR="000F4F82" w:rsidRPr="005F70FB" w:rsidRDefault="000F4F82" w:rsidP="00CC3F0A">
            <w:pPr>
              <w:pStyle w:val="TableCell0-0115Break"/>
            </w:pPr>
          </w:p>
        </w:tc>
        <w:tc>
          <w:tcPr>
            <w:tcW w:w="1616" w:type="dxa"/>
            <w:shd w:val="clear" w:color="auto" w:fill="auto"/>
          </w:tcPr>
          <w:p w14:paraId="620DEAE2" w14:textId="77777777" w:rsidR="000F4F82" w:rsidRPr="005F70FB" w:rsidRDefault="000F4F82" w:rsidP="00CC3F0A">
            <w:pPr>
              <w:pStyle w:val="TableCell0-0115Break"/>
              <w:rPr>
                <w:rStyle w:val="ChItalBold"/>
              </w:rPr>
            </w:pPr>
            <w:r w:rsidRPr="005F70FB">
              <w:rPr>
                <w:rStyle w:val="ChItalBold"/>
              </w:rPr>
              <w:t>liburang</w:t>
            </w:r>
          </w:p>
        </w:tc>
        <w:tc>
          <w:tcPr>
            <w:tcW w:w="1701" w:type="dxa"/>
            <w:shd w:val="clear" w:color="auto" w:fill="auto"/>
          </w:tcPr>
          <w:p w14:paraId="4AF8C002" w14:textId="77777777" w:rsidR="000F4F82" w:rsidRPr="005F70FB" w:rsidRDefault="000F4F82" w:rsidP="00CC3F0A">
            <w:pPr>
              <w:pStyle w:val="TableCell0-0115Break"/>
              <w:rPr>
                <w:rStyle w:val="ChCharisSIL"/>
              </w:rPr>
            </w:pPr>
            <w:r w:rsidRPr="005F70FB">
              <w:rPr>
                <w:rStyle w:val="ChCharisSIL"/>
              </w:rPr>
              <w:t>li.ˈbu.ɾɐn</w:t>
            </w:r>
          </w:p>
        </w:tc>
        <w:tc>
          <w:tcPr>
            <w:tcW w:w="1134" w:type="dxa"/>
            <w:shd w:val="clear" w:color="auto" w:fill="auto"/>
          </w:tcPr>
          <w:p w14:paraId="43EAF9B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87BF93E" w14:textId="77777777" w:rsidR="000F4F82" w:rsidRPr="005F70FB" w:rsidRDefault="000F4F82" w:rsidP="00CC3F0A">
            <w:pPr>
              <w:pStyle w:val="TableCell0-0115Break"/>
            </w:pPr>
            <w:r w:rsidRPr="005F70FB">
              <w:t>vacation</w:t>
            </w:r>
          </w:p>
        </w:tc>
      </w:tr>
      <w:tr w:rsidR="00AC23C4" w:rsidRPr="005F70FB" w14:paraId="6B9EE9DC" w14:textId="77777777" w:rsidTr="00D95ABB">
        <w:tc>
          <w:tcPr>
            <w:tcW w:w="238" w:type="dxa"/>
            <w:shd w:val="clear" w:color="auto" w:fill="auto"/>
          </w:tcPr>
          <w:p w14:paraId="4FB83857" w14:textId="77777777" w:rsidR="000F4F82" w:rsidRPr="005F70FB" w:rsidRDefault="000F4F82" w:rsidP="000F4F82">
            <w:pPr>
              <w:pStyle w:val="TableCell0-2115ptBreak"/>
            </w:pPr>
          </w:p>
        </w:tc>
        <w:tc>
          <w:tcPr>
            <w:tcW w:w="1616" w:type="dxa"/>
            <w:shd w:val="clear" w:color="auto" w:fill="auto"/>
          </w:tcPr>
          <w:p w14:paraId="6956408A" w14:textId="77777777" w:rsidR="000F4F82" w:rsidRPr="005F70FB" w:rsidRDefault="000F4F82" w:rsidP="000F4F82">
            <w:pPr>
              <w:pStyle w:val="TableCell0-2115ptBreak"/>
              <w:rPr>
                <w:rStyle w:val="ChItalBold"/>
              </w:rPr>
            </w:pPr>
            <w:r w:rsidRPr="005F70FB">
              <w:rPr>
                <w:rStyle w:val="ChItalBold"/>
              </w:rPr>
              <w:t>lingkarang</w:t>
            </w:r>
          </w:p>
        </w:tc>
        <w:tc>
          <w:tcPr>
            <w:tcW w:w="1701" w:type="dxa"/>
            <w:shd w:val="clear" w:color="auto" w:fill="auto"/>
          </w:tcPr>
          <w:p w14:paraId="2CF6CD4B" w14:textId="77777777" w:rsidR="000F4F82" w:rsidRPr="005F70FB" w:rsidRDefault="000F4F82" w:rsidP="000F4F82">
            <w:pPr>
              <w:pStyle w:val="TableCell0-2115ptBreak"/>
              <w:rPr>
                <w:rStyle w:val="ChCharisSIL"/>
              </w:rPr>
            </w:pPr>
            <w:r w:rsidRPr="005F70FB">
              <w:rPr>
                <w:rStyle w:val="ChCharisSIL"/>
              </w:rPr>
              <w:t>lɪŋ.ˈka.ɾɐn</w:t>
            </w:r>
          </w:p>
        </w:tc>
        <w:tc>
          <w:tcPr>
            <w:tcW w:w="1134" w:type="dxa"/>
            <w:shd w:val="clear" w:color="auto" w:fill="auto"/>
          </w:tcPr>
          <w:p w14:paraId="132E83F3"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7A88C29D" w14:textId="77777777" w:rsidR="000F4F82" w:rsidRPr="005F70FB" w:rsidRDefault="000F4F82" w:rsidP="000F4F82">
            <w:pPr>
              <w:pStyle w:val="TableCell0-2115ptBreak"/>
            </w:pPr>
            <w:r w:rsidRPr="005F70FB">
              <w:t>circle</w:t>
            </w:r>
          </w:p>
        </w:tc>
      </w:tr>
      <w:tr w:rsidR="00AC23C4" w:rsidRPr="005F70FB" w14:paraId="4A5954F0" w14:textId="77777777" w:rsidTr="00D95ABB">
        <w:tc>
          <w:tcPr>
            <w:tcW w:w="238" w:type="dxa"/>
            <w:shd w:val="clear" w:color="auto" w:fill="auto"/>
          </w:tcPr>
          <w:p w14:paraId="4A7E7B42" w14:textId="77777777" w:rsidR="000F4F82" w:rsidRPr="005F70FB" w:rsidRDefault="000F4F82" w:rsidP="000F4F82">
            <w:pPr>
              <w:pStyle w:val="TableCell2-2"/>
              <w:rPr>
                <w:rStyle w:val="ExampleSource"/>
              </w:rPr>
            </w:pPr>
          </w:p>
        </w:tc>
        <w:tc>
          <w:tcPr>
            <w:tcW w:w="1616" w:type="dxa"/>
            <w:shd w:val="clear" w:color="auto" w:fill="auto"/>
          </w:tcPr>
          <w:p w14:paraId="714B60D3" w14:textId="77777777" w:rsidR="000F4F82" w:rsidRPr="005F70FB" w:rsidRDefault="000F4F82" w:rsidP="000F4F82">
            <w:pPr>
              <w:pStyle w:val="TableCell2-2"/>
              <w:rPr>
                <w:rStyle w:val="ChBold"/>
              </w:rPr>
            </w:pPr>
            <w:r w:rsidRPr="005F70FB">
              <w:rPr>
                <w:rStyle w:val="ChBold"/>
              </w:rPr>
              <w:t>M</w:t>
            </w:r>
          </w:p>
        </w:tc>
        <w:tc>
          <w:tcPr>
            <w:tcW w:w="1701" w:type="dxa"/>
            <w:shd w:val="clear" w:color="auto" w:fill="auto"/>
          </w:tcPr>
          <w:p w14:paraId="73CE7449" w14:textId="77777777" w:rsidR="000F4F82" w:rsidRPr="005F70FB" w:rsidRDefault="000F4F82" w:rsidP="000F4F82">
            <w:pPr>
              <w:pStyle w:val="TableCell2-2"/>
            </w:pPr>
          </w:p>
        </w:tc>
        <w:tc>
          <w:tcPr>
            <w:tcW w:w="1134" w:type="dxa"/>
            <w:shd w:val="clear" w:color="auto" w:fill="auto"/>
          </w:tcPr>
          <w:p w14:paraId="52501B9D" w14:textId="77777777" w:rsidR="000F4F82" w:rsidRPr="005F70FB" w:rsidRDefault="000F4F82" w:rsidP="000F4F82">
            <w:pPr>
              <w:pStyle w:val="TableCell2-2"/>
            </w:pPr>
          </w:p>
        </w:tc>
        <w:tc>
          <w:tcPr>
            <w:tcW w:w="2041" w:type="dxa"/>
            <w:shd w:val="clear" w:color="auto" w:fill="auto"/>
          </w:tcPr>
          <w:p w14:paraId="6640430E" w14:textId="77777777" w:rsidR="000F4F82" w:rsidRPr="005F70FB" w:rsidRDefault="000F4F82" w:rsidP="000F4F82">
            <w:pPr>
              <w:pStyle w:val="TableCell2-2"/>
            </w:pPr>
          </w:p>
        </w:tc>
      </w:tr>
      <w:tr w:rsidR="00AC23C4" w:rsidRPr="005F70FB" w14:paraId="6BACE6E9" w14:textId="77777777" w:rsidTr="00D95ABB">
        <w:tc>
          <w:tcPr>
            <w:tcW w:w="238" w:type="dxa"/>
            <w:shd w:val="clear" w:color="auto" w:fill="auto"/>
          </w:tcPr>
          <w:p w14:paraId="601C67C2" w14:textId="77777777" w:rsidR="000F4F82" w:rsidRPr="005F70FB" w:rsidRDefault="000F4F82" w:rsidP="00CC3F0A">
            <w:pPr>
              <w:pStyle w:val="TableCell0-0115Break"/>
            </w:pPr>
          </w:p>
        </w:tc>
        <w:tc>
          <w:tcPr>
            <w:tcW w:w="1616" w:type="dxa"/>
            <w:shd w:val="clear" w:color="auto" w:fill="auto"/>
          </w:tcPr>
          <w:p w14:paraId="3CC55EE2" w14:textId="77777777" w:rsidR="000F4F82" w:rsidRPr="005F70FB" w:rsidRDefault="000F4F82" w:rsidP="00CC3F0A">
            <w:pPr>
              <w:pStyle w:val="TableCell0-0115Break"/>
              <w:rPr>
                <w:rStyle w:val="ChItalBold"/>
              </w:rPr>
            </w:pPr>
            <w:r w:rsidRPr="005F70FB">
              <w:rPr>
                <w:rStyle w:val="ChItalBold"/>
              </w:rPr>
              <w:t>maingang</w:t>
            </w:r>
          </w:p>
        </w:tc>
        <w:tc>
          <w:tcPr>
            <w:tcW w:w="1701" w:type="dxa"/>
            <w:shd w:val="clear" w:color="auto" w:fill="auto"/>
          </w:tcPr>
          <w:p w14:paraId="7AD5E308" w14:textId="77777777" w:rsidR="000F4F82" w:rsidRPr="005F70FB" w:rsidRDefault="000F4F82" w:rsidP="00CC3F0A">
            <w:pPr>
              <w:pStyle w:val="TableCell0-0115Break"/>
              <w:rPr>
                <w:rStyle w:val="ChCharisSIL"/>
              </w:rPr>
            </w:pPr>
            <w:r w:rsidRPr="005F70FB">
              <w:rPr>
                <w:rStyle w:val="ChCharisSIL"/>
              </w:rPr>
              <w:t>ma.ˈɪ.nɐn</w:t>
            </w:r>
          </w:p>
        </w:tc>
        <w:tc>
          <w:tcPr>
            <w:tcW w:w="1134" w:type="dxa"/>
            <w:shd w:val="clear" w:color="auto" w:fill="auto"/>
          </w:tcPr>
          <w:p w14:paraId="7A73AF6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31DDCD0" w14:textId="77777777" w:rsidR="000F4F82" w:rsidRPr="005F70FB" w:rsidRDefault="000F4F82" w:rsidP="00CC3F0A">
            <w:pPr>
              <w:pStyle w:val="TableCell0-0115Break"/>
            </w:pPr>
            <w:r w:rsidRPr="005F70FB">
              <w:t>toy</w:t>
            </w:r>
          </w:p>
        </w:tc>
      </w:tr>
      <w:tr w:rsidR="00AC23C4" w:rsidRPr="005F70FB" w14:paraId="7045E46A" w14:textId="77777777" w:rsidTr="00D95ABB">
        <w:tc>
          <w:tcPr>
            <w:tcW w:w="238" w:type="dxa"/>
            <w:shd w:val="clear" w:color="auto" w:fill="auto"/>
          </w:tcPr>
          <w:p w14:paraId="63236032" w14:textId="77777777" w:rsidR="000F4F82" w:rsidRPr="005F70FB" w:rsidRDefault="000F4F82" w:rsidP="00CC3F0A">
            <w:pPr>
              <w:pStyle w:val="TableCell0-0115Break"/>
            </w:pPr>
          </w:p>
        </w:tc>
        <w:tc>
          <w:tcPr>
            <w:tcW w:w="1616" w:type="dxa"/>
            <w:shd w:val="clear" w:color="auto" w:fill="auto"/>
          </w:tcPr>
          <w:p w14:paraId="5F2E3933" w14:textId="77777777" w:rsidR="000F4F82" w:rsidRPr="005F70FB" w:rsidRDefault="000F4F82" w:rsidP="00CC3F0A">
            <w:pPr>
              <w:pStyle w:val="TableCell0-0115Break"/>
              <w:rPr>
                <w:rStyle w:val="ChItalBold"/>
              </w:rPr>
            </w:pPr>
            <w:r w:rsidRPr="005F70FB">
              <w:rPr>
                <w:rStyle w:val="ChItalBold"/>
              </w:rPr>
              <w:t>makangang</w:t>
            </w:r>
          </w:p>
        </w:tc>
        <w:tc>
          <w:tcPr>
            <w:tcW w:w="1701" w:type="dxa"/>
            <w:shd w:val="clear" w:color="auto" w:fill="auto"/>
          </w:tcPr>
          <w:p w14:paraId="0B554DF8" w14:textId="77777777" w:rsidR="000F4F82" w:rsidRPr="005F70FB" w:rsidRDefault="000F4F82" w:rsidP="00CC3F0A">
            <w:pPr>
              <w:pStyle w:val="TableCell0-0115Break"/>
              <w:rPr>
                <w:rStyle w:val="ChCharisSIL"/>
              </w:rPr>
            </w:pPr>
            <w:r w:rsidRPr="005F70FB">
              <w:rPr>
                <w:rStyle w:val="ChCharisSIL"/>
              </w:rPr>
              <w:t>ma.ˈka.nɐn</w:t>
            </w:r>
          </w:p>
        </w:tc>
        <w:tc>
          <w:tcPr>
            <w:tcW w:w="1134" w:type="dxa"/>
            <w:shd w:val="clear" w:color="auto" w:fill="auto"/>
          </w:tcPr>
          <w:p w14:paraId="629CE0E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76D1EDD" w14:textId="77777777" w:rsidR="000F4F82" w:rsidRPr="005F70FB" w:rsidRDefault="000F4F82" w:rsidP="00CC3F0A">
            <w:pPr>
              <w:pStyle w:val="TableCell0-0115Break"/>
            </w:pPr>
            <w:r w:rsidRPr="005F70FB">
              <w:t>food</w:t>
            </w:r>
          </w:p>
        </w:tc>
      </w:tr>
      <w:tr w:rsidR="00AC23C4" w:rsidRPr="005F70FB" w14:paraId="3DD07515" w14:textId="77777777" w:rsidTr="00D95ABB">
        <w:tc>
          <w:tcPr>
            <w:tcW w:w="238" w:type="dxa"/>
            <w:shd w:val="clear" w:color="auto" w:fill="auto"/>
          </w:tcPr>
          <w:p w14:paraId="4458B86F" w14:textId="77777777" w:rsidR="000F4F82" w:rsidRPr="005F70FB" w:rsidRDefault="000F4F82" w:rsidP="00CC3F0A">
            <w:pPr>
              <w:pStyle w:val="TableCell0-0115Break"/>
            </w:pPr>
          </w:p>
        </w:tc>
        <w:tc>
          <w:tcPr>
            <w:tcW w:w="1616" w:type="dxa"/>
            <w:shd w:val="clear" w:color="auto" w:fill="auto"/>
          </w:tcPr>
          <w:p w14:paraId="1AA852F8" w14:textId="77777777" w:rsidR="000F4F82" w:rsidRPr="005F70FB" w:rsidRDefault="000F4F82" w:rsidP="00CC3F0A">
            <w:pPr>
              <w:pStyle w:val="TableCell0-0115Break"/>
              <w:rPr>
                <w:rStyle w:val="ChItalBold"/>
              </w:rPr>
            </w:pPr>
            <w:r w:rsidRPr="005F70FB">
              <w:rPr>
                <w:rStyle w:val="ChItalBold"/>
              </w:rPr>
              <w:t>makanya</w:t>
            </w:r>
          </w:p>
        </w:tc>
        <w:tc>
          <w:tcPr>
            <w:tcW w:w="1701" w:type="dxa"/>
            <w:shd w:val="clear" w:color="auto" w:fill="auto"/>
          </w:tcPr>
          <w:p w14:paraId="4683A300" w14:textId="77777777" w:rsidR="000F4F82" w:rsidRPr="005F70FB" w:rsidRDefault="000F4F82" w:rsidP="00CC3F0A">
            <w:pPr>
              <w:pStyle w:val="TableCell0-0115Break"/>
              <w:rPr>
                <w:rStyle w:val="ChCharisSIL"/>
              </w:rPr>
            </w:pPr>
            <w:r w:rsidRPr="005F70FB">
              <w:rPr>
                <w:rStyle w:val="ChCharisSIL"/>
              </w:rPr>
              <w:t>ma.ˈka.ɲa</w:t>
            </w:r>
          </w:p>
        </w:tc>
        <w:tc>
          <w:tcPr>
            <w:tcW w:w="1134" w:type="dxa"/>
            <w:shd w:val="clear" w:color="auto" w:fill="auto"/>
          </w:tcPr>
          <w:p w14:paraId="4311059A"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7F10AD2C" w14:textId="77777777" w:rsidR="000F4F82" w:rsidRPr="005F70FB" w:rsidRDefault="000F4F82" w:rsidP="00CC3F0A">
            <w:pPr>
              <w:pStyle w:val="TableCell0-0115Break"/>
            </w:pPr>
            <w:r w:rsidRPr="005F70FB">
              <w:t>for that reason</w:t>
            </w:r>
          </w:p>
        </w:tc>
      </w:tr>
      <w:tr w:rsidR="00AC23C4" w:rsidRPr="005F70FB" w14:paraId="06EADF18" w14:textId="77777777" w:rsidTr="00D95ABB">
        <w:tc>
          <w:tcPr>
            <w:tcW w:w="238" w:type="dxa"/>
            <w:shd w:val="clear" w:color="auto" w:fill="auto"/>
          </w:tcPr>
          <w:p w14:paraId="01288977" w14:textId="77777777" w:rsidR="000F4F82" w:rsidRPr="005F70FB" w:rsidRDefault="000F4F82" w:rsidP="00CC3F0A">
            <w:pPr>
              <w:pStyle w:val="TableCell0-0115Break"/>
            </w:pPr>
          </w:p>
        </w:tc>
        <w:tc>
          <w:tcPr>
            <w:tcW w:w="1616" w:type="dxa"/>
            <w:shd w:val="clear" w:color="auto" w:fill="auto"/>
          </w:tcPr>
          <w:p w14:paraId="0B2E3DC0" w14:textId="77777777" w:rsidR="000F4F82" w:rsidRPr="005F70FB" w:rsidRDefault="000F4F82" w:rsidP="00CC3F0A">
            <w:pPr>
              <w:pStyle w:val="TableCell0-0115Break"/>
              <w:rPr>
                <w:rStyle w:val="ChItalBold"/>
              </w:rPr>
            </w:pPr>
            <w:r w:rsidRPr="005F70FB">
              <w:rPr>
                <w:rStyle w:val="ChItalBold"/>
              </w:rPr>
              <w:t>masakang</w:t>
            </w:r>
          </w:p>
        </w:tc>
        <w:tc>
          <w:tcPr>
            <w:tcW w:w="1701" w:type="dxa"/>
            <w:shd w:val="clear" w:color="auto" w:fill="auto"/>
          </w:tcPr>
          <w:p w14:paraId="0803A5FA" w14:textId="77777777" w:rsidR="000F4F82" w:rsidRPr="005F70FB" w:rsidRDefault="000F4F82" w:rsidP="00CC3F0A">
            <w:pPr>
              <w:pStyle w:val="TableCell0-0115Break"/>
              <w:rPr>
                <w:rStyle w:val="ChCharisSIL"/>
              </w:rPr>
            </w:pPr>
            <w:r w:rsidRPr="005F70FB">
              <w:rPr>
                <w:rStyle w:val="ChCharisSIL"/>
              </w:rPr>
              <w:t>ma.ˈsa.kɐn</w:t>
            </w:r>
          </w:p>
        </w:tc>
        <w:tc>
          <w:tcPr>
            <w:tcW w:w="1134" w:type="dxa"/>
            <w:shd w:val="clear" w:color="auto" w:fill="auto"/>
          </w:tcPr>
          <w:p w14:paraId="0F0321C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633A919" w14:textId="77777777" w:rsidR="000F4F82" w:rsidRPr="005F70FB" w:rsidRDefault="000F4F82" w:rsidP="00CC3F0A">
            <w:pPr>
              <w:pStyle w:val="TableCell0-0115Break"/>
            </w:pPr>
            <w:r w:rsidRPr="005F70FB">
              <w:t>cooking</w:t>
            </w:r>
          </w:p>
        </w:tc>
      </w:tr>
      <w:tr w:rsidR="00AC23C4" w:rsidRPr="005F70FB" w14:paraId="2C7CDCE9" w14:textId="77777777" w:rsidTr="00D95ABB">
        <w:tc>
          <w:tcPr>
            <w:tcW w:w="238" w:type="dxa"/>
            <w:shd w:val="clear" w:color="auto" w:fill="auto"/>
          </w:tcPr>
          <w:p w14:paraId="7B7D3D9F" w14:textId="77777777" w:rsidR="000F4F82" w:rsidRPr="005F70FB" w:rsidRDefault="000F4F82" w:rsidP="00CC3F0A">
            <w:pPr>
              <w:pStyle w:val="TableCell0-0115Break"/>
            </w:pPr>
          </w:p>
        </w:tc>
        <w:tc>
          <w:tcPr>
            <w:tcW w:w="1616" w:type="dxa"/>
            <w:shd w:val="clear" w:color="auto" w:fill="auto"/>
          </w:tcPr>
          <w:p w14:paraId="0EB1F12B" w14:textId="77777777" w:rsidR="000F4F82" w:rsidRPr="005F70FB" w:rsidRDefault="000F4F82" w:rsidP="00CC3F0A">
            <w:pPr>
              <w:pStyle w:val="TableCell0-0115Break"/>
              <w:rPr>
                <w:rStyle w:val="ChItalBold"/>
              </w:rPr>
            </w:pPr>
            <w:r w:rsidRPr="005F70FB">
              <w:rPr>
                <w:rStyle w:val="ChItalBold"/>
              </w:rPr>
              <w:t>melalui</w:t>
            </w:r>
          </w:p>
        </w:tc>
        <w:tc>
          <w:tcPr>
            <w:tcW w:w="1701" w:type="dxa"/>
            <w:shd w:val="clear" w:color="auto" w:fill="auto"/>
          </w:tcPr>
          <w:p w14:paraId="5B7DA5CF" w14:textId="77777777" w:rsidR="000F4F82" w:rsidRPr="005F70FB" w:rsidRDefault="000F4F82" w:rsidP="00CC3F0A">
            <w:pPr>
              <w:pStyle w:val="TableCell0-0115Break"/>
              <w:rPr>
                <w:rStyle w:val="ChCharisSIL"/>
              </w:rPr>
            </w:pPr>
            <w:r w:rsidRPr="005F70FB">
              <w:rPr>
                <w:rStyle w:val="ChCharisSIL"/>
              </w:rPr>
              <w:t>ˌmɛ.la.ˈlu.i</w:t>
            </w:r>
          </w:p>
        </w:tc>
        <w:tc>
          <w:tcPr>
            <w:tcW w:w="1134" w:type="dxa"/>
            <w:shd w:val="clear" w:color="auto" w:fill="auto"/>
          </w:tcPr>
          <w:p w14:paraId="7E4ECFF6"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308D016F" w14:textId="77777777" w:rsidR="000F4F82" w:rsidRPr="005F70FB" w:rsidRDefault="000F4F82" w:rsidP="00CC3F0A">
            <w:pPr>
              <w:pStyle w:val="TableCell0-0115Break"/>
            </w:pPr>
            <w:r w:rsidRPr="005F70FB">
              <w:t>pass by</w:t>
            </w:r>
          </w:p>
        </w:tc>
      </w:tr>
      <w:tr w:rsidR="00AC23C4" w:rsidRPr="005F70FB" w14:paraId="4955E512" w14:textId="77777777" w:rsidTr="00D95ABB">
        <w:tc>
          <w:tcPr>
            <w:tcW w:w="238" w:type="dxa"/>
            <w:shd w:val="clear" w:color="auto" w:fill="auto"/>
          </w:tcPr>
          <w:p w14:paraId="4D33AB76" w14:textId="77777777" w:rsidR="000F4F82" w:rsidRPr="005F70FB" w:rsidRDefault="000F4F82" w:rsidP="00CC3F0A">
            <w:pPr>
              <w:pStyle w:val="TableCell0-0115Break"/>
            </w:pPr>
          </w:p>
        </w:tc>
        <w:tc>
          <w:tcPr>
            <w:tcW w:w="1616" w:type="dxa"/>
            <w:shd w:val="clear" w:color="auto" w:fill="auto"/>
          </w:tcPr>
          <w:p w14:paraId="5245BF62" w14:textId="77777777" w:rsidR="000F4F82" w:rsidRPr="005F70FB" w:rsidRDefault="000F4F82" w:rsidP="00CC3F0A">
            <w:pPr>
              <w:pStyle w:val="TableCell0-0115Break"/>
              <w:rPr>
                <w:rStyle w:val="ChItalBold"/>
              </w:rPr>
            </w:pPr>
            <w:r w:rsidRPr="005F70FB">
              <w:rPr>
                <w:rStyle w:val="ChItalBold"/>
              </w:rPr>
              <w:t>melamar</w:t>
            </w:r>
          </w:p>
        </w:tc>
        <w:tc>
          <w:tcPr>
            <w:tcW w:w="1701" w:type="dxa"/>
            <w:shd w:val="clear" w:color="auto" w:fill="auto"/>
          </w:tcPr>
          <w:p w14:paraId="58CBF38F" w14:textId="77777777" w:rsidR="000F4F82" w:rsidRPr="005F70FB" w:rsidRDefault="000F4F82" w:rsidP="00CC3F0A">
            <w:pPr>
              <w:pStyle w:val="TableCell0-0115Break"/>
              <w:rPr>
                <w:rStyle w:val="ChCharisSIL"/>
              </w:rPr>
            </w:pPr>
            <w:r w:rsidRPr="005F70FB">
              <w:rPr>
                <w:rStyle w:val="ChCharisSIL"/>
              </w:rPr>
              <w:t>mɛ.ˈla.mɐr</w:t>
            </w:r>
          </w:p>
        </w:tc>
        <w:tc>
          <w:tcPr>
            <w:tcW w:w="1134" w:type="dxa"/>
            <w:shd w:val="clear" w:color="auto" w:fill="auto"/>
          </w:tcPr>
          <w:p w14:paraId="234B9070"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24F0EA36" w14:textId="77777777" w:rsidR="000F4F82" w:rsidRPr="005F70FB" w:rsidRDefault="000F4F82" w:rsidP="00CC3F0A">
            <w:pPr>
              <w:pStyle w:val="TableCell0-0115Break"/>
            </w:pPr>
            <w:r w:rsidRPr="005F70FB">
              <w:t>apply for, propose</w:t>
            </w:r>
          </w:p>
        </w:tc>
      </w:tr>
      <w:tr w:rsidR="00AC23C4" w:rsidRPr="005F70FB" w14:paraId="168C1139" w14:textId="77777777" w:rsidTr="00D95ABB">
        <w:tc>
          <w:tcPr>
            <w:tcW w:w="238" w:type="dxa"/>
            <w:shd w:val="clear" w:color="auto" w:fill="auto"/>
          </w:tcPr>
          <w:p w14:paraId="7F41BA01" w14:textId="77777777" w:rsidR="000F4F82" w:rsidRPr="005F70FB" w:rsidRDefault="000F4F82" w:rsidP="00CC3F0A">
            <w:pPr>
              <w:pStyle w:val="TableCell0-0115Break"/>
            </w:pPr>
          </w:p>
        </w:tc>
        <w:tc>
          <w:tcPr>
            <w:tcW w:w="1616" w:type="dxa"/>
            <w:shd w:val="clear" w:color="auto" w:fill="auto"/>
          </w:tcPr>
          <w:p w14:paraId="1789A9BC" w14:textId="77777777" w:rsidR="000F4F82" w:rsidRPr="005F70FB" w:rsidRDefault="000F4F82" w:rsidP="00CC3F0A">
            <w:pPr>
              <w:pStyle w:val="TableCell0-0115Break"/>
              <w:rPr>
                <w:rStyle w:val="ChItalBold"/>
              </w:rPr>
            </w:pPr>
            <w:r w:rsidRPr="005F70FB">
              <w:rPr>
                <w:rStyle w:val="ChItalBold"/>
              </w:rPr>
              <w:t>melancong</w:t>
            </w:r>
          </w:p>
        </w:tc>
        <w:tc>
          <w:tcPr>
            <w:tcW w:w="1701" w:type="dxa"/>
            <w:shd w:val="clear" w:color="auto" w:fill="auto"/>
          </w:tcPr>
          <w:p w14:paraId="17413E08" w14:textId="77777777" w:rsidR="000F4F82" w:rsidRPr="005F70FB" w:rsidRDefault="000F4F82" w:rsidP="00CC3F0A">
            <w:pPr>
              <w:pStyle w:val="TableCell0-0115Break"/>
              <w:rPr>
                <w:rStyle w:val="ChCharisSIL"/>
              </w:rPr>
            </w:pPr>
            <w:r w:rsidRPr="005F70FB">
              <w:rPr>
                <w:rStyle w:val="ChCharisSIL"/>
              </w:rPr>
              <w:t>mɛ.ˈlɐn.tʃɔ̞ŋ</w:t>
            </w:r>
          </w:p>
        </w:tc>
        <w:tc>
          <w:tcPr>
            <w:tcW w:w="1134" w:type="dxa"/>
            <w:shd w:val="clear" w:color="auto" w:fill="auto"/>
          </w:tcPr>
          <w:p w14:paraId="3CF57D3E"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30D2802D" w14:textId="77777777" w:rsidR="000F4F82" w:rsidRPr="005F70FB" w:rsidRDefault="000F4F82" w:rsidP="00CC3F0A">
            <w:pPr>
              <w:pStyle w:val="TableCell0-0115Break"/>
            </w:pPr>
            <w:r w:rsidRPr="005F70FB">
              <w:t>take a pleasure trip</w:t>
            </w:r>
          </w:p>
        </w:tc>
      </w:tr>
      <w:tr w:rsidR="00AC23C4" w:rsidRPr="005F70FB" w14:paraId="4D8E9691" w14:textId="77777777" w:rsidTr="00D95ABB">
        <w:tc>
          <w:tcPr>
            <w:tcW w:w="238" w:type="dxa"/>
            <w:shd w:val="clear" w:color="auto" w:fill="auto"/>
          </w:tcPr>
          <w:p w14:paraId="167D6724" w14:textId="77777777" w:rsidR="000F4F82" w:rsidRPr="005F70FB" w:rsidRDefault="000F4F82" w:rsidP="00CC3F0A">
            <w:pPr>
              <w:pStyle w:val="TableCell0-0115Break"/>
            </w:pPr>
          </w:p>
        </w:tc>
        <w:tc>
          <w:tcPr>
            <w:tcW w:w="1616" w:type="dxa"/>
            <w:shd w:val="clear" w:color="auto" w:fill="auto"/>
          </w:tcPr>
          <w:p w14:paraId="63EA82BA" w14:textId="77777777" w:rsidR="000F4F82" w:rsidRPr="005F70FB" w:rsidRDefault="000F4F82" w:rsidP="00CC3F0A">
            <w:pPr>
              <w:pStyle w:val="TableCell0-0115Break"/>
              <w:rPr>
                <w:rStyle w:val="ChItalBold"/>
              </w:rPr>
            </w:pPr>
            <w:r w:rsidRPr="005F70FB">
              <w:rPr>
                <w:rStyle w:val="ChItalBold"/>
              </w:rPr>
              <w:t>melawang</w:t>
            </w:r>
          </w:p>
        </w:tc>
        <w:tc>
          <w:tcPr>
            <w:tcW w:w="1701" w:type="dxa"/>
            <w:shd w:val="clear" w:color="auto" w:fill="auto"/>
          </w:tcPr>
          <w:p w14:paraId="36A611AE" w14:textId="77777777" w:rsidR="000F4F82" w:rsidRPr="005F70FB" w:rsidRDefault="000F4F82" w:rsidP="00CC3F0A">
            <w:pPr>
              <w:pStyle w:val="TableCell0-0115Break"/>
              <w:rPr>
                <w:rStyle w:val="ChCharisSIL"/>
              </w:rPr>
            </w:pPr>
            <w:r w:rsidRPr="005F70FB">
              <w:rPr>
                <w:rStyle w:val="ChCharisSIL"/>
              </w:rPr>
              <w:t>mɛ.ˈla.wɐn</w:t>
            </w:r>
          </w:p>
        </w:tc>
        <w:tc>
          <w:tcPr>
            <w:tcW w:w="1134" w:type="dxa"/>
            <w:shd w:val="clear" w:color="auto" w:fill="auto"/>
          </w:tcPr>
          <w:p w14:paraId="1C012092"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724B4B24" w14:textId="77777777" w:rsidR="000F4F82" w:rsidRPr="005F70FB" w:rsidRDefault="000F4F82" w:rsidP="00CC3F0A">
            <w:pPr>
              <w:pStyle w:val="TableCell0-0115Break"/>
            </w:pPr>
            <w:r w:rsidRPr="005F70FB">
              <w:t>oppose</w:t>
            </w:r>
          </w:p>
        </w:tc>
      </w:tr>
      <w:tr w:rsidR="00AC23C4" w:rsidRPr="005F70FB" w14:paraId="6866D76A" w14:textId="77777777" w:rsidTr="00D95ABB">
        <w:tc>
          <w:tcPr>
            <w:tcW w:w="238" w:type="dxa"/>
            <w:shd w:val="clear" w:color="auto" w:fill="auto"/>
          </w:tcPr>
          <w:p w14:paraId="7233277E" w14:textId="77777777" w:rsidR="000F4F82" w:rsidRPr="005F70FB" w:rsidRDefault="000F4F82" w:rsidP="00CC3F0A">
            <w:pPr>
              <w:pStyle w:val="TableCell0-0115Break"/>
            </w:pPr>
          </w:p>
        </w:tc>
        <w:tc>
          <w:tcPr>
            <w:tcW w:w="1616" w:type="dxa"/>
            <w:shd w:val="clear" w:color="auto" w:fill="auto"/>
          </w:tcPr>
          <w:p w14:paraId="2F7EFF6A" w14:textId="77777777" w:rsidR="000F4F82" w:rsidRPr="005F70FB" w:rsidRDefault="000F4F82" w:rsidP="00CC3F0A">
            <w:pPr>
              <w:pStyle w:val="TableCell0-0115Break"/>
              <w:rPr>
                <w:rStyle w:val="ChItalBold"/>
              </w:rPr>
            </w:pPr>
            <w:r w:rsidRPr="005F70FB">
              <w:rPr>
                <w:rStyle w:val="ChItalBold"/>
              </w:rPr>
              <w:t>melayani</w:t>
            </w:r>
          </w:p>
        </w:tc>
        <w:tc>
          <w:tcPr>
            <w:tcW w:w="1701" w:type="dxa"/>
            <w:shd w:val="clear" w:color="auto" w:fill="auto"/>
          </w:tcPr>
          <w:p w14:paraId="36195C0D" w14:textId="77777777" w:rsidR="000F4F82" w:rsidRPr="005F70FB" w:rsidRDefault="000F4F82" w:rsidP="00CC3F0A">
            <w:pPr>
              <w:pStyle w:val="TableCell0-0115Break"/>
              <w:rPr>
                <w:rStyle w:val="ChCharisSIL"/>
              </w:rPr>
            </w:pPr>
            <w:r w:rsidRPr="005F70FB">
              <w:rPr>
                <w:rStyle w:val="ChCharisSIL"/>
              </w:rPr>
              <w:t>ˌmɛ.la.ˈja.ni</w:t>
            </w:r>
          </w:p>
        </w:tc>
        <w:tc>
          <w:tcPr>
            <w:tcW w:w="1134" w:type="dxa"/>
            <w:shd w:val="clear" w:color="auto" w:fill="auto"/>
          </w:tcPr>
          <w:p w14:paraId="05ED30B3"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7771EB8F" w14:textId="77777777" w:rsidR="000F4F82" w:rsidRPr="005F70FB" w:rsidRDefault="000F4F82" w:rsidP="00CC3F0A">
            <w:pPr>
              <w:pStyle w:val="TableCell0-0115Break"/>
            </w:pPr>
            <w:r w:rsidRPr="005F70FB">
              <w:t>serve</w:t>
            </w:r>
          </w:p>
        </w:tc>
      </w:tr>
      <w:tr w:rsidR="00AC23C4" w:rsidRPr="005F70FB" w14:paraId="6BEA9636" w14:textId="77777777" w:rsidTr="00D95ABB">
        <w:tc>
          <w:tcPr>
            <w:tcW w:w="238" w:type="dxa"/>
            <w:shd w:val="clear" w:color="auto" w:fill="auto"/>
          </w:tcPr>
          <w:p w14:paraId="4C62F11F" w14:textId="77777777" w:rsidR="000F4F82" w:rsidRPr="005F70FB" w:rsidRDefault="000F4F82" w:rsidP="00CC3F0A">
            <w:pPr>
              <w:pStyle w:val="TableCell0-0115Break"/>
            </w:pPr>
            <w:r w:rsidRPr="005F70FB">
              <w:t>x</w:t>
            </w:r>
          </w:p>
        </w:tc>
        <w:tc>
          <w:tcPr>
            <w:tcW w:w="1616" w:type="dxa"/>
            <w:shd w:val="clear" w:color="auto" w:fill="auto"/>
          </w:tcPr>
          <w:p w14:paraId="0AC91685" w14:textId="77777777" w:rsidR="000F4F82" w:rsidRPr="005F70FB" w:rsidRDefault="000F4F82" w:rsidP="00CC3F0A">
            <w:pPr>
              <w:pStyle w:val="TableCell0-0115Break"/>
              <w:rPr>
                <w:rStyle w:val="ChItalBold"/>
              </w:rPr>
            </w:pPr>
            <w:r w:rsidRPr="005F70FB">
              <w:rPr>
                <w:rStyle w:val="ChItalBold"/>
              </w:rPr>
              <w:t>melekat</w:t>
            </w:r>
          </w:p>
        </w:tc>
        <w:tc>
          <w:tcPr>
            <w:tcW w:w="1701" w:type="dxa"/>
            <w:shd w:val="clear" w:color="auto" w:fill="auto"/>
          </w:tcPr>
          <w:p w14:paraId="5F71A124" w14:textId="77777777" w:rsidR="000F4F82" w:rsidRPr="005F70FB" w:rsidRDefault="000F4F82" w:rsidP="00CC3F0A">
            <w:pPr>
              <w:pStyle w:val="TableCell0-0115Break"/>
              <w:rPr>
                <w:rStyle w:val="ChCharisSIL"/>
              </w:rPr>
            </w:pPr>
            <w:r w:rsidRPr="005F70FB">
              <w:rPr>
                <w:rStyle w:val="ChCharisSIL"/>
              </w:rPr>
              <w:t>ˌmɛ.lɛ.ˈkɐt̚</w:t>
            </w:r>
          </w:p>
        </w:tc>
        <w:tc>
          <w:tcPr>
            <w:tcW w:w="1134" w:type="dxa"/>
            <w:shd w:val="clear" w:color="auto" w:fill="auto"/>
          </w:tcPr>
          <w:p w14:paraId="253FBE18"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196C544C" w14:textId="77777777" w:rsidR="000F4F82" w:rsidRPr="005F70FB" w:rsidRDefault="000F4F82" w:rsidP="00CC3F0A">
            <w:pPr>
              <w:pStyle w:val="TableCell0-0115Break"/>
            </w:pPr>
            <w:r w:rsidRPr="005F70FB">
              <w:t>stick</w:t>
            </w:r>
          </w:p>
        </w:tc>
      </w:tr>
      <w:tr w:rsidR="00AC23C4" w:rsidRPr="005F70FB" w14:paraId="34881AB9" w14:textId="77777777" w:rsidTr="00D95ABB">
        <w:tc>
          <w:tcPr>
            <w:tcW w:w="238" w:type="dxa"/>
            <w:shd w:val="clear" w:color="auto" w:fill="auto"/>
          </w:tcPr>
          <w:p w14:paraId="21919513" w14:textId="77777777" w:rsidR="000F4F82" w:rsidRPr="005F70FB" w:rsidRDefault="000F4F82" w:rsidP="00CC3F0A">
            <w:pPr>
              <w:pStyle w:val="TableCell0-0115Break"/>
            </w:pPr>
          </w:p>
        </w:tc>
        <w:tc>
          <w:tcPr>
            <w:tcW w:w="1616" w:type="dxa"/>
            <w:shd w:val="clear" w:color="auto" w:fill="auto"/>
          </w:tcPr>
          <w:p w14:paraId="6910AC54" w14:textId="77777777" w:rsidR="000F4F82" w:rsidRPr="005F70FB" w:rsidRDefault="000F4F82" w:rsidP="00CC3F0A">
            <w:pPr>
              <w:pStyle w:val="TableCell0-0115Break"/>
              <w:rPr>
                <w:rStyle w:val="ChItalBold"/>
              </w:rPr>
            </w:pPr>
            <w:r w:rsidRPr="005F70FB">
              <w:rPr>
                <w:rStyle w:val="ChItalBold"/>
              </w:rPr>
              <w:t>meleset</w:t>
            </w:r>
          </w:p>
        </w:tc>
        <w:tc>
          <w:tcPr>
            <w:tcW w:w="1701" w:type="dxa"/>
            <w:shd w:val="clear" w:color="auto" w:fill="auto"/>
          </w:tcPr>
          <w:p w14:paraId="3FAFF5B9" w14:textId="77777777" w:rsidR="000F4F82" w:rsidRPr="005F70FB" w:rsidRDefault="000F4F82" w:rsidP="00CC3F0A">
            <w:pPr>
              <w:pStyle w:val="TableCell0-0115Break"/>
              <w:rPr>
                <w:rStyle w:val="ChCharisSIL"/>
              </w:rPr>
            </w:pPr>
            <w:r w:rsidRPr="005F70FB">
              <w:rPr>
                <w:rStyle w:val="ChCharisSIL"/>
              </w:rPr>
              <w:t>mɛ.ˈlɛ̞.sɛ̞t̚</w:t>
            </w:r>
          </w:p>
        </w:tc>
        <w:tc>
          <w:tcPr>
            <w:tcW w:w="1134" w:type="dxa"/>
            <w:shd w:val="clear" w:color="auto" w:fill="auto"/>
          </w:tcPr>
          <w:p w14:paraId="5C728090"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2FBB03A8" w14:textId="77777777" w:rsidR="000F4F82" w:rsidRPr="005F70FB" w:rsidRDefault="000F4F82" w:rsidP="00CC3F0A">
            <w:pPr>
              <w:pStyle w:val="TableCell0-0115Break"/>
            </w:pPr>
            <w:r w:rsidRPr="005F70FB">
              <w:t>miss a target</w:t>
            </w:r>
          </w:p>
        </w:tc>
      </w:tr>
      <w:tr w:rsidR="00AC23C4" w:rsidRPr="005F70FB" w14:paraId="6CD69C89" w14:textId="77777777" w:rsidTr="00D95ABB">
        <w:tc>
          <w:tcPr>
            <w:tcW w:w="238" w:type="dxa"/>
            <w:shd w:val="clear" w:color="auto" w:fill="auto"/>
          </w:tcPr>
          <w:p w14:paraId="64760B1D" w14:textId="77777777" w:rsidR="000F4F82" w:rsidRPr="005F70FB" w:rsidRDefault="000F4F82" w:rsidP="00CC3F0A">
            <w:pPr>
              <w:pStyle w:val="TableCell0-0115Break"/>
            </w:pPr>
          </w:p>
        </w:tc>
        <w:tc>
          <w:tcPr>
            <w:tcW w:w="1616" w:type="dxa"/>
            <w:shd w:val="clear" w:color="auto" w:fill="auto"/>
          </w:tcPr>
          <w:p w14:paraId="1F95448F" w14:textId="77777777" w:rsidR="000F4F82" w:rsidRPr="005F70FB" w:rsidRDefault="000F4F82" w:rsidP="00CC3F0A">
            <w:pPr>
              <w:pStyle w:val="TableCell0-0115Break"/>
              <w:rPr>
                <w:rStyle w:val="ChItalBold"/>
              </w:rPr>
            </w:pPr>
            <w:r w:rsidRPr="005F70FB">
              <w:rPr>
                <w:rStyle w:val="ChItalBold"/>
              </w:rPr>
              <w:t>melintang</w:t>
            </w:r>
          </w:p>
        </w:tc>
        <w:tc>
          <w:tcPr>
            <w:tcW w:w="1701" w:type="dxa"/>
            <w:shd w:val="clear" w:color="auto" w:fill="auto"/>
          </w:tcPr>
          <w:p w14:paraId="3C73E071" w14:textId="77777777" w:rsidR="000F4F82" w:rsidRPr="005F70FB" w:rsidRDefault="000F4F82" w:rsidP="00CC3F0A">
            <w:pPr>
              <w:pStyle w:val="TableCell0-0115Break"/>
              <w:rPr>
                <w:rStyle w:val="ChCharisSIL"/>
              </w:rPr>
            </w:pPr>
            <w:r w:rsidRPr="005F70FB">
              <w:rPr>
                <w:rStyle w:val="ChCharisSIL"/>
              </w:rPr>
              <w:t>mɛ.ˈlɪn.tɐŋ</w:t>
            </w:r>
          </w:p>
        </w:tc>
        <w:tc>
          <w:tcPr>
            <w:tcW w:w="1134" w:type="dxa"/>
            <w:shd w:val="clear" w:color="auto" w:fill="auto"/>
          </w:tcPr>
          <w:p w14:paraId="44761542"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011A6663" w14:textId="77777777" w:rsidR="000F4F82" w:rsidRPr="005F70FB" w:rsidRDefault="000F4F82" w:rsidP="00CC3F0A">
            <w:pPr>
              <w:pStyle w:val="TableCell0-0115Break"/>
            </w:pPr>
            <w:r w:rsidRPr="005F70FB">
              <w:t>lie across</w:t>
            </w:r>
          </w:p>
        </w:tc>
      </w:tr>
      <w:tr w:rsidR="00AC23C4" w:rsidRPr="005F70FB" w14:paraId="449CA69E" w14:textId="77777777" w:rsidTr="00D95ABB">
        <w:tc>
          <w:tcPr>
            <w:tcW w:w="238" w:type="dxa"/>
            <w:shd w:val="clear" w:color="auto" w:fill="auto"/>
          </w:tcPr>
          <w:p w14:paraId="004012EF" w14:textId="77777777" w:rsidR="000F4F82" w:rsidRPr="005F70FB" w:rsidRDefault="000F4F82" w:rsidP="00CC3F0A">
            <w:pPr>
              <w:pStyle w:val="TableCell0-0115Break"/>
            </w:pPr>
          </w:p>
        </w:tc>
        <w:tc>
          <w:tcPr>
            <w:tcW w:w="1616" w:type="dxa"/>
            <w:shd w:val="clear" w:color="auto" w:fill="auto"/>
          </w:tcPr>
          <w:p w14:paraId="35230DB4" w14:textId="77777777" w:rsidR="000F4F82" w:rsidRPr="005F70FB" w:rsidRDefault="000F4F82" w:rsidP="00CC3F0A">
            <w:pPr>
              <w:pStyle w:val="TableCell0-0115Break"/>
              <w:rPr>
                <w:rStyle w:val="ChItalBold"/>
              </w:rPr>
            </w:pPr>
            <w:r w:rsidRPr="005F70FB">
              <w:rPr>
                <w:rStyle w:val="ChItalBold"/>
              </w:rPr>
              <w:t>melulu</w:t>
            </w:r>
          </w:p>
        </w:tc>
        <w:tc>
          <w:tcPr>
            <w:tcW w:w="1701" w:type="dxa"/>
            <w:shd w:val="clear" w:color="auto" w:fill="auto"/>
          </w:tcPr>
          <w:p w14:paraId="1CD172AF" w14:textId="77777777" w:rsidR="000F4F82" w:rsidRPr="005F70FB" w:rsidRDefault="000F4F82" w:rsidP="00CC3F0A">
            <w:pPr>
              <w:pStyle w:val="TableCell0-0115Break"/>
              <w:rPr>
                <w:rStyle w:val="ChCharisSIL"/>
              </w:rPr>
            </w:pPr>
            <w:r w:rsidRPr="005F70FB">
              <w:rPr>
                <w:rStyle w:val="ChCharisSIL"/>
              </w:rPr>
              <w:t>mɛ.ˈlu.lu</w:t>
            </w:r>
          </w:p>
        </w:tc>
        <w:tc>
          <w:tcPr>
            <w:tcW w:w="1134" w:type="dxa"/>
            <w:shd w:val="clear" w:color="auto" w:fill="auto"/>
          </w:tcPr>
          <w:p w14:paraId="2A295F98"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104510A8" w14:textId="77777777" w:rsidR="000F4F82" w:rsidRPr="005F70FB" w:rsidRDefault="000F4F82" w:rsidP="00CC3F0A">
            <w:pPr>
              <w:pStyle w:val="TableCell0-0115Break"/>
            </w:pPr>
            <w:r w:rsidRPr="005F70FB">
              <w:t>exclusively</w:t>
            </w:r>
          </w:p>
        </w:tc>
      </w:tr>
      <w:tr w:rsidR="00AC23C4" w:rsidRPr="005F70FB" w14:paraId="0363B06D" w14:textId="77777777" w:rsidTr="00D95ABB">
        <w:tc>
          <w:tcPr>
            <w:tcW w:w="238" w:type="dxa"/>
            <w:shd w:val="clear" w:color="auto" w:fill="auto"/>
          </w:tcPr>
          <w:p w14:paraId="48B0CDF8" w14:textId="77777777" w:rsidR="000F4F82" w:rsidRPr="005F70FB" w:rsidRDefault="000F4F82" w:rsidP="00CC3F0A">
            <w:pPr>
              <w:pStyle w:val="TableCell0-0115Break"/>
            </w:pPr>
          </w:p>
        </w:tc>
        <w:tc>
          <w:tcPr>
            <w:tcW w:w="1616" w:type="dxa"/>
            <w:shd w:val="clear" w:color="auto" w:fill="auto"/>
          </w:tcPr>
          <w:p w14:paraId="41DA8360" w14:textId="77777777" w:rsidR="000F4F82" w:rsidRPr="005F70FB" w:rsidRDefault="000F4F82" w:rsidP="00CC3F0A">
            <w:pPr>
              <w:pStyle w:val="TableCell0-0115Break"/>
              <w:rPr>
                <w:rStyle w:val="ChItalBold"/>
              </w:rPr>
            </w:pPr>
            <w:r w:rsidRPr="005F70FB">
              <w:rPr>
                <w:rStyle w:val="ChItalBold"/>
              </w:rPr>
              <w:t>menangis</w:t>
            </w:r>
          </w:p>
        </w:tc>
        <w:tc>
          <w:tcPr>
            <w:tcW w:w="1701" w:type="dxa"/>
            <w:shd w:val="clear" w:color="auto" w:fill="auto"/>
          </w:tcPr>
          <w:p w14:paraId="76EEE35F" w14:textId="77777777" w:rsidR="000F4F82" w:rsidRPr="005F70FB" w:rsidRDefault="000F4F82" w:rsidP="00CC3F0A">
            <w:pPr>
              <w:pStyle w:val="TableCell0-0115Break"/>
              <w:rPr>
                <w:rStyle w:val="ChCharisSIL"/>
              </w:rPr>
            </w:pPr>
            <w:r w:rsidRPr="005F70FB">
              <w:rPr>
                <w:rStyle w:val="ChCharisSIL"/>
              </w:rPr>
              <w:t>mɛ.ˈna.ŋɪs</w:t>
            </w:r>
          </w:p>
        </w:tc>
        <w:tc>
          <w:tcPr>
            <w:tcW w:w="1134" w:type="dxa"/>
            <w:shd w:val="clear" w:color="auto" w:fill="auto"/>
          </w:tcPr>
          <w:p w14:paraId="4595AA20"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19AC55C9" w14:textId="77777777" w:rsidR="000F4F82" w:rsidRPr="005F70FB" w:rsidRDefault="000F4F82" w:rsidP="00CC3F0A">
            <w:pPr>
              <w:pStyle w:val="TableCell0-0115Break"/>
            </w:pPr>
            <w:r w:rsidRPr="005F70FB">
              <w:t>cry (for)</w:t>
            </w:r>
          </w:p>
        </w:tc>
      </w:tr>
      <w:tr w:rsidR="00AC23C4" w:rsidRPr="005F70FB" w14:paraId="410EF951" w14:textId="77777777" w:rsidTr="00D95ABB">
        <w:tc>
          <w:tcPr>
            <w:tcW w:w="238" w:type="dxa"/>
            <w:shd w:val="clear" w:color="auto" w:fill="auto"/>
          </w:tcPr>
          <w:p w14:paraId="2274061D" w14:textId="77777777" w:rsidR="000F4F82" w:rsidRPr="005F70FB" w:rsidRDefault="000F4F82" w:rsidP="00CC3F0A">
            <w:pPr>
              <w:pStyle w:val="TableCell0-0115Break"/>
            </w:pPr>
          </w:p>
        </w:tc>
        <w:tc>
          <w:tcPr>
            <w:tcW w:w="1616" w:type="dxa"/>
            <w:shd w:val="clear" w:color="auto" w:fill="auto"/>
          </w:tcPr>
          <w:p w14:paraId="581B4912" w14:textId="77777777" w:rsidR="000F4F82" w:rsidRPr="005F70FB" w:rsidRDefault="000F4F82" w:rsidP="00CC3F0A">
            <w:pPr>
              <w:pStyle w:val="TableCell0-0115Break"/>
              <w:rPr>
                <w:rStyle w:val="ChItalBold"/>
              </w:rPr>
            </w:pPr>
            <w:r w:rsidRPr="005F70FB">
              <w:rPr>
                <w:rStyle w:val="ChItalBold"/>
              </w:rPr>
              <w:t>menari</w:t>
            </w:r>
          </w:p>
        </w:tc>
        <w:tc>
          <w:tcPr>
            <w:tcW w:w="1701" w:type="dxa"/>
            <w:shd w:val="clear" w:color="auto" w:fill="auto"/>
          </w:tcPr>
          <w:p w14:paraId="29CF1CC5" w14:textId="77777777" w:rsidR="000F4F82" w:rsidRPr="005F70FB" w:rsidRDefault="000F4F82" w:rsidP="00CC3F0A">
            <w:pPr>
              <w:pStyle w:val="TableCell0-0115Break"/>
              <w:rPr>
                <w:rStyle w:val="ChCharisSIL"/>
              </w:rPr>
            </w:pPr>
            <w:r w:rsidRPr="005F70FB">
              <w:rPr>
                <w:rStyle w:val="ChCharisSIL"/>
              </w:rPr>
              <w:t>mɛ.ˈna.ɾi</w:t>
            </w:r>
          </w:p>
        </w:tc>
        <w:tc>
          <w:tcPr>
            <w:tcW w:w="1134" w:type="dxa"/>
            <w:shd w:val="clear" w:color="auto" w:fill="auto"/>
          </w:tcPr>
          <w:p w14:paraId="098F7442"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5F6BAE6A" w14:textId="77777777" w:rsidR="000F4F82" w:rsidRPr="005F70FB" w:rsidRDefault="000F4F82" w:rsidP="00CC3F0A">
            <w:pPr>
              <w:pStyle w:val="TableCell0-0115Break"/>
            </w:pPr>
            <w:r w:rsidRPr="005F70FB">
              <w:t>dance</w:t>
            </w:r>
          </w:p>
        </w:tc>
      </w:tr>
      <w:tr w:rsidR="00AC23C4" w:rsidRPr="005F70FB" w14:paraId="3C9071C8" w14:textId="77777777" w:rsidTr="00D95ABB">
        <w:tc>
          <w:tcPr>
            <w:tcW w:w="238" w:type="dxa"/>
            <w:shd w:val="clear" w:color="auto" w:fill="auto"/>
          </w:tcPr>
          <w:p w14:paraId="767F65F9" w14:textId="77777777" w:rsidR="000F4F82" w:rsidRPr="005F70FB" w:rsidRDefault="000F4F82" w:rsidP="00CC3F0A">
            <w:pPr>
              <w:pStyle w:val="TableCell0-0115Break"/>
            </w:pPr>
          </w:p>
        </w:tc>
        <w:tc>
          <w:tcPr>
            <w:tcW w:w="1616" w:type="dxa"/>
            <w:shd w:val="clear" w:color="auto" w:fill="auto"/>
          </w:tcPr>
          <w:p w14:paraId="10780196" w14:textId="77777777" w:rsidR="000F4F82" w:rsidRPr="005F70FB" w:rsidRDefault="000F4F82" w:rsidP="00CC3F0A">
            <w:pPr>
              <w:pStyle w:val="TableCell0-0115Break"/>
              <w:rPr>
                <w:rStyle w:val="ChItalBold"/>
              </w:rPr>
            </w:pPr>
            <w:r w:rsidRPr="005F70FB">
              <w:rPr>
                <w:rStyle w:val="ChItalBold"/>
              </w:rPr>
              <w:t>mendadak</w:t>
            </w:r>
          </w:p>
        </w:tc>
        <w:tc>
          <w:tcPr>
            <w:tcW w:w="1701" w:type="dxa"/>
            <w:shd w:val="clear" w:color="auto" w:fill="auto"/>
          </w:tcPr>
          <w:p w14:paraId="66E1A258" w14:textId="77777777" w:rsidR="000F4F82" w:rsidRPr="005F70FB" w:rsidRDefault="000F4F82" w:rsidP="00CC3F0A">
            <w:pPr>
              <w:pStyle w:val="TableCell0-0115Break"/>
              <w:rPr>
                <w:rStyle w:val="ChCharisSIL"/>
              </w:rPr>
            </w:pPr>
            <w:r w:rsidRPr="005F70FB">
              <w:rPr>
                <w:rStyle w:val="ChCharisSIL"/>
              </w:rPr>
              <w:t>mɛ̞n.ˈda.dɐk̚</w:t>
            </w:r>
          </w:p>
        </w:tc>
        <w:tc>
          <w:tcPr>
            <w:tcW w:w="1134" w:type="dxa"/>
            <w:shd w:val="clear" w:color="auto" w:fill="auto"/>
          </w:tcPr>
          <w:p w14:paraId="791DF56A"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0D5CCF7C" w14:textId="77777777" w:rsidR="000F4F82" w:rsidRPr="005F70FB" w:rsidRDefault="000F4F82" w:rsidP="00CC3F0A">
            <w:pPr>
              <w:pStyle w:val="TableCell0-0115Break"/>
            </w:pPr>
            <w:r w:rsidRPr="005F70FB">
              <w:t>be sudden</w:t>
            </w:r>
          </w:p>
        </w:tc>
      </w:tr>
      <w:tr w:rsidR="00AC23C4" w:rsidRPr="005F70FB" w14:paraId="6E606440" w14:textId="77777777" w:rsidTr="00D95ABB">
        <w:tc>
          <w:tcPr>
            <w:tcW w:w="238" w:type="dxa"/>
            <w:shd w:val="clear" w:color="auto" w:fill="auto"/>
          </w:tcPr>
          <w:p w14:paraId="0C69E62B" w14:textId="77777777" w:rsidR="000F4F82" w:rsidRPr="005F70FB" w:rsidRDefault="000F4F82" w:rsidP="00CC3F0A">
            <w:pPr>
              <w:pStyle w:val="TableCell0-0115Break"/>
            </w:pPr>
          </w:p>
        </w:tc>
        <w:tc>
          <w:tcPr>
            <w:tcW w:w="1616" w:type="dxa"/>
            <w:shd w:val="clear" w:color="auto" w:fill="auto"/>
          </w:tcPr>
          <w:p w14:paraId="55AFB14C" w14:textId="77777777" w:rsidR="000F4F82" w:rsidRPr="005F70FB" w:rsidRDefault="000F4F82" w:rsidP="00CC3F0A">
            <w:pPr>
              <w:pStyle w:val="TableCell0-0115Break"/>
              <w:rPr>
                <w:rStyle w:val="ChItalBold"/>
              </w:rPr>
            </w:pPr>
            <w:r w:rsidRPr="005F70FB">
              <w:rPr>
                <w:rStyle w:val="ChItalBold"/>
              </w:rPr>
              <w:t>mendarat</w:t>
            </w:r>
          </w:p>
        </w:tc>
        <w:tc>
          <w:tcPr>
            <w:tcW w:w="1701" w:type="dxa"/>
            <w:shd w:val="clear" w:color="auto" w:fill="auto"/>
          </w:tcPr>
          <w:p w14:paraId="50319ADB" w14:textId="77777777" w:rsidR="000F4F82" w:rsidRPr="005F70FB" w:rsidRDefault="000F4F82" w:rsidP="00CC3F0A">
            <w:pPr>
              <w:pStyle w:val="TableCell0-0115Break"/>
              <w:rPr>
                <w:rStyle w:val="ChCharisSIL"/>
              </w:rPr>
            </w:pPr>
            <w:r w:rsidRPr="005F70FB">
              <w:rPr>
                <w:rStyle w:val="ChCharisSIL"/>
              </w:rPr>
              <w:t>mɛ̞n.ˈda.ɾɐt</w:t>
            </w:r>
          </w:p>
        </w:tc>
        <w:tc>
          <w:tcPr>
            <w:tcW w:w="1134" w:type="dxa"/>
            <w:shd w:val="clear" w:color="auto" w:fill="auto"/>
          </w:tcPr>
          <w:p w14:paraId="1A0EB321"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40FABE39" w14:textId="77777777" w:rsidR="000F4F82" w:rsidRPr="005F70FB" w:rsidRDefault="000F4F82" w:rsidP="00CC3F0A">
            <w:pPr>
              <w:pStyle w:val="TableCell0-0115Break"/>
            </w:pPr>
            <w:r w:rsidRPr="005F70FB">
              <w:t>land</w:t>
            </w:r>
          </w:p>
        </w:tc>
      </w:tr>
      <w:tr w:rsidR="00AC23C4" w:rsidRPr="005F70FB" w14:paraId="1D6ECE31" w14:textId="77777777" w:rsidTr="00D95ABB">
        <w:tc>
          <w:tcPr>
            <w:tcW w:w="238" w:type="dxa"/>
            <w:shd w:val="clear" w:color="auto" w:fill="auto"/>
          </w:tcPr>
          <w:p w14:paraId="02F2D966" w14:textId="77777777" w:rsidR="000F4F82" w:rsidRPr="005F70FB" w:rsidRDefault="000F4F82" w:rsidP="00CC3F0A">
            <w:pPr>
              <w:pStyle w:val="TableCell0-0115Break"/>
            </w:pPr>
          </w:p>
        </w:tc>
        <w:tc>
          <w:tcPr>
            <w:tcW w:w="1616" w:type="dxa"/>
            <w:shd w:val="clear" w:color="auto" w:fill="auto"/>
          </w:tcPr>
          <w:p w14:paraId="398AD221" w14:textId="77777777" w:rsidR="000F4F82" w:rsidRPr="005F70FB" w:rsidRDefault="000F4F82" w:rsidP="00CC3F0A">
            <w:pPr>
              <w:pStyle w:val="TableCell0-0115Break"/>
              <w:rPr>
                <w:rStyle w:val="ChItalBold"/>
              </w:rPr>
            </w:pPr>
            <w:r w:rsidRPr="005F70FB">
              <w:rPr>
                <w:rStyle w:val="ChItalBold"/>
              </w:rPr>
              <w:t>mendidi</w:t>
            </w:r>
          </w:p>
        </w:tc>
        <w:tc>
          <w:tcPr>
            <w:tcW w:w="1701" w:type="dxa"/>
            <w:shd w:val="clear" w:color="auto" w:fill="auto"/>
          </w:tcPr>
          <w:p w14:paraId="1DAC1F0C" w14:textId="77777777" w:rsidR="000F4F82" w:rsidRPr="005F70FB" w:rsidRDefault="000F4F82" w:rsidP="00CC3F0A">
            <w:pPr>
              <w:pStyle w:val="TableCell0-0115Break"/>
              <w:rPr>
                <w:rStyle w:val="ChCharisSIL"/>
              </w:rPr>
            </w:pPr>
            <w:r w:rsidRPr="005F70FB">
              <w:rPr>
                <w:rStyle w:val="ChCharisSIL"/>
              </w:rPr>
              <w:t>mɛ̞n.ˈdi.di</w:t>
            </w:r>
          </w:p>
        </w:tc>
        <w:tc>
          <w:tcPr>
            <w:tcW w:w="1134" w:type="dxa"/>
            <w:shd w:val="clear" w:color="auto" w:fill="auto"/>
          </w:tcPr>
          <w:p w14:paraId="6F2FDEC8"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1A828D2E" w14:textId="77777777" w:rsidR="000F4F82" w:rsidRPr="005F70FB" w:rsidRDefault="000F4F82" w:rsidP="00CC3F0A">
            <w:pPr>
              <w:pStyle w:val="TableCell0-0115Break"/>
            </w:pPr>
            <w:r w:rsidRPr="005F70FB">
              <w:t>boil</w:t>
            </w:r>
          </w:p>
        </w:tc>
      </w:tr>
      <w:tr w:rsidR="00AC23C4" w:rsidRPr="005F70FB" w14:paraId="484E6FE8" w14:textId="77777777" w:rsidTr="00D95ABB">
        <w:tc>
          <w:tcPr>
            <w:tcW w:w="238" w:type="dxa"/>
            <w:shd w:val="clear" w:color="auto" w:fill="auto"/>
          </w:tcPr>
          <w:p w14:paraId="3EE8F548" w14:textId="77777777" w:rsidR="000F4F82" w:rsidRPr="005F70FB" w:rsidRDefault="000F4F82" w:rsidP="00CC3F0A">
            <w:pPr>
              <w:pStyle w:val="TableCell0-0115Break"/>
            </w:pPr>
          </w:p>
        </w:tc>
        <w:tc>
          <w:tcPr>
            <w:tcW w:w="1616" w:type="dxa"/>
            <w:shd w:val="clear" w:color="auto" w:fill="auto"/>
          </w:tcPr>
          <w:p w14:paraId="0A16AFF0" w14:textId="77777777" w:rsidR="000F4F82" w:rsidRPr="005F70FB" w:rsidRDefault="000F4F82" w:rsidP="00CC3F0A">
            <w:pPr>
              <w:pStyle w:val="TableCell0-0115Break"/>
              <w:rPr>
                <w:rStyle w:val="ChItalBold"/>
              </w:rPr>
            </w:pPr>
            <w:r w:rsidRPr="005F70FB">
              <w:rPr>
                <w:rStyle w:val="ChItalBold"/>
              </w:rPr>
              <w:t>mendukung</w:t>
            </w:r>
          </w:p>
        </w:tc>
        <w:tc>
          <w:tcPr>
            <w:tcW w:w="1701" w:type="dxa"/>
            <w:shd w:val="clear" w:color="auto" w:fill="auto"/>
          </w:tcPr>
          <w:p w14:paraId="2368496E" w14:textId="77777777" w:rsidR="000F4F82" w:rsidRPr="005F70FB" w:rsidRDefault="000F4F82" w:rsidP="00CC3F0A">
            <w:pPr>
              <w:pStyle w:val="TableCell0-0115Break"/>
              <w:rPr>
                <w:rStyle w:val="ChCharisSIL"/>
              </w:rPr>
            </w:pPr>
            <w:r w:rsidRPr="005F70FB">
              <w:rPr>
                <w:rStyle w:val="ChCharisSIL"/>
              </w:rPr>
              <w:t>mɛ̞n.ˈdʊ.kʊŋ</w:t>
            </w:r>
          </w:p>
        </w:tc>
        <w:tc>
          <w:tcPr>
            <w:tcW w:w="1134" w:type="dxa"/>
            <w:shd w:val="clear" w:color="auto" w:fill="auto"/>
          </w:tcPr>
          <w:p w14:paraId="72D5C01F"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0D386A30" w14:textId="77777777" w:rsidR="000F4F82" w:rsidRPr="005F70FB" w:rsidRDefault="000F4F82" w:rsidP="00CC3F0A">
            <w:pPr>
              <w:pStyle w:val="TableCell0-0115Break"/>
            </w:pPr>
            <w:r w:rsidRPr="005F70FB">
              <w:t>support</w:t>
            </w:r>
          </w:p>
        </w:tc>
      </w:tr>
      <w:tr w:rsidR="00AC23C4" w:rsidRPr="005F70FB" w14:paraId="106547A3" w14:textId="77777777" w:rsidTr="00D95ABB">
        <w:tc>
          <w:tcPr>
            <w:tcW w:w="238" w:type="dxa"/>
            <w:shd w:val="clear" w:color="auto" w:fill="auto"/>
          </w:tcPr>
          <w:p w14:paraId="0427E12A" w14:textId="77777777" w:rsidR="000F4F82" w:rsidRPr="005F70FB" w:rsidRDefault="000F4F82" w:rsidP="00CC3F0A">
            <w:pPr>
              <w:pStyle w:val="TableCell0-0115Break"/>
            </w:pPr>
          </w:p>
        </w:tc>
        <w:tc>
          <w:tcPr>
            <w:tcW w:w="1616" w:type="dxa"/>
            <w:shd w:val="clear" w:color="auto" w:fill="auto"/>
          </w:tcPr>
          <w:p w14:paraId="08F5BF7C" w14:textId="77777777" w:rsidR="000F4F82" w:rsidRPr="005F70FB" w:rsidRDefault="000F4F82" w:rsidP="00CC3F0A">
            <w:pPr>
              <w:pStyle w:val="TableCell0-0115Break"/>
              <w:rPr>
                <w:rStyle w:val="ChItalBold"/>
              </w:rPr>
            </w:pPr>
            <w:r w:rsidRPr="005F70FB">
              <w:rPr>
                <w:rStyle w:val="ChItalBold"/>
              </w:rPr>
              <w:t>mengaku</w:t>
            </w:r>
          </w:p>
        </w:tc>
        <w:tc>
          <w:tcPr>
            <w:tcW w:w="1701" w:type="dxa"/>
            <w:shd w:val="clear" w:color="auto" w:fill="auto"/>
          </w:tcPr>
          <w:p w14:paraId="56BFA680" w14:textId="77777777" w:rsidR="000F4F82" w:rsidRPr="005F70FB" w:rsidRDefault="000F4F82" w:rsidP="00CC3F0A">
            <w:pPr>
              <w:pStyle w:val="TableCell0-0115Break"/>
              <w:rPr>
                <w:rStyle w:val="ChCharisSIL"/>
              </w:rPr>
            </w:pPr>
            <w:r w:rsidRPr="005F70FB">
              <w:rPr>
                <w:rStyle w:val="ChCharisSIL"/>
              </w:rPr>
              <w:t>mɛ.ˈŋa.ku</w:t>
            </w:r>
          </w:p>
        </w:tc>
        <w:tc>
          <w:tcPr>
            <w:tcW w:w="1134" w:type="dxa"/>
            <w:shd w:val="clear" w:color="auto" w:fill="auto"/>
          </w:tcPr>
          <w:p w14:paraId="11636E05"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2E807069" w14:textId="77777777" w:rsidR="000F4F82" w:rsidRPr="005F70FB" w:rsidRDefault="000F4F82" w:rsidP="00CC3F0A">
            <w:pPr>
              <w:pStyle w:val="TableCell0-0115Break"/>
            </w:pPr>
            <w:r w:rsidRPr="005F70FB">
              <w:t>confess</w:t>
            </w:r>
          </w:p>
        </w:tc>
      </w:tr>
      <w:tr w:rsidR="00AC23C4" w:rsidRPr="005F70FB" w14:paraId="4E482141" w14:textId="77777777" w:rsidTr="00D95ABB">
        <w:tc>
          <w:tcPr>
            <w:tcW w:w="238" w:type="dxa"/>
            <w:shd w:val="clear" w:color="auto" w:fill="auto"/>
          </w:tcPr>
          <w:p w14:paraId="1879E360" w14:textId="77777777" w:rsidR="000F4F82" w:rsidRPr="005F70FB" w:rsidRDefault="000F4F82" w:rsidP="00CC3F0A">
            <w:pPr>
              <w:pStyle w:val="TableCell0-0115Break"/>
            </w:pPr>
          </w:p>
        </w:tc>
        <w:tc>
          <w:tcPr>
            <w:tcW w:w="1616" w:type="dxa"/>
            <w:shd w:val="clear" w:color="auto" w:fill="auto"/>
          </w:tcPr>
          <w:p w14:paraId="1714A555" w14:textId="77777777" w:rsidR="000F4F82" w:rsidRPr="005F70FB" w:rsidRDefault="000F4F82" w:rsidP="00CC3F0A">
            <w:pPr>
              <w:pStyle w:val="TableCell0-0115Break"/>
              <w:rPr>
                <w:rStyle w:val="ChItalBold"/>
              </w:rPr>
            </w:pPr>
            <w:r w:rsidRPr="005F70FB">
              <w:rPr>
                <w:rStyle w:val="ChItalBold"/>
              </w:rPr>
              <w:t>mengala</w:t>
            </w:r>
          </w:p>
        </w:tc>
        <w:tc>
          <w:tcPr>
            <w:tcW w:w="1701" w:type="dxa"/>
            <w:shd w:val="clear" w:color="auto" w:fill="auto"/>
          </w:tcPr>
          <w:p w14:paraId="0E175DFC" w14:textId="77777777" w:rsidR="000F4F82" w:rsidRPr="005F70FB" w:rsidRDefault="000F4F82" w:rsidP="00CC3F0A">
            <w:pPr>
              <w:pStyle w:val="TableCell0-0115Break"/>
              <w:rPr>
                <w:rStyle w:val="ChCharisSIL"/>
              </w:rPr>
            </w:pPr>
            <w:r w:rsidRPr="005F70FB">
              <w:rPr>
                <w:rStyle w:val="ChCharisSIL"/>
              </w:rPr>
              <w:t>mɛ.ˈŋa.la</w:t>
            </w:r>
          </w:p>
        </w:tc>
        <w:tc>
          <w:tcPr>
            <w:tcW w:w="1134" w:type="dxa"/>
            <w:shd w:val="clear" w:color="auto" w:fill="auto"/>
          </w:tcPr>
          <w:p w14:paraId="317D578D"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30948F3F" w14:textId="77777777" w:rsidR="000F4F82" w:rsidRPr="005F70FB" w:rsidRDefault="000F4F82" w:rsidP="00CC3F0A">
            <w:pPr>
              <w:pStyle w:val="TableCell0-0115Break"/>
            </w:pPr>
            <w:r w:rsidRPr="005F70FB">
              <w:t>yield</w:t>
            </w:r>
          </w:p>
        </w:tc>
      </w:tr>
      <w:tr w:rsidR="00AC23C4" w:rsidRPr="005F70FB" w14:paraId="19DD002F" w14:textId="77777777" w:rsidTr="00D95ABB">
        <w:tc>
          <w:tcPr>
            <w:tcW w:w="238" w:type="dxa"/>
            <w:shd w:val="clear" w:color="auto" w:fill="auto"/>
          </w:tcPr>
          <w:p w14:paraId="40308B63" w14:textId="77777777" w:rsidR="000F4F82" w:rsidRPr="005F70FB" w:rsidRDefault="000F4F82" w:rsidP="00CC3F0A">
            <w:pPr>
              <w:pStyle w:val="TableCell0-0115Break"/>
            </w:pPr>
          </w:p>
        </w:tc>
        <w:tc>
          <w:tcPr>
            <w:tcW w:w="1616" w:type="dxa"/>
            <w:shd w:val="clear" w:color="auto" w:fill="auto"/>
          </w:tcPr>
          <w:p w14:paraId="21602777" w14:textId="77777777" w:rsidR="000F4F82" w:rsidRPr="005F70FB" w:rsidRDefault="000F4F82" w:rsidP="00CC3F0A">
            <w:pPr>
              <w:pStyle w:val="TableCell0-0115Break"/>
              <w:rPr>
                <w:rStyle w:val="ChItalBold"/>
              </w:rPr>
            </w:pPr>
            <w:r w:rsidRPr="005F70FB">
              <w:rPr>
                <w:rStyle w:val="ChItalBold"/>
              </w:rPr>
              <w:t>mengalir</w:t>
            </w:r>
          </w:p>
        </w:tc>
        <w:tc>
          <w:tcPr>
            <w:tcW w:w="1701" w:type="dxa"/>
            <w:shd w:val="clear" w:color="auto" w:fill="auto"/>
          </w:tcPr>
          <w:p w14:paraId="00D6B330" w14:textId="77777777" w:rsidR="000F4F82" w:rsidRPr="005F70FB" w:rsidRDefault="000F4F82" w:rsidP="00CC3F0A">
            <w:pPr>
              <w:pStyle w:val="TableCell0-0115Break"/>
              <w:rPr>
                <w:rStyle w:val="ChCharisSIL"/>
              </w:rPr>
            </w:pPr>
            <w:r w:rsidRPr="005F70FB">
              <w:rPr>
                <w:rStyle w:val="ChCharisSIL"/>
              </w:rPr>
              <w:t>mɛ.ˈŋa.lɪr</w:t>
            </w:r>
          </w:p>
        </w:tc>
        <w:tc>
          <w:tcPr>
            <w:tcW w:w="1134" w:type="dxa"/>
            <w:shd w:val="clear" w:color="auto" w:fill="auto"/>
          </w:tcPr>
          <w:p w14:paraId="47A4D955"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1A3261C2" w14:textId="77777777" w:rsidR="000F4F82" w:rsidRPr="005F70FB" w:rsidRDefault="000F4F82" w:rsidP="00CC3F0A">
            <w:pPr>
              <w:pStyle w:val="TableCell0-0115Break"/>
            </w:pPr>
            <w:r w:rsidRPr="005F70FB">
              <w:t>flow</w:t>
            </w:r>
          </w:p>
        </w:tc>
      </w:tr>
      <w:tr w:rsidR="00AC23C4" w:rsidRPr="005F70FB" w14:paraId="7392CC6E" w14:textId="77777777" w:rsidTr="00D95ABB">
        <w:tc>
          <w:tcPr>
            <w:tcW w:w="238" w:type="dxa"/>
            <w:shd w:val="clear" w:color="auto" w:fill="auto"/>
          </w:tcPr>
          <w:p w14:paraId="4E5CC119" w14:textId="77777777" w:rsidR="000F4F82" w:rsidRPr="005F70FB" w:rsidRDefault="000F4F82" w:rsidP="00CC3F0A">
            <w:pPr>
              <w:pStyle w:val="TableCell0-0115Break"/>
            </w:pPr>
          </w:p>
        </w:tc>
        <w:tc>
          <w:tcPr>
            <w:tcW w:w="1616" w:type="dxa"/>
            <w:shd w:val="clear" w:color="auto" w:fill="auto"/>
          </w:tcPr>
          <w:p w14:paraId="5768B47F" w14:textId="77777777" w:rsidR="000F4F82" w:rsidRPr="005F70FB" w:rsidRDefault="000F4F82" w:rsidP="00CC3F0A">
            <w:pPr>
              <w:pStyle w:val="TableCell0-0115Break"/>
              <w:rPr>
                <w:rStyle w:val="ChItalBold"/>
              </w:rPr>
            </w:pPr>
            <w:r w:rsidRPr="005F70FB">
              <w:rPr>
                <w:rStyle w:val="ChItalBold"/>
              </w:rPr>
              <w:t>mengantuk</w:t>
            </w:r>
          </w:p>
        </w:tc>
        <w:tc>
          <w:tcPr>
            <w:tcW w:w="1701" w:type="dxa"/>
            <w:shd w:val="clear" w:color="auto" w:fill="auto"/>
          </w:tcPr>
          <w:p w14:paraId="66E152DD" w14:textId="77777777" w:rsidR="000F4F82" w:rsidRPr="005F70FB" w:rsidRDefault="000F4F82" w:rsidP="00CC3F0A">
            <w:pPr>
              <w:pStyle w:val="TableCell0-0115Break"/>
              <w:rPr>
                <w:rStyle w:val="ChCharisSIL"/>
              </w:rPr>
            </w:pPr>
            <w:r w:rsidRPr="005F70FB">
              <w:rPr>
                <w:rStyle w:val="ChCharisSIL"/>
              </w:rPr>
              <w:t>mɛ.ˈŋɐn.tʊk̚</w:t>
            </w:r>
          </w:p>
        </w:tc>
        <w:tc>
          <w:tcPr>
            <w:tcW w:w="1134" w:type="dxa"/>
            <w:shd w:val="clear" w:color="auto" w:fill="auto"/>
          </w:tcPr>
          <w:p w14:paraId="6D34C33F"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1C33355C" w14:textId="77777777" w:rsidR="000F4F82" w:rsidRPr="005F70FB" w:rsidRDefault="000F4F82" w:rsidP="00CC3F0A">
            <w:pPr>
              <w:pStyle w:val="TableCell0-0115Break"/>
            </w:pPr>
            <w:r w:rsidRPr="005F70FB">
              <w:t>be sleepy</w:t>
            </w:r>
          </w:p>
        </w:tc>
      </w:tr>
      <w:tr w:rsidR="00AC23C4" w:rsidRPr="005F70FB" w14:paraId="65AA11AB" w14:textId="77777777" w:rsidTr="00D95ABB">
        <w:tc>
          <w:tcPr>
            <w:tcW w:w="238" w:type="dxa"/>
            <w:shd w:val="clear" w:color="auto" w:fill="auto"/>
          </w:tcPr>
          <w:p w14:paraId="61B99923" w14:textId="77777777" w:rsidR="000F4F82" w:rsidRPr="005F70FB" w:rsidRDefault="000F4F82" w:rsidP="00CC3F0A">
            <w:pPr>
              <w:pStyle w:val="TableCell0-0115Break"/>
            </w:pPr>
          </w:p>
        </w:tc>
        <w:tc>
          <w:tcPr>
            <w:tcW w:w="1616" w:type="dxa"/>
            <w:shd w:val="clear" w:color="auto" w:fill="auto"/>
          </w:tcPr>
          <w:p w14:paraId="2834B340" w14:textId="77777777" w:rsidR="000F4F82" w:rsidRPr="005F70FB" w:rsidRDefault="000F4F82" w:rsidP="00CC3F0A">
            <w:pPr>
              <w:pStyle w:val="TableCell0-0115Break"/>
              <w:rPr>
                <w:rStyle w:val="ChItalBold"/>
              </w:rPr>
            </w:pPr>
            <w:r w:rsidRPr="005F70FB">
              <w:rPr>
                <w:rStyle w:val="ChItalBold"/>
              </w:rPr>
              <w:t>mengasii</w:t>
            </w:r>
          </w:p>
        </w:tc>
        <w:tc>
          <w:tcPr>
            <w:tcW w:w="1701" w:type="dxa"/>
            <w:shd w:val="clear" w:color="auto" w:fill="auto"/>
          </w:tcPr>
          <w:p w14:paraId="08CD686F" w14:textId="77777777" w:rsidR="000F4F82" w:rsidRPr="005F70FB" w:rsidRDefault="000F4F82" w:rsidP="00CC3F0A">
            <w:pPr>
              <w:pStyle w:val="TableCell0-0115Break"/>
              <w:rPr>
                <w:rStyle w:val="ChCharisSIL"/>
              </w:rPr>
            </w:pPr>
            <w:r w:rsidRPr="005F70FB">
              <w:rPr>
                <w:rStyle w:val="ChCharisSIL"/>
              </w:rPr>
              <w:t>ˌmɛ.ŋa.ˈsi.i</w:t>
            </w:r>
          </w:p>
        </w:tc>
        <w:tc>
          <w:tcPr>
            <w:tcW w:w="1134" w:type="dxa"/>
            <w:shd w:val="clear" w:color="auto" w:fill="auto"/>
          </w:tcPr>
          <w:p w14:paraId="4B2C170E"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757D5EC8" w14:textId="77777777" w:rsidR="000F4F82" w:rsidRPr="005F70FB" w:rsidRDefault="000F4F82" w:rsidP="00CC3F0A">
            <w:pPr>
              <w:pStyle w:val="TableCell0-0115Break"/>
            </w:pPr>
            <w:r w:rsidRPr="005F70FB">
              <w:t>love</w:t>
            </w:r>
          </w:p>
        </w:tc>
      </w:tr>
      <w:tr w:rsidR="00AC23C4" w:rsidRPr="005F70FB" w14:paraId="54F0F387" w14:textId="77777777" w:rsidTr="00D95ABB">
        <w:tc>
          <w:tcPr>
            <w:tcW w:w="238" w:type="dxa"/>
            <w:shd w:val="clear" w:color="auto" w:fill="auto"/>
          </w:tcPr>
          <w:p w14:paraId="4874C66E" w14:textId="77777777" w:rsidR="000F4F82" w:rsidRPr="005F70FB" w:rsidRDefault="000F4F82" w:rsidP="00CC3F0A">
            <w:pPr>
              <w:pStyle w:val="TableCell0-0115Break"/>
            </w:pPr>
          </w:p>
        </w:tc>
        <w:tc>
          <w:tcPr>
            <w:tcW w:w="1616" w:type="dxa"/>
            <w:shd w:val="clear" w:color="auto" w:fill="auto"/>
          </w:tcPr>
          <w:p w14:paraId="42ED46B9" w14:textId="77777777" w:rsidR="000F4F82" w:rsidRPr="005F70FB" w:rsidRDefault="000F4F82" w:rsidP="00CC3F0A">
            <w:pPr>
              <w:pStyle w:val="TableCell0-0115Break"/>
              <w:rPr>
                <w:rStyle w:val="ChItalBold"/>
              </w:rPr>
            </w:pPr>
            <w:r w:rsidRPr="005F70FB">
              <w:rPr>
                <w:rStyle w:val="ChItalBold"/>
              </w:rPr>
              <w:t>mengelu</w:t>
            </w:r>
          </w:p>
        </w:tc>
        <w:tc>
          <w:tcPr>
            <w:tcW w:w="1701" w:type="dxa"/>
            <w:shd w:val="clear" w:color="auto" w:fill="auto"/>
          </w:tcPr>
          <w:p w14:paraId="23BEFC1A" w14:textId="77777777" w:rsidR="000F4F82" w:rsidRPr="005F70FB" w:rsidRDefault="000F4F82" w:rsidP="00CC3F0A">
            <w:pPr>
              <w:pStyle w:val="TableCell0-0115Break"/>
              <w:rPr>
                <w:rStyle w:val="ChCharisSIL"/>
              </w:rPr>
            </w:pPr>
            <w:r w:rsidRPr="005F70FB">
              <w:rPr>
                <w:rStyle w:val="ChCharisSIL"/>
              </w:rPr>
              <w:t>mɛ.ˈŋɛ.lu</w:t>
            </w:r>
          </w:p>
        </w:tc>
        <w:tc>
          <w:tcPr>
            <w:tcW w:w="1134" w:type="dxa"/>
            <w:shd w:val="clear" w:color="auto" w:fill="auto"/>
          </w:tcPr>
          <w:p w14:paraId="70DA4390"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005EEE84" w14:textId="77777777" w:rsidR="000F4F82" w:rsidRPr="005F70FB" w:rsidRDefault="000F4F82" w:rsidP="00CC3F0A">
            <w:pPr>
              <w:pStyle w:val="TableCell0-0115Break"/>
            </w:pPr>
            <w:r w:rsidRPr="005F70FB">
              <w:t>complain</w:t>
            </w:r>
          </w:p>
        </w:tc>
      </w:tr>
      <w:tr w:rsidR="00AC23C4" w:rsidRPr="005F70FB" w14:paraId="40908729" w14:textId="77777777" w:rsidTr="00D95ABB">
        <w:tc>
          <w:tcPr>
            <w:tcW w:w="238" w:type="dxa"/>
            <w:shd w:val="clear" w:color="auto" w:fill="auto"/>
          </w:tcPr>
          <w:p w14:paraId="3ABB5704" w14:textId="77777777" w:rsidR="000F4F82" w:rsidRPr="005F70FB" w:rsidRDefault="000F4F82" w:rsidP="00CC3F0A">
            <w:pPr>
              <w:pStyle w:val="TableCell0-0115Break"/>
            </w:pPr>
          </w:p>
        </w:tc>
        <w:tc>
          <w:tcPr>
            <w:tcW w:w="1616" w:type="dxa"/>
            <w:shd w:val="clear" w:color="auto" w:fill="auto"/>
          </w:tcPr>
          <w:p w14:paraId="4005F591" w14:textId="77777777" w:rsidR="000F4F82" w:rsidRPr="005F70FB" w:rsidRDefault="000F4F82" w:rsidP="00CC3F0A">
            <w:pPr>
              <w:pStyle w:val="TableCell0-0115Break"/>
              <w:rPr>
                <w:rStyle w:val="ChItalBold"/>
              </w:rPr>
            </w:pPr>
            <w:r w:rsidRPr="005F70FB">
              <w:rPr>
                <w:rStyle w:val="ChItalBold"/>
              </w:rPr>
              <w:t>meninggal</w:t>
            </w:r>
          </w:p>
        </w:tc>
        <w:tc>
          <w:tcPr>
            <w:tcW w:w="1701" w:type="dxa"/>
            <w:shd w:val="clear" w:color="auto" w:fill="auto"/>
          </w:tcPr>
          <w:p w14:paraId="3FAA8F99" w14:textId="77777777" w:rsidR="000F4F82" w:rsidRPr="005F70FB" w:rsidRDefault="000F4F82" w:rsidP="00CC3F0A">
            <w:pPr>
              <w:pStyle w:val="TableCell0-0115Break"/>
              <w:rPr>
                <w:rStyle w:val="ChCharisSIL"/>
              </w:rPr>
            </w:pPr>
            <w:r w:rsidRPr="005F70FB">
              <w:rPr>
                <w:rStyle w:val="ChCharisSIL"/>
              </w:rPr>
              <w:t>mɛ.ˈnɪŋ.gɐl</w:t>
            </w:r>
          </w:p>
        </w:tc>
        <w:tc>
          <w:tcPr>
            <w:tcW w:w="1134" w:type="dxa"/>
            <w:shd w:val="clear" w:color="auto" w:fill="auto"/>
          </w:tcPr>
          <w:p w14:paraId="0D53A4D8"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5CE7B827" w14:textId="77777777" w:rsidR="000F4F82" w:rsidRPr="005F70FB" w:rsidRDefault="000F4F82" w:rsidP="00CC3F0A">
            <w:pPr>
              <w:pStyle w:val="TableCell0-0115Break"/>
            </w:pPr>
            <w:r w:rsidRPr="005F70FB">
              <w:t>die</w:t>
            </w:r>
          </w:p>
        </w:tc>
      </w:tr>
      <w:tr w:rsidR="00AC23C4" w:rsidRPr="005F70FB" w14:paraId="70079C92" w14:textId="77777777" w:rsidTr="00D95ABB">
        <w:tc>
          <w:tcPr>
            <w:tcW w:w="238" w:type="dxa"/>
            <w:shd w:val="clear" w:color="auto" w:fill="auto"/>
          </w:tcPr>
          <w:p w14:paraId="039E0551" w14:textId="77777777" w:rsidR="000F4F82" w:rsidRPr="005F70FB" w:rsidRDefault="000F4F82" w:rsidP="00CC3F0A">
            <w:pPr>
              <w:pStyle w:val="TableCell0-0115Break"/>
            </w:pPr>
          </w:p>
        </w:tc>
        <w:tc>
          <w:tcPr>
            <w:tcW w:w="1616" w:type="dxa"/>
            <w:shd w:val="clear" w:color="auto" w:fill="auto"/>
          </w:tcPr>
          <w:p w14:paraId="603EAA99" w14:textId="77777777" w:rsidR="000F4F82" w:rsidRPr="005F70FB" w:rsidRDefault="000F4F82" w:rsidP="00CC3F0A">
            <w:pPr>
              <w:pStyle w:val="TableCell0-0115Break"/>
              <w:rPr>
                <w:rStyle w:val="ChItalBold"/>
              </w:rPr>
            </w:pPr>
            <w:r w:rsidRPr="005F70FB">
              <w:rPr>
                <w:rStyle w:val="ChItalBold"/>
              </w:rPr>
              <w:t>menjadi</w:t>
            </w:r>
          </w:p>
        </w:tc>
        <w:tc>
          <w:tcPr>
            <w:tcW w:w="1701" w:type="dxa"/>
            <w:shd w:val="clear" w:color="auto" w:fill="auto"/>
          </w:tcPr>
          <w:p w14:paraId="5F2395EF" w14:textId="77777777" w:rsidR="000F4F82" w:rsidRPr="005F70FB" w:rsidRDefault="000F4F82" w:rsidP="00CC3F0A">
            <w:pPr>
              <w:pStyle w:val="TableCell0-0115Break"/>
              <w:rPr>
                <w:rStyle w:val="ChCharisSIL"/>
              </w:rPr>
            </w:pPr>
            <w:r w:rsidRPr="005F70FB">
              <w:rPr>
                <w:rStyle w:val="ChCharisSIL"/>
              </w:rPr>
              <w:t>mɛ̞n.ˈdʒa.di</w:t>
            </w:r>
          </w:p>
        </w:tc>
        <w:tc>
          <w:tcPr>
            <w:tcW w:w="1134" w:type="dxa"/>
            <w:shd w:val="clear" w:color="auto" w:fill="auto"/>
          </w:tcPr>
          <w:p w14:paraId="733BD04E"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58B34269" w14:textId="77777777" w:rsidR="000F4F82" w:rsidRPr="005F70FB" w:rsidRDefault="000F4F82" w:rsidP="00CC3F0A">
            <w:pPr>
              <w:pStyle w:val="TableCell0-0115Break"/>
            </w:pPr>
            <w:r w:rsidRPr="005F70FB">
              <w:t>become</w:t>
            </w:r>
          </w:p>
        </w:tc>
      </w:tr>
      <w:tr w:rsidR="00AC23C4" w:rsidRPr="005F70FB" w14:paraId="35A4F0D2" w14:textId="77777777" w:rsidTr="00D95ABB">
        <w:tc>
          <w:tcPr>
            <w:tcW w:w="238" w:type="dxa"/>
            <w:shd w:val="clear" w:color="auto" w:fill="auto"/>
          </w:tcPr>
          <w:p w14:paraId="6F0E727D" w14:textId="77777777" w:rsidR="000F4F82" w:rsidRPr="005F70FB" w:rsidRDefault="000F4F82" w:rsidP="00CC3F0A">
            <w:pPr>
              <w:pStyle w:val="TableCell0-0115Break"/>
            </w:pPr>
          </w:p>
        </w:tc>
        <w:tc>
          <w:tcPr>
            <w:tcW w:w="1616" w:type="dxa"/>
            <w:shd w:val="clear" w:color="auto" w:fill="auto"/>
          </w:tcPr>
          <w:p w14:paraId="184B2384" w14:textId="77777777" w:rsidR="000F4F82" w:rsidRPr="005F70FB" w:rsidRDefault="000F4F82" w:rsidP="00CC3F0A">
            <w:pPr>
              <w:pStyle w:val="TableCell0-0115Break"/>
              <w:rPr>
                <w:rStyle w:val="ChItalBold"/>
              </w:rPr>
            </w:pPr>
            <w:r w:rsidRPr="005F70FB">
              <w:rPr>
                <w:rStyle w:val="ChItalBold"/>
              </w:rPr>
              <w:t>menjelang</w:t>
            </w:r>
          </w:p>
        </w:tc>
        <w:tc>
          <w:tcPr>
            <w:tcW w:w="1701" w:type="dxa"/>
            <w:shd w:val="clear" w:color="auto" w:fill="auto"/>
          </w:tcPr>
          <w:p w14:paraId="159E4D68" w14:textId="77777777" w:rsidR="000F4F82" w:rsidRPr="005F70FB" w:rsidRDefault="000F4F82" w:rsidP="00CC3F0A">
            <w:pPr>
              <w:pStyle w:val="TableCell0-0115Break"/>
              <w:rPr>
                <w:rStyle w:val="ChCharisSIL"/>
              </w:rPr>
            </w:pPr>
            <w:r w:rsidRPr="005F70FB">
              <w:rPr>
                <w:rStyle w:val="ChCharisSIL"/>
              </w:rPr>
              <w:t>mɛ̞n.dʒɛ.ˈlɐŋ</w:t>
            </w:r>
          </w:p>
        </w:tc>
        <w:tc>
          <w:tcPr>
            <w:tcW w:w="1134" w:type="dxa"/>
            <w:shd w:val="clear" w:color="auto" w:fill="auto"/>
          </w:tcPr>
          <w:p w14:paraId="750C4913"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735C43E0" w14:textId="77777777" w:rsidR="000F4F82" w:rsidRPr="005F70FB" w:rsidRDefault="000F4F82" w:rsidP="00CC3F0A">
            <w:pPr>
              <w:pStyle w:val="TableCell0-0115Break"/>
            </w:pPr>
            <w:r w:rsidRPr="005F70FB">
              <w:t>approach</w:t>
            </w:r>
          </w:p>
        </w:tc>
      </w:tr>
      <w:tr w:rsidR="00AC23C4" w:rsidRPr="005F70FB" w14:paraId="57D40EC8" w14:textId="77777777" w:rsidTr="00D95ABB">
        <w:tc>
          <w:tcPr>
            <w:tcW w:w="238" w:type="dxa"/>
            <w:shd w:val="clear" w:color="auto" w:fill="auto"/>
          </w:tcPr>
          <w:p w14:paraId="13B7794A" w14:textId="77777777" w:rsidR="000F4F82" w:rsidRPr="005F70FB" w:rsidRDefault="000F4F82" w:rsidP="00CC3F0A">
            <w:pPr>
              <w:pStyle w:val="TableCell0-0115Break"/>
            </w:pPr>
          </w:p>
        </w:tc>
        <w:tc>
          <w:tcPr>
            <w:tcW w:w="1616" w:type="dxa"/>
            <w:shd w:val="clear" w:color="auto" w:fill="auto"/>
          </w:tcPr>
          <w:p w14:paraId="00B4CCED" w14:textId="77777777" w:rsidR="000F4F82" w:rsidRPr="005F70FB" w:rsidRDefault="000F4F82" w:rsidP="00CC3F0A">
            <w:pPr>
              <w:pStyle w:val="TableCell0-0115Break"/>
              <w:rPr>
                <w:rStyle w:val="ChItalBold"/>
              </w:rPr>
            </w:pPr>
            <w:r w:rsidRPr="005F70FB">
              <w:rPr>
                <w:rStyle w:val="ChItalBold"/>
              </w:rPr>
              <w:t>menuju</w:t>
            </w:r>
          </w:p>
        </w:tc>
        <w:tc>
          <w:tcPr>
            <w:tcW w:w="1701" w:type="dxa"/>
            <w:shd w:val="clear" w:color="auto" w:fill="auto"/>
          </w:tcPr>
          <w:p w14:paraId="332646B0" w14:textId="77777777" w:rsidR="000F4F82" w:rsidRPr="005F70FB" w:rsidRDefault="000F4F82" w:rsidP="00CC3F0A">
            <w:pPr>
              <w:pStyle w:val="TableCell0-0115Break"/>
              <w:rPr>
                <w:rStyle w:val="ChCharisSIL"/>
              </w:rPr>
            </w:pPr>
            <w:r w:rsidRPr="005F70FB">
              <w:rPr>
                <w:rStyle w:val="ChCharisSIL"/>
              </w:rPr>
              <w:t>mɛ.ˈnu.dʒu</w:t>
            </w:r>
          </w:p>
        </w:tc>
        <w:tc>
          <w:tcPr>
            <w:tcW w:w="1134" w:type="dxa"/>
            <w:shd w:val="clear" w:color="auto" w:fill="auto"/>
          </w:tcPr>
          <w:p w14:paraId="5E729651"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6CFD9899" w14:textId="77777777" w:rsidR="000F4F82" w:rsidRPr="005F70FB" w:rsidRDefault="000F4F82" w:rsidP="00CC3F0A">
            <w:pPr>
              <w:pStyle w:val="TableCell0-0115Break"/>
            </w:pPr>
            <w:r w:rsidRPr="005F70FB">
              <w:t>aim at</w:t>
            </w:r>
          </w:p>
        </w:tc>
      </w:tr>
      <w:tr w:rsidR="00AC23C4" w:rsidRPr="005F70FB" w14:paraId="586139DC" w14:textId="77777777" w:rsidTr="00D95ABB">
        <w:tc>
          <w:tcPr>
            <w:tcW w:w="238" w:type="dxa"/>
            <w:shd w:val="clear" w:color="auto" w:fill="auto"/>
          </w:tcPr>
          <w:p w14:paraId="7D47E964" w14:textId="77777777" w:rsidR="000F4F82" w:rsidRPr="005F70FB" w:rsidRDefault="000F4F82" w:rsidP="00CC3F0A">
            <w:pPr>
              <w:pStyle w:val="TableCell0-0115Break"/>
            </w:pPr>
          </w:p>
        </w:tc>
        <w:tc>
          <w:tcPr>
            <w:tcW w:w="1616" w:type="dxa"/>
            <w:shd w:val="clear" w:color="auto" w:fill="auto"/>
          </w:tcPr>
          <w:p w14:paraId="4AD1A042" w14:textId="77777777" w:rsidR="000F4F82" w:rsidRPr="005F70FB" w:rsidRDefault="000F4F82" w:rsidP="00CC3F0A">
            <w:pPr>
              <w:pStyle w:val="TableCell0-0115Break"/>
              <w:rPr>
                <w:rStyle w:val="ChItalBold"/>
              </w:rPr>
            </w:pPr>
            <w:r w:rsidRPr="005F70FB">
              <w:rPr>
                <w:rStyle w:val="ChItalBold"/>
              </w:rPr>
              <w:t>menurut</w:t>
            </w:r>
          </w:p>
        </w:tc>
        <w:tc>
          <w:tcPr>
            <w:tcW w:w="1701" w:type="dxa"/>
            <w:shd w:val="clear" w:color="auto" w:fill="auto"/>
          </w:tcPr>
          <w:p w14:paraId="66FDD26D" w14:textId="77777777" w:rsidR="000F4F82" w:rsidRPr="005F70FB" w:rsidRDefault="000F4F82" w:rsidP="00CC3F0A">
            <w:pPr>
              <w:pStyle w:val="TableCell0-0115Break"/>
              <w:rPr>
                <w:rStyle w:val="ChCharisSIL"/>
              </w:rPr>
            </w:pPr>
            <w:r w:rsidRPr="005F70FB">
              <w:rPr>
                <w:rStyle w:val="ChCharisSIL"/>
              </w:rPr>
              <w:t>mɛ.ˈnʊ.ɾʊt̚</w:t>
            </w:r>
          </w:p>
        </w:tc>
        <w:tc>
          <w:tcPr>
            <w:tcW w:w="1134" w:type="dxa"/>
            <w:shd w:val="clear" w:color="auto" w:fill="auto"/>
          </w:tcPr>
          <w:p w14:paraId="327E8042" w14:textId="77777777" w:rsidR="000F4F82" w:rsidRPr="005F70FB" w:rsidRDefault="000F4F82" w:rsidP="00CC3F0A">
            <w:pPr>
              <w:pStyle w:val="TableCell0-0115Break"/>
              <w:rPr>
                <w:rStyle w:val="ChSmallCaps"/>
              </w:rPr>
            </w:pPr>
            <w:r w:rsidRPr="005F70FB">
              <w:rPr>
                <w:rStyle w:val="ChSmallCaps"/>
              </w:rPr>
              <w:t>prep</w:t>
            </w:r>
          </w:p>
        </w:tc>
        <w:tc>
          <w:tcPr>
            <w:tcW w:w="2041" w:type="dxa"/>
            <w:shd w:val="clear" w:color="auto" w:fill="auto"/>
          </w:tcPr>
          <w:p w14:paraId="3A0B2397" w14:textId="77777777" w:rsidR="000F4F82" w:rsidRPr="005F70FB" w:rsidRDefault="000F4F82" w:rsidP="00CC3F0A">
            <w:pPr>
              <w:pStyle w:val="TableCell0-0115Break"/>
            </w:pPr>
            <w:r w:rsidRPr="005F70FB">
              <w:t>according to</w:t>
            </w:r>
          </w:p>
        </w:tc>
      </w:tr>
      <w:tr w:rsidR="00AC23C4" w:rsidRPr="005F70FB" w14:paraId="4547BD5B" w14:textId="77777777" w:rsidTr="00D95ABB">
        <w:tc>
          <w:tcPr>
            <w:tcW w:w="238" w:type="dxa"/>
            <w:shd w:val="clear" w:color="auto" w:fill="auto"/>
          </w:tcPr>
          <w:p w14:paraId="24F59D3E" w14:textId="77777777" w:rsidR="000F4F82" w:rsidRPr="005F70FB" w:rsidRDefault="000F4F82" w:rsidP="00CC3F0A">
            <w:pPr>
              <w:pStyle w:val="TableCell0-0115Break"/>
            </w:pPr>
          </w:p>
        </w:tc>
        <w:tc>
          <w:tcPr>
            <w:tcW w:w="1616" w:type="dxa"/>
            <w:shd w:val="clear" w:color="auto" w:fill="auto"/>
          </w:tcPr>
          <w:p w14:paraId="7D9E11B6" w14:textId="77777777" w:rsidR="000F4F82" w:rsidRPr="005F70FB" w:rsidRDefault="000F4F82" w:rsidP="00CC3F0A">
            <w:pPr>
              <w:pStyle w:val="TableCell0-0115Break"/>
              <w:rPr>
                <w:rStyle w:val="ChItalBold"/>
              </w:rPr>
            </w:pPr>
            <w:r w:rsidRPr="005F70FB">
              <w:rPr>
                <w:rStyle w:val="ChItalBold"/>
              </w:rPr>
              <w:t>menyala</w:t>
            </w:r>
          </w:p>
        </w:tc>
        <w:tc>
          <w:tcPr>
            <w:tcW w:w="1701" w:type="dxa"/>
            <w:shd w:val="clear" w:color="auto" w:fill="auto"/>
          </w:tcPr>
          <w:p w14:paraId="341A6A2E" w14:textId="77777777" w:rsidR="000F4F82" w:rsidRPr="005F70FB" w:rsidRDefault="000F4F82" w:rsidP="00CC3F0A">
            <w:pPr>
              <w:pStyle w:val="TableCell0-0115Break"/>
              <w:rPr>
                <w:rStyle w:val="ChCharisSIL"/>
              </w:rPr>
            </w:pPr>
            <w:r w:rsidRPr="005F70FB">
              <w:rPr>
                <w:rStyle w:val="ChCharisSIL"/>
              </w:rPr>
              <w:t>mɛ.ˈɲa.la</w:t>
            </w:r>
          </w:p>
        </w:tc>
        <w:tc>
          <w:tcPr>
            <w:tcW w:w="1134" w:type="dxa"/>
            <w:shd w:val="clear" w:color="auto" w:fill="auto"/>
          </w:tcPr>
          <w:p w14:paraId="74683250"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5C5F0B77" w14:textId="77777777" w:rsidR="000F4F82" w:rsidRPr="005F70FB" w:rsidRDefault="000F4F82" w:rsidP="00CC3F0A">
            <w:pPr>
              <w:pStyle w:val="TableCell0-0115Break"/>
            </w:pPr>
            <w:r w:rsidRPr="005F70FB">
              <w:t>shine</w:t>
            </w:r>
          </w:p>
        </w:tc>
      </w:tr>
      <w:tr w:rsidR="00AC23C4" w:rsidRPr="005F70FB" w14:paraId="0C7117B8" w14:textId="77777777" w:rsidTr="00D95ABB">
        <w:tc>
          <w:tcPr>
            <w:tcW w:w="238" w:type="dxa"/>
            <w:shd w:val="clear" w:color="auto" w:fill="auto"/>
          </w:tcPr>
          <w:p w14:paraId="6C381FD3" w14:textId="77777777" w:rsidR="000F4F82" w:rsidRPr="005F70FB" w:rsidRDefault="000F4F82" w:rsidP="00CC3F0A">
            <w:pPr>
              <w:pStyle w:val="TableCell0-0115Break"/>
            </w:pPr>
          </w:p>
        </w:tc>
        <w:tc>
          <w:tcPr>
            <w:tcW w:w="1616" w:type="dxa"/>
            <w:shd w:val="clear" w:color="auto" w:fill="auto"/>
          </w:tcPr>
          <w:p w14:paraId="4029E4B4" w14:textId="77777777" w:rsidR="000F4F82" w:rsidRPr="005F70FB" w:rsidRDefault="000F4F82" w:rsidP="00CC3F0A">
            <w:pPr>
              <w:pStyle w:val="TableCell0-0115Break"/>
              <w:rPr>
                <w:rStyle w:val="ChItalBold"/>
              </w:rPr>
            </w:pPr>
            <w:r w:rsidRPr="005F70FB">
              <w:rPr>
                <w:rStyle w:val="ChItalBold"/>
              </w:rPr>
              <w:t>menyangkal</w:t>
            </w:r>
          </w:p>
        </w:tc>
        <w:tc>
          <w:tcPr>
            <w:tcW w:w="1701" w:type="dxa"/>
            <w:shd w:val="clear" w:color="auto" w:fill="auto"/>
          </w:tcPr>
          <w:p w14:paraId="22379B65" w14:textId="77777777" w:rsidR="000F4F82" w:rsidRPr="005F70FB" w:rsidRDefault="000F4F82" w:rsidP="00CC3F0A">
            <w:pPr>
              <w:pStyle w:val="TableCell0-0115Break"/>
              <w:rPr>
                <w:rStyle w:val="ChCharisSIL"/>
              </w:rPr>
            </w:pPr>
            <w:r w:rsidRPr="005F70FB">
              <w:rPr>
                <w:rStyle w:val="ChCharisSIL"/>
              </w:rPr>
              <w:t>mɛ.ˈɲɐŋ.kɐl</w:t>
            </w:r>
          </w:p>
        </w:tc>
        <w:tc>
          <w:tcPr>
            <w:tcW w:w="1134" w:type="dxa"/>
            <w:shd w:val="clear" w:color="auto" w:fill="auto"/>
          </w:tcPr>
          <w:p w14:paraId="4A51288A"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268D0E7A" w14:textId="77777777" w:rsidR="000F4F82" w:rsidRPr="005F70FB" w:rsidRDefault="000F4F82" w:rsidP="00CC3F0A">
            <w:pPr>
              <w:pStyle w:val="TableCell0-0115Break"/>
            </w:pPr>
            <w:r w:rsidRPr="005F70FB">
              <w:t>deny</w:t>
            </w:r>
          </w:p>
        </w:tc>
      </w:tr>
      <w:tr w:rsidR="00AC23C4" w:rsidRPr="005F70FB" w14:paraId="0BB6D160" w14:textId="77777777" w:rsidTr="00D95ABB">
        <w:tc>
          <w:tcPr>
            <w:tcW w:w="238" w:type="dxa"/>
            <w:shd w:val="clear" w:color="auto" w:fill="auto"/>
          </w:tcPr>
          <w:p w14:paraId="69A7A690" w14:textId="77777777" w:rsidR="000F4F82" w:rsidRPr="005F70FB" w:rsidRDefault="000F4F82" w:rsidP="00CC3F0A">
            <w:pPr>
              <w:pStyle w:val="TableCell0-0115Break"/>
            </w:pPr>
          </w:p>
        </w:tc>
        <w:tc>
          <w:tcPr>
            <w:tcW w:w="1616" w:type="dxa"/>
            <w:shd w:val="clear" w:color="auto" w:fill="auto"/>
          </w:tcPr>
          <w:p w14:paraId="5FADCF68" w14:textId="77777777" w:rsidR="000F4F82" w:rsidRPr="005F70FB" w:rsidRDefault="000F4F82" w:rsidP="00CC3F0A">
            <w:pPr>
              <w:pStyle w:val="TableCell0-0115Break"/>
              <w:rPr>
                <w:rStyle w:val="ChItalBold"/>
              </w:rPr>
            </w:pPr>
            <w:r w:rsidRPr="005F70FB">
              <w:rPr>
                <w:rStyle w:val="ChItalBold"/>
              </w:rPr>
              <w:t>menyanyi</w:t>
            </w:r>
          </w:p>
        </w:tc>
        <w:tc>
          <w:tcPr>
            <w:tcW w:w="1701" w:type="dxa"/>
            <w:shd w:val="clear" w:color="auto" w:fill="auto"/>
          </w:tcPr>
          <w:p w14:paraId="29FAB49B" w14:textId="77777777" w:rsidR="000F4F82" w:rsidRPr="005F70FB" w:rsidRDefault="000F4F82" w:rsidP="00CC3F0A">
            <w:pPr>
              <w:pStyle w:val="TableCell0-0115Break"/>
              <w:rPr>
                <w:rStyle w:val="ChCharisSIL"/>
              </w:rPr>
            </w:pPr>
            <w:r w:rsidRPr="005F70FB">
              <w:rPr>
                <w:rStyle w:val="ChCharisSIL"/>
              </w:rPr>
              <w:t>mɛ.ˈɲa.ɲi</w:t>
            </w:r>
          </w:p>
        </w:tc>
        <w:tc>
          <w:tcPr>
            <w:tcW w:w="1134" w:type="dxa"/>
            <w:shd w:val="clear" w:color="auto" w:fill="auto"/>
          </w:tcPr>
          <w:p w14:paraId="11EF6066"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2751E47A" w14:textId="77777777" w:rsidR="000F4F82" w:rsidRPr="005F70FB" w:rsidRDefault="000F4F82" w:rsidP="00CC3F0A">
            <w:pPr>
              <w:pStyle w:val="TableCell0-0115Break"/>
            </w:pPr>
            <w:r w:rsidRPr="005F70FB">
              <w:t>sing</w:t>
            </w:r>
          </w:p>
        </w:tc>
      </w:tr>
      <w:tr w:rsidR="00AC23C4" w:rsidRPr="005F70FB" w14:paraId="7DD1368E" w14:textId="77777777" w:rsidTr="00D95ABB">
        <w:tc>
          <w:tcPr>
            <w:tcW w:w="238" w:type="dxa"/>
            <w:shd w:val="clear" w:color="auto" w:fill="auto"/>
          </w:tcPr>
          <w:p w14:paraId="7F8AF410" w14:textId="77777777" w:rsidR="000F4F82" w:rsidRPr="005F70FB" w:rsidRDefault="000F4F82" w:rsidP="00CC3F0A">
            <w:pPr>
              <w:pStyle w:val="TableCell0-0115Break"/>
            </w:pPr>
          </w:p>
        </w:tc>
        <w:tc>
          <w:tcPr>
            <w:tcW w:w="1616" w:type="dxa"/>
            <w:shd w:val="clear" w:color="auto" w:fill="auto"/>
          </w:tcPr>
          <w:p w14:paraId="10C1FFC1" w14:textId="77777777" w:rsidR="000F4F82" w:rsidRPr="005F70FB" w:rsidRDefault="000F4F82" w:rsidP="00CC3F0A">
            <w:pPr>
              <w:pStyle w:val="TableCell0-0115Break"/>
              <w:rPr>
                <w:rStyle w:val="ChItalBold"/>
              </w:rPr>
            </w:pPr>
            <w:r w:rsidRPr="005F70FB">
              <w:rPr>
                <w:rStyle w:val="ChItalBold"/>
              </w:rPr>
              <w:t>menyapu</w:t>
            </w:r>
          </w:p>
        </w:tc>
        <w:tc>
          <w:tcPr>
            <w:tcW w:w="1701" w:type="dxa"/>
            <w:shd w:val="clear" w:color="auto" w:fill="auto"/>
          </w:tcPr>
          <w:p w14:paraId="7D7D3EFD" w14:textId="77777777" w:rsidR="000F4F82" w:rsidRPr="005F70FB" w:rsidRDefault="000F4F82" w:rsidP="00CC3F0A">
            <w:pPr>
              <w:pStyle w:val="TableCell0-0115Break"/>
              <w:rPr>
                <w:rStyle w:val="ChCharisSIL"/>
              </w:rPr>
            </w:pPr>
            <w:r w:rsidRPr="005F70FB">
              <w:rPr>
                <w:rStyle w:val="ChCharisSIL"/>
              </w:rPr>
              <w:t>mɛ.ˈɲa.pu</w:t>
            </w:r>
          </w:p>
        </w:tc>
        <w:tc>
          <w:tcPr>
            <w:tcW w:w="1134" w:type="dxa"/>
            <w:shd w:val="clear" w:color="auto" w:fill="auto"/>
          </w:tcPr>
          <w:p w14:paraId="48E672BC"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4BCC75D4" w14:textId="77777777" w:rsidR="000F4F82" w:rsidRPr="005F70FB" w:rsidRDefault="000F4F82" w:rsidP="00CC3F0A">
            <w:pPr>
              <w:pStyle w:val="TableCell0-0115Break"/>
            </w:pPr>
            <w:r w:rsidRPr="005F70FB">
              <w:t>sweep</w:t>
            </w:r>
          </w:p>
        </w:tc>
      </w:tr>
      <w:tr w:rsidR="00AC23C4" w:rsidRPr="005F70FB" w14:paraId="24185ACE" w14:textId="77777777" w:rsidTr="00D95ABB">
        <w:tc>
          <w:tcPr>
            <w:tcW w:w="238" w:type="dxa"/>
            <w:shd w:val="clear" w:color="auto" w:fill="auto"/>
          </w:tcPr>
          <w:p w14:paraId="5E26DF0B" w14:textId="77777777" w:rsidR="000F4F82" w:rsidRPr="005F70FB" w:rsidRDefault="000F4F82" w:rsidP="00CC3F0A">
            <w:pPr>
              <w:pStyle w:val="TableCell0-0115Break"/>
            </w:pPr>
            <w:r w:rsidRPr="005F70FB">
              <w:t>x</w:t>
            </w:r>
          </w:p>
        </w:tc>
        <w:tc>
          <w:tcPr>
            <w:tcW w:w="1616" w:type="dxa"/>
            <w:shd w:val="clear" w:color="auto" w:fill="auto"/>
          </w:tcPr>
          <w:p w14:paraId="144793C6" w14:textId="77777777" w:rsidR="000F4F82" w:rsidRPr="005F70FB" w:rsidRDefault="000F4F82" w:rsidP="00CC3F0A">
            <w:pPr>
              <w:pStyle w:val="TableCell0-0115Break"/>
              <w:rPr>
                <w:rStyle w:val="ChItalBold"/>
              </w:rPr>
            </w:pPr>
            <w:r w:rsidRPr="005F70FB">
              <w:rPr>
                <w:rStyle w:val="ChItalBold"/>
              </w:rPr>
              <w:t>menyebrang</w:t>
            </w:r>
          </w:p>
        </w:tc>
        <w:tc>
          <w:tcPr>
            <w:tcW w:w="1701" w:type="dxa"/>
            <w:shd w:val="clear" w:color="auto" w:fill="auto"/>
          </w:tcPr>
          <w:p w14:paraId="18FCC030" w14:textId="77777777" w:rsidR="000F4F82" w:rsidRPr="005F70FB" w:rsidRDefault="000F4F82" w:rsidP="00CC3F0A">
            <w:pPr>
              <w:pStyle w:val="TableCell0-0115Break"/>
              <w:rPr>
                <w:rStyle w:val="ChCharisSIL"/>
              </w:rPr>
            </w:pPr>
            <w:r w:rsidRPr="005F70FB">
              <w:rPr>
                <w:rStyle w:val="ChCharisSIL"/>
              </w:rPr>
              <w:t>ˌmɛ.ɲɛ.ˈbrɐŋ</w:t>
            </w:r>
          </w:p>
        </w:tc>
        <w:tc>
          <w:tcPr>
            <w:tcW w:w="1134" w:type="dxa"/>
            <w:shd w:val="clear" w:color="auto" w:fill="auto"/>
          </w:tcPr>
          <w:p w14:paraId="3365C030"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618AC79A" w14:textId="77777777" w:rsidR="000F4F82" w:rsidRPr="005F70FB" w:rsidRDefault="000F4F82" w:rsidP="00CC3F0A">
            <w:pPr>
              <w:pStyle w:val="TableCell0-0115Break"/>
            </w:pPr>
            <w:r w:rsidRPr="005F70FB">
              <w:t>cross</w:t>
            </w:r>
          </w:p>
        </w:tc>
      </w:tr>
      <w:tr w:rsidR="00AC23C4" w:rsidRPr="005F70FB" w14:paraId="538DA9FF" w14:textId="77777777" w:rsidTr="00D95ABB">
        <w:tc>
          <w:tcPr>
            <w:tcW w:w="238" w:type="dxa"/>
            <w:shd w:val="clear" w:color="auto" w:fill="auto"/>
          </w:tcPr>
          <w:p w14:paraId="55604DFA" w14:textId="77777777" w:rsidR="000F4F82" w:rsidRPr="005F70FB" w:rsidRDefault="000F4F82" w:rsidP="00CC3F0A">
            <w:pPr>
              <w:pStyle w:val="TableCell0-0115Break"/>
            </w:pPr>
            <w:r w:rsidRPr="005F70FB">
              <w:t>x</w:t>
            </w:r>
          </w:p>
        </w:tc>
        <w:tc>
          <w:tcPr>
            <w:tcW w:w="1616" w:type="dxa"/>
            <w:shd w:val="clear" w:color="auto" w:fill="auto"/>
          </w:tcPr>
          <w:p w14:paraId="6A9C520D" w14:textId="77777777" w:rsidR="000F4F82" w:rsidRPr="005F70FB" w:rsidRDefault="000F4F82" w:rsidP="00CC3F0A">
            <w:pPr>
              <w:pStyle w:val="TableCell0-0115Break"/>
              <w:rPr>
                <w:rStyle w:val="ChItalBold"/>
              </w:rPr>
            </w:pPr>
            <w:r w:rsidRPr="005F70FB">
              <w:rPr>
                <w:rStyle w:val="ChItalBold"/>
              </w:rPr>
              <w:t>menyesal</w:t>
            </w:r>
          </w:p>
        </w:tc>
        <w:tc>
          <w:tcPr>
            <w:tcW w:w="1701" w:type="dxa"/>
            <w:shd w:val="clear" w:color="auto" w:fill="auto"/>
          </w:tcPr>
          <w:p w14:paraId="0A049B96" w14:textId="77777777" w:rsidR="000F4F82" w:rsidRPr="005F70FB" w:rsidRDefault="000F4F82" w:rsidP="00CC3F0A">
            <w:pPr>
              <w:pStyle w:val="TableCell0-0115Break"/>
              <w:rPr>
                <w:rStyle w:val="ChCharisSIL"/>
              </w:rPr>
            </w:pPr>
            <w:r w:rsidRPr="005F70FB">
              <w:rPr>
                <w:rStyle w:val="ChCharisSIL"/>
              </w:rPr>
              <w:t>ˌmɛ.ɲɛ.ˈsɐl</w:t>
            </w:r>
          </w:p>
        </w:tc>
        <w:tc>
          <w:tcPr>
            <w:tcW w:w="1134" w:type="dxa"/>
            <w:shd w:val="clear" w:color="auto" w:fill="auto"/>
          </w:tcPr>
          <w:p w14:paraId="6DD17B51"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1874CA9D" w14:textId="77777777" w:rsidR="000F4F82" w:rsidRPr="005F70FB" w:rsidRDefault="000F4F82" w:rsidP="00CC3F0A">
            <w:pPr>
              <w:pStyle w:val="TableCell0-0115Break"/>
            </w:pPr>
            <w:r w:rsidRPr="005F70FB">
              <w:t>regret</w:t>
            </w:r>
          </w:p>
        </w:tc>
      </w:tr>
      <w:tr w:rsidR="00AC23C4" w:rsidRPr="005F70FB" w14:paraId="25C42D0C" w14:textId="77777777" w:rsidTr="00D95ABB">
        <w:tc>
          <w:tcPr>
            <w:tcW w:w="238" w:type="dxa"/>
            <w:shd w:val="clear" w:color="auto" w:fill="auto"/>
          </w:tcPr>
          <w:p w14:paraId="7CBF87FB" w14:textId="77777777" w:rsidR="000F4F82" w:rsidRPr="005F70FB" w:rsidRDefault="000F4F82" w:rsidP="00CC3F0A">
            <w:pPr>
              <w:pStyle w:val="TableCell0-0115Break"/>
            </w:pPr>
          </w:p>
        </w:tc>
        <w:tc>
          <w:tcPr>
            <w:tcW w:w="1616" w:type="dxa"/>
            <w:shd w:val="clear" w:color="auto" w:fill="auto"/>
          </w:tcPr>
          <w:p w14:paraId="5AD09B0C" w14:textId="77777777" w:rsidR="000F4F82" w:rsidRPr="005F70FB" w:rsidRDefault="000F4F82" w:rsidP="00CC3F0A">
            <w:pPr>
              <w:pStyle w:val="TableCell0-0115Break"/>
              <w:rPr>
                <w:rStyle w:val="ChItalBold"/>
              </w:rPr>
            </w:pPr>
            <w:r w:rsidRPr="005F70FB">
              <w:rPr>
                <w:rStyle w:val="ChItalBold"/>
              </w:rPr>
              <w:t>menyusul</w:t>
            </w:r>
          </w:p>
        </w:tc>
        <w:tc>
          <w:tcPr>
            <w:tcW w:w="1701" w:type="dxa"/>
            <w:shd w:val="clear" w:color="auto" w:fill="auto"/>
          </w:tcPr>
          <w:p w14:paraId="0FD906BC" w14:textId="77777777" w:rsidR="000F4F82" w:rsidRPr="005F70FB" w:rsidRDefault="000F4F82" w:rsidP="00CC3F0A">
            <w:pPr>
              <w:pStyle w:val="TableCell0-0115Break"/>
              <w:rPr>
                <w:rStyle w:val="ChCharisSIL"/>
              </w:rPr>
            </w:pPr>
            <w:r w:rsidRPr="005F70FB">
              <w:rPr>
                <w:rStyle w:val="ChCharisSIL"/>
              </w:rPr>
              <w:t>mɛ.ˈɲu.sʊl</w:t>
            </w:r>
          </w:p>
        </w:tc>
        <w:tc>
          <w:tcPr>
            <w:tcW w:w="1134" w:type="dxa"/>
            <w:shd w:val="clear" w:color="auto" w:fill="auto"/>
          </w:tcPr>
          <w:p w14:paraId="13E418F1"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309D8355" w14:textId="77777777" w:rsidR="000F4F82" w:rsidRPr="005F70FB" w:rsidRDefault="000F4F82" w:rsidP="00CC3F0A">
            <w:pPr>
              <w:pStyle w:val="TableCell0-0115Break"/>
            </w:pPr>
            <w:r w:rsidRPr="005F70FB">
              <w:t>follow</w:t>
            </w:r>
          </w:p>
        </w:tc>
      </w:tr>
      <w:tr w:rsidR="00AC23C4" w:rsidRPr="005F70FB" w14:paraId="4DFE3DE6" w14:textId="77777777" w:rsidTr="00D95ABB">
        <w:tc>
          <w:tcPr>
            <w:tcW w:w="238" w:type="dxa"/>
            <w:shd w:val="clear" w:color="auto" w:fill="auto"/>
          </w:tcPr>
          <w:p w14:paraId="7200DEAD" w14:textId="77777777" w:rsidR="000F4F82" w:rsidRPr="005F70FB" w:rsidRDefault="000F4F82" w:rsidP="00CC3F0A">
            <w:pPr>
              <w:pStyle w:val="TableCell0-0115Break"/>
            </w:pPr>
          </w:p>
        </w:tc>
        <w:tc>
          <w:tcPr>
            <w:tcW w:w="1616" w:type="dxa"/>
            <w:shd w:val="clear" w:color="auto" w:fill="auto"/>
          </w:tcPr>
          <w:p w14:paraId="266B9154" w14:textId="77777777" w:rsidR="000F4F82" w:rsidRPr="005F70FB" w:rsidRDefault="000F4F82" w:rsidP="00CC3F0A">
            <w:pPr>
              <w:pStyle w:val="TableCell0-0115Break"/>
              <w:rPr>
                <w:rStyle w:val="ChItalBold"/>
              </w:rPr>
            </w:pPr>
            <w:r w:rsidRPr="005F70FB">
              <w:rPr>
                <w:rStyle w:val="ChItalBold"/>
              </w:rPr>
              <w:t>merangkap</w:t>
            </w:r>
          </w:p>
        </w:tc>
        <w:tc>
          <w:tcPr>
            <w:tcW w:w="1701" w:type="dxa"/>
            <w:shd w:val="clear" w:color="auto" w:fill="auto"/>
          </w:tcPr>
          <w:p w14:paraId="07B30E5F" w14:textId="77777777" w:rsidR="000F4F82" w:rsidRPr="005F70FB" w:rsidRDefault="000F4F82" w:rsidP="00CC3F0A">
            <w:pPr>
              <w:pStyle w:val="TableCell0-0115Break"/>
              <w:rPr>
                <w:rStyle w:val="ChCharisSIL"/>
              </w:rPr>
            </w:pPr>
            <w:r w:rsidRPr="005F70FB">
              <w:rPr>
                <w:rStyle w:val="ChCharisSIL"/>
              </w:rPr>
              <w:t>mɛ.ˈɾɐŋ.kɐp̚</w:t>
            </w:r>
          </w:p>
        </w:tc>
        <w:tc>
          <w:tcPr>
            <w:tcW w:w="1134" w:type="dxa"/>
            <w:shd w:val="clear" w:color="auto" w:fill="auto"/>
          </w:tcPr>
          <w:p w14:paraId="7B3B1798"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25050E31" w14:textId="77777777" w:rsidR="000F4F82" w:rsidRPr="005F70FB" w:rsidRDefault="000F4F82" w:rsidP="00CC3F0A">
            <w:pPr>
              <w:pStyle w:val="TableCell0-0115Break"/>
            </w:pPr>
            <w:r w:rsidRPr="005F70FB">
              <w:t>double as</w:t>
            </w:r>
          </w:p>
        </w:tc>
      </w:tr>
      <w:tr w:rsidR="00AC23C4" w:rsidRPr="005F70FB" w14:paraId="281486F7" w14:textId="77777777" w:rsidTr="00D95ABB">
        <w:tc>
          <w:tcPr>
            <w:tcW w:w="238" w:type="dxa"/>
            <w:shd w:val="clear" w:color="auto" w:fill="auto"/>
          </w:tcPr>
          <w:p w14:paraId="2D998110" w14:textId="77777777" w:rsidR="000F4F82" w:rsidRPr="005F70FB" w:rsidRDefault="000F4F82" w:rsidP="00CC3F0A">
            <w:pPr>
              <w:pStyle w:val="TableCell0-0115Break"/>
            </w:pPr>
          </w:p>
        </w:tc>
        <w:tc>
          <w:tcPr>
            <w:tcW w:w="1616" w:type="dxa"/>
            <w:shd w:val="clear" w:color="auto" w:fill="auto"/>
          </w:tcPr>
          <w:p w14:paraId="74F91ADA" w14:textId="77777777" w:rsidR="000F4F82" w:rsidRPr="005F70FB" w:rsidRDefault="000F4F82" w:rsidP="00CC3F0A">
            <w:pPr>
              <w:pStyle w:val="TableCell0-0115Break"/>
              <w:rPr>
                <w:rStyle w:val="ChItalBold"/>
              </w:rPr>
            </w:pPr>
            <w:r w:rsidRPr="005F70FB">
              <w:rPr>
                <w:rStyle w:val="ChItalBold"/>
              </w:rPr>
              <w:t>merantaw</w:t>
            </w:r>
          </w:p>
        </w:tc>
        <w:tc>
          <w:tcPr>
            <w:tcW w:w="1701" w:type="dxa"/>
            <w:shd w:val="clear" w:color="auto" w:fill="auto"/>
          </w:tcPr>
          <w:p w14:paraId="13880772" w14:textId="77777777" w:rsidR="000F4F82" w:rsidRPr="005F70FB" w:rsidRDefault="000F4F82" w:rsidP="00CC3F0A">
            <w:pPr>
              <w:pStyle w:val="TableCell0-0115Break"/>
              <w:rPr>
                <w:rStyle w:val="ChCharisSIL"/>
              </w:rPr>
            </w:pPr>
            <w:r w:rsidRPr="005F70FB">
              <w:rPr>
                <w:rStyle w:val="ChCharisSIL"/>
              </w:rPr>
              <w:t>mɛ.ˈɾɐn.tɐw</w:t>
            </w:r>
          </w:p>
        </w:tc>
        <w:tc>
          <w:tcPr>
            <w:tcW w:w="1134" w:type="dxa"/>
            <w:shd w:val="clear" w:color="auto" w:fill="auto"/>
          </w:tcPr>
          <w:p w14:paraId="649269C4"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5FF07DBC" w14:textId="77777777" w:rsidR="000F4F82" w:rsidRPr="005F70FB" w:rsidRDefault="000F4F82" w:rsidP="00CC3F0A">
            <w:pPr>
              <w:pStyle w:val="TableCell0-0115Break"/>
            </w:pPr>
            <w:r w:rsidRPr="005F70FB">
              <w:t>wander about</w:t>
            </w:r>
          </w:p>
        </w:tc>
      </w:tr>
      <w:tr w:rsidR="00AC23C4" w:rsidRPr="005F70FB" w14:paraId="11A3B770" w14:textId="77777777" w:rsidTr="00D95ABB">
        <w:tc>
          <w:tcPr>
            <w:tcW w:w="238" w:type="dxa"/>
            <w:shd w:val="clear" w:color="auto" w:fill="auto"/>
          </w:tcPr>
          <w:p w14:paraId="368A7A43" w14:textId="77777777" w:rsidR="000F4F82" w:rsidRPr="005F70FB" w:rsidRDefault="000F4F82" w:rsidP="00CC3F0A">
            <w:pPr>
              <w:pStyle w:val="TableCell0-0115Break"/>
            </w:pPr>
          </w:p>
        </w:tc>
        <w:tc>
          <w:tcPr>
            <w:tcW w:w="1616" w:type="dxa"/>
            <w:shd w:val="clear" w:color="auto" w:fill="auto"/>
          </w:tcPr>
          <w:p w14:paraId="79812F95" w14:textId="77777777" w:rsidR="000F4F82" w:rsidRPr="005F70FB" w:rsidRDefault="000F4F82" w:rsidP="00CC3F0A">
            <w:pPr>
              <w:pStyle w:val="TableCell0-0115Break"/>
              <w:rPr>
                <w:rStyle w:val="ChItalBold"/>
              </w:rPr>
            </w:pPr>
            <w:r w:rsidRPr="005F70FB">
              <w:rPr>
                <w:rStyle w:val="ChItalBold"/>
              </w:rPr>
              <w:t>merayap</w:t>
            </w:r>
          </w:p>
        </w:tc>
        <w:tc>
          <w:tcPr>
            <w:tcW w:w="1701" w:type="dxa"/>
            <w:shd w:val="clear" w:color="auto" w:fill="auto"/>
          </w:tcPr>
          <w:p w14:paraId="6C0B5FC3" w14:textId="77777777" w:rsidR="000F4F82" w:rsidRPr="005F70FB" w:rsidRDefault="000F4F82" w:rsidP="00CC3F0A">
            <w:pPr>
              <w:pStyle w:val="TableCell0-0115Break"/>
              <w:rPr>
                <w:rStyle w:val="ChCharisSIL"/>
              </w:rPr>
            </w:pPr>
            <w:r w:rsidRPr="005F70FB">
              <w:rPr>
                <w:rStyle w:val="ChCharisSIL"/>
              </w:rPr>
              <w:t>mɛ.ˈɾa.jɐp̚</w:t>
            </w:r>
          </w:p>
        </w:tc>
        <w:tc>
          <w:tcPr>
            <w:tcW w:w="1134" w:type="dxa"/>
            <w:shd w:val="clear" w:color="auto" w:fill="auto"/>
          </w:tcPr>
          <w:p w14:paraId="0B65A6C4"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55BB6878" w14:textId="77777777" w:rsidR="000F4F82" w:rsidRPr="005F70FB" w:rsidRDefault="000F4F82" w:rsidP="00CC3F0A">
            <w:pPr>
              <w:pStyle w:val="TableCell0-0115Break"/>
            </w:pPr>
            <w:r w:rsidRPr="005F70FB">
              <w:t>creep (over)</w:t>
            </w:r>
          </w:p>
        </w:tc>
      </w:tr>
      <w:tr w:rsidR="00AC23C4" w:rsidRPr="005F70FB" w14:paraId="6888CD6C" w14:textId="77777777" w:rsidTr="00D95ABB">
        <w:tc>
          <w:tcPr>
            <w:tcW w:w="238" w:type="dxa"/>
            <w:shd w:val="clear" w:color="auto" w:fill="auto"/>
          </w:tcPr>
          <w:p w14:paraId="50C0F01F" w14:textId="77777777" w:rsidR="000F4F82" w:rsidRPr="005F70FB" w:rsidRDefault="000F4F82" w:rsidP="00CC3F0A">
            <w:pPr>
              <w:pStyle w:val="TableCell0-0115Break"/>
            </w:pPr>
          </w:p>
        </w:tc>
        <w:tc>
          <w:tcPr>
            <w:tcW w:w="1616" w:type="dxa"/>
            <w:shd w:val="clear" w:color="auto" w:fill="auto"/>
          </w:tcPr>
          <w:p w14:paraId="14C8A417" w14:textId="77777777" w:rsidR="000F4F82" w:rsidRPr="005F70FB" w:rsidRDefault="000F4F82" w:rsidP="00CC3F0A">
            <w:pPr>
              <w:pStyle w:val="TableCell0-0115Break"/>
              <w:rPr>
                <w:rStyle w:val="ChItalBold"/>
              </w:rPr>
            </w:pPr>
            <w:r w:rsidRPr="005F70FB">
              <w:rPr>
                <w:rStyle w:val="ChItalBold"/>
              </w:rPr>
              <w:t>minumang</w:t>
            </w:r>
          </w:p>
        </w:tc>
        <w:tc>
          <w:tcPr>
            <w:tcW w:w="1701" w:type="dxa"/>
            <w:shd w:val="clear" w:color="auto" w:fill="auto"/>
          </w:tcPr>
          <w:p w14:paraId="704BBD20" w14:textId="77777777" w:rsidR="000F4F82" w:rsidRPr="005F70FB" w:rsidRDefault="000F4F82" w:rsidP="00CC3F0A">
            <w:pPr>
              <w:pStyle w:val="TableCell0-0115Break"/>
              <w:rPr>
                <w:rStyle w:val="ChCharisSIL"/>
              </w:rPr>
            </w:pPr>
            <w:r w:rsidRPr="005F70FB">
              <w:rPr>
                <w:rStyle w:val="ChCharisSIL"/>
              </w:rPr>
              <w:t>mi.ˈnu.mɐn</w:t>
            </w:r>
          </w:p>
        </w:tc>
        <w:tc>
          <w:tcPr>
            <w:tcW w:w="1134" w:type="dxa"/>
            <w:shd w:val="clear" w:color="auto" w:fill="auto"/>
          </w:tcPr>
          <w:p w14:paraId="24A36C5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C80E974" w14:textId="77777777" w:rsidR="000F4F82" w:rsidRPr="005F70FB" w:rsidRDefault="000F4F82" w:rsidP="00CC3F0A">
            <w:pPr>
              <w:pStyle w:val="TableCell0-0115Break"/>
            </w:pPr>
            <w:r w:rsidRPr="005F70FB">
              <w:t>beverage</w:t>
            </w:r>
          </w:p>
        </w:tc>
      </w:tr>
      <w:tr w:rsidR="00AC23C4" w:rsidRPr="005F70FB" w14:paraId="023C0886" w14:textId="77777777" w:rsidTr="00D95ABB">
        <w:tc>
          <w:tcPr>
            <w:tcW w:w="238" w:type="dxa"/>
            <w:shd w:val="clear" w:color="auto" w:fill="auto"/>
          </w:tcPr>
          <w:p w14:paraId="633D909C" w14:textId="77777777" w:rsidR="000F4F82" w:rsidRPr="005F70FB" w:rsidRDefault="000F4F82" w:rsidP="00F0187F">
            <w:pPr>
              <w:pStyle w:val="TableCell0-2115ptBreak"/>
            </w:pPr>
          </w:p>
        </w:tc>
        <w:tc>
          <w:tcPr>
            <w:tcW w:w="1616" w:type="dxa"/>
            <w:shd w:val="clear" w:color="auto" w:fill="auto"/>
          </w:tcPr>
          <w:p w14:paraId="4BE18B7C" w14:textId="77777777" w:rsidR="000F4F82" w:rsidRPr="005F70FB" w:rsidRDefault="000F4F82" w:rsidP="00F0187F">
            <w:pPr>
              <w:pStyle w:val="TableCell0-2115ptBreak"/>
              <w:rPr>
                <w:rStyle w:val="ChItalBold"/>
              </w:rPr>
            </w:pPr>
            <w:r w:rsidRPr="005F70FB">
              <w:rPr>
                <w:rStyle w:val="ChItalBold"/>
              </w:rPr>
              <w:t>muatang</w:t>
            </w:r>
          </w:p>
        </w:tc>
        <w:tc>
          <w:tcPr>
            <w:tcW w:w="1701" w:type="dxa"/>
            <w:shd w:val="clear" w:color="auto" w:fill="auto"/>
          </w:tcPr>
          <w:p w14:paraId="26B0F395" w14:textId="77777777" w:rsidR="000F4F82" w:rsidRPr="005F70FB" w:rsidRDefault="000F4F82" w:rsidP="00F0187F">
            <w:pPr>
              <w:pStyle w:val="TableCell0-2115ptBreak"/>
              <w:rPr>
                <w:rStyle w:val="ChCharisSIL"/>
              </w:rPr>
            </w:pPr>
            <w:r w:rsidRPr="005F70FB">
              <w:rPr>
                <w:rStyle w:val="ChCharisSIL"/>
              </w:rPr>
              <w:t>mʊ.ˈa.tɐn</w:t>
            </w:r>
          </w:p>
        </w:tc>
        <w:tc>
          <w:tcPr>
            <w:tcW w:w="1134" w:type="dxa"/>
            <w:shd w:val="clear" w:color="auto" w:fill="auto"/>
          </w:tcPr>
          <w:p w14:paraId="6D7D654E" w14:textId="77777777" w:rsidR="000F4F82" w:rsidRPr="005F70FB" w:rsidRDefault="000F4F82" w:rsidP="00F0187F">
            <w:pPr>
              <w:pStyle w:val="TableCell0-2115ptBreak"/>
              <w:rPr>
                <w:rStyle w:val="ChSmallCaps"/>
              </w:rPr>
            </w:pPr>
            <w:r w:rsidRPr="005F70FB">
              <w:rPr>
                <w:rStyle w:val="ChSmallCaps"/>
              </w:rPr>
              <w:t>n</w:t>
            </w:r>
          </w:p>
        </w:tc>
        <w:tc>
          <w:tcPr>
            <w:tcW w:w="2041" w:type="dxa"/>
            <w:shd w:val="clear" w:color="auto" w:fill="auto"/>
          </w:tcPr>
          <w:p w14:paraId="7EA45ACB" w14:textId="77777777" w:rsidR="000F4F82" w:rsidRPr="005F70FB" w:rsidRDefault="000F4F82" w:rsidP="00F0187F">
            <w:pPr>
              <w:pStyle w:val="TableCell0-2115ptBreak"/>
            </w:pPr>
            <w:r w:rsidRPr="005F70FB">
              <w:t>cargo, contents</w:t>
            </w:r>
          </w:p>
        </w:tc>
      </w:tr>
      <w:tr w:rsidR="00AC23C4" w:rsidRPr="005F70FB" w14:paraId="34904AF0" w14:textId="77777777" w:rsidTr="00D95ABB">
        <w:tc>
          <w:tcPr>
            <w:tcW w:w="238" w:type="dxa"/>
            <w:shd w:val="clear" w:color="auto" w:fill="auto"/>
          </w:tcPr>
          <w:p w14:paraId="0D1075C5" w14:textId="77777777" w:rsidR="000F4F82" w:rsidRPr="005F70FB" w:rsidRDefault="000F4F82" w:rsidP="000F4F82">
            <w:pPr>
              <w:pStyle w:val="TableCell2-2"/>
              <w:rPr>
                <w:rStyle w:val="ExampleSource"/>
              </w:rPr>
            </w:pPr>
          </w:p>
        </w:tc>
        <w:tc>
          <w:tcPr>
            <w:tcW w:w="1616" w:type="dxa"/>
            <w:shd w:val="clear" w:color="auto" w:fill="auto"/>
          </w:tcPr>
          <w:p w14:paraId="4B82D145" w14:textId="77777777" w:rsidR="000F4F82" w:rsidRPr="005F70FB" w:rsidRDefault="000F4F82" w:rsidP="000F4F82">
            <w:pPr>
              <w:pStyle w:val="TableCell2-2"/>
              <w:rPr>
                <w:rStyle w:val="ChBold"/>
              </w:rPr>
            </w:pPr>
            <w:r w:rsidRPr="005F70FB">
              <w:rPr>
                <w:rStyle w:val="ChBold"/>
              </w:rPr>
              <w:t>O</w:t>
            </w:r>
          </w:p>
        </w:tc>
        <w:tc>
          <w:tcPr>
            <w:tcW w:w="1701" w:type="dxa"/>
            <w:shd w:val="clear" w:color="auto" w:fill="auto"/>
          </w:tcPr>
          <w:p w14:paraId="74A32193" w14:textId="77777777" w:rsidR="000F4F82" w:rsidRPr="005F70FB" w:rsidRDefault="000F4F82" w:rsidP="000F4F82">
            <w:pPr>
              <w:pStyle w:val="TableCell2-2"/>
            </w:pPr>
          </w:p>
        </w:tc>
        <w:tc>
          <w:tcPr>
            <w:tcW w:w="1134" w:type="dxa"/>
            <w:shd w:val="clear" w:color="auto" w:fill="auto"/>
          </w:tcPr>
          <w:p w14:paraId="314BF89E" w14:textId="77777777" w:rsidR="000F4F82" w:rsidRPr="005F70FB" w:rsidRDefault="000F4F82" w:rsidP="000F4F82">
            <w:pPr>
              <w:pStyle w:val="TableCell2-2"/>
            </w:pPr>
          </w:p>
        </w:tc>
        <w:tc>
          <w:tcPr>
            <w:tcW w:w="2041" w:type="dxa"/>
            <w:shd w:val="clear" w:color="auto" w:fill="auto"/>
          </w:tcPr>
          <w:p w14:paraId="4A8D94BF" w14:textId="77777777" w:rsidR="000F4F82" w:rsidRPr="005F70FB" w:rsidRDefault="000F4F82" w:rsidP="000F4F82">
            <w:pPr>
              <w:pStyle w:val="TableCell2-2"/>
            </w:pPr>
          </w:p>
        </w:tc>
      </w:tr>
      <w:tr w:rsidR="00AC23C4" w:rsidRPr="005F70FB" w14:paraId="029F7F2E" w14:textId="77777777" w:rsidTr="00D95ABB">
        <w:tc>
          <w:tcPr>
            <w:tcW w:w="238" w:type="dxa"/>
            <w:shd w:val="clear" w:color="auto" w:fill="auto"/>
          </w:tcPr>
          <w:p w14:paraId="1E97B414" w14:textId="77777777" w:rsidR="000F4F82" w:rsidRPr="005F70FB" w:rsidRDefault="000F4F82" w:rsidP="000F4F82">
            <w:pPr>
              <w:pStyle w:val="TableCell0-2115ptBreak"/>
            </w:pPr>
          </w:p>
        </w:tc>
        <w:tc>
          <w:tcPr>
            <w:tcW w:w="1616" w:type="dxa"/>
            <w:shd w:val="clear" w:color="auto" w:fill="auto"/>
          </w:tcPr>
          <w:p w14:paraId="3CE42368" w14:textId="77777777" w:rsidR="000F4F82" w:rsidRPr="005F70FB" w:rsidRDefault="000F4F82" w:rsidP="000F4F82">
            <w:pPr>
              <w:pStyle w:val="TableCell0-2115ptBreak"/>
              <w:rPr>
                <w:rStyle w:val="ChItalBold"/>
              </w:rPr>
            </w:pPr>
            <w:r w:rsidRPr="005F70FB">
              <w:rPr>
                <w:rStyle w:val="ChItalBold"/>
              </w:rPr>
              <w:t>obatang</w:t>
            </w:r>
          </w:p>
        </w:tc>
        <w:tc>
          <w:tcPr>
            <w:tcW w:w="1701" w:type="dxa"/>
            <w:shd w:val="clear" w:color="auto" w:fill="auto"/>
          </w:tcPr>
          <w:p w14:paraId="172F12D8" w14:textId="77777777" w:rsidR="000F4F82" w:rsidRPr="005F70FB" w:rsidRDefault="000F4F82" w:rsidP="000F4F82">
            <w:pPr>
              <w:pStyle w:val="TableCell0-2115ptBreak"/>
              <w:rPr>
                <w:rStyle w:val="ChCharisSIL"/>
              </w:rPr>
            </w:pPr>
            <w:r w:rsidRPr="005F70FB">
              <w:rPr>
                <w:rStyle w:val="ChCharisSIL"/>
              </w:rPr>
              <w:t>ɔ.ˈba.tɐn</w:t>
            </w:r>
          </w:p>
        </w:tc>
        <w:tc>
          <w:tcPr>
            <w:tcW w:w="1134" w:type="dxa"/>
            <w:shd w:val="clear" w:color="auto" w:fill="auto"/>
          </w:tcPr>
          <w:p w14:paraId="03F29594"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0C610F95" w14:textId="77777777" w:rsidR="000F4F82" w:rsidRPr="005F70FB" w:rsidRDefault="000F4F82" w:rsidP="000F4F82">
            <w:pPr>
              <w:pStyle w:val="TableCell0-2115ptBreak"/>
            </w:pPr>
            <w:r w:rsidRPr="005F70FB">
              <w:t>magic spell</w:t>
            </w:r>
          </w:p>
        </w:tc>
      </w:tr>
      <w:tr w:rsidR="00AC23C4" w:rsidRPr="005F70FB" w14:paraId="0000E90F" w14:textId="77777777" w:rsidTr="00D95ABB">
        <w:tc>
          <w:tcPr>
            <w:tcW w:w="238" w:type="dxa"/>
            <w:shd w:val="clear" w:color="auto" w:fill="auto"/>
          </w:tcPr>
          <w:p w14:paraId="3BDEB618" w14:textId="77777777" w:rsidR="000F4F82" w:rsidRPr="005F70FB" w:rsidRDefault="000F4F82" w:rsidP="000F4F82">
            <w:pPr>
              <w:pStyle w:val="TableCell2-2"/>
              <w:rPr>
                <w:rStyle w:val="ExampleSource"/>
              </w:rPr>
            </w:pPr>
          </w:p>
        </w:tc>
        <w:tc>
          <w:tcPr>
            <w:tcW w:w="1616" w:type="dxa"/>
            <w:shd w:val="clear" w:color="auto" w:fill="auto"/>
          </w:tcPr>
          <w:p w14:paraId="69FC7AE7" w14:textId="77777777" w:rsidR="000F4F82" w:rsidRPr="005F70FB" w:rsidRDefault="000F4F82" w:rsidP="000F4F82">
            <w:pPr>
              <w:pStyle w:val="TableCell2-2"/>
              <w:rPr>
                <w:rStyle w:val="ChBold"/>
              </w:rPr>
            </w:pPr>
            <w:r w:rsidRPr="005F70FB">
              <w:rPr>
                <w:rStyle w:val="ChBold"/>
              </w:rPr>
              <w:t>P</w:t>
            </w:r>
          </w:p>
        </w:tc>
        <w:tc>
          <w:tcPr>
            <w:tcW w:w="1701" w:type="dxa"/>
            <w:shd w:val="clear" w:color="auto" w:fill="auto"/>
          </w:tcPr>
          <w:p w14:paraId="1603EC01" w14:textId="77777777" w:rsidR="000F4F82" w:rsidRPr="005F70FB" w:rsidRDefault="000F4F82" w:rsidP="000F4F82">
            <w:pPr>
              <w:pStyle w:val="TableCell2-2"/>
            </w:pPr>
          </w:p>
        </w:tc>
        <w:tc>
          <w:tcPr>
            <w:tcW w:w="1134" w:type="dxa"/>
            <w:shd w:val="clear" w:color="auto" w:fill="auto"/>
          </w:tcPr>
          <w:p w14:paraId="2F818E0C" w14:textId="77777777" w:rsidR="000F4F82" w:rsidRPr="005F70FB" w:rsidRDefault="000F4F82" w:rsidP="000F4F82">
            <w:pPr>
              <w:pStyle w:val="TableCell2-2"/>
            </w:pPr>
          </w:p>
        </w:tc>
        <w:tc>
          <w:tcPr>
            <w:tcW w:w="2041" w:type="dxa"/>
            <w:shd w:val="clear" w:color="auto" w:fill="auto"/>
          </w:tcPr>
          <w:p w14:paraId="1833383B" w14:textId="77777777" w:rsidR="000F4F82" w:rsidRPr="005F70FB" w:rsidRDefault="000F4F82" w:rsidP="000F4F82">
            <w:pPr>
              <w:pStyle w:val="TableCell2-2"/>
            </w:pPr>
          </w:p>
        </w:tc>
      </w:tr>
      <w:tr w:rsidR="00AC23C4" w:rsidRPr="005F70FB" w14:paraId="3ED2B2F9" w14:textId="77777777" w:rsidTr="00D95ABB">
        <w:tc>
          <w:tcPr>
            <w:tcW w:w="238" w:type="dxa"/>
            <w:shd w:val="clear" w:color="auto" w:fill="auto"/>
          </w:tcPr>
          <w:p w14:paraId="3DF98BB6" w14:textId="77777777" w:rsidR="000F4F82" w:rsidRPr="005F70FB" w:rsidRDefault="000F4F82" w:rsidP="00CC3F0A">
            <w:pPr>
              <w:pStyle w:val="TableCell0-0115Break"/>
            </w:pPr>
          </w:p>
        </w:tc>
        <w:tc>
          <w:tcPr>
            <w:tcW w:w="1616" w:type="dxa"/>
            <w:shd w:val="clear" w:color="auto" w:fill="auto"/>
          </w:tcPr>
          <w:p w14:paraId="2971A5DA" w14:textId="77777777" w:rsidR="000F4F82" w:rsidRPr="005F70FB" w:rsidRDefault="000F4F82" w:rsidP="00CC3F0A">
            <w:pPr>
              <w:pStyle w:val="TableCell0-0115Break"/>
              <w:rPr>
                <w:rStyle w:val="ChItalBold"/>
              </w:rPr>
            </w:pPr>
            <w:r w:rsidRPr="005F70FB">
              <w:rPr>
                <w:rStyle w:val="ChItalBold"/>
              </w:rPr>
              <w:t>paginya</w:t>
            </w:r>
          </w:p>
        </w:tc>
        <w:tc>
          <w:tcPr>
            <w:tcW w:w="1701" w:type="dxa"/>
            <w:shd w:val="clear" w:color="auto" w:fill="auto"/>
          </w:tcPr>
          <w:p w14:paraId="07F47091" w14:textId="77777777" w:rsidR="000F4F82" w:rsidRPr="005F70FB" w:rsidRDefault="000F4F82" w:rsidP="00CC3F0A">
            <w:pPr>
              <w:pStyle w:val="TableCell0-0115Break"/>
              <w:rPr>
                <w:rStyle w:val="ChCharisSIL"/>
              </w:rPr>
            </w:pPr>
            <w:r w:rsidRPr="005F70FB">
              <w:rPr>
                <w:rStyle w:val="ChCharisSIL"/>
              </w:rPr>
              <w:t>pa.ˈgi.ɲa</w:t>
            </w:r>
          </w:p>
        </w:tc>
        <w:tc>
          <w:tcPr>
            <w:tcW w:w="1134" w:type="dxa"/>
            <w:shd w:val="clear" w:color="auto" w:fill="auto"/>
          </w:tcPr>
          <w:p w14:paraId="478F3262"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5B8CACEC" w14:textId="77777777" w:rsidR="000F4F82" w:rsidRPr="005F70FB" w:rsidRDefault="000F4F82" w:rsidP="00CC3F0A">
            <w:pPr>
              <w:pStyle w:val="TableCell0-0115Break"/>
            </w:pPr>
            <w:r w:rsidRPr="005F70FB">
              <w:t>next morning</w:t>
            </w:r>
          </w:p>
        </w:tc>
      </w:tr>
      <w:tr w:rsidR="00AC23C4" w:rsidRPr="005F70FB" w14:paraId="1709E050" w14:textId="77777777" w:rsidTr="00D95ABB">
        <w:tc>
          <w:tcPr>
            <w:tcW w:w="238" w:type="dxa"/>
            <w:shd w:val="clear" w:color="auto" w:fill="auto"/>
          </w:tcPr>
          <w:p w14:paraId="3428E11C" w14:textId="77777777" w:rsidR="000F4F82" w:rsidRPr="005F70FB" w:rsidRDefault="000F4F82" w:rsidP="00CC3F0A">
            <w:pPr>
              <w:pStyle w:val="TableCell0-0115Break"/>
            </w:pPr>
          </w:p>
        </w:tc>
        <w:tc>
          <w:tcPr>
            <w:tcW w:w="1616" w:type="dxa"/>
            <w:shd w:val="clear" w:color="auto" w:fill="auto"/>
          </w:tcPr>
          <w:p w14:paraId="1F50C32B" w14:textId="77777777" w:rsidR="000F4F82" w:rsidRPr="005F70FB" w:rsidRDefault="000F4F82" w:rsidP="00CC3F0A">
            <w:pPr>
              <w:pStyle w:val="TableCell0-0115Break"/>
              <w:rPr>
                <w:rStyle w:val="ChItalBold"/>
              </w:rPr>
            </w:pPr>
            <w:r w:rsidRPr="005F70FB">
              <w:rPr>
                <w:rStyle w:val="ChItalBold"/>
              </w:rPr>
              <w:t>pakeang</w:t>
            </w:r>
          </w:p>
        </w:tc>
        <w:tc>
          <w:tcPr>
            <w:tcW w:w="1701" w:type="dxa"/>
            <w:shd w:val="clear" w:color="auto" w:fill="auto"/>
          </w:tcPr>
          <w:p w14:paraId="785C13D9" w14:textId="77777777" w:rsidR="000F4F82" w:rsidRPr="005F70FB" w:rsidRDefault="000F4F82" w:rsidP="00CC3F0A">
            <w:pPr>
              <w:pStyle w:val="TableCell0-0115Break"/>
              <w:rPr>
                <w:rStyle w:val="ChCharisSIL"/>
              </w:rPr>
            </w:pPr>
            <w:r w:rsidRPr="005F70FB">
              <w:rPr>
                <w:rStyle w:val="ChCharisSIL"/>
              </w:rPr>
              <w:t>pa.ˈkɛ.ɐn</w:t>
            </w:r>
          </w:p>
        </w:tc>
        <w:tc>
          <w:tcPr>
            <w:tcW w:w="1134" w:type="dxa"/>
            <w:shd w:val="clear" w:color="auto" w:fill="auto"/>
          </w:tcPr>
          <w:p w14:paraId="7F7253C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00410EB" w14:textId="77777777" w:rsidR="000F4F82" w:rsidRPr="005F70FB" w:rsidRDefault="000F4F82" w:rsidP="00CC3F0A">
            <w:pPr>
              <w:pStyle w:val="TableCell0-0115Break"/>
            </w:pPr>
            <w:r w:rsidRPr="005F70FB">
              <w:t>clothes</w:t>
            </w:r>
          </w:p>
        </w:tc>
      </w:tr>
      <w:tr w:rsidR="00AC23C4" w:rsidRPr="005F70FB" w14:paraId="3A27407C" w14:textId="77777777" w:rsidTr="00D95ABB">
        <w:tc>
          <w:tcPr>
            <w:tcW w:w="238" w:type="dxa"/>
            <w:shd w:val="clear" w:color="auto" w:fill="auto"/>
          </w:tcPr>
          <w:p w14:paraId="70EF27D7" w14:textId="77777777" w:rsidR="000F4F82" w:rsidRPr="005F70FB" w:rsidRDefault="000F4F82" w:rsidP="00CC3F0A">
            <w:pPr>
              <w:pStyle w:val="TableCell0-0115Break"/>
            </w:pPr>
          </w:p>
        </w:tc>
        <w:tc>
          <w:tcPr>
            <w:tcW w:w="1616" w:type="dxa"/>
            <w:shd w:val="clear" w:color="auto" w:fill="auto"/>
          </w:tcPr>
          <w:p w14:paraId="21D84796" w14:textId="77777777" w:rsidR="000F4F82" w:rsidRPr="005F70FB" w:rsidRDefault="000F4F82" w:rsidP="00CC3F0A">
            <w:pPr>
              <w:pStyle w:val="TableCell0-0115Break"/>
              <w:rPr>
                <w:rStyle w:val="ChItalBold"/>
              </w:rPr>
            </w:pPr>
            <w:r w:rsidRPr="005F70FB">
              <w:rPr>
                <w:rStyle w:val="ChItalBold"/>
              </w:rPr>
              <w:t>pamalas</w:t>
            </w:r>
          </w:p>
        </w:tc>
        <w:tc>
          <w:tcPr>
            <w:tcW w:w="1701" w:type="dxa"/>
            <w:shd w:val="clear" w:color="auto" w:fill="auto"/>
          </w:tcPr>
          <w:p w14:paraId="013F0F4D" w14:textId="77777777" w:rsidR="000F4F82" w:rsidRPr="005F70FB" w:rsidRDefault="000F4F82" w:rsidP="00CC3F0A">
            <w:pPr>
              <w:pStyle w:val="TableCell0-0115Break"/>
              <w:rPr>
                <w:rStyle w:val="ChCharisSIL"/>
              </w:rPr>
            </w:pPr>
            <w:r w:rsidRPr="005F70FB">
              <w:rPr>
                <w:rStyle w:val="ChCharisSIL"/>
              </w:rPr>
              <w:t>pɛ.ˈma.lɐs</w:t>
            </w:r>
          </w:p>
        </w:tc>
        <w:tc>
          <w:tcPr>
            <w:tcW w:w="1134" w:type="dxa"/>
            <w:shd w:val="clear" w:color="auto" w:fill="auto"/>
          </w:tcPr>
          <w:p w14:paraId="6B3AAD39" w14:textId="77777777" w:rsidR="000F4F82" w:rsidRPr="005F70FB" w:rsidRDefault="000F4F82" w:rsidP="00CC3F0A">
            <w:pPr>
              <w:pStyle w:val="TableCell0-0115Break"/>
              <w:rPr>
                <w:rStyle w:val="ChSmallCaps"/>
              </w:rPr>
            </w:pPr>
            <w:r w:rsidRPr="005F70FB">
              <w:rPr>
                <w:rStyle w:val="ChSmallCaps"/>
              </w:rPr>
              <w:t>n/v.mo(st)</w:t>
            </w:r>
          </w:p>
        </w:tc>
        <w:tc>
          <w:tcPr>
            <w:tcW w:w="2041" w:type="dxa"/>
            <w:shd w:val="clear" w:color="auto" w:fill="auto"/>
          </w:tcPr>
          <w:p w14:paraId="45146303" w14:textId="77777777" w:rsidR="000F4F82" w:rsidRPr="005F70FB" w:rsidRDefault="000F4F82" w:rsidP="00CC3F0A">
            <w:pPr>
              <w:pStyle w:val="TableCell0-0115Break"/>
            </w:pPr>
            <w:r w:rsidRPr="005F70FB">
              <w:t>listless person / be very listless</w:t>
            </w:r>
          </w:p>
        </w:tc>
      </w:tr>
      <w:tr w:rsidR="00AC23C4" w:rsidRPr="005F70FB" w14:paraId="72525750" w14:textId="77777777" w:rsidTr="00D95ABB">
        <w:tc>
          <w:tcPr>
            <w:tcW w:w="238" w:type="dxa"/>
            <w:shd w:val="clear" w:color="auto" w:fill="auto"/>
          </w:tcPr>
          <w:p w14:paraId="0EE19916" w14:textId="77777777" w:rsidR="000F4F82" w:rsidRPr="005F70FB" w:rsidRDefault="000F4F82" w:rsidP="00CC3F0A">
            <w:pPr>
              <w:pStyle w:val="TableCell0-0115Break"/>
            </w:pPr>
          </w:p>
        </w:tc>
        <w:tc>
          <w:tcPr>
            <w:tcW w:w="1616" w:type="dxa"/>
            <w:shd w:val="clear" w:color="auto" w:fill="auto"/>
          </w:tcPr>
          <w:p w14:paraId="7FBA91C4" w14:textId="77777777" w:rsidR="000F4F82" w:rsidRPr="005F70FB" w:rsidRDefault="000F4F82" w:rsidP="00CC3F0A">
            <w:pPr>
              <w:pStyle w:val="TableCell0-0115Break"/>
              <w:rPr>
                <w:rStyle w:val="ChItalBold"/>
              </w:rPr>
            </w:pPr>
            <w:r w:rsidRPr="005F70FB">
              <w:rPr>
                <w:rStyle w:val="ChItalBold"/>
              </w:rPr>
              <w:t>pamerang</w:t>
            </w:r>
          </w:p>
        </w:tc>
        <w:tc>
          <w:tcPr>
            <w:tcW w:w="1701" w:type="dxa"/>
            <w:shd w:val="clear" w:color="auto" w:fill="auto"/>
          </w:tcPr>
          <w:p w14:paraId="337715EC" w14:textId="77777777" w:rsidR="000F4F82" w:rsidRPr="005F70FB" w:rsidRDefault="000F4F82" w:rsidP="00CC3F0A">
            <w:pPr>
              <w:pStyle w:val="TableCell0-0115Break"/>
              <w:rPr>
                <w:rStyle w:val="ChCharisSIL"/>
              </w:rPr>
            </w:pPr>
            <w:r w:rsidRPr="005F70FB">
              <w:rPr>
                <w:rStyle w:val="ChCharisSIL"/>
              </w:rPr>
              <w:t>pa.ˈmɛ.ɾɐn</w:t>
            </w:r>
          </w:p>
        </w:tc>
        <w:tc>
          <w:tcPr>
            <w:tcW w:w="1134" w:type="dxa"/>
            <w:shd w:val="clear" w:color="auto" w:fill="auto"/>
          </w:tcPr>
          <w:p w14:paraId="7A90D32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1025A63" w14:textId="77777777" w:rsidR="000F4F82" w:rsidRPr="005F70FB" w:rsidRDefault="005276BF" w:rsidP="00CC3F0A">
            <w:pPr>
              <w:pStyle w:val="TableCell0-0115Break"/>
            </w:pPr>
            <w:r w:rsidRPr="005F70FB">
              <w:t>exhibition</w:t>
            </w:r>
          </w:p>
        </w:tc>
      </w:tr>
      <w:tr w:rsidR="00AC23C4" w:rsidRPr="005F70FB" w14:paraId="7B448E79" w14:textId="77777777" w:rsidTr="00D95ABB">
        <w:tc>
          <w:tcPr>
            <w:tcW w:w="238" w:type="dxa"/>
            <w:shd w:val="clear" w:color="auto" w:fill="auto"/>
          </w:tcPr>
          <w:p w14:paraId="5BEC7F9D" w14:textId="77777777" w:rsidR="000F4F82" w:rsidRPr="005F70FB" w:rsidRDefault="000F4F82" w:rsidP="00CC3F0A">
            <w:pPr>
              <w:pStyle w:val="TableCell0-0115Break"/>
            </w:pPr>
          </w:p>
        </w:tc>
        <w:tc>
          <w:tcPr>
            <w:tcW w:w="1616" w:type="dxa"/>
            <w:shd w:val="clear" w:color="auto" w:fill="auto"/>
          </w:tcPr>
          <w:p w14:paraId="1AE88513" w14:textId="77777777" w:rsidR="000F4F82" w:rsidRPr="005F70FB" w:rsidRDefault="000F4F82" w:rsidP="00CC3F0A">
            <w:pPr>
              <w:pStyle w:val="TableCell0-0115Break"/>
              <w:rPr>
                <w:rStyle w:val="ChItalBold"/>
              </w:rPr>
            </w:pPr>
            <w:r w:rsidRPr="005F70FB">
              <w:rPr>
                <w:rStyle w:val="ChItalBold"/>
              </w:rPr>
              <w:t>panakut</w:t>
            </w:r>
          </w:p>
        </w:tc>
        <w:tc>
          <w:tcPr>
            <w:tcW w:w="1701" w:type="dxa"/>
            <w:shd w:val="clear" w:color="auto" w:fill="auto"/>
          </w:tcPr>
          <w:p w14:paraId="6545F7FA" w14:textId="77777777" w:rsidR="000F4F82" w:rsidRPr="005F70FB" w:rsidRDefault="000F4F82" w:rsidP="00CC3F0A">
            <w:pPr>
              <w:pStyle w:val="TableCell0-0115Break"/>
              <w:rPr>
                <w:rStyle w:val="ChCharisSIL"/>
              </w:rPr>
            </w:pPr>
            <w:r w:rsidRPr="005F70FB">
              <w:rPr>
                <w:rStyle w:val="ChCharisSIL"/>
              </w:rPr>
              <w:t>pɛ.ˈna.kʊt̚</w:t>
            </w:r>
          </w:p>
        </w:tc>
        <w:tc>
          <w:tcPr>
            <w:tcW w:w="1134" w:type="dxa"/>
            <w:shd w:val="clear" w:color="auto" w:fill="auto"/>
          </w:tcPr>
          <w:p w14:paraId="48471600" w14:textId="77777777" w:rsidR="000F4F82" w:rsidRPr="005F70FB" w:rsidRDefault="000F4F82" w:rsidP="00CC3F0A">
            <w:pPr>
              <w:pStyle w:val="TableCell0-0115Break"/>
              <w:rPr>
                <w:rStyle w:val="ChSmallCaps"/>
              </w:rPr>
            </w:pPr>
            <w:r w:rsidRPr="005F70FB">
              <w:rPr>
                <w:rStyle w:val="ChSmallCaps"/>
              </w:rPr>
              <w:t>n/v.bi</w:t>
            </w:r>
          </w:p>
        </w:tc>
        <w:tc>
          <w:tcPr>
            <w:tcW w:w="2041" w:type="dxa"/>
            <w:shd w:val="clear" w:color="auto" w:fill="auto"/>
          </w:tcPr>
          <w:p w14:paraId="6A23D238" w14:textId="77777777" w:rsidR="000F4F82" w:rsidRPr="005F70FB" w:rsidRDefault="000F4F82" w:rsidP="00CC3F0A">
            <w:pPr>
              <w:pStyle w:val="TableCell0-0115Break"/>
            </w:pPr>
            <w:r w:rsidRPr="005F70FB">
              <w:t xml:space="preserve">coward / </w:t>
            </w:r>
            <w:r w:rsidR="007E3ABE" w:rsidRPr="005F70FB">
              <w:t xml:space="preserve">be very </w:t>
            </w:r>
            <w:r w:rsidRPr="005F70FB">
              <w:t>fear</w:t>
            </w:r>
            <w:r w:rsidR="007E3ABE" w:rsidRPr="005F70FB">
              <w:t>ful</w:t>
            </w:r>
            <w:r w:rsidR="00627455" w:rsidRPr="005F70FB">
              <w:rPr>
                <w:szCs w:val="19"/>
              </w:rPr>
              <w:t>(.of)</w:t>
            </w:r>
          </w:p>
        </w:tc>
      </w:tr>
      <w:tr w:rsidR="00AC23C4" w:rsidRPr="005F70FB" w14:paraId="65331454" w14:textId="77777777" w:rsidTr="00D95ABB">
        <w:tc>
          <w:tcPr>
            <w:tcW w:w="238" w:type="dxa"/>
            <w:shd w:val="clear" w:color="auto" w:fill="auto"/>
          </w:tcPr>
          <w:p w14:paraId="101AB9E3" w14:textId="77777777" w:rsidR="000F4F82" w:rsidRPr="005F70FB" w:rsidRDefault="000F4F82" w:rsidP="00CC3F0A">
            <w:pPr>
              <w:pStyle w:val="TableCell0-0115Break"/>
            </w:pPr>
          </w:p>
        </w:tc>
        <w:tc>
          <w:tcPr>
            <w:tcW w:w="1616" w:type="dxa"/>
            <w:shd w:val="clear" w:color="auto" w:fill="auto"/>
          </w:tcPr>
          <w:p w14:paraId="6C59EBBD" w14:textId="77777777" w:rsidR="000F4F82" w:rsidRPr="005F70FB" w:rsidRDefault="000F4F82" w:rsidP="00CC3F0A">
            <w:pPr>
              <w:pStyle w:val="TableCell0-0115Break"/>
              <w:rPr>
                <w:rStyle w:val="ChItalBold"/>
              </w:rPr>
            </w:pPr>
            <w:r w:rsidRPr="005F70FB">
              <w:rPr>
                <w:rStyle w:val="ChItalBold"/>
              </w:rPr>
              <w:t>pandangang</w:t>
            </w:r>
          </w:p>
        </w:tc>
        <w:tc>
          <w:tcPr>
            <w:tcW w:w="1701" w:type="dxa"/>
            <w:shd w:val="clear" w:color="auto" w:fill="auto"/>
          </w:tcPr>
          <w:p w14:paraId="50B5AD4B" w14:textId="77777777" w:rsidR="000F4F82" w:rsidRPr="005F70FB" w:rsidRDefault="000F4F82" w:rsidP="00CC3F0A">
            <w:pPr>
              <w:pStyle w:val="TableCell0-0115Break"/>
              <w:rPr>
                <w:rStyle w:val="ChCharisSIL"/>
              </w:rPr>
            </w:pPr>
            <w:r w:rsidRPr="005F70FB">
              <w:rPr>
                <w:rStyle w:val="ChCharisSIL"/>
              </w:rPr>
              <w:t>pɐn.ˈda.ŋɐn</w:t>
            </w:r>
          </w:p>
        </w:tc>
        <w:tc>
          <w:tcPr>
            <w:tcW w:w="1134" w:type="dxa"/>
            <w:shd w:val="clear" w:color="auto" w:fill="auto"/>
          </w:tcPr>
          <w:p w14:paraId="64C5E4F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6EEE0CF" w14:textId="77777777" w:rsidR="000F4F82" w:rsidRPr="005F70FB" w:rsidRDefault="000F4F82" w:rsidP="00CC3F0A">
            <w:pPr>
              <w:pStyle w:val="TableCell0-0115Break"/>
            </w:pPr>
            <w:r w:rsidRPr="005F70FB">
              <w:t>view</w:t>
            </w:r>
          </w:p>
        </w:tc>
      </w:tr>
      <w:tr w:rsidR="00AC23C4" w:rsidRPr="005F70FB" w14:paraId="605C8833" w14:textId="77777777" w:rsidTr="00D95ABB">
        <w:tc>
          <w:tcPr>
            <w:tcW w:w="238" w:type="dxa"/>
            <w:shd w:val="clear" w:color="auto" w:fill="auto"/>
          </w:tcPr>
          <w:p w14:paraId="739FBE04" w14:textId="77777777" w:rsidR="000F4F82" w:rsidRPr="005F70FB" w:rsidRDefault="000F4F82" w:rsidP="00CC3F0A">
            <w:pPr>
              <w:pStyle w:val="TableCell0-0115Break"/>
            </w:pPr>
          </w:p>
        </w:tc>
        <w:tc>
          <w:tcPr>
            <w:tcW w:w="1616" w:type="dxa"/>
            <w:shd w:val="clear" w:color="auto" w:fill="auto"/>
          </w:tcPr>
          <w:p w14:paraId="5249A80C" w14:textId="77777777" w:rsidR="000F4F82" w:rsidRPr="005F70FB" w:rsidRDefault="000F4F82" w:rsidP="00CC3F0A">
            <w:pPr>
              <w:pStyle w:val="TableCell0-0115Break"/>
              <w:rPr>
                <w:rStyle w:val="ChItalBold"/>
              </w:rPr>
            </w:pPr>
            <w:r w:rsidRPr="005F70FB">
              <w:rPr>
                <w:rStyle w:val="ChItalBold"/>
              </w:rPr>
              <w:t>pandiam</w:t>
            </w:r>
          </w:p>
        </w:tc>
        <w:tc>
          <w:tcPr>
            <w:tcW w:w="1701" w:type="dxa"/>
            <w:shd w:val="clear" w:color="auto" w:fill="auto"/>
          </w:tcPr>
          <w:p w14:paraId="6EC0B34A" w14:textId="77777777" w:rsidR="000F4F82" w:rsidRPr="005F70FB" w:rsidRDefault="000F4F82" w:rsidP="00CC3F0A">
            <w:pPr>
              <w:pStyle w:val="TableCell0-0115Break"/>
              <w:rPr>
                <w:rStyle w:val="ChCharisSIL"/>
              </w:rPr>
            </w:pPr>
            <w:r w:rsidRPr="005F70FB">
              <w:rPr>
                <w:rStyle w:val="ChCharisSIL"/>
              </w:rPr>
              <w:t>pɛ̞n.ˈdi.ɐm</w:t>
            </w:r>
          </w:p>
        </w:tc>
        <w:tc>
          <w:tcPr>
            <w:tcW w:w="1134" w:type="dxa"/>
            <w:shd w:val="clear" w:color="auto" w:fill="auto"/>
          </w:tcPr>
          <w:p w14:paraId="71AB2367" w14:textId="77777777" w:rsidR="000F4F82" w:rsidRPr="005F70FB" w:rsidRDefault="000F4F82" w:rsidP="00CC3F0A">
            <w:pPr>
              <w:pStyle w:val="TableCell0-0115Break"/>
              <w:rPr>
                <w:rStyle w:val="ChSmallCaps"/>
              </w:rPr>
            </w:pPr>
            <w:r w:rsidRPr="005F70FB">
              <w:rPr>
                <w:rStyle w:val="ChSmallCaps"/>
              </w:rPr>
              <w:t>n/v.mo(st)</w:t>
            </w:r>
          </w:p>
        </w:tc>
        <w:tc>
          <w:tcPr>
            <w:tcW w:w="2041" w:type="dxa"/>
            <w:shd w:val="clear" w:color="auto" w:fill="auto"/>
          </w:tcPr>
          <w:p w14:paraId="4D7A1AA2" w14:textId="77777777" w:rsidR="000F4F82" w:rsidRPr="005F70FB" w:rsidRDefault="000F4F82" w:rsidP="00CC3F0A">
            <w:pPr>
              <w:pStyle w:val="TableCell0-0115Break"/>
            </w:pPr>
            <w:r w:rsidRPr="005F70FB">
              <w:t>taciturn person / be very quiet</w:t>
            </w:r>
          </w:p>
        </w:tc>
      </w:tr>
      <w:tr w:rsidR="00AC23C4" w:rsidRPr="005F70FB" w14:paraId="3EABF5C7" w14:textId="77777777" w:rsidTr="00D95ABB">
        <w:tc>
          <w:tcPr>
            <w:tcW w:w="238" w:type="dxa"/>
            <w:shd w:val="clear" w:color="auto" w:fill="auto"/>
          </w:tcPr>
          <w:p w14:paraId="58E1F414" w14:textId="77777777" w:rsidR="000F4F82" w:rsidRPr="005F70FB" w:rsidRDefault="000F4F82" w:rsidP="00CC3F0A">
            <w:pPr>
              <w:pStyle w:val="TableCell0-0115Break"/>
            </w:pPr>
          </w:p>
        </w:tc>
        <w:tc>
          <w:tcPr>
            <w:tcW w:w="1616" w:type="dxa"/>
            <w:shd w:val="clear" w:color="auto" w:fill="auto"/>
          </w:tcPr>
          <w:p w14:paraId="6F5D7E27" w14:textId="77777777" w:rsidR="000F4F82" w:rsidRPr="005F70FB" w:rsidRDefault="000F4F82" w:rsidP="00CC3F0A">
            <w:pPr>
              <w:pStyle w:val="TableCell0-0115Break"/>
              <w:rPr>
                <w:rStyle w:val="ChItalBold"/>
              </w:rPr>
            </w:pPr>
            <w:r w:rsidRPr="005F70FB">
              <w:rPr>
                <w:rStyle w:val="ChItalBold"/>
              </w:rPr>
              <w:t>panggayu</w:t>
            </w:r>
          </w:p>
        </w:tc>
        <w:tc>
          <w:tcPr>
            <w:tcW w:w="1701" w:type="dxa"/>
            <w:shd w:val="clear" w:color="auto" w:fill="auto"/>
          </w:tcPr>
          <w:p w14:paraId="70BD84AB" w14:textId="77777777" w:rsidR="000F4F82" w:rsidRPr="005F70FB" w:rsidRDefault="000F4F82" w:rsidP="00CC3F0A">
            <w:pPr>
              <w:pStyle w:val="TableCell0-0115Break"/>
              <w:rPr>
                <w:rStyle w:val="ChCharisSIL"/>
              </w:rPr>
            </w:pPr>
            <w:r w:rsidRPr="005F70FB">
              <w:rPr>
                <w:rStyle w:val="ChCharisSIL"/>
              </w:rPr>
              <w:t>pɐŋ.ˈga.ju</w:t>
            </w:r>
          </w:p>
        </w:tc>
        <w:tc>
          <w:tcPr>
            <w:tcW w:w="1134" w:type="dxa"/>
            <w:shd w:val="clear" w:color="auto" w:fill="auto"/>
          </w:tcPr>
          <w:p w14:paraId="3197808B" w14:textId="77777777" w:rsidR="000F4F82" w:rsidRPr="005F70FB" w:rsidRDefault="000F4F82" w:rsidP="00CC3F0A">
            <w:pPr>
              <w:pStyle w:val="TableCell0-0115Break"/>
              <w:rPr>
                <w:rStyle w:val="ChSmallCaps"/>
              </w:rPr>
            </w:pPr>
            <w:r w:rsidRPr="005F70FB">
              <w:rPr>
                <w:rStyle w:val="ChSmallCaps"/>
              </w:rPr>
              <w:t>n/v.bi</w:t>
            </w:r>
          </w:p>
        </w:tc>
        <w:tc>
          <w:tcPr>
            <w:tcW w:w="2041" w:type="dxa"/>
            <w:shd w:val="clear" w:color="auto" w:fill="auto"/>
          </w:tcPr>
          <w:p w14:paraId="1C2B280B" w14:textId="77777777" w:rsidR="000F4F82" w:rsidRPr="005F70FB" w:rsidRDefault="000F4F82" w:rsidP="00CC3F0A">
            <w:pPr>
              <w:pStyle w:val="TableCell0-0115Break"/>
            </w:pPr>
            <w:r w:rsidRPr="005F70FB">
              <w:t>paddle</w:t>
            </w:r>
          </w:p>
        </w:tc>
      </w:tr>
      <w:tr w:rsidR="00AC23C4" w:rsidRPr="005F70FB" w14:paraId="4CA2C6EB" w14:textId="77777777" w:rsidTr="00D95ABB">
        <w:tc>
          <w:tcPr>
            <w:tcW w:w="238" w:type="dxa"/>
            <w:shd w:val="clear" w:color="auto" w:fill="auto"/>
          </w:tcPr>
          <w:p w14:paraId="6600AD94" w14:textId="77777777" w:rsidR="000F4F82" w:rsidRPr="005F70FB" w:rsidRDefault="000F4F82" w:rsidP="00CC3F0A">
            <w:pPr>
              <w:pStyle w:val="TableCell0-0115Break"/>
            </w:pPr>
          </w:p>
        </w:tc>
        <w:tc>
          <w:tcPr>
            <w:tcW w:w="1616" w:type="dxa"/>
            <w:shd w:val="clear" w:color="auto" w:fill="auto"/>
          </w:tcPr>
          <w:p w14:paraId="4310023F" w14:textId="77777777" w:rsidR="000F4F82" w:rsidRPr="005F70FB" w:rsidRDefault="000F4F82" w:rsidP="00CC3F0A">
            <w:pPr>
              <w:pStyle w:val="TableCell0-0115Break"/>
              <w:rPr>
                <w:rStyle w:val="ChItalBold"/>
              </w:rPr>
            </w:pPr>
            <w:r w:rsidRPr="005F70FB">
              <w:rPr>
                <w:rStyle w:val="ChItalBold"/>
              </w:rPr>
              <w:t>panggilang</w:t>
            </w:r>
          </w:p>
        </w:tc>
        <w:tc>
          <w:tcPr>
            <w:tcW w:w="1701" w:type="dxa"/>
            <w:shd w:val="clear" w:color="auto" w:fill="auto"/>
          </w:tcPr>
          <w:p w14:paraId="583311E9" w14:textId="77777777" w:rsidR="000F4F82" w:rsidRPr="005F70FB" w:rsidRDefault="000F4F82" w:rsidP="00CC3F0A">
            <w:pPr>
              <w:pStyle w:val="TableCell0-0115Break"/>
              <w:rPr>
                <w:rStyle w:val="ChCharisSIL"/>
              </w:rPr>
            </w:pPr>
            <w:r w:rsidRPr="005F70FB">
              <w:rPr>
                <w:rStyle w:val="ChCharisSIL"/>
              </w:rPr>
              <w:t>pɐŋ.ˈgi.lɐn</w:t>
            </w:r>
          </w:p>
        </w:tc>
        <w:tc>
          <w:tcPr>
            <w:tcW w:w="1134" w:type="dxa"/>
            <w:shd w:val="clear" w:color="auto" w:fill="auto"/>
          </w:tcPr>
          <w:p w14:paraId="3A430E7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98F61AC" w14:textId="77777777" w:rsidR="000F4F82" w:rsidRPr="005F70FB" w:rsidRDefault="000F4F82" w:rsidP="00CC3F0A">
            <w:pPr>
              <w:pStyle w:val="TableCell0-0115Break"/>
            </w:pPr>
            <w:r w:rsidRPr="005F70FB">
              <w:t>call, summons</w:t>
            </w:r>
          </w:p>
        </w:tc>
      </w:tr>
      <w:tr w:rsidR="00AC23C4" w:rsidRPr="005F70FB" w14:paraId="5A70A72B" w14:textId="77777777" w:rsidTr="00D95ABB">
        <w:tc>
          <w:tcPr>
            <w:tcW w:w="238" w:type="dxa"/>
            <w:shd w:val="clear" w:color="auto" w:fill="auto"/>
          </w:tcPr>
          <w:p w14:paraId="1BB6117F" w14:textId="77777777" w:rsidR="000F4F82" w:rsidRPr="005F70FB" w:rsidRDefault="000F4F82" w:rsidP="00CC3F0A">
            <w:pPr>
              <w:pStyle w:val="TableCell0-0115Break"/>
            </w:pPr>
          </w:p>
        </w:tc>
        <w:tc>
          <w:tcPr>
            <w:tcW w:w="1616" w:type="dxa"/>
            <w:shd w:val="clear" w:color="auto" w:fill="auto"/>
          </w:tcPr>
          <w:p w14:paraId="32C9ECBC" w14:textId="77777777" w:rsidR="000F4F82" w:rsidRPr="005F70FB" w:rsidRDefault="000F4F82" w:rsidP="00CC3F0A">
            <w:pPr>
              <w:pStyle w:val="TableCell0-0115Break"/>
              <w:rPr>
                <w:rStyle w:val="ChItalBold"/>
              </w:rPr>
            </w:pPr>
            <w:r w:rsidRPr="005F70FB">
              <w:rPr>
                <w:rStyle w:val="ChItalBold"/>
              </w:rPr>
              <w:t>pangkalang</w:t>
            </w:r>
          </w:p>
        </w:tc>
        <w:tc>
          <w:tcPr>
            <w:tcW w:w="1701" w:type="dxa"/>
            <w:shd w:val="clear" w:color="auto" w:fill="auto"/>
          </w:tcPr>
          <w:p w14:paraId="078BB999" w14:textId="77777777" w:rsidR="000F4F82" w:rsidRPr="005F70FB" w:rsidRDefault="000F4F82" w:rsidP="00CC3F0A">
            <w:pPr>
              <w:pStyle w:val="TableCell0-0115Break"/>
              <w:rPr>
                <w:rStyle w:val="ChCharisSIL"/>
              </w:rPr>
            </w:pPr>
            <w:r w:rsidRPr="005F70FB">
              <w:rPr>
                <w:rStyle w:val="ChCharisSIL"/>
              </w:rPr>
              <w:t>pɐŋ.ˈka.lɐn</w:t>
            </w:r>
          </w:p>
        </w:tc>
        <w:tc>
          <w:tcPr>
            <w:tcW w:w="1134" w:type="dxa"/>
            <w:shd w:val="clear" w:color="auto" w:fill="auto"/>
          </w:tcPr>
          <w:p w14:paraId="165BD922"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CA5A9D1" w14:textId="77777777" w:rsidR="000F4F82" w:rsidRPr="005F70FB" w:rsidRDefault="000F4F82" w:rsidP="00CC3F0A">
            <w:pPr>
              <w:pStyle w:val="TableCell0-0115Break"/>
            </w:pPr>
            <w:r w:rsidRPr="005F70FB">
              <w:t>base</w:t>
            </w:r>
          </w:p>
        </w:tc>
      </w:tr>
      <w:tr w:rsidR="00AC23C4" w:rsidRPr="005F70FB" w14:paraId="1D80D992" w14:textId="77777777" w:rsidTr="00D95ABB">
        <w:tc>
          <w:tcPr>
            <w:tcW w:w="238" w:type="dxa"/>
            <w:shd w:val="clear" w:color="auto" w:fill="auto"/>
          </w:tcPr>
          <w:p w14:paraId="2EC9FA35" w14:textId="77777777" w:rsidR="000F4F82" w:rsidRPr="005F70FB" w:rsidRDefault="000F4F82" w:rsidP="00CC3F0A">
            <w:pPr>
              <w:pStyle w:val="TableCell0-0115Break"/>
            </w:pPr>
          </w:p>
        </w:tc>
        <w:tc>
          <w:tcPr>
            <w:tcW w:w="1616" w:type="dxa"/>
            <w:shd w:val="clear" w:color="auto" w:fill="auto"/>
          </w:tcPr>
          <w:p w14:paraId="15909813" w14:textId="77777777" w:rsidR="000F4F82" w:rsidRPr="005F70FB" w:rsidRDefault="000F4F82" w:rsidP="00CC3F0A">
            <w:pPr>
              <w:pStyle w:val="TableCell0-0115Break"/>
              <w:rPr>
                <w:rStyle w:val="ChItalBold"/>
              </w:rPr>
            </w:pPr>
            <w:r w:rsidRPr="005F70FB">
              <w:rPr>
                <w:rStyle w:val="ChItalBold"/>
              </w:rPr>
              <w:t>pasangang</w:t>
            </w:r>
          </w:p>
        </w:tc>
        <w:tc>
          <w:tcPr>
            <w:tcW w:w="1701" w:type="dxa"/>
            <w:shd w:val="clear" w:color="auto" w:fill="auto"/>
          </w:tcPr>
          <w:p w14:paraId="6726DC0E" w14:textId="77777777" w:rsidR="000F4F82" w:rsidRPr="005F70FB" w:rsidRDefault="000F4F82" w:rsidP="00CC3F0A">
            <w:pPr>
              <w:pStyle w:val="TableCell0-0115Break"/>
              <w:rPr>
                <w:rStyle w:val="ChCharisSIL"/>
              </w:rPr>
            </w:pPr>
            <w:r w:rsidRPr="005F70FB">
              <w:rPr>
                <w:rStyle w:val="ChCharisSIL"/>
              </w:rPr>
              <w:t>pa.ˈsa.ŋɐn</w:t>
            </w:r>
          </w:p>
        </w:tc>
        <w:tc>
          <w:tcPr>
            <w:tcW w:w="1134" w:type="dxa"/>
            <w:shd w:val="clear" w:color="auto" w:fill="auto"/>
          </w:tcPr>
          <w:p w14:paraId="58D4E60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A8A0F7B" w14:textId="77777777" w:rsidR="000F4F82" w:rsidRPr="005F70FB" w:rsidRDefault="000F4F82" w:rsidP="00CC3F0A">
            <w:pPr>
              <w:pStyle w:val="TableCell0-0115Break"/>
            </w:pPr>
            <w:r w:rsidRPr="005F70FB">
              <w:t>pair</w:t>
            </w:r>
          </w:p>
        </w:tc>
      </w:tr>
      <w:tr w:rsidR="00AC23C4" w:rsidRPr="005F70FB" w14:paraId="2C7F966B" w14:textId="77777777" w:rsidTr="00D95ABB">
        <w:tc>
          <w:tcPr>
            <w:tcW w:w="238" w:type="dxa"/>
            <w:shd w:val="clear" w:color="auto" w:fill="auto"/>
          </w:tcPr>
          <w:p w14:paraId="7327817D" w14:textId="77777777" w:rsidR="000F4F82" w:rsidRPr="005F70FB" w:rsidRDefault="000F4F82" w:rsidP="00CC3F0A">
            <w:pPr>
              <w:pStyle w:val="TableCell0-0115Break"/>
            </w:pPr>
          </w:p>
        </w:tc>
        <w:tc>
          <w:tcPr>
            <w:tcW w:w="1616" w:type="dxa"/>
            <w:shd w:val="clear" w:color="auto" w:fill="auto"/>
          </w:tcPr>
          <w:p w14:paraId="4D9F953D" w14:textId="77777777" w:rsidR="000F4F82" w:rsidRPr="005F70FB" w:rsidRDefault="000F4F82" w:rsidP="00CC3F0A">
            <w:pPr>
              <w:pStyle w:val="TableCell0-0115Break"/>
              <w:rPr>
                <w:rStyle w:val="ChItalBold"/>
              </w:rPr>
            </w:pPr>
            <w:r w:rsidRPr="005F70FB">
              <w:rPr>
                <w:rStyle w:val="ChItalBold"/>
              </w:rPr>
              <w:t>pedalamang</w:t>
            </w:r>
          </w:p>
        </w:tc>
        <w:tc>
          <w:tcPr>
            <w:tcW w:w="1701" w:type="dxa"/>
            <w:shd w:val="clear" w:color="auto" w:fill="auto"/>
          </w:tcPr>
          <w:p w14:paraId="7E2D36AC" w14:textId="77777777" w:rsidR="000F4F82" w:rsidRPr="005F70FB" w:rsidRDefault="000F4F82" w:rsidP="00CC3F0A">
            <w:pPr>
              <w:pStyle w:val="TableCell0-0115Break"/>
              <w:rPr>
                <w:rStyle w:val="ChCharisSIL"/>
              </w:rPr>
            </w:pPr>
            <w:r w:rsidRPr="005F70FB">
              <w:rPr>
                <w:rStyle w:val="ChCharisSIL"/>
              </w:rPr>
              <w:t>ˌpɛ.da.ˈla.mɐn</w:t>
            </w:r>
          </w:p>
        </w:tc>
        <w:tc>
          <w:tcPr>
            <w:tcW w:w="1134" w:type="dxa"/>
            <w:shd w:val="clear" w:color="auto" w:fill="auto"/>
          </w:tcPr>
          <w:p w14:paraId="27976BC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70F9978" w14:textId="77777777" w:rsidR="000F4F82" w:rsidRPr="005F70FB" w:rsidRDefault="000F4F82" w:rsidP="00CC3F0A">
            <w:pPr>
              <w:pStyle w:val="TableCell0-0115Break"/>
            </w:pPr>
            <w:r w:rsidRPr="005F70FB">
              <w:t>interior</w:t>
            </w:r>
          </w:p>
        </w:tc>
      </w:tr>
      <w:tr w:rsidR="00AC23C4" w:rsidRPr="005F70FB" w14:paraId="13CABD91" w14:textId="77777777" w:rsidTr="00D95ABB">
        <w:tc>
          <w:tcPr>
            <w:tcW w:w="238" w:type="dxa"/>
            <w:shd w:val="clear" w:color="auto" w:fill="auto"/>
          </w:tcPr>
          <w:p w14:paraId="35BA4A3C" w14:textId="77777777" w:rsidR="000F4F82" w:rsidRPr="005F70FB" w:rsidRDefault="000F4F82" w:rsidP="00CC3F0A">
            <w:pPr>
              <w:pStyle w:val="TableCell0-0115Break"/>
            </w:pPr>
          </w:p>
        </w:tc>
        <w:tc>
          <w:tcPr>
            <w:tcW w:w="1616" w:type="dxa"/>
            <w:shd w:val="clear" w:color="auto" w:fill="auto"/>
          </w:tcPr>
          <w:p w14:paraId="46BE9E96" w14:textId="77777777" w:rsidR="000F4F82" w:rsidRPr="005F70FB" w:rsidRDefault="000F4F82" w:rsidP="00CC3F0A">
            <w:pPr>
              <w:pStyle w:val="TableCell0-0115Break"/>
              <w:rPr>
                <w:rStyle w:val="ChItalBold"/>
              </w:rPr>
            </w:pPr>
            <w:r w:rsidRPr="005F70FB">
              <w:rPr>
                <w:rStyle w:val="ChItalBold"/>
              </w:rPr>
              <w:t>pembangungang</w:t>
            </w:r>
          </w:p>
        </w:tc>
        <w:tc>
          <w:tcPr>
            <w:tcW w:w="1701" w:type="dxa"/>
            <w:shd w:val="clear" w:color="auto" w:fill="auto"/>
          </w:tcPr>
          <w:p w14:paraId="19D6C293" w14:textId="77777777" w:rsidR="000F4F82" w:rsidRPr="005F70FB" w:rsidRDefault="000F4F82" w:rsidP="00CC3F0A">
            <w:pPr>
              <w:pStyle w:val="TableCell0-0115Break"/>
              <w:rPr>
                <w:rStyle w:val="ChCharisSIL"/>
              </w:rPr>
            </w:pPr>
            <w:r w:rsidRPr="005F70FB">
              <w:rPr>
                <w:rStyle w:val="ChCharisSIL"/>
              </w:rPr>
              <w:t>ˌpɛ̞m.ba.ˈŋu.nɐn</w:t>
            </w:r>
          </w:p>
        </w:tc>
        <w:tc>
          <w:tcPr>
            <w:tcW w:w="1134" w:type="dxa"/>
            <w:shd w:val="clear" w:color="auto" w:fill="auto"/>
          </w:tcPr>
          <w:p w14:paraId="5EF3525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7AA1A96" w14:textId="77777777" w:rsidR="000F4F82" w:rsidRPr="005F70FB" w:rsidRDefault="000F4F82" w:rsidP="00CC3F0A">
            <w:pPr>
              <w:pStyle w:val="TableCell0-0115Break"/>
            </w:pPr>
            <w:r w:rsidRPr="005F70FB">
              <w:t>building</w:t>
            </w:r>
          </w:p>
        </w:tc>
      </w:tr>
      <w:tr w:rsidR="00AC23C4" w:rsidRPr="005F70FB" w14:paraId="6172A479" w14:textId="77777777" w:rsidTr="00D95ABB">
        <w:tc>
          <w:tcPr>
            <w:tcW w:w="238" w:type="dxa"/>
            <w:shd w:val="clear" w:color="auto" w:fill="auto"/>
          </w:tcPr>
          <w:p w14:paraId="63D72BAE" w14:textId="77777777" w:rsidR="000F4F82" w:rsidRPr="005F70FB" w:rsidRDefault="000F4F82" w:rsidP="00CC3F0A">
            <w:pPr>
              <w:pStyle w:val="TableCell0-0115Break"/>
            </w:pPr>
          </w:p>
        </w:tc>
        <w:tc>
          <w:tcPr>
            <w:tcW w:w="1616" w:type="dxa"/>
            <w:shd w:val="clear" w:color="auto" w:fill="auto"/>
          </w:tcPr>
          <w:p w14:paraId="50B3A167" w14:textId="77777777" w:rsidR="000F4F82" w:rsidRPr="005F70FB" w:rsidRDefault="000F4F82" w:rsidP="00CC3F0A">
            <w:pPr>
              <w:pStyle w:val="TableCell0-0115Break"/>
              <w:rPr>
                <w:rStyle w:val="ChItalBold"/>
              </w:rPr>
            </w:pPr>
            <w:r w:rsidRPr="005F70FB">
              <w:rPr>
                <w:rStyle w:val="ChItalBold"/>
              </w:rPr>
              <w:t>pembantu</w:t>
            </w:r>
          </w:p>
        </w:tc>
        <w:tc>
          <w:tcPr>
            <w:tcW w:w="1701" w:type="dxa"/>
            <w:shd w:val="clear" w:color="auto" w:fill="auto"/>
          </w:tcPr>
          <w:p w14:paraId="1643DB8A" w14:textId="77777777" w:rsidR="000F4F82" w:rsidRPr="005F70FB" w:rsidRDefault="000F4F82" w:rsidP="00CC3F0A">
            <w:pPr>
              <w:pStyle w:val="TableCell0-0115Break"/>
              <w:rPr>
                <w:rStyle w:val="ChCharisSIL"/>
              </w:rPr>
            </w:pPr>
            <w:r w:rsidRPr="005F70FB">
              <w:rPr>
                <w:rStyle w:val="ChCharisSIL"/>
              </w:rPr>
              <w:t>pəm.ˈbɐn.tu</w:t>
            </w:r>
          </w:p>
        </w:tc>
        <w:tc>
          <w:tcPr>
            <w:tcW w:w="1134" w:type="dxa"/>
            <w:shd w:val="clear" w:color="auto" w:fill="auto"/>
          </w:tcPr>
          <w:p w14:paraId="4449FEE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5C569A4" w14:textId="4D836817" w:rsidR="000F4F82" w:rsidRPr="005F70FB" w:rsidRDefault="000F4F82" w:rsidP="00CC3F0A">
            <w:pPr>
              <w:pStyle w:val="TableCell0-0115Break"/>
            </w:pPr>
            <w:r w:rsidRPr="005F70FB">
              <w:t>house</w:t>
            </w:r>
            <w:r w:rsidR="00411F92">
              <w:t xml:space="preserve"> </w:t>
            </w:r>
            <w:r w:rsidRPr="005F70FB">
              <w:t>helper</w:t>
            </w:r>
          </w:p>
        </w:tc>
      </w:tr>
      <w:tr w:rsidR="00AC23C4" w:rsidRPr="005F70FB" w14:paraId="7B1A29EA" w14:textId="77777777" w:rsidTr="00D95ABB">
        <w:tc>
          <w:tcPr>
            <w:tcW w:w="238" w:type="dxa"/>
            <w:shd w:val="clear" w:color="auto" w:fill="auto"/>
          </w:tcPr>
          <w:p w14:paraId="061CA561" w14:textId="77777777" w:rsidR="000F4F82" w:rsidRPr="005F70FB" w:rsidRDefault="000F4F82" w:rsidP="00CC3F0A">
            <w:pPr>
              <w:pStyle w:val="TableCell0-0115Break"/>
            </w:pPr>
          </w:p>
        </w:tc>
        <w:tc>
          <w:tcPr>
            <w:tcW w:w="1616" w:type="dxa"/>
            <w:shd w:val="clear" w:color="auto" w:fill="auto"/>
          </w:tcPr>
          <w:p w14:paraId="1401318A" w14:textId="77777777" w:rsidR="000F4F82" w:rsidRPr="005F70FB" w:rsidRDefault="000F4F82" w:rsidP="00CC3F0A">
            <w:pPr>
              <w:pStyle w:val="TableCell0-0115Break"/>
              <w:rPr>
                <w:rStyle w:val="ChItalBold"/>
              </w:rPr>
            </w:pPr>
            <w:r w:rsidRPr="005F70FB">
              <w:rPr>
                <w:rStyle w:val="ChItalBold"/>
              </w:rPr>
              <w:t>pembayarang</w:t>
            </w:r>
          </w:p>
        </w:tc>
        <w:tc>
          <w:tcPr>
            <w:tcW w:w="1701" w:type="dxa"/>
            <w:shd w:val="clear" w:color="auto" w:fill="auto"/>
          </w:tcPr>
          <w:p w14:paraId="0CD6308F" w14:textId="77777777" w:rsidR="000F4F82" w:rsidRPr="005F70FB" w:rsidRDefault="000F4F82" w:rsidP="00CC3F0A">
            <w:pPr>
              <w:pStyle w:val="TableCell0-0115Break"/>
              <w:rPr>
                <w:rStyle w:val="ChCharisSIL"/>
              </w:rPr>
            </w:pPr>
            <w:r w:rsidRPr="005F70FB">
              <w:rPr>
                <w:rStyle w:val="ChCharisSIL"/>
              </w:rPr>
              <w:t>ˌpɛ̞m.ba.ˈja.ɾɐn</w:t>
            </w:r>
          </w:p>
        </w:tc>
        <w:tc>
          <w:tcPr>
            <w:tcW w:w="1134" w:type="dxa"/>
            <w:shd w:val="clear" w:color="auto" w:fill="auto"/>
          </w:tcPr>
          <w:p w14:paraId="1011A4F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FF31285" w14:textId="77777777" w:rsidR="000F4F82" w:rsidRPr="005F70FB" w:rsidRDefault="000F4F82" w:rsidP="00CC3F0A">
            <w:pPr>
              <w:pStyle w:val="TableCell0-0115Break"/>
            </w:pPr>
            <w:r w:rsidRPr="005F70FB">
              <w:t>payment</w:t>
            </w:r>
          </w:p>
        </w:tc>
      </w:tr>
      <w:tr w:rsidR="00AC23C4" w:rsidRPr="005F70FB" w14:paraId="7B0A3272" w14:textId="77777777" w:rsidTr="00D95ABB">
        <w:tc>
          <w:tcPr>
            <w:tcW w:w="238" w:type="dxa"/>
            <w:shd w:val="clear" w:color="auto" w:fill="auto"/>
          </w:tcPr>
          <w:p w14:paraId="35C6FFA7" w14:textId="77777777" w:rsidR="000F4F82" w:rsidRPr="005F70FB" w:rsidRDefault="000F4F82" w:rsidP="00CC3F0A">
            <w:pPr>
              <w:pStyle w:val="TableCell0-0115Break"/>
            </w:pPr>
          </w:p>
        </w:tc>
        <w:tc>
          <w:tcPr>
            <w:tcW w:w="1616" w:type="dxa"/>
            <w:shd w:val="clear" w:color="auto" w:fill="auto"/>
          </w:tcPr>
          <w:p w14:paraId="2E4A7712" w14:textId="77777777" w:rsidR="000F4F82" w:rsidRPr="005F70FB" w:rsidRDefault="000F4F82" w:rsidP="00CC3F0A">
            <w:pPr>
              <w:pStyle w:val="TableCell0-0115Break"/>
              <w:rPr>
                <w:rStyle w:val="ChItalBold"/>
              </w:rPr>
            </w:pPr>
            <w:r w:rsidRPr="005F70FB">
              <w:rPr>
                <w:rStyle w:val="ChItalBold"/>
              </w:rPr>
              <w:t>pembunuang</w:t>
            </w:r>
          </w:p>
        </w:tc>
        <w:tc>
          <w:tcPr>
            <w:tcW w:w="1701" w:type="dxa"/>
            <w:shd w:val="clear" w:color="auto" w:fill="auto"/>
          </w:tcPr>
          <w:p w14:paraId="79C6B95D" w14:textId="77777777" w:rsidR="000F4F82" w:rsidRPr="005F70FB" w:rsidRDefault="000F4F82" w:rsidP="00CC3F0A">
            <w:pPr>
              <w:pStyle w:val="TableCell0-0115Break"/>
              <w:rPr>
                <w:rStyle w:val="ChCharisSIL"/>
              </w:rPr>
            </w:pPr>
            <w:r w:rsidRPr="005F70FB">
              <w:rPr>
                <w:rStyle w:val="ChCharisSIL"/>
              </w:rPr>
              <w:t>ˌpɛ̞m.bu.ˈnu.ɐn</w:t>
            </w:r>
          </w:p>
        </w:tc>
        <w:tc>
          <w:tcPr>
            <w:tcW w:w="1134" w:type="dxa"/>
            <w:shd w:val="clear" w:color="auto" w:fill="auto"/>
          </w:tcPr>
          <w:p w14:paraId="57C21E1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D095B8E" w14:textId="77777777" w:rsidR="000F4F82" w:rsidRPr="005F70FB" w:rsidRDefault="000F4F82" w:rsidP="00CC3F0A">
            <w:pPr>
              <w:pStyle w:val="TableCell0-0115Break"/>
            </w:pPr>
            <w:r w:rsidRPr="005F70FB">
              <w:t>killing</w:t>
            </w:r>
          </w:p>
        </w:tc>
      </w:tr>
      <w:tr w:rsidR="00AC23C4" w:rsidRPr="005F70FB" w14:paraId="7D9C6E6D" w14:textId="77777777" w:rsidTr="00D95ABB">
        <w:tc>
          <w:tcPr>
            <w:tcW w:w="238" w:type="dxa"/>
            <w:shd w:val="clear" w:color="auto" w:fill="auto"/>
          </w:tcPr>
          <w:p w14:paraId="513E33C7" w14:textId="77777777" w:rsidR="000F4F82" w:rsidRPr="005F70FB" w:rsidRDefault="000F4F82" w:rsidP="00CC3F0A">
            <w:pPr>
              <w:pStyle w:val="TableCell0-0115Break"/>
            </w:pPr>
          </w:p>
        </w:tc>
        <w:tc>
          <w:tcPr>
            <w:tcW w:w="1616" w:type="dxa"/>
            <w:shd w:val="clear" w:color="auto" w:fill="auto"/>
          </w:tcPr>
          <w:p w14:paraId="5A553694" w14:textId="77777777" w:rsidR="000F4F82" w:rsidRPr="005F70FB" w:rsidRDefault="000F4F82" w:rsidP="00CC3F0A">
            <w:pPr>
              <w:pStyle w:val="TableCell0-0115Break"/>
              <w:rPr>
                <w:rStyle w:val="ChItalBold"/>
              </w:rPr>
            </w:pPr>
            <w:r w:rsidRPr="005F70FB">
              <w:rPr>
                <w:rStyle w:val="ChItalBold"/>
              </w:rPr>
              <w:t>pemekarang</w:t>
            </w:r>
          </w:p>
        </w:tc>
        <w:tc>
          <w:tcPr>
            <w:tcW w:w="1701" w:type="dxa"/>
            <w:shd w:val="clear" w:color="auto" w:fill="auto"/>
          </w:tcPr>
          <w:p w14:paraId="121BAB14" w14:textId="77777777" w:rsidR="000F4F82" w:rsidRPr="005F70FB" w:rsidRDefault="000F4F82" w:rsidP="00CC3F0A">
            <w:pPr>
              <w:pStyle w:val="TableCell0-0115Break"/>
              <w:rPr>
                <w:rStyle w:val="ChCharisSIL"/>
              </w:rPr>
            </w:pPr>
            <w:r w:rsidRPr="005F70FB">
              <w:rPr>
                <w:rStyle w:val="ChCharisSIL"/>
              </w:rPr>
              <w:t>ˌpɛ.mɛ.ˈka.ɾɐn</w:t>
            </w:r>
          </w:p>
        </w:tc>
        <w:tc>
          <w:tcPr>
            <w:tcW w:w="1134" w:type="dxa"/>
            <w:shd w:val="clear" w:color="auto" w:fill="auto"/>
          </w:tcPr>
          <w:p w14:paraId="4A7ED38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E863497" w14:textId="77777777" w:rsidR="000F4F82" w:rsidRPr="005F70FB" w:rsidRDefault="000F4F82" w:rsidP="00CC3F0A">
            <w:pPr>
              <w:pStyle w:val="TableCell0-0115Break"/>
            </w:pPr>
            <w:r w:rsidRPr="005F70FB">
              <w:t>development</w:t>
            </w:r>
          </w:p>
        </w:tc>
      </w:tr>
      <w:tr w:rsidR="00AC23C4" w:rsidRPr="005F70FB" w14:paraId="3F253C4E" w14:textId="77777777" w:rsidTr="00D95ABB">
        <w:tc>
          <w:tcPr>
            <w:tcW w:w="238" w:type="dxa"/>
            <w:shd w:val="clear" w:color="auto" w:fill="auto"/>
          </w:tcPr>
          <w:p w14:paraId="75454940" w14:textId="77777777" w:rsidR="000F4F82" w:rsidRPr="005F70FB" w:rsidRDefault="000F4F82" w:rsidP="00CC3F0A">
            <w:pPr>
              <w:pStyle w:val="TableCell0-0115Break"/>
            </w:pPr>
          </w:p>
        </w:tc>
        <w:tc>
          <w:tcPr>
            <w:tcW w:w="1616" w:type="dxa"/>
            <w:shd w:val="clear" w:color="auto" w:fill="auto"/>
          </w:tcPr>
          <w:p w14:paraId="7E180D9D" w14:textId="77777777" w:rsidR="000F4F82" w:rsidRPr="005F70FB" w:rsidRDefault="000F4F82" w:rsidP="00CC3F0A">
            <w:pPr>
              <w:pStyle w:val="TableCell0-0115Break"/>
              <w:rPr>
                <w:rStyle w:val="ChItalBold"/>
              </w:rPr>
            </w:pPr>
            <w:r w:rsidRPr="005F70FB">
              <w:rPr>
                <w:rStyle w:val="ChItalBold"/>
              </w:rPr>
              <w:t>pemiliang</w:t>
            </w:r>
          </w:p>
        </w:tc>
        <w:tc>
          <w:tcPr>
            <w:tcW w:w="1701" w:type="dxa"/>
            <w:shd w:val="clear" w:color="auto" w:fill="auto"/>
          </w:tcPr>
          <w:p w14:paraId="7BCF397E" w14:textId="77777777" w:rsidR="000F4F82" w:rsidRPr="005F70FB" w:rsidRDefault="000F4F82" w:rsidP="00CC3F0A">
            <w:pPr>
              <w:pStyle w:val="TableCell0-0115Break"/>
              <w:rPr>
                <w:rStyle w:val="ChCharisSIL"/>
              </w:rPr>
            </w:pPr>
            <w:r w:rsidRPr="005F70FB">
              <w:rPr>
                <w:rStyle w:val="ChCharisSIL"/>
              </w:rPr>
              <w:t>ˌpɛ.mi.ˈli.ɐn</w:t>
            </w:r>
          </w:p>
        </w:tc>
        <w:tc>
          <w:tcPr>
            <w:tcW w:w="1134" w:type="dxa"/>
            <w:shd w:val="clear" w:color="auto" w:fill="auto"/>
          </w:tcPr>
          <w:p w14:paraId="57DD818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7BFAB8D" w14:textId="77777777" w:rsidR="000F4F82" w:rsidRPr="005F70FB" w:rsidRDefault="000F4F82" w:rsidP="00CC3F0A">
            <w:pPr>
              <w:pStyle w:val="TableCell0-0115Break"/>
            </w:pPr>
            <w:r w:rsidRPr="005F70FB">
              <w:t>election</w:t>
            </w:r>
          </w:p>
        </w:tc>
      </w:tr>
      <w:tr w:rsidR="00AC23C4" w:rsidRPr="005F70FB" w14:paraId="6C410449" w14:textId="77777777" w:rsidTr="00D95ABB">
        <w:tc>
          <w:tcPr>
            <w:tcW w:w="238" w:type="dxa"/>
            <w:shd w:val="clear" w:color="auto" w:fill="auto"/>
          </w:tcPr>
          <w:p w14:paraId="12874E63" w14:textId="77777777" w:rsidR="000F4F82" w:rsidRPr="005F70FB" w:rsidRDefault="000F4F82" w:rsidP="00CC3F0A">
            <w:pPr>
              <w:pStyle w:val="TableCell0-0115Break"/>
            </w:pPr>
          </w:p>
        </w:tc>
        <w:tc>
          <w:tcPr>
            <w:tcW w:w="1616" w:type="dxa"/>
            <w:shd w:val="clear" w:color="auto" w:fill="auto"/>
          </w:tcPr>
          <w:p w14:paraId="6BD6DB78" w14:textId="77777777" w:rsidR="000F4F82" w:rsidRPr="005F70FB" w:rsidRDefault="000F4F82" w:rsidP="00CC3F0A">
            <w:pPr>
              <w:pStyle w:val="TableCell0-0115Break"/>
              <w:rPr>
                <w:rStyle w:val="ChItalBold"/>
              </w:rPr>
            </w:pPr>
            <w:r w:rsidRPr="005F70FB">
              <w:rPr>
                <w:rStyle w:val="ChItalBold"/>
              </w:rPr>
              <w:t>pemimping</w:t>
            </w:r>
          </w:p>
        </w:tc>
        <w:tc>
          <w:tcPr>
            <w:tcW w:w="1701" w:type="dxa"/>
            <w:shd w:val="clear" w:color="auto" w:fill="auto"/>
          </w:tcPr>
          <w:p w14:paraId="2CAE6A94" w14:textId="77777777" w:rsidR="000F4F82" w:rsidRPr="005F70FB" w:rsidRDefault="000F4F82" w:rsidP="00CC3F0A">
            <w:pPr>
              <w:pStyle w:val="TableCell0-0115Break"/>
              <w:rPr>
                <w:rStyle w:val="ChCharisSIL"/>
              </w:rPr>
            </w:pPr>
            <w:r w:rsidRPr="005F70FB">
              <w:rPr>
                <w:rStyle w:val="ChCharisSIL"/>
              </w:rPr>
              <w:t>pɛ.ˈmɪm.pɪn</w:t>
            </w:r>
          </w:p>
        </w:tc>
        <w:tc>
          <w:tcPr>
            <w:tcW w:w="1134" w:type="dxa"/>
            <w:shd w:val="clear" w:color="auto" w:fill="auto"/>
          </w:tcPr>
          <w:p w14:paraId="3A3B7D7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74925EF" w14:textId="77777777" w:rsidR="000F4F82" w:rsidRPr="005F70FB" w:rsidRDefault="000F4F82" w:rsidP="00CC3F0A">
            <w:pPr>
              <w:pStyle w:val="TableCell0-0115Break"/>
            </w:pPr>
            <w:r w:rsidRPr="005F70FB">
              <w:t>leader</w:t>
            </w:r>
          </w:p>
        </w:tc>
      </w:tr>
      <w:tr w:rsidR="00AC23C4" w:rsidRPr="005F70FB" w14:paraId="647F2E2D" w14:textId="77777777" w:rsidTr="00D95ABB">
        <w:tc>
          <w:tcPr>
            <w:tcW w:w="238" w:type="dxa"/>
            <w:shd w:val="clear" w:color="auto" w:fill="auto"/>
          </w:tcPr>
          <w:p w14:paraId="154E42C8" w14:textId="77777777" w:rsidR="000F4F82" w:rsidRPr="005F70FB" w:rsidRDefault="000F4F82" w:rsidP="00CC3F0A">
            <w:pPr>
              <w:pStyle w:val="TableCell0-0115Break"/>
            </w:pPr>
          </w:p>
        </w:tc>
        <w:tc>
          <w:tcPr>
            <w:tcW w:w="1616" w:type="dxa"/>
            <w:shd w:val="clear" w:color="auto" w:fill="auto"/>
          </w:tcPr>
          <w:p w14:paraId="7664B99C" w14:textId="77777777" w:rsidR="000F4F82" w:rsidRPr="005F70FB" w:rsidRDefault="000F4F82" w:rsidP="00CC3F0A">
            <w:pPr>
              <w:pStyle w:val="TableCell0-0115Break"/>
              <w:rPr>
                <w:rStyle w:val="ChItalBold"/>
              </w:rPr>
            </w:pPr>
            <w:r w:rsidRPr="005F70FB">
              <w:rPr>
                <w:rStyle w:val="ChItalBold"/>
              </w:rPr>
              <w:t>pemrinta</w:t>
            </w:r>
          </w:p>
        </w:tc>
        <w:tc>
          <w:tcPr>
            <w:tcW w:w="1701" w:type="dxa"/>
            <w:shd w:val="clear" w:color="auto" w:fill="auto"/>
          </w:tcPr>
          <w:p w14:paraId="11319667" w14:textId="77777777" w:rsidR="000F4F82" w:rsidRPr="005F70FB" w:rsidRDefault="000F4F82" w:rsidP="00CC3F0A">
            <w:pPr>
              <w:pStyle w:val="TableCell0-0115Break"/>
              <w:rPr>
                <w:rStyle w:val="ChCharisSIL"/>
              </w:rPr>
            </w:pPr>
            <w:r w:rsidRPr="005F70FB">
              <w:rPr>
                <w:rStyle w:val="ChCharisSIL"/>
              </w:rPr>
              <w:t>pəm.ˈrɪn.ta</w:t>
            </w:r>
          </w:p>
        </w:tc>
        <w:tc>
          <w:tcPr>
            <w:tcW w:w="1134" w:type="dxa"/>
            <w:shd w:val="clear" w:color="auto" w:fill="auto"/>
          </w:tcPr>
          <w:p w14:paraId="3663A34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77C3EBA" w14:textId="77777777" w:rsidR="000F4F82" w:rsidRPr="005F70FB" w:rsidRDefault="000F4F82" w:rsidP="00CC3F0A">
            <w:pPr>
              <w:pStyle w:val="TableCell0-0115Break"/>
            </w:pPr>
            <w:r w:rsidRPr="005F70FB">
              <w:t>government</w:t>
            </w:r>
          </w:p>
        </w:tc>
      </w:tr>
      <w:tr w:rsidR="00AC23C4" w:rsidRPr="005F70FB" w14:paraId="5A437FF0" w14:textId="77777777" w:rsidTr="00D95ABB">
        <w:tc>
          <w:tcPr>
            <w:tcW w:w="238" w:type="dxa"/>
            <w:shd w:val="clear" w:color="auto" w:fill="auto"/>
          </w:tcPr>
          <w:p w14:paraId="7E1B4E8F" w14:textId="77777777" w:rsidR="000F4F82" w:rsidRPr="005F70FB" w:rsidRDefault="000F4F82" w:rsidP="00CC3F0A">
            <w:pPr>
              <w:pStyle w:val="TableCell0-0115Break"/>
            </w:pPr>
          </w:p>
        </w:tc>
        <w:tc>
          <w:tcPr>
            <w:tcW w:w="1616" w:type="dxa"/>
            <w:shd w:val="clear" w:color="auto" w:fill="auto"/>
          </w:tcPr>
          <w:p w14:paraId="78A1B876" w14:textId="77777777" w:rsidR="000F4F82" w:rsidRPr="005F70FB" w:rsidRDefault="000F4F82" w:rsidP="00CC3F0A">
            <w:pPr>
              <w:pStyle w:val="TableCell0-0115Break"/>
              <w:rPr>
                <w:rStyle w:val="ChItalBold"/>
              </w:rPr>
            </w:pPr>
            <w:r w:rsidRPr="005F70FB">
              <w:rPr>
                <w:rStyle w:val="ChItalBold"/>
              </w:rPr>
              <w:t>pemrintaang</w:t>
            </w:r>
          </w:p>
        </w:tc>
        <w:tc>
          <w:tcPr>
            <w:tcW w:w="1701" w:type="dxa"/>
            <w:shd w:val="clear" w:color="auto" w:fill="auto"/>
          </w:tcPr>
          <w:p w14:paraId="6F2E7216" w14:textId="77777777" w:rsidR="000F4F82" w:rsidRPr="005F70FB" w:rsidRDefault="000F4F82" w:rsidP="00CC3F0A">
            <w:pPr>
              <w:pStyle w:val="TableCell0-0115Break"/>
              <w:rPr>
                <w:rStyle w:val="ChCharisSIL"/>
              </w:rPr>
            </w:pPr>
            <w:r w:rsidRPr="005F70FB">
              <w:rPr>
                <w:rStyle w:val="ChCharisSIL"/>
              </w:rPr>
              <w:t>ˌpəm.rɪn.ˈta.ɐn</w:t>
            </w:r>
          </w:p>
        </w:tc>
        <w:tc>
          <w:tcPr>
            <w:tcW w:w="1134" w:type="dxa"/>
            <w:shd w:val="clear" w:color="auto" w:fill="auto"/>
          </w:tcPr>
          <w:p w14:paraId="63DBB37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E81F290" w14:textId="77777777" w:rsidR="000F4F82" w:rsidRPr="005F70FB" w:rsidRDefault="005276BF" w:rsidP="00CC3F0A">
            <w:pPr>
              <w:pStyle w:val="TableCell0-0115Break"/>
            </w:pPr>
            <w:r w:rsidRPr="005F70FB">
              <w:t>governance</w:t>
            </w:r>
          </w:p>
        </w:tc>
      </w:tr>
      <w:tr w:rsidR="00AC23C4" w:rsidRPr="005F70FB" w14:paraId="71206BF5" w14:textId="77777777" w:rsidTr="00D95ABB">
        <w:tc>
          <w:tcPr>
            <w:tcW w:w="238" w:type="dxa"/>
            <w:shd w:val="clear" w:color="auto" w:fill="auto"/>
          </w:tcPr>
          <w:p w14:paraId="6A8FFD51" w14:textId="77777777" w:rsidR="000F4F82" w:rsidRPr="005F70FB" w:rsidRDefault="000F4F82" w:rsidP="00CC3F0A">
            <w:pPr>
              <w:pStyle w:val="TableCell0-0115Break"/>
            </w:pPr>
          </w:p>
        </w:tc>
        <w:tc>
          <w:tcPr>
            <w:tcW w:w="1616" w:type="dxa"/>
            <w:shd w:val="clear" w:color="auto" w:fill="auto"/>
          </w:tcPr>
          <w:p w14:paraId="30F5F22E" w14:textId="77777777" w:rsidR="000F4F82" w:rsidRPr="005F70FB" w:rsidRDefault="000F4F82" w:rsidP="00CC3F0A">
            <w:pPr>
              <w:pStyle w:val="TableCell0-0115Break"/>
              <w:rPr>
                <w:rStyle w:val="ChItalBold"/>
              </w:rPr>
            </w:pPr>
            <w:r w:rsidRPr="005F70FB">
              <w:rPr>
                <w:rStyle w:val="ChItalBold"/>
              </w:rPr>
              <w:t>pemuda</w:t>
            </w:r>
          </w:p>
        </w:tc>
        <w:tc>
          <w:tcPr>
            <w:tcW w:w="1701" w:type="dxa"/>
            <w:shd w:val="clear" w:color="auto" w:fill="auto"/>
          </w:tcPr>
          <w:p w14:paraId="66589BCF" w14:textId="77777777" w:rsidR="000F4F82" w:rsidRPr="005F70FB" w:rsidRDefault="000F4F82" w:rsidP="00CC3F0A">
            <w:pPr>
              <w:pStyle w:val="TableCell0-0115Break"/>
              <w:rPr>
                <w:rStyle w:val="ChCharisSIL"/>
              </w:rPr>
            </w:pPr>
            <w:r w:rsidRPr="005F70FB">
              <w:rPr>
                <w:rStyle w:val="ChCharisSIL"/>
              </w:rPr>
              <w:t>pɛ.ˈmu.da</w:t>
            </w:r>
          </w:p>
        </w:tc>
        <w:tc>
          <w:tcPr>
            <w:tcW w:w="1134" w:type="dxa"/>
            <w:shd w:val="clear" w:color="auto" w:fill="auto"/>
          </w:tcPr>
          <w:p w14:paraId="705E50E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D51AB2A" w14:textId="77777777" w:rsidR="000F4F82" w:rsidRPr="005F70FB" w:rsidRDefault="000F4F82" w:rsidP="00CC3F0A">
            <w:pPr>
              <w:pStyle w:val="TableCell0-0115Break"/>
            </w:pPr>
            <w:r w:rsidRPr="005F70FB">
              <w:t>youth</w:t>
            </w:r>
          </w:p>
        </w:tc>
      </w:tr>
      <w:tr w:rsidR="00AC23C4" w:rsidRPr="005F70FB" w14:paraId="2EFE3EEB" w14:textId="77777777" w:rsidTr="00D95ABB">
        <w:tc>
          <w:tcPr>
            <w:tcW w:w="238" w:type="dxa"/>
            <w:shd w:val="clear" w:color="auto" w:fill="auto"/>
          </w:tcPr>
          <w:p w14:paraId="03DA8008" w14:textId="77777777" w:rsidR="000F4F82" w:rsidRPr="005F70FB" w:rsidRDefault="000F4F82" w:rsidP="00CC3F0A">
            <w:pPr>
              <w:pStyle w:val="TableCell0-0115Break"/>
            </w:pPr>
          </w:p>
        </w:tc>
        <w:tc>
          <w:tcPr>
            <w:tcW w:w="1616" w:type="dxa"/>
            <w:shd w:val="clear" w:color="auto" w:fill="auto"/>
          </w:tcPr>
          <w:p w14:paraId="706E6747" w14:textId="77777777" w:rsidR="000F4F82" w:rsidRPr="005F70FB" w:rsidRDefault="000F4F82" w:rsidP="00CC3F0A">
            <w:pPr>
              <w:pStyle w:val="TableCell0-0115Break"/>
              <w:rPr>
                <w:rStyle w:val="ChItalBold"/>
              </w:rPr>
            </w:pPr>
            <w:r w:rsidRPr="005F70FB">
              <w:rPr>
                <w:rStyle w:val="ChItalBold"/>
              </w:rPr>
              <w:t>penani</w:t>
            </w:r>
          </w:p>
        </w:tc>
        <w:tc>
          <w:tcPr>
            <w:tcW w:w="1701" w:type="dxa"/>
            <w:shd w:val="clear" w:color="auto" w:fill="auto"/>
          </w:tcPr>
          <w:p w14:paraId="567D0DB8" w14:textId="77777777" w:rsidR="000F4F82" w:rsidRPr="005F70FB" w:rsidRDefault="000F4F82" w:rsidP="00CC3F0A">
            <w:pPr>
              <w:pStyle w:val="TableCell0-0115Break"/>
              <w:rPr>
                <w:rStyle w:val="ChCharisSIL"/>
              </w:rPr>
            </w:pPr>
            <w:r w:rsidRPr="005F70FB">
              <w:rPr>
                <w:rStyle w:val="ChCharisSIL"/>
              </w:rPr>
              <w:t>pɛ.ˈna.ni</w:t>
            </w:r>
          </w:p>
        </w:tc>
        <w:tc>
          <w:tcPr>
            <w:tcW w:w="1134" w:type="dxa"/>
            <w:shd w:val="clear" w:color="auto" w:fill="auto"/>
          </w:tcPr>
          <w:p w14:paraId="168440A9"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AB14DB0" w14:textId="77777777" w:rsidR="000F4F82" w:rsidRPr="005F70FB" w:rsidRDefault="000F4F82" w:rsidP="00CC3F0A">
            <w:pPr>
              <w:pStyle w:val="TableCell0-0115Break"/>
            </w:pPr>
            <w:r w:rsidRPr="005F70FB">
              <w:t>farmer</w:t>
            </w:r>
          </w:p>
        </w:tc>
      </w:tr>
      <w:tr w:rsidR="00AC23C4" w:rsidRPr="005F70FB" w14:paraId="00F91A7D" w14:textId="77777777" w:rsidTr="00D95ABB">
        <w:tc>
          <w:tcPr>
            <w:tcW w:w="238" w:type="dxa"/>
            <w:shd w:val="clear" w:color="auto" w:fill="auto"/>
          </w:tcPr>
          <w:p w14:paraId="6AC07903" w14:textId="77777777" w:rsidR="000F4F82" w:rsidRPr="005F70FB" w:rsidRDefault="000F4F82" w:rsidP="00CC3F0A">
            <w:pPr>
              <w:pStyle w:val="TableCell0-0115Break"/>
            </w:pPr>
          </w:p>
        </w:tc>
        <w:tc>
          <w:tcPr>
            <w:tcW w:w="1616" w:type="dxa"/>
            <w:shd w:val="clear" w:color="auto" w:fill="auto"/>
          </w:tcPr>
          <w:p w14:paraId="74EF5868" w14:textId="77777777" w:rsidR="000F4F82" w:rsidRPr="005F70FB" w:rsidRDefault="000F4F82" w:rsidP="00CC3F0A">
            <w:pPr>
              <w:pStyle w:val="TableCell0-0115Break"/>
              <w:rPr>
                <w:rStyle w:val="ChItalBold"/>
              </w:rPr>
            </w:pPr>
            <w:r w:rsidRPr="005F70FB">
              <w:rPr>
                <w:rStyle w:val="ChItalBold"/>
              </w:rPr>
              <w:t>penantar</w:t>
            </w:r>
          </w:p>
        </w:tc>
        <w:tc>
          <w:tcPr>
            <w:tcW w:w="1701" w:type="dxa"/>
            <w:shd w:val="clear" w:color="auto" w:fill="auto"/>
          </w:tcPr>
          <w:p w14:paraId="1D1F7256" w14:textId="77777777" w:rsidR="000F4F82" w:rsidRPr="005F70FB" w:rsidRDefault="000F4F82" w:rsidP="00CC3F0A">
            <w:pPr>
              <w:pStyle w:val="TableCell0-0115Break"/>
              <w:rPr>
                <w:rStyle w:val="ChCharisSIL"/>
              </w:rPr>
            </w:pPr>
            <w:r w:rsidRPr="005F70FB">
              <w:rPr>
                <w:rStyle w:val="ChCharisSIL"/>
              </w:rPr>
              <w:t>pɛ.ˈnɐn.tɐr</w:t>
            </w:r>
          </w:p>
        </w:tc>
        <w:tc>
          <w:tcPr>
            <w:tcW w:w="1134" w:type="dxa"/>
            <w:shd w:val="clear" w:color="auto" w:fill="auto"/>
          </w:tcPr>
          <w:p w14:paraId="5A721E17"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6F931D1" w14:textId="77777777" w:rsidR="000F4F82" w:rsidRPr="005F70FB" w:rsidRDefault="000F4F82" w:rsidP="00CC3F0A">
            <w:pPr>
              <w:pStyle w:val="TableCell0-0115Break"/>
            </w:pPr>
            <w:r w:rsidRPr="005F70FB">
              <w:t>escort</w:t>
            </w:r>
          </w:p>
        </w:tc>
      </w:tr>
      <w:tr w:rsidR="00AC23C4" w:rsidRPr="005F70FB" w14:paraId="55C4E852" w14:textId="77777777" w:rsidTr="00D95ABB">
        <w:tc>
          <w:tcPr>
            <w:tcW w:w="238" w:type="dxa"/>
            <w:shd w:val="clear" w:color="auto" w:fill="auto"/>
          </w:tcPr>
          <w:p w14:paraId="6F79CEAD" w14:textId="77777777" w:rsidR="000F4F82" w:rsidRPr="005F70FB" w:rsidRDefault="000F4F82" w:rsidP="00CC3F0A">
            <w:pPr>
              <w:pStyle w:val="TableCell0-0115Break"/>
            </w:pPr>
          </w:p>
        </w:tc>
        <w:tc>
          <w:tcPr>
            <w:tcW w:w="1616" w:type="dxa"/>
            <w:shd w:val="clear" w:color="auto" w:fill="auto"/>
          </w:tcPr>
          <w:p w14:paraId="2EFAB591" w14:textId="77777777" w:rsidR="000F4F82" w:rsidRPr="005F70FB" w:rsidRDefault="000F4F82" w:rsidP="00CC3F0A">
            <w:pPr>
              <w:pStyle w:val="TableCell0-0115Break"/>
              <w:rPr>
                <w:rStyle w:val="ChItalBold"/>
              </w:rPr>
            </w:pPr>
            <w:r w:rsidRPr="005F70FB">
              <w:rPr>
                <w:rStyle w:val="ChItalBold"/>
              </w:rPr>
              <w:t>penasarang</w:t>
            </w:r>
          </w:p>
        </w:tc>
        <w:tc>
          <w:tcPr>
            <w:tcW w:w="1701" w:type="dxa"/>
            <w:shd w:val="clear" w:color="auto" w:fill="auto"/>
          </w:tcPr>
          <w:p w14:paraId="63143E49" w14:textId="77777777" w:rsidR="000F4F82" w:rsidRPr="005F70FB" w:rsidRDefault="000F4F82" w:rsidP="00CC3F0A">
            <w:pPr>
              <w:pStyle w:val="TableCell0-0115Break"/>
              <w:rPr>
                <w:rStyle w:val="ChCharisSIL"/>
              </w:rPr>
            </w:pPr>
            <w:r w:rsidRPr="005F70FB">
              <w:rPr>
                <w:rStyle w:val="ChCharisSIL"/>
              </w:rPr>
              <w:t>ˌpɛ.na.ˈsa.ɾɐn</w:t>
            </w:r>
          </w:p>
        </w:tc>
        <w:tc>
          <w:tcPr>
            <w:tcW w:w="1134" w:type="dxa"/>
            <w:shd w:val="clear" w:color="auto" w:fill="auto"/>
          </w:tcPr>
          <w:p w14:paraId="1AA662B8"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7C25EB68" w14:textId="77777777" w:rsidR="000F4F82" w:rsidRPr="005F70FB" w:rsidRDefault="000F4F82" w:rsidP="00CC3F0A">
            <w:pPr>
              <w:pStyle w:val="TableCell0-0115Break"/>
            </w:pPr>
            <w:r w:rsidRPr="005F70FB">
              <w:t>be curious</w:t>
            </w:r>
          </w:p>
        </w:tc>
      </w:tr>
      <w:tr w:rsidR="00AC23C4" w:rsidRPr="005F70FB" w14:paraId="6F006ADC" w14:textId="77777777" w:rsidTr="00D95ABB">
        <w:tc>
          <w:tcPr>
            <w:tcW w:w="238" w:type="dxa"/>
            <w:shd w:val="clear" w:color="auto" w:fill="auto"/>
          </w:tcPr>
          <w:p w14:paraId="7E116F39" w14:textId="77777777" w:rsidR="000F4F82" w:rsidRPr="005F70FB" w:rsidRDefault="000F4F82" w:rsidP="00CC3F0A">
            <w:pPr>
              <w:pStyle w:val="TableCell0-0115Break"/>
            </w:pPr>
          </w:p>
        </w:tc>
        <w:tc>
          <w:tcPr>
            <w:tcW w:w="1616" w:type="dxa"/>
            <w:shd w:val="clear" w:color="auto" w:fill="auto"/>
          </w:tcPr>
          <w:p w14:paraId="7DE4CAF3" w14:textId="77777777" w:rsidR="000F4F82" w:rsidRPr="005F70FB" w:rsidRDefault="000F4F82" w:rsidP="00CC3F0A">
            <w:pPr>
              <w:pStyle w:val="TableCell0-0115Break"/>
              <w:rPr>
                <w:rStyle w:val="ChItalBold"/>
              </w:rPr>
            </w:pPr>
            <w:r w:rsidRPr="005F70FB">
              <w:rPr>
                <w:rStyle w:val="ChItalBold"/>
              </w:rPr>
              <w:t>pendatang</w:t>
            </w:r>
          </w:p>
        </w:tc>
        <w:tc>
          <w:tcPr>
            <w:tcW w:w="1701" w:type="dxa"/>
            <w:shd w:val="clear" w:color="auto" w:fill="auto"/>
          </w:tcPr>
          <w:p w14:paraId="4D4AC62F" w14:textId="77777777" w:rsidR="000F4F82" w:rsidRPr="005F70FB" w:rsidRDefault="000F4F82" w:rsidP="00CC3F0A">
            <w:pPr>
              <w:pStyle w:val="TableCell0-0115Break"/>
              <w:rPr>
                <w:rStyle w:val="ChCharisSIL"/>
              </w:rPr>
            </w:pPr>
            <w:r w:rsidRPr="005F70FB">
              <w:rPr>
                <w:rStyle w:val="ChCharisSIL"/>
              </w:rPr>
              <w:t>pɛ̞n.ˈda.tɐŋ</w:t>
            </w:r>
          </w:p>
        </w:tc>
        <w:tc>
          <w:tcPr>
            <w:tcW w:w="1134" w:type="dxa"/>
            <w:shd w:val="clear" w:color="auto" w:fill="auto"/>
          </w:tcPr>
          <w:p w14:paraId="48A1E74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6330982" w14:textId="77777777" w:rsidR="000F4F82" w:rsidRPr="005F70FB" w:rsidRDefault="000F4F82" w:rsidP="00CC3F0A">
            <w:pPr>
              <w:pStyle w:val="TableCell0-0115Break"/>
            </w:pPr>
            <w:r w:rsidRPr="005F70FB">
              <w:t>stranger</w:t>
            </w:r>
          </w:p>
        </w:tc>
      </w:tr>
      <w:tr w:rsidR="00AC23C4" w:rsidRPr="005F70FB" w14:paraId="352052CD" w14:textId="77777777" w:rsidTr="00D95ABB">
        <w:tc>
          <w:tcPr>
            <w:tcW w:w="238" w:type="dxa"/>
            <w:shd w:val="clear" w:color="auto" w:fill="auto"/>
          </w:tcPr>
          <w:p w14:paraId="7E106152" w14:textId="77777777" w:rsidR="000F4F82" w:rsidRPr="005F70FB" w:rsidRDefault="000F4F82" w:rsidP="00CC3F0A">
            <w:pPr>
              <w:pStyle w:val="TableCell0-0115Break"/>
            </w:pPr>
          </w:p>
        </w:tc>
        <w:tc>
          <w:tcPr>
            <w:tcW w:w="1616" w:type="dxa"/>
            <w:shd w:val="clear" w:color="auto" w:fill="auto"/>
          </w:tcPr>
          <w:p w14:paraId="55727A1A" w14:textId="77777777" w:rsidR="000F4F82" w:rsidRPr="005F70FB" w:rsidRDefault="000F4F82" w:rsidP="00CC3F0A">
            <w:pPr>
              <w:pStyle w:val="TableCell0-0115Break"/>
              <w:rPr>
                <w:rStyle w:val="ChItalBold"/>
              </w:rPr>
            </w:pPr>
            <w:r w:rsidRPr="005F70FB">
              <w:rPr>
                <w:rStyle w:val="ChItalBold"/>
              </w:rPr>
              <w:t>pendidikang</w:t>
            </w:r>
          </w:p>
        </w:tc>
        <w:tc>
          <w:tcPr>
            <w:tcW w:w="1701" w:type="dxa"/>
            <w:shd w:val="clear" w:color="auto" w:fill="auto"/>
          </w:tcPr>
          <w:p w14:paraId="23C32644" w14:textId="77777777" w:rsidR="000F4F82" w:rsidRPr="005F70FB" w:rsidRDefault="000F4F82" w:rsidP="00CC3F0A">
            <w:pPr>
              <w:pStyle w:val="TableCell0-0115Break"/>
              <w:rPr>
                <w:rStyle w:val="ChCharisSIL"/>
              </w:rPr>
            </w:pPr>
            <w:r w:rsidRPr="005F70FB">
              <w:rPr>
                <w:rStyle w:val="ChCharisSIL"/>
              </w:rPr>
              <w:t>ˌpɛ̞n.di.ˈdi.kɐn</w:t>
            </w:r>
          </w:p>
        </w:tc>
        <w:tc>
          <w:tcPr>
            <w:tcW w:w="1134" w:type="dxa"/>
            <w:shd w:val="clear" w:color="auto" w:fill="auto"/>
          </w:tcPr>
          <w:p w14:paraId="109FCAF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D3AD593" w14:textId="77777777" w:rsidR="000F4F82" w:rsidRPr="005F70FB" w:rsidRDefault="000F4F82" w:rsidP="00CC3F0A">
            <w:pPr>
              <w:pStyle w:val="TableCell0-0115Break"/>
            </w:pPr>
            <w:r w:rsidRPr="005F70FB">
              <w:t>education</w:t>
            </w:r>
          </w:p>
        </w:tc>
      </w:tr>
      <w:tr w:rsidR="00AC23C4" w:rsidRPr="005F70FB" w14:paraId="24EBC270" w14:textId="77777777" w:rsidTr="00D95ABB">
        <w:tc>
          <w:tcPr>
            <w:tcW w:w="238" w:type="dxa"/>
            <w:shd w:val="clear" w:color="auto" w:fill="auto"/>
          </w:tcPr>
          <w:p w14:paraId="3415599E" w14:textId="77777777" w:rsidR="000F4F82" w:rsidRPr="005F70FB" w:rsidRDefault="000F4F82" w:rsidP="00CC3F0A">
            <w:pPr>
              <w:pStyle w:val="TableCell0-0115Break"/>
            </w:pPr>
          </w:p>
        </w:tc>
        <w:tc>
          <w:tcPr>
            <w:tcW w:w="1616" w:type="dxa"/>
            <w:shd w:val="clear" w:color="auto" w:fill="auto"/>
          </w:tcPr>
          <w:p w14:paraId="321BBF64" w14:textId="77777777" w:rsidR="000F4F82" w:rsidRPr="005F70FB" w:rsidRDefault="000F4F82" w:rsidP="00CC3F0A">
            <w:pPr>
              <w:pStyle w:val="TableCell0-0115Break"/>
              <w:rPr>
                <w:rStyle w:val="ChItalBold"/>
              </w:rPr>
            </w:pPr>
            <w:r w:rsidRPr="005F70FB">
              <w:rPr>
                <w:rStyle w:val="ChItalBold"/>
              </w:rPr>
              <w:t>pendiriang</w:t>
            </w:r>
          </w:p>
        </w:tc>
        <w:tc>
          <w:tcPr>
            <w:tcW w:w="1701" w:type="dxa"/>
            <w:shd w:val="clear" w:color="auto" w:fill="auto"/>
          </w:tcPr>
          <w:p w14:paraId="6D8A339F" w14:textId="77777777" w:rsidR="000F4F82" w:rsidRPr="005F70FB" w:rsidRDefault="000F4F82" w:rsidP="00CC3F0A">
            <w:pPr>
              <w:pStyle w:val="TableCell0-0115Break"/>
              <w:rPr>
                <w:rStyle w:val="ChCharisSIL"/>
              </w:rPr>
            </w:pPr>
            <w:r w:rsidRPr="005F70FB">
              <w:rPr>
                <w:rStyle w:val="ChCharisSIL"/>
              </w:rPr>
              <w:t>ˌpɛ̞n.di.ˈɾɪ.ɐn</w:t>
            </w:r>
          </w:p>
        </w:tc>
        <w:tc>
          <w:tcPr>
            <w:tcW w:w="1134" w:type="dxa"/>
            <w:shd w:val="clear" w:color="auto" w:fill="auto"/>
          </w:tcPr>
          <w:p w14:paraId="69EB41D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14A92BB" w14:textId="77777777" w:rsidR="000F4F82" w:rsidRPr="005F70FB" w:rsidRDefault="000F4F82" w:rsidP="00CC3F0A">
            <w:pPr>
              <w:pStyle w:val="TableCell0-0115Break"/>
            </w:pPr>
            <w:r w:rsidRPr="005F70FB">
              <w:t>convictions</w:t>
            </w:r>
          </w:p>
        </w:tc>
      </w:tr>
      <w:tr w:rsidR="00AC23C4" w:rsidRPr="005F70FB" w14:paraId="408ECEAC" w14:textId="77777777" w:rsidTr="00D95ABB">
        <w:tc>
          <w:tcPr>
            <w:tcW w:w="238" w:type="dxa"/>
            <w:shd w:val="clear" w:color="auto" w:fill="auto"/>
          </w:tcPr>
          <w:p w14:paraId="038F0681" w14:textId="77777777" w:rsidR="000F4F82" w:rsidRPr="005F70FB" w:rsidRDefault="000F4F82" w:rsidP="00CC3F0A">
            <w:pPr>
              <w:pStyle w:val="TableCell0-0115Break"/>
            </w:pPr>
          </w:p>
        </w:tc>
        <w:tc>
          <w:tcPr>
            <w:tcW w:w="1616" w:type="dxa"/>
            <w:shd w:val="clear" w:color="auto" w:fill="auto"/>
          </w:tcPr>
          <w:p w14:paraId="20F92A3E" w14:textId="77777777" w:rsidR="000F4F82" w:rsidRPr="005F70FB" w:rsidRDefault="000F4F82" w:rsidP="00CC3F0A">
            <w:pPr>
              <w:pStyle w:val="TableCell0-0115Break"/>
              <w:rPr>
                <w:rStyle w:val="ChItalBold"/>
              </w:rPr>
            </w:pPr>
            <w:r w:rsidRPr="005F70FB">
              <w:rPr>
                <w:rStyle w:val="ChItalBold"/>
              </w:rPr>
              <w:t>penduduk</w:t>
            </w:r>
          </w:p>
        </w:tc>
        <w:tc>
          <w:tcPr>
            <w:tcW w:w="1701" w:type="dxa"/>
            <w:shd w:val="clear" w:color="auto" w:fill="auto"/>
          </w:tcPr>
          <w:p w14:paraId="11D63E2B" w14:textId="77777777" w:rsidR="000F4F82" w:rsidRPr="005F70FB" w:rsidRDefault="000F4F82" w:rsidP="00CC3F0A">
            <w:pPr>
              <w:pStyle w:val="TableCell0-0115Break"/>
              <w:rPr>
                <w:rStyle w:val="ChCharisSIL"/>
              </w:rPr>
            </w:pPr>
            <w:r w:rsidRPr="005F70FB">
              <w:rPr>
                <w:rStyle w:val="ChCharisSIL"/>
              </w:rPr>
              <w:t>pɛ̞n.ˈdʊ.dʊk̚</w:t>
            </w:r>
          </w:p>
        </w:tc>
        <w:tc>
          <w:tcPr>
            <w:tcW w:w="1134" w:type="dxa"/>
            <w:shd w:val="clear" w:color="auto" w:fill="auto"/>
          </w:tcPr>
          <w:p w14:paraId="631BA4D7"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68FAA8E" w14:textId="77777777" w:rsidR="000F4F82" w:rsidRPr="005F70FB" w:rsidRDefault="000F4F82" w:rsidP="00CC3F0A">
            <w:pPr>
              <w:pStyle w:val="TableCell0-0115Break"/>
            </w:pPr>
            <w:r w:rsidRPr="005F70FB">
              <w:t>inhabitant</w:t>
            </w:r>
          </w:p>
        </w:tc>
      </w:tr>
      <w:tr w:rsidR="00AC23C4" w:rsidRPr="005F70FB" w14:paraId="6A74AF52" w14:textId="77777777" w:rsidTr="00D95ABB">
        <w:tc>
          <w:tcPr>
            <w:tcW w:w="238" w:type="dxa"/>
            <w:shd w:val="clear" w:color="auto" w:fill="auto"/>
          </w:tcPr>
          <w:p w14:paraId="419B6218" w14:textId="77777777" w:rsidR="000F4F82" w:rsidRPr="005F70FB" w:rsidRDefault="000F4F82" w:rsidP="00CC3F0A">
            <w:pPr>
              <w:pStyle w:val="TableCell0-0115Break"/>
            </w:pPr>
          </w:p>
        </w:tc>
        <w:tc>
          <w:tcPr>
            <w:tcW w:w="1616" w:type="dxa"/>
            <w:shd w:val="clear" w:color="auto" w:fill="auto"/>
          </w:tcPr>
          <w:p w14:paraId="010F02BF" w14:textId="77777777" w:rsidR="000F4F82" w:rsidRPr="005F70FB" w:rsidRDefault="000F4F82" w:rsidP="00CC3F0A">
            <w:pPr>
              <w:pStyle w:val="TableCell0-0115Break"/>
              <w:rPr>
                <w:rStyle w:val="ChItalBold"/>
              </w:rPr>
            </w:pPr>
            <w:r w:rsidRPr="005F70FB">
              <w:rPr>
                <w:rStyle w:val="ChItalBold"/>
              </w:rPr>
              <w:t>penentuang</w:t>
            </w:r>
          </w:p>
        </w:tc>
        <w:tc>
          <w:tcPr>
            <w:tcW w:w="1701" w:type="dxa"/>
            <w:shd w:val="clear" w:color="auto" w:fill="auto"/>
          </w:tcPr>
          <w:p w14:paraId="37E90C90" w14:textId="77777777" w:rsidR="000F4F82" w:rsidRPr="005F70FB" w:rsidRDefault="000F4F82" w:rsidP="00CC3F0A">
            <w:pPr>
              <w:pStyle w:val="TableCell0-0115Break"/>
              <w:rPr>
                <w:rStyle w:val="ChCharisSIL"/>
              </w:rPr>
            </w:pPr>
            <w:r w:rsidRPr="005F70FB">
              <w:rPr>
                <w:rStyle w:val="ChCharisSIL"/>
              </w:rPr>
              <w:t>ˌpɛ.nɛ̞n.ˈtʊ.ɐn</w:t>
            </w:r>
          </w:p>
        </w:tc>
        <w:tc>
          <w:tcPr>
            <w:tcW w:w="1134" w:type="dxa"/>
            <w:shd w:val="clear" w:color="auto" w:fill="auto"/>
          </w:tcPr>
          <w:p w14:paraId="0293CC7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B18334B" w14:textId="77777777" w:rsidR="000F4F82" w:rsidRPr="005F70FB" w:rsidRDefault="000F4F82" w:rsidP="00CC3F0A">
            <w:pPr>
              <w:pStyle w:val="TableCell0-0115Break"/>
            </w:pPr>
            <w:r w:rsidRPr="005F70FB">
              <w:t>determination</w:t>
            </w:r>
          </w:p>
        </w:tc>
      </w:tr>
      <w:tr w:rsidR="00AC23C4" w:rsidRPr="005F70FB" w14:paraId="50A3A216" w14:textId="77777777" w:rsidTr="00D95ABB">
        <w:tc>
          <w:tcPr>
            <w:tcW w:w="238" w:type="dxa"/>
            <w:shd w:val="clear" w:color="auto" w:fill="auto"/>
          </w:tcPr>
          <w:p w14:paraId="1976BCED" w14:textId="77777777" w:rsidR="000F4F82" w:rsidRPr="005F70FB" w:rsidRDefault="000F4F82" w:rsidP="00CC3F0A">
            <w:pPr>
              <w:pStyle w:val="TableCell0-0115Break"/>
            </w:pPr>
          </w:p>
        </w:tc>
        <w:tc>
          <w:tcPr>
            <w:tcW w:w="1616" w:type="dxa"/>
            <w:shd w:val="clear" w:color="auto" w:fill="auto"/>
          </w:tcPr>
          <w:p w14:paraId="7B3A854B" w14:textId="77777777" w:rsidR="000F4F82" w:rsidRPr="005F70FB" w:rsidRDefault="000F4F82" w:rsidP="00CC3F0A">
            <w:pPr>
              <w:pStyle w:val="TableCell0-0115Break"/>
              <w:rPr>
                <w:rStyle w:val="ChItalBold"/>
              </w:rPr>
            </w:pPr>
            <w:r w:rsidRPr="005F70FB">
              <w:rPr>
                <w:rStyle w:val="ChItalBold"/>
              </w:rPr>
              <w:t>pengakuang</w:t>
            </w:r>
          </w:p>
        </w:tc>
        <w:tc>
          <w:tcPr>
            <w:tcW w:w="1701" w:type="dxa"/>
            <w:shd w:val="clear" w:color="auto" w:fill="auto"/>
          </w:tcPr>
          <w:p w14:paraId="0F188D1A" w14:textId="77777777" w:rsidR="000F4F82" w:rsidRPr="005F70FB" w:rsidRDefault="000F4F82" w:rsidP="00CC3F0A">
            <w:pPr>
              <w:pStyle w:val="TableCell0-0115Break"/>
              <w:rPr>
                <w:rStyle w:val="ChCharisSIL"/>
              </w:rPr>
            </w:pPr>
            <w:r w:rsidRPr="005F70FB">
              <w:rPr>
                <w:rStyle w:val="ChCharisSIL"/>
              </w:rPr>
              <w:t>ˌpɛ.ŋa.ˈkʊ.ɐn</w:t>
            </w:r>
          </w:p>
        </w:tc>
        <w:tc>
          <w:tcPr>
            <w:tcW w:w="1134" w:type="dxa"/>
            <w:shd w:val="clear" w:color="auto" w:fill="auto"/>
          </w:tcPr>
          <w:p w14:paraId="3BE9E5D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723BA02" w14:textId="77777777" w:rsidR="000F4F82" w:rsidRPr="005F70FB" w:rsidRDefault="000F4F82" w:rsidP="00CC3F0A">
            <w:pPr>
              <w:pStyle w:val="TableCell0-0115Break"/>
            </w:pPr>
            <w:r w:rsidRPr="005F70FB">
              <w:t>confession</w:t>
            </w:r>
          </w:p>
        </w:tc>
      </w:tr>
      <w:tr w:rsidR="00AC23C4" w:rsidRPr="005F70FB" w14:paraId="44C9B012" w14:textId="77777777" w:rsidTr="00D95ABB">
        <w:tc>
          <w:tcPr>
            <w:tcW w:w="238" w:type="dxa"/>
            <w:shd w:val="clear" w:color="auto" w:fill="auto"/>
          </w:tcPr>
          <w:p w14:paraId="308E0B26" w14:textId="77777777" w:rsidR="000F4F82" w:rsidRPr="005F70FB" w:rsidRDefault="000F4F82" w:rsidP="00CC3F0A">
            <w:pPr>
              <w:pStyle w:val="TableCell0-0115Break"/>
            </w:pPr>
          </w:p>
        </w:tc>
        <w:tc>
          <w:tcPr>
            <w:tcW w:w="1616" w:type="dxa"/>
            <w:shd w:val="clear" w:color="auto" w:fill="auto"/>
          </w:tcPr>
          <w:p w14:paraId="544E6C86" w14:textId="77777777" w:rsidR="000F4F82" w:rsidRPr="005F70FB" w:rsidRDefault="000F4F82" w:rsidP="00CC3F0A">
            <w:pPr>
              <w:pStyle w:val="TableCell0-0115Break"/>
              <w:rPr>
                <w:rStyle w:val="ChItalBold"/>
              </w:rPr>
            </w:pPr>
            <w:r w:rsidRPr="005F70FB">
              <w:rPr>
                <w:rStyle w:val="ChItalBold"/>
              </w:rPr>
              <w:t>pengarui</w:t>
            </w:r>
          </w:p>
        </w:tc>
        <w:tc>
          <w:tcPr>
            <w:tcW w:w="1701" w:type="dxa"/>
            <w:shd w:val="clear" w:color="auto" w:fill="auto"/>
          </w:tcPr>
          <w:p w14:paraId="5FA6219A" w14:textId="77777777" w:rsidR="000F4F82" w:rsidRPr="005F70FB" w:rsidRDefault="000F4F82" w:rsidP="00CC3F0A">
            <w:pPr>
              <w:pStyle w:val="TableCell0-0115Break"/>
              <w:rPr>
                <w:rStyle w:val="ChCharisSIL"/>
              </w:rPr>
            </w:pPr>
            <w:r w:rsidRPr="005F70FB">
              <w:rPr>
                <w:rStyle w:val="ChCharisSIL"/>
              </w:rPr>
              <w:t>ˌpɛ.ŋa.ˈɾu.i</w:t>
            </w:r>
          </w:p>
        </w:tc>
        <w:tc>
          <w:tcPr>
            <w:tcW w:w="1134" w:type="dxa"/>
            <w:shd w:val="clear" w:color="auto" w:fill="auto"/>
          </w:tcPr>
          <w:p w14:paraId="0363F162"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2C2FE750" w14:textId="77777777" w:rsidR="000F4F82" w:rsidRPr="005F70FB" w:rsidRDefault="000F4F82" w:rsidP="00CC3F0A">
            <w:pPr>
              <w:pStyle w:val="TableCell0-0115Break"/>
            </w:pPr>
            <w:r w:rsidRPr="005F70FB">
              <w:t>influence</w:t>
            </w:r>
          </w:p>
        </w:tc>
      </w:tr>
      <w:tr w:rsidR="00AC23C4" w:rsidRPr="005F70FB" w14:paraId="1157D6D4" w14:textId="77777777" w:rsidTr="00D95ABB">
        <w:tc>
          <w:tcPr>
            <w:tcW w:w="238" w:type="dxa"/>
            <w:shd w:val="clear" w:color="auto" w:fill="auto"/>
          </w:tcPr>
          <w:p w14:paraId="08746B60" w14:textId="77777777" w:rsidR="000F4F82" w:rsidRPr="005F70FB" w:rsidRDefault="000F4F82" w:rsidP="00CC3F0A">
            <w:pPr>
              <w:pStyle w:val="TableCell0-0115Break"/>
            </w:pPr>
          </w:p>
        </w:tc>
        <w:tc>
          <w:tcPr>
            <w:tcW w:w="1616" w:type="dxa"/>
            <w:shd w:val="clear" w:color="auto" w:fill="auto"/>
          </w:tcPr>
          <w:p w14:paraId="7547E444" w14:textId="77777777" w:rsidR="000F4F82" w:rsidRPr="005F70FB" w:rsidRDefault="000F4F82" w:rsidP="00CC3F0A">
            <w:pPr>
              <w:pStyle w:val="TableCell0-0115Break"/>
              <w:rPr>
                <w:rStyle w:val="ChItalBold"/>
              </w:rPr>
            </w:pPr>
            <w:r w:rsidRPr="005F70FB">
              <w:rPr>
                <w:rStyle w:val="ChItalBold"/>
              </w:rPr>
              <w:t>pengasu</w:t>
            </w:r>
          </w:p>
        </w:tc>
        <w:tc>
          <w:tcPr>
            <w:tcW w:w="1701" w:type="dxa"/>
            <w:shd w:val="clear" w:color="auto" w:fill="auto"/>
          </w:tcPr>
          <w:p w14:paraId="620CECDA" w14:textId="77777777" w:rsidR="000F4F82" w:rsidRPr="005F70FB" w:rsidRDefault="000F4F82" w:rsidP="00CC3F0A">
            <w:pPr>
              <w:pStyle w:val="TableCell0-0115Break"/>
              <w:rPr>
                <w:rStyle w:val="ChCharisSIL"/>
              </w:rPr>
            </w:pPr>
            <w:r w:rsidRPr="005F70FB">
              <w:rPr>
                <w:rStyle w:val="ChCharisSIL"/>
              </w:rPr>
              <w:t>pɛ.ˈŋa.su</w:t>
            </w:r>
          </w:p>
        </w:tc>
        <w:tc>
          <w:tcPr>
            <w:tcW w:w="1134" w:type="dxa"/>
            <w:shd w:val="clear" w:color="auto" w:fill="auto"/>
          </w:tcPr>
          <w:p w14:paraId="24E7539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97FA7DE" w14:textId="77777777" w:rsidR="000F4F82" w:rsidRPr="005F70FB" w:rsidRDefault="000F4F82" w:rsidP="00CC3F0A">
            <w:pPr>
              <w:pStyle w:val="TableCell0-0115Break"/>
            </w:pPr>
            <w:r w:rsidRPr="005F70FB">
              <w:t>Sunday school teacher</w:t>
            </w:r>
          </w:p>
        </w:tc>
      </w:tr>
      <w:tr w:rsidR="00AC23C4" w:rsidRPr="005F70FB" w14:paraId="12CBF0E5" w14:textId="77777777" w:rsidTr="00D95ABB">
        <w:tc>
          <w:tcPr>
            <w:tcW w:w="238" w:type="dxa"/>
            <w:shd w:val="clear" w:color="auto" w:fill="auto"/>
          </w:tcPr>
          <w:p w14:paraId="71D93B0F" w14:textId="77777777" w:rsidR="000F4F82" w:rsidRPr="005F70FB" w:rsidRDefault="000F4F82" w:rsidP="00CC3F0A">
            <w:pPr>
              <w:pStyle w:val="TableCell0-0115Break"/>
            </w:pPr>
          </w:p>
        </w:tc>
        <w:tc>
          <w:tcPr>
            <w:tcW w:w="1616" w:type="dxa"/>
            <w:shd w:val="clear" w:color="auto" w:fill="auto"/>
          </w:tcPr>
          <w:p w14:paraId="35BBA98F" w14:textId="77777777" w:rsidR="000F4F82" w:rsidRPr="005F70FB" w:rsidRDefault="000F4F82" w:rsidP="00CC3F0A">
            <w:pPr>
              <w:pStyle w:val="TableCell0-0115Break"/>
              <w:rPr>
                <w:rStyle w:val="ChItalBold"/>
              </w:rPr>
            </w:pPr>
            <w:r w:rsidRPr="005F70FB">
              <w:rPr>
                <w:rStyle w:val="ChItalBold"/>
              </w:rPr>
              <w:t>pengetawang</w:t>
            </w:r>
          </w:p>
        </w:tc>
        <w:tc>
          <w:tcPr>
            <w:tcW w:w="1701" w:type="dxa"/>
            <w:shd w:val="clear" w:color="auto" w:fill="auto"/>
          </w:tcPr>
          <w:p w14:paraId="7B649735" w14:textId="77777777" w:rsidR="000F4F82" w:rsidRPr="005F70FB" w:rsidRDefault="000F4F82" w:rsidP="00CC3F0A">
            <w:pPr>
              <w:pStyle w:val="TableCell0-0115Break"/>
              <w:rPr>
                <w:rStyle w:val="ChCharisSIL"/>
              </w:rPr>
            </w:pPr>
            <w:r w:rsidRPr="005F70FB">
              <w:rPr>
                <w:rStyle w:val="ChCharisSIL"/>
              </w:rPr>
              <w:t>ˌpɛ.ŋɛ.ˈtaw.ʷɐn</w:t>
            </w:r>
          </w:p>
        </w:tc>
        <w:tc>
          <w:tcPr>
            <w:tcW w:w="1134" w:type="dxa"/>
            <w:shd w:val="clear" w:color="auto" w:fill="auto"/>
          </w:tcPr>
          <w:p w14:paraId="5D09B84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8F0391D" w14:textId="77777777" w:rsidR="000F4F82" w:rsidRPr="005F70FB" w:rsidRDefault="000F4F82" w:rsidP="00CC3F0A">
            <w:pPr>
              <w:pStyle w:val="TableCell0-0115Break"/>
            </w:pPr>
            <w:r w:rsidRPr="005F70FB">
              <w:t>knowledge</w:t>
            </w:r>
          </w:p>
        </w:tc>
      </w:tr>
      <w:tr w:rsidR="00AC23C4" w:rsidRPr="005F70FB" w14:paraId="71E5F43C" w14:textId="77777777" w:rsidTr="00D95ABB">
        <w:tc>
          <w:tcPr>
            <w:tcW w:w="238" w:type="dxa"/>
            <w:shd w:val="clear" w:color="auto" w:fill="auto"/>
          </w:tcPr>
          <w:p w14:paraId="34E52F20" w14:textId="77777777" w:rsidR="000F4F82" w:rsidRPr="005F70FB" w:rsidRDefault="000F4F82" w:rsidP="00CC3F0A">
            <w:pPr>
              <w:pStyle w:val="TableCell0-0115Break"/>
            </w:pPr>
          </w:p>
        </w:tc>
        <w:tc>
          <w:tcPr>
            <w:tcW w:w="1616" w:type="dxa"/>
            <w:shd w:val="clear" w:color="auto" w:fill="auto"/>
          </w:tcPr>
          <w:p w14:paraId="574D9F5D" w14:textId="77777777" w:rsidR="000F4F82" w:rsidRPr="005F70FB" w:rsidRDefault="000F4F82" w:rsidP="00CC3F0A">
            <w:pPr>
              <w:pStyle w:val="TableCell0-0115Break"/>
              <w:rPr>
                <w:rStyle w:val="ChItalBold"/>
              </w:rPr>
            </w:pPr>
            <w:r w:rsidRPr="005F70FB">
              <w:rPr>
                <w:rStyle w:val="ChItalBold"/>
              </w:rPr>
              <w:t>pengganti</w:t>
            </w:r>
          </w:p>
        </w:tc>
        <w:tc>
          <w:tcPr>
            <w:tcW w:w="1701" w:type="dxa"/>
            <w:shd w:val="clear" w:color="auto" w:fill="auto"/>
          </w:tcPr>
          <w:p w14:paraId="57E78A3A" w14:textId="77777777" w:rsidR="000F4F82" w:rsidRPr="005F70FB" w:rsidRDefault="000F4F82" w:rsidP="00CC3F0A">
            <w:pPr>
              <w:pStyle w:val="TableCell0-0115Break"/>
              <w:rPr>
                <w:rStyle w:val="ChCharisSIL"/>
              </w:rPr>
            </w:pPr>
            <w:r w:rsidRPr="005F70FB">
              <w:rPr>
                <w:rStyle w:val="ChCharisSIL"/>
              </w:rPr>
              <w:t>pəŋ.ˈgɐn.ti</w:t>
            </w:r>
          </w:p>
        </w:tc>
        <w:tc>
          <w:tcPr>
            <w:tcW w:w="1134" w:type="dxa"/>
            <w:shd w:val="clear" w:color="auto" w:fill="auto"/>
          </w:tcPr>
          <w:p w14:paraId="68AEABE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006DA00" w14:textId="77777777" w:rsidR="000F4F82" w:rsidRPr="005F70FB" w:rsidRDefault="000F4F82" w:rsidP="00CC3F0A">
            <w:pPr>
              <w:pStyle w:val="TableCell0-0115Break"/>
            </w:pPr>
            <w:r w:rsidRPr="005F70FB">
              <w:t>replacement</w:t>
            </w:r>
          </w:p>
        </w:tc>
      </w:tr>
      <w:tr w:rsidR="00AC23C4" w:rsidRPr="005F70FB" w14:paraId="20411ABE" w14:textId="77777777" w:rsidTr="00D95ABB">
        <w:tc>
          <w:tcPr>
            <w:tcW w:w="238" w:type="dxa"/>
            <w:shd w:val="clear" w:color="auto" w:fill="auto"/>
          </w:tcPr>
          <w:p w14:paraId="1DD79184" w14:textId="77777777" w:rsidR="000F4F82" w:rsidRPr="005F70FB" w:rsidRDefault="000F4F82" w:rsidP="00CC3F0A">
            <w:pPr>
              <w:pStyle w:val="TableCell0-0115Break"/>
            </w:pPr>
          </w:p>
        </w:tc>
        <w:tc>
          <w:tcPr>
            <w:tcW w:w="1616" w:type="dxa"/>
            <w:shd w:val="clear" w:color="auto" w:fill="auto"/>
          </w:tcPr>
          <w:p w14:paraId="71F64832" w14:textId="77777777" w:rsidR="000F4F82" w:rsidRPr="005F70FB" w:rsidRDefault="000F4F82" w:rsidP="00CC3F0A">
            <w:pPr>
              <w:pStyle w:val="TableCell0-0115Break"/>
              <w:rPr>
                <w:rStyle w:val="ChItalBold"/>
              </w:rPr>
            </w:pPr>
            <w:r w:rsidRPr="005F70FB">
              <w:rPr>
                <w:rStyle w:val="ChItalBold"/>
              </w:rPr>
              <w:t>pengirimang</w:t>
            </w:r>
          </w:p>
        </w:tc>
        <w:tc>
          <w:tcPr>
            <w:tcW w:w="1701" w:type="dxa"/>
            <w:shd w:val="clear" w:color="auto" w:fill="auto"/>
          </w:tcPr>
          <w:p w14:paraId="103C9ECD" w14:textId="77777777" w:rsidR="000F4F82" w:rsidRPr="005F70FB" w:rsidRDefault="000F4F82" w:rsidP="00CC3F0A">
            <w:pPr>
              <w:pStyle w:val="TableCell0-0115Break"/>
              <w:rPr>
                <w:rStyle w:val="ChCharisSIL"/>
              </w:rPr>
            </w:pPr>
            <w:r w:rsidRPr="005F70FB">
              <w:rPr>
                <w:rStyle w:val="ChCharisSIL"/>
              </w:rPr>
              <w:t>ˌpɛ.ŋi.ˈɾi.mɐn</w:t>
            </w:r>
          </w:p>
        </w:tc>
        <w:tc>
          <w:tcPr>
            <w:tcW w:w="1134" w:type="dxa"/>
            <w:shd w:val="clear" w:color="auto" w:fill="auto"/>
          </w:tcPr>
          <w:p w14:paraId="00A4E309"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0A68B76" w14:textId="77777777" w:rsidR="000F4F82" w:rsidRPr="005F70FB" w:rsidRDefault="000F4F82" w:rsidP="00CC3F0A">
            <w:pPr>
              <w:pStyle w:val="TableCell0-0115Break"/>
            </w:pPr>
            <w:r w:rsidRPr="005F70FB">
              <w:t>dispatch</w:t>
            </w:r>
          </w:p>
        </w:tc>
      </w:tr>
      <w:tr w:rsidR="00AC23C4" w:rsidRPr="005F70FB" w14:paraId="492D7CEA" w14:textId="77777777" w:rsidTr="00D95ABB">
        <w:tc>
          <w:tcPr>
            <w:tcW w:w="238" w:type="dxa"/>
            <w:shd w:val="clear" w:color="auto" w:fill="auto"/>
          </w:tcPr>
          <w:p w14:paraId="7CABA70A" w14:textId="77777777" w:rsidR="000F4F82" w:rsidRPr="005F70FB" w:rsidRDefault="000F4F82" w:rsidP="00CC3F0A">
            <w:pPr>
              <w:pStyle w:val="TableCell0-0115Break"/>
            </w:pPr>
          </w:p>
        </w:tc>
        <w:tc>
          <w:tcPr>
            <w:tcW w:w="1616" w:type="dxa"/>
            <w:shd w:val="clear" w:color="auto" w:fill="auto"/>
          </w:tcPr>
          <w:p w14:paraId="6034176D" w14:textId="77777777" w:rsidR="000F4F82" w:rsidRPr="005F70FB" w:rsidRDefault="000F4F82" w:rsidP="00CC3F0A">
            <w:pPr>
              <w:pStyle w:val="TableCell0-0115Break"/>
              <w:rPr>
                <w:rStyle w:val="ChItalBold"/>
              </w:rPr>
            </w:pPr>
            <w:r w:rsidRPr="005F70FB">
              <w:rPr>
                <w:rStyle w:val="ChItalBold"/>
              </w:rPr>
              <w:t>pengurus</w:t>
            </w:r>
          </w:p>
        </w:tc>
        <w:tc>
          <w:tcPr>
            <w:tcW w:w="1701" w:type="dxa"/>
            <w:shd w:val="clear" w:color="auto" w:fill="auto"/>
          </w:tcPr>
          <w:p w14:paraId="4973A6E9" w14:textId="77777777" w:rsidR="000F4F82" w:rsidRPr="005F70FB" w:rsidRDefault="000F4F82" w:rsidP="00CC3F0A">
            <w:pPr>
              <w:pStyle w:val="TableCell0-0115Break"/>
              <w:rPr>
                <w:rStyle w:val="ChCharisSIL"/>
              </w:rPr>
            </w:pPr>
            <w:r w:rsidRPr="005F70FB">
              <w:rPr>
                <w:rStyle w:val="ChCharisSIL"/>
              </w:rPr>
              <w:t>pɛ.ˈŋʊ.ɾʊs</w:t>
            </w:r>
          </w:p>
        </w:tc>
        <w:tc>
          <w:tcPr>
            <w:tcW w:w="1134" w:type="dxa"/>
            <w:shd w:val="clear" w:color="auto" w:fill="auto"/>
          </w:tcPr>
          <w:p w14:paraId="74D70B36"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8D61D43" w14:textId="77777777" w:rsidR="000F4F82" w:rsidRPr="005F70FB" w:rsidRDefault="000F4F82" w:rsidP="00CC3F0A">
            <w:pPr>
              <w:pStyle w:val="TableCell0-0115Break"/>
            </w:pPr>
            <w:r w:rsidRPr="005F70FB">
              <w:t>manager</w:t>
            </w:r>
          </w:p>
        </w:tc>
      </w:tr>
      <w:tr w:rsidR="00AC23C4" w:rsidRPr="005F70FB" w14:paraId="5A49F514" w14:textId="77777777" w:rsidTr="00D95ABB">
        <w:tc>
          <w:tcPr>
            <w:tcW w:w="238" w:type="dxa"/>
            <w:shd w:val="clear" w:color="auto" w:fill="auto"/>
          </w:tcPr>
          <w:p w14:paraId="711DF44C" w14:textId="77777777" w:rsidR="000F4F82" w:rsidRPr="005F70FB" w:rsidRDefault="000F4F82" w:rsidP="00CC3F0A">
            <w:pPr>
              <w:pStyle w:val="TableCell0-0115Break"/>
            </w:pPr>
          </w:p>
        </w:tc>
        <w:tc>
          <w:tcPr>
            <w:tcW w:w="1616" w:type="dxa"/>
            <w:shd w:val="clear" w:color="auto" w:fill="auto"/>
          </w:tcPr>
          <w:p w14:paraId="2531F8E7" w14:textId="77777777" w:rsidR="000F4F82" w:rsidRPr="005F70FB" w:rsidRDefault="000F4F82" w:rsidP="00CC3F0A">
            <w:pPr>
              <w:pStyle w:val="TableCell0-0115Break"/>
              <w:rPr>
                <w:rStyle w:val="ChItalBold"/>
              </w:rPr>
            </w:pPr>
            <w:r w:rsidRPr="005F70FB">
              <w:rPr>
                <w:rStyle w:val="ChItalBold"/>
              </w:rPr>
              <w:t>peninju</w:t>
            </w:r>
          </w:p>
        </w:tc>
        <w:tc>
          <w:tcPr>
            <w:tcW w:w="1701" w:type="dxa"/>
            <w:shd w:val="clear" w:color="auto" w:fill="auto"/>
          </w:tcPr>
          <w:p w14:paraId="092681F9" w14:textId="77777777" w:rsidR="000F4F82" w:rsidRPr="005F70FB" w:rsidRDefault="000F4F82" w:rsidP="00CC3F0A">
            <w:pPr>
              <w:pStyle w:val="TableCell0-0115Break"/>
              <w:rPr>
                <w:rStyle w:val="ChCharisSIL"/>
              </w:rPr>
            </w:pPr>
            <w:r w:rsidRPr="005F70FB">
              <w:rPr>
                <w:rStyle w:val="ChCharisSIL"/>
              </w:rPr>
              <w:t>pɛ.ˈnɪn.dʒu</w:t>
            </w:r>
          </w:p>
        </w:tc>
        <w:tc>
          <w:tcPr>
            <w:tcW w:w="1134" w:type="dxa"/>
            <w:shd w:val="clear" w:color="auto" w:fill="auto"/>
          </w:tcPr>
          <w:p w14:paraId="2554EEF2"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65F8A50" w14:textId="77777777" w:rsidR="000F4F82" w:rsidRPr="005F70FB" w:rsidRDefault="000F4F82" w:rsidP="00CC3F0A">
            <w:pPr>
              <w:pStyle w:val="TableCell0-0115Break"/>
            </w:pPr>
            <w:r w:rsidRPr="005F70FB">
              <w:t>boxer</w:t>
            </w:r>
          </w:p>
        </w:tc>
      </w:tr>
      <w:tr w:rsidR="00AC23C4" w:rsidRPr="005F70FB" w14:paraId="7628BEED" w14:textId="77777777" w:rsidTr="00D95ABB">
        <w:tc>
          <w:tcPr>
            <w:tcW w:w="238" w:type="dxa"/>
            <w:shd w:val="clear" w:color="auto" w:fill="auto"/>
          </w:tcPr>
          <w:p w14:paraId="624BEE2F" w14:textId="77777777" w:rsidR="000F4F82" w:rsidRPr="005F70FB" w:rsidRDefault="000F4F82" w:rsidP="00CC3F0A">
            <w:pPr>
              <w:pStyle w:val="TableCell0-0115Break"/>
            </w:pPr>
          </w:p>
        </w:tc>
        <w:tc>
          <w:tcPr>
            <w:tcW w:w="1616" w:type="dxa"/>
            <w:shd w:val="clear" w:color="auto" w:fill="auto"/>
          </w:tcPr>
          <w:p w14:paraId="15FD6CD3" w14:textId="77777777" w:rsidR="000F4F82" w:rsidRPr="005F70FB" w:rsidRDefault="000F4F82" w:rsidP="00CC3F0A">
            <w:pPr>
              <w:pStyle w:val="TableCell0-0115Break"/>
              <w:rPr>
                <w:rStyle w:val="ChItalBold"/>
              </w:rPr>
            </w:pPr>
            <w:r w:rsidRPr="005F70FB">
              <w:rPr>
                <w:rStyle w:val="ChItalBold"/>
              </w:rPr>
              <w:t>penjelasang</w:t>
            </w:r>
          </w:p>
        </w:tc>
        <w:tc>
          <w:tcPr>
            <w:tcW w:w="1701" w:type="dxa"/>
            <w:shd w:val="clear" w:color="auto" w:fill="auto"/>
          </w:tcPr>
          <w:p w14:paraId="364495C6" w14:textId="77777777" w:rsidR="000F4F82" w:rsidRPr="005F70FB" w:rsidRDefault="000F4F82" w:rsidP="00CC3F0A">
            <w:pPr>
              <w:pStyle w:val="TableCell0-0115Break"/>
              <w:rPr>
                <w:rStyle w:val="ChCharisSIL"/>
              </w:rPr>
            </w:pPr>
            <w:r w:rsidRPr="005F70FB">
              <w:rPr>
                <w:rStyle w:val="ChCharisSIL"/>
              </w:rPr>
              <w:t>ˌpɛ̞n.dʒɛ.ˈla.sɐn</w:t>
            </w:r>
          </w:p>
        </w:tc>
        <w:tc>
          <w:tcPr>
            <w:tcW w:w="1134" w:type="dxa"/>
            <w:shd w:val="clear" w:color="auto" w:fill="auto"/>
          </w:tcPr>
          <w:p w14:paraId="00328C79"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E43B2A2" w14:textId="77777777" w:rsidR="000F4F82" w:rsidRPr="005F70FB" w:rsidRDefault="000F4F82" w:rsidP="00CC3F0A">
            <w:pPr>
              <w:pStyle w:val="TableCell0-0115Break"/>
            </w:pPr>
            <w:r w:rsidRPr="005F70FB">
              <w:t>explanation</w:t>
            </w:r>
          </w:p>
        </w:tc>
      </w:tr>
      <w:tr w:rsidR="00AC23C4" w:rsidRPr="005F70FB" w14:paraId="0C0CD0B1" w14:textId="77777777" w:rsidTr="00D95ABB">
        <w:tc>
          <w:tcPr>
            <w:tcW w:w="238" w:type="dxa"/>
            <w:shd w:val="clear" w:color="auto" w:fill="auto"/>
          </w:tcPr>
          <w:p w14:paraId="14317CAB" w14:textId="77777777" w:rsidR="000F4F82" w:rsidRPr="005F70FB" w:rsidRDefault="000F4F82" w:rsidP="00CC3F0A">
            <w:pPr>
              <w:pStyle w:val="TableCell0-0115Break"/>
            </w:pPr>
          </w:p>
        </w:tc>
        <w:tc>
          <w:tcPr>
            <w:tcW w:w="1616" w:type="dxa"/>
            <w:shd w:val="clear" w:color="auto" w:fill="auto"/>
          </w:tcPr>
          <w:p w14:paraId="49885542" w14:textId="77777777" w:rsidR="000F4F82" w:rsidRPr="005F70FB" w:rsidRDefault="000F4F82" w:rsidP="00CC3F0A">
            <w:pPr>
              <w:pStyle w:val="TableCell0-0115Break"/>
              <w:rPr>
                <w:rStyle w:val="ChItalBold"/>
              </w:rPr>
            </w:pPr>
            <w:r w:rsidRPr="005F70FB">
              <w:rPr>
                <w:rStyle w:val="ChItalBold"/>
              </w:rPr>
              <w:t>penolakang</w:t>
            </w:r>
          </w:p>
        </w:tc>
        <w:tc>
          <w:tcPr>
            <w:tcW w:w="1701" w:type="dxa"/>
            <w:shd w:val="clear" w:color="auto" w:fill="auto"/>
          </w:tcPr>
          <w:p w14:paraId="0E3B941B" w14:textId="77777777" w:rsidR="000F4F82" w:rsidRPr="005F70FB" w:rsidRDefault="000F4F82" w:rsidP="00CC3F0A">
            <w:pPr>
              <w:pStyle w:val="TableCell0-0115Break"/>
              <w:rPr>
                <w:rStyle w:val="ChCharisSIL"/>
              </w:rPr>
            </w:pPr>
            <w:r w:rsidRPr="005F70FB">
              <w:rPr>
                <w:rStyle w:val="ChCharisSIL"/>
              </w:rPr>
              <w:t>ˌpɛ.nɔ.ˈla.kɐn</w:t>
            </w:r>
          </w:p>
        </w:tc>
        <w:tc>
          <w:tcPr>
            <w:tcW w:w="1134" w:type="dxa"/>
            <w:shd w:val="clear" w:color="auto" w:fill="auto"/>
          </w:tcPr>
          <w:p w14:paraId="1EAD7C1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07E659C" w14:textId="77777777" w:rsidR="000F4F82" w:rsidRPr="005F70FB" w:rsidRDefault="000F4F82" w:rsidP="00CC3F0A">
            <w:pPr>
              <w:pStyle w:val="TableCell0-0115Break"/>
            </w:pPr>
            <w:r w:rsidRPr="005F70FB">
              <w:t>rejection</w:t>
            </w:r>
          </w:p>
        </w:tc>
      </w:tr>
      <w:tr w:rsidR="00AC23C4" w:rsidRPr="005F70FB" w14:paraId="33920BFC" w14:textId="77777777" w:rsidTr="00D95ABB">
        <w:tc>
          <w:tcPr>
            <w:tcW w:w="238" w:type="dxa"/>
            <w:shd w:val="clear" w:color="auto" w:fill="auto"/>
          </w:tcPr>
          <w:p w14:paraId="62AEC08F" w14:textId="77777777" w:rsidR="000F4F82" w:rsidRPr="005F70FB" w:rsidRDefault="000F4F82" w:rsidP="00CC3F0A">
            <w:pPr>
              <w:pStyle w:val="TableCell0-0115Break"/>
            </w:pPr>
          </w:p>
        </w:tc>
        <w:tc>
          <w:tcPr>
            <w:tcW w:w="1616" w:type="dxa"/>
            <w:shd w:val="clear" w:color="auto" w:fill="auto"/>
          </w:tcPr>
          <w:p w14:paraId="651E245F" w14:textId="77777777" w:rsidR="000F4F82" w:rsidRPr="005F70FB" w:rsidRDefault="000F4F82" w:rsidP="00CC3F0A">
            <w:pPr>
              <w:pStyle w:val="TableCell0-0115Break"/>
              <w:rPr>
                <w:rStyle w:val="ChItalBold"/>
              </w:rPr>
            </w:pPr>
            <w:r w:rsidRPr="005F70FB">
              <w:rPr>
                <w:rStyle w:val="ChItalBold"/>
              </w:rPr>
              <w:t>penolong</w:t>
            </w:r>
          </w:p>
        </w:tc>
        <w:tc>
          <w:tcPr>
            <w:tcW w:w="1701" w:type="dxa"/>
            <w:shd w:val="clear" w:color="auto" w:fill="auto"/>
          </w:tcPr>
          <w:p w14:paraId="506640C1" w14:textId="77777777" w:rsidR="000F4F82" w:rsidRPr="005F70FB" w:rsidRDefault="000F4F82" w:rsidP="00CC3F0A">
            <w:pPr>
              <w:pStyle w:val="TableCell0-0115Break"/>
              <w:rPr>
                <w:rStyle w:val="ChCharisSIL"/>
              </w:rPr>
            </w:pPr>
            <w:r w:rsidRPr="005F70FB">
              <w:rPr>
                <w:rStyle w:val="ChCharisSIL"/>
              </w:rPr>
              <w:t>pɛ.ˈnɔ̞.lɔ̞ŋ</w:t>
            </w:r>
          </w:p>
        </w:tc>
        <w:tc>
          <w:tcPr>
            <w:tcW w:w="1134" w:type="dxa"/>
            <w:shd w:val="clear" w:color="auto" w:fill="auto"/>
          </w:tcPr>
          <w:p w14:paraId="7DCF09B2"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AB3ECDA" w14:textId="77777777" w:rsidR="000F4F82" w:rsidRPr="005F70FB" w:rsidRDefault="000F4F82" w:rsidP="00CC3F0A">
            <w:pPr>
              <w:pStyle w:val="TableCell0-0115Break"/>
            </w:pPr>
            <w:r w:rsidRPr="005F70FB">
              <w:t>helper</w:t>
            </w:r>
          </w:p>
        </w:tc>
      </w:tr>
      <w:tr w:rsidR="00AC23C4" w:rsidRPr="005F70FB" w14:paraId="1A3C5BC6" w14:textId="77777777" w:rsidTr="00D95ABB">
        <w:tc>
          <w:tcPr>
            <w:tcW w:w="238" w:type="dxa"/>
            <w:shd w:val="clear" w:color="auto" w:fill="auto"/>
          </w:tcPr>
          <w:p w14:paraId="04E2A382" w14:textId="77777777" w:rsidR="000F4F82" w:rsidRPr="005F70FB" w:rsidRDefault="000F4F82" w:rsidP="00CC3F0A">
            <w:pPr>
              <w:pStyle w:val="TableCell0-0115Break"/>
            </w:pPr>
          </w:p>
        </w:tc>
        <w:tc>
          <w:tcPr>
            <w:tcW w:w="1616" w:type="dxa"/>
            <w:shd w:val="clear" w:color="auto" w:fill="auto"/>
          </w:tcPr>
          <w:p w14:paraId="05A7675B" w14:textId="77777777" w:rsidR="000F4F82" w:rsidRPr="005F70FB" w:rsidRDefault="000F4F82" w:rsidP="00CC3F0A">
            <w:pPr>
              <w:pStyle w:val="TableCell0-0115Break"/>
              <w:rPr>
                <w:rStyle w:val="ChItalBold"/>
              </w:rPr>
            </w:pPr>
            <w:r w:rsidRPr="005F70FB">
              <w:rPr>
                <w:rStyle w:val="ChItalBold"/>
              </w:rPr>
              <w:t>penugas</w:t>
            </w:r>
          </w:p>
        </w:tc>
        <w:tc>
          <w:tcPr>
            <w:tcW w:w="1701" w:type="dxa"/>
            <w:shd w:val="clear" w:color="auto" w:fill="auto"/>
          </w:tcPr>
          <w:p w14:paraId="0234B939" w14:textId="77777777" w:rsidR="000F4F82" w:rsidRPr="005F70FB" w:rsidRDefault="000F4F82" w:rsidP="00CC3F0A">
            <w:pPr>
              <w:pStyle w:val="TableCell0-0115Break"/>
              <w:rPr>
                <w:rStyle w:val="ChCharisSIL"/>
              </w:rPr>
            </w:pPr>
            <w:r w:rsidRPr="005F70FB">
              <w:rPr>
                <w:rStyle w:val="ChCharisSIL"/>
              </w:rPr>
              <w:t>pɛ.ˈnu.gɐs</w:t>
            </w:r>
          </w:p>
        </w:tc>
        <w:tc>
          <w:tcPr>
            <w:tcW w:w="1134" w:type="dxa"/>
            <w:shd w:val="clear" w:color="auto" w:fill="auto"/>
          </w:tcPr>
          <w:p w14:paraId="3BB264C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5D1BC94" w14:textId="77777777" w:rsidR="000F4F82" w:rsidRPr="005F70FB" w:rsidRDefault="000F4F82" w:rsidP="00CC3F0A">
            <w:pPr>
              <w:pStyle w:val="TableCell0-0115Break"/>
            </w:pPr>
            <w:r w:rsidRPr="005F70FB">
              <w:t>official</w:t>
            </w:r>
          </w:p>
        </w:tc>
      </w:tr>
      <w:tr w:rsidR="00AC23C4" w:rsidRPr="005F70FB" w14:paraId="1B01F34C" w14:textId="77777777" w:rsidTr="00D95ABB">
        <w:tc>
          <w:tcPr>
            <w:tcW w:w="238" w:type="dxa"/>
            <w:shd w:val="clear" w:color="auto" w:fill="auto"/>
          </w:tcPr>
          <w:p w14:paraId="189984E3" w14:textId="77777777" w:rsidR="000F4F82" w:rsidRPr="005F70FB" w:rsidRDefault="000F4F82" w:rsidP="00CC3F0A">
            <w:pPr>
              <w:pStyle w:val="TableCell0-0115Break"/>
            </w:pPr>
          </w:p>
        </w:tc>
        <w:tc>
          <w:tcPr>
            <w:tcW w:w="1616" w:type="dxa"/>
            <w:shd w:val="clear" w:color="auto" w:fill="auto"/>
          </w:tcPr>
          <w:p w14:paraId="548BB6A8" w14:textId="77777777" w:rsidR="000F4F82" w:rsidRPr="005F70FB" w:rsidRDefault="000F4F82" w:rsidP="00CC3F0A">
            <w:pPr>
              <w:pStyle w:val="TableCell0-0115Break"/>
              <w:rPr>
                <w:rStyle w:val="ChItalBold"/>
              </w:rPr>
            </w:pPr>
            <w:r w:rsidRPr="005F70FB">
              <w:rPr>
                <w:rStyle w:val="ChItalBold"/>
              </w:rPr>
              <w:t>penumpang</w:t>
            </w:r>
          </w:p>
        </w:tc>
        <w:tc>
          <w:tcPr>
            <w:tcW w:w="1701" w:type="dxa"/>
            <w:shd w:val="clear" w:color="auto" w:fill="auto"/>
          </w:tcPr>
          <w:p w14:paraId="0EEB1BBB" w14:textId="77777777" w:rsidR="000F4F82" w:rsidRPr="005F70FB" w:rsidRDefault="000F4F82" w:rsidP="00CC3F0A">
            <w:pPr>
              <w:pStyle w:val="TableCell0-0115Break"/>
              <w:rPr>
                <w:rStyle w:val="ChCharisSIL"/>
              </w:rPr>
            </w:pPr>
            <w:r w:rsidRPr="005F70FB">
              <w:rPr>
                <w:rStyle w:val="ChCharisSIL"/>
              </w:rPr>
              <w:t>pɛ.ˈnʊm.pɐŋ</w:t>
            </w:r>
          </w:p>
        </w:tc>
        <w:tc>
          <w:tcPr>
            <w:tcW w:w="1134" w:type="dxa"/>
            <w:shd w:val="clear" w:color="auto" w:fill="auto"/>
          </w:tcPr>
          <w:p w14:paraId="6C93A075"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67FAC4D" w14:textId="77777777" w:rsidR="000F4F82" w:rsidRPr="005F70FB" w:rsidRDefault="000F4F82" w:rsidP="00CC3F0A">
            <w:pPr>
              <w:pStyle w:val="TableCell0-0115Break"/>
            </w:pPr>
            <w:r w:rsidRPr="005F70FB">
              <w:t>passenger</w:t>
            </w:r>
          </w:p>
        </w:tc>
      </w:tr>
      <w:tr w:rsidR="00AC23C4" w:rsidRPr="005F70FB" w14:paraId="13AAB884" w14:textId="77777777" w:rsidTr="00D95ABB">
        <w:tc>
          <w:tcPr>
            <w:tcW w:w="238" w:type="dxa"/>
            <w:shd w:val="clear" w:color="auto" w:fill="auto"/>
          </w:tcPr>
          <w:p w14:paraId="34DF5EB0" w14:textId="77777777" w:rsidR="000F4F82" w:rsidRPr="005F70FB" w:rsidRDefault="000F4F82" w:rsidP="00CC3F0A">
            <w:pPr>
              <w:pStyle w:val="TableCell0-0115Break"/>
            </w:pPr>
          </w:p>
        </w:tc>
        <w:tc>
          <w:tcPr>
            <w:tcW w:w="1616" w:type="dxa"/>
            <w:shd w:val="clear" w:color="auto" w:fill="auto"/>
          </w:tcPr>
          <w:p w14:paraId="784042A0" w14:textId="77777777" w:rsidR="000F4F82" w:rsidRPr="005F70FB" w:rsidRDefault="000F4F82" w:rsidP="00CC3F0A">
            <w:pPr>
              <w:pStyle w:val="TableCell0-0115Break"/>
              <w:rPr>
                <w:rStyle w:val="ChItalBold"/>
              </w:rPr>
            </w:pPr>
            <w:r w:rsidRPr="005F70FB">
              <w:rPr>
                <w:rStyle w:val="ChItalBold"/>
              </w:rPr>
              <w:t>penunggu</w:t>
            </w:r>
          </w:p>
        </w:tc>
        <w:tc>
          <w:tcPr>
            <w:tcW w:w="1701" w:type="dxa"/>
            <w:shd w:val="clear" w:color="auto" w:fill="auto"/>
          </w:tcPr>
          <w:p w14:paraId="5448F946" w14:textId="77777777" w:rsidR="000F4F82" w:rsidRPr="005F70FB" w:rsidRDefault="000F4F82" w:rsidP="00CC3F0A">
            <w:pPr>
              <w:pStyle w:val="TableCell0-0115Break"/>
              <w:rPr>
                <w:rStyle w:val="ChCharisSIL"/>
              </w:rPr>
            </w:pPr>
            <w:r w:rsidRPr="005F70FB">
              <w:rPr>
                <w:rStyle w:val="ChCharisSIL"/>
              </w:rPr>
              <w:t>pɛ.ˈnʊŋ.gʊ</w:t>
            </w:r>
          </w:p>
        </w:tc>
        <w:tc>
          <w:tcPr>
            <w:tcW w:w="1134" w:type="dxa"/>
            <w:shd w:val="clear" w:color="auto" w:fill="auto"/>
          </w:tcPr>
          <w:p w14:paraId="0E8FC3B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C54937B" w14:textId="77777777" w:rsidR="000F4F82" w:rsidRPr="005F70FB" w:rsidRDefault="000F4F82" w:rsidP="00CC3F0A">
            <w:pPr>
              <w:pStyle w:val="TableCell0-0115Break"/>
            </w:pPr>
            <w:r w:rsidRPr="005F70FB">
              <w:t>tutelary spirit</w:t>
            </w:r>
          </w:p>
        </w:tc>
      </w:tr>
      <w:tr w:rsidR="00AC23C4" w:rsidRPr="005F70FB" w14:paraId="70731EDD" w14:textId="77777777" w:rsidTr="00D95ABB">
        <w:tc>
          <w:tcPr>
            <w:tcW w:w="238" w:type="dxa"/>
            <w:shd w:val="clear" w:color="auto" w:fill="auto"/>
          </w:tcPr>
          <w:p w14:paraId="177569D6" w14:textId="77777777" w:rsidR="000F4F82" w:rsidRPr="005F70FB" w:rsidRDefault="000F4F82" w:rsidP="00CC3F0A">
            <w:pPr>
              <w:pStyle w:val="TableCell0-0115Break"/>
            </w:pPr>
          </w:p>
        </w:tc>
        <w:tc>
          <w:tcPr>
            <w:tcW w:w="1616" w:type="dxa"/>
            <w:shd w:val="clear" w:color="auto" w:fill="auto"/>
          </w:tcPr>
          <w:p w14:paraId="0E69EDF8" w14:textId="77777777" w:rsidR="000F4F82" w:rsidRPr="005F70FB" w:rsidRDefault="000F4F82" w:rsidP="00CC3F0A">
            <w:pPr>
              <w:pStyle w:val="TableCell0-0115Break"/>
              <w:rPr>
                <w:rStyle w:val="ChItalBold"/>
              </w:rPr>
            </w:pPr>
            <w:r w:rsidRPr="005F70FB">
              <w:rPr>
                <w:rStyle w:val="ChItalBold"/>
              </w:rPr>
              <w:t>penunjuk</w:t>
            </w:r>
          </w:p>
        </w:tc>
        <w:tc>
          <w:tcPr>
            <w:tcW w:w="1701" w:type="dxa"/>
            <w:shd w:val="clear" w:color="auto" w:fill="auto"/>
          </w:tcPr>
          <w:p w14:paraId="10DAF18D" w14:textId="77777777" w:rsidR="000F4F82" w:rsidRPr="005F70FB" w:rsidRDefault="000F4F82" w:rsidP="00CC3F0A">
            <w:pPr>
              <w:pStyle w:val="TableCell0-0115Break"/>
              <w:rPr>
                <w:rStyle w:val="ChCharisSIL"/>
              </w:rPr>
            </w:pPr>
            <w:r w:rsidRPr="005F70FB">
              <w:rPr>
                <w:rStyle w:val="ChCharisSIL"/>
              </w:rPr>
              <w:t>pɛ.ˈnʊn.dʒʊk̚</w:t>
            </w:r>
          </w:p>
        </w:tc>
        <w:tc>
          <w:tcPr>
            <w:tcW w:w="1134" w:type="dxa"/>
            <w:shd w:val="clear" w:color="auto" w:fill="auto"/>
          </w:tcPr>
          <w:p w14:paraId="3A717960"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E4A38D5" w14:textId="77777777" w:rsidR="000F4F82" w:rsidRPr="005F70FB" w:rsidRDefault="000F4F82" w:rsidP="00CC3F0A">
            <w:pPr>
              <w:pStyle w:val="TableCell0-0115Break"/>
            </w:pPr>
            <w:r w:rsidRPr="005F70FB">
              <w:t>guide</w:t>
            </w:r>
          </w:p>
        </w:tc>
      </w:tr>
      <w:tr w:rsidR="00AC23C4" w:rsidRPr="005F70FB" w14:paraId="6D3E99C3" w14:textId="77777777" w:rsidTr="00D95ABB">
        <w:tc>
          <w:tcPr>
            <w:tcW w:w="238" w:type="dxa"/>
            <w:shd w:val="clear" w:color="auto" w:fill="auto"/>
          </w:tcPr>
          <w:p w14:paraId="0B73FC2D" w14:textId="77777777" w:rsidR="000F4F82" w:rsidRPr="005F70FB" w:rsidRDefault="000F4F82" w:rsidP="00CC3F0A">
            <w:pPr>
              <w:pStyle w:val="TableCell0-0115Break"/>
            </w:pPr>
          </w:p>
        </w:tc>
        <w:tc>
          <w:tcPr>
            <w:tcW w:w="1616" w:type="dxa"/>
            <w:shd w:val="clear" w:color="auto" w:fill="auto"/>
          </w:tcPr>
          <w:p w14:paraId="7B9DEF6F" w14:textId="77777777" w:rsidR="000F4F82" w:rsidRPr="005F70FB" w:rsidRDefault="000F4F82" w:rsidP="00CC3F0A">
            <w:pPr>
              <w:pStyle w:val="TableCell0-0115Break"/>
              <w:rPr>
                <w:rStyle w:val="ChItalBold"/>
              </w:rPr>
            </w:pPr>
            <w:r w:rsidRPr="005F70FB">
              <w:rPr>
                <w:rStyle w:val="ChItalBold"/>
              </w:rPr>
              <w:t>penutupang</w:t>
            </w:r>
          </w:p>
        </w:tc>
        <w:tc>
          <w:tcPr>
            <w:tcW w:w="1701" w:type="dxa"/>
            <w:shd w:val="clear" w:color="auto" w:fill="auto"/>
          </w:tcPr>
          <w:p w14:paraId="74F77227" w14:textId="77777777" w:rsidR="000F4F82" w:rsidRPr="005F70FB" w:rsidRDefault="000F4F82" w:rsidP="00CC3F0A">
            <w:pPr>
              <w:pStyle w:val="TableCell0-0115Break"/>
              <w:rPr>
                <w:rStyle w:val="ChCharisSIL"/>
              </w:rPr>
            </w:pPr>
            <w:r w:rsidRPr="005F70FB">
              <w:rPr>
                <w:rStyle w:val="ChCharisSIL"/>
              </w:rPr>
              <w:t>ˌpɛ.nu.ˈtu.pɐn</w:t>
            </w:r>
          </w:p>
        </w:tc>
        <w:tc>
          <w:tcPr>
            <w:tcW w:w="1134" w:type="dxa"/>
            <w:shd w:val="clear" w:color="auto" w:fill="auto"/>
          </w:tcPr>
          <w:p w14:paraId="53E333A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E42A19B" w14:textId="77777777" w:rsidR="000F4F82" w:rsidRPr="005F70FB" w:rsidRDefault="000F4F82" w:rsidP="00CC3F0A">
            <w:pPr>
              <w:pStyle w:val="TableCell0-0115Break"/>
            </w:pPr>
            <w:r w:rsidRPr="005F70FB">
              <w:t>closure</w:t>
            </w:r>
          </w:p>
        </w:tc>
      </w:tr>
      <w:tr w:rsidR="00AC23C4" w:rsidRPr="005F70FB" w14:paraId="2E8F3E17" w14:textId="77777777" w:rsidTr="00D95ABB">
        <w:tc>
          <w:tcPr>
            <w:tcW w:w="238" w:type="dxa"/>
            <w:shd w:val="clear" w:color="auto" w:fill="auto"/>
          </w:tcPr>
          <w:p w14:paraId="159DC19B" w14:textId="77777777" w:rsidR="000F4F82" w:rsidRPr="005F70FB" w:rsidRDefault="000F4F82" w:rsidP="00CC3F0A">
            <w:pPr>
              <w:pStyle w:val="TableCell0-0115Break"/>
            </w:pPr>
          </w:p>
        </w:tc>
        <w:tc>
          <w:tcPr>
            <w:tcW w:w="1616" w:type="dxa"/>
            <w:shd w:val="clear" w:color="auto" w:fill="auto"/>
          </w:tcPr>
          <w:p w14:paraId="60192336" w14:textId="77777777" w:rsidR="000F4F82" w:rsidRPr="005F70FB" w:rsidRDefault="000F4F82" w:rsidP="00CC3F0A">
            <w:pPr>
              <w:pStyle w:val="TableCell0-0115Break"/>
              <w:rPr>
                <w:rStyle w:val="ChItalBold"/>
              </w:rPr>
            </w:pPr>
            <w:r w:rsidRPr="005F70FB">
              <w:rPr>
                <w:rStyle w:val="ChItalBold"/>
              </w:rPr>
              <w:t>penyalaang</w:t>
            </w:r>
          </w:p>
        </w:tc>
        <w:tc>
          <w:tcPr>
            <w:tcW w:w="1701" w:type="dxa"/>
            <w:shd w:val="clear" w:color="auto" w:fill="auto"/>
          </w:tcPr>
          <w:p w14:paraId="3F68A888" w14:textId="77777777" w:rsidR="000F4F82" w:rsidRPr="005F70FB" w:rsidRDefault="000F4F82" w:rsidP="00CC3F0A">
            <w:pPr>
              <w:pStyle w:val="TableCell0-0115Break"/>
              <w:rPr>
                <w:rStyle w:val="ChCharisSIL"/>
              </w:rPr>
            </w:pPr>
            <w:r w:rsidRPr="005F70FB">
              <w:rPr>
                <w:rStyle w:val="ChCharisSIL"/>
              </w:rPr>
              <w:t>ˌpɛ.ɲa.ˈla.ɐn</w:t>
            </w:r>
          </w:p>
        </w:tc>
        <w:tc>
          <w:tcPr>
            <w:tcW w:w="1134" w:type="dxa"/>
            <w:shd w:val="clear" w:color="auto" w:fill="auto"/>
          </w:tcPr>
          <w:p w14:paraId="2D16420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9F09BA1" w14:textId="77777777" w:rsidR="000F4F82" w:rsidRPr="005F70FB" w:rsidRDefault="000F4F82" w:rsidP="00CC3F0A">
            <w:pPr>
              <w:pStyle w:val="TableCell0-0115Break"/>
            </w:pPr>
            <w:r w:rsidRPr="005F70FB">
              <w:t>ignition</w:t>
            </w:r>
          </w:p>
        </w:tc>
      </w:tr>
      <w:tr w:rsidR="00AC23C4" w:rsidRPr="005F70FB" w14:paraId="0DE0DA49" w14:textId="77777777" w:rsidTr="00D95ABB">
        <w:tc>
          <w:tcPr>
            <w:tcW w:w="238" w:type="dxa"/>
            <w:shd w:val="clear" w:color="auto" w:fill="auto"/>
          </w:tcPr>
          <w:p w14:paraId="484DC096" w14:textId="77777777" w:rsidR="000F4F82" w:rsidRPr="005F70FB" w:rsidRDefault="000F4F82" w:rsidP="00CC3F0A">
            <w:pPr>
              <w:pStyle w:val="TableCell0-0115Break"/>
            </w:pPr>
          </w:p>
        </w:tc>
        <w:tc>
          <w:tcPr>
            <w:tcW w:w="1616" w:type="dxa"/>
            <w:shd w:val="clear" w:color="auto" w:fill="auto"/>
          </w:tcPr>
          <w:p w14:paraId="69E2183A" w14:textId="77777777" w:rsidR="000F4F82" w:rsidRPr="005F70FB" w:rsidRDefault="000F4F82" w:rsidP="00CC3F0A">
            <w:pPr>
              <w:pStyle w:val="TableCell0-0115Break"/>
              <w:rPr>
                <w:rStyle w:val="ChItalBold"/>
              </w:rPr>
            </w:pPr>
            <w:r w:rsidRPr="005F70FB">
              <w:rPr>
                <w:rStyle w:val="ChItalBold"/>
              </w:rPr>
              <w:t>penyeraang</w:t>
            </w:r>
          </w:p>
        </w:tc>
        <w:tc>
          <w:tcPr>
            <w:tcW w:w="1701" w:type="dxa"/>
            <w:shd w:val="clear" w:color="auto" w:fill="auto"/>
          </w:tcPr>
          <w:p w14:paraId="21C84BD4" w14:textId="77777777" w:rsidR="000F4F82" w:rsidRPr="005F70FB" w:rsidRDefault="000F4F82" w:rsidP="00CC3F0A">
            <w:pPr>
              <w:pStyle w:val="TableCell0-0115Break"/>
              <w:rPr>
                <w:rStyle w:val="ChCharisSIL"/>
              </w:rPr>
            </w:pPr>
            <w:r w:rsidRPr="005F70FB">
              <w:rPr>
                <w:rStyle w:val="ChCharisSIL"/>
              </w:rPr>
              <w:t>ˌpɛ.ɲɛ.ˈɾa.ɐn</w:t>
            </w:r>
          </w:p>
        </w:tc>
        <w:tc>
          <w:tcPr>
            <w:tcW w:w="1134" w:type="dxa"/>
            <w:shd w:val="clear" w:color="auto" w:fill="auto"/>
          </w:tcPr>
          <w:p w14:paraId="1C11C6E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10953CD" w14:textId="77777777" w:rsidR="000F4F82" w:rsidRPr="005F70FB" w:rsidRDefault="000F4F82" w:rsidP="00CC3F0A">
            <w:pPr>
              <w:pStyle w:val="TableCell0-0115Break"/>
            </w:pPr>
            <w:r w:rsidRPr="005F70FB">
              <w:t>dedication</w:t>
            </w:r>
          </w:p>
        </w:tc>
      </w:tr>
      <w:tr w:rsidR="00AC23C4" w:rsidRPr="005F70FB" w14:paraId="663D11D0" w14:textId="77777777" w:rsidTr="00D95ABB">
        <w:tc>
          <w:tcPr>
            <w:tcW w:w="238" w:type="dxa"/>
            <w:shd w:val="clear" w:color="auto" w:fill="auto"/>
          </w:tcPr>
          <w:p w14:paraId="0622CAE9" w14:textId="77777777" w:rsidR="000F4F82" w:rsidRPr="005F70FB" w:rsidRDefault="000F4F82" w:rsidP="00CC3F0A">
            <w:pPr>
              <w:pStyle w:val="TableCell0-0115Break"/>
            </w:pPr>
          </w:p>
        </w:tc>
        <w:tc>
          <w:tcPr>
            <w:tcW w:w="1616" w:type="dxa"/>
            <w:shd w:val="clear" w:color="auto" w:fill="auto"/>
          </w:tcPr>
          <w:p w14:paraId="7FCEFC72" w14:textId="77777777" w:rsidR="000F4F82" w:rsidRPr="005F70FB" w:rsidRDefault="000F4F82" w:rsidP="00CC3F0A">
            <w:pPr>
              <w:pStyle w:val="TableCell0-0115Break"/>
              <w:rPr>
                <w:rStyle w:val="ChItalBold"/>
              </w:rPr>
            </w:pPr>
            <w:r w:rsidRPr="005F70FB">
              <w:rPr>
                <w:rStyle w:val="ChItalBold"/>
              </w:rPr>
              <w:t>penyesalang</w:t>
            </w:r>
          </w:p>
        </w:tc>
        <w:tc>
          <w:tcPr>
            <w:tcW w:w="1701" w:type="dxa"/>
            <w:shd w:val="clear" w:color="auto" w:fill="auto"/>
          </w:tcPr>
          <w:p w14:paraId="42B79D45" w14:textId="77777777" w:rsidR="000F4F82" w:rsidRPr="005F70FB" w:rsidRDefault="000F4F82" w:rsidP="00CC3F0A">
            <w:pPr>
              <w:pStyle w:val="TableCell0-0115Break"/>
              <w:rPr>
                <w:rStyle w:val="ChCharisSIL"/>
              </w:rPr>
            </w:pPr>
            <w:r w:rsidRPr="005F70FB">
              <w:rPr>
                <w:rStyle w:val="ChCharisSIL"/>
              </w:rPr>
              <w:t>ˌpɛ.ɲɛ.ˈsa.lɐn</w:t>
            </w:r>
          </w:p>
        </w:tc>
        <w:tc>
          <w:tcPr>
            <w:tcW w:w="1134" w:type="dxa"/>
            <w:shd w:val="clear" w:color="auto" w:fill="auto"/>
          </w:tcPr>
          <w:p w14:paraId="191943A6"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944FA23" w14:textId="77777777" w:rsidR="000F4F82" w:rsidRPr="005F70FB" w:rsidRDefault="000F4F82" w:rsidP="00CC3F0A">
            <w:pPr>
              <w:pStyle w:val="TableCell0-0115Break"/>
            </w:pPr>
            <w:r w:rsidRPr="005F70FB">
              <w:t>remorse</w:t>
            </w:r>
          </w:p>
        </w:tc>
      </w:tr>
      <w:tr w:rsidR="00AC23C4" w:rsidRPr="005F70FB" w14:paraId="60FEE3F4" w14:textId="77777777" w:rsidTr="00D95ABB">
        <w:tc>
          <w:tcPr>
            <w:tcW w:w="238" w:type="dxa"/>
            <w:shd w:val="clear" w:color="auto" w:fill="auto"/>
          </w:tcPr>
          <w:p w14:paraId="4FE15791" w14:textId="77777777" w:rsidR="000F4F82" w:rsidRPr="005F70FB" w:rsidRDefault="000F4F82" w:rsidP="00CC3F0A">
            <w:pPr>
              <w:pStyle w:val="TableCell0-0115Break"/>
            </w:pPr>
          </w:p>
        </w:tc>
        <w:tc>
          <w:tcPr>
            <w:tcW w:w="1616" w:type="dxa"/>
            <w:shd w:val="clear" w:color="auto" w:fill="auto"/>
          </w:tcPr>
          <w:p w14:paraId="12E92AF2" w14:textId="77777777" w:rsidR="000F4F82" w:rsidRPr="005F70FB" w:rsidRDefault="000F4F82" w:rsidP="00CC3F0A">
            <w:pPr>
              <w:pStyle w:val="TableCell0-0115Break"/>
              <w:rPr>
                <w:rStyle w:val="ChItalBold"/>
              </w:rPr>
            </w:pPr>
            <w:r w:rsidRPr="005F70FB">
              <w:rPr>
                <w:rStyle w:val="ChItalBold"/>
              </w:rPr>
              <w:t>perbedaang</w:t>
            </w:r>
          </w:p>
        </w:tc>
        <w:tc>
          <w:tcPr>
            <w:tcW w:w="1701" w:type="dxa"/>
            <w:shd w:val="clear" w:color="auto" w:fill="auto"/>
          </w:tcPr>
          <w:p w14:paraId="16215484" w14:textId="77777777" w:rsidR="000F4F82" w:rsidRPr="005F70FB" w:rsidRDefault="000F4F82" w:rsidP="00CC3F0A">
            <w:pPr>
              <w:pStyle w:val="TableCell0-0115Break"/>
              <w:rPr>
                <w:rStyle w:val="ChCharisSIL"/>
              </w:rPr>
            </w:pPr>
            <w:r w:rsidRPr="005F70FB">
              <w:rPr>
                <w:rStyle w:val="ChCharisSIL"/>
              </w:rPr>
              <w:t>ˌpɛ̞r.bɛ.ˈda.ɐn</w:t>
            </w:r>
          </w:p>
        </w:tc>
        <w:tc>
          <w:tcPr>
            <w:tcW w:w="1134" w:type="dxa"/>
            <w:shd w:val="clear" w:color="auto" w:fill="auto"/>
          </w:tcPr>
          <w:p w14:paraId="17B41430"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2772CCF" w14:textId="77777777" w:rsidR="000F4F82" w:rsidRPr="005F70FB" w:rsidRDefault="000F4F82" w:rsidP="00CC3F0A">
            <w:pPr>
              <w:pStyle w:val="TableCell0-0115Break"/>
            </w:pPr>
            <w:r w:rsidRPr="005F70FB">
              <w:t>difference</w:t>
            </w:r>
          </w:p>
        </w:tc>
      </w:tr>
      <w:tr w:rsidR="00AC23C4" w:rsidRPr="005F70FB" w14:paraId="4252646A" w14:textId="77777777" w:rsidTr="00D95ABB">
        <w:tc>
          <w:tcPr>
            <w:tcW w:w="238" w:type="dxa"/>
            <w:shd w:val="clear" w:color="auto" w:fill="auto"/>
          </w:tcPr>
          <w:p w14:paraId="2D7BF111" w14:textId="77777777" w:rsidR="000F4F82" w:rsidRPr="005F70FB" w:rsidRDefault="000F4F82" w:rsidP="00CC3F0A">
            <w:pPr>
              <w:pStyle w:val="TableCell0-0115Break"/>
            </w:pPr>
          </w:p>
        </w:tc>
        <w:tc>
          <w:tcPr>
            <w:tcW w:w="1616" w:type="dxa"/>
            <w:shd w:val="clear" w:color="auto" w:fill="auto"/>
          </w:tcPr>
          <w:p w14:paraId="06DBE276" w14:textId="77777777" w:rsidR="000F4F82" w:rsidRPr="005F70FB" w:rsidRDefault="000F4F82" w:rsidP="00CC3F0A">
            <w:pPr>
              <w:pStyle w:val="TableCell0-0115Break"/>
              <w:rPr>
                <w:rStyle w:val="ChItalBold"/>
              </w:rPr>
            </w:pPr>
            <w:r w:rsidRPr="005F70FB">
              <w:rPr>
                <w:rStyle w:val="ChItalBold"/>
              </w:rPr>
              <w:t>perbuatang</w:t>
            </w:r>
          </w:p>
        </w:tc>
        <w:tc>
          <w:tcPr>
            <w:tcW w:w="1701" w:type="dxa"/>
            <w:shd w:val="clear" w:color="auto" w:fill="auto"/>
          </w:tcPr>
          <w:p w14:paraId="3C8B6EB5" w14:textId="77777777" w:rsidR="000F4F82" w:rsidRPr="005F70FB" w:rsidRDefault="000F4F82" w:rsidP="00CC3F0A">
            <w:pPr>
              <w:pStyle w:val="TableCell0-0115Break"/>
              <w:rPr>
                <w:rStyle w:val="ChCharisSIL"/>
              </w:rPr>
            </w:pPr>
            <w:r w:rsidRPr="005F70FB">
              <w:rPr>
                <w:rStyle w:val="ChCharisSIL"/>
              </w:rPr>
              <w:t>ˌpɛ̞r.bʊ.ˈa.tɐn</w:t>
            </w:r>
          </w:p>
        </w:tc>
        <w:tc>
          <w:tcPr>
            <w:tcW w:w="1134" w:type="dxa"/>
            <w:shd w:val="clear" w:color="auto" w:fill="auto"/>
          </w:tcPr>
          <w:p w14:paraId="4C22E52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1BEDDDD" w14:textId="77777777" w:rsidR="000F4F82" w:rsidRPr="005F70FB" w:rsidRDefault="000F4F82" w:rsidP="00CC3F0A">
            <w:pPr>
              <w:pStyle w:val="TableCell0-0115Break"/>
            </w:pPr>
            <w:r w:rsidRPr="005F70FB">
              <w:t>act, action</w:t>
            </w:r>
          </w:p>
        </w:tc>
      </w:tr>
      <w:tr w:rsidR="00AC23C4" w:rsidRPr="005F70FB" w14:paraId="5AFDD314" w14:textId="77777777" w:rsidTr="00D95ABB">
        <w:tc>
          <w:tcPr>
            <w:tcW w:w="238" w:type="dxa"/>
            <w:shd w:val="clear" w:color="auto" w:fill="auto"/>
          </w:tcPr>
          <w:p w14:paraId="6DE31D88" w14:textId="77777777" w:rsidR="000F4F82" w:rsidRPr="005F70FB" w:rsidRDefault="000F4F82" w:rsidP="00CC3F0A">
            <w:pPr>
              <w:pStyle w:val="TableCell0-0115Break"/>
            </w:pPr>
          </w:p>
        </w:tc>
        <w:tc>
          <w:tcPr>
            <w:tcW w:w="1616" w:type="dxa"/>
            <w:shd w:val="clear" w:color="auto" w:fill="auto"/>
          </w:tcPr>
          <w:p w14:paraId="3CF0E13E" w14:textId="77777777" w:rsidR="000F4F82" w:rsidRPr="005F70FB" w:rsidRDefault="000F4F82" w:rsidP="00CC3F0A">
            <w:pPr>
              <w:pStyle w:val="TableCell0-0115Break"/>
              <w:rPr>
                <w:rStyle w:val="ChItalBold"/>
              </w:rPr>
            </w:pPr>
            <w:r w:rsidRPr="005F70FB">
              <w:rPr>
                <w:rStyle w:val="ChItalBold"/>
              </w:rPr>
              <w:t>perhitungang</w:t>
            </w:r>
          </w:p>
        </w:tc>
        <w:tc>
          <w:tcPr>
            <w:tcW w:w="1701" w:type="dxa"/>
            <w:shd w:val="clear" w:color="auto" w:fill="auto"/>
          </w:tcPr>
          <w:p w14:paraId="7FFDE4A8" w14:textId="77777777" w:rsidR="000F4F82" w:rsidRPr="005F70FB" w:rsidRDefault="000F4F82" w:rsidP="00CC3F0A">
            <w:pPr>
              <w:pStyle w:val="TableCell0-0115Break"/>
              <w:rPr>
                <w:rStyle w:val="ChCharisSIL"/>
              </w:rPr>
            </w:pPr>
            <w:r w:rsidRPr="005F70FB">
              <w:rPr>
                <w:rStyle w:val="ChCharisSIL"/>
              </w:rPr>
              <w:t>ˌpɛ̞r.hi.ˈtu.ŋɐn</w:t>
            </w:r>
          </w:p>
        </w:tc>
        <w:tc>
          <w:tcPr>
            <w:tcW w:w="1134" w:type="dxa"/>
            <w:shd w:val="clear" w:color="auto" w:fill="auto"/>
          </w:tcPr>
          <w:p w14:paraId="4A39F8C4"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D095B3C" w14:textId="77777777" w:rsidR="000F4F82" w:rsidRPr="005F70FB" w:rsidRDefault="000F4F82" w:rsidP="00CC3F0A">
            <w:pPr>
              <w:pStyle w:val="TableCell0-0115Break"/>
            </w:pPr>
            <w:r w:rsidRPr="005F70FB">
              <w:t>calculation</w:t>
            </w:r>
          </w:p>
        </w:tc>
      </w:tr>
      <w:tr w:rsidR="00AC23C4" w:rsidRPr="005F70FB" w14:paraId="148A15DA" w14:textId="77777777" w:rsidTr="00D95ABB">
        <w:tc>
          <w:tcPr>
            <w:tcW w:w="238" w:type="dxa"/>
            <w:shd w:val="clear" w:color="auto" w:fill="auto"/>
          </w:tcPr>
          <w:p w14:paraId="56978EA4" w14:textId="77777777" w:rsidR="000F4F82" w:rsidRPr="005F70FB" w:rsidRDefault="000F4F82" w:rsidP="00CC3F0A">
            <w:pPr>
              <w:pStyle w:val="TableCell0-0115Break"/>
            </w:pPr>
          </w:p>
        </w:tc>
        <w:tc>
          <w:tcPr>
            <w:tcW w:w="1616" w:type="dxa"/>
            <w:shd w:val="clear" w:color="auto" w:fill="auto"/>
          </w:tcPr>
          <w:p w14:paraId="0F480465" w14:textId="77777777" w:rsidR="000F4F82" w:rsidRPr="005F70FB" w:rsidRDefault="000F4F82" w:rsidP="00CC3F0A">
            <w:pPr>
              <w:pStyle w:val="TableCell0-0115Break"/>
              <w:rPr>
                <w:rStyle w:val="ChItalBold"/>
              </w:rPr>
            </w:pPr>
            <w:r w:rsidRPr="005F70FB">
              <w:rPr>
                <w:rStyle w:val="ChItalBold"/>
              </w:rPr>
              <w:t>peringatang</w:t>
            </w:r>
          </w:p>
        </w:tc>
        <w:tc>
          <w:tcPr>
            <w:tcW w:w="1701" w:type="dxa"/>
            <w:shd w:val="clear" w:color="auto" w:fill="auto"/>
          </w:tcPr>
          <w:p w14:paraId="58DD4FDC" w14:textId="77777777" w:rsidR="000F4F82" w:rsidRPr="005F70FB" w:rsidRDefault="000F4F82" w:rsidP="00CC3F0A">
            <w:pPr>
              <w:pStyle w:val="TableCell0-0115Break"/>
              <w:rPr>
                <w:rStyle w:val="ChCharisSIL"/>
              </w:rPr>
            </w:pPr>
            <w:r w:rsidRPr="005F70FB">
              <w:rPr>
                <w:rStyle w:val="ChCharisSIL"/>
              </w:rPr>
              <w:t>ˌpɛ.ɾi.ˈŋa.tɐn</w:t>
            </w:r>
          </w:p>
        </w:tc>
        <w:tc>
          <w:tcPr>
            <w:tcW w:w="1134" w:type="dxa"/>
            <w:shd w:val="clear" w:color="auto" w:fill="auto"/>
          </w:tcPr>
          <w:p w14:paraId="3D4D9B77"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551F753" w14:textId="77777777" w:rsidR="000F4F82" w:rsidRPr="005F70FB" w:rsidRDefault="000F4F82" w:rsidP="00CC3F0A">
            <w:pPr>
              <w:pStyle w:val="TableCell0-0115Break"/>
            </w:pPr>
            <w:r w:rsidRPr="005F70FB">
              <w:t>reminder, warning</w:t>
            </w:r>
          </w:p>
        </w:tc>
      </w:tr>
      <w:tr w:rsidR="00AC23C4" w:rsidRPr="005F70FB" w14:paraId="6CD81190" w14:textId="77777777" w:rsidTr="00D95ABB">
        <w:tc>
          <w:tcPr>
            <w:tcW w:w="238" w:type="dxa"/>
            <w:shd w:val="clear" w:color="auto" w:fill="auto"/>
          </w:tcPr>
          <w:p w14:paraId="107518DA" w14:textId="77777777" w:rsidR="000F4F82" w:rsidRPr="005F70FB" w:rsidRDefault="000F4F82" w:rsidP="00CC3F0A">
            <w:pPr>
              <w:pStyle w:val="TableCell0-0115Break"/>
            </w:pPr>
          </w:p>
        </w:tc>
        <w:tc>
          <w:tcPr>
            <w:tcW w:w="1616" w:type="dxa"/>
            <w:shd w:val="clear" w:color="auto" w:fill="auto"/>
          </w:tcPr>
          <w:p w14:paraId="77470FB3" w14:textId="77777777" w:rsidR="000F4F82" w:rsidRPr="005F70FB" w:rsidRDefault="000F4F82" w:rsidP="00CC3F0A">
            <w:pPr>
              <w:pStyle w:val="TableCell0-0115Break"/>
              <w:rPr>
                <w:rStyle w:val="ChItalBold"/>
              </w:rPr>
            </w:pPr>
            <w:r w:rsidRPr="005F70FB">
              <w:rPr>
                <w:rStyle w:val="ChItalBold"/>
              </w:rPr>
              <w:t>perjalangang</w:t>
            </w:r>
          </w:p>
        </w:tc>
        <w:tc>
          <w:tcPr>
            <w:tcW w:w="1701" w:type="dxa"/>
            <w:shd w:val="clear" w:color="auto" w:fill="auto"/>
          </w:tcPr>
          <w:p w14:paraId="7C32422E" w14:textId="77777777" w:rsidR="000F4F82" w:rsidRPr="005F70FB" w:rsidRDefault="000F4F82" w:rsidP="00CC3F0A">
            <w:pPr>
              <w:pStyle w:val="TableCell0-0115Break"/>
              <w:rPr>
                <w:rStyle w:val="ChCharisSIL"/>
              </w:rPr>
            </w:pPr>
            <w:r w:rsidRPr="005F70FB">
              <w:rPr>
                <w:rStyle w:val="ChCharisSIL"/>
              </w:rPr>
              <w:t>ˌpɛ̞r.dʒa.ˈla.nɐn</w:t>
            </w:r>
          </w:p>
        </w:tc>
        <w:tc>
          <w:tcPr>
            <w:tcW w:w="1134" w:type="dxa"/>
            <w:shd w:val="clear" w:color="auto" w:fill="auto"/>
          </w:tcPr>
          <w:p w14:paraId="2F21DE2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154CA0C" w14:textId="77777777" w:rsidR="000F4F82" w:rsidRPr="005F70FB" w:rsidRDefault="000F4F82" w:rsidP="00CC3F0A">
            <w:pPr>
              <w:pStyle w:val="TableCell0-0115Break"/>
            </w:pPr>
            <w:r w:rsidRPr="005F70FB">
              <w:t>journey</w:t>
            </w:r>
          </w:p>
        </w:tc>
      </w:tr>
      <w:tr w:rsidR="00AC23C4" w:rsidRPr="005F70FB" w14:paraId="59D9CFD9" w14:textId="77777777" w:rsidTr="00D95ABB">
        <w:tc>
          <w:tcPr>
            <w:tcW w:w="238" w:type="dxa"/>
            <w:shd w:val="clear" w:color="auto" w:fill="auto"/>
          </w:tcPr>
          <w:p w14:paraId="3826AE09" w14:textId="77777777" w:rsidR="000F4F82" w:rsidRPr="005F70FB" w:rsidRDefault="000F4F82" w:rsidP="00CC3F0A">
            <w:pPr>
              <w:pStyle w:val="TableCell0-0115Break"/>
            </w:pPr>
          </w:p>
        </w:tc>
        <w:tc>
          <w:tcPr>
            <w:tcW w:w="1616" w:type="dxa"/>
            <w:shd w:val="clear" w:color="auto" w:fill="auto"/>
          </w:tcPr>
          <w:p w14:paraId="3EEF5853" w14:textId="77777777" w:rsidR="000F4F82" w:rsidRPr="005F70FB" w:rsidRDefault="000F4F82" w:rsidP="00CC3F0A">
            <w:pPr>
              <w:pStyle w:val="TableCell0-0115Break"/>
              <w:rPr>
                <w:rStyle w:val="ChItalBold"/>
              </w:rPr>
            </w:pPr>
            <w:r w:rsidRPr="005F70FB">
              <w:rPr>
                <w:rStyle w:val="ChItalBold"/>
              </w:rPr>
              <w:t>perjanjiang</w:t>
            </w:r>
          </w:p>
        </w:tc>
        <w:tc>
          <w:tcPr>
            <w:tcW w:w="1701" w:type="dxa"/>
            <w:shd w:val="clear" w:color="auto" w:fill="auto"/>
          </w:tcPr>
          <w:p w14:paraId="7F1C45CF" w14:textId="77777777" w:rsidR="000F4F82" w:rsidRPr="005F70FB" w:rsidRDefault="000F4F82" w:rsidP="00CC3F0A">
            <w:pPr>
              <w:pStyle w:val="TableCell0-0115Break"/>
              <w:rPr>
                <w:rStyle w:val="ChCharisSIL"/>
              </w:rPr>
            </w:pPr>
            <w:r w:rsidRPr="005F70FB">
              <w:rPr>
                <w:rStyle w:val="ChCharisSIL"/>
              </w:rPr>
              <w:t>ˌpɛ̞r.dʒɐn.ˈdʒi.ɐn</w:t>
            </w:r>
          </w:p>
        </w:tc>
        <w:tc>
          <w:tcPr>
            <w:tcW w:w="1134" w:type="dxa"/>
            <w:shd w:val="clear" w:color="auto" w:fill="auto"/>
          </w:tcPr>
          <w:p w14:paraId="7AAF1859"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A45FBCE" w14:textId="77777777" w:rsidR="000F4F82" w:rsidRPr="005F70FB" w:rsidRDefault="000F4F82" w:rsidP="00CC3F0A">
            <w:pPr>
              <w:pStyle w:val="TableCell0-0115Break"/>
            </w:pPr>
            <w:r w:rsidRPr="005F70FB">
              <w:t>promise</w:t>
            </w:r>
          </w:p>
        </w:tc>
      </w:tr>
      <w:tr w:rsidR="00AC23C4" w:rsidRPr="005F70FB" w14:paraId="5529534F" w14:textId="77777777" w:rsidTr="00D95ABB">
        <w:tc>
          <w:tcPr>
            <w:tcW w:w="238" w:type="dxa"/>
            <w:shd w:val="clear" w:color="auto" w:fill="auto"/>
          </w:tcPr>
          <w:p w14:paraId="140792A6" w14:textId="77777777" w:rsidR="000F4F82" w:rsidRPr="005F70FB" w:rsidRDefault="000F4F82" w:rsidP="00CC3F0A">
            <w:pPr>
              <w:pStyle w:val="TableCell0-0115Break"/>
            </w:pPr>
          </w:p>
        </w:tc>
        <w:tc>
          <w:tcPr>
            <w:tcW w:w="1616" w:type="dxa"/>
            <w:shd w:val="clear" w:color="auto" w:fill="auto"/>
          </w:tcPr>
          <w:p w14:paraId="0191A37B" w14:textId="77777777" w:rsidR="000F4F82" w:rsidRPr="005F70FB" w:rsidRDefault="000F4F82" w:rsidP="00CC3F0A">
            <w:pPr>
              <w:pStyle w:val="TableCell0-0115Break"/>
              <w:rPr>
                <w:rStyle w:val="ChItalBold"/>
              </w:rPr>
            </w:pPr>
            <w:r w:rsidRPr="005F70FB">
              <w:rPr>
                <w:rStyle w:val="ChItalBold"/>
              </w:rPr>
              <w:t>perlengkapang</w:t>
            </w:r>
          </w:p>
        </w:tc>
        <w:tc>
          <w:tcPr>
            <w:tcW w:w="1701" w:type="dxa"/>
            <w:shd w:val="clear" w:color="auto" w:fill="auto"/>
          </w:tcPr>
          <w:p w14:paraId="4B394980" w14:textId="77777777" w:rsidR="000F4F82" w:rsidRPr="005F70FB" w:rsidRDefault="000F4F82" w:rsidP="00CC3F0A">
            <w:pPr>
              <w:pStyle w:val="TableCell0-0115Break"/>
              <w:rPr>
                <w:rStyle w:val="ChCharisSIL"/>
              </w:rPr>
            </w:pPr>
            <w:r w:rsidRPr="005F70FB">
              <w:rPr>
                <w:rStyle w:val="ChCharisSIL"/>
              </w:rPr>
              <w:t>ˌpɛ̞r.lɛ̞ŋ.ˈka.pɐn</w:t>
            </w:r>
          </w:p>
        </w:tc>
        <w:tc>
          <w:tcPr>
            <w:tcW w:w="1134" w:type="dxa"/>
            <w:shd w:val="clear" w:color="auto" w:fill="auto"/>
          </w:tcPr>
          <w:p w14:paraId="6FC5869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7C96B62" w14:textId="77777777" w:rsidR="000F4F82" w:rsidRPr="005F70FB" w:rsidRDefault="000F4F82" w:rsidP="00CC3F0A">
            <w:pPr>
              <w:pStyle w:val="TableCell0-0115Break"/>
            </w:pPr>
            <w:r w:rsidRPr="005F70FB">
              <w:t>equipment</w:t>
            </w:r>
          </w:p>
        </w:tc>
      </w:tr>
      <w:tr w:rsidR="00AC23C4" w:rsidRPr="005F70FB" w14:paraId="38203382" w14:textId="77777777" w:rsidTr="00D95ABB">
        <w:tc>
          <w:tcPr>
            <w:tcW w:w="238" w:type="dxa"/>
            <w:shd w:val="clear" w:color="auto" w:fill="auto"/>
          </w:tcPr>
          <w:p w14:paraId="2D6DED32" w14:textId="77777777" w:rsidR="000F4F82" w:rsidRPr="005F70FB" w:rsidRDefault="000F4F82" w:rsidP="00CC3F0A">
            <w:pPr>
              <w:pStyle w:val="TableCell0-0115Break"/>
            </w:pPr>
          </w:p>
        </w:tc>
        <w:tc>
          <w:tcPr>
            <w:tcW w:w="1616" w:type="dxa"/>
            <w:shd w:val="clear" w:color="auto" w:fill="auto"/>
          </w:tcPr>
          <w:p w14:paraId="6D31556D" w14:textId="77777777" w:rsidR="000F4F82" w:rsidRPr="005F70FB" w:rsidRDefault="000F4F82" w:rsidP="00CC3F0A">
            <w:pPr>
              <w:pStyle w:val="TableCell0-0115Break"/>
              <w:rPr>
                <w:rStyle w:val="ChItalBold"/>
              </w:rPr>
            </w:pPr>
            <w:r w:rsidRPr="005F70FB">
              <w:rPr>
                <w:rStyle w:val="ChItalBold"/>
              </w:rPr>
              <w:t>permaingang</w:t>
            </w:r>
          </w:p>
        </w:tc>
        <w:tc>
          <w:tcPr>
            <w:tcW w:w="1701" w:type="dxa"/>
            <w:shd w:val="clear" w:color="auto" w:fill="auto"/>
          </w:tcPr>
          <w:p w14:paraId="18A734A1" w14:textId="77777777" w:rsidR="000F4F82" w:rsidRPr="005F70FB" w:rsidRDefault="000F4F82" w:rsidP="00CC3F0A">
            <w:pPr>
              <w:pStyle w:val="TableCell0-0115Break"/>
              <w:rPr>
                <w:rStyle w:val="ChCharisSIL"/>
              </w:rPr>
            </w:pPr>
            <w:r w:rsidRPr="005F70FB">
              <w:rPr>
                <w:rStyle w:val="ChCharisSIL"/>
              </w:rPr>
              <w:t>ˌpɛ̞r.ma.ˈɪ.nɐn</w:t>
            </w:r>
          </w:p>
        </w:tc>
        <w:tc>
          <w:tcPr>
            <w:tcW w:w="1134" w:type="dxa"/>
            <w:shd w:val="clear" w:color="auto" w:fill="auto"/>
          </w:tcPr>
          <w:p w14:paraId="619ACC0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A92ADBF" w14:textId="77777777" w:rsidR="000F4F82" w:rsidRPr="005F70FB" w:rsidRDefault="000F4F82" w:rsidP="00CC3F0A">
            <w:pPr>
              <w:pStyle w:val="TableCell0-0115Break"/>
            </w:pPr>
            <w:r w:rsidRPr="005F70FB">
              <w:t>game</w:t>
            </w:r>
          </w:p>
        </w:tc>
      </w:tr>
      <w:tr w:rsidR="00AC23C4" w:rsidRPr="005F70FB" w14:paraId="3AB07095" w14:textId="77777777" w:rsidTr="00D95ABB">
        <w:tc>
          <w:tcPr>
            <w:tcW w:w="238" w:type="dxa"/>
            <w:shd w:val="clear" w:color="auto" w:fill="auto"/>
          </w:tcPr>
          <w:p w14:paraId="4664C1C4" w14:textId="77777777" w:rsidR="000F4F82" w:rsidRPr="005F70FB" w:rsidRDefault="000F4F82" w:rsidP="00CC3F0A">
            <w:pPr>
              <w:pStyle w:val="TableCell0-0115Break"/>
            </w:pPr>
          </w:p>
        </w:tc>
        <w:tc>
          <w:tcPr>
            <w:tcW w:w="1616" w:type="dxa"/>
            <w:shd w:val="clear" w:color="auto" w:fill="auto"/>
          </w:tcPr>
          <w:p w14:paraId="226A573E" w14:textId="77777777" w:rsidR="000F4F82" w:rsidRPr="005F70FB" w:rsidRDefault="000F4F82" w:rsidP="00CC3F0A">
            <w:pPr>
              <w:pStyle w:val="TableCell0-0115Break"/>
              <w:rPr>
                <w:rStyle w:val="ChItalBold"/>
              </w:rPr>
            </w:pPr>
            <w:r w:rsidRPr="005F70FB">
              <w:rPr>
                <w:rStyle w:val="ChItalBold"/>
              </w:rPr>
              <w:t>persiapang</w:t>
            </w:r>
          </w:p>
        </w:tc>
        <w:tc>
          <w:tcPr>
            <w:tcW w:w="1701" w:type="dxa"/>
            <w:shd w:val="clear" w:color="auto" w:fill="auto"/>
          </w:tcPr>
          <w:p w14:paraId="64A1B399" w14:textId="77777777" w:rsidR="000F4F82" w:rsidRPr="005F70FB" w:rsidRDefault="000F4F82" w:rsidP="00CC3F0A">
            <w:pPr>
              <w:pStyle w:val="TableCell0-0115Break"/>
              <w:rPr>
                <w:rStyle w:val="ChCharisSIL"/>
              </w:rPr>
            </w:pPr>
            <w:r w:rsidRPr="005F70FB">
              <w:rPr>
                <w:rStyle w:val="ChCharisSIL"/>
              </w:rPr>
              <w:t>ˌpɛ̞r.si.ˈa.pɐn</w:t>
            </w:r>
          </w:p>
        </w:tc>
        <w:tc>
          <w:tcPr>
            <w:tcW w:w="1134" w:type="dxa"/>
            <w:shd w:val="clear" w:color="auto" w:fill="auto"/>
          </w:tcPr>
          <w:p w14:paraId="2A73D8C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94F850F" w14:textId="77777777" w:rsidR="000F4F82" w:rsidRPr="005F70FB" w:rsidRDefault="000F4F82" w:rsidP="00CC3F0A">
            <w:pPr>
              <w:pStyle w:val="TableCell0-0115Break"/>
            </w:pPr>
            <w:r w:rsidRPr="005F70FB">
              <w:t>preparation</w:t>
            </w:r>
          </w:p>
        </w:tc>
      </w:tr>
      <w:tr w:rsidR="00AC23C4" w:rsidRPr="005F70FB" w14:paraId="50AD7651" w14:textId="77777777" w:rsidTr="00D95ABB">
        <w:tc>
          <w:tcPr>
            <w:tcW w:w="238" w:type="dxa"/>
            <w:shd w:val="clear" w:color="auto" w:fill="auto"/>
          </w:tcPr>
          <w:p w14:paraId="1DDBDFB2" w14:textId="77777777" w:rsidR="000F4F82" w:rsidRPr="005F70FB" w:rsidRDefault="000F4F82" w:rsidP="00CC3F0A">
            <w:pPr>
              <w:pStyle w:val="TableCell0-0115Break"/>
            </w:pPr>
          </w:p>
        </w:tc>
        <w:tc>
          <w:tcPr>
            <w:tcW w:w="1616" w:type="dxa"/>
            <w:shd w:val="clear" w:color="auto" w:fill="auto"/>
          </w:tcPr>
          <w:p w14:paraId="172161CB" w14:textId="77777777" w:rsidR="000F4F82" w:rsidRPr="005F70FB" w:rsidRDefault="000F4F82" w:rsidP="00CC3F0A">
            <w:pPr>
              <w:pStyle w:val="TableCell0-0115Break"/>
              <w:rPr>
                <w:rStyle w:val="ChItalBold"/>
              </w:rPr>
            </w:pPr>
            <w:r w:rsidRPr="005F70FB">
              <w:rPr>
                <w:rStyle w:val="ChItalBold"/>
              </w:rPr>
              <w:t>pertahangang</w:t>
            </w:r>
          </w:p>
        </w:tc>
        <w:tc>
          <w:tcPr>
            <w:tcW w:w="1701" w:type="dxa"/>
            <w:shd w:val="clear" w:color="auto" w:fill="auto"/>
          </w:tcPr>
          <w:p w14:paraId="76B17013" w14:textId="77777777" w:rsidR="000F4F82" w:rsidRPr="005F70FB" w:rsidRDefault="000F4F82" w:rsidP="00CC3F0A">
            <w:pPr>
              <w:pStyle w:val="TableCell0-0115Break"/>
              <w:rPr>
                <w:rStyle w:val="ChCharisSIL"/>
              </w:rPr>
            </w:pPr>
            <w:r w:rsidRPr="005F70FB">
              <w:rPr>
                <w:rStyle w:val="ChCharisSIL"/>
              </w:rPr>
              <w:t>ˌpɛ̞r.ta.ˈha.nɐn</w:t>
            </w:r>
          </w:p>
        </w:tc>
        <w:tc>
          <w:tcPr>
            <w:tcW w:w="1134" w:type="dxa"/>
            <w:shd w:val="clear" w:color="auto" w:fill="auto"/>
          </w:tcPr>
          <w:p w14:paraId="1025861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A96A7BB" w14:textId="77777777" w:rsidR="000F4F82" w:rsidRPr="005F70FB" w:rsidRDefault="00843653" w:rsidP="00CC3F0A">
            <w:pPr>
              <w:pStyle w:val="TableCell0-0115Break"/>
            </w:pPr>
            <w:r w:rsidRPr="005F70FB">
              <w:t>defens</w:t>
            </w:r>
            <w:r w:rsidR="000F4F82" w:rsidRPr="005F70FB">
              <w:t>e</w:t>
            </w:r>
          </w:p>
        </w:tc>
      </w:tr>
      <w:tr w:rsidR="00AC23C4" w:rsidRPr="005F70FB" w14:paraId="2D438B6B" w14:textId="77777777" w:rsidTr="00D95ABB">
        <w:tc>
          <w:tcPr>
            <w:tcW w:w="238" w:type="dxa"/>
            <w:shd w:val="clear" w:color="auto" w:fill="auto"/>
          </w:tcPr>
          <w:p w14:paraId="29A0E2E9" w14:textId="77777777" w:rsidR="000F4F82" w:rsidRPr="005F70FB" w:rsidRDefault="000F4F82" w:rsidP="00CC3F0A">
            <w:pPr>
              <w:pStyle w:val="TableCell0-0115Break"/>
            </w:pPr>
          </w:p>
        </w:tc>
        <w:tc>
          <w:tcPr>
            <w:tcW w:w="1616" w:type="dxa"/>
            <w:shd w:val="clear" w:color="auto" w:fill="auto"/>
          </w:tcPr>
          <w:p w14:paraId="1C2DC430" w14:textId="77777777" w:rsidR="000F4F82" w:rsidRPr="005F70FB" w:rsidRDefault="000F4F82" w:rsidP="00CC3F0A">
            <w:pPr>
              <w:pStyle w:val="TableCell0-0115Break"/>
              <w:rPr>
                <w:rStyle w:val="ChItalBold"/>
              </w:rPr>
            </w:pPr>
            <w:r w:rsidRPr="005F70FB">
              <w:rPr>
                <w:rStyle w:val="ChItalBold"/>
              </w:rPr>
              <w:t>pertandingang</w:t>
            </w:r>
          </w:p>
        </w:tc>
        <w:tc>
          <w:tcPr>
            <w:tcW w:w="1701" w:type="dxa"/>
            <w:shd w:val="clear" w:color="auto" w:fill="auto"/>
          </w:tcPr>
          <w:p w14:paraId="22CC1A1D" w14:textId="77777777" w:rsidR="000F4F82" w:rsidRPr="005F70FB" w:rsidRDefault="000F4F82" w:rsidP="00CC3F0A">
            <w:pPr>
              <w:pStyle w:val="TableCell0-0115Break"/>
              <w:rPr>
                <w:rStyle w:val="ChCharisSIL"/>
              </w:rPr>
            </w:pPr>
            <w:r w:rsidRPr="005F70FB">
              <w:rPr>
                <w:rStyle w:val="ChCharisSIL"/>
              </w:rPr>
              <w:t>ˌpɛ̞r.tɐn.ˈdi.ŋɐn</w:t>
            </w:r>
          </w:p>
        </w:tc>
        <w:tc>
          <w:tcPr>
            <w:tcW w:w="1134" w:type="dxa"/>
            <w:shd w:val="clear" w:color="auto" w:fill="auto"/>
          </w:tcPr>
          <w:p w14:paraId="0B12989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3757CD9" w14:textId="77777777" w:rsidR="000F4F82" w:rsidRPr="005F70FB" w:rsidRDefault="000F4F82" w:rsidP="00CC3F0A">
            <w:pPr>
              <w:pStyle w:val="TableCell0-0115Break"/>
            </w:pPr>
            <w:r w:rsidRPr="005F70FB">
              <w:t>competition</w:t>
            </w:r>
          </w:p>
        </w:tc>
      </w:tr>
      <w:tr w:rsidR="00AC23C4" w:rsidRPr="005F70FB" w14:paraId="73DC4200" w14:textId="77777777" w:rsidTr="00D95ABB">
        <w:tc>
          <w:tcPr>
            <w:tcW w:w="238" w:type="dxa"/>
            <w:shd w:val="clear" w:color="auto" w:fill="auto"/>
          </w:tcPr>
          <w:p w14:paraId="134841A5" w14:textId="77777777" w:rsidR="000F4F82" w:rsidRPr="005F70FB" w:rsidRDefault="000F4F82" w:rsidP="00CC3F0A">
            <w:pPr>
              <w:pStyle w:val="TableCell0-0115Break"/>
            </w:pPr>
          </w:p>
        </w:tc>
        <w:tc>
          <w:tcPr>
            <w:tcW w:w="1616" w:type="dxa"/>
            <w:shd w:val="clear" w:color="auto" w:fill="auto"/>
          </w:tcPr>
          <w:p w14:paraId="560B0C24" w14:textId="77777777" w:rsidR="000F4F82" w:rsidRPr="005F70FB" w:rsidRDefault="000F4F82" w:rsidP="00CC3F0A">
            <w:pPr>
              <w:pStyle w:val="TableCell0-0115Break"/>
              <w:rPr>
                <w:rStyle w:val="ChItalBold"/>
              </w:rPr>
            </w:pPr>
            <w:r w:rsidRPr="005F70FB">
              <w:rPr>
                <w:rStyle w:val="ChItalBold"/>
              </w:rPr>
              <w:t>pertanyaang</w:t>
            </w:r>
          </w:p>
        </w:tc>
        <w:tc>
          <w:tcPr>
            <w:tcW w:w="1701" w:type="dxa"/>
            <w:shd w:val="clear" w:color="auto" w:fill="auto"/>
          </w:tcPr>
          <w:p w14:paraId="00DD9993" w14:textId="77777777" w:rsidR="000F4F82" w:rsidRPr="005F70FB" w:rsidRDefault="000F4F82" w:rsidP="00CC3F0A">
            <w:pPr>
              <w:pStyle w:val="TableCell0-0115Break"/>
              <w:rPr>
                <w:rStyle w:val="ChCharisSIL"/>
              </w:rPr>
            </w:pPr>
            <w:r w:rsidRPr="005F70FB">
              <w:rPr>
                <w:rStyle w:val="ChCharisSIL"/>
              </w:rPr>
              <w:t>ˌpɛ̞r.ta.ˈɲa.ɐn</w:t>
            </w:r>
          </w:p>
        </w:tc>
        <w:tc>
          <w:tcPr>
            <w:tcW w:w="1134" w:type="dxa"/>
            <w:shd w:val="clear" w:color="auto" w:fill="auto"/>
          </w:tcPr>
          <w:p w14:paraId="50593D5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A943C5C" w14:textId="77777777" w:rsidR="000F4F82" w:rsidRPr="005F70FB" w:rsidRDefault="000F4F82" w:rsidP="00CC3F0A">
            <w:pPr>
              <w:pStyle w:val="TableCell0-0115Break"/>
            </w:pPr>
            <w:r w:rsidRPr="005F70FB">
              <w:t>question</w:t>
            </w:r>
          </w:p>
        </w:tc>
      </w:tr>
      <w:tr w:rsidR="00AC23C4" w:rsidRPr="005F70FB" w14:paraId="70DBA73B" w14:textId="77777777" w:rsidTr="00D95ABB">
        <w:tc>
          <w:tcPr>
            <w:tcW w:w="238" w:type="dxa"/>
            <w:shd w:val="clear" w:color="auto" w:fill="auto"/>
          </w:tcPr>
          <w:p w14:paraId="63DCFD1F" w14:textId="77777777" w:rsidR="000F4F82" w:rsidRPr="005F70FB" w:rsidRDefault="000F4F82" w:rsidP="00CC3F0A">
            <w:pPr>
              <w:pStyle w:val="TableCell0-0115Break"/>
            </w:pPr>
          </w:p>
        </w:tc>
        <w:tc>
          <w:tcPr>
            <w:tcW w:w="1616" w:type="dxa"/>
            <w:shd w:val="clear" w:color="auto" w:fill="auto"/>
          </w:tcPr>
          <w:p w14:paraId="2FE789AB" w14:textId="77777777" w:rsidR="000F4F82" w:rsidRPr="005F70FB" w:rsidRDefault="000F4F82" w:rsidP="00CC3F0A">
            <w:pPr>
              <w:pStyle w:val="TableCell0-0115Break"/>
              <w:rPr>
                <w:rStyle w:val="ChItalBold"/>
              </w:rPr>
            </w:pPr>
            <w:r w:rsidRPr="005F70FB">
              <w:rPr>
                <w:rStyle w:val="ChItalBold"/>
              </w:rPr>
              <w:t>pertemuang</w:t>
            </w:r>
          </w:p>
        </w:tc>
        <w:tc>
          <w:tcPr>
            <w:tcW w:w="1701" w:type="dxa"/>
            <w:shd w:val="clear" w:color="auto" w:fill="auto"/>
          </w:tcPr>
          <w:p w14:paraId="6099452D" w14:textId="77777777" w:rsidR="000F4F82" w:rsidRPr="005F70FB" w:rsidRDefault="000F4F82" w:rsidP="00CC3F0A">
            <w:pPr>
              <w:pStyle w:val="TableCell0-0115Break"/>
              <w:rPr>
                <w:rStyle w:val="ChCharisSIL"/>
              </w:rPr>
            </w:pPr>
            <w:r w:rsidRPr="005F70FB">
              <w:rPr>
                <w:rStyle w:val="ChCharisSIL"/>
              </w:rPr>
              <w:t>ˌpɛ̞r.tɛ.ˈmʊ.ɐn</w:t>
            </w:r>
          </w:p>
        </w:tc>
        <w:tc>
          <w:tcPr>
            <w:tcW w:w="1134" w:type="dxa"/>
            <w:shd w:val="clear" w:color="auto" w:fill="auto"/>
          </w:tcPr>
          <w:p w14:paraId="72FFCA4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A00EEF2" w14:textId="77777777" w:rsidR="000F4F82" w:rsidRPr="005F70FB" w:rsidRDefault="000F4F82" w:rsidP="00CC3F0A">
            <w:pPr>
              <w:pStyle w:val="TableCell0-0115Break"/>
            </w:pPr>
            <w:r w:rsidRPr="005F70FB">
              <w:t>meeting</w:t>
            </w:r>
          </w:p>
        </w:tc>
      </w:tr>
      <w:tr w:rsidR="00AC23C4" w:rsidRPr="005F70FB" w14:paraId="36EB1CFE" w14:textId="77777777" w:rsidTr="00D95ABB">
        <w:tc>
          <w:tcPr>
            <w:tcW w:w="238" w:type="dxa"/>
            <w:shd w:val="clear" w:color="auto" w:fill="auto"/>
          </w:tcPr>
          <w:p w14:paraId="35AB8329" w14:textId="77777777" w:rsidR="000F4F82" w:rsidRPr="005F70FB" w:rsidRDefault="000F4F82" w:rsidP="00CC3F0A">
            <w:pPr>
              <w:pStyle w:val="TableCell0-0115Break"/>
            </w:pPr>
          </w:p>
        </w:tc>
        <w:tc>
          <w:tcPr>
            <w:tcW w:w="1616" w:type="dxa"/>
            <w:shd w:val="clear" w:color="auto" w:fill="auto"/>
          </w:tcPr>
          <w:p w14:paraId="0FD39822" w14:textId="77777777" w:rsidR="000F4F82" w:rsidRPr="005F70FB" w:rsidRDefault="000F4F82" w:rsidP="00CC3F0A">
            <w:pPr>
              <w:pStyle w:val="TableCell0-0115Break"/>
              <w:rPr>
                <w:rStyle w:val="ChItalBold"/>
              </w:rPr>
            </w:pPr>
            <w:r w:rsidRPr="005F70FB">
              <w:rPr>
                <w:rStyle w:val="ChItalBold"/>
              </w:rPr>
              <w:t>pertumbuang</w:t>
            </w:r>
          </w:p>
        </w:tc>
        <w:tc>
          <w:tcPr>
            <w:tcW w:w="1701" w:type="dxa"/>
            <w:shd w:val="clear" w:color="auto" w:fill="auto"/>
          </w:tcPr>
          <w:p w14:paraId="43801AD5" w14:textId="77777777" w:rsidR="000F4F82" w:rsidRPr="005F70FB" w:rsidRDefault="000F4F82" w:rsidP="00CC3F0A">
            <w:pPr>
              <w:pStyle w:val="TableCell0-0115Break"/>
              <w:rPr>
                <w:rStyle w:val="ChCharisSIL"/>
              </w:rPr>
            </w:pPr>
            <w:r w:rsidRPr="005F70FB">
              <w:rPr>
                <w:rStyle w:val="ChCharisSIL"/>
              </w:rPr>
              <w:t>ˌpɛ̞r.tʊm.ˈbʊ.ɐn</w:t>
            </w:r>
          </w:p>
        </w:tc>
        <w:tc>
          <w:tcPr>
            <w:tcW w:w="1134" w:type="dxa"/>
            <w:shd w:val="clear" w:color="auto" w:fill="auto"/>
          </w:tcPr>
          <w:p w14:paraId="249225F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5C80EC3" w14:textId="77777777" w:rsidR="000F4F82" w:rsidRPr="005F70FB" w:rsidRDefault="000F4F82" w:rsidP="00CC3F0A">
            <w:pPr>
              <w:pStyle w:val="TableCell0-0115Break"/>
            </w:pPr>
            <w:r w:rsidRPr="005F70FB">
              <w:t>growth</w:t>
            </w:r>
          </w:p>
        </w:tc>
      </w:tr>
      <w:tr w:rsidR="00AC23C4" w:rsidRPr="005F70FB" w14:paraId="66E49958" w14:textId="77777777" w:rsidTr="00D95ABB">
        <w:tc>
          <w:tcPr>
            <w:tcW w:w="238" w:type="dxa"/>
            <w:shd w:val="clear" w:color="auto" w:fill="auto"/>
          </w:tcPr>
          <w:p w14:paraId="74C4010E" w14:textId="77777777" w:rsidR="000F4F82" w:rsidRPr="005F70FB" w:rsidRDefault="000F4F82" w:rsidP="00CC3F0A">
            <w:pPr>
              <w:pStyle w:val="TableCell0-0115Break"/>
            </w:pPr>
          </w:p>
        </w:tc>
        <w:tc>
          <w:tcPr>
            <w:tcW w:w="1616" w:type="dxa"/>
            <w:shd w:val="clear" w:color="auto" w:fill="auto"/>
          </w:tcPr>
          <w:p w14:paraId="1E696C8D" w14:textId="77777777" w:rsidR="000F4F82" w:rsidRPr="005F70FB" w:rsidRDefault="000F4F82" w:rsidP="00CC3F0A">
            <w:pPr>
              <w:pStyle w:val="TableCell0-0115Break"/>
              <w:rPr>
                <w:rStyle w:val="ChItalBold"/>
              </w:rPr>
            </w:pPr>
            <w:r w:rsidRPr="005F70FB">
              <w:rPr>
                <w:rStyle w:val="ChItalBold"/>
              </w:rPr>
              <w:t>picaang</w:t>
            </w:r>
          </w:p>
        </w:tc>
        <w:tc>
          <w:tcPr>
            <w:tcW w:w="1701" w:type="dxa"/>
            <w:shd w:val="clear" w:color="auto" w:fill="auto"/>
          </w:tcPr>
          <w:p w14:paraId="4D761771" w14:textId="77777777" w:rsidR="000F4F82" w:rsidRPr="005F70FB" w:rsidRDefault="000F4F82" w:rsidP="00CC3F0A">
            <w:pPr>
              <w:pStyle w:val="TableCell0-0115Break"/>
              <w:rPr>
                <w:rStyle w:val="ChCharisSIL"/>
              </w:rPr>
            </w:pPr>
            <w:r w:rsidRPr="005F70FB">
              <w:rPr>
                <w:rStyle w:val="ChCharisSIL"/>
              </w:rPr>
              <w:t>pi.ˈtʃa.ɐn</w:t>
            </w:r>
          </w:p>
        </w:tc>
        <w:tc>
          <w:tcPr>
            <w:tcW w:w="1134" w:type="dxa"/>
            <w:shd w:val="clear" w:color="auto" w:fill="auto"/>
          </w:tcPr>
          <w:p w14:paraId="466E290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B2A0A94" w14:textId="77777777" w:rsidR="000F4F82" w:rsidRPr="005F70FB" w:rsidRDefault="000F4F82" w:rsidP="00CC3F0A">
            <w:pPr>
              <w:pStyle w:val="TableCell0-0115Break"/>
            </w:pPr>
            <w:r w:rsidRPr="005F70FB">
              <w:t>splinter</w:t>
            </w:r>
          </w:p>
        </w:tc>
      </w:tr>
      <w:tr w:rsidR="00AC23C4" w:rsidRPr="005F70FB" w14:paraId="4EE5A6DD" w14:textId="77777777" w:rsidTr="00D95ABB">
        <w:tc>
          <w:tcPr>
            <w:tcW w:w="238" w:type="dxa"/>
            <w:shd w:val="clear" w:color="auto" w:fill="auto"/>
          </w:tcPr>
          <w:p w14:paraId="6ADBAD0B" w14:textId="77777777" w:rsidR="000F4F82" w:rsidRPr="005F70FB" w:rsidRDefault="000F4F82" w:rsidP="00CC3F0A">
            <w:pPr>
              <w:pStyle w:val="TableCell0-0115Break"/>
            </w:pPr>
          </w:p>
        </w:tc>
        <w:tc>
          <w:tcPr>
            <w:tcW w:w="1616" w:type="dxa"/>
            <w:shd w:val="clear" w:color="auto" w:fill="auto"/>
          </w:tcPr>
          <w:p w14:paraId="088A644E" w14:textId="77777777" w:rsidR="000F4F82" w:rsidRPr="005F70FB" w:rsidRDefault="000F4F82" w:rsidP="00CC3F0A">
            <w:pPr>
              <w:pStyle w:val="TableCell0-0115Break"/>
              <w:rPr>
                <w:rStyle w:val="ChItalBold"/>
              </w:rPr>
            </w:pPr>
            <w:r w:rsidRPr="005F70FB">
              <w:rPr>
                <w:rStyle w:val="ChItalBold"/>
              </w:rPr>
              <w:t>pimpingang</w:t>
            </w:r>
          </w:p>
        </w:tc>
        <w:tc>
          <w:tcPr>
            <w:tcW w:w="1701" w:type="dxa"/>
            <w:shd w:val="clear" w:color="auto" w:fill="auto"/>
          </w:tcPr>
          <w:p w14:paraId="4036A7A1" w14:textId="77777777" w:rsidR="000F4F82" w:rsidRPr="005F70FB" w:rsidRDefault="000F4F82" w:rsidP="00CC3F0A">
            <w:pPr>
              <w:pStyle w:val="TableCell0-0115Break"/>
              <w:rPr>
                <w:rStyle w:val="ChCharisSIL"/>
              </w:rPr>
            </w:pPr>
            <w:r w:rsidRPr="005F70FB">
              <w:rPr>
                <w:rStyle w:val="ChCharisSIL"/>
              </w:rPr>
              <w:t>pɪm.ˈpi.nɐn</w:t>
            </w:r>
          </w:p>
        </w:tc>
        <w:tc>
          <w:tcPr>
            <w:tcW w:w="1134" w:type="dxa"/>
            <w:shd w:val="clear" w:color="auto" w:fill="auto"/>
          </w:tcPr>
          <w:p w14:paraId="0BC9942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F4616CD" w14:textId="77777777" w:rsidR="000F4F82" w:rsidRPr="005F70FB" w:rsidRDefault="000F4F82" w:rsidP="00CC3F0A">
            <w:pPr>
              <w:pStyle w:val="TableCell0-0115Break"/>
            </w:pPr>
            <w:r w:rsidRPr="005F70FB">
              <w:t>leadership</w:t>
            </w:r>
          </w:p>
        </w:tc>
      </w:tr>
      <w:tr w:rsidR="00AC23C4" w:rsidRPr="005F70FB" w14:paraId="56750E8C" w14:textId="77777777" w:rsidTr="00D95ABB">
        <w:tc>
          <w:tcPr>
            <w:tcW w:w="238" w:type="dxa"/>
            <w:shd w:val="clear" w:color="auto" w:fill="auto"/>
          </w:tcPr>
          <w:p w14:paraId="5B3F57CE" w14:textId="77777777" w:rsidR="000F4F82" w:rsidRPr="005F70FB" w:rsidRDefault="000F4F82" w:rsidP="00CC3F0A">
            <w:pPr>
              <w:pStyle w:val="TableCell0-0115Break"/>
            </w:pPr>
          </w:p>
        </w:tc>
        <w:tc>
          <w:tcPr>
            <w:tcW w:w="1616" w:type="dxa"/>
            <w:shd w:val="clear" w:color="auto" w:fill="auto"/>
          </w:tcPr>
          <w:p w14:paraId="28186CC7" w14:textId="77777777" w:rsidR="000F4F82" w:rsidRPr="005F70FB" w:rsidRDefault="000F4F82" w:rsidP="00CC3F0A">
            <w:pPr>
              <w:pStyle w:val="TableCell0-0115Break"/>
              <w:rPr>
                <w:rStyle w:val="ChItalBold"/>
              </w:rPr>
            </w:pPr>
            <w:r w:rsidRPr="005F70FB">
              <w:rPr>
                <w:rStyle w:val="ChItalBold"/>
              </w:rPr>
              <w:t>plabuang</w:t>
            </w:r>
          </w:p>
        </w:tc>
        <w:tc>
          <w:tcPr>
            <w:tcW w:w="1701" w:type="dxa"/>
            <w:shd w:val="clear" w:color="auto" w:fill="auto"/>
          </w:tcPr>
          <w:p w14:paraId="4C11DA32" w14:textId="77777777" w:rsidR="000F4F82" w:rsidRPr="005F70FB" w:rsidRDefault="000F4F82" w:rsidP="00CC3F0A">
            <w:pPr>
              <w:pStyle w:val="TableCell0-0115Break"/>
              <w:rPr>
                <w:rStyle w:val="ChCharisSIL"/>
              </w:rPr>
            </w:pPr>
            <w:r w:rsidRPr="005F70FB">
              <w:rPr>
                <w:rStyle w:val="ChCharisSIL"/>
              </w:rPr>
              <w:t>pla.ˈbu.ɐn</w:t>
            </w:r>
          </w:p>
        </w:tc>
        <w:tc>
          <w:tcPr>
            <w:tcW w:w="1134" w:type="dxa"/>
            <w:shd w:val="clear" w:color="auto" w:fill="auto"/>
          </w:tcPr>
          <w:p w14:paraId="63EC8A1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479F9E9" w14:textId="77777777" w:rsidR="000F4F82" w:rsidRPr="005F70FB" w:rsidRDefault="000F4F82" w:rsidP="00CC3F0A">
            <w:pPr>
              <w:pStyle w:val="TableCell0-0115Break"/>
            </w:pPr>
            <w:r w:rsidRPr="005F70FB">
              <w:t>harbor</w:t>
            </w:r>
          </w:p>
        </w:tc>
      </w:tr>
      <w:tr w:rsidR="00AC23C4" w:rsidRPr="005F70FB" w14:paraId="0BF44CDB" w14:textId="77777777" w:rsidTr="00D95ABB">
        <w:tc>
          <w:tcPr>
            <w:tcW w:w="238" w:type="dxa"/>
            <w:shd w:val="clear" w:color="auto" w:fill="auto"/>
          </w:tcPr>
          <w:p w14:paraId="63BC05D2" w14:textId="77777777" w:rsidR="000F4F82" w:rsidRPr="005F70FB" w:rsidRDefault="000F4F82" w:rsidP="00CC3F0A">
            <w:pPr>
              <w:pStyle w:val="TableCell0-0115Break"/>
            </w:pPr>
          </w:p>
        </w:tc>
        <w:tc>
          <w:tcPr>
            <w:tcW w:w="1616" w:type="dxa"/>
            <w:shd w:val="clear" w:color="auto" w:fill="auto"/>
          </w:tcPr>
          <w:p w14:paraId="3F3837E2" w14:textId="77777777" w:rsidR="000F4F82" w:rsidRPr="005F70FB" w:rsidRDefault="000F4F82" w:rsidP="00CC3F0A">
            <w:pPr>
              <w:pStyle w:val="TableCell0-0115Break"/>
              <w:rPr>
                <w:rStyle w:val="ChItalBold"/>
              </w:rPr>
            </w:pPr>
            <w:r w:rsidRPr="005F70FB">
              <w:rPr>
                <w:rStyle w:val="ChItalBold"/>
              </w:rPr>
              <w:t>plantikang</w:t>
            </w:r>
          </w:p>
        </w:tc>
        <w:tc>
          <w:tcPr>
            <w:tcW w:w="1701" w:type="dxa"/>
            <w:shd w:val="clear" w:color="auto" w:fill="auto"/>
          </w:tcPr>
          <w:p w14:paraId="6AC4B6D6" w14:textId="77777777" w:rsidR="000F4F82" w:rsidRPr="005F70FB" w:rsidRDefault="000F4F82" w:rsidP="00CC3F0A">
            <w:pPr>
              <w:pStyle w:val="TableCell0-0115Break"/>
              <w:rPr>
                <w:rStyle w:val="ChCharisSIL"/>
              </w:rPr>
            </w:pPr>
            <w:r w:rsidRPr="005F70FB">
              <w:rPr>
                <w:rStyle w:val="ChCharisSIL"/>
              </w:rPr>
              <w:t>plɐn.ˈti.kɐn</w:t>
            </w:r>
          </w:p>
        </w:tc>
        <w:tc>
          <w:tcPr>
            <w:tcW w:w="1134" w:type="dxa"/>
            <w:shd w:val="clear" w:color="auto" w:fill="auto"/>
          </w:tcPr>
          <w:p w14:paraId="17A71280"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F7D7B68" w14:textId="77777777" w:rsidR="000F4F82" w:rsidRPr="005F70FB" w:rsidRDefault="000F4F82" w:rsidP="00CC3F0A">
            <w:pPr>
              <w:pStyle w:val="TableCell0-0115Break"/>
            </w:pPr>
            <w:r w:rsidRPr="005F70FB">
              <w:t>inauguration</w:t>
            </w:r>
          </w:p>
        </w:tc>
      </w:tr>
      <w:tr w:rsidR="00AC23C4" w:rsidRPr="005F70FB" w14:paraId="71295512" w14:textId="77777777" w:rsidTr="00D95ABB">
        <w:tc>
          <w:tcPr>
            <w:tcW w:w="238" w:type="dxa"/>
            <w:shd w:val="clear" w:color="auto" w:fill="auto"/>
          </w:tcPr>
          <w:p w14:paraId="36351BA4" w14:textId="77777777" w:rsidR="000F4F82" w:rsidRPr="005F70FB" w:rsidRDefault="000F4F82" w:rsidP="00CC3F0A">
            <w:pPr>
              <w:pStyle w:val="TableCell0-0115Break"/>
            </w:pPr>
          </w:p>
        </w:tc>
        <w:tc>
          <w:tcPr>
            <w:tcW w:w="1616" w:type="dxa"/>
            <w:shd w:val="clear" w:color="auto" w:fill="auto"/>
          </w:tcPr>
          <w:p w14:paraId="2E723141" w14:textId="77777777" w:rsidR="000F4F82" w:rsidRPr="005F70FB" w:rsidRDefault="000F4F82" w:rsidP="00CC3F0A">
            <w:pPr>
              <w:pStyle w:val="TableCell0-0115Break"/>
              <w:rPr>
                <w:rStyle w:val="ChItalBold"/>
              </w:rPr>
            </w:pPr>
            <w:r w:rsidRPr="005F70FB">
              <w:rPr>
                <w:rStyle w:val="ChItalBold"/>
              </w:rPr>
              <w:t>platiang</w:t>
            </w:r>
          </w:p>
        </w:tc>
        <w:tc>
          <w:tcPr>
            <w:tcW w:w="1701" w:type="dxa"/>
            <w:shd w:val="clear" w:color="auto" w:fill="auto"/>
          </w:tcPr>
          <w:p w14:paraId="6DD859CF" w14:textId="77777777" w:rsidR="000F4F82" w:rsidRPr="005F70FB" w:rsidRDefault="000F4F82" w:rsidP="00CC3F0A">
            <w:pPr>
              <w:pStyle w:val="TableCell0-0115Break"/>
              <w:rPr>
                <w:rStyle w:val="ChCharisSIL"/>
              </w:rPr>
            </w:pPr>
            <w:r w:rsidRPr="005F70FB">
              <w:rPr>
                <w:rStyle w:val="ChCharisSIL"/>
              </w:rPr>
              <w:t>pla.ˈtɪ.ɐn</w:t>
            </w:r>
          </w:p>
        </w:tc>
        <w:tc>
          <w:tcPr>
            <w:tcW w:w="1134" w:type="dxa"/>
            <w:shd w:val="clear" w:color="auto" w:fill="auto"/>
          </w:tcPr>
          <w:p w14:paraId="1FFA5A2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262537A" w14:textId="77777777" w:rsidR="000F4F82" w:rsidRPr="005F70FB" w:rsidRDefault="000F4F82" w:rsidP="00CC3F0A">
            <w:pPr>
              <w:pStyle w:val="TableCell0-0115Break"/>
            </w:pPr>
            <w:r w:rsidRPr="005F70FB">
              <w:t>training</w:t>
            </w:r>
          </w:p>
        </w:tc>
      </w:tr>
      <w:tr w:rsidR="00AC23C4" w:rsidRPr="005F70FB" w14:paraId="6B1DAD2D" w14:textId="77777777" w:rsidTr="00D95ABB">
        <w:tc>
          <w:tcPr>
            <w:tcW w:w="238" w:type="dxa"/>
            <w:shd w:val="clear" w:color="auto" w:fill="auto"/>
          </w:tcPr>
          <w:p w14:paraId="59B18701" w14:textId="77777777" w:rsidR="000F4F82" w:rsidRPr="005F70FB" w:rsidRDefault="000F4F82" w:rsidP="00CC3F0A">
            <w:pPr>
              <w:pStyle w:val="TableCell0-0115Break"/>
            </w:pPr>
          </w:p>
        </w:tc>
        <w:tc>
          <w:tcPr>
            <w:tcW w:w="1616" w:type="dxa"/>
            <w:shd w:val="clear" w:color="auto" w:fill="auto"/>
          </w:tcPr>
          <w:p w14:paraId="0A9507C2" w14:textId="77777777" w:rsidR="000F4F82" w:rsidRPr="005F70FB" w:rsidRDefault="000F4F82" w:rsidP="00CC3F0A">
            <w:pPr>
              <w:pStyle w:val="TableCell0-0115Break"/>
              <w:rPr>
                <w:rStyle w:val="ChItalBold"/>
              </w:rPr>
            </w:pPr>
            <w:r w:rsidRPr="005F70FB">
              <w:rPr>
                <w:rStyle w:val="ChItalBold"/>
              </w:rPr>
              <w:t>playangang</w:t>
            </w:r>
          </w:p>
        </w:tc>
        <w:tc>
          <w:tcPr>
            <w:tcW w:w="1701" w:type="dxa"/>
            <w:shd w:val="clear" w:color="auto" w:fill="auto"/>
          </w:tcPr>
          <w:p w14:paraId="12576184" w14:textId="77777777" w:rsidR="000F4F82" w:rsidRPr="005F70FB" w:rsidRDefault="000F4F82" w:rsidP="00CC3F0A">
            <w:pPr>
              <w:pStyle w:val="TableCell0-0115Break"/>
              <w:rPr>
                <w:rStyle w:val="ChCharisSIL"/>
              </w:rPr>
            </w:pPr>
            <w:r w:rsidRPr="005F70FB">
              <w:rPr>
                <w:rStyle w:val="ChCharisSIL"/>
              </w:rPr>
              <w:t>pla.ˈja.nɐn</w:t>
            </w:r>
          </w:p>
        </w:tc>
        <w:tc>
          <w:tcPr>
            <w:tcW w:w="1134" w:type="dxa"/>
            <w:shd w:val="clear" w:color="auto" w:fill="auto"/>
          </w:tcPr>
          <w:p w14:paraId="3D44B5B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FFCAA4B" w14:textId="77777777" w:rsidR="000F4F82" w:rsidRPr="005F70FB" w:rsidRDefault="000F4F82" w:rsidP="00CC3F0A">
            <w:pPr>
              <w:pStyle w:val="TableCell0-0115Break"/>
            </w:pPr>
            <w:r w:rsidRPr="005F70FB">
              <w:t>service</w:t>
            </w:r>
          </w:p>
        </w:tc>
      </w:tr>
      <w:tr w:rsidR="00AC23C4" w:rsidRPr="005F70FB" w14:paraId="669FFAF9" w14:textId="77777777" w:rsidTr="00D95ABB">
        <w:tc>
          <w:tcPr>
            <w:tcW w:w="238" w:type="dxa"/>
            <w:shd w:val="clear" w:color="auto" w:fill="auto"/>
          </w:tcPr>
          <w:p w14:paraId="6C897E72" w14:textId="77777777" w:rsidR="000F4F82" w:rsidRPr="005F70FB" w:rsidRDefault="000F4F82" w:rsidP="00CC3F0A">
            <w:pPr>
              <w:pStyle w:val="TableCell0-0115Break"/>
            </w:pPr>
          </w:p>
        </w:tc>
        <w:tc>
          <w:tcPr>
            <w:tcW w:w="1616" w:type="dxa"/>
            <w:shd w:val="clear" w:color="auto" w:fill="auto"/>
          </w:tcPr>
          <w:p w14:paraId="71C4D937" w14:textId="77777777" w:rsidR="000F4F82" w:rsidRPr="005F70FB" w:rsidRDefault="000F4F82" w:rsidP="00CC3F0A">
            <w:pPr>
              <w:pStyle w:val="TableCell0-0115Break"/>
              <w:rPr>
                <w:rStyle w:val="ChItalBold"/>
              </w:rPr>
            </w:pPr>
            <w:r w:rsidRPr="005F70FB">
              <w:rPr>
                <w:rStyle w:val="ChItalBold"/>
              </w:rPr>
              <w:t>pokoknya</w:t>
            </w:r>
          </w:p>
        </w:tc>
        <w:tc>
          <w:tcPr>
            <w:tcW w:w="1701" w:type="dxa"/>
            <w:shd w:val="clear" w:color="auto" w:fill="auto"/>
          </w:tcPr>
          <w:p w14:paraId="27CE1249" w14:textId="77777777" w:rsidR="000F4F82" w:rsidRPr="005F70FB" w:rsidRDefault="000F4F82" w:rsidP="00CC3F0A">
            <w:pPr>
              <w:pStyle w:val="TableCell0-0115Break"/>
              <w:rPr>
                <w:rStyle w:val="ChCharisSIL"/>
              </w:rPr>
            </w:pPr>
            <w:r w:rsidRPr="005F70FB">
              <w:rPr>
                <w:rStyle w:val="ChCharisSIL"/>
              </w:rPr>
              <w:t>pɔ.ˈkɔ̞k̚.ɲa</w:t>
            </w:r>
          </w:p>
        </w:tc>
        <w:tc>
          <w:tcPr>
            <w:tcW w:w="1134" w:type="dxa"/>
            <w:shd w:val="clear" w:color="auto" w:fill="auto"/>
          </w:tcPr>
          <w:p w14:paraId="27A04560"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4A9238F5" w14:textId="77777777" w:rsidR="000F4F82" w:rsidRPr="005F70FB" w:rsidRDefault="000F4F82" w:rsidP="00CC3F0A">
            <w:pPr>
              <w:pStyle w:val="TableCell0-0115Break"/>
            </w:pPr>
            <w:r w:rsidRPr="005F70FB">
              <w:t xml:space="preserve">the </w:t>
            </w:r>
            <w:r w:rsidR="00D41097" w:rsidRPr="005F70FB">
              <w:t xml:space="preserve">main </w:t>
            </w:r>
            <w:r w:rsidRPr="005F70FB">
              <w:t>thing is</w:t>
            </w:r>
          </w:p>
        </w:tc>
      </w:tr>
      <w:tr w:rsidR="00AC23C4" w:rsidRPr="005F70FB" w14:paraId="1078CA98" w14:textId="77777777" w:rsidTr="00D95ABB">
        <w:tc>
          <w:tcPr>
            <w:tcW w:w="238" w:type="dxa"/>
            <w:shd w:val="clear" w:color="auto" w:fill="auto"/>
          </w:tcPr>
          <w:p w14:paraId="226C18D9" w14:textId="77777777" w:rsidR="000F4F82" w:rsidRPr="005F70FB" w:rsidRDefault="000F4F82" w:rsidP="00CC3F0A">
            <w:pPr>
              <w:pStyle w:val="TableCell0-0115Break"/>
            </w:pPr>
          </w:p>
        </w:tc>
        <w:tc>
          <w:tcPr>
            <w:tcW w:w="1616" w:type="dxa"/>
            <w:shd w:val="clear" w:color="auto" w:fill="auto"/>
          </w:tcPr>
          <w:p w14:paraId="2801F003" w14:textId="77777777" w:rsidR="000F4F82" w:rsidRPr="005F70FB" w:rsidRDefault="000F4F82" w:rsidP="00CC3F0A">
            <w:pPr>
              <w:pStyle w:val="TableCell0-0115Break"/>
              <w:rPr>
                <w:rStyle w:val="ChItalBold"/>
              </w:rPr>
            </w:pPr>
            <w:r w:rsidRPr="005F70FB">
              <w:rPr>
                <w:rStyle w:val="ChItalBold"/>
              </w:rPr>
              <w:t>praliang</w:t>
            </w:r>
          </w:p>
        </w:tc>
        <w:tc>
          <w:tcPr>
            <w:tcW w:w="1701" w:type="dxa"/>
            <w:shd w:val="clear" w:color="auto" w:fill="auto"/>
          </w:tcPr>
          <w:p w14:paraId="6D6158E3" w14:textId="77777777" w:rsidR="000F4F82" w:rsidRPr="005F70FB" w:rsidRDefault="000F4F82" w:rsidP="00CC3F0A">
            <w:pPr>
              <w:pStyle w:val="TableCell0-0115Break"/>
              <w:rPr>
                <w:rStyle w:val="ChCharisSIL"/>
              </w:rPr>
            </w:pPr>
            <w:r w:rsidRPr="005F70FB">
              <w:rPr>
                <w:rStyle w:val="ChCharisSIL"/>
              </w:rPr>
              <w:t>pɾa.ˈlɪ.ɐn</w:t>
            </w:r>
          </w:p>
        </w:tc>
        <w:tc>
          <w:tcPr>
            <w:tcW w:w="1134" w:type="dxa"/>
            <w:shd w:val="clear" w:color="auto" w:fill="auto"/>
          </w:tcPr>
          <w:p w14:paraId="4A9BE657"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9E06468" w14:textId="77777777" w:rsidR="000F4F82" w:rsidRPr="005F70FB" w:rsidRDefault="000F4F82" w:rsidP="00CC3F0A">
            <w:pPr>
              <w:pStyle w:val="TableCell0-0115Break"/>
            </w:pPr>
            <w:r w:rsidRPr="005F70FB">
              <w:t>transition</w:t>
            </w:r>
          </w:p>
        </w:tc>
      </w:tr>
      <w:tr w:rsidR="00AC23C4" w:rsidRPr="005F70FB" w14:paraId="72B42122" w14:textId="77777777" w:rsidTr="00D95ABB">
        <w:tc>
          <w:tcPr>
            <w:tcW w:w="238" w:type="dxa"/>
            <w:shd w:val="clear" w:color="auto" w:fill="auto"/>
          </w:tcPr>
          <w:p w14:paraId="0500D069" w14:textId="77777777" w:rsidR="000F4F82" w:rsidRPr="005F70FB" w:rsidRDefault="000F4F82" w:rsidP="00CC3F0A">
            <w:pPr>
              <w:pStyle w:val="TableCell0-0115Break"/>
            </w:pPr>
          </w:p>
        </w:tc>
        <w:tc>
          <w:tcPr>
            <w:tcW w:w="1616" w:type="dxa"/>
            <w:shd w:val="clear" w:color="auto" w:fill="auto"/>
          </w:tcPr>
          <w:p w14:paraId="0B47FF8D" w14:textId="77777777" w:rsidR="000F4F82" w:rsidRPr="005F70FB" w:rsidRDefault="000F4F82" w:rsidP="00CC3F0A">
            <w:pPr>
              <w:pStyle w:val="TableCell0-0115Break"/>
              <w:rPr>
                <w:rStyle w:val="ChItalBold"/>
              </w:rPr>
            </w:pPr>
            <w:r w:rsidRPr="005F70FB">
              <w:rPr>
                <w:rStyle w:val="ChItalBold"/>
              </w:rPr>
              <w:t>pranaang</w:t>
            </w:r>
          </w:p>
        </w:tc>
        <w:tc>
          <w:tcPr>
            <w:tcW w:w="1701" w:type="dxa"/>
            <w:shd w:val="clear" w:color="auto" w:fill="auto"/>
          </w:tcPr>
          <w:p w14:paraId="64236890" w14:textId="77777777" w:rsidR="000F4F82" w:rsidRPr="005F70FB" w:rsidRDefault="000F4F82" w:rsidP="00CC3F0A">
            <w:pPr>
              <w:pStyle w:val="TableCell0-0115Break"/>
              <w:rPr>
                <w:rStyle w:val="ChCharisSIL"/>
              </w:rPr>
            </w:pPr>
            <w:r w:rsidRPr="005F70FB">
              <w:rPr>
                <w:rStyle w:val="ChCharisSIL"/>
              </w:rPr>
              <w:t>pra.ˈna.kɐn</w:t>
            </w:r>
          </w:p>
        </w:tc>
        <w:tc>
          <w:tcPr>
            <w:tcW w:w="1134" w:type="dxa"/>
            <w:shd w:val="clear" w:color="auto" w:fill="auto"/>
          </w:tcPr>
          <w:p w14:paraId="3D6F39D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F0A2180" w14:textId="77777777" w:rsidR="000F4F82" w:rsidRPr="005F70FB" w:rsidRDefault="000F4F82" w:rsidP="00CC3F0A">
            <w:pPr>
              <w:pStyle w:val="TableCell0-0115Break"/>
            </w:pPr>
            <w:r w:rsidRPr="005F70FB">
              <w:t>mixed ethnic origins</w:t>
            </w:r>
          </w:p>
        </w:tc>
      </w:tr>
      <w:tr w:rsidR="00AC23C4" w:rsidRPr="005F70FB" w14:paraId="3471143A" w14:textId="77777777" w:rsidTr="00D95ABB">
        <w:tc>
          <w:tcPr>
            <w:tcW w:w="238" w:type="dxa"/>
            <w:shd w:val="clear" w:color="auto" w:fill="auto"/>
          </w:tcPr>
          <w:p w14:paraId="03681C74" w14:textId="77777777" w:rsidR="000F4F82" w:rsidRPr="005F70FB" w:rsidRDefault="000F4F82" w:rsidP="00CC3F0A">
            <w:pPr>
              <w:pStyle w:val="TableCell0-0115Break"/>
            </w:pPr>
          </w:p>
        </w:tc>
        <w:tc>
          <w:tcPr>
            <w:tcW w:w="1616" w:type="dxa"/>
            <w:shd w:val="clear" w:color="auto" w:fill="auto"/>
          </w:tcPr>
          <w:p w14:paraId="4C182E6F" w14:textId="77777777" w:rsidR="000F4F82" w:rsidRPr="005F70FB" w:rsidRDefault="000F4F82" w:rsidP="00CC3F0A">
            <w:pPr>
              <w:pStyle w:val="TableCell0-0115Break"/>
              <w:rPr>
                <w:rStyle w:val="ChItalBold"/>
              </w:rPr>
            </w:pPr>
            <w:r w:rsidRPr="005F70FB">
              <w:rPr>
                <w:rStyle w:val="ChItalBold"/>
              </w:rPr>
              <w:t>praturang</w:t>
            </w:r>
          </w:p>
        </w:tc>
        <w:tc>
          <w:tcPr>
            <w:tcW w:w="1701" w:type="dxa"/>
            <w:shd w:val="clear" w:color="auto" w:fill="auto"/>
          </w:tcPr>
          <w:p w14:paraId="56BA3D2D" w14:textId="77777777" w:rsidR="000F4F82" w:rsidRPr="005F70FB" w:rsidRDefault="000F4F82" w:rsidP="00CC3F0A">
            <w:pPr>
              <w:pStyle w:val="TableCell0-0115Break"/>
              <w:rPr>
                <w:rStyle w:val="ChCharisSIL"/>
              </w:rPr>
            </w:pPr>
            <w:r w:rsidRPr="005F70FB">
              <w:rPr>
                <w:rStyle w:val="ChCharisSIL"/>
              </w:rPr>
              <w:t>pra.ˈtu.ɾɐn</w:t>
            </w:r>
          </w:p>
        </w:tc>
        <w:tc>
          <w:tcPr>
            <w:tcW w:w="1134" w:type="dxa"/>
            <w:shd w:val="clear" w:color="auto" w:fill="auto"/>
          </w:tcPr>
          <w:p w14:paraId="41C9D3E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6D3BFC6" w14:textId="77777777" w:rsidR="000F4F82" w:rsidRPr="005F70FB" w:rsidRDefault="000F4F82" w:rsidP="00CC3F0A">
            <w:pPr>
              <w:pStyle w:val="TableCell0-0115Break"/>
            </w:pPr>
            <w:r w:rsidRPr="005F70FB">
              <w:t>regulation</w:t>
            </w:r>
          </w:p>
        </w:tc>
      </w:tr>
      <w:tr w:rsidR="00AC23C4" w:rsidRPr="005F70FB" w14:paraId="1C551062" w14:textId="77777777" w:rsidTr="00D95ABB">
        <w:tc>
          <w:tcPr>
            <w:tcW w:w="238" w:type="dxa"/>
            <w:shd w:val="clear" w:color="auto" w:fill="auto"/>
          </w:tcPr>
          <w:p w14:paraId="7121D44D" w14:textId="77777777" w:rsidR="000F4F82" w:rsidRPr="005F70FB" w:rsidRDefault="000F4F82" w:rsidP="00CC3F0A">
            <w:pPr>
              <w:pStyle w:val="TableCell0-0115Break"/>
            </w:pPr>
          </w:p>
        </w:tc>
        <w:tc>
          <w:tcPr>
            <w:tcW w:w="1616" w:type="dxa"/>
            <w:shd w:val="clear" w:color="auto" w:fill="auto"/>
          </w:tcPr>
          <w:p w14:paraId="39DA8901" w14:textId="77777777" w:rsidR="000F4F82" w:rsidRPr="005F70FB" w:rsidRDefault="000F4F82" w:rsidP="00CC3F0A">
            <w:pPr>
              <w:pStyle w:val="TableCell0-0115Break"/>
              <w:rPr>
                <w:rStyle w:val="ChItalBold"/>
              </w:rPr>
            </w:pPr>
            <w:r w:rsidRPr="005F70FB">
              <w:rPr>
                <w:rStyle w:val="ChItalBold"/>
              </w:rPr>
              <w:t>prubaang</w:t>
            </w:r>
          </w:p>
        </w:tc>
        <w:tc>
          <w:tcPr>
            <w:tcW w:w="1701" w:type="dxa"/>
            <w:shd w:val="clear" w:color="auto" w:fill="auto"/>
          </w:tcPr>
          <w:p w14:paraId="0FC6CF19" w14:textId="77777777" w:rsidR="000F4F82" w:rsidRPr="005F70FB" w:rsidRDefault="000F4F82" w:rsidP="00CC3F0A">
            <w:pPr>
              <w:pStyle w:val="TableCell0-0115Break"/>
              <w:rPr>
                <w:rStyle w:val="ChCharisSIL"/>
              </w:rPr>
            </w:pPr>
            <w:r w:rsidRPr="005F70FB">
              <w:rPr>
                <w:rStyle w:val="ChCharisSIL"/>
              </w:rPr>
              <w:t>pru.ˈba.ɐn</w:t>
            </w:r>
          </w:p>
        </w:tc>
        <w:tc>
          <w:tcPr>
            <w:tcW w:w="1134" w:type="dxa"/>
            <w:shd w:val="clear" w:color="auto" w:fill="auto"/>
          </w:tcPr>
          <w:p w14:paraId="59039C7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A976044" w14:textId="77777777" w:rsidR="000F4F82" w:rsidRPr="005F70FB" w:rsidRDefault="000F4F82" w:rsidP="00CC3F0A">
            <w:pPr>
              <w:pStyle w:val="TableCell0-0115Break"/>
            </w:pPr>
            <w:r w:rsidRPr="005F70FB">
              <w:t>change</w:t>
            </w:r>
          </w:p>
        </w:tc>
      </w:tr>
      <w:tr w:rsidR="00AC23C4" w:rsidRPr="005F70FB" w14:paraId="5C47661E" w14:textId="77777777" w:rsidTr="00D95ABB">
        <w:tc>
          <w:tcPr>
            <w:tcW w:w="238" w:type="dxa"/>
            <w:shd w:val="clear" w:color="auto" w:fill="auto"/>
          </w:tcPr>
          <w:p w14:paraId="066246DD" w14:textId="77777777" w:rsidR="000F4F82" w:rsidRPr="005F70FB" w:rsidRDefault="000F4F82" w:rsidP="00CC3F0A">
            <w:pPr>
              <w:pStyle w:val="TableCell0-0115Break"/>
            </w:pPr>
          </w:p>
        </w:tc>
        <w:tc>
          <w:tcPr>
            <w:tcW w:w="1616" w:type="dxa"/>
            <w:shd w:val="clear" w:color="auto" w:fill="auto"/>
          </w:tcPr>
          <w:p w14:paraId="034535CD" w14:textId="77777777" w:rsidR="000F4F82" w:rsidRPr="005F70FB" w:rsidRDefault="000F4F82" w:rsidP="00CC3F0A">
            <w:pPr>
              <w:pStyle w:val="TableCell0-0115Break"/>
              <w:rPr>
                <w:rStyle w:val="ChItalBold"/>
              </w:rPr>
            </w:pPr>
            <w:r w:rsidRPr="005F70FB">
              <w:rPr>
                <w:rStyle w:val="ChItalBold"/>
              </w:rPr>
              <w:t>pukulang</w:t>
            </w:r>
          </w:p>
        </w:tc>
        <w:tc>
          <w:tcPr>
            <w:tcW w:w="1701" w:type="dxa"/>
            <w:shd w:val="clear" w:color="auto" w:fill="auto"/>
          </w:tcPr>
          <w:p w14:paraId="112D9EB7" w14:textId="77777777" w:rsidR="000F4F82" w:rsidRPr="005F70FB" w:rsidRDefault="000F4F82" w:rsidP="00CC3F0A">
            <w:pPr>
              <w:pStyle w:val="TableCell0-0115Break"/>
              <w:rPr>
                <w:rStyle w:val="ChCharisSIL"/>
              </w:rPr>
            </w:pPr>
            <w:r w:rsidRPr="005F70FB">
              <w:rPr>
                <w:rStyle w:val="ChCharisSIL"/>
              </w:rPr>
              <w:t>pu.ˈku.lɐn</w:t>
            </w:r>
          </w:p>
        </w:tc>
        <w:tc>
          <w:tcPr>
            <w:tcW w:w="1134" w:type="dxa"/>
            <w:shd w:val="clear" w:color="auto" w:fill="auto"/>
          </w:tcPr>
          <w:p w14:paraId="1E2E9087"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B6B3E71" w14:textId="77777777" w:rsidR="000F4F82" w:rsidRPr="005F70FB" w:rsidRDefault="000F4F82" w:rsidP="00CC3F0A">
            <w:pPr>
              <w:pStyle w:val="TableCell0-0115Break"/>
            </w:pPr>
            <w:r w:rsidRPr="005F70FB">
              <w:t>stroke</w:t>
            </w:r>
          </w:p>
        </w:tc>
      </w:tr>
      <w:tr w:rsidR="00AC23C4" w:rsidRPr="005F70FB" w14:paraId="1EE3AF0B" w14:textId="77777777" w:rsidTr="00D95ABB">
        <w:tc>
          <w:tcPr>
            <w:tcW w:w="238" w:type="dxa"/>
            <w:shd w:val="clear" w:color="auto" w:fill="auto"/>
          </w:tcPr>
          <w:p w14:paraId="3A256A7C" w14:textId="77777777" w:rsidR="000F4F82" w:rsidRPr="005F70FB" w:rsidRDefault="000F4F82" w:rsidP="00CC3F0A">
            <w:pPr>
              <w:pStyle w:val="TableCell0-0115Break"/>
            </w:pPr>
          </w:p>
        </w:tc>
        <w:tc>
          <w:tcPr>
            <w:tcW w:w="1616" w:type="dxa"/>
            <w:shd w:val="clear" w:color="auto" w:fill="auto"/>
          </w:tcPr>
          <w:p w14:paraId="4872EBDE" w14:textId="77777777" w:rsidR="000F4F82" w:rsidRPr="005F70FB" w:rsidRDefault="000F4F82" w:rsidP="00CC3F0A">
            <w:pPr>
              <w:pStyle w:val="TableCell0-0115Break"/>
              <w:rPr>
                <w:rStyle w:val="ChItalBold"/>
              </w:rPr>
            </w:pPr>
            <w:r w:rsidRPr="005F70FB">
              <w:rPr>
                <w:rStyle w:val="ChItalBold"/>
              </w:rPr>
              <w:t>puluang</w:t>
            </w:r>
          </w:p>
        </w:tc>
        <w:tc>
          <w:tcPr>
            <w:tcW w:w="1701" w:type="dxa"/>
            <w:shd w:val="clear" w:color="auto" w:fill="auto"/>
          </w:tcPr>
          <w:p w14:paraId="7BCF6ECC" w14:textId="77777777" w:rsidR="000F4F82" w:rsidRPr="005F70FB" w:rsidRDefault="000F4F82" w:rsidP="00CC3F0A">
            <w:pPr>
              <w:pStyle w:val="TableCell0-0115Break"/>
              <w:rPr>
                <w:rStyle w:val="ChCharisSIL"/>
              </w:rPr>
            </w:pPr>
            <w:r w:rsidRPr="005F70FB">
              <w:rPr>
                <w:rStyle w:val="ChCharisSIL"/>
              </w:rPr>
              <w:t>pu.ˈlu.ɐn</w:t>
            </w:r>
          </w:p>
        </w:tc>
        <w:tc>
          <w:tcPr>
            <w:tcW w:w="1134" w:type="dxa"/>
            <w:shd w:val="clear" w:color="auto" w:fill="auto"/>
          </w:tcPr>
          <w:p w14:paraId="5FDA8F6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EBD4A99" w14:textId="77777777" w:rsidR="000F4F82" w:rsidRPr="005F70FB" w:rsidRDefault="000F4F82" w:rsidP="00CC3F0A">
            <w:pPr>
              <w:pStyle w:val="TableCell0-0115Break"/>
            </w:pPr>
            <w:r w:rsidRPr="005F70FB">
              <w:t>tens</w:t>
            </w:r>
          </w:p>
        </w:tc>
      </w:tr>
      <w:tr w:rsidR="00AC23C4" w:rsidRPr="005F70FB" w14:paraId="3C2FE923" w14:textId="77777777" w:rsidTr="00D95ABB">
        <w:tc>
          <w:tcPr>
            <w:tcW w:w="238" w:type="dxa"/>
            <w:shd w:val="clear" w:color="auto" w:fill="auto"/>
          </w:tcPr>
          <w:p w14:paraId="1FBEFC36" w14:textId="77777777" w:rsidR="000F4F82" w:rsidRPr="005F70FB" w:rsidRDefault="000F4F82" w:rsidP="000F4F82">
            <w:pPr>
              <w:pStyle w:val="TableCell0-2115ptBreak"/>
            </w:pPr>
          </w:p>
        </w:tc>
        <w:tc>
          <w:tcPr>
            <w:tcW w:w="1616" w:type="dxa"/>
            <w:shd w:val="clear" w:color="auto" w:fill="auto"/>
          </w:tcPr>
          <w:p w14:paraId="7CDE5478" w14:textId="77777777" w:rsidR="000F4F82" w:rsidRPr="005F70FB" w:rsidRDefault="000F4F82" w:rsidP="000F4F82">
            <w:pPr>
              <w:pStyle w:val="TableCell0-2115ptBreak"/>
              <w:rPr>
                <w:rStyle w:val="ChItalBold"/>
              </w:rPr>
            </w:pPr>
            <w:r w:rsidRPr="005F70FB">
              <w:rPr>
                <w:rStyle w:val="ChItalBold"/>
              </w:rPr>
              <w:t>putarang</w:t>
            </w:r>
          </w:p>
        </w:tc>
        <w:tc>
          <w:tcPr>
            <w:tcW w:w="1701" w:type="dxa"/>
            <w:shd w:val="clear" w:color="auto" w:fill="auto"/>
          </w:tcPr>
          <w:p w14:paraId="785B69EA" w14:textId="77777777" w:rsidR="000F4F82" w:rsidRPr="005F70FB" w:rsidRDefault="000F4F82" w:rsidP="000F4F82">
            <w:pPr>
              <w:pStyle w:val="TableCell0-2115ptBreak"/>
              <w:rPr>
                <w:rStyle w:val="ChCharisSIL"/>
              </w:rPr>
            </w:pPr>
            <w:r w:rsidRPr="005F70FB">
              <w:rPr>
                <w:rStyle w:val="ChCharisSIL"/>
              </w:rPr>
              <w:t>pu.ˈta.ɾɐn</w:t>
            </w:r>
          </w:p>
        </w:tc>
        <w:tc>
          <w:tcPr>
            <w:tcW w:w="1134" w:type="dxa"/>
            <w:shd w:val="clear" w:color="auto" w:fill="auto"/>
          </w:tcPr>
          <w:p w14:paraId="65FB2C9E"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6FEB97EA" w14:textId="77777777" w:rsidR="000F4F82" w:rsidRPr="005F70FB" w:rsidRDefault="000F4F82" w:rsidP="000F4F82">
            <w:pPr>
              <w:pStyle w:val="TableCell0-2115ptBreak"/>
            </w:pPr>
            <w:r w:rsidRPr="005F70FB">
              <w:t>circle</w:t>
            </w:r>
          </w:p>
        </w:tc>
      </w:tr>
      <w:tr w:rsidR="00AC23C4" w:rsidRPr="005F70FB" w14:paraId="16F4C481" w14:textId="77777777" w:rsidTr="00D95ABB">
        <w:tc>
          <w:tcPr>
            <w:tcW w:w="238" w:type="dxa"/>
            <w:shd w:val="clear" w:color="auto" w:fill="auto"/>
          </w:tcPr>
          <w:p w14:paraId="150FCABF" w14:textId="77777777" w:rsidR="000F4F82" w:rsidRPr="005F70FB" w:rsidRDefault="000F4F82" w:rsidP="000F4F82">
            <w:pPr>
              <w:pStyle w:val="TableCell2-2"/>
              <w:rPr>
                <w:rStyle w:val="ExampleSource"/>
              </w:rPr>
            </w:pPr>
          </w:p>
        </w:tc>
        <w:tc>
          <w:tcPr>
            <w:tcW w:w="1616" w:type="dxa"/>
            <w:shd w:val="clear" w:color="auto" w:fill="auto"/>
          </w:tcPr>
          <w:p w14:paraId="19E1AB80" w14:textId="77777777" w:rsidR="000F4F82" w:rsidRPr="005F70FB" w:rsidRDefault="000F4F82" w:rsidP="000F4F82">
            <w:pPr>
              <w:pStyle w:val="TableCell2-2"/>
              <w:rPr>
                <w:rStyle w:val="ChBold"/>
              </w:rPr>
            </w:pPr>
            <w:r w:rsidRPr="005F70FB">
              <w:rPr>
                <w:rStyle w:val="ChBold"/>
              </w:rPr>
              <w:t>R</w:t>
            </w:r>
          </w:p>
        </w:tc>
        <w:tc>
          <w:tcPr>
            <w:tcW w:w="1701" w:type="dxa"/>
            <w:shd w:val="clear" w:color="auto" w:fill="auto"/>
          </w:tcPr>
          <w:p w14:paraId="017D0420" w14:textId="77777777" w:rsidR="000F4F82" w:rsidRPr="005F70FB" w:rsidRDefault="000F4F82" w:rsidP="000F4F82">
            <w:pPr>
              <w:pStyle w:val="TableCell2-2"/>
            </w:pPr>
          </w:p>
        </w:tc>
        <w:tc>
          <w:tcPr>
            <w:tcW w:w="1134" w:type="dxa"/>
            <w:shd w:val="clear" w:color="auto" w:fill="auto"/>
          </w:tcPr>
          <w:p w14:paraId="34140310" w14:textId="77777777" w:rsidR="000F4F82" w:rsidRPr="005F70FB" w:rsidRDefault="000F4F82" w:rsidP="000F4F82">
            <w:pPr>
              <w:pStyle w:val="TableCell2-2"/>
            </w:pPr>
          </w:p>
        </w:tc>
        <w:tc>
          <w:tcPr>
            <w:tcW w:w="2041" w:type="dxa"/>
            <w:shd w:val="clear" w:color="auto" w:fill="auto"/>
          </w:tcPr>
          <w:p w14:paraId="7EC64292" w14:textId="77777777" w:rsidR="000F4F82" w:rsidRPr="005F70FB" w:rsidRDefault="000F4F82" w:rsidP="000F4F82">
            <w:pPr>
              <w:pStyle w:val="TableCell2-2"/>
            </w:pPr>
          </w:p>
        </w:tc>
      </w:tr>
      <w:tr w:rsidR="00AC23C4" w:rsidRPr="005F70FB" w14:paraId="642E23E0" w14:textId="77777777" w:rsidTr="00D95ABB">
        <w:tc>
          <w:tcPr>
            <w:tcW w:w="238" w:type="dxa"/>
            <w:shd w:val="clear" w:color="auto" w:fill="auto"/>
          </w:tcPr>
          <w:p w14:paraId="4723427C" w14:textId="77777777" w:rsidR="000F4F82" w:rsidRPr="005F70FB" w:rsidRDefault="000F4F82" w:rsidP="00CC3F0A">
            <w:pPr>
              <w:pStyle w:val="TableCell0-0115Break"/>
            </w:pPr>
          </w:p>
        </w:tc>
        <w:tc>
          <w:tcPr>
            <w:tcW w:w="1616" w:type="dxa"/>
            <w:shd w:val="clear" w:color="auto" w:fill="auto"/>
          </w:tcPr>
          <w:p w14:paraId="2EBA5CAD" w14:textId="77777777" w:rsidR="000F4F82" w:rsidRPr="005F70FB" w:rsidRDefault="000F4F82" w:rsidP="00CC3F0A">
            <w:pPr>
              <w:pStyle w:val="TableCell0-0115Break"/>
              <w:rPr>
                <w:rStyle w:val="ChItalBold"/>
              </w:rPr>
            </w:pPr>
            <w:r w:rsidRPr="005F70FB">
              <w:rPr>
                <w:rStyle w:val="ChItalBold"/>
              </w:rPr>
              <w:t>rambutang</w:t>
            </w:r>
          </w:p>
        </w:tc>
        <w:tc>
          <w:tcPr>
            <w:tcW w:w="1701" w:type="dxa"/>
            <w:shd w:val="clear" w:color="auto" w:fill="auto"/>
          </w:tcPr>
          <w:p w14:paraId="3E821338" w14:textId="77777777" w:rsidR="000F4F82" w:rsidRPr="005F70FB" w:rsidRDefault="000F4F82" w:rsidP="00CC3F0A">
            <w:pPr>
              <w:pStyle w:val="TableCell0-0115Break"/>
              <w:rPr>
                <w:rStyle w:val="ChCharisSIL"/>
              </w:rPr>
            </w:pPr>
            <w:r w:rsidRPr="005F70FB">
              <w:rPr>
                <w:rStyle w:val="ChCharisSIL"/>
              </w:rPr>
              <w:t>rɐm.ˈbu.tɐn</w:t>
            </w:r>
          </w:p>
        </w:tc>
        <w:tc>
          <w:tcPr>
            <w:tcW w:w="1134" w:type="dxa"/>
            <w:shd w:val="clear" w:color="auto" w:fill="auto"/>
          </w:tcPr>
          <w:p w14:paraId="1F2811EE"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F448EFB" w14:textId="77777777" w:rsidR="000F4F82" w:rsidRPr="005F70FB" w:rsidRDefault="000F4F82" w:rsidP="00CC3F0A">
            <w:pPr>
              <w:pStyle w:val="TableCell0-0115Break"/>
            </w:pPr>
            <w:r w:rsidRPr="005F70FB">
              <w:t>rambutan</w:t>
            </w:r>
          </w:p>
        </w:tc>
      </w:tr>
      <w:tr w:rsidR="00AC23C4" w:rsidRPr="005F70FB" w14:paraId="0EBE1CF2" w14:textId="77777777" w:rsidTr="00D95ABB">
        <w:tc>
          <w:tcPr>
            <w:tcW w:w="238" w:type="dxa"/>
            <w:shd w:val="clear" w:color="auto" w:fill="auto"/>
          </w:tcPr>
          <w:p w14:paraId="59232968" w14:textId="77777777" w:rsidR="000F4F82" w:rsidRPr="005F70FB" w:rsidRDefault="000F4F82" w:rsidP="00CC3F0A">
            <w:pPr>
              <w:pStyle w:val="TableCell0-0115Break"/>
            </w:pPr>
          </w:p>
        </w:tc>
        <w:tc>
          <w:tcPr>
            <w:tcW w:w="1616" w:type="dxa"/>
            <w:shd w:val="clear" w:color="auto" w:fill="auto"/>
          </w:tcPr>
          <w:p w14:paraId="34F85D3D" w14:textId="77777777" w:rsidR="000F4F82" w:rsidRPr="005F70FB" w:rsidRDefault="000F4F82" w:rsidP="00CC3F0A">
            <w:pPr>
              <w:pStyle w:val="TableCell0-0115Break"/>
              <w:rPr>
                <w:rStyle w:val="ChItalBold"/>
              </w:rPr>
            </w:pPr>
            <w:r w:rsidRPr="005F70FB">
              <w:rPr>
                <w:rStyle w:val="ChItalBold"/>
              </w:rPr>
              <w:t>ramuang</w:t>
            </w:r>
          </w:p>
        </w:tc>
        <w:tc>
          <w:tcPr>
            <w:tcW w:w="1701" w:type="dxa"/>
            <w:shd w:val="clear" w:color="auto" w:fill="auto"/>
          </w:tcPr>
          <w:p w14:paraId="371DBA90" w14:textId="77777777" w:rsidR="000F4F82" w:rsidRPr="005F70FB" w:rsidRDefault="000F4F82" w:rsidP="00CC3F0A">
            <w:pPr>
              <w:pStyle w:val="TableCell0-0115Break"/>
              <w:rPr>
                <w:rStyle w:val="ChCharisSIL"/>
              </w:rPr>
            </w:pPr>
            <w:r w:rsidRPr="005F70FB">
              <w:rPr>
                <w:rStyle w:val="ChCharisSIL"/>
              </w:rPr>
              <w:t>ra.ˈmʊ.ɐn</w:t>
            </w:r>
          </w:p>
        </w:tc>
        <w:tc>
          <w:tcPr>
            <w:tcW w:w="1134" w:type="dxa"/>
            <w:shd w:val="clear" w:color="auto" w:fill="auto"/>
          </w:tcPr>
          <w:p w14:paraId="0A8AF225"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F782207" w14:textId="77777777" w:rsidR="000F4F82" w:rsidRPr="005F70FB" w:rsidRDefault="000F4F82" w:rsidP="00CC3F0A">
            <w:pPr>
              <w:pStyle w:val="TableCell0-0115Break"/>
            </w:pPr>
            <w:r w:rsidRPr="005F70FB">
              <w:t>ingredients</w:t>
            </w:r>
          </w:p>
        </w:tc>
      </w:tr>
      <w:tr w:rsidR="00AC23C4" w:rsidRPr="005F70FB" w14:paraId="5249E8C2" w14:textId="77777777" w:rsidTr="00D95ABB">
        <w:tc>
          <w:tcPr>
            <w:tcW w:w="238" w:type="dxa"/>
            <w:shd w:val="clear" w:color="auto" w:fill="auto"/>
          </w:tcPr>
          <w:p w14:paraId="2E691E72" w14:textId="77777777" w:rsidR="000F4F82" w:rsidRPr="005F70FB" w:rsidRDefault="000F4F82" w:rsidP="00CC3F0A">
            <w:pPr>
              <w:pStyle w:val="TableCell0-0115Break"/>
            </w:pPr>
          </w:p>
        </w:tc>
        <w:tc>
          <w:tcPr>
            <w:tcW w:w="1616" w:type="dxa"/>
            <w:shd w:val="clear" w:color="auto" w:fill="auto"/>
          </w:tcPr>
          <w:p w14:paraId="11C1CD8A" w14:textId="77777777" w:rsidR="000F4F82" w:rsidRPr="005F70FB" w:rsidRDefault="000F4F82" w:rsidP="00CC3F0A">
            <w:pPr>
              <w:pStyle w:val="TableCell0-0115Break"/>
              <w:rPr>
                <w:rStyle w:val="ChItalBold"/>
              </w:rPr>
            </w:pPr>
            <w:r w:rsidRPr="005F70FB">
              <w:rPr>
                <w:rStyle w:val="ChItalBold"/>
              </w:rPr>
              <w:t>ratusang</w:t>
            </w:r>
          </w:p>
        </w:tc>
        <w:tc>
          <w:tcPr>
            <w:tcW w:w="1701" w:type="dxa"/>
            <w:shd w:val="clear" w:color="auto" w:fill="auto"/>
          </w:tcPr>
          <w:p w14:paraId="52F6DD9B" w14:textId="77777777" w:rsidR="000F4F82" w:rsidRPr="005F70FB" w:rsidRDefault="000F4F82" w:rsidP="00CC3F0A">
            <w:pPr>
              <w:pStyle w:val="TableCell0-0115Break"/>
              <w:rPr>
                <w:rStyle w:val="ChCharisSIL"/>
              </w:rPr>
            </w:pPr>
            <w:r w:rsidRPr="005F70FB">
              <w:rPr>
                <w:rStyle w:val="ChCharisSIL"/>
              </w:rPr>
              <w:t>ra.ˈtu.sɐn</w:t>
            </w:r>
          </w:p>
        </w:tc>
        <w:tc>
          <w:tcPr>
            <w:tcW w:w="1134" w:type="dxa"/>
            <w:shd w:val="clear" w:color="auto" w:fill="auto"/>
          </w:tcPr>
          <w:p w14:paraId="63A05F2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A6FE8FD" w14:textId="77777777" w:rsidR="000F4F82" w:rsidRPr="005F70FB" w:rsidRDefault="000F4F82" w:rsidP="00CC3F0A">
            <w:pPr>
              <w:pStyle w:val="TableCell0-0115Break"/>
            </w:pPr>
            <w:r w:rsidRPr="005F70FB">
              <w:t>hundreds</w:t>
            </w:r>
          </w:p>
        </w:tc>
      </w:tr>
      <w:tr w:rsidR="00AC23C4" w:rsidRPr="005F70FB" w14:paraId="67619007" w14:textId="77777777" w:rsidTr="00D95ABB">
        <w:tc>
          <w:tcPr>
            <w:tcW w:w="238" w:type="dxa"/>
            <w:shd w:val="clear" w:color="auto" w:fill="auto"/>
          </w:tcPr>
          <w:p w14:paraId="787332D0" w14:textId="77777777" w:rsidR="000F4F82" w:rsidRPr="005F70FB" w:rsidRDefault="000F4F82" w:rsidP="00CC3F0A">
            <w:pPr>
              <w:pStyle w:val="TableCell0-0115Break"/>
            </w:pPr>
          </w:p>
        </w:tc>
        <w:tc>
          <w:tcPr>
            <w:tcW w:w="1616" w:type="dxa"/>
            <w:shd w:val="clear" w:color="auto" w:fill="auto"/>
          </w:tcPr>
          <w:p w14:paraId="76715BAE" w14:textId="77777777" w:rsidR="000F4F82" w:rsidRPr="005F70FB" w:rsidRDefault="000F4F82" w:rsidP="00CC3F0A">
            <w:pPr>
              <w:pStyle w:val="TableCell0-0115Break"/>
              <w:rPr>
                <w:rStyle w:val="ChItalBold"/>
              </w:rPr>
            </w:pPr>
            <w:r w:rsidRPr="005F70FB">
              <w:rPr>
                <w:rStyle w:val="ChItalBold"/>
              </w:rPr>
              <w:t>renungang</w:t>
            </w:r>
          </w:p>
        </w:tc>
        <w:tc>
          <w:tcPr>
            <w:tcW w:w="1701" w:type="dxa"/>
            <w:shd w:val="clear" w:color="auto" w:fill="auto"/>
          </w:tcPr>
          <w:p w14:paraId="75D727CE" w14:textId="77777777" w:rsidR="000F4F82" w:rsidRPr="005F70FB" w:rsidRDefault="000F4F82" w:rsidP="00CC3F0A">
            <w:pPr>
              <w:pStyle w:val="TableCell0-0115Break"/>
              <w:rPr>
                <w:rStyle w:val="ChCharisSIL"/>
              </w:rPr>
            </w:pPr>
            <w:r w:rsidRPr="005F70FB">
              <w:rPr>
                <w:rStyle w:val="ChCharisSIL"/>
              </w:rPr>
              <w:t>rɛ.ˈnu.ŋɐn</w:t>
            </w:r>
          </w:p>
        </w:tc>
        <w:tc>
          <w:tcPr>
            <w:tcW w:w="1134" w:type="dxa"/>
            <w:shd w:val="clear" w:color="auto" w:fill="auto"/>
          </w:tcPr>
          <w:p w14:paraId="5A1F04F1"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30D7C2C" w14:textId="77777777" w:rsidR="000F4F82" w:rsidRPr="005F70FB" w:rsidRDefault="000F4F82" w:rsidP="00CC3F0A">
            <w:pPr>
              <w:pStyle w:val="TableCell0-0115Break"/>
            </w:pPr>
            <w:r w:rsidRPr="005F70FB">
              <w:t>meditation</w:t>
            </w:r>
          </w:p>
        </w:tc>
      </w:tr>
      <w:tr w:rsidR="00AC23C4" w:rsidRPr="005F70FB" w14:paraId="62B1AD45" w14:textId="77777777" w:rsidTr="00D95ABB">
        <w:tc>
          <w:tcPr>
            <w:tcW w:w="238" w:type="dxa"/>
            <w:shd w:val="clear" w:color="auto" w:fill="auto"/>
          </w:tcPr>
          <w:p w14:paraId="24DF5A0D" w14:textId="77777777" w:rsidR="000F4F82" w:rsidRPr="005F70FB" w:rsidRDefault="000F4F82" w:rsidP="00CC3F0A">
            <w:pPr>
              <w:pStyle w:val="TableCell0-0115Break"/>
            </w:pPr>
          </w:p>
        </w:tc>
        <w:tc>
          <w:tcPr>
            <w:tcW w:w="1616" w:type="dxa"/>
            <w:shd w:val="clear" w:color="auto" w:fill="auto"/>
          </w:tcPr>
          <w:p w14:paraId="278E61B7" w14:textId="77777777" w:rsidR="000F4F82" w:rsidRPr="005F70FB" w:rsidRDefault="000F4F82" w:rsidP="00CC3F0A">
            <w:pPr>
              <w:pStyle w:val="TableCell0-0115Break"/>
              <w:rPr>
                <w:rStyle w:val="ChItalBold"/>
              </w:rPr>
            </w:pPr>
            <w:r w:rsidRPr="005F70FB">
              <w:rPr>
                <w:rStyle w:val="ChItalBold"/>
              </w:rPr>
              <w:t>rombongang</w:t>
            </w:r>
          </w:p>
        </w:tc>
        <w:tc>
          <w:tcPr>
            <w:tcW w:w="1701" w:type="dxa"/>
            <w:shd w:val="clear" w:color="auto" w:fill="auto"/>
          </w:tcPr>
          <w:p w14:paraId="1C477DC7" w14:textId="77777777" w:rsidR="000F4F82" w:rsidRPr="005F70FB" w:rsidRDefault="000F4F82" w:rsidP="00CC3F0A">
            <w:pPr>
              <w:pStyle w:val="TableCell0-0115Break"/>
              <w:rPr>
                <w:rStyle w:val="ChCharisSIL"/>
              </w:rPr>
            </w:pPr>
            <w:r w:rsidRPr="005F70FB">
              <w:rPr>
                <w:rStyle w:val="ChCharisSIL"/>
              </w:rPr>
              <w:t>rɔ̞m.ˈbɔ̞.ŋɐn</w:t>
            </w:r>
          </w:p>
        </w:tc>
        <w:tc>
          <w:tcPr>
            <w:tcW w:w="1134" w:type="dxa"/>
            <w:shd w:val="clear" w:color="auto" w:fill="auto"/>
          </w:tcPr>
          <w:p w14:paraId="7DB0FC07"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9C1965A" w14:textId="77777777" w:rsidR="000F4F82" w:rsidRPr="005F70FB" w:rsidRDefault="000F4F82" w:rsidP="00CC3F0A">
            <w:pPr>
              <w:pStyle w:val="TableCell0-0115Break"/>
            </w:pPr>
            <w:r w:rsidRPr="005F70FB">
              <w:t>group of people</w:t>
            </w:r>
          </w:p>
        </w:tc>
      </w:tr>
      <w:tr w:rsidR="00AC23C4" w:rsidRPr="005F70FB" w14:paraId="7493C8B0" w14:textId="77777777" w:rsidTr="00D95ABB">
        <w:tc>
          <w:tcPr>
            <w:tcW w:w="238" w:type="dxa"/>
            <w:shd w:val="clear" w:color="auto" w:fill="auto"/>
          </w:tcPr>
          <w:p w14:paraId="55512135" w14:textId="77777777" w:rsidR="000F4F82" w:rsidRPr="005F70FB" w:rsidRDefault="000F4F82" w:rsidP="000F4F82">
            <w:pPr>
              <w:pStyle w:val="TableCell0-2115ptBreak"/>
            </w:pPr>
          </w:p>
        </w:tc>
        <w:tc>
          <w:tcPr>
            <w:tcW w:w="1616" w:type="dxa"/>
            <w:shd w:val="clear" w:color="auto" w:fill="auto"/>
          </w:tcPr>
          <w:p w14:paraId="2473D2BC" w14:textId="77777777" w:rsidR="000F4F82" w:rsidRPr="005F70FB" w:rsidRDefault="000F4F82" w:rsidP="000F4F82">
            <w:pPr>
              <w:pStyle w:val="TableCell0-2115ptBreak"/>
              <w:rPr>
                <w:rStyle w:val="ChItalBold"/>
              </w:rPr>
            </w:pPr>
            <w:r w:rsidRPr="005F70FB">
              <w:rPr>
                <w:rStyle w:val="ChItalBold"/>
              </w:rPr>
              <w:t>ruangang</w:t>
            </w:r>
          </w:p>
        </w:tc>
        <w:tc>
          <w:tcPr>
            <w:tcW w:w="1701" w:type="dxa"/>
            <w:shd w:val="clear" w:color="auto" w:fill="auto"/>
          </w:tcPr>
          <w:p w14:paraId="0A684008" w14:textId="77777777" w:rsidR="000F4F82" w:rsidRPr="005F70FB" w:rsidRDefault="000F4F82" w:rsidP="000F4F82">
            <w:pPr>
              <w:pStyle w:val="TableCell0-2115ptBreak"/>
              <w:rPr>
                <w:rStyle w:val="ChCharisSIL"/>
              </w:rPr>
            </w:pPr>
            <w:r w:rsidRPr="005F70FB">
              <w:rPr>
                <w:rStyle w:val="ChCharisSIL"/>
              </w:rPr>
              <w:t>ru.ˈa.ŋɐn</w:t>
            </w:r>
          </w:p>
        </w:tc>
        <w:tc>
          <w:tcPr>
            <w:tcW w:w="1134" w:type="dxa"/>
            <w:shd w:val="clear" w:color="auto" w:fill="auto"/>
          </w:tcPr>
          <w:p w14:paraId="5C6D1C31"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60DF60DC" w14:textId="77777777" w:rsidR="000F4F82" w:rsidRPr="005F70FB" w:rsidRDefault="000F4F82" w:rsidP="000F4F82">
            <w:pPr>
              <w:pStyle w:val="TableCell0-2115ptBreak"/>
            </w:pPr>
            <w:r w:rsidRPr="005F70FB">
              <w:t>room</w:t>
            </w:r>
          </w:p>
        </w:tc>
      </w:tr>
      <w:tr w:rsidR="00AC23C4" w:rsidRPr="005F70FB" w14:paraId="6BCA838D" w14:textId="77777777" w:rsidTr="00D95ABB">
        <w:tc>
          <w:tcPr>
            <w:tcW w:w="238" w:type="dxa"/>
            <w:shd w:val="clear" w:color="auto" w:fill="auto"/>
          </w:tcPr>
          <w:p w14:paraId="6486EFF0" w14:textId="77777777" w:rsidR="000F4F82" w:rsidRPr="005F70FB" w:rsidRDefault="000F4F82" w:rsidP="000F4F82">
            <w:pPr>
              <w:pStyle w:val="TableCell2-2"/>
              <w:rPr>
                <w:rStyle w:val="ExampleSource"/>
              </w:rPr>
            </w:pPr>
          </w:p>
        </w:tc>
        <w:tc>
          <w:tcPr>
            <w:tcW w:w="1616" w:type="dxa"/>
            <w:shd w:val="clear" w:color="auto" w:fill="auto"/>
          </w:tcPr>
          <w:p w14:paraId="27AFA886" w14:textId="77777777" w:rsidR="000F4F82" w:rsidRPr="005F70FB" w:rsidRDefault="000F4F82" w:rsidP="000F4F82">
            <w:pPr>
              <w:pStyle w:val="TableCell2-2"/>
              <w:rPr>
                <w:rStyle w:val="ChBold"/>
              </w:rPr>
            </w:pPr>
            <w:r w:rsidRPr="005F70FB">
              <w:rPr>
                <w:rStyle w:val="ChBold"/>
              </w:rPr>
              <w:t>S</w:t>
            </w:r>
          </w:p>
        </w:tc>
        <w:tc>
          <w:tcPr>
            <w:tcW w:w="1701" w:type="dxa"/>
            <w:shd w:val="clear" w:color="auto" w:fill="auto"/>
          </w:tcPr>
          <w:p w14:paraId="18E0EA75" w14:textId="77777777" w:rsidR="000F4F82" w:rsidRPr="005F70FB" w:rsidRDefault="000F4F82" w:rsidP="000F4F82">
            <w:pPr>
              <w:pStyle w:val="TableCell2-2"/>
            </w:pPr>
          </w:p>
        </w:tc>
        <w:tc>
          <w:tcPr>
            <w:tcW w:w="1134" w:type="dxa"/>
            <w:shd w:val="clear" w:color="auto" w:fill="auto"/>
          </w:tcPr>
          <w:p w14:paraId="078F52D0" w14:textId="77777777" w:rsidR="000F4F82" w:rsidRPr="005F70FB" w:rsidRDefault="000F4F82" w:rsidP="000F4F82">
            <w:pPr>
              <w:pStyle w:val="TableCell2-2"/>
            </w:pPr>
          </w:p>
        </w:tc>
        <w:tc>
          <w:tcPr>
            <w:tcW w:w="2041" w:type="dxa"/>
            <w:shd w:val="clear" w:color="auto" w:fill="auto"/>
          </w:tcPr>
          <w:p w14:paraId="2068B3E8" w14:textId="77777777" w:rsidR="000F4F82" w:rsidRPr="005F70FB" w:rsidRDefault="000F4F82" w:rsidP="000F4F82">
            <w:pPr>
              <w:pStyle w:val="TableCell2-2"/>
            </w:pPr>
          </w:p>
        </w:tc>
      </w:tr>
      <w:tr w:rsidR="00AC23C4" w:rsidRPr="005F70FB" w14:paraId="7ED2C1D0" w14:textId="77777777" w:rsidTr="00D95ABB">
        <w:tc>
          <w:tcPr>
            <w:tcW w:w="238" w:type="dxa"/>
            <w:shd w:val="clear" w:color="auto" w:fill="auto"/>
          </w:tcPr>
          <w:p w14:paraId="5325A1DF" w14:textId="77777777" w:rsidR="000F4F82" w:rsidRPr="005F70FB" w:rsidRDefault="000F4F82" w:rsidP="00CC3F0A">
            <w:pPr>
              <w:pStyle w:val="TableCell0-0115Break"/>
            </w:pPr>
          </w:p>
        </w:tc>
        <w:tc>
          <w:tcPr>
            <w:tcW w:w="1616" w:type="dxa"/>
            <w:shd w:val="clear" w:color="auto" w:fill="auto"/>
          </w:tcPr>
          <w:p w14:paraId="65BFC658" w14:textId="77777777" w:rsidR="000F4F82" w:rsidRPr="005F70FB" w:rsidRDefault="000F4F82" w:rsidP="00CC3F0A">
            <w:pPr>
              <w:pStyle w:val="TableCell0-0115Break"/>
              <w:rPr>
                <w:rStyle w:val="ChItalBold"/>
              </w:rPr>
            </w:pPr>
            <w:r w:rsidRPr="005F70FB">
              <w:rPr>
                <w:rStyle w:val="ChItalBold"/>
              </w:rPr>
              <w:t>salakang</w:t>
            </w:r>
          </w:p>
        </w:tc>
        <w:tc>
          <w:tcPr>
            <w:tcW w:w="1701" w:type="dxa"/>
            <w:shd w:val="clear" w:color="auto" w:fill="auto"/>
          </w:tcPr>
          <w:p w14:paraId="0929121C" w14:textId="77777777" w:rsidR="000F4F82" w:rsidRPr="005F70FB" w:rsidRDefault="000F4F82" w:rsidP="00CC3F0A">
            <w:pPr>
              <w:pStyle w:val="TableCell0-0115Break"/>
              <w:rPr>
                <w:rStyle w:val="ChCharisSIL"/>
              </w:rPr>
            </w:pPr>
            <w:r w:rsidRPr="005F70FB">
              <w:rPr>
                <w:rStyle w:val="ChCharisSIL"/>
              </w:rPr>
              <w:t>sa.ˈla.kɐn</w:t>
            </w:r>
          </w:p>
        </w:tc>
        <w:tc>
          <w:tcPr>
            <w:tcW w:w="1134" w:type="dxa"/>
            <w:shd w:val="clear" w:color="auto" w:fill="auto"/>
          </w:tcPr>
          <w:p w14:paraId="07A8847B"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66EF2106" w14:textId="77777777" w:rsidR="000F4F82" w:rsidRPr="005F70FB" w:rsidRDefault="000F4F82" w:rsidP="00CC3F0A">
            <w:pPr>
              <w:pStyle w:val="TableCell0-0115Break"/>
            </w:pPr>
            <w:r w:rsidRPr="005F70FB">
              <w:t>blame</w:t>
            </w:r>
          </w:p>
        </w:tc>
      </w:tr>
      <w:tr w:rsidR="00AC23C4" w:rsidRPr="005F70FB" w14:paraId="4D52968F" w14:textId="77777777" w:rsidTr="00D95ABB">
        <w:tc>
          <w:tcPr>
            <w:tcW w:w="238" w:type="dxa"/>
            <w:shd w:val="clear" w:color="auto" w:fill="auto"/>
          </w:tcPr>
          <w:p w14:paraId="76623235" w14:textId="77777777" w:rsidR="000F4F82" w:rsidRPr="005F70FB" w:rsidRDefault="000F4F82" w:rsidP="00CC3F0A">
            <w:pPr>
              <w:pStyle w:val="TableCell0-0115Break"/>
            </w:pPr>
          </w:p>
        </w:tc>
        <w:tc>
          <w:tcPr>
            <w:tcW w:w="1616" w:type="dxa"/>
            <w:shd w:val="clear" w:color="auto" w:fill="auto"/>
          </w:tcPr>
          <w:p w14:paraId="302D1FF4" w14:textId="77777777" w:rsidR="000F4F82" w:rsidRPr="005F70FB" w:rsidRDefault="000F4F82" w:rsidP="00CC3F0A">
            <w:pPr>
              <w:pStyle w:val="TableCell0-0115Break"/>
              <w:rPr>
                <w:rStyle w:val="ChItalBold"/>
              </w:rPr>
            </w:pPr>
            <w:r w:rsidRPr="005F70FB">
              <w:rPr>
                <w:rStyle w:val="ChItalBold"/>
              </w:rPr>
              <w:t>saringang</w:t>
            </w:r>
          </w:p>
        </w:tc>
        <w:tc>
          <w:tcPr>
            <w:tcW w:w="1701" w:type="dxa"/>
            <w:shd w:val="clear" w:color="auto" w:fill="auto"/>
          </w:tcPr>
          <w:p w14:paraId="4E2FA17E" w14:textId="77777777" w:rsidR="000F4F82" w:rsidRPr="005F70FB" w:rsidRDefault="000F4F82" w:rsidP="00CC3F0A">
            <w:pPr>
              <w:pStyle w:val="TableCell0-0115Break"/>
              <w:rPr>
                <w:rStyle w:val="ChCharisSIL"/>
              </w:rPr>
            </w:pPr>
            <w:r w:rsidRPr="005F70FB">
              <w:rPr>
                <w:rStyle w:val="ChCharisSIL"/>
              </w:rPr>
              <w:t>sa.ˈɾi.ŋɐn</w:t>
            </w:r>
          </w:p>
        </w:tc>
        <w:tc>
          <w:tcPr>
            <w:tcW w:w="1134" w:type="dxa"/>
            <w:shd w:val="clear" w:color="auto" w:fill="auto"/>
          </w:tcPr>
          <w:p w14:paraId="14532E0D"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61A62F1" w14:textId="77777777" w:rsidR="000F4F82" w:rsidRPr="005F70FB" w:rsidRDefault="000F4F82" w:rsidP="00CC3F0A">
            <w:pPr>
              <w:pStyle w:val="TableCell0-0115Break"/>
            </w:pPr>
            <w:r w:rsidRPr="005F70FB">
              <w:t>filter</w:t>
            </w:r>
          </w:p>
        </w:tc>
      </w:tr>
      <w:tr w:rsidR="00AC23C4" w:rsidRPr="005F70FB" w14:paraId="3B28E613" w14:textId="77777777" w:rsidTr="00D95ABB">
        <w:tc>
          <w:tcPr>
            <w:tcW w:w="238" w:type="dxa"/>
            <w:shd w:val="clear" w:color="auto" w:fill="auto"/>
          </w:tcPr>
          <w:p w14:paraId="7466D213" w14:textId="77777777" w:rsidR="000F4F82" w:rsidRPr="005F70FB" w:rsidRDefault="000F4F82" w:rsidP="00CC3F0A">
            <w:pPr>
              <w:pStyle w:val="TableCell0-0115Break"/>
            </w:pPr>
          </w:p>
        </w:tc>
        <w:tc>
          <w:tcPr>
            <w:tcW w:w="1616" w:type="dxa"/>
            <w:shd w:val="clear" w:color="auto" w:fill="auto"/>
          </w:tcPr>
          <w:p w14:paraId="279612D9" w14:textId="77777777" w:rsidR="000F4F82" w:rsidRPr="005F70FB" w:rsidRDefault="000F4F82" w:rsidP="00CC3F0A">
            <w:pPr>
              <w:pStyle w:val="TableCell0-0115Break"/>
              <w:rPr>
                <w:rStyle w:val="ChItalBold"/>
              </w:rPr>
            </w:pPr>
            <w:r w:rsidRPr="005F70FB">
              <w:rPr>
                <w:rStyle w:val="ChItalBold"/>
              </w:rPr>
              <w:t>sebapnya</w:t>
            </w:r>
          </w:p>
        </w:tc>
        <w:tc>
          <w:tcPr>
            <w:tcW w:w="1701" w:type="dxa"/>
            <w:shd w:val="clear" w:color="auto" w:fill="auto"/>
          </w:tcPr>
          <w:p w14:paraId="435DD0B2" w14:textId="77777777" w:rsidR="000F4F82" w:rsidRPr="005F70FB" w:rsidRDefault="000F4F82" w:rsidP="00CC3F0A">
            <w:pPr>
              <w:pStyle w:val="TableCell0-0115Break"/>
              <w:rPr>
                <w:rStyle w:val="ChCharisSIL"/>
              </w:rPr>
            </w:pPr>
            <w:r w:rsidRPr="005F70FB">
              <w:rPr>
                <w:rStyle w:val="ChCharisSIL"/>
              </w:rPr>
              <w:t>sɛ.ˈbɐp̚.ɲa</w:t>
            </w:r>
          </w:p>
        </w:tc>
        <w:tc>
          <w:tcPr>
            <w:tcW w:w="1134" w:type="dxa"/>
            <w:shd w:val="clear" w:color="auto" w:fill="auto"/>
          </w:tcPr>
          <w:p w14:paraId="011C098B"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2BA6DAE9" w14:textId="77777777" w:rsidR="000F4F82" w:rsidRPr="005F70FB" w:rsidRDefault="000F4F82" w:rsidP="00CC3F0A">
            <w:pPr>
              <w:pStyle w:val="TableCell0-0115Break"/>
            </w:pPr>
            <w:r w:rsidRPr="005F70FB">
              <w:t>for that reason</w:t>
            </w:r>
          </w:p>
        </w:tc>
      </w:tr>
      <w:tr w:rsidR="00AC23C4" w:rsidRPr="005F70FB" w14:paraId="3B65025A" w14:textId="77777777" w:rsidTr="00D95ABB">
        <w:tc>
          <w:tcPr>
            <w:tcW w:w="238" w:type="dxa"/>
            <w:shd w:val="clear" w:color="auto" w:fill="auto"/>
          </w:tcPr>
          <w:p w14:paraId="2B0F4C8B" w14:textId="77777777" w:rsidR="000F4F82" w:rsidRPr="005F70FB" w:rsidRDefault="000F4F82" w:rsidP="00CC3F0A">
            <w:pPr>
              <w:pStyle w:val="TableCell0-0115Break"/>
            </w:pPr>
          </w:p>
        </w:tc>
        <w:tc>
          <w:tcPr>
            <w:tcW w:w="1616" w:type="dxa"/>
            <w:shd w:val="clear" w:color="auto" w:fill="auto"/>
          </w:tcPr>
          <w:p w14:paraId="04F8465E" w14:textId="77777777" w:rsidR="000F4F82" w:rsidRPr="005F70FB" w:rsidRDefault="000F4F82" w:rsidP="00CC3F0A">
            <w:pPr>
              <w:pStyle w:val="TableCell0-0115Break"/>
              <w:rPr>
                <w:rStyle w:val="ChItalBold"/>
              </w:rPr>
            </w:pPr>
            <w:r w:rsidRPr="005F70FB">
              <w:rPr>
                <w:rStyle w:val="ChItalBold"/>
              </w:rPr>
              <w:t>sebenarnya</w:t>
            </w:r>
          </w:p>
        </w:tc>
        <w:tc>
          <w:tcPr>
            <w:tcW w:w="1701" w:type="dxa"/>
            <w:shd w:val="clear" w:color="auto" w:fill="auto"/>
          </w:tcPr>
          <w:p w14:paraId="43B03DC5" w14:textId="77777777" w:rsidR="000F4F82" w:rsidRPr="005F70FB" w:rsidRDefault="000F4F82" w:rsidP="00CC3F0A">
            <w:pPr>
              <w:pStyle w:val="TableCell0-0115Break"/>
              <w:rPr>
                <w:rStyle w:val="ChCharisSIL"/>
              </w:rPr>
            </w:pPr>
            <w:r w:rsidRPr="005F70FB">
              <w:rPr>
                <w:rStyle w:val="ChCharisSIL"/>
              </w:rPr>
              <w:t>ˌsɛ.bɛ.ˈnɐr.ɲa</w:t>
            </w:r>
          </w:p>
        </w:tc>
        <w:tc>
          <w:tcPr>
            <w:tcW w:w="1134" w:type="dxa"/>
            <w:shd w:val="clear" w:color="auto" w:fill="auto"/>
          </w:tcPr>
          <w:p w14:paraId="5B3E7C31"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072F4489" w14:textId="77777777" w:rsidR="000F4F82" w:rsidRPr="005F70FB" w:rsidRDefault="000F4F82" w:rsidP="00CC3F0A">
            <w:pPr>
              <w:pStyle w:val="TableCell0-0115Break"/>
            </w:pPr>
            <w:r w:rsidRPr="005F70FB">
              <w:t>actually</w:t>
            </w:r>
          </w:p>
        </w:tc>
      </w:tr>
      <w:tr w:rsidR="00AC23C4" w:rsidRPr="005F70FB" w14:paraId="1477FCCA" w14:textId="77777777" w:rsidTr="00D95ABB">
        <w:tc>
          <w:tcPr>
            <w:tcW w:w="238" w:type="dxa"/>
            <w:shd w:val="clear" w:color="auto" w:fill="auto"/>
          </w:tcPr>
          <w:p w14:paraId="2D181495" w14:textId="77777777" w:rsidR="000F4F82" w:rsidRPr="005F70FB" w:rsidRDefault="000F4F82" w:rsidP="00CC3F0A">
            <w:pPr>
              <w:pStyle w:val="TableCell0-0115Break"/>
            </w:pPr>
            <w:r w:rsidRPr="005F70FB">
              <w:t>x</w:t>
            </w:r>
          </w:p>
        </w:tc>
        <w:tc>
          <w:tcPr>
            <w:tcW w:w="1616" w:type="dxa"/>
            <w:shd w:val="clear" w:color="auto" w:fill="auto"/>
          </w:tcPr>
          <w:p w14:paraId="0FDA6276" w14:textId="77777777" w:rsidR="000F4F82" w:rsidRPr="005F70FB" w:rsidRDefault="000F4F82" w:rsidP="00CC3F0A">
            <w:pPr>
              <w:pStyle w:val="TableCell0-0115Break"/>
              <w:rPr>
                <w:rStyle w:val="ChItalBold"/>
              </w:rPr>
            </w:pPr>
            <w:r w:rsidRPr="005F70FB">
              <w:rPr>
                <w:rStyle w:val="ChItalBold"/>
              </w:rPr>
              <w:t>sebla</w:t>
            </w:r>
          </w:p>
        </w:tc>
        <w:tc>
          <w:tcPr>
            <w:tcW w:w="1701" w:type="dxa"/>
            <w:shd w:val="clear" w:color="auto" w:fill="auto"/>
          </w:tcPr>
          <w:p w14:paraId="48000389" w14:textId="77777777" w:rsidR="000F4F82" w:rsidRPr="005F70FB" w:rsidRDefault="000F4F82" w:rsidP="00CC3F0A">
            <w:pPr>
              <w:pStyle w:val="TableCell0-0115Break"/>
              <w:rPr>
                <w:rStyle w:val="ChCharisSIL"/>
              </w:rPr>
            </w:pPr>
            <w:r w:rsidRPr="005F70FB">
              <w:rPr>
                <w:rStyle w:val="ChCharisSIL"/>
              </w:rPr>
              <w:t>sɛ.ˈbla</w:t>
            </w:r>
          </w:p>
        </w:tc>
        <w:tc>
          <w:tcPr>
            <w:tcW w:w="1134" w:type="dxa"/>
            <w:shd w:val="clear" w:color="auto" w:fill="auto"/>
          </w:tcPr>
          <w:p w14:paraId="4394813A" w14:textId="77777777" w:rsidR="000F4F82" w:rsidRPr="005F70FB" w:rsidRDefault="000F4F82" w:rsidP="00CC3F0A">
            <w:pPr>
              <w:pStyle w:val="TableCell0-0115Break"/>
              <w:rPr>
                <w:rStyle w:val="ChSmallCaps"/>
              </w:rPr>
            </w:pPr>
            <w:r w:rsidRPr="005F70FB">
              <w:rPr>
                <w:rStyle w:val="ChSmallCaps"/>
              </w:rPr>
              <w:t>n-loc</w:t>
            </w:r>
          </w:p>
        </w:tc>
        <w:tc>
          <w:tcPr>
            <w:tcW w:w="2041" w:type="dxa"/>
            <w:shd w:val="clear" w:color="auto" w:fill="auto"/>
          </w:tcPr>
          <w:p w14:paraId="332E5B79" w14:textId="77777777" w:rsidR="000F4F82" w:rsidRPr="005F70FB" w:rsidRDefault="000F4F82" w:rsidP="00CC3F0A">
            <w:pPr>
              <w:pStyle w:val="TableCell0-0115Break"/>
            </w:pPr>
            <w:r w:rsidRPr="005F70FB">
              <w:t>side</w:t>
            </w:r>
          </w:p>
        </w:tc>
      </w:tr>
      <w:tr w:rsidR="00AC23C4" w:rsidRPr="005F70FB" w14:paraId="78257948" w14:textId="77777777" w:rsidTr="00D95ABB">
        <w:tc>
          <w:tcPr>
            <w:tcW w:w="238" w:type="dxa"/>
            <w:shd w:val="clear" w:color="auto" w:fill="auto"/>
          </w:tcPr>
          <w:p w14:paraId="5A297DF7" w14:textId="77777777" w:rsidR="000F4F82" w:rsidRPr="005F70FB" w:rsidRDefault="000F4F82" w:rsidP="00CC3F0A">
            <w:pPr>
              <w:pStyle w:val="TableCell0-0115Break"/>
            </w:pPr>
            <w:r w:rsidRPr="005F70FB">
              <w:t>x</w:t>
            </w:r>
          </w:p>
        </w:tc>
        <w:tc>
          <w:tcPr>
            <w:tcW w:w="1616" w:type="dxa"/>
            <w:shd w:val="clear" w:color="auto" w:fill="auto"/>
          </w:tcPr>
          <w:p w14:paraId="04D2497F" w14:textId="77777777" w:rsidR="000F4F82" w:rsidRPr="005F70FB" w:rsidRDefault="000F4F82" w:rsidP="00CC3F0A">
            <w:pPr>
              <w:pStyle w:val="TableCell0-0115Break"/>
              <w:rPr>
                <w:rStyle w:val="ChItalBold"/>
              </w:rPr>
            </w:pPr>
            <w:r w:rsidRPr="005F70FB">
              <w:rPr>
                <w:rStyle w:val="ChItalBold"/>
              </w:rPr>
              <w:t>seblas</w:t>
            </w:r>
          </w:p>
        </w:tc>
        <w:tc>
          <w:tcPr>
            <w:tcW w:w="1701" w:type="dxa"/>
            <w:shd w:val="clear" w:color="auto" w:fill="auto"/>
          </w:tcPr>
          <w:p w14:paraId="125A3BAC" w14:textId="77777777" w:rsidR="000F4F82" w:rsidRPr="005F70FB" w:rsidRDefault="000F4F82" w:rsidP="00CC3F0A">
            <w:pPr>
              <w:pStyle w:val="TableCell0-0115Break"/>
              <w:rPr>
                <w:rStyle w:val="ChCharisSIL"/>
              </w:rPr>
            </w:pPr>
            <w:r w:rsidRPr="005F70FB">
              <w:rPr>
                <w:rStyle w:val="ChCharisSIL"/>
              </w:rPr>
              <w:t>sɛ.ˈblɐs</w:t>
            </w:r>
          </w:p>
        </w:tc>
        <w:tc>
          <w:tcPr>
            <w:tcW w:w="1134" w:type="dxa"/>
            <w:shd w:val="clear" w:color="auto" w:fill="auto"/>
          </w:tcPr>
          <w:p w14:paraId="2AAFE13E" w14:textId="77777777" w:rsidR="000F4F82" w:rsidRPr="005F70FB" w:rsidRDefault="000F4F82" w:rsidP="00CC3F0A">
            <w:pPr>
              <w:pStyle w:val="TableCell0-0115Break"/>
              <w:rPr>
                <w:rStyle w:val="ChSmallCaps"/>
              </w:rPr>
            </w:pPr>
            <w:r w:rsidRPr="005F70FB">
              <w:rPr>
                <w:rStyle w:val="ChSmallCaps"/>
              </w:rPr>
              <w:t>num.c</w:t>
            </w:r>
          </w:p>
        </w:tc>
        <w:tc>
          <w:tcPr>
            <w:tcW w:w="2041" w:type="dxa"/>
            <w:shd w:val="clear" w:color="auto" w:fill="auto"/>
          </w:tcPr>
          <w:p w14:paraId="3860E45C" w14:textId="77777777" w:rsidR="000F4F82" w:rsidRPr="005F70FB" w:rsidRDefault="000F4F82" w:rsidP="00CC3F0A">
            <w:pPr>
              <w:pStyle w:val="TableCell0-0115Break"/>
            </w:pPr>
            <w:r w:rsidRPr="005F70FB">
              <w:t>eleven</w:t>
            </w:r>
          </w:p>
        </w:tc>
      </w:tr>
      <w:tr w:rsidR="00AC23C4" w:rsidRPr="005F70FB" w14:paraId="34023954" w14:textId="77777777" w:rsidTr="00D95ABB">
        <w:tc>
          <w:tcPr>
            <w:tcW w:w="238" w:type="dxa"/>
            <w:shd w:val="clear" w:color="auto" w:fill="auto"/>
          </w:tcPr>
          <w:p w14:paraId="50AAB385" w14:textId="77777777" w:rsidR="000F4F82" w:rsidRPr="005F70FB" w:rsidRDefault="000F4F82" w:rsidP="00CC3F0A">
            <w:pPr>
              <w:pStyle w:val="TableCell0-0115Break"/>
            </w:pPr>
            <w:r w:rsidRPr="005F70FB">
              <w:t>x</w:t>
            </w:r>
          </w:p>
        </w:tc>
        <w:tc>
          <w:tcPr>
            <w:tcW w:w="1616" w:type="dxa"/>
            <w:shd w:val="clear" w:color="auto" w:fill="auto"/>
          </w:tcPr>
          <w:p w14:paraId="3FB5D29A" w14:textId="77777777" w:rsidR="000F4F82" w:rsidRPr="005F70FB" w:rsidRDefault="000F4F82" w:rsidP="00CC3F0A">
            <w:pPr>
              <w:pStyle w:val="TableCell0-0115Break"/>
              <w:rPr>
                <w:rStyle w:val="ChItalBold"/>
              </w:rPr>
            </w:pPr>
            <w:r w:rsidRPr="005F70FB">
              <w:rPr>
                <w:rStyle w:val="ChItalBold"/>
              </w:rPr>
              <w:t>seblum</w:t>
            </w:r>
          </w:p>
        </w:tc>
        <w:tc>
          <w:tcPr>
            <w:tcW w:w="1701" w:type="dxa"/>
            <w:shd w:val="clear" w:color="auto" w:fill="auto"/>
          </w:tcPr>
          <w:p w14:paraId="3D5D3D41" w14:textId="77777777" w:rsidR="000F4F82" w:rsidRPr="005F70FB" w:rsidRDefault="000F4F82" w:rsidP="00CC3F0A">
            <w:pPr>
              <w:pStyle w:val="TableCell0-0115Break"/>
              <w:rPr>
                <w:rStyle w:val="ChCharisSIL"/>
              </w:rPr>
            </w:pPr>
            <w:r w:rsidRPr="005F70FB">
              <w:rPr>
                <w:rStyle w:val="ChCharisSIL"/>
              </w:rPr>
              <w:t>sɛ.ˈblʊm</w:t>
            </w:r>
          </w:p>
        </w:tc>
        <w:tc>
          <w:tcPr>
            <w:tcW w:w="1134" w:type="dxa"/>
            <w:shd w:val="clear" w:color="auto" w:fill="auto"/>
          </w:tcPr>
          <w:p w14:paraId="3D03C240" w14:textId="77777777" w:rsidR="000F4F82" w:rsidRPr="005F70FB" w:rsidRDefault="000F4F82" w:rsidP="00CC3F0A">
            <w:pPr>
              <w:pStyle w:val="TableCell0-0115Break"/>
              <w:rPr>
                <w:rStyle w:val="ChSmallCaps"/>
              </w:rPr>
            </w:pPr>
            <w:r w:rsidRPr="005F70FB">
              <w:rPr>
                <w:rStyle w:val="ChSmallCaps"/>
              </w:rPr>
              <w:t>cnj</w:t>
            </w:r>
          </w:p>
        </w:tc>
        <w:tc>
          <w:tcPr>
            <w:tcW w:w="2041" w:type="dxa"/>
            <w:shd w:val="clear" w:color="auto" w:fill="auto"/>
          </w:tcPr>
          <w:p w14:paraId="543FF0B5" w14:textId="77777777" w:rsidR="000F4F82" w:rsidRPr="005F70FB" w:rsidRDefault="000F4F82" w:rsidP="00CC3F0A">
            <w:pPr>
              <w:pStyle w:val="TableCell0-0115Break"/>
            </w:pPr>
            <w:r w:rsidRPr="005F70FB">
              <w:t>before</w:t>
            </w:r>
          </w:p>
        </w:tc>
      </w:tr>
      <w:tr w:rsidR="00AC23C4" w:rsidRPr="005F70FB" w14:paraId="34D23887" w14:textId="77777777" w:rsidTr="00D95ABB">
        <w:tc>
          <w:tcPr>
            <w:tcW w:w="238" w:type="dxa"/>
            <w:shd w:val="clear" w:color="auto" w:fill="auto"/>
          </w:tcPr>
          <w:p w14:paraId="545E22BB" w14:textId="77777777" w:rsidR="000F4F82" w:rsidRPr="005F70FB" w:rsidRDefault="000F4F82" w:rsidP="00CC3F0A">
            <w:pPr>
              <w:pStyle w:val="TableCell0-0115Break"/>
            </w:pPr>
          </w:p>
        </w:tc>
        <w:tc>
          <w:tcPr>
            <w:tcW w:w="1616" w:type="dxa"/>
            <w:shd w:val="clear" w:color="auto" w:fill="auto"/>
          </w:tcPr>
          <w:p w14:paraId="3A674A42" w14:textId="77777777" w:rsidR="000F4F82" w:rsidRPr="005F70FB" w:rsidRDefault="000F4F82" w:rsidP="00CC3F0A">
            <w:pPr>
              <w:pStyle w:val="TableCell0-0115Break"/>
              <w:rPr>
                <w:rStyle w:val="ChItalBold"/>
              </w:rPr>
            </w:pPr>
            <w:r w:rsidRPr="005F70FB">
              <w:rPr>
                <w:rStyle w:val="ChItalBold"/>
              </w:rPr>
              <w:t>sekitar</w:t>
            </w:r>
          </w:p>
        </w:tc>
        <w:tc>
          <w:tcPr>
            <w:tcW w:w="1701" w:type="dxa"/>
            <w:shd w:val="clear" w:color="auto" w:fill="auto"/>
          </w:tcPr>
          <w:p w14:paraId="27989627" w14:textId="77777777" w:rsidR="000F4F82" w:rsidRPr="005F70FB" w:rsidRDefault="000F4F82" w:rsidP="00CC3F0A">
            <w:pPr>
              <w:pStyle w:val="TableCell0-0115Break"/>
              <w:rPr>
                <w:rStyle w:val="ChCharisSIL"/>
              </w:rPr>
            </w:pPr>
            <w:r w:rsidRPr="005F70FB">
              <w:rPr>
                <w:rStyle w:val="ChCharisSIL"/>
              </w:rPr>
              <w:t>sɛ.ˈki.tɐr</w:t>
            </w:r>
          </w:p>
        </w:tc>
        <w:tc>
          <w:tcPr>
            <w:tcW w:w="1134" w:type="dxa"/>
            <w:shd w:val="clear" w:color="auto" w:fill="auto"/>
          </w:tcPr>
          <w:p w14:paraId="23C5174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B1AF913" w14:textId="77777777" w:rsidR="000F4F82" w:rsidRPr="005F70FB" w:rsidRDefault="000F4F82" w:rsidP="00CC3F0A">
            <w:pPr>
              <w:pStyle w:val="TableCell0-0115Break"/>
            </w:pPr>
            <w:r w:rsidRPr="005F70FB">
              <w:t>vicinity</w:t>
            </w:r>
          </w:p>
        </w:tc>
      </w:tr>
      <w:tr w:rsidR="00AC23C4" w:rsidRPr="005F70FB" w14:paraId="57CDBC9A" w14:textId="77777777" w:rsidTr="00D95ABB">
        <w:tc>
          <w:tcPr>
            <w:tcW w:w="238" w:type="dxa"/>
            <w:shd w:val="clear" w:color="auto" w:fill="auto"/>
          </w:tcPr>
          <w:p w14:paraId="7FCF58B9" w14:textId="77777777" w:rsidR="000F4F82" w:rsidRPr="005F70FB" w:rsidRDefault="000F4F82" w:rsidP="00CC3F0A">
            <w:pPr>
              <w:pStyle w:val="TableCell0-0115Break"/>
            </w:pPr>
          </w:p>
        </w:tc>
        <w:tc>
          <w:tcPr>
            <w:tcW w:w="1616" w:type="dxa"/>
            <w:shd w:val="clear" w:color="auto" w:fill="auto"/>
          </w:tcPr>
          <w:p w14:paraId="508BAE90" w14:textId="77777777" w:rsidR="000F4F82" w:rsidRPr="005F70FB" w:rsidRDefault="000F4F82" w:rsidP="00CC3F0A">
            <w:pPr>
              <w:pStyle w:val="TableCell0-0115Break"/>
              <w:rPr>
                <w:rStyle w:val="ChItalBold"/>
              </w:rPr>
            </w:pPr>
            <w:r w:rsidRPr="005F70FB">
              <w:rPr>
                <w:rStyle w:val="ChItalBold"/>
              </w:rPr>
              <w:t>selaing</w:t>
            </w:r>
          </w:p>
        </w:tc>
        <w:tc>
          <w:tcPr>
            <w:tcW w:w="1701" w:type="dxa"/>
            <w:shd w:val="clear" w:color="auto" w:fill="auto"/>
          </w:tcPr>
          <w:p w14:paraId="19B49FCF" w14:textId="77777777" w:rsidR="000F4F82" w:rsidRPr="005F70FB" w:rsidRDefault="000F4F82" w:rsidP="00CC3F0A">
            <w:pPr>
              <w:pStyle w:val="TableCell0-0115Break"/>
              <w:rPr>
                <w:rStyle w:val="ChCharisSIL"/>
              </w:rPr>
            </w:pPr>
            <w:r w:rsidRPr="005F70FB">
              <w:rPr>
                <w:rStyle w:val="ChCharisSIL"/>
              </w:rPr>
              <w:t>sɛ.ˈla.ɪn</w:t>
            </w:r>
          </w:p>
        </w:tc>
        <w:tc>
          <w:tcPr>
            <w:tcW w:w="1134" w:type="dxa"/>
            <w:shd w:val="clear" w:color="auto" w:fill="auto"/>
          </w:tcPr>
          <w:p w14:paraId="41638557"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21FF3CD7" w14:textId="77777777" w:rsidR="000F4F82" w:rsidRPr="005F70FB" w:rsidRDefault="000F4F82" w:rsidP="00CC3F0A">
            <w:pPr>
              <w:pStyle w:val="TableCell0-0115Break"/>
            </w:pPr>
            <w:r w:rsidRPr="005F70FB">
              <w:t>besides</w:t>
            </w:r>
          </w:p>
        </w:tc>
      </w:tr>
      <w:tr w:rsidR="00AC23C4" w:rsidRPr="005F70FB" w14:paraId="36F00FE3" w14:textId="77777777" w:rsidTr="00D95ABB">
        <w:tc>
          <w:tcPr>
            <w:tcW w:w="238" w:type="dxa"/>
            <w:shd w:val="clear" w:color="auto" w:fill="auto"/>
          </w:tcPr>
          <w:p w14:paraId="0AC93824" w14:textId="77777777" w:rsidR="000F4F82" w:rsidRPr="005F70FB" w:rsidRDefault="000F4F82" w:rsidP="00CC3F0A">
            <w:pPr>
              <w:pStyle w:val="TableCell0-0115Break"/>
            </w:pPr>
          </w:p>
        </w:tc>
        <w:tc>
          <w:tcPr>
            <w:tcW w:w="1616" w:type="dxa"/>
            <w:shd w:val="clear" w:color="auto" w:fill="auto"/>
          </w:tcPr>
          <w:p w14:paraId="647B6889" w14:textId="77777777" w:rsidR="000F4F82" w:rsidRPr="005F70FB" w:rsidRDefault="000F4F82" w:rsidP="00CC3F0A">
            <w:pPr>
              <w:pStyle w:val="TableCell0-0115Break"/>
              <w:rPr>
                <w:rStyle w:val="ChItalBold"/>
              </w:rPr>
            </w:pPr>
            <w:r w:rsidRPr="005F70FB">
              <w:rPr>
                <w:rStyle w:val="ChItalBold"/>
              </w:rPr>
              <w:t>sembarang</w:t>
            </w:r>
          </w:p>
        </w:tc>
        <w:tc>
          <w:tcPr>
            <w:tcW w:w="1701" w:type="dxa"/>
            <w:shd w:val="clear" w:color="auto" w:fill="auto"/>
          </w:tcPr>
          <w:p w14:paraId="6D663718" w14:textId="77777777" w:rsidR="000F4F82" w:rsidRPr="005F70FB" w:rsidRDefault="000F4F82" w:rsidP="00CC3F0A">
            <w:pPr>
              <w:pStyle w:val="TableCell0-0115Break"/>
              <w:rPr>
                <w:rStyle w:val="ChCharisSIL"/>
              </w:rPr>
            </w:pPr>
            <w:r w:rsidRPr="005F70FB">
              <w:rPr>
                <w:rStyle w:val="ChCharisSIL"/>
              </w:rPr>
              <w:t>sɛ̞m.ˈba.ɾɐŋ</w:t>
            </w:r>
          </w:p>
        </w:tc>
        <w:tc>
          <w:tcPr>
            <w:tcW w:w="1134" w:type="dxa"/>
            <w:shd w:val="clear" w:color="auto" w:fill="auto"/>
          </w:tcPr>
          <w:p w14:paraId="055C8012" w14:textId="77777777" w:rsidR="000F4F82" w:rsidRPr="005F70FB" w:rsidRDefault="000F4F82" w:rsidP="00CC3F0A">
            <w:pPr>
              <w:pStyle w:val="TableCell0-0115Break"/>
              <w:rPr>
                <w:rStyle w:val="ChSmallCaps"/>
              </w:rPr>
            </w:pPr>
            <w:r w:rsidRPr="005F70FB">
              <w:rPr>
                <w:rStyle w:val="ChSmallCaps"/>
              </w:rPr>
              <w:t>qt</w:t>
            </w:r>
          </w:p>
        </w:tc>
        <w:tc>
          <w:tcPr>
            <w:tcW w:w="2041" w:type="dxa"/>
            <w:shd w:val="clear" w:color="auto" w:fill="auto"/>
          </w:tcPr>
          <w:p w14:paraId="48A9D8D4" w14:textId="77777777" w:rsidR="000F4F82" w:rsidRPr="005F70FB" w:rsidRDefault="000F4F82" w:rsidP="00CC3F0A">
            <w:pPr>
              <w:pStyle w:val="TableCell0-0115Break"/>
            </w:pPr>
            <w:r w:rsidRPr="005F70FB">
              <w:t>any (kind of)</w:t>
            </w:r>
          </w:p>
        </w:tc>
      </w:tr>
      <w:tr w:rsidR="00AC23C4" w:rsidRPr="005F70FB" w14:paraId="375ACF4F" w14:textId="77777777" w:rsidTr="00D95ABB">
        <w:tc>
          <w:tcPr>
            <w:tcW w:w="238" w:type="dxa"/>
            <w:shd w:val="clear" w:color="auto" w:fill="auto"/>
          </w:tcPr>
          <w:p w14:paraId="329E4D42" w14:textId="77777777" w:rsidR="000F4F82" w:rsidRPr="005F70FB" w:rsidRDefault="000F4F82" w:rsidP="00CC3F0A">
            <w:pPr>
              <w:pStyle w:val="TableCell0-0115Break"/>
            </w:pPr>
          </w:p>
        </w:tc>
        <w:tc>
          <w:tcPr>
            <w:tcW w:w="1616" w:type="dxa"/>
            <w:shd w:val="clear" w:color="auto" w:fill="auto"/>
          </w:tcPr>
          <w:p w14:paraId="7E06B5FD" w14:textId="77777777" w:rsidR="000F4F82" w:rsidRPr="005F70FB" w:rsidRDefault="000F4F82" w:rsidP="00CC3F0A">
            <w:pPr>
              <w:pStyle w:val="TableCell0-0115Break"/>
              <w:rPr>
                <w:rStyle w:val="ChItalBold"/>
              </w:rPr>
            </w:pPr>
            <w:r w:rsidRPr="005F70FB">
              <w:rPr>
                <w:rStyle w:val="ChItalBold"/>
              </w:rPr>
              <w:t>sepakat</w:t>
            </w:r>
          </w:p>
        </w:tc>
        <w:tc>
          <w:tcPr>
            <w:tcW w:w="1701" w:type="dxa"/>
            <w:shd w:val="clear" w:color="auto" w:fill="auto"/>
          </w:tcPr>
          <w:p w14:paraId="6280A305" w14:textId="77777777" w:rsidR="000F4F82" w:rsidRPr="005F70FB" w:rsidRDefault="000F4F82" w:rsidP="00CC3F0A">
            <w:pPr>
              <w:pStyle w:val="TableCell0-0115Break"/>
              <w:rPr>
                <w:rStyle w:val="ChCharisSIL"/>
              </w:rPr>
            </w:pPr>
            <w:r w:rsidRPr="005F70FB">
              <w:rPr>
                <w:rStyle w:val="ChCharisSIL"/>
              </w:rPr>
              <w:t>sɛ.ˈpa.kɐt̚</w:t>
            </w:r>
          </w:p>
        </w:tc>
        <w:tc>
          <w:tcPr>
            <w:tcW w:w="1134" w:type="dxa"/>
            <w:shd w:val="clear" w:color="auto" w:fill="auto"/>
          </w:tcPr>
          <w:p w14:paraId="7BFAD73F"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61208352" w14:textId="77777777" w:rsidR="000F4F82" w:rsidRPr="005F70FB" w:rsidRDefault="000F4F82" w:rsidP="00CC3F0A">
            <w:pPr>
              <w:pStyle w:val="TableCell0-0115Break"/>
            </w:pPr>
            <w:r w:rsidRPr="005F70FB">
              <w:t>be agreed</w:t>
            </w:r>
          </w:p>
        </w:tc>
      </w:tr>
      <w:tr w:rsidR="00AC23C4" w:rsidRPr="005F70FB" w14:paraId="3F563C99" w14:textId="77777777" w:rsidTr="00D95ABB">
        <w:tc>
          <w:tcPr>
            <w:tcW w:w="238" w:type="dxa"/>
            <w:shd w:val="clear" w:color="auto" w:fill="auto"/>
          </w:tcPr>
          <w:p w14:paraId="31CFE078" w14:textId="77777777" w:rsidR="000F4F82" w:rsidRPr="005F70FB" w:rsidRDefault="000F4F82" w:rsidP="00CC3F0A">
            <w:pPr>
              <w:pStyle w:val="TableCell0-0115Break"/>
            </w:pPr>
          </w:p>
        </w:tc>
        <w:tc>
          <w:tcPr>
            <w:tcW w:w="1616" w:type="dxa"/>
            <w:shd w:val="clear" w:color="auto" w:fill="auto"/>
          </w:tcPr>
          <w:p w14:paraId="0EE31C1C" w14:textId="77777777" w:rsidR="000F4F82" w:rsidRPr="005F70FB" w:rsidRDefault="000F4F82" w:rsidP="00CC3F0A">
            <w:pPr>
              <w:pStyle w:val="TableCell0-0115Break"/>
              <w:rPr>
                <w:rStyle w:val="ChItalBold"/>
              </w:rPr>
            </w:pPr>
            <w:r w:rsidRPr="005F70FB">
              <w:rPr>
                <w:rStyle w:val="ChItalBold"/>
              </w:rPr>
              <w:t>sepanggal</w:t>
            </w:r>
          </w:p>
        </w:tc>
        <w:tc>
          <w:tcPr>
            <w:tcW w:w="1701" w:type="dxa"/>
            <w:shd w:val="clear" w:color="auto" w:fill="auto"/>
          </w:tcPr>
          <w:p w14:paraId="39BA20B5" w14:textId="77777777" w:rsidR="000F4F82" w:rsidRPr="005F70FB" w:rsidRDefault="000F4F82" w:rsidP="00CC3F0A">
            <w:pPr>
              <w:pStyle w:val="TableCell0-0115Break"/>
              <w:rPr>
                <w:rStyle w:val="ChCharisSIL"/>
              </w:rPr>
            </w:pPr>
            <w:r w:rsidRPr="005F70FB">
              <w:rPr>
                <w:rStyle w:val="ChCharisSIL"/>
              </w:rPr>
              <w:t>sɛ.ˈpɐŋ.gɐl</w:t>
            </w:r>
          </w:p>
        </w:tc>
        <w:tc>
          <w:tcPr>
            <w:tcW w:w="1134" w:type="dxa"/>
            <w:shd w:val="clear" w:color="auto" w:fill="auto"/>
          </w:tcPr>
          <w:p w14:paraId="3485A4F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6171A3D" w14:textId="77777777" w:rsidR="000F4F82" w:rsidRPr="005F70FB" w:rsidRDefault="000F4F82" w:rsidP="00CC3F0A">
            <w:pPr>
              <w:pStyle w:val="TableCell0-0115Break"/>
            </w:pPr>
            <w:r w:rsidRPr="005F70FB">
              <w:t>a fragment</w:t>
            </w:r>
          </w:p>
        </w:tc>
      </w:tr>
      <w:tr w:rsidR="00AC23C4" w:rsidRPr="005F70FB" w14:paraId="5135E212" w14:textId="77777777" w:rsidTr="00D95ABB">
        <w:tc>
          <w:tcPr>
            <w:tcW w:w="238" w:type="dxa"/>
            <w:shd w:val="clear" w:color="auto" w:fill="auto"/>
          </w:tcPr>
          <w:p w14:paraId="6A5F9A63" w14:textId="77777777" w:rsidR="000F4F82" w:rsidRPr="005F70FB" w:rsidRDefault="000F4F82" w:rsidP="00CC3F0A">
            <w:pPr>
              <w:pStyle w:val="TableCell0-0115Break"/>
            </w:pPr>
          </w:p>
        </w:tc>
        <w:tc>
          <w:tcPr>
            <w:tcW w:w="1616" w:type="dxa"/>
            <w:shd w:val="clear" w:color="auto" w:fill="auto"/>
          </w:tcPr>
          <w:p w14:paraId="70B2BBE0" w14:textId="77777777" w:rsidR="000F4F82" w:rsidRPr="005F70FB" w:rsidRDefault="000F4F82" w:rsidP="00CC3F0A">
            <w:pPr>
              <w:pStyle w:val="TableCell0-0115Break"/>
              <w:rPr>
                <w:rStyle w:val="ChItalBold"/>
              </w:rPr>
            </w:pPr>
            <w:r w:rsidRPr="005F70FB">
              <w:rPr>
                <w:rStyle w:val="ChItalBold"/>
              </w:rPr>
              <w:t>serakang</w:t>
            </w:r>
          </w:p>
        </w:tc>
        <w:tc>
          <w:tcPr>
            <w:tcW w:w="1701" w:type="dxa"/>
            <w:shd w:val="clear" w:color="auto" w:fill="auto"/>
          </w:tcPr>
          <w:p w14:paraId="13DE8081" w14:textId="77777777" w:rsidR="000F4F82" w:rsidRPr="005F70FB" w:rsidRDefault="000F4F82" w:rsidP="00CC3F0A">
            <w:pPr>
              <w:pStyle w:val="TableCell0-0115Break"/>
              <w:rPr>
                <w:rStyle w:val="ChCharisSIL"/>
              </w:rPr>
            </w:pPr>
            <w:r w:rsidRPr="005F70FB">
              <w:rPr>
                <w:rStyle w:val="ChCharisSIL"/>
              </w:rPr>
              <w:t>sɛ.ˈɾa.kɐn</w:t>
            </w:r>
          </w:p>
        </w:tc>
        <w:tc>
          <w:tcPr>
            <w:tcW w:w="1134" w:type="dxa"/>
            <w:shd w:val="clear" w:color="auto" w:fill="auto"/>
          </w:tcPr>
          <w:p w14:paraId="59F49FB7"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18A01AEE" w14:textId="77777777" w:rsidR="000F4F82" w:rsidRPr="005F70FB" w:rsidRDefault="000F4F82" w:rsidP="00CC3F0A">
            <w:pPr>
              <w:pStyle w:val="TableCell0-0115Break"/>
            </w:pPr>
            <w:r w:rsidRPr="005F70FB">
              <w:t>surrender</w:t>
            </w:r>
          </w:p>
        </w:tc>
      </w:tr>
      <w:tr w:rsidR="00AC23C4" w:rsidRPr="005F70FB" w14:paraId="7454FC0F" w14:textId="77777777" w:rsidTr="00D95ABB">
        <w:tc>
          <w:tcPr>
            <w:tcW w:w="238" w:type="dxa"/>
            <w:shd w:val="clear" w:color="auto" w:fill="auto"/>
          </w:tcPr>
          <w:p w14:paraId="1B2E9C91" w14:textId="77777777" w:rsidR="000F4F82" w:rsidRPr="005F70FB" w:rsidRDefault="000F4F82" w:rsidP="00CC3F0A">
            <w:pPr>
              <w:pStyle w:val="TableCell0-0115Break"/>
            </w:pPr>
          </w:p>
        </w:tc>
        <w:tc>
          <w:tcPr>
            <w:tcW w:w="1616" w:type="dxa"/>
            <w:shd w:val="clear" w:color="auto" w:fill="auto"/>
          </w:tcPr>
          <w:p w14:paraId="663919DA" w14:textId="77777777" w:rsidR="000F4F82" w:rsidRPr="005F70FB" w:rsidRDefault="000F4F82" w:rsidP="00CC3F0A">
            <w:pPr>
              <w:pStyle w:val="TableCell0-0115Break"/>
              <w:rPr>
                <w:rStyle w:val="ChItalBold"/>
              </w:rPr>
            </w:pPr>
            <w:r w:rsidRPr="005F70FB">
              <w:rPr>
                <w:rStyle w:val="ChItalBold"/>
              </w:rPr>
              <w:t>serangang</w:t>
            </w:r>
          </w:p>
        </w:tc>
        <w:tc>
          <w:tcPr>
            <w:tcW w:w="1701" w:type="dxa"/>
            <w:shd w:val="clear" w:color="auto" w:fill="auto"/>
          </w:tcPr>
          <w:p w14:paraId="37A19C5C" w14:textId="77777777" w:rsidR="000F4F82" w:rsidRPr="005F70FB" w:rsidRDefault="000F4F82" w:rsidP="00CC3F0A">
            <w:pPr>
              <w:pStyle w:val="TableCell0-0115Break"/>
              <w:rPr>
                <w:rStyle w:val="ChCharisSIL"/>
              </w:rPr>
            </w:pPr>
            <w:r w:rsidRPr="005F70FB">
              <w:rPr>
                <w:rStyle w:val="ChCharisSIL"/>
              </w:rPr>
              <w:t>sɛ.ˈɾa.ŋɐn</w:t>
            </w:r>
          </w:p>
        </w:tc>
        <w:tc>
          <w:tcPr>
            <w:tcW w:w="1134" w:type="dxa"/>
            <w:shd w:val="clear" w:color="auto" w:fill="auto"/>
          </w:tcPr>
          <w:p w14:paraId="4DF838E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6ACF58D" w14:textId="77777777" w:rsidR="000F4F82" w:rsidRPr="005F70FB" w:rsidRDefault="000F4F82" w:rsidP="00CC3F0A">
            <w:pPr>
              <w:pStyle w:val="TableCell0-0115Break"/>
            </w:pPr>
            <w:r w:rsidRPr="005F70FB">
              <w:t>attack</w:t>
            </w:r>
          </w:p>
        </w:tc>
      </w:tr>
      <w:tr w:rsidR="00AC23C4" w:rsidRPr="005F70FB" w14:paraId="59CABBC0" w14:textId="77777777" w:rsidTr="00D95ABB">
        <w:tc>
          <w:tcPr>
            <w:tcW w:w="238" w:type="dxa"/>
            <w:shd w:val="clear" w:color="auto" w:fill="auto"/>
          </w:tcPr>
          <w:p w14:paraId="7B56C37B" w14:textId="77777777" w:rsidR="000F4F82" w:rsidRPr="005F70FB" w:rsidRDefault="000F4F82" w:rsidP="00CC3F0A">
            <w:pPr>
              <w:pStyle w:val="TableCell0-0115Break"/>
            </w:pPr>
          </w:p>
        </w:tc>
        <w:tc>
          <w:tcPr>
            <w:tcW w:w="1616" w:type="dxa"/>
            <w:shd w:val="clear" w:color="auto" w:fill="auto"/>
          </w:tcPr>
          <w:p w14:paraId="4A964596" w14:textId="77777777" w:rsidR="000F4F82" w:rsidRPr="005F70FB" w:rsidRDefault="000F4F82" w:rsidP="00CC3F0A">
            <w:pPr>
              <w:pStyle w:val="TableCell0-0115Break"/>
              <w:rPr>
                <w:rStyle w:val="ChItalBold"/>
              </w:rPr>
            </w:pPr>
            <w:r w:rsidRPr="005F70FB">
              <w:rPr>
                <w:rStyle w:val="ChItalBold"/>
              </w:rPr>
              <w:t>seswai</w:t>
            </w:r>
          </w:p>
        </w:tc>
        <w:tc>
          <w:tcPr>
            <w:tcW w:w="1701" w:type="dxa"/>
            <w:shd w:val="clear" w:color="auto" w:fill="auto"/>
          </w:tcPr>
          <w:p w14:paraId="01F867BC" w14:textId="77777777" w:rsidR="000F4F82" w:rsidRPr="005F70FB" w:rsidRDefault="000F4F82" w:rsidP="00CC3F0A">
            <w:pPr>
              <w:pStyle w:val="TableCell0-0115Break"/>
              <w:rPr>
                <w:rStyle w:val="ChCharisSIL"/>
              </w:rPr>
            </w:pPr>
            <w:r w:rsidRPr="005F70FB">
              <w:rPr>
                <w:rStyle w:val="ChCharisSIL"/>
              </w:rPr>
              <w:t>sɛ.ˈswa.ɪ</w:t>
            </w:r>
          </w:p>
        </w:tc>
        <w:tc>
          <w:tcPr>
            <w:tcW w:w="1134" w:type="dxa"/>
            <w:shd w:val="clear" w:color="auto" w:fill="auto"/>
          </w:tcPr>
          <w:p w14:paraId="31B03B6A"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50E41A1D" w14:textId="77777777" w:rsidR="000F4F82" w:rsidRPr="005F70FB" w:rsidRDefault="000F4F82" w:rsidP="00CC3F0A">
            <w:pPr>
              <w:pStyle w:val="TableCell0-0115Break"/>
            </w:pPr>
            <w:r w:rsidRPr="005F70FB">
              <w:t>be appropriate</w:t>
            </w:r>
          </w:p>
        </w:tc>
      </w:tr>
      <w:tr w:rsidR="00AC23C4" w:rsidRPr="005F70FB" w14:paraId="7D5545CF" w14:textId="77777777" w:rsidTr="00D95ABB">
        <w:tc>
          <w:tcPr>
            <w:tcW w:w="238" w:type="dxa"/>
            <w:shd w:val="clear" w:color="auto" w:fill="auto"/>
          </w:tcPr>
          <w:p w14:paraId="5191A032" w14:textId="77777777" w:rsidR="000F4F82" w:rsidRPr="005F70FB" w:rsidRDefault="000F4F82" w:rsidP="00CC3F0A">
            <w:pPr>
              <w:pStyle w:val="TableCell0-0115Break"/>
            </w:pPr>
          </w:p>
        </w:tc>
        <w:tc>
          <w:tcPr>
            <w:tcW w:w="1616" w:type="dxa"/>
            <w:shd w:val="clear" w:color="auto" w:fill="auto"/>
          </w:tcPr>
          <w:p w14:paraId="5ABB8A22" w14:textId="77777777" w:rsidR="000F4F82" w:rsidRPr="005F70FB" w:rsidRDefault="000F4F82" w:rsidP="00CC3F0A">
            <w:pPr>
              <w:pStyle w:val="TableCell0-0115Break"/>
              <w:rPr>
                <w:rStyle w:val="ChItalBold"/>
              </w:rPr>
            </w:pPr>
            <w:r w:rsidRPr="005F70FB">
              <w:rPr>
                <w:rStyle w:val="ChItalBold"/>
              </w:rPr>
              <w:t>seswaikang</w:t>
            </w:r>
          </w:p>
        </w:tc>
        <w:tc>
          <w:tcPr>
            <w:tcW w:w="1701" w:type="dxa"/>
            <w:shd w:val="clear" w:color="auto" w:fill="auto"/>
          </w:tcPr>
          <w:p w14:paraId="67AF30BC" w14:textId="77777777" w:rsidR="000F4F82" w:rsidRPr="005F70FB" w:rsidRDefault="000F4F82" w:rsidP="00CC3F0A">
            <w:pPr>
              <w:pStyle w:val="TableCell0-0115Break"/>
              <w:rPr>
                <w:rStyle w:val="ChCharisSIL"/>
              </w:rPr>
            </w:pPr>
            <w:r w:rsidRPr="005F70FB">
              <w:rPr>
                <w:rStyle w:val="ChCharisSIL"/>
              </w:rPr>
              <w:t>ˌsɛ.swa.ˈɪ.kɐn</w:t>
            </w:r>
          </w:p>
        </w:tc>
        <w:tc>
          <w:tcPr>
            <w:tcW w:w="1134" w:type="dxa"/>
            <w:shd w:val="clear" w:color="auto" w:fill="auto"/>
          </w:tcPr>
          <w:p w14:paraId="46ED9C33"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248E2CB1" w14:textId="77777777" w:rsidR="000F4F82" w:rsidRPr="005F70FB" w:rsidRDefault="000F4F82" w:rsidP="00CC3F0A">
            <w:pPr>
              <w:pStyle w:val="TableCell0-0115Break"/>
            </w:pPr>
            <w:r w:rsidRPr="005F70FB">
              <w:t>adjust</w:t>
            </w:r>
          </w:p>
        </w:tc>
      </w:tr>
      <w:tr w:rsidR="00AC23C4" w:rsidRPr="005F70FB" w14:paraId="0C9299BD" w14:textId="77777777" w:rsidTr="00D95ABB">
        <w:tc>
          <w:tcPr>
            <w:tcW w:w="238" w:type="dxa"/>
            <w:shd w:val="clear" w:color="auto" w:fill="auto"/>
          </w:tcPr>
          <w:p w14:paraId="4B64094A" w14:textId="77777777" w:rsidR="000F4F82" w:rsidRPr="005F70FB" w:rsidRDefault="000F4F82" w:rsidP="00CC3F0A">
            <w:pPr>
              <w:pStyle w:val="TableCell0-0115Break"/>
            </w:pPr>
          </w:p>
        </w:tc>
        <w:tc>
          <w:tcPr>
            <w:tcW w:w="1616" w:type="dxa"/>
            <w:shd w:val="clear" w:color="auto" w:fill="auto"/>
          </w:tcPr>
          <w:p w14:paraId="57C535B9" w14:textId="77777777" w:rsidR="000F4F82" w:rsidRPr="005F70FB" w:rsidRDefault="000F4F82" w:rsidP="00CC3F0A">
            <w:pPr>
              <w:pStyle w:val="TableCell0-0115Break"/>
              <w:rPr>
                <w:rStyle w:val="ChItalBold"/>
              </w:rPr>
            </w:pPr>
            <w:r w:rsidRPr="005F70FB">
              <w:rPr>
                <w:rStyle w:val="ChItalBold"/>
              </w:rPr>
              <w:t>setiap</w:t>
            </w:r>
          </w:p>
        </w:tc>
        <w:tc>
          <w:tcPr>
            <w:tcW w:w="1701" w:type="dxa"/>
            <w:shd w:val="clear" w:color="auto" w:fill="auto"/>
          </w:tcPr>
          <w:p w14:paraId="43AACBE1" w14:textId="77777777" w:rsidR="000F4F82" w:rsidRPr="005F70FB" w:rsidRDefault="000F4F82" w:rsidP="00CC3F0A">
            <w:pPr>
              <w:pStyle w:val="TableCell0-0115Break"/>
              <w:rPr>
                <w:rStyle w:val="ChCharisSIL"/>
              </w:rPr>
            </w:pPr>
            <w:r w:rsidRPr="005F70FB">
              <w:rPr>
                <w:rStyle w:val="ChCharisSIL"/>
              </w:rPr>
              <w:t>sɛ.ˈti.ɐp̚</w:t>
            </w:r>
          </w:p>
        </w:tc>
        <w:tc>
          <w:tcPr>
            <w:tcW w:w="1134" w:type="dxa"/>
            <w:shd w:val="clear" w:color="auto" w:fill="auto"/>
          </w:tcPr>
          <w:p w14:paraId="0A5C5022" w14:textId="77777777" w:rsidR="000F4F82" w:rsidRPr="005F70FB" w:rsidRDefault="000F4F82" w:rsidP="00CC3F0A">
            <w:pPr>
              <w:pStyle w:val="TableCell0-0115Break"/>
              <w:rPr>
                <w:rStyle w:val="ChSmallCaps"/>
              </w:rPr>
            </w:pPr>
            <w:r w:rsidRPr="005F70FB">
              <w:rPr>
                <w:rStyle w:val="ChSmallCaps"/>
              </w:rPr>
              <w:t>qt</w:t>
            </w:r>
          </w:p>
        </w:tc>
        <w:tc>
          <w:tcPr>
            <w:tcW w:w="2041" w:type="dxa"/>
            <w:shd w:val="clear" w:color="auto" w:fill="auto"/>
          </w:tcPr>
          <w:p w14:paraId="127AD037" w14:textId="77777777" w:rsidR="000F4F82" w:rsidRPr="005F70FB" w:rsidRDefault="000F4F82" w:rsidP="00CC3F0A">
            <w:pPr>
              <w:pStyle w:val="TableCell0-0115Break"/>
            </w:pPr>
            <w:r w:rsidRPr="005F70FB">
              <w:t>every</w:t>
            </w:r>
          </w:p>
        </w:tc>
      </w:tr>
      <w:tr w:rsidR="00AC23C4" w:rsidRPr="005F70FB" w14:paraId="36A93EEB" w14:textId="77777777" w:rsidTr="00D95ABB">
        <w:tc>
          <w:tcPr>
            <w:tcW w:w="238" w:type="dxa"/>
            <w:shd w:val="clear" w:color="auto" w:fill="auto"/>
          </w:tcPr>
          <w:p w14:paraId="6F208D46" w14:textId="77777777" w:rsidR="000F4F82" w:rsidRPr="005F70FB" w:rsidRDefault="000F4F82" w:rsidP="00CC3F0A">
            <w:pPr>
              <w:pStyle w:val="TableCell0-0115Break"/>
            </w:pPr>
          </w:p>
        </w:tc>
        <w:tc>
          <w:tcPr>
            <w:tcW w:w="1616" w:type="dxa"/>
            <w:shd w:val="clear" w:color="auto" w:fill="auto"/>
          </w:tcPr>
          <w:p w14:paraId="4ED89750" w14:textId="77777777" w:rsidR="000F4F82" w:rsidRPr="005F70FB" w:rsidRDefault="000F4F82" w:rsidP="00CC3F0A">
            <w:pPr>
              <w:pStyle w:val="TableCell0-0115Break"/>
              <w:rPr>
                <w:rStyle w:val="ChItalBold"/>
              </w:rPr>
            </w:pPr>
            <w:r w:rsidRPr="005F70FB">
              <w:rPr>
                <w:rStyle w:val="ChItalBold"/>
              </w:rPr>
              <w:t>sialang</w:t>
            </w:r>
          </w:p>
        </w:tc>
        <w:tc>
          <w:tcPr>
            <w:tcW w:w="1701" w:type="dxa"/>
            <w:shd w:val="clear" w:color="auto" w:fill="auto"/>
          </w:tcPr>
          <w:p w14:paraId="6631ACA8" w14:textId="77777777" w:rsidR="000F4F82" w:rsidRPr="005F70FB" w:rsidRDefault="000F4F82" w:rsidP="00CC3F0A">
            <w:pPr>
              <w:pStyle w:val="TableCell0-0115Break"/>
              <w:rPr>
                <w:rStyle w:val="ChCharisSIL"/>
              </w:rPr>
            </w:pPr>
            <w:r w:rsidRPr="005F70FB">
              <w:rPr>
                <w:rStyle w:val="ChCharisSIL"/>
              </w:rPr>
              <w:t>sɪ.ˈa.lɐn</w:t>
            </w:r>
          </w:p>
        </w:tc>
        <w:tc>
          <w:tcPr>
            <w:tcW w:w="1134" w:type="dxa"/>
            <w:shd w:val="clear" w:color="auto" w:fill="auto"/>
          </w:tcPr>
          <w:p w14:paraId="1AB985A5"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A48D1E6" w14:textId="77777777" w:rsidR="000F4F82" w:rsidRPr="005F70FB" w:rsidRDefault="000F4F82" w:rsidP="00CC3F0A">
            <w:pPr>
              <w:pStyle w:val="TableCell0-0115Break"/>
            </w:pPr>
            <w:r w:rsidRPr="005F70FB">
              <w:t>s</w:t>
            </w:r>
            <w:r w:rsidR="00BB3190" w:rsidRPr="005F70FB">
              <w:t>.</w:t>
            </w:r>
            <w:r w:rsidRPr="005F70FB">
              <w:t xml:space="preserve"> o</w:t>
            </w:r>
            <w:r w:rsidR="00BB3190" w:rsidRPr="005F70FB">
              <w:t>.</w:t>
            </w:r>
            <w:r w:rsidRPr="005F70FB">
              <w:t xml:space="preserve"> unfortunate</w:t>
            </w:r>
          </w:p>
        </w:tc>
      </w:tr>
      <w:tr w:rsidR="00AC23C4" w:rsidRPr="005F70FB" w14:paraId="49167144" w14:textId="77777777" w:rsidTr="00D95ABB">
        <w:tc>
          <w:tcPr>
            <w:tcW w:w="238" w:type="dxa"/>
            <w:shd w:val="clear" w:color="auto" w:fill="auto"/>
          </w:tcPr>
          <w:p w14:paraId="15DF9976" w14:textId="77777777" w:rsidR="000F4F82" w:rsidRPr="005F70FB" w:rsidRDefault="000F4F82" w:rsidP="00CC3F0A">
            <w:pPr>
              <w:pStyle w:val="TableCell0-0115Break"/>
            </w:pPr>
          </w:p>
        </w:tc>
        <w:tc>
          <w:tcPr>
            <w:tcW w:w="1616" w:type="dxa"/>
            <w:shd w:val="clear" w:color="auto" w:fill="auto"/>
          </w:tcPr>
          <w:p w14:paraId="3E0F0069" w14:textId="77777777" w:rsidR="000F4F82" w:rsidRPr="005F70FB" w:rsidRDefault="000F4F82" w:rsidP="00CC3F0A">
            <w:pPr>
              <w:pStyle w:val="TableCell0-0115Break"/>
              <w:rPr>
                <w:rStyle w:val="ChItalBold"/>
              </w:rPr>
            </w:pPr>
            <w:r w:rsidRPr="005F70FB">
              <w:rPr>
                <w:rStyle w:val="ChItalBold"/>
              </w:rPr>
              <w:t>siapkang</w:t>
            </w:r>
          </w:p>
        </w:tc>
        <w:tc>
          <w:tcPr>
            <w:tcW w:w="1701" w:type="dxa"/>
            <w:shd w:val="clear" w:color="auto" w:fill="auto"/>
          </w:tcPr>
          <w:p w14:paraId="608F8CFE" w14:textId="77777777" w:rsidR="000F4F82" w:rsidRPr="005F70FB" w:rsidRDefault="000F4F82" w:rsidP="00CC3F0A">
            <w:pPr>
              <w:pStyle w:val="TableCell0-0115Break"/>
              <w:rPr>
                <w:rStyle w:val="ChCharisSIL"/>
              </w:rPr>
            </w:pPr>
            <w:r w:rsidRPr="005F70FB">
              <w:rPr>
                <w:rStyle w:val="ChCharisSIL"/>
              </w:rPr>
              <w:t>sɪ.ˈɐp̚.kɐn</w:t>
            </w:r>
          </w:p>
        </w:tc>
        <w:tc>
          <w:tcPr>
            <w:tcW w:w="1134" w:type="dxa"/>
            <w:shd w:val="clear" w:color="auto" w:fill="auto"/>
          </w:tcPr>
          <w:p w14:paraId="7E20C5BC"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4A4EB8DA" w14:textId="77777777" w:rsidR="000F4F82" w:rsidRPr="005F70FB" w:rsidRDefault="000F4F82" w:rsidP="00CC3F0A">
            <w:pPr>
              <w:pStyle w:val="TableCell0-0115Break"/>
            </w:pPr>
            <w:r w:rsidRPr="005F70FB">
              <w:t>prepare</w:t>
            </w:r>
          </w:p>
        </w:tc>
      </w:tr>
      <w:tr w:rsidR="00AC23C4" w:rsidRPr="005F70FB" w14:paraId="4F756808" w14:textId="77777777" w:rsidTr="00D95ABB">
        <w:tc>
          <w:tcPr>
            <w:tcW w:w="238" w:type="dxa"/>
            <w:shd w:val="clear" w:color="auto" w:fill="auto"/>
          </w:tcPr>
          <w:p w14:paraId="7D041105" w14:textId="77777777" w:rsidR="000F4F82" w:rsidRPr="005F70FB" w:rsidRDefault="000F4F82" w:rsidP="00CC3F0A">
            <w:pPr>
              <w:pStyle w:val="TableCell0-0115Break"/>
            </w:pPr>
          </w:p>
        </w:tc>
        <w:tc>
          <w:tcPr>
            <w:tcW w:w="1616" w:type="dxa"/>
            <w:shd w:val="clear" w:color="auto" w:fill="auto"/>
          </w:tcPr>
          <w:p w14:paraId="200DEC6C" w14:textId="77777777" w:rsidR="000F4F82" w:rsidRPr="005F70FB" w:rsidRDefault="000F4F82" w:rsidP="00CC3F0A">
            <w:pPr>
              <w:pStyle w:val="TableCell0-0115Break"/>
              <w:rPr>
                <w:rStyle w:val="ChItalBold"/>
              </w:rPr>
            </w:pPr>
            <w:r w:rsidRPr="005F70FB">
              <w:rPr>
                <w:rStyle w:val="ChItalBold"/>
              </w:rPr>
              <w:t>silakang</w:t>
            </w:r>
          </w:p>
        </w:tc>
        <w:tc>
          <w:tcPr>
            <w:tcW w:w="1701" w:type="dxa"/>
            <w:shd w:val="clear" w:color="auto" w:fill="auto"/>
          </w:tcPr>
          <w:p w14:paraId="5133AB99" w14:textId="77777777" w:rsidR="000F4F82" w:rsidRPr="005F70FB" w:rsidRDefault="000F4F82" w:rsidP="00CC3F0A">
            <w:pPr>
              <w:pStyle w:val="TableCell0-0115Break"/>
              <w:rPr>
                <w:rStyle w:val="ChCharisSIL"/>
              </w:rPr>
            </w:pPr>
            <w:r w:rsidRPr="005F70FB">
              <w:rPr>
                <w:rStyle w:val="ChCharisSIL"/>
              </w:rPr>
              <w:t>si.ˈla.kɐn</w:t>
            </w:r>
          </w:p>
        </w:tc>
        <w:tc>
          <w:tcPr>
            <w:tcW w:w="1134" w:type="dxa"/>
            <w:shd w:val="clear" w:color="auto" w:fill="auto"/>
          </w:tcPr>
          <w:p w14:paraId="464AE78B"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42A1ACF7" w14:textId="77777777" w:rsidR="000F4F82" w:rsidRPr="005F70FB" w:rsidRDefault="000F4F82" w:rsidP="00CC3F0A">
            <w:pPr>
              <w:pStyle w:val="TableCell0-0115Break"/>
            </w:pPr>
            <w:r w:rsidRPr="005F70FB">
              <w:t>invite</w:t>
            </w:r>
          </w:p>
        </w:tc>
      </w:tr>
      <w:tr w:rsidR="00AC23C4" w:rsidRPr="005F70FB" w14:paraId="728E4550" w14:textId="77777777" w:rsidTr="00D95ABB">
        <w:tc>
          <w:tcPr>
            <w:tcW w:w="238" w:type="dxa"/>
            <w:shd w:val="clear" w:color="auto" w:fill="auto"/>
          </w:tcPr>
          <w:p w14:paraId="6624CEC0" w14:textId="77777777" w:rsidR="000F4F82" w:rsidRPr="005F70FB" w:rsidRDefault="000F4F82" w:rsidP="00CC3F0A">
            <w:pPr>
              <w:pStyle w:val="TableCell0-0115Break"/>
            </w:pPr>
          </w:p>
        </w:tc>
        <w:tc>
          <w:tcPr>
            <w:tcW w:w="1616" w:type="dxa"/>
            <w:shd w:val="clear" w:color="auto" w:fill="auto"/>
          </w:tcPr>
          <w:p w14:paraId="2D1C7F68" w14:textId="77777777" w:rsidR="000F4F82" w:rsidRPr="005F70FB" w:rsidRDefault="000F4F82" w:rsidP="00CC3F0A">
            <w:pPr>
              <w:pStyle w:val="TableCell0-0115Break"/>
              <w:rPr>
                <w:rStyle w:val="ChItalBold"/>
              </w:rPr>
            </w:pPr>
            <w:r w:rsidRPr="005F70FB">
              <w:rPr>
                <w:rStyle w:val="ChItalBold"/>
              </w:rPr>
              <w:t>slalu</w:t>
            </w:r>
          </w:p>
        </w:tc>
        <w:tc>
          <w:tcPr>
            <w:tcW w:w="1701" w:type="dxa"/>
            <w:shd w:val="clear" w:color="auto" w:fill="auto"/>
          </w:tcPr>
          <w:p w14:paraId="39508296" w14:textId="77777777" w:rsidR="000F4F82" w:rsidRPr="005F70FB" w:rsidRDefault="000F4F82" w:rsidP="00CC3F0A">
            <w:pPr>
              <w:pStyle w:val="TableCell0-0115Break"/>
              <w:rPr>
                <w:rStyle w:val="ChCharisSIL"/>
              </w:rPr>
            </w:pPr>
            <w:r w:rsidRPr="005F70FB">
              <w:rPr>
                <w:rStyle w:val="ChCharisSIL"/>
              </w:rPr>
              <w:t>ˈsla.lu</w:t>
            </w:r>
          </w:p>
        </w:tc>
        <w:tc>
          <w:tcPr>
            <w:tcW w:w="1134" w:type="dxa"/>
            <w:shd w:val="clear" w:color="auto" w:fill="auto"/>
          </w:tcPr>
          <w:p w14:paraId="60AE8B1C"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231B8A1D" w14:textId="77777777" w:rsidR="000F4F82" w:rsidRPr="005F70FB" w:rsidRDefault="000F4F82" w:rsidP="00CC3F0A">
            <w:pPr>
              <w:pStyle w:val="TableCell0-0115Break"/>
            </w:pPr>
            <w:r w:rsidRPr="005F70FB">
              <w:t>always</w:t>
            </w:r>
          </w:p>
        </w:tc>
      </w:tr>
      <w:tr w:rsidR="00AC23C4" w:rsidRPr="005F70FB" w14:paraId="397D3DF2" w14:textId="77777777" w:rsidTr="00D95ABB">
        <w:tc>
          <w:tcPr>
            <w:tcW w:w="238" w:type="dxa"/>
            <w:shd w:val="clear" w:color="auto" w:fill="auto"/>
          </w:tcPr>
          <w:p w14:paraId="5705F28A" w14:textId="77777777" w:rsidR="000F4F82" w:rsidRPr="005F70FB" w:rsidRDefault="000F4F82" w:rsidP="00CC3F0A">
            <w:pPr>
              <w:pStyle w:val="TableCell0-0115Break"/>
            </w:pPr>
          </w:p>
        </w:tc>
        <w:tc>
          <w:tcPr>
            <w:tcW w:w="1616" w:type="dxa"/>
            <w:shd w:val="clear" w:color="auto" w:fill="auto"/>
          </w:tcPr>
          <w:p w14:paraId="1A36884E" w14:textId="77777777" w:rsidR="000F4F82" w:rsidRPr="005F70FB" w:rsidRDefault="000F4F82" w:rsidP="00CC3F0A">
            <w:pPr>
              <w:pStyle w:val="TableCell0-0115Break"/>
              <w:rPr>
                <w:rStyle w:val="ChItalBold"/>
              </w:rPr>
            </w:pPr>
            <w:r w:rsidRPr="005F70FB">
              <w:rPr>
                <w:rStyle w:val="ChItalBold"/>
              </w:rPr>
              <w:t>slama</w:t>
            </w:r>
          </w:p>
        </w:tc>
        <w:tc>
          <w:tcPr>
            <w:tcW w:w="1701" w:type="dxa"/>
            <w:shd w:val="clear" w:color="auto" w:fill="auto"/>
          </w:tcPr>
          <w:p w14:paraId="3917C897" w14:textId="77777777" w:rsidR="000F4F82" w:rsidRPr="005F70FB" w:rsidRDefault="000F4F82" w:rsidP="00CC3F0A">
            <w:pPr>
              <w:pStyle w:val="TableCell0-0115Break"/>
              <w:rPr>
                <w:rStyle w:val="ChCharisSIL"/>
              </w:rPr>
            </w:pPr>
            <w:r w:rsidRPr="005F70FB">
              <w:rPr>
                <w:rStyle w:val="ChCharisSIL"/>
              </w:rPr>
              <w:t>sɛ.ˈla.ma</w:t>
            </w:r>
          </w:p>
        </w:tc>
        <w:tc>
          <w:tcPr>
            <w:tcW w:w="1134" w:type="dxa"/>
            <w:shd w:val="clear" w:color="auto" w:fill="auto"/>
          </w:tcPr>
          <w:p w14:paraId="607721CB"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555859E3" w14:textId="77777777" w:rsidR="000F4F82" w:rsidRPr="005F70FB" w:rsidRDefault="000F4F82" w:rsidP="00CC3F0A">
            <w:pPr>
              <w:pStyle w:val="TableCell0-0115Break"/>
            </w:pPr>
            <w:r w:rsidRPr="005F70FB">
              <w:t>as long as, while</w:t>
            </w:r>
          </w:p>
        </w:tc>
      </w:tr>
      <w:tr w:rsidR="00AC23C4" w:rsidRPr="005F70FB" w14:paraId="17C500CC" w14:textId="77777777" w:rsidTr="00D95ABB">
        <w:tc>
          <w:tcPr>
            <w:tcW w:w="238" w:type="dxa"/>
            <w:shd w:val="clear" w:color="auto" w:fill="auto"/>
          </w:tcPr>
          <w:p w14:paraId="14BE36A5" w14:textId="77777777" w:rsidR="000F4F82" w:rsidRPr="005F70FB" w:rsidRDefault="000F4F82" w:rsidP="00CC3F0A">
            <w:pPr>
              <w:pStyle w:val="TableCell0-0115Break"/>
            </w:pPr>
          </w:p>
        </w:tc>
        <w:tc>
          <w:tcPr>
            <w:tcW w:w="1616" w:type="dxa"/>
            <w:shd w:val="clear" w:color="auto" w:fill="auto"/>
          </w:tcPr>
          <w:p w14:paraId="60432797" w14:textId="77777777" w:rsidR="000F4F82" w:rsidRPr="005F70FB" w:rsidRDefault="000F4F82" w:rsidP="00CC3F0A">
            <w:pPr>
              <w:pStyle w:val="TableCell0-0115Break"/>
              <w:rPr>
                <w:rStyle w:val="ChItalBold"/>
              </w:rPr>
            </w:pPr>
            <w:r w:rsidRPr="005F70FB">
              <w:rPr>
                <w:rStyle w:val="ChItalBold"/>
              </w:rPr>
              <w:t>sorenya</w:t>
            </w:r>
          </w:p>
        </w:tc>
        <w:tc>
          <w:tcPr>
            <w:tcW w:w="1701" w:type="dxa"/>
            <w:shd w:val="clear" w:color="auto" w:fill="auto"/>
          </w:tcPr>
          <w:p w14:paraId="0B52A8EC" w14:textId="77777777" w:rsidR="000F4F82" w:rsidRPr="005F70FB" w:rsidRDefault="000F4F82" w:rsidP="00CC3F0A">
            <w:pPr>
              <w:pStyle w:val="TableCell0-0115Break"/>
              <w:rPr>
                <w:rStyle w:val="ChCharisSIL"/>
              </w:rPr>
            </w:pPr>
            <w:r w:rsidRPr="005F70FB">
              <w:rPr>
                <w:rStyle w:val="ChCharisSIL"/>
              </w:rPr>
              <w:t>sɔ.ˈɾɛ.ɲa</w:t>
            </w:r>
          </w:p>
        </w:tc>
        <w:tc>
          <w:tcPr>
            <w:tcW w:w="1134" w:type="dxa"/>
            <w:shd w:val="clear" w:color="auto" w:fill="auto"/>
          </w:tcPr>
          <w:p w14:paraId="7D2709C5"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5DAED8EE" w14:textId="77777777" w:rsidR="000F4F82" w:rsidRPr="005F70FB" w:rsidRDefault="000F4F82" w:rsidP="00CC3F0A">
            <w:pPr>
              <w:pStyle w:val="TableCell0-0115Break"/>
            </w:pPr>
            <w:r w:rsidRPr="005F70FB">
              <w:t>this afternoon</w:t>
            </w:r>
          </w:p>
        </w:tc>
      </w:tr>
      <w:tr w:rsidR="00AC23C4" w:rsidRPr="005F70FB" w14:paraId="5738953C" w14:textId="77777777" w:rsidTr="00D95ABB">
        <w:tc>
          <w:tcPr>
            <w:tcW w:w="238" w:type="dxa"/>
            <w:shd w:val="clear" w:color="auto" w:fill="auto"/>
          </w:tcPr>
          <w:p w14:paraId="7BBC5FE2" w14:textId="77777777" w:rsidR="000F4F82" w:rsidRPr="005F70FB" w:rsidRDefault="000F4F82" w:rsidP="00CC3F0A">
            <w:pPr>
              <w:pStyle w:val="TableCell0-0115Break"/>
            </w:pPr>
          </w:p>
        </w:tc>
        <w:tc>
          <w:tcPr>
            <w:tcW w:w="1616" w:type="dxa"/>
            <w:shd w:val="clear" w:color="auto" w:fill="auto"/>
          </w:tcPr>
          <w:p w14:paraId="04B74FC6" w14:textId="77777777" w:rsidR="000F4F82" w:rsidRPr="005F70FB" w:rsidRDefault="000F4F82" w:rsidP="00CC3F0A">
            <w:pPr>
              <w:pStyle w:val="TableCell0-0115Break"/>
              <w:rPr>
                <w:rStyle w:val="ChItalBold"/>
              </w:rPr>
            </w:pPr>
            <w:r w:rsidRPr="005F70FB">
              <w:rPr>
                <w:rStyle w:val="ChItalBold"/>
              </w:rPr>
              <w:t>spertinya</w:t>
            </w:r>
          </w:p>
        </w:tc>
        <w:tc>
          <w:tcPr>
            <w:tcW w:w="1701" w:type="dxa"/>
            <w:shd w:val="clear" w:color="auto" w:fill="auto"/>
          </w:tcPr>
          <w:p w14:paraId="077C1D59" w14:textId="77777777" w:rsidR="000F4F82" w:rsidRPr="005F70FB" w:rsidRDefault="000F4F82" w:rsidP="00CC3F0A">
            <w:pPr>
              <w:pStyle w:val="TableCell0-0115Break"/>
              <w:rPr>
                <w:rStyle w:val="ChCharisSIL"/>
              </w:rPr>
            </w:pPr>
            <w:r w:rsidRPr="005F70FB">
              <w:rPr>
                <w:rStyle w:val="ChCharisSIL"/>
              </w:rPr>
              <w:t>spɛ̞r.ˈti.ɲa</w:t>
            </w:r>
          </w:p>
        </w:tc>
        <w:tc>
          <w:tcPr>
            <w:tcW w:w="1134" w:type="dxa"/>
            <w:shd w:val="clear" w:color="auto" w:fill="auto"/>
          </w:tcPr>
          <w:p w14:paraId="3F7E9E92" w14:textId="77777777" w:rsidR="000F4F82" w:rsidRPr="005F70FB" w:rsidRDefault="000F4F82" w:rsidP="00CC3F0A">
            <w:pPr>
              <w:pStyle w:val="TableCell0-0115Break"/>
              <w:rPr>
                <w:rStyle w:val="ChSmallCaps"/>
              </w:rPr>
            </w:pPr>
            <w:r w:rsidRPr="005F70FB">
              <w:rPr>
                <w:rStyle w:val="ChSmallCaps"/>
              </w:rPr>
              <w:t>adv</w:t>
            </w:r>
          </w:p>
        </w:tc>
        <w:tc>
          <w:tcPr>
            <w:tcW w:w="2041" w:type="dxa"/>
            <w:shd w:val="clear" w:color="auto" w:fill="auto"/>
          </w:tcPr>
          <w:p w14:paraId="77962C90" w14:textId="77777777" w:rsidR="000F4F82" w:rsidRPr="005F70FB" w:rsidRDefault="000F4F82" w:rsidP="00CC3F0A">
            <w:pPr>
              <w:pStyle w:val="TableCell0-0115Break"/>
            </w:pPr>
            <w:r w:rsidRPr="005F70FB">
              <w:t>it seems</w:t>
            </w:r>
          </w:p>
        </w:tc>
      </w:tr>
      <w:tr w:rsidR="00AC23C4" w:rsidRPr="005F70FB" w14:paraId="454034C1" w14:textId="77777777" w:rsidTr="00D95ABB">
        <w:tc>
          <w:tcPr>
            <w:tcW w:w="238" w:type="dxa"/>
            <w:shd w:val="clear" w:color="auto" w:fill="auto"/>
          </w:tcPr>
          <w:p w14:paraId="30C201A1" w14:textId="77777777" w:rsidR="000F4F82" w:rsidRPr="005F70FB" w:rsidRDefault="000F4F82" w:rsidP="00CC3F0A">
            <w:pPr>
              <w:pStyle w:val="TableCell0-0115Break"/>
            </w:pPr>
          </w:p>
        </w:tc>
        <w:tc>
          <w:tcPr>
            <w:tcW w:w="1616" w:type="dxa"/>
            <w:shd w:val="clear" w:color="auto" w:fill="auto"/>
          </w:tcPr>
          <w:p w14:paraId="1DC5475F" w14:textId="77777777" w:rsidR="000F4F82" w:rsidRPr="005F70FB" w:rsidRDefault="000F4F82" w:rsidP="00CC3F0A">
            <w:pPr>
              <w:pStyle w:val="TableCell0-0115Break"/>
              <w:rPr>
                <w:rStyle w:val="ChItalBold"/>
              </w:rPr>
            </w:pPr>
            <w:r w:rsidRPr="005F70FB">
              <w:rPr>
                <w:rStyle w:val="ChItalBold"/>
              </w:rPr>
              <w:t>spulu</w:t>
            </w:r>
          </w:p>
        </w:tc>
        <w:tc>
          <w:tcPr>
            <w:tcW w:w="1701" w:type="dxa"/>
            <w:shd w:val="clear" w:color="auto" w:fill="auto"/>
          </w:tcPr>
          <w:p w14:paraId="344FBEBC" w14:textId="77777777" w:rsidR="000F4F82" w:rsidRPr="005F70FB" w:rsidRDefault="000F4F82" w:rsidP="00CC3F0A">
            <w:pPr>
              <w:pStyle w:val="TableCell0-0115Break"/>
              <w:rPr>
                <w:rStyle w:val="ChCharisSIL"/>
              </w:rPr>
            </w:pPr>
            <w:r w:rsidRPr="005F70FB">
              <w:rPr>
                <w:rStyle w:val="ChCharisSIL"/>
              </w:rPr>
              <w:t>ˈspu.lu</w:t>
            </w:r>
          </w:p>
        </w:tc>
        <w:tc>
          <w:tcPr>
            <w:tcW w:w="1134" w:type="dxa"/>
            <w:shd w:val="clear" w:color="auto" w:fill="auto"/>
          </w:tcPr>
          <w:p w14:paraId="7255071D" w14:textId="77777777" w:rsidR="000F4F82" w:rsidRPr="005F70FB" w:rsidRDefault="000F4F82" w:rsidP="00CC3F0A">
            <w:pPr>
              <w:pStyle w:val="TableCell0-0115Break"/>
              <w:rPr>
                <w:rStyle w:val="ChSmallCaps"/>
              </w:rPr>
            </w:pPr>
            <w:r w:rsidRPr="005F70FB">
              <w:rPr>
                <w:rStyle w:val="ChSmallCaps"/>
              </w:rPr>
              <w:t>num.c</w:t>
            </w:r>
          </w:p>
        </w:tc>
        <w:tc>
          <w:tcPr>
            <w:tcW w:w="2041" w:type="dxa"/>
            <w:shd w:val="clear" w:color="auto" w:fill="auto"/>
          </w:tcPr>
          <w:p w14:paraId="42FED50D" w14:textId="77777777" w:rsidR="000F4F82" w:rsidRPr="005F70FB" w:rsidRDefault="000F4F82" w:rsidP="00CC3F0A">
            <w:pPr>
              <w:pStyle w:val="TableCell0-0115Break"/>
            </w:pPr>
            <w:r w:rsidRPr="005F70FB">
              <w:t>ten</w:t>
            </w:r>
          </w:p>
        </w:tc>
      </w:tr>
      <w:tr w:rsidR="00AC23C4" w:rsidRPr="005F70FB" w14:paraId="27B48A4A" w14:textId="77777777" w:rsidTr="00D95ABB">
        <w:tc>
          <w:tcPr>
            <w:tcW w:w="238" w:type="dxa"/>
            <w:shd w:val="clear" w:color="auto" w:fill="auto"/>
          </w:tcPr>
          <w:p w14:paraId="4B34B292" w14:textId="77777777" w:rsidR="000F4F82" w:rsidRPr="005F70FB" w:rsidRDefault="000F4F82" w:rsidP="00CC3F0A">
            <w:pPr>
              <w:pStyle w:val="TableCell0-0115Break"/>
            </w:pPr>
          </w:p>
        </w:tc>
        <w:tc>
          <w:tcPr>
            <w:tcW w:w="1616" w:type="dxa"/>
            <w:shd w:val="clear" w:color="auto" w:fill="auto"/>
          </w:tcPr>
          <w:p w14:paraId="3FB35871" w14:textId="77777777" w:rsidR="000F4F82" w:rsidRPr="005F70FB" w:rsidRDefault="000F4F82" w:rsidP="00CC3F0A">
            <w:pPr>
              <w:pStyle w:val="TableCell0-0115Break"/>
              <w:rPr>
                <w:rStyle w:val="ChItalBold"/>
              </w:rPr>
            </w:pPr>
            <w:r w:rsidRPr="005F70FB">
              <w:rPr>
                <w:rStyle w:val="ChItalBold"/>
              </w:rPr>
              <w:t>sratus</w:t>
            </w:r>
          </w:p>
        </w:tc>
        <w:tc>
          <w:tcPr>
            <w:tcW w:w="1701" w:type="dxa"/>
            <w:shd w:val="clear" w:color="auto" w:fill="auto"/>
          </w:tcPr>
          <w:p w14:paraId="5E54B2E0" w14:textId="77777777" w:rsidR="000F4F82" w:rsidRPr="005F70FB" w:rsidRDefault="000F4F82" w:rsidP="00CC3F0A">
            <w:pPr>
              <w:pStyle w:val="TableCell0-0115Break"/>
              <w:rPr>
                <w:rStyle w:val="ChCharisSIL"/>
              </w:rPr>
            </w:pPr>
            <w:r w:rsidRPr="005F70FB">
              <w:rPr>
                <w:rStyle w:val="ChCharisSIL"/>
              </w:rPr>
              <w:t>ˈsɾa.tʊs</w:t>
            </w:r>
          </w:p>
        </w:tc>
        <w:tc>
          <w:tcPr>
            <w:tcW w:w="1134" w:type="dxa"/>
            <w:shd w:val="clear" w:color="auto" w:fill="auto"/>
          </w:tcPr>
          <w:p w14:paraId="725F34AE" w14:textId="77777777" w:rsidR="000F4F82" w:rsidRPr="005F70FB" w:rsidRDefault="000F4F82" w:rsidP="00CC3F0A">
            <w:pPr>
              <w:pStyle w:val="TableCell0-0115Break"/>
              <w:rPr>
                <w:rStyle w:val="ChSmallCaps"/>
              </w:rPr>
            </w:pPr>
            <w:r w:rsidRPr="005F70FB">
              <w:rPr>
                <w:rStyle w:val="ChSmallCaps"/>
              </w:rPr>
              <w:t>num.c</w:t>
            </w:r>
          </w:p>
        </w:tc>
        <w:tc>
          <w:tcPr>
            <w:tcW w:w="2041" w:type="dxa"/>
            <w:shd w:val="clear" w:color="auto" w:fill="auto"/>
          </w:tcPr>
          <w:p w14:paraId="4974FA56" w14:textId="77777777" w:rsidR="000F4F82" w:rsidRPr="005F70FB" w:rsidRDefault="000F4F82" w:rsidP="00CC3F0A">
            <w:pPr>
              <w:pStyle w:val="TableCell0-0115Break"/>
            </w:pPr>
            <w:r w:rsidRPr="005F70FB">
              <w:t>one hundred</w:t>
            </w:r>
          </w:p>
        </w:tc>
      </w:tr>
      <w:tr w:rsidR="00AC23C4" w:rsidRPr="005F70FB" w14:paraId="0D6F0790" w14:textId="77777777" w:rsidTr="00D95ABB">
        <w:tc>
          <w:tcPr>
            <w:tcW w:w="238" w:type="dxa"/>
            <w:shd w:val="clear" w:color="auto" w:fill="auto"/>
          </w:tcPr>
          <w:p w14:paraId="5429F294" w14:textId="77777777" w:rsidR="000F4F82" w:rsidRPr="005F70FB" w:rsidRDefault="000F4F82" w:rsidP="00CC3F0A">
            <w:pPr>
              <w:pStyle w:val="TableCell0-0115Break"/>
            </w:pPr>
          </w:p>
        </w:tc>
        <w:tc>
          <w:tcPr>
            <w:tcW w:w="1616" w:type="dxa"/>
            <w:shd w:val="clear" w:color="auto" w:fill="auto"/>
          </w:tcPr>
          <w:p w14:paraId="684BEC5C" w14:textId="77777777" w:rsidR="000F4F82" w:rsidRPr="005F70FB" w:rsidRDefault="000F4F82" w:rsidP="00CC3F0A">
            <w:pPr>
              <w:pStyle w:val="TableCell0-0115Break"/>
              <w:rPr>
                <w:rStyle w:val="ChItalBold"/>
              </w:rPr>
            </w:pPr>
            <w:r w:rsidRPr="005F70FB">
              <w:rPr>
                <w:rStyle w:val="ChItalBold"/>
              </w:rPr>
              <w:t>sribu</w:t>
            </w:r>
          </w:p>
        </w:tc>
        <w:tc>
          <w:tcPr>
            <w:tcW w:w="1701" w:type="dxa"/>
            <w:shd w:val="clear" w:color="auto" w:fill="auto"/>
          </w:tcPr>
          <w:p w14:paraId="43B76209" w14:textId="77777777" w:rsidR="000F4F82" w:rsidRPr="005F70FB" w:rsidRDefault="000F4F82" w:rsidP="00CC3F0A">
            <w:pPr>
              <w:pStyle w:val="TableCell0-0115Break"/>
              <w:rPr>
                <w:rStyle w:val="ChCharisSIL"/>
              </w:rPr>
            </w:pPr>
            <w:r w:rsidRPr="005F70FB">
              <w:rPr>
                <w:rStyle w:val="ChCharisSIL"/>
              </w:rPr>
              <w:t>ˈsri.bu</w:t>
            </w:r>
          </w:p>
        </w:tc>
        <w:tc>
          <w:tcPr>
            <w:tcW w:w="1134" w:type="dxa"/>
            <w:shd w:val="clear" w:color="auto" w:fill="auto"/>
          </w:tcPr>
          <w:p w14:paraId="6D38BA39" w14:textId="77777777" w:rsidR="000F4F82" w:rsidRPr="005F70FB" w:rsidRDefault="000F4F82" w:rsidP="00CC3F0A">
            <w:pPr>
              <w:pStyle w:val="TableCell0-0115Break"/>
              <w:rPr>
                <w:rStyle w:val="ChSmallCaps"/>
              </w:rPr>
            </w:pPr>
            <w:r w:rsidRPr="005F70FB">
              <w:rPr>
                <w:rStyle w:val="ChSmallCaps"/>
              </w:rPr>
              <w:t>num.c</w:t>
            </w:r>
          </w:p>
        </w:tc>
        <w:tc>
          <w:tcPr>
            <w:tcW w:w="2041" w:type="dxa"/>
            <w:shd w:val="clear" w:color="auto" w:fill="auto"/>
          </w:tcPr>
          <w:p w14:paraId="344D1D6F" w14:textId="77777777" w:rsidR="000F4F82" w:rsidRPr="005F70FB" w:rsidRDefault="000F4F82" w:rsidP="00CC3F0A">
            <w:pPr>
              <w:pStyle w:val="TableCell0-0115Break"/>
            </w:pPr>
            <w:r w:rsidRPr="005F70FB">
              <w:t>one thousand</w:t>
            </w:r>
          </w:p>
        </w:tc>
      </w:tr>
      <w:tr w:rsidR="00AC23C4" w:rsidRPr="005F70FB" w14:paraId="3C92FE7E" w14:textId="77777777" w:rsidTr="00D95ABB">
        <w:tc>
          <w:tcPr>
            <w:tcW w:w="238" w:type="dxa"/>
            <w:shd w:val="clear" w:color="auto" w:fill="auto"/>
          </w:tcPr>
          <w:p w14:paraId="7781E9CA" w14:textId="77777777" w:rsidR="000F4F82" w:rsidRPr="005F70FB" w:rsidRDefault="000F4F82" w:rsidP="00CC3F0A">
            <w:pPr>
              <w:pStyle w:val="TableCell0-0115Break"/>
            </w:pPr>
          </w:p>
        </w:tc>
        <w:tc>
          <w:tcPr>
            <w:tcW w:w="1616" w:type="dxa"/>
            <w:shd w:val="clear" w:color="auto" w:fill="auto"/>
          </w:tcPr>
          <w:p w14:paraId="4DF2D95A" w14:textId="77777777" w:rsidR="000F4F82" w:rsidRPr="005F70FB" w:rsidRDefault="000F4F82" w:rsidP="00CC3F0A">
            <w:pPr>
              <w:pStyle w:val="TableCell0-0115Break"/>
              <w:rPr>
                <w:rStyle w:val="ChItalBold"/>
              </w:rPr>
            </w:pPr>
            <w:r w:rsidRPr="005F70FB">
              <w:rPr>
                <w:rStyle w:val="ChItalBold"/>
              </w:rPr>
              <w:t>stuju</w:t>
            </w:r>
          </w:p>
        </w:tc>
        <w:tc>
          <w:tcPr>
            <w:tcW w:w="1701" w:type="dxa"/>
            <w:shd w:val="clear" w:color="auto" w:fill="auto"/>
          </w:tcPr>
          <w:p w14:paraId="78892BFB" w14:textId="77777777" w:rsidR="000F4F82" w:rsidRPr="005F70FB" w:rsidRDefault="000F4F82" w:rsidP="00CC3F0A">
            <w:pPr>
              <w:pStyle w:val="TableCell0-0115Break"/>
              <w:rPr>
                <w:rStyle w:val="ChCharisSIL"/>
              </w:rPr>
            </w:pPr>
            <w:r w:rsidRPr="005F70FB">
              <w:rPr>
                <w:rStyle w:val="ChCharisSIL"/>
              </w:rPr>
              <w:t>ˈstu.dʒu</w:t>
            </w:r>
          </w:p>
        </w:tc>
        <w:tc>
          <w:tcPr>
            <w:tcW w:w="1134" w:type="dxa"/>
            <w:shd w:val="clear" w:color="auto" w:fill="auto"/>
          </w:tcPr>
          <w:p w14:paraId="416937AA" w14:textId="77777777" w:rsidR="000F4F82" w:rsidRPr="005F70FB" w:rsidRDefault="000F4F82" w:rsidP="00CC3F0A">
            <w:pPr>
              <w:pStyle w:val="TableCell0-0115Break"/>
              <w:rPr>
                <w:rStyle w:val="ChSmallCaps"/>
              </w:rPr>
            </w:pPr>
            <w:r w:rsidRPr="005F70FB">
              <w:rPr>
                <w:rStyle w:val="ChSmallCaps"/>
              </w:rPr>
              <w:t>v.mo(dy)</w:t>
            </w:r>
          </w:p>
        </w:tc>
        <w:tc>
          <w:tcPr>
            <w:tcW w:w="2041" w:type="dxa"/>
            <w:shd w:val="clear" w:color="auto" w:fill="auto"/>
          </w:tcPr>
          <w:p w14:paraId="7C895BC8" w14:textId="77777777" w:rsidR="000F4F82" w:rsidRPr="005F70FB" w:rsidRDefault="000F4F82" w:rsidP="00CC3F0A">
            <w:pPr>
              <w:pStyle w:val="TableCell0-0115Break"/>
            </w:pPr>
            <w:r w:rsidRPr="005F70FB">
              <w:t>agree</w:t>
            </w:r>
          </w:p>
        </w:tc>
      </w:tr>
      <w:tr w:rsidR="00AC23C4" w:rsidRPr="005F70FB" w14:paraId="70269F61" w14:textId="77777777" w:rsidTr="00D95ABB">
        <w:tc>
          <w:tcPr>
            <w:tcW w:w="238" w:type="dxa"/>
            <w:shd w:val="clear" w:color="auto" w:fill="auto"/>
          </w:tcPr>
          <w:p w14:paraId="6E3A04E8" w14:textId="77777777" w:rsidR="000F4F82" w:rsidRPr="005F70FB" w:rsidRDefault="000F4F82" w:rsidP="000F4F82">
            <w:pPr>
              <w:pStyle w:val="TableCell0-2115ptBreak"/>
            </w:pPr>
          </w:p>
        </w:tc>
        <w:tc>
          <w:tcPr>
            <w:tcW w:w="1616" w:type="dxa"/>
            <w:shd w:val="clear" w:color="auto" w:fill="auto"/>
          </w:tcPr>
          <w:p w14:paraId="42DB3004" w14:textId="77777777" w:rsidR="000F4F82" w:rsidRPr="005F70FB" w:rsidRDefault="000F4F82" w:rsidP="000F4F82">
            <w:pPr>
              <w:pStyle w:val="TableCell0-2115ptBreak"/>
              <w:rPr>
                <w:rStyle w:val="ChItalBold"/>
              </w:rPr>
            </w:pPr>
            <w:r w:rsidRPr="005F70FB">
              <w:rPr>
                <w:rStyle w:val="ChItalBold"/>
              </w:rPr>
              <w:t>sumbangang</w:t>
            </w:r>
          </w:p>
        </w:tc>
        <w:tc>
          <w:tcPr>
            <w:tcW w:w="1701" w:type="dxa"/>
            <w:shd w:val="clear" w:color="auto" w:fill="auto"/>
          </w:tcPr>
          <w:p w14:paraId="6DCDED7B" w14:textId="77777777" w:rsidR="000F4F82" w:rsidRPr="005F70FB" w:rsidRDefault="000F4F82" w:rsidP="000F4F82">
            <w:pPr>
              <w:pStyle w:val="TableCell0-2115ptBreak"/>
              <w:rPr>
                <w:rStyle w:val="ChCharisSIL"/>
              </w:rPr>
            </w:pPr>
            <w:r w:rsidRPr="005F70FB">
              <w:rPr>
                <w:rStyle w:val="ChCharisSIL"/>
              </w:rPr>
              <w:t>sʊm.ˈba.ŋɐn</w:t>
            </w:r>
          </w:p>
        </w:tc>
        <w:tc>
          <w:tcPr>
            <w:tcW w:w="1134" w:type="dxa"/>
            <w:shd w:val="clear" w:color="auto" w:fill="auto"/>
          </w:tcPr>
          <w:p w14:paraId="101C7455"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2EA7A30B" w14:textId="77777777" w:rsidR="000F4F82" w:rsidRPr="005F70FB" w:rsidRDefault="000F4F82" w:rsidP="000F4F82">
            <w:pPr>
              <w:pStyle w:val="TableCell0-2115ptBreak"/>
            </w:pPr>
            <w:r w:rsidRPr="005F70FB">
              <w:t>donation</w:t>
            </w:r>
          </w:p>
        </w:tc>
      </w:tr>
      <w:tr w:rsidR="00AC23C4" w:rsidRPr="005F70FB" w14:paraId="239B8A1E" w14:textId="77777777" w:rsidTr="00D95ABB">
        <w:tc>
          <w:tcPr>
            <w:tcW w:w="238" w:type="dxa"/>
            <w:shd w:val="clear" w:color="auto" w:fill="auto"/>
          </w:tcPr>
          <w:p w14:paraId="14BD49E5" w14:textId="77777777" w:rsidR="000F4F82" w:rsidRPr="005F70FB" w:rsidRDefault="000F4F82" w:rsidP="000F4F82">
            <w:pPr>
              <w:pStyle w:val="TableCell2-2"/>
              <w:rPr>
                <w:rStyle w:val="ExampleSource"/>
              </w:rPr>
            </w:pPr>
          </w:p>
        </w:tc>
        <w:tc>
          <w:tcPr>
            <w:tcW w:w="1616" w:type="dxa"/>
            <w:shd w:val="clear" w:color="auto" w:fill="auto"/>
          </w:tcPr>
          <w:p w14:paraId="3CC8A132" w14:textId="77777777" w:rsidR="000F4F82" w:rsidRPr="005F70FB" w:rsidRDefault="000F4F82" w:rsidP="000F4F82">
            <w:pPr>
              <w:pStyle w:val="TableCell2-2"/>
              <w:rPr>
                <w:rStyle w:val="ChBold"/>
              </w:rPr>
            </w:pPr>
            <w:r w:rsidRPr="005F70FB">
              <w:rPr>
                <w:rStyle w:val="ChBold"/>
              </w:rPr>
              <w:t>T</w:t>
            </w:r>
          </w:p>
        </w:tc>
        <w:tc>
          <w:tcPr>
            <w:tcW w:w="1701" w:type="dxa"/>
            <w:shd w:val="clear" w:color="auto" w:fill="auto"/>
          </w:tcPr>
          <w:p w14:paraId="77DCCE2E" w14:textId="77777777" w:rsidR="000F4F82" w:rsidRPr="005F70FB" w:rsidRDefault="000F4F82" w:rsidP="000F4F82">
            <w:pPr>
              <w:pStyle w:val="TableCell2-2"/>
            </w:pPr>
          </w:p>
        </w:tc>
        <w:tc>
          <w:tcPr>
            <w:tcW w:w="1134" w:type="dxa"/>
            <w:shd w:val="clear" w:color="auto" w:fill="auto"/>
          </w:tcPr>
          <w:p w14:paraId="6CDEC4CD" w14:textId="77777777" w:rsidR="000F4F82" w:rsidRPr="005F70FB" w:rsidRDefault="000F4F82" w:rsidP="000F4F82">
            <w:pPr>
              <w:pStyle w:val="TableCell2-2"/>
            </w:pPr>
          </w:p>
        </w:tc>
        <w:tc>
          <w:tcPr>
            <w:tcW w:w="2041" w:type="dxa"/>
            <w:shd w:val="clear" w:color="auto" w:fill="auto"/>
          </w:tcPr>
          <w:p w14:paraId="3930E3AF" w14:textId="77777777" w:rsidR="000F4F82" w:rsidRPr="005F70FB" w:rsidRDefault="000F4F82" w:rsidP="000F4F82">
            <w:pPr>
              <w:pStyle w:val="TableCell2-2"/>
            </w:pPr>
          </w:p>
        </w:tc>
      </w:tr>
      <w:tr w:rsidR="00AC23C4" w:rsidRPr="005F70FB" w14:paraId="7B38ABFA" w14:textId="77777777" w:rsidTr="00D95ABB">
        <w:tc>
          <w:tcPr>
            <w:tcW w:w="238" w:type="dxa"/>
            <w:shd w:val="clear" w:color="auto" w:fill="auto"/>
          </w:tcPr>
          <w:p w14:paraId="210E56B3" w14:textId="77777777" w:rsidR="000F4F82" w:rsidRPr="005F70FB" w:rsidRDefault="000F4F82" w:rsidP="00CC3F0A">
            <w:pPr>
              <w:pStyle w:val="TableCell0-0115Break"/>
            </w:pPr>
          </w:p>
        </w:tc>
        <w:tc>
          <w:tcPr>
            <w:tcW w:w="1616" w:type="dxa"/>
            <w:shd w:val="clear" w:color="auto" w:fill="auto"/>
          </w:tcPr>
          <w:p w14:paraId="3E20D48A" w14:textId="77777777" w:rsidR="000F4F82" w:rsidRPr="005F70FB" w:rsidRDefault="000F4F82" w:rsidP="00CC3F0A">
            <w:pPr>
              <w:pStyle w:val="TableCell0-0115Break"/>
              <w:rPr>
                <w:rStyle w:val="ChItalBold"/>
              </w:rPr>
            </w:pPr>
            <w:r w:rsidRPr="005F70FB">
              <w:rPr>
                <w:rStyle w:val="ChItalBold"/>
              </w:rPr>
              <w:t>tabalik</w:t>
            </w:r>
          </w:p>
        </w:tc>
        <w:tc>
          <w:tcPr>
            <w:tcW w:w="1701" w:type="dxa"/>
            <w:shd w:val="clear" w:color="auto" w:fill="auto"/>
          </w:tcPr>
          <w:p w14:paraId="0C867EDD" w14:textId="16567C41" w:rsidR="000F4F82" w:rsidRPr="005F70FB" w:rsidRDefault="000F4F82" w:rsidP="00CC3F0A">
            <w:pPr>
              <w:pStyle w:val="TableCell0-0115Break"/>
              <w:rPr>
                <w:rStyle w:val="ChCharisSIL"/>
              </w:rPr>
            </w:pPr>
            <w:r w:rsidRPr="005F70FB">
              <w:rPr>
                <w:rStyle w:val="ChCharisSIL"/>
              </w:rPr>
              <w:t>ta.ˈba.l</w:t>
            </w:r>
            <w:r w:rsidR="009F42BA" w:rsidRPr="005F70FB">
              <w:rPr>
                <w:rStyle w:val="ChCharisSIL"/>
              </w:rPr>
              <w:t>ɛ</w:t>
            </w:r>
          </w:p>
        </w:tc>
        <w:tc>
          <w:tcPr>
            <w:tcW w:w="1134" w:type="dxa"/>
            <w:shd w:val="clear" w:color="auto" w:fill="auto"/>
          </w:tcPr>
          <w:p w14:paraId="1EBD97C3"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6A73E582" w14:textId="77777777" w:rsidR="000F4F82" w:rsidRPr="005F70FB" w:rsidRDefault="000F4F82" w:rsidP="00CC3F0A">
            <w:pPr>
              <w:pStyle w:val="TableCell0-0115Break"/>
            </w:pPr>
            <w:r w:rsidRPr="005F70FB">
              <w:t>be turned over</w:t>
            </w:r>
          </w:p>
        </w:tc>
      </w:tr>
      <w:tr w:rsidR="00AC23C4" w:rsidRPr="005F70FB" w14:paraId="1B1EBE10" w14:textId="77777777" w:rsidTr="00D95ABB">
        <w:tc>
          <w:tcPr>
            <w:tcW w:w="238" w:type="dxa"/>
            <w:shd w:val="clear" w:color="auto" w:fill="auto"/>
          </w:tcPr>
          <w:p w14:paraId="482A8A69" w14:textId="77777777" w:rsidR="000F4F82" w:rsidRPr="005F70FB" w:rsidRDefault="000F4F82" w:rsidP="00CC3F0A">
            <w:pPr>
              <w:pStyle w:val="TableCell0-0115Break"/>
            </w:pPr>
          </w:p>
        </w:tc>
        <w:tc>
          <w:tcPr>
            <w:tcW w:w="1616" w:type="dxa"/>
            <w:shd w:val="clear" w:color="auto" w:fill="auto"/>
          </w:tcPr>
          <w:p w14:paraId="230CA9E6" w14:textId="77777777" w:rsidR="000F4F82" w:rsidRPr="005F70FB" w:rsidRDefault="000F4F82" w:rsidP="00CC3F0A">
            <w:pPr>
              <w:pStyle w:val="TableCell0-0115Break"/>
              <w:rPr>
                <w:rStyle w:val="ChItalBold"/>
              </w:rPr>
            </w:pPr>
            <w:r w:rsidRPr="005F70FB">
              <w:rPr>
                <w:rStyle w:val="ChItalBold"/>
              </w:rPr>
              <w:t>tabanting</w:t>
            </w:r>
          </w:p>
        </w:tc>
        <w:tc>
          <w:tcPr>
            <w:tcW w:w="1701" w:type="dxa"/>
            <w:shd w:val="clear" w:color="auto" w:fill="auto"/>
          </w:tcPr>
          <w:p w14:paraId="37DEA888" w14:textId="77777777" w:rsidR="000F4F82" w:rsidRPr="005F70FB" w:rsidRDefault="000F4F82" w:rsidP="00CC3F0A">
            <w:pPr>
              <w:pStyle w:val="TableCell0-0115Break"/>
              <w:rPr>
                <w:rStyle w:val="ChCharisSIL"/>
              </w:rPr>
            </w:pPr>
            <w:r w:rsidRPr="005F70FB">
              <w:rPr>
                <w:rStyle w:val="ChCharisSIL"/>
              </w:rPr>
              <w:t>ta.ˈbɐn.tɪŋ</w:t>
            </w:r>
          </w:p>
        </w:tc>
        <w:tc>
          <w:tcPr>
            <w:tcW w:w="1134" w:type="dxa"/>
            <w:shd w:val="clear" w:color="auto" w:fill="auto"/>
          </w:tcPr>
          <w:p w14:paraId="73F44A49"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7DD2CD66" w14:textId="77777777" w:rsidR="000F4F82" w:rsidRPr="005F70FB" w:rsidRDefault="000F4F82" w:rsidP="00CC3F0A">
            <w:pPr>
              <w:pStyle w:val="TableCell0-0115Break"/>
            </w:pPr>
            <w:r w:rsidRPr="005F70FB">
              <w:t>be tossed around</w:t>
            </w:r>
          </w:p>
        </w:tc>
      </w:tr>
      <w:tr w:rsidR="00AC23C4" w:rsidRPr="005F70FB" w14:paraId="1E1644D7" w14:textId="77777777" w:rsidTr="00D95ABB">
        <w:tc>
          <w:tcPr>
            <w:tcW w:w="238" w:type="dxa"/>
            <w:shd w:val="clear" w:color="auto" w:fill="auto"/>
          </w:tcPr>
          <w:p w14:paraId="056E36F8" w14:textId="77777777" w:rsidR="000F4F82" w:rsidRPr="005F70FB" w:rsidRDefault="000F4F82" w:rsidP="00CC3F0A">
            <w:pPr>
              <w:pStyle w:val="TableCell0-0115Break"/>
            </w:pPr>
            <w:r w:rsidRPr="005F70FB">
              <w:t>x</w:t>
            </w:r>
          </w:p>
        </w:tc>
        <w:tc>
          <w:tcPr>
            <w:tcW w:w="1616" w:type="dxa"/>
            <w:shd w:val="clear" w:color="auto" w:fill="auto"/>
          </w:tcPr>
          <w:p w14:paraId="703F82AF" w14:textId="77777777" w:rsidR="000F4F82" w:rsidRPr="005F70FB" w:rsidRDefault="000F4F82" w:rsidP="00CC3F0A">
            <w:pPr>
              <w:pStyle w:val="TableCell0-0115Break"/>
              <w:rPr>
                <w:rStyle w:val="ChItalBold"/>
              </w:rPr>
            </w:pPr>
            <w:r w:rsidRPr="005F70FB">
              <w:rPr>
                <w:rStyle w:val="ChItalBold"/>
              </w:rPr>
              <w:t>tabla</w:t>
            </w:r>
          </w:p>
        </w:tc>
        <w:tc>
          <w:tcPr>
            <w:tcW w:w="1701" w:type="dxa"/>
            <w:shd w:val="clear" w:color="auto" w:fill="auto"/>
          </w:tcPr>
          <w:p w14:paraId="4F85756D" w14:textId="77777777" w:rsidR="000F4F82" w:rsidRPr="005F70FB" w:rsidRDefault="000F4F82" w:rsidP="00CC3F0A">
            <w:pPr>
              <w:pStyle w:val="TableCell0-0115Break"/>
              <w:rPr>
                <w:rStyle w:val="ChCharisSIL"/>
              </w:rPr>
            </w:pPr>
            <w:r w:rsidRPr="005F70FB">
              <w:rPr>
                <w:rStyle w:val="ChCharisSIL"/>
              </w:rPr>
              <w:t>ta.ˈbla</w:t>
            </w:r>
          </w:p>
        </w:tc>
        <w:tc>
          <w:tcPr>
            <w:tcW w:w="1134" w:type="dxa"/>
            <w:shd w:val="clear" w:color="auto" w:fill="auto"/>
          </w:tcPr>
          <w:p w14:paraId="4DF6A832"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0A9F5897" w14:textId="77777777" w:rsidR="000F4F82" w:rsidRPr="005F70FB" w:rsidRDefault="000F4F82" w:rsidP="00CC3F0A">
            <w:pPr>
              <w:pStyle w:val="TableCell0-0115Break"/>
            </w:pPr>
            <w:r w:rsidRPr="005F70FB">
              <w:t>be cracked open</w:t>
            </w:r>
          </w:p>
        </w:tc>
      </w:tr>
      <w:tr w:rsidR="00AC23C4" w:rsidRPr="005F70FB" w14:paraId="0A165CFA" w14:textId="77777777" w:rsidTr="00D95ABB">
        <w:tc>
          <w:tcPr>
            <w:tcW w:w="238" w:type="dxa"/>
            <w:shd w:val="clear" w:color="auto" w:fill="auto"/>
          </w:tcPr>
          <w:p w14:paraId="575BB77B" w14:textId="77777777" w:rsidR="000F4F82" w:rsidRPr="005F70FB" w:rsidRDefault="000F4F82" w:rsidP="00CC3F0A">
            <w:pPr>
              <w:pStyle w:val="TableCell0-0115Break"/>
            </w:pPr>
          </w:p>
        </w:tc>
        <w:tc>
          <w:tcPr>
            <w:tcW w:w="1616" w:type="dxa"/>
            <w:shd w:val="clear" w:color="auto" w:fill="auto"/>
          </w:tcPr>
          <w:p w14:paraId="749ADF8B" w14:textId="77777777" w:rsidR="000F4F82" w:rsidRPr="005F70FB" w:rsidRDefault="000F4F82" w:rsidP="00CC3F0A">
            <w:pPr>
              <w:pStyle w:val="TableCell0-0115Break"/>
              <w:rPr>
                <w:rStyle w:val="ChItalBold"/>
              </w:rPr>
            </w:pPr>
            <w:r w:rsidRPr="005F70FB">
              <w:rPr>
                <w:rStyle w:val="ChItalBold"/>
              </w:rPr>
              <w:t>tacukur</w:t>
            </w:r>
          </w:p>
        </w:tc>
        <w:tc>
          <w:tcPr>
            <w:tcW w:w="1701" w:type="dxa"/>
            <w:shd w:val="clear" w:color="auto" w:fill="auto"/>
          </w:tcPr>
          <w:p w14:paraId="747ECCFB" w14:textId="77777777" w:rsidR="000F4F82" w:rsidRPr="005F70FB" w:rsidRDefault="000F4F82" w:rsidP="00CC3F0A">
            <w:pPr>
              <w:pStyle w:val="TableCell0-0115Break"/>
              <w:rPr>
                <w:rStyle w:val="ChCharisSIL"/>
              </w:rPr>
            </w:pPr>
            <w:r w:rsidRPr="005F70FB">
              <w:rPr>
                <w:rStyle w:val="ChCharisSIL"/>
              </w:rPr>
              <w:t>ta.ˈtʃu.kʊr</w:t>
            </w:r>
          </w:p>
        </w:tc>
        <w:tc>
          <w:tcPr>
            <w:tcW w:w="1134" w:type="dxa"/>
            <w:shd w:val="clear" w:color="auto" w:fill="auto"/>
          </w:tcPr>
          <w:p w14:paraId="3F8AB231"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46E2E920" w14:textId="77777777" w:rsidR="000F4F82" w:rsidRPr="005F70FB" w:rsidRDefault="000F4F82" w:rsidP="00CC3F0A">
            <w:pPr>
              <w:pStyle w:val="TableCell0-0115Break"/>
            </w:pPr>
            <w:r w:rsidRPr="005F70FB">
              <w:t>be scalped</w:t>
            </w:r>
          </w:p>
        </w:tc>
      </w:tr>
      <w:tr w:rsidR="00AC23C4" w:rsidRPr="005F70FB" w14:paraId="779FCE0E" w14:textId="77777777" w:rsidTr="00D95ABB">
        <w:tc>
          <w:tcPr>
            <w:tcW w:w="238" w:type="dxa"/>
            <w:shd w:val="clear" w:color="auto" w:fill="auto"/>
          </w:tcPr>
          <w:p w14:paraId="16F988F6" w14:textId="77777777" w:rsidR="000F4F82" w:rsidRPr="005F70FB" w:rsidRDefault="000F4F82" w:rsidP="00CC3F0A">
            <w:pPr>
              <w:pStyle w:val="TableCell0-0115Break"/>
            </w:pPr>
          </w:p>
        </w:tc>
        <w:tc>
          <w:tcPr>
            <w:tcW w:w="1616" w:type="dxa"/>
            <w:shd w:val="clear" w:color="auto" w:fill="auto"/>
          </w:tcPr>
          <w:p w14:paraId="7E080A4C" w14:textId="77777777" w:rsidR="000F4F82" w:rsidRPr="005F70FB" w:rsidRDefault="000F4F82" w:rsidP="00CC3F0A">
            <w:pPr>
              <w:pStyle w:val="TableCell0-0115Break"/>
              <w:rPr>
                <w:rStyle w:val="ChItalBold"/>
              </w:rPr>
            </w:pPr>
            <w:r w:rsidRPr="005F70FB">
              <w:rPr>
                <w:rStyle w:val="ChItalBold"/>
              </w:rPr>
              <w:t>tagait</w:t>
            </w:r>
          </w:p>
        </w:tc>
        <w:tc>
          <w:tcPr>
            <w:tcW w:w="1701" w:type="dxa"/>
            <w:shd w:val="clear" w:color="auto" w:fill="auto"/>
          </w:tcPr>
          <w:p w14:paraId="15800A03" w14:textId="77777777" w:rsidR="000F4F82" w:rsidRPr="005F70FB" w:rsidRDefault="000F4F82" w:rsidP="00CC3F0A">
            <w:pPr>
              <w:pStyle w:val="TableCell0-0115Break"/>
              <w:rPr>
                <w:rStyle w:val="ChCharisSIL"/>
              </w:rPr>
            </w:pPr>
            <w:r w:rsidRPr="005F70FB">
              <w:rPr>
                <w:rStyle w:val="ChCharisSIL"/>
              </w:rPr>
              <w:t>ta.ˈgɐ.ɪt̚</w:t>
            </w:r>
          </w:p>
        </w:tc>
        <w:tc>
          <w:tcPr>
            <w:tcW w:w="1134" w:type="dxa"/>
            <w:shd w:val="clear" w:color="auto" w:fill="auto"/>
          </w:tcPr>
          <w:p w14:paraId="6C0CC711"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413DB6EF" w14:textId="77777777" w:rsidR="000F4F82" w:rsidRPr="005F70FB" w:rsidRDefault="000F4F82" w:rsidP="00CC3F0A">
            <w:pPr>
              <w:pStyle w:val="TableCell0-0115Break"/>
            </w:pPr>
            <w:r w:rsidRPr="005F70FB">
              <w:t>be hooked</w:t>
            </w:r>
          </w:p>
        </w:tc>
      </w:tr>
      <w:tr w:rsidR="00AC23C4" w:rsidRPr="005F70FB" w14:paraId="10E17AB6" w14:textId="77777777" w:rsidTr="00D95ABB">
        <w:tc>
          <w:tcPr>
            <w:tcW w:w="238" w:type="dxa"/>
            <w:shd w:val="clear" w:color="auto" w:fill="auto"/>
          </w:tcPr>
          <w:p w14:paraId="48B0EA1E" w14:textId="77777777" w:rsidR="000F4F82" w:rsidRPr="005F70FB" w:rsidRDefault="000F4F82" w:rsidP="00CC3F0A">
            <w:pPr>
              <w:pStyle w:val="TableCell0-0115Break"/>
            </w:pPr>
          </w:p>
        </w:tc>
        <w:tc>
          <w:tcPr>
            <w:tcW w:w="1616" w:type="dxa"/>
            <w:shd w:val="clear" w:color="auto" w:fill="auto"/>
          </w:tcPr>
          <w:p w14:paraId="461264A1" w14:textId="77777777" w:rsidR="000F4F82" w:rsidRPr="005F70FB" w:rsidRDefault="000F4F82" w:rsidP="00CC3F0A">
            <w:pPr>
              <w:pStyle w:val="TableCell0-0115Break"/>
              <w:rPr>
                <w:rStyle w:val="ChItalBold"/>
              </w:rPr>
            </w:pPr>
            <w:r w:rsidRPr="005F70FB">
              <w:rPr>
                <w:rStyle w:val="ChItalBold"/>
              </w:rPr>
              <w:t>tagoyang</w:t>
            </w:r>
          </w:p>
        </w:tc>
        <w:tc>
          <w:tcPr>
            <w:tcW w:w="1701" w:type="dxa"/>
            <w:shd w:val="clear" w:color="auto" w:fill="auto"/>
          </w:tcPr>
          <w:p w14:paraId="4AAB4543" w14:textId="77777777" w:rsidR="000F4F82" w:rsidRPr="005F70FB" w:rsidRDefault="000F4F82" w:rsidP="00CC3F0A">
            <w:pPr>
              <w:pStyle w:val="TableCell0-0115Break"/>
              <w:rPr>
                <w:rStyle w:val="ChCharisSIL"/>
              </w:rPr>
            </w:pPr>
            <w:r w:rsidRPr="005F70FB">
              <w:rPr>
                <w:rStyle w:val="ChCharisSIL"/>
              </w:rPr>
              <w:t>ta.ˈgɔ̞.jɐŋ</w:t>
            </w:r>
          </w:p>
        </w:tc>
        <w:tc>
          <w:tcPr>
            <w:tcW w:w="1134" w:type="dxa"/>
            <w:shd w:val="clear" w:color="auto" w:fill="auto"/>
          </w:tcPr>
          <w:p w14:paraId="278CEDD6"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648D040E" w14:textId="77777777" w:rsidR="000F4F82" w:rsidRPr="005F70FB" w:rsidRDefault="000F4F82" w:rsidP="00CC3F0A">
            <w:pPr>
              <w:pStyle w:val="TableCell0-0115Break"/>
            </w:pPr>
            <w:r w:rsidRPr="005F70FB">
              <w:t>be shaken</w:t>
            </w:r>
          </w:p>
        </w:tc>
      </w:tr>
      <w:tr w:rsidR="00AC23C4" w:rsidRPr="005F70FB" w14:paraId="37FDCE51" w14:textId="77777777" w:rsidTr="00D95ABB">
        <w:tc>
          <w:tcPr>
            <w:tcW w:w="238" w:type="dxa"/>
            <w:shd w:val="clear" w:color="auto" w:fill="auto"/>
          </w:tcPr>
          <w:p w14:paraId="352D41A1" w14:textId="77777777" w:rsidR="000F4F82" w:rsidRPr="005F70FB" w:rsidRDefault="000F4F82" w:rsidP="00CC3F0A">
            <w:pPr>
              <w:pStyle w:val="TableCell0-0115Break"/>
            </w:pPr>
          </w:p>
        </w:tc>
        <w:tc>
          <w:tcPr>
            <w:tcW w:w="1616" w:type="dxa"/>
            <w:shd w:val="clear" w:color="auto" w:fill="auto"/>
          </w:tcPr>
          <w:p w14:paraId="243B8918" w14:textId="77777777" w:rsidR="000F4F82" w:rsidRPr="005F70FB" w:rsidRDefault="000F4F82" w:rsidP="00CC3F0A">
            <w:pPr>
              <w:pStyle w:val="TableCell0-0115Break"/>
              <w:rPr>
                <w:rStyle w:val="ChItalBold"/>
              </w:rPr>
            </w:pPr>
            <w:r w:rsidRPr="005F70FB">
              <w:rPr>
                <w:rStyle w:val="ChItalBold"/>
              </w:rPr>
              <w:t>taguling</w:t>
            </w:r>
          </w:p>
        </w:tc>
        <w:tc>
          <w:tcPr>
            <w:tcW w:w="1701" w:type="dxa"/>
            <w:shd w:val="clear" w:color="auto" w:fill="auto"/>
          </w:tcPr>
          <w:p w14:paraId="1B071BC3" w14:textId="77777777" w:rsidR="000F4F82" w:rsidRPr="005F70FB" w:rsidRDefault="000F4F82" w:rsidP="00CC3F0A">
            <w:pPr>
              <w:pStyle w:val="TableCell0-0115Break"/>
              <w:rPr>
                <w:rStyle w:val="ChCharisSIL"/>
              </w:rPr>
            </w:pPr>
            <w:r w:rsidRPr="005F70FB">
              <w:rPr>
                <w:rStyle w:val="ChCharisSIL"/>
              </w:rPr>
              <w:t>ta.ˈgu.lɪŋ</w:t>
            </w:r>
          </w:p>
        </w:tc>
        <w:tc>
          <w:tcPr>
            <w:tcW w:w="1134" w:type="dxa"/>
            <w:shd w:val="clear" w:color="auto" w:fill="auto"/>
          </w:tcPr>
          <w:p w14:paraId="7AC0CA99"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512949B7" w14:textId="77777777" w:rsidR="000F4F82" w:rsidRPr="005F70FB" w:rsidRDefault="000F4F82" w:rsidP="00CC3F0A">
            <w:pPr>
              <w:pStyle w:val="TableCell0-0115Break"/>
            </w:pPr>
            <w:r w:rsidRPr="005F70FB">
              <w:t>be rolled over</w:t>
            </w:r>
          </w:p>
        </w:tc>
      </w:tr>
      <w:tr w:rsidR="00AC23C4" w:rsidRPr="005F70FB" w14:paraId="0DA6896F" w14:textId="77777777" w:rsidTr="00D95ABB">
        <w:tc>
          <w:tcPr>
            <w:tcW w:w="238" w:type="dxa"/>
            <w:shd w:val="clear" w:color="auto" w:fill="auto"/>
          </w:tcPr>
          <w:p w14:paraId="1EE0D54A" w14:textId="77777777" w:rsidR="000F4F82" w:rsidRPr="005F70FB" w:rsidRDefault="000F4F82" w:rsidP="00CC3F0A">
            <w:pPr>
              <w:pStyle w:val="TableCell0-0115Break"/>
            </w:pPr>
          </w:p>
        </w:tc>
        <w:tc>
          <w:tcPr>
            <w:tcW w:w="1616" w:type="dxa"/>
            <w:shd w:val="clear" w:color="auto" w:fill="auto"/>
          </w:tcPr>
          <w:p w14:paraId="326345E2" w14:textId="77777777" w:rsidR="000F4F82" w:rsidRPr="005F70FB" w:rsidRDefault="000F4F82" w:rsidP="00CC3F0A">
            <w:pPr>
              <w:pStyle w:val="TableCell0-0115Break"/>
              <w:rPr>
                <w:rStyle w:val="ChItalBold"/>
              </w:rPr>
            </w:pPr>
            <w:r w:rsidRPr="005F70FB">
              <w:rPr>
                <w:rStyle w:val="ChItalBold"/>
              </w:rPr>
              <w:t>tahambur</w:t>
            </w:r>
          </w:p>
        </w:tc>
        <w:tc>
          <w:tcPr>
            <w:tcW w:w="1701" w:type="dxa"/>
            <w:shd w:val="clear" w:color="auto" w:fill="auto"/>
          </w:tcPr>
          <w:p w14:paraId="257CCC50" w14:textId="77777777" w:rsidR="000F4F82" w:rsidRPr="005F70FB" w:rsidRDefault="000F4F82" w:rsidP="00CC3F0A">
            <w:pPr>
              <w:pStyle w:val="TableCell0-0115Break"/>
              <w:rPr>
                <w:rStyle w:val="ChCharisSIL"/>
              </w:rPr>
            </w:pPr>
            <w:r w:rsidRPr="005F70FB">
              <w:rPr>
                <w:rStyle w:val="ChCharisSIL"/>
              </w:rPr>
              <w:t>ta.ˈhɐm.bʊr</w:t>
            </w:r>
          </w:p>
        </w:tc>
        <w:tc>
          <w:tcPr>
            <w:tcW w:w="1134" w:type="dxa"/>
            <w:shd w:val="clear" w:color="auto" w:fill="auto"/>
          </w:tcPr>
          <w:p w14:paraId="3FB6F167"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6857DC2D" w14:textId="77777777" w:rsidR="000F4F82" w:rsidRPr="005F70FB" w:rsidRDefault="000F4F82" w:rsidP="00CC3F0A">
            <w:pPr>
              <w:pStyle w:val="TableCell0-0115Break"/>
            </w:pPr>
            <w:r w:rsidRPr="005F70FB">
              <w:t>be scattered about</w:t>
            </w:r>
          </w:p>
        </w:tc>
      </w:tr>
      <w:tr w:rsidR="00AC23C4" w:rsidRPr="005F70FB" w14:paraId="61197BBE" w14:textId="77777777" w:rsidTr="00D95ABB">
        <w:tc>
          <w:tcPr>
            <w:tcW w:w="238" w:type="dxa"/>
            <w:shd w:val="clear" w:color="auto" w:fill="auto"/>
          </w:tcPr>
          <w:p w14:paraId="48F32E0E" w14:textId="77777777" w:rsidR="000F4F82" w:rsidRPr="005F70FB" w:rsidRDefault="000F4F82" w:rsidP="00CC3F0A">
            <w:pPr>
              <w:pStyle w:val="TableCell0-0115Break"/>
            </w:pPr>
          </w:p>
        </w:tc>
        <w:tc>
          <w:tcPr>
            <w:tcW w:w="1616" w:type="dxa"/>
            <w:shd w:val="clear" w:color="auto" w:fill="auto"/>
          </w:tcPr>
          <w:p w14:paraId="343ABAE9" w14:textId="77777777" w:rsidR="000F4F82" w:rsidRPr="005F70FB" w:rsidRDefault="000F4F82" w:rsidP="00CC3F0A">
            <w:pPr>
              <w:pStyle w:val="TableCell0-0115Break"/>
              <w:rPr>
                <w:rStyle w:val="ChItalBold"/>
              </w:rPr>
            </w:pPr>
            <w:r w:rsidRPr="005F70FB">
              <w:rPr>
                <w:rStyle w:val="ChItalBold"/>
              </w:rPr>
              <w:t>tahangang</w:t>
            </w:r>
          </w:p>
        </w:tc>
        <w:tc>
          <w:tcPr>
            <w:tcW w:w="1701" w:type="dxa"/>
            <w:shd w:val="clear" w:color="auto" w:fill="auto"/>
          </w:tcPr>
          <w:p w14:paraId="4C213EBB" w14:textId="77777777" w:rsidR="000F4F82" w:rsidRPr="005F70FB" w:rsidRDefault="000F4F82" w:rsidP="00CC3F0A">
            <w:pPr>
              <w:pStyle w:val="TableCell0-0115Break"/>
              <w:rPr>
                <w:rStyle w:val="ChCharisSIL"/>
              </w:rPr>
            </w:pPr>
            <w:r w:rsidRPr="005F70FB">
              <w:rPr>
                <w:rStyle w:val="ChCharisSIL"/>
              </w:rPr>
              <w:t>ta.ˈha.nɐn</w:t>
            </w:r>
          </w:p>
        </w:tc>
        <w:tc>
          <w:tcPr>
            <w:tcW w:w="1134" w:type="dxa"/>
            <w:shd w:val="clear" w:color="auto" w:fill="auto"/>
          </w:tcPr>
          <w:p w14:paraId="32706DB7"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E2DE0E5" w14:textId="77777777" w:rsidR="000F4F82" w:rsidRPr="005F70FB" w:rsidRDefault="000F4F82" w:rsidP="00CC3F0A">
            <w:pPr>
              <w:pStyle w:val="TableCell0-0115Break"/>
            </w:pPr>
            <w:r w:rsidRPr="005F70FB">
              <w:t>detention</w:t>
            </w:r>
          </w:p>
        </w:tc>
      </w:tr>
      <w:tr w:rsidR="00AC23C4" w:rsidRPr="005F70FB" w14:paraId="6EE6FC84" w14:textId="77777777" w:rsidTr="00D95ABB">
        <w:tc>
          <w:tcPr>
            <w:tcW w:w="238" w:type="dxa"/>
            <w:shd w:val="clear" w:color="auto" w:fill="auto"/>
          </w:tcPr>
          <w:p w14:paraId="29AD1DF6" w14:textId="77777777" w:rsidR="000F4F82" w:rsidRPr="005F70FB" w:rsidRDefault="000F4F82" w:rsidP="00CC3F0A">
            <w:pPr>
              <w:pStyle w:val="TableCell0-0115Break"/>
            </w:pPr>
          </w:p>
        </w:tc>
        <w:tc>
          <w:tcPr>
            <w:tcW w:w="1616" w:type="dxa"/>
            <w:shd w:val="clear" w:color="auto" w:fill="auto"/>
          </w:tcPr>
          <w:p w14:paraId="71633C75" w14:textId="77777777" w:rsidR="000F4F82" w:rsidRPr="005F70FB" w:rsidRDefault="000F4F82" w:rsidP="00CC3F0A">
            <w:pPr>
              <w:pStyle w:val="TableCell0-0115Break"/>
              <w:rPr>
                <w:rStyle w:val="ChItalBold"/>
              </w:rPr>
            </w:pPr>
            <w:r w:rsidRPr="005F70FB">
              <w:rPr>
                <w:rStyle w:val="ChItalBold"/>
              </w:rPr>
              <w:t>takancing</w:t>
            </w:r>
          </w:p>
        </w:tc>
        <w:tc>
          <w:tcPr>
            <w:tcW w:w="1701" w:type="dxa"/>
            <w:shd w:val="clear" w:color="auto" w:fill="auto"/>
          </w:tcPr>
          <w:p w14:paraId="07134965" w14:textId="77777777" w:rsidR="000F4F82" w:rsidRPr="005F70FB" w:rsidRDefault="000F4F82" w:rsidP="00CC3F0A">
            <w:pPr>
              <w:pStyle w:val="TableCell0-0115Break"/>
              <w:rPr>
                <w:rStyle w:val="ChCharisSIL"/>
              </w:rPr>
            </w:pPr>
            <w:r w:rsidRPr="005F70FB">
              <w:rPr>
                <w:rStyle w:val="ChCharisSIL"/>
              </w:rPr>
              <w:t>ta.ˈkɐn.tʃɪŋ</w:t>
            </w:r>
          </w:p>
        </w:tc>
        <w:tc>
          <w:tcPr>
            <w:tcW w:w="1134" w:type="dxa"/>
            <w:shd w:val="clear" w:color="auto" w:fill="auto"/>
          </w:tcPr>
          <w:p w14:paraId="09F368F5"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5A0E3A7F" w14:textId="77777777" w:rsidR="000F4F82" w:rsidRPr="005F70FB" w:rsidRDefault="000F4F82" w:rsidP="00CC3F0A">
            <w:pPr>
              <w:pStyle w:val="TableCell0-0115Break"/>
            </w:pPr>
            <w:r w:rsidRPr="005F70FB">
              <w:t>be locked</w:t>
            </w:r>
          </w:p>
        </w:tc>
      </w:tr>
      <w:tr w:rsidR="00AC23C4" w:rsidRPr="005F70FB" w14:paraId="4B486133" w14:textId="77777777" w:rsidTr="00D95ABB">
        <w:tc>
          <w:tcPr>
            <w:tcW w:w="238" w:type="dxa"/>
            <w:shd w:val="clear" w:color="auto" w:fill="auto"/>
          </w:tcPr>
          <w:p w14:paraId="2E7240C0" w14:textId="77777777" w:rsidR="000F4F82" w:rsidRPr="005F70FB" w:rsidRDefault="000F4F82" w:rsidP="00CC3F0A">
            <w:pPr>
              <w:pStyle w:val="TableCell0-0115Break"/>
            </w:pPr>
          </w:p>
        </w:tc>
        <w:tc>
          <w:tcPr>
            <w:tcW w:w="1616" w:type="dxa"/>
            <w:shd w:val="clear" w:color="auto" w:fill="auto"/>
          </w:tcPr>
          <w:p w14:paraId="702AD5B2" w14:textId="77777777" w:rsidR="000F4F82" w:rsidRPr="005F70FB" w:rsidRDefault="000F4F82" w:rsidP="00CC3F0A">
            <w:pPr>
              <w:pStyle w:val="TableCell0-0115Break"/>
              <w:rPr>
                <w:rStyle w:val="ChItalBold"/>
              </w:rPr>
            </w:pPr>
            <w:r w:rsidRPr="005F70FB">
              <w:rPr>
                <w:rStyle w:val="ChItalBold"/>
              </w:rPr>
              <w:t>takumpul</w:t>
            </w:r>
          </w:p>
        </w:tc>
        <w:tc>
          <w:tcPr>
            <w:tcW w:w="1701" w:type="dxa"/>
            <w:shd w:val="clear" w:color="auto" w:fill="auto"/>
          </w:tcPr>
          <w:p w14:paraId="36550699" w14:textId="77777777" w:rsidR="000F4F82" w:rsidRPr="005F70FB" w:rsidRDefault="000F4F82" w:rsidP="00CC3F0A">
            <w:pPr>
              <w:pStyle w:val="TableCell0-0115Break"/>
              <w:rPr>
                <w:rStyle w:val="ChCharisSIL"/>
              </w:rPr>
            </w:pPr>
            <w:r w:rsidRPr="005F70FB">
              <w:rPr>
                <w:rStyle w:val="ChCharisSIL"/>
              </w:rPr>
              <w:t>ta.ˈkʊm.pʊl</w:t>
            </w:r>
          </w:p>
        </w:tc>
        <w:tc>
          <w:tcPr>
            <w:tcW w:w="1134" w:type="dxa"/>
            <w:shd w:val="clear" w:color="auto" w:fill="auto"/>
          </w:tcPr>
          <w:p w14:paraId="76EAFC03"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2FD2F687" w14:textId="77777777" w:rsidR="000F4F82" w:rsidRPr="005F70FB" w:rsidRDefault="000F4F82" w:rsidP="00CC3F0A">
            <w:pPr>
              <w:pStyle w:val="TableCell0-0115Break"/>
            </w:pPr>
            <w:r w:rsidRPr="005F70FB">
              <w:t>be collected</w:t>
            </w:r>
          </w:p>
        </w:tc>
      </w:tr>
      <w:tr w:rsidR="00AC23C4" w:rsidRPr="005F70FB" w14:paraId="3386BBDD" w14:textId="77777777" w:rsidTr="00D95ABB">
        <w:tc>
          <w:tcPr>
            <w:tcW w:w="238" w:type="dxa"/>
            <w:shd w:val="clear" w:color="auto" w:fill="auto"/>
          </w:tcPr>
          <w:p w14:paraId="32C5B84C" w14:textId="77777777" w:rsidR="000F4F82" w:rsidRPr="005F70FB" w:rsidRDefault="000F4F82" w:rsidP="00CC3F0A">
            <w:pPr>
              <w:pStyle w:val="TableCell0-0115Break"/>
            </w:pPr>
          </w:p>
        </w:tc>
        <w:tc>
          <w:tcPr>
            <w:tcW w:w="1616" w:type="dxa"/>
            <w:shd w:val="clear" w:color="auto" w:fill="auto"/>
          </w:tcPr>
          <w:p w14:paraId="663BFC1F" w14:textId="77777777" w:rsidR="000F4F82" w:rsidRPr="005F70FB" w:rsidRDefault="000F4F82" w:rsidP="00CC3F0A">
            <w:pPr>
              <w:pStyle w:val="TableCell0-0115Break"/>
              <w:rPr>
                <w:rStyle w:val="ChItalBold"/>
              </w:rPr>
            </w:pPr>
            <w:r w:rsidRPr="005F70FB">
              <w:rPr>
                <w:rStyle w:val="ChItalBold"/>
              </w:rPr>
              <w:t>takupas</w:t>
            </w:r>
          </w:p>
        </w:tc>
        <w:tc>
          <w:tcPr>
            <w:tcW w:w="1701" w:type="dxa"/>
            <w:shd w:val="clear" w:color="auto" w:fill="auto"/>
          </w:tcPr>
          <w:p w14:paraId="26441A2A" w14:textId="77777777" w:rsidR="000F4F82" w:rsidRPr="005F70FB" w:rsidRDefault="000F4F82" w:rsidP="00CC3F0A">
            <w:pPr>
              <w:pStyle w:val="TableCell0-0115Break"/>
              <w:rPr>
                <w:rStyle w:val="ChCharisSIL"/>
              </w:rPr>
            </w:pPr>
            <w:r w:rsidRPr="005F70FB">
              <w:rPr>
                <w:rStyle w:val="ChCharisSIL"/>
              </w:rPr>
              <w:t>ta.ˈku.pɐs</w:t>
            </w:r>
          </w:p>
        </w:tc>
        <w:tc>
          <w:tcPr>
            <w:tcW w:w="1134" w:type="dxa"/>
            <w:shd w:val="clear" w:color="auto" w:fill="auto"/>
          </w:tcPr>
          <w:p w14:paraId="1DAC7C20"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7D229A4F" w14:textId="77777777" w:rsidR="000F4F82" w:rsidRPr="005F70FB" w:rsidRDefault="000F4F82" w:rsidP="00CC3F0A">
            <w:pPr>
              <w:pStyle w:val="TableCell0-0115Break"/>
            </w:pPr>
            <w:r w:rsidRPr="005F70FB">
              <w:t>be peeled</w:t>
            </w:r>
          </w:p>
        </w:tc>
      </w:tr>
      <w:tr w:rsidR="00AC23C4" w:rsidRPr="005F70FB" w14:paraId="4B86FED6" w14:textId="77777777" w:rsidTr="00D95ABB">
        <w:tc>
          <w:tcPr>
            <w:tcW w:w="238" w:type="dxa"/>
            <w:shd w:val="clear" w:color="auto" w:fill="auto"/>
          </w:tcPr>
          <w:p w14:paraId="52E1EE2B" w14:textId="77777777" w:rsidR="000F4F82" w:rsidRPr="005F70FB" w:rsidRDefault="000F4F82" w:rsidP="00CC3F0A">
            <w:pPr>
              <w:pStyle w:val="TableCell0-0115Break"/>
            </w:pPr>
          </w:p>
        </w:tc>
        <w:tc>
          <w:tcPr>
            <w:tcW w:w="1616" w:type="dxa"/>
            <w:shd w:val="clear" w:color="auto" w:fill="auto"/>
          </w:tcPr>
          <w:p w14:paraId="407ABC24" w14:textId="77777777" w:rsidR="000F4F82" w:rsidRPr="005F70FB" w:rsidRDefault="000F4F82" w:rsidP="00CC3F0A">
            <w:pPr>
              <w:pStyle w:val="TableCell0-0115Break"/>
              <w:rPr>
                <w:rStyle w:val="ChItalBold"/>
              </w:rPr>
            </w:pPr>
            <w:r w:rsidRPr="005F70FB">
              <w:rPr>
                <w:rStyle w:val="ChItalBold"/>
              </w:rPr>
              <w:t>talipat</w:t>
            </w:r>
          </w:p>
        </w:tc>
        <w:tc>
          <w:tcPr>
            <w:tcW w:w="1701" w:type="dxa"/>
            <w:shd w:val="clear" w:color="auto" w:fill="auto"/>
          </w:tcPr>
          <w:p w14:paraId="3F9086B9" w14:textId="77777777" w:rsidR="000F4F82" w:rsidRPr="005F70FB" w:rsidRDefault="000F4F82" w:rsidP="00CC3F0A">
            <w:pPr>
              <w:pStyle w:val="TableCell0-0115Break"/>
              <w:rPr>
                <w:rStyle w:val="ChCharisSIL"/>
              </w:rPr>
            </w:pPr>
            <w:r w:rsidRPr="005F70FB">
              <w:rPr>
                <w:rStyle w:val="ChCharisSIL"/>
              </w:rPr>
              <w:t>tɛ̞r.ˈli.pɐt̚</w:t>
            </w:r>
          </w:p>
        </w:tc>
        <w:tc>
          <w:tcPr>
            <w:tcW w:w="1134" w:type="dxa"/>
            <w:shd w:val="clear" w:color="auto" w:fill="auto"/>
          </w:tcPr>
          <w:p w14:paraId="268D3249"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11CEF483" w14:textId="77777777" w:rsidR="000F4F82" w:rsidRPr="005F70FB" w:rsidRDefault="000F4F82" w:rsidP="00CC3F0A">
            <w:pPr>
              <w:pStyle w:val="TableCell0-0115Break"/>
            </w:pPr>
            <w:r w:rsidRPr="005F70FB">
              <w:t>be folded</w:t>
            </w:r>
          </w:p>
        </w:tc>
      </w:tr>
      <w:tr w:rsidR="00AC23C4" w:rsidRPr="005F70FB" w14:paraId="2D71F6CD" w14:textId="77777777" w:rsidTr="00D95ABB">
        <w:tc>
          <w:tcPr>
            <w:tcW w:w="238" w:type="dxa"/>
            <w:shd w:val="clear" w:color="auto" w:fill="auto"/>
          </w:tcPr>
          <w:p w14:paraId="14EB28E4" w14:textId="77777777" w:rsidR="000F4F82" w:rsidRPr="005F70FB" w:rsidRDefault="000F4F82" w:rsidP="00CC3F0A">
            <w:pPr>
              <w:pStyle w:val="TableCell0-0115Break"/>
            </w:pPr>
          </w:p>
        </w:tc>
        <w:tc>
          <w:tcPr>
            <w:tcW w:w="1616" w:type="dxa"/>
            <w:shd w:val="clear" w:color="auto" w:fill="auto"/>
          </w:tcPr>
          <w:p w14:paraId="1C8C81CE" w14:textId="77777777" w:rsidR="000F4F82" w:rsidRPr="005F70FB" w:rsidRDefault="000F4F82" w:rsidP="00CC3F0A">
            <w:pPr>
              <w:pStyle w:val="TableCell0-0115Break"/>
              <w:rPr>
                <w:rStyle w:val="ChItalBold"/>
              </w:rPr>
            </w:pPr>
            <w:r w:rsidRPr="005F70FB">
              <w:rPr>
                <w:rStyle w:val="ChItalBold"/>
              </w:rPr>
              <w:t>tamasuk</w:t>
            </w:r>
          </w:p>
        </w:tc>
        <w:tc>
          <w:tcPr>
            <w:tcW w:w="1701" w:type="dxa"/>
            <w:shd w:val="clear" w:color="auto" w:fill="auto"/>
          </w:tcPr>
          <w:p w14:paraId="555C808B" w14:textId="77777777" w:rsidR="000F4F82" w:rsidRPr="005F70FB" w:rsidRDefault="000F4F82" w:rsidP="00CC3F0A">
            <w:pPr>
              <w:pStyle w:val="TableCell0-0115Break"/>
              <w:rPr>
                <w:rStyle w:val="ChCharisSIL"/>
              </w:rPr>
            </w:pPr>
            <w:r w:rsidRPr="005F70FB">
              <w:rPr>
                <w:rStyle w:val="ChCharisSIL"/>
              </w:rPr>
              <w:t>ta.ˈma.sʊk̚</w:t>
            </w:r>
          </w:p>
        </w:tc>
        <w:tc>
          <w:tcPr>
            <w:tcW w:w="1134" w:type="dxa"/>
            <w:shd w:val="clear" w:color="auto" w:fill="auto"/>
          </w:tcPr>
          <w:p w14:paraId="58BC43FD"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4989258A" w14:textId="77777777" w:rsidR="000F4F82" w:rsidRPr="005F70FB" w:rsidRDefault="000F4F82" w:rsidP="00CC3F0A">
            <w:pPr>
              <w:pStyle w:val="TableCell0-0115Break"/>
            </w:pPr>
            <w:r w:rsidRPr="005F70FB">
              <w:t>be included</w:t>
            </w:r>
          </w:p>
        </w:tc>
      </w:tr>
      <w:tr w:rsidR="00AC23C4" w:rsidRPr="005F70FB" w14:paraId="0A41E416" w14:textId="77777777" w:rsidTr="00D95ABB">
        <w:tc>
          <w:tcPr>
            <w:tcW w:w="238" w:type="dxa"/>
            <w:shd w:val="clear" w:color="auto" w:fill="auto"/>
          </w:tcPr>
          <w:p w14:paraId="0815DDE2" w14:textId="77777777" w:rsidR="000F4F82" w:rsidRPr="005F70FB" w:rsidRDefault="000F4F82" w:rsidP="00CC3F0A">
            <w:pPr>
              <w:pStyle w:val="TableCell0-0115Break"/>
            </w:pPr>
          </w:p>
        </w:tc>
        <w:tc>
          <w:tcPr>
            <w:tcW w:w="1616" w:type="dxa"/>
            <w:shd w:val="clear" w:color="auto" w:fill="auto"/>
          </w:tcPr>
          <w:p w14:paraId="49EDDE8C" w14:textId="77777777" w:rsidR="000F4F82" w:rsidRPr="005F70FB" w:rsidRDefault="000F4F82" w:rsidP="00CC3F0A">
            <w:pPr>
              <w:pStyle w:val="TableCell0-0115Break"/>
              <w:rPr>
                <w:rStyle w:val="ChItalBold"/>
              </w:rPr>
            </w:pPr>
            <w:r w:rsidRPr="005F70FB">
              <w:rPr>
                <w:rStyle w:val="ChItalBold"/>
              </w:rPr>
              <w:t>tambaang</w:t>
            </w:r>
          </w:p>
        </w:tc>
        <w:tc>
          <w:tcPr>
            <w:tcW w:w="1701" w:type="dxa"/>
            <w:shd w:val="clear" w:color="auto" w:fill="auto"/>
          </w:tcPr>
          <w:p w14:paraId="457F8A95" w14:textId="77777777" w:rsidR="000F4F82" w:rsidRPr="005F70FB" w:rsidRDefault="000F4F82" w:rsidP="00CC3F0A">
            <w:pPr>
              <w:pStyle w:val="TableCell0-0115Break"/>
              <w:rPr>
                <w:rStyle w:val="ChCharisSIL"/>
              </w:rPr>
            </w:pPr>
            <w:r w:rsidRPr="005F70FB">
              <w:rPr>
                <w:rStyle w:val="ChCharisSIL"/>
              </w:rPr>
              <w:t>tɐm.ˈba.ɐn</w:t>
            </w:r>
          </w:p>
        </w:tc>
        <w:tc>
          <w:tcPr>
            <w:tcW w:w="1134" w:type="dxa"/>
            <w:shd w:val="clear" w:color="auto" w:fill="auto"/>
          </w:tcPr>
          <w:p w14:paraId="48F45B48"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615EBB3C" w14:textId="77777777" w:rsidR="000F4F82" w:rsidRPr="005F70FB" w:rsidRDefault="000F4F82" w:rsidP="00CC3F0A">
            <w:pPr>
              <w:pStyle w:val="TableCell0-0115Break"/>
            </w:pPr>
            <w:r w:rsidRPr="005F70FB">
              <w:t>extra amount</w:t>
            </w:r>
          </w:p>
        </w:tc>
      </w:tr>
      <w:tr w:rsidR="00AC23C4" w:rsidRPr="005F70FB" w14:paraId="272DDADE" w14:textId="77777777" w:rsidTr="00D95ABB">
        <w:tc>
          <w:tcPr>
            <w:tcW w:w="238" w:type="dxa"/>
            <w:shd w:val="clear" w:color="auto" w:fill="auto"/>
          </w:tcPr>
          <w:p w14:paraId="1CD7DA10" w14:textId="77777777" w:rsidR="000F4F82" w:rsidRPr="005F70FB" w:rsidRDefault="000F4F82" w:rsidP="00CC3F0A">
            <w:pPr>
              <w:pStyle w:val="TableCell0-0115Break"/>
            </w:pPr>
          </w:p>
        </w:tc>
        <w:tc>
          <w:tcPr>
            <w:tcW w:w="1616" w:type="dxa"/>
            <w:shd w:val="clear" w:color="auto" w:fill="auto"/>
          </w:tcPr>
          <w:p w14:paraId="1FD568E3" w14:textId="77777777" w:rsidR="000F4F82" w:rsidRPr="005F70FB" w:rsidRDefault="000F4F82" w:rsidP="00CC3F0A">
            <w:pPr>
              <w:pStyle w:val="TableCell0-0115Break"/>
              <w:rPr>
                <w:rStyle w:val="ChItalBold"/>
              </w:rPr>
            </w:pPr>
            <w:r w:rsidRPr="005F70FB">
              <w:rPr>
                <w:rStyle w:val="ChItalBold"/>
              </w:rPr>
              <w:t>tanamang</w:t>
            </w:r>
          </w:p>
        </w:tc>
        <w:tc>
          <w:tcPr>
            <w:tcW w:w="1701" w:type="dxa"/>
            <w:shd w:val="clear" w:color="auto" w:fill="auto"/>
          </w:tcPr>
          <w:p w14:paraId="59259478" w14:textId="77777777" w:rsidR="000F4F82" w:rsidRPr="005F70FB" w:rsidRDefault="000F4F82" w:rsidP="00CC3F0A">
            <w:pPr>
              <w:pStyle w:val="TableCell0-0115Break"/>
              <w:rPr>
                <w:rStyle w:val="ChCharisSIL"/>
              </w:rPr>
            </w:pPr>
            <w:r w:rsidRPr="005F70FB">
              <w:rPr>
                <w:rStyle w:val="ChCharisSIL"/>
              </w:rPr>
              <w:t>ta.ˈna.mɐn</w:t>
            </w:r>
          </w:p>
        </w:tc>
        <w:tc>
          <w:tcPr>
            <w:tcW w:w="1134" w:type="dxa"/>
            <w:shd w:val="clear" w:color="auto" w:fill="auto"/>
          </w:tcPr>
          <w:p w14:paraId="11BDAEC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4E74424" w14:textId="77777777" w:rsidR="000F4F82" w:rsidRPr="005F70FB" w:rsidRDefault="000F4F82" w:rsidP="00CC3F0A">
            <w:pPr>
              <w:pStyle w:val="TableCell0-0115Break"/>
            </w:pPr>
            <w:r w:rsidRPr="005F70FB">
              <w:t>plants</w:t>
            </w:r>
          </w:p>
        </w:tc>
      </w:tr>
      <w:tr w:rsidR="00AC23C4" w:rsidRPr="005F70FB" w14:paraId="77C0BF9C" w14:textId="77777777" w:rsidTr="00D95ABB">
        <w:tc>
          <w:tcPr>
            <w:tcW w:w="238" w:type="dxa"/>
            <w:shd w:val="clear" w:color="auto" w:fill="auto"/>
          </w:tcPr>
          <w:p w14:paraId="25323C8F" w14:textId="77777777" w:rsidR="000F4F82" w:rsidRPr="005F70FB" w:rsidRDefault="000F4F82" w:rsidP="00CC3F0A">
            <w:pPr>
              <w:pStyle w:val="TableCell0-0115Break"/>
            </w:pPr>
          </w:p>
        </w:tc>
        <w:tc>
          <w:tcPr>
            <w:tcW w:w="1616" w:type="dxa"/>
            <w:shd w:val="clear" w:color="auto" w:fill="auto"/>
          </w:tcPr>
          <w:p w14:paraId="1349FF7C" w14:textId="77777777" w:rsidR="000F4F82" w:rsidRPr="005F70FB" w:rsidRDefault="000F4F82" w:rsidP="00CC3F0A">
            <w:pPr>
              <w:pStyle w:val="TableCell0-0115Break"/>
              <w:rPr>
                <w:rStyle w:val="ChItalBold"/>
              </w:rPr>
            </w:pPr>
            <w:r w:rsidRPr="005F70FB">
              <w:rPr>
                <w:rStyle w:val="ChItalBold"/>
              </w:rPr>
              <w:t>tanggapang</w:t>
            </w:r>
          </w:p>
        </w:tc>
        <w:tc>
          <w:tcPr>
            <w:tcW w:w="1701" w:type="dxa"/>
            <w:shd w:val="clear" w:color="auto" w:fill="auto"/>
          </w:tcPr>
          <w:p w14:paraId="18DB011B" w14:textId="77777777" w:rsidR="000F4F82" w:rsidRPr="005F70FB" w:rsidRDefault="000F4F82" w:rsidP="00CC3F0A">
            <w:pPr>
              <w:pStyle w:val="TableCell0-0115Break"/>
              <w:rPr>
                <w:rStyle w:val="ChCharisSIL"/>
              </w:rPr>
            </w:pPr>
            <w:r w:rsidRPr="005F70FB">
              <w:rPr>
                <w:rStyle w:val="ChCharisSIL"/>
              </w:rPr>
              <w:t>tɐŋ.ˈga.pɐn</w:t>
            </w:r>
          </w:p>
        </w:tc>
        <w:tc>
          <w:tcPr>
            <w:tcW w:w="1134" w:type="dxa"/>
            <w:shd w:val="clear" w:color="auto" w:fill="auto"/>
          </w:tcPr>
          <w:p w14:paraId="24C6201C"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5FCA8798" w14:textId="77777777" w:rsidR="000F4F82" w:rsidRPr="005F70FB" w:rsidRDefault="000F4F82" w:rsidP="00CC3F0A">
            <w:pPr>
              <w:pStyle w:val="TableCell0-0115Break"/>
            </w:pPr>
            <w:r w:rsidRPr="005F70FB">
              <w:t>response, idea</w:t>
            </w:r>
          </w:p>
        </w:tc>
      </w:tr>
      <w:tr w:rsidR="00AC23C4" w:rsidRPr="005F70FB" w14:paraId="4403C565" w14:textId="77777777" w:rsidTr="00D95ABB">
        <w:tc>
          <w:tcPr>
            <w:tcW w:w="238" w:type="dxa"/>
            <w:shd w:val="clear" w:color="auto" w:fill="auto"/>
          </w:tcPr>
          <w:p w14:paraId="3883CB5E" w14:textId="77777777" w:rsidR="000F4F82" w:rsidRPr="005F70FB" w:rsidRDefault="000F4F82" w:rsidP="00CC3F0A">
            <w:pPr>
              <w:pStyle w:val="TableCell0-0115Break"/>
            </w:pPr>
          </w:p>
        </w:tc>
        <w:tc>
          <w:tcPr>
            <w:tcW w:w="1616" w:type="dxa"/>
            <w:shd w:val="clear" w:color="auto" w:fill="auto"/>
          </w:tcPr>
          <w:p w14:paraId="331DAD31" w14:textId="77777777" w:rsidR="000F4F82" w:rsidRPr="005F70FB" w:rsidRDefault="000F4F82" w:rsidP="00CC3F0A">
            <w:pPr>
              <w:pStyle w:val="TableCell0-0115Break"/>
              <w:rPr>
                <w:rStyle w:val="ChItalBold"/>
              </w:rPr>
            </w:pPr>
            <w:r w:rsidRPr="005F70FB">
              <w:rPr>
                <w:rStyle w:val="ChItalBold"/>
              </w:rPr>
              <w:t>tanggulangi</w:t>
            </w:r>
          </w:p>
        </w:tc>
        <w:tc>
          <w:tcPr>
            <w:tcW w:w="1701" w:type="dxa"/>
            <w:shd w:val="clear" w:color="auto" w:fill="auto"/>
          </w:tcPr>
          <w:p w14:paraId="1489F4B0" w14:textId="77777777" w:rsidR="000F4F82" w:rsidRPr="005F70FB" w:rsidRDefault="000F4F82" w:rsidP="00CC3F0A">
            <w:pPr>
              <w:pStyle w:val="TableCell0-0115Break"/>
              <w:rPr>
                <w:rStyle w:val="ChCharisSIL"/>
              </w:rPr>
            </w:pPr>
            <w:r w:rsidRPr="005F70FB">
              <w:rPr>
                <w:rStyle w:val="ChCharisSIL"/>
              </w:rPr>
              <w:t>ˌtɐŋ.gu.ˈla.ŋi</w:t>
            </w:r>
          </w:p>
        </w:tc>
        <w:tc>
          <w:tcPr>
            <w:tcW w:w="1134" w:type="dxa"/>
            <w:shd w:val="clear" w:color="auto" w:fill="auto"/>
          </w:tcPr>
          <w:p w14:paraId="0B7CCD25"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4DD6C9AD" w14:textId="77777777" w:rsidR="000F4F82" w:rsidRPr="005F70FB" w:rsidRDefault="000F4F82" w:rsidP="00CC3F0A">
            <w:pPr>
              <w:pStyle w:val="TableCell0-0115Break"/>
            </w:pPr>
            <w:r w:rsidRPr="005F70FB">
              <w:t>ward off, cope with</w:t>
            </w:r>
          </w:p>
        </w:tc>
      </w:tr>
      <w:tr w:rsidR="00AC23C4" w:rsidRPr="005F70FB" w14:paraId="1551DF76" w14:textId="77777777" w:rsidTr="00D95ABB">
        <w:tc>
          <w:tcPr>
            <w:tcW w:w="238" w:type="dxa"/>
            <w:shd w:val="clear" w:color="auto" w:fill="auto"/>
          </w:tcPr>
          <w:p w14:paraId="5FB87B79" w14:textId="77777777" w:rsidR="000F4F82" w:rsidRPr="005F70FB" w:rsidRDefault="000F4F82" w:rsidP="00CC3F0A">
            <w:pPr>
              <w:pStyle w:val="TableCell0-0115Break"/>
            </w:pPr>
          </w:p>
        </w:tc>
        <w:tc>
          <w:tcPr>
            <w:tcW w:w="1616" w:type="dxa"/>
            <w:shd w:val="clear" w:color="auto" w:fill="auto"/>
          </w:tcPr>
          <w:p w14:paraId="4365AB3F" w14:textId="77777777" w:rsidR="000F4F82" w:rsidRPr="005F70FB" w:rsidRDefault="000F4F82" w:rsidP="00CC3F0A">
            <w:pPr>
              <w:pStyle w:val="TableCell0-0115Break"/>
              <w:rPr>
                <w:rStyle w:val="ChItalBold"/>
              </w:rPr>
            </w:pPr>
            <w:r w:rsidRPr="005F70FB">
              <w:rPr>
                <w:rStyle w:val="ChItalBold"/>
              </w:rPr>
              <w:t>tantangang</w:t>
            </w:r>
          </w:p>
        </w:tc>
        <w:tc>
          <w:tcPr>
            <w:tcW w:w="1701" w:type="dxa"/>
            <w:shd w:val="clear" w:color="auto" w:fill="auto"/>
          </w:tcPr>
          <w:p w14:paraId="2E676502" w14:textId="77777777" w:rsidR="000F4F82" w:rsidRPr="005F70FB" w:rsidRDefault="000F4F82" w:rsidP="00CC3F0A">
            <w:pPr>
              <w:pStyle w:val="TableCell0-0115Break"/>
              <w:rPr>
                <w:rStyle w:val="ChCharisSIL"/>
              </w:rPr>
            </w:pPr>
            <w:r w:rsidRPr="005F70FB">
              <w:rPr>
                <w:rStyle w:val="ChCharisSIL"/>
              </w:rPr>
              <w:t>tɐn.ˈta.ŋɐn</w:t>
            </w:r>
          </w:p>
        </w:tc>
        <w:tc>
          <w:tcPr>
            <w:tcW w:w="1134" w:type="dxa"/>
            <w:shd w:val="clear" w:color="auto" w:fill="auto"/>
          </w:tcPr>
          <w:p w14:paraId="4F9ABE64"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7E86D2CC" w14:textId="77777777" w:rsidR="000F4F82" w:rsidRPr="005F70FB" w:rsidRDefault="000F4F82" w:rsidP="00CC3F0A">
            <w:pPr>
              <w:pStyle w:val="TableCell0-0115Break"/>
            </w:pPr>
            <w:r w:rsidRPr="005F70FB">
              <w:t>challenge</w:t>
            </w:r>
          </w:p>
        </w:tc>
      </w:tr>
      <w:tr w:rsidR="00AC23C4" w:rsidRPr="005F70FB" w14:paraId="1268D3B6" w14:textId="77777777" w:rsidTr="00D95ABB">
        <w:tc>
          <w:tcPr>
            <w:tcW w:w="238" w:type="dxa"/>
            <w:shd w:val="clear" w:color="auto" w:fill="auto"/>
          </w:tcPr>
          <w:p w14:paraId="00F67562" w14:textId="77777777" w:rsidR="000F4F82" w:rsidRPr="005F70FB" w:rsidRDefault="000F4F82" w:rsidP="00CC3F0A">
            <w:pPr>
              <w:pStyle w:val="TableCell0-0115Break"/>
            </w:pPr>
          </w:p>
        </w:tc>
        <w:tc>
          <w:tcPr>
            <w:tcW w:w="1616" w:type="dxa"/>
            <w:shd w:val="clear" w:color="auto" w:fill="auto"/>
          </w:tcPr>
          <w:p w14:paraId="0A01D6F8" w14:textId="77777777" w:rsidR="000F4F82" w:rsidRPr="005F70FB" w:rsidRDefault="000F4F82" w:rsidP="00CC3F0A">
            <w:pPr>
              <w:pStyle w:val="TableCell0-0115Break"/>
              <w:rPr>
                <w:rStyle w:val="ChItalBold"/>
              </w:rPr>
            </w:pPr>
            <w:r w:rsidRPr="005F70FB">
              <w:rPr>
                <w:rStyle w:val="ChItalBold"/>
              </w:rPr>
              <w:t>tapisang</w:t>
            </w:r>
          </w:p>
        </w:tc>
        <w:tc>
          <w:tcPr>
            <w:tcW w:w="1701" w:type="dxa"/>
            <w:shd w:val="clear" w:color="auto" w:fill="auto"/>
          </w:tcPr>
          <w:p w14:paraId="03A09B93" w14:textId="77777777" w:rsidR="000F4F82" w:rsidRPr="005F70FB" w:rsidRDefault="000F4F82" w:rsidP="00CC3F0A">
            <w:pPr>
              <w:pStyle w:val="TableCell0-0115Break"/>
              <w:rPr>
                <w:rStyle w:val="ChCharisSIL"/>
              </w:rPr>
            </w:pPr>
            <w:r w:rsidRPr="005F70FB">
              <w:rPr>
                <w:rStyle w:val="ChCharisSIL"/>
              </w:rPr>
              <w:t>ta.ˈpi.sɐn</w:t>
            </w:r>
          </w:p>
        </w:tc>
        <w:tc>
          <w:tcPr>
            <w:tcW w:w="1134" w:type="dxa"/>
            <w:shd w:val="clear" w:color="auto" w:fill="auto"/>
          </w:tcPr>
          <w:p w14:paraId="437D0D36"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F70B8A8" w14:textId="77777777" w:rsidR="000F4F82" w:rsidRPr="005F70FB" w:rsidRDefault="000F4F82" w:rsidP="00CC3F0A">
            <w:pPr>
              <w:pStyle w:val="TableCell0-0115Break"/>
            </w:pPr>
            <w:r w:rsidRPr="005F70FB">
              <w:t>filter</w:t>
            </w:r>
          </w:p>
        </w:tc>
      </w:tr>
      <w:tr w:rsidR="00AC23C4" w:rsidRPr="005F70FB" w14:paraId="07ED2503" w14:textId="77777777" w:rsidTr="00D95ABB">
        <w:tc>
          <w:tcPr>
            <w:tcW w:w="238" w:type="dxa"/>
            <w:shd w:val="clear" w:color="auto" w:fill="auto"/>
          </w:tcPr>
          <w:p w14:paraId="5A8E95F4" w14:textId="77777777" w:rsidR="000F4F82" w:rsidRPr="005F70FB" w:rsidRDefault="000F4F82" w:rsidP="00CC3F0A">
            <w:pPr>
              <w:pStyle w:val="TableCell0-0115Break"/>
            </w:pPr>
          </w:p>
        </w:tc>
        <w:tc>
          <w:tcPr>
            <w:tcW w:w="1616" w:type="dxa"/>
            <w:shd w:val="clear" w:color="auto" w:fill="auto"/>
          </w:tcPr>
          <w:p w14:paraId="2B1B8B42" w14:textId="77777777" w:rsidR="000F4F82" w:rsidRPr="005F70FB" w:rsidRDefault="000F4F82" w:rsidP="00CC3F0A">
            <w:pPr>
              <w:pStyle w:val="TableCell0-0115Break"/>
              <w:rPr>
                <w:rStyle w:val="ChItalBold"/>
              </w:rPr>
            </w:pPr>
            <w:r w:rsidRPr="005F70FB">
              <w:rPr>
                <w:rStyle w:val="ChItalBold"/>
              </w:rPr>
              <w:t>taputar</w:t>
            </w:r>
          </w:p>
        </w:tc>
        <w:tc>
          <w:tcPr>
            <w:tcW w:w="1701" w:type="dxa"/>
            <w:shd w:val="clear" w:color="auto" w:fill="auto"/>
          </w:tcPr>
          <w:p w14:paraId="5ABA1FBE" w14:textId="77777777" w:rsidR="000F4F82" w:rsidRPr="005F70FB" w:rsidRDefault="000F4F82" w:rsidP="00CC3F0A">
            <w:pPr>
              <w:pStyle w:val="TableCell0-0115Break"/>
              <w:rPr>
                <w:rStyle w:val="ChCharisSIL"/>
              </w:rPr>
            </w:pPr>
            <w:r w:rsidRPr="005F70FB">
              <w:rPr>
                <w:rStyle w:val="ChCharisSIL"/>
              </w:rPr>
              <w:t>ta.ˈpu.tɐr</w:t>
            </w:r>
          </w:p>
        </w:tc>
        <w:tc>
          <w:tcPr>
            <w:tcW w:w="1134" w:type="dxa"/>
            <w:shd w:val="clear" w:color="auto" w:fill="auto"/>
          </w:tcPr>
          <w:p w14:paraId="3160A1C7"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632B1C64" w14:textId="77777777" w:rsidR="000F4F82" w:rsidRPr="005F70FB" w:rsidRDefault="000F4F82" w:rsidP="00CC3F0A">
            <w:pPr>
              <w:pStyle w:val="TableCell0-0115Break"/>
            </w:pPr>
            <w:r w:rsidRPr="005F70FB">
              <w:t>be turned around</w:t>
            </w:r>
          </w:p>
        </w:tc>
      </w:tr>
      <w:tr w:rsidR="00AC23C4" w:rsidRPr="005F70FB" w14:paraId="78C33644" w14:textId="77777777" w:rsidTr="00D95ABB">
        <w:tc>
          <w:tcPr>
            <w:tcW w:w="238" w:type="dxa"/>
            <w:shd w:val="clear" w:color="auto" w:fill="auto"/>
          </w:tcPr>
          <w:p w14:paraId="2FB1A128" w14:textId="77777777" w:rsidR="000F4F82" w:rsidRPr="005F70FB" w:rsidRDefault="000F4F82" w:rsidP="00CC3F0A">
            <w:pPr>
              <w:pStyle w:val="TableCell0-0115Break"/>
            </w:pPr>
          </w:p>
        </w:tc>
        <w:tc>
          <w:tcPr>
            <w:tcW w:w="1616" w:type="dxa"/>
            <w:shd w:val="clear" w:color="auto" w:fill="auto"/>
          </w:tcPr>
          <w:p w14:paraId="4C8056CB" w14:textId="77777777" w:rsidR="000F4F82" w:rsidRPr="005F70FB" w:rsidRDefault="000F4F82" w:rsidP="00CC3F0A">
            <w:pPr>
              <w:pStyle w:val="TableCell0-0115Break"/>
              <w:rPr>
                <w:rStyle w:val="ChItalBold"/>
              </w:rPr>
            </w:pPr>
            <w:r w:rsidRPr="005F70FB">
              <w:rPr>
                <w:rStyle w:val="ChItalBold"/>
              </w:rPr>
              <w:t>tasala</w:t>
            </w:r>
          </w:p>
        </w:tc>
        <w:tc>
          <w:tcPr>
            <w:tcW w:w="1701" w:type="dxa"/>
            <w:shd w:val="clear" w:color="auto" w:fill="auto"/>
          </w:tcPr>
          <w:p w14:paraId="728E8CB9" w14:textId="77777777" w:rsidR="000F4F82" w:rsidRPr="005F70FB" w:rsidRDefault="000F4F82" w:rsidP="00CC3F0A">
            <w:pPr>
              <w:pStyle w:val="TableCell0-0115Break"/>
              <w:rPr>
                <w:rStyle w:val="ChCharisSIL"/>
              </w:rPr>
            </w:pPr>
            <w:r w:rsidRPr="005F70FB">
              <w:rPr>
                <w:rStyle w:val="ChCharisSIL"/>
              </w:rPr>
              <w:t>ta.ˈsa.la</w:t>
            </w:r>
          </w:p>
        </w:tc>
        <w:tc>
          <w:tcPr>
            <w:tcW w:w="1134" w:type="dxa"/>
            <w:shd w:val="clear" w:color="auto" w:fill="auto"/>
          </w:tcPr>
          <w:p w14:paraId="61B99362"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2758124F" w14:textId="77777777" w:rsidR="000F4F82" w:rsidRPr="005F70FB" w:rsidRDefault="000F4F82" w:rsidP="00CC3F0A">
            <w:pPr>
              <w:pStyle w:val="TableCell0-0115Break"/>
            </w:pPr>
            <w:r w:rsidRPr="005F70FB">
              <w:t>be mistaken</w:t>
            </w:r>
          </w:p>
        </w:tc>
      </w:tr>
      <w:tr w:rsidR="00AC23C4" w:rsidRPr="005F70FB" w14:paraId="1A743E7E" w14:textId="77777777" w:rsidTr="00D95ABB">
        <w:tc>
          <w:tcPr>
            <w:tcW w:w="238" w:type="dxa"/>
            <w:shd w:val="clear" w:color="auto" w:fill="auto"/>
          </w:tcPr>
          <w:p w14:paraId="7405B92C" w14:textId="77777777" w:rsidR="000F4F82" w:rsidRPr="005F70FB" w:rsidRDefault="000F4F82" w:rsidP="00CC3F0A">
            <w:pPr>
              <w:pStyle w:val="TableCell0-0115Break"/>
            </w:pPr>
          </w:p>
        </w:tc>
        <w:tc>
          <w:tcPr>
            <w:tcW w:w="1616" w:type="dxa"/>
            <w:shd w:val="clear" w:color="auto" w:fill="auto"/>
          </w:tcPr>
          <w:p w14:paraId="1A9DD189" w14:textId="77777777" w:rsidR="000F4F82" w:rsidRPr="005F70FB" w:rsidRDefault="000F4F82" w:rsidP="00CC3F0A">
            <w:pPr>
              <w:pStyle w:val="TableCell0-0115Break"/>
              <w:rPr>
                <w:rStyle w:val="ChItalBold"/>
              </w:rPr>
            </w:pPr>
            <w:r w:rsidRPr="005F70FB">
              <w:rPr>
                <w:rStyle w:val="ChItalBold"/>
              </w:rPr>
              <w:t>tatikam</w:t>
            </w:r>
          </w:p>
        </w:tc>
        <w:tc>
          <w:tcPr>
            <w:tcW w:w="1701" w:type="dxa"/>
            <w:shd w:val="clear" w:color="auto" w:fill="auto"/>
          </w:tcPr>
          <w:p w14:paraId="337C34AF" w14:textId="77777777" w:rsidR="000F4F82" w:rsidRPr="005F70FB" w:rsidRDefault="000F4F82" w:rsidP="00CC3F0A">
            <w:pPr>
              <w:pStyle w:val="TableCell0-0115Break"/>
              <w:rPr>
                <w:rStyle w:val="ChCharisSIL"/>
              </w:rPr>
            </w:pPr>
            <w:r w:rsidRPr="005F70FB">
              <w:rPr>
                <w:rStyle w:val="ChCharisSIL"/>
              </w:rPr>
              <w:t>ta.ˈti.kɐm</w:t>
            </w:r>
          </w:p>
        </w:tc>
        <w:tc>
          <w:tcPr>
            <w:tcW w:w="1134" w:type="dxa"/>
            <w:shd w:val="clear" w:color="auto" w:fill="auto"/>
          </w:tcPr>
          <w:p w14:paraId="3EFDF517"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2FB05331" w14:textId="77777777" w:rsidR="000F4F82" w:rsidRPr="005F70FB" w:rsidRDefault="000F4F82" w:rsidP="00CC3F0A">
            <w:pPr>
              <w:pStyle w:val="TableCell0-0115Break"/>
            </w:pPr>
            <w:r w:rsidRPr="005F70FB">
              <w:t>be stabbed</w:t>
            </w:r>
          </w:p>
        </w:tc>
      </w:tr>
      <w:tr w:rsidR="00AC23C4" w:rsidRPr="005F70FB" w14:paraId="3CD9A671" w14:textId="77777777" w:rsidTr="00D95ABB">
        <w:tc>
          <w:tcPr>
            <w:tcW w:w="238" w:type="dxa"/>
            <w:shd w:val="clear" w:color="auto" w:fill="auto"/>
          </w:tcPr>
          <w:p w14:paraId="788E2A62" w14:textId="77777777" w:rsidR="000F4F82" w:rsidRPr="005F70FB" w:rsidRDefault="000F4F82" w:rsidP="00CC3F0A">
            <w:pPr>
              <w:pStyle w:val="TableCell0-0115Break"/>
            </w:pPr>
          </w:p>
        </w:tc>
        <w:tc>
          <w:tcPr>
            <w:tcW w:w="1616" w:type="dxa"/>
            <w:shd w:val="clear" w:color="auto" w:fill="auto"/>
          </w:tcPr>
          <w:p w14:paraId="00FCDDCD" w14:textId="77777777" w:rsidR="000F4F82" w:rsidRPr="005F70FB" w:rsidRDefault="000F4F82" w:rsidP="00CC3F0A">
            <w:pPr>
              <w:pStyle w:val="TableCell0-0115Break"/>
              <w:rPr>
                <w:rStyle w:val="ChItalBold"/>
              </w:rPr>
            </w:pPr>
            <w:r w:rsidRPr="005F70FB">
              <w:rPr>
                <w:rStyle w:val="ChItalBold"/>
              </w:rPr>
              <w:t>tatongkat</w:t>
            </w:r>
          </w:p>
        </w:tc>
        <w:tc>
          <w:tcPr>
            <w:tcW w:w="1701" w:type="dxa"/>
            <w:shd w:val="clear" w:color="auto" w:fill="auto"/>
          </w:tcPr>
          <w:p w14:paraId="7FD5C009" w14:textId="77777777" w:rsidR="000F4F82" w:rsidRPr="005F70FB" w:rsidRDefault="000F4F82" w:rsidP="00CC3F0A">
            <w:pPr>
              <w:pStyle w:val="TableCell0-0115Break"/>
              <w:rPr>
                <w:rStyle w:val="ChCharisSIL"/>
              </w:rPr>
            </w:pPr>
            <w:r w:rsidRPr="005F70FB">
              <w:rPr>
                <w:rStyle w:val="ChCharisSIL"/>
              </w:rPr>
              <w:t>ta.ˈtɔ̞ŋ.kɐt̚</w:t>
            </w:r>
          </w:p>
        </w:tc>
        <w:tc>
          <w:tcPr>
            <w:tcW w:w="1134" w:type="dxa"/>
            <w:shd w:val="clear" w:color="auto" w:fill="auto"/>
          </w:tcPr>
          <w:p w14:paraId="46350CCF"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7C394A05" w14:textId="77777777" w:rsidR="000F4F82" w:rsidRPr="005F70FB" w:rsidRDefault="000F4F82" w:rsidP="00CC3F0A">
            <w:pPr>
              <w:pStyle w:val="TableCell0-0115Break"/>
            </w:pPr>
            <w:r w:rsidRPr="005F70FB">
              <w:t>be beaten</w:t>
            </w:r>
          </w:p>
        </w:tc>
      </w:tr>
      <w:tr w:rsidR="00AC23C4" w:rsidRPr="005F70FB" w14:paraId="07E5B9AA" w14:textId="77777777" w:rsidTr="00D95ABB">
        <w:tc>
          <w:tcPr>
            <w:tcW w:w="238" w:type="dxa"/>
            <w:shd w:val="clear" w:color="auto" w:fill="auto"/>
          </w:tcPr>
          <w:p w14:paraId="04D30403" w14:textId="77777777" w:rsidR="000F4F82" w:rsidRPr="005F70FB" w:rsidRDefault="000F4F82" w:rsidP="00CC3F0A">
            <w:pPr>
              <w:pStyle w:val="TableCell0-0115Break"/>
            </w:pPr>
          </w:p>
        </w:tc>
        <w:tc>
          <w:tcPr>
            <w:tcW w:w="1616" w:type="dxa"/>
            <w:shd w:val="clear" w:color="auto" w:fill="auto"/>
          </w:tcPr>
          <w:p w14:paraId="2E4D9B17" w14:textId="77777777" w:rsidR="000F4F82" w:rsidRPr="005F70FB" w:rsidRDefault="000F4F82" w:rsidP="00CC3F0A">
            <w:pPr>
              <w:pStyle w:val="TableCell0-0115Break"/>
              <w:rPr>
                <w:rStyle w:val="ChItalBold"/>
              </w:rPr>
            </w:pPr>
            <w:r w:rsidRPr="005F70FB">
              <w:rPr>
                <w:rStyle w:val="ChItalBold"/>
              </w:rPr>
              <w:t>tatutup</w:t>
            </w:r>
          </w:p>
        </w:tc>
        <w:tc>
          <w:tcPr>
            <w:tcW w:w="1701" w:type="dxa"/>
            <w:shd w:val="clear" w:color="auto" w:fill="auto"/>
          </w:tcPr>
          <w:p w14:paraId="72439D71" w14:textId="77777777" w:rsidR="000F4F82" w:rsidRPr="005F70FB" w:rsidRDefault="000F4F82" w:rsidP="00CC3F0A">
            <w:pPr>
              <w:pStyle w:val="TableCell0-0115Break"/>
              <w:rPr>
                <w:rStyle w:val="ChCharisSIL"/>
              </w:rPr>
            </w:pPr>
            <w:r w:rsidRPr="005F70FB">
              <w:rPr>
                <w:rStyle w:val="ChCharisSIL"/>
              </w:rPr>
              <w:t>ta.ˈtʊ.tʊp̚</w:t>
            </w:r>
          </w:p>
        </w:tc>
        <w:tc>
          <w:tcPr>
            <w:tcW w:w="1134" w:type="dxa"/>
            <w:shd w:val="clear" w:color="auto" w:fill="auto"/>
          </w:tcPr>
          <w:p w14:paraId="26FBDAF5"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270BB9DA" w14:textId="77777777" w:rsidR="000F4F82" w:rsidRPr="005F70FB" w:rsidRDefault="000F4F82" w:rsidP="00CC3F0A">
            <w:pPr>
              <w:pStyle w:val="TableCell0-0115Break"/>
            </w:pPr>
            <w:r w:rsidRPr="005F70FB">
              <w:t>be closed</w:t>
            </w:r>
          </w:p>
        </w:tc>
      </w:tr>
      <w:tr w:rsidR="00AC23C4" w:rsidRPr="005F70FB" w14:paraId="71F52C64" w14:textId="77777777" w:rsidTr="00D95ABB">
        <w:tc>
          <w:tcPr>
            <w:tcW w:w="238" w:type="dxa"/>
            <w:shd w:val="clear" w:color="auto" w:fill="auto"/>
          </w:tcPr>
          <w:p w14:paraId="13105D97" w14:textId="77777777" w:rsidR="000F4F82" w:rsidRPr="005F70FB" w:rsidRDefault="000F4F82" w:rsidP="00CC3F0A">
            <w:pPr>
              <w:pStyle w:val="TableCell0-0115Break"/>
            </w:pPr>
          </w:p>
        </w:tc>
        <w:tc>
          <w:tcPr>
            <w:tcW w:w="1616" w:type="dxa"/>
            <w:shd w:val="clear" w:color="auto" w:fill="auto"/>
          </w:tcPr>
          <w:p w14:paraId="75E3317C" w14:textId="77777777" w:rsidR="000F4F82" w:rsidRPr="005F70FB" w:rsidRDefault="000F4F82" w:rsidP="00CC3F0A">
            <w:pPr>
              <w:pStyle w:val="TableCell0-0115Break"/>
              <w:rPr>
                <w:rStyle w:val="ChItalBold"/>
              </w:rPr>
            </w:pPr>
            <w:r w:rsidRPr="005F70FB">
              <w:rPr>
                <w:rStyle w:val="ChItalBold"/>
              </w:rPr>
              <w:t>tendangang</w:t>
            </w:r>
          </w:p>
        </w:tc>
        <w:tc>
          <w:tcPr>
            <w:tcW w:w="1701" w:type="dxa"/>
            <w:shd w:val="clear" w:color="auto" w:fill="auto"/>
          </w:tcPr>
          <w:p w14:paraId="27EE54C4" w14:textId="77777777" w:rsidR="000F4F82" w:rsidRPr="005F70FB" w:rsidRDefault="000F4F82" w:rsidP="00CC3F0A">
            <w:pPr>
              <w:pStyle w:val="TableCell0-0115Break"/>
              <w:rPr>
                <w:rStyle w:val="ChCharisSIL"/>
              </w:rPr>
            </w:pPr>
            <w:r w:rsidRPr="005F70FB">
              <w:rPr>
                <w:rStyle w:val="ChCharisSIL"/>
              </w:rPr>
              <w:t>tɛ̞n.ˈda.ŋɐn</w:t>
            </w:r>
          </w:p>
        </w:tc>
        <w:tc>
          <w:tcPr>
            <w:tcW w:w="1134" w:type="dxa"/>
            <w:shd w:val="clear" w:color="auto" w:fill="auto"/>
          </w:tcPr>
          <w:p w14:paraId="7D369A46"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2C95CAD" w14:textId="77777777" w:rsidR="000F4F82" w:rsidRPr="005F70FB" w:rsidRDefault="000F4F82" w:rsidP="00CC3F0A">
            <w:pPr>
              <w:pStyle w:val="TableCell0-0115Break"/>
            </w:pPr>
            <w:r w:rsidRPr="005F70FB">
              <w:t>kicking</w:t>
            </w:r>
          </w:p>
        </w:tc>
      </w:tr>
      <w:tr w:rsidR="00AC23C4" w:rsidRPr="005F70FB" w14:paraId="45D69D32" w14:textId="77777777" w:rsidTr="00D95ABB">
        <w:tc>
          <w:tcPr>
            <w:tcW w:w="238" w:type="dxa"/>
            <w:shd w:val="clear" w:color="auto" w:fill="auto"/>
          </w:tcPr>
          <w:p w14:paraId="65B4E679" w14:textId="77777777" w:rsidR="000F4F82" w:rsidRPr="005F70FB" w:rsidRDefault="000F4F82" w:rsidP="00CC3F0A">
            <w:pPr>
              <w:pStyle w:val="TableCell0-0115Break"/>
            </w:pPr>
          </w:p>
        </w:tc>
        <w:tc>
          <w:tcPr>
            <w:tcW w:w="1616" w:type="dxa"/>
            <w:shd w:val="clear" w:color="auto" w:fill="auto"/>
          </w:tcPr>
          <w:p w14:paraId="67FA8A65" w14:textId="77777777" w:rsidR="000F4F82" w:rsidRPr="005F70FB" w:rsidRDefault="000F4F82" w:rsidP="00CC3F0A">
            <w:pPr>
              <w:pStyle w:val="TableCell0-0115Break"/>
              <w:rPr>
                <w:rStyle w:val="ChItalBold"/>
              </w:rPr>
            </w:pPr>
            <w:r w:rsidRPr="005F70FB">
              <w:rPr>
                <w:rStyle w:val="ChItalBold"/>
              </w:rPr>
              <w:t>tentukang</w:t>
            </w:r>
          </w:p>
        </w:tc>
        <w:tc>
          <w:tcPr>
            <w:tcW w:w="1701" w:type="dxa"/>
            <w:shd w:val="clear" w:color="auto" w:fill="auto"/>
          </w:tcPr>
          <w:p w14:paraId="119C27C0" w14:textId="77777777" w:rsidR="000F4F82" w:rsidRPr="005F70FB" w:rsidRDefault="000F4F82" w:rsidP="00CC3F0A">
            <w:pPr>
              <w:pStyle w:val="TableCell0-0115Break"/>
              <w:rPr>
                <w:rStyle w:val="ChCharisSIL"/>
              </w:rPr>
            </w:pPr>
            <w:r w:rsidRPr="005F70FB">
              <w:rPr>
                <w:rStyle w:val="ChCharisSIL"/>
              </w:rPr>
              <w:t>tɛ̞n.ˈtʊ.kɐn</w:t>
            </w:r>
          </w:p>
        </w:tc>
        <w:tc>
          <w:tcPr>
            <w:tcW w:w="1134" w:type="dxa"/>
            <w:shd w:val="clear" w:color="auto" w:fill="auto"/>
          </w:tcPr>
          <w:p w14:paraId="2EADA92C"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573FCE35" w14:textId="77777777" w:rsidR="000F4F82" w:rsidRPr="005F70FB" w:rsidRDefault="000F4F82" w:rsidP="00CC3F0A">
            <w:pPr>
              <w:pStyle w:val="TableCell0-0115Break"/>
            </w:pPr>
            <w:r w:rsidRPr="005F70FB">
              <w:t>determine</w:t>
            </w:r>
          </w:p>
        </w:tc>
      </w:tr>
      <w:tr w:rsidR="00AC23C4" w:rsidRPr="005F70FB" w14:paraId="31ED3B8F" w14:textId="77777777" w:rsidTr="00D95ABB">
        <w:tc>
          <w:tcPr>
            <w:tcW w:w="238" w:type="dxa"/>
            <w:shd w:val="clear" w:color="auto" w:fill="auto"/>
          </w:tcPr>
          <w:p w14:paraId="55596E1D" w14:textId="77777777" w:rsidR="000F4F82" w:rsidRPr="005F70FB" w:rsidRDefault="000F4F82" w:rsidP="00CC3F0A">
            <w:pPr>
              <w:pStyle w:val="TableCell0-0115Break"/>
            </w:pPr>
          </w:p>
        </w:tc>
        <w:tc>
          <w:tcPr>
            <w:tcW w:w="1616" w:type="dxa"/>
            <w:shd w:val="clear" w:color="auto" w:fill="auto"/>
          </w:tcPr>
          <w:p w14:paraId="62E23E67" w14:textId="77777777" w:rsidR="000F4F82" w:rsidRPr="005F70FB" w:rsidRDefault="000F4F82" w:rsidP="00CC3F0A">
            <w:pPr>
              <w:pStyle w:val="TableCell0-0115Break"/>
              <w:rPr>
                <w:rStyle w:val="ChItalBold"/>
              </w:rPr>
            </w:pPr>
            <w:r w:rsidRPr="005F70FB">
              <w:rPr>
                <w:rStyle w:val="ChItalBold"/>
              </w:rPr>
              <w:t>terbakar</w:t>
            </w:r>
          </w:p>
        </w:tc>
        <w:tc>
          <w:tcPr>
            <w:tcW w:w="1701" w:type="dxa"/>
            <w:shd w:val="clear" w:color="auto" w:fill="auto"/>
          </w:tcPr>
          <w:p w14:paraId="1C80D687" w14:textId="77777777" w:rsidR="000F4F82" w:rsidRPr="005F70FB" w:rsidRDefault="000F4F82" w:rsidP="00CC3F0A">
            <w:pPr>
              <w:pStyle w:val="TableCell0-0115Break"/>
              <w:rPr>
                <w:rStyle w:val="ChCharisSIL"/>
              </w:rPr>
            </w:pPr>
            <w:r w:rsidRPr="005F70FB">
              <w:rPr>
                <w:rStyle w:val="ChCharisSIL"/>
              </w:rPr>
              <w:t>tɛ̞r.ˈba.kɐr</w:t>
            </w:r>
          </w:p>
        </w:tc>
        <w:tc>
          <w:tcPr>
            <w:tcW w:w="1134" w:type="dxa"/>
            <w:shd w:val="clear" w:color="auto" w:fill="auto"/>
          </w:tcPr>
          <w:p w14:paraId="15B2BC1B"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04E72118" w14:textId="77777777" w:rsidR="000F4F82" w:rsidRPr="005F70FB" w:rsidRDefault="000F4F82" w:rsidP="00CC3F0A">
            <w:pPr>
              <w:pStyle w:val="TableCell0-0115Break"/>
            </w:pPr>
            <w:r w:rsidRPr="005F70FB">
              <w:t>be burnt</w:t>
            </w:r>
          </w:p>
        </w:tc>
      </w:tr>
      <w:tr w:rsidR="00AC23C4" w:rsidRPr="005F70FB" w14:paraId="38FD8239" w14:textId="77777777" w:rsidTr="00D95ABB">
        <w:tc>
          <w:tcPr>
            <w:tcW w:w="238" w:type="dxa"/>
            <w:shd w:val="clear" w:color="auto" w:fill="auto"/>
          </w:tcPr>
          <w:p w14:paraId="7512AC5F" w14:textId="77777777" w:rsidR="000F4F82" w:rsidRPr="005F70FB" w:rsidRDefault="000F4F82" w:rsidP="00CC3F0A">
            <w:pPr>
              <w:pStyle w:val="TableCell0-0115Break"/>
            </w:pPr>
          </w:p>
        </w:tc>
        <w:tc>
          <w:tcPr>
            <w:tcW w:w="1616" w:type="dxa"/>
            <w:shd w:val="clear" w:color="auto" w:fill="auto"/>
          </w:tcPr>
          <w:p w14:paraId="686BA707" w14:textId="77777777" w:rsidR="000F4F82" w:rsidRPr="005F70FB" w:rsidRDefault="000F4F82" w:rsidP="00CC3F0A">
            <w:pPr>
              <w:pStyle w:val="TableCell0-0115Break"/>
              <w:rPr>
                <w:rStyle w:val="ChItalBold"/>
              </w:rPr>
            </w:pPr>
            <w:r w:rsidRPr="005F70FB">
              <w:rPr>
                <w:rStyle w:val="ChItalBold"/>
              </w:rPr>
              <w:t>terbuka</w:t>
            </w:r>
          </w:p>
        </w:tc>
        <w:tc>
          <w:tcPr>
            <w:tcW w:w="1701" w:type="dxa"/>
            <w:shd w:val="clear" w:color="auto" w:fill="auto"/>
          </w:tcPr>
          <w:p w14:paraId="04F3B4C1" w14:textId="77777777" w:rsidR="000F4F82" w:rsidRPr="005F70FB" w:rsidRDefault="000F4F82" w:rsidP="00CC3F0A">
            <w:pPr>
              <w:pStyle w:val="TableCell0-0115Break"/>
              <w:rPr>
                <w:rStyle w:val="ChCharisSIL"/>
              </w:rPr>
            </w:pPr>
            <w:r w:rsidRPr="005F70FB">
              <w:rPr>
                <w:rStyle w:val="ChCharisSIL"/>
              </w:rPr>
              <w:t>tɛ̞r.ˈbu.ka</w:t>
            </w:r>
          </w:p>
        </w:tc>
        <w:tc>
          <w:tcPr>
            <w:tcW w:w="1134" w:type="dxa"/>
            <w:shd w:val="clear" w:color="auto" w:fill="auto"/>
          </w:tcPr>
          <w:p w14:paraId="1469F13C"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3F584936" w14:textId="77777777" w:rsidR="000F4F82" w:rsidRPr="005F70FB" w:rsidRDefault="000F4F82" w:rsidP="00CC3F0A">
            <w:pPr>
              <w:pStyle w:val="TableCell0-0115Break"/>
            </w:pPr>
            <w:r w:rsidRPr="005F70FB">
              <w:t>be opened</w:t>
            </w:r>
          </w:p>
        </w:tc>
      </w:tr>
      <w:tr w:rsidR="00AC23C4" w:rsidRPr="005F70FB" w14:paraId="77A75E79" w14:textId="77777777" w:rsidTr="00D95ABB">
        <w:tc>
          <w:tcPr>
            <w:tcW w:w="238" w:type="dxa"/>
            <w:shd w:val="clear" w:color="auto" w:fill="auto"/>
          </w:tcPr>
          <w:p w14:paraId="707983DE" w14:textId="77777777" w:rsidR="000F4F82" w:rsidRPr="005F70FB" w:rsidRDefault="000F4F82" w:rsidP="00CC3F0A">
            <w:pPr>
              <w:pStyle w:val="TableCell0-0115Break"/>
            </w:pPr>
          </w:p>
        </w:tc>
        <w:tc>
          <w:tcPr>
            <w:tcW w:w="1616" w:type="dxa"/>
            <w:shd w:val="clear" w:color="auto" w:fill="auto"/>
          </w:tcPr>
          <w:p w14:paraId="00C4E093" w14:textId="77777777" w:rsidR="000F4F82" w:rsidRPr="005F70FB" w:rsidRDefault="000F4F82" w:rsidP="00CC3F0A">
            <w:pPr>
              <w:pStyle w:val="TableCell0-0115Break"/>
              <w:rPr>
                <w:rStyle w:val="ChItalBold"/>
              </w:rPr>
            </w:pPr>
            <w:r w:rsidRPr="005F70FB">
              <w:rPr>
                <w:rStyle w:val="ChItalBold"/>
              </w:rPr>
              <w:t>terendam</w:t>
            </w:r>
          </w:p>
        </w:tc>
        <w:tc>
          <w:tcPr>
            <w:tcW w:w="1701" w:type="dxa"/>
            <w:shd w:val="clear" w:color="auto" w:fill="auto"/>
          </w:tcPr>
          <w:p w14:paraId="1BE823DF" w14:textId="77777777" w:rsidR="000F4F82" w:rsidRPr="005F70FB" w:rsidRDefault="000F4F82" w:rsidP="00CC3F0A">
            <w:pPr>
              <w:pStyle w:val="TableCell0-0115Break"/>
              <w:rPr>
                <w:rStyle w:val="ChCharisSIL"/>
              </w:rPr>
            </w:pPr>
            <w:r w:rsidRPr="005F70FB">
              <w:rPr>
                <w:rStyle w:val="ChCharisSIL"/>
              </w:rPr>
              <w:t>tɛ̞.ˈɾɛ̞n.dɐm</w:t>
            </w:r>
          </w:p>
        </w:tc>
        <w:tc>
          <w:tcPr>
            <w:tcW w:w="1134" w:type="dxa"/>
            <w:shd w:val="clear" w:color="auto" w:fill="auto"/>
          </w:tcPr>
          <w:p w14:paraId="33B4EBE5"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3ECA72EA" w14:textId="77777777" w:rsidR="000F4F82" w:rsidRPr="005F70FB" w:rsidRDefault="000F4F82" w:rsidP="00CC3F0A">
            <w:pPr>
              <w:pStyle w:val="TableCell0-0115Break"/>
            </w:pPr>
            <w:r w:rsidRPr="005F70FB">
              <w:t>be soaked</w:t>
            </w:r>
          </w:p>
        </w:tc>
      </w:tr>
      <w:tr w:rsidR="00AC23C4" w:rsidRPr="005F70FB" w14:paraId="77DB4408" w14:textId="77777777" w:rsidTr="00D95ABB">
        <w:tc>
          <w:tcPr>
            <w:tcW w:w="238" w:type="dxa"/>
            <w:shd w:val="clear" w:color="auto" w:fill="auto"/>
          </w:tcPr>
          <w:p w14:paraId="6AE039D9" w14:textId="77777777" w:rsidR="000F4F82" w:rsidRPr="005F70FB" w:rsidRDefault="000F4F82" w:rsidP="00CC3F0A">
            <w:pPr>
              <w:pStyle w:val="TableCell0-0115Break"/>
            </w:pPr>
          </w:p>
        </w:tc>
        <w:tc>
          <w:tcPr>
            <w:tcW w:w="1616" w:type="dxa"/>
            <w:shd w:val="clear" w:color="auto" w:fill="auto"/>
          </w:tcPr>
          <w:p w14:paraId="37181745" w14:textId="77777777" w:rsidR="000F4F82" w:rsidRPr="005F70FB" w:rsidRDefault="000F4F82" w:rsidP="00CC3F0A">
            <w:pPr>
              <w:pStyle w:val="TableCell0-0115Break"/>
              <w:rPr>
                <w:rStyle w:val="ChItalBold"/>
              </w:rPr>
            </w:pPr>
            <w:r w:rsidRPr="005F70FB">
              <w:rPr>
                <w:rStyle w:val="ChItalBold"/>
              </w:rPr>
              <w:t>terganggu</w:t>
            </w:r>
          </w:p>
        </w:tc>
        <w:tc>
          <w:tcPr>
            <w:tcW w:w="1701" w:type="dxa"/>
            <w:shd w:val="clear" w:color="auto" w:fill="auto"/>
          </w:tcPr>
          <w:p w14:paraId="32417906" w14:textId="77777777" w:rsidR="000F4F82" w:rsidRPr="005F70FB" w:rsidRDefault="000F4F82" w:rsidP="00CC3F0A">
            <w:pPr>
              <w:pStyle w:val="TableCell0-0115Break"/>
              <w:rPr>
                <w:rStyle w:val="ChCharisSIL"/>
              </w:rPr>
            </w:pPr>
            <w:r w:rsidRPr="005F70FB">
              <w:rPr>
                <w:rStyle w:val="ChCharisSIL"/>
              </w:rPr>
              <w:t>tɛ̞r.ˈgɐŋ.gu</w:t>
            </w:r>
          </w:p>
        </w:tc>
        <w:tc>
          <w:tcPr>
            <w:tcW w:w="1134" w:type="dxa"/>
            <w:shd w:val="clear" w:color="auto" w:fill="auto"/>
          </w:tcPr>
          <w:p w14:paraId="14CCB58C"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0C5D7196" w14:textId="77777777" w:rsidR="000F4F82" w:rsidRPr="005F70FB" w:rsidRDefault="000F4F82" w:rsidP="00CC3F0A">
            <w:pPr>
              <w:pStyle w:val="TableCell0-0115Break"/>
            </w:pPr>
            <w:r w:rsidRPr="005F70FB">
              <w:t>be disturbed</w:t>
            </w:r>
          </w:p>
        </w:tc>
      </w:tr>
      <w:tr w:rsidR="00AC23C4" w:rsidRPr="005F70FB" w14:paraId="766CF485" w14:textId="77777777" w:rsidTr="00D95ABB">
        <w:tc>
          <w:tcPr>
            <w:tcW w:w="238" w:type="dxa"/>
            <w:shd w:val="clear" w:color="auto" w:fill="auto"/>
          </w:tcPr>
          <w:p w14:paraId="31CDDE1E" w14:textId="77777777" w:rsidR="000F4F82" w:rsidRPr="005F70FB" w:rsidRDefault="000F4F82" w:rsidP="00CC3F0A">
            <w:pPr>
              <w:pStyle w:val="TableCell0-0115Break"/>
            </w:pPr>
          </w:p>
        </w:tc>
        <w:tc>
          <w:tcPr>
            <w:tcW w:w="1616" w:type="dxa"/>
            <w:shd w:val="clear" w:color="auto" w:fill="auto"/>
          </w:tcPr>
          <w:p w14:paraId="41CEFE70" w14:textId="77777777" w:rsidR="000F4F82" w:rsidRPr="005F70FB" w:rsidRDefault="000F4F82" w:rsidP="00CC3F0A">
            <w:pPr>
              <w:pStyle w:val="TableCell0-0115Break"/>
              <w:rPr>
                <w:rStyle w:val="ChItalBold"/>
              </w:rPr>
            </w:pPr>
            <w:r w:rsidRPr="005F70FB">
              <w:rPr>
                <w:rStyle w:val="ChItalBold"/>
              </w:rPr>
              <w:t>tergantong</w:t>
            </w:r>
          </w:p>
        </w:tc>
        <w:tc>
          <w:tcPr>
            <w:tcW w:w="1701" w:type="dxa"/>
            <w:shd w:val="clear" w:color="auto" w:fill="auto"/>
          </w:tcPr>
          <w:p w14:paraId="3D03EADA" w14:textId="77777777" w:rsidR="000F4F82" w:rsidRPr="005F70FB" w:rsidRDefault="000F4F82" w:rsidP="00CC3F0A">
            <w:pPr>
              <w:pStyle w:val="TableCell0-0115Break"/>
              <w:rPr>
                <w:rStyle w:val="ChCharisSIL"/>
              </w:rPr>
            </w:pPr>
            <w:r w:rsidRPr="005F70FB">
              <w:rPr>
                <w:rStyle w:val="ChCharisSIL"/>
              </w:rPr>
              <w:t>ta.ˈgɐn.tɔ̞ŋ</w:t>
            </w:r>
          </w:p>
        </w:tc>
        <w:tc>
          <w:tcPr>
            <w:tcW w:w="1134" w:type="dxa"/>
            <w:shd w:val="clear" w:color="auto" w:fill="auto"/>
          </w:tcPr>
          <w:p w14:paraId="5A5570B4"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1AD19C7C" w14:textId="77777777" w:rsidR="000F4F82" w:rsidRPr="005F70FB" w:rsidRDefault="000F4F82" w:rsidP="00CC3F0A">
            <w:pPr>
              <w:pStyle w:val="TableCell0-0115Break"/>
            </w:pPr>
            <w:r w:rsidRPr="005F70FB">
              <w:t>be dependent</w:t>
            </w:r>
          </w:p>
        </w:tc>
      </w:tr>
      <w:tr w:rsidR="00AC23C4" w:rsidRPr="005F70FB" w14:paraId="22037812" w14:textId="77777777" w:rsidTr="00D95ABB">
        <w:tc>
          <w:tcPr>
            <w:tcW w:w="238" w:type="dxa"/>
            <w:shd w:val="clear" w:color="auto" w:fill="auto"/>
          </w:tcPr>
          <w:p w14:paraId="4CED8A5A" w14:textId="77777777" w:rsidR="000F4F82" w:rsidRPr="005F70FB" w:rsidRDefault="000F4F82" w:rsidP="00CC3F0A">
            <w:pPr>
              <w:pStyle w:val="TableCell0-0115Break"/>
            </w:pPr>
          </w:p>
        </w:tc>
        <w:tc>
          <w:tcPr>
            <w:tcW w:w="1616" w:type="dxa"/>
            <w:shd w:val="clear" w:color="auto" w:fill="auto"/>
          </w:tcPr>
          <w:p w14:paraId="4FE1783C" w14:textId="77777777" w:rsidR="000F4F82" w:rsidRPr="005F70FB" w:rsidRDefault="000F4F82" w:rsidP="00CC3F0A">
            <w:pPr>
              <w:pStyle w:val="TableCell0-0115Break"/>
              <w:rPr>
                <w:rStyle w:val="ChItalBold"/>
              </w:rPr>
            </w:pPr>
            <w:r w:rsidRPr="005F70FB">
              <w:rPr>
                <w:rStyle w:val="ChItalBold"/>
              </w:rPr>
              <w:t>terjadi</w:t>
            </w:r>
          </w:p>
        </w:tc>
        <w:tc>
          <w:tcPr>
            <w:tcW w:w="1701" w:type="dxa"/>
            <w:shd w:val="clear" w:color="auto" w:fill="auto"/>
          </w:tcPr>
          <w:p w14:paraId="17CE71F6" w14:textId="77777777" w:rsidR="000F4F82" w:rsidRPr="005F70FB" w:rsidRDefault="000F4F82" w:rsidP="00CC3F0A">
            <w:pPr>
              <w:pStyle w:val="TableCell0-0115Break"/>
              <w:rPr>
                <w:rStyle w:val="ChCharisSIL"/>
              </w:rPr>
            </w:pPr>
            <w:r w:rsidRPr="005F70FB">
              <w:rPr>
                <w:rStyle w:val="ChCharisSIL"/>
              </w:rPr>
              <w:t>tɛ̞r.ˈdʒa.di</w:t>
            </w:r>
          </w:p>
        </w:tc>
        <w:tc>
          <w:tcPr>
            <w:tcW w:w="1134" w:type="dxa"/>
            <w:shd w:val="clear" w:color="auto" w:fill="auto"/>
          </w:tcPr>
          <w:p w14:paraId="65F6ADE0"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43795D77" w14:textId="77777777" w:rsidR="000F4F82" w:rsidRPr="005F70FB" w:rsidRDefault="000F4F82" w:rsidP="00CC3F0A">
            <w:pPr>
              <w:pStyle w:val="TableCell0-0115Break"/>
            </w:pPr>
            <w:r w:rsidRPr="005F70FB">
              <w:t>happen</w:t>
            </w:r>
          </w:p>
        </w:tc>
      </w:tr>
      <w:tr w:rsidR="00AC23C4" w:rsidRPr="005F70FB" w14:paraId="0C5EB236" w14:textId="77777777" w:rsidTr="00D95ABB">
        <w:tc>
          <w:tcPr>
            <w:tcW w:w="238" w:type="dxa"/>
            <w:shd w:val="clear" w:color="auto" w:fill="auto"/>
          </w:tcPr>
          <w:p w14:paraId="7A221C35" w14:textId="77777777" w:rsidR="000F4F82" w:rsidRPr="005F70FB" w:rsidRDefault="000F4F82" w:rsidP="00CC3F0A">
            <w:pPr>
              <w:pStyle w:val="TableCell0-0115Break"/>
            </w:pPr>
          </w:p>
        </w:tc>
        <w:tc>
          <w:tcPr>
            <w:tcW w:w="1616" w:type="dxa"/>
            <w:shd w:val="clear" w:color="auto" w:fill="auto"/>
          </w:tcPr>
          <w:p w14:paraId="09A11D03" w14:textId="77777777" w:rsidR="000F4F82" w:rsidRPr="005F70FB" w:rsidRDefault="000F4F82" w:rsidP="00CC3F0A">
            <w:pPr>
              <w:pStyle w:val="TableCell0-0115Break"/>
              <w:rPr>
                <w:rStyle w:val="ChItalBold"/>
              </w:rPr>
            </w:pPr>
            <w:r w:rsidRPr="005F70FB">
              <w:rPr>
                <w:rStyle w:val="ChItalBold"/>
              </w:rPr>
              <w:t>terjatu</w:t>
            </w:r>
          </w:p>
        </w:tc>
        <w:tc>
          <w:tcPr>
            <w:tcW w:w="1701" w:type="dxa"/>
            <w:shd w:val="clear" w:color="auto" w:fill="auto"/>
          </w:tcPr>
          <w:p w14:paraId="04E2A408" w14:textId="77777777" w:rsidR="000F4F82" w:rsidRPr="005F70FB" w:rsidRDefault="000F4F82" w:rsidP="00CC3F0A">
            <w:pPr>
              <w:pStyle w:val="TableCell0-0115Break"/>
              <w:rPr>
                <w:rStyle w:val="ChCharisSIL"/>
              </w:rPr>
            </w:pPr>
            <w:r w:rsidRPr="005F70FB">
              <w:rPr>
                <w:rStyle w:val="ChCharisSIL"/>
              </w:rPr>
              <w:t>tɛ̞r.ˈdʒa.tu</w:t>
            </w:r>
          </w:p>
        </w:tc>
        <w:tc>
          <w:tcPr>
            <w:tcW w:w="1134" w:type="dxa"/>
            <w:shd w:val="clear" w:color="auto" w:fill="auto"/>
          </w:tcPr>
          <w:p w14:paraId="05BB7345"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0341BF90" w14:textId="77777777" w:rsidR="000F4F82" w:rsidRPr="005F70FB" w:rsidRDefault="000F4F82" w:rsidP="00CC3F0A">
            <w:pPr>
              <w:pStyle w:val="TableCell0-0115Break"/>
            </w:pPr>
            <w:r w:rsidRPr="005F70FB">
              <w:t>be fallen</w:t>
            </w:r>
          </w:p>
        </w:tc>
      </w:tr>
      <w:tr w:rsidR="00AC23C4" w:rsidRPr="005F70FB" w14:paraId="1FAF797D" w14:textId="77777777" w:rsidTr="00D95ABB">
        <w:tc>
          <w:tcPr>
            <w:tcW w:w="238" w:type="dxa"/>
            <w:shd w:val="clear" w:color="auto" w:fill="auto"/>
          </w:tcPr>
          <w:p w14:paraId="27E76C41" w14:textId="77777777" w:rsidR="000F4F82" w:rsidRPr="005F70FB" w:rsidRDefault="000F4F82" w:rsidP="00CC3F0A">
            <w:pPr>
              <w:pStyle w:val="TableCell0-0115Break"/>
            </w:pPr>
          </w:p>
        </w:tc>
        <w:tc>
          <w:tcPr>
            <w:tcW w:w="1616" w:type="dxa"/>
            <w:shd w:val="clear" w:color="auto" w:fill="auto"/>
          </w:tcPr>
          <w:p w14:paraId="7430D1A4" w14:textId="77777777" w:rsidR="000F4F82" w:rsidRPr="005F70FB" w:rsidRDefault="000F4F82" w:rsidP="00CC3F0A">
            <w:pPr>
              <w:pStyle w:val="TableCell0-0115Break"/>
              <w:rPr>
                <w:rStyle w:val="ChItalBold"/>
              </w:rPr>
            </w:pPr>
            <w:r w:rsidRPr="005F70FB">
              <w:rPr>
                <w:rStyle w:val="ChItalBold"/>
              </w:rPr>
              <w:t>terkenal</w:t>
            </w:r>
          </w:p>
        </w:tc>
        <w:tc>
          <w:tcPr>
            <w:tcW w:w="1701" w:type="dxa"/>
            <w:shd w:val="clear" w:color="auto" w:fill="auto"/>
          </w:tcPr>
          <w:p w14:paraId="0FE781F2" w14:textId="77777777" w:rsidR="000F4F82" w:rsidRPr="005F70FB" w:rsidRDefault="000F4F82" w:rsidP="00CC3F0A">
            <w:pPr>
              <w:pStyle w:val="TableCell0-0115Break"/>
              <w:rPr>
                <w:rStyle w:val="ChCharisSIL"/>
              </w:rPr>
            </w:pPr>
            <w:r w:rsidRPr="005F70FB">
              <w:rPr>
                <w:rStyle w:val="ChCharisSIL"/>
              </w:rPr>
              <w:t>tɛ̞r.kɛ.ˈnɐl</w:t>
            </w:r>
          </w:p>
        </w:tc>
        <w:tc>
          <w:tcPr>
            <w:tcW w:w="1134" w:type="dxa"/>
            <w:shd w:val="clear" w:color="auto" w:fill="auto"/>
          </w:tcPr>
          <w:p w14:paraId="3F70D870"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672C0B04" w14:textId="77777777" w:rsidR="000F4F82" w:rsidRPr="005F70FB" w:rsidRDefault="000F4F82" w:rsidP="00CC3F0A">
            <w:pPr>
              <w:pStyle w:val="TableCell0-0115Break"/>
            </w:pPr>
            <w:r w:rsidRPr="005F70FB">
              <w:t>be well-known</w:t>
            </w:r>
          </w:p>
        </w:tc>
      </w:tr>
      <w:tr w:rsidR="00AC23C4" w:rsidRPr="005F70FB" w14:paraId="1D941045" w14:textId="77777777" w:rsidTr="00D95ABB">
        <w:tc>
          <w:tcPr>
            <w:tcW w:w="238" w:type="dxa"/>
            <w:shd w:val="clear" w:color="auto" w:fill="auto"/>
          </w:tcPr>
          <w:p w14:paraId="29D46C81" w14:textId="77777777" w:rsidR="000F4F82" w:rsidRPr="005F70FB" w:rsidRDefault="000F4F82" w:rsidP="00CC3F0A">
            <w:pPr>
              <w:pStyle w:val="TableCell0-0115Break"/>
            </w:pPr>
          </w:p>
        </w:tc>
        <w:tc>
          <w:tcPr>
            <w:tcW w:w="1616" w:type="dxa"/>
            <w:shd w:val="clear" w:color="auto" w:fill="auto"/>
          </w:tcPr>
          <w:p w14:paraId="55535E43" w14:textId="77777777" w:rsidR="000F4F82" w:rsidRPr="005F70FB" w:rsidRDefault="000F4F82" w:rsidP="00CC3F0A">
            <w:pPr>
              <w:pStyle w:val="TableCell0-0115Break"/>
              <w:rPr>
                <w:rStyle w:val="ChItalBold"/>
              </w:rPr>
            </w:pPr>
            <w:r w:rsidRPr="005F70FB">
              <w:rPr>
                <w:rStyle w:val="ChItalBold"/>
              </w:rPr>
              <w:t>terlambat</w:t>
            </w:r>
          </w:p>
        </w:tc>
        <w:tc>
          <w:tcPr>
            <w:tcW w:w="1701" w:type="dxa"/>
            <w:shd w:val="clear" w:color="auto" w:fill="auto"/>
          </w:tcPr>
          <w:p w14:paraId="7A542287" w14:textId="77777777" w:rsidR="000F4F82" w:rsidRPr="005F70FB" w:rsidRDefault="000F4F82" w:rsidP="00CC3F0A">
            <w:pPr>
              <w:pStyle w:val="TableCell0-0115Break"/>
              <w:rPr>
                <w:rStyle w:val="ChCharisSIL"/>
              </w:rPr>
            </w:pPr>
            <w:r w:rsidRPr="005F70FB">
              <w:rPr>
                <w:rStyle w:val="ChCharisSIL"/>
              </w:rPr>
              <w:t>tɛ̞r.ˈlɐm.bɐt̚</w:t>
            </w:r>
          </w:p>
        </w:tc>
        <w:tc>
          <w:tcPr>
            <w:tcW w:w="1134" w:type="dxa"/>
            <w:shd w:val="clear" w:color="auto" w:fill="auto"/>
          </w:tcPr>
          <w:p w14:paraId="08BD8E5B"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6B0AEF87" w14:textId="77777777" w:rsidR="000F4F82" w:rsidRPr="005F70FB" w:rsidRDefault="000F4F82" w:rsidP="00CC3F0A">
            <w:pPr>
              <w:pStyle w:val="TableCell0-0115Break"/>
            </w:pPr>
            <w:r w:rsidRPr="005F70FB">
              <w:t>be late</w:t>
            </w:r>
          </w:p>
        </w:tc>
      </w:tr>
      <w:tr w:rsidR="00AC23C4" w:rsidRPr="005F70FB" w14:paraId="01936663" w14:textId="77777777" w:rsidTr="00D95ABB">
        <w:tc>
          <w:tcPr>
            <w:tcW w:w="238" w:type="dxa"/>
            <w:shd w:val="clear" w:color="auto" w:fill="auto"/>
          </w:tcPr>
          <w:p w14:paraId="5440F537" w14:textId="77777777" w:rsidR="000F4F82" w:rsidRPr="005F70FB" w:rsidRDefault="000F4F82" w:rsidP="00CC3F0A">
            <w:pPr>
              <w:pStyle w:val="TableCell0-0115Break"/>
            </w:pPr>
          </w:p>
        </w:tc>
        <w:tc>
          <w:tcPr>
            <w:tcW w:w="1616" w:type="dxa"/>
            <w:shd w:val="clear" w:color="auto" w:fill="auto"/>
          </w:tcPr>
          <w:p w14:paraId="5B0C2A20" w14:textId="77777777" w:rsidR="000F4F82" w:rsidRPr="005F70FB" w:rsidRDefault="000F4F82" w:rsidP="00CC3F0A">
            <w:pPr>
              <w:pStyle w:val="TableCell0-0115Break"/>
              <w:rPr>
                <w:rStyle w:val="ChItalBold"/>
              </w:rPr>
            </w:pPr>
            <w:r w:rsidRPr="005F70FB">
              <w:rPr>
                <w:rStyle w:val="ChItalBold"/>
              </w:rPr>
              <w:t>terlanjur</w:t>
            </w:r>
          </w:p>
        </w:tc>
        <w:tc>
          <w:tcPr>
            <w:tcW w:w="1701" w:type="dxa"/>
            <w:shd w:val="clear" w:color="auto" w:fill="auto"/>
          </w:tcPr>
          <w:p w14:paraId="7CB90415" w14:textId="77777777" w:rsidR="000F4F82" w:rsidRPr="005F70FB" w:rsidRDefault="000F4F82" w:rsidP="00CC3F0A">
            <w:pPr>
              <w:pStyle w:val="TableCell0-0115Break"/>
              <w:rPr>
                <w:rStyle w:val="ChCharisSIL"/>
              </w:rPr>
            </w:pPr>
            <w:r w:rsidRPr="005F70FB">
              <w:rPr>
                <w:rStyle w:val="ChCharisSIL"/>
              </w:rPr>
              <w:t>tɛ̞r.ˈlɐn.dʒʊr</w:t>
            </w:r>
          </w:p>
        </w:tc>
        <w:tc>
          <w:tcPr>
            <w:tcW w:w="1134" w:type="dxa"/>
            <w:shd w:val="clear" w:color="auto" w:fill="auto"/>
          </w:tcPr>
          <w:p w14:paraId="60DEA080"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57C0268A" w14:textId="77777777" w:rsidR="000F4F82" w:rsidRPr="005F70FB" w:rsidRDefault="000F4F82" w:rsidP="00CC3F0A">
            <w:pPr>
              <w:pStyle w:val="TableCell0-0115Break"/>
            </w:pPr>
            <w:r w:rsidRPr="005F70FB">
              <w:t>be beyond bounds</w:t>
            </w:r>
          </w:p>
        </w:tc>
      </w:tr>
      <w:tr w:rsidR="00AC23C4" w:rsidRPr="005F70FB" w14:paraId="246EC6BB" w14:textId="77777777" w:rsidTr="00D95ABB">
        <w:tc>
          <w:tcPr>
            <w:tcW w:w="238" w:type="dxa"/>
            <w:shd w:val="clear" w:color="auto" w:fill="auto"/>
          </w:tcPr>
          <w:p w14:paraId="0ECB86CF" w14:textId="77777777" w:rsidR="000F4F82" w:rsidRPr="005F70FB" w:rsidRDefault="000F4F82" w:rsidP="00CC3F0A">
            <w:pPr>
              <w:pStyle w:val="TableCell0-0115Break"/>
            </w:pPr>
          </w:p>
        </w:tc>
        <w:tc>
          <w:tcPr>
            <w:tcW w:w="1616" w:type="dxa"/>
            <w:shd w:val="clear" w:color="auto" w:fill="auto"/>
          </w:tcPr>
          <w:p w14:paraId="30FF786F" w14:textId="77777777" w:rsidR="000F4F82" w:rsidRPr="005F70FB" w:rsidRDefault="000F4F82" w:rsidP="00CC3F0A">
            <w:pPr>
              <w:pStyle w:val="TableCell0-0115Break"/>
              <w:rPr>
                <w:rStyle w:val="ChItalBold"/>
              </w:rPr>
            </w:pPr>
            <w:r w:rsidRPr="005F70FB">
              <w:rPr>
                <w:rStyle w:val="ChItalBold"/>
              </w:rPr>
              <w:t>terlempar</w:t>
            </w:r>
          </w:p>
        </w:tc>
        <w:tc>
          <w:tcPr>
            <w:tcW w:w="1701" w:type="dxa"/>
            <w:shd w:val="clear" w:color="auto" w:fill="auto"/>
          </w:tcPr>
          <w:p w14:paraId="53BC195F" w14:textId="77777777" w:rsidR="000F4F82" w:rsidRPr="005F70FB" w:rsidRDefault="000F4F82" w:rsidP="00CC3F0A">
            <w:pPr>
              <w:pStyle w:val="TableCell0-0115Break"/>
              <w:rPr>
                <w:rStyle w:val="ChCharisSIL"/>
              </w:rPr>
            </w:pPr>
            <w:r w:rsidRPr="005F70FB">
              <w:rPr>
                <w:rStyle w:val="ChCharisSIL"/>
              </w:rPr>
              <w:t>tɛ̞r.ˈlɛ̞m.pɐr</w:t>
            </w:r>
          </w:p>
        </w:tc>
        <w:tc>
          <w:tcPr>
            <w:tcW w:w="1134" w:type="dxa"/>
            <w:shd w:val="clear" w:color="auto" w:fill="auto"/>
          </w:tcPr>
          <w:p w14:paraId="722627F0"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3CD72337" w14:textId="77777777" w:rsidR="000F4F82" w:rsidRPr="005F70FB" w:rsidRDefault="000F4F82" w:rsidP="00CC3F0A">
            <w:pPr>
              <w:pStyle w:val="TableCell0-0115Break"/>
            </w:pPr>
            <w:r w:rsidRPr="005F70FB">
              <w:t>be thrown</w:t>
            </w:r>
          </w:p>
        </w:tc>
      </w:tr>
      <w:tr w:rsidR="00AC23C4" w:rsidRPr="005F70FB" w14:paraId="2108CA13" w14:textId="77777777" w:rsidTr="00D95ABB">
        <w:tc>
          <w:tcPr>
            <w:tcW w:w="238" w:type="dxa"/>
            <w:shd w:val="clear" w:color="auto" w:fill="auto"/>
          </w:tcPr>
          <w:p w14:paraId="48CAADEE" w14:textId="77777777" w:rsidR="000F4F82" w:rsidRPr="005F70FB" w:rsidRDefault="000F4F82" w:rsidP="00CC3F0A">
            <w:pPr>
              <w:pStyle w:val="TableCell0-0115Break"/>
            </w:pPr>
            <w:r w:rsidRPr="005F70FB">
              <w:t>x</w:t>
            </w:r>
          </w:p>
        </w:tc>
        <w:tc>
          <w:tcPr>
            <w:tcW w:w="1616" w:type="dxa"/>
            <w:shd w:val="clear" w:color="auto" w:fill="auto"/>
          </w:tcPr>
          <w:p w14:paraId="227F4D91" w14:textId="77777777" w:rsidR="000F4F82" w:rsidRPr="005F70FB" w:rsidRDefault="000F4F82" w:rsidP="00CC3F0A">
            <w:pPr>
              <w:pStyle w:val="TableCell0-0115Break"/>
              <w:rPr>
                <w:rStyle w:val="ChItalBold"/>
              </w:rPr>
            </w:pPr>
            <w:r w:rsidRPr="005F70FB">
              <w:rPr>
                <w:rStyle w:val="ChItalBold"/>
              </w:rPr>
              <w:t>terlepas</w:t>
            </w:r>
          </w:p>
        </w:tc>
        <w:tc>
          <w:tcPr>
            <w:tcW w:w="1701" w:type="dxa"/>
            <w:shd w:val="clear" w:color="auto" w:fill="auto"/>
          </w:tcPr>
          <w:p w14:paraId="08CF7FCE" w14:textId="77777777" w:rsidR="000F4F82" w:rsidRPr="005F70FB" w:rsidRDefault="000F4F82" w:rsidP="00CC3F0A">
            <w:pPr>
              <w:pStyle w:val="TableCell0-0115Break"/>
              <w:rPr>
                <w:rStyle w:val="ChCharisSIL"/>
              </w:rPr>
            </w:pPr>
            <w:r w:rsidRPr="005F70FB">
              <w:rPr>
                <w:rStyle w:val="ChCharisSIL"/>
              </w:rPr>
              <w:t>ˌtɛ̞r.lɛ.ˈpɐs</w:t>
            </w:r>
          </w:p>
        </w:tc>
        <w:tc>
          <w:tcPr>
            <w:tcW w:w="1134" w:type="dxa"/>
            <w:shd w:val="clear" w:color="auto" w:fill="auto"/>
          </w:tcPr>
          <w:p w14:paraId="1B66CA4B"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516B6B86" w14:textId="77777777" w:rsidR="000F4F82" w:rsidRPr="005F70FB" w:rsidRDefault="000F4F82" w:rsidP="00CC3F0A">
            <w:pPr>
              <w:pStyle w:val="TableCell0-0115Break"/>
            </w:pPr>
            <w:r w:rsidRPr="005F70FB">
              <w:t>be loose</w:t>
            </w:r>
          </w:p>
        </w:tc>
      </w:tr>
      <w:tr w:rsidR="00AC23C4" w:rsidRPr="005F70FB" w14:paraId="3109A321" w14:textId="77777777" w:rsidTr="00D95ABB">
        <w:tc>
          <w:tcPr>
            <w:tcW w:w="238" w:type="dxa"/>
            <w:shd w:val="clear" w:color="auto" w:fill="auto"/>
          </w:tcPr>
          <w:p w14:paraId="693CFEEF" w14:textId="77777777" w:rsidR="000F4F82" w:rsidRPr="005F70FB" w:rsidRDefault="000F4F82" w:rsidP="00CC3F0A">
            <w:pPr>
              <w:pStyle w:val="TableCell0-0115Break"/>
            </w:pPr>
          </w:p>
        </w:tc>
        <w:tc>
          <w:tcPr>
            <w:tcW w:w="1616" w:type="dxa"/>
            <w:shd w:val="clear" w:color="auto" w:fill="auto"/>
          </w:tcPr>
          <w:p w14:paraId="640D1454" w14:textId="77777777" w:rsidR="000F4F82" w:rsidRPr="005F70FB" w:rsidRDefault="000F4F82" w:rsidP="00CC3F0A">
            <w:pPr>
              <w:pStyle w:val="TableCell0-0115Break"/>
              <w:rPr>
                <w:rStyle w:val="ChItalBold"/>
              </w:rPr>
            </w:pPr>
            <w:r w:rsidRPr="005F70FB">
              <w:rPr>
                <w:rStyle w:val="ChItalBold"/>
              </w:rPr>
              <w:t>terpukul</w:t>
            </w:r>
          </w:p>
        </w:tc>
        <w:tc>
          <w:tcPr>
            <w:tcW w:w="1701" w:type="dxa"/>
            <w:shd w:val="clear" w:color="auto" w:fill="auto"/>
          </w:tcPr>
          <w:p w14:paraId="64D1BDDE" w14:textId="77777777" w:rsidR="000F4F82" w:rsidRPr="005F70FB" w:rsidRDefault="000F4F82" w:rsidP="00CC3F0A">
            <w:pPr>
              <w:pStyle w:val="TableCell0-0115Break"/>
              <w:rPr>
                <w:rStyle w:val="ChCharisSIL"/>
              </w:rPr>
            </w:pPr>
            <w:r w:rsidRPr="005F70FB">
              <w:rPr>
                <w:rStyle w:val="ChCharisSIL"/>
              </w:rPr>
              <w:t>tɛ̞r.ˈpʊ.kʊl</w:t>
            </w:r>
          </w:p>
        </w:tc>
        <w:tc>
          <w:tcPr>
            <w:tcW w:w="1134" w:type="dxa"/>
            <w:shd w:val="clear" w:color="auto" w:fill="auto"/>
          </w:tcPr>
          <w:p w14:paraId="5D6DE84E"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5C75DF70" w14:textId="77777777" w:rsidR="000F4F82" w:rsidRPr="005F70FB" w:rsidRDefault="000F4F82" w:rsidP="00CC3F0A">
            <w:pPr>
              <w:pStyle w:val="TableCell0-0115Break"/>
            </w:pPr>
            <w:r w:rsidRPr="005F70FB">
              <w:t>be beaten</w:t>
            </w:r>
          </w:p>
        </w:tc>
      </w:tr>
      <w:tr w:rsidR="00AC23C4" w:rsidRPr="005F70FB" w14:paraId="7CCCDD7C" w14:textId="77777777" w:rsidTr="00D95ABB">
        <w:tc>
          <w:tcPr>
            <w:tcW w:w="238" w:type="dxa"/>
            <w:shd w:val="clear" w:color="auto" w:fill="auto"/>
          </w:tcPr>
          <w:p w14:paraId="59C401DA" w14:textId="77777777" w:rsidR="000F4F82" w:rsidRPr="005F70FB" w:rsidRDefault="000F4F82" w:rsidP="00CC3F0A">
            <w:pPr>
              <w:pStyle w:val="TableCell0-0115Break"/>
            </w:pPr>
          </w:p>
        </w:tc>
        <w:tc>
          <w:tcPr>
            <w:tcW w:w="1616" w:type="dxa"/>
            <w:shd w:val="clear" w:color="auto" w:fill="auto"/>
          </w:tcPr>
          <w:p w14:paraId="4F87F25E" w14:textId="77777777" w:rsidR="000F4F82" w:rsidRPr="005F70FB" w:rsidRDefault="000F4F82" w:rsidP="00CC3F0A">
            <w:pPr>
              <w:pStyle w:val="TableCell0-0115Break"/>
              <w:rPr>
                <w:rStyle w:val="ChItalBold"/>
              </w:rPr>
            </w:pPr>
            <w:r w:rsidRPr="005F70FB">
              <w:rPr>
                <w:rStyle w:val="ChItalBold"/>
              </w:rPr>
              <w:t>tersendiri</w:t>
            </w:r>
          </w:p>
        </w:tc>
        <w:tc>
          <w:tcPr>
            <w:tcW w:w="1701" w:type="dxa"/>
            <w:shd w:val="clear" w:color="auto" w:fill="auto"/>
          </w:tcPr>
          <w:p w14:paraId="2D69E8C0" w14:textId="77777777" w:rsidR="000F4F82" w:rsidRPr="005F70FB" w:rsidRDefault="000F4F82" w:rsidP="00CC3F0A">
            <w:pPr>
              <w:pStyle w:val="TableCell0-0115Break"/>
              <w:rPr>
                <w:rStyle w:val="ChCharisSIL"/>
              </w:rPr>
            </w:pPr>
            <w:r w:rsidRPr="005F70FB">
              <w:rPr>
                <w:rStyle w:val="ChCharisSIL"/>
              </w:rPr>
              <w:t>ˌtɛ̞r.sɛ̞n.ˈdi.ɾi</w:t>
            </w:r>
          </w:p>
        </w:tc>
        <w:tc>
          <w:tcPr>
            <w:tcW w:w="1134" w:type="dxa"/>
            <w:shd w:val="clear" w:color="auto" w:fill="auto"/>
          </w:tcPr>
          <w:p w14:paraId="5312D71B"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14D2F9FB" w14:textId="77777777" w:rsidR="000F4F82" w:rsidRPr="005F70FB" w:rsidRDefault="000F4F82" w:rsidP="00CC3F0A">
            <w:pPr>
              <w:pStyle w:val="TableCell0-0115Break"/>
            </w:pPr>
            <w:r w:rsidRPr="005F70FB">
              <w:t>be separate</w:t>
            </w:r>
          </w:p>
        </w:tc>
      </w:tr>
      <w:tr w:rsidR="00AC23C4" w:rsidRPr="005F70FB" w14:paraId="7CFF56DD" w14:textId="77777777" w:rsidTr="00D95ABB">
        <w:tc>
          <w:tcPr>
            <w:tcW w:w="238" w:type="dxa"/>
            <w:shd w:val="clear" w:color="auto" w:fill="auto"/>
          </w:tcPr>
          <w:p w14:paraId="5A59CCF1" w14:textId="77777777" w:rsidR="000F4F82" w:rsidRPr="005F70FB" w:rsidRDefault="000F4F82" w:rsidP="00CC3F0A">
            <w:pPr>
              <w:pStyle w:val="TableCell0-0115Break"/>
            </w:pPr>
            <w:r w:rsidRPr="005F70FB">
              <w:t>x</w:t>
            </w:r>
          </w:p>
        </w:tc>
        <w:tc>
          <w:tcPr>
            <w:tcW w:w="1616" w:type="dxa"/>
            <w:shd w:val="clear" w:color="auto" w:fill="auto"/>
          </w:tcPr>
          <w:p w14:paraId="42180CCC" w14:textId="77777777" w:rsidR="000F4F82" w:rsidRPr="005F70FB" w:rsidRDefault="000F4F82" w:rsidP="00CC3F0A">
            <w:pPr>
              <w:pStyle w:val="TableCell0-0115Break"/>
              <w:rPr>
                <w:rStyle w:val="ChItalBold"/>
              </w:rPr>
            </w:pPr>
            <w:r w:rsidRPr="005F70FB">
              <w:rPr>
                <w:rStyle w:val="ChItalBold"/>
              </w:rPr>
              <w:t>tersera</w:t>
            </w:r>
          </w:p>
        </w:tc>
        <w:tc>
          <w:tcPr>
            <w:tcW w:w="1701" w:type="dxa"/>
            <w:shd w:val="clear" w:color="auto" w:fill="auto"/>
          </w:tcPr>
          <w:p w14:paraId="2FAFC062" w14:textId="77777777" w:rsidR="000F4F82" w:rsidRPr="005F70FB" w:rsidRDefault="000F4F82" w:rsidP="00CC3F0A">
            <w:pPr>
              <w:pStyle w:val="TableCell0-0115Break"/>
              <w:rPr>
                <w:rStyle w:val="ChCharisSIL"/>
              </w:rPr>
            </w:pPr>
            <w:r w:rsidRPr="005F70FB">
              <w:rPr>
                <w:rStyle w:val="ChCharisSIL"/>
              </w:rPr>
              <w:t>ˌtɛ̞r.sɛ.ˈɾa</w:t>
            </w:r>
          </w:p>
        </w:tc>
        <w:tc>
          <w:tcPr>
            <w:tcW w:w="1134" w:type="dxa"/>
            <w:shd w:val="clear" w:color="auto" w:fill="auto"/>
          </w:tcPr>
          <w:p w14:paraId="04743404"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78FC2AB5" w14:textId="77777777" w:rsidR="000F4F82" w:rsidRPr="005F70FB" w:rsidRDefault="000F4F82" w:rsidP="00CC3F0A">
            <w:pPr>
              <w:pStyle w:val="TableCell0-0115Break"/>
            </w:pPr>
            <w:r w:rsidRPr="005F70FB">
              <w:t xml:space="preserve">up to </w:t>
            </w:r>
            <w:r w:rsidR="00BB3190" w:rsidRPr="005F70FB">
              <w:t>s. o.</w:t>
            </w:r>
          </w:p>
        </w:tc>
      </w:tr>
      <w:tr w:rsidR="00AC23C4" w:rsidRPr="005F70FB" w14:paraId="27ABAC97" w14:textId="77777777" w:rsidTr="00D95ABB">
        <w:tc>
          <w:tcPr>
            <w:tcW w:w="238" w:type="dxa"/>
            <w:shd w:val="clear" w:color="auto" w:fill="auto"/>
          </w:tcPr>
          <w:p w14:paraId="6AB458E3" w14:textId="77777777" w:rsidR="000F4F82" w:rsidRPr="005F70FB" w:rsidRDefault="000F4F82" w:rsidP="00CC3F0A">
            <w:pPr>
              <w:pStyle w:val="TableCell0-0115Break"/>
            </w:pPr>
          </w:p>
        </w:tc>
        <w:tc>
          <w:tcPr>
            <w:tcW w:w="1616" w:type="dxa"/>
            <w:shd w:val="clear" w:color="auto" w:fill="auto"/>
          </w:tcPr>
          <w:p w14:paraId="23C2FF5E" w14:textId="77777777" w:rsidR="000F4F82" w:rsidRPr="005F70FB" w:rsidRDefault="000F4F82" w:rsidP="00CC3F0A">
            <w:pPr>
              <w:pStyle w:val="TableCell0-0115Break"/>
              <w:rPr>
                <w:rStyle w:val="ChItalBold"/>
              </w:rPr>
            </w:pPr>
            <w:r w:rsidRPr="005F70FB">
              <w:rPr>
                <w:rStyle w:val="ChItalBold"/>
              </w:rPr>
              <w:t>tersinggung</w:t>
            </w:r>
          </w:p>
        </w:tc>
        <w:tc>
          <w:tcPr>
            <w:tcW w:w="1701" w:type="dxa"/>
            <w:shd w:val="clear" w:color="auto" w:fill="auto"/>
          </w:tcPr>
          <w:p w14:paraId="0ACB7924" w14:textId="77777777" w:rsidR="000F4F82" w:rsidRPr="005F70FB" w:rsidRDefault="000F4F82" w:rsidP="00CC3F0A">
            <w:pPr>
              <w:pStyle w:val="TableCell0-0115Break"/>
              <w:rPr>
                <w:rStyle w:val="ChCharisSIL"/>
              </w:rPr>
            </w:pPr>
            <w:r w:rsidRPr="005F70FB">
              <w:rPr>
                <w:rStyle w:val="ChCharisSIL"/>
              </w:rPr>
              <w:t>tɛ̞r.ˈsɪŋ.gʊŋ</w:t>
            </w:r>
          </w:p>
        </w:tc>
        <w:tc>
          <w:tcPr>
            <w:tcW w:w="1134" w:type="dxa"/>
            <w:shd w:val="clear" w:color="auto" w:fill="auto"/>
          </w:tcPr>
          <w:p w14:paraId="3AF31233"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1A0E0A3E" w14:textId="77777777" w:rsidR="000F4F82" w:rsidRPr="005F70FB" w:rsidRDefault="000F4F82" w:rsidP="00CC3F0A">
            <w:pPr>
              <w:pStyle w:val="TableCell0-0115Break"/>
            </w:pPr>
            <w:r w:rsidRPr="005F70FB">
              <w:t>be offended</w:t>
            </w:r>
          </w:p>
        </w:tc>
      </w:tr>
      <w:tr w:rsidR="00AC23C4" w:rsidRPr="005F70FB" w14:paraId="25CFDE14" w14:textId="77777777" w:rsidTr="00D95ABB">
        <w:tc>
          <w:tcPr>
            <w:tcW w:w="238" w:type="dxa"/>
            <w:shd w:val="clear" w:color="auto" w:fill="auto"/>
          </w:tcPr>
          <w:p w14:paraId="0008DBF3" w14:textId="77777777" w:rsidR="000F4F82" w:rsidRPr="005F70FB" w:rsidRDefault="000F4F82" w:rsidP="00CC3F0A">
            <w:pPr>
              <w:pStyle w:val="TableCell0-0115Break"/>
            </w:pPr>
          </w:p>
        </w:tc>
        <w:tc>
          <w:tcPr>
            <w:tcW w:w="1616" w:type="dxa"/>
            <w:shd w:val="clear" w:color="auto" w:fill="auto"/>
          </w:tcPr>
          <w:p w14:paraId="6EEAAA81" w14:textId="77777777" w:rsidR="000F4F82" w:rsidRPr="005F70FB" w:rsidRDefault="000F4F82" w:rsidP="00CC3F0A">
            <w:pPr>
              <w:pStyle w:val="TableCell0-0115Break"/>
              <w:rPr>
                <w:rStyle w:val="ChItalBold"/>
              </w:rPr>
            </w:pPr>
            <w:r w:rsidRPr="005F70FB">
              <w:rPr>
                <w:rStyle w:val="ChItalBold"/>
              </w:rPr>
              <w:t>tertarik</w:t>
            </w:r>
          </w:p>
        </w:tc>
        <w:tc>
          <w:tcPr>
            <w:tcW w:w="1701" w:type="dxa"/>
            <w:shd w:val="clear" w:color="auto" w:fill="auto"/>
          </w:tcPr>
          <w:p w14:paraId="3B9BFDAB" w14:textId="77777777" w:rsidR="000F4F82" w:rsidRPr="005F70FB" w:rsidRDefault="000F4F82" w:rsidP="00CC3F0A">
            <w:pPr>
              <w:pStyle w:val="TableCell0-0115Break"/>
              <w:rPr>
                <w:rStyle w:val="ChCharisSIL"/>
              </w:rPr>
            </w:pPr>
            <w:r w:rsidRPr="005F70FB">
              <w:rPr>
                <w:rStyle w:val="ChCharisSIL"/>
              </w:rPr>
              <w:t>tɛ̞r.ˈta.ɾɪk̚</w:t>
            </w:r>
          </w:p>
        </w:tc>
        <w:tc>
          <w:tcPr>
            <w:tcW w:w="1134" w:type="dxa"/>
            <w:shd w:val="clear" w:color="auto" w:fill="auto"/>
          </w:tcPr>
          <w:p w14:paraId="6A5F5279"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65EBE57D" w14:textId="77777777" w:rsidR="000F4F82" w:rsidRPr="005F70FB" w:rsidRDefault="000F4F82" w:rsidP="00CC3F0A">
            <w:pPr>
              <w:pStyle w:val="TableCell0-0115Break"/>
            </w:pPr>
            <w:r w:rsidRPr="005F70FB">
              <w:t>be pulled</w:t>
            </w:r>
          </w:p>
        </w:tc>
      </w:tr>
      <w:tr w:rsidR="00AC23C4" w:rsidRPr="005F70FB" w14:paraId="1138159E" w14:textId="77777777" w:rsidTr="00D95ABB">
        <w:tc>
          <w:tcPr>
            <w:tcW w:w="238" w:type="dxa"/>
            <w:shd w:val="clear" w:color="auto" w:fill="auto"/>
          </w:tcPr>
          <w:p w14:paraId="32876DCC" w14:textId="77777777" w:rsidR="000F4F82" w:rsidRPr="005F70FB" w:rsidRDefault="000F4F82" w:rsidP="00CC3F0A">
            <w:pPr>
              <w:pStyle w:val="TableCell0-0115Break"/>
            </w:pPr>
          </w:p>
        </w:tc>
        <w:tc>
          <w:tcPr>
            <w:tcW w:w="1616" w:type="dxa"/>
            <w:shd w:val="clear" w:color="auto" w:fill="auto"/>
          </w:tcPr>
          <w:p w14:paraId="108BFE5C" w14:textId="77777777" w:rsidR="000F4F82" w:rsidRPr="005F70FB" w:rsidRDefault="000F4F82" w:rsidP="00CC3F0A">
            <w:pPr>
              <w:pStyle w:val="TableCell0-0115Break"/>
              <w:rPr>
                <w:rStyle w:val="ChItalBold"/>
              </w:rPr>
            </w:pPr>
            <w:r w:rsidRPr="005F70FB">
              <w:rPr>
                <w:rStyle w:val="ChItalBold"/>
              </w:rPr>
              <w:t>tertawa</w:t>
            </w:r>
          </w:p>
        </w:tc>
        <w:tc>
          <w:tcPr>
            <w:tcW w:w="1701" w:type="dxa"/>
            <w:shd w:val="clear" w:color="auto" w:fill="auto"/>
          </w:tcPr>
          <w:p w14:paraId="65A9BB54" w14:textId="77777777" w:rsidR="000F4F82" w:rsidRPr="005F70FB" w:rsidRDefault="000F4F82" w:rsidP="00CC3F0A">
            <w:pPr>
              <w:pStyle w:val="TableCell0-0115Break"/>
              <w:rPr>
                <w:rStyle w:val="ChCharisSIL"/>
              </w:rPr>
            </w:pPr>
            <w:r w:rsidRPr="005F70FB">
              <w:rPr>
                <w:rStyle w:val="ChCharisSIL"/>
              </w:rPr>
              <w:t>tɛ̞r.ˈta.wa</w:t>
            </w:r>
          </w:p>
        </w:tc>
        <w:tc>
          <w:tcPr>
            <w:tcW w:w="1134" w:type="dxa"/>
            <w:shd w:val="clear" w:color="auto" w:fill="auto"/>
          </w:tcPr>
          <w:p w14:paraId="3B84704A"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62D49A80" w14:textId="77777777" w:rsidR="000F4F82" w:rsidRPr="005F70FB" w:rsidRDefault="000F4F82" w:rsidP="00CC3F0A">
            <w:pPr>
              <w:pStyle w:val="TableCell0-0115Break"/>
            </w:pPr>
            <w:r w:rsidRPr="005F70FB">
              <w:t>laugh</w:t>
            </w:r>
          </w:p>
        </w:tc>
      </w:tr>
      <w:tr w:rsidR="00AC23C4" w:rsidRPr="005F70FB" w14:paraId="3A6579F8" w14:textId="77777777" w:rsidTr="00D95ABB">
        <w:tc>
          <w:tcPr>
            <w:tcW w:w="238" w:type="dxa"/>
            <w:shd w:val="clear" w:color="auto" w:fill="auto"/>
          </w:tcPr>
          <w:p w14:paraId="2FA1FE34" w14:textId="77777777" w:rsidR="000F4F82" w:rsidRPr="005F70FB" w:rsidRDefault="000F4F82" w:rsidP="00CC3F0A">
            <w:pPr>
              <w:pStyle w:val="TableCell0-0115Break"/>
            </w:pPr>
            <w:r w:rsidRPr="005F70FB">
              <w:t>x</w:t>
            </w:r>
          </w:p>
        </w:tc>
        <w:tc>
          <w:tcPr>
            <w:tcW w:w="1616" w:type="dxa"/>
            <w:shd w:val="clear" w:color="auto" w:fill="auto"/>
          </w:tcPr>
          <w:p w14:paraId="74A1E662" w14:textId="77777777" w:rsidR="000F4F82" w:rsidRPr="005F70FB" w:rsidRDefault="000F4F82" w:rsidP="00CC3F0A">
            <w:pPr>
              <w:pStyle w:val="TableCell0-0115Break"/>
              <w:rPr>
                <w:rStyle w:val="ChItalBold"/>
              </w:rPr>
            </w:pPr>
            <w:r w:rsidRPr="005F70FB">
              <w:rPr>
                <w:rStyle w:val="ChItalBold"/>
              </w:rPr>
              <w:t>tertentu</w:t>
            </w:r>
          </w:p>
        </w:tc>
        <w:tc>
          <w:tcPr>
            <w:tcW w:w="1701" w:type="dxa"/>
            <w:shd w:val="clear" w:color="auto" w:fill="auto"/>
          </w:tcPr>
          <w:p w14:paraId="0210211C" w14:textId="77777777" w:rsidR="000F4F82" w:rsidRPr="005F70FB" w:rsidRDefault="000F4F82" w:rsidP="00CC3F0A">
            <w:pPr>
              <w:pStyle w:val="TableCell0-0115Break"/>
              <w:rPr>
                <w:rStyle w:val="ChCharisSIL"/>
              </w:rPr>
            </w:pPr>
            <w:r w:rsidRPr="005F70FB">
              <w:rPr>
                <w:rStyle w:val="ChCharisSIL"/>
              </w:rPr>
              <w:t>ˌtɛ̞r.tɛ̞n.ˈtu</w:t>
            </w:r>
          </w:p>
        </w:tc>
        <w:tc>
          <w:tcPr>
            <w:tcW w:w="1134" w:type="dxa"/>
            <w:shd w:val="clear" w:color="auto" w:fill="auto"/>
          </w:tcPr>
          <w:p w14:paraId="3FD2EB0A" w14:textId="77777777" w:rsidR="000F4F82" w:rsidRPr="005F70FB" w:rsidRDefault="000F4F82" w:rsidP="00CC3F0A">
            <w:pPr>
              <w:pStyle w:val="TableCell0-0115Break"/>
              <w:rPr>
                <w:rStyle w:val="ChSmallCaps"/>
              </w:rPr>
            </w:pPr>
            <w:r w:rsidRPr="005F70FB">
              <w:rPr>
                <w:rStyle w:val="ChSmallCaps"/>
              </w:rPr>
              <w:t>v.mo(st)</w:t>
            </w:r>
          </w:p>
        </w:tc>
        <w:tc>
          <w:tcPr>
            <w:tcW w:w="2041" w:type="dxa"/>
            <w:shd w:val="clear" w:color="auto" w:fill="auto"/>
          </w:tcPr>
          <w:p w14:paraId="198FBD7F" w14:textId="77777777" w:rsidR="000F4F82" w:rsidRPr="005F70FB" w:rsidRDefault="000F4F82" w:rsidP="00CC3F0A">
            <w:pPr>
              <w:pStyle w:val="TableCell0-0115Break"/>
            </w:pPr>
            <w:r w:rsidRPr="005F70FB">
              <w:t>be specific</w:t>
            </w:r>
          </w:p>
        </w:tc>
      </w:tr>
      <w:tr w:rsidR="00AC23C4" w:rsidRPr="005F70FB" w14:paraId="176AC17E" w14:textId="77777777" w:rsidTr="00D95ABB">
        <w:tc>
          <w:tcPr>
            <w:tcW w:w="238" w:type="dxa"/>
            <w:shd w:val="clear" w:color="auto" w:fill="auto"/>
          </w:tcPr>
          <w:p w14:paraId="6204E7D9" w14:textId="77777777" w:rsidR="000F4F82" w:rsidRPr="005F70FB" w:rsidRDefault="000F4F82" w:rsidP="00CC3F0A">
            <w:pPr>
              <w:pStyle w:val="TableCell0-0115Break"/>
            </w:pPr>
          </w:p>
        </w:tc>
        <w:tc>
          <w:tcPr>
            <w:tcW w:w="1616" w:type="dxa"/>
            <w:shd w:val="clear" w:color="auto" w:fill="auto"/>
          </w:tcPr>
          <w:p w14:paraId="713F57FB" w14:textId="77777777" w:rsidR="000F4F82" w:rsidRPr="005F70FB" w:rsidRDefault="000F4F82" w:rsidP="00CC3F0A">
            <w:pPr>
              <w:pStyle w:val="TableCell0-0115Break"/>
              <w:rPr>
                <w:rStyle w:val="ChItalBold"/>
              </w:rPr>
            </w:pPr>
            <w:r w:rsidRPr="005F70FB">
              <w:rPr>
                <w:rStyle w:val="ChItalBold"/>
              </w:rPr>
              <w:t>tertolak</w:t>
            </w:r>
          </w:p>
        </w:tc>
        <w:tc>
          <w:tcPr>
            <w:tcW w:w="1701" w:type="dxa"/>
            <w:shd w:val="clear" w:color="auto" w:fill="auto"/>
          </w:tcPr>
          <w:p w14:paraId="261F2475" w14:textId="77777777" w:rsidR="000F4F82" w:rsidRPr="005F70FB" w:rsidRDefault="000F4F82" w:rsidP="00CC3F0A">
            <w:pPr>
              <w:pStyle w:val="TableCell0-0115Break"/>
              <w:rPr>
                <w:rStyle w:val="ChCharisSIL"/>
              </w:rPr>
            </w:pPr>
            <w:r w:rsidRPr="005F70FB">
              <w:rPr>
                <w:rStyle w:val="ChCharisSIL"/>
              </w:rPr>
              <w:t>tɛ̞r.ˈtɔ.lɐk̚</w:t>
            </w:r>
          </w:p>
        </w:tc>
        <w:tc>
          <w:tcPr>
            <w:tcW w:w="1134" w:type="dxa"/>
            <w:shd w:val="clear" w:color="auto" w:fill="auto"/>
          </w:tcPr>
          <w:p w14:paraId="13C6621E"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3CAEC28F" w14:textId="77777777" w:rsidR="000F4F82" w:rsidRPr="005F70FB" w:rsidRDefault="000F4F82" w:rsidP="00CC3F0A">
            <w:pPr>
              <w:pStyle w:val="TableCell0-0115Break"/>
            </w:pPr>
            <w:r w:rsidRPr="005F70FB">
              <w:t>be rejected</w:t>
            </w:r>
          </w:p>
        </w:tc>
      </w:tr>
      <w:tr w:rsidR="00AC23C4" w:rsidRPr="005F70FB" w14:paraId="6F9F648E" w14:textId="77777777" w:rsidTr="00D95ABB">
        <w:tc>
          <w:tcPr>
            <w:tcW w:w="238" w:type="dxa"/>
            <w:shd w:val="clear" w:color="auto" w:fill="auto"/>
          </w:tcPr>
          <w:p w14:paraId="758DB492" w14:textId="77777777" w:rsidR="000F4F82" w:rsidRPr="005F70FB" w:rsidRDefault="000F4F82" w:rsidP="00CC3F0A">
            <w:pPr>
              <w:pStyle w:val="TableCell0-0115Break"/>
            </w:pPr>
          </w:p>
        </w:tc>
        <w:tc>
          <w:tcPr>
            <w:tcW w:w="1616" w:type="dxa"/>
            <w:shd w:val="clear" w:color="auto" w:fill="auto"/>
          </w:tcPr>
          <w:p w14:paraId="58552EE9" w14:textId="77777777" w:rsidR="000F4F82" w:rsidRPr="005F70FB" w:rsidRDefault="000F4F82" w:rsidP="00CC3F0A">
            <w:pPr>
              <w:pStyle w:val="TableCell0-0115Break"/>
              <w:rPr>
                <w:rStyle w:val="ChItalBold"/>
              </w:rPr>
            </w:pPr>
            <w:r w:rsidRPr="005F70FB">
              <w:rPr>
                <w:rStyle w:val="ChItalBold"/>
              </w:rPr>
              <w:t>tertukar</w:t>
            </w:r>
          </w:p>
        </w:tc>
        <w:tc>
          <w:tcPr>
            <w:tcW w:w="1701" w:type="dxa"/>
            <w:shd w:val="clear" w:color="auto" w:fill="auto"/>
          </w:tcPr>
          <w:p w14:paraId="56F593CF" w14:textId="77777777" w:rsidR="000F4F82" w:rsidRPr="005F70FB" w:rsidRDefault="000F4F82" w:rsidP="00CC3F0A">
            <w:pPr>
              <w:pStyle w:val="TableCell0-0115Break"/>
              <w:rPr>
                <w:rStyle w:val="ChCharisSIL"/>
              </w:rPr>
            </w:pPr>
            <w:r w:rsidRPr="005F70FB">
              <w:rPr>
                <w:rStyle w:val="ChCharisSIL"/>
              </w:rPr>
              <w:t>tɛ̞r.ˈtu.kɐr</w:t>
            </w:r>
          </w:p>
        </w:tc>
        <w:tc>
          <w:tcPr>
            <w:tcW w:w="1134" w:type="dxa"/>
            <w:shd w:val="clear" w:color="auto" w:fill="auto"/>
          </w:tcPr>
          <w:p w14:paraId="26344D02"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3F7B1347" w14:textId="77777777" w:rsidR="000F4F82" w:rsidRPr="005F70FB" w:rsidRDefault="000F4F82" w:rsidP="00CC3F0A">
            <w:pPr>
              <w:pStyle w:val="TableCell0-0115Break"/>
            </w:pPr>
            <w:r w:rsidRPr="005F70FB">
              <w:t>get changed</w:t>
            </w:r>
          </w:p>
        </w:tc>
      </w:tr>
      <w:tr w:rsidR="00AC23C4" w:rsidRPr="005F70FB" w14:paraId="7FDD9347" w14:textId="77777777" w:rsidTr="00D95ABB">
        <w:tc>
          <w:tcPr>
            <w:tcW w:w="238" w:type="dxa"/>
            <w:shd w:val="clear" w:color="auto" w:fill="auto"/>
          </w:tcPr>
          <w:p w14:paraId="50E18CA7" w14:textId="77777777" w:rsidR="000F4F82" w:rsidRPr="005F70FB" w:rsidRDefault="000F4F82" w:rsidP="00CC3F0A">
            <w:pPr>
              <w:pStyle w:val="TableCell0-0115Break"/>
            </w:pPr>
          </w:p>
        </w:tc>
        <w:tc>
          <w:tcPr>
            <w:tcW w:w="1616" w:type="dxa"/>
            <w:shd w:val="clear" w:color="auto" w:fill="auto"/>
          </w:tcPr>
          <w:p w14:paraId="77DDC040" w14:textId="77777777" w:rsidR="000F4F82" w:rsidRPr="005F70FB" w:rsidRDefault="000F4F82" w:rsidP="00CC3F0A">
            <w:pPr>
              <w:pStyle w:val="TableCell0-0115Break"/>
              <w:rPr>
                <w:rStyle w:val="ChItalBold"/>
              </w:rPr>
            </w:pPr>
            <w:r w:rsidRPr="005F70FB">
              <w:rPr>
                <w:rStyle w:val="ChItalBold"/>
              </w:rPr>
              <w:t>tikungang</w:t>
            </w:r>
          </w:p>
        </w:tc>
        <w:tc>
          <w:tcPr>
            <w:tcW w:w="1701" w:type="dxa"/>
            <w:shd w:val="clear" w:color="auto" w:fill="auto"/>
          </w:tcPr>
          <w:p w14:paraId="1125526F" w14:textId="77777777" w:rsidR="000F4F82" w:rsidRPr="005F70FB" w:rsidRDefault="000F4F82" w:rsidP="00CC3F0A">
            <w:pPr>
              <w:pStyle w:val="TableCell0-0115Break"/>
              <w:rPr>
                <w:rStyle w:val="ChCharisSIL"/>
              </w:rPr>
            </w:pPr>
            <w:r w:rsidRPr="005F70FB">
              <w:rPr>
                <w:rStyle w:val="ChCharisSIL"/>
              </w:rPr>
              <w:t>ti.ˈku.ŋɐn</w:t>
            </w:r>
          </w:p>
        </w:tc>
        <w:tc>
          <w:tcPr>
            <w:tcW w:w="1134" w:type="dxa"/>
            <w:shd w:val="clear" w:color="auto" w:fill="auto"/>
          </w:tcPr>
          <w:p w14:paraId="5FD8377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04D52448" w14:textId="77777777" w:rsidR="000F4F82" w:rsidRPr="005F70FB" w:rsidRDefault="000F4F82" w:rsidP="00CC3F0A">
            <w:pPr>
              <w:pStyle w:val="TableCell0-0115Break"/>
            </w:pPr>
            <w:r w:rsidRPr="005F70FB">
              <w:t>bend in road</w:t>
            </w:r>
          </w:p>
        </w:tc>
      </w:tr>
      <w:tr w:rsidR="00AC23C4" w:rsidRPr="005F70FB" w14:paraId="0708B4BF" w14:textId="77777777" w:rsidTr="00D95ABB">
        <w:tc>
          <w:tcPr>
            <w:tcW w:w="238" w:type="dxa"/>
            <w:shd w:val="clear" w:color="auto" w:fill="auto"/>
          </w:tcPr>
          <w:p w14:paraId="726802AD" w14:textId="77777777" w:rsidR="000F4F82" w:rsidRPr="005F70FB" w:rsidRDefault="000F4F82" w:rsidP="00CC3F0A">
            <w:pPr>
              <w:pStyle w:val="TableCell0-0115Break"/>
            </w:pPr>
          </w:p>
        </w:tc>
        <w:tc>
          <w:tcPr>
            <w:tcW w:w="1616" w:type="dxa"/>
            <w:shd w:val="clear" w:color="auto" w:fill="auto"/>
          </w:tcPr>
          <w:p w14:paraId="1B3B98AB" w14:textId="77777777" w:rsidR="000F4F82" w:rsidRPr="005F70FB" w:rsidRDefault="000F4F82" w:rsidP="00CC3F0A">
            <w:pPr>
              <w:pStyle w:val="TableCell0-0115Break"/>
              <w:rPr>
                <w:rStyle w:val="ChItalBold"/>
              </w:rPr>
            </w:pPr>
            <w:r w:rsidRPr="005F70FB">
              <w:rPr>
                <w:rStyle w:val="ChItalBold"/>
              </w:rPr>
              <w:t>timbulkang</w:t>
            </w:r>
          </w:p>
        </w:tc>
        <w:tc>
          <w:tcPr>
            <w:tcW w:w="1701" w:type="dxa"/>
            <w:shd w:val="clear" w:color="auto" w:fill="auto"/>
          </w:tcPr>
          <w:p w14:paraId="585C884D" w14:textId="77777777" w:rsidR="000F4F82" w:rsidRPr="005F70FB" w:rsidRDefault="000F4F82" w:rsidP="00CC3F0A">
            <w:pPr>
              <w:pStyle w:val="TableCell0-0115Break"/>
              <w:rPr>
                <w:rStyle w:val="ChCharisSIL"/>
              </w:rPr>
            </w:pPr>
            <w:r w:rsidRPr="005F70FB">
              <w:rPr>
                <w:rStyle w:val="ChCharisSIL"/>
              </w:rPr>
              <w:t>tɪm.ˈbʊl.kɐn</w:t>
            </w:r>
          </w:p>
        </w:tc>
        <w:tc>
          <w:tcPr>
            <w:tcW w:w="1134" w:type="dxa"/>
            <w:shd w:val="clear" w:color="auto" w:fill="auto"/>
          </w:tcPr>
          <w:p w14:paraId="70E5C3F1"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399AE9D0" w14:textId="77777777" w:rsidR="000F4F82" w:rsidRPr="005F70FB" w:rsidRDefault="000F4F82" w:rsidP="00CC3F0A">
            <w:pPr>
              <w:pStyle w:val="TableCell0-0115Break"/>
            </w:pPr>
            <w:r w:rsidRPr="005F70FB">
              <w:t>emerge</w:t>
            </w:r>
          </w:p>
        </w:tc>
      </w:tr>
      <w:tr w:rsidR="00AC23C4" w:rsidRPr="005F70FB" w14:paraId="5E1E41D2" w14:textId="77777777" w:rsidTr="00D95ABB">
        <w:tc>
          <w:tcPr>
            <w:tcW w:w="238" w:type="dxa"/>
            <w:shd w:val="clear" w:color="auto" w:fill="auto"/>
          </w:tcPr>
          <w:p w14:paraId="740AB13D" w14:textId="77777777" w:rsidR="000F4F82" w:rsidRPr="005F70FB" w:rsidRDefault="000F4F82" w:rsidP="00CC3F0A">
            <w:pPr>
              <w:pStyle w:val="TableCell0-0115Break"/>
            </w:pPr>
          </w:p>
        </w:tc>
        <w:tc>
          <w:tcPr>
            <w:tcW w:w="1616" w:type="dxa"/>
            <w:shd w:val="clear" w:color="auto" w:fill="auto"/>
          </w:tcPr>
          <w:p w14:paraId="593E77A8" w14:textId="77777777" w:rsidR="000F4F82" w:rsidRPr="005F70FB" w:rsidRDefault="000F4F82" w:rsidP="00CC3F0A">
            <w:pPr>
              <w:pStyle w:val="TableCell0-0115Break"/>
              <w:rPr>
                <w:rStyle w:val="ChItalBold"/>
              </w:rPr>
            </w:pPr>
            <w:r w:rsidRPr="005F70FB">
              <w:rPr>
                <w:rStyle w:val="ChItalBold"/>
              </w:rPr>
              <w:t>tindakang</w:t>
            </w:r>
          </w:p>
        </w:tc>
        <w:tc>
          <w:tcPr>
            <w:tcW w:w="1701" w:type="dxa"/>
            <w:shd w:val="clear" w:color="auto" w:fill="auto"/>
          </w:tcPr>
          <w:p w14:paraId="4C8143AB" w14:textId="77777777" w:rsidR="000F4F82" w:rsidRPr="005F70FB" w:rsidRDefault="000F4F82" w:rsidP="00CC3F0A">
            <w:pPr>
              <w:pStyle w:val="TableCell0-0115Break"/>
              <w:rPr>
                <w:rStyle w:val="ChCharisSIL"/>
              </w:rPr>
            </w:pPr>
            <w:r w:rsidRPr="005F70FB">
              <w:rPr>
                <w:rStyle w:val="ChCharisSIL"/>
              </w:rPr>
              <w:t>tɪn.ˈda.kɐn</w:t>
            </w:r>
          </w:p>
        </w:tc>
        <w:tc>
          <w:tcPr>
            <w:tcW w:w="1134" w:type="dxa"/>
            <w:shd w:val="clear" w:color="auto" w:fill="auto"/>
          </w:tcPr>
          <w:p w14:paraId="160DD695"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BEDD557" w14:textId="77777777" w:rsidR="000F4F82" w:rsidRPr="005F70FB" w:rsidRDefault="000F4F82" w:rsidP="00CC3F0A">
            <w:pPr>
              <w:pStyle w:val="TableCell0-0115Break"/>
            </w:pPr>
            <w:r w:rsidRPr="005F70FB">
              <w:t>action</w:t>
            </w:r>
          </w:p>
        </w:tc>
      </w:tr>
      <w:tr w:rsidR="00AC23C4" w:rsidRPr="005F70FB" w14:paraId="07C811FA" w14:textId="77777777" w:rsidTr="00D95ABB">
        <w:tc>
          <w:tcPr>
            <w:tcW w:w="238" w:type="dxa"/>
            <w:shd w:val="clear" w:color="auto" w:fill="auto"/>
          </w:tcPr>
          <w:p w14:paraId="49CFFF9D" w14:textId="77777777" w:rsidR="000F4F82" w:rsidRPr="005F70FB" w:rsidRDefault="000F4F82" w:rsidP="00CC3F0A">
            <w:pPr>
              <w:pStyle w:val="TableCell0-0115Break"/>
            </w:pPr>
          </w:p>
        </w:tc>
        <w:tc>
          <w:tcPr>
            <w:tcW w:w="1616" w:type="dxa"/>
            <w:shd w:val="clear" w:color="auto" w:fill="auto"/>
          </w:tcPr>
          <w:p w14:paraId="4B8DFA35" w14:textId="77777777" w:rsidR="000F4F82" w:rsidRPr="005F70FB" w:rsidRDefault="000F4F82" w:rsidP="00CC3F0A">
            <w:pPr>
              <w:pStyle w:val="TableCell0-0115Break"/>
              <w:rPr>
                <w:rStyle w:val="ChItalBold"/>
              </w:rPr>
            </w:pPr>
            <w:r w:rsidRPr="005F70FB">
              <w:rPr>
                <w:rStyle w:val="ChItalBold"/>
              </w:rPr>
              <w:t>tingkatang</w:t>
            </w:r>
          </w:p>
        </w:tc>
        <w:tc>
          <w:tcPr>
            <w:tcW w:w="1701" w:type="dxa"/>
            <w:shd w:val="clear" w:color="auto" w:fill="auto"/>
          </w:tcPr>
          <w:p w14:paraId="20C4AABB" w14:textId="77777777" w:rsidR="000F4F82" w:rsidRPr="005F70FB" w:rsidRDefault="000F4F82" w:rsidP="00CC3F0A">
            <w:pPr>
              <w:pStyle w:val="TableCell0-0115Break"/>
              <w:rPr>
                <w:rStyle w:val="ChCharisSIL"/>
              </w:rPr>
            </w:pPr>
            <w:r w:rsidRPr="005F70FB">
              <w:rPr>
                <w:rStyle w:val="ChCharisSIL"/>
              </w:rPr>
              <w:t>tɪŋ.ˈka.tɐn</w:t>
            </w:r>
          </w:p>
        </w:tc>
        <w:tc>
          <w:tcPr>
            <w:tcW w:w="1134" w:type="dxa"/>
            <w:shd w:val="clear" w:color="auto" w:fill="auto"/>
          </w:tcPr>
          <w:p w14:paraId="33D69BDB"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B25E4D1" w14:textId="77777777" w:rsidR="000F4F82" w:rsidRPr="005F70FB" w:rsidRDefault="000F4F82" w:rsidP="00CC3F0A">
            <w:pPr>
              <w:pStyle w:val="TableCell0-0115Break"/>
            </w:pPr>
            <w:r w:rsidRPr="005F70FB">
              <w:t>level</w:t>
            </w:r>
          </w:p>
        </w:tc>
      </w:tr>
      <w:tr w:rsidR="00AC23C4" w:rsidRPr="005F70FB" w14:paraId="41F711F6" w14:textId="77777777" w:rsidTr="00D95ABB">
        <w:tc>
          <w:tcPr>
            <w:tcW w:w="238" w:type="dxa"/>
            <w:shd w:val="clear" w:color="auto" w:fill="auto"/>
          </w:tcPr>
          <w:p w14:paraId="21665473" w14:textId="77777777" w:rsidR="000F4F82" w:rsidRPr="005F70FB" w:rsidRDefault="000F4F82" w:rsidP="00CC3F0A">
            <w:pPr>
              <w:pStyle w:val="TableCell0-0115Break"/>
            </w:pPr>
          </w:p>
        </w:tc>
        <w:tc>
          <w:tcPr>
            <w:tcW w:w="1616" w:type="dxa"/>
            <w:shd w:val="clear" w:color="auto" w:fill="auto"/>
          </w:tcPr>
          <w:p w14:paraId="6DC29531" w14:textId="77777777" w:rsidR="000F4F82" w:rsidRPr="005F70FB" w:rsidRDefault="000F4F82" w:rsidP="00CC3F0A">
            <w:pPr>
              <w:pStyle w:val="TableCell0-0115Break"/>
              <w:rPr>
                <w:rStyle w:val="ChItalBold"/>
              </w:rPr>
            </w:pPr>
            <w:r w:rsidRPr="005F70FB">
              <w:rPr>
                <w:rStyle w:val="ChItalBold"/>
              </w:rPr>
              <w:t>titipang</w:t>
            </w:r>
          </w:p>
        </w:tc>
        <w:tc>
          <w:tcPr>
            <w:tcW w:w="1701" w:type="dxa"/>
            <w:shd w:val="clear" w:color="auto" w:fill="auto"/>
          </w:tcPr>
          <w:p w14:paraId="5CE27BB3" w14:textId="77777777" w:rsidR="000F4F82" w:rsidRPr="005F70FB" w:rsidRDefault="000F4F82" w:rsidP="00CC3F0A">
            <w:pPr>
              <w:pStyle w:val="TableCell0-0115Break"/>
              <w:rPr>
                <w:rStyle w:val="ChCharisSIL"/>
              </w:rPr>
            </w:pPr>
            <w:r w:rsidRPr="005F70FB">
              <w:rPr>
                <w:rStyle w:val="ChCharisSIL"/>
              </w:rPr>
              <w:t>ti.ˈti.pɐn</w:t>
            </w:r>
          </w:p>
        </w:tc>
        <w:tc>
          <w:tcPr>
            <w:tcW w:w="1134" w:type="dxa"/>
            <w:shd w:val="clear" w:color="auto" w:fill="auto"/>
          </w:tcPr>
          <w:p w14:paraId="77B06874"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5A40F98" w14:textId="77777777" w:rsidR="000F4F82" w:rsidRPr="005F70FB" w:rsidRDefault="000F4F82" w:rsidP="00CC3F0A">
            <w:pPr>
              <w:pStyle w:val="TableCell0-0115Break"/>
            </w:pPr>
            <w:r w:rsidRPr="005F70FB">
              <w:t>entrusted goods</w:t>
            </w:r>
          </w:p>
        </w:tc>
      </w:tr>
      <w:tr w:rsidR="00AC23C4" w:rsidRPr="005F70FB" w14:paraId="46C62963" w14:textId="77777777" w:rsidTr="00D95ABB">
        <w:tc>
          <w:tcPr>
            <w:tcW w:w="238" w:type="dxa"/>
            <w:shd w:val="clear" w:color="auto" w:fill="auto"/>
          </w:tcPr>
          <w:p w14:paraId="3E78D8BE" w14:textId="77777777" w:rsidR="000F4F82" w:rsidRPr="005F70FB" w:rsidRDefault="000F4F82" w:rsidP="00CC3F0A">
            <w:pPr>
              <w:pStyle w:val="TableCell0-0115Break"/>
            </w:pPr>
          </w:p>
        </w:tc>
        <w:tc>
          <w:tcPr>
            <w:tcW w:w="1616" w:type="dxa"/>
            <w:shd w:val="clear" w:color="auto" w:fill="auto"/>
          </w:tcPr>
          <w:p w14:paraId="3D1FCAB7" w14:textId="77777777" w:rsidR="000F4F82" w:rsidRPr="005F70FB" w:rsidRDefault="000F4F82" w:rsidP="00CC3F0A">
            <w:pPr>
              <w:pStyle w:val="TableCell0-0115Break"/>
              <w:rPr>
                <w:rStyle w:val="ChItalBold"/>
              </w:rPr>
            </w:pPr>
            <w:r w:rsidRPr="005F70FB">
              <w:rPr>
                <w:rStyle w:val="ChItalBold"/>
              </w:rPr>
              <w:t>trangkang</w:t>
            </w:r>
          </w:p>
        </w:tc>
        <w:tc>
          <w:tcPr>
            <w:tcW w:w="1701" w:type="dxa"/>
            <w:shd w:val="clear" w:color="auto" w:fill="auto"/>
          </w:tcPr>
          <w:p w14:paraId="07B09238" w14:textId="77777777" w:rsidR="000F4F82" w:rsidRPr="005F70FB" w:rsidRDefault="000F4F82" w:rsidP="00CC3F0A">
            <w:pPr>
              <w:pStyle w:val="TableCell0-0115Break"/>
              <w:rPr>
                <w:rStyle w:val="ChCharisSIL"/>
              </w:rPr>
            </w:pPr>
            <w:r w:rsidRPr="005F70FB">
              <w:rPr>
                <w:rStyle w:val="ChCharisSIL"/>
              </w:rPr>
              <w:t>ˈtrɐŋ.kɐn</w:t>
            </w:r>
          </w:p>
        </w:tc>
        <w:tc>
          <w:tcPr>
            <w:tcW w:w="1134" w:type="dxa"/>
            <w:shd w:val="clear" w:color="auto" w:fill="auto"/>
          </w:tcPr>
          <w:p w14:paraId="1BE6299D"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67D73982" w14:textId="77777777" w:rsidR="000F4F82" w:rsidRPr="005F70FB" w:rsidRDefault="000F4F82" w:rsidP="00CC3F0A">
            <w:pPr>
              <w:pStyle w:val="TableCell0-0115Break"/>
            </w:pPr>
            <w:r w:rsidRPr="005F70FB">
              <w:t>clarify</w:t>
            </w:r>
          </w:p>
        </w:tc>
      </w:tr>
      <w:tr w:rsidR="00AC23C4" w:rsidRPr="005F70FB" w14:paraId="3C0E9478" w14:textId="77777777" w:rsidTr="00D95ABB">
        <w:tc>
          <w:tcPr>
            <w:tcW w:w="238" w:type="dxa"/>
            <w:shd w:val="clear" w:color="auto" w:fill="auto"/>
          </w:tcPr>
          <w:p w14:paraId="3B2E89CA" w14:textId="77777777" w:rsidR="000F4F82" w:rsidRPr="005F70FB" w:rsidRDefault="000F4F82" w:rsidP="00CC3F0A">
            <w:pPr>
              <w:pStyle w:val="TableCell0-0115Break"/>
            </w:pPr>
          </w:p>
        </w:tc>
        <w:tc>
          <w:tcPr>
            <w:tcW w:w="1616" w:type="dxa"/>
            <w:shd w:val="clear" w:color="auto" w:fill="auto"/>
          </w:tcPr>
          <w:p w14:paraId="0368E786" w14:textId="77777777" w:rsidR="000F4F82" w:rsidRPr="005F70FB" w:rsidRDefault="000F4F82" w:rsidP="00CC3F0A">
            <w:pPr>
              <w:pStyle w:val="TableCell0-0115Break"/>
              <w:rPr>
                <w:rStyle w:val="ChItalBold"/>
              </w:rPr>
            </w:pPr>
            <w:r w:rsidRPr="005F70FB">
              <w:rPr>
                <w:rStyle w:val="ChItalBold"/>
              </w:rPr>
              <w:t>trangkat</w:t>
            </w:r>
          </w:p>
        </w:tc>
        <w:tc>
          <w:tcPr>
            <w:tcW w:w="1701" w:type="dxa"/>
            <w:shd w:val="clear" w:color="auto" w:fill="auto"/>
          </w:tcPr>
          <w:p w14:paraId="6A86AAB0" w14:textId="77777777" w:rsidR="000F4F82" w:rsidRPr="005F70FB" w:rsidRDefault="000F4F82" w:rsidP="00CC3F0A">
            <w:pPr>
              <w:pStyle w:val="TableCell0-0115Break"/>
              <w:rPr>
                <w:rStyle w:val="ChCharisSIL"/>
              </w:rPr>
            </w:pPr>
            <w:r w:rsidRPr="005F70FB">
              <w:rPr>
                <w:rStyle w:val="ChCharisSIL"/>
              </w:rPr>
              <w:t>ˈtrɐŋ.kɐt̚</w:t>
            </w:r>
          </w:p>
        </w:tc>
        <w:tc>
          <w:tcPr>
            <w:tcW w:w="1134" w:type="dxa"/>
            <w:shd w:val="clear" w:color="auto" w:fill="auto"/>
          </w:tcPr>
          <w:p w14:paraId="4B4F05D1"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319F01A3" w14:textId="77777777" w:rsidR="000F4F82" w:rsidRPr="005F70FB" w:rsidRDefault="000F4F82" w:rsidP="00CC3F0A">
            <w:pPr>
              <w:pStyle w:val="TableCell0-0115Break"/>
            </w:pPr>
            <w:r w:rsidRPr="005F70FB">
              <w:t>be lifted</w:t>
            </w:r>
          </w:p>
        </w:tc>
      </w:tr>
      <w:tr w:rsidR="00AC23C4" w:rsidRPr="005F70FB" w14:paraId="50F64D7D" w14:textId="77777777" w:rsidTr="00D95ABB">
        <w:tc>
          <w:tcPr>
            <w:tcW w:w="238" w:type="dxa"/>
            <w:shd w:val="clear" w:color="auto" w:fill="auto"/>
          </w:tcPr>
          <w:p w14:paraId="166299A9" w14:textId="77777777" w:rsidR="000F4F82" w:rsidRPr="005F70FB" w:rsidRDefault="000F4F82" w:rsidP="00CC3F0A">
            <w:pPr>
              <w:pStyle w:val="TableCell0-0115Break"/>
            </w:pPr>
          </w:p>
        </w:tc>
        <w:tc>
          <w:tcPr>
            <w:tcW w:w="1616" w:type="dxa"/>
            <w:shd w:val="clear" w:color="auto" w:fill="auto"/>
          </w:tcPr>
          <w:p w14:paraId="5FADA89B" w14:textId="77777777" w:rsidR="000F4F82" w:rsidRPr="005F70FB" w:rsidRDefault="000F4F82" w:rsidP="00CC3F0A">
            <w:pPr>
              <w:pStyle w:val="TableCell0-0115Break"/>
              <w:rPr>
                <w:rStyle w:val="ChItalBold"/>
              </w:rPr>
            </w:pPr>
            <w:r w:rsidRPr="005F70FB">
              <w:rPr>
                <w:rStyle w:val="ChItalBold"/>
              </w:rPr>
              <w:t>trapkang</w:t>
            </w:r>
          </w:p>
        </w:tc>
        <w:tc>
          <w:tcPr>
            <w:tcW w:w="1701" w:type="dxa"/>
            <w:shd w:val="clear" w:color="auto" w:fill="auto"/>
          </w:tcPr>
          <w:p w14:paraId="242A35B3" w14:textId="77777777" w:rsidR="000F4F82" w:rsidRPr="005F70FB" w:rsidRDefault="000F4F82" w:rsidP="00CC3F0A">
            <w:pPr>
              <w:pStyle w:val="TableCell0-0115Break"/>
              <w:rPr>
                <w:rStyle w:val="ChCharisSIL"/>
              </w:rPr>
            </w:pPr>
            <w:r w:rsidRPr="005F70FB">
              <w:rPr>
                <w:rStyle w:val="ChCharisSIL"/>
              </w:rPr>
              <w:t>ˈtrɐp̚.kɐn</w:t>
            </w:r>
          </w:p>
        </w:tc>
        <w:tc>
          <w:tcPr>
            <w:tcW w:w="1134" w:type="dxa"/>
            <w:shd w:val="clear" w:color="auto" w:fill="auto"/>
          </w:tcPr>
          <w:p w14:paraId="025AE361"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73D1C16C" w14:textId="77777777" w:rsidR="000F4F82" w:rsidRPr="005F70FB" w:rsidRDefault="000F4F82" w:rsidP="00CC3F0A">
            <w:pPr>
              <w:pStyle w:val="TableCell0-0115Break"/>
            </w:pPr>
            <w:r w:rsidRPr="005F70FB">
              <w:t>implement, apply</w:t>
            </w:r>
          </w:p>
        </w:tc>
      </w:tr>
      <w:tr w:rsidR="00AC23C4" w:rsidRPr="005F70FB" w14:paraId="37A94BCE" w14:textId="77777777" w:rsidTr="00D95ABB">
        <w:tc>
          <w:tcPr>
            <w:tcW w:w="238" w:type="dxa"/>
            <w:shd w:val="clear" w:color="auto" w:fill="auto"/>
          </w:tcPr>
          <w:p w14:paraId="14078B8E" w14:textId="77777777" w:rsidR="000F4F82" w:rsidRPr="005F70FB" w:rsidRDefault="000F4F82" w:rsidP="00CC3F0A">
            <w:pPr>
              <w:pStyle w:val="TableCell0-0115Break"/>
            </w:pPr>
          </w:p>
        </w:tc>
        <w:tc>
          <w:tcPr>
            <w:tcW w:w="1616" w:type="dxa"/>
            <w:shd w:val="clear" w:color="auto" w:fill="auto"/>
          </w:tcPr>
          <w:p w14:paraId="00818395" w14:textId="77777777" w:rsidR="000F4F82" w:rsidRPr="005F70FB" w:rsidRDefault="000F4F82" w:rsidP="00CC3F0A">
            <w:pPr>
              <w:pStyle w:val="TableCell0-0115Break"/>
              <w:rPr>
                <w:rStyle w:val="ChItalBold"/>
              </w:rPr>
            </w:pPr>
            <w:r w:rsidRPr="005F70FB">
              <w:rPr>
                <w:rStyle w:val="ChItalBold"/>
              </w:rPr>
              <w:t>trapung</w:t>
            </w:r>
          </w:p>
        </w:tc>
        <w:tc>
          <w:tcPr>
            <w:tcW w:w="1701" w:type="dxa"/>
            <w:shd w:val="clear" w:color="auto" w:fill="auto"/>
          </w:tcPr>
          <w:p w14:paraId="03A19910" w14:textId="77777777" w:rsidR="000F4F82" w:rsidRPr="005F70FB" w:rsidRDefault="000F4F82" w:rsidP="00CC3F0A">
            <w:pPr>
              <w:pStyle w:val="TableCell0-0115Break"/>
              <w:rPr>
                <w:rStyle w:val="ChCharisSIL"/>
              </w:rPr>
            </w:pPr>
            <w:r w:rsidRPr="005F70FB">
              <w:rPr>
                <w:rStyle w:val="ChCharisSIL"/>
              </w:rPr>
              <w:t>ˈtra.pʊŋ</w:t>
            </w:r>
          </w:p>
        </w:tc>
        <w:tc>
          <w:tcPr>
            <w:tcW w:w="1134" w:type="dxa"/>
            <w:shd w:val="clear" w:color="auto" w:fill="auto"/>
          </w:tcPr>
          <w:p w14:paraId="6979BB8D" w14:textId="77777777" w:rsidR="000F4F82" w:rsidRPr="005F70FB" w:rsidRDefault="000F4F82" w:rsidP="00CC3F0A">
            <w:pPr>
              <w:pStyle w:val="TableCell0-0115Break"/>
              <w:rPr>
                <w:rStyle w:val="ChSmallCaps"/>
              </w:rPr>
            </w:pPr>
            <w:r w:rsidRPr="005F70FB">
              <w:rPr>
                <w:rStyle w:val="ChSmallCaps"/>
              </w:rPr>
              <w:t>v.mo(acl)</w:t>
            </w:r>
          </w:p>
        </w:tc>
        <w:tc>
          <w:tcPr>
            <w:tcW w:w="2041" w:type="dxa"/>
            <w:shd w:val="clear" w:color="auto" w:fill="auto"/>
          </w:tcPr>
          <w:p w14:paraId="7E1CF328" w14:textId="77777777" w:rsidR="000F4F82" w:rsidRPr="005F70FB" w:rsidRDefault="000F4F82" w:rsidP="00CC3F0A">
            <w:pPr>
              <w:pStyle w:val="TableCell0-0115Break"/>
            </w:pPr>
            <w:r w:rsidRPr="005F70FB">
              <w:t>be drifting</w:t>
            </w:r>
          </w:p>
        </w:tc>
      </w:tr>
      <w:tr w:rsidR="00AC23C4" w:rsidRPr="005F70FB" w14:paraId="26D9123C" w14:textId="77777777" w:rsidTr="00D95ABB">
        <w:tc>
          <w:tcPr>
            <w:tcW w:w="238" w:type="dxa"/>
            <w:shd w:val="clear" w:color="auto" w:fill="auto"/>
          </w:tcPr>
          <w:p w14:paraId="74CDE47E" w14:textId="77777777" w:rsidR="000F4F82" w:rsidRPr="005F70FB" w:rsidRDefault="000F4F82" w:rsidP="00CC3F0A">
            <w:pPr>
              <w:pStyle w:val="TableCell0-0115Break"/>
            </w:pPr>
          </w:p>
        </w:tc>
        <w:tc>
          <w:tcPr>
            <w:tcW w:w="1616" w:type="dxa"/>
            <w:shd w:val="clear" w:color="auto" w:fill="auto"/>
          </w:tcPr>
          <w:p w14:paraId="19C39AA1" w14:textId="77777777" w:rsidR="000F4F82" w:rsidRPr="005F70FB" w:rsidRDefault="000F4F82" w:rsidP="00CC3F0A">
            <w:pPr>
              <w:pStyle w:val="TableCell0-0115Break"/>
              <w:rPr>
                <w:rStyle w:val="ChItalBold"/>
              </w:rPr>
            </w:pPr>
            <w:r w:rsidRPr="005F70FB">
              <w:rPr>
                <w:rStyle w:val="ChItalBold"/>
              </w:rPr>
              <w:t>tujuang</w:t>
            </w:r>
          </w:p>
        </w:tc>
        <w:tc>
          <w:tcPr>
            <w:tcW w:w="1701" w:type="dxa"/>
            <w:shd w:val="clear" w:color="auto" w:fill="auto"/>
          </w:tcPr>
          <w:p w14:paraId="000FD8DA" w14:textId="77777777" w:rsidR="000F4F82" w:rsidRPr="005F70FB" w:rsidRDefault="000F4F82" w:rsidP="00CC3F0A">
            <w:pPr>
              <w:pStyle w:val="TableCell0-0115Break"/>
              <w:rPr>
                <w:rStyle w:val="ChCharisSIL"/>
              </w:rPr>
            </w:pPr>
            <w:r w:rsidRPr="005F70FB">
              <w:rPr>
                <w:rStyle w:val="ChCharisSIL"/>
              </w:rPr>
              <w:t>tu.ˈdʒu.ɐn</w:t>
            </w:r>
          </w:p>
        </w:tc>
        <w:tc>
          <w:tcPr>
            <w:tcW w:w="1134" w:type="dxa"/>
            <w:shd w:val="clear" w:color="auto" w:fill="auto"/>
          </w:tcPr>
          <w:p w14:paraId="7AFEC5C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1AF79342" w14:textId="77777777" w:rsidR="000F4F82" w:rsidRPr="005F70FB" w:rsidRDefault="000F4F82" w:rsidP="00CC3F0A">
            <w:pPr>
              <w:pStyle w:val="TableCell0-0115Break"/>
            </w:pPr>
            <w:r w:rsidRPr="005F70FB">
              <w:t>purpose</w:t>
            </w:r>
          </w:p>
        </w:tc>
      </w:tr>
      <w:tr w:rsidR="00AC23C4" w:rsidRPr="005F70FB" w14:paraId="58B89A8D" w14:textId="77777777" w:rsidTr="00D95ABB">
        <w:tc>
          <w:tcPr>
            <w:tcW w:w="238" w:type="dxa"/>
            <w:shd w:val="clear" w:color="auto" w:fill="auto"/>
          </w:tcPr>
          <w:p w14:paraId="709D57AB" w14:textId="77777777" w:rsidR="000F4F82" w:rsidRPr="005F70FB" w:rsidRDefault="000F4F82" w:rsidP="00CC3F0A">
            <w:pPr>
              <w:pStyle w:val="TableCell0-0115Break"/>
            </w:pPr>
          </w:p>
        </w:tc>
        <w:tc>
          <w:tcPr>
            <w:tcW w:w="1616" w:type="dxa"/>
            <w:shd w:val="clear" w:color="auto" w:fill="auto"/>
          </w:tcPr>
          <w:p w14:paraId="5F392D16" w14:textId="77777777" w:rsidR="000F4F82" w:rsidRPr="005F70FB" w:rsidRDefault="000F4F82" w:rsidP="00CC3F0A">
            <w:pPr>
              <w:pStyle w:val="TableCell0-0115Break"/>
              <w:rPr>
                <w:rStyle w:val="ChItalBold"/>
              </w:rPr>
            </w:pPr>
            <w:r w:rsidRPr="005F70FB">
              <w:rPr>
                <w:rStyle w:val="ChItalBold"/>
              </w:rPr>
              <w:t>tulisang</w:t>
            </w:r>
          </w:p>
        </w:tc>
        <w:tc>
          <w:tcPr>
            <w:tcW w:w="1701" w:type="dxa"/>
            <w:shd w:val="clear" w:color="auto" w:fill="auto"/>
          </w:tcPr>
          <w:p w14:paraId="2F838979" w14:textId="77777777" w:rsidR="000F4F82" w:rsidRPr="005F70FB" w:rsidRDefault="000F4F82" w:rsidP="00CC3F0A">
            <w:pPr>
              <w:pStyle w:val="TableCell0-0115Break"/>
              <w:rPr>
                <w:rStyle w:val="ChCharisSIL"/>
              </w:rPr>
            </w:pPr>
            <w:r w:rsidRPr="005F70FB">
              <w:rPr>
                <w:rStyle w:val="ChCharisSIL"/>
              </w:rPr>
              <w:t>tu.ˈli.sɐn</w:t>
            </w:r>
          </w:p>
        </w:tc>
        <w:tc>
          <w:tcPr>
            <w:tcW w:w="1134" w:type="dxa"/>
            <w:shd w:val="clear" w:color="auto" w:fill="auto"/>
          </w:tcPr>
          <w:p w14:paraId="643DB0AF"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DB01F96" w14:textId="77777777" w:rsidR="000F4F82" w:rsidRPr="005F70FB" w:rsidRDefault="000F4F82" w:rsidP="00CC3F0A">
            <w:pPr>
              <w:pStyle w:val="TableCell0-0115Break"/>
            </w:pPr>
            <w:r w:rsidRPr="005F70FB">
              <w:t>writing</w:t>
            </w:r>
          </w:p>
        </w:tc>
      </w:tr>
      <w:tr w:rsidR="00AC23C4" w:rsidRPr="005F70FB" w14:paraId="58742643" w14:textId="77777777" w:rsidTr="00D95ABB">
        <w:tc>
          <w:tcPr>
            <w:tcW w:w="238" w:type="dxa"/>
            <w:shd w:val="clear" w:color="auto" w:fill="auto"/>
          </w:tcPr>
          <w:p w14:paraId="3D0E03FE" w14:textId="77777777" w:rsidR="000F4F82" w:rsidRPr="005F70FB" w:rsidRDefault="000F4F82" w:rsidP="00CC3F0A">
            <w:pPr>
              <w:pStyle w:val="TableCell0-0115Break"/>
            </w:pPr>
          </w:p>
        </w:tc>
        <w:tc>
          <w:tcPr>
            <w:tcW w:w="1616" w:type="dxa"/>
            <w:shd w:val="clear" w:color="auto" w:fill="auto"/>
          </w:tcPr>
          <w:p w14:paraId="5DBBE8E9" w14:textId="77777777" w:rsidR="000F4F82" w:rsidRPr="005F70FB" w:rsidRDefault="000F4F82" w:rsidP="00CC3F0A">
            <w:pPr>
              <w:pStyle w:val="TableCell0-0115Break"/>
              <w:rPr>
                <w:rStyle w:val="ChItalBold"/>
              </w:rPr>
            </w:pPr>
            <w:r w:rsidRPr="005F70FB">
              <w:rPr>
                <w:rStyle w:val="ChItalBold"/>
              </w:rPr>
              <w:t>tumpukang</w:t>
            </w:r>
          </w:p>
        </w:tc>
        <w:tc>
          <w:tcPr>
            <w:tcW w:w="1701" w:type="dxa"/>
            <w:shd w:val="clear" w:color="auto" w:fill="auto"/>
          </w:tcPr>
          <w:p w14:paraId="0CE310FC" w14:textId="77777777" w:rsidR="000F4F82" w:rsidRPr="005F70FB" w:rsidRDefault="000F4F82" w:rsidP="00CC3F0A">
            <w:pPr>
              <w:pStyle w:val="TableCell0-0115Break"/>
              <w:rPr>
                <w:rStyle w:val="ChCharisSIL"/>
              </w:rPr>
            </w:pPr>
            <w:r w:rsidRPr="005F70FB">
              <w:rPr>
                <w:rStyle w:val="ChCharisSIL"/>
              </w:rPr>
              <w:t>tʊm.ˈpʊ.kɐn</w:t>
            </w:r>
          </w:p>
        </w:tc>
        <w:tc>
          <w:tcPr>
            <w:tcW w:w="1134" w:type="dxa"/>
            <w:shd w:val="clear" w:color="auto" w:fill="auto"/>
          </w:tcPr>
          <w:p w14:paraId="7E0F3AF5"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2955B7AD" w14:textId="77777777" w:rsidR="000F4F82" w:rsidRPr="005F70FB" w:rsidRDefault="000F4F82" w:rsidP="00CC3F0A">
            <w:pPr>
              <w:pStyle w:val="TableCell0-0115Break"/>
            </w:pPr>
            <w:r w:rsidRPr="005F70FB">
              <w:t>pile</w:t>
            </w:r>
          </w:p>
        </w:tc>
      </w:tr>
      <w:tr w:rsidR="00AC23C4" w:rsidRPr="005F70FB" w14:paraId="309E0A1B" w14:textId="77777777" w:rsidTr="00D95ABB">
        <w:tc>
          <w:tcPr>
            <w:tcW w:w="238" w:type="dxa"/>
            <w:shd w:val="clear" w:color="auto" w:fill="auto"/>
          </w:tcPr>
          <w:p w14:paraId="7AECBDF0" w14:textId="77777777" w:rsidR="000F4F82" w:rsidRPr="005F70FB" w:rsidRDefault="000F4F82" w:rsidP="000F4F82">
            <w:pPr>
              <w:pStyle w:val="TableCell0-2115ptBreak"/>
            </w:pPr>
          </w:p>
        </w:tc>
        <w:tc>
          <w:tcPr>
            <w:tcW w:w="1616" w:type="dxa"/>
            <w:shd w:val="clear" w:color="auto" w:fill="auto"/>
          </w:tcPr>
          <w:p w14:paraId="673FAC14" w14:textId="77777777" w:rsidR="000F4F82" w:rsidRPr="005F70FB" w:rsidRDefault="000F4F82" w:rsidP="000F4F82">
            <w:pPr>
              <w:pStyle w:val="TableCell0-2115ptBreak"/>
              <w:rPr>
                <w:rStyle w:val="ChItalBold"/>
              </w:rPr>
            </w:pPr>
            <w:r w:rsidRPr="005F70FB">
              <w:rPr>
                <w:rStyle w:val="ChItalBold"/>
              </w:rPr>
              <w:t>turungang</w:t>
            </w:r>
          </w:p>
        </w:tc>
        <w:tc>
          <w:tcPr>
            <w:tcW w:w="1701" w:type="dxa"/>
            <w:shd w:val="clear" w:color="auto" w:fill="auto"/>
          </w:tcPr>
          <w:p w14:paraId="10B959E7" w14:textId="77777777" w:rsidR="000F4F82" w:rsidRPr="005F70FB" w:rsidRDefault="000F4F82" w:rsidP="000F4F82">
            <w:pPr>
              <w:pStyle w:val="TableCell0-2115ptBreak"/>
              <w:rPr>
                <w:rStyle w:val="ChCharisSIL"/>
              </w:rPr>
            </w:pPr>
            <w:r w:rsidRPr="005F70FB">
              <w:rPr>
                <w:rStyle w:val="ChCharisSIL"/>
              </w:rPr>
              <w:t>tu.ˈɾu.nɐn</w:t>
            </w:r>
          </w:p>
        </w:tc>
        <w:tc>
          <w:tcPr>
            <w:tcW w:w="1134" w:type="dxa"/>
            <w:shd w:val="clear" w:color="auto" w:fill="auto"/>
          </w:tcPr>
          <w:p w14:paraId="31BAB634"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62ECC713" w14:textId="77777777" w:rsidR="000F4F82" w:rsidRPr="005F70FB" w:rsidRDefault="000F4F82" w:rsidP="000F4F82">
            <w:pPr>
              <w:pStyle w:val="TableCell0-2115ptBreak"/>
            </w:pPr>
            <w:r w:rsidRPr="005F70FB">
              <w:t>descendant</w:t>
            </w:r>
          </w:p>
        </w:tc>
      </w:tr>
      <w:tr w:rsidR="00AC23C4" w:rsidRPr="005F70FB" w14:paraId="59810949" w14:textId="77777777" w:rsidTr="00D95ABB">
        <w:tc>
          <w:tcPr>
            <w:tcW w:w="238" w:type="dxa"/>
            <w:shd w:val="clear" w:color="auto" w:fill="auto"/>
          </w:tcPr>
          <w:p w14:paraId="39F67E5B" w14:textId="77777777" w:rsidR="000F4F82" w:rsidRPr="005F70FB" w:rsidRDefault="000F4F82" w:rsidP="000F4F82">
            <w:pPr>
              <w:pStyle w:val="TableCell2-2"/>
              <w:rPr>
                <w:rStyle w:val="ExampleSource"/>
              </w:rPr>
            </w:pPr>
          </w:p>
        </w:tc>
        <w:tc>
          <w:tcPr>
            <w:tcW w:w="1616" w:type="dxa"/>
            <w:shd w:val="clear" w:color="auto" w:fill="auto"/>
          </w:tcPr>
          <w:p w14:paraId="405A4D03" w14:textId="77777777" w:rsidR="000F4F82" w:rsidRPr="005F70FB" w:rsidRDefault="000F4F82" w:rsidP="000F4F82">
            <w:pPr>
              <w:pStyle w:val="TableCell2-2"/>
              <w:rPr>
                <w:rStyle w:val="ChBold"/>
              </w:rPr>
            </w:pPr>
            <w:r w:rsidRPr="005F70FB">
              <w:rPr>
                <w:rStyle w:val="ChBold"/>
              </w:rPr>
              <w:t>U</w:t>
            </w:r>
          </w:p>
        </w:tc>
        <w:tc>
          <w:tcPr>
            <w:tcW w:w="1701" w:type="dxa"/>
            <w:shd w:val="clear" w:color="auto" w:fill="auto"/>
          </w:tcPr>
          <w:p w14:paraId="634951C4" w14:textId="77777777" w:rsidR="000F4F82" w:rsidRPr="005F70FB" w:rsidRDefault="000F4F82" w:rsidP="000F4F82">
            <w:pPr>
              <w:pStyle w:val="TableCell2-2"/>
            </w:pPr>
          </w:p>
        </w:tc>
        <w:tc>
          <w:tcPr>
            <w:tcW w:w="1134" w:type="dxa"/>
            <w:shd w:val="clear" w:color="auto" w:fill="auto"/>
          </w:tcPr>
          <w:p w14:paraId="0ED2B8B4" w14:textId="77777777" w:rsidR="000F4F82" w:rsidRPr="005F70FB" w:rsidRDefault="000F4F82" w:rsidP="000F4F82">
            <w:pPr>
              <w:pStyle w:val="TableCell2-2"/>
            </w:pPr>
          </w:p>
        </w:tc>
        <w:tc>
          <w:tcPr>
            <w:tcW w:w="2041" w:type="dxa"/>
            <w:shd w:val="clear" w:color="auto" w:fill="auto"/>
          </w:tcPr>
          <w:p w14:paraId="45048577" w14:textId="77777777" w:rsidR="000F4F82" w:rsidRPr="005F70FB" w:rsidRDefault="000F4F82" w:rsidP="000F4F82">
            <w:pPr>
              <w:pStyle w:val="TableCell2-2"/>
            </w:pPr>
          </w:p>
        </w:tc>
      </w:tr>
      <w:tr w:rsidR="00AC23C4" w:rsidRPr="005F70FB" w14:paraId="3DCCFD01" w14:textId="77777777" w:rsidTr="00D95ABB">
        <w:tc>
          <w:tcPr>
            <w:tcW w:w="238" w:type="dxa"/>
            <w:shd w:val="clear" w:color="auto" w:fill="auto"/>
          </w:tcPr>
          <w:p w14:paraId="464E144E" w14:textId="77777777" w:rsidR="000F4F82" w:rsidRPr="005F70FB" w:rsidRDefault="000F4F82" w:rsidP="00CC3F0A">
            <w:pPr>
              <w:pStyle w:val="TableCell0-0115Break"/>
            </w:pPr>
          </w:p>
        </w:tc>
        <w:tc>
          <w:tcPr>
            <w:tcW w:w="1616" w:type="dxa"/>
            <w:shd w:val="clear" w:color="auto" w:fill="auto"/>
          </w:tcPr>
          <w:p w14:paraId="3C6DC58F" w14:textId="77777777" w:rsidR="000F4F82" w:rsidRPr="005F70FB" w:rsidRDefault="000F4F82" w:rsidP="00CC3F0A">
            <w:pPr>
              <w:pStyle w:val="TableCell0-0115Break"/>
              <w:rPr>
                <w:rStyle w:val="ChItalBold"/>
              </w:rPr>
            </w:pPr>
            <w:r w:rsidRPr="005F70FB">
              <w:rPr>
                <w:rStyle w:val="ChItalBold"/>
              </w:rPr>
              <w:t>ucapkang</w:t>
            </w:r>
          </w:p>
        </w:tc>
        <w:tc>
          <w:tcPr>
            <w:tcW w:w="1701" w:type="dxa"/>
            <w:shd w:val="clear" w:color="auto" w:fill="auto"/>
          </w:tcPr>
          <w:p w14:paraId="5A40D4E4" w14:textId="77777777" w:rsidR="000F4F82" w:rsidRPr="005F70FB" w:rsidRDefault="000F4F82" w:rsidP="00CC3F0A">
            <w:pPr>
              <w:pStyle w:val="TableCell0-0115Break"/>
              <w:rPr>
                <w:rStyle w:val="ChCharisSIL"/>
              </w:rPr>
            </w:pPr>
            <w:r w:rsidRPr="005F70FB">
              <w:rPr>
                <w:rStyle w:val="ChCharisSIL"/>
              </w:rPr>
              <w:t>u.ˈtʃɐp̚.kɐn</w:t>
            </w:r>
          </w:p>
        </w:tc>
        <w:tc>
          <w:tcPr>
            <w:tcW w:w="1134" w:type="dxa"/>
            <w:shd w:val="clear" w:color="auto" w:fill="auto"/>
          </w:tcPr>
          <w:p w14:paraId="043415C9" w14:textId="77777777" w:rsidR="000F4F82" w:rsidRPr="005F70FB" w:rsidRDefault="000F4F82" w:rsidP="00CC3F0A">
            <w:pPr>
              <w:pStyle w:val="TableCell0-0115Break"/>
              <w:rPr>
                <w:rStyle w:val="ChSmallCaps"/>
              </w:rPr>
            </w:pPr>
            <w:r w:rsidRPr="005F70FB">
              <w:rPr>
                <w:rStyle w:val="ChSmallCaps"/>
              </w:rPr>
              <w:t>v.bi</w:t>
            </w:r>
          </w:p>
        </w:tc>
        <w:tc>
          <w:tcPr>
            <w:tcW w:w="2041" w:type="dxa"/>
            <w:shd w:val="clear" w:color="auto" w:fill="auto"/>
          </w:tcPr>
          <w:p w14:paraId="5D346329" w14:textId="77777777" w:rsidR="000F4F82" w:rsidRPr="005F70FB" w:rsidRDefault="000F4F82" w:rsidP="00CC3F0A">
            <w:pPr>
              <w:pStyle w:val="TableCell0-0115Break"/>
            </w:pPr>
            <w:r w:rsidRPr="005F70FB">
              <w:t>express</w:t>
            </w:r>
          </w:p>
        </w:tc>
      </w:tr>
      <w:tr w:rsidR="00AC23C4" w:rsidRPr="005F70FB" w14:paraId="4EE7A0E2" w14:textId="77777777" w:rsidTr="00D95ABB">
        <w:tc>
          <w:tcPr>
            <w:tcW w:w="238" w:type="dxa"/>
            <w:shd w:val="clear" w:color="auto" w:fill="auto"/>
          </w:tcPr>
          <w:p w14:paraId="7C12D26C" w14:textId="77777777" w:rsidR="000F4F82" w:rsidRPr="005F70FB" w:rsidRDefault="000F4F82" w:rsidP="00CC3F0A">
            <w:pPr>
              <w:pStyle w:val="TableCell0-0115Break"/>
            </w:pPr>
          </w:p>
        </w:tc>
        <w:tc>
          <w:tcPr>
            <w:tcW w:w="1616" w:type="dxa"/>
            <w:shd w:val="clear" w:color="auto" w:fill="auto"/>
          </w:tcPr>
          <w:p w14:paraId="791F68E0" w14:textId="77777777" w:rsidR="000F4F82" w:rsidRPr="005F70FB" w:rsidRDefault="000F4F82" w:rsidP="00CC3F0A">
            <w:pPr>
              <w:pStyle w:val="TableCell0-0115Break"/>
              <w:rPr>
                <w:rStyle w:val="ChItalBold"/>
              </w:rPr>
            </w:pPr>
            <w:r w:rsidRPr="005F70FB">
              <w:rPr>
                <w:rStyle w:val="ChItalBold"/>
              </w:rPr>
              <w:t>ujiang</w:t>
            </w:r>
          </w:p>
        </w:tc>
        <w:tc>
          <w:tcPr>
            <w:tcW w:w="1701" w:type="dxa"/>
            <w:shd w:val="clear" w:color="auto" w:fill="auto"/>
          </w:tcPr>
          <w:p w14:paraId="45074C17" w14:textId="77777777" w:rsidR="000F4F82" w:rsidRPr="005F70FB" w:rsidRDefault="000F4F82" w:rsidP="00CC3F0A">
            <w:pPr>
              <w:pStyle w:val="TableCell0-0115Break"/>
              <w:rPr>
                <w:rStyle w:val="ChCharisSIL"/>
              </w:rPr>
            </w:pPr>
            <w:r w:rsidRPr="005F70FB">
              <w:rPr>
                <w:rStyle w:val="ChCharisSIL"/>
              </w:rPr>
              <w:t>u.ˈdʒɪ.ɐn</w:t>
            </w:r>
          </w:p>
        </w:tc>
        <w:tc>
          <w:tcPr>
            <w:tcW w:w="1134" w:type="dxa"/>
            <w:shd w:val="clear" w:color="auto" w:fill="auto"/>
          </w:tcPr>
          <w:p w14:paraId="43FEEBCB" w14:textId="77777777" w:rsidR="000F4F82" w:rsidRPr="005F70FB" w:rsidRDefault="000F4F82" w:rsidP="00CC3F0A">
            <w:pPr>
              <w:pStyle w:val="TableCell0-0115Break"/>
              <w:rPr>
                <w:rStyle w:val="ChSmallCaps"/>
              </w:rPr>
            </w:pPr>
            <w:r w:rsidRPr="005F70FB">
              <w:rPr>
                <w:rStyle w:val="ChSmallCaps"/>
              </w:rPr>
              <w:t>n/v.bi</w:t>
            </w:r>
          </w:p>
        </w:tc>
        <w:tc>
          <w:tcPr>
            <w:tcW w:w="2041" w:type="dxa"/>
            <w:shd w:val="clear" w:color="auto" w:fill="auto"/>
          </w:tcPr>
          <w:p w14:paraId="25A891A1" w14:textId="77777777" w:rsidR="000F4F82" w:rsidRPr="005F70FB" w:rsidRDefault="000F4F82" w:rsidP="00CC3F0A">
            <w:pPr>
              <w:pStyle w:val="TableCell0-0115Break"/>
            </w:pPr>
            <w:r w:rsidRPr="005F70FB">
              <w:t>examination / examine</w:t>
            </w:r>
          </w:p>
        </w:tc>
      </w:tr>
      <w:tr w:rsidR="00AC23C4" w:rsidRPr="005F70FB" w14:paraId="1E12122B" w14:textId="77777777" w:rsidTr="00D95ABB">
        <w:tc>
          <w:tcPr>
            <w:tcW w:w="238" w:type="dxa"/>
            <w:shd w:val="clear" w:color="auto" w:fill="auto"/>
          </w:tcPr>
          <w:p w14:paraId="2713DE50" w14:textId="77777777" w:rsidR="000F4F82" w:rsidRPr="005F70FB" w:rsidRDefault="000F4F82" w:rsidP="00CC3F0A">
            <w:pPr>
              <w:pStyle w:val="TableCell0-0115Break"/>
            </w:pPr>
          </w:p>
        </w:tc>
        <w:tc>
          <w:tcPr>
            <w:tcW w:w="1616" w:type="dxa"/>
            <w:shd w:val="clear" w:color="auto" w:fill="auto"/>
          </w:tcPr>
          <w:p w14:paraId="40445F3B" w14:textId="77777777" w:rsidR="000F4F82" w:rsidRPr="005F70FB" w:rsidRDefault="000F4F82" w:rsidP="00CC3F0A">
            <w:pPr>
              <w:pStyle w:val="TableCell0-0115Break"/>
              <w:rPr>
                <w:rStyle w:val="ChItalBold"/>
              </w:rPr>
            </w:pPr>
            <w:r w:rsidRPr="005F70FB">
              <w:rPr>
                <w:rStyle w:val="ChItalBold"/>
              </w:rPr>
              <w:t>ukirang</w:t>
            </w:r>
          </w:p>
        </w:tc>
        <w:tc>
          <w:tcPr>
            <w:tcW w:w="1701" w:type="dxa"/>
            <w:shd w:val="clear" w:color="auto" w:fill="auto"/>
          </w:tcPr>
          <w:p w14:paraId="1A062ECE" w14:textId="77777777" w:rsidR="000F4F82" w:rsidRPr="005F70FB" w:rsidRDefault="000F4F82" w:rsidP="00CC3F0A">
            <w:pPr>
              <w:pStyle w:val="TableCell0-0115Break"/>
              <w:rPr>
                <w:rStyle w:val="ChCharisSIL"/>
              </w:rPr>
            </w:pPr>
            <w:r w:rsidRPr="005F70FB">
              <w:rPr>
                <w:rStyle w:val="ChCharisSIL"/>
              </w:rPr>
              <w:t>u.ˈki.ɾɐn</w:t>
            </w:r>
          </w:p>
        </w:tc>
        <w:tc>
          <w:tcPr>
            <w:tcW w:w="1134" w:type="dxa"/>
            <w:shd w:val="clear" w:color="auto" w:fill="auto"/>
          </w:tcPr>
          <w:p w14:paraId="7A3E5C8A"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457113D1" w14:textId="77777777" w:rsidR="000F4F82" w:rsidRPr="005F70FB" w:rsidRDefault="000F4F82" w:rsidP="00CC3F0A">
            <w:pPr>
              <w:pStyle w:val="TableCell0-0115Break"/>
            </w:pPr>
            <w:r w:rsidRPr="005F70FB">
              <w:t>carved object</w:t>
            </w:r>
          </w:p>
        </w:tc>
      </w:tr>
      <w:tr w:rsidR="00AC23C4" w:rsidRPr="005F70FB" w14:paraId="62041C26" w14:textId="77777777" w:rsidTr="00D95ABB">
        <w:tc>
          <w:tcPr>
            <w:tcW w:w="238" w:type="dxa"/>
            <w:shd w:val="clear" w:color="auto" w:fill="auto"/>
          </w:tcPr>
          <w:p w14:paraId="364FBBE9" w14:textId="77777777" w:rsidR="000F4F82" w:rsidRPr="005F70FB" w:rsidRDefault="000F4F82" w:rsidP="00CC3F0A">
            <w:pPr>
              <w:pStyle w:val="TableCell0-0115Break"/>
            </w:pPr>
          </w:p>
        </w:tc>
        <w:tc>
          <w:tcPr>
            <w:tcW w:w="1616" w:type="dxa"/>
            <w:shd w:val="clear" w:color="auto" w:fill="auto"/>
          </w:tcPr>
          <w:p w14:paraId="2BE8ADA4" w14:textId="77777777" w:rsidR="000F4F82" w:rsidRPr="005F70FB" w:rsidRDefault="000F4F82" w:rsidP="00CC3F0A">
            <w:pPr>
              <w:pStyle w:val="TableCell0-0115Break"/>
              <w:rPr>
                <w:rStyle w:val="ChItalBold"/>
              </w:rPr>
            </w:pPr>
            <w:r w:rsidRPr="005F70FB">
              <w:rPr>
                <w:rStyle w:val="ChItalBold"/>
              </w:rPr>
              <w:t>ukurang</w:t>
            </w:r>
          </w:p>
        </w:tc>
        <w:tc>
          <w:tcPr>
            <w:tcW w:w="1701" w:type="dxa"/>
            <w:shd w:val="clear" w:color="auto" w:fill="auto"/>
          </w:tcPr>
          <w:p w14:paraId="185A37CF" w14:textId="77777777" w:rsidR="000F4F82" w:rsidRPr="005F70FB" w:rsidRDefault="000F4F82" w:rsidP="00CC3F0A">
            <w:pPr>
              <w:pStyle w:val="TableCell0-0115Break"/>
              <w:rPr>
                <w:rStyle w:val="ChCharisSIL"/>
              </w:rPr>
            </w:pPr>
            <w:r w:rsidRPr="005F70FB">
              <w:rPr>
                <w:rStyle w:val="ChCharisSIL"/>
              </w:rPr>
              <w:t>u.ˈku.ɾɐn</w:t>
            </w:r>
          </w:p>
        </w:tc>
        <w:tc>
          <w:tcPr>
            <w:tcW w:w="1134" w:type="dxa"/>
            <w:shd w:val="clear" w:color="auto" w:fill="auto"/>
          </w:tcPr>
          <w:p w14:paraId="581BC1C3" w14:textId="77777777" w:rsidR="000F4F82" w:rsidRPr="005F70FB" w:rsidRDefault="000F4F82" w:rsidP="00CC3F0A">
            <w:pPr>
              <w:pStyle w:val="TableCell0-0115Break"/>
              <w:rPr>
                <w:rStyle w:val="ChSmallCaps"/>
              </w:rPr>
            </w:pPr>
            <w:r w:rsidRPr="005F70FB">
              <w:rPr>
                <w:rStyle w:val="ChSmallCaps"/>
              </w:rPr>
              <w:t>n</w:t>
            </w:r>
          </w:p>
        </w:tc>
        <w:tc>
          <w:tcPr>
            <w:tcW w:w="2041" w:type="dxa"/>
            <w:shd w:val="clear" w:color="auto" w:fill="auto"/>
          </w:tcPr>
          <w:p w14:paraId="3BE52D35" w14:textId="77777777" w:rsidR="000F4F82" w:rsidRPr="005F70FB" w:rsidRDefault="000F4F82" w:rsidP="00CC3F0A">
            <w:pPr>
              <w:pStyle w:val="TableCell0-0115Break"/>
            </w:pPr>
            <w:r w:rsidRPr="005F70FB">
              <w:t>measurement</w:t>
            </w:r>
          </w:p>
        </w:tc>
      </w:tr>
      <w:tr w:rsidR="00AC23C4" w:rsidRPr="005F70FB" w14:paraId="05715E17" w14:textId="77777777" w:rsidTr="00D95ABB">
        <w:tc>
          <w:tcPr>
            <w:tcW w:w="238" w:type="dxa"/>
            <w:shd w:val="clear" w:color="auto" w:fill="auto"/>
          </w:tcPr>
          <w:p w14:paraId="52B8CC19" w14:textId="77777777" w:rsidR="000F4F82" w:rsidRPr="005F70FB" w:rsidRDefault="000F4F82" w:rsidP="00CC3F0A">
            <w:pPr>
              <w:pStyle w:val="TableCell0-0115Break"/>
            </w:pPr>
          </w:p>
        </w:tc>
        <w:tc>
          <w:tcPr>
            <w:tcW w:w="1616" w:type="dxa"/>
            <w:shd w:val="clear" w:color="auto" w:fill="auto"/>
          </w:tcPr>
          <w:p w14:paraId="167AC34F" w14:textId="77777777" w:rsidR="000F4F82" w:rsidRPr="005F70FB" w:rsidRDefault="000F4F82" w:rsidP="00CC3F0A">
            <w:pPr>
              <w:pStyle w:val="TableCell0-0115Break"/>
              <w:rPr>
                <w:rStyle w:val="ChItalBold"/>
              </w:rPr>
            </w:pPr>
            <w:r w:rsidRPr="005F70FB">
              <w:rPr>
                <w:rStyle w:val="ChItalBold"/>
              </w:rPr>
              <w:t>ulangang</w:t>
            </w:r>
          </w:p>
        </w:tc>
        <w:tc>
          <w:tcPr>
            <w:tcW w:w="1701" w:type="dxa"/>
            <w:shd w:val="clear" w:color="auto" w:fill="auto"/>
          </w:tcPr>
          <w:p w14:paraId="7EA37A92" w14:textId="77777777" w:rsidR="000F4F82" w:rsidRPr="005F70FB" w:rsidRDefault="000F4F82" w:rsidP="00CC3F0A">
            <w:pPr>
              <w:pStyle w:val="TableCell0-0115Break"/>
              <w:rPr>
                <w:rStyle w:val="ChCharisSIL"/>
              </w:rPr>
            </w:pPr>
            <w:r w:rsidRPr="005F70FB">
              <w:rPr>
                <w:rStyle w:val="ChCharisSIL"/>
              </w:rPr>
              <w:t>ʊ.ˈla.ŋɐn</w:t>
            </w:r>
          </w:p>
        </w:tc>
        <w:tc>
          <w:tcPr>
            <w:tcW w:w="1134" w:type="dxa"/>
            <w:shd w:val="clear" w:color="auto" w:fill="auto"/>
          </w:tcPr>
          <w:p w14:paraId="60A2412D" w14:textId="77777777" w:rsidR="000F4F82" w:rsidRPr="005F70FB" w:rsidRDefault="000F4F82" w:rsidP="00CC3F0A">
            <w:pPr>
              <w:pStyle w:val="TableCell0-0115Break"/>
              <w:rPr>
                <w:rStyle w:val="ChSmallCaps"/>
              </w:rPr>
            </w:pPr>
            <w:r w:rsidRPr="005F70FB">
              <w:rPr>
                <w:rStyle w:val="ChSmallCaps"/>
              </w:rPr>
              <w:t>n/v.bi</w:t>
            </w:r>
          </w:p>
        </w:tc>
        <w:tc>
          <w:tcPr>
            <w:tcW w:w="2041" w:type="dxa"/>
            <w:shd w:val="clear" w:color="auto" w:fill="auto"/>
          </w:tcPr>
          <w:p w14:paraId="4BAB4B37" w14:textId="77777777" w:rsidR="000F4F82" w:rsidRPr="005F70FB" w:rsidRDefault="000F4F82" w:rsidP="00CC3F0A">
            <w:pPr>
              <w:pStyle w:val="TableCell0-0115Break"/>
            </w:pPr>
            <w:r w:rsidRPr="005F70FB">
              <w:t>test</w:t>
            </w:r>
          </w:p>
        </w:tc>
      </w:tr>
      <w:tr w:rsidR="00AC23C4" w:rsidRPr="005F70FB" w14:paraId="4EAC5BA0" w14:textId="77777777" w:rsidTr="00D95ABB">
        <w:tc>
          <w:tcPr>
            <w:tcW w:w="238" w:type="dxa"/>
            <w:shd w:val="clear" w:color="auto" w:fill="auto"/>
          </w:tcPr>
          <w:p w14:paraId="69335B6A" w14:textId="77777777" w:rsidR="000F4F82" w:rsidRPr="005F70FB" w:rsidRDefault="000F4F82" w:rsidP="000F4F82">
            <w:pPr>
              <w:pStyle w:val="TableCell0-2115ptBreak"/>
            </w:pPr>
          </w:p>
        </w:tc>
        <w:tc>
          <w:tcPr>
            <w:tcW w:w="1616" w:type="dxa"/>
            <w:shd w:val="clear" w:color="auto" w:fill="auto"/>
          </w:tcPr>
          <w:p w14:paraId="7246E126" w14:textId="77777777" w:rsidR="000F4F82" w:rsidRPr="005F70FB" w:rsidRDefault="000F4F82" w:rsidP="000F4F82">
            <w:pPr>
              <w:pStyle w:val="TableCell0-2115ptBreak"/>
              <w:rPr>
                <w:rStyle w:val="ChItalBold"/>
              </w:rPr>
            </w:pPr>
            <w:r w:rsidRPr="005F70FB">
              <w:rPr>
                <w:rStyle w:val="ChItalBold"/>
              </w:rPr>
              <w:t>utusang</w:t>
            </w:r>
          </w:p>
        </w:tc>
        <w:tc>
          <w:tcPr>
            <w:tcW w:w="1701" w:type="dxa"/>
            <w:shd w:val="clear" w:color="auto" w:fill="auto"/>
          </w:tcPr>
          <w:p w14:paraId="2438615F" w14:textId="77777777" w:rsidR="000F4F82" w:rsidRPr="005F70FB" w:rsidRDefault="000F4F82" w:rsidP="000F4F82">
            <w:pPr>
              <w:pStyle w:val="TableCell0-2115ptBreak"/>
              <w:rPr>
                <w:rStyle w:val="ChCharisSIL"/>
              </w:rPr>
            </w:pPr>
            <w:r w:rsidRPr="005F70FB">
              <w:rPr>
                <w:rStyle w:val="ChCharisSIL"/>
              </w:rPr>
              <w:t>u.ˈtu.sɐn</w:t>
            </w:r>
          </w:p>
        </w:tc>
        <w:tc>
          <w:tcPr>
            <w:tcW w:w="1134" w:type="dxa"/>
            <w:shd w:val="clear" w:color="auto" w:fill="auto"/>
          </w:tcPr>
          <w:p w14:paraId="21FC4903" w14:textId="77777777" w:rsidR="000F4F82" w:rsidRPr="005F70FB" w:rsidRDefault="000F4F82" w:rsidP="000F4F82">
            <w:pPr>
              <w:pStyle w:val="TableCell0-2115ptBreak"/>
              <w:rPr>
                <w:rStyle w:val="ChSmallCaps"/>
              </w:rPr>
            </w:pPr>
            <w:r w:rsidRPr="005F70FB">
              <w:rPr>
                <w:rStyle w:val="ChSmallCaps"/>
              </w:rPr>
              <w:t>n</w:t>
            </w:r>
          </w:p>
        </w:tc>
        <w:tc>
          <w:tcPr>
            <w:tcW w:w="2041" w:type="dxa"/>
            <w:shd w:val="clear" w:color="auto" w:fill="auto"/>
          </w:tcPr>
          <w:p w14:paraId="6689C736" w14:textId="77777777" w:rsidR="000F4F82" w:rsidRPr="005F70FB" w:rsidRDefault="000F4F82" w:rsidP="000F4F82">
            <w:pPr>
              <w:pStyle w:val="TableCell0-2115ptBreak"/>
            </w:pPr>
            <w:r w:rsidRPr="005F70FB">
              <w:t>messenger</w:t>
            </w:r>
          </w:p>
        </w:tc>
      </w:tr>
    </w:tbl>
    <w:p w14:paraId="4543F060" w14:textId="77777777" w:rsidR="00823DF9" w:rsidRPr="005F70FB" w:rsidRDefault="00823DF9" w:rsidP="007E38E2">
      <w:pPr>
        <w:pStyle w:val="Body0000after"/>
      </w:pPr>
    </w:p>
    <w:p w14:paraId="5A697840" w14:textId="77777777" w:rsidR="00AC69B8" w:rsidRPr="005F70FB" w:rsidRDefault="00AC69B8" w:rsidP="00AC69B8">
      <w:pPr>
        <w:sectPr w:rsidR="00AC69B8" w:rsidRPr="005F70FB" w:rsidSect="00D707BC">
          <w:headerReference w:type="even" r:id="rId37"/>
          <w:headerReference w:type="default" r:id="rId38"/>
          <w:type w:val="oddPage"/>
          <w:pgSz w:w="11907" w:h="16840" w:code="9"/>
          <w:pgMar w:top="3289" w:right="2552" w:bottom="2722" w:left="2552" w:header="2722" w:footer="1134" w:gutter="0"/>
          <w:cols w:space="720"/>
          <w:titlePg/>
        </w:sectPr>
      </w:pPr>
    </w:p>
    <w:p w14:paraId="1B37263D" w14:textId="77777777" w:rsidR="00CF121C" w:rsidRPr="005F70FB" w:rsidRDefault="00CF121C" w:rsidP="002A1DBD">
      <w:pPr>
        <w:pStyle w:val="Heading2"/>
        <w:numPr>
          <w:ilvl w:val="1"/>
          <w:numId w:val="21"/>
        </w:numPr>
      </w:pPr>
      <w:bookmarkStart w:id="5326" w:name="_Ref373929512"/>
      <w:bookmarkStart w:id="5327" w:name="_Toc440455765"/>
      <w:bookmarkStart w:id="5328" w:name="_Toc342590170"/>
      <w:bookmarkStart w:id="5329" w:name="_Toc353454835"/>
      <w:r w:rsidRPr="005F70FB">
        <w:t>Texts</w:t>
      </w:r>
      <w:bookmarkEnd w:id="5326"/>
      <w:bookmarkEnd w:id="5327"/>
    </w:p>
    <w:p w14:paraId="2DC2B6B9" w14:textId="0EB499B9" w:rsidR="0040054B" w:rsidRPr="005F70FB" w:rsidRDefault="000F76FC" w:rsidP="000F76FC">
      <w:pPr>
        <w:pStyle w:val="Body0015after"/>
      </w:pPr>
      <w:r w:rsidRPr="005F70FB">
        <w:t>This appendix presents a sample of twelve texts. Included are three spontaneous conversations, one spontaneous narrative, two elicited narratives, two expositories, two hortatories, and two elicited jokes. For each text the following meta data are provided: the file name, the text type, the interlocutors, and the length (in minutes). For additional information see also §</w:t>
      </w:r>
      <w:r w:rsidRPr="005F70FB">
        <w:fldChar w:fldCharType="begin"/>
      </w:r>
      <w:r w:rsidRPr="005F70FB">
        <w:instrText xml:space="preserve"> REF _Ref370323854 \w \h </w:instrText>
      </w:r>
      <w:r w:rsidR="005F70FB">
        <w:instrText xml:space="preserve"> \* MERGEFORMAT </w:instrText>
      </w:r>
      <w:r w:rsidRPr="005F70FB">
        <w:fldChar w:fldCharType="separate"/>
      </w:r>
      <w:r w:rsidR="00154D81">
        <w:rPr>
          <w:cs/>
        </w:rPr>
        <w:t>‎</w:t>
      </w:r>
      <w:r w:rsidR="00154D81">
        <w:t>1.11</w:t>
      </w:r>
      <w:r w:rsidRPr="005F70FB">
        <w:fldChar w:fldCharType="end"/>
      </w:r>
      <w:r w:rsidRPr="005F70FB">
        <w:t xml:space="preserve"> and Appendix </w:t>
      </w:r>
      <w:r w:rsidRPr="005F70FB">
        <w:fldChar w:fldCharType="begin"/>
      </w:r>
      <w:r w:rsidRPr="005F70FB">
        <w:instrText xml:space="preserve"> REF _Ref373929508 \n \h </w:instrText>
      </w:r>
      <w:r w:rsidR="005F70FB">
        <w:instrText xml:space="preserve"> \* MERGEFORMAT </w:instrText>
      </w:r>
      <w:r w:rsidRPr="005F70FB">
        <w:fldChar w:fldCharType="separate"/>
      </w:r>
      <w:r w:rsidR="00154D81">
        <w:rPr>
          <w:cs/>
        </w:rPr>
        <w:t>‎</w:t>
      </w:r>
      <w:r w:rsidR="00154D81">
        <w:t>C</w:t>
      </w:r>
      <w:r w:rsidRPr="005F70FB">
        <w:fldChar w:fldCharType="end"/>
      </w:r>
      <w:r w:rsidRPr="005F70FB">
        <w:t>.</w:t>
      </w:r>
    </w:p>
    <w:p w14:paraId="21E89267" w14:textId="77777777" w:rsidR="00714650" w:rsidRPr="005F70FB" w:rsidRDefault="00DA4A03" w:rsidP="002A1DBD">
      <w:pPr>
        <w:pStyle w:val="Heading3"/>
        <w:numPr>
          <w:ilvl w:val="2"/>
          <w:numId w:val="19"/>
        </w:numPr>
      </w:pPr>
      <w:bookmarkStart w:id="5330" w:name="_Toc440455766"/>
      <w:r w:rsidRPr="005F70FB">
        <w:t>Conversation: Playing volleyball; morning chores</w:t>
      </w:r>
      <w:bookmarkEnd w:id="5330"/>
    </w:p>
    <w:tbl>
      <w:tblPr>
        <w:tblW w:w="0" w:type="auto"/>
        <w:tblCellMar>
          <w:left w:w="42" w:type="dxa"/>
          <w:right w:w="42" w:type="dxa"/>
        </w:tblCellMar>
        <w:tblLook w:val="01E0" w:firstRow="1" w:lastRow="1" w:firstColumn="1" w:lastColumn="1" w:noHBand="0" w:noVBand="0"/>
      </w:tblPr>
      <w:tblGrid>
        <w:gridCol w:w="1304"/>
        <w:gridCol w:w="3002"/>
      </w:tblGrid>
      <w:tr w:rsidR="00D17B90" w:rsidRPr="005F70FB" w14:paraId="0201EDE8" w14:textId="77777777" w:rsidTr="00AC23C4">
        <w:tc>
          <w:tcPr>
            <w:tcW w:w="1304" w:type="dxa"/>
            <w:shd w:val="clear" w:color="auto" w:fill="auto"/>
          </w:tcPr>
          <w:p w14:paraId="72453FEC" w14:textId="77777777" w:rsidR="00D17B90" w:rsidRPr="005F70FB" w:rsidRDefault="00D17B90" w:rsidP="00D17B90">
            <w:r w:rsidRPr="005F70FB">
              <w:t>File name:</w:t>
            </w:r>
          </w:p>
        </w:tc>
        <w:tc>
          <w:tcPr>
            <w:tcW w:w="3002" w:type="dxa"/>
            <w:shd w:val="clear" w:color="auto" w:fill="auto"/>
          </w:tcPr>
          <w:p w14:paraId="65B23E03" w14:textId="77777777" w:rsidR="00D17B90" w:rsidRPr="005F70FB" w:rsidRDefault="00D17B90" w:rsidP="00D17B90">
            <w:r w:rsidRPr="005F70FB">
              <w:t>081023-001-Cv</w:t>
            </w:r>
          </w:p>
        </w:tc>
      </w:tr>
      <w:tr w:rsidR="00D17B90" w:rsidRPr="005F70FB" w14:paraId="727B2A3F" w14:textId="77777777" w:rsidTr="00AC23C4">
        <w:tc>
          <w:tcPr>
            <w:tcW w:w="1304" w:type="dxa"/>
            <w:shd w:val="clear" w:color="auto" w:fill="auto"/>
          </w:tcPr>
          <w:p w14:paraId="1F109794" w14:textId="77777777" w:rsidR="00D17B90" w:rsidRPr="005F70FB" w:rsidRDefault="00D17B90" w:rsidP="00D17B90">
            <w:r w:rsidRPr="005F70FB">
              <w:t>Text type:</w:t>
            </w:r>
          </w:p>
        </w:tc>
        <w:tc>
          <w:tcPr>
            <w:tcW w:w="3002" w:type="dxa"/>
            <w:shd w:val="clear" w:color="auto" w:fill="auto"/>
          </w:tcPr>
          <w:p w14:paraId="5A93C861" w14:textId="77777777" w:rsidR="00D17B90" w:rsidRPr="005F70FB" w:rsidRDefault="00D17B90" w:rsidP="00D17B90">
            <w:r w:rsidRPr="005F70FB">
              <w:t>Conversation, spontaneous</w:t>
            </w:r>
          </w:p>
        </w:tc>
      </w:tr>
      <w:tr w:rsidR="00D17B90" w:rsidRPr="005F70FB" w14:paraId="20C02729" w14:textId="77777777" w:rsidTr="00AC23C4">
        <w:tc>
          <w:tcPr>
            <w:tcW w:w="1304" w:type="dxa"/>
            <w:shd w:val="clear" w:color="auto" w:fill="auto"/>
          </w:tcPr>
          <w:p w14:paraId="7A109A22" w14:textId="77777777" w:rsidR="00D17B90" w:rsidRPr="005F70FB" w:rsidRDefault="00D17B90" w:rsidP="00D17B90">
            <w:r w:rsidRPr="005F70FB">
              <w:t>Interlocutors:</w:t>
            </w:r>
          </w:p>
        </w:tc>
        <w:tc>
          <w:tcPr>
            <w:tcW w:w="3002" w:type="dxa"/>
            <w:shd w:val="clear" w:color="auto" w:fill="auto"/>
          </w:tcPr>
          <w:p w14:paraId="69F6163E" w14:textId="77777777" w:rsidR="00D17B90" w:rsidRPr="005F70FB" w:rsidRDefault="00D17B90" w:rsidP="00D17B90">
            <w:r w:rsidRPr="005F70FB">
              <w:t>1 younger male, 2 younger females</w:t>
            </w:r>
          </w:p>
        </w:tc>
      </w:tr>
      <w:tr w:rsidR="00D17B90" w:rsidRPr="005F70FB" w14:paraId="16819C65" w14:textId="77777777" w:rsidTr="00AC23C4">
        <w:tc>
          <w:tcPr>
            <w:tcW w:w="1304" w:type="dxa"/>
            <w:shd w:val="clear" w:color="auto" w:fill="auto"/>
          </w:tcPr>
          <w:p w14:paraId="06AB132F" w14:textId="77777777" w:rsidR="00D17B90" w:rsidRPr="005F70FB" w:rsidRDefault="00D17B90" w:rsidP="00D17B90">
            <w:r w:rsidRPr="005F70FB">
              <w:t>Length (min.):</w:t>
            </w:r>
          </w:p>
        </w:tc>
        <w:tc>
          <w:tcPr>
            <w:tcW w:w="3002" w:type="dxa"/>
            <w:shd w:val="clear" w:color="auto" w:fill="auto"/>
          </w:tcPr>
          <w:p w14:paraId="6C0BA9E5" w14:textId="77777777" w:rsidR="00D17B90" w:rsidRPr="005F70FB" w:rsidRDefault="00D17B90" w:rsidP="00D17B90">
            <w:r w:rsidRPr="005F70FB">
              <w:t>4:52</w:t>
            </w:r>
          </w:p>
        </w:tc>
      </w:tr>
    </w:tbl>
    <w:p w14:paraId="05599F3E" w14:textId="77777777" w:rsidR="00D17B90" w:rsidRPr="005F70FB" w:rsidRDefault="00D17B90" w:rsidP="00D17B90">
      <w:pPr>
        <w:pStyle w:val="Body0500after"/>
      </w:pPr>
    </w:p>
    <w:tbl>
      <w:tblPr>
        <w:tblW w:w="6701" w:type="dxa"/>
        <w:tblCellMar>
          <w:left w:w="42" w:type="dxa"/>
          <w:right w:w="42" w:type="dxa"/>
        </w:tblCellMar>
        <w:tblLook w:val="01E0" w:firstRow="1" w:lastRow="1" w:firstColumn="1" w:lastColumn="1" w:noHBand="0" w:noVBand="0"/>
      </w:tblPr>
      <w:tblGrid>
        <w:gridCol w:w="709"/>
        <w:gridCol w:w="543"/>
        <w:gridCol w:w="14"/>
        <w:gridCol w:w="71"/>
        <w:gridCol w:w="135"/>
        <w:gridCol w:w="252"/>
        <w:gridCol w:w="96"/>
        <w:gridCol w:w="39"/>
        <w:gridCol w:w="138"/>
        <w:gridCol w:w="369"/>
        <w:gridCol w:w="127"/>
        <w:gridCol w:w="45"/>
        <w:gridCol w:w="285"/>
        <w:gridCol w:w="244"/>
        <w:gridCol w:w="40"/>
        <w:gridCol w:w="45"/>
        <w:gridCol w:w="261"/>
        <w:gridCol w:w="227"/>
        <w:gridCol w:w="114"/>
        <w:gridCol w:w="17"/>
        <w:gridCol w:w="484"/>
        <w:gridCol w:w="91"/>
        <w:gridCol w:w="132"/>
        <w:gridCol w:w="397"/>
        <w:gridCol w:w="109"/>
        <w:gridCol w:w="262"/>
        <w:gridCol w:w="151"/>
        <w:gridCol w:w="201"/>
        <w:gridCol w:w="277"/>
        <w:gridCol w:w="62"/>
        <w:gridCol w:w="275"/>
        <w:gridCol w:w="120"/>
        <w:gridCol w:w="178"/>
        <w:gridCol w:w="191"/>
      </w:tblGrid>
      <w:tr w:rsidR="00AC23C4" w:rsidRPr="005F70FB" w14:paraId="67D0DA7E" w14:textId="77777777" w:rsidTr="00AC23C4">
        <w:trPr>
          <w:gridAfter w:val="1"/>
          <w:wAfter w:w="191" w:type="dxa"/>
        </w:trPr>
        <w:tc>
          <w:tcPr>
            <w:tcW w:w="709" w:type="dxa"/>
            <w:shd w:val="clear" w:color="auto" w:fill="auto"/>
          </w:tcPr>
          <w:p w14:paraId="5A3ECB1D" w14:textId="77777777" w:rsidR="00D17B90" w:rsidRPr="005F70FB" w:rsidRDefault="00D17B90" w:rsidP="00D17B90">
            <w:pPr>
              <w:pStyle w:val="Text"/>
            </w:pPr>
            <w:r w:rsidRPr="005F70FB">
              <w:t>0001</w:t>
            </w:r>
          </w:p>
        </w:tc>
        <w:tc>
          <w:tcPr>
            <w:tcW w:w="628" w:type="dxa"/>
            <w:gridSpan w:val="3"/>
            <w:shd w:val="clear" w:color="auto" w:fill="auto"/>
          </w:tcPr>
          <w:p w14:paraId="3602FD37" w14:textId="77777777" w:rsidR="00D17B90" w:rsidRPr="005F70FB" w:rsidRDefault="00D17B90" w:rsidP="00D17B90">
            <w:pPr>
              <w:pStyle w:val="Text"/>
            </w:pPr>
            <w:r w:rsidRPr="005F70FB">
              <w:t>Oten:</w:t>
            </w:r>
          </w:p>
        </w:tc>
        <w:tc>
          <w:tcPr>
            <w:tcW w:w="522" w:type="dxa"/>
            <w:gridSpan w:val="4"/>
            <w:shd w:val="clear" w:color="auto" w:fill="auto"/>
          </w:tcPr>
          <w:p w14:paraId="2BB8ED1D" w14:textId="77777777" w:rsidR="00D17B90" w:rsidRPr="005F70FB" w:rsidRDefault="00D17B90" w:rsidP="00D17B90">
            <w:pPr>
              <w:pStyle w:val="Text"/>
              <w:rPr>
                <w:rStyle w:val="ChSmallCaps"/>
              </w:rPr>
            </w:pPr>
            <w:r w:rsidRPr="005F70FB">
              <w:rPr>
                <w:rStyle w:val="ChSmallCaps"/>
              </w:rPr>
              <w:t>[up]</w:t>
            </w:r>
          </w:p>
        </w:tc>
        <w:tc>
          <w:tcPr>
            <w:tcW w:w="679" w:type="dxa"/>
            <w:gridSpan w:val="4"/>
            <w:shd w:val="clear" w:color="auto" w:fill="auto"/>
          </w:tcPr>
          <w:p w14:paraId="706D4BF9" w14:textId="77777777" w:rsidR="00D17B90" w:rsidRPr="005F70FB" w:rsidRDefault="00D17B90" w:rsidP="00D17B90">
            <w:pPr>
              <w:pStyle w:val="Text"/>
            </w:pPr>
            <w:r w:rsidRPr="005F70FB">
              <w:t>blang,</w:t>
            </w:r>
          </w:p>
        </w:tc>
        <w:tc>
          <w:tcPr>
            <w:tcW w:w="529" w:type="dxa"/>
            <w:gridSpan w:val="2"/>
            <w:shd w:val="clear" w:color="auto" w:fill="auto"/>
          </w:tcPr>
          <w:p w14:paraId="2C087284" w14:textId="77777777" w:rsidR="00D17B90" w:rsidRPr="005F70FB" w:rsidRDefault="00D17B90" w:rsidP="00D17B90">
            <w:pPr>
              <w:pStyle w:val="Text"/>
            </w:pPr>
            <w:r w:rsidRPr="005F70FB">
              <w:t>kam</w:t>
            </w:r>
          </w:p>
        </w:tc>
        <w:tc>
          <w:tcPr>
            <w:tcW w:w="573" w:type="dxa"/>
            <w:gridSpan w:val="4"/>
            <w:shd w:val="clear" w:color="auto" w:fill="auto"/>
          </w:tcPr>
          <w:p w14:paraId="5B1DEA86" w14:textId="77777777" w:rsidR="00D17B90" w:rsidRPr="005F70FB" w:rsidRDefault="00D17B90" w:rsidP="00D17B90">
            <w:pPr>
              <w:pStyle w:val="Text"/>
            </w:pPr>
            <w:r w:rsidRPr="005F70FB">
              <w:t>dari</w:t>
            </w:r>
          </w:p>
        </w:tc>
        <w:tc>
          <w:tcPr>
            <w:tcW w:w="706" w:type="dxa"/>
            <w:gridSpan w:val="4"/>
            <w:shd w:val="clear" w:color="auto" w:fill="auto"/>
          </w:tcPr>
          <w:p w14:paraId="25BAF5D7" w14:textId="77777777" w:rsidR="00D17B90" w:rsidRPr="005F70FB" w:rsidRDefault="00D17B90" w:rsidP="00D17B90">
            <w:pPr>
              <w:pStyle w:val="Text"/>
            </w:pPr>
            <w:r w:rsidRPr="005F70FB">
              <w:t>mana?</w:t>
            </w:r>
          </w:p>
        </w:tc>
        <w:tc>
          <w:tcPr>
            <w:tcW w:w="529" w:type="dxa"/>
            <w:gridSpan w:val="2"/>
            <w:shd w:val="clear" w:color="auto" w:fill="auto"/>
          </w:tcPr>
          <w:p w14:paraId="107606CF" w14:textId="77777777" w:rsidR="00D17B90" w:rsidRPr="005F70FB" w:rsidRDefault="00D17B90" w:rsidP="00D17B90">
            <w:pPr>
              <w:pStyle w:val="Text"/>
            </w:pPr>
            <w:r w:rsidRPr="005F70FB">
              <w:t>trus</w:t>
            </w:r>
          </w:p>
        </w:tc>
        <w:tc>
          <w:tcPr>
            <w:tcW w:w="522" w:type="dxa"/>
            <w:gridSpan w:val="3"/>
            <w:shd w:val="clear" w:color="auto" w:fill="auto"/>
          </w:tcPr>
          <w:p w14:paraId="1AEFF48A" w14:textId="77777777" w:rsidR="00D17B90" w:rsidRPr="005F70FB" w:rsidRDefault="00D17B90" w:rsidP="00D17B90">
            <w:pPr>
              <w:pStyle w:val="Text"/>
              <w:rPr>
                <w:rStyle w:val="ChSmallCaps"/>
              </w:rPr>
            </w:pPr>
            <w:r w:rsidRPr="005F70FB">
              <w:rPr>
                <w:rStyle w:val="ChSmallCaps"/>
              </w:rPr>
              <w:t>[up]</w:t>
            </w:r>
          </w:p>
        </w:tc>
        <w:tc>
          <w:tcPr>
            <w:tcW w:w="540" w:type="dxa"/>
            <w:gridSpan w:val="3"/>
            <w:shd w:val="clear" w:color="auto" w:fill="auto"/>
          </w:tcPr>
          <w:p w14:paraId="02851499" w14:textId="77777777" w:rsidR="00D17B90" w:rsidRPr="005F70FB" w:rsidRDefault="00D17B90" w:rsidP="00D17B90">
            <w:pPr>
              <w:pStyle w:val="Text"/>
            </w:pPr>
            <w:r w:rsidRPr="005F70FB">
              <w:t>tong</w:t>
            </w:r>
          </w:p>
        </w:tc>
        <w:tc>
          <w:tcPr>
            <w:tcW w:w="573" w:type="dxa"/>
            <w:gridSpan w:val="3"/>
            <w:shd w:val="clear" w:color="auto" w:fill="auto"/>
          </w:tcPr>
          <w:p w14:paraId="4673E97A" w14:textId="77777777" w:rsidR="00D17B90" w:rsidRPr="005F70FB" w:rsidRDefault="00D17B90" w:rsidP="00D17B90">
            <w:pPr>
              <w:pStyle w:val="Text"/>
            </w:pPr>
            <w:r w:rsidRPr="005F70FB">
              <w:t>dari</w:t>
            </w:r>
          </w:p>
        </w:tc>
      </w:tr>
      <w:tr w:rsidR="00AC23C4" w:rsidRPr="005F70FB" w14:paraId="42C807D6" w14:textId="77777777" w:rsidTr="00AC23C4">
        <w:trPr>
          <w:gridAfter w:val="1"/>
          <w:wAfter w:w="191" w:type="dxa"/>
        </w:trPr>
        <w:tc>
          <w:tcPr>
            <w:tcW w:w="709" w:type="dxa"/>
            <w:shd w:val="clear" w:color="auto" w:fill="auto"/>
          </w:tcPr>
          <w:p w14:paraId="525AF734" w14:textId="77777777" w:rsidR="00D17B90" w:rsidRPr="005F70FB" w:rsidRDefault="00D17B90" w:rsidP="00D17B90">
            <w:pPr>
              <w:pStyle w:val="GlossEng2ptafter"/>
            </w:pPr>
          </w:p>
        </w:tc>
        <w:tc>
          <w:tcPr>
            <w:tcW w:w="628" w:type="dxa"/>
            <w:gridSpan w:val="3"/>
            <w:shd w:val="clear" w:color="auto" w:fill="auto"/>
          </w:tcPr>
          <w:p w14:paraId="06CA6128" w14:textId="77777777" w:rsidR="00D17B90" w:rsidRPr="005F70FB" w:rsidRDefault="00D17B90" w:rsidP="00D17B90">
            <w:pPr>
              <w:pStyle w:val="GlossEng2ptafter"/>
            </w:pPr>
          </w:p>
        </w:tc>
        <w:tc>
          <w:tcPr>
            <w:tcW w:w="522" w:type="dxa"/>
            <w:gridSpan w:val="4"/>
            <w:shd w:val="clear" w:color="auto" w:fill="auto"/>
          </w:tcPr>
          <w:p w14:paraId="1CFDF827" w14:textId="77777777" w:rsidR="00D17B90" w:rsidRPr="005F70FB" w:rsidRDefault="00D17B90" w:rsidP="00D17B90">
            <w:pPr>
              <w:pStyle w:val="GlossEng2ptafter"/>
              <w:rPr>
                <w:rStyle w:val="ChSmallCaps"/>
              </w:rPr>
            </w:pPr>
          </w:p>
        </w:tc>
        <w:tc>
          <w:tcPr>
            <w:tcW w:w="679" w:type="dxa"/>
            <w:gridSpan w:val="4"/>
            <w:shd w:val="clear" w:color="auto" w:fill="auto"/>
          </w:tcPr>
          <w:p w14:paraId="5625A19F" w14:textId="77777777" w:rsidR="00D17B90" w:rsidRPr="005F70FB" w:rsidRDefault="00D17B90" w:rsidP="00D17B90">
            <w:pPr>
              <w:pStyle w:val="GlossEng2ptafter"/>
            </w:pPr>
            <w:r w:rsidRPr="005F70FB">
              <w:t>say</w:t>
            </w:r>
          </w:p>
        </w:tc>
        <w:tc>
          <w:tcPr>
            <w:tcW w:w="529" w:type="dxa"/>
            <w:gridSpan w:val="2"/>
            <w:shd w:val="clear" w:color="auto" w:fill="auto"/>
          </w:tcPr>
          <w:p w14:paraId="7CB6261A" w14:textId="77777777" w:rsidR="00D17B90" w:rsidRPr="005F70FB" w:rsidRDefault="00D17B90" w:rsidP="00D17B90">
            <w:pPr>
              <w:pStyle w:val="GlossEng2ptafter"/>
            </w:pPr>
            <w:r w:rsidRPr="005F70FB">
              <w:rPr>
                <w:rStyle w:val="ChSmallCaps"/>
              </w:rPr>
              <w:t>2pl</w:t>
            </w:r>
          </w:p>
        </w:tc>
        <w:tc>
          <w:tcPr>
            <w:tcW w:w="573" w:type="dxa"/>
            <w:gridSpan w:val="4"/>
            <w:shd w:val="clear" w:color="auto" w:fill="auto"/>
          </w:tcPr>
          <w:p w14:paraId="72E0AF60" w14:textId="77777777" w:rsidR="00D17B90" w:rsidRPr="005F70FB" w:rsidRDefault="00D17B90" w:rsidP="00D17B90">
            <w:pPr>
              <w:pStyle w:val="GlossEng2ptafter"/>
            </w:pPr>
            <w:r w:rsidRPr="005F70FB">
              <w:t>from</w:t>
            </w:r>
          </w:p>
        </w:tc>
        <w:tc>
          <w:tcPr>
            <w:tcW w:w="706" w:type="dxa"/>
            <w:gridSpan w:val="4"/>
            <w:shd w:val="clear" w:color="auto" w:fill="auto"/>
          </w:tcPr>
          <w:p w14:paraId="30B4E080" w14:textId="77777777" w:rsidR="00D17B90" w:rsidRPr="005F70FB" w:rsidRDefault="00D17B90" w:rsidP="00D17B90">
            <w:pPr>
              <w:pStyle w:val="GlossEng2ptafter"/>
            </w:pPr>
            <w:r w:rsidRPr="005F70FB">
              <w:t>where</w:t>
            </w:r>
          </w:p>
        </w:tc>
        <w:tc>
          <w:tcPr>
            <w:tcW w:w="529" w:type="dxa"/>
            <w:gridSpan w:val="2"/>
            <w:shd w:val="clear" w:color="auto" w:fill="auto"/>
          </w:tcPr>
          <w:p w14:paraId="26155443" w14:textId="77777777" w:rsidR="00D17B90" w:rsidRPr="005F70FB" w:rsidRDefault="00D17B90" w:rsidP="00D17B90">
            <w:pPr>
              <w:pStyle w:val="GlossEng2ptafter"/>
            </w:pPr>
            <w:r w:rsidRPr="005F70FB">
              <w:t>next</w:t>
            </w:r>
          </w:p>
        </w:tc>
        <w:tc>
          <w:tcPr>
            <w:tcW w:w="522" w:type="dxa"/>
            <w:gridSpan w:val="3"/>
            <w:shd w:val="clear" w:color="auto" w:fill="auto"/>
          </w:tcPr>
          <w:p w14:paraId="1B4E45F0" w14:textId="77777777" w:rsidR="00D17B90" w:rsidRPr="005F70FB" w:rsidRDefault="00D17B90" w:rsidP="00D17B90">
            <w:pPr>
              <w:pStyle w:val="GlossEng2ptafter"/>
              <w:rPr>
                <w:rStyle w:val="ChSmallCaps"/>
              </w:rPr>
            </w:pPr>
          </w:p>
        </w:tc>
        <w:tc>
          <w:tcPr>
            <w:tcW w:w="540" w:type="dxa"/>
            <w:gridSpan w:val="3"/>
            <w:shd w:val="clear" w:color="auto" w:fill="auto"/>
          </w:tcPr>
          <w:p w14:paraId="24DDD97D" w14:textId="77777777" w:rsidR="00D17B90" w:rsidRPr="005F70FB" w:rsidRDefault="00D17B90" w:rsidP="00D17B90">
            <w:pPr>
              <w:pStyle w:val="GlossEng2ptafter"/>
            </w:pPr>
            <w:r w:rsidRPr="005F70FB">
              <w:rPr>
                <w:rStyle w:val="ChSmallCaps"/>
              </w:rPr>
              <w:t>1pl</w:t>
            </w:r>
          </w:p>
        </w:tc>
        <w:tc>
          <w:tcPr>
            <w:tcW w:w="573" w:type="dxa"/>
            <w:gridSpan w:val="3"/>
            <w:shd w:val="clear" w:color="auto" w:fill="auto"/>
          </w:tcPr>
          <w:p w14:paraId="6DED46F5" w14:textId="77777777" w:rsidR="00D17B90" w:rsidRPr="005F70FB" w:rsidRDefault="00D17B90" w:rsidP="00D17B90">
            <w:pPr>
              <w:pStyle w:val="GlossEng2ptafter"/>
            </w:pPr>
            <w:r w:rsidRPr="005F70FB">
              <w:t>from</w:t>
            </w:r>
          </w:p>
        </w:tc>
      </w:tr>
      <w:tr w:rsidR="00AC23C4" w:rsidRPr="005F70FB" w14:paraId="3AAE5492" w14:textId="77777777" w:rsidTr="00AC23C4">
        <w:tc>
          <w:tcPr>
            <w:tcW w:w="709" w:type="dxa"/>
            <w:shd w:val="clear" w:color="auto" w:fill="auto"/>
          </w:tcPr>
          <w:p w14:paraId="0EE166B3" w14:textId="77777777" w:rsidR="00D17B90" w:rsidRPr="005F70FB" w:rsidRDefault="00D17B90" w:rsidP="00D17B90">
            <w:pPr>
              <w:pStyle w:val="O0Nwnext"/>
            </w:pPr>
          </w:p>
        </w:tc>
        <w:tc>
          <w:tcPr>
            <w:tcW w:w="763" w:type="dxa"/>
            <w:gridSpan w:val="4"/>
            <w:shd w:val="clear" w:color="auto" w:fill="auto"/>
          </w:tcPr>
          <w:p w14:paraId="782D9F37" w14:textId="77777777" w:rsidR="00D17B90" w:rsidRPr="005F70FB" w:rsidRDefault="00D17B90" w:rsidP="00D17B90">
            <w:pPr>
              <w:pStyle w:val="Text"/>
            </w:pPr>
            <w:r w:rsidRPr="005F70FB">
              <w:t>Arbais,</w:t>
            </w:r>
          </w:p>
        </w:tc>
        <w:tc>
          <w:tcPr>
            <w:tcW w:w="525" w:type="dxa"/>
            <w:gridSpan w:val="4"/>
            <w:shd w:val="clear" w:color="auto" w:fill="auto"/>
          </w:tcPr>
          <w:p w14:paraId="0941F80C" w14:textId="77777777" w:rsidR="00D17B90" w:rsidRPr="005F70FB" w:rsidRDefault="00D17B90" w:rsidP="00D17B90">
            <w:pPr>
              <w:pStyle w:val="Text"/>
            </w:pPr>
            <w:r w:rsidRPr="005F70FB">
              <w:t>kam</w:t>
            </w:r>
          </w:p>
        </w:tc>
        <w:tc>
          <w:tcPr>
            <w:tcW w:w="541" w:type="dxa"/>
            <w:gridSpan w:val="3"/>
            <w:shd w:val="clear" w:color="auto" w:fill="auto"/>
          </w:tcPr>
          <w:p w14:paraId="42D58999" w14:textId="77777777" w:rsidR="00D17B90" w:rsidRPr="005F70FB" w:rsidRDefault="00D17B90" w:rsidP="00D17B90">
            <w:pPr>
              <w:pStyle w:val="Text"/>
            </w:pPr>
            <w:r w:rsidRPr="005F70FB">
              <w:t>pu</w:t>
            </w:r>
          </w:p>
        </w:tc>
        <w:tc>
          <w:tcPr>
            <w:tcW w:w="614" w:type="dxa"/>
            <w:gridSpan w:val="4"/>
            <w:shd w:val="clear" w:color="auto" w:fill="auto"/>
          </w:tcPr>
          <w:p w14:paraId="150C96FD" w14:textId="77777777" w:rsidR="00D17B90" w:rsidRPr="005F70FB" w:rsidRDefault="00D17B90" w:rsidP="00D17B90">
            <w:pPr>
              <w:pStyle w:val="Text"/>
            </w:pPr>
            <w:r w:rsidRPr="005F70FB">
              <w:t>nama</w:t>
            </w:r>
          </w:p>
        </w:tc>
        <w:tc>
          <w:tcPr>
            <w:tcW w:w="1103" w:type="dxa"/>
            <w:gridSpan w:val="5"/>
            <w:shd w:val="clear" w:color="auto" w:fill="auto"/>
          </w:tcPr>
          <w:p w14:paraId="1F092AAC" w14:textId="77777777" w:rsidR="00D17B90" w:rsidRPr="005F70FB" w:rsidRDefault="00D17B90" w:rsidP="00D17B90">
            <w:pPr>
              <w:pStyle w:val="Text"/>
            </w:pPr>
            <w:r w:rsidRPr="005F70FB">
              <w:t>siapa~siapa?</w:t>
            </w:r>
          </w:p>
        </w:tc>
        <w:tc>
          <w:tcPr>
            <w:tcW w:w="729" w:type="dxa"/>
            <w:gridSpan w:val="4"/>
            <w:shd w:val="clear" w:color="auto" w:fill="auto"/>
          </w:tcPr>
          <w:p w14:paraId="3DB6DC41" w14:textId="77777777" w:rsidR="00D17B90" w:rsidRPr="005F70FB" w:rsidRDefault="00D17B90" w:rsidP="00D17B90">
            <w:pPr>
              <w:pStyle w:val="Text"/>
            </w:pPr>
            <w:r w:rsidRPr="005F70FB">
              <w:t>Herman</w:t>
            </w:r>
          </w:p>
        </w:tc>
        <w:tc>
          <w:tcPr>
            <w:tcW w:w="614" w:type="dxa"/>
            <w:gridSpan w:val="3"/>
            <w:shd w:val="clear" w:color="auto" w:fill="auto"/>
          </w:tcPr>
          <w:p w14:paraId="2B2C864D" w14:textId="77777777" w:rsidR="00D17B90" w:rsidRPr="005F70FB" w:rsidRDefault="00D17B90" w:rsidP="00D17B90">
            <w:pPr>
              <w:pStyle w:val="Text"/>
            </w:pPr>
            <w:r w:rsidRPr="005F70FB">
              <w:t>de</w:t>
            </w:r>
          </w:p>
        </w:tc>
        <w:tc>
          <w:tcPr>
            <w:tcW w:w="614" w:type="dxa"/>
            <w:gridSpan w:val="3"/>
            <w:shd w:val="clear" w:color="auto" w:fill="auto"/>
          </w:tcPr>
          <w:p w14:paraId="662905E5" w14:textId="77777777" w:rsidR="00D17B90" w:rsidRPr="005F70FB" w:rsidRDefault="00D17B90" w:rsidP="00D17B90">
            <w:pPr>
              <w:pStyle w:val="Text"/>
            </w:pPr>
            <w:r w:rsidRPr="005F70FB">
              <w:t>bilang</w:t>
            </w:r>
          </w:p>
        </w:tc>
        <w:tc>
          <w:tcPr>
            <w:tcW w:w="489" w:type="dxa"/>
            <w:gridSpan w:val="3"/>
            <w:shd w:val="clear" w:color="auto" w:fill="auto"/>
          </w:tcPr>
          <w:p w14:paraId="4ED41ECC" w14:textId="77777777" w:rsidR="00D17B90" w:rsidRPr="005F70FB" w:rsidRDefault="00D17B90" w:rsidP="00D17B90">
            <w:pPr>
              <w:pStyle w:val="Text"/>
            </w:pPr>
            <w:r w:rsidRPr="005F70FB">
              <w:t>de</w:t>
            </w:r>
          </w:p>
        </w:tc>
      </w:tr>
      <w:tr w:rsidR="00AC23C4" w:rsidRPr="005F70FB" w14:paraId="3F2579AA" w14:textId="77777777" w:rsidTr="00AC23C4">
        <w:tc>
          <w:tcPr>
            <w:tcW w:w="709" w:type="dxa"/>
            <w:shd w:val="clear" w:color="auto" w:fill="auto"/>
          </w:tcPr>
          <w:p w14:paraId="4CEF446C" w14:textId="77777777" w:rsidR="00D17B90" w:rsidRPr="005F70FB" w:rsidRDefault="00D17B90" w:rsidP="00D17B90">
            <w:pPr>
              <w:pStyle w:val="GlossEng2ptafter"/>
            </w:pPr>
          </w:p>
        </w:tc>
        <w:tc>
          <w:tcPr>
            <w:tcW w:w="763" w:type="dxa"/>
            <w:gridSpan w:val="4"/>
            <w:shd w:val="clear" w:color="auto" w:fill="auto"/>
          </w:tcPr>
          <w:p w14:paraId="1220C5D8" w14:textId="77777777" w:rsidR="00D17B90" w:rsidRPr="005F70FB" w:rsidRDefault="00D17B90" w:rsidP="00D17B90">
            <w:pPr>
              <w:pStyle w:val="GlossEng2ptafter"/>
            </w:pPr>
            <w:r w:rsidRPr="005F70FB">
              <w:t>Arbais</w:t>
            </w:r>
          </w:p>
        </w:tc>
        <w:tc>
          <w:tcPr>
            <w:tcW w:w="525" w:type="dxa"/>
            <w:gridSpan w:val="4"/>
            <w:shd w:val="clear" w:color="auto" w:fill="auto"/>
          </w:tcPr>
          <w:p w14:paraId="0E52A472" w14:textId="77777777" w:rsidR="00D17B90" w:rsidRPr="005F70FB" w:rsidRDefault="00D17B90" w:rsidP="00D17B90">
            <w:pPr>
              <w:pStyle w:val="GlossEng2ptafter"/>
            </w:pPr>
            <w:r w:rsidRPr="005F70FB">
              <w:rPr>
                <w:rStyle w:val="ChSmallCaps"/>
              </w:rPr>
              <w:t>2pl</w:t>
            </w:r>
          </w:p>
        </w:tc>
        <w:tc>
          <w:tcPr>
            <w:tcW w:w="541" w:type="dxa"/>
            <w:gridSpan w:val="3"/>
            <w:shd w:val="clear" w:color="auto" w:fill="auto"/>
          </w:tcPr>
          <w:p w14:paraId="137B6D01" w14:textId="77777777" w:rsidR="00D17B90" w:rsidRPr="005F70FB" w:rsidRDefault="00D17B90" w:rsidP="00D17B90">
            <w:pPr>
              <w:pStyle w:val="GlossEng2ptafter"/>
            </w:pPr>
            <w:r w:rsidRPr="005F70FB">
              <w:rPr>
                <w:rStyle w:val="ChSmallCaps"/>
              </w:rPr>
              <w:t>poss</w:t>
            </w:r>
          </w:p>
        </w:tc>
        <w:tc>
          <w:tcPr>
            <w:tcW w:w="614" w:type="dxa"/>
            <w:gridSpan w:val="4"/>
            <w:shd w:val="clear" w:color="auto" w:fill="auto"/>
          </w:tcPr>
          <w:p w14:paraId="01116CB3" w14:textId="77777777" w:rsidR="00D17B90" w:rsidRPr="005F70FB" w:rsidRDefault="00D17B90" w:rsidP="00D17B90">
            <w:pPr>
              <w:pStyle w:val="GlossEng2ptafter"/>
            </w:pPr>
            <w:r w:rsidRPr="005F70FB">
              <w:t>name</w:t>
            </w:r>
          </w:p>
        </w:tc>
        <w:tc>
          <w:tcPr>
            <w:tcW w:w="1103" w:type="dxa"/>
            <w:gridSpan w:val="5"/>
            <w:shd w:val="clear" w:color="auto" w:fill="auto"/>
          </w:tcPr>
          <w:p w14:paraId="1483BE63" w14:textId="77777777" w:rsidR="00D17B90" w:rsidRPr="005F70FB" w:rsidRDefault="00D17B90" w:rsidP="00D17B90">
            <w:pPr>
              <w:pStyle w:val="GlossEng2ptafter"/>
            </w:pPr>
            <w:r w:rsidRPr="005F70FB">
              <w:rPr>
                <w:rStyle w:val="ChSmallCaps"/>
              </w:rPr>
              <w:t>rdp</w:t>
            </w:r>
            <w:r w:rsidRPr="005F70FB">
              <w:t>~who</w:t>
            </w:r>
          </w:p>
        </w:tc>
        <w:tc>
          <w:tcPr>
            <w:tcW w:w="729" w:type="dxa"/>
            <w:gridSpan w:val="4"/>
            <w:shd w:val="clear" w:color="auto" w:fill="auto"/>
          </w:tcPr>
          <w:p w14:paraId="1D2B87A7" w14:textId="77777777" w:rsidR="00D17B90" w:rsidRPr="005F70FB" w:rsidRDefault="00D17B90" w:rsidP="00D17B90">
            <w:pPr>
              <w:pStyle w:val="GlossEng2ptafter"/>
            </w:pPr>
            <w:r w:rsidRPr="005F70FB">
              <w:t>Herman</w:t>
            </w:r>
          </w:p>
        </w:tc>
        <w:tc>
          <w:tcPr>
            <w:tcW w:w="614" w:type="dxa"/>
            <w:gridSpan w:val="3"/>
            <w:shd w:val="clear" w:color="auto" w:fill="auto"/>
          </w:tcPr>
          <w:p w14:paraId="29FFCCAD" w14:textId="77777777" w:rsidR="00D17B90" w:rsidRPr="005F70FB" w:rsidRDefault="00D17B90" w:rsidP="00D17B90">
            <w:pPr>
              <w:pStyle w:val="GlossEng2ptafter"/>
            </w:pPr>
            <w:r w:rsidRPr="005F70FB">
              <w:rPr>
                <w:rStyle w:val="ChSmallCaps"/>
              </w:rPr>
              <w:t>3sg</w:t>
            </w:r>
          </w:p>
        </w:tc>
        <w:tc>
          <w:tcPr>
            <w:tcW w:w="614" w:type="dxa"/>
            <w:gridSpan w:val="3"/>
            <w:shd w:val="clear" w:color="auto" w:fill="auto"/>
          </w:tcPr>
          <w:p w14:paraId="555BD11D" w14:textId="77777777" w:rsidR="00D17B90" w:rsidRPr="005F70FB" w:rsidRDefault="00D17B90" w:rsidP="00D17B90">
            <w:pPr>
              <w:pStyle w:val="GlossEng2ptafter"/>
            </w:pPr>
            <w:r w:rsidRPr="005F70FB">
              <w:t>say</w:t>
            </w:r>
          </w:p>
        </w:tc>
        <w:tc>
          <w:tcPr>
            <w:tcW w:w="489" w:type="dxa"/>
            <w:gridSpan w:val="3"/>
            <w:shd w:val="clear" w:color="auto" w:fill="auto"/>
          </w:tcPr>
          <w:p w14:paraId="3E7239F0" w14:textId="77777777" w:rsidR="00D17B90" w:rsidRPr="005F70FB" w:rsidRDefault="00D17B90" w:rsidP="00D17B90">
            <w:pPr>
              <w:pStyle w:val="GlossEng2ptafter"/>
            </w:pPr>
            <w:r w:rsidRPr="005F70FB">
              <w:rPr>
                <w:rStyle w:val="ChSmallCaps"/>
              </w:rPr>
              <w:t>3sg</w:t>
            </w:r>
          </w:p>
        </w:tc>
      </w:tr>
      <w:tr w:rsidR="00AC23C4" w:rsidRPr="005F70FB" w14:paraId="5BC45493" w14:textId="77777777" w:rsidTr="00AC23C4">
        <w:trPr>
          <w:gridAfter w:val="2"/>
          <w:wAfter w:w="369" w:type="dxa"/>
        </w:trPr>
        <w:tc>
          <w:tcPr>
            <w:tcW w:w="709" w:type="dxa"/>
            <w:shd w:val="clear" w:color="auto" w:fill="auto"/>
          </w:tcPr>
          <w:p w14:paraId="1BB9418E" w14:textId="77777777" w:rsidR="00D17B90" w:rsidRPr="005F70FB" w:rsidRDefault="00D17B90" w:rsidP="00D17B90">
            <w:pPr>
              <w:pStyle w:val="O0Nwnext"/>
            </w:pPr>
          </w:p>
        </w:tc>
        <w:tc>
          <w:tcPr>
            <w:tcW w:w="543" w:type="dxa"/>
            <w:shd w:val="clear" w:color="auto" w:fill="auto"/>
          </w:tcPr>
          <w:p w14:paraId="2D14B369" w14:textId="77777777" w:rsidR="00D17B90" w:rsidRPr="005F70FB" w:rsidRDefault="00D17B90" w:rsidP="00D17B90">
            <w:pPr>
              <w:pStyle w:val="Text"/>
            </w:pPr>
            <w:r w:rsidRPr="005F70FB">
              <w:t>pu</w:t>
            </w:r>
          </w:p>
        </w:tc>
        <w:tc>
          <w:tcPr>
            <w:tcW w:w="568" w:type="dxa"/>
            <w:gridSpan w:val="5"/>
            <w:shd w:val="clear" w:color="auto" w:fill="auto"/>
          </w:tcPr>
          <w:p w14:paraId="0E33A049" w14:textId="77777777" w:rsidR="00D17B90" w:rsidRPr="005F70FB" w:rsidRDefault="00D17B90" w:rsidP="00D17B90">
            <w:pPr>
              <w:pStyle w:val="Text"/>
            </w:pPr>
            <w:r w:rsidRPr="005F70FB">
              <w:t>nama,</w:t>
            </w:r>
          </w:p>
        </w:tc>
        <w:tc>
          <w:tcPr>
            <w:tcW w:w="546" w:type="dxa"/>
            <w:gridSpan w:val="3"/>
            <w:shd w:val="clear" w:color="auto" w:fill="auto"/>
          </w:tcPr>
          <w:p w14:paraId="6D98BB87" w14:textId="77777777" w:rsidR="00D17B90" w:rsidRPr="005F70FB" w:rsidRDefault="00D17B90" w:rsidP="00D17B90">
            <w:pPr>
              <w:pStyle w:val="Text"/>
            </w:pPr>
            <w:r w:rsidRPr="005F70FB">
              <w:t>pace</w:t>
            </w:r>
          </w:p>
        </w:tc>
        <w:tc>
          <w:tcPr>
            <w:tcW w:w="457" w:type="dxa"/>
            <w:gridSpan w:val="3"/>
            <w:shd w:val="clear" w:color="auto" w:fill="auto"/>
          </w:tcPr>
          <w:p w14:paraId="175F0DED" w14:textId="77777777" w:rsidR="00D17B90" w:rsidRPr="005F70FB" w:rsidRDefault="00D17B90" w:rsidP="00D17B90">
            <w:pPr>
              <w:pStyle w:val="Text"/>
            </w:pPr>
            <w:r w:rsidRPr="005F70FB">
              <w:t>de</w:t>
            </w:r>
          </w:p>
        </w:tc>
        <w:tc>
          <w:tcPr>
            <w:tcW w:w="590" w:type="dxa"/>
            <w:gridSpan w:val="4"/>
            <w:shd w:val="clear" w:color="auto" w:fill="auto"/>
          </w:tcPr>
          <w:p w14:paraId="34A5F585" w14:textId="77777777" w:rsidR="00D17B90" w:rsidRPr="005F70FB" w:rsidRDefault="00D17B90" w:rsidP="00D17B90">
            <w:pPr>
              <w:pStyle w:val="Text"/>
            </w:pPr>
            <w:r w:rsidRPr="005F70FB">
              <w:t>tulis</w:t>
            </w:r>
          </w:p>
        </w:tc>
        <w:tc>
          <w:tcPr>
            <w:tcW w:w="358" w:type="dxa"/>
            <w:gridSpan w:val="3"/>
            <w:shd w:val="clear" w:color="auto" w:fill="auto"/>
          </w:tcPr>
          <w:p w14:paraId="5DC8C08A" w14:textId="77777777" w:rsidR="00D17B90" w:rsidRPr="005F70FB" w:rsidRDefault="00D17B90" w:rsidP="00D17B90">
            <w:pPr>
              <w:pStyle w:val="Text"/>
            </w:pPr>
            <w:r w:rsidRPr="005F70FB">
              <w:t>di</w:t>
            </w:r>
          </w:p>
        </w:tc>
        <w:tc>
          <w:tcPr>
            <w:tcW w:w="707" w:type="dxa"/>
            <w:gridSpan w:val="3"/>
            <w:shd w:val="clear" w:color="auto" w:fill="auto"/>
          </w:tcPr>
          <w:p w14:paraId="798F4413" w14:textId="77777777" w:rsidR="00D17B90" w:rsidRPr="005F70FB" w:rsidRDefault="00D17B90" w:rsidP="00D17B90">
            <w:pPr>
              <w:pStyle w:val="Text"/>
            </w:pPr>
            <w:r w:rsidRPr="005F70FB">
              <w:t>kertas,</w:t>
            </w:r>
          </w:p>
        </w:tc>
        <w:tc>
          <w:tcPr>
            <w:tcW w:w="768" w:type="dxa"/>
            <w:gridSpan w:val="3"/>
            <w:shd w:val="clear" w:color="auto" w:fill="auto"/>
          </w:tcPr>
          <w:p w14:paraId="083373DC" w14:textId="77777777" w:rsidR="00D17B90" w:rsidRPr="005F70FB" w:rsidRDefault="00D17B90" w:rsidP="00D17B90">
            <w:pPr>
              <w:pStyle w:val="Text"/>
            </w:pPr>
            <w:r w:rsidRPr="005F70FB">
              <w:t>su,</w:t>
            </w:r>
          </w:p>
        </w:tc>
        <w:tc>
          <w:tcPr>
            <w:tcW w:w="629" w:type="dxa"/>
            <w:gridSpan w:val="3"/>
            <w:shd w:val="clear" w:color="auto" w:fill="auto"/>
          </w:tcPr>
          <w:p w14:paraId="38F06237" w14:textId="77777777" w:rsidR="00D17B90" w:rsidRPr="005F70FB" w:rsidRDefault="00D17B90" w:rsidP="00D17B90">
            <w:pPr>
              <w:pStyle w:val="Text"/>
            </w:pPr>
            <w:r w:rsidRPr="005F70FB">
              <w:t>situ</w:t>
            </w:r>
          </w:p>
        </w:tc>
        <w:tc>
          <w:tcPr>
            <w:tcW w:w="457" w:type="dxa"/>
            <w:gridSpan w:val="3"/>
            <w:shd w:val="clear" w:color="auto" w:fill="auto"/>
          </w:tcPr>
          <w:p w14:paraId="78F4A0A8" w14:textId="77777777" w:rsidR="00D17B90" w:rsidRPr="005F70FB" w:rsidRDefault="00D17B90" w:rsidP="00D17B90">
            <w:pPr>
              <w:pStyle w:val="Text"/>
            </w:pPr>
            <w:r w:rsidRPr="005F70FB">
              <w:t>de</w:t>
            </w:r>
          </w:p>
        </w:tc>
      </w:tr>
      <w:tr w:rsidR="00AC23C4" w:rsidRPr="005F70FB" w14:paraId="6393778E" w14:textId="77777777" w:rsidTr="00AC23C4">
        <w:trPr>
          <w:gridAfter w:val="2"/>
          <w:wAfter w:w="369" w:type="dxa"/>
        </w:trPr>
        <w:tc>
          <w:tcPr>
            <w:tcW w:w="709" w:type="dxa"/>
            <w:shd w:val="clear" w:color="auto" w:fill="auto"/>
          </w:tcPr>
          <w:p w14:paraId="15ED7BDF" w14:textId="77777777" w:rsidR="00D17B90" w:rsidRPr="005F70FB" w:rsidRDefault="00D17B90" w:rsidP="00D17B90">
            <w:pPr>
              <w:pStyle w:val="GlossEng2ptafter"/>
            </w:pPr>
          </w:p>
        </w:tc>
        <w:tc>
          <w:tcPr>
            <w:tcW w:w="543" w:type="dxa"/>
            <w:shd w:val="clear" w:color="auto" w:fill="auto"/>
          </w:tcPr>
          <w:p w14:paraId="52B5E623" w14:textId="77777777" w:rsidR="00D17B90" w:rsidRPr="005F70FB" w:rsidRDefault="00D17B90" w:rsidP="00D17B90">
            <w:pPr>
              <w:pStyle w:val="GlossEng2ptafter"/>
            </w:pPr>
            <w:r w:rsidRPr="005F70FB">
              <w:rPr>
                <w:rStyle w:val="ChSmallCaps"/>
              </w:rPr>
              <w:t>poss</w:t>
            </w:r>
          </w:p>
        </w:tc>
        <w:tc>
          <w:tcPr>
            <w:tcW w:w="568" w:type="dxa"/>
            <w:gridSpan w:val="5"/>
            <w:shd w:val="clear" w:color="auto" w:fill="auto"/>
          </w:tcPr>
          <w:p w14:paraId="274ABB89" w14:textId="77777777" w:rsidR="00D17B90" w:rsidRPr="005F70FB" w:rsidRDefault="00D17B90" w:rsidP="00D17B90">
            <w:pPr>
              <w:pStyle w:val="GlossEng2ptafter"/>
            </w:pPr>
            <w:r w:rsidRPr="005F70FB">
              <w:t>name</w:t>
            </w:r>
          </w:p>
        </w:tc>
        <w:tc>
          <w:tcPr>
            <w:tcW w:w="546" w:type="dxa"/>
            <w:gridSpan w:val="3"/>
            <w:shd w:val="clear" w:color="auto" w:fill="auto"/>
          </w:tcPr>
          <w:p w14:paraId="7909430B" w14:textId="77777777" w:rsidR="00D17B90" w:rsidRPr="005F70FB" w:rsidRDefault="00D17B90" w:rsidP="00D17B90">
            <w:pPr>
              <w:pStyle w:val="GlossEng2ptafter"/>
            </w:pPr>
            <w:r w:rsidRPr="005F70FB">
              <w:t>man</w:t>
            </w:r>
          </w:p>
        </w:tc>
        <w:tc>
          <w:tcPr>
            <w:tcW w:w="457" w:type="dxa"/>
            <w:gridSpan w:val="3"/>
            <w:shd w:val="clear" w:color="auto" w:fill="auto"/>
          </w:tcPr>
          <w:p w14:paraId="735DF9C0" w14:textId="77777777" w:rsidR="00D17B90" w:rsidRPr="005F70FB" w:rsidRDefault="00D17B90" w:rsidP="00D17B90">
            <w:pPr>
              <w:pStyle w:val="GlossEng2ptafter"/>
            </w:pPr>
            <w:r w:rsidRPr="005F70FB">
              <w:rPr>
                <w:rStyle w:val="ChSmallCaps"/>
              </w:rPr>
              <w:t>3sg</w:t>
            </w:r>
          </w:p>
        </w:tc>
        <w:tc>
          <w:tcPr>
            <w:tcW w:w="590" w:type="dxa"/>
            <w:gridSpan w:val="4"/>
            <w:shd w:val="clear" w:color="auto" w:fill="auto"/>
          </w:tcPr>
          <w:p w14:paraId="77432538" w14:textId="77777777" w:rsidR="00D17B90" w:rsidRPr="005F70FB" w:rsidRDefault="00D17B90" w:rsidP="00D17B90">
            <w:pPr>
              <w:pStyle w:val="GlossEng2ptafter"/>
            </w:pPr>
            <w:r w:rsidRPr="005F70FB">
              <w:t>write</w:t>
            </w:r>
          </w:p>
        </w:tc>
        <w:tc>
          <w:tcPr>
            <w:tcW w:w="358" w:type="dxa"/>
            <w:gridSpan w:val="3"/>
            <w:shd w:val="clear" w:color="auto" w:fill="auto"/>
          </w:tcPr>
          <w:p w14:paraId="65F7D9E4" w14:textId="77777777" w:rsidR="00D17B90" w:rsidRPr="005F70FB" w:rsidRDefault="00D17B90" w:rsidP="00D17B90">
            <w:pPr>
              <w:pStyle w:val="GlossEng2ptafter"/>
            </w:pPr>
            <w:r w:rsidRPr="005F70FB">
              <w:t>at</w:t>
            </w:r>
          </w:p>
        </w:tc>
        <w:tc>
          <w:tcPr>
            <w:tcW w:w="707" w:type="dxa"/>
            <w:gridSpan w:val="3"/>
            <w:shd w:val="clear" w:color="auto" w:fill="auto"/>
          </w:tcPr>
          <w:p w14:paraId="706EE61A" w14:textId="77777777" w:rsidR="00D17B90" w:rsidRPr="005F70FB" w:rsidRDefault="00D17B90" w:rsidP="00D17B90">
            <w:pPr>
              <w:pStyle w:val="GlossEng2ptafter"/>
            </w:pPr>
            <w:r w:rsidRPr="005F70FB">
              <w:t>paper</w:t>
            </w:r>
          </w:p>
        </w:tc>
        <w:tc>
          <w:tcPr>
            <w:tcW w:w="768" w:type="dxa"/>
            <w:gridSpan w:val="3"/>
            <w:shd w:val="clear" w:color="auto" w:fill="auto"/>
          </w:tcPr>
          <w:p w14:paraId="697E7153" w14:textId="77777777" w:rsidR="00D17B90" w:rsidRPr="005F70FB" w:rsidRDefault="00D17B90" w:rsidP="00D17B90">
            <w:pPr>
              <w:pStyle w:val="GlossEng2ptafter"/>
            </w:pPr>
            <w:r w:rsidRPr="005F70FB">
              <w:t>already</w:t>
            </w:r>
          </w:p>
        </w:tc>
        <w:tc>
          <w:tcPr>
            <w:tcW w:w="629" w:type="dxa"/>
            <w:gridSpan w:val="3"/>
            <w:shd w:val="clear" w:color="auto" w:fill="auto"/>
          </w:tcPr>
          <w:p w14:paraId="32CE5CFD" w14:textId="77777777" w:rsidR="00D17B90" w:rsidRPr="005F70FB" w:rsidRDefault="00D17B90" w:rsidP="00D17B90">
            <w:pPr>
              <w:pStyle w:val="GlossEng2ptafter"/>
            </w:pPr>
            <w:r w:rsidRPr="005F70FB">
              <w:rPr>
                <w:rStyle w:val="ChSmallCaps"/>
              </w:rPr>
              <w:t>l.med</w:t>
            </w:r>
          </w:p>
        </w:tc>
        <w:tc>
          <w:tcPr>
            <w:tcW w:w="457" w:type="dxa"/>
            <w:gridSpan w:val="3"/>
            <w:shd w:val="clear" w:color="auto" w:fill="auto"/>
          </w:tcPr>
          <w:p w14:paraId="31D2159A" w14:textId="77777777" w:rsidR="00D17B90" w:rsidRPr="005F70FB" w:rsidRDefault="00D17B90" w:rsidP="00D17B90">
            <w:pPr>
              <w:pStyle w:val="GlossEng2ptafter"/>
            </w:pPr>
            <w:r w:rsidRPr="005F70FB">
              <w:rPr>
                <w:rStyle w:val="ChSmallCaps"/>
              </w:rPr>
              <w:t>3sg</w:t>
            </w:r>
          </w:p>
        </w:tc>
      </w:tr>
      <w:tr w:rsidR="00AC23C4" w:rsidRPr="005F70FB" w14:paraId="3E9F84BC" w14:textId="77777777" w:rsidTr="00AC23C4">
        <w:trPr>
          <w:gridAfter w:val="15"/>
          <w:wAfter w:w="2947" w:type="dxa"/>
        </w:trPr>
        <w:tc>
          <w:tcPr>
            <w:tcW w:w="709" w:type="dxa"/>
            <w:shd w:val="clear" w:color="auto" w:fill="auto"/>
          </w:tcPr>
          <w:p w14:paraId="2B5E6EC9" w14:textId="77777777" w:rsidR="00D17B90" w:rsidRPr="005F70FB" w:rsidRDefault="00D17B90" w:rsidP="00D17B90">
            <w:pPr>
              <w:pStyle w:val="O0Nwnext"/>
            </w:pPr>
          </w:p>
        </w:tc>
        <w:tc>
          <w:tcPr>
            <w:tcW w:w="557" w:type="dxa"/>
            <w:gridSpan w:val="2"/>
            <w:shd w:val="clear" w:color="auto" w:fill="auto"/>
          </w:tcPr>
          <w:p w14:paraId="60CCD395" w14:textId="77777777" w:rsidR="00D17B90" w:rsidRPr="005F70FB" w:rsidRDefault="00D17B90" w:rsidP="00D17B90">
            <w:pPr>
              <w:pStyle w:val="Text"/>
            </w:pPr>
            <w:r w:rsidRPr="005F70FB">
              <w:t>ada,</w:t>
            </w:r>
          </w:p>
        </w:tc>
        <w:tc>
          <w:tcPr>
            <w:tcW w:w="458" w:type="dxa"/>
            <w:gridSpan w:val="3"/>
            <w:shd w:val="clear" w:color="auto" w:fill="auto"/>
          </w:tcPr>
          <w:p w14:paraId="2CDDEEAB" w14:textId="77777777" w:rsidR="00D17B90" w:rsidRPr="005F70FB" w:rsidRDefault="00D17B90" w:rsidP="00D17B90">
            <w:pPr>
              <w:pStyle w:val="Text"/>
            </w:pPr>
            <w:r w:rsidRPr="005F70FB">
              <w:t>de</w:t>
            </w:r>
          </w:p>
        </w:tc>
        <w:tc>
          <w:tcPr>
            <w:tcW w:w="769" w:type="dxa"/>
            <w:gridSpan w:val="5"/>
            <w:shd w:val="clear" w:color="auto" w:fill="auto"/>
          </w:tcPr>
          <w:p w14:paraId="5919F368" w14:textId="77777777" w:rsidR="00D17B90" w:rsidRPr="005F70FB" w:rsidRDefault="00D17B90" w:rsidP="00D17B90">
            <w:pPr>
              <w:pStyle w:val="Text"/>
            </w:pPr>
            <w:r w:rsidRPr="005F70FB">
              <w:t>su</w:t>
            </w:r>
          </w:p>
        </w:tc>
        <w:tc>
          <w:tcPr>
            <w:tcW w:w="614" w:type="dxa"/>
            <w:gridSpan w:val="4"/>
            <w:shd w:val="clear" w:color="auto" w:fill="auto"/>
          </w:tcPr>
          <w:p w14:paraId="539BBC17" w14:textId="77777777" w:rsidR="00D17B90" w:rsidRPr="005F70FB" w:rsidRDefault="00D17B90" w:rsidP="00D17B90">
            <w:pPr>
              <w:pStyle w:val="Text"/>
            </w:pPr>
            <w:r w:rsidRPr="005F70FB">
              <w:t>biking</w:t>
            </w:r>
          </w:p>
        </w:tc>
        <w:tc>
          <w:tcPr>
            <w:tcW w:w="647" w:type="dxa"/>
            <w:gridSpan w:val="4"/>
            <w:shd w:val="clear" w:color="auto" w:fill="auto"/>
          </w:tcPr>
          <w:p w14:paraId="188B99FF" w14:textId="77777777" w:rsidR="00D17B90" w:rsidRPr="005F70FB" w:rsidRDefault="00D17B90" w:rsidP="00D17B90">
            <w:pPr>
              <w:pStyle w:val="Text"/>
            </w:pPr>
            <w:r w:rsidRPr="005F70FB">
              <w:t>daftar</w:t>
            </w:r>
          </w:p>
        </w:tc>
      </w:tr>
      <w:tr w:rsidR="00AC23C4" w:rsidRPr="005F70FB" w14:paraId="69A3874B" w14:textId="77777777" w:rsidTr="00AC23C4">
        <w:trPr>
          <w:gridAfter w:val="15"/>
          <w:wAfter w:w="2947" w:type="dxa"/>
        </w:trPr>
        <w:tc>
          <w:tcPr>
            <w:tcW w:w="709" w:type="dxa"/>
            <w:shd w:val="clear" w:color="auto" w:fill="auto"/>
          </w:tcPr>
          <w:p w14:paraId="08B3E383" w14:textId="77777777" w:rsidR="00D17B90" w:rsidRPr="005F70FB" w:rsidRDefault="00D17B90" w:rsidP="00D17B90">
            <w:pPr>
              <w:pStyle w:val="GlossEng"/>
            </w:pPr>
          </w:p>
        </w:tc>
        <w:tc>
          <w:tcPr>
            <w:tcW w:w="557" w:type="dxa"/>
            <w:gridSpan w:val="2"/>
            <w:shd w:val="clear" w:color="auto" w:fill="auto"/>
          </w:tcPr>
          <w:p w14:paraId="782BC971" w14:textId="77777777" w:rsidR="00D17B90" w:rsidRPr="005F70FB" w:rsidRDefault="00D17B90" w:rsidP="00D17B90">
            <w:pPr>
              <w:pStyle w:val="GlossEng"/>
            </w:pPr>
            <w:r w:rsidRPr="005F70FB">
              <w:t>exist</w:t>
            </w:r>
          </w:p>
        </w:tc>
        <w:tc>
          <w:tcPr>
            <w:tcW w:w="458" w:type="dxa"/>
            <w:gridSpan w:val="3"/>
            <w:shd w:val="clear" w:color="auto" w:fill="auto"/>
          </w:tcPr>
          <w:p w14:paraId="42DBDE60" w14:textId="77777777" w:rsidR="00D17B90" w:rsidRPr="005F70FB" w:rsidRDefault="00D17B90" w:rsidP="00D17B90">
            <w:pPr>
              <w:pStyle w:val="GlossEng"/>
            </w:pPr>
            <w:r w:rsidRPr="005F70FB">
              <w:rPr>
                <w:rStyle w:val="ChSmallCaps"/>
              </w:rPr>
              <w:t>3sg</w:t>
            </w:r>
          </w:p>
        </w:tc>
        <w:tc>
          <w:tcPr>
            <w:tcW w:w="769" w:type="dxa"/>
            <w:gridSpan w:val="5"/>
            <w:shd w:val="clear" w:color="auto" w:fill="auto"/>
          </w:tcPr>
          <w:p w14:paraId="07EED920" w14:textId="77777777" w:rsidR="00D17B90" w:rsidRPr="005F70FB" w:rsidRDefault="00D17B90" w:rsidP="00D17B90">
            <w:pPr>
              <w:pStyle w:val="GlossEng"/>
            </w:pPr>
            <w:r w:rsidRPr="005F70FB">
              <w:t>already</w:t>
            </w:r>
          </w:p>
        </w:tc>
        <w:tc>
          <w:tcPr>
            <w:tcW w:w="614" w:type="dxa"/>
            <w:gridSpan w:val="4"/>
            <w:shd w:val="clear" w:color="auto" w:fill="auto"/>
          </w:tcPr>
          <w:p w14:paraId="710C68B4" w14:textId="77777777" w:rsidR="00D17B90" w:rsidRPr="005F70FB" w:rsidRDefault="00D17B90" w:rsidP="00D17B90">
            <w:pPr>
              <w:pStyle w:val="GlossEng"/>
            </w:pPr>
            <w:r w:rsidRPr="005F70FB">
              <w:t>make</w:t>
            </w:r>
          </w:p>
        </w:tc>
        <w:tc>
          <w:tcPr>
            <w:tcW w:w="647" w:type="dxa"/>
            <w:gridSpan w:val="4"/>
            <w:shd w:val="clear" w:color="auto" w:fill="auto"/>
          </w:tcPr>
          <w:p w14:paraId="0419B78E" w14:textId="77777777" w:rsidR="00D17B90" w:rsidRPr="005F70FB" w:rsidRDefault="00D17B90" w:rsidP="00D17B90">
            <w:pPr>
              <w:pStyle w:val="GlossEng"/>
            </w:pPr>
            <w:r w:rsidRPr="005F70FB">
              <w:t>list</w:t>
            </w:r>
          </w:p>
        </w:tc>
      </w:tr>
    </w:tbl>
    <w:p w14:paraId="418A37BD" w14:textId="187C978D" w:rsidR="00D17B90" w:rsidRPr="005F70FB" w:rsidRDefault="00D17B90" w:rsidP="00D17B90">
      <w:pPr>
        <w:pStyle w:val="FreeTranslEng"/>
      </w:pPr>
      <w:r w:rsidRPr="005F70FB">
        <w:t>Oten: [</w:t>
      </w:r>
      <w:r w:rsidRPr="005F70FB">
        <w:rPr>
          <w:rStyle w:val="ChSmallCaps"/>
        </w:rPr>
        <w:t>up</w:t>
      </w:r>
      <w:r w:rsidRPr="005F70FB">
        <w:t xml:space="preserve">] said, </w:t>
      </w:r>
      <w:r w:rsidR="00B7093A" w:rsidRPr="005F70FB">
        <w:t>‘</w:t>
      </w:r>
      <w:r w:rsidRPr="005F70FB">
        <w:t>where are you from?</w:t>
      </w:r>
      <w:r w:rsidR="00B7093A" w:rsidRPr="005F70FB">
        <w:t>’</w:t>
      </w:r>
      <w:r w:rsidRPr="005F70FB">
        <w:t>, then [</w:t>
      </w:r>
      <w:r w:rsidRPr="005F70FB">
        <w:rPr>
          <w:rStyle w:val="ChSmallCaps"/>
        </w:rPr>
        <w:t>up</w:t>
      </w:r>
      <w:r w:rsidRPr="005F70FB">
        <w:t xml:space="preserve">], </w:t>
      </w:r>
      <w:r w:rsidR="00B7093A" w:rsidRPr="005F70FB">
        <w:t>‘</w:t>
      </w:r>
      <w:r w:rsidRPr="005F70FB">
        <w:t>we are from Arbais</w:t>
      </w:r>
      <w:r w:rsidR="00B7093A" w:rsidRPr="005F70FB">
        <w:t>’</w:t>
      </w:r>
      <w:r w:rsidRPr="005F70FB">
        <w:t xml:space="preserve">, </w:t>
      </w:r>
      <w:r w:rsidR="00B7093A" w:rsidRPr="005F70FB">
        <w:t>‘</w:t>
      </w:r>
      <w:r w:rsidRPr="005F70FB">
        <w:t>what are your names?</w:t>
      </w:r>
      <w:r w:rsidR="00B7093A" w:rsidRPr="005F70FB">
        <w:t>’</w:t>
      </w:r>
      <w:r w:rsidRPr="005F70FB">
        <w:t xml:space="preserve"> Herman gave his name, the man wrote (it) on a paper, that</w:t>
      </w:r>
      <w:r w:rsidR="00B7093A" w:rsidRPr="005F70FB">
        <w:t>’</w:t>
      </w:r>
      <w:r w:rsidRPr="005F70FB">
        <w:t>s it, there it was!, he (the man) had already made a list</w:t>
      </w:r>
    </w:p>
    <w:tbl>
      <w:tblPr>
        <w:tblW w:w="0" w:type="auto"/>
        <w:tblCellMar>
          <w:left w:w="42" w:type="dxa"/>
          <w:right w:w="42" w:type="dxa"/>
        </w:tblCellMar>
        <w:tblLook w:val="01E0" w:firstRow="1" w:lastRow="1" w:firstColumn="1" w:lastColumn="1" w:noHBand="0" w:noVBand="0"/>
      </w:tblPr>
      <w:tblGrid>
        <w:gridCol w:w="709"/>
        <w:gridCol w:w="673"/>
        <w:gridCol w:w="100"/>
        <w:gridCol w:w="429"/>
        <w:gridCol w:w="185"/>
        <w:gridCol w:w="63"/>
        <w:gridCol w:w="185"/>
        <w:gridCol w:w="120"/>
        <w:gridCol w:w="102"/>
        <w:gridCol w:w="227"/>
        <w:gridCol w:w="328"/>
        <w:gridCol w:w="29"/>
        <w:gridCol w:w="472"/>
        <w:gridCol w:w="39"/>
        <w:gridCol w:w="67"/>
        <w:gridCol w:w="12"/>
        <w:gridCol w:w="242"/>
        <w:gridCol w:w="114"/>
        <w:gridCol w:w="122"/>
        <w:gridCol w:w="51"/>
        <w:gridCol w:w="204"/>
        <w:gridCol w:w="418"/>
        <w:gridCol w:w="40"/>
        <w:gridCol w:w="11"/>
        <w:gridCol w:w="309"/>
        <w:gridCol w:w="138"/>
        <w:gridCol w:w="115"/>
        <w:gridCol w:w="236"/>
        <w:gridCol w:w="167"/>
        <w:gridCol w:w="174"/>
        <w:gridCol w:w="188"/>
        <w:gridCol w:w="244"/>
      </w:tblGrid>
      <w:tr w:rsidR="00AC23C4" w:rsidRPr="005F70FB" w14:paraId="101D5F7E" w14:textId="77777777" w:rsidTr="00AC23C4">
        <w:tc>
          <w:tcPr>
            <w:tcW w:w="709" w:type="dxa"/>
            <w:shd w:val="clear" w:color="auto" w:fill="auto"/>
          </w:tcPr>
          <w:p w14:paraId="6E893249" w14:textId="77777777" w:rsidR="00D17B90" w:rsidRPr="005F70FB" w:rsidRDefault="00D17B90" w:rsidP="00D17B90">
            <w:pPr>
              <w:pStyle w:val="Text"/>
            </w:pPr>
            <w:r w:rsidRPr="005F70FB">
              <w:t>0002</w:t>
            </w:r>
          </w:p>
        </w:tc>
        <w:tc>
          <w:tcPr>
            <w:tcW w:w="773" w:type="dxa"/>
            <w:gridSpan w:val="2"/>
            <w:shd w:val="clear" w:color="auto" w:fill="auto"/>
          </w:tcPr>
          <w:p w14:paraId="205B188D" w14:textId="77777777" w:rsidR="00D17B90" w:rsidRPr="005F70FB" w:rsidRDefault="00D17B90" w:rsidP="00D17B90">
            <w:pPr>
              <w:pStyle w:val="Text"/>
            </w:pPr>
            <w:r w:rsidRPr="005F70FB">
              <w:t>su</w:t>
            </w:r>
          </w:p>
        </w:tc>
        <w:tc>
          <w:tcPr>
            <w:tcW w:w="614" w:type="dxa"/>
            <w:gridSpan w:val="2"/>
            <w:shd w:val="clear" w:color="auto" w:fill="auto"/>
          </w:tcPr>
          <w:p w14:paraId="61C9A0C7" w14:textId="77777777" w:rsidR="00D17B90" w:rsidRPr="005F70FB" w:rsidRDefault="00D17B90" w:rsidP="00D17B90">
            <w:pPr>
              <w:pStyle w:val="Text"/>
            </w:pPr>
            <w:r w:rsidRPr="005F70FB">
              <w:t>biking</w:t>
            </w:r>
          </w:p>
        </w:tc>
        <w:tc>
          <w:tcPr>
            <w:tcW w:w="697" w:type="dxa"/>
            <w:gridSpan w:val="5"/>
            <w:shd w:val="clear" w:color="auto" w:fill="auto"/>
          </w:tcPr>
          <w:p w14:paraId="0F29DE0B" w14:textId="77777777" w:rsidR="00D17B90" w:rsidRPr="005F70FB" w:rsidRDefault="00D17B90" w:rsidP="00D17B90">
            <w:pPr>
              <w:pStyle w:val="Text"/>
            </w:pPr>
            <w:r w:rsidRPr="005F70FB">
              <w:t>daftar,</w:t>
            </w:r>
          </w:p>
        </w:tc>
        <w:tc>
          <w:tcPr>
            <w:tcW w:w="829" w:type="dxa"/>
            <w:gridSpan w:val="3"/>
            <w:shd w:val="clear" w:color="auto" w:fill="auto"/>
          </w:tcPr>
          <w:p w14:paraId="5438071D" w14:textId="77777777" w:rsidR="00D17B90" w:rsidRPr="005F70FB" w:rsidRDefault="00D17B90" w:rsidP="00D17B90">
            <w:pPr>
              <w:pStyle w:val="Text"/>
            </w:pPr>
            <w:r w:rsidRPr="005F70FB">
              <w:t>pertama</w:t>
            </w:r>
          </w:p>
        </w:tc>
        <w:tc>
          <w:tcPr>
            <w:tcW w:w="360" w:type="dxa"/>
            <w:gridSpan w:val="4"/>
            <w:shd w:val="clear" w:color="auto" w:fill="auto"/>
          </w:tcPr>
          <w:p w14:paraId="0475C971" w14:textId="77777777" w:rsidR="00D17B90" w:rsidRPr="005F70FB" w:rsidRDefault="00D17B90" w:rsidP="00D17B90">
            <w:pPr>
              <w:pStyle w:val="Text"/>
            </w:pPr>
            <w:r w:rsidRPr="005F70FB">
              <w:t>di</w:t>
            </w:r>
          </w:p>
        </w:tc>
        <w:tc>
          <w:tcPr>
            <w:tcW w:w="491" w:type="dxa"/>
            <w:gridSpan w:val="4"/>
            <w:shd w:val="clear" w:color="auto" w:fill="auto"/>
          </w:tcPr>
          <w:p w14:paraId="35BDA8BA" w14:textId="77777777" w:rsidR="00D17B90" w:rsidRPr="005F70FB" w:rsidRDefault="00D17B90" w:rsidP="00D17B90">
            <w:pPr>
              <w:pStyle w:val="Text"/>
            </w:pPr>
            <w:r w:rsidRPr="005F70FB">
              <w:t>atas</w:t>
            </w:r>
          </w:p>
        </w:tc>
        <w:tc>
          <w:tcPr>
            <w:tcW w:w="458" w:type="dxa"/>
            <w:gridSpan w:val="2"/>
            <w:shd w:val="clear" w:color="auto" w:fill="auto"/>
          </w:tcPr>
          <w:p w14:paraId="47FEB5A5" w14:textId="77777777" w:rsidR="00D17B90" w:rsidRPr="005F70FB" w:rsidRDefault="00D17B90" w:rsidP="00D17B90">
            <w:pPr>
              <w:pStyle w:val="Text"/>
            </w:pPr>
            <w:r w:rsidRPr="005F70FB">
              <w:t>sa</w:t>
            </w:r>
          </w:p>
        </w:tc>
        <w:tc>
          <w:tcPr>
            <w:tcW w:w="458" w:type="dxa"/>
            <w:gridSpan w:val="3"/>
            <w:shd w:val="clear" w:color="auto" w:fill="auto"/>
          </w:tcPr>
          <w:p w14:paraId="118B5F20" w14:textId="77777777" w:rsidR="00D17B90" w:rsidRPr="005F70FB" w:rsidRDefault="00D17B90" w:rsidP="00D17B90">
            <w:pPr>
              <w:pStyle w:val="Text"/>
            </w:pPr>
            <w:r w:rsidRPr="005F70FB">
              <w:t>liat</w:t>
            </w:r>
          </w:p>
        </w:tc>
        <w:tc>
          <w:tcPr>
            <w:tcW w:w="518" w:type="dxa"/>
            <w:gridSpan w:val="3"/>
            <w:shd w:val="clear" w:color="auto" w:fill="auto"/>
          </w:tcPr>
          <w:p w14:paraId="2ACCFC7C" w14:textId="77777777" w:rsidR="00D17B90" w:rsidRPr="005F70FB" w:rsidRDefault="00D17B90" w:rsidP="00D17B90">
            <w:pPr>
              <w:pStyle w:val="Text"/>
            </w:pPr>
            <w:r w:rsidRPr="005F70FB">
              <w:t>nama</w:t>
            </w:r>
          </w:p>
        </w:tc>
        <w:tc>
          <w:tcPr>
            <w:tcW w:w="606" w:type="dxa"/>
            <w:gridSpan w:val="3"/>
            <w:shd w:val="clear" w:color="auto" w:fill="auto"/>
          </w:tcPr>
          <w:p w14:paraId="14FEDAD2" w14:textId="77777777" w:rsidR="00D17B90" w:rsidRPr="005F70FB" w:rsidRDefault="00D17B90" w:rsidP="00D17B90">
            <w:pPr>
              <w:pStyle w:val="Text"/>
            </w:pPr>
            <w:r w:rsidRPr="005F70FB">
              <w:t>tu</w:t>
            </w:r>
          </w:p>
        </w:tc>
      </w:tr>
      <w:tr w:rsidR="00AC23C4" w:rsidRPr="005F70FB" w14:paraId="59CBDCE3" w14:textId="77777777" w:rsidTr="00AC23C4">
        <w:tc>
          <w:tcPr>
            <w:tcW w:w="709" w:type="dxa"/>
            <w:shd w:val="clear" w:color="auto" w:fill="auto"/>
          </w:tcPr>
          <w:p w14:paraId="51E516E6" w14:textId="77777777" w:rsidR="00D17B90" w:rsidRPr="005F70FB" w:rsidRDefault="00D17B90" w:rsidP="00D17B90">
            <w:pPr>
              <w:pStyle w:val="GlossEng2ptafter"/>
            </w:pPr>
          </w:p>
        </w:tc>
        <w:tc>
          <w:tcPr>
            <w:tcW w:w="773" w:type="dxa"/>
            <w:gridSpan w:val="2"/>
            <w:shd w:val="clear" w:color="auto" w:fill="auto"/>
          </w:tcPr>
          <w:p w14:paraId="5CAC6340" w14:textId="77777777" w:rsidR="00D17B90" w:rsidRPr="005F70FB" w:rsidRDefault="00D17B90" w:rsidP="00D17B90">
            <w:pPr>
              <w:pStyle w:val="GlossEng2ptafter"/>
            </w:pPr>
            <w:r w:rsidRPr="005F70FB">
              <w:t>already</w:t>
            </w:r>
          </w:p>
        </w:tc>
        <w:tc>
          <w:tcPr>
            <w:tcW w:w="614" w:type="dxa"/>
            <w:gridSpan w:val="2"/>
            <w:shd w:val="clear" w:color="auto" w:fill="auto"/>
          </w:tcPr>
          <w:p w14:paraId="5C686517" w14:textId="77777777" w:rsidR="00D17B90" w:rsidRPr="005F70FB" w:rsidRDefault="00D17B90" w:rsidP="00D17B90">
            <w:pPr>
              <w:pStyle w:val="GlossEng2ptafter"/>
            </w:pPr>
            <w:r w:rsidRPr="005F70FB">
              <w:t>make</w:t>
            </w:r>
          </w:p>
        </w:tc>
        <w:tc>
          <w:tcPr>
            <w:tcW w:w="697" w:type="dxa"/>
            <w:gridSpan w:val="5"/>
            <w:shd w:val="clear" w:color="auto" w:fill="auto"/>
          </w:tcPr>
          <w:p w14:paraId="2BFB1134" w14:textId="77777777" w:rsidR="00D17B90" w:rsidRPr="005F70FB" w:rsidRDefault="00D17B90" w:rsidP="00D17B90">
            <w:pPr>
              <w:pStyle w:val="GlossEng2ptafter"/>
            </w:pPr>
            <w:r w:rsidRPr="005F70FB">
              <w:t>list</w:t>
            </w:r>
          </w:p>
        </w:tc>
        <w:tc>
          <w:tcPr>
            <w:tcW w:w="829" w:type="dxa"/>
            <w:gridSpan w:val="3"/>
            <w:shd w:val="clear" w:color="auto" w:fill="auto"/>
          </w:tcPr>
          <w:p w14:paraId="59CFB64E" w14:textId="77777777" w:rsidR="00D17B90" w:rsidRPr="005F70FB" w:rsidRDefault="00D17B90" w:rsidP="00D17B90">
            <w:pPr>
              <w:pStyle w:val="GlossEng2ptafter"/>
            </w:pPr>
            <w:r w:rsidRPr="005F70FB">
              <w:t>first</w:t>
            </w:r>
          </w:p>
        </w:tc>
        <w:tc>
          <w:tcPr>
            <w:tcW w:w="360" w:type="dxa"/>
            <w:gridSpan w:val="4"/>
            <w:shd w:val="clear" w:color="auto" w:fill="auto"/>
          </w:tcPr>
          <w:p w14:paraId="1091B3F1" w14:textId="77777777" w:rsidR="00D17B90" w:rsidRPr="005F70FB" w:rsidRDefault="00D17B90" w:rsidP="00D17B90">
            <w:pPr>
              <w:pStyle w:val="GlossEng2ptafter"/>
            </w:pPr>
            <w:r w:rsidRPr="005F70FB">
              <w:t>at</w:t>
            </w:r>
          </w:p>
        </w:tc>
        <w:tc>
          <w:tcPr>
            <w:tcW w:w="491" w:type="dxa"/>
            <w:gridSpan w:val="4"/>
            <w:shd w:val="clear" w:color="auto" w:fill="auto"/>
          </w:tcPr>
          <w:p w14:paraId="40B0E3B7" w14:textId="77777777" w:rsidR="00D17B90" w:rsidRPr="005F70FB" w:rsidRDefault="00D17B90" w:rsidP="00D17B90">
            <w:pPr>
              <w:pStyle w:val="GlossEng2ptafter"/>
            </w:pPr>
            <w:r w:rsidRPr="005F70FB">
              <w:t>top</w:t>
            </w:r>
          </w:p>
        </w:tc>
        <w:tc>
          <w:tcPr>
            <w:tcW w:w="458" w:type="dxa"/>
            <w:gridSpan w:val="2"/>
            <w:shd w:val="clear" w:color="auto" w:fill="auto"/>
          </w:tcPr>
          <w:p w14:paraId="5D1CC20A" w14:textId="77777777" w:rsidR="00D17B90" w:rsidRPr="005F70FB" w:rsidRDefault="00D17B90" w:rsidP="00D17B90">
            <w:pPr>
              <w:pStyle w:val="GlossEng2ptafter"/>
            </w:pPr>
            <w:r w:rsidRPr="005F70FB">
              <w:rPr>
                <w:rStyle w:val="ChSmallCaps"/>
              </w:rPr>
              <w:t>1sg</w:t>
            </w:r>
          </w:p>
        </w:tc>
        <w:tc>
          <w:tcPr>
            <w:tcW w:w="458" w:type="dxa"/>
            <w:gridSpan w:val="3"/>
            <w:shd w:val="clear" w:color="auto" w:fill="auto"/>
          </w:tcPr>
          <w:p w14:paraId="334CDC51" w14:textId="77777777" w:rsidR="00D17B90" w:rsidRPr="005F70FB" w:rsidRDefault="00D17B90" w:rsidP="00D17B90">
            <w:pPr>
              <w:pStyle w:val="GlossEng2ptafter"/>
            </w:pPr>
            <w:r w:rsidRPr="005F70FB">
              <w:t>see</w:t>
            </w:r>
          </w:p>
        </w:tc>
        <w:tc>
          <w:tcPr>
            <w:tcW w:w="518" w:type="dxa"/>
            <w:gridSpan w:val="3"/>
            <w:shd w:val="clear" w:color="auto" w:fill="auto"/>
          </w:tcPr>
          <w:p w14:paraId="26ACCB5F" w14:textId="77777777" w:rsidR="00D17B90" w:rsidRPr="005F70FB" w:rsidRDefault="00D17B90" w:rsidP="00D17B90">
            <w:pPr>
              <w:pStyle w:val="GlossEng2ptafter"/>
            </w:pPr>
            <w:r w:rsidRPr="005F70FB">
              <w:t>name</w:t>
            </w:r>
          </w:p>
        </w:tc>
        <w:tc>
          <w:tcPr>
            <w:tcW w:w="606" w:type="dxa"/>
            <w:gridSpan w:val="3"/>
            <w:shd w:val="clear" w:color="auto" w:fill="auto"/>
          </w:tcPr>
          <w:p w14:paraId="4E02BAFA" w14:textId="77777777" w:rsidR="00D17B90" w:rsidRPr="005F70FB" w:rsidRDefault="00D17B90" w:rsidP="00D17B90">
            <w:pPr>
              <w:pStyle w:val="GlossEng2ptafter"/>
            </w:pPr>
            <w:r w:rsidRPr="005F70FB">
              <w:rPr>
                <w:rStyle w:val="ChSmallCaps"/>
              </w:rPr>
              <w:t>d.dist</w:t>
            </w:r>
          </w:p>
        </w:tc>
      </w:tr>
      <w:tr w:rsidR="00AC23C4" w:rsidRPr="005F70FB" w14:paraId="6B803B4E" w14:textId="77777777" w:rsidTr="00AC23C4">
        <w:trPr>
          <w:gridAfter w:val="1"/>
          <w:wAfter w:w="244" w:type="dxa"/>
        </w:trPr>
        <w:tc>
          <w:tcPr>
            <w:tcW w:w="709" w:type="dxa"/>
            <w:shd w:val="clear" w:color="auto" w:fill="auto"/>
          </w:tcPr>
          <w:p w14:paraId="7CE5E905" w14:textId="77777777" w:rsidR="00D17B90" w:rsidRPr="005F70FB" w:rsidRDefault="00D17B90" w:rsidP="00D17B90">
            <w:pPr>
              <w:pStyle w:val="O0Nwnext"/>
            </w:pPr>
          </w:p>
        </w:tc>
        <w:tc>
          <w:tcPr>
            <w:tcW w:w="673" w:type="dxa"/>
            <w:shd w:val="clear" w:color="auto" w:fill="auto"/>
          </w:tcPr>
          <w:p w14:paraId="1B296EFD" w14:textId="77777777" w:rsidR="00D17B90" w:rsidRPr="005F70FB" w:rsidRDefault="00D17B90" w:rsidP="00D17B90">
            <w:pPr>
              <w:pStyle w:val="Text"/>
            </w:pPr>
            <w:r w:rsidRPr="005F70FB">
              <w:t>Lukas</w:t>
            </w:r>
          </w:p>
        </w:tc>
        <w:tc>
          <w:tcPr>
            <w:tcW w:w="777" w:type="dxa"/>
            <w:gridSpan w:val="4"/>
            <w:shd w:val="clear" w:color="auto" w:fill="auto"/>
          </w:tcPr>
          <w:p w14:paraId="1F93914A" w14:textId="77777777" w:rsidR="00D17B90" w:rsidRPr="005F70FB" w:rsidRDefault="00D17B90" w:rsidP="00D17B90">
            <w:pPr>
              <w:pStyle w:val="Text"/>
            </w:pPr>
            <w:r w:rsidRPr="005F70FB">
              <w:t>ini</w:t>
            </w:r>
          </w:p>
        </w:tc>
        <w:tc>
          <w:tcPr>
            <w:tcW w:w="407" w:type="dxa"/>
            <w:gridSpan w:val="3"/>
            <w:shd w:val="clear" w:color="auto" w:fill="auto"/>
          </w:tcPr>
          <w:p w14:paraId="7B399241" w14:textId="77777777" w:rsidR="00D17B90" w:rsidRPr="005F70FB" w:rsidRDefault="00D17B90" w:rsidP="00D17B90">
            <w:pPr>
              <w:pStyle w:val="Text"/>
            </w:pPr>
            <w:r w:rsidRPr="005F70FB">
              <w:t>T.,</w:t>
            </w:r>
          </w:p>
        </w:tc>
        <w:tc>
          <w:tcPr>
            <w:tcW w:w="1095" w:type="dxa"/>
            <w:gridSpan w:val="5"/>
            <w:shd w:val="clear" w:color="auto" w:fill="auto"/>
          </w:tcPr>
          <w:p w14:paraId="6AACC7AA" w14:textId="77777777" w:rsidR="00D17B90" w:rsidRPr="005F70FB" w:rsidRDefault="00D17B90" w:rsidP="00D17B90">
            <w:pPr>
              <w:pStyle w:val="Text"/>
            </w:pPr>
            <w:r w:rsidRPr="005F70FB">
              <w:t>bencong</w:t>
            </w:r>
          </w:p>
        </w:tc>
        <w:tc>
          <w:tcPr>
            <w:tcW w:w="557" w:type="dxa"/>
            <w:gridSpan w:val="5"/>
            <w:shd w:val="clear" w:color="auto" w:fill="auto"/>
          </w:tcPr>
          <w:p w14:paraId="0174AEEF" w14:textId="77777777" w:rsidR="00D17B90" w:rsidRPr="005F70FB" w:rsidRDefault="00D17B90" w:rsidP="00D17B90">
            <w:pPr>
              <w:pStyle w:val="Text"/>
            </w:pPr>
            <w:r w:rsidRPr="005F70FB">
              <w:t>satu,</w:t>
            </w:r>
          </w:p>
        </w:tc>
        <w:tc>
          <w:tcPr>
            <w:tcW w:w="673" w:type="dxa"/>
            <w:gridSpan w:val="3"/>
            <w:shd w:val="clear" w:color="auto" w:fill="auto"/>
          </w:tcPr>
          <w:p w14:paraId="7467C90F" w14:textId="77777777" w:rsidR="00D17B90" w:rsidRPr="005F70FB" w:rsidRDefault="00D17B90" w:rsidP="00D17B90">
            <w:pPr>
              <w:pStyle w:val="Text"/>
            </w:pPr>
            <w:r w:rsidRPr="005F70FB">
              <w:t>Lukas</w:t>
            </w:r>
          </w:p>
        </w:tc>
        <w:tc>
          <w:tcPr>
            <w:tcW w:w="360" w:type="dxa"/>
            <w:gridSpan w:val="3"/>
            <w:shd w:val="clear" w:color="auto" w:fill="auto"/>
          </w:tcPr>
          <w:p w14:paraId="4C99342B" w14:textId="77777777" w:rsidR="00D17B90" w:rsidRPr="005F70FB" w:rsidRDefault="00D17B90" w:rsidP="00D17B90">
            <w:pPr>
              <w:pStyle w:val="Text"/>
            </w:pPr>
            <w:r w:rsidRPr="005F70FB">
              <w:t>T.</w:t>
            </w:r>
          </w:p>
        </w:tc>
        <w:tc>
          <w:tcPr>
            <w:tcW w:w="489" w:type="dxa"/>
            <w:gridSpan w:val="3"/>
            <w:shd w:val="clear" w:color="auto" w:fill="auto"/>
          </w:tcPr>
          <w:p w14:paraId="2C733468" w14:textId="77777777" w:rsidR="00D17B90" w:rsidRPr="005F70FB" w:rsidRDefault="00D17B90" w:rsidP="00D17B90">
            <w:pPr>
              <w:pStyle w:val="Text"/>
            </w:pPr>
            <w:r w:rsidRPr="005F70FB">
              <w:t>dia,</w:t>
            </w:r>
          </w:p>
        </w:tc>
        <w:tc>
          <w:tcPr>
            <w:tcW w:w="529" w:type="dxa"/>
            <w:gridSpan w:val="3"/>
            <w:shd w:val="clear" w:color="auto" w:fill="auto"/>
          </w:tcPr>
          <w:p w14:paraId="5AAE4B01" w14:textId="77777777" w:rsidR="00D17B90" w:rsidRPr="005F70FB" w:rsidRDefault="00D17B90" w:rsidP="00D17B90">
            <w:pPr>
              <w:pStyle w:val="Text"/>
            </w:pPr>
            <w:r w:rsidRPr="005F70FB">
              <w:t>trus</w:t>
            </w:r>
          </w:p>
        </w:tc>
      </w:tr>
      <w:tr w:rsidR="00AC23C4" w:rsidRPr="005F70FB" w14:paraId="76413A41" w14:textId="77777777" w:rsidTr="00AC23C4">
        <w:trPr>
          <w:gridAfter w:val="1"/>
          <w:wAfter w:w="244" w:type="dxa"/>
        </w:trPr>
        <w:tc>
          <w:tcPr>
            <w:tcW w:w="709" w:type="dxa"/>
            <w:shd w:val="clear" w:color="auto" w:fill="auto"/>
          </w:tcPr>
          <w:p w14:paraId="3170064A" w14:textId="77777777" w:rsidR="00D17B90" w:rsidRPr="005F70FB" w:rsidRDefault="00D17B90" w:rsidP="00D17B90">
            <w:pPr>
              <w:pStyle w:val="GlossEng2ptafter"/>
            </w:pPr>
          </w:p>
        </w:tc>
        <w:tc>
          <w:tcPr>
            <w:tcW w:w="673" w:type="dxa"/>
            <w:shd w:val="clear" w:color="auto" w:fill="auto"/>
          </w:tcPr>
          <w:p w14:paraId="31AE0E8A" w14:textId="77777777" w:rsidR="00D17B90" w:rsidRPr="005F70FB" w:rsidRDefault="00D17B90" w:rsidP="00D17B90">
            <w:pPr>
              <w:pStyle w:val="GlossEng2ptafter"/>
            </w:pPr>
            <w:r w:rsidRPr="005F70FB">
              <w:t>Lukas</w:t>
            </w:r>
          </w:p>
        </w:tc>
        <w:tc>
          <w:tcPr>
            <w:tcW w:w="777" w:type="dxa"/>
            <w:gridSpan w:val="4"/>
            <w:shd w:val="clear" w:color="auto" w:fill="auto"/>
          </w:tcPr>
          <w:p w14:paraId="7D708CCF" w14:textId="77777777" w:rsidR="00D17B90" w:rsidRPr="005F70FB" w:rsidRDefault="00D17B90" w:rsidP="00D17B90">
            <w:pPr>
              <w:pStyle w:val="GlossEng2ptafter"/>
            </w:pPr>
            <w:r w:rsidRPr="005F70FB">
              <w:rPr>
                <w:rStyle w:val="ChSmallCaps"/>
              </w:rPr>
              <w:t>d.prox</w:t>
            </w:r>
          </w:p>
        </w:tc>
        <w:tc>
          <w:tcPr>
            <w:tcW w:w="407" w:type="dxa"/>
            <w:gridSpan w:val="3"/>
            <w:shd w:val="clear" w:color="auto" w:fill="auto"/>
          </w:tcPr>
          <w:p w14:paraId="61D6E8BE" w14:textId="77777777" w:rsidR="00D17B90" w:rsidRPr="005F70FB" w:rsidRDefault="00D17B90" w:rsidP="00D17B90">
            <w:pPr>
              <w:pStyle w:val="GlossEng2ptafter"/>
            </w:pPr>
            <w:r w:rsidRPr="005F70FB">
              <w:t>T.</w:t>
            </w:r>
          </w:p>
        </w:tc>
        <w:tc>
          <w:tcPr>
            <w:tcW w:w="1095" w:type="dxa"/>
            <w:gridSpan w:val="5"/>
            <w:shd w:val="clear" w:color="auto" w:fill="auto"/>
          </w:tcPr>
          <w:p w14:paraId="0CABB17F" w14:textId="77777777" w:rsidR="00D17B90" w:rsidRPr="005F70FB" w:rsidRDefault="00D17B90" w:rsidP="00D17B90">
            <w:pPr>
              <w:pStyle w:val="GlossEng2ptafter"/>
            </w:pPr>
            <w:r w:rsidRPr="005F70FB">
              <w:t>transvestite</w:t>
            </w:r>
          </w:p>
        </w:tc>
        <w:tc>
          <w:tcPr>
            <w:tcW w:w="557" w:type="dxa"/>
            <w:gridSpan w:val="5"/>
            <w:shd w:val="clear" w:color="auto" w:fill="auto"/>
          </w:tcPr>
          <w:p w14:paraId="31C4FAE7" w14:textId="77777777" w:rsidR="00D17B90" w:rsidRPr="005F70FB" w:rsidRDefault="00D17B90" w:rsidP="00D17B90">
            <w:pPr>
              <w:pStyle w:val="GlossEng2ptafter"/>
            </w:pPr>
            <w:r w:rsidRPr="005F70FB">
              <w:t>one</w:t>
            </w:r>
          </w:p>
        </w:tc>
        <w:tc>
          <w:tcPr>
            <w:tcW w:w="673" w:type="dxa"/>
            <w:gridSpan w:val="3"/>
            <w:shd w:val="clear" w:color="auto" w:fill="auto"/>
          </w:tcPr>
          <w:p w14:paraId="6CDA385F" w14:textId="77777777" w:rsidR="00D17B90" w:rsidRPr="005F70FB" w:rsidRDefault="00D17B90" w:rsidP="00D17B90">
            <w:pPr>
              <w:pStyle w:val="GlossEng2ptafter"/>
            </w:pPr>
            <w:r w:rsidRPr="005F70FB">
              <w:t>Lukas</w:t>
            </w:r>
          </w:p>
        </w:tc>
        <w:tc>
          <w:tcPr>
            <w:tcW w:w="360" w:type="dxa"/>
            <w:gridSpan w:val="3"/>
            <w:shd w:val="clear" w:color="auto" w:fill="auto"/>
          </w:tcPr>
          <w:p w14:paraId="0AB18728" w14:textId="77777777" w:rsidR="00D17B90" w:rsidRPr="005F70FB" w:rsidRDefault="00D17B90" w:rsidP="00D17B90">
            <w:pPr>
              <w:pStyle w:val="GlossEng2ptafter"/>
            </w:pPr>
            <w:r w:rsidRPr="005F70FB">
              <w:t>T.</w:t>
            </w:r>
          </w:p>
        </w:tc>
        <w:tc>
          <w:tcPr>
            <w:tcW w:w="489" w:type="dxa"/>
            <w:gridSpan w:val="3"/>
            <w:shd w:val="clear" w:color="auto" w:fill="auto"/>
          </w:tcPr>
          <w:p w14:paraId="579AB9B6" w14:textId="77777777" w:rsidR="00D17B90" w:rsidRPr="005F70FB" w:rsidRDefault="00D17B90" w:rsidP="00D17B90">
            <w:pPr>
              <w:pStyle w:val="GlossEng2ptafter"/>
            </w:pPr>
            <w:r w:rsidRPr="005F70FB">
              <w:rPr>
                <w:rStyle w:val="ChSmallCaps"/>
              </w:rPr>
              <w:t>3sg</w:t>
            </w:r>
          </w:p>
        </w:tc>
        <w:tc>
          <w:tcPr>
            <w:tcW w:w="529" w:type="dxa"/>
            <w:gridSpan w:val="3"/>
            <w:shd w:val="clear" w:color="auto" w:fill="auto"/>
          </w:tcPr>
          <w:p w14:paraId="65D34D16" w14:textId="77777777" w:rsidR="00D17B90" w:rsidRPr="005F70FB" w:rsidRDefault="00D17B90" w:rsidP="00D17B90">
            <w:pPr>
              <w:pStyle w:val="GlossEng2ptafter"/>
            </w:pPr>
            <w:r w:rsidRPr="005F70FB">
              <w:t>next</w:t>
            </w:r>
          </w:p>
        </w:tc>
      </w:tr>
      <w:tr w:rsidR="00AC23C4" w:rsidRPr="005F70FB" w14:paraId="4A813F51" w14:textId="77777777" w:rsidTr="00131348">
        <w:trPr>
          <w:gridAfter w:val="2"/>
          <w:wAfter w:w="432" w:type="dxa"/>
        </w:trPr>
        <w:tc>
          <w:tcPr>
            <w:tcW w:w="709" w:type="dxa"/>
            <w:shd w:val="clear" w:color="auto" w:fill="auto"/>
          </w:tcPr>
          <w:p w14:paraId="3F64B3B8" w14:textId="77777777" w:rsidR="00D17B90" w:rsidRPr="005F70FB" w:rsidRDefault="00D17B90" w:rsidP="00D17B90">
            <w:pPr>
              <w:pStyle w:val="O0Nwnext"/>
            </w:pPr>
          </w:p>
        </w:tc>
        <w:tc>
          <w:tcPr>
            <w:tcW w:w="773" w:type="dxa"/>
            <w:gridSpan w:val="2"/>
            <w:shd w:val="clear" w:color="auto" w:fill="auto"/>
          </w:tcPr>
          <w:p w14:paraId="154F6719" w14:textId="77777777" w:rsidR="00D17B90" w:rsidRPr="005F70FB" w:rsidRDefault="00D17B90" w:rsidP="00D17B90">
            <w:pPr>
              <w:pStyle w:val="Text"/>
            </w:pPr>
            <w:r w:rsidRPr="005F70FB">
              <w:t>suda</w:t>
            </w:r>
          </w:p>
        </w:tc>
        <w:tc>
          <w:tcPr>
            <w:tcW w:w="862" w:type="dxa"/>
            <w:gridSpan w:val="4"/>
            <w:shd w:val="clear" w:color="auto" w:fill="auto"/>
          </w:tcPr>
          <w:p w14:paraId="2232E7FA" w14:textId="77777777" w:rsidR="00D17B90" w:rsidRPr="005F70FB" w:rsidRDefault="00D17B90" w:rsidP="00D17B90">
            <w:pPr>
              <w:pStyle w:val="Text"/>
            </w:pPr>
            <w:r w:rsidRPr="005F70FB">
              <w:t>spulu,</w:t>
            </w:r>
          </w:p>
        </w:tc>
        <w:tc>
          <w:tcPr>
            <w:tcW w:w="806" w:type="dxa"/>
            <w:gridSpan w:val="5"/>
            <w:shd w:val="clear" w:color="auto" w:fill="auto"/>
          </w:tcPr>
          <w:p w14:paraId="15FA16A6" w14:textId="77777777" w:rsidR="00D17B90" w:rsidRPr="005F70FB" w:rsidRDefault="00D17B90" w:rsidP="00131348">
            <w:pPr>
              <w:pStyle w:val="Text"/>
            </w:pPr>
            <w:r w:rsidRPr="005F70FB">
              <w:t>pas</w:t>
            </w:r>
          </w:p>
        </w:tc>
        <w:tc>
          <w:tcPr>
            <w:tcW w:w="590" w:type="dxa"/>
            <w:gridSpan w:val="4"/>
            <w:shd w:val="clear" w:color="auto" w:fill="auto"/>
          </w:tcPr>
          <w:p w14:paraId="364393F4" w14:textId="77777777" w:rsidR="00D17B90" w:rsidRPr="005F70FB" w:rsidRDefault="00D17B90" w:rsidP="00D17B90">
            <w:pPr>
              <w:pStyle w:val="Text"/>
            </w:pPr>
            <w:r w:rsidRPr="005F70FB">
              <w:t>tong,</w:t>
            </w:r>
          </w:p>
        </w:tc>
        <w:tc>
          <w:tcPr>
            <w:tcW w:w="529" w:type="dxa"/>
            <w:gridSpan w:val="4"/>
            <w:shd w:val="clear" w:color="auto" w:fill="auto"/>
          </w:tcPr>
          <w:p w14:paraId="598FD394" w14:textId="77777777" w:rsidR="00D17B90" w:rsidRPr="005F70FB" w:rsidRDefault="00D17B90" w:rsidP="00D17B90">
            <w:pPr>
              <w:pStyle w:val="Text"/>
            </w:pPr>
            <w:r w:rsidRPr="005F70FB">
              <w:t>trus</w:t>
            </w:r>
          </w:p>
        </w:tc>
        <w:tc>
          <w:tcPr>
            <w:tcW w:w="673" w:type="dxa"/>
            <w:gridSpan w:val="4"/>
            <w:shd w:val="clear" w:color="auto" w:fill="auto"/>
          </w:tcPr>
          <w:p w14:paraId="7DB4A9BB" w14:textId="77777777" w:rsidR="00D17B90" w:rsidRPr="005F70FB" w:rsidRDefault="00D17B90" w:rsidP="00D17B90">
            <w:pPr>
              <w:pStyle w:val="Text"/>
            </w:pPr>
            <w:r w:rsidRPr="005F70FB">
              <w:t>tamba</w:t>
            </w:r>
          </w:p>
        </w:tc>
        <w:tc>
          <w:tcPr>
            <w:tcW w:w="562" w:type="dxa"/>
            <w:gridSpan w:val="3"/>
            <w:shd w:val="clear" w:color="auto" w:fill="auto"/>
          </w:tcPr>
          <w:p w14:paraId="16E06A64" w14:textId="77777777" w:rsidR="00D17B90" w:rsidRPr="005F70FB" w:rsidRDefault="00D17B90" w:rsidP="00D17B90">
            <w:pPr>
              <w:pStyle w:val="Text"/>
            </w:pPr>
            <w:r w:rsidRPr="005F70FB">
              <w:t>kaka</w:t>
            </w:r>
          </w:p>
        </w:tc>
        <w:tc>
          <w:tcPr>
            <w:tcW w:w="577" w:type="dxa"/>
            <w:gridSpan w:val="3"/>
            <w:shd w:val="clear" w:color="auto" w:fill="auto"/>
          </w:tcPr>
          <w:p w14:paraId="3A5E30C1" w14:textId="77777777" w:rsidR="00D17B90" w:rsidRPr="005F70FB" w:rsidRDefault="00D17B90" w:rsidP="00D17B90">
            <w:pPr>
              <w:pStyle w:val="Text"/>
            </w:pPr>
            <w:r w:rsidRPr="005F70FB">
              <w:t>dari</w:t>
            </w:r>
          </w:p>
        </w:tc>
      </w:tr>
      <w:tr w:rsidR="00AC23C4" w:rsidRPr="005F70FB" w14:paraId="1911E794" w14:textId="77777777" w:rsidTr="00131348">
        <w:trPr>
          <w:gridAfter w:val="2"/>
          <w:wAfter w:w="432" w:type="dxa"/>
        </w:trPr>
        <w:tc>
          <w:tcPr>
            <w:tcW w:w="709" w:type="dxa"/>
            <w:shd w:val="clear" w:color="auto" w:fill="auto"/>
          </w:tcPr>
          <w:p w14:paraId="5B66F325" w14:textId="77777777" w:rsidR="00D17B90" w:rsidRPr="005F70FB" w:rsidRDefault="00D17B90" w:rsidP="00D17B90">
            <w:pPr>
              <w:pStyle w:val="GlossEng2ptafter"/>
            </w:pPr>
          </w:p>
        </w:tc>
        <w:tc>
          <w:tcPr>
            <w:tcW w:w="773" w:type="dxa"/>
            <w:gridSpan w:val="2"/>
            <w:shd w:val="clear" w:color="auto" w:fill="auto"/>
          </w:tcPr>
          <w:p w14:paraId="178AC1CA" w14:textId="77777777" w:rsidR="00D17B90" w:rsidRPr="005F70FB" w:rsidRDefault="00D17B90" w:rsidP="00D17B90">
            <w:pPr>
              <w:pStyle w:val="GlossEng2ptafter"/>
            </w:pPr>
            <w:r w:rsidRPr="005F70FB">
              <w:t>already</w:t>
            </w:r>
          </w:p>
        </w:tc>
        <w:tc>
          <w:tcPr>
            <w:tcW w:w="862" w:type="dxa"/>
            <w:gridSpan w:val="4"/>
            <w:shd w:val="clear" w:color="auto" w:fill="auto"/>
          </w:tcPr>
          <w:p w14:paraId="413912B6" w14:textId="77777777" w:rsidR="00D17B90" w:rsidRPr="005F70FB" w:rsidRDefault="00D17B90" w:rsidP="00D17B90">
            <w:pPr>
              <w:pStyle w:val="GlossEng2ptafter"/>
            </w:pPr>
            <w:r w:rsidRPr="005F70FB">
              <w:t>one-tens</w:t>
            </w:r>
          </w:p>
        </w:tc>
        <w:tc>
          <w:tcPr>
            <w:tcW w:w="806" w:type="dxa"/>
            <w:gridSpan w:val="5"/>
            <w:shd w:val="clear" w:color="auto" w:fill="auto"/>
          </w:tcPr>
          <w:p w14:paraId="458FB006" w14:textId="3ADDFBE5" w:rsidR="00D17B90" w:rsidRPr="005F70FB" w:rsidRDefault="00A7377F" w:rsidP="00D17B90">
            <w:pPr>
              <w:pStyle w:val="GlossEng2ptafter"/>
            </w:pPr>
            <w:r>
              <w:t>precisely</w:t>
            </w:r>
          </w:p>
        </w:tc>
        <w:tc>
          <w:tcPr>
            <w:tcW w:w="590" w:type="dxa"/>
            <w:gridSpan w:val="4"/>
            <w:shd w:val="clear" w:color="auto" w:fill="auto"/>
          </w:tcPr>
          <w:p w14:paraId="3460C334" w14:textId="77777777" w:rsidR="00D17B90" w:rsidRPr="005F70FB" w:rsidRDefault="00D17B90" w:rsidP="00D17B90">
            <w:pPr>
              <w:pStyle w:val="GlossEng2ptafter"/>
            </w:pPr>
            <w:r w:rsidRPr="005F70FB">
              <w:rPr>
                <w:rStyle w:val="ChSmallCaps"/>
              </w:rPr>
              <w:t>1pl</w:t>
            </w:r>
          </w:p>
        </w:tc>
        <w:tc>
          <w:tcPr>
            <w:tcW w:w="529" w:type="dxa"/>
            <w:gridSpan w:val="4"/>
            <w:shd w:val="clear" w:color="auto" w:fill="auto"/>
          </w:tcPr>
          <w:p w14:paraId="7F2D6061" w14:textId="77777777" w:rsidR="00D17B90" w:rsidRPr="005F70FB" w:rsidRDefault="00D17B90" w:rsidP="00D17B90">
            <w:pPr>
              <w:pStyle w:val="GlossEng2ptafter"/>
            </w:pPr>
            <w:r w:rsidRPr="005F70FB">
              <w:t>next</w:t>
            </w:r>
          </w:p>
        </w:tc>
        <w:tc>
          <w:tcPr>
            <w:tcW w:w="673" w:type="dxa"/>
            <w:gridSpan w:val="4"/>
            <w:shd w:val="clear" w:color="auto" w:fill="auto"/>
          </w:tcPr>
          <w:p w14:paraId="0AD755D0" w14:textId="77777777" w:rsidR="00D17B90" w:rsidRPr="005F70FB" w:rsidRDefault="00D17B90" w:rsidP="00D17B90">
            <w:pPr>
              <w:pStyle w:val="GlossEng2ptafter"/>
            </w:pPr>
            <w:r w:rsidRPr="005F70FB">
              <w:t>add</w:t>
            </w:r>
          </w:p>
        </w:tc>
        <w:tc>
          <w:tcPr>
            <w:tcW w:w="562" w:type="dxa"/>
            <w:gridSpan w:val="3"/>
            <w:shd w:val="clear" w:color="auto" w:fill="auto"/>
          </w:tcPr>
          <w:p w14:paraId="0203C7AF" w14:textId="77777777" w:rsidR="00D17B90" w:rsidRPr="005F70FB" w:rsidRDefault="00D17B90" w:rsidP="00D17B90">
            <w:pPr>
              <w:pStyle w:val="GlossEng2ptafter"/>
            </w:pPr>
            <w:r w:rsidRPr="005F70FB">
              <w:t>oSb</w:t>
            </w:r>
          </w:p>
        </w:tc>
        <w:tc>
          <w:tcPr>
            <w:tcW w:w="577" w:type="dxa"/>
            <w:gridSpan w:val="3"/>
            <w:shd w:val="clear" w:color="auto" w:fill="auto"/>
          </w:tcPr>
          <w:p w14:paraId="6610441D" w14:textId="77777777" w:rsidR="00D17B90" w:rsidRPr="005F70FB" w:rsidRDefault="00D17B90" w:rsidP="00D17B90">
            <w:pPr>
              <w:pStyle w:val="GlossEng2ptafter"/>
            </w:pPr>
            <w:r w:rsidRPr="005F70FB">
              <w:t>from</w:t>
            </w:r>
          </w:p>
        </w:tc>
      </w:tr>
      <w:tr w:rsidR="00AC23C4" w:rsidRPr="005F70FB" w14:paraId="495CF178" w14:textId="77777777" w:rsidTr="00AC23C4">
        <w:trPr>
          <w:gridAfter w:val="14"/>
          <w:wAfter w:w="2417" w:type="dxa"/>
        </w:trPr>
        <w:tc>
          <w:tcPr>
            <w:tcW w:w="709" w:type="dxa"/>
            <w:shd w:val="clear" w:color="auto" w:fill="auto"/>
          </w:tcPr>
          <w:p w14:paraId="5EEDD77B" w14:textId="77777777" w:rsidR="00D17B90" w:rsidRPr="005F70FB" w:rsidRDefault="00D17B90" w:rsidP="00D17B90">
            <w:pPr>
              <w:pStyle w:val="O0Nwnext"/>
            </w:pPr>
          </w:p>
        </w:tc>
        <w:tc>
          <w:tcPr>
            <w:tcW w:w="1202" w:type="dxa"/>
            <w:gridSpan w:val="3"/>
            <w:shd w:val="clear" w:color="auto" w:fill="auto"/>
          </w:tcPr>
          <w:p w14:paraId="657064CB" w14:textId="77777777" w:rsidR="00D17B90" w:rsidRPr="005F70FB" w:rsidRDefault="00D17B90" w:rsidP="00D17B90">
            <w:pPr>
              <w:pStyle w:val="Text"/>
            </w:pPr>
            <w:r w:rsidRPr="005F70FB">
              <w:t>Mamberamo</w:t>
            </w:r>
          </w:p>
        </w:tc>
        <w:tc>
          <w:tcPr>
            <w:tcW w:w="553" w:type="dxa"/>
            <w:gridSpan w:val="4"/>
            <w:shd w:val="clear" w:color="auto" w:fill="auto"/>
          </w:tcPr>
          <w:p w14:paraId="23D7BB28" w14:textId="77777777" w:rsidR="00D17B90" w:rsidRPr="005F70FB" w:rsidRDefault="00D17B90" w:rsidP="00D17B90">
            <w:pPr>
              <w:pStyle w:val="Text"/>
            </w:pPr>
            <w:r w:rsidRPr="005F70FB">
              <w:t>satu,</w:t>
            </w:r>
          </w:p>
        </w:tc>
        <w:tc>
          <w:tcPr>
            <w:tcW w:w="657" w:type="dxa"/>
            <w:gridSpan w:val="3"/>
            <w:shd w:val="clear" w:color="auto" w:fill="auto"/>
          </w:tcPr>
          <w:p w14:paraId="2633A73A" w14:textId="77777777" w:rsidR="00D17B90" w:rsidRPr="005F70FB" w:rsidRDefault="00D17B90" w:rsidP="00D17B90">
            <w:pPr>
              <w:pStyle w:val="Text"/>
            </w:pPr>
            <w:r w:rsidRPr="005F70FB">
              <w:t>Agus,</w:t>
            </w:r>
          </w:p>
        </w:tc>
        <w:tc>
          <w:tcPr>
            <w:tcW w:w="607" w:type="dxa"/>
            <w:gridSpan w:val="4"/>
            <w:shd w:val="clear" w:color="auto" w:fill="auto"/>
          </w:tcPr>
          <w:p w14:paraId="26A330AB" w14:textId="77777777" w:rsidR="00D17B90" w:rsidRPr="005F70FB" w:rsidRDefault="00D17B90" w:rsidP="00D17B90">
            <w:pPr>
              <w:pStyle w:val="Text"/>
            </w:pPr>
            <w:r w:rsidRPr="005F70FB">
              <w:t>Agus</w:t>
            </w:r>
          </w:p>
        </w:tc>
        <w:tc>
          <w:tcPr>
            <w:tcW w:w="368" w:type="dxa"/>
            <w:gridSpan w:val="3"/>
            <w:shd w:val="clear" w:color="auto" w:fill="auto"/>
          </w:tcPr>
          <w:p w14:paraId="5D8EC65E" w14:textId="77777777" w:rsidR="00D17B90" w:rsidRPr="005F70FB" w:rsidRDefault="00D17B90" w:rsidP="00D17B90">
            <w:pPr>
              <w:pStyle w:val="Text"/>
            </w:pPr>
            <w:r w:rsidRPr="005F70FB">
              <w:t>Y.</w:t>
            </w:r>
          </w:p>
        </w:tc>
      </w:tr>
      <w:tr w:rsidR="00AC23C4" w:rsidRPr="005F70FB" w14:paraId="34C1800F" w14:textId="77777777" w:rsidTr="00AC23C4">
        <w:trPr>
          <w:gridAfter w:val="14"/>
          <w:wAfter w:w="2417" w:type="dxa"/>
        </w:trPr>
        <w:tc>
          <w:tcPr>
            <w:tcW w:w="709" w:type="dxa"/>
            <w:shd w:val="clear" w:color="auto" w:fill="auto"/>
          </w:tcPr>
          <w:p w14:paraId="0DA862F6" w14:textId="77777777" w:rsidR="00D17B90" w:rsidRPr="005F70FB" w:rsidRDefault="00D17B90" w:rsidP="00D17B90">
            <w:pPr>
              <w:pStyle w:val="GlossEng"/>
            </w:pPr>
          </w:p>
        </w:tc>
        <w:tc>
          <w:tcPr>
            <w:tcW w:w="1202" w:type="dxa"/>
            <w:gridSpan w:val="3"/>
            <w:shd w:val="clear" w:color="auto" w:fill="auto"/>
          </w:tcPr>
          <w:p w14:paraId="0FE92D18" w14:textId="77777777" w:rsidR="00D17B90" w:rsidRPr="005F70FB" w:rsidRDefault="00D17B90" w:rsidP="00D17B90">
            <w:pPr>
              <w:pStyle w:val="GlossEng"/>
            </w:pPr>
            <w:r w:rsidRPr="005F70FB">
              <w:t>Mamberamo</w:t>
            </w:r>
          </w:p>
        </w:tc>
        <w:tc>
          <w:tcPr>
            <w:tcW w:w="553" w:type="dxa"/>
            <w:gridSpan w:val="4"/>
            <w:shd w:val="clear" w:color="auto" w:fill="auto"/>
          </w:tcPr>
          <w:p w14:paraId="7F73AE42" w14:textId="77777777" w:rsidR="00D17B90" w:rsidRPr="005F70FB" w:rsidRDefault="00D17B90" w:rsidP="00D17B90">
            <w:pPr>
              <w:pStyle w:val="GlossEng"/>
            </w:pPr>
            <w:r w:rsidRPr="005F70FB">
              <w:t>one</w:t>
            </w:r>
          </w:p>
        </w:tc>
        <w:tc>
          <w:tcPr>
            <w:tcW w:w="657" w:type="dxa"/>
            <w:gridSpan w:val="3"/>
            <w:shd w:val="clear" w:color="auto" w:fill="auto"/>
          </w:tcPr>
          <w:p w14:paraId="13F11131" w14:textId="77777777" w:rsidR="00D17B90" w:rsidRPr="005F70FB" w:rsidRDefault="00D17B90" w:rsidP="00D17B90">
            <w:pPr>
              <w:pStyle w:val="GlossEng"/>
            </w:pPr>
            <w:r w:rsidRPr="005F70FB">
              <w:t>Agus</w:t>
            </w:r>
          </w:p>
        </w:tc>
        <w:tc>
          <w:tcPr>
            <w:tcW w:w="607" w:type="dxa"/>
            <w:gridSpan w:val="4"/>
            <w:shd w:val="clear" w:color="auto" w:fill="auto"/>
          </w:tcPr>
          <w:p w14:paraId="222D37FB" w14:textId="77777777" w:rsidR="00D17B90" w:rsidRPr="005F70FB" w:rsidRDefault="00D17B90" w:rsidP="00D17B90">
            <w:pPr>
              <w:pStyle w:val="GlossEng"/>
            </w:pPr>
            <w:r w:rsidRPr="005F70FB">
              <w:t>Agus</w:t>
            </w:r>
          </w:p>
        </w:tc>
        <w:tc>
          <w:tcPr>
            <w:tcW w:w="368" w:type="dxa"/>
            <w:gridSpan w:val="3"/>
            <w:shd w:val="clear" w:color="auto" w:fill="auto"/>
          </w:tcPr>
          <w:p w14:paraId="3BC94DFC" w14:textId="77777777" w:rsidR="00D17B90" w:rsidRPr="005F70FB" w:rsidRDefault="00D17B90" w:rsidP="00D17B90">
            <w:pPr>
              <w:pStyle w:val="GlossEng"/>
            </w:pPr>
            <w:r w:rsidRPr="005F70FB">
              <w:t>Y.</w:t>
            </w:r>
          </w:p>
        </w:tc>
      </w:tr>
    </w:tbl>
    <w:p w14:paraId="7E5A8C2C" w14:textId="5AE68FCF" w:rsidR="00D17B90" w:rsidRPr="005F70FB" w:rsidRDefault="00D17B90" w:rsidP="00D17B90">
      <w:pPr>
        <w:pStyle w:val="FreeTranslEng"/>
      </w:pPr>
      <w:r w:rsidRPr="005F70FB">
        <w:t>(he) had already made a list, the first one on top, I saw that name, Lukas, what</w:t>
      </w:r>
      <w:r w:rsidR="00B7093A" w:rsidRPr="005F70FB">
        <w:t>’</w:t>
      </w:r>
      <w:r w:rsidRPr="005F70FB">
        <w:t>s-his-name, T., a certain transvestite, Lukas T., then (there were) already ten (names on that list), at that moment we, then add a certain older brother from (the) Mambramo (area), Agus, Agus Y.</w:t>
      </w:r>
    </w:p>
    <w:tbl>
      <w:tblPr>
        <w:tblW w:w="0" w:type="auto"/>
        <w:tblCellMar>
          <w:left w:w="42" w:type="dxa"/>
          <w:right w:w="42" w:type="dxa"/>
        </w:tblCellMar>
        <w:tblLook w:val="01E0" w:firstRow="1" w:lastRow="1" w:firstColumn="1" w:lastColumn="1" w:noHBand="0" w:noVBand="0"/>
      </w:tblPr>
      <w:tblGrid>
        <w:gridCol w:w="709"/>
        <w:gridCol w:w="489"/>
        <w:gridCol w:w="206"/>
        <w:gridCol w:w="360"/>
        <w:gridCol w:w="540"/>
        <w:gridCol w:w="200"/>
        <w:gridCol w:w="479"/>
        <w:gridCol w:w="10"/>
        <w:gridCol w:w="562"/>
        <w:gridCol w:w="762"/>
        <w:gridCol w:w="818"/>
        <w:gridCol w:w="573"/>
        <w:gridCol w:w="493"/>
      </w:tblGrid>
      <w:tr w:rsidR="00AC23C4" w:rsidRPr="005F70FB" w14:paraId="249534CD" w14:textId="77777777" w:rsidTr="00AC23C4">
        <w:tc>
          <w:tcPr>
            <w:tcW w:w="709" w:type="dxa"/>
            <w:shd w:val="clear" w:color="auto" w:fill="auto"/>
          </w:tcPr>
          <w:p w14:paraId="72C0742F" w14:textId="77777777" w:rsidR="00D17B90" w:rsidRPr="005F70FB" w:rsidRDefault="00D17B90" w:rsidP="00D17B90">
            <w:pPr>
              <w:pStyle w:val="Text"/>
            </w:pPr>
            <w:r w:rsidRPr="005F70FB">
              <w:t>0003</w:t>
            </w:r>
          </w:p>
        </w:tc>
        <w:tc>
          <w:tcPr>
            <w:tcW w:w="695" w:type="dxa"/>
            <w:gridSpan w:val="2"/>
            <w:shd w:val="clear" w:color="auto" w:fill="auto"/>
          </w:tcPr>
          <w:p w14:paraId="5C36272F" w14:textId="77777777" w:rsidR="00D17B90" w:rsidRPr="005F70FB" w:rsidRDefault="00D17B90" w:rsidP="00D17B90">
            <w:pPr>
              <w:pStyle w:val="Text"/>
            </w:pPr>
            <w:r w:rsidRPr="005F70FB">
              <w:t>tadi</w:t>
            </w:r>
          </w:p>
        </w:tc>
        <w:tc>
          <w:tcPr>
            <w:tcW w:w="360" w:type="dxa"/>
            <w:shd w:val="clear" w:color="auto" w:fill="auto"/>
          </w:tcPr>
          <w:p w14:paraId="248A1682" w14:textId="77777777" w:rsidR="00D17B90" w:rsidRPr="005F70FB" w:rsidRDefault="00D17B90" w:rsidP="00D17B90">
            <w:pPr>
              <w:pStyle w:val="Text"/>
            </w:pPr>
            <w:r w:rsidRPr="005F70FB">
              <w:t>di</w:t>
            </w:r>
          </w:p>
        </w:tc>
        <w:tc>
          <w:tcPr>
            <w:tcW w:w="740" w:type="dxa"/>
            <w:gridSpan w:val="2"/>
            <w:shd w:val="clear" w:color="auto" w:fill="auto"/>
          </w:tcPr>
          <w:p w14:paraId="608E4A4C" w14:textId="77777777" w:rsidR="00D17B90" w:rsidRPr="005F70FB" w:rsidRDefault="00D17B90" w:rsidP="00D17B90">
            <w:pPr>
              <w:pStyle w:val="Text"/>
            </w:pPr>
            <w:r w:rsidRPr="005F70FB">
              <w:t>pasar</w:t>
            </w:r>
          </w:p>
        </w:tc>
        <w:tc>
          <w:tcPr>
            <w:tcW w:w="489" w:type="dxa"/>
            <w:gridSpan w:val="2"/>
            <w:shd w:val="clear" w:color="auto" w:fill="auto"/>
          </w:tcPr>
          <w:p w14:paraId="4DC533FA" w14:textId="77777777" w:rsidR="00D17B90" w:rsidRPr="005F70FB" w:rsidRDefault="00D17B90" w:rsidP="00D17B90">
            <w:pPr>
              <w:pStyle w:val="Text"/>
            </w:pPr>
            <w:r w:rsidRPr="005F70FB">
              <w:t>sa</w:t>
            </w:r>
          </w:p>
        </w:tc>
        <w:tc>
          <w:tcPr>
            <w:tcW w:w="562" w:type="dxa"/>
            <w:shd w:val="clear" w:color="auto" w:fill="auto"/>
          </w:tcPr>
          <w:p w14:paraId="2167ED04" w14:textId="77777777" w:rsidR="00D17B90" w:rsidRPr="005F70FB" w:rsidRDefault="00D17B90" w:rsidP="00D17B90">
            <w:pPr>
              <w:pStyle w:val="Text"/>
            </w:pPr>
            <w:r w:rsidRPr="005F70FB">
              <w:t>ada</w:t>
            </w:r>
          </w:p>
        </w:tc>
        <w:tc>
          <w:tcPr>
            <w:tcW w:w="762" w:type="dxa"/>
            <w:shd w:val="clear" w:color="auto" w:fill="auto"/>
          </w:tcPr>
          <w:p w14:paraId="2AFC7B36" w14:textId="77777777" w:rsidR="00D17B90" w:rsidRPr="005F70FB" w:rsidRDefault="00D17B90" w:rsidP="00D17B90">
            <w:pPr>
              <w:pStyle w:val="Text"/>
            </w:pPr>
            <w:r w:rsidRPr="005F70FB">
              <w:t>pegang</w:t>
            </w:r>
          </w:p>
        </w:tc>
        <w:tc>
          <w:tcPr>
            <w:tcW w:w="818" w:type="dxa"/>
            <w:shd w:val="clear" w:color="auto" w:fill="auto"/>
          </w:tcPr>
          <w:p w14:paraId="330F8868" w14:textId="77777777" w:rsidR="00D17B90" w:rsidRPr="005F70FB" w:rsidRDefault="00D17B90" w:rsidP="00D17B90">
            <w:pPr>
              <w:pStyle w:val="Text"/>
            </w:pPr>
            <w:r w:rsidRPr="005F70FB">
              <w:t>tangang</w:t>
            </w:r>
          </w:p>
        </w:tc>
        <w:tc>
          <w:tcPr>
            <w:tcW w:w="573" w:type="dxa"/>
            <w:shd w:val="clear" w:color="auto" w:fill="auto"/>
          </w:tcPr>
          <w:p w14:paraId="75F0C3B0" w14:textId="77777777" w:rsidR="00D17B90" w:rsidRPr="005F70FB" w:rsidRDefault="00D17B90" w:rsidP="00D17B90">
            <w:pPr>
              <w:pStyle w:val="Text"/>
            </w:pPr>
            <w:r w:rsidRPr="005F70FB">
              <w:t>deng</w:t>
            </w:r>
          </w:p>
        </w:tc>
        <w:tc>
          <w:tcPr>
            <w:tcW w:w="489" w:type="dxa"/>
            <w:shd w:val="clear" w:color="auto" w:fill="auto"/>
          </w:tcPr>
          <w:p w14:paraId="309022D6" w14:textId="77777777" w:rsidR="00D17B90" w:rsidRPr="005F70FB" w:rsidRDefault="00D17B90" w:rsidP="00D17B90">
            <w:pPr>
              <w:pStyle w:val="Text"/>
            </w:pPr>
            <w:r w:rsidRPr="005F70FB">
              <w:t>dia,</w:t>
            </w:r>
          </w:p>
        </w:tc>
      </w:tr>
      <w:tr w:rsidR="00AC23C4" w:rsidRPr="005F70FB" w14:paraId="069979D2" w14:textId="77777777" w:rsidTr="00AC23C4">
        <w:tc>
          <w:tcPr>
            <w:tcW w:w="709" w:type="dxa"/>
            <w:shd w:val="clear" w:color="auto" w:fill="auto"/>
          </w:tcPr>
          <w:p w14:paraId="0B1753C6" w14:textId="77777777" w:rsidR="00D17B90" w:rsidRPr="005F70FB" w:rsidRDefault="00D17B90" w:rsidP="00D17B90">
            <w:pPr>
              <w:pStyle w:val="GlossEng2ptafter"/>
            </w:pPr>
          </w:p>
        </w:tc>
        <w:tc>
          <w:tcPr>
            <w:tcW w:w="695" w:type="dxa"/>
            <w:gridSpan w:val="2"/>
            <w:shd w:val="clear" w:color="auto" w:fill="auto"/>
          </w:tcPr>
          <w:p w14:paraId="18F5885B" w14:textId="77777777" w:rsidR="00D17B90" w:rsidRPr="005F70FB" w:rsidRDefault="00D17B90" w:rsidP="00D17B90">
            <w:pPr>
              <w:pStyle w:val="GlossEng2ptafter"/>
            </w:pPr>
            <w:r w:rsidRPr="005F70FB">
              <w:t>earlier</w:t>
            </w:r>
          </w:p>
        </w:tc>
        <w:tc>
          <w:tcPr>
            <w:tcW w:w="360" w:type="dxa"/>
            <w:shd w:val="clear" w:color="auto" w:fill="auto"/>
          </w:tcPr>
          <w:p w14:paraId="1E7CD218" w14:textId="77777777" w:rsidR="00D17B90" w:rsidRPr="005F70FB" w:rsidRDefault="00D17B90" w:rsidP="00D17B90">
            <w:pPr>
              <w:pStyle w:val="GlossEng2ptafter"/>
            </w:pPr>
            <w:r w:rsidRPr="005F70FB">
              <w:t>at</w:t>
            </w:r>
          </w:p>
        </w:tc>
        <w:tc>
          <w:tcPr>
            <w:tcW w:w="740" w:type="dxa"/>
            <w:gridSpan w:val="2"/>
            <w:shd w:val="clear" w:color="auto" w:fill="auto"/>
          </w:tcPr>
          <w:p w14:paraId="35949DB0" w14:textId="77777777" w:rsidR="00D17B90" w:rsidRPr="005F70FB" w:rsidRDefault="00D17B90" w:rsidP="00D17B90">
            <w:pPr>
              <w:pStyle w:val="GlossEng2ptafter"/>
            </w:pPr>
            <w:r w:rsidRPr="005F70FB">
              <w:t>market</w:t>
            </w:r>
          </w:p>
        </w:tc>
        <w:tc>
          <w:tcPr>
            <w:tcW w:w="489" w:type="dxa"/>
            <w:gridSpan w:val="2"/>
            <w:shd w:val="clear" w:color="auto" w:fill="auto"/>
          </w:tcPr>
          <w:p w14:paraId="217240E8" w14:textId="77777777" w:rsidR="00D17B90" w:rsidRPr="005F70FB" w:rsidRDefault="00D17B90" w:rsidP="00D17B90">
            <w:pPr>
              <w:pStyle w:val="GlossEng2ptafter"/>
            </w:pPr>
            <w:r w:rsidRPr="005F70FB">
              <w:rPr>
                <w:rStyle w:val="ChSmallCaps"/>
              </w:rPr>
              <w:t>1sg</w:t>
            </w:r>
          </w:p>
        </w:tc>
        <w:tc>
          <w:tcPr>
            <w:tcW w:w="562" w:type="dxa"/>
            <w:shd w:val="clear" w:color="auto" w:fill="auto"/>
          </w:tcPr>
          <w:p w14:paraId="3730C133" w14:textId="77777777" w:rsidR="00D17B90" w:rsidRPr="005F70FB" w:rsidRDefault="00D17B90" w:rsidP="00D17B90">
            <w:pPr>
              <w:pStyle w:val="GlossEng2ptafter"/>
            </w:pPr>
            <w:r w:rsidRPr="005F70FB">
              <w:t>exist</w:t>
            </w:r>
          </w:p>
        </w:tc>
        <w:tc>
          <w:tcPr>
            <w:tcW w:w="762" w:type="dxa"/>
            <w:shd w:val="clear" w:color="auto" w:fill="auto"/>
          </w:tcPr>
          <w:p w14:paraId="64708EDA" w14:textId="77777777" w:rsidR="00D17B90" w:rsidRPr="005F70FB" w:rsidRDefault="00D17B90" w:rsidP="00D17B90">
            <w:pPr>
              <w:pStyle w:val="GlossEng2ptafter"/>
            </w:pPr>
            <w:r w:rsidRPr="005F70FB">
              <w:t>hold</w:t>
            </w:r>
          </w:p>
        </w:tc>
        <w:tc>
          <w:tcPr>
            <w:tcW w:w="818" w:type="dxa"/>
            <w:shd w:val="clear" w:color="auto" w:fill="auto"/>
          </w:tcPr>
          <w:p w14:paraId="4D252C6B" w14:textId="77777777" w:rsidR="00D17B90" w:rsidRPr="005F70FB" w:rsidRDefault="00D17B90" w:rsidP="00D17B90">
            <w:pPr>
              <w:pStyle w:val="GlossEng2ptafter"/>
            </w:pPr>
            <w:r w:rsidRPr="005F70FB">
              <w:t>hand</w:t>
            </w:r>
          </w:p>
        </w:tc>
        <w:tc>
          <w:tcPr>
            <w:tcW w:w="573" w:type="dxa"/>
            <w:shd w:val="clear" w:color="auto" w:fill="auto"/>
          </w:tcPr>
          <w:p w14:paraId="2625DBF1" w14:textId="77777777" w:rsidR="00D17B90" w:rsidRPr="005F70FB" w:rsidRDefault="00D17B90" w:rsidP="00D17B90">
            <w:pPr>
              <w:pStyle w:val="GlossEng2ptafter"/>
            </w:pPr>
            <w:r w:rsidRPr="005F70FB">
              <w:t>with</w:t>
            </w:r>
          </w:p>
        </w:tc>
        <w:tc>
          <w:tcPr>
            <w:tcW w:w="489" w:type="dxa"/>
            <w:shd w:val="clear" w:color="auto" w:fill="auto"/>
          </w:tcPr>
          <w:p w14:paraId="15736294" w14:textId="77777777" w:rsidR="00D17B90" w:rsidRPr="005F70FB" w:rsidRDefault="00D17B90" w:rsidP="00D17B90">
            <w:pPr>
              <w:pStyle w:val="GlossEng2ptafter"/>
            </w:pPr>
            <w:r w:rsidRPr="005F70FB">
              <w:rPr>
                <w:rStyle w:val="ChSmallCaps"/>
              </w:rPr>
              <w:t>3sg</w:t>
            </w:r>
          </w:p>
        </w:tc>
      </w:tr>
      <w:tr w:rsidR="00AC23C4" w:rsidRPr="005F70FB" w14:paraId="519E2E5D" w14:textId="77777777" w:rsidTr="00AC23C4">
        <w:trPr>
          <w:gridAfter w:val="6"/>
          <w:wAfter w:w="3218" w:type="dxa"/>
        </w:trPr>
        <w:tc>
          <w:tcPr>
            <w:tcW w:w="709" w:type="dxa"/>
            <w:shd w:val="clear" w:color="auto" w:fill="auto"/>
          </w:tcPr>
          <w:p w14:paraId="48E32DA7" w14:textId="77777777" w:rsidR="00D17B90" w:rsidRPr="005F70FB" w:rsidRDefault="00D17B90" w:rsidP="00D17B90">
            <w:pPr>
              <w:pStyle w:val="O0Nwnext"/>
            </w:pPr>
          </w:p>
        </w:tc>
        <w:tc>
          <w:tcPr>
            <w:tcW w:w="489" w:type="dxa"/>
            <w:shd w:val="clear" w:color="auto" w:fill="auto"/>
          </w:tcPr>
          <w:p w14:paraId="4E5B3AA1" w14:textId="77777777" w:rsidR="00D17B90" w:rsidRPr="005F70FB" w:rsidRDefault="00D17B90" w:rsidP="00D17B90">
            <w:pPr>
              <w:pStyle w:val="Text"/>
            </w:pPr>
            <w:r w:rsidRPr="005F70FB">
              <w:t>de</w:t>
            </w:r>
          </w:p>
        </w:tc>
        <w:tc>
          <w:tcPr>
            <w:tcW w:w="562" w:type="dxa"/>
            <w:gridSpan w:val="2"/>
            <w:shd w:val="clear" w:color="auto" w:fill="auto"/>
          </w:tcPr>
          <w:p w14:paraId="1CE51FF6" w14:textId="77777777" w:rsidR="00D17B90" w:rsidRPr="005F70FB" w:rsidRDefault="00D17B90" w:rsidP="00D17B90">
            <w:pPr>
              <w:pStyle w:val="Text"/>
            </w:pPr>
            <w:r w:rsidRPr="005F70FB">
              <w:t>pake</w:t>
            </w:r>
          </w:p>
        </w:tc>
        <w:tc>
          <w:tcPr>
            <w:tcW w:w="540" w:type="dxa"/>
            <w:shd w:val="clear" w:color="auto" w:fill="auto"/>
          </w:tcPr>
          <w:p w14:paraId="1D07E24E" w14:textId="77777777" w:rsidR="00D17B90" w:rsidRPr="005F70FB" w:rsidRDefault="00D17B90" w:rsidP="00D17B90">
            <w:pPr>
              <w:pStyle w:val="Text"/>
            </w:pPr>
            <w:r w:rsidRPr="005F70FB">
              <w:t>baju</w:t>
            </w:r>
          </w:p>
        </w:tc>
        <w:tc>
          <w:tcPr>
            <w:tcW w:w="679" w:type="dxa"/>
            <w:gridSpan w:val="2"/>
            <w:shd w:val="clear" w:color="auto" w:fill="auto"/>
          </w:tcPr>
          <w:p w14:paraId="52819E2E" w14:textId="77777777" w:rsidR="00D17B90" w:rsidRPr="005F70FB" w:rsidRDefault="00D17B90" w:rsidP="00D17B90">
            <w:pPr>
              <w:pStyle w:val="Text"/>
            </w:pPr>
            <w:r w:rsidRPr="005F70FB">
              <w:t>mera</w:t>
            </w:r>
          </w:p>
        </w:tc>
      </w:tr>
      <w:tr w:rsidR="00AC23C4" w:rsidRPr="005F70FB" w14:paraId="76D67E3F" w14:textId="77777777" w:rsidTr="00AC23C4">
        <w:trPr>
          <w:gridAfter w:val="6"/>
          <w:wAfter w:w="3218" w:type="dxa"/>
        </w:trPr>
        <w:tc>
          <w:tcPr>
            <w:tcW w:w="709" w:type="dxa"/>
            <w:shd w:val="clear" w:color="auto" w:fill="auto"/>
          </w:tcPr>
          <w:p w14:paraId="3C6595F4" w14:textId="77777777" w:rsidR="00D17B90" w:rsidRPr="005F70FB" w:rsidRDefault="00D17B90" w:rsidP="00D17B90">
            <w:pPr>
              <w:pStyle w:val="GlossEng"/>
            </w:pPr>
          </w:p>
        </w:tc>
        <w:tc>
          <w:tcPr>
            <w:tcW w:w="489" w:type="dxa"/>
            <w:shd w:val="clear" w:color="auto" w:fill="auto"/>
          </w:tcPr>
          <w:p w14:paraId="20368843" w14:textId="77777777" w:rsidR="00D17B90" w:rsidRPr="005F70FB" w:rsidRDefault="00D17B90" w:rsidP="00D17B90">
            <w:pPr>
              <w:pStyle w:val="GlossEng"/>
            </w:pPr>
            <w:r w:rsidRPr="005F70FB">
              <w:rPr>
                <w:rStyle w:val="ChSmallCaps"/>
              </w:rPr>
              <w:t>3sg</w:t>
            </w:r>
          </w:p>
        </w:tc>
        <w:tc>
          <w:tcPr>
            <w:tcW w:w="562" w:type="dxa"/>
            <w:gridSpan w:val="2"/>
            <w:shd w:val="clear" w:color="auto" w:fill="auto"/>
          </w:tcPr>
          <w:p w14:paraId="671624EA" w14:textId="77777777" w:rsidR="00D17B90" w:rsidRPr="005F70FB" w:rsidRDefault="00D17B90" w:rsidP="00D17B90">
            <w:pPr>
              <w:pStyle w:val="GlossEng"/>
            </w:pPr>
            <w:r w:rsidRPr="005F70FB">
              <w:t>use</w:t>
            </w:r>
          </w:p>
        </w:tc>
        <w:tc>
          <w:tcPr>
            <w:tcW w:w="540" w:type="dxa"/>
            <w:shd w:val="clear" w:color="auto" w:fill="auto"/>
          </w:tcPr>
          <w:p w14:paraId="57931626" w14:textId="77777777" w:rsidR="00D17B90" w:rsidRPr="005F70FB" w:rsidRDefault="00D17B90" w:rsidP="00D17B90">
            <w:pPr>
              <w:pStyle w:val="GlossEng"/>
            </w:pPr>
            <w:r w:rsidRPr="005F70FB">
              <w:t>shirt</w:t>
            </w:r>
          </w:p>
        </w:tc>
        <w:tc>
          <w:tcPr>
            <w:tcW w:w="679" w:type="dxa"/>
            <w:gridSpan w:val="2"/>
            <w:shd w:val="clear" w:color="auto" w:fill="auto"/>
          </w:tcPr>
          <w:p w14:paraId="40C59449" w14:textId="77777777" w:rsidR="00D17B90" w:rsidRPr="005F70FB" w:rsidRDefault="00D17B90" w:rsidP="00D17B90">
            <w:pPr>
              <w:pStyle w:val="GlossEng"/>
            </w:pPr>
            <w:r w:rsidRPr="005F70FB">
              <w:t>be.red</w:t>
            </w:r>
          </w:p>
        </w:tc>
      </w:tr>
    </w:tbl>
    <w:p w14:paraId="1DB62CE7" w14:textId="77777777" w:rsidR="00D17B90" w:rsidRPr="005F70FB" w:rsidRDefault="00D17B90" w:rsidP="00D17B90">
      <w:pPr>
        <w:pStyle w:val="FreeTranslEng"/>
      </w:pPr>
      <w:r w:rsidRPr="005F70FB">
        <w:t>earlier in the market I was holding hands with him, he was wearing a red shirt</w:t>
      </w:r>
    </w:p>
    <w:tbl>
      <w:tblPr>
        <w:tblW w:w="0" w:type="auto"/>
        <w:tblCellMar>
          <w:left w:w="42" w:type="dxa"/>
          <w:right w:w="42" w:type="dxa"/>
        </w:tblCellMar>
        <w:tblLook w:val="01E0" w:firstRow="1" w:lastRow="1" w:firstColumn="1" w:lastColumn="1" w:noHBand="0" w:noVBand="0"/>
      </w:tblPr>
      <w:tblGrid>
        <w:gridCol w:w="709"/>
        <w:gridCol w:w="603"/>
        <w:gridCol w:w="447"/>
        <w:gridCol w:w="569"/>
      </w:tblGrid>
      <w:tr w:rsidR="00D17B90" w:rsidRPr="005F70FB" w14:paraId="64FDF952" w14:textId="77777777" w:rsidTr="00AC23C4">
        <w:tc>
          <w:tcPr>
            <w:tcW w:w="709" w:type="dxa"/>
            <w:shd w:val="clear" w:color="auto" w:fill="auto"/>
          </w:tcPr>
          <w:p w14:paraId="70E550B0" w14:textId="77777777" w:rsidR="00D17B90" w:rsidRPr="005F70FB" w:rsidRDefault="00D17B90" w:rsidP="00D17B90">
            <w:pPr>
              <w:pStyle w:val="Text"/>
            </w:pPr>
            <w:r w:rsidRPr="005F70FB">
              <w:t>0004</w:t>
            </w:r>
          </w:p>
        </w:tc>
        <w:tc>
          <w:tcPr>
            <w:tcW w:w="603" w:type="dxa"/>
            <w:shd w:val="clear" w:color="auto" w:fill="auto"/>
          </w:tcPr>
          <w:p w14:paraId="285567AD" w14:textId="77777777" w:rsidR="00D17B90" w:rsidRPr="005F70FB" w:rsidRDefault="00D17B90" w:rsidP="00D17B90">
            <w:pPr>
              <w:pStyle w:val="Text"/>
            </w:pPr>
            <w:r w:rsidRPr="005F70FB">
              <w:t>Klara:</w:t>
            </w:r>
          </w:p>
        </w:tc>
        <w:tc>
          <w:tcPr>
            <w:tcW w:w="447" w:type="dxa"/>
            <w:shd w:val="clear" w:color="auto" w:fill="auto"/>
          </w:tcPr>
          <w:p w14:paraId="6F771583" w14:textId="77777777" w:rsidR="00D17B90" w:rsidRPr="005F70FB" w:rsidRDefault="00D17B90" w:rsidP="00D17B90">
            <w:pPr>
              <w:pStyle w:val="Text"/>
            </w:pPr>
            <w:r w:rsidRPr="005F70FB">
              <w:t>o,</w:t>
            </w:r>
          </w:p>
        </w:tc>
        <w:tc>
          <w:tcPr>
            <w:tcW w:w="569" w:type="dxa"/>
            <w:shd w:val="clear" w:color="auto" w:fill="auto"/>
          </w:tcPr>
          <w:p w14:paraId="46812F3C" w14:textId="77777777" w:rsidR="00D17B90" w:rsidRPr="005F70FB" w:rsidRDefault="00D17B90" w:rsidP="00D17B90">
            <w:pPr>
              <w:pStyle w:val="Text"/>
            </w:pPr>
            <w:r w:rsidRPr="005F70FB">
              <w:t>[</w:t>
            </w:r>
            <w:r w:rsidRPr="005F70FB">
              <w:rPr>
                <w:rStyle w:val="ChSmallCaps"/>
              </w:rPr>
              <w:t>up</w:t>
            </w:r>
            <w:r w:rsidRPr="005F70FB">
              <w:t>]</w:t>
            </w:r>
          </w:p>
        </w:tc>
      </w:tr>
      <w:tr w:rsidR="00D17B90" w:rsidRPr="005F70FB" w14:paraId="0F198577" w14:textId="77777777" w:rsidTr="00AC23C4">
        <w:tc>
          <w:tcPr>
            <w:tcW w:w="709" w:type="dxa"/>
            <w:shd w:val="clear" w:color="auto" w:fill="auto"/>
          </w:tcPr>
          <w:p w14:paraId="7E52A789" w14:textId="77777777" w:rsidR="00D17B90" w:rsidRPr="005F70FB" w:rsidRDefault="00D17B90" w:rsidP="00D17B90">
            <w:pPr>
              <w:pStyle w:val="GlossEng"/>
            </w:pPr>
          </w:p>
        </w:tc>
        <w:tc>
          <w:tcPr>
            <w:tcW w:w="603" w:type="dxa"/>
            <w:shd w:val="clear" w:color="auto" w:fill="auto"/>
          </w:tcPr>
          <w:p w14:paraId="43F2306D" w14:textId="77777777" w:rsidR="00D17B90" w:rsidRPr="005F70FB" w:rsidRDefault="00D17B90" w:rsidP="00D17B90">
            <w:pPr>
              <w:pStyle w:val="GlossEng"/>
            </w:pPr>
          </w:p>
        </w:tc>
        <w:tc>
          <w:tcPr>
            <w:tcW w:w="447" w:type="dxa"/>
            <w:shd w:val="clear" w:color="auto" w:fill="auto"/>
          </w:tcPr>
          <w:p w14:paraId="3D38909A" w14:textId="77777777" w:rsidR="00D17B90" w:rsidRPr="005F70FB" w:rsidRDefault="00D17B90" w:rsidP="00D17B90">
            <w:pPr>
              <w:pStyle w:val="GlossEng"/>
            </w:pPr>
            <w:r w:rsidRPr="005F70FB">
              <w:t>oh!</w:t>
            </w:r>
          </w:p>
        </w:tc>
        <w:tc>
          <w:tcPr>
            <w:tcW w:w="569" w:type="dxa"/>
            <w:shd w:val="clear" w:color="auto" w:fill="auto"/>
          </w:tcPr>
          <w:p w14:paraId="3E1036F7" w14:textId="77777777" w:rsidR="00D17B90" w:rsidRPr="005F70FB" w:rsidRDefault="00D17B90" w:rsidP="00D17B90">
            <w:pPr>
              <w:pStyle w:val="GlossEng"/>
            </w:pPr>
          </w:p>
        </w:tc>
      </w:tr>
    </w:tbl>
    <w:p w14:paraId="6121D0A3" w14:textId="77777777" w:rsidR="00D17B90" w:rsidRPr="005F70FB" w:rsidRDefault="00D17B90" w:rsidP="00D17B90">
      <w:pPr>
        <w:pStyle w:val="FreeTranslEng"/>
      </w:pPr>
      <w:r w:rsidRPr="005F70FB">
        <w:t>Klara: oh,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9"/>
        <w:gridCol w:w="629"/>
        <w:gridCol w:w="662"/>
        <w:gridCol w:w="1137"/>
      </w:tblGrid>
      <w:tr w:rsidR="00D17B90" w:rsidRPr="005F70FB" w14:paraId="5B46ADC3" w14:textId="77777777" w:rsidTr="00AC23C4">
        <w:tc>
          <w:tcPr>
            <w:tcW w:w="709" w:type="dxa"/>
            <w:shd w:val="clear" w:color="auto" w:fill="auto"/>
          </w:tcPr>
          <w:p w14:paraId="694DF612" w14:textId="77777777" w:rsidR="00D17B90" w:rsidRPr="005F70FB" w:rsidRDefault="00D17B90" w:rsidP="00D17B90">
            <w:pPr>
              <w:pStyle w:val="Text"/>
            </w:pPr>
            <w:r w:rsidRPr="005F70FB">
              <w:t>0005</w:t>
            </w:r>
          </w:p>
        </w:tc>
        <w:tc>
          <w:tcPr>
            <w:tcW w:w="629" w:type="dxa"/>
            <w:shd w:val="clear" w:color="auto" w:fill="auto"/>
          </w:tcPr>
          <w:p w14:paraId="6EE61037" w14:textId="77777777" w:rsidR="00D17B90" w:rsidRPr="005F70FB" w:rsidRDefault="00D17B90" w:rsidP="00D17B90">
            <w:pPr>
              <w:pStyle w:val="Text"/>
            </w:pPr>
            <w:r w:rsidRPr="005F70FB">
              <w:t>Oten:</w:t>
            </w:r>
          </w:p>
        </w:tc>
        <w:tc>
          <w:tcPr>
            <w:tcW w:w="662" w:type="dxa"/>
            <w:shd w:val="clear" w:color="auto" w:fill="auto"/>
          </w:tcPr>
          <w:p w14:paraId="0B08FB9B" w14:textId="52E811A0" w:rsidR="00D17B90" w:rsidRPr="005F70FB" w:rsidRDefault="00D17B90" w:rsidP="00D17B90">
            <w:pPr>
              <w:pStyle w:val="Text"/>
            </w:pPr>
            <w:r w:rsidRPr="005F70FB">
              <w:t>badan</w:t>
            </w:r>
            <w:r w:rsidR="00E50368">
              <w:t>g</w:t>
            </w:r>
          </w:p>
        </w:tc>
        <w:tc>
          <w:tcPr>
            <w:tcW w:w="1137" w:type="dxa"/>
            <w:shd w:val="clear" w:color="auto" w:fill="auto"/>
          </w:tcPr>
          <w:p w14:paraId="72A912E4" w14:textId="77777777" w:rsidR="00D17B90" w:rsidRPr="005F70FB" w:rsidRDefault="00D17B90" w:rsidP="00D17B90">
            <w:pPr>
              <w:pStyle w:val="Text"/>
            </w:pPr>
            <w:r w:rsidRPr="005F70FB">
              <w:t>besar~besar</w:t>
            </w:r>
          </w:p>
        </w:tc>
      </w:tr>
      <w:tr w:rsidR="00D17B90" w:rsidRPr="005F70FB" w14:paraId="7CB5C239" w14:textId="77777777" w:rsidTr="00AC23C4">
        <w:tc>
          <w:tcPr>
            <w:tcW w:w="709" w:type="dxa"/>
            <w:shd w:val="clear" w:color="auto" w:fill="auto"/>
          </w:tcPr>
          <w:p w14:paraId="4184F246" w14:textId="77777777" w:rsidR="00D17B90" w:rsidRPr="005F70FB" w:rsidRDefault="00D17B90" w:rsidP="00D17B90">
            <w:pPr>
              <w:pStyle w:val="GlossEng"/>
            </w:pPr>
          </w:p>
        </w:tc>
        <w:tc>
          <w:tcPr>
            <w:tcW w:w="629" w:type="dxa"/>
            <w:shd w:val="clear" w:color="auto" w:fill="auto"/>
          </w:tcPr>
          <w:p w14:paraId="244F3881" w14:textId="77777777" w:rsidR="00D17B90" w:rsidRPr="005F70FB" w:rsidRDefault="00D17B90" w:rsidP="00D17B90">
            <w:pPr>
              <w:pStyle w:val="GlossEng"/>
            </w:pPr>
          </w:p>
        </w:tc>
        <w:tc>
          <w:tcPr>
            <w:tcW w:w="662" w:type="dxa"/>
            <w:shd w:val="clear" w:color="auto" w:fill="auto"/>
          </w:tcPr>
          <w:p w14:paraId="0E3774DF" w14:textId="77777777" w:rsidR="00D17B90" w:rsidRPr="005F70FB" w:rsidRDefault="00D17B90" w:rsidP="00D17B90">
            <w:pPr>
              <w:pStyle w:val="GlossEng"/>
            </w:pPr>
            <w:r w:rsidRPr="005F70FB">
              <w:t>body</w:t>
            </w:r>
          </w:p>
        </w:tc>
        <w:tc>
          <w:tcPr>
            <w:tcW w:w="1137" w:type="dxa"/>
            <w:shd w:val="clear" w:color="auto" w:fill="auto"/>
          </w:tcPr>
          <w:p w14:paraId="008B57D9" w14:textId="77777777" w:rsidR="00D17B90" w:rsidRPr="005F70FB" w:rsidRDefault="00D17B90" w:rsidP="00D17B90">
            <w:pPr>
              <w:pStyle w:val="GlossEng"/>
            </w:pPr>
            <w:r w:rsidRPr="005F70FB">
              <w:rPr>
                <w:rStyle w:val="ChSmallCaps"/>
              </w:rPr>
              <w:t>rdp</w:t>
            </w:r>
            <w:r w:rsidRPr="005F70FB">
              <w:t>~be.big</w:t>
            </w:r>
          </w:p>
        </w:tc>
      </w:tr>
    </w:tbl>
    <w:p w14:paraId="63E8ECDB" w14:textId="77777777" w:rsidR="00D17B90" w:rsidRPr="005F70FB" w:rsidRDefault="00D17B90" w:rsidP="00D17B90">
      <w:pPr>
        <w:pStyle w:val="FreeTranslEng"/>
      </w:pPr>
      <w:r w:rsidRPr="005F70FB">
        <w:t>Oten: (his) body is very big</w:t>
      </w:r>
    </w:p>
    <w:tbl>
      <w:tblPr>
        <w:tblW w:w="0" w:type="auto"/>
        <w:tblCellMar>
          <w:left w:w="42" w:type="dxa"/>
          <w:right w:w="42" w:type="dxa"/>
        </w:tblCellMar>
        <w:tblLook w:val="01E0" w:firstRow="1" w:lastRow="1" w:firstColumn="1" w:lastColumn="1" w:noHBand="0" w:noVBand="0"/>
      </w:tblPr>
      <w:tblGrid>
        <w:gridCol w:w="709"/>
        <w:gridCol w:w="603"/>
        <w:gridCol w:w="1006"/>
      </w:tblGrid>
      <w:tr w:rsidR="00D17B90" w:rsidRPr="005F70FB" w14:paraId="086B0172" w14:textId="77777777" w:rsidTr="00AC23C4">
        <w:tc>
          <w:tcPr>
            <w:tcW w:w="709" w:type="dxa"/>
            <w:shd w:val="clear" w:color="auto" w:fill="auto"/>
          </w:tcPr>
          <w:p w14:paraId="79D3855E" w14:textId="77777777" w:rsidR="00D17B90" w:rsidRPr="005F70FB" w:rsidRDefault="00D17B90" w:rsidP="00D17B90">
            <w:pPr>
              <w:pStyle w:val="Text"/>
            </w:pPr>
            <w:r w:rsidRPr="005F70FB">
              <w:t>0006</w:t>
            </w:r>
          </w:p>
        </w:tc>
        <w:tc>
          <w:tcPr>
            <w:tcW w:w="603" w:type="dxa"/>
            <w:shd w:val="clear" w:color="auto" w:fill="auto"/>
          </w:tcPr>
          <w:p w14:paraId="42B051FF" w14:textId="77777777" w:rsidR="00D17B90" w:rsidRPr="005F70FB" w:rsidRDefault="00D17B90" w:rsidP="00D17B90">
            <w:pPr>
              <w:pStyle w:val="Text"/>
            </w:pPr>
            <w:r w:rsidRPr="005F70FB">
              <w:t>Klara:</w:t>
            </w:r>
          </w:p>
        </w:tc>
        <w:tc>
          <w:tcPr>
            <w:tcW w:w="1006" w:type="dxa"/>
            <w:shd w:val="clear" w:color="auto" w:fill="auto"/>
          </w:tcPr>
          <w:p w14:paraId="01467E61" w14:textId="77777777" w:rsidR="00D17B90" w:rsidRPr="005F70FB" w:rsidRDefault="00D17B90" w:rsidP="00D17B90">
            <w:pPr>
              <w:pStyle w:val="Text"/>
            </w:pPr>
            <w:r w:rsidRPr="005F70FB">
              <w:t>((laughter))</w:t>
            </w:r>
          </w:p>
        </w:tc>
      </w:tr>
    </w:tbl>
    <w:p w14:paraId="0C231A5B" w14:textId="77777777" w:rsidR="00D17B90" w:rsidRPr="005F70FB" w:rsidRDefault="00D17B90" w:rsidP="00D17B90">
      <w:pPr>
        <w:pStyle w:val="FreeTranslEng"/>
      </w:pPr>
      <w:r w:rsidRPr="005F70FB">
        <w:t>Klara: ((laughter))</w:t>
      </w:r>
    </w:p>
    <w:tbl>
      <w:tblPr>
        <w:tblW w:w="6785" w:type="dxa"/>
        <w:tblCellMar>
          <w:left w:w="42" w:type="dxa"/>
          <w:right w:w="42" w:type="dxa"/>
        </w:tblCellMar>
        <w:tblLook w:val="01E0" w:firstRow="1" w:lastRow="1" w:firstColumn="1" w:lastColumn="1" w:noHBand="0" w:noVBand="0"/>
      </w:tblPr>
      <w:tblGrid>
        <w:gridCol w:w="709"/>
        <w:gridCol w:w="569"/>
        <w:gridCol w:w="60"/>
        <w:gridCol w:w="130"/>
        <w:gridCol w:w="179"/>
        <w:gridCol w:w="35"/>
        <w:gridCol w:w="207"/>
        <w:gridCol w:w="219"/>
        <w:gridCol w:w="125"/>
        <w:gridCol w:w="20"/>
        <w:gridCol w:w="125"/>
        <w:gridCol w:w="547"/>
        <w:gridCol w:w="48"/>
        <w:gridCol w:w="22"/>
        <w:gridCol w:w="459"/>
        <w:gridCol w:w="59"/>
        <w:gridCol w:w="33"/>
        <w:gridCol w:w="397"/>
        <w:gridCol w:w="137"/>
        <w:gridCol w:w="50"/>
        <w:gridCol w:w="481"/>
        <w:gridCol w:w="87"/>
        <w:gridCol w:w="61"/>
        <w:gridCol w:w="392"/>
        <w:gridCol w:w="359"/>
        <w:gridCol w:w="22"/>
        <w:gridCol w:w="436"/>
        <w:gridCol w:w="31"/>
        <w:gridCol w:w="95"/>
        <w:gridCol w:w="360"/>
        <w:gridCol w:w="279"/>
        <w:gridCol w:w="52"/>
      </w:tblGrid>
      <w:tr w:rsidR="00AC23C4" w:rsidRPr="005F70FB" w14:paraId="413A85C2" w14:textId="77777777" w:rsidTr="000F6151">
        <w:trPr>
          <w:gridAfter w:val="1"/>
          <w:wAfter w:w="52" w:type="dxa"/>
        </w:trPr>
        <w:tc>
          <w:tcPr>
            <w:tcW w:w="709" w:type="dxa"/>
            <w:shd w:val="clear" w:color="auto" w:fill="auto"/>
          </w:tcPr>
          <w:p w14:paraId="39B6CCEB" w14:textId="77777777" w:rsidR="00D17B90" w:rsidRPr="005F70FB" w:rsidRDefault="00D17B90" w:rsidP="00D17B90">
            <w:pPr>
              <w:pStyle w:val="Text"/>
            </w:pPr>
            <w:r w:rsidRPr="005F70FB">
              <w:t>0007</w:t>
            </w:r>
          </w:p>
        </w:tc>
        <w:tc>
          <w:tcPr>
            <w:tcW w:w="629" w:type="dxa"/>
            <w:gridSpan w:val="2"/>
            <w:shd w:val="clear" w:color="auto" w:fill="auto"/>
          </w:tcPr>
          <w:p w14:paraId="34E029E0" w14:textId="77777777" w:rsidR="00D17B90" w:rsidRPr="005F70FB" w:rsidRDefault="00D17B90" w:rsidP="00D17B90">
            <w:pPr>
              <w:pStyle w:val="Text"/>
            </w:pPr>
            <w:r w:rsidRPr="005F70FB">
              <w:t>Oten:</w:t>
            </w:r>
          </w:p>
        </w:tc>
        <w:tc>
          <w:tcPr>
            <w:tcW w:w="551" w:type="dxa"/>
            <w:gridSpan w:val="4"/>
            <w:shd w:val="clear" w:color="auto" w:fill="auto"/>
          </w:tcPr>
          <w:p w14:paraId="16B35816" w14:textId="77777777" w:rsidR="00D17B90" w:rsidRPr="005F70FB" w:rsidRDefault="00D17B90" w:rsidP="00D17B90">
            <w:pPr>
              <w:pStyle w:val="Text"/>
            </w:pPr>
            <w:r w:rsidRPr="005F70FB">
              <w:t>pace</w:t>
            </w:r>
          </w:p>
        </w:tc>
        <w:tc>
          <w:tcPr>
            <w:tcW w:w="489" w:type="dxa"/>
            <w:gridSpan w:val="4"/>
            <w:shd w:val="clear" w:color="auto" w:fill="auto"/>
          </w:tcPr>
          <w:p w14:paraId="7946F212" w14:textId="77777777" w:rsidR="00D17B90" w:rsidRPr="005F70FB" w:rsidRDefault="00D17B90" w:rsidP="00D17B90">
            <w:pPr>
              <w:pStyle w:val="Text"/>
            </w:pPr>
            <w:r w:rsidRPr="005F70FB">
              <w:t>de</w:t>
            </w:r>
          </w:p>
        </w:tc>
        <w:tc>
          <w:tcPr>
            <w:tcW w:w="595" w:type="dxa"/>
            <w:gridSpan w:val="2"/>
            <w:shd w:val="clear" w:color="auto" w:fill="auto"/>
          </w:tcPr>
          <w:p w14:paraId="31C19194" w14:textId="77777777" w:rsidR="00D17B90" w:rsidRPr="005F70FB" w:rsidRDefault="00D17B90" w:rsidP="00D17B90">
            <w:pPr>
              <w:pStyle w:val="Text"/>
            </w:pPr>
            <w:r w:rsidRPr="005F70FB">
              <w:t>tulis</w:t>
            </w:r>
          </w:p>
        </w:tc>
        <w:tc>
          <w:tcPr>
            <w:tcW w:w="540" w:type="dxa"/>
            <w:gridSpan w:val="3"/>
            <w:shd w:val="clear" w:color="auto" w:fill="auto"/>
          </w:tcPr>
          <w:p w14:paraId="69FAAA1D" w14:textId="77777777" w:rsidR="00D17B90" w:rsidRPr="005F70FB" w:rsidRDefault="00D17B90" w:rsidP="00D17B90">
            <w:pPr>
              <w:pStyle w:val="Text"/>
            </w:pPr>
            <w:r w:rsidRPr="005F70FB">
              <w:t>tong</w:t>
            </w:r>
          </w:p>
        </w:tc>
        <w:tc>
          <w:tcPr>
            <w:tcW w:w="567" w:type="dxa"/>
            <w:gridSpan w:val="3"/>
            <w:shd w:val="clear" w:color="auto" w:fill="auto"/>
          </w:tcPr>
          <w:p w14:paraId="505D0216" w14:textId="77777777" w:rsidR="00D17B90" w:rsidRPr="005F70FB" w:rsidRDefault="00D17B90" w:rsidP="00D17B90">
            <w:pPr>
              <w:pStyle w:val="Text"/>
            </w:pPr>
            <w:r w:rsidRPr="005F70FB">
              <w:t>pu</w:t>
            </w:r>
          </w:p>
        </w:tc>
        <w:tc>
          <w:tcPr>
            <w:tcW w:w="618" w:type="dxa"/>
            <w:gridSpan w:val="3"/>
            <w:shd w:val="clear" w:color="auto" w:fill="auto"/>
          </w:tcPr>
          <w:p w14:paraId="1B25E0E2" w14:textId="77777777" w:rsidR="00D17B90" w:rsidRPr="005F70FB" w:rsidRDefault="00D17B90" w:rsidP="00D17B90">
            <w:pPr>
              <w:pStyle w:val="Text"/>
            </w:pPr>
            <w:r w:rsidRPr="005F70FB">
              <w:t>nama</w:t>
            </w:r>
          </w:p>
        </w:tc>
        <w:tc>
          <w:tcPr>
            <w:tcW w:w="812" w:type="dxa"/>
            <w:gridSpan w:val="3"/>
            <w:shd w:val="clear" w:color="auto" w:fill="auto"/>
          </w:tcPr>
          <w:p w14:paraId="1730FE3E" w14:textId="77777777" w:rsidR="00D17B90" w:rsidRPr="005F70FB" w:rsidRDefault="00D17B90" w:rsidP="00D17B90">
            <w:pPr>
              <w:pStyle w:val="Text"/>
            </w:pPr>
            <w:r w:rsidRPr="005F70FB">
              <w:t>selesay,</w:t>
            </w:r>
          </w:p>
        </w:tc>
        <w:tc>
          <w:tcPr>
            <w:tcW w:w="489" w:type="dxa"/>
            <w:gridSpan w:val="3"/>
            <w:shd w:val="clear" w:color="auto" w:fill="auto"/>
          </w:tcPr>
          <w:p w14:paraId="4D965695" w14:textId="77777777" w:rsidR="00D17B90" w:rsidRPr="005F70FB" w:rsidRDefault="00D17B90" w:rsidP="00D17B90">
            <w:pPr>
              <w:pStyle w:val="Text"/>
            </w:pPr>
            <w:r w:rsidRPr="005F70FB">
              <w:t>de</w:t>
            </w:r>
          </w:p>
        </w:tc>
        <w:tc>
          <w:tcPr>
            <w:tcW w:w="734" w:type="dxa"/>
            <w:gridSpan w:val="3"/>
            <w:shd w:val="clear" w:color="auto" w:fill="auto"/>
          </w:tcPr>
          <w:p w14:paraId="1B84659A" w14:textId="77777777" w:rsidR="00D17B90" w:rsidRPr="005F70FB" w:rsidRDefault="00D17B90" w:rsidP="00D17B90">
            <w:pPr>
              <w:pStyle w:val="Text"/>
            </w:pPr>
            <w:r w:rsidRPr="005F70FB">
              <w:t>bilang,</w:t>
            </w:r>
          </w:p>
        </w:tc>
      </w:tr>
      <w:tr w:rsidR="00AC23C4" w:rsidRPr="005F70FB" w14:paraId="37261A2F" w14:textId="77777777" w:rsidTr="000F6151">
        <w:trPr>
          <w:gridAfter w:val="1"/>
          <w:wAfter w:w="52" w:type="dxa"/>
        </w:trPr>
        <w:tc>
          <w:tcPr>
            <w:tcW w:w="709" w:type="dxa"/>
            <w:shd w:val="clear" w:color="auto" w:fill="auto"/>
          </w:tcPr>
          <w:p w14:paraId="7D2A41E2" w14:textId="77777777" w:rsidR="00D17B90" w:rsidRPr="005F70FB" w:rsidRDefault="00D17B90" w:rsidP="00D17B90">
            <w:pPr>
              <w:pStyle w:val="GlossEng2ptafter"/>
            </w:pPr>
          </w:p>
        </w:tc>
        <w:tc>
          <w:tcPr>
            <w:tcW w:w="629" w:type="dxa"/>
            <w:gridSpan w:val="2"/>
            <w:shd w:val="clear" w:color="auto" w:fill="auto"/>
          </w:tcPr>
          <w:p w14:paraId="592E7635" w14:textId="77777777" w:rsidR="00D17B90" w:rsidRPr="005F70FB" w:rsidRDefault="00D17B90" w:rsidP="00D17B90">
            <w:pPr>
              <w:pStyle w:val="GlossEng2ptafter"/>
            </w:pPr>
          </w:p>
        </w:tc>
        <w:tc>
          <w:tcPr>
            <w:tcW w:w="551" w:type="dxa"/>
            <w:gridSpan w:val="4"/>
            <w:shd w:val="clear" w:color="auto" w:fill="auto"/>
          </w:tcPr>
          <w:p w14:paraId="6679B9E0" w14:textId="77777777" w:rsidR="00D17B90" w:rsidRPr="005F70FB" w:rsidRDefault="00D17B90" w:rsidP="00D17B90">
            <w:pPr>
              <w:pStyle w:val="GlossEng2ptafter"/>
            </w:pPr>
            <w:r w:rsidRPr="005F70FB">
              <w:t>man</w:t>
            </w:r>
          </w:p>
        </w:tc>
        <w:tc>
          <w:tcPr>
            <w:tcW w:w="489" w:type="dxa"/>
            <w:gridSpan w:val="4"/>
            <w:shd w:val="clear" w:color="auto" w:fill="auto"/>
          </w:tcPr>
          <w:p w14:paraId="66DCB26B" w14:textId="77777777" w:rsidR="00D17B90" w:rsidRPr="005F70FB" w:rsidRDefault="00D17B90" w:rsidP="00D17B90">
            <w:pPr>
              <w:pStyle w:val="GlossEng2ptafter"/>
            </w:pPr>
            <w:r w:rsidRPr="005F70FB">
              <w:rPr>
                <w:rStyle w:val="ChSmallCaps"/>
              </w:rPr>
              <w:t>3sg</w:t>
            </w:r>
          </w:p>
        </w:tc>
        <w:tc>
          <w:tcPr>
            <w:tcW w:w="595" w:type="dxa"/>
            <w:gridSpan w:val="2"/>
            <w:shd w:val="clear" w:color="auto" w:fill="auto"/>
          </w:tcPr>
          <w:p w14:paraId="3BB5B03A" w14:textId="77777777" w:rsidR="00D17B90" w:rsidRPr="005F70FB" w:rsidRDefault="00D17B90" w:rsidP="00D17B90">
            <w:pPr>
              <w:pStyle w:val="GlossEng2ptafter"/>
            </w:pPr>
            <w:r w:rsidRPr="005F70FB">
              <w:t>write</w:t>
            </w:r>
          </w:p>
        </w:tc>
        <w:tc>
          <w:tcPr>
            <w:tcW w:w="540" w:type="dxa"/>
            <w:gridSpan w:val="3"/>
            <w:shd w:val="clear" w:color="auto" w:fill="auto"/>
          </w:tcPr>
          <w:p w14:paraId="4436767D" w14:textId="77777777" w:rsidR="00D17B90" w:rsidRPr="005F70FB" w:rsidRDefault="00D17B90" w:rsidP="00D17B90">
            <w:pPr>
              <w:pStyle w:val="GlossEng2ptafter"/>
            </w:pPr>
            <w:r w:rsidRPr="005F70FB">
              <w:rPr>
                <w:rStyle w:val="ChSmallCaps"/>
              </w:rPr>
              <w:t>1pl</w:t>
            </w:r>
          </w:p>
        </w:tc>
        <w:tc>
          <w:tcPr>
            <w:tcW w:w="567" w:type="dxa"/>
            <w:gridSpan w:val="3"/>
            <w:shd w:val="clear" w:color="auto" w:fill="auto"/>
          </w:tcPr>
          <w:p w14:paraId="786C75F2" w14:textId="77777777" w:rsidR="00D17B90" w:rsidRPr="005F70FB" w:rsidRDefault="00D17B90" w:rsidP="00D17B90">
            <w:pPr>
              <w:pStyle w:val="GlossEng2ptafter"/>
            </w:pPr>
            <w:r w:rsidRPr="005F70FB">
              <w:rPr>
                <w:rStyle w:val="ChSmallCaps"/>
              </w:rPr>
              <w:t>poss</w:t>
            </w:r>
          </w:p>
        </w:tc>
        <w:tc>
          <w:tcPr>
            <w:tcW w:w="618" w:type="dxa"/>
            <w:gridSpan w:val="3"/>
            <w:shd w:val="clear" w:color="auto" w:fill="auto"/>
          </w:tcPr>
          <w:p w14:paraId="73F5AB43" w14:textId="77777777" w:rsidR="00D17B90" w:rsidRPr="005F70FB" w:rsidRDefault="00D17B90" w:rsidP="00D17B90">
            <w:pPr>
              <w:pStyle w:val="GlossEng2ptafter"/>
            </w:pPr>
            <w:r w:rsidRPr="005F70FB">
              <w:t>name</w:t>
            </w:r>
          </w:p>
        </w:tc>
        <w:tc>
          <w:tcPr>
            <w:tcW w:w="812" w:type="dxa"/>
            <w:gridSpan w:val="3"/>
            <w:shd w:val="clear" w:color="auto" w:fill="auto"/>
          </w:tcPr>
          <w:p w14:paraId="32B82E57" w14:textId="77777777" w:rsidR="00D17B90" w:rsidRPr="005F70FB" w:rsidRDefault="00D17B90" w:rsidP="00D17B90">
            <w:pPr>
              <w:pStyle w:val="GlossEng2ptafter"/>
            </w:pPr>
            <w:r w:rsidRPr="005F70FB">
              <w:t>finish</w:t>
            </w:r>
          </w:p>
        </w:tc>
        <w:tc>
          <w:tcPr>
            <w:tcW w:w="489" w:type="dxa"/>
            <w:gridSpan w:val="3"/>
            <w:shd w:val="clear" w:color="auto" w:fill="auto"/>
          </w:tcPr>
          <w:p w14:paraId="5ED682F7" w14:textId="77777777" w:rsidR="00D17B90" w:rsidRPr="005F70FB" w:rsidRDefault="00D17B90" w:rsidP="00D17B90">
            <w:pPr>
              <w:pStyle w:val="GlossEng2ptafter"/>
            </w:pPr>
            <w:r w:rsidRPr="005F70FB">
              <w:rPr>
                <w:rStyle w:val="ChSmallCaps"/>
              </w:rPr>
              <w:t>3sg</w:t>
            </w:r>
          </w:p>
        </w:tc>
        <w:tc>
          <w:tcPr>
            <w:tcW w:w="734" w:type="dxa"/>
            <w:gridSpan w:val="3"/>
            <w:shd w:val="clear" w:color="auto" w:fill="auto"/>
          </w:tcPr>
          <w:p w14:paraId="666B22E2" w14:textId="77777777" w:rsidR="00D17B90" w:rsidRPr="005F70FB" w:rsidRDefault="00D17B90" w:rsidP="00D17B90">
            <w:pPr>
              <w:pStyle w:val="GlossEng2ptafter"/>
            </w:pPr>
            <w:r w:rsidRPr="005F70FB">
              <w:t>say</w:t>
            </w:r>
          </w:p>
        </w:tc>
      </w:tr>
      <w:tr w:rsidR="00AC23C4" w:rsidRPr="005F70FB" w14:paraId="3F3E18FA" w14:textId="77777777" w:rsidTr="000F6151">
        <w:trPr>
          <w:gridAfter w:val="2"/>
          <w:wAfter w:w="331" w:type="dxa"/>
        </w:trPr>
        <w:tc>
          <w:tcPr>
            <w:tcW w:w="709" w:type="dxa"/>
            <w:shd w:val="clear" w:color="auto" w:fill="auto"/>
          </w:tcPr>
          <w:p w14:paraId="4BC74DFF" w14:textId="77777777" w:rsidR="00D17B90" w:rsidRPr="005F70FB" w:rsidRDefault="00D17B90" w:rsidP="00D17B90">
            <w:pPr>
              <w:pStyle w:val="O0Nwnext"/>
            </w:pPr>
          </w:p>
        </w:tc>
        <w:tc>
          <w:tcPr>
            <w:tcW w:w="973" w:type="dxa"/>
            <w:gridSpan w:val="5"/>
            <w:shd w:val="clear" w:color="auto" w:fill="auto"/>
          </w:tcPr>
          <w:p w14:paraId="38081012" w14:textId="77777777" w:rsidR="00D17B90" w:rsidRPr="005F70FB" w:rsidRDefault="00D17B90" w:rsidP="00D17B90">
            <w:pPr>
              <w:pStyle w:val="Text"/>
            </w:pPr>
            <w:r w:rsidRPr="005F70FB">
              <w:t>besok,</w:t>
            </w:r>
          </w:p>
        </w:tc>
        <w:tc>
          <w:tcPr>
            <w:tcW w:w="551" w:type="dxa"/>
            <w:gridSpan w:val="3"/>
            <w:shd w:val="clear" w:color="auto" w:fill="auto"/>
          </w:tcPr>
          <w:p w14:paraId="285D539D" w14:textId="77777777" w:rsidR="00D17B90" w:rsidRPr="005F70FB" w:rsidRDefault="00D17B90" w:rsidP="00D17B90">
            <w:pPr>
              <w:pStyle w:val="Text"/>
            </w:pPr>
            <w:r w:rsidRPr="005F70FB">
              <w:t>jam,</w:t>
            </w:r>
          </w:p>
        </w:tc>
        <w:tc>
          <w:tcPr>
            <w:tcW w:w="762" w:type="dxa"/>
            <w:gridSpan w:val="5"/>
            <w:shd w:val="clear" w:color="auto" w:fill="auto"/>
          </w:tcPr>
          <w:p w14:paraId="1F5D760B" w14:textId="77777777" w:rsidR="00D17B90" w:rsidRPr="005F70FB" w:rsidRDefault="00D17B90" w:rsidP="00D17B90">
            <w:pPr>
              <w:pStyle w:val="Text"/>
            </w:pPr>
            <w:r w:rsidRPr="005F70FB">
              <w:t>seblum</w:t>
            </w:r>
          </w:p>
        </w:tc>
        <w:tc>
          <w:tcPr>
            <w:tcW w:w="551" w:type="dxa"/>
            <w:gridSpan w:val="3"/>
            <w:shd w:val="clear" w:color="auto" w:fill="auto"/>
          </w:tcPr>
          <w:p w14:paraId="5F864CD3" w14:textId="77777777" w:rsidR="00D17B90" w:rsidRPr="005F70FB" w:rsidRDefault="00D17B90" w:rsidP="00D17B90">
            <w:pPr>
              <w:pStyle w:val="Text"/>
            </w:pPr>
            <w:r w:rsidRPr="005F70FB">
              <w:t>jam</w:t>
            </w:r>
          </w:p>
        </w:tc>
        <w:tc>
          <w:tcPr>
            <w:tcW w:w="584" w:type="dxa"/>
            <w:gridSpan w:val="3"/>
            <w:shd w:val="clear" w:color="auto" w:fill="auto"/>
          </w:tcPr>
          <w:p w14:paraId="3E3E29C5" w14:textId="77777777" w:rsidR="00D17B90" w:rsidRPr="005F70FB" w:rsidRDefault="00D17B90" w:rsidP="00D17B90">
            <w:pPr>
              <w:pStyle w:val="Text"/>
            </w:pPr>
            <w:r w:rsidRPr="005F70FB">
              <w:t>tiga</w:t>
            </w:r>
          </w:p>
        </w:tc>
        <w:tc>
          <w:tcPr>
            <w:tcW w:w="629" w:type="dxa"/>
            <w:gridSpan w:val="3"/>
            <w:shd w:val="clear" w:color="auto" w:fill="auto"/>
          </w:tcPr>
          <w:p w14:paraId="71D552B7" w14:textId="77777777" w:rsidR="00D17B90" w:rsidRPr="005F70FB" w:rsidRDefault="00D17B90" w:rsidP="00D17B90">
            <w:pPr>
              <w:pStyle w:val="Text"/>
            </w:pPr>
            <w:r w:rsidRPr="005F70FB">
              <w:t>kamu</w:t>
            </w:r>
          </w:p>
        </w:tc>
        <w:tc>
          <w:tcPr>
            <w:tcW w:w="773" w:type="dxa"/>
            <w:gridSpan w:val="3"/>
            <w:shd w:val="clear" w:color="auto" w:fill="auto"/>
          </w:tcPr>
          <w:p w14:paraId="1FD322C1" w14:textId="77777777" w:rsidR="00D17B90" w:rsidRPr="005F70FB" w:rsidRDefault="00D17B90" w:rsidP="00D17B90">
            <w:pPr>
              <w:pStyle w:val="Text"/>
            </w:pPr>
            <w:r w:rsidRPr="005F70FB">
              <w:t>su</w:t>
            </w:r>
          </w:p>
        </w:tc>
        <w:tc>
          <w:tcPr>
            <w:tcW w:w="562" w:type="dxa"/>
            <w:gridSpan w:val="3"/>
            <w:shd w:val="clear" w:color="auto" w:fill="auto"/>
          </w:tcPr>
          <w:p w14:paraId="01E90BBA" w14:textId="77777777" w:rsidR="00D17B90" w:rsidRPr="005F70FB" w:rsidRDefault="00D17B90" w:rsidP="00D17B90">
            <w:pPr>
              <w:pStyle w:val="Text"/>
            </w:pPr>
            <w:r w:rsidRPr="005F70FB">
              <w:t>ada</w:t>
            </w:r>
          </w:p>
        </w:tc>
        <w:tc>
          <w:tcPr>
            <w:tcW w:w="360" w:type="dxa"/>
            <w:shd w:val="clear" w:color="auto" w:fill="auto"/>
          </w:tcPr>
          <w:p w14:paraId="6473883B" w14:textId="77777777" w:rsidR="00D17B90" w:rsidRPr="005F70FB" w:rsidRDefault="00D17B90" w:rsidP="00D17B90">
            <w:pPr>
              <w:pStyle w:val="Text"/>
            </w:pPr>
            <w:r w:rsidRPr="005F70FB">
              <w:t>di</w:t>
            </w:r>
          </w:p>
        </w:tc>
      </w:tr>
      <w:tr w:rsidR="00AC23C4" w:rsidRPr="005F70FB" w14:paraId="1A3950C1" w14:textId="77777777" w:rsidTr="000F6151">
        <w:trPr>
          <w:gridAfter w:val="2"/>
          <w:wAfter w:w="331" w:type="dxa"/>
        </w:trPr>
        <w:tc>
          <w:tcPr>
            <w:tcW w:w="709" w:type="dxa"/>
            <w:shd w:val="clear" w:color="auto" w:fill="auto"/>
          </w:tcPr>
          <w:p w14:paraId="4C50FB9F" w14:textId="77777777" w:rsidR="00D17B90" w:rsidRPr="005F70FB" w:rsidRDefault="00D17B90" w:rsidP="00D17B90">
            <w:pPr>
              <w:pStyle w:val="GlossEng2ptafter"/>
            </w:pPr>
          </w:p>
        </w:tc>
        <w:tc>
          <w:tcPr>
            <w:tcW w:w="973" w:type="dxa"/>
            <w:gridSpan w:val="5"/>
            <w:shd w:val="clear" w:color="auto" w:fill="auto"/>
          </w:tcPr>
          <w:p w14:paraId="59D1E391" w14:textId="77777777" w:rsidR="00D17B90" w:rsidRPr="005F70FB" w:rsidRDefault="00D17B90" w:rsidP="00D17B90">
            <w:pPr>
              <w:pStyle w:val="GlossEng2ptafter"/>
            </w:pPr>
            <w:r w:rsidRPr="005F70FB">
              <w:t>tomorrow</w:t>
            </w:r>
          </w:p>
        </w:tc>
        <w:tc>
          <w:tcPr>
            <w:tcW w:w="551" w:type="dxa"/>
            <w:gridSpan w:val="3"/>
            <w:shd w:val="clear" w:color="auto" w:fill="auto"/>
          </w:tcPr>
          <w:p w14:paraId="64142597" w14:textId="77777777" w:rsidR="00D17B90" w:rsidRPr="005F70FB" w:rsidRDefault="00D17B90" w:rsidP="00D17B90">
            <w:pPr>
              <w:pStyle w:val="GlossEng2ptafter"/>
            </w:pPr>
            <w:r w:rsidRPr="005F70FB">
              <w:t>hour</w:t>
            </w:r>
          </w:p>
        </w:tc>
        <w:tc>
          <w:tcPr>
            <w:tcW w:w="762" w:type="dxa"/>
            <w:gridSpan w:val="5"/>
            <w:shd w:val="clear" w:color="auto" w:fill="auto"/>
          </w:tcPr>
          <w:p w14:paraId="73F2EB9E" w14:textId="77777777" w:rsidR="00D17B90" w:rsidRPr="005F70FB" w:rsidRDefault="00D17B90" w:rsidP="00D17B90">
            <w:pPr>
              <w:pStyle w:val="GlossEng2ptafter"/>
            </w:pPr>
            <w:r w:rsidRPr="005F70FB">
              <w:t>before</w:t>
            </w:r>
          </w:p>
        </w:tc>
        <w:tc>
          <w:tcPr>
            <w:tcW w:w="551" w:type="dxa"/>
            <w:gridSpan w:val="3"/>
            <w:shd w:val="clear" w:color="auto" w:fill="auto"/>
          </w:tcPr>
          <w:p w14:paraId="4945FD77" w14:textId="77777777" w:rsidR="00D17B90" w:rsidRPr="005F70FB" w:rsidRDefault="00D17B90" w:rsidP="00D17B90">
            <w:pPr>
              <w:pStyle w:val="GlossEng2ptafter"/>
            </w:pPr>
            <w:r w:rsidRPr="005F70FB">
              <w:t>hour</w:t>
            </w:r>
          </w:p>
        </w:tc>
        <w:tc>
          <w:tcPr>
            <w:tcW w:w="584" w:type="dxa"/>
            <w:gridSpan w:val="3"/>
            <w:shd w:val="clear" w:color="auto" w:fill="auto"/>
          </w:tcPr>
          <w:p w14:paraId="1D199BD2" w14:textId="77777777" w:rsidR="00D17B90" w:rsidRPr="005F70FB" w:rsidRDefault="00D17B90" w:rsidP="00D17B90">
            <w:pPr>
              <w:pStyle w:val="GlossEng2ptafter"/>
            </w:pPr>
            <w:r w:rsidRPr="005F70FB">
              <w:t>three</w:t>
            </w:r>
          </w:p>
        </w:tc>
        <w:tc>
          <w:tcPr>
            <w:tcW w:w="629" w:type="dxa"/>
            <w:gridSpan w:val="3"/>
            <w:shd w:val="clear" w:color="auto" w:fill="auto"/>
          </w:tcPr>
          <w:p w14:paraId="7A7B75BE" w14:textId="77777777" w:rsidR="00D17B90" w:rsidRPr="005F70FB" w:rsidRDefault="00D17B90" w:rsidP="00D17B90">
            <w:pPr>
              <w:pStyle w:val="GlossEng2ptafter"/>
            </w:pPr>
            <w:r w:rsidRPr="005F70FB">
              <w:rPr>
                <w:rStyle w:val="ChSmallCaps"/>
              </w:rPr>
              <w:t>2pl</w:t>
            </w:r>
          </w:p>
        </w:tc>
        <w:tc>
          <w:tcPr>
            <w:tcW w:w="773" w:type="dxa"/>
            <w:gridSpan w:val="3"/>
            <w:shd w:val="clear" w:color="auto" w:fill="auto"/>
          </w:tcPr>
          <w:p w14:paraId="6D60EB8A" w14:textId="77777777" w:rsidR="00D17B90" w:rsidRPr="005F70FB" w:rsidRDefault="00D17B90" w:rsidP="00D17B90">
            <w:pPr>
              <w:pStyle w:val="GlossEng2ptafter"/>
            </w:pPr>
            <w:r w:rsidRPr="005F70FB">
              <w:t>already</w:t>
            </w:r>
          </w:p>
        </w:tc>
        <w:tc>
          <w:tcPr>
            <w:tcW w:w="562" w:type="dxa"/>
            <w:gridSpan w:val="3"/>
            <w:shd w:val="clear" w:color="auto" w:fill="auto"/>
          </w:tcPr>
          <w:p w14:paraId="3A38EE2A" w14:textId="77777777" w:rsidR="00D17B90" w:rsidRPr="005F70FB" w:rsidRDefault="00D17B90" w:rsidP="00D17B90">
            <w:pPr>
              <w:pStyle w:val="GlossEng2ptafter"/>
            </w:pPr>
            <w:r w:rsidRPr="005F70FB">
              <w:t>exist</w:t>
            </w:r>
          </w:p>
        </w:tc>
        <w:tc>
          <w:tcPr>
            <w:tcW w:w="360" w:type="dxa"/>
            <w:shd w:val="clear" w:color="auto" w:fill="auto"/>
          </w:tcPr>
          <w:p w14:paraId="3515A3CA" w14:textId="77777777" w:rsidR="00D17B90" w:rsidRPr="005F70FB" w:rsidRDefault="00D17B90" w:rsidP="00D17B90">
            <w:pPr>
              <w:pStyle w:val="GlossEng2ptafter"/>
            </w:pPr>
            <w:r w:rsidRPr="005F70FB">
              <w:t>at</w:t>
            </w:r>
          </w:p>
        </w:tc>
      </w:tr>
      <w:tr w:rsidR="000F6151" w:rsidRPr="005F70FB" w14:paraId="422D92BB" w14:textId="4FA880E9" w:rsidTr="000F6151">
        <w:tc>
          <w:tcPr>
            <w:tcW w:w="709" w:type="dxa"/>
            <w:shd w:val="clear" w:color="auto" w:fill="auto"/>
          </w:tcPr>
          <w:p w14:paraId="23DBC3D2" w14:textId="77777777" w:rsidR="000F6151" w:rsidRPr="005F70FB" w:rsidRDefault="000F6151" w:rsidP="000F6151">
            <w:pPr>
              <w:pStyle w:val="O0Nwnext"/>
            </w:pPr>
          </w:p>
        </w:tc>
        <w:tc>
          <w:tcPr>
            <w:tcW w:w="759" w:type="dxa"/>
            <w:gridSpan w:val="3"/>
            <w:shd w:val="clear" w:color="auto" w:fill="auto"/>
          </w:tcPr>
          <w:p w14:paraId="40F4229C" w14:textId="77777777" w:rsidR="000F6151" w:rsidRPr="005F70FB" w:rsidRDefault="000F6151" w:rsidP="000F6151">
            <w:pPr>
              <w:pStyle w:val="Text"/>
            </w:pPr>
            <w:r w:rsidRPr="005F70FB">
              <w:t>sini</w:t>
            </w:r>
          </w:p>
        </w:tc>
        <w:tc>
          <w:tcPr>
            <w:tcW w:w="640" w:type="dxa"/>
            <w:gridSpan w:val="4"/>
            <w:shd w:val="clear" w:color="auto" w:fill="auto"/>
          </w:tcPr>
          <w:p w14:paraId="70E093E9" w14:textId="77777777" w:rsidR="000F6151" w:rsidRPr="005F70FB" w:rsidRDefault="000F6151" w:rsidP="000F6151">
            <w:pPr>
              <w:pStyle w:val="Text"/>
            </w:pPr>
            <w:r w:rsidRPr="005F70FB">
              <w:t>untuk</w:t>
            </w:r>
          </w:p>
        </w:tc>
        <w:tc>
          <w:tcPr>
            <w:tcW w:w="817" w:type="dxa"/>
            <w:gridSpan w:val="4"/>
            <w:shd w:val="clear" w:color="auto" w:fill="auto"/>
          </w:tcPr>
          <w:p w14:paraId="7297384B" w14:textId="77777777" w:rsidR="000F6151" w:rsidRPr="005F70FB" w:rsidRDefault="000F6151" w:rsidP="000F6151">
            <w:pPr>
              <w:pStyle w:val="Text"/>
            </w:pPr>
            <w:r w:rsidRPr="005F70FB">
              <w:t>latiang,</w:t>
            </w:r>
          </w:p>
        </w:tc>
        <w:tc>
          <w:tcPr>
            <w:tcW w:w="529" w:type="dxa"/>
            <w:gridSpan w:val="3"/>
            <w:shd w:val="clear" w:color="auto" w:fill="auto"/>
          </w:tcPr>
          <w:p w14:paraId="2E578FC1" w14:textId="77777777" w:rsidR="000F6151" w:rsidRPr="005F70FB" w:rsidRDefault="000F6151" w:rsidP="000F6151">
            <w:pPr>
              <w:pStyle w:val="Text"/>
            </w:pPr>
            <w:r w:rsidRPr="005F70FB">
              <w:t>trus</w:t>
            </w:r>
          </w:p>
        </w:tc>
        <w:tc>
          <w:tcPr>
            <w:tcW w:w="489" w:type="dxa"/>
            <w:gridSpan w:val="3"/>
            <w:shd w:val="clear" w:color="auto" w:fill="auto"/>
          </w:tcPr>
          <w:p w14:paraId="7032B85A" w14:textId="77777777" w:rsidR="000F6151" w:rsidRPr="005F70FB" w:rsidRDefault="000F6151" w:rsidP="000F6151">
            <w:pPr>
              <w:pStyle w:val="Text"/>
            </w:pPr>
            <w:r w:rsidRPr="005F70FB">
              <w:t>sa</w:t>
            </w:r>
          </w:p>
        </w:tc>
        <w:tc>
          <w:tcPr>
            <w:tcW w:w="668" w:type="dxa"/>
            <w:gridSpan w:val="3"/>
            <w:shd w:val="clear" w:color="auto" w:fill="auto"/>
          </w:tcPr>
          <w:p w14:paraId="64D73B58" w14:textId="77777777" w:rsidR="000F6151" w:rsidRPr="005F70FB" w:rsidRDefault="000F6151" w:rsidP="000F6151">
            <w:pPr>
              <w:pStyle w:val="Text"/>
            </w:pPr>
            <w:r w:rsidRPr="005F70FB">
              <w:t>tanya,</w:t>
            </w:r>
          </w:p>
        </w:tc>
        <w:tc>
          <w:tcPr>
            <w:tcW w:w="540" w:type="dxa"/>
            <w:gridSpan w:val="3"/>
            <w:shd w:val="clear" w:color="auto" w:fill="auto"/>
          </w:tcPr>
          <w:p w14:paraId="300C997A" w14:textId="77777777" w:rsidR="000F6151" w:rsidRPr="005F70FB" w:rsidRDefault="000F6151" w:rsidP="000F6151">
            <w:pPr>
              <w:pStyle w:val="Text"/>
            </w:pPr>
            <w:r w:rsidRPr="005F70FB">
              <w:t>tong</w:t>
            </w:r>
          </w:p>
        </w:tc>
        <w:tc>
          <w:tcPr>
            <w:tcW w:w="817" w:type="dxa"/>
            <w:gridSpan w:val="3"/>
            <w:shd w:val="clear" w:color="auto" w:fill="auto"/>
          </w:tcPr>
          <w:p w14:paraId="6E68B67C" w14:textId="77777777" w:rsidR="000F6151" w:rsidRPr="005F70FB" w:rsidRDefault="000F6151" w:rsidP="000F6151">
            <w:pPr>
              <w:pStyle w:val="Text"/>
            </w:pPr>
            <w:r w:rsidRPr="005F70FB">
              <w:t>latiang</w:t>
            </w:r>
          </w:p>
        </w:tc>
        <w:tc>
          <w:tcPr>
            <w:tcW w:w="817" w:type="dxa"/>
            <w:gridSpan w:val="5"/>
          </w:tcPr>
          <w:p w14:paraId="0E665515" w14:textId="21164DF1" w:rsidR="000F6151" w:rsidRPr="005F70FB" w:rsidRDefault="000F6151" w:rsidP="000F6151">
            <w:r w:rsidRPr="005F70FB">
              <w:t>ini</w:t>
            </w:r>
          </w:p>
        </w:tc>
      </w:tr>
      <w:tr w:rsidR="000F6151" w:rsidRPr="005F70FB" w14:paraId="3F5C37A3" w14:textId="1321ECF4" w:rsidTr="000F6151">
        <w:tc>
          <w:tcPr>
            <w:tcW w:w="709" w:type="dxa"/>
            <w:shd w:val="clear" w:color="auto" w:fill="auto"/>
          </w:tcPr>
          <w:p w14:paraId="6962E81F" w14:textId="77777777" w:rsidR="000F6151" w:rsidRPr="005F70FB" w:rsidRDefault="000F6151" w:rsidP="000F6151">
            <w:pPr>
              <w:pStyle w:val="GlossEng2ptafter"/>
            </w:pPr>
          </w:p>
        </w:tc>
        <w:tc>
          <w:tcPr>
            <w:tcW w:w="759" w:type="dxa"/>
            <w:gridSpan w:val="3"/>
            <w:shd w:val="clear" w:color="auto" w:fill="auto"/>
          </w:tcPr>
          <w:p w14:paraId="126FE573" w14:textId="77777777" w:rsidR="000F6151" w:rsidRPr="005F70FB" w:rsidRDefault="000F6151" w:rsidP="000F6151">
            <w:pPr>
              <w:pStyle w:val="GlossEng2ptafter"/>
            </w:pPr>
            <w:r w:rsidRPr="005F70FB">
              <w:rPr>
                <w:rStyle w:val="ChSmallCaps"/>
              </w:rPr>
              <w:t>l.prox</w:t>
            </w:r>
          </w:p>
        </w:tc>
        <w:tc>
          <w:tcPr>
            <w:tcW w:w="640" w:type="dxa"/>
            <w:gridSpan w:val="4"/>
            <w:shd w:val="clear" w:color="auto" w:fill="auto"/>
          </w:tcPr>
          <w:p w14:paraId="69C22DBD" w14:textId="77777777" w:rsidR="000F6151" w:rsidRPr="005F70FB" w:rsidRDefault="000F6151" w:rsidP="000F6151">
            <w:pPr>
              <w:pStyle w:val="GlossEng2ptafter"/>
            </w:pPr>
            <w:r w:rsidRPr="005F70FB">
              <w:t>for</w:t>
            </w:r>
          </w:p>
        </w:tc>
        <w:tc>
          <w:tcPr>
            <w:tcW w:w="817" w:type="dxa"/>
            <w:gridSpan w:val="4"/>
            <w:shd w:val="clear" w:color="auto" w:fill="auto"/>
          </w:tcPr>
          <w:p w14:paraId="59619801" w14:textId="2E92F6E8" w:rsidR="000F6151" w:rsidRPr="005F70FB" w:rsidRDefault="000F6151" w:rsidP="000F6151">
            <w:pPr>
              <w:pStyle w:val="GlossEng2ptafter"/>
            </w:pPr>
            <w:r w:rsidRPr="005F70FB">
              <w:t>practice</w:t>
            </w:r>
          </w:p>
        </w:tc>
        <w:tc>
          <w:tcPr>
            <w:tcW w:w="529" w:type="dxa"/>
            <w:gridSpan w:val="3"/>
            <w:shd w:val="clear" w:color="auto" w:fill="auto"/>
          </w:tcPr>
          <w:p w14:paraId="1011513B" w14:textId="77777777" w:rsidR="000F6151" w:rsidRPr="005F70FB" w:rsidRDefault="000F6151" w:rsidP="000F6151">
            <w:pPr>
              <w:pStyle w:val="GlossEng2ptafter"/>
            </w:pPr>
            <w:r w:rsidRPr="005F70FB">
              <w:t>next</w:t>
            </w:r>
          </w:p>
        </w:tc>
        <w:tc>
          <w:tcPr>
            <w:tcW w:w="489" w:type="dxa"/>
            <w:gridSpan w:val="3"/>
            <w:shd w:val="clear" w:color="auto" w:fill="auto"/>
          </w:tcPr>
          <w:p w14:paraId="0366095F" w14:textId="77777777" w:rsidR="000F6151" w:rsidRPr="005F70FB" w:rsidRDefault="000F6151" w:rsidP="000F6151">
            <w:pPr>
              <w:pStyle w:val="GlossEng2ptafter"/>
            </w:pPr>
            <w:r w:rsidRPr="005F70FB">
              <w:rPr>
                <w:rStyle w:val="ChSmallCaps"/>
              </w:rPr>
              <w:t>1sg</w:t>
            </w:r>
          </w:p>
        </w:tc>
        <w:tc>
          <w:tcPr>
            <w:tcW w:w="668" w:type="dxa"/>
            <w:gridSpan w:val="3"/>
            <w:shd w:val="clear" w:color="auto" w:fill="auto"/>
          </w:tcPr>
          <w:p w14:paraId="7C82392E" w14:textId="77777777" w:rsidR="000F6151" w:rsidRPr="005F70FB" w:rsidRDefault="000F6151" w:rsidP="000F6151">
            <w:pPr>
              <w:pStyle w:val="GlossEng2ptafter"/>
            </w:pPr>
            <w:r w:rsidRPr="005F70FB">
              <w:t>ask</w:t>
            </w:r>
          </w:p>
        </w:tc>
        <w:tc>
          <w:tcPr>
            <w:tcW w:w="540" w:type="dxa"/>
            <w:gridSpan w:val="3"/>
            <w:shd w:val="clear" w:color="auto" w:fill="auto"/>
          </w:tcPr>
          <w:p w14:paraId="2AD89857" w14:textId="77777777" w:rsidR="000F6151" w:rsidRPr="005F70FB" w:rsidRDefault="000F6151" w:rsidP="000F6151">
            <w:pPr>
              <w:pStyle w:val="GlossEng2ptafter"/>
            </w:pPr>
            <w:r w:rsidRPr="005F70FB">
              <w:rPr>
                <w:rStyle w:val="ChSmallCaps"/>
              </w:rPr>
              <w:t>1pl</w:t>
            </w:r>
          </w:p>
        </w:tc>
        <w:tc>
          <w:tcPr>
            <w:tcW w:w="817" w:type="dxa"/>
            <w:gridSpan w:val="3"/>
            <w:shd w:val="clear" w:color="auto" w:fill="auto"/>
          </w:tcPr>
          <w:p w14:paraId="52591A8B" w14:textId="4CF9F0D2" w:rsidR="000F6151" w:rsidRPr="005F70FB" w:rsidRDefault="000F6151" w:rsidP="000F6151">
            <w:pPr>
              <w:pStyle w:val="GlossEng2ptafter"/>
            </w:pPr>
            <w:r w:rsidRPr="005F70FB">
              <w:t>practice</w:t>
            </w:r>
          </w:p>
        </w:tc>
        <w:tc>
          <w:tcPr>
            <w:tcW w:w="817" w:type="dxa"/>
            <w:gridSpan w:val="5"/>
          </w:tcPr>
          <w:p w14:paraId="178C0BE2" w14:textId="72A07DCF" w:rsidR="000F6151" w:rsidRPr="005F70FB" w:rsidRDefault="000F6151" w:rsidP="000F6151">
            <w:pPr>
              <w:rPr>
                <w:rStyle w:val="ChSmallCaps"/>
              </w:rPr>
            </w:pPr>
            <w:r w:rsidRPr="005F70FB">
              <w:rPr>
                <w:rStyle w:val="ChSmallCaps"/>
              </w:rPr>
              <w:t>d.prox</w:t>
            </w:r>
          </w:p>
        </w:tc>
      </w:tr>
      <w:tr w:rsidR="000F6151" w:rsidRPr="005F70FB" w14:paraId="10FB80AF" w14:textId="77777777" w:rsidTr="000F6151">
        <w:trPr>
          <w:gridAfter w:val="22"/>
          <w:wAfter w:w="4532" w:type="dxa"/>
        </w:trPr>
        <w:tc>
          <w:tcPr>
            <w:tcW w:w="709" w:type="dxa"/>
            <w:shd w:val="clear" w:color="auto" w:fill="auto"/>
          </w:tcPr>
          <w:p w14:paraId="4FCF4CB1" w14:textId="77777777" w:rsidR="000F6151" w:rsidRPr="005F70FB" w:rsidRDefault="000F6151" w:rsidP="000F6151">
            <w:pPr>
              <w:pStyle w:val="O0Nwnext"/>
            </w:pPr>
          </w:p>
        </w:tc>
        <w:tc>
          <w:tcPr>
            <w:tcW w:w="569" w:type="dxa"/>
            <w:shd w:val="clear" w:color="auto" w:fill="auto"/>
          </w:tcPr>
          <w:p w14:paraId="3CD47C57" w14:textId="77777777" w:rsidR="000F6151" w:rsidRPr="005F70FB" w:rsidRDefault="000F6151" w:rsidP="000F6151">
            <w:pPr>
              <w:pStyle w:val="Text"/>
            </w:pPr>
            <w:r w:rsidRPr="005F70FB">
              <w:t>mo</w:t>
            </w:r>
          </w:p>
        </w:tc>
        <w:tc>
          <w:tcPr>
            <w:tcW w:w="369" w:type="dxa"/>
            <w:gridSpan w:val="3"/>
            <w:shd w:val="clear" w:color="auto" w:fill="auto"/>
          </w:tcPr>
          <w:p w14:paraId="3EB2F2AB" w14:textId="77777777" w:rsidR="000F6151" w:rsidRPr="005F70FB" w:rsidRDefault="000F6151" w:rsidP="000F6151">
            <w:pPr>
              <w:pStyle w:val="Text"/>
            </w:pPr>
            <w:r w:rsidRPr="005F70FB">
              <w:t>ke</w:t>
            </w:r>
          </w:p>
        </w:tc>
        <w:tc>
          <w:tcPr>
            <w:tcW w:w="606" w:type="dxa"/>
            <w:gridSpan w:val="5"/>
            <w:shd w:val="clear" w:color="auto" w:fill="auto"/>
          </w:tcPr>
          <w:p w14:paraId="72145486" w14:textId="77777777" w:rsidR="000F6151" w:rsidRPr="005F70FB" w:rsidRDefault="000F6151" w:rsidP="000F6151">
            <w:pPr>
              <w:pStyle w:val="Text"/>
            </w:pPr>
            <w:r w:rsidRPr="005F70FB">
              <w:t>mana?</w:t>
            </w:r>
          </w:p>
        </w:tc>
      </w:tr>
      <w:tr w:rsidR="000F6151" w:rsidRPr="005F70FB" w14:paraId="7AD8246C" w14:textId="77777777" w:rsidTr="000F6151">
        <w:trPr>
          <w:gridAfter w:val="22"/>
          <w:wAfter w:w="4532" w:type="dxa"/>
        </w:trPr>
        <w:tc>
          <w:tcPr>
            <w:tcW w:w="709" w:type="dxa"/>
            <w:shd w:val="clear" w:color="auto" w:fill="auto"/>
          </w:tcPr>
          <w:p w14:paraId="1B84718C" w14:textId="77777777" w:rsidR="000F6151" w:rsidRPr="005F70FB" w:rsidRDefault="000F6151" w:rsidP="000F6151">
            <w:pPr>
              <w:pStyle w:val="GlossEng"/>
            </w:pPr>
          </w:p>
        </w:tc>
        <w:tc>
          <w:tcPr>
            <w:tcW w:w="569" w:type="dxa"/>
            <w:shd w:val="clear" w:color="auto" w:fill="auto"/>
          </w:tcPr>
          <w:p w14:paraId="2B849686" w14:textId="77777777" w:rsidR="000F6151" w:rsidRPr="005F70FB" w:rsidRDefault="000F6151" w:rsidP="000F6151">
            <w:pPr>
              <w:pStyle w:val="GlossEng"/>
            </w:pPr>
            <w:r w:rsidRPr="005F70FB">
              <w:t>want</w:t>
            </w:r>
          </w:p>
        </w:tc>
        <w:tc>
          <w:tcPr>
            <w:tcW w:w="369" w:type="dxa"/>
            <w:gridSpan w:val="3"/>
            <w:shd w:val="clear" w:color="auto" w:fill="auto"/>
          </w:tcPr>
          <w:p w14:paraId="188F5106" w14:textId="77777777" w:rsidR="000F6151" w:rsidRPr="005F70FB" w:rsidRDefault="000F6151" w:rsidP="000F6151">
            <w:pPr>
              <w:pStyle w:val="GlossEng"/>
            </w:pPr>
            <w:r w:rsidRPr="005F70FB">
              <w:t>to</w:t>
            </w:r>
          </w:p>
        </w:tc>
        <w:tc>
          <w:tcPr>
            <w:tcW w:w="606" w:type="dxa"/>
            <w:gridSpan w:val="5"/>
            <w:shd w:val="clear" w:color="auto" w:fill="auto"/>
          </w:tcPr>
          <w:p w14:paraId="4D240B73" w14:textId="77777777" w:rsidR="000F6151" w:rsidRPr="005F70FB" w:rsidRDefault="000F6151" w:rsidP="000F6151">
            <w:pPr>
              <w:pStyle w:val="GlossEng"/>
            </w:pPr>
            <w:r w:rsidRPr="005F70FB">
              <w:t>where</w:t>
            </w:r>
          </w:p>
        </w:tc>
      </w:tr>
    </w:tbl>
    <w:p w14:paraId="50FA47C8" w14:textId="4B313E8B" w:rsidR="00D17B90" w:rsidRPr="005F70FB" w:rsidRDefault="00D17B90" w:rsidP="00D17B90">
      <w:pPr>
        <w:pStyle w:val="FreeTranslEng"/>
      </w:pPr>
      <w:r w:rsidRPr="005F70FB">
        <w:t xml:space="preserve">Oten: after the man had written down our names, he said, </w:t>
      </w:r>
      <w:r w:rsidR="00B7093A" w:rsidRPr="005F70FB">
        <w:t>‘</w:t>
      </w:r>
      <w:r w:rsidRPr="005F70FB">
        <w:t>tomorrow, o</w:t>
      </w:r>
      <w:r w:rsidR="00B7093A" w:rsidRPr="005F70FB">
        <w:t>’</w:t>
      </w:r>
      <w:r w:rsidRPr="005F70FB">
        <w:t>clock, before three o</w:t>
      </w:r>
      <w:r w:rsidR="00B7093A" w:rsidRPr="005F70FB">
        <w:t>’</w:t>
      </w:r>
      <w:r w:rsidRPr="005F70FB">
        <w:t>clock you</w:t>
      </w:r>
      <w:r w:rsidR="00B7093A" w:rsidRPr="005F70FB">
        <w:t>’</w:t>
      </w:r>
      <w:r w:rsidRPr="005F70FB">
        <w:t>ll already be here to practice</w:t>
      </w:r>
      <w:r w:rsidR="00B7093A" w:rsidRPr="005F70FB">
        <w:t>’</w:t>
      </w:r>
      <w:r w:rsidRPr="005F70FB">
        <w:t xml:space="preserve">, then I asked, </w:t>
      </w:r>
      <w:r w:rsidR="00B7093A" w:rsidRPr="005F70FB">
        <w:t>‘</w:t>
      </w:r>
      <w:r w:rsidRPr="005F70FB">
        <w:t>we (do) our very practicing to go where?</w:t>
      </w:r>
      <w:r w:rsidR="00B7093A" w:rsidRPr="005F70FB">
        <w:t>’</w:t>
      </w:r>
    </w:p>
    <w:tbl>
      <w:tblPr>
        <w:tblW w:w="6791" w:type="dxa"/>
        <w:tblCellMar>
          <w:left w:w="42" w:type="dxa"/>
          <w:right w:w="42" w:type="dxa"/>
        </w:tblCellMar>
        <w:tblLook w:val="01E0" w:firstRow="1" w:lastRow="1" w:firstColumn="1" w:lastColumn="1" w:noHBand="0" w:noVBand="0"/>
      </w:tblPr>
      <w:tblGrid>
        <w:gridCol w:w="707"/>
        <w:gridCol w:w="454"/>
        <w:gridCol w:w="112"/>
        <w:gridCol w:w="51"/>
        <w:gridCol w:w="514"/>
        <w:gridCol w:w="29"/>
        <w:gridCol w:w="162"/>
        <w:gridCol w:w="199"/>
        <w:gridCol w:w="50"/>
        <w:gridCol w:w="173"/>
        <w:gridCol w:w="138"/>
        <w:gridCol w:w="145"/>
        <w:gridCol w:w="102"/>
        <w:gridCol w:w="253"/>
        <w:gridCol w:w="68"/>
        <w:gridCol w:w="240"/>
        <w:gridCol w:w="109"/>
        <w:gridCol w:w="126"/>
        <w:gridCol w:w="266"/>
        <w:gridCol w:w="139"/>
        <w:gridCol w:w="109"/>
        <w:gridCol w:w="179"/>
        <w:gridCol w:w="104"/>
        <w:gridCol w:w="345"/>
        <w:gridCol w:w="191"/>
        <w:gridCol w:w="128"/>
        <w:gridCol w:w="38"/>
        <w:gridCol w:w="472"/>
        <w:gridCol w:w="39"/>
        <w:gridCol w:w="57"/>
        <w:gridCol w:w="345"/>
        <w:gridCol w:w="120"/>
        <w:gridCol w:w="24"/>
        <w:gridCol w:w="88"/>
        <w:gridCol w:w="399"/>
        <w:gridCol w:w="20"/>
        <w:gridCol w:w="96"/>
      </w:tblGrid>
      <w:tr w:rsidR="00AC23C4" w:rsidRPr="005F70FB" w14:paraId="4DE0A867" w14:textId="77777777" w:rsidTr="00AC23C4">
        <w:tc>
          <w:tcPr>
            <w:tcW w:w="709" w:type="dxa"/>
            <w:shd w:val="clear" w:color="auto" w:fill="auto"/>
          </w:tcPr>
          <w:p w14:paraId="2CA0A9EF" w14:textId="77777777" w:rsidR="00D17B90" w:rsidRPr="005F70FB" w:rsidRDefault="00D17B90" w:rsidP="00D17B90">
            <w:pPr>
              <w:pStyle w:val="Text"/>
            </w:pPr>
            <w:r w:rsidRPr="005F70FB">
              <w:t>0008</w:t>
            </w:r>
          </w:p>
        </w:tc>
        <w:tc>
          <w:tcPr>
            <w:tcW w:w="454" w:type="dxa"/>
            <w:shd w:val="clear" w:color="auto" w:fill="auto"/>
          </w:tcPr>
          <w:p w14:paraId="2AA40D58" w14:textId="77777777" w:rsidR="00D17B90" w:rsidRPr="005F70FB" w:rsidRDefault="00D17B90" w:rsidP="00D17B90">
            <w:pPr>
              <w:pStyle w:val="Text"/>
            </w:pPr>
            <w:r w:rsidRPr="005F70FB">
              <w:t>de</w:t>
            </w:r>
          </w:p>
        </w:tc>
        <w:tc>
          <w:tcPr>
            <w:tcW w:w="677" w:type="dxa"/>
            <w:gridSpan w:val="3"/>
            <w:shd w:val="clear" w:color="auto" w:fill="auto"/>
          </w:tcPr>
          <w:p w14:paraId="72A0A270" w14:textId="77777777" w:rsidR="00D17B90" w:rsidRPr="005F70FB" w:rsidRDefault="00D17B90" w:rsidP="00D17B90">
            <w:pPr>
              <w:pStyle w:val="Text"/>
            </w:pPr>
            <w:r w:rsidRPr="005F70FB">
              <w:t>blang,</w:t>
            </w:r>
          </w:p>
        </w:tc>
        <w:tc>
          <w:tcPr>
            <w:tcW w:w="440" w:type="dxa"/>
            <w:gridSpan w:val="4"/>
            <w:shd w:val="clear" w:color="auto" w:fill="auto"/>
          </w:tcPr>
          <w:p w14:paraId="178488BE" w14:textId="77777777" w:rsidR="00D17B90" w:rsidRPr="005F70FB" w:rsidRDefault="00D17B90" w:rsidP="00D17B90">
            <w:pPr>
              <w:pStyle w:val="Text"/>
            </w:pPr>
            <w:r w:rsidRPr="005F70FB">
              <w:t>a,</w:t>
            </w:r>
          </w:p>
        </w:tc>
        <w:tc>
          <w:tcPr>
            <w:tcW w:w="811" w:type="dxa"/>
            <w:gridSpan w:val="5"/>
            <w:shd w:val="clear" w:color="auto" w:fill="auto"/>
          </w:tcPr>
          <w:p w14:paraId="527EA3C9" w14:textId="77777777" w:rsidR="00D17B90" w:rsidRPr="005F70FB" w:rsidRDefault="00D17B90" w:rsidP="00D17B90">
            <w:pPr>
              <w:pStyle w:val="Text"/>
            </w:pPr>
            <w:r w:rsidRPr="005F70FB">
              <w:t>latiang</w:t>
            </w:r>
          </w:p>
        </w:tc>
        <w:tc>
          <w:tcPr>
            <w:tcW w:w="543" w:type="dxa"/>
            <w:gridSpan w:val="4"/>
            <w:shd w:val="clear" w:color="auto" w:fill="auto"/>
          </w:tcPr>
          <w:p w14:paraId="5F5E29CA" w14:textId="77777777" w:rsidR="00D17B90" w:rsidRPr="005F70FB" w:rsidRDefault="00D17B90" w:rsidP="00D17B90">
            <w:pPr>
              <w:pStyle w:val="Text"/>
            </w:pPr>
            <w:r w:rsidRPr="005F70FB">
              <w:t>saja,</w:t>
            </w:r>
          </w:p>
        </w:tc>
        <w:tc>
          <w:tcPr>
            <w:tcW w:w="1333" w:type="dxa"/>
            <w:gridSpan w:val="7"/>
            <w:shd w:val="clear" w:color="auto" w:fill="auto"/>
          </w:tcPr>
          <w:p w14:paraId="3A760712" w14:textId="77777777" w:rsidR="00D17B90" w:rsidRPr="005F70FB" w:rsidRDefault="00D17B90" w:rsidP="00D17B90">
            <w:pPr>
              <w:pStyle w:val="Text"/>
            </w:pPr>
            <w:r w:rsidRPr="005F70FB">
              <w:t>katanya</w:t>
            </w:r>
          </w:p>
        </w:tc>
        <w:tc>
          <w:tcPr>
            <w:tcW w:w="677" w:type="dxa"/>
            <w:gridSpan w:val="4"/>
            <w:shd w:val="clear" w:color="auto" w:fill="auto"/>
          </w:tcPr>
          <w:p w14:paraId="5CFA0B77" w14:textId="77777777" w:rsidR="00D17B90" w:rsidRPr="005F70FB" w:rsidRDefault="00D17B90" w:rsidP="00D17B90">
            <w:pPr>
              <w:pStyle w:val="Text"/>
            </w:pPr>
            <w:r w:rsidRPr="005F70FB">
              <w:t>bupati</w:t>
            </w:r>
          </w:p>
        </w:tc>
        <w:tc>
          <w:tcPr>
            <w:tcW w:w="634" w:type="dxa"/>
            <w:gridSpan w:val="5"/>
            <w:shd w:val="clear" w:color="auto" w:fill="auto"/>
          </w:tcPr>
          <w:p w14:paraId="7F96AA78" w14:textId="77777777" w:rsidR="00D17B90" w:rsidRPr="005F70FB" w:rsidRDefault="00D17B90" w:rsidP="00D17B90">
            <w:pPr>
              <w:pStyle w:val="Text"/>
            </w:pPr>
            <w:r w:rsidRPr="005F70FB">
              <w:t>bilang,</w:t>
            </w:r>
          </w:p>
        </w:tc>
        <w:tc>
          <w:tcPr>
            <w:tcW w:w="513" w:type="dxa"/>
            <w:gridSpan w:val="3"/>
            <w:shd w:val="clear" w:color="auto" w:fill="auto"/>
          </w:tcPr>
          <w:p w14:paraId="5216C06B" w14:textId="77777777" w:rsidR="00D17B90" w:rsidRPr="005F70FB" w:rsidRDefault="00D17B90" w:rsidP="00D17B90">
            <w:pPr>
              <w:pStyle w:val="Text"/>
            </w:pPr>
            <w:r w:rsidRPr="005F70FB">
              <w:t>ada</w:t>
            </w:r>
          </w:p>
        </w:tc>
      </w:tr>
      <w:tr w:rsidR="00AC23C4" w:rsidRPr="005F70FB" w14:paraId="16425DED" w14:textId="77777777" w:rsidTr="00AC23C4">
        <w:tc>
          <w:tcPr>
            <w:tcW w:w="709" w:type="dxa"/>
            <w:shd w:val="clear" w:color="auto" w:fill="auto"/>
          </w:tcPr>
          <w:p w14:paraId="3EA967F6" w14:textId="77777777" w:rsidR="00D17B90" w:rsidRPr="005F70FB" w:rsidRDefault="00D17B90" w:rsidP="00D17B90">
            <w:pPr>
              <w:pStyle w:val="GlossEng2ptafter"/>
            </w:pPr>
          </w:p>
        </w:tc>
        <w:tc>
          <w:tcPr>
            <w:tcW w:w="454" w:type="dxa"/>
            <w:shd w:val="clear" w:color="auto" w:fill="auto"/>
          </w:tcPr>
          <w:p w14:paraId="04061B77" w14:textId="77777777" w:rsidR="00D17B90" w:rsidRPr="005F70FB" w:rsidRDefault="00D17B90" w:rsidP="00D17B90">
            <w:pPr>
              <w:pStyle w:val="GlossEng2ptafter"/>
            </w:pPr>
            <w:r w:rsidRPr="005F70FB">
              <w:rPr>
                <w:rStyle w:val="ChSmallCaps"/>
              </w:rPr>
              <w:t>3sg</w:t>
            </w:r>
          </w:p>
        </w:tc>
        <w:tc>
          <w:tcPr>
            <w:tcW w:w="677" w:type="dxa"/>
            <w:gridSpan w:val="3"/>
            <w:shd w:val="clear" w:color="auto" w:fill="auto"/>
          </w:tcPr>
          <w:p w14:paraId="79586890" w14:textId="77777777" w:rsidR="00D17B90" w:rsidRPr="005F70FB" w:rsidRDefault="00D17B90" w:rsidP="00D17B90">
            <w:pPr>
              <w:pStyle w:val="GlossEng2ptafter"/>
            </w:pPr>
            <w:r w:rsidRPr="005F70FB">
              <w:t>say</w:t>
            </w:r>
          </w:p>
        </w:tc>
        <w:tc>
          <w:tcPr>
            <w:tcW w:w="440" w:type="dxa"/>
            <w:gridSpan w:val="4"/>
            <w:shd w:val="clear" w:color="auto" w:fill="auto"/>
          </w:tcPr>
          <w:p w14:paraId="4FB04F54" w14:textId="77777777" w:rsidR="00D17B90" w:rsidRPr="005F70FB" w:rsidRDefault="00D17B90" w:rsidP="00D17B90">
            <w:pPr>
              <w:pStyle w:val="GlossEng2ptafter"/>
            </w:pPr>
            <w:r w:rsidRPr="005F70FB">
              <w:t>ah!</w:t>
            </w:r>
          </w:p>
        </w:tc>
        <w:tc>
          <w:tcPr>
            <w:tcW w:w="811" w:type="dxa"/>
            <w:gridSpan w:val="5"/>
            <w:shd w:val="clear" w:color="auto" w:fill="auto"/>
          </w:tcPr>
          <w:p w14:paraId="39E01C76" w14:textId="77777777" w:rsidR="00D17B90" w:rsidRPr="005F70FB" w:rsidRDefault="00D17B90" w:rsidP="00D17B90">
            <w:pPr>
              <w:pStyle w:val="GlossEng2ptafter"/>
            </w:pPr>
            <w:r w:rsidRPr="005F70FB">
              <w:t>practice</w:t>
            </w:r>
          </w:p>
        </w:tc>
        <w:tc>
          <w:tcPr>
            <w:tcW w:w="543" w:type="dxa"/>
            <w:gridSpan w:val="4"/>
            <w:shd w:val="clear" w:color="auto" w:fill="auto"/>
          </w:tcPr>
          <w:p w14:paraId="65B0B7A0" w14:textId="77777777" w:rsidR="00D17B90" w:rsidRPr="005F70FB" w:rsidRDefault="00D17B90" w:rsidP="00D17B90">
            <w:pPr>
              <w:pStyle w:val="GlossEng2ptafter"/>
            </w:pPr>
            <w:r w:rsidRPr="005F70FB">
              <w:t>just</w:t>
            </w:r>
          </w:p>
        </w:tc>
        <w:tc>
          <w:tcPr>
            <w:tcW w:w="1333" w:type="dxa"/>
            <w:gridSpan w:val="7"/>
            <w:shd w:val="clear" w:color="auto" w:fill="auto"/>
          </w:tcPr>
          <w:p w14:paraId="47817062" w14:textId="77777777" w:rsidR="00D17B90" w:rsidRPr="005F70FB" w:rsidRDefault="00D17B90" w:rsidP="00D17B90">
            <w:pPr>
              <w:pStyle w:val="GlossEng2ptafter"/>
            </w:pPr>
            <w:r w:rsidRPr="005F70FB">
              <w:t>it.is.being.said</w:t>
            </w:r>
          </w:p>
        </w:tc>
        <w:tc>
          <w:tcPr>
            <w:tcW w:w="677" w:type="dxa"/>
            <w:gridSpan w:val="4"/>
            <w:shd w:val="clear" w:color="auto" w:fill="auto"/>
          </w:tcPr>
          <w:p w14:paraId="4BC131B9" w14:textId="77777777" w:rsidR="00D17B90" w:rsidRPr="005F70FB" w:rsidRDefault="00D17B90" w:rsidP="00D17B90">
            <w:pPr>
              <w:pStyle w:val="GlossEng2ptafter"/>
            </w:pPr>
            <w:r w:rsidRPr="005F70FB">
              <w:t>regent</w:t>
            </w:r>
          </w:p>
        </w:tc>
        <w:tc>
          <w:tcPr>
            <w:tcW w:w="634" w:type="dxa"/>
            <w:gridSpan w:val="5"/>
            <w:shd w:val="clear" w:color="auto" w:fill="auto"/>
          </w:tcPr>
          <w:p w14:paraId="4D9D630B" w14:textId="77777777" w:rsidR="00D17B90" w:rsidRPr="005F70FB" w:rsidRDefault="00D17B90" w:rsidP="00D17B90">
            <w:pPr>
              <w:pStyle w:val="GlossEng2ptafter"/>
            </w:pPr>
            <w:r w:rsidRPr="005F70FB">
              <w:t>say</w:t>
            </w:r>
          </w:p>
        </w:tc>
        <w:tc>
          <w:tcPr>
            <w:tcW w:w="513" w:type="dxa"/>
            <w:gridSpan w:val="3"/>
            <w:shd w:val="clear" w:color="auto" w:fill="auto"/>
          </w:tcPr>
          <w:p w14:paraId="29ED78DC" w14:textId="77777777" w:rsidR="00D17B90" w:rsidRPr="005F70FB" w:rsidRDefault="00D17B90" w:rsidP="00D17B90">
            <w:pPr>
              <w:pStyle w:val="GlossEng2ptafter"/>
            </w:pPr>
            <w:r w:rsidRPr="005F70FB">
              <w:t>exist</w:t>
            </w:r>
          </w:p>
        </w:tc>
      </w:tr>
      <w:tr w:rsidR="00AC23C4" w:rsidRPr="005F70FB" w14:paraId="78C3215C" w14:textId="77777777" w:rsidTr="00AC23C4">
        <w:trPr>
          <w:gridAfter w:val="2"/>
          <w:wAfter w:w="114" w:type="dxa"/>
        </w:trPr>
        <w:tc>
          <w:tcPr>
            <w:tcW w:w="709" w:type="dxa"/>
            <w:shd w:val="clear" w:color="auto" w:fill="auto"/>
          </w:tcPr>
          <w:p w14:paraId="0B1A03F3" w14:textId="77777777" w:rsidR="00D17B90" w:rsidRPr="005F70FB" w:rsidRDefault="00D17B90" w:rsidP="00D17B90">
            <w:pPr>
              <w:pStyle w:val="O0Nwnext"/>
            </w:pPr>
          </w:p>
        </w:tc>
        <w:tc>
          <w:tcPr>
            <w:tcW w:w="566" w:type="dxa"/>
            <w:gridSpan w:val="2"/>
            <w:shd w:val="clear" w:color="auto" w:fill="auto"/>
          </w:tcPr>
          <w:p w14:paraId="00163342" w14:textId="77777777" w:rsidR="00D17B90" w:rsidRPr="005F70FB" w:rsidRDefault="00D17B90" w:rsidP="00D17B90">
            <w:pPr>
              <w:pStyle w:val="Text"/>
            </w:pPr>
            <w:r w:rsidRPr="005F70FB">
              <w:t>mo</w:t>
            </w:r>
          </w:p>
        </w:tc>
        <w:tc>
          <w:tcPr>
            <w:tcW w:w="594" w:type="dxa"/>
            <w:gridSpan w:val="3"/>
            <w:shd w:val="clear" w:color="auto" w:fill="auto"/>
          </w:tcPr>
          <w:p w14:paraId="6EB9245E" w14:textId="77777777" w:rsidR="00D17B90" w:rsidRPr="005F70FB" w:rsidRDefault="00D17B90" w:rsidP="00D17B90">
            <w:pPr>
              <w:pStyle w:val="Text"/>
            </w:pPr>
            <w:r w:rsidRPr="005F70FB">
              <w:t>pergi</w:t>
            </w:r>
          </w:p>
        </w:tc>
        <w:tc>
          <w:tcPr>
            <w:tcW w:w="584" w:type="dxa"/>
            <w:gridSpan w:val="4"/>
            <w:shd w:val="clear" w:color="auto" w:fill="auto"/>
          </w:tcPr>
          <w:p w14:paraId="4FB52F99" w14:textId="77777777" w:rsidR="00D17B90" w:rsidRPr="005F70FB" w:rsidRDefault="00D17B90" w:rsidP="00D17B90">
            <w:pPr>
              <w:pStyle w:val="Text"/>
            </w:pPr>
            <w:r w:rsidRPr="005F70FB">
              <w:t>maing</w:t>
            </w:r>
          </w:p>
        </w:tc>
        <w:tc>
          <w:tcPr>
            <w:tcW w:w="283" w:type="dxa"/>
            <w:gridSpan w:val="2"/>
            <w:shd w:val="clear" w:color="auto" w:fill="auto"/>
          </w:tcPr>
          <w:p w14:paraId="74EFD506" w14:textId="77777777" w:rsidR="00D17B90" w:rsidRPr="005F70FB" w:rsidRDefault="00D17B90" w:rsidP="00D17B90">
            <w:pPr>
              <w:pStyle w:val="Text"/>
            </w:pPr>
            <w:r w:rsidRPr="005F70FB">
              <w:t>di</w:t>
            </w:r>
          </w:p>
        </w:tc>
        <w:tc>
          <w:tcPr>
            <w:tcW w:w="772" w:type="dxa"/>
            <w:gridSpan w:val="5"/>
            <w:shd w:val="clear" w:color="auto" w:fill="auto"/>
          </w:tcPr>
          <w:p w14:paraId="2FCC3C38" w14:textId="77777777" w:rsidR="00D17B90" w:rsidRPr="005F70FB" w:rsidRDefault="00D17B90" w:rsidP="00D17B90">
            <w:pPr>
              <w:pStyle w:val="Text"/>
            </w:pPr>
            <w:r w:rsidRPr="005F70FB">
              <w:t>ini</w:t>
            </w:r>
          </w:p>
        </w:tc>
        <w:tc>
          <w:tcPr>
            <w:tcW w:w="640" w:type="dxa"/>
            <w:gridSpan w:val="4"/>
            <w:shd w:val="clear" w:color="auto" w:fill="auto"/>
          </w:tcPr>
          <w:p w14:paraId="492EFFB1" w14:textId="77777777" w:rsidR="00D17B90" w:rsidRPr="005F70FB" w:rsidRDefault="00D17B90" w:rsidP="00D17B90">
            <w:pPr>
              <w:pStyle w:val="Text"/>
            </w:pPr>
            <w:r w:rsidRPr="005F70FB">
              <w:t>Serui</w:t>
            </w:r>
          </w:p>
        </w:tc>
        <w:tc>
          <w:tcPr>
            <w:tcW w:w="283" w:type="dxa"/>
            <w:gridSpan w:val="2"/>
            <w:shd w:val="clear" w:color="auto" w:fill="auto"/>
          </w:tcPr>
          <w:p w14:paraId="2B1410DA" w14:textId="77777777" w:rsidR="00D17B90" w:rsidRPr="005F70FB" w:rsidRDefault="00D17B90" w:rsidP="00D17B90">
            <w:pPr>
              <w:pStyle w:val="Text"/>
            </w:pPr>
            <w:r w:rsidRPr="005F70FB">
              <w:t>ka</w:t>
            </w:r>
          </w:p>
        </w:tc>
        <w:tc>
          <w:tcPr>
            <w:tcW w:w="702" w:type="dxa"/>
            <w:gridSpan w:val="4"/>
            <w:shd w:val="clear" w:color="auto" w:fill="auto"/>
          </w:tcPr>
          <w:p w14:paraId="3BD75615" w14:textId="77777777" w:rsidR="00D17B90" w:rsidRPr="005F70FB" w:rsidRDefault="00D17B90" w:rsidP="00D17B90">
            <w:pPr>
              <w:pStyle w:val="Text"/>
            </w:pPr>
            <w:r w:rsidRPr="005F70FB">
              <w:t>itu</w:t>
            </w:r>
          </w:p>
        </w:tc>
        <w:tc>
          <w:tcPr>
            <w:tcW w:w="568" w:type="dxa"/>
            <w:gridSpan w:val="3"/>
            <w:shd w:val="clear" w:color="auto" w:fill="auto"/>
          </w:tcPr>
          <w:p w14:paraId="4F0E4A21" w14:textId="77777777" w:rsidR="00D17B90" w:rsidRPr="005F70FB" w:rsidRDefault="00D17B90" w:rsidP="00D17B90">
            <w:pPr>
              <w:pStyle w:val="Text"/>
            </w:pPr>
            <w:r w:rsidRPr="005F70FB">
              <w:t>yang</w:t>
            </w:r>
          </w:p>
        </w:tc>
        <w:tc>
          <w:tcPr>
            <w:tcW w:w="489" w:type="dxa"/>
            <w:gridSpan w:val="3"/>
            <w:shd w:val="clear" w:color="auto" w:fill="auto"/>
          </w:tcPr>
          <w:p w14:paraId="723EC068" w14:textId="77777777" w:rsidR="00D17B90" w:rsidRPr="005F70FB" w:rsidRDefault="00D17B90" w:rsidP="00D17B90">
            <w:pPr>
              <w:pStyle w:val="Text"/>
            </w:pPr>
            <w:r w:rsidRPr="005F70FB">
              <w:t>de</w:t>
            </w:r>
          </w:p>
        </w:tc>
        <w:tc>
          <w:tcPr>
            <w:tcW w:w="487" w:type="dxa"/>
            <w:gridSpan w:val="2"/>
            <w:shd w:val="clear" w:color="auto" w:fill="auto"/>
          </w:tcPr>
          <w:p w14:paraId="6C684F9D" w14:textId="77777777" w:rsidR="00D17B90" w:rsidRPr="005F70FB" w:rsidRDefault="00D17B90" w:rsidP="00D17B90">
            <w:pPr>
              <w:pStyle w:val="Text"/>
            </w:pPr>
            <w:r w:rsidRPr="005F70FB">
              <w:t>ada</w:t>
            </w:r>
          </w:p>
        </w:tc>
      </w:tr>
      <w:tr w:rsidR="00AC23C4" w:rsidRPr="005F70FB" w14:paraId="53402046" w14:textId="77777777" w:rsidTr="00AC23C4">
        <w:trPr>
          <w:gridAfter w:val="2"/>
          <w:wAfter w:w="114" w:type="dxa"/>
        </w:trPr>
        <w:tc>
          <w:tcPr>
            <w:tcW w:w="709" w:type="dxa"/>
            <w:shd w:val="clear" w:color="auto" w:fill="auto"/>
          </w:tcPr>
          <w:p w14:paraId="70E3B2D7" w14:textId="77777777" w:rsidR="00D17B90" w:rsidRPr="005F70FB" w:rsidRDefault="00D17B90" w:rsidP="00D17B90">
            <w:pPr>
              <w:pStyle w:val="GlossEng2ptafter"/>
            </w:pPr>
          </w:p>
        </w:tc>
        <w:tc>
          <w:tcPr>
            <w:tcW w:w="566" w:type="dxa"/>
            <w:gridSpan w:val="2"/>
            <w:shd w:val="clear" w:color="auto" w:fill="auto"/>
          </w:tcPr>
          <w:p w14:paraId="6A50DC03" w14:textId="77777777" w:rsidR="00D17B90" w:rsidRPr="005F70FB" w:rsidRDefault="00D17B90" w:rsidP="00D17B90">
            <w:pPr>
              <w:pStyle w:val="GlossEng2ptafter"/>
            </w:pPr>
            <w:r w:rsidRPr="005F70FB">
              <w:t>want</w:t>
            </w:r>
          </w:p>
        </w:tc>
        <w:tc>
          <w:tcPr>
            <w:tcW w:w="594" w:type="dxa"/>
            <w:gridSpan w:val="3"/>
            <w:shd w:val="clear" w:color="auto" w:fill="auto"/>
          </w:tcPr>
          <w:p w14:paraId="3B154D4F" w14:textId="77777777" w:rsidR="00D17B90" w:rsidRPr="005F70FB" w:rsidRDefault="00D17B90" w:rsidP="00D17B90">
            <w:pPr>
              <w:pStyle w:val="GlossEng2ptafter"/>
            </w:pPr>
            <w:r w:rsidRPr="005F70FB">
              <w:t>go</w:t>
            </w:r>
          </w:p>
        </w:tc>
        <w:tc>
          <w:tcPr>
            <w:tcW w:w="584" w:type="dxa"/>
            <w:gridSpan w:val="4"/>
            <w:shd w:val="clear" w:color="auto" w:fill="auto"/>
          </w:tcPr>
          <w:p w14:paraId="3B43B0F5" w14:textId="77777777" w:rsidR="00D17B90" w:rsidRPr="005F70FB" w:rsidRDefault="00D17B90" w:rsidP="00D17B90">
            <w:pPr>
              <w:pStyle w:val="GlossEng2ptafter"/>
            </w:pPr>
            <w:r w:rsidRPr="005F70FB">
              <w:t>play</w:t>
            </w:r>
          </w:p>
        </w:tc>
        <w:tc>
          <w:tcPr>
            <w:tcW w:w="283" w:type="dxa"/>
            <w:gridSpan w:val="2"/>
            <w:shd w:val="clear" w:color="auto" w:fill="auto"/>
          </w:tcPr>
          <w:p w14:paraId="2EE87801" w14:textId="77777777" w:rsidR="00D17B90" w:rsidRPr="005F70FB" w:rsidRDefault="00D17B90" w:rsidP="00D17B90">
            <w:pPr>
              <w:pStyle w:val="GlossEng2ptafter"/>
            </w:pPr>
            <w:r w:rsidRPr="005F70FB">
              <w:t>at</w:t>
            </w:r>
          </w:p>
        </w:tc>
        <w:tc>
          <w:tcPr>
            <w:tcW w:w="772" w:type="dxa"/>
            <w:gridSpan w:val="5"/>
            <w:shd w:val="clear" w:color="auto" w:fill="auto"/>
          </w:tcPr>
          <w:p w14:paraId="27507F67" w14:textId="77777777" w:rsidR="00D17B90" w:rsidRPr="005F70FB" w:rsidRDefault="00D17B90" w:rsidP="00D17B90">
            <w:pPr>
              <w:pStyle w:val="GlossEng2ptafter"/>
            </w:pPr>
            <w:r w:rsidRPr="005F70FB">
              <w:rPr>
                <w:rStyle w:val="ChSmallCaps"/>
              </w:rPr>
              <w:t>d.prox</w:t>
            </w:r>
          </w:p>
        </w:tc>
        <w:tc>
          <w:tcPr>
            <w:tcW w:w="640" w:type="dxa"/>
            <w:gridSpan w:val="4"/>
            <w:shd w:val="clear" w:color="auto" w:fill="auto"/>
          </w:tcPr>
          <w:p w14:paraId="56345F5E" w14:textId="77777777" w:rsidR="00D17B90" w:rsidRPr="005F70FB" w:rsidRDefault="00D17B90" w:rsidP="00D17B90">
            <w:pPr>
              <w:pStyle w:val="GlossEng2ptafter"/>
            </w:pPr>
            <w:r w:rsidRPr="005F70FB">
              <w:t>Serui</w:t>
            </w:r>
          </w:p>
        </w:tc>
        <w:tc>
          <w:tcPr>
            <w:tcW w:w="283" w:type="dxa"/>
            <w:gridSpan w:val="2"/>
            <w:shd w:val="clear" w:color="auto" w:fill="auto"/>
          </w:tcPr>
          <w:p w14:paraId="323B87E5" w14:textId="77777777" w:rsidR="00D17B90" w:rsidRPr="005F70FB" w:rsidRDefault="00D17B90" w:rsidP="00D17B90">
            <w:pPr>
              <w:pStyle w:val="GlossEng2ptafter"/>
            </w:pPr>
            <w:r w:rsidRPr="005F70FB">
              <w:t>or</w:t>
            </w:r>
          </w:p>
        </w:tc>
        <w:tc>
          <w:tcPr>
            <w:tcW w:w="702" w:type="dxa"/>
            <w:gridSpan w:val="4"/>
            <w:shd w:val="clear" w:color="auto" w:fill="auto"/>
          </w:tcPr>
          <w:p w14:paraId="30D92180" w14:textId="77777777" w:rsidR="00D17B90" w:rsidRPr="005F70FB" w:rsidRDefault="00D17B90" w:rsidP="00D17B90">
            <w:pPr>
              <w:pStyle w:val="GlossEng2ptafter"/>
            </w:pPr>
            <w:r w:rsidRPr="005F70FB">
              <w:rPr>
                <w:rStyle w:val="ChSmallCaps"/>
              </w:rPr>
              <w:t>d.dist</w:t>
            </w:r>
          </w:p>
        </w:tc>
        <w:tc>
          <w:tcPr>
            <w:tcW w:w="568" w:type="dxa"/>
            <w:gridSpan w:val="3"/>
            <w:shd w:val="clear" w:color="auto" w:fill="auto"/>
          </w:tcPr>
          <w:p w14:paraId="14E70604" w14:textId="77777777" w:rsidR="00D17B90" w:rsidRPr="005F70FB" w:rsidRDefault="00D17B90" w:rsidP="00D17B90">
            <w:pPr>
              <w:pStyle w:val="GlossEng2ptafter"/>
            </w:pPr>
            <w:r w:rsidRPr="005F70FB">
              <w:rPr>
                <w:rStyle w:val="ChSmallCaps"/>
              </w:rPr>
              <w:t>rel</w:t>
            </w:r>
          </w:p>
        </w:tc>
        <w:tc>
          <w:tcPr>
            <w:tcW w:w="489" w:type="dxa"/>
            <w:gridSpan w:val="3"/>
            <w:shd w:val="clear" w:color="auto" w:fill="auto"/>
          </w:tcPr>
          <w:p w14:paraId="7DDE8B1C" w14:textId="77777777" w:rsidR="00D17B90" w:rsidRPr="005F70FB" w:rsidRDefault="00D17B90" w:rsidP="00D17B90">
            <w:pPr>
              <w:pStyle w:val="GlossEng2ptafter"/>
            </w:pPr>
            <w:r w:rsidRPr="005F70FB">
              <w:rPr>
                <w:rStyle w:val="ChSmallCaps"/>
              </w:rPr>
              <w:t>3sg</w:t>
            </w:r>
          </w:p>
        </w:tc>
        <w:tc>
          <w:tcPr>
            <w:tcW w:w="487" w:type="dxa"/>
            <w:gridSpan w:val="2"/>
            <w:shd w:val="clear" w:color="auto" w:fill="auto"/>
          </w:tcPr>
          <w:p w14:paraId="5D8BB232" w14:textId="77777777" w:rsidR="00D17B90" w:rsidRPr="005F70FB" w:rsidRDefault="00D17B90" w:rsidP="00D17B90">
            <w:pPr>
              <w:pStyle w:val="GlossEng2ptafter"/>
            </w:pPr>
            <w:r w:rsidRPr="005F70FB">
              <w:t>exist</w:t>
            </w:r>
          </w:p>
        </w:tc>
      </w:tr>
      <w:tr w:rsidR="00AC23C4" w:rsidRPr="005F70FB" w14:paraId="201C74AD" w14:textId="77777777" w:rsidTr="00AC23C4">
        <w:trPr>
          <w:gridAfter w:val="1"/>
          <w:wAfter w:w="96" w:type="dxa"/>
        </w:trPr>
        <w:tc>
          <w:tcPr>
            <w:tcW w:w="709" w:type="dxa"/>
            <w:shd w:val="clear" w:color="auto" w:fill="auto"/>
          </w:tcPr>
          <w:p w14:paraId="5E22FDC9" w14:textId="77777777" w:rsidR="00D17B90" w:rsidRPr="005F70FB" w:rsidRDefault="00D17B90" w:rsidP="00D17B90">
            <w:pPr>
              <w:pStyle w:val="O0Nwnext"/>
            </w:pPr>
          </w:p>
        </w:tc>
        <w:tc>
          <w:tcPr>
            <w:tcW w:w="617" w:type="dxa"/>
            <w:gridSpan w:val="3"/>
            <w:shd w:val="clear" w:color="auto" w:fill="auto"/>
          </w:tcPr>
          <w:p w14:paraId="7F6EF87C" w14:textId="77777777" w:rsidR="00D17B90" w:rsidRPr="005F70FB" w:rsidRDefault="00D17B90" w:rsidP="00D17B90">
            <w:pPr>
              <w:pStyle w:val="Text"/>
            </w:pPr>
            <w:r w:rsidRPr="005F70FB">
              <w:t>cari</w:t>
            </w:r>
          </w:p>
        </w:tc>
        <w:tc>
          <w:tcPr>
            <w:tcW w:w="904" w:type="dxa"/>
            <w:gridSpan w:val="4"/>
            <w:shd w:val="clear" w:color="auto" w:fill="auto"/>
          </w:tcPr>
          <w:p w14:paraId="5F3F9F89" w14:textId="77777777" w:rsidR="00D17B90" w:rsidRPr="005F70FB" w:rsidRDefault="00D17B90" w:rsidP="00D17B90">
            <w:pPr>
              <w:pStyle w:val="Text"/>
            </w:pPr>
            <w:r w:rsidRPr="005F70FB">
              <w:t>ana~ana</w:t>
            </w:r>
          </w:p>
        </w:tc>
        <w:tc>
          <w:tcPr>
            <w:tcW w:w="608" w:type="dxa"/>
            <w:gridSpan w:val="5"/>
            <w:shd w:val="clear" w:color="auto" w:fill="auto"/>
          </w:tcPr>
          <w:p w14:paraId="26D83997" w14:textId="77777777" w:rsidR="00D17B90" w:rsidRPr="005F70FB" w:rsidRDefault="00D17B90" w:rsidP="00D17B90">
            <w:pPr>
              <w:pStyle w:val="Text"/>
            </w:pPr>
            <w:r w:rsidRPr="005F70FB">
              <w:t>untuk</w:t>
            </w:r>
          </w:p>
        </w:tc>
        <w:tc>
          <w:tcPr>
            <w:tcW w:w="561" w:type="dxa"/>
            <w:gridSpan w:val="3"/>
            <w:shd w:val="clear" w:color="auto" w:fill="auto"/>
          </w:tcPr>
          <w:p w14:paraId="50262222" w14:textId="77777777" w:rsidR="00D17B90" w:rsidRPr="005F70FB" w:rsidRDefault="00D17B90" w:rsidP="00D17B90">
            <w:pPr>
              <w:pStyle w:val="Text"/>
            </w:pPr>
            <w:r w:rsidRPr="005F70FB">
              <w:t>pergi</w:t>
            </w:r>
          </w:p>
        </w:tc>
        <w:tc>
          <w:tcPr>
            <w:tcW w:w="640" w:type="dxa"/>
            <w:gridSpan w:val="4"/>
            <w:shd w:val="clear" w:color="auto" w:fill="auto"/>
          </w:tcPr>
          <w:p w14:paraId="61F848BE" w14:textId="77777777" w:rsidR="00D17B90" w:rsidRPr="005F70FB" w:rsidRDefault="00D17B90" w:rsidP="00D17B90">
            <w:pPr>
              <w:pStyle w:val="Text"/>
            </w:pPr>
            <w:r w:rsidRPr="005F70FB">
              <w:t>maing,</w:t>
            </w:r>
          </w:p>
        </w:tc>
        <w:tc>
          <w:tcPr>
            <w:tcW w:w="737" w:type="dxa"/>
            <w:gridSpan w:val="4"/>
            <w:shd w:val="clear" w:color="auto" w:fill="auto"/>
          </w:tcPr>
          <w:p w14:paraId="0D0B8B6D" w14:textId="77777777" w:rsidR="00D17B90" w:rsidRPr="005F70FB" w:rsidRDefault="00D17B90" w:rsidP="00D17B90">
            <w:pPr>
              <w:pStyle w:val="Text"/>
            </w:pPr>
            <w:r w:rsidRPr="005F70FB">
              <w:t>suda,</w:t>
            </w:r>
          </w:p>
        </w:tc>
        <w:tc>
          <w:tcPr>
            <w:tcW w:w="827" w:type="dxa"/>
            <w:gridSpan w:val="4"/>
            <w:shd w:val="clear" w:color="auto" w:fill="auto"/>
          </w:tcPr>
          <w:p w14:paraId="0EF08561" w14:textId="77777777" w:rsidR="00D17B90" w:rsidRPr="005F70FB" w:rsidRDefault="00D17B90" w:rsidP="00D17B90">
            <w:pPr>
              <w:pStyle w:val="Text"/>
            </w:pPr>
            <w:r w:rsidRPr="005F70FB">
              <w:t>baru</w:t>
            </w:r>
          </w:p>
        </w:tc>
        <w:tc>
          <w:tcPr>
            <w:tcW w:w="441" w:type="dxa"/>
            <w:gridSpan w:val="3"/>
            <w:shd w:val="clear" w:color="auto" w:fill="auto"/>
          </w:tcPr>
          <w:p w14:paraId="3C39973B" w14:textId="77777777" w:rsidR="00D17B90" w:rsidRPr="005F70FB" w:rsidRDefault="00D17B90" w:rsidP="00D17B90">
            <w:pPr>
              <w:pStyle w:val="Text"/>
            </w:pPr>
            <w:r w:rsidRPr="005F70FB">
              <w:t>sa</w:t>
            </w:r>
          </w:p>
        </w:tc>
        <w:tc>
          <w:tcPr>
            <w:tcW w:w="651" w:type="dxa"/>
            <w:gridSpan w:val="5"/>
            <w:shd w:val="clear" w:color="auto" w:fill="auto"/>
          </w:tcPr>
          <w:p w14:paraId="086B86BB" w14:textId="77777777" w:rsidR="00D17B90" w:rsidRPr="005F70FB" w:rsidRDefault="00D17B90" w:rsidP="00D17B90">
            <w:pPr>
              <w:pStyle w:val="Text"/>
            </w:pPr>
            <w:r w:rsidRPr="005F70FB">
              <w:t>bilang</w:t>
            </w:r>
          </w:p>
        </w:tc>
      </w:tr>
      <w:tr w:rsidR="00AC23C4" w:rsidRPr="005F70FB" w14:paraId="66C8F233" w14:textId="77777777" w:rsidTr="00AC23C4">
        <w:trPr>
          <w:gridAfter w:val="1"/>
          <w:wAfter w:w="96" w:type="dxa"/>
        </w:trPr>
        <w:tc>
          <w:tcPr>
            <w:tcW w:w="709" w:type="dxa"/>
            <w:shd w:val="clear" w:color="auto" w:fill="auto"/>
          </w:tcPr>
          <w:p w14:paraId="7EB4C1EC" w14:textId="77777777" w:rsidR="00D17B90" w:rsidRPr="005F70FB" w:rsidRDefault="00D17B90" w:rsidP="00D17B90">
            <w:pPr>
              <w:pStyle w:val="GlossEng2ptafter"/>
            </w:pPr>
          </w:p>
        </w:tc>
        <w:tc>
          <w:tcPr>
            <w:tcW w:w="617" w:type="dxa"/>
            <w:gridSpan w:val="3"/>
            <w:shd w:val="clear" w:color="auto" w:fill="auto"/>
          </w:tcPr>
          <w:p w14:paraId="778079F6" w14:textId="77777777" w:rsidR="00D17B90" w:rsidRPr="005F70FB" w:rsidRDefault="00D17B90" w:rsidP="00D17B90">
            <w:pPr>
              <w:pStyle w:val="GlossEng2ptafter"/>
            </w:pPr>
            <w:r w:rsidRPr="005F70FB">
              <w:t>search</w:t>
            </w:r>
          </w:p>
        </w:tc>
        <w:tc>
          <w:tcPr>
            <w:tcW w:w="904" w:type="dxa"/>
            <w:gridSpan w:val="4"/>
            <w:shd w:val="clear" w:color="auto" w:fill="auto"/>
          </w:tcPr>
          <w:p w14:paraId="16D3BCB1" w14:textId="77777777" w:rsidR="00D17B90" w:rsidRPr="005F70FB" w:rsidRDefault="00D17B90" w:rsidP="00D17B90">
            <w:pPr>
              <w:pStyle w:val="GlossEng2ptafter"/>
            </w:pPr>
            <w:r w:rsidRPr="005F70FB">
              <w:rPr>
                <w:rStyle w:val="ChSmallCaps"/>
              </w:rPr>
              <w:t>rdp</w:t>
            </w:r>
            <w:r w:rsidRPr="005F70FB">
              <w:t>~child</w:t>
            </w:r>
          </w:p>
        </w:tc>
        <w:tc>
          <w:tcPr>
            <w:tcW w:w="608" w:type="dxa"/>
            <w:gridSpan w:val="5"/>
            <w:shd w:val="clear" w:color="auto" w:fill="auto"/>
          </w:tcPr>
          <w:p w14:paraId="53FAA28C" w14:textId="77777777" w:rsidR="00D17B90" w:rsidRPr="005F70FB" w:rsidRDefault="00D17B90" w:rsidP="00D17B90">
            <w:pPr>
              <w:pStyle w:val="GlossEng2ptafter"/>
            </w:pPr>
            <w:r w:rsidRPr="005F70FB">
              <w:t>for</w:t>
            </w:r>
          </w:p>
        </w:tc>
        <w:tc>
          <w:tcPr>
            <w:tcW w:w="561" w:type="dxa"/>
            <w:gridSpan w:val="3"/>
            <w:shd w:val="clear" w:color="auto" w:fill="auto"/>
          </w:tcPr>
          <w:p w14:paraId="513AC34E" w14:textId="77777777" w:rsidR="00D17B90" w:rsidRPr="005F70FB" w:rsidRDefault="00D17B90" w:rsidP="00D17B90">
            <w:pPr>
              <w:pStyle w:val="GlossEng2ptafter"/>
            </w:pPr>
            <w:r w:rsidRPr="005F70FB">
              <w:t>go</w:t>
            </w:r>
          </w:p>
        </w:tc>
        <w:tc>
          <w:tcPr>
            <w:tcW w:w="640" w:type="dxa"/>
            <w:gridSpan w:val="4"/>
            <w:shd w:val="clear" w:color="auto" w:fill="auto"/>
          </w:tcPr>
          <w:p w14:paraId="56635722" w14:textId="77777777" w:rsidR="00D17B90" w:rsidRPr="005F70FB" w:rsidRDefault="00D17B90" w:rsidP="00D17B90">
            <w:pPr>
              <w:pStyle w:val="GlossEng2ptafter"/>
            </w:pPr>
            <w:r w:rsidRPr="005F70FB">
              <w:t>play</w:t>
            </w:r>
          </w:p>
        </w:tc>
        <w:tc>
          <w:tcPr>
            <w:tcW w:w="737" w:type="dxa"/>
            <w:gridSpan w:val="4"/>
            <w:shd w:val="clear" w:color="auto" w:fill="auto"/>
          </w:tcPr>
          <w:p w14:paraId="3C129E5A" w14:textId="77777777" w:rsidR="00D17B90" w:rsidRPr="005F70FB" w:rsidRDefault="00D17B90" w:rsidP="00D17B90">
            <w:pPr>
              <w:pStyle w:val="GlossEng2ptafter"/>
            </w:pPr>
            <w:r w:rsidRPr="005F70FB">
              <w:t>already</w:t>
            </w:r>
          </w:p>
        </w:tc>
        <w:tc>
          <w:tcPr>
            <w:tcW w:w="827" w:type="dxa"/>
            <w:gridSpan w:val="4"/>
            <w:shd w:val="clear" w:color="auto" w:fill="auto"/>
          </w:tcPr>
          <w:p w14:paraId="3151A4DC" w14:textId="77777777" w:rsidR="00D17B90" w:rsidRPr="005F70FB" w:rsidRDefault="00D17B90" w:rsidP="00D17B90">
            <w:pPr>
              <w:pStyle w:val="GlossEng2ptafter"/>
            </w:pPr>
            <w:r w:rsidRPr="005F70FB">
              <w:t>and.then</w:t>
            </w:r>
          </w:p>
        </w:tc>
        <w:tc>
          <w:tcPr>
            <w:tcW w:w="441" w:type="dxa"/>
            <w:gridSpan w:val="3"/>
            <w:shd w:val="clear" w:color="auto" w:fill="auto"/>
          </w:tcPr>
          <w:p w14:paraId="242E4E4F" w14:textId="77777777" w:rsidR="00D17B90" w:rsidRPr="005F70FB" w:rsidRDefault="00D17B90" w:rsidP="00D17B90">
            <w:pPr>
              <w:pStyle w:val="GlossEng2ptafter"/>
            </w:pPr>
            <w:r w:rsidRPr="005F70FB">
              <w:rPr>
                <w:rStyle w:val="ChSmallCaps"/>
              </w:rPr>
              <w:t>1sg</w:t>
            </w:r>
          </w:p>
        </w:tc>
        <w:tc>
          <w:tcPr>
            <w:tcW w:w="651" w:type="dxa"/>
            <w:gridSpan w:val="5"/>
            <w:shd w:val="clear" w:color="auto" w:fill="auto"/>
          </w:tcPr>
          <w:p w14:paraId="1F7F03FE" w14:textId="77777777" w:rsidR="00D17B90" w:rsidRPr="005F70FB" w:rsidRDefault="00D17B90" w:rsidP="00D17B90">
            <w:pPr>
              <w:pStyle w:val="GlossEng2ptafter"/>
            </w:pPr>
            <w:r w:rsidRPr="005F70FB">
              <w:t>say</w:t>
            </w:r>
          </w:p>
        </w:tc>
      </w:tr>
      <w:tr w:rsidR="00AC23C4" w:rsidRPr="005F70FB" w14:paraId="66BB0C24" w14:textId="77777777" w:rsidTr="00640703">
        <w:trPr>
          <w:gridAfter w:val="5"/>
          <w:wAfter w:w="625" w:type="dxa"/>
        </w:trPr>
        <w:tc>
          <w:tcPr>
            <w:tcW w:w="709" w:type="dxa"/>
            <w:shd w:val="clear" w:color="auto" w:fill="auto"/>
          </w:tcPr>
          <w:p w14:paraId="460080F1" w14:textId="77777777" w:rsidR="00D17B90" w:rsidRPr="005F70FB" w:rsidRDefault="00D17B90" w:rsidP="00D17B90">
            <w:pPr>
              <w:pStyle w:val="O0Nwnext"/>
            </w:pPr>
          </w:p>
        </w:tc>
        <w:tc>
          <w:tcPr>
            <w:tcW w:w="566" w:type="dxa"/>
            <w:gridSpan w:val="2"/>
            <w:shd w:val="clear" w:color="auto" w:fill="auto"/>
          </w:tcPr>
          <w:p w14:paraId="1C5F8567" w14:textId="77777777" w:rsidR="00D17B90" w:rsidRPr="005F70FB" w:rsidRDefault="00D17B90" w:rsidP="00D17B90">
            <w:pPr>
              <w:pStyle w:val="Text"/>
            </w:pPr>
            <w:r w:rsidRPr="005F70FB">
              <w:t>masi</w:t>
            </w:r>
          </w:p>
        </w:tc>
        <w:tc>
          <w:tcPr>
            <w:tcW w:w="756" w:type="dxa"/>
            <w:gridSpan w:val="4"/>
            <w:shd w:val="clear" w:color="auto" w:fill="auto"/>
          </w:tcPr>
          <w:p w14:paraId="178D90D2" w14:textId="77777777" w:rsidR="00D17B90" w:rsidRPr="005F70FB" w:rsidRDefault="00D17B90" w:rsidP="00D17B90">
            <w:pPr>
              <w:pStyle w:val="Text"/>
            </w:pPr>
            <w:r w:rsidRPr="005F70FB">
              <w:t>bisa</w:t>
            </w:r>
          </w:p>
        </w:tc>
        <w:tc>
          <w:tcPr>
            <w:tcW w:w="560" w:type="dxa"/>
            <w:gridSpan w:val="4"/>
            <w:shd w:val="clear" w:color="auto" w:fill="auto"/>
          </w:tcPr>
          <w:p w14:paraId="2CF977F2" w14:textId="77777777" w:rsidR="00D17B90" w:rsidRPr="005F70FB" w:rsidRDefault="00D17B90" w:rsidP="00D17B90">
            <w:pPr>
              <w:pStyle w:val="Text"/>
            </w:pPr>
            <w:r w:rsidRPr="005F70FB">
              <w:t>ada</w:t>
            </w:r>
          </w:p>
        </w:tc>
        <w:tc>
          <w:tcPr>
            <w:tcW w:w="568" w:type="dxa"/>
            <w:gridSpan w:val="4"/>
            <w:shd w:val="clear" w:color="auto" w:fill="auto"/>
          </w:tcPr>
          <w:p w14:paraId="797B4678" w14:textId="77777777" w:rsidR="00D17B90" w:rsidRPr="005F70FB" w:rsidRDefault="00D17B90" w:rsidP="00D17B90">
            <w:pPr>
              <w:pStyle w:val="Text"/>
            </w:pPr>
            <w:r w:rsidRPr="005F70FB">
              <w:t>yang</w:t>
            </w:r>
          </w:p>
        </w:tc>
        <w:tc>
          <w:tcPr>
            <w:tcW w:w="741" w:type="dxa"/>
            <w:gridSpan w:val="4"/>
            <w:shd w:val="clear" w:color="auto" w:fill="auto"/>
          </w:tcPr>
          <w:p w14:paraId="094B5558" w14:textId="77777777" w:rsidR="00D17B90" w:rsidRPr="005F70FB" w:rsidRDefault="00D17B90" w:rsidP="00D17B90">
            <w:pPr>
              <w:pStyle w:val="Text"/>
            </w:pPr>
            <w:r w:rsidRPr="005F70FB">
              <w:t>masuk</w:t>
            </w:r>
          </w:p>
        </w:tc>
        <w:tc>
          <w:tcPr>
            <w:tcW w:w="427" w:type="dxa"/>
            <w:gridSpan w:val="3"/>
            <w:shd w:val="clear" w:color="auto" w:fill="auto"/>
          </w:tcPr>
          <w:p w14:paraId="2A15CC3D" w14:textId="77777777" w:rsidR="00D17B90" w:rsidRPr="005F70FB" w:rsidRDefault="00D17B90" w:rsidP="00D17B90">
            <w:pPr>
              <w:pStyle w:val="Text"/>
            </w:pPr>
            <w:r w:rsidRPr="005F70FB">
              <w:t>ato</w:t>
            </w:r>
          </w:p>
        </w:tc>
        <w:tc>
          <w:tcPr>
            <w:tcW w:w="768" w:type="dxa"/>
            <w:gridSpan w:val="4"/>
            <w:shd w:val="clear" w:color="auto" w:fill="auto"/>
          </w:tcPr>
          <w:p w14:paraId="21490DA3" w14:textId="77777777" w:rsidR="00D17B90" w:rsidRPr="005F70FB" w:rsidRDefault="00D17B90" w:rsidP="00D17B90">
            <w:pPr>
              <w:pStyle w:val="Text"/>
            </w:pPr>
            <w:r w:rsidRPr="005F70FB">
              <w:t>su</w:t>
            </w:r>
          </w:p>
        </w:tc>
        <w:tc>
          <w:tcPr>
            <w:tcW w:w="510" w:type="dxa"/>
            <w:gridSpan w:val="2"/>
            <w:shd w:val="clear" w:color="auto" w:fill="auto"/>
          </w:tcPr>
          <w:p w14:paraId="0A9CF904" w14:textId="77777777" w:rsidR="00D17B90" w:rsidRPr="005F70FB" w:rsidRDefault="00D17B90" w:rsidP="00D17B90">
            <w:pPr>
              <w:pStyle w:val="Text"/>
            </w:pPr>
            <w:r w:rsidRPr="005F70FB">
              <w:t>tra</w:t>
            </w:r>
          </w:p>
        </w:tc>
        <w:tc>
          <w:tcPr>
            <w:tcW w:w="561" w:type="dxa"/>
            <w:gridSpan w:val="4"/>
            <w:shd w:val="clear" w:color="auto" w:fill="auto"/>
          </w:tcPr>
          <w:p w14:paraId="4309B6EA" w14:textId="77777777" w:rsidR="00D17B90" w:rsidRPr="005F70FB" w:rsidRDefault="00D17B90" w:rsidP="00D17B90">
            <w:pPr>
              <w:pStyle w:val="Text"/>
            </w:pPr>
            <w:r w:rsidRPr="005F70FB">
              <w:t>ada?</w:t>
            </w:r>
          </w:p>
        </w:tc>
      </w:tr>
      <w:tr w:rsidR="00AC23C4" w:rsidRPr="005F70FB" w14:paraId="19612C0B" w14:textId="77777777" w:rsidTr="00640703">
        <w:trPr>
          <w:gridAfter w:val="5"/>
          <w:wAfter w:w="625" w:type="dxa"/>
        </w:trPr>
        <w:tc>
          <w:tcPr>
            <w:tcW w:w="709" w:type="dxa"/>
            <w:shd w:val="clear" w:color="auto" w:fill="auto"/>
          </w:tcPr>
          <w:p w14:paraId="30CDB8D1" w14:textId="77777777" w:rsidR="00D17B90" w:rsidRPr="005F70FB" w:rsidRDefault="00D17B90" w:rsidP="00D17B90">
            <w:pPr>
              <w:pStyle w:val="GlossEng"/>
            </w:pPr>
          </w:p>
        </w:tc>
        <w:tc>
          <w:tcPr>
            <w:tcW w:w="566" w:type="dxa"/>
            <w:gridSpan w:val="2"/>
            <w:shd w:val="clear" w:color="auto" w:fill="auto"/>
          </w:tcPr>
          <w:p w14:paraId="5F37E771" w14:textId="77777777" w:rsidR="00D17B90" w:rsidRPr="005F70FB" w:rsidRDefault="00D17B90" w:rsidP="00D17B90">
            <w:pPr>
              <w:pStyle w:val="GlossEng"/>
            </w:pPr>
            <w:r w:rsidRPr="005F70FB">
              <w:t>still</w:t>
            </w:r>
          </w:p>
        </w:tc>
        <w:tc>
          <w:tcPr>
            <w:tcW w:w="756" w:type="dxa"/>
            <w:gridSpan w:val="4"/>
            <w:shd w:val="clear" w:color="auto" w:fill="auto"/>
          </w:tcPr>
          <w:p w14:paraId="7EB6B8C2" w14:textId="138DD076" w:rsidR="00D17B90" w:rsidRPr="005F70FB" w:rsidRDefault="00640703" w:rsidP="00D17B90">
            <w:pPr>
              <w:pStyle w:val="GlossEng"/>
            </w:pPr>
            <w:r>
              <w:t>be.</w:t>
            </w:r>
            <w:r w:rsidR="00D17B90" w:rsidRPr="005F70FB">
              <w:t>able</w:t>
            </w:r>
          </w:p>
        </w:tc>
        <w:tc>
          <w:tcPr>
            <w:tcW w:w="560" w:type="dxa"/>
            <w:gridSpan w:val="4"/>
            <w:shd w:val="clear" w:color="auto" w:fill="auto"/>
          </w:tcPr>
          <w:p w14:paraId="42DADB18" w14:textId="77777777" w:rsidR="00D17B90" w:rsidRPr="005F70FB" w:rsidRDefault="00D17B90" w:rsidP="00D17B90">
            <w:pPr>
              <w:pStyle w:val="GlossEng"/>
            </w:pPr>
            <w:r w:rsidRPr="005F70FB">
              <w:t>exist</w:t>
            </w:r>
          </w:p>
        </w:tc>
        <w:tc>
          <w:tcPr>
            <w:tcW w:w="568" w:type="dxa"/>
            <w:gridSpan w:val="4"/>
            <w:shd w:val="clear" w:color="auto" w:fill="auto"/>
          </w:tcPr>
          <w:p w14:paraId="611401DB" w14:textId="77777777" w:rsidR="00D17B90" w:rsidRPr="005F70FB" w:rsidRDefault="00D17B90" w:rsidP="00D17B90">
            <w:pPr>
              <w:pStyle w:val="GlossEng"/>
            </w:pPr>
            <w:r w:rsidRPr="005F70FB">
              <w:rPr>
                <w:rStyle w:val="ChSmallCaps"/>
              </w:rPr>
              <w:t>rel</w:t>
            </w:r>
          </w:p>
        </w:tc>
        <w:tc>
          <w:tcPr>
            <w:tcW w:w="741" w:type="dxa"/>
            <w:gridSpan w:val="4"/>
            <w:shd w:val="clear" w:color="auto" w:fill="auto"/>
          </w:tcPr>
          <w:p w14:paraId="57981C1A" w14:textId="77777777" w:rsidR="00D17B90" w:rsidRPr="005F70FB" w:rsidRDefault="00D17B90" w:rsidP="00D17B90">
            <w:pPr>
              <w:pStyle w:val="GlossEng"/>
            </w:pPr>
            <w:r w:rsidRPr="005F70FB">
              <w:t>enter</w:t>
            </w:r>
          </w:p>
        </w:tc>
        <w:tc>
          <w:tcPr>
            <w:tcW w:w="427" w:type="dxa"/>
            <w:gridSpan w:val="3"/>
            <w:shd w:val="clear" w:color="auto" w:fill="auto"/>
          </w:tcPr>
          <w:p w14:paraId="017B00B8" w14:textId="77777777" w:rsidR="00D17B90" w:rsidRPr="005F70FB" w:rsidRDefault="00D17B90" w:rsidP="00D17B90">
            <w:pPr>
              <w:pStyle w:val="GlossEng"/>
            </w:pPr>
            <w:r w:rsidRPr="005F70FB">
              <w:t>or</w:t>
            </w:r>
          </w:p>
        </w:tc>
        <w:tc>
          <w:tcPr>
            <w:tcW w:w="768" w:type="dxa"/>
            <w:gridSpan w:val="4"/>
            <w:shd w:val="clear" w:color="auto" w:fill="auto"/>
          </w:tcPr>
          <w:p w14:paraId="66D73C34" w14:textId="77777777" w:rsidR="00D17B90" w:rsidRPr="005F70FB" w:rsidRDefault="00D17B90" w:rsidP="00D17B90">
            <w:pPr>
              <w:pStyle w:val="GlossEng"/>
            </w:pPr>
            <w:r w:rsidRPr="005F70FB">
              <w:t>already</w:t>
            </w:r>
          </w:p>
        </w:tc>
        <w:tc>
          <w:tcPr>
            <w:tcW w:w="510" w:type="dxa"/>
            <w:gridSpan w:val="2"/>
            <w:shd w:val="clear" w:color="auto" w:fill="auto"/>
          </w:tcPr>
          <w:p w14:paraId="6A2D7AEB" w14:textId="77777777" w:rsidR="00D17B90" w:rsidRPr="005F70FB" w:rsidRDefault="00D17B90" w:rsidP="00D17B90">
            <w:pPr>
              <w:pStyle w:val="GlossEng"/>
            </w:pPr>
            <w:r w:rsidRPr="005F70FB">
              <w:rPr>
                <w:rStyle w:val="ChSmallCaps"/>
              </w:rPr>
              <w:t>neg</w:t>
            </w:r>
          </w:p>
        </w:tc>
        <w:tc>
          <w:tcPr>
            <w:tcW w:w="561" w:type="dxa"/>
            <w:gridSpan w:val="4"/>
            <w:shd w:val="clear" w:color="auto" w:fill="auto"/>
          </w:tcPr>
          <w:p w14:paraId="6DD1817B" w14:textId="77777777" w:rsidR="00D17B90" w:rsidRPr="005F70FB" w:rsidRDefault="00D17B90" w:rsidP="00D17B90">
            <w:pPr>
              <w:pStyle w:val="GlossEng"/>
            </w:pPr>
            <w:r w:rsidRPr="005F70FB">
              <w:t>exist</w:t>
            </w:r>
          </w:p>
        </w:tc>
      </w:tr>
    </w:tbl>
    <w:p w14:paraId="3FE36C40" w14:textId="62AC73D4" w:rsidR="00D17B90" w:rsidRPr="005F70FB" w:rsidRDefault="00D17B90" w:rsidP="00D17B90">
      <w:pPr>
        <w:pStyle w:val="FreeTranslEng"/>
      </w:pPr>
      <w:r w:rsidRPr="005F70FB">
        <w:t xml:space="preserve">he said, </w:t>
      </w:r>
      <w:r w:rsidR="00B7093A" w:rsidRPr="005F70FB">
        <w:t>‘</w:t>
      </w:r>
      <w:r w:rsidRPr="005F70FB">
        <w:t>ah, just practice, it</w:t>
      </w:r>
      <w:r w:rsidR="00B7093A" w:rsidRPr="005F70FB">
        <w:t>’</w:t>
      </w:r>
      <w:r w:rsidRPr="005F70FB">
        <w:t>s being said that the regent says that we are going to go to play maybe on, what</w:t>
      </w:r>
      <w:r w:rsidR="00B7093A" w:rsidRPr="005F70FB">
        <w:t>’</w:t>
      </w:r>
      <w:r w:rsidRPr="005F70FB">
        <w:t>s-its-name, Serui (Island), that</w:t>
      </w:r>
      <w:r w:rsidR="00B7093A" w:rsidRPr="005F70FB">
        <w:t>’</w:t>
      </w:r>
      <w:r w:rsidRPr="005F70FB">
        <w:t>s why he</w:t>
      </w:r>
      <w:r w:rsidR="00B7093A" w:rsidRPr="005F70FB">
        <w:t>’</w:t>
      </w:r>
      <w:r w:rsidRPr="005F70FB">
        <w:t>s looking for young people to go play</w:t>
      </w:r>
      <w:r w:rsidR="00B7093A" w:rsidRPr="005F70FB">
        <w:t>’</w:t>
      </w:r>
      <w:r w:rsidRPr="005F70FB">
        <w:t xml:space="preserve">, alright, and then I said, </w:t>
      </w:r>
      <w:r w:rsidR="00B7093A" w:rsidRPr="005F70FB">
        <w:t>‘</w:t>
      </w:r>
      <w:r w:rsidRPr="005F70FB">
        <w:t>can one still be included (on that list) or already not any longer?</w:t>
      </w:r>
      <w:r w:rsidR="00B7093A" w:rsidRPr="005F70FB">
        <w:t>’</w:t>
      </w:r>
    </w:p>
    <w:tbl>
      <w:tblPr>
        <w:tblW w:w="6741" w:type="dxa"/>
        <w:tblCellMar>
          <w:left w:w="42" w:type="dxa"/>
          <w:right w:w="42" w:type="dxa"/>
        </w:tblCellMar>
        <w:tblLook w:val="01E0" w:firstRow="1" w:lastRow="1" w:firstColumn="1" w:lastColumn="1" w:noHBand="0" w:noVBand="0"/>
      </w:tblPr>
      <w:tblGrid>
        <w:gridCol w:w="707"/>
        <w:gridCol w:w="488"/>
        <w:gridCol w:w="72"/>
        <w:gridCol w:w="13"/>
        <w:gridCol w:w="175"/>
        <w:gridCol w:w="317"/>
        <w:gridCol w:w="100"/>
        <w:gridCol w:w="79"/>
        <w:gridCol w:w="332"/>
        <w:gridCol w:w="62"/>
        <w:gridCol w:w="56"/>
        <w:gridCol w:w="245"/>
        <w:gridCol w:w="210"/>
        <w:gridCol w:w="107"/>
        <w:gridCol w:w="262"/>
        <w:gridCol w:w="88"/>
        <w:gridCol w:w="150"/>
        <w:gridCol w:w="73"/>
        <w:gridCol w:w="178"/>
        <w:gridCol w:w="128"/>
        <w:gridCol w:w="267"/>
        <w:gridCol w:w="27"/>
        <w:gridCol w:w="145"/>
        <w:gridCol w:w="228"/>
        <w:gridCol w:w="150"/>
        <w:gridCol w:w="207"/>
        <w:gridCol w:w="55"/>
        <w:gridCol w:w="339"/>
        <w:gridCol w:w="105"/>
        <w:gridCol w:w="218"/>
        <w:gridCol w:w="39"/>
        <w:gridCol w:w="331"/>
        <w:gridCol w:w="118"/>
        <w:gridCol w:w="85"/>
        <w:gridCol w:w="490"/>
        <w:gridCol w:w="95"/>
      </w:tblGrid>
      <w:tr w:rsidR="00AC23C4" w:rsidRPr="005F70FB" w14:paraId="3EDB932E" w14:textId="77777777" w:rsidTr="00640703">
        <w:trPr>
          <w:gridAfter w:val="2"/>
          <w:wAfter w:w="585" w:type="dxa"/>
        </w:trPr>
        <w:tc>
          <w:tcPr>
            <w:tcW w:w="707" w:type="dxa"/>
            <w:shd w:val="clear" w:color="auto" w:fill="auto"/>
          </w:tcPr>
          <w:p w14:paraId="12BCAD51" w14:textId="77777777" w:rsidR="00D17B90" w:rsidRPr="005F70FB" w:rsidRDefault="00D17B90" w:rsidP="00D17B90">
            <w:pPr>
              <w:pStyle w:val="Text"/>
            </w:pPr>
            <w:r w:rsidRPr="005F70FB">
              <w:t>0009</w:t>
            </w:r>
          </w:p>
        </w:tc>
        <w:tc>
          <w:tcPr>
            <w:tcW w:w="488" w:type="dxa"/>
            <w:shd w:val="clear" w:color="auto" w:fill="auto"/>
          </w:tcPr>
          <w:p w14:paraId="6B51BCA3" w14:textId="77777777" w:rsidR="00D17B90" w:rsidRPr="005F70FB" w:rsidRDefault="00D17B90" w:rsidP="00D17B90">
            <w:pPr>
              <w:pStyle w:val="Text"/>
            </w:pPr>
            <w:r w:rsidRPr="005F70FB">
              <w:t>de</w:t>
            </w:r>
          </w:p>
        </w:tc>
        <w:tc>
          <w:tcPr>
            <w:tcW w:w="677" w:type="dxa"/>
            <w:gridSpan w:val="5"/>
            <w:shd w:val="clear" w:color="auto" w:fill="auto"/>
          </w:tcPr>
          <w:p w14:paraId="39BEAC9B" w14:textId="77777777" w:rsidR="00D17B90" w:rsidRPr="005F70FB" w:rsidRDefault="00D17B90" w:rsidP="00D17B90">
            <w:pPr>
              <w:pStyle w:val="Text"/>
            </w:pPr>
            <w:r w:rsidRPr="005F70FB">
              <w:t>blang,</w:t>
            </w:r>
          </w:p>
        </w:tc>
        <w:tc>
          <w:tcPr>
            <w:tcW w:w="529" w:type="dxa"/>
            <w:gridSpan w:val="4"/>
            <w:shd w:val="clear" w:color="auto" w:fill="auto"/>
          </w:tcPr>
          <w:p w14:paraId="62F085A8" w14:textId="77777777" w:rsidR="00D17B90" w:rsidRPr="005F70FB" w:rsidRDefault="00D17B90" w:rsidP="00D17B90">
            <w:pPr>
              <w:pStyle w:val="Text"/>
            </w:pPr>
            <w:r w:rsidRPr="005F70FB">
              <w:t>kalo</w:t>
            </w:r>
          </w:p>
        </w:tc>
        <w:tc>
          <w:tcPr>
            <w:tcW w:w="562" w:type="dxa"/>
            <w:gridSpan w:val="3"/>
            <w:shd w:val="clear" w:color="auto" w:fill="auto"/>
          </w:tcPr>
          <w:p w14:paraId="40446595" w14:textId="77777777" w:rsidR="00D17B90" w:rsidRPr="005F70FB" w:rsidRDefault="00D17B90" w:rsidP="00D17B90">
            <w:pPr>
              <w:pStyle w:val="Text"/>
            </w:pPr>
            <w:r w:rsidRPr="005F70FB">
              <w:t>ada</w:t>
            </w:r>
          </w:p>
        </w:tc>
        <w:tc>
          <w:tcPr>
            <w:tcW w:w="573" w:type="dxa"/>
            <w:gridSpan w:val="4"/>
            <w:shd w:val="clear" w:color="auto" w:fill="auto"/>
          </w:tcPr>
          <w:p w14:paraId="1AF9E005" w14:textId="77777777" w:rsidR="00D17B90" w:rsidRPr="005F70FB" w:rsidRDefault="00D17B90" w:rsidP="00D17B90">
            <w:pPr>
              <w:pStyle w:val="Text"/>
            </w:pPr>
            <w:r w:rsidRPr="005F70FB">
              <w:t>yang</w:t>
            </w:r>
          </w:p>
        </w:tc>
        <w:tc>
          <w:tcPr>
            <w:tcW w:w="573" w:type="dxa"/>
            <w:gridSpan w:val="3"/>
            <w:shd w:val="clear" w:color="auto" w:fill="auto"/>
          </w:tcPr>
          <w:p w14:paraId="7F13DFF4" w14:textId="77777777" w:rsidR="00D17B90" w:rsidRPr="005F70FB" w:rsidRDefault="00D17B90" w:rsidP="00D17B90">
            <w:pPr>
              <w:pStyle w:val="Text"/>
            </w:pPr>
            <w:r w:rsidRPr="005F70FB">
              <w:t>mo</w:t>
            </w:r>
          </w:p>
        </w:tc>
        <w:tc>
          <w:tcPr>
            <w:tcW w:w="757" w:type="dxa"/>
            <w:gridSpan w:val="5"/>
            <w:shd w:val="clear" w:color="auto" w:fill="auto"/>
          </w:tcPr>
          <w:p w14:paraId="38838010" w14:textId="77777777" w:rsidR="00D17B90" w:rsidRPr="005F70FB" w:rsidRDefault="00D17B90" w:rsidP="00D17B90">
            <w:pPr>
              <w:pStyle w:val="Text"/>
            </w:pPr>
            <w:r w:rsidRPr="005F70FB">
              <w:t>masuk,</w:t>
            </w:r>
          </w:p>
        </w:tc>
        <w:tc>
          <w:tcPr>
            <w:tcW w:w="756" w:type="dxa"/>
            <w:gridSpan w:val="5"/>
            <w:shd w:val="clear" w:color="auto" w:fill="auto"/>
          </w:tcPr>
          <w:p w14:paraId="27D4B95C" w14:textId="77777777" w:rsidR="00D17B90" w:rsidRPr="005F70FB" w:rsidRDefault="00D17B90" w:rsidP="00D17B90">
            <w:pPr>
              <w:pStyle w:val="Text"/>
            </w:pPr>
            <w:r w:rsidRPr="005F70FB">
              <w:t>bisa,</w:t>
            </w:r>
          </w:p>
        </w:tc>
        <w:tc>
          <w:tcPr>
            <w:tcW w:w="534" w:type="dxa"/>
            <w:gridSpan w:val="3"/>
            <w:shd w:val="clear" w:color="auto" w:fill="auto"/>
          </w:tcPr>
          <w:p w14:paraId="26D7C634" w14:textId="77777777" w:rsidR="00D17B90" w:rsidRPr="005F70FB" w:rsidRDefault="00D17B90" w:rsidP="00D17B90">
            <w:pPr>
              <w:pStyle w:val="Text"/>
            </w:pPr>
            <w:r w:rsidRPr="005F70FB">
              <w:t>trus</w:t>
            </w:r>
          </w:p>
        </w:tc>
      </w:tr>
      <w:tr w:rsidR="00AC23C4" w:rsidRPr="005F70FB" w14:paraId="770910B2" w14:textId="77777777" w:rsidTr="00640703">
        <w:trPr>
          <w:gridAfter w:val="2"/>
          <w:wAfter w:w="585" w:type="dxa"/>
        </w:trPr>
        <w:tc>
          <w:tcPr>
            <w:tcW w:w="707" w:type="dxa"/>
            <w:shd w:val="clear" w:color="auto" w:fill="auto"/>
          </w:tcPr>
          <w:p w14:paraId="08AA20D5" w14:textId="77777777" w:rsidR="00D17B90" w:rsidRPr="005F70FB" w:rsidRDefault="00D17B90" w:rsidP="00D17B90">
            <w:pPr>
              <w:pStyle w:val="GlossEng2ptafter"/>
            </w:pPr>
          </w:p>
        </w:tc>
        <w:tc>
          <w:tcPr>
            <w:tcW w:w="488" w:type="dxa"/>
            <w:shd w:val="clear" w:color="auto" w:fill="auto"/>
          </w:tcPr>
          <w:p w14:paraId="01BA4C0C" w14:textId="77777777" w:rsidR="00D17B90" w:rsidRPr="005F70FB" w:rsidRDefault="00D17B90" w:rsidP="00D17B90">
            <w:pPr>
              <w:pStyle w:val="GlossEng2ptafter"/>
            </w:pPr>
            <w:r w:rsidRPr="005F70FB">
              <w:rPr>
                <w:rStyle w:val="ChSmallCaps"/>
              </w:rPr>
              <w:t>3sg</w:t>
            </w:r>
          </w:p>
        </w:tc>
        <w:tc>
          <w:tcPr>
            <w:tcW w:w="677" w:type="dxa"/>
            <w:gridSpan w:val="5"/>
            <w:shd w:val="clear" w:color="auto" w:fill="auto"/>
          </w:tcPr>
          <w:p w14:paraId="63041278" w14:textId="77777777" w:rsidR="00D17B90" w:rsidRPr="005F70FB" w:rsidRDefault="00D17B90" w:rsidP="00D17B90">
            <w:pPr>
              <w:pStyle w:val="GlossEng2ptafter"/>
            </w:pPr>
            <w:r w:rsidRPr="005F70FB">
              <w:t>say</w:t>
            </w:r>
          </w:p>
        </w:tc>
        <w:tc>
          <w:tcPr>
            <w:tcW w:w="529" w:type="dxa"/>
            <w:gridSpan w:val="4"/>
            <w:shd w:val="clear" w:color="auto" w:fill="auto"/>
          </w:tcPr>
          <w:p w14:paraId="2E456295" w14:textId="77777777" w:rsidR="00D17B90" w:rsidRPr="005F70FB" w:rsidRDefault="00D17B90" w:rsidP="00D17B90">
            <w:pPr>
              <w:pStyle w:val="GlossEng2ptafter"/>
            </w:pPr>
            <w:r w:rsidRPr="005F70FB">
              <w:t>if</w:t>
            </w:r>
          </w:p>
        </w:tc>
        <w:tc>
          <w:tcPr>
            <w:tcW w:w="562" w:type="dxa"/>
            <w:gridSpan w:val="3"/>
            <w:shd w:val="clear" w:color="auto" w:fill="auto"/>
          </w:tcPr>
          <w:p w14:paraId="36E3C891" w14:textId="77777777" w:rsidR="00D17B90" w:rsidRPr="005F70FB" w:rsidRDefault="00D17B90" w:rsidP="00D17B90">
            <w:pPr>
              <w:pStyle w:val="GlossEng2ptafter"/>
            </w:pPr>
            <w:r w:rsidRPr="005F70FB">
              <w:t>exist</w:t>
            </w:r>
          </w:p>
        </w:tc>
        <w:tc>
          <w:tcPr>
            <w:tcW w:w="573" w:type="dxa"/>
            <w:gridSpan w:val="4"/>
            <w:shd w:val="clear" w:color="auto" w:fill="auto"/>
          </w:tcPr>
          <w:p w14:paraId="5B9245BB" w14:textId="77777777" w:rsidR="00D17B90" w:rsidRPr="005F70FB" w:rsidRDefault="00D17B90" w:rsidP="00D17B90">
            <w:pPr>
              <w:pStyle w:val="GlossEng2ptafter"/>
            </w:pPr>
            <w:r w:rsidRPr="005F70FB">
              <w:rPr>
                <w:rStyle w:val="ChSmallCaps"/>
              </w:rPr>
              <w:t>rel</w:t>
            </w:r>
          </w:p>
        </w:tc>
        <w:tc>
          <w:tcPr>
            <w:tcW w:w="573" w:type="dxa"/>
            <w:gridSpan w:val="3"/>
            <w:shd w:val="clear" w:color="auto" w:fill="auto"/>
          </w:tcPr>
          <w:p w14:paraId="1589F5B9" w14:textId="77777777" w:rsidR="00D17B90" w:rsidRPr="005F70FB" w:rsidRDefault="00D17B90" w:rsidP="00D17B90">
            <w:pPr>
              <w:pStyle w:val="GlossEng2ptafter"/>
            </w:pPr>
            <w:r w:rsidRPr="005F70FB">
              <w:t>want</w:t>
            </w:r>
          </w:p>
        </w:tc>
        <w:tc>
          <w:tcPr>
            <w:tcW w:w="757" w:type="dxa"/>
            <w:gridSpan w:val="5"/>
            <w:shd w:val="clear" w:color="auto" w:fill="auto"/>
          </w:tcPr>
          <w:p w14:paraId="68A46510" w14:textId="77777777" w:rsidR="00D17B90" w:rsidRPr="005F70FB" w:rsidRDefault="00D17B90" w:rsidP="00D17B90">
            <w:pPr>
              <w:pStyle w:val="GlossEng2ptafter"/>
            </w:pPr>
            <w:r w:rsidRPr="005F70FB">
              <w:t>enter</w:t>
            </w:r>
          </w:p>
        </w:tc>
        <w:tc>
          <w:tcPr>
            <w:tcW w:w="756" w:type="dxa"/>
            <w:gridSpan w:val="5"/>
            <w:shd w:val="clear" w:color="auto" w:fill="auto"/>
          </w:tcPr>
          <w:p w14:paraId="05C6131F" w14:textId="044D9BC8" w:rsidR="00D17B90" w:rsidRPr="005F70FB" w:rsidRDefault="00640703" w:rsidP="00D17B90">
            <w:pPr>
              <w:pStyle w:val="GlossEng2ptafter"/>
            </w:pPr>
            <w:r>
              <w:t>be.</w:t>
            </w:r>
            <w:r w:rsidR="00D17B90" w:rsidRPr="005F70FB">
              <w:t>able</w:t>
            </w:r>
          </w:p>
        </w:tc>
        <w:tc>
          <w:tcPr>
            <w:tcW w:w="534" w:type="dxa"/>
            <w:gridSpan w:val="3"/>
            <w:shd w:val="clear" w:color="auto" w:fill="auto"/>
          </w:tcPr>
          <w:p w14:paraId="1AD84CDA" w14:textId="77777777" w:rsidR="00D17B90" w:rsidRPr="005F70FB" w:rsidRDefault="00D17B90" w:rsidP="00D17B90">
            <w:pPr>
              <w:pStyle w:val="GlossEng2ptafter"/>
            </w:pPr>
            <w:r w:rsidRPr="005F70FB">
              <w:t>next</w:t>
            </w:r>
          </w:p>
        </w:tc>
      </w:tr>
      <w:tr w:rsidR="00AC23C4" w:rsidRPr="005F70FB" w14:paraId="4D29B960" w14:textId="77777777" w:rsidTr="00AC23C4">
        <w:tc>
          <w:tcPr>
            <w:tcW w:w="707" w:type="dxa"/>
            <w:shd w:val="clear" w:color="auto" w:fill="auto"/>
          </w:tcPr>
          <w:p w14:paraId="31D28423" w14:textId="77777777" w:rsidR="00D17B90" w:rsidRPr="005F70FB" w:rsidRDefault="00D17B90" w:rsidP="00D17B90">
            <w:pPr>
              <w:pStyle w:val="O0Nwnext"/>
            </w:pPr>
          </w:p>
        </w:tc>
        <w:tc>
          <w:tcPr>
            <w:tcW w:w="560" w:type="dxa"/>
            <w:gridSpan w:val="2"/>
            <w:shd w:val="clear" w:color="auto" w:fill="auto"/>
          </w:tcPr>
          <w:p w14:paraId="7423F5C6" w14:textId="77777777" w:rsidR="00D17B90" w:rsidRPr="005F70FB" w:rsidRDefault="00D17B90" w:rsidP="00D17B90">
            <w:pPr>
              <w:pStyle w:val="Text"/>
            </w:pPr>
            <w:r w:rsidRPr="005F70FB">
              <w:t>kaka</w:t>
            </w:r>
          </w:p>
        </w:tc>
        <w:tc>
          <w:tcPr>
            <w:tcW w:w="505" w:type="dxa"/>
            <w:gridSpan w:val="3"/>
            <w:shd w:val="clear" w:color="auto" w:fill="auto"/>
          </w:tcPr>
          <w:p w14:paraId="22989C93" w14:textId="77777777" w:rsidR="00D17B90" w:rsidRPr="005F70FB" w:rsidRDefault="00D17B90" w:rsidP="00D17B90">
            <w:pPr>
              <w:pStyle w:val="Text"/>
            </w:pPr>
            <w:r w:rsidRPr="005F70FB">
              <w:t>wa,</w:t>
            </w:r>
          </w:p>
        </w:tc>
        <w:tc>
          <w:tcPr>
            <w:tcW w:w="573" w:type="dxa"/>
            <w:gridSpan w:val="4"/>
            <w:shd w:val="clear" w:color="auto" w:fill="auto"/>
          </w:tcPr>
          <w:p w14:paraId="53BB7FC1" w14:textId="77777777" w:rsidR="00D17B90" w:rsidRPr="005F70FB" w:rsidRDefault="00D17B90" w:rsidP="00D17B90">
            <w:pPr>
              <w:pStyle w:val="Text"/>
            </w:pPr>
            <w:r w:rsidRPr="005F70FB">
              <w:t>yang</w:t>
            </w:r>
          </w:p>
        </w:tc>
        <w:tc>
          <w:tcPr>
            <w:tcW w:w="968" w:type="dxa"/>
            <w:gridSpan w:val="6"/>
            <w:shd w:val="clear" w:color="auto" w:fill="auto"/>
          </w:tcPr>
          <w:p w14:paraId="5B20EC79" w14:textId="77777777" w:rsidR="00D17B90" w:rsidRPr="005F70FB" w:rsidRDefault="00D17B90" w:rsidP="00D17B90">
            <w:pPr>
              <w:pStyle w:val="Text"/>
            </w:pPr>
            <w:r w:rsidRPr="005F70FB">
              <w:t>nanti</w:t>
            </w:r>
          </w:p>
        </w:tc>
        <w:tc>
          <w:tcPr>
            <w:tcW w:w="529" w:type="dxa"/>
            <w:gridSpan w:val="4"/>
            <w:shd w:val="clear" w:color="auto" w:fill="auto"/>
          </w:tcPr>
          <w:p w14:paraId="191CC43D" w14:textId="77777777" w:rsidR="00D17B90" w:rsidRPr="005F70FB" w:rsidRDefault="00D17B90" w:rsidP="00D17B90">
            <w:pPr>
              <w:pStyle w:val="Text"/>
            </w:pPr>
            <w:r w:rsidRPr="005F70FB">
              <w:t>kasi</w:t>
            </w:r>
          </w:p>
        </w:tc>
        <w:tc>
          <w:tcPr>
            <w:tcW w:w="817" w:type="dxa"/>
            <w:gridSpan w:val="5"/>
            <w:shd w:val="clear" w:color="auto" w:fill="auto"/>
          </w:tcPr>
          <w:p w14:paraId="7FA1094F" w14:textId="77777777" w:rsidR="00D17B90" w:rsidRPr="005F70FB" w:rsidRDefault="00D17B90" w:rsidP="00D17B90">
            <w:pPr>
              <w:pStyle w:val="Text"/>
            </w:pPr>
            <w:r w:rsidRPr="005F70FB">
              <w:t>latiang</w:t>
            </w:r>
          </w:p>
        </w:tc>
        <w:tc>
          <w:tcPr>
            <w:tcW w:w="706" w:type="dxa"/>
            <w:gridSpan w:val="4"/>
            <w:shd w:val="clear" w:color="auto" w:fill="auto"/>
          </w:tcPr>
          <w:p w14:paraId="5FEF21E5" w14:textId="77777777" w:rsidR="00D17B90" w:rsidRPr="005F70FB" w:rsidRDefault="00D17B90" w:rsidP="00D17B90">
            <w:pPr>
              <w:pStyle w:val="Text"/>
            </w:pPr>
            <w:r w:rsidRPr="005F70FB">
              <w:t>itu</w:t>
            </w:r>
          </w:p>
        </w:tc>
        <w:tc>
          <w:tcPr>
            <w:tcW w:w="706" w:type="dxa"/>
            <w:gridSpan w:val="4"/>
            <w:shd w:val="clear" w:color="auto" w:fill="auto"/>
          </w:tcPr>
          <w:p w14:paraId="73F43451" w14:textId="77777777" w:rsidR="00D17B90" w:rsidRPr="005F70FB" w:rsidRDefault="00D17B90" w:rsidP="00D17B90">
            <w:pPr>
              <w:pStyle w:val="Text"/>
            </w:pPr>
            <w:r w:rsidRPr="005F70FB">
              <w:t>kaka</w:t>
            </w:r>
          </w:p>
        </w:tc>
        <w:tc>
          <w:tcPr>
            <w:tcW w:w="670" w:type="dxa"/>
            <w:gridSpan w:val="3"/>
            <w:shd w:val="clear" w:color="auto" w:fill="auto"/>
          </w:tcPr>
          <w:p w14:paraId="7A87F75E" w14:textId="77777777" w:rsidR="00D17B90" w:rsidRPr="005F70FB" w:rsidRDefault="00D17B90" w:rsidP="00D17B90">
            <w:pPr>
              <w:pStyle w:val="Text"/>
            </w:pPr>
            <w:r w:rsidRPr="005F70FB">
              <w:t>polisi</w:t>
            </w:r>
          </w:p>
        </w:tc>
      </w:tr>
      <w:tr w:rsidR="00AC23C4" w:rsidRPr="005F70FB" w14:paraId="6B3219BE" w14:textId="77777777" w:rsidTr="00AC23C4">
        <w:tc>
          <w:tcPr>
            <w:tcW w:w="707" w:type="dxa"/>
            <w:shd w:val="clear" w:color="auto" w:fill="auto"/>
          </w:tcPr>
          <w:p w14:paraId="54B964D3" w14:textId="77777777" w:rsidR="00D17B90" w:rsidRPr="005F70FB" w:rsidRDefault="00D17B90" w:rsidP="00D17B90">
            <w:pPr>
              <w:pStyle w:val="GlossEng2ptafter"/>
            </w:pPr>
          </w:p>
        </w:tc>
        <w:tc>
          <w:tcPr>
            <w:tcW w:w="560" w:type="dxa"/>
            <w:gridSpan w:val="2"/>
            <w:shd w:val="clear" w:color="auto" w:fill="auto"/>
          </w:tcPr>
          <w:p w14:paraId="675DE165" w14:textId="77777777" w:rsidR="00D17B90" w:rsidRPr="005F70FB" w:rsidRDefault="00D17B90" w:rsidP="00D17B90">
            <w:pPr>
              <w:pStyle w:val="GlossEng2ptafter"/>
            </w:pPr>
            <w:r w:rsidRPr="005F70FB">
              <w:t>oSb</w:t>
            </w:r>
          </w:p>
        </w:tc>
        <w:tc>
          <w:tcPr>
            <w:tcW w:w="505" w:type="dxa"/>
            <w:gridSpan w:val="3"/>
            <w:shd w:val="clear" w:color="auto" w:fill="auto"/>
          </w:tcPr>
          <w:p w14:paraId="179CCB5E" w14:textId="77777777" w:rsidR="00D17B90" w:rsidRPr="005F70FB" w:rsidRDefault="00D17B90" w:rsidP="00D17B90">
            <w:pPr>
              <w:pStyle w:val="GlossEng2ptafter"/>
            </w:pPr>
            <w:r w:rsidRPr="005F70FB">
              <w:rPr>
                <w:rStyle w:val="ChSmallCaps"/>
              </w:rPr>
              <w:t>spm</w:t>
            </w:r>
          </w:p>
        </w:tc>
        <w:tc>
          <w:tcPr>
            <w:tcW w:w="573" w:type="dxa"/>
            <w:gridSpan w:val="4"/>
            <w:shd w:val="clear" w:color="auto" w:fill="auto"/>
          </w:tcPr>
          <w:p w14:paraId="7532894C" w14:textId="77777777" w:rsidR="00D17B90" w:rsidRPr="005F70FB" w:rsidRDefault="00D17B90" w:rsidP="00D17B90">
            <w:pPr>
              <w:pStyle w:val="GlossEng2ptafter"/>
            </w:pPr>
            <w:r w:rsidRPr="005F70FB">
              <w:rPr>
                <w:rStyle w:val="ChSmallCaps"/>
              </w:rPr>
              <w:t>rel</w:t>
            </w:r>
          </w:p>
        </w:tc>
        <w:tc>
          <w:tcPr>
            <w:tcW w:w="968" w:type="dxa"/>
            <w:gridSpan w:val="6"/>
            <w:shd w:val="clear" w:color="auto" w:fill="auto"/>
          </w:tcPr>
          <w:p w14:paraId="2ECA12A2" w14:textId="77777777" w:rsidR="00D17B90" w:rsidRPr="005F70FB" w:rsidRDefault="00D17B90" w:rsidP="00D17B90">
            <w:pPr>
              <w:pStyle w:val="GlossEng2ptafter"/>
            </w:pPr>
            <w:r w:rsidRPr="005F70FB">
              <w:t>very.soon</w:t>
            </w:r>
          </w:p>
        </w:tc>
        <w:tc>
          <w:tcPr>
            <w:tcW w:w="529" w:type="dxa"/>
            <w:gridSpan w:val="4"/>
            <w:shd w:val="clear" w:color="auto" w:fill="auto"/>
          </w:tcPr>
          <w:p w14:paraId="1939AB98" w14:textId="77777777" w:rsidR="00D17B90" w:rsidRPr="005F70FB" w:rsidRDefault="00D17B90" w:rsidP="00D17B90">
            <w:pPr>
              <w:pStyle w:val="GlossEng2ptafter"/>
            </w:pPr>
            <w:r w:rsidRPr="005F70FB">
              <w:t>give</w:t>
            </w:r>
          </w:p>
        </w:tc>
        <w:tc>
          <w:tcPr>
            <w:tcW w:w="817" w:type="dxa"/>
            <w:gridSpan w:val="5"/>
            <w:shd w:val="clear" w:color="auto" w:fill="auto"/>
          </w:tcPr>
          <w:p w14:paraId="5478986B" w14:textId="77777777" w:rsidR="00D17B90" w:rsidRPr="005F70FB" w:rsidRDefault="00D17B90" w:rsidP="00D17B90">
            <w:pPr>
              <w:pStyle w:val="GlossEng2ptafter"/>
            </w:pPr>
            <w:r w:rsidRPr="005F70FB">
              <w:t>practice</w:t>
            </w:r>
          </w:p>
        </w:tc>
        <w:tc>
          <w:tcPr>
            <w:tcW w:w="706" w:type="dxa"/>
            <w:gridSpan w:val="4"/>
            <w:shd w:val="clear" w:color="auto" w:fill="auto"/>
          </w:tcPr>
          <w:p w14:paraId="317C3589" w14:textId="77777777" w:rsidR="00D17B90" w:rsidRPr="005F70FB" w:rsidRDefault="00D17B90" w:rsidP="00D17B90">
            <w:pPr>
              <w:pStyle w:val="GlossEng2ptafter"/>
            </w:pPr>
            <w:r w:rsidRPr="005F70FB">
              <w:rPr>
                <w:rStyle w:val="ChSmallCaps"/>
              </w:rPr>
              <w:t>d.dist</w:t>
            </w:r>
          </w:p>
        </w:tc>
        <w:tc>
          <w:tcPr>
            <w:tcW w:w="706" w:type="dxa"/>
            <w:gridSpan w:val="4"/>
            <w:shd w:val="clear" w:color="auto" w:fill="auto"/>
          </w:tcPr>
          <w:p w14:paraId="051E9B7F" w14:textId="77777777" w:rsidR="00D17B90" w:rsidRPr="005F70FB" w:rsidRDefault="00D17B90" w:rsidP="00D17B90">
            <w:pPr>
              <w:pStyle w:val="GlossEng2ptafter"/>
            </w:pPr>
            <w:r w:rsidRPr="005F70FB">
              <w:t>oSb</w:t>
            </w:r>
          </w:p>
        </w:tc>
        <w:tc>
          <w:tcPr>
            <w:tcW w:w="670" w:type="dxa"/>
            <w:gridSpan w:val="3"/>
            <w:shd w:val="clear" w:color="auto" w:fill="auto"/>
          </w:tcPr>
          <w:p w14:paraId="023FF8A2" w14:textId="77777777" w:rsidR="00D17B90" w:rsidRPr="005F70FB" w:rsidRDefault="00D17B90" w:rsidP="00D17B90">
            <w:pPr>
              <w:pStyle w:val="GlossEng2ptafter"/>
            </w:pPr>
            <w:r w:rsidRPr="005F70FB">
              <w:t>police</w:t>
            </w:r>
          </w:p>
        </w:tc>
      </w:tr>
      <w:tr w:rsidR="00AC23C4" w:rsidRPr="005F70FB" w14:paraId="28D4F663" w14:textId="77777777" w:rsidTr="00AC23C4">
        <w:trPr>
          <w:gridAfter w:val="1"/>
          <w:wAfter w:w="95" w:type="dxa"/>
        </w:trPr>
        <w:tc>
          <w:tcPr>
            <w:tcW w:w="707" w:type="dxa"/>
            <w:shd w:val="clear" w:color="auto" w:fill="auto"/>
          </w:tcPr>
          <w:p w14:paraId="7C128562" w14:textId="77777777" w:rsidR="00D17B90" w:rsidRPr="005F70FB" w:rsidRDefault="00D17B90" w:rsidP="00D17B90">
            <w:pPr>
              <w:pStyle w:val="O0Nwnext"/>
            </w:pPr>
          </w:p>
        </w:tc>
        <w:tc>
          <w:tcPr>
            <w:tcW w:w="573" w:type="dxa"/>
            <w:gridSpan w:val="3"/>
            <w:shd w:val="clear" w:color="auto" w:fill="auto"/>
          </w:tcPr>
          <w:p w14:paraId="6D93FF01" w14:textId="77777777" w:rsidR="00D17B90" w:rsidRPr="005F70FB" w:rsidRDefault="00D17B90" w:rsidP="00D17B90">
            <w:pPr>
              <w:pStyle w:val="Text"/>
            </w:pPr>
            <w:r w:rsidRPr="005F70FB">
              <w:t>yang</w:t>
            </w:r>
          </w:p>
        </w:tc>
        <w:tc>
          <w:tcPr>
            <w:tcW w:w="1003" w:type="dxa"/>
            <w:gridSpan w:val="5"/>
            <w:shd w:val="clear" w:color="auto" w:fill="auto"/>
          </w:tcPr>
          <w:p w14:paraId="61AAB3AF" w14:textId="77777777" w:rsidR="00D17B90" w:rsidRPr="005F70FB" w:rsidRDefault="00D17B90" w:rsidP="00D17B90">
            <w:pPr>
              <w:pStyle w:val="Text"/>
            </w:pPr>
            <w:r w:rsidRPr="005F70FB">
              <w:t>baru~baru</w:t>
            </w:r>
          </w:p>
        </w:tc>
        <w:tc>
          <w:tcPr>
            <w:tcW w:w="573" w:type="dxa"/>
            <w:gridSpan w:val="4"/>
            <w:shd w:val="clear" w:color="auto" w:fill="auto"/>
          </w:tcPr>
          <w:p w14:paraId="6CBC372F" w14:textId="77777777" w:rsidR="00D17B90" w:rsidRPr="005F70FB" w:rsidRDefault="00D17B90" w:rsidP="00D17B90">
            <w:pPr>
              <w:pStyle w:val="Text"/>
            </w:pPr>
            <w:r w:rsidRPr="005F70FB">
              <w:t>deng</w:t>
            </w:r>
          </w:p>
        </w:tc>
        <w:tc>
          <w:tcPr>
            <w:tcW w:w="607" w:type="dxa"/>
            <w:gridSpan w:val="4"/>
            <w:shd w:val="clear" w:color="auto" w:fill="auto"/>
          </w:tcPr>
          <w:p w14:paraId="0B9DF486" w14:textId="77777777" w:rsidR="00D17B90" w:rsidRPr="005F70FB" w:rsidRDefault="00D17B90" w:rsidP="00D17B90">
            <w:pPr>
              <w:pStyle w:val="Text"/>
            </w:pPr>
            <w:r w:rsidRPr="005F70FB">
              <w:t>Hurki</w:t>
            </w:r>
          </w:p>
        </w:tc>
        <w:tc>
          <w:tcPr>
            <w:tcW w:w="673" w:type="dxa"/>
            <w:gridSpan w:val="5"/>
            <w:shd w:val="clear" w:color="auto" w:fill="auto"/>
          </w:tcPr>
          <w:p w14:paraId="45BA6244" w14:textId="77777777" w:rsidR="00D17B90" w:rsidRPr="005F70FB" w:rsidRDefault="00D17B90" w:rsidP="00D17B90">
            <w:pPr>
              <w:pStyle w:val="Text"/>
            </w:pPr>
            <w:r w:rsidRPr="005F70FB">
              <w:t>jalang</w:t>
            </w:r>
          </w:p>
        </w:tc>
        <w:tc>
          <w:tcPr>
            <w:tcW w:w="373" w:type="dxa"/>
            <w:gridSpan w:val="2"/>
            <w:shd w:val="clear" w:color="auto" w:fill="auto"/>
          </w:tcPr>
          <w:p w14:paraId="1A589D47" w14:textId="77777777" w:rsidR="00D17B90" w:rsidRPr="005F70FB" w:rsidRDefault="00D17B90" w:rsidP="00D17B90">
            <w:pPr>
              <w:pStyle w:val="Text"/>
            </w:pPr>
            <w:r w:rsidRPr="005F70FB">
              <w:t>ke</w:t>
            </w:r>
          </w:p>
        </w:tc>
        <w:tc>
          <w:tcPr>
            <w:tcW w:w="751" w:type="dxa"/>
            <w:gridSpan w:val="4"/>
            <w:shd w:val="clear" w:color="auto" w:fill="auto"/>
          </w:tcPr>
          <w:p w14:paraId="549666B6" w14:textId="77777777" w:rsidR="00D17B90" w:rsidRPr="005F70FB" w:rsidRDefault="00D17B90" w:rsidP="00D17B90">
            <w:pPr>
              <w:pStyle w:val="Text"/>
            </w:pPr>
            <w:r w:rsidRPr="005F70FB">
              <w:t>Jakarta</w:t>
            </w:r>
          </w:p>
        </w:tc>
        <w:tc>
          <w:tcPr>
            <w:tcW w:w="693" w:type="dxa"/>
            <w:gridSpan w:val="4"/>
            <w:shd w:val="clear" w:color="auto" w:fill="auto"/>
          </w:tcPr>
          <w:p w14:paraId="28EF3D9E" w14:textId="77777777" w:rsidR="00D17B90" w:rsidRPr="005F70FB" w:rsidRDefault="00D17B90" w:rsidP="00D17B90">
            <w:pPr>
              <w:pStyle w:val="Text"/>
            </w:pPr>
            <w:r w:rsidRPr="005F70FB">
              <w:t>sana,</w:t>
            </w:r>
          </w:p>
        </w:tc>
        <w:tc>
          <w:tcPr>
            <w:tcW w:w="693" w:type="dxa"/>
            <w:gridSpan w:val="3"/>
            <w:shd w:val="clear" w:color="auto" w:fill="auto"/>
          </w:tcPr>
          <w:p w14:paraId="7D1BA6A5" w14:textId="77777777" w:rsidR="00D17B90" w:rsidRPr="005F70FB" w:rsidRDefault="00D17B90" w:rsidP="00D17B90">
            <w:pPr>
              <w:pStyle w:val="Text"/>
            </w:pPr>
            <w:r w:rsidRPr="005F70FB">
              <w:t>ka</w:t>
            </w:r>
          </w:p>
        </w:tc>
      </w:tr>
      <w:tr w:rsidR="00AC23C4" w:rsidRPr="005F70FB" w14:paraId="225E9985" w14:textId="77777777" w:rsidTr="00AC23C4">
        <w:trPr>
          <w:gridAfter w:val="1"/>
          <w:wAfter w:w="95" w:type="dxa"/>
        </w:trPr>
        <w:tc>
          <w:tcPr>
            <w:tcW w:w="707" w:type="dxa"/>
            <w:shd w:val="clear" w:color="auto" w:fill="auto"/>
          </w:tcPr>
          <w:p w14:paraId="0CFD03EB" w14:textId="77777777" w:rsidR="00D17B90" w:rsidRPr="005F70FB" w:rsidRDefault="00D17B90" w:rsidP="00D17B90">
            <w:pPr>
              <w:pStyle w:val="GlossEng2ptafter"/>
            </w:pPr>
          </w:p>
        </w:tc>
        <w:tc>
          <w:tcPr>
            <w:tcW w:w="573" w:type="dxa"/>
            <w:gridSpan w:val="3"/>
            <w:shd w:val="clear" w:color="auto" w:fill="auto"/>
          </w:tcPr>
          <w:p w14:paraId="618BFA94" w14:textId="77777777" w:rsidR="00D17B90" w:rsidRPr="005F70FB" w:rsidRDefault="00D17B90" w:rsidP="00D17B90">
            <w:pPr>
              <w:pStyle w:val="GlossEng2ptafter"/>
            </w:pPr>
            <w:r w:rsidRPr="005F70FB">
              <w:rPr>
                <w:rStyle w:val="ChSmallCaps"/>
              </w:rPr>
              <w:t>rel</w:t>
            </w:r>
          </w:p>
        </w:tc>
        <w:tc>
          <w:tcPr>
            <w:tcW w:w="1003" w:type="dxa"/>
            <w:gridSpan w:val="5"/>
            <w:shd w:val="clear" w:color="auto" w:fill="auto"/>
          </w:tcPr>
          <w:p w14:paraId="5218E00C" w14:textId="77777777" w:rsidR="00D17B90" w:rsidRPr="005F70FB" w:rsidRDefault="00D17B90" w:rsidP="00D17B90">
            <w:pPr>
              <w:pStyle w:val="GlossEng2ptafter"/>
            </w:pPr>
            <w:r w:rsidRPr="005F70FB">
              <w:t>just.now</w:t>
            </w:r>
          </w:p>
        </w:tc>
        <w:tc>
          <w:tcPr>
            <w:tcW w:w="573" w:type="dxa"/>
            <w:gridSpan w:val="4"/>
            <w:shd w:val="clear" w:color="auto" w:fill="auto"/>
          </w:tcPr>
          <w:p w14:paraId="1F5815DC" w14:textId="77777777" w:rsidR="00D17B90" w:rsidRPr="005F70FB" w:rsidRDefault="00D17B90" w:rsidP="00D17B90">
            <w:pPr>
              <w:pStyle w:val="GlossEng2ptafter"/>
            </w:pPr>
            <w:r w:rsidRPr="005F70FB">
              <w:t>with</w:t>
            </w:r>
          </w:p>
        </w:tc>
        <w:tc>
          <w:tcPr>
            <w:tcW w:w="607" w:type="dxa"/>
            <w:gridSpan w:val="4"/>
            <w:shd w:val="clear" w:color="auto" w:fill="auto"/>
          </w:tcPr>
          <w:p w14:paraId="114B692C" w14:textId="77777777" w:rsidR="00D17B90" w:rsidRPr="005F70FB" w:rsidRDefault="00D17B90" w:rsidP="00D17B90">
            <w:pPr>
              <w:pStyle w:val="GlossEng2ptafter"/>
            </w:pPr>
            <w:r w:rsidRPr="005F70FB">
              <w:t>Hurki</w:t>
            </w:r>
          </w:p>
        </w:tc>
        <w:tc>
          <w:tcPr>
            <w:tcW w:w="673" w:type="dxa"/>
            <w:gridSpan w:val="5"/>
            <w:shd w:val="clear" w:color="auto" w:fill="auto"/>
          </w:tcPr>
          <w:p w14:paraId="150E8511" w14:textId="77777777" w:rsidR="00D17B90" w:rsidRPr="005F70FB" w:rsidRDefault="00D17B90" w:rsidP="00D17B90">
            <w:pPr>
              <w:pStyle w:val="GlossEng2ptafter"/>
            </w:pPr>
            <w:r w:rsidRPr="005F70FB">
              <w:t>walk</w:t>
            </w:r>
          </w:p>
        </w:tc>
        <w:tc>
          <w:tcPr>
            <w:tcW w:w="373" w:type="dxa"/>
            <w:gridSpan w:val="2"/>
            <w:shd w:val="clear" w:color="auto" w:fill="auto"/>
          </w:tcPr>
          <w:p w14:paraId="6913ACF9" w14:textId="77777777" w:rsidR="00D17B90" w:rsidRPr="005F70FB" w:rsidRDefault="00D17B90" w:rsidP="00D17B90">
            <w:pPr>
              <w:pStyle w:val="GlossEng2ptafter"/>
            </w:pPr>
            <w:r w:rsidRPr="005F70FB">
              <w:t>to</w:t>
            </w:r>
          </w:p>
        </w:tc>
        <w:tc>
          <w:tcPr>
            <w:tcW w:w="751" w:type="dxa"/>
            <w:gridSpan w:val="4"/>
            <w:shd w:val="clear" w:color="auto" w:fill="auto"/>
          </w:tcPr>
          <w:p w14:paraId="32DFB775" w14:textId="77777777" w:rsidR="00D17B90" w:rsidRPr="005F70FB" w:rsidRDefault="00D17B90" w:rsidP="00D17B90">
            <w:pPr>
              <w:pStyle w:val="GlossEng2ptafter"/>
            </w:pPr>
            <w:r w:rsidRPr="005F70FB">
              <w:t>Jakarta</w:t>
            </w:r>
          </w:p>
        </w:tc>
        <w:tc>
          <w:tcPr>
            <w:tcW w:w="693" w:type="dxa"/>
            <w:gridSpan w:val="4"/>
            <w:shd w:val="clear" w:color="auto" w:fill="auto"/>
          </w:tcPr>
          <w:p w14:paraId="4B8DC5AA" w14:textId="77777777" w:rsidR="00D17B90" w:rsidRPr="005F70FB" w:rsidRDefault="00D17B90" w:rsidP="00D17B90">
            <w:pPr>
              <w:pStyle w:val="GlossEng2ptafter"/>
            </w:pPr>
            <w:r w:rsidRPr="005F70FB">
              <w:rPr>
                <w:rStyle w:val="ChSmallCaps"/>
              </w:rPr>
              <w:t>l.dist</w:t>
            </w:r>
          </w:p>
        </w:tc>
        <w:tc>
          <w:tcPr>
            <w:tcW w:w="693" w:type="dxa"/>
            <w:gridSpan w:val="3"/>
            <w:shd w:val="clear" w:color="auto" w:fill="auto"/>
          </w:tcPr>
          <w:p w14:paraId="18E4F383" w14:textId="77777777" w:rsidR="00D17B90" w:rsidRPr="005F70FB" w:rsidRDefault="00D17B90" w:rsidP="00D17B90">
            <w:pPr>
              <w:pStyle w:val="GlossEng2ptafter"/>
            </w:pPr>
            <w:r w:rsidRPr="005F70FB">
              <w:t>oSb</w:t>
            </w:r>
          </w:p>
        </w:tc>
      </w:tr>
      <w:tr w:rsidR="00AC23C4" w:rsidRPr="005F70FB" w14:paraId="5F102E1A" w14:textId="77777777" w:rsidTr="00AC23C4">
        <w:trPr>
          <w:gridAfter w:val="6"/>
          <w:wAfter w:w="1158" w:type="dxa"/>
        </w:trPr>
        <w:tc>
          <w:tcPr>
            <w:tcW w:w="707" w:type="dxa"/>
            <w:shd w:val="clear" w:color="auto" w:fill="auto"/>
          </w:tcPr>
          <w:p w14:paraId="22344E3F" w14:textId="77777777" w:rsidR="00D17B90" w:rsidRPr="005F70FB" w:rsidRDefault="00D17B90" w:rsidP="00D17B90">
            <w:pPr>
              <w:pStyle w:val="O0Nwnext"/>
            </w:pPr>
          </w:p>
        </w:tc>
        <w:tc>
          <w:tcPr>
            <w:tcW w:w="748" w:type="dxa"/>
            <w:gridSpan w:val="4"/>
            <w:shd w:val="clear" w:color="auto" w:fill="auto"/>
          </w:tcPr>
          <w:p w14:paraId="4BAA92F0" w14:textId="77777777" w:rsidR="00D17B90" w:rsidRPr="005F70FB" w:rsidRDefault="00D17B90" w:rsidP="00D17B90">
            <w:pPr>
              <w:pStyle w:val="Text"/>
            </w:pPr>
            <w:r w:rsidRPr="005F70FB">
              <w:t>Sarles,</w:t>
            </w:r>
          </w:p>
        </w:tc>
        <w:tc>
          <w:tcPr>
            <w:tcW w:w="496" w:type="dxa"/>
            <w:gridSpan w:val="3"/>
            <w:shd w:val="clear" w:color="auto" w:fill="auto"/>
          </w:tcPr>
          <w:p w14:paraId="69D3E909" w14:textId="77777777" w:rsidR="00D17B90" w:rsidRPr="005F70FB" w:rsidRDefault="00D17B90" w:rsidP="00D17B90">
            <w:pPr>
              <w:pStyle w:val="Text"/>
            </w:pPr>
            <w:r w:rsidRPr="005F70FB">
              <w:t>ka</w:t>
            </w:r>
          </w:p>
        </w:tc>
        <w:tc>
          <w:tcPr>
            <w:tcW w:w="695" w:type="dxa"/>
            <w:gridSpan w:val="4"/>
            <w:shd w:val="clear" w:color="auto" w:fill="auto"/>
          </w:tcPr>
          <w:p w14:paraId="019FF509" w14:textId="77777777" w:rsidR="00D17B90" w:rsidRPr="005F70FB" w:rsidRDefault="00D17B90" w:rsidP="00D17B90">
            <w:pPr>
              <w:pStyle w:val="Text"/>
            </w:pPr>
            <w:r w:rsidRPr="005F70FB">
              <w:t>Sarles</w:t>
            </w:r>
          </w:p>
        </w:tc>
        <w:tc>
          <w:tcPr>
            <w:tcW w:w="579" w:type="dxa"/>
            <w:gridSpan w:val="3"/>
            <w:shd w:val="clear" w:color="auto" w:fill="auto"/>
          </w:tcPr>
          <w:p w14:paraId="708809EC" w14:textId="77777777" w:rsidR="00D17B90" w:rsidRPr="005F70FB" w:rsidRDefault="00D17B90" w:rsidP="00D17B90">
            <w:pPr>
              <w:pStyle w:val="Text"/>
            </w:pPr>
            <w:r w:rsidRPr="005F70FB">
              <w:t>juga,</w:t>
            </w:r>
          </w:p>
        </w:tc>
        <w:tc>
          <w:tcPr>
            <w:tcW w:w="489" w:type="dxa"/>
            <w:gridSpan w:val="4"/>
            <w:shd w:val="clear" w:color="auto" w:fill="auto"/>
          </w:tcPr>
          <w:p w14:paraId="2DF190A8" w14:textId="77777777" w:rsidR="00D17B90" w:rsidRPr="005F70FB" w:rsidRDefault="00D17B90" w:rsidP="00D17B90">
            <w:pPr>
              <w:pStyle w:val="Text"/>
            </w:pPr>
            <w:r w:rsidRPr="005F70FB">
              <w:t>de</w:t>
            </w:r>
          </w:p>
        </w:tc>
        <w:tc>
          <w:tcPr>
            <w:tcW w:w="567" w:type="dxa"/>
            <w:gridSpan w:val="4"/>
            <w:shd w:val="clear" w:color="auto" w:fill="auto"/>
          </w:tcPr>
          <w:p w14:paraId="27474E08" w14:textId="77777777" w:rsidR="00D17B90" w:rsidRPr="005F70FB" w:rsidRDefault="00D17B90" w:rsidP="00D17B90">
            <w:pPr>
              <w:pStyle w:val="Text"/>
            </w:pPr>
            <w:r w:rsidRPr="005F70FB">
              <w:t>pu</w:t>
            </w:r>
          </w:p>
        </w:tc>
        <w:tc>
          <w:tcPr>
            <w:tcW w:w="640" w:type="dxa"/>
            <w:gridSpan w:val="4"/>
            <w:shd w:val="clear" w:color="auto" w:fill="auto"/>
          </w:tcPr>
          <w:p w14:paraId="758949F1" w14:textId="77777777" w:rsidR="00D17B90" w:rsidRPr="005F70FB" w:rsidRDefault="00D17B90" w:rsidP="00D17B90">
            <w:pPr>
              <w:pStyle w:val="Text"/>
            </w:pPr>
            <w:r w:rsidRPr="005F70FB">
              <w:t>maim</w:t>
            </w:r>
          </w:p>
        </w:tc>
        <w:tc>
          <w:tcPr>
            <w:tcW w:w="662" w:type="dxa"/>
            <w:gridSpan w:val="3"/>
            <w:shd w:val="clear" w:color="auto" w:fill="auto"/>
          </w:tcPr>
          <w:p w14:paraId="2EE695DE" w14:textId="77777777" w:rsidR="00D17B90" w:rsidRPr="005F70FB" w:rsidRDefault="00D17B90" w:rsidP="00D17B90">
            <w:pPr>
              <w:pStyle w:val="Text"/>
            </w:pPr>
            <w:r w:rsidRPr="005F70FB">
              <w:t>pisow</w:t>
            </w:r>
          </w:p>
        </w:tc>
      </w:tr>
      <w:tr w:rsidR="00AC23C4" w:rsidRPr="005F70FB" w14:paraId="4D4052AE" w14:textId="77777777" w:rsidTr="00AC23C4">
        <w:trPr>
          <w:gridAfter w:val="6"/>
          <w:wAfter w:w="1158" w:type="dxa"/>
        </w:trPr>
        <w:tc>
          <w:tcPr>
            <w:tcW w:w="707" w:type="dxa"/>
            <w:shd w:val="clear" w:color="auto" w:fill="auto"/>
          </w:tcPr>
          <w:p w14:paraId="0AC58E17" w14:textId="77777777" w:rsidR="00D17B90" w:rsidRPr="005F70FB" w:rsidRDefault="00D17B90" w:rsidP="00D17B90">
            <w:pPr>
              <w:pStyle w:val="GlossEng"/>
            </w:pPr>
          </w:p>
        </w:tc>
        <w:tc>
          <w:tcPr>
            <w:tcW w:w="748" w:type="dxa"/>
            <w:gridSpan w:val="4"/>
            <w:shd w:val="clear" w:color="auto" w:fill="auto"/>
          </w:tcPr>
          <w:p w14:paraId="57E8B862" w14:textId="77777777" w:rsidR="00D17B90" w:rsidRPr="005F70FB" w:rsidRDefault="00D17B90" w:rsidP="00D17B90">
            <w:pPr>
              <w:pStyle w:val="GlossEng"/>
            </w:pPr>
            <w:r w:rsidRPr="005F70FB">
              <w:t>Sarles</w:t>
            </w:r>
          </w:p>
        </w:tc>
        <w:tc>
          <w:tcPr>
            <w:tcW w:w="496" w:type="dxa"/>
            <w:gridSpan w:val="3"/>
            <w:shd w:val="clear" w:color="auto" w:fill="auto"/>
          </w:tcPr>
          <w:p w14:paraId="15F67201" w14:textId="77777777" w:rsidR="00D17B90" w:rsidRPr="005F70FB" w:rsidRDefault="00D17B90" w:rsidP="00D17B90">
            <w:pPr>
              <w:pStyle w:val="GlossEng"/>
            </w:pPr>
            <w:r w:rsidRPr="005F70FB">
              <w:t>oSb</w:t>
            </w:r>
          </w:p>
        </w:tc>
        <w:tc>
          <w:tcPr>
            <w:tcW w:w="695" w:type="dxa"/>
            <w:gridSpan w:val="4"/>
            <w:shd w:val="clear" w:color="auto" w:fill="auto"/>
          </w:tcPr>
          <w:p w14:paraId="2A804125" w14:textId="77777777" w:rsidR="00D17B90" w:rsidRPr="005F70FB" w:rsidRDefault="00D17B90" w:rsidP="00D17B90">
            <w:pPr>
              <w:pStyle w:val="GlossEng"/>
            </w:pPr>
            <w:r w:rsidRPr="005F70FB">
              <w:t>Sarles</w:t>
            </w:r>
          </w:p>
        </w:tc>
        <w:tc>
          <w:tcPr>
            <w:tcW w:w="579" w:type="dxa"/>
            <w:gridSpan w:val="3"/>
            <w:shd w:val="clear" w:color="auto" w:fill="auto"/>
          </w:tcPr>
          <w:p w14:paraId="154FE570" w14:textId="77777777" w:rsidR="00D17B90" w:rsidRPr="005F70FB" w:rsidRDefault="00D17B90" w:rsidP="00D17B90">
            <w:pPr>
              <w:pStyle w:val="GlossEng"/>
            </w:pPr>
            <w:r w:rsidRPr="005F70FB">
              <w:t>also</w:t>
            </w:r>
          </w:p>
        </w:tc>
        <w:tc>
          <w:tcPr>
            <w:tcW w:w="489" w:type="dxa"/>
            <w:gridSpan w:val="4"/>
            <w:shd w:val="clear" w:color="auto" w:fill="auto"/>
          </w:tcPr>
          <w:p w14:paraId="3521A79F" w14:textId="77777777" w:rsidR="00D17B90" w:rsidRPr="005F70FB" w:rsidRDefault="00D17B90" w:rsidP="00D17B90">
            <w:pPr>
              <w:pStyle w:val="GlossEng"/>
            </w:pPr>
            <w:r w:rsidRPr="005F70FB">
              <w:rPr>
                <w:rStyle w:val="ChSmallCaps"/>
              </w:rPr>
              <w:t>3sg</w:t>
            </w:r>
          </w:p>
        </w:tc>
        <w:tc>
          <w:tcPr>
            <w:tcW w:w="567" w:type="dxa"/>
            <w:gridSpan w:val="4"/>
            <w:shd w:val="clear" w:color="auto" w:fill="auto"/>
          </w:tcPr>
          <w:p w14:paraId="67283F7F" w14:textId="77777777" w:rsidR="00D17B90" w:rsidRPr="005F70FB" w:rsidRDefault="00D17B90" w:rsidP="00D17B90">
            <w:pPr>
              <w:pStyle w:val="GlossEng"/>
            </w:pPr>
            <w:r w:rsidRPr="005F70FB">
              <w:rPr>
                <w:rStyle w:val="ChSmallCaps"/>
              </w:rPr>
              <w:t>poss</w:t>
            </w:r>
          </w:p>
        </w:tc>
        <w:tc>
          <w:tcPr>
            <w:tcW w:w="640" w:type="dxa"/>
            <w:gridSpan w:val="4"/>
            <w:shd w:val="clear" w:color="auto" w:fill="auto"/>
          </w:tcPr>
          <w:p w14:paraId="0E18E8F2" w14:textId="77777777" w:rsidR="00D17B90" w:rsidRPr="005F70FB" w:rsidRDefault="00D17B90" w:rsidP="00D17B90">
            <w:pPr>
              <w:pStyle w:val="GlossEng"/>
            </w:pPr>
            <w:r w:rsidRPr="005F70FB">
              <w:t>play</w:t>
            </w:r>
          </w:p>
        </w:tc>
        <w:tc>
          <w:tcPr>
            <w:tcW w:w="662" w:type="dxa"/>
            <w:gridSpan w:val="3"/>
            <w:shd w:val="clear" w:color="auto" w:fill="auto"/>
          </w:tcPr>
          <w:p w14:paraId="6CAD3E6A" w14:textId="77777777" w:rsidR="00D17B90" w:rsidRPr="005F70FB" w:rsidRDefault="00D17B90" w:rsidP="00D17B90">
            <w:pPr>
              <w:pStyle w:val="GlossEng"/>
            </w:pPr>
            <w:r w:rsidRPr="005F70FB">
              <w:t>knife</w:t>
            </w:r>
          </w:p>
        </w:tc>
      </w:tr>
    </w:tbl>
    <w:p w14:paraId="37B0C5E3" w14:textId="2B7A7E00" w:rsidR="00D17B90" w:rsidRPr="005F70FB" w:rsidRDefault="00D17B90" w:rsidP="00D17B90">
      <w:pPr>
        <w:pStyle w:val="FreeTranslEng"/>
      </w:pPr>
      <w:r w:rsidRPr="005F70FB">
        <w:t xml:space="preserve">he said, </w:t>
      </w:r>
      <w:r w:rsidR="00B7093A" w:rsidRPr="005F70FB">
        <w:t>‘</w:t>
      </w:r>
      <w:r w:rsidRPr="005F70FB">
        <w:t>if there is someone who wants to be included, (he/she) can (be included), then, older brother [</w:t>
      </w:r>
      <w:r w:rsidRPr="005F70FB">
        <w:rPr>
          <w:rStyle w:val="ChSmallCaps"/>
        </w:rPr>
        <w:t>spm</w:t>
      </w:r>
      <w:r w:rsidRPr="005F70FB">
        <w:t>], (the one) who will give the training, what</w:t>
      </w:r>
      <w:r w:rsidR="00B7093A" w:rsidRPr="005F70FB">
        <w:t>’</w:t>
      </w:r>
      <w:r w:rsidRPr="005F70FB">
        <w:t>s-his-name, the older brother (who</w:t>
      </w:r>
      <w:r w:rsidR="00B7093A" w:rsidRPr="005F70FB">
        <w:t>’</w:t>
      </w:r>
      <w:r w:rsidRPr="005F70FB">
        <w:t>s a) police (officer) who just now went to Jakarta over there together with Hurki, older brother Sarles, older brother Sarles also, he has a fast and smart way of playing</w:t>
      </w:r>
      <w:r w:rsidR="00B7093A" w:rsidRPr="005F70FB">
        <w:t>’</w:t>
      </w:r>
      <w:r w:rsidRPr="005F70FB">
        <w:t xml:space="preserve"> (Lit. </w:t>
      </w:r>
      <w:r w:rsidR="00B7093A" w:rsidRPr="005F70FB">
        <w:t>‘</w:t>
      </w:r>
      <w:r w:rsidRPr="005F70FB">
        <w:t>the knife playing of</w:t>
      </w:r>
      <w:r w:rsidR="00B7093A" w:rsidRPr="005F70FB">
        <w:t>’</w:t>
      </w:r>
      <w:r w:rsidRPr="005F70FB">
        <w:t>)</w:t>
      </w:r>
    </w:p>
    <w:tbl>
      <w:tblPr>
        <w:tblW w:w="0" w:type="auto"/>
        <w:tblCellMar>
          <w:left w:w="42" w:type="dxa"/>
          <w:right w:w="42" w:type="dxa"/>
        </w:tblCellMar>
        <w:tblLook w:val="01E0" w:firstRow="1" w:lastRow="1" w:firstColumn="1" w:lastColumn="1" w:noHBand="0" w:noVBand="0"/>
      </w:tblPr>
      <w:tblGrid>
        <w:gridCol w:w="709"/>
        <w:gridCol w:w="603"/>
        <w:gridCol w:w="480"/>
        <w:gridCol w:w="980"/>
      </w:tblGrid>
      <w:tr w:rsidR="00D17B90" w:rsidRPr="005F70FB" w14:paraId="6950B783" w14:textId="77777777" w:rsidTr="00AC23C4">
        <w:tc>
          <w:tcPr>
            <w:tcW w:w="709" w:type="dxa"/>
            <w:shd w:val="clear" w:color="auto" w:fill="auto"/>
          </w:tcPr>
          <w:p w14:paraId="13A465CA" w14:textId="77777777" w:rsidR="00D17B90" w:rsidRPr="005F70FB" w:rsidRDefault="00D17B90" w:rsidP="00D17B90">
            <w:pPr>
              <w:pStyle w:val="Text"/>
            </w:pPr>
            <w:r w:rsidRPr="005F70FB">
              <w:t>0010</w:t>
            </w:r>
          </w:p>
        </w:tc>
        <w:tc>
          <w:tcPr>
            <w:tcW w:w="603" w:type="dxa"/>
            <w:shd w:val="clear" w:color="auto" w:fill="auto"/>
          </w:tcPr>
          <w:p w14:paraId="24E1C56F" w14:textId="77777777" w:rsidR="00D17B90" w:rsidRPr="005F70FB" w:rsidRDefault="00D17B90" w:rsidP="00D17B90">
            <w:pPr>
              <w:pStyle w:val="Text"/>
            </w:pPr>
            <w:r w:rsidRPr="005F70FB">
              <w:t>Klara:</w:t>
            </w:r>
          </w:p>
        </w:tc>
        <w:tc>
          <w:tcPr>
            <w:tcW w:w="480" w:type="dxa"/>
            <w:shd w:val="clear" w:color="auto" w:fill="auto"/>
          </w:tcPr>
          <w:p w14:paraId="045FFF01" w14:textId="77777777" w:rsidR="00D17B90" w:rsidRPr="005F70FB" w:rsidRDefault="00D17B90" w:rsidP="00D17B90">
            <w:pPr>
              <w:pStyle w:val="Text"/>
            </w:pPr>
            <w:r w:rsidRPr="005F70FB">
              <w:t>bola</w:t>
            </w:r>
          </w:p>
        </w:tc>
        <w:tc>
          <w:tcPr>
            <w:tcW w:w="980" w:type="dxa"/>
            <w:shd w:val="clear" w:color="auto" w:fill="auto"/>
          </w:tcPr>
          <w:p w14:paraId="71C68E5F" w14:textId="77777777" w:rsidR="00D17B90" w:rsidRPr="005F70FB" w:rsidRDefault="00D17B90" w:rsidP="00D17B90">
            <w:pPr>
              <w:pStyle w:val="Text"/>
            </w:pPr>
            <w:r w:rsidRPr="005F70FB">
              <w:t>fol</w:t>
            </w:r>
          </w:p>
        </w:tc>
      </w:tr>
      <w:tr w:rsidR="00D17B90" w:rsidRPr="005F70FB" w14:paraId="3E4E8D63" w14:textId="77777777" w:rsidTr="00AC23C4">
        <w:tc>
          <w:tcPr>
            <w:tcW w:w="709" w:type="dxa"/>
            <w:shd w:val="clear" w:color="auto" w:fill="auto"/>
          </w:tcPr>
          <w:p w14:paraId="589D1719" w14:textId="77777777" w:rsidR="00D17B90" w:rsidRPr="005F70FB" w:rsidRDefault="00D17B90" w:rsidP="00D17B90">
            <w:pPr>
              <w:pStyle w:val="GlossEng"/>
            </w:pPr>
          </w:p>
        </w:tc>
        <w:tc>
          <w:tcPr>
            <w:tcW w:w="603" w:type="dxa"/>
            <w:shd w:val="clear" w:color="auto" w:fill="auto"/>
          </w:tcPr>
          <w:p w14:paraId="1D8BF340" w14:textId="77777777" w:rsidR="00D17B90" w:rsidRPr="005F70FB" w:rsidRDefault="00D17B90" w:rsidP="00D17B90">
            <w:pPr>
              <w:pStyle w:val="GlossEng"/>
            </w:pPr>
          </w:p>
        </w:tc>
        <w:tc>
          <w:tcPr>
            <w:tcW w:w="480" w:type="dxa"/>
            <w:shd w:val="clear" w:color="auto" w:fill="auto"/>
          </w:tcPr>
          <w:p w14:paraId="1CFF9793" w14:textId="77777777" w:rsidR="00D17B90" w:rsidRPr="005F70FB" w:rsidRDefault="00D17B90" w:rsidP="00D17B90">
            <w:pPr>
              <w:pStyle w:val="GlossEng"/>
            </w:pPr>
            <w:r w:rsidRPr="005F70FB">
              <w:t>ball</w:t>
            </w:r>
          </w:p>
        </w:tc>
        <w:tc>
          <w:tcPr>
            <w:tcW w:w="980" w:type="dxa"/>
            <w:shd w:val="clear" w:color="auto" w:fill="auto"/>
          </w:tcPr>
          <w:p w14:paraId="14669428" w14:textId="77777777" w:rsidR="00D17B90" w:rsidRPr="005F70FB" w:rsidRDefault="00D17B90" w:rsidP="00D17B90">
            <w:pPr>
              <w:pStyle w:val="GlossEng"/>
            </w:pPr>
            <w:r w:rsidRPr="005F70FB">
              <w:t>volleyball</w:t>
            </w:r>
          </w:p>
        </w:tc>
      </w:tr>
    </w:tbl>
    <w:p w14:paraId="6692D40C" w14:textId="77777777" w:rsidR="00D17B90" w:rsidRPr="005F70FB" w:rsidRDefault="00D17B90" w:rsidP="00D17B90">
      <w:pPr>
        <w:pStyle w:val="FreeTranslEng"/>
      </w:pPr>
      <w:r w:rsidRPr="005F70FB">
        <w:t>Klara: volleyball</w:t>
      </w:r>
    </w:p>
    <w:tbl>
      <w:tblPr>
        <w:tblW w:w="5270" w:type="dxa"/>
        <w:tblCellMar>
          <w:left w:w="42" w:type="dxa"/>
          <w:right w:w="42" w:type="dxa"/>
        </w:tblCellMar>
        <w:tblLook w:val="01E0" w:firstRow="1" w:lastRow="1" w:firstColumn="1" w:lastColumn="1" w:noHBand="0" w:noVBand="0"/>
      </w:tblPr>
      <w:tblGrid>
        <w:gridCol w:w="709"/>
        <w:gridCol w:w="629"/>
        <w:gridCol w:w="451"/>
        <w:gridCol w:w="529"/>
        <w:gridCol w:w="984"/>
        <w:gridCol w:w="777"/>
        <w:gridCol w:w="573"/>
        <w:gridCol w:w="618"/>
      </w:tblGrid>
      <w:tr w:rsidR="00AC23C4" w:rsidRPr="005F70FB" w14:paraId="2A9CF172" w14:textId="77777777" w:rsidTr="00AC23C4">
        <w:tc>
          <w:tcPr>
            <w:tcW w:w="709" w:type="dxa"/>
            <w:shd w:val="clear" w:color="auto" w:fill="auto"/>
          </w:tcPr>
          <w:p w14:paraId="29DDBC55" w14:textId="77777777" w:rsidR="00D17B90" w:rsidRPr="005F70FB" w:rsidRDefault="00D17B90" w:rsidP="00D17B90">
            <w:pPr>
              <w:pStyle w:val="Text"/>
            </w:pPr>
            <w:r w:rsidRPr="005F70FB">
              <w:t>0011</w:t>
            </w:r>
          </w:p>
        </w:tc>
        <w:tc>
          <w:tcPr>
            <w:tcW w:w="629" w:type="dxa"/>
            <w:shd w:val="clear" w:color="auto" w:fill="auto"/>
          </w:tcPr>
          <w:p w14:paraId="3A8ED8E7" w14:textId="77777777" w:rsidR="00D17B90" w:rsidRPr="005F70FB" w:rsidRDefault="00D17B90" w:rsidP="00D17B90">
            <w:pPr>
              <w:pStyle w:val="Text"/>
            </w:pPr>
            <w:r w:rsidRPr="005F70FB">
              <w:t>Oten:</w:t>
            </w:r>
          </w:p>
        </w:tc>
        <w:tc>
          <w:tcPr>
            <w:tcW w:w="451" w:type="dxa"/>
            <w:shd w:val="clear" w:color="auto" w:fill="auto"/>
          </w:tcPr>
          <w:p w14:paraId="1523EF76" w14:textId="77777777" w:rsidR="00D17B90" w:rsidRPr="005F70FB" w:rsidRDefault="00D17B90" w:rsidP="00D17B90">
            <w:pPr>
              <w:pStyle w:val="Text"/>
            </w:pPr>
            <w:r w:rsidRPr="005F70FB">
              <w:t>yo,</w:t>
            </w:r>
          </w:p>
        </w:tc>
        <w:tc>
          <w:tcPr>
            <w:tcW w:w="529" w:type="dxa"/>
            <w:shd w:val="clear" w:color="auto" w:fill="auto"/>
          </w:tcPr>
          <w:p w14:paraId="1EA637AB" w14:textId="77777777" w:rsidR="00D17B90" w:rsidRPr="005F70FB" w:rsidRDefault="00D17B90" w:rsidP="00D17B90">
            <w:pPr>
              <w:pStyle w:val="Text"/>
            </w:pPr>
            <w:r w:rsidRPr="005F70FB">
              <w:t>bola</w:t>
            </w:r>
          </w:p>
        </w:tc>
        <w:tc>
          <w:tcPr>
            <w:tcW w:w="984" w:type="dxa"/>
            <w:shd w:val="clear" w:color="auto" w:fill="auto"/>
          </w:tcPr>
          <w:p w14:paraId="69B25EA1" w14:textId="77777777" w:rsidR="00D17B90" w:rsidRPr="005F70FB" w:rsidRDefault="00D17B90" w:rsidP="00D17B90">
            <w:pPr>
              <w:pStyle w:val="Text"/>
            </w:pPr>
            <w:r w:rsidRPr="005F70FB">
              <w:t>foli</w:t>
            </w:r>
          </w:p>
        </w:tc>
        <w:tc>
          <w:tcPr>
            <w:tcW w:w="777" w:type="dxa"/>
            <w:shd w:val="clear" w:color="auto" w:fill="auto"/>
          </w:tcPr>
          <w:p w14:paraId="7AE53993" w14:textId="77777777" w:rsidR="00D17B90" w:rsidRPr="005F70FB" w:rsidRDefault="00D17B90" w:rsidP="00D17B90">
            <w:pPr>
              <w:pStyle w:val="Text"/>
            </w:pPr>
            <w:r w:rsidRPr="005F70FB">
              <w:t>ini,</w:t>
            </w:r>
          </w:p>
        </w:tc>
        <w:tc>
          <w:tcPr>
            <w:tcW w:w="573" w:type="dxa"/>
            <w:shd w:val="clear" w:color="auto" w:fill="auto"/>
          </w:tcPr>
          <w:p w14:paraId="46DEBC9B" w14:textId="77777777" w:rsidR="00D17B90" w:rsidRPr="005F70FB" w:rsidRDefault="00D17B90" w:rsidP="00D17B90">
            <w:pPr>
              <w:pStyle w:val="Text"/>
            </w:pPr>
            <w:r w:rsidRPr="005F70FB">
              <w:t>tanta</w:t>
            </w:r>
          </w:p>
        </w:tc>
        <w:tc>
          <w:tcPr>
            <w:tcW w:w="618" w:type="dxa"/>
            <w:shd w:val="clear" w:color="auto" w:fill="auto"/>
          </w:tcPr>
          <w:p w14:paraId="69F6580E" w14:textId="77777777" w:rsidR="00D17B90" w:rsidRPr="005F70FB" w:rsidRDefault="00D17B90" w:rsidP="00D17B90">
            <w:pPr>
              <w:pStyle w:val="Text"/>
            </w:pPr>
            <w:r w:rsidRPr="005F70FB">
              <w:t>Nelci</w:t>
            </w:r>
          </w:p>
        </w:tc>
      </w:tr>
      <w:tr w:rsidR="00AC23C4" w:rsidRPr="005F70FB" w14:paraId="6A4DB80E" w14:textId="77777777" w:rsidTr="00AC23C4">
        <w:tc>
          <w:tcPr>
            <w:tcW w:w="709" w:type="dxa"/>
            <w:shd w:val="clear" w:color="auto" w:fill="auto"/>
          </w:tcPr>
          <w:p w14:paraId="61E76C84" w14:textId="77777777" w:rsidR="00D17B90" w:rsidRPr="005F70FB" w:rsidRDefault="00D17B90" w:rsidP="00D17B90">
            <w:pPr>
              <w:pStyle w:val="GlossEng"/>
            </w:pPr>
          </w:p>
        </w:tc>
        <w:tc>
          <w:tcPr>
            <w:tcW w:w="629" w:type="dxa"/>
            <w:shd w:val="clear" w:color="auto" w:fill="auto"/>
          </w:tcPr>
          <w:p w14:paraId="063AF673" w14:textId="77777777" w:rsidR="00D17B90" w:rsidRPr="005F70FB" w:rsidRDefault="00D17B90" w:rsidP="00D17B90">
            <w:pPr>
              <w:pStyle w:val="GlossEng"/>
            </w:pPr>
          </w:p>
        </w:tc>
        <w:tc>
          <w:tcPr>
            <w:tcW w:w="451" w:type="dxa"/>
            <w:shd w:val="clear" w:color="auto" w:fill="auto"/>
          </w:tcPr>
          <w:p w14:paraId="1F0D3BDF" w14:textId="77777777" w:rsidR="00D17B90" w:rsidRPr="005F70FB" w:rsidRDefault="00D17B90" w:rsidP="00D17B90">
            <w:pPr>
              <w:pStyle w:val="GlossEng"/>
            </w:pPr>
            <w:r w:rsidRPr="005F70FB">
              <w:t>yes</w:t>
            </w:r>
          </w:p>
        </w:tc>
        <w:tc>
          <w:tcPr>
            <w:tcW w:w="529" w:type="dxa"/>
            <w:shd w:val="clear" w:color="auto" w:fill="auto"/>
          </w:tcPr>
          <w:p w14:paraId="59BEA64A" w14:textId="77777777" w:rsidR="00D17B90" w:rsidRPr="005F70FB" w:rsidRDefault="00D17B90" w:rsidP="00D17B90">
            <w:pPr>
              <w:pStyle w:val="GlossEng"/>
            </w:pPr>
            <w:r w:rsidRPr="005F70FB">
              <w:t>ball</w:t>
            </w:r>
          </w:p>
        </w:tc>
        <w:tc>
          <w:tcPr>
            <w:tcW w:w="984" w:type="dxa"/>
            <w:shd w:val="clear" w:color="auto" w:fill="auto"/>
          </w:tcPr>
          <w:p w14:paraId="01FE3B47" w14:textId="77777777" w:rsidR="00D17B90" w:rsidRPr="005F70FB" w:rsidRDefault="00D17B90" w:rsidP="00D17B90">
            <w:pPr>
              <w:pStyle w:val="GlossEng"/>
            </w:pPr>
            <w:r w:rsidRPr="005F70FB">
              <w:t>volleyball</w:t>
            </w:r>
          </w:p>
        </w:tc>
        <w:tc>
          <w:tcPr>
            <w:tcW w:w="777" w:type="dxa"/>
            <w:shd w:val="clear" w:color="auto" w:fill="auto"/>
          </w:tcPr>
          <w:p w14:paraId="1134D6D5" w14:textId="77777777" w:rsidR="00D17B90" w:rsidRPr="005F70FB" w:rsidRDefault="00D17B90" w:rsidP="00D17B90">
            <w:pPr>
              <w:pStyle w:val="GlossEng"/>
            </w:pPr>
            <w:r w:rsidRPr="005F70FB">
              <w:rPr>
                <w:rStyle w:val="ChSmallCaps"/>
              </w:rPr>
              <w:t>d.prox</w:t>
            </w:r>
          </w:p>
        </w:tc>
        <w:tc>
          <w:tcPr>
            <w:tcW w:w="573" w:type="dxa"/>
            <w:shd w:val="clear" w:color="auto" w:fill="auto"/>
          </w:tcPr>
          <w:p w14:paraId="33225A29" w14:textId="77777777" w:rsidR="00D17B90" w:rsidRPr="005F70FB" w:rsidRDefault="00D17B90" w:rsidP="00D17B90">
            <w:pPr>
              <w:pStyle w:val="GlossEng"/>
            </w:pPr>
            <w:r w:rsidRPr="005F70FB">
              <w:t>aunt</w:t>
            </w:r>
          </w:p>
        </w:tc>
        <w:tc>
          <w:tcPr>
            <w:tcW w:w="618" w:type="dxa"/>
            <w:shd w:val="clear" w:color="auto" w:fill="auto"/>
          </w:tcPr>
          <w:p w14:paraId="47E9AAE4" w14:textId="77777777" w:rsidR="00D17B90" w:rsidRPr="005F70FB" w:rsidRDefault="00D17B90" w:rsidP="00D17B90">
            <w:pPr>
              <w:pStyle w:val="GlossEng"/>
            </w:pPr>
            <w:r w:rsidRPr="005F70FB">
              <w:t>Nelci</w:t>
            </w:r>
          </w:p>
        </w:tc>
      </w:tr>
    </w:tbl>
    <w:p w14:paraId="429AD903" w14:textId="77777777" w:rsidR="00D17B90" w:rsidRPr="005F70FB" w:rsidRDefault="00D17B90" w:rsidP="00D17B90">
      <w:pPr>
        <w:pStyle w:val="FreeTranslEng"/>
      </w:pPr>
      <w:r w:rsidRPr="005F70FB">
        <w:t>Oten: yes, this volleyball, [addressing Nelci] aunt Nelci</w:t>
      </w:r>
    </w:p>
    <w:tbl>
      <w:tblPr>
        <w:tblW w:w="6476" w:type="dxa"/>
        <w:tblCellMar>
          <w:left w:w="42" w:type="dxa"/>
          <w:right w:w="42" w:type="dxa"/>
        </w:tblCellMar>
        <w:tblLook w:val="01E0" w:firstRow="1" w:lastRow="1" w:firstColumn="1" w:lastColumn="1" w:noHBand="0" w:noVBand="0"/>
      </w:tblPr>
      <w:tblGrid>
        <w:gridCol w:w="709"/>
        <w:gridCol w:w="584"/>
        <w:gridCol w:w="19"/>
        <w:gridCol w:w="486"/>
        <w:gridCol w:w="68"/>
        <w:gridCol w:w="890"/>
        <w:gridCol w:w="1180"/>
        <w:gridCol w:w="440"/>
        <w:gridCol w:w="525"/>
        <w:gridCol w:w="525"/>
        <w:gridCol w:w="525"/>
        <w:gridCol w:w="525"/>
      </w:tblGrid>
      <w:tr w:rsidR="00AC23C4" w:rsidRPr="005F70FB" w14:paraId="305C7D9F" w14:textId="77777777" w:rsidTr="00AC23C4">
        <w:tc>
          <w:tcPr>
            <w:tcW w:w="709" w:type="dxa"/>
            <w:shd w:val="clear" w:color="auto" w:fill="auto"/>
          </w:tcPr>
          <w:p w14:paraId="49841F75" w14:textId="77777777" w:rsidR="00D17B90" w:rsidRPr="005F70FB" w:rsidRDefault="00D17B90" w:rsidP="00D17B90">
            <w:pPr>
              <w:pStyle w:val="Text"/>
            </w:pPr>
            <w:r w:rsidRPr="005F70FB">
              <w:t>0012</w:t>
            </w:r>
          </w:p>
        </w:tc>
        <w:tc>
          <w:tcPr>
            <w:tcW w:w="603" w:type="dxa"/>
            <w:gridSpan w:val="2"/>
            <w:shd w:val="clear" w:color="auto" w:fill="auto"/>
          </w:tcPr>
          <w:p w14:paraId="6CB79D66" w14:textId="77777777" w:rsidR="00D17B90" w:rsidRPr="005F70FB" w:rsidRDefault="00D17B90" w:rsidP="00D17B90">
            <w:pPr>
              <w:pStyle w:val="Text"/>
            </w:pPr>
            <w:r w:rsidRPr="005F70FB">
              <w:t>Klara:</w:t>
            </w:r>
          </w:p>
        </w:tc>
        <w:tc>
          <w:tcPr>
            <w:tcW w:w="486" w:type="dxa"/>
            <w:shd w:val="clear" w:color="auto" w:fill="auto"/>
          </w:tcPr>
          <w:p w14:paraId="5B1E4059" w14:textId="77777777" w:rsidR="00D17B90" w:rsidRPr="005F70FB" w:rsidRDefault="00D17B90" w:rsidP="00D17B90">
            <w:pPr>
              <w:pStyle w:val="Text"/>
            </w:pPr>
            <w:r w:rsidRPr="005F70FB">
              <w:t>yo,</w:t>
            </w:r>
          </w:p>
        </w:tc>
        <w:tc>
          <w:tcPr>
            <w:tcW w:w="958" w:type="dxa"/>
            <w:gridSpan w:val="2"/>
            <w:shd w:val="clear" w:color="auto" w:fill="auto"/>
          </w:tcPr>
          <w:p w14:paraId="32977E8F" w14:textId="77777777" w:rsidR="00D17B90" w:rsidRPr="005F70FB" w:rsidRDefault="00D17B90" w:rsidP="00D17B90">
            <w:pPr>
              <w:pStyle w:val="Text"/>
            </w:pPr>
            <w:r w:rsidRPr="005F70FB">
              <w:t>net</w:t>
            </w:r>
          </w:p>
        </w:tc>
        <w:tc>
          <w:tcPr>
            <w:tcW w:w="1180" w:type="dxa"/>
            <w:shd w:val="clear" w:color="auto" w:fill="auto"/>
          </w:tcPr>
          <w:p w14:paraId="78DF00D3" w14:textId="77777777" w:rsidR="00D17B90" w:rsidRPr="005F70FB" w:rsidRDefault="00D17B90" w:rsidP="00D17B90">
            <w:pPr>
              <w:pStyle w:val="Text"/>
            </w:pPr>
            <w:r w:rsidRPr="005F70FB">
              <w:t>laki~laki,</w:t>
            </w:r>
          </w:p>
        </w:tc>
        <w:tc>
          <w:tcPr>
            <w:tcW w:w="440" w:type="dxa"/>
            <w:shd w:val="clear" w:color="auto" w:fill="auto"/>
          </w:tcPr>
          <w:p w14:paraId="1E2F866E" w14:textId="77777777" w:rsidR="00D17B90" w:rsidRPr="005F70FB" w:rsidRDefault="00D17B90" w:rsidP="00D17B90">
            <w:pPr>
              <w:pStyle w:val="Text"/>
            </w:pPr>
            <w:r w:rsidRPr="005F70FB">
              <w:t>tong</w:t>
            </w:r>
          </w:p>
        </w:tc>
        <w:tc>
          <w:tcPr>
            <w:tcW w:w="525" w:type="dxa"/>
            <w:shd w:val="clear" w:color="auto" w:fill="auto"/>
          </w:tcPr>
          <w:p w14:paraId="2044F378" w14:textId="77777777" w:rsidR="00D17B90" w:rsidRPr="005F70FB" w:rsidRDefault="00D17B90" w:rsidP="00D17B90">
            <w:pPr>
              <w:pStyle w:val="Text"/>
            </w:pPr>
            <w:r w:rsidRPr="005F70FB">
              <w:t>yang</w:t>
            </w:r>
          </w:p>
        </w:tc>
        <w:tc>
          <w:tcPr>
            <w:tcW w:w="525" w:type="dxa"/>
            <w:shd w:val="clear" w:color="auto" w:fill="auto"/>
          </w:tcPr>
          <w:p w14:paraId="103CFD57" w14:textId="77777777" w:rsidR="00D17B90" w:rsidRPr="005F70FB" w:rsidRDefault="00D17B90" w:rsidP="00D17B90">
            <w:pPr>
              <w:pStyle w:val="Text"/>
            </w:pPr>
            <w:r w:rsidRPr="005F70FB">
              <w:t>bli,</w:t>
            </w:r>
          </w:p>
        </w:tc>
        <w:tc>
          <w:tcPr>
            <w:tcW w:w="525" w:type="dxa"/>
            <w:shd w:val="clear" w:color="auto" w:fill="auto"/>
          </w:tcPr>
          <w:p w14:paraId="0ECFB5AB" w14:textId="77777777" w:rsidR="00D17B90" w:rsidRPr="005F70FB" w:rsidRDefault="00D17B90" w:rsidP="00D17B90">
            <w:pPr>
              <w:pStyle w:val="Text"/>
            </w:pPr>
            <w:r w:rsidRPr="005F70FB">
              <w:t>yang</w:t>
            </w:r>
          </w:p>
        </w:tc>
        <w:tc>
          <w:tcPr>
            <w:tcW w:w="525" w:type="dxa"/>
            <w:shd w:val="clear" w:color="auto" w:fill="auto"/>
          </w:tcPr>
          <w:p w14:paraId="51792A66" w14:textId="77777777" w:rsidR="00D17B90" w:rsidRPr="005F70FB" w:rsidRDefault="00D17B90" w:rsidP="00D17B90">
            <w:pPr>
              <w:pStyle w:val="Text"/>
            </w:pPr>
            <w:r w:rsidRPr="005F70FB">
              <w:t>sebla</w:t>
            </w:r>
          </w:p>
        </w:tc>
      </w:tr>
      <w:tr w:rsidR="00AC23C4" w:rsidRPr="005F70FB" w14:paraId="42FAC411" w14:textId="77777777" w:rsidTr="00AC23C4">
        <w:tc>
          <w:tcPr>
            <w:tcW w:w="709" w:type="dxa"/>
            <w:shd w:val="clear" w:color="auto" w:fill="auto"/>
          </w:tcPr>
          <w:p w14:paraId="674C0C2F" w14:textId="77777777" w:rsidR="00D17B90" w:rsidRPr="005F70FB" w:rsidRDefault="00D17B90" w:rsidP="00D17B90">
            <w:pPr>
              <w:pStyle w:val="GlossEng2ptafter"/>
            </w:pPr>
          </w:p>
        </w:tc>
        <w:tc>
          <w:tcPr>
            <w:tcW w:w="603" w:type="dxa"/>
            <w:gridSpan w:val="2"/>
            <w:shd w:val="clear" w:color="auto" w:fill="auto"/>
          </w:tcPr>
          <w:p w14:paraId="6B7C5597" w14:textId="77777777" w:rsidR="00D17B90" w:rsidRPr="005F70FB" w:rsidRDefault="00D17B90" w:rsidP="00D17B90">
            <w:pPr>
              <w:pStyle w:val="GlossEng2ptafter"/>
            </w:pPr>
          </w:p>
        </w:tc>
        <w:tc>
          <w:tcPr>
            <w:tcW w:w="486" w:type="dxa"/>
            <w:shd w:val="clear" w:color="auto" w:fill="auto"/>
          </w:tcPr>
          <w:p w14:paraId="1BEC7EFD" w14:textId="77777777" w:rsidR="00D17B90" w:rsidRPr="005F70FB" w:rsidRDefault="00D17B90" w:rsidP="00D17B90">
            <w:pPr>
              <w:pStyle w:val="GlossEng2ptafter"/>
            </w:pPr>
            <w:r w:rsidRPr="005F70FB">
              <w:t>yes</w:t>
            </w:r>
          </w:p>
        </w:tc>
        <w:tc>
          <w:tcPr>
            <w:tcW w:w="958" w:type="dxa"/>
            <w:gridSpan w:val="2"/>
            <w:shd w:val="clear" w:color="auto" w:fill="auto"/>
          </w:tcPr>
          <w:p w14:paraId="5AD07092" w14:textId="77777777" w:rsidR="00D17B90" w:rsidRPr="005F70FB" w:rsidRDefault="00D17B90" w:rsidP="00D17B90">
            <w:pPr>
              <w:pStyle w:val="GlossEng2ptafter"/>
            </w:pPr>
            <w:r w:rsidRPr="005F70FB">
              <w:t>(sport.)net</w:t>
            </w:r>
          </w:p>
        </w:tc>
        <w:tc>
          <w:tcPr>
            <w:tcW w:w="1180" w:type="dxa"/>
            <w:shd w:val="clear" w:color="auto" w:fill="auto"/>
          </w:tcPr>
          <w:p w14:paraId="097B87E1" w14:textId="77777777" w:rsidR="00D17B90" w:rsidRPr="005F70FB" w:rsidRDefault="00D17B90" w:rsidP="00D17B90">
            <w:pPr>
              <w:pStyle w:val="GlossEng2ptafter"/>
            </w:pPr>
            <w:r w:rsidRPr="005F70FB">
              <w:rPr>
                <w:rStyle w:val="ChSmallCaps"/>
              </w:rPr>
              <w:t>rdp</w:t>
            </w:r>
            <w:r w:rsidRPr="005F70FB">
              <w:t>~husband</w:t>
            </w:r>
          </w:p>
        </w:tc>
        <w:tc>
          <w:tcPr>
            <w:tcW w:w="440" w:type="dxa"/>
            <w:shd w:val="clear" w:color="auto" w:fill="auto"/>
          </w:tcPr>
          <w:p w14:paraId="6318795C" w14:textId="77777777" w:rsidR="00D17B90" w:rsidRPr="005F70FB" w:rsidRDefault="00D17B90" w:rsidP="00D17B90">
            <w:pPr>
              <w:pStyle w:val="GlossEng2ptafter"/>
            </w:pPr>
            <w:r w:rsidRPr="005F70FB">
              <w:rPr>
                <w:rStyle w:val="ChSmallCaps"/>
              </w:rPr>
              <w:t>1pl</w:t>
            </w:r>
          </w:p>
        </w:tc>
        <w:tc>
          <w:tcPr>
            <w:tcW w:w="525" w:type="dxa"/>
            <w:shd w:val="clear" w:color="auto" w:fill="auto"/>
          </w:tcPr>
          <w:p w14:paraId="3CF4A839" w14:textId="77777777" w:rsidR="00D17B90" w:rsidRPr="005F70FB" w:rsidRDefault="00D17B90" w:rsidP="00D17B90">
            <w:pPr>
              <w:pStyle w:val="GlossEng2ptafter"/>
            </w:pPr>
            <w:r w:rsidRPr="005F70FB">
              <w:rPr>
                <w:rStyle w:val="ChSmallCaps"/>
              </w:rPr>
              <w:t>rel</w:t>
            </w:r>
          </w:p>
        </w:tc>
        <w:tc>
          <w:tcPr>
            <w:tcW w:w="525" w:type="dxa"/>
            <w:shd w:val="clear" w:color="auto" w:fill="auto"/>
          </w:tcPr>
          <w:p w14:paraId="10E65878" w14:textId="77777777" w:rsidR="00D17B90" w:rsidRPr="005F70FB" w:rsidRDefault="00D17B90" w:rsidP="00D17B90">
            <w:pPr>
              <w:pStyle w:val="GlossEng2ptafter"/>
            </w:pPr>
            <w:r w:rsidRPr="005F70FB">
              <w:t>buy</w:t>
            </w:r>
          </w:p>
        </w:tc>
        <w:tc>
          <w:tcPr>
            <w:tcW w:w="525" w:type="dxa"/>
            <w:shd w:val="clear" w:color="auto" w:fill="auto"/>
          </w:tcPr>
          <w:p w14:paraId="6FDCAB30" w14:textId="77777777" w:rsidR="00D17B90" w:rsidRPr="005F70FB" w:rsidRDefault="00D17B90" w:rsidP="00D17B90">
            <w:pPr>
              <w:pStyle w:val="GlossEng2ptafter"/>
            </w:pPr>
            <w:r w:rsidRPr="005F70FB">
              <w:rPr>
                <w:rStyle w:val="ChSmallCaps"/>
              </w:rPr>
              <w:t>rel</w:t>
            </w:r>
          </w:p>
        </w:tc>
        <w:tc>
          <w:tcPr>
            <w:tcW w:w="525" w:type="dxa"/>
            <w:shd w:val="clear" w:color="auto" w:fill="auto"/>
          </w:tcPr>
          <w:p w14:paraId="7FA04818" w14:textId="77777777" w:rsidR="00D17B90" w:rsidRPr="005F70FB" w:rsidRDefault="00D17B90" w:rsidP="00D17B90">
            <w:pPr>
              <w:pStyle w:val="GlossEng2ptafter"/>
            </w:pPr>
            <w:r w:rsidRPr="005F70FB">
              <w:t>side</w:t>
            </w:r>
          </w:p>
        </w:tc>
      </w:tr>
      <w:tr w:rsidR="00D17B90" w:rsidRPr="005F70FB" w14:paraId="7FDA6911" w14:textId="77777777" w:rsidTr="00AC23C4">
        <w:trPr>
          <w:gridAfter w:val="7"/>
          <w:wAfter w:w="4610" w:type="dxa"/>
        </w:trPr>
        <w:tc>
          <w:tcPr>
            <w:tcW w:w="709" w:type="dxa"/>
            <w:shd w:val="clear" w:color="auto" w:fill="auto"/>
          </w:tcPr>
          <w:p w14:paraId="2940AA0D" w14:textId="77777777" w:rsidR="00D17B90" w:rsidRPr="005F70FB" w:rsidRDefault="00D17B90" w:rsidP="00D17B90">
            <w:pPr>
              <w:pStyle w:val="O0Nwnext"/>
            </w:pPr>
          </w:p>
        </w:tc>
        <w:tc>
          <w:tcPr>
            <w:tcW w:w="584" w:type="dxa"/>
            <w:shd w:val="clear" w:color="auto" w:fill="auto"/>
          </w:tcPr>
          <w:p w14:paraId="30C88173" w14:textId="77777777" w:rsidR="00D17B90" w:rsidRPr="005F70FB" w:rsidRDefault="00D17B90" w:rsidP="00D17B90">
            <w:pPr>
              <w:pStyle w:val="Text"/>
            </w:pPr>
            <w:r w:rsidRPr="005F70FB">
              <w:t>darat</w:t>
            </w:r>
          </w:p>
        </w:tc>
        <w:tc>
          <w:tcPr>
            <w:tcW w:w="573" w:type="dxa"/>
            <w:gridSpan w:val="3"/>
            <w:shd w:val="clear" w:color="auto" w:fill="auto"/>
          </w:tcPr>
          <w:p w14:paraId="171AF29F" w14:textId="77777777" w:rsidR="00D17B90" w:rsidRPr="005F70FB" w:rsidRDefault="00D17B90" w:rsidP="00D17B90">
            <w:pPr>
              <w:pStyle w:val="Text"/>
            </w:pPr>
            <w:r w:rsidRPr="005F70FB">
              <w:t>[</w:t>
            </w:r>
            <w:r w:rsidRPr="005F70FB">
              <w:rPr>
                <w:rStyle w:val="ChSmallCaps"/>
              </w:rPr>
              <w:t>up</w:t>
            </w:r>
            <w:r w:rsidRPr="005F70FB">
              <w:t>]</w:t>
            </w:r>
          </w:p>
        </w:tc>
      </w:tr>
      <w:tr w:rsidR="00D17B90" w:rsidRPr="005F70FB" w14:paraId="7F27E309" w14:textId="77777777" w:rsidTr="00AC23C4">
        <w:trPr>
          <w:gridAfter w:val="7"/>
          <w:wAfter w:w="4610" w:type="dxa"/>
        </w:trPr>
        <w:tc>
          <w:tcPr>
            <w:tcW w:w="709" w:type="dxa"/>
            <w:shd w:val="clear" w:color="auto" w:fill="auto"/>
          </w:tcPr>
          <w:p w14:paraId="78FDB0ED" w14:textId="77777777" w:rsidR="00D17B90" w:rsidRPr="005F70FB" w:rsidRDefault="00D17B90" w:rsidP="00D17B90">
            <w:pPr>
              <w:pStyle w:val="GlossEng"/>
            </w:pPr>
          </w:p>
        </w:tc>
        <w:tc>
          <w:tcPr>
            <w:tcW w:w="584" w:type="dxa"/>
            <w:shd w:val="clear" w:color="auto" w:fill="auto"/>
          </w:tcPr>
          <w:p w14:paraId="377968C3" w14:textId="77777777" w:rsidR="00D17B90" w:rsidRPr="005F70FB" w:rsidRDefault="00D17B90" w:rsidP="00D17B90">
            <w:pPr>
              <w:pStyle w:val="GlossEng"/>
            </w:pPr>
            <w:r w:rsidRPr="005F70FB">
              <w:t>land</w:t>
            </w:r>
          </w:p>
        </w:tc>
        <w:tc>
          <w:tcPr>
            <w:tcW w:w="573" w:type="dxa"/>
            <w:gridSpan w:val="3"/>
            <w:shd w:val="clear" w:color="auto" w:fill="auto"/>
          </w:tcPr>
          <w:p w14:paraId="47B4D3A3" w14:textId="77777777" w:rsidR="00D17B90" w:rsidRPr="005F70FB" w:rsidRDefault="00D17B90" w:rsidP="00D17B90">
            <w:pPr>
              <w:pStyle w:val="GlossEng"/>
            </w:pPr>
          </w:p>
        </w:tc>
      </w:tr>
    </w:tbl>
    <w:p w14:paraId="383DD3C5" w14:textId="77777777" w:rsidR="00D17B90" w:rsidRPr="005F70FB" w:rsidRDefault="00D17B90" w:rsidP="00D17B90">
      <w:pPr>
        <w:pStyle w:val="FreeTranslEng"/>
      </w:pPr>
      <w:r w:rsidRPr="005F70FB">
        <w:t>Klara: yes, the (volleyball) net for men, (it was) us who (bought it), (the one) which is off the beach [</w:t>
      </w:r>
      <w:r w:rsidRPr="005F70FB">
        <w:rPr>
          <w:rStyle w:val="ChSmallCaps"/>
        </w:rPr>
        <w:t>up</w:t>
      </w:r>
      <w:r w:rsidRPr="005F70FB">
        <w:t>]</w:t>
      </w:r>
    </w:p>
    <w:tbl>
      <w:tblPr>
        <w:tblW w:w="6042" w:type="dxa"/>
        <w:tblCellMar>
          <w:left w:w="42" w:type="dxa"/>
          <w:right w:w="42" w:type="dxa"/>
        </w:tblCellMar>
        <w:tblLook w:val="01E0" w:firstRow="1" w:lastRow="1" w:firstColumn="1" w:lastColumn="1" w:noHBand="0" w:noVBand="0"/>
      </w:tblPr>
      <w:tblGrid>
        <w:gridCol w:w="709"/>
        <w:gridCol w:w="629"/>
        <w:gridCol w:w="573"/>
        <w:gridCol w:w="645"/>
        <w:gridCol w:w="451"/>
        <w:gridCol w:w="645"/>
        <w:gridCol w:w="360"/>
        <w:gridCol w:w="762"/>
        <w:gridCol w:w="562"/>
        <w:gridCol w:w="706"/>
      </w:tblGrid>
      <w:tr w:rsidR="00AC23C4" w:rsidRPr="005F70FB" w14:paraId="72EE0021" w14:textId="77777777" w:rsidTr="00AC23C4">
        <w:tc>
          <w:tcPr>
            <w:tcW w:w="709" w:type="dxa"/>
            <w:shd w:val="clear" w:color="auto" w:fill="auto"/>
          </w:tcPr>
          <w:p w14:paraId="36F1FE04" w14:textId="77777777" w:rsidR="00D17B90" w:rsidRPr="005F70FB" w:rsidRDefault="00D17B90" w:rsidP="00D17B90">
            <w:pPr>
              <w:pStyle w:val="Text"/>
            </w:pPr>
            <w:r w:rsidRPr="005F70FB">
              <w:t>0013</w:t>
            </w:r>
          </w:p>
        </w:tc>
        <w:tc>
          <w:tcPr>
            <w:tcW w:w="629" w:type="dxa"/>
            <w:shd w:val="clear" w:color="auto" w:fill="auto"/>
          </w:tcPr>
          <w:p w14:paraId="7CAAA3EF" w14:textId="77777777" w:rsidR="00D17B90" w:rsidRPr="005F70FB" w:rsidRDefault="00D17B90" w:rsidP="00D17B90">
            <w:pPr>
              <w:pStyle w:val="Text"/>
            </w:pPr>
            <w:r w:rsidRPr="005F70FB">
              <w:t>Oten:</w:t>
            </w:r>
          </w:p>
        </w:tc>
        <w:tc>
          <w:tcPr>
            <w:tcW w:w="573" w:type="dxa"/>
            <w:shd w:val="clear" w:color="auto" w:fill="auto"/>
          </w:tcPr>
          <w:p w14:paraId="396008C7" w14:textId="77777777" w:rsidR="00D17B90" w:rsidRPr="005F70FB" w:rsidRDefault="00D17B90" w:rsidP="00D17B90">
            <w:pPr>
              <w:pStyle w:val="Text"/>
            </w:pPr>
            <w:r w:rsidRPr="005F70FB">
              <w:t>yang</w:t>
            </w:r>
          </w:p>
        </w:tc>
        <w:tc>
          <w:tcPr>
            <w:tcW w:w="645" w:type="dxa"/>
            <w:shd w:val="clear" w:color="auto" w:fill="auto"/>
          </w:tcPr>
          <w:p w14:paraId="343D84FF" w14:textId="77777777" w:rsidR="00D17B90" w:rsidRPr="005F70FB" w:rsidRDefault="00D17B90" w:rsidP="00D17B90">
            <w:pPr>
              <w:pStyle w:val="Text"/>
            </w:pPr>
            <w:r w:rsidRPr="005F70FB">
              <w:t>sebla,</w:t>
            </w:r>
          </w:p>
        </w:tc>
        <w:tc>
          <w:tcPr>
            <w:tcW w:w="451" w:type="dxa"/>
            <w:shd w:val="clear" w:color="auto" w:fill="auto"/>
          </w:tcPr>
          <w:p w14:paraId="37240826" w14:textId="77777777" w:rsidR="00D17B90" w:rsidRPr="005F70FB" w:rsidRDefault="00D17B90" w:rsidP="00D17B90">
            <w:pPr>
              <w:pStyle w:val="Text"/>
            </w:pPr>
            <w:r w:rsidRPr="005F70FB">
              <w:t>yo</w:t>
            </w:r>
          </w:p>
        </w:tc>
        <w:tc>
          <w:tcPr>
            <w:tcW w:w="645" w:type="dxa"/>
            <w:shd w:val="clear" w:color="auto" w:fill="auto"/>
          </w:tcPr>
          <w:p w14:paraId="7C5967A7" w14:textId="77777777" w:rsidR="00D17B90" w:rsidRPr="005F70FB" w:rsidRDefault="00D17B90" w:rsidP="00D17B90">
            <w:pPr>
              <w:pStyle w:val="Text"/>
            </w:pPr>
            <w:r w:rsidRPr="005F70FB">
              <w:t>sebla,</w:t>
            </w:r>
          </w:p>
        </w:tc>
        <w:tc>
          <w:tcPr>
            <w:tcW w:w="360" w:type="dxa"/>
            <w:shd w:val="clear" w:color="auto" w:fill="auto"/>
          </w:tcPr>
          <w:p w14:paraId="0CEA674F" w14:textId="77777777" w:rsidR="00D17B90" w:rsidRPr="005F70FB" w:rsidRDefault="00D17B90" w:rsidP="00D17B90">
            <w:pPr>
              <w:pStyle w:val="Text"/>
            </w:pPr>
            <w:r w:rsidRPr="005F70FB">
              <w:t>di</w:t>
            </w:r>
          </w:p>
        </w:tc>
        <w:tc>
          <w:tcPr>
            <w:tcW w:w="762" w:type="dxa"/>
            <w:shd w:val="clear" w:color="auto" w:fill="auto"/>
          </w:tcPr>
          <w:p w14:paraId="1789FC12" w14:textId="77777777" w:rsidR="00D17B90" w:rsidRPr="005F70FB" w:rsidRDefault="00D17B90" w:rsidP="00D17B90">
            <w:pPr>
              <w:pStyle w:val="Text"/>
            </w:pPr>
            <w:r w:rsidRPr="005F70FB">
              <w:t>pinggir</w:t>
            </w:r>
          </w:p>
        </w:tc>
        <w:tc>
          <w:tcPr>
            <w:tcW w:w="562" w:type="dxa"/>
            <w:shd w:val="clear" w:color="auto" w:fill="auto"/>
          </w:tcPr>
          <w:p w14:paraId="23980520" w14:textId="77777777" w:rsidR="00D17B90" w:rsidRPr="005F70FB" w:rsidRDefault="00D17B90" w:rsidP="00D17B90">
            <w:pPr>
              <w:pStyle w:val="Text"/>
            </w:pPr>
            <w:r w:rsidRPr="005F70FB">
              <w:t>kali</w:t>
            </w:r>
          </w:p>
        </w:tc>
        <w:tc>
          <w:tcPr>
            <w:tcW w:w="706" w:type="dxa"/>
            <w:shd w:val="clear" w:color="auto" w:fill="auto"/>
          </w:tcPr>
          <w:p w14:paraId="1A095426" w14:textId="77777777" w:rsidR="00D17B90" w:rsidRPr="005F70FB" w:rsidRDefault="00D17B90" w:rsidP="00D17B90">
            <w:pPr>
              <w:pStyle w:val="Text"/>
            </w:pPr>
            <w:r w:rsidRPr="005F70FB">
              <w:t>tu</w:t>
            </w:r>
          </w:p>
        </w:tc>
      </w:tr>
      <w:tr w:rsidR="00AC23C4" w:rsidRPr="005F70FB" w14:paraId="1817F168" w14:textId="77777777" w:rsidTr="00AC23C4">
        <w:tc>
          <w:tcPr>
            <w:tcW w:w="709" w:type="dxa"/>
            <w:shd w:val="clear" w:color="auto" w:fill="auto"/>
          </w:tcPr>
          <w:p w14:paraId="2F87F963" w14:textId="77777777" w:rsidR="00D17B90" w:rsidRPr="005F70FB" w:rsidRDefault="00D17B90" w:rsidP="00D17B90">
            <w:pPr>
              <w:pStyle w:val="GlossEng"/>
            </w:pPr>
          </w:p>
        </w:tc>
        <w:tc>
          <w:tcPr>
            <w:tcW w:w="629" w:type="dxa"/>
            <w:shd w:val="clear" w:color="auto" w:fill="auto"/>
          </w:tcPr>
          <w:p w14:paraId="0E770723" w14:textId="77777777" w:rsidR="00D17B90" w:rsidRPr="005F70FB" w:rsidRDefault="00D17B90" w:rsidP="00D17B90">
            <w:pPr>
              <w:pStyle w:val="GlossEng"/>
            </w:pPr>
          </w:p>
        </w:tc>
        <w:tc>
          <w:tcPr>
            <w:tcW w:w="573" w:type="dxa"/>
            <w:shd w:val="clear" w:color="auto" w:fill="auto"/>
          </w:tcPr>
          <w:p w14:paraId="075977B9" w14:textId="77777777" w:rsidR="00D17B90" w:rsidRPr="005F70FB" w:rsidRDefault="00D17B90" w:rsidP="00D17B90">
            <w:pPr>
              <w:pStyle w:val="GlossEng"/>
            </w:pPr>
            <w:r w:rsidRPr="005F70FB">
              <w:rPr>
                <w:rStyle w:val="ChSmallCaps"/>
              </w:rPr>
              <w:t>rel</w:t>
            </w:r>
          </w:p>
        </w:tc>
        <w:tc>
          <w:tcPr>
            <w:tcW w:w="645" w:type="dxa"/>
            <w:shd w:val="clear" w:color="auto" w:fill="auto"/>
          </w:tcPr>
          <w:p w14:paraId="0E52BBEB" w14:textId="77777777" w:rsidR="00D17B90" w:rsidRPr="005F70FB" w:rsidRDefault="00D17B90" w:rsidP="00D17B90">
            <w:pPr>
              <w:pStyle w:val="GlossEng"/>
            </w:pPr>
            <w:r w:rsidRPr="005F70FB">
              <w:t>side</w:t>
            </w:r>
          </w:p>
        </w:tc>
        <w:tc>
          <w:tcPr>
            <w:tcW w:w="451" w:type="dxa"/>
            <w:shd w:val="clear" w:color="auto" w:fill="auto"/>
          </w:tcPr>
          <w:p w14:paraId="16FFD355" w14:textId="77777777" w:rsidR="00D17B90" w:rsidRPr="005F70FB" w:rsidRDefault="00D17B90" w:rsidP="00D17B90">
            <w:pPr>
              <w:pStyle w:val="GlossEng"/>
            </w:pPr>
            <w:r w:rsidRPr="005F70FB">
              <w:t>yes</w:t>
            </w:r>
          </w:p>
        </w:tc>
        <w:tc>
          <w:tcPr>
            <w:tcW w:w="645" w:type="dxa"/>
            <w:shd w:val="clear" w:color="auto" w:fill="auto"/>
          </w:tcPr>
          <w:p w14:paraId="6F5B16C1" w14:textId="77777777" w:rsidR="00D17B90" w:rsidRPr="005F70FB" w:rsidRDefault="00D17B90" w:rsidP="00D17B90">
            <w:pPr>
              <w:pStyle w:val="GlossEng"/>
            </w:pPr>
            <w:r w:rsidRPr="005F70FB">
              <w:t>side</w:t>
            </w:r>
          </w:p>
        </w:tc>
        <w:tc>
          <w:tcPr>
            <w:tcW w:w="360" w:type="dxa"/>
            <w:shd w:val="clear" w:color="auto" w:fill="auto"/>
          </w:tcPr>
          <w:p w14:paraId="1484D0C5" w14:textId="77777777" w:rsidR="00D17B90" w:rsidRPr="005F70FB" w:rsidRDefault="00D17B90" w:rsidP="00D17B90">
            <w:pPr>
              <w:pStyle w:val="GlossEng"/>
            </w:pPr>
            <w:r w:rsidRPr="005F70FB">
              <w:t>at</w:t>
            </w:r>
          </w:p>
        </w:tc>
        <w:tc>
          <w:tcPr>
            <w:tcW w:w="762" w:type="dxa"/>
            <w:shd w:val="clear" w:color="auto" w:fill="auto"/>
          </w:tcPr>
          <w:p w14:paraId="4649C359" w14:textId="77777777" w:rsidR="00D17B90" w:rsidRPr="005F70FB" w:rsidRDefault="00D17B90" w:rsidP="00D17B90">
            <w:pPr>
              <w:pStyle w:val="GlossEng"/>
            </w:pPr>
            <w:r w:rsidRPr="005F70FB">
              <w:t>border</w:t>
            </w:r>
          </w:p>
        </w:tc>
        <w:tc>
          <w:tcPr>
            <w:tcW w:w="562" w:type="dxa"/>
            <w:shd w:val="clear" w:color="auto" w:fill="auto"/>
          </w:tcPr>
          <w:p w14:paraId="16D80680" w14:textId="77777777" w:rsidR="00D17B90" w:rsidRPr="005F70FB" w:rsidRDefault="00D17B90" w:rsidP="00D17B90">
            <w:pPr>
              <w:pStyle w:val="GlossEng"/>
            </w:pPr>
            <w:r w:rsidRPr="005F70FB">
              <w:t>river</w:t>
            </w:r>
          </w:p>
        </w:tc>
        <w:tc>
          <w:tcPr>
            <w:tcW w:w="706" w:type="dxa"/>
            <w:shd w:val="clear" w:color="auto" w:fill="auto"/>
          </w:tcPr>
          <w:p w14:paraId="787E15D1" w14:textId="77777777" w:rsidR="00D17B90" w:rsidRPr="005F70FB" w:rsidRDefault="00D17B90" w:rsidP="00D17B90">
            <w:pPr>
              <w:pStyle w:val="GlossEng"/>
            </w:pPr>
            <w:r w:rsidRPr="005F70FB">
              <w:rPr>
                <w:rStyle w:val="ChSmallCaps"/>
              </w:rPr>
              <w:t>d.dist</w:t>
            </w:r>
          </w:p>
        </w:tc>
      </w:tr>
    </w:tbl>
    <w:p w14:paraId="6994EDA2" w14:textId="77777777" w:rsidR="00D17B90" w:rsidRPr="005F70FB" w:rsidRDefault="00D17B90" w:rsidP="00D17B90">
      <w:pPr>
        <w:pStyle w:val="FreeTranslEng"/>
      </w:pPr>
      <w:r w:rsidRPr="005F70FB">
        <w:t>Oten: (the one) which is off (the beach), yes, off (the beach), on the banks of that river</w:t>
      </w:r>
    </w:p>
    <w:tbl>
      <w:tblPr>
        <w:tblW w:w="6804" w:type="dxa"/>
        <w:tblCellMar>
          <w:left w:w="42" w:type="dxa"/>
          <w:right w:w="42" w:type="dxa"/>
        </w:tblCellMar>
        <w:tblLook w:val="01E0" w:firstRow="1" w:lastRow="1" w:firstColumn="1" w:lastColumn="1" w:noHBand="0" w:noVBand="0"/>
      </w:tblPr>
      <w:tblGrid>
        <w:gridCol w:w="708"/>
        <w:gridCol w:w="592"/>
        <w:gridCol w:w="281"/>
        <w:gridCol w:w="411"/>
        <w:gridCol w:w="296"/>
        <w:gridCol w:w="219"/>
        <w:gridCol w:w="343"/>
        <w:gridCol w:w="516"/>
        <w:gridCol w:w="465"/>
        <w:gridCol w:w="502"/>
        <w:gridCol w:w="193"/>
        <w:gridCol w:w="573"/>
        <w:gridCol w:w="515"/>
        <w:gridCol w:w="584"/>
        <w:gridCol w:w="606"/>
      </w:tblGrid>
      <w:tr w:rsidR="00AC23C4" w:rsidRPr="005F70FB" w14:paraId="746DABE0" w14:textId="77777777" w:rsidTr="00AC23C4">
        <w:tc>
          <w:tcPr>
            <w:tcW w:w="708" w:type="dxa"/>
            <w:shd w:val="clear" w:color="auto" w:fill="auto"/>
          </w:tcPr>
          <w:p w14:paraId="116D4B4D" w14:textId="77777777" w:rsidR="00D17B90" w:rsidRPr="005F70FB" w:rsidRDefault="00D17B90" w:rsidP="00D17B90">
            <w:pPr>
              <w:pStyle w:val="Text"/>
            </w:pPr>
            <w:r w:rsidRPr="005F70FB">
              <w:t>0014</w:t>
            </w:r>
          </w:p>
        </w:tc>
        <w:tc>
          <w:tcPr>
            <w:tcW w:w="592" w:type="dxa"/>
            <w:shd w:val="clear" w:color="auto" w:fill="auto"/>
          </w:tcPr>
          <w:p w14:paraId="28EE8E95" w14:textId="77777777" w:rsidR="00D17B90" w:rsidRPr="005F70FB" w:rsidRDefault="00D17B90" w:rsidP="00D17B90">
            <w:pPr>
              <w:pStyle w:val="Text"/>
            </w:pPr>
            <w:r w:rsidRPr="005F70FB">
              <w:t>Klara:</w:t>
            </w:r>
          </w:p>
        </w:tc>
        <w:tc>
          <w:tcPr>
            <w:tcW w:w="692" w:type="dxa"/>
            <w:gridSpan w:val="2"/>
            <w:shd w:val="clear" w:color="auto" w:fill="auto"/>
          </w:tcPr>
          <w:p w14:paraId="62E0BA27" w14:textId="77777777" w:rsidR="00D17B90" w:rsidRPr="005F70FB" w:rsidRDefault="00D17B90" w:rsidP="00D17B90">
            <w:pPr>
              <w:pStyle w:val="Text"/>
            </w:pPr>
            <w:r w:rsidRPr="005F70FB">
              <w:t>itu</w:t>
            </w:r>
          </w:p>
        </w:tc>
        <w:tc>
          <w:tcPr>
            <w:tcW w:w="515" w:type="dxa"/>
            <w:gridSpan w:val="2"/>
            <w:shd w:val="clear" w:color="auto" w:fill="auto"/>
          </w:tcPr>
          <w:p w14:paraId="625243B5" w14:textId="77777777" w:rsidR="00D17B90" w:rsidRPr="005F70FB" w:rsidRDefault="00D17B90" w:rsidP="00D17B90">
            <w:pPr>
              <w:pStyle w:val="Text"/>
            </w:pPr>
            <w:r w:rsidRPr="005F70FB">
              <w:t>kalo</w:t>
            </w:r>
          </w:p>
        </w:tc>
        <w:tc>
          <w:tcPr>
            <w:tcW w:w="859" w:type="dxa"/>
            <w:gridSpan w:val="2"/>
            <w:shd w:val="clear" w:color="auto" w:fill="auto"/>
          </w:tcPr>
          <w:p w14:paraId="08FC52EB" w14:textId="77777777" w:rsidR="00D17B90" w:rsidRPr="005F70FB" w:rsidRDefault="00D17B90" w:rsidP="00D17B90">
            <w:pPr>
              <w:pStyle w:val="Text"/>
            </w:pPr>
            <w:r w:rsidRPr="005F70FB">
              <w:t>memang</w:t>
            </w:r>
          </w:p>
        </w:tc>
        <w:tc>
          <w:tcPr>
            <w:tcW w:w="967" w:type="dxa"/>
            <w:gridSpan w:val="2"/>
            <w:shd w:val="clear" w:color="auto" w:fill="auto"/>
          </w:tcPr>
          <w:p w14:paraId="5305C4E1" w14:textId="77777777" w:rsidR="00D17B90" w:rsidRPr="005F70FB" w:rsidRDefault="00D17B90" w:rsidP="00D17B90">
            <w:pPr>
              <w:pStyle w:val="Text"/>
            </w:pPr>
            <w:r w:rsidRPr="005F70FB">
              <w:t>bola~bola</w:t>
            </w:r>
          </w:p>
        </w:tc>
        <w:tc>
          <w:tcPr>
            <w:tcW w:w="766" w:type="dxa"/>
            <w:gridSpan w:val="2"/>
            <w:shd w:val="clear" w:color="auto" w:fill="auto"/>
          </w:tcPr>
          <w:p w14:paraId="1F5EDED5" w14:textId="77777777" w:rsidR="00D17B90" w:rsidRPr="005F70FB" w:rsidRDefault="00D17B90" w:rsidP="00D17B90">
            <w:pPr>
              <w:pStyle w:val="Text"/>
            </w:pPr>
            <w:r w:rsidRPr="005F70FB">
              <w:t>tinggi</w:t>
            </w:r>
          </w:p>
        </w:tc>
        <w:tc>
          <w:tcPr>
            <w:tcW w:w="515" w:type="dxa"/>
            <w:shd w:val="clear" w:color="auto" w:fill="auto"/>
          </w:tcPr>
          <w:p w14:paraId="159744DC" w14:textId="77777777" w:rsidR="00D17B90" w:rsidRPr="005F70FB" w:rsidRDefault="00D17B90" w:rsidP="00D17B90">
            <w:pPr>
              <w:pStyle w:val="Text"/>
            </w:pPr>
            <w:r w:rsidRPr="005F70FB">
              <w:t>kalo</w:t>
            </w:r>
          </w:p>
        </w:tc>
        <w:tc>
          <w:tcPr>
            <w:tcW w:w="584" w:type="dxa"/>
            <w:shd w:val="clear" w:color="auto" w:fill="auto"/>
          </w:tcPr>
          <w:p w14:paraId="6739573A" w14:textId="77777777" w:rsidR="00D17B90" w:rsidRPr="005F70FB" w:rsidRDefault="00D17B90" w:rsidP="00D17B90">
            <w:pPr>
              <w:pStyle w:val="Text"/>
            </w:pPr>
            <w:r w:rsidRPr="005F70FB">
              <w:t>smes</w:t>
            </w:r>
          </w:p>
        </w:tc>
        <w:tc>
          <w:tcPr>
            <w:tcW w:w="606" w:type="dxa"/>
            <w:shd w:val="clear" w:color="auto" w:fill="auto"/>
          </w:tcPr>
          <w:p w14:paraId="1DD44BD3" w14:textId="77777777" w:rsidR="00D17B90" w:rsidRPr="005F70FB" w:rsidRDefault="00D17B90" w:rsidP="00D17B90">
            <w:pPr>
              <w:pStyle w:val="Text"/>
            </w:pPr>
            <w:r w:rsidRPr="005F70FB">
              <w:t>itu</w:t>
            </w:r>
          </w:p>
        </w:tc>
      </w:tr>
      <w:tr w:rsidR="00AC23C4" w:rsidRPr="005F70FB" w14:paraId="3C751D1C" w14:textId="77777777" w:rsidTr="00AC23C4">
        <w:tc>
          <w:tcPr>
            <w:tcW w:w="708" w:type="dxa"/>
            <w:shd w:val="clear" w:color="auto" w:fill="auto"/>
          </w:tcPr>
          <w:p w14:paraId="2E67A27E" w14:textId="77777777" w:rsidR="00D17B90" w:rsidRPr="005F70FB" w:rsidRDefault="00D17B90" w:rsidP="00D17B90">
            <w:pPr>
              <w:pStyle w:val="GlossEng2ptafter"/>
            </w:pPr>
          </w:p>
        </w:tc>
        <w:tc>
          <w:tcPr>
            <w:tcW w:w="592" w:type="dxa"/>
            <w:shd w:val="clear" w:color="auto" w:fill="auto"/>
          </w:tcPr>
          <w:p w14:paraId="58D187D3" w14:textId="77777777" w:rsidR="00D17B90" w:rsidRPr="005F70FB" w:rsidRDefault="00D17B90" w:rsidP="00D17B90">
            <w:pPr>
              <w:pStyle w:val="GlossEng2ptafter"/>
            </w:pPr>
          </w:p>
        </w:tc>
        <w:tc>
          <w:tcPr>
            <w:tcW w:w="692" w:type="dxa"/>
            <w:gridSpan w:val="2"/>
            <w:shd w:val="clear" w:color="auto" w:fill="auto"/>
          </w:tcPr>
          <w:p w14:paraId="79549180" w14:textId="77777777" w:rsidR="00D17B90" w:rsidRPr="005F70FB" w:rsidRDefault="00D17B90" w:rsidP="00D17B90">
            <w:pPr>
              <w:pStyle w:val="GlossEng2ptafter"/>
            </w:pPr>
            <w:r w:rsidRPr="005F70FB">
              <w:rPr>
                <w:rStyle w:val="ChSmallCaps"/>
              </w:rPr>
              <w:t>d.dist</w:t>
            </w:r>
          </w:p>
        </w:tc>
        <w:tc>
          <w:tcPr>
            <w:tcW w:w="515" w:type="dxa"/>
            <w:gridSpan w:val="2"/>
            <w:shd w:val="clear" w:color="auto" w:fill="auto"/>
          </w:tcPr>
          <w:p w14:paraId="3C5ED243" w14:textId="77777777" w:rsidR="00D17B90" w:rsidRPr="005F70FB" w:rsidRDefault="00D17B90" w:rsidP="00D17B90">
            <w:pPr>
              <w:pStyle w:val="GlossEng2ptafter"/>
            </w:pPr>
            <w:r w:rsidRPr="005F70FB">
              <w:t>if</w:t>
            </w:r>
          </w:p>
        </w:tc>
        <w:tc>
          <w:tcPr>
            <w:tcW w:w="859" w:type="dxa"/>
            <w:gridSpan w:val="2"/>
            <w:shd w:val="clear" w:color="auto" w:fill="auto"/>
          </w:tcPr>
          <w:p w14:paraId="1CB52A6F" w14:textId="77777777" w:rsidR="00D17B90" w:rsidRPr="005F70FB" w:rsidRDefault="00D17B90" w:rsidP="00D17B90">
            <w:pPr>
              <w:pStyle w:val="GlossEng2ptafter"/>
            </w:pPr>
            <w:r w:rsidRPr="005F70FB">
              <w:t>indeed</w:t>
            </w:r>
          </w:p>
        </w:tc>
        <w:tc>
          <w:tcPr>
            <w:tcW w:w="967" w:type="dxa"/>
            <w:gridSpan w:val="2"/>
            <w:shd w:val="clear" w:color="auto" w:fill="auto"/>
          </w:tcPr>
          <w:p w14:paraId="6D29B2D9" w14:textId="77777777" w:rsidR="00D17B90" w:rsidRPr="005F70FB" w:rsidRDefault="00D17B90" w:rsidP="00D17B90">
            <w:pPr>
              <w:pStyle w:val="GlossEng2ptafter"/>
            </w:pPr>
            <w:r w:rsidRPr="005F70FB">
              <w:rPr>
                <w:rStyle w:val="ChSmallCaps"/>
              </w:rPr>
              <w:t>rdp</w:t>
            </w:r>
            <w:r w:rsidRPr="005F70FB">
              <w:t>~ball</w:t>
            </w:r>
          </w:p>
        </w:tc>
        <w:tc>
          <w:tcPr>
            <w:tcW w:w="766" w:type="dxa"/>
            <w:gridSpan w:val="2"/>
            <w:shd w:val="clear" w:color="auto" w:fill="auto"/>
          </w:tcPr>
          <w:p w14:paraId="73BF1674" w14:textId="77777777" w:rsidR="00D17B90" w:rsidRPr="005F70FB" w:rsidRDefault="00D17B90" w:rsidP="00D17B90">
            <w:pPr>
              <w:pStyle w:val="GlossEng2ptafter"/>
            </w:pPr>
            <w:r w:rsidRPr="005F70FB">
              <w:t>be.high</w:t>
            </w:r>
          </w:p>
        </w:tc>
        <w:tc>
          <w:tcPr>
            <w:tcW w:w="515" w:type="dxa"/>
            <w:shd w:val="clear" w:color="auto" w:fill="auto"/>
          </w:tcPr>
          <w:p w14:paraId="04CD6870" w14:textId="77777777" w:rsidR="00D17B90" w:rsidRPr="005F70FB" w:rsidRDefault="00D17B90" w:rsidP="00D17B90">
            <w:pPr>
              <w:pStyle w:val="GlossEng2ptafter"/>
            </w:pPr>
            <w:r w:rsidRPr="005F70FB">
              <w:t>if</w:t>
            </w:r>
          </w:p>
        </w:tc>
        <w:tc>
          <w:tcPr>
            <w:tcW w:w="584" w:type="dxa"/>
            <w:shd w:val="clear" w:color="auto" w:fill="auto"/>
          </w:tcPr>
          <w:p w14:paraId="572C53BF" w14:textId="77777777" w:rsidR="00D17B90" w:rsidRPr="005F70FB" w:rsidRDefault="00D17B90" w:rsidP="00D17B90">
            <w:pPr>
              <w:pStyle w:val="GlossEng2ptafter"/>
            </w:pPr>
            <w:r w:rsidRPr="005F70FB">
              <w:t>smash</w:t>
            </w:r>
          </w:p>
        </w:tc>
        <w:tc>
          <w:tcPr>
            <w:tcW w:w="606" w:type="dxa"/>
            <w:shd w:val="clear" w:color="auto" w:fill="auto"/>
          </w:tcPr>
          <w:p w14:paraId="5A95B607" w14:textId="77777777" w:rsidR="00D17B90" w:rsidRPr="005F70FB" w:rsidRDefault="00D17B90" w:rsidP="00D17B90">
            <w:pPr>
              <w:pStyle w:val="GlossEng2ptafter"/>
            </w:pPr>
            <w:r w:rsidRPr="005F70FB">
              <w:rPr>
                <w:rStyle w:val="ChSmallCaps"/>
              </w:rPr>
              <w:t>d.dist</w:t>
            </w:r>
          </w:p>
        </w:tc>
      </w:tr>
      <w:tr w:rsidR="00AC23C4" w:rsidRPr="005F70FB" w14:paraId="438DB23F" w14:textId="77777777" w:rsidTr="00AC23C4">
        <w:trPr>
          <w:gridAfter w:val="3"/>
          <w:wAfter w:w="1705" w:type="dxa"/>
        </w:trPr>
        <w:tc>
          <w:tcPr>
            <w:tcW w:w="708" w:type="dxa"/>
            <w:shd w:val="clear" w:color="auto" w:fill="auto"/>
          </w:tcPr>
          <w:p w14:paraId="73EA8A98" w14:textId="77777777" w:rsidR="00D17B90" w:rsidRPr="005F70FB" w:rsidRDefault="00D17B90" w:rsidP="00D17B90">
            <w:pPr>
              <w:pStyle w:val="O0Nwnext"/>
            </w:pPr>
          </w:p>
        </w:tc>
        <w:tc>
          <w:tcPr>
            <w:tcW w:w="873" w:type="dxa"/>
            <w:gridSpan w:val="2"/>
            <w:shd w:val="clear" w:color="auto" w:fill="auto"/>
          </w:tcPr>
          <w:p w14:paraId="07D3D7BE" w14:textId="77777777" w:rsidR="00D17B90" w:rsidRPr="005F70FB" w:rsidRDefault="00D17B90" w:rsidP="00D17B90">
            <w:pPr>
              <w:pStyle w:val="Text"/>
            </w:pPr>
            <w:r w:rsidRPr="005F70FB">
              <w:t>memang</w:t>
            </w:r>
          </w:p>
        </w:tc>
        <w:tc>
          <w:tcPr>
            <w:tcW w:w="707" w:type="dxa"/>
            <w:gridSpan w:val="2"/>
            <w:shd w:val="clear" w:color="auto" w:fill="auto"/>
          </w:tcPr>
          <w:p w14:paraId="65084480" w14:textId="77777777" w:rsidR="00D17B90" w:rsidRPr="005F70FB" w:rsidRDefault="00D17B90" w:rsidP="00D17B90">
            <w:pPr>
              <w:pStyle w:val="Text"/>
            </w:pPr>
            <w:r w:rsidRPr="005F70FB">
              <w:t>masuk</w:t>
            </w:r>
          </w:p>
        </w:tc>
        <w:tc>
          <w:tcPr>
            <w:tcW w:w="562" w:type="dxa"/>
            <w:gridSpan w:val="2"/>
            <w:shd w:val="clear" w:color="auto" w:fill="auto"/>
          </w:tcPr>
          <w:p w14:paraId="0938D059" w14:textId="77777777" w:rsidR="00D17B90" w:rsidRPr="005F70FB" w:rsidRDefault="00D17B90" w:rsidP="00D17B90">
            <w:pPr>
              <w:pStyle w:val="Text"/>
            </w:pPr>
            <w:r w:rsidRPr="005F70FB">
              <w:t>kali,</w:t>
            </w:r>
          </w:p>
        </w:tc>
        <w:tc>
          <w:tcPr>
            <w:tcW w:w="981" w:type="dxa"/>
            <w:gridSpan w:val="2"/>
            <w:shd w:val="clear" w:color="auto" w:fill="auto"/>
          </w:tcPr>
          <w:p w14:paraId="639DA4BF" w14:textId="77777777" w:rsidR="00D17B90" w:rsidRPr="005F70FB" w:rsidRDefault="00D17B90" w:rsidP="00D17B90">
            <w:pPr>
              <w:pStyle w:val="Text"/>
            </w:pPr>
            <w:r w:rsidRPr="005F70FB">
              <w:t>bola~bola</w:t>
            </w:r>
          </w:p>
        </w:tc>
        <w:tc>
          <w:tcPr>
            <w:tcW w:w="695" w:type="dxa"/>
            <w:gridSpan w:val="2"/>
            <w:shd w:val="clear" w:color="auto" w:fill="auto"/>
          </w:tcPr>
          <w:p w14:paraId="31C618FE" w14:textId="77777777" w:rsidR="00D17B90" w:rsidRPr="005F70FB" w:rsidRDefault="00D17B90" w:rsidP="00D17B90">
            <w:pPr>
              <w:pStyle w:val="Text"/>
            </w:pPr>
            <w:r w:rsidRPr="005F70FB">
              <w:t>terlalu</w:t>
            </w:r>
          </w:p>
        </w:tc>
        <w:tc>
          <w:tcPr>
            <w:tcW w:w="573" w:type="dxa"/>
            <w:shd w:val="clear" w:color="auto" w:fill="auto"/>
          </w:tcPr>
          <w:p w14:paraId="17B98771" w14:textId="77777777" w:rsidR="00D17B90" w:rsidRPr="005F70FB" w:rsidRDefault="00D17B90" w:rsidP="00D17B90">
            <w:pPr>
              <w:pStyle w:val="Text"/>
            </w:pPr>
            <w:r w:rsidRPr="005F70FB">
              <w:t>[</w:t>
            </w:r>
            <w:r w:rsidRPr="005F70FB">
              <w:rPr>
                <w:rStyle w:val="ChSmallCaps"/>
              </w:rPr>
              <w:t>up</w:t>
            </w:r>
            <w:r w:rsidRPr="005F70FB">
              <w:t>]</w:t>
            </w:r>
          </w:p>
        </w:tc>
      </w:tr>
      <w:tr w:rsidR="00AC23C4" w:rsidRPr="005F70FB" w14:paraId="38AF5926" w14:textId="77777777" w:rsidTr="00AC23C4">
        <w:trPr>
          <w:gridAfter w:val="3"/>
          <w:wAfter w:w="1705" w:type="dxa"/>
        </w:trPr>
        <w:tc>
          <w:tcPr>
            <w:tcW w:w="708" w:type="dxa"/>
            <w:shd w:val="clear" w:color="auto" w:fill="auto"/>
          </w:tcPr>
          <w:p w14:paraId="2DFBFD92" w14:textId="77777777" w:rsidR="00D17B90" w:rsidRPr="005F70FB" w:rsidRDefault="00D17B90" w:rsidP="00D17B90">
            <w:pPr>
              <w:pStyle w:val="GlossEng"/>
            </w:pPr>
          </w:p>
        </w:tc>
        <w:tc>
          <w:tcPr>
            <w:tcW w:w="873" w:type="dxa"/>
            <w:gridSpan w:val="2"/>
            <w:shd w:val="clear" w:color="auto" w:fill="auto"/>
          </w:tcPr>
          <w:p w14:paraId="373B85FC" w14:textId="77777777" w:rsidR="00D17B90" w:rsidRPr="005F70FB" w:rsidRDefault="00D17B90" w:rsidP="00D17B90">
            <w:pPr>
              <w:pStyle w:val="GlossEng"/>
            </w:pPr>
            <w:r w:rsidRPr="005F70FB">
              <w:t>indeed</w:t>
            </w:r>
          </w:p>
        </w:tc>
        <w:tc>
          <w:tcPr>
            <w:tcW w:w="707" w:type="dxa"/>
            <w:gridSpan w:val="2"/>
            <w:shd w:val="clear" w:color="auto" w:fill="auto"/>
          </w:tcPr>
          <w:p w14:paraId="018FD404" w14:textId="77777777" w:rsidR="00D17B90" w:rsidRPr="005F70FB" w:rsidRDefault="00D17B90" w:rsidP="00D17B90">
            <w:pPr>
              <w:pStyle w:val="GlossEng"/>
            </w:pPr>
            <w:r w:rsidRPr="005F70FB">
              <w:t>enter</w:t>
            </w:r>
          </w:p>
        </w:tc>
        <w:tc>
          <w:tcPr>
            <w:tcW w:w="562" w:type="dxa"/>
            <w:gridSpan w:val="2"/>
            <w:shd w:val="clear" w:color="auto" w:fill="auto"/>
          </w:tcPr>
          <w:p w14:paraId="05C54B2A" w14:textId="77777777" w:rsidR="00D17B90" w:rsidRPr="005F70FB" w:rsidRDefault="00D17B90" w:rsidP="00D17B90">
            <w:pPr>
              <w:pStyle w:val="GlossEng"/>
            </w:pPr>
            <w:r w:rsidRPr="005F70FB">
              <w:t>river</w:t>
            </w:r>
          </w:p>
        </w:tc>
        <w:tc>
          <w:tcPr>
            <w:tcW w:w="981" w:type="dxa"/>
            <w:gridSpan w:val="2"/>
            <w:shd w:val="clear" w:color="auto" w:fill="auto"/>
          </w:tcPr>
          <w:p w14:paraId="7CE13617" w14:textId="77777777" w:rsidR="00D17B90" w:rsidRPr="005F70FB" w:rsidRDefault="00D17B90" w:rsidP="00D17B90">
            <w:pPr>
              <w:pStyle w:val="GlossEng"/>
            </w:pPr>
            <w:r w:rsidRPr="005F70FB">
              <w:rPr>
                <w:rStyle w:val="ChSmallCaps"/>
              </w:rPr>
              <w:t>rdp</w:t>
            </w:r>
            <w:r w:rsidRPr="005F70FB">
              <w:t>~ball</w:t>
            </w:r>
          </w:p>
        </w:tc>
        <w:tc>
          <w:tcPr>
            <w:tcW w:w="695" w:type="dxa"/>
            <w:gridSpan w:val="2"/>
            <w:shd w:val="clear" w:color="auto" w:fill="auto"/>
          </w:tcPr>
          <w:p w14:paraId="66E4FFA8" w14:textId="77777777" w:rsidR="00D17B90" w:rsidRPr="005F70FB" w:rsidRDefault="00D17B90" w:rsidP="00D17B90">
            <w:pPr>
              <w:pStyle w:val="GlossEng"/>
            </w:pPr>
            <w:r w:rsidRPr="005F70FB">
              <w:t>too</w:t>
            </w:r>
          </w:p>
        </w:tc>
        <w:tc>
          <w:tcPr>
            <w:tcW w:w="573" w:type="dxa"/>
            <w:shd w:val="clear" w:color="auto" w:fill="auto"/>
          </w:tcPr>
          <w:p w14:paraId="7A30AED0" w14:textId="77777777" w:rsidR="00D17B90" w:rsidRPr="005F70FB" w:rsidRDefault="00D17B90" w:rsidP="00D17B90">
            <w:pPr>
              <w:pStyle w:val="GlossEng"/>
            </w:pPr>
          </w:p>
        </w:tc>
      </w:tr>
    </w:tbl>
    <w:p w14:paraId="39FBDCC0" w14:textId="77777777" w:rsidR="00D17B90" w:rsidRPr="005F70FB" w:rsidRDefault="00D17B90" w:rsidP="00D17B90">
      <w:pPr>
        <w:pStyle w:val="FreeTranslEng"/>
      </w:pPr>
      <w:r w:rsidRPr="005F70FB">
        <w:t>Klara: so, if indeed the balls are high, if (one) smashes them, indeed they go into the river, the balls are too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9"/>
        <w:gridCol w:w="629"/>
        <w:gridCol w:w="489"/>
        <w:gridCol w:w="740"/>
        <w:gridCol w:w="706"/>
        <w:gridCol w:w="734"/>
        <w:gridCol w:w="818"/>
        <w:gridCol w:w="779"/>
      </w:tblGrid>
      <w:tr w:rsidR="00AC23C4" w:rsidRPr="005F70FB" w14:paraId="294F4BE4" w14:textId="77777777" w:rsidTr="00AC23C4">
        <w:tc>
          <w:tcPr>
            <w:tcW w:w="709" w:type="dxa"/>
            <w:shd w:val="clear" w:color="auto" w:fill="auto"/>
          </w:tcPr>
          <w:p w14:paraId="0E507257" w14:textId="77777777" w:rsidR="00D17B90" w:rsidRPr="005F70FB" w:rsidRDefault="00D17B90" w:rsidP="00D17B90">
            <w:pPr>
              <w:pStyle w:val="Text"/>
            </w:pPr>
            <w:r w:rsidRPr="005F70FB">
              <w:t>0015</w:t>
            </w:r>
          </w:p>
        </w:tc>
        <w:tc>
          <w:tcPr>
            <w:tcW w:w="629" w:type="dxa"/>
            <w:shd w:val="clear" w:color="auto" w:fill="auto"/>
          </w:tcPr>
          <w:p w14:paraId="3F3F3D1C" w14:textId="77777777" w:rsidR="00D17B90" w:rsidRPr="005F70FB" w:rsidRDefault="00D17B90" w:rsidP="00D17B90">
            <w:pPr>
              <w:pStyle w:val="Text"/>
            </w:pPr>
            <w:r w:rsidRPr="005F70FB">
              <w:t>Oten:</w:t>
            </w:r>
          </w:p>
        </w:tc>
        <w:tc>
          <w:tcPr>
            <w:tcW w:w="489" w:type="dxa"/>
            <w:shd w:val="clear" w:color="auto" w:fill="auto"/>
          </w:tcPr>
          <w:p w14:paraId="78183C47" w14:textId="77777777" w:rsidR="00D17B90" w:rsidRPr="005F70FB" w:rsidRDefault="00D17B90" w:rsidP="00D17B90">
            <w:pPr>
              <w:pStyle w:val="Text"/>
            </w:pPr>
            <w:r w:rsidRPr="005F70FB">
              <w:t>sa</w:t>
            </w:r>
          </w:p>
        </w:tc>
        <w:tc>
          <w:tcPr>
            <w:tcW w:w="740" w:type="dxa"/>
            <w:shd w:val="clear" w:color="auto" w:fill="auto"/>
          </w:tcPr>
          <w:p w14:paraId="54CD5937" w14:textId="77777777" w:rsidR="00D17B90" w:rsidRPr="005F70FB" w:rsidRDefault="00D17B90" w:rsidP="00D17B90">
            <w:pPr>
              <w:pStyle w:val="Text"/>
            </w:pPr>
            <w:r w:rsidRPr="005F70FB">
              <w:t>lompat</w:t>
            </w:r>
          </w:p>
        </w:tc>
        <w:tc>
          <w:tcPr>
            <w:tcW w:w="706" w:type="dxa"/>
            <w:shd w:val="clear" w:color="auto" w:fill="auto"/>
          </w:tcPr>
          <w:p w14:paraId="64E482B2" w14:textId="77777777" w:rsidR="00D17B90" w:rsidRPr="005F70FB" w:rsidRDefault="00D17B90" w:rsidP="00D17B90">
            <w:pPr>
              <w:pStyle w:val="Text"/>
            </w:pPr>
            <w:r w:rsidRPr="005F70FB">
              <w:t>itu</w:t>
            </w:r>
          </w:p>
        </w:tc>
        <w:tc>
          <w:tcPr>
            <w:tcW w:w="734" w:type="dxa"/>
            <w:shd w:val="clear" w:color="auto" w:fill="auto"/>
          </w:tcPr>
          <w:p w14:paraId="2D76E033" w14:textId="77777777" w:rsidR="00D17B90" w:rsidRPr="005F70FB" w:rsidRDefault="00D17B90" w:rsidP="00D17B90">
            <w:pPr>
              <w:pStyle w:val="Text"/>
            </w:pPr>
            <w:r w:rsidRPr="005F70FB">
              <w:t>frey,</w:t>
            </w:r>
          </w:p>
        </w:tc>
        <w:tc>
          <w:tcPr>
            <w:tcW w:w="818" w:type="dxa"/>
            <w:shd w:val="clear" w:color="auto" w:fill="auto"/>
          </w:tcPr>
          <w:p w14:paraId="4483CFD5" w14:textId="77777777" w:rsidR="00D17B90" w:rsidRPr="005F70FB" w:rsidRDefault="00D17B90" w:rsidP="00D17B90">
            <w:pPr>
              <w:pStyle w:val="Text"/>
            </w:pPr>
            <w:r w:rsidRPr="005F70FB">
              <w:t>tangang</w:t>
            </w:r>
          </w:p>
        </w:tc>
        <w:tc>
          <w:tcPr>
            <w:tcW w:w="779" w:type="dxa"/>
            <w:shd w:val="clear" w:color="auto" w:fill="auto"/>
          </w:tcPr>
          <w:p w14:paraId="0FC8E6EA" w14:textId="77777777" w:rsidR="00D17B90" w:rsidRPr="005F70FB" w:rsidRDefault="00D17B90" w:rsidP="00D17B90">
            <w:pPr>
              <w:pStyle w:val="Text"/>
            </w:pPr>
            <w:r w:rsidRPr="005F70FB">
              <w:t>lewat</w:t>
            </w:r>
          </w:p>
        </w:tc>
      </w:tr>
      <w:tr w:rsidR="00AC23C4" w:rsidRPr="005F70FB" w14:paraId="23990862" w14:textId="77777777" w:rsidTr="00AC23C4">
        <w:tc>
          <w:tcPr>
            <w:tcW w:w="709" w:type="dxa"/>
            <w:shd w:val="clear" w:color="auto" w:fill="auto"/>
          </w:tcPr>
          <w:p w14:paraId="621F3C19" w14:textId="77777777" w:rsidR="00D17B90" w:rsidRPr="005F70FB" w:rsidRDefault="00D17B90" w:rsidP="00D17B90">
            <w:pPr>
              <w:pStyle w:val="GlossEng"/>
            </w:pPr>
          </w:p>
        </w:tc>
        <w:tc>
          <w:tcPr>
            <w:tcW w:w="629" w:type="dxa"/>
            <w:shd w:val="clear" w:color="auto" w:fill="auto"/>
          </w:tcPr>
          <w:p w14:paraId="635175DA" w14:textId="77777777" w:rsidR="00D17B90" w:rsidRPr="005F70FB" w:rsidRDefault="00D17B90" w:rsidP="00D17B90">
            <w:pPr>
              <w:pStyle w:val="GlossEng"/>
            </w:pPr>
          </w:p>
        </w:tc>
        <w:tc>
          <w:tcPr>
            <w:tcW w:w="489" w:type="dxa"/>
            <w:shd w:val="clear" w:color="auto" w:fill="auto"/>
          </w:tcPr>
          <w:p w14:paraId="4723262E" w14:textId="77777777" w:rsidR="00D17B90" w:rsidRPr="005F70FB" w:rsidRDefault="00D17B90" w:rsidP="00D17B90">
            <w:pPr>
              <w:pStyle w:val="GlossEng"/>
            </w:pPr>
            <w:r w:rsidRPr="005F70FB">
              <w:rPr>
                <w:rStyle w:val="ChSmallCaps"/>
              </w:rPr>
              <w:t>1sg</w:t>
            </w:r>
          </w:p>
        </w:tc>
        <w:tc>
          <w:tcPr>
            <w:tcW w:w="740" w:type="dxa"/>
            <w:shd w:val="clear" w:color="auto" w:fill="auto"/>
          </w:tcPr>
          <w:p w14:paraId="2A7C8176" w14:textId="77777777" w:rsidR="00D17B90" w:rsidRPr="005F70FB" w:rsidRDefault="00D17B90" w:rsidP="00D17B90">
            <w:pPr>
              <w:pStyle w:val="GlossEng"/>
            </w:pPr>
            <w:r w:rsidRPr="005F70FB">
              <w:t>jump</w:t>
            </w:r>
          </w:p>
        </w:tc>
        <w:tc>
          <w:tcPr>
            <w:tcW w:w="706" w:type="dxa"/>
            <w:shd w:val="clear" w:color="auto" w:fill="auto"/>
          </w:tcPr>
          <w:p w14:paraId="057F620A" w14:textId="77777777" w:rsidR="00D17B90" w:rsidRPr="005F70FB" w:rsidRDefault="00D17B90" w:rsidP="00D17B90">
            <w:pPr>
              <w:pStyle w:val="GlossEng"/>
            </w:pPr>
            <w:r w:rsidRPr="005F70FB">
              <w:rPr>
                <w:rStyle w:val="ChSmallCaps"/>
              </w:rPr>
              <w:t>d.dist</w:t>
            </w:r>
          </w:p>
        </w:tc>
        <w:tc>
          <w:tcPr>
            <w:tcW w:w="734" w:type="dxa"/>
            <w:shd w:val="clear" w:color="auto" w:fill="auto"/>
          </w:tcPr>
          <w:p w14:paraId="02E0C8C4" w14:textId="77777777" w:rsidR="00D17B90" w:rsidRPr="005F70FB" w:rsidRDefault="00D17B90" w:rsidP="00D17B90">
            <w:pPr>
              <w:pStyle w:val="GlossEng"/>
            </w:pPr>
            <w:r w:rsidRPr="005F70FB">
              <w:t>be.free</w:t>
            </w:r>
          </w:p>
        </w:tc>
        <w:tc>
          <w:tcPr>
            <w:tcW w:w="818" w:type="dxa"/>
            <w:shd w:val="clear" w:color="auto" w:fill="auto"/>
          </w:tcPr>
          <w:p w14:paraId="0482C459" w14:textId="77777777" w:rsidR="00D17B90" w:rsidRPr="005F70FB" w:rsidRDefault="00D17B90" w:rsidP="00D17B90">
            <w:pPr>
              <w:pStyle w:val="GlossEng"/>
            </w:pPr>
            <w:r w:rsidRPr="005F70FB">
              <w:t>hand</w:t>
            </w:r>
          </w:p>
        </w:tc>
        <w:tc>
          <w:tcPr>
            <w:tcW w:w="779" w:type="dxa"/>
            <w:shd w:val="clear" w:color="auto" w:fill="auto"/>
          </w:tcPr>
          <w:p w14:paraId="27B34634" w14:textId="77777777" w:rsidR="00D17B90" w:rsidRPr="005F70FB" w:rsidRDefault="00D17B90" w:rsidP="00D17B90">
            <w:pPr>
              <w:pStyle w:val="GlossEng"/>
            </w:pPr>
            <w:r w:rsidRPr="005F70FB">
              <w:t>pass.by</w:t>
            </w:r>
          </w:p>
        </w:tc>
      </w:tr>
    </w:tbl>
    <w:p w14:paraId="40E3577A" w14:textId="77777777" w:rsidR="00D17B90" w:rsidRPr="005F70FB" w:rsidRDefault="00D17B90" w:rsidP="00D17B90">
      <w:pPr>
        <w:pStyle w:val="FreeTranslEng"/>
      </w:pPr>
      <w:r w:rsidRPr="005F70FB">
        <w:t>Oten: I jump high, free (of the net), (my) hands surpass (the net)</w:t>
      </w:r>
    </w:p>
    <w:tbl>
      <w:tblPr>
        <w:tblW w:w="0" w:type="auto"/>
        <w:tblCellMar>
          <w:left w:w="42" w:type="dxa"/>
          <w:right w:w="42" w:type="dxa"/>
        </w:tblCellMar>
        <w:tblLook w:val="01E0" w:firstRow="1" w:lastRow="1" w:firstColumn="1" w:lastColumn="1" w:noHBand="0" w:noVBand="0"/>
      </w:tblPr>
      <w:tblGrid>
        <w:gridCol w:w="709"/>
        <w:gridCol w:w="558"/>
        <w:gridCol w:w="569"/>
      </w:tblGrid>
      <w:tr w:rsidR="00D17B90" w:rsidRPr="005F70FB" w14:paraId="6B776C63" w14:textId="77777777" w:rsidTr="00AC23C4">
        <w:tc>
          <w:tcPr>
            <w:tcW w:w="709" w:type="dxa"/>
            <w:shd w:val="clear" w:color="auto" w:fill="auto"/>
          </w:tcPr>
          <w:p w14:paraId="6C9FCA88" w14:textId="77777777" w:rsidR="00D17B90" w:rsidRPr="005F70FB" w:rsidRDefault="00D17B90" w:rsidP="00D17B90">
            <w:pPr>
              <w:pStyle w:val="Text"/>
            </w:pPr>
            <w:r w:rsidRPr="005F70FB">
              <w:t>0016</w:t>
            </w:r>
          </w:p>
        </w:tc>
        <w:tc>
          <w:tcPr>
            <w:tcW w:w="558" w:type="dxa"/>
            <w:shd w:val="clear" w:color="auto" w:fill="auto"/>
          </w:tcPr>
          <w:p w14:paraId="4929B872" w14:textId="77777777" w:rsidR="00D17B90" w:rsidRPr="005F70FB" w:rsidRDefault="00D17B90" w:rsidP="00D17B90">
            <w:pPr>
              <w:pStyle w:val="Text"/>
            </w:pPr>
            <w:r w:rsidRPr="005F70FB">
              <w:t>MY:</w:t>
            </w:r>
          </w:p>
        </w:tc>
        <w:tc>
          <w:tcPr>
            <w:tcW w:w="569" w:type="dxa"/>
            <w:shd w:val="clear" w:color="auto" w:fill="auto"/>
          </w:tcPr>
          <w:p w14:paraId="6095BCC3" w14:textId="77777777" w:rsidR="00D17B90" w:rsidRPr="005F70FB" w:rsidRDefault="00D17B90" w:rsidP="00D17B90">
            <w:pPr>
              <w:pStyle w:val="Text"/>
            </w:pPr>
            <w:r w:rsidRPr="005F70FB">
              <w:t>[</w:t>
            </w:r>
            <w:r w:rsidRPr="005F70FB">
              <w:rPr>
                <w:rStyle w:val="ChSmallCaps"/>
              </w:rPr>
              <w:t>up</w:t>
            </w:r>
            <w:r w:rsidRPr="005F70FB">
              <w:t>]</w:t>
            </w:r>
          </w:p>
        </w:tc>
      </w:tr>
    </w:tbl>
    <w:p w14:paraId="5F861337" w14:textId="77777777" w:rsidR="00D17B90" w:rsidRPr="005F70FB" w:rsidRDefault="00D17B90" w:rsidP="00D17B90">
      <w:pPr>
        <w:pStyle w:val="FreeTranslEng"/>
      </w:pPr>
      <w:r w:rsidRPr="005F70FB">
        <w:t>MY: [</w:t>
      </w:r>
      <w:r w:rsidRPr="005F70FB">
        <w:rPr>
          <w:rStyle w:val="ChSmallCaps"/>
        </w:rPr>
        <w:t>up</w:t>
      </w:r>
      <w:r w:rsidRPr="005F70FB">
        <w:t>]</w:t>
      </w:r>
    </w:p>
    <w:tbl>
      <w:tblPr>
        <w:tblW w:w="6803" w:type="dxa"/>
        <w:tblCellMar>
          <w:left w:w="42" w:type="dxa"/>
          <w:right w:w="42" w:type="dxa"/>
        </w:tblCellMar>
        <w:tblLook w:val="01E0" w:firstRow="1" w:lastRow="1" w:firstColumn="1" w:lastColumn="1" w:noHBand="0" w:noVBand="0"/>
      </w:tblPr>
      <w:tblGrid>
        <w:gridCol w:w="709"/>
        <w:gridCol w:w="606"/>
        <w:gridCol w:w="195"/>
        <w:gridCol w:w="489"/>
        <w:gridCol w:w="265"/>
        <w:gridCol w:w="419"/>
        <w:gridCol w:w="170"/>
        <w:gridCol w:w="653"/>
        <w:gridCol w:w="126"/>
        <w:gridCol w:w="363"/>
        <w:gridCol w:w="529"/>
        <w:gridCol w:w="215"/>
        <w:gridCol w:w="514"/>
        <w:gridCol w:w="264"/>
        <w:gridCol w:w="470"/>
        <w:gridCol w:w="40"/>
        <w:gridCol w:w="776"/>
      </w:tblGrid>
      <w:tr w:rsidR="00AC23C4" w:rsidRPr="005F70FB" w14:paraId="5B833678" w14:textId="77777777" w:rsidTr="00AC23C4">
        <w:tc>
          <w:tcPr>
            <w:tcW w:w="709" w:type="dxa"/>
            <w:shd w:val="clear" w:color="auto" w:fill="auto"/>
          </w:tcPr>
          <w:p w14:paraId="359C0B8F" w14:textId="77777777" w:rsidR="00D17B90" w:rsidRPr="005F70FB" w:rsidRDefault="00D17B90" w:rsidP="00D17B90">
            <w:pPr>
              <w:pStyle w:val="Text"/>
            </w:pPr>
            <w:r w:rsidRPr="005F70FB">
              <w:t>0017</w:t>
            </w:r>
          </w:p>
        </w:tc>
        <w:tc>
          <w:tcPr>
            <w:tcW w:w="606" w:type="dxa"/>
            <w:shd w:val="clear" w:color="auto" w:fill="auto"/>
          </w:tcPr>
          <w:p w14:paraId="3E7439FA" w14:textId="77777777" w:rsidR="00D17B90" w:rsidRPr="005F70FB" w:rsidRDefault="00D17B90" w:rsidP="00D17B90">
            <w:pPr>
              <w:pStyle w:val="Text"/>
            </w:pPr>
            <w:r w:rsidRPr="005F70FB">
              <w:t>Klara:</w:t>
            </w:r>
          </w:p>
        </w:tc>
        <w:tc>
          <w:tcPr>
            <w:tcW w:w="949" w:type="dxa"/>
            <w:gridSpan w:val="3"/>
            <w:shd w:val="clear" w:color="auto" w:fill="auto"/>
          </w:tcPr>
          <w:p w14:paraId="0BE0FB2C" w14:textId="77777777" w:rsidR="00D17B90" w:rsidRPr="005F70FB" w:rsidRDefault="00D17B90" w:rsidP="00D17B90">
            <w:pPr>
              <w:pStyle w:val="Text"/>
            </w:pPr>
            <w:r w:rsidRPr="005F70FB">
              <w:t>kemaring</w:t>
            </w:r>
          </w:p>
        </w:tc>
        <w:tc>
          <w:tcPr>
            <w:tcW w:w="589" w:type="dxa"/>
            <w:gridSpan w:val="2"/>
            <w:shd w:val="clear" w:color="auto" w:fill="auto"/>
          </w:tcPr>
          <w:p w14:paraId="5110882C" w14:textId="77777777" w:rsidR="00D17B90" w:rsidRPr="005F70FB" w:rsidRDefault="00D17B90" w:rsidP="00D17B90">
            <w:pPr>
              <w:pStyle w:val="Text"/>
            </w:pPr>
            <w:r w:rsidRPr="005F70FB">
              <w:t>saya,</w:t>
            </w:r>
          </w:p>
        </w:tc>
        <w:tc>
          <w:tcPr>
            <w:tcW w:w="779" w:type="dxa"/>
            <w:gridSpan w:val="2"/>
            <w:shd w:val="clear" w:color="auto" w:fill="auto"/>
          </w:tcPr>
          <w:p w14:paraId="0244DAE0" w14:textId="77777777" w:rsidR="00D17B90" w:rsidRPr="005F70FB" w:rsidRDefault="00D17B90" w:rsidP="00D17B90">
            <w:pPr>
              <w:pStyle w:val="Text"/>
            </w:pPr>
            <w:r w:rsidRPr="005F70FB">
              <w:t>Herman,</w:t>
            </w:r>
          </w:p>
        </w:tc>
        <w:tc>
          <w:tcPr>
            <w:tcW w:w="1107" w:type="dxa"/>
            <w:gridSpan w:val="3"/>
            <w:shd w:val="clear" w:color="auto" w:fill="auto"/>
          </w:tcPr>
          <w:p w14:paraId="268D8384" w14:textId="77777777" w:rsidR="00D17B90" w:rsidRPr="005F70FB" w:rsidRDefault="00D17B90" w:rsidP="00D17B90">
            <w:pPr>
              <w:pStyle w:val="Text"/>
            </w:pPr>
            <w:r w:rsidRPr="005F70FB">
              <w:t>Maa,</w:t>
            </w:r>
          </w:p>
        </w:tc>
        <w:tc>
          <w:tcPr>
            <w:tcW w:w="778" w:type="dxa"/>
            <w:gridSpan w:val="2"/>
            <w:shd w:val="clear" w:color="auto" w:fill="auto"/>
          </w:tcPr>
          <w:p w14:paraId="1DFB2504" w14:textId="77777777" w:rsidR="00D17B90" w:rsidRPr="005F70FB" w:rsidRDefault="00D17B90" w:rsidP="00D17B90">
            <w:pPr>
              <w:pStyle w:val="Text"/>
            </w:pPr>
            <w:r w:rsidRPr="005F70FB">
              <w:t>Markus,</w:t>
            </w:r>
          </w:p>
        </w:tc>
        <w:tc>
          <w:tcPr>
            <w:tcW w:w="510" w:type="dxa"/>
            <w:gridSpan w:val="2"/>
            <w:shd w:val="clear" w:color="auto" w:fill="auto"/>
          </w:tcPr>
          <w:p w14:paraId="46C7CE90" w14:textId="77777777" w:rsidR="00D17B90" w:rsidRPr="005F70FB" w:rsidRDefault="00D17B90" w:rsidP="00D17B90">
            <w:pPr>
              <w:pStyle w:val="Text"/>
            </w:pPr>
            <w:r w:rsidRPr="005F70FB">
              <w:t>siapa</w:t>
            </w:r>
          </w:p>
        </w:tc>
        <w:tc>
          <w:tcPr>
            <w:tcW w:w="776" w:type="dxa"/>
            <w:shd w:val="clear" w:color="auto" w:fill="auto"/>
          </w:tcPr>
          <w:p w14:paraId="7A4C486B" w14:textId="77777777" w:rsidR="00D17B90" w:rsidRPr="005F70FB" w:rsidRDefault="00D17B90" w:rsidP="00D17B90">
            <w:pPr>
              <w:pStyle w:val="Text"/>
            </w:pPr>
            <w:r w:rsidRPr="005F70FB">
              <w:t>ni,</w:t>
            </w:r>
          </w:p>
        </w:tc>
      </w:tr>
      <w:tr w:rsidR="00AC23C4" w:rsidRPr="005F70FB" w14:paraId="5989711E" w14:textId="77777777" w:rsidTr="00AC23C4">
        <w:tc>
          <w:tcPr>
            <w:tcW w:w="709" w:type="dxa"/>
            <w:shd w:val="clear" w:color="auto" w:fill="auto"/>
          </w:tcPr>
          <w:p w14:paraId="53CD6E56" w14:textId="77777777" w:rsidR="00D17B90" w:rsidRPr="005F70FB" w:rsidRDefault="00D17B90" w:rsidP="00D17B90">
            <w:pPr>
              <w:pStyle w:val="GlossEng2ptafter"/>
            </w:pPr>
          </w:p>
        </w:tc>
        <w:tc>
          <w:tcPr>
            <w:tcW w:w="606" w:type="dxa"/>
            <w:shd w:val="clear" w:color="auto" w:fill="auto"/>
          </w:tcPr>
          <w:p w14:paraId="0B0EC3CB" w14:textId="77777777" w:rsidR="00D17B90" w:rsidRPr="005F70FB" w:rsidRDefault="00D17B90" w:rsidP="00D17B90">
            <w:pPr>
              <w:pStyle w:val="GlossEng2ptafter"/>
            </w:pPr>
          </w:p>
        </w:tc>
        <w:tc>
          <w:tcPr>
            <w:tcW w:w="949" w:type="dxa"/>
            <w:gridSpan w:val="3"/>
            <w:shd w:val="clear" w:color="auto" w:fill="auto"/>
          </w:tcPr>
          <w:p w14:paraId="507A0176" w14:textId="77777777" w:rsidR="00D17B90" w:rsidRPr="005F70FB" w:rsidRDefault="00D17B90" w:rsidP="00D17B90">
            <w:pPr>
              <w:pStyle w:val="GlossEng2ptafter"/>
            </w:pPr>
            <w:r w:rsidRPr="005F70FB">
              <w:t>yesterday</w:t>
            </w:r>
          </w:p>
        </w:tc>
        <w:tc>
          <w:tcPr>
            <w:tcW w:w="589" w:type="dxa"/>
            <w:gridSpan w:val="2"/>
            <w:shd w:val="clear" w:color="auto" w:fill="auto"/>
          </w:tcPr>
          <w:p w14:paraId="7396E6FA" w14:textId="77777777" w:rsidR="00D17B90" w:rsidRPr="005F70FB" w:rsidRDefault="00D17B90" w:rsidP="00D17B90">
            <w:pPr>
              <w:pStyle w:val="GlossEng2ptafter"/>
            </w:pPr>
            <w:r w:rsidRPr="005F70FB">
              <w:rPr>
                <w:rStyle w:val="ChSmallCaps"/>
              </w:rPr>
              <w:t>1sg</w:t>
            </w:r>
          </w:p>
        </w:tc>
        <w:tc>
          <w:tcPr>
            <w:tcW w:w="779" w:type="dxa"/>
            <w:gridSpan w:val="2"/>
            <w:shd w:val="clear" w:color="auto" w:fill="auto"/>
          </w:tcPr>
          <w:p w14:paraId="7F280039" w14:textId="77777777" w:rsidR="00D17B90" w:rsidRPr="005F70FB" w:rsidRDefault="00D17B90" w:rsidP="00D17B90">
            <w:pPr>
              <w:pStyle w:val="GlossEng2ptafter"/>
            </w:pPr>
            <w:r w:rsidRPr="005F70FB">
              <w:t>Herman</w:t>
            </w:r>
          </w:p>
        </w:tc>
        <w:tc>
          <w:tcPr>
            <w:tcW w:w="1107" w:type="dxa"/>
            <w:gridSpan w:val="3"/>
            <w:shd w:val="clear" w:color="auto" w:fill="auto"/>
          </w:tcPr>
          <w:p w14:paraId="3C9D9134" w14:textId="77777777" w:rsidR="00D17B90" w:rsidRPr="005F70FB" w:rsidRDefault="00D17B90" w:rsidP="00D17B90">
            <w:pPr>
              <w:pStyle w:val="GlossEng2ptafter"/>
            </w:pPr>
            <w:r w:rsidRPr="005F70FB">
              <w:rPr>
                <w:rStyle w:val="ChSmallCaps"/>
              </w:rPr>
              <w:t>tru-</w:t>
            </w:r>
            <w:r w:rsidRPr="005F70FB">
              <w:t>Markus</w:t>
            </w:r>
          </w:p>
        </w:tc>
        <w:tc>
          <w:tcPr>
            <w:tcW w:w="778" w:type="dxa"/>
            <w:gridSpan w:val="2"/>
            <w:shd w:val="clear" w:color="auto" w:fill="auto"/>
          </w:tcPr>
          <w:p w14:paraId="03D85388" w14:textId="77777777" w:rsidR="00D17B90" w:rsidRPr="005F70FB" w:rsidRDefault="00D17B90" w:rsidP="00D17B90">
            <w:pPr>
              <w:pStyle w:val="GlossEng2ptafter"/>
            </w:pPr>
            <w:r w:rsidRPr="005F70FB">
              <w:t>Markus</w:t>
            </w:r>
          </w:p>
        </w:tc>
        <w:tc>
          <w:tcPr>
            <w:tcW w:w="510" w:type="dxa"/>
            <w:gridSpan w:val="2"/>
            <w:shd w:val="clear" w:color="auto" w:fill="auto"/>
          </w:tcPr>
          <w:p w14:paraId="1D094181" w14:textId="77777777" w:rsidR="00D17B90" w:rsidRPr="005F70FB" w:rsidRDefault="00D17B90" w:rsidP="00D17B90">
            <w:pPr>
              <w:pStyle w:val="GlossEng2ptafter"/>
            </w:pPr>
            <w:r w:rsidRPr="005F70FB">
              <w:t>who</w:t>
            </w:r>
          </w:p>
        </w:tc>
        <w:tc>
          <w:tcPr>
            <w:tcW w:w="776" w:type="dxa"/>
            <w:shd w:val="clear" w:color="auto" w:fill="auto"/>
          </w:tcPr>
          <w:p w14:paraId="0722B514" w14:textId="77777777" w:rsidR="00D17B90" w:rsidRPr="005F70FB" w:rsidRDefault="00D17B90" w:rsidP="00D17B90">
            <w:pPr>
              <w:pStyle w:val="GlossEng2ptafter"/>
            </w:pPr>
            <w:r w:rsidRPr="005F70FB">
              <w:rPr>
                <w:rStyle w:val="ChSmallCaps"/>
              </w:rPr>
              <w:t>d.prox</w:t>
            </w:r>
          </w:p>
        </w:tc>
      </w:tr>
      <w:tr w:rsidR="00AC23C4" w:rsidRPr="005F70FB" w14:paraId="3DABF28D" w14:textId="77777777" w:rsidTr="00AC23C4">
        <w:trPr>
          <w:gridAfter w:val="2"/>
          <w:wAfter w:w="816" w:type="dxa"/>
        </w:trPr>
        <w:tc>
          <w:tcPr>
            <w:tcW w:w="709" w:type="dxa"/>
            <w:shd w:val="clear" w:color="auto" w:fill="auto"/>
          </w:tcPr>
          <w:p w14:paraId="08C5763A" w14:textId="77777777" w:rsidR="00D17B90" w:rsidRPr="005F70FB" w:rsidRDefault="00D17B90" w:rsidP="00D17B90">
            <w:pPr>
              <w:pStyle w:val="O0Nwnext"/>
            </w:pPr>
          </w:p>
        </w:tc>
        <w:tc>
          <w:tcPr>
            <w:tcW w:w="801" w:type="dxa"/>
            <w:gridSpan w:val="2"/>
            <w:shd w:val="clear" w:color="auto" w:fill="auto"/>
          </w:tcPr>
          <w:p w14:paraId="1A5538E2" w14:textId="77777777" w:rsidR="00D17B90" w:rsidRPr="005F70FB" w:rsidRDefault="00D17B90" w:rsidP="00D17B90">
            <w:pPr>
              <w:pStyle w:val="Text"/>
            </w:pPr>
            <w:r w:rsidRPr="005F70FB">
              <w:rPr>
                <w:szCs w:val="19"/>
              </w:rPr>
              <w:t>Nofita</w:t>
            </w:r>
            <w:r w:rsidRPr="005F70FB">
              <w:t>,</w:t>
            </w:r>
          </w:p>
        </w:tc>
        <w:tc>
          <w:tcPr>
            <w:tcW w:w="489" w:type="dxa"/>
            <w:shd w:val="clear" w:color="auto" w:fill="auto"/>
          </w:tcPr>
          <w:p w14:paraId="5273F737" w14:textId="77777777" w:rsidR="00D17B90" w:rsidRPr="005F70FB" w:rsidRDefault="00D17B90" w:rsidP="00D17B90">
            <w:pPr>
              <w:pStyle w:val="Text"/>
            </w:pPr>
            <w:r w:rsidRPr="005F70FB">
              <w:t>sa</w:t>
            </w:r>
          </w:p>
        </w:tc>
        <w:tc>
          <w:tcPr>
            <w:tcW w:w="684" w:type="dxa"/>
            <w:gridSpan w:val="2"/>
            <w:shd w:val="clear" w:color="auto" w:fill="auto"/>
          </w:tcPr>
          <w:p w14:paraId="45DFCCE6" w14:textId="77777777" w:rsidR="00D17B90" w:rsidRPr="005F70FB" w:rsidRDefault="00D17B90" w:rsidP="00D17B90">
            <w:pPr>
              <w:pStyle w:val="Text"/>
            </w:pPr>
            <w:r w:rsidRPr="005F70FB">
              <w:t>bilang</w:t>
            </w:r>
          </w:p>
        </w:tc>
        <w:tc>
          <w:tcPr>
            <w:tcW w:w="823" w:type="dxa"/>
            <w:gridSpan w:val="2"/>
            <w:shd w:val="clear" w:color="auto" w:fill="auto"/>
          </w:tcPr>
          <w:p w14:paraId="35C47E2E" w14:textId="77777777" w:rsidR="00D17B90" w:rsidRPr="005F70FB" w:rsidRDefault="00D17B90" w:rsidP="00D17B90">
            <w:pPr>
              <w:pStyle w:val="Text"/>
            </w:pPr>
            <w:r w:rsidRPr="005F70FB">
              <w:t>begini,</w:t>
            </w:r>
          </w:p>
        </w:tc>
        <w:tc>
          <w:tcPr>
            <w:tcW w:w="489" w:type="dxa"/>
            <w:gridSpan w:val="2"/>
            <w:shd w:val="clear" w:color="auto" w:fill="auto"/>
          </w:tcPr>
          <w:p w14:paraId="4E297065" w14:textId="77777777" w:rsidR="00D17B90" w:rsidRPr="005F70FB" w:rsidRDefault="00D17B90" w:rsidP="00D17B90">
            <w:pPr>
              <w:pStyle w:val="Text"/>
            </w:pPr>
            <w:r w:rsidRPr="005F70FB">
              <w:t>sa</w:t>
            </w:r>
          </w:p>
        </w:tc>
        <w:tc>
          <w:tcPr>
            <w:tcW w:w="529" w:type="dxa"/>
            <w:shd w:val="clear" w:color="auto" w:fill="auto"/>
          </w:tcPr>
          <w:p w14:paraId="26C9A9AF" w14:textId="77777777" w:rsidR="00D17B90" w:rsidRPr="005F70FB" w:rsidRDefault="00D17B90" w:rsidP="00D17B90">
            <w:pPr>
              <w:pStyle w:val="Text"/>
            </w:pPr>
            <w:r w:rsidRPr="005F70FB">
              <w:t>juga</w:t>
            </w:r>
          </w:p>
        </w:tc>
        <w:tc>
          <w:tcPr>
            <w:tcW w:w="729" w:type="dxa"/>
            <w:gridSpan w:val="2"/>
            <w:shd w:val="clear" w:color="auto" w:fill="auto"/>
          </w:tcPr>
          <w:p w14:paraId="217F73FF" w14:textId="77777777" w:rsidR="00D17B90" w:rsidRPr="005F70FB" w:rsidRDefault="00D17B90" w:rsidP="00D17B90">
            <w:pPr>
              <w:pStyle w:val="Text"/>
            </w:pPr>
            <w:r w:rsidRPr="005F70FB">
              <w:t>naik</w:t>
            </w:r>
          </w:p>
        </w:tc>
        <w:tc>
          <w:tcPr>
            <w:tcW w:w="734" w:type="dxa"/>
            <w:gridSpan w:val="2"/>
            <w:shd w:val="clear" w:color="auto" w:fill="auto"/>
          </w:tcPr>
          <w:p w14:paraId="3191B3D0" w14:textId="77777777" w:rsidR="00D17B90" w:rsidRPr="005F70FB" w:rsidRDefault="00D17B90" w:rsidP="00D17B90">
            <w:pPr>
              <w:pStyle w:val="Text"/>
            </w:pPr>
            <w:r w:rsidRPr="005F70FB">
              <w:t>frey</w:t>
            </w:r>
          </w:p>
        </w:tc>
      </w:tr>
      <w:tr w:rsidR="00AC23C4" w:rsidRPr="005F70FB" w14:paraId="1D03F31F" w14:textId="77777777" w:rsidTr="00AC23C4">
        <w:trPr>
          <w:gridAfter w:val="2"/>
          <w:wAfter w:w="816" w:type="dxa"/>
        </w:trPr>
        <w:tc>
          <w:tcPr>
            <w:tcW w:w="709" w:type="dxa"/>
            <w:shd w:val="clear" w:color="auto" w:fill="auto"/>
          </w:tcPr>
          <w:p w14:paraId="0884E9B6" w14:textId="77777777" w:rsidR="00D17B90" w:rsidRPr="005F70FB" w:rsidRDefault="00D17B90" w:rsidP="00D17B90">
            <w:pPr>
              <w:pStyle w:val="GlossEng"/>
            </w:pPr>
          </w:p>
        </w:tc>
        <w:tc>
          <w:tcPr>
            <w:tcW w:w="801" w:type="dxa"/>
            <w:gridSpan w:val="2"/>
            <w:shd w:val="clear" w:color="auto" w:fill="auto"/>
          </w:tcPr>
          <w:p w14:paraId="6E06A077" w14:textId="77777777" w:rsidR="00D17B90" w:rsidRPr="005F70FB" w:rsidRDefault="00D17B90" w:rsidP="00D17B90">
            <w:pPr>
              <w:pStyle w:val="GlossEng"/>
            </w:pPr>
            <w:r w:rsidRPr="005F70FB">
              <w:rPr>
                <w:szCs w:val="19"/>
              </w:rPr>
              <w:t>Nofita</w:t>
            </w:r>
          </w:p>
        </w:tc>
        <w:tc>
          <w:tcPr>
            <w:tcW w:w="489" w:type="dxa"/>
            <w:shd w:val="clear" w:color="auto" w:fill="auto"/>
          </w:tcPr>
          <w:p w14:paraId="0F46DBA9" w14:textId="77777777" w:rsidR="00D17B90" w:rsidRPr="005F70FB" w:rsidRDefault="00D17B90" w:rsidP="00D17B90">
            <w:pPr>
              <w:pStyle w:val="GlossEng"/>
            </w:pPr>
            <w:r w:rsidRPr="005F70FB">
              <w:rPr>
                <w:rStyle w:val="ChSmallCaps"/>
              </w:rPr>
              <w:t>1sg</w:t>
            </w:r>
          </w:p>
        </w:tc>
        <w:tc>
          <w:tcPr>
            <w:tcW w:w="684" w:type="dxa"/>
            <w:gridSpan w:val="2"/>
            <w:shd w:val="clear" w:color="auto" w:fill="auto"/>
          </w:tcPr>
          <w:p w14:paraId="2C65A190" w14:textId="77777777" w:rsidR="00D17B90" w:rsidRPr="005F70FB" w:rsidRDefault="00D17B90" w:rsidP="00D17B90">
            <w:pPr>
              <w:pStyle w:val="GlossEng"/>
            </w:pPr>
            <w:r w:rsidRPr="005F70FB">
              <w:t>say</w:t>
            </w:r>
          </w:p>
        </w:tc>
        <w:tc>
          <w:tcPr>
            <w:tcW w:w="823" w:type="dxa"/>
            <w:gridSpan w:val="2"/>
            <w:shd w:val="clear" w:color="auto" w:fill="auto"/>
          </w:tcPr>
          <w:p w14:paraId="51F3C982" w14:textId="77777777" w:rsidR="00D17B90" w:rsidRPr="005F70FB" w:rsidRDefault="00D17B90" w:rsidP="00D17B90">
            <w:pPr>
              <w:pStyle w:val="GlossEng"/>
            </w:pPr>
            <w:r w:rsidRPr="005F70FB">
              <w:t>like.this</w:t>
            </w:r>
          </w:p>
        </w:tc>
        <w:tc>
          <w:tcPr>
            <w:tcW w:w="489" w:type="dxa"/>
            <w:gridSpan w:val="2"/>
            <w:shd w:val="clear" w:color="auto" w:fill="auto"/>
          </w:tcPr>
          <w:p w14:paraId="108662E9" w14:textId="77777777" w:rsidR="00D17B90" w:rsidRPr="005F70FB" w:rsidRDefault="00D17B90" w:rsidP="00D17B90">
            <w:pPr>
              <w:pStyle w:val="GlossEng"/>
            </w:pPr>
            <w:r w:rsidRPr="005F70FB">
              <w:rPr>
                <w:rStyle w:val="ChSmallCaps"/>
              </w:rPr>
              <w:t>1sg</w:t>
            </w:r>
          </w:p>
        </w:tc>
        <w:tc>
          <w:tcPr>
            <w:tcW w:w="529" w:type="dxa"/>
            <w:shd w:val="clear" w:color="auto" w:fill="auto"/>
          </w:tcPr>
          <w:p w14:paraId="0E8D4097" w14:textId="77777777" w:rsidR="00D17B90" w:rsidRPr="005F70FB" w:rsidRDefault="00D17B90" w:rsidP="00D17B90">
            <w:pPr>
              <w:pStyle w:val="GlossEng"/>
            </w:pPr>
            <w:r w:rsidRPr="005F70FB">
              <w:t>also</w:t>
            </w:r>
          </w:p>
        </w:tc>
        <w:tc>
          <w:tcPr>
            <w:tcW w:w="729" w:type="dxa"/>
            <w:gridSpan w:val="2"/>
            <w:shd w:val="clear" w:color="auto" w:fill="auto"/>
          </w:tcPr>
          <w:p w14:paraId="5BF3A051" w14:textId="77777777" w:rsidR="00D17B90" w:rsidRPr="005F70FB" w:rsidRDefault="00D17B90" w:rsidP="00D17B90">
            <w:pPr>
              <w:pStyle w:val="GlossEng"/>
            </w:pPr>
            <w:r w:rsidRPr="005F70FB">
              <w:t>ascend</w:t>
            </w:r>
          </w:p>
        </w:tc>
        <w:tc>
          <w:tcPr>
            <w:tcW w:w="734" w:type="dxa"/>
            <w:gridSpan w:val="2"/>
            <w:shd w:val="clear" w:color="auto" w:fill="auto"/>
          </w:tcPr>
          <w:p w14:paraId="2C5A3DDC" w14:textId="77777777" w:rsidR="00D17B90" w:rsidRPr="005F70FB" w:rsidRDefault="00D17B90" w:rsidP="00D17B90">
            <w:pPr>
              <w:pStyle w:val="GlossEng"/>
            </w:pPr>
            <w:r w:rsidRPr="005F70FB">
              <w:t>be.free</w:t>
            </w:r>
          </w:p>
        </w:tc>
      </w:tr>
    </w:tbl>
    <w:p w14:paraId="3B92A9B4" w14:textId="1E1C99F8" w:rsidR="00D17B90" w:rsidRPr="005F70FB" w:rsidRDefault="00D17B90" w:rsidP="00D12B9D">
      <w:pPr>
        <w:pStyle w:val="FreeTranslEng"/>
      </w:pPr>
      <w:r w:rsidRPr="005F70FB">
        <w:t>Klara: yesterday, I, Herman, Markus[</w:t>
      </w:r>
      <w:r w:rsidRPr="005F70FB">
        <w:rPr>
          <w:rStyle w:val="ChSmallCaps"/>
        </w:rPr>
        <w:t>tru</w:t>
      </w:r>
      <w:r w:rsidRPr="005F70FB">
        <w:t xml:space="preserve">], Markus, (and) </w:t>
      </w:r>
      <w:r w:rsidR="00D12B9D" w:rsidRPr="00D12B9D">
        <w:t>who-is-it</w:t>
      </w:r>
      <w:r w:rsidRPr="005F70FB">
        <w:t xml:space="preserve">, </w:t>
      </w:r>
      <w:r w:rsidRPr="005F70FB">
        <w:rPr>
          <w:szCs w:val="19"/>
        </w:rPr>
        <w:t>Nofita</w:t>
      </w:r>
      <w:r w:rsidRPr="005F70FB">
        <w:t xml:space="preserve">, I said like this, </w:t>
      </w:r>
      <w:r w:rsidR="00B7093A" w:rsidRPr="005F70FB">
        <w:t>‘</w:t>
      </w:r>
      <w:r w:rsidRPr="005F70FB">
        <w:t>I also jump free (of the net)</w:t>
      </w:r>
      <w:r w:rsidR="00B7093A" w:rsidRPr="005F70FB">
        <w:t>’</w:t>
      </w:r>
    </w:p>
    <w:tbl>
      <w:tblPr>
        <w:tblW w:w="0" w:type="auto"/>
        <w:tblCellMar>
          <w:left w:w="42" w:type="dxa"/>
          <w:right w:w="42" w:type="dxa"/>
        </w:tblCellMar>
        <w:tblLook w:val="01E0" w:firstRow="1" w:lastRow="1" w:firstColumn="1" w:lastColumn="1" w:noHBand="0" w:noVBand="0"/>
      </w:tblPr>
      <w:tblGrid>
        <w:gridCol w:w="709"/>
        <w:gridCol w:w="629"/>
        <w:gridCol w:w="801"/>
        <w:gridCol w:w="751"/>
        <w:gridCol w:w="567"/>
        <w:gridCol w:w="1104"/>
        <w:gridCol w:w="706"/>
      </w:tblGrid>
      <w:tr w:rsidR="00AC23C4" w:rsidRPr="005F70FB" w14:paraId="30011566" w14:textId="77777777" w:rsidTr="00AC23C4">
        <w:tc>
          <w:tcPr>
            <w:tcW w:w="709" w:type="dxa"/>
            <w:shd w:val="clear" w:color="auto" w:fill="auto"/>
          </w:tcPr>
          <w:p w14:paraId="04853623" w14:textId="77777777" w:rsidR="00D17B90" w:rsidRPr="005F70FB" w:rsidRDefault="00D17B90" w:rsidP="00D17B90">
            <w:pPr>
              <w:pStyle w:val="Text"/>
            </w:pPr>
            <w:r w:rsidRPr="005F70FB">
              <w:t>0018</w:t>
            </w:r>
          </w:p>
        </w:tc>
        <w:tc>
          <w:tcPr>
            <w:tcW w:w="629" w:type="dxa"/>
            <w:shd w:val="clear" w:color="auto" w:fill="auto"/>
          </w:tcPr>
          <w:p w14:paraId="057A84BB" w14:textId="77777777" w:rsidR="00D17B90" w:rsidRPr="005F70FB" w:rsidRDefault="00D17B90" w:rsidP="00D17B90">
            <w:pPr>
              <w:pStyle w:val="Text"/>
            </w:pPr>
            <w:r w:rsidRPr="005F70FB">
              <w:t>Oten:</w:t>
            </w:r>
          </w:p>
        </w:tc>
        <w:tc>
          <w:tcPr>
            <w:tcW w:w="801" w:type="dxa"/>
            <w:shd w:val="clear" w:color="auto" w:fill="auto"/>
          </w:tcPr>
          <w:p w14:paraId="4842AD42" w14:textId="77777777" w:rsidR="00D17B90" w:rsidRPr="005F70FB" w:rsidRDefault="00D17B90" w:rsidP="00D17B90">
            <w:pPr>
              <w:pStyle w:val="Text"/>
            </w:pPr>
            <w:r w:rsidRPr="005F70FB">
              <w:rPr>
                <w:szCs w:val="19"/>
              </w:rPr>
              <w:t>Nofita</w:t>
            </w:r>
            <w:r w:rsidRPr="005F70FB">
              <w:t>,</w:t>
            </w:r>
          </w:p>
        </w:tc>
        <w:tc>
          <w:tcPr>
            <w:tcW w:w="751" w:type="dxa"/>
            <w:shd w:val="clear" w:color="auto" w:fill="auto"/>
          </w:tcPr>
          <w:p w14:paraId="40FDA713" w14:textId="77777777" w:rsidR="00D17B90" w:rsidRPr="005F70FB" w:rsidRDefault="00D17B90" w:rsidP="00D17B90">
            <w:pPr>
              <w:pStyle w:val="Text"/>
            </w:pPr>
            <w:r w:rsidRPr="005F70FB">
              <w:rPr>
                <w:szCs w:val="19"/>
              </w:rPr>
              <w:t>Nofita</w:t>
            </w:r>
          </w:p>
        </w:tc>
        <w:tc>
          <w:tcPr>
            <w:tcW w:w="567" w:type="dxa"/>
            <w:shd w:val="clear" w:color="auto" w:fill="auto"/>
          </w:tcPr>
          <w:p w14:paraId="5DFF6588" w14:textId="77777777" w:rsidR="00D17B90" w:rsidRPr="005F70FB" w:rsidRDefault="00D17B90" w:rsidP="00D17B90">
            <w:pPr>
              <w:pStyle w:val="Text"/>
            </w:pPr>
            <w:r w:rsidRPr="005F70FB">
              <w:t>pu</w:t>
            </w:r>
          </w:p>
        </w:tc>
        <w:tc>
          <w:tcPr>
            <w:tcW w:w="1104" w:type="dxa"/>
            <w:shd w:val="clear" w:color="auto" w:fill="auto"/>
          </w:tcPr>
          <w:p w14:paraId="29E7063F" w14:textId="77777777" w:rsidR="00D17B90" w:rsidRPr="005F70FB" w:rsidRDefault="00D17B90" w:rsidP="00D17B90">
            <w:pPr>
              <w:pStyle w:val="Text"/>
            </w:pPr>
            <w:r w:rsidRPr="005F70FB">
              <w:t>bagi~bagi</w:t>
            </w:r>
          </w:p>
        </w:tc>
        <w:tc>
          <w:tcPr>
            <w:tcW w:w="706" w:type="dxa"/>
            <w:shd w:val="clear" w:color="auto" w:fill="auto"/>
          </w:tcPr>
          <w:p w14:paraId="1EE771AF" w14:textId="77777777" w:rsidR="00D17B90" w:rsidRPr="005F70FB" w:rsidRDefault="00D17B90" w:rsidP="00D17B90">
            <w:pPr>
              <w:pStyle w:val="Text"/>
            </w:pPr>
            <w:r w:rsidRPr="005F70FB">
              <w:t>tu</w:t>
            </w:r>
          </w:p>
        </w:tc>
      </w:tr>
      <w:tr w:rsidR="00AC23C4" w:rsidRPr="005F70FB" w14:paraId="2F9BAE46" w14:textId="77777777" w:rsidTr="00AC23C4">
        <w:tc>
          <w:tcPr>
            <w:tcW w:w="709" w:type="dxa"/>
            <w:shd w:val="clear" w:color="auto" w:fill="auto"/>
          </w:tcPr>
          <w:p w14:paraId="349EC731" w14:textId="77777777" w:rsidR="00D17B90" w:rsidRPr="005F70FB" w:rsidRDefault="00D17B90" w:rsidP="00D17B90">
            <w:pPr>
              <w:pStyle w:val="GlossEng"/>
            </w:pPr>
          </w:p>
        </w:tc>
        <w:tc>
          <w:tcPr>
            <w:tcW w:w="629" w:type="dxa"/>
            <w:shd w:val="clear" w:color="auto" w:fill="auto"/>
          </w:tcPr>
          <w:p w14:paraId="4A4C742C" w14:textId="77777777" w:rsidR="00D17B90" w:rsidRPr="005F70FB" w:rsidRDefault="00D17B90" w:rsidP="00D17B90">
            <w:pPr>
              <w:pStyle w:val="GlossEng"/>
            </w:pPr>
          </w:p>
        </w:tc>
        <w:tc>
          <w:tcPr>
            <w:tcW w:w="801" w:type="dxa"/>
            <w:shd w:val="clear" w:color="auto" w:fill="auto"/>
          </w:tcPr>
          <w:p w14:paraId="72119FDC" w14:textId="77777777" w:rsidR="00D17B90" w:rsidRPr="005F70FB" w:rsidRDefault="00D17B90" w:rsidP="00D17B90">
            <w:pPr>
              <w:pStyle w:val="GlossEng"/>
            </w:pPr>
            <w:r w:rsidRPr="005F70FB">
              <w:rPr>
                <w:szCs w:val="19"/>
              </w:rPr>
              <w:t>Nofita</w:t>
            </w:r>
          </w:p>
        </w:tc>
        <w:tc>
          <w:tcPr>
            <w:tcW w:w="751" w:type="dxa"/>
            <w:shd w:val="clear" w:color="auto" w:fill="auto"/>
          </w:tcPr>
          <w:p w14:paraId="292EBFFF" w14:textId="77777777" w:rsidR="00D17B90" w:rsidRPr="005F70FB" w:rsidRDefault="00D17B90" w:rsidP="00D17B90">
            <w:pPr>
              <w:pStyle w:val="GlossEng"/>
            </w:pPr>
            <w:r w:rsidRPr="005F70FB">
              <w:rPr>
                <w:szCs w:val="19"/>
              </w:rPr>
              <w:t>Nofita</w:t>
            </w:r>
          </w:p>
        </w:tc>
        <w:tc>
          <w:tcPr>
            <w:tcW w:w="567" w:type="dxa"/>
            <w:shd w:val="clear" w:color="auto" w:fill="auto"/>
          </w:tcPr>
          <w:p w14:paraId="018863E5" w14:textId="77777777" w:rsidR="00D17B90" w:rsidRPr="005F70FB" w:rsidRDefault="00D17B90" w:rsidP="00D17B90">
            <w:pPr>
              <w:pStyle w:val="GlossEng"/>
            </w:pPr>
            <w:r w:rsidRPr="005F70FB">
              <w:rPr>
                <w:rStyle w:val="ChSmallCaps"/>
              </w:rPr>
              <w:t>poss</w:t>
            </w:r>
          </w:p>
        </w:tc>
        <w:tc>
          <w:tcPr>
            <w:tcW w:w="1104" w:type="dxa"/>
            <w:shd w:val="clear" w:color="auto" w:fill="auto"/>
          </w:tcPr>
          <w:p w14:paraId="686CFBE4" w14:textId="77777777" w:rsidR="00D17B90" w:rsidRPr="005F70FB" w:rsidRDefault="00D17B90" w:rsidP="00D17B90">
            <w:pPr>
              <w:pStyle w:val="GlossEng"/>
            </w:pPr>
            <w:r w:rsidRPr="005F70FB">
              <w:rPr>
                <w:rStyle w:val="ChSmallCaps"/>
              </w:rPr>
              <w:t>rdp</w:t>
            </w:r>
            <w:r w:rsidRPr="005F70FB">
              <w:t>~divide</w:t>
            </w:r>
          </w:p>
        </w:tc>
        <w:tc>
          <w:tcPr>
            <w:tcW w:w="706" w:type="dxa"/>
            <w:shd w:val="clear" w:color="auto" w:fill="auto"/>
          </w:tcPr>
          <w:p w14:paraId="38084068" w14:textId="77777777" w:rsidR="00D17B90" w:rsidRPr="005F70FB" w:rsidRDefault="00D17B90" w:rsidP="00D17B90">
            <w:pPr>
              <w:pStyle w:val="GlossEng"/>
            </w:pPr>
            <w:r w:rsidRPr="005F70FB">
              <w:rPr>
                <w:rStyle w:val="ChSmallCaps"/>
              </w:rPr>
              <w:t>d.dist</w:t>
            </w:r>
          </w:p>
        </w:tc>
      </w:tr>
    </w:tbl>
    <w:p w14:paraId="02797AC4" w14:textId="0624F172" w:rsidR="00D17B90" w:rsidRPr="005F70FB" w:rsidRDefault="00D17B90" w:rsidP="00D17B90">
      <w:pPr>
        <w:pStyle w:val="FreeTranslEng"/>
      </w:pPr>
      <w:r w:rsidRPr="005F70FB">
        <w:t xml:space="preserve">Oten: </w:t>
      </w:r>
      <w:r w:rsidRPr="005F70FB">
        <w:rPr>
          <w:szCs w:val="19"/>
        </w:rPr>
        <w:t>Nofita</w:t>
      </w:r>
      <w:r w:rsidRPr="005F70FB">
        <w:t xml:space="preserve">, </w:t>
      </w:r>
      <w:r w:rsidRPr="005F70FB">
        <w:rPr>
          <w:szCs w:val="19"/>
        </w:rPr>
        <w:t>Nofita</w:t>
      </w:r>
      <w:r w:rsidRPr="005F70FB">
        <w:t xml:space="preserve"> tosses well (Lit. </w:t>
      </w:r>
      <w:r w:rsidR="00B7093A" w:rsidRPr="005F70FB">
        <w:t>‘</w:t>
      </w:r>
      <w:r w:rsidRPr="005F70FB">
        <w:rPr>
          <w:szCs w:val="19"/>
        </w:rPr>
        <w:t>Nofita</w:t>
      </w:r>
      <w:r w:rsidR="00B7093A" w:rsidRPr="005F70FB">
        <w:t>’</w:t>
      </w:r>
      <w:r w:rsidRPr="005F70FB">
        <w:t>s dividing</w:t>
      </w:r>
      <w:r w:rsidR="00B7093A" w:rsidRPr="005F70FB">
        <w:t>’</w:t>
      </w:r>
      <w:r w:rsidRPr="005F70FB">
        <w:t>)</w:t>
      </w:r>
    </w:p>
    <w:tbl>
      <w:tblPr>
        <w:tblW w:w="0" w:type="auto"/>
        <w:tblCellMar>
          <w:left w:w="42" w:type="dxa"/>
          <w:right w:w="42" w:type="dxa"/>
        </w:tblCellMar>
        <w:tblLook w:val="01E0" w:firstRow="1" w:lastRow="1" w:firstColumn="1" w:lastColumn="1" w:noHBand="0" w:noVBand="0"/>
      </w:tblPr>
      <w:tblGrid>
        <w:gridCol w:w="709"/>
        <w:gridCol w:w="673"/>
        <w:gridCol w:w="529"/>
        <w:gridCol w:w="751"/>
        <w:gridCol w:w="562"/>
        <w:gridCol w:w="706"/>
        <w:gridCol w:w="595"/>
      </w:tblGrid>
      <w:tr w:rsidR="00AC23C4" w:rsidRPr="005F70FB" w14:paraId="65B013AF" w14:textId="77777777" w:rsidTr="00AC23C4">
        <w:tc>
          <w:tcPr>
            <w:tcW w:w="709" w:type="dxa"/>
            <w:shd w:val="clear" w:color="auto" w:fill="auto"/>
          </w:tcPr>
          <w:p w14:paraId="096761AF" w14:textId="77777777" w:rsidR="00D17B90" w:rsidRPr="005F70FB" w:rsidRDefault="00D17B90" w:rsidP="00D17B90">
            <w:pPr>
              <w:pStyle w:val="Text"/>
            </w:pPr>
            <w:r w:rsidRPr="005F70FB">
              <w:t>0019</w:t>
            </w:r>
          </w:p>
        </w:tc>
        <w:tc>
          <w:tcPr>
            <w:tcW w:w="673" w:type="dxa"/>
            <w:shd w:val="clear" w:color="auto" w:fill="auto"/>
          </w:tcPr>
          <w:p w14:paraId="5E1B3E0F" w14:textId="77777777" w:rsidR="00D17B90" w:rsidRPr="005F70FB" w:rsidRDefault="00D17B90" w:rsidP="00D17B90">
            <w:pPr>
              <w:pStyle w:val="Text"/>
            </w:pPr>
            <w:r w:rsidRPr="005F70FB">
              <w:t>Nelci:</w:t>
            </w:r>
          </w:p>
        </w:tc>
        <w:tc>
          <w:tcPr>
            <w:tcW w:w="529" w:type="dxa"/>
            <w:shd w:val="clear" w:color="auto" w:fill="auto"/>
          </w:tcPr>
          <w:p w14:paraId="56289ADB" w14:textId="77777777" w:rsidR="00D17B90" w:rsidRPr="005F70FB" w:rsidRDefault="00D17B90" w:rsidP="00D17B90">
            <w:pPr>
              <w:pStyle w:val="Text"/>
            </w:pPr>
            <w:r w:rsidRPr="005F70FB">
              <w:t>kalo</w:t>
            </w:r>
          </w:p>
        </w:tc>
        <w:tc>
          <w:tcPr>
            <w:tcW w:w="751" w:type="dxa"/>
            <w:shd w:val="clear" w:color="auto" w:fill="auto"/>
          </w:tcPr>
          <w:p w14:paraId="6EC9B72C" w14:textId="77777777" w:rsidR="00D17B90" w:rsidRPr="005F70FB" w:rsidRDefault="00D17B90" w:rsidP="00D17B90">
            <w:pPr>
              <w:pStyle w:val="Text"/>
            </w:pPr>
            <w:r w:rsidRPr="005F70FB">
              <w:rPr>
                <w:szCs w:val="19"/>
              </w:rPr>
              <w:t>Nofita</w:t>
            </w:r>
          </w:p>
        </w:tc>
        <w:tc>
          <w:tcPr>
            <w:tcW w:w="562" w:type="dxa"/>
            <w:shd w:val="clear" w:color="auto" w:fill="auto"/>
          </w:tcPr>
          <w:p w14:paraId="4B84F73D" w14:textId="77777777" w:rsidR="00D17B90" w:rsidRPr="005F70FB" w:rsidRDefault="00D17B90" w:rsidP="00D17B90">
            <w:pPr>
              <w:pStyle w:val="Text"/>
            </w:pPr>
            <w:r w:rsidRPr="005F70FB">
              <w:t>kena</w:t>
            </w:r>
          </w:p>
        </w:tc>
        <w:tc>
          <w:tcPr>
            <w:tcW w:w="706" w:type="dxa"/>
            <w:shd w:val="clear" w:color="auto" w:fill="auto"/>
          </w:tcPr>
          <w:p w14:paraId="470DBA7F" w14:textId="77777777" w:rsidR="00D17B90" w:rsidRPr="005F70FB" w:rsidRDefault="00D17B90" w:rsidP="00D17B90">
            <w:pPr>
              <w:pStyle w:val="Text"/>
            </w:pPr>
            <w:r w:rsidRPr="005F70FB">
              <w:t>itu</w:t>
            </w:r>
          </w:p>
        </w:tc>
        <w:tc>
          <w:tcPr>
            <w:tcW w:w="595" w:type="dxa"/>
            <w:shd w:val="clear" w:color="auto" w:fill="auto"/>
          </w:tcPr>
          <w:p w14:paraId="74B88415" w14:textId="77777777" w:rsidR="00D17B90" w:rsidRPr="005F70FB" w:rsidRDefault="00D17B90" w:rsidP="00D17B90">
            <w:pPr>
              <w:pStyle w:val="Text"/>
            </w:pPr>
            <w:r w:rsidRPr="005F70FB">
              <w:t>tubir</w:t>
            </w:r>
          </w:p>
        </w:tc>
      </w:tr>
      <w:tr w:rsidR="00AC23C4" w:rsidRPr="005F70FB" w14:paraId="3D19B40D" w14:textId="77777777" w:rsidTr="00AC23C4">
        <w:tc>
          <w:tcPr>
            <w:tcW w:w="709" w:type="dxa"/>
            <w:shd w:val="clear" w:color="auto" w:fill="auto"/>
          </w:tcPr>
          <w:p w14:paraId="2EF01CBB" w14:textId="77777777" w:rsidR="00D17B90" w:rsidRPr="005F70FB" w:rsidRDefault="00D17B90" w:rsidP="00D17B90">
            <w:pPr>
              <w:pStyle w:val="GlossEng"/>
            </w:pPr>
          </w:p>
        </w:tc>
        <w:tc>
          <w:tcPr>
            <w:tcW w:w="673" w:type="dxa"/>
            <w:shd w:val="clear" w:color="auto" w:fill="auto"/>
          </w:tcPr>
          <w:p w14:paraId="4C8B0AF3" w14:textId="77777777" w:rsidR="00D17B90" w:rsidRPr="005F70FB" w:rsidRDefault="00D17B90" w:rsidP="00D17B90">
            <w:pPr>
              <w:pStyle w:val="GlossEng"/>
            </w:pPr>
          </w:p>
        </w:tc>
        <w:tc>
          <w:tcPr>
            <w:tcW w:w="529" w:type="dxa"/>
            <w:shd w:val="clear" w:color="auto" w:fill="auto"/>
          </w:tcPr>
          <w:p w14:paraId="0D2FDE07" w14:textId="77777777" w:rsidR="00D17B90" w:rsidRPr="005F70FB" w:rsidRDefault="00D17B90" w:rsidP="00D17B90">
            <w:pPr>
              <w:pStyle w:val="GlossEng"/>
            </w:pPr>
            <w:r w:rsidRPr="005F70FB">
              <w:t>if</w:t>
            </w:r>
          </w:p>
        </w:tc>
        <w:tc>
          <w:tcPr>
            <w:tcW w:w="751" w:type="dxa"/>
            <w:shd w:val="clear" w:color="auto" w:fill="auto"/>
          </w:tcPr>
          <w:p w14:paraId="00656C8B" w14:textId="77777777" w:rsidR="00D17B90" w:rsidRPr="005F70FB" w:rsidRDefault="00D17B90" w:rsidP="00D17B90">
            <w:pPr>
              <w:pStyle w:val="GlossEng"/>
            </w:pPr>
            <w:r w:rsidRPr="005F70FB">
              <w:rPr>
                <w:szCs w:val="19"/>
              </w:rPr>
              <w:t>Nofita</w:t>
            </w:r>
          </w:p>
        </w:tc>
        <w:tc>
          <w:tcPr>
            <w:tcW w:w="562" w:type="dxa"/>
            <w:shd w:val="clear" w:color="auto" w:fill="auto"/>
          </w:tcPr>
          <w:p w14:paraId="4E01B43D" w14:textId="77777777" w:rsidR="00D17B90" w:rsidRPr="005F70FB" w:rsidRDefault="00D17B90" w:rsidP="00D17B90">
            <w:pPr>
              <w:pStyle w:val="GlossEng"/>
            </w:pPr>
            <w:r w:rsidRPr="005F70FB">
              <w:t>hit</w:t>
            </w:r>
          </w:p>
        </w:tc>
        <w:tc>
          <w:tcPr>
            <w:tcW w:w="706" w:type="dxa"/>
            <w:shd w:val="clear" w:color="auto" w:fill="auto"/>
          </w:tcPr>
          <w:p w14:paraId="326C544A" w14:textId="77777777" w:rsidR="00D17B90" w:rsidRPr="005F70FB" w:rsidRDefault="00D17B90" w:rsidP="00D17B90">
            <w:pPr>
              <w:pStyle w:val="GlossEng"/>
            </w:pPr>
            <w:r w:rsidRPr="005F70FB">
              <w:rPr>
                <w:rStyle w:val="ChSmallCaps"/>
              </w:rPr>
              <w:t>d.dist</w:t>
            </w:r>
          </w:p>
        </w:tc>
        <w:tc>
          <w:tcPr>
            <w:tcW w:w="595" w:type="dxa"/>
            <w:shd w:val="clear" w:color="auto" w:fill="auto"/>
          </w:tcPr>
          <w:p w14:paraId="00EA71BB" w14:textId="77777777" w:rsidR="00D17B90" w:rsidRPr="005F70FB" w:rsidRDefault="00D17B90" w:rsidP="00D17B90">
            <w:pPr>
              <w:pStyle w:val="GlossEng"/>
            </w:pPr>
            <w:r w:rsidRPr="005F70FB">
              <w:t>steep</w:t>
            </w:r>
          </w:p>
        </w:tc>
      </w:tr>
    </w:tbl>
    <w:p w14:paraId="1E1D3B81" w14:textId="77777777" w:rsidR="00D17B90" w:rsidRPr="005F70FB" w:rsidRDefault="00D17B90" w:rsidP="00D17B90">
      <w:pPr>
        <w:pStyle w:val="FreeTranslEng"/>
      </w:pPr>
      <w:r w:rsidRPr="005F70FB">
        <w:t xml:space="preserve">Nelci: whenever </w:t>
      </w:r>
      <w:r w:rsidRPr="005F70FB">
        <w:rPr>
          <w:szCs w:val="19"/>
        </w:rPr>
        <w:t>Nofita</w:t>
      </w:r>
      <w:r w:rsidRPr="005F70FB">
        <w:t xml:space="preserve"> hits (the ball, it comes down in a) steep (angle)</w:t>
      </w:r>
    </w:p>
    <w:tbl>
      <w:tblPr>
        <w:tblW w:w="6818" w:type="dxa"/>
        <w:tblCellMar>
          <w:left w:w="42" w:type="dxa"/>
          <w:right w:w="42" w:type="dxa"/>
        </w:tblCellMar>
        <w:tblLook w:val="01E0" w:firstRow="1" w:lastRow="1" w:firstColumn="1" w:lastColumn="1" w:noHBand="0" w:noVBand="0"/>
      </w:tblPr>
      <w:tblGrid>
        <w:gridCol w:w="662"/>
        <w:gridCol w:w="572"/>
        <w:gridCol w:w="40"/>
        <w:gridCol w:w="373"/>
        <w:gridCol w:w="247"/>
        <w:gridCol w:w="129"/>
        <w:gridCol w:w="140"/>
        <w:gridCol w:w="175"/>
        <w:gridCol w:w="147"/>
        <w:gridCol w:w="288"/>
        <w:gridCol w:w="102"/>
        <w:gridCol w:w="47"/>
        <w:gridCol w:w="460"/>
        <w:gridCol w:w="149"/>
        <w:gridCol w:w="356"/>
        <w:gridCol w:w="27"/>
        <w:gridCol w:w="427"/>
        <w:gridCol w:w="159"/>
        <w:gridCol w:w="76"/>
        <w:gridCol w:w="330"/>
        <w:gridCol w:w="117"/>
        <w:gridCol w:w="156"/>
        <w:gridCol w:w="311"/>
        <w:gridCol w:w="117"/>
        <w:gridCol w:w="194"/>
        <w:gridCol w:w="434"/>
        <w:gridCol w:w="275"/>
        <w:gridCol w:w="9"/>
        <w:gridCol w:w="299"/>
      </w:tblGrid>
      <w:tr w:rsidR="00AC23C4" w:rsidRPr="005F70FB" w14:paraId="7DBD6E46" w14:textId="77777777" w:rsidTr="00AC23C4">
        <w:trPr>
          <w:gridAfter w:val="1"/>
          <w:wAfter w:w="299" w:type="dxa"/>
        </w:trPr>
        <w:tc>
          <w:tcPr>
            <w:tcW w:w="662" w:type="dxa"/>
            <w:shd w:val="clear" w:color="auto" w:fill="auto"/>
          </w:tcPr>
          <w:p w14:paraId="62808E91" w14:textId="77777777" w:rsidR="00D17B90" w:rsidRPr="005F70FB" w:rsidRDefault="00D17B90" w:rsidP="00D17B90">
            <w:pPr>
              <w:pStyle w:val="Text"/>
            </w:pPr>
            <w:r w:rsidRPr="005F70FB">
              <w:t>0020</w:t>
            </w:r>
          </w:p>
        </w:tc>
        <w:tc>
          <w:tcPr>
            <w:tcW w:w="612" w:type="dxa"/>
            <w:gridSpan w:val="2"/>
            <w:shd w:val="clear" w:color="auto" w:fill="auto"/>
          </w:tcPr>
          <w:p w14:paraId="78EA2E2F" w14:textId="77777777" w:rsidR="00D17B90" w:rsidRPr="005F70FB" w:rsidRDefault="00D17B90" w:rsidP="00D17B90">
            <w:pPr>
              <w:pStyle w:val="Text"/>
            </w:pPr>
            <w:r w:rsidRPr="005F70FB">
              <w:t>Klara:</w:t>
            </w:r>
          </w:p>
        </w:tc>
        <w:tc>
          <w:tcPr>
            <w:tcW w:w="620" w:type="dxa"/>
            <w:gridSpan w:val="2"/>
            <w:shd w:val="clear" w:color="auto" w:fill="auto"/>
          </w:tcPr>
          <w:p w14:paraId="4AFAB54A" w14:textId="77777777" w:rsidR="00D17B90" w:rsidRPr="005F70FB" w:rsidRDefault="00D17B90" w:rsidP="00D17B90">
            <w:pPr>
              <w:pStyle w:val="Text"/>
            </w:pPr>
            <w:r w:rsidRPr="005F70FB">
              <w:t>adu,</w:t>
            </w:r>
          </w:p>
        </w:tc>
        <w:tc>
          <w:tcPr>
            <w:tcW w:w="444" w:type="dxa"/>
            <w:gridSpan w:val="3"/>
            <w:shd w:val="clear" w:color="auto" w:fill="auto"/>
          </w:tcPr>
          <w:p w14:paraId="0F09A73C" w14:textId="77777777" w:rsidR="00D17B90" w:rsidRPr="005F70FB" w:rsidRDefault="00D17B90" w:rsidP="00D17B90">
            <w:pPr>
              <w:pStyle w:val="Text"/>
            </w:pPr>
            <w:r w:rsidRPr="005F70FB">
              <w:t>tong</w:t>
            </w:r>
          </w:p>
        </w:tc>
        <w:tc>
          <w:tcPr>
            <w:tcW w:w="584" w:type="dxa"/>
            <w:gridSpan w:val="4"/>
            <w:shd w:val="clear" w:color="auto" w:fill="auto"/>
          </w:tcPr>
          <w:p w14:paraId="006169FD" w14:textId="77777777" w:rsidR="00D17B90" w:rsidRPr="005F70FB" w:rsidRDefault="00D17B90" w:rsidP="00D17B90">
            <w:pPr>
              <w:pStyle w:val="Text"/>
            </w:pPr>
            <w:r w:rsidRPr="005F70FB">
              <w:t>maing</w:t>
            </w:r>
          </w:p>
        </w:tc>
        <w:tc>
          <w:tcPr>
            <w:tcW w:w="609" w:type="dxa"/>
            <w:gridSpan w:val="2"/>
            <w:shd w:val="clear" w:color="auto" w:fill="auto"/>
          </w:tcPr>
          <w:p w14:paraId="342BC370" w14:textId="77777777" w:rsidR="00D17B90" w:rsidRPr="005F70FB" w:rsidRDefault="00D17B90" w:rsidP="00D17B90">
            <w:pPr>
              <w:pStyle w:val="Text"/>
            </w:pPr>
            <w:r w:rsidRPr="005F70FB">
              <w:t>tu</w:t>
            </w:r>
          </w:p>
        </w:tc>
        <w:tc>
          <w:tcPr>
            <w:tcW w:w="1045" w:type="dxa"/>
            <w:gridSpan w:val="5"/>
            <w:shd w:val="clear" w:color="auto" w:fill="auto"/>
          </w:tcPr>
          <w:p w14:paraId="0DF55FD5" w14:textId="77777777" w:rsidR="00D17B90" w:rsidRPr="005F70FB" w:rsidRDefault="00D17B90" w:rsidP="00D17B90">
            <w:pPr>
              <w:pStyle w:val="Text"/>
            </w:pPr>
            <w:r w:rsidRPr="005F70FB">
              <w:t>hancur,</w:t>
            </w:r>
          </w:p>
        </w:tc>
        <w:tc>
          <w:tcPr>
            <w:tcW w:w="447" w:type="dxa"/>
            <w:gridSpan w:val="2"/>
            <w:shd w:val="clear" w:color="auto" w:fill="auto"/>
          </w:tcPr>
          <w:p w14:paraId="196A1C76" w14:textId="77777777" w:rsidR="00D17B90" w:rsidRPr="005F70FB" w:rsidRDefault="00D17B90" w:rsidP="00D17B90">
            <w:pPr>
              <w:pStyle w:val="Text"/>
            </w:pPr>
            <w:r w:rsidRPr="005F70FB">
              <w:t>tong</w:t>
            </w:r>
          </w:p>
        </w:tc>
        <w:tc>
          <w:tcPr>
            <w:tcW w:w="584" w:type="dxa"/>
            <w:gridSpan w:val="3"/>
            <w:shd w:val="clear" w:color="auto" w:fill="auto"/>
          </w:tcPr>
          <w:p w14:paraId="16D2A98B" w14:textId="77777777" w:rsidR="00D17B90" w:rsidRPr="005F70FB" w:rsidRDefault="00D17B90" w:rsidP="00D17B90">
            <w:pPr>
              <w:pStyle w:val="Text"/>
            </w:pPr>
            <w:r w:rsidRPr="005F70FB">
              <w:t>maing</w:t>
            </w:r>
          </w:p>
        </w:tc>
        <w:tc>
          <w:tcPr>
            <w:tcW w:w="912" w:type="dxa"/>
            <w:gridSpan w:val="4"/>
            <w:shd w:val="clear" w:color="auto" w:fill="auto"/>
          </w:tcPr>
          <w:p w14:paraId="2ABF08B2" w14:textId="77777777" w:rsidR="00D17B90" w:rsidRPr="005F70FB" w:rsidRDefault="00D17B90" w:rsidP="00D17B90">
            <w:pPr>
              <w:pStyle w:val="Text"/>
            </w:pPr>
            <w:r w:rsidRPr="005F70FB">
              <w:t>net</w:t>
            </w:r>
          </w:p>
        </w:tc>
      </w:tr>
      <w:tr w:rsidR="00AC23C4" w:rsidRPr="005F70FB" w14:paraId="1FFEADCE" w14:textId="77777777" w:rsidTr="00AC23C4">
        <w:trPr>
          <w:gridAfter w:val="1"/>
          <w:wAfter w:w="299" w:type="dxa"/>
        </w:trPr>
        <w:tc>
          <w:tcPr>
            <w:tcW w:w="662" w:type="dxa"/>
            <w:shd w:val="clear" w:color="auto" w:fill="auto"/>
          </w:tcPr>
          <w:p w14:paraId="673C7CEC" w14:textId="77777777" w:rsidR="00D17B90" w:rsidRPr="005F70FB" w:rsidRDefault="00D17B90" w:rsidP="00D17B90">
            <w:pPr>
              <w:pStyle w:val="GlossEng2ptafter"/>
            </w:pPr>
          </w:p>
        </w:tc>
        <w:tc>
          <w:tcPr>
            <w:tcW w:w="612" w:type="dxa"/>
            <w:gridSpan w:val="2"/>
            <w:shd w:val="clear" w:color="auto" w:fill="auto"/>
          </w:tcPr>
          <w:p w14:paraId="16914F91" w14:textId="77777777" w:rsidR="00D17B90" w:rsidRPr="005F70FB" w:rsidRDefault="00D17B90" w:rsidP="00D17B90">
            <w:pPr>
              <w:pStyle w:val="GlossEng2ptafter"/>
            </w:pPr>
          </w:p>
        </w:tc>
        <w:tc>
          <w:tcPr>
            <w:tcW w:w="620" w:type="dxa"/>
            <w:gridSpan w:val="2"/>
            <w:shd w:val="clear" w:color="auto" w:fill="auto"/>
          </w:tcPr>
          <w:p w14:paraId="5FA61B61" w14:textId="77777777" w:rsidR="00D17B90" w:rsidRPr="005F70FB" w:rsidRDefault="00D17B90" w:rsidP="00D17B90">
            <w:pPr>
              <w:pStyle w:val="GlossEng2ptafter"/>
            </w:pPr>
            <w:r w:rsidRPr="005F70FB">
              <w:t>oh.no!</w:t>
            </w:r>
          </w:p>
        </w:tc>
        <w:tc>
          <w:tcPr>
            <w:tcW w:w="444" w:type="dxa"/>
            <w:gridSpan w:val="3"/>
            <w:shd w:val="clear" w:color="auto" w:fill="auto"/>
          </w:tcPr>
          <w:p w14:paraId="027550CD" w14:textId="77777777" w:rsidR="00D17B90" w:rsidRPr="005F70FB" w:rsidRDefault="00D17B90" w:rsidP="00D17B90">
            <w:pPr>
              <w:pStyle w:val="GlossEng2ptafter"/>
            </w:pPr>
            <w:r w:rsidRPr="005F70FB">
              <w:rPr>
                <w:rStyle w:val="ChSmallCaps"/>
              </w:rPr>
              <w:t>1pl</w:t>
            </w:r>
          </w:p>
        </w:tc>
        <w:tc>
          <w:tcPr>
            <w:tcW w:w="584" w:type="dxa"/>
            <w:gridSpan w:val="4"/>
            <w:shd w:val="clear" w:color="auto" w:fill="auto"/>
          </w:tcPr>
          <w:p w14:paraId="69A985E9" w14:textId="77777777" w:rsidR="00D17B90" w:rsidRPr="005F70FB" w:rsidRDefault="00D17B90" w:rsidP="00D17B90">
            <w:pPr>
              <w:pStyle w:val="GlossEng2ptafter"/>
            </w:pPr>
            <w:r w:rsidRPr="005F70FB">
              <w:t>play</w:t>
            </w:r>
          </w:p>
        </w:tc>
        <w:tc>
          <w:tcPr>
            <w:tcW w:w="609" w:type="dxa"/>
            <w:gridSpan w:val="2"/>
            <w:shd w:val="clear" w:color="auto" w:fill="auto"/>
          </w:tcPr>
          <w:p w14:paraId="278339C1" w14:textId="77777777" w:rsidR="00D17B90" w:rsidRPr="005F70FB" w:rsidRDefault="00D17B90" w:rsidP="00D17B90">
            <w:pPr>
              <w:pStyle w:val="GlossEng2ptafter"/>
            </w:pPr>
            <w:r w:rsidRPr="005F70FB">
              <w:rPr>
                <w:rStyle w:val="ChSmallCaps"/>
              </w:rPr>
              <w:t>d.dist</w:t>
            </w:r>
          </w:p>
        </w:tc>
        <w:tc>
          <w:tcPr>
            <w:tcW w:w="1045" w:type="dxa"/>
            <w:gridSpan w:val="5"/>
            <w:shd w:val="clear" w:color="auto" w:fill="auto"/>
          </w:tcPr>
          <w:p w14:paraId="704B6020" w14:textId="77777777" w:rsidR="00D17B90" w:rsidRPr="005F70FB" w:rsidRDefault="00D17B90" w:rsidP="00D17B90">
            <w:pPr>
              <w:pStyle w:val="GlossEng2ptafter"/>
            </w:pPr>
            <w:r w:rsidRPr="005F70FB">
              <w:t>be.shattered</w:t>
            </w:r>
          </w:p>
        </w:tc>
        <w:tc>
          <w:tcPr>
            <w:tcW w:w="447" w:type="dxa"/>
            <w:gridSpan w:val="2"/>
            <w:shd w:val="clear" w:color="auto" w:fill="auto"/>
          </w:tcPr>
          <w:p w14:paraId="16B3A29D" w14:textId="77777777" w:rsidR="00D17B90" w:rsidRPr="005F70FB" w:rsidRDefault="00D17B90" w:rsidP="00D17B90">
            <w:pPr>
              <w:pStyle w:val="GlossEng2ptafter"/>
            </w:pPr>
            <w:r w:rsidRPr="005F70FB">
              <w:rPr>
                <w:rStyle w:val="ChSmallCaps"/>
              </w:rPr>
              <w:t>1pl</w:t>
            </w:r>
          </w:p>
        </w:tc>
        <w:tc>
          <w:tcPr>
            <w:tcW w:w="584" w:type="dxa"/>
            <w:gridSpan w:val="3"/>
            <w:shd w:val="clear" w:color="auto" w:fill="auto"/>
          </w:tcPr>
          <w:p w14:paraId="04722599" w14:textId="77777777" w:rsidR="00D17B90" w:rsidRPr="005F70FB" w:rsidRDefault="00D17B90" w:rsidP="00D17B90">
            <w:pPr>
              <w:pStyle w:val="GlossEng2ptafter"/>
            </w:pPr>
            <w:r w:rsidRPr="005F70FB">
              <w:t>play</w:t>
            </w:r>
          </w:p>
        </w:tc>
        <w:tc>
          <w:tcPr>
            <w:tcW w:w="912" w:type="dxa"/>
            <w:gridSpan w:val="4"/>
            <w:shd w:val="clear" w:color="auto" w:fill="auto"/>
          </w:tcPr>
          <w:p w14:paraId="2A1919C7" w14:textId="77777777" w:rsidR="00D17B90" w:rsidRPr="005F70FB" w:rsidRDefault="00D17B90" w:rsidP="00D17B90">
            <w:pPr>
              <w:pStyle w:val="GlossEng2ptafter"/>
            </w:pPr>
            <w:r w:rsidRPr="005F70FB">
              <w:t>(sport.)net</w:t>
            </w:r>
          </w:p>
        </w:tc>
      </w:tr>
      <w:tr w:rsidR="00AC23C4" w:rsidRPr="005F70FB" w14:paraId="1BE5B757" w14:textId="77777777" w:rsidTr="00AC23C4">
        <w:tc>
          <w:tcPr>
            <w:tcW w:w="662" w:type="dxa"/>
            <w:shd w:val="clear" w:color="auto" w:fill="auto"/>
          </w:tcPr>
          <w:p w14:paraId="085E6865" w14:textId="77777777" w:rsidR="00D17B90" w:rsidRPr="005F70FB" w:rsidRDefault="00D17B90" w:rsidP="00D17B90">
            <w:pPr>
              <w:pStyle w:val="O0Nwnext"/>
            </w:pPr>
          </w:p>
        </w:tc>
        <w:tc>
          <w:tcPr>
            <w:tcW w:w="572" w:type="dxa"/>
            <w:shd w:val="clear" w:color="auto" w:fill="auto"/>
          </w:tcPr>
          <w:p w14:paraId="28D792C8" w14:textId="77777777" w:rsidR="00D17B90" w:rsidRPr="005F70FB" w:rsidRDefault="00D17B90" w:rsidP="00D17B90">
            <w:pPr>
              <w:pStyle w:val="Text"/>
            </w:pPr>
            <w:r w:rsidRPr="005F70FB">
              <w:t>sebla</w:t>
            </w:r>
          </w:p>
        </w:tc>
        <w:tc>
          <w:tcPr>
            <w:tcW w:w="789" w:type="dxa"/>
            <w:gridSpan w:val="4"/>
            <w:shd w:val="clear" w:color="auto" w:fill="auto"/>
          </w:tcPr>
          <w:p w14:paraId="7126BCF3" w14:textId="77777777" w:rsidR="00D17B90" w:rsidRPr="005F70FB" w:rsidRDefault="00D17B90" w:rsidP="00D17B90">
            <w:pPr>
              <w:pStyle w:val="Text"/>
            </w:pPr>
            <w:r w:rsidRPr="005F70FB">
              <w:t>baru</w:t>
            </w:r>
          </w:p>
        </w:tc>
        <w:tc>
          <w:tcPr>
            <w:tcW w:w="462" w:type="dxa"/>
            <w:gridSpan w:val="3"/>
            <w:shd w:val="clear" w:color="auto" w:fill="auto"/>
          </w:tcPr>
          <w:p w14:paraId="762B9C40" w14:textId="77777777" w:rsidR="00D17B90" w:rsidRPr="005F70FB" w:rsidRDefault="00D17B90" w:rsidP="00D17B90">
            <w:pPr>
              <w:pStyle w:val="Text"/>
            </w:pPr>
            <w:r w:rsidRPr="005F70FB">
              <w:t>ada,</w:t>
            </w:r>
          </w:p>
        </w:tc>
        <w:tc>
          <w:tcPr>
            <w:tcW w:w="390" w:type="dxa"/>
            <w:gridSpan w:val="2"/>
            <w:shd w:val="clear" w:color="auto" w:fill="auto"/>
          </w:tcPr>
          <w:p w14:paraId="02164BB3" w14:textId="77777777" w:rsidR="00D17B90" w:rsidRPr="005F70FB" w:rsidRDefault="00D17B90" w:rsidP="00D17B90">
            <w:pPr>
              <w:pStyle w:val="Text"/>
            </w:pPr>
            <w:r w:rsidRPr="005F70FB">
              <w:t>a,</w:t>
            </w:r>
          </w:p>
        </w:tc>
        <w:tc>
          <w:tcPr>
            <w:tcW w:w="507" w:type="dxa"/>
            <w:gridSpan w:val="2"/>
            <w:shd w:val="clear" w:color="auto" w:fill="auto"/>
          </w:tcPr>
          <w:p w14:paraId="2C62BCAA" w14:textId="77777777" w:rsidR="00D17B90" w:rsidRPr="005F70FB" w:rsidRDefault="00D17B90" w:rsidP="00D17B90">
            <w:pPr>
              <w:pStyle w:val="Text"/>
            </w:pPr>
            <w:r w:rsidRPr="005F70FB">
              <w:t>sebla</w:t>
            </w:r>
          </w:p>
        </w:tc>
        <w:tc>
          <w:tcPr>
            <w:tcW w:w="505" w:type="dxa"/>
            <w:gridSpan w:val="2"/>
            <w:shd w:val="clear" w:color="auto" w:fill="auto"/>
          </w:tcPr>
          <w:p w14:paraId="62EC86CC" w14:textId="77777777" w:rsidR="00D17B90" w:rsidRPr="005F70FB" w:rsidRDefault="00D17B90" w:rsidP="00D17B90">
            <w:pPr>
              <w:pStyle w:val="Text"/>
            </w:pPr>
            <w:r w:rsidRPr="005F70FB">
              <w:t>darat</w:t>
            </w:r>
          </w:p>
        </w:tc>
        <w:tc>
          <w:tcPr>
            <w:tcW w:w="454" w:type="dxa"/>
            <w:gridSpan w:val="2"/>
            <w:shd w:val="clear" w:color="auto" w:fill="auto"/>
          </w:tcPr>
          <w:p w14:paraId="26FC2411" w14:textId="77777777" w:rsidR="00D17B90" w:rsidRPr="005F70FB" w:rsidRDefault="00D17B90" w:rsidP="00D17B90">
            <w:pPr>
              <w:pStyle w:val="Text"/>
            </w:pPr>
            <w:r w:rsidRPr="005F70FB">
              <w:t>tapi</w:t>
            </w:r>
          </w:p>
        </w:tc>
        <w:tc>
          <w:tcPr>
            <w:tcW w:w="565" w:type="dxa"/>
            <w:gridSpan w:val="3"/>
            <w:shd w:val="clear" w:color="auto" w:fill="auto"/>
          </w:tcPr>
          <w:p w14:paraId="32005F7E" w14:textId="77777777" w:rsidR="00D17B90" w:rsidRPr="005F70FB" w:rsidRDefault="00D17B90" w:rsidP="00D17B90">
            <w:pPr>
              <w:pStyle w:val="Text"/>
            </w:pPr>
            <w:r w:rsidRPr="005F70FB">
              <w:t>dong</w:t>
            </w:r>
          </w:p>
        </w:tc>
        <w:tc>
          <w:tcPr>
            <w:tcW w:w="584" w:type="dxa"/>
            <w:gridSpan w:val="3"/>
            <w:shd w:val="clear" w:color="auto" w:fill="auto"/>
          </w:tcPr>
          <w:p w14:paraId="535C2AE8" w14:textId="77777777" w:rsidR="00D17B90" w:rsidRPr="005F70FB" w:rsidRDefault="00D17B90" w:rsidP="00D17B90">
            <w:pPr>
              <w:pStyle w:val="Text"/>
            </w:pPr>
            <w:r w:rsidRPr="005F70FB">
              <w:t>bilang</w:t>
            </w:r>
          </w:p>
        </w:tc>
        <w:tc>
          <w:tcPr>
            <w:tcW w:w="745" w:type="dxa"/>
            <w:gridSpan w:val="3"/>
            <w:shd w:val="clear" w:color="auto" w:fill="auto"/>
          </w:tcPr>
          <w:p w14:paraId="11E6E0B9" w14:textId="77777777" w:rsidR="00D17B90" w:rsidRPr="005F70FB" w:rsidRDefault="00D17B90" w:rsidP="00D17B90">
            <w:pPr>
              <w:pStyle w:val="Text"/>
            </w:pPr>
            <w:r w:rsidRPr="005F70FB">
              <w:t>begini,</w:t>
            </w:r>
          </w:p>
        </w:tc>
        <w:tc>
          <w:tcPr>
            <w:tcW w:w="583" w:type="dxa"/>
            <w:gridSpan w:val="3"/>
            <w:shd w:val="clear" w:color="auto" w:fill="auto"/>
          </w:tcPr>
          <w:p w14:paraId="6147D5E6" w14:textId="77777777" w:rsidR="00D17B90" w:rsidRPr="005F70FB" w:rsidRDefault="00D17B90" w:rsidP="00D17B90">
            <w:pPr>
              <w:pStyle w:val="Text"/>
            </w:pPr>
            <w:r w:rsidRPr="005F70FB">
              <w:t>sebla</w:t>
            </w:r>
          </w:p>
        </w:tc>
      </w:tr>
      <w:tr w:rsidR="00AC23C4" w:rsidRPr="005F70FB" w14:paraId="07ACF04A" w14:textId="77777777" w:rsidTr="00AC23C4">
        <w:tc>
          <w:tcPr>
            <w:tcW w:w="662" w:type="dxa"/>
            <w:shd w:val="clear" w:color="auto" w:fill="auto"/>
          </w:tcPr>
          <w:p w14:paraId="56B755D4" w14:textId="77777777" w:rsidR="00D17B90" w:rsidRPr="005F70FB" w:rsidRDefault="00D17B90" w:rsidP="00D17B90">
            <w:pPr>
              <w:pStyle w:val="GlossEng2ptafter"/>
            </w:pPr>
          </w:p>
        </w:tc>
        <w:tc>
          <w:tcPr>
            <w:tcW w:w="572" w:type="dxa"/>
            <w:shd w:val="clear" w:color="auto" w:fill="auto"/>
          </w:tcPr>
          <w:p w14:paraId="52647BF5" w14:textId="77777777" w:rsidR="00D17B90" w:rsidRPr="005F70FB" w:rsidRDefault="00D17B90" w:rsidP="00D17B90">
            <w:pPr>
              <w:pStyle w:val="GlossEng2ptafter"/>
            </w:pPr>
            <w:r w:rsidRPr="005F70FB">
              <w:t>side</w:t>
            </w:r>
          </w:p>
        </w:tc>
        <w:tc>
          <w:tcPr>
            <w:tcW w:w="789" w:type="dxa"/>
            <w:gridSpan w:val="4"/>
            <w:shd w:val="clear" w:color="auto" w:fill="auto"/>
          </w:tcPr>
          <w:p w14:paraId="73F44CF4" w14:textId="77777777" w:rsidR="00D17B90" w:rsidRPr="005F70FB" w:rsidRDefault="00D17B90" w:rsidP="00D17B90">
            <w:pPr>
              <w:pStyle w:val="GlossEng2ptafter"/>
            </w:pPr>
            <w:r w:rsidRPr="005F70FB">
              <w:t>and.then</w:t>
            </w:r>
          </w:p>
        </w:tc>
        <w:tc>
          <w:tcPr>
            <w:tcW w:w="462" w:type="dxa"/>
            <w:gridSpan w:val="3"/>
            <w:shd w:val="clear" w:color="auto" w:fill="auto"/>
          </w:tcPr>
          <w:p w14:paraId="7E391C81" w14:textId="77777777" w:rsidR="00D17B90" w:rsidRPr="005F70FB" w:rsidRDefault="00D17B90" w:rsidP="00D17B90">
            <w:pPr>
              <w:pStyle w:val="GlossEng2ptafter"/>
            </w:pPr>
            <w:r w:rsidRPr="005F70FB">
              <w:t>exist</w:t>
            </w:r>
          </w:p>
        </w:tc>
        <w:tc>
          <w:tcPr>
            <w:tcW w:w="390" w:type="dxa"/>
            <w:gridSpan w:val="2"/>
            <w:shd w:val="clear" w:color="auto" w:fill="auto"/>
          </w:tcPr>
          <w:p w14:paraId="70078868" w14:textId="77777777" w:rsidR="00D17B90" w:rsidRPr="005F70FB" w:rsidRDefault="00D17B90" w:rsidP="00D17B90">
            <w:pPr>
              <w:pStyle w:val="GlossEng2ptafter"/>
            </w:pPr>
            <w:r w:rsidRPr="005F70FB">
              <w:t>ah!</w:t>
            </w:r>
          </w:p>
        </w:tc>
        <w:tc>
          <w:tcPr>
            <w:tcW w:w="507" w:type="dxa"/>
            <w:gridSpan w:val="2"/>
            <w:shd w:val="clear" w:color="auto" w:fill="auto"/>
          </w:tcPr>
          <w:p w14:paraId="6C08EE3F" w14:textId="77777777" w:rsidR="00D17B90" w:rsidRPr="005F70FB" w:rsidRDefault="00D17B90" w:rsidP="00D17B90">
            <w:pPr>
              <w:pStyle w:val="GlossEng2ptafter"/>
            </w:pPr>
            <w:r w:rsidRPr="005F70FB">
              <w:t>Side</w:t>
            </w:r>
          </w:p>
        </w:tc>
        <w:tc>
          <w:tcPr>
            <w:tcW w:w="505" w:type="dxa"/>
            <w:gridSpan w:val="2"/>
            <w:shd w:val="clear" w:color="auto" w:fill="auto"/>
          </w:tcPr>
          <w:p w14:paraId="2DA8D974" w14:textId="77777777" w:rsidR="00D17B90" w:rsidRPr="005F70FB" w:rsidRDefault="00D17B90" w:rsidP="00D17B90">
            <w:pPr>
              <w:pStyle w:val="GlossEng2ptafter"/>
            </w:pPr>
            <w:r w:rsidRPr="005F70FB">
              <w:t>land</w:t>
            </w:r>
          </w:p>
        </w:tc>
        <w:tc>
          <w:tcPr>
            <w:tcW w:w="454" w:type="dxa"/>
            <w:gridSpan w:val="2"/>
            <w:shd w:val="clear" w:color="auto" w:fill="auto"/>
          </w:tcPr>
          <w:p w14:paraId="41AB06A4" w14:textId="77777777" w:rsidR="00D17B90" w:rsidRPr="005F70FB" w:rsidRDefault="00D17B90" w:rsidP="00D17B90">
            <w:pPr>
              <w:pStyle w:val="GlossEng2ptafter"/>
            </w:pPr>
            <w:r w:rsidRPr="005F70FB">
              <w:t>but</w:t>
            </w:r>
          </w:p>
        </w:tc>
        <w:tc>
          <w:tcPr>
            <w:tcW w:w="565" w:type="dxa"/>
            <w:gridSpan w:val="3"/>
            <w:shd w:val="clear" w:color="auto" w:fill="auto"/>
          </w:tcPr>
          <w:p w14:paraId="592A90B4" w14:textId="77777777" w:rsidR="00D17B90" w:rsidRPr="005F70FB" w:rsidRDefault="00D17B90" w:rsidP="00D17B90">
            <w:pPr>
              <w:pStyle w:val="GlossEng2ptafter"/>
            </w:pPr>
            <w:r w:rsidRPr="005F70FB">
              <w:rPr>
                <w:rStyle w:val="ChSmallCaps"/>
              </w:rPr>
              <w:t>3pl</w:t>
            </w:r>
          </w:p>
        </w:tc>
        <w:tc>
          <w:tcPr>
            <w:tcW w:w="584" w:type="dxa"/>
            <w:gridSpan w:val="3"/>
            <w:shd w:val="clear" w:color="auto" w:fill="auto"/>
          </w:tcPr>
          <w:p w14:paraId="50FE1C09" w14:textId="77777777" w:rsidR="00D17B90" w:rsidRPr="005F70FB" w:rsidRDefault="00D17B90" w:rsidP="00D17B90">
            <w:pPr>
              <w:pStyle w:val="GlossEng2ptafter"/>
            </w:pPr>
            <w:r w:rsidRPr="005F70FB">
              <w:t>say</w:t>
            </w:r>
          </w:p>
        </w:tc>
        <w:tc>
          <w:tcPr>
            <w:tcW w:w="745" w:type="dxa"/>
            <w:gridSpan w:val="3"/>
            <w:shd w:val="clear" w:color="auto" w:fill="auto"/>
          </w:tcPr>
          <w:p w14:paraId="3F866C85" w14:textId="77777777" w:rsidR="00D17B90" w:rsidRPr="005F70FB" w:rsidRDefault="00D17B90" w:rsidP="00D17B90">
            <w:pPr>
              <w:pStyle w:val="GlossEng2ptafter"/>
            </w:pPr>
            <w:r w:rsidRPr="005F70FB">
              <w:t>like.this</w:t>
            </w:r>
          </w:p>
        </w:tc>
        <w:tc>
          <w:tcPr>
            <w:tcW w:w="583" w:type="dxa"/>
            <w:gridSpan w:val="3"/>
            <w:shd w:val="clear" w:color="auto" w:fill="auto"/>
          </w:tcPr>
          <w:p w14:paraId="22FE0FB2" w14:textId="77777777" w:rsidR="00D17B90" w:rsidRPr="005F70FB" w:rsidRDefault="00D17B90" w:rsidP="00D17B90">
            <w:pPr>
              <w:pStyle w:val="GlossEng2ptafter"/>
            </w:pPr>
            <w:r w:rsidRPr="005F70FB">
              <w:t>side</w:t>
            </w:r>
          </w:p>
        </w:tc>
      </w:tr>
      <w:tr w:rsidR="00AC23C4" w:rsidRPr="005F70FB" w14:paraId="39574FFE" w14:textId="77777777" w:rsidTr="00AC23C4">
        <w:trPr>
          <w:gridAfter w:val="2"/>
          <w:wAfter w:w="308" w:type="dxa"/>
        </w:trPr>
        <w:tc>
          <w:tcPr>
            <w:tcW w:w="662" w:type="dxa"/>
            <w:shd w:val="clear" w:color="auto" w:fill="auto"/>
          </w:tcPr>
          <w:p w14:paraId="108B0B72" w14:textId="77777777" w:rsidR="00D17B90" w:rsidRPr="005F70FB" w:rsidRDefault="00D17B90" w:rsidP="00D17B90">
            <w:pPr>
              <w:pStyle w:val="O0Nwnext"/>
            </w:pPr>
          </w:p>
        </w:tc>
        <w:tc>
          <w:tcPr>
            <w:tcW w:w="985" w:type="dxa"/>
            <w:gridSpan w:val="3"/>
            <w:shd w:val="clear" w:color="auto" w:fill="auto"/>
          </w:tcPr>
          <w:p w14:paraId="4142CF9C" w14:textId="77777777" w:rsidR="00D17B90" w:rsidRPr="005F70FB" w:rsidRDefault="00D17B90" w:rsidP="00D17B90">
            <w:pPr>
              <w:pStyle w:val="Text"/>
            </w:pPr>
            <w:r w:rsidRPr="005F70FB">
              <w:t>net</w:t>
            </w:r>
          </w:p>
        </w:tc>
        <w:tc>
          <w:tcPr>
            <w:tcW w:w="516" w:type="dxa"/>
            <w:gridSpan w:val="3"/>
            <w:shd w:val="clear" w:color="auto" w:fill="auto"/>
          </w:tcPr>
          <w:p w14:paraId="3B235A2E" w14:textId="77777777" w:rsidR="00D17B90" w:rsidRPr="005F70FB" w:rsidRDefault="00D17B90" w:rsidP="00D17B90">
            <w:pPr>
              <w:pStyle w:val="Text"/>
            </w:pPr>
            <w:r w:rsidRPr="005F70FB">
              <w:t>darat</w:t>
            </w:r>
          </w:p>
        </w:tc>
        <w:tc>
          <w:tcPr>
            <w:tcW w:w="610" w:type="dxa"/>
            <w:gridSpan w:val="3"/>
            <w:shd w:val="clear" w:color="auto" w:fill="auto"/>
          </w:tcPr>
          <w:p w14:paraId="56476DA0" w14:textId="77777777" w:rsidR="00D17B90" w:rsidRPr="005F70FB" w:rsidRDefault="00D17B90" w:rsidP="00D17B90">
            <w:pPr>
              <w:pStyle w:val="Text"/>
            </w:pPr>
            <w:r w:rsidRPr="005F70FB">
              <w:t>tu</w:t>
            </w:r>
          </w:p>
        </w:tc>
        <w:tc>
          <w:tcPr>
            <w:tcW w:w="1141" w:type="dxa"/>
            <w:gridSpan w:val="6"/>
            <w:shd w:val="clear" w:color="auto" w:fill="auto"/>
          </w:tcPr>
          <w:p w14:paraId="0D4587F1" w14:textId="77777777" w:rsidR="00D17B90" w:rsidRPr="005F70FB" w:rsidRDefault="00D17B90" w:rsidP="00D17B90">
            <w:pPr>
              <w:pStyle w:val="Text"/>
            </w:pPr>
            <w:r w:rsidRPr="005F70FB">
              <w:t>tinggi~tinggi</w:t>
            </w:r>
          </w:p>
        </w:tc>
        <w:tc>
          <w:tcPr>
            <w:tcW w:w="586" w:type="dxa"/>
            <w:gridSpan w:val="2"/>
            <w:shd w:val="clear" w:color="auto" w:fill="auto"/>
          </w:tcPr>
          <w:p w14:paraId="3F7CE2D8" w14:textId="77777777" w:rsidR="00D17B90" w:rsidRPr="005F70FB" w:rsidRDefault="00D17B90" w:rsidP="00D17B90">
            <w:pPr>
              <w:pStyle w:val="Text"/>
            </w:pPr>
            <w:r w:rsidRPr="005F70FB">
              <w:t>to?,</w:t>
            </w:r>
          </w:p>
        </w:tc>
        <w:tc>
          <w:tcPr>
            <w:tcW w:w="679" w:type="dxa"/>
            <w:gridSpan w:val="4"/>
            <w:shd w:val="clear" w:color="auto" w:fill="auto"/>
          </w:tcPr>
          <w:p w14:paraId="35175E72" w14:textId="77777777" w:rsidR="00D17B90" w:rsidRPr="005F70FB" w:rsidRDefault="00D17B90" w:rsidP="00D17B90">
            <w:pPr>
              <w:pStyle w:val="Text"/>
            </w:pPr>
            <w:r w:rsidRPr="005F70FB">
              <w:t>tinggi</w:t>
            </w:r>
          </w:p>
        </w:tc>
        <w:tc>
          <w:tcPr>
            <w:tcW w:w="622" w:type="dxa"/>
            <w:gridSpan w:val="3"/>
            <w:shd w:val="clear" w:color="auto" w:fill="auto"/>
          </w:tcPr>
          <w:p w14:paraId="5C8F1D6B" w14:textId="77777777" w:rsidR="00D17B90" w:rsidRPr="005F70FB" w:rsidRDefault="00D17B90" w:rsidP="00D17B90">
            <w:pPr>
              <w:pStyle w:val="Text"/>
            </w:pPr>
            <w:r w:rsidRPr="005F70FB">
              <w:t>itu</w:t>
            </w:r>
          </w:p>
        </w:tc>
        <w:tc>
          <w:tcPr>
            <w:tcW w:w="709" w:type="dxa"/>
            <w:gridSpan w:val="2"/>
            <w:shd w:val="clear" w:color="auto" w:fill="auto"/>
          </w:tcPr>
          <w:p w14:paraId="7968822F" w14:textId="77777777" w:rsidR="00D17B90" w:rsidRPr="005F70FB" w:rsidRDefault="00D17B90" w:rsidP="00D17B90">
            <w:pPr>
              <w:pStyle w:val="Text"/>
            </w:pPr>
            <w:r w:rsidRPr="005F70FB">
              <w:t>suda</w:t>
            </w:r>
          </w:p>
        </w:tc>
      </w:tr>
      <w:tr w:rsidR="00AC23C4" w:rsidRPr="005F70FB" w14:paraId="2060FEBA" w14:textId="77777777" w:rsidTr="00AC23C4">
        <w:trPr>
          <w:gridAfter w:val="2"/>
          <w:wAfter w:w="308" w:type="dxa"/>
        </w:trPr>
        <w:tc>
          <w:tcPr>
            <w:tcW w:w="662" w:type="dxa"/>
            <w:shd w:val="clear" w:color="auto" w:fill="auto"/>
          </w:tcPr>
          <w:p w14:paraId="65A4941E" w14:textId="77777777" w:rsidR="00D17B90" w:rsidRPr="005F70FB" w:rsidRDefault="00D17B90" w:rsidP="00D17B90">
            <w:pPr>
              <w:pStyle w:val="GlossEng"/>
            </w:pPr>
          </w:p>
        </w:tc>
        <w:tc>
          <w:tcPr>
            <w:tcW w:w="985" w:type="dxa"/>
            <w:gridSpan w:val="3"/>
            <w:shd w:val="clear" w:color="auto" w:fill="auto"/>
          </w:tcPr>
          <w:p w14:paraId="75D342B9" w14:textId="77777777" w:rsidR="00D17B90" w:rsidRPr="005F70FB" w:rsidRDefault="00D17B90" w:rsidP="00D17B90">
            <w:pPr>
              <w:pStyle w:val="GlossEng"/>
            </w:pPr>
            <w:r w:rsidRPr="005F70FB">
              <w:t>(sport.)net</w:t>
            </w:r>
          </w:p>
        </w:tc>
        <w:tc>
          <w:tcPr>
            <w:tcW w:w="516" w:type="dxa"/>
            <w:gridSpan w:val="3"/>
            <w:shd w:val="clear" w:color="auto" w:fill="auto"/>
          </w:tcPr>
          <w:p w14:paraId="44B3AEC4" w14:textId="77777777" w:rsidR="00D17B90" w:rsidRPr="005F70FB" w:rsidRDefault="00D17B90" w:rsidP="00D17B90">
            <w:pPr>
              <w:pStyle w:val="GlossEng"/>
            </w:pPr>
            <w:r w:rsidRPr="005F70FB">
              <w:t>land</w:t>
            </w:r>
          </w:p>
        </w:tc>
        <w:tc>
          <w:tcPr>
            <w:tcW w:w="610" w:type="dxa"/>
            <w:gridSpan w:val="3"/>
            <w:shd w:val="clear" w:color="auto" w:fill="auto"/>
          </w:tcPr>
          <w:p w14:paraId="3C445CE9" w14:textId="77777777" w:rsidR="00D17B90" w:rsidRPr="005F70FB" w:rsidRDefault="00D17B90" w:rsidP="00D17B90">
            <w:pPr>
              <w:pStyle w:val="GlossEng"/>
            </w:pPr>
            <w:r w:rsidRPr="005F70FB">
              <w:rPr>
                <w:rStyle w:val="ChSmallCaps"/>
              </w:rPr>
              <w:t>d.dist</w:t>
            </w:r>
          </w:p>
        </w:tc>
        <w:tc>
          <w:tcPr>
            <w:tcW w:w="1141" w:type="dxa"/>
            <w:gridSpan w:val="6"/>
            <w:shd w:val="clear" w:color="auto" w:fill="auto"/>
          </w:tcPr>
          <w:p w14:paraId="25AD29F7" w14:textId="77777777" w:rsidR="00D17B90" w:rsidRPr="005F70FB" w:rsidRDefault="00D17B90" w:rsidP="00D17B90">
            <w:pPr>
              <w:pStyle w:val="GlossEng"/>
            </w:pPr>
            <w:r w:rsidRPr="005F70FB">
              <w:rPr>
                <w:rStyle w:val="ChSmallCaps"/>
              </w:rPr>
              <w:t>rdp</w:t>
            </w:r>
            <w:r w:rsidRPr="005F70FB">
              <w:t>~be.high</w:t>
            </w:r>
          </w:p>
        </w:tc>
        <w:tc>
          <w:tcPr>
            <w:tcW w:w="586" w:type="dxa"/>
            <w:gridSpan w:val="2"/>
            <w:shd w:val="clear" w:color="auto" w:fill="auto"/>
          </w:tcPr>
          <w:p w14:paraId="7F2FC1F7" w14:textId="77777777" w:rsidR="00D17B90" w:rsidRPr="005F70FB" w:rsidRDefault="00D17B90" w:rsidP="00D17B90">
            <w:pPr>
              <w:pStyle w:val="GlossEng"/>
            </w:pPr>
            <w:r w:rsidRPr="005F70FB">
              <w:t>right?</w:t>
            </w:r>
          </w:p>
        </w:tc>
        <w:tc>
          <w:tcPr>
            <w:tcW w:w="679" w:type="dxa"/>
            <w:gridSpan w:val="4"/>
            <w:shd w:val="clear" w:color="auto" w:fill="auto"/>
          </w:tcPr>
          <w:p w14:paraId="66312DBE" w14:textId="77777777" w:rsidR="00D17B90" w:rsidRPr="005F70FB" w:rsidRDefault="00D17B90" w:rsidP="00D17B90">
            <w:pPr>
              <w:pStyle w:val="GlossEng"/>
            </w:pPr>
            <w:r w:rsidRPr="005F70FB">
              <w:t>be.high</w:t>
            </w:r>
          </w:p>
        </w:tc>
        <w:tc>
          <w:tcPr>
            <w:tcW w:w="622" w:type="dxa"/>
            <w:gridSpan w:val="3"/>
            <w:shd w:val="clear" w:color="auto" w:fill="auto"/>
          </w:tcPr>
          <w:p w14:paraId="07B4CC89" w14:textId="77777777" w:rsidR="00D17B90" w:rsidRPr="005F70FB" w:rsidRDefault="00D17B90" w:rsidP="00D17B90">
            <w:pPr>
              <w:pStyle w:val="GlossEng"/>
            </w:pPr>
            <w:r w:rsidRPr="005F70FB">
              <w:rPr>
                <w:rStyle w:val="ChSmallCaps"/>
              </w:rPr>
              <w:t>d.dist</w:t>
            </w:r>
          </w:p>
        </w:tc>
        <w:tc>
          <w:tcPr>
            <w:tcW w:w="709" w:type="dxa"/>
            <w:gridSpan w:val="2"/>
            <w:shd w:val="clear" w:color="auto" w:fill="auto"/>
          </w:tcPr>
          <w:p w14:paraId="3E175692" w14:textId="77777777" w:rsidR="00D17B90" w:rsidRPr="005F70FB" w:rsidRDefault="00D17B90" w:rsidP="00D17B90">
            <w:pPr>
              <w:pStyle w:val="GlossEng"/>
            </w:pPr>
            <w:r w:rsidRPr="005F70FB">
              <w:t>already</w:t>
            </w:r>
          </w:p>
        </w:tc>
      </w:tr>
    </w:tbl>
    <w:p w14:paraId="4418D753" w14:textId="77777777" w:rsidR="00D17B90" w:rsidRPr="005F70FB" w:rsidRDefault="00D17B90" w:rsidP="00D17B90">
      <w:pPr>
        <w:pStyle w:val="FreeTranslEng"/>
      </w:pPr>
      <w:r w:rsidRPr="005F70FB">
        <w:t>Klara: oh no!, we did our very playing poorly, we played the net off (the beach), and then there is (one), ah, off the beach, but they talked like this, the net off the beach is very high, right?, its height is fixed</w:t>
      </w:r>
    </w:p>
    <w:tbl>
      <w:tblPr>
        <w:tblW w:w="0" w:type="auto"/>
        <w:tblCellMar>
          <w:left w:w="42" w:type="dxa"/>
          <w:right w:w="42" w:type="dxa"/>
        </w:tblCellMar>
        <w:tblLook w:val="01E0" w:firstRow="1" w:lastRow="1" w:firstColumn="1" w:lastColumn="1" w:noHBand="0" w:noVBand="0"/>
      </w:tblPr>
      <w:tblGrid>
        <w:gridCol w:w="709"/>
        <w:gridCol w:w="629"/>
        <w:gridCol w:w="451"/>
        <w:gridCol w:w="489"/>
      </w:tblGrid>
      <w:tr w:rsidR="00D17B90" w:rsidRPr="005F70FB" w14:paraId="38B9B244" w14:textId="77777777" w:rsidTr="00AC23C4">
        <w:tc>
          <w:tcPr>
            <w:tcW w:w="709" w:type="dxa"/>
            <w:shd w:val="clear" w:color="auto" w:fill="auto"/>
          </w:tcPr>
          <w:p w14:paraId="08095602" w14:textId="77777777" w:rsidR="00D17B90" w:rsidRPr="005F70FB" w:rsidRDefault="00D17B90" w:rsidP="00D17B90">
            <w:pPr>
              <w:pStyle w:val="Text"/>
            </w:pPr>
            <w:r w:rsidRPr="005F70FB">
              <w:t>0021</w:t>
            </w:r>
          </w:p>
        </w:tc>
        <w:tc>
          <w:tcPr>
            <w:tcW w:w="629" w:type="dxa"/>
            <w:shd w:val="clear" w:color="auto" w:fill="auto"/>
          </w:tcPr>
          <w:p w14:paraId="69354FCF" w14:textId="77777777" w:rsidR="00D17B90" w:rsidRPr="005F70FB" w:rsidRDefault="00D17B90" w:rsidP="00D17B90">
            <w:pPr>
              <w:pStyle w:val="Text"/>
            </w:pPr>
            <w:r w:rsidRPr="005F70FB">
              <w:t>Oten:</w:t>
            </w:r>
          </w:p>
        </w:tc>
        <w:tc>
          <w:tcPr>
            <w:tcW w:w="451" w:type="dxa"/>
            <w:shd w:val="clear" w:color="auto" w:fill="auto"/>
          </w:tcPr>
          <w:p w14:paraId="3D43A42C" w14:textId="77777777" w:rsidR="00D17B90" w:rsidRPr="005F70FB" w:rsidRDefault="00D17B90" w:rsidP="00D17B90">
            <w:pPr>
              <w:pStyle w:val="Text"/>
            </w:pPr>
            <w:r w:rsidRPr="005F70FB">
              <w:t>yo,</w:t>
            </w:r>
          </w:p>
        </w:tc>
        <w:tc>
          <w:tcPr>
            <w:tcW w:w="489" w:type="dxa"/>
            <w:shd w:val="clear" w:color="auto" w:fill="auto"/>
          </w:tcPr>
          <w:p w14:paraId="66FDFC01" w14:textId="77777777" w:rsidR="00D17B90" w:rsidRPr="005F70FB" w:rsidRDefault="00D17B90" w:rsidP="00D17B90">
            <w:pPr>
              <w:pStyle w:val="Text"/>
            </w:pPr>
            <w:r w:rsidRPr="005F70FB">
              <w:t>de</w:t>
            </w:r>
          </w:p>
        </w:tc>
      </w:tr>
      <w:tr w:rsidR="00D17B90" w:rsidRPr="005F70FB" w14:paraId="4E5DB5B1" w14:textId="77777777" w:rsidTr="00AC23C4">
        <w:tc>
          <w:tcPr>
            <w:tcW w:w="709" w:type="dxa"/>
            <w:shd w:val="clear" w:color="auto" w:fill="auto"/>
          </w:tcPr>
          <w:p w14:paraId="46F8B6DD" w14:textId="77777777" w:rsidR="00D17B90" w:rsidRPr="005F70FB" w:rsidRDefault="00D17B90" w:rsidP="00D17B90">
            <w:pPr>
              <w:pStyle w:val="GlossEng"/>
            </w:pPr>
          </w:p>
        </w:tc>
        <w:tc>
          <w:tcPr>
            <w:tcW w:w="629" w:type="dxa"/>
            <w:shd w:val="clear" w:color="auto" w:fill="auto"/>
          </w:tcPr>
          <w:p w14:paraId="4E8C2629" w14:textId="77777777" w:rsidR="00D17B90" w:rsidRPr="005F70FB" w:rsidRDefault="00D17B90" w:rsidP="00D17B90">
            <w:pPr>
              <w:pStyle w:val="GlossEng"/>
            </w:pPr>
          </w:p>
        </w:tc>
        <w:tc>
          <w:tcPr>
            <w:tcW w:w="451" w:type="dxa"/>
            <w:shd w:val="clear" w:color="auto" w:fill="auto"/>
          </w:tcPr>
          <w:p w14:paraId="71A0BF9E" w14:textId="77777777" w:rsidR="00D17B90" w:rsidRPr="005F70FB" w:rsidRDefault="00D17B90" w:rsidP="00D17B90">
            <w:pPr>
              <w:pStyle w:val="GlossEng"/>
            </w:pPr>
            <w:r w:rsidRPr="005F70FB">
              <w:t>yes</w:t>
            </w:r>
          </w:p>
        </w:tc>
        <w:tc>
          <w:tcPr>
            <w:tcW w:w="489" w:type="dxa"/>
            <w:shd w:val="clear" w:color="auto" w:fill="auto"/>
          </w:tcPr>
          <w:p w14:paraId="3EE4109A" w14:textId="77777777" w:rsidR="00D17B90" w:rsidRPr="005F70FB" w:rsidRDefault="00D17B90" w:rsidP="00D17B90">
            <w:pPr>
              <w:pStyle w:val="GlossEng"/>
            </w:pPr>
            <w:r w:rsidRPr="005F70FB">
              <w:rPr>
                <w:rStyle w:val="ChSmallCaps"/>
              </w:rPr>
              <w:t>3sg</w:t>
            </w:r>
          </w:p>
        </w:tc>
      </w:tr>
    </w:tbl>
    <w:p w14:paraId="7C1027A8" w14:textId="77777777" w:rsidR="00D17B90" w:rsidRPr="005F70FB" w:rsidRDefault="00D17B90" w:rsidP="00D17B90">
      <w:pPr>
        <w:pStyle w:val="FreeTranslEng"/>
      </w:pPr>
      <w:r w:rsidRPr="005F70FB">
        <w:t>Oten: yes, it</w:t>
      </w:r>
    </w:p>
    <w:tbl>
      <w:tblPr>
        <w:tblW w:w="0" w:type="auto"/>
        <w:tblCellMar>
          <w:left w:w="42" w:type="dxa"/>
          <w:right w:w="42" w:type="dxa"/>
        </w:tblCellMar>
        <w:tblLook w:val="01E0" w:firstRow="1" w:lastRow="1" w:firstColumn="1" w:lastColumn="1" w:noHBand="0" w:noVBand="0"/>
      </w:tblPr>
      <w:tblGrid>
        <w:gridCol w:w="709"/>
        <w:gridCol w:w="607"/>
        <w:gridCol w:w="489"/>
        <w:gridCol w:w="779"/>
        <w:gridCol w:w="706"/>
        <w:gridCol w:w="773"/>
      </w:tblGrid>
      <w:tr w:rsidR="00AC23C4" w:rsidRPr="005F70FB" w14:paraId="107D7278" w14:textId="77777777" w:rsidTr="00AC23C4">
        <w:tc>
          <w:tcPr>
            <w:tcW w:w="709" w:type="dxa"/>
            <w:shd w:val="clear" w:color="auto" w:fill="auto"/>
          </w:tcPr>
          <w:p w14:paraId="12CE4880" w14:textId="77777777" w:rsidR="00D17B90" w:rsidRPr="005F70FB" w:rsidRDefault="00D17B90" w:rsidP="00D17B90">
            <w:pPr>
              <w:pStyle w:val="Text"/>
            </w:pPr>
            <w:r w:rsidRPr="005F70FB">
              <w:t>0022</w:t>
            </w:r>
          </w:p>
        </w:tc>
        <w:tc>
          <w:tcPr>
            <w:tcW w:w="607" w:type="dxa"/>
            <w:shd w:val="clear" w:color="auto" w:fill="auto"/>
          </w:tcPr>
          <w:p w14:paraId="0EC022B5" w14:textId="77777777" w:rsidR="00D17B90" w:rsidRPr="005F70FB" w:rsidRDefault="00D17B90" w:rsidP="00D17B90">
            <w:pPr>
              <w:pStyle w:val="Text"/>
            </w:pPr>
            <w:r w:rsidRPr="005F70FB">
              <w:t>Klara:</w:t>
            </w:r>
          </w:p>
        </w:tc>
        <w:tc>
          <w:tcPr>
            <w:tcW w:w="489" w:type="dxa"/>
            <w:shd w:val="clear" w:color="auto" w:fill="auto"/>
          </w:tcPr>
          <w:p w14:paraId="7C0022D0" w14:textId="77777777" w:rsidR="00D17B90" w:rsidRPr="005F70FB" w:rsidRDefault="00D17B90" w:rsidP="00D17B90">
            <w:pPr>
              <w:pStyle w:val="Text"/>
            </w:pPr>
            <w:r w:rsidRPr="005F70FB">
              <w:t>de</w:t>
            </w:r>
          </w:p>
        </w:tc>
        <w:tc>
          <w:tcPr>
            <w:tcW w:w="779" w:type="dxa"/>
            <w:shd w:val="clear" w:color="auto" w:fill="auto"/>
          </w:tcPr>
          <w:p w14:paraId="2C447415" w14:textId="77777777" w:rsidR="00D17B90" w:rsidRPr="005F70FB" w:rsidRDefault="00D17B90" w:rsidP="00D17B90">
            <w:pPr>
              <w:pStyle w:val="Text"/>
            </w:pPr>
            <w:r w:rsidRPr="005F70FB">
              <w:t>tinggi</w:t>
            </w:r>
          </w:p>
        </w:tc>
        <w:tc>
          <w:tcPr>
            <w:tcW w:w="706" w:type="dxa"/>
            <w:shd w:val="clear" w:color="auto" w:fill="auto"/>
          </w:tcPr>
          <w:p w14:paraId="59262078" w14:textId="77777777" w:rsidR="00D17B90" w:rsidRPr="005F70FB" w:rsidRDefault="00D17B90" w:rsidP="00D17B90">
            <w:pPr>
              <w:pStyle w:val="Text"/>
            </w:pPr>
            <w:r w:rsidRPr="005F70FB">
              <w:t>itu</w:t>
            </w:r>
          </w:p>
        </w:tc>
        <w:tc>
          <w:tcPr>
            <w:tcW w:w="773" w:type="dxa"/>
            <w:shd w:val="clear" w:color="auto" w:fill="auto"/>
          </w:tcPr>
          <w:p w14:paraId="26B88971" w14:textId="77777777" w:rsidR="00D17B90" w:rsidRPr="005F70FB" w:rsidRDefault="00D17B90" w:rsidP="00D17B90">
            <w:pPr>
              <w:pStyle w:val="Text"/>
            </w:pPr>
            <w:r w:rsidRPr="005F70FB">
              <w:t>suda</w:t>
            </w:r>
          </w:p>
        </w:tc>
      </w:tr>
      <w:tr w:rsidR="00AC23C4" w:rsidRPr="005F70FB" w14:paraId="189CF342" w14:textId="77777777" w:rsidTr="00AC23C4">
        <w:tc>
          <w:tcPr>
            <w:tcW w:w="709" w:type="dxa"/>
            <w:shd w:val="clear" w:color="auto" w:fill="auto"/>
          </w:tcPr>
          <w:p w14:paraId="379D24D6" w14:textId="77777777" w:rsidR="00D17B90" w:rsidRPr="005F70FB" w:rsidRDefault="00D17B90" w:rsidP="00D17B90">
            <w:pPr>
              <w:pStyle w:val="GlossEng"/>
            </w:pPr>
          </w:p>
        </w:tc>
        <w:tc>
          <w:tcPr>
            <w:tcW w:w="607" w:type="dxa"/>
            <w:shd w:val="clear" w:color="auto" w:fill="auto"/>
          </w:tcPr>
          <w:p w14:paraId="229AE4E9" w14:textId="77777777" w:rsidR="00D17B90" w:rsidRPr="005F70FB" w:rsidRDefault="00D17B90" w:rsidP="00D17B90">
            <w:pPr>
              <w:pStyle w:val="GlossEng"/>
            </w:pPr>
          </w:p>
        </w:tc>
        <w:tc>
          <w:tcPr>
            <w:tcW w:w="489" w:type="dxa"/>
            <w:shd w:val="clear" w:color="auto" w:fill="auto"/>
          </w:tcPr>
          <w:p w14:paraId="2B4C76D8" w14:textId="77777777" w:rsidR="00D17B90" w:rsidRPr="005F70FB" w:rsidRDefault="00D17B90" w:rsidP="00D17B90">
            <w:pPr>
              <w:pStyle w:val="GlossEng"/>
            </w:pPr>
            <w:r w:rsidRPr="005F70FB">
              <w:rPr>
                <w:rStyle w:val="ChSmallCaps"/>
              </w:rPr>
              <w:t>3sg</w:t>
            </w:r>
          </w:p>
        </w:tc>
        <w:tc>
          <w:tcPr>
            <w:tcW w:w="779" w:type="dxa"/>
            <w:shd w:val="clear" w:color="auto" w:fill="auto"/>
          </w:tcPr>
          <w:p w14:paraId="2F77F8CA" w14:textId="77777777" w:rsidR="00D17B90" w:rsidRPr="005F70FB" w:rsidRDefault="00D17B90" w:rsidP="00D17B90">
            <w:pPr>
              <w:pStyle w:val="GlossEng"/>
            </w:pPr>
            <w:r w:rsidRPr="005F70FB">
              <w:t>be.high</w:t>
            </w:r>
          </w:p>
        </w:tc>
        <w:tc>
          <w:tcPr>
            <w:tcW w:w="706" w:type="dxa"/>
            <w:shd w:val="clear" w:color="auto" w:fill="auto"/>
          </w:tcPr>
          <w:p w14:paraId="28901954" w14:textId="77777777" w:rsidR="00D17B90" w:rsidRPr="005F70FB" w:rsidRDefault="00D17B90" w:rsidP="00D17B90">
            <w:pPr>
              <w:pStyle w:val="GlossEng"/>
            </w:pPr>
            <w:r w:rsidRPr="005F70FB">
              <w:rPr>
                <w:rStyle w:val="ChSmallCaps"/>
              </w:rPr>
              <w:t>d.dist</w:t>
            </w:r>
          </w:p>
        </w:tc>
        <w:tc>
          <w:tcPr>
            <w:tcW w:w="773" w:type="dxa"/>
            <w:shd w:val="clear" w:color="auto" w:fill="auto"/>
          </w:tcPr>
          <w:p w14:paraId="3B286AFB" w14:textId="77777777" w:rsidR="00D17B90" w:rsidRPr="005F70FB" w:rsidRDefault="00D17B90" w:rsidP="00D17B90">
            <w:pPr>
              <w:pStyle w:val="GlossEng"/>
            </w:pPr>
            <w:r w:rsidRPr="005F70FB">
              <w:t>already</w:t>
            </w:r>
          </w:p>
        </w:tc>
      </w:tr>
    </w:tbl>
    <w:p w14:paraId="582CD6CF" w14:textId="77777777" w:rsidR="00D17B90" w:rsidRPr="005F70FB" w:rsidRDefault="00D17B90" w:rsidP="00D17B90">
      <w:pPr>
        <w:pStyle w:val="FreeTranslEng"/>
      </w:pPr>
      <w:r w:rsidRPr="005F70FB">
        <w:t>Klara: its height is fixed</w:t>
      </w:r>
    </w:p>
    <w:tbl>
      <w:tblPr>
        <w:tblW w:w="0" w:type="auto"/>
        <w:tblCellMar>
          <w:left w:w="42" w:type="dxa"/>
          <w:right w:w="42" w:type="dxa"/>
        </w:tblCellMar>
        <w:tblLook w:val="01E0" w:firstRow="1" w:lastRow="1" w:firstColumn="1" w:lastColumn="1" w:noHBand="0" w:noVBand="0"/>
      </w:tblPr>
      <w:tblGrid>
        <w:gridCol w:w="709"/>
        <w:gridCol w:w="629"/>
        <w:gridCol w:w="489"/>
        <w:gridCol w:w="567"/>
      </w:tblGrid>
      <w:tr w:rsidR="00D17B90" w:rsidRPr="005F70FB" w14:paraId="40622DAE" w14:textId="77777777" w:rsidTr="00AC23C4">
        <w:tc>
          <w:tcPr>
            <w:tcW w:w="709" w:type="dxa"/>
            <w:shd w:val="clear" w:color="auto" w:fill="auto"/>
          </w:tcPr>
          <w:p w14:paraId="4B39A701" w14:textId="77777777" w:rsidR="00D17B90" w:rsidRPr="005F70FB" w:rsidRDefault="00D17B90" w:rsidP="00D17B90">
            <w:pPr>
              <w:pStyle w:val="Text"/>
            </w:pPr>
            <w:r w:rsidRPr="005F70FB">
              <w:t>0023</w:t>
            </w:r>
          </w:p>
        </w:tc>
        <w:tc>
          <w:tcPr>
            <w:tcW w:w="629" w:type="dxa"/>
            <w:shd w:val="clear" w:color="auto" w:fill="auto"/>
          </w:tcPr>
          <w:p w14:paraId="7DC8A91A" w14:textId="77777777" w:rsidR="00D17B90" w:rsidRPr="005F70FB" w:rsidRDefault="00D17B90" w:rsidP="00D17B90">
            <w:pPr>
              <w:pStyle w:val="Text"/>
            </w:pPr>
            <w:r w:rsidRPr="005F70FB">
              <w:t>Oten:</w:t>
            </w:r>
          </w:p>
        </w:tc>
        <w:tc>
          <w:tcPr>
            <w:tcW w:w="489" w:type="dxa"/>
            <w:shd w:val="clear" w:color="auto" w:fill="auto"/>
          </w:tcPr>
          <w:p w14:paraId="160C3F30" w14:textId="77777777" w:rsidR="00D17B90" w:rsidRPr="005F70FB" w:rsidRDefault="00D17B90" w:rsidP="00D17B90">
            <w:pPr>
              <w:pStyle w:val="Text"/>
            </w:pPr>
            <w:r w:rsidRPr="005F70FB">
              <w:t>de</w:t>
            </w:r>
          </w:p>
        </w:tc>
        <w:tc>
          <w:tcPr>
            <w:tcW w:w="567" w:type="dxa"/>
            <w:shd w:val="clear" w:color="auto" w:fill="auto"/>
          </w:tcPr>
          <w:p w14:paraId="6EE0C7E9" w14:textId="77777777" w:rsidR="00D17B90" w:rsidRPr="005F70FB" w:rsidRDefault="00D17B90" w:rsidP="00D17B90">
            <w:pPr>
              <w:pStyle w:val="Text"/>
            </w:pPr>
            <w:r w:rsidRPr="005F70FB">
              <w:t>pu</w:t>
            </w:r>
          </w:p>
        </w:tc>
      </w:tr>
      <w:tr w:rsidR="00D17B90" w:rsidRPr="005F70FB" w14:paraId="04085CD7" w14:textId="77777777" w:rsidTr="00AC23C4">
        <w:tc>
          <w:tcPr>
            <w:tcW w:w="709" w:type="dxa"/>
            <w:shd w:val="clear" w:color="auto" w:fill="auto"/>
          </w:tcPr>
          <w:p w14:paraId="117F45C1" w14:textId="77777777" w:rsidR="00D17B90" w:rsidRPr="005F70FB" w:rsidRDefault="00D17B90" w:rsidP="00D17B90">
            <w:pPr>
              <w:pStyle w:val="GlossEng"/>
            </w:pPr>
          </w:p>
        </w:tc>
        <w:tc>
          <w:tcPr>
            <w:tcW w:w="629" w:type="dxa"/>
            <w:shd w:val="clear" w:color="auto" w:fill="auto"/>
          </w:tcPr>
          <w:p w14:paraId="5AA3B2E9" w14:textId="77777777" w:rsidR="00D17B90" w:rsidRPr="005F70FB" w:rsidRDefault="00D17B90" w:rsidP="00D17B90">
            <w:pPr>
              <w:pStyle w:val="GlossEng"/>
            </w:pPr>
          </w:p>
        </w:tc>
        <w:tc>
          <w:tcPr>
            <w:tcW w:w="489" w:type="dxa"/>
            <w:shd w:val="clear" w:color="auto" w:fill="auto"/>
          </w:tcPr>
          <w:p w14:paraId="55137E84" w14:textId="77777777" w:rsidR="00D17B90" w:rsidRPr="005F70FB" w:rsidRDefault="00D17B90" w:rsidP="00D17B90">
            <w:pPr>
              <w:pStyle w:val="GlossEng"/>
            </w:pPr>
            <w:r w:rsidRPr="005F70FB">
              <w:rPr>
                <w:rStyle w:val="ChSmallCaps"/>
              </w:rPr>
              <w:t>3sg</w:t>
            </w:r>
          </w:p>
        </w:tc>
        <w:tc>
          <w:tcPr>
            <w:tcW w:w="567" w:type="dxa"/>
            <w:shd w:val="clear" w:color="auto" w:fill="auto"/>
          </w:tcPr>
          <w:p w14:paraId="67E9810A" w14:textId="77777777" w:rsidR="00D17B90" w:rsidRPr="005F70FB" w:rsidRDefault="00D17B90" w:rsidP="00D17B90">
            <w:pPr>
              <w:pStyle w:val="GlossEng"/>
            </w:pPr>
            <w:r w:rsidRPr="005F70FB">
              <w:rPr>
                <w:rStyle w:val="ChSmallCaps"/>
              </w:rPr>
              <w:t>poss</w:t>
            </w:r>
          </w:p>
        </w:tc>
      </w:tr>
    </w:tbl>
    <w:p w14:paraId="4FDE4F6A" w14:textId="77777777" w:rsidR="00D17B90" w:rsidRPr="005F70FB" w:rsidRDefault="00D17B90" w:rsidP="00D17B90">
      <w:pPr>
        <w:pStyle w:val="FreeTranslEng"/>
      </w:pPr>
      <w:r w:rsidRPr="005F70FB">
        <w:t>Oten: its</w:t>
      </w:r>
    </w:p>
    <w:tbl>
      <w:tblPr>
        <w:tblW w:w="0" w:type="auto"/>
        <w:tblCellMar>
          <w:left w:w="42" w:type="dxa"/>
          <w:right w:w="42" w:type="dxa"/>
        </w:tblCellMar>
        <w:tblLook w:val="01E0" w:firstRow="1" w:lastRow="1" w:firstColumn="1" w:lastColumn="1" w:noHBand="0" w:noVBand="0"/>
      </w:tblPr>
      <w:tblGrid>
        <w:gridCol w:w="709"/>
        <w:gridCol w:w="603"/>
        <w:gridCol w:w="2064"/>
        <w:gridCol w:w="360"/>
        <w:gridCol w:w="491"/>
      </w:tblGrid>
      <w:tr w:rsidR="00AC23C4" w:rsidRPr="005F70FB" w14:paraId="628C3ED9" w14:textId="77777777" w:rsidTr="00AC23C4">
        <w:tc>
          <w:tcPr>
            <w:tcW w:w="709" w:type="dxa"/>
            <w:shd w:val="clear" w:color="auto" w:fill="auto"/>
          </w:tcPr>
          <w:p w14:paraId="1E996EE6" w14:textId="77777777" w:rsidR="00D17B90" w:rsidRPr="005F70FB" w:rsidRDefault="00D17B90" w:rsidP="00D17B90">
            <w:pPr>
              <w:pStyle w:val="Text"/>
            </w:pPr>
            <w:r w:rsidRPr="005F70FB">
              <w:t>0024</w:t>
            </w:r>
          </w:p>
        </w:tc>
        <w:tc>
          <w:tcPr>
            <w:tcW w:w="603" w:type="dxa"/>
            <w:shd w:val="clear" w:color="auto" w:fill="auto"/>
          </w:tcPr>
          <w:p w14:paraId="7F403BC7" w14:textId="77777777" w:rsidR="00D17B90" w:rsidRPr="005F70FB" w:rsidRDefault="00D17B90" w:rsidP="00D17B90">
            <w:pPr>
              <w:pStyle w:val="Text"/>
            </w:pPr>
            <w:r w:rsidRPr="005F70FB">
              <w:t>Klara:</w:t>
            </w:r>
          </w:p>
        </w:tc>
        <w:tc>
          <w:tcPr>
            <w:tcW w:w="2064" w:type="dxa"/>
            <w:shd w:val="clear" w:color="auto" w:fill="auto"/>
          </w:tcPr>
          <w:p w14:paraId="5E423368" w14:textId="77777777" w:rsidR="00D17B90" w:rsidRPr="005F70FB" w:rsidRDefault="00D17B90" w:rsidP="00D17B90">
            <w:pPr>
              <w:pStyle w:val="Text"/>
            </w:pPr>
            <w:r w:rsidRPr="005F70FB">
              <w:t>pita</w:t>
            </w:r>
          </w:p>
        </w:tc>
        <w:tc>
          <w:tcPr>
            <w:tcW w:w="360" w:type="dxa"/>
            <w:shd w:val="clear" w:color="auto" w:fill="auto"/>
          </w:tcPr>
          <w:p w14:paraId="2CBB0F33" w14:textId="77777777" w:rsidR="00D17B90" w:rsidRPr="005F70FB" w:rsidRDefault="00D17B90" w:rsidP="00D17B90">
            <w:pPr>
              <w:pStyle w:val="Text"/>
            </w:pPr>
            <w:r w:rsidRPr="005F70FB">
              <w:t>di</w:t>
            </w:r>
          </w:p>
        </w:tc>
        <w:tc>
          <w:tcPr>
            <w:tcW w:w="491" w:type="dxa"/>
            <w:shd w:val="clear" w:color="auto" w:fill="auto"/>
          </w:tcPr>
          <w:p w14:paraId="1F42D904" w14:textId="77777777" w:rsidR="00D17B90" w:rsidRPr="005F70FB" w:rsidRDefault="00D17B90" w:rsidP="00D17B90">
            <w:pPr>
              <w:pStyle w:val="Text"/>
            </w:pPr>
            <w:r w:rsidRPr="005F70FB">
              <w:t>atas</w:t>
            </w:r>
          </w:p>
        </w:tc>
      </w:tr>
      <w:tr w:rsidR="00AC23C4" w:rsidRPr="005F70FB" w14:paraId="0503741D" w14:textId="77777777" w:rsidTr="00AC23C4">
        <w:tc>
          <w:tcPr>
            <w:tcW w:w="709" w:type="dxa"/>
            <w:shd w:val="clear" w:color="auto" w:fill="auto"/>
          </w:tcPr>
          <w:p w14:paraId="39540737" w14:textId="77777777" w:rsidR="00D17B90" w:rsidRPr="005F70FB" w:rsidRDefault="00D17B90" w:rsidP="00D17B90">
            <w:pPr>
              <w:pStyle w:val="GlossEng"/>
            </w:pPr>
          </w:p>
        </w:tc>
        <w:tc>
          <w:tcPr>
            <w:tcW w:w="603" w:type="dxa"/>
            <w:shd w:val="clear" w:color="auto" w:fill="auto"/>
          </w:tcPr>
          <w:p w14:paraId="67A59089" w14:textId="77777777" w:rsidR="00D17B90" w:rsidRPr="005F70FB" w:rsidRDefault="00D17B90" w:rsidP="00D17B90">
            <w:pPr>
              <w:pStyle w:val="GlossEng"/>
            </w:pPr>
          </w:p>
        </w:tc>
        <w:tc>
          <w:tcPr>
            <w:tcW w:w="2064" w:type="dxa"/>
            <w:shd w:val="clear" w:color="auto" w:fill="auto"/>
          </w:tcPr>
          <w:p w14:paraId="55A6C384" w14:textId="77777777" w:rsidR="00D17B90" w:rsidRPr="005F70FB" w:rsidRDefault="00D17B90" w:rsidP="00D17B90">
            <w:pPr>
              <w:pStyle w:val="GlossEng"/>
            </w:pPr>
            <w:r w:rsidRPr="005F70FB">
              <w:t>ribbon.of.volleyball.net</w:t>
            </w:r>
          </w:p>
        </w:tc>
        <w:tc>
          <w:tcPr>
            <w:tcW w:w="360" w:type="dxa"/>
            <w:shd w:val="clear" w:color="auto" w:fill="auto"/>
          </w:tcPr>
          <w:p w14:paraId="79A7806E" w14:textId="77777777" w:rsidR="00D17B90" w:rsidRPr="005F70FB" w:rsidRDefault="00D17B90" w:rsidP="00D17B90">
            <w:pPr>
              <w:pStyle w:val="GlossEng"/>
            </w:pPr>
            <w:r w:rsidRPr="005F70FB">
              <w:t>at</w:t>
            </w:r>
          </w:p>
        </w:tc>
        <w:tc>
          <w:tcPr>
            <w:tcW w:w="491" w:type="dxa"/>
            <w:shd w:val="clear" w:color="auto" w:fill="auto"/>
          </w:tcPr>
          <w:p w14:paraId="29F7083A" w14:textId="77777777" w:rsidR="00D17B90" w:rsidRPr="005F70FB" w:rsidRDefault="00D17B90" w:rsidP="00D17B90">
            <w:pPr>
              <w:pStyle w:val="GlossEng"/>
            </w:pPr>
            <w:r w:rsidRPr="005F70FB">
              <w:t>top</w:t>
            </w:r>
          </w:p>
        </w:tc>
      </w:tr>
    </w:tbl>
    <w:p w14:paraId="708A243F" w14:textId="77777777" w:rsidR="00D17B90" w:rsidRPr="005F70FB" w:rsidRDefault="00D17B90" w:rsidP="00D17B90">
      <w:pPr>
        <w:pStyle w:val="FreeTranslEng"/>
      </w:pPr>
      <w:r w:rsidRPr="005F70FB">
        <w:t>Klara: the upper ribbon of the volleyball net</w:t>
      </w:r>
    </w:p>
    <w:tbl>
      <w:tblPr>
        <w:tblW w:w="5796" w:type="dxa"/>
        <w:tblCellMar>
          <w:left w:w="42" w:type="dxa"/>
          <w:right w:w="42" w:type="dxa"/>
        </w:tblCellMar>
        <w:tblLook w:val="01E0" w:firstRow="1" w:lastRow="1" w:firstColumn="1" w:lastColumn="1" w:noHBand="0" w:noVBand="0"/>
      </w:tblPr>
      <w:tblGrid>
        <w:gridCol w:w="709"/>
        <w:gridCol w:w="629"/>
        <w:gridCol w:w="573"/>
        <w:gridCol w:w="2068"/>
        <w:gridCol w:w="360"/>
        <w:gridCol w:w="751"/>
        <w:gridCol w:w="706"/>
      </w:tblGrid>
      <w:tr w:rsidR="00AC23C4" w:rsidRPr="005F70FB" w14:paraId="34A64A5A" w14:textId="77777777" w:rsidTr="00AC23C4">
        <w:tc>
          <w:tcPr>
            <w:tcW w:w="709" w:type="dxa"/>
            <w:shd w:val="clear" w:color="auto" w:fill="auto"/>
          </w:tcPr>
          <w:p w14:paraId="7E9D6910" w14:textId="77777777" w:rsidR="00D17B90" w:rsidRPr="005F70FB" w:rsidRDefault="00D17B90" w:rsidP="00D17B90">
            <w:pPr>
              <w:pStyle w:val="Text"/>
            </w:pPr>
            <w:r w:rsidRPr="005F70FB">
              <w:t>0025</w:t>
            </w:r>
          </w:p>
        </w:tc>
        <w:tc>
          <w:tcPr>
            <w:tcW w:w="629" w:type="dxa"/>
            <w:shd w:val="clear" w:color="auto" w:fill="auto"/>
          </w:tcPr>
          <w:p w14:paraId="77D48578" w14:textId="77777777" w:rsidR="00D17B90" w:rsidRPr="005F70FB" w:rsidRDefault="00D17B90" w:rsidP="00D17B90">
            <w:pPr>
              <w:pStyle w:val="Text"/>
            </w:pPr>
            <w:r w:rsidRPr="005F70FB">
              <w:t>Oten:</w:t>
            </w:r>
          </w:p>
        </w:tc>
        <w:tc>
          <w:tcPr>
            <w:tcW w:w="573" w:type="dxa"/>
            <w:shd w:val="clear" w:color="auto" w:fill="auto"/>
          </w:tcPr>
          <w:p w14:paraId="2F1133C5" w14:textId="77777777" w:rsidR="00D17B90" w:rsidRPr="005F70FB" w:rsidRDefault="00D17B90" w:rsidP="00D17B90">
            <w:pPr>
              <w:pStyle w:val="Text"/>
            </w:pPr>
            <w:r w:rsidRPr="005F70FB">
              <w:t>yang</w:t>
            </w:r>
          </w:p>
        </w:tc>
        <w:tc>
          <w:tcPr>
            <w:tcW w:w="2068" w:type="dxa"/>
            <w:shd w:val="clear" w:color="auto" w:fill="auto"/>
          </w:tcPr>
          <w:p w14:paraId="41FBEB0D" w14:textId="77777777" w:rsidR="00D17B90" w:rsidRPr="005F70FB" w:rsidRDefault="00D17B90" w:rsidP="00D17B90">
            <w:pPr>
              <w:pStyle w:val="Text"/>
            </w:pPr>
            <w:r w:rsidRPr="005F70FB">
              <w:t>pita</w:t>
            </w:r>
          </w:p>
        </w:tc>
        <w:tc>
          <w:tcPr>
            <w:tcW w:w="360" w:type="dxa"/>
            <w:shd w:val="clear" w:color="auto" w:fill="auto"/>
          </w:tcPr>
          <w:p w14:paraId="78752D6F" w14:textId="77777777" w:rsidR="00D17B90" w:rsidRPr="005F70FB" w:rsidRDefault="00D17B90" w:rsidP="00D17B90">
            <w:pPr>
              <w:pStyle w:val="Text"/>
            </w:pPr>
            <w:r w:rsidRPr="005F70FB">
              <w:t>di</w:t>
            </w:r>
          </w:p>
        </w:tc>
        <w:tc>
          <w:tcPr>
            <w:tcW w:w="751" w:type="dxa"/>
            <w:shd w:val="clear" w:color="auto" w:fill="auto"/>
          </w:tcPr>
          <w:p w14:paraId="425CE1C0" w14:textId="77777777" w:rsidR="00D17B90" w:rsidRPr="005F70FB" w:rsidRDefault="00D17B90" w:rsidP="00D17B90">
            <w:pPr>
              <w:pStyle w:val="Text"/>
            </w:pPr>
            <w:r w:rsidRPr="005F70FB">
              <w:t>bawa</w:t>
            </w:r>
          </w:p>
        </w:tc>
        <w:tc>
          <w:tcPr>
            <w:tcW w:w="706" w:type="dxa"/>
            <w:shd w:val="clear" w:color="auto" w:fill="auto"/>
          </w:tcPr>
          <w:p w14:paraId="004D6848" w14:textId="77777777" w:rsidR="00D17B90" w:rsidRPr="005F70FB" w:rsidRDefault="00D17B90" w:rsidP="00D17B90">
            <w:pPr>
              <w:pStyle w:val="Text"/>
            </w:pPr>
            <w:r w:rsidRPr="005F70FB">
              <w:t>itu</w:t>
            </w:r>
          </w:p>
        </w:tc>
      </w:tr>
      <w:tr w:rsidR="00AC23C4" w:rsidRPr="005F70FB" w14:paraId="771BEA4C" w14:textId="77777777" w:rsidTr="00AC23C4">
        <w:tc>
          <w:tcPr>
            <w:tcW w:w="709" w:type="dxa"/>
            <w:shd w:val="clear" w:color="auto" w:fill="auto"/>
          </w:tcPr>
          <w:p w14:paraId="6A7F4160" w14:textId="77777777" w:rsidR="00D17B90" w:rsidRPr="005F70FB" w:rsidRDefault="00D17B90" w:rsidP="00D17B90">
            <w:pPr>
              <w:pStyle w:val="GlossEng"/>
            </w:pPr>
          </w:p>
        </w:tc>
        <w:tc>
          <w:tcPr>
            <w:tcW w:w="629" w:type="dxa"/>
            <w:shd w:val="clear" w:color="auto" w:fill="auto"/>
          </w:tcPr>
          <w:p w14:paraId="2EFBF092" w14:textId="77777777" w:rsidR="00D17B90" w:rsidRPr="005F70FB" w:rsidRDefault="00D17B90" w:rsidP="00D17B90">
            <w:pPr>
              <w:pStyle w:val="GlossEng"/>
            </w:pPr>
          </w:p>
        </w:tc>
        <w:tc>
          <w:tcPr>
            <w:tcW w:w="573" w:type="dxa"/>
            <w:shd w:val="clear" w:color="auto" w:fill="auto"/>
          </w:tcPr>
          <w:p w14:paraId="1248CBB6" w14:textId="77777777" w:rsidR="00D17B90" w:rsidRPr="005F70FB" w:rsidRDefault="00D17B90" w:rsidP="00D17B90">
            <w:pPr>
              <w:pStyle w:val="GlossEng"/>
            </w:pPr>
            <w:r w:rsidRPr="005F70FB">
              <w:rPr>
                <w:rStyle w:val="ChSmallCaps"/>
              </w:rPr>
              <w:t>rel</w:t>
            </w:r>
          </w:p>
        </w:tc>
        <w:tc>
          <w:tcPr>
            <w:tcW w:w="2068" w:type="dxa"/>
            <w:shd w:val="clear" w:color="auto" w:fill="auto"/>
          </w:tcPr>
          <w:p w14:paraId="0DBBC137" w14:textId="77777777" w:rsidR="00D17B90" w:rsidRPr="005F70FB" w:rsidRDefault="00D17B90" w:rsidP="00D17B90">
            <w:pPr>
              <w:pStyle w:val="GlossEng"/>
            </w:pPr>
            <w:r w:rsidRPr="005F70FB">
              <w:t>ribbon.of.volleyball.net</w:t>
            </w:r>
          </w:p>
        </w:tc>
        <w:tc>
          <w:tcPr>
            <w:tcW w:w="360" w:type="dxa"/>
            <w:shd w:val="clear" w:color="auto" w:fill="auto"/>
          </w:tcPr>
          <w:p w14:paraId="76F00204" w14:textId="77777777" w:rsidR="00D17B90" w:rsidRPr="005F70FB" w:rsidRDefault="00D17B90" w:rsidP="00D17B90">
            <w:pPr>
              <w:pStyle w:val="GlossEng"/>
            </w:pPr>
            <w:r w:rsidRPr="005F70FB">
              <w:t>at</w:t>
            </w:r>
          </w:p>
        </w:tc>
        <w:tc>
          <w:tcPr>
            <w:tcW w:w="751" w:type="dxa"/>
            <w:shd w:val="clear" w:color="auto" w:fill="auto"/>
          </w:tcPr>
          <w:p w14:paraId="708A45A4" w14:textId="77777777" w:rsidR="00D17B90" w:rsidRPr="005F70FB" w:rsidRDefault="00D17B90" w:rsidP="00D17B90">
            <w:pPr>
              <w:pStyle w:val="GlossEng"/>
            </w:pPr>
            <w:r w:rsidRPr="005F70FB">
              <w:t>bottom</w:t>
            </w:r>
          </w:p>
        </w:tc>
        <w:tc>
          <w:tcPr>
            <w:tcW w:w="706" w:type="dxa"/>
            <w:shd w:val="clear" w:color="auto" w:fill="auto"/>
          </w:tcPr>
          <w:p w14:paraId="039E9DE4" w14:textId="77777777" w:rsidR="00D17B90" w:rsidRPr="005F70FB" w:rsidRDefault="00D17B90" w:rsidP="00D17B90">
            <w:pPr>
              <w:pStyle w:val="GlossEng"/>
            </w:pPr>
            <w:r w:rsidRPr="005F70FB">
              <w:rPr>
                <w:rStyle w:val="ChSmallCaps"/>
              </w:rPr>
              <w:t>d.dist</w:t>
            </w:r>
          </w:p>
        </w:tc>
      </w:tr>
    </w:tbl>
    <w:p w14:paraId="04F867D7" w14:textId="77777777" w:rsidR="00D17B90" w:rsidRPr="005F70FB" w:rsidRDefault="00D17B90" w:rsidP="00D17B90">
      <w:pPr>
        <w:pStyle w:val="FreeTranslEng"/>
      </w:pPr>
      <w:r w:rsidRPr="005F70FB">
        <w:t>Oten: (its) lower ribbon</w:t>
      </w:r>
    </w:p>
    <w:tbl>
      <w:tblPr>
        <w:tblW w:w="0" w:type="auto"/>
        <w:tblCellMar>
          <w:left w:w="42" w:type="dxa"/>
          <w:right w:w="42" w:type="dxa"/>
        </w:tblCellMar>
        <w:tblLook w:val="01E0" w:firstRow="1" w:lastRow="1" w:firstColumn="1" w:lastColumn="1" w:noHBand="0" w:noVBand="0"/>
      </w:tblPr>
      <w:tblGrid>
        <w:gridCol w:w="709"/>
        <w:gridCol w:w="607"/>
        <w:gridCol w:w="706"/>
      </w:tblGrid>
      <w:tr w:rsidR="00D17B90" w:rsidRPr="005F70FB" w14:paraId="7BA574E0" w14:textId="77777777" w:rsidTr="00AC23C4">
        <w:tc>
          <w:tcPr>
            <w:tcW w:w="709" w:type="dxa"/>
            <w:shd w:val="clear" w:color="auto" w:fill="auto"/>
          </w:tcPr>
          <w:p w14:paraId="48B44AE4" w14:textId="77777777" w:rsidR="00D17B90" w:rsidRPr="005F70FB" w:rsidRDefault="00D17B90" w:rsidP="00D17B90">
            <w:pPr>
              <w:pStyle w:val="Text"/>
            </w:pPr>
            <w:r w:rsidRPr="005F70FB">
              <w:t>0026</w:t>
            </w:r>
          </w:p>
        </w:tc>
        <w:tc>
          <w:tcPr>
            <w:tcW w:w="607" w:type="dxa"/>
            <w:shd w:val="clear" w:color="auto" w:fill="auto"/>
          </w:tcPr>
          <w:p w14:paraId="47A9F7FA" w14:textId="77777777" w:rsidR="00D17B90" w:rsidRPr="005F70FB" w:rsidRDefault="00D17B90" w:rsidP="00D17B90">
            <w:pPr>
              <w:pStyle w:val="Text"/>
            </w:pPr>
            <w:r w:rsidRPr="005F70FB">
              <w:t>Klara:</w:t>
            </w:r>
          </w:p>
        </w:tc>
        <w:tc>
          <w:tcPr>
            <w:tcW w:w="706" w:type="dxa"/>
            <w:shd w:val="clear" w:color="auto" w:fill="auto"/>
          </w:tcPr>
          <w:p w14:paraId="5E9B01EB" w14:textId="77777777" w:rsidR="00D17B90" w:rsidRPr="005F70FB" w:rsidRDefault="00D17B90" w:rsidP="00D17B90">
            <w:pPr>
              <w:pStyle w:val="Text"/>
            </w:pPr>
            <w:r w:rsidRPr="005F70FB">
              <w:t>batas</w:t>
            </w:r>
          </w:p>
        </w:tc>
      </w:tr>
      <w:tr w:rsidR="00D17B90" w:rsidRPr="005F70FB" w14:paraId="4FAC4C84" w14:textId="77777777" w:rsidTr="00AC23C4">
        <w:tc>
          <w:tcPr>
            <w:tcW w:w="709" w:type="dxa"/>
            <w:shd w:val="clear" w:color="auto" w:fill="auto"/>
          </w:tcPr>
          <w:p w14:paraId="1581B3C8" w14:textId="77777777" w:rsidR="00D17B90" w:rsidRPr="005F70FB" w:rsidRDefault="00D17B90" w:rsidP="00D17B90">
            <w:pPr>
              <w:pStyle w:val="GlossEng"/>
            </w:pPr>
          </w:p>
        </w:tc>
        <w:tc>
          <w:tcPr>
            <w:tcW w:w="607" w:type="dxa"/>
            <w:shd w:val="clear" w:color="auto" w:fill="auto"/>
          </w:tcPr>
          <w:p w14:paraId="2BDAC39E" w14:textId="77777777" w:rsidR="00D17B90" w:rsidRPr="005F70FB" w:rsidRDefault="00D17B90" w:rsidP="00D17B90">
            <w:pPr>
              <w:pStyle w:val="GlossEng"/>
            </w:pPr>
          </w:p>
        </w:tc>
        <w:tc>
          <w:tcPr>
            <w:tcW w:w="706" w:type="dxa"/>
            <w:shd w:val="clear" w:color="auto" w:fill="auto"/>
          </w:tcPr>
          <w:p w14:paraId="028F5493" w14:textId="77777777" w:rsidR="00D17B90" w:rsidRPr="005F70FB" w:rsidRDefault="00D17B90" w:rsidP="00D17B90">
            <w:pPr>
              <w:pStyle w:val="GlossEng"/>
            </w:pPr>
            <w:r w:rsidRPr="005F70FB">
              <w:t>border</w:t>
            </w:r>
          </w:p>
        </w:tc>
      </w:tr>
    </w:tbl>
    <w:p w14:paraId="200037E1" w14:textId="77777777" w:rsidR="00D17B90" w:rsidRPr="005F70FB" w:rsidRDefault="00D17B90" w:rsidP="00D17B90">
      <w:pPr>
        <w:pStyle w:val="FreeTranslEng"/>
      </w:pPr>
      <w:r w:rsidRPr="005F70FB">
        <w:t>Klara: (its) height</w:t>
      </w:r>
    </w:p>
    <w:tbl>
      <w:tblPr>
        <w:tblW w:w="6409" w:type="dxa"/>
        <w:tblCellMar>
          <w:left w:w="42" w:type="dxa"/>
          <w:right w:w="42" w:type="dxa"/>
        </w:tblCellMar>
        <w:tblLook w:val="01E0" w:firstRow="1" w:lastRow="1" w:firstColumn="1" w:lastColumn="1" w:noHBand="0" w:noVBand="0"/>
      </w:tblPr>
      <w:tblGrid>
        <w:gridCol w:w="709"/>
        <w:gridCol w:w="484"/>
        <w:gridCol w:w="145"/>
        <w:gridCol w:w="428"/>
        <w:gridCol w:w="61"/>
        <w:gridCol w:w="718"/>
        <w:gridCol w:w="845"/>
        <w:gridCol w:w="706"/>
        <w:gridCol w:w="777"/>
        <w:gridCol w:w="718"/>
        <w:gridCol w:w="818"/>
      </w:tblGrid>
      <w:tr w:rsidR="00AC23C4" w:rsidRPr="005F70FB" w14:paraId="6CAA1290" w14:textId="77777777" w:rsidTr="00AC23C4">
        <w:tc>
          <w:tcPr>
            <w:tcW w:w="709" w:type="dxa"/>
            <w:shd w:val="clear" w:color="auto" w:fill="auto"/>
          </w:tcPr>
          <w:p w14:paraId="436C67A3" w14:textId="77777777" w:rsidR="00D17B90" w:rsidRPr="005F70FB" w:rsidRDefault="00D17B90" w:rsidP="00D17B90">
            <w:pPr>
              <w:pStyle w:val="Text"/>
            </w:pPr>
            <w:r w:rsidRPr="005F70FB">
              <w:t>0027</w:t>
            </w:r>
          </w:p>
        </w:tc>
        <w:tc>
          <w:tcPr>
            <w:tcW w:w="629" w:type="dxa"/>
            <w:gridSpan w:val="2"/>
            <w:shd w:val="clear" w:color="auto" w:fill="auto"/>
          </w:tcPr>
          <w:p w14:paraId="30D0BB32" w14:textId="77777777" w:rsidR="00D17B90" w:rsidRPr="005F70FB" w:rsidRDefault="00D17B90" w:rsidP="00D17B90">
            <w:pPr>
              <w:pStyle w:val="Text"/>
            </w:pPr>
            <w:r w:rsidRPr="005F70FB">
              <w:t>Oten:</w:t>
            </w:r>
          </w:p>
        </w:tc>
        <w:tc>
          <w:tcPr>
            <w:tcW w:w="489" w:type="dxa"/>
            <w:gridSpan w:val="2"/>
            <w:shd w:val="clear" w:color="auto" w:fill="auto"/>
          </w:tcPr>
          <w:p w14:paraId="52AA44FB" w14:textId="77777777" w:rsidR="00D17B90" w:rsidRPr="005F70FB" w:rsidRDefault="00D17B90" w:rsidP="00D17B90">
            <w:pPr>
              <w:pStyle w:val="Text"/>
            </w:pPr>
            <w:r w:rsidRPr="005F70FB">
              <w:t>sa</w:t>
            </w:r>
          </w:p>
        </w:tc>
        <w:tc>
          <w:tcPr>
            <w:tcW w:w="718" w:type="dxa"/>
            <w:shd w:val="clear" w:color="auto" w:fill="auto"/>
          </w:tcPr>
          <w:p w14:paraId="69252686" w14:textId="77777777" w:rsidR="00D17B90" w:rsidRPr="005F70FB" w:rsidRDefault="00D17B90" w:rsidP="00D17B90">
            <w:pPr>
              <w:pStyle w:val="Text"/>
            </w:pPr>
            <w:r w:rsidRPr="005F70FB">
              <w:t>berdiri</w:t>
            </w:r>
          </w:p>
        </w:tc>
        <w:tc>
          <w:tcPr>
            <w:tcW w:w="845" w:type="dxa"/>
            <w:shd w:val="clear" w:color="auto" w:fill="auto"/>
          </w:tcPr>
          <w:p w14:paraId="5143DE9C" w14:textId="77777777" w:rsidR="00D17B90" w:rsidRPr="005F70FB" w:rsidRDefault="00D17B90" w:rsidP="00D17B90">
            <w:pPr>
              <w:pStyle w:val="Text"/>
            </w:pPr>
            <w:r w:rsidRPr="005F70FB">
              <w:t>pas</w:t>
            </w:r>
          </w:p>
        </w:tc>
        <w:tc>
          <w:tcPr>
            <w:tcW w:w="706" w:type="dxa"/>
            <w:shd w:val="clear" w:color="auto" w:fill="auto"/>
          </w:tcPr>
          <w:p w14:paraId="33BFF125" w14:textId="77777777" w:rsidR="00D17B90" w:rsidRPr="005F70FB" w:rsidRDefault="00D17B90" w:rsidP="00D17B90">
            <w:pPr>
              <w:pStyle w:val="Text"/>
            </w:pPr>
            <w:r w:rsidRPr="005F70FB">
              <w:t>batas</w:t>
            </w:r>
          </w:p>
        </w:tc>
        <w:tc>
          <w:tcPr>
            <w:tcW w:w="777" w:type="dxa"/>
            <w:shd w:val="clear" w:color="auto" w:fill="auto"/>
          </w:tcPr>
          <w:p w14:paraId="6592F68D" w14:textId="77777777" w:rsidR="00D17B90" w:rsidRPr="005F70FB" w:rsidRDefault="00D17B90" w:rsidP="00D17B90">
            <w:pPr>
              <w:pStyle w:val="Text"/>
            </w:pPr>
            <w:r w:rsidRPr="005F70FB">
              <w:t>ini,</w:t>
            </w:r>
          </w:p>
        </w:tc>
        <w:tc>
          <w:tcPr>
            <w:tcW w:w="718" w:type="dxa"/>
            <w:shd w:val="clear" w:color="auto" w:fill="auto"/>
          </w:tcPr>
          <w:p w14:paraId="52095E75" w14:textId="77777777" w:rsidR="00D17B90" w:rsidRPr="005F70FB" w:rsidRDefault="00D17B90" w:rsidP="00D17B90">
            <w:pPr>
              <w:pStyle w:val="Text"/>
            </w:pPr>
            <w:r w:rsidRPr="005F70FB">
              <w:t>angkat</w:t>
            </w:r>
          </w:p>
        </w:tc>
        <w:tc>
          <w:tcPr>
            <w:tcW w:w="818" w:type="dxa"/>
            <w:shd w:val="clear" w:color="auto" w:fill="auto"/>
          </w:tcPr>
          <w:p w14:paraId="4C79832C" w14:textId="77777777" w:rsidR="00D17B90" w:rsidRPr="005F70FB" w:rsidRDefault="00D17B90" w:rsidP="00D17B90">
            <w:pPr>
              <w:pStyle w:val="Text"/>
            </w:pPr>
            <w:r w:rsidRPr="005F70FB">
              <w:t>tangang</w:t>
            </w:r>
          </w:p>
        </w:tc>
      </w:tr>
      <w:tr w:rsidR="00AC23C4" w:rsidRPr="005F70FB" w14:paraId="4F1C652D" w14:textId="77777777" w:rsidTr="00AC23C4">
        <w:tc>
          <w:tcPr>
            <w:tcW w:w="709" w:type="dxa"/>
            <w:shd w:val="clear" w:color="auto" w:fill="auto"/>
          </w:tcPr>
          <w:p w14:paraId="53970783" w14:textId="77777777" w:rsidR="00D17B90" w:rsidRPr="005F70FB" w:rsidRDefault="00D17B90" w:rsidP="00D17B90">
            <w:pPr>
              <w:pStyle w:val="GlossEng2ptafter"/>
            </w:pPr>
          </w:p>
        </w:tc>
        <w:tc>
          <w:tcPr>
            <w:tcW w:w="629" w:type="dxa"/>
            <w:gridSpan w:val="2"/>
            <w:shd w:val="clear" w:color="auto" w:fill="auto"/>
          </w:tcPr>
          <w:p w14:paraId="64080753" w14:textId="77777777" w:rsidR="00D17B90" w:rsidRPr="005F70FB" w:rsidRDefault="00D17B90" w:rsidP="00D17B90">
            <w:pPr>
              <w:pStyle w:val="GlossEng2ptafter"/>
            </w:pPr>
          </w:p>
        </w:tc>
        <w:tc>
          <w:tcPr>
            <w:tcW w:w="489" w:type="dxa"/>
            <w:gridSpan w:val="2"/>
            <w:shd w:val="clear" w:color="auto" w:fill="auto"/>
          </w:tcPr>
          <w:p w14:paraId="230DFA15" w14:textId="77777777" w:rsidR="00D17B90" w:rsidRPr="005F70FB" w:rsidRDefault="00D17B90" w:rsidP="00D17B90">
            <w:pPr>
              <w:pStyle w:val="GlossEng2ptafter"/>
            </w:pPr>
            <w:r w:rsidRPr="005F70FB">
              <w:rPr>
                <w:rStyle w:val="ChSmallCaps"/>
              </w:rPr>
              <w:t>1sg</w:t>
            </w:r>
          </w:p>
        </w:tc>
        <w:tc>
          <w:tcPr>
            <w:tcW w:w="718" w:type="dxa"/>
            <w:shd w:val="clear" w:color="auto" w:fill="auto"/>
          </w:tcPr>
          <w:p w14:paraId="6A3FC5ED" w14:textId="77777777" w:rsidR="00D17B90" w:rsidRPr="005F70FB" w:rsidRDefault="00D17B90" w:rsidP="00D17B90">
            <w:pPr>
              <w:pStyle w:val="GlossEng2ptafter"/>
            </w:pPr>
            <w:r w:rsidRPr="005F70FB">
              <w:t>stand</w:t>
            </w:r>
          </w:p>
        </w:tc>
        <w:tc>
          <w:tcPr>
            <w:tcW w:w="845" w:type="dxa"/>
            <w:shd w:val="clear" w:color="auto" w:fill="auto"/>
          </w:tcPr>
          <w:p w14:paraId="2B990E2F" w14:textId="77777777" w:rsidR="00D17B90" w:rsidRPr="005F70FB" w:rsidRDefault="00D17B90" w:rsidP="00D17B90">
            <w:pPr>
              <w:pStyle w:val="GlossEng2ptafter"/>
            </w:pPr>
            <w:r w:rsidRPr="005F70FB">
              <w:t>be.exact</w:t>
            </w:r>
          </w:p>
        </w:tc>
        <w:tc>
          <w:tcPr>
            <w:tcW w:w="706" w:type="dxa"/>
            <w:shd w:val="clear" w:color="auto" w:fill="auto"/>
          </w:tcPr>
          <w:p w14:paraId="29C1E8EF" w14:textId="77777777" w:rsidR="00D17B90" w:rsidRPr="005F70FB" w:rsidRDefault="00D17B90" w:rsidP="00D17B90">
            <w:pPr>
              <w:pStyle w:val="GlossEng2ptafter"/>
            </w:pPr>
            <w:r w:rsidRPr="005F70FB">
              <w:t>border</w:t>
            </w:r>
          </w:p>
        </w:tc>
        <w:tc>
          <w:tcPr>
            <w:tcW w:w="777" w:type="dxa"/>
            <w:shd w:val="clear" w:color="auto" w:fill="auto"/>
          </w:tcPr>
          <w:p w14:paraId="0F11D3B9" w14:textId="77777777" w:rsidR="00D17B90" w:rsidRPr="005F70FB" w:rsidRDefault="00D17B90" w:rsidP="00D17B90">
            <w:pPr>
              <w:pStyle w:val="GlossEng2ptafter"/>
            </w:pPr>
            <w:r w:rsidRPr="005F70FB">
              <w:rPr>
                <w:rStyle w:val="ChSmallCaps"/>
              </w:rPr>
              <w:t>d.prox</w:t>
            </w:r>
          </w:p>
        </w:tc>
        <w:tc>
          <w:tcPr>
            <w:tcW w:w="718" w:type="dxa"/>
            <w:shd w:val="clear" w:color="auto" w:fill="auto"/>
          </w:tcPr>
          <w:p w14:paraId="39F40AD8" w14:textId="77777777" w:rsidR="00D17B90" w:rsidRPr="005F70FB" w:rsidRDefault="00D17B90" w:rsidP="00D17B90">
            <w:pPr>
              <w:pStyle w:val="GlossEng2ptafter"/>
            </w:pPr>
            <w:r w:rsidRPr="005F70FB">
              <w:t>lift</w:t>
            </w:r>
          </w:p>
        </w:tc>
        <w:tc>
          <w:tcPr>
            <w:tcW w:w="818" w:type="dxa"/>
            <w:shd w:val="clear" w:color="auto" w:fill="auto"/>
          </w:tcPr>
          <w:p w14:paraId="6250C181" w14:textId="77777777" w:rsidR="00D17B90" w:rsidRPr="005F70FB" w:rsidRDefault="00D17B90" w:rsidP="00D17B90">
            <w:pPr>
              <w:pStyle w:val="GlossEng2ptafter"/>
            </w:pPr>
            <w:r w:rsidRPr="005F70FB">
              <w:t>hand</w:t>
            </w:r>
          </w:p>
        </w:tc>
      </w:tr>
      <w:tr w:rsidR="00D17B90" w:rsidRPr="005F70FB" w14:paraId="324F16D6" w14:textId="77777777" w:rsidTr="00AC23C4">
        <w:trPr>
          <w:gridAfter w:val="5"/>
          <w:wAfter w:w="3864" w:type="dxa"/>
        </w:trPr>
        <w:tc>
          <w:tcPr>
            <w:tcW w:w="709" w:type="dxa"/>
            <w:shd w:val="clear" w:color="auto" w:fill="auto"/>
          </w:tcPr>
          <w:p w14:paraId="0F625E18" w14:textId="77777777" w:rsidR="00D17B90" w:rsidRPr="005F70FB" w:rsidRDefault="00D17B90" w:rsidP="00D17B90">
            <w:pPr>
              <w:pStyle w:val="O0Nwnext"/>
            </w:pPr>
          </w:p>
        </w:tc>
        <w:tc>
          <w:tcPr>
            <w:tcW w:w="484" w:type="dxa"/>
            <w:shd w:val="clear" w:color="auto" w:fill="auto"/>
          </w:tcPr>
          <w:p w14:paraId="4BC08407" w14:textId="77777777" w:rsidR="00D17B90" w:rsidRPr="005F70FB" w:rsidRDefault="00D17B90" w:rsidP="00D17B90">
            <w:pPr>
              <w:pStyle w:val="Text"/>
            </w:pPr>
            <w:r w:rsidRPr="005F70FB">
              <w:t>tapi</w:t>
            </w:r>
          </w:p>
        </w:tc>
        <w:tc>
          <w:tcPr>
            <w:tcW w:w="573" w:type="dxa"/>
            <w:gridSpan w:val="2"/>
            <w:shd w:val="clear" w:color="auto" w:fill="auto"/>
          </w:tcPr>
          <w:p w14:paraId="3395DB0F" w14:textId="77777777" w:rsidR="00D17B90" w:rsidRPr="005F70FB" w:rsidRDefault="00D17B90" w:rsidP="00D17B90">
            <w:pPr>
              <w:pStyle w:val="Text"/>
            </w:pPr>
            <w:r w:rsidRPr="005F70FB">
              <w:t>[</w:t>
            </w:r>
            <w:r w:rsidRPr="005F70FB">
              <w:rPr>
                <w:rStyle w:val="ChSmallCaps"/>
              </w:rPr>
              <w:t>up</w:t>
            </w:r>
            <w:r w:rsidRPr="005F70FB">
              <w:t>]</w:t>
            </w:r>
          </w:p>
        </w:tc>
        <w:tc>
          <w:tcPr>
            <w:tcW w:w="779" w:type="dxa"/>
            <w:gridSpan w:val="2"/>
            <w:shd w:val="clear" w:color="auto" w:fill="auto"/>
          </w:tcPr>
          <w:p w14:paraId="1701921D" w14:textId="77777777" w:rsidR="00D17B90" w:rsidRPr="005F70FB" w:rsidRDefault="00D17B90" w:rsidP="00D17B90">
            <w:pPr>
              <w:pStyle w:val="Text"/>
            </w:pPr>
            <w:r w:rsidRPr="005F70FB">
              <w:t>lewat</w:t>
            </w:r>
          </w:p>
        </w:tc>
      </w:tr>
      <w:tr w:rsidR="00D17B90" w:rsidRPr="005F70FB" w14:paraId="5A2F499F" w14:textId="77777777" w:rsidTr="00AC23C4">
        <w:trPr>
          <w:gridAfter w:val="5"/>
          <w:wAfter w:w="3864" w:type="dxa"/>
        </w:trPr>
        <w:tc>
          <w:tcPr>
            <w:tcW w:w="709" w:type="dxa"/>
            <w:shd w:val="clear" w:color="auto" w:fill="auto"/>
          </w:tcPr>
          <w:p w14:paraId="1F2BE157" w14:textId="77777777" w:rsidR="00D17B90" w:rsidRPr="005F70FB" w:rsidRDefault="00D17B90" w:rsidP="00D17B90">
            <w:pPr>
              <w:pStyle w:val="GlossEng"/>
            </w:pPr>
          </w:p>
        </w:tc>
        <w:tc>
          <w:tcPr>
            <w:tcW w:w="484" w:type="dxa"/>
            <w:shd w:val="clear" w:color="auto" w:fill="auto"/>
          </w:tcPr>
          <w:p w14:paraId="71709906" w14:textId="77777777" w:rsidR="00D17B90" w:rsidRPr="005F70FB" w:rsidRDefault="00D17B90" w:rsidP="00D17B90">
            <w:pPr>
              <w:pStyle w:val="GlossEng"/>
            </w:pPr>
            <w:r w:rsidRPr="005F70FB">
              <w:t>but</w:t>
            </w:r>
          </w:p>
        </w:tc>
        <w:tc>
          <w:tcPr>
            <w:tcW w:w="573" w:type="dxa"/>
            <w:gridSpan w:val="2"/>
            <w:shd w:val="clear" w:color="auto" w:fill="auto"/>
          </w:tcPr>
          <w:p w14:paraId="07AB73E5" w14:textId="77777777" w:rsidR="00D17B90" w:rsidRPr="005F70FB" w:rsidRDefault="00D17B90" w:rsidP="00D17B90">
            <w:pPr>
              <w:pStyle w:val="GlossEng"/>
            </w:pPr>
          </w:p>
        </w:tc>
        <w:tc>
          <w:tcPr>
            <w:tcW w:w="779" w:type="dxa"/>
            <w:gridSpan w:val="2"/>
            <w:shd w:val="clear" w:color="auto" w:fill="auto"/>
          </w:tcPr>
          <w:p w14:paraId="5789BD48" w14:textId="77777777" w:rsidR="00D17B90" w:rsidRPr="005F70FB" w:rsidRDefault="00D17B90" w:rsidP="00D17B90">
            <w:pPr>
              <w:pStyle w:val="GlossEng"/>
            </w:pPr>
            <w:r w:rsidRPr="005F70FB">
              <w:t>pass.by</w:t>
            </w:r>
          </w:p>
        </w:tc>
      </w:tr>
    </w:tbl>
    <w:p w14:paraId="63284A20" w14:textId="464338A9" w:rsidR="00D17B90" w:rsidRPr="005F70FB" w:rsidRDefault="00D17B90" w:rsidP="00D17B90">
      <w:pPr>
        <w:pStyle w:val="FreeTranslEng"/>
      </w:pPr>
      <w:r w:rsidRPr="005F70FB">
        <w:t>Oten: (when) I</w:t>
      </w:r>
      <w:r w:rsidR="00B7093A" w:rsidRPr="005F70FB">
        <w:t>’</w:t>
      </w:r>
      <w:r w:rsidRPr="005F70FB">
        <w:t>m standing the lower ribbon is exactly on this height, (when I) lift (my) hand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4"/>
        <w:gridCol w:w="489"/>
        <w:gridCol w:w="117"/>
        <w:gridCol w:w="55"/>
        <w:gridCol w:w="617"/>
        <w:gridCol w:w="34"/>
        <w:gridCol w:w="492"/>
        <w:gridCol w:w="139"/>
        <w:gridCol w:w="183"/>
        <w:gridCol w:w="343"/>
        <w:gridCol w:w="111"/>
        <w:gridCol w:w="72"/>
        <w:gridCol w:w="344"/>
        <w:gridCol w:w="288"/>
        <w:gridCol w:w="195"/>
        <w:gridCol w:w="288"/>
        <w:gridCol w:w="223"/>
        <w:gridCol w:w="347"/>
        <w:gridCol w:w="356"/>
        <w:gridCol w:w="101"/>
        <w:gridCol w:w="272"/>
        <w:gridCol w:w="333"/>
        <w:gridCol w:w="90"/>
        <w:gridCol w:w="325"/>
        <w:gridCol w:w="285"/>
      </w:tblGrid>
      <w:tr w:rsidR="00AC23C4" w:rsidRPr="005F70FB" w14:paraId="5828FFE4" w14:textId="77777777" w:rsidTr="00AC23C4">
        <w:trPr>
          <w:gridAfter w:val="1"/>
          <w:wAfter w:w="291" w:type="dxa"/>
        </w:trPr>
        <w:tc>
          <w:tcPr>
            <w:tcW w:w="709" w:type="dxa"/>
            <w:shd w:val="clear" w:color="auto" w:fill="auto"/>
          </w:tcPr>
          <w:p w14:paraId="1BB0A703" w14:textId="77777777" w:rsidR="00D17B90" w:rsidRPr="005F70FB" w:rsidRDefault="00D17B90" w:rsidP="00D17B90">
            <w:pPr>
              <w:pStyle w:val="Text"/>
            </w:pPr>
            <w:r w:rsidRPr="005F70FB">
              <w:t>0028</w:t>
            </w:r>
          </w:p>
        </w:tc>
        <w:tc>
          <w:tcPr>
            <w:tcW w:w="607" w:type="dxa"/>
            <w:gridSpan w:val="2"/>
            <w:shd w:val="clear" w:color="auto" w:fill="auto"/>
          </w:tcPr>
          <w:p w14:paraId="6303DB74" w14:textId="77777777" w:rsidR="00D17B90" w:rsidRPr="005F70FB" w:rsidRDefault="00D17B90" w:rsidP="00D17B90">
            <w:pPr>
              <w:pStyle w:val="Text"/>
            </w:pPr>
            <w:r w:rsidRPr="005F70FB">
              <w:t>Klara:</w:t>
            </w:r>
          </w:p>
        </w:tc>
        <w:tc>
          <w:tcPr>
            <w:tcW w:w="1340" w:type="dxa"/>
            <w:gridSpan w:val="5"/>
            <w:shd w:val="clear" w:color="auto" w:fill="auto"/>
          </w:tcPr>
          <w:p w14:paraId="2606E847" w14:textId="77777777" w:rsidR="00D17B90" w:rsidRPr="005F70FB" w:rsidRDefault="00D17B90" w:rsidP="00D17B90">
            <w:pPr>
              <w:pStyle w:val="Text"/>
            </w:pPr>
            <w:r w:rsidRPr="005F70FB">
              <w:t>makanya</w:t>
            </w:r>
          </w:p>
        </w:tc>
        <w:tc>
          <w:tcPr>
            <w:tcW w:w="529" w:type="dxa"/>
            <w:gridSpan w:val="2"/>
            <w:shd w:val="clear" w:color="auto" w:fill="auto"/>
          </w:tcPr>
          <w:p w14:paraId="7209BE49" w14:textId="77777777" w:rsidR="00D17B90" w:rsidRPr="005F70FB" w:rsidRDefault="00D17B90" w:rsidP="00D17B90">
            <w:pPr>
              <w:pStyle w:val="Text"/>
            </w:pPr>
            <w:r w:rsidRPr="005F70FB">
              <w:t>kalo</w:t>
            </w:r>
          </w:p>
        </w:tc>
        <w:tc>
          <w:tcPr>
            <w:tcW w:w="529" w:type="dxa"/>
            <w:gridSpan w:val="3"/>
            <w:shd w:val="clear" w:color="auto" w:fill="auto"/>
          </w:tcPr>
          <w:p w14:paraId="7AD5F632" w14:textId="77777777" w:rsidR="00D17B90" w:rsidRPr="005F70FB" w:rsidRDefault="00D17B90" w:rsidP="00D17B90">
            <w:pPr>
              <w:pStyle w:val="Text"/>
            </w:pPr>
            <w:r w:rsidRPr="005F70FB">
              <w:t>bola</w:t>
            </w:r>
          </w:p>
        </w:tc>
        <w:tc>
          <w:tcPr>
            <w:tcW w:w="773" w:type="dxa"/>
            <w:gridSpan w:val="3"/>
            <w:shd w:val="clear" w:color="auto" w:fill="auto"/>
          </w:tcPr>
          <w:p w14:paraId="7D52C9C8" w14:textId="77777777" w:rsidR="00D17B90" w:rsidRPr="005F70FB" w:rsidRDefault="00D17B90" w:rsidP="00D17B90">
            <w:pPr>
              <w:pStyle w:val="Text"/>
            </w:pPr>
            <w:r w:rsidRPr="005F70FB">
              <w:t>su</w:t>
            </w:r>
          </w:p>
        </w:tc>
        <w:tc>
          <w:tcPr>
            <w:tcW w:w="573" w:type="dxa"/>
            <w:gridSpan w:val="2"/>
            <w:shd w:val="clear" w:color="auto" w:fill="auto"/>
          </w:tcPr>
          <w:p w14:paraId="6C13F3F7" w14:textId="77777777" w:rsidR="00D17B90" w:rsidRPr="005F70FB" w:rsidRDefault="00D17B90" w:rsidP="00D17B90">
            <w:pPr>
              <w:pStyle w:val="Text"/>
            </w:pPr>
            <w:r w:rsidRPr="005F70FB">
              <w:t>mo</w:t>
            </w:r>
          </w:p>
        </w:tc>
        <w:tc>
          <w:tcPr>
            <w:tcW w:w="729" w:type="dxa"/>
            <w:gridSpan w:val="3"/>
            <w:shd w:val="clear" w:color="auto" w:fill="auto"/>
          </w:tcPr>
          <w:p w14:paraId="548343BD" w14:textId="77777777" w:rsidR="00D17B90" w:rsidRPr="005F70FB" w:rsidRDefault="00D17B90" w:rsidP="00D17B90">
            <w:pPr>
              <w:pStyle w:val="Text"/>
            </w:pPr>
            <w:r w:rsidRPr="005F70FB">
              <w:t>turung,</w:t>
            </w:r>
          </w:p>
        </w:tc>
        <w:tc>
          <w:tcPr>
            <w:tcW w:w="748" w:type="dxa"/>
            <w:gridSpan w:val="3"/>
            <w:shd w:val="clear" w:color="auto" w:fill="auto"/>
          </w:tcPr>
          <w:p w14:paraId="4ACA90FC" w14:textId="77777777" w:rsidR="00D17B90" w:rsidRPr="005F70FB" w:rsidRDefault="00D17B90" w:rsidP="00D17B90">
            <w:pPr>
              <w:pStyle w:val="Text"/>
            </w:pPr>
            <w:r w:rsidRPr="005F70FB">
              <w:t>jang</w:t>
            </w:r>
          </w:p>
        </w:tc>
      </w:tr>
      <w:tr w:rsidR="00AC23C4" w:rsidRPr="005F70FB" w14:paraId="6C86FA41" w14:textId="77777777" w:rsidTr="00AC23C4">
        <w:trPr>
          <w:gridAfter w:val="1"/>
          <w:wAfter w:w="291" w:type="dxa"/>
        </w:trPr>
        <w:tc>
          <w:tcPr>
            <w:tcW w:w="709" w:type="dxa"/>
            <w:shd w:val="clear" w:color="auto" w:fill="auto"/>
          </w:tcPr>
          <w:p w14:paraId="37EDC0B2" w14:textId="77777777" w:rsidR="00D17B90" w:rsidRPr="005F70FB" w:rsidRDefault="00D17B90" w:rsidP="00D17B90">
            <w:pPr>
              <w:pStyle w:val="GlossEng2ptafter"/>
            </w:pPr>
          </w:p>
        </w:tc>
        <w:tc>
          <w:tcPr>
            <w:tcW w:w="607" w:type="dxa"/>
            <w:gridSpan w:val="2"/>
            <w:shd w:val="clear" w:color="auto" w:fill="auto"/>
          </w:tcPr>
          <w:p w14:paraId="37063199" w14:textId="77777777" w:rsidR="00D17B90" w:rsidRPr="005F70FB" w:rsidRDefault="00D17B90" w:rsidP="00D17B90">
            <w:pPr>
              <w:pStyle w:val="GlossEng2ptafter"/>
            </w:pPr>
          </w:p>
        </w:tc>
        <w:tc>
          <w:tcPr>
            <w:tcW w:w="1340" w:type="dxa"/>
            <w:gridSpan w:val="5"/>
            <w:shd w:val="clear" w:color="auto" w:fill="auto"/>
          </w:tcPr>
          <w:p w14:paraId="03A9989F" w14:textId="77777777" w:rsidR="00D17B90" w:rsidRPr="005F70FB" w:rsidRDefault="00D17B90" w:rsidP="00D17B90">
            <w:pPr>
              <w:pStyle w:val="GlossEng2ptafter"/>
            </w:pPr>
            <w:r w:rsidRPr="005F70FB">
              <w:t>for.that.reason</w:t>
            </w:r>
          </w:p>
        </w:tc>
        <w:tc>
          <w:tcPr>
            <w:tcW w:w="529" w:type="dxa"/>
            <w:gridSpan w:val="2"/>
            <w:shd w:val="clear" w:color="auto" w:fill="auto"/>
          </w:tcPr>
          <w:p w14:paraId="1C50BDAB" w14:textId="77777777" w:rsidR="00D17B90" w:rsidRPr="005F70FB" w:rsidRDefault="00D17B90" w:rsidP="00D17B90">
            <w:pPr>
              <w:pStyle w:val="GlossEng2ptafter"/>
            </w:pPr>
            <w:r w:rsidRPr="005F70FB">
              <w:t>if</w:t>
            </w:r>
          </w:p>
        </w:tc>
        <w:tc>
          <w:tcPr>
            <w:tcW w:w="529" w:type="dxa"/>
            <w:gridSpan w:val="3"/>
            <w:shd w:val="clear" w:color="auto" w:fill="auto"/>
          </w:tcPr>
          <w:p w14:paraId="6088FB8C" w14:textId="77777777" w:rsidR="00D17B90" w:rsidRPr="005F70FB" w:rsidRDefault="00D17B90" w:rsidP="00D17B90">
            <w:pPr>
              <w:pStyle w:val="GlossEng2ptafter"/>
            </w:pPr>
            <w:r w:rsidRPr="005F70FB">
              <w:t>ball</w:t>
            </w:r>
          </w:p>
        </w:tc>
        <w:tc>
          <w:tcPr>
            <w:tcW w:w="773" w:type="dxa"/>
            <w:gridSpan w:val="3"/>
            <w:shd w:val="clear" w:color="auto" w:fill="auto"/>
          </w:tcPr>
          <w:p w14:paraId="02270D12" w14:textId="77777777" w:rsidR="00D17B90" w:rsidRPr="005F70FB" w:rsidRDefault="00D17B90" w:rsidP="00D17B90">
            <w:pPr>
              <w:pStyle w:val="GlossEng2ptafter"/>
            </w:pPr>
            <w:r w:rsidRPr="005F70FB">
              <w:t>already</w:t>
            </w:r>
          </w:p>
        </w:tc>
        <w:tc>
          <w:tcPr>
            <w:tcW w:w="573" w:type="dxa"/>
            <w:gridSpan w:val="2"/>
            <w:shd w:val="clear" w:color="auto" w:fill="auto"/>
          </w:tcPr>
          <w:p w14:paraId="2F2D0B89" w14:textId="77777777" w:rsidR="00D17B90" w:rsidRPr="005F70FB" w:rsidRDefault="00D17B90" w:rsidP="00D17B90">
            <w:pPr>
              <w:pStyle w:val="GlossEng2ptafter"/>
            </w:pPr>
            <w:r w:rsidRPr="005F70FB">
              <w:t>want</w:t>
            </w:r>
          </w:p>
        </w:tc>
        <w:tc>
          <w:tcPr>
            <w:tcW w:w="729" w:type="dxa"/>
            <w:gridSpan w:val="3"/>
            <w:shd w:val="clear" w:color="auto" w:fill="auto"/>
          </w:tcPr>
          <w:p w14:paraId="6E204FC0" w14:textId="77777777" w:rsidR="00D17B90" w:rsidRPr="005F70FB" w:rsidRDefault="00D17B90" w:rsidP="00D17B90">
            <w:pPr>
              <w:pStyle w:val="GlossEng2ptafter"/>
            </w:pPr>
            <w:r w:rsidRPr="005F70FB">
              <w:t>descend</w:t>
            </w:r>
          </w:p>
        </w:tc>
        <w:tc>
          <w:tcPr>
            <w:tcW w:w="748" w:type="dxa"/>
            <w:gridSpan w:val="3"/>
            <w:shd w:val="clear" w:color="auto" w:fill="auto"/>
          </w:tcPr>
          <w:p w14:paraId="68A06671" w14:textId="77777777" w:rsidR="00D17B90" w:rsidRPr="005F70FB" w:rsidRDefault="00D17B90" w:rsidP="00D17B90">
            <w:pPr>
              <w:pStyle w:val="GlossEng2ptafter"/>
            </w:pPr>
            <w:r w:rsidRPr="005F70FB">
              <w:rPr>
                <w:rStyle w:val="ChSmallCaps"/>
              </w:rPr>
              <w:t>neg.imp</w:t>
            </w:r>
          </w:p>
        </w:tc>
      </w:tr>
      <w:tr w:rsidR="00AC23C4" w:rsidRPr="005F70FB" w14:paraId="06401502" w14:textId="77777777" w:rsidTr="00AC23C4">
        <w:tc>
          <w:tcPr>
            <w:tcW w:w="709" w:type="dxa"/>
            <w:shd w:val="clear" w:color="auto" w:fill="auto"/>
          </w:tcPr>
          <w:p w14:paraId="113B7D76" w14:textId="77777777" w:rsidR="00D17B90" w:rsidRPr="005F70FB" w:rsidRDefault="00D17B90" w:rsidP="00D17B90">
            <w:pPr>
              <w:pStyle w:val="O0Nwnext"/>
            </w:pPr>
          </w:p>
        </w:tc>
        <w:tc>
          <w:tcPr>
            <w:tcW w:w="489" w:type="dxa"/>
            <w:shd w:val="clear" w:color="auto" w:fill="auto"/>
          </w:tcPr>
          <w:p w14:paraId="3248D66F" w14:textId="77777777" w:rsidR="00D17B90" w:rsidRPr="005F70FB" w:rsidRDefault="00D17B90" w:rsidP="00D17B90">
            <w:pPr>
              <w:pStyle w:val="Text"/>
            </w:pPr>
            <w:r w:rsidRPr="005F70FB">
              <w:t>ko</w:t>
            </w:r>
          </w:p>
        </w:tc>
        <w:tc>
          <w:tcPr>
            <w:tcW w:w="790" w:type="dxa"/>
            <w:gridSpan w:val="3"/>
            <w:shd w:val="clear" w:color="auto" w:fill="auto"/>
          </w:tcPr>
          <w:p w14:paraId="2F572D80" w14:textId="77777777" w:rsidR="00D17B90" w:rsidRPr="005F70FB" w:rsidRDefault="00D17B90" w:rsidP="00D17B90">
            <w:pPr>
              <w:pStyle w:val="Text"/>
            </w:pPr>
            <w:r w:rsidRPr="005F70FB">
              <w:t>lompat,</w:t>
            </w:r>
          </w:p>
        </w:tc>
        <w:tc>
          <w:tcPr>
            <w:tcW w:w="529" w:type="dxa"/>
            <w:gridSpan w:val="2"/>
            <w:shd w:val="clear" w:color="auto" w:fill="auto"/>
          </w:tcPr>
          <w:p w14:paraId="3E7964C9" w14:textId="77777777" w:rsidR="00D17B90" w:rsidRPr="005F70FB" w:rsidRDefault="00D17B90" w:rsidP="00D17B90">
            <w:pPr>
              <w:pStyle w:val="Text"/>
            </w:pPr>
            <w:r w:rsidRPr="005F70FB">
              <w:t>bola</w:t>
            </w:r>
          </w:p>
        </w:tc>
        <w:tc>
          <w:tcPr>
            <w:tcW w:w="779" w:type="dxa"/>
            <w:gridSpan w:val="4"/>
            <w:shd w:val="clear" w:color="auto" w:fill="auto"/>
          </w:tcPr>
          <w:p w14:paraId="521C5254" w14:textId="77777777" w:rsidR="00D17B90" w:rsidRPr="005F70FB" w:rsidRDefault="00D17B90" w:rsidP="00D17B90">
            <w:pPr>
              <w:pStyle w:val="Text"/>
            </w:pPr>
            <w:r w:rsidRPr="005F70FB">
              <w:t>tinggi</w:t>
            </w:r>
          </w:p>
        </w:tc>
        <w:tc>
          <w:tcPr>
            <w:tcW w:w="706" w:type="dxa"/>
            <w:gridSpan w:val="3"/>
            <w:shd w:val="clear" w:color="auto" w:fill="auto"/>
          </w:tcPr>
          <w:p w14:paraId="238F3C28" w14:textId="77777777" w:rsidR="00D17B90" w:rsidRPr="005F70FB" w:rsidRDefault="00D17B90" w:rsidP="00D17B90">
            <w:pPr>
              <w:pStyle w:val="Text"/>
            </w:pPr>
            <w:r w:rsidRPr="005F70FB">
              <w:t>tu</w:t>
            </w:r>
          </w:p>
        </w:tc>
        <w:tc>
          <w:tcPr>
            <w:tcW w:w="708" w:type="dxa"/>
            <w:gridSpan w:val="3"/>
            <w:shd w:val="clear" w:color="auto" w:fill="auto"/>
          </w:tcPr>
          <w:p w14:paraId="490383A0" w14:textId="77777777" w:rsidR="00D17B90" w:rsidRPr="005F70FB" w:rsidRDefault="00D17B90" w:rsidP="00D17B90">
            <w:pPr>
              <w:pStyle w:val="Text"/>
            </w:pPr>
            <w:r w:rsidRPr="005F70FB">
              <w:t>yang</w:t>
            </w:r>
          </w:p>
        </w:tc>
        <w:tc>
          <w:tcPr>
            <w:tcW w:w="706" w:type="dxa"/>
            <w:gridSpan w:val="2"/>
            <w:shd w:val="clear" w:color="auto" w:fill="auto"/>
          </w:tcPr>
          <w:p w14:paraId="26DD7AB3" w14:textId="77777777" w:rsidR="00D17B90" w:rsidRPr="005F70FB" w:rsidRDefault="00D17B90" w:rsidP="00D17B90">
            <w:pPr>
              <w:pStyle w:val="Text"/>
            </w:pPr>
            <w:r w:rsidRPr="005F70FB">
              <w:t>ko</w:t>
            </w:r>
          </w:p>
        </w:tc>
        <w:tc>
          <w:tcPr>
            <w:tcW w:w="706" w:type="dxa"/>
            <w:gridSpan w:val="3"/>
            <w:shd w:val="clear" w:color="auto" w:fill="auto"/>
          </w:tcPr>
          <w:p w14:paraId="19B8FC3F" w14:textId="77777777" w:rsidR="00D17B90" w:rsidRPr="005F70FB" w:rsidRDefault="00D17B90" w:rsidP="00D17B90">
            <w:pPr>
              <w:pStyle w:val="Text"/>
            </w:pPr>
            <w:r w:rsidRPr="005F70FB">
              <w:t>lompat</w:t>
            </w:r>
          </w:p>
        </w:tc>
        <w:tc>
          <w:tcPr>
            <w:tcW w:w="706" w:type="dxa"/>
            <w:gridSpan w:val="3"/>
            <w:shd w:val="clear" w:color="auto" w:fill="auto"/>
          </w:tcPr>
          <w:p w14:paraId="68B1C0D8" w14:textId="77777777" w:rsidR="00D17B90" w:rsidRPr="005F70FB" w:rsidRDefault="00D17B90" w:rsidP="00D17B90">
            <w:pPr>
              <w:pStyle w:val="Text"/>
            </w:pPr>
            <w:r w:rsidRPr="005F70FB">
              <w:t>deng</w:t>
            </w:r>
          </w:p>
        </w:tc>
      </w:tr>
      <w:tr w:rsidR="00AC23C4" w:rsidRPr="005F70FB" w14:paraId="7F734F2F" w14:textId="77777777" w:rsidTr="00AC23C4">
        <w:tc>
          <w:tcPr>
            <w:tcW w:w="709" w:type="dxa"/>
            <w:shd w:val="clear" w:color="auto" w:fill="auto"/>
          </w:tcPr>
          <w:p w14:paraId="6372AED6" w14:textId="77777777" w:rsidR="00D17B90" w:rsidRPr="005F70FB" w:rsidRDefault="00D17B90" w:rsidP="00D17B90">
            <w:pPr>
              <w:pStyle w:val="GlossEng2ptafter"/>
            </w:pPr>
          </w:p>
        </w:tc>
        <w:tc>
          <w:tcPr>
            <w:tcW w:w="489" w:type="dxa"/>
            <w:shd w:val="clear" w:color="auto" w:fill="auto"/>
          </w:tcPr>
          <w:p w14:paraId="41AA4206" w14:textId="77777777" w:rsidR="00D17B90" w:rsidRPr="005F70FB" w:rsidRDefault="00D17B90" w:rsidP="00D17B90">
            <w:pPr>
              <w:pStyle w:val="GlossEng2ptafter"/>
            </w:pPr>
            <w:r w:rsidRPr="005F70FB">
              <w:rPr>
                <w:rStyle w:val="ChSmallCaps"/>
              </w:rPr>
              <w:t>2sg</w:t>
            </w:r>
          </w:p>
        </w:tc>
        <w:tc>
          <w:tcPr>
            <w:tcW w:w="790" w:type="dxa"/>
            <w:gridSpan w:val="3"/>
            <w:shd w:val="clear" w:color="auto" w:fill="auto"/>
          </w:tcPr>
          <w:p w14:paraId="3BB3CACE" w14:textId="77777777" w:rsidR="00D17B90" w:rsidRPr="005F70FB" w:rsidRDefault="00D17B90" w:rsidP="00D17B90">
            <w:pPr>
              <w:pStyle w:val="GlossEng2ptafter"/>
            </w:pPr>
            <w:r w:rsidRPr="005F70FB">
              <w:t>jump</w:t>
            </w:r>
          </w:p>
        </w:tc>
        <w:tc>
          <w:tcPr>
            <w:tcW w:w="529" w:type="dxa"/>
            <w:gridSpan w:val="2"/>
            <w:shd w:val="clear" w:color="auto" w:fill="auto"/>
          </w:tcPr>
          <w:p w14:paraId="7B780684" w14:textId="77777777" w:rsidR="00D17B90" w:rsidRPr="005F70FB" w:rsidRDefault="00D17B90" w:rsidP="00D17B90">
            <w:pPr>
              <w:pStyle w:val="GlossEng2ptafter"/>
            </w:pPr>
            <w:r w:rsidRPr="005F70FB">
              <w:t>ball</w:t>
            </w:r>
          </w:p>
        </w:tc>
        <w:tc>
          <w:tcPr>
            <w:tcW w:w="779" w:type="dxa"/>
            <w:gridSpan w:val="4"/>
            <w:shd w:val="clear" w:color="auto" w:fill="auto"/>
          </w:tcPr>
          <w:p w14:paraId="469EF34F" w14:textId="77777777" w:rsidR="00D17B90" w:rsidRPr="005F70FB" w:rsidRDefault="00D17B90" w:rsidP="00D17B90">
            <w:pPr>
              <w:pStyle w:val="GlossEng2ptafter"/>
            </w:pPr>
            <w:r w:rsidRPr="005F70FB">
              <w:t>be.high</w:t>
            </w:r>
          </w:p>
        </w:tc>
        <w:tc>
          <w:tcPr>
            <w:tcW w:w="706" w:type="dxa"/>
            <w:gridSpan w:val="3"/>
            <w:shd w:val="clear" w:color="auto" w:fill="auto"/>
          </w:tcPr>
          <w:p w14:paraId="5AE8F331" w14:textId="77777777" w:rsidR="00D17B90" w:rsidRPr="005F70FB" w:rsidRDefault="00D17B90" w:rsidP="00D17B90">
            <w:pPr>
              <w:pStyle w:val="GlossEng2ptafter"/>
            </w:pPr>
            <w:r w:rsidRPr="005F70FB">
              <w:rPr>
                <w:rStyle w:val="ChSmallCaps"/>
              </w:rPr>
              <w:t>d.dist</w:t>
            </w:r>
          </w:p>
        </w:tc>
        <w:tc>
          <w:tcPr>
            <w:tcW w:w="708" w:type="dxa"/>
            <w:gridSpan w:val="3"/>
            <w:shd w:val="clear" w:color="auto" w:fill="auto"/>
          </w:tcPr>
          <w:p w14:paraId="35C6824E" w14:textId="77777777" w:rsidR="00D17B90" w:rsidRPr="005F70FB" w:rsidRDefault="00D17B90" w:rsidP="00D17B90">
            <w:pPr>
              <w:pStyle w:val="GlossEng2ptafter"/>
            </w:pPr>
            <w:r w:rsidRPr="005F70FB">
              <w:rPr>
                <w:rStyle w:val="ChSmallCaps"/>
              </w:rPr>
              <w:t>rel</w:t>
            </w:r>
          </w:p>
        </w:tc>
        <w:tc>
          <w:tcPr>
            <w:tcW w:w="706" w:type="dxa"/>
            <w:gridSpan w:val="2"/>
            <w:shd w:val="clear" w:color="auto" w:fill="auto"/>
          </w:tcPr>
          <w:p w14:paraId="1B81CC92" w14:textId="77777777" w:rsidR="00D17B90" w:rsidRPr="005F70FB" w:rsidRDefault="00D17B90" w:rsidP="00D17B90">
            <w:pPr>
              <w:pStyle w:val="GlossEng2ptafter"/>
            </w:pPr>
            <w:r w:rsidRPr="005F70FB">
              <w:rPr>
                <w:rStyle w:val="ChSmallCaps"/>
              </w:rPr>
              <w:t>2sg</w:t>
            </w:r>
          </w:p>
        </w:tc>
        <w:tc>
          <w:tcPr>
            <w:tcW w:w="706" w:type="dxa"/>
            <w:gridSpan w:val="3"/>
            <w:shd w:val="clear" w:color="auto" w:fill="auto"/>
          </w:tcPr>
          <w:p w14:paraId="5D91B589" w14:textId="77777777" w:rsidR="00D17B90" w:rsidRPr="005F70FB" w:rsidRDefault="00D17B90" w:rsidP="00D17B90">
            <w:pPr>
              <w:pStyle w:val="GlossEng2ptafter"/>
            </w:pPr>
            <w:r w:rsidRPr="005F70FB">
              <w:t>jump</w:t>
            </w:r>
          </w:p>
        </w:tc>
        <w:tc>
          <w:tcPr>
            <w:tcW w:w="706" w:type="dxa"/>
            <w:gridSpan w:val="3"/>
            <w:shd w:val="clear" w:color="auto" w:fill="auto"/>
          </w:tcPr>
          <w:p w14:paraId="39EE20F6" w14:textId="77777777" w:rsidR="00D17B90" w:rsidRPr="005F70FB" w:rsidRDefault="00D17B90" w:rsidP="00D17B90">
            <w:pPr>
              <w:pStyle w:val="GlossEng2ptafter"/>
            </w:pPr>
            <w:r w:rsidRPr="005F70FB">
              <w:t>with</w:t>
            </w:r>
          </w:p>
        </w:tc>
      </w:tr>
      <w:tr w:rsidR="00AC23C4" w:rsidRPr="005F70FB" w14:paraId="35C4BDAA" w14:textId="77777777" w:rsidTr="00AC23C4">
        <w:trPr>
          <w:gridAfter w:val="2"/>
          <w:wAfter w:w="616" w:type="dxa"/>
        </w:trPr>
        <w:tc>
          <w:tcPr>
            <w:tcW w:w="709" w:type="dxa"/>
            <w:shd w:val="clear" w:color="auto" w:fill="auto"/>
          </w:tcPr>
          <w:p w14:paraId="05B1CBC4" w14:textId="77777777" w:rsidR="00D17B90" w:rsidRPr="005F70FB" w:rsidRDefault="00D17B90" w:rsidP="00D17B90">
            <w:pPr>
              <w:pStyle w:val="O0Nwnext"/>
            </w:pPr>
          </w:p>
        </w:tc>
        <w:tc>
          <w:tcPr>
            <w:tcW w:w="662" w:type="dxa"/>
            <w:gridSpan w:val="3"/>
            <w:shd w:val="clear" w:color="auto" w:fill="auto"/>
          </w:tcPr>
          <w:p w14:paraId="10E2E444" w14:textId="77777777" w:rsidR="00D17B90" w:rsidRPr="005F70FB" w:rsidRDefault="00D17B90" w:rsidP="00D17B90">
            <w:pPr>
              <w:pStyle w:val="Text"/>
            </w:pPr>
            <w:r w:rsidRPr="005F70FB">
              <w:t>akang</w:t>
            </w:r>
          </w:p>
        </w:tc>
        <w:tc>
          <w:tcPr>
            <w:tcW w:w="651" w:type="dxa"/>
            <w:gridSpan w:val="2"/>
            <w:shd w:val="clear" w:color="auto" w:fill="auto"/>
          </w:tcPr>
          <w:p w14:paraId="6B5BB1CF" w14:textId="77777777" w:rsidR="00D17B90" w:rsidRPr="005F70FB" w:rsidRDefault="00D17B90" w:rsidP="00D17B90">
            <w:pPr>
              <w:pStyle w:val="Text"/>
            </w:pPr>
            <w:r w:rsidRPr="005F70FB">
              <w:t>to?,</w:t>
            </w:r>
          </w:p>
        </w:tc>
        <w:tc>
          <w:tcPr>
            <w:tcW w:w="817" w:type="dxa"/>
            <w:gridSpan w:val="3"/>
            <w:shd w:val="clear" w:color="auto" w:fill="auto"/>
          </w:tcPr>
          <w:p w14:paraId="37C13960" w14:textId="77777777" w:rsidR="00D17B90" w:rsidRPr="005F70FB" w:rsidRDefault="00D17B90" w:rsidP="00D17B90">
            <w:pPr>
              <w:pStyle w:val="Text"/>
            </w:pPr>
            <w:r w:rsidRPr="005F70FB">
              <w:t>karna</w:t>
            </w:r>
          </w:p>
        </w:tc>
        <w:tc>
          <w:tcPr>
            <w:tcW w:w="529" w:type="dxa"/>
            <w:gridSpan w:val="3"/>
            <w:shd w:val="clear" w:color="auto" w:fill="auto"/>
          </w:tcPr>
          <w:p w14:paraId="0AC2F65D" w14:textId="77777777" w:rsidR="00D17B90" w:rsidRPr="005F70FB" w:rsidRDefault="00D17B90" w:rsidP="00D17B90">
            <w:pPr>
              <w:pStyle w:val="Text"/>
            </w:pPr>
            <w:r w:rsidRPr="005F70FB">
              <w:t>bola</w:t>
            </w:r>
          </w:p>
        </w:tc>
        <w:tc>
          <w:tcPr>
            <w:tcW w:w="829" w:type="dxa"/>
            <w:gridSpan w:val="3"/>
            <w:shd w:val="clear" w:color="auto" w:fill="auto"/>
          </w:tcPr>
          <w:p w14:paraId="74720322" w14:textId="77777777" w:rsidR="00D17B90" w:rsidRPr="005F70FB" w:rsidRDefault="00D17B90" w:rsidP="00D17B90">
            <w:pPr>
              <w:pStyle w:val="Text"/>
            </w:pPr>
            <w:r w:rsidRPr="005F70FB">
              <w:t>turung</w:t>
            </w:r>
          </w:p>
        </w:tc>
        <w:tc>
          <w:tcPr>
            <w:tcW w:w="513" w:type="dxa"/>
            <w:gridSpan w:val="2"/>
            <w:shd w:val="clear" w:color="auto" w:fill="auto"/>
          </w:tcPr>
          <w:p w14:paraId="54EF15C7" w14:textId="77777777" w:rsidR="00D17B90" w:rsidRPr="005F70FB" w:rsidRDefault="00D17B90" w:rsidP="00D17B90">
            <w:pPr>
              <w:pStyle w:val="Text"/>
            </w:pPr>
            <w:r w:rsidRPr="005F70FB">
              <w:t>tra</w:t>
            </w:r>
          </w:p>
        </w:tc>
        <w:tc>
          <w:tcPr>
            <w:tcW w:w="807" w:type="dxa"/>
            <w:gridSpan w:val="3"/>
            <w:shd w:val="clear" w:color="auto" w:fill="auto"/>
          </w:tcPr>
          <w:p w14:paraId="732358D1" w14:textId="77777777" w:rsidR="00D17B90" w:rsidRPr="005F70FB" w:rsidRDefault="00D17B90" w:rsidP="00D17B90">
            <w:pPr>
              <w:pStyle w:val="Text"/>
            </w:pPr>
            <w:r w:rsidRPr="005F70FB">
              <w:t>akang</w:t>
            </w:r>
          </w:p>
        </w:tc>
        <w:tc>
          <w:tcPr>
            <w:tcW w:w="695" w:type="dxa"/>
            <w:gridSpan w:val="3"/>
            <w:shd w:val="clear" w:color="auto" w:fill="auto"/>
          </w:tcPr>
          <w:p w14:paraId="2E134EDA" w14:textId="77777777" w:rsidR="00D17B90" w:rsidRPr="005F70FB" w:rsidRDefault="00D17B90" w:rsidP="00D17B90">
            <w:pPr>
              <w:pStyle w:val="Text"/>
            </w:pPr>
            <w:r w:rsidRPr="005F70FB">
              <w:t>sampe</w:t>
            </w:r>
          </w:p>
        </w:tc>
      </w:tr>
      <w:tr w:rsidR="00AC23C4" w:rsidRPr="005F70FB" w14:paraId="7A735E8D" w14:textId="77777777" w:rsidTr="00AC23C4">
        <w:trPr>
          <w:gridAfter w:val="2"/>
          <w:wAfter w:w="616" w:type="dxa"/>
        </w:trPr>
        <w:tc>
          <w:tcPr>
            <w:tcW w:w="709" w:type="dxa"/>
            <w:shd w:val="clear" w:color="auto" w:fill="auto"/>
          </w:tcPr>
          <w:p w14:paraId="57ACECA3" w14:textId="77777777" w:rsidR="00D17B90" w:rsidRPr="005F70FB" w:rsidRDefault="00D17B90" w:rsidP="00D17B90">
            <w:pPr>
              <w:pStyle w:val="GlossEng"/>
            </w:pPr>
          </w:p>
        </w:tc>
        <w:tc>
          <w:tcPr>
            <w:tcW w:w="662" w:type="dxa"/>
            <w:gridSpan w:val="3"/>
            <w:shd w:val="clear" w:color="auto" w:fill="auto"/>
          </w:tcPr>
          <w:p w14:paraId="1FFF06CD" w14:textId="77777777" w:rsidR="00D17B90" w:rsidRPr="005F70FB" w:rsidRDefault="00D17B90" w:rsidP="00D17B90">
            <w:pPr>
              <w:pStyle w:val="GlossEng"/>
            </w:pPr>
            <w:r w:rsidRPr="005F70FB">
              <w:t>it[SI]</w:t>
            </w:r>
          </w:p>
        </w:tc>
        <w:tc>
          <w:tcPr>
            <w:tcW w:w="651" w:type="dxa"/>
            <w:gridSpan w:val="2"/>
            <w:shd w:val="clear" w:color="auto" w:fill="auto"/>
          </w:tcPr>
          <w:p w14:paraId="15B4BB4B" w14:textId="77777777" w:rsidR="00D17B90" w:rsidRPr="005F70FB" w:rsidRDefault="00D17B90" w:rsidP="00D17B90">
            <w:pPr>
              <w:pStyle w:val="GlossEng"/>
            </w:pPr>
            <w:r w:rsidRPr="005F70FB">
              <w:t>right?</w:t>
            </w:r>
          </w:p>
        </w:tc>
        <w:tc>
          <w:tcPr>
            <w:tcW w:w="817" w:type="dxa"/>
            <w:gridSpan w:val="3"/>
            <w:shd w:val="clear" w:color="auto" w:fill="auto"/>
          </w:tcPr>
          <w:p w14:paraId="5181F766" w14:textId="77777777" w:rsidR="00D17B90" w:rsidRPr="005F70FB" w:rsidRDefault="00D17B90" w:rsidP="00D17B90">
            <w:pPr>
              <w:pStyle w:val="GlossEng"/>
            </w:pPr>
            <w:r w:rsidRPr="005F70FB">
              <w:t>because</w:t>
            </w:r>
          </w:p>
        </w:tc>
        <w:tc>
          <w:tcPr>
            <w:tcW w:w="529" w:type="dxa"/>
            <w:gridSpan w:val="3"/>
            <w:shd w:val="clear" w:color="auto" w:fill="auto"/>
          </w:tcPr>
          <w:p w14:paraId="01FCE504" w14:textId="77777777" w:rsidR="00D17B90" w:rsidRPr="005F70FB" w:rsidRDefault="00D17B90" w:rsidP="00D17B90">
            <w:pPr>
              <w:pStyle w:val="GlossEng"/>
            </w:pPr>
            <w:r w:rsidRPr="005F70FB">
              <w:t>ball</w:t>
            </w:r>
          </w:p>
        </w:tc>
        <w:tc>
          <w:tcPr>
            <w:tcW w:w="829" w:type="dxa"/>
            <w:gridSpan w:val="3"/>
            <w:shd w:val="clear" w:color="auto" w:fill="auto"/>
          </w:tcPr>
          <w:p w14:paraId="5DEA7F93" w14:textId="77777777" w:rsidR="00D17B90" w:rsidRPr="005F70FB" w:rsidRDefault="00D17B90" w:rsidP="00D17B90">
            <w:pPr>
              <w:pStyle w:val="GlossEng"/>
            </w:pPr>
            <w:r w:rsidRPr="005F70FB">
              <w:t>descend</w:t>
            </w:r>
          </w:p>
        </w:tc>
        <w:tc>
          <w:tcPr>
            <w:tcW w:w="513" w:type="dxa"/>
            <w:gridSpan w:val="2"/>
            <w:shd w:val="clear" w:color="auto" w:fill="auto"/>
          </w:tcPr>
          <w:p w14:paraId="082D224B" w14:textId="77777777" w:rsidR="00D17B90" w:rsidRPr="005F70FB" w:rsidRDefault="00D17B90" w:rsidP="00D17B90">
            <w:pPr>
              <w:pStyle w:val="GlossEng"/>
            </w:pPr>
            <w:r w:rsidRPr="005F70FB">
              <w:rPr>
                <w:rStyle w:val="ChSmallCaps"/>
              </w:rPr>
              <w:t>neg</w:t>
            </w:r>
          </w:p>
        </w:tc>
        <w:tc>
          <w:tcPr>
            <w:tcW w:w="807" w:type="dxa"/>
            <w:gridSpan w:val="3"/>
            <w:shd w:val="clear" w:color="auto" w:fill="auto"/>
          </w:tcPr>
          <w:p w14:paraId="46895357" w14:textId="77777777" w:rsidR="00D17B90" w:rsidRPr="005F70FB" w:rsidRDefault="00D17B90" w:rsidP="00D17B90">
            <w:pPr>
              <w:pStyle w:val="GlossEng"/>
            </w:pPr>
            <w:r w:rsidRPr="005F70FB">
              <w:t>will[SI]</w:t>
            </w:r>
          </w:p>
        </w:tc>
        <w:tc>
          <w:tcPr>
            <w:tcW w:w="695" w:type="dxa"/>
            <w:gridSpan w:val="3"/>
            <w:shd w:val="clear" w:color="auto" w:fill="auto"/>
          </w:tcPr>
          <w:p w14:paraId="1D4EFE02" w14:textId="77777777" w:rsidR="00D17B90" w:rsidRPr="005F70FB" w:rsidRDefault="00D17B90" w:rsidP="00D17B90">
            <w:pPr>
              <w:pStyle w:val="GlossEng"/>
            </w:pPr>
            <w:r w:rsidRPr="005F70FB">
              <w:t>reach</w:t>
            </w:r>
          </w:p>
        </w:tc>
      </w:tr>
    </w:tbl>
    <w:p w14:paraId="36FF4088" w14:textId="7917BB41" w:rsidR="00D17B90" w:rsidRPr="005F70FB" w:rsidRDefault="00D17B90" w:rsidP="00D17B90">
      <w:pPr>
        <w:pStyle w:val="FreeTranslEng"/>
      </w:pPr>
      <w:r w:rsidRPr="005F70FB">
        <w:t>Klara: so, when the ball is already coming down, don</w:t>
      </w:r>
      <w:r w:rsidR="00B7093A" w:rsidRPr="005F70FB">
        <w:t>’</w:t>
      </w:r>
      <w:r w:rsidRPr="005F70FB">
        <w:t>t jump, (when) the ball is really high, you jump for it, right?, because the ball (that</w:t>
      </w:r>
      <w:r w:rsidR="00B7093A" w:rsidRPr="005F70FB">
        <w:t>’</w:t>
      </w:r>
      <w:r w:rsidRPr="005F70FB">
        <w:t>s) coming down won</w:t>
      </w:r>
      <w:r w:rsidR="00B7093A" w:rsidRPr="005F70FB">
        <w:t>’</w:t>
      </w:r>
      <w:r w:rsidRPr="005F70FB">
        <w:t>t hit the ground</w:t>
      </w:r>
    </w:p>
    <w:tbl>
      <w:tblPr>
        <w:tblW w:w="6141" w:type="dxa"/>
        <w:tblCellMar>
          <w:left w:w="42" w:type="dxa"/>
          <w:right w:w="42" w:type="dxa"/>
        </w:tblCellMar>
        <w:tblLook w:val="01E0" w:firstRow="1" w:lastRow="1" w:firstColumn="1" w:lastColumn="1" w:noHBand="0" w:noVBand="0"/>
      </w:tblPr>
      <w:tblGrid>
        <w:gridCol w:w="708"/>
        <w:gridCol w:w="630"/>
        <w:gridCol w:w="695"/>
        <w:gridCol w:w="119"/>
        <w:gridCol w:w="421"/>
        <w:gridCol w:w="404"/>
        <w:gridCol w:w="380"/>
        <w:gridCol w:w="684"/>
        <w:gridCol w:w="579"/>
        <w:gridCol w:w="981"/>
        <w:gridCol w:w="540"/>
      </w:tblGrid>
      <w:tr w:rsidR="00AC23C4" w:rsidRPr="005F70FB" w14:paraId="21A9A131" w14:textId="77777777" w:rsidTr="00AC23C4">
        <w:tc>
          <w:tcPr>
            <w:tcW w:w="708" w:type="dxa"/>
            <w:shd w:val="clear" w:color="auto" w:fill="auto"/>
          </w:tcPr>
          <w:p w14:paraId="795B7E3D" w14:textId="77777777" w:rsidR="00D17B90" w:rsidRPr="005F70FB" w:rsidRDefault="00D17B90" w:rsidP="00D17B90">
            <w:pPr>
              <w:pStyle w:val="Text"/>
            </w:pPr>
            <w:r w:rsidRPr="005F70FB">
              <w:t>0029</w:t>
            </w:r>
          </w:p>
        </w:tc>
        <w:tc>
          <w:tcPr>
            <w:tcW w:w="630" w:type="dxa"/>
            <w:shd w:val="clear" w:color="auto" w:fill="auto"/>
          </w:tcPr>
          <w:p w14:paraId="4606EC63" w14:textId="77777777" w:rsidR="00D17B90" w:rsidRPr="005F70FB" w:rsidRDefault="00D17B90" w:rsidP="00D17B90">
            <w:pPr>
              <w:pStyle w:val="Text"/>
            </w:pPr>
            <w:r w:rsidRPr="005F70FB">
              <w:t>Oten:</w:t>
            </w:r>
          </w:p>
        </w:tc>
        <w:tc>
          <w:tcPr>
            <w:tcW w:w="695" w:type="dxa"/>
            <w:shd w:val="clear" w:color="auto" w:fill="auto"/>
          </w:tcPr>
          <w:p w14:paraId="12A7601E" w14:textId="77777777" w:rsidR="00D17B90" w:rsidRPr="005F70FB" w:rsidRDefault="00D17B90" w:rsidP="00D17B90">
            <w:pPr>
              <w:pStyle w:val="Text"/>
            </w:pPr>
            <w:r w:rsidRPr="005F70FB">
              <w:t>tadi</w:t>
            </w:r>
          </w:p>
        </w:tc>
        <w:tc>
          <w:tcPr>
            <w:tcW w:w="540" w:type="dxa"/>
            <w:gridSpan w:val="2"/>
            <w:shd w:val="clear" w:color="auto" w:fill="auto"/>
          </w:tcPr>
          <w:p w14:paraId="3A1F23AF" w14:textId="77777777" w:rsidR="00D17B90" w:rsidRPr="005F70FB" w:rsidRDefault="00D17B90" w:rsidP="00D17B90">
            <w:pPr>
              <w:pStyle w:val="Text"/>
            </w:pPr>
            <w:r w:rsidRPr="005F70FB">
              <w:t>tong</w:t>
            </w:r>
          </w:p>
        </w:tc>
        <w:tc>
          <w:tcPr>
            <w:tcW w:w="784" w:type="dxa"/>
            <w:gridSpan w:val="2"/>
            <w:shd w:val="clear" w:color="auto" w:fill="auto"/>
          </w:tcPr>
          <w:p w14:paraId="57A8C0AC" w14:textId="77777777" w:rsidR="00D17B90" w:rsidRPr="005F70FB" w:rsidRDefault="00D17B90" w:rsidP="00D17B90">
            <w:pPr>
              <w:pStyle w:val="Text"/>
            </w:pPr>
            <w:r w:rsidRPr="005F70FB">
              <w:t>cara</w:t>
            </w:r>
          </w:p>
        </w:tc>
        <w:tc>
          <w:tcPr>
            <w:tcW w:w="684" w:type="dxa"/>
            <w:shd w:val="clear" w:color="auto" w:fill="auto"/>
          </w:tcPr>
          <w:p w14:paraId="7FF466FD" w14:textId="77777777" w:rsidR="00D17B90" w:rsidRPr="005F70FB" w:rsidRDefault="00D17B90" w:rsidP="00D17B90">
            <w:pPr>
              <w:pStyle w:val="Text"/>
            </w:pPr>
            <w:r w:rsidRPr="005F70FB">
              <w:t>maing</w:t>
            </w:r>
          </w:p>
        </w:tc>
        <w:tc>
          <w:tcPr>
            <w:tcW w:w="579" w:type="dxa"/>
            <w:shd w:val="clear" w:color="auto" w:fill="auto"/>
          </w:tcPr>
          <w:p w14:paraId="5E1FF650" w14:textId="77777777" w:rsidR="00D17B90" w:rsidRPr="005F70FB" w:rsidRDefault="00D17B90" w:rsidP="00D17B90">
            <w:pPr>
              <w:pStyle w:val="Text"/>
            </w:pPr>
            <w:r w:rsidRPr="005F70FB">
              <w:t>juga,</w:t>
            </w:r>
          </w:p>
        </w:tc>
        <w:tc>
          <w:tcPr>
            <w:tcW w:w="981" w:type="dxa"/>
            <w:shd w:val="clear" w:color="auto" w:fill="auto"/>
          </w:tcPr>
          <w:p w14:paraId="0B394564" w14:textId="77777777" w:rsidR="00D17B90" w:rsidRPr="005F70FB" w:rsidRDefault="00D17B90" w:rsidP="00D17B90">
            <w:pPr>
              <w:pStyle w:val="Text"/>
            </w:pPr>
            <w:r w:rsidRPr="005F70FB">
              <w:t>bola~bola</w:t>
            </w:r>
          </w:p>
        </w:tc>
        <w:tc>
          <w:tcPr>
            <w:tcW w:w="540" w:type="dxa"/>
            <w:shd w:val="clear" w:color="auto" w:fill="auto"/>
          </w:tcPr>
          <w:p w14:paraId="2F27B724" w14:textId="77777777" w:rsidR="00D17B90" w:rsidRPr="005F70FB" w:rsidRDefault="00D17B90" w:rsidP="00D17B90">
            <w:pPr>
              <w:pStyle w:val="Text"/>
            </w:pPr>
            <w:r w:rsidRPr="005F70FB">
              <w:t>pul,</w:t>
            </w:r>
          </w:p>
        </w:tc>
      </w:tr>
      <w:tr w:rsidR="00AC23C4" w:rsidRPr="005F70FB" w14:paraId="1F11E133" w14:textId="77777777" w:rsidTr="00AC23C4">
        <w:tc>
          <w:tcPr>
            <w:tcW w:w="708" w:type="dxa"/>
            <w:shd w:val="clear" w:color="auto" w:fill="auto"/>
          </w:tcPr>
          <w:p w14:paraId="0399A8B9" w14:textId="77777777" w:rsidR="00D17B90" w:rsidRPr="005F70FB" w:rsidRDefault="00D17B90" w:rsidP="00D17B90">
            <w:pPr>
              <w:pStyle w:val="GlossEng2ptafter"/>
            </w:pPr>
          </w:p>
        </w:tc>
        <w:tc>
          <w:tcPr>
            <w:tcW w:w="630" w:type="dxa"/>
            <w:shd w:val="clear" w:color="auto" w:fill="auto"/>
          </w:tcPr>
          <w:p w14:paraId="38EA8578" w14:textId="77777777" w:rsidR="00D17B90" w:rsidRPr="005F70FB" w:rsidRDefault="00D17B90" w:rsidP="00D17B90">
            <w:pPr>
              <w:pStyle w:val="GlossEng2ptafter"/>
            </w:pPr>
          </w:p>
        </w:tc>
        <w:tc>
          <w:tcPr>
            <w:tcW w:w="695" w:type="dxa"/>
            <w:shd w:val="clear" w:color="auto" w:fill="auto"/>
          </w:tcPr>
          <w:p w14:paraId="180F1248" w14:textId="77777777" w:rsidR="00D17B90" w:rsidRPr="005F70FB" w:rsidRDefault="00D17B90" w:rsidP="00D17B90">
            <w:pPr>
              <w:pStyle w:val="GlossEng2ptafter"/>
            </w:pPr>
            <w:r w:rsidRPr="005F70FB">
              <w:t>earlier</w:t>
            </w:r>
          </w:p>
        </w:tc>
        <w:tc>
          <w:tcPr>
            <w:tcW w:w="540" w:type="dxa"/>
            <w:gridSpan w:val="2"/>
            <w:shd w:val="clear" w:color="auto" w:fill="auto"/>
          </w:tcPr>
          <w:p w14:paraId="153D04CA" w14:textId="77777777" w:rsidR="00D17B90" w:rsidRPr="005F70FB" w:rsidRDefault="00D17B90" w:rsidP="00D17B90">
            <w:pPr>
              <w:pStyle w:val="GlossEng2ptafter"/>
            </w:pPr>
            <w:r w:rsidRPr="005F70FB">
              <w:rPr>
                <w:rStyle w:val="ChSmallCaps"/>
              </w:rPr>
              <w:t>1pl</w:t>
            </w:r>
          </w:p>
        </w:tc>
        <w:tc>
          <w:tcPr>
            <w:tcW w:w="784" w:type="dxa"/>
            <w:gridSpan w:val="2"/>
            <w:shd w:val="clear" w:color="auto" w:fill="auto"/>
          </w:tcPr>
          <w:p w14:paraId="60ED6870" w14:textId="77777777" w:rsidR="00D17B90" w:rsidRPr="005F70FB" w:rsidRDefault="00D17B90" w:rsidP="00D17B90">
            <w:pPr>
              <w:pStyle w:val="GlossEng2ptafter"/>
            </w:pPr>
            <w:r w:rsidRPr="005F70FB">
              <w:t>manner</w:t>
            </w:r>
          </w:p>
        </w:tc>
        <w:tc>
          <w:tcPr>
            <w:tcW w:w="684" w:type="dxa"/>
            <w:shd w:val="clear" w:color="auto" w:fill="auto"/>
          </w:tcPr>
          <w:p w14:paraId="0ECC6D3A" w14:textId="77777777" w:rsidR="00D17B90" w:rsidRPr="005F70FB" w:rsidRDefault="00D17B90" w:rsidP="00D17B90">
            <w:pPr>
              <w:pStyle w:val="GlossEng2ptafter"/>
            </w:pPr>
            <w:r w:rsidRPr="005F70FB">
              <w:t>play</w:t>
            </w:r>
          </w:p>
        </w:tc>
        <w:tc>
          <w:tcPr>
            <w:tcW w:w="579" w:type="dxa"/>
            <w:shd w:val="clear" w:color="auto" w:fill="auto"/>
          </w:tcPr>
          <w:p w14:paraId="53870A0F" w14:textId="77777777" w:rsidR="00D17B90" w:rsidRPr="005F70FB" w:rsidRDefault="00D17B90" w:rsidP="00D17B90">
            <w:pPr>
              <w:pStyle w:val="GlossEng2ptafter"/>
            </w:pPr>
            <w:r w:rsidRPr="005F70FB">
              <w:t>also</w:t>
            </w:r>
          </w:p>
        </w:tc>
        <w:tc>
          <w:tcPr>
            <w:tcW w:w="981" w:type="dxa"/>
            <w:shd w:val="clear" w:color="auto" w:fill="auto"/>
          </w:tcPr>
          <w:p w14:paraId="7E99BFEE" w14:textId="77777777" w:rsidR="00D17B90" w:rsidRPr="005F70FB" w:rsidRDefault="00D17B90" w:rsidP="00D17B90">
            <w:pPr>
              <w:pStyle w:val="GlossEng2ptafter"/>
            </w:pPr>
            <w:r w:rsidRPr="005F70FB">
              <w:rPr>
                <w:rStyle w:val="ChSmallCaps"/>
              </w:rPr>
              <w:t>rdp</w:t>
            </w:r>
            <w:r w:rsidRPr="005F70FB">
              <w:t>~ball</w:t>
            </w:r>
          </w:p>
        </w:tc>
        <w:tc>
          <w:tcPr>
            <w:tcW w:w="540" w:type="dxa"/>
            <w:shd w:val="clear" w:color="auto" w:fill="auto"/>
          </w:tcPr>
          <w:p w14:paraId="6B650F89" w14:textId="77777777" w:rsidR="00D17B90" w:rsidRPr="005F70FB" w:rsidRDefault="00D17B90" w:rsidP="00D17B90">
            <w:pPr>
              <w:pStyle w:val="GlossEng2ptafter"/>
            </w:pPr>
            <w:r w:rsidRPr="005F70FB">
              <w:t>pool</w:t>
            </w:r>
          </w:p>
        </w:tc>
      </w:tr>
      <w:tr w:rsidR="00D17B90" w:rsidRPr="005F70FB" w14:paraId="60C7F8F2" w14:textId="77777777" w:rsidTr="00AC23C4">
        <w:trPr>
          <w:gridAfter w:val="5"/>
          <w:wAfter w:w="3164" w:type="dxa"/>
        </w:trPr>
        <w:tc>
          <w:tcPr>
            <w:tcW w:w="708" w:type="dxa"/>
            <w:shd w:val="clear" w:color="auto" w:fill="auto"/>
          </w:tcPr>
          <w:p w14:paraId="0BF920B2" w14:textId="77777777" w:rsidR="00D17B90" w:rsidRPr="005F70FB" w:rsidRDefault="00D17B90" w:rsidP="00D17B90">
            <w:pPr>
              <w:pStyle w:val="O0Nwnext"/>
            </w:pPr>
          </w:p>
        </w:tc>
        <w:tc>
          <w:tcPr>
            <w:tcW w:w="630" w:type="dxa"/>
            <w:shd w:val="clear" w:color="auto" w:fill="auto"/>
          </w:tcPr>
          <w:p w14:paraId="6F6804DC" w14:textId="77777777" w:rsidR="00D17B90" w:rsidRPr="005F70FB" w:rsidRDefault="00D17B90" w:rsidP="00D17B90">
            <w:pPr>
              <w:pStyle w:val="Text"/>
            </w:pPr>
            <w:r w:rsidRPr="005F70FB">
              <w:t>kejar,</w:t>
            </w:r>
          </w:p>
        </w:tc>
        <w:tc>
          <w:tcPr>
            <w:tcW w:w="814" w:type="dxa"/>
            <w:gridSpan w:val="2"/>
            <w:shd w:val="clear" w:color="auto" w:fill="auto"/>
          </w:tcPr>
          <w:p w14:paraId="048F4E9B" w14:textId="77777777" w:rsidR="00D17B90" w:rsidRPr="005F70FB" w:rsidRDefault="00D17B90" w:rsidP="00D17B90">
            <w:pPr>
              <w:pStyle w:val="Text"/>
            </w:pPr>
            <w:r w:rsidRPr="005F70FB">
              <w:t>tangang</w:t>
            </w:r>
          </w:p>
        </w:tc>
        <w:tc>
          <w:tcPr>
            <w:tcW w:w="825" w:type="dxa"/>
            <w:gridSpan w:val="2"/>
            <w:shd w:val="clear" w:color="auto" w:fill="auto"/>
          </w:tcPr>
          <w:p w14:paraId="08C74C54" w14:textId="77777777" w:rsidR="00D17B90" w:rsidRPr="005F70FB" w:rsidRDefault="00D17B90" w:rsidP="00D17B90">
            <w:pPr>
              <w:pStyle w:val="Text"/>
            </w:pPr>
            <w:r w:rsidRPr="005F70FB">
              <w:t>kembali</w:t>
            </w:r>
          </w:p>
        </w:tc>
      </w:tr>
      <w:tr w:rsidR="00D17B90" w:rsidRPr="005F70FB" w14:paraId="7D963C22" w14:textId="77777777" w:rsidTr="00AC23C4">
        <w:trPr>
          <w:gridAfter w:val="5"/>
          <w:wAfter w:w="3164" w:type="dxa"/>
        </w:trPr>
        <w:tc>
          <w:tcPr>
            <w:tcW w:w="708" w:type="dxa"/>
            <w:shd w:val="clear" w:color="auto" w:fill="auto"/>
          </w:tcPr>
          <w:p w14:paraId="72A65239" w14:textId="77777777" w:rsidR="00D17B90" w:rsidRPr="005F70FB" w:rsidRDefault="00D17B90" w:rsidP="00D17B90">
            <w:pPr>
              <w:pStyle w:val="GlossEng"/>
            </w:pPr>
          </w:p>
        </w:tc>
        <w:tc>
          <w:tcPr>
            <w:tcW w:w="630" w:type="dxa"/>
            <w:shd w:val="clear" w:color="auto" w:fill="auto"/>
          </w:tcPr>
          <w:p w14:paraId="71AD4DA3" w14:textId="77777777" w:rsidR="00D17B90" w:rsidRPr="005F70FB" w:rsidRDefault="00D17B90" w:rsidP="00D17B90">
            <w:pPr>
              <w:pStyle w:val="GlossEng"/>
            </w:pPr>
            <w:r w:rsidRPr="005F70FB">
              <w:t>chase</w:t>
            </w:r>
          </w:p>
        </w:tc>
        <w:tc>
          <w:tcPr>
            <w:tcW w:w="814" w:type="dxa"/>
            <w:gridSpan w:val="2"/>
            <w:shd w:val="clear" w:color="auto" w:fill="auto"/>
          </w:tcPr>
          <w:p w14:paraId="20886D03" w14:textId="77777777" w:rsidR="00D17B90" w:rsidRPr="005F70FB" w:rsidRDefault="00D17B90" w:rsidP="00D17B90">
            <w:pPr>
              <w:pStyle w:val="GlossEng"/>
            </w:pPr>
            <w:r w:rsidRPr="005F70FB">
              <w:t>hand</w:t>
            </w:r>
          </w:p>
        </w:tc>
        <w:tc>
          <w:tcPr>
            <w:tcW w:w="825" w:type="dxa"/>
            <w:gridSpan w:val="2"/>
            <w:shd w:val="clear" w:color="auto" w:fill="auto"/>
          </w:tcPr>
          <w:p w14:paraId="2CCADD3D" w14:textId="77777777" w:rsidR="00D17B90" w:rsidRPr="005F70FB" w:rsidRDefault="00D17B90" w:rsidP="00D17B90">
            <w:pPr>
              <w:pStyle w:val="GlossEng"/>
            </w:pPr>
            <w:r w:rsidRPr="005F70FB">
              <w:t>return</w:t>
            </w:r>
          </w:p>
        </w:tc>
      </w:tr>
    </w:tbl>
    <w:p w14:paraId="078DCF6E" w14:textId="77777777" w:rsidR="00D17B90" w:rsidRPr="005F70FB" w:rsidRDefault="00D17B90" w:rsidP="00D17B90">
      <w:pPr>
        <w:pStyle w:val="FreeTranslEng"/>
      </w:pPr>
      <w:r w:rsidRPr="005F70FB">
        <w:t>Oten: earlier the way we played (was) also (good in some way), we played beautifully, chasing and passing (the ball)</w:t>
      </w:r>
    </w:p>
    <w:tbl>
      <w:tblPr>
        <w:tblW w:w="6752" w:type="dxa"/>
        <w:tblCellMar>
          <w:left w:w="42" w:type="dxa"/>
          <w:right w:w="42" w:type="dxa"/>
        </w:tblCellMar>
        <w:tblLook w:val="01E0" w:firstRow="1" w:lastRow="1" w:firstColumn="1" w:lastColumn="1" w:noHBand="0" w:noVBand="0"/>
      </w:tblPr>
      <w:tblGrid>
        <w:gridCol w:w="709"/>
        <w:gridCol w:w="484"/>
        <w:gridCol w:w="78"/>
        <w:gridCol w:w="45"/>
        <w:gridCol w:w="417"/>
        <w:gridCol w:w="189"/>
        <w:gridCol w:w="306"/>
        <w:gridCol w:w="11"/>
        <w:gridCol w:w="167"/>
        <w:gridCol w:w="540"/>
        <w:gridCol w:w="161"/>
        <w:gridCol w:w="790"/>
        <w:gridCol w:w="172"/>
        <w:gridCol w:w="489"/>
        <w:gridCol w:w="6"/>
        <w:gridCol w:w="573"/>
        <w:gridCol w:w="72"/>
        <w:gridCol w:w="706"/>
        <w:gridCol w:w="166"/>
        <w:gridCol w:w="657"/>
        <w:gridCol w:w="14"/>
      </w:tblGrid>
      <w:tr w:rsidR="00AC23C4" w:rsidRPr="005F70FB" w14:paraId="516493D3" w14:textId="77777777" w:rsidTr="00AC23C4">
        <w:trPr>
          <w:gridAfter w:val="1"/>
          <w:wAfter w:w="14" w:type="dxa"/>
        </w:trPr>
        <w:tc>
          <w:tcPr>
            <w:tcW w:w="709" w:type="dxa"/>
            <w:shd w:val="clear" w:color="auto" w:fill="auto"/>
          </w:tcPr>
          <w:p w14:paraId="665B51CD" w14:textId="77777777" w:rsidR="00D17B90" w:rsidRPr="005F70FB" w:rsidRDefault="00D17B90" w:rsidP="00D17B90">
            <w:pPr>
              <w:pStyle w:val="Text"/>
            </w:pPr>
            <w:r w:rsidRPr="005F70FB">
              <w:t>0030</w:t>
            </w:r>
          </w:p>
        </w:tc>
        <w:tc>
          <w:tcPr>
            <w:tcW w:w="607" w:type="dxa"/>
            <w:gridSpan w:val="3"/>
            <w:shd w:val="clear" w:color="auto" w:fill="auto"/>
          </w:tcPr>
          <w:p w14:paraId="585E1112" w14:textId="77777777" w:rsidR="00D17B90" w:rsidRPr="005F70FB" w:rsidRDefault="00D17B90" w:rsidP="00D17B90">
            <w:pPr>
              <w:pStyle w:val="Text"/>
            </w:pPr>
            <w:r w:rsidRPr="005F70FB">
              <w:t>Klara:</w:t>
            </w:r>
          </w:p>
        </w:tc>
        <w:tc>
          <w:tcPr>
            <w:tcW w:w="923" w:type="dxa"/>
            <w:gridSpan w:val="4"/>
            <w:shd w:val="clear" w:color="auto" w:fill="auto"/>
          </w:tcPr>
          <w:p w14:paraId="2BC1B316" w14:textId="77777777" w:rsidR="00D17B90" w:rsidRPr="005F70FB" w:rsidRDefault="00D17B90" w:rsidP="00D17B90">
            <w:pPr>
              <w:pStyle w:val="Text"/>
            </w:pPr>
            <w:r w:rsidRPr="005F70FB">
              <w:t>memang,</w:t>
            </w:r>
          </w:p>
        </w:tc>
        <w:tc>
          <w:tcPr>
            <w:tcW w:w="868" w:type="dxa"/>
            <w:gridSpan w:val="3"/>
            <w:shd w:val="clear" w:color="auto" w:fill="auto"/>
          </w:tcPr>
          <w:p w14:paraId="41001AC6" w14:textId="77777777" w:rsidR="00D17B90" w:rsidRPr="005F70FB" w:rsidRDefault="00D17B90" w:rsidP="00D17B90">
            <w:pPr>
              <w:pStyle w:val="Text"/>
            </w:pPr>
            <w:r w:rsidRPr="005F70FB">
              <w:t>baru</w:t>
            </w:r>
          </w:p>
        </w:tc>
        <w:tc>
          <w:tcPr>
            <w:tcW w:w="962" w:type="dxa"/>
            <w:gridSpan w:val="2"/>
            <w:shd w:val="clear" w:color="auto" w:fill="auto"/>
          </w:tcPr>
          <w:p w14:paraId="3C0FF838" w14:textId="77777777" w:rsidR="00D17B90" w:rsidRPr="005F70FB" w:rsidRDefault="00D17B90" w:rsidP="00D17B90">
            <w:pPr>
              <w:pStyle w:val="Text"/>
            </w:pPr>
            <w:r w:rsidRPr="005F70FB">
              <w:t>net</w:t>
            </w:r>
          </w:p>
        </w:tc>
        <w:tc>
          <w:tcPr>
            <w:tcW w:w="489" w:type="dxa"/>
            <w:shd w:val="clear" w:color="auto" w:fill="auto"/>
          </w:tcPr>
          <w:p w14:paraId="4BB25176" w14:textId="77777777" w:rsidR="00D17B90" w:rsidRPr="005F70FB" w:rsidRDefault="00D17B90" w:rsidP="00D17B90">
            <w:pPr>
              <w:pStyle w:val="Text"/>
            </w:pPr>
            <w:r w:rsidRPr="005F70FB">
              <w:t>de</w:t>
            </w:r>
          </w:p>
        </w:tc>
        <w:tc>
          <w:tcPr>
            <w:tcW w:w="651" w:type="dxa"/>
            <w:gridSpan w:val="3"/>
            <w:shd w:val="clear" w:color="auto" w:fill="auto"/>
          </w:tcPr>
          <w:p w14:paraId="12EC02E6" w14:textId="77777777" w:rsidR="00D17B90" w:rsidRPr="005F70FB" w:rsidRDefault="00D17B90" w:rsidP="00D17B90">
            <w:pPr>
              <w:pStyle w:val="Text"/>
            </w:pPr>
            <w:r w:rsidRPr="005F70FB">
              <w:t>spang</w:t>
            </w:r>
          </w:p>
        </w:tc>
        <w:tc>
          <w:tcPr>
            <w:tcW w:w="706" w:type="dxa"/>
            <w:shd w:val="clear" w:color="auto" w:fill="auto"/>
          </w:tcPr>
          <w:p w14:paraId="0337DBAB" w14:textId="77777777" w:rsidR="00D17B90" w:rsidRPr="005F70FB" w:rsidRDefault="00D17B90" w:rsidP="00D17B90">
            <w:pPr>
              <w:pStyle w:val="Text"/>
            </w:pPr>
            <w:r w:rsidRPr="005F70FB">
              <w:t>itu,</w:t>
            </w:r>
          </w:p>
        </w:tc>
        <w:tc>
          <w:tcPr>
            <w:tcW w:w="823" w:type="dxa"/>
            <w:gridSpan w:val="2"/>
            <w:shd w:val="clear" w:color="auto" w:fill="auto"/>
          </w:tcPr>
          <w:p w14:paraId="10F2E5BF" w14:textId="77777777" w:rsidR="00D17B90" w:rsidRPr="005F70FB" w:rsidRDefault="00D17B90" w:rsidP="00D17B90">
            <w:pPr>
              <w:pStyle w:val="Text"/>
            </w:pPr>
            <w:r w:rsidRPr="005F70FB">
              <w:t>mantap</w:t>
            </w:r>
          </w:p>
        </w:tc>
      </w:tr>
      <w:tr w:rsidR="00AC23C4" w:rsidRPr="005F70FB" w14:paraId="5B8E4F0D" w14:textId="77777777" w:rsidTr="00AC23C4">
        <w:trPr>
          <w:gridAfter w:val="1"/>
          <w:wAfter w:w="14" w:type="dxa"/>
        </w:trPr>
        <w:tc>
          <w:tcPr>
            <w:tcW w:w="709" w:type="dxa"/>
            <w:shd w:val="clear" w:color="auto" w:fill="auto"/>
          </w:tcPr>
          <w:p w14:paraId="1A87E26B" w14:textId="77777777" w:rsidR="00D17B90" w:rsidRPr="005F70FB" w:rsidRDefault="00D17B90" w:rsidP="00D17B90">
            <w:pPr>
              <w:pStyle w:val="GlossEng2ptafter"/>
            </w:pPr>
          </w:p>
        </w:tc>
        <w:tc>
          <w:tcPr>
            <w:tcW w:w="607" w:type="dxa"/>
            <w:gridSpan w:val="3"/>
            <w:shd w:val="clear" w:color="auto" w:fill="auto"/>
          </w:tcPr>
          <w:p w14:paraId="6A05D166" w14:textId="77777777" w:rsidR="00D17B90" w:rsidRPr="005F70FB" w:rsidRDefault="00D17B90" w:rsidP="00D17B90">
            <w:pPr>
              <w:pStyle w:val="GlossEng2ptafter"/>
            </w:pPr>
          </w:p>
        </w:tc>
        <w:tc>
          <w:tcPr>
            <w:tcW w:w="923" w:type="dxa"/>
            <w:gridSpan w:val="4"/>
            <w:shd w:val="clear" w:color="auto" w:fill="auto"/>
          </w:tcPr>
          <w:p w14:paraId="7C3F2E89" w14:textId="77777777" w:rsidR="00D17B90" w:rsidRPr="005F70FB" w:rsidRDefault="00D17B90" w:rsidP="00D17B90">
            <w:pPr>
              <w:pStyle w:val="GlossEng2ptafter"/>
            </w:pPr>
            <w:r w:rsidRPr="005F70FB">
              <w:t>indeed</w:t>
            </w:r>
          </w:p>
        </w:tc>
        <w:tc>
          <w:tcPr>
            <w:tcW w:w="868" w:type="dxa"/>
            <w:gridSpan w:val="3"/>
            <w:shd w:val="clear" w:color="auto" w:fill="auto"/>
          </w:tcPr>
          <w:p w14:paraId="1EE940F9" w14:textId="77777777" w:rsidR="00D17B90" w:rsidRPr="005F70FB" w:rsidRDefault="00D17B90" w:rsidP="00D17B90">
            <w:pPr>
              <w:pStyle w:val="GlossEng2ptafter"/>
            </w:pPr>
            <w:r w:rsidRPr="005F70FB">
              <w:t>and.then</w:t>
            </w:r>
          </w:p>
        </w:tc>
        <w:tc>
          <w:tcPr>
            <w:tcW w:w="962" w:type="dxa"/>
            <w:gridSpan w:val="2"/>
            <w:shd w:val="clear" w:color="auto" w:fill="auto"/>
          </w:tcPr>
          <w:p w14:paraId="756E4607" w14:textId="77777777" w:rsidR="00D17B90" w:rsidRPr="005F70FB" w:rsidRDefault="00D17B90" w:rsidP="00D17B90">
            <w:pPr>
              <w:pStyle w:val="GlossEng2ptafter"/>
            </w:pPr>
            <w:r w:rsidRPr="005F70FB">
              <w:t>(sport.)net</w:t>
            </w:r>
          </w:p>
        </w:tc>
        <w:tc>
          <w:tcPr>
            <w:tcW w:w="489" w:type="dxa"/>
            <w:shd w:val="clear" w:color="auto" w:fill="auto"/>
          </w:tcPr>
          <w:p w14:paraId="228175E1" w14:textId="77777777" w:rsidR="00D17B90" w:rsidRPr="005F70FB" w:rsidRDefault="00D17B90" w:rsidP="00D17B90">
            <w:pPr>
              <w:pStyle w:val="GlossEng2ptafter"/>
            </w:pPr>
            <w:r w:rsidRPr="005F70FB">
              <w:rPr>
                <w:rStyle w:val="ChSmallCaps"/>
              </w:rPr>
              <w:t>3sg</w:t>
            </w:r>
          </w:p>
        </w:tc>
        <w:tc>
          <w:tcPr>
            <w:tcW w:w="651" w:type="dxa"/>
            <w:gridSpan w:val="3"/>
            <w:shd w:val="clear" w:color="auto" w:fill="auto"/>
          </w:tcPr>
          <w:p w14:paraId="5B93EB9D" w14:textId="77777777" w:rsidR="00D17B90" w:rsidRPr="005F70FB" w:rsidRDefault="00D17B90" w:rsidP="00D17B90">
            <w:pPr>
              <w:pStyle w:val="GlossEng2ptafter"/>
            </w:pPr>
            <w:r w:rsidRPr="005F70FB">
              <w:t>spank</w:t>
            </w:r>
          </w:p>
        </w:tc>
        <w:tc>
          <w:tcPr>
            <w:tcW w:w="706" w:type="dxa"/>
            <w:shd w:val="clear" w:color="auto" w:fill="auto"/>
          </w:tcPr>
          <w:p w14:paraId="54C2CCB0" w14:textId="77777777" w:rsidR="00D17B90" w:rsidRPr="005F70FB" w:rsidRDefault="00D17B90" w:rsidP="00D17B90">
            <w:pPr>
              <w:pStyle w:val="GlossEng2ptafter"/>
            </w:pPr>
            <w:r w:rsidRPr="005F70FB">
              <w:rPr>
                <w:rStyle w:val="ChSmallCaps"/>
              </w:rPr>
              <w:t>d.dist</w:t>
            </w:r>
          </w:p>
        </w:tc>
        <w:tc>
          <w:tcPr>
            <w:tcW w:w="823" w:type="dxa"/>
            <w:gridSpan w:val="2"/>
            <w:shd w:val="clear" w:color="auto" w:fill="auto"/>
          </w:tcPr>
          <w:p w14:paraId="50334FEE" w14:textId="77777777" w:rsidR="00D17B90" w:rsidRPr="005F70FB" w:rsidRDefault="00D17B90" w:rsidP="00D17B90">
            <w:pPr>
              <w:pStyle w:val="GlossEng2ptafter"/>
            </w:pPr>
            <w:r w:rsidRPr="005F70FB">
              <w:t>be.good</w:t>
            </w:r>
          </w:p>
        </w:tc>
      </w:tr>
      <w:tr w:rsidR="00AC23C4" w:rsidRPr="005F70FB" w14:paraId="1C50281B" w14:textId="77777777" w:rsidTr="00AC23C4">
        <w:tc>
          <w:tcPr>
            <w:tcW w:w="709" w:type="dxa"/>
            <w:shd w:val="clear" w:color="auto" w:fill="auto"/>
          </w:tcPr>
          <w:p w14:paraId="7D7B8DA5" w14:textId="77777777" w:rsidR="00D17B90" w:rsidRPr="005F70FB" w:rsidRDefault="00D17B90" w:rsidP="00D17B90">
            <w:pPr>
              <w:pStyle w:val="O0Nwnext"/>
            </w:pPr>
          </w:p>
        </w:tc>
        <w:tc>
          <w:tcPr>
            <w:tcW w:w="562" w:type="dxa"/>
            <w:gridSpan w:val="2"/>
            <w:shd w:val="clear" w:color="auto" w:fill="auto"/>
          </w:tcPr>
          <w:p w14:paraId="07F5F0AD" w14:textId="77777777" w:rsidR="00D17B90" w:rsidRPr="005F70FB" w:rsidRDefault="00D17B90" w:rsidP="00D17B90">
            <w:pPr>
              <w:pStyle w:val="Text"/>
            </w:pPr>
            <w:r w:rsidRPr="005F70FB">
              <w:t>skali</w:t>
            </w:r>
          </w:p>
        </w:tc>
        <w:tc>
          <w:tcPr>
            <w:tcW w:w="651" w:type="dxa"/>
            <w:gridSpan w:val="3"/>
            <w:shd w:val="clear" w:color="auto" w:fill="auto"/>
          </w:tcPr>
          <w:p w14:paraId="011EC889" w14:textId="77777777" w:rsidR="00D17B90" w:rsidRPr="005F70FB" w:rsidRDefault="00D17B90" w:rsidP="00D17B90">
            <w:pPr>
              <w:pStyle w:val="Text"/>
            </w:pPr>
            <w:r w:rsidRPr="005F70FB">
              <w:t>to?,</w:t>
            </w:r>
          </w:p>
        </w:tc>
        <w:tc>
          <w:tcPr>
            <w:tcW w:w="484" w:type="dxa"/>
            <w:gridSpan w:val="3"/>
            <w:shd w:val="clear" w:color="auto" w:fill="auto"/>
          </w:tcPr>
          <w:p w14:paraId="14FFDF47" w14:textId="77777777" w:rsidR="00D17B90" w:rsidRPr="005F70FB" w:rsidRDefault="00D17B90" w:rsidP="00D17B90">
            <w:pPr>
              <w:pStyle w:val="Text"/>
            </w:pPr>
            <w:r w:rsidRPr="005F70FB">
              <w:t>jadi</w:t>
            </w:r>
          </w:p>
        </w:tc>
        <w:tc>
          <w:tcPr>
            <w:tcW w:w="540" w:type="dxa"/>
            <w:shd w:val="clear" w:color="auto" w:fill="auto"/>
          </w:tcPr>
          <w:p w14:paraId="3725606A" w14:textId="77777777" w:rsidR="00D17B90" w:rsidRPr="005F70FB" w:rsidRDefault="00D17B90" w:rsidP="00D17B90">
            <w:pPr>
              <w:pStyle w:val="Text"/>
            </w:pPr>
            <w:r w:rsidRPr="005F70FB">
              <w:t>tong</w:t>
            </w:r>
          </w:p>
        </w:tc>
        <w:tc>
          <w:tcPr>
            <w:tcW w:w="951" w:type="dxa"/>
            <w:gridSpan w:val="2"/>
            <w:shd w:val="clear" w:color="auto" w:fill="auto"/>
          </w:tcPr>
          <w:p w14:paraId="2FF09BA3" w14:textId="77777777" w:rsidR="00D17B90" w:rsidRPr="005F70FB" w:rsidRDefault="00D17B90" w:rsidP="00D17B90">
            <w:pPr>
              <w:pStyle w:val="Text"/>
            </w:pPr>
            <w:r w:rsidRPr="005F70FB">
              <w:t>kemaring</w:t>
            </w:r>
          </w:p>
        </w:tc>
        <w:tc>
          <w:tcPr>
            <w:tcW w:w="667" w:type="dxa"/>
            <w:gridSpan w:val="3"/>
            <w:shd w:val="clear" w:color="auto" w:fill="auto"/>
          </w:tcPr>
          <w:p w14:paraId="3C8F8532" w14:textId="77777777" w:rsidR="00D17B90" w:rsidRPr="005F70FB" w:rsidRDefault="00D17B90" w:rsidP="00D17B90">
            <w:pPr>
              <w:pStyle w:val="Text"/>
            </w:pPr>
            <w:r w:rsidRPr="005F70FB">
              <w:t>maing</w:t>
            </w:r>
          </w:p>
        </w:tc>
        <w:tc>
          <w:tcPr>
            <w:tcW w:w="573" w:type="dxa"/>
            <w:shd w:val="clear" w:color="auto" w:fill="auto"/>
          </w:tcPr>
          <w:p w14:paraId="68F5A5DB" w14:textId="77777777" w:rsidR="00D17B90" w:rsidRPr="005F70FB" w:rsidRDefault="00D17B90" w:rsidP="00D17B90">
            <w:pPr>
              <w:pStyle w:val="Text"/>
            </w:pPr>
            <w:r w:rsidRPr="005F70FB">
              <w:t>deng</w:t>
            </w:r>
          </w:p>
        </w:tc>
        <w:tc>
          <w:tcPr>
            <w:tcW w:w="944" w:type="dxa"/>
            <w:gridSpan w:val="3"/>
            <w:shd w:val="clear" w:color="auto" w:fill="auto"/>
          </w:tcPr>
          <w:p w14:paraId="32E8A278" w14:textId="77777777" w:rsidR="00D17B90" w:rsidRPr="005F70FB" w:rsidRDefault="00D17B90" w:rsidP="00D17B90">
            <w:pPr>
              <w:pStyle w:val="Text"/>
            </w:pPr>
            <w:r w:rsidRPr="005F70FB">
              <w:t>net</w:t>
            </w:r>
          </w:p>
        </w:tc>
        <w:tc>
          <w:tcPr>
            <w:tcW w:w="671" w:type="dxa"/>
            <w:gridSpan w:val="2"/>
            <w:shd w:val="clear" w:color="auto" w:fill="auto"/>
          </w:tcPr>
          <w:p w14:paraId="21AD9C41" w14:textId="77777777" w:rsidR="00D17B90" w:rsidRPr="005F70FB" w:rsidRDefault="00D17B90" w:rsidP="00D17B90">
            <w:pPr>
              <w:pStyle w:val="Text"/>
            </w:pPr>
            <w:r w:rsidRPr="005F70FB">
              <w:t>itu</w:t>
            </w:r>
          </w:p>
        </w:tc>
      </w:tr>
      <w:tr w:rsidR="00AC23C4" w:rsidRPr="005F70FB" w14:paraId="34C83EA0" w14:textId="77777777" w:rsidTr="00AC23C4">
        <w:tc>
          <w:tcPr>
            <w:tcW w:w="709" w:type="dxa"/>
            <w:shd w:val="clear" w:color="auto" w:fill="auto"/>
          </w:tcPr>
          <w:p w14:paraId="4A1F5A04" w14:textId="77777777" w:rsidR="00D17B90" w:rsidRPr="005F70FB" w:rsidRDefault="00D17B90" w:rsidP="00D17B90">
            <w:pPr>
              <w:pStyle w:val="GlossEng2ptafter"/>
            </w:pPr>
          </w:p>
        </w:tc>
        <w:tc>
          <w:tcPr>
            <w:tcW w:w="562" w:type="dxa"/>
            <w:gridSpan w:val="2"/>
            <w:shd w:val="clear" w:color="auto" w:fill="auto"/>
          </w:tcPr>
          <w:p w14:paraId="2FCD2CDC" w14:textId="77777777" w:rsidR="00D17B90" w:rsidRPr="005F70FB" w:rsidRDefault="00D17B90" w:rsidP="00D17B90">
            <w:pPr>
              <w:pStyle w:val="GlossEng2ptafter"/>
            </w:pPr>
            <w:r w:rsidRPr="005F70FB">
              <w:t>very</w:t>
            </w:r>
          </w:p>
        </w:tc>
        <w:tc>
          <w:tcPr>
            <w:tcW w:w="651" w:type="dxa"/>
            <w:gridSpan w:val="3"/>
            <w:shd w:val="clear" w:color="auto" w:fill="auto"/>
          </w:tcPr>
          <w:p w14:paraId="6D3ED2DB" w14:textId="77777777" w:rsidR="00D17B90" w:rsidRPr="005F70FB" w:rsidRDefault="00D17B90" w:rsidP="00D17B90">
            <w:pPr>
              <w:pStyle w:val="GlossEng2ptafter"/>
            </w:pPr>
            <w:r w:rsidRPr="005F70FB">
              <w:t>right?</w:t>
            </w:r>
          </w:p>
        </w:tc>
        <w:tc>
          <w:tcPr>
            <w:tcW w:w="484" w:type="dxa"/>
            <w:gridSpan w:val="3"/>
            <w:shd w:val="clear" w:color="auto" w:fill="auto"/>
          </w:tcPr>
          <w:p w14:paraId="1E2BFAB8" w14:textId="77777777" w:rsidR="00D17B90" w:rsidRPr="005F70FB" w:rsidRDefault="00D17B90" w:rsidP="00D17B90">
            <w:pPr>
              <w:pStyle w:val="GlossEng2ptafter"/>
            </w:pPr>
            <w:r w:rsidRPr="005F70FB">
              <w:t>so</w:t>
            </w:r>
          </w:p>
        </w:tc>
        <w:tc>
          <w:tcPr>
            <w:tcW w:w="540" w:type="dxa"/>
            <w:shd w:val="clear" w:color="auto" w:fill="auto"/>
          </w:tcPr>
          <w:p w14:paraId="183E32B2" w14:textId="77777777" w:rsidR="00D17B90" w:rsidRPr="005F70FB" w:rsidRDefault="00D17B90" w:rsidP="00D17B90">
            <w:pPr>
              <w:pStyle w:val="GlossEng2ptafter"/>
            </w:pPr>
            <w:r w:rsidRPr="005F70FB">
              <w:rPr>
                <w:rStyle w:val="ChSmallCaps"/>
              </w:rPr>
              <w:t>1pl</w:t>
            </w:r>
          </w:p>
        </w:tc>
        <w:tc>
          <w:tcPr>
            <w:tcW w:w="951" w:type="dxa"/>
            <w:gridSpan w:val="2"/>
            <w:shd w:val="clear" w:color="auto" w:fill="auto"/>
          </w:tcPr>
          <w:p w14:paraId="252BA5F1" w14:textId="77777777" w:rsidR="00D17B90" w:rsidRPr="005F70FB" w:rsidRDefault="00D17B90" w:rsidP="00D17B90">
            <w:pPr>
              <w:pStyle w:val="GlossEng2ptafter"/>
            </w:pPr>
            <w:r w:rsidRPr="005F70FB">
              <w:t>yesterday</w:t>
            </w:r>
          </w:p>
        </w:tc>
        <w:tc>
          <w:tcPr>
            <w:tcW w:w="667" w:type="dxa"/>
            <w:gridSpan w:val="3"/>
            <w:shd w:val="clear" w:color="auto" w:fill="auto"/>
          </w:tcPr>
          <w:p w14:paraId="1689C8C6" w14:textId="77777777" w:rsidR="00D17B90" w:rsidRPr="005F70FB" w:rsidRDefault="00D17B90" w:rsidP="00D17B90">
            <w:pPr>
              <w:pStyle w:val="GlossEng2ptafter"/>
            </w:pPr>
            <w:r w:rsidRPr="005F70FB">
              <w:t>play</w:t>
            </w:r>
          </w:p>
        </w:tc>
        <w:tc>
          <w:tcPr>
            <w:tcW w:w="573" w:type="dxa"/>
            <w:shd w:val="clear" w:color="auto" w:fill="auto"/>
          </w:tcPr>
          <w:p w14:paraId="3EE80C93" w14:textId="77777777" w:rsidR="00D17B90" w:rsidRPr="005F70FB" w:rsidRDefault="00D17B90" w:rsidP="00D17B90">
            <w:pPr>
              <w:pStyle w:val="GlossEng2ptafter"/>
            </w:pPr>
            <w:r w:rsidRPr="005F70FB">
              <w:t>with</w:t>
            </w:r>
          </w:p>
        </w:tc>
        <w:tc>
          <w:tcPr>
            <w:tcW w:w="944" w:type="dxa"/>
            <w:gridSpan w:val="3"/>
            <w:shd w:val="clear" w:color="auto" w:fill="auto"/>
          </w:tcPr>
          <w:p w14:paraId="67374987" w14:textId="77777777" w:rsidR="00D17B90" w:rsidRPr="005F70FB" w:rsidRDefault="00D17B90" w:rsidP="00D17B90">
            <w:pPr>
              <w:pStyle w:val="GlossEng2ptafter"/>
            </w:pPr>
            <w:r w:rsidRPr="005F70FB">
              <w:t>(sport.)net</w:t>
            </w:r>
          </w:p>
        </w:tc>
        <w:tc>
          <w:tcPr>
            <w:tcW w:w="671" w:type="dxa"/>
            <w:gridSpan w:val="2"/>
            <w:shd w:val="clear" w:color="auto" w:fill="auto"/>
          </w:tcPr>
          <w:p w14:paraId="4F0CAFFC" w14:textId="77777777" w:rsidR="00D17B90" w:rsidRPr="005F70FB" w:rsidRDefault="00D17B90" w:rsidP="00D17B90">
            <w:pPr>
              <w:pStyle w:val="GlossEng2ptafter"/>
            </w:pPr>
            <w:r w:rsidRPr="005F70FB">
              <w:rPr>
                <w:rStyle w:val="ChSmallCaps"/>
              </w:rPr>
              <w:t>d.dist</w:t>
            </w:r>
          </w:p>
        </w:tc>
      </w:tr>
      <w:tr w:rsidR="00D17B90" w:rsidRPr="005F70FB" w14:paraId="0223C8F8" w14:textId="77777777" w:rsidTr="00AC23C4">
        <w:trPr>
          <w:gridAfter w:val="14"/>
          <w:wAfter w:w="4524" w:type="dxa"/>
        </w:trPr>
        <w:tc>
          <w:tcPr>
            <w:tcW w:w="709" w:type="dxa"/>
            <w:shd w:val="clear" w:color="auto" w:fill="auto"/>
          </w:tcPr>
          <w:p w14:paraId="01173F12" w14:textId="77777777" w:rsidR="00D17B90" w:rsidRPr="005F70FB" w:rsidRDefault="00D17B90" w:rsidP="00D17B90">
            <w:pPr>
              <w:pStyle w:val="O0Nwnext"/>
            </w:pPr>
          </w:p>
        </w:tc>
        <w:tc>
          <w:tcPr>
            <w:tcW w:w="484" w:type="dxa"/>
            <w:shd w:val="clear" w:color="auto" w:fill="auto"/>
          </w:tcPr>
          <w:p w14:paraId="73DB38D4" w14:textId="77777777" w:rsidR="00D17B90" w:rsidRPr="005F70FB" w:rsidRDefault="00D17B90" w:rsidP="00D17B90">
            <w:pPr>
              <w:pStyle w:val="Text"/>
            </w:pPr>
            <w:r w:rsidRPr="005F70FB">
              <w:t>dua</w:t>
            </w:r>
          </w:p>
        </w:tc>
        <w:tc>
          <w:tcPr>
            <w:tcW w:w="540" w:type="dxa"/>
            <w:gridSpan w:val="3"/>
            <w:shd w:val="clear" w:color="auto" w:fill="auto"/>
          </w:tcPr>
          <w:p w14:paraId="3C200C10" w14:textId="77777777" w:rsidR="00D17B90" w:rsidRPr="005F70FB" w:rsidRDefault="00D17B90" w:rsidP="00D17B90">
            <w:pPr>
              <w:pStyle w:val="Text"/>
            </w:pPr>
            <w:r w:rsidRPr="005F70FB">
              <w:t>kali</w:t>
            </w:r>
          </w:p>
        </w:tc>
        <w:tc>
          <w:tcPr>
            <w:tcW w:w="495" w:type="dxa"/>
            <w:gridSpan w:val="2"/>
            <w:shd w:val="clear" w:color="auto" w:fill="auto"/>
          </w:tcPr>
          <w:p w14:paraId="347B882C" w14:textId="77777777" w:rsidR="00D17B90" w:rsidRPr="005F70FB" w:rsidRDefault="00D17B90" w:rsidP="00D17B90">
            <w:pPr>
              <w:pStyle w:val="Text"/>
            </w:pPr>
            <w:r w:rsidRPr="005F70FB">
              <w:t>saja</w:t>
            </w:r>
          </w:p>
        </w:tc>
      </w:tr>
      <w:tr w:rsidR="00D17B90" w:rsidRPr="005F70FB" w14:paraId="697DBFD4" w14:textId="77777777" w:rsidTr="00AC23C4">
        <w:trPr>
          <w:gridAfter w:val="14"/>
          <w:wAfter w:w="4524" w:type="dxa"/>
        </w:trPr>
        <w:tc>
          <w:tcPr>
            <w:tcW w:w="709" w:type="dxa"/>
            <w:shd w:val="clear" w:color="auto" w:fill="auto"/>
          </w:tcPr>
          <w:p w14:paraId="31E1826C" w14:textId="77777777" w:rsidR="00D17B90" w:rsidRPr="005F70FB" w:rsidRDefault="00D17B90" w:rsidP="00D17B90">
            <w:pPr>
              <w:pStyle w:val="GlossEng"/>
            </w:pPr>
          </w:p>
        </w:tc>
        <w:tc>
          <w:tcPr>
            <w:tcW w:w="484" w:type="dxa"/>
            <w:shd w:val="clear" w:color="auto" w:fill="auto"/>
          </w:tcPr>
          <w:p w14:paraId="33554925" w14:textId="77777777" w:rsidR="00D17B90" w:rsidRPr="005F70FB" w:rsidRDefault="00D17B90" w:rsidP="00D17B90">
            <w:pPr>
              <w:pStyle w:val="GlossEng"/>
            </w:pPr>
            <w:r w:rsidRPr="005F70FB">
              <w:t>two</w:t>
            </w:r>
          </w:p>
        </w:tc>
        <w:tc>
          <w:tcPr>
            <w:tcW w:w="540" w:type="dxa"/>
            <w:gridSpan w:val="3"/>
            <w:shd w:val="clear" w:color="auto" w:fill="auto"/>
          </w:tcPr>
          <w:p w14:paraId="69E3EE19" w14:textId="77777777" w:rsidR="00D17B90" w:rsidRPr="005F70FB" w:rsidRDefault="00D17B90" w:rsidP="00D17B90">
            <w:pPr>
              <w:pStyle w:val="GlossEng"/>
            </w:pPr>
            <w:r w:rsidRPr="005F70FB">
              <w:t>time</w:t>
            </w:r>
          </w:p>
        </w:tc>
        <w:tc>
          <w:tcPr>
            <w:tcW w:w="495" w:type="dxa"/>
            <w:gridSpan w:val="2"/>
            <w:shd w:val="clear" w:color="auto" w:fill="auto"/>
          </w:tcPr>
          <w:p w14:paraId="6832373B" w14:textId="77777777" w:rsidR="00D17B90" w:rsidRPr="005F70FB" w:rsidRDefault="00D17B90" w:rsidP="00D17B90">
            <w:pPr>
              <w:pStyle w:val="GlossEng"/>
            </w:pPr>
            <w:r w:rsidRPr="005F70FB">
              <w:t>just</w:t>
            </w:r>
          </w:p>
        </w:tc>
      </w:tr>
    </w:tbl>
    <w:p w14:paraId="1835095A" w14:textId="77777777" w:rsidR="00D17B90" w:rsidRPr="005F70FB" w:rsidRDefault="00D17B90" w:rsidP="00D17B90">
      <w:pPr>
        <w:pStyle w:val="FreeTranslEng"/>
      </w:pPr>
      <w:r w:rsidRPr="005F70FB">
        <w:t>Klara: indeed, and then the net was really tight, (it was) very good, right?, so yesterday we played at that net only twice</w:t>
      </w:r>
    </w:p>
    <w:tbl>
      <w:tblPr>
        <w:tblW w:w="0" w:type="auto"/>
        <w:tblCellMar>
          <w:left w:w="42" w:type="dxa"/>
          <w:right w:w="42" w:type="dxa"/>
        </w:tblCellMar>
        <w:tblLook w:val="01E0" w:firstRow="1" w:lastRow="1" w:firstColumn="1" w:lastColumn="1" w:noHBand="0" w:noVBand="0"/>
      </w:tblPr>
      <w:tblGrid>
        <w:gridCol w:w="709"/>
        <w:gridCol w:w="596"/>
        <w:gridCol w:w="489"/>
        <w:gridCol w:w="573"/>
        <w:gridCol w:w="522"/>
      </w:tblGrid>
      <w:tr w:rsidR="00AC23C4" w:rsidRPr="005F70FB" w14:paraId="2964363B" w14:textId="77777777" w:rsidTr="00AC23C4">
        <w:tc>
          <w:tcPr>
            <w:tcW w:w="709" w:type="dxa"/>
            <w:shd w:val="clear" w:color="auto" w:fill="auto"/>
          </w:tcPr>
          <w:p w14:paraId="45B4734C" w14:textId="77777777" w:rsidR="00D17B90" w:rsidRPr="005F70FB" w:rsidRDefault="00D17B90" w:rsidP="00D17B90">
            <w:pPr>
              <w:pStyle w:val="Text"/>
            </w:pPr>
            <w:r w:rsidRPr="005F70FB">
              <w:t>0031</w:t>
            </w:r>
          </w:p>
        </w:tc>
        <w:tc>
          <w:tcPr>
            <w:tcW w:w="596" w:type="dxa"/>
            <w:shd w:val="clear" w:color="auto" w:fill="auto"/>
          </w:tcPr>
          <w:p w14:paraId="36B80DE4" w14:textId="77777777" w:rsidR="00D17B90" w:rsidRPr="005F70FB" w:rsidRDefault="00D17B90" w:rsidP="00D17B90">
            <w:pPr>
              <w:pStyle w:val="Text"/>
            </w:pPr>
            <w:r w:rsidRPr="005F70FB">
              <w:rPr>
                <w:lang w:eastAsia="en-US"/>
              </w:rPr>
              <w:t>Wili</w:t>
            </w:r>
            <w:r w:rsidRPr="005F70FB">
              <w:t>:</w:t>
            </w:r>
          </w:p>
        </w:tc>
        <w:tc>
          <w:tcPr>
            <w:tcW w:w="489" w:type="dxa"/>
            <w:shd w:val="clear" w:color="auto" w:fill="auto"/>
          </w:tcPr>
          <w:p w14:paraId="4DF9B127" w14:textId="77777777" w:rsidR="00D17B90" w:rsidRPr="005F70FB" w:rsidRDefault="00D17B90" w:rsidP="00D17B90">
            <w:pPr>
              <w:pStyle w:val="Text"/>
            </w:pPr>
            <w:r w:rsidRPr="005F70FB">
              <w:t>sa</w:t>
            </w:r>
          </w:p>
        </w:tc>
        <w:tc>
          <w:tcPr>
            <w:tcW w:w="573" w:type="dxa"/>
            <w:shd w:val="clear" w:color="auto" w:fill="auto"/>
          </w:tcPr>
          <w:p w14:paraId="7F0E1063" w14:textId="77777777" w:rsidR="00D17B90" w:rsidRPr="005F70FB" w:rsidRDefault="00D17B90" w:rsidP="00D17B90">
            <w:pPr>
              <w:pStyle w:val="Text"/>
            </w:pPr>
            <w:r w:rsidRPr="005F70FB">
              <w:t>yang</w:t>
            </w:r>
          </w:p>
        </w:tc>
        <w:tc>
          <w:tcPr>
            <w:tcW w:w="522" w:type="dxa"/>
            <w:shd w:val="clear" w:color="auto" w:fill="auto"/>
          </w:tcPr>
          <w:p w14:paraId="5997A365" w14:textId="77777777" w:rsidR="00D17B90" w:rsidRPr="005F70FB" w:rsidRDefault="00D17B90" w:rsidP="00D17B90">
            <w:pPr>
              <w:pStyle w:val="Text"/>
            </w:pPr>
            <w:r w:rsidRPr="005F70FB">
              <w:t>[</w:t>
            </w:r>
            <w:r w:rsidRPr="005F70FB">
              <w:rPr>
                <w:rStyle w:val="ChSmallCaps"/>
              </w:rPr>
              <w:t>up</w:t>
            </w:r>
            <w:r w:rsidRPr="005F70FB">
              <w:t>]</w:t>
            </w:r>
          </w:p>
        </w:tc>
      </w:tr>
      <w:tr w:rsidR="00AC23C4" w:rsidRPr="005F70FB" w14:paraId="150D9617" w14:textId="77777777" w:rsidTr="00AC23C4">
        <w:tc>
          <w:tcPr>
            <w:tcW w:w="709" w:type="dxa"/>
            <w:shd w:val="clear" w:color="auto" w:fill="auto"/>
          </w:tcPr>
          <w:p w14:paraId="0481356D" w14:textId="77777777" w:rsidR="00D17B90" w:rsidRPr="005F70FB" w:rsidRDefault="00D17B90" w:rsidP="00D17B90">
            <w:pPr>
              <w:pStyle w:val="GlossEng"/>
            </w:pPr>
          </w:p>
        </w:tc>
        <w:tc>
          <w:tcPr>
            <w:tcW w:w="596" w:type="dxa"/>
            <w:shd w:val="clear" w:color="auto" w:fill="auto"/>
          </w:tcPr>
          <w:p w14:paraId="6BEB4EB7" w14:textId="77777777" w:rsidR="00D17B90" w:rsidRPr="005F70FB" w:rsidRDefault="00D17B90" w:rsidP="00D17B90">
            <w:pPr>
              <w:pStyle w:val="GlossEng"/>
            </w:pPr>
          </w:p>
        </w:tc>
        <w:tc>
          <w:tcPr>
            <w:tcW w:w="489" w:type="dxa"/>
            <w:shd w:val="clear" w:color="auto" w:fill="auto"/>
          </w:tcPr>
          <w:p w14:paraId="3D37C48E" w14:textId="77777777" w:rsidR="00D17B90" w:rsidRPr="005F70FB" w:rsidRDefault="00D17B90" w:rsidP="00D17B90">
            <w:pPr>
              <w:pStyle w:val="GlossEng"/>
            </w:pPr>
            <w:r w:rsidRPr="005F70FB">
              <w:rPr>
                <w:rStyle w:val="ChSmallCaps"/>
              </w:rPr>
              <w:t>1sg</w:t>
            </w:r>
          </w:p>
        </w:tc>
        <w:tc>
          <w:tcPr>
            <w:tcW w:w="573" w:type="dxa"/>
            <w:shd w:val="clear" w:color="auto" w:fill="auto"/>
          </w:tcPr>
          <w:p w14:paraId="1F7C6204" w14:textId="77777777" w:rsidR="00D17B90" w:rsidRPr="005F70FB" w:rsidRDefault="00D17B90" w:rsidP="00D17B90">
            <w:pPr>
              <w:pStyle w:val="GlossEng"/>
            </w:pPr>
            <w:r w:rsidRPr="005F70FB">
              <w:rPr>
                <w:rStyle w:val="ChSmallCaps"/>
              </w:rPr>
              <w:t>rel</w:t>
            </w:r>
          </w:p>
        </w:tc>
        <w:tc>
          <w:tcPr>
            <w:tcW w:w="522" w:type="dxa"/>
            <w:shd w:val="clear" w:color="auto" w:fill="auto"/>
          </w:tcPr>
          <w:p w14:paraId="01C8F28C" w14:textId="77777777" w:rsidR="00D17B90" w:rsidRPr="005F70FB" w:rsidRDefault="00D17B90" w:rsidP="00D17B90">
            <w:pPr>
              <w:pStyle w:val="GlossEng"/>
            </w:pPr>
          </w:p>
        </w:tc>
      </w:tr>
    </w:tbl>
    <w:p w14:paraId="4543B0CC" w14:textId="77777777" w:rsidR="00D17B90" w:rsidRPr="005F70FB" w:rsidRDefault="00D17B90" w:rsidP="00D17B90">
      <w:pPr>
        <w:pStyle w:val="FreeTranslEng"/>
      </w:pPr>
      <w:r w:rsidRPr="005F70FB">
        <w:rPr>
          <w:lang w:eastAsia="en-US"/>
        </w:rPr>
        <w:t>Wili</w:t>
      </w:r>
      <w:r w:rsidRPr="005F70FB">
        <w:t>: it was me who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9"/>
        <w:gridCol w:w="673"/>
        <w:gridCol w:w="595"/>
        <w:gridCol w:w="573"/>
        <w:gridCol w:w="773"/>
        <w:gridCol w:w="522"/>
      </w:tblGrid>
      <w:tr w:rsidR="00AC23C4" w:rsidRPr="005F70FB" w14:paraId="4305A412" w14:textId="77777777" w:rsidTr="00AC23C4">
        <w:tc>
          <w:tcPr>
            <w:tcW w:w="709" w:type="dxa"/>
            <w:shd w:val="clear" w:color="auto" w:fill="auto"/>
          </w:tcPr>
          <w:p w14:paraId="50E254AE" w14:textId="77777777" w:rsidR="00D17B90" w:rsidRPr="005F70FB" w:rsidRDefault="00D17B90" w:rsidP="00D17B90">
            <w:pPr>
              <w:pStyle w:val="Text"/>
            </w:pPr>
            <w:r w:rsidRPr="005F70FB">
              <w:t>0032</w:t>
            </w:r>
          </w:p>
        </w:tc>
        <w:tc>
          <w:tcPr>
            <w:tcW w:w="673" w:type="dxa"/>
            <w:shd w:val="clear" w:color="auto" w:fill="auto"/>
          </w:tcPr>
          <w:p w14:paraId="15D7777F" w14:textId="77777777" w:rsidR="00D17B90" w:rsidRPr="005F70FB" w:rsidRDefault="00D17B90" w:rsidP="00D17B90">
            <w:pPr>
              <w:pStyle w:val="Text"/>
            </w:pPr>
            <w:r w:rsidRPr="005F70FB">
              <w:t>Nelci:</w:t>
            </w:r>
          </w:p>
        </w:tc>
        <w:tc>
          <w:tcPr>
            <w:tcW w:w="595" w:type="dxa"/>
            <w:shd w:val="clear" w:color="auto" w:fill="auto"/>
          </w:tcPr>
          <w:p w14:paraId="06100647" w14:textId="77777777" w:rsidR="00D17B90" w:rsidRPr="005F70FB" w:rsidRDefault="00D17B90" w:rsidP="00D17B90">
            <w:pPr>
              <w:pStyle w:val="Text"/>
            </w:pPr>
            <w:r w:rsidRPr="005F70FB">
              <w:t>siapa</w:t>
            </w:r>
          </w:p>
        </w:tc>
        <w:tc>
          <w:tcPr>
            <w:tcW w:w="573" w:type="dxa"/>
            <w:shd w:val="clear" w:color="auto" w:fill="auto"/>
          </w:tcPr>
          <w:p w14:paraId="2FCD7BAE" w14:textId="77777777" w:rsidR="00D17B90" w:rsidRPr="005F70FB" w:rsidRDefault="00D17B90" w:rsidP="00D17B90">
            <w:pPr>
              <w:pStyle w:val="Text"/>
            </w:pPr>
            <w:r w:rsidRPr="005F70FB">
              <w:t>yang</w:t>
            </w:r>
          </w:p>
        </w:tc>
        <w:tc>
          <w:tcPr>
            <w:tcW w:w="773" w:type="dxa"/>
            <w:shd w:val="clear" w:color="auto" w:fill="auto"/>
          </w:tcPr>
          <w:p w14:paraId="790E8A4A" w14:textId="77777777" w:rsidR="00D17B90" w:rsidRPr="005F70FB" w:rsidRDefault="00D17B90" w:rsidP="00D17B90">
            <w:pPr>
              <w:pStyle w:val="Text"/>
            </w:pPr>
            <w:r w:rsidRPr="005F70FB">
              <w:t>ganggu</w:t>
            </w:r>
          </w:p>
        </w:tc>
        <w:tc>
          <w:tcPr>
            <w:tcW w:w="522" w:type="dxa"/>
            <w:shd w:val="clear" w:color="auto" w:fill="auto"/>
          </w:tcPr>
          <w:p w14:paraId="3DDC2F0C" w14:textId="77777777" w:rsidR="00D17B90" w:rsidRPr="005F70FB" w:rsidRDefault="00D17B90" w:rsidP="00D17B90">
            <w:pPr>
              <w:pStyle w:val="Text"/>
            </w:pPr>
            <w:r w:rsidRPr="005F70FB">
              <w:t>[</w:t>
            </w:r>
            <w:r w:rsidRPr="005F70FB">
              <w:rPr>
                <w:rStyle w:val="ChSmallCaps"/>
              </w:rPr>
              <w:t>up</w:t>
            </w:r>
            <w:r w:rsidRPr="005F70FB">
              <w:t>]</w:t>
            </w:r>
          </w:p>
        </w:tc>
      </w:tr>
      <w:tr w:rsidR="00AC23C4" w:rsidRPr="005F70FB" w14:paraId="32CA9F47" w14:textId="77777777" w:rsidTr="00AC23C4">
        <w:tc>
          <w:tcPr>
            <w:tcW w:w="709" w:type="dxa"/>
            <w:shd w:val="clear" w:color="auto" w:fill="auto"/>
          </w:tcPr>
          <w:p w14:paraId="4A740FAB" w14:textId="77777777" w:rsidR="00D17B90" w:rsidRPr="005F70FB" w:rsidRDefault="00D17B90" w:rsidP="00D17B90">
            <w:pPr>
              <w:pStyle w:val="GlossEng"/>
            </w:pPr>
          </w:p>
        </w:tc>
        <w:tc>
          <w:tcPr>
            <w:tcW w:w="673" w:type="dxa"/>
            <w:shd w:val="clear" w:color="auto" w:fill="auto"/>
          </w:tcPr>
          <w:p w14:paraId="6189F7C0" w14:textId="77777777" w:rsidR="00D17B90" w:rsidRPr="005F70FB" w:rsidRDefault="00D17B90" w:rsidP="00D17B90">
            <w:pPr>
              <w:pStyle w:val="GlossEng"/>
            </w:pPr>
          </w:p>
        </w:tc>
        <w:tc>
          <w:tcPr>
            <w:tcW w:w="595" w:type="dxa"/>
            <w:shd w:val="clear" w:color="auto" w:fill="auto"/>
          </w:tcPr>
          <w:p w14:paraId="04F2586C" w14:textId="77777777" w:rsidR="00D17B90" w:rsidRPr="005F70FB" w:rsidRDefault="00D17B90" w:rsidP="00D17B90">
            <w:pPr>
              <w:pStyle w:val="GlossEng"/>
            </w:pPr>
            <w:r w:rsidRPr="005F70FB">
              <w:t>who</w:t>
            </w:r>
          </w:p>
        </w:tc>
        <w:tc>
          <w:tcPr>
            <w:tcW w:w="573" w:type="dxa"/>
            <w:shd w:val="clear" w:color="auto" w:fill="auto"/>
          </w:tcPr>
          <w:p w14:paraId="6036C847" w14:textId="77777777" w:rsidR="00D17B90" w:rsidRPr="005F70FB" w:rsidRDefault="00D17B90" w:rsidP="00D17B90">
            <w:pPr>
              <w:pStyle w:val="GlossEng"/>
            </w:pPr>
            <w:r w:rsidRPr="005F70FB">
              <w:rPr>
                <w:rStyle w:val="ChSmallCaps"/>
              </w:rPr>
              <w:t>rel</w:t>
            </w:r>
          </w:p>
        </w:tc>
        <w:tc>
          <w:tcPr>
            <w:tcW w:w="773" w:type="dxa"/>
            <w:shd w:val="clear" w:color="auto" w:fill="auto"/>
          </w:tcPr>
          <w:p w14:paraId="30AE299B" w14:textId="77777777" w:rsidR="00D17B90" w:rsidRPr="005F70FB" w:rsidRDefault="00D17B90" w:rsidP="00D17B90">
            <w:pPr>
              <w:pStyle w:val="GlossEng"/>
            </w:pPr>
            <w:r w:rsidRPr="005F70FB">
              <w:t>disturb</w:t>
            </w:r>
          </w:p>
        </w:tc>
        <w:tc>
          <w:tcPr>
            <w:tcW w:w="522" w:type="dxa"/>
            <w:shd w:val="clear" w:color="auto" w:fill="auto"/>
          </w:tcPr>
          <w:p w14:paraId="247EE2AC" w14:textId="77777777" w:rsidR="00D17B90" w:rsidRPr="005F70FB" w:rsidRDefault="00D17B90" w:rsidP="00D17B90">
            <w:pPr>
              <w:pStyle w:val="GlossEng"/>
            </w:pPr>
          </w:p>
        </w:tc>
      </w:tr>
    </w:tbl>
    <w:p w14:paraId="224D2283" w14:textId="77777777" w:rsidR="00D17B90" w:rsidRPr="005F70FB" w:rsidRDefault="00D17B90" w:rsidP="00D17B90">
      <w:pPr>
        <w:pStyle w:val="FreeTranslEng"/>
      </w:pPr>
      <w:r w:rsidRPr="005F70FB">
        <w:t>Nelci: who was it who disturbed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9"/>
        <w:gridCol w:w="603"/>
        <w:gridCol w:w="536"/>
        <w:gridCol w:w="584"/>
        <w:gridCol w:w="569"/>
      </w:tblGrid>
      <w:tr w:rsidR="00AC23C4" w:rsidRPr="005F70FB" w14:paraId="2F7639FA" w14:textId="77777777" w:rsidTr="00AC23C4">
        <w:tc>
          <w:tcPr>
            <w:tcW w:w="709" w:type="dxa"/>
            <w:shd w:val="clear" w:color="auto" w:fill="auto"/>
          </w:tcPr>
          <w:p w14:paraId="0431CC84" w14:textId="77777777" w:rsidR="00D17B90" w:rsidRPr="005F70FB" w:rsidRDefault="00D17B90" w:rsidP="00D17B90">
            <w:pPr>
              <w:pStyle w:val="Text"/>
            </w:pPr>
            <w:r w:rsidRPr="005F70FB">
              <w:t>0033</w:t>
            </w:r>
          </w:p>
        </w:tc>
        <w:tc>
          <w:tcPr>
            <w:tcW w:w="603" w:type="dxa"/>
            <w:shd w:val="clear" w:color="auto" w:fill="auto"/>
          </w:tcPr>
          <w:p w14:paraId="057F9E07" w14:textId="77777777" w:rsidR="00D17B90" w:rsidRPr="005F70FB" w:rsidRDefault="00D17B90" w:rsidP="00D17B90">
            <w:pPr>
              <w:pStyle w:val="Text"/>
            </w:pPr>
            <w:r w:rsidRPr="005F70FB">
              <w:t>Klara:</w:t>
            </w:r>
          </w:p>
        </w:tc>
        <w:tc>
          <w:tcPr>
            <w:tcW w:w="536" w:type="dxa"/>
            <w:shd w:val="clear" w:color="auto" w:fill="auto"/>
          </w:tcPr>
          <w:p w14:paraId="0BDE1D41" w14:textId="77777777" w:rsidR="00D17B90" w:rsidRPr="005F70FB" w:rsidRDefault="00D17B90" w:rsidP="00D17B90">
            <w:pPr>
              <w:pStyle w:val="Text"/>
            </w:pPr>
            <w:r w:rsidRPr="005F70FB">
              <w:t>tong</w:t>
            </w:r>
          </w:p>
        </w:tc>
        <w:tc>
          <w:tcPr>
            <w:tcW w:w="584" w:type="dxa"/>
            <w:shd w:val="clear" w:color="auto" w:fill="auto"/>
          </w:tcPr>
          <w:p w14:paraId="63150E9E" w14:textId="77777777" w:rsidR="00D17B90" w:rsidRPr="005F70FB" w:rsidRDefault="00D17B90" w:rsidP="00D17B90">
            <w:pPr>
              <w:pStyle w:val="Text"/>
            </w:pPr>
            <w:r w:rsidRPr="005F70FB">
              <w:t>maing</w:t>
            </w:r>
          </w:p>
        </w:tc>
        <w:tc>
          <w:tcPr>
            <w:tcW w:w="569" w:type="dxa"/>
            <w:shd w:val="clear" w:color="auto" w:fill="auto"/>
          </w:tcPr>
          <w:p w14:paraId="39DEB298" w14:textId="77777777" w:rsidR="00D17B90" w:rsidRPr="005F70FB" w:rsidRDefault="00D17B90" w:rsidP="00D17B90">
            <w:pPr>
              <w:pStyle w:val="Text"/>
            </w:pPr>
            <w:r w:rsidRPr="005F70FB">
              <w:t>[</w:t>
            </w:r>
            <w:r w:rsidRPr="005F70FB">
              <w:rPr>
                <w:rStyle w:val="ChSmallCaps"/>
              </w:rPr>
              <w:t>up</w:t>
            </w:r>
            <w:r w:rsidRPr="005F70FB">
              <w:t>]</w:t>
            </w:r>
          </w:p>
        </w:tc>
      </w:tr>
      <w:tr w:rsidR="00AC23C4" w:rsidRPr="005F70FB" w14:paraId="3FAC697F" w14:textId="77777777" w:rsidTr="00AC23C4">
        <w:tc>
          <w:tcPr>
            <w:tcW w:w="709" w:type="dxa"/>
            <w:shd w:val="clear" w:color="auto" w:fill="auto"/>
          </w:tcPr>
          <w:p w14:paraId="659AED9B" w14:textId="77777777" w:rsidR="00D17B90" w:rsidRPr="005F70FB" w:rsidRDefault="00D17B90" w:rsidP="00D17B90">
            <w:pPr>
              <w:pStyle w:val="GlossEng"/>
            </w:pPr>
          </w:p>
        </w:tc>
        <w:tc>
          <w:tcPr>
            <w:tcW w:w="603" w:type="dxa"/>
            <w:shd w:val="clear" w:color="auto" w:fill="auto"/>
          </w:tcPr>
          <w:p w14:paraId="039A3F96" w14:textId="77777777" w:rsidR="00D17B90" w:rsidRPr="005F70FB" w:rsidRDefault="00D17B90" w:rsidP="00D17B90">
            <w:pPr>
              <w:pStyle w:val="GlossEng"/>
            </w:pPr>
          </w:p>
        </w:tc>
        <w:tc>
          <w:tcPr>
            <w:tcW w:w="536" w:type="dxa"/>
            <w:shd w:val="clear" w:color="auto" w:fill="auto"/>
          </w:tcPr>
          <w:p w14:paraId="4F85FCA9" w14:textId="77777777" w:rsidR="00D17B90" w:rsidRPr="005F70FB" w:rsidRDefault="00D17B90" w:rsidP="00D17B90">
            <w:pPr>
              <w:pStyle w:val="GlossEng"/>
            </w:pPr>
            <w:r w:rsidRPr="005F70FB">
              <w:rPr>
                <w:rStyle w:val="ChSmallCaps"/>
              </w:rPr>
              <w:t>1pl</w:t>
            </w:r>
          </w:p>
        </w:tc>
        <w:tc>
          <w:tcPr>
            <w:tcW w:w="584" w:type="dxa"/>
            <w:shd w:val="clear" w:color="auto" w:fill="auto"/>
          </w:tcPr>
          <w:p w14:paraId="623ACED0" w14:textId="77777777" w:rsidR="00D17B90" w:rsidRPr="005F70FB" w:rsidRDefault="00D17B90" w:rsidP="00D17B90">
            <w:pPr>
              <w:pStyle w:val="GlossEng"/>
            </w:pPr>
            <w:r w:rsidRPr="005F70FB">
              <w:t>play</w:t>
            </w:r>
          </w:p>
        </w:tc>
        <w:tc>
          <w:tcPr>
            <w:tcW w:w="569" w:type="dxa"/>
            <w:shd w:val="clear" w:color="auto" w:fill="auto"/>
          </w:tcPr>
          <w:p w14:paraId="051CDF3A" w14:textId="77777777" w:rsidR="00D17B90" w:rsidRPr="005F70FB" w:rsidRDefault="00D17B90" w:rsidP="00D17B90">
            <w:pPr>
              <w:pStyle w:val="GlossEng"/>
            </w:pPr>
          </w:p>
        </w:tc>
      </w:tr>
    </w:tbl>
    <w:p w14:paraId="5457F42B" w14:textId="77777777" w:rsidR="00D17B90" w:rsidRPr="005F70FB" w:rsidRDefault="00D17B90" w:rsidP="00D17B90">
      <w:pPr>
        <w:pStyle w:val="FreeTranslEng"/>
      </w:pPr>
      <w:r w:rsidRPr="005F70FB">
        <w:t>Klara: we were playing [</w:t>
      </w:r>
      <w:r w:rsidRPr="005F70FB">
        <w:rPr>
          <w:rStyle w:val="ChSmallCaps"/>
        </w:rPr>
        <w:t>up</w:t>
      </w:r>
      <w:r w:rsidRPr="005F70FB">
        <w:t>]</w:t>
      </w:r>
    </w:p>
    <w:tbl>
      <w:tblPr>
        <w:tblW w:w="6652" w:type="dxa"/>
        <w:tblCellMar>
          <w:left w:w="42" w:type="dxa"/>
          <w:right w:w="42" w:type="dxa"/>
        </w:tblCellMar>
        <w:tblLook w:val="01E0" w:firstRow="1" w:lastRow="1" w:firstColumn="1" w:lastColumn="1" w:noHBand="0" w:noVBand="0"/>
      </w:tblPr>
      <w:tblGrid>
        <w:gridCol w:w="709"/>
        <w:gridCol w:w="536"/>
        <w:gridCol w:w="93"/>
        <w:gridCol w:w="521"/>
        <w:gridCol w:w="419"/>
        <w:gridCol w:w="39"/>
        <w:gridCol w:w="450"/>
        <w:gridCol w:w="119"/>
        <w:gridCol w:w="454"/>
        <w:gridCol w:w="130"/>
        <w:gridCol w:w="569"/>
        <w:gridCol w:w="19"/>
        <w:gridCol w:w="489"/>
        <w:gridCol w:w="159"/>
        <w:gridCol w:w="569"/>
        <w:gridCol w:w="120"/>
        <w:gridCol w:w="547"/>
        <w:gridCol w:w="26"/>
        <w:gridCol w:w="684"/>
      </w:tblGrid>
      <w:tr w:rsidR="00AC23C4" w:rsidRPr="005F70FB" w14:paraId="20DF48DA" w14:textId="77777777" w:rsidTr="00AC23C4">
        <w:tc>
          <w:tcPr>
            <w:tcW w:w="709" w:type="dxa"/>
            <w:shd w:val="clear" w:color="auto" w:fill="auto"/>
          </w:tcPr>
          <w:p w14:paraId="4D3EF6F4" w14:textId="494B0E4D" w:rsidR="00D17B90" w:rsidRPr="005F70FB" w:rsidRDefault="00C82099" w:rsidP="00D17B90">
            <w:pPr>
              <w:pStyle w:val="Text"/>
            </w:pPr>
            <w:r>
              <w:t>003</w:t>
            </w:r>
            <w:r w:rsidR="00D17B90" w:rsidRPr="005F70FB">
              <w:t>4</w:t>
            </w:r>
          </w:p>
        </w:tc>
        <w:tc>
          <w:tcPr>
            <w:tcW w:w="629" w:type="dxa"/>
            <w:gridSpan w:val="2"/>
            <w:shd w:val="clear" w:color="auto" w:fill="auto"/>
          </w:tcPr>
          <w:p w14:paraId="0394C69C" w14:textId="77777777" w:rsidR="00D17B90" w:rsidRPr="005F70FB" w:rsidRDefault="00D17B90" w:rsidP="00D17B90">
            <w:pPr>
              <w:pStyle w:val="Text"/>
            </w:pPr>
            <w:r w:rsidRPr="005F70FB">
              <w:t>Oten:</w:t>
            </w:r>
          </w:p>
        </w:tc>
        <w:tc>
          <w:tcPr>
            <w:tcW w:w="940" w:type="dxa"/>
            <w:gridSpan w:val="2"/>
            <w:shd w:val="clear" w:color="auto" w:fill="auto"/>
          </w:tcPr>
          <w:p w14:paraId="7D940B96" w14:textId="77777777" w:rsidR="00D17B90" w:rsidRPr="005F70FB" w:rsidRDefault="00D17B90" w:rsidP="00D17B90">
            <w:pPr>
              <w:pStyle w:val="Text"/>
            </w:pPr>
            <w:r w:rsidRPr="005F70FB">
              <w:t>lo,</w:t>
            </w:r>
          </w:p>
        </w:tc>
        <w:tc>
          <w:tcPr>
            <w:tcW w:w="489" w:type="dxa"/>
            <w:gridSpan w:val="2"/>
            <w:shd w:val="clear" w:color="auto" w:fill="auto"/>
          </w:tcPr>
          <w:p w14:paraId="338D6D2F" w14:textId="77777777" w:rsidR="00D17B90" w:rsidRPr="005F70FB" w:rsidRDefault="00D17B90" w:rsidP="00D17B90">
            <w:pPr>
              <w:pStyle w:val="Text"/>
            </w:pPr>
            <w:r w:rsidRPr="005F70FB">
              <w:t>de</w:t>
            </w:r>
          </w:p>
        </w:tc>
        <w:tc>
          <w:tcPr>
            <w:tcW w:w="573" w:type="dxa"/>
            <w:gridSpan w:val="2"/>
            <w:shd w:val="clear" w:color="auto" w:fill="auto"/>
          </w:tcPr>
          <w:p w14:paraId="53A268EF" w14:textId="77777777" w:rsidR="00D17B90" w:rsidRPr="005F70FB" w:rsidRDefault="00D17B90" w:rsidP="00D17B90">
            <w:pPr>
              <w:pStyle w:val="Text"/>
            </w:pPr>
            <w:r w:rsidRPr="005F70FB">
              <w:t>yang</w:t>
            </w:r>
          </w:p>
        </w:tc>
        <w:tc>
          <w:tcPr>
            <w:tcW w:w="718" w:type="dxa"/>
            <w:gridSpan w:val="3"/>
            <w:shd w:val="clear" w:color="auto" w:fill="auto"/>
          </w:tcPr>
          <w:p w14:paraId="18A06FE5" w14:textId="77777777" w:rsidR="00D17B90" w:rsidRPr="005F70FB" w:rsidRDefault="00D17B90" w:rsidP="00D17B90">
            <w:pPr>
              <w:pStyle w:val="Text"/>
            </w:pPr>
            <w:r w:rsidRPr="005F70FB">
              <w:t>gara,</w:t>
            </w:r>
          </w:p>
        </w:tc>
        <w:tc>
          <w:tcPr>
            <w:tcW w:w="489" w:type="dxa"/>
            <w:shd w:val="clear" w:color="auto" w:fill="auto"/>
          </w:tcPr>
          <w:p w14:paraId="5DF15A37" w14:textId="77777777" w:rsidR="00D17B90" w:rsidRPr="005F70FB" w:rsidRDefault="00D17B90" w:rsidP="00D17B90">
            <w:pPr>
              <w:pStyle w:val="Text"/>
            </w:pPr>
            <w:r w:rsidRPr="005F70FB">
              <w:t>ko</w:t>
            </w:r>
          </w:p>
        </w:tc>
        <w:tc>
          <w:tcPr>
            <w:tcW w:w="848" w:type="dxa"/>
            <w:gridSpan w:val="3"/>
            <w:shd w:val="clear" w:color="auto" w:fill="auto"/>
          </w:tcPr>
          <w:p w14:paraId="0F1EC866" w14:textId="77777777" w:rsidR="00D17B90" w:rsidRPr="005F70FB" w:rsidRDefault="00D17B90" w:rsidP="00D17B90">
            <w:pPr>
              <w:pStyle w:val="Text"/>
            </w:pPr>
            <w:r w:rsidRPr="005F70FB">
              <w:t>jang</w:t>
            </w:r>
          </w:p>
        </w:tc>
        <w:tc>
          <w:tcPr>
            <w:tcW w:w="573" w:type="dxa"/>
            <w:gridSpan w:val="2"/>
            <w:shd w:val="clear" w:color="auto" w:fill="auto"/>
          </w:tcPr>
          <w:p w14:paraId="2AFAB16B" w14:textId="77777777" w:rsidR="00D17B90" w:rsidRPr="005F70FB" w:rsidRDefault="00D17B90" w:rsidP="00D17B90">
            <w:pPr>
              <w:pStyle w:val="Text"/>
            </w:pPr>
            <w:r w:rsidRPr="005F70FB">
              <w:t>mo</w:t>
            </w:r>
          </w:p>
        </w:tc>
        <w:tc>
          <w:tcPr>
            <w:tcW w:w="684" w:type="dxa"/>
            <w:shd w:val="clear" w:color="auto" w:fill="auto"/>
          </w:tcPr>
          <w:p w14:paraId="6E7530D5" w14:textId="77777777" w:rsidR="00D17B90" w:rsidRPr="005F70FB" w:rsidRDefault="00D17B90" w:rsidP="00D17B90">
            <w:pPr>
              <w:pStyle w:val="Text"/>
            </w:pPr>
            <w:r w:rsidRPr="005F70FB">
              <w:t>bilang</w:t>
            </w:r>
          </w:p>
        </w:tc>
      </w:tr>
      <w:tr w:rsidR="00AC23C4" w:rsidRPr="005F70FB" w14:paraId="60461E72" w14:textId="77777777" w:rsidTr="00AC23C4">
        <w:tc>
          <w:tcPr>
            <w:tcW w:w="709" w:type="dxa"/>
            <w:shd w:val="clear" w:color="auto" w:fill="auto"/>
          </w:tcPr>
          <w:p w14:paraId="30FA9535" w14:textId="77777777" w:rsidR="00D17B90" w:rsidRPr="005F70FB" w:rsidRDefault="00D17B90" w:rsidP="00D17B90">
            <w:pPr>
              <w:pStyle w:val="GlossEng2ptafter"/>
            </w:pPr>
          </w:p>
        </w:tc>
        <w:tc>
          <w:tcPr>
            <w:tcW w:w="629" w:type="dxa"/>
            <w:gridSpan w:val="2"/>
            <w:shd w:val="clear" w:color="auto" w:fill="auto"/>
          </w:tcPr>
          <w:p w14:paraId="183AED12" w14:textId="77777777" w:rsidR="00D17B90" w:rsidRPr="005F70FB" w:rsidRDefault="00D17B90" w:rsidP="00D17B90">
            <w:pPr>
              <w:pStyle w:val="GlossEng2ptafter"/>
            </w:pPr>
          </w:p>
        </w:tc>
        <w:tc>
          <w:tcPr>
            <w:tcW w:w="940" w:type="dxa"/>
            <w:gridSpan w:val="2"/>
            <w:shd w:val="clear" w:color="auto" w:fill="auto"/>
          </w:tcPr>
          <w:p w14:paraId="27A584B6" w14:textId="77777777" w:rsidR="00D17B90" w:rsidRPr="005F70FB" w:rsidRDefault="00D17B90" w:rsidP="00D17B90">
            <w:pPr>
              <w:pStyle w:val="GlossEng2ptafter"/>
            </w:pPr>
            <w:r w:rsidRPr="005F70FB">
              <w:t>right![SI]</w:t>
            </w:r>
          </w:p>
        </w:tc>
        <w:tc>
          <w:tcPr>
            <w:tcW w:w="489" w:type="dxa"/>
            <w:gridSpan w:val="2"/>
            <w:shd w:val="clear" w:color="auto" w:fill="auto"/>
          </w:tcPr>
          <w:p w14:paraId="13E1044D" w14:textId="77777777" w:rsidR="00D17B90" w:rsidRPr="005F70FB" w:rsidRDefault="00D17B90" w:rsidP="00D17B90">
            <w:pPr>
              <w:pStyle w:val="GlossEng2ptafter"/>
              <w:rPr>
                <w:rStyle w:val="ChSmallCaps"/>
              </w:rPr>
            </w:pPr>
            <w:r w:rsidRPr="005F70FB">
              <w:rPr>
                <w:rStyle w:val="ChSmallCaps"/>
              </w:rPr>
              <w:t>3sg</w:t>
            </w:r>
          </w:p>
        </w:tc>
        <w:tc>
          <w:tcPr>
            <w:tcW w:w="573" w:type="dxa"/>
            <w:gridSpan w:val="2"/>
            <w:shd w:val="clear" w:color="auto" w:fill="auto"/>
          </w:tcPr>
          <w:p w14:paraId="3A6EAAB5" w14:textId="77777777" w:rsidR="00D17B90" w:rsidRPr="005F70FB" w:rsidRDefault="00D17B90" w:rsidP="00D17B90">
            <w:pPr>
              <w:pStyle w:val="GlossEng2ptafter"/>
            </w:pPr>
            <w:r w:rsidRPr="005F70FB">
              <w:rPr>
                <w:rStyle w:val="ChSmallCaps"/>
              </w:rPr>
              <w:t>rel</w:t>
            </w:r>
          </w:p>
        </w:tc>
        <w:tc>
          <w:tcPr>
            <w:tcW w:w="718" w:type="dxa"/>
            <w:gridSpan w:val="3"/>
            <w:shd w:val="clear" w:color="auto" w:fill="auto"/>
          </w:tcPr>
          <w:p w14:paraId="4297A617" w14:textId="77777777" w:rsidR="00D17B90" w:rsidRPr="005F70FB" w:rsidRDefault="00D17B90" w:rsidP="00D17B90">
            <w:pPr>
              <w:pStyle w:val="GlossEng2ptafter"/>
            </w:pPr>
            <w:r w:rsidRPr="005F70FB">
              <w:t>irritate</w:t>
            </w:r>
          </w:p>
        </w:tc>
        <w:tc>
          <w:tcPr>
            <w:tcW w:w="489" w:type="dxa"/>
            <w:shd w:val="clear" w:color="auto" w:fill="auto"/>
          </w:tcPr>
          <w:p w14:paraId="4ECB8D02" w14:textId="77777777" w:rsidR="00D17B90" w:rsidRPr="005F70FB" w:rsidRDefault="00D17B90" w:rsidP="00D17B90">
            <w:pPr>
              <w:pStyle w:val="GlossEng2ptafter"/>
            </w:pPr>
            <w:r w:rsidRPr="005F70FB">
              <w:rPr>
                <w:rStyle w:val="ChSmallCaps"/>
              </w:rPr>
              <w:t>2sg</w:t>
            </w:r>
          </w:p>
        </w:tc>
        <w:tc>
          <w:tcPr>
            <w:tcW w:w="848" w:type="dxa"/>
            <w:gridSpan w:val="3"/>
            <w:shd w:val="clear" w:color="auto" w:fill="auto"/>
          </w:tcPr>
          <w:p w14:paraId="71ED5898" w14:textId="77777777" w:rsidR="00D17B90" w:rsidRPr="005F70FB" w:rsidRDefault="00D17B90" w:rsidP="00D17B90">
            <w:pPr>
              <w:pStyle w:val="GlossEng2ptafter"/>
            </w:pPr>
            <w:r w:rsidRPr="005F70FB">
              <w:rPr>
                <w:rStyle w:val="ChSmallCaps"/>
              </w:rPr>
              <w:t>neg.imp</w:t>
            </w:r>
          </w:p>
        </w:tc>
        <w:tc>
          <w:tcPr>
            <w:tcW w:w="573" w:type="dxa"/>
            <w:gridSpan w:val="2"/>
            <w:shd w:val="clear" w:color="auto" w:fill="auto"/>
          </w:tcPr>
          <w:p w14:paraId="396CBB60" w14:textId="77777777" w:rsidR="00D17B90" w:rsidRPr="005F70FB" w:rsidRDefault="00D17B90" w:rsidP="00D17B90">
            <w:pPr>
              <w:pStyle w:val="GlossEng2ptafter"/>
            </w:pPr>
            <w:r w:rsidRPr="005F70FB">
              <w:t>want</w:t>
            </w:r>
          </w:p>
        </w:tc>
        <w:tc>
          <w:tcPr>
            <w:tcW w:w="684" w:type="dxa"/>
            <w:shd w:val="clear" w:color="auto" w:fill="auto"/>
          </w:tcPr>
          <w:p w14:paraId="1B5D2AF8" w14:textId="77777777" w:rsidR="00D17B90" w:rsidRPr="005F70FB" w:rsidRDefault="00D17B90" w:rsidP="00D17B90">
            <w:pPr>
              <w:pStyle w:val="GlossEng2ptafter"/>
            </w:pPr>
            <w:r w:rsidRPr="005F70FB">
              <w:t>say</w:t>
            </w:r>
          </w:p>
        </w:tc>
      </w:tr>
      <w:tr w:rsidR="00AC23C4" w:rsidRPr="005F70FB" w14:paraId="63A4A432" w14:textId="77777777" w:rsidTr="00AC23C4">
        <w:trPr>
          <w:gridAfter w:val="2"/>
          <w:wAfter w:w="710" w:type="dxa"/>
        </w:trPr>
        <w:tc>
          <w:tcPr>
            <w:tcW w:w="709" w:type="dxa"/>
            <w:shd w:val="clear" w:color="auto" w:fill="auto"/>
          </w:tcPr>
          <w:p w14:paraId="7D0AD7A6" w14:textId="77777777" w:rsidR="00D17B90" w:rsidRPr="005F70FB" w:rsidRDefault="00D17B90" w:rsidP="00D17B90">
            <w:pPr>
              <w:pStyle w:val="O0Nwnext"/>
            </w:pPr>
          </w:p>
        </w:tc>
        <w:tc>
          <w:tcPr>
            <w:tcW w:w="536" w:type="dxa"/>
            <w:shd w:val="clear" w:color="auto" w:fill="auto"/>
          </w:tcPr>
          <w:p w14:paraId="23FFEC26" w14:textId="77777777" w:rsidR="00D17B90" w:rsidRPr="005F70FB" w:rsidRDefault="00D17B90" w:rsidP="00D17B90">
            <w:pPr>
              <w:pStyle w:val="Text"/>
            </w:pPr>
            <w:r w:rsidRPr="005F70FB">
              <w:t>saya</w:t>
            </w:r>
          </w:p>
        </w:tc>
        <w:tc>
          <w:tcPr>
            <w:tcW w:w="614" w:type="dxa"/>
            <w:gridSpan w:val="2"/>
            <w:shd w:val="clear" w:color="auto" w:fill="auto"/>
          </w:tcPr>
          <w:p w14:paraId="2C133690" w14:textId="77777777" w:rsidR="00D17B90" w:rsidRPr="005F70FB" w:rsidRDefault="00D17B90" w:rsidP="00D17B90">
            <w:pPr>
              <w:pStyle w:val="Text"/>
            </w:pPr>
            <w:r w:rsidRPr="005F70FB">
              <w:t>laing,</w:t>
            </w:r>
          </w:p>
        </w:tc>
        <w:tc>
          <w:tcPr>
            <w:tcW w:w="458" w:type="dxa"/>
            <w:gridSpan w:val="2"/>
            <w:shd w:val="clear" w:color="auto" w:fill="auto"/>
          </w:tcPr>
          <w:p w14:paraId="7820F419" w14:textId="77777777" w:rsidR="00D17B90" w:rsidRPr="005F70FB" w:rsidRDefault="00D17B90" w:rsidP="00D17B90">
            <w:pPr>
              <w:pStyle w:val="Text"/>
            </w:pPr>
            <w:r w:rsidRPr="005F70FB">
              <w:t>ko</w:t>
            </w:r>
          </w:p>
        </w:tc>
        <w:tc>
          <w:tcPr>
            <w:tcW w:w="569" w:type="dxa"/>
            <w:gridSpan w:val="2"/>
            <w:shd w:val="clear" w:color="auto" w:fill="auto"/>
          </w:tcPr>
          <w:p w14:paraId="23414F5B" w14:textId="665699FB" w:rsidR="00D17B90" w:rsidRPr="005F70FB" w:rsidRDefault="00D17B90" w:rsidP="00D17B90">
            <w:pPr>
              <w:pStyle w:val="Text"/>
            </w:pPr>
            <w:r w:rsidRPr="005F70FB">
              <w:t>apa</w:t>
            </w:r>
            <w:r w:rsidR="00C82099">
              <w:t>?</w:t>
            </w:r>
          </w:p>
        </w:tc>
        <w:tc>
          <w:tcPr>
            <w:tcW w:w="584" w:type="dxa"/>
            <w:gridSpan w:val="2"/>
            <w:shd w:val="clear" w:color="auto" w:fill="auto"/>
          </w:tcPr>
          <w:p w14:paraId="1B8E1BAB" w14:textId="77777777" w:rsidR="00D17B90" w:rsidRPr="005F70FB" w:rsidRDefault="00D17B90" w:rsidP="00D17B90">
            <w:pPr>
              <w:pStyle w:val="Text"/>
            </w:pPr>
            <w:r w:rsidRPr="005F70FB">
              <w:t>siapa?</w:t>
            </w:r>
          </w:p>
        </w:tc>
        <w:tc>
          <w:tcPr>
            <w:tcW w:w="569" w:type="dxa"/>
            <w:shd w:val="clear" w:color="auto" w:fill="auto"/>
          </w:tcPr>
          <w:p w14:paraId="35C83F25" w14:textId="77777777" w:rsidR="00D17B90" w:rsidRPr="005F70FB" w:rsidRDefault="00D17B90" w:rsidP="00D17B90">
            <w:pPr>
              <w:pStyle w:val="Text"/>
            </w:pPr>
            <w:r w:rsidRPr="005F70FB">
              <w:t>siapa</w:t>
            </w:r>
          </w:p>
        </w:tc>
        <w:tc>
          <w:tcPr>
            <w:tcW w:w="667" w:type="dxa"/>
            <w:gridSpan w:val="3"/>
            <w:shd w:val="clear" w:color="auto" w:fill="auto"/>
          </w:tcPr>
          <w:p w14:paraId="5E2B47FB" w14:textId="77777777" w:rsidR="00D17B90" w:rsidRPr="005F70FB" w:rsidRDefault="00D17B90" w:rsidP="00D17B90">
            <w:pPr>
              <w:pStyle w:val="Text"/>
            </w:pPr>
            <w:r w:rsidRPr="005F70FB">
              <w:t>lu,</w:t>
            </w:r>
          </w:p>
        </w:tc>
        <w:tc>
          <w:tcPr>
            <w:tcW w:w="569" w:type="dxa"/>
            <w:shd w:val="clear" w:color="auto" w:fill="auto"/>
          </w:tcPr>
          <w:p w14:paraId="3D754459" w14:textId="77777777" w:rsidR="00D17B90" w:rsidRPr="005F70FB" w:rsidRDefault="00D17B90" w:rsidP="00D17B90">
            <w:pPr>
              <w:pStyle w:val="Text"/>
            </w:pPr>
            <w:r w:rsidRPr="005F70FB">
              <w:t>siapa</w:t>
            </w:r>
          </w:p>
        </w:tc>
        <w:tc>
          <w:tcPr>
            <w:tcW w:w="667" w:type="dxa"/>
            <w:gridSpan w:val="2"/>
            <w:shd w:val="clear" w:color="auto" w:fill="auto"/>
          </w:tcPr>
          <w:p w14:paraId="56CBCDD7" w14:textId="77777777" w:rsidR="00D17B90" w:rsidRPr="005F70FB" w:rsidRDefault="00D17B90" w:rsidP="00D17B90">
            <w:pPr>
              <w:pStyle w:val="Text"/>
            </w:pPr>
            <w:r w:rsidRPr="005F70FB">
              <w:t>gua?</w:t>
            </w:r>
          </w:p>
        </w:tc>
      </w:tr>
      <w:tr w:rsidR="00AC23C4" w:rsidRPr="005F70FB" w14:paraId="643A4D27" w14:textId="77777777" w:rsidTr="00AC23C4">
        <w:trPr>
          <w:gridAfter w:val="2"/>
          <w:wAfter w:w="710" w:type="dxa"/>
        </w:trPr>
        <w:tc>
          <w:tcPr>
            <w:tcW w:w="709" w:type="dxa"/>
            <w:shd w:val="clear" w:color="auto" w:fill="auto"/>
          </w:tcPr>
          <w:p w14:paraId="3E3BEC01" w14:textId="77777777" w:rsidR="00D17B90" w:rsidRPr="005F70FB" w:rsidRDefault="00D17B90" w:rsidP="00D17B90">
            <w:pPr>
              <w:pStyle w:val="GlossEng"/>
            </w:pPr>
          </w:p>
        </w:tc>
        <w:tc>
          <w:tcPr>
            <w:tcW w:w="536" w:type="dxa"/>
            <w:shd w:val="clear" w:color="auto" w:fill="auto"/>
          </w:tcPr>
          <w:p w14:paraId="1BD9B40A" w14:textId="77777777" w:rsidR="00D17B90" w:rsidRPr="005F70FB" w:rsidRDefault="00D17B90" w:rsidP="00D17B90">
            <w:pPr>
              <w:pStyle w:val="GlossEng"/>
            </w:pPr>
            <w:r w:rsidRPr="005F70FB">
              <w:rPr>
                <w:rStyle w:val="ChSmallCaps"/>
              </w:rPr>
              <w:t>1sg</w:t>
            </w:r>
          </w:p>
        </w:tc>
        <w:tc>
          <w:tcPr>
            <w:tcW w:w="614" w:type="dxa"/>
            <w:gridSpan w:val="2"/>
            <w:shd w:val="clear" w:color="auto" w:fill="auto"/>
          </w:tcPr>
          <w:p w14:paraId="09DC96AA" w14:textId="77777777" w:rsidR="00D17B90" w:rsidRPr="005F70FB" w:rsidRDefault="00D17B90" w:rsidP="00D17B90">
            <w:pPr>
              <w:pStyle w:val="GlossEng"/>
            </w:pPr>
            <w:r w:rsidRPr="005F70FB">
              <w:t>again</w:t>
            </w:r>
          </w:p>
        </w:tc>
        <w:tc>
          <w:tcPr>
            <w:tcW w:w="458" w:type="dxa"/>
            <w:gridSpan w:val="2"/>
            <w:shd w:val="clear" w:color="auto" w:fill="auto"/>
          </w:tcPr>
          <w:p w14:paraId="6E8C9F9E" w14:textId="77777777" w:rsidR="00D17B90" w:rsidRPr="005F70FB" w:rsidRDefault="00D17B90" w:rsidP="00D17B90">
            <w:pPr>
              <w:pStyle w:val="GlossEng"/>
            </w:pPr>
            <w:r w:rsidRPr="005F70FB">
              <w:rPr>
                <w:rStyle w:val="ChSmallCaps"/>
              </w:rPr>
              <w:t>2sg</w:t>
            </w:r>
          </w:p>
        </w:tc>
        <w:tc>
          <w:tcPr>
            <w:tcW w:w="569" w:type="dxa"/>
            <w:gridSpan w:val="2"/>
            <w:shd w:val="clear" w:color="auto" w:fill="auto"/>
          </w:tcPr>
          <w:p w14:paraId="23D46284" w14:textId="77777777" w:rsidR="00D17B90" w:rsidRPr="005F70FB" w:rsidRDefault="00D17B90" w:rsidP="00D17B90">
            <w:pPr>
              <w:pStyle w:val="GlossEng"/>
            </w:pPr>
            <w:r w:rsidRPr="005F70FB">
              <w:t>what</w:t>
            </w:r>
          </w:p>
        </w:tc>
        <w:tc>
          <w:tcPr>
            <w:tcW w:w="584" w:type="dxa"/>
            <w:gridSpan w:val="2"/>
            <w:shd w:val="clear" w:color="auto" w:fill="auto"/>
          </w:tcPr>
          <w:p w14:paraId="25D42E02" w14:textId="77777777" w:rsidR="00D17B90" w:rsidRPr="005F70FB" w:rsidRDefault="00D17B90" w:rsidP="00D17B90">
            <w:pPr>
              <w:pStyle w:val="GlossEng"/>
            </w:pPr>
            <w:r w:rsidRPr="005F70FB">
              <w:t>who</w:t>
            </w:r>
          </w:p>
        </w:tc>
        <w:tc>
          <w:tcPr>
            <w:tcW w:w="569" w:type="dxa"/>
            <w:shd w:val="clear" w:color="auto" w:fill="auto"/>
          </w:tcPr>
          <w:p w14:paraId="57F5C436" w14:textId="77777777" w:rsidR="00D17B90" w:rsidRPr="005F70FB" w:rsidRDefault="00D17B90" w:rsidP="00D17B90">
            <w:pPr>
              <w:pStyle w:val="GlossEng"/>
            </w:pPr>
            <w:r w:rsidRPr="005F70FB">
              <w:t>who</w:t>
            </w:r>
          </w:p>
        </w:tc>
        <w:tc>
          <w:tcPr>
            <w:tcW w:w="667" w:type="dxa"/>
            <w:gridSpan w:val="3"/>
            <w:shd w:val="clear" w:color="auto" w:fill="auto"/>
          </w:tcPr>
          <w:p w14:paraId="0A754262" w14:textId="77777777" w:rsidR="00D17B90" w:rsidRPr="005F70FB" w:rsidRDefault="00D17B90" w:rsidP="00D17B90">
            <w:pPr>
              <w:pStyle w:val="GlossEng"/>
            </w:pPr>
            <w:r w:rsidRPr="005F70FB">
              <w:rPr>
                <w:rStyle w:val="ChSmallCaps"/>
              </w:rPr>
              <w:t>2sg</w:t>
            </w:r>
            <w:r w:rsidRPr="005F70FB">
              <w:t>[JI]</w:t>
            </w:r>
          </w:p>
        </w:tc>
        <w:tc>
          <w:tcPr>
            <w:tcW w:w="569" w:type="dxa"/>
            <w:shd w:val="clear" w:color="auto" w:fill="auto"/>
          </w:tcPr>
          <w:p w14:paraId="4F805941" w14:textId="77777777" w:rsidR="00D17B90" w:rsidRPr="005F70FB" w:rsidRDefault="00D17B90" w:rsidP="00D17B90">
            <w:pPr>
              <w:pStyle w:val="GlossEng"/>
            </w:pPr>
            <w:r w:rsidRPr="005F70FB">
              <w:t>who</w:t>
            </w:r>
          </w:p>
        </w:tc>
        <w:tc>
          <w:tcPr>
            <w:tcW w:w="667" w:type="dxa"/>
            <w:gridSpan w:val="2"/>
            <w:shd w:val="clear" w:color="auto" w:fill="auto"/>
          </w:tcPr>
          <w:p w14:paraId="09ED0089" w14:textId="77777777" w:rsidR="00D17B90" w:rsidRPr="005F70FB" w:rsidRDefault="00D17B90" w:rsidP="00D17B90">
            <w:pPr>
              <w:pStyle w:val="GlossEng"/>
            </w:pPr>
            <w:r w:rsidRPr="005F70FB">
              <w:rPr>
                <w:rStyle w:val="ChSmallCaps"/>
              </w:rPr>
              <w:t>1sg</w:t>
            </w:r>
            <w:r w:rsidRPr="005F70FB">
              <w:t>[JI]</w:t>
            </w:r>
          </w:p>
        </w:tc>
      </w:tr>
    </w:tbl>
    <w:p w14:paraId="2BAEB2A7" w14:textId="6F58E93D" w:rsidR="00D17B90" w:rsidRPr="005F70FB" w:rsidRDefault="00D17B90" w:rsidP="00D17B90">
      <w:pPr>
        <w:pStyle w:val="FreeTranslEng"/>
      </w:pPr>
      <w:r w:rsidRPr="005F70FB">
        <w:t>Oten: right!, it was him who irritated (you), don</w:t>
      </w:r>
      <w:r w:rsidR="00B7093A" w:rsidRPr="005F70FB">
        <w:t>’</w:t>
      </w:r>
      <w:r w:rsidRPr="005F70FB">
        <w:t>t you accuse me again, who in the world do you think you are?, who are you?, who am I?</w:t>
      </w:r>
      <w:r w:rsidRPr="005F70FB">
        <w:rPr>
          <w:rStyle w:val="FootnoteReference"/>
        </w:rPr>
        <w:footnoteReference w:id="254"/>
      </w:r>
    </w:p>
    <w:tbl>
      <w:tblPr>
        <w:tblW w:w="0" w:type="auto"/>
        <w:tblCellMar>
          <w:left w:w="42" w:type="dxa"/>
          <w:right w:w="42" w:type="dxa"/>
        </w:tblCellMar>
        <w:tblLook w:val="01E0" w:firstRow="1" w:lastRow="1" w:firstColumn="1" w:lastColumn="1" w:noHBand="0" w:noVBand="0"/>
      </w:tblPr>
      <w:tblGrid>
        <w:gridCol w:w="709"/>
        <w:gridCol w:w="607"/>
        <w:gridCol w:w="222"/>
        <w:gridCol w:w="684"/>
        <w:gridCol w:w="56"/>
        <w:gridCol w:w="304"/>
        <w:gridCol w:w="291"/>
        <w:gridCol w:w="671"/>
        <w:gridCol w:w="75"/>
        <w:gridCol w:w="706"/>
        <w:gridCol w:w="573"/>
        <w:gridCol w:w="1084"/>
        <w:gridCol w:w="577"/>
      </w:tblGrid>
      <w:tr w:rsidR="00AC23C4" w:rsidRPr="005F70FB" w14:paraId="1F6082BE" w14:textId="77777777" w:rsidTr="00AC23C4">
        <w:tc>
          <w:tcPr>
            <w:tcW w:w="709" w:type="dxa"/>
            <w:shd w:val="clear" w:color="auto" w:fill="auto"/>
          </w:tcPr>
          <w:p w14:paraId="68087034" w14:textId="77777777" w:rsidR="00D17B90" w:rsidRPr="005F70FB" w:rsidRDefault="00D17B90" w:rsidP="00D17B90">
            <w:pPr>
              <w:pStyle w:val="Text"/>
            </w:pPr>
            <w:r w:rsidRPr="005F70FB">
              <w:t>0035</w:t>
            </w:r>
          </w:p>
        </w:tc>
        <w:tc>
          <w:tcPr>
            <w:tcW w:w="607" w:type="dxa"/>
            <w:shd w:val="clear" w:color="auto" w:fill="auto"/>
          </w:tcPr>
          <w:p w14:paraId="26C57C4B" w14:textId="77777777" w:rsidR="00D17B90" w:rsidRPr="005F70FB" w:rsidRDefault="00D17B90" w:rsidP="00D17B90">
            <w:pPr>
              <w:pStyle w:val="Text"/>
            </w:pPr>
            <w:r w:rsidRPr="005F70FB">
              <w:t>Klara:</w:t>
            </w:r>
          </w:p>
        </w:tc>
        <w:tc>
          <w:tcPr>
            <w:tcW w:w="962" w:type="dxa"/>
            <w:gridSpan w:val="3"/>
            <w:shd w:val="clear" w:color="auto" w:fill="auto"/>
          </w:tcPr>
          <w:p w14:paraId="013E1753" w14:textId="77777777" w:rsidR="00D17B90" w:rsidRPr="005F70FB" w:rsidRDefault="00D17B90" w:rsidP="00D17B90">
            <w:pPr>
              <w:pStyle w:val="Text"/>
            </w:pPr>
            <w:r w:rsidRPr="005F70FB">
              <w:t>net</w:t>
            </w:r>
          </w:p>
        </w:tc>
        <w:tc>
          <w:tcPr>
            <w:tcW w:w="595" w:type="dxa"/>
            <w:gridSpan w:val="2"/>
            <w:shd w:val="clear" w:color="auto" w:fill="auto"/>
          </w:tcPr>
          <w:p w14:paraId="461188F8" w14:textId="77777777" w:rsidR="00D17B90" w:rsidRPr="005F70FB" w:rsidRDefault="00D17B90" w:rsidP="00D17B90">
            <w:pPr>
              <w:pStyle w:val="Text"/>
            </w:pPr>
            <w:r w:rsidRPr="005F70FB">
              <w:t>sebla</w:t>
            </w:r>
          </w:p>
        </w:tc>
        <w:tc>
          <w:tcPr>
            <w:tcW w:w="746" w:type="dxa"/>
            <w:gridSpan w:val="2"/>
            <w:shd w:val="clear" w:color="auto" w:fill="auto"/>
          </w:tcPr>
          <w:p w14:paraId="29C06651" w14:textId="77777777" w:rsidR="00D17B90" w:rsidRPr="005F70FB" w:rsidRDefault="00D17B90" w:rsidP="00D17B90">
            <w:pPr>
              <w:pStyle w:val="Text"/>
            </w:pPr>
            <w:r w:rsidRPr="005F70FB">
              <w:t>kitong,</w:t>
            </w:r>
          </w:p>
        </w:tc>
        <w:tc>
          <w:tcPr>
            <w:tcW w:w="706" w:type="dxa"/>
            <w:shd w:val="clear" w:color="auto" w:fill="auto"/>
          </w:tcPr>
          <w:p w14:paraId="5521F6A9" w14:textId="77777777" w:rsidR="00D17B90" w:rsidRPr="005F70FB" w:rsidRDefault="00D17B90" w:rsidP="00D17B90">
            <w:pPr>
              <w:pStyle w:val="Text"/>
            </w:pPr>
            <w:r w:rsidRPr="005F70FB">
              <w:t>itu</w:t>
            </w:r>
          </w:p>
        </w:tc>
        <w:tc>
          <w:tcPr>
            <w:tcW w:w="573" w:type="dxa"/>
            <w:shd w:val="clear" w:color="auto" w:fill="auto"/>
          </w:tcPr>
          <w:p w14:paraId="130084F1" w14:textId="77777777" w:rsidR="00D17B90" w:rsidRPr="005F70FB" w:rsidRDefault="00D17B90" w:rsidP="00D17B90">
            <w:pPr>
              <w:pStyle w:val="Text"/>
            </w:pPr>
            <w:r w:rsidRPr="005F70FB">
              <w:t>yang</w:t>
            </w:r>
          </w:p>
        </w:tc>
        <w:tc>
          <w:tcPr>
            <w:tcW w:w="1084" w:type="dxa"/>
            <w:shd w:val="clear" w:color="auto" w:fill="auto"/>
          </w:tcPr>
          <w:p w14:paraId="15F8D956" w14:textId="77777777" w:rsidR="00D17B90" w:rsidRPr="005F70FB" w:rsidRDefault="00D17B90" w:rsidP="00D17B90">
            <w:pPr>
              <w:pStyle w:val="Text"/>
            </w:pPr>
            <w:r w:rsidRPr="005F70FB">
              <w:t>langsung</w:t>
            </w:r>
          </w:p>
        </w:tc>
        <w:tc>
          <w:tcPr>
            <w:tcW w:w="577" w:type="dxa"/>
            <w:shd w:val="clear" w:color="auto" w:fill="auto"/>
          </w:tcPr>
          <w:p w14:paraId="06B66C2C" w14:textId="77777777" w:rsidR="00D17B90" w:rsidRPr="005F70FB" w:rsidRDefault="00D17B90" w:rsidP="00D17B90">
            <w:pPr>
              <w:pStyle w:val="Text"/>
            </w:pPr>
            <w:r w:rsidRPr="005F70FB">
              <w:t>tong</w:t>
            </w:r>
          </w:p>
        </w:tc>
      </w:tr>
      <w:tr w:rsidR="00AC23C4" w:rsidRPr="005F70FB" w14:paraId="7951B500" w14:textId="77777777" w:rsidTr="00AC23C4">
        <w:tc>
          <w:tcPr>
            <w:tcW w:w="709" w:type="dxa"/>
            <w:shd w:val="clear" w:color="auto" w:fill="auto"/>
          </w:tcPr>
          <w:p w14:paraId="548473B0" w14:textId="77777777" w:rsidR="00D17B90" w:rsidRPr="005F70FB" w:rsidRDefault="00D17B90" w:rsidP="00D17B90">
            <w:pPr>
              <w:pStyle w:val="GlossEng2ptafter"/>
            </w:pPr>
          </w:p>
        </w:tc>
        <w:tc>
          <w:tcPr>
            <w:tcW w:w="607" w:type="dxa"/>
            <w:shd w:val="clear" w:color="auto" w:fill="auto"/>
          </w:tcPr>
          <w:p w14:paraId="7856F768" w14:textId="77777777" w:rsidR="00D17B90" w:rsidRPr="005F70FB" w:rsidRDefault="00D17B90" w:rsidP="00D17B90">
            <w:pPr>
              <w:pStyle w:val="GlossEng2ptafter"/>
            </w:pPr>
          </w:p>
        </w:tc>
        <w:tc>
          <w:tcPr>
            <w:tcW w:w="962" w:type="dxa"/>
            <w:gridSpan w:val="3"/>
            <w:shd w:val="clear" w:color="auto" w:fill="auto"/>
          </w:tcPr>
          <w:p w14:paraId="3B5E5422" w14:textId="77777777" w:rsidR="00D17B90" w:rsidRPr="005F70FB" w:rsidRDefault="00D17B90" w:rsidP="00D17B90">
            <w:pPr>
              <w:pStyle w:val="GlossEng2ptafter"/>
            </w:pPr>
            <w:r w:rsidRPr="005F70FB">
              <w:t>(sport.)net</w:t>
            </w:r>
          </w:p>
        </w:tc>
        <w:tc>
          <w:tcPr>
            <w:tcW w:w="595" w:type="dxa"/>
            <w:gridSpan w:val="2"/>
            <w:shd w:val="clear" w:color="auto" w:fill="auto"/>
          </w:tcPr>
          <w:p w14:paraId="2CCE5FDD" w14:textId="77777777" w:rsidR="00D17B90" w:rsidRPr="005F70FB" w:rsidRDefault="00D17B90" w:rsidP="00D17B90">
            <w:pPr>
              <w:pStyle w:val="GlossEng2ptafter"/>
            </w:pPr>
            <w:r w:rsidRPr="005F70FB">
              <w:t>side</w:t>
            </w:r>
          </w:p>
        </w:tc>
        <w:tc>
          <w:tcPr>
            <w:tcW w:w="746" w:type="dxa"/>
            <w:gridSpan w:val="2"/>
            <w:shd w:val="clear" w:color="auto" w:fill="auto"/>
          </w:tcPr>
          <w:p w14:paraId="04406E04" w14:textId="77777777" w:rsidR="00D17B90" w:rsidRPr="005F70FB" w:rsidRDefault="00D17B90" w:rsidP="00D17B90">
            <w:pPr>
              <w:pStyle w:val="GlossEng2ptafter"/>
            </w:pPr>
            <w:r w:rsidRPr="005F70FB">
              <w:rPr>
                <w:rStyle w:val="ChSmallCaps"/>
              </w:rPr>
              <w:t>1pl</w:t>
            </w:r>
          </w:p>
        </w:tc>
        <w:tc>
          <w:tcPr>
            <w:tcW w:w="706" w:type="dxa"/>
            <w:shd w:val="clear" w:color="auto" w:fill="auto"/>
          </w:tcPr>
          <w:p w14:paraId="36C942EE" w14:textId="77777777" w:rsidR="00D17B90" w:rsidRPr="005F70FB" w:rsidRDefault="00D17B90" w:rsidP="00D17B90">
            <w:pPr>
              <w:pStyle w:val="GlossEng2ptafter"/>
            </w:pPr>
            <w:r w:rsidRPr="005F70FB">
              <w:rPr>
                <w:rStyle w:val="ChSmallCaps"/>
              </w:rPr>
              <w:t>d.dist</w:t>
            </w:r>
          </w:p>
        </w:tc>
        <w:tc>
          <w:tcPr>
            <w:tcW w:w="573" w:type="dxa"/>
            <w:shd w:val="clear" w:color="auto" w:fill="auto"/>
          </w:tcPr>
          <w:p w14:paraId="62197622" w14:textId="77777777" w:rsidR="00D17B90" w:rsidRPr="005F70FB" w:rsidRDefault="00D17B90" w:rsidP="00D17B90">
            <w:pPr>
              <w:pStyle w:val="GlossEng2ptafter"/>
            </w:pPr>
            <w:r w:rsidRPr="005F70FB">
              <w:rPr>
                <w:rStyle w:val="ChSmallCaps"/>
              </w:rPr>
              <w:t>rel</w:t>
            </w:r>
          </w:p>
        </w:tc>
        <w:tc>
          <w:tcPr>
            <w:tcW w:w="1084" w:type="dxa"/>
            <w:shd w:val="clear" w:color="auto" w:fill="auto"/>
          </w:tcPr>
          <w:p w14:paraId="05D5CFBF" w14:textId="77777777" w:rsidR="00D17B90" w:rsidRPr="005F70FB" w:rsidRDefault="00D17B90" w:rsidP="00D17B90">
            <w:pPr>
              <w:pStyle w:val="GlossEng2ptafter"/>
            </w:pPr>
            <w:r w:rsidRPr="005F70FB">
              <w:t>immediately</w:t>
            </w:r>
          </w:p>
        </w:tc>
        <w:tc>
          <w:tcPr>
            <w:tcW w:w="577" w:type="dxa"/>
            <w:shd w:val="clear" w:color="auto" w:fill="auto"/>
          </w:tcPr>
          <w:p w14:paraId="768F7A3F" w14:textId="77777777" w:rsidR="00D17B90" w:rsidRPr="005F70FB" w:rsidRDefault="00D17B90" w:rsidP="00D17B90">
            <w:pPr>
              <w:pStyle w:val="GlossEng2ptafter"/>
            </w:pPr>
            <w:r w:rsidRPr="005F70FB">
              <w:rPr>
                <w:rStyle w:val="ChSmallCaps"/>
              </w:rPr>
              <w:t>1pl</w:t>
            </w:r>
          </w:p>
        </w:tc>
      </w:tr>
      <w:tr w:rsidR="00AC23C4" w:rsidRPr="005F70FB" w14:paraId="5C30571B" w14:textId="77777777" w:rsidTr="00AC23C4">
        <w:trPr>
          <w:gridAfter w:val="3"/>
          <w:wAfter w:w="2234" w:type="dxa"/>
        </w:trPr>
        <w:tc>
          <w:tcPr>
            <w:tcW w:w="709" w:type="dxa"/>
            <w:shd w:val="clear" w:color="auto" w:fill="auto"/>
          </w:tcPr>
          <w:p w14:paraId="4E99B36A" w14:textId="77777777" w:rsidR="00D17B90" w:rsidRPr="005F70FB" w:rsidRDefault="00D17B90" w:rsidP="00D17B90">
            <w:pPr>
              <w:pStyle w:val="O0Nwnext"/>
            </w:pPr>
          </w:p>
        </w:tc>
        <w:tc>
          <w:tcPr>
            <w:tcW w:w="829" w:type="dxa"/>
            <w:gridSpan w:val="2"/>
            <w:shd w:val="clear" w:color="auto" w:fill="auto"/>
          </w:tcPr>
          <w:p w14:paraId="7984D16E" w14:textId="77777777" w:rsidR="00D17B90" w:rsidRPr="005F70FB" w:rsidRDefault="00D17B90" w:rsidP="00D17B90">
            <w:pPr>
              <w:pStyle w:val="Text"/>
            </w:pPr>
            <w:r w:rsidRPr="005F70FB">
              <w:t>turung</w:t>
            </w:r>
          </w:p>
        </w:tc>
        <w:tc>
          <w:tcPr>
            <w:tcW w:w="684" w:type="dxa"/>
            <w:shd w:val="clear" w:color="auto" w:fill="auto"/>
          </w:tcPr>
          <w:p w14:paraId="776366B0" w14:textId="77777777" w:rsidR="00D17B90" w:rsidRPr="005F70FB" w:rsidRDefault="00D17B90" w:rsidP="00D17B90">
            <w:pPr>
              <w:pStyle w:val="Text"/>
            </w:pPr>
            <w:r w:rsidRPr="005F70FB">
              <w:t>maing</w:t>
            </w:r>
          </w:p>
        </w:tc>
        <w:tc>
          <w:tcPr>
            <w:tcW w:w="360" w:type="dxa"/>
            <w:gridSpan w:val="2"/>
            <w:shd w:val="clear" w:color="auto" w:fill="auto"/>
          </w:tcPr>
          <w:p w14:paraId="3B676659" w14:textId="77777777" w:rsidR="00D17B90" w:rsidRPr="005F70FB" w:rsidRDefault="00D17B90" w:rsidP="00D17B90">
            <w:pPr>
              <w:pStyle w:val="Text"/>
            </w:pPr>
            <w:r w:rsidRPr="005F70FB">
              <w:t>di</w:t>
            </w:r>
          </w:p>
        </w:tc>
        <w:tc>
          <w:tcPr>
            <w:tcW w:w="962" w:type="dxa"/>
            <w:gridSpan w:val="2"/>
            <w:shd w:val="clear" w:color="auto" w:fill="auto"/>
          </w:tcPr>
          <w:p w14:paraId="08CE3A47" w14:textId="77777777" w:rsidR="00D17B90" w:rsidRPr="005F70FB" w:rsidRDefault="00D17B90" w:rsidP="00D17B90">
            <w:pPr>
              <w:pStyle w:val="Text"/>
            </w:pPr>
            <w:r w:rsidRPr="005F70FB">
              <w:t>net</w:t>
            </w:r>
          </w:p>
        </w:tc>
        <w:tc>
          <w:tcPr>
            <w:tcW w:w="781" w:type="dxa"/>
            <w:gridSpan w:val="2"/>
            <w:shd w:val="clear" w:color="auto" w:fill="auto"/>
          </w:tcPr>
          <w:p w14:paraId="6A9E7661" w14:textId="77777777" w:rsidR="00D17B90" w:rsidRPr="005F70FB" w:rsidRDefault="00D17B90" w:rsidP="00D17B90">
            <w:pPr>
              <w:pStyle w:val="Text"/>
            </w:pPr>
            <w:r w:rsidRPr="005F70FB">
              <w:t>ini</w:t>
            </w:r>
          </w:p>
        </w:tc>
      </w:tr>
      <w:tr w:rsidR="00AC23C4" w:rsidRPr="005F70FB" w14:paraId="4699A796" w14:textId="77777777" w:rsidTr="00AC23C4">
        <w:trPr>
          <w:gridAfter w:val="3"/>
          <w:wAfter w:w="2234" w:type="dxa"/>
        </w:trPr>
        <w:tc>
          <w:tcPr>
            <w:tcW w:w="709" w:type="dxa"/>
            <w:shd w:val="clear" w:color="auto" w:fill="auto"/>
          </w:tcPr>
          <w:p w14:paraId="458A87EA" w14:textId="77777777" w:rsidR="00D17B90" w:rsidRPr="005F70FB" w:rsidRDefault="00D17B90" w:rsidP="00D17B90">
            <w:pPr>
              <w:pStyle w:val="GlossEng"/>
            </w:pPr>
          </w:p>
        </w:tc>
        <w:tc>
          <w:tcPr>
            <w:tcW w:w="829" w:type="dxa"/>
            <w:gridSpan w:val="2"/>
            <w:shd w:val="clear" w:color="auto" w:fill="auto"/>
          </w:tcPr>
          <w:p w14:paraId="6E8D056E" w14:textId="77777777" w:rsidR="00D17B90" w:rsidRPr="005F70FB" w:rsidRDefault="00D17B90" w:rsidP="00D17B90">
            <w:pPr>
              <w:pStyle w:val="GlossEng"/>
            </w:pPr>
            <w:r w:rsidRPr="005F70FB">
              <w:t>descend</w:t>
            </w:r>
          </w:p>
        </w:tc>
        <w:tc>
          <w:tcPr>
            <w:tcW w:w="684" w:type="dxa"/>
            <w:shd w:val="clear" w:color="auto" w:fill="auto"/>
          </w:tcPr>
          <w:p w14:paraId="33163C9B" w14:textId="77777777" w:rsidR="00D17B90" w:rsidRPr="005F70FB" w:rsidRDefault="00D17B90" w:rsidP="00D17B90">
            <w:pPr>
              <w:pStyle w:val="GlossEng"/>
            </w:pPr>
            <w:r w:rsidRPr="005F70FB">
              <w:t>play</w:t>
            </w:r>
          </w:p>
        </w:tc>
        <w:tc>
          <w:tcPr>
            <w:tcW w:w="360" w:type="dxa"/>
            <w:gridSpan w:val="2"/>
            <w:shd w:val="clear" w:color="auto" w:fill="auto"/>
          </w:tcPr>
          <w:p w14:paraId="771FD2A8" w14:textId="77777777" w:rsidR="00D17B90" w:rsidRPr="005F70FB" w:rsidRDefault="00D17B90" w:rsidP="00D17B90">
            <w:pPr>
              <w:pStyle w:val="GlossEng"/>
            </w:pPr>
            <w:r w:rsidRPr="005F70FB">
              <w:t>at</w:t>
            </w:r>
          </w:p>
        </w:tc>
        <w:tc>
          <w:tcPr>
            <w:tcW w:w="962" w:type="dxa"/>
            <w:gridSpan w:val="2"/>
            <w:shd w:val="clear" w:color="auto" w:fill="auto"/>
          </w:tcPr>
          <w:p w14:paraId="1AE17AC2" w14:textId="77777777" w:rsidR="00D17B90" w:rsidRPr="005F70FB" w:rsidRDefault="00D17B90" w:rsidP="00D17B90">
            <w:pPr>
              <w:pStyle w:val="GlossEng"/>
            </w:pPr>
            <w:r w:rsidRPr="005F70FB">
              <w:t>(sport.)net</w:t>
            </w:r>
          </w:p>
        </w:tc>
        <w:tc>
          <w:tcPr>
            <w:tcW w:w="781" w:type="dxa"/>
            <w:gridSpan w:val="2"/>
            <w:shd w:val="clear" w:color="auto" w:fill="auto"/>
          </w:tcPr>
          <w:p w14:paraId="572F248A" w14:textId="77777777" w:rsidR="00D17B90" w:rsidRPr="005F70FB" w:rsidRDefault="00D17B90" w:rsidP="00D17B90">
            <w:pPr>
              <w:pStyle w:val="GlossEng"/>
            </w:pPr>
            <w:r w:rsidRPr="005F70FB">
              <w:rPr>
                <w:rStyle w:val="ChSmallCaps"/>
              </w:rPr>
              <w:t>d.prox</w:t>
            </w:r>
          </w:p>
        </w:tc>
      </w:tr>
    </w:tbl>
    <w:p w14:paraId="0FBEFD16" w14:textId="24011E92" w:rsidR="00D17B90" w:rsidRPr="005F70FB" w:rsidRDefault="00D17B90" w:rsidP="00D17B90">
      <w:pPr>
        <w:pStyle w:val="FreeTranslEng"/>
      </w:pPr>
      <w:r w:rsidRPr="005F70FB">
        <w:t>Klara: the net on the other side, we, that</w:t>
      </w:r>
      <w:r w:rsidR="00B7093A" w:rsidRPr="005F70FB">
        <w:t>’</w:t>
      </w:r>
      <w:r w:rsidRPr="005F70FB">
        <w:t>s where we immediately went to play at this net</w:t>
      </w:r>
    </w:p>
    <w:tbl>
      <w:tblPr>
        <w:tblW w:w="0" w:type="auto"/>
        <w:tblCellMar>
          <w:left w:w="42" w:type="dxa"/>
          <w:right w:w="42" w:type="dxa"/>
        </w:tblCellMar>
        <w:tblLook w:val="01E0" w:firstRow="1" w:lastRow="1" w:firstColumn="1" w:lastColumn="1" w:noHBand="0" w:noVBand="0"/>
      </w:tblPr>
      <w:tblGrid>
        <w:gridCol w:w="709"/>
        <w:gridCol w:w="629"/>
        <w:gridCol w:w="451"/>
      </w:tblGrid>
      <w:tr w:rsidR="00D17B90" w:rsidRPr="005F70FB" w14:paraId="1A44B92D" w14:textId="77777777" w:rsidTr="00AC23C4">
        <w:tc>
          <w:tcPr>
            <w:tcW w:w="709" w:type="dxa"/>
            <w:shd w:val="clear" w:color="auto" w:fill="auto"/>
          </w:tcPr>
          <w:p w14:paraId="2CFFF56F" w14:textId="77777777" w:rsidR="00D17B90" w:rsidRPr="005F70FB" w:rsidRDefault="00D17B90" w:rsidP="00D17B90">
            <w:pPr>
              <w:pStyle w:val="Text"/>
            </w:pPr>
            <w:r w:rsidRPr="005F70FB">
              <w:t>0036</w:t>
            </w:r>
          </w:p>
        </w:tc>
        <w:tc>
          <w:tcPr>
            <w:tcW w:w="629" w:type="dxa"/>
            <w:shd w:val="clear" w:color="auto" w:fill="auto"/>
          </w:tcPr>
          <w:p w14:paraId="72775EE4" w14:textId="77777777" w:rsidR="00D17B90" w:rsidRPr="005F70FB" w:rsidRDefault="00D17B90" w:rsidP="00D17B90">
            <w:pPr>
              <w:pStyle w:val="Text"/>
            </w:pPr>
            <w:r w:rsidRPr="005F70FB">
              <w:t>Oten:</w:t>
            </w:r>
          </w:p>
        </w:tc>
        <w:tc>
          <w:tcPr>
            <w:tcW w:w="451" w:type="dxa"/>
            <w:shd w:val="clear" w:color="auto" w:fill="auto"/>
          </w:tcPr>
          <w:p w14:paraId="68803A2D" w14:textId="77777777" w:rsidR="00D17B90" w:rsidRPr="005F70FB" w:rsidRDefault="00D17B90" w:rsidP="00D17B90">
            <w:pPr>
              <w:pStyle w:val="Text"/>
            </w:pPr>
            <w:r w:rsidRPr="005F70FB">
              <w:t>o</w:t>
            </w:r>
          </w:p>
        </w:tc>
      </w:tr>
      <w:tr w:rsidR="00D17B90" w:rsidRPr="005F70FB" w14:paraId="3E84D1AF" w14:textId="77777777" w:rsidTr="00AC23C4">
        <w:tc>
          <w:tcPr>
            <w:tcW w:w="709" w:type="dxa"/>
            <w:shd w:val="clear" w:color="auto" w:fill="auto"/>
          </w:tcPr>
          <w:p w14:paraId="5980AB3E" w14:textId="77777777" w:rsidR="00D17B90" w:rsidRPr="005F70FB" w:rsidRDefault="00D17B90" w:rsidP="00D17B90">
            <w:pPr>
              <w:pStyle w:val="GlossEng"/>
            </w:pPr>
          </w:p>
        </w:tc>
        <w:tc>
          <w:tcPr>
            <w:tcW w:w="629" w:type="dxa"/>
            <w:shd w:val="clear" w:color="auto" w:fill="auto"/>
          </w:tcPr>
          <w:p w14:paraId="383656B2" w14:textId="77777777" w:rsidR="00D17B90" w:rsidRPr="005F70FB" w:rsidRDefault="00D17B90" w:rsidP="00D17B90">
            <w:pPr>
              <w:pStyle w:val="GlossEng"/>
            </w:pPr>
          </w:p>
        </w:tc>
        <w:tc>
          <w:tcPr>
            <w:tcW w:w="451" w:type="dxa"/>
            <w:shd w:val="clear" w:color="auto" w:fill="auto"/>
          </w:tcPr>
          <w:p w14:paraId="17A8B718" w14:textId="77777777" w:rsidR="00D17B90" w:rsidRPr="005F70FB" w:rsidRDefault="00D17B90" w:rsidP="00D17B90">
            <w:pPr>
              <w:pStyle w:val="GlossEng"/>
            </w:pPr>
            <w:r w:rsidRPr="005F70FB">
              <w:t>oh!</w:t>
            </w:r>
          </w:p>
        </w:tc>
      </w:tr>
    </w:tbl>
    <w:p w14:paraId="086D08BC" w14:textId="77777777" w:rsidR="00D17B90" w:rsidRPr="005F70FB" w:rsidRDefault="00D17B90" w:rsidP="00D17B90">
      <w:pPr>
        <w:pStyle w:val="FreeTranslEng"/>
      </w:pPr>
      <w:r w:rsidRPr="005F70FB">
        <w:t>Oten: oh!</w:t>
      </w:r>
    </w:p>
    <w:tbl>
      <w:tblPr>
        <w:tblW w:w="0" w:type="auto"/>
        <w:tblCellMar>
          <w:left w:w="42" w:type="dxa"/>
          <w:right w:w="42" w:type="dxa"/>
        </w:tblCellMar>
        <w:tblLook w:val="01E0" w:firstRow="1" w:lastRow="1" w:firstColumn="1" w:lastColumn="1" w:noHBand="0" w:noVBand="0"/>
      </w:tblPr>
      <w:tblGrid>
        <w:gridCol w:w="709"/>
        <w:gridCol w:w="603"/>
        <w:gridCol w:w="958"/>
        <w:gridCol w:w="1069"/>
        <w:gridCol w:w="647"/>
      </w:tblGrid>
      <w:tr w:rsidR="00AC23C4" w:rsidRPr="005F70FB" w14:paraId="1BDF83D2" w14:textId="77777777" w:rsidTr="00AC23C4">
        <w:tc>
          <w:tcPr>
            <w:tcW w:w="709" w:type="dxa"/>
            <w:shd w:val="clear" w:color="auto" w:fill="auto"/>
          </w:tcPr>
          <w:p w14:paraId="59F4C5D3" w14:textId="77777777" w:rsidR="00D17B90" w:rsidRPr="005F70FB" w:rsidRDefault="00D17B90" w:rsidP="00D17B90">
            <w:pPr>
              <w:pStyle w:val="Text"/>
            </w:pPr>
            <w:r w:rsidRPr="005F70FB">
              <w:t>0037</w:t>
            </w:r>
          </w:p>
        </w:tc>
        <w:tc>
          <w:tcPr>
            <w:tcW w:w="603" w:type="dxa"/>
            <w:shd w:val="clear" w:color="auto" w:fill="auto"/>
          </w:tcPr>
          <w:p w14:paraId="1E560BF7" w14:textId="77777777" w:rsidR="00D17B90" w:rsidRPr="005F70FB" w:rsidRDefault="00D17B90" w:rsidP="00D17B90">
            <w:pPr>
              <w:pStyle w:val="Text"/>
            </w:pPr>
            <w:r w:rsidRPr="005F70FB">
              <w:t>Klara:</w:t>
            </w:r>
          </w:p>
        </w:tc>
        <w:tc>
          <w:tcPr>
            <w:tcW w:w="958" w:type="dxa"/>
            <w:shd w:val="clear" w:color="auto" w:fill="auto"/>
          </w:tcPr>
          <w:p w14:paraId="6615D42D" w14:textId="77777777" w:rsidR="00D17B90" w:rsidRPr="005F70FB" w:rsidRDefault="00D17B90" w:rsidP="00D17B90">
            <w:pPr>
              <w:pStyle w:val="Text"/>
            </w:pPr>
            <w:r w:rsidRPr="005F70FB">
              <w:t>net</w:t>
            </w:r>
          </w:p>
        </w:tc>
        <w:tc>
          <w:tcPr>
            <w:tcW w:w="1069" w:type="dxa"/>
            <w:shd w:val="clear" w:color="auto" w:fill="auto"/>
          </w:tcPr>
          <w:p w14:paraId="6E79AD31" w14:textId="77777777" w:rsidR="00D17B90" w:rsidRPr="005F70FB" w:rsidRDefault="00D17B90" w:rsidP="00D17B90">
            <w:pPr>
              <w:pStyle w:val="Text"/>
            </w:pPr>
            <w:r w:rsidRPr="005F70FB">
              <w:t>prempuang</w:t>
            </w:r>
          </w:p>
        </w:tc>
        <w:tc>
          <w:tcPr>
            <w:tcW w:w="647" w:type="dxa"/>
            <w:shd w:val="clear" w:color="auto" w:fill="auto"/>
          </w:tcPr>
          <w:p w14:paraId="4CF631C0" w14:textId="77777777" w:rsidR="00D17B90" w:rsidRPr="005F70FB" w:rsidRDefault="00D17B90" w:rsidP="00D17B90">
            <w:pPr>
              <w:pStyle w:val="Text"/>
            </w:pPr>
            <w:r w:rsidRPr="005F70FB">
              <w:t>to?</w:t>
            </w:r>
          </w:p>
        </w:tc>
      </w:tr>
      <w:tr w:rsidR="00AC23C4" w:rsidRPr="005F70FB" w14:paraId="36730E57" w14:textId="77777777" w:rsidTr="00AC23C4">
        <w:tc>
          <w:tcPr>
            <w:tcW w:w="709" w:type="dxa"/>
            <w:shd w:val="clear" w:color="auto" w:fill="auto"/>
          </w:tcPr>
          <w:p w14:paraId="68D0C66F" w14:textId="77777777" w:rsidR="00D17B90" w:rsidRPr="005F70FB" w:rsidRDefault="00D17B90" w:rsidP="00D17B90">
            <w:pPr>
              <w:pStyle w:val="GlossEng"/>
            </w:pPr>
          </w:p>
        </w:tc>
        <w:tc>
          <w:tcPr>
            <w:tcW w:w="603" w:type="dxa"/>
            <w:shd w:val="clear" w:color="auto" w:fill="auto"/>
          </w:tcPr>
          <w:p w14:paraId="2C59848A" w14:textId="77777777" w:rsidR="00D17B90" w:rsidRPr="005F70FB" w:rsidRDefault="00D17B90" w:rsidP="00D17B90">
            <w:pPr>
              <w:pStyle w:val="GlossEng"/>
            </w:pPr>
          </w:p>
        </w:tc>
        <w:tc>
          <w:tcPr>
            <w:tcW w:w="958" w:type="dxa"/>
            <w:shd w:val="clear" w:color="auto" w:fill="auto"/>
          </w:tcPr>
          <w:p w14:paraId="013E7169" w14:textId="77777777" w:rsidR="00D17B90" w:rsidRPr="005F70FB" w:rsidRDefault="00D17B90" w:rsidP="00D17B90">
            <w:pPr>
              <w:pStyle w:val="GlossEng"/>
            </w:pPr>
            <w:r w:rsidRPr="005F70FB">
              <w:t>(sport.)net</w:t>
            </w:r>
          </w:p>
        </w:tc>
        <w:tc>
          <w:tcPr>
            <w:tcW w:w="1069" w:type="dxa"/>
            <w:shd w:val="clear" w:color="auto" w:fill="auto"/>
          </w:tcPr>
          <w:p w14:paraId="5391835D" w14:textId="77777777" w:rsidR="00D17B90" w:rsidRPr="005F70FB" w:rsidRDefault="00D17B90" w:rsidP="00D17B90">
            <w:pPr>
              <w:pStyle w:val="GlossEng"/>
            </w:pPr>
            <w:r w:rsidRPr="005F70FB">
              <w:t>woman</w:t>
            </w:r>
          </w:p>
        </w:tc>
        <w:tc>
          <w:tcPr>
            <w:tcW w:w="647" w:type="dxa"/>
            <w:shd w:val="clear" w:color="auto" w:fill="auto"/>
          </w:tcPr>
          <w:p w14:paraId="106965CC" w14:textId="77777777" w:rsidR="00D17B90" w:rsidRPr="005F70FB" w:rsidRDefault="00D17B90" w:rsidP="00D17B90">
            <w:pPr>
              <w:pStyle w:val="GlossEng"/>
            </w:pPr>
            <w:r w:rsidRPr="005F70FB">
              <w:t>right?</w:t>
            </w:r>
          </w:p>
        </w:tc>
      </w:tr>
    </w:tbl>
    <w:p w14:paraId="76F9E12A" w14:textId="152FEECA" w:rsidR="00D17B90" w:rsidRPr="005F70FB" w:rsidRDefault="00D17B90" w:rsidP="00D17B90">
      <w:pPr>
        <w:pStyle w:val="FreeTranslEng"/>
      </w:pPr>
      <w:r w:rsidRPr="005F70FB">
        <w:t>Klara: the women</w:t>
      </w:r>
      <w:r w:rsidR="00B7093A" w:rsidRPr="005F70FB">
        <w:t>’</w:t>
      </w:r>
      <w:r w:rsidRPr="005F70FB">
        <w:t>s net, right?</w:t>
      </w:r>
    </w:p>
    <w:tbl>
      <w:tblPr>
        <w:tblW w:w="6142" w:type="dxa"/>
        <w:tblCellMar>
          <w:left w:w="42" w:type="dxa"/>
          <w:right w:w="42" w:type="dxa"/>
        </w:tblCellMar>
        <w:tblLook w:val="01E0" w:firstRow="1" w:lastRow="1" w:firstColumn="1" w:lastColumn="1" w:noHBand="0" w:noVBand="0"/>
      </w:tblPr>
      <w:tblGrid>
        <w:gridCol w:w="709"/>
        <w:gridCol w:w="629"/>
        <w:gridCol w:w="562"/>
        <w:gridCol w:w="489"/>
        <w:gridCol w:w="848"/>
        <w:gridCol w:w="1137"/>
        <w:gridCol w:w="573"/>
        <w:gridCol w:w="489"/>
        <w:gridCol w:w="706"/>
      </w:tblGrid>
      <w:tr w:rsidR="00AC23C4" w:rsidRPr="005F70FB" w14:paraId="696EA31F" w14:textId="77777777" w:rsidTr="00AC23C4">
        <w:tc>
          <w:tcPr>
            <w:tcW w:w="709" w:type="dxa"/>
            <w:shd w:val="clear" w:color="auto" w:fill="auto"/>
          </w:tcPr>
          <w:p w14:paraId="6B4005FC" w14:textId="77777777" w:rsidR="00D17B90" w:rsidRPr="005F70FB" w:rsidRDefault="00D17B90" w:rsidP="00D17B90">
            <w:pPr>
              <w:pStyle w:val="Text"/>
            </w:pPr>
            <w:r w:rsidRPr="005F70FB">
              <w:t>0038</w:t>
            </w:r>
          </w:p>
        </w:tc>
        <w:tc>
          <w:tcPr>
            <w:tcW w:w="629" w:type="dxa"/>
            <w:shd w:val="clear" w:color="auto" w:fill="auto"/>
          </w:tcPr>
          <w:p w14:paraId="12328CF6" w14:textId="77777777" w:rsidR="00D17B90" w:rsidRPr="005F70FB" w:rsidRDefault="00D17B90" w:rsidP="00D17B90">
            <w:pPr>
              <w:pStyle w:val="Text"/>
            </w:pPr>
            <w:r w:rsidRPr="005F70FB">
              <w:t>Oten:</w:t>
            </w:r>
          </w:p>
        </w:tc>
        <w:tc>
          <w:tcPr>
            <w:tcW w:w="562" w:type="dxa"/>
            <w:shd w:val="clear" w:color="auto" w:fill="auto"/>
          </w:tcPr>
          <w:p w14:paraId="385668F3" w14:textId="77777777" w:rsidR="00D17B90" w:rsidRPr="005F70FB" w:rsidRDefault="00D17B90" w:rsidP="00D17B90">
            <w:pPr>
              <w:pStyle w:val="Text"/>
            </w:pPr>
            <w:r w:rsidRPr="005F70FB">
              <w:rPr>
                <w:lang w:eastAsia="en-US"/>
              </w:rPr>
              <w:t>Wili</w:t>
            </w:r>
          </w:p>
        </w:tc>
        <w:tc>
          <w:tcPr>
            <w:tcW w:w="489" w:type="dxa"/>
            <w:shd w:val="clear" w:color="auto" w:fill="auto"/>
          </w:tcPr>
          <w:p w14:paraId="6604F2DD" w14:textId="77777777" w:rsidR="00D17B90" w:rsidRPr="005F70FB" w:rsidRDefault="00D17B90" w:rsidP="00D17B90">
            <w:pPr>
              <w:pStyle w:val="Text"/>
            </w:pPr>
            <w:r w:rsidRPr="005F70FB">
              <w:t>ko</w:t>
            </w:r>
          </w:p>
        </w:tc>
        <w:tc>
          <w:tcPr>
            <w:tcW w:w="848" w:type="dxa"/>
            <w:shd w:val="clear" w:color="auto" w:fill="auto"/>
          </w:tcPr>
          <w:p w14:paraId="66E5F827" w14:textId="77777777" w:rsidR="00D17B90" w:rsidRPr="005F70FB" w:rsidRDefault="00D17B90" w:rsidP="00D17B90">
            <w:pPr>
              <w:pStyle w:val="Text"/>
            </w:pPr>
            <w:r w:rsidRPr="005F70FB">
              <w:t>jang</w:t>
            </w:r>
          </w:p>
        </w:tc>
        <w:tc>
          <w:tcPr>
            <w:tcW w:w="1137" w:type="dxa"/>
            <w:shd w:val="clear" w:color="auto" w:fill="auto"/>
          </w:tcPr>
          <w:p w14:paraId="1F6DD147" w14:textId="77777777" w:rsidR="00D17B90" w:rsidRPr="005F70FB" w:rsidRDefault="00D17B90" w:rsidP="00D17B90">
            <w:pPr>
              <w:pStyle w:val="Text"/>
            </w:pPr>
            <w:r w:rsidRPr="005F70FB">
              <w:t>gara~gara</w:t>
            </w:r>
          </w:p>
        </w:tc>
        <w:tc>
          <w:tcPr>
            <w:tcW w:w="573" w:type="dxa"/>
            <w:shd w:val="clear" w:color="auto" w:fill="auto"/>
          </w:tcPr>
          <w:p w14:paraId="530253DA" w14:textId="77777777" w:rsidR="00D17B90" w:rsidRPr="005F70FB" w:rsidRDefault="00D17B90" w:rsidP="00D17B90">
            <w:pPr>
              <w:pStyle w:val="Text"/>
            </w:pPr>
            <w:r w:rsidRPr="005F70FB">
              <w:t>tanta</w:t>
            </w:r>
          </w:p>
        </w:tc>
        <w:tc>
          <w:tcPr>
            <w:tcW w:w="489" w:type="dxa"/>
            <w:shd w:val="clear" w:color="auto" w:fill="auto"/>
          </w:tcPr>
          <w:p w14:paraId="1B57C1D7" w14:textId="77777777" w:rsidR="00D17B90" w:rsidRPr="005F70FB" w:rsidRDefault="00D17B90" w:rsidP="00D17B90">
            <w:pPr>
              <w:pStyle w:val="Text"/>
            </w:pPr>
            <w:r w:rsidRPr="005F70FB">
              <w:t>dia</w:t>
            </w:r>
          </w:p>
        </w:tc>
        <w:tc>
          <w:tcPr>
            <w:tcW w:w="706" w:type="dxa"/>
            <w:shd w:val="clear" w:color="auto" w:fill="auto"/>
          </w:tcPr>
          <w:p w14:paraId="10B42150" w14:textId="77777777" w:rsidR="00D17B90" w:rsidRPr="005F70FB" w:rsidRDefault="00D17B90" w:rsidP="00D17B90">
            <w:pPr>
              <w:pStyle w:val="Text"/>
            </w:pPr>
            <w:r w:rsidRPr="005F70FB">
              <w:t>itu</w:t>
            </w:r>
          </w:p>
        </w:tc>
      </w:tr>
      <w:tr w:rsidR="00AC23C4" w:rsidRPr="005F70FB" w14:paraId="1769C311" w14:textId="77777777" w:rsidTr="00AC23C4">
        <w:tc>
          <w:tcPr>
            <w:tcW w:w="709" w:type="dxa"/>
            <w:shd w:val="clear" w:color="auto" w:fill="auto"/>
          </w:tcPr>
          <w:p w14:paraId="5474CAC8" w14:textId="77777777" w:rsidR="00D17B90" w:rsidRPr="005F70FB" w:rsidRDefault="00D17B90" w:rsidP="00D17B90">
            <w:pPr>
              <w:pStyle w:val="GlossEng"/>
            </w:pPr>
          </w:p>
        </w:tc>
        <w:tc>
          <w:tcPr>
            <w:tcW w:w="629" w:type="dxa"/>
            <w:shd w:val="clear" w:color="auto" w:fill="auto"/>
          </w:tcPr>
          <w:p w14:paraId="1F94316D" w14:textId="77777777" w:rsidR="00D17B90" w:rsidRPr="005F70FB" w:rsidRDefault="00D17B90" w:rsidP="00D17B90">
            <w:pPr>
              <w:pStyle w:val="GlossEng"/>
            </w:pPr>
          </w:p>
        </w:tc>
        <w:tc>
          <w:tcPr>
            <w:tcW w:w="562" w:type="dxa"/>
            <w:shd w:val="clear" w:color="auto" w:fill="auto"/>
          </w:tcPr>
          <w:p w14:paraId="1338E31D" w14:textId="77777777" w:rsidR="00D17B90" w:rsidRPr="005F70FB" w:rsidRDefault="00D17B90" w:rsidP="00D17B90">
            <w:pPr>
              <w:pStyle w:val="GlossEng"/>
            </w:pPr>
            <w:r w:rsidRPr="005F70FB">
              <w:rPr>
                <w:lang w:eastAsia="en-US"/>
              </w:rPr>
              <w:t>Wili</w:t>
            </w:r>
          </w:p>
        </w:tc>
        <w:tc>
          <w:tcPr>
            <w:tcW w:w="489" w:type="dxa"/>
            <w:shd w:val="clear" w:color="auto" w:fill="auto"/>
          </w:tcPr>
          <w:p w14:paraId="086D9213" w14:textId="77777777" w:rsidR="00D17B90" w:rsidRPr="005F70FB" w:rsidRDefault="00D17B90" w:rsidP="00D17B90">
            <w:pPr>
              <w:pStyle w:val="GlossEng"/>
            </w:pPr>
            <w:r w:rsidRPr="005F70FB">
              <w:rPr>
                <w:rStyle w:val="ChSmallCaps"/>
              </w:rPr>
              <w:t>2sg</w:t>
            </w:r>
          </w:p>
        </w:tc>
        <w:tc>
          <w:tcPr>
            <w:tcW w:w="848" w:type="dxa"/>
            <w:shd w:val="clear" w:color="auto" w:fill="auto"/>
          </w:tcPr>
          <w:p w14:paraId="6E89A1C4" w14:textId="77777777" w:rsidR="00D17B90" w:rsidRPr="005F70FB" w:rsidRDefault="00D17B90" w:rsidP="00D17B90">
            <w:pPr>
              <w:pStyle w:val="GlossEng"/>
            </w:pPr>
            <w:r w:rsidRPr="005F70FB">
              <w:rPr>
                <w:rStyle w:val="ChSmallCaps"/>
              </w:rPr>
              <w:t>neg.imp</w:t>
            </w:r>
          </w:p>
        </w:tc>
        <w:tc>
          <w:tcPr>
            <w:tcW w:w="1137" w:type="dxa"/>
            <w:shd w:val="clear" w:color="auto" w:fill="auto"/>
          </w:tcPr>
          <w:p w14:paraId="310FC541" w14:textId="77777777" w:rsidR="00D17B90" w:rsidRPr="005F70FB" w:rsidRDefault="00D17B90" w:rsidP="00D17B90">
            <w:pPr>
              <w:pStyle w:val="GlossEng"/>
            </w:pPr>
            <w:r w:rsidRPr="005F70FB">
              <w:rPr>
                <w:rStyle w:val="ChSmallCaps"/>
              </w:rPr>
              <w:t>rdp</w:t>
            </w:r>
            <w:r w:rsidRPr="005F70FB">
              <w:t>~irritate</w:t>
            </w:r>
          </w:p>
        </w:tc>
        <w:tc>
          <w:tcPr>
            <w:tcW w:w="573" w:type="dxa"/>
            <w:shd w:val="clear" w:color="auto" w:fill="auto"/>
          </w:tcPr>
          <w:p w14:paraId="450F1B91" w14:textId="77777777" w:rsidR="00D17B90" w:rsidRPr="005F70FB" w:rsidRDefault="00D17B90" w:rsidP="00D17B90">
            <w:pPr>
              <w:pStyle w:val="GlossEng"/>
            </w:pPr>
            <w:r w:rsidRPr="005F70FB">
              <w:t>aunt</w:t>
            </w:r>
          </w:p>
        </w:tc>
        <w:tc>
          <w:tcPr>
            <w:tcW w:w="489" w:type="dxa"/>
            <w:shd w:val="clear" w:color="auto" w:fill="auto"/>
          </w:tcPr>
          <w:p w14:paraId="6FA1520E" w14:textId="77777777" w:rsidR="00D17B90" w:rsidRPr="005F70FB" w:rsidRDefault="00D17B90" w:rsidP="00D17B90">
            <w:pPr>
              <w:pStyle w:val="GlossEng"/>
            </w:pPr>
            <w:r w:rsidRPr="005F70FB">
              <w:rPr>
                <w:rStyle w:val="ChSmallCaps"/>
              </w:rPr>
              <w:t>3sg</w:t>
            </w:r>
          </w:p>
        </w:tc>
        <w:tc>
          <w:tcPr>
            <w:tcW w:w="706" w:type="dxa"/>
            <w:shd w:val="clear" w:color="auto" w:fill="auto"/>
          </w:tcPr>
          <w:p w14:paraId="1AD5CEC3" w14:textId="77777777" w:rsidR="00D17B90" w:rsidRPr="005F70FB" w:rsidRDefault="00D17B90" w:rsidP="00D17B90">
            <w:pPr>
              <w:pStyle w:val="GlossEng"/>
            </w:pPr>
            <w:r w:rsidRPr="005F70FB">
              <w:rPr>
                <w:rStyle w:val="ChSmallCaps"/>
              </w:rPr>
              <w:t>d.dist</w:t>
            </w:r>
          </w:p>
        </w:tc>
      </w:tr>
    </w:tbl>
    <w:p w14:paraId="4F6D2DCE" w14:textId="72229D64" w:rsidR="00D17B90" w:rsidRPr="005F70FB" w:rsidRDefault="00D17B90" w:rsidP="00D17B90">
      <w:pPr>
        <w:pStyle w:val="FreeTranslEng"/>
      </w:pPr>
      <w:r w:rsidRPr="005F70FB">
        <w:t xml:space="preserve">Oten: you </w:t>
      </w:r>
      <w:r w:rsidRPr="005F70FB">
        <w:rPr>
          <w:lang w:eastAsia="en-US"/>
        </w:rPr>
        <w:t>Wili</w:t>
      </w:r>
      <w:r w:rsidRPr="005F70FB">
        <w:t xml:space="preserve"> don</w:t>
      </w:r>
      <w:r w:rsidR="00B7093A" w:rsidRPr="005F70FB">
        <w:t>’</w:t>
      </w:r>
      <w:r w:rsidRPr="005F70FB">
        <w:t>t irritate that aunt</w:t>
      </w:r>
    </w:p>
    <w:tbl>
      <w:tblPr>
        <w:tblW w:w="0" w:type="auto"/>
        <w:tblCellMar>
          <w:left w:w="42" w:type="dxa"/>
          <w:right w:w="42" w:type="dxa"/>
        </w:tblCellMar>
        <w:tblLook w:val="01E0" w:firstRow="1" w:lastRow="1" w:firstColumn="1" w:lastColumn="1" w:noHBand="0" w:noVBand="0"/>
      </w:tblPr>
      <w:tblGrid>
        <w:gridCol w:w="709"/>
        <w:gridCol w:w="596"/>
        <w:gridCol w:w="873"/>
      </w:tblGrid>
      <w:tr w:rsidR="00D17B90" w:rsidRPr="005F70FB" w14:paraId="2D04F30F" w14:textId="77777777" w:rsidTr="00AC23C4">
        <w:tc>
          <w:tcPr>
            <w:tcW w:w="709" w:type="dxa"/>
            <w:shd w:val="clear" w:color="auto" w:fill="auto"/>
          </w:tcPr>
          <w:p w14:paraId="2A830E61" w14:textId="77777777" w:rsidR="00D17B90" w:rsidRPr="005F70FB" w:rsidRDefault="00D17B90" w:rsidP="00D17B90">
            <w:pPr>
              <w:pStyle w:val="Text"/>
            </w:pPr>
            <w:r w:rsidRPr="005F70FB">
              <w:t>0039</w:t>
            </w:r>
          </w:p>
        </w:tc>
        <w:tc>
          <w:tcPr>
            <w:tcW w:w="596" w:type="dxa"/>
            <w:shd w:val="clear" w:color="auto" w:fill="auto"/>
          </w:tcPr>
          <w:p w14:paraId="00CB7137" w14:textId="77777777" w:rsidR="00D17B90" w:rsidRPr="005F70FB" w:rsidRDefault="00D17B90" w:rsidP="00D17B90">
            <w:pPr>
              <w:pStyle w:val="Text"/>
            </w:pPr>
            <w:r w:rsidRPr="005F70FB">
              <w:rPr>
                <w:lang w:eastAsia="en-US"/>
              </w:rPr>
              <w:t>Wili</w:t>
            </w:r>
            <w:r w:rsidRPr="005F70FB">
              <w:t>:</w:t>
            </w:r>
          </w:p>
        </w:tc>
        <w:tc>
          <w:tcPr>
            <w:tcW w:w="873" w:type="dxa"/>
            <w:shd w:val="clear" w:color="auto" w:fill="auto"/>
          </w:tcPr>
          <w:p w14:paraId="17C2F385" w14:textId="77777777" w:rsidR="00D17B90" w:rsidRPr="005F70FB" w:rsidRDefault="00D17B90" w:rsidP="00D17B90">
            <w:pPr>
              <w:pStyle w:val="Text"/>
            </w:pPr>
            <w:r w:rsidRPr="005F70FB">
              <w:t>mm-mm</w:t>
            </w:r>
          </w:p>
        </w:tc>
      </w:tr>
      <w:tr w:rsidR="00D17B90" w:rsidRPr="005F70FB" w14:paraId="28356238" w14:textId="77777777" w:rsidTr="00AC23C4">
        <w:tc>
          <w:tcPr>
            <w:tcW w:w="709" w:type="dxa"/>
            <w:shd w:val="clear" w:color="auto" w:fill="auto"/>
          </w:tcPr>
          <w:p w14:paraId="31ED5F34" w14:textId="77777777" w:rsidR="00D17B90" w:rsidRPr="005F70FB" w:rsidRDefault="00D17B90" w:rsidP="00D17B90">
            <w:pPr>
              <w:pStyle w:val="GlossEng"/>
            </w:pPr>
          </w:p>
        </w:tc>
        <w:tc>
          <w:tcPr>
            <w:tcW w:w="596" w:type="dxa"/>
            <w:shd w:val="clear" w:color="auto" w:fill="auto"/>
          </w:tcPr>
          <w:p w14:paraId="7A6A1A6D" w14:textId="77777777" w:rsidR="00D17B90" w:rsidRPr="005F70FB" w:rsidRDefault="00D17B90" w:rsidP="00D17B90">
            <w:pPr>
              <w:pStyle w:val="GlossEng"/>
            </w:pPr>
          </w:p>
        </w:tc>
        <w:tc>
          <w:tcPr>
            <w:tcW w:w="873" w:type="dxa"/>
            <w:shd w:val="clear" w:color="auto" w:fill="auto"/>
          </w:tcPr>
          <w:p w14:paraId="5384C98F" w14:textId="77777777" w:rsidR="00D17B90" w:rsidRPr="005F70FB" w:rsidRDefault="00D17B90" w:rsidP="00D17B90">
            <w:pPr>
              <w:pStyle w:val="GlossEng"/>
            </w:pPr>
            <w:r w:rsidRPr="005F70FB">
              <w:t>mhm</w:t>
            </w:r>
          </w:p>
        </w:tc>
      </w:tr>
    </w:tbl>
    <w:p w14:paraId="2305CE12" w14:textId="77777777" w:rsidR="00D17B90" w:rsidRPr="005F70FB" w:rsidRDefault="00D17B90" w:rsidP="00D17B90">
      <w:pPr>
        <w:pStyle w:val="FreeTranslEng"/>
      </w:pPr>
      <w:r w:rsidRPr="005F70FB">
        <w:rPr>
          <w:lang w:eastAsia="en-US"/>
        </w:rPr>
        <w:t>Wili</w:t>
      </w:r>
      <w:r w:rsidRPr="005F70FB">
        <w:t>: mhm</w:t>
      </w:r>
    </w:p>
    <w:tbl>
      <w:tblPr>
        <w:tblW w:w="6466" w:type="dxa"/>
        <w:tblCellMar>
          <w:left w:w="42" w:type="dxa"/>
          <w:right w:w="42" w:type="dxa"/>
        </w:tblCellMar>
        <w:tblLook w:val="01E0" w:firstRow="1" w:lastRow="1" w:firstColumn="1" w:lastColumn="1" w:noHBand="0" w:noVBand="0"/>
      </w:tblPr>
      <w:tblGrid>
        <w:gridCol w:w="709"/>
        <w:gridCol w:w="607"/>
        <w:gridCol w:w="140"/>
        <w:gridCol w:w="422"/>
        <w:gridCol w:w="197"/>
        <w:gridCol w:w="292"/>
        <w:gridCol w:w="77"/>
        <w:gridCol w:w="569"/>
        <w:gridCol w:w="61"/>
        <w:gridCol w:w="773"/>
        <w:gridCol w:w="489"/>
        <w:gridCol w:w="695"/>
        <w:gridCol w:w="729"/>
        <w:gridCol w:w="706"/>
      </w:tblGrid>
      <w:tr w:rsidR="00AC23C4" w:rsidRPr="005F70FB" w14:paraId="32B1FD50" w14:textId="77777777" w:rsidTr="00AC23C4">
        <w:tc>
          <w:tcPr>
            <w:tcW w:w="709" w:type="dxa"/>
            <w:shd w:val="clear" w:color="auto" w:fill="auto"/>
          </w:tcPr>
          <w:p w14:paraId="30BF4635" w14:textId="77777777" w:rsidR="00D17B90" w:rsidRPr="005F70FB" w:rsidRDefault="00D17B90" w:rsidP="00D17B90">
            <w:pPr>
              <w:pStyle w:val="Text"/>
            </w:pPr>
            <w:r w:rsidRPr="005F70FB">
              <w:t>0040</w:t>
            </w:r>
          </w:p>
        </w:tc>
        <w:tc>
          <w:tcPr>
            <w:tcW w:w="607" w:type="dxa"/>
            <w:shd w:val="clear" w:color="auto" w:fill="auto"/>
          </w:tcPr>
          <w:p w14:paraId="34F5258A" w14:textId="77777777" w:rsidR="00D17B90" w:rsidRPr="005F70FB" w:rsidRDefault="00D17B90" w:rsidP="00D17B90">
            <w:pPr>
              <w:pStyle w:val="Text"/>
            </w:pPr>
            <w:r w:rsidRPr="005F70FB">
              <w:t>Klara:</w:t>
            </w:r>
          </w:p>
        </w:tc>
        <w:tc>
          <w:tcPr>
            <w:tcW w:w="562" w:type="dxa"/>
            <w:gridSpan w:val="2"/>
            <w:shd w:val="clear" w:color="auto" w:fill="auto"/>
          </w:tcPr>
          <w:p w14:paraId="3BADE125" w14:textId="77777777" w:rsidR="00D17B90" w:rsidRPr="005F70FB" w:rsidRDefault="00D17B90" w:rsidP="00D17B90">
            <w:pPr>
              <w:pStyle w:val="Text"/>
            </w:pPr>
            <w:r w:rsidRPr="005F70FB">
              <w:rPr>
                <w:lang w:eastAsia="en-US"/>
              </w:rPr>
              <w:t>Wili</w:t>
            </w:r>
          </w:p>
        </w:tc>
        <w:tc>
          <w:tcPr>
            <w:tcW w:w="489" w:type="dxa"/>
            <w:gridSpan w:val="2"/>
            <w:shd w:val="clear" w:color="auto" w:fill="auto"/>
          </w:tcPr>
          <w:p w14:paraId="18A32342" w14:textId="77777777" w:rsidR="00D17B90" w:rsidRPr="005F70FB" w:rsidRDefault="00D17B90" w:rsidP="00D17B90">
            <w:pPr>
              <w:pStyle w:val="Text"/>
            </w:pPr>
            <w:r w:rsidRPr="005F70FB">
              <w:t>ko</w:t>
            </w:r>
          </w:p>
        </w:tc>
        <w:tc>
          <w:tcPr>
            <w:tcW w:w="707" w:type="dxa"/>
            <w:gridSpan w:val="3"/>
            <w:shd w:val="clear" w:color="auto" w:fill="auto"/>
          </w:tcPr>
          <w:p w14:paraId="458C5426" w14:textId="77777777" w:rsidR="00D17B90" w:rsidRPr="005F70FB" w:rsidRDefault="00D17B90" w:rsidP="00D17B90">
            <w:pPr>
              <w:pStyle w:val="Text"/>
            </w:pPr>
            <w:r w:rsidRPr="005F70FB">
              <w:t>masuk</w:t>
            </w:r>
          </w:p>
        </w:tc>
        <w:tc>
          <w:tcPr>
            <w:tcW w:w="773" w:type="dxa"/>
            <w:shd w:val="clear" w:color="auto" w:fill="auto"/>
          </w:tcPr>
          <w:p w14:paraId="3384FFFC" w14:textId="77777777" w:rsidR="00D17B90" w:rsidRPr="005F70FB" w:rsidRDefault="00D17B90" w:rsidP="00D17B90">
            <w:pPr>
              <w:pStyle w:val="Text"/>
            </w:pPr>
            <w:r w:rsidRPr="005F70FB">
              <w:t>suda,</w:t>
            </w:r>
          </w:p>
        </w:tc>
        <w:tc>
          <w:tcPr>
            <w:tcW w:w="489" w:type="dxa"/>
            <w:shd w:val="clear" w:color="auto" w:fill="auto"/>
          </w:tcPr>
          <w:p w14:paraId="105D39A5" w14:textId="77777777" w:rsidR="00D17B90" w:rsidRPr="005F70FB" w:rsidRDefault="00D17B90" w:rsidP="00D17B90">
            <w:pPr>
              <w:pStyle w:val="Text"/>
            </w:pPr>
            <w:r w:rsidRPr="005F70FB">
              <w:t>ko</w:t>
            </w:r>
          </w:p>
        </w:tc>
        <w:tc>
          <w:tcPr>
            <w:tcW w:w="695" w:type="dxa"/>
            <w:shd w:val="clear" w:color="auto" w:fill="auto"/>
          </w:tcPr>
          <w:p w14:paraId="63793346" w14:textId="77777777" w:rsidR="00D17B90" w:rsidRPr="005F70FB" w:rsidRDefault="00D17B90" w:rsidP="00D17B90">
            <w:pPr>
              <w:pStyle w:val="Text"/>
            </w:pPr>
            <w:r w:rsidRPr="005F70FB">
              <w:t>tadi</w:t>
            </w:r>
          </w:p>
        </w:tc>
        <w:tc>
          <w:tcPr>
            <w:tcW w:w="729" w:type="dxa"/>
            <w:shd w:val="clear" w:color="auto" w:fill="auto"/>
          </w:tcPr>
          <w:p w14:paraId="3BB0F772" w14:textId="77777777" w:rsidR="00D17B90" w:rsidRPr="005F70FB" w:rsidRDefault="00D17B90" w:rsidP="00D17B90">
            <w:pPr>
              <w:pStyle w:val="Text"/>
            </w:pPr>
            <w:r w:rsidRPr="005F70FB">
              <w:t>dengar</w:t>
            </w:r>
          </w:p>
        </w:tc>
        <w:tc>
          <w:tcPr>
            <w:tcW w:w="706" w:type="dxa"/>
            <w:shd w:val="clear" w:color="auto" w:fill="auto"/>
          </w:tcPr>
          <w:p w14:paraId="0F11A34A" w14:textId="77777777" w:rsidR="00D17B90" w:rsidRPr="005F70FB" w:rsidRDefault="00D17B90" w:rsidP="00D17B90">
            <w:pPr>
              <w:pStyle w:val="Text"/>
            </w:pPr>
            <w:r w:rsidRPr="005F70FB">
              <w:t>itu</w:t>
            </w:r>
          </w:p>
        </w:tc>
      </w:tr>
      <w:tr w:rsidR="00AC23C4" w:rsidRPr="005F70FB" w14:paraId="04D15851" w14:textId="77777777" w:rsidTr="00AC23C4">
        <w:tc>
          <w:tcPr>
            <w:tcW w:w="709" w:type="dxa"/>
            <w:shd w:val="clear" w:color="auto" w:fill="auto"/>
          </w:tcPr>
          <w:p w14:paraId="714FBF13" w14:textId="77777777" w:rsidR="00D17B90" w:rsidRPr="005F70FB" w:rsidRDefault="00D17B90" w:rsidP="00D17B90">
            <w:pPr>
              <w:pStyle w:val="GlossEng2ptafter"/>
            </w:pPr>
          </w:p>
        </w:tc>
        <w:tc>
          <w:tcPr>
            <w:tcW w:w="607" w:type="dxa"/>
            <w:shd w:val="clear" w:color="auto" w:fill="auto"/>
          </w:tcPr>
          <w:p w14:paraId="1B623404" w14:textId="77777777" w:rsidR="00D17B90" w:rsidRPr="005F70FB" w:rsidRDefault="00D17B90" w:rsidP="00D17B90">
            <w:pPr>
              <w:pStyle w:val="GlossEng2ptafter"/>
            </w:pPr>
          </w:p>
        </w:tc>
        <w:tc>
          <w:tcPr>
            <w:tcW w:w="562" w:type="dxa"/>
            <w:gridSpan w:val="2"/>
            <w:shd w:val="clear" w:color="auto" w:fill="auto"/>
          </w:tcPr>
          <w:p w14:paraId="21723786" w14:textId="77777777" w:rsidR="00D17B90" w:rsidRPr="005F70FB" w:rsidRDefault="00D17B90" w:rsidP="00D17B90">
            <w:pPr>
              <w:pStyle w:val="GlossEng2ptafter"/>
            </w:pPr>
            <w:r w:rsidRPr="005F70FB">
              <w:rPr>
                <w:lang w:eastAsia="en-US"/>
              </w:rPr>
              <w:t>Wili</w:t>
            </w:r>
          </w:p>
        </w:tc>
        <w:tc>
          <w:tcPr>
            <w:tcW w:w="489" w:type="dxa"/>
            <w:gridSpan w:val="2"/>
            <w:shd w:val="clear" w:color="auto" w:fill="auto"/>
          </w:tcPr>
          <w:p w14:paraId="35C8E0C1" w14:textId="77777777" w:rsidR="00D17B90" w:rsidRPr="005F70FB" w:rsidRDefault="00D17B90" w:rsidP="00D17B90">
            <w:pPr>
              <w:pStyle w:val="GlossEng2ptafter"/>
            </w:pPr>
            <w:r w:rsidRPr="005F70FB">
              <w:rPr>
                <w:rStyle w:val="ChSmallCaps"/>
              </w:rPr>
              <w:t>2sg</w:t>
            </w:r>
          </w:p>
        </w:tc>
        <w:tc>
          <w:tcPr>
            <w:tcW w:w="707" w:type="dxa"/>
            <w:gridSpan w:val="3"/>
            <w:shd w:val="clear" w:color="auto" w:fill="auto"/>
          </w:tcPr>
          <w:p w14:paraId="7663141E" w14:textId="77777777" w:rsidR="00D17B90" w:rsidRPr="005F70FB" w:rsidRDefault="00D17B90" w:rsidP="00D17B90">
            <w:pPr>
              <w:pStyle w:val="GlossEng2ptafter"/>
            </w:pPr>
            <w:r w:rsidRPr="005F70FB">
              <w:t>enter</w:t>
            </w:r>
          </w:p>
        </w:tc>
        <w:tc>
          <w:tcPr>
            <w:tcW w:w="773" w:type="dxa"/>
            <w:shd w:val="clear" w:color="auto" w:fill="auto"/>
          </w:tcPr>
          <w:p w14:paraId="5207B217" w14:textId="77777777" w:rsidR="00D17B90" w:rsidRPr="005F70FB" w:rsidRDefault="00D17B90" w:rsidP="00D17B90">
            <w:pPr>
              <w:pStyle w:val="GlossEng2ptafter"/>
            </w:pPr>
            <w:r w:rsidRPr="005F70FB">
              <w:t>already</w:t>
            </w:r>
          </w:p>
        </w:tc>
        <w:tc>
          <w:tcPr>
            <w:tcW w:w="489" w:type="dxa"/>
            <w:shd w:val="clear" w:color="auto" w:fill="auto"/>
          </w:tcPr>
          <w:p w14:paraId="0C480B7A" w14:textId="77777777" w:rsidR="00D17B90" w:rsidRPr="005F70FB" w:rsidRDefault="00D17B90" w:rsidP="00D17B90">
            <w:pPr>
              <w:pStyle w:val="GlossEng2ptafter"/>
            </w:pPr>
            <w:r w:rsidRPr="005F70FB">
              <w:rPr>
                <w:rStyle w:val="ChSmallCaps"/>
              </w:rPr>
              <w:t>2sg</w:t>
            </w:r>
          </w:p>
        </w:tc>
        <w:tc>
          <w:tcPr>
            <w:tcW w:w="695" w:type="dxa"/>
            <w:shd w:val="clear" w:color="auto" w:fill="auto"/>
          </w:tcPr>
          <w:p w14:paraId="42ED091C" w14:textId="77777777" w:rsidR="00D17B90" w:rsidRPr="005F70FB" w:rsidRDefault="00D17B90" w:rsidP="00D17B90">
            <w:pPr>
              <w:pStyle w:val="GlossEng2ptafter"/>
            </w:pPr>
            <w:r w:rsidRPr="005F70FB">
              <w:t>earlier</w:t>
            </w:r>
          </w:p>
        </w:tc>
        <w:tc>
          <w:tcPr>
            <w:tcW w:w="729" w:type="dxa"/>
            <w:shd w:val="clear" w:color="auto" w:fill="auto"/>
          </w:tcPr>
          <w:p w14:paraId="1A833D15" w14:textId="77777777" w:rsidR="00D17B90" w:rsidRPr="005F70FB" w:rsidRDefault="00D17B90" w:rsidP="00D17B90">
            <w:pPr>
              <w:pStyle w:val="GlossEng2ptafter"/>
            </w:pPr>
            <w:r w:rsidRPr="005F70FB">
              <w:t>hear</w:t>
            </w:r>
          </w:p>
        </w:tc>
        <w:tc>
          <w:tcPr>
            <w:tcW w:w="706" w:type="dxa"/>
            <w:shd w:val="clear" w:color="auto" w:fill="auto"/>
          </w:tcPr>
          <w:p w14:paraId="37CB142A" w14:textId="77777777" w:rsidR="00D17B90" w:rsidRPr="005F70FB" w:rsidRDefault="00D17B90" w:rsidP="00D17B90">
            <w:pPr>
              <w:pStyle w:val="GlossEng2ptafter"/>
            </w:pPr>
            <w:r w:rsidRPr="005F70FB">
              <w:rPr>
                <w:rStyle w:val="ChSmallCaps"/>
              </w:rPr>
              <w:t>d.dist</w:t>
            </w:r>
          </w:p>
        </w:tc>
      </w:tr>
      <w:tr w:rsidR="00AC23C4" w:rsidRPr="005F70FB" w14:paraId="20CBC94B" w14:textId="77777777" w:rsidTr="00AC23C4">
        <w:trPr>
          <w:gridAfter w:val="6"/>
          <w:wAfter w:w="3453" w:type="dxa"/>
        </w:trPr>
        <w:tc>
          <w:tcPr>
            <w:tcW w:w="709" w:type="dxa"/>
            <w:shd w:val="clear" w:color="auto" w:fill="auto"/>
          </w:tcPr>
          <w:p w14:paraId="6E35D2B8" w14:textId="77777777" w:rsidR="00D17B90" w:rsidRPr="005F70FB" w:rsidRDefault="00D17B90" w:rsidP="00D17B90">
            <w:pPr>
              <w:pStyle w:val="O0Nwnext"/>
            </w:pPr>
          </w:p>
        </w:tc>
        <w:tc>
          <w:tcPr>
            <w:tcW w:w="747" w:type="dxa"/>
            <w:gridSpan w:val="2"/>
            <w:shd w:val="clear" w:color="auto" w:fill="auto"/>
          </w:tcPr>
          <w:p w14:paraId="21E1DEFF" w14:textId="77777777" w:rsidR="00D17B90" w:rsidRPr="005F70FB" w:rsidRDefault="00D17B90" w:rsidP="00D17B90">
            <w:pPr>
              <w:pStyle w:val="Text"/>
            </w:pPr>
            <w:r w:rsidRPr="005F70FB">
              <w:t>burung</w:t>
            </w:r>
          </w:p>
        </w:tc>
        <w:tc>
          <w:tcPr>
            <w:tcW w:w="619" w:type="dxa"/>
            <w:gridSpan w:val="2"/>
            <w:shd w:val="clear" w:color="auto" w:fill="auto"/>
          </w:tcPr>
          <w:p w14:paraId="7134A3BE" w14:textId="77777777" w:rsidR="00D17B90" w:rsidRPr="005F70FB" w:rsidRDefault="00D17B90" w:rsidP="00D17B90">
            <w:pPr>
              <w:pStyle w:val="Text"/>
            </w:pPr>
            <w:r w:rsidRPr="005F70FB">
              <w:t>itu</w:t>
            </w:r>
          </w:p>
        </w:tc>
        <w:tc>
          <w:tcPr>
            <w:tcW w:w="369" w:type="dxa"/>
            <w:gridSpan w:val="2"/>
            <w:shd w:val="clear" w:color="auto" w:fill="auto"/>
          </w:tcPr>
          <w:p w14:paraId="0B7A9854" w14:textId="77777777" w:rsidR="00D17B90" w:rsidRPr="005F70FB" w:rsidRDefault="00D17B90" w:rsidP="00D17B90">
            <w:pPr>
              <w:pStyle w:val="Text"/>
            </w:pPr>
            <w:r w:rsidRPr="005F70FB">
              <w:t>ka</w:t>
            </w:r>
          </w:p>
        </w:tc>
        <w:tc>
          <w:tcPr>
            <w:tcW w:w="569" w:type="dxa"/>
            <w:shd w:val="clear" w:color="auto" w:fill="auto"/>
          </w:tcPr>
          <w:p w14:paraId="79327BFE" w14:textId="77777777" w:rsidR="00D17B90" w:rsidRPr="005F70FB" w:rsidRDefault="00D17B90" w:rsidP="00D17B90">
            <w:pPr>
              <w:pStyle w:val="Text"/>
            </w:pPr>
            <w:r w:rsidRPr="005F70FB">
              <w:t>tida?</w:t>
            </w:r>
          </w:p>
        </w:tc>
      </w:tr>
      <w:tr w:rsidR="00AC23C4" w:rsidRPr="005F70FB" w14:paraId="2A18B535" w14:textId="77777777" w:rsidTr="00AC23C4">
        <w:trPr>
          <w:gridAfter w:val="6"/>
          <w:wAfter w:w="3453" w:type="dxa"/>
        </w:trPr>
        <w:tc>
          <w:tcPr>
            <w:tcW w:w="709" w:type="dxa"/>
            <w:shd w:val="clear" w:color="auto" w:fill="auto"/>
          </w:tcPr>
          <w:p w14:paraId="44F60C33" w14:textId="77777777" w:rsidR="00D17B90" w:rsidRPr="005F70FB" w:rsidRDefault="00D17B90" w:rsidP="00D17B90">
            <w:pPr>
              <w:pStyle w:val="GlossEng"/>
            </w:pPr>
          </w:p>
        </w:tc>
        <w:tc>
          <w:tcPr>
            <w:tcW w:w="747" w:type="dxa"/>
            <w:gridSpan w:val="2"/>
            <w:shd w:val="clear" w:color="auto" w:fill="auto"/>
          </w:tcPr>
          <w:p w14:paraId="2E3EE515" w14:textId="77777777" w:rsidR="00D17B90" w:rsidRPr="005F70FB" w:rsidRDefault="00D17B90" w:rsidP="00D17B90">
            <w:pPr>
              <w:pStyle w:val="GlossEng"/>
            </w:pPr>
            <w:r w:rsidRPr="005F70FB">
              <w:t>bird</w:t>
            </w:r>
          </w:p>
        </w:tc>
        <w:tc>
          <w:tcPr>
            <w:tcW w:w="619" w:type="dxa"/>
            <w:gridSpan w:val="2"/>
            <w:shd w:val="clear" w:color="auto" w:fill="auto"/>
          </w:tcPr>
          <w:p w14:paraId="3DE72754" w14:textId="77777777" w:rsidR="00D17B90" w:rsidRPr="005F70FB" w:rsidRDefault="00D17B90" w:rsidP="00D17B90">
            <w:pPr>
              <w:pStyle w:val="GlossEng"/>
            </w:pPr>
            <w:r w:rsidRPr="005F70FB">
              <w:rPr>
                <w:rStyle w:val="ChSmallCaps"/>
              </w:rPr>
              <w:t>d.dist</w:t>
            </w:r>
          </w:p>
        </w:tc>
        <w:tc>
          <w:tcPr>
            <w:tcW w:w="369" w:type="dxa"/>
            <w:gridSpan w:val="2"/>
            <w:shd w:val="clear" w:color="auto" w:fill="auto"/>
          </w:tcPr>
          <w:p w14:paraId="67DC8D0B" w14:textId="77777777" w:rsidR="00D17B90" w:rsidRPr="005F70FB" w:rsidRDefault="00D17B90" w:rsidP="00D17B90">
            <w:pPr>
              <w:pStyle w:val="GlossEng"/>
            </w:pPr>
            <w:r w:rsidRPr="005F70FB">
              <w:t>or</w:t>
            </w:r>
          </w:p>
        </w:tc>
        <w:tc>
          <w:tcPr>
            <w:tcW w:w="569" w:type="dxa"/>
            <w:shd w:val="clear" w:color="auto" w:fill="auto"/>
          </w:tcPr>
          <w:p w14:paraId="131BBC6F" w14:textId="77777777" w:rsidR="00D17B90" w:rsidRPr="005F70FB" w:rsidRDefault="00D17B90" w:rsidP="00D17B90">
            <w:pPr>
              <w:pStyle w:val="GlossEng"/>
            </w:pPr>
            <w:r w:rsidRPr="005F70FB">
              <w:rPr>
                <w:rStyle w:val="ChSmallCaps"/>
              </w:rPr>
              <w:t>neg</w:t>
            </w:r>
          </w:p>
        </w:tc>
      </w:tr>
    </w:tbl>
    <w:p w14:paraId="10EC85A7" w14:textId="6ABB794A" w:rsidR="00D17B90" w:rsidRPr="005F70FB" w:rsidRDefault="00D17B90" w:rsidP="00D17B90">
      <w:pPr>
        <w:pStyle w:val="FreeTranslEng"/>
      </w:pPr>
      <w:r w:rsidRPr="005F70FB">
        <w:t xml:space="preserve">Klara: you </w:t>
      </w:r>
      <w:r w:rsidRPr="005F70FB">
        <w:rPr>
          <w:lang w:eastAsia="en-US"/>
        </w:rPr>
        <w:t>Wili</w:t>
      </w:r>
      <w:r w:rsidRPr="005F70FB">
        <w:t xml:space="preserve"> go inside!, earlier you heard, what</w:t>
      </w:r>
      <w:r w:rsidR="00B7093A" w:rsidRPr="005F70FB">
        <w:t>’</w:t>
      </w:r>
      <w:r w:rsidRPr="005F70FB">
        <w:t>s-its-name, that bird or not?</w:t>
      </w:r>
    </w:p>
    <w:tbl>
      <w:tblPr>
        <w:tblW w:w="6242" w:type="dxa"/>
        <w:tblCellMar>
          <w:left w:w="42" w:type="dxa"/>
          <w:right w:w="42" w:type="dxa"/>
        </w:tblCellMar>
        <w:tblLook w:val="01E0" w:firstRow="1" w:lastRow="1" w:firstColumn="1" w:lastColumn="1" w:noHBand="0" w:noVBand="0"/>
      </w:tblPr>
      <w:tblGrid>
        <w:gridCol w:w="709"/>
        <w:gridCol w:w="419"/>
        <w:gridCol w:w="210"/>
        <w:gridCol w:w="359"/>
        <w:gridCol w:w="92"/>
        <w:gridCol w:w="706"/>
        <w:gridCol w:w="660"/>
        <w:gridCol w:w="185"/>
        <w:gridCol w:w="489"/>
        <w:gridCol w:w="818"/>
        <w:gridCol w:w="777"/>
        <w:gridCol w:w="818"/>
      </w:tblGrid>
      <w:tr w:rsidR="00AC23C4" w:rsidRPr="005F70FB" w14:paraId="4A09E50F" w14:textId="77777777" w:rsidTr="00AC23C4">
        <w:tc>
          <w:tcPr>
            <w:tcW w:w="709" w:type="dxa"/>
            <w:shd w:val="clear" w:color="auto" w:fill="auto"/>
          </w:tcPr>
          <w:p w14:paraId="5CD01183" w14:textId="77777777" w:rsidR="00D17B90" w:rsidRPr="005F70FB" w:rsidRDefault="00D17B90" w:rsidP="00D17B90">
            <w:pPr>
              <w:pStyle w:val="Text"/>
            </w:pPr>
            <w:r w:rsidRPr="005F70FB">
              <w:t>0041</w:t>
            </w:r>
          </w:p>
        </w:tc>
        <w:tc>
          <w:tcPr>
            <w:tcW w:w="629" w:type="dxa"/>
            <w:gridSpan w:val="2"/>
            <w:shd w:val="clear" w:color="auto" w:fill="auto"/>
          </w:tcPr>
          <w:p w14:paraId="353CB11F" w14:textId="77777777" w:rsidR="00D17B90" w:rsidRPr="005F70FB" w:rsidRDefault="00D17B90" w:rsidP="00D17B90">
            <w:pPr>
              <w:pStyle w:val="Text"/>
            </w:pPr>
            <w:r w:rsidRPr="005F70FB">
              <w:t>Oten:</w:t>
            </w:r>
          </w:p>
        </w:tc>
        <w:tc>
          <w:tcPr>
            <w:tcW w:w="451" w:type="dxa"/>
            <w:gridSpan w:val="2"/>
            <w:shd w:val="clear" w:color="auto" w:fill="auto"/>
          </w:tcPr>
          <w:p w14:paraId="7463C6A1" w14:textId="77777777" w:rsidR="00D17B90" w:rsidRPr="005F70FB" w:rsidRDefault="00D17B90" w:rsidP="00D17B90">
            <w:pPr>
              <w:pStyle w:val="Text"/>
            </w:pPr>
            <w:r w:rsidRPr="005F70FB">
              <w:t>o,</w:t>
            </w:r>
          </w:p>
        </w:tc>
        <w:tc>
          <w:tcPr>
            <w:tcW w:w="706" w:type="dxa"/>
            <w:shd w:val="clear" w:color="auto" w:fill="auto"/>
          </w:tcPr>
          <w:p w14:paraId="32C7FC8F" w14:textId="77777777" w:rsidR="00D17B90" w:rsidRPr="005F70FB" w:rsidRDefault="00D17B90" w:rsidP="00D17B90">
            <w:pPr>
              <w:pStyle w:val="Text"/>
            </w:pPr>
            <w:r w:rsidRPr="005F70FB">
              <w:t>itu</w:t>
            </w:r>
          </w:p>
        </w:tc>
        <w:tc>
          <w:tcPr>
            <w:tcW w:w="845" w:type="dxa"/>
            <w:gridSpan w:val="2"/>
            <w:shd w:val="clear" w:color="auto" w:fill="auto"/>
          </w:tcPr>
          <w:p w14:paraId="3D30CD58" w14:textId="77777777" w:rsidR="00D17B90" w:rsidRPr="005F70FB" w:rsidRDefault="00D17B90" w:rsidP="00D17B90">
            <w:pPr>
              <w:pStyle w:val="Text"/>
            </w:pPr>
            <w:r w:rsidRPr="005F70FB">
              <w:t>klawar,</w:t>
            </w:r>
          </w:p>
        </w:tc>
        <w:tc>
          <w:tcPr>
            <w:tcW w:w="489" w:type="dxa"/>
            <w:shd w:val="clear" w:color="auto" w:fill="auto"/>
          </w:tcPr>
          <w:p w14:paraId="1442892E" w14:textId="77777777" w:rsidR="00D17B90" w:rsidRPr="005F70FB" w:rsidRDefault="00D17B90" w:rsidP="00D17B90">
            <w:pPr>
              <w:pStyle w:val="Text"/>
            </w:pPr>
            <w:r w:rsidRPr="005F70FB">
              <w:t>de</w:t>
            </w:r>
          </w:p>
        </w:tc>
        <w:tc>
          <w:tcPr>
            <w:tcW w:w="818" w:type="dxa"/>
            <w:shd w:val="clear" w:color="auto" w:fill="auto"/>
          </w:tcPr>
          <w:p w14:paraId="579565E1" w14:textId="77777777" w:rsidR="00D17B90" w:rsidRPr="005F70FB" w:rsidRDefault="00D17B90" w:rsidP="00D17B90">
            <w:pPr>
              <w:pStyle w:val="Text"/>
            </w:pPr>
            <w:r w:rsidRPr="005F70FB">
              <w:t>makang</w:t>
            </w:r>
          </w:p>
        </w:tc>
        <w:tc>
          <w:tcPr>
            <w:tcW w:w="777" w:type="dxa"/>
            <w:shd w:val="clear" w:color="auto" w:fill="auto"/>
          </w:tcPr>
          <w:p w14:paraId="19723D1C" w14:textId="77777777" w:rsidR="00D17B90" w:rsidRPr="005F70FB" w:rsidRDefault="00D17B90" w:rsidP="00D17B90">
            <w:pPr>
              <w:pStyle w:val="Text"/>
            </w:pPr>
            <w:r w:rsidRPr="005F70FB">
              <w:t>ini,</w:t>
            </w:r>
          </w:p>
        </w:tc>
        <w:tc>
          <w:tcPr>
            <w:tcW w:w="818" w:type="dxa"/>
            <w:shd w:val="clear" w:color="auto" w:fill="auto"/>
          </w:tcPr>
          <w:p w14:paraId="4E9F22E1" w14:textId="77777777" w:rsidR="00D17B90" w:rsidRPr="005F70FB" w:rsidRDefault="00D17B90" w:rsidP="00D17B90">
            <w:pPr>
              <w:pStyle w:val="Text"/>
            </w:pPr>
            <w:r w:rsidRPr="005F70FB">
              <w:t>mangga</w:t>
            </w:r>
          </w:p>
        </w:tc>
      </w:tr>
      <w:tr w:rsidR="00AC23C4" w:rsidRPr="005F70FB" w14:paraId="79C1C386" w14:textId="77777777" w:rsidTr="00AC23C4">
        <w:tc>
          <w:tcPr>
            <w:tcW w:w="709" w:type="dxa"/>
            <w:shd w:val="clear" w:color="auto" w:fill="auto"/>
          </w:tcPr>
          <w:p w14:paraId="78A549B0" w14:textId="77777777" w:rsidR="00D17B90" w:rsidRPr="005F70FB" w:rsidRDefault="00D17B90" w:rsidP="00D17B90">
            <w:pPr>
              <w:pStyle w:val="GlossEng2ptafter"/>
            </w:pPr>
          </w:p>
        </w:tc>
        <w:tc>
          <w:tcPr>
            <w:tcW w:w="629" w:type="dxa"/>
            <w:gridSpan w:val="2"/>
            <w:shd w:val="clear" w:color="auto" w:fill="auto"/>
          </w:tcPr>
          <w:p w14:paraId="7808CB96" w14:textId="77777777" w:rsidR="00D17B90" w:rsidRPr="005F70FB" w:rsidRDefault="00D17B90" w:rsidP="00D17B90">
            <w:pPr>
              <w:pStyle w:val="GlossEng2ptafter"/>
            </w:pPr>
          </w:p>
        </w:tc>
        <w:tc>
          <w:tcPr>
            <w:tcW w:w="451" w:type="dxa"/>
            <w:gridSpan w:val="2"/>
            <w:shd w:val="clear" w:color="auto" w:fill="auto"/>
          </w:tcPr>
          <w:p w14:paraId="04773401" w14:textId="77777777" w:rsidR="00D17B90" w:rsidRPr="005F70FB" w:rsidRDefault="00D17B90" w:rsidP="00D17B90">
            <w:pPr>
              <w:pStyle w:val="GlossEng2ptafter"/>
            </w:pPr>
            <w:r w:rsidRPr="005F70FB">
              <w:t>oh!</w:t>
            </w:r>
          </w:p>
        </w:tc>
        <w:tc>
          <w:tcPr>
            <w:tcW w:w="706" w:type="dxa"/>
            <w:shd w:val="clear" w:color="auto" w:fill="auto"/>
          </w:tcPr>
          <w:p w14:paraId="6C12BD3D" w14:textId="77777777" w:rsidR="00D17B90" w:rsidRPr="005F70FB" w:rsidRDefault="00D17B90" w:rsidP="00D17B90">
            <w:pPr>
              <w:pStyle w:val="GlossEng2ptafter"/>
            </w:pPr>
            <w:r w:rsidRPr="005F70FB">
              <w:rPr>
                <w:rStyle w:val="ChSmallCaps"/>
              </w:rPr>
              <w:t>d.dist</w:t>
            </w:r>
          </w:p>
        </w:tc>
        <w:tc>
          <w:tcPr>
            <w:tcW w:w="845" w:type="dxa"/>
            <w:gridSpan w:val="2"/>
            <w:shd w:val="clear" w:color="auto" w:fill="auto"/>
          </w:tcPr>
          <w:p w14:paraId="25F2B3D0" w14:textId="77777777" w:rsidR="00D17B90" w:rsidRPr="005F70FB" w:rsidRDefault="00D17B90" w:rsidP="00D17B90">
            <w:pPr>
              <w:pStyle w:val="GlossEng2ptafter"/>
            </w:pPr>
            <w:r w:rsidRPr="005F70FB">
              <w:t>cave.bat</w:t>
            </w:r>
          </w:p>
        </w:tc>
        <w:tc>
          <w:tcPr>
            <w:tcW w:w="489" w:type="dxa"/>
            <w:shd w:val="clear" w:color="auto" w:fill="auto"/>
          </w:tcPr>
          <w:p w14:paraId="6AE906B4" w14:textId="77777777" w:rsidR="00D17B90" w:rsidRPr="005F70FB" w:rsidRDefault="00D17B90" w:rsidP="00D17B90">
            <w:pPr>
              <w:pStyle w:val="GlossEng2ptafter"/>
            </w:pPr>
            <w:r w:rsidRPr="005F70FB">
              <w:rPr>
                <w:rStyle w:val="ChSmallCaps"/>
              </w:rPr>
              <w:t>3sg</w:t>
            </w:r>
          </w:p>
        </w:tc>
        <w:tc>
          <w:tcPr>
            <w:tcW w:w="818" w:type="dxa"/>
            <w:shd w:val="clear" w:color="auto" w:fill="auto"/>
          </w:tcPr>
          <w:p w14:paraId="08B326EC" w14:textId="77777777" w:rsidR="00D17B90" w:rsidRPr="005F70FB" w:rsidRDefault="00D17B90" w:rsidP="00D17B90">
            <w:pPr>
              <w:pStyle w:val="GlossEng2ptafter"/>
            </w:pPr>
            <w:r w:rsidRPr="005F70FB">
              <w:t>eat</w:t>
            </w:r>
          </w:p>
        </w:tc>
        <w:tc>
          <w:tcPr>
            <w:tcW w:w="777" w:type="dxa"/>
            <w:shd w:val="clear" w:color="auto" w:fill="auto"/>
          </w:tcPr>
          <w:p w14:paraId="5BE8E534" w14:textId="77777777" w:rsidR="00D17B90" w:rsidRPr="005F70FB" w:rsidRDefault="00D17B90" w:rsidP="00D17B90">
            <w:pPr>
              <w:pStyle w:val="GlossEng2ptafter"/>
            </w:pPr>
            <w:r w:rsidRPr="005F70FB">
              <w:rPr>
                <w:rStyle w:val="ChSmallCaps"/>
              </w:rPr>
              <w:t>d.prox</w:t>
            </w:r>
          </w:p>
        </w:tc>
        <w:tc>
          <w:tcPr>
            <w:tcW w:w="818" w:type="dxa"/>
            <w:shd w:val="clear" w:color="auto" w:fill="auto"/>
          </w:tcPr>
          <w:p w14:paraId="10ADE1F2" w14:textId="77777777" w:rsidR="00D17B90" w:rsidRPr="005F70FB" w:rsidRDefault="00D17B90" w:rsidP="00D17B90">
            <w:pPr>
              <w:pStyle w:val="GlossEng2ptafter"/>
            </w:pPr>
            <w:r w:rsidRPr="005F70FB">
              <w:t>mango</w:t>
            </w:r>
          </w:p>
        </w:tc>
      </w:tr>
      <w:tr w:rsidR="00D17B90" w:rsidRPr="005F70FB" w14:paraId="76D7F06C" w14:textId="77777777" w:rsidTr="00AC23C4">
        <w:trPr>
          <w:gridAfter w:val="5"/>
          <w:wAfter w:w="3087" w:type="dxa"/>
        </w:trPr>
        <w:tc>
          <w:tcPr>
            <w:tcW w:w="709" w:type="dxa"/>
            <w:shd w:val="clear" w:color="auto" w:fill="auto"/>
          </w:tcPr>
          <w:p w14:paraId="1976D7E1" w14:textId="77777777" w:rsidR="00D17B90" w:rsidRPr="005F70FB" w:rsidRDefault="00D17B90" w:rsidP="00D17B90">
            <w:pPr>
              <w:pStyle w:val="O0Nwnext"/>
            </w:pPr>
          </w:p>
        </w:tc>
        <w:tc>
          <w:tcPr>
            <w:tcW w:w="419" w:type="dxa"/>
            <w:shd w:val="clear" w:color="auto" w:fill="auto"/>
          </w:tcPr>
          <w:p w14:paraId="7F44914D" w14:textId="77777777" w:rsidR="00D17B90" w:rsidRPr="005F70FB" w:rsidRDefault="00D17B90" w:rsidP="00D17B90">
            <w:pPr>
              <w:pStyle w:val="Text"/>
            </w:pPr>
            <w:r w:rsidRPr="005F70FB">
              <w:t>ka,</w:t>
            </w:r>
          </w:p>
        </w:tc>
        <w:tc>
          <w:tcPr>
            <w:tcW w:w="569" w:type="dxa"/>
            <w:gridSpan w:val="2"/>
            <w:shd w:val="clear" w:color="auto" w:fill="auto"/>
          </w:tcPr>
          <w:p w14:paraId="04872A84" w14:textId="77777777" w:rsidR="00D17B90" w:rsidRPr="005F70FB" w:rsidRDefault="00D17B90" w:rsidP="00D17B90">
            <w:pPr>
              <w:pStyle w:val="Text"/>
            </w:pPr>
            <w:r w:rsidRPr="005F70FB">
              <w:t>apa,</w:t>
            </w:r>
          </w:p>
        </w:tc>
        <w:tc>
          <w:tcPr>
            <w:tcW w:w="1458" w:type="dxa"/>
            <w:gridSpan w:val="3"/>
            <w:shd w:val="clear" w:color="auto" w:fill="auto"/>
          </w:tcPr>
          <w:p w14:paraId="5076C106" w14:textId="77777777" w:rsidR="00D17B90" w:rsidRPr="005F70FB" w:rsidRDefault="00D17B90" w:rsidP="00D17B90">
            <w:pPr>
              <w:pStyle w:val="Text"/>
            </w:pPr>
            <w:r w:rsidRPr="005F70FB">
              <w:t>ketapang</w:t>
            </w:r>
          </w:p>
        </w:tc>
      </w:tr>
      <w:tr w:rsidR="00D17B90" w:rsidRPr="005F70FB" w14:paraId="2AAB3F9B" w14:textId="77777777" w:rsidTr="00AC23C4">
        <w:trPr>
          <w:gridAfter w:val="5"/>
          <w:wAfter w:w="3087" w:type="dxa"/>
        </w:trPr>
        <w:tc>
          <w:tcPr>
            <w:tcW w:w="709" w:type="dxa"/>
            <w:shd w:val="clear" w:color="auto" w:fill="auto"/>
          </w:tcPr>
          <w:p w14:paraId="552F58FE" w14:textId="77777777" w:rsidR="00D17B90" w:rsidRPr="005F70FB" w:rsidRDefault="00D17B90" w:rsidP="00D17B90">
            <w:pPr>
              <w:pStyle w:val="GlossEng"/>
            </w:pPr>
          </w:p>
        </w:tc>
        <w:tc>
          <w:tcPr>
            <w:tcW w:w="419" w:type="dxa"/>
            <w:shd w:val="clear" w:color="auto" w:fill="auto"/>
          </w:tcPr>
          <w:p w14:paraId="1475E88F" w14:textId="77777777" w:rsidR="00D17B90" w:rsidRPr="005F70FB" w:rsidRDefault="00D17B90" w:rsidP="00D17B90">
            <w:pPr>
              <w:pStyle w:val="GlossEng"/>
            </w:pPr>
            <w:r w:rsidRPr="005F70FB">
              <w:t>or</w:t>
            </w:r>
          </w:p>
        </w:tc>
        <w:tc>
          <w:tcPr>
            <w:tcW w:w="569" w:type="dxa"/>
            <w:gridSpan w:val="2"/>
            <w:shd w:val="clear" w:color="auto" w:fill="auto"/>
          </w:tcPr>
          <w:p w14:paraId="0A677917" w14:textId="77777777" w:rsidR="00D17B90" w:rsidRPr="005F70FB" w:rsidRDefault="00D17B90" w:rsidP="00D17B90">
            <w:pPr>
              <w:pStyle w:val="GlossEng"/>
            </w:pPr>
            <w:r w:rsidRPr="005F70FB">
              <w:t>what</w:t>
            </w:r>
          </w:p>
        </w:tc>
        <w:tc>
          <w:tcPr>
            <w:tcW w:w="1458" w:type="dxa"/>
            <w:gridSpan w:val="3"/>
            <w:shd w:val="clear" w:color="auto" w:fill="auto"/>
          </w:tcPr>
          <w:p w14:paraId="3E9D113E" w14:textId="77777777" w:rsidR="00D17B90" w:rsidRPr="005F70FB" w:rsidRDefault="00D17B90" w:rsidP="00D17B90">
            <w:pPr>
              <w:pStyle w:val="GlossEng"/>
            </w:pPr>
            <w:r w:rsidRPr="005F70FB">
              <w:t>tropical-almond</w:t>
            </w:r>
          </w:p>
        </w:tc>
      </w:tr>
    </w:tbl>
    <w:p w14:paraId="06B3ED1C" w14:textId="7DD9522D" w:rsidR="00D17B90" w:rsidRPr="005F70FB" w:rsidRDefault="00D17B90" w:rsidP="00D17B90">
      <w:pPr>
        <w:pStyle w:val="FreeTranslEng"/>
      </w:pPr>
      <w:r w:rsidRPr="005F70FB">
        <w:t>Oten: oh, that was a bat, it was eating, what</w:t>
      </w:r>
      <w:r w:rsidR="00B7093A" w:rsidRPr="005F70FB">
        <w:t>’</w:t>
      </w:r>
      <w:r w:rsidRPr="005F70FB">
        <w:t>s-its-name, maybe mangos, what</w:t>
      </w:r>
      <w:r w:rsidR="00F656BD" w:rsidRPr="005F70FB">
        <w:t>-is-it</w:t>
      </w:r>
      <w:r w:rsidRPr="005F70FB">
        <w:t>, tropical-almonds</w:t>
      </w:r>
    </w:p>
    <w:tbl>
      <w:tblPr>
        <w:tblW w:w="0" w:type="auto"/>
        <w:tblCellMar>
          <w:left w:w="42" w:type="dxa"/>
          <w:right w:w="42" w:type="dxa"/>
        </w:tblCellMar>
        <w:tblLook w:val="01E0" w:firstRow="1" w:lastRow="1" w:firstColumn="1" w:lastColumn="1" w:noHBand="0" w:noVBand="0"/>
      </w:tblPr>
      <w:tblGrid>
        <w:gridCol w:w="709"/>
        <w:gridCol w:w="595"/>
        <w:gridCol w:w="12"/>
        <w:gridCol w:w="361"/>
        <w:gridCol w:w="173"/>
        <w:gridCol w:w="142"/>
        <w:gridCol w:w="174"/>
        <w:gridCol w:w="599"/>
        <w:gridCol w:w="89"/>
        <w:gridCol w:w="185"/>
        <w:gridCol w:w="672"/>
        <w:gridCol w:w="318"/>
        <w:gridCol w:w="244"/>
        <w:gridCol w:w="351"/>
        <w:gridCol w:w="472"/>
        <w:gridCol w:w="351"/>
        <w:gridCol w:w="489"/>
        <w:gridCol w:w="64"/>
        <w:gridCol w:w="643"/>
        <w:gridCol w:w="151"/>
      </w:tblGrid>
      <w:tr w:rsidR="00AC23C4" w:rsidRPr="005F70FB" w14:paraId="570874CD" w14:textId="77777777" w:rsidTr="00AC23C4">
        <w:tc>
          <w:tcPr>
            <w:tcW w:w="709" w:type="dxa"/>
            <w:shd w:val="clear" w:color="auto" w:fill="auto"/>
          </w:tcPr>
          <w:p w14:paraId="3F9C0FCE" w14:textId="77777777" w:rsidR="00D17B90" w:rsidRPr="005F70FB" w:rsidRDefault="00D17B90" w:rsidP="00D17B90">
            <w:pPr>
              <w:pStyle w:val="Text"/>
            </w:pPr>
            <w:r w:rsidRPr="005F70FB">
              <w:t>0042</w:t>
            </w:r>
          </w:p>
        </w:tc>
        <w:tc>
          <w:tcPr>
            <w:tcW w:w="607" w:type="dxa"/>
            <w:gridSpan w:val="2"/>
            <w:shd w:val="clear" w:color="auto" w:fill="auto"/>
          </w:tcPr>
          <w:p w14:paraId="61173A5C" w14:textId="77777777" w:rsidR="00D17B90" w:rsidRPr="005F70FB" w:rsidRDefault="00D17B90" w:rsidP="00D17B90">
            <w:pPr>
              <w:pStyle w:val="Text"/>
            </w:pPr>
            <w:r w:rsidRPr="005F70FB">
              <w:t>Klara:</w:t>
            </w:r>
          </w:p>
        </w:tc>
        <w:tc>
          <w:tcPr>
            <w:tcW w:w="534" w:type="dxa"/>
            <w:gridSpan w:val="2"/>
            <w:shd w:val="clear" w:color="auto" w:fill="auto"/>
          </w:tcPr>
          <w:p w14:paraId="5326C42C" w14:textId="77777777" w:rsidR="00D17B90" w:rsidRPr="005F70FB" w:rsidRDefault="00D17B90" w:rsidP="00D17B90">
            <w:pPr>
              <w:pStyle w:val="Text"/>
            </w:pPr>
            <w:r w:rsidRPr="005F70FB">
              <w:t>tida,</w:t>
            </w:r>
          </w:p>
        </w:tc>
        <w:tc>
          <w:tcPr>
            <w:tcW w:w="1004" w:type="dxa"/>
            <w:gridSpan w:val="4"/>
            <w:shd w:val="clear" w:color="auto" w:fill="auto"/>
          </w:tcPr>
          <w:p w14:paraId="1140A347" w14:textId="77777777" w:rsidR="00D17B90" w:rsidRPr="005F70FB" w:rsidRDefault="00D17B90" w:rsidP="00D17B90">
            <w:pPr>
              <w:pStyle w:val="Text"/>
            </w:pPr>
            <w:r w:rsidRPr="005F70FB">
              <w:t>ana~ana</w:t>
            </w:r>
          </w:p>
        </w:tc>
        <w:tc>
          <w:tcPr>
            <w:tcW w:w="857" w:type="dxa"/>
            <w:gridSpan w:val="2"/>
            <w:shd w:val="clear" w:color="auto" w:fill="auto"/>
          </w:tcPr>
          <w:p w14:paraId="77C4A5B8" w14:textId="77777777" w:rsidR="00D17B90" w:rsidRPr="005F70FB" w:rsidRDefault="00D17B90" w:rsidP="00D17B90">
            <w:pPr>
              <w:pStyle w:val="Text"/>
            </w:pPr>
            <w:r w:rsidRPr="005F70FB">
              <w:t>kecil</w:t>
            </w:r>
          </w:p>
        </w:tc>
        <w:tc>
          <w:tcPr>
            <w:tcW w:w="562" w:type="dxa"/>
            <w:gridSpan w:val="2"/>
            <w:shd w:val="clear" w:color="auto" w:fill="auto"/>
          </w:tcPr>
          <w:p w14:paraId="4E167642" w14:textId="77777777" w:rsidR="00D17B90" w:rsidRPr="005F70FB" w:rsidRDefault="00D17B90" w:rsidP="00D17B90">
            <w:pPr>
              <w:pStyle w:val="Text"/>
            </w:pPr>
            <w:r w:rsidRPr="005F70FB">
              <w:t>kaya</w:t>
            </w:r>
          </w:p>
        </w:tc>
        <w:tc>
          <w:tcPr>
            <w:tcW w:w="823" w:type="dxa"/>
            <w:gridSpan w:val="2"/>
            <w:shd w:val="clear" w:color="auto" w:fill="auto"/>
          </w:tcPr>
          <w:p w14:paraId="4EC3A9E7" w14:textId="77777777" w:rsidR="00D17B90" w:rsidRPr="005F70FB" w:rsidRDefault="00D17B90" w:rsidP="00D17B90">
            <w:pPr>
              <w:pStyle w:val="Text"/>
            </w:pPr>
            <w:r w:rsidRPr="005F70FB">
              <w:t>begini,</w:t>
            </w:r>
          </w:p>
        </w:tc>
        <w:tc>
          <w:tcPr>
            <w:tcW w:w="904" w:type="dxa"/>
            <w:gridSpan w:val="3"/>
            <w:shd w:val="clear" w:color="auto" w:fill="auto"/>
          </w:tcPr>
          <w:p w14:paraId="4359DA49" w14:textId="77777777" w:rsidR="00D17B90" w:rsidRPr="005F70FB" w:rsidRDefault="00D17B90" w:rsidP="00D17B90">
            <w:pPr>
              <w:pStyle w:val="Text"/>
            </w:pPr>
            <w:r w:rsidRPr="005F70FB">
              <w:t>ana~ana</w:t>
            </w:r>
          </w:p>
        </w:tc>
        <w:tc>
          <w:tcPr>
            <w:tcW w:w="794" w:type="dxa"/>
            <w:gridSpan w:val="2"/>
            <w:shd w:val="clear" w:color="auto" w:fill="auto"/>
          </w:tcPr>
          <w:p w14:paraId="6917F46A" w14:textId="77777777" w:rsidR="00D17B90" w:rsidRPr="005F70FB" w:rsidRDefault="00D17B90" w:rsidP="00D17B90">
            <w:pPr>
              <w:pStyle w:val="Text"/>
            </w:pPr>
            <w:r w:rsidRPr="005F70FB">
              <w:t>kecil</w:t>
            </w:r>
          </w:p>
        </w:tc>
      </w:tr>
      <w:tr w:rsidR="00AC23C4" w:rsidRPr="005F70FB" w14:paraId="3A408EDD" w14:textId="77777777" w:rsidTr="00AC23C4">
        <w:tc>
          <w:tcPr>
            <w:tcW w:w="709" w:type="dxa"/>
            <w:shd w:val="clear" w:color="auto" w:fill="auto"/>
          </w:tcPr>
          <w:p w14:paraId="7A75C4B2" w14:textId="77777777" w:rsidR="00D17B90" w:rsidRPr="005F70FB" w:rsidRDefault="00D17B90" w:rsidP="00D17B90">
            <w:pPr>
              <w:pStyle w:val="GlossEng2ptafter"/>
            </w:pPr>
          </w:p>
        </w:tc>
        <w:tc>
          <w:tcPr>
            <w:tcW w:w="607" w:type="dxa"/>
            <w:gridSpan w:val="2"/>
            <w:shd w:val="clear" w:color="auto" w:fill="auto"/>
          </w:tcPr>
          <w:p w14:paraId="1307D3E8" w14:textId="77777777" w:rsidR="00D17B90" w:rsidRPr="005F70FB" w:rsidRDefault="00D17B90" w:rsidP="00D17B90">
            <w:pPr>
              <w:pStyle w:val="GlossEng2ptafter"/>
            </w:pPr>
          </w:p>
        </w:tc>
        <w:tc>
          <w:tcPr>
            <w:tcW w:w="534" w:type="dxa"/>
            <w:gridSpan w:val="2"/>
            <w:shd w:val="clear" w:color="auto" w:fill="auto"/>
          </w:tcPr>
          <w:p w14:paraId="2E592CD8" w14:textId="77777777" w:rsidR="00D17B90" w:rsidRPr="005F70FB" w:rsidRDefault="00D17B90" w:rsidP="00D17B90">
            <w:pPr>
              <w:pStyle w:val="GlossEng2ptafter"/>
            </w:pPr>
            <w:r w:rsidRPr="005F70FB">
              <w:rPr>
                <w:rStyle w:val="ChSmallCaps"/>
              </w:rPr>
              <w:t>neg</w:t>
            </w:r>
          </w:p>
        </w:tc>
        <w:tc>
          <w:tcPr>
            <w:tcW w:w="1004" w:type="dxa"/>
            <w:gridSpan w:val="4"/>
            <w:shd w:val="clear" w:color="auto" w:fill="auto"/>
          </w:tcPr>
          <w:p w14:paraId="2E1A31D6" w14:textId="77777777" w:rsidR="00D17B90" w:rsidRPr="005F70FB" w:rsidRDefault="00D17B90" w:rsidP="00D17B90">
            <w:pPr>
              <w:pStyle w:val="GlossEng2ptafter"/>
            </w:pPr>
            <w:r w:rsidRPr="005F70FB">
              <w:rPr>
                <w:rStyle w:val="ChSmallCaps"/>
              </w:rPr>
              <w:t>rdp</w:t>
            </w:r>
            <w:r w:rsidRPr="005F70FB">
              <w:t>~child</w:t>
            </w:r>
          </w:p>
        </w:tc>
        <w:tc>
          <w:tcPr>
            <w:tcW w:w="857" w:type="dxa"/>
            <w:gridSpan w:val="2"/>
            <w:shd w:val="clear" w:color="auto" w:fill="auto"/>
          </w:tcPr>
          <w:p w14:paraId="3DF6B0A4" w14:textId="77777777" w:rsidR="00D17B90" w:rsidRPr="005F70FB" w:rsidRDefault="00D17B90" w:rsidP="00D17B90">
            <w:pPr>
              <w:pStyle w:val="GlossEng2ptafter"/>
            </w:pPr>
            <w:r w:rsidRPr="005F70FB">
              <w:t>be.small</w:t>
            </w:r>
          </w:p>
        </w:tc>
        <w:tc>
          <w:tcPr>
            <w:tcW w:w="562" w:type="dxa"/>
            <w:gridSpan w:val="2"/>
            <w:shd w:val="clear" w:color="auto" w:fill="auto"/>
          </w:tcPr>
          <w:p w14:paraId="3BE34B83" w14:textId="77777777" w:rsidR="00D17B90" w:rsidRPr="005F70FB" w:rsidRDefault="00D17B90" w:rsidP="00D17B90">
            <w:pPr>
              <w:pStyle w:val="GlossEng2ptafter"/>
            </w:pPr>
            <w:r w:rsidRPr="005F70FB">
              <w:t>like</w:t>
            </w:r>
          </w:p>
        </w:tc>
        <w:tc>
          <w:tcPr>
            <w:tcW w:w="823" w:type="dxa"/>
            <w:gridSpan w:val="2"/>
            <w:shd w:val="clear" w:color="auto" w:fill="auto"/>
          </w:tcPr>
          <w:p w14:paraId="19D4A274" w14:textId="77777777" w:rsidR="00D17B90" w:rsidRPr="005F70FB" w:rsidRDefault="00D17B90" w:rsidP="00D17B90">
            <w:pPr>
              <w:pStyle w:val="GlossEng2ptafter"/>
            </w:pPr>
            <w:r w:rsidRPr="005F70FB">
              <w:t>like.this</w:t>
            </w:r>
          </w:p>
        </w:tc>
        <w:tc>
          <w:tcPr>
            <w:tcW w:w="904" w:type="dxa"/>
            <w:gridSpan w:val="3"/>
            <w:shd w:val="clear" w:color="auto" w:fill="auto"/>
          </w:tcPr>
          <w:p w14:paraId="0D690905" w14:textId="77777777" w:rsidR="00D17B90" w:rsidRPr="005F70FB" w:rsidRDefault="00D17B90" w:rsidP="00D17B90">
            <w:pPr>
              <w:pStyle w:val="GlossEng2ptafter"/>
            </w:pPr>
            <w:r w:rsidRPr="005F70FB">
              <w:rPr>
                <w:rStyle w:val="ChSmallCaps"/>
              </w:rPr>
              <w:t>rdp</w:t>
            </w:r>
            <w:r w:rsidRPr="005F70FB">
              <w:t>~child</w:t>
            </w:r>
          </w:p>
        </w:tc>
        <w:tc>
          <w:tcPr>
            <w:tcW w:w="794" w:type="dxa"/>
            <w:gridSpan w:val="2"/>
            <w:shd w:val="clear" w:color="auto" w:fill="auto"/>
          </w:tcPr>
          <w:p w14:paraId="118BC63B" w14:textId="77777777" w:rsidR="00D17B90" w:rsidRPr="005F70FB" w:rsidRDefault="00D17B90" w:rsidP="00D17B90">
            <w:pPr>
              <w:pStyle w:val="GlossEng2ptafter"/>
            </w:pPr>
            <w:r w:rsidRPr="005F70FB">
              <w:t>be.small</w:t>
            </w:r>
          </w:p>
        </w:tc>
      </w:tr>
      <w:tr w:rsidR="00AC23C4" w:rsidRPr="005F70FB" w14:paraId="2AF6EC34" w14:textId="77777777" w:rsidTr="00AC23C4">
        <w:trPr>
          <w:gridAfter w:val="1"/>
          <w:wAfter w:w="151" w:type="dxa"/>
        </w:trPr>
        <w:tc>
          <w:tcPr>
            <w:tcW w:w="709" w:type="dxa"/>
            <w:shd w:val="clear" w:color="auto" w:fill="auto"/>
          </w:tcPr>
          <w:p w14:paraId="59B58E6C" w14:textId="77777777" w:rsidR="00D17B90" w:rsidRPr="005F70FB" w:rsidRDefault="00D17B90" w:rsidP="00D17B90">
            <w:pPr>
              <w:pStyle w:val="O0Nwnext"/>
            </w:pPr>
          </w:p>
        </w:tc>
        <w:tc>
          <w:tcPr>
            <w:tcW w:w="968" w:type="dxa"/>
            <w:gridSpan w:val="3"/>
            <w:shd w:val="clear" w:color="auto" w:fill="auto"/>
          </w:tcPr>
          <w:p w14:paraId="2525B2C8" w14:textId="77777777" w:rsidR="00D17B90" w:rsidRPr="005F70FB" w:rsidRDefault="00D17B90" w:rsidP="00D17B90">
            <w:pPr>
              <w:pStyle w:val="Text"/>
            </w:pPr>
            <w:r w:rsidRPr="005F70FB">
              <w:t>nanti</w:t>
            </w:r>
          </w:p>
        </w:tc>
        <w:tc>
          <w:tcPr>
            <w:tcW w:w="489" w:type="dxa"/>
            <w:gridSpan w:val="3"/>
            <w:shd w:val="clear" w:color="auto" w:fill="auto"/>
          </w:tcPr>
          <w:p w14:paraId="32486B90" w14:textId="77777777" w:rsidR="00D17B90" w:rsidRPr="005F70FB" w:rsidRDefault="00D17B90" w:rsidP="00D17B90">
            <w:pPr>
              <w:pStyle w:val="Text"/>
            </w:pPr>
            <w:r w:rsidRPr="005F70FB">
              <w:t>de</w:t>
            </w:r>
          </w:p>
        </w:tc>
        <w:tc>
          <w:tcPr>
            <w:tcW w:w="873" w:type="dxa"/>
            <w:gridSpan w:val="3"/>
            <w:shd w:val="clear" w:color="auto" w:fill="auto"/>
          </w:tcPr>
          <w:p w14:paraId="1F53430A" w14:textId="77777777" w:rsidR="00D17B90" w:rsidRPr="005F70FB" w:rsidRDefault="00D17B90" w:rsidP="00D17B90">
            <w:pPr>
              <w:pStyle w:val="Text"/>
            </w:pPr>
            <w:r w:rsidRPr="005F70FB">
              <w:t>bangung</w:t>
            </w:r>
          </w:p>
        </w:tc>
        <w:tc>
          <w:tcPr>
            <w:tcW w:w="990" w:type="dxa"/>
            <w:gridSpan w:val="2"/>
            <w:shd w:val="clear" w:color="auto" w:fill="auto"/>
          </w:tcPr>
          <w:p w14:paraId="583F944C" w14:textId="77777777" w:rsidR="00D17B90" w:rsidRPr="005F70FB" w:rsidRDefault="00D17B90" w:rsidP="00D17B90">
            <w:pPr>
              <w:pStyle w:val="Text"/>
            </w:pPr>
            <w:r w:rsidRPr="005F70FB">
              <w:t>terlambat,</w:t>
            </w:r>
          </w:p>
        </w:tc>
        <w:tc>
          <w:tcPr>
            <w:tcW w:w="595" w:type="dxa"/>
            <w:gridSpan w:val="2"/>
            <w:shd w:val="clear" w:color="auto" w:fill="auto"/>
          </w:tcPr>
          <w:p w14:paraId="1A291442" w14:textId="77777777" w:rsidR="00D17B90" w:rsidRPr="005F70FB" w:rsidRDefault="00D17B90" w:rsidP="00D17B90">
            <w:pPr>
              <w:pStyle w:val="Text"/>
            </w:pPr>
            <w:r w:rsidRPr="005F70FB">
              <w:t>lebi</w:t>
            </w:r>
          </w:p>
        </w:tc>
        <w:tc>
          <w:tcPr>
            <w:tcW w:w="823" w:type="dxa"/>
            <w:gridSpan w:val="2"/>
            <w:shd w:val="clear" w:color="auto" w:fill="auto"/>
          </w:tcPr>
          <w:p w14:paraId="34FAE9FD" w14:textId="77777777" w:rsidR="00D17B90" w:rsidRPr="005F70FB" w:rsidRDefault="00D17B90" w:rsidP="00D17B90">
            <w:pPr>
              <w:pStyle w:val="Text"/>
            </w:pPr>
            <w:r w:rsidRPr="005F70FB">
              <w:t>bagus</w:t>
            </w:r>
          </w:p>
        </w:tc>
        <w:tc>
          <w:tcPr>
            <w:tcW w:w="489" w:type="dxa"/>
            <w:shd w:val="clear" w:color="auto" w:fill="auto"/>
          </w:tcPr>
          <w:p w14:paraId="18EF69BA" w14:textId="77777777" w:rsidR="00D17B90" w:rsidRPr="005F70FB" w:rsidRDefault="00D17B90" w:rsidP="00D17B90">
            <w:pPr>
              <w:pStyle w:val="Text"/>
            </w:pPr>
            <w:r w:rsidRPr="005F70FB">
              <w:t>ko</w:t>
            </w:r>
          </w:p>
        </w:tc>
        <w:tc>
          <w:tcPr>
            <w:tcW w:w="707" w:type="dxa"/>
            <w:gridSpan w:val="2"/>
            <w:shd w:val="clear" w:color="auto" w:fill="auto"/>
          </w:tcPr>
          <w:p w14:paraId="33B7BDBE" w14:textId="77777777" w:rsidR="00D17B90" w:rsidRPr="005F70FB" w:rsidRDefault="00D17B90" w:rsidP="00D17B90">
            <w:pPr>
              <w:pStyle w:val="Text"/>
            </w:pPr>
            <w:r w:rsidRPr="005F70FB">
              <w:t>masuk</w:t>
            </w:r>
          </w:p>
        </w:tc>
      </w:tr>
      <w:tr w:rsidR="00AC23C4" w:rsidRPr="005F70FB" w14:paraId="724FB532" w14:textId="77777777" w:rsidTr="00AC23C4">
        <w:trPr>
          <w:gridAfter w:val="1"/>
          <w:wAfter w:w="151" w:type="dxa"/>
        </w:trPr>
        <w:tc>
          <w:tcPr>
            <w:tcW w:w="709" w:type="dxa"/>
            <w:shd w:val="clear" w:color="auto" w:fill="auto"/>
          </w:tcPr>
          <w:p w14:paraId="5DD059FC" w14:textId="77777777" w:rsidR="00D17B90" w:rsidRPr="005F70FB" w:rsidRDefault="00D17B90" w:rsidP="00D17B90">
            <w:pPr>
              <w:pStyle w:val="GlossEng2ptafter"/>
            </w:pPr>
          </w:p>
        </w:tc>
        <w:tc>
          <w:tcPr>
            <w:tcW w:w="968" w:type="dxa"/>
            <w:gridSpan w:val="3"/>
            <w:shd w:val="clear" w:color="auto" w:fill="auto"/>
          </w:tcPr>
          <w:p w14:paraId="1D19033F" w14:textId="77777777" w:rsidR="00D17B90" w:rsidRPr="005F70FB" w:rsidRDefault="00D17B90" w:rsidP="00D17B90">
            <w:pPr>
              <w:pStyle w:val="GlossEng2ptafter"/>
            </w:pPr>
            <w:r w:rsidRPr="005F70FB">
              <w:t>very.soon</w:t>
            </w:r>
          </w:p>
        </w:tc>
        <w:tc>
          <w:tcPr>
            <w:tcW w:w="489" w:type="dxa"/>
            <w:gridSpan w:val="3"/>
            <w:shd w:val="clear" w:color="auto" w:fill="auto"/>
          </w:tcPr>
          <w:p w14:paraId="639E5489" w14:textId="77777777" w:rsidR="00D17B90" w:rsidRPr="005F70FB" w:rsidRDefault="00D17B90" w:rsidP="00D17B90">
            <w:pPr>
              <w:pStyle w:val="GlossEng2ptafter"/>
            </w:pPr>
            <w:r w:rsidRPr="005F70FB">
              <w:rPr>
                <w:rStyle w:val="ChSmallCaps"/>
              </w:rPr>
              <w:t>3sg</w:t>
            </w:r>
          </w:p>
        </w:tc>
        <w:tc>
          <w:tcPr>
            <w:tcW w:w="873" w:type="dxa"/>
            <w:gridSpan w:val="3"/>
            <w:shd w:val="clear" w:color="auto" w:fill="auto"/>
          </w:tcPr>
          <w:p w14:paraId="4C1E0501" w14:textId="77777777" w:rsidR="00D17B90" w:rsidRPr="005F70FB" w:rsidRDefault="00D17B90" w:rsidP="00D17B90">
            <w:pPr>
              <w:pStyle w:val="GlossEng2ptafter"/>
            </w:pPr>
            <w:r w:rsidRPr="005F70FB">
              <w:t>wake.up</w:t>
            </w:r>
          </w:p>
        </w:tc>
        <w:tc>
          <w:tcPr>
            <w:tcW w:w="990" w:type="dxa"/>
            <w:gridSpan w:val="2"/>
            <w:shd w:val="clear" w:color="auto" w:fill="auto"/>
          </w:tcPr>
          <w:p w14:paraId="36B2CD28" w14:textId="77777777" w:rsidR="00D17B90" w:rsidRPr="005F70FB" w:rsidRDefault="00D17B90" w:rsidP="00D17B90">
            <w:pPr>
              <w:pStyle w:val="GlossEng2ptafter"/>
            </w:pPr>
            <w:r w:rsidRPr="005F70FB">
              <w:t>be.late</w:t>
            </w:r>
          </w:p>
        </w:tc>
        <w:tc>
          <w:tcPr>
            <w:tcW w:w="595" w:type="dxa"/>
            <w:gridSpan w:val="2"/>
            <w:shd w:val="clear" w:color="auto" w:fill="auto"/>
          </w:tcPr>
          <w:p w14:paraId="0475508D" w14:textId="77777777" w:rsidR="00D17B90" w:rsidRPr="005F70FB" w:rsidRDefault="00D17B90" w:rsidP="00D17B90">
            <w:pPr>
              <w:pStyle w:val="GlossEng2ptafter"/>
            </w:pPr>
            <w:r w:rsidRPr="005F70FB">
              <w:t>more</w:t>
            </w:r>
          </w:p>
        </w:tc>
        <w:tc>
          <w:tcPr>
            <w:tcW w:w="823" w:type="dxa"/>
            <w:gridSpan w:val="2"/>
            <w:shd w:val="clear" w:color="auto" w:fill="auto"/>
          </w:tcPr>
          <w:p w14:paraId="239FDC9C" w14:textId="77777777" w:rsidR="00D17B90" w:rsidRPr="005F70FB" w:rsidRDefault="00D17B90" w:rsidP="00D17B90">
            <w:pPr>
              <w:pStyle w:val="GlossEng2ptafter"/>
            </w:pPr>
            <w:r w:rsidRPr="005F70FB">
              <w:t>be.good</w:t>
            </w:r>
          </w:p>
        </w:tc>
        <w:tc>
          <w:tcPr>
            <w:tcW w:w="489" w:type="dxa"/>
            <w:shd w:val="clear" w:color="auto" w:fill="auto"/>
          </w:tcPr>
          <w:p w14:paraId="46DF06AB" w14:textId="77777777" w:rsidR="00D17B90" w:rsidRPr="005F70FB" w:rsidRDefault="00D17B90" w:rsidP="00D17B90">
            <w:pPr>
              <w:pStyle w:val="GlossEng2ptafter"/>
            </w:pPr>
            <w:r w:rsidRPr="005F70FB">
              <w:rPr>
                <w:rStyle w:val="ChSmallCaps"/>
              </w:rPr>
              <w:t>2sg</w:t>
            </w:r>
          </w:p>
        </w:tc>
        <w:tc>
          <w:tcPr>
            <w:tcW w:w="707" w:type="dxa"/>
            <w:gridSpan w:val="2"/>
            <w:shd w:val="clear" w:color="auto" w:fill="auto"/>
          </w:tcPr>
          <w:p w14:paraId="750F9839" w14:textId="77777777" w:rsidR="00D17B90" w:rsidRPr="005F70FB" w:rsidRDefault="00D17B90" w:rsidP="00D17B90">
            <w:pPr>
              <w:pStyle w:val="GlossEng2ptafter"/>
            </w:pPr>
            <w:r w:rsidRPr="005F70FB">
              <w:t>enter</w:t>
            </w:r>
          </w:p>
        </w:tc>
      </w:tr>
      <w:tr w:rsidR="00D17B90" w:rsidRPr="005F70FB" w14:paraId="182D68EE" w14:textId="77777777" w:rsidTr="00AC23C4">
        <w:trPr>
          <w:gridAfter w:val="12"/>
          <w:wAfter w:w="4029" w:type="dxa"/>
        </w:trPr>
        <w:tc>
          <w:tcPr>
            <w:tcW w:w="709" w:type="dxa"/>
            <w:shd w:val="clear" w:color="auto" w:fill="auto"/>
          </w:tcPr>
          <w:p w14:paraId="76E72DFB" w14:textId="77777777" w:rsidR="00D17B90" w:rsidRPr="005F70FB" w:rsidRDefault="00D17B90" w:rsidP="00D17B90">
            <w:pPr>
              <w:pStyle w:val="O0Nwnext"/>
            </w:pPr>
          </w:p>
        </w:tc>
        <w:tc>
          <w:tcPr>
            <w:tcW w:w="595" w:type="dxa"/>
            <w:shd w:val="clear" w:color="auto" w:fill="auto"/>
          </w:tcPr>
          <w:p w14:paraId="1DDBE8E7" w14:textId="77777777" w:rsidR="00D17B90" w:rsidRPr="005F70FB" w:rsidRDefault="00D17B90" w:rsidP="00D17B90">
            <w:pPr>
              <w:pStyle w:val="Text"/>
            </w:pPr>
            <w:r w:rsidRPr="005F70FB">
              <w:t>tidor</w:t>
            </w:r>
          </w:p>
        </w:tc>
        <w:tc>
          <w:tcPr>
            <w:tcW w:w="688" w:type="dxa"/>
            <w:gridSpan w:val="4"/>
            <w:shd w:val="clear" w:color="auto" w:fill="auto"/>
          </w:tcPr>
          <w:p w14:paraId="18829CFE" w14:textId="77777777" w:rsidR="00D17B90" w:rsidRPr="005F70FB" w:rsidRDefault="00D17B90" w:rsidP="00D17B90">
            <w:pPr>
              <w:pStyle w:val="Text"/>
            </w:pPr>
            <w:r w:rsidRPr="005F70FB">
              <w:t>sana</w:t>
            </w:r>
          </w:p>
        </w:tc>
        <w:tc>
          <w:tcPr>
            <w:tcW w:w="773" w:type="dxa"/>
            <w:gridSpan w:val="2"/>
            <w:shd w:val="clear" w:color="auto" w:fill="auto"/>
          </w:tcPr>
          <w:p w14:paraId="65CD8327" w14:textId="77777777" w:rsidR="00D17B90" w:rsidRPr="005F70FB" w:rsidRDefault="00D17B90" w:rsidP="00D17B90">
            <w:pPr>
              <w:pStyle w:val="Text"/>
            </w:pPr>
            <w:r w:rsidRPr="005F70FB">
              <w:t>suda</w:t>
            </w:r>
          </w:p>
        </w:tc>
      </w:tr>
      <w:tr w:rsidR="00D17B90" w:rsidRPr="005F70FB" w14:paraId="1C6D5A14" w14:textId="77777777" w:rsidTr="00AC23C4">
        <w:trPr>
          <w:gridAfter w:val="12"/>
          <w:wAfter w:w="4029" w:type="dxa"/>
        </w:trPr>
        <w:tc>
          <w:tcPr>
            <w:tcW w:w="709" w:type="dxa"/>
            <w:shd w:val="clear" w:color="auto" w:fill="auto"/>
          </w:tcPr>
          <w:p w14:paraId="211F2C4F" w14:textId="77777777" w:rsidR="00D17B90" w:rsidRPr="005F70FB" w:rsidRDefault="00D17B90" w:rsidP="00D17B90">
            <w:pPr>
              <w:pStyle w:val="GlossEng"/>
            </w:pPr>
          </w:p>
        </w:tc>
        <w:tc>
          <w:tcPr>
            <w:tcW w:w="595" w:type="dxa"/>
            <w:shd w:val="clear" w:color="auto" w:fill="auto"/>
          </w:tcPr>
          <w:p w14:paraId="43F38EDE" w14:textId="77777777" w:rsidR="00D17B90" w:rsidRPr="005F70FB" w:rsidRDefault="00D17B90" w:rsidP="00D17B90">
            <w:pPr>
              <w:pStyle w:val="GlossEng"/>
            </w:pPr>
            <w:r w:rsidRPr="005F70FB">
              <w:t>sleep</w:t>
            </w:r>
          </w:p>
        </w:tc>
        <w:tc>
          <w:tcPr>
            <w:tcW w:w="688" w:type="dxa"/>
            <w:gridSpan w:val="4"/>
            <w:shd w:val="clear" w:color="auto" w:fill="auto"/>
          </w:tcPr>
          <w:p w14:paraId="71BCAF04" w14:textId="77777777" w:rsidR="00D17B90" w:rsidRPr="005F70FB" w:rsidRDefault="00D17B90" w:rsidP="00D17B90">
            <w:pPr>
              <w:pStyle w:val="GlossEng"/>
            </w:pPr>
            <w:r w:rsidRPr="005F70FB">
              <w:rPr>
                <w:rStyle w:val="ChSmallCaps"/>
              </w:rPr>
              <w:t>l.dist</w:t>
            </w:r>
          </w:p>
        </w:tc>
        <w:tc>
          <w:tcPr>
            <w:tcW w:w="773" w:type="dxa"/>
            <w:gridSpan w:val="2"/>
            <w:shd w:val="clear" w:color="auto" w:fill="auto"/>
          </w:tcPr>
          <w:p w14:paraId="6E931A85" w14:textId="77777777" w:rsidR="00D17B90" w:rsidRPr="005F70FB" w:rsidRDefault="00D17B90" w:rsidP="00D17B90">
            <w:pPr>
              <w:pStyle w:val="GlossEng"/>
            </w:pPr>
            <w:r w:rsidRPr="005F70FB">
              <w:t>already</w:t>
            </w:r>
          </w:p>
        </w:tc>
      </w:tr>
    </w:tbl>
    <w:p w14:paraId="2A256B30" w14:textId="6FA01741" w:rsidR="00D17B90" w:rsidRPr="005F70FB" w:rsidRDefault="00D17B90" w:rsidP="00D17B90">
      <w:pPr>
        <w:pStyle w:val="FreeTranslEng"/>
      </w:pPr>
      <w:r w:rsidRPr="005F70FB">
        <w:t>Klara: no, young children like him, young children, later he</w:t>
      </w:r>
      <w:r w:rsidR="00B7093A" w:rsidRPr="005F70FB">
        <w:t>’</w:t>
      </w:r>
      <w:r w:rsidRPr="005F70FB">
        <w:t>ll wake up too late, it</w:t>
      </w:r>
      <w:r w:rsidR="00B7093A" w:rsidRPr="005F70FB">
        <w:t>’</w:t>
      </w:r>
      <w:r w:rsidRPr="005F70FB">
        <w:t>s better you go inside and just sleep over there</w:t>
      </w:r>
    </w:p>
    <w:tbl>
      <w:tblPr>
        <w:tblW w:w="0" w:type="auto"/>
        <w:tblCellMar>
          <w:left w:w="42" w:type="dxa"/>
          <w:right w:w="42" w:type="dxa"/>
        </w:tblCellMar>
        <w:tblLook w:val="01E0" w:firstRow="1" w:lastRow="1" w:firstColumn="1" w:lastColumn="1" w:noHBand="0" w:noVBand="0"/>
      </w:tblPr>
      <w:tblGrid>
        <w:gridCol w:w="709"/>
        <w:gridCol w:w="629"/>
        <w:gridCol w:w="868"/>
        <w:gridCol w:w="489"/>
      </w:tblGrid>
      <w:tr w:rsidR="00D17B90" w:rsidRPr="005F70FB" w14:paraId="4FBD84B1" w14:textId="77777777" w:rsidTr="00AC23C4">
        <w:tc>
          <w:tcPr>
            <w:tcW w:w="709" w:type="dxa"/>
            <w:shd w:val="clear" w:color="auto" w:fill="auto"/>
          </w:tcPr>
          <w:p w14:paraId="788DD392" w14:textId="77777777" w:rsidR="00D17B90" w:rsidRPr="005F70FB" w:rsidRDefault="00D17B90" w:rsidP="00D17B90">
            <w:pPr>
              <w:pStyle w:val="Text"/>
            </w:pPr>
            <w:r w:rsidRPr="005F70FB">
              <w:t>0043</w:t>
            </w:r>
          </w:p>
        </w:tc>
        <w:tc>
          <w:tcPr>
            <w:tcW w:w="629" w:type="dxa"/>
            <w:shd w:val="clear" w:color="auto" w:fill="auto"/>
          </w:tcPr>
          <w:p w14:paraId="73FA7EA6" w14:textId="77777777" w:rsidR="00D17B90" w:rsidRPr="005F70FB" w:rsidRDefault="00D17B90" w:rsidP="00D17B90">
            <w:pPr>
              <w:pStyle w:val="Text"/>
            </w:pPr>
            <w:r w:rsidRPr="005F70FB">
              <w:t>Oten:</w:t>
            </w:r>
          </w:p>
        </w:tc>
        <w:tc>
          <w:tcPr>
            <w:tcW w:w="868" w:type="dxa"/>
            <w:shd w:val="clear" w:color="auto" w:fill="auto"/>
          </w:tcPr>
          <w:p w14:paraId="6BD994D2" w14:textId="77777777" w:rsidR="00D17B90" w:rsidRPr="005F70FB" w:rsidRDefault="00D17B90" w:rsidP="00D17B90">
            <w:pPr>
              <w:pStyle w:val="Text"/>
            </w:pPr>
            <w:r w:rsidRPr="005F70FB">
              <w:t>baru</w:t>
            </w:r>
          </w:p>
        </w:tc>
        <w:tc>
          <w:tcPr>
            <w:tcW w:w="489" w:type="dxa"/>
            <w:shd w:val="clear" w:color="auto" w:fill="auto"/>
          </w:tcPr>
          <w:p w14:paraId="152F397F" w14:textId="77777777" w:rsidR="00D17B90" w:rsidRPr="005F70FB" w:rsidRDefault="00D17B90" w:rsidP="00D17B90">
            <w:pPr>
              <w:pStyle w:val="Text"/>
            </w:pPr>
            <w:r w:rsidRPr="005F70FB">
              <w:t>ko?</w:t>
            </w:r>
          </w:p>
        </w:tc>
      </w:tr>
      <w:tr w:rsidR="00D17B90" w:rsidRPr="005F70FB" w14:paraId="01348D48" w14:textId="77777777" w:rsidTr="00AC23C4">
        <w:tc>
          <w:tcPr>
            <w:tcW w:w="709" w:type="dxa"/>
            <w:shd w:val="clear" w:color="auto" w:fill="auto"/>
          </w:tcPr>
          <w:p w14:paraId="3498660C" w14:textId="77777777" w:rsidR="00D17B90" w:rsidRPr="005F70FB" w:rsidRDefault="00D17B90" w:rsidP="00D17B90">
            <w:pPr>
              <w:pStyle w:val="GlossEng"/>
            </w:pPr>
          </w:p>
        </w:tc>
        <w:tc>
          <w:tcPr>
            <w:tcW w:w="629" w:type="dxa"/>
            <w:shd w:val="clear" w:color="auto" w:fill="auto"/>
          </w:tcPr>
          <w:p w14:paraId="558FBBD7" w14:textId="77777777" w:rsidR="00D17B90" w:rsidRPr="005F70FB" w:rsidRDefault="00D17B90" w:rsidP="00D17B90">
            <w:pPr>
              <w:pStyle w:val="GlossEng"/>
            </w:pPr>
          </w:p>
        </w:tc>
        <w:tc>
          <w:tcPr>
            <w:tcW w:w="868" w:type="dxa"/>
            <w:shd w:val="clear" w:color="auto" w:fill="auto"/>
          </w:tcPr>
          <w:p w14:paraId="06260D03" w14:textId="77777777" w:rsidR="00D17B90" w:rsidRPr="005F70FB" w:rsidRDefault="00D17B90" w:rsidP="00D17B90">
            <w:pPr>
              <w:pStyle w:val="GlossEng"/>
            </w:pPr>
            <w:r w:rsidRPr="005F70FB">
              <w:t>and.then</w:t>
            </w:r>
          </w:p>
        </w:tc>
        <w:tc>
          <w:tcPr>
            <w:tcW w:w="489" w:type="dxa"/>
            <w:shd w:val="clear" w:color="auto" w:fill="auto"/>
          </w:tcPr>
          <w:p w14:paraId="7CCDE0C3" w14:textId="77777777" w:rsidR="00D17B90" w:rsidRPr="005F70FB" w:rsidRDefault="00D17B90" w:rsidP="00D17B90">
            <w:pPr>
              <w:pStyle w:val="GlossEng"/>
            </w:pPr>
            <w:r w:rsidRPr="005F70FB">
              <w:rPr>
                <w:rStyle w:val="ChSmallCaps"/>
              </w:rPr>
              <w:t>2sg</w:t>
            </w:r>
          </w:p>
        </w:tc>
      </w:tr>
    </w:tbl>
    <w:p w14:paraId="581CC11F" w14:textId="77777777" w:rsidR="00D17B90" w:rsidRPr="005F70FB" w:rsidRDefault="00D17B90" w:rsidP="00D17B90">
      <w:pPr>
        <w:pStyle w:val="FreeTranslEng"/>
      </w:pPr>
      <w:r w:rsidRPr="005F70FB">
        <w:t>Oten: and (what about) you?</w:t>
      </w:r>
    </w:p>
    <w:tbl>
      <w:tblPr>
        <w:tblW w:w="0" w:type="auto"/>
        <w:tblCellMar>
          <w:left w:w="42" w:type="dxa"/>
          <w:right w:w="42" w:type="dxa"/>
        </w:tblCellMar>
        <w:tblLook w:val="01E0" w:firstRow="1" w:lastRow="1" w:firstColumn="1" w:lastColumn="1" w:noHBand="0" w:noVBand="0"/>
      </w:tblPr>
      <w:tblGrid>
        <w:gridCol w:w="709"/>
        <w:gridCol w:w="607"/>
        <w:gridCol w:w="477"/>
        <w:gridCol w:w="12"/>
        <w:gridCol w:w="477"/>
        <w:gridCol w:w="371"/>
        <w:gridCol w:w="502"/>
        <w:gridCol w:w="577"/>
        <w:gridCol w:w="107"/>
        <w:gridCol w:w="382"/>
        <w:gridCol w:w="562"/>
        <w:gridCol w:w="756"/>
        <w:gridCol w:w="567"/>
      </w:tblGrid>
      <w:tr w:rsidR="00AC23C4" w:rsidRPr="005F70FB" w14:paraId="49AEB783" w14:textId="77777777" w:rsidTr="00640703">
        <w:tc>
          <w:tcPr>
            <w:tcW w:w="709" w:type="dxa"/>
            <w:shd w:val="clear" w:color="auto" w:fill="auto"/>
          </w:tcPr>
          <w:p w14:paraId="6229A46B" w14:textId="77777777" w:rsidR="00D17B90" w:rsidRPr="005F70FB" w:rsidRDefault="00D17B90" w:rsidP="00D17B90">
            <w:pPr>
              <w:pStyle w:val="Text"/>
            </w:pPr>
            <w:r w:rsidRPr="005F70FB">
              <w:t>0044</w:t>
            </w:r>
          </w:p>
        </w:tc>
        <w:tc>
          <w:tcPr>
            <w:tcW w:w="607" w:type="dxa"/>
            <w:shd w:val="clear" w:color="auto" w:fill="auto"/>
          </w:tcPr>
          <w:p w14:paraId="72958039" w14:textId="77777777" w:rsidR="00D17B90" w:rsidRPr="005F70FB" w:rsidRDefault="00D17B90" w:rsidP="00D17B90">
            <w:pPr>
              <w:pStyle w:val="Text"/>
            </w:pPr>
            <w:r w:rsidRPr="005F70FB">
              <w:t>Klara:</w:t>
            </w:r>
          </w:p>
        </w:tc>
        <w:tc>
          <w:tcPr>
            <w:tcW w:w="489" w:type="dxa"/>
            <w:gridSpan w:val="2"/>
            <w:shd w:val="clear" w:color="auto" w:fill="auto"/>
          </w:tcPr>
          <w:p w14:paraId="6C65055D" w14:textId="77777777" w:rsidR="00D17B90" w:rsidRPr="005F70FB" w:rsidRDefault="00D17B90" w:rsidP="00D17B90">
            <w:pPr>
              <w:pStyle w:val="Text"/>
            </w:pPr>
            <w:r w:rsidRPr="005F70FB">
              <w:t>ko</w:t>
            </w:r>
          </w:p>
        </w:tc>
        <w:tc>
          <w:tcPr>
            <w:tcW w:w="848" w:type="dxa"/>
            <w:gridSpan w:val="2"/>
            <w:shd w:val="clear" w:color="auto" w:fill="auto"/>
          </w:tcPr>
          <w:p w14:paraId="7A8BA7F5" w14:textId="77777777" w:rsidR="00D17B90" w:rsidRPr="005F70FB" w:rsidRDefault="00D17B90" w:rsidP="00D17B90">
            <w:pPr>
              <w:pStyle w:val="Text"/>
            </w:pPr>
            <w:r w:rsidRPr="005F70FB">
              <w:t>jang</w:t>
            </w:r>
          </w:p>
        </w:tc>
        <w:tc>
          <w:tcPr>
            <w:tcW w:w="1079" w:type="dxa"/>
            <w:gridSpan w:val="2"/>
            <w:shd w:val="clear" w:color="auto" w:fill="auto"/>
          </w:tcPr>
          <w:p w14:paraId="5AB766DA" w14:textId="77777777" w:rsidR="00D17B90" w:rsidRPr="005F70FB" w:rsidRDefault="00D17B90" w:rsidP="00D17B90">
            <w:pPr>
              <w:pStyle w:val="Text"/>
            </w:pPr>
            <w:r w:rsidRPr="005F70FB">
              <w:t>bergabung,</w:t>
            </w:r>
          </w:p>
        </w:tc>
        <w:tc>
          <w:tcPr>
            <w:tcW w:w="489" w:type="dxa"/>
            <w:gridSpan w:val="2"/>
            <w:shd w:val="clear" w:color="auto" w:fill="auto"/>
          </w:tcPr>
          <w:p w14:paraId="48F194FB" w14:textId="77777777" w:rsidR="00D17B90" w:rsidRPr="005F70FB" w:rsidRDefault="00D17B90" w:rsidP="00D17B90">
            <w:pPr>
              <w:pStyle w:val="Text"/>
            </w:pPr>
            <w:r w:rsidRPr="005F70FB">
              <w:t>sa</w:t>
            </w:r>
          </w:p>
        </w:tc>
        <w:tc>
          <w:tcPr>
            <w:tcW w:w="562" w:type="dxa"/>
            <w:shd w:val="clear" w:color="auto" w:fill="auto"/>
          </w:tcPr>
          <w:p w14:paraId="76ED4E93" w14:textId="77777777" w:rsidR="00D17B90" w:rsidRPr="005F70FB" w:rsidRDefault="00D17B90" w:rsidP="00D17B90">
            <w:pPr>
              <w:pStyle w:val="Text"/>
            </w:pPr>
            <w:r w:rsidRPr="005F70FB">
              <w:t>masi</w:t>
            </w:r>
          </w:p>
        </w:tc>
        <w:tc>
          <w:tcPr>
            <w:tcW w:w="756" w:type="dxa"/>
            <w:shd w:val="clear" w:color="auto" w:fill="auto"/>
          </w:tcPr>
          <w:p w14:paraId="08EC651A" w14:textId="77777777" w:rsidR="00D17B90" w:rsidRPr="005F70FB" w:rsidRDefault="00D17B90" w:rsidP="00D17B90">
            <w:pPr>
              <w:pStyle w:val="Text"/>
            </w:pPr>
            <w:r w:rsidRPr="005F70FB">
              <w:t>bisa</w:t>
            </w:r>
          </w:p>
        </w:tc>
        <w:tc>
          <w:tcPr>
            <w:tcW w:w="567" w:type="dxa"/>
            <w:shd w:val="clear" w:color="auto" w:fill="auto"/>
          </w:tcPr>
          <w:p w14:paraId="6FEF481F" w14:textId="77777777" w:rsidR="00D17B90" w:rsidRPr="005F70FB" w:rsidRDefault="00D17B90" w:rsidP="00D17B90">
            <w:pPr>
              <w:pStyle w:val="Text"/>
            </w:pPr>
            <w:r w:rsidRPr="005F70FB">
              <w:t>pu</w:t>
            </w:r>
          </w:p>
        </w:tc>
      </w:tr>
      <w:tr w:rsidR="00AC23C4" w:rsidRPr="005F70FB" w14:paraId="1B30BE0E" w14:textId="77777777" w:rsidTr="00640703">
        <w:tc>
          <w:tcPr>
            <w:tcW w:w="709" w:type="dxa"/>
            <w:shd w:val="clear" w:color="auto" w:fill="auto"/>
          </w:tcPr>
          <w:p w14:paraId="4EC2E5F2" w14:textId="77777777" w:rsidR="00D17B90" w:rsidRPr="005F70FB" w:rsidRDefault="00D17B90" w:rsidP="00D17B90">
            <w:pPr>
              <w:pStyle w:val="GlossEng2ptafter"/>
            </w:pPr>
          </w:p>
        </w:tc>
        <w:tc>
          <w:tcPr>
            <w:tcW w:w="607" w:type="dxa"/>
            <w:shd w:val="clear" w:color="auto" w:fill="auto"/>
          </w:tcPr>
          <w:p w14:paraId="25FC4816" w14:textId="77777777" w:rsidR="00D17B90" w:rsidRPr="005F70FB" w:rsidRDefault="00D17B90" w:rsidP="00D17B90">
            <w:pPr>
              <w:pStyle w:val="GlossEng2ptafter"/>
            </w:pPr>
          </w:p>
        </w:tc>
        <w:tc>
          <w:tcPr>
            <w:tcW w:w="489" w:type="dxa"/>
            <w:gridSpan w:val="2"/>
            <w:shd w:val="clear" w:color="auto" w:fill="auto"/>
          </w:tcPr>
          <w:p w14:paraId="5A663F4B" w14:textId="77777777" w:rsidR="00D17B90" w:rsidRPr="005F70FB" w:rsidRDefault="00D17B90" w:rsidP="00D17B90">
            <w:pPr>
              <w:pStyle w:val="GlossEng2ptafter"/>
            </w:pPr>
            <w:r w:rsidRPr="005F70FB">
              <w:rPr>
                <w:rStyle w:val="ChSmallCaps"/>
              </w:rPr>
              <w:t>2sg</w:t>
            </w:r>
          </w:p>
        </w:tc>
        <w:tc>
          <w:tcPr>
            <w:tcW w:w="848" w:type="dxa"/>
            <w:gridSpan w:val="2"/>
            <w:shd w:val="clear" w:color="auto" w:fill="auto"/>
          </w:tcPr>
          <w:p w14:paraId="1F970F24" w14:textId="77777777" w:rsidR="00D17B90" w:rsidRPr="005F70FB" w:rsidRDefault="00D17B90" w:rsidP="00D17B90">
            <w:pPr>
              <w:pStyle w:val="GlossEng2ptafter"/>
            </w:pPr>
            <w:r w:rsidRPr="005F70FB">
              <w:rPr>
                <w:rStyle w:val="ChSmallCaps"/>
              </w:rPr>
              <w:t>neg.imp</w:t>
            </w:r>
          </w:p>
        </w:tc>
        <w:tc>
          <w:tcPr>
            <w:tcW w:w="1079" w:type="dxa"/>
            <w:gridSpan w:val="2"/>
            <w:shd w:val="clear" w:color="auto" w:fill="auto"/>
          </w:tcPr>
          <w:p w14:paraId="012CAB54" w14:textId="77777777" w:rsidR="00D17B90" w:rsidRPr="005F70FB" w:rsidRDefault="00D17B90" w:rsidP="00D17B90">
            <w:pPr>
              <w:pStyle w:val="GlossEng2ptafter"/>
            </w:pPr>
            <w:r w:rsidRPr="005F70FB">
              <w:t>join</w:t>
            </w:r>
          </w:p>
        </w:tc>
        <w:tc>
          <w:tcPr>
            <w:tcW w:w="489" w:type="dxa"/>
            <w:gridSpan w:val="2"/>
            <w:shd w:val="clear" w:color="auto" w:fill="auto"/>
          </w:tcPr>
          <w:p w14:paraId="29B5616D" w14:textId="77777777" w:rsidR="00D17B90" w:rsidRPr="005F70FB" w:rsidRDefault="00D17B90" w:rsidP="00D17B90">
            <w:pPr>
              <w:pStyle w:val="GlossEng2ptafter"/>
            </w:pPr>
            <w:r w:rsidRPr="005F70FB">
              <w:rPr>
                <w:rStyle w:val="ChSmallCaps"/>
              </w:rPr>
              <w:t>1sg</w:t>
            </w:r>
          </w:p>
        </w:tc>
        <w:tc>
          <w:tcPr>
            <w:tcW w:w="562" w:type="dxa"/>
            <w:shd w:val="clear" w:color="auto" w:fill="auto"/>
          </w:tcPr>
          <w:p w14:paraId="2E675702" w14:textId="77777777" w:rsidR="00D17B90" w:rsidRPr="005F70FB" w:rsidRDefault="00D17B90" w:rsidP="00D17B90">
            <w:pPr>
              <w:pStyle w:val="GlossEng2ptafter"/>
            </w:pPr>
            <w:r w:rsidRPr="005F70FB">
              <w:t>still</w:t>
            </w:r>
          </w:p>
        </w:tc>
        <w:tc>
          <w:tcPr>
            <w:tcW w:w="756" w:type="dxa"/>
            <w:shd w:val="clear" w:color="auto" w:fill="auto"/>
          </w:tcPr>
          <w:p w14:paraId="4D81C6D9" w14:textId="0E9ED6BB" w:rsidR="00D17B90" w:rsidRPr="005F70FB" w:rsidRDefault="00640703" w:rsidP="00D17B90">
            <w:pPr>
              <w:pStyle w:val="GlossEng2ptafter"/>
            </w:pPr>
            <w:r>
              <w:t>be.</w:t>
            </w:r>
            <w:r w:rsidR="00D17B90" w:rsidRPr="005F70FB">
              <w:t>able</w:t>
            </w:r>
          </w:p>
        </w:tc>
        <w:tc>
          <w:tcPr>
            <w:tcW w:w="567" w:type="dxa"/>
            <w:shd w:val="clear" w:color="auto" w:fill="auto"/>
          </w:tcPr>
          <w:p w14:paraId="06B6503C" w14:textId="77777777" w:rsidR="00D17B90" w:rsidRPr="005F70FB" w:rsidRDefault="00D17B90" w:rsidP="00D17B90">
            <w:pPr>
              <w:pStyle w:val="GlossEng2ptafter"/>
            </w:pPr>
            <w:r w:rsidRPr="005F70FB">
              <w:rPr>
                <w:rStyle w:val="ChSmallCaps"/>
              </w:rPr>
              <w:t>poss</w:t>
            </w:r>
          </w:p>
        </w:tc>
      </w:tr>
      <w:tr w:rsidR="00AC23C4" w:rsidRPr="005F70FB" w14:paraId="75808170" w14:textId="77777777" w:rsidTr="00AC23C4">
        <w:trPr>
          <w:gridAfter w:val="4"/>
          <w:wAfter w:w="2267" w:type="dxa"/>
        </w:trPr>
        <w:tc>
          <w:tcPr>
            <w:tcW w:w="709" w:type="dxa"/>
            <w:shd w:val="clear" w:color="auto" w:fill="auto"/>
          </w:tcPr>
          <w:p w14:paraId="37F7D1AA" w14:textId="77777777" w:rsidR="00D17B90" w:rsidRPr="005F70FB" w:rsidRDefault="00D17B90" w:rsidP="00D17B90">
            <w:pPr>
              <w:pStyle w:val="O0Nwnext"/>
            </w:pPr>
          </w:p>
        </w:tc>
        <w:tc>
          <w:tcPr>
            <w:tcW w:w="1084" w:type="dxa"/>
            <w:gridSpan w:val="2"/>
            <w:shd w:val="clear" w:color="auto" w:fill="auto"/>
          </w:tcPr>
          <w:p w14:paraId="39333189" w14:textId="77777777" w:rsidR="00D17B90" w:rsidRPr="005F70FB" w:rsidRDefault="00D17B90" w:rsidP="00D17B90">
            <w:pPr>
              <w:pStyle w:val="Text"/>
            </w:pPr>
            <w:r w:rsidRPr="005F70FB">
              <w:t>kesadarang</w:t>
            </w:r>
          </w:p>
        </w:tc>
        <w:tc>
          <w:tcPr>
            <w:tcW w:w="489" w:type="dxa"/>
            <w:gridSpan w:val="2"/>
            <w:shd w:val="clear" w:color="auto" w:fill="auto"/>
          </w:tcPr>
          <w:p w14:paraId="7C00393F" w14:textId="77777777" w:rsidR="00D17B90" w:rsidRPr="005F70FB" w:rsidRDefault="00D17B90" w:rsidP="00D17B90">
            <w:pPr>
              <w:pStyle w:val="Text"/>
            </w:pPr>
            <w:r w:rsidRPr="005F70FB">
              <w:t>sa</w:t>
            </w:r>
          </w:p>
        </w:tc>
        <w:tc>
          <w:tcPr>
            <w:tcW w:w="873" w:type="dxa"/>
            <w:gridSpan w:val="2"/>
            <w:shd w:val="clear" w:color="auto" w:fill="auto"/>
          </w:tcPr>
          <w:p w14:paraId="2FA115FB" w14:textId="77777777" w:rsidR="00D17B90" w:rsidRPr="005F70FB" w:rsidRDefault="00D17B90" w:rsidP="00D17B90">
            <w:pPr>
              <w:pStyle w:val="Text"/>
            </w:pPr>
            <w:r w:rsidRPr="005F70FB">
              <w:t>bangung</w:t>
            </w:r>
          </w:p>
        </w:tc>
        <w:tc>
          <w:tcPr>
            <w:tcW w:w="684" w:type="dxa"/>
            <w:gridSpan w:val="2"/>
            <w:shd w:val="clear" w:color="auto" w:fill="auto"/>
          </w:tcPr>
          <w:p w14:paraId="51D50DD5" w14:textId="77777777" w:rsidR="00D17B90" w:rsidRPr="005F70FB" w:rsidRDefault="00D17B90" w:rsidP="00D17B90">
            <w:pPr>
              <w:pStyle w:val="Text"/>
            </w:pPr>
            <w:r w:rsidRPr="005F70FB">
              <w:t>tempo</w:t>
            </w:r>
          </w:p>
        </w:tc>
      </w:tr>
      <w:tr w:rsidR="00AC23C4" w:rsidRPr="005F70FB" w14:paraId="7221F9DF" w14:textId="77777777" w:rsidTr="00AC23C4">
        <w:trPr>
          <w:gridAfter w:val="4"/>
          <w:wAfter w:w="2267" w:type="dxa"/>
        </w:trPr>
        <w:tc>
          <w:tcPr>
            <w:tcW w:w="709" w:type="dxa"/>
            <w:shd w:val="clear" w:color="auto" w:fill="auto"/>
          </w:tcPr>
          <w:p w14:paraId="5DF29674" w14:textId="77777777" w:rsidR="00D17B90" w:rsidRPr="005F70FB" w:rsidRDefault="00D17B90" w:rsidP="00D17B90">
            <w:pPr>
              <w:pStyle w:val="GlossEng"/>
            </w:pPr>
          </w:p>
        </w:tc>
        <w:tc>
          <w:tcPr>
            <w:tcW w:w="1084" w:type="dxa"/>
            <w:gridSpan w:val="2"/>
            <w:shd w:val="clear" w:color="auto" w:fill="auto"/>
          </w:tcPr>
          <w:p w14:paraId="3E82C837" w14:textId="77777777" w:rsidR="00D17B90" w:rsidRPr="005F70FB" w:rsidRDefault="00D17B90" w:rsidP="00D17B90">
            <w:pPr>
              <w:pStyle w:val="GlossEng"/>
            </w:pPr>
            <w:r w:rsidRPr="005F70FB">
              <w:t>awareness</w:t>
            </w:r>
          </w:p>
        </w:tc>
        <w:tc>
          <w:tcPr>
            <w:tcW w:w="489" w:type="dxa"/>
            <w:gridSpan w:val="2"/>
            <w:shd w:val="clear" w:color="auto" w:fill="auto"/>
          </w:tcPr>
          <w:p w14:paraId="3A47CB49" w14:textId="77777777" w:rsidR="00D17B90" w:rsidRPr="005F70FB" w:rsidRDefault="00D17B90" w:rsidP="00D17B90">
            <w:pPr>
              <w:pStyle w:val="GlossEng"/>
            </w:pPr>
            <w:r w:rsidRPr="005F70FB">
              <w:rPr>
                <w:rStyle w:val="ChSmallCaps"/>
              </w:rPr>
              <w:t>1sg</w:t>
            </w:r>
          </w:p>
        </w:tc>
        <w:tc>
          <w:tcPr>
            <w:tcW w:w="873" w:type="dxa"/>
            <w:gridSpan w:val="2"/>
            <w:shd w:val="clear" w:color="auto" w:fill="auto"/>
          </w:tcPr>
          <w:p w14:paraId="6F4E792C" w14:textId="77777777" w:rsidR="00D17B90" w:rsidRPr="005F70FB" w:rsidRDefault="00D17B90" w:rsidP="00D17B90">
            <w:pPr>
              <w:pStyle w:val="GlossEng"/>
            </w:pPr>
            <w:r w:rsidRPr="005F70FB">
              <w:t>wake.up</w:t>
            </w:r>
          </w:p>
        </w:tc>
        <w:tc>
          <w:tcPr>
            <w:tcW w:w="684" w:type="dxa"/>
            <w:gridSpan w:val="2"/>
            <w:shd w:val="clear" w:color="auto" w:fill="auto"/>
          </w:tcPr>
          <w:p w14:paraId="308B7C08" w14:textId="77777777" w:rsidR="00D17B90" w:rsidRPr="005F70FB" w:rsidRDefault="00D17B90" w:rsidP="00D17B90">
            <w:pPr>
              <w:pStyle w:val="GlossEng"/>
            </w:pPr>
            <w:r w:rsidRPr="005F70FB">
              <w:t>quick</w:t>
            </w:r>
          </w:p>
        </w:tc>
      </w:tr>
    </w:tbl>
    <w:p w14:paraId="1C7BDE58" w14:textId="5046C5D0" w:rsidR="00D17B90" w:rsidRPr="005F70FB" w:rsidRDefault="00D17B90" w:rsidP="00D17B90">
      <w:pPr>
        <w:pStyle w:val="FreeTranslEng"/>
      </w:pPr>
      <w:r w:rsidRPr="005F70FB">
        <w:t>Klara: don</w:t>
      </w:r>
      <w:r w:rsidR="00B7093A" w:rsidRPr="005F70FB">
        <w:t>’</w:t>
      </w:r>
      <w:r w:rsidRPr="005F70FB">
        <w:t>t stay with us any longer, I have enough mindfulness, I wake up early</w:t>
      </w:r>
    </w:p>
    <w:tbl>
      <w:tblPr>
        <w:tblW w:w="6343" w:type="dxa"/>
        <w:tblCellMar>
          <w:left w:w="42" w:type="dxa"/>
          <w:right w:w="42" w:type="dxa"/>
        </w:tblCellMar>
        <w:tblLook w:val="01E0" w:firstRow="1" w:lastRow="1" w:firstColumn="1" w:lastColumn="1" w:noHBand="0" w:noVBand="0"/>
      </w:tblPr>
      <w:tblGrid>
        <w:gridCol w:w="709"/>
        <w:gridCol w:w="629"/>
        <w:gridCol w:w="573"/>
        <w:gridCol w:w="695"/>
        <w:gridCol w:w="784"/>
        <w:gridCol w:w="489"/>
        <w:gridCol w:w="573"/>
        <w:gridCol w:w="529"/>
        <w:gridCol w:w="873"/>
        <w:gridCol w:w="489"/>
      </w:tblGrid>
      <w:tr w:rsidR="00AC23C4" w:rsidRPr="005F70FB" w14:paraId="0F971B7A" w14:textId="77777777" w:rsidTr="00AC23C4">
        <w:tc>
          <w:tcPr>
            <w:tcW w:w="709" w:type="dxa"/>
            <w:shd w:val="clear" w:color="auto" w:fill="auto"/>
          </w:tcPr>
          <w:p w14:paraId="570D9309" w14:textId="77777777" w:rsidR="00D17B90" w:rsidRPr="005F70FB" w:rsidRDefault="00D17B90" w:rsidP="00D17B90">
            <w:pPr>
              <w:pStyle w:val="Text"/>
            </w:pPr>
            <w:r w:rsidRPr="005F70FB">
              <w:t>0045</w:t>
            </w:r>
          </w:p>
        </w:tc>
        <w:tc>
          <w:tcPr>
            <w:tcW w:w="629" w:type="dxa"/>
            <w:shd w:val="clear" w:color="auto" w:fill="auto"/>
          </w:tcPr>
          <w:p w14:paraId="3ECE9B88" w14:textId="77777777" w:rsidR="00D17B90" w:rsidRPr="005F70FB" w:rsidRDefault="00D17B90" w:rsidP="00D17B90">
            <w:pPr>
              <w:pStyle w:val="Text"/>
            </w:pPr>
            <w:r w:rsidRPr="005F70FB">
              <w:t>Oten:</w:t>
            </w:r>
          </w:p>
        </w:tc>
        <w:tc>
          <w:tcPr>
            <w:tcW w:w="573" w:type="dxa"/>
            <w:shd w:val="clear" w:color="auto" w:fill="auto"/>
          </w:tcPr>
          <w:p w14:paraId="17319364" w14:textId="77777777" w:rsidR="00D17B90" w:rsidRPr="005F70FB" w:rsidRDefault="00D17B90" w:rsidP="00D17B90">
            <w:pPr>
              <w:pStyle w:val="Text"/>
            </w:pPr>
            <w:r w:rsidRPr="005F70FB">
              <w:t>dari</w:t>
            </w:r>
          </w:p>
        </w:tc>
        <w:tc>
          <w:tcPr>
            <w:tcW w:w="695" w:type="dxa"/>
            <w:shd w:val="clear" w:color="auto" w:fill="auto"/>
          </w:tcPr>
          <w:p w14:paraId="63F014C7" w14:textId="77777777" w:rsidR="00D17B90" w:rsidRPr="005F70FB" w:rsidRDefault="00D17B90" w:rsidP="00D17B90">
            <w:pPr>
              <w:pStyle w:val="Text"/>
            </w:pPr>
            <w:r w:rsidRPr="005F70FB">
              <w:t>tadi</w:t>
            </w:r>
          </w:p>
        </w:tc>
        <w:tc>
          <w:tcPr>
            <w:tcW w:w="784" w:type="dxa"/>
            <w:shd w:val="clear" w:color="auto" w:fill="auto"/>
          </w:tcPr>
          <w:p w14:paraId="0C5A1201" w14:textId="77777777" w:rsidR="00D17B90" w:rsidRPr="005F70FB" w:rsidRDefault="00D17B90" w:rsidP="00D17B90">
            <w:pPr>
              <w:pStyle w:val="Text"/>
            </w:pPr>
            <w:r w:rsidRPr="005F70FB">
              <w:t>siang</w:t>
            </w:r>
          </w:p>
        </w:tc>
        <w:tc>
          <w:tcPr>
            <w:tcW w:w="489" w:type="dxa"/>
            <w:shd w:val="clear" w:color="auto" w:fill="auto"/>
          </w:tcPr>
          <w:p w14:paraId="76715F91" w14:textId="77777777" w:rsidR="00D17B90" w:rsidRPr="005F70FB" w:rsidRDefault="00D17B90" w:rsidP="00D17B90">
            <w:pPr>
              <w:pStyle w:val="Text"/>
            </w:pPr>
            <w:r w:rsidRPr="005F70FB">
              <w:t>sa</w:t>
            </w:r>
          </w:p>
        </w:tc>
        <w:tc>
          <w:tcPr>
            <w:tcW w:w="573" w:type="dxa"/>
            <w:shd w:val="clear" w:color="auto" w:fill="auto"/>
          </w:tcPr>
          <w:p w14:paraId="766C2825" w14:textId="77777777" w:rsidR="00D17B90" w:rsidRPr="005F70FB" w:rsidRDefault="00D17B90" w:rsidP="00D17B90">
            <w:pPr>
              <w:pStyle w:val="Text"/>
            </w:pPr>
            <w:r w:rsidRPr="005F70FB">
              <w:t>yang</w:t>
            </w:r>
          </w:p>
        </w:tc>
        <w:tc>
          <w:tcPr>
            <w:tcW w:w="529" w:type="dxa"/>
            <w:shd w:val="clear" w:color="auto" w:fill="auto"/>
          </w:tcPr>
          <w:p w14:paraId="2E4D17FE" w14:textId="77777777" w:rsidR="00D17B90" w:rsidRPr="005F70FB" w:rsidRDefault="00D17B90" w:rsidP="00D17B90">
            <w:pPr>
              <w:pStyle w:val="Text"/>
            </w:pPr>
            <w:r w:rsidRPr="005F70FB">
              <w:t>kasi</w:t>
            </w:r>
          </w:p>
        </w:tc>
        <w:tc>
          <w:tcPr>
            <w:tcW w:w="873" w:type="dxa"/>
            <w:shd w:val="clear" w:color="auto" w:fill="auto"/>
          </w:tcPr>
          <w:p w14:paraId="5E9E2B30" w14:textId="77777777" w:rsidR="00D17B90" w:rsidRPr="005F70FB" w:rsidRDefault="00D17B90" w:rsidP="00D17B90">
            <w:pPr>
              <w:pStyle w:val="Text"/>
            </w:pPr>
            <w:r w:rsidRPr="005F70FB">
              <w:t>bangung</w:t>
            </w:r>
          </w:p>
        </w:tc>
        <w:tc>
          <w:tcPr>
            <w:tcW w:w="489" w:type="dxa"/>
            <w:shd w:val="clear" w:color="auto" w:fill="auto"/>
          </w:tcPr>
          <w:p w14:paraId="74EBA7F3" w14:textId="77777777" w:rsidR="00D17B90" w:rsidRPr="005F70FB" w:rsidRDefault="00D17B90" w:rsidP="00D17B90">
            <w:pPr>
              <w:pStyle w:val="Text"/>
            </w:pPr>
            <w:r w:rsidRPr="005F70FB">
              <w:t>ko</w:t>
            </w:r>
          </w:p>
        </w:tc>
      </w:tr>
      <w:tr w:rsidR="00AC23C4" w:rsidRPr="005F70FB" w14:paraId="3D7050AD" w14:textId="77777777" w:rsidTr="00AC23C4">
        <w:tc>
          <w:tcPr>
            <w:tcW w:w="709" w:type="dxa"/>
            <w:shd w:val="clear" w:color="auto" w:fill="auto"/>
          </w:tcPr>
          <w:p w14:paraId="3305D716" w14:textId="77777777" w:rsidR="00D17B90" w:rsidRPr="005F70FB" w:rsidRDefault="00D17B90" w:rsidP="00D17B90">
            <w:pPr>
              <w:pStyle w:val="GlossEng"/>
            </w:pPr>
          </w:p>
        </w:tc>
        <w:tc>
          <w:tcPr>
            <w:tcW w:w="629" w:type="dxa"/>
            <w:shd w:val="clear" w:color="auto" w:fill="auto"/>
          </w:tcPr>
          <w:p w14:paraId="02193093" w14:textId="77777777" w:rsidR="00D17B90" w:rsidRPr="005F70FB" w:rsidRDefault="00D17B90" w:rsidP="00D17B90">
            <w:pPr>
              <w:pStyle w:val="GlossEng"/>
            </w:pPr>
          </w:p>
        </w:tc>
        <w:tc>
          <w:tcPr>
            <w:tcW w:w="573" w:type="dxa"/>
            <w:shd w:val="clear" w:color="auto" w:fill="auto"/>
          </w:tcPr>
          <w:p w14:paraId="1B69391E" w14:textId="77777777" w:rsidR="00D17B90" w:rsidRPr="005F70FB" w:rsidRDefault="00D17B90" w:rsidP="00D17B90">
            <w:pPr>
              <w:pStyle w:val="GlossEng"/>
            </w:pPr>
            <w:r w:rsidRPr="005F70FB">
              <w:t>from</w:t>
            </w:r>
          </w:p>
        </w:tc>
        <w:tc>
          <w:tcPr>
            <w:tcW w:w="695" w:type="dxa"/>
            <w:shd w:val="clear" w:color="auto" w:fill="auto"/>
          </w:tcPr>
          <w:p w14:paraId="2EC0F2D8" w14:textId="77777777" w:rsidR="00D17B90" w:rsidRPr="005F70FB" w:rsidRDefault="00D17B90" w:rsidP="00D17B90">
            <w:pPr>
              <w:pStyle w:val="GlossEng"/>
            </w:pPr>
            <w:r w:rsidRPr="005F70FB">
              <w:t>earlier</w:t>
            </w:r>
          </w:p>
        </w:tc>
        <w:tc>
          <w:tcPr>
            <w:tcW w:w="784" w:type="dxa"/>
            <w:shd w:val="clear" w:color="auto" w:fill="auto"/>
          </w:tcPr>
          <w:p w14:paraId="3B3102C3" w14:textId="77777777" w:rsidR="00D17B90" w:rsidRPr="005F70FB" w:rsidRDefault="00D17B90" w:rsidP="00D17B90">
            <w:pPr>
              <w:pStyle w:val="GlossEng"/>
            </w:pPr>
            <w:r w:rsidRPr="005F70FB">
              <w:t>midday</w:t>
            </w:r>
          </w:p>
        </w:tc>
        <w:tc>
          <w:tcPr>
            <w:tcW w:w="489" w:type="dxa"/>
            <w:shd w:val="clear" w:color="auto" w:fill="auto"/>
          </w:tcPr>
          <w:p w14:paraId="6243D8D1" w14:textId="77777777" w:rsidR="00D17B90" w:rsidRPr="005F70FB" w:rsidRDefault="00D17B90" w:rsidP="00D17B90">
            <w:pPr>
              <w:pStyle w:val="GlossEng"/>
            </w:pPr>
            <w:r w:rsidRPr="005F70FB">
              <w:rPr>
                <w:rStyle w:val="ChSmallCaps"/>
              </w:rPr>
              <w:t>1sg</w:t>
            </w:r>
          </w:p>
        </w:tc>
        <w:tc>
          <w:tcPr>
            <w:tcW w:w="573" w:type="dxa"/>
            <w:shd w:val="clear" w:color="auto" w:fill="auto"/>
          </w:tcPr>
          <w:p w14:paraId="5FE1ABEE" w14:textId="77777777" w:rsidR="00D17B90" w:rsidRPr="005F70FB" w:rsidRDefault="00D17B90" w:rsidP="00D17B90">
            <w:pPr>
              <w:pStyle w:val="GlossEng"/>
            </w:pPr>
            <w:r w:rsidRPr="005F70FB">
              <w:rPr>
                <w:rStyle w:val="ChSmallCaps"/>
              </w:rPr>
              <w:t>rel</w:t>
            </w:r>
          </w:p>
        </w:tc>
        <w:tc>
          <w:tcPr>
            <w:tcW w:w="529" w:type="dxa"/>
            <w:shd w:val="clear" w:color="auto" w:fill="auto"/>
          </w:tcPr>
          <w:p w14:paraId="6F8DB9C7" w14:textId="77777777" w:rsidR="00D17B90" w:rsidRPr="005F70FB" w:rsidRDefault="00D17B90" w:rsidP="00D17B90">
            <w:pPr>
              <w:pStyle w:val="GlossEng"/>
            </w:pPr>
            <w:r w:rsidRPr="005F70FB">
              <w:t>give</w:t>
            </w:r>
          </w:p>
        </w:tc>
        <w:tc>
          <w:tcPr>
            <w:tcW w:w="873" w:type="dxa"/>
            <w:shd w:val="clear" w:color="auto" w:fill="auto"/>
          </w:tcPr>
          <w:p w14:paraId="2B1CEBD9" w14:textId="77777777" w:rsidR="00D17B90" w:rsidRPr="005F70FB" w:rsidRDefault="00D17B90" w:rsidP="00D17B90">
            <w:pPr>
              <w:pStyle w:val="GlossEng"/>
            </w:pPr>
            <w:r w:rsidRPr="005F70FB">
              <w:t>wake.up</w:t>
            </w:r>
          </w:p>
        </w:tc>
        <w:tc>
          <w:tcPr>
            <w:tcW w:w="489" w:type="dxa"/>
            <w:shd w:val="clear" w:color="auto" w:fill="auto"/>
          </w:tcPr>
          <w:p w14:paraId="0F90B4AF" w14:textId="77777777" w:rsidR="00D17B90" w:rsidRPr="005F70FB" w:rsidRDefault="00D17B90" w:rsidP="00D17B90">
            <w:pPr>
              <w:pStyle w:val="GlossEng"/>
            </w:pPr>
            <w:r w:rsidRPr="005F70FB">
              <w:rPr>
                <w:rStyle w:val="ChSmallCaps"/>
              </w:rPr>
              <w:t>2sg</w:t>
            </w:r>
          </w:p>
        </w:tc>
      </w:tr>
    </w:tbl>
    <w:p w14:paraId="18D3D20B" w14:textId="77777777" w:rsidR="00D17B90" w:rsidRPr="005F70FB" w:rsidRDefault="00D17B90" w:rsidP="00D17B90">
      <w:pPr>
        <w:pStyle w:val="FreeTranslEng"/>
      </w:pPr>
      <w:r w:rsidRPr="005F70FB">
        <w:t>Oten: earlier this noon, (it was) me who woke you up</w:t>
      </w:r>
    </w:p>
    <w:tbl>
      <w:tblPr>
        <w:tblW w:w="5660" w:type="dxa"/>
        <w:tblCellMar>
          <w:left w:w="42" w:type="dxa"/>
          <w:right w:w="42" w:type="dxa"/>
        </w:tblCellMar>
        <w:tblLook w:val="01E0" w:firstRow="1" w:lastRow="1" w:firstColumn="1" w:lastColumn="1" w:noHBand="0" w:noVBand="0"/>
      </w:tblPr>
      <w:tblGrid>
        <w:gridCol w:w="709"/>
        <w:gridCol w:w="673"/>
        <w:gridCol w:w="551"/>
        <w:gridCol w:w="729"/>
        <w:gridCol w:w="489"/>
        <w:gridCol w:w="923"/>
        <w:gridCol w:w="384"/>
        <w:gridCol w:w="451"/>
        <w:gridCol w:w="751"/>
      </w:tblGrid>
      <w:tr w:rsidR="00AC23C4" w:rsidRPr="005F70FB" w14:paraId="6DAC2AD8" w14:textId="77777777" w:rsidTr="00AC23C4">
        <w:tc>
          <w:tcPr>
            <w:tcW w:w="709" w:type="dxa"/>
            <w:shd w:val="clear" w:color="auto" w:fill="auto"/>
          </w:tcPr>
          <w:p w14:paraId="112DB7A1" w14:textId="77777777" w:rsidR="00D17B90" w:rsidRPr="005F70FB" w:rsidRDefault="00D17B90" w:rsidP="00D17B90">
            <w:pPr>
              <w:pStyle w:val="Text"/>
            </w:pPr>
            <w:r w:rsidRPr="005F70FB">
              <w:t>0046</w:t>
            </w:r>
          </w:p>
        </w:tc>
        <w:tc>
          <w:tcPr>
            <w:tcW w:w="673" w:type="dxa"/>
            <w:shd w:val="clear" w:color="auto" w:fill="auto"/>
          </w:tcPr>
          <w:p w14:paraId="21EA67D8" w14:textId="77777777" w:rsidR="00D17B90" w:rsidRPr="005F70FB" w:rsidRDefault="00D17B90" w:rsidP="00D17B90">
            <w:pPr>
              <w:pStyle w:val="Text"/>
            </w:pPr>
            <w:r w:rsidRPr="005F70FB">
              <w:t>Nelci:</w:t>
            </w:r>
          </w:p>
        </w:tc>
        <w:tc>
          <w:tcPr>
            <w:tcW w:w="551" w:type="dxa"/>
            <w:shd w:val="clear" w:color="auto" w:fill="auto"/>
          </w:tcPr>
          <w:p w14:paraId="389E8078" w14:textId="77777777" w:rsidR="00D17B90" w:rsidRPr="005F70FB" w:rsidRDefault="00D17B90" w:rsidP="00D17B90">
            <w:pPr>
              <w:pStyle w:val="Text"/>
            </w:pPr>
            <w:r w:rsidRPr="005F70FB">
              <w:t>i,</w:t>
            </w:r>
          </w:p>
        </w:tc>
        <w:tc>
          <w:tcPr>
            <w:tcW w:w="729" w:type="dxa"/>
            <w:shd w:val="clear" w:color="auto" w:fill="auto"/>
          </w:tcPr>
          <w:p w14:paraId="33B33B82" w14:textId="77777777" w:rsidR="00D17B90" w:rsidRPr="005F70FB" w:rsidRDefault="00D17B90" w:rsidP="00D17B90">
            <w:pPr>
              <w:pStyle w:val="Text"/>
            </w:pPr>
            <w:r w:rsidRPr="005F70FB">
              <w:t>malam</w:t>
            </w:r>
          </w:p>
        </w:tc>
        <w:tc>
          <w:tcPr>
            <w:tcW w:w="489" w:type="dxa"/>
            <w:shd w:val="clear" w:color="auto" w:fill="auto"/>
          </w:tcPr>
          <w:p w14:paraId="7DFEC1BD" w14:textId="77777777" w:rsidR="00D17B90" w:rsidRPr="005F70FB" w:rsidRDefault="00D17B90" w:rsidP="00D17B90">
            <w:pPr>
              <w:pStyle w:val="Text"/>
            </w:pPr>
            <w:r w:rsidRPr="005F70FB">
              <w:t>de</w:t>
            </w:r>
          </w:p>
        </w:tc>
        <w:tc>
          <w:tcPr>
            <w:tcW w:w="923" w:type="dxa"/>
            <w:shd w:val="clear" w:color="auto" w:fill="auto"/>
          </w:tcPr>
          <w:p w14:paraId="315B75DC" w14:textId="77777777" w:rsidR="00D17B90" w:rsidRPr="005F70FB" w:rsidRDefault="00D17B90" w:rsidP="00D17B90">
            <w:pPr>
              <w:pStyle w:val="Text"/>
            </w:pPr>
            <w:r w:rsidRPr="005F70FB">
              <w:t>bangung,</w:t>
            </w:r>
          </w:p>
        </w:tc>
        <w:tc>
          <w:tcPr>
            <w:tcW w:w="384" w:type="dxa"/>
            <w:shd w:val="clear" w:color="auto" w:fill="auto"/>
          </w:tcPr>
          <w:p w14:paraId="1CC538B0" w14:textId="77777777" w:rsidR="00D17B90" w:rsidRPr="005F70FB" w:rsidRDefault="00D17B90" w:rsidP="00D17B90">
            <w:pPr>
              <w:pStyle w:val="Text"/>
            </w:pPr>
            <w:r w:rsidRPr="005F70FB">
              <w:t>e</w:t>
            </w:r>
          </w:p>
        </w:tc>
        <w:tc>
          <w:tcPr>
            <w:tcW w:w="451" w:type="dxa"/>
            <w:shd w:val="clear" w:color="auto" w:fill="auto"/>
          </w:tcPr>
          <w:p w14:paraId="551C8184" w14:textId="77777777" w:rsidR="00D17B90" w:rsidRPr="005F70FB" w:rsidRDefault="00D17B90" w:rsidP="00D17B90">
            <w:pPr>
              <w:pStyle w:val="Text"/>
            </w:pPr>
            <w:r w:rsidRPr="005F70FB">
              <w:t>yo</w:t>
            </w:r>
          </w:p>
        </w:tc>
        <w:tc>
          <w:tcPr>
            <w:tcW w:w="751" w:type="dxa"/>
            <w:shd w:val="clear" w:color="auto" w:fill="auto"/>
          </w:tcPr>
          <w:p w14:paraId="41A18D07" w14:textId="77777777" w:rsidR="00D17B90" w:rsidRPr="005F70FB" w:rsidRDefault="00D17B90" w:rsidP="00D17B90">
            <w:pPr>
              <w:pStyle w:val="Text"/>
            </w:pPr>
            <w:r w:rsidRPr="005F70FB">
              <w:t>hampir</w:t>
            </w:r>
          </w:p>
        </w:tc>
      </w:tr>
      <w:tr w:rsidR="00AC23C4" w:rsidRPr="005F70FB" w14:paraId="7FAFDF24" w14:textId="77777777" w:rsidTr="00AC23C4">
        <w:tc>
          <w:tcPr>
            <w:tcW w:w="709" w:type="dxa"/>
            <w:shd w:val="clear" w:color="auto" w:fill="auto"/>
          </w:tcPr>
          <w:p w14:paraId="00F4907E" w14:textId="77777777" w:rsidR="00D17B90" w:rsidRPr="005F70FB" w:rsidRDefault="00D17B90" w:rsidP="00D17B90">
            <w:pPr>
              <w:pStyle w:val="GlossEng"/>
            </w:pPr>
          </w:p>
        </w:tc>
        <w:tc>
          <w:tcPr>
            <w:tcW w:w="673" w:type="dxa"/>
            <w:shd w:val="clear" w:color="auto" w:fill="auto"/>
          </w:tcPr>
          <w:p w14:paraId="4157D42A" w14:textId="77777777" w:rsidR="00D17B90" w:rsidRPr="005F70FB" w:rsidRDefault="00D17B90" w:rsidP="00D17B90">
            <w:pPr>
              <w:pStyle w:val="GlossEng"/>
            </w:pPr>
          </w:p>
        </w:tc>
        <w:tc>
          <w:tcPr>
            <w:tcW w:w="551" w:type="dxa"/>
            <w:shd w:val="clear" w:color="auto" w:fill="auto"/>
          </w:tcPr>
          <w:p w14:paraId="61733768" w14:textId="77777777" w:rsidR="00D17B90" w:rsidRPr="005F70FB" w:rsidRDefault="00D17B90" w:rsidP="00D17B90">
            <w:pPr>
              <w:pStyle w:val="GlossEng"/>
            </w:pPr>
            <w:r w:rsidRPr="005F70FB">
              <w:t>ugh!</w:t>
            </w:r>
          </w:p>
        </w:tc>
        <w:tc>
          <w:tcPr>
            <w:tcW w:w="729" w:type="dxa"/>
            <w:shd w:val="clear" w:color="auto" w:fill="auto"/>
          </w:tcPr>
          <w:p w14:paraId="1C218885" w14:textId="77777777" w:rsidR="00D17B90" w:rsidRPr="005F70FB" w:rsidRDefault="00D17B90" w:rsidP="00D17B90">
            <w:pPr>
              <w:pStyle w:val="GlossEng"/>
            </w:pPr>
            <w:r w:rsidRPr="005F70FB">
              <w:t>night</w:t>
            </w:r>
          </w:p>
        </w:tc>
        <w:tc>
          <w:tcPr>
            <w:tcW w:w="489" w:type="dxa"/>
            <w:shd w:val="clear" w:color="auto" w:fill="auto"/>
          </w:tcPr>
          <w:p w14:paraId="4D7F13D5" w14:textId="77777777" w:rsidR="00D17B90" w:rsidRPr="005F70FB" w:rsidRDefault="00D17B90" w:rsidP="00D17B90">
            <w:pPr>
              <w:pStyle w:val="GlossEng"/>
            </w:pPr>
            <w:r w:rsidRPr="005F70FB">
              <w:rPr>
                <w:rStyle w:val="ChSmallCaps"/>
              </w:rPr>
              <w:t>3sg</w:t>
            </w:r>
          </w:p>
        </w:tc>
        <w:tc>
          <w:tcPr>
            <w:tcW w:w="923" w:type="dxa"/>
            <w:shd w:val="clear" w:color="auto" w:fill="auto"/>
          </w:tcPr>
          <w:p w14:paraId="1F28B117" w14:textId="77777777" w:rsidR="00D17B90" w:rsidRPr="005F70FB" w:rsidRDefault="00D17B90" w:rsidP="00D17B90">
            <w:pPr>
              <w:pStyle w:val="GlossEng"/>
            </w:pPr>
            <w:r w:rsidRPr="005F70FB">
              <w:t>wake.up</w:t>
            </w:r>
          </w:p>
        </w:tc>
        <w:tc>
          <w:tcPr>
            <w:tcW w:w="384" w:type="dxa"/>
            <w:shd w:val="clear" w:color="auto" w:fill="auto"/>
          </w:tcPr>
          <w:p w14:paraId="771E899B" w14:textId="77777777" w:rsidR="00D17B90" w:rsidRPr="005F70FB" w:rsidRDefault="00D17B90" w:rsidP="00D17B90">
            <w:pPr>
              <w:pStyle w:val="GlossEng"/>
            </w:pPr>
            <w:r w:rsidRPr="005F70FB">
              <w:t>uh</w:t>
            </w:r>
          </w:p>
        </w:tc>
        <w:tc>
          <w:tcPr>
            <w:tcW w:w="451" w:type="dxa"/>
            <w:shd w:val="clear" w:color="auto" w:fill="auto"/>
          </w:tcPr>
          <w:p w14:paraId="6991FFBC" w14:textId="77777777" w:rsidR="00D17B90" w:rsidRPr="005F70FB" w:rsidRDefault="00D17B90" w:rsidP="00D17B90">
            <w:pPr>
              <w:pStyle w:val="GlossEng"/>
            </w:pPr>
            <w:r w:rsidRPr="005F70FB">
              <w:t>yes</w:t>
            </w:r>
          </w:p>
        </w:tc>
        <w:tc>
          <w:tcPr>
            <w:tcW w:w="751" w:type="dxa"/>
            <w:shd w:val="clear" w:color="auto" w:fill="auto"/>
          </w:tcPr>
          <w:p w14:paraId="210CB607" w14:textId="77777777" w:rsidR="00D17B90" w:rsidRPr="005F70FB" w:rsidRDefault="00D17B90" w:rsidP="00D17B90">
            <w:pPr>
              <w:pStyle w:val="GlossEng"/>
            </w:pPr>
            <w:r w:rsidRPr="005F70FB">
              <w:t>almost</w:t>
            </w:r>
          </w:p>
        </w:tc>
      </w:tr>
    </w:tbl>
    <w:p w14:paraId="1910558D" w14:textId="77777777" w:rsidR="00D17B90" w:rsidRPr="005F70FB" w:rsidRDefault="00D17B90" w:rsidP="00D17B90">
      <w:pPr>
        <w:pStyle w:val="FreeTranslEng"/>
      </w:pPr>
      <w:r w:rsidRPr="005F70FB">
        <w:t>Nelci: ugh! (last) night she got up, uh yes, (it was) almost</w:t>
      </w:r>
    </w:p>
    <w:tbl>
      <w:tblPr>
        <w:tblW w:w="6789" w:type="dxa"/>
        <w:tblCellMar>
          <w:left w:w="42" w:type="dxa"/>
          <w:right w:w="42" w:type="dxa"/>
        </w:tblCellMar>
        <w:tblLook w:val="01E0" w:firstRow="1" w:lastRow="1" w:firstColumn="1" w:lastColumn="1" w:noHBand="0" w:noVBand="0"/>
      </w:tblPr>
      <w:tblGrid>
        <w:gridCol w:w="709"/>
        <w:gridCol w:w="629"/>
        <w:gridCol w:w="851"/>
        <w:gridCol w:w="751"/>
        <w:gridCol w:w="607"/>
        <w:gridCol w:w="489"/>
        <w:gridCol w:w="573"/>
        <w:gridCol w:w="873"/>
        <w:gridCol w:w="595"/>
        <w:gridCol w:w="712"/>
      </w:tblGrid>
      <w:tr w:rsidR="00AC23C4" w:rsidRPr="005F70FB" w14:paraId="78F64485" w14:textId="77777777" w:rsidTr="00AC23C4">
        <w:tc>
          <w:tcPr>
            <w:tcW w:w="709" w:type="dxa"/>
            <w:shd w:val="clear" w:color="auto" w:fill="auto"/>
          </w:tcPr>
          <w:p w14:paraId="22AEC43D" w14:textId="77777777" w:rsidR="00D17B90" w:rsidRPr="005F70FB" w:rsidRDefault="00D17B90" w:rsidP="00D17B90">
            <w:pPr>
              <w:pStyle w:val="Text"/>
            </w:pPr>
            <w:r w:rsidRPr="005F70FB">
              <w:t>0047</w:t>
            </w:r>
          </w:p>
        </w:tc>
        <w:tc>
          <w:tcPr>
            <w:tcW w:w="629" w:type="dxa"/>
            <w:shd w:val="clear" w:color="auto" w:fill="auto"/>
          </w:tcPr>
          <w:p w14:paraId="25AB0C9D" w14:textId="77777777" w:rsidR="00D17B90" w:rsidRPr="005F70FB" w:rsidRDefault="00D17B90" w:rsidP="00D17B90">
            <w:pPr>
              <w:pStyle w:val="Text"/>
            </w:pPr>
            <w:r w:rsidRPr="005F70FB">
              <w:t>Oten:</w:t>
            </w:r>
          </w:p>
        </w:tc>
        <w:tc>
          <w:tcPr>
            <w:tcW w:w="851" w:type="dxa"/>
            <w:shd w:val="clear" w:color="auto" w:fill="auto"/>
          </w:tcPr>
          <w:p w14:paraId="2E0F9C35" w14:textId="77777777" w:rsidR="00D17B90" w:rsidRPr="005F70FB" w:rsidRDefault="00D17B90" w:rsidP="00D17B90">
            <w:pPr>
              <w:pStyle w:val="Text"/>
            </w:pPr>
            <w:r w:rsidRPr="005F70FB">
              <w:t>lo</w:t>
            </w:r>
          </w:p>
        </w:tc>
        <w:tc>
          <w:tcPr>
            <w:tcW w:w="751" w:type="dxa"/>
            <w:shd w:val="clear" w:color="auto" w:fill="auto"/>
          </w:tcPr>
          <w:p w14:paraId="27E8676F" w14:textId="77777777" w:rsidR="00D17B90" w:rsidRPr="005F70FB" w:rsidRDefault="00D17B90" w:rsidP="00D17B90">
            <w:pPr>
              <w:pStyle w:val="Text"/>
            </w:pPr>
            <w:r w:rsidRPr="005F70FB">
              <w:t>hampir</w:t>
            </w:r>
          </w:p>
        </w:tc>
        <w:tc>
          <w:tcPr>
            <w:tcW w:w="607" w:type="dxa"/>
            <w:shd w:val="clear" w:color="auto" w:fill="auto"/>
          </w:tcPr>
          <w:p w14:paraId="19D4E06C" w14:textId="77777777" w:rsidR="00D17B90" w:rsidRPr="005F70FB" w:rsidRDefault="00D17B90" w:rsidP="00D17B90">
            <w:pPr>
              <w:pStyle w:val="Text"/>
            </w:pPr>
            <w:r w:rsidRPr="005F70FB">
              <w:t>siang</w:t>
            </w:r>
          </w:p>
        </w:tc>
        <w:tc>
          <w:tcPr>
            <w:tcW w:w="489" w:type="dxa"/>
            <w:shd w:val="clear" w:color="auto" w:fill="auto"/>
          </w:tcPr>
          <w:p w14:paraId="16B25392" w14:textId="77777777" w:rsidR="00D17B90" w:rsidRPr="005F70FB" w:rsidRDefault="00D17B90" w:rsidP="00D17B90">
            <w:pPr>
              <w:pStyle w:val="Text"/>
            </w:pPr>
            <w:r w:rsidRPr="005F70FB">
              <w:t>sa</w:t>
            </w:r>
          </w:p>
        </w:tc>
        <w:tc>
          <w:tcPr>
            <w:tcW w:w="573" w:type="dxa"/>
            <w:shd w:val="clear" w:color="auto" w:fill="auto"/>
          </w:tcPr>
          <w:p w14:paraId="523CD4B1" w14:textId="77777777" w:rsidR="00D17B90" w:rsidRPr="005F70FB" w:rsidRDefault="00D17B90" w:rsidP="00D17B90">
            <w:pPr>
              <w:pStyle w:val="Text"/>
            </w:pPr>
            <w:r w:rsidRPr="005F70FB">
              <w:t>yang</w:t>
            </w:r>
          </w:p>
        </w:tc>
        <w:tc>
          <w:tcPr>
            <w:tcW w:w="873" w:type="dxa"/>
            <w:shd w:val="clear" w:color="auto" w:fill="auto"/>
          </w:tcPr>
          <w:p w14:paraId="02B85D2D" w14:textId="77777777" w:rsidR="00D17B90" w:rsidRPr="005F70FB" w:rsidRDefault="00D17B90" w:rsidP="00D17B90">
            <w:pPr>
              <w:pStyle w:val="Text"/>
            </w:pPr>
            <w:r w:rsidRPr="005F70FB">
              <w:t>bangung</w:t>
            </w:r>
          </w:p>
        </w:tc>
        <w:tc>
          <w:tcPr>
            <w:tcW w:w="595" w:type="dxa"/>
            <w:shd w:val="clear" w:color="auto" w:fill="auto"/>
          </w:tcPr>
          <w:p w14:paraId="75DB36C6" w14:textId="77777777" w:rsidR="00D17B90" w:rsidRPr="005F70FB" w:rsidRDefault="00D17B90" w:rsidP="00D17B90">
            <w:pPr>
              <w:pStyle w:val="Text"/>
            </w:pPr>
            <w:r w:rsidRPr="005F70FB">
              <w:t>lebi</w:t>
            </w:r>
          </w:p>
        </w:tc>
        <w:tc>
          <w:tcPr>
            <w:tcW w:w="712" w:type="dxa"/>
            <w:shd w:val="clear" w:color="auto" w:fill="auto"/>
          </w:tcPr>
          <w:p w14:paraId="75D1494F" w14:textId="77777777" w:rsidR="00D17B90" w:rsidRPr="005F70FB" w:rsidRDefault="00D17B90" w:rsidP="00D17B90">
            <w:pPr>
              <w:pStyle w:val="Text"/>
            </w:pPr>
            <w:r w:rsidRPr="005F70FB">
              <w:t>cepat</w:t>
            </w:r>
          </w:p>
        </w:tc>
      </w:tr>
      <w:tr w:rsidR="00AC23C4" w:rsidRPr="005F70FB" w14:paraId="6BCDDB3B" w14:textId="77777777" w:rsidTr="00AC23C4">
        <w:tc>
          <w:tcPr>
            <w:tcW w:w="709" w:type="dxa"/>
            <w:shd w:val="clear" w:color="auto" w:fill="auto"/>
          </w:tcPr>
          <w:p w14:paraId="1AAFA704" w14:textId="77777777" w:rsidR="00D17B90" w:rsidRPr="005F70FB" w:rsidRDefault="00D17B90" w:rsidP="00D17B90">
            <w:pPr>
              <w:pStyle w:val="GlossEng"/>
            </w:pPr>
          </w:p>
        </w:tc>
        <w:tc>
          <w:tcPr>
            <w:tcW w:w="629" w:type="dxa"/>
            <w:shd w:val="clear" w:color="auto" w:fill="auto"/>
          </w:tcPr>
          <w:p w14:paraId="5FA7124D" w14:textId="77777777" w:rsidR="00D17B90" w:rsidRPr="005F70FB" w:rsidRDefault="00D17B90" w:rsidP="00D17B90">
            <w:pPr>
              <w:pStyle w:val="GlossEng"/>
            </w:pPr>
          </w:p>
        </w:tc>
        <w:tc>
          <w:tcPr>
            <w:tcW w:w="851" w:type="dxa"/>
            <w:shd w:val="clear" w:color="auto" w:fill="auto"/>
          </w:tcPr>
          <w:p w14:paraId="2776099D" w14:textId="77777777" w:rsidR="00D17B90" w:rsidRPr="005F70FB" w:rsidRDefault="00D17B90" w:rsidP="00D17B90">
            <w:pPr>
              <w:pStyle w:val="GlossEng"/>
            </w:pPr>
            <w:r w:rsidRPr="005F70FB">
              <w:t>right![SI]</w:t>
            </w:r>
          </w:p>
        </w:tc>
        <w:tc>
          <w:tcPr>
            <w:tcW w:w="751" w:type="dxa"/>
            <w:shd w:val="clear" w:color="auto" w:fill="auto"/>
          </w:tcPr>
          <w:p w14:paraId="765B8640" w14:textId="77777777" w:rsidR="00D17B90" w:rsidRPr="005F70FB" w:rsidRDefault="00D17B90" w:rsidP="00D17B90">
            <w:pPr>
              <w:pStyle w:val="GlossEng"/>
            </w:pPr>
            <w:r w:rsidRPr="005F70FB">
              <w:t>almost</w:t>
            </w:r>
          </w:p>
        </w:tc>
        <w:tc>
          <w:tcPr>
            <w:tcW w:w="607" w:type="dxa"/>
            <w:shd w:val="clear" w:color="auto" w:fill="auto"/>
          </w:tcPr>
          <w:p w14:paraId="303A4AA0" w14:textId="77777777" w:rsidR="00D17B90" w:rsidRPr="005F70FB" w:rsidRDefault="00D17B90" w:rsidP="00D17B90">
            <w:pPr>
              <w:pStyle w:val="GlossEng"/>
            </w:pPr>
            <w:r w:rsidRPr="005F70FB">
              <w:t>day</w:t>
            </w:r>
          </w:p>
        </w:tc>
        <w:tc>
          <w:tcPr>
            <w:tcW w:w="489" w:type="dxa"/>
            <w:shd w:val="clear" w:color="auto" w:fill="auto"/>
          </w:tcPr>
          <w:p w14:paraId="474D9BE4" w14:textId="77777777" w:rsidR="00D17B90" w:rsidRPr="005F70FB" w:rsidRDefault="00D17B90" w:rsidP="00D17B90">
            <w:pPr>
              <w:pStyle w:val="GlossEng"/>
            </w:pPr>
            <w:r w:rsidRPr="005F70FB">
              <w:rPr>
                <w:rStyle w:val="ChSmallCaps"/>
              </w:rPr>
              <w:t>1sg</w:t>
            </w:r>
          </w:p>
        </w:tc>
        <w:tc>
          <w:tcPr>
            <w:tcW w:w="573" w:type="dxa"/>
            <w:shd w:val="clear" w:color="auto" w:fill="auto"/>
          </w:tcPr>
          <w:p w14:paraId="07624369" w14:textId="77777777" w:rsidR="00D17B90" w:rsidRPr="005F70FB" w:rsidRDefault="00D17B90" w:rsidP="00D17B90">
            <w:pPr>
              <w:pStyle w:val="GlossEng"/>
            </w:pPr>
            <w:r w:rsidRPr="005F70FB">
              <w:rPr>
                <w:rStyle w:val="ChSmallCaps"/>
              </w:rPr>
              <w:t>rel</w:t>
            </w:r>
          </w:p>
        </w:tc>
        <w:tc>
          <w:tcPr>
            <w:tcW w:w="873" w:type="dxa"/>
            <w:shd w:val="clear" w:color="auto" w:fill="auto"/>
          </w:tcPr>
          <w:p w14:paraId="5FC0D4DB" w14:textId="77777777" w:rsidR="00D17B90" w:rsidRPr="005F70FB" w:rsidRDefault="00D17B90" w:rsidP="00D17B90">
            <w:pPr>
              <w:pStyle w:val="GlossEng"/>
            </w:pPr>
            <w:r w:rsidRPr="005F70FB">
              <w:t>wake.up</w:t>
            </w:r>
          </w:p>
        </w:tc>
        <w:tc>
          <w:tcPr>
            <w:tcW w:w="595" w:type="dxa"/>
            <w:shd w:val="clear" w:color="auto" w:fill="auto"/>
          </w:tcPr>
          <w:p w14:paraId="03B2BADE" w14:textId="77777777" w:rsidR="00D17B90" w:rsidRPr="005F70FB" w:rsidRDefault="00D17B90" w:rsidP="00D17B90">
            <w:pPr>
              <w:pStyle w:val="GlossEng"/>
            </w:pPr>
            <w:r w:rsidRPr="005F70FB">
              <w:t>more</w:t>
            </w:r>
          </w:p>
        </w:tc>
        <w:tc>
          <w:tcPr>
            <w:tcW w:w="712" w:type="dxa"/>
            <w:shd w:val="clear" w:color="auto" w:fill="auto"/>
          </w:tcPr>
          <w:p w14:paraId="7AB779F0" w14:textId="77777777" w:rsidR="00D17B90" w:rsidRPr="005F70FB" w:rsidRDefault="00D17B90" w:rsidP="00D17B90">
            <w:pPr>
              <w:pStyle w:val="GlossEng"/>
            </w:pPr>
            <w:r w:rsidRPr="005F70FB">
              <w:t>be.fast</w:t>
            </w:r>
          </w:p>
        </w:tc>
      </w:tr>
    </w:tbl>
    <w:p w14:paraId="536047C4" w14:textId="1752D55F" w:rsidR="00D17B90" w:rsidRPr="005F70FB" w:rsidRDefault="00D17B90" w:rsidP="00C82099">
      <w:pPr>
        <w:pStyle w:val="FreeTranslEng"/>
      </w:pPr>
      <w:r w:rsidRPr="005F70FB">
        <w:t xml:space="preserve">Oten: right, it was almost daylight, </w:t>
      </w:r>
      <w:r w:rsidR="00C82099">
        <w:t xml:space="preserve">(it was) me who </w:t>
      </w:r>
      <w:r w:rsidRPr="005F70FB">
        <w:t>woke up earlier</w:t>
      </w:r>
    </w:p>
    <w:tbl>
      <w:tblPr>
        <w:tblW w:w="0" w:type="auto"/>
        <w:tblCellMar>
          <w:left w:w="42" w:type="dxa"/>
          <w:right w:w="42" w:type="dxa"/>
        </w:tblCellMar>
        <w:tblLook w:val="01E0" w:firstRow="1" w:lastRow="1" w:firstColumn="1" w:lastColumn="1" w:noHBand="0" w:noVBand="0"/>
      </w:tblPr>
      <w:tblGrid>
        <w:gridCol w:w="709"/>
        <w:gridCol w:w="603"/>
        <w:gridCol w:w="514"/>
        <w:gridCol w:w="380"/>
      </w:tblGrid>
      <w:tr w:rsidR="00D17B90" w:rsidRPr="005F70FB" w14:paraId="00D1D7D4" w14:textId="77777777" w:rsidTr="00AC23C4">
        <w:tc>
          <w:tcPr>
            <w:tcW w:w="709" w:type="dxa"/>
            <w:shd w:val="clear" w:color="auto" w:fill="auto"/>
          </w:tcPr>
          <w:p w14:paraId="2FAE023F" w14:textId="77777777" w:rsidR="00D17B90" w:rsidRPr="005F70FB" w:rsidRDefault="00D17B90" w:rsidP="00D17B90">
            <w:pPr>
              <w:pStyle w:val="Text"/>
            </w:pPr>
            <w:r w:rsidRPr="005F70FB">
              <w:t>0048</w:t>
            </w:r>
          </w:p>
        </w:tc>
        <w:tc>
          <w:tcPr>
            <w:tcW w:w="603" w:type="dxa"/>
            <w:shd w:val="clear" w:color="auto" w:fill="auto"/>
          </w:tcPr>
          <w:p w14:paraId="4198EEC6" w14:textId="77777777" w:rsidR="00D17B90" w:rsidRPr="005F70FB" w:rsidRDefault="00D17B90" w:rsidP="00D17B90">
            <w:pPr>
              <w:pStyle w:val="Text"/>
            </w:pPr>
            <w:r w:rsidRPr="005F70FB">
              <w:t>Klara:</w:t>
            </w:r>
          </w:p>
        </w:tc>
        <w:tc>
          <w:tcPr>
            <w:tcW w:w="514" w:type="dxa"/>
            <w:shd w:val="clear" w:color="auto" w:fill="auto"/>
          </w:tcPr>
          <w:p w14:paraId="230CEB23" w14:textId="77777777" w:rsidR="00D17B90" w:rsidRPr="005F70FB" w:rsidRDefault="00D17B90" w:rsidP="00D17B90">
            <w:pPr>
              <w:pStyle w:val="Text"/>
            </w:pPr>
            <w:r w:rsidRPr="005F70FB">
              <w:t>em?</w:t>
            </w:r>
          </w:p>
        </w:tc>
        <w:tc>
          <w:tcPr>
            <w:tcW w:w="380" w:type="dxa"/>
            <w:shd w:val="clear" w:color="auto" w:fill="auto"/>
          </w:tcPr>
          <w:p w14:paraId="41A562F3" w14:textId="77777777" w:rsidR="00D17B90" w:rsidRPr="005F70FB" w:rsidRDefault="00D17B90" w:rsidP="00D17B90">
            <w:pPr>
              <w:pStyle w:val="Text"/>
            </w:pPr>
            <w:r w:rsidRPr="005F70FB">
              <w:t>e?</w:t>
            </w:r>
          </w:p>
        </w:tc>
      </w:tr>
      <w:tr w:rsidR="00D17B90" w:rsidRPr="005F70FB" w14:paraId="32D328E4" w14:textId="77777777" w:rsidTr="00AC23C4">
        <w:tc>
          <w:tcPr>
            <w:tcW w:w="709" w:type="dxa"/>
            <w:shd w:val="clear" w:color="auto" w:fill="auto"/>
          </w:tcPr>
          <w:p w14:paraId="0D518170" w14:textId="77777777" w:rsidR="00D17B90" w:rsidRPr="005F70FB" w:rsidRDefault="00D17B90" w:rsidP="00D17B90">
            <w:pPr>
              <w:pStyle w:val="GlossEng"/>
            </w:pPr>
          </w:p>
        </w:tc>
        <w:tc>
          <w:tcPr>
            <w:tcW w:w="603" w:type="dxa"/>
            <w:shd w:val="clear" w:color="auto" w:fill="auto"/>
          </w:tcPr>
          <w:p w14:paraId="0ADF599E" w14:textId="77777777" w:rsidR="00D17B90" w:rsidRPr="005F70FB" w:rsidRDefault="00D17B90" w:rsidP="00D17B90">
            <w:pPr>
              <w:pStyle w:val="GlossEng"/>
            </w:pPr>
          </w:p>
        </w:tc>
        <w:tc>
          <w:tcPr>
            <w:tcW w:w="514" w:type="dxa"/>
            <w:shd w:val="clear" w:color="auto" w:fill="auto"/>
          </w:tcPr>
          <w:p w14:paraId="357DBCA8" w14:textId="77777777" w:rsidR="00D17B90" w:rsidRPr="005F70FB" w:rsidRDefault="00D17B90" w:rsidP="00D17B90">
            <w:pPr>
              <w:pStyle w:val="GlossEng"/>
            </w:pPr>
            <w:r w:rsidRPr="005F70FB">
              <w:t>uh</w:t>
            </w:r>
          </w:p>
        </w:tc>
        <w:tc>
          <w:tcPr>
            <w:tcW w:w="380" w:type="dxa"/>
            <w:shd w:val="clear" w:color="auto" w:fill="auto"/>
          </w:tcPr>
          <w:p w14:paraId="33BB4858" w14:textId="77777777" w:rsidR="00D17B90" w:rsidRPr="005F70FB" w:rsidRDefault="00D17B90" w:rsidP="00D17B90">
            <w:pPr>
              <w:pStyle w:val="GlossEng"/>
            </w:pPr>
            <w:r w:rsidRPr="005F70FB">
              <w:t>uh</w:t>
            </w:r>
          </w:p>
        </w:tc>
      </w:tr>
    </w:tbl>
    <w:p w14:paraId="69D49342" w14:textId="77777777" w:rsidR="00D17B90" w:rsidRPr="005F70FB" w:rsidRDefault="00D17B90" w:rsidP="00D17B90">
      <w:pPr>
        <w:pStyle w:val="FreeTranslEng"/>
      </w:pPr>
      <w:r w:rsidRPr="005F70FB">
        <w:t>Klara: uh, uh</w:t>
      </w:r>
    </w:p>
    <w:tbl>
      <w:tblPr>
        <w:tblW w:w="0" w:type="auto"/>
        <w:tblCellMar>
          <w:left w:w="42" w:type="dxa"/>
          <w:right w:w="42" w:type="dxa"/>
        </w:tblCellMar>
        <w:tblLook w:val="01E0" w:firstRow="1" w:lastRow="1" w:firstColumn="1" w:lastColumn="1" w:noHBand="0" w:noVBand="0"/>
      </w:tblPr>
      <w:tblGrid>
        <w:gridCol w:w="709"/>
        <w:gridCol w:w="629"/>
        <w:gridCol w:w="662"/>
        <w:gridCol w:w="462"/>
      </w:tblGrid>
      <w:tr w:rsidR="00D17B90" w:rsidRPr="005F70FB" w14:paraId="58D0C314" w14:textId="77777777" w:rsidTr="00AC23C4">
        <w:tc>
          <w:tcPr>
            <w:tcW w:w="709" w:type="dxa"/>
            <w:shd w:val="clear" w:color="auto" w:fill="auto"/>
          </w:tcPr>
          <w:p w14:paraId="1B22426A" w14:textId="77777777" w:rsidR="00D17B90" w:rsidRPr="005F70FB" w:rsidRDefault="00D17B90" w:rsidP="00D17B90">
            <w:pPr>
              <w:pStyle w:val="Text"/>
            </w:pPr>
            <w:r w:rsidRPr="005F70FB">
              <w:t>0049</w:t>
            </w:r>
          </w:p>
        </w:tc>
        <w:tc>
          <w:tcPr>
            <w:tcW w:w="629" w:type="dxa"/>
            <w:shd w:val="clear" w:color="auto" w:fill="auto"/>
          </w:tcPr>
          <w:p w14:paraId="0C5AA484" w14:textId="77777777" w:rsidR="00D17B90" w:rsidRPr="005F70FB" w:rsidRDefault="00D17B90" w:rsidP="00D17B90">
            <w:pPr>
              <w:pStyle w:val="Text"/>
            </w:pPr>
            <w:r w:rsidRPr="005F70FB">
              <w:t>Oten:</w:t>
            </w:r>
          </w:p>
        </w:tc>
        <w:tc>
          <w:tcPr>
            <w:tcW w:w="662" w:type="dxa"/>
            <w:shd w:val="clear" w:color="auto" w:fill="auto"/>
          </w:tcPr>
          <w:p w14:paraId="0C6624C9" w14:textId="77777777" w:rsidR="00D17B90" w:rsidRPr="005F70FB" w:rsidRDefault="00D17B90" w:rsidP="00D17B90">
            <w:pPr>
              <w:pStyle w:val="Text"/>
            </w:pPr>
            <w:r w:rsidRPr="005F70FB">
              <w:t>knapa</w:t>
            </w:r>
          </w:p>
        </w:tc>
        <w:tc>
          <w:tcPr>
            <w:tcW w:w="462" w:type="dxa"/>
            <w:shd w:val="clear" w:color="auto" w:fill="auto"/>
          </w:tcPr>
          <w:p w14:paraId="459DFBC6" w14:textId="77777777" w:rsidR="00D17B90" w:rsidRPr="005F70FB" w:rsidRDefault="00D17B90" w:rsidP="00D17B90">
            <w:pPr>
              <w:pStyle w:val="Text"/>
            </w:pPr>
            <w:r w:rsidRPr="005F70FB">
              <w:t>ka?</w:t>
            </w:r>
          </w:p>
        </w:tc>
      </w:tr>
      <w:tr w:rsidR="00D17B90" w:rsidRPr="005F70FB" w14:paraId="4285E684" w14:textId="77777777" w:rsidTr="00AC23C4">
        <w:tc>
          <w:tcPr>
            <w:tcW w:w="709" w:type="dxa"/>
            <w:shd w:val="clear" w:color="auto" w:fill="auto"/>
          </w:tcPr>
          <w:p w14:paraId="5BD8C289" w14:textId="77777777" w:rsidR="00D17B90" w:rsidRPr="005F70FB" w:rsidRDefault="00D17B90" w:rsidP="00D17B90">
            <w:pPr>
              <w:pStyle w:val="GlossEng"/>
            </w:pPr>
          </w:p>
        </w:tc>
        <w:tc>
          <w:tcPr>
            <w:tcW w:w="629" w:type="dxa"/>
            <w:shd w:val="clear" w:color="auto" w:fill="auto"/>
          </w:tcPr>
          <w:p w14:paraId="25ABEDAB" w14:textId="77777777" w:rsidR="00D17B90" w:rsidRPr="005F70FB" w:rsidRDefault="00D17B90" w:rsidP="00D17B90">
            <w:pPr>
              <w:pStyle w:val="GlossEng"/>
            </w:pPr>
          </w:p>
        </w:tc>
        <w:tc>
          <w:tcPr>
            <w:tcW w:w="662" w:type="dxa"/>
            <w:shd w:val="clear" w:color="auto" w:fill="auto"/>
          </w:tcPr>
          <w:p w14:paraId="4FC9822D" w14:textId="77777777" w:rsidR="00D17B90" w:rsidRPr="005F70FB" w:rsidRDefault="00D17B90" w:rsidP="00D17B90">
            <w:pPr>
              <w:pStyle w:val="GlossEng"/>
            </w:pPr>
            <w:r w:rsidRPr="005F70FB">
              <w:t>why</w:t>
            </w:r>
          </w:p>
        </w:tc>
        <w:tc>
          <w:tcPr>
            <w:tcW w:w="462" w:type="dxa"/>
            <w:shd w:val="clear" w:color="auto" w:fill="auto"/>
          </w:tcPr>
          <w:p w14:paraId="0093D603" w14:textId="77777777" w:rsidR="00D17B90" w:rsidRPr="005F70FB" w:rsidRDefault="00D17B90" w:rsidP="00D17B90">
            <w:pPr>
              <w:pStyle w:val="GlossEng"/>
            </w:pPr>
            <w:r w:rsidRPr="005F70FB">
              <w:t>or</w:t>
            </w:r>
          </w:p>
        </w:tc>
      </w:tr>
    </w:tbl>
    <w:p w14:paraId="25E91CFD" w14:textId="77777777" w:rsidR="00D17B90" w:rsidRPr="005F70FB" w:rsidRDefault="00D17B90" w:rsidP="00D17B90">
      <w:pPr>
        <w:pStyle w:val="FreeTranslEng"/>
      </w:pPr>
      <w:r w:rsidRPr="005F70FB">
        <w:t>Oten: what happened?</w:t>
      </w:r>
    </w:p>
    <w:tbl>
      <w:tblPr>
        <w:tblW w:w="0" w:type="auto"/>
        <w:tblCellMar>
          <w:left w:w="42" w:type="dxa"/>
          <w:right w:w="42" w:type="dxa"/>
        </w:tblCellMar>
        <w:tblLook w:val="01E0" w:firstRow="1" w:lastRow="1" w:firstColumn="1" w:lastColumn="1" w:noHBand="0" w:noVBand="0"/>
      </w:tblPr>
      <w:tblGrid>
        <w:gridCol w:w="709"/>
        <w:gridCol w:w="673"/>
        <w:gridCol w:w="489"/>
        <w:gridCol w:w="873"/>
        <w:gridCol w:w="695"/>
        <w:gridCol w:w="723"/>
        <w:gridCol w:w="695"/>
        <w:gridCol w:w="540"/>
      </w:tblGrid>
      <w:tr w:rsidR="00AC23C4" w:rsidRPr="005F70FB" w14:paraId="206CCEB2" w14:textId="77777777" w:rsidTr="00AC23C4">
        <w:tc>
          <w:tcPr>
            <w:tcW w:w="709" w:type="dxa"/>
            <w:shd w:val="clear" w:color="auto" w:fill="auto"/>
          </w:tcPr>
          <w:p w14:paraId="7B09DC57" w14:textId="77777777" w:rsidR="00D17B90" w:rsidRPr="005F70FB" w:rsidRDefault="00D17B90" w:rsidP="00D17B90">
            <w:pPr>
              <w:pStyle w:val="Text"/>
            </w:pPr>
            <w:r w:rsidRPr="005F70FB">
              <w:t>0050</w:t>
            </w:r>
          </w:p>
        </w:tc>
        <w:tc>
          <w:tcPr>
            <w:tcW w:w="673" w:type="dxa"/>
            <w:shd w:val="clear" w:color="auto" w:fill="auto"/>
          </w:tcPr>
          <w:p w14:paraId="4456EBEB" w14:textId="77777777" w:rsidR="00D17B90" w:rsidRPr="005F70FB" w:rsidRDefault="00D17B90" w:rsidP="00D17B90">
            <w:pPr>
              <w:pStyle w:val="Text"/>
            </w:pPr>
            <w:r w:rsidRPr="005F70FB">
              <w:t>Nelci:</w:t>
            </w:r>
          </w:p>
        </w:tc>
        <w:tc>
          <w:tcPr>
            <w:tcW w:w="489" w:type="dxa"/>
            <w:shd w:val="clear" w:color="auto" w:fill="auto"/>
          </w:tcPr>
          <w:p w14:paraId="55A56904" w14:textId="77777777" w:rsidR="00D17B90" w:rsidRPr="005F70FB" w:rsidRDefault="00D17B90" w:rsidP="00D17B90">
            <w:pPr>
              <w:pStyle w:val="Text"/>
            </w:pPr>
            <w:r w:rsidRPr="005F70FB">
              <w:t>sa</w:t>
            </w:r>
          </w:p>
        </w:tc>
        <w:tc>
          <w:tcPr>
            <w:tcW w:w="873" w:type="dxa"/>
            <w:shd w:val="clear" w:color="auto" w:fill="auto"/>
          </w:tcPr>
          <w:p w14:paraId="45BAA5B4" w14:textId="77777777" w:rsidR="00D17B90" w:rsidRPr="005F70FB" w:rsidRDefault="00D17B90" w:rsidP="00D17B90">
            <w:pPr>
              <w:pStyle w:val="Text"/>
            </w:pPr>
            <w:r w:rsidRPr="005F70FB">
              <w:t>bangung</w:t>
            </w:r>
          </w:p>
        </w:tc>
        <w:tc>
          <w:tcPr>
            <w:tcW w:w="695" w:type="dxa"/>
            <w:shd w:val="clear" w:color="auto" w:fill="auto"/>
          </w:tcPr>
          <w:p w14:paraId="2473CFC5" w14:textId="77777777" w:rsidR="00D17B90" w:rsidRPr="005F70FB" w:rsidRDefault="00D17B90" w:rsidP="00D17B90">
            <w:pPr>
              <w:pStyle w:val="Text"/>
            </w:pPr>
            <w:r w:rsidRPr="005F70FB">
              <w:t>stenga</w:t>
            </w:r>
          </w:p>
        </w:tc>
        <w:tc>
          <w:tcPr>
            <w:tcW w:w="723" w:type="dxa"/>
            <w:shd w:val="clear" w:color="auto" w:fill="auto"/>
          </w:tcPr>
          <w:p w14:paraId="09F68931" w14:textId="77777777" w:rsidR="00D17B90" w:rsidRPr="005F70FB" w:rsidRDefault="00D17B90" w:rsidP="00D17B90">
            <w:pPr>
              <w:pStyle w:val="Text"/>
            </w:pPr>
            <w:r w:rsidRPr="005F70FB">
              <w:t>empat,</w:t>
            </w:r>
          </w:p>
        </w:tc>
        <w:tc>
          <w:tcPr>
            <w:tcW w:w="695" w:type="dxa"/>
            <w:shd w:val="clear" w:color="auto" w:fill="auto"/>
          </w:tcPr>
          <w:p w14:paraId="51F9E15C" w14:textId="77777777" w:rsidR="00D17B90" w:rsidRPr="005F70FB" w:rsidRDefault="00D17B90" w:rsidP="00D17B90">
            <w:pPr>
              <w:pStyle w:val="Text"/>
            </w:pPr>
            <w:r w:rsidRPr="005F70FB">
              <w:t>stenga</w:t>
            </w:r>
          </w:p>
        </w:tc>
        <w:tc>
          <w:tcPr>
            <w:tcW w:w="540" w:type="dxa"/>
            <w:shd w:val="clear" w:color="auto" w:fill="auto"/>
          </w:tcPr>
          <w:p w14:paraId="7A4767FA" w14:textId="77777777" w:rsidR="00D17B90" w:rsidRPr="005F70FB" w:rsidRDefault="00D17B90" w:rsidP="00D17B90">
            <w:pPr>
              <w:pStyle w:val="Text"/>
            </w:pPr>
            <w:r w:rsidRPr="005F70FB">
              <w:t>lima</w:t>
            </w:r>
          </w:p>
        </w:tc>
      </w:tr>
      <w:tr w:rsidR="00AC23C4" w:rsidRPr="005F70FB" w14:paraId="2F1714E6" w14:textId="77777777" w:rsidTr="00AC23C4">
        <w:tc>
          <w:tcPr>
            <w:tcW w:w="709" w:type="dxa"/>
            <w:shd w:val="clear" w:color="auto" w:fill="auto"/>
          </w:tcPr>
          <w:p w14:paraId="0942334C" w14:textId="77777777" w:rsidR="00D17B90" w:rsidRPr="005F70FB" w:rsidRDefault="00D17B90" w:rsidP="00D17B90">
            <w:pPr>
              <w:pStyle w:val="GlossEng"/>
            </w:pPr>
          </w:p>
        </w:tc>
        <w:tc>
          <w:tcPr>
            <w:tcW w:w="673" w:type="dxa"/>
            <w:shd w:val="clear" w:color="auto" w:fill="auto"/>
          </w:tcPr>
          <w:p w14:paraId="4BB699AA" w14:textId="77777777" w:rsidR="00D17B90" w:rsidRPr="005F70FB" w:rsidRDefault="00D17B90" w:rsidP="00D17B90">
            <w:pPr>
              <w:pStyle w:val="GlossEng"/>
            </w:pPr>
          </w:p>
        </w:tc>
        <w:tc>
          <w:tcPr>
            <w:tcW w:w="489" w:type="dxa"/>
            <w:shd w:val="clear" w:color="auto" w:fill="auto"/>
          </w:tcPr>
          <w:p w14:paraId="3731EB4C" w14:textId="77777777" w:rsidR="00D17B90" w:rsidRPr="005F70FB" w:rsidRDefault="00D17B90" w:rsidP="00D17B90">
            <w:pPr>
              <w:pStyle w:val="GlossEng"/>
            </w:pPr>
            <w:r w:rsidRPr="005F70FB">
              <w:rPr>
                <w:rStyle w:val="ChSmallCaps"/>
              </w:rPr>
              <w:t>1sg</w:t>
            </w:r>
          </w:p>
        </w:tc>
        <w:tc>
          <w:tcPr>
            <w:tcW w:w="873" w:type="dxa"/>
            <w:shd w:val="clear" w:color="auto" w:fill="auto"/>
          </w:tcPr>
          <w:p w14:paraId="111C829A" w14:textId="77777777" w:rsidR="00D17B90" w:rsidRPr="005F70FB" w:rsidRDefault="00D17B90" w:rsidP="00D17B90">
            <w:pPr>
              <w:pStyle w:val="GlossEng"/>
            </w:pPr>
            <w:r w:rsidRPr="005F70FB">
              <w:t>wake.up</w:t>
            </w:r>
          </w:p>
        </w:tc>
        <w:tc>
          <w:tcPr>
            <w:tcW w:w="695" w:type="dxa"/>
            <w:shd w:val="clear" w:color="auto" w:fill="auto"/>
          </w:tcPr>
          <w:p w14:paraId="0DCB0612" w14:textId="77777777" w:rsidR="00D17B90" w:rsidRPr="005F70FB" w:rsidRDefault="00D17B90" w:rsidP="00D17B90">
            <w:pPr>
              <w:pStyle w:val="GlossEng"/>
            </w:pPr>
            <w:r w:rsidRPr="005F70FB">
              <w:t>half</w:t>
            </w:r>
          </w:p>
        </w:tc>
        <w:tc>
          <w:tcPr>
            <w:tcW w:w="723" w:type="dxa"/>
            <w:shd w:val="clear" w:color="auto" w:fill="auto"/>
          </w:tcPr>
          <w:p w14:paraId="40B495E3" w14:textId="77777777" w:rsidR="00D17B90" w:rsidRPr="005F70FB" w:rsidRDefault="00D17B90" w:rsidP="00D17B90">
            <w:pPr>
              <w:pStyle w:val="GlossEng"/>
            </w:pPr>
            <w:r w:rsidRPr="005F70FB">
              <w:t>four</w:t>
            </w:r>
          </w:p>
        </w:tc>
        <w:tc>
          <w:tcPr>
            <w:tcW w:w="695" w:type="dxa"/>
            <w:shd w:val="clear" w:color="auto" w:fill="auto"/>
          </w:tcPr>
          <w:p w14:paraId="6AE70BE4" w14:textId="77777777" w:rsidR="00D17B90" w:rsidRPr="005F70FB" w:rsidRDefault="00D17B90" w:rsidP="00D17B90">
            <w:pPr>
              <w:pStyle w:val="GlossEng"/>
            </w:pPr>
            <w:r w:rsidRPr="005F70FB">
              <w:t>half</w:t>
            </w:r>
          </w:p>
        </w:tc>
        <w:tc>
          <w:tcPr>
            <w:tcW w:w="540" w:type="dxa"/>
            <w:shd w:val="clear" w:color="auto" w:fill="auto"/>
          </w:tcPr>
          <w:p w14:paraId="3CC00F48" w14:textId="77777777" w:rsidR="00D17B90" w:rsidRPr="005F70FB" w:rsidRDefault="00D17B90" w:rsidP="00D17B90">
            <w:pPr>
              <w:pStyle w:val="GlossEng"/>
            </w:pPr>
            <w:r w:rsidRPr="005F70FB">
              <w:t>five</w:t>
            </w:r>
          </w:p>
        </w:tc>
      </w:tr>
    </w:tbl>
    <w:p w14:paraId="238989EF" w14:textId="77777777" w:rsidR="00D17B90" w:rsidRPr="005F70FB" w:rsidRDefault="00D17B90" w:rsidP="00D17B90">
      <w:pPr>
        <w:pStyle w:val="FreeTranslEng"/>
      </w:pPr>
      <w:r w:rsidRPr="005F70FB">
        <w:t>Nelci: I got up at half past three, half past four</w:t>
      </w:r>
    </w:p>
    <w:tbl>
      <w:tblPr>
        <w:tblW w:w="0" w:type="auto"/>
        <w:tblCellMar>
          <w:left w:w="42" w:type="dxa"/>
          <w:right w:w="42" w:type="dxa"/>
        </w:tblCellMar>
        <w:tblLook w:val="01E0" w:firstRow="1" w:lastRow="1" w:firstColumn="1" w:lastColumn="1" w:noHBand="0" w:noVBand="0"/>
      </w:tblPr>
      <w:tblGrid>
        <w:gridCol w:w="701"/>
        <w:gridCol w:w="454"/>
        <w:gridCol w:w="157"/>
        <w:gridCol w:w="103"/>
        <w:gridCol w:w="363"/>
        <w:gridCol w:w="22"/>
        <w:gridCol w:w="123"/>
        <w:gridCol w:w="94"/>
        <w:gridCol w:w="271"/>
        <w:gridCol w:w="246"/>
        <w:gridCol w:w="101"/>
        <w:gridCol w:w="87"/>
        <w:gridCol w:w="245"/>
        <w:gridCol w:w="152"/>
        <w:gridCol w:w="27"/>
        <w:gridCol w:w="65"/>
        <w:gridCol w:w="245"/>
        <w:gridCol w:w="143"/>
        <w:gridCol w:w="31"/>
        <w:gridCol w:w="267"/>
        <w:gridCol w:w="84"/>
        <w:gridCol w:w="125"/>
        <w:gridCol w:w="58"/>
        <w:gridCol w:w="555"/>
        <w:gridCol w:w="22"/>
        <w:gridCol w:w="112"/>
        <w:gridCol w:w="280"/>
        <w:gridCol w:w="192"/>
        <w:gridCol w:w="112"/>
        <w:gridCol w:w="189"/>
        <w:gridCol w:w="301"/>
        <w:gridCol w:w="175"/>
        <w:gridCol w:w="112"/>
        <w:gridCol w:w="174"/>
        <w:gridCol w:w="243"/>
        <w:gridCol w:w="151"/>
        <w:gridCol w:w="21"/>
      </w:tblGrid>
      <w:tr w:rsidR="00AC23C4" w:rsidRPr="005F70FB" w14:paraId="603DD059" w14:textId="77777777" w:rsidTr="00FA2186">
        <w:trPr>
          <w:gridAfter w:val="2"/>
          <w:wAfter w:w="172" w:type="dxa"/>
        </w:trPr>
        <w:tc>
          <w:tcPr>
            <w:tcW w:w="701" w:type="dxa"/>
            <w:shd w:val="clear" w:color="auto" w:fill="auto"/>
          </w:tcPr>
          <w:p w14:paraId="6E7D4926" w14:textId="77777777" w:rsidR="00D17B90" w:rsidRPr="005F70FB" w:rsidRDefault="00D17B90" w:rsidP="00D17B90">
            <w:pPr>
              <w:pStyle w:val="Text"/>
            </w:pPr>
            <w:r w:rsidRPr="005F70FB">
              <w:t>0051</w:t>
            </w:r>
          </w:p>
        </w:tc>
        <w:tc>
          <w:tcPr>
            <w:tcW w:w="611" w:type="dxa"/>
            <w:gridSpan w:val="2"/>
            <w:shd w:val="clear" w:color="auto" w:fill="auto"/>
          </w:tcPr>
          <w:p w14:paraId="576C20E7" w14:textId="77777777" w:rsidR="00D17B90" w:rsidRPr="005F70FB" w:rsidRDefault="00D17B90" w:rsidP="00D17B90">
            <w:pPr>
              <w:pStyle w:val="Text"/>
            </w:pPr>
            <w:r w:rsidRPr="005F70FB">
              <w:t>Klara:</w:t>
            </w:r>
          </w:p>
        </w:tc>
        <w:tc>
          <w:tcPr>
            <w:tcW w:w="488" w:type="dxa"/>
            <w:gridSpan w:val="3"/>
            <w:shd w:val="clear" w:color="auto" w:fill="auto"/>
          </w:tcPr>
          <w:p w14:paraId="6A371F8C" w14:textId="77777777" w:rsidR="00D17B90" w:rsidRPr="005F70FB" w:rsidRDefault="00D17B90" w:rsidP="00D17B90">
            <w:pPr>
              <w:pStyle w:val="Text"/>
            </w:pPr>
            <w:r w:rsidRPr="005F70FB">
              <w:t>sa</w:t>
            </w:r>
          </w:p>
        </w:tc>
        <w:tc>
          <w:tcPr>
            <w:tcW w:w="922" w:type="dxa"/>
            <w:gridSpan w:val="6"/>
            <w:shd w:val="clear" w:color="auto" w:fill="auto"/>
          </w:tcPr>
          <w:p w14:paraId="5FC231B2" w14:textId="77777777" w:rsidR="00D17B90" w:rsidRPr="005F70FB" w:rsidRDefault="00D17B90" w:rsidP="00D17B90">
            <w:pPr>
              <w:pStyle w:val="Text"/>
            </w:pPr>
            <w:r w:rsidRPr="005F70FB">
              <w:t>bangung,</w:t>
            </w:r>
          </w:p>
        </w:tc>
        <w:tc>
          <w:tcPr>
            <w:tcW w:w="489" w:type="dxa"/>
            <w:gridSpan w:val="4"/>
            <w:shd w:val="clear" w:color="auto" w:fill="auto"/>
          </w:tcPr>
          <w:p w14:paraId="37F972D3" w14:textId="77777777" w:rsidR="00D17B90" w:rsidRPr="005F70FB" w:rsidRDefault="00D17B90" w:rsidP="00D17B90">
            <w:pPr>
              <w:pStyle w:val="Text"/>
            </w:pPr>
            <w:r w:rsidRPr="005F70FB">
              <w:t>sa</w:t>
            </w:r>
          </w:p>
        </w:tc>
        <w:tc>
          <w:tcPr>
            <w:tcW w:w="686" w:type="dxa"/>
            <w:gridSpan w:val="4"/>
            <w:shd w:val="clear" w:color="auto" w:fill="auto"/>
          </w:tcPr>
          <w:p w14:paraId="77B6D779" w14:textId="77777777" w:rsidR="00D17B90" w:rsidRPr="005F70FB" w:rsidRDefault="00D17B90" w:rsidP="00D17B90">
            <w:pPr>
              <w:pStyle w:val="Text"/>
            </w:pPr>
            <w:r w:rsidRPr="005F70FB">
              <w:t>kluar</w:t>
            </w:r>
          </w:p>
        </w:tc>
        <w:tc>
          <w:tcPr>
            <w:tcW w:w="844" w:type="dxa"/>
            <w:gridSpan w:val="5"/>
            <w:shd w:val="clear" w:color="auto" w:fill="auto"/>
          </w:tcPr>
          <w:p w14:paraId="3C754075" w14:textId="77777777" w:rsidR="00D17B90" w:rsidRPr="005F70FB" w:rsidRDefault="00D17B90" w:rsidP="00D17B90">
            <w:pPr>
              <w:pStyle w:val="Text"/>
            </w:pPr>
            <w:r w:rsidRPr="005F70FB">
              <w:t>pas</w:t>
            </w:r>
          </w:p>
        </w:tc>
        <w:tc>
          <w:tcPr>
            <w:tcW w:w="584" w:type="dxa"/>
            <w:gridSpan w:val="3"/>
            <w:shd w:val="clear" w:color="auto" w:fill="auto"/>
          </w:tcPr>
          <w:p w14:paraId="793699F3" w14:textId="77777777" w:rsidR="00D17B90" w:rsidRPr="005F70FB" w:rsidRDefault="00D17B90" w:rsidP="00D17B90">
            <w:pPr>
              <w:pStyle w:val="Text"/>
            </w:pPr>
            <w:r w:rsidRPr="005F70FB">
              <w:t>ana</w:t>
            </w:r>
          </w:p>
        </w:tc>
        <w:tc>
          <w:tcPr>
            <w:tcW w:w="777" w:type="dxa"/>
            <w:gridSpan w:val="4"/>
            <w:shd w:val="clear" w:color="auto" w:fill="auto"/>
          </w:tcPr>
          <w:p w14:paraId="3EBCEA20" w14:textId="77777777" w:rsidR="00D17B90" w:rsidRPr="005F70FB" w:rsidRDefault="00D17B90" w:rsidP="00D17B90">
            <w:pPr>
              <w:pStyle w:val="Text"/>
            </w:pPr>
            <w:r w:rsidRPr="005F70FB">
              <w:t>ini,</w:t>
            </w:r>
          </w:p>
        </w:tc>
        <w:tc>
          <w:tcPr>
            <w:tcW w:w="529" w:type="dxa"/>
            <w:gridSpan w:val="3"/>
            <w:shd w:val="clear" w:color="auto" w:fill="auto"/>
          </w:tcPr>
          <w:p w14:paraId="706EA85C" w14:textId="77777777" w:rsidR="00D17B90" w:rsidRPr="005F70FB" w:rsidRDefault="00D17B90" w:rsidP="00D17B90">
            <w:pPr>
              <w:pStyle w:val="Text"/>
            </w:pPr>
            <w:r w:rsidRPr="005F70FB">
              <w:t>Nusa</w:t>
            </w:r>
          </w:p>
        </w:tc>
      </w:tr>
      <w:tr w:rsidR="00AC23C4" w:rsidRPr="005F70FB" w14:paraId="46CF0B18" w14:textId="77777777" w:rsidTr="00FA2186">
        <w:trPr>
          <w:gridAfter w:val="2"/>
          <w:wAfter w:w="172" w:type="dxa"/>
        </w:trPr>
        <w:tc>
          <w:tcPr>
            <w:tcW w:w="701" w:type="dxa"/>
            <w:shd w:val="clear" w:color="auto" w:fill="auto"/>
          </w:tcPr>
          <w:p w14:paraId="3E6EDB25" w14:textId="77777777" w:rsidR="00D17B90" w:rsidRPr="005F70FB" w:rsidRDefault="00D17B90" w:rsidP="00D17B90">
            <w:pPr>
              <w:pStyle w:val="GlossEng2ptafter"/>
            </w:pPr>
          </w:p>
        </w:tc>
        <w:tc>
          <w:tcPr>
            <w:tcW w:w="611" w:type="dxa"/>
            <w:gridSpan w:val="2"/>
            <w:shd w:val="clear" w:color="auto" w:fill="auto"/>
          </w:tcPr>
          <w:p w14:paraId="3DD9FB19" w14:textId="77777777" w:rsidR="00D17B90" w:rsidRPr="005F70FB" w:rsidRDefault="00D17B90" w:rsidP="00D17B90">
            <w:pPr>
              <w:pStyle w:val="GlossEng2ptafter"/>
            </w:pPr>
          </w:p>
        </w:tc>
        <w:tc>
          <w:tcPr>
            <w:tcW w:w="488" w:type="dxa"/>
            <w:gridSpan w:val="3"/>
            <w:shd w:val="clear" w:color="auto" w:fill="auto"/>
          </w:tcPr>
          <w:p w14:paraId="6E82D40F" w14:textId="77777777" w:rsidR="00D17B90" w:rsidRPr="005F70FB" w:rsidRDefault="00D17B90" w:rsidP="00D17B90">
            <w:pPr>
              <w:pStyle w:val="GlossEng2ptafter"/>
            </w:pPr>
            <w:r w:rsidRPr="005F70FB">
              <w:rPr>
                <w:rStyle w:val="ChSmallCaps"/>
              </w:rPr>
              <w:t>1sg</w:t>
            </w:r>
          </w:p>
        </w:tc>
        <w:tc>
          <w:tcPr>
            <w:tcW w:w="922" w:type="dxa"/>
            <w:gridSpan w:val="6"/>
            <w:shd w:val="clear" w:color="auto" w:fill="auto"/>
          </w:tcPr>
          <w:p w14:paraId="2C0E2575" w14:textId="77777777" w:rsidR="00D17B90" w:rsidRPr="005F70FB" w:rsidRDefault="00D17B90" w:rsidP="00D17B90">
            <w:pPr>
              <w:pStyle w:val="GlossEng2ptafter"/>
            </w:pPr>
            <w:r w:rsidRPr="005F70FB">
              <w:t>wake.up</w:t>
            </w:r>
          </w:p>
        </w:tc>
        <w:tc>
          <w:tcPr>
            <w:tcW w:w="489" w:type="dxa"/>
            <w:gridSpan w:val="4"/>
            <w:shd w:val="clear" w:color="auto" w:fill="auto"/>
          </w:tcPr>
          <w:p w14:paraId="35BFC376" w14:textId="77777777" w:rsidR="00D17B90" w:rsidRPr="005F70FB" w:rsidRDefault="00D17B90" w:rsidP="00D17B90">
            <w:pPr>
              <w:pStyle w:val="GlossEng2ptafter"/>
            </w:pPr>
            <w:r w:rsidRPr="005F70FB">
              <w:rPr>
                <w:rStyle w:val="ChSmallCaps"/>
              </w:rPr>
              <w:t>1sg</w:t>
            </w:r>
          </w:p>
        </w:tc>
        <w:tc>
          <w:tcPr>
            <w:tcW w:w="686" w:type="dxa"/>
            <w:gridSpan w:val="4"/>
            <w:shd w:val="clear" w:color="auto" w:fill="auto"/>
          </w:tcPr>
          <w:p w14:paraId="18BA440F" w14:textId="77777777" w:rsidR="00D17B90" w:rsidRPr="005F70FB" w:rsidRDefault="00D17B90" w:rsidP="00D17B90">
            <w:pPr>
              <w:pStyle w:val="GlossEng2ptafter"/>
            </w:pPr>
            <w:r w:rsidRPr="005F70FB">
              <w:t>go.out</w:t>
            </w:r>
          </w:p>
        </w:tc>
        <w:tc>
          <w:tcPr>
            <w:tcW w:w="844" w:type="dxa"/>
            <w:gridSpan w:val="5"/>
            <w:shd w:val="clear" w:color="auto" w:fill="auto"/>
          </w:tcPr>
          <w:p w14:paraId="3CD1C426" w14:textId="58AAB36B" w:rsidR="00D17B90" w:rsidRPr="005F70FB" w:rsidRDefault="00A7377F" w:rsidP="00D17B90">
            <w:pPr>
              <w:pStyle w:val="GlossEng2ptafter"/>
            </w:pPr>
            <w:r>
              <w:t>precisely</w:t>
            </w:r>
          </w:p>
        </w:tc>
        <w:tc>
          <w:tcPr>
            <w:tcW w:w="584" w:type="dxa"/>
            <w:gridSpan w:val="3"/>
            <w:shd w:val="clear" w:color="auto" w:fill="auto"/>
          </w:tcPr>
          <w:p w14:paraId="565EB155" w14:textId="77777777" w:rsidR="00D17B90" w:rsidRPr="005F70FB" w:rsidRDefault="00D17B90" w:rsidP="00D17B90">
            <w:pPr>
              <w:pStyle w:val="GlossEng2ptafter"/>
            </w:pPr>
            <w:r w:rsidRPr="005F70FB">
              <w:t>child</w:t>
            </w:r>
          </w:p>
        </w:tc>
        <w:tc>
          <w:tcPr>
            <w:tcW w:w="777" w:type="dxa"/>
            <w:gridSpan w:val="4"/>
            <w:shd w:val="clear" w:color="auto" w:fill="auto"/>
          </w:tcPr>
          <w:p w14:paraId="09C5E751" w14:textId="77777777" w:rsidR="00D17B90" w:rsidRPr="005F70FB" w:rsidRDefault="00D17B90" w:rsidP="00D17B90">
            <w:pPr>
              <w:pStyle w:val="GlossEng2ptafter"/>
            </w:pPr>
            <w:r w:rsidRPr="005F70FB">
              <w:rPr>
                <w:rStyle w:val="ChSmallCaps"/>
              </w:rPr>
              <w:t>d.prox</w:t>
            </w:r>
          </w:p>
        </w:tc>
        <w:tc>
          <w:tcPr>
            <w:tcW w:w="529" w:type="dxa"/>
            <w:gridSpan w:val="3"/>
            <w:shd w:val="clear" w:color="auto" w:fill="auto"/>
          </w:tcPr>
          <w:p w14:paraId="0847D550" w14:textId="77777777" w:rsidR="00D17B90" w:rsidRPr="005F70FB" w:rsidRDefault="00D17B90" w:rsidP="00D17B90">
            <w:pPr>
              <w:pStyle w:val="GlossEng2ptafter"/>
            </w:pPr>
            <w:r w:rsidRPr="005F70FB">
              <w:t>Nusa</w:t>
            </w:r>
          </w:p>
        </w:tc>
      </w:tr>
      <w:tr w:rsidR="00AC23C4" w:rsidRPr="005F70FB" w14:paraId="4D8C29FC" w14:textId="77777777" w:rsidTr="00FA2186">
        <w:tc>
          <w:tcPr>
            <w:tcW w:w="701" w:type="dxa"/>
            <w:shd w:val="clear" w:color="auto" w:fill="auto"/>
          </w:tcPr>
          <w:p w14:paraId="0FE977EE" w14:textId="77777777" w:rsidR="00D17B90" w:rsidRPr="005F70FB" w:rsidRDefault="00D17B90" w:rsidP="00D17B90">
            <w:pPr>
              <w:pStyle w:val="O0Nwnext"/>
            </w:pPr>
          </w:p>
        </w:tc>
        <w:tc>
          <w:tcPr>
            <w:tcW w:w="454" w:type="dxa"/>
            <w:shd w:val="clear" w:color="auto" w:fill="auto"/>
          </w:tcPr>
          <w:p w14:paraId="0AAAA1A2" w14:textId="77777777" w:rsidR="00D17B90" w:rsidRPr="005F70FB" w:rsidRDefault="00D17B90" w:rsidP="00D17B90">
            <w:pPr>
              <w:pStyle w:val="Text"/>
            </w:pPr>
            <w:r w:rsidRPr="005F70FB">
              <w:t>juga</w:t>
            </w:r>
          </w:p>
        </w:tc>
        <w:tc>
          <w:tcPr>
            <w:tcW w:w="623" w:type="dxa"/>
            <w:gridSpan w:val="3"/>
            <w:shd w:val="clear" w:color="auto" w:fill="auto"/>
          </w:tcPr>
          <w:p w14:paraId="4F0771DB" w14:textId="77777777" w:rsidR="00D17B90" w:rsidRPr="005F70FB" w:rsidRDefault="00D17B90" w:rsidP="00D17B90">
            <w:pPr>
              <w:pStyle w:val="Text"/>
            </w:pPr>
            <w:r w:rsidRPr="005F70FB">
              <w:t>kluar</w:t>
            </w:r>
          </w:p>
        </w:tc>
        <w:tc>
          <w:tcPr>
            <w:tcW w:w="510" w:type="dxa"/>
            <w:gridSpan w:val="4"/>
            <w:shd w:val="clear" w:color="auto" w:fill="auto"/>
          </w:tcPr>
          <w:p w14:paraId="6BA7CCA0" w14:textId="77777777" w:rsidR="00D17B90" w:rsidRPr="005F70FB" w:rsidRDefault="00D17B90" w:rsidP="00D17B90">
            <w:pPr>
              <w:pStyle w:val="Text"/>
            </w:pPr>
            <w:r w:rsidRPr="005F70FB">
              <w:t>dari</w:t>
            </w:r>
          </w:p>
        </w:tc>
        <w:tc>
          <w:tcPr>
            <w:tcW w:w="679" w:type="dxa"/>
            <w:gridSpan w:val="4"/>
            <w:shd w:val="clear" w:color="auto" w:fill="auto"/>
          </w:tcPr>
          <w:p w14:paraId="1F620FD0" w14:textId="77777777" w:rsidR="00D17B90" w:rsidRPr="005F70FB" w:rsidRDefault="00D17B90" w:rsidP="00D17B90">
            <w:pPr>
              <w:pStyle w:val="Text"/>
            </w:pPr>
            <w:r w:rsidRPr="005F70FB">
              <w:t>dalam,</w:t>
            </w:r>
          </w:p>
        </w:tc>
        <w:tc>
          <w:tcPr>
            <w:tcW w:w="489" w:type="dxa"/>
            <w:gridSpan w:val="4"/>
            <w:shd w:val="clear" w:color="auto" w:fill="auto"/>
          </w:tcPr>
          <w:p w14:paraId="10055171" w14:textId="77777777" w:rsidR="00D17B90" w:rsidRPr="005F70FB" w:rsidRDefault="00D17B90" w:rsidP="00D17B90">
            <w:pPr>
              <w:pStyle w:val="Text"/>
            </w:pPr>
            <w:r w:rsidRPr="005F70FB">
              <w:t>de</w:t>
            </w:r>
          </w:p>
        </w:tc>
        <w:tc>
          <w:tcPr>
            <w:tcW w:w="525" w:type="dxa"/>
            <w:gridSpan w:val="4"/>
            <w:shd w:val="clear" w:color="auto" w:fill="auto"/>
          </w:tcPr>
          <w:p w14:paraId="37121C57" w14:textId="77777777" w:rsidR="00D17B90" w:rsidRPr="005F70FB" w:rsidRDefault="00D17B90" w:rsidP="00D17B90">
            <w:pPr>
              <w:pStyle w:val="Text"/>
            </w:pPr>
            <w:r w:rsidRPr="005F70FB">
              <w:t>kas</w:t>
            </w:r>
          </w:p>
        </w:tc>
        <w:tc>
          <w:tcPr>
            <w:tcW w:w="872" w:type="dxa"/>
            <w:gridSpan w:val="5"/>
            <w:shd w:val="clear" w:color="auto" w:fill="auto"/>
          </w:tcPr>
          <w:p w14:paraId="4CD6099A" w14:textId="77777777" w:rsidR="00D17B90" w:rsidRPr="005F70FB" w:rsidRDefault="00D17B90" w:rsidP="00D17B90">
            <w:pPr>
              <w:pStyle w:val="Text"/>
            </w:pPr>
            <w:r w:rsidRPr="005F70FB">
              <w:t>bangung</w:t>
            </w:r>
          </w:p>
        </w:tc>
        <w:tc>
          <w:tcPr>
            <w:tcW w:w="584" w:type="dxa"/>
            <w:gridSpan w:val="3"/>
            <w:shd w:val="clear" w:color="auto" w:fill="auto"/>
          </w:tcPr>
          <w:p w14:paraId="4A3B242C" w14:textId="77777777" w:rsidR="00D17B90" w:rsidRPr="005F70FB" w:rsidRDefault="00D17B90" w:rsidP="00D17B90">
            <w:pPr>
              <w:pStyle w:val="Text"/>
            </w:pPr>
            <w:r w:rsidRPr="005F70FB">
              <w:t>ana</w:t>
            </w:r>
          </w:p>
        </w:tc>
        <w:tc>
          <w:tcPr>
            <w:tcW w:w="777" w:type="dxa"/>
            <w:gridSpan w:val="4"/>
            <w:shd w:val="clear" w:color="auto" w:fill="auto"/>
          </w:tcPr>
          <w:p w14:paraId="59E793E9" w14:textId="77777777" w:rsidR="00D17B90" w:rsidRPr="005F70FB" w:rsidRDefault="00D17B90" w:rsidP="00D17B90">
            <w:pPr>
              <w:pStyle w:val="Text"/>
            </w:pPr>
            <w:r w:rsidRPr="005F70FB">
              <w:t>ini,</w:t>
            </w:r>
          </w:p>
        </w:tc>
        <w:tc>
          <w:tcPr>
            <w:tcW w:w="589" w:type="dxa"/>
            <w:gridSpan w:val="4"/>
            <w:shd w:val="clear" w:color="auto" w:fill="auto"/>
          </w:tcPr>
          <w:p w14:paraId="24222903" w14:textId="77777777" w:rsidR="00D17B90" w:rsidRPr="005F70FB" w:rsidRDefault="00D17B90" w:rsidP="00D17B90">
            <w:pPr>
              <w:pStyle w:val="Text"/>
            </w:pPr>
            <w:r w:rsidRPr="005F70FB">
              <w:t>dong</w:t>
            </w:r>
          </w:p>
        </w:tc>
      </w:tr>
      <w:tr w:rsidR="00AC23C4" w:rsidRPr="005F70FB" w14:paraId="16259CF9" w14:textId="77777777" w:rsidTr="00FA2186">
        <w:tc>
          <w:tcPr>
            <w:tcW w:w="701" w:type="dxa"/>
            <w:shd w:val="clear" w:color="auto" w:fill="auto"/>
          </w:tcPr>
          <w:p w14:paraId="153396D8" w14:textId="77777777" w:rsidR="00D17B90" w:rsidRPr="005F70FB" w:rsidRDefault="00D17B90" w:rsidP="00D17B90">
            <w:pPr>
              <w:pStyle w:val="GlossEng2ptafter"/>
            </w:pPr>
          </w:p>
        </w:tc>
        <w:tc>
          <w:tcPr>
            <w:tcW w:w="454" w:type="dxa"/>
            <w:shd w:val="clear" w:color="auto" w:fill="auto"/>
          </w:tcPr>
          <w:p w14:paraId="772E9E54" w14:textId="77777777" w:rsidR="00D17B90" w:rsidRPr="005F70FB" w:rsidRDefault="00D17B90" w:rsidP="00D17B90">
            <w:pPr>
              <w:pStyle w:val="GlossEng2ptafter"/>
            </w:pPr>
            <w:r w:rsidRPr="005F70FB">
              <w:t>also</w:t>
            </w:r>
          </w:p>
        </w:tc>
        <w:tc>
          <w:tcPr>
            <w:tcW w:w="623" w:type="dxa"/>
            <w:gridSpan w:val="3"/>
            <w:shd w:val="clear" w:color="auto" w:fill="auto"/>
          </w:tcPr>
          <w:p w14:paraId="527CEFC1" w14:textId="77777777" w:rsidR="00D17B90" w:rsidRPr="005F70FB" w:rsidRDefault="00D17B90" w:rsidP="00D17B90">
            <w:pPr>
              <w:pStyle w:val="GlossEng2ptafter"/>
            </w:pPr>
            <w:r w:rsidRPr="005F70FB">
              <w:t>go.out</w:t>
            </w:r>
          </w:p>
        </w:tc>
        <w:tc>
          <w:tcPr>
            <w:tcW w:w="510" w:type="dxa"/>
            <w:gridSpan w:val="4"/>
            <w:shd w:val="clear" w:color="auto" w:fill="auto"/>
          </w:tcPr>
          <w:p w14:paraId="1E06A70B" w14:textId="77777777" w:rsidR="00D17B90" w:rsidRPr="005F70FB" w:rsidRDefault="00D17B90" w:rsidP="00D17B90">
            <w:pPr>
              <w:pStyle w:val="GlossEng2ptafter"/>
            </w:pPr>
            <w:r w:rsidRPr="005F70FB">
              <w:t>from</w:t>
            </w:r>
          </w:p>
        </w:tc>
        <w:tc>
          <w:tcPr>
            <w:tcW w:w="679" w:type="dxa"/>
            <w:gridSpan w:val="4"/>
            <w:shd w:val="clear" w:color="auto" w:fill="auto"/>
          </w:tcPr>
          <w:p w14:paraId="00430201" w14:textId="77777777" w:rsidR="00D17B90" w:rsidRPr="005F70FB" w:rsidRDefault="00D17B90" w:rsidP="00D17B90">
            <w:pPr>
              <w:pStyle w:val="GlossEng2ptafter"/>
            </w:pPr>
            <w:r w:rsidRPr="005F70FB">
              <w:t>inside</w:t>
            </w:r>
          </w:p>
        </w:tc>
        <w:tc>
          <w:tcPr>
            <w:tcW w:w="489" w:type="dxa"/>
            <w:gridSpan w:val="4"/>
            <w:shd w:val="clear" w:color="auto" w:fill="auto"/>
          </w:tcPr>
          <w:p w14:paraId="25B08BE6" w14:textId="77777777" w:rsidR="00D17B90" w:rsidRPr="005F70FB" w:rsidRDefault="00D17B90" w:rsidP="00D17B90">
            <w:pPr>
              <w:pStyle w:val="GlossEng2ptafter"/>
            </w:pPr>
            <w:r w:rsidRPr="005F70FB">
              <w:rPr>
                <w:rStyle w:val="ChSmallCaps"/>
              </w:rPr>
              <w:t>3sg</w:t>
            </w:r>
          </w:p>
        </w:tc>
        <w:tc>
          <w:tcPr>
            <w:tcW w:w="525" w:type="dxa"/>
            <w:gridSpan w:val="4"/>
            <w:shd w:val="clear" w:color="auto" w:fill="auto"/>
          </w:tcPr>
          <w:p w14:paraId="00F3BE7E" w14:textId="77777777" w:rsidR="00D17B90" w:rsidRPr="005F70FB" w:rsidRDefault="00D17B90" w:rsidP="00D17B90">
            <w:pPr>
              <w:pStyle w:val="GlossEng2ptafter"/>
            </w:pPr>
            <w:r w:rsidRPr="005F70FB">
              <w:t>give</w:t>
            </w:r>
          </w:p>
        </w:tc>
        <w:tc>
          <w:tcPr>
            <w:tcW w:w="872" w:type="dxa"/>
            <w:gridSpan w:val="5"/>
            <w:shd w:val="clear" w:color="auto" w:fill="auto"/>
          </w:tcPr>
          <w:p w14:paraId="21DF91A9" w14:textId="77777777" w:rsidR="00D17B90" w:rsidRPr="005F70FB" w:rsidRDefault="00D17B90" w:rsidP="00D17B90">
            <w:pPr>
              <w:pStyle w:val="GlossEng2ptafter"/>
            </w:pPr>
            <w:r w:rsidRPr="005F70FB">
              <w:t>wake.up</w:t>
            </w:r>
          </w:p>
        </w:tc>
        <w:tc>
          <w:tcPr>
            <w:tcW w:w="584" w:type="dxa"/>
            <w:gridSpan w:val="3"/>
            <w:shd w:val="clear" w:color="auto" w:fill="auto"/>
          </w:tcPr>
          <w:p w14:paraId="18E3C87B" w14:textId="77777777" w:rsidR="00D17B90" w:rsidRPr="005F70FB" w:rsidRDefault="00D17B90" w:rsidP="00D17B90">
            <w:pPr>
              <w:pStyle w:val="GlossEng2ptafter"/>
            </w:pPr>
            <w:r w:rsidRPr="005F70FB">
              <w:t>child</w:t>
            </w:r>
          </w:p>
        </w:tc>
        <w:tc>
          <w:tcPr>
            <w:tcW w:w="777" w:type="dxa"/>
            <w:gridSpan w:val="4"/>
            <w:shd w:val="clear" w:color="auto" w:fill="auto"/>
          </w:tcPr>
          <w:p w14:paraId="758ECB9E" w14:textId="77777777" w:rsidR="00D17B90" w:rsidRPr="005F70FB" w:rsidRDefault="00D17B90" w:rsidP="00D17B90">
            <w:pPr>
              <w:pStyle w:val="GlossEng2ptafter"/>
            </w:pPr>
            <w:r w:rsidRPr="005F70FB">
              <w:rPr>
                <w:rStyle w:val="ChSmallCaps"/>
              </w:rPr>
              <w:t>d.prox</w:t>
            </w:r>
          </w:p>
        </w:tc>
        <w:tc>
          <w:tcPr>
            <w:tcW w:w="589" w:type="dxa"/>
            <w:gridSpan w:val="4"/>
            <w:shd w:val="clear" w:color="auto" w:fill="auto"/>
          </w:tcPr>
          <w:p w14:paraId="0226660C" w14:textId="77777777" w:rsidR="00D17B90" w:rsidRPr="005F70FB" w:rsidRDefault="00D17B90" w:rsidP="00D17B90">
            <w:pPr>
              <w:pStyle w:val="GlossEng2ptafter"/>
            </w:pPr>
            <w:r w:rsidRPr="005F70FB">
              <w:rPr>
                <w:rStyle w:val="ChSmallCaps"/>
              </w:rPr>
              <w:t>3pl</w:t>
            </w:r>
          </w:p>
        </w:tc>
      </w:tr>
      <w:tr w:rsidR="00AC23C4" w:rsidRPr="005F70FB" w14:paraId="4B60EDC7" w14:textId="77777777" w:rsidTr="00FA2186">
        <w:trPr>
          <w:gridAfter w:val="1"/>
          <w:wAfter w:w="21" w:type="dxa"/>
        </w:trPr>
        <w:tc>
          <w:tcPr>
            <w:tcW w:w="701" w:type="dxa"/>
            <w:shd w:val="clear" w:color="auto" w:fill="auto"/>
          </w:tcPr>
          <w:p w14:paraId="3C03C24B" w14:textId="77777777" w:rsidR="00D17B90" w:rsidRPr="005F70FB" w:rsidRDefault="00D17B90" w:rsidP="00D17B90">
            <w:pPr>
              <w:pStyle w:val="O0Nwnext"/>
            </w:pPr>
          </w:p>
        </w:tc>
        <w:tc>
          <w:tcPr>
            <w:tcW w:w="611" w:type="dxa"/>
            <w:gridSpan w:val="2"/>
            <w:shd w:val="clear" w:color="auto" w:fill="auto"/>
          </w:tcPr>
          <w:p w14:paraId="77418CD0" w14:textId="77777777" w:rsidR="00D17B90" w:rsidRPr="005F70FB" w:rsidRDefault="00D17B90" w:rsidP="00D17B90">
            <w:pPr>
              <w:pStyle w:val="Text"/>
            </w:pPr>
            <w:r w:rsidRPr="005F70FB">
              <w:t>dua</w:t>
            </w:r>
          </w:p>
        </w:tc>
        <w:tc>
          <w:tcPr>
            <w:tcW w:w="611" w:type="dxa"/>
            <w:gridSpan w:val="4"/>
            <w:shd w:val="clear" w:color="auto" w:fill="auto"/>
          </w:tcPr>
          <w:p w14:paraId="28C3F20A" w14:textId="77777777" w:rsidR="00D17B90" w:rsidRPr="005F70FB" w:rsidRDefault="00D17B90" w:rsidP="00D17B90">
            <w:pPr>
              <w:pStyle w:val="Text"/>
            </w:pPr>
            <w:r w:rsidRPr="005F70FB">
              <w:t>kluar</w:t>
            </w:r>
          </w:p>
        </w:tc>
        <w:tc>
          <w:tcPr>
            <w:tcW w:w="611" w:type="dxa"/>
            <w:gridSpan w:val="3"/>
            <w:shd w:val="clear" w:color="auto" w:fill="auto"/>
          </w:tcPr>
          <w:p w14:paraId="00292175" w14:textId="77777777" w:rsidR="00D17B90" w:rsidRPr="005F70FB" w:rsidRDefault="00D17B90" w:rsidP="00D17B90">
            <w:pPr>
              <w:pStyle w:val="Text"/>
            </w:pPr>
            <w:r w:rsidRPr="005F70FB">
              <w:t>cuci</w:t>
            </w:r>
          </w:p>
        </w:tc>
        <w:tc>
          <w:tcPr>
            <w:tcW w:w="612" w:type="dxa"/>
            <w:gridSpan w:val="5"/>
            <w:shd w:val="clear" w:color="auto" w:fill="auto"/>
          </w:tcPr>
          <w:p w14:paraId="44F54558" w14:textId="77777777" w:rsidR="00D17B90" w:rsidRPr="005F70FB" w:rsidRDefault="00D17B90" w:rsidP="00D17B90">
            <w:pPr>
              <w:pStyle w:val="Text"/>
            </w:pPr>
            <w:r w:rsidRPr="005F70FB">
              <w:t>piring,</w:t>
            </w:r>
          </w:p>
        </w:tc>
        <w:tc>
          <w:tcPr>
            <w:tcW w:w="484" w:type="dxa"/>
            <w:gridSpan w:val="4"/>
            <w:shd w:val="clear" w:color="auto" w:fill="auto"/>
          </w:tcPr>
          <w:p w14:paraId="10721185" w14:textId="77777777" w:rsidR="00D17B90" w:rsidRPr="005F70FB" w:rsidRDefault="00D17B90" w:rsidP="00D17B90">
            <w:pPr>
              <w:pStyle w:val="Text"/>
            </w:pPr>
            <w:r w:rsidRPr="005F70FB">
              <w:t>dong</w:t>
            </w:r>
          </w:p>
        </w:tc>
        <w:tc>
          <w:tcPr>
            <w:tcW w:w="476" w:type="dxa"/>
            <w:gridSpan w:val="3"/>
            <w:shd w:val="clear" w:color="auto" w:fill="auto"/>
          </w:tcPr>
          <w:p w14:paraId="0316E74C" w14:textId="77777777" w:rsidR="00D17B90" w:rsidRPr="005F70FB" w:rsidRDefault="00D17B90" w:rsidP="00D17B90">
            <w:pPr>
              <w:pStyle w:val="Text"/>
            </w:pPr>
            <w:r w:rsidRPr="005F70FB">
              <w:t>dua</w:t>
            </w:r>
          </w:p>
        </w:tc>
        <w:tc>
          <w:tcPr>
            <w:tcW w:w="613" w:type="dxa"/>
            <w:gridSpan w:val="2"/>
            <w:shd w:val="clear" w:color="auto" w:fill="auto"/>
          </w:tcPr>
          <w:p w14:paraId="20B40921" w14:textId="77777777" w:rsidR="00D17B90" w:rsidRPr="005F70FB" w:rsidRDefault="00D17B90" w:rsidP="00D17B90">
            <w:pPr>
              <w:pStyle w:val="Text"/>
            </w:pPr>
            <w:r w:rsidRPr="005F70FB">
              <w:t>biking</w:t>
            </w:r>
          </w:p>
        </w:tc>
        <w:tc>
          <w:tcPr>
            <w:tcW w:w="414" w:type="dxa"/>
            <w:gridSpan w:val="3"/>
            <w:shd w:val="clear" w:color="auto" w:fill="auto"/>
          </w:tcPr>
          <w:p w14:paraId="35CF0B83" w14:textId="77777777" w:rsidR="00D17B90" w:rsidRPr="005F70FB" w:rsidRDefault="00D17B90" w:rsidP="00D17B90">
            <w:pPr>
              <w:pStyle w:val="Text"/>
            </w:pPr>
            <w:r w:rsidRPr="005F70FB">
              <w:t>te</w:t>
            </w:r>
          </w:p>
        </w:tc>
        <w:tc>
          <w:tcPr>
            <w:tcW w:w="794" w:type="dxa"/>
            <w:gridSpan w:val="4"/>
            <w:shd w:val="clear" w:color="auto" w:fill="auto"/>
          </w:tcPr>
          <w:p w14:paraId="62F966DF" w14:textId="77777777" w:rsidR="00D17B90" w:rsidRPr="005F70FB" w:rsidRDefault="00D17B90" w:rsidP="00D17B90">
            <w:pPr>
              <w:pStyle w:val="Text"/>
            </w:pPr>
            <w:r w:rsidRPr="005F70FB">
              <w:t>pagi,</w:t>
            </w:r>
          </w:p>
        </w:tc>
        <w:tc>
          <w:tcPr>
            <w:tcW w:w="855" w:type="dxa"/>
            <w:gridSpan w:val="5"/>
            <w:shd w:val="clear" w:color="auto" w:fill="auto"/>
          </w:tcPr>
          <w:p w14:paraId="14EC6164" w14:textId="77777777" w:rsidR="00D17B90" w:rsidRPr="005F70FB" w:rsidRDefault="00D17B90" w:rsidP="00D17B90">
            <w:pPr>
              <w:pStyle w:val="Text"/>
            </w:pPr>
            <w:r w:rsidRPr="005F70FB">
              <w:t>memang</w:t>
            </w:r>
          </w:p>
        </w:tc>
      </w:tr>
      <w:tr w:rsidR="00AC23C4" w:rsidRPr="005F70FB" w14:paraId="4FD7E6E1" w14:textId="77777777" w:rsidTr="00FA2186">
        <w:trPr>
          <w:gridAfter w:val="1"/>
          <w:wAfter w:w="21" w:type="dxa"/>
        </w:trPr>
        <w:tc>
          <w:tcPr>
            <w:tcW w:w="701" w:type="dxa"/>
            <w:shd w:val="clear" w:color="auto" w:fill="auto"/>
          </w:tcPr>
          <w:p w14:paraId="608ECAD3" w14:textId="77777777" w:rsidR="00D17B90" w:rsidRPr="005F70FB" w:rsidRDefault="00D17B90" w:rsidP="00D17B90">
            <w:pPr>
              <w:pStyle w:val="GlossEng2ptafter"/>
            </w:pPr>
          </w:p>
        </w:tc>
        <w:tc>
          <w:tcPr>
            <w:tcW w:w="611" w:type="dxa"/>
            <w:gridSpan w:val="2"/>
            <w:shd w:val="clear" w:color="auto" w:fill="auto"/>
          </w:tcPr>
          <w:p w14:paraId="6107F131" w14:textId="77777777" w:rsidR="00D17B90" w:rsidRPr="005F70FB" w:rsidRDefault="00D17B90" w:rsidP="00D17B90">
            <w:pPr>
              <w:pStyle w:val="GlossEng2ptafter"/>
            </w:pPr>
            <w:r w:rsidRPr="005F70FB">
              <w:t>two</w:t>
            </w:r>
          </w:p>
        </w:tc>
        <w:tc>
          <w:tcPr>
            <w:tcW w:w="611" w:type="dxa"/>
            <w:gridSpan w:val="4"/>
            <w:shd w:val="clear" w:color="auto" w:fill="auto"/>
          </w:tcPr>
          <w:p w14:paraId="08BCDE43" w14:textId="77777777" w:rsidR="00D17B90" w:rsidRPr="005F70FB" w:rsidRDefault="00D17B90" w:rsidP="00D17B90">
            <w:pPr>
              <w:pStyle w:val="GlossEng2ptafter"/>
            </w:pPr>
            <w:r w:rsidRPr="005F70FB">
              <w:t>go.out</w:t>
            </w:r>
          </w:p>
        </w:tc>
        <w:tc>
          <w:tcPr>
            <w:tcW w:w="611" w:type="dxa"/>
            <w:gridSpan w:val="3"/>
            <w:shd w:val="clear" w:color="auto" w:fill="auto"/>
          </w:tcPr>
          <w:p w14:paraId="50A774AC" w14:textId="77777777" w:rsidR="00D17B90" w:rsidRPr="005F70FB" w:rsidRDefault="00D17B90" w:rsidP="00D17B90">
            <w:pPr>
              <w:pStyle w:val="GlossEng2ptafter"/>
            </w:pPr>
            <w:r w:rsidRPr="005F70FB">
              <w:t>wash</w:t>
            </w:r>
          </w:p>
        </w:tc>
        <w:tc>
          <w:tcPr>
            <w:tcW w:w="612" w:type="dxa"/>
            <w:gridSpan w:val="5"/>
            <w:shd w:val="clear" w:color="auto" w:fill="auto"/>
          </w:tcPr>
          <w:p w14:paraId="4333DD80" w14:textId="77777777" w:rsidR="00D17B90" w:rsidRPr="005F70FB" w:rsidRDefault="00D17B90" w:rsidP="00D17B90">
            <w:pPr>
              <w:pStyle w:val="GlossEng2ptafter"/>
            </w:pPr>
            <w:r w:rsidRPr="005F70FB">
              <w:t>plate</w:t>
            </w:r>
          </w:p>
        </w:tc>
        <w:tc>
          <w:tcPr>
            <w:tcW w:w="484" w:type="dxa"/>
            <w:gridSpan w:val="4"/>
            <w:shd w:val="clear" w:color="auto" w:fill="auto"/>
          </w:tcPr>
          <w:p w14:paraId="37C54A5F" w14:textId="77777777" w:rsidR="00D17B90" w:rsidRPr="005F70FB" w:rsidRDefault="00D17B90" w:rsidP="00D17B90">
            <w:pPr>
              <w:pStyle w:val="GlossEng2ptafter"/>
            </w:pPr>
            <w:r w:rsidRPr="005F70FB">
              <w:rPr>
                <w:rStyle w:val="ChSmallCaps"/>
              </w:rPr>
              <w:t>3pl</w:t>
            </w:r>
          </w:p>
        </w:tc>
        <w:tc>
          <w:tcPr>
            <w:tcW w:w="476" w:type="dxa"/>
            <w:gridSpan w:val="3"/>
            <w:shd w:val="clear" w:color="auto" w:fill="auto"/>
          </w:tcPr>
          <w:p w14:paraId="26C2F44E" w14:textId="77777777" w:rsidR="00D17B90" w:rsidRPr="005F70FB" w:rsidRDefault="00D17B90" w:rsidP="00D17B90">
            <w:pPr>
              <w:pStyle w:val="GlossEng2ptafter"/>
            </w:pPr>
            <w:r w:rsidRPr="005F70FB">
              <w:t>two</w:t>
            </w:r>
          </w:p>
        </w:tc>
        <w:tc>
          <w:tcPr>
            <w:tcW w:w="613" w:type="dxa"/>
            <w:gridSpan w:val="2"/>
            <w:shd w:val="clear" w:color="auto" w:fill="auto"/>
          </w:tcPr>
          <w:p w14:paraId="20232D5A" w14:textId="77777777" w:rsidR="00D17B90" w:rsidRPr="005F70FB" w:rsidRDefault="00D17B90" w:rsidP="00D17B90">
            <w:pPr>
              <w:pStyle w:val="GlossEng2ptafter"/>
            </w:pPr>
            <w:r w:rsidRPr="005F70FB">
              <w:t>make</w:t>
            </w:r>
          </w:p>
        </w:tc>
        <w:tc>
          <w:tcPr>
            <w:tcW w:w="414" w:type="dxa"/>
            <w:gridSpan w:val="3"/>
            <w:shd w:val="clear" w:color="auto" w:fill="auto"/>
          </w:tcPr>
          <w:p w14:paraId="008FA772" w14:textId="77777777" w:rsidR="00D17B90" w:rsidRPr="005F70FB" w:rsidRDefault="00D17B90" w:rsidP="00D17B90">
            <w:pPr>
              <w:pStyle w:val="GlossEng2ptafter"/>
            </w:pPr>
            <w:r w:rsidRPr="005F70FB">
              <w:t>tea</w:t>
            </w:r>
          </w:p>
        </w:tc>
        <w:tc>
          <w:tcPr>
            <w:tcW w:w="794" w:type="dxa"/>
            <w:gridSpan w:val="4"/>
            <w:shd w:val="clear" w:color="auto" w:fill="auto"/>
          </w:tcPr>
          <w:p w14:paraId="22177A69" w14:textId="77777777" w:rsidR="00D17B90" w:rsidRPr="005F70FB" w:rsidRDefault="00D17B90" w:rsidP="00D17B90">
            <w:pPr>
              <w:pStyle w:val="GlossEng2ptafter"/>
            </w:pPr>
            <w:r w:rsidRPr="005F70FB">
              <w:t>morning</w:t>
            </w:r>
          </w:p>
        </w:tc>
        <w:tc>
          <w:tcPr>
            <w:tcW w:w="855" w:type="dxa"/>
            <w:gridSpan w:val="5"/>
            <w:shd w:val="clear" w:color="auto" w:fill="auto"/>
          </w:tcPr>
          <w:p w14:paraId="79BFD83F" w14:textId="77777777" w:rsidR="00D17B90" w:rsidRPr="005F70FB" w:rsidRDefault="00D17B90" w:rsidP="00D17B90">
            <w:pPr>
              <w:pStyle w:val="GlossEng2ptafter"/>
            </w:pPr>
            <w:r w:rsidRPr="005F70FB">
              <w:t>indeed</w:t>
            </w:r>
          </w:p>
        </w:tc>
      </w:tr>
      <w:tr w:rsidR="00AC23C4" w:rsidRPr="005F70FB" w14:paraId="605C7C99" w14:textId="77777777" w:rsidTr="00FA2186">
        <w:trPr>
          <w:gridAfter w:val="3"/>
          <w:wAfter w:w="415" w:type="dxa"/>
        </w:trPr>
        <w:tc>
          <w:tcPr>
            <w:tcW w:w="701" w:type="dxa"/>
            <w:shd w:val="clear" w:color="auto" w:fill="auto"/>
          </w:tcPr>
          <w:p w14:paraId="28C11CE2" w14:textId="77777777" w:rsidR="00D17B90" w:rsidRPr="005F70FB" w:rsidRDefault="00D17B90" w:rsidP="00D17B90">
            <w:pPr>
              <w:pStyle w:val="O0Nwnext"/>
            </w:pPr>
          </w:p>
        </w:tc>
        <w:tc>
          <w:tcPr>
            <w:tcW w:w="714" w:type="dxa"/>
            <w:gridSpan w:val="3"/>
            <w:shd w:val="clear" w:color="auto" w:fill="auto"/>
          </w:tcPr>
          <w:p w14:paraId="137DC719" w14:textId="77777777" w:rsidR="00D17B90" w:rsidRPr="005F70FB" w:rsidRDefault="00D17B90" w:rsidP="00D17B90">
            <w:pPr>
              <w:pStyle w:val="Text"/>
            </w:pPr>
            <w:r w:rsidRPr="005F70FB">
              <w:t>hampir</w:t>
            </w:r>
          </w:p>
        </w:tc>
        <w:tc>
          <w:tcPr>
            <w:tcW w:w="602" w:type="dxa"/>
            <w:gridSpan w:val="4"/>
            <w:shd w:val="clear" w:color="auto" w:fill="auto"/>
          </w:tcPr>
          <w:p w14:paraId="5B4BB803" w14:textId="77777777" w:rsidR="00D17B90" w:rsidRPr="005F70FB" w:rsidRDefault="00D17B90" w:rsidP="00D17B90">
            <w:pPr>
              <w:pStyle w:val="Text"/>
            </w:pPr>
            <w:r w:rsidRPr="005F70FB">
              <w:t>siang</w:t>
            </w:r>
          </w:p>
        </w:tc>
        <w:tc>
          <w:tcPr>
            <w:tcW w:w="618" w:type="dxa"/>
            <w:gridSpan w:val="3"/>
            <w:shd w:val="clear" w:color="auto" w:fill="auto"/>
          </w:tcPr>
          <w:p w14:paraId="02DF3232" w14:textId="77777777" w:rsidR="00D17B90" w:rsidRPr="005F70FB" w:rsidRDefault="00D17B90" w:rsidP="00D17B90">
            <w:pPr>
              <w:pStyle w:val="Text"/>
            </w:pPr>
            <w:r w:rsidRPr="005F70FB">
              <w:t>tu</w:t>
            </w:r>
          </w:p>
        </w:tc>
        <w:tc>
          <w:tcPr>
            <w:tcW w:w="484" w:type="dxa"/>
            <w:gridSpan w:val="3"/>
            <w:shd w:val="clear" w:color="auto" w:fill="auto"/>
          </w:tcPr>
          <w:p w14:paraId="4795593E" w14:textId="77777777" w:rsidR="00D17B90" w:rsidRPr="005F70FB" w:rsidRDefault="00D17B90" w:rsidP="00D17B90">
            <w:pPr>
              <w:pStyle w:val="Text"/>
            </w:pPr>
            <w:r w:rsidRPr="005F70FB">
              <w:t>dong</w:t>
            </w:r>
          </w:p>
        </w:tc>
        <w:tc>
          <w:tcPr>
            <w:tcW w:w="480" w:type="dxa"/>
            <w:gridSpan w:val="4"/>
            <w:shd w:val="clear" w:color="auto" w:fill="auto"/>
          </w:tcPr>
          <w:p w14:paraId="478D7864" w14:textId="77777777" w:rsidR="00D17B90" w:rsidRPr="005F70FB" w:rsidRDefault="00D17B90" w:rsidP="00D17B90">
            <w:pPr>
              <w:pStyle w:val="Text"/>
            </w:pPr>
            <w:r w:rsidRPr="005F70FB">
              <w:t>dua</w:t>
            </w:r>
          </w:p>
        </w:tc>
        <w:tc>
          <w:tcPr>
            <w:tcW w:w="565" w:type="dxa"/>
            <w:gridSpan w:val="5"/>
            <w:shd w:val="clear" w:color="auto" w:fill="auto"/>
          </w:tcPr>
          <w:p w14:paraId="19506F25" w14:textId="77777777" w:rsidR="00D17B90" w:rsidRPr="005F70FB" w:rsidRDefault="00D17B90" w:rsidP="00D17B90">
            <w:pPr>
              <w:pStyle w:val="Text"/>
            </w:pPr>
            <w:r w:rsidRPr="005F70FB">
              <w:t>yang</w:t>
            </w:r>
          </w:p>
        </w:tc>
        <w:tc>
          <w:tcPr>
            <w:tcW w:w="689" w:type="dxa"/>
            <w:gridSpan w:val="3"/>
            <w:shd w:val="clear" w:color="auto" w:fill="auto"/>
          </w:tcPr>
          <w:p w14:paraId="3DC4979D" w14:textId="77777777" w:rsidR="00D17B90" w:rsidRPr="005F70FB" w:rsidRDefault="00D17B90" w:rsidP="00D17B90">
            <w:pPr>
              <w:pStyle w:val="Text"/>
            </w:pPr>
            <w:r w:rsidRPr="005F70FB">
              <w:t>kluar</w:t>
            </w:r>
          </w:p>
        </w:tc>
        <w:tc>
          <w:tcPr>
            <w:tcW w:w="773" w:type="dxa"/>
            <w:gridSpan w:val="4"/>
            <w:shd w:val="clear" w:color="auto" w:fill="auto"/>
          </w:tcPr>
          <w:p w14:paraId="39F92C37" w14:textId="77777777" w:rsidR="00D17B90" w:rsidRPr="005F70FB" w:rsidRDefault="00D17B90" w:rsidP="00D17B90">
            <w:pPr>
              <w:pStyle w:val="Text"/>
            </w:pPr>
            <w:r w:rsidRPr="005F70FB">
              <w:t>bangung</w:t>
            </w:r>
          </w:p>
        </w:tc>
        <w:tc>
          <w:tcPr>
            <w:tcW w:w="762" w:type="dxa"/>
            <w:gridSpan w:val="4"/>
            <w:shd w:val="clear" w:color="auto" w:fill="auto"/>
          </w:tcPr>
          <w:p w14:paraId="27220D14" w14:textId="77777777" w:rsidR="00D17B90" w:rsidRPr="005F70FB" w:rsidRDefault="00D17B90" w:rsidP="00D17B90">
            <w:pPr>
              <w:pStyle w:val="Text"/>
            </w:pPr>
            <w:r w:rsidRPr="005F70FB">
              <w:t>pagi</w:t>
            </w:r>
          </w:p>
        </w:tc>
      </w:tr>
      <w:tr w:rsidR="00AC23C4" w:rsidRPr="005F70FB" w14:paraId="07589B1B" w14:textId="77777777" w:rsidTr="00FA2186">
        <w:trPr>
          <w:gridAfter w:val="3"/>
          <w:wAfter w:w="415" w:type="dxa"/>
        </w:trPr>
        <w:tc>
          <w:tcPr>
            <w:tcW w:w="701" w:type="dxa"/>
            <w:shd w:val="clear" w:color="auto" w:fill="auto"/>
          </w:tcPr>
          <w:p w14:paraId="5724EC99" w14:textId="77777777" w:rsidR="00D17B90" w:rsidRPr="005F70FB" w:rsidRDefault="00D17B90" w:rsidP="00D17B90">
            <w:pPr>
              <w:pStyle w:val="GlossEng"/>
            </w:pPr>
          </w:p>
        </w:tc>
        <w:tc>
          <w:tcPr>
            <w:tcW w:w="714" w:type="dxa"/>
            <w:gridSpan w:val="3"/>
            <w:shd w:val="clear" w:color="auto" w:fill="auto"/>
          </w:tcPr>
          <w:p w14:paraId="3E957C74" w14:textId="77777777" w:rsidR="00D17B90" w:rsidRPr="005F70FB" w:rsidRDefault="00D17B90" w:rsidP="00D17B90">
            <w:pPr>
              <w:pStyle w:val="GlossEng"/>
            </w:pPr>
            <w:r w:rsidRPr="005F70FB">
              <w:t>almost</w:t>
            </w:r>
          </w:p>
        </w:tc>
        <w:tc>
          <w:tcPr>
            <w:tcW w:w="602" w:type="dxa"/>
            <w:gridSpan w:val="4"/>
            <w:shd w:val="clear" w:color="auto" w:fill="auto"/>
          </w:tcPr>
          <w:p w14:paraId="07D443F0" w14:textId="77777777" w:rsidR="00D17B90" w:rsidRPr="005F70FB" w:rsidRDefault="00D17B90" w:rsidP="00D17B90">
            <w:pPr>
              <w:pStyle w:val="GlossEng"/>
            </w:pPr>
            <w:r w:rsidRPr="005F70FB">
              <w:t>day</w:t>
            </w:r>
          </w:p>
        </w:tc>
        <w:tc>
          <w:tcPr>
            <w:tcW w:w="618" w:type="dxa"/>
            <w:gridSpan w:val="3"/>
            <w:shd w:val="clear" w:color="auto" w:fill="auto"/>
          </w:tcPr>
          <w:p w14:paraId="753F00D6" w14:textId="77777777" w:rsidR="00D17B90" w:rsidRPr="005F70FB" w:rsidRDefault="00D17B90" w:rsidP="00D17B90">
            <w:pPr>
              <w:pStyle w:val="GlossEng"/>
            </w:pPr>
            <w:r w:rsidRPr="005F70FB">
              <w:rPr>
                <w:rStyle w:val="ChSmallCaps"/>
              </w:rPr>
              <w:t>d.dist</w:t>
            </w:r>
          </w:p>
        </w:tc>
        <w:tc>
          <w:tcPr>
            <w:tcW w:w="484" w:type="dxa"/>
            <w:gridSpan w:val="3"/>
            <w:shd w:val="clear" w:color="auto" w:fill="auto"/>
          </w:tcPr>
          <w:p w14:paraId="0D1009DB" w14:textId="77777777" w:rsidR="00D17B90" w:rsidRPr="005F70FB" w:rsidRDefault="00D17B90" w:rsidP="00D17B90">
            <w:pPr>
              <w:pStyle w:val="GlossEng"/>
            </w:pPr>
            <w:r w:rsidRPr="005F70FB">
              <w:rPr>
                <w:rStyle w:val="ChSmallCaps"/>
              </w:rPr>
              <w:t>3pl</w:t>
            </w:r>
          </w:p>
        </w:tc>
        <w:tc>
          <w:tcPr>
            <w:tcW w:w="480" w:type="dxa"/>
            <w:gridSpan w:val="4"/>
            <w:shd w:val="clear" w:color="auto" w:fill="auto"/>
          </w:tcPr>
          <w:p w14:paraId="3B56D0A1" w14:textId="77777777" w:rsidR="00D17B90" w:rsidRPr="005F70FB" w:rsidRDefault="00D17B90" w:rsidP="00D17B90">
            <w:pPr>
              <w:pStyle w:val="GlossEng"/>
            </w:pPr>
            <w:r w:rsidRPr="005F70FB">
              <w:t>two</w:t>
            </w:r>
          </w:p>
        </w:tc>
        <w:tc>
          <w:tcPr>
            <w:tcW w:w="565" w:type="dxa"/>
            <w:gridSpan w:val="5"/>
            <w:shd w:val="clear" w:color="auto" w:fill="auto"/>
          </w:tcPr>
          <w:p w14:paraId="0C8E8190" w14:textId="77777777" w:rsidR="00D17B90" w:rsidRPr="005F70FB" w:rsidRDefault="00D17B90" w:rsidP="00D17B90">
            <w:pPr>
              <w:pStyle w:val="GlossEng"/>
            </w:pPr>
            <w:r w:rsidRPr="005F70FB">
              <w:rPr>
                <w:rStyle w:val="ChSmallCaps"/>
              </w:rPr>
              <w:t>rel</w:t>
            </w:r>
          </w:p>
        </w:tc>
        <w:tc>
          <w:tcPr>
            <w:tcW w:w="689" w:type="dxa"/>
            <w:gridSpan w:val="3"/>
            <w:shd w:val="clear" w:color="auto" w:fill="auto"/>
          </w:tcPr>
          <w:p w14:paraId="520D3951" w14:textId="77777777" w:rsidR="00D17B90" w:rsidRPr="005F70FB" w:rsidRDefault="00D17B90" w:rsidP="00D17B90">
            <w:pPr>
              <w:pStyle w:val="GlossEng"/>
            </w:pPr>
            <w:r w:rsidRPr="005F70FB">
              <w:t>go.out</w:t>
            </w:r>
          </w:p>
        </w:tc>
        <w:tc>
          <w:tcPr>
            <w:tcW w:w="773" w:type="dxa"/>
            <w:gridSpan w:val="4"/>
            <w:shd w:val="clear" w:color="auto" w:fill="auto"/>
          </w:tcPr>
          <w:p w14:paraId="605CC79E" w14:textId="77777777" w:rsidR="00D17B90" w:rsidRPr="005F70FB" w:rsidRDefault="00D17B90" w:rsidP="00D17B90">
            <w:pPr>
              <w:pStyle w:val="GlossEng"/>
            </w:pPr>
            <w:r w:rsidRPr="005F70FB">
              <w:t>wake.up</w:t>
            </w:r>
          </w:p>
        </w:tc>
        <w:tc>
          <w:tcPr>
            <w:tcW w:w="762" w:type="dxa"/>
            <w:gridSpan w:val="4"/>
            <w:shd w:val="clear" w:color="auto" w:fill="auto"/>
          </w:tcPr>
          <w:p w14:paraId="6262E784" w14:textId="77777777" w:rsidR="00D17B90" w:rsidRPr="005F70FB" w:rsidRDefault="00D17B90" w:rsidP="00D17B90">
            <w:pPr>
              <w:pStyle w:val="GlossEng"/>
            </w:pPr>
            <w:r w:rsidRPr="005F70FB">
              <w:t>morning</w:t>
            </w:r>
          </w:p>
        </w:tc>
      </w:tr>
    </w:tbl>
    <w:p w14:paraId="6D4320B7" w14:textId="1A9F95BA" w:rsidR="00D17B90" w:rsidRPr="005F70FB" w:rsidRDefault="00D17B90" w:rsidP="00C82099">
      <w:pPr>
        <w:pStyle w:val="FreeTranslEng"/>
      </w:pPr>
      <w:r w:rsidRPr="005F70FB">
        <w:t>Klara: I got up, I went outside, in that moment this kid here, Nusa came outside, she woke up this kid,</w:t>
      </w:r>
      <w:r w:rsidRPr="005F70FB">
        <w:rPr>
          <w:rStyle w:val="FootnoteReference"/>
        </w:rPr>
        <w:footnoteReference w:id="255"/>
      </w:r>
      <w:r w:rsidRPr="005F70FB">
        <w:t xml:space="preserve"> the two of them went outside (and) washed the plates, the two of them made the morning tea, indeed it was almost daylight</w:t>
      </w:r>
      <w:r w:rsidR="00C82099">
        <w:t>,</w:t>
      </w:r>
      <w:r w:rsidRPr="005F70FB">
        <w:t xml:space="preserve"> </w:t>
      </w:r>
      <w:r w:rsidR="00C82099">
        <w:t xml:space="preserve">(it was) </w:t>
      </w:r>
      <w:r w:rsidRPr="005F70FB">
        <w:t xml:space="preserve">the two of them </w:t>
      </w:r>
      <w:r w:rsidR="00C82099">
        <w:t xml:space="preserve">who </w:t>
      </w:r>
      <w:r w:rsidRPr="005F70FB">
        <w:t>came outside and woke up the morning</w:t>
      </w:r>
    </w:p>
    <w:tbl>
      <w:tblPr>
        <w:tblW w:w="0" w:type="auto"/>
        <w:tblCellMar>
          <w:left w:w="42" w:type="dxa"/>
          <w:right w:w="42" w:type="dxa"/>
        </w:tblCellMar>
        <w:tblLook w:val="01E0" w:firstRow="1" w:lastRow="1" w:firstColumn="1" w:lastColumn="1" w:noHBand="0" w:noVBand="0"/>
      </w:tblPr>
      <w:tblGrid>
        <w:gridCol w:w="709"/>
        <w:gridCol w:w="951"/>
        <w:gridCol w:w="540"/>
        <w:gridCol w:w="751"/>
        <w:gridCol w:w="684"/>
        <w:gridCol w:w="707"/>
      </w:tblGrid>
      <w:tr w:rsidR="00AC23C4" w:rsidRPr="005F70FB" w14:paraId="78690B79" w14:textId="77777777" w:rsidTr="00AC23C4">
        <w:tc>
          <w:tcPr>
            <w:tcW w:w="709" w:type="dxa"/>
            <w:shd w:val="clear" w:color="auto" w:fill="auto"/>
          </w:tcPr>
          <w:p w14:paraId="434AF861" w14:textId="77777777" w:rsidR="00D17B90" w:rsidRPr="005F70FB" w:rsidRDefault="00D17B90" w:rsidP="00D17B90">
            <w:pPr>
              <w:pStyle w:val="Text"/>
            </w:pPr>
            <w:r w:rsidRPr="005F70FB">
              <w:t>0052</w:t>
            </w:r>
          </w:p>
        </w:tc>
        <w:tc>
          <w:tcPr>
            <w:tcW w:w="951" w:type="dxa"/>
            <w:shd w:val="clear" w:color="auto" w:fill="auto"/>
          </w:tcPr>
          <w:p w14:paraId="2E276A4B" w14:textId="77777777" w:rsidR="00D17B90" w:rsidRPr="005F70FB" w:rsidRDefault="00D17B90" w:rsidP="00D17B90">
            <w:pPr>
              <w:pStyle w:val="Text"/>
            </w:pPr>
            <w:r w:rsidRPr="005F70FB">
              <w:t>Oktofina:</w:t>
            </w:r>
          </w:p>
        </w:tc>
        <w:tc>
          <w:tcPr>
            <w:tcW w:w="540" w:type="dxa"/>
            <w:shd w:val="clear" w:color="auto" w:fill="auto"/>
          </w:tcPr>
          <w:p w14:paraId="39259CE8" w14:textId="77777777" w:rsidR="00D17B90" w:rsidRPr="005F70FB" w:rsidRDefault="00D17B90" w:rsidP="00D17B90">
            <w:pPr>
              <w:pStyle w:val="Text"/>
            </w:pPr>
            <w:r w:rsidRPr="005F70FB">
              <w:t>e,</w:t>
            </w:r>
          </w:p>
        </w:tc>
        <w:tc>
          <w:tcPr>
            <w:tcW w:w="751" w:type="dxa"/>
            <w:shd w:val="clear" w:color="auto" w:fill="auto"/>
          </w:tcPr>
          <w:p w14:paraId="73014C11" w14:textId="77777777" w:rsidR="00D17B90" w:rsidRPr="005F70FB" w:rsidRDefault="00D17B90" w:rsidP="00D17B90">
            <w:pPr>
              <w:pStyle w:val="Text"/>
            </w:pPr>
            <w:r w:rsidRPr="005F70FB">
              <w:t>mama</w:t>
            </w:r>
          </w:p>
        </w:tc>
        <w:tc>
          <w:tcPr>
            <w:tcW w:w="684" w:type="dxa"/>
            <w:shd w:val="clear" w:color="auto" w:fill="auto"/>
          </w:tcPr>
          <w:p w14:paraId="13D01593" w14:textId="77777777" w:rsidR="00D17B90" w:rsidRPr="005F70FB" w:rsidRDefault="00D17B90" w:rsidP="00D17B90">
            <w:pPr>
              <w:pStyle w:val="Text"/>
            </w:pPr>
            <w:r w:rsidRPr="005F70FB">
              <w:t>bilang</w:t>
            </w:r>
          </w:p>
        </w:tc>
        <w:tc>
          <w:tcPr>
            <w:tcW w:w="707" w:type="dxa"/>
            <w:shd w:val="clear" w:color="auto" w:fill="auto"/>
          </w:tcPr>
          <w:p w14:paraId="30D8635F" w14:textId="77777777" w:rsidR="00D17B90" w:rsidRPr="005F70FB" w:rsidRDefault="00D17B90" w:rsidP="00D17B90">
            <w:pPr>
              <w:pStyle w:val="Text"/>
            </w:pPr>
            <w:r w:rsidRPr="005F70FB">
              <w:t>masuk</w:t>
            </w:r>
          </w:p>
        </w:tc>
      </w:tr>
      <w:tr w:rsidR="00AC23C4" w:rsidRPr="005F70FB" w14:paraId="372C42FD" w14:textId="77777777" w:rsidTr="00AC23C4">
        <w:tc>
          <w:tcPr>
            <w:tcW w:w="709" w:type="dxa"/>
            <w:shd w:val="clear" w:color="auto" w:fill="auto"/>
          </w:tcPr>
          <w:p w14:paraId="70EA2A99" w14:textId="77777777" w:rsidR="00D17B90" w:rsidRPr="005F70FB" w:rsidRDefault="00D17B90" w:rsidP="00D17B90">
            <w:pPr>
              <w:pStyle w:val="GlossEng"/>
            </w:pPr>
          </w:p>
        </w:tc>
        <w:tc>
          <w:tcPr>
            <w:tcW w:w="951" w:type="dxa"/>
            <w:shd w:val="clear" w:color="auto" w:fill="auto"/>
          </w:tcPr>
          <w:p w14:paraId="62712358" w14:textId="77777777" w:rsidR="00D17B90" w:rsidRPr="005F70FB" w:rsidRDefault="00D17B90" w:rsidP="00D17B90">
            <w:pPr>
              <w:pStyle w:val="GlossEng"/>
            </w:pPr>
          </w:p>
        </w:tc>
        <w:tc>
          <w:tcPr>
            <w:tcW w:w="540" w:type="dxa"/>
            <w:shd w:val="clear" w:color="auto" w:fill="auto"/>
          </w:tcPr>
          <w:p w14:paraId="2965D93C" w14:textId="77777777" w:rsidR="00D17B90" w:rsidRPr="005F70FB" w:rsidRDefault="00D17B90" w:rsidP="00D17B90">
            <w:pPr>
              <w:pStyle w:val="GlossEng"/>
            </w:pPr>
            <w:r w:rsidRPr="005F70FB">
              <w:t>hey!</w:t>
            </w:r>
          </w:p>
        </w:tc>
        <w:tc>
          <w:tcPr>
            <w:tcW w:w="751" w:type="dxa"/>
            <w:shd w:val="clear" w:color="auto" w:fill="auto"/>
          </w:tcPr>
          <w:p w14:paraId="434BACB6" w14:textId="77777777" w:rsidR="00D17B90" w:rsidRPr="005F70FB" w:rsidRDefault="00D17B90" w:rsidP="00D17B90">
            <w:pPr>
              <w:pStyle w:val="GlossEng"/>
            </w:pPr>
            <w:r w:rsidRPr="005F70FB">
              <w:t>mother</w:t>
            </w:r>
          </w:p>
        </w:tc>
        <w:tc>
          <w:tcPr>
            <w:tcW w:w="684" w:type="dxa"/>
            <w:shd w:val="clear" w:color="auto" w:fill="auto"/>
          </w:tcPr>
          <w:p w14:paraId="492D9AC2" w14:textId="77777777" w:rsidR="00D17B90" w:rsidRPr="005F70FB" w:rsidRDefault="00D17B90" w:rsidP="00D17B90">
            <w:pPr>
              <w:pStyle w:val="GlossEng"/>
            </w:pPr>
            <w:r w:rsidRPr="005F70FB">
              <w:t>say</w:t>
            </w:r>
          </w:p>
        </w:tc>
        <w:tc>
          <w:tcPr>
            <w:tcW w:w="707" w:type="dxa"/>
            <w:shd w:val="clear" w:color="auto" w:fill="auto"/>
          </w:tcPr>
          <w:p w14:paraId="7596D9BE" w14:textId="77777777" w:rsidR="00D17B90" w:rsidRPr="005F70FB" w:rsidRDefault="00D17B90" w:rsidP="00D17B90">
            <w:pPr>
              <w:pStyle w:val="GlossEng"/>
            </w:pPr>
            <w:r w:rsidRPr="005F70FB">
              <w:t>enter</w:t>
            </w:r>
          </w:p>
        </w:tc>
      </w:tr>
    </w:tbl>
    <w:p w14:paraId="3812AC37" w14:textId="77777777" w:rsidR="00D17B90" w:rsidRPr="005F70FB" w:rsidRDefault="00D17B90" w:rsidP="00D17B90">
      <w:pPr>
        <w:pStyle w:val="FreeTranslEng"/>
      </w:pPr>
      <w:r w:rsidRPr="005F70FB">
        <w:t xml:space="preserve">Oktofina [addressing </w:t>
      </w:r>
      <w:r w:rsidRPr="005F70FB">
        <w:rPr>
          <w:lang w:eastAsia="en-US"/>
        </w:rPr>
        <w:t>Wili</w:t>
      </w:r>
      <w:r w:rsidRPr="005F70FB">
        <w:t>]: hey, mother said (you should) go inside</w:t>
      </w:r>
    </w:p>
    <w:tbl>
      <w:tblPr>
        <w:tblW w:w="0" w:type="auto"/>
        <w:tblCellMar>
          <w:left w:w="42" w:type="dxa"/>
          <w:right w:w="42" w:type="dxa"/>
        </w:tblCellMar>
        <w:tblLook w:val="01E0" w:firstRow="1" w:lastRow="1" w:firstColumn="1" w:lastColumn="1" w:noHBand="0" w:noVBand="0"/>
      </w:tblPr>
      <w:tblGrid>
        <w:gridCol w:w="709"/>
        <w:gridCol w:w="673"/>
        <w:gridCol w:w="529"/>
        <w:gridCol w:w="595"/>
        <w:gridCol w:w="712"/>
        <w:gridCol w:w="489"/>
        <w:gridCol w:w="740"/>
        <w:gridCol w:w="1112"/>
      </w:tblGrid>
      <w:tr w:rsidR="00AC23C4" w:rsidRPr="005F70FB" w14:paraId="2A333BC1" w14:textId="77777777" w:rsidTr="00AC23C4">
        <w:tc>
          <w:tcPr>
            <w:tcW w:w="709" w:type="dxa"/>
            <w:shd w:val="clear" w:color="auto" w:fill="auto"/>
          </w:tcPr>
          <w:p w14:paraId="3F659EAF" w14:textId="77777777" w:rsidR="00D17B90" w:rsidRPr="005F70FB" w:rsidRDefault="00D17B90" w:rsidP="00D17B90">
            <w:pPr>
              <w:pStyle w:val="Text"/>
            </w:pPr>
            <w:r w:rsidRPr="005F70FB">
              <w:t>0053</w:t>
            </w:r>
          </w:p>
        </w:tc>
        <w:tc>
          <w:tcPr>
            <w:tcW w:w="673" w:type="dxa"/>
            <w:shd w:val="clear" w:color="auto" w:fill="auto"/>
          </w:tcPr>
          <w:p w14:paraId="38857E36" w14:textId="77777777" w:rsidR="00D17B90" w:rsidRPr="005F70FB" w:rsidRDefault="00D17B90" w:rsidP="00D17B90">
            <w:pPr>
              <w:pStyle w:val="Text"/>
            </w:pPr>
            <w:r w:rsidRPr="005F70FB">
              <w:t>Nelci:</w:t>
            </w:r>
          </w:p>
        </w:tc>
        <w:tc>
          <w:tcPr>
            <w:tcW w:w="529" w:type="dxa"/>
            <w:shd w:val="clear" w:color="auto" w:fill="auto"/>
          </w:tcPr>
          <w:p w14:paraId="7447A0E6" w14:textId="77777777" w:rsidR="00D17B90" w:rsidRPr="005F70FB" w:rsidRDefault="00D17B90" w:rsidP="00D17B90">
            <w:pPr>
              <w:pStyle w:val="Text"/>
            </w:pPr>
            <w:r w:rsidRPr="005F70FB">
              <w:t>Nusa</w:t>
            </w:r>
          </w:p>
        </w:tc>
        <w:tc>
          <w:tcPr>
            <w:tcW w:w="595" w:type="dxa"/>
            <w:shd w:val="clear" w:color="auto" w:fill="auto"/>
          </w:tcPr>
          <w:p w14:paraId="7AF49C19" w14:textId="77777777" w:rsidR="00D17B90" w:rsidRPr="005F70FB" w:rsidRDefault="00D17B90" w:rsidP="00D17B90">
            <w:pPr>
              <w:pStyle w:val="Text"/>
            </w:pPr>
            <w:r w:rsidRPr="005F70FB">
              <w:t>cuci</w:t>
            </w:r>
          </w:p>
        </w:tc>
        <w:tc>
          <w:tcPr>
            <w:tcW w:w="712" w:type="dxa"/>
            <w:shd w:val="clear" w:color="auto" w:fill="auto"/>
          </w:tcPr>
          <w:p w14:paraId="151577BA" w14:textId="77777777" w:rsidR="00D17B90" w:rsidRPr="005F70FB" w:rsidRDefault="00D17B90" w:rsidP="00D17B90">
            <w:pPr>
              <w:pStyle w:val="Text"/>
            </w:pPr>
            <w:r w:rsidRPr="005F70FB">
              <w:t>piring,</w:t>
            </w:r>
          </w:p>
        </w:tc>
        <w:tc>
          <w:tcPr>
            <w:tcW w:w="489" w:type="dxa"/>
            <w:shd w:val="clear" w:color="auto" w:fill="auto"/>
          </w:tcPr>
          <w:p w14:paraId="739ECBCC" w14:textId="77777777" w:rsidR="00D17B90" w:rsidRPr="005F70FB" w:rsidRDefault="00D17B90" w:rsidP="00D17B90">
            <w:pPr>
              <w:pStyle w:val="Text"/>
            </w:pPr>
            <w:r w:rsidRPr="005F70FB">
              <w:t>sa</w:t>
            </w:r>
          </w:p>
        </w:tc>
        <w:tc>
          <w:tcPr>
            <w:tcW w:w="740" w:type="dxa"/>
            <w:shd w:val="clear" w:color="auto" w:fill="auto"/>
          </w:tcPr>
          <w:p w14:paraId="2DFD37EA" w14:textId="77777777" w:rsidR="00D17B90" w:rsidRPr="005F70FB" w:rsidRDefault="00D17B90" w:rsidP="00D17B90">
            <w:pPr>
              <w:pStyle w:val="Text"/>
            </w:pPr>
            <w:r w:rsidRPr="005F70FB">
              <w:t>goreng</w:t>
            </w:r>
          </w:p>
        </w:tc>
        <w:tc>
          <w:tcPr>
            <w:tcW w:w="1112" w:type="dxa"/>
            <w:shd w:val="clear" w:color="auto" w:fill="auto"/>
          </w:tcPr>
          <w:p w14:paraId="6656C793" w14:textId="77777777" w:rsidR="00D17B90" w:rsidRPr="005F70FB" w:rsidRDefault="00D17B90" w:rsidP="00D17B90">
            <w:pPr>
              <w:pStyle w:val="Text"/>
            </w:pPr>
            <w:r w:rsidRPr="005F70FB">
              <w:t>nasi</w:t>
            </w:r>
          </w:p>
        </w:tc>
      </w:tr>
      <w:tr w:rsidR="00AC23C4" w:rsidRPr="005F70FB" w14:paraId="10906591" w14:textId="77777777" w:rsidTr="00AC23C4">
        <w:tc>
          <w:tcPr>
            <w:tcW w:w="709" w:type="dxa"/>
            <w:shd w:val="clear" w:color="auto" w:fill="auto"/>
          </w:tcPr>
          <w:p w14:paraId="0A881D6E" w14:textId="77777777" w:rsidR="00D17B90" w:rsidRPr="005F70FB" w:rsidRDefault="00D17B90" w:rsidP="00D17B90">
            <w:pPr>
              <w:pStyle w:val="GlossEng"/>
            </w:pPr>
          </w:p>
        </w:tc>
        <w:tc>
          <w:tcPr>
            <w:tcW w:w="673" w:type="dxa"/>
            <w:shd w:val="clear" w:color="auto" w:fill="auto"/>
          </w:tcPr>
          <w:p w14:paraId="22DDAEEC" w14:textId="77777777" w:rsidR="00D17B90" w:rsidRPr="005F70FB" w:rsidRDefault="00D17B90" w:rsidP="00D17B90">
            <w:pPr>
              <w:pStyle w:val="GlossEng"/>
            </w:pPr>
          </w:p>
        </w:tc>
        <w:tc>
          <w:tcPr>
            <w:tcW w:w="529" w:type="dxa"/>
            <w:shd w:val="clear" w:color="auto" w:fill="auto"/>
          </w:tcPr>
          <w:p w14:paraId="2D8C62C9" w14:textId="77777777" w:rsidR="00D17B90" w:rsidRPr="005F70FB" w:rsidRDefault="00D17B90" w:rsidP="00D17B90">
            <w:pPr>
              <w:pStyle w:val="GlossEng"/>
            </w:pPr>
            <w:r w:rsidRPr="005F70FB">
              <w:t>Nusa</w:t>
            </w:r>
          </w:p>
        </w:tc>
        <w:tc>
          <w:tcPr>
            <w:tcW w:w="595" w:type="dxa"/>
            <w:shd w:val="clear" w:color="auto" w:fill="auto"/>
          </w:tcPr>
          <w:p w14:paraId="7DB684B2" w14:textId="77777777" w:rsidR="00D17B90" w:rsidRPr="005F70FB" w:rsidRDefault="00D17B90" w:rsidP="00D17B90">
            <w:pPr>
              <w:pStyle w:val="GlossEng"/>
            </w:pPr>
            <w:r w:rsidRPr="005F70FB">
              <w:t>wash</w:t>
            </w:r>
          </w:p>
        </w:tc>
        <w:tc>
          <w:tcPr>
            <w:tcW w:w="712" w:type="dxa"/>
            <w:shd w:val="clear" w:color="auto" w:fill="auto"/>
          </w:tcPr>
          <w:p w14:paraId="5E0D8C09" w14:textId="77777777" w:rsidR="00D17B90" w:rsidRPr="005F70FB" w:rsidRDefault="00D17B90" w:rsidP="00D17B90">
            <w:pPr>
              <w:pStyle w:val="GlossEng"/>
            </w:pPr>
            <w:r w:rsidRPr="005F70FB">
              <w:t>plate</w:t>
            </w:r>
          </w:p>
        </w:tc>
        <w:tc>
          <w:tcPr>
            <w:tcW w:w="489" w:type="dxa"/>
            <w:shd w:val="clear" w:color="auto" w:fill="auto"/>
          </w:tcPr>
          <w:p w14:paraId="48C21A59" w14:textId="77777777" w:rsidR="00D17B90" w:rsidRPr="005F70FB" w:rsidRDefault="00D17B90" w:rsidP="00D17B90">
            <w:pPr>
              <w:pStyle w:val="GlossEng"/>
            </w:pPr>
            <w:r w:rsidRPr="005F70FB">
              <w:rPr>
                <w:rStyle w:val="ChSmallCaps"/>
              </w:rPr>
              <w:t>1sg</w:t>
            </w:r>
          </w:p>
        </w:tc>
        <w:tc>
          <w:tcPr>
            <w:tcW w:w="740" w:type="dxa"/>
            <w:shd w:val="clear" w:color="auto" w:fill="auto"/>
          </w:tcPr>
          <w:p w14:paraId="5979A372" w14:textId="77777777" w:rsidR="00D17B90" w:rsidRPr="005F70FB" w:rsidRDefault="00D17B90" w:rsidP="00D17B90">
            <w:pPr>
              <w:pStyle w:val="GlossEng"/>
            </w:pPr>
            <w:r w:rsidRPr="005F70FB">
              <w:t>fry</w:t>
            </w:r>
          </w:p>
        </w:tc>
        <w:tc>
          <w:tcPr>
            <w:tcW w:w="1112" w:type="dxa"/>
            <w:shd w:val="clear" w:color="auto" w:fill="auto"/>
          </w:tcPr>
          <w:p w14:paraId="2A802176" w14:textId="77777777" w:rsidR="00D17B90" w:rsidRPr="005F70FB" w:rsidRDefault="00D17B90" w:rsidP="00D17B90">
            <w:pPr>
              <w:pStyle w:val="GlossEng"/>
            </w:pPr>
            <w:r w:rsidRPr="005F70FB">
              <w:t>cooked.rice</w:t>
            </w:r>
          </w:p>
        </w:tc>
      </w:tr>
    </w:tbl>
    <w:p w14:paraId="0E9519E9" w14:textId="77777777" w:rsidR="00D17B90" w:rsidRPr="005F70FB" w:rsidRDefault="00D17B90" w:rsidP="00D17B90">
      <w:pPr>
        <w:pStyle w:val="FreeTranslEng"/>
      </w:pPr>
      <w:r w:rsidRPr="005F70FB">
        <w:t>Nelci: Nusa washed the plates (and) I fried the cooked rice</w:t>
      </w:r>
    </w:p>
    <w:tbl>
      <w:tblPr>
        <w:tblW w:w="6621" w:type="dxa"/>
        <w:tblCellMar>
          <w:left w:w="42" w:type="dxa"/>
          <w:right w:w="42" w:type="dxa"/>
        </w:tblCellMar>
        <w:tblLook w:val="01E0" w:firstRow="1" w:lastRow="1" w:firstColumn="1" w:lastColumn="1" w:noHBand="0" w:noVBand="0"/>
      </w:tblPr>
      <w:tblGrid>
        <w:gridCol w:w="709"/>
        <w:gridCol w:w="596"/>
        <w:gridCol w:w="489"/>
        <w:gridCol w:w="606"/>
        <w:gridCol w:w="489"/>
        <w:gridCol w:w="695"/>
        <w:gridCol w:w="440"/>
        <w:gridCol w:w="489"/>
        <w:gridCol w:w="513"/>
        <w:gridCol w:w="562"/>
        <w:gridCol w:w="360"/>
        <w:gridCol w:w="673"/>
      </w:tblGrid>
      <w:tr w:rsidR="00AC23C4" w:rsidRPr="005F70FB" w14:paraId="15016673" w14:textId="77777777" w:rsidTr="00AC23C4">
        <w:tc>
          <w:tcPr>
            <w:tcW w:w="709" w:type="dxa"/>
            <w:shd w:val="clear" w:color="auto" w:fill="auto"/>
          </w:tcPr>
          <w:p w14:paraId="090FB5E5" w14:textId="77777777" w:rsidR="00D17B90" w:rsidRPr="005F70FB" w:rsidRDefault="00D17B90" w:rsidP="00D17B90">
            <w:pPr>
              <w:pStyle w:val="Text"/>
            </w:pPr>
            <w:r w:rsidRPr="005F70FB">
              <w:t>0054</w:t>
            </w:r>
          </w:p>
        </w:tc>
        <w:tc>
          <w:tcPr>
            <w:tcW w:w="596" w:type="dxa"/>
            <w:shd w:val="clear" w:color="auto" w:fill="auto"/>
          </w:tcPr>
          <w:p w14:paraId="3AC1D926" w14:textId="77777777" w:rsidR="00D17B90" w:rsidRPr="005F70FB" w:rsidRDefault="00D17B90" w:rsidP="00D17B90">
            <w:pPr>
              <w:pStyle w:val="Text"/>
            </w:pPr>
            <w:r w:rsidRPr="005F70FB">
              <w:rPr>
                <w:lang w:eastAsia="en-US"/>
              </w:rPr>
              <w:t>Wili</w:t>
            </w:r>
            <w:r w:rsidRPr="005F70FB">
              <w:t>:</w:t>
            </w:r>
          </w:p>
        </w:tc>
        <w:tc>
          <w:tcPr>
            <w:tcW w:w="489" w:type="dxa"/>
            <w:shd w:val="clear" w:color="auto" w:fill="auto"/>
          </w:tcPr>
          <w:p w14:paraId="39B4612B" w14:textId="77777777" w:rsidR="00D17B90" w:rsidRPr="005F70FB" w:rsidRDefault="00D17B90" w:rsidP="00D17B90">
            <w:pPr>
              <w:pStyle w:val="Text"/>
            </w:pPr>
            <w:r w:rsidRPr="005F70FB">
              <w:t>de</w:t>
            </w:r>
          </w:p>
        </w:tc>
        <w:tc>
          <w:tcPr>
            <w:tcW w:w="606" w:type="dxa"/>
            <w:shd w:val="clear" w:color="auto" w:fill="auto"/>
          </w:tcPr>
          <w:p w14:paraId="58008AB5" w14:textId="77777777" w:rsidR="00D17B90" w:rsidRPr="005F70FB" w:rsidRDefault="00D17B90" w:rsidP="00D17B90">
            <w:pPr>
              <w:pStyle w:val="Text"/>
            </w:pPr>
            <w:r w:rsidRPr="005F70FB">
              <w:t>tipu,</w:t>
            </w:r>
          </w:p>
        </w:tc>
        <w:tc>
          <w:tcPr>
            <w:tcW w:w="489" w:type="dxa"/>
            <w:shd w:val="clear" w:color="auto" w:fill="auto"/>
          </w:tcPr>
          <w:p w14:paraId="27D624A9" w14:textId="77777777" w:rsidR="00D17B90" w:rsidRPr="005F70FB" w:rsidRDefault="00D17B90" w:rsidP="00D17B90">
            <w:pPr>
              <w:pStyle w:val="Text"/>
            </w:pPr>
            <w:r w:rsidRPr="005F70FB">
              <w:t>sa</w:t>
            </w:r>
          </w:p>
        </w:tc>
        <w:tc>
          <w:tcPr>
            <w:tcW w:w="695" w:type="dxa"/>
            <w:shd w:val="clear" w:color="auto" w:fill="auto"/>
          </w:tcPr>
          <w:p w14:paraId="5D49383E" w14:textId="77777777" w:rsidR="00D17B90" w:rsidRPr="005F70FB" w:rsidRDefault="00D17B90" w:rsidP="00D17B90">
            <w:pPr>
              <w:pStyle w:val="Text"/>
            </w:pPr>
            <w:r w:rsidRPr="005F70FB">
              <w:t>tadi</w:t>
            </w:r>
          </w:p>
        </w:tc>
        <w:tc>
          <w:tcPr>
            <w:tcW w:w="440" w:type="dxa"/>
            <w:shd w:val="clear" w:color="auto" w:fill="auto"/>
          </w:tcPr>
          <w:p w14:paraId="5CFF7BFD" w14:textId="77777777" w:rsidR="00D17B90" w:rsidRPr="005F70FB" w:rsidRDefault="00D17B90" w:rsidP="00D17B90">
            <w:pPr>
              <w:pStyle w:val="Text"/>
            </w:pPr>
            <w:r w:rsidRPr="005F70FB">
              <w:t>liat</w:t>
            </w:r>
          </w:p>
        </w:tc>
        <w:tc>
          <w:tcPr>
            <w:tcW w:w="489" w:type="dxa"/>
            <w:shd w:val="clear" w:color="auto" w:fill="auto"/>
          </w:tcPr>
          <w:p w14:paraId="50446E1A" w14:textId="77777777" w:rsidR="00D17B90" w:rsidRPr="005F70FB" w:rsidRDefault="00D17B90" w:rsidP="00D17B90">
            <w:pPr>
              <w:pStyle w:val="Text"/>
            </w:pPr>
            <w:r w:rsidRPr="005F70FB">
              <w:t>dia</w:t>
            </w:r>
          </w:p>
        </w:tc>
        <w:tc>
          <w:tcPr>
            <w:tcW w:w="513" w:type="dxa"/>
            <w:shd w:val="clear" w:color="auto" w:fill="auto"/>
          </w:tcPr>
          <w:p w14:paraId="6C40C970" w14:textId="77777777" w:rsidR="00D17B90" w:rsidRPr="005F70FB" w:rsidRDefault="00D17B90" w:rsidP="00D17B90">
            <w:pPr>
              <w:pStyle w:val="Text"/>
            </w:pPr>
            <w:r w:rsidRPr="005F70FB">
              <w:t>tida</w:t>
            </w:r>
          </w:p>
        </w:tc>
        <w:tc>
          <w:tcPr>
            <w:tcW w:w="562" w:type="dxa"/>
            <w:shd w:val="clear" w:color="auto" w:fill="auto"/>
          </w:tcPr>
          <w:p w14:paraId="0C7CC068" w14:textId="77777777" w:rsidR="00D17B90" w:rsidRPr="005F70FB" w:rsidRDefault="00D17B90" w:rsidP="00D17B90">
            <w:pPr>
              <w:pStyle w:val="Text"/>
            </w:pPr>
            <w:r w:rsidRPr="005F70FB">
              <w:t>ada</w:t>
            </w:r>
          </w:p>
        </w:tc>
        <w:tc>
          <w:tcPr>
            <w:tcW w:w="360" w:type="dxa"/>
            <w:shd w:val="clear" w:color="auto" w:fill="auto"/>
          </w:tcPr>
          <w:p w14:paraId="28EE0CDB" w14:textId="77777777" w:rsidR="00D17B90" w:rsidRPr="005F70FB" w:rsidRDefault="00D17B90" w:rsidP="00D17B90">
            <w:pPr>
              <w:pStyle w:val="Text"/>
            </w:pPr>
            <w:r w:rsidRPr="005F70FB">
              <w:t>di</w:t>
            </w:r>
          </w:p>
        </w:tc>
        <w:tc>
          <w:tcPr>
            <w:tcW w:w="673" w:type="dxa"/>
            <w:shd w:val="clear" w:color="auto" w:fill="auto"/>
          </w:tcPr>
          <w:p w14:paraId="4F6FF471" w14:textId="77777777" w:rsidR="00D17B90" w:rsidRPr="005F70FB" w:rsidRDefault="00D17B90" w:rsidP="00D17B90">
            <w:pPr>
              <w:pStyle w:val="Text"/>
            </w:pPr>
            <w:r w:rsidRPr="005F70FB">
              <w:t>dalam</w:t>
            </w:r>
          </w:p>
        </w:tc>
      </w:tr>
      <w:tr w:rsidR="00AC23C4" w:rsidRPr="005F70FB" w14:paraId="4DE93D6B" w14:textId="77777777" w:rsidTr="00AC23C4">
        <w:tc>
          <w:tcPr>
            <w:tcW w:w="709" w:type="dxa"/>
            <w:shd w:val="clear" w:color="auto" w:fill="auto"/>
          </w:tcPr>
          <w:p w14:paraId="71C4039F" w14:textId="77777777" w:rsidR="00D17B90" w:rsidRPr="005F70FB" w:rsidRDefault="00D17B90" w:rsidP="00D17B90">
            <w:pPr>
              <w:pStyle w:val="GlossEng"/>
            </w:pPr>
          </w:p>
        </w:tc>
        <w:tc>
          <w:tcPr>
            <w:tcW w:w="596" w:type="dxa"/>
            <w:shd w:val="clear" w:color="auto" w:fill="auto"/>
          </w:tcPr>
          <w:p w14:paraId="07CBCD4C" w14:textId="77777777" w:rsidR="00D17B90" w:rsidRPr="005F70FB" w:rsidRDefault="00D17B90" w:rsidP="00D17B90">
            <w:pPr>
              <w:pStyle w:val="GlossEng"/>
            </w:pPr>
          </w:p>
        </w:tc>
        <w:tc>
          <w:tcPr>
            <w:tcW w:w="489" w:type="dxa"/>
            <w:shd w:val="clear" w:color="auto" w:fill="auto"/>
          </w:tcPr>
          <w:p w14:paraId="308F8AB1" w14:textId="77777777" w:rsidR="00D17B90" w:rsidRPr="005F70FB" w:rsidRDefault="00D17B90" w:rsidP="00D17B90">
            <w:pPr>
              <w:pStyle w:val="GlossEng"/>
            </w:pPr>
            <w:r w:rsidRPr="005F70FB">
              <w:rPr>
                <w:rStyle w:val="ChSmallCaps"/>
              </w:rPr>
              <w:t>3sg</w:t>
            </w:r>
          </w:p>
        </w:tc>
        <w:tc>
          <w:tcPr>
            <w:tcW w:w="606" w:type="dxa"/>
            <w:shd w:val="clear" w:color="auto" w:fill="auto"/>
          </w:tcPr>
          <w:p w14:paraId="0DC876FB" w14:textId="77777777" w:rsidR="00D17B90" w:rsidRPr="005F70FB" w:rsidRDefault="00D17B90" w:rsidP="00D17B90">
            <w:pPr>
              <w:pStyle w:val="GlossEng"/>
            </w:pPr>
            <w:r w:rsidRPr="005F70FB">
              <w:t>cheat</w:t>
            </w:r>
          </w:p>
        </w:tc>
        <w:tc>
          <w:tcPr>
            <w:tcW w:w="489" w:type="dxa"/>
            <w:shd w:val="clear" w:color="auto" w:fill="auto"/>
          </w:tcPr>
          <w:p w14:paraId="5E892405" w14:textId="77777777" w:rsidR="00D17B90" w:rsidRPr="005F70FB" w:rsidRDefault="00D17B90" w:rsidP="00D17B90">
            <w:pPr>
              <w:pStyle w:val="GlossEng"/>
            </w:pPr>
            <w:r w:rsidRPr="005F70FB">
              <w:rPr>
                <w:rStyle w:val="ChSmallCaps"/>
              </w:rPr>
              <w:t>1sg</w:t>
            </w:r>
          </w:p>
        </w:tc>
        <w:tc>
          <w:tcPr>
            <w:tcW w:w="695" w:type="dxa"/>
            <w:shd w:val="clear" w:color="auto" w:fill="auto"/>
          </w:tcPr>
          <w:p w14:paraId="4E37AD6E" w14:textId="77777777" w:rsidR="00D17B90" w:rsidRPr="005F70FB" w:rsidRDefault="00D17B90" w:rsidP="00D17B90">
            <w:pPr>
              <w:pStyle w:val="GlossEng"/>
            </w:pPr>
            <w:r w:rsidRPr="005F70FB">
              <w:t>earlier</w:t>
            </w:r>
          </w:p>
        </w:tc>
        <w:tc>
          <w:tcPr>
            <w:tcW w:w="440" w:type="dxa"/>
            <w:shd w:val="clear" w:color="auto" w:fill="auto"/>
          </w:tcPr>
          <w:p w14:paraId="49053817" w14:textId="77777777" w:rsidR="00D17B90" w:rsidRPr="005F70FB" w:rsidRDefault="00D17B90" w:rsidP="00D17B90">
            <w:pPr>
              <w:pStyle w:val="GlossEng"/>
            </w:pPr>
            <w:r w:rsidRPr="005F70FB">
              <w:t>see</w:t>
            </w:r>
          </w:p>
        </w:tc>
        <w:tc>
          <w:tcPr>
            <w:tcW w:w="489" w:type="dxa"/>
            <w:shd w:val="clear" w:color="auto" w:fill="auto"/>
          </w:tcPr>
          <w:p w14:paraId="6845B01B" w14:textId="77777777" w:rsidR="00D17B90" w:rsidRPr="005F70FB" w:rsidRDefault="00D17B90" w:rsidP="00D17B90">
            <w:pPr>
              <w:pStyle w:val="GlossEng"/>
            </w:pPr>
            <w:r w:rsidRPr="005F70FB">
              <w:rPr>
                <w:rStyle w:val="ChSmallCaps"/>
              </w:rPr>
              <w:t>3sg</w:t>
            </w:r>
          </w:p>
        </w:tc>
        <w:tc>
          <w:tcPr>
            <w:tcW w:w="513" w:type="dxa"/>
            <w:shd w:val="clear" w:color="auto" w:fill="auto"/>
          </w:tcPr>
          <w:p w14:paraId="5481EF46" w14:textId="77777777" w:rsidR="00D17B90" w:rsidRPr="005F70FB" w:rsidRDefault="00D17B90" w:rsidP="00D17B90">
            <w:pPr>
              <w:pStyle w:val="GlossEng"/>
            </w:pPr>
            <w:r w:rsidRPr="005F70FB">
              <w:rPr>
                <w:rStyle w:val="ChSmallCaps"/>
              </w:rPr>
              <w:t>neg</w:t>
            </w:r>
          </w:p>
        </w:tc>
        <w:tc>
          <w:tcPr>
            <w:tcW w:w="562" w:type="dxa"/>
            <w:shd w:val="clear" w:color="auto" w:fill="auto"/>
          </w:tcPr>
          <w:p w14:paraId="17C526C0" w14:textId="77777777" w:rsidR="00D17B90" w:rsidRPr="005F70FB" w:rsidRDefault="00D17B90" w:rsidP="00D17B90">
            <w:pPr>
              <w:pStyle w:val="GlossEng"/>
            </w:pPr>
            <w:r w:rsidRPr="005F70FB">
              <w:t>exist</w:t>
            </w:r>
          </w:p>
        </w:tc>
        <w:tc>
          <w:tcPr>
            <w:tcW w:w="360" w:type="dxa"/>
            <w:shd w:val="clear" w:color="auto" w:fill="auto"/>
          </w:tcPr>
          <w:p w14:paraId="016C50D2" w14:textId="77777777" w:rsidR="00D17B90" w:rsidRPr="005F70FB" w:rsidRDefault="00D17B90" w:rsidP="00D17B90">
            <w:pPr>
              <w:pStyle w:val="GlossEng"/>
            </w:pPr>
            <w:r w:rsidRPr="005F70FB">
              <w:t>at</w:t>
            </w:r>
          </w:p>
        </w:tc>
        <w:tc>
          <w:tcPr>
            <w:tcW w:w="673" w:type="dxa"/>
            <w:shd w:val="clear" w:color="auto" w:fill="auto"/>
          </w:tcPr>
          <w:p w14:paraId="33653D31" w14:textId="77777777" w:rsidR="00D17B90" w:rsidRPr="005F70FB" w:rsidRDefault="00D17B90" w:rsidP="00D17B90">
            <w:pPr>
              <w:pStyle w:val="GlossEng"/>
            </w:pPr>
            <w:r w:rsidRPr="005F70FB">
              <w:t>inside</w:t>
            </w:r>
          </w:p>
        </w:tc>
      </w:tr>
    </w:tbl>
    <w:p w14:paraId="07E61531" w14:textId="51ED1516" w:rsidR="00D17B90" w:rsidRPr="005F70FB" w:rsidRDefault="00D17B90" w:rsidP="00D17B90">
      <w:pPr>
        <w:pStyle w:val="FreeTranslEng"/>
      </w:pPr>
      <w:r w:rsidRPr="005F70FB">
        <w:rPr>
          <w:lang w:eastAsia="en-US"/>
        </w:rPr>
        <w:t>Wili</w:t>
      </w:r>
      <w:r w:rsidRPr="005F70FB">
        <w:t>: she</w:t>
      </w:r>
      <w:r w:rsidR="00B7093A" w:rsidRPr="005F70FB">
        <w:t>’</w:t>
      </w:r>
      <w:r w:rsidRPr="005F70FB">
        <w:t>s deceiving (me), earlier I saw (that) she (mother) wasn</w:t>
      </w:r>
      <w:r w:rsidR="00B7093A" w:rsidRPr="005F70FB">
        <w:t>’</w:t>
      </w:r>
      <w:r w:rsidRPr="005F70FB">
        <w:t>t inside</w:t>
      </w:r>
    </w:p>
    <w:tbl>
      <w:tblPr>
        <w:tblW w:w="0" w:type="auto"/>
        <w:tblCellMar>
          <w:left w:w="42" w:type="dxa"/>
          <w:right w:w="42" w:type="dxa"/>
        </w:tblCellMar>
        <w:tblLook w:val="01E0" w:firstRow="1" w:lastRow="1" w:firstColumn="1" w:lastColumn="1" w:noHBand="0" w:noVBand="0"/>
      </w:tblPr>
      <w:tblGrid>
        <w:gridCol w:w="709"/>
        <w:gridCol w:w="951"/>
        <w:gridCol w:w="440"/>
        <w:gridCol w:w="734"/>
        <w:gridCol w:w="751"/>
        <w:gridCol w:w="684"/>
      </w:tblGrid>
      <w:tr w:rsidR="00AC23C4" w:rsidRPr="005F70FB" w14:paraId="1820E009" w14:textId="77777777" w:rsidTr="00AC23C4">
        <w:tc>
          <w:tcPr>
            <w:tcW w:w="709" w:type="dxa"/>
            <w:shd w:val="clear" w:color="auto" w:fill="auto"/>
          </w:tcPr>
          <w:p w14:paraId="20C7B665" w14:textId="77777777" w:rsidR="00D17B90" w:rsidRPr="005F70FB" w:rsidRDefault="00D17B90" w:rsidP="00D17B90">
            <w:pPr>
              <w:pStyle w:val="Text"/>
            </w:pPr>
            <w:r w:rsidRPr="005F70FB">
              <w:t>0055</w:t>
            </w:r>
          </w:p>
        </w:tc>
        <w:tc>
          <w:tcPr>
            <w:tcW w:w="951" w:type="dxa"/>
            <w:shd w:val="clear" w:color="auto" w:fill="auto"/>
          </w:tcPr>
          <w:p w14:paraId="28AD0002" w14:textId="77777777" w:rsidR="00D17B90" w:rsidRPr="005F70FB" w:rsidRDefault="00D17B90" w:rsidP="00D17B90">
            <w:pPr>
              <w:pStyle w:val="Text"/>
            </w:pPr>
            <w:r w:rsidRPr="005F70FB">
              <w:t>Oktofina:</w:t>
            </w:r>
          </w:p>
        </w:tc>
        <w:tc>
          <w:tcPr>
            <w:tcW w:w="440" w:type="dxa"/>
            <w:shd w:val="clear" w:color="auto" w:fill="auto"/>
          </w:tcPr>
          <w:p w14:paraId="0FE612DD" w14:textId="77777777" w:rsidR="00D17B90" w:rsidRPr="005F70FB" w:rsidRDefault="00D17B90" w:rsidP="00D17B90">
            <w:pPr>
              <w:pStyle w:val="Text"/>
            </w:pPr>
            <w:r w:rsidRPr="005F70FB">
              <w:t>a,</w:t>
            </w:r>
          </w:p>
        </w:tc>
        <w:tc>
          <w:tcPr>
            <w:tcW w:w="734" w:type="dxa"/>
            <w:shd w:val="clear" w:color="auto" w:fill="auto"/>
          </w:tcPr>
          <w:p w14:paraId="086E5C5D" w14:textId="77777777" w:rsidR="00D17B90" w:rsidRPr="005F70FB" w:rsidRDefault="00D17B90" w:rsidP="00D17B90">
            <w:pPr>
              <w:pStyle w:val="Text"/>
            </w:pPr>
            <w:r w:rsidRPr="005F70FB">
              <w:t>betul,</w:t>
            </w:r>
          </w:p>
        </w:tc>
        <w:tc>
          <w:tcPr>
            <w:tcW w:w="751" w:type="dxa"/>
            <w:shd w:val="clear" w:color="auto" w:fill="auto"/>
          </w:tcPr>
          <w:p w14:paraId="0CDA187B" w14:textId="77777777" w:rsidR="00D17B90" w:rsidRPr="005F70FB" w:rsidRDefault="00D17B90" w:rsidP="00D17B90">
            <w:pPr>
              <w:pStyle w:val="Text"/>
            </w:pPr>
            <w:r w:rsidRPr="005F70FB">
              <w:t>ma</w:t>
            </w:r>
          </w:p>
        </w:tc>
        <w:tc>
          <w:tcPr>
            <w:tcW w:w="684" w:type="dxa"/>
            <w:shd w:val="clear" w:color="auto" w:fill="auto"/>
          </w:tcPr>
          <w:p w14:paraId="25E9DF1B" w14:textId="77777777" w:rsidR="00D17B90" w:rsidRPr="005F70FB" w:rsidRDefault="00D17B90" w:rsidP="00D17B90">
            <w:pPr>
              <w:pStyle w:val="Text"/>
            </w:pPr>
            <w:r w:rsidRPr="005F70FB">
              <w:t>bilang</w:t>
            </w:r>
          </w:p>
        </w:tc>
      </w:tr>
      <w:tr w:rsidR="00AC23C4" w:rsidRPr="005F70FB" w14:paraId="2D63CEDE" w14:textId="77777777" w:rsidTr="00AC23C4">
        <w:tc>
          <w:tcPr>
            <w:tcW w:w="709" w:type="dxa"/>
            <w:shd w:val="clear" w:color="auto" w:fill="auto"/>
          </w:tcPr>
          <w:p w14:paraId="403F68D9" w14:textId="77777777" w:rsidR="00D17B90" w:rsidRPr="005F70FB" w:rsidRDefault="00D17B90" w:rsidP="00D17B90">
            <w:pPr>
              <w:pStyle w:val="GlossEng"/>
            </w:pPr>
          </w:p>
        </w:tc>
        <w:tc>
          <w:tcPr>
            <w:tcW w:w="951" w:type="dxa"/>
            <w:shd w:val="clear" w:color="auto" w:fill="auto"/>
          </w:tcPr>
          <w:p w14:paraId="5BA633C8" w14:textId="77777777" w:rsidR="00D17B90" w:rsidRPr="005F70FB" w:rsidRDefault="00D17B90" w:rsidP="00D17B90">
            <w:pPr>
              <w:pStyle w:val="GlossEng"/>
            </w:pPr>
          </w:p>
        </w:tc>
        <w:tc>
          <w:tcPr>
            <w:tcW w:w="440" w:type="dxa"/>
            <w:shd w:val="clear" w:color="auto" w:fill="auto"/>
          </w:tcPr>
          <w:p w14:paraId="121D6F87" w14:textId="77777777" w:rsidR="00D17B90" w:rsidRPr="005F70FB" w:rsidRDefault="00D17B90" w:rsidP="00D17B90">
            <w:pPr>
              <w:pStyle w:val="GlossEng"/>
            </w:pPr>
            <w:r w:rsidRPr="005F70FB">
              <w:t>ah!</w:t>
            </w:r>
          </w:p>
        </w:tc>
        <w:tc>
          <w:tcPr>
            <w:tcW w:w="734" w:type="dxa"/>
            <w:shd w:val="clear" w:color="auto" w:fill="auto"/>
          </w:tcPr>
          <w:p w14:paraId="0E4C48CA" w14:textId="77777777" w:rsidR="00D17B90" w:rsidRPr="005F70FB" w:rsidRDefault="00D17B90" w:rsidP="00D17B90">
            <w:pPr>
              <w:pStyle w:val="GlossEng"/>
            </w:pPr>
            <w:r w:rsidRPr="005F70FB">
              <w:t>be.true</w:t>
            </w:r>
          </w:p>
        </w:tc>
        <w:tc>
          <w:tcPr>
            <w:tcW w:w="751" w:type="dxa"/>
            <w:shd w:val="clear" w:color="auto" w:fill="auto"/>
          </w:tcPr>
          <w:p w14:paraId="1F913072" w14:textId="77777777" w:rsidR="00D17B90" w:rsidRPr="005F70FB" w:rsidRDefault="00D17B90" w:rsidP="00D17B90">
            <w:pPr>
              <w:pStyle w:val="GlossEng"/>
            </w:pPr>
            <w:r w:rsidRPr="005F70FB">
              <w:t>mother</w:t>
            </w:r>
          </w:p>
        </w:tc>
        <w:tc>
          <w:tcPr>
            <w:tcW w:w="684" w:type="dxa"/>
            <w:shd w:val="clear" w:color="auto" w:fill="auto"/>
          </w:tcPr>
          <w:p w14:paraId="1FFC4EB2" w14:textId="77777777" w:rsidR="00D17B90" w:rsidRPr="005F70FB" w:rsidRDefault="00D17B90" w:rsidP="00D17B90">
            <w:pPr>
              <w:pStyle w:val="GlossEng"/>
            </w:pPr>
            <w:r w:rsidRPr="005F70FB">
              <w:t>say</w:t>
            </w:r>
          </w:p>
        </w:tc>
      </w:tr>
    </w:tbl>
    <w:p w14:paraId="6903EA12" w14:textId="5D879B88" w:rsidR="00D17B90" w:rsidRPr="005F70FB" w:rsidRDefault="00D17B90" w:rsidP="00D17B90">
      <w:pPr>
        <w:pStyle w:val="FreeTranslEng"/>
      </w:pPr>
      <w:r w:rsidRPr="005F70FB">
        <w:t>Oktofina: ah, it</w:t>
      </w:r>
      <w:r w:rsidR="00B7093A" w:rsidRPr="005F70FB">
        <w:t>’</w:t>
      </w:r>
      <w:r w:rsidRPr="005F70FB">
        <w:t>s true, mother said</w:t>
      </w:r>
    </w:p>
    <w:tbl>
      <w:tblPr>
        <w:tblW w:w="0" w:type="auto"/>
        <w:tblCellMar>
          <w:left w:w="42" w:type="dxa"/>
          <w:right w:w="42" w:type="dxa"/>
        </w:tblCellMar>
        <w:tblLook w:val="01E0" w:firstRow="1" w:lastRow="1" w:firstColumn="1" w:lastColumn="1" w:noHBand="0" w:noVBand="0"/>
      </w:tblPr>
      <w:tblGrid>
        <w:gridCol w:w="709"/>
        <w:gridCol w:w="629"/>
        <w:gridCol w:w="595"/>
        <w:gridCol w:w="573"/>
        <w:gridCol w:w="529"/>
        <w:gridCol w:w="662"/>
      </w:tblGrid>
      <w:tr w:rsidR="00AC23C4" w:rsidRPr="005F70FB" w14:paraId="31B2EA59" w14:textId="77777777" w:rsidTr="00AC23C4">
        <w:tc>
          <w:tcPr>
            <w:tcW w:w="709" w:type="dxa"/>
            <w:shd w:val="clear" w:color="auto" w:fill="auto"/>
          </w:tcPr>
          <w:p w14:paraId="5637A30F" w14:textId="77777777" w:rsidR="00D17B90" w:rsidRPr="005F70FB" w:rsidRDefault="00D17B90" w:rsidP="00D17B90">
            <w:pPr>
              <w:pStyle w:val="Text"/>
            </w:pPr>
            <w:r w:rsidRPr="005F70FB">
              <w:t>0056</w:t>
            </w:r>
          </w:p>
        </w:tc>
        <w:tc>
          <w:tcPr>
            <w:tcW w:w="629" w:type="dxa"/>
            <w:shd w:val="clear" w:color="auto" w:fill="auto"/>
          </w:tcPr>
          <w:p w14:paraId="2F774D38" w14:textId="77777777" w:rsidR="00D17B90" w:rsidRPr="005F70FB" w:rsidRDefault="00D17B90" w:rsidP="00D17B90">
            <w:pPr>
              <w:pStyle w:val="Text"/>
            </w:pPr>
            <w:r w:rsidRPr="005F70FB">
              <w:t>Oten:</w:t>
            </w:r>
          </w:p>
        </w:tc>
        <w:tc>
          <w:tcPr>
            <w:tcW w:w="595" w:type="dxa"/>
            <w:shd w:val="clear" w:color="auto" w:fill="auto"/>
          </w:tcPr>
          <w:p w14:paraId="0EDA1DDC" w14:textId="77777777" w:rsidR="00D17B90" w:rsidRPr="005F70FB" w:rsidRDefault="00D17B90" w:rsidP="00D17B90">
            <w:pPr>
              <w:pStyle w:val="Text"/>
            </w:pPr>
            <w:r w:rsidRPr="005F70FB">
              <w:t>siapa</w:t>
            </w:r>
          </w:p>
        </w:tc>
        <w:tc>
          <w:tcPr>
            <w:tcW w:w="573" w:type="dxa"/>
            <w:shd w:val="clear" w:color="auto" w:fill="auto"/>
          </w:tcPr>
          <w:p w14:paraId="60B84375" w14:textId="77777777" w:rsidR="00D17B90" w:rsidRPr="005F70FB" w:rsidRDefault="00D17B90" w:rsidP="00D17B90">
            <w:pPr>
              <w:pStyle w:val="Text"/>
            </w:pPr>
            <w:r w:rsidRPr="005F70FB">
              <w:t>yang</w:t>
            </w:r>
          </w:p>
        </w:tc>
        <w:tc>
          <w:tcPr>
            <w:tcW w:w="529" w:type="dxa"/>
            <w:shd w:val="clear" w:color="auto" w:fill="auto"/>
          </w:tcPr>
          <w:p w14:paraId="1800C4BC" w14:textId="77777777" w:rsidR="00D17B90" w:rsidRPr="005F70FB" w:rsidRDefault="00D17B90" w:rsidP="00D17B90">
            <w:pPr>
              <w:pStyle w:val="Text"/>
            </w:pPr>
            <w:r w:rsidRPr="005F70FB">
              <w:t>bla</w:t>
            </w:r>
          </w:p>
        </w:tc>
        <w:tc>
          <w:tcPr>
            <w:tcW w:w="662" w:type="dxa"/>
            <w:shd w:val="clear" w:color="auto" w:fill="auto"/>
          </w:tcPr>
          <w:p w14:paraId="708822FB" w14:textId="77777777" w:rsidR="00D17B90" w:rsidRPr="005F70FB" w:rsidRDefault="00D17B90" w:rsidP="00D17B90">
            <w:pPr>
              <w:pStyle w:val="Text"/>
            </w:pPr>
            <w:r w:rsidRPr="005F70FB">
              <w:t>kayu?</w:t>
            </w:r>
          </w:p>
        </w:tc>
      </w:tr>
      <w:tr w:rsidR="00AC23C4" w:rsidRPr="005F70FB" w14:paraId="2AE33D10" w14:textId="77777777" w:rsidTr="00AC23C4">
        <w:tc>
          <w:tcPr>
            <w:tcW w:w="709" w:type="dxa"/>
            <w:shd w:val="clear" w:color="auto" w:fill="auto"/>
          </w:tcPr>
          <w:p w14:paraId="37D53937" w14:textId="77777777" w:rsidR="00D17B90" w:rsidRPr="005F70FB" w:rsidRDefault="00D17B90" w:rsidP="00D17B90">
            <w:pPr>
              <w:pStyle w:val="GlossEng"/>
            </w:pPr>
          </w:p>
        </w:tc>
        <w:tc>
          <w:tcPr>
            <w:tcW w:w="629" w:type="dxa"/>
            <w:shd w:val="clear" w:color="auto" w:fill="auto"/>
          </w:tcPr>
          <w:p w14:paraId="0A00C781" w14:textId="77777777" w:rsidR="00D17B90" w:rsidRPr="005F70FB" w:rsidRDefault="00D17B90" w:rsidP="00D17B90">
            <w:pPr>
              <w:pStyle w:val="GlossEng"/>
            </w:pPr>
          </w:p>
        </w:tc>
        <w:tc>
          <w:tcPr>
            <w:tcW w:w="595" w:type="dxa"/>
            <w:shd w:val="clear" w:color="auto" w:fill="auto"/>
          </w:tcPr>
          <w:p w14:paraId="5AF24F24" w14:textId="77777777" w:rsidR="00D17B90" w:rsidRPr="005F70FB" w:rsidRDefault="00D17B90" w:rsidP="00D17B90">
            <w:pPr>
              <w:pStyle w:val="GlossEng"/>
            </w:pPr>
            <w:r w:rsidRPr="005F70FB">
              <w:t>who</w:t>
            </w:r>
          </w:p>
        </w:tc>
        <w:tc>
          <w:tcPr>
            <w:tcW w:w="573" w:type="dxa"/>
            <w:shd w:val="clear" w:color="auto" w:fill="auto"/>
          </w:tcPr>
          <w:p w14:paraId="1CD30986" w14:textId="77777777" w:rsidR="00D17B90" w:rsidRPr="005F70FB" w:rsidRDefault="00D17B90" w:rsidP="00D17B90">
            <w:pPr>
              <w:pStyle w:val="GlossEng"/>
            </w:pPr>
            <w:r w:rsidRPr="005F70FB">
              <w:rPr>
                <w:rStyle w:val="ChSmallCaps"/>
              </w:rPr>
              <w:t>rel</w:t>
            </w:r>
          </w:p>
        </w:tc>
        <w:tc>
          <w:tcPr>
            <w:tcW w:w="529" w:type="dxa"/>
            <w:shd w:val="clear" w:color="auto" w:fill="auto"/>
          </w:tcPr>
          <w:p w14:paraId="67210D4E" w14:textId="77777777" w:rsidR="00D17B90" w:rsidRPr="005F70FB" w:rsidRDefault="00D17B90" w:rsidP="00D17B90">
            <w:pPr>
              <w:pStyle w:val="GlossEng"/>
            </w:pPr>
            <w:r w:rsidRPr="005F70FB">
              <w:t>split</w:t>
            </w:r>
          </w:p>
        </w:tc>
        <w:tc>
          <w:tcPr>
            <w:tcW w:w="662" w:type="dxa"/>
            <w:shd w:val="clear" w:color="auto" w:fill="auto"/>
          </w:tcPr>
          <w:p w14:paraId="7A0848F1" w14:textId="77777777" w:rsidR="00D17B90" w:rsidRPr="005F70FB" w:rsidRDefault="00D17B90" w:rsidP="00D17B90">
            <w:pPr>
              <w:pStyle w:val="GlossEng"/>
            </w:pPr>
            <w:r w:rsidRPr="005F70FB">
              <w:t>wood</w:t>
            </w:r>
          </w:p>
        </w:tc>
      </w:tr>
    </w:tbl>
    <w:p w14:paraId="6AAA5DDC" w14:textId="77777777" w:rsidR="00D17B90" w:rsidRPr="005F70FB" w:rsidRDefault="00D17B90" w:rsidP="00D17B90">
      <w:pPr>
        <w:pStyle w:val="FreeTranslEng"/>
      </w:pPr>
      <w:r w:rsidRPr="005F70FB">
        <w:t>Oten: who was it who split (the fire)wood?</w:t>
      </w:r>
    </w:p>
    <w:tbl>
      <w:tblPr>
        <w:tblW w:w="0" w:type="auto"/>
        <w:tblCellMar>
          <w:left w:w="42" w:type="dxa"/>
          <w:right w:w="42" w:type="dxa"/>
        </w:tblCellMar>
        <w:tblLook w:val="01E0" w:firstRow="1" w:lastRow="1" w:firstColumn="1" w:lastColumn="1" w:noHBand="0" w:noVBand="0"/>
      </w:tblPr>
      <w:tblGrid>
        <w:gridCol w:w="709"/>
        <w:gridCol w:w="603"/>
        <w:gridCol w:w="436"/>
        <w:gridCol w:w="1003"/>
        <w:gridCol w:w="808"/>
        <w:gridCol w:w="458"/>
        <w:gridCol w:w="607"/>
        <w:gridCol w:w="591"/>
        <w:gridCol w:w="591"/>
        <w:gridCol w:w="673"/>
      </w:tblGrid>
      <w:tr w:rsidR="00AC23C4" w:rsidRPr="005F70FB" w14:paraId="7AD22ADF" w14:textId="77777777" w:rsidTr="00AC23C4">
        <w:tc>
          <w:tcPr>
            <w:tcW w:w="709" w:type="dxa"/>
            <w:shd w:val="clear" w:color="auto" w:fill="auto"/>
          </w:tcPr>
          <w:p w14:paraId="24DFB2F7" w14:textId="77777777" w:rsidR="00D17B90" w:rsidRPr="005F70FB" w:rsidRDefault="00D17B90" w:rsidP="00D17B90">
            <w:pPr>
              <w:pStyle w:val="Text"/>
            </w:pPr>
            <w:r w:rsidRPr="005F70FB">
              <w:t>0057</w:t>
            </w:r>
          </w:p>
        </w:tc>
        <w:tc>
          <w:tcPr>
            <w:tcW w:w="603" w:type="dxa"/>
            <w:shd w:val="clear" w:color="auto" w:fill="auto"/>
          </w:tcPr>
          <w:p w14:paraId="34E172BE" w14:textId="77777777" w:rsidR="00D17B90" w:rsidRPr="005F70FB" w:rsidRDefault="00D17B90" w:rsidP="00D17B90">
            <w:pPr>
              <w:pStyle w:val="Text"/>
            </w:pPr>
            <w:r w:rsidRPr="005F70FB">
              <w:t>Klara:</w:t>
            </w:r>
          </w:p>
        </w:tc>
        <w:tc>
          <w:tcPr>
            <w:tcW w:w="436" w:type="dxa"/>
            <w:shd w:val="clear" w:color="auto" w:fill="auto"/>
          </w:tcPr>
          <w:p w14:paraId="47FBA1AA" w14:textId="77777777" w:rsidR="00D17B90" w:rsidRPr="005F70FB" w:rsidRDefault="00D17B90" w:rsidP="00D17B90">
            <w:pPr>
              <w:pStyle w:val="Text"/>
            </w:pPr>
            <w:r w:rsidRPr="005F70FB">
              <w:t>a,</w:t>
            </w:r>
          </w:p>
        </w:tc>
        <w:tc>
          <w:tcPr>
            <w:tcW w:w="1003" w:type="dxa"/>
            <w:shd w:val="clear" w:color="auto" w:fill="auto"/>
          </w:tcPr>
          <w:p w14:paraId="1B75CAE8" w14:textId="77777777" w:rsidR="00D17B90" w:rsidRPr="005F70FB" w:rsidRDefault="00D17B90" w:rsidP="00D17B90">
            <w:pPr>
              <w:pStyle w:val="Text"/>
            </w:pPr>
            <w:r w:rsidRPr="005F70FB">
              <w:t>omong</w:t>
            </w:r>
          </w:p>
        </w:tc>
        <w:tc>
          <w:tcPr>
            <w:tcW w:w="808" w:type="dxa"/>
            <w:shd w:val="clear" w:color="auto" w:fill="auto"/>
          </w:tcPr>
          <w:p w14:paraId="10F5D916" w14:textId="77777777" w:rsidR="00D17B90" w:rsidRPr="005F70FB" w:rsidRDefault="00D17B90" w:rsidP="00D17B90">
            <w:pPr>
              <w:pStyle w:val="Text"/>
            </w:pPr>
            <w:r w:rsidRPr="005F70FB">
              <w:t>kosong,</w:t>
            </w:r>
          </w:p>
        </w:tc>
        <w:tc>
          <w:tcPr>
            <w:tcW w:w="458" w:type="dxa"/>
            <w:shd w:val="clear" w:color="auto" w:fill="auto"/>
          </w:tcPr>
          <w:p w14:paraId="4295DA50" w14:textId="77777777" w:rsidR="00D17B90" w:rsidRPr="005F70FB" w:rsidRDefault="00D17B90" w:rsidP="00D17B90">
            <w:pPr>
              <w:pStyle w:val="Text"/>
            </w:pPr>
            <w:r w:rsidRPr="005F70FB">
              <w:t>ko</w:t>
            </w:r>
          </w:p>
        </w:tc>
        <w:tc>
          <w:tcPr>
            <w:tcW w:w="607" w:type="dxa"/>
            <w:shd w:val="clear" w:color="auto" w:fill="auto"/>
          </w:tcPr>
          <w:p w14:paraId="09E5072F" w14:textId="77777777" w:rsidR="00D17B90" w:rsidRPr="005F70FB" w:rsidRDefault="00D17B90" w:rsidP="00D17B90">
            <w:pPr>
              <w:pStyle w:val="Text"/>
            </w:pPr>
            <w:r w:rsidRPr="005F70FB">
              <w:t>masuk</w:t>
            </w:r>
          </w:p>
        </w:tc>
        <w:tc>
          <w:tcPr>
            <w:tcW w:w="591" w:type="dxa"/>
            <w:shd w:val="clear" w:color="auto" w:fill="auto"/>
          </w:tcPr>
          <w:p w14:paraId="32513A91" w14:textId="77777777" w:rsidR="00D17B90" w:rsidRPr="005F70FB" w:rsidRDefault="00D17B90" w:rsidP="00D17B90">
            <w:pPr>
              <w:pStyle w:val="Text"/>
            </w:pPr>
            <w:r w:rsidRPr="005F70FB">
              <w:t>tidor</w:t>
            </w:r>
          </w:p>
        </w:tc>
        <w:tc>
          <w:tcPr>
            <w:tcW w:w="591" w:type="dxa"/>
            <w:shd w:val="clear" w:color="auto" w:fill="auto"/>
          </w:tcPr>
          <w:p w14:paraId="714091C2" w14:textId="77777777" w:rsidR="00D17B90" w:rsidRPr="005F70FB" w:rsidRDefault="00D17B90" w:rsidP="00D17B90">
            <w:pPr>
              <w:pStyle w:val="Text"/>
            </w:pPr>
            <w:r w:rsidRPr="005F70FB">
              <w:t>sana</w:t>
            </w:r>
          </w:p>
        </w:tc>
        <w:tc>
          <w:tcPr>
            <w:tcW w:w="673" w:type="dxa"/>
            <w:shd w:val="clear" w:color="auto" w:fill="auto"/>
          </w:tcPr>
          <w:p w14:paraId="5524AB73" w14:textId="77777777" w:rsidR="00D17B90" w:rsidRPr="005F70FB" w:rsidRDefault="00D17B90" w:rsidP="00D17B90">
            <w:pPr>
              <w:pStyle w:val="Text"/>
            </w:pPr>
            <w:r w:rsidRPr="005F70FB">
              <w:t>suda</w:t>
            </w:r>
          </w:p>
        </w:tc>
      </w:tr>
      <w:tr w:rsidR="00AC23C4" w:rsidRPr="005F70FB" w14:paraId="302F62BE" w14:textId="77777777" w:rsidTr="00AC23C4">
        <w:tc>
          <w:tcPr>
            <w:tcW w:w="709" w:type="dxa"/>
            <w:shd w:val="clear" w:color="auto" w:fill="auto"/>
          </w:tcPr>
          <w:p w14:paraId="6BC3B3E1" w14:textId="77777777" w:rsidR="00D17B90" w:rsidRPr="005F70FB" w:rsidRDefault="00D17B90" w:rsidP="00D17B90">
            <w:pPr>
              <w:pStyle w:val="GlossEng"/>
            </w:pPr>
          </w:p>
        </w:tc>
        <w:tc>
          <w:tcPr>
            <w:tcW w:w="603" w:type="dxa"/>
            <w:shd w:val="clear" w:color="auto" w:fill="auto"/>
          </w:tcPr>
          <w:p w14:paraId="4DD8BD24" w14:textId="77777777" w:rsidR="00D17B90" w:rsidRPr="005F70FB" w:rsidRDefault="00D17B90" w:rsidP="00D17B90">
            <w:pPr>
              <w:pStyle w:val="GlossEng"/>
            </w:pPr>
          </w:p>
        </w:tc>
        <w:tc>
          <w:tcPr>
            <w:tcW w:w="436" w:type="dxa"/>
            <w:shd w:val="clear" w:color="auto" w:fill="auto"/>
          </w:tcPr>
          <w:p w14:paraId="0EDCF868" w14:textId="77777777" w:rsidR="00D17B90" w:rsidRPr="005F70FB" w:rsidRDefault="00D17B90" w:rsidP="00D17B90">
            <w:pPr>
              <w:pStyle w:val="GlossEng"/>
            </w:pPr>
            <w:r w:rsidRPr="005F70FB">
              <w:t>ah!</w:t>
            </w:r>
          </w:p>
        </w:tc>
        <w:tc>
          <w:tcPr>
            <w:tcW w:w="1003" w:type="dxa"/>
            <w:shd w:val="clear" w:color="auto" w:fill="auto"/>
          </w:tcPr>
          <w:p w14:paraId="4E325797" w14:textId="77777777" w:rsidR="00D17B90" w:rsidRPr="005F70FB" w:rsidRDefault="00D17B90" w:rsidP="00D17B90">
            <w:pPr>
              <w:pStyle w:val="GlossEng"/>
            </w:pPr>
            <w:r w:rsidRPr="005F70FB">
              <w:t>gossip[SI]</w:t>
            </w:r>
          </w:p>
        </w:tc>
        <w:tc>
          <w:tcPr>
            <w:tcW w:w="808" w:type="dxa"/>
            <w:shd w:val="clear" w:color="auto" w:fill="auto"/>
          </w:tcPr>
          <w:p w14:paraId="7C572354" w14:textId="77777777" w:rsidR="00D17B90" w:rsidRPr="005F70FB" w:rsidRDefault="00D17B90" w:rsidP="00D17B90">
            <w:pPr>
              <w:pStyle w:val="GlossEng"/>
            </w:pPr>
            <w:r w:rsidRPr="005F70FB">
              <w:t>empty</w:t>
            </w:r>
          </w:p>
        </w:tc>
        <w:tc>
          <w:tcPr>
            <w:tcW w:w="458" w:type="dxa"/>
            <w:shd w:val="clear" w:color="auto" w:fill="auto"/>
          </w:tcPr>
          <w:p w14:paraId="35F347CD" w14:textId="77777777" w:rsidR="00D17B90" w:rsidRPr="005F70FB" w:rsidRDefault="00D17B90" w:rsidP="00D17B90">
            <w:pPr>
              <w:pStyle w:val="GlossEng"/>
            </w:pPr>
            <w:r w:rsidRPr="005F70FB">
              <w:rPr>
                <w:rStyle w:val="ChSmallCaps"/>
              </w:rPr>
              <w:t>2sg</w:t>
            </w:r>
          </w:p>
        </w:tc>
        <w:tc>
          <w:tcPr>
            <w:tcW w:w="607" w:type="dxa"/>
            <w:shd w:val="clear" w:color="auto" w:fill="auto"/>
          </w:tcPr>
          <w:p w14:paraId="511647BB" w14:textId="77777777" w:rsidR="00D17B90" w:rsidRPr="005F70FB" w:rsidRDefault="00D17B90" w:rsidP="00D17B90">
            <w:pPr>
              <w:pStyle w:val="GlossEng"/>
            </w:pPr>
            <w:r w:rsidRPr="005F70FB">
              <w:t>enter</w:t>
            </w:r>
          </w:p>
        </w:tc>
        <w:tc>
          <w:tcPr>
            <w:tcW w:w="591" w:type="dxa"/>
            <w:shd w:val="clear" w:color="auto" w:fill="auto"/>
          </w:tcPr>
          <w:p w14:paraId="5ECABCFB" w14:textId="77777777" w:rsidR="00D17B90" w:rsidRPr="005F70FB" w:rsidRDefault="00D17B90" w:rsidP="00D17B90">
            <w:pPr>
              <w:pStyle w:val="GlossEng"/>
            </w:pPr>
            <w:r w:rsidRPr="005F70FB">
              <w:t>sleep</w:t>
            </w:r>
          </w:p>
        </w:tc>
        <w:tc>
          <w:tcPr>
            <w:tcW w:w="591" w:type="dxa"/>
            <w:shd w:val="clear" w:color="auto" w:fill="auto"/>
          </w:tcPr>
          <w:p w14:paraId="22C0C02D" w14:textId="77777777" w:rsidR="00D17B90" w:rsidRPr="005F70FB" w:rsidRDefault="00D17B90" w:rsidP="00D17B90">
            <w:pPr>
              <w:pStyle w:val="GlossEng"/>
            </w:pPr>
            <w:r w:rsidRPr="005F70FB">
              <w:rPr>
                <w:rStyle w:val="ChSmallCaps"/>
              </w:rPr>
              <w:t>l.dist</w:t>
            </w:r>
          </w:p>
        </w:tc>
        <w:tc>
          <w:tcPr>
            <w:tcW w:w="673" w:type="dxa"/>
            <w:shd w:val="clear" w:color="auto" w:fill="auto"/>
          </w:tcPr>
          <w:p w14:paraId="579953C4" w14:textId="77777777" w:rsidR="00D17B90" w:rsidRPr="005F70FB" w:rsidRDefault="00D17B90" w:rsidP="00D17B90">
            <w:pPr>
              <w:pStyle w:val="GlossEng"/>
            </w:pPr>
            <w:r w:rsidRPr="005F70FB">
              <w:t>already</w:t>
            </w:r>
          </w:p>
        </w:tc>
      </w:tr>
    </w:tbl>
    <w:p w14:paraId="24EBD304" w14:textId="77777777" w:rsidR="00D17B90" w:rsidRPr="005F70FB" w:rsidRDefault="00D17B90" w:rsidP="00D17B90">
      <w:pPr>
        <w:pStyle w:val="FreeTranslEng"/>
      </w:pPr>
      <w:r w:rsidRPr="005F70FB">
        <w:t xml:space="preserve">Klara [addressing </w:t>
      </w:r>
      <w:r w:rsidRPr="005F70FB">
        <w:rPr>
          <w:lang w:eastAsia="en-US"/>
        </w:rPr>
        <w:t>Wili</w:t>
      </w:r>
      <w:r w:rsidRPr="005F70FB">
        <w:t>]: ah, nonsense, you just go inside (and) sleep over there</w:t>
      </w:r>
    </w:p>
    <w:tbl>
      <w:tblPr>
        <w:tblW w:w="6838" w:type="dxa"/>
        <w:tblCellMar>
          <w:left w:w="42" w:type="dxa"/>
          <w:right w:w="42" w:type="dxa"/>
        </w:tblCellMar>
        <w:tblLook w:val="01E0" w:firstRow="1" w:lastRow="1" w:firstColumn="1" w:lastColumn="1" w:noHBand="0" w:noVBand="0"/>
      </w:tblPr>
      <w:tblGrid>
        <w:gridCol w:w="709"/>
        <w:gridCol w:w="624"/>
        <w:gridCol w:w="451"/>
        <w:gridCol w:w="706"/>
        <w:gridCol w:w="618"/>
        <w:gridCol w:w="595"/>
        <w:gridCol w:w="777"/>
        <w:gridCol w:w="1018"/>
        <w:gridCol w:w="567"/>
        <w:gridCol w:w="773"/>
      </w:tblGrid>
      <w:tr w:rsidR="00AC23C4" w:rsidRPr="005F70FB" w14:paraId="7D7B7CC1" w14:textId="77777777" w:rsidTr="00AC23C4">
        <w:tc>
          <w:tcPr>
            <w:tcW w:w="709" w:type="dxa"/>
            <w:shd w:val="clear" w:color="auto" w:fill="auto"/>
          </w:tcPr>
          <w:p w14:paraId="060AF894" w14:textId="77777777" w:rsidR="00D17B90" w:rsidRPr="005F70FB" w:rsidRDefault="00D17B90" w:rsidP="00D17B90">
            <w:pPr>
              <w:pStyle w:val="Text"/>
            </w:pPr>
            <w:r w:rsidRPr="005F70FB">
              <w:t>0058</w:t>
            </w:r>
          </w:p>
        </w:tc>
        <w:tc>
          <w:tcPr>
            <w:tcW w:w="624" w:type="dxa"/>
            <w:shd w:val="clear" w:color="auto" w:fill="auto"/>
          </w:tcPr>
          <w:p w14:paraId="6DEEFB1D" w14:textId="77777777" w:rsidR="00D17B90" w:rsidRPr="005F70FB" w:rsidRDefault="00D17B90" w:rsidP="00D17B90">
            <w:pPr>
              <w:pStyle w:val="Text"/>
            </w:pPr>
            <w:r w:rsidRPr="005F70FB">
              <w:t>Nelci:</w:t>
            </w:r>
          </w:p>
        </w:tc>
        <w:tc>
          <w:tcPr>
            <w:tcW w:w="451" w:type="dxa"/>
            <w:shd w:val="clear" w:color="auto" w:fill="auto"/>
          </w:tcPr>
          <w:p w14:paraId="04246DF7" w14:textId="77777777" w:rsidR="00D17B90" w:rsidRPr="005F70FB" w:rsidRDefault="00D17B90" w:rsidP="00D17B90">
            <w:pPr>
              <w:pStyle w:val="Text"/>
            </w:pPr>
            <w:r w:rsidRPr="005F70FB">
              <w:t>yo,</w:t>
            </w:r>
          </w:p>
        </w:tc>
        <w:tc>
          <w:tcPr>
            <w:tcW w:w="706" w:type="dxa"/>
            <w:shd w:val="clear" w:color="auto" w:fill="auto"/>
          </w:tcPr>
          <w:p w14:paraId="049B5BE6" w14:textId="77777777" w:rsidR="00D17B90" w:rsidRPr="005F70FB" w:rsidRDefault="00D17B90" w:rsidP="00D17B90">
            <w:pPr>
              <w:pStyle w:val="Text"/>
            </w:pPr>
            <w:r w:rsidRPr="005F70FB">
              <w:t>itu</w:t>
            </w:r>
          </w:p>
        </w:tc>
        <w:tc>
          <w:tcPr>
            <w:tcW w:w="618" w:type="dxa"/>
            <w:shd w:val="clear" w:color="auto" w:fill="auto"/>
          </w:tcPr>
          <w:p w14:paraId="57213EC0" w14:textId="77777777" w:rsidR="00D17B90" w:rsidRPr="005F70FB" w:rsidRDefault="00D17B90" w:rsidP="00D17B90">
            <w:pPr>
              <w:pStyle w:val="Text"/>
            </w:pPr>
            <w:r w:rsidRPr="005F70FB">
              <w:t>om</w:t>
            </w:r>
          </w:p>
        </w:tc>
        <w:tc>
          <w:tcPr>
            <w:tcW w:w="595" w:type="dxa"/>
            <w:shd w:val="clear" w:color="auto" w:fill="auto"/>
          </w:tcPr>
          <w:p w14:paraId="31712E6F" w14:textId="77777777" w:rsidR="00D17B90" w:rsidRPr="005F70FB" w:rsidRDefault="00D17B90" w:rsidP="00D17B90">
            <w:pPr>
              <w:pStyle w:val="Text"/>
            </w:pPr>
            <w:r w:rsidRPr="005F70FB">
              <w:t>siapa</w:t>
            </w:r>
          </w:p>
        </w:tc>
        <w:tc>
          <w:tcPr>
            <w:tcW w:w="777" w:type="dxa"/>
            <w:shd w:val="clear" w:color="auto" w:fill="auto"/>
          </w:tcPr>
          <w:p w14:paraId="5E0F1444" w14:textId="77777777" w:rsidR="00D17B90" w:rsidRPr="005F70FB" w:rsidRDefault="00D17B90" w:rsidP="00D17B90">
            <w:pPr>
              <w:pStyle w:val="Text"/>
            </w:pPr>
            <w:r w:rsidRPr="005F70FB">
              <w:t>ni</w:t>
            </w:r>
          </w:p>
        </w:tc>
        <w:tc>
          <w:tcPr>
            <w:tcW w:w="1018" w:type="dxa"/>
            <w:shd w:val="clear" w:color="auto" w:fill="auto"/>
          </w:tcPr>
          <w:p w14:paraId="03895A89" w14:textId="77777777" w:rsidR="00D17B90" w:rsidRPr="005F70FB" w:rsidRDefault="00D17B90" w:rsidP="00D17B90">
            <w:pPr>
              <w:pStyle w:val="Text"/>
            </w:pPr>
            <w:r w:rsidRPr="005F70FB">
              <w:t>Hendrikus</w:t>
            </w:r>
          </w:p>
        </w:tc>
        <w:tc>
          <w:tcPr>
            <w:tcW w:w="567" w:type="dxa"/>
            <w:shd w:val="clear" w:color="auto" w:fill="auto"/>
          </w:tcPr>
          <w:p w14:paraId="4762E77A" w14:textId="77777777" w:rsidR="00D17B90" w:rsidRPr="005F70FB" w:rsidRDefault="00D17B90" w:rsidP="00D17B90">
            <w:pPr>
              <w:pStyle w:val="Text"/>
            </w:pPr>
            <w:r w:rsidRPr="005F70FB">
              <w:t>pu</w:t>
            </w:r>
          </w:p>
        </w:tc>
        <w:tc>
          <w:tcPr>
            <w:tcW w:w="773" w:type="dxa"/>
            <w:shd w:val="clear" w:color="auto" w:fill="auto"/>
          </w:tcPr>
          <w:p w14:paraId="38570584" w14:textId="77777777" w:rsidR="00D17B90" w:rsidRPr="005F70FB" w:rsidRDefault="00D17B90" w:rsidP="00D17B90">
            <w:pPr>
              <w:pStyle w:val="Text"/>
            </w:pPr>
            <w:r w:rsidRPr="005F70FB">
              <w:t>maytua</w:t>
            </w:r>
          </w:p>
        </w:tc>
      </w:tr>
      <w:tr w:rsidR="00AC23C4" w:rsidRPr="005F70FB" w14:paraId="190F8142" w14:textId="77777777" w:rsidTr="00AC23C4">
        <w:tc>
          <w:tcPr>
            <w:tcW w:w="709" w:type="dxa"/>
            <w:shd w:val="clear" w:color="auto" w:fill="auto"/>
          </w:tcPr>
          <w:p w14:paraId="056DF639" w14:textId="77777777" w:rsidR="00D17B90" w:rsidRPr="005F70FB" w:rsidRDefault="00D17B90" w:rsidP="00D17B90">
            <w:pPr>
              <w:pStyle w:val="GlossEng"/>
            </w:pPr>
          </w:p>
        </w:tc>
        <w:tc>
          <w:tcPr>
            <w:tcW w:w="624" w:type="dxa"/>
            <w:shd w:val="clear" w:color="auto" w:fill="auto"/>
          </w:tcPr>
          <w:p w14:paraId="668B90CB" w14:textId="77777777" w:rsidR="00D17B90" w:rsidRPr="005F70FB" w:rsidRDefault="00D17B90" w:rsidP="00D17B90">
            <w:pPr>
              <w:pStyle w:val="GlossEng"/>
            </w:pPr>
          </w:p>
        </w:tc>
        <w:tc>
          <w:tcPr>
            <w:tcW w:w="451" w:type="dxa"/>
            <w:shd w:val="clear" w:color="auto" w:fill="auto"/>
          </w:tcPr>
          <w:p w14:paraId="133E9C68" w14:textId="77777777" w:rsidR="00D17B90" w:rsidRPr="005F70FB" w:rsidRDefault="00D17B90" w:rsidP="00D17B90">
            <w:pPr>
              <w:pStyle w:val="GlossEng"/>
            </w:pPr>
            <w:r w:rsidRPr="005F70FB">
              <w:t>yes</w:t>
            </w:r>
          </w:p>
        </w:tc>
        <w:tc>
          <w:tcPr>
            <w:tcW w:w="706" w:type="dxa"/>
            <w:shd w:val="clear" w:color="auto" w:fill="auto"/>
          </w:tcPr>
          <w:p w14:paraId="64030165" w14:textId="77777777" w:rsidR="00D17B90" w:rsidRPr="005F70FB" w:rsidRDefault="00D17B90" w:rsidP="00D17B90">
            <w:pPr>
              <w:pStyle w:val="GlossEng"/>
            </w:pPr>
            <w:r w:rsidRPr="005F70FB">
              <w:rPr>
                <w:rStyle w:val="ChSmallCaps"/>
              </w:rPr>
              <w:t>d.dist</w:t>
            </w:r>
          </w:p>
        </w:tc>
        <w:tc>
          <w:tcPr>
            <w:tcW w:w="618" w:type="dxa"/>
            <w:shd w:val="clear" w:color="auto" w:fill="auto"/>
          </w:tcPr>
          <w:p w14:paraId="625961B2" w14:textId="77777777" w:rsidR="00D17B90" w:rsidRPr="005F70FB" w:rsidRDefault="00D17B90" w:rsidP="00D17B90">
            <w:pPr>
              <w:pStyle w:val="GlossEng"/>
            </w:pPr>
            <w:r w:rsidRPr="005F70FB">
              <w:t>uncle</w:t>
            </w:r>
          </w:p>
        </w:tc>
        <w:tc>
          <w:tcPr>
            <w:tcW w:w="595" w:type="dxa"/>
            <w:shd w:val="clear" w:color="auto" w:fill="auto"/>
          </w:tcPr>
          <w:p w14:paraId="1A05D9FC" w14:textId="77777777" w:rsidR="00D17B90" w:rsidRPr="005F70FB" w:rsidRDefault="00D17B90" w:rsidP="00D17B90">
            <w:pPr>
              <w:pStyle w:val="GlossEng"/>
            </w:pPr>
            <w:r w:rsidRPr="005F70FB">
              <w:t>who</w:t>
            </w:r>
          </w:p>
        </w:tc>
        <w:tc>
          <w:tcPr>
            <w:tcW w:w="777" w:type="dxa"/>
            <w:shd w:val="clear" w:color="auto" w:fill="auto"/>
          </w:tcPr>
          <w:p w14:paraId="6D8856BC" w14:textId="77777777" w:rsidR="00D17B90" w:rsidRPr="005F70FB" w:rsidRDefault="00D17B90" w:rsidP="00D17B90">
            <w:pPr>
              <w:pStyle w:val="GlossEng"/>
            </w:pPr>
            <w:r w:rsidRPr="005F70FB">
              <w:rPr>
                <w:rStyle w:val="ChSmallCaps"/>
              </w:rPr>
              <w:t>d.prox</w:t>
            </w:r>
          </w:p>
        </w:tc>
        <w:tc>
          <w:tcPr>
            <w:tcW w:w="1018" w:type="dxa"/>
            <w:shd w:val="clear" w:color="auto" w:fill="auto"/>
          </w:tcPr>
          <w:p w14:paraId="2274615C" w14:textId="77777777" w:rsidR="00D17B90" w:rsidRPr="005F70FB" w:rsidRDefault="00D17B90" w:rsidP="00D17B90">
            <w:pPr>
              <w:pStyle w:val="GlossEng"/>
            </w:pPr>
            <w:r w:rsidRPr="005F70FB">
              <w:t>Hendrikus</w:t>
            </w:r>
          </w:p>
        </w:tc>
        <w:tc>
          <w:tcPr>
            <w:tcW w:w="567" w:type="dxa"/>
            <w:shd w:val="clear" w:color="auto" w:fill="auto"/>
          </w:tcPr>
          <w:p w14:paraId="65C7D206" w14:textId="77777777" w:rsidR="00D17B90" w:rsidRPr="005F70FB" w:rsidRDefault="00D17B90" w:rsidP="00D17B90">
            <w:pPr>
              <w:pStyle w:val="GlossEng"/>
            </w:pPr>
            <w:r w:rsidRPr="005F70FB">
              <w:rPr>
                <w:rStyle w:val="ChSmallCaps"/>
              </w:rPr>
              <w:t>poss</w:t>
            </w:r>
          </w:p>
        </w:tc>
        <w:tc>
          <w:tcPr>
            <w:tcW w:w="773" w:type="dxa"/>
            <w:shd w:val="clear" w:color="auto" w:fill="auto"/>
          </w:tcPr>
          <w:p w14:paraId="3DD11496" w14:textId="77777777" w:rsidR="00D17B90" w:rsidRPr="005F70FB" w:rsidRDefault="00D17B90" w:rsidP="00D17B90">
            <w:pPr>
              <w:pStyle w:val="GlossEng"/>
            </w:pPr>
            <w:r w:rsidRPr="005F70FB">
              <w:t>wife</w:t>
            </w:r>
          </w:p>
        </w:tc>
      </w:tr>
    </w:tbl>
    <w:p w14:paraId="02DE6E63" w14:textId="3CD97CE7" w:rsidR="00D17B90" w:rsidRPr="005F70FB" w:rsidRDefault="00D17B90" w:rsidP="00D17B90">
      <w:pPr>
        <w:pStyle w:val="FreeTranslEng"/>
      </w:pPr>
      <w:r w:rsidRPr="005F70FB">
        <w:t>Nelci: yes, that was uncle, who is this, Hendrikus</w:t>
      </w:r>
      <w:r w:rsidR="00B7093A" w:rsidRPr="005F70FB">
        <w:t>’</w:t>
      </w:r>
      <w:r w:rsidRPr="005F70FB">
        <w:t xml:space="preserve"> wife</w:t>
      </w:r>
    </w:p>
    <w:tbl>
      <w:tblPr>
        <w:tblW w:w="0" w:type="auto"/>
        <w:tblCellMar>
          <w:left w:w="42" w:type="dxa"/>
          <w:right w:w="42" w:type="dxa"/>
        </w:tblCellMar>
        <w:tblLook w:val="01E0" w:firstRow="1" w:lastRow="1" w:firstColumn="1" w:lastColumn="1" w:noHBand="0" w:noVBand="0"/>
      </w:tblPr>
      <w:tblGrid>
        <w:gridCol w:w="709"/>
        <w:gridCol w:w="629"/>
        <w:gridCol w:w="473"/>
      </w:tblGrid>
      <w:tr w:rsidR="00D17B90" w:rsidRPr="005F70FB" w14:paraId="0BDA60D0" w14:textId="77777777" w:rsidTr="00AC23C4">
        <w:tc>
          <w:tcPr>
            <w:tcW w:w="709" w:type="dxa"/>
            <w:shd w:val="clear" w:color="auto" w:fill="auto"/>
          </w:tcPr>
          <w:p w14:paraId="2A3D824A" w14:textId="77777777" w:rsidR="00D17B90" w:rsidRPr="005F70FB" w:rsidRDefault="00D17B90" w:rsidP="00D17B90">
            <w:pPr>
              <w:pStyle w:val="Text"/>
            </w:pPr>
            <w:r w:rsidRPr="005F70FB">
              <w:t>0059</w:t>
            </w:r>
          </w:p>
        </w:tc>
        <w:tc>
          <w:tcPr>
            <w:tcW w:w="629" w:type="dxa"/>
            <w:shd w:val="clear" w:color="auto" w:fill="auto"/>
          </w:tcPr>
          <w:p w14:paraId="14BC1ED0" w14:textId="77777777" w:rsidR="00D17B90" w:rsidRPr="005F70FB" w:rsidRDefault="00D17B90" w:rsidP="00D17B90">
            <w:pPr>
              <w:pStyle w:val="Text"/>
            </w:pPr>
            <w:r w:rsidRPr="005F70FB">
              <w:t>Oten:</w:t>
            </w:r>
          </w:p>
        </w:tc>
        <w:tc>
          <w:tcPr>
            <w:tcW w:w="473" w:type="dxa"/>
            <w:shd w:val="clear" w:color="auto" w:fill="auto"/>
          </w:tcPr>
          <w:p w14:paraId="0FF6D873" w14:textId="77777777" w:rsidR="00D17B90" w:rsidRPr="005F70FB" w:rsidRDefault="00D17B90" w:rsidP="00D17B90">
            <w:pPr>
              <w:pStyle w:val="Text"/>
            </w:pPr>
            <w:r w:rsidRPr="005F70FB">
              <w:t>hm</w:t>
            </w:r>
          </w:p>
        </w:tc>
      </w:tr>
      <w:tr w:rsidR="00D17B90" w:rsidRPr="005F70FB" w14:paraId="13C56809" w14:textId="77777777" w:rsidTr="00AC23C4">
        <w:tc>
          <w:tcPr>
            <w:tcW w:w="709" w:type="dxa"/>
            <w:shd w:val="clear" w:color="auto" w:fill="auto"/>
          </w:tcPr>
          <w:p w14:paraId="53C0C568" w14:textId="77777777" w:rsidR="00D17B90" w:rsidRPr="005F70FB" w:rsidRDefault="00D17B90" w:rsidP="00D17B90">
            <w:pPr>
              <w:pStyle w:val="GlossEng"/>
            </w:pPr>
          </w:p>
        </w:tc>
        <w:tc>
          <w:tcPr>
            <w:tcW w:w="629" w:type="dxa"/>
            <w:shd w:val="clear" w:color="auto" w:fill="auto"/>
          </w:tcPr>
          <w:p w14:paraId="25620950" w14:textId="77777777" w:rsidR="00D17B90" w:rsidRPr="005F70FB" w:rsidRDefault="00D17B90" w:rsidP="00D17B90">
            <w:pPr>
              <w:pStyle w:val="GlossEng"/>
            </w:pPr>
          </w:p>
        </w:tc>
        <w:tc>
          <w:tcPr>
            <w:tcW w:w="473" w:type="dxa"/>
            <w:shd w:val="clear" w:color="auto" w:fill="auto"/>
          </w:tcPr>
          <w:p w14:paraId="3D0C166F" w14:textId="77777777" w:rsidR="00D17B90" w:rsidRPr="005F70FB" w:rsidRDefault="00D17B90" w:rsidP="00D17B90">
            <w:pPr>
              <w:pStyle w:val="GlossEng"/>
            </w:pPr>
            <w:r w:rsidRPr="005F70FB">
              <w:t>pfft</w:t>
            </w:r>
          </w:p>
        </w:tc>
      </w:tr>
    </w:tbl>
    <w:p w14:paraId="1734CE3B" w14:textId="77777777" w:rsidR="00D17B90" w:rsidRPr="005F70FB" w:rsidRDefault="00D17B90" w:rsidP="00D17B90">
      <w:pPr>
        <w:pStyle w:val="FreeTranslEng"/>
      </w:pPr>
      <w:r w:rsidRPr="005F70FB">
        <w:t>Oten: pfft!</w:t>
      </w:r>
    </w:p>
    <w:tbl>
      <w:tblPr>
        <w:tblW w:w="0" w:type="auto"/>
        <w:tblCellMar>
          <w:left w:w="42" w:type="dxa"/>
          <w:right w:w="42" w:type="dxa"/>
        </w:tblCellMar>
        <w:tblLook w:val="01E0" w:firstRow="1" w:lastRow="1" w:firstColumn="1" w:lastColumn="1" w:noHBand="0" w:noVBand="0"/>
      </w:tblPr>
      <w:tblGrid>
        <w:gridCol w:w="709"/>
        <w:gridCol w:w="673"/>
        <w:gridCol w:w="762"/>
        <w:gridCol w:w="489"/>
        <w:gridCol w:w="529"/>
      </w:tblGrid>
      <w:tr w:rsidR="00AC23C4" w:rsidRPr="005F70FB" w14:paraId="4404B189" w14:textId="77777777" w:rsidTr="00AC23C4">
        <w:tc>
          <w:tcPr>
            <w:tcW w:w="709" w:type="dxa"/>
            <w:shd w:val="clear" w:color="auto" w:fill="auto"/>
          </w:tcPr>
          <w:p w14:paraId="5FD8604F" w14:textId="77777777" w:rsidR="00D17B90" w:rsidRPr="005F70FB" w:rsidRDefault="00D17B90" w:rsidP="00D17B90">
            <w:pPr>
              <w:pStyle w:val="Text"/>
            </w:pPr>
            <w:r w:rsidRPr="005F70FB">
              <w:t>0060</w:t>
            </w:r>
          </w:p>
        </w:tc>
        <w:tc>
          <w:tcPr>
            <w:tcW w:w="673" w:type="dxa"/>
            <w:shd w:val="clear" w:color="auto" w:fill="auto"/>
          </w:tcPr>
          <w:p w14:paraId="0AF39D5B" w14:textId="77777777" w:rsidR="00D17B90" w:rsidRPr="005F70FB" w:rsidRDefault="00D17B90" w:rsidP="00D17B90">
            <w:pPr>
              <w:pStyle w:val="Text"/>
            </w:pPr>
            <w:r w:rsidRPr="005F70FB">
              <w:t>Nelci:</w:t>
            </w:r>
          </w:p>
        </w:tc>
        <w:tc>
          <w:tcPr>
            <w:tcW w:w="762" w:type="dxa"/>
            <w:shd w:val="clear" w:color="auto" w:fill="auto"/>
          </w:tcPr>
          <w:p w14:paraId="3EE859B1" w14:textId="77777777" w:rsidR="00D17B90" w:rsidRPr="005F70FB" w:rsidRDefault="00D17B90" w:rsidP="00D17B90">
            <w:pPr>
              <w:pStyle w:val="Text"/>
            </w:pPr>
            <w:r w:rsidRPr="005F70FB">
              <w:t>kapang</w:t>
            </w:r>
          </w:p>
        </w:tc>
        <w:tc>
          <w:tcPr>
            <w:tcW w:w="489" w:type="dxa"/>
            <w:shd w:val="clear" w:color="auto" w:fill="auto"/>
          </w:tcPr>
          <w:p w14:paraId="72C5A687" w14:textId="77777777" w:rsidR="00D17B90" w:rsidRPr="005F70FB" w:rsidRDefault="00D17B90" w:rsidP="00D17B90">
            <w:pPr>
              <w:pStyle w:val="Text"/>
            </w:pPr>
            <w:r w:rsidRPr="005F70FB">
              <w:t>ko</w:t>
            </w:r>
          </w:p>
        </w:tc>
        <w:tc>
          <w:tcPr>
            <w:tcW w:w="529" w:type="dxa"/>
            <w:shd w:val="clear" w:color="auto" w:fill="auto"/>
          </w:tcPr>
          <w:p w14:paraId="239270F8" w14:textId="77777777" w:rsidR="00D17B90" w:rsidRPr="005F70FB" w:rsidRDefault="00D17B90" w:rsidP="00D17B90">
            <w:pPr>
              <w:pStyle w:val="Text"/>
            </w:pPr>
            <w:r w:rsidRPr="005F70FB">
              <w:t>bla?</w:t>
            </w:r>
          </w:p>
        </w:tc>
      </w:tr>
      <w:tr w:rsidR="00AC23C4" w:rsidRPr="005F70FB" w14:paraId="6D8481D1" w14:textId="77777777" w:rsidTr="00AC23C4">
        <w:tc>
          <w:tcPr>
            <w:tcW w:w="709" w:type="dxa"/>
            <w:shd w:val="clear" w:color="auto" w:fill="auto"/>
          </w:tcPr>
          <w:p w14:paraId="031BADA3" w14:textId="77777777" w:rsidR="00D17B90" w:rsidRPr="005F70FB" w:rsidRDefault="00D17B90" w:rsidP="00D17B90">
            <w:pPr>
              <w:pStyle w:val="GlossEng"/>
            </w:pPr>
          </w:p>
        </w:tc>
        <w:tc>
          <w:tcPr>
            <w:tcW w:w="673" w:type="dxa"/>
            <w:shd w:val="clear" w:color="auto" w:fill="auto"/>
          </w:tcPr>
          <w:p w14:paraId="57E10A06" w14:textId="77777777" w:rsidR="00D17B90" w:rsidRPr="005F70FB" w:rsidRDefault="00D17B90" w:rsidP="00D17B90">
            <w:pPr>
              <w:pStyle w:val="GlossEng"/>
            </w:pPr>
          </w:p>
        </w:tc>
        <w:tc>
          <w:tcPr>
            <w:tcW w:w="762" w:type="dxa"/>
            <w:shd w:val="clear" w:color="auto" w:fill="auto"/>
          </w:tcPr>
          <w:p w14:paraId="6F4A70C8" w14:textId="77777777" w:rsidR="00D17B90" w:rsidRPr="005F70FB" w:rsidRDefault="00D17B90" w:rsidP="00D17B90">
            <w:pPr>
              <w:pStyle w:val="GlossEng"/>
            </w:pPr>
            <w:r w:rsidRPr="005F70FB">
              <w:t>when</w:t>
            </w:r>
          </w:p>
        </w:tc>
        <w:tc>
          <w:tcPr>
            <w:tcW w:w="489" w:type="dxa"/>
            <w:shd w:val="clear" w:color="auto" w:fill="auto"/>
          </w:tcPr>
          <w:p w14:paraId="15D58904" w14:textId="77777777" w:rsidR="00D17B90" w:rsidRPr="005F70FB" w:rsidRDefault="00D17B90" w:rsidP="00D17B90">
            <w:pPr>
              <w:pStyle w:val="GlossEng"/>
            </w:pPr>
            <w:r w:rsidRPr="005F70FB">
              <w:rPr>
                <w:rStyle w:val="ChSmallCaps"/>
              </w:rPr>
              <w:t>2sg</w:t>
            </w:r>
          </w:p>
        </w:tc>
        <w:tc>
          <w:tcPr>
            <w:tcW w:w="529" w:type="dxa"/>
            <w:shd w:val="clear" w:color="auto" w:fill="auto"/>
          </w:tcPr>
          <w:p w14:paraId="3BF628B5" w14:textId="77777777" w:rsidR="00D17B90" w:rsidRPr="005F70FB" w:rsidRDefault="00D17B90" w:rsidP="00D17B90">
            <w:pPr>
              <w:pStyle w:val="GlossEng"/>
            </w:pPr>
            <w:r w:rsidRPr="005F70FB">
              <w:t>split</w:t>
            </w:r>
          </w:p>
        </w:tc>
      </w:tr>
    </w:tbl>
    <w:p w14:paraId="0F751582" w14:textId="77777777" w:rsidR="00D17B90" w:rsidRPr="005F70FB" w:rsidRDefault="00D17B90" w:rsidP="00D17B90">
      <w:pPr>
        <w:pStyle w:val="FreeTranslEng"/>
      </w:pPr>
      <w:r w:rsidRPr="005F70FB">
        <w:t>Nelci [addressing Oten]: when did you split (the firewood)?</w:t>
      </w:r>
    </w:p>
    <w:tbl>
      <w:tblPr>
        <w:tblW w:w="0" w:type="auto"/>
        <w:tblCellMar>
          <w:left w:w="42" w:type="dxa"/>
          <w:right w:w="42" w:type="dxa"/>
        </w:tblCellMar>
        <w:tblLook w:val="01E0" w:firstRow="1" w:lastRow="1" w:firstColumn="1" w:lastColumn="1" w:noHBand="0" w:noVBand="0"/>
      </w:tblPr>
      <w:tblGrid>
        <w:gridCol w:w="709"/>
        <w:gridCol w:w="603"/>
        <w:gridCol w:w="1547"/>
        <w:gridCol w:w="1547"/>
      </w:tblGrid>
      <w:tr w:rsidR="00D17B90" w:rsidRPr="005F70FB" w14:paraId="72E927CA" w14:textId="77777777" w:rsidTr="00AC23C4">
        <w:tc>
          <w:tcPr>
            <w:tcW w:w="709" w:type="dxa"/>
            <w:shd w:val="clear" w:color="auto" w:fill="auto"/>
          </w:tcPr>
          <w:p w14:paraId="19C6C2F8" w14:textId="77777777" w:rsidR="00D17B90" w:rsidRPr="005F70FB" w:rsidRDefault="00D17B90" w:rsidP="00D17B90">
            <w:pPr>
              <w:pStyle w:val="Text"/>
            </w:pPr>
            <w:r w:rsidRPr="005F70FB">
              <w:t>0061</w:t>
            </w:r>
          </w:p>
        </w:tc>
        <w:tc>
          <w:tcPr>
            <w:tcW w:w="603" w:type="dxa"/>
            <w:shd w:val="clear" w:color="auto" w:fill="auto"/>
          </w:tcPr>
          <w:p w14:paraId="7932540B" w14:textId="77777777" w:rsidR="00D17B90" w:rsidRPr="005F70FB" w:rsidRDefault="00D17B90" w:rsidP="00D17B90">
            <w:pPr>
              <w:pStyle w:val="Text"/>
            </w:pPr>
            <w:r w:rsidRPr="005F70FB">
              <w:t>Klara:</w:t>
            </w:r>
          </w:p>
        </w:tc>
        <w:tc>
          <w:tcPr>
            <w:tcW w:w="1547" w:type="dxa"/>
            <w:shd w:val="clear" w:color="auto" w:fill="auto"/>
          </w:tcPr>
          <w:p w14:paraId="1ACF33CB" w14:textId="77777777" w:rsidR="00D17B90" w:rsidRPr="005F70FB" w:rsidRDefault="00D17B90" w:rsidP="00D17B90">
            <w:pPr>
              <w:pStyle w:val="Text"/>
            </w:pPr>
            <w:r w:rsidRPr="005F70FB">
              <w:t>RW,</w:t>
            </w:r>
          </w:p>
        </w:tc>
        <w:tc>
          <w:tcPr>
            <w:tcW w:w="1547" w:type="dxa"/>
            <w:shd w:val="clear" w:color="auto" w:fill="auto"/>
          </w:tcPr>
          <w:p w14:paraId="1A02A7B9" w14:textId="77777777" w:rsidR="00D17B90" w:rsidRPr="005F70FB" w:rsidRDefault="00D17B90" w:rsidP="00D17B90">
            <w:pPr>
              <w:pStyle w:val="Text"/>
            </w:pPr>
            <w:r w:rsidRPr="005F70FB">
              <w:t>RW</w:t>
            </w:r>
          </w:p>
        </w:tc>
      </w:tr>
      <w:tr w:rsidR="00D17B90" w:rsidRPr="005F70FB" w14:paraId="33F250FF" w14:textId="77777777" w:rsidTr="00AC23C4">
        <w:tc>
          <w:tcPr>
            <w:tcW w:w="709" w:type="dxa"/>
            <w:shd w:val="clear" w:color="auto" w:fill="auto"/>
          </w:tcPr>
          <w:p w14:paraId="75A86A70" w14:textId="77777777" w:rsidR="00D17B90" w:rsidRPr="005F70FB" w:rsidRDefault="00D17B90" w:rsidP="00D17B90">
            <w:pPr>
              <w:pStyle w:val="GlossEng"/>
            </w:pPr>
          </w:p>
        </w:tc>
        <w:tc>
          <w:tcPr>
            <w:tcW w:w="603" w:type="dxa"/>
            <w:shd w:val="clear" w:color="auto" w:fill="auto"/>
          </w:tcPr>
          <w:p w14:paraId="590846D8" w14:textId="77777777" w:rsidR="00D17B90" w:rsidRPr="005F70FB" w:rsidRDefault="00D17B90" w:rsidP="00D17B90">
            <w:pPr>
              <w:pStyle w:val="GlossEng"/>
            </w:pPr>
          </w:p>
        </w:tc>
        <w:tc>
          <w:tcPr>
            <w:tcW w:w="1547" w:type="dxa"/>
            <w:shd w:val="clear" w:color="auto" w:fill="auto"/>
          </w:tcPr>
          <w:p w14:paraId="2D92A58F" w14:textId="77777777" w:rsidR="00D17B90" w:rsidRPr="005F70FB" w:rsidRDefault="00D17B90" w:rsidP="00D17B90">
            <w:pPr>
              <w:pStyle w:val="GlossEng"/>
            </w:pPr>
            <w:r w:rsidRPr="005F70FB">
              <w:t>cooked.dog.meat</w:t>
            </w:r>
          </w:p>
        </w:tc>
        <w:tc>
          <w:tcPr>
            <w:tcW w:w="1547" w:type="dxa"/>
            <w:shd w:val="clear" w:color="auto" w:fill="auto"/>
          </w:tcPr>
          <w:p w14:paraId="6DE637A9" w14:textId="77777777" w:rsidR="00D17B90" w:rsidRPr="005F70FB" w:rsidRDefault="00D17B90" w:rsidP="00D17B90">
            <w:pPr>
              <w:pStyle w:val="GlossEng"/>
            </w:pPr>
            <w:r w:rsidRPr="005F70FB">
              <w:t>cooked.dog.meat</w:t>
            </w:r>
          </w:p>
        </w:tc>
      </w:tr>
    </w:tbl>
    <w:p w14:paraId="721A1130" w14:textId="77777777" w:rsidR="00D17B90" w:rsidRPr="005F70FB" w:rsidRDefault="00D17B90" w:rsidP="00D17B90">
      <w:pPr>
        <w:pStyle w:val="FreeTranslEng"/>
      </w:pPr>
      <w:r w:rsidRPr="005F70FB">
        <w:t>Klara [responding to another interlocutor]: cooked dog meat, cooked dog meat</w:t>
      </w:r>
    </w:p>
    <w:tbl>
      <w:tblPr>
        <w:tblW w:w="0" w:type="auto"/>
        <w:tblCellMar>
          <w:left w:w="42" w:type="dxa"/>
          <w:right w:w="42" w:type="dxa"/>
        </w:tblCellMar>
        <w:tblLook w:val="01E0" w:firstRow="1" w:lastRow="1" w:firstColumn="1" w:lastColumn="1" w:noHBand="0" w:noVBand="0"/>
      </w:tblPr>
      <w:tblGrid>
        <w:gridCol w:w="709"/>
        <w:gridCol w:w="629"/>
        <w:gridCol w:w="489"/>
        <w:gridCol w:w="573"/>
        <w:gridCol w:w="529"/>
        <w:gridCol w:w="951"/>
      </w:tblGrid>
      <w:tr w:rsidR="00AC23C4" w:rsidRPr="005F70FB" w14:paraId="57565E8F" w14:textId="77777777" w:rsidTr="00AC23C4">
        <w:tc>
          <w:tcPr>
            <w:tcW w:w="709" w:type="dxa"/>
            <w:shd w:val="clear" w:color="auto" w:fill="auto"/>
          </w:tcPr>
          <w:p w14:paraId="6D12545F" w14:textId="77777777" w:rsidR="00D17B90" w:rsidRPr="005F70FB" w:rsidRDefault="00D17B90" w:rsidP="00D17B90">
            <w:pPr>
              <w:pStyle w:val="Text"/>
            </w:pPr>
            <w:r w:rsidRPr="005F70FB">
              <w:t>0062</w:t>
            </w:r>
          </w:p>
        </w:tc>
        <w:tc>
          <w:tcPr>
            <w:tcW w:w="629" w:type="dxa"/>
            <w:shd w:val="clear" w:color="auto" w:fill="auto"/>
          </w:tcPr>
          <w:p w14:paraId="733BBD1D" w14:textId="77777777" w:rsidR="00D17B90" w:rsidRPr="005F70FB" w:rsidRDefault="00D17B90" w:rsidP="00D17B90">
            <w:pPr>
              <w:pStyle w:val="Text"/>
            </w:pPr>
            <w:r w:rsidRPr="005F70FB">
              <w:t>Oten:</w:t>
            </w:r>
          </w:p>
        </w:tc>
        <w:tc>
          <w:tcPr>
            <w:tcW w:w="489" w:type="dxa"/>
            <w:shd w:val="clear" w:color="auto" w:fill="auto"/>
          </w:tcPr>
          <w:p w14:paraId="55D3046F" w14:textId="77777777" w:rsidR="00D17B90" w:rsidRPr="005F70FB" w:rsidRDefault="00D17B90" w:rsidP="00D17B90">
            <w:pPr>
              <w:pStyle w:val="Text"/>
            </w:pPr>
            <w:r w:rsidRPr="005F70FB">
              <w:t>sa</w:t>
            </w:r>
          </w:p>
        </w:tc>
        <w:tc>
          <w:tcPr>
            <w:tcW w:w="573" w:type="dxa"/>
            <w:shd w:val="clear" w:color="auto" w:fill="auto"/>
          </w:tcPr>
          <w:p w14:paraId="1B5DFCC1" w14:textId="77777777" w:rsidR="00D17B90" w:rsidRPr="005F70FB" w:rsidRDefault="00D17B90" w:rsidP="00D17B90">
            <w:pPr>
              <w:pStyle w:val="Text"/>
            </w:pPr>
            <w:r w:rsidRPr="005F70FB">
              <w:t>yang</w:t>
            </w:r>
          </w:p>
        </w:tc>
        <w:tc>
          <w:tcPr>
            <w:tcW w:w="529" w:type="dxa"/>
            <w:shd w:val="clear" w:color="auto" w:fill="auto"/>
          </w:tcPr>
          <w:p w14:paraId="7FB63733" w14:textId="77777777" w:rsidR="00D17B90" w:rsidRPr="005F70FB" w:rsidRDefault="00D17B90" w:rsidP="00D17B90">
            <w:pPr>
              <w:pStyle w:val="Text"/>
            </w:pPr>
            <w:r w:rsidRPr="005F70FB">
              <w:t>bla</w:t>
            </w:r>
          </w:p>
        </w:tc>
        <w:tc>
          <w:tcPr>
            <w:tcW w:w="951" w:type="dxa"/>
            <w:shd w:val="clear" w:color="auto" w:fill="auto"/>
          </w:tcPr>
          <w:p w14:paraId="0C709D7C" w14:textId="77777777" w:rsidR="00D17B90" w:rsidRPr="005F70FB" w:rsidRDefault="00D17B90" w:rsidP="00D17B90">
            <w:pPr>
              <w:pStyle w:val="Text"/>
            </w:pPr>
            <w:r w:rsidRPr="005F70FB">
              <w:t>sore</w:t>
            </w:r>
          </w:p>
        </w:tc>
      </w:tr>
      <w:tr w:rsidR="00AC23C4" w:rsidRPr="005F70FB" w14:paraId="64D4C004" w14:textId="77777777" w:rsidTr="00AC23C4">
        <w:tc>
          <w:tcPr>
            <w:tcW w:w="709" w:type="dxa"/>
            <w:shd w:val="clear" w:color="auto" w:fill="auto"/>
          </w:tcPr>
          <w:p w14:paraId="27767CDA" w14:textId="77777777" w:rsidR="00D17B90" w:rsidRPr="005F70FB" w:rsidRDefault="00D17B90" w:rsidP="00D17B90">
            <w:pPr>
              <w:pStyle w:val="GlossEng"/>
            </w:pPr>
          </w:p>
        </w:tc>
        <w:tc>
          <w:tcPr>
            <w:tcW w:w="629" w:type="dxa"/>
            <w:shd w:val="clear" w:color="auto" w:fill="auto"/>
          </w:tcPr>
          <w:p w14:paraId="07A07610" w14:textId="77777777" w:rsidR="00D17B90" w:rsidRPr="005F70FB" w:rsidRDefault="00D17B90" w:rsidP="00D17B90">
            <w:pPr>
              <w:pStyle w:val="GlossEng"/>
            </w:pPr>
          </w:p>
        </w:tc>
        <w:tc>
          <w:tcPr>
            <w:tcW w:w="489" w:type="dxa"/>
            <w:shd w:val="clear" w:color="auto" w:fill="auto"/>
          </w:tcPr>
          <w:p w14:paraId="31DE0680" w14:textId="77777777" w:rsidR="00D17B90" w:rsidRPr="005F70FB" w:rsidRDefault="00D17B90" w:rsidP="00D17B90">
            <w:pPr>
              <w:pStyle w:val="GlossEng"/>
            </w:pPr>
            <w:r w:rsidRPr="005F70FB">
              <w:rPr>
                <w:rStyle w:val="ChSmallCaps"/>
              </w:rPr>
              <w:t>1sg</w:t>
            </w:r>
          </w:p>
        </w:tc>
        <w:tc>
          <w:tcPr>
            <w:tcW w:w="573" w:type="dxa"/>
            <w:shd w:val="clear" w:color="auto" w:fill="auto"/>
          </w:tcPr>
          <w:p w14:paraId="2DAC294E" w14:textId="77777777" w:rsidR="00D17B90" w:rsidRPr="005F70FB" w:rsidRDefault="00D17B90" w:rsidP="00D17B90">
            <w:pPr>
              <w:pStyle w:val="GlossEng"/>
            </w:pPr>
            <w:r w:rsidRPr="005F70FB">
              <w:rPr>
                <w:rStyle w:val="ChSmallCaps"/>
              </w:rPr>
              <w:t>rel</w:t>
            </w:r>
          </w:p>
        </w:tc>
        <w:tc>
          <w:tcPr>
            <w:tcW w:w="529" w:type="dxa"/>
            <w:shd w:val="clear" w:color="auto" w:fill="auto"/>
          </w:tcPr>
          <w:p w14:paraId="40B94FC8" w14:textId="77777777" w:rsidR="00D17B90" w:rsidRPr="005F70FB" w:rsidRDefault="00D17B90" w:rsidP="00D17B90">
            <w:pPr>
              <w:pStyle w:val="GlossEng"/>
            </w:pPr>
            <w:r w:rsidRPr="005F70FB">
              <w:t>split</w:t>
            </w:r>
          </w:p>
        </w:tc>
        <w:tc>
          <w:tcPr>
            <w:tcW w:w="951" w:type="dxa"/>
            <w:shd w:val="clear" w:color="auto" w:fill="auto"/>
          </w:tcPr>
          <w:p w14:paraId="20367936" w14:textId="77777777" w:rsidR="00D17B90" w:rsidRPr="005F70FB" w:rsidRDefault="00D17B90" w:rsidP="00D17B90">
            <w:pPr>
              <w:pStyle w:val="GlossEng"/>
            </w:pPr>
            <w:r w:rsidRPr="005F70FB">
              <w:t>afternoon</w:t>
            </w:r>
          </w:p>
        </w:tc>
      </w:tr>
    </w:tbl>
    <w:p w14:paraId="50D74A85" w14:textId="77777777" w:rsidR="00D17B90" w:rsidRPr="005F70FB" w:rsidRDefault="00D17B90" w:rsidP="00D17B90">
      <w:pPr>
        <w:pStyle w:val="FreeTranslEng"/>
      </w:pPr>
      <w:r w:rsidRPr="005F70FB">
        <w:t>Oten: (it was) me who split (the firewood) in the afternoon</w:t>
      </w:r>
    </w:p>
    <w:tbl>
      <w:tblPr>
        <w:tblW w:w="0" w:type="auto"/>
        <w:tblCellMar>
          <w:left w:w="42" w:type="dxa"/>
          <w:right w:w="42" w:type="dxa"/>
        </w:tblCellMar>
        <w:tblLook w:val="01E0" w:firstRow="1" w:lastRow="1" w:firstColumn="1" w:lastColumn="1" w:noHBand="0" w:noVBand="0"/>
      </w:tblPr>
      <w:tblGrid>
        <w:gridCol w:w="709"/>
        <w:gridCol w:w="603"/>
        <w:gridCol w:w="1547"/>
        <w:gridCol w:w="469"/>
        <w:gridCol w:w="558"/>
        <w:gridCol w:w="1547"/>
      </w:tblGrid>
      <w:tr w:rsidR="00AC23C4" w:rsidRPr="005F70FB" w14:paraId="7BD4154A" w14:textId="77777777" w:rsidTr="00AC23C4">
        <w:tc>
          <w:tcPr>
            <w:tcW w:w="709" w:type="dxa"/>
            <w:shd w:val="clear" w:color="auto" w:fill="auto"/>
          </w:tcPr>
          <w:p w14:paraId="6E52ADD3" w14:textId="77777777" w:rsidR="00D17B90" w:rsidRPr="005F70FB" w:rsidRDefault="00D17B90" w:rsidP="00D17B90">
            <w:pPr>
              <w:pStyle w:val="Text"/>
            </w:pPr>
            <w:r w:rsidRPr="005F70FB">
              <w:t>0063</w:t>
            </w:r>
          </w:p>
        </w:tc>
        <w:tc>
          <w:tcPr>
            <w:tcW w:w="603" w:type="dxa"/>
            <w:shd w:val="clear" w:color="auto" w:fill="auto"/>
          </w:tcPr>
          <w:p w14:paraId="74E36BDD" w14:textId="77777777" w:rsidR="00D17B90" w:rsidRPr="005F70FB" w:rsidRDefault="00D17B90" w:rsidP="00D17B90">
            <w:pPr>
              <w:pStyle w:val="Text"/>
            </w:pPr>
            <w:r w:rsidRPr="005F70FB">
              <w:t>Klara:</w:t>
            </w:r>
          </w:p>
        </w:tc>
        <w:tc>
          <w:tcPr>
            <w:tcW w:w="1547" w:type="dxa"/>
            <w:shd w:val="clear" w:color="auto" w:fill="auto"/>
          </w:tcPr>
          <w:p w14:paraId="53ADF2FF" w14:textId="77777777" w:rsidR="00D17B90" w:rsidRPr="005F70FB" w:rsidRDefault="00D17B90" w:rsidP="00D17B90">
            <w:pPr>
              <w:pStyle w:val="Text"/>
            </w:pPr>
            <w:r w:rsidRPr="005F70FB">
              <w:t>RW,</w:t>
            </w:r>
          </w:p>
        </w:tc>
        <w:tc>
          <w:tcPr>
            <w:tcW w:w="469" w:type="dxa"/>
            <w:shd w:val="clear" w:color="auto" w:fill="auto"/>
          </w:tcPr>
          <w:p w14:paraId="53500843" w14:textId="77777777" w:rsidR="00D17B90" w:rsidRPr="005F70FB" w:rsidRDefault="00D17B90" w:rsidP="00D17B90">
            <w:pPr>
              <w:pStyle w:val="Text"/>
            </w:pPr>
            <w:r w:rsidRPr="005F70FB">
              <w:t>tra</w:t>
            </w:r>
          </w:p>
        </w:tc>
        <w:tc>
          <w:tcPr>
            <w:tcW w:w="558" w:type="dxa"/>
            <w:shd w:val="clear" w:color="auto" w:fill="auto"/>
          </w:tcPr>
          <w:p w14:paraId="4059D432" w14:textId="77777777" w:rsidR="00D17B90" w:rsidRPr="005F70FB" w:rsidRDefault="00D17B90" w:rsidP="00D17B90">
            <w:pPr>
              <w:pStyle w:val="Text"/>
            </w:pPr>
            <w:r w:rsidRPr="005F70FB">
              <w:t>ada</w:t>
            </w:r>
          </w:p>
        </w:tc>
        <w:tc>
          <w:tcPr>
            <w:tcW w:w="1547" w:type="dxa"/>
            <w:shd w:val="clear" w:color="auto" w:fill="auto"/>
          </w:tcPr>
          <w:p w14:paraId="512E648B" w14:textId="77777777" w:rsidR="00D17B90" w:rsidRPr="005F70FB" w:rsidRDefault="00D17B90" w:rsidP="00D17B90">
            <w:pPr>
              <w:pStyle w:val="Text"/>
            </w:pPr>
            <w:r w:rsidRPr="005F70FB">
              <w:t>RW</w:t>
            </w:r>
          </w:p>
        </w:tc>
      </w:tr>
      <w:tr w:rsidR="00AC23C4" w:rsidRPr="005F70FB" w14:paraId="5D89B151" w14:textId="77777777" w:rsidTr="00AC23C4">
        <w:tc>
          <w:tcPr>
            <w:tcW w:w="709" w:type="dxa"/>
            <w:shd w:val="clear" w:color="auto" w:fill="auto"/>
          </w:tcPr>
          <w:p w14:paraId="1241AE33" w14:textId="77777777" w:rsidR="00D17B90" w:rsidRPr="005F70FB" w:rsidRDefault="00D17B90" w:rsidP="00D17B90">
            <w:pPr>
              <w:pStyle w:val="GlossEng"/>
            </w:pPr>
          </w:p>
        </w:tc>
        <w:tc>
          <w:tcPr>
            <w:tcW w:w="603" w:type="dxa"/>
            <w:shd w:val="clear" w:color="auto" w:fill="auto"/>
          </w:tcPr>
          <w:p w14:paraId="7CC486CE" w14:textId="77777777" w:rsidR="00D17B90" w:rsidRPr="005F70FB" w:rsidRDefault="00D17B90" w:rsidP="00D17B90">
            <w:pPr>
              <w:pStyle w:val="GlossEng"/>
            </w:pPr>
          </w:p>
        </w:tc>
        <w:tc>
          <w:tcPr>
            <w:tcW w:w="1547" w:type="dxa"/>
            <w:shd w:val="clear" w:color="auto" w:fill="auto"/>
          </w:tcPr>
          <w:p w14:paraId="1A749A74" w14:textId="77777777" w:rsidR="00D17B90" w:rsidRPr="005F70FB" w:rsidRDefault="00D17B90" w:rsidP="00D17B90">
            <w:pPr>
              <w:pStyle w:val="GlossEng"/>
            </w:pPr>
            <w:r w:rsidRPr="005F70FB">
              <w:t>cooked.dog.meat</w:t>
            </w:r>
          </w:p>
        </w:tc>
        <w:tc>
          <w:tcPr>
            <w:tcW w:w="469" w:type="dxa"/>
            <w:shd w:val="clear" w:color="auto" w:fill="auto"/>
          </w:tcPr>
          <w:p w14:paraId="0656134F" w14:textId="77777777" w:rsidR="00D17B90" w:rsidRPr="005F70FB" w:rsidRDefault="00D17B90" w:rsidP="00D17B90">
            <w:pPr>
              <w:pStyle w:val="GlossEng"/>
            </w:pPr>
            <w:r w:rsidRPr="005F70FB">
              <w:rPr>
                <w:rStyle w:val="ChSmallCaps"/>
              </w:rPr>
              <w:t>neg</w:t>
            </w:r>
          </w:p>
        </w:tc>
        <w:tc>
          <w:tcPr>
            <w:tcW w:w="558" w:type="dxa"/>
            <w:shd w:val="clear" w:color="auto" w:fill="auto"/>
          </w:tcPr>
          <w:p w14:paraId="2F2F75E6" w14:textId="77777777" w:rsidR="00D17B90" w:rsidRPr="005F70FB" w:rsidRDefault="00D17B90" w:rsidP="00D17B90">
            <w:pPr>
              <w:pStyle w:val="GlossEng"/>
            </w:pPr>
            <w:r w:rsidRPr="005F70FB">
              <w:t>exist</w:t>
            </w:r>
          </w:p>
        </w:tc>
        <w:tc>
          <w:tcPr>
            <w:tcW w:w="1547" w:type="dxa"/>
            <w:shd w:val="clear" w:color="auto" w:fill="auto"/>
          </w:tcPr>
          <w:p w14:paraId="4ACAB4DF" w14:textId="77777777" w:rsidR="00D17B90" w:rsidRPr="005F70FB" w:rsidRDefault="00D17B90" w:rsidP="00D17B90">
            <w:pPr>
              <w:pStyle w:val="GlossEng"/>
            </w:pPr>
            <w:r w:rsidRPr="005F70FB">
              <w:t>cooked.dog.meat</w:t>
            </w:r>
          </w:p>
        </w:tc>
      </w:tr>
    </w:tbl>
    <w:p w14:paraId="06645642" w14:textId="0D03D0F9" w:rsidR="00D17B90" w:rsidRPr="005F70FB" w:rsidRDefault="00D17B90" w:rsidP="00D17B90">
      <w:pPr>
        <w:pStyle w:val="FreeTranslEng"/>
      </w:pPr>
      <w:r w:rsidRPr="005F70FB">
        <w:t>Klara: cooked dog meat, there</w:t>
      </w:r>
      <w:r w:rsidR="00B7093A" w:rsidRPr="005F70FB">
        <w:t>’</w:t>
      </w:r>
      <w:r w:rsidRPr="005F70FB">
        <w:t>s no cooked dog meat</w:t>
      </w:r>
    </w:p>
    <w:tbl>
      <w:tblPr>
        <w:tblW w:w="6809" w:type="dxa"/>
        <w:tblCellMar>
          <w:left w:w="42" w:type="dxa"/>
          <w:right w:w="42" w:type="dxa"/>
        </w:tblCellMar>
        <w:tblLook w:val="01E0" w:firstRow="1" w:lastRow="1" w:firstColumn="1" w:lastColumn="1" w:noHBand="0" w:noVBand="0"/>
      </w:tblPr>
      <w:tblGrid>
        <w:gridCol w:w="709"/>
        <w:gridCol w:w="510"/>
        <w:gridCol w:w="114"/>
        <w:gridCol w:w="283"/>
        <w:gridCol w:w="454"/>
        <w:gridCol w:w="57"/>
        <w:gridCol w:w="680"/>
        <w:gridCol w:w="92"/>
        <w:gridCol w:w="488"/>
        <w:gridCol w:w="242"/>
        <w:gridCol w:w="463"/>
        <w:gridCol w:w="104"/>
        <w:gridCol w:w="567"/>
        <w:gridCol w:w="101"/>
        <w:gridCol w:w="843"/>
        <w:gridCol w:w="107"/>
        <w:gridCol w:w="466"/>
        <w:gridCol w:w="484"/>
        <w:gridCol w:w="45"/>
      </w:tblGrid>
      <w:tr w:rsidR="00AC23C4" w:rsidRPr="005F70FB" w14:paraId="544EA7CD" w14:textId="77777777" w:rsidTr="00AC23C4">
        <w:trPr>
          <w:gridAfter w:val="1"/>
          <w:wAfter w:w="45" w:type="dxa"/>
        </w:trPr>
        <w:tc>
          <w:tcPr>
            <w:tcW w:w="709" w:type="dxa"/>
            <w:shd w:val="clear" w:color="auto" w:fill="auto"/>
          </w:tcPr>
          <w:p w14:paraId="524DCFAF" w14:textId="77777777" w:rsidR="00D17B90" w:rsidRPr="005F70FB" w:rsidRDefault="00D17B90" w:rsidP="00D17B90">
            <w:pPr>
              <w:pStyle w:val="Text"/>
            </w:pPr>
            <w:r w:rsidRPr="005F70FB">
              <w:t>0064</w:t>
            </w:r>
          </w:p>
        </w:tc>
        <w:tc>
          <w:tcPr>
            <w:tcW w:w="624" w:type="dxa"/>
            <w:gridSpan w:val="2"/>
            <w:shd w:val="clear" w:color="auto" w:fill="auto"/>
          </w:tcPr>
          <w:p w14:paraId="0E253EC6" w14:textId="77777777" w:rsidR="00D17B90" w:rsidRPr="005F70FB" w:rsidRDefault="00D17B90" w:rsidP="00D17B90">
            <w:pPr>
              <w:pStyle w:val="Text"/>
            </w:pPr>
            <w:r w:rsidRPr="005F70FB">
              <w:t>Nelci:</w:t>
            </w:r>
          </w:p>
        </w:tc>
        <w:tc>
          <w:tcPr>
            <w:tcW w:w="794" w:type="dxa"/>
            <w:gridSpan w:val="3"/>
            <w:shd w:val="clear" w:color="auto" w:fill="auto"/>
          </w:tcPr>
          <w:p w14:paraId="45E5EF5F" w14:textId="77777777" w:rsidR="00D17B90" w:rsidRPr="005F70FB" w:rsidRDefault="00D17B90" w:rsidP="00D17B90">
            <w:pPr>
              <w:pStyle w:val="Text"/>
            </w:pPr>
            <w:r w:rsidRPr="005F70FB">
              <w:t>pagi,</w:t>
            </w:r>
          </w:p>
        </w:tc>
        <w:tc>
          <w:tcPr>
            <w:tcW w:w="772" w:type="dxa"/>
            <w:gridSpan w:val="2"/>
            <w:shd w:val="clear" w:color="auto" w:fill="auto"/>
          </w:tcPr>
          <w:p w14:paraId="211CE741" w14:textId="77777777" w:rsidR="00D17B90" w:rsidRPr="005F70FB" w:rsidRDefault="00D17B90" w:rsidP="00D17B90">
            <w:pPr>
              <w:pStyle w:val="Text"/>
            </w:pPr>
            <w:r w:rsidRPr="005F70FB">
              <w:t>bukang</w:t>
            </w:r>
          </w:p>
        </w:tc>
        <w:tc>
          <w:tcPr>
            <w:tcW w:w="488" w:type="dxa"/>
            <w:shd w:val="clear" w:color="auto" w:fill="auto"/>
          </w:tcPr>
          <w:p w14:paraId="6CE076FC" w14:textId="77777777" w:rsidR="00D17B90" w:rsidRPr="005F70FB" w:rsidRDefault="00D17B90" w:rsidP="00D17B90">
            <w:pPr>
              <w:pStyle w:val="Text"/>
            </w:pPr>
            <w:r w:rsidRPr="005F70FB">
              <w:t>ko,</w:t>
            </w:r>
          </w:p>
        </w:tc>
        <w:tc>
          <w:tcPr>
            <w:tcW w:w="705" w:type="dxa"/>
            <w:gridSpan w:val="2"/>
            <w:shd w:val="clear" w:color="auto" w:fill="auto"/>
          </w:tcPr>
          <w:p w14:paraId="7A41A199" w14:textId="77777777" w:rsidR="00D17B90" w:rsidRPr="005F70FB" w:rsidRDefault="00D17B90" w:rsidP="00D17B90">
            <w:pPr>
              <w:pStyle w:val="Text"/>
            </w:pPr>
            <w:r w:rsidRPr="005F70FB">
              <w:t>itu</w:t>
            </w:r>
          </w:p>
        </w:tc>
        <w:tc>
          <w:tcPr>
            <w:tcW w:w="772" w:type="dxa"/>
            <w:gridSpan w:val="3"/>
            <w:shd w:val="clear" w:color="auto" w:fill="auto"/>
          </w:tcPr>
          <w:p w14:paraId="42E154C1" w14:textId="77777777" w:rsidR="00D17B90" w:rsidRPr="005F70FB" w:rsidRDefault="00D17B90" w:rsidP="00D17B90">
            <w:pPr>
              <w:pStyle w:val="Text"/>
            </w:pPr>
            <w:r w:rsidRPr="005F70FB">
              <w:t>su</w:t>
            </w:r>
          </w:p>
        </w:tc>
        <w:tc>
          <w:tcPr>
            <w:tcW w:w="950" w:type="dxa"/>
            <w:gridSpan w:val="2"/>
            <w:shd w:val="clear" w:color="auto" w:fill="auto"/>
          </w:tcPr>
          <w:p w14:paraId="597D58C9" w14:textId="77777777" w:rsidR="00D17B90" w:rsidRPr="005F70FB" w:rsidRDefault="00D17B90" w:rsidP="00D17B90">
            <w:pPr>
              <w:pStyle w:val="Text"/>
            </w:pPr>
            <w:r w:rsidRPr="005F70FB">
              <w:t>kemaring</w:t>
            </w:r>
          </w:p>
        </w:tc>
        <w:tc>
          <w:tcPr>
            <w:tcW w:w="950" w:type="dxa"/>
            <w:gridSpan w:val="2"/>
            <w:shd w:val="clear" w:color="auto" w:fill="auto"/>
          </w:tcPr>
          <w:p w14:paraId="38C40DB5" w14:textId="77777777" w:rsidR="00D17B90" w:rsidRPr="005F70FB" w:rsidRDefault="00D17B90" w:rsidP="00D17B90">
            <w:pPr>
              <w:pStyle w:val="Text"/>
            </w:pPr>
            <w:r w:rsidRPr="005F70FB">
              <w:t>sore</w:t>
            </w:r>
          </w:p>
        </w:tc>
      </w:tr>
      <w:tr w:rsidR="00AC23C4" w:rsidRPr="005F70FB" w14:paraId="18CDA59C" w14:textId="77777777" w:rsidTr="00AC23C4">
        <w:trPr>
          <w:gridAfter w:val="1"/>
          <w:wAfter w:w="45" w:type="dxa"/>
        </w:trPr>
        <w:tc>
          <w:tcPr>
            <w:tcW w:w="709" w:type="dxa"/>
            <w:shd w:val="clear" w:color="auto" w:fill="auto"/>
          </w:tcPr>
          <w:p w14:paraId="68885583" w14:textId="77777777" w:rsidR="00D17B90" w:rsidRPr="005F70FB" w:rsidRDefault="00D17B90" w:rsidP="00D17B90">
            <w:pPr>
              <w:pStyle w:val="GlossEng2ptafter"/>
            </w:pPr>
          </w:p>
        </w:tc>
        <w:tc>
          <w:tcPr>
            <w:tcW w:w="624" w:type="dxa"/>
            <w:gridSpan w:val="2"/>
            <w:shd w:val="clear" w:color="auto" w:fill="auto"/>
          </w:tcPr>
          <w:p w14:paraId="51456DF6" w14:textId="77777777" w:rsidR="00D17B90" w:rsidRPr="005F70FB" w:rsidRDefault="00D17B90" w:rsidP="00D17B90">
            <w:pPr>
              <w:pStyle w:val="GlossEng2ptafter"/>
            </w:pPr>
          </w:p>
        </w:tc>
        <w:tc>
          <w:tcPr>
            <w:tcW w:w="794" w:type="dxa"/>
            <w:gridSpan w:val="3"/>
            <w:shd w:val="clear" w:color="auto" w:fill="auto"/>
          </w:tcPr>
          <w:p w14:paraId="6F985B5E" w14:textId="77777777" w:rsidR="00D17B90" w:rsidRPr="005F70FB" w:rsidRDefault="00D17B90" w:rsidP="00D17B90">
            <w:pPr>
              <w:pStyle w:val="GlossEng2ptafter"/>
            </w:pPr>
            <w:r w:rsidRPr="005F70FB">
              <w:t>morning</w:t>
            </w:r>
          </w:p>
        </w:tc>
        <w:tc>
          <w:tcPr>
            <w:tcW w:w="772" w:type="dxa"/>
            <w:gridSpan w:val="2"/>
            <w:shd w:val="clear" w:color="auto" w:fill="auto"/>
          </w:tcPr>
          <w:p w14:paraId="42F61FA8" w14:textId="77777777" w:rsidR="00D17B90" w:rsidRPr="005F70FB" w:rsidRDefault="00D17B90" w:rsidP="00D17B90">
            <w:pPr>
              <w:pStyle w:val="GlossEng2ptafter"/>
            </w:pPr>
            <w:r w:rsidRPr="005F70FB">
              <w:rPr>
                <w:rStyle w:val="ChSmallCaps"/>
              </w:rPr>
              <w:t>neg</w:t>
            </w:r>
          </w:p>
        </w:tc>
        <w:tc>
          <w:tcPr>
            <w:tcW w:w="488" w:type="dxa"/>
            <w:shd w:val="clear" w:color="auto" w:fill="auto"/>
          </w:tcPr>
          <w:p w14:paraId="77294945" w14:textId="77777777" w:rsidR="00D17B90" w:rsidRPr="005F70FB" w:rsidRDefault="00D17B90" w:rsidP="00D17B90">
            <w:pPr>
              <w:pStyle w:val="GlossEng2ptafter"/>
            </w:pPr>
            <w:r w:rsidRPr="005F70FB">
              <w:rPr>
                <w:rStyle w:val="ChSmallCaps"/>
              </w:rPr>
              <w:t>2sg</w:t>
            </w:r>
          </w:p>
        </w:tc>
        <w:tc>
          <w:tcPr>
            <w:tcW w:w="705" w:type="dxa"/>
            <w:gridSpan w:val="2"/>
            <w:shd w:val="clear" w:color="auto" w:fill="auto"/>
          </w:tcPr>
          <w:p w14:paraId="05ECC2B9" w14:textId="77777777" w:rsidR="00D17B90" w:rsidRPr="005F70FB" w:rsidRDefault="00D17B90" w:rsidP="00D17B90">
            <w:pPr>
              <w:pStyle w:val="GlossEng2ptafter"/>
            </w:pPr>
            <w:r w:rsidRPr="005F70FB">
              <w:rPr>
                <w:rStyle w:val="ChSmallCaps"/>
              </w:rPr>
              <w:t>d.dist</w:t>
            </w:r>
          </w:p>
        </w:tc>
        <w:tc>
          <w:tcPr>
            <w:tcW w:w="772" w:type="dxa"/>
            <w:gridSpan w:val="3"/>
            <w:shd w:val="clear" w:color="auto" w:fill="auto"/>
          </w:tcPr>
          <w:p w14:paraId="66F6E0FC" w14:textId="77777777" w:rsidR="00D17B90" w:rsidRPr="005F70FB" w:rsidRDefault="00D17B90" w:rsidP="00D17B90">
            <w:pPr>
              <w:pStyle w:val="GlossEng2ptafter"/>
              <w:rPr>
                <w:rStyle w:val="ChSmallCaps"/>
              </w:rPr>
            </w:pPr>
            <w:r w:rsidRPr="005F70FB">
              <w:t>already</w:t>
            </w:r>
          </w:p>
        </w:tc>
        <w:tc>
          <w:tcPr>
            <w:tcW w:w="950" w:type="dxa"/>
            <w:gridSpan w:val="2"/>
            <w:shd w:val="clear" w:color="auto" w:fill="auto"/>
          </w:tcPr>
          <w:p w14:paraId="28222314" w14:textId="77777777" w:rsidR="00D17B90" w:rsidRPr="005F70FB" w:rsidRDefault="00D17B90" w:rsidP="00D17B90">
            <w:pPr>
              <w:pStyle w:val="GlossEng2ptafter"/>
            </w:pPr>
            <w:r w:rsidRPr="005F70FB">
              <w:t>yesterday</w:t>
            </w:r>
          </w:p>
        </w:tc>
        <w:tc>
          <w:tcPr>
            <w:tcW w:w="950" w:type="dxa"/>
            <w:gridSpan w:val="2"/>
            <w:shd w:val="clear" w:color="auto" w:fill="auto"/>
          </w:tcPr>
          <w:p w14:paraId="40A86F96" w14:textId="77777777" w:rsidR="00D17B90" w:rsidRPr="005F70FB" w:rsidRDefault="00D17B90" w:rsidP="00D17B90">
            <w:pPr>
              <w:pStyle w:val="GlossEng2ptafter"/>
            </w:pPr>
            <w:r w:rsidRPr="005F70FB">
              <w:t>afternoon</w:t>
            </w:r>
          </w:p>
        </w:tc>
      </w:tr>
      <w:tr w:rsidR="00AC23C4" w:rsidRPr="005F70FB" w14:paraId="2B931ED5" w14:textId="77777777" w:rsidTr="00AC23C4">
        <w:tc>
          <w:tcPr>
            <w:tcW w:w="709" w:type="dxa"/>
            <w:shd w:val="clear" w:color="auto" w:fill="auto"/>
          </w:tcPr>
          <w:p w14:paraId="24571C87" w14:textId="77777777" w:rsidR="00D17B90" w:rsidRPr="005F70FB" w:rsidRDefault="00D17B90" w:rsidP="00D17B90">
            <w:pPr>
              <w:pStyle w:val="O0Nwnext"/>
            </w:pPr>
          </w:p>
        </w:tc>
        <w:tc>
          <w:tcPr>
            <w:tcW w:w="510" w:type="dxa"/>
            <w:shd w:val="clear" w:color="auto" w:fill="auto"/>
          </w:tcPr>
          <w:p w14:paraId="3CEE2C21" w14:textId="77777777" w:rsidR="00D17B90" w:rsidRPr="005F70FB" w:rsidRDefault="00D17B90" w:rsidP="00D17B90">
            <w:pPr>
              <w:pStyle w:val="Text"/>
            </w:pPr>
            <w:r w:rsidRPr="005F70FB">
              <w:t>yang</w:t>
            </w:r>
          </w:p>
        </w:tc>
        <w:tc>
          <w:tcPr>
            <w:tcW w:w="397" w:type="dxa"/>
            <w:gridSpan w:val="2"/>
            <w:shd w:val="clear" w:color="auto" w:fill="auto"/>
          </w:tcPr>
          <w:p w14:paraId="181FB399" w14:textId="77777777" w:rsidR="00D17B90" w:rsidRPr="005F70FB" w:rsidRDefault="00D17B90" w:rsidP="00D17B90">
            <w:pPr>
              <w:pStyle w:val="Text"/>
            </w:pPr>
            <w:r w:rsidRPr="005F70FB">
              <w:t>ko</w:t>
            </w:r>
          </w:p>
        </w:tc>
        <w:tc>
          <w:tcPr>
            <w:tcW w:w="454" w:type="dxa"/>
            <w:shd w:val="clear" w:color="auto" w:fill="auto"/>
          </w:tcPr>
          <w:p w14:paraId="1339C49C" w14:textId="77777777" w:rsidR="00D17B90" w:rsidRPr="005F70FB" w:rsidRDefault="00D17B90" w:rsidP="00D17B90">
            <w:pPr>
              <w:pStyle w:val="Text"/>
            </w:pPr>
            <w:r w:rsidRPr="005F70FB">
              <w:t>bla,</w:t>
            </w:r>
          </w:p>
        </w:tc>
        <w:tc>
          <w:tcPr>
            <w:tcW w:w="737" w:type="dxa"/>
            <w:gridSpan w:val="2"/>
            <w:shd w:val="clear" w:color="auto" w:fill="auto"/>
          </w:tcPr>
          <w:p w14:paraId="2A3847D9" w14:textId="77777777" w:rsidR="00D17B90" w:rsidRPr="005F70FB" w:rsidRDefault="00D17B90" w:rsidP="00D17B90">
            <w:pPr>
              <w:pStyle w:val="Text"/>
            </w:pPr>
            <w:r w:rsidRPr="005F70FB">
              <w:t>ini</w:t>
            </w:r>
          </w:p>
        </w:tc>
        <w:tc>
          <w:tcPr>
            <w:tcW w:w="822" w:type="dxa"/>
            <w:gridSpan w:val="3"/>
            <w:shd w:val="clear" w:color="auto" w:fill="auto"/>
          </w:tcPr>
          <w:p w14:paraId="4C292BFE" w14:textId="77777777" w:rsidR="00D17B90" w:rsidRPr="005F70FB" w:rsidRDefault="00D17B90" w:rsidP="00D17B90">
            <w:pPr>
              <w:pStyle w:val="Text"/>
            </w:pPr>
            <w:r w:rsidRPr="005F70FB">
              <w:t>pagi</w:t>
            </w:r>
          </w:p>
        </w:tc>
        <w:tc>
          <w:tcPr>
            <w:tcW w:w="567" w:type="dxa"/>
            <w:gridSpan w:val="2"/>
            <w:shd w:val="clear" w:color="auto" w:fill="auto"/>
          </w:tcPr>
          <w:p w14:paraId="62899925" w14:textId="77777777" w:rsidR="00D17B90" w:rsidRPr="005F70FB" w:rsidRDefault="00D17B90" w:rsidP="00D17B90">
            <w:pPr>
              <w:pStyle w:val="Text"/>
            </w:pPr>
            <w:r w:rsidRPr="005F70FB">
              <w:t>lagi</w:t>
            </w:r>
          </w:p>
        </w:tc>
        <w:tc>
          <w:tcPr>
            <w:tcW w:w="567" w:type="dxa"/>
            <w:shd w:val="clear" w:color="auto" w:fill="auto"/>
          </w:tcPr>
          <w:p w14:paraId="53C51388" w14:textId="77777777" w:rsidR="00D17B90" w:rsidRPr="005F70FB" w:rsidRDefault="00D17B90" w:rsidP="00D17B90">
            <w:pPr>
              <w:pStyle w:val="Text"/>
            </w:pPr>
            <w:r w:rsidRPr="005F70FB">
              <w:t>om</w:t>
            </w:r>
          </w:p>
        </w:tc>
        <w:tc>
          <w:tcPr>
            <w:tcW w:w="944" w:type="dxa"/>
            <w:gridSpan w:val="2"/>
            <w:shd w:val="clear" w:color="auto" w:fill="auto"/>
          </w:tcPr>
          <w:p w14:paraId="4A8B223F" w14:textId="77777777" w:rsidR="00D17B90" w:rsidRPr="005F70FB" w:rsidRDefault="00D17B90" w:rsidP="00D17B90">
            <w:pPr>
              <w:pStyle w:val="Text"/>
            </w:pPr>
            <w:r w:rsidRPr="005F70FB">
              <w:t>Hendrikus</w:t>
            </w:r>
          </w:p>
        </w:tc>
        <w:tc>
          <w:tcPr>
            <w:tcW w:w="573" w:type="dxa"/>
            <w:gridSpan w:val="2"/>
            <w:shd w:val="clear" w:color="auto" w:fill="auto"/>
          </w:tcPr>
          <w:p w14:paraId="56AD9C8F" w14:textId="77777777" w:rsidR="00D17B90" w:rsidRPr="005F70FB" w:rsidRDefault="00D17B90" w:rsidP="00D17B90">
            <w:pPr>
              <w:pStyle w:val="Text"/>
            </w:pPr>
            <w:r w:rsidRPr="005F70FB">
              <w:t>yang</w:t>
            </w:r>
          </w:p>
        </w:tc>
        <w:tc>
          <w:tcPr>
            <w:tcW w:w="529" w:type="dxa"/>
            <w:gridSpan w:val="2"/>
            <w:shd w:val="clear" w:color="auto" w:fill="auto"/>
          </w:tcPr>
          <w:p w14:paraId="5D5BF356" w14:textId="77777777" w:rsidR="00D17B90" w:rsidRPr="005F70FB" w:rsidRDefault="00D17B90" w:rsidP="00D17B90">
            <w:pPr>
              <w:pStyle w:val="Text"/>
            </w:pPr>
            <w:r w:rsidRPr="005F70FB">
              <w:t>bla</w:t>
            </w:r>
          </w:p>
        </w:tc>
      </w:tr>
      <w:tr w:rsidR="00AC23C4" w:rsidRPr="005F70FB" w14:paraId="026882CD" w14:textId="77777777" w:rsidTr="00AC23C4">
        <w:tc>
          <w:tcPr>
            <w:tcW w:w="709" w:type="dxa"/>
            <w:shd w:val="clear" w:color="auto" w:fill="auto"/>
          </w:tcPr>
          <w:p w14:paraId="46129D22" w14:textId="77777777" w:rsidR="00D17B90" w:rsidRPr="005F70FB" w:rsidRDefault="00D17B90" w:rsidP="00D17B90">
            <w:pPr>
              <w:pStyle w:val="GlossEng"/>
            </w:pPr>
          </w:p>
        </w:tc>
        <w:tc>
          <w:tcPr>
            <w:tcW w:w="510" w:type="dxa"/>
            <w:shd w:val="clear" w:color="auto" w:fill="auto"/>
          </w:tcPr>
          <w:p w14:paraId="5322ED54" w14:textId="77777777" w:rsidR="00D17B90" w:rsidRPr="005F70FB" w:rsidRDefault="00D17B90" w:rsidP="00D17B90">
            <w:pPr>
              <w:pStyle w:val="GlossEng"/>
            </w:pPr>
            <w:r w:rsidRPr="005F70FB">
              <w:rPr>
                <w:rStyle w:val="ChSmallCaps"/>
              </w:rPr>
              <w:t>rel</w:t>
            </w:r>
          </w:p>
        </w:tc>
        <w:tc>
          <w:tcPr>
            <w:tcW w:w="397" w:type="dxa"/>
            <w:gridSpan w:val="2"/>
            <w:shd w:val="clear" w:color="auto" w:fill="auto"/>
          </w:tcPr>
          <w:p w14:paraId="7DF79065" w14:textId="77777777" w:rsidR="00D17B90" w:rsidRPr="005F70FB" w:rsidRDefault="00D17B90" w:rsidP="00D17B90">
            <w:pPr>
              <w:pStyle w:val="GlossEng"/>
            </w:pPr>
            <w:r w:rsidRPr="005F70FB">
              <w:rPr>
                <w:rStyle w:val="ChSmallCaps"/>
              </w:rPr>
              <w:t>2sg</w:t>
            </w:r>
          </w:p>
        </w:tc>
        <w:tc>
          <w:tcPr>
            <w:tcW w:w="454" w:type="dxa"/>
            <w:shd w:val="clear" w:color="auto" w:fill="auto"/>
          </w:tcPr>
          <w:p w14:paraId="1D6B6D94" w14:textId="77777777" w:rsidR="00D17B90" w:rsidRPr="005F70FB" w:rsidRDefault="00D17B90" w:rsidP="00D17B90">
            <w:pPr>
              <w:pStyle w:val="GlossEng"/>
            </w:pPr>
            <w:r w:rsidRPr="005F70FB">
              <w:t>split</w:t>
            </w:r>
          </w:p>
        </w:tc>
        <w:tc>
          <w:tcPr>
            <w:tcW w:w="737" w:type="dxa"/>
            <w:gridSpan w:val="2"/>
            <w:shd w:val="clear" w:color="auto" w:fill="auto"/>
          </w:tcPr>
          <w:p w14:paraId="3D57760C" w14:textId="77777777" w:rsidR="00D17B90" w:rsidRPr="005F70FB" w:rsidRDefault="00D17B90" w:rsidP="00D17B90">
            <w:pPr>
              <w:pStyle w:val="GlossEng"/>
            </w:pPr>
            <w:r w:rsidRPr="005F70FB">
              <w:rPr>
                <w:rStyle w:val="ChSmallCaps"/>
              </w:rPr>
              <w:t>d.prox</w:t>
            </w:r>
          </w:p>
        </w:tc>
        <w:tc>
          <w:tcPr>
            <w:tcW w:w="822" w:type="dxa"/>
            <w:gridSpan w:val="3"/>
            <w:shd w:val="clear" w:color="auto" w:fill="auto"/>
          </w:tcPr>
          <w:p w14:paraId="5F587570" w14:textId="77777777" w:rsidR="00D17B90" w:rsidRPr="005F70FB" w:rsidRDefault="00D17B90" w:rsidP="00D17B90">
            <w:pPr>
              <w:pStyle w:val="GlossEng"/>
            </w:pPr>
            <w:r w:rsidRPr="005F70FB">
              <w:t>morning</w:t>
            </w:r>
          </w:p>
        </w:tc>
        <w:tc>
          <w:tcPr>
            <w:tcW w:w="567" w:type="dxa"/>
            <w:gridSpan w:val="2"/>
            <w:shd w:val="clear" w:color="auto" w:fill="auto"/>
          </w:tcPr>
          <w:p w14:paraId="5F9E23AD" w14:textId="77777777" w:rsidR="00D17B90" w:rsidRPr="005F70FB" w:rsidRDefault="00D17B90" w:rsidP="00D17B90">
            <w:pPr>
              <w:pStyle w:val="GlossEng"/>
            </w:pPr>
            <w:r w:rsidRPr="005F70FB">
              <w:t>again</w:t>
            </w:r>
          </w:p>
        </w:tc>
        <w:tc>
          <w:tcPr>
            <w:tcW w:w="567" w:type="dxa"/>
            <w:shd w:val="clear" w:color="auto" w:fill="auto"/>
          </w:tcPr>
          <w:p w14:paraId="50CB8375" w14:textId="77777777" w:rsidR="00D17B90" w:rsidRPr="005F70FB" w:rsidRDefault="00D17B90" w:rsidP="00D17B90">
            <w:pPr>
              <w:pStyle w:val="GlossEng"/>
            </w:pPr>
            <w:r w:rsidRPr="005F70FB">
              <w:t>uncle</w:t>
            </w:r>
          </w:p>
        </w:tc>
        <w:tc>
          <w:tcPr>
            <w:tcW w:w="944" w:type="dxa"/>
            <w:gridSpan w:val="2"/>
            <w:shd w:val="clear" w:color="auto" w:fill="auto"/>
          </w:tcPr>
          <w:p w14:paraId="2A7EF0A7" w14:textId="77777777" w:rsidR="00D17B90" w:rsidRPr="005F70FB" w:rsidRDefault="00D17B90" w:rsidP="00D17B90">
            <w:pPr>
              <w:pStyle w:val="GlossEng"/>
            </w:pPr>
            <w:r w:rsidRPr="005F70FB">
              <w:t>Hendrikus</w:t>
            </w:r>
          </w:p>
        </w:tc>
        <w:tc>
          <w:tcPr>
            <w:tcW w:w="573" w:type="dxa"/>
            <w:gridSpan w:val="2"/>
            <w:shd w:val="clear" w:color="auto" w:fill="auto"/>
          </w:tcPr>
          <w:p w14:paraId="62E305A4" w14:textId="77777777" w:rsidR="00D17B90" w:rsidRPr="005F70FB" w:rsidRDefault="00D17B90" w:rsidP="00D17B90">
            <w:pPr>
              <w:pStyle w:val="GlossEng"/>
            </w:pPr>
            <w:r w:rsidRPr="005F70FB">
              <w:rPr>
                <w:rStyle w:val="ChSmallCaps"/>
              </w:rPr>
              <w:t>rel</w:t>
            </w:r>
          </w:p>
        </w:tc>
        <w:tc>
          <w:tcPr>
            <w:tcW w:w="529" w:type="dxa"/>
            <w:gridSpan w:val="2"/>
            <w:shd w:val="clear" w:color="auto" w:fill="auto"/>
          </w:tcPr>
          <w:p w14:paraId="3A5C4FA7" w14:textId="77777777" w:rsidR="00D17B90" w:rsidRPr="005F70FB" w:rsidRDefault="00D17B90" w:rsidP="00D17B90">
            <w:pPr>
              <w:pStyle w:val="GlossEng"/>
            </w:pPr>
            <w:r w:rsidRPr="005F70FB">
              <w:t>split</w:t>
            </w:r>
          </w:p>
        </w:tc>
      </w:tr>
    </w:tbl>
    <w:p w14:paraId="7E6EB0BC" w14:textId="219B46A7" w:rsidR="00D17B90" w:rsidRPr="005F70FB" w:rsidRDefault="00D17B90" w:rsidP="00D17B90">
      <w:pPr>
        <w:pStyle w:val="FreeTranslEng15pt"/>
      </w:pPr>
      <w:r w:rsidRPr="005F70FB">
        <w:t>Nelci: in the morning!! (that) wasn</w:t>
      </w:r>
      <w:r w:rsidR="00B7093A" w:rsidRPr="005F70FB">
        <w:t>’</w:t>
      </w:r>
      <w:r w:rsidRPr="005F70FB">
        <w:t>t you, that was already yesterday afternoon that you split (firewood), this morning, (it was) again uncle Hendrikus who split (the firewood)</w:t>
      </w:r>
    </w:p>
    <w:p w14:paraId="777F1A53" w14:textId="77777777" w:rsidR="00714650" w:rsidRPr="005F70FB" w:rsidRDefault="00DA4A03" w:rsidP="002A1DBD">
      <w:pPr>
        <w:pStyle w:val="Heading3"/>
        <w:numPr>
          <w:ilvl w:val="2"/>
          <w:numId w:val="19"/>
        </w:numPr>
      </w:pPr>
      <w:bookmarkStart w:id="5331" w:name="_Toc440455767"/>
      <w:r w:rsidRPr="005F70FB">
        <w:t>Conversation: Buying soap; bringing gasoline to Webro</w:t>
      </w:r>
      <w:bookmarkEnd w:id="5331"/>
    </w:p>
    <w:tbl>
      <w:tblPr>
        <w:tblW w:w="0" w:type="auto"/>
        <w:tblCellMar>
          <w:left w:w="42" w:type="dxa"/>
          <w:right w:w="42" w:type="dxa"/>
        </w:tblCellMar>
        <w:tblLook w:val="01E0" w:firstRow="1" w:lastRow="1" w:firstColumn="1" w:lastColumn="1" w:noHBand="0" w:noVBand="0"/>
      </w:tblPr>
      <w:tblGrid>
        <w:gridCol w:w="1304"/>
        <w:gridCol w:w="2591"/>
      </w:tblGrid>
      <w:tr w:rsidR="00D17B90" w:rsidRPr="005F70FB" w14:paraId="4481FA6A" w14:textId="77777777" w:rsidTr="00AC23C4">
        <w:tc>
          <w:tcPr>
            <w:tcW w:w="1304" w:type="dxa"/>
            <w:shd w:val="clear" w:color="auto" w:fill="auto"/>
          </w:tcPr>
          <w:p w14:paraId="6221E700" w14:textId="77777777" w:rsidR="00D17B90" w:rsidRPr="005F70FB" w:rsidRDefault="00D17B90" w:rsidP="00D17B90">
            <w:r w:rsidRPr="005F70FB">
              <w:t>File name:</w:t>
            </w:r>
          </w:p>
        </w:tc>
        <w:tc>
          <w:tcPr>
            <w:tcW w:w="2591" w:type="dxa"/>
            <w:shd w:val="clear" w:color="auto" w:fill="auto"/>
          </w:tcPr>
          <w:p w14:paraId="49A7C6C9" w14:textId="77777777" w:rsidR="00D17B90" w:rsidRPr="005F70FB" w:rsidRDefault="00D17B90" w:rsidP="00D17B90">
            <w:r w:rsidRPr="005F70FB">
              <w:t>081110-002-Cv</w:t>
            </w:r>
          </w:p>
        </w:tc>
      </w:tr>
      <w:tr w:rsidR="00D17B90" w:rsidRPr="005F70FB" w14:paraId="1D3462D2" w14:textId="77777777" w:rsidTr="00AC23C4">
        <w:tc>
          <w:tcPr>
            <w:tcW w:w="1304" w:type="dxa"/>
            <w:shd w:val="clear" w:color="auto" w:fill="auto"/>
          </w:tcPr>
          <w:p w14:paraId="497095D7" w14:textId="77777777" w:rsidR="00D17B90" w:rsidRPr="005F70FB" w:rsidRDefault="00D17B90" w:rsidP="00D17B90">
            <w:r w:rsidRPr="005F70FB">
              <w:t>Text type:</w:t>
            </w:r>
          </w:p>
        </w:tc>
        <w:tc>
          <w:tcPr>
            <w:tcW w:w="2591" w:type="dxa"/>
            <w:shd w:val="clear" w:color="auto" w:fill="auto"/>
          </w:tcPr>
          <w:p w14:paraId="7F313111" w14:textId="77777777" w:rsidR="00D17B90" w:rsidRPr="005F70FB" w:rsidRDefault="00D17B90" w:rsidP="00D17B90">
            <w:r w:rsidRPr="005F70FB">
              <w:t>Conversation, spontaneous</w:t>
            </w:r>
          </w:p>
        </w:tc>
      </w:tr>
      <w:tr w:rsidR="00D17B90" w:rsidRPr="005F70FB" w14:paraId="12CFA5F0" w14:textId="77777777" w:rsidTr="00AC23C4">
        <w:tc>
          <w:tcPr>
            <w:tcW w:w="1304" w:type="dxa"/>
            <w:shd w:val="clear" w:color="auto" w:fill="auto"/>
          </w:tcPr>
          <w:p w14:paraId="7DBFDFB0" w14:textId="77777777" w:rsidR="00D17B90" w:rsidRPr="005F70FB" w:rsidRDefault="00D17B90" w:rsidP="00D17B90">
            <w:r w:rsidRPr="005F70FB">
              <w:t>Interlocutors:</w:t>
            </w:r>
          </w:p>
        </w:tc>
        <w:tc>
          <w:tcPr>
            <w:tcW w:w="2591" w:type="dxa"/>
            <w:shd w:val="clear" w:color="auto" w:fill="auto"/>
          </w:tcPr>
          <w:p w14:paraId="44F55521" w14:textId="77777777" w:rsidR="00D17B90" w:rsidRPr="005F70FB" w:rsidRDefault="00D17B90" w:rsidP="00D17B90">
            <w:r w:rsidRPr="005F70FB">
              <w:t>2 older males, 2 older females</w:t>
            </w:r>
          </w:p>
        </w:tc>
      </w:tr>
      <w:tr w:rsidR="00D17B90" w:rsidRPr="005F70FB" w14:paraId="26906917" w14:textId="77777777" w:rsidTr="00AC23C4">
        <w:tc>
          <w:tcPr>
            <w:tcW w:w="1304" w:type="dxa"/>
            <w:shd w:val="clear" w:color="auto" w:fill="auto"/>
          </w:tcPr>
          <w:p w14:paraId="431D9E96" w14:textId="77777777" w:rsidR="00D17B90" w:rsidRPr="005F70FB" w:rsidRDefault="00D17B90" w:rsidP="00D17B90">
            <w:r w:rsidRPr="005F70FB">
              <w:t>Length (min.):</w:t>
            </w:r>
          </w:p>
        </w:tc>
        <w:tc>
          <w:tcPr>
            <w:tcW w:w="2591" w:type="dxa"/>
            <w:shd w:val="clear" w:color="auto" w:fill="auto"/>
          </w:tcPr>
          <w:p w14:paraId="6259B562" w14:textId="77777777" w:rsidR="00D17B90" w:rsidRPr="005F70FB" w:rsidRDefault="00D17B90" w:rsidP="00D17B90">
            <w:r w:rsidRPr="005F70FB">
              <w:t>3:55</w:t>
            </w:r>
          </w:p>
        </w:tc>
      </w:tr>
    </w:tbl>
    <w:p w14:paraId="0D1C4DD5" w14:textId="77777777" w:rsidR="00D17B90" w:rsidRPr="005F70FB" w:rsidRDefault="00D17B90" w:rsidP="00D17B90">
      <w:pPr>
        <w:pStyle w:val="Body0500after"/>
      </w:pPr>
    </w:p>
    <w:tbl>
      <w:tblPr>
        <w:tblW w:w="0" w:type="auto"/>
        <w:tblCellMar>
          <w:left w:w="42" w:type="dxa"/>
          <w:right w:w="42" w:type="dxa"/>
        </w:tblCellMar>
        <w:tblLook w:val="01E0" w:firstRow="1" w:lastRow="1" w:firstColumn="1" w:lastColumn="1" w:noHBand="0" w:noVBand="0"/>
      </w:tblPr>
      <w:tblGrid>
        <w:gridCol w:w="709"/>
        <w:gridCol w:w="447"/>
        <w:gridCol w:w="791"/>
        <w:gridCol w:w="947"/>
        <w:gridCol w:w="691"/>
      </w:tblGrid>
      <w:tr w:rsidR="00AC23C4" w:rsidRPr="005F70FB" w14:paraId="484A6D60" w14:textId="77777777" w:rsidTr="00AC23C4">
        <w:tc>
          <w:tcPr>
            <w:tcW w:w="709" w:type="dxa"/>
            <w:shd w:val="clear" w:color="auto" w:fill="auto"/>
          </w:tcPr>
          <w:p w14:paraId="11E299E1" w14:textId="77777777" w:rsidR="00D17B90" w:rsidRPr="005F70FB" w:rsidRDefault="00D17B90" w:rsidP="00D17B90">
            <w:pPr>
              <w:pStyle w:val="O0Nwnext"/>
            </w:pPr>
            <w:r w:rsidRPr="005F70FB">
              <w:t>0001</w:t>
            </w:r>
          </w:p>
        </w:tc>
        <w:tc>
          <w:tcPr>
            <w:tcW w:w="447" w:type="dxa"/>
            <w:shd w:val="clear" w:color="auto" w:fill="auto"/>
          </w:tcPr>
          <w:p w14:paraId="3D361ABD" w14:textId="77777777" w:rsidR="00D17B90" w:rsidRPr="005F70FB" w:rsidRDefault="00D17B90" w:rsidP="00D17B90">
            <w:pPr>
              <w:pStyle w:val="Text"/>
            </w:pPr>
            <w:r w:rsidRPr="005F70FB">
              <w:t>Ida:</w:t>
            </w:r>
          </w:p>
        </w:tc>
        <w:tc>
          <w:tcPr>
            <w:tcW w:w="791" w:type="dxa"/>
            <w:shd w:val="clear" w:color="auto" w:fill="auto"/>
          </w:tcPr>
          <w:p w14:paraId="5FACA1DF" w14:textId="77777777" w:rsidR="00D17B90" w:rsidRPr="005F70FB" w:rsidRDefault="00D17B90" w:rsidP="00D17B90">
            <w:pPr>
              <w:pStyle w:val="Text"/>
            </w:pPr>
            <w:r w:rsidRPr="005F70FB">
              <w:t>slamat</w:t>
            </w:r>
          </w:p>
        </w:tc>
        <w:tc>
          <w:tcPr>
            <w:tcW w:w="947" w:type="dxa"/>
            <w:shd w:val="clear" w:color="auto" w:fill="auto"/>
          </w:tcPr>
          <w:p w14:paraId="7CCAC059" w14:textId="77777777" w:rsidR="00D17B90" w:rsidRPr="005F70FB" w:rsidRDefault="00D17B90" w:rsidP="00D17B90">
            <w:pPr>
              <w:pStyle w:val="Text"/>
            </w:pPr>
            <w:r w:rsidRPr="005F70FB">
              <w:t>sore</w:t>
            </w:r>
          </w:p>
        </w:tc>
        <w:tc>
          <w:tcPr>
            <w:tcW w:w="691" w:type="dxa"/>
            <w:shd w:val="clear" w:color="auto" w:fill="auto"/>
          </w:tcPr>
          <w:p w14:paraId="09421C75" w14:textId="77777777" w:rsidR="00D17B90" w:rsidRPr="005F70FB" w:rsidRDefault="00D17B90" w:rsidP="00D17B90">
            <w:pPr>
              <w:pStyle w:val="Text"/>
            </w:pPr>
            <w:r w:rsidRPr="005F70FB">
              <w:t>smua</w:t>
            </w:r>
          </w:p>
        </w:tc>
      </w:tr>
      <w:tr w:rsidR="00AC23C4" w:rsidRPr="005F70FB" w14:paraId="56D02B07" w14:textId="77777777" w:rsidTr="00AC23C4">
        <w:tc>
          <w:tcPr>
            <w:tcW w:w="709" w:type="dxa"/>
            <w:shd w:val="clear" w:color="auto" w:fill="auto"/>
          </w:tcPr>
          <w:p w14:paraId="6A52D08B" w14:textId="77777777" w:rsidR="00D17B90" w:rsidRPr="005F70FB" w:rsidRDefault="00D17B90" w:rsidP="00D17B90">
            <w:pPr>
              <w:pStyle w:val="GlossEng"/>
            </w:pPr>
          </w:p>
        </w:tc>
        <w:tc>
          <w:tcPr>
            <w:tcW w:w="447" w:type="dxa"/>
            <w:shd w:val="clear" w:color="auto" w:fill="auto"/>
          </w:tcPr>
          <w:p w14:paraId="06174814" w14:textId="77777777" w:rsidR="00D17B90" w:rsidRPr="005F70FB" w:rsidRDefault="00D17B90" w:rsidP="00D17B90">
            <w:pPr>
              <w:pStyle w:val="GlossEng"/>
            </w:pPr>
          </w:p>
        </w:tc>
        <w:tc>
          <w:tcPr>
            <w:tcW w:w="791" w:type="dxa"/>
            <w:shd w:val="clear" w:color="auto" w:fill="auto"/>
          </w:tcPr>
          <w:p w14:paraId="4634EA1A" w14:textId="77777777" w:rsidR="00D17B90" w:rsidRPr="005F70FB" w:rsidRDefault="00D17B90" w:rsidP="00D17B90">
            <w:pPr>
              <w:pStyle w:val="GlossEng"/>
            </w:pPr>
            <w:r w:rsidRPr="005F70FB">
              <w:t>be.safe</w:t>
            </w:r>
          </w:p>
        </w:tc>
        <w:tc>
          <w:tcPr>
            <w:tcW w:w="947" w:type="dxa"/>
            <w:shd w:val="clear" w:color="auto" w:fill="auto"/>
          </w:tcPr>
          <w:p w14:paraId="7705C22E" w14:textId="77777777" w:rsidR="00D17B90" w:rsidRPr="005F70FB" w:rsidRDefault="00D17B90" w:rsidP="00D17B90">
            <w:pPr>
              <w:pStyle w:val="GlossEng"/>
            </w:pPr>
            <w:r w:rsidRPr="005F70FB">
              <w:t>afternoon</w:t>
            </w:r>
          </w:p>
        </w:tc>
        <w:tc>
          <w:tcPr>
            <w:tcW w:w="691" w:type="dxa"/>
            <w:shd w:val="clear" w:color="auto" w:fill="auto"/>
          </w:tcPr>
          <w:p w14:paraId="32F75DA4" w14:textId="77777777" w:rsidR="00D17B90" w:rsidRPr="005F70FB" w:rsidRDefault="00D17B90" w:rsidP="00D17B90">
            <w:pPr>
              <w:pStyle w:val="GlossEng"/>
            </w:pPr>
            <w:r w:rsidRPr="005F70FB">
              <w:t>all</w:t>
            </w:r>
          </w:p>
        </w:tc>
      </w:tr>
    </w:tbl>
    <w:p w14:paraId="0B0F8C34" w14:textId="77777777" w:rsidR="00D17B90" w:rsidRPr="005F70FB" w:rsidRDefault="00D17B90" w:rsidP="00D17B90">
      <w:pPr>
        <w:pStyle w:val="FreeTranslEng"/>
      </w:pPr>
      <w:r w:rsidRPr="005F70FB">
        <w:t>Ida: good afternoon you all</w:t>
      </w:r>
    </w:p>
    <w:tbl>
      <w:tblPr>
        <w:tblW w:w="0" w:type="auto"/>
        <w:tblCellMar>
          <w:left w:w="42" w:type="dxa"/>
          <w:right w:w="42" w:type="dxa"/>
        </w:tblCellMar>
        <w:tblLook w:val="01E0" w:firstRow="1" w:lastRow="1" w:firstColumn="1" w:lastColumn="1" w:noHBand="0" w:noVBand="0"/>
      </w:tblPr>
      <w:tblGrid>
        <w:gridCol w:w="709"/>
        <w:gridCol w:w="794"/>
        <w:gridCol w:w="951"/>
        <w:gridCol w:w="951"/>
      </w:tblGrid>
      <w:tr w:rsidR="00D17B90" w:rsidRPr="005F70FB" w14:paraId="47A43138" w14:textId="77777777" w:rsidTr="00AC23C4">
        <w:tc>
          <w:tcPr>
            <w:tcW w:w="709" w:type="dxa"/>
            <w:shd w:val="clear" w:color="auto" w:fill="auto"/>
          </w:tcPr>
          <w:p w14:paraId="6E826681" w14:textId="77777777" w:rsidR="00D17B90" w:rsidRPr="005F70FB" w:rsidRDefault="00D17B90" w:rsidP="00D17B90">
            <w:pPr>
              <w:pStyle w:val="O0Nwnext"/>
            </w:pPr>
            <w:r w:rsidRPr="005F70FB">
              <w:t>0002</w:t>
            </w:r>
          </w:p>
        </w:tc>
        <w:tc>
          <w:tcPr>
            <w:tcW w:w="794" w:type="dxa"/>
            <w:shd w:val="clear" w:color="auto" w:fill="auto"/>
          </w:tcPr>
          <w:p w14:paraId="1BA344DF" w14:textId="77777777" w:rsidR="00D17B90" w:rsidRPr="005F70FB" w:rsidRDefault="00D17B90" w:rsidP="00D17B90">
            <w:pPr>
              <w:pStyle w:val="Text"/>
            </w:pPr>
            <w:r w:rsidRPr="005F70FB">
              <w:t>Natalia:</w:t>
            </w:r>
          </w:p>
        </w:tc>
        <w:tc>
          <w:tcPr>
            <w:tcW w:w="951" w:type="dxa"/>
            <w:shd w:val="clear" w:color="auto" w:fill="auto"/>
          </w:tcPr>
          <w:p w14:paraId="6195E8F7" w14:textId="77777777" w:rsidR="00D17B90" w:rsidRPr="005F70FB" w:rsidRDefault="00D17B90" w:rsidP="00D17B90">
            <w:pPr>
              <w:pStyle w:val="Text"/>
            </w:pPr>
            <w:r w:rsidRPr="005F70FB">
              <w:t>sore,</w:t>
            </w:r>
          </w:p>
        </w:tc>
        <w:tc>
          <w:tcPr>
            <w:tcW w:w="951" w:type="dxa"/>
            <w:shd w:val="clear" w:color="auto" w:fill="auto"/>
          </w:tcPr>
          <w:p w14:paraId="4F173049" w14:textId="77777777" w:rsidR="00D17B90" w:rsidRPr="005F70FB" w:rsidRDefault="00D17B90" w:rsidP="00D17B90">
            <w:pPr>
              <w:pStyle w:val="Text"/>
            </w:pPr>
            <w:r w:rsidRPr="005F70FB">
              <w:t>sore</w:t>
            </w:r>
          </w:p>
        </w:tc>
      </w:tr>
      <w:tr w:rsidR="00D17B90" w:rsidRPr="005F70FB" w14:paraId="52C6E5C7" w14:textId="77777777" w:rsidTr="00AC23C4">
        <w:tc>
          <w:tcPr>
            <w:tcW w:w="709" w:type="dxa"/>
            <w:shd w:val="clear" w:color="auto" w:fill="auto"/>
          </w:tcPr>
          <w:p w14:paraId="0100FCE0" w14:textId="77777777" w:rsidR="00D17B90" w:rsidRPr="005F70FB" w:rsidRDefault="00D17B90" w:rsidP="00D17B90">
            <w:pPr>
              <w:pStyle w:val="GlossEng"/>
            </w:pPr>
          </w:p>
        </w:tc>
        <w:tc>
          <w:tcPr>
            <w:tcW w:w="794" w:type="dxa"/>
            <w:shd w:val="clear" w:color="auto" w:fill="auto"/>
          </w:tcPr>
          <w:p w14:paraId="1DF1D473" w14:textId="77777777" w:rsidR="00D17B90" w:rsidRPr="005F70FB" w:rsidRDefault="00D17B90" w:rsidP="00D17B90">
            <w:pPr>
              <w:pStyle w:val="GlossEng"/>
            </w:pPr>
          </w:p>
        </w:tc>
        <w:tc>
          <w:tcPr>
            <w:tcW w:w="951" w:type="dxa"/>
            <w:shd w:val="clear" w:color="auto" w:fill="auto"/>
          </w:tcPr>
          <w:p w14:paraId="617006A9" w14:textId="77777777" w:rsidR="00D17B90" w:rsidRPr="005F70FB" w:rsidRDefault="00D17B90" w:rsidP="00D17B90">
            <w:pPr>
              <w:pStyle w:val="GlossEng"/>
            </w:pPr>
            <w:r w:rsidRPr="005F70FB">
              <w:t>afternoon</w:t>
            </w:r>
          </w:p>
        </w:tc>
        <w:tc>
          <w:tcPr>
            <w:tcW w:w="951" w:type="dxa"/>
            <w:shd w:val="clear" w:color="auto" w:fill="auto"/>
          </w:tcPr>
          <w:p w14:paraId="21BC604B" w14:textId="77777777" w:rsidR="00D17B90" w:rsidRPr="005F70FB" w:rsidRDefault="00D17B90" w:rsidP="00D17B90">
            <w:pPr>
              <w:pStyle w:val="GlossEng"/>
            </w:pPr>
            <w:r w:rsidRPr="005F70FB">
              <w:t>afternoon</w:t>
            </w:r>
          </w:p>
        </w:tc>
      </w:tr>
    </w:tbl>
    <w:p w14:paraId="3369D68A" w14:textId="77777777" w:rsidR="00D17B90" w:rsidRPr="005F70FB" w:rsidRDefault="00D17B90" w:rsidP="00D17B90">
      <w:pPr>
        <w:pStyle w:val="FreeTranslEng"/>
      </w:pPr>
      <w:r w:rsidRPr="005F70FB">
        <w:t>Natalia: afternoon, afternoon</w:t>
      </w:r>
    </w:p>
    <w:tbl>
      <w:tblPr>
        <w:tblW w:w="6836" w:type="dxa"/>
        <w:tblCellMar>
          <w:left w:w="42" w:type="dxa"/>
          <w:right w:w="42" w:type="dxa"/>
        </w:tblCellMar>
        <w:tblLook w:val="01E0" w:firstRow="1" w:lastRow="1" w:firstColumn="1" w:lastColumn="1" w:noHBand="0" w:noVBand="0"/>
      </w:tblPr>
      <w:tblGrid>
        <w:gridCol w:w="709"/>
        <w:gridCol w:w="794"/>
        <w:gridCol w:w="540"/>
        <w:gridCol w:w="995"/>
        <w:gridCol w:w="1290"/>
        <w:gridCol w:w="951"/>
        <w:gridCol w:w="573"/>
        <w:gridCol w:w="984"/>
      </w:tblGrid>
      <w:tr w:rsidR="00AC23C4" w:rsidRPr="005F70FB" w14:paraId="3797F499" w14:textId="77777777" w:rsidTr="00AC23C4">
        <w:tc>
          <w:tcPr>
            <w:tcW w:w="709" w:type="dxa"/>
            <w:shd w:val="clear" w:color="auto" w:fill="auto"/>
          </w:tcPr>
          <w:p w14:paraId="7E583E67" w14:textId="77777777" w:rsidR="00D17B90" w:rsidRPr="005F70FB" w:rsidRDefault="00D17B90" w:rsidP="00D17B90">
            <w:pPr>
              <w:pStyle w:val="O0Nwnext"/>
            </w:pPr>
            <w:r w:rsidRPr="005F70FB">
              <w:t>0003</w:t>
            </w:r>
          </w:p>
        </w:tc>
        <w:tc>
          <w:tcPr>
            <w:tcW w:w="794" w:type="dxa"/>
            <w:shd w:val="clear" w:color="auto" w:fill="auto"/>
          </w:tcPr>
          <w:p w14:paraId="1A5EE032" w14:textId="77777777" w:rsidR="00D17B90" w:rsidRPr="005F70FB" w:rsidRDefault="00D17B90" w:rsidP="00D17B90">
            <w:pPr>
              <w:pStyle w:val="Text"/>
            </w:pPr>
            <w:r w:rsidRPr="005F70FB">
              <w:t>Natalia:</w:t>
            </w:r>
          </w:p>
        </w:tc>
        <w:tc>
          <w:tcPr>
            <w:tcW w:w="540" w:type="dxa"/>
            <w:shd w:val="clear" w:color="auto" w:fill="auto"/>
          </w:tcPr>
          <w:p w14:paraId="44CB8B7F" w14:textId="77777777" w:rsidR="00D17B90" w:rsidRPr="005F70FB" w:rsidRDefault="00D17B90" w:rsidP="00D17B90">
            <w:pPr>
              <w:pStyle w:val="Text"/>
            </w:pPr>
            <w:r w:rsidRPr="005F70FB">
              <w:t>eh,</w:t>
            </w:r>
          </w:p>
        </w:tc>
        <w:tc>
          <w:tcPr>
            <w:tcW w:w="995" w:type="dxa"/>
            <w:shd w:val="clear" w:color="auto" w:fill="auto"/>
          </w:tcPr>
          <w:p w14:paraId="4FB35CDB" w14:textId="77777777" w:rsidR="00D17B90" w:rsidRPr="005F70FB" w:rsidRDefault="00D17B90" w:rsidP="00D17B90">
            <w:pPr>
              <w:pStyle w:val="Text"/>
            </w:pPr>
            <w:r w:rsidRPr="005F70FB">
              <w:t>bagemana</w:t>
            </w:r>
          </w:p>
        </w:tc>
        <w:tc>
          <w:tcPr>
            <w:tcW w:w="1290" w:type="dxa"/>
            <w:shd w:val="clear" w:color="auto" w:fill="auto"/>
          </w:tcPr>
          <w:p w14:paraId="2EFE0F9B" w14:textId="77777777" w:rsidR="00D17B90" w:rsidRPr="005F70FB" w:rsidRDefault="00D17B90" w:rsidP="00D17B90">
            <w:pPr>
              <w:pStyle w:val="Text"/>
            </w:pPr>
            <w:r w:rsidRPr="005F70FB">
              <w:t>ipar?</w:t>
            </w:r>
          </w:p>
        </w:tc>
        <w:tc>
          <w:tcPr>
            <w:tcW w:w="951" w:type="dxa"/>
            <w:shd w:val="clear" w:color="auto" w:fill="auto"/>
          </w:tcPr>
          <w:p w14:paraId="63A9832D" w14:textId="77777777" w:rsidR="00D17B90" w:rsidRPr="005F70FB" w:rsidRDefault="00D17B90" w:rsidP="00D17B90">
            <w:pPr>
              <w:pStyle w:val="Text"/>
            </w:pPr>
            <w:r w:rsidRPr="005F70FB">
              <w:t>sore,</w:t>
            </w:r>
          </w:p>
        </w:tc>
        <w:tc>
          <w:tcPr>
            <w:tcW w:w="573" w:type="dxa"/>
            <w:shd w:val="clear" w:color="auto" w:fill="auto"/>
          </w:tcPr>
          <w:p w14:paraId="791A3554" w14:textId="77777777" w:rsidR="00D17B90" w:rsidRPr="005F70FB" w:rsidRDefault="00D17B90" w:rsidP="00D17B90">
            <w:pPr>
              <w:pStyle w:val="Text"/>
            </w:pPr>
            <w:r w:rsidRPr="005F70FB">
              <w:t>dari</w:t>
            </w:r>
          </w:p>
        </w:tc>
        <w:tc>
          <w:tcPr>
            <w:tcW w:w="984" w:type="dxa"/>
            <w:shd w:val="clear" w:color="auto" w:fill="auto"/>
          </w:tcPr>
          <w:p w14:paraId="7D7CCB80" w14:textId="77777777" w:rsidR="00D17B90" w:rsidRPr="005F70FB" w:rsidRDefault="00D17B90" w:rsidP="00D17B90">
            <w:pPr>
              <w:pStyle w:val="Text"/>
            </w:pPr>
            <w:r w:rsidRPr="005F70FB">
              <w:t>Jayapura?</w:t>
            </w:r>
          </w:p>
        </w:tc>
      </w:tr>
      <w:tr w:rsidR="00AC23C4" w:rsidRPr="005F70FB" w14:paraId="18D8B720" w14:textId="77777777" w:rsidTr="00AC23C4">
        <w:tc>
          <w:tcPr>
            <w:tcW w:w="709" w:type="dxa"/>
            <w:shd w:val="clear" w:color="auto" w:fill="auto"/>
          </w:tcPr>
          <w:p w14:paraId="5B8F583D" w14:textId="77777777" w:rsidR="00D17B90" w:rsidRPr="005F70FB" w:rsidRDefault="00D17B90" w:rsidP="00D17B90">
            <w:pPr>
              <w:pStyle w:val="GlossEng"/>
            </w:pPr>
          </w:p>
        </w:tc>
        <w:tc>
          <w:tcPr>
            <w:tcW w:w="794" w:type="dxa"/>
            <w:shd w:val="clear" w:color="auto" w:fill="auto"/>
          </w:tcPr>
          <w:p w14:paraId="25390104" w14:textId="77777777" w:rsidR="00D17B90" w:rsidRPr="005F70FB" w:rsidRDefault="00D17B90" w:rsidP="00D17B90">
            <w:pPr>
              <w:pStyle w:val="GlossEng"/>
            </w:pPr>
          </w:p>
        </w:tc>
        <w:tc>
          <w:tcPr>
            <w:tcW w:w="540" w:type="dxa"/>
            <w:shd w:val="clear" w:color="auto" w:fill="auto"/>
          </w:tcPr>
          <w:p w14:paraId="16E8BCAA" w14:textId="77777777" w:rsidR="00D17B90" w:rsidRPr="005F70FB" w:rsidRDefault="00D17B90" w:rsidP="00D17B90">
            <w:pPr>
              <w:pStyle w:val="GlossEng"/>
            </w:pPr>
            <w:r w:rsidRPr="005F70FB">
              <w:t>hey!</w:t>
            </w:r>
          </w:p>
        </w:tc>
        <w:tc>
          <w:tcPr>
            <w:tcW w:w="995" w:type="dxa"/>
            <w:shd w:val="clear" w:color="auto" w:fill="auto"/>
          </w:tcPr>
          <w:p w14:paraId="799A80CC" w14:textId="77777777" w:rsidR="00D17B90" w:rsidRPr="005F70FB" w:rsidRDefault="00D17B90" w:rsidP="00D17B90">
            <w:pPr>
              <w:pStyle w:val="GlossEng"/>
            </w:pPr>
            <w:r w:rsidRPr="005F70FB">
              <w:t>how</w:t>
            </w:r>
          </w:p>
        </w:tc>
        <w:tc>
          <w:tcPr>
            <w:tcW w:w="1290" w:type="dxa"/>
            <w:shd w:val="clear" w:color="auto" w:fill="auto"/>
          </w:tcPr>
          <w:p w14:paraId="374C1768" w14:textId="77777777" w:rsidR="00D17B90" w:rsidRPr="005F70FB" w:rsidRDefault="00D17B90" w:rsidP="00D17B90">
            <w:pPr>
              <w:pStyle w:val="GlossEng"/>
            </w:pPr>
            <w:r w:rsidRPr="005F70FB">
              <w:t>sibling.in-law</w:t>
            </w:r>
          </w:p>
        </w:tc>
        <w:tc>
          <w:tcPr>
            <w:tcW w:w="951" w:type="dxa"/>
            <w:shd w:val="clear" w:color="auto" w:fill="auto"/>
          </w:tcPr>
          <w:p w14:paraId="7D2AD003" w14:textId="77777777" w:rsidR="00D17B90" w:rsidRPr="005F70FB" w:rsidRDefault="00D17B90" w:rsidP="00D17B90">
            <w:pPr>
              <w:pStyle w:val="GlossEng"/>
            </w:pPr>
            <w:r w:rsidRPr="005F70FB">
              <w:t>afternoon</w:t>
            </w:r>
          </w:p>
        </w:tc>
        <w:tc>
          <w:tcPr>
            <w:tcW w:w="573" w:type="dxa"/>
            <w:shd w:val="clear" w:color="auto" w:fill="auto"/>
          </w:tcPr>
          <w:p w14:paraId="6E7AFE1F" w14:textId="77777777" w:rsidR="00D17B90" w:rsidRPr="005F70FB" w:rsidRDefault="00D17B90" w:rsidP="00D17B90">
            <w:pPr>
              <w:pStyle w:val="GlossEng"/>
            </w:pPr>
            <w:r w:rsidRPr="005F70FB">
              <w:t>from</w:t>
            </w:r>
          </w:p>
        </w:tc>
        <w:tc>
          <w:tcPr>
            <w:tcW w:w="984" w:type="dxa"/>
            <w:shd w:val="clear" w:color="auto" w:fill="auto"/>
          </w:tcPr>
          <w:p w14:paraId="7F73CEFD" w14:textId="77777777" w:rsidR="00D17B90" w:rsidRPr="005F70FB" w:rsidRDefault="00D17B90" w:rsidP="00D17B90">
            <w:pPr>
              <w:pStyle w:val="GlossEng"/>
            </w:pPr>
            <w:r w:rsidRPr="005F70FB">
              <w:t>Jayapura</w:t>
            </w:r>
          </w:p>
        </w:tc>
      </w:tr>
    </w:tbl>
    <w:p w14:paraId="4CF5F9CD" w14:textId="77777777" w:rsidR="00D17B90" w:rsidRPr="005F70FB" w:rsidRDefault="00D17B90" w:rsidP="00D17B90">
      <w:pPr>
        <w:pStyle w:val="FreeTranslEng"/>
      </w:pPr>
      <w:r w:rsidRPr="005F70FB">
        <w:t>Natalia [greeting another visitor]: hey, how is it going brother-in-law?, good afternoon! (did you just get here) from Jayapura?</w:t>
      </w:r>
    </w:p>
    <w:tbl>
      <w:tblPr>
        <w:tblW w:w="2011" w:type="dxa"/>
        <w:tblCellMar>
          <w:left w:w="42" w:type="dxa"/>
          <w:right w:w="42" w:type="dxa"/>
        </w:tblCellMar>
        <w:tblLook w:val="01E0" w:firstRow="1" w:lastRow="1" w:firstColumn="1" w:lastColumn="1" w:noHBand="0" w:noVBand="0"/>
      </w:tblPr>
      <w:tblGrid>
        <w:gridCol w:w="709"/>
        <w:gridCol w:w="729"/>
        <w:gridCol w:w="573"/>
      </w:tblGrid>
      <w:tr w:rsidR="00D17B90" w:rsidRPr="005F70FB" w14:paraId="12829674" w14:textId="77777777" w:rsidTr="00AC23C4">
        <w:tc>
          <w:tcPr>
            <w:tcW w:w="709" w:type="dxa"/>
            <w:shd w:val="clear" w:color="auto" w:fill="auto"/>
          </w:tcPr>
          <w:p w14:paraId="137D09A3" w14:textId="77777777" w:rsidR="00D17B90" w:rsidRPr="005F70FB" w:rsidRDefault="00D17B90" w:rsidP="00D17B90">
            <w:pPr>
              <w:pStyle w:val="O0Nwnext"/>
            </w:pPr>
            <w:r w:rsidRPr="005F70FB">
              <w:t>0004</w:t>
            </w:r>
          </w:p>
        </w:tc>
        <w:tc>
          <w:tcPr>
            <w:tcW w:w="729" w:type="dxa"/>
            <w:shd w:val="clear" w:color="auto" w:fill="auto"/>
          </w:tcPr>
          <w:p w14:paraId="3EE775BA" w14:textId="77777777" w:rsidR="00D17B90" w:rsidRPr="005F70FB" w:rsidRDefault="00D17B90" w:rsidP="00D17B90">
            <w:pPr>
              <w:pStyle w:val="Text"/>
            </w:pPr>
            <w:r w:rsidRPr="005F70FB">
              <w:t>MO-1:</w:t>
            </w:r>
          </w:p>
        </w:tc>
        <w:tc>
          <w:tcPr>
            <w:tcW w:w="573" w:type="dxa"/>
            <w:shd w:val="clear" w:color="auto" w:fill="auto"/>
          </w:tcPr>
          <w:p w14:paraId="509C2D4C" w14:textId="77777777" w:rsidR="00D17B90" w:rsidRPr="005F70FB" w:rsidRDefault="00D17B90" w:rsidP="00D17B90">
            <w:pPr>
              <w:pStyle w:val="Text"/>
            </w:pPr>
            <w:r w:rsidRPr="005F70FB">
              <w:t>[</w:t>
            </w:r>
            <w:r w:rsidRPr="005F70FB">
              <w:rPr>
                <w:rStyle w:val="ChSmallCaps"/>
              </w:rPr>
              <w:t>up</w:t>
            </w:r>
            <w:r w:rsidRPr="005F70FB">
              <w:t>]</w:t>
            </w:r>
          </w:p>
        </w:tc>
      </w:tr>
    </w:tbl>
    <w:p w14:paraId="36D28B73" w14:textId="77777777" w:rsidR="00D17B90" w:rsidRPr="005F70FB" w:rsidRDefault="00D17B90" w:rsidP="00D17B90">
      <w:pPr>
        <w:pStyle w:val="FreeTranslEng"/>
      </w:pPr>
      <w:r w:rsidRPr="005F70FB">
        <w:t>MO-1: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9"/>
        <w:gridCol w:w="840"/>
        <w:gridCol w:w="333"/>
        <w:gridCol w:w="179"/>
        <w:gridCol w:w="451"/>
        <w:gridCol w:w="868"/>
        <w:gridCol w:w="673"/>
        <w:gridCol w:w="540"/>
        <w:gridCol w:w="567"/>
        <w:gridCol w:w="1290"/>
      </w:tblGrid>
      <w:tr w:rsidR="00AC23C4" w:rsidRPr="005F70FB" w14:paraId="2219AAB7" w14:textId="77777777" w:rsidTr="00AC23C4">
        <w:tc>
          <w:tcPr>
            <w:tcW w:w="709" w:type="dxa"/>
            <w:shd w:val="clear" w:color="auto" w:fill="auto"/>
          </w:tcPr>
          <w:p w14:paraId="463C942B" w14:textId="77777777" w:rsidR="00D17B90" w:rsidRPr="005F70FB" w:rsidRDefault="00D17B90" w:rsidP="00D17B90">
            <w:pPr>
              <w:pStyle w:val="O0Nwnext"/>
            </w:pPr>
            <w:r w:rsidRPr="005F70FB">
              <w:t>0005</w:t>
            </w:r>
          </w:p>
        </w:tc>
        <w:tc>
          <w:tcPr>
            <w:tcW w:w="840" w:type="dxa"/>
            <w:shd w:val="clear" w:color="auto" w:fill="auto"/>
          </w:tcPr>
          <w:p w14:paraId="1D0D03D9" w14:textId="77777777" w:rsidR="00D17B90" w:rsidRPr="005F70FB" w:rsidRDefault="00D17B90" w:rsidP="00D17B90">
            <w:pPr>
              <w:pStyle w:val="Text"/>
            </w:pPr>
            <w:r w:rsidRPr="005F70FB">
              <w:t>Natalia:</w:t>
            </w:r>
          </w:p>
        </w:tc>
        <w:tc>
          <w:tcPr>
            <w:tcW w:w="512" w:type="dxa"/>
            <w:gridSpan w:val="2"/>
            <w:shd w:val="clear" w:color="auto" w:fill="auto"/>
          </w:tcPr>
          <w:p w14:paraId="17596796" w14:textId="77777777" w:rsidR="00D17B90" w:rsidRPr="005F70FB" w:rsidRDefault="00D17B90" w:rsidP="00D17B90">
            <w:pPr>
              <w:pStyle w:val="Text"/>
            </w:pPr>
            <w:r w:rsidRPr="005F70FB">
              <w:t>aah,</w:t>
            </w:r>
          </w:p>
        </w:tc>
        <w:tc>
          <w:tcPr>
            <w:tcW w:w="451" w:type="dxa"/>
            <w:shd w:val="clear" w:color="auto" w:fill="auto"/>
          </w:tcPr>
          <w:p w14:paraId="5BE7B178" w14:textId="77777777" w:rsidR="00D17B90" w:rsidRPr="005F70FB" w:rsidRDefault="00D17B90" w:rsidP="00D17B90">
            <w:pPr>
              <w:pStyle w:val="Text"/>
            </w:pPr>
            <w:r w:rsidRPr="005F70FB">
              <w:t>yo!</w:t>
            </w:r>
          </w:p>
        </w:tc>
        <w:tc>
          <w:tcPr>
            <w:tcW w:w="868" w:type="dxa"/>
            <w:shd w:val="clear" w:color="auto" w:fill="auto"/>
          </w:tcPr>
          <w:p w14:paraId="62902979" w14:textId="77777777" w:rsidR="00D17B90" w:rsidRPr="005F70FB" w:rsidRDefault="00D17B90" w:rsidP="00D17B90">
            <w:pPr>
              <w:pStyle w:val="Text"/>
            </w:pPr>
            <w:r w:rsidRPr="005F70FB">
              <w:t>baru</w:t>
            </w:r>
          </w:p>
        </w:tc>
        <w:tc>
          <w:tcPr>
            <w:tcW w:w="673" w:type="dxa"/>
            <w:shd w:val="clear" w:color="auto" w:fill="auto"/>
          </w:tcPr>
          <w:p w14:paraId="4F9401D7" w14:textId="77777777" w:rsidR="00D17B90" w:rsidRPr="005F70FB" w:rsidRDefault="00D17B90" w:rsidP="00D17B90">
            <w:pPr>
              <w:pStyle w:val="Text"/>
            </w:pPr>
            <w:r w:rsidRPr="005F70FB">
              <w:t>mana</w:t>
            </w:r>
          </w:p>
        </w:tc>
        <w:tc>
          <w:tcPr>
            <w:tcW w:w="540" w:type="dxa"/>
            <w:shd w:val="clear" w:color="auto" w:fill="auto"/>
          </w:tcPr>
          <w:p w14:paraId="7C176ABF" w14:textId="77777777" w:rsidR="00D17B90" w:rsidRPr="005F70FB" w:rsidRDefault="00D17B90" w:rsidP="00D17B90">
            <w:pPr>
              <w:pStyle w:val="Text"/>
            </w:pPr>
            <w:r w:rsidRPr="005F70FB">
              <w:t>tong</w:t>
            </w:r>
          </w:p>
        </w:tc>
        <w:tc>
          <w:tcPr>
            <w:tcW w:w="567" w:type="dxa"/>
            <w:shd w:val="clear" w:color="auto" w:fill="auto"/>
          </w:tcPr>
          <w:p w14:paraId="296712D4" w14:textId="77777777" w:rsidR="00D17B90" w:rsidRPr="005F70FB" w:rsidRDefault="00D17B90" w:rsidP="00D17B90">
            <w:pPr>
              <w:pStyle w:val="Text"/>
            </w:pPr>
            <w:r w:rsidRPr="005F70FB">
              <w:t>pu</w:t>
            </w:r>
          </w:p>
        </w:tc>
        <w:tc>
          <w:tcPr>
            <w:tcW w:w="1290" w:type="dxa"/>
            <w:shd w:val="clear" w:color="auto" w:fill="auto"/>
          </w:tcPr>
          <w:p w14:paraId="724A2927" w14:textId="77777777" w:rsidR="00D17B90" w:rsidRPr="005F70FB" w:rsidRDefault="00D17B90" w:rsidP="00D17B90">
            <w:pPr>
              <w:pStyle w:val="Text"/>
            </w:pPr>
            <w:r w:rsidRPr="005F70FB">
              <w:t>ipar</w:t>
            </w:r>
          </w:p>
        </w:tc>
      </w:tr>
      <w:tr w:rsidR="00AC23C4" w:rsidRPr="005F70FB" w14:paraId="4338CA40" w14:textId="77777777" w:rsidTr="00AC23C4">
        <w:tc>
          <w:tcPr>
            <w:tcW w:w="709" w:type="dxa"/>
            <w:shd w:val="clear" w:color="auto" w:fill="auto"/>
          </w:tcPr>
          <w:p w14:paraId="4DB6F789" w14:textId="77777777" w:rsidR="00D17B90" w:rsidRPr="005F70FB" w:rsidRDefault="00D17B90" w:rsidP="00D17B90">
            <w:pPr>
              <w:pStyle w:val="GlossEng2ptafter"/>
            </w:pPr>
          </w:p>
        </w:tc>
        <w:tc>
          <w:tcPr>
            <w:tcW w:w="840" w:type="dxa"/>
            <w:shd w:val="clear" w:color="auto" w:fill="auto"/>
          </w:tcPr>
          <w:p w14:paraId="7F43206D" w14:textId="77777777" w:rsidR="00D17B90" w:rsidRPr="005F70FB" w:rsidRDefault="00D17B90" w:rsidP="00D17B90">
            <w:pPr>
              <w:pStyle w:val="GlossEng2ptafter"/>
            </w:pPr>
          </w:p>
        </w:tc>
        <w:tc>
          <w:tcPr>
            <w:tcW w:w="512" w:type="dxa"/>
            <w:gridSpan w:val="2"/>
            <w:shd w:val="clear" w:color="auto" w:fill="auto"/>
          </w:tcPr>
          <w:p w14:paraId="4D3FF7BF" w14:textId="77777777" w:rsidR="00D17B90" w:rsidRPr="005F70FB" w:rsidRDefault="00D17B90" w:rsidP="00D17B90">
            <w:pPr>
              <w:pStyle w:val="GlossEng2ptafter"/>
            </w:pPr>
            <w:r w:rsidRPr="005F70FB">
              <w:t>ah!</w:t>
            </w:r>
          </w:p>
        </w:tc>
        <w:tc>
          <w:tcPr>
            <w:tcW w:w="451" w:type="dxa"/>
            <w:shd w:val="clear" w:color="auto" w:fill="auto"/>
          </w:tcPr>
          <w:p w14:paraId="2A1047DC" w14:textId="77777777" w:rsidR="00D17B90" w:rsidRPr="005F70FB" w:rsidRDefault="00D17B90" w:rsidP="00D17B90">
            <w:pPr>
              <w:pStyle w:val="GlossEng2ptafter"/>
            </w:pPr>
            <w:r w:rsidRPr="005F70FB">
              <w:t>yes</w:t>
            </w:r>
          </w:p>
        </w:tc>
        <w:tc>
          <w:tcPr>
            <w:tcW w:w="868" w:type="dxa"/>
            <w:shd w:val="clear" w:color="auto" w:fill="auto"/>
          </w:tcPr>
          <w:p w14:paraId="4DA184DC" w14:textId="77777777" w:rsidR="00D17B90" w:rsidRPr="005F70FB" w:rsidRDefault="00D17B90" w:rsidP="00D17B90">
            <w:pPr>
              <w:pStyle w:val="GlossEng2ptafter"/>
            </w:pPr>
            <w:r w:rsidRPr="005F70FB">
              <w:t>and.then</w:t>
            </w:r>
          </w:p>
        </w:tc>
        <w:tc>
          <w:tcPr>
            <w:tcW w:w="673" w:type="dxa"/>
            <w:shd w:val="clear" w:color="auto" w:fill="auto"/>
          </w:tcPr>
          <w:p w14:paraId="4872BFC4" w14:textId="77777777" w:rsidR="00D17B90" w:rsidRPr="005F70FB" w:rsidRDefault="00D17B90" w:rsidP="00D17B90">
            <w:pPr>
              <w:pStyle w:val="GlossEng2ptafter"/>
            </w:pPr>
            <w:r w:rsidRPr="005F70FB">
              <w:t>where</w:t>
            </w:r>
          </w:p>
        </w:tc>
        <w:tc>
          <w:tcPr>
            <w:tcW w:w="540" w:type="dxa"/>
            <w:shd w:val="clear" w:color="auto" w:fill="auto"/>
          </w:tcPr>
          <w:p w14:paraId="7533A5DB" w14:textId="77777777" w:rsidR="00D17B90" w:rsidRPr="005F70FB" w:rsidRDefault="00D17B90" w:rsidP="00D17B90">
            <w:pPr>
              <w:pStyle w:val="GlossEng2ptafter"/>
            </w:pPr>
            <w:r w:rsidRPr="005F70FB">
              <w:rPr>
                <w:rStyle w:val="ChSmallCaps"/>
              </w:rPr>
              <w:t>1pl</w:t>
            </w:r>
          </w:p>
        </w:tc>
        <w:tc>
          <w:tcPr>
            <w:tcW w:w="567" w:type="dxa"/>
            <w:shd w:val="clear" w:color="auto" w:fill="auto"/>
          </w:tcPr>
          <w:p w14:paraId="596EB2BA" w14:textId="77777777" w:rsidR="00D17B90" w:rsidRPr="005F70FB" w:rsidRDefault="00D17B90" w:rsidP="00D17B90">
            <w:pPr>
              <w:pStyle w:val="GlossEng2ptafter"/>
            </w:pPr>
            <w:r w:rsidRPr="005F70FB">
              <w:rPr>
                <w:rStyle w:val="ChSmallCaps"/>
              </w:rPr>
              <w:t>poss</w:t>
            </w:r>
          </w:p>
        </w:tc>
        <w:tc>
          <w:tcPr>
            <w:tcW w:w="1290" w:type="dxa"/>
            <w:shd w:val="clear" w:color="auto" w:fill="auto"/>
          </w:tcPr>
          <w:p w14:paraId="06CB6044" w14:textId="77777777" w:rsidR="00D17B90" w:rsidRPr="005F70FB" w:rsidRDefault="00D17B90" w:rsidP="00D17B90">
            <w:pPr>
              <w:pStyle w:val="GlossEng2ptafter"/>
            </w:pPr>
            <w:r w:rsidRPr="005F70FB">
              <w:t>sibling.in-law</w:t>
            </w:r>
          </w:p>
        </w:tc>
      </w:tr>
      <w:tr w:rsidR="00D17B90" w:rsidRPr="005F70FB" w14:paraId="649C6112" w14:textId="77777777" w:rsidTr="00AC23C4">
        <w:trPr>
          <w:gridAfter w:val="7"/>
          <w:wAfter w:w="4568" w:type="dxa"/>
        </w:trPr>
        <w:tc>
          <w:tcPr>
            <w:tcW w:w="709" w:type="dxa"/>
            <w:shd w:val="clear" w:color="auto" w:fill="auto"/>
          </w:tcPr>
          <w:p w14:paraId="74B3BFE8" w14:textId="77777777" w:rsidR="00D17B90" w:rsidRPr="005F70FB" w:rsidRDefault="00D17B90" w:rsidP="00D17B90">
            <w:pPr>
              <w:pStyle w:val="O0Nwnext"/>
            </w:pPr>
          </w:p>
        </w:tc>
        <w:tc>
          <w:tcPr>
            <w:tcW w:w="1173" w:type="dxa"/>
            <w:gridSpan w:val="2"/>
            <w:shd w:val="clear" w:color="auto" w:fill="auto"/>
          </w:tcPr>
          <w:p w14:paraId="2ED60C23" w14:textId="77777777" w:rsidR="00D17B90" w:rsidRPr="005F70FB" w:rsidRDefault="00D17B90" w:rsidP="00D17B90">
            <w:pPr>
              <w:pStyle w:val="Text"/>
            </w:pPr>
            <w:r w:rsidRPr="005F70FB">
              <w:t>prempuang?</w:t>
            </w:r>
          </w:p>
        </w:tc>
      </w:tr>
      <w:tr w:rsidR="00D17B90" w:rsidRPr="005F70FB" w14:paraId="67D2FDA7" w14:textId="77777777" w:rsidTr="00AC23C4">
        <w:trPr>
          <w:gridAfter w:val="7"/>
          <w:wAfter w:w="4568" w:type="dxa"/>
        </w:trPr>
        <w:tc>
          <w:tcPr>
            <w:tcW w:w="709" w:type="dxa"/>
            <w:shd w:val="clear" w:color="auto" w:fill="auto"/>
          </w:tcPr>
          <w:p w14:paraId="5E44DEE2" w14:textId="77777777" w:rsidR="00D17B90" w:rsidRPr="005F70FB" w:rsidRDefault="00D17B90" w:rsidP="00D17B90">
            <w:pPr>
              <w:pStyle w:val="GlossEng"/>
            </w:pPr>
          </w:p>
        </w:tc>
        <w:tc>
          <w:tcPr>
            <w:tcW w:w="1173" w:type="dxa"/>
            <w:gridSpan w:val="2"/>
            <w:shd w:val="clear" w:color="auto" w:fill="auto"/>
          </w:tcPr>
          <w:p w14:paraId="13275ACC" w14:textId="77777777" w:rsidR="00D17B90" w:rsidRPr="005F70FB" w:rsidRDefault="00D17B90" w:rsidP="00D17B90">
            <w:pPr>
              <w:pStyle w:val="GlossEng"/>
            </w:pPr>
            <w:r w:rsidRPr="005F70FB">
              <w:t>woman</w:t>
            </w:r>
          </w:p>
        </w:tc>
      </w:tr>
    </w:tbl>
    <w:p w14:paraId="2459DCB1" w14:textId="77777777" w:rsidR="00D17B90" w:rsidRPr="005F70FB" w:rsidRDefault="00D17B90" w:rsidP="00D17B90">
      <w:pPr>
        <w:pStyle w:val="FreeTranslEng"/>
      </w:pPr>
      <w:r w:rsidRPr="005F70FB">
        <w:t>Natalia: ah, yes! so where is our sister-in-law?</w:t>
      </w:r>
    </w:p>
    <w:tbl>
      <w:tblPr>
        <w:tblW w:w="0" w:type="auto"/>
        <w:tblCellMar>
          <w:left w:w="42" w:type="dxa"/>
          <w:right w:w="42" w:type="dxa"/>
        </w:tblCellMar>
        <w:tblLook w:val="01E0" w:firstRow="1" w:lastRow="1" w:firstColumn="1" w:lastColumn="1" w:noHBand="0" w:noVBand="0"/>
      </w:tblPr>
      <w:tblGrid>
        <w:gridCol w:w="709"/>
        <w:gridCol w:w="451"/>
        <w:gridCol w:w="906"/>
        <w:gridCol w:w="384"/>
        <w:gridCol w:w="722"/>
        <w:gridCol w:w="362"/>
        <w:gridCol w:w="573"/>
        <w:gridCol w:w="756"/>
        <w:gridCol w:w="779"/>
        <w:gridCol w:w="573"/>
      </w:tblGrid>
      <w:tr w:rsidR="00AC23C4" w:rsidRPr="005F70FB" w14:paraId="557D62DB" w14:textId="77777777" w:rsidTr="0006391A">
        <w:tc>
          <w:tcPr>
            <w:tcW w:w="709" w:type="dxa"/>
            <w:shd w:val="clear" w:color="auto" w:fill="auto"/>
          </w:tcPr>
          <w:p w14:paraId="267430CB" w14:textId="77777777" w:rsidR="00D17B90" w:rsidRPr="005F70FB" w:rsidRDefault="00D17B90" w:rsidP="00D17B90">
            <w:pPr>
              <w:pStyle w:val="O0Nwnext"/>
            </w:pPr>
            <w:r w:rsidRPr="005F70FB">
              <w:t>0006</w:t>
            </w:r>
          </w:p>
        </w:tc>
        <w:tc>
          <w:tcPr>
            <w:tcW w:w="451" w:type="dxa"/>
            <w:shd w:val="clear" w:color="auto" w:fill="auto"/>
          </w:tcPr>
          <w:p w14:paraId="5280A1F4" w14:textId="77777777" w:rsidR="00D17B90" w:rsidRPr="005F70FB" w:rsidRDefault="00D17B90" w:rsidP="00D17B90">
            <w:pPr>
              <w:pStyle w:val="Text"/>
            </w:pPr>
            <w:r w:rsidRPr="005F70FB">
              <w:t>Ida:</w:t>
            </w:r>
          </w:p>
        </w:tc>
        <w:tc>
          <w:tcPr>
            <w:tcW w:w="1290" w:type="dxa"/>
            <w:gridSpan w:val="2"/>
            <w:shd w:val="clear" w:color="auto" w:fill="auto"/>
          </w:tcPr>
          <w:p w14:paraId="2BD1EF0D" w14:textId="77777777" w:rsidR="00D17B90" w:rsidRPr="005F70FB" w:rsidRDefault="00D17B90" w:rsidP="00D17B90">
            <w:pPr>
              <w:pStyle w:val="Text"/>
            </w:pPr>
            <w:r w:rsidRPr="005F70FB">
              <w:t>ipar</w:t>
            </w:r>
          </w:p>
        </w:tc>
        <w:tc>
          <w:tcPr>
            <w:tcW w:w="1084" w:type="dxa"/>
            <w:gridSpan w:val="2"/>
            <w:shd w:val="clear" w:color="auto" w:fill="auto"/>
          </w:tcPr>
          <w:p w14:paraId="2FCC7E4B" w14:textId="77777777" w:rsidR="00D17B90" w:rsidRPr="005F70FB" w:rsidRDefault="00D17B90" w:rsidP="00D17B90">
            <w:pPr>
              <w:pStyle w:val="Text"/>
            </w:pPr>
            <w:r w:rsidRPr="005F70FB">
              <w:t>prempuang</w:t>
            </w:r>
          </w:p>
        </w:tc>
        <w:tc>
          <w:tcPr>
            <w:tcW w:w="573" w:type="dxa"/>
            <w:shd w:val="clear" w:color="auto" w:fill="auto"/>
          </w:tcPr>
          <w:p w14:paraId="5315E267" w14:textId="77777777" w:rsidR="00D17B90" w:rsidRPr="005F70FB" w:rsidRDefault="00D17B90" w:rsidP="00D17B90">
            <w:pPr>
              <w:pStyle w:val="Text"/>
            </w:pPr>
            <w:r w:rsidRPr="005F70FB">
              <w:t>yang</w:t>
            </w:r>
          </w:p>
        </w:tc>
        <w:tc>
          <w:tcPr>
            <w:tcW w:w="756" w:type="dxa"/>
            <w:shd w:val="clear" w:color="auto" w:fill="auto"/>
          </w:tcPr>
          <w:p w14:paraId="099B7D7C" w14:textId="77777777" w:rsidR="00D17B90" w:rsidRPr="005F70FB" w:rsidRDefault="00D17B90" w:rsidP="00D17B90">
            <w:pPr>
              <w:pStyle w:val="Text"/>
            </w:pPr>
            <w:r w:rsidRPr="005F70FB">
              <w:t>baru</w:t>
            </w:r>
          </w:p>
        </w:tc>
        <w:tc>
          <w:tcPr>
            <w:tcW w:w="779" w:type="dxa"/>
            <w:shd w:val="clear" w:color="auto" w:fill="auto"/>
          </w:tcPr>
          <w:p w14:paraId="2D29BF63" w14:textId="77777777" w:rsidR="00D17B90" w:rsidRPr="005F70FB" w:rsidRDefault="00D17B90" w:rsidP="00D17B90">
            <w:pPr>
              <w:pStyle w:val="Text"/>
            </w:pPr>
            <w:r w:rsidRPr="005F70FB">
              <w:t>lewat</w:t>
            </w:r>
          </w:p>
        </w:tc>
        <w:tc>
          <w:tcPr>
            <w:tcW w:w="573" w:type="dxa"/>
            <w:shd w:val="clear" w:color="auto" w:fill="auto"/>
          </w:tcPr>
          <w:p w14:paraId="359FFB6D" w14:textId="77777777" w:rsidR="00D17B90" w:rsidRPr="005F70FB" w:rsidRDefault="00D17B90" w:rsidP="00D17B90">
            <w:pPr>
              <w:pStyle w:val="Text"/>
            </w:pPr>
            <w:r w:rsidRPr="005F70FB">
              <w:t>deng</w:t>
            </w:r>
          </w:p>
        </w:tc>
      </w:tr>
      <w:tr w:rsidR="00DA1A83" w:rsidRPr="005F70FB" w14:paraId="72E01169" w14:textId="77777777" w:rsidTr="0006391A">
        <w:tc>
          <w:tcPr>
            <w:tcW w:w="709" w:type="dxa"/>
            <w:shd w:val="clear" w:color="auto" w:fill="auto"/>
          </w:tcPr>
          <w:p w14:paraId="464658BB" w14:textId="77777777" w:rsidR="00DA1A83" w:rsidRPr="005F70FB" w:rsidRDefault="00DA1A83" w:rsidP="00DA1A83">
            <w:pPr>
              <w:pStyle w:val="GlossEng2ptafter"/>
            </w:pPr>
          </w:p>
        </w:tc>
        <w:tc>
          <w:tcPr>
            <w:tcW w:w="451" w:type="dxa"/>
            <w:shd w:val="clear" w:color="auto" w:fill="auto"/>
          </w:tcPr>
          <w:p w14:paraId="13C6CA5D" w14:textId="77777777" w:rsidR="00DA1A83" w:rsidRPr="005F70FB" w:rsidRDefault="00DA1A83" w:rsidP="00DA1A83">
            <w:pPr>
              <w:pStyle w:val="GlossEng2ptafter"/>
            </w:pPr>
          </w:p>
        </w:tc>
        <w:tc>
          <w:tcPr>
            <w:tcW w:w="1290" w:type="dxa"/>
            <w:gridSpan w:val="2"/>
            <w:shd w:val="clear" w:color="auto" w:fill="auto"/>
          </w:tcPr>
          <w:p w14:paraId="4C4E0FC0" w14:textId="77777777" w:rsidR="00DA1A83" w:rsidRPr="005F70FB" w:rsidRDefault="00DA1A83" w:rsidP="00DA1A83">
            <w:pPr>
              <w:pStyle w:val="GlossEng2ptafter"/>
            </w:pPr>
            <w:r w:rsidRPr="005F70FB">
              <w:t>sibling.in-law</w:t>
            </w:r>
          </w:p>
        </w:tc>
        <w:tc>
          <w:tcPr>
            <w:tcW w:w="1084" w:type="dxa"/>
            <w:gridSpan w:val="2"/>
            <w:shd w:val="clear" w:color="auto" w:fill="auto"/>
          </w:tcPr>
          <w:p w14:paraId="69BF1AE7" w14:textId="77777777" w:rsidR="00DA1A83" w:rsidRPr="005F70FB" w:rsidRDefault="00DA1A83" w:rsidP="00DA1A83">
            <w:pPr>
              <w:pStyle w:val="GlossEng2ptafter"/>
            </w:pPr>
            <w:r w:rsidRPr="005F70FB">
              <w:t>woman</w:t>
            </w:r>
          </w:p>
        </w:tc>
        <w:tc>
          <w:tcPr>
            <w:tcW w:w="573" w:type="dxa"/>
            <w:shd w:val="clear" w:color="auto" w:fill="auto"/>
          </w:tcPr>
          <w:p w14:paraId="63780E2C" w14:textId="77777777" w:rsidR="00DA1A83" w:rsidRPr="005F70FB" w:rsidRDefault="00DA1A83" w:rsidP="00DA1A83">
            <w:pPr>
              <w:pStyle w:val="GlossEng2ptafter"/>
            </w:pPr>
            <w:r w:rsidRPr="005F70FB">
              <w:rPr>
                <w:rStyle w:val="ChSmallCaps"/>
              </w:rPr>
              <w:t>rel</w:t>
            </w:r>
          </w:p>
        </w:tc>
        <w:tc>
          <w:tcPr>
            <w:tcW w:w="756" w:type="dxa"/>
            <w:shd w:val="clear" w:color="auto" w:fill="auto"/>
          </w:tcPr>
          <w:p w14:paraId="0FC48A4D" w14:textId="7D83A697" w:rsidR="00DA1A83" w:rsidRPr="005F70FB" w:rsidRDefault="00245645" w:rsidP="00DA1A83">
            <w:pPr>
              <w:pStyle w:val="GlossEng2ptafter"/>
            </w:pPr>
            <w:r>
              <w:t>recently</w:t>
            </w:r>
          </w:p>
        </w:tc>
        <w:tc>
          <w:tcPr>
            <w:tcW w:w="779" w:type="dxa"/>
            <w:shd w:val="clear" w:color="auto" w:fill="auto"/>
          </w:tcPr>
          <w:p w14:paraId="01FA570F" w14:textId="77777777" w:rsidR="00DA1A83" w:rsidRPr="005F70FB" w:rsidRDefault="00DA1A83" w:rsidP="00DA1A83">
            <w:pPr>
              <w:pStyle w:val="GlossEng2ptafter"/>
            </w:pPr>
            <w:r w:rsidRPr="005F70FB">
              <w:t>pass.by</w:t>
            </w:r>
          </w:p>
        </w:tc>
        <w:tc>
          <w:tcPr>
            <w:tcW w:w="573" w:type="dxa"/>
            <w:shd w:val="clear" w:color="auto" w:fill="auto"/>
          </w:tcPr>
          <w:p w14:paraId="7BEA9EEE" w14:textId="77777777" w:rsidR="00DA1A83" w:rsidRPr="005F70FB" w:rsidRDefault="00DA1A83" w:rsidP="00DA1A83">
            <w:pPr>
              <w:pStyle w:val="GlossEng2ptafter"/>
            </w:pPr>
            <w:r w:rsidRPr="005F70FB">
              <w:t>with</w:t>
            </w:r>
          </w:p>
        </w:tc>
      </w:tr>
      <w:tr w:rsidR="00DA1A83" w:rsidRPr="005F70FB" w14:paraId="0F495152" w14:textId="77777777" w:rsidTr="00AC23C4">
        <w:trPr>
          <w:gridAfter w:val="5"/>
          <w:wAfter w:w="3043" w:type="dxa"/>
        </w:trPr>
        <w:tc>
          <w:tcPr>
            <w:tcW w:w="709" w:type="dxa"/>
            <w:shd w:val="clear" w:color="auto" w:fill="auto"/>
          </w:tcPr>
          <w:p w14:paraId="1908F124" w14:textId="77777777" w:rsidR="00DA1A83" w:rsidRPr="005F70FB" w:rsidRDefault="00DA1A83" w:rsidP="00DA1A83">
            <w:pPr>
              <w:pStyle w:val="O0Nwnext"/>
            </w:pPr>
          </w:p>
        </w:tc>
        <w:tc>
          <w:tcPr>
            <w:tcW w:w="1357" w:type="dxa"/>
            <w:gridSpan w:val="2"/>
            <w:shd w:val="clear" w:color="auto" w:fill="auto"/>
          </w:tcPr>
          <w:p w14:paraId="0717BFA2" w14:textId="77777777" w:rsidR="00DA1A83" w:rsidRPr="005F70FB" w:rsidRDefault="00DA1A83" w:rsidP="00DA1A83">
            <w:pPr>
              <w:pStyle w:val="Text"/>
            </w:pPr>
            <w:r w:rsidRPr="005F70FB">
              <w:t>ojek</w:t>
            </w:r>
          </w:p>
        </w:tc>
        <w:tc>
          <w:tcPr>
            <w:tcW w:w="1106" w:type="dxa"/>
            <w:gridSpan w:val="2"/>
            <w:shd w:val="clear" w:color="auto" w:fill="auto"/>
          </w:tcPr>
          <w:p w14:paraId="351F5D41" w14:textId="77777777" w:rsidR="00DA1A83" w:rsidRPr="005F70FB" w:rsidRDefault="00DA1A83" w:rsidP="00DA1A83">
            <w:pPr>
              <w:pStyle w:val="Text"/>
            </w:pPr>
            <w:r w:rsidRPr="005F70FB">
              <w:t>((laughter))</w:t>
            </w:r>
          </w:p>
        </w:tc>
      </w:tr>
      <w:tr w:rsidR="00DA1A83" w:rsidRPr="005F70FB" w14:paraId="0EA0C8DE" w14:textId="77777777" w:rsidTr="00AC23C4">
        <w:trPr>
          <w:gridAfter w:val="5"/>
          <w:wAfter w:w="3043" w:type="dxa"/>
        </w:trPr>
        <w:tc>
          <w:tcPr>
            <w:tcW w:w="709" w:type="dxa"/>
            <w:shd w:val="clear" w:color="auto" w:fill="auto"/>
          </w:tcPr>
          <w:p w14:paraId="0AC16DF1" w14:textId="77777777" w:rsidR="00DA1A83" w:rsidRPr="005F70FB" w:rsidRDefault="00DA1A83" w:rsidP="00DA1A83">
            <w:pPr>
              <w:pStyle w:val="GlossEng"/>
            </w:pPr>
          </w:p>
        </w:tc>
        <w:tc>
          <w:tcPr>
            <w:tcW w:w="1357" w:type="dxa"/>
            <w:gridSpan w:val="2"/>
            <w:shd w:val="clear" w:color="auto" w:fill="auto"/>
          </w:tcPr>
          <w:p w14:paraId="39A35E0A" w14:textId="77777777" w:rsidR="00DA1A83" w:rsidRPr="005F70FB" w:rsidRDefault="00DA1A83" w:rsidP="00DA1A83">
            <w:pPr>
              <w:pStyle w:val="GlossEng"/>
            </w:pPr>
            <w:r w:rsidRPr="005F70FB">
              <w:t>motorbike.taxi</w:t>
            </w:r>
          </w:p>
        </w:tc>
        <w:tc>
          <w:tcPr>
            <w:tcW w:w="1106" w:type="dxa"/>
            <w:gridSpan w:val="2"/>
            <w:shd w:val="clear" w:color="auto" w:fill="auto"/>
          </w:tcPr>
          <w:p w14:paraId="4B5B74E8" w14:textId="77777777" w:rsidR="00DA1A83" w:rsidRPr="005F70FB" w:rsidRDefault="00DA1A83" w:rsidP="00DA1A83">
            <w:pPr>
              <w:pStyle w:val="GlossEng"/>
            </w:pPr>
          </w:p>
        </w:tc>
      </w:tr>
    </w:tbl>
    <w:p w14:paraId="4946A54B" w14:textId="5492BBBA" w:rsidR="00D17B90" w:rsidRPr="005F70FB" w:rsidRDefault="00D17B90" w:rsidP="00D17B90">
      <w:pPr>
        <w:pStyle w:val="FreeTranslEng"/>
      </w:pPr>
      <w:r w:rsidRPr="005F70FB">
        <w:t>Ida: (it</w:t>
      </w:r>
      <w:r w:rsidR="00B7093A" w:rsidRPr="005F70FB">
        <w:t>’</w:t>
      </w:r>
      <w:r w:rsidRPr="005F70FB">
        <w:t>s our) sister-in-law who passed by with a motorbike taxi a short while ago ((laughter))</w:t>
      </w:r>
    </w:p>
    <w:tbl>
      <w:tblPr>
        <w:tblW w:w="0" w:type="auto"/>
        <w:tblCellMar>
          <w:left w:w="42" w:type="dxa"/>
          <w:right w:w="42" w:type="dxa"/>
        </w:tblCellMar>
        <w:tblLook w:val="01E0" w:firstRow="1" w:lastRow="1" w:firstColumn="1" w:lastColumn="1" w:noHBand="0" w:noVBand="0"/>
      </w:tblPr>
      <w:tblGrid>
        <w:gridCol w:w="709"/>
        <w:gridCol w:w="836"/>
        <w:gridCol w:w="536"/>
        <w:gridCol w:w="756"/>
        <w:gridCol w:w="775"/>
      </w:tblGrid>
      <w:tr w:rsidR="00AC23C4" w:rsidRPr="005F70FB" w14:paraId="130A7608" w14:textId="77777777" w:rsidTr="0006391A">
        <w:tc>
          <w:tcPr>
            <w:tcW w:w="709" w:type="dxa"/>
            <w:shd w:val="clear" w:color="auto" w:fill="auto"/>
          </w:tcPr>
          <w:p w14:paraId="36401460" w14:textId="77777777" w:rsidR="00D17B90" w:rsidRPr="005F70FB" w:rsidRDefault="00D17B90" w:rsidP="00D17B90">
            <w:pPr>
              <w:pStyle w:val="O0Nwnext"/>
            </w:pPr>
            <w:r w:rsidRPr="005F70FB">
              <w:t>0007</w:t>
            </w:r>
          </w:p>
        </w:tc>
        <w:tc>
          <w:tcPr>
            <w:tcW w:w="836" w:type="dxa"/>
            <w:shd w:val="clear" w:color="auto" w:fill="auto"/>
          </w:tcPr>
          <w:p w14:paraId="535A7074" w14:textId="77777777" w:rsidR="00D17B90" w:rsidRPr="005F70FB" w:rsidRDefault="00D17B90" w:rsidP="00D17B90">
            <w:pPr>
              <w:pStyle w:val="Text"/>
            </w:pPr>
            <w:r w:rsidRPr="005F70FB">
              <w:t>Natalia:</w:t>
            </w:r>
          </w:p>
        </w:tc>
        <w:tc>
          <w:tcPr>
            <w:tcW w:w="536" w:type="dxa"/>
            <w:shd w:val="clear" w:color="auto" w:fill="auto"/>
          </w:tcPr>
          <w:p w14:paraId="4F98FA37" w14:textId="77777777" w:rsidR="00D17B90" w:rsidRPr="005F70FB" w:rsidRDefault="00D17B90" w:rsidP="00D17B90">
            <w:pPr>
              <w:pStyle w:val="Text"/>
            </w:pPr>
            <w:r w:rsidRPr="005F70FB">
              <w:t>ey!</w:t>
            </w:r>
          </w:p>
        </w:tc>
        <w:tc>
          <w:tcPr>
            <w:tcW w:w="756" w:type="dxa"/>
            <w:shd w:val="clear" w:color="auto" w:fill="auto"/>
          </w:tcPr>
          <w:p w14:paraId="3AC3F549" w14:textId="77777777" w:rsidR="00D17B90" w:rsidRPr="005F70FB" w:rsidRDefault="00D17B90" w:rsidP="00D17B90">
            <w:pPr>
              <w:pStyle w:val="Text"/>
            </w:pPr>
            <w:r w:rsidRPr="005F70FB">
              <w:t>baru</w:t>
            </w:r>
          </w:p>
        </w:tc>
        <w:tc>
          <w:tcPr>
            <w:tcW w:w="775" w:type="dxa"/>
            <w:shd w:val="clear" w:color="auto" w:fill="auto"/>
          </w:tcPr>
          <w:p w14:paraId="0AA5BB2D" w14:textId="77777777" w:rsidR="00D17B90" w:rsidRPr="005F70FB" w:rsidRDefault="00D17B90" w:rsidP="00D17B90">
            <w:pPr>
              <w:pStyle w:val="Text"/>
            </w:pPr>
            <w:r w:rsidRPr="005F70FB">
              <w:t>lewat?</w:t>
            </w:r>
          </w:p>
        </w:tc>
      </w:tr>
      <w:tr w:rsidR="00DA1A83" w:rsidRPr="005F70FB" w14:paraId="781158A2" w14:textId="77777777" w:rsidTr="0006391A">
        <w:tc>
          <w:tcPr>
            <w:tcW w:w="709" w:type="dxa"/>
            <w:shd w:val="clear" w:color="auto" w:fill="auto"/>
          </w:tcPr>
          <w:p w14:paraId="135ECBBA" w14:textId="77777777" w:rsidR="00DA1A83" w:rsidRPr="005F70FB" w:rsidRDefault="00DA1A83" w:rsidP="00DA1A83">
            <w:pPr>
              <w:pStyle w:val="GlossEng"/>
            </w:pPr>
          </w:p>
        </w:tc>
        <w:tc>
          <w:tcPr>
            <w:tcW w:w="836" w:type="dxa"/>
            <w:shd w:val="clear" w:color="auto" w:fill="auto"/>
          </w:tcPr>
          <w:p w14:paraId="36BA689A" w14:textId="77777777" w:rsidR="00DA1A83" w:rsidRPr="005F70FB" w:rsidRDefault="00DA1A83" w:rsidP="00DA1A83">
            <w:pPr>
              <w:pStyle w:val="GlossEng"/>
            </w:pPr>
          </w:p>
        </w:tc>
        <w:tc>
          <w:tcPr>
            <w:tcW w:w="536" w:type="dxa"/>
            <w:shd w:val="clear" w:color="auto" w:fill="auto"/>
          </w:tcPr>
          <w:p w14:paraId="284BA11B" w14:textId="77777777" w:rsidR="00DA1A83" w:rsidRPr="005F70FB" w:rsidRDefault="00DA1A83" w:rsidP="00DA1A83">
            <w:pPr>
              <w:pStyle w:val="GlossEng"/>
            </w:pPr>
            <w:r w:rsidRPr="005F70FB">
              <w:t>hey!</w:t>
            </w:r>
          </w:p>
        </w:tc>
        <w:tc>
          <w:tcPr>
            <w:tcW w:w="756" w:type="dxa"/>
            <w:shd w:val="clear" w:color="auto" w:fill="auto"/>
          </w:tcPr>
          <w:p w14:paraId="78705562" w14:textId="58E6035D" w:rsidR="00DA1A83" w:rsidRPr="005F70FB" w:rsidRDefault="00245645" w:rsidP="00DA1A83">
            <w:pPr>
              <w:pStyle w:val="GlossEng"/>
            </w:pPr>
            <w:r>
              <w:t>recently</w:t>
            </w:r>
          </w:p>
        </w:tc>
        <w:tc>
          <w:tcPr>
            <w:tcW w:w="775" w:type="dxa"/>
            <w:shd w:val="clear" w:color="auto" w:fill="auto"/>
          </w:tcPr>
          <w:p w14:paraId="088882DF" w14:textId="77777777" w:rsidR="00DA1A83" w:rsidRPr="005F70FB" w:rsidRDefault="00DA1A83" w:rsidP="00DA1A83">
            <w:pPr>
              <w:pStyle w:val="GlossEng"/>
            </w:pPr>
            <w:r w:rsidRPr="005F70FB">
              <w:t>pass.by</w:t>
            </w:r>
          </w:p>
        </w:tc>
      </w:tr>
    </w:tbl>
    <w:p w14:paraId="4C8244D3" w14:textId="77777777" w:rsidR="00D17B90" w:rsidRPr="005F70FB" w:rsidRDefault="00D17B90" w:rsidP="00D17B90">
      <w:pPr>
        <w:pStyle w:val="FreeTranslEng"/>
      </w:pPr>
      <w:r w:rsidRPr="005F70FB">
        <w:t>Natalia: hey! did (she) pass by a short while ago?</w:t>
      </w:r>
    </w:p>
    <w:tbl>
      <w:tblPr>
        <w:tblW w:w="0" w:type="auto"/>
        <w:tblCellMar>
          <w:left w:w="42" w:type="dxa"/>
          <w:right w:w="42" w:type="dxa"/>
        </w:tblCellMar>
        <w:tblLook w:val="01E0" w:firstRow="1" w:lastRow="1" w:firstColumn="1" w:lastColumn="1" w:noHBand="0" w:noVBand="0"/>
      </w:tblPr>
      <w:tblGrid>
        <w:gridCol w:w="709"/>
        <w:gridCol w:w="729"/>
        <w:gridCol w:w="695"/>
        <w:gridCol w:w="779"/>
        <w:gridCol w:w="573"/>
        <w:gridCol w:w="1357"/>
      </w:tblGrid>
      <w:tr w:rsidR="00AC23C4" w:rsidRPr="005F70FB" w14:paraId="2ACBAEA3" w14:textId="77777777" w:rsidTr="00AC23C4">
        <w:tc>
          <w:tcPr>
            <w:tcW w:w="709" w:type="dxa"/>
            <w:shd w:val="clear" w:color="auto" w:fill="auto"/>
          </w:tcPr>
          <w:p w14:paraId="3C9723CD" w14:textId="77777777" w:rsidR="00D17B90" w:rsidRPr="005F70FB" w:rsidRDefault="00D17B90" w:rsidP="00D17B90">
            <w:pPr>
              <w:pStyle w:val="O0Nwnext"/>
            </w:pPr>
            <w:r w:rsidRPr="005F70FB">
              <w:t>0008</w:t>
            </w:r>
          </w:p>
        </w:tc>
        <w:tc>
          <w:tcPr>
            <w:tcW w:w="729" w:type="dxa"/>
            <w:shd w:val="clear" w:color="auto" w:fill="auto"/>
          </w:tcPr>
          <w:p w14:paraId="0D453E73" w14:textId="77777777" w:rsidR="00D17B90" w:rsidRPr="005F70FB" w:rsidRDefault="00D17B90" w:rsidP="00D17B90">
            <w:pPr>
              <w:pStyle w:val="Text"/>
            </w:pPr>
            <w:r w:rsidRPr="005F70FB">
              <w:t>MO-1:</w:t>
            </w:r>
          </w:p>
        </w:tc>
        <w:tc>
          <w:tcPr>
            <w:tcW w:w="695" w:type="dxa"/>
            <w:shd w:val="clear" w:color="auto" w:fill="auto"/>
          </w:tcPr>
          <w:p w14:paraId="3479867D" w14:textId="77777777" w:rsidR="00D17B90" w:rsidRPr="005F70FB" w:rsidRDefault="00D17B90" w:rsidP="00D17B90">
            <w:pPr>
              <w:pStyle w:val="Text"/>
            </w:pPr>
            <w:r w:rsidRPr="005F70FB">
              <w:t>tadi</w:t>
            </w:r>
          </w:p>
        </w:tc>
        <w:tc>
          <w:tcPr>
            <w:tcW w:w="779" w:type="dxa"/>
            <w:shd w:val="clear" w:color="auto" w:fill="auto"/>
          </w:tcPr>
          <w:p w14:paraId="3529328B" w14:textId="77777777" w:rsidR="00D17B90" w:rsidRPr="005F70FB" w:rsidRDefault="00D17B90" w:rsidP="00D17B90">
            <w:pPr>
              <w:pStyle w:val="Text"/>
            </w:pPr>
            <w:r w:rsidRPr="005F70FB">
              <w:t>lewat</w:t>
            </w:r>
          </w:p>
        </w:tc>
        <w:tc>
          <w:tcPr>
            <w:tcW w:w="573" w:type="dxa"/>
            <w:shd w:val="clear" w:color="auto" w:fill="auto"/>
          </w:tcPr>
          <w:p w14:paraId="0884BCC4" w14:textId="77777777" w:rsidR="00D17B90" w:rsidRPr="005F70FB" w:rsidRDefault="00D17B90" w:rsidP="00D17B90">
            <w:pPr>
              <w:pStyle w:val="Text"/>
            </w:pPr>
            <w:r w:rsidRPr="005F70FB">
              <w:t>deng</w:t>
            </w:r>
          </w:p>
        </w:tc>
        <w:tc>
          <w:tcPr>
            <w:tcW w:w="1357" w:type="dxa"/>
            <w:shd w:val="clear" w:color="auto" w:fill="auto"/>
          </w:tcPr>
          <w:p w14:paraId="674A5C81" w14:textId="77777777" w:rsidR="00D17B90" w:rsidRPr="005F70FB" w:rsidRDefault="00D17B90" w:rsidP="00D17B90">
            <w:pPr>
              <w:pStyle w:val="Text"/>
            </w:pPr>
            <w:r w:rsidRPr="005F70FB">
              <w:t>ojek</w:t>
            </w:r>
          </w:p>
        </w:tc>
      </w:tr>
      <w:tr w:rsidR="00AC23C4" w:rsidRPr="005F70FB" w14:paraId="5DAB17B7" w14:textId="77777777" w:rsidTr="00AC23C4">
        <w:tc>
          <w:tcPr>
            <w:tcW w:w="709" w:type="dxa"/>
            <w:shd w:val="clear" w:color="auto" w:fill="auto"/>
          </w:tcPr>
          <w:p w14:paraId="62F75AA9" w14:textId="77777777" w:rsidR="00D17B90" w:rsidRPr="005F70FB" w:rsidRDefault="00D17B90" w:rsidP="00D17B90">
            <w:pPr>
              <w:pStyle w:val="GlossEng"/>
            </w:pPr>
          </w:p>
        </w:tc>
        <w:tc>
          <w:tcPr>
            <w:tcW w:w="729" w:type="dxa"/>
            <w:shd w:val="clear" w:color="auto" w:fill="auto"/>
          </w:tcPr>
          <w:p w14:paraId="465DEF1E" w14:textId="77777777" w:rsidR="00D17B90" w:rsidRPr="005F70FB" w:rsidRDefault="00D17B90" w:rsidP="00D17B90">
            <w:pPr>
              <w:pStyle w:val="GlossEng"/>
            </w:pPr>
          </w:p>
        </w:tc>
        <w:tc>
          <w:tcPr>
            <w:tcW w:w="695" w:type="dxa"/>
            <w:shd w:val="clear" w:color="auto" w:fill="auto"/>
          </w:tcPr>
          <w:p w14:paraId="1CAB370E" w14:textId="77777777" w:rsidR="00D17B90" w:rsidRPr="005F70FB" w:rsidRDefault="00D17B90" w:rsidP="00D17B90">
            <w:pPr>
              <w:pStyle w:val="GlossEng"/>
            </w:pPr>
            <w:r w:rsidRPr="005F70FB">
              <w:t>earlier</w:t>
            </w:r>
          </w:p>
        </w:tc>
        <w:tc>
          <w:tcPr>
            <w:tcW w:w="779" w:type="dxa"/>
            <w:shd w:val="clear" w:color="auto" w:fill="auto"/>
          </w:tcPr>
          <w:p w14:paraId="6F6BCFCD" w14:textId="77777777" w:rsidR="00D17B90" w:rsidRPr="005F70FB" w:rsidRDefault="00D17B90" w:rsidP="00D17B90">
            <w:pPr>
              <w:pStyle w:val="GlossEng"/>
            </w:pPr>
            <w:r w:rsidRPr="005F70FB">
              <w:t>pass.by</w:t>
            </w:r>
          </w:p>
        </w:tc>
        <w:tc>
          <w:tcPr>
            <w:tcW w:w="573" w:type="dxa"/>
            <w:shd w:val="clear" w:color="auto" w:fill="auto"/>
          </w:tcPr>
          <w:p w14:paraId="160FE2C3" w14:textId="77777777" w:rsidR="00D17B90" w:rsidRPr="005F70FB" w:rsidRDefault="00D17B90" w:rsidP="00D17B90">
            <w:pPr>
              <w:pStyle w:val="GlossEng"/>
            </w:pPr>
            <w:r w:rsidRPr="005F70FB">
              <w:t>with</w:t>
            </w:r>
          </w:p>
        </w:tc>
        <w:tc>
          <w:tcPr>
            <w:tcW w:w="1357" w:type="dxa"/>
            <w:shd w:val="clear" w:color="auto" w:fill="auto"/>
          </w:tcPr>
          <w:p w14:paraId="7A7B0CE8" w14:textId="77777777" w:rsidR="00D17B90" w:rsidRPr="005F70FB" w:rsidRDefault="00D17B90" w:rsidP="00D17B90">
            <w:pPr>
              <w:pStyle w:val="GlossEng"/>
            </w:pPr>
            <w:r w:rsidRPr="005F70FB">
              <w:t>motorbike.taxi</w:t>
            </w:r>
          </w:p>
        </w:tc>
      </w:tr>
    </w:tbl>
    <w:p w14:paraId="07B9B601" w14:textId="77777777" w:rsidR="00D17B90" w:rsidRPr="005F70FB" w:rsidRDefault="00D17B90" w:rsidP="00D17B90">
      <w:pPr>
        <w:pStyle w:val="FreeTranslEng"/>
      </w:pPr>
      <w:r w:rsidRPr="005F70FB">
        <w:t>MO-1: earlier she passed by on a motorbike taxi</w:t>
      </w:r>
    </w:p>
    <w:tbl>
      <w:tblPr>
        <w:tblW w:w="0" w:type="auto"/>
        <w:tblCellMar>
          <w:left w:w="42" w:type="dxa"/>
          <w:right w:w="42" w:type="dxa"/>
        </w:tblCellMar>
        <w:tblLook w:val="01E0" w:firstRow="1" w:lastRow="1" w:firstColumn="1" w:lastColumn="1" w:noHBand="0" w:noVBand="0"/>
      </w:tblPr>
      <w:tblGrid>
        <w:gridCol w:w="709"/>
        <w:gridCol w:w="836"/>
        <w:gridCol w:w="525"/>
      </w:tblGrid>
      <w:tr w:rsidR="00D17B90" w:rsidRPr="005F70FB" w14:paraId="4774125B" w14:textId="77777777" w:rsidTr="00AC23C4">
        <w:tc>
          <w:tcPr>
            <w:tcW w:w="709" w:type="dxa"/>
            <w:shd w:val="clear" w:color="auto" w:fill="auto"/>
          </w:tcPr>
          <w:p w14:paraId="7A87F4C4" w14:textId="77777777" w:rsidR="00D17B90" w:rsidRPr="005F70FB" w:rsidRDefault="00D17B90" w:rsidP="00D17B90">
            <w:pPr>
              <w:pStyle w:val="O0Nwnext"/>
            </w:pPr>
            <w:r w:rsidRPr="005F70FB">
              <w:t>0009</w:t>
            </w:r>
          </w:p>
        </w:tc>
        <w:tc>
          <w:tcPr>
            <w:tcW w:w="836" w:type="dxa"/>
            <w:shd w:val="clear" w:color="auto" w:fill="auto"/>
          </w:tcPr>
          <w:p w14:paraId="4CC5EA14" w14:textId="77777777" w:rsidR="00D17B90" w:rsidRPr="005F70FB" w:rsidRDefault="00D17B90" w:rsidP="00D17B90">
            <w:pPr>
              <w:pStyle w:val="Text"/>
            </w:pPr>
            <w:r w:rsidRPr="005F70FB">
              <w:t>Natalia:</w:t>
            </w:r>
          </w:p>
        </w:tc>
        <w:tc>
          <w:tcPr>
            <w:tcW w:w="525" w:type="dxa"/>
            <w:shd w:val="clear" w:color="auto" w:fill="auto"/>
          </w:tcPr>
          <w:p w14:paraId="5FB1EA3D" w14:textId="77777777" w:rsidR="00D17B90" w:rsidRPr="005F70FB" w:rsidRDefault="00D17B90" w:rsidP="00D17B90">
            <w:pPr>
              <w:pStyle w:val="Text"/>
            </w:pPr>
            <w:r w:rsidRPr="005F70FB">
              <w:t>yo?</w:t>
            </w:r>
          </w:p>
        </w:tc>
      </w:tr>
      <w:tr w:rsidR="00D17B90" w:rsidRPr="005F70FB" w14:paraId="79F66C19" w14:textId="77777777" w:rsidTr="00AC23C4">
        <w:tc>
          <w:tcPr>
            <w:tcW w:w="709" w:type="dxa"/>
            <w:shd w:val="clear" w:color="auto" w:fill="auto"/>
          </w:tcPr>
          <w:p w14:paraId="4AF111FD" w14:textId="77777777" w:rsidR="00D17B90" w:rsidRPr="005F70FB" w:rsidRDefault="00D17B90" w:rsidP="00D17B90">
            <w:pPr>
              <w:pStyle w:val="GlossEng"/>
            </w:pPr>
          </w:p>
        </w:tc>
        <w:tc>
          <w:tcPr>
            <w:tcW w:w="836" w:type="dxa"/>
            <w:shd w:val="clear" w:color="auto" w:fill="auto"/>
          </w:tcPr>
          <w:p w14:paraId="1D4BE417" w14:textId="77777777" w:rsidR="00D17B90" w:rsidRPr="005F70FB" w:rsidRDefault="00D17B90" w:rsidP="00D17B90">
            <w:pPr>
              <w:pStyle w:val="GlossEng"/>
            </w:pPr>
          </w:p>
        </w:tc>
        <w:tc>
          <w:tcPr>
            <w:tcW w:w="525" w:type="dxa"/>
            <w:shd w:val="clear" w:color="auto" w:fill="auto"/>
          </w:tcPr>
          <w:p w14:paraId="0379FD48" w14:textId="77777777" w:rsidR="00D17B90" w:rsidRPr="005F70FB" w:rsidRDefault="00D17B90" w:rsidP="00D17B90">
            <w:pPr>
              <w:pStyle w:val="GlossEng"/>
            </w:pPr>
            <w:r w:rsidRPr="005F70FB">
              <w:t>yes</w:t>
            </w:r>
          </w:p>
        </w:tc>
      </w:tr>
    </w:tbl>
    <w:p w14:paraId="7D9DFD14" w14:textId="77777777" w:rsidR="00D17B90" w:rsidRPr="005F70FB" w:rsidRDefault="00D17B90" w:rsidP="00D17B90">
      <w:pPr>
        <w:pStyle w:val="FreeTranslEng"/>
      </w:pPr>
      <w:r w:rsidRPr="005F70FB">
        <w:t>Natalia: yes?</w:t>
      </w:r>
    </w:p>
    <w:tbl>
      <w:tblPr>
        <w:tblW w:w="0" w:type="auto"/>
        <w:tblCellMar>
          <w:left w:w="42" w:type="dxa"/>
          <w:right w:w="42" w:type="dxa"/>
        </w:tblCellMar>
        <w:tblLook w:val="01E0" w:firstRow="1" w:lastRow="1" w:firstColumn="1" w:lastColumn="1" w:noHBand="0" w:noVBand="0"/>
      </w:tblPr>
      <w:tblGrid>
        <w:gridCol w:w="709"/>
        <w:gridCol w:w="451"/>
        <w:gridCol w:w="489"/>
        <w:gridCol w:w="695"/>
        <w:gridCol w:w="779"/>
        <w:gridCol w:w="573"/>
        <w:gridCol w:w="1357"/>
      </w:tblGrid>
      <w:tr w:rsidR="00AC23C4" w:rsidRPr="005F70FB" w14:paraId="7FF2ADC2" w14:textId="77777777" w:rsidTr="00AC23C4">
        <w:tc>
          <w:tcPr>
            <w:tcW w:w="709" w:type="dxa"/>
            <w:shd w:val="clear" w:color="auto" w:fill="auto"/>
          </w:tcPr>
          <w:p w14:paraId="3102EE2A" w14:textId="77777777" w:rsidR="00D17B90" w:rsidRPr="005F70FB" w:rsidRDefault="00D17B90" w:rsidP="00D17B90">
            <w:pPr>
              <w:pStyle w:val="O0Nwnext"/>
            </w:pPr>
            <w:r w:rsidRPr="005F70FB">
              <w:t>0010</w:t>
            </w:r>
          </w:p>
        </w:tc>
        <w:tc>
          <w:tcPr>
            <w:tcW w:w="451" w:type="dxa"/>
            <w:shd w:val="clear" w:color="auto" w:fill="auto"/>
          </w:tcPr>
          <w:p w14:paraId="58778B83" w14:textId="77777777" w:rsidR="00D17B90" w:rsidRPr="005F70FB" w:rsidRDefault="00D17B90" w:rsidP="00D17B90">
            <w:pPr>
              <w:pStyle w:val="Text"/>
            </w:pPr>
            <w:r w:rsidRPr="005F70FB">
              <w:t>Ida:</w:t>
            </w:r>
          </w:p>
        </w:tc>
        <w:tc>
          <w:tcPr>
            <w:tcW w:w="489" w:type="dxa"/>
            <w:shd w:val="clear" w:color="auto" w:fill="auto"/>
          </w:tcPr>
          <w:p w14:paraId="7D2FFAA6" w14:textId="77777777" w:rsidR="00D17B90" w:rsidRPr="005F70FB" w:rsidRDefault="00D17B90" w:rsidP="00D17B90">
            <w:pPr>
              <w:pStyle w:val="Text"/>
            </w:pPr>
            <w:r w:rsidRPr="005F70FB">
              <w:t>de</w:t>
            </w:r>
          </w:p>
        </w:tc>
        <w:tc>
          <w:tcPr>
            <w:tcW w:w="695" w:type="dxa"/>
            <w:shd w:val="clear" w:color="auto" w:fill="auto"/>
          </w:tcPr>
          <w:p w14:paraId="34AFBF3F" w14:textId="77777777" w:rsidR="00D17B90" w:rsidRPr="005F70FB" w:rsidRDefault="00D17B90" w:rsidP="00D17B90">
            <w:pPr>
              <w:pStyle w:val="Text"/>
            </w:pPr>
            <w:r w:rsidRPr="005F70FB">
              <w:t>tadi</w:t>
            </w:r>
          </w:p>
        </w:tc>
        <w:tc>
          <w:tcPr>
            <w:tcW w:w="779" w:type="dxa"/>
            <w:shd w:val="clear" w:color="auto" w:fill="auto"/>
          </w:tcPr>
          <w:p w14:paraId="5548A0FD" w14:textId="77777777" w:rsidR="00D17B90" w:rsidRPr="005F70FB" w:rsidRDefault="00D17B90" w:rsidP="00D17B90">
            <w:pPr>
              <w:pStyle w:val="Text"/>
            </w:pPr>
            <w:r w:rsidRPr="005F70FB">
              <w:t>lewat</w:t>
            </w:r>
          </w:p>
        </w:tc>
        <w:tc>
          <w:tcPr>
            <w:tcW w:w="573" w:type="dxa"/>
            <w:shd w:val="clear" w:color="auto" w:fill="auto"/>
          </w:tcPr>
          <w:p w14:paraId="5E54E03A" w14:textId="77777777" w:rsidR="00D17B90" w:rsidRPr="005F70FB" w:rsidRDefault="00D17B90" w:rsidP="00D17B90">
            <w:pPr>
              <w:pStyle w:val="Text"/>
            </w:pPr>
            <w:r w:rsidRPr="005F70FB">
              <w:t>deng</w:t>
            </w:r>
          </w:p>
        </w:tc>
        <w:tc>
          <w:tcPr>
            <w:tcW w:w="1357" w:type="dxa"/>
            <w:shd w:val="clear" w:color="auto" w:fill="auto"/>
          </w:tcPr>
          <w:p w14:paraId="792AF47F" w14:textId="77777777" w:rsidR="00D17B90" w:rsidRPr="005F70FB" w:rsidRDefault="00D17B90" w:rsidP="00D17B90">
            <w:pPr>
              <w:pStyle w:val="Text"/>
            </w:pPr>
            <w:r w:rsidRPr="005F70FB">
              <w:t>ojek</w:t>
            </w:r>
          </w:p>
        </w:tc>
      </w:tr>
      <w:tr w:rsidR="00AC23C4" w:rsidRPr="005F70FB" w14:paraId="07AC660A" w14:textId="77777777" w:rsidTr="00AC23C4">
        <w:tc>
          <w:tcPr>
            <w:tcW w:w="709" w:type="dxa"/>
            <w:shd w:val="clear" w:color="auto" w:fill="auto"/>
          </w:tcPr>
          <w:p w14:paraId="1C00F4F9" w14:textId="77777777" w:rsidR="00D17B90" w:rsidRPr="005F70FB" w:rsidRDefault="00D17B90" w:rsidP="00D17B90">
            <w:pPr>
              <w:pStyle w:val="GlossEng"/>
            </w:pPr>
          </w:p>
        </w:tc>
        <w:tc>
          <w:tcPr>
            <w:tcW w:w="451" w:type="dxa"/>
            <w:shd w:val="clear" w:color="auto" w:fill="auto"/>
          </w:tcPr>
          <w:p w14:paraId="6BC2B3EB" w14:textId="77777777" w:rsidR="00D17B90" w:rsidRPr="005F70FB" w:rsidRDefault="00D17B90" w:rsidP="00D17B90">
            <w:pPr>
              <w:pStyle w:val="GlossEng"/>
            </w:pPr>
          </w:p>
        </w:tc>
        <w:tc>
          <w:tcPr>
            <w:tcW w:w="489" w:type="dxa"/>
            <w:shd w:val="clear" w:color="auto" w:fill="auto"/>
          </w:tcPr>
          <w:p w14:paraId="277D38CE" w14:textId="77777777" w:rsidR="00D17B90" w:rsidRPr="005F70FB" w:rsidRDefault="00D17B90" w:rsidP="00D17B90">
            <w:pPr>
              <w:pStyle w:val="GlossEng"/>
            </w:pPr>
            <w:r w:rsidRPr="005F70FB">
              <w:rPr>
                <w:rStyle w:val="ChSmallCaps"/>
              </w:rPr>
              <w:t>3sg</w:t>
            </w:r>
          </w:p>
        </w:tc>
        <w:tc>
          <w:tcPr>
            <w:tcW w:w="695" w:type="dxa"/>
            <w:shd w:val="clear" w:color="auto" w:fill="auto"/>
          </w:tcPr>
          <w:p w14:paraId="09F90930" w14:textId="77777777" w:rsidR="00D17B90" w:rsidRPr="005F70FB" w:rsidRDefault="00D17B90" w:rsidP="00D17B90">
            <w:pPr>
              <w:pStyle w:val="GlossEng"/>
            </w:pPr>
            <w:r w:rsidRPr="005F70FB">
              <w:t>earlier</w:t>
            </w:r>
          </w:p>
        </w:tc>
        <w:tc>
          <w:tcPr>
            <w:tcW w:w="779" w:type="dxa"/>
            <w:shd w:val="clear" w:color="auto" w:fill="auto"/>
          </w:tcPr>
          <w:p w14:paraId="31E21B74" w14:textId="77777777" w:rsidR="00D17B90" w:rsidRPr="005F70FB" w:rsidRDefault="00D17B90" w:rsidP="00D17B90">
            <w:pPr>
              <w:pStyle w:val="GlossEng"/>
            </w:pPr>
            <w:r w:rsidRPr="005F70FB">
              <w:t>pass.by</w:t>
            </w:r>
          </w:p>
        </w:tc>
        <w:tc>
          <w:tcPr>
            <w:tcW w:w="573" w:type="dxa"/>
            <w:shd w:val="clear" w:color="auto" w:fill="auto"/>
          </w:tcPr>
          <w:p w14:paraId="4A4400A4" w14:textId="77777777" w:rsidR="00D17B90" w:rsidRPr="005F70FB" w:rsidRDefault="00D17B90" w:rsidP="00D17B90">
            <w:pPr>
              <w:pStyle w:val="GlossEng"/>
            </w:pPr>
            <w:r w:rsidRPr="005F70FB">
              <w:t>with</w:t>
            </w:r>
          </w:p>
        </w:tc>
        <w:tc>
          <w:tcPr>
            <w:tcW w:w="1357" w:type="dxa"/>
            <w:shd w:val="clear" w:color="auto" w:fill="auto"/>
          </w:tcPr>
          <w:p w14:paraId="2DD962B4" w14:textId="77777777" w:rsidR="00D17B90" w:rsidRPr="005F70FB" w:rsidRDefault="00D17B90" w:rsidP="00D17B90">
            <w:pPr>
              <w:pStyle w:val="GlossEng"/>
            </w:pPr>
            <w:r w:rsidRPr="005F70FB">
              <w:t>motorbike.taxi</w:t>
            </w:r>
          </w:p>
        </w:tc>
      </w:tr>
    </w:tbl>
    <w:p w14:paraId="7BD34E84" w14:textId="77777777" w:rsidR="00D17B90" w:rsidRPr="005F70FB" w:rsidRDefault="00D17B90" w:rsidP="00D17B90">
      <w:pPr>
        <w:pStyle w:val="FreeTranslEng"/>
      </w:pPr>
      <w:r w:rsidRPr="005F70FB">
        <w:t>Ida: earlier she passed by with a motorbike taxi</w:t>
      </w:r>
    </w:p>
    <w:tbl>
      <w:tblPr>
        <w:tblW w:w="0" w:type="auto"/>
        <w:tblCellMar>
          <w:left w:w="42" w:type="dxa"/>
          <w:right w:w="42" w:type="dxa"/>
        </w:tblCellMar>
        <w:tblLook w:val="01E0" w:firstRow="1" w:lastRow="1" w:firstColumn="1" w:lastColumn="1" w:noHBand="0" w:noVBand="0"/>
      </w:tblPr>
      <w:tblGrid>
        <w:gridCol w:w="679"/>
        <w:gridCol w:w="794"/>
        <w:gridCol w:w="680"/>
        <w:gridCol w:w="475"/>
        <w:gridCol w:w="759"/>
        <w:gridCol w:w="593"/>
        <w:gridCol w:w="475"/>
        <w:gridCol w:w="553"/>
        <w:gridCol w:w="762"/>
        <w:gridCol w:w="1006"/>
      </w:tblGrid>
      <w:tr w:rsidR="00AC23C4" w:rsidRPr="005F70FB" w14:paraId="7763DE75" w14:textId="77777777" w:rsidTr="00AC23C4">
        <w:tc>
          <w:tcPr>
            <w:tcW w:w="679" w:type="dxa"/>
            <w:shd w:val="clear" w:color="auto" w:fill="auto"/>
          </w:tcPr>
          <w:p w14:paraId="747829B1" w14:textId="77777777" w:rsidR="00D17B90" w:rsidRPr="005F70FB" w:rsidRDefault="00D17B90" w:rsidP="00D17B90">
            <w:pPr>
              <w:pStyle w:val="O0Nwnext"/>
            </w:pPr>
            <w:r w:rsidRPr="005F70FB">
              <w:t>0011</w:t>
            </w:r>
          </w:p>
        </w:tc>
        <w:tc>
          <w:tcPr>
            <w:tcW w:w="794" w:type="dxa"/>
            <w:shd w:val="clear" w:color="auto" w:fill="auto"/>
          </w:tcPr>
          <w:p w14:paraId="40E4625D" w14:textId="77777777" w:rsidR="00D17B90" w:rsidRPr="005F70FB" w:rsidRDefault="00D17B90" w:rsidP="00D17B90">
            <w:pPr>
              <w:pStyle w:val="Text"/>
            </w:pPr>
            <w:r w:rsidRPr="005F70FB">
              <w:t>Natalia:</w:t>
            </w:r>
          </w:p>
        </w:tc>
        <w:tc>
          <w:tcPr>
            <w:tcW w:w="680" w:type="dxa"/>
            <w:shd w:val="clear" w:color="auto" w:fill="auto"/>
          </w:tcPr>
          <w:p w14:paraId="149E5564" w14:textId="77777777" w:rsidR="00D17B90" w:rsidRPr="005F70FB" w:rsidRDefault="00D17B90" w:rsidP="00D17B90">
            <w:pPr>
              <w:pStyle w:val="Text"/>
            </w:pPr>
            <w:r w:rsidRPr="005F70FB">
              <w:t>ibu,</w:t>
            </w:r>
          </w:p>
        </w:tc>
        <w:tc>
          <w:tcPr>
            <w:tcW w:w="475" w:type="dxa"/>
            <w:shd w:val="clear" w:color="auto" w:fill="auto"/>
          </w:tcPr>
          <w:p w14:paraId="193E9B5F" w14:textId="77777777" w:rsidR="00D17B90" w:rsidRPr="005F70FB" w:rsidRDefault="00D17B90" w:rsidP="00D17B90">
            <w:pPr>
              <w:pStyle w:val="Text"/>
            </w:pPr>
            <w:r w:rsidRPr="005F70FB">
              <w:t>de</w:t>
            </w:r>
          </w:p>
        </w:tc>
        <w:tc>
          <w:tcPr>
            <w:tcW w:w="759" w:type="dxa"/>
            <w:shd w:val="clear" w:color="auto" w:fill="auto"/>
          </w:tcPr>
          <w:p w14:paraId="11DB4E47" w14:textId="77777777" w:rsidR="00D17B90" w:rsidRPr="005F70FB" w:rsidRDefault="00D17B90" w:rsidP="00D17B90">
            <w:pPr>
              <w:pStyle w:val="Text"/>
            </w:pPr>
            <w:r w:rsidRPr="005F70FB">
              <w:t>su</w:t>
            </w:r>
          </w:p>
        </w:tc>
        <w:tc>
          <w:tcPr>
            <w:tcW w:w="593" w:type="dxa"/>
            <w:shd w:val="clear" w:color="auto" w:fill="auto"/>
          </w:tcPr>
          <w:p w14:paraId="2556A734" w14:textId="77777777" w:rsidR="00D17B90" w:rsidRPr="005F70FB" w:rsidRDefault="00D17B90" w:rsidP="00D17B90">
            <w:pPr>
              <w:pStyle w:val="Text"/>
            </w:pPr>
            <w:r w:rsidRPr="005F70FB">
              <w:t>bawa</w:t>
            </w:r>
          </w:p>
        </w:tc>
        <w:tc>
          <w:tcPr>
            <w:tcW w:w="475" w:type="dxa"/>
            <w:shd w:val="clear" w:color="auto" w:fill="auto"/>
          </w:tcPr>
          <w:p w14:paraId="08592C38" w14:textId="77777777" w:rsidR="00D17B90" w:rsidRPr="005F70FB" w:rsidRDefault="00D17B90" w:rsidP="00D17B90">
            <w:pPr>
              <w:pStyle w:val="Text"/>
            </w:pPr>
            <w:r w:rsidRPr="005F70FB">
              <w:t>de</w:t>
            </w:r>
          </w:p>
        </w:tc>
        <w:tc>
          <w:tcPr>
            <w:tcW w:w="553" w:type="dxa"/>
            <w:shd w:val="clear" w:color="auto" w:fill="auto"/>
          </w:tcPr>
          <w:p w14:paraId="600207E7" w14:textId="77777777" w:rsidR="00D17B90" w:rsidRPr="005F70FB" w:rsidRDefault="00D17B90" w:rsidP="00D17B90">
            <w:pPr>
              <w:pStyle w:val="Text"/>
            </w:pPr>
            <w:r w:rsidRPr="005F70FB">
              <w:t>pu</w:t>
            </w:r>
          </w:p>
        </w:tc>
        <w:tc>
          <w:tcPr>
            <w:tcW w:w="762" w:type="dxa"/>
            <w:shd w:val="clear" w:color="auto" w:fill="auto"/>
          </w:tcPr>
          <w:p w14:paraId="48F62586" w14:textId="77777777" w:rsidR="00D17B90" w:rsidRPr="005F70FB" w:rsidRDefault="00D17B90" w:rsidP="00D17B90">
            <w:pPr>
              <w:pStyle w:val="Text"/>
            </w:pPr>
            <w:r w:rsidRPr="005F70FB">
              <w:t>maytua?</w:t>
            </w:r>
          </w:p>
        </w:tc>
        <w:tc>
          <w:tcPr>
            <w:tcW w:w="1006" w:type="dxa"/>
            <w:shd w:val="clear" w:color="auto" w:fill="auto"/>
          </w:tcPr>
          <w:p w14:paraId="260A6225" w14:textId="77777777" w:rsidR="00D17B90" w:rsidRPr="005F70FB" w:rsidRDefault="00D17B90" w:rsidP="00D17B90">
            <w:pPr>
              <w:pStyle w:val="Text"/>
            </w:pPr>
            <w:r w:rsidRPr="005F70FB">
              <w:t>((laughter))</w:t>
            </w:r>
          </w:p>
        </w:tc>
      </w:tr>
      <w:tr w:rsidR="00AC23C4" w:rsidRPr="005F70FB" w14:paraId="3847003A" w14:textId="77777777" w:rsidTr="00AC23C4">
        <w:tc>
          <w:tcPr>
            <w:tcW w:w="679" w:type="dxa"/>
            <w:shd w:val="clear" w:color="auto" w:fill="auto"/>
          </w:tcPr>
          <w:p w14:paraId="4D5A3779" w14:textId="77777777" w:rsidR="00D17B90" w:rsidRPr="005F70FB" w:rsidRDefault="00D17B90" w:rsidP="00D17B90">
            <w:pPr>
              <w:pStyle w:val="GlossEng"/>
            </w:pPr>
          </w:p>
        </w:tc>
        <w:tc>
          <w:tcPr>
            <w:tcW w:w="794" w:type="dxa"/>
            <w:shd w:val="clear" w:color="auto" w:fill="auto"/>
          </w:tcPr>
          <w:p w14:paraId="190EF84C" w14:textId="77777777" w:rsidR="00D17B90" w:rsidRPr="005F70FB" w:rsidRDefault="00D17B90" w:rsidP="00D17B90">
            <w:pPr>
              <w:pStyle w:val="GlossEng"/>
            </w:pPr>
          </w:p>
        </w:tc>
        <w:tc>
          <w:tcPr>
            <w:tcW w:w="680" w:type="dxa"/>
            <w:shd w:val="clear" w:color="auto" w:fill="auto"/>
          </w:tcPr>
          <w:p w14:paraId="6E583F31" w14:textId="77777777" w:rsidR="00D17B90" w:rsidRPr="005F70FB" w:rsidRDefault="00D17B90" w:rsidP="00D17B90">
            <w:pPr>
              <w:pStyle w:val="GlossEng"/>
            </w:pPr>
            <w:r w:rsidRPr="005F70FB">
              <w:t>woman</w:t>
            </w:r>
          </w:p>
        </w:tc>
        <w:tc>
          <w:tcPr>
            <w:tcW w:w="475" w:type="dxa"/>
            <w:shd w:val="clear" w:color="auto" w:fill="auto"/>
          </w:tcPr>
          <w:p w14:paraId="4A7D34DC" w14:textId="77777777" w:rsidR="00D17B90" w:rsidRPr="005F70FB" w:rsidRDefault="00D17B90" w:rsidP="00D17B90">
            <w:pPr>
              <w:pStyle w:val="GlossEng"/>
            </w:pPr>
            <w:r w:rsidRPr="005F70FB">
              <w:rPr>
                <w:rStyle w:val="ChSmallCaps"/>
              </w:rPr>
              <w:t>3sg</w:t>
            </w:r>
          </w:p>
        </w:tc>
        <w:tc>
          <w:tcPr>
            <w:tcW w:w="759" w:type="dxa"/>
            <w:shd w:val="clear" w:color="auto" w:fill="auto"/>
          </w:tcPr>
          <w:p w14:paraId="4061B1B7" w14:textId="77777777" w:rsidR="00D17B90" w:rsidRPr="005F70FB" w:rsidRDefault="00D17B90" w:rsidP="00D17B90">
            <w:pPr>
              <w:pStyle w:val="GlossEng"/>
            </w:pPr>
            <w:r w:rsidRPr="005F70FB">
              <w:t>already</w:t>
            </w:r>
          </w:p>
        </w:tc>
        <w:tc>
          <w:tcPr>
            <w:tcW w:w="593" w:type="dxa"/>
            <w:shd w:val="clear" w:color="auto" w:fill="auto"/>
          </w:tcPr>
          <w:p w14:paraId="7EEB927E" w14:textId="77777777" w:rsidR="00D17B90" w:rsidRPr="005F70FB" w:rsidRDefault="00D17B90" w:rsidP="00D17B90">
            <w:pPr>
              <w:pStyle w:val="GlossEng"/>
            </w:pPr>
            <w:r w:rsidRPr="005F70FB">
              <w:t>bring</w:t>
            </w:r>
          </w:p>
        </w:tc>
        <w:tc>
          <w:tcPr>
            <w:tcW w:w="475" w:type="dxa"/>
            <w:shd w:val="clear" w:color="auto" w:fill="auto"/>
          </w:tcPr>
          <w:p w14:paraId="2E5FE3E3" w14:textId="77777777" w:rsidR="00D17B90" w:rsidRPr="005F70FB" w:rsidRDefault="00D17B90" w:rsidP="00D17B90">
            <w:pPr>
              <w:pStyle w:val="GlossEng"/>
            </w:pPr>
            <w:r w:rsidRPr="005F70FB">
              <w:rPr>
                <w:rStyle w:val="ChSmallCaps"/>
              </w:rPr>
              <w:t>3sg</w:t>
            </w:r>
          </w:p>
        </w:tc>
        <w:tc>
          <w:tcPr>
            <w:tcW w:w="553" w:type="dxa"/>
            <w:shd w:val="clear" w:color="auto" w:fill="auto"/>
          </w:tcPr>
          <w:p w14:paraId="2FB63589" w14:textId="77777777" w:rsidR="00D17B90" w:rsidRPr="005F70FB" w:rsidRDefault="00D17B90" w:rsidP="00D17B90">
            <w:pPr>
              <w:pStyle w:val="GlossEng"/>
            </w:pPr>
            <w:r w:rsidRPr="005F70FB">
              <w:rPr>
                <w:rStyle w:val="ChSmallCaps"/>
              </w:rPr>
              <w:t>poss</w:t>
            </w:r>
          </w:p>
        </w:tc>
        <w:tc>
          <w:tcPr>
            <w:tcW w:w="762" w:type="dxa"/>
            <w:shd w:val="clear" w:color="auto" w:fill="auto"/>
          </w:tcPr>
          <w:p w14:paraId="7C3099D7" w14:textId="77777777" w:rsidR="00D17B90" w:rsidRPr="005F70FB" w:rsidRDefault="00D17B90" w:rsidP="00D17B90">
            <w:pPr>
              <w:pStyle w:val="GlossEng"/>
            </w:pPr>
            <w:r w:rsidRPr="005F70FB">
              <w:t>wife</w:t>
            </w:r>
          </w:p>
        </w:tc>
        <w:tc>
          <w:tcPr>
            <w:tcW w:w="1006" w:type="dxa"/>
            <w:shd w:val="clear" w:color="auto" w:fill="auto"/>
          </w:tcPr>
          <w:p w14:paraId="6F8ABB79" w14:textId="77777777" w:rsidR="00D17B90" w:rsidRPr="005F70FB" w:rsidRDefault="00D17B90" w:rsidP="00D17B90">
            <w:pPr>
              <w:pStyle w:val="GlossEng"/>
            </w:pPr>
          </w:p>
        </w:tc>
      </w:tr>
    </w:tbl>
    <w:p w14:paraId="16E080DF" w14:textId="77777777" w:rsidR="00D17B90" w:rsidRPr="005F70FB" w:rsidRDefault="00D17B90" w:rsidP="00D17B90">
      <w:pPr>
        <w:pStyle w:val="FreeTranslEng"/>
      </w:pPr>
      <w:r w:rsidRPr="005F70FB">
        <w:t>Natalia: mother, did he already bring his wife? ((laughter))</w:t>
      </w:r>
    </w:p>
    <w:tbl>
      <w:tblPr>
        <w:tblW w:w="0" w:type="auto"/>
        <w:tblCellMar>
          <w:left w:w="42" w:type="dxa"/>
          <w:right w:w="42" w:type="dxa"/>
        </w:tblCellMar>
        <w:tblLook w:val="01E0" w:firstRow="1" w:lastRow="1" w:firstColumn="1" w:lastColumn="1" w:noHBand="0" w:noVBand="0"/>
      </w:tblPr>
      <w:tblGrid>
        <w:gridCol w:w="709"/>
        <w:gridCol w:w="447"/>
        <w:gridCol w:w="469"/>
        <w:gridCol w:w="625"/>
        <w:gridCol w:w="614"/>
        <w:gridCol w:w="475"/>
        <w:gridCol w:w="458"/>
        <w:gridCol w:w="469"/>
        <w:gridCol w:w="625"/>
      </w:tblGrid>
      <w:tr w:rsidR="00AC23C4" w:rsidRPr="005F70FB" w14:paraId="670EE414" w14:textId="77777777" w:rsidTr="00AC23C4">
        <w:tc>
          <w:tcPr>
            <w:tcW w:w="709" w:type="dxa"/>
            <w:shd w:val="clear" w:color="auto" w:fill="auto"/>
          </w:tcPr>
          <w:p w14:paraId="3DBCAFA6" w14:textId="77777777" w:rsidR="00D17B90" w:rsidRPr="005F70FB" w:rsidRDefault="00D17B90" w:rsidP="00D17B90">
            <w:pPr>
              <w:pStyle w:val="O0Nwnext"/>
            </w:pPr>
            <w:r w:rsidRPr="005F70FB">
              <w:t>0012</w:t>
            </w:r>
          </w:p>
        </w:tc>
        <w:tc>
          <w:tcPr>
            <w:tcW w:w="447" w:type="dxa"/>
            <w:shd w:val="clear" w:color="auto" w:fill="auto"/>
          </w:tcPr>
          <w:p w14:paraId="0AAB3578" w14:textId="77777777" w:rsidR="00D17B90" w:rsidRPr="005F70FB" w:rsidRDefault="00D17B90" w:rsidP="00D17B90">
            <w:pPr>
              <w:pStyle w:val="Text"/>
            </w:pPr>
            <w:r w:rsidRPr="005F70FB">
              <w:t>Ida:</w:t>
            </w:r>
          </w:p>
        </w:tc>
        <w:tc>
          <w:tcPr>
            <w:tcW w:w="469" w:type="dxa"/>
            <w:shd w:val="clear" w:color="auto" w:fill="auto"/>
          </w:tcPr>
          <w:p w14:paraId="652EFEFA" w14:textId="77777777" w:rsidR="00D17B90" w:rsidRPr="005F70FB" w:rsidRDefault="00D17B90" w:rsidP="00D17B90">
            <w:pPr>
              <w:pStyle w:val="Text"/>
            </w:pPr>
            <w:r w:rsidRPr="005F70FB">
              <w:t>tra</w:t>
            </w:r>
          </w:p>
        </w:tc>
        <w:tc>
          <w:tcPr>
            <w:tcW w:w="625" w:type="dxa"/>
            <w:shd w:val="clear" w:color="auto" w:fill="auto"/>
          </w:tcPr>
          <w:p w14:paraId="56F8BA79" w14:textId="77777777" w:rsidR="00D17B90" w:rsidRPr="005F70FB" w:rsidRDefault="00D17B90" w:rsidP="00D17B90">
            <w:pPr>
              <w:pStyle w:val="Text"/>
            </w:pPr>
            <w:r w:rsidRPr="005F70FB">
              <w:t>taw,</w:t>
            </w:r>
          </w:p>
        </w:tc>
        <w:tc>
          <w:tcPr>
            <w:tcW w:w="614" w:type="dxa"/>
            <w:shd w:val="clear" w:color="auto" w:fill="auto"/>
          </w:tcPr>
          <w:p w14:paraId="1F16A540" w14:textId="77777777" w:rsidR="00D17B90" w:rsidRPr="005F70FB" w:rsidRDefault="00D17B90" w:rsidP="00D17B90">
            <w:pPr>
              <w:pStyle w:val="Text"/>
            </w:pPr>
            <w:r w:rsidRPr="005F70FB">
              <w:t>tanya</w:t>
            </w:r>
          </w:p>
        </w:tc>
        <w:tc>
          <w:tcPr>
            <w:tcW w:w="475" w:type="dxa"/>
            <w:shd w:val="clear" w:color="auto" w:fill="auto"/>
          </w:tcPr>
          <w:p w14:paraId="42CE544D" w14:textId="77777777" w:rsidR="00D17B90" w:rsidRPr="005F70FB" w:rsidRDefault="00D17B90" w:rsidP="00D17B90">
            <w:pPr>
              <w:pStyle w:val="Text"/>
            </w:pPr>
            <w:r w:rsidRPr="005F70FB">
              <w:t>dia,</w:t>
            </w:r>
          </w:p>
        </w:tc>
        <w:tc>
          <w:tcPr>
            <w:tcW w:w="458" w:type="dxa"/>
            <w:shd w:val="clear" w:color="auto" w:fill="auto"/>
          </w:tcPr>
          <w:p w14:paraId="0084F5D4" w14:textId="77777777" w:rsidR="00D17B90" w:rsidRPr="005F70FB" w:rsidRDefault="00D17B90" w:rsidP="00D17B90">
            <w:pPr>
              <w:pStyle w:val="Text"/>
            </w:pPr>
            <w:r w:rsidRPr="005F70FB">
              <w:t>sa</w:t>
            </w:r>
          </w:p>
        </w:tc>
        <w:tc>
          <w:tcPr>
            <w:tcW w:w="469" w:type="dxa"/>
            <w:shd w:val="clear" w:color="auto" w:fill="auto"/>
          </w:tcPr>
          <w:p w14:paraId="07D7700E" w14:textId="77777777" w:rsidR="00D17B90" w:rsidRPr="005F70FB" w:rsidRDefault="00D17B90" w:rsidP="00D17B90">
            <w:pPr>
              <w:pStyle w:val="Text"/>
            </w:pPr>
            <w:r w:rsidRPr="005F70FB">
              <w:t>tra</w:t>
            </w:r>
          </w:p>
        </w:tc>
        <w:tc>
          <w:tcPr>
            <w:tcW w:w="625" w:type="dxa"/>
            <w:shd w:val="clear" w:color="auto" w:fill="auto"/>
          </w:tcPr>
          <w:p w14:paraId="6EF278BD" w14:textId="77777777" w:rsidR="00D17B90" w:rsidRPr="005F70FB" w:rsidRDefault="00D17B90" w:rsidP="00D17B90">
            <w:pPr>
              <w:pStyle w:val="Text"/>
            </w:pPr>
            <w:r w:rsidRPr="005F70FB">
              <w:t>taw</w:t>
            </w:r>
          </w:p>
        </w:tc>
      </w:tr>
      <w:tr w:rsidR="00AC23C4" w:rsidRPr="005F70FB" w14:paraId="59A4C28B" w14:textId="77777777" w:rsidTr="00AC23C4">
        <w:tc>
          <w:tcPr>
            <w:tcW w:w="709" w:type="dxa"/>
            <w:shd w:val="clear" w:color="auto" w:fill="auto"/>
          </w:tcPr>
          <w:p w14:paraId="4150CDC6" w14:textId="77777777" w:rsidR="00D17B90" w:rsidRPr="005F70FB" w:rsidRDefault="00D17B90" w:rsidP="00D17B90">
            <w:pPr>
              <w:pStyle w:val="GlossEng"/>
            </w:pPr>
          </w:p>
        </w:tc>
        <w:tc>
          <w:tcPr>
            <w:tcW w:w="447" w:type="dxa"/>
            <w:shd w:val="clear" w:color="auto" w:fill="auto"/>
          </w:tcPr>
          <w:p w14:paraId="53F2FE18" w14:textId="77777777" w:rsidR="00D17B90" w:rsidRPr="005F70FB" w:rsidRDefault="00D17B90" w:rsidP="00D17B90">
            <w:pPr>
              <w:pStyle w:val="GlossEng"/>
            </w:pPr>
          </w:p>
        </w:tc>
        <w:tc>
          <w:tcPr>
            <w:tcW w:w="469" w:type="dxa"/>
            <w:shd w:val="clear" w:color="auto" w:fill="auto"/>
          </w:tcPr>
          <w:p w14:paraId="2C0ABE67" w14:textId="77777777" w:rsidR="00D17B90" w:rsidRPr="005F70FB" w:rsidRDefault="00D17B90" w:rsidP="00D17B90">
            <w:pPr>
              <w:pStyle w:val="GlossEng"/>
            </w:pPr>
            <w:r w:rsidRPr="005F70FB">
              <w:rPr>
                <w:rStyle w:val="ChSmallCaps"/>
              </w:rPr>
              <w:t>neg</w:t>
            </w:r>
          </w:p>
        </w:tc>
        <w:tc>
          <w:tcPr>
            <w:tcW w:w="625" w:type="dxa"/>
            <w:shd w:val="clear" w:color="auto" w:fill="auto"/>
          </w:tcPr>
          <w:p w14:paraId="33374D89" w14:textId="77777777" w:rsidR="00D17B90" w:rsidRPr="005F70FB" w:rsidRDefault="00D17B90" w:rsidP="00D17B90">
            <w:pPr>
              <w:pStyle w:val="GlossEng"/>
            </w:pPr>
            <w:r w:rsidRPr="005F70FB">
              <w:t>know</w:t>
            </w:r>
          </w:p>
        </w:tc>
        <w:tc>
          <w:tcPr>
            <w:tcW w:w="614" w:type="dxa"/>
            <w:shd w:val="clear" w:color="auto" w:fill="auto"/>
          </w:tcPr>
          <w:p w14:paraId="6BA64B9F" w14:textId="77777777" w:rsidR="00D17B90" w:rsidRPr="005F70FB" w:rsidRDefault="00D17B90" w:rsidP="00D17B90">
            <w:pPr>
              <w:pStyle w:val="GlossEng"/>
            </w:pPr>
            <w:r w:rsidRPr="005F70FB">
              <w:t>ask</w:t>
            </w:r>
          </w:p>
        </w:tc>
        <w:tc>
          <w:tcPr>
            <w:tcW w:w="475" w:type="dxa"/>
            <w:shd w:val="clear" w:color="auto" w:fill="auto"/>
          </w:tcPr>
          <w:p w14:paraId="65AFFE35" w14:textId="77777777" w:rsidR="00D17B90" w:rsidRPr="005F70FB" w:rsidRDefault="00D17B90" w:rsidP="00D17B90">
            <w:pPr>
              <w:pStyle w:val="GlossEng"/>
            </w:pPr>
            <w:r w:rsidRPr="005F70FB">
              <w:rPr>
                <w:rStyle w:val="ChSmallCaps"/>
              </w:rPr>
              <w:t>3sg</w:t>
            </w:r>
          </w:p>
        </w:tc>
        <w:tc>
          <w:tcPr>
            <w:tcW w:w="458" w:type="dxa"/>
            <w:shd w:val="clear" w:color="auto" w:fill="auto"/>
          </w:tcPr>
          <w:p w14:paraId="2BB82361" w14:textId="77777777" w:rsidR="00D17B90" w:rsidRPr="005F70FB" w:rsidRDefault="00D17B90" w:rsidP="00D17B90">
            <w:pPr>
              <w:pStyle w:val="GlossEng"/>
            </w:pPr>
            <w:r w:rsidRPr="005F70FB">
              <w:rPr>
                <w:rStyle w:val="ChSmallCaps"/>
              </w:rPr>
              <w:t>1sg</w:t>
            </w:r>
          </w:p>
        </w:tc>
        <w:tc>
          <w:tcPr>
            <w:tcW w:w="469" w:type="dxa"/>
            <w:shd w:val="clear" w:color="auto" w:fill="auto"/>
          </w:tcPr>
          <w:p w14:paraId="5231F7D6" w14:textId="77777777" w:rsidR="00D17B90" w:rsidRPr="005F70FB" w:rsidRDefault="00D17B90" w:rsidP="00D17B90">
            <w:pPr>
              <w:pStyle w:val="GlossEng"/>
            </w:pPr>
            <w:r w:rsidRPr="005F70FB">
              <w:rPr>
                <w:rStyle w:val="ChSmallCaps"/>
              </w:rPr>
              <w:t>neg</w:t>
            </w:r>
          </w:p>
        </w:tc>
        <w:tc>
          <w:tcPr>
            <w:tcW w:w="625" w:type="dxa"/>
            <w:shd w:val="clear" w:color="auto" w:fill="auto"/>
          </w:tcPr>
          <w:p w14:paraId="61FD9E0A" w14:textId="77777777" w:rsidR="00D17B90" w:rsidRPr="005F70FB" w:rsidRDefault="00D17B90" w:rsidP="00D17B90">
            <w:pPr>
              <w:pStyle w:val="GlossEng"/>
            </w:pPr>
            <w:r w:rsidRPr="005F70FB">
              <w:t>know</w:t>
            </w:r>
          </w:p>
        </w:tc>
      </w:tr>
    </w:tbl>
    <w:p w14:paraId="20C83154" w14:textId="6CFFED51" w:rsidR="00D17B90" w:rsidRPr="005F70FB" w:rsidRDefault="00D17B90" w:rsidP="00D17B90">
      <w:pPr>
        <w:pStyle w:val="FreeTranslEng"/>
      </w:pPr>
      <w:r w:rsidRPr="005F70FB">
        <w:t>Ida: I don</w:t>
      </w:r>
      <w:r w:rsidR="00B7093A" w:rsidRPr="005F70FB">
        <w:t>’</w:t>
      </w:r>
      <w:r w:rsidRPr="005F70FB">
        <w:t>t know, ask him, I don</w:t>
      </w:r>
      <w:r w:rsidR="00B7093A" w:rsidRPr="005F70FB">
        <w:t>’</w:t>
      </w:r>
      <w:r w:rsidRPr="005F70FB">
        <w:t>t know</w:t>
      </w:r>
    </w:p>
    <w:tbl>
      <w:tblPr>
        <w:tblW w:w="2011" w:type="dxa"/>
        <w:tblCellMar>
          <w:left w:w="42" w:type="dxa"/>
          <w:right w:w="42" w:type="dxa"/>
        </w:tblCellMar>
        <w:tblLook w:val="01E0" w:firstRow="1" w:lastRow="1" w:firstColumn="1" w:lastColumn="1" w:noHBand="0" w:noVBand="0"/>
      </w:tblPr>
      <w:tblGrid>
        <w:gridCol w:w="709"/>
        <w:gridCol w:w="729"/>
        <w:gridCol w:w="573"/>
      </w:tblGrid>
      <w:tr w:rsidR="00D17B90" w:rsidRPr="005F70FB" w14:paraId="4D1CCB30" w14:textId="77777777" w:rsidTr="00AC23C4">
        <w:tc>
          <w:tcPr>
            <w:tcW w:w="709" w:type="dxa"/>
            <w:shd w:val="clear" w:color="auto" w:fill="auto"/>
          </w:tcPr>
          <w:p w14:paraId="3B192D65" w14:textId="77777777" w:rsidR="00D17B90" w:rsidRPr="005F70FB" w:rsidRDefault="00D17B90" w:rsidP="00D17B90">
            <w:pPr>
              <w:pStyle w:val="O0Nwnext"/>
            </w:pPr>
            <w:r w:rsidRPr="005F70FB">
              <w:t>0013</w:t>
            </w:r>
          </w:p>
        </w:tc>
        <w:tc>
          <w:tcPr>
            <w:tcW w:w="729" w:type="dxa"/>
            <w:shd w:val="clear" w:color="auto" w:fill="auto"/>
          </w:tcPr>
          <w:p w14:paraId="4FEF5947" w14:textId="77777777" w:rsidR="00D17B90" w:rsidRPr="005F70FB" w:rsidRDefault="00D17B90" w:rsidP="00D17B90">
            <w:pPr>
              <w:pStyle w:val="Text"/>
            </w:pPr>
            <w:r w:rsidRPr="005F70FB">
              <w:t>MO-1:</w:t>
            </w:r>
          </w:p>
        </w:tc>
        <w:tc>
          <w:tcPr>
            <w:tcW w:w="573" w:type="dxa"/>
            <w:shd w:val="clear" w:color="auto" w:fill="auto"/>
          </w:tcPr>
          <w:p w14:paraId="2C40CD9D" w14:textId="77777777" w:rsidR="00D17B90" w:rsidRPr="005F70FB" w:rsidRDefault="00D17B90" w:rsidP="00D17B90">
            <w:pPr>
              <w:pStyle w:val="Text"/>
            </w:pPr>
            <w:r w:rsidRPr="005F70FB">
              <w:t>[</w:t>
            </w:r>
            <w:r w:rsidRPr="005F70FB">
              <w:rPr>
                <w:rStyle w:val="ChSmallCaps"/>
              </w:rPr>
              <w:t>up</w:t>
            </w:r>
            <w:r w:rsidRPr="005F70FB">
              <w:t>]</w:t>
            </w:r>
          </w:p>
        </w:tc>
      </w:tr>
    </w:tbl>
    <w:p w14:paraId="64ABD165" w14:textId="77777777" w:rsidR="00D17B90" w:rsidRPr="005F70FB" w:rsidRDefault="00D17B90" w:rsidP="00D17B90">
      <w:pPr>
        <w:pStyle w:val="FreeTranslEng"/>
      </w:pPr>
      <w:r w:rsidRPr="005F70FB">
        <w:t>MO-1: [</w:t>
      </w:r>
      <w:r w:rsidRPr="005F70FB">
        <w:rPr>
          <w:rStyle w:val="ChSmallCaps"/>
        </w:rPr>
        <w:t>up</w:t>
      </w:r>
      <w:r w:rsidRPr="005F70FB">
        <w:t>]</w:t>
      </w:r>
    </w:p>
    <w:tbl>
      <w:tblPr>
        <w:tblW w:w="4492" w:type="dxa"/>
        <w:tblCellMar>
          <w:left w:w="42" w:type="dxa"/>
          <w:right w:w="42" w:type="dxa"/>
        </w:tblCellMar>
        <w:tblLook w:val="01E0" w:firstRow="1" w:lastRow="1" w:firstColumn="1" w:lastColumn="1" w:noHBand="0" w:noVBand="0"/>
      </w:tblPr>
      <w:tblGrid>
        <w:gridCol w:w="709"/>
        <w:gridCol w:w="729"/>
        <w:gridCol w:w="489"/>
        <w:gridCol w:w="562"/>
        <w:gridCol w:w="779"/>
        <w:gridCol w:w="573"/>
        <w:gridCol w:w="651"/>
      </w:tblGrid>
      <w:tr w:rsidR="00AC23C4" w:rsidRPr="005F70FB" w14:paraId="0A16D506" w14:textId="77777777" w:rsidTr="00AC23C4">
        <w:tc>
          <w:tcPr>
            <w:tcW w:w="709" w:type="dxa"/>
            <w:shd w:val="clear" w:color="auto" w:fill="auto"/>
          </w:tcPr>
          <w:p w14:paraId="2E8CEB2E" w14:textId="77777777" w:rsidR="00D17B90" w:rsidRPr="005F70FB" w:rsidRDefault="00D17B90" w:rsidP="00D17B90">
            <w:pPr>
              <w:pStyle w:val="O0Nwnext"/>
            </w:pPr>
            <w:r w:rsidRPr="005F70FB">
              <w:t>0014</w:t>
            </w:r>
          </w:p>
        </w:tc>
        <w:tc>
          <w:tcPr>
            <w:tcW w:w="729" w:type="dxa"/>
            <w:shd w:val="clear" w:color="auto" w:fill="auto"/>
          </w:tcPr>
          <w:p w14:paraId="6F27153B" w14:textId="77777777" w:rsidR="00D17B90" w:rsidRPr="005F70FB" w:rsidRDefault="00D17B90" w:rsidP="00D17B90">
            <w:pPr>
              <w:pStyle w:val="Text"/>
            </w:pPr>
            <w:r w:rsidRPr="005F70FB">
              <w:t>MO-2:</w:t>
            </w:r>
          </w:p>
        </w:tc>
        <w:tc>
          <w:tcPr>
            <w:tcW w:w="489" w:type="dxa"/>
            <w:shd w:val="clear" w:color="auto" w:fill="auto"/>
          </w:tcPr>
          <w:p w14:paraId="49666A40" w14:textId="77777777" w:rsidR="00D17B90" w:rsidRPr="005F70FB" w:rsidRDefault="00D17B90" w:rsidP="00D17B90">
            <w:pPr>
              <w:pStyle w:val="Text"/>
            </w:pPr>
            <w:r w:rsidRPr="005F70FB">
              <w:t>sa</w:t>
            </w:r>
          </w:p>
        </w:tc>
        <w:tc>
          <w:tcPr>
            <w:tcW w:w="562" w:type="dxa"/>
            <w:shd w:val="clear" w:color="auto" w:fill="auto"/>
          </w:tcPr>
          <w:p w14:paraId="7906EFCA" w14:textId="77777777" w:rsidR="00D17B90" w:rsidRPr="005F70FB" w:rsidRDefault="00D17B90" w:rsidP="00D17B90">
            <w:pPr>
              <w:pStyle w:val="Text"/>
            </w:pPr>
            <w:r w:rsidRPr="005F70FB">
              <w:t>ada</w:t>
            </w:r>
          </w:p>
        </w:tc>
        <w:tc>
          <w:tcPr>
            <w:tcW w:w="779" w:type="dxa"/>
            <w:shd w:val="clear" w:color="auto" w:fill="auto"/>
          </w:tcPr>
          <w:p w14:paraId="1A2A10B8" w14:textId="77777777" w:rsidR="00D17B90" w:rsidRPr="005F70FB" w:rsidRDefault="00D17B90" w:rsidP="00D17B90">
            <w:pPr>
              <w:pStyle w:val="Text"/>
            </w:pPr>
            <w:r w:rsidRPr="005F70FB">
              <w:t>lewat</w:t>
            </w:r>
          </w:p>
        </w:tc>
        <w:tc>
          <w:tcPr>
            <w:tcW w:w="573" w:type="dxa"/>
            <w:shd w:val="clear" w:color="auto" w:fill="auto"/>
          </w:tcPr>
          <w:p w14:paraId="5AD031E4" w14:textId="77777777" w:rsidR="00D17B90" w:rsidRPr="005F70FB" w:rsidRDefault="00D17B90" w:rsidP="00D17B90">
            <w:pPr>
              <w:pStyle w:val="Text"/>
            </w:pPr>
            <w:r w:rsidRPr="005F70FB">
              <w:t>deng</w:t>
            </w:r>
          </w:p>
        </w:tc>
        <w:tc>
          <w:tcPr>
            <w:tcW w:w="651" w:type="dxa"/>
            <w:shd w:val="clear" w:color="auto" w:fill="auto"/>
          </w:tcPr>
          <w:p w14:paraId="0016E9E0" w14:textId="77777777" w:rsidR="00D17B90" w:rsidRPr="005F70FB" w:rsidRDefault="00D17B90" w:rsidP="00D17B90">
            <w:pPr>
              <w:pStyle w:val="Text"/>
            </w:pPr>
            <w:r w:rsidRPr="005F70FB">
              <w:t>mobil</w:t>
            </w:r>
          </w:p>
        </w:tc>
      </w:tr>
      <w:tr w:rsidR="00AC23C4" w:rsidRPr="005F70FB" w14:paraId="155EE00C" w14:textId="77777777" w:rsidTr="00AC23C4">
        <w:tc>
          <w:tcPr>
            <w:tcW w:w="709" w:type="dxa"/>
            <w:shd w:val="clear" w:color="auto" w:fill="auto"/>
          </w:tcPr>
          <w:p w14:paraId="28F705D3" w14:textId="77777777" w:rsidR="00D17B90" w:rsidRPr="005F70FB" w:rsidRDefault="00D17B90" w:rsidP="00D17B90">
            <w:pPr>
              <w:pStyle w:val="GlossEng"/>
            </w:pPr>
          </w:p>
        </w:tc>
        <w:tc>
          <w:tcPr>
            <w:tcW w:w="729" w:type="dxa"/>
            <w:shd w:val="clear" w:color="auto" w:fill="auto"/>
          </w:tcPr>
          <w:p w14:paraId="27A72B17" w14:textId="77777777" w:rsidR="00D17B90" w:rsidRPr="005F70FB" w:rsidRDefault="00D17B90" w:rsidP="00D17B90">
            <w:pPr>
              <w:pStyle w:val="GlossEng"/>
            </w:pPr>
          </w:p>
        </w:tc>
        <w:tc>
          <w:tcPr>
            <w:tcW w:w="489" w:type="dxa"/>
            <w:shd w:val="clear" w:color="auto" w:fill="auto"/>
          </w:tcPr>
          <w:p w14:paraId="532CE4E6" w14:textId="77777777" w:rsidR="00D17B90" w:rsidRPr="005F70FB" w:rsidRDefault="00D17B90" w:rsidP="00D17B90">
            <w:pPr>
              <w:pStyle w:val="GlossEng"/>
            </w:pPr>
            <w:r w:rsidRPr="005F70FB">
              <w:rPr>
                <w:rStyle w:val="ChSmallCaps"/>
              </w:rPr>
              <w:t>1sg</w:t>
            </w:r>
          </w:p>
        </w:tc>
        <w:tc>
          <w:tcPr>
            <w:tcW w:w="562" w:type="dxa"/>
            <w:shd w:val="clear" w:color="auto" w:fill="auto"/>
          </w:tcPr>
          <w:p w14:paraId="7C5639B2" w14:textId="77777777" w:rsidR="00D17B90" w:rsidRPr="005F70FB" w:rsidRDefault="00D17B90" w:rsidP="00D17B90">
            <w:pPr>
              <w:pStyle w:val="GlossEng"/>
            </w:pPr>
            <w:r w:rsidRPr="005F70FB">
              <w:t>exist</w:t>
            </w:r>
          </w:p>
        </w:tc>
        <w:tc>
          <w:tcPr>
            <w:tcW w:w="779" w:type="dxa"/>
            <w:shd w:val="clear" w:color="auto" w:fill="auto"/>
          </w:tcPr>
          <w:p w14:paraId="12F06252" w14:textId="77777777" w:rsidR="00D17B90" w:rsidRPr="005F70FB" w:rsidRDefault="00D17B90" w:rsidP="00D17B90">
            <w:pPr>
              <w:pStyle w:val="GlossEng"/>
            </w:pPr>
            <w:r w:rsidRPr="005F70FB">
              <w:t>pass.by</w:t>
            </w:r>
          </w:p>
        </w:tc>
        <w:tc>
          <w:tcPr>
            <w:tcW w:w="573" w:type="dxa"/>
            <w:shd w:val="clear" w:color="auto" w:fill="auto"/>
          </w:tcPr>
          <w:p w14:paraId="2AF8929F" w14:textId="77777777" w:rsidR="00D17B90" w:rsidRPr="005F70FB" w:rsidRDefault="00D17B90" w:rsidP="00D17B90">
            <w:pPr>
              <w:pStyle w:val="GlossEng"/>
            </w:pPr>
            <w:r w:rsidRPr="005F70FB">
              <w:t>with</w:t>
            </w:r>
          </w:p>
        </w:tc>
        <w:tc>
          <w:tcPr>
            <w:tcW w:w="651" w:type="dxa"/>
            <w:shd w:val="clear" w:color="auto" w:fill="auto"/>
          </w:tcPr>
          <w:p w14:paraId="1D1DA565" w14:textId="77777777" w:rsidR="00D17B90" w:rsidRPr="005F70FB" w:rsidRDefault="00D17B90" w:rsidP="00D17B90">
            <w:pPr>
              <w:pStyle w:val="GlossEng"/>
            </w:pPr>
            <w:r w:rsidRPr="005F70FB">
              <w:t>car</w:t>
            </w:r>
          </w:p>
        </w:tc>
      </w:tr>
    </w:tbl>
    <w:p w14:paraId="73C5E35B" w14:textId="77777777" w:rsidR="00D17B90" w:rsidRPr="005F70FB" w:rsidRDefault="00D17B90" w:rsidP="00D17B90">
      <w:pPr>
        <w:pStyle w:val="FreeTranslEng"/>
      </w:pPr>
      <w:r w:rsidRPr="005F70FB">
        <w:t>MO-2: I was passing by in a car</w:t>
      </w:r>
    </w:p>
    <w:tbl>
      <w:tblPr>
        <w:tblW w:w="6788" w:type="dxa"/>
        <w:tblInd w:w="42" w:type="dxa"/>
        <w:tblCellMar>
          <w:left w:w="42" w:type="dxa"/>
          <w:right w:w="42" w:type="dxa"/>
        </w:tblCellMar>
        <w:tblLook w:val="01E0" w:firstRow="1" w:lastRow="1" w:firstColumn="1" w:lastColumn="1" w:noHBand="0" w:noVBand="0"/>
      </w:tblPr>
      <w:tblGrid>
        <w:gridCol w:w="707"/>
        <w:gridCol w:w="484"/>
        <w:gridCol w:w="278"/>
        <w:gridCol w:w="14"/>
        <w:gridCol w:w="61"/>
        <w:gridCol w:w="136"/>
        <w:gridCol w:w="149"/>
        <w:gridCol w:w="142"/>
        <w:gridCol w:w="93"/>
        <w:gridCol w:w="346"/>
        <w:gridCol w:w="134"/>
        <w:gridCol w:w="47"/>
        <w:gridCol w:w="129"/>
        <w:gridCol w:w="214"/>
        <w:gridCol w:w="282"/>
        <w:gridCol w:w="63"/>
        <w:gridCol w:w="239"/>
        <w:gridCol w:w="95"/>
        <w:gridCol w:w="58"/>
        <w:gridCol w:w="215"/>
        <w:gridCol w:w="194"/>
        <w:gridCol w:w="157"/>
        <w:gridCol w:w="22"/>
        <w:gridCol w:w="107"/>
        <w:gridCol w:w="489"/>
        <w:gridCol w:w="15"/>
        <w:gridCol w:w="95"/>
        <w:gridCol w:w="106"/>
        <w:gridCol w:w="288"/>
        <w:gridCol w:w="297"/>
        <w:gridCol w:w="14"/>
        <w:gridCol w:w="205"/>
        <w:gridCol w:w="57"/>
        <w:gridCol w:w="297"/>
        <w:gridCol w:w="310"/>
        <w:gridCol w:w="98"/>
        <w:gridCol w:w="151"/>
      </w:tblGrid>
      <w:tr w:rsidR="00AC23C4" w:rsidRPr="005F70FB" w14:paraId="240929AB" w14:textId="77777777" w:rsidTr="00227178">
        <w:tc>
          <w:tcPr>
            <w:tcW w:w="707" w:type="dxa"/>
            <w:shd w:val="clear" w:color="auto" w:fill="auto"/>
          </w:tcPr>
          <w:p w14:paraId="09B00057" w14:textId="77777777" w:rsidR="00D17B90" w:rsidRPr="005F70FB" w:rsidRDefault="00D17B90" w:rsidP="00D17B90">
            <w:pPr>
              <w:pStyle w:val="O0Nwnext"/>
            </w:pPr>
            <w:r w:rsidRPr="005F70FB">
              <w:t>0015</w:t>
            </w:r>
          </w:p>
        </w:tc>
        <w:tc>
          <w:tcPr>
            <w:tcW w:w="837" w:type="dxa"/>
            <w:gridSpan w:val="4"/>
            <w:shd w:val="clear" w:color="auto" w:fill="auto"/>
          </w:tcPr>
          <w:p w14:paraId="4009BAD5" w14:textId="77777777" w:rsidR="00D17B90" w:rsidRPr="005F70FB" w:rsidRDefault="00D17B90" w:rsidP="00D17B90">
            <w:pPr>
              <w:pStyle w:val="Text"/>
            </w:pPr>
            <w:r w:rsidRPr="005F70FB">
              <w:t>Natalia:</w:t>
            </w:r>
          </w:p>
        </w:tc>
        <w:tc>
          <w:tcPr>
            <w:tcW w:w="866" w:type="dxa"/>
            <w:gridSpan w:val="5"/>
            <w:shd w:val="clear" w:color="auto" w:fill="auto"/>
          </w:tcPr>
          <w:p w14:paraId="5051642E" w14:textId="77777777" w:rsidR="00D17B90" w:rsidRPr="005F70FB" w:rsidRDefault="00D17B90" w:rsidP="00D17B90">
            <w:pPr>
              <w:pStyle w:val="Text"/>
            </w:pPr>
            <w:r w:rsidRPr="005F70FB">
              <w:t>bahaya!,</w:t>
            </w:r>
          </w:p>
        </w:tc>
        <w:tc>
          <w:tcPr>
            <w:tcW w:w="806" w:type="dxa"/>
            <w:gridSpan w:val="5"/>
            <w:shd w:val="clear" w:color="auto" w:fill="auto"/>
          </w:tcPr>
          <w:p w14:paraId="5D7D1AA4" w14:textId="77777777" w:rsidR="00D17B90" w:rsidRPr="005F70FB" w:rsidRDefault="00D17B90" w:rsidP="00D17B90">
            <w:pPr>
              <w:pStyle w:val="Text"/>
            </w:pPr>
            <w:r w:rsidRPr="005F70FB">
              <w:t>((pause))</w:t>
            </w:r>
          </w:p>
        </w:tc>
        <w:tc>
          <w:tcPr>
            <w:tcW w:w="397" w:type="dxa"/>
            <w:gridSpan w:val="3"/>
            <w:shd w:val="clear" w:color="auto" w:fill="auto"/>
          </w:tcPr>
          <w:p w14:paraId="2373EEEE" w14:textId="77777777" w:rsidR="00D17B90" w:rsidRPr="005F70FB" w:rsidRDefault="00D17B90" w:rsidP="00D17B90">
            <w:pPr>
              <w:pStyle w:val="Text"/>
            </w:pPr>
            <w:r w:rsidRPr="005F70FB">
              <w:t>ko</w:t>
            </w:r>
          </w:p>
        </w:tc>
        <w:tc>
          <w:tcPr>
            <w:tcW w:w="624" w:type="dxa"/>
            <w:gridSpan w:val="4"/>
            <w:shd w:val="clear" w:color="auto" w:fill="auto"/>
          </w:tcPr>
          <w:p w14:paraId="31A1E2C6" w14:textId="77777777" w:rsidR="00D17B90" w:rsidRPr="005F70FB" w:rsidRDefault="00D17B90" w:rsidP="00D17B90">
            <w:pPr>
              <w:pStyle w:val="Text"/>
            </w:pPr>
            <w:r w:rsidRPr="005F70FB">
              <w:t>punya</w:t>
            </w:r>
          </w:p>
        </w:tc>
        <w:tc>
          <w:tcPr>
            <w:tcW w:w="728" w:type="dxa"/>
            <w:gridSpan w:val="5"/>
            <w:shd w:val="clear" w:color="auto" w:fill="auto"/>
          </w:tcPr>
          <w:p w14:paraId="2A859641" w14:textId="77777777" w:rsidR="00D17B90" w:rsidRPr="005F70FB" w:rsidRDefault="00D17B90" w:rsidP="00D17B90">
            <w:pPr>
              <w:pStyle w:val="Text"/>
            </w:pPr>
            <w:r w:rsidRPr="005F70FB">
              <w:t>barang</w:t>
            </w:r>
          </w:p>
        </w:tc>
        <w:tc>
          <w:tcPr>
            <w:tcW w:w="705" w:type="dxa"/>
            <w:gridSpan w:val="4"/>
            <w:shd w:val="clear" w:color="auto" w:fill="auto"/>
          </w:tcPr>
          <w:p w14:paraId="61E20AA9" w14:textId="77777777" w:rsidR="00D17B90" w:rsidRPr="005F70FB" w:rsidRDefault="00D17B90" w:rsidP="00D17B90">
            <w:pPr>
              <w:pStyle w:val="Text"/>
            </w:pPr>
            <w:r w:rsidRPr="005F70FB">
              <w:t>itu</w:t>
            </w:r>
          </w:p>
        </w:tc>
        <w:tc>
          <w:tcPr>
            <w:tcW w:w="559" w:type="dxa"/>
            <w:gridSpan w:val="3"/>
            <w:shd w:val="clear" w:color="auto" w:fill="auto"/>
          </w:tcPr>
          <w:p w14:paraId="37BFE770" w14:textId="77777777" w:rsidR="00D17B90" w:rsidRPr="005F70FB" w:rsidRDefault="00D17B90" w:rsidP="00D17B90">
            <w:pPr>
              <w:pStyle w:val="Text"/>
            </w:pPr>
            <w:r w:rsidRPr="005F70FB">
              <w:t>masi</w:t>
            </w:r>
          </w:p>
        </w:tc>
        <w:tc>
          <w:tcPr>
            <w:tcW w:w="559" w:type="dxa"/>
            <w:gridSpan w:val="3"/>
            <w:shd w:val="clear" w:color="auto" w:fill="auto"/>
          </w:tcPr>
          <w:p w14:paraId="581E78B2" w14:textId="77777777" w:rsidR="00D17B90" w:rsidRPr="005F70FB" w:rsidRDefault="00D17B90" w:rsidP="00D17B90">
            <w:pPr>
              <w:pStyle w:val="Text"/>
            </w:pPr>
            <w:r w:rsidRPr="005F70FB">
              <w:t>ada?,</w:t>
            </w:r>
          </w:p>
        </w:tc>
      </w:tr>
      <w:tr w:rsidR="00AC23C4" w:rsidRPr="005F70FB" w14:paraId="78CF536A" w14:textId="77777777" w:rsidTr="00227178">
        <w:tc>
          <w:tcPr>
            <w:tcW w:w="707" w:type="dxa"/>
            <w:shd w:val="clear" w:color="auto" w:fill="auto"/>
          </w:tcPr>
          <w:p w14:paraId="0E905945" w14:textId="77777777" w:rsidR="00D17B90" w:rsidRPr="005F70FB" w:rsidRDefault="00D17B90" w:rsidP="00D17B90">
            <w:pPr>
              <w:pStyle w:val="GlossEng2ptafter"/>
            </w:pPr>
          </w:p>
        </w:tc>
        <w:tc>
          <w:tcPr>
            <w:tcW w:w="837" w:type="dxa"/>
            <w:gridSpan w:val="4"/>
            <w:shd w:val="clear" w:color="auto" w:fill="auto"/>
          </w:tcPr>
          <w:p w14:paraId="52BD5EDE" w14:textId="77777777" w:rsidR="00D17B90" w:rsidRPr="005F70FB" w:rsidRDefault="00D17B90" w:rsidP="00D17B90">
            <w:pPr>
              <w:pStyle w:val="GlossEng2ptafter"/>
            </w:pPr>
          </w:p>
        </w:tc>
        <w:tc>
          <w:tcPr>
            <w:tcW w:w="866" w:type="dxa"/>
            <w:gridSpan w:val="5"/>
            <w:shd w:val="clear" w:color="auto" w:fill="auto"/>
          </w:tcPr>
          <w:p w14:paraId="45ED4A55" w14:textId="77777777" w:rsidR="00D17B90" w:rsidRPr="005F70FB" w:rsidRDefault="00D17B90" w:rsidP="00D17B90">
            <w:pPr>
              <w:pStyle w:val="GlossEng2ptafter"/>
            </w:pPr>
            <w:r w:rsidRPr="005F70FB">
              <w:t>danger</w:t>
            </w:r>
          </w:p>
        </w:tc>
        <w:tc>
          <w:tcPr>
            <w:tcW w:w="806" w:type="dxa"/>
            <w:gridSpan w:val="5"/>
            <w:shd w:val="clear" w:color="auto" w:fill="auto"/>
          </w:tcPr>
          <w:p w14:paraId="3B4976FF" w14:textId="77777777" w:rsidR="00D17B90" w:rsidRPr="005F70FB" w:rsidRDefault="00D17B90" w:rsidP="00D17B90">
            <w:pPr>
              <w:pStyle w:val="GlossEng2ptafter"/>
              <w:rPr>
                <w:rStyle w:val="ChSmallCaps"/>
              </w:rPr>
            </w:pPr>
          </w:p>
        </w:tc>
        <w:tc>
          <w:tcPr>
            <w:tcW w:w="397" w:type="dxa"/>
            <w:gridSpan w:val="3"/>
            <w:shd w:val="clear" w:color="auto" w:fill="auto"/>
          </w:tcPr>
          <w:p w14:paraId="0C66DF7E" w14:textId="77777777" w:rsidR="00D17B90" w:rsidRPr="005F70FB" w:rsidRDefault="00D17B90" w:rsidP="00D17B90">
            <w:pPr>
              <w:pStyle w:val="GlossEng2ptafter"/>
            </w:pPr>
            <w:r w:rsidRPr="005F70FB">
              <w:rPr>
                <w:rStyle w:val="ChSmallCaps"/>
              </w:rPr>
              <w:t>2sg</w:t>
            </w:r>
          </w:p>
        </w:tc>
        <w:tc>
          <w:tcPr>
            <w:tcW w:w="624" w:type="dxa"/>
            <w:gridSpan w:val="4"/>
            <w:shd w:val="clear" w:color="auto" w:fill="auto"/>
          </w:tcPr>
          <w:p w14:paraId="6198A9DB" w14:textId="77777777" w:rsidR="00D17B90" w:rsidRPr="005F70FB" w:rsidRDefault="00D17B90" w:rsidP="00D17B90">
            <w:pPr>
              <w:pStyle w:val="GlossEng2ptafter"/>
            </w:pPr>
            <w:r w:rsidRPr="005F70FB">
              <w:rPr>
                <w:rStyle w:val="ChSmallCaps"/>
              </w:rPr>
              <w:t>poss</w:t>
            </w:r>
          </w:p>
        </w:tc>
        <w:tc>
          <w:tcPr>
            <w:tcW w:w="728" w:type="dxa"/>
            <w:gridSpan w:val="5"/>
            <w:shd w:val="clear" w:color="auto" w:fill="auto"/>
          </w:tcPr>
          <w:p w14:paraId="38B92288" w14:textId="77777777" w:rsidR="00D17B90" w:rsidRPr="005F70FB" w:rsidRDefault="00D17B90" w:rsidP="00D17B90">
            <w:pPr>
              <w:pStyle w:val="GlossEng2ptafter"/>
            </w:pPr>
            <w:r w:rsidRPr="005F70FB">
              <w:t>stuff</w:t>
            </w:r>
          </w:p>
        </w:tc>
        <w:tc>
          <w:tcPr>
            <w:tcW w:w="705" w:type="dxa"/>
            <w:gridSpan w:val="4"/>
            <w:shd w:val="clear" w:color="auto" w:fill="auto"/>
          </w:tcPr>
          <w:p w14:paraId="316E8B6E" w14:textId="77777777" w:rsidR="00D17B90" w:rsidRPr="005F70FB" w:rsidRDefault="00D17B90" w:rsidP="00D17B90">
            <w:pPr>
              <w:pStyle w:val="GlossEng2ptafter"/>
            </w:pPr>
            <w:r w:rsidRPr="005F70FB">
              <w:rPr>
                <w:rStyle w:val="ChSmallCaps"/>
              </w:rPr>
              <w:t>d.dist</w:t>
            </w:r>
          </w:p>
        </w:tc>
        <w:tc>
          <w:tcPr>
            <w:tcW w:w="559" w:type="dxa"/>
            <w:gridSpan w:val="3"/>
            <w:shd w:val="clear" w:color="auto" w:fill="auto"/>
          </w:tcPr>
          <w:p w14:paraId="78E7D47F" w14:textId="77777777" w:rsidR="00D17B90" w:rsidRPr="005F70FB" w:rsidRDefault="00D17B90" w:rsidP="00D17B90">
            <w:pPr>
              <w:pStyle w:val="GlossEng2ptafter"/>
            </w:pPr>
            <w:r w:rsidRPr="005F70FB">
              <w:t>still</w:t>
            </w:r>
          </w:p>
        </w:tc>
        <w:tc>
          <w:tcPr>
            <w:tcW w:w="559" w:type="dxa"/>
            <w:gridSpan w:val="3"/>
            <w:shd w:val="clear" w:color="auto" w:fill="auto"/>
          </w:tcPr>
          <w:p w14:paraId="70D00EA9" w14:textId="77777777" w:rsidR="00D17B90" w:rsidRPr="005F70FB" w:rsidRDefault="00D17B90" w:rsidP="00D17B90">
            <w:pPr>
              <w:pStyle w:val="GlossEng2ptafter"/>
            </w:pPr>
            <w:r w:rsidRPr="005F70FB">
              <w:t>exist</w:t>
            </w:r>
          </w:p>
        </w:tc>
      </w:tr>
      <w:tr w:rsidR="00AC23C4" w:rsidRPr="005F70FB" w14:paraId="3DE1C860" w14:textId="77777777" w:rsidTr="00227178">
        <w:trPr>
          <w:gridAfter w:val="2"/>
          <w:wAfter w:w="249" w:type="dxa"/>
        </w:trPr>
        <w:tc>
          <w:tcPr>
            <w:tcW w:w="707" w:type="dxa"/>
            <w:shd w:val="clear" w:color="auto" w:fill="auto"/>
          </w:tcPr>
          <w:p w14:paraId="44C00A9C" w14:textId="77777777" w:rsidR="00D17B90" w:rsidRPr="005F70FB" w:rsidRDefault="00D17B90" w:rsidP="00D17B90">
            <w:pPr>
              <w:pStyle w:val="O0Nwnext"/>
            </w:pPr>
          </w:p>
        </w:tc>
        <w:tc>
          <w:tcPr>
            <w:tcW w:w="776" w:type="dxa"/>
            <w:gridSpan w:val="3"/>
            <w:shd w:val="clear" w:color="auto" w:fill="auto"/>
          </w:tcPr>
          <w:p w14:paraId="1663DB51" w14:textId="77777777" w:rsidR="00D17B90" w:rsidRPr="005F70FB" w:rsidRDefault="00D17B90" w:rsidP="00D17B90">
            <w:pPr>
              <w:pStyle w:val="Text"/>
            </w:pPr>
            <w:r w:rsidRPr="005F70FB">
              <w:t>ini</w:t>
            </w:r>
          </w:p>
        </w:tc>
        <w:tc>
          <w:tcPr>
            <w:tcW w:w="488" w:type="dxa"/>
            <w:gridSpan w:val="4"/>
            <w:shd w:val="clear" w:color="auto" w:fill="auto"/>
          </w:tcPr>
          <w:p w14:paraId="0FE16156" w14:textId="77777777" w:rsidR="00D17B90" w:rsidRPr="005F70FB" w:rsidRDefault="00D17B90" w:rsidP="00D17B90">
            <w:pPr>
              <w:pStyle w:val="Text"/>
            </w:pPr>
            <w:r w:rsidRPr="005F70FB">
              <w:t>sa</w:t>
            </w:r>
          </w:p>
        </w:tc>
        <w:tc>
          <w:tcPr>
            <w:tcW w:w="573" w:type="dxa"/>
            <w:gridSpan w:val="3"/>
            <w:shd w:val="clear" w:color="auto" w:fill="auto"/>
          </w:tcPr>
          <w:p w14:paraId="545FC87A" w14:textId="77777777" w:rsidR="00D17B90" w:rsidRPr="005F70FB" w:rsidRDefault="00D17B90" w:rsidP="00D17B90">
            <w:pPr>
              <w:pStyle w:val="Text"/>
            </w:pPr>
            <w:r w:rsidRPr="005F70FB">
              <w:t>mo</w:t>
            </w:r>
          </w:p>
        </w:tc>
        <w:tc>
          <w:tcPr>
            <w:tcW w:w="390" w:type="dxa"/>
            <w:gridSpan w:val="3"/>
            <w:shd w:val="clear" w:color="auto" w:fill="auto"/>
          </w:tcPr>
          <w:p w14:paraId="799ADEE9" w14:textId="77777777" w:rsidR="00D17B90" w:rsidRPr="005F70FB" w:rsidRDefault="00D17B90" w:rsidP="00D17B90">
            <w:pPr>
              <w:pStyle w:val="Text"/>
            </w:pPr>
            <w:r w:rsidRPr="005F70FB">
              <w:t>pi,</w:t>
            </w:r>
          </w:p>
        </w:tc>
        <w:tc>
          <w:tcPr>
            <w:tcW w:w="584" w:type="dxa"/>
            <w:gridSpan w:val="3"/>
            <w:shd w:val="clear" w:color="auto" w:fill="auto"/>
          </w:tcPr>
          <w:p w14:paraId="456694BE" w14:textId="77777777" w:rsidR="00D17B90" w:rsidRPr="005F70FB" w:rsidRDefault="00D17B90" w:rsidP="00D17B90">
            <w:pPr>
              <w:pStyle w:val="Text"/>
            </w:pPr>
            <w:r w:rsidRPr="005F70FB">
              <w:t>dong</w:t>
            </w:r>
          </w:p>
        </w:tc>
        <w:tc>
          <w:tcPr>
            <w:tcW w:w="562" w:type="dxa"/>
            <w:gridSpan w:val="4"/>
            <w:shd w:val="clear" w:color="auto" w:fill="auto"/>
          </w:tcPr>
          <w:p w14:paraId="0B651FDB" w14:textId="77777777" w:rsidR="00D17B90" w:rsidRPr="005F70FB" w:rsidRDefault="00D17B90" w:rsidP="00D17B90">
            <w:pPr>
              <w:pStyle w:val="Text"/>
            </w:pPr>
            <w:r w:rsidRPr="005F70FB">
              <w:t>ada</w:t>
            </w:r>
          </w:p>
        </w:tc>
        <w:tc>
          <w:tcPr>
            <w:tcW w:w="790" w:type="dxa"/>
            <w:gridSpan w:val="5"/>
            <w:shd w:val="clear" w:color="auto" w:fill="auto"/>
          </w:tcPr>
          <w:p w14:paraId="4183DE70" w14:textId="77777777" w:rsidR="00D17B90" w:rsidRPr="005F70FB" w:rsidRDefault="00D17B90" w:rsidP="00D17B90">
            <w:pPr>
              <w:pStyle w:val="Text"/>
            </w:pPr>
            <w:r w:rsidRPr="005F70FB">
              <w:t>pesang,</w:t>
            </w:r>
          </w:p>
        </w:tc>
        <w:tc>
          <w:tcPr>
            <w:tcW w:w="489" w:type="dxa"/>
            <w:gridSpan w:val="3"/>
            <w:shd w:val="clear" w:color="auto" w:fill="auto"/>
          </w:tcPr>
          <w:p w14:paraId="7AF94C45" w14:textId="77777777" w:rsidR="00D17B90" w:rsidRPr="005F70FB" w:rsidRDefault="00D17B90" w:rsidP="00D17B90">
            <w:pPr>
              <w:pStyle w:val="Text"/>
            </w:pPr>
            <w:r w:rsidRPr="005F70FB">
              <w:t>sa</w:t>
            </w:r>
          </w:p>
        </w:tc>
        <w:tc>
          <w:tcPr>
            <w:tcW w:w="573" w:type="dxa"/>
            <w:gridSpan w:val="4"/>
            <w:shd w:val="clear" w:color="auto" w:fill="auto"/>
          </w:tcPr>
          <w:p w14:paraId="48EFEE40" w14:textId="77777777" w:rsidR="00D17B90" w:rsidRPr="005F70FB" w:rsidRDefault="00D17B90" w:rsidP="00D17B90">
            <w:pPr>
              <w:pStyle w:val="Text"/>
            </w:pPr>
            <w:r w:rsidRPr="005F70FB">
              <w:t>mo</w:t>
            </w:r>
          </w:p>
        </w:tc>
        <w:tc>
          <w:tcPr>
            <w:tcW w:w="607" w:type="dxa"/>
            <w:gridSpan w:val="2"/>
            <w:shd w:val="clear" w:color="auto" w:fill="auto"/>
          </w:tcPr>
          <w:p w14:paraId="3793D867" w14:textId="77777777" w:rsidR="00D17B90" w:rsidRPr="005F70FB" w:rsidRDefault="00D17B90" w:rsidP="00D17B90">
            <w:pPr>
              <w:pStyle w:val="Text"/>
            </w:pPr>
            <w:r w:rsidRPr="005F70FB">
              <w:t>bawa</w:t>
            </w:r>
          </w:p>
        </w:tc>
      </w:tr>
      <w:tr w:rsidR="00AC23C4" w:rsidRPr="005F70FB" w14:paraId="7A65AC7B" w14:textId="77777777" w:rsidTr="00227178">
        <w:trPr>
          <w:gridAfter w:val="2"/>
          <w:wAfter w:w="249" w:type="dxa"/>
        </w:trPr>
        <w:tc>
          <w:tcPr>
            <w:tcW w:w="707" w:type="dxa"/>
            <w:shd w:val="clear" w:color="auto" w:fill="auto"/>
          </w:tcPr>
          <w:p w14:paraId="19D0E65D" w14:textId="77777777" w:rsidR="00D17B90" w:rsidRPr="005F70FB" w:rsidRDefault="00D17B90" w:rsidP="00D17B90">
            <w:pPr>
              <w:pStyle w:val="GlossEng2ptafter"/>
            </w:pPr>
          </w:p>
        </w:tc>
        <w:tc>
          <w:tcPr>
            <w:tcW w:w="776" w:type="dxa"/>
            <w:gridSpan w:val="3"/>
            <w:shd w:val="clear" w:color="auto" w:fill="auto"/>
          </w:tcPr>
          <w:p w14:paraId="7E224F4E" w14:textId="77777777" w:rsidR="00D17B90" w:rsidRPr="005F70FB" w:rsidRDefault="00D17B90" w:rsidP="00D17B90">
            <w:pPr>
              <w:pStyle w:val="GlossEng2ptafter"/>
            </w:pPr>
            <w:r w:rsidRPr="005F70FB">
              <w:rPr>
                <w:rStyle w:val="ChSmallCaps"/>
              </w:rPr>
              <w:t>d.prox</w:t>
            </w:r>
          </w:p>
        </w:tc>
        <w:tc>
          <w:tcPr>
            <w:tcW w:w="488" w:type="dxa"/>
            <w:gridSpan w:val="4"/>
            <w:shd w:val="clear" w:color="auto" w:fill="auto"/>
          </w:tcPr>
          <w:p w14:paraId="05495528" w14:textId="77777777" w:rsidR="00D17B90" w:rsidRPr="005F70FB" w:rsidRDefault="00D17B90" w:rsidP="00D17B90">
            <w:pPr>
              <w:pStyle w:val="GlossEng2ptafter"/>
            </w:pPr>
            <w:r w:rsidRPr="005F70FB">
              <w:rPr>
                <w:rStyle w:val="ChSmallCaps"/>
              </w:rPr>
              <w:t>1sg</w:t>
            </w:r>
          </w:p>
        </w:tc>
        <w:tc>
          <w:tcPr>
            <w:tcW w:w="573" w:type="dxa"/>
            <w:gridSpan w:val="3"/>
            <w:shd w:val="clear" w:color="auto" w:fill="auto"/>
          </w:tcPr>
          <w:p w14:paraId="69548FB5" w14:textId="77777777" w:rsidR="00D17B90" w:rsidRPr="005F70FB" w:rsidRDefault="00D17B90" w:rsidP="00D17B90">
            <w:pPr>
              <w:pStyle w:val="GlossEng2ptafter"/>
            </w:pPr>
            <w:r w:rsidRPr="005F70FB">
              <w:t>want</w:t>
            </w:r>
          </w:p>
        </w:tc>
        <w:tc>
          <w:tcPr>
            <w:tcW w:w="390" w:type="dxa"/>
            <w:gridSpan w:val="3"/>
            <w:shd w:val="clear" w:color="auto" w:fill="auto"/>
          </w:tcPr>
          <w:p w14:paraId="6C1A0B16" w14:textId="77777777" w:rsidR="00D17B90" w:rsidRPr="005F70FB" w:rsidRDefault="00D17B90" w:rsidP="00D17B90">
            <w:pPr>
              <w:pStyle w:val="GlossEng2ptafter"/>
            </w:pPr>
            <w:r w:rsidRPr="005F70FB">
              <w:t>go</w:t>
            </w:r>
          </w:p>
        </w:tc>
        <w:tc>
          <w:tcPr>
            <w:tcW w:w="584" w:type="dxa"/>
            <w:gridSpan w:val="3"/>
            <w:shd w:val="clear" w:color="auto" w:fill="auto"/>
          </w:tcPr>
          <w:p w14:paraId="3E284041" w14:textId="77777777" w:rsidR="00D17B90" w:rsidRPr="005F70FB" w:rsidRDefault="00D17B90" w:rsidP="00D17B90">
            <w:pPr>
              <w:pStyle w:val="GlossEng2ptafter"/>
            </w:pPr>
            <w:r w:rsidRPr="005F70FB">
              <w:rPr>
                <w:rStyle w:val="ChSmallCaps"/>
              </w:rPr>
              <w:t>3pl</w:t>
            </w:r>
          </w:p>
        </w:tc>
        <w:tc>
          <w:tcPr>
            <w:tcW w:w="562" w:type="dxa"/>
            <w:gridSpan w:val="4"/>
            <w:shd w:val="clear" w:color="auto" w:fill="auto"/>
          </w:tcPr>
          <w:p w14:paraId="2935E1CB" w14:textId="77777777" w:rsidR="00D17B90" w:rsidRPr="005F70FB" w:rsidRDefault="00D17B90" w:rsidP="00D17B90">
            <w:pPr>
              <w:pStyle w:val="GlossEng2ptafter"/>
            </w:pPr>
            <w:r w:rsidRPr="005F70FB">
              <w:t>exist</w:t>
            </w:r>
          </w:p>
        </w:tc>
        <w:tc>
          <w:tcPr>
            <w:tcW w:w="790" w:type="dxa"/>
            <w:gridSpan w:val="5"/>
            <w:shd w:val="clear" w:color="auto" w:fill="auto"/>
          </w:tcPr>
          <w:p w14:paraId="1323FCF8" w14:textId="77777777" w:rsidR="00D17B90" w:rsidRPr="005F70FB" w:rsidRDefault="00D17B90" w:rsidP="00D17B90">
            <w:pPr>
              <w:pStyle w:val="GlossEng2ptafter"/>
            </w:pPr>
            <w:r w:rsidRPr="005F70FB">
              <w:t>order</w:t>
            </w:r>
          </w:p>
        </w:tc>
        <w:tc>
          <w:tcPr>
            <w:tcW w:w="489" w:type="dxa"/>
            <w:gridSpan w:val="3"/>
            <w:shd w:val="clear" w:color="auto" w:fill="auto"/>
          </w:tcPr>
          <w:p w14:paraId="66AC6FDD" w14:textId="77777777" w:rsidR="00D17B90" w:rsidRPr="005F70FB" w:rsidRDefault="00D17B90" w:rsidP="00D17B90">
            <w:pPr>
              <w:pStyle w:val="GlossEng2ptafter"/>
            </w:pPr>
            <w:r w:rsidRPr="005F70FB">
              <w:rPr>
                <w:rStyle w:val="ChSmallCaps"/>
              </w:rPr>
              <w:t>1sg</w:t>
            </w:r>
          </w:p>
        </w:tc>
        <w:tc>
          <w:tcPr>
            <w:tcW w:w="573" w:type="dxa"/>
            <w:gridSpan w:val="4"/>
            <w:shd w:val="clear" w:color="auto" w:fill="auto"/>
          </w:tcPr>
          <w:p w14:paraId="004C4CDA" w14:textId="77777777" w:rsidR="00D17B90" w:rsidRPr="005F70FB" w:rsidRDefault="00D17B90" w:rsidP="00D17B90">
            <w:pPr>
              <w:pStyle w:val="GlossEng2ptafter"/>
            </w:pPr>
            <w:r w:rsidRPr="005F70FB">
              <w:t>want</w:t>
            </w:r>
          </w:p>
        </w:tc>
        <w:tc>
          <w:tcPr>
            <w:tcW w:w="607" w:type="dxa"/>
            <w:gridSpan w:val="2"/>
            <w:shd w:val="clear" w:color="auto" w:fill="auto"/>
          </w:tcPr>
          <w:p w14:paraId="0A2CF953" w14:textId="77777777" w:rsidR="00D17B90" w:rsidRPr="005F70FB" w:rsidRDefault="00D17B90" w:rsidP="00D17B90">
            <w:pPr>
              <w:pStyle w:val="GlossEng2ptafter"/>
            </w:pPr>
            <w:r w:rsidRPr="005F70FB">
              <w:t>bring</w:t>
            </w:r>
          </w:p>
        </w:tc>
      </w:tr>
      <w:tr w:rsidR="00AC23C4" w:rsidRPr="005F70FB" w14:paraId="22E924D4" w14:textId="77777777" w:rsidTr="00227178">
        <w:trPr>
          <w:gridAfter w:val="1"/>
          <w:wAfter w:w="151" w:type="dxa"/>
        </w:trPr>
        <w:tc>
          <w:tcPr>
            <w:tcW w:w="707" w:type="dxa"/>
            <w:shd w:val="clear" w:color="auto" w:fill="auto"/>
          </w:tcPr>
          <w:p w14:paraId="2996F644" w14:textId="77777777" w:rsidR="00D17B90" w:rsidRPr="005F70FB" w:rsidRDefault="00D17B90" w:rsidP="00D17B90">
            <w:pPr>
              <w:pStyle w:val="O0Nwnext"/>
            </w:pPr>
          </w:p>
        </w:tc>
        <w:tc>
          <w:tcPr>
            <w:tcW w:w="762" w:type="dxa"/>
            <w:gridSpan w:val="2"/>
            <w:shd w:val="clear" w:color="auto" w:fill="auto"/>
          </w:tcPr>
          <w:p w14:paraId="1F72688B" w14:textId="77777777" w:rsidR="00D17B90" w:rsidRPr="005F70FB" w:rsidRDefault="00D17B90" w:rsidP="00D17B90">
            <w:pPr>
              <w:pStyle w:val="Text"/>
            </w:pPr>
            <w:r w:rsidRPr="005F70FB">
              <w:t>titip</w:t>
            </w:r>
          </w:p>
        </w:tc>
        <w:tc>
          <w:tcPr>
            <w:tcW w:w="360" w:type="dxa"/>
            <w:gridSpan w:val="4"/>
            <w:shd w:val="clear" w:color="auto" w:fill="auto"/>
          </w:tcPr>
          <w:p w14:paraId="03216E2C" w14:textId="77777777" w:rsidR="00D17B90" w:rsidRPr="005F70FB" w:rsidRDefault="00D17B90" w:rsidP="00D17B90">
            <w:pPr>
              <w:pStyle w:val="Text"/>
            </w:pPr>
            <w:r w:rsidRPr="005F70FB">
              <w:t>di</w:t>
            </w:r>
          </w:p>
        </w:tc>
        <w:tc>
          <w:tcPr>
            <w:tcW w:w="762" w:type="dxa"/>
            <w:gridSpan w:val="5"/>
            <w:shd w:val="clear" w:color="auto" w:fill="auto"/>
          </w:tcPr>
          <w:p w14:paraId="348C4103" w14:textId="77777777" w:rsidR="00D17B90" w:rsidRPr="005F70FB" w:rsidRDefault="00D17B90" w:rsidP="00D17B90">
            <w:pPr>
              <w:pStyle w:val="Text"/>
            </w:pPr>
            <w:r w:rsidRPr="005F70FB">
              <w:t>depang</w:t>
            </w:r>
          </w:p>
        </w:tc>
        <w:tc>
          <w:tcPr>
            <w:tcW w:w="688" w:type="dxa"/>
            <w:gridSpan w:val="4"/>
            <w:shd w:val="clear" w:color="auto" w:fill="auto"/>
          </w:tcPr>
          <w:p w14:paraId="03A6DE52" w14:textId="77777777" w:rsidR="00D17B90" w:rsidRPr="005F70FB" w:rsidRDefault="00D17B90" w:rsidP="00D17B90">
            <w:pPr>
              <w:pStyle w:val="Text"/>
            </w:pPr>
            <w:r w:rsidRPr="005F70FB">
              <w:t>situ,</w:t>
            </w:r>
          </w:p>
        </w:tc>
        <w:tc>
          <w:tcPr>
            <w:tcW w:w="607" w:type="dxa"/>
            <w:gridSpan w:val="4"/>
            <w:shd w:val="clear" w:color="auto" w:fill="auto"/>
          </w:tcPr>
          <w:p w14:paraId="33ABAC2F" w14:textId="77777777" w:rsidR="00D17B90" w:rsidRPr="005F70FB" w:rsidRDefault="00D17B90" w:rsidP="00D17B90">
            <w:pPr>
              <w:pStyle w:val="Text"/>
            </w:pPr>
            <w:r w:rsidRPr="005F70FB">
              <w:t>bawa</w:t>
            </w:r>
          </w:p>
        </w:tc>
        <w:tc>
          <w:tcPr>
            <w:tcW w:w="373" w:type="dxa"/>
            <w:gridSpan w:val="3"/>
            <w:shd w:val="clear" w:color="auto" w:fill="auto"/>
          </w:tcPr>
          <w:p w14:paraId="5BF949FC" w14:textId="77777777" w:rsidR="00D17B90" w:rsidRPr="005F70FB" w:rsidRDefault="00D17B90" w:rsidP="00D17B90">
            <w:pPr>
              <w:pStyle w:val="Text"/>
            </w:pPr>
            <w:r w:rsidRPr="005F70FB">
              <w:t>ke</w:t>
            </w:r>
          </w:p>
        </w:tc>
        <w:tc>
          <w:tcPr>
            <w:tcW w:w="812" w:type="dxa"/>
            <w:gridSpan w:val="5"/>
            <w:shd w:val="clear" w:color="auto" w:fill="auto"/>
          </w:tcPr>
          <w:p w14:paraId="05982A42" w14:textId="77777777" w:rsidR="00D17B90" w:rsidRPr="005F70FB" w:rsidRDefault="00D17B90" w:rsidP="00D17B90">
            <w:pPr>
              <w:pStyle w:val="Text"/>
            </w:pPr>
            <w:r w:rsidRPr="005F70FB">
              <w:t>depang,</w:t>
            </w:r>
          </w:p>
        </w:tc>
        <w:tc>
          <w:tcPr>
            <w:tcW w:w="804" w:type="dxa"/>
            <w:gridSpan w:val="4"/>
            <w:shd w:val="clear" w:color="auto" w:fill="auto"/>
          </w:tcPr>
          <w:p w14:paraId="3999D40F" w14:textId="7E9973B8" w:rsidR="00D17B90" w:rsidRPr="005F70FB" w:rsidRDefault="00D17B90" w:rsidP="00D17B90">
            <w:pPr>
              <w:pStyle w:val="Text"/>
            </w:pPr>
            <w:r w:rsidRPr="005F70FB">
              <w:t>bukan</w:t>
            </w:r>
            <w:r w:rsidR="00227178" w:rsidRPr="005F70FB">
              <w:t>g</w:t>
            </w:r>
          </w:p>
        </w:tc>
        <w:tc>
          <w:tcPr>
            <w:tcW w:w="762" w:type="dxa"/>
            <w:gridSpan w:val="4"/>
            <w:shd w:val="clear" w:color="auto" w:fill="auto"/>
          </w:tcPr>
          <w:p w14:paraId="5D69121F" w14:textId="77777777" w:rsidR="00D17B90" w:rsidRPr="005F70FB" w:rsidRDefault="00D17B90" w:rsidP="00D17B90">
            <w:pPr>
              <w:pStyle w:val="Text"/>
            </w:pPr>
            <w:r w:rsidRPr="005F70FB">
              <w:t>titip</w:t>
            </w:r>
          </w:p>
        </w:tc>
      </w:tr>
      <w:tr w:rsidR="00AC23C4" w:rsidRPr="005F70FB" w14:paraId="44B3D36B" w14:textId="77777777" w:rsidTr="00227178">
        <w:trPr>
          <w:gridAfter w:val="1"/>
          <w:wAfter w:w="151" w:type="dxa"/>
        </w:trPr>
        <w:tc>
          <w:tcPr>
            <w:tcW w:w="707" w:type="dxa"/>
            <w:shd w:val="clear" w:color="auto" w:fill="auto"/>
          </w:tcPr>
          <w:p w14:paraId="65368C44" w14:textId="77777777" w:rsidR="00D17B90" w:rsidRPr="005F70FB" w:rsidRDefault="00D17B90" w:rsidP="00D17B90">
            <w:pPr>
              <w:pStyle w:val="GlossEng2ptafter"/>
            </w:pPr>
          </w:p>
        </w:tc>
        <w:tc>
          <w:tcPr>
            <w:tcW w:w="762" w:type="dxa"/>
            <w:gridSpan w:val="2"/>
            <w:shd w:val="clear" w:color="auto" w:fill="auto"/>
          </w:tcPr>
          <w:p w14:paraId="78AFEFD5" w14:textId="77777777" w:rsidR="00D17B90" w:rsidRPr="005F70FB" w:rsidRDefault="00D17B90" w:rsidP="00D17B90">
            <w:pPr>
              <w:pStyle w:val="GlossEng2ptafter"/>
            </w:pPr>
            <w:r w:rsidRPr="005F70FB">
              <w:t>deposit</w:t>
            </w:r>
          </w:p>
        </w:tc>
        <w:tc>
          <w:tcPr>
            <w:tcW w:w="360" w:type="dxa"/>
            <w:gridSpan w:val="4"/>
            <w:shd w:val="clear" w:color="auto" w:fill="auto"/>
          </w:tcPr>
          <w:p w14:paraId="1090A422" w14:textId="77777777" w:rsidR="00D17B90" w:rsidRPr="005F70FB" w:rsidRDefault="00D17B90" w:rsidP="00D17B90">
            <w:pPr>
              <w:pStyle w:val="GlossEng2ptafter"/>
            </w:pPr>
            <w:r w:rsidRPr="005F70FB">
              <w:t>at</w:t>
            </w:r>
          </w:p>
        </w:tc>
        <w:tc>
          <w:tcPr>
            <w:tcW w:w="762" w:type="dxa"/>
            <w:gridSpan w:val="5"/>
            <w:shd w:val="clear" w:color="auto" w:fill="auto"/>
          </w:tcPr>
          <w:p w14:paraId="17F5799B" w14:textId="77777777" w:rsidR="00D17B90" w:rsidRPr="005F70FB" w:rsidRDefault="00D17B90" w:rsidP="00D17B90">
            <w:pPr>
              <w:pStyle w:val="GlossEng2ptafter"/>
            </w:pPr>
            <w:r w:rsidRPr="005F70FB">
              <w:t>front</w:t>
            </w:r>
          </w:p>
        </w:tc>
        <w:tc>
          <w:tcPr>
            <w:tcW w:w="688" w:type="dxa"/>
            <w:gridSpan w:val="4"/>
            <w:shd w:val="clear" w:color="auto" w:fill="auto"/>
          </w:tcPr>
          <w:p w14:paraId="3F46ED33" w14:textId="77777777" w:rsidR="00D17B90" w:rsidRPr="005F70FB" w:rsidRDefault="00D17B90" w:rsidP="00D17B90">
            <w:pPr>
              <w:pStyle w:val="GlossEng2ptafter"/>
            </w:pPr>
            <w:r w:rsidRPr="005F70FB">
              <w:rPr>
                <w:rStyle w:val="ChSmallCaps"/>
              </w:rPr>
              <w:t>l.med</w:t>
            </w:r>
          </w:p>
        </w:tc>
        <w:tc>
          <w:tcPr>
            <w:tcW w:w="607" w:type="dxa"/>
            <w:gridSpan w:val="4"/>
            <w:shd w:val="clear" w:color="auto" w:fill="auto"/>
          </w:tcPr>
          <w:p w14:paraId="1F0698B8" w14:textId="77777777" w:rsidR="00D17B90" w:rsidRPr="005F70FB" w:rsidRDefault="00D17B90" w:rsidP="00D17B90">
            <w:pPr>
              <w:pStyle w:val="GlossEng2ptafter"/>
            </w:pPr>
            <w:r w:rsidRPr="005F70FB">
              <w:t>bring</w:t>
            </w:r>
          </w:p>
        </w:tc>
        <w:tc>
          <w:tcPr>
            <w:tcW w:w="373" w:type="dxa"/>
            <w:gridSpan w:val="3"/>
            <w:shd w:val="clear" w:color="auto" w:fill="auto"/>
          </w:tcPr>
          <w:p w14:paraId="5B1D807E" w14:textId="77777777" w:rsidR="00D17B90" w:rsidRPr="005F70FB" w:rsidRDefault="00D17B90" w:rsidP="00D17B90">
            <w:pPr>
              <w:pStyle w:val="GlossEng2ptafter"/>
            </w:pPr>
            <w:r w:rsidRPr="005F70FB">
              <w:t>to</w:t>
            </w:r>
          </w:p>
        </w:tc>
        <w:tc>
          <w:tcPr>
            <w:tcW w:w="812" w:type="dxa"/>
            <w:gridSpan w:val="5"/>
            <w:shd w:val="clear" w:color="auto" w:fill="auto"/>
          </w:tcPr>
          <w:p w14:paraId="15D73DB7" w14:textId="77777777" w:rsidR="00D17B90" w:rsidRPr="005F70FB" w:rsidRDefault="00D17B90" w:rsidP="00D17B90">
            <w:pPr>
              <w:pStyle w:val="GlossEng2ptafter"/>
            </w:pPr>
            <w:r w:rsidRPr="005F70FB">
              <w:t>front</w:t>
            </w:r>
          </w:p>
        </w:tc>
        <w:tc>
          <w:tcPr>
            <w:tcW w:w="804" w:type="dxa"/>
            <w:gridSpan w:val="4"/>
            <w:shd w:val="clear" w:color="auto" w:fill="auto"/>
          </w:tcPr>
          <w:p w14:paraId="7D674415" w14:textId="77777777" w:rsidR="00D17B90" w:rsidRPr="005F70FB" w:rsidRDefault="00D17B90" w:rsidP="00D17B90">
            <w:pPr>
              <w:pStyle w:val="GlossEng2ptafter"/>
            </w:pPr>
            <w:r w:rsidRPr="005F70FB">
              <w:rPr>
                <w:rStyle w:val="ChSmallCaps"/>
              </w:rPr>
              <w:t>neg</w:t>
            </w:r>
          </w:p>
        </w:tc>
        <w:tc>
          <w:tcPr>
            <w:tcW w:w="762" w:type="dxa"/>
            <w:gridSpan w:val="4"/>
            <w:shd w:val="clear" w:color="auto" w:fill="auto"/>
          </w:tcPr>
          <w:p w14:paraId="7DABD914" w14:textId="77777777" w:rsidR="00D17B90" w:rsidRPr="005F70FB" w:rsidRDefault="00D17B90" w:rsidP="00D17B90">
            <w:pPr>
              <w:pStyle w:val="GlossEng2ptafter"/>
            </w:pPr>
            <w:r w:rsidRPr="005F70FB">
              <w:t>deposit</w:t>
            </w:r>
          </w:p>
        </w:tc>
      </w:tr>
      <w:tr w:rsidR="00AC23C4" w:rsidRPr="005F70FB" w14:paraId="2B604672" w14:textId="77777777" w:rsidTr="00227178">
        <w:trPr>
          <w:gridAfter w:val="7"/>
          <w:wAfter w:w="1132" w:type="dxa"/>
        </w:trPr>
        <w:tc>
          <w:tcPr>
            <w:tcW w:w="707" w:type="dxa"/>
            <w:shd w:val="clear" w:color="auto" w:fill="auto"/>
          </w:tcPr>
          <w:p w14:paraId="41C29327" w14:textId="77777777" w:rsidR="00D17B90" w:rsidRPr="005F70FB" w:rsidRDefault="00D17B90" w:rsidP="00D17B90">
            <w:pPr>
              <w:pStyle w:val="O0Nwnext"/>
            </w:pPr>
          </w:p>
        </w:tc>
        <w:tc>
          <w:tcPr>
            <w:tcW w:w="484" w:type="dxa"/>
            <w:shd w:val="clear" w:color="auto" w:fill="auto"/>
          </w:tcPr>
          <w:p w14:paraId="60940C7E" w14:textId="77777777" w:rsidR="00D17B90" w:rsidRPr="005F70FB" w:rsidRDefault="00D17B90" w:rsidP="00D17B90">
            <w:pPr>
              <w:pStyle w:val="Text"/>
            </w:pPr>
            <w:r w:rsidRPr="005F70FB">
              <w:t>tapi</w:t>
            </w:r>
          </w:p>
        </w:tc>
        <w:tc>
          <w:tcPr>
            <w:tcW w:w="489" w:type="dxa"/>
            <w:gridSpan w:val="4"/>
            <w:shd w:val="clear" w:color="auto" w:fill="auto"/>
          </w:tcPr>
          <w:p w14:paraId="2AB028FF" w14:textId="77777777" w:rsidR="00D17B90" w:rsidRPr="005F70FB" w:rsidRDefault="00D17B90" w:rsidP="00D17B90">
            <w:pPr>
              <w:pStyle w:val="Text"/>
            </w:pPr>
            <w:r w:rsidRPr="005F70FB">
              <w:t>sa</w:t>
            </w:r>
          </w:p>
        </w:tc>
        <w:tc>
          <w:tcPr>
            <w:tcW w:w="384" w:type="dxa"/>
            <w:gridSpan w:val="3"/>
            <w:shd w:val="clear" w:color="auto" w:fill="auto"/>
          </w:tcPr>
          <w:p w14:paraId="432195B4" w14:textId="77777777" w:rsidR="00D17B90" w:rsidRPr="005F70FB" w:rsidRDefault="00D17B90" w:rsidP="00D17B90">
            <w:pPr>
              <w:pStyle w:val="Text"/>
            </w:pPr>
            <w:r w:rsidRPr="005F70FB">
              <w:t>pi</w:t>
            </w:r>
          </w:p>
        </w:tc>
        <w:tc>
          <w:tcPr>
            <w:tcW w:w="656" w:type="dxa"/>
            <w:gridSpan w:val="4"/>
            <w:shd w:val="clear" w:color="auto" w:fill="auto"/>
          </w:tcPr>
          <w:p w14:paraId="7A78F6C6" w14:textId="77777777" w:rsidR="00D17B90" w:rsidRPr="005F70FB" w:rsidRDefault="00D17B90" w:rsidP="00D17B90">
            <w:pPr>
              <w:pStyle w:val="Text"/>
            </w:pPr>
            <w:r w:rsidRPr="005F70FB">
              <w:t>bawa,</w:t>
            </w:r>
          </w:p>
        </w:tc>
        <w:tc>
          <w:tcPr>
            <w:tcW w:w="951" w:type="dxa"/>
            <w:gridSpan w:val="6"/>
            <w:shd w:val="clear" w:color="auto" w:fill="auto"/>
          </w:tcPr>
          <w:p w14:paraId="0DA008B6" w14:textId="77777777" w:rsidR="00D17B90" w:rsidRPr="005F70FB" w:rsidRDefault="00D17B90" w:rsidP="00D17B90">
            <w:pPr>
              <w:pStyle w:val="Text"/>
            </w:pPr>
            <w:r w:rsidRPr="005F70FB">
              <w:t>kemaring</w:t>
            </w:r>
          </w:p>
        </w:tc>
        <w:tc>
          <w:tcPr>
            <w:tcW w:w="695" w:type="dxa"/>
            <w:gridSpan w:val="5"/>
            <w:shd w:val="clear" w:color="auto" w:fill="auto"/>
          </w:tcPr>
          <w:p w14:paraId="4F7AEE7B" w14:textId="77777777" w:rsidR="00D17B90" w:rsidRPr="005F70FB" w:rsidRDefault="00D17B90" w:rsidP="00D17B90">
            <w:pPr>
              <w:pStyle w:val="Text"/>
            </w:pPr>
            <w:r w:rsidRPr="005F70FB">
              <w:t>sampe</w:t>
            </w:r>
          </w:p>
        </w:tc>
        <w:tc>
          <w:tcPr>
            <w:tcW w:w="489" w:type="dxa"/>
            <w:shd w:val="clear" w:color="auto" w:fill="auto"/>
          </w:tcPr>
          <w:p w14:paraId="3A1BBFA6" w14:textId="77777777" w:rsidR="00D17B90" w:rsidRPr="005F70FB" w:rsidRDefault="00D17B90" w:rsidP="00D17B90">
            <w:pPr>
              <w:pStyle w:val="Text"/>
            </w:pPr>
            <w:r w:rsidRPr="005F70FB">
              <w:t>sa</w:t>
            </w:r>
          </w:p>
        </w:tc>
        <w:tc>
          <w:tcPr>
            <w:tcW w:w="801" w:type="dxa"/>
            <w:gridSpan w:val="5"/>
            <w:shd w:val="clear" w:color="auto" w:fill="auto"/>
          </w:tcPr>
          <w:p w14:paraId="55940A69" w14:textId="77777777" w:rsidR="00D17B90" w:rsidRPr="005F70FB" w:rsidRDefault="00D17B90" w:rsidP="00D17B90">
            <w:pPr>
              <w:pStyle w:val="Text"/>
            </w:pPr>
            <w:r w:rsidRPr="005F70FB">
              <w:t>sibuk</w:t>
            </w:r>
          </w:p>
        </w:tc>
      </w:tr>
      <w:tr w:rsidR="00AC23C4" w:rsidRPr="005F70FB" w14:paraId="6B948F61" w14:textId="77777777" w:rsidTr="00227178">
        <w:trPr>
          <w:gridAfter w:val="7"/>
          <w:wAfter w:w="1132" w:type="dxa"/>
        </w:trPr>
        <w:tc>
          <w:tcPr>
            <w:tcW w:w="707" w:type="dxa"/>
            <w:shd w:val="clear" w:color="auto" w:fill="auto"/>
          </w:tcPr>
          <w:p w14:paraId="277B5743" w14:textId="77777777" w:rsidR="00D17B90" w:rsidRPr="005F70FB" w:rsidRDefault="00D17B90" w:rsidP="00D17B90">
            <w:pPr>
              <w:pStyle w:val="GlossEng"/>
            </w:pPr>
          </w:p>
        </w:tc>
        <w:tc>
          <w:tcPr>
            <w:tcW w:w="484" w:type="dxa"/>
            <w:shd w:val="clear" w:color="auto" w:fill="auto"/>
          </w:tcPr>
          <w:p w14:paraId="41CF62A2" w14:textId="77777777" w:rsidR="00D17B90" w:rsidRPr="005F70FB" w:rsidRDefault="00D17B90" w:rsidP="00D17B90">
            <w:pPr>
              <w:pStyle w:val="GlossEng"/>
            </w:pPr>
            <w:r w:rsidRPr="005F70FB">
              <w:t>but</w:t>
            </w:r>
          </w:p>
        </w:tc>
        <w:tc>
          <w:tcPr>
            <w:tcW w:w="489" w:type="dxa"/>
            <w:gridSpan w:val="4"/>
            <w:shd w:val="clear" w:color="auto" w:fill="auto"/>
          </w:tcPr>
          <w:p w14:paraId="4C07AAA8" w14:textId="77777777" w:rsidR="00D17B90" w:rsidRPr="005F70FB" w:rsidRDefault="00D17B90" w:rsidP="00D17B90">
            <w:pPr>
              <w:pStyle w:val="GlossEng"/>
            </w:pPr>
            <w:r w:rsidRPr="005F70FB">
              <w:rPr>
                <w:rStyle w:val="ChSmallCaps"/>
              </w:rPr>
              <w:t>1sg</w:t>
            </w:r>
          </w:p>
        </w:tc>
        <w:tc>
          <w:tcPr>
            <w:tcW w:w="384" w:type="dxa"/>
            <w:gridSpan w:val="3"/>
            <w:shd w:val="clear" w:color="auto" w:fill="auto"/>
          </w:tcPr>
          <w:p w14:paraId="5D2AC5A6" w14:textId="77777777" w:rsidR="00D17B90" w:rsidRPr="005F70FB" w:rsidRDefault="00D17B90" w:rsidP="00D17B90">
            <w:pPr>
              <w:pStyle w:val="GlossEng"/>
            </w:pPr>
            <w:r w:rsidRPr="005F70FB">
              <w:t>go</w:t>
            </w:r>
          </w:p>
        </w:tc>
        <w:tc>
          <w:tcPr>
            <w:tcW w:w="656" w:type="dxa"/>
            <w:gridSpan w:val="4"/>
            <w:shd w:val="clear" w:color="auto" w:fill="auto"/>
          </w:tcPr>
          <w:p w14:paraId="4CED4A3E" w14:textId="77777777" w:rsidR="00D17B90" w:rsidRPr="005F70FB" w:rsidRDefault="00D17B90" w:rsidP="00D17B90">
            <w:pPr>
              <w:pStyle w:val="GlossEng"/>
            </w:pPr>
            <w:r w:rsidRPr="005F70FB">
              <w:t>bring</w:t>
            </w:r>
          </w:p>
        </w:tc>
        <w:tc>
          <w:tcPr>
            <w:tcW w:w="951" w:type="dxa"/>
            <w:gridSpan w:val="6"/>
            <w:shd w:val="clear" w:color="auto" w:fill="auto"/>
          </w:tcPr>
          <w:p w14:paraId="46461DAA" w14:textId="77777777" w:rsidR="00D17B90" w:rsidRPr="005F70FB" w:rsidRDefault="00D17B90" w:rsidP="00D17B90">
            <w:pPr>
              <w:pStyle w:val="GlossEng"/>
            </w:pPr>
            <w:r w:rsidRPr="005F70FB">
              <w:t>yesterday</w:t>
            </w:r>
          </w:p>
        </w:tc>
        <w:tc>
          <w:tcPr>
            <w:tcW w:w="695" w:type="dxa"/>
            <w:gridSpan w:val="5"/>
            <w:shd w:val="clear" w:color="auto" w:fill="auto"/>
          </w:tcPr>
          <w:p w14:paraId="0AECE73D" w14:textId="60517974" w:rsidR="00D17B90" w:rsidRPr="005F70FB" w:rsidRDefault="006C2C0C" w:rsidP="00D17B90">
            <w:pPr>
              <w:pStyle w:val="GlossEng"/>
            </w:pPr>
            <w:r w:rsidRPr="005F70FB">
              <w:t>until</w:t>
            </w:r>
          </w:p>
        </w:tc>
        <w:tc>
          <w:tcPr>
            <w:tcW w:w="489" w:type="dxa"/>
            <w:shd w:val="clear" w:color="auto" w:fill="auto"/>
          </w:tcPr>
          <w:p w14:paraId="3D6FD8E4" w14:textId="77777777" w:rsidR="00D17B90" w:rsidRPr="005F70FB" w:rsidRDefault="00D17B90" w:rsidP="00D17B90">
            <w:pPr>
              <w:pStyle w:val="GlossEng"/>
            </w:pPr>
            <w:r w:rsidRPr="005F70FB">
              <w:rPr>
                <w:rStyle w:val="ChSmallCaps"/>
              </w:rPr>
              <w:t>1sg</w:t>
            </w:r>
          </w:p>
        </w:tc>
        <w:tc>
          <w:tcPr>
            <w:tcW w:w="801" w:type="dxa"/>
            <w:gridSpan w:val="5"/>
            <w:shd w:val="clear" w:color="auto" w:fill="auto"/>
          </w:tcPr>
          <w:p w14:paraId="06E0727B" w14:textId="77777777" w:rsidR="00D17B90" w:rsidRPr="005F70FB" w:rsidRDefault="00D17B90" w:rsidP="00D17B90">
            <w:pPr>
              <w:pStyle w:val="GlossEng"/>
            </w:pPr>
            <w:r w:rsidRPr="005F70FB">
              <w:t>be.busy</w:t>
            </w:r>
          </w:p>
        </w:tc>
      </w:tr>
    </w:tbl>
    <w:p w14:paraId="3D4D6D01" w14:textId="77777777" w:rsidR="00D17B90" w:rsidRPr="005F70FB" w:rsidRDefault="00D17B90" w:rsidP="00D17B90">
      <w:pPr>
        <w:pStyle w:val="FreeTranslEng"/>
      </w:pPr>
      <w:r w:rsidRPr="005F70FB">
        <w:t>Natalia: great!, ((pause)) is your stuff still (here)?, right now, I want to go, they ordered (s.th.), I want to bring (and) deposit (it) in front over there, (I want to) bring (it) to the front, not to deposit (it) but I want to go and bring (it), yesterday, (when I) arrived, I was (too) busy (to do it)</w:t>
      </w:r>
    </w:p>
    <w:tbl>
      <w:tblPr>
        <w:tblW w:w="6343" w:type="dxa"/>
        <w:tblCellMar>
          <w:left w:w="42" w:type="dxa"/>
          <w:right w:w="42" w:type="dxa"/>
        </w:tblCellMar>
        <w:tblLook w:val="01E0" w:firstRow="1" w:lastRow="1" w:firstColumn="1" w:lastColumn="1" w:noHBand="0" w:noVBand="0"/>
      </w:tblPr>
      <w:tblGrid>
        <w:gridCol w:w="709"/>
        <w:gridCol w:w="443"/>
        <w:gridCol w:w="286"/>
        <w:gridCol w:w="394"/>
        <w:gridCol w:w="383"/>
        <w:gridCol w:w="70"/>
        <w:gridCol w:w="548"/>
        <w:gridCol w:w="674"/>
        <w:gridCol w:w="65"/>
        <w:gridCol w:w="378"/>
        <w:gridCol w:w="680"/>
        <w:gridCol w:w="483"/>
        <w:gridCol w:w="552"/>
        <w:gridCol w:w="678"/>
      </w:tblGrid>
      <w:tr w:rsidR="00AC23C4" w:rsidRPr="005F70FB" w14:paraId="787D33D0" w14:textId="77777777" w:rsidTr="00AC23C4">
        <w:tc>
          <w:tcPr>
            <w:tcW w:w="709" w:type="dxa"/>
            <w:shd w:val="clear" w:color="auto" w:fill="auto"/>
          </w:tcPr>
          <w:p w14:paraId="5E5BA770" w14:textId="77777777" w:rsidR="00D17B90" w:rsidRPr="005F70FB" w:rsidRDefault="00D17B90" w:rsidP="00D17B90">
            <w:pPr>
              <w:pStyle w:val="O0Nwnext"/>
            </w:pPr>
            <w:r w:rsidRPr="005F70FB">
              <w:t>0016</w:t>
            </w:r>
          </w:p>
        </w:tc>
        <w:tc>
          <w:tcPr>
            <w:tcW w:w="443" w:type="dxa"/>
            <w:shd w:val="clear" w:color="auto" w:fill="auto"/>
          </w:tcPr>
          <w:p w14:paraId="7D3358FD" w14:textId="77777777" w:rsidR="00D17B90" w:rsidRPr="005F70FB" w:rsidRDefault="00D17B90" w:rsidP="00D17B90">
            <w:pPr>
              <w:pStyle w:val="Text"/>
            </w:pPr>
            <w:r w:rsidRPr="005F70FB">
              <w:t>Ida:</w:t>
            </w:r>
          </w:p>
        </w:tc>
        <w:tc>
          <w:tcPr>
            <w:tcW w:w="680" w:type="dxa"/>
            <w:gridSpan w:val="2"/>
            <w:shd w:val="clear" w:color="auto" w:fill="auto"/>
          </w:tcPr>
          <w:p w14:paraId="35E9D1EE" w14:textId="77777777" w:rsidR="00D17B90" w:rsidRPr="005F70FB" w:rsidRDefault="00D17B90" w:rsidP="00D17B90">
            <w:pPr>
              <w:pStyle w:val="Text"/>
            </w:pPr>
            <w:r w:rsidRPr="005F70FB">
              <w:t>ini</w:t>
            </w:r>
          </w:p>
        </w:tc>
        <w:tc>
          <w:tcPr>
            <w:tcW w:w="453" w:type="dxa"/>
            <w:gridSpan w:val="2"/>
            <w:shd w:val="clear" w:color="auto" w:fill="auto"/>
          </w:tcPr>
          <w:p w14:paraId="66276037" w14:textId="77777777" w:rsidR="00D17B90" w:rsidRPr="005F70FB" w:rsidRDefault="00D17B90" w:rsidP="00D17B90">
            <w:pPr>
              <w:pStyle w:val="Text"/>
            </w:pPr>
            <w:r w:rsidRPr="005F70FB">
              <w:t>sa</w:t>
            </w:r>
          </w:p>
        </w:tc>
        <w:tc>
          <w:tcPr>
            <w:tcW w:w="548" w:type="dxa"/>
            <w:shd w:val="clear" w:color="auto" w:fill="auto"/>
          </w:tcPr>
          <w:p w14:paraId="0FA30622" w14:textId="77777777" w:rsidR="00D17B90" w:rsidRPr="005F70FB" w:rsidRDefault="00D17B90" w:rsidP="00D17B90">
            <w:pPr>
              <w:pStyle w:val="Text"/>
            </w:pPr>
            <w:r w:rsidRPr="005F70FB">
              <w:t>ada</w:t>
            </w:r>
          </w:p>
        </w:tc>
        <w:tc>
          <w:tcPr>
            <w:tcW w:w="674" w:type="dxa"/>
            <w:shd w:val="clear" w:color="auto" w:fill="auto"/>
          </w:tcPr>
          <w:p w14:paraId="7C2F0C42" w14:textId="77777777" w:rsidR="00D17B90" w:rsidRPr="005F70FB" w:rsidRDefault="00D17B90" w:rsidP="00D17B90">
            <w:pPr>
              <w:pStyle w:val="Text"/>
            </w:pPr>
            <w:r w:rsidRPr="005F70FB">
              <w:t>cari,</w:t>
            </w:r>
          </w:p>
        </w:tc>
        <w:tc>
          <w:tcPr>
            <w:tcW w:w="443" w:type="dxa"/>
            <w:gridSpan w:val="2"/>
            <w:shd w:val="clear" w:color="auto" w:fill="auto"/>
          </w:tcPr>
          <w:p w14:paraId="33F62BE0" w14:textId="77777777" w:rsidR="00D17B90" w:rsidRPr="005F70FB" w:rsidRDefault="00D17B90" w:rsidP="00D17B90">
            <w:pPr>
              <w:pStyle w:val="Text"/>
            </w:pPr>
            <w:r w:rsidRPr="005F70FB">
              <w:t>yo,</w:t>
            </w:r>
          </w:p>
        </w:tc>
        <w:tc>
          <w:tcPr>
            <w:tcW w:w="680" w:type="dxa"/>
            <w:shd w:val="clear" w:color="auto" w:fill="auto"/>
          </w:tcPr>
          <w:p w14:paraId="05FDF96F" w14:textId="77777777" w:rsidR="00D17B90" w:rsidRPr="005F70FB" w:rsidRDefault="00D17B90" w:rsidP="00D17B90">
            <w:pPr>
              <w:pStyle w:val="Text"/>
            </w:pPr>
            <w:r w:rsidRPr="005F70FB">
              <w:t>ini,</w:t>
            </w:r>
          </w:p>
        </w:tc>
        <w:tc>
          <w:tcPr>
            <w:tcW w:w="483" w:type="dxa"/>
            <w:shd w:val="clear" w:color="auto" w:fill="auto"/>
          </w:tcPr>
          <w:p w14:paraId="7B56CE9E" w14:textId="77777777" w:rsidR="00D17B90" w:rsidRPr="005F70FB" w:rsidRDefault="00D17B90" w:rsidP="00D17B90">
            <w:pPr>
              <w:pStyle w:val="Text"/>
            </w:pPr>
            <w:r w:rsidRPr="005F70FB">
              <w:t>sa</w:t>
            </w:r>
          </w:p>
        </w:tc>
        <w:tc>
          <w:tcPr>
            <w:tcW w:w="552" w:type="dxa"/>
            <w:shd w:val="clear" w:color="auto" w:fill="auto"/>
          </w:tcPr>
          <w:p w14:paraId="4C41858C" w14:textId="77777777" w:rsidR="00D17B90" w:rsidRPr="005F70FB" w:rsidRDefault="00D17B90" w:rsidP="00D17B90">
            <w:pPr>
              <w:pStyle w:val="Text"/>
            </w:pPr>
            <w:r w:rsidRPr="005F70FB">
              <w:t>ada</w:t>
            </w:r>
          </w:p>
        </w:tc>
        <w:tc>
          <w:tcPr>
            <w:tcW w:w="678" w:type="dxa"/>
            <w:shd w:val="clear" w:color="auto" w:fill="auto"/>
          </w:tcPr>
          <w:p w14:paraId="08AD3955" w14:textId="77777777" w:rsidR="00D17B90" w:rsidRPr="005F70FB" w:rsidRDefault="00D17B90" w:rsidP="00D17B90">
            <w:pPr>
              <w:pStyle w:val="Text"/>
            </w:pPr>
            <w:r w:rsidRPr="005F70FB">
              <w:t>cari</w:t>
            </w:r>
          </w:p>
        </w:tc>
      </w:tr>
      <w:tr w:rsidR="00AC23C4" w:rsidRPr="005F70FB" w14:paraId="7B07ABBC" w14:textId="77777777" w:rsidTr="00AC23C4">
        <w:tc>
          <w:tcPr>
            <w:tcW w:w="709" w:type="dxa"/>
            <w:shd w:val="clear" w:color="auto" w:fill="auto"/>
          </w:tcPr>
          <w:p w14:paraId="7639ACC4" w14:textId="77777777" w:rsidR="00D17B90" w:rsidRPr="005F70FB" w:rsidRDefault="00D17B90" w:rsidP="00D17B90">
            <w:pPr>
              <w:pStyle w:val="GlossEng2ptafter"/>
            </w:pPr>
          </w:p>
        </w:tc>
        <w:tc>
          <w:tcPr>
            <w:tcW w:w="443" w:type="dxa"/>
            <w:shd w:val="clear" w:color="auto" w:fill="auto"/>
          </w:tcPr>
          <w:p w14:paraId="1DA5E54C" w14:textId="77777777" w:rsidR="00D17B90" w:rsidRPr="005F70FB" w:rsidRDefault="00D17B90" w:rsidP="00D17B90">
            <w:pPr>
              <w:pStyle w:val="GlossEng2ptafter"/>
            </w:pPr>
          </w:p>
        </w:tc>
        <w:tc>
          <w:tcPr>
            <w:tcW w:w="680" w:type="dxa"/>
            <w:gridSpan w:val="2"/>
            <w:shd w:val="clear" w:color="auto" w:fill="auto"/>
          </w:tcPr>
          <w:p w14:paraId="005A6576" w14:textId="77777777" w:rsidR="00D17B90" w:rsidRPr="005F70FB" w:rsidRDefault="00D17B90" w:rsidP="00D17B90">
            <w:pPr>
              <w:pStyle w:val="GlossEng2ptafter"/>
            </w:pPr>
            <w:r w:rsidRPr="005F70FB">
              <w:rPr>
                <w:rStyle w:val="ChSmallCaps"/>
              </w:rPr>
              <w:t>d.prox</w:t>
            </w:r>
          </w:p>
        </w:tc>
        <w:tc>
          <w:tcPr>
            <w:tcW w:w="453" w:type="dxa"/>
            <w:gridSpan w:val="2"/>
            <w:shd w:val="clear" w:color="auto" w:fill="auto"/>
          </w:tcPr>
          <w:p w14:paraId="26F312F8" w14:textId="77777777" w:rsidR="00D17B90" w:rsidRPr="005F70FB" w:rsidRDefault="00D17B90" w:rsidP="00D17B90">
            <w:pPr>
              <w:pStyle w:val="GlossEng2ptafter"/>
            </w:pPr>
            <w:r w:rsidRPr="005F70FB">
              <w:rPr>
                <w:rStyle w:val="ChSmallCaps"/>
              </w:rPr>
              <w:t>1sg</w:t>
            </w:r>
          </w:p>
        </w:tc>
        <w:tc>
          <w:tcPr>
            <w:tcW w:w="548" w:type="dxa"/>
            <w:shd w:val="clear" w:color="auto" w:fill="auto"/>
          </w:tcPr>
          <w:p w14:paraId="562B894A" w14:textId="77777777" w:rsidR="00D17B90" w:rsidRPr="005F70FB" w:rsidRDefault="00D17B90" w:rsidP="00D17B90">
            <w:pPr>
              <w:pStyle w:val="GlossEng2ptafter"/>
            </w:pPr>
            <w:r w:rsidRPr="005F70FB">
              <w:t>exist</w:t>
            </w:r>
          </w:p>
        </w:tc>
        <w:tc>
          <w:tcPr>
            <w:tcW w:w="674" w:type="dxa"/>
            <w:shd w:val="clear" w:color="auto" w:fill="auto"/>
          </w:tcPr>
          <w:p w14:paraId="5F3EB1E6" w14:textId="77777777" w:rsidR="00D17B90" w:rsidRPr="005F70FB" w:rsidRDefault="00D17B90" w:rsidP="00D17B90">
            <w:pPr>
              <w:pStyle w:val="GlossEng2ptafter"/>
            </w:pPr>
            <w:r w:rsidRPr="005F70FB">
              <w:t>search</w:t>
            </w:r>
          </w:p>
        </w:tc>
        <w:tc>
          <w:tcPr>
            <w:tcW w:w="443" w:type="dxa"/>
            <w:gridSpan w:val="2"/>
            <w:shd w:val="clear" w:color="auto" w:fill="auto"/>
          </w:tcPr>
          <w:p w14:paraId="033BB27B" w14:textId="77777777" w:rsidR="00D17B90" w:rsidRPr="005F70FB" w:rsidRDefault="00D17B90" w:rsidP="00D17B90">
            <w:pPr>
              <w:pStyle w:val="GlossEng2ptafter"/>
            </w:pPr>
            <w:r w:rsidRPr="005F70FB">
              <w:t>yes</w:t>
            </w:r>
          </w:p>
        </w:tc>
        <w:tc>
          <w:tcPr>
            <w:tcW w:w="680" w:type="dxa"/>
            <w:shd w:val="clear" w:color="auto" w:fill="auto"/>
          </w:tcPr>
          <w:p w14:paraId="243AB7B5" w14:textId="77777777" w:rsidR="00D17B90" w:rsidRPr="005F70FB" w:rsidRDefault="00D17B90" w:rsidP="00D17B90">
            <w:pPr>
              <w:pStyle w:val="GlossEng2ptafter"/>
            </w:pPr>
            <w:r w:rsidRPr="005F70FB">
              <w:rPr>
                <w:rStyle w:val="ChSmallCaps"/>
              </w:rPr>
              <w:t>d.prox</w:t>
            </w:r>
          </w:p>
        </w:tc>
        <w:tc>
          <w:tcPr>
            <w:tcW w:w="483" w:type="dxa"/>
            <w:shd w:val="clear" w:color="auto" w:fill="auto"/>
          </w:tcPr>
          <w:p w14:paraId="7BA655DF" w14:textId="77777777" w:rsidR="00D17B90" w:rsidRPr="005F70FB" w:rsidRDefault="00D17B90" w:rsidP="00D17B90">
            <w:pPr>
              <w:pStyle w:val="GlossEng2ptafter"/>
            </w:pPr>
            <w:r w:rsidRPr="005F70FB">
              <w:rPr>
                <w:rStyle w:val="ChSmallCaps"/>
              </w:rPr>
              <w:t>1sg</w:t>
            </w:r>
          </w:p>
        </w:tc>
        <w:tc>
          <w:tcPr>
            <w:tcW w:w="552" w:type="dxa"/>
            <w:shd w:val="clear" w:color="auto" w:fill="auto"/>
          </w:tcPr>
          <w:p w14:paraId="373948EB" w14:textId="77777777" w:rsidR="00D17B90" w:rsidRPr="005F70FB" w:rsidRDefault="00D17B90" w:rsidP="00D17B90">
            <w:pPr>
              <w:pStyle w:val="GlossEng2ptafter"/>
            </w:pPr>
            <w:r w:rsidRPr="005F70FB">
              <w:t>exist</w:t>
            </w:r>
          </w:p>
        </w:tc>
        <w:tc>
          <w:tcPr>
            <w:tcW w:w="678" w:type="dxa"/>
            <w:shd w:val="clear" w:color="auto" w:fill="auto"/>
          </w:tcPr>
          <w:p w14:paraId="2BAF316B" w14:textId="77777777" w:rsidR="00D17B90" w:rsidRPr="005F70FB" w:rsidRDefault="00D17B90" w:rsidP="00D17B90">
            <w:pPr>
              <w:pStyle w:val="GlossEng2ptafter"/>
            </w:pPr>
            <w:r w:rsidRPr="005F70FB">
              <w:t>search</w:t>
            </w:r>
          </w:p>
        </w:tc>
      </w:tr>
      <w:tr w:rsidR="00D17B90" w:rsidRPr="005F70FB" w14:paraId="00A10880" w14:textId="77777777" w:rsidTr="00AC23C4">
        <w:trPr>
          <w:gridAfter w:val="5"/>
          <w:wAfter w:w="2771" w:type="dxa"/>
        </w:trPr>
        <w:tc>
          <w:tcPr>
            <w:tcW w:w="709" w:type="dxa"/>
            <w:shd w:val="clear" w:color="auto" w:fill="auto"/>
          </w:tcPr>
          <w:p w14:paraId="705451A4" w14:textId="77777777" w:rsidR="00D17B90" w:rsidRPr="005F70FB" w:rsidRDefault="00D17B90" w:rsidP="00D17B90">
            <w:pPr>
              <w:pStyle w:val="O0Nwnext"/>
            </w:pPr>
          </w:p>
        </w:tc>
        <w:tc>
          <w:tcPr>
            <w:tcW w:w="729" w:type="dxa"/>
            <w:gridSpan w:val="2"/>
            <w:shd w:val="clear" w:color="auto" w:fill="auto"/>
          </w:tcPr>
          <w:p w14:paraId="6DCCF4A4" w14:textId="77777777" w:rsidR="00D17B90" w:rsidRPr="005F70FB" w:rsidRDefault="00D17B90" w:rsidP="00D17B90">
            <w:pPr>
              <w:pStyle w:val="Text"/>
            </w:pPr>
            <w:r w:rsidRPr="005F70FB">
              <w:t>uang,</w:t>
            </w:r>
          </w:p>
        </w:tc>
        <w:tc>
          <w:tcPr>
            <w:tcW w:w="777" w:type="dxa"/>
            <w:gridSpan w:val="2"/>
            <w:shd w:val="clear" w:color="auto" w:fill="auto"/>
          </w:tcPr>
          <w:p w14:paraId="6AD21F5A" w14:textId="77777777" w:rsidR="00D17B90" w:rsidRPr="005F70FB" w:rsidRDefault="00D17B90" w:rsidP="00D17B90">
            <w:pPr>
              <w:pStyle w:val="Text"/>
            </w:pPr>
            <w:r w:rsidRPr="005F70FB">
              <w:t>ini,</w:t>
            </w:r>
          </w:p>
        </w:tc>
        <w:tc>
          <w:tcPr>
            <w:tcW w:w="1357" w:type="dxa"/>
            <w:gridSpan w:val="4"/>
            <w:shd w:val="clear" w:color="auto" w:fill="auto"/>
          </w:tcPr>
          <w:p w14:paraId="1A09AF91" w14:textId="77777777" w:rsidR="00D17B90" w:rsidRPr="005F70FB" w:rsidRDefault="00D17B90" w:rsidP="00D17B90">
            <w:pPr>
              <w:pStyle w:val="Text"/>
            </w:pPr>
            <w:r w:rsidRPr="005F70FB">
              <w:t>ojek</w:t>
            </w:r>
          </w:p>
        </w:tc>
      </w:tr>
      <w:tr w:rsidR="00D17B90" w:rsidRPr="005F70FB" w14:paraId="7DFF9036" w14:textId="77777777" w:rsidTr="00AC23C4">
        <w:trPr>
          <w:gridAfter w:val="5"/>
          <w:wAfter w:w="2771" w:type="dxa"/>
        </w:trPr>
        <w:tc>
          <w:tcPr>
            <w:tcW w:w="709" w:type="dxa"/>
            <w:shd w:val="clear" w:color="auto" w:fill="auto"/>
          </w:tcPr>
          <w:p w14:paraId="3CCFBA2B" w14:textId="77777777" w:rsidR="00D17B90" w:rsidRPr="005F70FB" w:rsidRDefault="00D17B90" w:rsidP="00D17B90">
            <w:pPr>
              <w:pStyle w:val="GlossEng"/>
            </w:pPr>
          </w:p>
        </w:tc>
        <w:tc>
          <w:tcPr>
            <w:tcW w:w="729" w:type="dxa"/>
            <w:gridSpan w:val="2"/>
            <w:shd w:val="clear" w:color="auto" w:fill="auto"/>
          </w:tcPr>
          <w:p w14:paraId="0825C8C9" w14:textId="77777777" w:rsidR="00D17B90" w:rsidRPr="005F70FB" w:rsidRDefault="00D17B90" w:rsidP="00D17B90">
            <w:pPr>
              <w:pStyle w:val="GlossEng"/>
            </w:pPr>
            <w:r w:rsidRPr="005F70FB">
              <w:t>money</w:t>
            </w:r>
          </w:p>
        </w:tc>
        <w:tc>
          <w:tcPr>
            <w:tcW w:w="777" w:type="dxa"/>
            <w:gridSpan w:val="2"/>
            <w:shd w:val="clear" w:color="auto" w:fill="auto"/>
          </w:tcPr>
          <w:p w14:paraId="2C9478B3" w14:textId="77777777" w:rsidR="00D17B90" w:rsidRPr="005F70FB" w:rsidRDefault="00D17B90" w:rsidP="00D17B90">
            <w:pPr>
              <w:pStyle w:val="GlossEng"/>
            </w:pPr>
            <w:r w:rsidRPr="005F70FB">
              <w:rPr>
                <w:rStyle w:val="ChSmallCaps"/>
              </w:rPr>
              <w:t>d.prox</w:t>
            </w:r>
          </w:p>
        </w:tc>
        <w:tc>
          <w:tcPr>
            <w:tcW w:w="1357" w:type="dxa"/>
            <w:gridSpan w:val="4"/>
            <w:shd w:val="clear" w:color="auto" w:fill="auto"/>
          </w:tcPr>
          <w:p w14:paraId="56E72EE9" w14:textId="77777777" w:rsidR="00D17B90" w:rsidRPr="005F70FB" w:rsidRDefault="00D17B90" w:rsidP="00D17B90">
            <w:pPr>
              <w:pStyle w:val="GlossEng"/>
            </w:pPr>
            <w:r w:rsidRPr="005F70FB">
              <w:t>motorbike.taxi</w:t>
            </w:r>
          </w:p>
        </w:tc>
      </w:tr>
    </w:tbl>
    <w:p w14:paraId="504C5337" w14:textId="295F2680" w:rsidR="00D17B90" w:rsidRPr="005F70FB" w:rsidRDefault="00D17B90" w:rsidP="00D17B90">
      <w:pPr>
        <w:pStyle w:val="FreeTranslEng"/>
      </w:pPr>
      <w:r w:rsidRPr="005F70FB">
        <w:t>Ida: what</w:t>
      </w:r>
      <w:r w:rsidR="00B7093A" w:rsidRPr="005F70FB">
        <w:t>’</w:t>
      </w:r>
      <w:r w:rsidRPr="005F70FB">
        <w:t>s-its-name, I</w:t>
      </w:r>
      <w:r w:rsidR="00B7093A" w:rsidRPr="005F70FB">
        <w:t>’</w:t>
      </w:r>
      <w:r w:rsidRPr="005F70FB">
        <w:t>m looking for, yes, what</w:t>
      </w:r>
      <w:r w:rsidR="00B7093A" w:rsidRPr="005F70FB">
        <w:t>’</w:t>
      </w:r>
      <w:r w:rsidRPr="005F70FB">
        <w:t>s-its-name, I</w:t>
      </w:r>
      <w:r w:rsidR="00B7093A" w:rsidRPr="005F70FB">
        <w:t>’</w:t>
      </w:r>
      <w:r w:rsidRPr="005F70FB">
        <w:t>m looking for money, what</w:t>
      </w:r>
      <w:r w:rsidR="00B7093A" w:rsidRPr="005F70FB">
        <w:t>’</w:t>
      </w:r>
      <w:r w:rsidRPr="005F70FB">
        <w:t>s-its-name, (for) the motorbike taxi</w:t>
      </w:r>
    </w:p>
    <w:tbl>
      <w:tblPr>
        <w:tblW w:w="0" w:type="auto"/>
        <w:tblCellMar>
          <w:left w:w="42" w:type="dxa"/>
          <w:right w:w="42" w:type="dxa"/>
        </w:tblCellMar>
        <w:tblLook w:val="01E0" w:firstRow="1" w:lastRow="1" w:firstColumn="1" w:lastColumn="1" w:noHBand="0" w:noVBand="0"/>
      </w:tblPr>
      <w:tblGrid>
        <w:gridCol w:w="709"/>
        <w:gridCol w:w="712"/>
        <w:gridCol w:w="128"/>
        <w:gridCol w:w="685"/>
        <w:gridCol w:w="582"/>
        <w:gridCol w:w="951"/>
        <w:gridCol w:w="489"/>
        <w:gridCol w:w="573"/>
        <w:gridCol w:w="656"/>
        <w:gridCol w:w="951"/>
      </w:tblGrid>
      <w:tr w:rsidR="00AC23C4" w:rsidRPr="005F70FB" w14:paraId="2E07E369" w14:textId="77777777" w:rsidTr="00AC23C4">
        <w:tc>
          <w:tcPr>
            <w:tcW w:w="709" w:type="dxa"/>
            <w:shd w:val="clear" w:color="auto" w:fill="auto"/>
          </w:tcPr>
          <w:p w14:paraId="1B213887" w14:textId="77777777" w:rsidR="00D17B90" w:rsidRPr="005F70FB" w:rsidRDefault="00D17B90" w:rsidP="00D17B90">
            <w:pPr>
              <w:pStyle w:val="O0Nwnext"/>
            </w:pPr>
            <w:r w:rsidRPr="005F70FB">
              <w:t>0017</w:t>
            </w:r>
          </w:p>
        </w:tc>
        <w:tc>
          <w:tcPr>
            <w:tcW w:w="840" w:type="dxa"/>
            <w:gridSpan w:val="2"/>
            <w:shd w:val="clear" w:color="auto" w:fill="auto"/>
          </w:tcPr>
          <w:p w14:paraId="64825AD3" w14:textId="77777777" w:rsidR="00D17B90" w:rsidRPr="005F70FB" w:rsidRDefault="00D17B90" w:rsidP="00D17B90">
            <w:pPr>
              <w:pStyle w:val="Text"/>
            </w:pPr>
            <w:r w:rsidRPr="005F70FB">
              <w:t>Natalia:</w:t>
            </w:r>
          </w:p>
        </w:tc>
        <w:tc>
          <w:tcPr>
            <w:tcW w:w="1267" w:type="dxa"/>
            <w:gridSpan w:val="2"/>
            <w:shd w:val="clear" w:color="auto" w:fill="auto"/>
          </w:tcPr>
          <w:p w14:paraId="77E32AF0" w14:textId="77777777" w:rsidR="00D17B90" w:rsidRPr="005F70FB" w:rsidRDefault="00D17B90" w:rsidP="00D17B90">
            <w:pPr>
              <w:pStyle w:val="Text"/>
            </w:pPr>
            <w:r w:rsidRPr="005F70FB">
              <w:t>perjalangang,</w:t>
            </w:r>
          </w:p>
        </w:tc>
        <w:tc>
          <w:tcPr>
            <w:tcW w:w="951" w:type="dxa"/>
            <w:shd w:val="clear" w:color="auto" w:fill="auto"/>
          </w:tcPr>
          <w:p w14:paraId="60F334AB" w14:textId="77777777" w:rsidR="00D17B90" w:rsidRPr="005F70FB" w:rsidRDefault="00D17B90" w:rsidP="00D17B90">
            <w:pPr>
              <w:pStyle w:val="Text"/>
            </w:pPr>
            <w:r w:rsidRPr="005F70FB">
              <w:t>kemaring</w:t>
            </w:r>
          </w:p>
        </w:tc>
        <w:tc>
          <w:tcPr>
            <w:tcW w:w="489" w:type="dxa"/>
            <w:shd w:val="clear" w:color="auto" w:fill="auto"/>
          </w:tcPr>
          <w:p w14:paraId="6D386B25" w14:textId="77777777" w:rsidR="00D17B90" w:rsidRPr="005F70FB" w:rsidRDefault="00D17B90" w:rsidP="00D17B90">
            <w:pPr>
              <w:pStyle w:val="Text"/>
            </w:pPr>
            <w:r w:rsidRPr="005F70FB">
              <w:t>sa</w:t>
            </w:r>
          </w:p>
        </w:tc>
        <w:tc>
          <w:tcPr>
            <w:tcW w:w="573" w:type="dxa"/>
            <w:shd w:val="clear" w:color="auto" w:fill="auto"/>
          </w:tcPr>
          <w:p w14:paraId="28736148" w14:textId="77777777" w:rsidR="00D17B90" w:rsidRPr="005F70FB" w:rsidRDefault="00D17B90" w:rsidP="00D17B90">
            <w:pPr>
              <w:pStyle w:val="Text"/>
            </w:pPr>
            <w:r w:rsidRPr="005F70FB">
              <w:t>mo</w:t>
            </w:r>
          </w:p>
        </w:tc>
        <w:tc>
          <w:tcPr>
            <w:tcW w:w="656" w:type="dxa"/>
            <w:shd w:val="clear" w:color="auto" w:fill="auto"/>
          </w:tcPr>
          <w:p w14:paraId="6D67BDED" w14:textId="77777777" w:rsidR="00D17B90" w:rsidRPr="005F70FB" w:rsidRDefault="00D17B90" w:rsidP="00D17B90">
            <w:pPr>
              <w:pStyle w:val="Text"/>
            </w:pPr>
            <w:r w:rsidRPr="005F70FB">
              <w:t>bawa,</w:t>
            </w:r>
          </w:p>
        </w:tc>
        <w:tc>
          <w:tcPr>
            <w:tcW w:w="951" w:type="dxa"/>
            <w:shd w:val="clear" w:color="auto" w:fill="auto"/>
          </w:tcPr>
          <w:p w14:paraId="3FEE24D5" w14:textId="77777777" w:rsidR="00D17B90" w:rsidRPr="005F70FB" w:rsidRDefault="00D17B90" w:rsidP="00D17B90">
            <w:pPr>
              <w:pStyle w:val="Text"/>
            </w:pPr>
            <w:r w:rsidRPr="005F70FB">
              <w:t>kemaring</w:t>
            </w:r>
          </w:p>
        </w:tc>
      </w:tr>
      <w:tr w:rsidR="00AC23C4" w:rsidRPr="005F70FB" w14:paraId="6CBDB97B" w14:textId="77777777" w:rsidTr="00AC23C4">
        <w:tc>
          <w:tcPr>
            <w:tcW w:w="709" w:type="dxa"/>
            <w:shd w:val="clear" w:color="auto" w:fill="auto"/>
          </w:tcPr>
          <w:p w14:paraId="7FABF96C" w14:textId="77777777" w:rsidR="00D17B90" w:rsidRPr="005F70FB" w:rsidRDefault="00D17B90" w:rsidP="00D17B90">
            <w:pPr>
              <w:pStyle w:val="GlossEng2ptafter"/>
            </w:pPr>
          </w:p>
        </w:tc>
        <w:tc>
          <w:tcPr>
            <w:tcW w:w="840" w:type="dxa"/>
            <w:gridSpan w:val="2"/>
            <w:shd w:val="clear" w:color="auto" w:fill="auto"/>
          </w:tcPr>
          <w:p w14:paraId="038CB2FA" w14:textId="77777777" w:rsidR="00D17B90" w:rsidRPr="005F70FB" w:rsidRDefault="00D17B90" w:rsidP="00D17B90">
            <w:pPr>
              <w:pStyle w:val="GlossEng2ptafter"/>
            </w:pPr>
          </w:p>
        </w:tc>
        <w:tc>
          <w:tcPr>
            <w:tcW w:w="1267" w:type="dxa"/>
            <w:gridSpan w:val="2"/>
            <w:shd w:val="clear" w:color="auto" w:fill="auto"/>
          </w:tcPr>
          <w:p w14:paraId="47BAD558" w14:textId="77777777" w:rsidR="00D17B90" w:rsidRPr="005F70FB" w:rsidRDefault="00D17B90" w:rsidP="00D17B90">
            <w:pPr>
              <w:pStyle w:val="GlossEng2ptafter"/>
            </w:pPr>
            <w:r w:rsidRPr="005F70FB">
              <w:t>journey</w:t>
            </w:r>
          </w:p>
        </w:tc>
        <w:tc>
          <w:tcPr>
            <w:tcW w:w="951" w:type="dxa"/>
            <w:shd w:val="clear" w:color="auto" w:fill="auto"/>
          </w:tcPr>
          <w:p w14:paraId="65977778" w14:textId="77777777" w:rsidR="00D17B90" w:rsidRPr="005F70FB" w:rsidRDefault="00D17B90" w:rsidP="00D17B90">
            <w:pPr>
              <w:pStyle w:val="GlossEng2ptafter"/>
            </w:pPr>
            <w:r w:rsidRPr="005F70FB">
              <w:t>yesterday</w:t>
            </w:r>
          </w:p>
        </w:tc>
        <w:tc>
          <w:tcPr>
            <w:tcW w:w="489" w:type="dxa"/>
            <w:shd w:val="clear" w:color="auto" w:fill="auto"/>
          </w:tcPr>
          <w:p w14:paraId="7ECF2303" w14:textId="77777777" w:rsidR="00D17B90" w:rsidRPr="005F70FB" w:rsidRDefault="00D17B90" w:rsidP="00D17B90">
            <w:pPr>
              <w:pStyle w:val="GlossEng2ptafter"/>
            </w:pPr>
            <w:r w:rsidRPr="005F70FB">
              <w:rPr>
                <w:rStyle w:val="ChSmallCaps"/>
              </w:rPr>
              <w:t>1sg</w:t>
            </w:r>
          </w:p>
        </w:tc>
        <w:tc>
          <w:tcPr>
            <w:tcW w:w="573" w:type="dxa"/>
            <w:shd w:val="clear" w:color="auto" w:fill="auto"/>
          </w:tcPr>
          <w:p w14:paraId="6B7F23EC" w14:textId="77777777" w:rsidR="00D17B90" w:rsidRPr="005F70FB" w:rsidRDefault="00D17B90" w:rsidP="00D17B90">
            <w:pPr>
              <w:pStyle w:val="GlossEng2ptafter"/>
            </w:pPr>
            <w:r w:rsidRPr="005F70FB">
              <w:t>want</w:t>
            </w:r>
          </w:p>
        </w:tc>
        <w:tc>
          <w:tcPr>
            <w:tcW w:w="656" w:type="dxa"/>
            <w:shd w:val="clear" w:color="auto" w:fill="auto"/>
          </w:tcPr>
          <w:p w14:paraId="0791FC10" w14:textId="77777777" w:rsidR="00D17B90" w:rsidRPr="005F70FB" w:rsidRDefault="00D17B90" w:rsidP="00D17B90">
            <w:pPr>
              <w:pStyle w:val="GlossEng2ptafter"/>
            </w:pPr>
            <w:r w:rsidRPr="005F70FB">
              <w:t>bring</w:t>
            </w:r>
          </w:p>
        </w:tc>
        <w:tc>
          <w:tcPr>
            <w:tcW w:w="951" w:type="dxa"/>
            <w:shd w:val="clear" w:color="auto" w:fill="auto"/>
          </w:tcPr>
          <w:p w14:paraId="067FB7E0" w14:textId="77777777" w:rsidR="00D17B90" w:rsidRPr="005F70FB" w:rsidRDefault="00D17B90" w:rsidP="00D17B90">
            <w:pPr>
              <w:pStyle w:val="GlossEng2ptafter"/>
            </w:pPr>
            <w:r w:rsidRPr="005F70FB">
              <w:t>yesterday</w:t>
            </w:r>
          </w:p>
        </w:tc>
      </w:tr>
      <w:tr w:rsidR="00D17B90" w:rsidRPr="005F70FB" w14:paraId="528D8D33" w14:textId="77777777" w:rsidTr="00AC23C4">
        <w:trPr>
          <w:gridAfter w:val="6"/>
          <w:wAfter w:w="4202" w:type="dxa"/>
        </w:trPr>
        <w:tc>
          <w:tcPr>
            <w:tcW w:w="709" w:type="dxa"/>
            <w:shd w:val="clear" w:color="auto" w:fill="auto"/>
          </w:tcPr>
          <w:p w14:paraId="45818ADC" w14:textId="77777777" w:rsidR="00D17B90" w:rsidRPr="005F70FB" w:rsidRDefault="00D17B90" w:rsidP="00D17B90">
            <w:pPr>
              <w:pStyle w:val="O0Nwnext"/>
            </w:pPr>
          </w:p>
        </w:tc>
        <w:tc>
          <w:tcPr>
            <w:tcW w:w="569" w:type="dxa"/>
            <w:shd w:val="clear" w:color="auto" w:fill="auto"/>
          </w:tcPr>
          <w:p w14:paraId="15B8F869" w14:textId="77777777" w:rsidR="00D17B90" w:rsidRPr="005F70FB" w:rsidRDefault="00D17B90" w:rsidP="00D17B90">
            <w:pPr>
              <w:pStyle w:val="Text"/>
            </w:pPr>
            <w:r w:rsidRPr="005F70FB">
              <w:t>dulu</w:t>
            </w:r>
          </w:p>
        </w:tc>
        <w:tc>
          <w:tcPr>
            <w:tcW w:w="813" w:type="dxa"/>
            <w:gridSpan w:val="2"/>
            <w:shd w:val="clear" w:color="auto" w:fill="auto"/>
          </w:tcPr>
          <w:p w14:paraId="741E897E" w14:textId="77777777" w:rsidR="00D17B90" w:rsidRPr="005F70FB" w:rsidRDefault="00D17B90" w:rsidP="00D17B90">
            <w:pPr>
              <w:pStyle w:val="Text"/>
            </w:pPr>
            <w:r w:rsidRPr="005F70FB">
              <w:t>karna</w:t>
            </w:r>
          </w:p>
        </w:tc>
      </w:tr>
      <w:tr w:rsidR="00D17B90" w:rsidRPr="005F70FB" w14:paraId="6B932011" w14:textId="77777777" w:rsidTr="004E5A52">
        <w:trPr>
          <w:gridAfter w:val="6"/>
          <w:wAfter w:w="4202" w:type="dxa"/>
        </w:trPr>
        <w:tc>
          <w:tcPr>
            <w:tcW w:w="709" w:type="dxa"/>
            <w:shd w:val="clear" w:color="auto" w:fill="auto"/>
          </w:tcPr>
          <w:p w14:paraId="1B6EC30F" w14:textId="77777777" w:rsidR="00D17B90" w:rsidRPr="005F70FB" w:rsidRDefault="00D17B90" w:rsidP="00D17B90">
            <w:pPr>
              <w:pStyle w:val="GlossEng"/>
            </w:pPr>
          </w:p>
        </w:tc>
        <w:tc>
          <w:tcPr>
            <w:tcW w:w="712" w:type="dxa"/>
            <w:shd w:val="clear" w:color="auto" w:fill="auto"/>
          </w:tcPr>
          <w:p w14:paraId="033DCEA6" w14:textId="272AF31D" w:rsidR="00D17B90" w:rsidRPr="005F70FB" w:rsidRDefault="004E5A52" w:rsidP="00D17B90">
            <w:pPr>
              <w:pStyle w:val="GlossEng"/>
            </w:pPr>
            <w:r>
              <w:t>be.</w:t>
            </w:r>
            <w:r w:rsidR="00D17B90" w:rsidRPr="005F70FB">
              <w:t>prior</w:t>
            </w:r>
          </w:p>
        </w:tc>
        <w:tc>
          <w:tcPr>
            <w:tcW w:w="813" w:type="dxa"/>
            <w:gridSpan w:val="2"/>
            <w:shd w:val="clear" w:color="auto" w:fill="auto"/>
          </w:tcPr>
          <w:p w14:paraId="752D729E" w14:textId="77777777" w:rsidR="00D17B90" w:rsidRPr="005F70FB" w:rsidRDefault="00D17B90" w:rsidP="00D17B90">
            <w:pPr>
              <w:pStyle w:val="GlossEng"/>
            </w:pPr>
            <w:r w:rsidRPr="005F70FB">
              <w:t>because</w:t>
            </w:r>
          </w:p>
        </w:tc>
      </w:tr>
    </w:tbl>
    <w:p w14:paraId="06422916" w14:textId="77777777" w:rsidR="00D17B90" w:rsidRPr="005F70FB" w:rsidRDefault="00D17B90" w:rsidP="00D17B90">
      <w:pPr>
        <w:pStyle w:val="FreeTranslEng"/>
      </w:pPr>
      <w:r w:rsidRPr="005F70FB">
        <w:t>Natalia: (for your) trip, yesterday I wanted to bring (the stuff), the day before yesterday because</w:t>
      </w:r>
    </w:p>
    <w:tbl>
      <w:tblPr>
        <w:tblW w:w="0" w:type="auto"/>
        <w:tblCellMar>
          <w:left w:w="42" w:type="dxa"/>
          <w:right w:w="42" w:type="dxa"/>
        </w:tblCellMar>
        <w:tblLook w:val="01E0" w:firstRow="1" w:lastRow="1" w:firstColumn="1" w:lastColumn="1" w:noHBand="0" w:noVBand="0"/>
      </w:tblPr>
      <w:tblGrid>
        <w:gridCol w:w="709"/>
        <w:gridCol w:w="451"/>
        <w:gridCol w:w="573"/>
        <w:gridCol w:w="651"/>
        <w:gridCol w:w="545"/>
        <w:gridCol w:w="529"/>
        <w:gridCol w:w="567"/>
        <w:gridCol w:w="651"/>
        <w:gridCol w:w="562"/>
        <w:gridCol w:w="360"/>
        <w:gridCol w:w="688"/>
      </w:tblGrid>
      <w:tr w:rsidR="00AC23C4" w:rsidRPr="005F70FB" w14:paraId="51A2A197" w14:textId="77777777" w:rsidTr="00AC23C4">
        <w:tc>
          <w:tcPr>
            <w:tcW w:w="709" w:type="dxa"/>
            <w:shd w:val="clear" w:color="auto" w:fill="auto"/>
          </w:tcPr>
          <w:p w14:paraId="332EDCAD" w14:textId="77777777" w:rsidR="00D17B90" w:rsidRPr="005F70FB" w:rsidRDefault="00D17B90" w:rsidP="00D17B90">
            <w:pPr>
              <w:pStyle w:val="O0Nwnext"/>
            </w:pPr>
            <w:r w:rsidRPr="005F70FB">
              <w:t>0018</w:t>
            </w:r>
          </w:p>
        </w:tc>
        <w:tc>
          <w:tcPr>
            <w:tcW w:w="451" w:type="dxa"/>
            <w:shd w:val="clear" w:color="auto" w:fill="auto"/>
          </w:tcPr>
          <w:p w14:paraId="27D4AEB8" w14:textId="77777777" w:rsidR="00D17B90" w:rsidRPr="005F70FB" w:rsidRDefault="00D17B90" w:rsidP="00D17B90">
            <w:pPr>
              <w:pStyle w:val="Text"/>
            </w:pPr>
            <w:r w:rsidRPr="005F70FB">
              <w:t>Ida:</w:t>
            </w:r>
          </w:p>
        </w:tc>
        <w:tc>
          <w:tcPr>
            <w:tcW w:w="573" w:type="dxa"/>
            <w:shd w:val="clear" w:color="auto" w:fill="auto"/>
          </w:tcPr>
          <w:p w14:paraId="253F8277" w14:textId="77777777" w:rsidR="00D17B90" w:rsidRPr="005F70FB" w:rsidRDefault="00D17B90" w:rsidP="00D17B90">
            <w:pPr>
              <w:pStyle w:val="Text"/>
            </w:pPr>
            <w:r w:rsidRPr="005F70FB">
              <w:t>[</w:t>
            </w:r>
            <w:r w:rsidRPr="005F70FB">
              <w:rPr>
                <w:rStyle w:val="ChSmallCaps"/>
              </w:rPr>
              <w:t>up</w:t>
            </w:r>
            <w:r w:rsidRPr="005F70FB">
              <w:t>]</w:t>
            </w:r>
          </w:p>
        </w:tc>
        <w:tc>
          <w:tcPr>
            <w:tcW w:w="651" w:type="dxa"/>
            <w:shd w:val="clear" w:color="auto" w:fill="auto"/>
          </w:tcPr>
          <w:p w14:paraId="107CDCDC" w14:textId="6ED6DFB8" w:rsidR="00D17B90" w:rsidRPr="005F70FB" w:rsidRDefault="00D17B90" w:rsidP="00D17B90">
            <w:pPr>
              <w:pStyle w:val="Text"/>
            </w:pPr>
            <w:r w:rsidRPr="005F70FB">
              <w:t>sabun</w:t>
            </w:r>
            <w:r w:rsidR="00627FC4">
              <w:t>g</w:t>
            </w:r>
          </w:p>
        </w:tc>
        <w:tc>
          <w:tcPr>
            <w:tcW w:w="545" w:type="dxa"/>
            <w:shd w:val="clear" w:color="auto" w:fill="auto"/>
          </w:tcPr>
          <w:p w14:paraId="21319E4B" w14:textId="77777777" w:rsidR="00D17B90" w:rsidRPr="005F70FB" w:rsidRDefault="00D17B90" w:rsidP="00D17B90">
            <w:pPr>
              <w:pStyle w:val="Text"/>
            </w:pPr>
            <w:r w:rsidRPr="005F70FB">
              <w:t>saja,</w:t>
            </w:r>
          </w:p>
        </w:tc>
        <w:tc>
          <w:tcPr>
            <w:tcW w:w="529" w:type="dxa"/>
            <w:shd w:val="clear" w:color="auto" w:fill="auto"/>
          </w:tcPr>
          <w:p w14:paraId="079269D5" w14:textId="77777777" w:rsidR="00D17B90" w:rsidRPr="005F70FB" w:rsidRDefault="00D17B90" w:rsidP="00D17B90">
            <w:pPr>
              <w:pStyle w:val="Text"/>
            </w:pPr>
            <w:r w:rsidRPr="005F70FB">
              <w:t>kam</w:t>
            </w:r>
          </w:p>
        </w:tc>
        <w:tc>
          <w:tcPr>
            <w:tcW w:w="567" w:type="dxa"/>
            <w:shd w:val="clear" w:color="auto" w:fill="auto"/>
          </w:tcPr>
          <w:p w14:paraId="16F2C7E7" w14:textId="77777777" w:rsidR="00D17B90" w:rsidRPr="005F70FB" w:rsidRDefault="00D17B90" w:rsidP="00D17B90">
            <w:pPr>
              <w:pStyle w:val="Text"/>
            </w:pPr>
            <w:r w:rsidRPr="005F70FB">
              <w:t>pu</w:t>
            </w:r>
          </w:p>
        </w:tc>
        <w:tc>
          <w:tcPr>
            <w:tcW w:w="651" w:type="dxa"/>
            <w:shd w:val="clear" w:color="auto" w:fill="auto"/>
          </w:tcPr>
          <w:p w14:paraId="7AEBB33E" w14:textId="445185B6" w:rsidR="00D17B90" w:rsidRPr="005F70FB" w:rsidRDefault="00D17B90" w:rsidP="00D17B90">
            <w:pPr>
              <w:pStyle w:val="Text"/>
            </w:pPr>
            <w:r w:rsidRPr="005F70FB">
              <w:t>sabun</w:t>
            </w:r>
            <w:r w:rsidR="00627FC4">
              <w:t>g</w:t>
            </w:r>
          </w:p>
        </w:tc>
        <w:tc>
          <w:tcPr>
            <w:tcW w:w="562" w:type="dxa"/>
            <w:shd w:val="clear" w:color="auto" w:fill="auto"/>
          </w:tcPr>
          <w:p w14:paraId="3F4858EB" w14:textId="77777777" w:rsidR="00D17B90" w:rsidRPr="005F70FB" w:rsidRDefault="00D17B90" w:rsidP="00D17B90">
            <w:pPr>
              <w:pStyle w:val="Text"/>
            </w:pPr>
            <w:r w:rsidRPr="005F70FB">
              <w:t>ada</w:t>
            </w:r>
          </w:p>
        </w:tc>
        <w:tc>
          <w:tcPr>
            <w:tcW w:w="360" w:type="dxa"/>
            <w:shd w:val="clear" w:color="auto" w:fill="auto"/>
          </w:tcPr>
          <w:p w14:paraId="558811E7" w14:textId="77777777" w:rsidR="00D17B90" w:rsidRPr="005F70FB" w:rsidRDefault="00D17B90" w:rsidP="00D17B90">
            <w:pPr>
              <w:pStyle w:val="Text"/>
            </w:pPr>
            <w:r w:rsidRPr="005F70FB">
              <w:t>di</w:t>
            </w:r>
          </w:p>
        </w:tc>
        <w:tc>
          <w:tcPr>
            <w:tcW w:w="688" w:type="dxa"/>
            <w:shd w:val="clear" w:color="auto" w:fill="auto"/>
          </w:tcPr>
          <w:p w14:paraId="60239F49" w14:textId="77777777" w:rsidR="00D17B90" w:rsidRPr="005F70FB" w:rsidRDefault="00D17B90" w:rsidP="00D17B90">
            <w:pPr>
              <w:pStyle w:val="Text"/>
            </w:pPr>
            <w:r w:rsidRPr="005F70FB">
              <w:t>situ</w:t>
            </w:r>
          </w:p>
        </w:tc>
      </w:tr>
      <w:tr w:rsidR="00AC23C4" w:rsidRPr="005F70FB" w14:paraId="5AFAB2DE" w14:textId="77777777" w:rsidTr="00AC23C4">
        <w:tc>
          <w:tcPr>
            <w:tcW w:w="709" w:type="dxa"/>
            <w:shd w:val="clear" w:color="auto" w:fill="auto"/>
          </w:tcPr>
          <w:p w14:paraId="671DF12C" w14:textId="77777777" w:rsidR="00D17B90" w:rsidRPr="005F70FB" w:rsidRDefault="00D17B90" w:rsidP="00D17B90">
            <w:pPr>
              <w:pStyle w:val="GlossEng"/>
            </w:pPr>
          </w:p>
        </w:tc>
        <w:tc>
          <w:tcPr>
            <w:tcW w:w="451" w:type="dxa"/>
            <w:shd w:val="clear" w:color="auto" w:fill="auto"/>
          </w:tcPr>
          <w:p w14:paraId="02BA2497" w14:textId="77777777" w:rsidR="00D17B90" w:rsidRPr="005F70FB" w:rsidRDefault="00D17B90" w:rsidP="00D17B90">
            <w:pPr>
              <w:pStyle w:val="GlossEng"/>
            </w:pPr>
          </w:p>
        </w:tc>
        <w:tc>
          <w:tcPr>
            <w:tcW w:w="573" w:type="dxa"/>
            <w:shd w:val="clear" w:color="auto" w:fill="auto"/>
          </w:tcPr>
          <w:p w14:paraId="3A1A7525" w14:textId="77777777" w:rsidR="00D17B90" w:rsidRPr="005F70FB" w:rsidRDefault="00D17B90" w:rsidP="00D17B90">
            <w:pPr>
              <w:pStyle w:val="GlossEng"/>
            </w:pPr>
          </w:p>
        </w:tc>
        <w:tc>
          <w:tcPr>
            <w:tcW w:w="651" w:type="dxa"/>
            <w:shd w:val="clear" w:color="auto" w:fill="auto"/>
          </w:tcPr>
          <w:p w14:paraId="240CE071" w14:textId="77777777" w:rsidR="00D17B90" w:rsidRPr="005F70FB" w:rsidRDefault="00D17B90" w:rsidP="00D17B90">
            <w:pPr>
              <w:pStyle w:val="GlossEng"/>
            </w:pPr>
            <w:r w:rsidRPr="005F70FB">
              <w:t>soap</w:t>
            </w:r>
          </w:p>
        </w:tc>
        <w:tc>
          <w:tcPr>
            <w:tcW w:w="545" w:type="dxa"/>
            <w:shd w:val="clear" w:color="auto" w:fill="auto"/>
          </w:tcPr>
          <w:p w14:paraId="1D0B0AEC" w14:textId="77777777" w:rsidR="00D17B90" w:rsidRPr="005F70FB" w:rsidRDefault="00D17B90" w:rsidP="00D17B90">
            <w:pPr>
              <w:pStyle w:val="GlossEng"/>
            </w:pPr>
            <w:r w:rsidRPr="005F70FB">
              <w:t>just</w:t>
            </w:r>
          </w:p>
        </w:tc>
        <w:tc>
          <w:tcPr>
            <w:tcW w:w="529" w:type="dxa"/>
            <w:shd w:val="clear" w:color="auto" w:fill="auto"/>
          </w:tcPr>
          <w:p w14:paraId="4BAEB83B" w14:textId="77777777" w:rsidR="00D17B90" w:rsidRPr="005F70FB" w:rsidRDefault="00D17B90" w:rsidP="00D17B90">
            <w:pPr>
              <w:pStyle w:val="GlossEng"/>
            </w:pPr>
            <w:r w:rsidRPr="005F70FB">
              <w:rPr>
                <w:rStyle w:val="ChSmallCaps"/>
              </w:rPr>
              <w:t>2pl</w:t>
            </w:r>
          </w:p>
        </w:tc>
        <w:tc>
          <w:tcPr>
            <w:tcW w:w="567" w:type="dxa"/>
            <w:shd w:val="clear" w:color="auto" w:fill="auto"/>
          </w:tcPr>
          <w:p w14:paraId="08DE87A1" w14:textId="77777777" w:rsidR="00D17B90" w:rsidRPr="005F70FB" w:rsidRDefault="00D17B90" w:rsidP="00D17B90">
            <w:pPr>
              <w:pStyle w:val="GlossEng"/>
            </w:pPr>
            <w:r w:rsidRPr="005F70FB">
              <w:rPr>
                <w:rStyle w:val="ChSmallCaps"/>
              </w:rPr>
              <w:t>poss</w:t>
            </w:r>
          </w:p>
        </w:tc>
        <w:tc>
          <w:tcPr>
            <w:tcW w:w="651" w:type="dxa"/>
            <w:shd w:val="clear" w:color="auto" w:fill="auto"/>
          </w:tcPr>
          <w:p w14:paraId="5C05D6F2" w14:textId="77777777" w:rsidR="00D17B90" w:rsidRPr="005F70FB" w:rsidRDefault="00D17B90" w:rsidP="00D17B90">
            <w:pPr>
              <w:pStyle w:val="GlossEng"/>
            </w:pPr>
            <w:r w:rsidRPr="005F70FB">
              <w:t>soap</w:t>
            </w:r>
          </w:p>
        </w:tc>
        <w:tc>
          <w:tcPr>
            <w:tcW w:w="562" w:type="dxa"/>
            <w:shd w:val="clear" w:color="auto" w:fill="auto"/>
          </w:tcPr>
          <w:p w14:paraId="6713E93D" w14:textId="77777777" w:rsidR="00D17B90" w:rsidRPr="005F70FB" w:rsidRDefault="00D17B90" w:rsidP="00D17B90">
            <w:pPr>
              <w:pStyle w:val="GlossEng"/>
            </w:pPr>
            <w:r w:rsidRPr="005F70FB">
              <w:t>exist</w:t>
            </w:r>
          </w:p>
        </w:tc>
        <w:tc>
          <w:tcPr>
            <w:tcW w:w="360" w:type="dxa"/>
            <w:shd w:val="clear" w:color="auto" w:fill="auto"/>
          </w:tcPr>
          <w:p w14:paraId="01E7B583" w14:textId="77777777" w:rsidR="00D17B90" w:rsidRPr="005F70FB" w:rsidRDefault="00D17B90" w:rsidP="00D17B90">
            <w:pPr>
              <w:pStyle w:val="GlossEng"/>
            </w:pPr>
            <w:r w:rsidRPr="005F70FB">
              <w:t>at</w:t>
            </w:r>
          </w:p>
        </w:tc>
        <w:tc>
          <w:tcPr>
            <w:tcW w:w="688" w:type="dxa"/>
            <w:shd w:val="clear" w:color="auto" w:fill="auto"/>
          </w:tcPr>
          <w:p w14:paraId="312B08BB" w14:textId="77777777" w:rsidR="00D17B90" w:rsidRPr="005F70FB" w:rsidRDefault="00D17B90" w:rsidP="00D17B90">
            <w:pPr>
              <w:pStyle w:val="GlossEng"/>
            </w:pPr>
            <w:r w:rsidRPr="005F70FB">
              <w:rPr>
                <w:rStyle w:val="ChSmallCaps"/>
              </w:rPr>
              <w:t>l.med</w:t>
            </w:r>
          </w:p>
        </w:tc>
      </w:tr>
    </w:tbl>
    <w:p w14:paraId="5EACE3AF" w14:textId="77777777" w:rsidR="00D17B90" w:rsidRPr="005F70FB" w:rsidRDefault="00D17B90" w:rsidP="00D17B90">
      <w:pPr>
        <w:pStyle w:val="FreeTranslEng"/>
      </w:pPr>
      <w:r w:rsidRPr="005F70FB">
        <w:t>Ida: [</w:t>
      </w:r>
      <w:r w:rsidRPr="005F70FB">
        <w:rPr>
          <w:rStyle w:val="ChSmallCaps"/>
        </w:rPr>
        <w:t>up</w:t>
      </w:r>
      <w:r w:rsidRPr="005F70FB">
        <w:t>] just (laundry) soap, your (laundry) soap is there</w:t>
      </w:r>
    </w:p>
    <w:tbl>
      <w:tblPr>
        <w:tblW w:w="0" w:type="auto"/>
        <w:tblCellMar>
          <w:left w:w="42" w:type="dxa"/>
          <w:right w:w="42" w:type="dxa"/>
        </w:tblCellMar>
        <w:tblLook w:val="01E0" w:firstRow="1" w:lastRow="1" w:firstColumn="1" w:lastColumn="1" w:noHBand="0" w:noVBand="0"/>
      </w:tblPr>
      <w:tblGrid>
        <w:gridCol w:w="709"/>
        <w:gridCol w:w="840"/>
        <w:gridCol w:w="784"/>
        <w:gridCol w:w="696"/>
        <w:gridCol w:w="513"/>
        <w:gridCol w:w="562"/>
        <w:gridCol w:w="651"/>
        <w:gridCol w:w="777"/>
      </w:tblGrid>
      <w:tr w:rsidR="00AC23C4" w:rsidRPr="005F70FB" w14:paraId="35921106" w14:textId="77777777" w:rsidTr="00AC23C4">
        <w:tc>
          <w:tcPr>
            <w:tcW w:w="709" w:type="dxa"/>
            <w:shd w:val="clear" w:color="auto" w:fill="auto"/>
          </w:tcPr>
          <w:p w14:paraId="29A7A623" w14:textId="77777777" w:rsidR="00D17B90" w:rsidRPr="005F70FB" w:rsidRDefault="00D17B90" w:rsidP="00D17B90">
            <w:pPr>
              <w:pStyle w:val="O0Nwnext"/>
            </w:pPr>
            <w:r w:rsidRPr="005F70FB">
              <w:t>0019</w:t>
            </w:r>
          </w:p>
        </w:tc>
        <w:tc>
          <w:tcPr>
            <w:tcW w:w="840" w:type="dxa"/>
            <w:shd w:val="clear" w:color="auto" w:fill="auto"/>
          </w:tcPr>
          <w:p w14:paraId="1F9D6655" w14:textId="77777777" w:rsidR="00D17B90" w:rsidRPr="005F70FB" w:rsidRDefault="00D17B90" w:rsidP="00D17B90">
            <w:pPr>
              <w:pStyle w:val="Text"/>
            </w:pPr>
            <w:r w:rsidRPr="005F70FB">
              <w:t>Natalia:</w:t>
            </w:r>
          </w:p>
        </w:tc>
        <w:tc>
          <w:tcPr>
            <w:tcW w:w="784" w:type="dxa"/>
            <w:shd w:val="clear" w:color="auto" w:fill="auto"/>
          </w:tcPr>
          <w:p w14:paraId="746B87A5" w14:textId="77777777" w:rsidR="00D17B90" w:rsidRPr="005F70FB" w:rsidRDefault="00D17B90" w:rsidP="00D17B90">
            <w:pPr>
              <w:pStyle w:val="Text"/>
            </w:pPr>
            <w:r w:rsidRPr="005F70FB">
              <w:t>damay!</w:t>
            </w:r>
          </w:p>
        </w:tc>
        <w:tc>
          <w:tcPr>
            <w:tcW w:w="696" w:type="dxa"/>
            <w:shd w:val="clear" w:color="auto" w:fill="auto"/>
          </w:tcPr>
          <w:p w14:paraId="5C3FAAB1" w14:textId="77777777" w:rsidR="00D17B90" w:rsidRPr="005F70FB" w:rsidRDefault="00D17B90" w:rsidP="00D17B90">
            <w:pPr>
              <w:pStyle w:val="Text"/>
            </w:pPr>
            <w:r w:rsidRPr="005F70FB">
              <w:t>kitong</w:t>
            </w:r>
          </w:p>
        </w:tc>
        <w:tc>
          <w:tcPr>
            <w:tcW w:w="513" w:type="dxa"/>
            <w:shd w:val="clear" w:color="auto" w:fill="auto"/>
          </w:tcPr>
          <w:p w14:paraId="11843BEB" w14:textId="77777777" w:rsidR="00D17B90" w:rsidRPr="005F70FB" w:rsidRDefault="00D17B90" w:rsidP="00D17B90">
            <w:pPr>
              <w:pStyle w:val="Text"/>
            </w:pPr>
            <w:r w:rsidRPr="005F70FB">
              <w:t>tra</w:t>
            </w:r>
          </w:p>
        </w:tc>
        <w:tc>
          <w:tcPr>
            <w:tcW w:w="562" w:type="dxa"/>
            <w:shd w:val="clear" w:color="auto" w:fill="auto"/>
          </w:tcPr>
          <w:p w14:paraId="18FB6444" w14:textId="77777777" w:rsidR="00D17B90" w:rsidRPr="005F70FB" w:rsidRDefault="00D17B90" w:rsidP="00D17B90">
            <w:pPr>
              <w:pStyle w:val="Text"/>
            </w:pPr>
            <w:r w:rsidRPr="005F70FB">
              <w:t>ada</w:t>
            </w:r>
          </w:p>
        </w:tc>
        <w:tc>
          <w:tcPr>
            <w:tcW w:w="651" w:type="dxa"/>
            <w:shd w:val="clear" w:color="auto" w:fill="auto"/>
          </w:tcPr>
          <w:p w14:paraId="7F423986" w14:textId="0683784E" w:rsidR="00D17B90" w:rsidRPr="005F70FB" w:rsidRDefault="00D17B90" w:rsidP="00D17B90">
            <w:pPr>
              <w:pStyle w:val="Text"/>
            </w:pPr>
            <w:r w:rsidRPr="005F70FB">
              <w:t>sabun</w:t>
            </w:r>
            <w:r w:rsidR="00627FC4">
              <w:t>g</w:t>
            </w:r>
          </w:p>
        </w:tc>
        <w:tc>
          <w:tcPr>
            <w:tcW w:w="777" w:type="dxa"/>
            <w:shd w:val="clear" w:color="auto" w:fill="auto"/>
          </w:tcPr>
          <w:p w14:paraId="2AA5CC0E" w14:textId="77777777" w:rsidR="00D17B90" w:rsidRPr="005F70FB" w:rsidRDefault="00D17B90" w:rsidP="00D17B90">
            <w:pPr>
              <w:pStyle w:val="Text"/>
            </w:pPr>
            <w:r w:rsidRPr="005F70FB">
              <w:t>ini</w:t>
            </w:r>
          </w:p>
        </w:tc>
      </w:tr>
      <w:tr w:rsidR="00AC23C4" w:rsidRPr="005F70FB" w14:paraId="048C1D9B" w14:textId="77777777" w:rsidTr="00AC23C4">
        <w:tc>
          <w:tcPr>
            <w:tcW w:w="709" w:type="dxa"/>
            <w:shd w:val="clear" w:color="auto" w:fill="auto"/>
          </w:tcPr>
          <w:p w14:paraId="3FA3E826" w14:textId="77777777" w:rsidR="00D17B90" w:rsidRPr="005F70FB" w:rsidRDefault="00D17B90" w:rsidP="00D17B90">
            <w:pPr>
              <w:pStyle w:val="GlossEng"/>
            </w:pPr>
          </w:p>
        </w:tc>
        <w:tc>
          <w:tcPr>
            <w:tcW w:w="840" w:type="dxa"/>
            <w:shd w:val="clear" w:color="auto" w:fill="auto"/>
          </w:tcPr>
          <w:p w14:paraId="0E0DD2E6" w14:textId="77777777" w:rsidR="00D17B90" w:rsidRPr="005F70FB" w:rsidRDefault="00D17B90" w:rsidP="00D17B90">
            <w:pPr>
              <w:pStyle w:val="GlossEng"/>
            </w:pPr>
          </w:p>
        </w:tc>
        <w:tc>
          <w:tcPr>
            <w:tcW w:w="784" w:type="dxa"/>
            <w:shd w:val="clear" w:color="auto" w:fill="auto"/>
          </w:tcPr>
          <w:p w14:paraId="436073E8" w14:textId="77777777" w:rsidR="00D17B90" w:rsidRPr="005F70FB" w:rsidRDefault="00D17B90" w:rsidP="00D17B90">
            <w:pPr>
              <w:pStyle w:val="GlossEng"/>
            </w:pPr>
            <w:r w:rsidRPr="005F70FB">
              <w:t>peace</w:t>
            </w:r>
          </w:p>
        </w:tc>
        <w:tc>
          <w:tcPr>
            <w:tcW w:w="696" w:type="dxa"/>
            <w:shd w:val="clear" w:color="auto" w:fill="auto"/>
          </w:tcPr>
          <w:p w14:paraId="664B6784" w14:textId="77777777" w:rsidR="00D17B90" w:rsidRPr="005F70FB" w:rsidRDefault="00D17B90" w:rsidP="00D17B90">
            <w:pPr>
              <w:pStyle w:val="GlossEng"/>
            </w:pPr>
            <w:r w:rsidRPr="005F70FB">
              <w:rPr>
                <w:rStyle w:val="ChSmallCaps"/>
              </w:rPr>
              <w:t>1pl</w:t>
            </w:r>
          </w:p>
        </w:tc>
        <w:tc>
          <w:tcPr>
            <w:tcW w:w="513" w:type="dxa"/>
            <w:shd w:val="clear" w:color="auto" w:fill="auto"/>
          </w:tcPr>
          <w:p w14:paraId="75CF23CB" w14:textId="77777777" w:rsidR="00D17B90" w:rsidRPr="005F70FB" w:rsidRDefault="00D17B90" w:rsidP="00D17B90">
            <w:pPr>
              <w:pStyle w:val="GlossEng"/>
            </w:pPr>
            <w:r w:rsidRPr="005F70FB">
              <w:rPr>
                <w:rStyle w:val="ChSmallCaps"/>
              </w:rPr>
              <w:t>neg</w:t>
            </w:r>
          </w:p>
        </w:tc>
        <w:tc>
          <w:tcPr>
            <w:tcW w:w="562" w:type="dxa"/>
            <w:shd w:val="clear" w:color="auto" w:fill="auto"/>
          </w:tcPr>
          <w:p w14:paraId="269D11B7" w14:textId="77777777" w:rsidR="00D17B90" w:rsidRPr="005F70FB" w:rsidRDefault="00D17B90" w:rsidP="00D17B90">
            <w:pPr>
              <w:pStyle w:val="GlossEng"/>
            </w:pPr>
            <w:r w:rsidRPr="005F70FB">
              <w:t>exist</w:t>
            </w:r>
          </w:p>
        </w:tc>
        <w:tc>
          <w:tcPr>
            <w:tcW w:w="651" w:type="dxa"/>
            <w:shd w:val="clear" w:color="auto" w:fill="auto"/>
          </w:tcPr>
          <w:p w14:paraId="72BD73C4" w14:textId="77777777" w:rsidR="00D17B90" w:rsidRPr="005F70FB" w:rsidRDefault="00D17B90" w:rsidP="00D17B90">
            <w:pPr>
              <w:pStyle w:val="GlossEng"/>
            </w:pPr>
            <w:r w:rsidRPr="005F70FB">
              <w:t>soap</w:t>
            </w:r>
          </w:p>
        </w:tc>
        <w:tc>
          <w:tcPr>
            <w:tcW w:w="777" w:type="dxa"/>
            <w:shd w:val="clear" w:color="auto" w:fill="auto"/>
          </w:tcPr>
          <w:p w14:paraId="690F21AF" w14:textId="77777777" w:rsidR="00D17B90" w:rsidRPr="005F70FB" w:rsidRDefault="00D17B90" w:rsidP="00D17B90">
            <w:pPr>
              <w:pStyle w:val="GlossEng"/>
            </w:pPr>
            <w:r w:rsidRPr="005F70FB">
              <w:rPr>
                <w:rStyle w:val="ChSmallCaps"/>
              </w:rPr>
              <w:t>d.prox</w:t>
            </w:r>
          </w:p>
        </w:tc>
      </w:tr>
    </w:tbl>
    <w:p w14:paraId="0E586D6C" w14:textId="46CD3189" w:rsidR="00D17B90" w:rsidRPr="005F70FB" w:rsidRDefault="00D17B90" w:rsidP="00D17B90">
      <w:pPr>
        <w:pStyle w:val="FreeTranslEng"/>
      </w:pPr>
      <w:r w:rsidRPr="005F70FB">
        <w:t>Natalia: my goodness!, we don</w:t>
      </w:r>
      <w:r w:rsidR="00B7093A" w:rsidRPr="005F70FB">
        <w:t>’</w:t>
      </w:r>
      <w:r w:rsidRPr="005F70FB">
        <w:t>t have any soap right now!</w:t>
      </w:r>
    </w:p>
    <w:tbl>
      <w:tblPr>
        <w:tblW w:w="0" w:type="auto"/>
        <w:tblCellMar>
          <w:left w:w="42" w:type="dxa"/>
          <w:right w:w="42" w:type="dxa"/>
        </w:tblCellMar>
        <w:tblLook w:val="01E0" w:firstRow="1" w:lastRow="1" w:firstColumn="1" w:lastColumn="1" w:noHBand="0" w:noVBand="0"/>
      </w:tblPr>
      <w:tblGrid>
        <w:gridCol w:w="709"/>
        <w:gridCol w:w="447"/>
        <w:gridCol w:w="486"/>
        <w:gridCol w:w="769"/>
        <w:gridCol w:w="525"/>
        <w:gridCol w:w="830"/>
        <w:gridCol w:w="736"/>
        <w:gridCol w:w="769"/>
      </w:tblGrid>
      <w:tr w:rsidR="00AC23C4" w:rsidRPr="005F70FB" w14:paraId="33298422" w14:textId="77777777" w:rsidTr="00AC23C4">
        <w:tc>
          <w:tcPr>
            <w:tcW w:w="709" w:type="dxa"/>
            <w:shd w:val="clear" w:color="auto" w:fill="auto"/>
          </w:tcPr>
          <w:p w14:paraId="716A7EDB" w14:textId="77777777" w:rsidR="00D17B90" w:rsidRPr="005F70FB" w:rsidRDefault="00D17B90" w:rsidP="00D17B90">
            <w:pPr>
              <w:pStyle w:val="O0Nwnext"/>
            </w:pPr>
            <w:r w:rsidRPr="005F70FB">
              <w:t>0020</w:t>
            </w:r>
          </w:p>
        </w:tc>
        <w:tc>
          <w:tcPr>
            <w:tcW w:w="447" w:type="dxa"/>
            <w:shd w:val="clear" w:color="auto" w:fill="auto"/>
          </w:tcPr>
          <w:p w14:paraId="1D91815C" w14:textId="77777777" w:rsidR="00D17B90" w:rsidRPr="005F70FB" w:rsidRDefault="00D17B90" w:rsidP="00D17B90">
            <w:pPr>
              <w:pStyle w:val="Text"/>
            </w:pPr>
            <w:r w:rsidRPr="005F70FB">
              <w:t>Ida:</w:t>
            </w:r>
          </w:p>
        </w:tc>
        <w:tc>
          <w:tcPr>
            <w:tcW w:w="486" w:type="dxa"/>
            <w:shd w:val="clear" w:color="auto" w:fill="auto"/>
          </w:tcPr>
          <w:p w14:paraId="721C6C2D" w14:textId="77777777" w:rsidR="00D17B90" w:rsidRPr="005F70FB" w:rsidRDefault="00D17B90" w:rsidP="00D17B90">
            <w:pPr>
              <w:pStyle w:val="Text"/>
            </w:pPr>
            <w:r w:rsidRPr="005F70FB">
              <w:t>yo,</w:t>
            </w:r>
          </w:p>
        </w:tc>
        <w:tc>
          <w:tcPr>
            <w:tcW w:w="769" w:type="dxa"/>
            <w:shd w:val="clear" w:color="auto" w:fill="auto"/>
          </w:tcPr>
          <w:p w14:paraId="476EFEAC" w14:textId="77777777" w:rsidR="00D17B90" w:rsidRPr="005F70FB" w:rsidRDefault="00D17B90" w:rsidP="00D17B90">
            <w:pPr>
              <w:pStyle w:val="Text"/>
            </w:pPr>
            <w:r w:rsidRPr="005F70FB">
              <w:t>suda,</w:t>
            </w:r>
          </w:p>
        </w:tc>
        <w:tc>
          <w:tcPr>
            <w:tcW w:w="525" w:type="dxa"/>
            <w:shd w:val="clear" w:color="auto" w:fill="auto"/>
          </w:tcPr>
          <w:p w14:paraId="082CDDEF" w14:textId="77777777" w:rsidR="00D17B90" w:rsidRPr="005F70FB" w:rsidRDefault="00D17B90" w:rsidP="00D17B90">
            <w:pPr>
              <w:pStyle w:val="Text"/>
            </w:pPr>
            <w:r w:rsidRPr="005F70FB">
              <w:t>kalo</w:t>
            </w:r>
          </w:p>
        </w:tc>
        <w:tc>
          <w:tcPr>
            <w:tcW w:w="830" w:type="dxa"/>
            <w:shd w:val="clear" w:color="auto" w:fill="auto"/>
          </w:tcPr>
          <w:p w14:paraId="3C4ADE4F" w14:textId="77777777" w:rsidR="00D17B90" w:rsidRPr="005F70FB" w:rsidRDefault="00D17B90" w:rsidP="00D17B90">
            <w:pPr>
              <w:pStyle w:val="Text"/>
            </w:pPr>
            <w:r w:rsidRPr="005F70FB">
              <w:t>begitu</w:t>
            </w:r>
          </w:p>
        </w:tc>
        <w:tc>
          <w:tcPr>
            <w:tcW w:w="736" w:type="dxa"/>
            <w:shd w:val="clear" w:color="auto" w:fill="auto"/>
          </w:tcPr>
          <w:p w14:paraId="1F3F574A" w14:textId="77777777" w:rsidR="00D17B90" w:rsidRPr="005F70FB" w:rsidRDefault="00D17B90" w:rsidP="00D17B90">
            <w:pPr>
              <w:pStyle w:val="Text"/>
            </w:pPr>
            <w:r w:rsidRPr="005F70FB">
              <w:t>tinggal</w:t>
            </w:r>
          </w:p>
        </w:tc>
        <w:tc>
          <w:tcPr>
            <w:tcW w:w="769" w:type="dxa"/>
            <w:shd w:val="clear" w:color="auto" w:fill="auto"/>
          </w:tcPr>
          <w:p w14:paraId="5C047C83" w14:textId="77777777" w:rsidR="00D17B90" w:rsidRPr="005F70FB" w:rsidRDefault="00D17B90" w:rsidP="00D17B90">
            <w:pPr>
              <w:pStyle w:val="Text"/>
            </w:pPr>
            <w:r w:rsidRPr="005F70FB">
              <w:t>suda!</w:t>
            </w:r>
          </w:p>
        </w:tc>
      </w:tr>
      <w:tr w:rsidR="00AC23C4" w:rsidRPr="005F70FB" w14:paraId="142EC80B" w14:textId="77777777" w:rsidTr="00AC23C4">
        <w:tc>
          <w:tcPr>
            <w:tcW w:w="709" w:type="dxa"/>
            <w:shd w:val="clear" w:color="auto" w:fill="auto"/>
          </w:tcPr>
          <w:p w14:paraId="5ABEDE52" w14:textId="77777777" w:rsidR="00D17B90" w:rsidRPr="005F70FB" w:rsidRDefault="00D17B90" w:rsidP="00D17B90">
            <w:pPr>
              <w:pStyle w:val="GlossEng"/>
            </w:pPr>
          </w:p>
        </w:tc>
        <w:tc>
          <w:tcPr>
            <w:tcW w:w="447" w:type="dxa"/>
            <w:shd w:val="clear" w:color="auto" w:fill="auto"/>
          </w:tcPr>
          <w:p w14:paraId="6763E50D" w14:textId="77777777" w:rsidR="00D17B90" w:rsidRPr="005F70FB" w:rsidRDefault="00D17B90" w:rsidP="00D17B90">
            <w:pPr>
              <w:pStyle w:val="GlossEng"/>
            </w:pPr>
          </w:p>
        </w:tc>
        <w:tc>
          <w:tcPr>
            <w:tcW w:w="486" w:type="dxa"/>
            <w:shd w:val="clear" w:color="auto" w:fill="auto"/>
          </w:tcPr>
          <w:p w14:paraId="7E5707D3" w14:textId="77777777" w:rsidR="00D17B90" w:rsidRPr="005F70FB" w:rsidRDefault="00D17B90" w:rsidP="00D17B90">
            <w:pPr>
              <w:pStyle w:val="GlossEng"/>
            </w:pPr>
            <w:r w:rsidRPr="005F70FB">
              <w:t>yes</w:t>
            </w:r>
          </w:p>
        </w:tc>
        <w:tc>
          <w:tcPr>
            <w:tcW w:w="769" w:type="dxa"/>
            <w:shd w:val="clear" w:color="auto" w:fill="auto"/>
          </w:tcPr>
          <w:p w14:paraId="6BD41D44" w14:textId="77777777" w:rsidR="00D17B90" w:rsidRPr="005F70FB" w:rsidRDefault="00D17B90" w:rsidP="00D17B90">
            <w:pPr>
              <w:pStyle w:val="GlossEng"/>
            </w:pPr>
            <w:r w:rsidRPr="005F70FB">
              <w:t>already</w:t>
            </w:r>
          </w:p>
        </w:tc>
        <w:tc>
          <w:tcPr>
            <w:tcW w:w="525" w:type="dxa"/>
            <w:shd w:val="clear" w:color="auto" w:fill="auto"/>
          </w:tcPr>
          <w:p w14:paraId="43739E08" w14:textId="77777777" w:rsidR="00D17B90" w:rsidRPr="005F70FB" w:rsidRDefault="00D17B90" w:rsidP="00D17B90">
            <w:pPr>
              <w:pStyle w:val="GlossEng"/>
            </w:pPr>
            <w:r w:rsidRPr="005F70FB">
              <w:t>if</w:t>
            </w:r>
          </w:p>
        </w:tc>
        <w:tc>
          <w:tcPr>
            <w:tcW w:w="830" w:type="dxa"/>
            <w:shd w:val="clear" w:color="auto" w:fill="auto"/>
          </w:tcPr>
          <w:p w14:paraId="45827B23" w14:textId="77777777" w:rsidR="00D17B90" w:rsidRPr="005F70FB" w:rsidRDefault="00D17B90" w:rsidP="00D17B90">
            <w:pPr>
              <w:pStyle w:val="GlossEng"/>
            </w:pPr>
            <w:r w:rsidRPr="005F70FB">
              <w:t>like.that</w:t>
            </w:r>
          </w:p>
        </w:tc>
        <w:tc>
          <w:tcPr>
            <w:tcW w:w="736" w:type="dxa"/>
            <w:shd w:val="clear" w:color="auto" w:fill="auto"/>
          </w:tcPr>
          <w:p w14:paraId="39BACC93" w14:textId="77777777" w:rsidR="00D17B90" w:rsidRPr="005F70FB" w:rsidRDefault="00D17B90" w:rsidP="00D17B90">
            <w:pPr>
              <w:pStyle w:val="GlossEng"/>
            </w:pPr>
            <w:r w:rsidRPr="005F70FB">
              <w:t>stay</w:t>
            </w:r>
          </w:p>
        </w:tc>
        <w:tc>
          <w:tcPr>
            <w:tcW w:w="769" w:type="dxa"/>
            <w:shd w:val="clear" w:color="auto" w:fill="auto"/>
          </w:tcPr>
          <w:p w14:paraId="4E46FB98" w14:textId="77777777" w:rsidR="00D17B90" w:rsidRPr="005F70FB" w:rsidRDefault="00D17B90" w:rsidP="00D17B90">
            <w:pPr>
              <w:pStyle w:val="GlossEng"/>
            </w:pPr>
            <w:r w:rsidRPr="005F70FB">
              <w:t>already</w:t>
            </w:r>
          </w:p>
        </w:tc>
      </w:tr>
    </w:tbl>
    <w:p w14:paraId="61BD0EF5" w14:textId="0C521B19" w:rsidR="00D17B90" w:rsidRPr="005F70FB" w:rsidRDefault="00D17B90" w:rsidP="00D17B90">
      <w:pPr>
        <w:pStyle w:val="FreeTranslEng"/>
      </w:pPr>
      <w:r w:rsidRPr="005F70FB">
        <w:t>Ida: yes!, alright!, if it</w:t>
      </w:r>
      <w:r w:rsidR="00B7093A" w:rsidRPr="005F70FB">
        <w:t>’</w:t>
      </w:r>
      <w:r w:rsidRPr="005F70FB">
        <w:t>s like that, no problem!</w:t>
      </w:r>
    </w:p>
    <w:tbl>
      <w:tblPr>
        <w:tblW w:w="6816" w:type="dxa"/>
        <w:tblCellMar>
          <w:left w:w="42" w:type="dxa"/>
          <w:right w:w="42" w:type="dxa"/>
        </w:tblCellMar>
        <w:tblLook w:val="01E0" w:firstRow="1" w:lastRow="1" w:firstColumn="1" w:lastColumn="1" w:noHBand="0" w:noVBand="0"/>
      </w:tblPr>
      <w:tblGrid>
        <w:gridCol w:w="709"/>
        <w:gridCol w:w="481"/>
        <w:gridCol w:w="192"/>
        <w:gridCol w:w="136"/>
        <w:gridCol w:w="265"/>
        <w:gridCol w:w="158"/>
        <w:gridCol w:w="19"/>
        <w:gridCol w:w="470"/>
        <w:gridCol w:w="154"/>
        <w:gridCol w:w="62"/>
        <w:gridCol w:w="140"/>
        <w:gridCol w:w="103"/>
        <w:gridCol w:w="355"/>
        <w:gridCol w:w="380"/>
        <w:gridCol w:w="121"/>
        <w:gridCol w:w="272"/>
        <w:gridCol w:w="311"/>
        <w:gridCol w:w="40"/>
        <w:gridCol w:w="66"/>
        <w:gridCol w:w="445"/>
        <w:gridCol w:w="33"/>
        <w:gridCol w:w="191"/>
        <w:gridCol w:w="45"/>
        <w:gridCol w:w="219"/>
        <w:gridCol w:w="96"/>
        <w:gridCol w:w="38"/>
        <w:gridCol w:w="453"/>
        <w:gridCol w:w="74"/>
        <w:gridCol w:w="104"/>
        <w:gridCol w:w="446"/>
        <w:gridCol w:w="43"/>
        <w:gridCol w:w="63"/>
        <w:gridCol w:w="132"/>
      </w:tblGrid>
      <w:tr w:rsidR="00AC23C4" w:rsidRPr="005F70FB" w14:paraId="72C6C155" w14:textId="77777777" w:rsidTr="00C82099">
        <w:trPr>
          <w:gridAfter w:val="3"/>
          <w:wAfter w:w="238" w:type="dxa"/>
        </w:trPr>
        <w:tc>
          <w:tcPr>
            <w:tcW w:w="709" w:type="dxa"/>
            <w:shd w:val="clear" w:color="auto" w:fill="auto"/>
          </w:tcPr>
          <w:p w14:paraId="2CF3B95A" w14:textId="77777777" w:rsidR="00D17B90" w:rsidRPr="005F70FB" w:rsidRDefault="00D17B90" w:rsidP="00D17B90">
            <w:pPr>
              <w:pStyle w:val="O0Nwnext"/>
            </w:pPr>
            <w:r w:rsidRPr="005F70FB">
              <w:t>0021</w:t>
            </w:r>
          </w:p>
        </w:tc>
        <w:tc>
          <w:tcPr>
            <w:tcW w:w="809" w:type="dxa"/>
            <w:gridSpan w:val="3"/>
            <w:shd w:val="clear" w:color="auto" w:fill="auto"/>
          </w:tcPr>
          <w:p w14:paraId="1D1A7E33" w14:textId="77777777" w:rsidR="00D17B90" w:rsidRPr="005F70FB" w:rsidRDefault="00D17B90" w:rsidP="00D17B90">
            <w:pPr>
              <w:pStyle w:val="Text"/>
            </w:pPr>
            <w:r w:rsidRPr="005F70FB">
              <w:t>Natalia:</w:t>
            </w:r>
          </w:p>
        </w:tc>
        <w:tc>
          <w:tcPr>
            <w:tcW w:w="912" w:type="dxa"/>
            <w:gridSpan w:val="4"/>
            <w:shd w:val="clear" w:color="auto" w:fill="auto"/>
          </w:tcPr>
          <w:p w14:paraId="1C682F77" w14:textId="77777777" w:rsidR="00D17B90" w:rsidRPr="005F70FB" w:rsidRDefault="00D17B90" w:rsidP="00D17B90">
            <w:pPr>
              <w:pStyle w:val="Text"/>
            </w:pPr>
            <w:r w:rsidRPr="005F70FB">
              <w:t>simpang,</w:t>
            </w:r>
          </w:p>
        </w:tc>
        <w:tc>
          <w:tcPr>
            <w:tcW w:w="459" w:type="dxa"/>
            <w:gridSpan w:val="4"/>
            <w:shd w:val="clear" w:color="auto" w:fill="auto"/>
          </w:tcPr>
          <w:p w14:paraId="63F19FE6" w14:textId="77777777" w:rsidR="00D17B90" w:rsidRPr="005F70FB" w:rsidRDefault="00D17B90" w:rsidP="00D17B90">
            <w:pPr>
              <w:pStyle w:val="Text"/>
            </w:pPr>
            <w:r w:rsidRPr="005F70FB">
              <w:t>sa</w:t>
            </w:r>
          </w:p>
        </w:tc>
        <w:tc>
          <w:tcPr>
            <w:tcW w:w="1128" w:type="dxa"/>
            <w:gridSpan w:val="4"/>
            <w:shd w:val="clear" w:color="auto" w:fill="auto"/>
          </w:tcPr>
          <w:p w14:paraId="4790392F" w14:textId="77777777" w:rsidR="00D17B90" w:rsidRPr="005F70FB" w:rsidRDefault="00D17B90" w:rsidP="00D17B90">
            <w:pPr>
              <w:pStyle w:val="Text"/>
            </w:pPr>
            <w:r w:rsidRPr="005F70FB">
              <w:t>simpang</w:t>
            </w:r>
          </w:p>
        </w:tc>
        <w:tc>
          <w:tcPr>
            <w:tcW w:w="1086" w:type="dxa"/>
            <w:gridSpan w:val="6"/>
            <w:shd w:val="clear" w:color="auto" w:fill="auto"/>
          </w:tcPr>
          <w:p w14:paraId="02EE98DE" w14:textId="77777777" w:rsidR="00D17B90" w:rsidRPr="005F70FB" w:rsidRDefault="00D17B90" w:rsidP="00D17B90">
            <w:pPr>
              <w:pStyle w:val="Text"/>
            </w:pPr>
            <w:r w:rsidRPr="005F70FB">
              <w:t>sratus</w:t>
            </w:r>
          </w:p>
        </w:tc>
        <w:tc>
          <w:tcPr>
            <w:tcW w:w="851" w:type="dxa"/>
            <w:gridSpan w:val="5"/>
            <w:shd w:val="clear" w:color="auto" w:fill="auto"/>
          </w:tcPr>
          <w:p w14:paraId="166B397E" w14:textId="77777777" w:rsidR="00D17B90" w:rsidRPr="005F70FB" w:rsidRDefault="00D17B90" w:rsidP="00D17B90">
            <w:pPr>
              <w:pStyle w:val="Text"/>
            </w:pPr>
            <w:r w:rsidRPr="005F70FB">
              <w:t>ribu</w:t>
            </w:r>
          </w:p>
        </w:tc>
        <w:tc>
          <w:tcPr>
            <w:tcW w:w="624" w:type="dxa"/>
            <w:gridSpan w:val="3"/>
            <w:shd w:val="clear" w:color="auto" w:fill="auto"/>
          </w:tcPr>
          <w:p w14:paraId="2A895D23" w14:textId="77777777" w:rsidR="00D17B90" w:rsidRPr="005F70FB" w:rsidRDefault="00D17B90" w:rsidP="00D17B90">
            <w:pPr>
              <w:pStyle w:val="Text"/>
            </w:pPr>
            <w:r w:rsidRPr="005F70FB">
              <w:t>tu,</w:t>
            </w:r>
          </w:p>
        </w:tc>
      </w:tr>
      <w:tr w:rsidR="00AC23C4" w:rsidRPr="005F70FB" w14:paraId="56CC45D6" w14:textId="77777777" w:rsidTr="00C82099">
        <w:trPr>
          <w:gridAfter w:val="3"/>
          <w:wAfter w:w="238" w:type="dxa"/>
        </w:trPr>
        <w:tc>
          <w:tcPr>
            <w:tcW w:w="709" w:type="dxa"/>
            <w:shd w:val="clear" w:color="auto" w:fill="auto"/>
          </w:tcPr>
          <w:p w14:paraId="4DF3CDDE" w14:textId="77777777" w:rsidR="00D17B90" w:rsidRPr="005F70FB" w:rsidRDefault="00D17B90" w:rsidP="00D17B90">
            <w:pPr>
              <w:pStyle w:val="GlossEng2ptafter"/>
            </w:pPr>
          </w:p>
        </w:tc>
        <w:tc>
          <w:tcPr>
            <w:tcW w:w="809" w:type="dxa"/>
            <w:gridSpan w:val="3"/>
            <w:shd w:val="clear" w:color="auto" w:fill="auto"/>
          </w:tcPr>
          <w:p w14:paraId="1D2D9E62" w14:textId="77777777" w:rsidR="00D17B90" w:rsidRPr="005F70FB" w:rsidRDefault="00D17B90" w:rsidP="00D17B90">
            <w:pPr>
              <w:pStyle w:val="GlossEng2ptafter"/>
            </w:pPr>
          </w:p>
        </w:tc>
        <w:tc>
          <w:tcPr>
            <w:tcW w:w="912" w:type="dxa"/>
            <w:gridSpan w:val="4"/>
            <w:shd w:val="clear" w:color="auto" w:fill="auto"/>
          </w:tcPr>
          <w:p w14:paraId="7A21DC2E" w14:textId="773FC6DA" w:rsidR="00D17B90" w:rsidRPr="005F70FB" w:rsidRDefault="00D17B90" w:rsidP="00C82099">
            <w:pPr>
              <w:pStyle w:val="GlossEng2ptafter"/>
            </w:pPr>
            <w:r w:rsidRPr="005F70FB">
              <w:t>store</w:t>
            </w:r>
          </w:p>
        </w:tc>
        <w:tc>
          <w:tcPr>
            <w:tcW w:w="459" w:type="dxa"/>
            <w:gridSpan w:val="4"/>
            <w:shd w:val="clear" w:color="auto" w:fill="auto"/>
          </w:tcPr>
          <w:p w14:paraId="0008D4F7" w14:textId="77777777" w:rsidR="00D17B90" w:rsidRPr="005F70FB" w:rsidRDefault="00D17B90" w:rsidP="00D17B90">
            <w:pPr>
              <w:pStyle w:val="GlossEng2ptafter"/>
            </w:pPr>
            <w:r w:rsidRPr="005F70FB">
              <w:rPr>
                <w:rStyle w:val="ChSmallCaps"/>
              </w:rPr>
              <w:t>1sg</w:t>
            </w:r>
          </w:p>
        </w:tc>
        <w:tc>
          <w:tcPr>
            <w:tcW w:w="1128" w:type="dxa"/>
            <w:gridSpan w:val="4"/>
            <w:shd w:val="clear" w:color="auto" w:fill="auto"/>
          </w:tcPr>
          <w:p w14:paraId="6DDEABC5" w14:textId="77777777" w:rsidR="00D17B90" w:rsidRPr="005F70FB" w:rsidRDefault="00D17B90" w:rsidP="00D17B90">
            <w:pPr>
              <w:pStyle w:val="GlossEng2ptafter"/>
            </w:pPr>
            <w:r w:rsidRPr="005F70FB">
              <w:t>store/prepare</w:t>
            </w:r>
          </w:p>
        </w:tc>
        <w:tc>
          <w:tcPr>
            <w:tcW w:w="1086" w:type="dxa"/>
            <w:gridSpan w:val="6"/>
            <w:shd w:val="clear" w:color="auto" w:fill="auto"/>
          </w:tcPr>
          <w:p w14:paraId="12708C92" w14:textId="77777777" w:rsidR="00D17B90" w:rsidRPr="005F70FB" w:rsidRDefault="00D17B90" w:rsidP="00D17B90">
            <w:pPr>
              <w:pStyle w:val="GlossEng2ptafter"/>
            </w:pPr>
            <w:r w:rsidRPr="005F70FB">
              <w:t>one:hundred</w:t>
            </w:r>
          </w:p>
        </w:tc>
        <w:tc>
          <w:tcPr>
            <w:tcW w:w="851" w:type="dxa"/>
            <w:gridSpan w:val="5"/>
            <w:shd w:val="clear" w:color="auto" w:fill="auto"/>
          </w:tcPr>
          <w:p w14:paraId="02CD82CD" w14:textId="77777777" w:rsidR="00D17B90" w:rsidRPr="005F70FB" w:rsidRDefault="00D17B90" w:rsidP="00D17B90">
            <w:pPr>
              <w:pStyle w:val="GlossEng2ptafter"/>
            </w:pPr>
            <w:r w:rsidRPr="005F70FB">
              <w:t>thousand</w:t>
            </w:r>
          </w:p>
        </w:tc>
        <w:tc>
          <w:tcPr>
            <w:tcW w:w="624" w:type="dxa"/>
            <w:gridSpan w:val="3"/>
            <w:shd w:val="clear" w:color="auto" w:fill="auto"/>
          </w:tcPr>
          <w:p w14:paraId="211FAA12" w14:textId="77777777" w:rsidR="00D17B90" w:rsidRPr="005F70FB" w:rsidRDefault="00D17B90" w:rsidP="00D17B90">
            <w:pPr>
              <w:pStyle w:val="GlossEng2ptafter"/>
            </w:pPr>
            <w:r w:rsidRPr="005F70FB">
              <w:rPr>
                <w:rStyle w:val="ChSmallCaps"/>
              </w:rPr>
              <w:t>d.dist</w:t>
            </w:r>
          </w:p>
        </w:tc>
      </w:tr>
      <w:tr w:rsidR="00AC23C4" w:rsidRPr="005F70FB" w14:paraId="674B3075" w14:textId="77777777" w:rsidTr="00AC23C4">
        <w:trPr>
          <w:gridAfter w:val="2"/>
          <w:wAfter w:w="195" w:type="dxa"/>
        </w:trPr>
        <w:tc>
          <w:tcPr>
            <w:tcW w:w="709" w:type="dxa"/>
            <w:shd w:val="clear" w:color="auto" w:fill="auto"/>
          </w:tcPr>
          <w:p w14:paraId="75A016A7" w14:textId="77777777" w:rsidR="00D17B90" w:rsidRPr="005F70FB" w:rsidRDefault="00D17B90" w:rsidP="00D17B90">
            <w:pPr>
              <w:pStyle w:val="O0Nwnext"/>
            </w:pPr>
          </w:p>
        </w:tc>
        <w:tc>
          <w:tcPr>
            <w:tcW w:w="481" w:type="dxa"/>
            <w:shd w:val="clear" w:color="auto" w:fill="auto"/>
          </w:tcPr>
          <w:p w14:paraId="199204CC" w14:textId="77777777" w:rsidR="00D17B90" w:rsidRPr="005F70FB" w:rsidRDefault="00D17B90" w:rsidP="00D17B90">
            <w:pPr>
              <w:pStyle w:val="Text"/>
            </w:pPr>
            <w:r w:rsidRPr="005F70FB">
              <w:t>de</w:t>
            </w:r>
          </w:p>
        </w:tc>
        <w:tc>
          <w:tcPr>
            <w:tcW w:w="593" w:type="dxa"/>
            <w:gridSpan w:val="3"/>
            <w:shd w:val="clear" w:color="auto" w:fill="auto"/>
          </w:tcPr>
          <w:p w14:paraId="11CED0F7" w14:textId="77777777" w:rsidR="00D17B90" w:rsidRPr="005F70FB" w:rsidRDefault="00D17B90" w:rsidP="00D17B90">
            <w:pPr>
              <w:pStyle w:val="Text"/>
            </w:pPr>
            <w:r w:rsidRPr="005F70FB">
              <w:t>pu</w:t>
            </w:r>
          </w:p>
        </w:tc>
        <w:tc>
          <w:tcPr>
            <w:tcW w:w="801" w:type="dxa"/>
            <w:gridSpan w:val="4"/>
            <w:shd w:val="clear" w:color="auto" w:fill="auto"/>
          </w:tcPr>
          <w:p w14:paraId="463358D0" w14:textId="77777777" w:rsidR="00D17B90" w:rsidRPr="005F70FB" w:rsidRDefault="00D17B90" w:rsidP="00D17B90">
            <w:pPr>
              <w:pStyle w:val="Text"/>
            </w:pPr>
            <w:r w:rsidRPr="005F70FB">
              <w:t>bapa</w:t>
            </w:r>
          </w:p>
        </w:tc>
        <w:tc>
          <w:tcPr>
            <w:tcW w:w="1040" w:type="dxa"/>
            <w:gridSpan w:val="5"/>
            <w:shd w:val="clear" w:color="auto" w:fill="auto"/>
          </w:tcPr>
          <w:p w14:paraId="3AE30F89" w14:textId="77777777" w:rsidR="00D17B90" w:rsidRPr="005F70FB" w:rsidRDefault="00D17B90" w:rsidP="00D17B90">
            <w:pPr>
              <w:pStyle w:val="Text"/>
            </w:pPr>
            <w:r w:rsidRPr="005F70FB">
              <w:t>ar</w:t>
            </w:r>
          </w:p>
        </w:tc>
        <w:tc>
          <w:tcPr>
            <w:tcW w:w="810" w:type="dxa"/>
            <w:gridSpan w:val="5"/>
            <w:shd w:val="clear" w:color="auto" w:fill="auto"/>
          </w:tcPr>
          <w:p w14:paraId="33D7CACB" w14:textId="77777777" w:rsidR="00D17B90" w:rsidRPr="005F70FB" w:rsidRDefault="00D17B90" w:rsidP="00D17B90">
            <w:pPr>
              <w:pStyle w:val="Text"/>
            </w:pPr>
            <w:r w:rsidRPr="005F70FB">
              <w:t>ambil,</w:t>
            </w:r>
          </w:p>
        </w:tc>
        <w:tc>
          <w:tcPr>
            <w:tcW w:w="478" w:type="dxa"/>
            <w:gridSpan w:val="2"/>
            <w:shd w:val="clear" w:color="auto" w:fill="auto"/>
          </w:tcPr>
          <w:p w14:paraId="788BA748" w14:textId="77777777" w:rsidR="00D17B90" w:rsidRPr="005F70FB" w:rsidRDefault="00D17B90" w:rsidP="00D17B90">
            <w:pPr>
              <w:pStyle w:val="Text"/>
            </w:pPr>
            <w:r w:rsidRPr="005F70FB">
              <w:t>de</w:t>
            </w:r>
          </w:p>
        </w:tc>
        <w:tc>
          <w:tcPr>
            <w:tcW w:w="551" w:type="dxa"/>
            <w:gridSpan w:val="4"/>
            <w:shd w:val="clear" w:color="auto" w:fill="auto"/>
          </w:tcPr>
          <w:p w14:paraId="209D77AF" w14:textId="77777777" w:rsidR="00D17B90" w:rsidRPr="005F70FB" w:rsidRDefault="00D17B90" w:rsidP="00D17B90">
            <w:pPr>
              <w:pStyle w:val="Text"/>
            </w:pPr>
            <w:r w:rsidRPr="005F70FB">
              <w:t>ada</w:t>
            </w:r>
          </w:p>
        </w:tc>
        <w:tc>
          <w:tcPr>
            <w:tcW w:w="1158" w:type="dxa"/>
            <w:gridSpan w:val="6"/>
            <w:shd w:val="clear" w:color="auto" w:fill="auto"/>
          </w:tcPr>
          <w:p w14:paraId="5405383C" w14:textId="77777777" w:rsidR="00D17B90" w:rsidRPr="005F70FB" w:rsidRDefault="00D17B90" w:rsidP="00D17B90">
            <w:pPr>
              <w:pStyle w:val="Text"/>
            </w:pPr>
            <w:r w:rsidRPr="005F70FB">
              <w:t>du</w:t>
            </w:r>
          </w:p>
        </w:tc>
      </w:tr>
      <w:tr w:rsidR="00AC23C4" w:rsidRPr="005F70FB" w14:paraId="15AE60C3" w14:textId="77777777" w:rsidTr="00AC23C4">
        <w:trPr>
          <w:gridAfter w:val="2"/>
          <w:wAfter w:w="195" w:type="dxa"/>
        </w:trPr>
        <w:tc>
          <w:tcPr>
            <w:tcW w:w="709" w:type="dxa"/>
            <w:shd w:val="clear" w:color="auto" w:fill="auto"/>
          </w:tcPr>
          <w:p w14:paraId="4A8EF077" w14:textId="77777777" w:rsidR="00D17B90" w:rsidRPr="005F70FB" w:rsidRDefault="00D17B90" w:rsidP="00D17B90">
            <w:pPr>
              <w:pStyle w:val="GlossEng2ptafter"/>
            </w:pPr>
          </w:p>
        </w:tc>
        <w:tc>
          <w:tcPr>
            <w:tcW w:w="481" w:type="dxa"/>
            <w:shd w:val="clear" w:color="auto" w:fill="auto"/>
          </w:tcPr>
          <w:p w14:paraId="68ABD7A6" w14:textId="77777777" w:rsidR="00D17B90" w:rsidRPr="005F70FB" w:rsidRDefault="00D17B90" w:rsidP="00D17B90">
            <w:pPr>
              <w:pStyle w:val="GlossEng2ptafter"/>
            </w:pPr>
            <w:r w:rsidRPr="005F70FB">
              <w:rPr>
                <w:rStyle w:val="ChSmallCaps"/>
              </w:rPr>
              <w:t>3sg</w:t>
            </w:r>
          </w:p>
        </w:tc>
        <w:tc>
          <w:tcPr>
            <w:tcW w:w="593" w:type="dxa"/>
            <w:gridSpan w:val="3"/>
            <w:shd w:val="clear" w:color="auto" w:fill="auto"/>
          </w:tcPr>
          <w:p w14:paraId="237CF404" w14:textId="77777777" w:rsidR="00D17B90" w:rsidRPr="005F70FB" w:rsidRDefault="00D17B90" w:rsidP="00D17B90">
            <w:pPr>
              <w:pStyle w:val="GlossEng2ptafter"/>
            </w:pPr>
            <w:r w:rsidRPr="005F70FB">
              <w:rPr>
                <w:rStyle w:val="ChSmallCaps"/>
              </w:rPr>
              <w:t>poss</w:t>
            </w:r>
          </w:p>
        </w:tc>
        <w:tc>
          <w:tcPr>
            <w:tcW w:w="801" w:type="dxa"/>
            <w:gridSpan w:val="4"/>
            <w:shd w:val="clear" w:color="auto" w:fill="auto"/>
          </w:tcPr>
          <w:p w14:paraId="0BAA08D6" w14:textId="77777777" w:rsidR="00D17B90" w:rsidRPr="005F70FB" w:rsidRDefault="00D17B90" w:rsidP="00D17B90">
            <w:pPr>
              <w:pStyle w:val="GlossEng2ptafter"/>
            </w:pPr>
            <w:r w:rsidRPr="005F70FB">
              <w:t>father</w:t>
            </w:r>
          </w:p>
        </w:tc>
        <w:tc>
          <w:tcPr>
            <w:tcW w:w="1040" w:type="dxa"/>
            <w:gridSpan w:val="5"/>
            <w:shd w:val="clear" w:color="auto" w:fill="auto"/>
          </w:tcPr>
          <w:p w14:paraId="1521A2E1" w14:textId="77777777" w:rsidR="00D17B90" w:rsidRPr="005F70FB" w:rsidRDefault="00D17B90" w:rsidP="00D17B90">
            <w:pPr>
              <w:pStyle w:val="GlossEng2ptafter"/>
            </w:pPr>
            <w:r w:rsidRPr="005F70FB">
              <w:rPr>
                <w:rStyle w:val="ChSmallCaps"/>
              </w:rPr>
              <w:t>spm</w:t>
            </w:r>
            <w:r w:rsidRPr="005F70FB">
              <w:t>-fetch</w:t>
            </w:r>
          </w:p>
        </w:tc>
        <w:tc>
          <w:tcPr>
            <w:tcW w:w="810" w:type="dxa"/>
            <w:gridSpan w:val="5"/>
            <w:shd w:val="clear" w:color="auto" w:fill="auto"/>
          </w:tcPr>
          <w:p w14:paraId="467260DD" w14:textId="77777777" w:rsidR="00D17B90" w:rsidRPr="005F70FB" w:rsidRDefault="00D17B90" w:rsidP="00D17B90">
            <w:pPr>
              <w:pStyle w:val="GlossEng2ptafter"/>
            </w:pPr>
            <w:r w:rsidRPr="005F70FB">
              <w:t>fetch</w:t>
            </w:r>
          </w:p>
        </w:tc>
        <w:tc>
          <w:tcPr>
            <w:tcW w:w="478" w:type="dxa"/>
            <w:gridSpan w:val="2"/>
            <w:shd w:val="clear" w:color="auto" w:fill="auto"/>
          </w:tcPr>
          <w:p w14:paraId="2CFAD0EF" w14:textId="77777777" w:rsidR="00D17B90" w:rsidRPr="005F70FB" w:rsidRDefault="00D17B90" w:rsidP="00D17B90">
            <w:pPr>
              <w:pStyle w:val="GlossEng2ptafter"/>
            </w:pPr>
            <w:r w:rsidRPr="005F70FB">
              <w:rPr>
                <w:rStyle w:val="ChSmallCaps"/>
              </w:rPr>
              <w:t>3sg</w:t>
            </w:r>
          </w:p>
        </w:tc>
        <w:tc>
          <w:tcPr>
            <w:tcW w:w="551" w:type="dxa"/>
            <w:gridSpan w:val="4"/>
            <w:shd w:val="clear" w:color="auto" w:fill="auto"/>
          </w:tcPr>
          <w:p w14:paraId="2D2E21B7" w14:textId="77777777" w:rsidR="00D17B90" w:rsidRPr="005F70FB" w:rsidRDefault="00D17B90" w:rsidP="00D17B90">
            <w:pPr>
              <w:pStyle w:val="GlossEng2ptafter"/>
            </w:pPr>
            <w:r w:rsidRPr="005F70FB">
              <w:t>exist</w:t>
            </w:r>
          </w:p>
        </w:tc>
        <w:tc>
          <w:tcPr>
            <w:tcW w:w="1158" w:type="dxa"/>
            <w:gridSpan w:val="6"/>
            <w:shd w:val="clear" w:color="auto" w:fill="auto"/>
          </w:tcPr>
          <w:p w14:paraId="5DD0287E" w14:textId="77777777" w:rsidR="00D17B90" w:rsidRPr="005F70FB" w:rsidRDefault="00D17B90" w:rsidP="00D17B90">
            <w:pPr>
              <w:pStyle w:val="GlossEng2ptafter"/>
            </w:pPr>
            <w:r w:rsidRPr="005F70FB">
              <w:rPr>
                <w:rStyle w:val="ChSmallCaps"/>
              </w:rPr>
              <w:t>tru</w:t>
            </w:r>
            <w:r w:rsidRPr="005F70FB">
              <w:t>-be.prior</w:t>
            </w:r>
          </w:p>
        </w:tc>
      </w:tr>
      <w:tr w:rsidR="00AC23C4" w:rsidRPr="005F70FB" w14:paraId="1FEE92B0" w14:textId="77777777" w:rsidTr="00AC23C4">
        <w:tc>
          <w:tcPr>
            <w:tcW w:w="709" w:type="dxa"/>
            <w:shd w:val="clear" w:color="auto" w:fill="auto"/>
          </w:tcPr>
          <w:p w14:paraId="5DC2DD66" w14:textId="77777777" w:rsidR="00D17B90" w:rsidRPr="005F70FB" w:rsidRDefault="00D17B90" w:rsidP="00D17B90">
            <w:pPr>
              <w:pStyle w:val="O0Nwnext"/>
            </w:pPr>
          </w:p>
        </w:tc>
        <w:tc>
          <w:tcPr>
            <w:tcW w:w="1251" w:type="dxa"/>
            <w:gridSpan w:val="6"/>
            <w:shd w:val="clear" w:color="auto" w:fill="auto"/>
          </w:tcPr>
          <w:p w14:paraId="17B4739D" w14:textId="77777777" w:rsidR="00D17B90" w:rsidRPr="005F70FB" w:rsidRDefault="00D17B90" w:rsidP="00D17B90">
            <w:pPr>
              <w:pStyle w:val="Text"/>
            </w:pPr>
            <w:r w:rsidRPr="005F70FB">
              <w:t>d</w:t>
            </w:r>
          </w:p>
        </w:tc>
        <w:tc>
          <w:tcPr>
            <w:tcW w:w="826" w:type="dxa"/>
            <w:gridSpan w:val="4"/>
            <w:shd w:val="clear" w:color="auto" w:fill="auto"/>
          </w:tcPr>
          <w:p w14:paraId="00C4148C" w14:textId="77777777" w:rsidR="00D17B90" w:rsidRPr="005F70FB" w:rsidRDefault="00D17B90" w:rsidP="00D17B90">
            <w:pPr>
              <w:pStyle w:val="Text"/>
            </w:pPr>
            <w:r w:rsidRPr="005F70FB">
              <w:t>ikut</w:t>
            </w:r>
          </w:p>
        </w:tc>
        <w:tc>
          <w:tcPr>
            <w:tcW w:w="959" w:type="dxa"/>
            <w:gridSpan w:val="4"/>
            <w:shd w:val="clear" w:color="auto" w:fill="auto"/>
          </w:tcPr>
          <w:p w14:paraId="7D54EF69" w14:textId="77777777" w:rsidR="00D17B90" w:rsidRPr="005F70FB" w:rsidRDefault="00D17B90" w:rsidP="00D17B90">
            <w:pPr>
              <w:pStyle w:val="Text"/>
            </w:pPr>
            <w:r w:rsidRPr="005F70FB">
              <w:t>platiang</w:t>
            </w:r>
          </w:p>
        </w:tc>
        <w:tc>
          <w:tcPr>
            <w:tcW w:w="623" w:type="dxa"/>
            <w:gridSpan w:val="3"/>
            <w:shd w:val="clear" w:color="auto" w:fill="auto"/>
          </w:tcPr>
          <w:p w14:paraId="3E7183F6" w14:textId="77777777" w:rsidR="00D17B90" w:rsidRPr="005F70FB" w:rsidRDefault="00D17B90" w:rsidP="00D17B90">
            <w:pPr>
              <w:pStyle w:val="Text"/>
            </w:pPr>
            <w:r w:rsidRPr="005F70FB">
              <w:t>satu</w:t>
            </w:r>
          </w:p>
        </w:tc>
        <w:tc>
          <w:tcPr>
            <w:tcW w:w="780" w:type="dxa"/>
            <w:gridSpan w:val="5"/>
            <w:shd w:val="clear" w:color="auto" w:fill="auto"/>
          </w:tcPr>
          <w:p w14:paraId="23E03A47" w14:textId="77777777" w:rsidR="00D17B90" w:rsidRPr="005F70FB" w:rsidRDefault="00D17B90" w:rsidP="00D17B90">
            <w:pPr>
              <w:pStyle w:val="Text"/>
            </w:pPr>
            <w:r w:rsidRPr="005F70FB">
              <w:t>minggu</w:t>
            </w:r>
          </w:p>
        </w:tc>
        <w:tc>
          <w:tcPr>
            <w:tcW w:w="353" w:type="dxa"/>
            <w:gridSpan w:val="3"/>
            <w:shd w:val="clear" w:color="auto" w:fill="auto"/>
          </w:tcPr>
          <w:p w14:paraId="6C287B53" w14:textId="77777777" w:rsidR="00D17B90" w:rsidRPr="005F70FB" w:rsidRDefault="00D17B90" w:rsidP="00D17B90">
            <w:pPr>
              <w:pStyle w:val="Text"/>
            </w:pPr>
            <w:r w:rsidRPr="005F70FB">
              <w:t>di</w:t>
            </w:r>
          </w:p>
        </w:tc>
        <w:tc>
          <w:tcPr>
            <w:tcW w:w="527" w:type="dxa"/>
            <w:gridSpan w:val="2"/>
            <w:shd w:val="clear" w:color="auto" w:fill="auto"/>
          </w:tcPr>
          <w:p w14:paraId="68100E92" w14:textId="77777777" w:rsidR="00D17B90" w:rsidRPr="005F70FB" w:rsidRDefault="00D17B90" w:rsidP="00D17B90">
            <w:pPr>
              <w:pStyle w:val="Text"/>
            </w:pPr>
            <w:r w:rsidRPr="005F70FB">
              <w:t>atas,</w:t>
            </w:r>
          </w:p>
        </w:tc>
        <w:tc>
          <w:tcPr>
            <w:tcW w:w="788" w:type="dxa"/>
            <w:gridSpan w:val="5"/>
            <w:shd w:val="clear" w:color="auto" w:fill="auto"/>
          </w:tcPr>
          <w:p w14:paraId="4B0BD4C6" w14:textId="77777777" w:rsidR="00D17B90" w:rsidRPr="005F70FB" w:rsidRDefault="00D17B90" w:rsidP="00D17B90">
            <w:pPr>
              <w:pStyle w:val="Text"/>
            </w:pPr>
            <w:r w:rsidRPr="005F70FB">
              <w:t>karna</w:t>
            </w:r>
          </w:p>
        </w:tc>
      </w:tr>
      <w:tr w:rsidR="00AC23C4" w:rsidRPr="005F70FB" w14:paraId="3B162B5E" w14:textId="77777777" w:rsidTr="00AC23C4">
        <w:tc>
          <w:tcPr>
            <w:tcW w:w="709" w:type="dxa"/>
            <w:shd w:val="clear" w:color="auto" w:fill="auto"/>
          </w:tcPr>
          <w:p w14:paraId="1E7E2CDA" w14:textId="77777777" w:rsidR="00D17B90" w:rsidRPr="005F70FB" w:rsidRDefault="00D17B90" w:rsidP="00D17B90">
            <w:pPr>
              <w:pStyle w:val="GlossEng2ptafter"/>
            </w:pPr>
          </w:p>
        </w:tc>
        <w:tc>
          <w:tcPr>
            <w:tcW w:w="1251" w:type="dxa"/>
            <w:gridSpan w:val="6"/>
            <w:shd w:val="clear" w:color="auto" w:fill="auto"/>
          </w:tcPr>
          <w:p w14:paraId="698B6289" w14:textId="77777777" w:rsidR="00D17B90" w:rsidRPr="005F70FB" w:rsidRDefault="00D17B90" w:rsidP="00D17B90">
            <w:pPr>
              <w:pStyle w:val="GlossEng2ptafter"/>
            </w:pPr>
            <w:r w:rsidRPr="005F70FB">
              <w:rPr>
                <w:rStyle w:val="ChSmallCaps"/>
              </w:rPr>
              <w:t>tru</w:t>
            </w:r>
            <w:r w:rsidRPr="005F70FB">
              <w:t>-be.prior</w:t>
            </w:r>
          </w:p>
        </w:tc>
        <w:tc>
          <w:tcPr>
            <w:tcW w:w="826" w:type="dxa"/>
            <w:gridSpan w:val="4"/>
            <w:shd w:val="clear" w:color="auto" w:fill="auto"/>
          </w:tcPr>
          <w:p w14:paraId="23501C94" w14:textId="77777777" w:rsidR="00D17B90" w:rsidRPr="005F70FB" w:rsidRDefault="00D17B90" w:rsidP="00D17B90">
            <w:pPr>
              <w:pStyle w:val="GlossEng2ptafter"/>
            </w:pPr>
            <w:r w:rsidRPr="005F70FB">
              <w:t>follow</w:t>
            </w:r>
          </w:p>
        </w:tc>
        <w:tc>
          <w:tcPr>
            <w:tcW w:w="959" w:type="dxa"/>
            <w:gridSpan w:val="4"/>
            <w:shd w:val="clear" w:color="auto" w:fill="auto"/>
          </w:tcPr>
          <w:p w14:paraId="53652871" w14:textId="77777777" w:rsidR="00D17B90" w:rsidRPr="005F70FB" w:rsidRDefault="00D17B90" w:rsidP="00D17B90">
            <w:pPr>
              <w:pStyle w:val="GlossEng2ptafter"/>
            </w:pPr>
            <w:r w:rsidRPr="005F70FB">
              <w:t>training</w:t>
            </w:r>
          </w:p>
        </w:tc>
        <w:tc>
          <w:tcPr>
            <w:tcW w:w="623" w:type="dxa"/>
            <w:gridSpan w:val="3"/>
            <w:shd w:val="clear" w:color="auto" w:fill="auto"/>
          </w:tcPr>
          <w:p w14:paraId="6ACD463F" w14:textId="77777777" w:rsidR="00D17B90" w:rsidRPr="005F70FB" w:rsidRDefault="00D17B90" w:rsidP="00D17B90">
            <w:pPr>
              <w:pStyle w:val="GlossEng2ptafter"/>
            </w:pPr>
            <w:r w:rsidRPr="005F70FB">
              <w:t>one</w:t>
            </w:r>
          </w:p>
        </w:tc>
        <w:tc>
          <w:tcPr>
            <w:tcW w:w="780" w:type="dxa"/>
            <w:gridSpan w:val="5"/>
            <w:shd w:val="clear" w:color="auto" w:fill="auto"/>
          </w:tcPr>
          <w:p w14:paraId="600CDEDD" w14:textId="77777777" w:rsidR="00D17B90" w:rsidRPr="005F70FB" w:rsidRDefault="00D17B90" w:rsidP="00D17B90">
            <w:pPr>
              <w:pStyle w:val="GlossEng2ptafter"/>
            </w:pPr>
            <w:r w:rsidRPr="005F70FB">
              <w:t>week</w:t>
            </w:r>
          </w:p>
        </w:tc>
        <w:tc>
          <w:tcPr>
            <w:tcW w:w="353" w:type="dxa"/>
            <w:gridSpan w:val="3"/>
            <w:shd w:val="clear" w:color="auto" w:fill="auto"/>
          </w:tcPr>
          <w:p w14:paraId="68CEA76A" w14:textId="77777777" w:rsidR="00D17B90" w:rsidRPr="005F70FB" w:rsidRDefault="00D17B90" w:rsidP="00D17B90">
            <w:pPr>
              <w:pStyle w:val="GlossEng2ptafter"/>
            </w:pPr>
            <w:r w:rsidRPr="005F70FB">
              <w:t>at</w:t>
            </w:r>
          </w:p>
        </w:tc>
        <w:tc>
          <w:tcPr>
            <w:tcW w:w="527" w:type="dxa"/>
            <w:gridSpan w:val="2"/>
            <w:shd w:val="clear" w:color="auto" w:fill="auto"/>
          </w:tcPr>
          <w:p w14:paraId="5AF97342" w14:textId="77777777" w:rsidR="00D17B90" w:rsidRPr="005F70FB" w:rsidRDefault="00D17B90" w:rsidP="00D17B90">
            <w:pPr>
              <w:pStyle w:val="GlossEng2ptafter"/>
            </w:pPr>
            <w:r w:rsidRPr="005F70FB">
              <w:t>top</w:t>
            </w:r>
          </w:p>
        </w:tc>
        <w:tc>
          <w:tcPr>
            <w:tcW w:w="788" w:type="dxa"/>
            <w:gridSpan w:val="5"/>
            <w:shd w:val="clear" w:color="auto" w:fill="auto"/>
          </w:tcPr>
          <w:p w14:paraId="2EC79E71" w14:textId="77777777" w:rsidR="00D17B90" w:rsidRPr="005F70FB" w:rsidRDefault="00D17B90" w:rsidP="00D17B90">
            <w:pPr>
              <w:pStyle w:val="GlossEng2ptafter"/>
            </w:pPr>
            <w:r w:rsidRPr="005F70FB">
              <w:t>because</w:t>
            </w:r>
          </w:p>
        </w:tc>
      </w:tr>
      <w:tr w:rsidR="00AC23C4" w:rsidRPr="005F70FB" w14:paraId="32169865" w14:textId="77777777" w:rsidTr="00AC23C4">
        <w:trPr>
          <w:gridAfter w:val="1"/>
          <w:wAfter w:w="132" w:type="dxa"/>
        </w:trPr>
        <w:tc>
          <w:tcPr>
            <w:tcW w:w="709" w:type="dxa"/>
            <w:shd w:val="clear" w:color="auto" w:fill="auto"/>
          </w:tcPr>
          <w:p w14:paraId="5C8A9894" w14:textId="77777777" w:rsidR="00D17B90" w:rsidRPr="005F70FB" w:rsidRDefault="00D17B90" w:rsidP="00D17B90">
            <w:pPr>
              <w:pStyle w:val="O0Nwnext"/>
            </w:pPr>
          </w:p>
        </w:tc>
        <w:tc>
          <w:tcPr>
            <w:tcW w:w="673" w:type="dxa"/>
            <w:gridSpan w:val="2"/>
            <w:shd w:val="clear" w:color="auto" w:fill="auto"/>
          </w:tcPr>
          <w:p w14:paraId="4C0C4107" w14:textId="77777777" w:rsidR="00D17B90" w:rsidRPr="005F70FB" w:rsidRDefault="00D17B90" w:rsidP="00D17B90">
            <w:pPr>
              <w:pStyle w:val="Text"/>
            </w:pPr>
            <w:r w:rsidRPr="005F70FB">
              <w:t>tadi</w:t>
            </w:r>
          </w:p>
        </w:tc>
        <w:tc>
          <w:tcPr>
            <w:tcW w:w="559" w:type="dxa"/>
            <w:gridSpan w:val="3"/>
            <w:shd w:val="clear" w:color="auto" w:fill="auto"/>
          </w:tcPr>
          <w:p w14:paraId="0D278C87" w14:textId="77777777" w:rsidR="00D17B90" w:rsidRPr="005F70FB" w:rsidRDefault="00D17B90" w:rsidP="00D17B90">
            <w:pPr>
              <w:pStyle w:val="Text"/>
            </w:pPr>
            <w:r w:rsidRPr="005F70FB">
              <w:t>sa</w:t>
            </w:r>
          </w:p>
        </w:tc>
        <w:tc>
          <w:tcPr>
            <w:tcW w:w="705" w:type="dxa"/>
            <w:gridSpan w:val="4"/>
            <w:shd w:val="clear" w:color="auto" w:fill="auto"/>
          </w:tcPr>
          <w:p w14:paraId="4146C87F" w14:textId="77777777" w:rsidR="00D17B90" w:rsidRPr="005F70FB" w:rsidRDefault="00D17B90" w:rsidP="00D17B90">
            <w:pPr>
              <w:pStyle w:val="Text"/>
            </w:pPr>
            <w:r w:rsidRPr="005F70FB">
              <w:t>mo</w:t>
            </w:r>
          </w:p>
        </w:tc>
        <w:tc>
          <w:tcPr>
            <w:tcW w:w="598" w:type="dxa"/>
            <w:gridSpan w:val="3"/>
            <w:shd w:val="clear" w:color="auto" w:fill="auto"/>
          </w:tcPr>
          <w:p w14:paraId="5386857B" w14:textId="77777777" w:rsidR="00D17B90" w:rsidRPr="005F70FB" w:rsidRDefault="00D17B90" w:rsidP="00D17B90">
            <w:pPr>
              <w:pStyle w:val="Text"/>
            </w:pPr>
            <w:r w:rsidRPr="005F70FB">
              <w:t>cuci</w:t>
            </w:r>
          </w:p>
        </w:tc>
        <w:tc>
          <w:tcPr>
            <w:tcW w:w="1084" w:type="dxa"/>
            <w:gridSpan w:val="4"/>
            <w:shd w:val="clear" w:color="auto" w:fill="auto"/>
          </w:tcPr>
          <w:p w14:paraId="6ABB9540" w14:textId="77777777" w:rsidR="00D17B90" w:rsidRPr="005F70FB" w:rsidRDefault="00D17B90" w:rsidP="00D17B90">
            <w:pPr>
              <w:pStyle w:val="Text"/>
            </w:pPr>
            <w:r w:rsidRPr="005F70FB">
              <w:t>pakeang</w:t>
            </w:r>
          </w:p>
        </w:tc>
        <w:tc>
          <w:tcPr>
            <w:tcW w:w="551" w:type="dxa"/>
            <w:gridSpan w:val="3"/>
            <w:shd w:val="clear" w:color="auto" w:fill="auto"/>
          </w:tcPr>
          <w:p w14:paraId="3959A2B9" w14:textId="77777777" w:rsidR="00D17B90" w:rsidRPr="005F70FB" w:rsidRDefault="00D17B90" w:rsidP="00D17B90">
            <w:pPr>
              <w:pStyle w:val="Text"/>
            </w:pPr>
            <w:r w:rsidRPr="005F70FB">
              <w:t>ada</w:t>
            </w:r>
          </w:p>
        </w:tc>
        <w:tc>
          <w:tcPr>
            <w:tcW w:w="488" w:type="dxa"/>
            <w:gridSpan w:val="4"/>
            <w:shd w:val="clear" w:color="auto" w:fill="auto"/>
          </w:tcPr>
          <w:p w14:paraId="3EC47151" w14:textId="77777777" w:rsidR="00D17B90" w:rsidRPr="005F70FB" w:rsidRDefault="00D17B90" w:rsidP="00D17B90">
            <w:pPr>
              <w:pStyle w:val="Text"/>
            </w:pPr>
            <w:r w:rsidRPr="005F70FB">
              <w:t>taro</w:t>
            </w:r>
          </w:p>
        </w:tc>
        <w:tc>
          <w:tcPr>
            <w:tcW w:w="765" w:type="dxa"/>
            <w:gridSpan w:val="5"/>
            <w:shd w:val="clear" w:color="auto" w:fill="auto"/>
          </w:tcPr>
          <w:p w14:paraId="113C0FAA" w14:textId="77777777" w:rsidR="00D17B90" w:rsidRPr="005F70FB" w:rsidRDefault="00D17B90" w:rsidP="00D17B90">
            <w:pPr>
              <w:pStyle w:val="Text"/>
            </w:pPr>
            <w:r w:rsidRPr="005F70FB">
              <w:t>tinggal,</w:t>
            </w:r>
          </w:p>
        </w:tc>
        <w:tc>
          <w:tcPr>
            <w:tcW w:w="552" w:type="dxa"/>
            <w:gridSpan w:val="3"/>
            <w:shd w:val="clear" w:color="auto" w:fill="auto"/>
          </w:tcPr>
          <w:p w14:paraId="48319B10" w14:textId="77777777" w:rsidR="00D17B90" w:rsidRPr="005F70FB" w:rsidRDefault="00D17B90" w:rsidP="00D17B90">
            <w:pPr>
              <w:pStyle w:val="Text"/>
            </w:pPr>
            <w:r w:rsidRPr="005F70FB">
              <w:t>[</w:t>
            </w:r>
            <w:r w:rsidRPr="005F70FB">
              <w:rPr>
                <w:rStyle w:val="ChSmallCaps"/>
              </w:rPr>
              <w:t>up</w:t>
            </w:r>
            <w:r w:rsidRPr="005F70FB">
              <w:t>]</w:t>
            </w:r>
          </w:p>
        </w:tc>
      </w:tr>
      <w:tr w:rsidR="00AC23C4" w:rsidRPr="005F70FB" w14:paraId="3FA65EC8" w14:textId="77777777" w:rsidTr="00AC23C4">
        <w:trPr>
          <w:gridAfter w:val="1"/>
          <w:wAfter w:w="132" w:type="dxa"/>
        </w:trPr>
        <w:tc>
          <w:tcPr>
            <w:tcW w:w="709" w:type="dxa"/>
            <w:shd w:val="clear" w:color="auto" w:fill="auto"/>
          </w:tcPr>
          <w:p w14:paraId="27E11D87" w14:textId="77777777" w:rsidR="00D17B90" w:rsidRPr="005F70FB" w:rsidRDefault="00D17B90" w:rsidP="00D17B90">
            <w:pPr>
              <w:pStyle w:val="GlossEng"/>
            </w:pPr>
          </w:p>
        </w:tc>
        <w:tc>
          <w:tcPr>
            <w:tcW w:w="673" w:type="dxa"/>
            <w:gridSpan w:val="2"/>
            <w:shd w:val="clear" w:color="auto" w:fill="auto"/>
          </w:tcPr>
          <w:p w14:paraId="02369EC9" w14:textId="77777777" w:rsidR="00D17B90" w:rsidRPr="005F70FB" w:rsidRDefault="00D17B90" w:rsidP="00D17B90">
            <w:pPr>
              <w:pStyle w:val="GlossEng"/>
            </w:pPr>
            <w:r w:rsidRPr="005F70FB">
              <w:t>earlier</w:t>
            </w:r>
          </w:p>
        </w:tc>
        <w:tc>
          <w:tcPr>
            <w:tcW w:w="559" w:type="dxa"/>
            <w:gridSpan w:val="3"/>
            <w:shd w:val="clear" w:color="auto" w:fill="auto"/>
          </w:tcPr>
          <w:p w14:paraId="0476373A" w14:textId="77777777" w:rsidR="00D17B90" w:rsidRPr="005F70FB" w:rsidRDefault="00D17B90" w:rsidP="00D17B90">
            <w:pPr>
              <w:pStyle w:val="GlossEng"/>
            </w:pPr>
            <w:r w:rsidRPr="005F70FB">
              <w:rPr>
                <w:rStyle w:val="ChSmallCaps"/>
              </w:rPr>
              <w:t>1sg</w:t>
            </w:r>
          </w:p>
        </w:tc>
        <w:tc>
          <w:tcPr>
            <w:tcW w:w="705" w:type="dxa"/>
            <w:gridSpan w:val="4"/>
            <w:shd w:val="clear" w:color="auto" w:fill="auto"/>
          </w:tcPr>
          <w:p w14:paraId="46315402" w14:textId="77777777" w:rsidR="00D17B90" w:rsidRPr="005F70FB" w:rsidRDefault="00D17B90" w:rsidP="00D17B90">
            <w:pPr>
              <w:pStyle w:val="GlossEng"/>
            </w:pPr>
            <w:r w:rsidRPr="005F70FB">
              <w:t>want</w:t>
            </w:r>
          </w:p>
        </w:tc>
        <w:tc>
          <w:tcPr>
            <w:tcW w:w="598" w:type="dxa"/>
            <w:gridSpan w:val="3"/>
            <w:shd w:val="clear" w:color="auto" w:fill="auto"/>
          </w:tcPr>
          <w:p w14:paraId="6D70BA70" w14:textId="77777777" w:rsidR="00D17B90" w:rsidRPr="005F70FB" w:rsidRDefault="00D17B90" w:rsidP="00D17B90">
            <w:pPr>
              <w:pStyle w:val="GlossEng"/>
            </w:pPr>
            <w:r w:rsidRPr="005F70FB">
              <w:t>wash</w:t>
            </w:r>
          </w:p>
        </w:tc>
        <w:tc>
          <w:tcPr>
            <w:tcW w:w="1084" w:type="dxa"/>
            <w:gridSpan w:val="4"/>
            <w:shd w:val="clear" w:color="auto" w:fill="auto"/>
          </w:tcPr>
          <w:p w14:paraId="18AD56EC" w14:textId="77777777" w:rsidR="00D17B90" w:rsidRPr="005F70FB" w:rsidRDefault="00D17B90" w:rsidP="00D17B90">
            <w:pPr>
              <w:pStyle w:val="GlossEng"/>
            </w:pPr>
            <w:r w:rsidRPr="005F70FB">
              <w:t>use-</w:t>
            </w:r>
            <w:r w:rsidRPr="005F70FB">
              <w:rPr>
                <w:rStyle w:val="ChSmallCaps"/>
              </w:rPr>
              <w:t>pat</w:t>
            </w:r>
          </w:p>
        </w:tc>
        <w:tc>
          <w:tcPr>
            <w:tcW w:w="551" w:type="dxa"/>
            <w:gridSpan w:val="3"/>
            <w:shd w:val="clear" w:color="auto" w:fill="auto"/>
          </w:tcPr>
          <w:p w14:paraId="4CEC5581" w14:textId="77777777" w:rsidR="00D17B90" w:rsidRPr="005F70FB" w:rsidRDefault="00D17B90" w:rsidP="00D17B90">
            <w:pPr>
              <w:pStyle w:val="GlossEng"/>
            </w:pPr>
            <w:r w:rsidRPr="005F70FB">
              <w:t>exist</w:t>
            </w:r>
          </w:p>
        </w:tc>
        <w:tc>
          <w:tcPr>
            <w:tcW w:w="488" w:type="dxa"/>
            <w:gridSpan w:val="4"/>
            <w:shd w:val="clear" w:color="auto" w:fill="auto"/>
          </w:tcPr>
          <w:p w14:paraId="2199116E" w14:textId="77777777" w:rsidR="00D17B90" w:rsidRPr="005F70FB" w:rsidRDefault="00D17B90" w:rsidP="00D17B90">
            <w:pPr>
              <w:pStyle w:val="GlossEng"/>
            </w:pPr>
            <w:r w:rsidRPr="005F70FB">
              <w:t>put</w:t>
            </w:r>
          </w:p>
        </w:tc>
        <w:tc>
          <w:tcPr>
            <w:tcW w:w="765" w:type="dxa"/>
            <w:gridSpan w:val="5"/>
            <w:shd w:val="clear" w:color="auto" w:fill="auto"/>
          </w:tcPr>
          <w:p w14:paraId="083E5B17" w14:textId="77777777" w:rsidR="00D17B90" w:rsidRPr="005F70FB" w:rsidRDefault="00D17B90" w:rsidP="00D17B90">
            <w:pPr>
              <w:pStyle w:val="GlossEng"/>
            </w:pPr>
            <w:r w:rsidRPr="005F70FB">
              <w:t>stay</w:t>
            </w:r>
          </w:p>
        </w:tc>
        <w:tc>
          <w:tcPr>
            <w:tcW w:w="552" w:type="dxa"/>
            <w:gridSpan w:val="3"/>
            <w:shd w:val="clear" w:color="auto" w:fill="auto"/>
          </w:tcPr>
          <w:p w14:paraId="5B3948B0" w14:textId="77777777" w:rsidR="00D17B90" w:rsidRPr="005F70FB" w:rsidRDefault="00D17B90" w:rsidP="00D17B90">
            <w:pPr>
              <w:pStyle w:val="GlossEng"/>
            </w:pPr>
          </w:p>
        </w:tc>
      </w:tr>
    </w:tbl>
    <w:p w14:paraId="6C8EE623" w14:textId="53AC973F" w:rsidR="00D17B90" w:rsidRPr="005F70FB" w:rsidRDefault="00D17B90" w:rsidP="00D17B90">
      <w:pPr>
        <w:pStyle w:val="FreeTranslEng"/>
      </w:pPr>
      <w:r w:rsidRPr="005F70FB">
        <w:t>Natalia: (I) set aside, I set aside one hundred thousand, my husband</w:t>
      </w:r>
      <w:r w:rsidRPr="005F70FB">
        <w:rPr>
          <w:rStyle w:val="FootnoteReference"/>
        </w:rPr>
        <w:footnoteReference w:id="256"/>
      </w:r>
      <w:r w:rsidRPr="005F70FB">
        <w:t xml:space="preserve"> took[</w:t>
      </w:r>
      <w:r w:rsidRPr="005F70FB">
        <w:rPr>
          <w:rStyle w:val="ChSmallCaps"/>
        </w:rPr>
        <w:t>spm</w:t>
      </w:r>
      <w:r w:rsidRPr="005F70FB">
        <w:t>] took it, he was[</w:t>
      </w:r>
      <w:r w:rsidRPr="005F70FB">
        <w:rPr>
          <w:rStyle w:val="ChSmallCaps"/>
        </w:rPr>
        <w:t>tru</w:t>
      </w:r>
      <w:r w:rsidRPr="005F70FB">
        <w:t>] was[</w:t>
      </w:r>
      <w:r w:rsidRPr="005F70FB">
        <w:rPr>
          <w:rStyle w:val="ChSmallCaps"/>
        </w:rPr>
        <w:t>tru</w:t>
      </w:r>
      <w:r w:rsidRPr="005F70FB">
        <w:t>] attending a one-week training (course) up there (at the regent</w:t>
      </w:r>
      <w:r w:rsidR="00B7093A" w:rsidRPr="005F70FB">
        <w:t>’</w:t>
      </w:r>
      <w:r w:rsidRPr="005F70FB">
        <w:t>s office), because earlier I wanted to wash (his) clothes, (but I) had to put it off,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9"/>
        <w:gridCol w:w="451"/>
        <w:gridCol w:w="118"/>
        <w:gridCol w:w="622"/>
        <w:gridCol w:w="489"/>
        <w:gridCol w:w="573"/>
        <w:gridCol w:w="595"/>
        <w:gridCol w:w="584"/>
        <w:gridCol w:w="484"/>
        <w:gridCol w:w="567"/>
        <w:gridCol w:w="851"/>
        <w:gridCol w:w="706"/>
      </w:tblGrid>
      <w:tr w:rsidR="00AC23C4" w:rsidRPr="005F70FB" w14:paraId="484DC934" w14:textId="77777777" w:rsidTr="00AC23C4">
        <w:tc>
          <w:tcPr>
            <w:tcW w:w="709" w:type="dxa"/>
            <w:shd w:val="clear" w:color="auto" w:fill="auto"/>
          </w:tcPr>
          <w:p w14:paraId="411FB17E" w14:textId="77777777" w:rsidR="00D17B90" w:rsidRPr="005F70FB" w:rsidRDefault="00D17B90" w:rsidP="00D17B90">
            <w:pPr>
              <w:pStyle w:val="O0Nwnext"/>
            </w:pPr>
            <w:r w:rsidRPr="005F70FB">
              <w:t>0022</w:t>
            </w:r>
          </w:p>
        </w:tc>
        <w:tc>
          <w:tcPr>
            <w:tcW w:w="451" w:type="dxa"/>
            <w:shd w:val="clear" w:color="auto" w:fill="auto"/>
          </w:tcPr>
          <w:p w14:paraId="77E91473" w14:textId="77777777" w:rsidR="00D17B90" w:rsidRPr="005F70FB" w:rsidRDefault="00D17B90" w:rsidP="00D17B90">
            <w:pPr>
              <w:pStyle w:val="Text"/>
            </w:pPr>
            <w:r w:rsidRPr="005F70FB">
              <w:t>Ida:</w:t>
            </w:r>
          </w:p>
        </w:tc>
        <w:tc>
          <w:tcPr>
            <w:tcW w:w="740" w:type="dxa"/>
            <w:gridSpan w:val="2"/>
            <w:shd w:val="clear" w:color="auto" w:fill="auto"/>
          </w:tcPr>
          <w:p w14:paraId="43C26C46" w14:textId="77777777" w:rsidR="00D17B90" w:rsidRPr="005F70FB" w:rsidRDefault="00D17B90" w:rsidP="00D17B90">
            <w:pPr>
              <w:pStyle w:val="Text"/>
            </w:pPr>
            <w:r w:rsidRPr="005F70FB">
              <w:t>supaya,</w:t>
            </w:r>
          </w:p>
        </w:tc>
        <w:tc>
          <w:tcPr>
            <w:tcW w:w="489" w:type="dxa"/>
            <w:shd w:val="clear" w:color="auto" w:fill="auto"/>
          </w:tcPr>
          <w:p w14:paraId="14C093DF" w14:textId="77777777" w:rsidR="00D17B90" w:rsidRPr="005F70FB" w:rsidRDefault="00D17B90" w:rsidP="00D17B90">
            <w:pPr>
              <w:pStyle w:val="Text"/>
            </w:pPr>
            <w:r w:rsidRPr="005F70FB">
              <w:t>sa</w:t>
            </w:r>
          </w:p>
        </w:tc>
        <w:tc>
          <w:tcPr>
            <w:tcW w:w="573" w:type="dxa"/>
            <w:shd w:val="clear" w:color="auto" w:fill="auto"/>
          </w:tcPr>
          <w:p w14:paraId="3AF58EB4" w14:textId="77777777" w:rsidR="00D17B90" w:rsidRPr="005F70FB" w:rsidRDefault="00D17B90" w:rsidP="00D17B90">
            <w:pPr>
              <w:pStyle w:val="Text"/>
            </w:pPr>
            <w:r w:rsidRPr="005F70FB">
              <w:t>mo</w:t>
            </w:r>
          </w:p>
        </w:tc>
        <w:tc>
          <w:tcPr>
            <w:tcW w:w="595" w:type="dxa"/>
            <w:shd w:val="clear" w:color="auto" w:fill="auto"/>
          </w:tcPr>
          <w:p w14:paraId="79706E2C" w14:textId="77777777" w:rsidR="00D17B90" w:rsidRPr="005F70FB" w:rsidRDefault="00D17B90" w:rsidP="00D17B90">
            <w:pPr>
              <w:pStyle w:val="Text"/>
            </w:pPr>
            <w:r w:rsidRPr="005F70FB">
              <w:t>cuci</w:t>
            </w:r>
          </w:p>
        </w:tc>
        <w:tc>
          <w:tcPr>
            <w:tcW w:w="584" w:type="dxa"/>
            <w:shd w:val="clear" w:color="auto" w:fill="auto"/>
          </w:tcPr>
          <w:p w14:paraId="693F8591" w14:textId="77777777" w:rsidR="00D17B90" w:rsidRPr="005F70FB" w:rsidRDefault="00D17B90" w:rsidP="00D17B90">
            <w:pPr>
              <w:pStyle w:val="Text"/>
            </w:pPr>
            <w:r w:rsidRPr="005F70FB">
              <w:t>dong</w:t>
            </w:r>
          </w:p>
        </w:tc>
        <w:tc>
          <w:tcPr>
            <w:tcW w:w="484" w:type="dxa"/>
            <w:shd w:val="clear" w:color="auto" w:fill="auto"/>
          </w:tcPr>
          <w:p w14:paraId="44F407FB" w14:textId="77777777" w:rsidR="00D17B90" w:rsidRPr="005F70FB" w:rsidRDefault="00D17B90" w:rsidP="00D17B90">
            <w:pPr>
              <w:pStyle w:val="Text"/>
            </w:pPr>
            <w:r w:rsidRPr="005F70FB">
              <w:t>dua</w:t>
            </w:r>
          </w:p>
        </w:tc>
        <w:tc>
          <w:tcPr>
            <w:tcW w:w="567" w:type="dxa"/>
            <w:shd w:val="clear" w:color="auto" w:fill="auto"/>
          </w:tcPr>
          <w:p w14:paraId="60E30F22" w14:textId="77777777" w:rsidR="00D17B90" w:rsidRPr="005F70FB" w:rsidRDefault="00D17B90" w:rsidP="00D17B90">
            <w:pPr>
              <w:pStyle w:val="Text"/>
            </w:pPr>
            <w:r w:rsidRPr="005F70FB">
              <w:t>pu</w:t>
            </w:r>
          </w:p>
        </w:tc>
        <w:tc>
          <w:tcPr>
            <w:tcW w:w="851" w:type="dxa"/>
            <w:shd w:val="clear" w:color="auto" w:fill="auto"/>
          </w:tcPr>
          <w:p w14:paraId="01C87B39" w14:textId="77777777" w:rsidR="00D17B90" w:rsidRPr="005F70FB" w:rsidRDefault="00D17B90" w:rsidP="00D17B90">
            <w:pPr>
              <w:pStyle w:val="Text"/>
            </w:pPr>
            <w:r w:rsidRPr="005F70FB">
              <w:t>pakeang</w:t>
            </w:r>
          </w:p>
        </w:tc>
        <w:tc>
          <w:tcPr>
            <w:tcW w:w="706" w:type="dxa"/>
            <w:shd w:val="clear" w:color="auto" w:fill="auto"/>
          </w:tcPr>
          <w:p w14:paraId="032BF474" w14:textId="77777777" w:rsidR="00D17B90" w:rsidRPr="005F70FB" w:rsidRDefault="00D17B90" w:rsidP="00D17B90">
            <w:pPr>
              <w:pStyle w:val="Text"/>
            </w:pPr>
            <w:r w:rsidRPr="005F70FB">
              <w:t>itu</w:t>
            </w:r>
          </w:p>
        </w:tc>
      </w:tr>
      <w:tr w:rsidR="00AC23C4" w:rsidRPr="005F70FB" w14:paraId="7DF17CEA" w14:textId="77777777" w:rsidTr="00AC23C4">
        <w:tc>
          <w:tcPr>
            <w:tcW w:w="709" w:type="dxa"/>
            <w:shd w:val="clear" w:color="auto" w:fill="auto"/>
          </w:tcPr>
          <w:p w14:paraId="6B2CB02B" w14:textId="77777777" w:rsidR="00D17B90" w:rsidRPr="005F70FB" w:rsidRDefault="00D17B90" w:rsidP="00D17B90">
            <w:pPr>
              <w:pStyle w:val="GlossEng"/>
            </w:pPr>
          </w:p>
        </w:tc>
        <w:tc>
          <w:tcPr>
            <w:tcW w:w="451" w:type="dxa"/>
            <w:shd w:val="clear" w:color="auto" w:fill="auto"/>
          </w:tcPr>
          <w:p w14:paraId="2C6F437B" w14:textId="77777777" w:rsidR="00D17B90" w:rsidRPr="005F70FB" w:rsidRDefault="00D17B90" w:rsidP="00D17B90">
            <w:pPr>
              <w:pStyle w:val="GlossEng"/>
            </w:pPr>
          </w:p>
        </w:tc>
        <w:tc>
          <w:tcPr>
            <w:tcW w:w="740" w:type="dxa"/>
            <w:gridSpan w:val="2"/>
            <w:shd w:val="clear" w:color="auto" w:fill="auto"/>
          </w:tcPr>
          <w:p w14:paraId="437C81DA" w14:textId="77777777" w:rsidR="00D17B90" w:rsidRPr="005F70FB" w:rsidRDefault="00D17B90" w:rsidP="00D17B90">
            <w:pPr>
              <w:pStyle w:val="GlossEng"/>
            </w:pPr>
            <w:r w:rsidRPr="005F70FB">
              <w:t>so.that</w:t>
            </w:r>
          </w:p>
        </w:tc>
        <w:tc>
          <w:tcPr>
            <w:tcW w:w="489" w:type="dxa"/>
            <w:shd w:val="clear" w:color="auto" w:fill="auto"/>
          </w:tcPr>
          <w:p w14:paraId="1A8E5C91" w14:textId="77777777" w:rsidR="00D17B90" w:rsidRPr="005F70FB" w:rsidRDefault="00D17B90" w:rsidP="00D17B90">
            <w:pPr>
              <w:pStyle w:val="GlossEng"/>
            </w:pPr>
            <w:r w:rsidRPr="005F70FB">
              <w:rPr>
                <w:rStyle w:val="ChSmallCaps"/>
              </w:rPr>
              <w:t>1sg</w:t>
            </w:r>
          </w:p>
        </w:tc>
        <w:tc>
          <w:tcPr>
            <w:tcW w:w="573" w:type="dxa"/>
            <w:shd w:val="clear" w:color="auto" w:fill="auto"/>
          </w:tcPr>
          <w:p w14:paraId="6281EE61" w14:textId="77777777" w:rsidR="00D17B90" w:rsidRPr="005F70FB" w:rsidRDefault="00D17B90" w:rsidP="00D17B90">
            <w:pPr>
              <w:pStyle w:val="GlossEng"/>
            </w:pPr>
            <w:r w:rsidRPr="005F70FB">
              <w:t>want</w:t>
            </w:r>
          </w:p>
        </w:tc>
        <w:tc>
          <w:tcPr>
            <w:tcW w:w="595" w:type="dxa"/>
            <w:shd w:val="clear" w:color="auto" w:fill="auto"/>
          </w:tcPr>
          <w:p w14:paraId="2DA2F8EC" w14:textId="77777777" w:rsidR="00D17B90" w:rsidRPr="005F70FB" w:rsidRDefault="00D17B90" w:rsidP="00D17B90">
            <w:pPr>
              <w:pStyle w:val="GlossEng"/>
            </w:pPr>
            <w:r w:rsidRPr="005F70FB">
              <w:t>wash</w:t>
            </w:r>
          </w:p>
        </w:tc>
        <w:tc>
          <w:tcPr>
            <w:tcW w:w="584" w:type="dxa"/>
            <w:shd w:val="clear" w:color="auto" w:fill="auto"/>
          </w:tcPr>
          <w:p w14:paraId="60344EF9" w14:textId="77777777" w:rsidR="00D17B90" w:rsidRPr="005F70FB" w:rsidRDefault="00D17B90" w:rsidP="00D17B90">
            <w:pPr>
              <w:pStyle w:val="GlossEng"/>
            </w:pPr>
            <w:r w:rsidRPr="005F70FB">
              <w:rPr>
                <w:rStyle w:val="ChSmallCaps"/>
              </w:rPr>
              <w:t>3pl</w:t>
            </w:r>
          </w:p>
        </w:tc>
        <w:tc>
          <w:tcPr>
            <w:tcW w:w="484" w:type="dxa"/>
            <w:shd w:val="clear" w:color="auto" w:fill="auto"/>
          </w:tcPr>
          <w:p w14:paraId="51C68D1C" w14:textId="77777777" w:rsidR="00D17B90" w:rsidRPr="005F70FB" w:rsidRDefault="00D17B90" w:rsidP="00D17B90">
            <w:pPr>
              <w:pStyle w:val="GlossEng"/>
            </w:pPr>
            <w:r w:rsidRPr="005F70FB">
              <w:t>two</w:t>
            </w:r>
          </w:p>
        </w:tc>
        <w:tc>
          <w:tcPr>
            <w:tcW w:w="567" w:type="dxa"/>
            <w:shd w:val="clear" w:color="auto" w:fill="auto"/>
          </w:tcPr>
          <w:p w14:paraId="49203F2B" w14:textId="77777777" w:rsidR="00D17B90" w:rsidRPr="005F70FB" w:rsidRDefault="00D17B90" w:rsidP="00D17B90">
            <w:pPr>
              <w:pStyle w:val="GlossEng"/>
            </w:pPr>
            <w:r w:rsidRPr="005F70FB">
              <w:rPr>
                <w:rStyle w:val="ChSmallCaps"/>
              </w:rPr>
              <w:t>poss</w:t>
            </w:r>
          </w:p>
        </w:tc>
        <w:tc>
          <w:tcPr>
            <w:tcW w:w="851" w:type="dxa"/>
            <w:shd w:val="clear" w:color="auto" w:fill="auto"/>
          </w:tcPr>
          <w:p w14:paraId="75241FD9" w14:textId="77777777" w:rsidR="00D17B90" w:rsidRPr="005F70FB" w:rsidRDefault="00D17B90" w:rsidP="00D17B90">
            <w:pPr>
              <w:pStyle w:val="GlossEng"/>
            </w:pPr>
            <w:r w:rsidRPr="005F70FB">
              <w:t>use-</w:t>
            </w:r>
            <w:r w:rsidRPr="005F70FB">
              <w:rPr>
                <w:rStyle w:val="ChSmallCaps"/>
              </w:rPr>
              <w:t>pat</w:t>
            </w:r>
          </w:p>
        </w:tc>
        <w:tc>
          <w:tcPr>
            <w:tcW w:w="706" w:type="dxa"/>
            <w:shd w:val="clear" w:color="auto" w:fill="auto"/>
          </w:tcPr>
          <w:p w14:paraId="05E6AFC3" w14:textId="77777777" w:rsidR="00D17B90" w:rsidRPr="005F70FB" w:rsidRDefault="00D17B90" w:rsidP="00D17B90">
            <w:pPr>
              <w:pStyle w:val="GlossEng"/>
            </w:pPr>
            <w:r w:rsidRPr="005F70FB">
              <w:rPr>
                <w:rStyle w:val="ChSmallCaps"/>
              </w:rPr>
              <w:t>d.dist</w:t>
            </w:r>
          </w:p>
        </w:tc>
      </w:tr>
      <w:tr w:rsidR="00D17B90" w:rsidRPr="005F70FB" w14:paraId="499AB96F" w14:textId="77777777" w:rsidTr="00AC23C4">
        <w:trPr>
          <w:gridAfter w:val="9"/>
          <w:wAfter w:w="5471" w:type="dxa"/>
        </w:trPr>
        <w:tc>
          <w:tcPr>
            <w:tcW w:w="709" w:type="dxa"/>
            <w:shd w:val="clear" w:color="auto" w:fill="auto"/>
          </w:tcPr>
          <w:p w14:paraId="34521C3D" w14:textId="77777777" w:rsidR="00D17B90" w:rsidRPr="005F70FB" w:rsidRDefault="00D17B90" w:rsidP="00D17B90">
            <w:pPr>
              <w:pStyle w:val="O0Nwnext"/>
            </w:pPr>
          </w:p>
        </w:tc>
        <w:tc>
          <w:tcPr>
            <w:tcW w:w="569" w:type="dxa"/>
            <w:gridSpan w:val="2"/>
            <w:shd w:val="clear" w:color="auto" w:fill="auto"/>
          </w:tcPr>
          <w:p w14:paraId="4D12141F" w14:textId="77777777" w:rsidR="00D17B90" w:rsidRPr="005F70FB" w:rsidRDefault="00D17B90" w:rsidP="00D17B90">
            <w:pPr>
              <w:pStyle w:val="Text"/>
            </w:pPr>
            <w:r w:rsidRPr="005F70FB">
              <w:t>yang</w:t>
            </w:r>
          </w:p>
        </w:tc>
      </w:tr>
      <w:tr w:rsidR="00D17B90" w:rsidRPr="005F70FB" w14:paraId="0B98F0F4" w14:textId="77777777" w:rsidTr="00AC23C4">
        <w:trPr>
          <w:gridAfter w:val="9"/>
          <w:wAfter w:w="5471" w:type="dxa"/>
        </w:trPr>
        <w:tc>
          <w:tcPr>
            <w:tcW w:w="709" w:type="dxa"/>
            <w:shd w:val="clear" w:color="auto" w:fill="auto"/>
          </w:tcPr>
          <w:p w14:paraId="4FC8BECD" w14:textId="77777777" w:rsidR="00D17B90" w:rsidRPr="005F70FB" w:rsidRDefault="00D17B90" w:rsidP="00D17B90">
            <w:pPr>
              <w:pStyle w:val="GlossEng"/>
            </w:pPr>
          </w:p>
        </w:tc>
        <w:tc>
          <w:tcPr>
            <w:tcW w:w="569" w:type="dxa"/>
            <w:gridSpan w:val="2"/>
            <w:shd w:val="clear" w:color="auto" w:fill="auto"/>
          </w:tcPr>
          <w:p w14:paraId="634C9264" w14:textId="77777777" w:rsidR="00D17B90" w:rsidRPr="005F70FB" w:rsidRDefault="00D17B90" w:rsidP="00D17B90">
            <w:pPr>
              <w:pStyle w:val="GlossEng"/>
            </w:pPr>
            <w:r w:rsidRPr="005F70FB">
              <w:rPr>
                <w:rStyle w:val="ChSmallCaps"/>
              </w:rPr>
              <w:t>rel</w:t>
            </w:r>
          </w:p>
        </w:tc>
      </w:tr>
    </w:tbl>
    <w:p w14:paraId="05608654" w14:textId="77777777" w:rsidR="00D17B90" w:rsidRPr="005F70FB" w:rsidRDefault="00D17B90" w:rsidP="00D17B90">
      <w:pPr>
        <w:pStyle w:val="FreeTranslEng"/>
      </w:pPr>
      <w:r w:rsidRPr="005F70FB">
        <w:t>Ida: so that, I want to wash both of their clothes which</w:t>
      </w:r>
    </w:p>
    <w:tbl>
      <w:tblPr>
        <w:tblW w:w="0" w:type="auto"/>
        <w:tblCellMar>
          <w:left w:w="42" w:type="dxa"/>
          <w:right w:w="42" w:type="dxa"/>
        </w:tblCellMar>
        <w:tblLook w:val="01E0" w:firstRow="1" w:lastRow="1" w:firstColumn="1" w:lastColumn="1" w:noHBand="0" w:noVBand="0"/>
      </w:tblPr>
      <w:tblGrid>
        <w:gridCol w:w="709"/>
        <w:gridCol w:w="836"/>
        <w:gridCol w:w="469"/>
        <w:gridCol w:w="558"/>
        <w:gridCol w:w="747"/>
      </w:tblGrid>
      <w:tr w:rsidR="00AC23C4" w:rsidRPr="005F70FB" w14:paraId="20DF24B6" w14:textId="77777777" w:rsidTr="00AC23C4">
        <w:tc>
          <w:tcPr>
            <w:tcW w:w="709" w:type="dxa"/>
            <w:shd w:val="clear" w:color="auto" w:fill="auto"/>
          </w:tcPr>
          <w:p w14:paraId="630DF524" w14:textId="77777777" w:rsidR="00D17B90" w:rsidRPr="005F70FB" w:rsidRDefault="00D17B90" w:rsidP="00D17B90">
            <w:pPr>
              <w:pStyle w:val="O0Nwnext"/>
            </w:pPr>
            <w:r w:rsidRPr="005F70FB">
              <w:t>0023</w:t>
            </w:r>
          </w:p>
        </w:tc>
        <w:tc>
          <w:tcPr>
            <w:tcW w:w="836" w:type="dxa"/>
            <w:shd w:val="clear" w:color="auto" w:fill="auto"/>
          </w:tcPr>
          <w:p w14:paraId="298261DD" w14:textId="77777777" w:rsidR="00D17B90" w:rsidRPr="005F70FB" w:rsidRDefault="00D17B90" w:rsidP="00D17B90">
            <w:pPr>
              <w:pStyle w:val="Text"/>
            </w:pPr>
            <w:r w:rsidRPr="005F70FB">
              <w:t>Natalia:</w:t>
            </w:r>
          </w:p>
        </w:tc>
        <w:tc>
          <w:tcPr>
            <w:tcW w:w="469" w:type="dxa"/>
            <w:shd w:val="clear" w:color="auto" w:fill="auto"/>
          </w:tcPr>
          <w:p w14:paraId="09F11176" w14:textId="77777777" w:rsidR="00D17B90" w:rsidRPr="005F70FB" w:rsidRDefault="00D17B90" w:rsidP="00D17B90">
            <w:pPr>
              <w:pStyle w:val="Text"/>
            </w:pPr>
            <w:r w:rsidRPr="005F70FB">
              <w:t>tra</w:t>
            </w:r>
          </w:p>
        </w:tc>
        <w:tc>
          <w:tcPr>
            <w:tcW w:w="558" w:type="dxa"/>
            <w:shd w:val="clear" w:color="auto" w:fill="auto"/>
          </w:tcPr>
          <w:p w14:paraId="00379BDC" w14:textId="77777777" w:rsidR="00D17B90" w:rsidRPr="005F70FB" w:rsidRDefault="00D17B90" w:rsidP="00D17B90">
            <w:pPr>
              <w:pStyle w:val="Text"/>
            </w:pPr>
            <w:r w:rsidRPr="005F70FB">
              <w:t>ada</w:t>
            </w:r>
          </w:p>
        </w:tc>
        <w:tc>
          <w:tcPr>
            <w:tcW w:w="747" w:type="dxa"/>
            <w:shd w:val="clear" w:color="auto" w:fill="auto"/>
          </w:tcPr>
          <w:p w14:paraId="7062FF0A" w14:textId="77777777" w:rsidR="00D17B90" w:rsidRPr="005F70FB" w:rsidRDefault="00D17B90" w:rsidP="00D17B90">
            <w:pPr>
              <w:pStyle w:val="Text"/>
            </w:pPr>
            <w:r w:rsidRPr="005F70FB">
              <w:t>ma</w:t>
            </w:r>
          </w:p>
        </w:tc>
      </w:tr>
      <w:tr w:rsidR="00AC23C4" w:rsidRPr="005F70FB" w14:paraId="20D2410B" w14:textId="77777777" w:rsidTr="00AC23C4">
        <w:tc>
          <w:tcPr>
            <w:tcW w:w="709" w:type="dxa"/>
            <w:shd w:val="clear" w:color="auto" w:fill="auto"/>
          </w:tcPr>
          <w:p w14:paraId="2B902892" w14:textId="77777777" w:rsidR="00D17B90" w:rsidRPr="005F70FB" w:rsidRDefault="00D17B90" w:rsidP="00D17B90">
            <w:pPr>
              <w:pStyle w:val="GlossEng"/>
            </w:pPr>
          </w:p>
        </w:tc>
        <w:tc>
          <w:tcPr>
            <w:tcW w:w="836" w:type="dxa"/>
            <w:shd w:val="clear" w:color="auto" w:fill="auto"/>
          </w:tcPr>
          <w:p w14:paraId="54712355" w14:textId="77777777" w:rsidR="00D17B90" w:rsidRPr="005F70FB" w:rsidRDefault="00D17B90" w:rsidP="00D17B90">
            <w:pPr>
              <w:pStyle w:val="GlossEng"/>
            </w:pPr>
          </w:p>
        </w:tc>
        <w:tc>
          <w:tcPr>
            <w:tcW w:w="469" w:type="dxa"/>
            <w:shd w:val="clear" w:color="auto" w:fill="auto"/>
          </w:tcPr>
          <w:p w14:paraId="136559DC" w14:textId="77777777" w:rsidR="00D17B90" w:rsidRPr="005F70FB" w:rsidRDefault="00D17B90" w:rsidP="00D17B90">
            <w:pPr>
              <w:pStyle w:val="GlossEng"/>
            </w:pPr>
            <w:r w:rsidRPr="005F70FB">
              <w:rPr>
                <w:rStyle w:val="ChSmallCaps"/>
              </w:rPr>
              <w:t>neg</w:t>
            </w:r>
          </w:p>
        </w:tc>
        <w:tc>
          <w:tcPr>
            <w:tcW w:w="558" w:type="dxa"/>
            <w:shd w:val="clear" w:color="auto" w:fill="auto"/>
          </w:tcPr>
          <w:p w14:paraId="32350891" w14:textId="77777777" w:rsidR="00D17B90" w:rsidRPr="005F70FB" w:rsidRDefault="00D17B90" w:rsidP="00D17B90">
            <w:pPr>
              <w:pStyle w:val="GlossEng"/>
            </w:pPr>
            <w:r w:rsidRPr="005F70FB">
              <w:t>exist</w:t>
            </w:r>
          </w:p>
        </w:tc>
        <w:tc>
          <w:tcPr>
            <w:tcW w:w="747" w:type="dxa"/>
            <w:shd w:val="clear" w:color="auto" w:fill="auto"/>
          </w:tcPr>
          <w:p w14:paraId="37966CA1" w14:textId="77777777" w:rsidR="00D17B90" w:rsidRPr="005F70FB" w:rsidRDefault="00D17B90" w:rsidP="00D17B90">
            <w:pPr>
              <w:pStyle w:val="GlossEng"/>
            </w:pPr>
            <w:r w:rsidRPr="005F70FB">
              <w:t>mother</w:t>
            </w:r>
          </w:p>
        </w:tc>
      </w:tr>
    </w:tbl>
    <w:p w14:paraId="3D1613B2" w14:textId="07E7C5FF" w:rsidR="00D17B90" w:rsidRPr="005F70FB" w:rsidRDefault="00D17B90" w:rsidP="00D17B90">
      <w:pPr>
        <w:pStyle w:val="FreeTranslEng"/>
      </w:pPr>
      <w:r w:rsidRPr="005F70FB">
        <w:t>Natalia: (there) isn</w:t>
      </w:r>
      <w:r w:rsidR="00B7093A" w:rsidRPr="005F70FB">
        <w:t>’</w:t>
      </w:r>
      <w:r w:rsidRPr="005F70FB">
        <w:t>t (any), mother</w:t>
      </w:r>
    </w:p>
    <w:tbl>
      <w:tblPr>
        <w:tblW w:w="0" w:type="auto"/>
        <w:tblCellMar>
          <w:left w:w="42" w:type="dxa"/>
          <w:right w:w="42" w:type="dxa"/>
        </w:tblCellMar>
        <w:tblLook w:val="01E0" w:firstRow="1" w:lastRow="1" w:firstColumn="1" w:lastColumn="1" w:noHBand="0" w:noVBand="0"/>
      </w:tblPr>
      <w:tblGrid>
        <w:gridCol w:w="709"/>
        <w:gridCol w:w="447"/>
        <w:gridCol w:w="769"/>
        <w:gridCol w:w="469"/>
        <w:gridCol w:w="558"/>
        <w:gridCol w:w="651"/>
      </w:tblGrid>
      <w:tr w:rsidR="00AC23C4" w:rsidRPr="005F70FB" w14:paraId="1B2E2C58" w14:textId="77777777" w:rsidTr="00AC23C4">
        <w:tc>
          <w:tcPr>
            <w:tcW w:w="709" w:type="dxa"/>
            <w:shd w:val="clear" w:color="auto" w:fill="auto"/>
          </w:tcPr>
          <w:p w14:paraId="12FE5F32" w14:textId="77777777" w:rsidR="00D17B90" w:rsidRPr="005F70FB" w:rsidRDefault="00D17B90" w:rsidP="00D17B90">
            <w:pPr>
              <w:pStyle w:val="O0Nwnext"/>
            </w:pPr>
            <w:r w:rsidRPr="005F70FB">
              <w:t>0024</w:t>
            </w:r>
          </w:p>
        </w:tc>
        <w:tc>
          <w:tcPr>
            <w:tcW w:w="447" w:type="dxa"/>
            <w:shd w:val="clear" w:color="auto" w:fill="auto"/>
          </w:tcPr>
          <w:p w14:paraId="4396B83D" w14:textId="77777777" w:rsidR="00D17B90" w:rsidRPr="005F70FB" w:rsidRDefault="00D17B90" w:rsidP="00D17B90">
            <w:pPr>
              <w:pStyle w:val="Text"/>
            </w:pPr>
            <w:r w:rsidRPr="005F70FB">
              <w:t>Ida:</w:t>
            </w:r>
          </w:p>
        </w:tc>
        <w:tc>
          <w:tcPr>
            <w:tcW w:w="769" w:type="dxa"/>
            <w:shd w:val="clear" w:color="auto" w:fill="auto"/>
          </w:tcPr>
          <w:p w14:paraId="0826C30C" w14:textId="77777777" w:rsidR="00D17B90" w:rsidRPr="005F70FB" w:rsidRDefault="00D17B90" w:rsidP="00D17B90">
            <w:pPr>
              <w:pStyle w:val="Text"/>
            </w:pPr>
            <w:r w:rsidRPr="005F70FB">
              <w:t>su</w:t>
            </w:r>
          </w:p>
        </w:tc>
        <w:tc>
          <w:tcPr>
            <w:tcW w:w="469" w:type="dxa"/>
            <w:shd w:val="clear" w:color="auto" w:fill="auto"/>
          </w:tcPr>
          <w:p w14:paraId="52155064" w14:textId="77777777" w:rsidR="00D17B90" w:rsidRPr="005F70FB" w:rsidRDefault="00D17B90" w:rsidP="00D17B90">
            <w:pPr>
              <w:pStyle w:val="Text"/>
            </w:pPr>
            <w:r w:rsidRPr="005F70FB">
              <w:t>tra</w:t>
            </w:r>
          </w:p>
        </w:tc>
        <w:tc>
          <w:tcPr>
            <w:tcW w:w="558" w:type="dxa"/>
            <w:shd w:val="clear" w:color="auto" w:fill="auto"/>
          </w:tcPr>
          <w:p w14:paraId="16B9EC8A" w14:textId="77777777" w:rsidR="00D17B90" w:rsidRPr="005F70FB" w:rsidRDefault="00D17B90" w:rsidP="00D17B90">
            <w:pPr>
              <w:pStyle w:val="Text"/>
            </w:pPr>
            <w:r w:rsidRPr="005F70FB">
              <w:t>ada</w:t>
            </w:r>
          </w:p>
        </w:tc>
        <w:tc>
          <w:tcPr>
            <w:tcW w:w="647" w:type="dxa"/>
            <w:shd w:val="clear" w:color="auto" w:fill="auto"/>
          </w:tcPr>
          <w:p w14:paraId="75B4264C" w14:textId="7CAAEC00" w:rsidR="00D17B90" w:rsidRPr="005F70FB" w:rsidRDefault="00D17B90" w:rsidP="00D17B90">
            <w:pPr>
              <w:pStyle w:val="Text"/>
            </w:pPr>
            <w:r w:rsidRPr="005F70FB">
              <w:t>sabun</w:t>
            </w:r>
            <w:r w:rsidR="00627FC4">
              <w:t>g</w:t>
            </w:r>
          </w:p>
        </w:tc>
      </w:tr>
      <w:tr w:rsidR="00AC23C4" w:rsidRPr="005F70FB" w14:paraId="1CCAA465" w14:textId="77777777" w:rsidTr="00AC23C4">
        <w:tc>
          <w:tcPr>
            <w:tcW w:w="709" w:type="dxa"/>
            <w:shd w:val="clear" w:color="auto" w:fill="auto"/>
          </w:tcPr>
          <w:p w14:paraId="5567F3D3" w14:textId="77777777" w:rsidR="00D17B90" w:rsidRPr="005F70FB" w:rsidRDefault="00D17B90" w:rsidP="00D17B90">
            <w:pPr>
              <w:pStyle w:val="GlossEng"/>
            </w:pPr>
          </w:p>
        </w:tc>
        <w:tc>
          <w:tcPr>
            <w:tcW w:w="447" w:type="dxa"/>
            <w:shd w:val="clear" w:color="auto" w:fill="auto"/>
          </w:tcPr>
          <w:p w14:paraId="1001C6EA" w14:textId="77777777" w:rsidR="00D17B90" w:rsidRPr="005F70FB" w:rsidRDefault="00D17B90" w:rsidP="00D17B90">
            <w:pPr>
              <w:pStyle w:val="GlossEng"/>
            </w:pPr>
          </w:p>
        </w:tc>
        <w:tc>
          <w:tcPr>
            <w:tcW w:w="769" w:type="dxa"/>
            <w:shd w:val="clear" w:color="auto" w:fill="auto"/>
          </w:tcPr>
          <w:p w14:paraId="2F38A9A5" w14:textId="77777777" w:rsidR="00D17B90" w:rsidRPr="005F70FB" w:rsidRDefault="00D17B90" w:rsidP="00D17B90">
            <w:pPr>
              <w:pStyle w:val="GlossEng"/>
            </w:pPr>
            <w:r w:rsidRPr="005F70FB">
              <w:t>already</w:t>
            </w:r>
          </w:p>
        </w:tc>
        <w:tc>
          <w:tcPr>
            <w:tcW w:w="469" w:type="dxa"/>
            <w:shd w:val="clear" w:color="auto" w:fill="auto"/>
          </w:tcPr>
          <w:p w14:paraId="2BD0DFFB" w14:textId="77777777" w:rsidR="00D17B90" w:rsidRPr="005F70FB" w:rsidRDefault="00D17B90" w:rsidP="00D17B90">
            <w:pPr>
              <w:pStyle w:val="GlossEng"/>
            </w:pPr>
            <w:r w:rsidRPr="005F70FB">
              <w:rPr>
                <w:rStyle w:val="ChSmallCaps"/>
              </w:rPr>
              <w:t>neg</w:t>
            </w:r>
          </w:p>
        </w:tc>
        <w:tc>
          <w:tcPr>
            <w:tcW w:w="558" w:type="dxa"/>
            <w:shd w:val="clear" w:color="auto" w:fill="auto"/>
          </w:tcPr>
          <w:p w14:paraId="072D6D24" w14:textId="77777777" w:rsidR="00D17B90" w:rsidRPr="005F70FB" w:rsidRDefault="00D17B90" w:rsidP="00D17B90">
            <w:pPr>
              <w:pStyle w:val="GlossEng"/>
            </w:pPr>
            <w:r w:rsidRPr="005F70FB">
              <w:t>exist</w:t>
            </w:r>
          </w:p>
        </w:tc>
        <w:tc>
          <w:tcPr>
            <w:tcW w:w="647" w:type="dxa"/>
            <w:shd w:val="clear" w:color="auto" w:fill="auto"/>
          </w:tcPr>
          <w:p w14:paraId="74C0A018" w14:textId="77777777" w:rsidR="00D17B90" w:rsidRPr="005F70FB" w:rsidRDefault="00D17B90" w:rsidP="00D17B90">
            <w:pPr>
              <w:pStyle w:val="GlossEng"/>
            </w:pPr>
            <w:r w:rsidRPr="005F70FB">
              <w:t>soap</w:t>
            </w:r>
          </w:p>
        </w:tc>
      </w:tr>
    </w:tbl>
    <w:p w14:paraId="25116AEB" w14:textId="584F325A" w:rsidR="00D17B90" w:rsidRPr="005F70FB" w:rsidRDefault="00D17B90" w:rsidP="00D17B90">
      <w:pPr>
        <w:pStyle w:val="FreeTranslEng"/>
      </w:pPr>
      <w:r w:rsidRPr="005F70FB">
        <w:t>Ida: alright, there</w:t>
      </w:r>
      <w:r w:rsidR="00B7093A" w:rsidRPr="005F70FB">
        <w:t>’</w:t>
      </w:r>
      <w:r w:rsidRPr="005F70FB">
        <w:t>s no soap</w:t>
      </w:r>
    </w:p>
    <w:tbl>
      <w:tblPr>
        <w:tblW w:w="0" w:type="auto"/>
        <w:tblCellMar>
          <w:left w:w="42" w:type="dxa"/>
          <w:right w:w="42" w:type="dxa"/>
        </w:tblCellMar>
        <w:tblLook w:val="01E0" w:firstRow="1" w:lastRow="1" w:firstColumn="1" w:lastColumn="1" w:noHBand="0" w:noVBand="0"/>
      </w:tblPr>
      <w:tblGrid>
        <w:gridCol w:w="709"/>
        <w:gridCol w:w="458"/>
        <w:gridCol w:w="382"/>
        <w:gridCol w:w="91"/>
        <w:gridCol w:w="42"/>
        <w:gridCol w:w="549"/>
        <w:gridCol w:w="24"/>
        <w:gridCol w:w="84"/>
        <w:gridCol w:w="645"/>
        <w:gridCol w:w="323"/>
        <w:gridCol w:w="454"/>
        <w:gridCol w:w="75"/>
        <w:gridCol w:w="532"/>
        <w:gridCol w:w="41"/>
        <w:gridCol w:w="332"/>
        <w:gridCol w:w="636"/>
        <w:gridCol w:w="15"/>
        <w:gridCol w:w="514"/>
        <w:gridCol w:w="454"/>
        <w:gridCol w:w="108"/>
      </w:tblGrid>
      <w:tr w:rsidR="00AC23C4" w:rsidRPr="005F70FB" w14:paraId="67182189" w14:textId="77777777" w:rsidTr="00AC23C4">
        <w:tc>
          <w:tcPr>
            <w:tcW w:w="709" w:type="dxa"/>
            <w:shd w:val="clear" w:color="auto" w:fill="auto"/>
          </w:tcPr>
          <w:p w14:paraId="283F8400" w14:textId="77777777" w:rsidR="00D17B90" w:rsidRPr="005F70FB" w:rsidRDefault="00D17B90" w:rsidP="00D17B90">
            <w:pPr>
              <w:pStyle w:val="O0Nwnext"/>
            </w:pPr>
            <w:r w:rsidRPr="005F70FB">
              <w:t>0025</w:t>
            </w:r>
          </w:p>
        </w:tc>
        <w:tc>
          <w:tcPr>
            <w:tcW w:w="840" w:type="dxa"/>
            <w:gridSpan w:val="2"/>
            <w:shd w:val="clear" w:color="auto" w:fill="auto"/>
          </w:tcPr>
          <w:p w14:paraId="27B7CA8B" w14:textId="77777777" w:rsidR="00D17B90" w:rsidRPr="005F70FB" w:rsidRDefault="00D17B90" w:rsidP="00D17B90">
            <w:pPr>
              <w:pStyle w:val="Text"/>
            </w:pPr>
            <w:r w:rsidRPr="005F70FB">
              <w:t>Natalia:</w:t>
            </w:r>
          </w:p>
        </w:tc>
        <w:tc>
          <w:tcPr>
            <w:tcW w:w="790" w:type="dxa"/>
            <w:gridSpan w:val="5"/>
            <w:shd w:val="clear" w:color="auto" w:fill="auto"/>
          </w:tcPr>
          <w:p w14:paraId="50E20878" w14:textId="77777777" w:rsidR="00D17B90" w:rsidRPr="005F70FB" w:rsidRDefault="00D17B90" w:rsidP="00D17B90">
            <w:pPr>
              <w:pStyle w:val="Text"/>
            </w:pPr>
            <w:r w:rsidRPr="005F70FB">
              <w:t>tunggu,</w:t>
            </w:r>
          </w:p>
        </w:tc>
        <w:tc>
          <w:tcPr>
            <w:tcW w:w="968" w:type="dxa"/>
            <w:gridSpan w:val="2"/>
            <w:shd w:val="clear" w:color="auto" w:fill="auto"/>
          </w:tcPr>
          <w:p w14:paraId="0A6BB27F" w14:textId="77777777" w:rsidR="00D17B90" w:rsidRPr="005F70FB" w:rsidRDefault="00D17B90" w:rsidP="00D17B90">
            <w:pPr>
              <w:pStyle w:val="Text"/>
            </w:pPr>
            <w:r w:rsidRPr="005F70FB">
              <w:t>sabar,</w:t>
            </w:r>
          </w:p>
        </w:tc>
        <w:tc>
          <w:tcPr>
            <w:tcW w:w="529" w:type="dxa"/>
            <w:gridSpan w:val="2"/>
            <w:shd w:val="clear" w:color="auto" w:fill="auto"/>
          </w:tcPr>
          <w:p w14:paraId="60AB6FE0" w14:textId="77777777" w:rsidR="00D17B90" w:rsidRPr="005F70FB" w:rsidRDefault="00D17B90" w:rsidP="00D17B90">
            <w:pPr>
              <w:pStyle w:val="Text"/>
            </w:pPr>
            <w:r w:rsidRPr="005F70FB">
              <w:t>kalo</w:t>
            </w:r>
          </w:p>
        </w:tc>
        <w:tc>
          <w:tcPr>
            <w:tcW w:w="573" w:type="dxa"/>
            <w:gridSpan w:val="2"/>
            <w:shd w:val="clear" w:color="auto" w:fill="auto"/>
          </w:tcPr>
          <w:p w14:paraId="2BEFD7FE" w14:textId="77777777" w:rsidR="00D17B90" w:rsidRPr="005F70FB" w:rsidRDefault="00D17B90" w:rsidP="00D17B90">
            <w:pPr>
              <w:pStyle w:val="Text"/>
            </w:pPr>
            <w:r w:rsidRPr="005F70FB">
              <w:t>mo</w:t>
            </w:r>
          </w:p>
        </w:tc>
        <w:tc>
          <w:tcPr>
            <w:tcW w:w="968" w:type="dxa"/>
            <w:gridSpan w:val="2"/>
            <w:shd w:val="clear" w:color="auto" w:fill="auto"/>
          </w:tcPr>
          <w:p w14:paraId="2B3DE92A" w14:textId="77777777" w:rsidR="00D17B90" w:rsidRPr="005F70FB" w:rsidRDefault="00D17B90" w:rsidP="00D17B90">
            <w:pPr>
              <w:pStyle w:val="Text"/>
            </w:pPr>
            <w:r w:rsidRPr="005F70FB">
              <w:t>sabar,</w:t>
            </w:r>
          </w:p>
        </w:tc>
        <w:tc>
          <w:tcPr>
            <w:tcW w:w="529" w:type="dxa"/>
            <w:gridSpan w:val="2"/>
            <w:shd w:val="clear" w:color="auto" w:fill="auto"/>
          </w:tcPr>
          <w:p w14:paraId="0126CB73" w14:textId="77777777" w:rsidR="00D17B90" w:rsidRPr="005F70FB" w:rsidRDefault="00D17B90" w:rsidP="00D17B90">
            <w:pPr>
              <w:pStyle w:val="Text"/>
            </w:pPr>
            <w:r w:rsidRPr="005F70FB">
              <w:t>kalo</w:t>
            </w:r>
          </w:p>
        </w:tc>
        <w:tc>
          <w:tcPr>
            <w:tcW w:w="562" w:type="dxa"/>
            <w:gridSpan w:val="2"/>
            <w:shd w:val="clear" w:color="auto" w:fill="auto"/>
          </w:tcPr>
          <w:p w14:paraId="4857B06D" w14:textId="77777777" w:rsidR="00D17B90" w:rsidRPr="005F70FB" w:rsidRDefault="00D17B90" w:rsidP="00D17B90">
            <w:pPr>
              <w:pStyle w:val="Text"/>
            </w:pPr>
            <w:r w:rsidRPr="005F70FB">
              <w:t>masi</w:t>
            </w:r>
          </w:p>
        </w:tc>
      </w:tr>
      <w:tr w:rsidR="00AC23C4" w:rsidRPr="005F70FB" w14:paraId="7DDA70AE" w14:textId="77777777" w:rsidTr="00AC23C4">
        <w:tc>
          <w:tcPr>
            <w:tcW w:w="709" w:type="dxa"/>
            <w:shd w:val="clear" w:color="auto" w:fill="auto"/>
          </w:tcPr>
          <w:p w14:paraId="23CB6534" w14:textId="77777777" w:rsidR="00D17B90" w:rsidRPr="005F70FB" w:rsidRDefault="00D17B90" w:rsidP="00D17B90">
            <w:pPr>
              <w:pStyle w:val="GlossEng2ptafter"/>
            </w:pPr>
          </w:p>
        </w:tc>
        <w:tc>
          <w:tcPr>
            <w:tcW w:w="840" w:type="dxa"/>
            <w:gridSpan w:val="2"/>
            <w:shd w:val="clear" w:color="auto" w:fill="auto"/>
          </w:tcPr>
          <w:p w14:paraId="4CF64CF6" w14:textId="77777777" w:rsidR="00D17B90" w:rsidRPr="005F70FB" w:rsidRDefault="00D17B90" w:rsidP="00D17B90">
            <w:pPr>
              <w:pStyle w:val="GlossEng2ptafter"/>
            </w:pPr>
          </w:p>
        </w:tc>
        <w:tc>
          <w:tcPr>
            <w:tcW w:w="790" w:type="dxa"/>
            <w:gridSpan w:val="5"/>
            <w:shd w:val="clear" w:color="auto" w:fill="auto"/>
          </w:tcPr>
          <w:p w14:paraId="1FF367BD" w14:textId="77777777" w:rsidR="00D17B90" w:rsidRPr="005F70FB" w:rsidRDefault="00D17B90" w:rsidP="00D17B90">
            <w:pPr>
              <w:pStyle w:val="GlossEng2ptafter"/>
            </w:pPr>
            <w:r w:rsidRPr="005F70FB">
              <w:t>wait</w:t>
            </w:r>
          </w:p>
        </w:tc>
        <w:tc>
          <w:tcPr>
            <w:tcW w:w="968" w:type="dxa"/>
            <w:gridSpan w:val="2"/>
            <w:shd w:val="clear" w:color="auto" w:fill="auto"/>
          </w:tcPr>
          <w:p w14:paraId="57DF867D" w14:textId="77777777" w:rsidR="00D17B90" w:rsidRPr="005F70FB" w:rsidRDefault="00D17B90" w:rsidP="00D17B90">
            <w:pPr>
              <w:pStyle w:val="GlossEng2ptafter"/>
            </w:pPr>
            <w:r w:rsidRPr="005F70FB">
              <w:t>be.patient</w:t>
            </w:r>
          </w:p>
        </w:tc>
        <w:tc>
          <w:tcPr>
            <w:tcW w:w="529" w:type="dxa"/>
            <w:gridSpan w:val="2"/>
            <w:shd w:val="clear" w:color="auto" w:fill="auto"/>
          </w:tcPr>
          <w:p w14:paraId="35375888" w14:textId="77777777" w:rsidR="00D17B90" w:rsidRPr="005F70FB" w:rsidRDefault="00D17B90" w:rsidP="00D17B90">
            <w:pPr>
              <w:pStyle w:val="GlossEng2ptafter"/>
            </w:pPr>
            <w:r w:rsidRPr="005F70FB">
              <w:t>if</w:t>
            </w:r>
          </w:p>
        </w:tc>
        <w:tc>
          <w:tcPr>
            <w:tcW w:w="573" w:type="dxa"/>
            <w:gridSpan w:val="2"/>
            <w:shd w:val="clear" w:color="auto" w:fill="auto"/>
          </w:tcPr>
          <w:p w14:paraId="274C1B32" w14:textId="77777777" w:rsidR="00D17B90" w:rsidRPr="005F70FB" w:rsidRDefault="00D17B90" w:rsidP="00D17B90">
            <w:pPr>
              <w:pStyle w:val="GlossEng2ptafter"/>
            </w:pPr>
            <w:r w:rsidRPr="005F70FB">
              <w:t>want</w:t>
            </w:r>
          </w:p>
        </w:tc>
        <w:tc>
          <w:tcPr>
            <w:tcW w:w="968" w:type="dxa"/>
            <w:gridSpan w:val="2"/>
            <w:shd w:val="clear" w:color="auto" w:fill="auto"/>
          </w:tcPr>
          <w:p w14:paraId="2DBC1313" w14:textId="77777777" w:rsidR="00D17B90" w:rsidRPr="005F70FB" w:rsidRDefault="00D17B90" w:rsidP="00D17B90">
            <w:pPr>
              <w:pStyle w:val="GlossEng2ptafter"/>
            </w:pPr>
            <w:r w:rsidRPr="005F70FB">
              <w:t>be.patient</w:t>
            </w:r>
          </w:p>
        </w:tc>
        <w:tc>
          <w:tcPr>
            <w:tcW w:w="529" w:type="dxa"/>
            <w:gridSpan w:val="2"/>
            <w:shd w:val="clear" w:color="auto" w:fill="auto"/>
          </w:tcPr>
          <w:p w14:paraId="23348570" w14:textId="77777777" w:rsidR="00D17B90" w:rsidRPr="005F70FB" w:rsidRDefault="00D17B90" w:rsidP="00D17B90">
            <w:pPr>
              <w:pStyle w:val="GlossEng2ptafter"/>
            </w:pPr>
            <w:r w:rsidRPr="005F70FB">
              <w:t>if</w:t>
            </w:r>
          </w:p>
        </w:tc>
        <w:tc>
          <w:tcPr>
            <w:tcW w:w="562" w:type="dxa"/>
            <w:gridSpan w:val="2"/>
            <w:shd w:val="clear" w:color="auto" w:fill="auto"/>
          </w:tcPr>
          <w:p w14:paraId="30EFE2BE" w14:textId="77777777" w:rsidR="00D17B90" w:rsidRPr="005F70FB" w:rsidRDefault="00D17B90" w:rsidP="00D17B90">
            <w:pPr>
              <w:pStyle w:val="GlossEng2ptafter"/>
            </w:pPr>
            <w:r w:rsidRPr="005F70FB">
              <w:t>still</w:t>
            </w:r>
          </w:p>
        </w:tc>
      </w:tr>
      <w:tr w:rsidR="00AC23C4" w:rsidRPr="005F70FB" w14:paraId="565F5997" w14:textId="77777777" w:rsidTr="00AC23C4">
        <w:trPr>
          <w:gridAfter w:val="1"/>
          <w:wAfter w:w="108" w:type="dxa"/>
        </w:trPr>
        <w:tc>
          <w:tcPr>
            <w:tcW w:w="709" w:type="dxa"/>
            <w:shd w:val="clear" w:color="auto" w:fill="auto"/>
          </w:tcPr>
          <w:p w14:paraId="4021C55D" w14:textId="77777777" w:rsidR="00D17B90" w:rsidRPr="005F70FB" w:rsidRDefault="00D17B90" w:rsidP="00D17B90">
            <w:pPr>
              <w:pStyle w:val="O0Nwnext"/>
            </w:pPr>
          </w:p>
        </w:tc>
        <w:tc>
          <w:tcPr>
            <w:tcW w:w="973" w:type="dxa"/>
            <w:gridSpan w:val="4"/>
            <w:shd w:val="clear" w:color="auto" w:fill="auto"/>
          </w:tcPr>
          <w:p w14:paraId="6A9D47E4" w14:textId="77777777" w:rsidR="00D17B90" w:rsidRPr="005F70FB" w:rsidRDefault="00D17B90" w:rsidP="00D17B90">
            <w:pPr>
              <w:pStyle w:val="Text"/>
            </w:pPr>
            <w:r w:rsidRPr="005F70FB">
              <w:t>besok</w:t>
            </w:r>
          </w:p>
        </w:tc>
        <w:tc>
          <w:tcPr>
            <w:tcW w:w="573" w:type="dxa"/>
            <w:gridSpan w:val="2"/>
            <w:shd w:val="clear" w:color="auto" w:fill="auto"/>
          </w:tcPr>
          <w:p w14:paraId="2EDBDE21" w14:textId="77777777" w:rsidR="00D17B90" w:rsidRPr="005F70FB" w:rsidRDefault="00D17B90" w:rsidP="00D17B90">
            <w:pPr>
              <w:pStyle w:val="Text"/>
            </w:pPr>
            <w:r w:rsidRPr="005F70FB">
              <w:t>mo</w:t>
            </w:r>
          </w:p>
        </w:tc>
        <w:tc>
          <w:tcPr>
            <w:tcW w:w="729" w:type="dxa"/>
            <w:gridSpan w:val="2"/>
            <w:shd w:val="clear" w:color="auto" w:fill="auto"/>
          </w:tcPr>
          <w:p w14:paraId="43E56BD5" w14:textId="77777777" w:rsidR="00D17B90" w:rsidRPr="005F70FB" w:rsidRDefault="00D17B90" w:rsidP="00D17B90">
            <w:pPr>
              <w:pStyle w:val="Text"/>
            </w:pPr>
            <w:r w:rsidRPr="005F70FB">
              <w:t>naik,</w:t>
            </w:r>
          </w:p>
        </w:tc>
        <w:tc>
          <w:tcPr>
            <w:tcW w:w="777" w:type="dxa"/>
            <w:gridSpan w:val="2"/>
            <w:shd w:val="clear" w:color="auto" w:fill="auto"/>
          </w:tcPr>
          <w:p w14:paraId="5366AE08" w14:textId="77777777" w:rsidR="00D17B90" w:rsidRPr="005F70FB" w:rsidRDefault="00D17B90" w:rsidP="00D17B90">
            <w:pPr>
              <w:pStyle w:val="Text"/>
            </w:pPr>
            <w:r w:rsidRPr="005F70FB">
              <w:t>ini</w:t>
            </w:r>
          </w:p>
        </w:tc>
        <w:tc>
          <w:tcPr>
            <w:tcW w:w="607" w:type="dxa"/>
            <w:gridSpan w:val="2"/>
            <w:shd w:val="clear" w:color="auto" w:fill="auto"/>
          </w:tcPr>
          <w:p w14:paraId="252F5913" w14:textId="77777777" w:rsidR="00D17B90" w:rsidRPr="005F70FB" w:rsidRDefault="00D17B90" w:rsidP="00D17B90">
            <w:pPr>
              <w:pStyle w:val="Text"/>
            </w:pPr>
            <w:r w:rsidRPr="005F70FB">
              <w:t>bawa</w:t>
            </w:r>
          </w:p>
        </w:tc>
        <w:tc>
          <w:tcPr>
            <w:tcW w:w="373" w:type="dxa"/>
            <w:gridSpan w:val="2"/>
            <w:shd w:val="clear" w:color="auto" w:fill="auto"/>
          </w:tcPr>
          <w:p w14:paraId="24790485" w14:textId="77777777" w:rsidR="00D17B90" w:rsidRPr="005F70FB" w:rsidRDefault="00D17B90" w:rsidP="00D17B90">
            <w:pPr>
              <w:pStyle w:val="Text"/>
            </w:pPr>
            <w:r w:rsidRPr="005F70FB">
              <w:t>ke</w:t>
            </w:r>
          </w:p>
        </w:tc>
        <w:tc>
          <w:tcPr>
            <w:tcW w:w="651" w:type="dxa"/>
            <w:gridSpan w:val="2"/>
            <w:shd w:val="clear" w:color="auto" w:fill="auto"/>
          </w:tcPr>
          <w:p w14:paraId="51AF3B41" w14:textId="77777777" w:rsidR="00D17B90" w:rsidRPr="005F70FB" w:rsidRDefault="00D17B90" w:rsidP="00D17B90">
            <w:pPr>
              <w:pStyle w:val="Text"/>
            </w:pPr>
            <w:r w:rsidRPr="005F70FB">
              <w:t>mari,</w:t>
            </w:r>
          </w:p>
        </w:tc>
        <w:tc>
          <w:tcPr>
            <w:tcW w:w="968" w:type="dxa"/>
            <w:gridSpan w:val="2"/>
            <w:shd w:val="clear" w:color="auto" w:fill="auto"/>
          </w:tcPr>
          <w:p w14:paraId="4A811DC1" w14:textId="77777777" w:rsidR="00D17B90" w:rsidRPr="005F70FB" w:rsidRDefault="00D17B90" w:rsidP="00D17B90">
            <w:pPr>
              <w:pStyle w:val="Text"/>
            </w:pPr>
            <w:r w:rsidRPr="005F70FB">
              <w:t>nanti</w:t>
            </w:r>
          </w:p>
        </w:tc>
      </w:tr>
      <w:tr w:rsidR="00AC23C4" w:rsidRPr="005F70FB" w14:paraId="4D07A7C9" w14:textId="77777777" w:rsidTr="00AC23C4">
        <w:trPr>
          <w:gridAfter w:val="1"/>
          <w:wAfter w:w="108" w:type="dxa"/>
        </w:trPr>
        <w:tc>
          <w:tcPr>
            <w:tcW w:w="709" w:type="dxa"/>
            <w:shd w:val="clear" w:color="auto" w:fill="auto"/>
          </w:tcPr>
          <w:p w14:paraId="22FCE5F3" w14:textId="77777777" w:rsidR="00D17B90" w:rsidRPr="005F70FB" w:rsidRDefault="00D17B90" w:rsidP="00D17B90">
            <w:pPr>
              <w:pStyle w:val="GlossEng2ptafter"/>
            </w:pPr>
          </w:p>
        </w:tc>
        <w:tc>
          <w:tcPr>
            <w:tcW w:w="973" w:type="dxa"/>
            <w:gridSpan w:val="4"/>
            <w:shd w:val="clear" w:color="auto" w:fill="auto"/>
          </w:tcPr>
          <w:p w14:paraId="5B0E6AED" w14:textId="77777777" w:rsidR="00D17B90" w:rsidRPr="005F70FB" w:rsidRDefault="00D17B90" w:rsidP="00D17B90">
            <w:pPr>
              <w:pStyle w:val="GlossEng2ptafter"/>
            </w:pPr>
            <w:r w:rsidRPr="005F70FB">
              <w:t>tomorrow</w:t>
            </w:r>
          </w:p>
        </w:tc>
        <w:tc>
          <w:tcPr>
            <w:tcW w:w="573" w:type="dxa"/>
            <w:gridSpan w:val="2"/>
            <w:shd w:val="clear" w:color="auto" w:fill="auto"/>
          </w:tcPr>
          <w:p w14:paraId="5328E328" w14:textId="77777777" w:rsidR="00D17B90" w:rsidRPr="005F70FB" w:rsidRDefault="00D17B90" w:rsidP="00D17B90">
            <w:pPr>
              <w:pStyle w:val="GlossEng2ptafter"/>
            </w:pPr>
            <w:r w:rsidRPr="005F70FB">
              <w:t>want</w:t>
            </w:r>
          </w:p>
        </w:tc>
        <w:tc>
          <w:tcPr>
            <w:tcW w:w="729" w:type="dxa"/>
            <w:gridSpan w:val="2"/>
            <w:shd w:val="clear" w:color="auto" w:fill="auto"/>
          </w:tcPr>
          <w:p w14:paraId="629F664C" w14:textId="77777777" w:rsidR="00D17B90" w:rsidRPr="005F70FB" w:rsidRDefault="00D17B90" w:rsidP="00D17B90">
            <w:pPr>
              <w:pStyle w:val="GlossEng2ptafter"/>
            </w:pPr>
            <w:r w:rsidRPr="005F70FB">
              <w:t>ascend</w:t>
            </w:r>
          </w:p>
        </w:tc>
        <w:tc>
          <w:tcPr>
            <w:tcW w:w="777" w:type="dxa"/>
            <w:gridSpan w:val="2"/>
            <w:shd w:val="clear" w:color="auto" w:fill="auto"/>
          </w:tcPr>
          <w:p w14:paraId="1824599D" w14:textId="77777777" w:rsidR="00D17B90" w:rsidRPr="005F70FB" w:rsidRDefault="00D17B90" w:rsidP="00D17B90">
            <w:pPr>
              <w:pStyle w:val="GlossEng2ptafter"/>
            </w:pPr>
            <w:r w:rsidRPr="005F70FB">
              <w:rPr>
                <w:rStyle w:val="ChSmallCaps"/>
              </w:rPr>
              <w:t>d.prox</w:t>
            </w:r>
          </w:p>
        </w:tc>
        <w:tc>
          <w:tcPr>
            <w:tcW w:w="607" w:type="dxa"/>
            <w:gridSpan w:val="2"/>
            <w:shd w:val="clear" w:color="auto" w:fill="auto"/>
          </w:tcPr>
          <w:p w14:paraId="458E9402" w14:textId="77777777" w:rsidR="00D17B90" w:rsidRPr="005F70FB" w:rsidRDefault="00D17B90" w:rsidP="00D17B90">
            <w:pPr>
              <w:pStyle w:val="GlossEng2ptafter"/>
            </w:pPr>
            <w:r w:rsidRPr="005F70FB">
              <w:t>bring</w:t>
            </w:r>
          </w:p>
        </w:tc>
        <w:tc>
          <w:tcPr>
            <w:tcW w:w="373" w:type="dxa"/>
            <w:gridSpan w:val="2"/>
            <w:shd w:val="clear" w:color="auto" w:fill="auto"/>
          </w:tcPr>
          <w:p w14:paraId="09D0DE81" w14:textId="77777777" w:rsidR="00D17B90" w:rsidRPr="005F70FB" w:rsidRDefault="00D17B90" w:rsidP="00D17B90">
            <w:pPr>
              <w:pStyle w:val="GlossEng2ptafter"/>
            </w:pPr>
            <w:r w:rsidRPr="005F70FB">
              <w:t>to</w:t>
            </w:r>
          </w:p>
        </w:tc>
        <w:tc>
          <w:tcPr>
            <w:tcW w:w="651" w:type="dxa"/>
            <w:gridSpan w:val="2"/>
            <w:shd w:val="clear" w:color="auto" w:fill="auto"/>
          </w:tcPr>
          <w:p w14:paraId="2CF4C32C" w14:textId="77777777" w:rsidR="00D17B90" w:rsidRPr="005F70FB" w:rsidRDefault="00D17B90" w:rsidP="00D17B90">
            <w:pPr>
              <w:pStyle w:val="GlossEng2ptafter"/>
            </w:pPr>
            <w:r w:rsidRPr="005F70FB">
              <w:t>hither</w:t>
            </w:r>
          </w:p>
        </w:tc>
        <w:tc>
          <w:tcPr>
            <w:tcW w:w="968" w:type="dxa"/>
            <w:gridSpan w:val="2"/>
            <w:shd w:val="clear" w:color="auto" w:fill="auto"/>
          </w:tcPr>
          <w:p w14:paraId="44F02D53" w14:textId="77777777" w:rsidR="00D17B90" w:rsidRPr="005F70FB" w:rsidRDefault="00D17B90" w:rsidP="00D17B90">
            <w:pPr>
              <w:pStyle w:val="GlossEng2ptafter"/>
            </w:pPr>
            <w:r w:rsidRPr="005F70FB">
              <w:t>very.soon</w:t>
            </w:r>
          </w:p>
        </w:tc>
      </w:tr>
      <w:tr w:rsidR="00D17B90" w:rsidRPr="005F70FB" w14:paraId="29551C2B" w14:textId="77777777" w:rsidTr="00AC23C4">
        <w:trPr>
          <w:gridAfter w:val="14"/>
          <w:wAfter w:w="4237" w:type="dxa"/>
        </w:trPr>
        <w:tc>
          <w:tcPr>
            <w:tcW w:w="709" w:type="dxa"/>
            <w:shd w:val="clear" w:color="auto" w:fill="auto"/>
          </w:tcPr>
          <w:p w14:paraId="39BCB3AB" w14:textId="77777777" w:rsidR="00D17B90" w:rsidRPr="005F70FB" w:rsidRDefault="00D17B90" w:rsidP="00D17B90">
            <w:pPr>
              <w:pStyle w:val="O0Nwnext"/>
            </w:pPr>
          </w:p>
        </w:tc>
        <w:tc>
          <w:tcPr>
            <w:tcW w:w="458" w:type="dxa"/>
            <w:shd w:val="clear" w:color="auto" w:fill="auto"/>
          </w:tcPr>
          <w:p w14:paraId="1745854F" w14:textId="77777777" w:rsidR="00D17B90" w:rsidRPr="005F70FB" w:rsidRDefault="00D17B90" w:rsidP="00D17B90">
            <w:pPr>
              <w:pStyle w:val="Text"/>
            </w:pPr>
            <w:r w:rsidRPr="005F70FB">
              <w:t>sa</w:t>
            </w:r>
          </w:p>
        </w:tc>
        <w:tc>
          <w:tcPr>
            <w:tcW w:w="473" w:type="dxa"/>
            <w:gridSpan w:val="2"/>
            <w:shd w:val="clear" w:color="auto" w:fill="auto"/>
          </w:tcPr>
          <w:p w14:paraId="6117E789" w14:textId="77777777" w:rsidR="00D17B90" w:rsidRPr="005F70FB" w:rsidRDefault="00D17B90" w:rsidP="00D17B90">
            <w:pPr>
              <w:pStyle w:val="Text"/>
            </w:pPr>
            <w:r w:rsidRPr="005F70FB">
              <w:t>yang</w:t>
            </w:r>
          </w:p>
        </w:tc>
        <w:tc>
          <w:tcPr>
            <w:tcW w:w="591" w:type="dxa"/>
            <w:gridSpan w:val="2"/>
            <w:shd w:val="clear" w:color="auto" w:fill="auto"/>
          </w:tcPr>
          <w:p w14:paraId="6D1A69AE" w14:textId="77777777" w:rsidR="00D17B90" w:rsidRPr="005F70FB" w:rsidRDefault="00D17B90" w:rsidP="00D17B90">
            <w:pPr>
              <w:pStyle w:val="Text"/>
            </w:pPr>
            <w:r w:rsidRPr="005F70FB">
              <w:t>cuci</w:t>
            </w:r>
          </w:p>
        </w:tc>
      </w:tr>
      <w:tr w:rsidR="00D17B90" w:rsidRPr="005F70FB" w14:paraId="67670E04" w14:textId="77777777" w:rsidTr="00AC23C4">
        <w:trPr>
          <w:gridAfter w:val="14"/>
          <w:wAfter w:w="4237" w:type="dxa"/>
        </w:trPr>
        <w:tc>
          <w:tcPr>
            <w:tcW w:w="709" w:type="dxa"/>
            <w:shd w:val="clear" w:color="auto" w:fill="auto"/>
          </w:tcPr>
          <w:p w14:paraId="41265D16" w14:textId="77777777" w:rsidR="00D17B90" w:rsidRPr="005F70FB" w:rsidRDefault="00D17B90" w:rsidP="00D17B90">
            <w:pPr>
              <w:pStyle w:val="GlossEng"/>
            </w:pPr>
          </w:p>
        </w:tc>
        <w:tc>
          <w:tcPr>
            <w:tcW w:w="458" w:type="dxa"/>
            <w:shd w:val="clear" w:color="auto" w:fill="auto"/>
          </w:tcPr>
          <w:p w14:paraId="77CDE90F" w14:textId="77777777" w:rsidR="00D17B90" w:rsidRPr="005F70FB" w:rsidRDefault="00D17B90" w:rsidP="00D17B90">
            <w:pPr>
              <w:pStyle w:val="GlossEng"/>
            </w:pPr>
            <w:r w:rsidRPr="005F70FB">
              <w:rPr>
                <w:rStyle w:val="ChSmallCaps"/>
              </w:rPr>
              <w:t>1sg</w:t>
            </w:r>
          </w:p>
        </w:tc>
        <w:tc>
          <w:tcPr>
            <w:tcW w:w="473" w:type="dxa"/>
            <w:gridSpan w:val="2"/>
            <w:shd w:val="clear" w:color="auto" w:fill="auto"/>
          </w:tcPr>
          <w:p w14:paraId="3172DD03" w14:textId="77777777" w:rsidR="00D17B90" w:rsidRPr="005F70FB" w:rsidRDefault="00D17B90" w:rsidP="00D17B90">
            <w:pPr>
              <w:pStyle w:val="GlossEng"/>
            </w:pPr>
            <w:r w:rsidRPr="005F70FB">
              <w:rPr>
                <w:rStyle w:val="ChSmallCaps"/>
              </w:rPr>
              <w:t>rel</w:t>
            </w:r>
          </w:p>
        </w:tc>
        <w:tc>
          <w:tcPr>
            <w:tcW w:w="591" w:type="dxa"/>
            <w:gridSpan w:val="2"/>
            <w:shd w:val="clear" w:color="auto" w:fill="auto"/>
          </w:tcPr>
          <w:p w14:paraId="1E95799C" w14:textId="77777777" w:rsidR="00D17B90" w:rsidRPr="005F70FB" w:rsidRDefault="00D17B90" w:rsidP="00D17B90">
            <w:pPr>
              <w:pStyle w:val="GlossEng"/>
            </w:pPr>
            <w:r w:rsidRPr="005F70FB">
              <w:t>wash</w:t>
            </w:r>
          </w:p>
        </w:tc>
      </w:tr>
    </w:tbl>
    <w:p w14:paraId="7791A011" w14:textId="7EA8C0CD" w:rsidR="00D17B90" w:rsidRPr="005F70FB" w:rsidRDefault="00D17B90" w:rsidP="00D17B90">
      <w:pPr>
        <w:pStyle w:val="FreeTranslEng"/>
      </w:pPr>
      <w:r w:rsidRPr="005F70FB">
        <w:t>Natalia: wait, be patient, if you want to be patient, if tomorrow (you) still want to go up (to the regent</w:t>
      </w:r>
      <w:r w:rsidR="00B7093A" w:rsidRPr="005F70FB">
        <w:t>’</w:t>
      </w:r>
      <w:r w:rsidRPr="005F70FB">
        <w:t>s office and), what</w:t>
      </w:r>
      <w:r w:rsidR="00B7093A" w:rsidRPr="005F70FB">
        <w:t>’</w:t>
      </w:r>
      <w:r w:rsidRPr="005F70FB">
        <w:t>s-its-name, bring (the clothes) there, I</w:t>
      </w:r>
      <w:r w:rsidR="00B7093A" w:rsidRPr="005F70FB">
        <w:t>’</w:t>
      </w:r>
      <w:r w:rsidRPr="005F70FB">
        <w:t>ll wash (them)</w:t>
      </w:r>
    </w:p>
    <w:tbl>
      <w:tblPr>
        <w:tblW w:w="0" w:type="auto"/>
        <w:tblCellMar>
          <w:left w:w="42" w:type="dxa"/>
          <w:right w:w="42" w:type="dxa"/>
        </w:tblCellMar>
        <w:tblLook w:val="01E0" w:firstRow="1" w:lastRow="1" w:firstColumn="1" w:lastColumn="1" w:noHBand="0" w:noVBand="0"/>
      </w:tblPr>
      <w:tblGrid>
        <w:gridCol w:w="709"/>
        <w:gridCol w:w="447"/>
        <w:gridCol w:w="469"/>
        <w:gridCol w:w="558"/>
        <w:gridCol w:w="697"/>
        <w:gridCol w:w="769"/>
        <w:gridCol w:w="808"/>
        <w:gridCol w:w="480"/>
        <w:gridCol w:w="873"/>
        <w:gridCol w:w="480"/>
      </w:tblGrid>
      <w:tr w:rsidR="00AC23C4" w:rsidRPr="005F70FB" w14:paraId="7CFC2502" w14:textId="77777777" w:rsidTr="00AC23C4">
        <w:tc>
          <w:tcPr>
            <w:tcW w:w="709" w:type="dxa"/>
            <w:shd w:val="clear" w:color="auto" w:fill="auto"/>
          </w:tcPr>
          <w:p w14:paraId="28B6AC9B" w14:textId="77777777" w:rsidR="00D17B90" w:rsidRPr="005F70FB" w:rsidRDefault="00D17B90" w:rsidP="00D17B90">
            <w:pPr>
              <w:pStyle w:val="O0Nwnext"/>
            </w:pPr>
            <w:r w:rsidRPr="005F70FB">
              <w:t>0026</w:t>
            </w:r>
          </w:p>
        </w:tc>
        <w:tc>
          <w:tcPr>
            <w:tcW w:w="447" w:type="dxa"/>
            <w:shd w:val="clear" w:color="auto" w:fill="auto"/>
          </w:tcPr>
          <w:p w14:paraId="030876AD" w14:textId="77777777" w:rsidR="00D17B90" w:rsidRPr="005F70FB" w:rsidRDefault="00D17B90" w:rsidP="00D17B90">
            <w:pPr>
              <w:pStyle w:val="Text"/>
            </w:pPr>
            <w:r w:rsidRPr="005F70FB">
              <w:t>Ida:</w:t>
            </w:r>
          </w:p>
        </w:tc>
        <w:tc>
          <w:tcPr>
            <w:tcW w:w="469" w:type="dxa"/>
            <w:shd w:val="clear" w:color="auto" w:fill="auto"/>
          </w:tcPr>
          <w:p w14:paraId="76BD7F72" w14:textId="77777777" w:rsidR="00D17B90" w:rsidRPr="005F70FB" w:rsidRDefault="00D17B90" w:rsidP="00D17B90">
            <w:pPr>
              <w:pStyle w:val="Text"/>
            </w:pPr>
            <w:r w:rsidRPr="005F70FB">
              <w:t>tra</w:t>
            </w:r>
          </w:p>
        </w:tc>
        <w:tc>
          <w:tcPr>
            <w:tcW w:w="558" w:type="dxa"/>
            <w:shd w:val="clear" w:color="auto" w:fill="auto"/>
          </w:tcPr>
          <w:p w14:paraId="5ECF25E3" w14:textId="77777777" w:rsidR="00D17B90" w:rsidRPr="005F70FB" w:rsidRDefault="00D17B90" w:rsidP="00D17B90">
            <w:pPr>
              <w:pStyle w:val="Text"/>
            </w:pPr>
            <w:r w:rsidRPr="005F70FB">
              <w:t>ada,</w:t>
            </w:r>
          </w:p>
        </w:tc>
        <w:tc>
          <w:tcPr>
            <w:tcW w:w="697" w:type="dxa"/>
            <w:shd w:val="clear" w:color="auto" w:fill="auto"/>
          </w:tcPr>
          <w:p w14:paraId="4BED4E68" w14:textId="77777777" w:rsidR="00D17B90" w:rsidRPr="005F70FB" w:rsidRDefault="00D17B90" w:rsidP="00D17B90">
            <w:pPr>
              <w:pStyle w:val="Text"/>
            </w:pPr>
            <w:r w:rsidRPr="005F70FB">
              <w:t>ini</w:t>
            </w:r>
          </w:p>
        </w:tc>
        <w:tc>
          <w:tcPr>
            <w:tcW w:w="769" w:type="dxa"/>
            <w:shd w:val="clear" w:color="auto" w:fill="auto"/>
          </w:tcPr>
          <w:p w14:paraId="69E5B68F" w14:textId="77777777" w:rsidR="00D17B90" w:rsidRPr="005F70FB" w:rsidRDefault="00D17B90" w:rsidP="00D17B90">
            <w:pPr>
              <w:pStyle w:val="Text"/>
            </w:pPr>
            <w:r w:rsidRPr="005F70FB">
              <w:t>suda</w:t>
            </w:r>
          </w:p>
        </w:tc>
        <w:tc>
          <w:tcPr>
            <w:tcW w:w="808" w:type="dxa"/>
            <w:shd w:val="clear" w:color="auto" w:fill="auto"/>
          </w:tcPr>
          <w:p w14:paraId="2C99706E" w14:textId="77777777" w:rsidR="00D17B90" w:rsidRPr="005F70FB" w:rsidRDefault="00D17B90" w:rsidP="00D17B90">
            <w:pPr>
              <w:pStyle w:val="Text"/>
            </w:pPr>
            <w:r w:rsidRPr="005F70FB">
              <w:t>selesay,</w:t>
            </w:r>
          </w:p>
        </w:tc>
        <w:tc>
          <w:tcPr>
            <w:tcW w:w="480" w:type="dxa"/>
            <w:shd w:val="clear" w:color="auto" w:fill="auto"/>
          </w:tcPr>
          <w:p w14:paraId="157AF5B1" w14:textId="77777777" w:rsidR="00D17B90" w:rsidRPr="005F70FB" w:rsidRDefault="00D17B90" w:rsidP="00D17B90">
            <w:pPr>
              <w:pStyle w:val="Text"/>
            </w:pPr>
            <w:r w:rsidRPr="005F70FB">
              <w:t>jadi</w:t>
            </w:r>
          </w:p>
        </w:tc>
        <w:tc>
          <w:tcPr>
            <w:tcW w:w="873" w:type="dxa"/>
            <w:shd w:val="clear" w:color="auto" w:fill="auto"/>
          </w:tcPr>
          <w:p w14:paraId="293056F4" w14:textId="77777777" w:rsidR="00D17B90" w:rsidRPr="005F70FB" w:rsidRDefault="00D17B90" w:rsidP="00D17B90">
            <w:pPr>
              <w:pStyle w:val="Text"/>
            </w:pPr>
            <w:r w:rsidRPr="005F70FB">
              <w:t>besok</w:t>
            </w:r>
          </w:p>
        </w:tc>
        <w:tc>
          <w:tcPr>
            <w:tcW w:w="480" w:type="dxa"/>
            <w:shd w:val="clear" w:color="auto" w:fill="auto"/>
          </w:tcPr>
          <w:p w14:paraId="3E848557" w14:textId="77777777" w:rsidR="00D17B90" w:rsidRPr="005F70FB" w:rsidRDefault="00D17B90" w:rsidP="00D17B90">
            <w:pPr>
              <w:pStyle w:val="Text"/>
            </w:pPr>
            <w:r w:rsidRPr="005F70FB">
              <w:t>[</w:t>
            </w:r>
            <w:r w:rsidRPr="005F70FB">
              <w:rPr>
                <w:rStyle w:val="ChSmallCaps"/>
              </w:rPr>
              <w:t>up</w:t>
            </w:r>
            <w:r w:rsidRPr="005F70FB">
              <w:t>]</w:t>
            </w:r>
          </w:p>
        </w:tc>
      </w:tr>
      <w:tr w:rsidR="00AC23C4" w:rsidRPr="005F70FB" w14:paraId="45E1B445" w14:textId="77777777" w:rsidTr="00AC23C4">
        <w:tc>
          <w:tcPr>
            <w:tcW w:w="709" w:type="dxa"/>
            <w:shd w:val="clear" w:color="auto" w:fill="auto"/>
          </w:tcPr>
          <w:p w14:paraId="7024A5B9" w14:textId="77777777" w:rsidR="00D17B90" w:rsidRPr="005F70FB" w:rsidRDefault="00D17B90" w:rsidP="00D17B90">
            <w:pPr>
              <w:pStyle w:val="GlossEng"/>
            </w:pPr>
          </w:p>
        </w:tc>
        <w:tc>
          <w:tcPr>
            <w:tcW w:w="447" w:type="dxa"/>
            <w:shd w:val="clear" w:color="auto" w:fill="auto"/>
          </w:tcPr>
          <w:p w14:paraId="48F6AEE8" w14:textId="77777777" w:rsidR="00D17B90" w:rsidRPr="005F70FB" w:rsidRDefault="00D17B90" w:rsidP="00D17B90">
            <w:pPr>
              <w:pStyle w:val="GlossEng"/>
            </w:pPr>
          </w:p>
        </w:tc>
        <w:tc>
          <w:tcPr>
            <w:tcW w:w="469" w:type="dxa"/>
            <w:shd w:val="clear" w:color="auto" w:fill="auto"/>
          </w:tcPr>
          <w:p w14:paraId="3AA0C822" w14:textId="77777777" w:rsidR="00D17B90" w:rsidRPr="005F70FB" w:rsidRDefault="00D17B90" w:rsidP="00D17B90">
            <w:pPr>
              <w:pStyle w:val="GlossEng"/>
            </w:pPr>
            <w:r w:rsidRPr="005F70FB">
              <w:rPr>
                <w:rStyle w:val="ChSmallCaps"/>
              </w:rPr>
              <w:t>neg</w:t>
            </w:r>
          </w:p>
        </w:tc>
        <w:tc>
          <w:tcPr>
            <w:tcW w:w="558" w:type="dxa"/>
            <w:shd w:val="clear" w:color="auto" w:fill="auto"/>
          </w:tcPr>
          <w:p w14:paraId="452A8FA0" w14:textId="77777777" w:rsidR="00D17B90" w:rsidRPr="005F70FB" w:rsidRDefault="00D17B90" w:rsidP="00D17B90">
            <w:pPr>
              <w:pStyle w:val="GlossEng"/>
            </w:pPr>
            <w:r w:rsidRPr="005F70FB">
              <w:t>exist</w:t>
            </w:r>
          </w:p>
        </w:tc>
        <w:tc>
          <w:tcPr>
            <w:tcW w:w="697" w:type="dxa"/>
            <w:shd w:val="clear" w:color="auto" w:fill="auto"/>
          </w:tcPr>
          <w:p w14:paraId="0CD4CDB6" w14:textId="77777777" w:rsidR="00D17B90" w:rsidRPr="005F70FB" w:rsidRDefault="00D17B90" w:rsidP="00D17B90">
            <w:pPr>
              <w:pStyle w:val="GlossEng"/>
            </w:pPr>
            <w:r w:rsidRPr="005F70FB">
              <w:rPr>
                <w:rStyle w:val="ChSmallCaps"/>
              </w:rPr>
              <w:t>d.prox</w:t>
            </w:r>
          </w:p>
        </w:tc>
        <w:tc>
          <w:tcPr>
            <w:tcW w:w="769" w:type="dxa"/>
            <w:shd w:val="clear" w:color="auto" w:fill="auto"/>
          </w:tcPr>
          <w:p w14:paraId="5AE477C3" w14:textId="77777777" w:rsidR="00D17B90" w:rsidRPr="005F70FB" w:rsidRDefault="00D17B90" w:rsidP="00D17B90">
            <w:pPr>
              <w:pStyle w:val="GlossEng"/>
            </w:pPr>
            <w:r w:rsidRPr="005F70FB">
              <w:t>already</w:t>
            </w:r>
          </w:p>
        </w:tc>
        <w:tc>
          <w:tcPr>
            <w:tcW w:w="808" w:type="dxa"/>
            <w:shd w:val="clear" w:color="auto" w:fill="auto"/>
          </w:tcPr>
          <w:p w14:paraId="09D359F9" w14:textId="77777777" w:rsidR="00D17B90" w:rsidRPr="005F70FB" w:rsidRDefault="00D17B90" w:rsidP="00D17B90">
            <w:pPr>
              <w:pStyle w:val="GlossEng"/>
            </w:pPr>
            <w:r w:rsidRPr="005F70FB">
              <w:t>finish</w:t>
            </w:r>
          </w:p>
        </w:tc>
        <w:tc>
          <w:tcPr>
            <w:tcW w:w="480" w:type="dxa"/>
            <w:shd w:val="clear" w:color="auto" w:fill="auto"/>
          </w:tcPr>
          <w:p w14:paraId="0C2F48AD" w14:textId="77777777" w:rsidR="00D17B90" w:rsidRPr="005F70FB" w:rsidRDefault="00D17B90" w:rsidP="00D17B90">
            <w:pPr>
              <w:pStyle w:val="GlossEng"/>
            </w:pPr>
            <w:r w:rsidRPr="005F70FB">
              <w:t>so</w:t>
            </w:r>
          </w:p>
        </w:tc>
        <w:tc>
          <w:tcPr>
            <w:tcW w:w="873" w:type="dxa"/>
            <w:shd w:val="clear" w:color="auto" w:fill="auto"/>
          </w:tcPr>
          <w:p w14:paraId="0D03D690" w14:textId="77777777" w:rsidR="00D17B90" w:rsidRPr="005F70FB" w:rsidRDefault="00D17B90" w:rsidP="00D17B90">
            <w:pPr>
              <w:pStyle w:val="GlossEng"/>
            </w:pPr>
            <w:r w:rsidRPr="005F70FB">
              <w:t>tomorrow</w:t>
            </w:r>
          </w:p>
        </w:tc>
        <w:tc>
          <w:tcPr>
            <w:tcW w:w="480" w:type="dxa"/>
            <w:shd w:val="clear" w:color="auto" w:fill="auto"/>
          </w:tcPr>
          <w:p w14:paraId="674B1140" w14:textId="77777777" w:rsidR="00D17B90" w:rsidRPr="005F70FB" w:rsidRDefault="00D17B90" w:rsidP="00D17B90">
            <w:pPr>
              <w:pStyle w:val="GlossEng"/>
            </w:pPr>
          </w:p>
        </w:tc>
      </w:tr>
    </w:tbl>
    <w:p w14:paraId="7ECD83BE" w14:textId="77777777" w:rsidR="00D17B90" w:rsidRPr="005F70FB" w:rsidRDefault="00D17B90" w:rsidP="00D17B90">
      <w:pPr>
        <w:pStyle w:val="FreeTranslEng"/>
      </w:pPr>
      <w:r w:rsidRPr="005F70FB">
        <w:t>Ida: no, this (meeting) is already over, so tomorrow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9"/>
        <w:gridCol w:w="836"/>
        <w:gridCol w:w="547"/>
        <w:gridCol w:w="525"/>
        <w:gridCol w:w="769"/>
        <w:gridCol w:w="847"/>
      </w:tblGrid>
      <w:tr w:rsidR="00AC23C4" w:rsidRPr="005F70FB" w14:paraId="71218FF3" w14:textId="77777777" w:rsidTr="00AC23C4">
        <w:tc>
          <w:tcPr>
            <w:tcW w:w="709" w:type="dxa"/>
            <w:shd w:val="clear" w:color="auto" w:fill="auto"/>
          </w:tcPr>
          <w:p w14:paraId="2D441792" w14:textId="77777777" w:rsidR="00D17B90" w:rsidRPr="005F70FB" w:rsidRDefault="00D17B90" w:rsidP="00D17B90">
            <w:pPr>
              <w:pStyle w:val="O0Nwnext"/>
            </w:pPr>
            <w:r w:rsidRPr="005F70FB">
              <w:t>0027</w:t>
            </w:r>
          </w:p>
        </w:tc>
        <w:tc>
          <w:tcPr>
            <w:tcW w:w="836" w:type="dxa"/>
            <w:shd w:val="clear" w:color="auto" w:fill="auto"/>
          </w:tcPr>
          <w:p w14:paraId="28490625" w14:textId="77777777" w:rsidR="00D17B90" w:rsidRPr="005F70FB" w:rsidRDefault="00D17B90" w:rsidP="00D17B90">
            <w:pPr>
              <w:pStyle w:val="Text"/>
            </w:pPr>
            <w:r w:rsidRPr="005F70FB">
              <w:t>Natalia:</w:t>
            </w:r>
          </w:p>
        </w:tc>
        <w:tc>
          <w:tcPr>
            <w:tcW w:w="547" w:type="dxa"/>
            <w:shd w:val="clear" w:color="auto" w:fill="auto"/>
          </w:tcPr>
          <w:p w14:paraId="147D8592" w14:textId="77777777" w:rsidR="00D17B90" w:rsidRPr="005F70FB" w:rsidRDefault="00D17B90" w:rsidP="00D17B90">
            <w:pPr>
              <w:pStyle w:val="Text"/>
            </w:pPr>
            <w:r w:rsidRPr="005F70FB">
              <w:t>i,</w:t>
            </w:r>
          </w:p>
        </w:tc>
        <w:tc>
          <w:tcPr>
            <w:tcW w:w="525" w:type="dxa"/>
            <w:shd w:val="clear" w:color="auto" w:fill="auto"/>
          </w:tcPr>
          <w:p w14:paraId="2E79FA7F" w14:textId="77777777" w:rsidR="00D17B90" w:rsidRPr="005F70FB" w:rsidRDefault="00D17B90" w:rsidP="00D17B90">
            <w:pPr>
              <w:pStyle w:val="Text"/>
            </w:pPr>
            <w:r w:rsidRPr="005F70FB">
              <w:t>kam</w:t>
            </w:r>
          </w:p>
        </w:tc>
        <w:tc>
          <w:tcPr>
            <w:tcW w:w="769" w:type="dxa"/>
            <w:shd w:val="clear" w:color="auto" w:fill="auto"/>
          </w:tcPr>
          <w:p w14:paraId="188BA66B" w14:textId="77777777" w:rsidR="00D17B90" w:rsidRPr="005F70FB" w:rsidRDefault="00D17B90" w:rsidP="00D17B90">
            <w:pPr>
              <w:pStyle w:val="Text"/>
            </w:pPr>
            <w:r w:rsidRPr="005F70FB">
              <w:t>su</w:t>
            </w:r>
          </w:p>
        </w:tc>
        <w:tc>
          <w:tcPr>
            <w:tcW w:w="847" w:type="dxa"/>
            <w:shd w:val="clear" w:color="auto" w:fill="auto"/>
          </w:tcPr>
          <w:p w14:paraId="407C06E7" w14:textId="77777777" w:rsidR="00D17B90" w:rsidRPr="005F70FB" w:rsidRDefault="00D17B90" w:rsidP="00D17B90">
            <w:pPr>
              <w:pStyle w:val="Text"/>
            </w:pPr>
            <w:r w:rsidRPr="005F70FB">
              <w:t>selesay?</w:t>
            </w:r>
          </w:p>
        </w:tc>
      </w:tr>
      <w:tr w:rsidR="00AC23C4" w:rsidRPr="005F70FB" w14:paraId="6C6E56AD" w14:textId="77777777" w:rsidTr="00AC23C4">
        <w:tc>
          <w:tcPr>
            <w:tcW w:w="709" w:type="dxa"/>
            <w:shd w:val="clear" w:color="auto" w:fill="auto"/>
          </w:tcPr>
          <w:p w14:paraId="2F9C5AC9" w14:textId="77777777" w:rsidR="00D17B90" w:rsidRPr="005F70FB" w:rsidRDefault="00D17B90" w:rsidP="00D17B90">
            <w:pPr>
              <w:pStyle w:val="GlossEng"/>
            </w:pPr>
          </w:p>
        </w:tc>
        <w:tc>
          <w:tcPr>
            <w:tcW w:w="836" w:type="dxa"/>
            <w:shd w:val="clear" w:color="auto" w:fill="auto"/>
          </w:tcPr>
          <w:p w14:paraId="1C538E17" w14:textId="77777777" w:rsidR="00D17B90" w:rsidRPr="005F70FB" w:rsidRDefault="00D17B90" w:rsidP="00D17B90">
            <w:pPr>
              <w:pStyle w:val="GlossEng"/>
            </w:pPr>
          </w:p>
        </w:tc>
        <w:tc>
          <w:tcPr>
            <w:tcW w:w="547" w:type="dxa"/>
            <w:shd w:val="clear" w:color="auto" w:fill="auto"/>
          </w:tcPr>
          <w:p w14:paraId="4C7EBD41" w14:textId="77777777" w:rsidR="00D17B90" w:rsidRPr="005F70FB" w:rsidRDefault="00D17B90" w:rsidP="00D17B90">
            <w:pPr>
              <w:pStyle w:val="GlossEng"/>
            </w:pPr>
            <w:r w:rsidRPr="005F70FB">
              <w:t>ugh!</w:t>
            </w:r>
          </w:p>
        </w:tc>
        <w:tc>
          <w:tcPr>
            <w:tcW w:w="525" w:type="dxa"/>
            <w:shd w:val="clear" w:color="auto" w:fill="auto"/>
          </w:tcPr>
          <w:p w14:paraId="352F4998" w14:textId="77777777" w:rsidR="00D17B90" w:rsidRPr="005F70FB" w:rsidRDefault="00D17B90" w:rsidP="00D17B90">
            <w:pPr>
              <w:pStyle w:val="GlossEng"/>
            </w:pPr>
            <w:r w:rsidRPr="005F70FB">
              <w:rPr>
                <w:rStyle w:val="ChSmallCaps"/>
              </w:rPr>
              <w:t>2pl</w:t>
            </w:r>
          </w:p>
        </w:tc>
        <w:tc>
          <w:tcPr>
            <w:tcW w:w="769" w:type="dxa"/>
            <w:shd w:val="clear" w:color="auto" w:fill="auto"/>
          </w:tcPr>
          <w:p w14:paraId="72272408" w14:textId="77777777" w:rsidR="00D17B90" w:rsidRPr="005F70FB" w:rsidRDefault="00D17B90" w:rsidP="00D17B90">
            <w:pPr>
              <w:pStyle w:val="GlossEng"/>
            </w:pPr>
            <w:r w:rsidRPr="005F70FB">
              <w:t>already</w:t>
            </w:r>
          </w:p>
        </w:tc>
        <w:tc>
          <w:tcPr>
            <w:tcW w:w="847" w:type="dxa"/>
            <w:shd w:val="clear" w:color="auto" w:fill="auto"/>
          </w:tcPr>
          <w:p w14:paraId="629E429C" w14:textId="77777777" w:rsidR="00D17B90" w:rsidRPr="005F70FB" w:rsidRDefault="00D17B90" w:rsidP="00D17B90">
            <w:pPr>
              <w:pStyle w:val="GlossEng"/>
            </w:pPr>
            <w:r w:rsidRPr="005F70FB">
              <w:t>finish</w:t>
            </w:r>
          </w:p>
        </w:tc>
      </w:tr>
    </w:tbl>
    <w:p w14:paraId="60001C4A" w14:textId="77777777" w:rsidR="00D17B90" w:rsidRPr="005F70FB" w:rsidRDefault="00D17B90" w:rsidP="00D17B90">
      <w:pPr>
        <w:pStyle w:val="FreeTranslEng"/>
      </w:pPr>
      <w:r w:rsidRPr="005F70FB">
        <w:t>Natalia: ugh, you already finished?</w:t>
      </w:r>
    </w:p>
    <w:tbl>
      <w:tblPr>
        <w:tblW w:w="0" w:type="auto"/>
        <w:tblCellMar>
          <w:left w:w="42" w:type="dxa"/>
          <w:right w:w="42" w:type="dxa"/>
        </w:tblCellMar>
        <w:tblLook w:val="01E0" w:firstRow="1" w:lastRow="1" w:firstColumn="1" w:lastColumn="1" w:noHBand="0" w:noVBand="0"/>
      </w:tblPr>
      <w:tblGrid>
        <w:gridCol w:w="709"/>
        <w:gridCol w:w="451"/>
        <w:gridCol w:w="440"/>
        <w:gridCol w:w="706"/>
        <w:gridCol w:w="773"/>
        <w:gridCol w:w="573"/>
        <w:gridCol w:w="662"/>
        <w:gridCol w:w="1106"/>
        <w:gridCol w:w="729"/>
      </w:tblGrid>
      <w:tr w:rsidR="00AC23C4" w:rsidRPr="005F70FB" w14:paraId="739DBEC1" w14:textId="77777777" w:rsidTr="00AC23C4">
        <w:tc>
          <w:tcPr>
            <w:tcW w:w="709" w:type="dxa"/>
            <w:shd w:val="clear" w:color="auto" w:fill="auto"/>
          </w:tcPr>
          <w:p w14:paraId="7F4A1D05" w14:textId="77777777" w:rsidR="00D17B90" w:rsidRPr="005F70FB" w:rsidRDefault="00D17B90" w:rsidP="00D17B90">
            <w:pPr>
              <w:pStyle w:val="O0Nwnext"/>
            </w:pPr>
            <w:r w:rsidRPr="005F70FB">
              <w:t>0028</w:t>
            </w:r>
          </w:p>
        </w:tc>
        <w:tc>
          <w:tcPr>
            <w:tcW w:w="451" w:type="dxa"/>
            <w:shd w:val="clear" w:color="auto" w:fill="auto"/>
          </w:tcPr>
          <w:p w14:paraId="5948365C" w14:textId="77777777" w:rsidR="00D17B90" w:rsidRPr="005F70FB" w:rsidRDefault="00D17B90" w:rsidP="00D17B90">
            <w:pPr>
              <w:pStyle w:val="Text"/>
            </w:pPr>
            <w:r w:rsidRPr="005F70FB">
              <w:t>Ida:</w:t>
            </w:r>
          </w:p>
        </w:tc>
        <w:tc>
          <w:tcPr>
            <w:tcW w:w="440" w:type="dxa"/>
            <w:shd w:val="clear" w:color="auto" w:fill="auto"/>
          </w:tcPr>
          <w:p w14:paraId="425A56D7" w14:textId="77777777" w:rsidR="00D17B90" w:rsidRPr="005F70FB" w:rsidRDefault="00D17B90" w:rsidP="00D17B90">
            <w:pPr>
              <w:pStyle w:val="Text"/>
            </w:pPr>
            <w:r w:rsidRPr="005F70FB">
              <w:t>a,</w:t>
            </w:r>
          </w:p>
        </w:tc>
        <w:tc>
          <w:tcPr>
            <w:tcW w:w="706" w:type="dxa"/>
            <w:shd w:val="clear" w:color="auto" w:fill="auto"/>
          </w:tcPr>
          <w:p w14:paraId="1EC253C5" w14:textId="77777777" w:rsidR="00D17B90" w:rsidRPr="005F70FB" w:rsidRDefault="00D17B90" w:rsidP="00D17B90">
            <w:pPr>
              <w:pStyle w:val="Text"/>
            </w:pPr>
            <w:r w:rsidRPr="005F70FB">
              <w:t>itu</w:t>
            </w:r>
          </w:p>
        </w:tc>
        <w:tc>
          <w:tcPr>
            <w:tcW w:w="773" w:type="dxa"/>
            <w:shd w:val="clear" w:color="auto" w:fill="auto"/>
          </w:tcPr>
          <w:p w14:paraId="201461FE" w14:textId="77777777" w:rsidR="00D17B90" w:rsidRPr="005F70FB" w:rsidRDefault="00D17B90" w:rsidP="00D17B90">
            <w:pPr>
              <w:pStyle w:val="Text"/>
            </w:pPr>
            <w:r w:rsidRPr="005F70FB">
              <w:t>bukang</w:t>
            </w:r>
          </w:p>
        </w:tc>
        <w:tc>
          <w:tcPr>
            <w:tcW w:w="573" w:type="dxa"/>
            <w:shd w:val="clear" w:color="auto" w:fill="auto"/>
          </w:tcPr>
          <w:p w14:paraId="4900144E" w14:textId="77777777" w:rsidR="00D17B90" w:rsidRPr="005F70FB" w:rsidRDefault="00D17B90" w:rsidP="00D17B90">
            <w:pPr>
              <w:pStyle w:val="Text"/>
            </w:pPr>
            <w:r w:rsidRPr="005F70FB">
              <w:t>apa,</w:t>
            </w:r>
          </w:p>
        </w:tc>
        <w:tc>
          <w:tcPr>
            <w:tcW w:w="662" w:type="dxa"/>
            <w:shd w:val="clear" w:color="auto" w:fill="auto"/>
          </w:tcPr>
          <w:p w14:paraId="2317D5AB" w14:textId="77777777" w:rsidR="00D17B90" w:rsidRPr="005F70FB" w:rsidRDefault="00D17B90" w:rsidP="00D17B90">
            <w:pPr>
              <w:pStyle w:val="Text"/>
            </w:pPr>
            <w:r w:rsidRPr="005F70FB">
              <w:t>hanya</w:t>
            </w:r>
          </w:p>
        </w:tc>
        <w:tc>
          <w:tcPr>
            <w:tcW w:w="1106" w:type="dxa"/>
            <w:shd w:val="clear" w:color="auto" w:fill="auto"/>
          </w:tcPr>
          <w:p w14:paraId="646CD916" w14:textId="77777777" w:rsidR="00D17B90" w:rsidRPr="005F70FB" w:rsidRDefault="00D17B90" w:rsidP="00D17B90">
            <w:pPr>
              <w:pStyle w:val="Text"/>
            </w:pPr>
            <w:r w:rsidRPr="005F70FB">
              <w:t>penyeraang</w:t>
            </w:r>
          </w:p>
        </w:tc>
        <w:tc>
          <w:tcPr>
            <w:tcW w:w="729" w:type="dxa"/>
            <w:shd w:val="clear" w:color="auto" w:fill="auto"/>
          </w:tcPr>
          <w:p w14:paraId="3ED10446" w14:textId="77777777" w:rsidR="00D17B90" w:rsidRPr="005F70FB" w:rsidRDefault="00D17B90" w:rsidP="00D17B90">
            <w:pPr>
              <w:pStyle w:val="Text"/>
            </w:pPr>
            <w:r w:rsidRPr="005F70FB">
              <w:t>uang</w:t>
            </w:r>
          </w:p>
        </w:tc>
      </w:tr>
      <w:tr w:rsidR="00AC23C4" w:rsidRPr="005F70FB" w14:paraId="50D38B94" w14:textId="77777777" w:rsidTr="00AC23C4">
        <w:tc>
          <w:tcPr>
            <w:tcW w:w="709" w:type="dxa"/>
            <w:shd w:val="clear" w:color="auto" w:fill="auto"/>
          </w:tcPr>
          <w:p w14:paraId="05ABDD57" w14:textId="77777777" w:rsidR="00D17B90" w:rsidRPr="005F70FB" w:rsidRDefault="00D17B90" w:rsidP="00D17B90">
            <w:pPr>
              <w:pStyle w:val="GlossEng"/>
            </w:pPr>
          </w:p>
        </w:tc>
        <w:tc>
          <w:tcPr>
            <w:tcW w:w="451" w:type="dxa"/>
            <w:shd w:val="clear" w:color="auto" w:fill="auto"/>
          </w:tcPr>
          <w:p w14:paraId="2D570363" w14:textId="77777777" w:rsidR="00D17B90" w:rsidRPr="005F70FB" w:rsidRDefault="00D17B90" w:rsidP="00D17B90">
            <w:pPr>
              <w:pStyle w:val="GlossEng"/>
            </w:pPr>
          </w:p>
        </w:tc>
        <w:tc>
          <w:tcPr>
            <w:tcW w:w="440" w:type="dxa"/>
            <w:shd w:val="clear" w:color="auto" w:fill="auto"/>
          </w:tcPr>
          <w:p w14:paraId="7E29A9F4" w14:textId="77777777" w:rsidR="00D17B90" w:rsidRPr="005F70FB" w:rsidRDefault="00D17B90" w:rsidP="00D17B90">
            <w:pPr>
              <w:pStyle w:val="GlossEng"/>
            </w:pPr>
            <w:r w:rsidRPr="005F70FB">
              <w:t>ah!</w:t>
            </w:r>
          </w:p>
        </w:tc>
        <w:tc>
          <w:tcPr>
            <w:tcW w:w="706" w:type="dxa"/>
            <w:shd w:val="clear" w:color="auto" w:fill="auto"/>
          </w:tcPr>
          <w:p w14:paraId="1F69F04D" w14:textId="77777777" w:rsidR="00D17B90" w:rsidRPr="005F70FB" w:rsidRDefault="00D17B90" w:rsidP="00D17B90">
            <w:pPr>
              <w:pStyle w:val="GlossEng"/>
            </w:pPr>
            <w:r w:rsidRPr="005F70FB">
              <w:rPr>
                <w:rStyle w:val="ChSmallCaps"/>
              </w:rPr>
              <w:t>d.dist</w:t>
            </w:r>
          </w:p>
        </w:tc>
        <w:tc>
          <w:tcPr>
            <w:tcW w:w="773" w:type="dxa"/>
            <w:shd w:val="clear" w:color="auto" w:fill="auto"/>
          </w:tcPr>
          <w:p w14:paraId="3E347AC9" w14:textId="77777777" w:rsidR="00D17B90" w:rsidRPr="005F70FB" w:rsidRDefault="00D17B90" w:rsidP="00D17B90">
            <w:pPr>
              <w:pStyle w:val="GlossEng"/>
            </w:pPr>
            <w:r w:rsidRPr="005F70FB">
              <w:rPr>
                <w:rStyle w:val="ChSmallCaps"/>
              </w:rPr>
              <w:t>neg</w:t>
            </w:r>
          </w:p>
        </w:tc>
        <w:tc>
          <w:tcPr>
            <w:tcW w:w="573" w:type="dxa"/>
            <w:shd w:val="clear" w:color="auto" w:fill="auto"/>
          </w:tcPr>
          <w:p w14:paraId="7E574F6D" w14:textId="77777777" w:rsidR="00D17B90" w:rsidRPr="005F70FB" w:rsidRDefault="00D17B90" w:rsidP="00D17B90">
            <w:pPr>
              <w:pStyle w:val="GlossEng"/>
            </w:pPr>
            <w:r w:rsidRPr="005F70FB">
              <w:t>what</w:t>
            </w:r>
          </w:p>
        </w:tc>
        <w:tc>
          <w:tcPr>
            <w:tcW w:w="662" w:type="dxa"/>
            <w:shd w:val="clear" w:color="auto" w:fill="auto"/>
          </w:tcPr>
          <w:p w14:paraId="768F03B4" w14:textId="77777777" w:rsidR="00D17B90" w:rsidRPr="005F70FB" w:rsidRDefault="00D17B90" w:rsidP="00D17B90">
            <w:pPr>
              <w:pStyle w:val="GlossEng"/>
            </w:pPr>
            <w:r w:rsidRPr="005F70FB">
              <w:t>only</w:t>
            </w:r>
          </w:p>
        </w:tc>
        <w:tc>
          <w:tcPr>
            <w:tcW w:w="1106" w:type="dxa"/>
            <w:shd w:val="clear" w:color="auto" w:fill="auto"/>
          </w:tcPr>
          <w:p w14:paraId="678DFB03" w14:textId="77777777" w:rsidR="00D17B90" w:rsidRPr="005F70FB" w:rsidRDefault="00D17B90" w:rsidP="00D17B90">
            <w:pPr>
              <w:pStyle w:val="GlossEng"/>
            </w:pPr>
            <w:r w:rsidRPr="005F70FB">
              <w:t>dedication</w:t>
            </w:r>
          </w:p>
        </w:tc>
        <w:tc>
          <w:tcPr>
            <w:tcW w:w="729" w:type="dxa"/>
            <w:shd w:val="clear" w:color="auto" w:fill="auto"/>
          </w:tcPr>
          <w:p w14:paraId="4CE38E36" w14:textId="77777777" w:rsidR="00D17B90" w:rsidRPr="005F70FB" w:rsidRDefault="00D17B90" w:rsidP="00D17B90">
            <w:pPr>
              <w:pStyle w:val="GlossEng"/>
            </w:pPr>
            <w:r w:rsidRPr="005F70FB">
              <w:t>money</w:t>
            </w:r>
          </w:p>
        </w:tc>
      </w:tr>
    </w:tbl>
    <w:p w14:paraId="5E9E7E10" w14:textId="0B474C38" w:rsidR="00D17B90" w:rsidRPr="005F70FB" w:rsidRDefault="00D17B90" w:rsidP="00D17B90">
      <w:pPr>
        <w:pStyle w:val="FreeTranslEng"/>
      </w:pPr>
      <w:r w:rsidRPr="005F70FB">
        <w:t>Ida: ah, that</w:t>
      </w:r>
      <w:r w:rsidR="00B7093A" w:rsidRPr="005F70FB">
        <w:t>’</w:t>
      </w:r>
      <w:r w:rsidRPr="005F70FB">
        <w:t>s not, what</w:t>
      </w:r>
      <w:r w:rsidR="00F656BD" w:rsidRPr="005F70FB">
        <w:t>-is-it</w:t>
      </w:r>
      <w:r w:rsidRPr="005F70FB">
        <w:t>, (it</w:t>
      </w:r>
      <w:r w:rsidR="00B7093A" w:rsidRPr="005F70FB">
        <w:t>’</w:t>
      </w:r>
      <w:r w:rsidRPr="005F70FB">
        <w:t>s) only the distribution (of) the funds</w:t>
      </w:r>
    </w:p>
    <w:tbl>
      <w:tblPr>
        <w:tblW w:w="0" w:type="auto"/>
        <w:tblCellMar>
          <w:left w:w="42" w:type="dxa"/>
          <w:right w:w="42" w:type="dxa"/>
        </w:tblCellMar>
        <w:tblLook w:val="01E0" w:firstRow="1" w:lastRow="1" w:firstColumn="1" w:lastColumn="1" w:noHBand="0" w:noVBand="0"/>
      </w:tblPr>
      <w:tblGrid>
        <w:gridCol w:w="709"/>
        <w:gridCol w:w="836"/>
        <w:gridCol w:w="447"/>
      </w:tblGrid>
      <w:tr w:rsidR="00D17B90" w:rsidRPr="005F70FB" w14:paraId="5D28B3AC" w14:textId="77777777" w:rsidTr="00AC23C4">
        <w:tc>
          <w:tcPr>
            <w:tcW w:w="709" w:type="dxa"/>
            <w:shd w:val="clear" w:color="auto" w:fill="auto"/>
          </w:tcPr>
          <w:p w14:paraId="015708BA" w14:textId="77777777" w:rsidR="00D17B90" w:rsidRPr="005F70FB" w:rsidRDefault="00D17B90" w:rsidP="00D17B90">
            <w:pPr>
              <w:pStyle w:val="O0Nwnext"/>
            </w:pPr>
            <w:r w:rsidRPr="005F70FB">
              <w:t>0029</w:t>
            </w:r>
          </w:p>
        </w:tc>
        <w:tc>
          <w:tcPr>
            <w:tcW w:w="836" w:type="dxa"/>
            <w:shd w:val="clear" w:color="auto" w:fill="auto"/>
          </w:tcPr>
          <w:p w14:paraId="02F6840B" w14:textId="77777777" w:rsidR="00D17B90" w:rsidRPr="005F70FB" w:rsidRDefault="00D17B90" w:rsidP="00D17B90">
            <w:pPr>
              <w:pStyle w:val="Text"/>
            </w:pPr>
            <w:r w:rsidRPr="005F70FB">
              <w:t>Natalia:</w:t>
            </w:r>
          </w:p>
        </w:tc>
        <w:tc>
          <w:tcPr>
            <w:tcW w:w="447" w:type="dxa"/>
            <w:shd w:val="clear" w:color="auto" w:fill="auto"/>
          </w:tcPr>
          <w:p w14:paraId="46343D83" w14:textId="77777777" w:rsidR="00D17B90" w:rsidRPr="005F70FB" w:rsidRDefault="00D17B90" w:rsidP="00D17B90">
            <w:pPr>
              <w:pStyle w:val="Text"/>
            </w:pPr>
            <w:r w:rsidRPr="005F70FB">
              <w:t>o</w:t>
            </w:r>
          </w:p>
        </w:tc>
      </w:tr>
      <w:tr w:rsidR="00D17B90" w:rsidRPr="005F70FB" w14:paraId="2F67FC06" w14:textId="77777777" w:rsidTr="00AC23C4">
        <w:tc>
          <w:tcPr>
            <w:tcW w:w="709" w:type="dxa"/>
            <w:shd w:val="clear" w:color="auto" w:fill="auto"/>
          </w:tcPr>
          <w:p w14:paraId="7D81C059" w14:textId="77777777" w:rsidR="00D17B90" w:rsidRPr="005F70FB" w:rsidRDefault="00D17B90" w:rsidP="00D17B90">
            <w:pPr>
              <w:pStyle w:val="GlossEng"/>
            </w:pPr>
          </w:p>
        </w:tc>
        <w:tc>
          <w:tcPr>
            <w:tcW w:w="836" w:type="dxa"/>
            <w:shd w:val="clear" w:color="auto" w:fill="auto"/>
          </w:tcPr>
          <w:p w14:paraId="75BD01A0" w14:textId="77777777" w:rsidR="00D17B90" w:rsidRPr="005F70FB" w:rsidRDefault="00D17B90" w:rsidP="00D17B90">
            <w:pPr>
              <w:pStyle w:val="GlossEng"/>
            </w:pPr>
          </w:p>
        </w:tc>
        <w:tc>
          <w:tcPr>
            <w:tcW w:w="447" w:type="dxa"/>
            <w:shd w:val="clear" w:color="auto" w:fill="auto"/>
          </w:tcPr>
          <w:p w14:paraId="6EF45B85" w14:textId="77777777" w:rsidR="00D17B90" w:rsidRPr="005F70FB" w:rsidRDefault="00D17B90" w:rsidP="00D17B90">
            <w:pPr>
              <w:pStyle w:val="GlossEng"/>
            </w:pPr>
            <w:r w:rsidRPr="005F70FB">
              <w:t>oh!</w:t>
            </w:r>
          </w:p>
        </w:tc>
      </w:tr>
    </w:tbl>
    <w:p w14:paraId="433C2BA6" w14:textId="77777777" w:rsidR="00D17B90" w:rsidRPr="005F70FB" w:rsidRDefault="00D17B90" w:rsidP="00D17B90">
      <w:pPr>
        <w:pStyle w:val="FreeTranslEng"/>
      </w:pPr>
      <w:r w:rsidRPr="005F70FB">
        <w:t>Natalia: oh!</w:t>
      </w:r>
    </w:p>
    <w:tbl>
      <w:tblPr>
        <w:tblW w:w="0" w:type="auto"/>
        <w:tblCellMar>
          <w:left w:w="42" w:type="dxa"/>
          <w:right w:w="42" w:type="dxa"/>
        </w:tblCellMar>
        <w:tblLook w:val="01E0" w:firstRow="1" w:lastRow="1" w:firstColumn="1" w:lastColumn="1" w:noHBand="0" w:noVBand="0"/>
      </w:tblPr>
      <w:tblGrid>
        <w:gridCol w:w="709"/>
        <w:gridCol w:w="451"/>
        <w:gridCol w:w="495"/>
        <w:gridCol w:w="573"/>
      </w:tblGrid>
      <w:tr w:rsidR="00D17B90" w:rsidRPr="005F70FB" w14:paraId="161D83F2" w14:textId="77777777" w:rsidTr="00AC23C4">
        <w:tc>
          <w:tcPr>
            <w:tcW w:w="709" w:type="dxa"/>
            <w:shd w:val="clear" w:color="auto" w:fill="auto"/>
          </w:tcPr>
          <w:p w14:paraId="7663655B" w14:textId="77777777" w:rsidR="00D17B90" w:rsidRPr="005F70FB" w:rsidRDefault="00D17B90" w:rsidP="00D17B90">
            <w:pPr>
              <w:pStyle w:val="O0Nwnext"/>
            </w:pPr>
            <w:r w:rsidRPr="005F70FB">
              <w:t>0030</w:t>
            </w:r>
          </w:p>
        </w:tc>
        <w:tc>
          <w:tcPr>
            <w:tcW w:w="451" w:type="dxa"/>
            <w:shd w:val="clear" w:color="auto" w:fill="auto"/>
          </w:tcPr>
          <w:p w14:paraId="5E343D08" w14:textId="77777777" w:rsidR="00D17B90" w:rsidRPr="005F70FB" w:rsidRDefault="00D17B90" w:rsidP="00D17B90">
            <w:pPr>
              <w:pStyle w:val="Text"/>
            </w:pPr>
            <w:r w:rsidRPr="005F70FB">
              <w:t>Ida:</w:t>
            </w:r>
          </w:p>
        </w:tc>
        <w:tc>
          <w:tcPr>
            <w:tcW w:w="495" w:type="dxa"/>
            <w:shd w:val="clear" w:color="auto" w:fill="auto"/>
          </w:tcPr>
          <w:p w14:paraId="1516482E" w14:textId="77777777" w:rsidR="00D17B90" w:rsidRPr="005F70FB" w:rsidRDefault="00D17B90" w:rsidP="00D17B90">
            <w:pPr>
              <w:pStyle w:val="Text"/>
            </w:pPr>
            <w:r w:rsidRPr="005F70FB">
              <w:t>saja</w:t>
            </w:r>
          </w:p>
        </w:tc>
        <w:tc>
          <w:tcPr>
            <w:tcW w:w="573" w:type="dxa"/>
            <w:shd w:val="clear" w:color="auto" w:fill="auto"/>
          </w:tcPr>
          <w:p w14:paraId="12DBD23F" w14:textId="77777777" w:rsidR="00D17B90" w:rsidRPr="005F70FB" w:rsidRDefault="00D17B90" w:rsidP="00D17B90">
            <w:pPr>
              <w:pStyle w:val="Text"/>
            </w:pPr>
            <w:r w:rsidRPr="005F70FB">
              <w:t>[</w:t>
            </w:r>
            <w:r w:rsidRPr="005F70FB">
              <w:rPr>
                <w:rStyle w:val="ChSmallCaps"/>
              </w:rPr>
              <w:t>up</w:t>
            </w:r>
            <w:r w:rsidRPr="005F70FB">
              <w:t>]</w:t>
            </w:r>
          </w:p>
        </w:tc>
      </w:tr>
      <w:tr w:rsidR="00D17B90" w:rsidRPr="005F70FB" w14:paraId="06E8B229" w14:textId="77777777" w:rsidTr="00AC23C4">
        <w:tc>
          <w:tcPr>
            <w:tcW w:w="709" w:type="dxa"/>
            <w:shd w:val="clear" w:color="auto" w:fill="auto"/>
          </w:tcPr>
          <w:p w14:paraId="055B9237" w14:textId="77777777" w:rsidR="00D17B90" w:rsidRPr="005F70FB" w:rsidRDefault="00D17B90" w:rsidP="00D17B90">
            <w:pPr>
              <w:pStyle w:val="GlossEng"/>
            </w:pPr>
          </w:p>
        </w:tc>
        <w:tc>
          <w:tcPr>
            <w:tcW w:w="451" w:type="dxa"/>
            <w:shd w:val="clear" w:color="auto" w:fill="auto"/>
          </w:tcPr>
          <w:p w14:paraId="2504FD68" w14:textId="77777777" w:rsidR="00D17B90" w:rsidRPr="005F70FB" w:rsidRDefault="00D17B90" w:rsidP="00D17B90">
            <w:pPr>
              <w:pStyle w:val="GlossEng"/>
            </w:pPr>
          </w:p>
        </w:tc>
        <w:tc>
          <w:tcPr>
            <w:tcW w:w="495" w:type="dxa"/>
            <w:shd w:val="clear" w:color="auto" w:fill="auto"/>
          </w:tcPr>
          <w:p w14:paraId="4B7A45D0" w14:textId="77777777" w:rsidR="00D17B90" w:rsidRPr="005F70FB" w:rsidRDefault="00D17B90" w:rsidP="00D17B90">
            <w:pPr>
              <w:pStyle w:val="GlossEng"/>
            </w:pPr>
            <w:r w:rsidRPr="005F70FB">
              <w:t>just</w:t>
            </w:r>
          </w:p>
        </w:tc>
        <w:tc>
          <w:tcPr>
            <w:tcW w:w="573" w:type="dxa"/>
            <w:shd w:val="clear" w:color="auto" w:fill="auto"/>
          </w:tcPr>
          <w:p w14:paraId="2CD51DE5" w14:textId="77777777" w:rsidR="00D17B90" w:rsidRPr="005F70FB" w:rsidRDefault="00D17B90" w:rsidP="00D17B90">
            <w:pPr>
              <w:pStyle w:val="GlossEng"/>
            </w:pPr>
          </w:p>
        </w:tc>
      </w:tr>
    </w:tbl>
    <w:p w14:paraId="28078BD0" w14:textId="77777777" w:rsidR="00D17B90" w:rsidRPr="005F70FB" w:rsidRDefault="00D17B90" w:rsidP="00D17B90">
      <w:pPr>
        <w:pStyle w:val="FreeTranslEng"/>
      </w:pPr>
      <w:r w:rsidRPr="005F70FB">
        <w:t>Ida: just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9"/>
        <w:gridCol w:w="836"/>
        <w:gridCol w:w="447"/>
        <w:gridCol w:w="447"/>
      </w:tblGrid>
      <w:tr w:rsidR="00D17B90" w:rsidRPr="005F70FB" w14:paraId="4DF4592A" w14:textId="77777777" w:rsidTr="00AC23C4">
        <w:tc>
          <w:tcPr>
            <w:tcW w:w="709" w:type="dxa"/>
            <w:shd w:val="clear" w:color="auto" w:fill="auto"/>
          </w:tcPr>
          <w:p w14:paraId="448B77E3" w14:textId="77777777" w:rsidR="00D17B90" w:rsidRPr="005F70FB" w:rsidRDefault="00D17B90" w:rsidP="00D17B90">
            <w:pPr>
              <w:pStyle w:val="O0Nwnext"/>
            </w:pPr>
            <w:r w:rsidRPr="005F70FB">
              <w:t>0031</w:t>
            </w:r>
          </w:p>
        </w:tc>
        <w:tc>
          <w:tcPr>
            <w:tcW w:w="836" w:type="dxa"/>
            <w:shd w:val="clear" w:color="auto" w:fill="auto"/>
          </w:tcPr>
          <w:p w14:paraId="35832AB0" w14:textId="77777777" w:rsidR="00D17B90" w:rsidRPr="005F70FB" w:rsidRDefault="00D17B90" w:rsidP="00D17B90">
            <w:pPr>
              <w:pStyle w:val="Text"/>
            </w:pPr>
            <w:r w:rsidRPr="005F70FB">
              <w:t>Natalia:</w:t>
            </w:r>
          </w:p>
        </w:tc>
        <w:tc>
          <w:tcPr>
            <w:tcW w:w="447" w:type="dxa"/>
            <w:shd w:val="clear" w:color="auto" w:fill="auto"/>
          </w:tcPr>
          <w:p w14:paraId="04097902" w14:textId="77777777" w:rsidR="00D17B90" w:rsidRPr="005F70FB" w:rsidRDefault="00D17B90" w:rsidP="00D17B90">
            <w:pPr>
              <w:pStyle w:val="Text"/>
            </w:pPr>
            <w:r w:rsidRPr="005F70FB">
              <w:t>o,</w:t>
            </w:r>
          </w:p>
        </w:tc>
        <w:tc>
          <w:tcPr>
            <w:tcW w:w="447" w:type="dxa"/>
            <w:shd w:val="clear" w:color="auto" w:fill="auto"/>
          </w:tcPr>
          <w:p w14:paraId="7A73F7BF" w14:textId="77777777" w:rsidR="00D17B90" w:rsidRPr="005F70FB" w:rsidRDefault="00D17B90" w:rsidP="00D17B90">
            <w:pPr>
              <w:pStyle w:val="Text"/>
            </w:pPr>
            <w:r w:rsidRPr="005F70FB">
              <w:t>yo</w:t>
            </w:r>
          </w:p>
        </w:tc>
      </w:tr>
      <w:tr w:rsidR="00D17B90" w:rsidRPr="005F70FB" w14:paraId="0525BF94" w14:textId="77777777" w:rsidTr="00AC23C4">
        <w:tc>
          <w:tcPr>
            <w:tcW w:w="709" w:type="dxa"/>
            <w:shd w:val="clear" w:color="auto" w:fill="auto"/>
          </w:tcPr>
          <w:p w14:paraId="320D86FC" w14:textId="77777777" w:rsidR="00D17B90" w:rsidRPr="005F70FB" w:rsidRDefault="00D17B90" w:rsidP="00D17B90">
            <w:pPr>
              <w:pStyle w:val="GlossEng"/>
            </w:pPr>
          </w:p>
        </w:tc>
        <w:tc>
          <w:tcPr>
            <w:tcW w:w="836" w:type="dxa"/>
            <w:shd w:val="clear" w:color="auto" w:fill="auto"/>
          </w:tcPr>
          <w:p w14:paraId="4C004C82" w14:textId="77777777" w:rsidR="00D17B90" w:rsidRPr="005F70FB" w:rsidRDefault="00D17B90" w:rsidP="00D17B90">
            <w:pPr>
              <w:pStyle w:val="GlossEng"/>
            </w:pPr>
          </w:p>
        </w:tc>
        <w:tc>
          <w:tcPr>
            <w:tcW w:w="447" w:type="dxa"/>
            <w:shd w:val="clear" w:color="auto" w:fill="auto"/>
          </w:tcPr>
          <w:p w14:paraId="428404B2" w14:textId="77777777" w:rsidR="00D17B90" w:rsidRPr="005F70FB" w:rsidRDefault="00D17B90" w:rsidP="00D17B90">
            <w:pPr>
              <w:pStyle w:val="GlossEng"/>
            </w:pPr>
            <w:r w:rsidRPr="005F70FB">
              <w:t>oh!</w:t>
            </w:r>
          </w:p>
        </w:tc>
        <w:tc>
          <w:tcPr>
            <w:tcW w:w="447" w:type="dxa"/>
            <w:shd w:val="clear" w:color="auto" w:fill="auto"/>
          </w:tcPr>
          <w:p w14:paraId="5DB508F6" w14:textId="77777777" w:rsidR="00D17B90" w:rsidRPr="005F70FB" w:rsidRDefault="00D17B90" w:rsidP="00D17B90">
            <w:pPr>
              <w:pStyle w:val="GlossEng"/>
            </w:pPr>
            <w:r w:rsidRPr="005F70FB">
              <w:t>yes</w:t>
            </w:r>
          </w:p>
        </w:tc>
      </w:tr>
    </w:tbl>
    <w:p w14:paraId="14334E0F" w14:textId="77777777" w:rsidR="00D17B90" w:rsidRPr="005F70FB" w:rsidRDefault="00D17B90" w:rsidP="00D17B90">
      <w:pPr>
        <w:pStyle w:val="FreeTranslEng"/>
      </w:pPr>
      <w:r w:rsidRPr="005F70FB">
        <w:t>Natalia: oh, yes</w:t>
      </w:r>
    </w:p>
    <w:tbl>
      <w:tblPr>
        <w:tblW w:w="0" w:type="auto"/>
        <w:tblCellMar>
          <w:left w:w="42" w:type="dxa"/>
          <w:right w:w="42" w:type="dxa"/>
        </w:tblCellMar>
        <w:tblLook w:val="01E0" w:firstRow="1" w:lastRow="1" w:firstColumn="1" w:lastColumn="1" w:noHBand="0" w:noVBand="0"/>
      </w:tblPr>
      <w:tblGrid>
        <w:gridCol w:w="709"/>
        <w:gridCol w:w="451"/>
        <w:gridCol w:w="773"/>
        <w:gridCol w:w="684"/>
        <w:gridCol w:w="1062"/>
        <w:gridCol w:w="729"/>
        <w:gridCol w:w="373"/>
        <w:gridCol w:w="773"/>
        <w:gridCol w:w="740"/>
      </w:tblGrid>
      <w:tr w:rsidR="00AC23C4" w:rsidRPr="005F70FB" w14:paraId="3587AE12" w14:textId="77777777" w:rsidTr="00AC23C4">
        <w:tc>
          <w:tcPr>
            <w:tcW w:w="709" w:type="dxa"/>
            <w:shd w:val="clear" w:color="auto" w:fill="auto"/>
          </w:tcPr>
          <w:p w14:paraId="0F465F42" w14:textId="77777777" w:rsidR="00D17B90" w:rsidRPr="005F70FB" w:rsidRDefault="00D17B90" w:rsidP="00D17B90">
            <w:pPr>
              <w:pStyle w:val="O0Nwnext"/>
            </w:pPr>
            <w:r w:rsidRPr="005F70FB">
              <w:t>0032</w:t>
            </w:r>
          </w:p>
        </w:tc>
        <w:tc>
          <w:tcPr>
            <w:tcW w:w="451" w:type="dxa"/>
            <w:shd w:val="clear" w:color="auto" w:fill="auto"/>
          </w:tcPr>
          <w:p w14:paraId="19C1173C" w14:textId="77777777" w:rsidR="00D17B90" w:rsidRPr="005F70FB" w:rsidRDefault="00D17B90" w:rsidP="00D17B90">
            <w:pPr>
              <w:pStyle w:val="Text"/>
            </w:pPr>
            <w:r w:rsidRPr="005F70FB">
              <w:t>Ida:</w:t>
            </w:r>
          </w:p>
        </w:tc>
        <w:tc>
          <w:tcPr>
            <w:tcW w:w="773" w:type="dxa"/>
            <w:shd w:val="clear" w:color="auto" w:fill="auto"/>
          </w:tcPr>
          <w:p w14:paraId="1FA50B60" w14:textId="77777777" w:rsidR="00D17B90" w:rsidRPr="005F70FB" w:rsidRDefault="00D17B90" w:rsidP="00D17B90">
            <w:pPr>
              <w:pStyle w:val="Text"/>
            </w:pPr>
            <w:r w:rsidRPr="005F70FB">
              <w:t>ibu</w:t>
            </w:r>
          </w:p>
        </w:tc>
        <w:tc>
          <w:tcPr>
            <w:tcW w:w="684" w:type="dxa"/>
            <w:shd w:val="clear" w:color="auto" w:fill="auto"/>
          </w:tcPr>
          <w:p w14:paraId="19B22CA8" w14:textId="77777777" w:rsidR="00D17B90" w:rsidRPr="005F70FB" w:rsidRDefault="00D17B90" w:rsidP="00D17B90">
            <w:pPr>
              <w:pStyle w:val="Text"/>
            </w:pPr>
            <w:r w:rsidRPr="005F70FB">
              <w:t>bupati</w:t>
            </w:r>
          </w:p>
        </w:tc>
        <w:tc>
          <w:tcPr>
            <w:tcW w:w="1062" w:type="dxa"/>
            <w:shd w:val="clear" w:color="auto" w:fill="auto"/>
          </w:tcPr>
          <w:p w14:paraId="6367E725" w14:textId="77777777" w:rsidR="00D17B90" w:rsidRPr="005F70FB" w:rsidRDefault="00D17B90" w:rsidP="00D17B90">
            <w:pPr>
              <w:pStyle w:val="Text"/>
            </w:pPr>
            <w:r w:rsidRPr="005F70FB">
              <w:t>bicarakang</w:t>
            </w:r>
          </w:p>
        </w:tc>
        <w:tc>
          <w:tcPr>
            <w:tcW w:w="729" w:type="dxa"/>
            <w:shd w:val="clear" w:color="auto" w:fill="auto"/>
          </w:tcPr>
          <w:p w14:paraId="241B6689" w14:textId="77777777" w:rsidR="00D17B90" w:rsidRPr="005F70FB" w:rsidRDefault="00D17B90" w:rsidP="00D17B90">
            <w:pPr>
              <w:pStyle w:val="Text"/>
            </w:pPr>
            <w:r w:rsidRPr="005F70FB">
              <w:t>uang</w:t>
            </w:r>
          </w:p>
        </w:tc>
        <w:tc>
          <w:tcPr>
            <w:tcW w:w="373" w:type="dxa"/>
            <w:shd w:val="clear" w:color="auto" w:fill="auto"/>
          </w:tcPr>
          <w:p w14:paraId="4A39656B" w14:textId="77777777" w:rsidR="00D17B90" w:rsidRPr="005F70FB" w:rsidRDefault="00D17B90" w:rsidP="00D17B90">
            <w:pPr>
              <w:pStyle w:val="Text"/>
            </w:pPr>
            <w:r w:rsidRPr="005F70FB">
              <w:t>ke</w:t>
            </w:r>
          </w:p>
        </w:tc>
        <w:tc>
          <w:tcPr>
            <w:tcW w:w="773" w:type="dxa"/>
            <w:shd w:val="clear" w:color="auto" w:fill="auto"/>
          </w:tcPr>
          <w:p w14:paraId="16F496EF" w14:textId="77777777" w:rsidR="00D17B90" w:rsidRPr="005F70FB" w:rsidRDefault="00D17B90" w:rsidP="00D17B90">
            <w:pPr>
              <w:pStyle w:val="Text"/>
            </w:pPr>
            <w:r w:rsidRPr="005F70FB">
              <w:t>ibu</w:t>
            </w:r>
          </w:p>
        </w:tc>
        <w:tc>
          <w:tcPr>
            <w:tcW w:w="740" w:type="dxa"/>
            <w:shd w:val="clear" w:color="auto" w:fill="auto"/>
          </w:tcPr>
          <w:p w14:paraId="404F193A" w14:textId="77777777" w:rsidR="00D17B90" w:rsidRPr="005F70FB" w:rsidRDefault="00D17B90" w:rsidP="00D17B90">
            <w:pPr>
              <w:pStyle w:val="Text"/>
            </w:pPr>
            <w:r w:rsidRPr="005F70FB">
              <w:t>distrik</w:t>
            </w:r>
          </w:p>
        </w:tc>
      </w:tr>
      <w:tr w:rsidR="00AC23C4" w:rsidRPr="005F70FB" w14:paraId="004EC291" w14:textId="77777777" w:rsidTr="00AC23C4">
        <w:tc>
          <w:tcPr>
            <w:tcW w:w="709" w:type="dxa"/>
            <w:shd w:val="clear" w:color="auto" w:fill="auto"/>
          </w:tcPr>
          <w:p w14:paraId="312DC6E0" w14:textId="77777777" w:rsidR="00D17B90" w:rsidRPr="005F70FB" w:rsidRDefault="00D17B90" w:rsidP="00D17B90">
            <w:pPr>
              <w:pStyle w:val="GlossEng"/>
            </w:pPr>
          </w:p>
        </w:tc>
        <w:tc>
          <w:tcPr>
            <w:tcW w:w="451" w:type="dxa"/>
            <w:shd w:val="clear" w:color="auto" w:fill="auto"/>
          </w:tcPr>
          <w:p w14:paraId="44334D27" w14:textId="77777777" w:rsidR="00D17B90" w:rsidRPr="005F70FB" w:rsidRDefault="00D17B90" w:rsidP="00D17B90">
            <w:pPr>
              <w:pStyle w:val="GlossEng"/>
            </w:pPr>
          </w:p>
        </w:tc>
        <w:tc>
          <w:tcPr>
            <w:tcW w:w="773" w:type="dxa"/>
            <w:shd w:val="clear" w:color="auto" w:fill="auto"/>
          </w:tcPr>
          <w:p w14:paraId="7F239978" w14:textId="77777777" w:rsidR="00D17B90" w:rsidRPr="005F70FB" w:rsidRDefault="00D17B90" w:rsidP="00D17B90">
            <w:pPr>
              <w:pStyle w:val="GlossEng"/>
            </w:pPr>
            <w:r w:rsidRPr="005F70FB">
              <w:t>woman</w:t>
            </w:r>
          </w:p>
        </w:tc>
        <w:tc>
          <w:tcPr>
            <w:tcW w:w="684" w:type="dxa"/>
            <w:shd w:val="clear" w:color="auto" w:fill="auto"/>
          </w:tcPr>
          <w:p w14:paraId="13C39BAA" w14:textId="77777777" w:rsidR="00D17B90" w:rsidRPr="005F70FB" w:rsidRDefault="00D17B90" w:rsidP="00D17B90">
            <w:pPr>
              <w:pStyle w:val="GlossEng"/>
            </w:pPr>
            <w:r w:rsidRPr="005F70FB">
              <w:t>regent</w:t>
            </w:r>
          </w:p>
        </w:tc>
        <w:tc>
          <w:tcPr>
            <w:tcW w:w="1062" w:type="dxa"/>
            <w:shd w:val="clear" w:color="auto" w:fill="auto"/>
          </w:tcPr>
          <w:p w14:paraId="52378107" w14:textId="77777777" w:rsidR="00D17B90" w:rsidRPr="005F70FB" w:rsidRDefault="00D17B90" w:rsidP="00D17B90">
            <w:pPr>
              <w:pStyle w:val="GlossEng"/>
            </w:pPr>
            <w:r w:rsidRPr="005F70FB">
              <w:t>speak-app</w:t>
            </w:r>
          </w:p>
        </w:tc>
        <w:tc>
          <w:tcPr>
            <w:tcW w:w="729" w:type="dxa"/>
            <w:shd w:val="clear" w:color="auto" w:fill="auto"/>
          </w:tcPr>
          <w:p w14:paraId="365DD331" w14:textId="77777777" w:rsidR="00D17B90" w:rsidRPr="005F70FB" w:rsidRDefault="00D17B90" w:rsidP="00D17B90">
            <w:pPr>
              <w:pStyle w:val="GlossEng"/>
            </w:pPr>
            <w:r w:rsidRPr="005F70FB">
              <w:t>money</w:t>
            </w:r>
          </w:p>
        </w:tc>
        <w:tc>
          <w:tcPr>
            <w:tcW w:w="373" w:type="dxa"/>
            <w:shd w:val="clear" w:color="auto" w:fill="auto"/>
          </w:tcPr>
          <w:p w14:paraId="487BDCFC" w14:textId="77777777" w:rsidR="00D17B90" w:rsidRPr="005F70FB" w:rsidRDefault="00D17B90" w:rsidP="00D17B90">
            <w:pPr>
              <w:pStyle w:val="GlossEng"/>
            </w:pPr>
            <w:r w:rsidRPr="005F70FB">
              <w:t>to</w:t>
            </w:r>
          </w:p>
        </w:tc>
        <w:tc>
          <w:tcPr>
            <w:tcW w:w="773" w:type="dxa"/>
            <w:shd w:val="clear" w:color="auto" w:fill="auto"/>
          </w:tcPr>
          <w:p w14:paraId="52D995C0" w14:textId="77777777" w:rsidR="00D17B90" w:rsidRPr="005F70FB" w:rsidRDefault="00D17B90" w:rsidP="00D17B90">
            <w:pPr>
              <w:pStyle w:val="GlossEng"/>
            </w:pPr>
            <w:r w:rsidRPr="005F70FB">
              <w:t>woman</w:t>
            </w:r>
          </w:p>
        </w:tc>
        <w:tc>
          <w:tcPr>
            <w:tcW w:w="740" w:type="dxa"/>
            <w:shd w:val="clear" w:color="auto" w:fill="auto"/>
          </w:tcPr>
          <w:p w14:paraId="0052B74D" w14:textId="77777777" w:rsidR="00D17B90" w:rsidRPr="005F70FB" w:rsidRDefault="00D17B90" w:rsidP="00D17B90">
            <w:pPr>
              <w:pStyle w:val="GlossEng"/>
            </w:pPr>
            <w:r w:rsidRPr="005F70FB">
              <w:t>district</w:t>
            </w:r>
          </w:p>
        </w:tc>
      </w:tr>
    </w:tbl>
    <w:p w14:paraId="688AF3FD" w14:textId="44B852E0" w:rsidR="00D17B90" w:rsidRPr="005F70FB" w:rsidRDefault="00D17B90" w:rsidP="00C82099">
      <w:pPr>
        <w:pStyle w:val="FreeTranslEng"/>
      </w:pPr>
      <w:r w:rsidRPr="005F70FB">
        <w:t>Ida: Ms. Regent talked to Ms. District</w:t>
      </w:r>
      <w:r w:rsidR="00C82099">
        <w:t xml:space="preserve"> </w:t>
      </w:r>
      <w:r w:rsidR="00C82099" w:rsidRPr="005F70FB">
        <w:t>(about</w:t>
      </w:r>
      <w:r w:rsidR="00C82099">
        <w:t xml:space="preserve"> the</w:t>
      </w:r>
      <w:r w:rsidR="00C82099" w:rsidRPr="005F70FB">
        <w:t>) money</w:t>
      </w:r>
    </w:p>
    <w:tbl>
      <w:tblPr>
        <w:tblW w:w="0" w:type="auto"/>
        <w:tblCellMar>
          <w:left w:w="42" w:type="dxa"/>
          <w:right w:w="42" w:type="dxa"/>
        </w:tblCellMar>
        <w:tblLook w:val="01E0" w:firstRow="1" w:lastRow="1" w:firstColumn="1" w:lastColumn="1" w:noHBand="0" w:noVBand="0"/>
      </w:tblPr>
      <w:tblGrid>
        <w:gridCol w:w="709"/>
        <w:gridCol w:w="836"/>
        <w:gridCol w:w="447"/>
        <w:gridCol w:w="830"/>
        <w:gridCol w:w="2080"/>
      </w:tblGrid>
      <w:tr w:rsidR="00AC23C4" w:rsidRPr="005F70FB" w14:paraId="7F0E5356" w14:textId="77777777" w:rsidTr="00AC23C4">
        <w:tc>
          <w:tcPr>
            <w:tcW w:w="709" w:type="dxa"/>
            <w:shd w:val="clear" w:color="auto" w:fill="auto"/>
          </w:tcPr>
          <w:p w14:paraId="35BF2BC8" w14:textId="77777777" w:rsidR="00D17B90" w:rsidRPr="005F70FB" w:rsidRDefault="00D17B90" w:rsidP="00D17B90">
            <w:pPr>
              <w:pStyle w:val="O0Nwnext"/>
            </w:pPr>
            <w:r w:rsidRPr="005F70FB">
              <w:t>0033</w:t>
            </w:r>
          </w:p>
        </w:tc>
        <w:tc>
          <w:tcPr>
            <w:tcW w:w="836" w:type="dxa"/>
            <w:shd w:val="clear" w:color="auto" w:fill="auto"/>
          </w:tcPr>
          <w:p w14:paraId="01FF67AF" w14:textId="77777777" w:rsidR="00D17B90" w:rsidRPr="005F70FB" w:rsidRDefault="00D17B90" w:rsidP="00D17B90">
            <w:pPr>
              <w:pStyle w:val="Text"/>
            </w:pPr>
            <w:r w:rsidRPr="005F70FB">
              <w:t>Natalia:</w:t>
            </w:r>
          </w:p>
        </w:tc>
        <w:tc>
          <w:tcPr>
            <w:tcW w:w="447" w:type="dxa"/>
            <w:shd w:val="clear" w:color="auto" w:fill="auto"/>
          </w:tcPr>
          <w:p w14:paraId="3E3957C0" w14:textId="77777777" w:rsidR="00D17B90" w:rsidRPr="005F70FB" w:rsidRDefault="00D17B90" w:rsidP="00D17B90">
            <w:pPr>
              <w:pStyle w:val="Text"/>
            </w:pPr>
            <w:r w:rsidRPr="005F70FB">
              <w:t>o,</w:t>
            </w:r>
          </w:p>
        </w:tc>
        <w:tc>
          <w:tcPr>
            <w:tcW w:w="830" w:type="dxa"/>
            <w:shd w:val="clear" w:color="auto" w:fill="auto"/>
          </w:tcPr>
          <w:p w14:paraId="38E83CEA" w14:textId="77777777" w:rsidR="00D17B90" w:rsidRPr="005F70FB" w:rsidRDefault="00D17B90" w:rsidP="00D17B90">
            <w:pPr>
              <w:pStyle w:val="Text"/>
            </w:pPr>
            <w:r w:rsidRPr="005F70FB">
              <w:t>begitu,</w:t>
            </w:r>
          </w:p>
        </w:tc>
        <w:tc>
          <w:tcPr>
            <w:tcW w:w="2080" w:type="dxa"/>
            <w:shd w:val="clear" w:color="auto" w:fill="auto"/>
          </w:tcPr>
          <w:p w14:paraId="4075B786" w14:textId="77777777" w:rsidR="00D17B90" w:rsidRPr="005F70FB" w:rsidRDefault="00D17B90" w:rsidP="00D17B90">
            <w:pPr>
              <w:pStyle w:val="Text"/>
            </w:pPr>
            <w:r w:rsidRPr="005F70FB">
              <w:t>PKK</w:t>
            </w:r>
          </w:p>
        </w:tc>
      </w:tr>
      <w:tr w:rsidR="00AC23C4" w:rsidRPr="005F70FB" w14:paraId="5556C71F" w14:textId="77777777" w:rsidTr="00AC23C4">
        <w:tc>
          <w:tcPr>
            <w:tcW w:w="709" w:type="dxa"/>
            <w:shd w:val="clear" w:color="auto" w:fill="auto"/>
          </w:tcPr>
          <w:p w14:paraId="63A00B44" w14:textId="77777777" w:rsidR="00D17B90" w:rsidRPr="005F70FB" w:rsidRDefault="00D17B90" w:rsidP="00D17B90">
            <w:pPr>
              <w:pStyle w:val="GlossEng"/>
            </w:pPr>
          </w:p>
        </w:tc>
        <w:tc>
          <w:tcPr>
            <w:tcW w:w="836" w:type="dxa"/>
            <w:shd w:val="clear" w:color="auto" w:fill="auto"/>
          </w:tcPr>
          <w:p w14:paraId="0DDD27D1" w14:textId="77777777" w:rsidR="00D17B90" w:rsidRPr="005F70FB" w:rsidRDefault="00D17B90" w:rsidP="00D17B90">
            <w:pPr>
              <w:pStyle w:val="GlossEng"/>
            </w:pPr>
          </w:p>
        </w:tc>
        <w:tc>
          <w:tcPr>
            <w:tcW w:w="447" w:type="dxa"/>
            <w:shd w:val="clear" w:color="auto" w:fill="auto"/>
          </w:tcPr>
          <w:p w14:paraId="784D36EB" w14:textId="77777777" w:rsidR="00D17B90" w:rsidRPr="005F70FB" w:rsidRDefault="00D17B90" w:rsidP="00D17B90">
            <w:pPr>
              <w:pStyle w:val="GlossEng"/>
            </w:pPr>
            <w:r w:rsidRPr="005F70FB">
              <w:t>oh!</w:t>
            </w:r>
          </w:p>
        </w:tc>
        <w:tc>
          <w:tcPr>
            <w:tcW w:w="830" w:type="dxa"/>
            <w:shd w:val="clear" w:color="auto" w:fill="auto"/>
          </w:tcPr>
          <w:p w14:paraId="4540C5D7" w14:textId="77777777" w:rsidR="00D17B90" w:rsidRPr="005F70FB" w:rsidRDefault="00D17B90" w:rsidP="00D17B90">
            <w:pPr>
              <w:pStyle w:val="GlossEng"/>
            </w:pPr>
            <w:r w:rsidRPr="005F70FB">
              <w:t>like.that</w:t>
            </w:r>
          </w:p>
        </w:tc>
        <w:tc>
          <w:tcPr>
            <w:tcW w:w="2080" w:type="dxa"/>
            <w:shd w:val="clear" w:color="auto" w:fill="auto"/>
          </w:tcPr>
          <w:p w14:paraId="60F2954E" w14:textId="77777777" w:rsidR="00D17B90" w:rsidRPr="005F70FB" w:rsidRDefault="00D17B90" w:rsidP="00D17B90">
            <w:pPr>
              <w:pStyle w:val="GlossEng"/>
            </w:pPr>
            <w:r w:rsidRPr="005F70FB">
              <w:t>family.welfare.program</w:t>
            </w:r>
          </w:p>
        </w:tc>
      </w:tr>
    </w:tbl>
    <w:p w14:paraId="7D21DEC7" w14:textId="47531A12" w:rsidR="00D17B90" w:rsidRPr="005F70FB" w:rsidRDefault="00D17B90" w:rsidP="00D17B90">
      <w:pPr>
        <w:pStyle w:val="FreeTranslEng"/>
      </w:pPr>
      <w:r w:rsidRPr="005F70FB">
        <w:t>Natalia: oh it</w:t>
      </w:r>
      <w:r w:rsidR="00B7093A" w:rsidRPr="005F70FB">
        <w:t>’</w:t>
      </w:r>
      <w:r w:rsidRPr="005F70FB">
        <w:t>s like that, (about) the family welfare program</w:t>
      </w:r>
    </w:p>
    <w:tbl>
      <w:tblPr>
        <w:tblW w:w="0" w:type="auto"/>
        <w:tblCellMar>
          <w:left w:w="42" w:type="dxa"/>
          <w:right w:w="42" w:type="dxa"/>
        </w:tblCellMar>
        <w:tblLook w:val="01E0" w:firstRow="1" w:lastRow="1" w:firstColumn="1" w:lastColumn="1" w:noHBand="0" w:noVBand="0"/>
      </w:tblPr>
      <w:tblGrid>
        <w:gridCol w:w="709"/>
        <w:gridCol w:w="447"/>
        <w:gridCol w:w="447"/>
      </w:tblGrid>
      <w:tr w:rsidR="00D17B90" w:rsidRPr="005F70FB" w14:paraId="236FC98D" w14:textId="77777777" w:rsidTr="00AC23C4">
        <w:tc>
          <w:tcPr>
            <w:tcW w:w="709" w:type="dxa"/>
            <w:shd w:val="clear" w:color="auto" w:fill="auto"/>
          </w:tcPr>
          <w:p w14:paraId="176C756D" w14:textId="77777777" w:rsidR="00D17B90" w:rsidRPr="005F70FB" w:rsidRDefault="00D17B90" w:rsidP="00D17B90">
            <w:pPr>
              <w:pStyle w:val="O0Nwnext"/>
            </w:pPr>
            <w:r w:rsidRPr="005F70FB">
              <w:t>0034</w:t>
            </w:r>
          </w:p>
        </w:tc>
        <w:tc>
          <w:tcPr>
            <w:tcW w:w="447" w:type="dxa"/>
            <w:shd w:val="clear" w:color="auto" w:fill="auto"/>
          </w:tcPr>
          <w:p w14:paraId="36E19743" w14:textId="77777777" w:rsidR="00D17B90" w:rsidRPr="005F70FB" w:rsidRDefault="00D17B90" w:rsidP="00D17B90">
            <w:pPr>
              <w:pStyle w:val="Text"/>
            </w:pPr>
            <w:r w:rsidRPr="005F70FB">
              <w:t>Ida:</w:t>
            </w:r>
          </w:p>
        </w:tc>
        <w:tc>
          <w:tcPr>
            <w:tcW w:w="447" w:type="dxa"/>
            <w:shd w:val="clear" w:color="auto" w:fill="auto"/>
          </w:tcPr>
          <w:p w14:paraId="0774B5D1" w14:textId="77777777" w:rsidR="00D17B90" w:rsidRPr="005F70FB" w:rsidRDefault="00D17B90" w:rsidP="00D17B90">
            <w:pPr>
              <w:pStyle w:val="Text"/>
            </w:pPr>
            <w:r w:rsidRPr="005F70FB">
              <w:t>yo</w:t>
            </w:r>
          </w:p>
        </w:tc>
      </w:tr>
      <w:tr w:rsidR="00D17B90" w:rsidRPr="005F70FB" w14:paraId="462C0F49" w14:textId="77777777" w:rsidTr="00AC23C4">
        <w:tc>
          <w:tcPr>
            <w:tcW w:w="709" w:type="dxa"/>
            <w:shd w:val="clear" w:color="auto" w:fill="auto"/>
          </w:tcPr>
          <w:p w14:paraId="1293E9A9" w14:textId="77777777" w:rsidR="00D17B90" w:rsidRPr="005F70FB" w:rsidRDefault="00D17B90" w:rsidP="00D17B90">
            <w:pPr>
              <w:pStyle w:val="GlossEng"/>
            </w:pPr>
          </w:p>
        </w:tc>
        <w:tc>
          <w:tcPr>
            <w:tcW w:w="447" w:type="dxa"/>
            <w:shd w:val="clear" w:color="auto" w:fill="auto"/>
          </w:tcPr>
          <w:p w14:paraId="4F77BE27" w14:textId="77777777" w:rsidR="00D17B90" w:rsidRPr="005F70FB" w:rsidRDefault="00D17B90" w:rsidP="00D17B90">
            <w:pPr>
              <w:pStyle w:val="GlossEng"/>
            </w:pPr>
          </w:p>
        </w:tc>
        <w:tc>
          <w:tcPr>
            <w:tcW w:w="447" w:type="dxa"/>
            <w:shd w:val="clear" w:color="auto" w:fill="auto"/>
          </w:tcPr>
          <w:p w14:paraId="3FC6BC21" w14:textId="77777777" w:rsidR="00D17B90" w:rsidRPr="005F70FB" w:rsidRDefault="00D17B90" w:rsidP="00D17B90">
            <w:pPr>
              <w:pStyle w:val="GlossEng"/>
            </w:pPr>
            <w:r w:rsidRPr="005F70FB">
              <w:t>yes</w:t>
            </w:r>
          </w:p>
        </w:tc>
      </w:tr>
    </w:tbl>
    <w:p w14:paraId="2353406F" w14:textId="77777777" w:rsidR="00D17B90" w:rsidRPr="005F70FB" w:rsidRDefault="00D17B90" w:rsidP="00D17B90">
      <w:pPr>
        <w:pStyle w:val="FreeTranslEng"/>
      </w:pPr>
      <w:r w:rsidRPr="005F70FB">
        <w:t>Ida: yes</w:t>
      </w:r>
    </w:p>
    <w:tbl>
      <w:tblPr>
        <w:tblW w:w="6773" w:type="dxa"/>
        <w:tblCellMar>
          <w:left w:w="42" w:type="dxa"/>
          <w:right w:w="42" w:type="dxa"/>
        </w:tblCellMar>
        <w:tblLook w:val="01E0" w:firstRow="1" w:lastRow="1" w:firstColumn="1" w:lastColumn="1" w:noHBand="0" w:noVBand="0"/>
      </w:tblPr>
      <w:tblGrid>
        <w:gridCol w:w="705"/>
        <w:gridCol w:w="488"/>
        <w:gridCol w:w="83"/>
        <w:gridCol w:w="223"/>
        <w:gridCol w:w="261"/>
        <w:gridCol w:w="38"/>
        <w:gridCol w:w="152"/>
        <w:gridCol w:w="221"/>
        <w:gridCol w:w="55"/>
        <w:gridCol w:w="247"/>
        <w:gridCol w:w="6"/>
        <w:gridCol w:w="281"/>
        <w:gridCol w:w="99"/>
        <w:gridCol w:w="390"/>
        <w:gridCol w:w="64"/>
        <w:gridCol w:w="136"/>
        <w:gridCol w:w="495"/>
        <w:gridCol w:w="153"/>
        <w:gridCol w:w="114"/>
        <w:gridCol w:w="592"/>
        <w:gridCol w:w="92"/>
        <w:gridCol w:w="475"/>
        <w:gridCol w:w="148"/>
        <w:gridCol w:w="62"/>
        <w:gridCol w:w="279"/>
        <w:gridCol w:w="310"/>
        <w:gridCol w:w="188"/>
        <w:gridCol w:w="416"/>
      </w:tblGrid>
      <w:tr w:rsidR="00AC23C4" w:rsidRPr="005F70FB" w14:paraId="0E154E91" w14:textId="77777777" w:rsidTr="004E5A52">
        <w:tc>
          <w:tcPr>
            <w:tcW w:w="707" w:type="dxa"/>
            <w:shd w:val="clear" w:color="auto" w:fill="auto"/>
          </w:tcPr>
          <w:p w14:paraId="4BDB9ECA" w14:textId="77777777" w:rsidR="00D17B90" w:rsidRPr="005F70FB" w:rsidRDefault="00D17B90" w:rsidP="00D17B90">
            <w:pPr>
              <w:pStyle w:val="O0Nwnext"/>
            </w:pPr>
            <w:r w:rsidRPr="005F70FB">
              <w:t>0035</w:t>
            </w:r>
          </w:p>
        </w:tc>
        <w:tc>
          <w:tcPr>
            <w:tcW w:w="794" w:type="dxa"/>
            <w:gridSpan w:val="3"/>
            <w:shd w:val="clear" w:color="auto" w:fill="auto"/>
          </w:tcPr>
          <w:p w14:paraId="43679BA0" w14:textId="77777777" w:rsidR="00D17B90" w:rsidRPr="005F70FB" w:rsidRDefault="00D17B90" w:rsidP="00D17B90">
            <w:pPr>
              <w:pStyle w:val="Text"/>
            </w:pPr>
            <w:r w:rsidRPr="005F70FB">
              <w:t>Natalia:</w:t>
            </w:r>
          </w:p>
        </w:tc>
        <w:tc>
          <w:tcPr>
            <w:tcW w:w="451" w:type="dxa"/>
            <w:gridSpan w:val="3"/>
            <w:shd w:val="clear" w:color="auto" w:fill="auto"/>
          </w:tcPr>
          <w:p w14:paraId="78CA26B5" w14:textId="77777777" w:rsidR="00D17B90" w:rsidRPr="005F70FB" w:rsidRDefault="00D17B90" w:rsidP="00D17B90">
            <w:pPr>
              <w:pStyle w:val="Text"/>
            </w:pPr>
            <w:r w:rsidRPr="005F70FB">
              <w:t>o,</w:t>
            </w:r>
          </w:p>
        </w:tc>
        <w:tc>
          <w:tcPr>
            <w:tcW w:w="529" w:type="dxa"/>
            <w:gridSpan w:val="4"/>
            <w:shd w:val="clear" w:color="auto" w:fill="auto"/>
          </w:tcPr>
          <w:p w14:paraId="7E3BE8EF" w14:textId="77777777" w:rsidR="00D17B90" w:rsidRPr="005F70FB" w:rsidRDefault="00D17B90" w:rsidP="00D17B90">
            <w:pPr>
              <w:pStyle w:val="Text"/>
            </w:pPr>
            <w:r w:rsidRPr="005F70FB">
              <w:t>kalo</w:t>
            </w:r>
          </w:p>
        </w:tc>
        <w:tc>
          <w:tcPr>
            <w:tcW w:w="834" w:type="dxa"/>
            <w:gridSpan w:val="4"/>
            <w:shd w:val="clear" w:color="auto" w:fill="auto"/>
          </w:tcPr>
          <w:p w14:paraId="5B640A57" w14:textId="77777777" w:rsidR="00D17B90" w:rsidRPr="005F70FB" w:rsidRDefault="00D17B90" w:rsidP="00D17B90">
            <w:pPr>
              <w:pStyle w:val="Text"/>
            </w:pPr>
            <w:r w:rsidRPr="005F70FB">
              <w:t>begitu</w:t>
            </w:r>
          </w:p>
        </w:tc>
        <w:tc>
          <w:tcPr>
            <w:tcW w:w="784" w:type="dxa"/>
            <w:gridSpan w:val="3"/>
            <w:shd w:val="clear" w:color="auto" w:fill="auto"/>
          </w:tcPr>
          <w:p w14:paraId="27ED8CA4" w14:textId="77777777" w:rsidR="00D17B90" w:rsidRPr="005F70FB" w:rsidRDefault="00D17B90" w:rsidP="00D17B90">
            <w:pPr>
              <w:pStyle w:val="Text"/>
            </w:pPr>
            <w:r w:rsidRPr="005F70FB">
              <w:t>siang,</w:t>
            </w:r>
          </w:p>
        </w:tc>
        <w:tc>
          <w:tcPr>
            <w:tcW w:w="706" w:type="dxa"/>
            <w:gridSpan w:val="2"/>
            <w:shd w:val="clear" w:color="auto" w:fill="auto"/>
          </w:tcPr>
          <w:p w14:paraId="5F392BAB" w14:textId="77777777" w:rsidR="00D17B90" w:rsidRPr="005F70FB" w:rsidRDefault="00D17B90" w:rsidP="00D17B90">
            <w:pPr>
              <w:pStyle w:val="Text"/>
            </w:pPr>
            <w:r w:rsidRPr="005F70FB">
              <w:t>tu</w:t>
            </w:r>
          </w:p>
        </w:tc>
        <w:tc>
          <w:tcPr>
            <w:tcW w:w="567" w:type="dxa"/>
            <w:gridSpan w:val="2"/>
            <w:shd w:val="clear" w:color="auto" w:fill="auto"/>
          </w:tcPr>
          <w:p w14:paraId="2F4D32E3" w14:textId="77777777" w:rsidR="00D17B90" w:rsidRPr="005F70FB" w:rsidRDefault="00D17B90" w:rsidP="00D17B90">
            <w:pPr>
              <w:pStyle w:val="Text"/>
            </w:pPr>
            <w:r w:rsidRPr="005F70FB">
              <w:t>yang,</w:t>
            </w:r>
          </w:p>
        </w:tc>
        <w:tc>
          <w:tcPr>
            <w:tcW w:w="489" w:type="dxa"/>
            <w:gridSpan w:val="3"/>
            <w:shd w:val="clear" w:color="auto" w:fill="auto"/>
          </w:tcPr>
          <w:p w14:paraId="3FA5FA4B" w14:textId="77777777" w:rsidR="00D17B90" w:rsidRPr="005F70FB" w:rsidRDefault="00D17B90" w:rsidP="00D17B90">
            <w:pPr>
              <w:pStyle w:val="Text"/>
            </w:pPr>
            <w:r w:rsidRPr="005F70FB">
              <w:t>sa,</w:t>
            </w:r>
          </w:p>
        </w:tc>
        <w:tc>
          <w:tcPr>
            <w:tcW w:w="912" w:type="dxa"/>
            <w:gridSpan w:val="3"/>
            <w:shd w:val="clear" w:color="auto" w:fill="auto"/>
          </w:tcPr>
          <w:p w14:paraId="5D7FE231" w14:textId="77777777" w:rsidR="00D17B90" w:rsidRPr="005F70FB" w:rsidRDefault="00D17B90" w:rsidP="00D17B90">
            <w:pPr>
              <w:pStyle w:val="Text"/>
            </w:pPr>
            <w:r w:rsidRPr="005F70FB">
              <w:t>siri</w:t>
            </w:r>
          </w:p>
        </w:tc>
      </w:tr>
      <w:tr w:rsidR="00AC23C4" w:rsidRPr="005F70FB" w14:paraId="5E3AD16D" w14:textId="77777777" w:rsidTr="004E5A52">
        <w:tc>
          <w:tcPr>
            <w:tcW w:w="707" w:type="dxa"/>
            <w:shd w:val="clear" w:color="auto" w:fill="auto"/>
          </w:tcPr>
          <w:p w14:paraId="6273BF34" w14:textId="77777777" w:rsidR="00D17B90" w:rsidRPr="005F70FB" w:rsidRDefault="00D17B90" w:rsidP="00D17B90">
            <w:pPr>
              <w:pStyle w:val="GlossEng2ptafter"/>
            </w:pPr>
          </w:p>
        </w:tc>
        <w:tc>
          <w:tcPr>
            <w:tcW w:w="794" w:type="dxa"/>
            <w:gridSpan w:val="3"/>
            <w:shd w:val="clear" w:color="auto" w:fill="auto"/>
          </w:tcPr>
          <w:p w14:paraId="0D7B2661" w14:textId="77777777" w:rsidR="00D17B90" w:rsidRPr="005F70FB" w:rsidRDefault="00D17B90" w:rsidP="00D17B90">
            <w:pPr>
              <w:pStyle w:val="GlossEng2ptafter"/>
            </w:pPr>
          </w:p>
        </w:tc>
        <w:tc>
          <w:tcPr>
            <w:tcW w:w="451" w:type="dxa"/>
            <w:gridSpan w:val="3"/>
            <w:shd w:val="clear" w:color="auto" w:fill="auto"/>
          </w:tcPr>
          <w:p w14:paraId="487C0DB6" w14:textId="77777777" w:rsidR="00D17B90" w:rsidRPr="005F70FB" w:rsidRDefault="00D17B90" w:rsidP="00D17B90">
            <w:pPr>
              <w:pStyle w:val="GlossEng2ptafter"/>
            </w:pPr>
            <w:r w:rsidRPr="005F70FB">
              <w:t>oh!</w:t>
            </w:r>
          </w:p>
        </w:tc>
        <w:tc>
          <w:tcPr>
            <w:tcW w:w="529" w:type="dxa"/>
            <w:gridSpan w:val="4"/>
            <w:shd w:val="clear" w:color="auto" w:fill="auto"/>
          </w:tcPr>
          <w:p w14:paraId="5A26DAFA" w14:textId="77777777" w:rsidR="00D17B90" w:rsidRPr="005F70FB" w:rsidRDefault="00D17B90" w:rsidP="00D17B90">
            <w:pPr>
              <w:pStyle w:val="GlossEng2ptafter"/>
            </w:pPr>
            <w:r w:rsidRPr="005F70FB">
              <w:t>if</w:t>
            </w:r>
          </w:p>
        </w:tc>
        <w:tc>
          <w:tcPr>
            <w:tcW w:w="834" w:type="dxa"/>
            <w:gridSpan w:val="4"/>
            <w:shd w:val="clear" w:color="auto" w:fill="auto"/>
          </w:tcPr>
          <w:p w14:paraId="1FAB9D30" w14:textId="77777777" w:rsidR="00D17B90" w:rsidRPr="005F70FB" w:rsidRDefault="00D17B90" w:rsidP="00D17B90">
            <w:pPr>
              <w:pStyle w:val="GlossEng2ptafter"/>
            </w:pPr>
            <w:r w:rsidRPr="005F70FB">
              <w:t>like.that</w:t>
            </w:r>
          </w:p>
        </w:tc>
        <w:tc>
          <w:tcPr>
            <w:tcW w:w="784" w:type="dxa"/>
            <w:gridSpan w:val="3"/>
            <w:shd w:val="clear" w:color="auto" w:fill="auto"/>
          </w:tcPr>
          <w:p w14:paraId="15B9F14A" w14:textId="77777777" w:rsidR="00D17B90" w:rsidRPr="005F70FB" w:rsidRDefault="00D17B90" w:rsidP="00D17B90">
            <w:pPr>
              <w:pStyle w:val="GlossEng2ptafter"/>
            </w:pPr>
            <w:r w:rsidRPr="005F70FB">
              <w:t>midday</w:t>
            </w:r>
          </w:p>
        </w:tc>
        <w:tc>
          <w:tcPr>
            <w:tcW w:w="706" w:type="dxa"/>
            <w:gridSpan w:val="2"/>
            <w:shd w:val="clear" w:color="auto" w:fill="auto"/>
          </w:tcPr>
          <w:p w14:paraId="196A55DD" w14:textId="77777777" w:rsidR="00D17B90" w:rsidRPr="005F70FB" w:rsidRDefault="00D17B90" w:rsidP="00D17B90">
            <w:pPr>
              <w:pStyle w:val="GlossEng2ptafter"/>
            </w:pPr>
            <w:r w:rsidRPr="005F70FB">
              <w:rPr>
                <w:rStyle w:val="ChSmallCaps"/>
              </w:rPr>
              <w:t>d.dist</w:t>
            </w:r>
          </w:p>
        </w:tc>
        <w:tc>
          <w:tcPr>
            <w:tcW w:w="567" w:type="dxa"/>
            <w:gridSpan w:val="2"/>
            <w:shd w:val="clear" w:color="auto" w:fill="auto"/>
          </w:tcPr>
          <w:p w14:paraId="1F6CB8AF" w14:textId="77777777" w:rsidR="00D17B90" w:rsidRPr="005F70FB" w:rsidRDefault="00D17B90" w:rsidP="00D17B90">
            <w:pPr>
              <w:pStyle w:val="GlossEng2ptafter"/>
            </w:pPr>
            <w:r w:rsidRPr="005F70FB">
              <w:rPr>
                <w:rStyle w:val="ChSmallCaps"/>
              </w:rPr>
              <w:t>rel</w:t>
            </w:r>
          </w:p>
        </w:tc>
        <w:tc>
          <w:tcPr>
            <w:tcW w:w="489" w:type="dxa"/>
            <w:gridSpan w:val="3"/>
            <w:shd w:val="clear" w:color="auto" w:fill="auto"/>
          </w:tcPr>
          <w:p w14:paraId="28F5CA4C" w14:textId="77777777" w:rsidR="00D17B90" w:rsidRPr="005F70FB" w:rsidRDefault="00D17B90" w:rsidP="00D17B90">
            <w:pPr>
              <w:pStyle w:val="GlossEng2ptafter"/>
            </w:pPr>
            <w:r w:rsidRPr="005F70FB">
              <w:rPr>
                <w:rStyle w:val="ChSmallCaps"/>
              </w:rPr>
              <w:t>1sg</w:t>
            </w:r>
          </w:p>
        </w:tc>
        <w:tc>
          <w:tcPr>
            <w:tcW w:w="912" w:type="dxa"/>
            <w:gridSpan w:val="3"/>
            <w:shd w:val="clear" w:color="auto" w:fill="auto"/>
          </w:tcPr>
          <w:p w14:paraId="785E8C57" w14:textId="77777777" w:rsidR="00D17B90" w:rsidRPr="005F70FB" w:rsidRDefault="00D17B90" w:rsidP="00D17B90">
            <w:pPr>
              <w:pStyle w:val="GlossEng2ptafter"/>
            </w:pPr>
            <w:r w:rsidRPr="005F70FB">
              <w:t>betel.vine</w:t>
            </w:r>
          </w:p>
        </w:tc>
      </w:tr>
      <w:tr w:rsidR="00AC23C4" w:rsidRPr="005F70FB" w14:paraId="0E666A22" w14:textId="77777777" w:rsidTr="004E5A52">
        <w:trPr>
          <w:gridAfter w:val="1"/>
          <w:wAfter w:w="416" w:type="dxa"/>
        </w:trPr>
        <w:tc>
          <w:tcPr>
            <w:tcW w:w="707" w:type="dxa"/>
            <w:shd w:val="clear" w:color="auto" w:fill="auto"/>
          </w:tcPr>
          <w:p w14:paraId="11812B20" w14:textId="77777777" w:rsidR="00D17B90" w:rsidRPr="005F70FB" w:rsidRDefault="00D17B90" w:rsidP="00D17B90">
            <w:pPr>
              <w:pStyle w:val="O0Nwnext"/>
            </w:pPr>
          </w:p>
        </w:tc>
        <w:tc>
          <w:tcPr>
            <w:tcW w:w="488" w:type="dxa"/>
            <w:shd w:val="clear" w:color="auto" w:fill="auto"/>
          </w:tcPr>
          <w:p w14:paraId="23602D03" w14:textId="77777777" w:rsidR="00D17B90" w:rsidRPr="005F70FB" w:rsidRDefault="00D17B90" w:rsidP="00D17B90">
            <w:pPr>
              <w:pStyle w:val="Text"/>
            </w:pPr>
            <w:r w:rsidRPr="005F70FB">
              <w:t>sa</w:t>
            </w:r>
          </w:p>
        </w:tc>
        <w:tc>
          <w:tcPr>
            <w:tcW w:w="605" w:type="dxa"/>
            <w:gridSpan w:val="4"/>
            <w:shd w:val="clear" w:color="auto" w:fill="auto"/>
          </w:tcPr>
          <w:p w14:paraId="3BABA362" w14:textId="77777777" w:rsidR="00D17B90" w:rsidRPr="005F70FB" w:rsidRDefault="00D17B90" w:rsidP="00D17B90">
            <w:pPr>
              <w:pStyle w:val="Text"/>
            </w:pPr>
            <w:r w:rsidRPr="005F70FB">
              <w:t>bawa</w:t>
            </w:r>
          </w:p>
        </w:tc>
        <w:tc>
          <w:tcPr>
            <w:tcW w:w="373" w:type="dxa"/>
            <w:gridSpan w:val="2"/>
            <w:shd w:val="clear" w:color="auto" w:fill="auto"/>
          </w:tcPr>
          <w:p w14:paraId="42A7B188" w14:textId="77777777" w:rsidR="00D17B90" w:rsidRPr="005F70FB" w:rsidRDefault="00D17B90" w:rsidP="00D17B90">
            <w:pPr>
              <w:pStyle w:val="Text"/>
            </w:pPr>
            <w:r w:rsidRPr="005F70FB">
              <w:t>ke</w:t>
            </w:r>
          </w:p>
        </w:tc>
        <w:tc>
          <w:tcPr>
            <w:tcW w:w="688" w:type="dxa"/>
            <w:gridSpan w:val="5"/>
            <w:shd w:val="clear" w:color="auto" w:fill="auto"/>
          </w:tcPr>
          <w:p w14:paraId="36527A76" w14:textId="77777777" w:rsidR="00D17B90" w:rsidRPr="005F70FB" w:rsidRDefault="00D17B90" w:rsidP="00D17B90">
            <w:pPr>
              <w:pStyle w:val="Text"/>
            </w:pPr>
            <w:r w:rsidRPr="005F70FB">
              <w:t>sana</w:t>
            </w:r>
          </w:p>
        </w:tc>
        <w:tc>
          <w:tcPr>
            <w:tcW w:w="590" w:type="dxa"/>
            <w:gridSpan w:val="3"/>
            <w:shd w:val="clear" w:color="auto" w:fill="auto"/>
          </w:tcPr>
          <w:p w14:paraId="1530C25C" w14:textId="77777777" w:rsidR="00D17B90" w:rsidRPr="005F70FB" w:rsidRDefault="00D17B90" w:rsidP="00D17B90">
            <w:pPr>
              <w:pStyle w:val="Text"/>
            </w:pPr>
            <w:r w:rsidRPr="005F70FB">
              <w:t>dulu,</w:t>
            </w:r>
          </w:p>
        </w:tc>
        <w:tc>
          <w:tcPr>
            <w:tcW w:w="762" w:type="dxa"/>
            <w:gridSpan w:val="3"/>
            <w:shd w:val="clear" w:color="auto" w:fill="auto"/>
          </w:tcPr>
          <w:p w14:paraId="0A9CED76" w14:textId="77777777" w:rsidR="00D17B90" w:rsidRPr="005F70FB" w:rsidRDefault="00D17B90" w:rsidP="00D17B90">
            <w:pPr>
              <w:pStyle w:val="Text"/>
            </w:pPr>
            <w:r w:rsidRPr="005F70FB">
              <w:t>depang</w:t>
            </w:r>
          </w:p>
        </w:tc>
        <w:tc>
          <w:tcPr>
            <w:tcW w:w="590" w:type="dxa"/>
            <w:shd w:val="clear" w:color="auto" w:fill="auto"/>
          </w:tcPr>
          <w:p w14:paraId="414E7786" w14:textId="77777777" w:rsidR="00D17B90" w:rsidRPr="005F70FB" w:rsidRDefault="00D17B90" w:rsidP="00D17B90">
            <w:pPr>
              <w:pStyle w:val="Text"/>
            </w:pPr>
            <w:r w:rsidRPr="005F70FB">
              <w:t>dulu,</w:t>
            </w:r>
          </w:p>
        </w:tc>
        <w:tc>
          <w:tcPr>
            <w:tcW w:w="777" w:type="dxa"/>
            <w:gridSpan w:val="4"/>
            <w:shd w:val="clear" w:color="auto" w:fill="auto"/>
          </w:tcPr>
          <w:p w14:paraId="7A4C173C" w14:textId="77777777" w:rsidR="00D17B90" w:rsidRPr="005F70FB" w:rsidRDefault="00D17B90" w:rsidP="00D17B90">
            <w:pPr>
              <w:pStyle w:val="Text"/>
            </w:pPr>
            <w:r w:rsidRPr="005F70FB">
              <w:t>ini</w:t>
            </w:r>
          </w:p>
        </w:tc>
        <w:tc>
          <w:tcPr>
            <w:tcW w:w="777" w:type="dxa"/>
            <w:gridSpan w:val="3"/>
            <w:shd w:val="clear" w:color="auto" w:fill="auto"/>
          </w:tcPr>
          <w:p w14:paraId="5424448B" w14:textId="77777777" w:rsidR="00D17B90" w:rsidRPr="005F70FB" w:rsidRDefault="00D17B90" w:rsidP="00D17B90">
            <w:pPr>
              <w:pStyle w:val="Text"/>
            </w:pPr>
            <w:r w:rsidRPr="005F70FB">
              <w:t>su</w:t>
            </w:r>
          </w:p>
        </w:tc>
      </w:tr>
      <w:tr w:rsidR="004E5A52" w:rsidRPr="005F70FB" w14:paraId="2BDDEC26" w14:textId="77777777" w:rsidTr="004E5A52">
        <w:trPr>
          <w:gridAfter w:val="1"/>
          <w:wAfter w:w="416" w:type="dxa"/>
        </w:trPr>
        <w:tc>
          <w:tcPr>
            <w:tcW w:w="707" w:type="dxa"/>
            <w:shd w:val="clear" w:color="auto" w:fill="auto"/>
          </w:tcPr>
          <w:p w14:paraId="0A024178" w14:textId="77777777" w:rsidR="004E5A52" w:rsidRPr="005F70FB" w:rsidRDefault="004E5A52" w:rsidP="004E5A52">
            <w:pPr>
              <w:pStyle w:val="GlossEng2ptafter"/>
            </w:pPr>
          </w:p>
        </w:tc>
        <w:tc>
          <w:tcPr>
            <w:tcW w:w="488" w:type="dxa"/>
            <w:shd w:val="clear" w:color="auto" w:fill="auto"/>
          </w:tcPr>
          <w:p w14:paraId="13964507" w14:textId="77777777" w:rsidR="004E5A52" w:rsidRPr="005F70FB" w:rsidRDefault="004E5A52" w:rsidP="004E5A52">
            <w:pPr>
              <w:pStyle w:val="GlossEng2ptafter"/>
            </w:pPr>
            <w:r w:rsidRPr="005F70FB">
              <w:rPr>
                <w:rStyle w:val="ChSmallCaps"/>
              </w:rPr>
              <w:t>1sg</w:t>
            </w:r>
          </w:p>
        </w:tc>
        <w:tc>
          <w:tcPr>
            <w:tcW w:w="605" w:type="dxa"/>
            <w:gridSpan w:val="4"/>
            <w:shd w:val="clear" w:color="auto" w:fill="auto"/>
          </w:tcPr>
          <w:p w14:paraId="06E2EC5F" w14:textId="77777777" w:rsidR="004E5A52" w:rsidRPr="005F70FB" w:rsidRDefault="004E5A52" w:rsidP="004E5A52">
            <w:pPr>
              <w:pStyle w:val="GlossEng2ptafter"/>
            </w:pPr>
            <w:r w:rsidRPr="005F70FB">
              <w:t>bring</w:t>
            </w:r>
          </w:p>
        </w:tc>
        <w:tc>
          <w:tcPr>
            <w:tcW w:w="373" w:type="dxa"/>
            <w:gridSpan w:val="2"/>
            <w:shd w:val="clear" w:color="auto" w:fill="auto"/>
          </w:tcPr>
          <w:p w14:paraId="4A92AF49" w14:textId="77777777" w:rsidR="004E5A52" w:rsidRPr="005F70FB" w:rsidRDefault="004E5A52" w:rsidP="004E5A52">
            <w:pPr>
              <w:pStyle w:val="GlossEng2ptafter"/>
            </w:pPr>
            <w:r w:rsidRPr="005F70FB">
              <w:t>to</w:t>
            </w:r>
          </w:p>
        </w:tc>
        <w:tc>
          <w:tcPr>
            <w:tcW w:w="688" w:type="dxa"/>
            <w:gridSpan w:val="5"/>
            <w:shd w:val="clear" w:color="auto" w:fill="auto"/>
          </w:tcPr>
          <w:p w14:paraId="785B54E3" w14:textId="77777777" w:rsidR="004E5A52" w:rsidRPr="005F70FB" w:rsidRDefault="004E5A52" w:rsidP="004E5A52">
            <w:pPr>
              <w:pStyle w:val="GlossEng2ptafter"/>
            </w:pPr>
            <w:r w:rsidRPr="005F70FB">
              <w:rPr>
                <w:rStyle w:val="ChSmallCaps"/>
              </w:rPr>
              <w:t>l.dist</w:t>
            </w:r>
          </w:p>
        </w:tc>
        <w:tc>
          <w:tcPr>
            <w:tcW w:w="590" w:type="dxa"/>
            <w:gridSpan w:val="3"/>
            <w:shd w:val="clear" w:color="auto" w:fill="auto"/>
          </w:tcPr>
          <w:p w14:paraId="62D492B5" w14:textId="50FD5BC6" w:rsidR="004E5A52" w:rsidRPr="005F70FB" w:rsidRDefault="004E5A52" w:rsidP="004E5A52">
            <w:pPr>
              <w:pStyle w:val="GlossEng2ptafter"/>
            </w:pPr>
            <w:r>
              <w:t>first</w:t>
            </w:r>
          </w:p>
        </w:tc>
        <w:tc>
          <w:tcPr>
            <w:tcW w:w="762" w:type="dxa"/>
            <w:gridSpan w:val="3"/>
            <w:shd w:val="clear" w:color="auto" w:fill="auto"/>
          </w:tcPr>
          <w:p w14:paraId="100D088B" w14:textId="77777777" w:rsidR="004E5A52" w:rsidRPr="005F70FB" w:rsidRDefault="004E5A52" w:rsidP="004E5A52">
            <w:pPr>
              <w:pStyle w:val="GlossEng2ptafter"/>
            </w:pPr>
            <w:r w:rsidRPr="005F70FB">
              <w:t>front</w:t>
            </w:r>
          </w:p>
        </w:tc>
        <w:tc>
          <w:tcPr>
            <w:tcW w:w="590" w:type="dxa"/>
            <w:shd w:val="clear" w:color="auto" w:fill="auto"/>
          </w:tcPr>
          <w:p w14:paraId="5F0D675A" w14:textId="5A66F66D" w:rsidR="004E5A52" w:rsidRPr="005F70FB" w:rsidRDefault="004E5A52" w:rsidP="004E5A52">
            <w:pPr>
              <w:pStyle w:val="GlossEng2ptafter"/>
            </w:pPr>
            <w:r>
              <w:t>first</w:t>
            </w:r>
          </w:p>
        </w:tc>
        <w:tc>
          <w:tcPr>
            <w:tcW w:w="777" w:type="dxa"/>
            <w:gridSpan w:val="4"/>
            <w:shd w:val="clear" w:color="auto" w:fill="auto"/>
          </w:tcPr>
          <w:p w14:paraId="2042E401" w14:textId="77777777" w:rsidR="004E5A52" w:rsidRPr="005F70FB" w:rsidRDefault="004E5A52" w:rsidP="004E5A52">
            <w:pPr>
              <w:pStyle w:val="GlossEng2ptafter"/>
            </w:pPr>
            <w:r w:rsidRPr="005F70FB">
              <w:rPr>
                <w:rStyle w:val="ChSmallCaps"/>
              </w:rPr>
              <w:t>d.prox</w:t>
            </w:r>
          </w:p>
        </w:tc>
        <w:tc>
          <w:tcPr>
            <w:tcW w:w="777" w:type="dxa"/>
            <w:gridSpan w:val="3"/>
            <w:shd w:val="clear" w:color="auto" w:fill="auto"/>
          </w:tcPr>
          <w:p w14:paraId="4131BAF4" w14:textId="77777777" w:rsidR="004E5A52" w:rsidRPr="005F70FB" w:rsidRDefault="004E5A52" w:rsidP="004E5A52">
            <w:pPr>
              <w:pStyle w:val="GlossEng2ptafter"/>
            </w:pPr>
            <w:r w:rsidRPr="005F70FB">
              <w:t>already</w:t>
            </w:r>
          </w:p>
        </w:tc>
      </w:tr>
      <w:tr w:rsidR="004E5A52" w:rsidRPr="005F70FB" w14:paraId="575A332F" w14:textId="77777777" w:rsidTr="004E5A52">
        <w:trPr>
          <w:gridAfter w:val="2"/>
          <w:wAfter w:w="602" w:type="dxa"/>
        </w:trPr>
        <w:tc>
          <w:tcPr>
            <w:tcW w:w="707" w:type="dxa"/>
            <w:shd w:val="clear" w:color="auto" w:fill="auto"/>
          </w:tcPr>
          <w:p w14:paraId="7BB9288C" w14:textId="77777777" w:rsidR="004E5A52" w:rsidRPr="005F70FB" w:rsidRDefault="004E5A52" w:rsidP="004E5A52">
            <w:pPr>
              <w:pStyle w:val="O0Nwnext"/>
            </w:pPr>
          </w:p>
        </w:tc>
        <w:tc>
          <w:tcPr>
            <w:tcW w:w="571" w:type="dxa"/>
            <w:gridSpan w:val="2"/>
            <w:shd w:val="clear" w:color="auto" w:fill="auto"/>
          </w:tcPr>
          <w:p w14:paraId="09556C4A" w14:textId="77777777" w:rsidR="004E5A52" w:rsidRPr="005F70FB" w:rsidRDefault="004E5A52" w:rsidP="004E5A52">
            <w:pPr>
              <w:pStyle w:val="Text"/>
            </w:pPr>
            <w:r w:rsidRPr="005F70FB">
              <w:t>mo</w:t>
            </w:r>
          </w:p>
        </w:tc>
        <w:tc>
          <w:tcPr>
            <w:tcW w:w="950" w:type="dxa"/>
            <w:gridSpan w:val="6"/>
            <w:shd w:val="clear" w:color="auto" w:fill="auto"/>
          </w:tcPr>
          <w:p w14:paraId="2D27F5E0" w14:textId="77777777" w:rsidR="004E5A52" w:rsidRPr="005F70FB" w:rsidRDefault="004E5A52" w:rsidP="004E5A52">
            <w:pPr>
              <w:pStyle w:val="Text"/>
            </w:pPr>
            <w:r w:rsidRPr="005F70FB">
              <w:t>sore</w:t>
            </w:r>
          </w:p>
        </w:tc>
        <w:tc>
          <w:tcPr>
            <w:tcW w:w="534" w:type="dxa"/>
            <w:gridSpan w:val="3"/>
            <w:shd w:val="clear" w:color="auto" w:fill="auto"/>
          </w:tcPr>
          <w:p w14:paraId="7110658B" w14:textId="77777777" w:rsidR="004E5A52" w:rsidRPr="005F70FB" w:rsidRDefault="004E5A52" w:rsidP="004E5A52">
            <w:pPr>
              <w:pStyle w:val="Text"/>
            </w:pPr>
            <w:r w:rsidRPr="005F70FB">
              <w:t>jadi,</w:t>
            </w:r>
          </w:p>
        </w:tc>
        <w:tc>
          <w:tcPr>
            <w:tcW w:w="489" w:type="dxa"/>
            <w:gridSpan w:val="2"/>
            <w:shd w:val="clear" w:color="auto" w:fill="auto"/>
          </w:tcPr>
          <w:p w14:paraId="1D14772A" w14:textId="77777777" w:rsidR="004E5A52" w:rsidRPr="005F70FB" w:rsidRDefault="004E5A52" w:rsidP="004E5A52">
            <w:pPr>
              <w:pStyle w:val="Text"/>
            </w:pPr>
            <w:r w:rsidRPr="005F70FB">
              <w:t>sa</w:t>
            </w:r>
          </w:p>
        </w:tc>
        <w:tc>
          <w:tcPr>
            <w:tcW w:w="695" w:type="dxa"/>
            <w:gridSpan w:val="3"/>
            <w:shd w:val="clear" w:color="auto" w:fill="auto"/>
          </w:tcPr>
          <w:p w14:paraId="352C4EDD" w14:textId="77777777" w:rsidR="004E5A52" w:rsidRPr="005F70FB" w:rsidRDefault="004E5A52" w:rsidP="004E5A52">
            <w:pPr>
              <w:pStyle w:val="Text"/>
            </w:pPr>
            <w:r w:rsidRPr="005F70FB">
              <w:t>masak</w:t>
            </w:r>
          </w:p>
        </w:tc>
        <w:tc>
          <w:tcPr>
            <w:tcW w:w="951" w:type="dxa"/>
            <w:gridSpan w:val="4"/>
            <w:shd w:val="clear" w:color="auto" w:fill="auto"/>
          </w:tcPr>
          <w:p w14:paraId="7FDA4E7F" w14:textId="77777777" w:rsidR="004E5A52" w:rsidRPr="005F70FB" w:rsidRDefault="004E5A52" w:rsidP="004E5A52">
            <w:pPr>
              <w:pStyle w:val="Text"/>
            </w:pPr>
            <w:r w:rsidRPr="005F70FB">
              <w:t>sayur</w:t>
            </w:r>
          </w:p>
        </w:tc>
        <w:tc>
          <w:tcPr>
            <w:tcW w:w="623" w:type="dxa"/>
            <w:gridSpan w:val="2"/>
            <w:shd w:val="clear" w:color="auto" w:fill="auto"/>
          </w:tcPr>
          <w:p w14:paraId="750252A6" w14:textId="77777777" w:rsidR="004E5A52" w:rsidRPr="005F70FB" w:rsidRDefault="004E5A52" w:rsidP="004E5A52">
            <w:pPr>
              <w:pStyle w:val="Text"/>
            </w:pPr>
            <w:r w:rsidRPr="005F70FB">
              <w:t>[</w:t>
            </w:r>
            <w:r w:rsidRPr="005F70FB">
              <w:rPr>
                <w:rStyle w:val="ChSmallCaps"/>
              </w:rPr>
              <w:t>up</w:t>
            </w:r>
            <w:r w:rsidRPr="005F70FB">
              <w:t>],</w:t>
            </w:r>
          </w:p>
        </w:tc>
        <w:tc>
          <w:tcPr>
            <w:tcW w:w="651" w:type="dxa"/>
            <w:gridSpan w:val="3"/>
            <w:shd w:val="clear" w:color="auto" w:fill="auto"/>
          </w:tcPr>
          <w:p w14:paraId="75299586" w14:textId="77777777" w:rsidR="004E5A52" w:rsidRPr="005F70FB" w:rsidRDefault="004E5A52" w:rsidP="004E5A52">
            <w:pPr>
              <w:pStyle w:val="Text"/>
            </w:pPr>
            <w:r w:rsidRPr="005F70FB">
              <w:t>bapa</w:t>
            </w:r>
          </w:p>
        </w:tc>
      </w:tr>
      <w:tr w:rsidR="004E5A52" w:rsidRPr="005F70FB" w14:paraId="7E9C32DC" w14:textId="77777777" w:rsidTr="004E5A52">
        <w:trPr>
          <w:gridAfter w:val="2"/>
          <w:wAfter w:w="602" w:type="dxa"/>
        </w:trPr>
        <w:tc>
          <w:tcPr>
            <w:tcW w:w="707" w:type="dxa"/>
            <w:shd w:val="clear" w:color="auto" w:fill="auto"/>
          </w:tcPr>
          <w:p w14:paraId="3A6A7581" w14:textId="77777777" w:rsidR="004E5A52" w:rsidRPr="005F70FB" w:rsidRDefault="004E5A52" w:rsidP="004E5A52">
            <w:pPr>
              <w:pStyle w:val="GlossEng2ptafter"/>
            </w:pPr>
          </w:p>
        </w:tc>
        <w:tc>
          <w:tcPr>
            <w:tcW w:w="571" w:type="dxa"/>
            <w:gridSpan w:val="2"/>
            <w:shd w:val="clear" w:color="auto" w:fill="auto"/>
          </w:tcPr>
          <w:p w14:paraId="212AB121" w14:textId="77777777" w:rsidR="004E5A52" w:rsidRPr="005F70FB" w:rsidRDefault="004E5A52" w:rsidP="004E5A52">
            <w:pPr>
              <w:pStyle w:val="GlossEng2ptafter"/>
            </w:pPr>
            <w:r w:rsidRPr="005F70FB">
              <w:t>want</w:t>
            </w:r>
          </w:p>
        </w:tc>
        <w:tc>
          <w:tcPr>
            <w:tcW w:w="950" w:type="dxa"/>
            <w:gridSpan w:val="6"/>
            <w:shd w:val="clear" w:color="auto" w:fill="auto"/>
          </w:tcPr>
          <w:p w14:paraId="7DD9FB9A" w14:textId="77777777" w:rsidR="004E5A52" w:rsidRPr="005F70FB" w:rsidRDefault="004E5A52" w:rsidP="004E5A52">
            <w:pPr>
              <w:pStyle w:val="GlossEng2ptafter"/>
            </w:pPr>
            <w:r w:rsidRPr="005F70FB">
              <w:t>afternoon</w:t>
            </w:r>
          </w:p>
        </w:tc>
        <w:tc>
          <w:tcPr>
            <w:tcW w:w="534" w:type="dxa"/>
            <w:gridSpan w:val="3"/>
            <w:shd w:val="clear" w:color="auto" w:fill="auto"/>
          </w:tcPr>
          <w:p w14:paraId="2E964120" w14:textId="77777777" w:rsidR="004E5A52" w:rsidRPr="005F70FB" w:rsidRDefault="004E5A52" w:rsidP="004E5A52">
            <w:pPr>
              <w:pStyle w:val="GlossEng2ptafter"/>
            </w:pPr>
            <w:r w:rsidRPr="005F70FB">
              <w:t>so</w:t>
            </w:r>
          </w:p>
        </w:tc>
        <w:tc>
          <w:tcPr>
            <w:tcW w:w="489" w:type="dxa"/>
            <w:gridSpan w:val="2"/>
            <w:shd w:val="clear" w:color="auto" w:fill="auto"/>
          </w:tcPr>
          <w:p w14:paraId="554D3DF8" w14:textId="77777777" w:rsidR="004E5A52" w:rsidRPr="005F70FB" w:rsidRDefault="004E5A52" w:rsidP="004E5A52">
            <w:pPr>
              <w:pStyle w:val="GlossEng2ptafter"/>
            </w:pPr>
            <w:r w:rsidRPr="005F70FB">
              <w:rPr>
                <w:rStyle w:val="ChSmallCaps"/>
              </w:rPr>
              <w:t>1sg</w:t>
            </w:r>
          </w:p>
        </w:tc>
        <w:tc>
          <w:tcPr>
            <w:tcW w:w="695" w:type="dxa"/>
            <w:gridSpan w:val="3"/>
            <w:shd w:val="clear" w:color="auto" w:fill="auto"/>
          </w:tcPr>
          <w:p w14:paraId="0F4F28AA" w14:textId="77777777" w:rsidR="004E5A52" w:rsidRPr="005F70FB" w:rsidRDefault="004E5A52" w:rsidP="004E5A52">
            <w:pPr>
              <w:pStyle w:val="GlossEng2ptafter"/>
            </w:pPr>
            <w:r w:rsidRPr="005F70FB">
              <w:t>cook</w:t>
            </w:r>
          </w:p>
        </w:tc>
        <w:tc>
          <w:tcPr>
            <w:tcW w:w="951" w:type="dxa"/>
            <w:gridSpan w:val="4"/>
            <w:shd w:val="clear" w:color="auto" w:fill="auto"/>
          </w:tcPr>
          <w:p w14:paraId="6AD7C5DE" w14:textId="77777777" w:rsidR="004E5A52" w:rsidRPr="005F70FB" w:rsidRDefault="004E5A52" w:rsidP="004E5A52">
            <w:pPr>
              <w:pStyle w:val="GlossEng2ptafter"/>
            </w:pPr>
            <w:r w:rsidRPr="005F70FB">
              <w:t>vegetable</w:t>
            </w:r>
          </w:p>
        </w:tc>
        <w:tc>
          <w:tcPr>
            <w:tcW w:w="623" w:type="dxa"/>
            <w:gridSpan w:val="2"/>
            <w:shd w:val="clear" w:color="auto" w:fill="auto"/>
          </w:tcPr>
          <w:p w14:paraId="72CEB3C1" w14:textId="77777777" w:rsidR="004E5A52" w:rsidRPr="005F70FB" w:rsidRDefault="004E5A52" w:rsidP="004E5A52">
            <w:pPr>
              <w:pStyle w:val="GlossEng2ptafter"/>
            </w:pPr>
          </w:p>
        </w:tc>
        <w:tc>
          <w:tcPr>
            <w:tcW w:w="651" w:type="dxa"/>
            <w:gridSpan w:val="3"/>
            <w:shd w:val="clear" w:color="auto" w:fill="auto"/>
          </w:tcPr>
          <w:p w14:paraId="7ED2F8B5" w14:textId="77777777" w:rsidR="004E5A52" w:rsidRPr="005F70FB" w:rsidRDefault="004E5A52" w:rsidP="004E5A52">
            <w:pPr>
              <w:pStyle w:val="GlossEng2ptafter"/>
            </w:pPr>
            <w:r w:rsidRPr="005F70FB">
              <w:t>father</w:t>
            </w:r>
          </w:p>
        </w:tc>
      </w:tr>
      <w:tr w:rsidR="004E5A52" w:rsidRPr="005F70FB" w14:paraId="595D10C1" w14:textId="77777777" w:rsidTr="004E5A52">
        <w:trPr>
          <w:gridAfter w:val="18"/>
          <w:wAfter w:w="4298" w:type="dxa"/>
        </w:trPr>
        <w:tc>
          <w:tcPr>
            <w:tcW w:w="707" w:type="dxa"/>
            <w:shd w:val="clear" w:color="auto" w:fill="auto"/>
          </w:tcPr>
          <w:p w14:paraId="49580C8B" w14:textId="77777777" w:rsidR="004E5A52" w:rsidRPr="005F70FB" w:rsidRDefault="004E5A52" w:rsidP="004E5A52">
            <w:pPr>
              <w:pStyle w:val="O0Nwnext"/>
            </w:pPr>
          </w:p>
        </w:tc>
        <w:tc>
          <w:tcPr>
            <w:tcW w:w="488" w:type="dxa"/>
            <w:shd w:val="clear" w:color="auto" w:fill="auto"/>
          </w:tcPr>
          <w:p w14:paraId="51E61C9E" w14:textId="77777777" w:rsidR="004E5A52" w:rsidRPr="005F70FB" w:rsidRDefault="004E5A52" w:rsidP="004E5A52">
            <w:pPr>
              <w:pStyle w:val="Text"/>
            </w:pPr>
            <w:r w:rsidRPr="005F70FB">
              <w:t>dong</w:t>
            </w:r>
          </w:p>
        </w:tc>
        <w:tc>
          <w:tcPr>
            <w:tcW w:w="567" w:type="dxa"/>
            <w:gridSpan w:val="3"/>
            <w:shd w:val="clear" w:color="auto" w:fill="auto"/>
          </w:tcPr>
          <w:p w14:paraId="03E4B75D" w14:textId="77777777" w:rsidR="004E5A52" w:rsidRPr="005F70FB" w:rsidRDefault="004E5A52" w:rsidP="004E5A52">
            <w:pPr>
              <w:pStyle w:val="Text"/>
            </w:pPr>
            <w:r w:rsidRPr="005F70FB">
              <w:t>dari</w:t>
            </w:r>
          </w:p>
        </w:tc>
        <w:tc>
          <w:tcPr>
            <w:tcW w:w="713" w:type="dxa"/>
            <w:gridSpan w:val="5"/>
            <w:shd w:val="clear" w:color="auto" w:fill="auto"/>
          </w:tcPr>
          <w:p w14:paraId="785B15B7" w14:textId="77777777" w:rsidR="004E5A52" w:rsidRPr="005F70FB" w:rsidRDefault="004E5A52" w:rsidP="004E5A52">
            <w:pPr>
              <w:pStyle w:val="Text"/>
            </w:pPr>
            <w:r w:rsidRPr="005F70FB">
              <w:t>Yawar</w:t>
            </w:r>
          </w:p>
        </w:tc>
      </w:tr>
      <w:tr w:rsidR="004E5A52" w:rsidRPr="005F70FB" w14:paraId="42E3BB0D" w14:textId="77777777" w:rsidTr="004E5A52">
        <w:trPr>
          <w:gridAfter w:val="18"/>
          <w:wAfter w:w="4298" w:type="dxa"/>
        </w:trPr>
        <w:tc>
          <w:tcPr>
            <w:tcW w:w="707" w:type="dxa"/>
            <w:shd w:val="clear" w:color="auto" w:fill="auto"/>
          </w:tcPr>
          <w:p w14:paraId="62589EF1" w14:textId="77777777" w:rsidR="004E5A52" w:rsidRPr="005F70FB" w:rsidRDefault="004E5A52" w:rsidP="004E5A52">
            <w:pPr>
              <w:pStyle w:val="GlossEng"/>
            </w:pPr>
          </w:p>
        </w:tc>
        <w:tc>
          <w:tcPr>
            <w:tcW w:w="488" w:type="dxa"/>
            <w:shd w:val="clear" w:color="auto" w:fill="auto"/>
          </w:tcPr>
          <w:p w14:paraId="7CD673CA" w14:textId="77777777" w:rsidR="004E5A52" w:rsidRPr="005F70FB" w:rsidRDefault="004E5A52" w:rsidP="004E5A52">
            <w:pPr>
              <w:pStyle w:val="GlossEng"/>
            </w:pPr>
            <w:r w:rsidRPr="005F70FB">
              <w:rPr>
                <w:rStyle w:val="ChSmallCaps"/>
              </w:rPr>
              <w:t>3pl</w:t>
            </w:r>
          </w:p>
        </w:tc>
        <w:tc>
          <w:tcPr>
            <w:tcW w:w="567" w:type="dxa"/>
            <w:gridSpan w:val="3"/>
            <w:shd w:val="clear" w:color="auto" w:fill="auto"/>
          </w:tcPr>
          <w:p w14:paraId="4A251055" w14:textId="77777777" w:rsidR="004E5A52" w:rsidRPr="005F70FB" w:rsidRDefault="004E5A52" w:rsidP="004E5A52">
            <w:pPr>
              <w:pStyle w:val="GlossEng"/>
            </w:pPr>
            <w:r w:rsidRPr="005F70FB">
              <w:t>from</w:t>
            </w:r>
          </w:p>
        </w:tc>
        <w:tc>
          <w:tcPr>
            <w:tcW w:w="713" w:type="dxa"/>
            <w:gridSpan w:val="5"/>
            <w:shd w:val="clear" w:color="auto" w:fill="auto"/>
          </w:tcPr>
          <w:p w14:paraId="0AF061C7" w14:textId="77777777" w:rsidR="004E5A52" w:rsidRPr="005F70FB" w:rsidRDefault="004E5A52" w:rsidP="004E5A52">
            <w:pPr>
              <w:pStyle w:val="GlossEng"/>
            </w:pPr>
            <w:r w:rsidRPr="005F70FB">
              <w:t>Yawar</w:t>
            </w:r>
          </w:p>
        </w:tc>
      </w:tr>
    </w:tbl>
    <w:p w14:paraId="358BBE8F" w14:textId="00EE35EF" w:rsidR="00D17B90" w:rsidRPr="005F70FB" w:rsidRDefault="00D17B90" w:rsidP="00D17B90">
      <w:pPr>
        <w:pStyle w:val="FreeTranslEng"/>
      </w:pPr>
      <w:r w:rsidRPr="005F70FB">
        <w:t>Natalia: oh, if it</w:t>
      </w:r>
      <w:r w:rsidR="00B7093A" w:rsidRPr="005F70FB">
        <w:t>’</w:t>
      </w:r>
      <w:r w:rsidRPr="005F70FB">
        <w:t>s like that, (I assume the meeting was over) at midday, that</w:t>
      </w:r>
      <w:r w:rsidR="00B7093A" w:rsidRPr="005F70FB">
        <w:t>’</w:t>
      </w:r>
      <w:r w:rsidRPr="005F70FB">
        <w:t>s why, I, the betel vine I</w:t>
      </w:r>
      <w:r w:rsidR="00B7093A" w:rsidRPr="005F70FB">
        <w:t>’</w:t>
      </w:r>
      <w:r w:rsidRPr="005F70FB">
        <w:t>ll bring (it) over there first, (I</w:t>
      </w:r>
      <w:r w:rsidR="00B7093A" w:rsidRPr="005F70FB">
        <w:t>’</w:t>
      </w:r>
      <w:r w:rsidRPr="005F70FB">
        <w:t>ll bring it) to the front first, because now it</w:t>
      </w:r>
      <w:r w:rsidR="00B7093A" w:rsidRPr="005F70FB">
        <w:t>’</w:t>
      </w:r>
      <w:r w:rsidRPr="005F70FB">
        <w:t>s already turning afternoon, I</w:t>
      </w:r>
      <w:r w:rsidR="00B7093A" w:rsidRPr="005F70FB">
        <w:t>’</w:t>
      </w:r>
      <w:r w:rsidRPr="005F70FB">
        <w:t>m cooking the vegetables [</w:t>
      </w:r>
      <w:r w:rsidRPr="005F70FB">
        <w:rPr>
          <w:rStyle w:val="ChSmallCaps"/>
        </w:rPr>
        <w:t>up</w:t>
      </w:r>
      <w:r w:rsidRPr="005F70FB">
        <w:t>], the men from Yawar</w:t>
      </w:r>
    </w:p>
    <w:tbl>
      <w:tblPr>
        <w:tblW w:w="6764" w:type="dxa"/>
        <w:tblCellMar>
          <w:left w:w="42" w:type="dxa"/>
          <w:right w:w="42" w:type="dxa"/>
        </w:tblCellMar>
        <w:tblLook w:val="01E0" w:firstRow="1" w:lastRow="1" w:firstColumn="1" w:lastColumn="1" w:noHBand="0" w:noVBand="0"/>
      </w:tblPr>
      <w:tblGrid>
        <w:gridCol w:w="709"/>
        <w:gridCol w:w="451"/>
        <w:gridCol w:w="89"/>
        <w:gridCol w:w="406"/>
        <w:gridCol w:w="290"/>
        <w:gridCol w:w="390"/>
        <w:gridCol w:w="94"/>
        <w:gridCol w:w="357"/>
        <w:gridCol w:w="210"/>
        <w:gridCol w:w="563"/>
        <w:gridCol w:w="166"/>
        <w:gridCol w:w="646"/>
        <w:gridCol w:w="484"/>
        <w:gridCol w:w="227"/>
        <w:gridCol w:w="453"/>
        <w:gridCol w:w="426"/>
        <w:gridCol w:w="314"/>
        <w:gridCol w:w="281"/>
        <w:gridCol w:w="208"/>
      </w:tblGrid>
      <w:tr w:rsidR="00AC23C4" w:rsidRPr="005F70FB" w14:paraId="42967D35" w14:textId="77777777" w:rsidTr="00AC23C4">
        <w:tc>
          <w:tcPr>
            <w:tcW w:w="709" w:type="dxa"/>
            <w:shd w:val="clear" w:color="auto" w:fill="auto"/>
          </w:tcPr>
          <w:p w14:paraId="4D1A4FD0" w14:textId="77777777" w:rsidR="00D17B90" w:rsidRPr="005F70FB" w:rsidRDefault="00D17B90" w:rsidP="00D17B90">
            <w:pPr>
              <w:pStyle w:val="O0Nwnext"/>
            </w:pPr>
            <w:r w:rsidRPr="005F70FB">
              <w:t>0036</w:t>
            </w:r>
          </w:p>
        </w:tc>
        <w:tc>
          <w:tcPr>
            <w:tcW w:w="451" w:type="dxa"/>
            <w:shd w:val="clear" w:color="auto" w:fill="auto"/>
          </w:tcPr>
          <w:p w14:paraId="0574AC91" w14:textId="77777777" w:rsidR="00D17B90" w:rsidRPr="005F70FB" w:rsidRDefault="00D17B90" w:rsidP="00D17B90">
            <w:pPr>
              <w:pStyle w:val="Text"/>
            </w:pPr>
            <w:r w:rsidRPr="005F70FB">
              <w:t>Ida:</w:t>
            </w:r>
          </w:p>
        </w:tc>
        <w:tc>
          <w:tcPr>
            <w:tcW w:w="495" w:type="dxa"/>
            <w:gridSpan w:val="2"/>
            <w:shd w:val="clear" w:color="auto" w:fill="auto"/>
          </w:tcPr>
          <w:p w14:paraId="680CED85" w14:textId="77777777" w:rsidR="00D17B90" w:rsidRPr="005F70FB" w:rsidRDefault="00D17B90" w:rsidP="00D17B90">
            <w:pPr>
              <w:pStyle w:val="Text"/>
            </w:pPr>
            <w:r w:rsidRPr="005F70FB">
              <w:t>hari</w:t>
            </w:r>
          </w:p>
        </w:tc>
        <w:tc>
          <w:tcPr>
            <w:tcW w:w="680" w:type="dxa"/>
            <w:gridSpan w:val="2"/>
            <w:shd w:val="clear" w:color="auto" w:fill="auto"/>
          </w:tcPr>
          <w:p w14:paraId="53010605" w14:textId="77777777" w:rsidR="00D17B90" w:rsidRPr="005F70FB" w:rsidRDefault="00D17B90" w:rsidP="00D17B90">
            <w:pPr>
              <w:pStyle w:val="Text"/>
            </w:pPr>
            <w:r w:rsidRPr="005F70FB">
              <w:t>ini</w:t>
            </w:r>
          </w:p>
        </w:tc>
        <w:tc>
          <w:tcPr>
            <w:tcW w:w="451" w:type="dxa"/>
            <w:gridSpan w:val="2"/>
            <w:shd w:val="clear" w:color="auto" w:fill="auto"/>
          </w:tcPr>
          <w:p w14:paraId="6950CD93" w14:textId="77777777" w:rsidR="00D17B90" w:rsidRPr="005F70FB" w:rsidRDefault="00D17B90" w:rsidP="00D17B90">
            <w:pPr>
              <w:pStyle w:val="Text"/>
            </w:pPr>
            <w:r w:rsidRPr="005F70FB">
              <w:t>yo</w:t>
            </w:r>
          </w:p>
        </w:tc>
        <w:tc>
          <w:tcPr>
            <w:tcW w:w="773" w:type="dxa"/>
            <w:gridSpan w:val="2"/>
            <w:shd w:val="clear" w:color="auto" w:fill="auto"/>
          </w:tcPr>
          <w:p w14:paraId="5BEB5F7C" w14:textId="77777777" w:rsidR="00D17B90" w:rsidRPr="005F70FB" w:rsidRDefault="00D17B90" w:rsidP="00D17B90">
            <w:pPr>
              <w:pStyle w:val="Text"/>
            </w:pPr>
            <w:r w:rsidRPr="005F70FB">
              <w:t>suda</w:t>
            </w:r>
          </w:p>
        </w:tc>
        <w:tc>
          <w:tcPr>
            <w:tcW w:w="812" w:type="dxa"/>
            <w:gridSpan w:val="2"/>
            <w:shd w:val="clear" w:color="auto" w:fill="auto"/>
          </w:tcPr>
          <w:p w14:paraId="6FBB0524" w14:textId="77777777" w:rsidR="00D17B90" w:rsidRPr="005F70FB" w:rsidRDefault="00D17B90" w:rsidP="00D17B90">
            <w:pPr>
              <w:pStyle w:val="Text"/>
            </w:pPr>
            <w:r w:rsidRPr="005F70FB">
              <w:t>selesay,</w:t>
            </w:r>
          </w:p>
        </w:tc>
        <w:tc>
          <w:tcPr>
            <w:tcW w:w="484" w:type="dxa"/>
            <w:shd w:val="clear" w:color="auto" w:fill="auto"/>
          </w:tcPr>
          <w:p w14:paraId="74C121E6" w14:textId="77777777" w:rsidR="00D17B90" w:rsidRPr="005F70FB" w:rsidRDefault="00D17B90" w:rsidP="00D17B90">
            <w:pPr>
              <w:pStyle w:val="Text"/>
            </w:pPr>
            <w:r w:rsidRPr="005F70FB">
              <w:t>jadi</w:t>
            </w:r>
          </w:p>
        </w:tc>
        <w:tc>
          <w:tcPr>
            <w:tcW w:w="680" w:type="dxa"/>
            <w:gridSpan w:val="2"/>
            <w:shd w:val="clear" w:color="auto" w:fill="auto"/>
          </w:tcPr>
          <w:p w14:paraId="303E5D15" w14:textId="77777777" w:rsidR="00D17B90" w:rsidRPr="005F70FB" w:rsidRDefault="00D17B90" w:rsidP="00D17B90">
            <w:pPr>
              <w:pStyle w:val="Text"/>
            </w:pPr>
            <w:r w:rsidRPr="005F70FB">
              <w:t>ibu</w:t>
            </w:r>
          </w:p>
        </w:tc>
        <w:tc>
          <w:tcPr>
            <w:tcW w:w="740" w:type="dxa"/>
            <w:gridSpan w:val="2"/>
            <w:shd w:val="clear" w:color="auto" w:fill="auto"/>
          </w:tcPr>
          <w:p w14:paraId="6385B117" w14:textId="77777777" w:rsidR="00D17B90" w:rsidRPr="005F70FB" w:rsidRDefault="00D17B90" w:rsidP="00D17B90">
            <w:pPr>
              <w:pStyle w:val="Text"/>
            </w:pPr>
            <w:r w:rsidRPr="005F70FB">
              <w:t>distrik</w:t>
            </w:r>
          </w:p>
        </w:tc>
        <w:tc>
          <w:tcPr>
            <w:tcW w:w="489" w:type="dxa"/>
            <w:gridSpan w:val="2"/>
            <w:shd w:val="clear" w:color="auto" w:fill="auto"/>
          </w:tcPr>
          <w:p w14:paraId="1AE79D9E" w14:textId="77777777" w:rsidR="00D17B90" w:rsidRPr="005F70FB" w:rsidRDefault="00D17B90" w:rsidP="00D17B90">
            <w:pPr>
              <w:pStyle w:val="Text"/>
            </w:pPr>
            <w:r w:rsidRPr="005F70FB">
              <w:t>de</w:t>
            </w:r>
          </w:p>
        </w:tc>
      </w:tr>
      <w:tr w:rsidR="00AC23C4" w:rsidRPr="005F70FB" w14:paraId="466C95A3" w14:textId="77777777" w:rsidTr="00AC23C4">
        <w:tc>
          <w:tcPr>
            <w:tcW w:w="709" w:type="dxa"/>
            <w:shd w:val="clear" w:color="auto" w:fill="auto"/>
          </w:tcPr>
          <w:p w14:paraId="224E26AF" w14:textId="77777777" w:rsidR="00D17B90" w:rsidRPr="005F70FB" w:rsidRDefault="00D17B90" w:rsidP="00D17B90">
            <w:pPr>
              <w:pStyle w:val="GlossEng2ptafter"/>
            </w:pPr>
          </w:p>
        </w:tc>
        <w:tc>
          <w:tcPr>
            <w:tcW w:w="451" w:type="dxa"/>
            <w:shd w:val="clear" w:color="auto" w:fill="auto"/>
          </w:tcPr>
          <w:p w14:paraId="2B2EC58B" w14:textId="77777777" w:rsidR="00D17B90" w:rsidRPr="005F70FB" w:rsidRDefault="00D17B90" w:rsidP="00D17B90">
            <w:pPr>
              <w:pStyle w:val="GlossEng2ptafter"/>
            </w:pPr>
          </w:p>
        </w:tc>
        <w:tc>
          <w:tcPr>
            <w:tcW w:w="495" w:type="dxa"/>
            <w:gridSpan w:val="2"/>
            <w:shd w:val="clear" w:color="auto" w:fill="auto"/>
          </w:tcPr>
          <w:p w14:paraId="3C5D214A" w14:textId="77777777" w:rsidR="00D17B90" w:rsidRPr="005F70FB" w:rsidRDefault="00D17B90" w:rsidP="00D17B90">
            <w:pPr>
              <w:pStyle w:val="GlossEng2ptafter"/>
            </w:pPr>
            <w:r w:rsidRPr="005F70FB">
              <w:t>day</w:t>
            </w:r>
          </w:p>
        </w:tc>
        <w:tc>
          <w:tcPr>
            <w:tcW w:w="680" w:type="dxa"/>
            <w:gridSpan w:val="2"/>
            <w:shd w:val="clear" w:color="auto" w:fill="auto"/>
          </w:tcPr>
          <w:p w14:paraId="5BD2EBC6" w14:textId="77777777" w:rsidR="00D17B90" w:rsidRPr="005F70FB" w:rsidRDefault="00D17B90" w:rsidP="00D17B90">
            <w:pPr>
              <w:pStyle w:val="GlossEng2ptafter"/>
            </w:pPr>
            <w:r w:rsidRPr="005F70FB">
              <w:rPr>
                <w:rStyle w:val="ChSmallCaps"/>
              </w:rPr>
              <w:t>d.prox</w:t>
            </w:r>
          </w:p>
        </w:tc>
        <w:tc>
          <w:tcPr>
            <w:tcW w:w="451" w:type="dxa"/>
            <w:gridSpan w:val="2"/>
            <w:shd w:val="clear" w:color="auto" w:fill="auto"/>
          </w:tcPr>
          <w:p w14:paraId="45ABE73E" w14:textId="77777777" w:rsidR="00D17B90" w:rsidRPr="005F70FB" w:rsidRDefault="00D17B90" w:rsidP="00D17B90">
            <w:pPr>
              <w:pStyle w:val="GlossEng2ptafter"/>
            </w:pPr>
            <w:r w:rsidRPr="005F70FB">
              <w:t>yes</w:t>
            </w:r>
          </w:p>
        </w:tc>
        <w:tc>
          <w:tcPr>
            <w:tcW w:w="773" w:type="dxa"/>
            <w:gridSpan w:val="2"/>
            <w:shd w:val="clear" w:color="auto" w:fill="auto"/>
          </w:tcPr>
          <w:p w14:paraId="6ED306F8" w14:textId="77777777" w:rsidR="00D17B90" w:rsidRPr="005F70FB" w:rsidRDefault="00D17B90" w:rsidP="00D17B90">
            <w:pPr>
              <w:pStyle w:val="GlossEng2ptafter"/>
            </w:pPr>
            <w:r w:rsidRPr="005F70FB">
              <w:t>already</w:t>
            </w:r>
          </w:p>
        </w:tc>
        <w:tc>
          <w:tcPr>
            <w:tcW w:w="812" w:type="dxa"/>
            <w:gridSpan w:val="2"/>
            <w:shd w:val="clear" w:color="auto" w:fill="auto"/>
          </w:tcPr>
          <w:p w14:paraId="30BF42F1" w14:textId="77777777" w:rsidR="00D17B90" w:rsidRPr="005F70FB" w:rsidRDefault="00D17B90" w:rsidP="00D17B90">
            <w:pPr>
              <w:pStyle w:val="GlossEng2ptafter"/>
            </w:pPr>
            <w:r w:rsidRPr="005F70FB">
              <w:t>finish</w:t>
            </w:r>
          </w:p>
        </w:tc>
        <w:tc>
          <w:tcPr>
            <w:tcW w:w="484" w:type="dxa"/>
            <w:shd w:val="clear" w:color="auto" w:fill="auto"/>
          </w:tcPr>
          <w:p w14:paraId="3477F24A" w14:textId="77777777" w:rsidR="00D17B90" w:rsidRPr="005F70FB" w:rsidRDefault="00D17B90" w:rsidP="00D17B90">
            <w:pPr>
              <w:pStyle w:val="GlossEng2ptafter"/>
            </w:pPr>
            <w:r w:rsidRPr="005F70FB">
              <w:t>so</w:t>
            </w:r>
          </w:p>
        </w:tc>
        <w:tc>
          <w:tcPr>
            <w:tcW w:w="680" w:type="dxa"/>
            <w:gridSpan w:val="2"/>
            <w:shd w:val="clear" w:color="auto" w:fill="auto"/>
          </w:tcPr>
          <w:p w14:paraId="7896D972" w14:textId="77777777" w:rsidR="00D17B90" w:rsidRPr="005F70FB" w:rsidRDefault="00D17B90" w:rsidP="00D17B90">
            <w:pPr>
              <w:pStyle w:val="GlossEng2ptafter"/>
            </w:pPr>
            <w:r w:rsidRPr="005F70FB">
              <w:t>woman</w:t>
            </w:r>
          </w:p>
        </w:tc>
        <w:tc>
          <w:tcPr>
            <w:tcW w:w="740" w:type="dxa"/>
            <w:gridSpan w:val="2"/>
            <w:shd w:val="clear" w:color="auto" w:fill="auto"/>
          </w:tcPr>
          <w:p w14:paraId="4E20DF14" w14:textId="77777777" w:rsidR="00D17B90" w:rsidRPr="005F70FB" w:rsidRDefault="00D17B90" w:rsidP="00D17B90">
            <w:pPr>
              <w:pStyle w:val="GlossEng2ptafter"/>
            </w:pPr>
            <w:r w:rsidRPr="005F70FB">
              <w:t>district</w:t>
            </w:r>
          </w:p>
        </w:tc>
        <w:tc>
          <w:tcPr>
            <w:tcW w:w="489" w:type="dxa"/>
            <w:gridSpan w:val="2"/>
            <w:shd w:val="clear" w:color="auto" w:fill="auto"/>
          </w:tcPr>
          <w:p w14:paraId="5E1AD50F" w14:textId="77777777" w:rsidR="00D17B90" w:rsidRPr="005F70FB" w:rsidRDefault="00D17B90" w:rsidP="00D17B90">
            <w:pPr>
              <w:pStyle w:val="GlossEng2ptafter"/>
            </w:pPr>
            <w:r w:rsidRPr="005F70FB">
              <w:rPr>
                <w:rStyle w:val="ChSmallCaps"/>
              </w:rPr>
              <w:t>3sg</w:t>
            </w:r>
          </w:p>
        </w:tc>
      </w:tr>
      <w:tr w:rsidR="00AC23C4" w:rsidRPr="005F70FB" w14:paraId="1D5B9882" w14:textId="77777777" w:rsidTr="00AC23C4">
        <w:trPr>
          <w:gridAfter w:val="1"/>
          <w:wAfter w:w="208" w:type="dxa"/>
        </w:trPr>
        <w:tc>
          <w:tcPr>
            <w:tcW w:w="709" w:type="dxa"/>
            <w:shd w:val="clear" w:color="auto" w:fill="auto"/>
          </w:tcPr>
          <w:p w14:paraId="4EB56B5A" w14:textId="77777777" w:rsidR="00D17B90" w:rsidRPr="005F70FB" w:rsidRDefault="00D17B90" w:rsidP="00D17B90">
            <w:pPr>
              <w:pStyle w:val="O0Nwnext"/>
            </w:pPr>
          </w:p>
        </w:tc>
        <w:tc>
          <w:tcPr>
            <w:tcW w:w="540" w:type="dxa"/>
            <w:gridSpan w:val="2"/>
            <w:shd w:val="clear" w:color="auto" w:fill="auto"/>
          </w:tcPr>
          <w:p w14:paraId="20E42D12" w14:textId="77777777" w:rsidR="00D17B90" w:rsidRPr="005F70FB" w:rsidRDefault="00D17B90" w:rsidP="00D17B90">
            <w:pPr>
              <w:pStyle w:val="Text"/>
            </w:pPr>
            <w:r w:rsidRPr="005F70FB">
              <w:t>kasi</w:t>
            </w:r>
          </w:p>
        </w:tc>
        <w:tc>
          <w:tcPr>
            <w:tcW w:w="696" w:type="dxa"/>
            <w:gridSpan w:val="2"/>
            <w:shd w:val="clear" w:color="auto" w:fill="auto"/>
          </w:tcPr>
          <w:p w14:paraId="6CA1C90E" w14:textId="77777777" w:rsidR="00D17B90" w:rsidRPr="005F70FB" w:rsidRDefault="00D17B90" w:rsidP="00D17B90">
            <w:pPr>
              <w:pStyle w:val="Text"/>
            </w:pPr>
            <w:r w:rsidRPr="005F70FB">
              <w:t>kitong</w:t>
            </w:r>
          </w:p>
        </w:tc>
        <w:tc>
          <w:tcPr>
            <w:tcW w:w="484" w:type="dxa"/>
            <w:gridSpan w:val="2"/>
            <w:shd w:val="clear" w:color="auto" w:fill="auto"/>
          </w:tcPr>
          <w:p w14:paraId="15AAFCCC" w14:textId="77777777" w:rsidR="00D17B90" w:rsidRPr="005F70FB" w:rsidRDefault="00D17B90" w:rsidP="00D17B90">
            <w:pPr>
              <w:pStyle w:val="Text"/>
            </w:pPr>
            <w:r w:rsidRPr="005F70FB">
              <w:t>dua</w:t>
            </w:r>
          </w:p>
        </w:tc>
        <w:tc>
          <w:tcPr>
            <w:tcW w:w="567" w:type="dxa"/>
            <w:gridSpan w:val="2"/>
            <w:shd w:val="clear" w:color="auto" w:fill="auto"/>
          </w:tcPr>
          <w:p w14:paraId="5BB0E85D" w14:textId="77777777" w:rsidR="00D17B90" w:rsidRPr="005F70FB" w:rsidRDefault="00D17B90" w:rsidP="00D17B90">
            <w:pPr>
              <w:pStyle w:val="Text"/>
            </w:pPr>
            <w:r w:rsidRPr="005F70FB">
              <w:t>pu</w:t>
            </w:r>
          </w:p>
        </w:tc>
        <w:tc>
          <w:tcPr>
            <w:tcW w:w="729" w:type="dxa"/>
            <w:gridSpan w:val="2"/>
            <w:shd w:val="clear" w:color="auto" w:fill="auto"/>
          </w:tcPr>
          <w:p w14:paraId="2CCF11DA" w14:textId="77777777" w:rsidR="00D17B90" w:rsidRPr="005F70FB" w:rsidRDefault="00D17B90" w:rsidP="00D17B90">
            <w:pPr>
              <w:pStyle w:val="Text"/>
            </w:pPr>
            <w:r w:rsidRPr="005F70FB">
              <w:t>uang</w:t>
            </w:r>
          </w:p>
        </w:tc>
        <w:tc>
          <w:tcPr>
            <w:tcW w:w="1357" w:type="dxa"/>
            <w:gridSpan w:val="3"/>
            <w:shd w:val="clear" w:color="auto" w:fill="auto"/>
          </w:tcPr>
          <w:p w14:paraId="1EEC9869" w14:textId="77777777" w:rsidR="00D17B90" w:rsidRPr="005F70FB" w:rsidRDefault="00D17B90" w:rsidP="00D17B90">
            <w:pPr>
              <w:pStyle w:val="Text"/>
            </w:pPr>
            <w:r w:rsidRPr="005F70FB">
              <w:t>ojek</w:t>
            </w:r>
          </w:p>
        </w:tc>
        <w:tc>
          <w:tcPr>
            <w:tcW w:w="879" w:type="dxa"/>
            <w:gridSpan w:val="2"/>
            <w:shd w:val="clear" w:color="auto" w:fill="auto"/>
          </w:tcPr>
          <w:p w14:paraId="759FC12B" w14:textId="77777777" w:rsidR="00D17B90" w:rsidRPr="005F70FB" w:rsidRDefault="00D17B90" w:rsidP="00D17B90">
            <w:pPr>
              <w:pStyle w:val="Text"/>
            </w:pPr>
            <w:r w:rsidRPr="005F70FB">
              <w:t>pulang</w:t>
            </w:r>
          </w:p>
        </w:tc>
        <w:tc>
          <w:tcPr>
            <w:tcW w:w="595" w:type="dxa"/>
            <w:gridSpan w:val="2"/>
            <w:shd w:val="clear" w:color="auto" w:fill="auto"/>
          </w:tcPr>
          <w:p w14:paraId="0CC28456" w14:textId="77777777" w:rsidR="00D17B90" w:rsidRPr="005F70FB" w:rsidRDefault="00D17B90" w:rsidP="00D17B90">
            <w:pPr>
              <w:pStyle w:val="Text"/>
            </w:pPr>
            <w:r w:rsidRPr="005F70FB">
              <w:t>pergi</w:t>
            </w:r>
          </w:p>
        </w:tc>
      </w:tr>
      <w:tr w:rsidR="00AC23C4" w:rsidRPr="005F70FB" w14:paraId="5E03D16F" w14:textId="77777777" w:rsidTr="00AC23C4">
        <w:trPr>
          <w:gridAfter w:val="1"/>
          <w:wAfter w:w="208" w:type="dxa"/>
        </w:trPr>
        <w:tc>
          <w:tcPr>
            <w:tcW w:w="709" w:type="dxa"/>
            <w:shd w:val="clear" w:color="auto" w:fill="auto"/>
          </w:tcPr>
          <w:p w14:paraId="5DF66EB8" w14:textId="77777777" w:rsidR="00D17B90" w:rsidRPr="005F70FB" w:rsidRDefault="00D17B90" w:rsidP="00D17B90">
            <w:pPr>
              <w:pStyle w:val="GlossEng"/>
            </w:pPr>
          </w:p>
        </w:tc>
        <w:tc>
          <w:tcPr>
            <w:tcW w:w="540" w:type="dxa"/>
            <w:gridSpan w:val="2"/>
            <w:shd w:val="clear" w:color="auto" w:fill="auto"/>
          </w:tcPr>
          <w:p w14:paraId="52026B39" w14:textId="77777777" w:rsidR="00D17B90" w:rsidRPr="005F70FB" w:rsidRDefault="00D17B90" w:rsidP="00D17B90">
            <w:pPr>
              <w:pStyle w:val="GlossEng"/>
            </w:pPr>
            <w:r w:rsidRPr="005F70FB">
              <w:t>give</w:t>
            </w:r>
          </w:p>
        </w:tc>
        <w:tc>
          <w:tcPr>
            <w:tcW w:w="696" w:type="dxa"/>
            <w:gridSpan w:val="2"/>
            <w:shd w:val="clear" w:color="auto" w:fill="auto"/>
          </w:tcPr>
          <w:p w14:paraId="41D85681" w14:textId="77777777" w:rsidR="00D17B90" w:rsidRPr="005F70FB" w:rsidRDefault="00D17B90" w:rsidP="00D17B90">
            <w:pPr>
              <w:pStyle w:val="GlossEng"/>
            </w:pPr>
            <w:r w:rsidRPr="005F70FB">
              <w:rPr>
                <w:rStyle w:val="ChSmallCaps"/>
              </w:rPr>
              <w:t>1pl</w:t>
            </w:r>
          </w:p>
        </w:tc>
        <w:tc>
          <w:tcPr>
            <w:tcW w:w="484" w:type="dxa"/>
            <w:gridSpan w:val="2"/>
            <w:shd w:val="clear" w:color="auto" w:fill="auto"/>
          </w:tcPr>
          <w:p w14:paraId="237B62D0" w14:textId="77777777" w:rsidR="00D17B90" w:rsidRPr="005F70FB" w:rsidRDefault="00D17B90" w:rsidP="00D17B90">
            <w:pPr>
              <w:pStyle w:val="GlossEng"/>
            </w:pPr>
            <w:r w:rsidRPr="005F70FB">
              <w:t>two</w:t>
            </w:r>
          </w:p>
        </w:tc>
        <w:tc>
          <w:tcPr>
            <w:tcW w:w="567" w:type="dxa"/>
            <w:gridSpan w:val="2"/>
            <w:shd w:val="clear" w:color="auto" w:fill="auto"/>
          </w:tcPr>
          <w:p w14:paraId="4F8A9822" w14:textId="77777777" w:rsidR="00D17B90" w:rsidRPr="005F70FB" w:rsidRDefault="00D17B90" w:rsidP="00D17B90">
            <w:pPr>
              <w:pStyle w:val="GlossEng"/>
            </w:pPr>
            <w:r w:rsidRPr="005F70FB">
              <w:rPr>
                <w:rStyle w:val="ChSmallCaps"/>
              </w:rPr>
              <w:t>poss</w:t>
            </w:r>
          </w:p>
        </w:tc>
        <w:tc>
          <w:tcPr>
            <w:tcW w:w="729" w:type="dxa"/>
            <w:gridSpan w:val="2"/>
            <w:shd w:val="clear" w:color="auto" w:fill="auto"/>
          </w:tcPr>
          <w:p w14:paraId="12FB30A3" w14:textId="77777777" w:rsidR="00D17B90" w:rsidRPr="005F70FB" w:rsidRDefault="00D17B90" w:rsidP="00D17B90">
            <w:pPr>
              <w:pStyle w:val="GlossEng"/>
            </w:pPr>
            <w:r w:rsidRPr="005F70FB">
              <w:t>money</w:t>
            </w:r>
          </w:p>
        </w:tc>
        <w:tc>
          <w:tcPr>
            <w:tcW w:w="1357" w:type="dxa"/>
            <w:gridSpan w:val="3"/>
            <w:shd w:val="clear" w:color="auto" w:fill="auto"/>
          </w:tcPr>
          <w:p w14:paraId="4985A05A" w14:textId="77777777" w:rsidR="00D17B90" w:rsidRPr="005F70FB" w:rsidRDefault="00D17B90" w:rsidP="00D17B90">
            <w:pPr>
              <w:pStyle w:val="GlossEng"/>
            </w:pPr>
            <w:r w:rsidRPr="005F70FB">
              <w:t>motorbike.taxi</w:t>
            </w:r>
          </w:p>
        </w:tc>
        <w:tc>
          <w:tcPr>
            <w:tcW w:w="879" w:type="dxa"/>
            <w:gridSpan w:val="2"/>
            <w:shd w:val="clear" w:color="auto" w:fill="auto"/>
          </w:tcPr>
          <w:p w14:paraId="26656CF2" w14:textId="77777777" w:rsidR="00D17B90" w:rsidRPr="005F70FB" w:rsidRDefault="00D17B90" w:rsidP="00D17B90">
            <w:pPr>
              <w:pStyle w:val="GlossEng"/>
            </w:pPr>
            <w:r w:rsidRPr="005F70FB">
              <w:t>go.home</w:t>
            </w:r>
          </w:p>
        </w:tc>
        <w:tc>
          <w:tcPr>
            <w:tcW w:w="595" w:type="dxa"/>
            <w:gridSpan w:val="2"/>
            <w:shd w:val="clear" w:color="auto" w:fill="auto"/>
          </w:tcPr>
          <w:p w14:paraId="1C1147FF" w14:textId="77777777" w:rsidR="00D17B90" w:rsidRPr="005F70FB" w:rsidRDefault="00D17B90" w:rsidP="00D17B90">
            <w:pPr>
              <w:pStyle w:val="GlossEng"/>
            </w:pPr>
            <w:r w:rsidRPr="005F70FB">
              <w:t>go</w:t>
            </w:r>
          </w:p>
        </w:tc>
      </w:tr>
    </w:tbl>
    <w:p w14:paraId="53867A52" w14:textId="77777777" w:rsidR="00D17B90" w:rsidRPr="005F70FB" w:rsidRDefault="00D17B90" w:rsidP="00D17B90">
      <w:pPr>
        <w:pStyle w:val="FreeTranslEng"/>
      </w:pPr>
      <w:r w:rsidRPr="005F70FB">
        <w:t>Ida: today, yes, (the meeting) is already over, so Ms. District gave the two of us money (for) our return fare for the motorbike taxis</w:t>
      </w:r>
    </w:p>
    <w:tbl>
      <w:tblPr>
        <w:tblW w:w="0" w:type="auto"/>
        <w:tblCellMar>
          <w:left w:w="42" w:type="dxa"/>
          <w:right w:w="42" w:type="dxa"/>
        </w:tblCellMar>
        <w:tblLook w:val="01E0" w:firstRow="1" w:lastRow="1" w:firstColumn="1" w:lastColumn="1" w:noHBand="0" w:noVBand="0"/>
      </w:tblPr>
      <w:tblGrid>
        <w:gridCol w:w="709"/>
        <w:gridCol w:w="840"/>
        <w:gridCol w:w="795"/>
      </w:tblGrid>
      <w:tr w:rsidR="00D17B90" w:rsidRPr="005F70FB" w14:paraId="7D80B77C" w14:textId="77777777" w:rsidTr="00AC23C4">
        <w:tc>
          <w:tcPr>
            <w:tcW w:w="709" w:type="dxa"/>
            <w:shd w:val="clear" w:color="auto" w:fill="auto"/>
          </w:tcPr>
          <w:p w14:paraId="690F8450" w14:textId="77777777" w:rsidR="00D17B90" w:rsidRPr="005F70FB" w:rsidRDefault="00D17B90" w:rsidP="00D17B90">
            <w:pPr>
              <w:pStyle w:val="O0Nwnext"/>
            </w:pPr>
            <w:r w:rsidRPr="005F70FB">
              <w:t>0037</w:t>
            </w:r>
          </w:p>
        </w:tc>
        <w:tc>
          <w:tcPr>
            <w:tcW w:w="840" w:type="dxa"/>
            <w:shd w:val="clear" w:color="auto" w:fill="auto"/>
          </w:tcPr>
          <w:p w14:paraId="1353D9D1" w14:textId="77777777" w:rsidR="00D17B90" w:rsidRPr="005F70FB" w:rsidRDefault="00D17B90" w:rsidP="00D17B90">
            <w:pPr>
              <w:pStyle w:val="Text"/>
            </w:pPr>
            <w:r w:rsidRPr="005F70FB">
              <w:t>Natalia:</w:t>
            </w:r>
          </w:p>
        </w:tc>
        <w:tc>
          <w:tcPr>
            <w:tcW w:w="795" w:type="dxa"/>
            <w:shd w:val="clear" w:color="auto" w:fill="auto"/>
          </w:tcPr>
          <w:p w14:paraId="12D7D7DB" w14:textId="77777777" w:rsidR="00D17B90" w:rsidRPr="005F70FB" w:rsidRDefault="00D17B90" w:rsidP="00D17B90">
            <w:pPr>
              <w:pStyle w:val="Text"/>
            </w:pPr>
            <w:r w:rsidRPr="005F70FB">
              <w:t>kasiang</w:t>
            </w:r>
          </w:p>
        </w:tc>
      </w:tr>
      <w:tr w:rsidR="00D17B90" w:rsidRPr="005F70FB" w14:paraId="3D48516F" w14:textId="77777777" w:rsidTr="00AC23C4">
        <w:tc>
          <w:tcPr>
            <w:tcW w:w="709" w:type="dxa"/>
            <w:shd w:val="clear" w:color="auto" w:fill="auto"/>
          </w:tcPr>
          <w:p w14:paraId="4E0C0276" w14:textId="77777777" w:rsidR="00D17B90" w:rsidRPr="005F70FB" w:rsidRDefault="00D17B90" w:rsidP="00D17B90">
            <w:pPr>
              <w:pStyle w:val="GlossEng"/>
            </w:pPr>
          </w:p>
        </w:tc>
        <w:tc>
          <w:tcPr>
            <w:tcW w:w="840" w:type="dxa"/>
            <w:shd w:val="clear" w:color="auto" w:fill="auto"/>
          </w:tcPr>
          <w:p w14:paraId="3DC750CB" w14:textId="77777777" w:rsidR="00D17B90" w:rsidRPr="005F70FB" w:rsidRDefault="00D17B90" w:rsidP="00D17B90">
            <w:pPr>
              <w:pStyle w:val="GlossEng"/>
            </w:pPr>
          </w:p>
        </w:tc>
        <w:tc>
          <w:tcPr>
            <w:tcW w:w="795" w:type="dxa"/>
            <w:shd w:val="clear" w:color="auto" w:fill="auto"/>
          </w:tcPr>
          <w:p w14:paraId="2273531D" w14:textId="77777777" w:rsidR="00D17B90" w:rsidRPr="005F70FB" w:rsidRDefault="00D17B90" w:rsidP="00D17B90">
            <w:pPr>
              <w:pStyle w:val="GlossEng"/>
            </w:pPr>
            <w:r w:rsidRPr="005F70FB">
              <w:t>pity</w:t>
            </w:r>
          </w:p>
        </w:tc>
      </w:tr>
    </w:tbl>
    <w:p w14:paraId="1A68D742" w14:textId="77777777" w:rsidR="00D17B90" w:rsidRPr="005F70FB" w:rsidRDefault="00D17B90" w:rsidP="00D17B90">
      <w:pPr>
        <w:pStyle w:val="FreeTranslEng"/>
      </w:pPr>
      <w:r w:rsidRPr="005F70FB">
        <w:t>Natalia: poor thing!</w:t>
      </w:r>
    </w:p>
    <w:tbl>
      <w:tblPr>
        <w:tblW w:w="0" w:type="auto"/>
        <w:tblCellMar>
          <w:left w:w="42" w:type="dxa"/>
          <w:right w:w="42" w:type="dxa"/>
        </w:tblCellMar>
        <w:tblLook w:val="01E0" w:firstRow="1" w:lastRow="1" w:firstColumn="1" w:lastColumn="1" w:noHBand="0" w:noVBand="0"/>
      </w:tblPr>
      <w:tblGrid>
        <w:gridCol w:w="709"/>
        <w:gridCol w:w="451"/>
        <w:gridCol w:w="484"/>
        <w:gridCol w:w="489"/>
        <w:gridCol w:w="1163"/>
        <w:gridCol w:w="573"/>
        <w:gridCol w:w="777"/>
        <w:gridCol w:w="777"/>
      </w:tblGrid>
      <w:tr w:rsidR="00AC23C4" w:rsidRPr="005F70FB" w14:paraId="21E33890" w14:textId="77777777" w:rsidTr="00AC23C4">
        <w:tc>
          <w:tcPr>
            <w:tcW w:w="709" w:type="dxa"/>
            <w:shd w:val="clear" w:color="auto" w:fill="auto"/>
          </w:tcPr>
          <w:p w14:paraId="4316C0D7" w14:textId="77777777" w:rsidR="00D17B90" w:rsidRPr="005F70FB" w:rsidRDefault="00D17B90" w:rsidP="00D17B90">
            <w:pPr>
              <w:pStyle w:val="O0Nwnext"/>
            </w:pPr>
            <w:r w:rsidRPr="005F70FB">
              <w:t>0038</w:t>
            </w:r>
          </w:p>
        </w:tc>
        <w:tc>
          <w:tcPr>
            <w:tcW w:w="451" w:type="dxa"/>
            <w:shd w:val="clear" w:color="auto" w:fill="auto"/>
          </w:tcPr>
          <w:p w14:paraId="5AF0C4FB" w14:textId="77777777" w:rsidR="00D17B90" w:rsidRPr="005F70FB" w:rsidRDefault="00D17B90" w:rsidP="00D17B90">
            <w:pPr>
              <w:pStyle w:val="Text"/>
            </w:pPr>
            <w:r w:rsidRPr="005F70FB">
              <w:t>Ida:</w:t>
            </w:r>
          </w:p>
        </w:tc>
        <w:tc>
          <w:tcPr>
            <w:tcW w:w="484" w:type="dxa"/>
            <w:shd w:val="clear" w:color="auto" w:fill="auto"/>
          </w:tcPr>
          <w:p w14:paraId="61C1B8F5" w14:textId="77777777" w:rsidR="00D17B90" w:rsidRPr="005F70FB" w:rsidRDefault="00D17B90" w:rsidP="00D17B90">
            <w:pPr>
              <w:pStyle w:val="Text"/>
            </w:pPr>
            <w:r w:rsidRPr="005F70FB">
              <w:t>jadi</w:t>
            </w:r>
          </w:p>
        </w:tc>
        <w:tc>
          <w:tcPr>
            <w:tcW w:w="489" w:type="dxa"/>
            <w:shd w:val="clear" w:color="auto" w:fill="auto"/>
          </w:tcPr>
          <w:p w14:paraId="5FE17ECC" w14:textId="77777777" w:rsidR="00D17B90" w:rsidRPr="005F70FB" w:rsidRDefault="00D17B90" w:rsidP="00D17B90">
            <w:pPr>
              <w:pStyle w:val="Text"/>
            </w:pPr>
            <w:r w:rsidRPr="005F70FB">
              <w:t>sa</w:t>
            </w:r>
          </w:p>
        </w:tc>
        <w:tc>
          <w:tcPr>
            <w:tcW w:w="1163" w:type="dxa"/>
            <w:shd w:val="clear" w:color="auto" w:fill="auto"/>
          </w:tcPr>
          <w:p w14:paraId="68CA323F" w14:textId="77777777" w:rsidR="00D17B90" w:rsidRPr="005F70FB" w:rsidRDefault="00D17B90" w:rsidP="00D17B90">
            <w:pPr>
              <w:pStyle w:val="Text"/>
            </w:pPr>
            <w:r w:rsidRPr="005F70FB">
              <w:t>in</w:t>
            </w:r>
          </w:p>
        </w:tc>
        <w:tc>
          <w:tcPr>
            <w:tcW w:w="573" w:type="dxa"/>
            <w:shd w:val="clear" w:color="auto" w:fill="auto"/>
          </w:tcPr>
          <w:p w14:paraId="2FF6886F" w14:textId="77777777" w:rsidR="00D17B90" w:rsidRPr="005F70FB" w:rsidRDefault="00D17B90" w:rsidP="00D17B90">
            <w:pPr>
              <w:pStyle w:val="Text"/>
            </w:pPr>
            <w:r w:rsidRPr="005F70FB">
              <w:t>mo</w:t>
            </w:r>
          </w:p>
        </w:tc>
        <w:tc>
          <w:tcPr>
            <w:tcW w:w="777" w:type="dxa"/>
            <w:shd w:val="clear" w:color="auto" w:fill="auto"/>
          </w:tcPr>
          <w:p w14:paraId="1FDCD33B" w14:textId="77777777" w:rsidR="00D17B90" w:rsidRPr="005F70FB" w:rsidRDefault="00D17B90" w:rsidP="00D17B90">
            <w:pPr>
              <w:pStyle w:val="Text"/>
            </w:pPr>
            <w:r w:rsidRPr="005F70FB">
              <w:t>ini,</w:t>
            </w:r>
          </w:p>
        </w:tc>
        <w:tc>
          <w:tcPr>
            <w:tcW w:w="777" w:type="dxa"/>
            <w:shd w:val="clear" w:color="auto" w:fill="auto"/>
          </w:tcPr>
          <w:p w14:paraId="75A04E28" w14:textId="77777777" w:rsidR="00D17B90" w:rsidRPr="005F70FB" w:rsidRDefault="00D17B90" w:rsidP="00D17B90">
            <w:pPr>
              <w:pStyle w:val="Text"/>
            </w:pPr>
            <w:r w:rsidRPr="005F70FB">
              <w:t>ini</w:t>
            </w:r>
          </w:p>
        </w:tc>
      </w:tr>
      <w:tr w:rsidR="00AC23C4" w:rsidRPr="005F70FB" w14:paraId="2F0AE784" w14:textId="77777777" w:rsidTr="00AC23C4">
        <w:tc>
          <w:tcPr>
            <w:tcW w:w="709" w:type="dxa"/>
            <w:shd w:val="clear" w:color="auto" w:fill="auto"/>
          </w:tcPr>
          <w:p w14:paraId="24FDB2AC" w14:textId="77777777" w:rsidR="00D17B90" w:rsidRPr="005F70FB" w:rsidRDefault="00D17B90" w:rsidP="00D17B90">
            <w:pPr>
              <w:pStyle w:val="GlossEng"/>
            </w:pPr>
          </w:p>
        </w:tc>
        <w:tc>
          <w:tcPr>
            <w:tcW w:w="451" w:type="dxa"/>
            <w:shd w:val="clear" w:color="auto" w:fill="auto"/>
          </w:tcPr>
          <w:p w14:paraId="33BC3977" w14:textId="77777777" w:rsidR="00D17B90" w:rsidRPr="005F70FB" w:rsidRDefault="00D17B90" w:rsidP="00D17B90">
            <w:pPr>
              <w:pStyle w:val="GlossEng"/>
            </w:pPr>
          </w:p>
        </w:tc>
        <w:tc>
          <w:tcPr>
            <w:tcW w:w="484" w:type="dxa"/>
            <w:shd w:val="clear" w:color="auto" w:fill="auto"/>
          </w:tcPr>
          <w:p w14:paraId="56F560EC" w14:textId="77777777" w:rsidR="00D17B90" w:rsidRPr="005F70FB" w:rsidRDefault="00D17B90" w:rsidP="00D17B90">
            <w:pPr>
              <w:pStyle w:val="GlossEng"/>
            </w:pPr>
            <w:r w:rsidRPr="005F70FB">
              <w:t>so</w:t>
            </w:r>
          </w:p>
        </w:tc>
        <w:tc>
          <w:tcPr>
            <w:tcW w:w="489" w:type="dxa"/>
            <w:shd w:val="clear" w:color="auto" w:fill="auto"/>
          </w:tcPr>
          <w:p w14:paraId="1E941DA5" w14:textId="77777777" w:rsidR="00D17B90" w:rsidRPr="005F70FB" w:rsidRDefault="00D17B90" w:rsidP="00D17B90">
            <w:pPr>
              <w:pStyle w:val="GlossEng"/>
            </w:pPr>
            <w:r w:rsidRPr="005F70FB">
              <w:rPr>
                <w:rStyle w:val="ChSmallCaps"/>
              </w:rPr>
              <w:t>1sg</w:t>
            </w:r>
          </w:p>
        </w:tc>
        <w:tc>
          <w:tcPr>
            <w:tcW w:w="1163" w:type="dxa"/>
            <w:shd w:val="clear" w:color="auto" w:fill="auto"/>
          </w:tcPr>
          <w:p w14:paraId="3342099A" w14:textId="77777777" w:rsidR="00D17B90" w:rsidRPr="005F70FB" w:rsidRDefault="00D17B90" w:rsidP="00D17B90">
            <w:pPr>
              <w:pStyle w:val="GlossEng"/>
            </w:pPr>
            <w:r w:rsidRPr="005F70FB">
              <w:rPr>
                <w:rStyle w:val="ChSmallCaps"/>
              </w:rPr>
              <w:t>tru-d.prox</w:t>
            </w:r>
          </w:p>
        </w:tc>
        <w:tc>
          <w:tcPr>
            <w:tcW w:w="573" w:type="dxa"/>
            <w:shd w:val="clear" w:color="auto" w:fill="auto"/>
          </w:tcPr>
          <w:p w14:paraId="07771770" w14:textId="77777777" w:rsidR="00D17B90" w:rsidRPr="005F70FB" w:rsidRDefault="00D17B90" w:rsidP="00D17B90">
            <w:pPr>
              <w:pStyle w:val="GlossEng"/>
            </w:pPr>
            <w:r w:rsidRPr="005F70FB">
              <w:t>want</w:t>
            </w:r>
          </w:p>
        </w:tc>
        <w:tc>
          <w:tcPr>
            <w:tcW w:w="777" w:type="dxa"/>
            <w:shd w:val="clear" w:color="auto" w:fill="auto"/>
          </w:tcPr>
          <w:p w14:paraId="7ECAE9E4" w14:textId="77777777" w:rsidR="00D17B90" w:rsidRPr="005F70FB" w:rsidRDefault="00D17B90" w:rsidP="00D17B90">
            <w:pPr>
              <w:pStyle w:val="GlossEng"/>
            </w:pPr>
            <w:r w:rsidRPr="005F70FB">
              <w:rPr>
                <w:rStyle w:val="ChSmallCaps"/>
              </w:rPr>
              <w:t>d.prox</w:t>
            </w:r>
          </w:p>
        </w:tc>
        <w:tc>
          <w:tcPr>
            <w:tcW w:w="777" w:type="dxa"/>
            <w:shd w:val="clear" w:color="auto" w:fill="auto"/>
          </w:tcPr>
          <w:p w14:paraId="497BD799" w14:textId="77777777" w:rsidR="00D17B90" w:rsidRPr="005F70FB" w:rsidRDefault="00D17B90" w:rsidP="00D17B90">
            <w:pPr>
              <w:pStyle w:val="GlossEng"/>
            </w:pPr>
            <w:r w:rsidRPr="005F70FB">
              <w:rPr>
                <w:rStyle w:val="ChSmallCaps"/>
              </w:rPr>
              <w:t>d.prox</w:t>
            </w:r>
          </w:p>
        </w:tc>
      </w:tr>
    </w:tbl>
    <w:p w14:paraId="5060921D" w14:textId="50CF7FC9" w:rsidR="00D17B90" w:rsidRPr="005F70FB" w:rsidRDefault="00D17B90" w:rsidP="00D17B90">
      <w:pPr>
        <w:pStyle w:val="FreeTranslEng"/>
      </w:pPr>
      <w:r w:rsidRPr="005F70FB">
        <w:t>Ida: so, I here[</w:t>
      </w:r>
      <w:r w:rsidRPr="005F70FB">
        <w:rPr>
          <w:rStyle w:val="ChSmallCaps"/>
        </w:rPr>
        <w:t>tru</w:t>
      </w:r>
      <w:r w:rsidRPr="005F70FB">
        <w:t>] want this (or) this (but I can</w:t>
      </w:r>
      <w:r w:rsidR="00B7093A" w:rsidRPr="005F70FB">
        <w:t>’</w:t>
      </w:r>
      <w:r w:rsidRPr="005F70FB">
        <w:t>t with these limited funds)</w:t>
      </w:r>
    </w:p>
    <w:tbl>
      <w:tblPr>
        <w:tblW w:w="6798" w:type="dxa"/>
        <w:tblCellMar>
          <w:left w:w="42" w:type="dxa"/>
          <w:right w:w="42" w:type="dxa"/>
        </w:tblCellMar>
        <w:tblLook w:val="01E0" w:firstRow="1" w:lastRow="1" w:firstColumn="1" w:lastColumn="1" w:noHBand="0" w:noVBand="0"/>
      </w:tblPr>
      <w:tblGrid>
        <w:gridCol w:w="707"/>
        <w:gridCol w:w="529"/>
        <w:gridCol w:w="43"/>
        <w:gridCol w:w="259"/>
        <w:gridCol w:w="217"/>
        <w:gridCol w:w="127"/>
        <w:gridCol w:w="132"/>
        <w:gridCol w:w="60"/>
        <w:gridCol w:w="284"/>
        <w:gridCol w:w="186"/>
        <w:gridCol w:w="234"/>
        <w:gridCol w:w="56"/>
        <w:gridCol w:w="173"/>
        <w:gridCol w:w="404"/>
        <w:gridCol w:w="162"/>
        <w:gridCol w:w="67"/>
        <w:gridCol w:w="295"/>
        <w:gridCol w:w="184"/>
        <w:gridCol w:w="24"/>
        <w:gridCol w:w="457"/>
        <w:gridCol w:w="217"/>
        <w:gridCol w:w="112"/>
        <w:gridCol w:w="369"/>
        <w:gridCol w:w="253"/>
        <w:gridCol w:w="128"/>
        <w:gridCol w:w="199"/>
        <w:gridCol w:w="155"/>
        <w:gridCol w:w="606"/>
        <w:gridCol w:w="159"/>
      </w:tblGrid>
      <w:tr w:rsidR="00AC23C4" w:rsidRPr="005F70FB" w14:paraId="5D9D7AA1" w14:textId="77777777" w:rsidTr="00C82099">
        <w:tc>
          <w:tcPr>
            <w:tcW w:w="707" w:type="dxa"/>
            <w:shd w:val="clear" w:color="auto" w:fill="auto"/>
          </w:tcPr>
          <w:p w14:paraId="23D2303D" w14:textId="77777777" w:rsidR="00D17B90" w:rsidRPr="005F70FB" w:rsidRDefault="00D17B90" w:rsidP="00D17B90">
            <w:pPr>
              <w:pStyle w:val="O0Nwnext"/>
            </w:pPr>
            <w:r w:rsidRPr="005F70FB">
              <w:t>0039</w:t>
            </w:r>
          </w:p>
        </w:tc>
        <w:tc>
          <w:tcPr>
            <w:tcW w:w="831" w:type="dxa"/>
            <w:gridSpan w:val="3"/>
            <w:shd w:val="clear" w:color="auto" w:fill="auto"/>
          </w:tcPr>
          <w:p w14:paraId="5191557F" w14:textId="77777777" w:rsidR="00D17B90" w:rsidRPr="005F70FB" w:rsidRDefault="00D17B90" w:rsidP="00D17B90">
            <w:pPr>
              <w:pStyle w:val="Text"/>
            </w:pPr>
            <w:r w:rsidRPr="005F70FB">
              <w:t>Natalia:</w:t>
            </w:r>
          </w:p>
        </w:tc>
        <w:tc>
          <w:tcPr>
            <w:tcW w:w="536" w:type="dxa"/>
            <w:gridSpan w:val="4"/>
            <w:shd w:val="clear" w:color="auto" w:fill="auto"/>
          </w:tcPr>
          <w:p w14:paraId="4F89D1F6" w14:textId="77777777" w:rsidR="00D17B90" w:rsidRPr="005F70FB" w:rsidRDefault="00D17B90" w:rsidP="00D17B90">
            <w:pPr>
              <w:pStyle w:val="Text"/>
            </w:pPr>
            <w:r w:rsidRPr="005F70FB">
              <w:t>tong</w:t>
            </w:r>
          </w:p>
        </w:tc>
        <w:tc>
          <w:tcPr>
            <w:tcW w:w="470" w:type="dxa"/>
            <w:gridSpan w:val="2"/>
            <w:shd w:val="clear" w:color="auto" w:fill="auto"/>
          </w:tcPr>
          <w:p w14:paraId="7548A8A0" w14:textId="77777777" w:rsidR="00D17B90" w:rsidRPr="005F70FB" w:rsidRDefault="00D17B90" w:rsidP="00D17B90">
            <w:pPr>
              <w:pStyle w:val="Text"/>
            </w:pPr>
            <w:r w:rsidRPr="005F70FB">
              <w:t>dua</w:t>
            </w:r>
          </w:p>
        </w:tc>
        <w:tc>
          <w:tcPr>
            <w:tcW w:w="463" w:type="dxa"/>
            <w:gridSpan w:val="3"/>
            <w:shd w:val="clear" w:color="auto" w:fill="auto"/>
          </w:tcPr>
          <w:p w14:paraId="7F79EF4B" w14:textId="77777777" w:rsidR="00D17B90" w:rsidRPr="005F70FB" w:rsidRDefault="00D17B90" w:rsidP="00D17B90">
            <w:pPr>
              <w:pStyle w:val="Text"/>
            </w:pPr>
            <w:r w:rsidRPr="005F70FB">
              <w:t>tra</w:t>
            </w:r>
          </w:p>
        </w:tc>
        <w:tc>
          <w:tcPr>
            <w:tcW w:w="566" w:type="dxa"/>
            <w:gridSpan w:val="2"/>
            <w:shd w:val="clear" w:color="auto" w:fill="auto"/>
          </w:tcPr>
          <w:p w14:paraId="03DE031D" w14:textId="77777777" w:rsidR="00D17B90" w:rsidRPr="005F70FB" w:rsidRDefault="00D17B90" w:rsidP="00D17B90">
            <w:pPr>
              <w:pStyle w:val="Text"/>
            </w:pPr>
            <w:r w:rsidRPr="005F70FB">
              <w:t>ada,</w:t>
            </w:r>
          </w:p>
        </w:tc>
        <w:tc>
          <w:tcPr>
            <w:tcW w:w="570" w:type="dxa"/>
            <w:gridSpan w:val="4"/>
            <w:shd w:val="clear" w:color="auto" w:fill="auto"/>
          </w:tcPr>
          <w:p w14:paraId="772A348B" w14:textId="77777777" w:rsidR="00D17B90" w:rsidRPr="005F70FB" w:rsidRDefault="00D17B90" w:rsidP="00D17B90">
            <w:pPr>
              <w:pStyle w:val="Text"/>
            </w:pPr>
            <w:r w:rsidRPr="005F70FB">
              <w:t>yang</w:t>
            </w:r>
          </w:p>
        </w:tc>
        <w:tc>
          <w:tcPr>
            <w:tcW w:w="786" w:type="dxa"/>
            <w:gridSpan w:val="3"/>
            <w:shd w:val="clear" w:color="auto" w:fill="auto"/>
          </w:tcPr>
          <w:p w14:paraId="292E9D80" w14:textId="77777777" w:rsidR="00D17B90" w:rsidRPr="005F70FB" w:rsidRDefault="00D17B90" w:rsidP="00D17B90">
            <w:pPr>
              <w:pStyle w:val="Text"/>
            </w:pPr>
            <w:r w:rsidRPr="005F70FB">
              <w:t>pertama</w:t>
            </w:r>
          </w:p>
        </w:tc>
        <w:tc>
          <w:tcPr>
            <w:tcW w:w="622" w:type="dxa"/>
            <w:gridSpan w:val="2"/>
            <w:shd w:val="clear" w:color="auto" w:fill="auto"/>
          </w:tcPr>
          <w:p w14:paraId="7C5D0BA4" w14:textId="77777777" w:rsidR="00D17B90" w:rsidRPr="005F70FB" w:rsidRDefault="00D17B90" w:rsidP="00D17B90">
            <w:pPr>
              <w:pStyle w:val="Text"/>
            </w:pPr>
            <w:r w:rsidRPr="005F70FB">
              <w:t>itu</w:t>
            </w:r>
          </w:p>
        </w:tc>
        <w:tc>
          <w:tcPr>
            <w:tcW w:w="482" w:type="dxa"/>
            <w:gridSpan w:val="3"/>
            <w:shd w:val="clear" w:color="auto" w:fill="auto"/>
          </w:tcPr>
          <w:p w14:paraId="1894921C" w14:textId="77777777" w:rsidR="00D17B90" w:rsidRPr="005F70FB" w:rsidRDefault="00D17B90" w:rsidP="00D17B90">
            <w:pPr>
              <w:pStyle w:val="Text"/>
            </w:pPr>
            <w:r w:rsidRPr="005F70FB">
              <w:t>sa</w:t>
            </w:r>
          </w:p>
        </w:tc>
        <w:tc>
          <w:tcPr>
            <w:tcW w:w="765" w:type="dxa"/>
            <w:gridSpan w:val="2"/>
            <w:shd w:val="clear" w:color="auto" w:fill="auto"/>
          </w:tcPr>
          <w:p w14:paraId="16B5F5A5" w14:textId="77777777" w:rsidR="00D17B90" w:rsidRPr="005F70FB" w:rsidRDefault="00D17B90" w:rsidP="00D17B90">
            <w:pPr>
              <w:pStyle w:val="Text"/>
            </w:pPr>
            <w:r w:rsidRPr="005F70FB">
              <w:t>su</w:t>
            </w:r>
          </w:p>
        </w:tc>
      </w:tr>
      <w:tr w:rsidR="00AC23C4" w:rsidRPr="005F70FB" w14:paraId="43FBEB78" w14:textId="77777777" w:rsidTr="00C82099">
        <w:tc>
          <w:tcPr>
            <w:tcW w:w="707" w:type="dxa"/>
            <w:shd w:val="clear" w:color="auto" w:fill="auto"/>
          </w:tcPr>
          <w:p w14:paraId="7D765B76" w14:textId="77777777" w:rsidR="00D17B90" w:rsidRPr="005F70FB" w:rsidRDefault="00D17B90" w:rsidP="00D17B90">
            <w:pPr>
              <w:pStyle w:val="GlossEng2ptafter"/>
            </w:pPr>
          </w:p>
        </w:tc>
        <w:tc>
          <w:tcPr>
            <w:tcW w:w="831" w:type="dxa"/>
            <w:gridSpan w:val="3"/>
            <w:shd w:val="clear" w:color="auto" w:fill="auto"/>
          </w:tcPr>
          <w:p w14:paraId="409FAA10" w14:textId="77777777" w:rsidR="00D17B90" w:rsidRPr="005F70FB" w:rsidRDefault="00D17B90" w:rsidP="00D17B90">
            <w:pPr>
              <w:pStyle w:val="GlossEng2ptafter"/>
            </w:pPr>
          </w:p>
        </w:tc>
        <w:tc>
          <w:tcPr>
            <w:tcW w:w="536" w:type="dxa"/>
            <w:gridSpan w:val="4"/>
            <w:shd w:val="clear" w:color="auto" w:fill="auto"/>
          </w:tcPr>
          <w:p w14:paraId="484C0CBE" w14:textId="77777777" w:rsidR="00D17B90" w:rsidRPr="005F70FB" w:rsidRDefault="00D17B90" w:rsidP="00D17B90">
            <w:pPr>
              <w:pStyle w:val="GlossEng2ptafter"/>
            </w:pPr>
            <w:r w:rsidRPr="005F70FB">
              <w:rPr>
                <w:rStyle w:val="ChSmallCaps"/>
              </w:rPr>
              <w:t>1pl</w:t>
            </w:r>
          </w:p>
        </w:tc>
        <w:tc>
          <w:tcPr>
            <w:tcW w:w="470" w:type="dxa"/>
            <w:gridSpan w:val="2"/>
            <w:shd w:val="clear" w:color="auto" w:fill="auto"/>
          </w:tcPr>
          <w:p w14:paraId="2891A234" w14:textId="77777777" w:rsidR="00D17B90" w:rsidRPr="005F70FB" w:rsidRDefault="00D17B90" w:rsidP="00D17B90">
            <w:pPr>
              <w:pStyle w:val="GlossEng2ptafter"/>
            </w:pPr>
            <w:r w:rsidRPr="005F70FB">
              <w:t>two</w:t>
            </w:r>
          </w:p>
        </w:tc>
        <w:tc>
          <w:tcPr>
            <w:tcW w:w="463" w:type="dxa"/>
            <w:gridSpan w:val="3"/>
            <w:shd w:val="clear" w:color="auto" w:fill="auto"/>
          </w:tcPr>
          <w:p w14:paraId="76085BCF" w14:textId="77777777" w:rsidR="00D17B90" w:rsidRPr="005F70FB" w:rsidRDefault="00D17B90" w:rsidP="00D17B90">
            <w:pPr>
              <w:pStyle w:val="GlossEng2ptafter"/>
            </w:pPr>
            <w:r w:rsidRPr="005F70FB">
              <w:rPr>
                <w:rStyle w:val="ChSmallCaps"/>
              </w:rPr>
              <w:t>neg</w:t>
            </w:r>
          </w:p>
        </w:tc>
        <w:tc>
          <w:tcPr>
            <w:tcW w:w="566" w:type="dxa"/>
            <w:gridSpan w:val="2"/>
            <w:shd w:val="clear" w:color="auto" w:fill="auto"/>
          </w:tcPr>
          <w:p w14:paraId="39B719DF" w14:textId="77777777" w:rsidR="00D17B90" w:rsidRPr="005F70FB" w:rsidRDefault="00D17B90" w:rsidP="00D17B90">
            <w:pPr>
              <w:pStyle w:val="GlossEng2ptafter"/>
            </w:pPr>
            <w:r w:rsidRPr="005F70FB">
              <w:t>exist</w:t>
            </w:r>
          </w:p>
        </w:tc>
        <w:tc>
          <w:tcPr>
            <w:tcW w:w="570" w:type="dxa"/>
            <w:gridSpan w:val="4"/>
            <w:shd w:val="clear" w:color="auto" w:fill="auto"/>
          </w:tcPr>
          <w:p w14:paraId="40685BA6" w14:textId="77777777" w:rsidR="00D17B90" w:rsidRPr="005F70FB" w:rsidRDefault="00D17B90" w:rsidP="00D17B90">
            <w:pPr>
              <w:pStyle w:val="GlossEng2ptafter"/>
            </w:pPr>
            <w:r w:rsidRPr="005F70FB">
              <w:rPr>
                <w:rStyle w:val="ChSmallCaps"/>
              </w:rPr>
              <w:t>rel</w:t>
            </w:r>
          </w:p>
        </w:tc>
        <w:tc>
          <w:tcPr>
            <w:tcW w:w="786" w:type="dxa"/>
            <w:gridSpan w:val="3"/>
            <w:shd w:val="clear" w:color="auto" w:fill="auto"/>
          </w:tcPr>
          <w:p w14:paraId="7E90CEC3" w14:textId="77777777" w:rsidR="00D17B90" w:rsidRPr="005F70FB" w:rsidRDefault="00D17B90" w:rsidP="00D17B90">
            <w:pPr>
              <w:pStyle w:val="GlossEng2ptafter"/>
            </w:pPr>
            <w:r w:rsidRPr="005F70FB">
              <w:t>first</w:t>
            </w:r>
          </w:p>
        </w:tc>
        <w:tc>
          <w:tcPr>
            <w:tcW w:w="622" w:type="dxa"/>
            <w:gridSpan w:val="2"/>
            <w:shd w:val="clear" w:color="auto" w:fill="auto"/>
          </w:tcPr>
          <w:p w14:paraId="1458F86B" w14:textId="77777777" w:rsidR="00D17B90" w:rsidRPr="005F70FB" w:rsidRDefault="00D17B90" w:rsidP="00D17B90">
            <w:pPr>
              <w:pStyle w:val="GlossEng2ptafter"/>
            </w:pPr>
            <w:r w:rsidRPr="005F70FB">
              <w:rPr>
                <w:rStyle w:val="ChSmallCaps"/>
              </w:rPr>
              <w:t>d.dist</w:t>
            </w:r>
          </w:p>
        </w:tc>
        <w:tc>
          <w:tcPr>
            <w:tcW w:w="482" w:type="dxa"/>
            <w:gridSpan w:val="3"/>
            <w:shd w:val="clear" w:color="auto" w:fill="auto"/>
          </w:tcPr>
          <w:p w14:paraId="343ED1CD" w14:textId="77777777" w:rsidR="00D17B90" w:rsidRPr="005F70FB" w:rsidRDefault="00D17B90" w:rsidP="00D17B90">
            <w:pPr>
              <w:pStyle w:val="GlossEng2ptafter"/>
            </w:pPr>
            <w:r w:rsidRPr="005F70FB">
              <w:rPr>
                <w:rStyle w:val="ChSmallCaps"/>
              </w:rPr>
              <w:t>1sg</w:t>
            </w:r>
          </w:p>
        </w:tc>
        <w:tc>
          <w:tcPr>
            <w:tcW w:w="765" w:type="dxa"/>
            <w:gridSpan w:val="2"/>
            <w:shd w:val="clear" w:color="auto" w:fill="auto"/>
          </w:tcPr>
          <w:p w14:paraId="69037066" w14:textId="77777777" w:rsidR="00D17B90" w:rsidRPr="005F70FB" w:rsidRDefault="00D17B90" w:rsidP="00D17B90">
            <w:pPr>
              <w:pStyle w:val="GlossEng2ptafter"/>
            </w:pPr>
            <w:r w:rsidRPr="005F70FB">
              <w:t>already</w:t>
            </w:r>
          </w:p>
        </w:tc>
      </w:tr>
      <w:tr w:rsidR="00AC23C4" w:rsidRPr="005F70FB" w14:paraId="702A840D" w14:textId="77777777" w:rsidTr="00C82099">
        <w:trPr>
          <w:gridAfter w:val="1"/>
          <w:wAfter w:w="159" w:type="dxa"/>
        </w:trPr>
        <w:tc>
          <w:tcPr>
            <w:tcW w:w="707" w:type="dxa"/>
            <w:shd w:val="clear" w:color="auto" w:fill="auto"/>
          </w:tcPr>
          <w:p w14:paraId="32854272" w14:textId="77777777" w:rsidR="00D17B90" w:rsidRPr="005F70FB" w:rsidRDefault="00D17B90" w:rsidP="00D17B90">
            <w:pPr>
              <w:pStyle w:val="O0Nwnext"/>
            </w:pPr>
          </w:p>
        </w:tc>
        <w:tc>
          <w:tcPr>
            <w:tcW w:w="529" w:type="dxa"/>
            <w:shd w:val="clear" w:color="auto" w:fill="auto"/>
          </w:tcPr>
          <w:p w14:paraId="3D52DFD0" w14:textId="77777777" w:rsidR="00D17B90" w:rsidRPr="005F70FB" w:rsidRDefault="00D17B90" w:rsidP="00D17B90">
            <w:pPr>
              <w:pStyle w:val="Text"/>
            </w:pPr>
            <w:r w:rsidRPr="005F70FB">
              <w:t>kasi</w:t>
            </w:r>
          </w:p>
        </w:tc>
        <w:tc>
          <w:tcPr>
            <w:tcW w:w="778" w:type="dxa"/>
            <w:gridSpan w:val="5"/>
            <w:shd w:val="clear" w:color="auto" w:fill="auto"/>
          </w:tcPr>
          <w:p w14:paraId="2F610495" w14:textId="77777777" w:rsidR="00D17B90" w:rsidRPr="005F70FB" w:rsidRDefault="00D17B90" w:rsidP="00D17B90">
            <w:pPr>
              <w:pStyle w:val="Text"/>
            </w:pPr>
            <w:r w:rsidRPr="005F70FB">
              <w:t>dorang,</w:t>
            </w:r>
          </w:p>
        </w:tc>
        <w:tc>
          <w:tcPr>
            <w:tcW w:w="1397" w:type="dxa"/>
            <w:gridSpan w:val="7"/>
            <w:shd w:val="clear" w:color="auto" w:fill="auto"/>
          </w:tcPr>
          <w:p w14:paraId="37F98FB0" w14:textId="77777777" w:rsidR="00D17B90" w:rsidRPr="005F70FB" w:rsidRDefault="00D17B90" w:rsidP="00D17B90">
            <w:pPr>
              <w:pStyle w:val="Text"/>
            </w:pPr>
            <w:r w:rsidRPr="005F70FB">
              <w:t>makanya</w:t>
            </w:r>
          </w:p>
        </w:tc>
        <w:tc>
          <w:tcPr>
            <w:tcW w:w="524" w:type="dxa"/>
            <w:gridSpan w:val="3"/>
            <w:shd w:val="clear" w:color="auto" w:fill="auto"/>
          </w:tcPr>
          <w:p w14:paraId="7C0A1851" w14:textId="77777777" w:rsidR="00D17B90" w:rsidRPr="005F70FB" w:rsidRDefault="00D17B90" w:rsidP="00D17B90">
            <w:pPr>
              <w:pStyle w:val="Text"/>
            </w:pPr>
            <w:r w:rsidRPr="005F70FB">
              <w:t>wa</w:t>
            </w:r>
          </w:p>
        </w:tc>
        <w:tc>
          <w:tcPr>
            <w:tcW w:w="665" w:type="dxa"/>
            <w:gridSpan w:val="3"/>
            <w:shd w:val="clear" w:color="auto" w:fill="auto"/>
          </w:tcPr>
          <w:p w14:paraId="2A53E346" w14:textId="77777777" w:rsidR="00D17B90" w:rsidRPr="005F70FB" w:rsidRDefault="00D17B90" w:rsidP="00D17B90">
            <w:pPr>
              <w:pStyle w:val="Text"/>
            </w:pPr>
            <w:r w:rsidRPr="005F70FB">
              <w:t>mana</w:t>
            </w:r>
          </w:p>
        </w:tc>
        <w:tc>
          <w:tcPr>
            <w:tcW w:w="698" w:type="dxa"/>
            <w:gridSpan w:val="3"/>
            <w:shd w:val="clear" w:color="auto" w:fill="auto"/>
          </w:tcPr>
          <w:p w14:paraId="6F42B40B" w14:textId="77777777" w:rsidR="00D17B90" w:rsidRPr="005F70FB" w:rsidRDefault="00D17B90" w:rsidP="00D17B90">
            <w:pPr>
              <w:pStyle w:val="Text"/>
            </w:pPr>
            <w:r w:rsidRPr="005F70FB">
              <w:t>itu,</w:t>
            </w:r>
          </w:p>
        </w:tc>
        <w:tc>
          <w:tcPr>
            <w:tcW w:w="580" w:type="dxa"/>
            <w:gridSpan w:val="3"/>
            <w:shd w:val="clear" w:color="auto" w:fill="auto"/>
          </w:tcPr>
          <w:p w14:paraId="6D01EC00" w14:textId="77777777" w:rsidR="00D17B90" w:rsidRPr="005F70FB" w:rsidRDefault="00D17B90" w:rsidP="00D17B90">
            <w:pPr>
              <w:pStyle w:val="Text"/>
            </w:pPr>
            <w:r w:rsidRPr="005F70FB">
              <w:t>dong</w:t>
            </w:r>
          </w:p>
        </w:tc>
        <w:tc>
          <w:tcPr>
            <w:tcW w:w="761" w:type="dxa"/>
            <w:gridSpan w:val="2"/>
            <w:shd w:val="clear" w:color="auto" w:fill="auto"/>
          </w:tcPr>
          <w:p w14:paraId="7DC7AC50" w14:textId="77777777" w:rsidR="00D17B90" w:rsidRPr="005F70FB" w:rsidRDefault="00D17B90" w:rsidP="00D17B90">
            <w:pPr>
              <w:pStyle w:val="Text"/>
            </w:pPr>
            <w:r w:rsidRPr="005F70FB">
              <w:t>su</w:t>
            </w:r>
          </w:p>
        </w:tc>
      </w:tr>
      <w:tr w:rsidR="00AC23C4" w:rsidRPr="005F70FB" w14:paraId="14A556E3" w14:textId="77777777" w:rsidTr="00C82099">
        <w:trPr>
          <w:gridAfter w:val="1"/>
          <w:wAfter w:w="159" w:type="dxa"/>
        </w:trPr>
        <w:tc>
          <w:tcPr>
            <w:tcW w:w="707" w:type="dxa"/>
            <w:shd w:val="clear" w:color="auto" w:fill="auto"/>
          </w:tcPr>
          <w:p w14:paraId="2A18E4D4" w14:textId="77777777" w:rsidR="00D17B90" w:rsidRPr="005F70FB" w:rsidRDefault="00D17B90" w:rsidP="00D17B90">
            <w:pPr>
              <w:pStyle w:val="GlossEng2ptafter"/>
            </w:pPr>
          </w:p>
        </w:tc>
        <w:tc>
          <w:tcPr>
            <w:tcW w:w="529" w:type="dxa"/>
            <w:shd w:val="clear" w:color="auto" w:fill="auto"/>
          </w:tcPr>
          <w:p w14:paraId="180F6778" w14:textId="77777777" w:rsidR="00D17B90" w:rsidRPr="005F70FB" w:rsidRDefault="00D17B90" w:rsidP="00D17B90">
            <w:pPr>
              <w:pStyle w:val="GlossEng2ptafter"/>
            </w:pPr>
            <w:r w:rsidRPr="005F70FB">
              <w:t>give</w:t>
            </w:r>
          </w:p>
        </w:tc>
        <w:tc>
          <w:tcPr>
            <w:tcW w:w="778" w:type="dxa"/>
            <w:gridSpan w:val="5"/>
            <w:shd w:val="clear" w:color="auto" w:fill="auto"/>
          </w:tcPr>
          <w:p w14:paraId="220120E4" w14:textId="77777777" w:rsidR="00D17B90" w:rsidRPr="005F70FB" w:rsidRDefault="00D17B90" w:rsidP="00D17B90">
            <w:pPr>
              <w:pStyle w:val="GlossEng2ptafter"/>
            </w:pPr>
            <w:r w:rsidRPr="005F70FB">
              <w:rPr>
                <w:rStyle w:val="ChSmallCaps"/>
              </w:rPr>
              <w:t>3pl</w:t>
            </w:r>
          </w:p>
        </w:tc>
        <w:tc>
          <w:tcPr>
            <w:tcW w:w="1397" w:type="dxa"/>
            <w:gridSpan w:val="7"/>
            <w:shd w:val="clear" w:color="auto" w:fill="auto"/>
          </w:tcPr>
          <w:p w14:paraId="20578A72" w14:textId="77777777" w:rsidR="00D17B90" w:rsidRPr="005F70FB" w:rsidRDefault="00D17B90" w:rsidP="00D17B90">
            <w:pPr>
              <w:pStyle w:val="GlossEng2ptafter"/>
            </w:pPr>
            <w:r w:rsidRPr="005F70FB">
              <w:t>for.that.reason</w:t>
            </w:r>
          </w:p>
        </w:tc>
        <w:tc>
          <w:tcPr>
            <w:tcW w:w="524" w:type="dxa"/>
            <w:gridSpan w:val="3"/>
            <w:shd w:val="clear" w:color="auto" w:fill="auto"/>
          </w:tcPr>
          <w:p w14:paraId="5966F30E" w14:textId="77777777" w:rsidR="00D17B90" w:rsidRPr="005F70FB" w:rsidRDefault="00D17B90" w:rsidP="00D17B90">
            <w:pPr>
              <w:pStyle w:val="GlossEng2ptafter"/>
            </w:pPr>
            <w:r w:rsidRPr="005F70FB">
              <w:rPr>
                <w:rStyle w:val="ChSmallCaps"/>
              </w:rPr>
              <w:t>spm</w:t>
            </w:r>
          </w:p>
        </w:tc>
        <w:tc>
          <w:tcPr>
            <w:tcW w:w="665" w:type="dxa"/>
            <w:gridSpan w:val="3"/>
            <w:shd w:val="clear" w:color="auto" w:fill="auto"/>
          </w:tcPr>
          <w:p w14:paraId="5D875067" w14:textId="77777777" w:rsidR="00D17B90" w:rsidRPr="005F70FB" w:rsidRDefault="00D17B90" w:rsidP="00D17B90">
            <w:pPr>
              <w:pStyle w:val="GlossEng2ptafter"/>
            </w:pPr>
            <w:r w:rsidRPr="005F70FB">
              <w:t>where</w:t>
            </w:r>
          </w:p>
        </w:tc>
        <w:tc>
          <w:tcPr>
            <w:tcW w:w="698" w:type="dxa"/>
            <w:gridSpan w:val="3"/>
            <w:shd w:val="clear" w:color="auto" w:fill="auto"/>
          </w:tcPr>
          <w:p w14:paraId="2B2463F9" w14:textId="77777777" w:rsidR="00D17B90" w:rsidRPr="005F70FB" w:rsidRDefault="00D17B90" w:rsidP="00D17B90">
            <w:pPr>
              <w:pStyle w:val="GlossEng2ptafter"/>
            </w:pPr>
            <w:r w:rsidRPr="005F70FB">
              <w:rPr>
                <w:rStyle w:val="ChSmallCaps"/>
              </w:rPr>
              <w:t>d.dist</w:t>
            </w:r>
          </w:p>
        </w:tc>
        <w:tc>
          <w:tcPr>
            <w:tcW w:w="580" w:type="dxa"/>
            <w:gridSpan w:val="3"/>
            <w:shd w:val="clear" w:color="auto" w:fill="auto"/>
          </w:tcPr>
          <w:p w14:paraId="2E1C1828" w14:textId="77777777" w:rsidR="00D17B90" w:rsidRPr="005F70FB" w:rsidRDefault="00D17B90" w:rsidP="00D17B90">
            <w:pPr>
              <w:pStyle w:val="GlossEng2ptafter"/>
            </w:pPr>
            <w:r w:rsidRPr="005F70FB">
              <w:rPr>
                <w:rStyle w:val="ChSmallCaps"/>
              </w:rPr>
              <w:t>3pl</w:t>
            </w:r>
          </w:p>
        </w:tc>
        <w:tc>
          <w:tcPr>
            <w:tcW w:w="761" w:type="dxa"/>
            <w:gridSpan w:val="2"/>
            <w:shd w:val="clear" w:color="auto" w:fill="auto"/>
          </w:tcPr>
          <w:p w14:paraId="06D78210" w14:textId="77777777" w:rsidR="00D17B90" w:rsidRPr="005F70FB" w:rsidRDefault="00D17B90" w:rsidP="00D17B90">
            <w:pPr>
              <w:pStyle w:val="GlossEng2ptafter"/>
            </w:pPr>
            <w:r w:rsidRPr="005F70FB">
              <w:t>already</w:t>
            </w:r>
          </w:p>
        </w:tc>
      </w:tr>
      <w:tr w:rsidR="00AC23C4" w:rsidRPr="005F70FB" w14:paraId="7612627B" w14:textId="77777777" w:rsidTr="00C82099">
        <w:trPr>
          <w:gridAfter w:val="4"/>
          <w:wAfter w:w="1119" w:type="dxa"/>
        </w:trPr>
        <w:tc>
          <w:tcPr>
            <w:tcW w:w="707" w:type="dxa"/>
            <w:shd w:val="clear" w:color="auto" w:fill="auto"/>
          </w:tcPr>
          <w:p w14:paraId="26030959" w14:textId="77777777" w:rsidR="00D17B90" w:rsidRPr="005F70FB" w:rsidRDefault="00D17B90" w:rsidP="00D17B90">
            <w:pPr>
              <w:pStyle w:val="O0Nwnext"/>
            </w:pPr>
          </w:p>
        </w:tc>
        <w:tc>
          <w:tcPr>
            <w:tcW w:w="572" w:type="dxa"/>
            <w:gridSpan w:val="2"/>
            <w:shd w:val="clear" w:color="auto" w:fill="auto"/>
          </w:tcPr>
          <w:p w14:paraId="5D8A6EBA" w14:textId="77777777" w:rsidR="00D17B90" w:rsidRPr="005F70FB" w:rsidRDefault="00D17B90" w:rsidP="00D17B90">
            <w:pPr>
              <w:pStyle w:val="Text"/>
            </w:pPr>
            <w:r w:rsidRPr="005F70FB">
              <w:t>mo</w:t>
            </w:r>
          </w:p>
        </w:tc>
        <w:tc>
          <w:tcPr>
            <w:tcW w:w="476" w:type="dxa"/>
            <w:gridSpan w:val="2"/>
            <w:shd w:val="clear" w:color="auto" w:fill="auto"/>
          </w:tcPr>
          <w:p w14:paraId="22C6B5C8" w14:textId="77777777" w:rsidR="00D17B90" w:rsidRPr="005F70FB" w:rsidRDefault="00D17B90" w:rsidP="00D17B90">
            <w:pPr>
              <w:pStyle w:val="Text"/>
            </w:pPr>
            <w:r w:rsidRPr="005F70FB">
              <w:t>bli</w:t>
            </w:r>
          </w:p>
        </w:tc>
        <w:tc>
          <w:tcPr>
            <w:tcW w:w="603" w:type="dxa"/>
            <w:gridSpan w:val="4"/>
            <w:shd w:val="clear" w:color="auto" w:fill="auto"/>
          </w:tcPr>
          <w:p w14:paraId="3C3875D3" w14:textId="77777777" w:rsidR="00D17B90" w:rsidRPr="005F70FB" w:rsidRDefault="00D17B90" w:rsidP="00D17B90">
            <w:pPr>
              <w:pStyle w:val="Text"/>
            </w:pPr>
            <w:r w:rsidRPr="005F70FB">
              <w:t>batu,</w:t>
            </w:r>
          </w:p>
        </w:tc>
        <w:tc>
          <w:tcPr>
            <w:tcW w:w="476" w:type="dxa"/>
            <w:gridSpan w:val="3"/>
            <w:shd w:val="clear" w:color="auto" w:fill="auto"/>
          </w:tcPr>
          <w:p w14:paraId="5D0CF405" w14:textId="77777777" w:rsidR="00D17B90" w:rsidRPr="005F70FB" w:rsidRDefault="00D17B90" w:rsidP="00D17B90">
            <w:pPr>
              <w:pStyle w:val="Text"/>
            </w:pPr>
            <w:r w:rsidRPr="005F70FB">
              <w:t>jadi</w:t>
            </w:r>
          </w:p>
        </w:tc>
        <w:tc>
          <w:tcPr>
            <w:tcW w:w="806" w:type="dxa"/>
            <w:gridSpan w:val="4"/>
            <w:shd w:val="clear" w:color="auto" w:fill="auto"/>
          </w:tcPr>
          <w:p w14:paraId="54FA51E3" w14:textId="77777777" w:rsidR="00D17B90" w:rsidRPr="005F70FB" w:rsidRDefault="00D17B90" w:rsidP="00D17B90">
            <w:pPr>
              <w:pStyle w:val="Text"/>
            </w:pPr>
            <w:r w:rsidRPr="005F70FB">
              <w:t>skarang</w:t>
            </w:r>
          </w:p>
        </w:tc>
        <w:tc>
          <w:tcPr>
            <w:tcW w:w="479" w:type="dxa"/>
            <w:gridSpan w:val="2"/>
            <w:shd w:val="clear" w:color="auto" w:fill="auto"/>
          </w:tcPr>
          <w:p w14:paraId="222444CA" w14:textId="77777777" w:rsidR="00D17B90" w:rsidRPr="005F70FB" w:rsidRDefault="00D17B90" w:rsidP="00D17B90">
            <w:pPr>
              <w:pStyle w:val="Text"/>
            </w:pPr>
            <w:r w:rsidRPr="005F70FB">
              <w:t>sa,</w:t>
            </w:r>
          </w:p>
        </w:tc>
        <w:tc>
          <w:tcPr>
            <w:tcW w:w="698" w:type="dxa"/>
            <w:gridSpan w:val="3"/>
            <w:shd w:val="clear" w:color="auto" w:fill="auto"/>
          </w:tcPr>
          <w:p w14:paraId="646FAC42" w14:textId="77777777" w:rsidR="00D17B90" w:rsidRPr="005F70FB" w:rsidRDefault="00D17B90" w:rsidP="00D17B90">
            <w:pPr>
              <w:pStyle w:val="Text"/>
            </w:pPr>
            <w:r w:rsidRPr="005F70FB">
              <w:t>itu,</w:t>
            </w:r>
          </w:p>
        </w:tc>
        <w:tc>
          <w:tcPr>
            <w:tcW w:w="862" w:type="dxa"/>
            <w:gridSpan w:val="4"/>
            <w:shd w:val="clear" w:color="auto" w:fill="auto"/>
          </w:tcPr>
          <w:p w14:paraId="2B3046A1" w14:textId="77777777" w:rsidR="00D17B90" w:rsidRPr="005F70FB" w:rsidRDefault="00D17B90" w:rsidP="00D17B90">
            <w:pPr>
              <w:pStyle w:val="Text"/>
            </w:pPr>
            <w:r w:rsidRPr="005F70FB">
              <w:t>simpang</w:t>
            </w:r>
          </w:p>
        </w:tc>
      </w:tr>
      <w:tr w:rsidR="00AC23C4" w:rsidRPr="005F70FB" w14:paraId="28B5C675" w14:textId="77777777" w:rsidTr="00C82099">
        <w:trPr>
          <w:gridAfter w:val="4"/>
          <w:wAfter w:w="1119" w:type="dxa"/>
        </w:trPr>
        <w:tc>
          <w:tcPr>
            <w:tcW w:w="707" w:type="dxa"/>
            <w:shd w:val="clear" w:color="auto" w:fill="auto"/>
          </w:tcPr>
          <w:p w14:paraId="3A58FA47" w14:textId="77777777" w:rsidR="00D17B90" w:rsidRPr="005F70FB" w:rsidRDefault="00D17B90" w:rsidP="00D17B90">
            <w:pPr>
              <w:pStyle w:val="GlossEng2ptafter"/>
            </w:pPr>
          </w:p>
        </w:tc>
        <w:tc>
          <w:tcPr>
            <w:tcW w:w="572" w:type="dxa"/>
            <w:gridSpan w:val="2"/>
            <w:shd w:val="clear" w:color="auto" w:fill="auto"/>
          </w:tcPr>
          <w:p w14:paraId="0286375C" w14:textId="77777777" w:rsidR="00D17B90" w:rsidRPr="005F70FB" w:rsidRDefault="00D17B90" w:rsidP="00D17B90">
            <w:pPr>
              <w:pStyle w:val="GlossEng2ptafter"/>
            </w:pPr>
            <w:r w:rsidRPr="005F70FB">
              <w:t>want</w:t>
            </w:r>
          </w:p>
        </w:tc>
        <w:tc>
          <w:tcPr>
            <w:tcW w:w="476" w:type="dxa"/>
            <w:gridSpan w:val="2"/>
            <w:shd w:val="clear" w:color="auto" w:fill="auto"/>
          </w:tcPr>
          <w:p w14:paraId="7206756C" w14:textId="77777777" w:rsidR="00D17B90" w:rsidRPr="005F70FB" w:rsidRDefault="00D17B90" w:rsidP="00D17B90">
            <w:pPr>
              <w:pStyle w:val="GlossEng2ptafter"/>
            </w:pPr>
            <w:r w:rsidRPr="005F70FB">
              <w:t>buy</w:t>
            </w:r>
          </w:p>
        </w:tc>
        <w:tc>
          <w:tcPr>
            <w:tcW w:w="603" w:type="dxa"/>
            <w:gridSpan w:val="4"/>
            <w:shd w:val="clear" w:color="auto" w:fill="auto"/>
          </w:tcPr>
          <w:p w14:paraId="7CD3A87E" w14:textId="77777777" w:rsidR="00D17B90" w:rsidRPr="005F70FB" w:rsidRDefault="00D17B90" w:rsidP="00D17B90">
            <w:pPr>
              <w:pStyle w:val="GlossEng2ptafter"/>
            </w:pPr>
            <w:r w:rsidRPr="005F70FB">
              <w:t>stone</w:t>
            </w:r>
          </w:p>
        </w:tc>
        <w:tc>
          <w:tcPr>
            <w:tcW w:w="476" w:type="dxa"/>
            <w:gridSpan w:val="3"/>
            <w:shd w:val="clear" w:color="auto" w:fill="auto"/>
          </w:tcPr>
          <w:p w14:paraId="5EF3EF12" w14:textId="77777777" w:rsidR="00D17B90" w:rsidRPr="005F70FB" w:rsidRDefault="00D17B90" w:rsidP="00D17B90">
            <w:pPr>
              <w:pStyle w:val="GlossEng2ptafter"/>
            </w:pPr>
            <w:r w:rsidRPr="005F70FB">
              <w:t>so</w:t>
            </w:r>
          </w:p>
        </w:tc>
        <w:tc>
          <w:tcPr>
            <w:tcW w:w="806" w:type="dxa"/>
            <w:gridSpan w:val="4"/>
            <w:shd w:val="clear" w:color="auto" w:fill="auto"/>
          </w:tcPr>
          <w:p w14:paraId="4F2764C6" w14:textId="3454E44C" w:rsidR="00D17B90" w:rsidRPr="005F70FB" w:rsidRDefault="00245645" w:rsidP="00D17B90">
            <w:pPr>
              <w:pStyle w:val="GlossEng2ptafter"/>
            </w:pPr>
            <w:r>
              <w:t>now</w:t>
            </w:r>
          </w:p>
        </w:tc>
        <w:tc>
          <w:tcPr>
            <w:tcW w:w="479" w:type="dxa"/>
            <w:gridSpan w:val="2"/>
            <w:shd w:val="clear" w:color="auto" w:fill="auto"/>
          </w:tcPr>
          <w:p w14:paraId="3551D49A" w14:textId="77777777" w:rsidR="00D17B90" w:rsidRPr="005F70FB" w:rsidRDefault="00D17B90" w:rsidP="00D17B90">
            <w:pPr>
              <w:pStyle w:val="GlossEng2ptafter"/>
            </w:pPr>
            <w:r w:rsidRPr="005F70FB">
              <w:rPr>
                <w:rStyle w:val="ChSmallCaps"/>
              </w:rPr>
              <w:t>1sg</w:t>
            </w:r>
          </w:p>
        </w:tc>
        <w:tc>
          <w:tcPr>
            <w:tcW w:w="698" w:type="dxa"/>
            <w:gridSpan w:val="3"/>
            <w:shd w:val="clear" w:color="auto" w:fill="auto"/>
          </w:tcPr>
          <w:p w14:paraId="1F55D52A" w14:textId="77777777" w:rsidR="00D17B90" w:rsidRPr="005F70FB" w:rsidRDefault="00D17B90" w:rsidP="00D17B90">
            <w:pPr>
              <w:pStyle w:val="GlossEng2ptafter"/>
            </w:pPr>
            <w:r w:rsidRPr="005F70FB">
              <w:rPr>
                <w:rStyle w:val="ChSmallCaps"/>
              </w:rPr>
              <w:t>d.dist</w:t>
            </w:r>
          </w:p>
        </w:tc>
        <w:tc>
          <w:tcPr>
            <w:tcW w:w="862" w:type="dxa"/>
            <w:gridSpan w:val="4"/>
            <w:shd w:val="clear" w:color="auto" w:fill="auto"/>
          </w:tcPr>
          <w:p w14:paraId="3ADF6F18" w14:textId="64BC8192" w:rsidR="00D17B90" w:rsidRPr="005F70FB" w:rsidRDefault="00D17B90" w:rsidP="00C82099">
            <w:pPr>
              <w:pStyle w:val="GlossEng2ptafter"/>
            </w:pPr>
            <w:r w:rsidRPr="005F70FB">
              <w:t>store</w:t>
            </w:r>
          </w:p>
        </w:tc>
      </w:tr>
      <w:tr w:rsidR="00D17B90" w:rsidRPr="005F70FB" w14:paraId="302139E0" w14:textId="77777777" w:rsidTr="00C82099">
        <w:trPr>
          <w:gridAfter w:val="18"/>
          <w:wAfter w:w="4020" w:type="dxa"/>
        </w:trPr>
        <w:tc>
          <w:tcPr>
            <w:tcW w:w="707" w:type="dxa"/>
            <w:shd w:val="clear" w:color="auto" w:fill="auto"/>
          </w:tcPr>
          <w:p w14:paraId="608B4F11" w14:textId="77777777" w:rsidR="00D17B90" w:rsidRPr="005F70FB" w:rsidRDefault="00D17B90" w:rsidP="00D17B90">
            <w:pPr>
              <w:pStyle w:val="O0Nwnext"/>
            </w:pPr>
          </w:p>
        </w:tc>
        <w:tc>
          <w:tcPr>
            <w:tcW w:w="1175" w:type="dxa"/>
            <w:gridSpan w:val="5"/>
            <w:shd w:val="clear" w:color="auto" w:fill="auto"/>
          </w:tcPr>
          <w:p w14:paraId="5B6533D6" w14:textId="77777777" w:rsidR="00D17B90" w:rsidRPr="005F70FB" w:rsidRDefault="00D17B90" w:rsidP="00D17B90">
            <w:pPr>
              <w:pStyle w:val="Text"/>
            </w:pPr>
            <w:r w:rsidRPr="005F70FB">
              <w:t>sratus</w:t>
            </w:r>
          </w:p>
        </w:tc>
        <w:tc>
          <w:tcPr>
            <w:tcW w:w="896" w:type="dxa"/>
            <w:gridSpan w:val="5"/>
            <w:shd w:val="clear" w:color="auto" w:fill="auto"/>
          </w:tcPr>
          <w:p w14:paraId="548291D3" w14:textId="77777777" w:rsidR="00D17B90" w:rsidRPr="005F70FB" w:rsidRDefault="00D17B90" w:rsidP="00D17B90">
            <w:pPr>
              <w:pStyle w:val="Text"/>
            </w:pPr>
            <w:r w:rsidRPr="005F70FB">
              <w:t>ribu</w:t>
            </w:r>
          </w:p>
        </w:tc>
      </w:tr>
      <w:tr w:rsidR="00D17B90" w:rsidRPr="005F70FB" w14:paraId="0B1E70EF" w14:textId="77777777" w:rsidTr="00C82099">
        <w:trPr>
          <w:gridAfter w:val="18"/>
          <w:wAfter w:w="4020" w:type="dxa"/>
        </w:trPr>
        <w:tc>
          <w:tcPr>
            <w:tcW w:w="707" w:type="dxa"/>
            <w:shd w:val="clear" w:color="auto" w:fill="auto"/>
          </w:tcPr>
          <w:p w14:paraId="05B60146" w14:textId="77777777" w:rsidR="00D17B90" w:rsidRPr="005F70FB" w:rsidRDefault="00D17B90" w:rsidP="00D17B90">
            <w:pPr>
              <w:pStyle w:val="GlossEng"/>
            </w:pPr>
          </w:p>
        </w:tc>
        <w:tc>
          <w:tcPr>
            <w:tcW w:w="1175" w:type="dxa"/>
            <w:gridSpan w:val="5"/>
            <w:shd w:val="clear" w:color="auto" w:fill="auto"/>
          </w:tcPr>
          <w:p w14:paraId="325B8511" w14:textId="77777777" w:rsidR="00D17B90" w:rsidRPr="005F70FB" w:rsidRDefault="00D17B90" w:rsidP="00D17B90">
            <w:pPr>
              <w:pStyle w:val="GlossEng"/>
            </w:pPr>
            <w:r w:rsidRPr="005F70FB">
              <w:t>one:hundred</w:t>
            </w:r>
          </w:p>
        </w:tc>
        <w:tc>
          <w:tcPr>
            <w:tcW w:w="896" w:type="dxa"/>
            <w:gridSpan w:val="5"/>
            <w:shd w:val="clear" w:color="auto" w:fill="auto"/>
          </w:tcPr>
          <w:p w14:paraId="7C0C9E36" w14:textId="77777777" w:rsidR="00D17B90" w:rsidRPr="005F70FB" w:rsidRDefault="00D17B90" w:rsidP="00D17B90">
            <w:pPr>
              <w:pStyle w:val="GlossEng"/>
            </w:pPr>
            <w:r w:rsidRPr="005F70FB">
              <w:t>thousand</w:t>
            </w:r>
          </w:p>
        </w:tc>
      </w:tr>
    </w:tbl>
    <w:p w14:paraId="29DF4948" w14:textId="4A826C28" w:rsidR="00D17B90" w:rsidRPr="005F70FB" w:rsidRDefault="00D17B90" w:rsidP="00D12B9D">
      <w:pPr>
        <w:pStyle w:val="FreeTranslEng"/>
      </w:pPr>
      <w:r w:rsidRPr="005F70FB">
        <w:t>Natalia: the two of us haven</w:t>
      </w:r>
      <w:r w:rsidR="00B7093A" w:rsidRPr="005F70FB">
        <w:t>’</w:t>
      </w:r>
      <w:r w:rsidRPr="005F70FB">
        <w:t>t (gotten any money left), I already gave the first (one hundred thousand) to them, that is to say [</w:t>
      </w:r>
      <w:r w:rsidRPr="005F70FB">
        <w:rPr>
          <w:rStyle w:val="ChSmallCaps"/>
        </w:rPr>
        <w:t>spm</w:t>
      </w:r>
      <w:r w:rsidRPr="005F70FB">
        <w:t xml:space="preserve">] </w:t>
      </w:r>
      <w:r w:rsidR="00D12B9D" w:rsidRPr="00D12B9D">
        <w:t>what-is-it</w:t>
      </w:r>
      <w:r w:rsidRPr="005F70FB">
        <w:t>, they already wanted to buy stones, so now I (already), what</w:t>
      </w:r>
      <w:r w:rsidR="00B7093A" w:rsidRPr="005F70FB">
        <w:t>’</w:t>
      </w:r>
      <w:r w:rsidRPr="005F70FB">
        <w:t>s-its-name, set aside one hundred thousand (rupiah)</w:t>
      </w:r>
    </w:p>
    <w:tbl>
      <w:tblPr>
        <w:tblW w:w="0" w:type="auto"/>
        <w:tblCellMar>
          <w:left w:w="42" w:type="dxa"/>
          <w:right w:w="42" w:type="dxa"/>
        </w:tblCellMar>
        <w:tblLook w:val="01E0" w:firstRow="1" w:lastRow="1" w:firstColumn="1" w:lastColumn="1" w:noHBand="0" w:noVBand="0"/>
      </w:tblPr>
      <w:tblGrid>
        <w:gridCol w:w="709"/>
        <w:gridCol w:w="451"/>
        <w:gridCol w:w="451"/>
        <w:gridCol w:w="773"/>
        <w:gridCol w:w="962"/>
      </w:tblGrid>
      <w:tr w:rsidR="00AC23C4" w:rsidRPr="005F70FB" w14:paraId="471D2F37" w14:textId="77777777" w:rsidTr="00AC23C4">
        <w:tc>
          <w:tcPr>
            <w:tcW w:w="709" w:type="dxa"/>
            <w:shd w:val="clear" w:color="auto" w:fill="auto"/>
          </w:tcPr>
          <w:p w14:paraId="760B1B6E" w14:textId="77777777" w:rsidR="00D17B90" w:rsidRPr="005F70FB" w:rsidRDefault="00D17B90" w:rsidP="00D17B90">
            <w:pPr>
              <w:pStyle w:val="O0Nwnext"/>
            </w:pPr>
            <w:r w:rsidRPr="005F70FB">
              <w:t>0040</w:t>
            </w:r>
          </w:p>
        </w:tc>
        <w:tc>
          <w:tcPr>
            <w:tcW w:w="451" w:type="dxa"/>
            <w:shd w:val="clear" w:color="auto" w:fill="auto"/>
          </w:tcPr>
          <w:p w14:paraId="232847B8" w14:textId="77777777" w:rsidR="00D17B90" w:rsidRPr="005F70FB" w:rsidRDefault="00D17B90" w:rsidP="00D17B90">
            <w:pPr>
              <w:pStyle w:val="Text"/>
            </w:pPr>
            <w:r w:rsidRPr="005F70FB">
              <w:t>Ida:</w:t>
            </w:r>
          </w:p>
        </w:tc>
        <w:tc>
          <w:tcPr>
            <w:tcW w:w="451" w:type="dxa"/>
            <w:shd w:val="clear" w:color="auto" w:fill="auto"/>
          </w:tcPr>
          <w:p w14:paraId="5B5421F4" w14:textId="77777777" w:rsidR="00D17B90" w:rsidRPr="005F70FB" w:rsidRDefault="00D17B90" w:rsidP="00D17B90">
            <w:pPr>
              <w:pStyle w:val="Text"/>
            </w:pPr>
            <w:r w:rsidRPr="005F70FB">
              <w:t>yo</w:t>
            </w:r>
          </w:p>
        </w:tc>
        <w:tc>
          <w:tcPr>
            <w:tcW w:w="773" w:type="dxa"/>
            <w:shd w:val="clear" w:color="auto" w:fill="auto"/>
          </w:tcPr>
          <w:p w14:paraId="45A76BC0" w14:textId="77777777" w:rsidR="00D17B90" w:rsidRPr="005F70FB" w:rsidRDefault="00D17B90" w:rsidP="00D17B90">
            <w:pPr>
              <w:pStyle w:val="Text"/>
            </w:pPr>
            <w:r w:rsidRPr="005F70FB">
              <w:t>suda</w:t>
            </w:r>
          </w:p>
        </w:tc>
        <w:tc>
          <w:tcPr>
            <w:tcW w:w="962" w:type="dxa"/>
            <w:shd w:val="clear" w:color="auto" w:fill="auto"/>
          </w:tcPr>
          <w:p w14:paraId="42DD83FC" w14:textId="77777777" w:rsidR="00D17B90" w:rsidRPr="005F70FB" w:rsidRDefault="00D17B90" w:rsidP="00D17B90">
            <w:pPr>
              <w:pStyle w:val="Text"/>
            </w:pPr>
            <w:r w:rsidRPr="005F70FB">
              <w:t>kegiatang</w:t>
            </w:r>
          </w:p>
        </w:tc>
      </w:tr>
      <w:tr w:rsidR="00AC23C4" w:rsidRPr="005F70FB" w14:paraId="471A8AFF" w14:textId="77777777" w:rsidTr="00AC23C4">
        <w:tc>
          <w:tcPr>
            <w:tcW w:w="709" w:type="dxa"/>
            <w:shd w:val="clear" w:color="auto" w:fill="auto"/>
          </w:tcPr>
          <w:p w14:paraId="45A9348F" w14:textId="77777777" w:rsidR="00D17B90" w:rsidRPr="005F70FB" w:rsidRDefault="00D17B90" w:rsidP="00D17B90">
            <w:pPr>
              <w:pStyle w:val="GlossEng"/>
            </w:pPr>
          </w:p>
        </w:tc>
        <w:tc>
          <w:tcPr>
            <w:tcW w:w="451" w:type="dxa"/>
            <w:shd w:val="clear" w:color="auto" w:fill="auto"/>
          </w:tcPr>
          <w:p w14:paraId="07523B27" w14:textId="77777777" w:rsidR="00D17B90" w:rsidRPr="005F70FB" w:rsidRDefault="00D17B90" w:rsidP="00D17B90">
            <w:pPr>
              <w:pStyle w:val="GlossEng"/>
            </w:pPr>
          </w:p>
        </w:tc>
        <w:tc>
          <w:tcPr>
            <w:tcW w:w="451" w:type="dxa"/>
            <w:shd w:val="clear" w:color="auto" w:fill="auto"/>
          </w:tcPr>
          <w:p w14:paraId="78B3FB8A" w14:textId="77777777" w:rsidR="00D17B90" w:rsidRPr="005F70FB" w:rsidRDefault="00D17B90" w:rsidP="00D17B90">
            <w:pPr>
              <w:pStyle w:val="GlossEng"/>
            </w:pPr>
            <w:r w:rsidRPr="005F70FB">
              <w:t>yes</w:t>
            </w:r>
          </w:p>
        </w:tc>
        <w:tc>
          <w:tcPr>
            <w:tcW w:w="773" w:type="dxa"/>
            <w:shd w:val="clear" w:color="auto" w:fill="auto"/>
          </w:tcPr>
          <w:p w14:paraId="2BC5DC10" w14:textId="77777777" w:rsidR="00D17B90" w:rsidRPr="005F70FB" w:rsidRDefault="00D17B90" w:rsidP="00D17B90">
            <w:pPr>
              <w:pStyle w:val="GlossEng"/>
            </w:pPr>
            <w:r w:rsidRPr="005F70FB">
              <w:t>already</w:t>
            </w:r>
          </w:p>
        </w:tc>
        <w:tc>
          <w:tcPr>
            <w:tcW w:w="962" w:type="dxa"/>
            <w:shd w:val="clear" w:color="auto" w:fill="auto"/>
          </w:tcPr>
          <w:p w14:paraId="60982043" w14:textId="77777777" w:rsidR="00D17B90" w:rsidRPr="005F70FB" w:rsidRDefault="00D17B90" w:rsidP="00D17B90">
            <w:pPr>
              <w:pStyle w:val="GlossEng"/>
            </w:pPr>
            <w:r w:rsidRPr="005F70FB">
              <w:t>activity</w:t>
            </w:r>
          </w:p>
        </w:tc>
      </w:tr>
    </w:tbl>
    <w:p w14:paraId="60533E9D" w14:textId="77777777" w:rsidR="00D17B90" w:rsidRPr="005F70FB" w:rsidRDefault="00D17B90" w:rsidP="00D17B90">
      <w:pPr>
        <w:pStyle w:val="FreeTranslEng"/>
      </w:pPr>
      <w:r w:rsidRPr="005F70FB">
        <w:t>Ida: yes, well, the activity</w:t>
      </w:r>
    </w:p>
    <w:tbl>
      <w:tblPr>
        <w:tblW w:w="0" w:type="auto"/>
        <w:tblCellMar>
          <w:left w:w="42" w:type="dxa"/>
          <w:right w:w="42" w:type="dxa"/>
        </w:tblCellMar>
        <w:tblLook w:val="01E0" w:firstRow="1" w:lastRow="1" w:firstColumn="1" w:lastColumn="1" w:noHBand="0" w:noVBand="0"/>
      </w:tblPr>
      <w:tblGrid>
        <w:gridCol w:w="709"/>
        <w:gridCol w:w="697"/>
        <w:gridCol w:w="143"/>
        <w:gridCol w:w="87"/>
        <w:gridCol w:w="210"/>
        <w:gridCol w:w="192"/>
        <w:gridCol w:w="326"/>
        <w:gridCol w:w="178"/>
        <w:gridCol w:w="147"/>
        <w:gridCol w:w="426"/>
        <w:gridCol w:w="58"/>
        <w:gridCol w:w="64"/>
        <w:gridCol w:w="396"/>
        <w:gridCol w:w="93"/>
        <w:gridCol w:w="287"/>
        <w:gridCol w:w="60"/>
        <w:gridCol w:w="260"/>
        <w:gridCol w:w="169"/>
        <w:gridCol w:w="282"/>
        <w:gridCol w:w="195"/>
        <w:gridCol w:w="90"/>
        <w:gridCol w:w="605"/>
        <w:gridCol w:w="46"/>
        <w:gridCol w:w="198"/>
        <w:gridCol w:w="331"/>
        <w:gridCol w:w="370"/>
      </w:tblGrid>
      <w:tr w:rsidR="00AC23C4" w:rsidRPr="005F70FB" w14:paraId="3EE5AB29" w14:textId="77777777" w:rsidTr="00AC23C4">
        <w:trPr>
          <w:gridAfter w:val="1"/>
          <w:wAfter w:w="370" w:type="dxa"/>
        </w:trPr>
        <w:tc>
          <w:tcPr>
            <w:tcW w:w="709" w:type="dxa"/>
            <w:shd w:val="clear" w:color="auto" w:fill="auto"/>
          </w:tcPr>
          <w:p w14:paraId="7495EF0A" w14:textId="77777777" w:rsidR="00D17B90" w:rsidRPr="005F70FB" w:rsidRDefault="00D17B90" w:rsidP="00D17B90">
            <w:pPr>
              <w:pStyle w:val="O0Nwnext"/>
            </w:pPr>
            <w:r w:rsidRPr="005F70FB">
              <w:t>0041</w:t>
            </w:r>
          </w:p>
        </w:tc>
        <w:tc>
          <w:tcPr>
            <w:tcW w:w="840" w:type="dxa"/>
            <w:gridSpan w:val="2"/>
            <w:shd w:val="clear" w:color="auto" w:fill="auto"/>
          </w:tcPr>
          <w:p w14:paraId="370042F4" w14:textId="77777777" w:rsidR="00D17B90" w:rsidRPr="005F70FB" w:rsidRDefault="00D17B90" w:rsidP="00D17B90">
            <w:pPr>
              <w:pStyle w:val="Text"/>
            </w:pPr>
            <w:r w:rsidRPr="005F70FB">
              <w:t>Natalia:</w:t>
            </w:r>
          </w:p>
        </w:tc>
        <w:tc>
          <w:tcPr>
            <w:tcW w:w="489" w:type="dxa"/>
            <w:gridSpan w:val="3"/>
            <w:shd w:val="clear" w:color="auto" w:fill="auto"/>
          </w:tcPr>
          <w:p w14:paraId="201548E9" w14:textId="77777777" w:rsidR="00D17B90" w:rsidRPr="005F70FB" w:rsidRDefault="00D17B90" w:rsidP="00D17B90">
            <w:pPr>
              <w:pStyle w:val="Text"/>
            </w:pPr>
            <w:r w:rsidRPr="005F70FB">
              <w:t>de</w:t>
            </w:r>
          </w:p>
        </w:tc>
        <w:tc>
          <w:tcPr>
            <w:tcW w:w="651" w:type="dxa"/>
            <w:gridSpan w:val="3"/>
            <w:shd w:val="clear" w:color="auto" w:fill="auto"/>
          </w:tcPr>
          <w:p w14:paraId="6B9AC3F2" w14:textId="77777777" w:rsidR="00D17B90" w:rsidRPr="005F70FB" w:rsidRDefault="00D17B90" w:rsidP="00D17B90">
            <w:pPr>
              <w:pStyle w:val="Text"/>
            </w:pPr>
            <w:r w:rsidRPr="005F70FB">
              <w:t>bapa,</w:t>
            </w:r>
          </w:p>
        </w:tc>
        <w:tc>
          <w:tcPr>
            <w:tcW w:w="484" w:type="dxa"/>
            <w:gridSpan w:val="2"/>
            <w:shd w:val="clear" w:color="auto" w:fill="auto"/>
          </w:tcPr>
          <w:p w14:paraId="2B5C08B0" w14:textId="77777777" w:rsidR="00D17B90" w:rsidRPr="005F70FB" w:rsidRDefault="00D17B90" w:rsidP="00D17B90">
            <w:pPr>
              <w:pStyle w:val="Text"/>
            </w:pPr>
            <w:r w:rsidRPr="005F70FB">
              <w:t>dua</w:t>
            </w:r>
          </w:p>
        </w:tc>
        <w:tc>
          <w:tcPr>
            <w:tcW w:w="840" w:type="dxa"/>
            <w:gridSpan w:val="4"/>
            <w:shd w:val="clear" w:color="auto" w:fill="auto"/>
          </w:tcPr>
          <w:p w14:paraId="04C5FF77" w14:textId="77777777" w:rsidR="00D17B90" w:rsidRPr="005F70FB" w:rsidRDefault="00D17B90" w:rsidP="00D17B90">
            <w:pPr>
              <w:pStyle w:val="Text"/>
            </w:pPr>
            <w:r w:rsidRPr="005F70FB">
              <w:t>ratus</w:t>
            </w:r>
          </w:p>
        </w:tc>
        <w:tc>
          <w:tcPr>
            <w:tcW w:w="489" w:type="dxa"/>
            <w:gridSpan w:val="3"/>
            <w:shd w:val="clear" w:color="auto" w:fill="auto"/>
          </w:tcPr>
          <w:p w14:paraId="3AE61C32" w14:textId="77777777" w:rsidR="00D17B90" w:rsidRPr="005F70FB" w:rsidRDefault="00D17B90" w:rsidP="00D17B90">
            <w:pPr>
              <w:pStyle w:val="Text"/>
            </w:pPr>
            <w:r w:rsidRPr="005F70FB">
              <w:t>de</w:t>
            </w:r>
          </w:p>
        </w:tc>
        <w:tc>
          <w:tcPr>
            <w:tcW w:w="567" w:type="dxa"/>
            <w:gridSpan w:val="3"/>
            <w:shd w:val="clear" w:color="auto" w:fill="auto"/>
          </w:tcPr>
          <w:p w14:paraId="28D48B33" w14:textId="77777777" w:rsidR="00D17B90" w:rsidRPr="005F70FB" w:rsidRDefault="00D17B90" w:rsidP="00D17B90">
            <w:pPr>
              <w:pStyle w:val="Text"/>
            </w:pPr>
            <w:r w:rsidRPr="005F70FB">
              <w:t>pu</w:t>
            </w:r>
          </w:p>
        </w:tc>
        <w:tc>
          <w:tcPr>
            <w:tcW w:w="651" w:type="dxa"/>
            <w:gridSpan w:val="2"/>
            <w:shd w:val="clear" w:color="auto" w:fill="auto"/>
          </w:tcPr>
          <w:p w14:paraId="7CECDF9E" w14:textId="77777777" w:rsidR="00D17B90" w:rsidRPr="005F70FB" w:rsidRDefault="00D17B90" w:rsidP="00D17B90">
            <w:pPr>
              <w:pStyle w:val="Text"/>
            </w:pPr>
            <w:r w:rsidRPr="005F70FB">
              <w:t>bapa,</w:t>
            </w:r>
          </w:p>
        </w:tc>
        <w:tc>
          <w:tcPr>
            <w:tcW w:w="529" w:type="dxa"/>
            <w:gridSpan w:val="2"/>
            <w:shd w:val="clear" w:color="auto" w:fill="auto"/>
          </w:tcPr>
          <w:p w14:paraId="264BA42A" w14:textId="77777777" w:rsidR="00D17B90" w:rsidRPr="005F70FB" w:rsidRDefault="00D17B90" w:rsidP="00D17B90">
            <w:pPr>
              <w:pStyle w:val="Text"/>
            </w:pPr>
            <w:r w:rsidRPr="005F70FB">
              <w:t>trus</w:t>
            </w:r>
          </w:p>
        </w:tc>
      </w:tr>
      <w:tr w:rsidR="00AC23C4" w:rsidRPr="005F70FB" w14:paraId="668993B6" w14:textId="77777777" w:rsidTr="00AC23C4">
        <w:trPr>
          <w:gridAfter w:val="1"/>
          <w:wAfter w:w="370" w:type="dxa"/>
        </w:trPr>
        <w:tc>
          <w:tcPr>
            <w:tcW w:w="709" w:type="dxa"/>
            <w:shd w:val="clear" w:color="auto" w:fill="auto"/>
          </w:tcPr>
          <w:p w14:paraId="0BE41DD0" w14:textId="77777777" w:rsidR="00D17B90" w:rsidRPr="005F70FB" w:rsidRDefault="00D17B90" w:rsidP="00D17B90">
            <w:pPr>
              <w:pStyle w:val="GlossEng2ptafter"/>
            </w:pPr>
          </w:p>
        </w:tc>
        <w:tc>
          <w:tcPr>
            <w:tcW w:w="840" w:type="dxa"/>
            <w:gridSpan w:val="2"/>
            <w:shd w:val="clear" w:color="auto" w:fill="auto"/>
          </w:tcPr>
          <w:p w14:paraId="495866D7" w14:textId="77777777" w:rsidR="00D17B90" w:rsidRPr="005F70FB" w:rsidRDefault="00D17B90" w:rsidP="00D17B90">
            <w:pPr>
              <w:pStyle w:val="GlossEng2ptafter"/>
            </w:pPr>
          </w:p>
        </w:tc>
        <w:tc>
          <w:tcPr>
            <w:tcW w:w="489" w:type="dxa"/>
            <w:gridSpan w:val="3"/>
            <w:shd w:val="clear" w:color="auto" w:fill="auto"/>
          </w:tcPr>
          <w:p w14:paraId="5F6E1B5F" w14:textId="77777777" w:rsidR="00D17B90" w:rsidRPr="005F70FB" w:rsidRDefault="00D17B90" w:rsidP="00D17B90">
            <w:pPr>
              <w:pStyle w:val="GlossEng2ptafter"/>
            </w:pPr>
            <w:r w:rsidRPr="005F70FB">
              <w:rPr>
                <w:rStyle w:val="ChSmallCaps"/>
              </w:rPr>
              <w:t>3sg</w:t>
            </w:r>
          </w:p>
        </w:tc>
        <w:tc>
          <w:tcPr>
            <w:tcW w:w="651" w:type="dxa"/>
            <w:gridSpan w:val="3"/>
            <w:shd w:val="clear" w:color="auto" w:fill="auto"/>
          </w:tcPr>
          <w:p w14:paraId="1E1D007A" w14:textId="77777777" w:rsidR="00D17B90" w:rsidRPr="005F70FB" w:rsidRDefault="00D17B90" w:rsidP="00D17B90">
            <w:pPr>
              <w:pStyle w:val="GlossEng2ptafter"/>
            </w:pPr>
            <w:r w:rsidRPr="005F70FB">
              <w:t>father</w:t>
            </w:r>
          </w:p>
        </w:tc>
        <w:tc>
          <w:tcPr>
            <w:tcW w:w="484" w:type="dxa"/>
            <w:gridSpan w:val="2"/>
            <w:shd w:val="clear" w:color="auto" w:fill="auto"/>
          </w:tcPr>
          <w:p w14:paraId="59A8108D" w14:textId="77777777" w:rsidR="00D17B90" w:rsidRPr="005F70FB" w:rsidRDefault="00D17B90" w:rsidP="00D17B90">
            <w:pPr>
              <w:pStyle w:val="GlossEng2ptafter"/>
            </w:pPr>
            <w:r w:rsidRPr="005F70FB">
              <w:t>two</w:t>
            </w:r>
          </w:p>
        </w:tc>
        <w:tc>
          <w:tcPr>
            <w:tcW w:w="840" w:type="dxa"/>
            <w:gridSpan w:val="4"/>
            <w:shd w:val="clear" w:color="auto" w:fill="auto"/>
          </w:tcPr>
          <w:p w14:paraId="1F8FCEF6" w14:textId="77777777" w:rsidR="00D17B90" w:rsidRPr="005F70FB" w:rsidRDefault="00D17B90" w:rsidP="00D17B90">
            <w:pPr>
              <w:pStyle w:val="GlossEng2ptafter"/>
            </w:pPr>
            <w:r w:rsidRPr="005F70FB">
              <w:t>hundred</w:t>
            </w:r>
          </w:p>
        </w:tc>
        <w:tc>
          <w:tcPr>
            <w:tcW w:w="489" w:type="dxa"/>
            <w:gridSpan w:val="3"/>
            <w:shd w:val="clear" w:color="auto" w:fill="auto"/>
          </w:tcPr>
          <w:p w14:paraId="6B036FC2" w14:textId="77777777" w:rsidR="00D17B90" w:rsidRPr="005F70FB" w:rsidRDefault="00D17B90" w:rsidP="00D17B90">
            <w:pPr>
              <w:pStyle w:val="GlossEng2ptafter"/>
            </w:pPr>
            <w:r w:rsidRPr="005F70FB">
              <w:rPr>
                <w:rStyle w:val="ChSmallCaps"/>
              </w:rPr>
              <w:t>3sg</w:t>
            </w:r>
          </w:p>
        </w:tc>
        <w:tc>
          <w:tcPr>
            <w:tcW w:w="567" w:type="dxa"/>
            <w:gridSpan w:val="3"/>
            <w:shd w:val="clear" w:color="auto" w:fill="auto"/>
          </w:tcPr>
          <w:p w14:paraId="7DE34EBF" w14:textId="77777777" w:rsidR="00D17B90" w:rsidRPr="005F70FB" w:rsidRDefault="00D17B90" w:rsidP="00D17B90">
            <w:pPr>
              <w:pStyle w:val="GlossEng2ptafter"/>
            </w:pPr>
            <w:r w:rsidRPr="005F70FB">
              <w:rPr>
                <w:rStyle w:val="ChSmallCaps"/>
              </w:rPr>
              <w:t>poss</w:t>
            </w:r>
          </w:p>
        </w:tc>
        <w:tc>
          <w:tcPr>
            <w:tcW w:w="651" w:type="dxa"/>
            <w:gridSpan w:val="2"/>
            <w:shd w:val="clear" w:color="auto" w:fill="auto"/>
          </w:tcPr>
          <w:p w14:paraId="1450FD89" w14:textId="77777777" w:rsidR="00D17B90" w:rsidRPr="005F70FB" w:rsidRDefault="00D17B90" w:rsidP="00D17B90">
            <w:pPr>
              <w:pStyle w:val="GlossEng2ptafter"/>
            </w:pPr>
            <w:r w:rsidRPr="005F70FB">
              <w:t>father</w:t>
            </w:r>
          </w:p>
        </w:tc>
        <w:tc>
          <w:tcPr>
            <w:tcW w:w="529" w:type="dxa"/>
            <w:gridSpan w:val="2"/>
            <w:shd w:val="clear" w:color="auto" w:fill="auto"/>
          </w:tcPr>
          <w:p w14:paraId="021B25E6" w14:textId="77777777" w:rsidR="00D17B90" w:rsidRPr="005F70FB" w:rsidRDefault="00D17B90" w:rsidP="00D17B90">
            <w:pPr>
              <w:pStyle w:val="GlossEng2ptafter"/>
            </w:pPr>
            <w:r w:rsidRPr="005F70FB">
              <w:t>next</w:t>
            </w:r>
          </w:p>
        </w:tc>
      </w:tr>
      <w:tr w:rsidR="00AC23C4" w:rsidRPr="005F70FB" w14:paraId="25D2A6DF" w14:textId="77777777" w:rsidTr="00AC23C4">
        <w:tc>
          <w:tcPr>
            <w:tcW w:w="709" w:type="dxa"/>
            <w:shd w:val="clear" w:color="auto" w:fill="auto"/>
          </w:tcPr>
          <w:p w14:paraId="46F49EEF" w14:textId="77777777" w:rsidR="00D17B90" w:rsidRPr="005F70FB" w:rsidRDefault="00D17B90" w:rsidP="00D17B90">
            <w:pPr>
              <w:pStyle w:val="O0Nwnext"/>
            </w:pPr>
          </w:p>
        </w:tc>
        <w:tc>
          <w:tcPr>
            <w:tcW w:w="927" w:type="dxa"/>
            <w:gridSpan w:val="3"/>
            <w:shd w:val="clear" w:color="auto" w:fill="auto"/>
          </w:tcPr>
          <w:p w14:paraId="3182244C" w14:textId="77777777" w:rsidR="00D17B90" w:rsidRPr="005F70FB" w:rsidRDefault="00D17B90" w:rsidP="00D17B90">
            <w:pPr>
              <w:pStyle w:val="Text"/>
            </w:pPr>
            <w:r w:rsidRPr="005F70FB">
              <w:t>dep</w:t>
            </w:r>
          </w:p>
        </w:tc>
        <w:tc>
          <w:tcPr>
            <w:tcW w:w="906" w:type="dxa"/>
            <w:gridSpan w:val="4"/>
            <w:shd w:val="clear" w:color="auto" w:fill="auto"/>
          </w:tcPr>
          <w:p w14:paraId="68B7398B" w14:textId="77777777" w:rsidR="00D17B90" w:rsidRPr="005F70FB" w:rsidRDefault="00D17B90" w:rsidP="00D17B90">
            <w:pPr>
              <w:pStyle w:val="Text"/>
            </w:pPr>
            <w:r w:rsidRPr="005F70FB">
              <w:t>bapa-ade</w:t>
            </w:r>
          </w:p>
        </w:tc>
        <w:tc>
          <w:tcPr>
            <w:tcW w:w="695" w:type="dxa"/>
            <w:gridSpan w:val="4"/>
            <w:shd w:val="clear" w:color="auto" w:fill="auto"/>
          </w:tcPr>
          <w:p w14:paraId="582783B4" w14:textId="77777777" w:rsidR="00D17B90" w:rsidRPr="005F70FB" w:rsidRDefault="00D17B90" w:rsidP="00D17B90">
            <w:pPr>
              <w:pStyle w:val="Text"/>
            </w:pPr>
            <w:r w:rsidRPr="005F70FB">
              <w:t>Martin</w:t>
            </w:r>
          </w:p>
        </w:tc>
        <w:tc>
          <w:tcPr>
            <w:tcW w:w="489" w:type="dxa"/>
            <w:gridSpan w:val="2"/>
            <w:shd w:val="clear" w:color="auto" w:fill="auto"/>
          </w:tcPr>
          <w:p w14:paraId="7EF4740B" w14:textId="77777777" w:rsidR="00D17B90" w:rsidRPr="005F70FB" w:rsidRDefault="00D17B90" w:rsidP="00D17B90">
            <w:pPr>
              <w:pStyle w:val="Text"/>
            </w:pPr>
            <w:r w:rsidRPr="005F70FB">
              <w:t>dia</w:t>
            </w:r>
          </w:p>
        </w:tc>
        <w:tc>
          <w:tcPr>
            <w:tcW w:w="607" w:type="dxa"/>
            <w:gridSpan w:val="3"/>
            <w:shd w:val="clear" w:color="auto" w:fill="auto"/>
          </w:tcPr>
          <w:p w14:paraId="0314BA2B" w14:textId="77777777" w:rsidR="00D17B90" w:rsidRPr="005F70FB" w:rsidRDefault="00D17B90" w:rsidP="00D17B90">
            <w:pPr>
              <w:pStyle w:val="Text"/>
            </w:pPr>
            <w:r w:rsidRPr="005F70FB">
              <w:t>bawa</w:t>
            </w:r>
          </w:p>
        </w:tc>
        <w:tc>
          <w:tcPr>
            <w:tcW w:w="451" w:type="dxa"/>
            <w:gridSpan w:val="2"/>
            <w:shd w:val="clear" w:color="auto" w:fill="auto"/>
          </w:tcPr>
          <w:p w14:paraId="4D36B3F3" w14:textId="77777777" w:rsidR="00D17B90" w:rsidRPr="005F70FB" w:rsidRDefault="00D17B90" w:rsidP="00D17B90">
            <w:pPr>
              <w:pStyle w:val="Text"/>
            </w:pPr>
            <w:r w:rsidRPr="005F70FB">
              <w:t>lari</w:t>
            </w:r>
          </w:p>
        </w:tc>
        <w:tc>
          <w:tcPr>
            <w:tcW w:w="1134" w:type="dxa"/>
            <w:gridSpan w:val="5"/>
            <w:shd w:val="clear" w:color="auto" w:fill="auto"/>
          </w:tcPr>
          <w:p w14:paraId="46A25130" w14:textId="77777777" w:rsidR="00D17B90" w:rsidRPr="005F70FB" w:rsidRDefault="00D17B90" w:rsidP="00D17B90">
            <w:pPr>
              <w:pStyle w:val="Text"/>
            </w:pPr>
            <w:r w:rsidRPr="005F70FB">
              <w:t>prempuang,</w:t>
            </w:r>
          </w:p>
        </w:tc>
        <w:tc>
          <w:tcPr>
            <w:tcW w:w="701" w:type="dxa"/>
            <w:gridSpan w:val="2"/>
            <w:shd w:val="clear" w:color="auto" w:fill="auto"/>
          </w:tcPr>
          <w:p w14:paraId="5C117C19" w14:textId="77777777" w:rsidR="00D17B90" w:rsidRPr="005F70FB" w:rsidRDefault="00D17B90" w:rsidP="00D17B90">
            <w:pPr>
              <w:pStyle w:val="Text"/>
            </w:pPr>
            <w:r w:rsidRPr="005F70FB">
              <w:t>adu,</w:t>
            </w:r>
          </w:p>
        </w:tc>
      </w:tr>
      <w:tr w:rsidR="00AC23C4" w:rsidRPr="005F70FB" w14:paraId="365240B3" w14:textId="77777777" w:rsidTr="00AC23C4">
        <w:tc>
          <w:tcPr>
            <w:tcW w:w="709" w:type="dxa"/>
            <w:shd w:val="clear" w:color="auto" w:fill="auto"/>
          </w:tcPr>
          <w:p w14:paraId="1D58800C" w14:textId="77777777" w:rsidR="00D17B90" w:rsidRPr="005F70FB" w:rsidRDefault="00D17B90" w:rsidP="00D17B90">
            <w:pPr>
              <w:pStyle w:val="GlossEng2ptafter"/>
            </w:pPr>
          </w:p>
        </w:tc>
        <w:tc>
          <w:tcPr>
            <w:tcW w:w="927" w:type="dxa"/>
            <w:gridSpan w:val="3"/>
            <w:shd w:val="clear" w:color="auto" w:fill="auto"/>
          </w:tcPr>
          <w:p w14:paraId="67350753" w14:textId="77777777" w:rsidR="00D17B90" w:rsidRPr="005F70FB" w:rsidRDefault="00D17B90" w:rsidP="00D17B90">
            <w:pPr>
              <w:pStyle w:val="GlossEng2ptafter"/>
            </w:pPr>
            <w:r w:rsidRPr="005F70FB">
              <w:rPr>
                <w:rStyle w:val="ChSmallCaps"/>
              </w:rPr>
              <w:t>3sg</w:t>
            </w:r>
            <w:r w:rsidRPr="005F70FB">
              <w:t>:</w:t>
            </w:r>
            <w:r w:rsidRPr="005F70FB">
              <w:rPr>
                <w:rStyle w:val="ChSmallCaps"/>
              </w:rPr>
              <w:t>poss</w:t>
            </w:r>
          </w:p>
        </w:tc>
        <w:tc>
          <w:tcPr>
            <w:tcW w:w="906" w:type="dxa"/>
            <w:gridSpan w:val="4"/>
            <w:shd w:val="clear" w:color="auto" w:fill="auto"/>
          </w:tcPr>
          <w:p w14:paraId="7866F97A" w14:textId="77777777" w:rsidR="00D17B90" w:rsidRPr="005F70FB" w:rsidRDefault="00D17B90" w:rsidP="00D17B90">
            <w:pPr>
              <w:pStyle w:val="GlossEng2ptafter"/>
            </w:pPr>
            <w:r w:rsidRPr="005F70FB">
              <w:t>uncle</w:t>
            </w:r>
          </w:p>
        </w:tc>
        <w:tc>
          <w:tcPr>
            <w:tcW w:w="695" w:type="dxa"/>
            <w:gridSpan w:val="4"/>
            <w:shd w:val="clear" w:color="auto" w:fill="auto"/>
          </w:tcPr>
          <w:p w14:paraId="217DC6F7" w14:textId="77777777" w:rsidR="00D17B90" w:rsidRPr="005F70FB" w:rsidRDefault="00D17B90" w:rsidP="00D17B90">
            <w:pPr>
              <w:pStyle w:val="GlossEng2ptafter"/>
            </w:pPr>
            <w:r w:rsidRPr="005F70FB">
              <w:t>Martin</w:t>
            </w:r>
          </w:p>
        </w:tc>
        <w:tc>
          <w:tcPr>
            <w:tcW w:w="489" w:type="dxa"/>
            <w:gridSpan w:val="2"/>
            <w:shd w:val="clear" w:color="auto" w:fill="auto"/>
          </w:tcPr>
          <w:p w14:paraId="7146BF21" w14:textId="77777777" w:rsidR="00D17B90" w:rsidRPr="005F70FB" w:rsidRDefault="00D17B90" w:rsidP="00D17B90">
            <w:pPr>
              <w:pStyle w:val="GlossEng2ptafter"/>
            </w:pPr>
            <w:r w:rsidRPr="005F70FB">
              <w:rPr>
                <w:rStyle w:val="ChSmallCaps"/>
              </w:rPr>
              <w:t>3sg</w:t>
            </w:r>
          </w:p>
        </w:tc>
        <w:tc>
          <w:tcPr>
            <w:tcW w:w="607" w:type="dxa"/>
            <w:gridSpan w:val="3"/>
            <w:shd w:val="clear" w:color="auto" w:fill="auto"/>
          </w:tcPr>
          <w:p w14:paraId="421F472E" w14:textId="77777777" w:rsidR="00D17B90" w:rsidRPr="005F70FB" w:rsidRDefault="00D17B90" w:rsidP="00D17B90">
            <w:pPr>
              <w:pStyle w:val="GlossEng2ptafter"/>
            </w:pPr>
            <w:r w:rsidRPr="005F70FB">
              <w:t>bring</w:t>
            </w:r>
          </w:p>
        </w:tc>
        <w:tc>
          <w:tcPr>
            <w:tcW w:w="451" w:type="dxa"/>
            <w:gridSpan w:val="2"/>
            <w:shd w:val="clear" w:color="auto" w:fill="auto"/>
          </w:tcPr>
          <w:p w14:paraId="44FA82A8" w14:textId="77777777" w:rsidR="00D17B90" w:rsidRPr="005F70FB" w:rsidRDefault="00D17B90" w:rsidP="00D17B90">
            <w:pPr>
              <w:pStyle w:val="GlossEng2ptafter"/>
            </w:pPr>
            <w:r w:rsidRPr="005F70FB">
              <w:t>run</w:t>
            </w:r>
          </w:p>
        </w:tc>
        <w:tc>
          <w:tcPr>
            <w:tcW w:w="1134" w:type="dxa"/>
            <w:gridSpan w:val="5"/>
            <w:shd w:val="clear" w:color="auto" w:fill="auto"/>
          </w:tcPr>
          <w:p w14:paraId="597343CB" w14:textId="77777777" w:rsidR="00D17B90" w:rsidRPr="005F70FB" w:rsidRDefault="00D17B90" w:rsidP="00D17B90">
            <w:pPr>
              <w:pStyle w:val="GlossEng2ptafter"/>
            </w:pPr>
            <w:r w:rsidRPr="005F70FB">
              <w:t>woman</w:t>
            </w:r>
          </w:p>
        </w:tc>
        <w:tc>
          <w:tcPr>
            <w:tcW w:w="701" w:type="dxa"/>
            <w:gridSpan w:val="2"/>
            <w:shd w:val="clear" w:color="auto" w:fill="auto"/>
          </w:tcPr>
          <w:p w14:paraId="35FC97A4" w14:textId="77777777" w:rsidR="00D17B90" w:rsidRPr="005F70FB" w:rsidRDefault="00D17B90" w:rsidP="00D17B90">
            <w:pPr>
              <w:pStyle w:val="GlossEng2ptafter"/>
            </w:pPr>
            <w:r w:rsidRPr="005F70FB">
              <w:t>oh.no!</w:t>
            </w:r>
          </w:p>
        </w:tc>
      </w:tr>
      <w:tr w:rsidR="00AC23C4" w:rsidRPr="005F70FB" w14:paraId="7114803E" w14:textId="77777777" w:rsidTr="00AC23C4">
        <w:trPr>
          <w:gridAfter w:val="4"/>
          <w:wAfter w:w="945" w:type="dxa"/>
        </w:trPr>
        <w:tc>
          <w:tcPr>
            <w:tcW w:w="709" w:type="dxa"/>
            <w:shd w:val="clear" w:color="auto" w:fill="auto"/>
          </w:tcPr>
          <w:p w14:paraId="0C88EFDE" w14:textId="77777777" w:rsidR="00D17B90" w:rsidRPr="005F70FB" w:rsidRDefault="00D17B90" w:rsidP="00D17B90">
            <w:pPr>
              <w:pStyle w:val="O0Nwnext"/>
            </w:pPr>
          </w:p>
        </w:tc>
        <w:tc>
          <w:tcPr>
            <w:tcW w:w="697" w:type="dxa"/>
            <w:shd w:val="clear" w:color="auto" w:fill="auto"/>
          </w:tcPr>
          <w:p w14:paraId="7C66CD25" w14:textId="77777777" w:rsidR="00D17B90" w:rsidRPr="005F70FB" w:rsidRDefault="00D17B90" w:rsidP="00D17B90">
            <w:pPr>
              <w:pStyle w:val="Text"/>
            </w:pPr>
            <w:r w:rsidRPr="005F70FB">
              <w:t>in</w:t>
            </w:r>
          </w:p>
        </w:tc>
        <w:tc>
          <w:tcPr>
            <w:tcW w:w="440" w:type="dxa"/>
            <w:gridSpan w:val="3"/>
            <w:shd w:val="clear" w:color="auto" w:fill="auto"/>
          </w:tcPr>
          <w:p w14:paraId="0ED8F8CF" w14:textId="77777777" w:rsidR="00D17B90" w:rsidRPr="005F70FB" w:rsidRDefault="00D17B90" w:rsidP="00D17B90">
            <w:pPr>
              <w:pStyle w:val="Text"/>
            </w:pPr>
            <w:r w:rsidRPr="005F70FB">
              <w:t>tong</w:t>
            </w:r>
          </w:p>
        </w:tc>
        <w:tc>
          <w:tcPr>
            <w:tcW w:w="518" w:type="dxa"/>
            <w:gridSpan w:val="2"/>
            <w:shd w:val="clear" w:color="auto" w:fill="auto"/>
          </w:tcPr>
          <w:p w14:paraId="34CDD41F" w14:textId="77777777" w:rsidR="00D17B90" w:rsidRPr="005F70FB" w:rsidRDefault="00D17B90" w:rsidP="00D17B90">
            <w:pPr>
              <w:pStyle w:val="Text"/>
            </w:pPr>
            <w:r w:rsidRPr="005F70FB">
              <w:t>lagi</w:t>
            </w:r>
          </w:p>
        </w:tc>
        <w:tc>
          <w:tcPr>
            <w:tcW w:w="751" w:type="dxa"/>
            <w:gridSpan w:val="3"/>
            <w:shd w:val="clear" w:color="auto" w:fill="auto"/>
          </w:tcPr>
          <w:p w14:paraId="574F8892" w14:textId="77777777" w:rsidR="00D17B90" w:rsidRPr="005F70FB" w:rsidRDefault="00D17B90" w:rsidP="00D17B90">
            <w:pPr>
              <w:pStyle w:val="Text"/>
            </w:pPr>
            <w:r w:rsidRPr="005F70FB">
              <w:t>masala</w:t>
            </w:r>
          </w:p>
        </w:tc>
        <w:tc>
          <w:tcPr>
            <w:tcW w:w="518" w:type="dxa"/>
            <w:gridSpan w:val="3"/>
            <w:shd w:val="clear" w:color="auto" w:fill="auto"/>
          </w:tcPr>
          <w:p w14:paraId="213724AE" w14:textId="77777777" w:rsidR="00D17B90" w:rsidRPr="005F70FB" w:rsidRDefault="00D17B90" w:rsidP="00D17B90">
            <w:pPr>
              <w:pStyle w:val="Text"/>
            </w:pPr>
            <w:r w:rsidRPr="005F70FB">
              <w:t>lagi,</w:t>
            </w:r>
          </w:p>
        </w:tc>
        <w:tc>
          <w:tcPr>
            <w:tcW w:w="440" w:type="dxa"/>
            <w:gridSpan w:val="3"/>
            <w:shd w:val="clear" w:color="auto" w:fill="auto"/>
          </w:tcPr>
          <w:p w14:paraId="5B86E04E" w14:textId="77777777" w:rsidR="00D17B90" w:rsidRPr="005F70FB" w:rsidRDefault="00D17B90" w:rsidP="00D17B90">
            <w:pPr>
              <w:pStyle w:val="Text"/>
            </w:pPr>
            <w:r w:rsidRPr="005F70FB">
              <w:t>de</w:t>
            </w:r>
          </w:p>
        </w:tc>
        <w:tc>
          <w:tcPr>
            <w:tcW w:w="906" w:type="dxa"/>
            <w:gridSpan w:val="4"/>
            <w:shd w:val="clear" w:color="auto" w:fill="auto"/>
          </w:tcPr>
          <w:p w14:paraId="6057F9E9" w14:textId="77777777" w:rsidR="00D17B90" w:rsidRPr="005F70FB" w:rsidRDefault="00D17B90" w:rsidP="00D17B90">
            <w:pPr>
              <w:pStyle w:val="Text"/>
            </w:pPr>
            <w:r w:rsidRPr="005F70FB">
              <w:t>bapa-ade</w:t>
            </w:r>
          </w:p>
        </w:tc>
        <w:tc>
          <w:tcPr>
            <w:tcW w:w="695" w:type="dxa"/>
            <w:gridSpan w:val="2"/>
            <w:shd w:val="clear" w:color="auto" w:fill="auto"/>
          </w:tcPr>
          <w:p w14:paraId="2A1B36DD" w14:textId="77777777" w:rsidR="00D17B90" w:rsidRPr="005F70FB" w:rsidRDefault="00D17B90" w:rsidP="00D17B90">
            <w:pPr>
              <w:pStyle w:val="Text"/>
            </w:pPr>
            <w:r w:rsidRPr="005F70FB">
              <w:t>Martin</w:t>
            </w:r>
          </w:p>
        </w:tc>
      </w:tr>
      <w:tr w:rsidR="00AC23C4" w:rsidRPr="005F70FB" w14:paraId="45BD83C4" w14:textId="77777777" w:rsidTr="00AC23C4">
        <w:trPr>
          <w:gridAfter w:val="4"/>
          <w:wAfter w:w="945" w:type="dxa"/>
        </w:trPr>
        <w:tc>
          <w:tcPr>
            <w:tcW w:w="709" w:type="dxa"/>
            <w:shd w:val="clear" w:color="auto" w:fill="auto"/>
          </w:tcPr>
          <w:p w14:paraId="3A88C110" w14:textId="77777777" w:rsidR="00D17B90" w:rsidRPr="005F70FB" w:rsidRDefault="00D17B90" w:rsidP="00D17B90">
            <w:pPr>
              <w:pStyle w:val="GlossEng"/>
            </w:pPr>
          </w:p>
        </w:tc>
        <w:tc>
          <w:tcPr>
            <w:tcW w:w="697" w:type="dxa"/>
            <w:shd w:val="clear" w:color="auto" w:fill="auto"/>
          </w:tcPr>
          <w:p w14:paraId="2B634414" w14:textId="77777777" w:rsidR="00D17B90" w:rsidRPr="005F70FB" w:rsidRDefault="00D17B90" w:rsidP="00D17B90">
            <w:pPr>
              <w:pStyle w:val="GlossEng"/>
            </w:pPr>
            <w:r w:rsidRPr="005F70FB">
              <w:rPr>
                <w:rStyle w:val="ChSmallCaps"/>
              </w:rPr>
              <w:t>d.prox</w:t>
            </w:r>
          </w:p>
        </w:tc>
        <w:tc>
          <w:tcPr>
            <w:tcW w:w="440" w:type="dxa"/>
            <w:gridSpan w:val="3"/>
            <w:shd w:val="clear" w:color="auto" w:fill="auto"/>
          </w:tcPr>
          <w:p w14:paraId="1A376EC3" w14:textId="77777777" w:rsidR="00D17B90" w:rsidRPr="005F70FB" w:rsidRDefault="00D17B90" w:rsidP="00D17B90">
            <w:pPr>
              <w:pStyle w:val="GlossEng"/>
            </w:pPr>
            <w:r w:rsidRPr="005F70FB">
              <w:rPr>
                <w:rStyle w:val="ChSmallCaps"/>
              </w:rPr>
              <w:t>1pl</w:t>
            </w:r>
          </w:p>
        </w:tc>
        <w:tc>
          <w:tcPr>
            <w:tcW w:w="518" w:type="dxa"/>
            <w:gridSpan w:val="2"/>
            <w:shd w:val="clear" w:color="auto" w:fill="auto"/>
          </w:tcPr>
          <w:p w14:paraId="5BA0EADB" w14:textId="77777777" w:rsidR="00D17B90" w:rsidRPr="005F70FB" w:rsidRDefault="00D17B90" w:rsidP="00D17B90">
            <w:pPr>
              <w:pStyle w:val="GlossEng"/>
            </w:pPr>
            <w:r w:rsidRPr="005F70FB">
              <w:t>again</w:t>
            </w:r>
          </w:p>
        </w:tc>
        <w:tc>
          <w:tcPr>
            <w:tcW w:w="751" w:type="dxa"/>
            <w:gridSpan w:val="3"/>
            <w:shd w:val="clear" w:color="auto" w:fill="auto"/>
          </w:tcPr>
          <w:p w14:paraId="475EC05B" w14:textId="77777777" w:rsidR="00D17B90" w:rsidRPr="005F70FB" w:rsidRDefault="00D17B90" w:rsidP="00D17B90">
            <w:pPr>
              <w:pStyle w:val="GlossEng"/>
            </w:pPr>
            <w:r w:rsidRPr="005F70FB">
              <w:t>problem</w:t>
            </w:r>
          </w:p>
        </w:tc>
        <w:tc>
          <w:tcPr>
            <w:tcW w:w="518" w:type="dxa"/>
            <w:gridSpan w:val="3"/>
            <w:shd w:val="clear" w:color="auto" w:fill="auto"/>
          </w:tcPr>
          <w:p w14:paraId="19063303" w14:textId="77777777" w:rsidR="00D17B90" w:rsidRPr="005F70FB" w:rsidRDefault="00D17B90" w:rsidP="00D17B90">
            <w:pPr>
              <w:pStyle w:val="GlossEng"/>
            </w:pPr>
            <w:r w:rsidRPr="005F70FB">
              <w:t>again</w:t>
            </w:r>
          </w:p>
        </w:tc>
        <w:tc>
          <w:tcPr>
            <w:tcW w:w="440" w:type="dxa"/>
            <w:gridSpan w:val="3"/>
            <w:shd w:val="clear" w:color="auto" w:fill="auto"/>
          </w:tcPr>
          <w:p w14:paraId="1DDFA64D" w14:textId="77777777" w:rsidR="00D17B90" w:rsidRPr="005F70FB" w:rsidRDefault="00D17B90" w:rsidP="00D17B90">
            <w:pPr>
              <w:pStyle w:val="GlossEng"/>
            </w:pPr>
            <w:r w:rsidRPr="005F70FB">
              <w:rPr>
                <w:rStyle w:val="ChSmallCaps"/>
              </w:rPr>
              <w:t>3sg</w:t>
            </w:r>
          </w:p>
        </w:tc>
        <w:tc>
          <w:tcPr>
            <w:tcW w:w="906" w:type="dxa"/>
            <w:gridSpan w:val="4"/>
            <w:shd w:val="clear" w:color="auto" w:fill="auto"/>
          </w:tcPr>
          <w:p w14:paraId="27FB91E5" w14:textId="77777777" w:rsidR="00D17B90" w:rsidRPr="005F70FB" w:rsidRDefault="00D17B90" w:rsidP="00D17B90">
            <w:pPr>
              <w:pStyle w:val="GlossEng"/>
            </w:pPr>
            <w:r w:rsidRPr="005F70FB">
              <w:t>uncle</w:t>
            </w:r>
          </w:p>
        </w:tc>
        <w:tc>
          <w:tcPr>
            <w:tcW w:w="695" w:type="dxa"/>
            <w:gridSpan w:val="2"/>
            <w:shd w:val="clear" w:color="auto" w:fill="auto"/>
          </w:tcPr>
          <w:p w14:paraId="7918C153" w14:textId="77777777" w:rsidR="00D17B90" w:rsidRPr="005F70FB" w:rsidRDefault="00D17B90" w:rsidP="00D17B90">
            <w:pPr>
              <w:pStyle w:val="GlossEng"/>
            </w:pPr>
            <w:r w:rsidRPr="005F70FB">
              <w:t>Martin</w:t>
            </w:r>
          </w:p>
        </w:tc>
      </w:tr>
    </w:tbl>
    <w:p w14:paraId="1274BE5D" w14:textId="77777777" w:rsidR="00D17B90" w:rsidRPr="005F70FB" w:rsidRDefault="00D17B90" w:rsidP="00D17B90">
      <w:pPr>
        <w:pStyle w:val="FreeTranslEng"/>
      </w:pPr>
      <w:r w:rsidRPr="005F70FB">
        <w:t>Natalia: my husband</w:t>
      </w:r>
      <w:r w:rsidRPr="005F70FB">
        <w:rPr>
          <w:rStyle w:val="FootnoteReference"/>
        </w:rPr>
        <w:footnoteReference w:id="257"/>
      </w:r>
      <w:r w:rsidRPr="005F70FB">
        <w:t>, two hundred (thousand for) my husband, and my brother-in-law Martin</w:t>
      </w:r>
      <w:r w:rsidRPr="005F70FB">
        <w:rPr>
          <w:rStyle w:val="FootnoteReference"/>
        </w:rPr>
        <w:footnoteReference w:id="258"/>
      </w:r>
      <w:r w:rsidRPr="005F70FB">
        <w:t xml:space="preserve"> took a woman away (with him), oh no!, here, we are having problems again, my brother-in-law Martin</w:t>
      </w:r>
    </w:p>
    <w:tbl>
      <w:tblPr>
        <w:tblW w:w="0" w:type="auto"/>
        <w:tblCellMar>
          <w:left w:w="42" w:type="dxa"/>
          <w:right w:w="42" w:type="dxa"/>
        </w:tblCellMar>
        <w:tblLook w:val="01E0" w:firstRow="1" w:lastRow="1" w:firstColumn="1" w:lastColumn="1" w:noHBand="0" w:noVBand="0"/>
      </w:tblPr>
      <w:tblGrid>
        <w:gridCol w:w="709"/>
        <w:gridCol w:w="447"/>
        <w:gridCol w:w="725"/>
        <w:gridCol w:w="1003"/>
      </w:tblGrid>
      <w:tr w:rsidR="00D17B90" w:rsidRPr="005F70FB" w14:paraId="307CF545" w14:textId="77777777" w:rsidTr="00AC23C4">
        <w:tc>
          <w:tcPr>
            <w:tcW w:w="709" w:type="dxa"/>
            <w:shd w:val="clear" w:color="auto" w:fill="auto"/>
          </w:tcPr>
          <w:p w14:paraId="23B7A631" w14:textId="77777777" w:rsidR="00D17B90" w:rsidRPr="005F70FB" w:rsidRDefault="00D17B90" w:rsidP="00D17B90">
            <w:pPr>
              <w:pStyle w:val="O0Nwnext"/>
            </w:pPr>
            <w:r w:rsidRPr="005F70FB">
              <w:t>0042</w:t>
            </w:r>
          </w:p>
        </w:tc>
        <w:tc>
          <w:tcPr>
            <w:tcW w:w="447" w:type="dxa"/>
            <w:shd w:val="clear" w:color="auto" w:fill="auto"/>
          </w:tcPr>
          <w:p w14:paraId="576F6650" w14:textId="77777777" w:rsidR="00D17B90" w:rsidRPr="005F70FB" w:rsidRDefault="00D17B90" w:rsidP="00D17B90">
            <w:pPr>
              <w:pStyle w:val="Text"/>
            </w:pPr>
            <w:r w:rsidRPr="005F70FB">
              <w:t>Ida:</w:t>
            </w:r>
          </w:p>
        </w:tc>
        <w:tc>
          <w:tcPr>
            <w:tcW w:w="725" w:type="dxa"/>
            <w:shd w:val="clear" w:color="auto" w:fill="auto"/>
          </w:tcPr>
          <w:p w14:paraId="67B4F3F6" w14:textId="77777777" w:rsidR="00D17B90" w:rsidRPr="005F70FB" w:rsidRDefault="00D17B90" w:rsidP="00D17B90">
            <w:pPr>
              <w:pStyle w:val="Text"/>
            </w:pPr>
            <w:r w:rsidRPr="005F70FB">
              <w:t>naik</w:t>
            </w:r>
          </w:p>
        </w:tc>
        <w:tc>
          <w:tcPr>
            <w:tcW w:w="1003" w:type="dxa"/>
            <w:shd w:val="clear" w:color="auto" w:fill="auto"/>
          </w:tcPr>
          <w:p w14:paraId="24000999" w14:textId="77777777" w:rsidR="00D17B90" w:rsidRPr="005F70FB" w:rsidRDefault="00D17B90" w:rsidP="00D17B90">
            <w:pPr>
              <w:pStyle w:val="Text"/>
            </w:pPr>
            <w:r w:rsidRPr="005F70FB">
              <w:t>motor?</w:t>
            </w:r>
          </w:p>
        </w:tc>
      </w:tr>
      <w:tr w:rsidR="00D17B90" w:rsidRPr="005F70FB" w14:paraId="103BE2C6" w14:textId="77777777" w:rsidTr="00AC23C4">
        <w:tc>
          <w:tcPr>
            <w:tcW w:w="709" w:type="dxa"/>
            <w:shd w:val="clear" w:color="auto" w:fill="auto"/>
          </w:tcPr>
          <w:p w14:paraId="44DA24DE" w14:textId="77777777" w:rsidR="00D17B90" w:rsidRPr="005F70FB" w:rsidRDefault="00D17B90" w:rsidP="00D17B90">
            <w:pPr>
              <w:pStyle w:val="GlossEng"/>
            </w:pPr>
          </w:p>
        </w:tc>
        <w:tc>
          <w:tcPr>
            <w:tcW w:w="447" w:type="dxa"/>
            <w:shd w:val="clear" w:color="auto" w:fill="auto"/>
          </w:tcPr>
          <w:p w14:paraId="7FC53974" w14:textId="77777777" w:rsidR="00D17B90" w:rsidRPr="005F70FB" w:rsidRDefault="00D17B90" w:rsidP="00D17B90">
            <w:pPr>
              <w:pStyle w:val="GlossEng"/>
            </w:pPr>
          </w:p>
        </w:tc>
        <w:tc>
          <w:tcPr>
            <w:tcW w:w="725" w:type="dxa"/>
            <w:shd w:val="clear" w:color="auto" w:fill="auto"/>
          </w:tcPr>
          <w:p w14:paraId="4C3A0B0E" w14:textId="77777777" w:rsidR="00D17B90" w:rsidRPr="005F70FB" w:rsidRDefault="00D17B90" w:rsidP="00D17B90">
            <w:pPr>
              <w:pStyle w:val="GlossEng"/>
            </w:pPr>
            <w:r w:rsidRPr="005F70FB">
              <w:t>ascend</w:t>
            </w:r>
          </w:p>
        </w:tc>
        <w:tc>
          <w:tcPr>
            <w:tcW w:w="1003" w:type="dxa"/>
            <w:shd w:val="clear" w:color="auto" w:fill="auto"/>
          </w:tcPr>
          <w:p w14:paraId="69C6F1EC" w14:textId="77777777" w:rsidR="00D17B90" w:rsidRPr="005F70FB" w:rsidRDefault="00D17B90" w:rsidP="00D17B90">
            <w:pPr>
              <w:pStyle w:val="GlossEng"/>
            </w:pPr>
            <w:r w:rsidRPr="005F70FB">
              <w:t>motorbike</w:t>
            </w:r>
          </w:p>
        </w:tc>
      </w:tr>
    </w:tbl>
    <w:p w14:paraId="647778F4" w14:textId="77777777" w:rsidR="00D17B90" w:rsidRPr="005F70FB" w:rsidRDefault="00D17B90" w:rsidP="00D17B90">
      <w:pPr>
        <w:pStyle w:val="FreeTranslEng"/>
      </w:pPr>
      <w:r w:rsidRPr="005F70FB">
        <w:t>Ida: (he) took (her) on a motorbike?</w:t>
      </w:r>
    </w:p>
    <w:tbl>
      <w:tblPr>
        <w:tblW w:w="0" w:type="auto"/>
        <w:tblCellMar>
          <w:left w:w="42" w:type="dxa"/>
          <w:right w:w="42" w:type="dxa"/>
        </w:tblCellMar>
        <w:tblLook w:val="01E0" w:firstRow="1" w:lastRow="1" w:firstColumn="1" w:lastColumn="1" w:noHBand="0" w:noVBand="0"/>
      </w:tblPr>
      <w:tblGrid>
        <w:gridCol w:w="709"/>
        <w:gridCol w:w="836"/>
        <w:gridCol w:w="1119"/>
        <w:gridCol w:w="614"/>
        <w:gridCol w:w="1158"/>
      </w:tblGrid>
      <w:tr w:rsidR="00AC23C4" w:rsidRPr="005F70FB" w14:paraId="7B3AC4A4" w14:textId="77777777" w:rsidTr="00AC23C4">
        <w:tc>
          <w:tcPr>
            <w:tcW w:w="709" w:type="dxa"/>
            <w:shd w:val="clear" w:color="auto" w:fill="auto"/>
          </w:tcPr>
          <w:p w14:paraId="56681D3A" w14:textId="77777777" w:rsidR="00D17B90" w:rsidRPr="005F70FB" w:rsidRDefault="00D17B90" w:rsidP="00D17B90">
            <w:pPr>
              <w:pStyle w:val="O0Nwnext"/>
            </w:pPr>
            <w:r w:rsidRPr="005F70FB">
              <w:t>0043</w:t>
            </w:r>
          </w:p>
        </w:tc>
        <w:tc>
          <w:tcPr>
            <w:tcW w:w="836" w:type="dxa"/>
            <w:shd w:val="clear" w:color="auto" w:fill="auto"/>
          </w:tcPr>
          <w:p w14:paraId="73362C2F" w14:textId="77777777" w:rsidR="00D17B90" w:rsidRPr="005F70FB" w:rsidRDefault="00D17B90" w:rsidP="00D17B90">
            <w:pPr>
              <w:pStyle w:val="Text"/>
            </w:pPr>
            <w:r w:rsidRPr="005F70FB">
              <w:t>Natalia:</w:t>
            </w:r>
          </w:p>
        </w:tc>
        <w:tc>
          <w:tcPr>
            <w:tcW w:w="1119" w:type="dxa"/>
            <w:shd w:val="clear" w:color="auto" w:fill="auto"/>
          </w:tcPr>
          <w:p w14:paraId="0049F96B" w14:textId="77777777" w:rsidR="00D17B90" w:rsidRPr="005F70FB" w:rsidRDefault="00D17B90" w:rsidP="00D17B90">
            <w:pPr>
              <w:pStyle w:val="Text"/>
            </w:pPr>
            <w:r w:rsidRPr="005F70FB">
              <w:t>prempuang,</w:t>
            </w:r>
          </w:p>
        </w:tc>
        <w:tc>
          <w:tcPr>
            <w:tcW w:w="614" w:type="dxa"/>
            <w:shd w:val="clear" w:color="auto" w:fill="auto"/>
          </w:tcPr>
          <w:p w14:paraId="30F2388B" w14:textId="77777777" w:rsidR="00D17B90" w:rsidRPr="005F70FB" w:rsidRDefault="00D17B90" w:rsidP="00D17B90">
            <w:pPr>
              <w:pStyle w:val="Text"/>
            </w:pPr>
            <w:r w:rsidRPr="005F70FB">
              <w:t>kapal</w:t>
            </w:r>
          </w:p>
        </w:tc>
        <w:tc>
          <w:tcPr>
            <w:tcW w:w="1158" w:type="dxa"/>
            <w:shd w:val="clear" w:color="auto" w:fill="auto"/>
          </w:tcPr>
          <w:p w14:paraId="576FE897" w14:textId="77777777" w:rsidR="00D17B90" w:rsidRPr="005F70FB" w:rsidRDefault="00D17B90" w:rsidP="00D17B90">
            <w:pPr>
              <w:pStyle w:val="Text"/>
            </w:pPr>
            <w:r w:rsidRPr="005F70FB">
              <w:t>Papua-Lima</w:t>
            </w:r>
          </w:p>
        </w:tc>
      </w:tr>
      <w:tr w:rsidR="00AC23C4" w:rsidRPr="005F70FB" w14:paraId="71562FA4" w14:textId="77777777" w:rsidTr="00AC23C4">
        <w:tc>
          <w:tcPr>
            <w:tcW w:w="709" w:type="dxa"/>
            <w:shd w:val="clear" w:color="auto" w:fill="auto"/>
          </w:tcPr>
          <w:p w14:paraId="1896B4FA" w14:textId="77777777" w:rsidR="00D17B90" w:rsidRPr="005F70FB" w:rsidRDefault="00D17B90" w:rsidP="00D17B90">
            <w:pPr>
              <w:pStyle w:val="GlossEng"/>
            </w:pPr>
          </w:p>
        </w:tc>
        <w:tc>
          <w:tcPr>
            <w:tcW w:w="836" w:type="dxa"/>
            <w:shd w:val="clear" w:color="auto" w:fill="auto"/>
          </w:tcPr>
          <w:p w14:paraId="68A995C9" w14:textId="77777777" w:rsidR="00D17B90" w:rsidRPr="005F70FB" w:rsidRDefault="00D17B90" w:rsidP="00D17B90">
            <w:pPr>
              <w:pStyle w:val="GlossEng"/>
            </w:pPr>
          </w:p>
        </w:tc>
        <w:tc>
          <w:tcPr>
            <w:tcW w:w="1119" w:type="dxa"/>
            <w:shd w:val="clear" w:color="auto" w:fill="auto"/>
          </w:tcPr>
          <w:p w14:paraId="4CE43E59" w14:textId="77777777" w:rsidR="00D17B90" w:rsidRPr="005F70FB" w:rsidRDefault="00D17B90" w:rsidP="00D17B90">
            <w:pPr>
              <w:pStyle w:val="GlossEng"/>
            </w:pPr>
            <w:r w:rsidRPr="005F70FB">
              <w:t>woman</w:t>
            </w:r>
          </w:p>
        </w:tc>
        <w:tc>
          <w:tcPr>
            <w:tcW w:w="614" w:type="dxa"/>
            <w:shd w:val="clear" w:color="auto" w:fill="auto"/>
          </w:tcPr>
          <w:p w14:paraId="6B38BF9C" w14:textId="77777777" w:rsidR="00D17B90" w:rsidRPr="005F70FB" w:rsidRDefault="00D17B90" w:rsidP="00D17B90">
            <w:pPr>
              <w:pStyle w:val="GlossEng"/>
            </w:pPr>
            <w:r w:rsidRPr="005F70FB">
              <w:t>ship</w:t>
            </w:r>
          </w:p>
        </w:tc>
        <w:tc>
          <w:tcPr>
            <w:tcW w:w="1158" w:type="dxa"/>
            <w:shd w:val="clear" w:color="auto" w:fill="auto"/>
          </w:tcPr>
          <w:p w14:paraId="7B1BB75C" w14:textId="77777777" w:rsidR="00D17B90" w:rsidRPr="005F70FB" w:rsidRDefault="00D17B90" w:rsidP="00D17B90">
            <w:pPr>
              <w:pStyle w:val="GlossEng"/>
            </w:pPr>
            <w:r w:rsidRPr="005F70FB">
              <w:t>Papua-Lima</w:t>
            </w:r>
          </w:p>
        </w:tc>
      </w:tr>
    </w:tbl>
    <w:p w14:paraId="126EA416" w14:textId="77777777" w:rsidR="00D17B90" w:rsidRPr="005F70FB" w:rsidRDefault="00D17B90" w:rsidP="00D17B90">
      <w:pPr>
        <w:pStyle w:val="FreeTranslEng"/>
      </w:pPr>
      <w:r w:rsidRPr="005F70FB">
        <w:t>Natalia: the woman, (she came with) the Papua-Lima ship</w:t>
      </w:r>
    </w:p>
    <w:tbl>
      <w:tblPr>
        <w:tblW w:w="0" w:type="auto"/>
        <w:tblCellMar>
          <w:left w:w="42" w:type="dxa"/>
          <w:right w:w="42" w:type="dxa"/>
        </w:tblCellMar>
        <w:tblLook w:val="01E0" w:firstRow="1" w:lastRow="1" w:firstColumn="1" w:lastColumn="1" w:noHBand="0" w:noVBand="0"/>
      </w:tblPr>
      <w:tblGrid>
        <w:gridCol w:w="709"/>
        <w:gridCol w:w="447"/>
        <w:gridCol w:w="447"/>
        <w:gridCol w:w="695"/>
      </w:tblGrid>
      <w:tr w:rsidR="00D17B90" w:rsidRPr="005F70FB" w14:paraId="2C76AAE6" w14:textId="77777777" w:rsidTr="00AC23C4">
        <w:tc>
          <w:tcPr>
            <w:tcW w:w="709" w:type="dxa"/>
            <w:shd w:val="clear" w:color="auto" w:fill="auto"/>
          </w:tcPr>
          <w:p w14:paraId="39999D0F" w14:textId="77777777" w:rsidR="00D17B90" w:rsidRPr="005F70FB" w:rsidRDefault="00D17B90" w:rsidP="00D17B90">
            <w:pPr>
              <w:pStyle w:val="O0Nwnext"/>
            </w:pPr>
            <w:r w:rsidRPr="005F70FB">
              <w:t>0044</w:t>
            </w:r>
          </w:p>
        </w:tc>
        <w:tc>
          <w:tcPr>
            <w:tcW w:w="447" w:type="dxa"/>
            <w:shd w:val="clear" w:color="auto" w:fill="auto"/>
          </w:tcPr>
          <w:p w14:paraId="552B23B6" w14:textId="77777777" w:rsidR="00D17B90" w:rsidRPr="005F70FB" w:rsidRDefault="00D17B90" w:rsidP="00D17B90">
            <w:pPr>
              <w:pStyle w:val="Text"/>
            </w:pPr>
            <w:r w:rsidRPr="005F70FB">
              <w:t>Ida:</w:t>
            </w:r>
          </w:p>
        </w:tc>
        <w:tc>
          <w:tcPr>
            <w:tcW w:w="447" w:type="dxa"/>
            <w:shd w:val="clear" w:color="auto" w:fill="auto"/>
          </w:tcPr>
          <w:p w14:paraId="7305E018" w14:textId="77777777" w:rsidR="00D17B90" w:rsidRPr="005F70FB" w:rsidRDefault="00D17B90" w:rsidP="00D17B90">
            <w:pPr>
              <w:pStyle w:val="Text"/>
            </w:pPr>
            <w:r w:rsidRPr="005F70FB">
              <w:t>ya</w:t>
            </w:r>
          </w:p>
        </w:tc>
        <w:tc>
          <w:tcPr>
            <w:tcW w:w="691" w:type="dxa"/>
            <w:shd w:val="clear" w:color="auto" w:fill="auto"/>
          </w:tcPr>
          <w:p w14:paraId="4372F6E6" w14:textId="56112066" w:rsidR="00D17B90" w:rsidRPr="005F70FB" w:rsidRDefault="00D17B90" w:rsidP="00D17B90">
            <w:pPr>
              <w:pStyle w:val="Text"/>
            </w:pPr>
            <w:r w:rsidRPr="005F70FB">
              <w:t>Tuhan</w:t>
            </w:r>
            <w:r w:rsidR="004E7A51">
              <w:t>g</w:t>
            </w:r>
          </w:p>
        </w:tc>
      </w:tr>
      <w:tr w:rsidR="00D17B90" w:rsidRPr="005F70FB" w14:paraId="13B8D333" w14:textId="77777777" w:rsidTr="00AC23C4">
        <w:tc>
          <w:tcPr>
            <w:tcW w:w="709" w:type="dxa"/>
            <w:shd w:val="clear" w:color="auto" w:fill="auto"/>
          </w:tcPr>
          <w:p w14:paraId="5F870F1F" w14:textId="77777777" w:rsidR="00D17B90" w:rsidRPr="005F70FB" w:rsidRDefault="00D17B90" w:rsidP="00D17B90">
            <w:pPr>
              <w:pStyle w:val="GlossEng"/>
            </w:pPr>
          </w:p>
        </w:tc>
        <w:tc>
          <w:tcPr>
            <w:tcW w:w="447" w:type="dxa"/>
            <w:shd w:val="clear" w:color="auto" w:fill="auto"/>
          </w:tcPr>
          <w:p w14:paraId="5B5C02BC" w14:textId="77777777" w:rsidR="00D17B90" w:rsidRPr="005F70FB" w:rsidRDefault="00D17B90" w:rsidP="00D17B90">
            <w:pPr>
              <w:pStyle w:val="GlossEng"/>
            </w:pPr>
          </w:p>
        </w:tc>
        <w:tc>
          <w:tcPr>
            <w:tcW w:w="447" w:type="dxa"/>
            <w:shd w:val="clear" w:color="auto" w:fill="auto"/>
          </w:tcPr>
          <w:p w14:paraId="73E1C467" w14:textId="77777777" w:rsidR="00D17B90" w:rsidRPr="005F70FB" w:rsidRDefault="00D17B90" w:rsidP="00D17B90">
            <w:pPr>
              <w:pStyle w:val="GlossEng"/>
            </w:pPr>
            <w:r w:rsidRPr="005F70FB">
              <w:t>yes</w:t>
            </w:r>
          </w:p>
        </w:tc>
        <w:tc>
          <w:tcPr>
            <w:tcW w:w="691" w:type="dxa"/>
            <w:shd w:val="clear" w:color="auto" w:fill="auto"/>
          </w:tcPr>
          <w:p w14:paraId="3738A904" w14:textId="77777777" w:rsidR="00D17B90" w:rsidRPr="005F70FB" w:rsidRDefault="00D17B90" w:rsidP="00D17B90">
            <w:pPr>
              <w:pStyle w:val="GlossEng"/>
            </w:pPr>
            <w:r w:rsidRPr="005F70FB">
              <w:t>God</w:t>
            </w:r>
          </w:p>
        </w:tc>
      </w:tr>
    </w:tbl>
    <w:p w14:paraId="348B0FB7" w14:textId="77777777" w:rsidR="00D17B90" w:rsidRPr="005F70FB" w:rsidRDefault="00D17B90" w:rsidP="00D17B90">
      <w:pPr>
        <w:pStyle w:val="FreeTranslEng"/>
      </w:pPr>
      <w:r w:rsidRPr="005F70FB">
        <w:t>Ida: oh God!</w:t>
      </w:r>
    </w:p>
    <w:tbl>
      <w:tblPr>
        <w:tblW w:w="0" w:type="auto"/>
        <w:tblCellMar>
          <w:left w:w="42" w:type="dxa"/>
          <w:right w:w="42" w:type="dxa"/>
        </w:tblCellMar>
        <w:tblLook w:val="01E0" w:firstRow="1" w:lastRow="1" w:firstColumn="1" w:lastColumn="1" w:noHBand="0" w:noVBand="0"/>
      </w:tblPr>
      <w:tblGrid>
        <w:gridCol w:w="709"/>
        <w:gridCol w:w="836"/>
        <w:gridCol w:w="458"/>
        <w:gridCol w:w="603"/>
        <w:gridCol w:w="1125"/>
        <w:gridCol w:w="1224"/>
      </w:tblGrid>
      <w:tr w:rsidR="00AC23C4" w:rsidRPr="005F70FB" w14:paraId="1A300958" w14:textId="77777777" w:rsidTr="00AC23C4">
        <w:tc>
          <w:tcPr>
            <w:tcW w:w="709" w:type="dxa"/>
            <w:shd w:val="clear" w:color="auto" w:fill="auto"/>
          </w:tcPr>
          <w:p w14:paraId="55E69E32" w14:textId="77777777" w:rsidR="00D17B90" w:rsidRPr="005F70FB" w:rsidRDefault="00D17B90" w:rsidP="00D17B90">
            <w:pPr>
              <w:pStyle w:val="O0Nwnext"/>
            </w:pPr>
            <w:r w:rsidRPr="005F70FB">
              <w:t>0045</w:t>
            </w:r>
          </w:p>
        </w:tc>
        <w:tc>
          <w:tcPr>
            <w:tcW w:w="836" w:type="dxa"/>
            <w:shd w:val="clear" w:color="auto" w:fill="auto"/>
          </w:tcPr>
          <w:p w14:paraId="0B4FBF48" w14:textId="77777777" w:rsidR="00D17B90" w:rsidRPr="005F70FB" w:rsidRDefault="00D17B90" w:rsidP="00D17B90">
            <w:pPr>
              <w:pStyle w:val="Text"/>
            </w:pPr>
            <w:r w:rsidRPr="005F70FB">
              <w:t>Natalia:</w:t>
            </w:r>
          </w:p>
        </w:tc>
        <w:tc>
          <w:tcPr>
            <w:tcW w:w="458" w:type="dxa"/>
            <w:shd w:val="clear" w:color="auto" w:fill="auto"/>
          </w:tcPr>
          <w:p w14:paraId="0D69DBD7" w14:textId="77777777" w:rsidR="00D17B90" w:rsidRPr="005F70FB" w:rsidRDefault="00D17B90" w:rsidP="00D17B90">
            <w:pPr>
              <w:pStyle w:val="Text"/>
            </w:pPr>
            <w:r w:rsidRPr="005F70FB">
              <w:t>de</w:t>
            </w:r>
          </w:p>
        </w:tc>
        <w:tc>
          <w:tcPr>
            <w:tcW w:w="603" w:type="dxa"/>
            <w:shd w:val="clear" w:color="auto" w:fill="auto"/>
          </w:tcPr>
          <w:p w14:paraId="312380CD" w14:textId="77777777" w:rsidR="00D17B90" w:rsidRPr="005F70FB" w:rsidRDefault="00D17B90" w:rsidP="00D17B90">
            <w:pPr>
              <w:pStyle w:val="Text"/>
            </w:pPr>
            <w:r w:rsidRPr="005F70FB">
              <w:t>bawa</w:t>
            </w:r>
          </w:p>
        </w:tc>
        <w:tc>
          <w:tcPr>
            <w:tcW w:w="1125" w:type="dxa"/>
            <w:shd w:val="clear" w:color="auto" w:fill="auto"/>
          </w:tcPr>
          <w:p w14:paraId="3A110D11" w14:textId="77777777" w:rsidR="00D17B90" w:rsidRPr="005F70FB" w:rsidRDefault="00D17B90" w:rsidP="00D17B90">
            <w:pPr>
              <w:pStyle w:val="Text"/>
            </w:pPr>
            <w:r w:rsidRPr="005F70FB">
              <w:t>prempuang</w:t>
            </w:r>
          </w:p>
        </w:tc>
        <w:tc>
          <w:tcPr>
            <w:tcW w:w="1224" w:type="dxa"/>
            <w:shd w:val="clear" w:color="auto" w:fill="auto"/>
          </w:tcPr>
          <w:p w14:paraId="3B2F21CA" w14:textId="77777777" w:rsidR="00D17B90" w:rsidRPr="005F70FB" w:rsidRDefault="00D17B90" w:rsidP="00D17B90">
            <w:pPr>
              <w:pStyle w:val="Text"/>
            </w:pPr>
            <w:r w:rsidRPr="005F70FB">
              <w:t>Bagayserwar</w:t>
            </w:r>
          </w:p>
        </w:tc>
      </w:tr>
      <w:tr w:rsidR="00AC23C4" w:rsidRPr="005F70FB" w14:paraId="32A9DC76" w14:textId="77777777" w:rsidTr="00AC23C4">
        <w:tc>
          <w:tcPr>
            <w:tcW w:w="709" w:type="dxa"/>
            <w:shd w:val="clear" w:color="auto" w:fill="auto"/>
          </w:tcPr>
          <w:p w14:paraId="3FE328F8" w14:textId="77777777" w:rsidR="00D17B90" w:rsidRPr="005F70FB" w:rsidRDefault="00D17B90" w:rsidP="00D17B90">
            <w:pPr>
              <w:pStyle w:val="GlossEng"/>
            </w:pPr>
          </w:p>
        </w:tc>
        <w:tc>
          <w:tcPr>
            <w:tcW w:w="836" w:type="dxa"/>
            <w:shd w:val="clear" w:color="auto" w:fill="auto"/>
          </w:tcPr>
          <w:p w14:paraId="08A78E2F" w14:textId="77777777" w:rsidR="00D17B90" w:rsidRPr="005F70FB" w:rsidRDefault="00D17B90" w:rsidP="00D17B90">
            <w:pPr>
              <w:pStyle w:val="GlossEng"/>
            </w:pPr>
          </w:p>
        </w:tc>
        <w:tc>
          <w:tcPr>
            <w:tcW w:w="458" w:type="dxa"/>
            <w:shd w:val="clear" w:color="auto" w:fill="auto"/>
          </w:tcPr>
          <w:p w14:paraId="1F065D9E" w14:textId="77777777" w:rsidR="00D17B90" w:rsidRPr="005F70FB" w:rsidRDefault="00D17B90" w:rsidP="00D17B90">
            <w:pPr>
              <w:pStyle w:val="GlossEng"/>
            </w:pPr>
            <w:r w:rsidRPr="005F70FB">
              <w:rPr>
                <w:rStyle w:val="ChSmallCaps"/>
              </w:rPr>
              <w:t>3sg</w:t>
            </w:r>
          </w:p>
        </w:tc>
        <w:tc>
          <w:tcPr>
            <w:tcW w:w="603" w:type="dxa"/>
            <w:shd w:val="clear" w:color="auto" w:fill="auto"/>
          </w:tcPr>
          <w:p w14:paraId="5242473F" w14:textId="77777777" w:rsidR="00D17B90" w:rsidRPr="005F70FB" w:rsidRDefault="00D17B90" w:rsidP="00D17B90">
            <w:pPr>
              <w:pStyle w:val="GlossEng"/>
            </w:pPr>
            <w:r w:rsidRPr="005F70FB">
              <w:t>bring</w:t>
            </w:r>
          </w:p>
        </w:tc>
        <w:tc>
          <w:tcPr>
            <w:tcW w:w="1125" w:type="dxa"/>
            <w:shd w:val="clear" w:color="auto" w:fill="auto"/>
          </w:tcPr>
          <w:p w14:paraId="53B4155A" w14:textId="77777777" w:rsidR="00D17B90" w:rsidRPr="005F70FB" w:rsidRDefault="00D17B90" w:rsidP="00D17B90">
            <w:pPr>
              <w:pStyle w:val="GlossEng"/>
            </w:pPr>
            <w:r w:rsidRPr="005F70FB">
              <w:t>woman</w:t>
            </w:r>
          </w:p>
        </w:tc>
        <w:tc>
          <w:tcPr>
            <w:tcW w:w="1224" w:type="dxa"/>
            <w:shd w:val="clear" w:color="auto" w:fill="auto"/>
          </w:tcPr>
          <w:p w14:paraId="3EA3F2E4" w14:textId="77777777" w:rsidR="00D17B90" w:rsidRPr="005F70FB" w:rsidRDefault="00D17B90" w:rsidP="00D17B90">
            <w:pPr>
              <w:pStyle w:val="GlossEng"/>
            </w:pPr>
            <w:r w:rsidRPr="005F70FB">
              <w:t>Bagayserwar</w:t>
            </w:r>
          </w:p>
        </w:tc>
      </w:tr>
    </w:tbl>
    <w:p w14:paraId="397B6738" w14:textId="77777777" w:rsidR="00D17B90" w:rsidRPr="005F70FB" w:rsidRDefault="00D17B90" w:rsidP="00D17B90">
      <w:pPr>
        <w:pStyle w:val="FreeTranslEng"/>
      </w:pPr>
      <w:r w:rsidRPr="005F70FB">
        <w:t>Natalia: he brought a woman (from) Bagayserwar</w:t>
      </w:r>
    </w:p>
    <w:tbl>
      <w:tblPr>
        <w:tblW w:w="0" w:type="auto"/>
        <w:tblCellMar>
          <w:left w:w="42" w:type="dxa"/>
          <w:right w:w="42" w:type="dxa"/>
        </w:tblCellMar>
        <w:tblLook w:val="01E0" w:firstRow="1" w:lastRow="1" w:firstColumn="1" w:lastColumn="1" w:noHBand="0" w:noVBand="0"/>
      </w:tblPr>
      <w:tblGrid>
        <w:gridCol w:w="709"/>
        <w:gridCol w:w="447"/>
        <w:gridCol w:w="447"/>
        <w:gridCol w:w="1102"/>
      </w:tblGrid>
      <w:tr w:rsidR="00D17B90" w:rsidRPr="005F70FB" w14:paraId="1E7AE16A" w14:textId="77777777" w:rsidTr="00AC23C4">
        <w:tc>
          <w:tcPr>
            <w:tcW w:w="709" w:type="dxa"/>
            <w:shd w:val="clear" w:color="auto" w:fill="auto"/>
          </w:tcPr>
          <w:p w14:paraId="4E33ACB4" w14:textId="77777777" w:rsidR="00D17B90" w:rsidRPr="005F70FB" w:rsidRDefault="00D17B90" w:rsidP="00D17B90">
            <w:pPr>
              <w:pStyle w:val="O0Nwnext"/>
            </w:pPr>
            <w:r w:rsidRPr="005F70FB">
              <w:t>0046</w:t>
            </w:r>
          </w:p>
        </w:tc>
        <w:tc>
          <w:tcPr>
            <w:tcW w:w="447" w:type="dxa"/>
            <w:shd w:val="clear" w:color="auto" w:fill="auto"/>
          </w:tcPr>
          <w:p w14:paraId="2F755BAB" w14:textId="77777777" w:rsidR="00D17B90" w:rsidRPr="005F70FB" w:rsidRDefault="00D17B90" w:rsidP="00D17B90">
            <w:pPr>
              <w:pStyle w:val="Text"/>
            </w:pPr>
            <w:r w:rsidRPr="005F70FB">
              <w:t>Ida:</w:t>
            </w:r>
          </w:p>
        </w:tc>
        <w:tc>
          <w:tcPr>
            <w:tcW w:w="447" w:type="dxa"/>
            <w:shd w:val="clear" w:color="auto" w:fill="auto"/>
          </w:tcPr>
          <w:p w14:paraId="444A86A3" w14:textId="77777777" w:rsidR="00D17B90" w:rsidRPr="005F70FB" w:rsidRDefault="00D17B90" w:rsidP="00D17B90">
            <w:pPr>
              <w:pStyle w:val="Text"/>
            </w:pPr>
            <w:r w:rsidRPr="005F70FB">
              <w:t>ya</w:t>
            </w:r>
          </w:p>
        </w:tc>
        <w:tc>
          <w:tcPr>
            <w:tcW w:w="1102" w:type="dxa"/>
            <w:shd w:val="clear" w:color="auto" w:fill="auto"/>
          </w:tcPr>
          <w:p w14:paraId="7A1BFB0B" w14:textId="77777777" w:rsidR="00D17B90" w:rsidRPr="005F70FB" w:rsidRDefault="00D17B90" w:rsidP="00D17B90">
            <w:pPr>
              <w:pStyle w:val="Text"/>
            </w:pPr>
            <w:r w:rsidRPr="005F70FB">
              <w:t>ampung</w:t>
            </w:r>
          </w:p>
        </w:tc>
      </w:tr>
      <w:tr w:rsidR="00D17B90" w:rsidRPr="005F70FB" w14:paraId="2839E5A4" w14:textId="77777777" w:rsidTr="00AC23C4">
        <w:tc>
          <w:tcPr>
            <w:tcW w:w="709" w:type="dxa"/>
            <w:shd w:val="clear" w:color="auto" w:fill="auto"/>
          </w:tcPr>
          <w:p w14:paraId="6B266244" w14:textId="77777777" w:rsidR="00D17B90" w:rsidRPr="005F70FB" w:rsidRDefault="00D17B90" w:rsidP="00D17B90">
            <w:pPr>
              <w:pStyle w:val="GlossEng"/>
            </w:pPr>
          </w:p>
        </w:tc>
        <w:tc>
          <w:tcPr>
            <w:tcW w:w="447" w:type="dxa"/>
            <w:shd w:val="clear" w:color="auto" w:fill="auto"/>
          </w:tcPr>
          <w:p w14:paraId="3A94C4D6" w14:textId="77777777" w:rsidR="00D17B90" w:rsidRPr="005F70FB" w:rsidRDefault="00D17B90" w:rsidP="00D17B90">
            <w:pPr>
              <w:pStyle w:val="GlossEng"/>
            </w:pPr>
          </w:p>
        </w:tc>
        <w:tc>
          <w:tcPr>
            <w:tcW w:w="447" w:type="dxa"/>
            <w:shd w:val="clear" w:color="auto" w:fill="auto"/>
          </w:tcPr>
          <w:p w14:paraId="78502293" w14:textId="77777777" w:rsidR="00D17B90" w:rsidRPr="005F70FB" w:rsidRDefault="00D17B90" w:rsidP="00D17B90">
            <w:pPr>
              <w:pStyle w:val="GlossEng"/>
            </w:pPr>
            <w:r w:rsidRPr="005F70FB">
              <w:t>yes</w:t>
            </w:r>
          </w:p>
        </w:tc>
        <w:tc>
          <w:tcPr>
            <w:tcW w:w="1102" w:type="dxa"/>
            <w:shd w:val="clear" w:color="auto" w:fill="auto"/>
          </w:tcPr>
          <w:p w14:paraId="354B63A1" w14:textId="77777777" w:rsidR="00D17B90" w:rsidRPr="005F70FB" w:rsidRDefault="00D17B90" w:rsidP="00D17B90">
            <w:pPr>
              <w:pStyle w:val="GlossEng"/>
            </w:pPr>
            <w:r w:rsidRPr="005F70FB">
              <w:t>forgiveness</w:t>
            </w:r>
          </w:p>
        </w:tc>
      </w:tr>
    </w:tbl>
    <w:p w14:paraId="502B895D" w14:textId="68D423F0" w:rsidR="00D17B90" w:rsidRPr="005F70FB" w:rsidRDefault="00D17B90" w:rsidP="00D17B90">
      <w:pPr>
        <w:pStyle w:val="FreeTranslEng"/>
      </w:pPr>
      <w:r w:rsidRPr="005F70FB">
        <w:t>Ida: for mercy</w:t>
      </w:r>
      <w:r w:rsidR="00B7093A" w:rsidRPr="005F70FB">
        <w:t>’</w:t>
      </w:r>
      <w:r w:rsidRPr="005F70FB">
        <w:t>s sake!</w:t>
      </w:r>
    </w:p>
    <w:tbl>
      <w:tblPr>
        <w:tblW w:w="6811" w:type="dxa"/>
        <w:tblCellMar>
          <w:left w:w="42" w:type="dxa"/>
          <w:right w:w="42" w:type="dxa"/>
        </w:tblCellMar>
        <w:tblLook w:val="01E0" w:firstRow="1" w:lastRow="1" w:firstColumn="1" w:lastColumn="1" w:noHBand="0" w:noVBand="0"/>
      </w:tblPr>
      <w:tblGrid>
        <w:gridCol w:w="643"/>
        <w:gridCol w:w="808"/>
        <w:gridCol w:w="918"/>
        <w:gridCol w:w="437"/>
        <w:gridCol w:w="454"/>
        <w:gridCol w:w="397"/>
        <w:gridCol w:w="563"/>
        <w:gridCol w:w="896"/>
        <w:gridCol w:w="532"/>
        <w:gridCol w:w="629"/>
        <w:gridCol w:w="534"/>
      </w:tblGrid>
      <w:tr w:rsidR="00AC23C4" w:rsidRPr="005F70FB" w14:paraId="3A8ECEC8" w14:textId="77777777" w:rsidTr="00AC23C4">
        <w:tc>
          <w:tcPr>
            <w:tcW w:w="643" w:type="dxa"/>
            <w:shd w:val="clear" w:color="auto" w:fill="auto"/>
          </w:tcPr>
          <w:p w14:paraId="314184E2" w14:textId="77777777" w:rsidR="00D17B90" w:rsidRPr="005F70FB" w:rsidRDefault="00D17B90" w:rsidP="00D17B90">
            <w:pPr>
              <w:pStyle w:val="O0Nwnext"/>
            </w:pPr>
            <w:r w:rsidRPr="005F70FB">
              <w:t>0047</w:t>
            </w:r>
          </w:p>
        </w:tc>
        <w:tc>
          <w:tcPr>
            <w:tcW w:w="808" w:type="dxa"/>
            <w:shd w:val="clear" w:color="auto" w:fill="auto"/>
          </w:tcPr>
          <w:p w14:paraId="3993B29C" w14:textId="77777777" w:rsidR="00D17B90" w:rsidRPr="005F70FB" w:rsidRDefault="00D17B90" w:rsidP="00D17B90">
            <w:pPr>
              <w:pStyle w:val="Text"/>
            </w:pPr>
            <w:r w:rsidRPr="005F70FB">
              <w:t>Natalia:</w:t>
            </w:r>
          </w:p>
        </w:tc>
        <w:tc>
          <w:tcPr>
            <w:tcW w:w="918" w:type="dxa"/>
            <w:shd w:val="clear" w:color="auto" w:fill="auto"/>
          </w:tcPr>
          <w:p w14:paraId="7237E2B6" w14:textId="77777777" w:rsidR="00D17B90" w:rsidRPr="005F70FB" w:rsidRDefault="00D17B90" w:rsidP="00D17B90">
            <w:pPr>
              <w:pStyle w:val="Text"/>
            </w:pPr>
            <w:r w:rsidRPr="005F70FB">
              <w:t>kemaring</w:t>
            </w:r>
          </w:p>
        </w:tc>
        <w:tc>
          <w:tcPr>
            <w:tcW w:w="437" w:type="dxa"/>
            <w:shd w:val="clear" w:color="auto" w:fill="auto"/>
          </w:tcPr>
          <w:p w14:paraId="65014A5D" w14:textId="77777777" w:rsidR="00D17B90" w:rsidRPr="005F70FB" w:rsidRDefault="00D17B90" w:rsidP="00D17B90">
            <w:pPr>
              <w:pStyle w:val="Text"/>
            </w:pPr>
            <w:r w:rsidRPr="005F70FB">
              <w:t>de</w:t>
            </w:r>
          </w:p>
        </w:tc>
        <w:tc>
          <w:tcPr>
            <w:tcW w:w="454" w:type="dxa"/>
            <w:shd w:val="clear" w:color="auto" w:fill="auto"/>
          </w:tcPr>
          <w:p w14:paraId="7D8EC180" w14:textId="77777777" w:rsidR="00D17B90" w:rsidRPr="005F70FB" w:rsidRDefault="00D17B90" w:rsidP="00D17B90">
            <w:pPr>
              <w:pStyle w:val="Text"/>
            </w:pPr>
            <w:r w:rsidRPr="005F70FB">
              <w:t>pigi,</w:t>
            </w:r>
          </w:p>
        </w:tc>
        <w:tc>
          <w:tcPr>
            <w:tcW w:w="397" w:type="dxa"/>
            <w:shd w:val="clear" w:color="auto" w:fill="auto"/>
          </w:tcPr>
          <w:p w14:paraId="68A24508" w14:textId="77777777" w:rsidR="00D17B90" w:rsidRPr="005F70FB" w:rsidRDefault="00D17B90" w:rsidP="00D17B90">
            <w:pPr>
              <w:pStyle w:val="Text"/>
            </w:pPr>
            <w:r w:rsidRPr="005F70FB">
              <w:t>sa</w:t>
            </w:r>
          </w:p>
        </w:tc>
        <w:tc>
          <w:tcPr>
            <w:tcW w:w="563" w:type="dxa"/>
            <w:shd w:val="clear" w:color="auto" w:fill="auto"/>
          </w:tcPr>
          <w:p w14:paraId="343F35B9" w14:textId="77777777" w:rsidR="00D17B90" w:rsidRPr="005F70FB" w:rsidRDefault="00D17B90" w:rsidP="00D17B90">
            <w:pPr>
              <w:pStyle w:val="Text"/>
            </w:pPr>
            <w:r w:rsidRPr="005F70FB">
              <w:t>pikir</w:t>
            </w:r>
          </w:p>
        </w:tc>
        <w:tc>
          <w:tcPr>
            <w:tcW w:w="896" w:type="dxa"/>
            <w:shd w:val="clear" w:color="auto" w:fill="auto"/>
          </w:tcPr>
          <w:p w14:paraId="77FCD0AC" w14:textId="77777777" w:rsidR="00D17B90" w:rsidRPr="005F70FB" w:rsidRDefault="00D17B90" w:rsidP="00D17B90">
            <w:pPr>
              <w:pStyle w:val="Text"/>
            </w:pPr>
            <w:r w:rsidRPr="005F70FB">
              <w:t>mungking</w:t>
            </w:r>
          </w:p>
        </w:tc>
        <w:tc>
          <w:tcPr>
            <w:tcW w:w="532" w:type="dxa"/>
            <w:shd w:val="clear" w:color="auto" w:fill="auto"/>
          </w:tcPr>
          <w:p w14:paraId="38DE47DA" w14:textId="77777777" w:rsidR="00D17B90" w:rsidRPr="005F70FB" w:rsidRDefault="00D17B90" w:rsidP="00D17B90">
            <w:pPr>
              <w:pStyle w:val="Text"/>
            </w:pPr>
            <w:r w:rsidRPr="005F70FB">
              <w:t>de</w:t>
            </w:r>
          </w:p>
        </w:tc>
        <w:tc>
          <w:tcPr>
            <w:tcW w:w="629" w:type="dxa"/>
            <w:shd w:val="clear" w:color="auto" w:fill="auto"/>
          </w:tcPr>
          <w:p w14:paraId="4277494A" w14:textId="77777777" w:rsidR="00D17B90" w:rsidRPr="005F70FB" w:rsidRDefault="00D17B90" w:rsidP="00D17B90">
            <w:pPr>
              <w:pStyle w:val="Text"/>
            </w:pPr>
            <w:r w:rsidRPr="005F70FB">
              <w:t>sendiri</w:t>
            </w:r>
          </w:p>
        </w:tc>
        <w:tc>
          <w:tcPr>
            <w:tcW w:w="534" w:type="dxa"/>
            <w:shd w:val="clear" w:color="auto" w:fill="auto"/>
          </w:tcPr>
          <w:p w14:paraId="75438694" w14:textId="77777777" w:rsidR="00D17B90" w:rsidRPr="005F70FB" w:rsidRDefault="00D17B90" w:rsidP="00D17B90">
            <w:pPr>
              <w:pStyle w:val="Text"/>
            </w:pPr>
            <w:r w:rsidRPr="005F70FB">
              <w:t>pigi</w:t>
            </w:r>
          </w:p>
        </w:tc>
      </w:tr>
      <w:tr w:rsidR="00AC23C4" w:rsidRPr="005F70FB" w14:paraId="3CD6E5ED" w14:textId="77777777" w:rsidTr="00AC23C4">
        <w:tc>
          <w:tcPr>
            <w:tcW w:w="643" w:type="dxa"/>
            <w:shd w:val="clear" w:color="auto" w:fill="auto"/>
          </w:tcPr>
          <w:p w14:paraId="139FA19B" w14:textId="77777777" w:rsidR="00D17B90" w:rsidRPr="005F70FB" w:rsidRDefault="00D17B90" w:rsidP="00D17B90">
            <w:pPr>
              <w:pStyle w:val="GlossEng"/>
            </w:pPr>
          </w:p>
        </w:tc>
        <w:tc>
          <w:tcPr>
            <w:tcW w:w="808" w:type="dxa"/>
            <w:shd w:val="clear" w:color="auto" w:fill="auto"/>
          </w:tcPr>
          <w:p w14:paraId="6E076DB4" w14:textId="77777777" w:rsidR="00D17B90" w:rsidRPr="005F70FB" w:rsidRDefault="00D17B90" w:rsidP="00D17B90">
            <w:pPr>
              <w:pStyle w:val="GlossEng"/>
            </w:pPr>
          </w:p>
        </w:tc>
        <w:tc>
          <w:tcPr>
            <w:tcW w:w="918" w:type="dxa"/>
            <w:shd w:val="clear" w:color="auto" w:fill="auto"/>
          </w:tcPr>
          <w:p w14:paraId="2E088DA6" w14:textId="77777777" w:rsidR="00D17B90" w:rsidRPr="005F70FB" w:rsidRDefault="00D17B90" w:rsidP="00D17B90">
            <w:pPr>
              <w:pStyle w:val="GlossEng"/>
            </w:pPr>
            <w:r w:rsidRPr="005F70FB">
              <w:t>yesterday</w:t>
            </w:r>
          </w:p>
        </w:tc>
        <w:tc>
          <w:tcPr>
            <w:tcW w:w="437" w:type="dxa"/>
            <w:shd w:val="clear" w:color="auto" w:fill="auto"/>
          </w:tcPr>
          <w:p w14:paraId="192EEB81" w14:textId="77777777" w:rsidR="00D17B90" w:rsidRPr="005F70FB" w:rsidRDefault="00D17B90" w:rsidP="00D17B90">
            <w:pPr>
              <w:pStyle w:val="GlossEng"/>
            </w:pPr>
            <w:r w:rsidRPr="005F70FB">
              <w:rPr>
                <w:rStyle w:val="ChSmallCaps"/>
              </w:rPr>
              <w:t>3sg</w:t>
            </w:r>
          </w:p>
        </w:tc>
        <w:tc>
          <w:tcPr>
            <w:tcW w:w="454" w:type="dxa"/>
            <w:shd w:val="clear" w:color="auto" w:fill="auto"/>
          </w:tcPr>
          <w:p w14:paraId="380D714E" w14:textId="77777777" w:rsidR="00D17B90" w:rsidRPr="005F70FB" w:rsidRDefault="00D17B90" w:rsidP="00D17B90">
            <w:pPr>
              <w:pStyle w:val="GlossEng"/>
            </w:pPr>
            <w:r w:rsidRPr="005F70FB">
              <w:t>go</w:t>
            </w:r>
          </w:p>
        </w:tc>
        <w:tc>
          <w:tcPr>
            <w:tcW w:w="397" w:type="dxa"/>
            <w:shd w:val="clear" w:color="auto" w:fill="auto"/>
          </w:tcPr>
          <w:p w14:paraId="76C09513" w14:textId="77777777" w:rsidR="00D17B90" w:rsidRPr="005F70FB" w:rsidRDefault="00D17B90" w:rsidP="00D17B90">
            <w:pPr>
              <w:pStyle w:val="GlossEng"/>
            </w:pPr>
            <w:r w:rsidRPr="005F70FB">
              <w:rPr>
                <w:rStyle w:val="ChSmallCaps"/>
              </w:rPr>
              <w:t>1sg</w:t>
            </w:r>
          </w:p>
        </w:tc>
        <w:tc>
          <w:tcPr>
            <w:tcW w:w="563" w:type="dxa"/>
            <w:shd w:val="clear" w:color="auto" w:fill="auto"/>
          </w:tcPr>
          <w:p w14:paraId="5523EEA4" w14:textId="77777777" w:rsidR="00D17B90" w:rsidRPr="005F70FB" w:rsidRDefault="00D17B90" w:rsidP="00D17B90">
            <w:pPr>
              <w:pStyle w:val="GlossEng"/>
            </w:pPr>
            <w:r w:rsidRPr="005F70FB">
              <w:t>think</w:t>
            </w:r>
          </w:p>
        </w:tc>
        <w:tc>
          <w:tcPr>
            <w:tcW w:w="896" w:type="dxa"/>
            <w:shd w:val="clear" w:color="auto" w:fill="auto"/>
          </w:tcPr>
          <w:p w14:paraId="5E86E36A" w14:textId="77777777" w:rsidR="00D17B90" w:rsidRPr="005F70FB" w:rsidRDefault="00D17B90" w:rsidP="00D17B90">
            <w:pPr>
              <w:pStyle w:val="GlossEng"/>
            </w:pPr>
            <w:r w:rsidRPr="005F70FB">
              <w:t>maybe</w:t>
            </w:r>
          </w:p>
        </w:tc>
        <w:tc>
          <w:tcPr>
            <w:tcW w:w="532" w:type="dxa"/>
            <w:shd w:val="clear" w:color="auto" w:fill="auto"/>
          </w:tcPr>
          <w:p w14:paraId="77CF518A" w14:textId="77777777" w:rsidR="00D17B90" w:rsidRPr="005F70FB" w:rsidRDefault="00D17B90" w:rsidP="00D17B90">
            <w:pPr>
              <w:pStyle w:val="GlossEng"/>
            </w:pPr>
            <w:r w:rsidRPr="005F70FB">
              <w:rPr>
                <w:rStyle w:val="ChSmallCaps"/>
              </w:rPr>
              <w:t>3sg</w:t>
            </w:r>
          </w:p>
        </w:tc>
        <w:tc>
          <w:tcPr>
            <w:tcW w:w="629" w:type="dxa"/>
            <w:shd w:val="clear" w:color="auto" w:fill="auto"/>
          </w:tcPr>
          <w:p w14:paraId="67781AE2" w14:textId="77777777" w:rsidR="00D17B90" w:rsidRPr="005F70FB" w:rsidRDefault="00D17B90" w:rsidP="00D17B90">
            <w:pPr>
              <w:pStyle w:val="GlossEng"/>
            </w:pPr>
            <w:r w:rsidRPr="005F70FB">
              <w:t>alone</w:t>
            </w:r>
          </w:p>
        </w:tc>
        <w:tc>
          <w:tcPr>
            <w:tcW w:w="534" w:type="dxa"/>
            <w:shd w:val="clear" w:color="auto" w:fill="auto"/>
          </w:tcPr>
          <w:p w14:paraId="05AC44C5" w14:textId="77777777" w:rsidR="00D17B90" w:rsidRPr="005F70FB" w:rsidRDefault="00D17B90" w:rsidP="00D17B90">
            <w:pPr>
              <w:pStyle w:val="GlossEng"/>
            </w:pPr>
            <w:r w:rsidRPr="005F70FB">
              <w:t>go</w:t>
            </w:r>
          </w:p>
        </w:tc>
      </w:tr>
    </w:tbl>
    <w:p w14:paraId="1B3F7CF5" w14:textId="77777777" w:rsidR="00D17B90" w:rsidRPr="005F70FB" w:rsidRDefault="00D17B90" w:rsidP="00D17B90">
      <w:pPr>
        <w:pStyle w:val="FreeTranslEng"/>
      </w:pPr>
      <w:r w:rsidRPr="005F70FB">
        <w:t>Natalia: yesterday he left, I thought, maybe he went by himself</w:t>
      </w:r>
    </w:p>
    <w:tbl>
      <w:tblPr>
        <w:tblW w:w="0" w:type="auto"/>
        <w:tblCellMar>
          <w:left w:w="42" w:type="dxa"/>
          <w:right w:w="42" w:type="dxa"/>
        </w:tblCellMar>
        <w:tblLook w:val="01E0" w:firstRow="1" w:lastRow="1" w:firstColumn="1" w:lastColumn="1" w:noHBand="0" w:noVBand="0"/>
      </w:tblPr>
      <w:tblGrid>
        <w:gridCol w:w="709"/>
        <w:gridCol w:w="451"/>
        <w:gridCol w:w="417"/>
        <w:gridCol w:w="134"/>
        <w:gridCol w:w="355"/>
        <w:gridCol w:w="185"/>
        <w:gridCol w:w="805"/>
        <w:gridCol w:w="43"/>
        <w:gridCol w:w="695"/>
        <w:gridCol w:w="812"/>
        <w:gridCol w:w="529"/>
        <w:gridCol w:w="951"/>
        <w:gridCol w:w="489"/>
      </w:tblGrid>
      <w:tr w:rsidR="00AC23C4" w:rsidRPr="005F70FB" w14:paraId="39DBF5B1" w14:textId="77777777" w:rsidTr="00AC23C4">
        <w:tc>
          <w:tcPr>
            <w:tcW w:w="709" w:type="dxa"/>
            <w:shd w:val="clear" w:color="auto" w:fill="auto"/>
          </w:tcPr>
          <w:p w14:paraId="6DA97DE5" w14:textId="77777777" w:rsidR="00D17B90" w:rsidRPr="005F70FB" w:rsidRDefault="00D17B90" w:rsidP="00D17B90">
            <w:pPr>
              <w:pStyle w:val="O0Nwnext"/>
            </w:pPr>
            <w:r w:rsidRPr="005F70FB">
              <w:t>0048</w:t>
            </w:r>
          </w:p>
        </w:tc>
        <w:tc>
          <w:tcPr>
            <w:tcW w:w="451" w:type="dxa"/>
            <w:shd w:val="clear" w:color="auto" w:fill="auto"/>
          </w:tcPr>
          <w:p w14:paraId="1A4FB18E" w14:textId="77777777" w:rsidR="00D17B90" w:rsidRPr="005F70FB" w:rsidRDefault="00D17B90" w:rsidP="00D17B90">
            <w:pPr>
              <w:pStyle w:val="Text"/>
            </w:pPr>
            <w:r w:rsidRPr="005F70FB">
              <w:t>Ida:</w:t>
            </w:r>
          </w:p>
        </w:tc>
        <w:tc>
          <w:tcPr>
            <w:tcW w:w="551" w:type="dxa"/>
            <w:gridSpan w:val="2"/>
            <w:shd w:val="clear" w:color="auto" w:fill="auto"/>
          </w:tcPr>
          <w:p w14:paraId="7E5B55B2" w14:textId="77777777" w:rsidR="00D17B90" w:rsidRPr="005F70FB" w:rsidRDefault="00D17B90" w:rsidP="00D17B90">
            <w:pPr>
              <w:pStyle w:val="Text"/>
            </w:pPr>
            <w:r w:rsidRPr="005F70FB">
              <w:t>i,</w:t>
            </w:r>
          </w:p>
        </w:tc>
        <w:tc>
          <w:tcPr>
            <w:tcW w:w="540" w:type="dxa"/>
            <w:gridSpan w:val="2"/>
            <w:shd w:val="clear" w:color="auto" w:fill="auto"/>
          </w:tcPr>
          <w:p w14:paraId="10F387F3" w14:textId="77777777" w:rsidR="00D17B90" w:rsidRPr="005F70FB" w:rsidRDefault="00D17B90" w:rsidP="00D17B90">
            <w:pPr>
              <w:pStyle w:val="Text"/>
            </w:pPr>
            <w:r w:rsidRPr="005F70FB">
              <w:t>e,</w:t>
            </w:r>
          </w:p>
        </w:tc>
        <w:tc>
          <w:tcPr>
            <w:tcW w:w="848" w:type="dxa"/>
            <w:gridSpan w:val="2"/>
            <w:shd w:val="clear" w:color="auto" w:fill="auto"/>
          </w:tcPr>
          <w:p w14:paraId="69B33989" w14:textId="77777777" w:rsidR="00D17B90" w:rsidRPr="005F70FB" w:rsidRDefault="00D17B90" w:rsidP="00D17B90">
            <w:pPr>
              <w:pStyle w:val="Text"/>
            </w:pPr>
            <w:r w:rsidRPr="005F70FB">
              <w:t>jang</w:t>
            </w:r>
          </w:p>
        </w:tc>
        <w:tc>
          <w:tcPr>
            <w:tcW w:w="695" w:type="dxa"/>
            <w:shd w:val="clear" w:color="auto" w:fill="auto"/>
          </w:tcPr>
          <w:p w14:paraId="1BB328D2" w14:textId="77777777" w:rsidR="00D17B90" w:rsidRPr="005F70FB" w:rsidRDefault="00D17B90" w:rsidP="00D17B90">
            <w:pPr>
              <w:pStyle w:val="Text"/>
            </w:pPr>
            <w:r w:rsidRPr="005F70FB">
              <w:t>ceritra</w:t>
            </w:r>
          </w:p>
        </w:tc>
        <w:tc>
          <w:tcPr>
            <w:tcW w:w="812" w:type="dxa"/>
            <w:shd w:val="clear" w:color="auto" w:fill="auto"/>
          </w:tcPr>
          <w:p w14:paraId="4331B0EB" w14:textId="77777777" w:rsidR="00D17B90" w:rsidRPr="005F70FB" w:rsidRDefault="00D17B90" w:rsidP="00D17B90">
            <w:pPr>
              <w:pStyle w:val="Text"/>
            </w:pPr>
            <w:r w:rsidRPr="005F70FB">
              <w:t>banyak,</w:t>
            </w:r>
          </w:p>
        </w:tc>
        <w:tc>
          <w:tcPr>
            <w:tcW w:w="529" w:type="dxa"/>
            <w:shd w:val="clear" w:color="auto" w:fill="auto"/>
          </w:tcPr>
          <w:p w14:paraId="645CFCCA" w14:textId="77777777" w:rsidR="00D17B90" w:rsidRPr="005F70FB" w:rsidRDefault="00D17B90" w:rsidP="00D17B90">
            <w:pPr>
              <w:pStyle w:val="Text"/>
            </w:pPr>
            <w:r w:rsidRPr="005F70FB">
              <w:t>kasi</w:t>
            </w:r>
          </w:p>
        </w:tc>
        <w:tc>
          <w:tcPr>
            <w:tcW w:w="951" w:type="dxa"/>
            <w:shd w:val="clear" w:color="auto" w:fill="auto"/>
          </w:tcPr>
          <w:p w14:paraId="5E5AADEB" w14:textId="77777777" w:rsidR="00D17B90" w:rsidRPr="005F70FB" w:rsidRDefault="00D17B90" w:rsidP="00D17B90">
            <w:pPr>
              <w:pStyle w:val="Text"/>
            </w:pPr>
            <w:r w:rsidRPr="005F70FB">
              <w:t>sayur</w:t>
            </w:r>
          </w:p>
        </w:tc>
        <w:tc>
          <w:tcPr>
            <w:tcW w:w="489" w:type="dxa"/>
            <w:shd w:val="clear" w:color="auto" w:fill="auto"/>
          </w:tcPr>
          <w:p w14:paraId="57CEF6B9" w14:textId="77777777" w:rsidR="00D17B90" w:rsidRPr="005F70FB" w:rsidRDefault="00D17B90" w:rsidP="00D17B90">
            <w:pPr>
              <w:pStyle w:val="Text"/>
            </w:pPr>
            <w:r w:rsidRPr="005F70FB">
              <w:t>sa</w:t>
            </w:r>
          </w:p>
        </w:tc>
      </w:tr>
      <w:tr w:rsidR="00AC23C4" w:rsidRPr="005F70FB" w14:paraId="6638599A" w14:textId="77777777" w:rsidTr="00AC23C4">
        <w:tc>
          <w:tcPr>
            <w:tcW w:w="709" w:type="dxa"/>
            <w:shd w:val="clear" w:color="auto" w:fill="auto"/>
          </w:tcPr>
          <w:p w14:paraId="466D6303" w14:textId="77777777" w:rsidR="00D17B90" w:rsidRPr="005F70FB" w:rsidRDefault="00D17B90" w:rsidP="00D17B90">
            <w:pPr>
              <w:pStyle w:val="GlossEng2ptafter"/>
            </w:pPr>
          </w:p>
        </w:tc>
        <w:tc>
          <w:tcPr>
            <w:tcW w:w="451" w:type="dxa"/>
            <w:shd w:val="clear" w:color="auto" w:fill="auto"/>
          </w:tcPr>
          <w:p w14:paraId="6D7C5084" w14:textId="77777777" w:rsidR="00D17B90" w:rsidRPr="005F70FB" w:rsidRDefault="00D17B90" w:rsidP="00D17B90">
            <w:pPr>
              <w:pStyle w:val="GlossEng2ptafter"/>
            </w:pPr>
          </w:p>
        </w:tc>
        <w:tc>
          <w:tcPr>
            <w:tcW w:w="551" w:type="dxa"/>
            <w:gridSpan w:val="2"/>
            <w:shd w:val="clear" w:color="auto" w:fill="auto"/>
          </w:tcPr>
          <w:p w14:paraId="5529BD68" w14:textId="77777777" w:rsidR="00D17B90" w:rsidRPr="005F70FB" w:rsidRDefault="00D17B90" w:rsidP="00D17B90">
            <w:pPr>
              <w:pStyle w:val="GlossEng2ptafter"/>
            </w:pPr>
            <w:r w:rsidRPr="005F70FB">
              <w:t>ugh!</w:t>
            </w:r>
          </w:p>
        </w:tc>
        <w:tc>
          <w:tcPr>
            <w:tcW w:w="540" w:type="dxa"/>
            <w:gridSpan w:val="2"/>
            <w:shd w:val="clear" w:color="auto" w:fill="auto"/>
          </w:tcPr>
          <w:p w14:paraId="3D541686" w14:textId="77777777" w:rsidR="00D17B90" w:rsidRPr="005F70FB" w:rsidRDefault="00D17B90" w:rsidP="00D17B90">
            <w:pPr>
              <w:pStyle w:val="GlossEng2ptafter"/>
            </w:pPr>
            <w:r w:rsidRPr="005F70FB">
              <w:t>hey!</w:t>
            </w:r>
          </w:p>
        </w:tc>
        <w:tc>
          <w:tcPr>
            <w:tcW w:w="848" w:type="dxa"/>
            <w:gridSpan w:val="2"/>
            <w:shd w:val="clear" w:color="auto" w:fill="auto"/>
          </w:tcPr>
          <w:p w14:paraId="5DF0E10E" w14:textId="77777777" w:rsidR="00D17B90" w:rsidRPr="005F70FB" w:rsidRDefault="00D17B90" w:rsidP="00D17B90">
            <w:pPr>
              <w:pStyle w:val="GlossEng2ptafter"/>
            </w:pPr>
            <w:r w:rsidRPr="005F70FB">
              <w:rPr>
                <w:rStyle w:val="ChSmallCaps"/>
              </w:rPr>
              <w:t>neg.imp</w:t>
            </w:r>
          </w:p>
        </w:tc>
        <w:tc>
          <w:tcPr>
            <w:tcW w:w="695" w:type="dxa"/>
            <w:shd w:val="clear" w:color="auto" w:fill="auto"/>
          </w:tcPr>
          <w:p w14:paraId="7CF6AFC6" w14:textId="77777777" w:rsidR="00D17B90" w:rsidRPr="005F70FB" w:rsidRDefault="00D17B90" w:rsidP="00D17B90">
            <w:pPr>
              <w:pStyle w:val="GlossEng2ptafter"/>
            </w:pPr>
            <w:r w:rsidRPr="005F70FB">
              <w:t>tell</w:t>
            </w:r>
          </w:p>
        </w:tc>
        <w:tc>
          <w:tcPr>
            <w:tcW w:w="812" w:type="dxa"/>
            <w:shd w:val="clear" w:color="auto" w:fill="auto"/>
          </w:tcPr>
          <w:p w14:paraId="1EC22908" w14:textId="77777777" w:rsidR="00D17B90" w:rsidRPr="005F70FB" w:rsidRDefault="00D17B90" w:rsidP="00D17B90">
            <w:pPr>
              <w:pStyle w:val="GlossEng2ptafter"/>
            </w:pPr>
            <w:r w:rsidRPr="005F70FB">
              <w:t>many</w:t>
            </w:r>
          </w:p>
        </w:tc>
        <w:tc>
          <w:tcPr>
            <w:tcW w:w="529" w:type="dxa"/>
            <w:shd w:val="clear" w:color="auto" w:fill="auto"/>
          </w:tcPr>
          <w:p w14:paraId="19ACD32D" w14:textId="77777777" w:rsidR="00D17B90" w:rsidRPr="005F70FB" w:rsidRDefault="00D17B90" w:rsidP="00D17B90">
            <w:pPr>
              <w:pStyle w:val="GlossEng2ptafter"/>
            </w:pPr>
            <w:r w:rsidRPr="005F70FB">
              <w:t>give</w:t>
            </w:r>
          </w:p>
        </w:tc>
        <w:tc>
          <w:tcPr>
            <w:tcW w:w="951" w:type="dxa"/>
            <w:shd w:val="clear" w:color="auto" w:fill="auto"/>
          </w:tcPr>
          <w:p w14:paraId="162E32D4" w14:textId="77777777" w:rsidR="00D17B90" w:rsidRPr="005F70FB" w:rsidRDefault="00D17B90" w:rsidP="00D17B90">
            <w:pPr>
              <w:pStyle w:val="GlossEng2ptafter"/>
            </w:pPr>
            <w:r w:rsidRPr="005F70FB">
              <w:t>vegetable</w:t>
            </w:r>
          </w:p>
        </w:tc>
        <w:tc>
          <w:tcPr>
            <w:tcW w:w="489" w:type="dxa"/>
            <w:shd w:val="clear" w:color="auto" w:fill="auto"/>
          </w:tcPr>
          <w:p w14:paraId="05609B74" w14:textId="77777777" w:rsidR="00D17B90" w:rsidRPr="005F70FB" w:rsidRDefault="00D17B90" w:rsidP="00D17B90">
            <w:pPr>
              <w:pStyle w:val="GlossEng2ptafter"/>
            </w:pPr>
            <w:r w:rsidRPr="005F70FB">
              <w:rPr>
                <w:rStyle w:val="ChSmallCaps"/>
              </w:rPr>
              <w:t>1sg</w:t>
            </w:r>
          </w:p>
        </w:tc>
      </w:tr>
      <w:tr w:rsidR="00D17B90" w:rsidRPr="005F70FB" w14:paraId="5820B808" w14:textId="77777777" w:rsidTr="00AC23C4">
        <w:trPr>
          <w:gridAfter w:val="6"/>
          <w:wAfter w:w="3519" w:type="dxa"/>
        </w:trPr>
        <w:tc>
          <w:tcPr>
            <w:tcW w:w="709" w:type="dxa"/>
            <w:shd w:val="clear" w:color="auto" w:fill="auto"/>
          </w:tcPr>
          <w:p w14:paraId="1AD24615" w14:textId="77777777" w:rsidR="00D17B90" w:rsidRPr="005F70FB" w:rsidRDefault="00D17B90" w:rsidP="00D17B90">
            <w:pPr>
              <w:pStyle w:val="O0Nwnext"/>
            </w:pPr>
          </w:p>
        </w:tc>
        <w:tc>
          <w:tcPr>
            <w:tcW w:w="868" w:type="dxa"/>
            <w:gridSpan w:val="2"/>
            <w:shd w:val="clear" w:color="auto" w:fill="auto"/>
          </w:tcPr>
          <w:p w14:paraId="0FD76501" w14:textId="77777777" w:rsidR="00D17B90" w:rsidRPr="005F70FB" w:rsidRDefault="00D17B90" w:rsidP="00D17B90">
            <w:pPr>
              <w:pStyle w:val="Text"/>
            </w:pPr>
            <w:r w:rsidRPr="005F70FB">
              <w:t>makang,</w:t>
            </w:r>
          </w:p>
        </w:tc>
        <w:tc>
          <w:tcPr>
            <w:tcW w:w="489" w:type="dxa"/>
            <w:gridSpan w:val="2"/>
            <w:shd w:val="clear" w:color="auto" w:fill="auto"/>
          </w:tcPr>
          <w:p w14:paraId="554A94E1" w14:textId="77777777" w:rsidR="00D17B90" w:rsidRPr="005F70FB" w:rsidRDefault="00D17B90" w:rsidP="00D17B90">
            <w:pPr>
              <w:pStyle w:val="Text"/>
            </w:pPr>
            <w:r w:rsidRPr="005F70FB">
              <w:t>sa</w:t>
            </w:r>
          </w:p>
        </w:tc>
        <w:tc>
          <w:tcPr>
            <w:tcW w:w="990" w:type="dxa"/>
            <w:gridSpan w:val="2"/>
            <w:shd w:val="clear" w:color="auto" w:fill="auto"/>
          </w:tcPr>
          <w:p w14:paraId="293E5A73" w14:textId="77777777" w:rsidR="00D17B90" w:rsidRPr="005F70FB" w:rsidRDefault="00D17B90" w:rsidP="00D17B90">
            <w:pPr>
              <w:pStyle w:val="Text"/>
            </w:pPr>
            <w:r w:rsidRPr="005F70FB">
              <w:t>lapar</w:t>
            </w:r>
          </w:p>
        </w:tc>
      </w:tr>
      <w:tr w:rsidR="00D17B90" w:rsidRPr="005F70FB" w14:paraId="6CE0D7A0" w14:textId="77777777" w:rsidTr="00AC23C4">
        <w:trPr>
          <w:gridAfter w:val="6"/>
          <w:wAfter w:w="3519" w:type="dxa"/>
        </w:trPr>
        <w:tc>
          <w:tcPr>
            <w:tcW w:w="709" w:type="dxa"/>
            <w:shd w:val="clear" w:color="auto" w:fill="auto"/>
          </w:tcPr>
          <w:p w14:paraId="7A40E4F8" w14:textId="77777777" w:rsidR="00D17B90" w:rsidRPr="005F70FB" w:rsidRDefault="00D17B90" w:rsidP="00D17B90">
            <w:pPr>
              <w:pStyle w:val="GlossEng"/>
            </w:pPr>
          </w:p>
        </w:tc>
        <w:tc>
          <w:tcPr>
            <w:tcW w:w="868" w:type="dxa"/>
            <w:gridSpan w:val="2"/>
            <w:shd w:val="clear" w:color="auto" w:fill="auto"/>
          </w:tcPr>
          <w:p w14:paraId="269CE4AC" w14:textId="77777777" w:rsidR="00D17B90" w:rsidRPr="005F70FB" w:rsidRDefault="00D17B90" w:rsidP="00D17B90">
            <w:pPr>
              <w:pStyle w:val="GlossEng"/>
            </w:pPr>
            <w:r w:rsidRPr="005F70FB">
              <w:t>eat</w:t>
            </w:r>
          </w:p>
        </w:tc>
        <w:tc>
          <w:tcPr>
            <w:tcW w:w="489" w:type="dxa"/>
            <w:gridSpan w:val="2"/>
            <w:shd w:val="clear" w:color="auto" w:fill="auto"/>
          </w:tcPr>
          <w:p w14:paraId="6BFD6795" w14:textId="77777777" w:rsidR="00D17B90" w:rsidRPr="005F70FB" w:rsidRDefault="00D17B90" w:rsidP="00D17B90">
            <w:pPr>
              <w:pStyle w:val="GlossEng"/>
            </w:pPr>
            <w:r w:rsidRPr="005F70FB">
              <w:rPr>
                <w:rStyle w:val="ChSmallCaps"/>
              </w:rPr>
              <w:t>1sg</w:t>
            </w:r>
          </w:p>
        </w:tc>
        <w:tc>
          <w:tcPr>
            <w:tcW w:w="990" w:type="dxa"/>
            <w:gridSpan w:val="2"/>
            <w:shd w:val="clear" w:color="auto" w:fill="auto"/>
          </w:tcPr>
          <w:p w14:paraId="737BBBCF" w14:textId="77777777" w:rsidR="00D17B90" w:rsidRPr="005F70FB" w:rsidRDefault="00D17B90" w:rsidP="00D17B90">
            <w:pPr>
              <w:pStyle w:val="GlossEng"/>
            </w:pPr>
            <w:r w:rsidRPr="005F70FB">
              <w:t>be.hungry</w:t>
            </w:r>
          </w:p>
        </w:tc>
      </w:tr>
    </w:tbl>
    <w:p w14:paraId="08BD16D4" w14:textId="26CB1F00" w:rsidR="00D17B90" w:rsidRPr="005F70FB" w:rsidRDefault="00D17B90" w:rsidP="00D17B90">
      <w:pPr>
        <w:pStyle w:val="FreeTranslEng"/>
      </w:pPr>
      <w:r w:rsidRPr="005F70FB">
        <w:t>Ida: ugh, hey, don</w:t>
      </w:r>
      <w:r w:rsidR="00B7093A" w:rsidRPr="005F70FB">
        <w:t>’</w:t>
      </w:r>
      <w:r w:rsidRPr="005F70FB">
        <w:t>t talk a lot, give me vegetables to eat, I</w:t>
      </w:r>
      <w:r w:rsidR="00B7093A" w:rsidRPr="005F70FB">
        <w:t>’</w:t>
      </w:r>
      <w:r w:rsidRPr="005F70FB">
        <w:t>m hungry</w:t>
      </w:r>
    </w:p>
    <w:tbl>
      <w:tblPr>
        <w:tblW w:w="0" w:type="auto"/>
        <w:tblCellMar>
          <w:left w:w="42" w:type="dxa"/>
          <w:right w:w="42" w:type="dxa"/>
        </w:tblCellMar>
        <w:tblLook w:val="01E0" w:firstRow="1" w:lastRow="1" w:firstColumn="1" w:lastColumn="1" w:noHBand="0" w:noVBand="0"/>
      </w:tblPr>
      <w:tblGrid>
        <w:gridCol w:w="709"/>
        <w:gridCol w:w="836"/>
        <w:gridCol w:w="636"/>
        <w:gridCol w:w="458"/>
        <w:gridCol w:w="714"/>
        <w:gridCol w:w="1180"/>
        <w:gridCol w:w="458"/>
        <w:gridCol w:w="890"/>
      </w:tblGrid>
      <w:tr w:rsidR="00AC23C4" w:rsidRPr="005F70FB" w14:paraId="0947A3BE" w14:textId="77777777" w:rsidTr="00AC23C4">
        <w:tc>
          <w:tcPr>
            <w:tcW w:w="709" w:type="dxa"/>
            <w:shd w:val="clear" w:color="auto" w:fill="auto"/>
          </w:tcPr>
          <w:p w14:paraId="592186AD" w14:textId="77777777" w:rsidR="00D17B90" w:rsidRPr="005F70FB" w:rsidRDefault="00D17B90" w:rsidP="00D17B90">
            <w:pPr>
              <w:pStyle w:val="O0Nwnext"/>
            </w:pPr>
            <w:r w:rsidRPr="005F70FB">
              <w:t>0049</w:t>
            </w:r>
          </w:p>
        </w:tc>
        <w:tc>
          <w:tcPr>
            <w:tcW w:w="836" w:type="dxa"/>
            <w:shd w:val="clear" w:color="auto" w:fill="auto"/>
          </w:tcPr>
          <w:p w14:paraId="76387582" w14:textId="77777777" w:rsidR="00D17B90" w:rsidRPr="005F70FB" w:rsidRDefault="00D17B90" w:rsidP="00D17B90">
            <w:pPr>
              <w:pStyle w:val="Text"/>
            </w:pPr>
            <w:r w:rsidRPr="005F70FB">
              <w:t>Natalia:</w:t>
            </w:r>
          </w:p>
        </w:tc>
        <w:tc>
          <w:tcPr>
            <w:tcW w:w="636" w:type="dxa"/>
            <w:shd w:val="clear" w:color="auto" w:fill="auto"/>
          </w:tcPr>
          <w:p w14:paraId="6F00F42F" w14:textId="77777777" w:rsidR="00D17B90" w:rsidRPr="005F70FB" w:rsidRDefault="00D17B90" w:rsidP="00D17B90">
            <w:pPr>
              <w:pStyle w:val="Text"/>
            </w:pPr>
            <w:r w:rsidRPr="005F70FB">
              <w:t>wa,</w:t>
            </w:r>
          </w:p>
        </w:tc>
        <w:tc>
          <w:tcPr>
            <w:tcW w:w="458" w:type="dxa"/>
            <w:shd w:val="clear" w:color="auto" w:fill="auto"/>
          </w:tcPr>
          <w:p w14:paraId="12A4A7F0" w14:textId="77777777" w:rsidR="00D17B90" w:rsidRPr="005F70FB" w:rsidRDefault="00D17B90" w:rsidP="00D17B90">
            <w:pPr>
              <w:pStyle w:val="Text"/>
            </w:pPr>
            <w:r w:rsidRPr="005F70FB">
              <w:t>ko</w:t>
            </w:r>
          </w:p>
        </w:tc>
        <w:tc>
          <w:tcPr>
            <w:tcW w:w="714" w:type="dxa"/>
            <w:shd w:val="clear" w:color="auto" w:fill="auto"/>
          </w:tcPr>
          <w:p w14:paraId="51CB5537" w14:textId="77777777" w:rsidR="00D17B90" w:rsidRPr="005F70FB" w:rsidRDefault="00D17B90" w:rsidP="00D17B90">
            <w:pPr>
              <w:pStyle w:val="Text"/>
            </w:pPr>
            <w:r w:rsidRPr="005F70FB">
              <w:t>datang</w:t>
            </w:r>
          </w:p>
        </w:tc>
        <w:tc>
          <w:tcPr>
            <w:tcW w:w="1180" w:type="dxa"/>
            <w:shd w:val="clear" w:color="auto" w:fill="auto"/>
          </w:tcPr>
          <w:p w14:paraId="0090ED36" w14:textId="77777777" w:rsidR="00D17B90" w:rsidRPr="005F70FB" w:rsidRDefault="00D17B90" w:rsidP="00D17B90">
            <w:pPr>
              <w:pStyle w:val="Text"/>
            </w:pPr>
            <w:r w:rsidRPr="005F70FB">
              <w:t>langsung</w:t>
            </w:r>
          </w:p>
        </w:tc>
        <w:tc>
          <w:tcPr>
            <w:tcW w:w="458" w:type="dxa"/>
            <w:shd w:val="clear" w:color="auto" w:fill="auto"/>
          </w:tcPr>
          <w:p w14:paraId="52E8D601" w14:textId="77777777" w:rsidR="00D17B90" w:rsidRPr="005F70FB" w:rsidRDefault="00D17B90" w:rsidP="00D17B90">
            <w:pPr>
              <w:pStyle w:val="Text"/>
            </w:pPr>
            <w:r w:rsidRPr="005F70FB">
              <w:t>ko</w:t>
            </w:r>
          </w:p>
        </w:tc>
        <w:tc>
          <w:tcPr>
            <w:tcW w:w="747" w:type="dxa"/>
            <w:shd w:val="clear" w:color="auto" w:fill="auto"/>
          </w:tcPr>
          <w:p w14:paraId="4966D6B4" w14:textId="77777777" w:rsidR="00D17B90" w:rsidRPr="005F70FB" w:rsidRDefault="00D17B90" w:rsidP="00D17B90">
            <w:pPr>
              <w:pStyle w:val="Text"/>
            </w:pPr>
            <w:r w:rsidRPr="005F70FB">
              <w:t>lapar?</w:t>
            </w:r>
          </w:p>
        </w:tc>
      </w:tr>
      <w:tr w:rsidR="00AC23C4" w:rsidRPr="005F70FB" w14:paraId="1A296FC9" w14:textId="77777777" w:rsidTr="00AC23C4">
        <w:tc>
          <w:tcPr>
            <w:tcW w:w="709" w:type="dxa"/>
            <w:shd w:val="clear" w:color="auto" w:fill="auto"/>
          </w:tcPr>
          <w:p w14:paraId="1C61562A" w14:textId="77777777" w:rsidR="00D17B90" w:rsidRPr="005F70FB" w:rsidRDefault="00D17B90" w:rsidP="00D17B90">
            <w:pPr>
              <w:pStyle w:val="GlossEng"/>
            </w:pPr>
          </w:p>
        </w:tc>
        <w:tc>
          <w:tcPr>
            <w:tcW w:w="836" w:type="dxa"/>
            <w:shd w:val="clear" w:color="auto" w:fill="auto"/>
          </w:tcPr>
          <w:p w14:paraId="5D334E31" w14:textId="77777777" w:rsidR="00D17B90" w:rsidRPr="005F70FB" w:rsidRDefault="00D17B90" w:rsidP="00D17B90">
            <w:pPr>
              <w:pStyle w:val="GlossEng"/>
            </w:pPr>
          </w:p>
        </w:tc>
        <w:tc>
          <w:tcPr>
            <w:tcW w:w="636" w:type="dxa"/>
            <w:shd w:val="clear" w:color="auto" w:fill="auto"/>
          </w:tcPr>
          <w:p w14:paraId="144B8BD7" w14:textId="77777777" w:rsidR="00D17B90" w:rsidRPr="005F70FB" w:rsidRDefault="00D17B90" w:rsidP="00D17B90">
            <w:pPr>
              <w:pStyle w:val="GlossEng"/>
            </w:pPr>
            <w:r w:rsidRPr="005F70FB">
              <w:t>wow!</w:t>
            </w:r>
          </w:p>
        </w:tc>
        <w:tc>
          <w:tcPr>
            <w:tcW w:w="458" w:type="dxa"/>
            <w:shd w:val="clear" w:color="auto" w:fill="auto"/>
          </w:tcPr>
          <w:p w14:paraId="31406902" w14:textId="77777777" w:rsidR="00D17B90" w:rsidRPr="005F70FB" w:rsidRDefault="00D17B90" w:rsidP="00D17B90">
            <w:pPr>
              <w:pStyle w:val="GlossEng"/>
            </w:pPr>
            <w:r w:rsidRPr="005F70FB">
              <w:rPr>
                <w:rStyle w:val="ChSmallCaps"/>
              </w:rPr>
              <w:t>2sg</w:t>
            </w:r>
          </w:p>
        </w:tc>
        <w:tc>
          <w:tcPr>
            <w:tcW w:w="714" w:type="dxa"/>
            <w:shd w:val="clear" w:color="auto" w:fill="auto"/>
          </w:tcPr>
          <w:p w14:paraId="0F094A85" w14:textId="77777777" w:rsidR="00D17B90" w:rsidRPr="005F70FB" w:rsidRDefault="00D17B90" w:rsidP="00D17B90">
            <w:pPr>
              <w:pStyle w:val="GlossEng"/>
            </w:pPr>
            <w:r w:rsidRPr="005F70FB">
              <w:t>come</w:t>
            </w:r>
          </w:p>
        </w:tc>
        <w:tc>
          <w:tcPr>
            <w:tcW w:w="1180" w:type="dxa"/>
            <w:shd w:val="clear" w:color="auto" w:fill="auto"/>
          </w:tcPr>
          <w:p w14:paraId="727C8D28" w14:textId="77777777" w:rsidR="00D17B90" w:rsidRPr="005F70FB" w:rsidRDefault="00D17B90" w:rsidP="00D17B90">
            <w:pPr>
              <w:pStyle w:val="GlossEng"/>
            </w:pPr>
            <w:r w:rsidRPr="005F70FB">
              <w:t>immediately</w:t>
            </w:r>
          </w:p>
        </w:tc>
        <w:tc>
          <w:tcPr>
            <w:tcW w:w="458" w:type="dxa"/>
            <w:shd w:val="clear" w:color="auto" w:fill="auto"/>
          </w:tcPr>
          <w:p w14:paraId="2F402441" w14:textId="77777777" w:rsidR="00D17B90" w:rsidRPr="005F70FB" w:rsidRDefault="00D17B90" w:rsidP="00D17B90">
            <w:pPr>
              <w:pStyle w:val="GlossEng"/>
            </w:pPr>
            <w:r w:rsidRPr="005F70FB">
              <w:rPr>
                <w:rStyle w:val="ChSmallCaps"/>
              </w:rPr>
              <w:t>2sg</w:t>
            </w:r>
          </w:p>
        </w:tc>
        <w:tc>
          <w:tcPr>
            <w:tcW w:w="747" w:type="dxa"/>
            <w:shd w:val="clear" w:color="auto" w:fill="auto"/>
          </w:tcPr>
          <w:p w14:paraId="4ABB9AAB" w14:textId="77777777" w:rsidR="00D17B90" w:rsidRPr="005F70FB" w:rsidRDefault="00D17B90" w:rsidP="00D17B90">
            <w:pPr>
              <w:pStyle w:val="GlossEng"/>
            </w:pPr>
            <w:r w:rsidRPr="005F70FB">
              <w:t>be.hungry</w:t>
            </w:r>
          </w:p>
        </w:tc>
      </w:tr>
    </w:tbl>
    <w:p w14:paraId="42B22772" w14:textId="62EADB98" w:rsidR="00D17B90" w:rsidRPr="005F70FB" w:rsidRDefault="00D17B90" w:rsidP="00D17B90">
      <w:pPr>
        <w:pStyle w:val="FreeTranslEng"/>
      </w:pPr>
      <w:r w:rsidRPr="005F70FB">
        <w:t>Natalia: wow, you come (here, and) immediately you</w:t>
      </w:r>
      <w:r w:rsidR="00B7093A" w:rsidRPr="005F70FB">
        <w:t>’</w:t>
      </w:r>
      <w:r w:rsidRPr="005F70FB">
        <w:t>re hungry?</w:t>
      </w:r>
    </w:p>
    <w:tbl>
      <w:tblPr>
        <w:tblW w:w="0" w:type="auto"/>
        <w:tblCellMar>
          <w:left w:w="42" w:type="dxa"/>
          <w:right w:w="42" w:type="dxa"/>
        </w:tblCellMar>
        <w:tblLook w:val="01E0" w:firstRow="1" w:lastRow="1" w:firstColumn="1" w:lastColumn="1" w:noHBand="0" w:noVBand="0"/>
      </w:tblPr>
      <w:tblGrid>
        <w:gridCol w:w="709"/>
        <w:gridCol w:w="496"/>
        <w:gridCol w:w="1106"/>
      </w:tblGrid>
      <w:tr w:rsidR="00D17B90" w:rsidRPr="005F70FB" w14:paraId="4490E3FA" w14:textId="77777777" w:rsidTr="00AC23C4">
        <w:tc>
          <w:tcPr>
            <w:tcW w:w="709" w:type="dxa"/>
            <w:shd w:val="clear" w:color="auto" w:fill="auto"/>
          </w:tcPr>
          <w:p w14:paraId="47A00772" w14:textId="77777777" w:rsidR="00D17B90" w:rsidRPr="005F70FB" w:rsidRDefault="00D17B90" w:rsidP="00D17B90">
            <w:pPr>
              <w:pStyle w:val="O0Nwnext"/>
            </w:pPr>
            <w:r w:rsidRPr="005F70FB">
              <w:t>0050</w:t>
            </w:r>
          </w:p>
        </w:tc>
        <w:tc>
          <w:tcPr>
            <w:tcW w:w="496" w:type="dxa"/>
            <w:shd w:val="clear" w:color="auto" w:fill="auto"/>
          </w:tcPr>
          <w:p w14:paraId="614A81BF" w14:textId="77777777" w:rsidR="00D17B90" w:rsidRPr="005F70FB" w:rsidRDefault="00D17B90" w:rsidP="00D17B90">
            <w:pPr>
              <w:pStyle w:val="Text"/>
            </w:pPr>
            <w:r w:rsidRPr="005F70FB">
              <w:t>All:</w:t>
            </w:r>
          </w:p>
        </w:tc>
        <w:tc>
          <w:tcPr>
            <w:tcW w:w="1106" w:type="dxa"/>
            <w:shd w:val="clear" w:color="auto" w:fill="auto"/>
          </w:tcPr>
          <w:p w14:paraId="0260545B" w14:textId="77777777" w:rsidR="00D17B90" w:rsidRPr="005F70FB" w:rsidRDefault="00D17B90" w:rsidP="00D17B90">
            <w:pPr>
              <w:pStyle w:val="Text"/>
            </w:pPr>
            <w:r w:rsidRPr="005F70FB">
              <w:t>((laughter))</w:t>
            </w:r>
          </w:p>
        </w:tc>
      </w:tr>
    </w:tbl>
    <w:p w14:paraId="0586BB27" w14:textId="77777777" w:rsidR="00D17B90" w:rsidRPr="005F70FB" w:rsidRDefault="00D17B90" w:rsidP="00D17B90">
      <w:pPr>
        <w:pStyle w:val="FreeTranslEng"/>
      </w:pPr>
      <w:r w:rsidRPr="005F70FB">
        <w:t>All: ((laughter))</w:t>
      </w:r>
    </w:p>
    <w:tbl>
      <w:tblPr>
        <w:tblW w:w="0" w:type="auto"/>
        <w:tblCellMar>
          <w:left w:w="42" w:type="dxa"/>
          <w:right w:w="42" w:type="dxa"/>
        </w:tblCellMar>
        <w:tblLook w:val="01E0" w:firstRow="1" w:lastRow="1" w:firstColumn="1" w:lastColumn="1" w:noHBand="0" w:noVBand="0"/>
      </w:tblPr>
      <w:tblGrid>
        <w:gridCol w:w="709"/>
        <w:gridCol w:w="840"/>
        <w:gridCol w:w="1112"/>
        <w:gridCol w:w="562"/>
        <w:gridCol w:w="706"/>
        <w:gridCol w:w="662"/>
        <w:gridCol w:w="773"/>
      </w:tblGrid>
      <w:tr w:rsidR="00AC23C4" w:rsidRPr="005F70FB" w14:paraId="203864DE" w14:textId="77777777" w:rsidTr="00AC23C4">
        <w:tc>
          <w:tcPr>
            <w:tcW w:w="709" w:type="dxa"/>
            <w:shd w:val="clear" w:color="auto" w:fill="auto"/>
          </w:tcPr>
          <w:p w14:paraId="1CC67CAB" w14:textId="77777777" w:rsidR="00D17B90" w:rsidRPr="005F70FB" w:rsidRDefault="00D17B90" w:rsidP="00D17B90">
            <w:pPr>
              <w:pStyle w:val="O0Nwnext"/>
            </w:pPr>
            <w:r w:rsidRPr="005F70FB">
              <w:t>0051</w:t>
            </w:r>
          </w:p>
        </w:tc>
        <w:tc>
          <w:tcPr>
            <w:tcW w:w="840" w:type="dxa"/>
            <w:shd w:val="clear" w:color="auto" w:fill="auto"/>
          </w:tcPr>
          <w:p w14:paraId="05A97A20" w14:textId="77777777" w:rsidR="00D17B90" w:rsidRPr="005F70FB" w:rsidRDefault="00D17B90" w:rsidP="00D17B90">
            <w:pPr>
              <w:pStyle w:val="Text"/>
            </w:pPr>
            <w:r w:rsidRPr="005F70FB">
              <w:t>Natalia:</w:t>
            </w:r>
          </w:p>
        </w:tc>
        <w:tc>
          <w:tcPr>
            <w:tcW w:w="1112" w:type="dxa"/>
            <w:shd w:val="clear" w:color="auto" w:fill="auto"/>
          </w:tcPr>
          <w:p w14:paraId="51BED479" w14:textId="77777777" w:rsidR="00D17B90" w:rsidRPr="005F70FB" w:rsidRDefault="00D17B90" w:rsidP="00D17B90">
            <w:pPr>
              <w:pStyle w:val="Text"/>
            </w:pPr>
            <w:r w:rsidRPr="005F70FB">
              <w:t>nasi</w:t>
            </w:r>
          </w:p>
        </w:tc>
        <w:tc>
          <w:tcPr>
            <w:tcW w:w="562" w:type="dxa"/>
            <w:shd w:val="clear" w:color="auto" w:fill="auto"/>
          </w:tcPr>
          <w:p w14:paraId="20E9FE4D" w14:textId="77777777" w:rsidR="00D17B90" w:rsidRPr="005F70FB" w:rsidRDefault="00D17B90" w:rsidP="00D17B90">
            <w:pPr>
              <w:pStyle w:val="Text"/>
            </w:pPr>
            <w:r w:rsidRPr="005F70FB">
              <w:t>ada</w:t>
            </w:r>
          </w:p>
        </w:tc>
        <w:tc>
          <w:tcPr>
            <w:tcW w:w="706" w:type="dxa"/>
            <w:shd w:val="clear" w:color="auto" w:fill="auto"/>
          </w:tcPr>
          <w:p w14:paraId="4BCD895E" w14:textId="77777777" w:rsidR="00D17B90" w:rsidRPr="005F70FB" w:rsidRDefault="00D17B90" w:rsidP="00D17B90">
            <w:pPr>
              <w:pStyle w:val="Text"/>
            </w:pPr>
            <w:r w:rsidRPr="005F70FB">
              <w:t>itu,</w:t>
            </w:r>
          </w:p>
        </w:tc>
        <w:tc>
          <w:tcPr>
            <w:tcW w:w="662" w:type="dxa"/>
            <w:shd w:val="clear" w:color="auto" w:fill="auto"/>
          </w:tcPr>
          <w:p w14:paraId="271BBA3C" w14:textId="77777777" w:rsidR="00D17B90" w:rsidRPr="005F70FB" w:rsidRDefault="00D17B90" w:rsidP="00D17B90">
            <w:pPr>
              <w:pStyle w:val="Text"/>
            </w:pPr>
            <w:r w:rsidRPr="005F70FB">
              <w:t>timba</w:t>
            </w:r>
          </w:p>
        </w:tc>
        <w:tc>
          <w:tcPr>
            <w:tcW w:w="773" w:type="dxa"/>
            <w:shd w:val="clear" w:color="auto" w:fill="auto"/>
          </w:tcPr>
          <w:p w14:paraId="6DC45687" w14:textId="77777777" w:rsidR="00D17B90" w:rsidRPr="005F70FB" w:rsidRDefault="00D17B90" w:rsidP="00D17B90">
            <w:pPr>
              <w:pStyle w:val="Text"/>
            </w:pPr>
            <w:r w:rsidRPr="005F70FB">
              <w:t>suda</w:t>
            </w:r>
          </w:p>
        </w:tc>
      </w:tr>
      <w:tr w:rsidR="00AC23C4" w:rsidRPr="005F70FB" w14:paraId="081EB0F6" w14:textId="77777777" w:rsidTr="00AC23C4">
        <w:tc>
          <w:tcPr>
            <w:tcW w:w="709" w:type="dxa"/>
            <w:shd w:val="clear" w:color="auto" w:fill="auto"/>
          </w:tcPr>
          <w:p w14:paraId="2E825AD0" w14:textId="77777777" w:rsidR="00D17B90" w:rsidRPr="005F70FB" w:rsidRDefault="00D17B90" w:rsidP="00D17B90">
            <w:pPr>
              <w:pStyle w:val="GlossEng"/>
            </w:pPr>
          </w:p>
        </w:tc>
        <w:tc>
          <w:tcPr>
            <w:tcW w:w="840" w:type="dxa"/>
            <w:shd w:val="clear" w:color="auto" w:fill="auto"/>
          </w:tcPr>
          <w:p w14:paraId="59E29FF3" w14:textId="77777777" w:rsidR="00D17B90" w:rsidRPr="005F70FB" w:rsidRDefault="00D17B90" w:rsidP="00D17B90">
            <w:pPr>
              <w:pStyle w:val="GlossEng"/>
            </w:pPr>
          </w:p>
        </w:tc>
        <w:tc>
          <w:tcPr>
            <w:tcW w:w="1112" w:type="dxa"/>
            <w:shd w:val="clear" w:color="auto" w:fill="auto"/>
          </w:tcPr>
          <w:p w14:paraId="661F0491" w14:textId="77777777" w:rsidR="00D17B90" w:rsidRPr="005F70FB" w:rsidRDefault="00D17B90" w:rsidP="00D17B90">
            <w:pPr>
              <w:pStyle w:val="GlossEng"/>
            </w:pPr>
            <w:r w:rsidRPr="005F70FB">
              <w:t>cooked.rice</w:t>
            </w:r>
          </w:p>
        </w:tc>
        <w:tc>
          <w:tcPr>
            <w:tcW w:w="562" w:type="dxa"/>
            <w:shd w:val="clear" w:color="auto" w:fill="auto"/>
          </w:tcPr>
          <w:p w14:paraId="4EFF1FF7" w14:textId="77777777" w:rsidR="00D17B90" w:rsidRPr="005F70FB" w:rsidRDefault="00D17B90" w:rsidP="00D17B90">
            <w:pPr>
              <w:pStyle w:val="GlossEng"/>
            </w:pPr>
            <w:r w:rsidRPr="005F70FB">
              <w:t>exist</w:t>
            </w:r>
          </w:p>
        </w:tc>
        <w:tc>
          <w:tcPr>
            <w:tcW w:w="706" w:type="dxa"/>
            <w:shd w:val="clear" w:color="auto" w:fill="auto"/>
          </w:tcPr>
          <w:p w14:paraId="2C7A3926" w14:textId="77777777" w:rsidR="00D17B90" w:rsidRPr="005F70FB" w:rsidRDefault="00D17B90" w:rsidP="00D17B90">
            <w:pPr>
              <w:pStyle w:val="GlossEng"/>
            </w:pPr>
            <w:r w:rsidRPr="005F70FB">
              <w:rPr>
                <w:rStyle w:val="ChSmallCaps"/>
              </w:rPr>
              <w:t>d.dist</w:t>
            </w:r>
          </w:p>
        </w:tc>
        <w:tc>
          <w:tcPr>
            <w:tcW w:w="662" w:type="dxa"/>
            <w:shd w:val="clear" w:color="auto" w:fill="auto"/>
          </w:tcPr>
          <w:p w14:paraId="67EF284A" w14:textId="77777777" w:rsidR="00D17B90" w:rsidRPr="005F70FB" w:rsidRDefault="00D17B90" w:rsidP="00D17B90">
            <w:pPr>
              <w:pStyle w:val="GlossEng"/>
            </w:pPr>
            <w:r w:rsidRPr="005F70FB">
              <w:t>spoon</w:t>
            </w:r>
          </w:p>
        </w:tc>
        <w:tc>
          <w:tcPr>
            <w:tcW w:w="773" w:type="dxa"/>
            <w:shd w:val="clear" w:color="auto" w:fill="auto"/>
          </w:tcPr>
          <w:p w14:paraId="5CE995A5" w14:textId="77777777" w:rsidR="00D17B90" w:rsidRPr="005F70FB" w:rsidRDefault="00D17B90" w:rsidP="00D17B90">
            <w:pPr>
              <w:pStyle w:val="GlossEng"/>
            </w:pPr>
            <w:r w:rsidRPr="005F70FB">
              <w:t>already</w:t>
            </w:r>
          </w:p>
        </w:tc>
      </w:tr>
    </w:tbl>
    <w:p w14:paraId="1C7794ED" w14:textId="77777777" w:rsidR="00D17B90" w:rsidRPr="005F70FB" w:rsidRDefault="00D17B90" w:rsidP="00D17B90">
      <w:pPr>
        <w:pStyle w:val="FreeTranslEng"/>
      </w:pPr>
      <w:r w:rsidRPr="005F70FB">
        <w:t>Natalia: the cooked rice is over there, just spoon (it)!</w:t>
      </w:r>
    </w:p>
    <w:tbl>
      <w:tblPr>
        <w:tblW w:w="0" w:type="auto"/>
        <w:tblCellMar>
          <w:left w:w="42" w:type="dxa"/>
          <w:right w:w="42" w:type="dxa"/>
        </w:tblCellMar>
        <w:tblLook w:val="01E0" w:firstRow="1" w:lastRow="1" w:firstColumn="1" w:lastColumn="1" w:noHBand="0" w:noVBand="0"/>
      </w:tblPr>
      <w:tblGrid>
        <w:gridCol w:w="709"/>
        <w:gridCol w:w="447"/>
        <w:gridCol w:w="436"/>
        <w:gridCol w:w="458"/>
        <w:gridCol w:w="480"/>
        <w:gridCol w:w="814"/>
        <w:gridCol w:w="1108"/>
      </w:tblGrid>
      <w:tr w:rsidR="00AC23C4" w:rsidRPr="005F70FB" w14:paraId="1E419E17" w14:textId="77777777" w:rsidTr="00AC23C4">
        <w:tc>
          <w:tcPr>
            <w:tcW w:w="709" w:type="dxa"/>
            <w:shd w:val="clear" w:color="auto" w:fill="auto"/>
          </w:tcPr>
          <w:p w14:paraId="32990D7B" w14:textId="77777777" w:rsidR="00D17B90" w:rsidRPr="005F70FB" w:rsidRDefault="00D17B90" w:rsidP="00D17B90">
            <w:pPr>
              <w:pStyle w:val="O0Nwnext"/>
            </w:pPr>
            <w:r w:rsidRPr="005F70FB">
              <w:t>0052</w:t>
            </w:r>
          </w:p>
        </w:tc>
        <w:tc>
          <w:tcPr>
            <w:tcW w:w="447" w:type="dxa"/>
            <w:shd w:val="clear" w:color="auto" w:fill="auto"/>
          </w:tcPr>
          <w:p w14:paraId="34A7092B" w14:textId="77777777" w:rsidR="00D17B90" w:rsidRPr="005F70FB" w:rsidRDefault="00D17B90" w:rsidP="00D17B90">
            <w:pPr>
              <w:pStyle w:val="Text"/>
            </w:pPr>
            <w:r w:rsidRPr="005F70FB">
              <w:t>Ida:</w:t>
            </w:r>
          </w:p>
        </w:tc>
        <w:tc>
          <w:tcPr>
            <w:tcW w:w="436" w:type="dxa"/>
            <w:shd w:val="clear" w:color="auto" w:fill="auto"/>
          </w:tcPr>
          <w:p w14:paraId="0717762A" w14:textId="77777777" w:rsidR="00D17B90" w:rsidRPr="005F70FB" w:rsidRDefault="00D17B90" w:rsidP="00D17B90">
            <w:pPr>
              <w:pStyle w:val="Text"/>
            </w:pPr>
            <w:r w:rsidRPr="005F70FB">
              <w:t>ah,</w:t>
            </w:r>
          </w:p>
        </w:tc>
        <w:tc>
          <w:tcPr>
            <w:tcW w:w="458" w:type="dxa"/>
            <w:shd w:val="clear" w:color="auto" w:fill="auto"/>
          </w:tcPr>
          <w:p w14:paraId="2A1CDDEF" w14:textId="77777777" w:rsidR="00D17B90" w:rsidRPr="005F70FB" w:rsidRDefault="00D17B90" w:rsidP="00D17B90">
            <w:pPr>
              <w:pStyle w:val="Text"/>
            </w:pPr>
            <w:r w:rsidRPr="005F70FB">
              <w:t>sa</w:t>
            </w:r>
          </w:p>
        </w:tc>
        <w:tc>
          <w:tcPr>
            <w:tcW w:w="480" w:type="dxa"/>
            <w:shd w:val="clear" w:color="auto" w:fill="auto"/>
          </w:tcPr>
          <w:p w14:paraId="307AE7E7" w14:textId="77777777" w:rsidR="00D17B90" w:rsidRPr="005F70FB" w:rsidRDefault="00D17B90" w:rsidP="00D17B90">
            <w:pPr>
              <w:pStyle w:val="Text"/>
            </w:pPr>
            <w:r w:rsidRPr="005F70FB">
              <w:t>tida</w:t>
            </w:r>
          </w:p>
        </w:tc>
        <w:tc>
          <w:tcPr>
            <w:tcW w:w="814" w:type="dxa"/>
            <w:shd w:val="clear" w:color="auto" w:fill="auto"/>
          </w:tcPr>
          <w:p w14:paraId="761F46BB" w14:textId="77777777" w:rsidR="00D17B90" w:rsidRPr="005F70FB" w:rsidRDefault="00D17B90" w:rsidP="00D17B90">
            <w:pPr>
              <w:pStyle w:val="Text"/>
            </w:pPr>
            <w:r w:rsidRPr="005F70FB">
              <w:t>makang</w:t>
            </w:r>
          </w:p>
        </w:tc>
        <w:tc>
          <w:tcPr>
            <w:tcW w:w="1108" w:type="dxa"/>
            <w:shd w:val="clear" w:color="auto" w:fill="auto"/>
          </w:tcPr>
          <w:p w14:paraId="28E96E85" w14:textId="77777777" w:rsidR="00D17B90" w:rsidRPr="005F70FB" w:rsidRDefault="00D17B90" w:rsidP="00D17B90">
            <w:pPr>
              <w:pStyle w:val="Text"/>
            </w:pPr>
            <w:r w:rsidRPr="005F70FB">
              <w:t>nasi</w:t>
            </w:r>
          </w:p>
        </w:tc>
      </w:tr>
      <w:tr w:rsidR="00AC23C4" w:rsidRPr="005F70FB" w14:paraId="266CEA1D" w14:textId="77777777" w:rsidTr="00AC23C4">
        <w:tc>
          <w:tcPr>
            <w:tcW w:w="709" w:type="dxa"/>
            <w:shd w:val="clear" w:color="auto" w:fill="auto"/>
          </w:tcPr>
          <w:p w14:paraId="565A8D8E" w14:textId="77777777" w:rsidR="00D17B90" w:rsidRPr="005F70FB" w:rsidRDefault="00D17B90" w:rsidP="00D17B90">
            <w:pPr>
              <w:pStyle w:val="GlossEng"/>
            </w:pPr>
          </w:p>
        </w:tc>
        <w:tc>
          <w:tcPr>
            <w:tcW w:w="447" w:type="dxa"/>
            <w:shd w:val="clear" w:color="auto" w:fill="auto"/>
          </w:tcPr>
          <w:p w14:paraId="6AF55913" w14:textId="77777777" w:rsidR="00D17B90" w:rsidRPr="005F70FB" w:rsidRDefault="00D17B90" w:rsidP="00D17B90">
            <w:pPr>
              <w:pStyle w:val="GlossEng"/>
            </w:pPr>
          </w:p>
        </w:tc>
        <w:tc>
          <w:tcPr>
            <w:tcW w:w="436" w:type="dxa"/>
            <w:shd w:val="clear" w:color="auto" w:fill="auto"/>
          </w:tcPr>
          <w:p w14:paraId="61671B98" w14:textId="77777777" w:rsidR="00D17B90" w:rsidRPr="005F70FB" w:rsidRDefault="00D17B90" w:rsidP="00D17B90">
            <w:pPr>
              <w:pStyle w:val="GlossEng"/>
            </w:pPr>
            <w:r w:rsidRPr="005F70FB">
              <w:t>ah!</w:t>
            </w:r>
          </w:p>
        </w:tc>
        <w:tc>
          <w:tcPr>
            <w:tcW w:w="458" w:type="dxa"/>
            <w:shd w:val="clear" w:color="auto" w:fill="auto"/>
          </w:tcPr>
          <w:p w14:paraId="4B9A936C" w14:textId="77777777" w:rsidR="00D17B90" w:rsidRPr="005F70FB" w:rsidRDefault="00D17B90" w:rsidP="00D17B90">
            <w:pPr>
              <w:pStyle w:val="GlossEng"/>
            </w:pPr>
            <w:r w:rsidRPr="005F70FB">
              <w:rPr>
                <w:rStyle w:val="ChSmallCaps"/>
              </w:rPr>
              <w:t>1sg</w:t>
            </w:r>
          </w:p>
        </w:tc>
        <w:tc>
          <w:tcPr>
            <w:tcW w:w="480" w:type="dxa"/>
            <w:shd w:val="clear" w:color="auto" w:fill="auto"/>
          </w:tcPr>
          <w:p w14:paraId="04168415" w14:textId="77777777" w:rsidR="00D17B90" w:rsidRPr="005F70FB" w:rsidRDefault="00D17B90" w:rsidP="00D17B90">
            <w:pPr>
              <w:pStyle w:val="GlossEng"/>
            </w:pPr>
            <w:r w:rsidRPr="005F70FB">
              <w:rPr>
                <w:rStyle w:val="ChSmallCaps"/>
              </w:rPr>
              <w:t>neg</w:t>
            </w:r>
          </w:p>
        </w:tc>
        <w:tc>
          <w:tcPr>
            <w:tcW w:w="814" w:type="dxa"/>
            <w:shd w:val="clear" w:color="auto" w:fill="auto"/>
          </w:tcPr>
          <w:p w14:paraId="6ED5D80B" w14:textId="77777777" w:rsidR="00D17B90" w:rsidRPr="005F70FB" w:rsidRDefault="00D17B90" w:rsidP="00D17B90">
            <w:pPr>
              <w:pStyle w:val="GlossEng"/>
            </w:pPr>
            <w:r w:rsidRPr="005F70FB">
              <w:t>eat</w:t>
            </w:r>
          </w:p>
        </w:tc>
        <w:tc>
          <w:tcPr>
            <w:tcW w:w="1108" w:type="dxa"/>
            <w:shd w:val="clear" w:color="auto" w:fill="auto"/>
          </w:tcPr>
          <w:p w14:paraId="1CCE039A" w14:textId="77777777" w:rsidR="00D17B90" w:rsidRPr="005F70FB" w:rsidRDefault="00D17B90" w:rsidP="00D17B90">
            <w:pPr>
              <w:pStyle w:val="GlossEng"/>
            </w:pPr>
            <w:r w:rsidRPr="005F70FB">
              <w:t>cooked.rice</w:t>
            </w:r>
          </w:p>
        </w:tc>
      </w:tr>
    </w:tbl>
    <w:p w14:paraId="3B5E12BB" w14:textId="38B5AAAD" w:rsidR="00D17B90" w:rsidRPr="005F70FB" w:rsidRDefault="00D17B90" w:rsidP="00D17B90">
      <w:pPr>
        <w:pStyle w:val="FreeTranslEng"/>
      </w:pPr>
      <w:r w:rsidRPr="005F70FB">
        <w:t>Ida: ah, I don</w:t>
      </w:r>
      <w:r w:rsidR="00B7093A" w:rsidRPr="005F70FB">
        <w:t>’</w:t>
      </w:r>
      <w:r w:rsidRPr="005F70FB">
        <w:t>t eat rice</w:t>
      </w:r>
    </w:p>
    <w:tbl>
      <w:tblPr>
        <w:tblW w:w="0" w:type="auto"/>
        <w:tblCellMar>
          <w:left w:w="42" w:type="dxa"/>
          <w:right w:w="42" w:type="dxa"/>
        </w:tblCellMar>
        <w:tblLook w:val="01E0" w:firstRow="1" w:lastRow="1" w:firstColumn="1" w:lastColumn="1" w:noHBand="0" w:noVBand="0"/>
      </w:tblPr>
      <w:tblGrid>
        <w:gridCol w:w="709"/>
        <w:gridCol w:w="836"/>
        <w:gridCol w:w="797"/>
        <w:gridCol w:w="569"/>
      </w:tblGrid>
      <w:tr w:rsidR="00D17B90" w:rsidRPr="005F70FB" w14:paraId="7FED9909" w14:textId="77777777" w:rsidTr="00AC23C4">
        <w:tc>
          <w:tcPr>
            <w:tcW w:w="709" w:type="dxa"/>
            <w:shd w:val="clear" w:color="auto" w:fill="auto"/>
          </w:tcPr>
          <w:p w14:paraId="2301729E" w14:textId="77777777" w:rsidR="00D17B90" w:rsidRPr="005F70FB" w:rsidRDefault="00D17B90" w:rsidP="00D17B90">
            <w:pPr>
              <w:pStyle w:val="O0Nwnext"/>
            </w:pPr>
            <w:r w:rsidRPr="005F70FB">
              <w:t>0053</w:t>
            </w:r>
          </w:p>
        </w:tc>
        <w:tc>
          <w:tcPr>
            <w:tcW w:w="836" w:type="dxa"/>
            <w:shd w:val="clear" w:color="auto" w:fill="auto"/>
          </w:tcPr>
          <w:p w14:paraId="0996D358" w14:textId="77777777" w:rsidR="00D17B90" w:rsidRPr="005F70FB" w:rsidRDefault="00D17B90" w:rsidP="00D17B90">
            <w:pPr>
              <w:pStyle w:val="Text"/>
            </w:pPr>
            <w:r w:rsidRPr="005F70FB">
              <w:t>Natalia:</w:t>
            </w:r>
          </w:p>
        </w:tc>
        <w:tc>
          <w:tcPr>
            <w:tcW w:w="797" w:type="dxa"/>
            <w:shd w:val="clear" w:color="auto" w:fill="auto"/>
          </w:tcPr>
          <w:p w14:paraId="7A36966E" w14:textId="77777777" w:rsidR="00D17B90" w:rsidRPr="005F70FB" w:rsidRDefault="00D17B90" w:rsidP="00D17B90">
            <w:pPr>
              <w:pStyle w:val="Text"/>
            </w:pPr>
            <w:r w:rsidRPr="005F70FB">
              <w:t>habis</w:t>
            </w:r>
          </w:p>
        </w:tc>
        <w:tc>
          <w:tcPr>
            <w:tcW w:w="569" w:type="dxa"/>
            <w:shd w:val="clear" w:color="auto" w:fill="auto"/>
          </w:tcPr>
          <w:p w14:paraId="1B35F465" w14:textId="77777777" w:rsidR="00D17B90" w:rsidRPr="005F70FB" w:rsidRDefault="00D17B90" w:rsidP="00D17B90">
            <w:pPr>
              <w:pStyle w:val="Text"/>
            </w:pPr>
            <w:r w:rsidRPr="005F70FB">
              <w:t>apa?</w:t>
            </w:r>
          </w:p>
        </w:tc>
      </w:tr>
      <w:tr w:rsidR="00D17B90" w:rsidRPr="005F70FB" w14:paraId="3153F0AC" w14:textId="77777777" w:rsidTr="00AC23C4">
        <w:tc>
          <w:tcPr>
            <w:tcW w:w="709" w:type="dxa"/>
            <w:shd w:val="clear" w:color="auto" w:fill="auto"/>
          </w:tcPr>
          <w:p w14:paraId="5914E002" w14:textId="77777777" w:rsidR="00D17B90" w:rsidRPr="005F70FB" w:rsidRDefault="00D17B90" w:rsidP="00D17B90">
            <w:pPr>
              <w:pStyle w:val="GlossEng"/>
            </w:pPr>
          </w:p>
        </w:tc>
        <w:tc>
          <w:tcPr>
            <w:tcW w:w="836" w:type="dxa"/>
            <w:shd w:val="clear" w:color="auto" w:fill="auto"/>
          </w:tcPr>
          <w:p w14:paraId="10E2A2BE" w14:textId="77777777" w:rsidR="00D17B90" w:rsidRPr="005F70FB" w:rsidRDefault="00D17B90" w:rsidP="00D17B90">
            <w:pPr>
              <w:pStyle w:val="GlossEng"/>
            </w:pPr>
          </w:p>
        </w:tc>
        <w:tc>
          <w:tcPr>
            <w:tcW w:w="797" w:type="dxa"/>
            <w:shd w:val="clear" w:color="auto" w:fill="auto"/>
          </w:tcPr>
          <w:p w14:paraId="618A09B8" w14:textId="77777777" w:rsidR="00D17B90" w:rsidRPr="005F70FB" w:rsidRDefault="00D17B90" w:rsidP="00D17B90">
            <w:pPr>
              <w:pStyle w:val="GlossEng"/>
            </w:pPr>
            <w:r w:rsidRPr="005F70FB">
              <w:t>after.all</w:t>
            </w:r>
          </w:p>
        </w:tc>
        <w:tc>
          <w:tcPr>
            <w:tcW w:w="569" w:type="dxa"/>
            <w:shd w:val="clear" w:color="auto" w:fill="auto"/>
          </w:tcPr>
          <w:p w14:paraId="07A3C89D" w14:textId="77777777" w:rsidR="00D17B90" w:rsidRPr="005F70FB" w:rsidRDefault="00D17B90" w:rsidP="00D17B90">
            <w:pPr>
              <w:pStyle w:val="GlossEng"/>
            </w:pPr>
            <w:r w:rsidRPr="005F70FB">
              <w:t>what</w:t>
            </w:r>
          </w:p>
        </w:tc>
      </w:tr>
    </w:tbl>
    <w:p w14:paraId="7C44D4D1" w14:textId="77777777" w:rsidR="00D17B90" w:rsidRPr="005F70FB" w:rsidRDefault="00D17B90" w:rsidP="00D17B90">
      <w:pPr>
        <w:pStyle w:val="FreeTranslEng"/>
      </w:pPr>
      <w:r w:rsidRPr="005F70FB">
        <w:t>Natalia: so what (do you want)?</w:t>
      </w:r>
    </w:p>
    <w:tbl>
      <w:tblPr>
        <w:tblW w:w="0" w:type="auto"/>
        <w:tblCellMar>
          <w:left w:w="42" w:type="dxa"/>
          <w:right w:w="42" w:type="dxa"/>
        </w:tblCellMar>
        <w:tblLook w:val="01E0" w:firstRow="1" w:lastRow="1" w:firstColumn="1" w:lastColumn="1" w:noHBand="0" w:noVBand="0"/>
      </w:tblPr>
      <w:tblGrid>
        <w:gridCol w:w="709"/>
        <w:gridCol w:w="447"/>
        <w:gridCol w:w="458"/>
        <w:gridCol w:w="569"/>
        <w:gridCol w:w="718"/>
        <w:gridCol w:w="947"/>
        <w:gridCol w:w="491"/>
      </w:tblGrid>
      <w:tr w:rsidR="00AC23C4" w:rsidRPr="005F70FB" w14:paraId="13486FB7" w14:textId="77777777" w:rsidTr="00AC23C4">
        <w:tc>
          <w:tcPr>
            <w:tcW w:w="709" w:type="dxa"/>
            <w:shd w:val="clear" w:color="auto" w:fill="auto"/>
          </w:tcPr>
          <w:p w14:paraId="77A54A10" w14:textId="77777777" w:rsidR="00D17B90" w:rsidRPr="005F70FB" w:rsidRDefault="00D17B90" w:rsidP="00D17B90">
            <w:pPr>
              <w:pStyle w:val="O0Nwnext"/>
            </w:pPr>
            <w:r w:rsidRPr="005F70FB">
              <w:t>0054</w:t>
            </w:r>
          </w:p>
        </w:tc>
        <w:tc>
          <w:tcPr>
            <w:tcW w:w="447" w:type="dxa"/>
            <w:shd w:val="clear" w:color="auto" w:fill="auto"/>
          </w:tcPr>
          <w:p w14:paraId="1B1736A2" w14:textId="77777777" w:rsidR="00D17B90" w:rsidRPr="005F70FB" w:rsidRDefault="00D17B90" w:rsidP="00D17B90">
            <w:pPr>
              <w:pStyle w:val="Text"/>
            </w:pPr>
            <w:r w:rsidRPr="005F70FB">
              <w:t>Ida:</w:t>
            </w:r>
          </w:p>
        </w:tc>
        <w:tc>
          <w:tcPr>
            <w:tcW w:w="458" w:type="dxa"/>
            <w:shd w:val="clear" w:color="auto" w:fill="auto"/>
          </w:tcPr>
          <w:p w14:paraId="6497B134" w14:textId="77777777" w:rsidR="00D17B90" w:rsidRPr="005F70FB" w:rsidRDefault="00D17B90" w:rsidP="00D17B90">
            <w:pPr>
              <w:pStyle w:val="Text"/>
            </w:pPr>
            <w:r w:rsidRPr="005F70FB">
              <w:t>sa</w:t>
            </w:r>
          </w:p>
        </w:tc>
        <w:tc>
          <w:tcPr>
            <w:tcW w:w="569" w:type="dxa"/>
            <w:shd w:val="clear" w:color="auto" w:fill="auto"/>
          </w:tcPr>
          <w:p w14:paraId="2A75F541" w14:textId="77777777" w:rsidR="00D17B90" w:rsidRPr="005F70FB" w:rsidRDefault="00D17B90" w:rsidP="00D17B90">
            <w:pPr>
              <w:pStyle w:val="Text"/>
            </w:pPr>
            <w:r w:rsidRPr="005F70FB">
              <w:t>mo</w:t>
            </w:r>
          </w:p>
        </w:tc>
        <w:tc>
          <w:tcPr>
            <w:tcW w:w="718" w:type="dxa"/>
            <w:shd w:val="clear" w:color="auto" w:fill="auto"/>
          </w:tcPr>
          <w:p w14:paraId="0A4E7E88" w14:textId="77777777" w:rsidR="00D17B90" w:rsidRPr="005F70FB" w:rsidRDefault="00D17B90" w:rsidP="00D17B90">
            <w:pPr>
              <w:pStyle w:val="Text"/>
            </w:pPr>
            <w:r w:rsidRPr="005F70FB">
              <w:t>makang</w:t>
            </w:r>
          </w:p>
        </w:tc>
        <w:tc>
          <w:tcPr>
            <w:tcW w:w="947" w:type="dxa"/>
            <w:shd w:val="clear" w:color="auto" w:fill="auto"/>
          </w:tcPr>
          <w:p w14:paraId="0058D890" w14:textId="77777777" w:rsidR="00D17B90" w:rsidRPr="005F70FB" w:rsidRDefault="00D17B90" w:rsidP="00D17B90">
            <w:pPr>
              <w:pStyle w:val="Text"/>
            </w:pPr>
            <w:r w:rsidRPr="005F70FB">
              <w:t>sayur</w:t>
            </w:r>
          </w:p>
        </w:tc>
        <w:tc>
          <w:tcPr>
            <w:tcW w:w="491" w:type="dxa"/>
            <w:shd w:val="clear" w:color="auto" w:fill="auto"/>
          </w:tcPr>
          <w:p w14:paraId="6B78C5C8" w14:textId="77777777" w:rsidR="00D17B90" w:rsidRPr="005F70FB" w:rsidRDefault="00D17B90" w:rsidP="00D17B90">
            <w:pPr>
              <w:pStyle w:val="Text"/>
            </w:pPr>
            <w:r w:rsidRPr="005F70FB">
              <w:t>saja</w:t>
            </w:r>
          </w:p>
        </w:tc>
      </w:tr>
      <w:tr w:rsidR="00AC23C4" w:rsidRPr="005F70FB" w14:paraId="699381A6" w14:textId="77777777" w:rsidTr="00AC23C4">
        <w:tc>
          <w:tcPr>
            <w:tcW w:w="709" w:type="dxa"/>
            <w:shd w:val="clear" w:color="auto" w:fill="auto"/>
          </w:tcPr>
          <w:p w14:paraId="5CF26A1D" w14:textId="77777777" w:rsidR="00D17B90" w:rsidRPr="005F70FB" w:rsidRDefault="00D17B90" w:rsidP="00D17B90">
            <w:pPr>
              <w:pStyle w:val="GlossEng"/>
            </w:pPr>
          </w:p>
        </w:tc>
        <w:tc>
          <w:tcPr>
            <w:tcW w:w="447" w:type="dxa"/>
            <w:shd w:val="clear" w:color="auto" w:fill="auto"/>
          </w:tcPr>
          <w:p w14:paraId="5ADDC1EF" w14:textId="77777777" w:rsidR="00D17B90" w:rsidRPr="005F70FB" w:rsidRDefault="00D17B90" w:rsidP="00D17B90">
            <w:pPr>
              <w:pStyle w:val="GlossEng"/>
            </w:pPr>
          </w:p>
        </w:tc>
        <w:tc>
          <w:tcPr>
            <w:tcW w:w="458" w:type="dxa"/>
            <w:shd w:val="clear" w:color="auto" w:fill="auto"/>
          </w:tcPr>
          <w:p w14:paraId="0865E124" w14:textId="77777777" w:rsidR="00D17B90" w:rsidRPr="005F70FB" w:rsidRDefault="00D17B90" w:rsidP="00D17B90">
            <w:pPr>
              <w:pStyle w:val="GlossEng"/>
            </w:pPr>
            <w:r w:rsidRPr="005F70FB">
              <w:rPr>
                <w:rStyle w:val="ChSmallCaps"/>
              </w:rPr>
              <w:t>1sg</w:t>
            </w:r>
          </w:p>
        </w:tc>
        <w:tc>
          <w:tcPr>
            <w:tcW w:w="569" w:type="dxa"/>
            <w:shd w:val="clear" w:color="auto" w:fill="auto"/>
          </w:tcPr>
          <w:p w14:paraId="477AEA75" w14:textId="77777777" w:rsidR="00D17B90" w:rsidRPr="005F70FB" w:rsidRDefault="00D17B90" w:rsidP="00D17B90">
            <w:pPr>
              <w:pStyle w:val="GlossEng"/>
            </w:pPr>
            <w:r w:rsidRPr="005F70FB">
              <w:t>want</w:t>
            </w:r>
          </w:p>
        </w:tc>
        <w:tc>
          <w:tcPr>
            <w:tcW w:w="718" w:type="dxa"/>
            <w:shd w:val="clear" w:color="auto" w:fill="auto"/>
          </w:tcPr>
          <w:p w14:paraId="5181762D" w14:textId="77777777" w:rsidR="00D17B90" w:rsidRPr="005F70FB" w:rsidRDefault="00D17B90" w:rsidP="00D17B90">
            <w:pPr>
              <w:pStyle w:val="GlossEng"/>
            </w:pPr>
            <w:r w:rsidRPr="005F70FB">
              <w:t>eat</w:t>
            </w:r>
          </w:p>
        </w:tc>
        <w:tc>
          <w:tcPr>
            <w:tcW w:w="947" w:type="dxa"/>
            <w:shd w:val="clear" w:color="auto" w:fill="auto"/>
          </w:tcPr>
          <w:p w14:paraId="6E9F76DC" w14:textId="77777777" w:rsidR="00D17B90" w:rsidRPr="005F70FB" w:rsidRDefault="00D17B90" w:rsidP="00D17B90">
            <w:pPr>
              <w:pStyle w:val="GlossEng"/>
            </w:pPr>
            <w:r w:rsidRPr="005F70FB">
              <w:t>vegetable</w:t>
            </w:r>
          </w:p>
        </w:tc>
        <w:tc>
          <w:tcPr>
            <w:tcW w:w="491" w:type="dxa"/>
            <w:shd w:val="clear" w:color="auto" w:fill="auto"/>
          </w:tcPr>
          <w:p w14:paraId="769FBFF1" w14:textId="77777777" w:rsidR="00D17B90" w:rsidRPr="005F70FB" w:rsidRDefault="00D17B90" w:rsidP="00D17B90">
            <w:pPr>
              <w:pStyle w:val="GlossEng"/>
            </w:pPr>
            <w:r w:rsidRPr="005F70FB">
              <w:t>just</w:t>
            </w:r>
          </w:p>
        </w:tc>
      </w:tr>
    </w:tbl>
    <w:p w14:paraId="5AE1BC4F" w14:textId="77777777" w:rsidR="00D17B90" w:rsidRPr="005F70FB" w:rsidRDefault="00D17B90" w:rsidP="00D17B90">
      <w:pPr>
        <w:pStyle w:val="FreeTranslEng"/>
      </w:pPr>
      <w:r w:rsidRPr="005F70FB">
        <w:t>Ida: I just want to eat vegetables</w:t>
      </w:r>
    </w:p>
    <w:tbl>
      <w:tblPr>
        <w:tblW w:w="6788" w:type="dxa"/>
        <w:tblCellMar>
          <w:left w:w="42" w:type="dxa"/>
          <w:right w:w="42" w:type="dxa"/>
        </w:tblCellMar>
        <w:tblLook w:val="01E0" w:firstRow="1" w:lastRow="1" w:firstColumn="1" w:lastColumn="1" w:noHBand="0" w:noVBand="0"/>
      </w:tblPr>
      <w:tblGrid>
        <w:gridCol w:w="708"/>
        <w:gridCol w:w="562"/>
        <w:gridCol w:w="278"/>
        <w:gridCol w:w="456"/>
        <w:gridCol w:w="639"/>
        <w:gridCol w:w="111"/>
        <w:gridCol w:w="456"/>
        <w:gridCol w:w="184"/>
        <w:gridCol w:w="589"/>
        <w:gridCol w:w="73"/>
        <w:gridCol w:w="287"/>
        <w:gridCol w:w="624"/>
        <w:gridCol w:w="488"/>
        <w:gridCol w:w="572"/>
        <w:gridCol w:w="761"/>
      </w:tblGrid>
      <w:tr w:rsidR="00AC23C4" w:rsidRPr="005F70FB" w14:paraId="3DE250F1" w14:textId="77777777" w:rsidTr="00AC23C4">
        <w:tc>
          <w:tcPr>
            <w:tcW w:w="708" w:type="dxa"/>
            <w:shd w:val="clear" w:color="auto" w:fill="auto"/>
          </w:tcPr>
          <w:p w14:paraId="2101F7F8" w14:textId="77777777" w:rsidR="00D17B90" w:rsidRPr="005F70FB" w:rsidRDefault="00D17B90" w:rsidP="00D17B90">
            <w:pPr>
              <w:pStyle w:val="O0Nwnext"/>
            </w:pPr>
            <w:r w:rsidRPr="005F70FB">
              <w:t>0055</w:t>
            </w:r>
          </w:p>
        </w:tc>
        <w:tc>
          <w:tcPr>
            <w:tcW w:w="840" w:type="dxa"/>
            <w:gridSpan w:val="2"/>
            <w:shd w:val="clear" w:color="auto" w:fill="auto"/>
          </w:tcPr>
          <w:p w14:paraId="6392B3B1" w14:textId="77777777" w:rsidR="00D17B90" w:rsidRPr="005F70FB" w:rsidRDefault="00D17B90" w:rsidP="00D17B90">
            <w:pPr>
              <w:pStyle w:val="Text"/>
            </w:pPr>
            <w:r w:rsidRPr="005F70FB">
              <w:t>Natalia:</w:t>
            </w:r>
          </w:p>
        </w:tc>
        <w:tc>
          <w:tcPr>
            <w:tcW w:w="456" w:type="dxa"/>
            <w:shd w:val="clear" w:color="auto" w:fill="auto"/>
          </w:tcPr>
          <w:p w14:paraId="0E047BE6" w14:textId="77777777" w:rsidR="00D17B90" w:rsidRPr="005F70FB" w:rsidRDefault="00D17B90" w:rsidP="00D17B90">
            <w:pPr>
              <w:pStyle w:val="Text"/>
            </w:pPr>
            <w:r w:rsidRPr="005F70FB">
              <w:t>yo,</w:t>
            </w:r>
          </w:p>
        </w:tc>
        <w:tc>
          <w:tcPr>
            <w:tcW w:w="639" w:type="dxa"/>
            <w:shd w:val="clear" w:color="auto" w:fill="auto"/>
          </w:tcPr>
          <w:p w14:paraId="5D11DDED" w14:textId="77777777" w:rsidR="00D17B90" w:rsidRPr="005F70FB" w:rsidRDefault="00D17B90" w:rsidP="00D17B90">
            <w:pPr>
              <w:pStyle w:val="Text"/>
            </w:pPr>
            <w:r w:rsidRPr="005F70FB">
              <w:t>ambil</w:t>
            </w:r>
          </w:p>
        </w:tc>
        <w:tc>
          <w:tcPr>
            <w:tcW w:w="567" w:type="dxa"/>
            <w:gridSpan w:val="2"/>
            <w:shd w:val="clear" w:color="auto" w:fill="auto"/>
          </w:tcPr>
          <w:p w14:paraId="117BAFDB" w14:textId="77777777" w:rsidR="00D17B90" w:rsidRPr="005F70FB" w:rsidRDefault="00D17B90" w:rsidP="00D17B90">
            <w:pPr>
              <w:pStyle w:val="Text"/>
            </w:pPr>
            <w:r w:rsidRPr="005F70FB">
              <w:t>piring</w:t>
            </w:r>
          </w:p>
        </w:tc>
        <w:tc>
          <w:tcPr>
            <w:tcW w:w="773" w:type="dxa"/>
            <w:gridSpan w:val="2"/>
            <w:shd w:val="clear" w:color="auto" w:fill="auto"/>
          </w:tcPr>
          <w:p w14:paraId="51162778" w14:textId="77777777" w:rsidR="00D17B90" w:rsidRPr="005F70FB" w:rsidRDefault="00D17B90" w:rsidP="00D17B90">
            <w:pPr>
              <w:pStyle w:val="Text"/>
            </w:pPr>
            <w:r w:rsidRPr="005F70FB">
              <w:t>suda</w:t>
            </w:r>
          </w:p>
        </w:tc>
        <w:tc>
          <w:tcPr>
            <w:tcW w:w="360" w:type="dxa"/>
            <w:gridSpan w:val="2"/>
            <w:shd w:val="clear" w:color="auto" w:fill="auto"/>
          </w:tcPr>
          <w:p w14:paraId="59F5084D" w14:textId="77777777" w:rsidR="00D17B90" w:rsidRPr="005F70FB" w:rsidRDefault="00D17B90" w:rsidP="00D17B90">
            <w:pPr>
              <w:pStyle w:val="Text"/>
            </w:pPr>
            <w:r w:rsidRPr="005F70FB">
              <w:t>di</w:t>
            </w:r>
          </w:p>
        </w:tc>
        <w:tc>
          <w:tcPr>
            <w:tcW w:w="624" w:type="dxa"/>
            <w:shd w:val="clear" w:color="auto" w:fill="auto"/>
          </w:tcPr>
          <w:p w14:paraId="284C466B" w14:textId="77777777" w:rsidR="00D17B90" w:rsidRPr="005F70FB" w:rsidRDefault="00D17B90" w:rsidP="00D17B90">
            <w:pPr>
              <w:pStyle w:val="Text"/>
            </w:pPr>
            <w:r w:rsidRPr="005F70FB">
              <w:t>dalam,</w:t>
            </w:r>
          </w:p>
        </w:tc>
        <w:tc>
          <w:tcPr>
            <w:tcW w:w="488" w:type="dxa"/>
            <w:shd w:val="clear" w:color="auto" w:fill="auto"/>
          </w:tcPr>
          <w:p w14:paraId="1136458D" w14:textId="77777777" w:rsidR="00D17B90" w:rsidRPr="005F70FB" w:rsidRDefault="00D17B90" w:rsidP="00D17B90">
            <w:pPr>
              <w:pStyle w:val="Text"/>
            </w:pPr>
            <w:r w:rsidRPr="005F70FB">
              <w:t>sa</w:t>
            </w:r>
          </w:p>
        </w:tc>
        <w:tc>
          <w:tcPr>
            <w:tcW w:w="572" w:type="dxa"/>
            <w:shd w:val="clear" w:color="auto" w:fill="auto"/>
          </w:tcPr>
          <w:p w14:paraId="6A16DB0E" w14:textId="77777777" w:rsidR="00D17B90" w:rsidRPr="005F70FB" w:rsidRDefault="00D17B90" w:rsidP="00D17B90">
            <w:pPr>
              <w:pStyle w:val="Text"/>
            </w:pPr>
            <w:r w:rsidRPr="005F70FB">
              <w:t>deng</w:t>
            </w:r>
          </w:p>
        </w:tc>
        <w:tc>
          <w:tcPr>
            <w:tcW w:w="761" w:type="dxa"/>
            <w:shd w:val="clear" w:color="auto" w:fill="auto"/>
          </w:tcPr>
          <w:p w14:paraId="09DEA811" w14:textId="77777777" w:rsidR="00D17B90" w:rsidRPr="005F70FB" w:rsidRDefault="00D17B90" w:rsidP="00D17B90">
            <w:pPr>
              <w:pStyle w:val="Text"/>
            </w:pPr>
            <w:r w:rsidRPr="005F70FB">
              <w:t>Angela</w:t>
            </w:r>
          </w:p>
        </w:tc>
      </w:tr>
      <w:tr w:rsidR="00AC23C4" w:rsidRPr="005F70FB" w14:paraId="2DE0E114" w14:textId="77777777" w:rsidTr="00AC23C4">
        <w:tc>
          <w:tcPr>
            <w:tcW w:w="708" w:type="dxa"/>
            <w:shd w:val="clear" w:color="auto" w:fill="auto"/>
          </w:tcPr>
          <w:p w14:paraId="2E48134E" w14:textId="77777777" w:rsidR="00D17B90" w:rsidRPr="005F70FB" w:rsidRDefault="00D17B90" w:rsidP="00D17B90">
            <w:pPr>
              <w:pStyle w:val="GlossEng2ptafter"/>
            </w:pPr>
          </w:p>
        </w:tc>
        <w:tc>
          <w:tcPr>
            <w:tcW w:w="840" w:type="dxa"/>
            <w:gridSpan w:val="2"/>
            <w:shd w:val="clear" w:color="auto" w:fill="auto"/>
          </w:tcPr>
          <w:p w14:paraId="1E196471" w14:textId="77777777" w:rsidR="00D17B90" w:rsidRPr="005F70FB" w:rsidRDefault="00D17B90" w:rsidP="00D17B90">
            <w:pPr>
              <w:pStyle w:val="GlossEng2ptafter"/>
            </w:pPr>
          </w:p>
        </w:tc>
        <w:tc>
          <w:tcPr>
            <w:tcW w:w="456" w:type="dxa"/>
            <w:shd w:val="clear" w:color="auto" w:fill="auto"/>
          </w:tcPr>
          <w:p w14:paraId="4F2EF301" w14:textId="77777777" w:rsidR="00D17B90" w:rsidRPr="005F70FB" w:rsidRDefault="00D17B90" w:rsidP="00D17B90">
            <w:pPr>
              <w:pStyle w:val="GlossEng2ptafter"/>
            </w:pPr>
            <w:r w:rsidRPr="005F70FB">
              <w:t>yes</w:t>
            </w:r>
          </w:p>
        </w:tc>
        <w:tc>
          <w:tcPr>
            <w:tcW w:w="639" w:type="dxa"/>
            <w:shd w:val="clear" w:color="auto" w:fill="auto"/>
          </w:tcPr>
          <w:p w14:paraId="572D50CB" w14:textId="77777777" w:rsidR="00D17B90" w:rsidRPr="005F70FB" w:rsidRDefault="00D17B90" w:rsidP="00D17B90">
            <w:pPr>
              <w:pStyle w:val="GlossEng2ptafter"/>
            </w:pPr>
            <w:r w:rsidRPr="005F70FB">
              <w:t>fetch</w:t>
            </w:r>
          </w:p>
        </w:tc>
        <w:tc>
          <w:tcPr>
            <w:tcW w:w="567" w:type="dxa"/>
            <w:gridSpan w:val="2"/>
            <w:shd w:val="clear" w:color="auto" w:fill="auto"/>
          </w:tcPr>
          <w:p w14:paraId="00815703" w14:textId="77777777" w:rsidR="00D17B90" w:rsidRPr="005F70FB" w:rsidRDefault="00D17B90" w:rsidP="00D17B90">
            <w:pPr>
              <w:pStyle w:val="GlossEng2ptafter"/>
            </w:pPr>
            <w:r w:rsidRPr="005F70FB">
              <w:t>plate</w:t>
            </w:r>
          </w:p>
        </w:tc>
        <w:tc>
          <w:tcPr>
            <w:tcW w:w="773" w:type="dxa"/>
            <w:gridSpan w:val="2"/>
            <w:shd w:val="clear" w:color="auto" w:fill="auto"/>
          </w:tcPr>
          <w:p w14:paraId="7CF3CAB4" w14:textId="77777777" w:rsidR="00D17B90" w:rsidRPr="005F70FB" w:rsidRDefault="00D17B90" w:rsidP="00D17B90">
            <w:pPr>
              <w:pStyle w:val="GlossEng2ptafter"/>
            </w:pPr>
            <w:r w:rsidRPr="005F70FB">
              <w:t>already</w:t>
            </w:r>
          </w:p>
        </w:tc>
        <w:tc>
          <w:tcPr>
            <w:tcW w:w="360" w:type="dxa"/>
            <w:gridSpan w:val="2"/>
            <w:shd w:val="clear" w:color="auto" w:fill="auto"/>
          </w:tcPr>
          <w:p w14:paraId="2FB45993" w14:textId="77777777" w:rsidR="00D17B90" w:rsidRPr="005F70FB" w:rsidRDefault="00D17B90" w:rsidP="00D17B90">
            <w:pPr>
              <w:pStyle w:val="GlossEng2ptafter"/>
            </w:pPr>
            <w:r w:rsidRPr="005F70FB">
              <w:t>at</w:t>
            </w:r>
          </w:p>
        </w:tc>
        <w:tc>
          <w:tcPr>
            <w:tcW w:w="624" w:type="dxa"/>
            <w:shd w:val="clear" w:color="auto" w:fill="auto"/>
          </w:tcPr>
          <w:p w14:paraId="34DD16EC" w14:textId="77777777" w:rsidR="00D17B90" w:rsidRPr="005F70FB" w:rsidRDefault="00D17B90" w:rsidP="00D17B90">
            <w:pPr>
              <w:pStyle w:val="GlossEng2ptafter"/>
            </w:pPr>
            <w:r w:rsidRPr="005F70FB">
              <w:t>inside</w:t>
            </w:r>
          </w:p>
        </w:tc>
        <w:tc>
          <w:tcPr>
            <w:tcW w:w="488" w:type="dxa"/>
            <w:shd w:val="clear" w:color="auto" w:fill="auto"/>
          </w:tcPr>
          <w:p w14:paraId="20C53041" w14:textId="77777777" w:rsidR="00D17B90" w:rsidRPr="005F70FB" w:rsidRDefault="00D17B90" w:rsidP="00D17B90">
            <w:pPr>
              <w:pStyle w:val="GlossEng2ptafter"/>
            </w:pPr>
            <w:r w:rsidRPr="005F70FB">
              <w:rPr>
                <w:rStyle w:val="ChSmallCaps"/>
              </w:rPr>
              <w:t>1sg</w:t>
            </w:r>
          </w:p>
        </w:tc>
        <w:tc>
          <w:tcPr>
            <w:tcW w:w="572" w:type="dxa"/>
            <w:shd w:val="clear" w:color="auto" w:fill="auto"/>
          </w:tcPr>
          <w:p w14:paraId="47D90342" w14:textId="77777777" w:rsidR="00D17B90" w:rsidRPr="005F70FB" w:rsidRDefault="00D17B90" w:rsidP="00D17B90">
            <w:pPr>
              <w:pStyle w:val="GlossEng2ptafter"/>
            </w:pPr>
            <w:r w:rsidRPr="005F70FB">
              <w:t>with</w:t>
            </w:r>
          </w:p>
        </w:tc>
        <w:tc>
          <w:tcPr>
            <w:tcW w:w="761" w:type="dxa"/>
            <w:shd w:val="clear" w:color="auto" w:fill="auto"/>
          </w:tcPr>
          <w:p w14:paraId="6B5EC60D" w14:textId="77777777" w:rsidR="00D17B90" w:rsidRPr="005F70FB" w:rsidRDefault="00D17B90" w:rsidP="00D17B90">
            <w:pPr>
              <w:pStyle w:val="GlossEng2ptafter"/>
            </w:pPr>
            <w:r w:rsidRPr="005F70FB">
              <w:t>Angela</w:t>
            </w:r>
          </w:p>
        </w:tc>
      </w:tr>
      <w:tr w:rsidR="00AC23C4" w:rsidRPr="005F70FB" w14:paraId="7F82BDB7" w14:textId="77777777" w:rsidTr="00AC23C4">
        <w:trPr>
          <w:gridAfter w:val="5"/>
          <w:wAfter w:w="2732" w:type="dxa"/>
        </w:trPr>
        <w:tc>
          <w:tcPr>
            <w:tcW w:w="708" w:type="dxa"/>
            <w:shd w:val="clear" w:color="auto" w:fill="auto"/>
          </w:tcPr>
          <w:p w14:paraId="27277596" w14:textId="77777777" w:rsidR="00D17B90" w:rsidRPr="005F70FB" w:rsidRDefault="00D17B90" w:rsidP="00D17B90">
            <w:pPr>
              <w:pStyle w:val="O0Nwnext"/>
            </w:pPr>
          </w:p>
        </w:tc>
        <w:tc>
          <w:tcPr>
            <w:tcW w:w="562" w:type="dxa"/>
            <w:shd w:val="clear" w:color="auto" w:fill="auto"/>
          </w:tcPr>
          <w:p w14:paraId="2FD6D39C" w14:textId="77777777" w:rsidR="00D17B90" w:rsidRPr="005F70FB" w:rsidRDefault="00D17B90" w:rsidP="00D17B90">
            <w:pPr>
              <w:pStyle w:val="Text"/>
            </w:pPr>
            <w:r w:rsidRPr="005F70FB">
              <w:t>ada</w:t>
            </w:r>
          </w:p>
        </w:tc>
        <w:tc>
          <w:tcPr>
            <w:tcW w:w="734" w:type="dxa"/>
            <w:gridSpan w:val="2"/>
            <w:shd w:val="clear" w:color="auto" w:fill="auto"/>
          </w:tcPr>
          <w:p w14:paraId="5F80D286" w14:textId="77777777" w:rsidR="00D17B90" w:rsidRPr="005F70FB" w:rsidRDefault="00D17B90" w:rsidP="00D17B90">
            <w:pPr>
              <w:pStyle w:val="Text"/>
            </w:pPr>
            <w:r w:rsidRPr="005F70FB">
              <w:t>duduk,</w:t>
            </w:r>
          </w:p>
        </w:tc>
        <w:tc>
          <w:tcPr>
            <w:tcW w:w="750" w:type="dxa"/>
            <w:gridSpan w:val="2"/>
            <w:shd w:val="clear" w:color="auto" w:fill="auto"/>
          </w:tcPr>
          <w:p w14:paraId="6C194A20" w14:textId="77777777" w:rsidR="00D17B90" w:rsidRPr="005F70FB" w:rsidRDefault="00D17B90" w:rsidP="00D17B90">
            <w:pPr>
              <w:pStyle w:val="Text"/>
            </w:pPr>
            <w:r w:rsidRPr="005F70FB">
              <w:t>mama</w:t>
            </w:r>
          </w:p>
        </w:tc>
        <w:tc>
          <w:tcPr>
            <w:tcW w:w="640" w:type="dxa"/>
            <w:gridSpan w:val="2"/>
            <w:shd w:val="clear" w:color="auto" w:fill="auto"/>
          </w:tcPr>
          <w:p w14:paraId="213D9999" w14:textId="77777777" w:rsidR="00D17B90" w:rsidRPr="005F70FB" w:rsidRDefault="00D17B90" w:rsidP="00D17B90">
            <w:pPr>
              <w:pStyle w:val="Text"/>
            </w:pPr>
            <w:r w:rsidRPr="005F70FB">
              <w:t>ambil</w:t>
            </w:r>
          </w:p>
        </w:tc>
        <w:tc>
          <w:tcPr>
            <w:tcW w:w="662" w:type="dxa"/>
            <w:gridSpan w:val="2"/>
            <w:shd w:val="clear" w:color="auto" w:fill="auto"/>
          </w:tcPr>
          <w:p w14:paraId="533A52AE" w14:textId="77777777" w:rsidR="00D17B90" w:rsidRPr="005F70FB" w:rsidRDefault="00D17B90" w:rsidP="00D17B90">
            <w:pPr>
              <w:pStyle w:val="Text"/>
            </w:pPr>
            <w:r w:rsidRPr="005F70FB">
              <w:t>piring</w:t>
            </w:r>
          </w:p>
        </w:tc>
      </w:tr>
      <w:tr w:rsidR="00AC23C4" w:rsidRPr="005F70FB" w14:paraId="227F9589" w14:textId="77777777" w:rsidTr="00AC23C4">
        <w:trPr>
          <w:gridAfter w:val="5"/>
          <w:wAfter w:w="2732" w:type="dxa"/>
        </w:trPr>
        <w:tc>
          <w:tcPr>
            <w:tcW w:w="708" w:type="dxa"/>
            <w:shd w:val="clear" w:color="auto" w:fill="auto"/>
          </w:tcPr>
          <w:p w14:paraId="55B513E2" w14:textId="77777777" w:rsidR="00D17B90" w:rsidRPr="005F70FB" w:rsidRDefault="00D17B90" w:rsidP="00D17B90">
            <w:pPr>
              <w:pStyle w:val="GlossEng"/>
            </w:pPr>
          </w:p>
        </w:tc>
        <w:tc>
          <w:tcPr>
            <w:tcW w:w="562" w:type="dxa"/>
            <w:shd w:val="clear" w:color="auto" w:fill="auto"/>
          </w:tcPr>
          <w:p w14:paraId="1EC8AF6D" w14:textId="77777777" w:rsidR="00D17B90" w:rsidRPr="005F70FB" w:rsidRDefault="00D17B90" w:rsidP="00D17B90">
            <w:pPr>
              <w:pStyle w:val="GlossEng"/>
            </w:pPr>
            <w:r w:rsidRPr="005F70FB">
              <w:t>exist</w:t>
            </w:r>
          </w:p>
        </w:tc>
        <w:tc>
          <w:tcPr>
            <w:tcW w:w="734" w:type="dxa"/>
            <w:gridSpan w:val="2"/>
            <w:shd w:val="clear" w:color="auto" w:fill="auto"/>
          </w:tcPr>
          <w:p w14:paraId="13FEB8C6" w14:textId="77777777" w:rsidR="00D17B90" w:rsidRPr="005F70FB" w:rsidRDefault="00D17B90" w:rsidP="00D17B90">
            <w:pPr>
              <w:pStyle w:val="GlossEng"/>
            </w:pPr>
            <w:r w:rsidRPr="005F70FB">
              <w:t>sit</w:t>
            </w:r>
          </w:p>
        </w:tc>
        <w:tc>
          <w:tcPr>
            <w:tcW w:w="750" w:type="dxa"/>
            <w:gridSpan w:val="2"/>
            <w:shd w:val="clear" w:color="auto" w:fill="auto"/>
          </w:tcPr>
          <w:p w14:paraId="2E03450B" w14:textId="77777777" w:rsidR="00D17B90" w:rsidRPr="005F70FB" w:rsidRDefault="00D17B90" w:rsidP="00D17B90">
            <w:pPr>
              <w:pStyle w:val="GlossEng"/>
            </w:pPr>
            <w:r w:rsidRPr="005F70FB">
              <w:t>mother</w:t>
            </w:r>
          </w:p>
        </w:tc>
        <w:tc>
          <w:tcPr>
            <w:tcW w:w="640" w:type="dxa"/>
            <w:gridSpan w:val="2"/>
            <w:shd w:val="clear" w:color="auto" w:fill="auto"/>
          </w:tcPr>
          <w:p w14:paraId="4E7C8AEA" w14:textId="77777777" w:rsidR="00D17B90" w:rsidRPr="005F70FB" w:rsidRDefault="00D17B90" w:rsidP="00D17B90">
            <w:pPr>
              <w:pStyle w:val="GlossEng"/>
            </w:pPr>
            <w:r w:rsidRPr="005F70FB">
              <w:t>fetch</w:t>
            </w:r>
          </w:p>
        </w:tc>
        <w:tc>
          <w:tcPr>
            <w:tcW w:w="662" w:type="dxa"/>
            <w:gridSpan w:val="2"/>
            <w:shd w:val="clear" w:color="auto" w:fill="auto"/>
          </w:tcPr>
          <w:p w14:paraId="1AEA1DA2" w14:textId="77777777" w:rsidR="00D17B90" w:rsidRPr="005F70FB" w:rsidRDefault="00D17B90" w:rsidP="00D17B90">
            <w:pPr>
              <w:pStyle w:val="GlossEng"/>
            </w:pPr>
            <w:r w:rsidRPr="005F70FB">
              <w:t>plate</w:t>
            </w:r>
          </w:p>
        </w:tc>
      </w:tr>
    </w:tbl>
    <w:p w14:paraId="13987FC4" w14:textId="77777777" w:rsidR="00D17B90" w:rsidRPr="005F70FB" w:rsidRDefault="00D17B90" w:rsidP="00D17B90">
      <w:pPr>
        <w:pStyle w:val="FreeTranslEng"/>
      </w:pPr>
      <w:r w:rsidRPr="005F70FB">
        <w:t>Natalia: alright, just get a plate from inside, I and Angela are sitting around, take a plate, mama</w:t>
      </w:r>
    </w:p>
    <w:tbl>
      <w:tblPr>
        <w:tblW w:w="0" w:type="auto"/>
        <w:tblCellMar>
          <w:left w:w="42" w:type="dxa"/>
          <w:right w:w="42" w:type="dxa"/>
        </w:tblCellMar>
        <w:tblLook w:val="01E0" w:firstRow="1" w:lastRow="1" w:firstColumn="1" w:lastColumn="1" w:noHBand="0" w:noVBand="0"/>
      </w:tblPr>
      <w:tblGrid>
        <w:gridCol w:w="709"/>
        <w:gridCol w:w="447"/>
        <w:gridCol w:w="486"/>
        <w:gridCol w:w="769"/>
        <w:gridCol w:w="1180"/>
      </w:tblGrid>
      <w:tr w:rsidR="00AC23C4" w:rsidRPr="005F70FB" w14:paraId="425AD764" w14:textId="77777777" w:rsidTr="00AC23C4">
        <w:tc>
          <w:tcPr>
            <w:tcW w:w="709" w:type="dxa"/>
            <w:shd w:val="clear" w:color="auto" w:fill="auto"/>
          </w:tcPr>
          <w:p w14:paraId="5C6A3142" w14:textId="77777777" w:rsidR="00D17B90" w:rsidRPr="005F70FB" w:rsidRDefault="00D17B90" w:rsidP="00D17B90">
            <w:pPr>
              <w:pStyle w:val="O0Nwnext"/>
            </w:pPr>
            <w:r w:rsidRPr="005F70FB">
              <w:t>0056</w:t>
            </w:r>
          </w:p>
        </w:tc>
        <w:tc>
          <w:tcPr>
            <w:tcW w:w="447" w:type="dxa"/>
            <w:shd w:val="clear" w:color="auto" w:fill="auto"/>
          </w:tcPr>
          <w:p w14:paraId="70F08D83" w14:textId="77777777" w:rsidR="00D17B90" w:rsidRPr="005F70FB" w:rsidRDefault="00D17B90" w:rsidP="00D17B90">
            <w:pPr>
              <w:pStyle w:val="Text"/>
            </w:pPr>
            <w:r w:rsidRPr="005F70FB">
              <w:t>Ida:</w:t>
            </w:r>
          </w:p>
        </w:tc>
        <w:tc>
          <w:tcPr>
            <w:tcW w:w="486" w:type="dxa"/>
            <w:shd w:val="clear" w:color="auto" w:fill="auto"/>
          </w:tcPr>
          <w:p w14:paraId="5771C0F1" w14:textId="77777777" w:rsidR="00D17B90" w:rsidRPr="005F70FB" w:rsidRDefault="00D17B90" w:rsidP="00D17B90">
            <w:pPr>
              <w:pStyle w:val="Text"/>
            </w:pPr>
            <w:r w:rsidRPr="005F70FB">
              <w:t>yo,</w:t>
            </w:r>
          </w:p>
        </w:tc>
        <w:tc>
          <w:tcPr>
            <w:tcW w:w="769" w:type="dxa"/>
            <w:shd w:val="clear" w:color="auto" w:fill="auto"/>
          </w:tcPr>
          <w:p w14:paraId="4203BC2F" w14:textId="77777777" w:rsidR="00D17B90" w:rsidRPr="005F70FB" w:rsidRDefault="00D17B90" w:rsidP="00D17B90">
            <w:pPr>
              <w:pStyle w:val="Text"/>
            </w:pPr>
            <w:r w:rsidRPr="005F70FB">
              <w:t>suda,</w:t>
            </w:r>
          </w:p>
        </w:tc>
        <w:tc>
          <w:tcPr>
            <w:tcW w:w="1180" w:type="dxa"/>
            <w:shd w:val="clear" w:color="auto" w:fill="auto"/>
          </w:tcPr>
          <w:p w14:paraId="245740BA" w14:textId="77777777" w:rsidR="00D17B90" w:rsidRPr="005F70FB" w:rsidRDefault="00D17B90" w:rsidP="00D17B90">
            <w:pPr>
              <w:pStyle w:val="Text"/>
            </w:pPr>
            <w:r w:rsidRPr="005F70FB">
              <w:t>sebentar</w:t>
            </w:r>
          </w:p>
        </w:tc>
      </w:tr>
      <w:tr w:rsidR="00AC23C4" w:rsidRPr="005F70FB" w14:paraId="0A1AED61" w14:textId="77777777" w:rsidTr="00AC23C4">
        <w:tc>
          <w:tcPr>
            <w:tcW w:w="709" w:type="dxa"/>
            <w:shd w:val="clear" w:color="auto" w:fill="auto"/>
          </w:tcPr>
          <w:p w14:paraId="3205FD88" w14:textId="77777777" w:rsidR="00D17B90" w:rsidRPr="005F70FB" w:rsidRDefault="00D17B90" w:rsidP="00D17B90">
            <w:pPr>
              <w:pStyle w:val="GlossEng"/>
            </w:pPr>
          </w:p>
        </w:tc>
        <w:tc>
          <w:tcPr>
            <w:tcW w:w="447" w:type="dxa"/>
            <w:shd w:val="clear" w:color="auto" w:fill="auto"/>
          </w:tcPr>
          <w:p w14:paraId="2ADC1AF5" w14:textId="77777777" w:rsidR="00D17B90" w:rsidRPr="005F70FB" w:rsidRDefault="00D17B90" w:rsidP="00D17B90">
            <w:pPr>
              <w:pStyle w:val="GlossEng"/>
            </w:pPr>
          </w:p>
        </w:tc>
        <w:tc>
          <w:tcPr>
            <w:tcW w:w="486" w:type="dxa"/>
            <w:shd w:val="clear" w:color="auto" w:fill="auto"/>
          </w:tcPr>
          <w:p w14:paraId="5902E698" w14:textId="77777777" w:rsidR="00D17B90" w:rsidRPr="005F70FB" w:rsidRDefault="00D17B90" w:rsidP="00D17B90">
            <w:pPr>
              <w:pStyle w:val="GlossEng"/>
            </w:pPr>
            <w:r w:rsidRPr="005F70FB">
              <w:t>yes</w:t>
            </w:r>
          </w:p>
        </w:tc>
        <w:tc>
          <w:tcPr>
            <w:tcW w:w="769" w:type="dxa"/>
            <w:shd w:val="clear" w:color="auto" w:fill="auto"/>
          </w:tcPr>
          <w:p w14:paraId="5F553AE5" w14:textId="77777777" w:rsidR="00D17B90" w:rsidRPr="005F70FB" w:rsidRDefault="00D17B90" w:rsidP="00D17B90">
            <w:pPr>
              <w:pStyle w:val="GlossEng"/>
            </w:pPr>
            <w:r w:rsidRPr="005F70FB">
              <w:t>already</w:t>
            </w:r>
          </w:p>
        </w:tc>
        <w:tc>
          <w:tcPr>
            <w:tcW w:w="1180" w:type="dxa"/>
            <w:shd w:val="clear" w:color="auto" w:fill="auto"/>
          </w:tcPr>
          <w:p w14:paraId="63C14FB0" w14:textId="77777777" w:rsidR="00D17B90" w:rsidRPr="005F70FB" w:rsidRDefault="00D17B90" w:rsidP="00D17B90">
            <w:pPr>
              <w:pStyle w:val="GlossEng"/>
            </w:pPr>
            <w:r w:rsidRPr="005F70FB">
              <w:t>in.a.moment</w:t>
            </w:r>
          </w:p>
        </w:tc>
      </w:tr>
    </w:tbl>
    <w:p w14:paraId="46115EEE" w14:textId="3369C942" w:rsidR="00D17B90" w:rsidRPr="005F70FB" w:rsidRDefault="00D17B90" w:rsidP="00D17B90">
      <w:pPr>
        <w:pStyle w:val="FreeTranslEng"/>
      </w:pPr>
      <w:r w:rsidRPr="005F70FB">
        <w:t>Ida: yes, alright, (I</w:t>
      </w:r>
      <w:r w:rsidR="00B7093A" w:rsidRPr="005F70FB">
        <w:t>’</w:t>
      </w:r>
      <w:r w:rsidRPr="005F70FB">
        <w:t>ll get one) in a moment</w:t>
      </w:r>
    </w:p>
    <w:tbl>
      <w:tblPr>
        <w:tblW w:w="6781" w:type="dxa"/>
        <w:tblCellMar>
          <w:left w:w="42" w:type="dxa"/>
          <w:right w:w="42" w:type="dxa"/>
        </w:tblCellMar>
        <w:tblLook w:val="01E0" w:firstRow="1" w:lastRow="1" w:firstColumn="1" w:lastColumn="1" w:noHBand="0" w:noVBand="0"/>
      </w:tblPr>
      <w:tblGrid>
        <w:gridCol w:w="708"/>
        <w:gridCol w:w="384"/>
        <w:gridCol w:w="105"/>
        <w:gridCol w:w="304"/>
        <w:gridCol w:w="241"/>
        <w:gridCol w:w="16"/>
        <w:gridCol w:w="423"/>
        <w:gridCol w:w="145"/>
        <w:gridCol w:w="27"/>
        <w:gridCol w:w="224"/>
        <w:gridCol w:w="321"/>
        <w:gridCol w:w="586"/>
        <w:gridCol w:w="48"/>
        <w:gridCol w:w="110"/>
        <w:gridCol w:w="579"/>
        <w:gridCol w:w="183"/>
        <w:gridCol w:w="511"/>
        <w:gridCol w:w="641"/>
        <w:gridCol w:w="172"/>
        <w:gridCol w:w="481"/>
        <w:gridCol w:w="558"/>
        <w:gridCol w:w="14"/>
      </w:tblGrid>
      <w:tr w:rsidR="00AC23C4" w:rsidRPr="005F70FB" w14:paraId="196FEBA7" w14:textId="77777777" w:rsidTr="00AC23C4">
        <w:trPr>
          <w:gridAfter w:val="1"/>
          <w:wAfter w:w="14" w:type="dxa"/>
        </w:trPr>
        <w:tc>
          <w:tcPr>
            <w:tcW w:w="709" w:type="dxa"/>
            <w:shd w:val="clear" w:color="auto" w:fill="auto"/>
          </w:tcPr>
          <w:p w14:paraId="2373AF3F" w14:textId="77777777" w:rsidR="00D17B90" w:rsidRPr="005F70FB" w:rsidRDefault="00D17B90" w:rsidP="00D17B90">
            <w:pPr>
              <w:pStyle w:val="O0Nwnext"/>
            </w:pPr>
            <w:r w:rsidRPr="005F70FB">
              <w:t>0057</w:t>
            </w:r>
          </w:p>
        </w:tc>
        <w:tc>
          <w:tcPr>
            <w:tcW w:w="794" w:type="dxa"/>
            <w:gridSpan w:val="3"/>
            <w:shd w:val="clear" w:color="auto" w:fill="auto"/>
          </w:tcPr>
          <w:p w14:paraId="2816D51C" w14:textId="77777777" w:rsidR="00D17B90" w:rsidRPr="005F70FB" w:rsidRDefault="00D17B90" w:rsidP="00D17B90">
            <w:pPr>
              <w:pStyle w:val="Text"/>
            </w:pPr>
            <w:r w:rsidRPr="005F70FB">
              <w:t>Natalia:</w:t>
            </w:r>
          </w:p>
        </w:tc>
        <w:tc>
          <w:tcPr>
            <w:tcW w:w="680" w:type="dxa"/>
            <w:gridSpan w:val="3"/>
            <w:shd w:val="clear" w:color="auto" w:fill="auto"/>
          </w:tcPr>
          <w:p w14:paraId="0EFA691E" w14:textId="77777777" w:rsidR="00D17B90" w:rsidRPr="005F70FB" w:rsidRDefault="00D17B90" w:rsidP="00D17B90">
            <w:pPr>
              <w:pStyle w:val="Text"/>
            </w:pPr>
            <w:r w:rsidRPr="005F70FB">
              <w:t>suda,</w:t>
            </w:r>
          </w:p>
        </w:tc>
        <w:tc>
          <w:tcPr>
            <w:tcW w:w="397" w:type="dxa"/>
            <w:gridSpan w:val="3"/>
            <w:shd w:val="clear" w:color="auto" w:fill="auto"/>
          </w:tcPr>
          <w:p w14:paraId="379F647D" w14:textId="77777777" w:rsidR="00D17B90" w:rsidRPr="005F70FB" w:rsidRDefault="00D17B90" w:rsidP="00D17B90">
            <w:pPr>
              <w:pStyle w:val="Text"/>
            </w:pPr>
            <w:r w:rsidRPr="005F70FB">
              <w:t>isi</w:t>
            </w:r>
          </w:p>
        </w:tc>
        <w:tc>
          <w:tcPr>
            <w:tcW w:w="907" w:type="dxa"/>
            <w:gridSpan w:val="2"/>
            <w:shd w:val="clear" w:color="auto" w:fill="auto"/>
          </w:tcPr>
          <w:p w14:paraId="78DED8E9" w14:textId="77777777" w:rsidR="00D17B90" w:rsidRPr="005F70FB" w:rsidRDefault="00D17B90" w:rsidP="00D17B90">
            <w:pPr>
              <w:pStyle w:val="Text"/>
            </w:pPr>
            <w:r w:rsidRPr="005F70FB">
              <w:t>sayur</w:t>
            </w:r>
          </w:p>
        </w:tc>
        <w:tc>
          <w:tcPr>
            <w:tcW w:w="737" w:type="dxa"/>
            <w:gridSpan w:val="3"/>
            <w:shd w:val="clear" w:color="auto" w:fill="auto"/>
          </w:tcPr>
          <w:p w14:paraId="18346A1E" w14:textId="77777777" w:rsidR="00D17B90" w:rsidRPr="005F70FB" w:rsidRDefault="00D17B90" w:rsidP="00D17B90">
            <w:pPr>
              <w:pStyle w:val="Text"/>
            </w:pPr>
            <w:r w:rsidRPr="005F70FB">
              <w:t>suda,</w:t>
            </w:r>
          </w:p>
        </w:tc>
        <w:tc>
          <w:tcPr>
            <w:tcW w:w="695" w:type="dxa"/>
            <w:gridSpan w:val="2"/>
            <w:shd w:val="clear" w:color="auto" w:fill="auto"/>
          </w:tcPr>
          <w:p w14:paraId="2DD7C3F6" w14:textId="77777777" w:rsidR="00D17B90" w:rsidRPr="005F70FB" w:rsidRDefault="00D17B90" w:rsidP="00D17B90">
            <w:pPr>
              <w:pStyle w:val="Text"/>
            </w:pPr>
            <w:r w:rsidRPr="005F70FB">
              <w:t>masak</w:t>
            </w:r>
          </w:p>
        </w:tc>
        <w:tc>
          <w:tcPr>
            <w:tcW w:w="813" w:type="dxa"/>
            <w:gridSpan w:val="2"/>
            <w:shd w:val="clear" w:color="auto" w:fill="auto"/>
          </w:tcPr>
          <w:p w14:paraId="49857DA6" w14:textId="77777777" w:rsidR="00D17B90" w:rsidRPr="005F70FB" w:rsidRDefault="00D17B90" w:rsidP="00D17B90">
            <w:pPr>
              <w:pStyle w:val="Text"/>
            </w:pPr>
            <w:r w:rsidRPr="005F70FB">
              <w:t>pertama</w:t>
            </w:r>
          </w:p>
        </w:tc>
        <w:tc>
          <w:tcPr>
            <w:tcW w:w="1040" w:type="dxa"/>
            <w:gridSpan w:val="2"/>
            <w:shd w:val="clear" w:color="auto" w:fill="auto"/>
          </w:tcPr>
          <w:p w14:paraId="21321582" w14:textId="77777777" w:rsidR="00D17B90" w:rsidRPr="005F70FB" w:rsidRDefault="00D17B90" w:rsidP="00D17B90">
            <w:pPr>
              <w:pStyle w:val="Text"/>
            </w:pPr>
            <w:r w:rsidRPr="005F70FB">
              <w:t>habis,</w:t>
            </w:r>
          </w:p>
        </w:tc>
      </w:tr>
      <w:tr w:rsidR="00AC23C4" w:rsidRPr="005F70FB" w14:paraId="73199D14" w14:textId="77777777" w:rsidTr="00AC23C4">
        <w:trPr>
          <w:gridAfter w:val="1"/>
          <w:wAfter w:w="14" w:type="dxa"/>
        </w:trPr>
        <w:tc>
          <w:tcPr>
            <w:tcW w:w="709" w:type="dxa"/>
            <w:shd w:val="clear" w:color="auto" w:fill="auto"/>
          </w:tcPr>
          <w:p w14:paraId="75B02DD2" w14:textId="77777777" w:rsidR="00D17B90" w:rsidRPr="005F70FB" w:rsidRDefault="00D17B90" w:rsidP="00D17B90">
            <w:pPr>
              <w:pStyle w:val="GlossEng2ptafter"/>
            </w:pPr>
          </w:p>
        </w:tc>
        <w:tc>
          <w:tcPr>
            <w:tcW w:w="794" w:type="dxa"/>
            <w:gridSpan w:val="3"/>
            <w:shd w:val="clear" w:color="auto" w:fill="auto"/>
          </w:tcPr>
          <w:p w14:paraId="02DACE6C" w14:textId="77777777" w:rsidR="00D17B90" w:rsidRPr="005F70FB" w:rsidRDefault="00D17B90" w:rsidP="00D17B90">
            <w:pPr>
              <w:pStyle w:val="GlossEng2ptafter"/>
            </w:pPr>
          </w:p>
        </w:tc>
        <w:tc>
          <w:tcPr>
            <w:tcW w:w="680" w:type="dxa"/>
            <w:gridSpan w:val="3"/>
            <w:shd w:val="clear" w:color="auto" w:fill="auto"/>
          </w:tcPr>
          <w:p w14:paraId="1F2DC5E6" w14:textId="77777777" w:rsidR="00D17B90" w:rsidRPr="005F70FB" w:rsidRDefault="00D17B90" w:rsidP="00D17B90">
            <w:pPr>
              <w:pStyle w:val="GlossEng2ptafter"/>
            </w:pPr>
            <w:r w:rsidRPr="005F70FB">
              <w:t>already</w:t>
            </w:r>
          </w:p>
        </w:tc>
        <w:tc>
          <w:tcPr>
            <w:tcW w:w="397" w:type="dxa"/>
            <w:gridSpan w:val="3"/>
            <w:shd w:val="clear" w:color="auto" w:fill="auto"/>
          </w:tcPr>
          <w:p w14:paraId="3A0DD908" w14:textId="77777777" w:rsidR="00D17B90" w:rsidRPr="005F70FB" w:rsidRDefault="00D17B90" w:rsidP="00D17B90">
            <w:pPr>
              <w:pStyle w:val="GlossEng2ptafter"/>
            </w:pPr>
            <w:r w:rsidRPr="005F70FB">
              <w:t>fill</w:t>
            </w:r>
          </w:p>
        </w:tc>
        <w:tc>
          <w:tcPr>
            <w:tcW w:w="907" w:type="dxa"/>
            <w:gridSpan w:val="2"/>
            <w:shd w:val="clear" w:color="auto" w:fill="auto"/>
          </w:tcPr>
          <w:p w14:paraId="404BD588" w14:textId="77777777" w:rsidR="00D17B90" w:rsidRPr="005F70FB" w:rsidRDefault="00D17B90" w:rsidP="00D17B90">
            <w:pPr>
              <w:pStyle w:val="GlossEng2ptafter"/>
            </w:pPr>
            <w:r w:rsidRPr="005F70FB">
              <w:t>vegetable</w:t>
            </w:r>
          </w:p>
        </w:tc>
        <w:tc>
          <w:tcPr>
            <w:tcW w:w="737" w:type="dxa"/>
            <w:gridSpan w:val="3"/>
            <w:shd w:val="clear" w:color="auto" w:fill="auto"/>
          </w:tcPr>
          <w:p w14:paraId="384BA324" w14:textId="77777777" w:rsidR="00D17B90" w:rsidRPr="005F70FB" w:rsidRDefault="00D17B90" w:rsidP="00D17B90">
            <w:pPr>
              <w:pStyle w:val="GlossEng2ptafter"/>
            </w:pPr>
            <w:r w:rsidRPr="005F70FB">
              <w:t>already</w:t>
            </w:r>
          </w:p>
        </w:tc>
        <w:tc>
          <w:tcPr>
            <w:tcW w:w="695" w:type="dxa"/>
            <w:gridSpan w:val="2"/>
            <w:shd w:val="clear" w:color="auto" w:fill="auto"/>
          </w:tcPr>
          <w:p w14:paraId="48BE62A9" w14:textId="77777777" w:rsidR="00D17B90" w:rsidRPr="005F70FB" w:rsidRDefault="00D17B90" w:rsidP="00D17B90">
            <w:pPr>
              <w:pStyle w:val="GlossEng2ptafter"/>
            </w:pPr>
            <w:r w:rsidRPr="005F70FB">
              <w:t>cook</w:t>
            </w:r>
          </w:p>
        </w:tc>
        <w:tc>
          <w:tcPr>
            <w:tcW w:w="813" w:type="dxa"/>
            <w:gridSpan w:val="2"/>
            <w:shd w:val="clear" w:color="auto" w:fill="auto"/>
          </w:tcPr>
          <w:p w14:paraId="4ADBCB48" w14:textId="77777777" w:rsidR="00D17B90" w:rsidRPr="005F70FB" w:rsidRDefault="00D17B90" w:rsidP="00D17B90">
            <w:pPr>
              <w:pStyle w:val="GlossEng2ptafter"/>
            </w:pPr>
            <w:r w:rsidRPr="005F70FB">
              <w:t>first</w:t>
            </w:r>
          </w:p>
        </w:tc>
        <w:tc>
          <w:tcPr>
            <w:tcW w:w="1040" w:type="dxa"/>
            <w:gridSpan w:val="2"/>
            <w:shd w:val="clear" w:color="auto" w:fill="auto"/>
          </w:tcPr>
          <w:p w14:paraId="6D12537C" w14:textId="77777777" w:rsidR="00D17B90" w:rsidRPr="005F70FB" w:rsidRDefault="00D17B90" w:rsidP="00D17B90">
            <w:pPr>
              <w:pStyle w:val="GlossEng2ptafter"/>
            </w:pPr>
            <w:r w:rsidRPr="005F70FB">
              <w:t>be.used.up</w:t>
            </w:r>
          </w:p>
        </w:tc>
      </w:tr>
      <w:tr w:rsidR="00AC23C4" w:rsidRPr="005F70FB" w14:paraId="16955C23" w14:textId="77777777" w:rsidTr="00AC23C4">
        <w:tc>
          <w:tcPr>
            <w:tcW w:w="709" w:type="dxa"/>
            <w:shd w:val="clear" w:color="auto" w:fill="auto"/>
          </w:tcPr>
          <w:p w14:paraId="38ABEACC" w14:textId="77777777" w:rsidR="00D17B90" w:rsidRPr="005F70FB" w:rsidRDefault="00D17B90" w:rsidP="00D17B90">
            <w:pPr>
              <w:pStyle w:val="O0Nwnext"/>
            </w:pPr>
          </w:p>
        </w:tc>
        <w:tc>
          <w:tcPr>
            <w:tcW w:w="384" w:type="dxa"/>
            <w:shd w:val="clear" w:color="auto" w:fill="auto"/>
          </w:tcPr>
          <w:p w14:paraId="365B688E" w14:textId="77777777" w:rsidR="00D17B90" w:rsidRPr="005F70FB" w:rsidRDefault="00D17B90" w:rsidP="00D17B90">
            <w:pPr>
              <w:pStyle w:val="Text"/>
            </w:pPr>
            <w:r w:rsidRPr="005F70FB">
              <w:t>e</w:t>
            </w:r>
          </w:p>
        </w:tc>
        <w:tc>
          <w:tcPr>
            <w:tcW w:w="651" w:type="dxa"/>
            <w:gridSpan w:val="3"/>
            <w:shd w:val="clear" w:color="auto" w:fill="auto"/>
          </w:tcPr>
          <w:p w14:paraId="6BC6DE42" w14:textId="77777777" w:rsidR="00D17B90" w:rsidRPr="005F70FB" w:rsidRDefault="00D17B90" w:rsidP="00D17B90">
            <w:pPr>
              <w:pStyle w:val="Text"/>
            </w:pPr>
            <w:r w:rsidRPr="005F70FB">
              <w:t>bapa</w:t>
            </w:r>
          </w:p>
        </w:tc>
        <w:tc>
          <w:tcPr>
            <w:tcW w:w="584" w:type="dxa"/>
            <w:gridSpan w:val="3"/>
            <w:shd w:val="clear" w:color="auto" w:fill="auto"/>
          </w:tcPr>
          <w:p w14:paraId="47497F8A" w14:textId="77777777" w:rsidR="00D17B90" w:rsidRPr="005F70FB" w:rsidRDefault="00D17B90" w:rsidP="00D17B90">
            <w:pPr>
              <w:pStyle w:val="Text"/>
            </w:pPr>
            <w:r w:rsidRPr="005F70FB">
              <w:t>dong</w:t>
            </w:r>
          </w:p>
        </w:tc>
        <w:tc>
          <w:tcPr>
            <w:tcW w:w="573" w:type="dxa"/>
            <w:gridSpan w:val="3"/>
            <w:shd w:val="clear" w:color="auto" w:fill="auto"/>
          </w:tcPr>
          <w:p w14:paraId="69AEAAD2" w14:textId="77777777" w:rsidR="00D17B90" w:rsidRPr="005F70FB" w:rsidRDefault="00D17B90" w:rsidP="00D17B90">
            <w:pPr>
              <w:pStyle w:val="Text"/>
            </w:pPr>
            <w:r w:rsidRPr="005F70FB">
              <w:t>dari</w:t>
            </w:r>
          </w:p>
        </w:tc>
        <w:tc>
          <w:tcPr>
            <w:tcW w:w="634" w:type="dxa"/>
            <w:gridSpan w:val="2"/>
            <w:shd w:val="clear" w:color="auto" w:fill="auto"/>
          </w:tcPr>
          <w:p w14:paraId="6CDC2463" w14:textId="77777777" w:rsidR="00D17B90" w:rsidRPr="005F70FB" w:rsidRDefault="00D17B90" w:rsidP="00D17B90">
            <w:pPr>
              <w:pStyle w:val="Text"/>
            </w:pPr>
            <w:r w:rsidRPr="005F70FB">
              <w:t>Wari,</w:t>
            </w:r>
          </w:p>
        </w:tc>
        <w:tc>
          <w:tcPr>
            <w:tcW w:w="873" w:type="dxa"/>
            <w:gridSpan w:val="3"/>
            <w:shd w:val="clear" w:color="auto" w:fill="auto"/>
          </w:tcPr>
          <w:p w14:paraId="546CCB98" w14:textId="77777777" w:rsidR="00D17B90" w:rsidRPr="005F70FB" w:rsidRDefault="00D17B90" w:rsidP="00D17B90">
            <w:pPr>
              <w:pStyle w:val="Text"/>
            </w:pPr>
            <w:r w:rsidRPr="005F70FB">
              <w:t>Aruswar</w:t>
            </w:r>
          </w:p>
        </w:tc>
        <w:tc>
          <w:tcPr>
            <w:tcW w:w="506" w:type="dxa"/>
            <w:shd w:val="clear" w:color="auto" w:fill="auto"/>
          </w:tcPr>
          <w:p w14:paraId="6CCB7A21" w14:textId="77777777" w:rsidR="00D17B90" w:rsidRPr="005F70FB" w:rsidRDefault="00D17B90" w:rsidP="00D17B90">
            <w:pPr>
              <w:pStyle w:val="Text"/>
            </w:pPr>
            <w:r w:rsidRPr="005F70FB">
              <w:t>tra</w:t>
            </w:r>
          </w:p>
        </w:tc>
        <w:tc>
          <w:tcPr>
            <w:tcW w:w="641" w:type="dxa"/>
            <w:shd w:val="clear" w:color="auto" w:fill="auto"/>
          </w:tcPr>
          <w:p w14:paraId="5519441D" w14:textId="77777777" w:rsidR="00D17B90" w:rsidRPr="005F70FB" w:rsidRDefault="00D17B90" w:rsidP="00D17B90">
            <w:pPr>
              <w:pStyle w:val="Text"/>
            </w:pPr>
            <w:r w:rsidRPr="005F70FB">
              <w:t>dapat,</w:t>
            </w:r>
          </w:p>
        </w:tc>
        <w:tc>
          <w:tcPr>
            <w:tcW w:w="653" w:type="dxa"/>
            <w:gridSpan w:val="2"/>
            <w:shd w:val="clear" w:color="auto" w:fill="auto"/>
          </w:tcPr>
          <w:p w14:paraId="4556FDC0" w14:textId="77777777" w:rsidR="00D17B90" w:rsidRPr="005F70FB" w:rsidRDefault="00D17B90" w:rsidP="00D17B90">
            <w:pPr>
              <w:pStyle w:val="Text"/>
            </w:pPr>
            <w:r w:rsidRPr="005F70FB">
              <w:t>itu</w:t>
            </w:r>
          </w:p>
        </w:tc>
        <w:tc>
          <w:tcPr>
            <w:tcW w:w="573" w:type="dxa"/>
            <w:gridSpan w:val="2"/>
            <w:shd w:val="clear" w:color="auto" w:fill="auto"/>
          </w:tcPr>
          <w:p w14:paraId="35519A33" w14:textId="77777777" w:rsidR="00D17B90" w:rsidRPr="005F70FB" w:rsidRDefault="00D17B90" w:rsidP="00D17B90">
            <w:pPr>
              <w:pStyle w:val="Text"/>
            </w:pPr>
            <w:r w:rsidRPr="005F70FB">
              <w:t>yang</w:t>
            </w:r>
          </w:p>
        </w:tc>
      </w:tr>
      <w:tr w:rsidR="00AC23C4" w:rsidRPr="005F70FB" w14:paraId="1F56B632" w14:textId="77777777" w:rsidTr="00AC23C4">
        <w:tc>
          <w:tcPr>
            <w:tcW w:w="709" w:type="dxa"/>
            <w:shd w:val="clear" w:color="auto" w:fill="auto"/>
          </w:tcPr>
          <w:p w14:paraId="7AFC7ABC" w14:textId="77777777" w:rsidR="00D17B90" w:rsidRPr="005F70FB" w:rsidRDefault="00D17B90" w:rsidP="00D17B90">
            <w:pPr>
              <w:pStyle w:val="GlossEng2ptafter"/>
            </w:pPr>
          </w:p>
        </w:tc>
        <w:tc>
          <w:tcPr>
            <w:tcW w:w="384" w:type="dxa"/>
            <w:shd w:val="clear" w:color="auto" w:fill="auto"/>
          </w:tcPr>
          <w:p w14:paraId="42FD7E33" w14:textId="77777777" w:rsidR="00D17B90" w:rsidRPr="005F70FB" w:rsidRDefault="00D17B90" w:rsidP="00D17B90">
            <w:pPr>
              <w:pStyle w:val="GlossEng2ptafter"/>
            </w:pPr>
            <w:r w:rsidRPr="005F70FB">
              <w:t>uh</w:t>
            </w:r>
          </w:p>
        </w:tc>
        <w:tc>
          <w:tcPr>
            <w:tcW w:w="651" w:type="dxa"/>
            <w:gridSpan w:val="3"/>
            <w:shd w:val="clear" w:color="auto" w:fill="auto"/>
          </w:tcPr>
          <w:p w14:paraId="11DF46C4" w14:textId="77777777" w:rsidR="00D17B90" w:rsidRPr="005F70FB" w:rsidRDefault="00D17B90" w:rsidP="00D17B90">
            <w:pPr>
              <w:pStyle w:val="GlossEng2ptafter"/>
            </w:pPr>
            <w:r w:rsidRPr="005F70FB">
              <w:t>father</w:t>
            </w:r>
          </w:p>
        </w:tc>
        <w:tc>
          <w:tcPr>
            <w:tcW w:w="584" w:type="dxa"/>
            <w:gridSpan w:val="3"/>
            <w:shd w:val="clear" w:color="auto" w:fill="auto"/>
          </w:tcPr>
          <w:p w14:paraId="3DAA97AF" w14:textId="77777777" w:rsidR="00D17B90" w:rsidRPr="005F70FB" w:rsidRDefault="00D17B90" w:rsidP="00D17B90">
            <w:pPr>
              <w:pStyle w:val="GlossEng2ptafter"/>
            </w:pPr>
            <w:r w:rsidRPr="005F70FB">
              <w:rPr>
                <w:rStyle w:val="ChSmallCaps"/>
              </w:rPr>
              <w:t>3pl</w:t>
            </w:r>
          </w:p>
        </w:tc>
        <w:tc>
          <w:tcPr>
            <w:tcW w:w="573" w:type="dxa"/>
            <w:gridSpan w:val="3"/>
            <w:shd w:val="clear" w:color="auto" w:fill="auto"/>
          </w:tcPr>
          <w:p w14:paraId="5489DD2E" w14:textId="77777777" w:rsidR="00D17B90" w:rsidRPr="005F70FB" w:rsidRDefault="00D17B90" w:rsidP="00D17B90">
            <w:pPr>
              <w:pStyle w:val="GlossEng2ptafter"/>
            </w:pPr>
            <w:r w:rsidRPr="005F70FB">
              <w:t>from</w:t>
            </w:r>
          </w:p>
        </w:tc>
        <w:tc>
          <w:tcPr>
            <w:tcW w:w="634" w:type="dxa"/>
            <w:gridSpan w:val="2"/>
            <w:shd w:val="clear" w:color="auto" w:fill="auto"/>
          </w:tcPr>
          <w:p w14:paraId="47F707ED" w14:textId="77777777" w:rsidR="00D17B90" w:rsidRPr="005F70FB" w:rsidRDefault="00D17B90" w:rsidP="00D17B90">
            <w:pPr>
              <w:pStyle w:val="GlossEng2ptafter"/>
            </w:pPr>
            <w:r w:rsidRPr="005F70FB">
              <w:t>Wari</w:t>
            </w:r>
          </w:p>
        </w:tc>
        <w:tc>
          <w:tcPr>
            <w:tcW w:w="873" w:type="dxa"/>
            <w:gridSpan w:val="3"/>
            <w:shd w:val="clear" w:color="auto" w:fill="auto"/>
          </w:tcPr>
          <w:p w14:paraId="6AF7DD3F" w14:textId="77777777" w:rsidR="00D17B90" w:rsidRPr="005F70FB" w:rsidRDefault="00D17B90" w:rsidP="00D17B90">
            <w:pPr>
              <w:pStyle w:val="GlossEng2ptafter"/>
            </w:pPr>
            <w:r w:rsidRPr="005F70FB">
              <w:t>Aruswar</w:t>
            </w:r>
          </w:p>
        </w:tc>
        <w:tc>
          <w:tcPr>
            <w:tcW w:w="506" w:type="dxa"/>
            <w:shd w:val="clear" w:color="auto" w:fill="auto"/>
          </w:tcPr>
          <w:p w14:paraId="41EFA509" w14:textId="77777777" w:rsidR="00D17B90" w:rsidRPr="005F70FB" w:rsidRDefault="00D17B90" w:rsidP="00D17B90">
            <w:pPr>
              <w:pStyle w:val="GlossEng2ptafter"/>
            </w:pPr>
            <w:r w:rsidRPr="005F70FB">
              <w:rPr>
                <w:rStyle w:val="ChSmallCaps"/>
              </w:rPr>
              <w:t>neg</w:t>
            </w:r>
          </w:p>
        </w:tc>
        <w:tc>
          <w:tcPr>
            <w:tcW w:w="641" w:type="dxa"/>
            <w:shd w:val="clear" w:color="auto" w:fill="auto"/>
          </w:tcPr>
          <w:p w14:paraId="219B1A85" w14:textId="77777777" w:rsidR="00D17B90" w:rsidRPr="005F70FB" w:rsidRDefault="00D17B90" w:rsidP="00D17B90">
            <w:pPr>
              <w:pStyle w:val="GlossEng2ptafter"/>
            </w:pPr>
            <w:r w:rsidRPr="005F70FB">
              <w:t>get</w:t>
            </w:r>
          </w:p>
        </w:tc>
        <w:tc>
          <w:tcPr>
            <w:tcW w:w="653" w:type="dxa"/>
            <w:gridSpan w:val="2"/>
            <w:shd w:val="clear" w:color="auto" w:fill="auto"/>
          </w:tcPr>
          <w:p w14:paraId="56552865" w14:textId="77777777" w:rsidR="00D17B90" w:rsidRPr="005F70FB" w:rsidRDefault="00D17B90" w:rsidP="00D17B90">
            <w:pPr>
              <w:pStyle w:val="GlossEng2ptafter"/>
            </w:pPr>
            <w:r w:rsidRPr="005F70FB">
              <w:rPr>
                <w:rStyle w:val="ChSmallCaps"/>
              </w:rPr>
              <w:t>d.dist</w:t>
            </w:r>
          </w:p>
        </w:tc>
        <w:tc>
          <w:tcPr>
            <w:tcW w:w="573" w:type="dxa"/>
            <w:gridSpan w:val="2"/>
            <w:shd w:val="clear" w:color="auto" w:fill="auto"/>
          </w:tcPr>
          <w:p w14:paraId="1BFBA0DB" w14:textId="77777777" w:rsidR="00D17B90" w:rsidRPr="005F70FB" w:rsidRDefault="00D17B90" w:rsidP="00D17B90">
            <w:pPr>
              <w:pStyle w:val="GlossEng2ptafter"/>
            </w:pPr>
            <w:r w:rsidRPr="005F70FB">
              <w:rPr>
                <w:rStyle w:val="ChSmallCaps"/>
              </w:rPr>
              <w:t>rel</w:t>
            </w:r>
          </w:p>
        </w:tc>
      </w:tr>
      <w:tr w:rsidR="00AC23C4" w:rsidRPr="005F70FB" w14:paraId="249D5992" w14:textId="77777777" w:rsidTr="00AC23C4">
        <w:trPr>
          <w:gridAfter w:val="8"/>
          <w:wAfter w:w="3141" w:type="dxa"/>
        </w:trPr>
        <w:tc>
          <w:tcPr>
            <w:tcW w:w="709" w:type="dxa"/>
            <w:shd w:val="clear" w:color="auto" w:fill="auto"/>
          </w:tcPr>
          <w:p w14:paraId="5C985E53" w14:textId="77777777" w:rsidR="00D17B90" w:rsidRPr="005F70FB" w:rsidRDefault="00D17B90" w:rsidP="00D17B90">
            <w:pPr>
              <w:pStyle w:val="O0Nwnext"/>
            </w:pPr>
          </w:p>
        </w:tc>
        <w:tc>
          <w:tcPr>
            <w:tcW w:w="489" w:type="dxa"/>
            <w:gridSpan w:val="2"/>
            <w:shd w:val="clear" w:color="auto" w:fill="auto"/>
          </w:tcPr>
          <w:p w14:paraId="5C677EE7" w14:textId="77777777" w:rsidR="00D17B90" w:rsidRPr="005F70FB" w:rsidRDefault="00D17B90" w:rsidP="00D17B90">
            <w:pPr>
              <w:pStyle w:val="Text"/>
            </w:pPr>
            <w:r w:rsidRPr="005F70FB">
              <w:t>sa</w:t>
            </w:r>
          </w:p>
        </w:tc>
        <w:tc>
          <w:tcPr>
            <w:tcW w:w="562" w:type="dxa"/>
            <w:gridSpan w:val="3"/>
            <w:shd w:val="clear" w:color="auto" w:fill="auto"/>
          </w:tcPr>
          <w:p w14:paraId="097C3B37" w14:textId="77777777" w:rsidR="00D17B90" w:rsidRPr="005F70FB" w:rsidRDefault="00D17B90" w:rsidP="00D17B90">
            <w:pPr>
              <w:pStyle w:val="Text"/>
            </w:pPr>
            <w:r w:rsidRPr="005F70FB">
              <w:t>ada</w:t>
            </w:r>
          </w:p>
        </w:tc>
        <w:tc>
          <w:tcPr>
            <w:tcW w:w="595" w:type="dxa"/>
            <w:gridSpan w:val="3"/>
            <w:shd w:val="clear" w:color="auto" w:fill="auto"/>
          </w:tcPr>
          <w:p w14:paraId="7DF8518B" w14:textId="77777777" w:rsidR="00D17B90" w:rsidRPr="005F70FB" w:rsidRDefault="00D17B90" w:rsidP="00D17B90">
            <w:pPr>
              <w:pStyle w:val="Text"/>
            </w:pPr>
            <w:r w:rsidRPr="005F70FB">
              <w:t>masak</w:t>
            </w:r>
          </w:p>
        </w:tc>
        <w:tc>
          <w:tcPr>
            <w:tcW w:w="1290" w:type="dxa"/>
            <w:gridSpan w:val="5"/>
            <w:shd w:val="clear" w:color="auto" w:fill="auto"/>
          </w:tcPr>
          <w:p w14:paraId="3A5D33EA" w14:textId="77777777" w:rsidR="00D17B90" w:rsidRPr="005F70FB" w:rsidRDefault="00D17B90" w:rsidP="00D17B90">
            <w:pPr>
              <w:pStyle w:val="Text"/>
            </w:pPr>
            <w:r w:rsidRPr="005F70FB">
              <w:t>kangkung</w:t>
            </w:r>
          </w:p>
        </w:tc>
      </w:tr>
      <w:tr w:rsidR="00AC23C4" w:rsidRPr="005F70FB" w14:paraId="772D448A" w14:textId="77777777" w:rsidTr="00AC23C4">
        <w:trPr>
          <w:gridAfter w:val="8"/>
          <w:wAfter w:w="3141" w:type="dxa"/>
        </w:trPr>
        <w:tc>
          <w:tcPr>
            <w:tcW w:w="709" w:type="dxa"/>
            <w:shd w:val="clear" w:color="auto" w:fill="auto"/>
          </w:tcPr>
          <w:p w14:paraId="43820D68" w14:textId="77777777" w:rsidR="00D17B90" w:rsidRPr="005F70FB" w:rsidRDefault="00D17B90" w:rsidP="00D17B90">
            <w:pPr>
              <w:pStyle w:val="GlossEng"/>
            </w:pPr>
          </w:p>
        </w:tc>
        <w:tc>
          <w:tcPr>
            <w:tcW w:w="489" w:type="dxa"/>
            <w:gridSpan w:val="2"/>
            <w:shd w:val="clear" w:color="auto" w:fill="auto"/>
          </w:tcPr>
          <w:p w14:paraId="6F4920AD" w14:textId="77777777" w:rsidR="00D17B90" w:rsidRPr="005F70FB" w:rsidRDefault="00D17B90" w:rsidP="00D17B90">
            <w:pPr>
              <w:pStyle w:val="GlossEng"/>
            </w:pPr>
            <w:r w:rsidRPr="005F70FB">
              <w:rPr>
                <w:rStyle w:val="ChSmallCaps"/>
              </w:rPr>
              <w:t>1sg</w:t>
            </w:r>
          </w:p>
        </w:tc>
        <w:tc>
          <w:tcPr>
            <w:tcW w:w="562" w:type="dxa"/>
            <w:gridSpan w:val="3"/>
            <w:shd w:val="clear" w:color="auto" w:fill="auto"/>
          </w:tcPr>
          <w:p w14:paraId="63777B24" w14:textId="77777777" w:rsidR="00D17B90" w:rsidRPr="005F70FB" w:rsidRDefault="00D17B90" w:rsidP="00D17B90">
            <w:pPr>
              <w:pStyle w:val="GlossEng"/>
            </w:pPr>
            <w:r w:rsidRPr="005F70FB">
              <w:t>exist</w:t>
            </w:r>
          </w:p>
        </w:tc>
        <w:tc>
          <w:tcPr>
            <w:tcW w:w="595" w:type="dxa"/>
            <w:gridSpan w:val="3"/>
            <w:shd w:val="clear" w:color="auto" w:fill="auto"/>
          </w:tcPr>
          <w:p w14:paraId="79BBFC4D" w14:textId="77777777" w:rsidR="00D17B90" w:rsidRPr="005F70FB" w:rsidRDefault="00D17B90" w:rsidP="00D17B90">
            <w:pPr>
              <w:pStyle w:val="GlossEng"/>
            </w:pPr>
            <w:r w:rsidRPr="005F70FB">
              <w:t>cook</w:t>
            </w:r>
          </w:p>
        </w:tc>
        <w:tc>
          <w:tcPr>
            <w:tcW w:w="1290" w:type="dxa"/>
            <w:gridSpan w:val="5"/>
            <w:shd w:val="clear" w:color="auto" w:fill="auto"/>
          </w:tcPr>
          <w:p w14:paraId="3BCB0937" w14:textId="77777777" w:rsidR="00D17B90" w:rsidRPr="005F70FB" w:rsidRDefault="00D17B90" w:rsidP="00D17B90">
            <w:pPr>
              <w:pStyle w:val="GlossEng"/>
            </w:pPr>
            <w:r w:rsidRPr="005F70FB">
              <w:t>water.spinach</w:t>
            </w:r>
          </w:p>
        </w:tc>
      </w:tr>
    </w:tbl>
    <w:p w14:paraId="1EAB5FDD" w14:textId="2802486D" w:rsidR="00D17B90" w:rsidRPr="005F70FB" w:rsidRDefault="00D17B90" w:rsidP="00D17B90">
      <w:pPr>
        <w:pStyle w:val="FreeTranslEng"/>
      </w:pPr>
      <w:r w:rsidRPr="005F70FB">
        <w:t>Natalia: alright, just fill (the plate with) vegetables, (the food that I) cooked first is finished, uh, the men from Wari, Aruswar didn</w:t>
      </w:r>
      <w:r w:rsidR="00B7093A" w:rsidRPr="005F70FB">
        <w:t>’</w:t>
      </w:r>
      <w:r w:rsidRPr="005F70FB">
        <w:t>t get (any of the food), that</w:t>
      </w:r>
      <w:r w:rsidR="00B7093A" w:rsidRPr="005F70FB">
        <w:t>’</w:t>
      </w:r>
      <w:r w:rsidRPr="005F70FB">
        <w:t>s why I</w:t>
      </w:r>
      <w:r w:rsidR="00B7093A" w:rsidRPr="005F70FB">
        <w:t>’</w:t>
      </w:r>
      <w:r w:rsidRPr="005F70FB">
        <w:t>m cooking water spinach</w:t>
      </w:r>
    </w:p>
    <w:tbl>
      <w:tblPr>
        <w:tblW w:w="0" w:type="auto"/>
        <w:tblCellMar>
          <w:left w:w="42" w:type="dxa"/>
          <w:right w:w="42" w:type="dxa"/>
        </w:tblCellMar>
        <w:tblLook w:val="01E0" w:firstRow="1" w:lastRow="1" w:firstColumn="1" w:lastColumn="1" w:noHBand="0" w:noVBand="0"/>
      </w:tblPr>
      <w:tblGrid>
        <w:gridCol w:w="709"/>
        <w:gridCol w:w="489"/>
        <w:gridCol w:w="40"/>
        <w:gridCol w:w="386"/>
        <w:gridCol w:w="103"/>
        <w:gridCol w:w="38"/>
        <w:gridCol w:w="432"/>
        <w:gridCol w:w="141"/>
        <w:gridCol w:w="85"/>
        <w:gridCol w:w="358"/>
        <w:gridCol w:w="141"/>
        <w:gridCol w:w="426"/>
        <w:gridCol w:w="147"/>
        <w:gridCol w:w="40"/>
        <w:gridCol w:w="633"/>
        <w:gridCol w:w="86"/>
        <w:gridCol w:w="110"/>
        <w:gridCol w:w="374"/>
        <w:gridCol w:w="170"/>
        <w:gridCol w:w="342"/>
        <w:gridCol w:w="435"/>
        <w:gridCol w:w="338"/>
        <w:gridCol w:w="489"/>
      </w:tblGrid>
      <w:tr w:rsidR="00AC23C4" w:rsidRPr="005F70FB" w14:paraId="4CD49A76" w14:textId="77777777" w:rsidTr="00AC23C4">
        <w:tc>
          <w:tcPr>
            <w:tcW w:w="709" w:type="dxa"/>
            <w:shd w:val="clear" w:color="auto" w:fill="auto"/>
          </w:tcPr>
          <w:p w14:paraId="2F897355" w14:textId="77777777" w:rsidR="00D17B90" w:rsidRPr="005F70FB" w:rsidRDefault="00D17B90" w:rsidP="00D17B90">
            <w:pPr>
              <w:pStyle w:val="O0Nwnext"/>
            </w:pPr>
            <w:r w:rsidRPr="005F70FB">
              <w:t>0058</w:t>
            </w:r>
          </w:p>
        </w:tc>
        <w:tc>
          <w:tcPr>
            <w:tcW w:w="489" w:type="dxa"/>
            <w:shd w:val="clear" w:color="auto" w:fill="auto"/>
          </w:tcPr>
          <w:p w14:paraId="471A59BF" w14:textId="77777777" w:rsidR="00D17B90" w:rsidRPr="005F70FB" w:rsidRDefault="00D17B90" w:rsidP="00D17B90">
            <w:pPr>
              <w:pStyle w:val="Text"/>
            </w:pPr>
            <w:r w:rsidRPr="005F70FB">
              <w:t>de</w:t>
            </w:r>
          </w:p>
        </w:tc>
        <w:tc>
          <w:tcPr>
            <w:tcW w:w="567" w:type="dxa"/>
            <w:gridSpan w:val="4"/>
            <w:shd w:val="clear" w:color="auto" w:fill="auto"/>
          </w:tcPr>
          <w:p w14:paraId="58F1D45E" w14:textId="77777777" w:rsidR="00D17B90" w:rsidRPr="005F70FB" w:rsidRDefault="00D17B90" w:rsidP="00D17B90">
            <w:pPr>
              <w:pStyle w:val="Text"/>
            </w:pPr>
            <w:r w:rsidRPr="005F70FB">
              <w:t>pu</w:t>
            </w:r>
          </w:p>
        </w:tc>
        <w:tc>
          <w:tcPr>
            <w:tcW w:w="573" w:type="dxa"/>
            <w:gridSpan w:val="2"/>
            <w:shd w:val="clear" w:color="auto" w:fill="auto"/>
          </w:tcPr>
          <w:p w14:paraId="506D0E23" w14:textId="77777777" w:rsidR="00D17B90" w:rsidRPr="005F70FB" w:rsidRDefault="00D17B90" w:rsidP="00D17B90">
            <w:pPr>
              <w:pStyle w:val="Text"/>
            </w:pPr>
            <w:r w:rsidRPr="005F70FB">
              <w:t>tanta</w:t>
            </w:r>
          </w:p>
        </w:tc>
        <w:tc>
          <w:tcPr>
            <w:tcW w:w="584" w:type="dxa"/>
            <w:gridSpan w:val="3"/>
            <w:shd w:val="clear" w:color="auto" w:fill="auto"/>
          </w:tcPr>
          <w:p w14:paraId="02C43574" w14:textId="77777777" w:rsidR="00D17B90" w:rsidRPr="005F70FB" w:rsidRDefault="00D17B90" w:rsidP="00D17B90">
            <w:pPr>
              <w:pStyle w:val="Text"/>
            </w:pPr>
            <w:r w:rsidRPr="005F70FB">
              <w:t>dong</w:t>
            </w:r>
          </w:p>
        </w:tc>
        <w:tc>
          <w:tcPr>
            <w:tcW w:w="573" w:type="dxa"/>
            <w:gridSpan w:val="2"/>
            <w:shd w:val="clear" w:color="auto" w:fill="auto"/>
          </w:tcPr>
          <w:p w14:paraId="3C43435C" w14:textId="77777777" w:rsidR="00D17B90" w:rsidRPr="005F70FB" w:rsidRDefault="00D17B90" w:rsidP="00D17B90">
            <w:pPr>
              <w:pStyle w:val="Text"/>
            </w:pPr>
            <w:r w:rsidRPr="005F70FB">
              <w:t>dari</w:t>
            </w:r>
          </w:p>
        </w:tc>
        <w:tc>
          <w:tcPr>
            <w:tcW w:w="673" w:type="dxa"/>
            <w:gridSpan w:val="2"/>
            <w:shd w:val="clear" w:color="auto" w:fill="auto"/>
          </w:tcPr>
          <w:p w14:paraId="7B7BFE4E" w14:textId="77777777" w:rsidR="00D17B90" w:rsidRPr="005F70FB" w:rsidRDefault="00D17B90" w:rsidP="00D17B90">
            <w:pPr>
              <w:pStyle w:val="Text"/>
            </w:pPr>
            <w:r w:rsidRPr="005F70FB">
              <w:t>Tarfia</w:t>
            </w:r>
          </w:p>
        </w:tc>
        <w:tc>
          <w:tcPr>
            <w:tcW w:w="740" w:type="dxa"/>
            <w:gridSpan w:val="4"/>
            <w:shd w:val="clear" w:color="auto" w:fill="auto"/>
          </w:tcPr>
          <w:p w14:paraId="5ED7FE08" w14:textId="77777777" w:rsidR="00D17B90" w:rsidRPr="005F70FB" w:rsidRDefault="00D17B90" w:rsidP="00D17B90">
            <w:pPr>
              <w:pStyle w:val="Text"/>
            </w:pPr>
            <w:r w:rsidRPr="005F70FB">
              <w:t>dorang</w:t>
            </w:r>
          </w:p>
        </w:tc>
        <w:tc>
          <w:tcPr>
            <w:tcW w:w="777" w:type="dxa"/>
            <w:gridSpan w:val="2"/>
            <w:shd w:val="clear" w:color="auto" w:fill="auto"/>
          </w:tcPr>
          <w:p w14:paraId="1F3950F3" w14:textId="77777777" w:rsidR="00D17B90" w:rsidRPr="005F70FB" w:rsidRDefault="00D17B90" w:rsidP="00D17B90">
            <w:pPr>
              <w:pStyle w:val="Text"/>
            </w:pPr>
            <w:r w:rsidRPr="005F70FB">
              <w:t>ini,</w:t>
            </w:r>
          </w:p>
        </w:tc>
        <w:tc>
          <w:tcPr>
            <w:tcW w:w="827" w:type="dxa"/>
            <w:gridSpan w:val="2"/>
            <w:shd w:val="clear" w:color="auto" w:fill="auto"/>
          </w:tcPr>
          <w:p w14:paraId="74E33E29" w14:textId="77777777" w:rsidR="00D17B90" w:rsidRPr="005F70FB" w:rsidRDefault="00D17B90" w:rsidP="00D17B90">
            <w:pPr>
              <w:pStyle w:val="Text"/>
            </w:pPr>
            <w:r w:rsidRPr="005F70FB">
              <w:t>dep</w:t>
            </w:r>
          </w:p>
        </w:tc>
      </w:tr>
      <w:tr w:rsidR="00AC23C4" w:rsidRPr="005F70FB" w14:paraId="6D107071" w14:textId="77777777" w:rsidTr="00AC23C4">
        <w:tc>
          <w:tcPr>
            <w:tcW w:w="709" w:type="dxa"/>
            <w:shd w:val="clear" w:color="auto" w:fill="auto"/>
          </w:tcPr>
          <w:p w14:paraId="13368C8B" w14:textId="77777777" w:rsidR="00D17B90" w:rsidRPr="005F70FB" w:rsidRDefault="00D17B90" w:rsidP="00D17B90">
            <w:pPr>
              <w:pStyle w:val="GlossEng2ptafter"/>
            </w:pPr>
          </w:p>
        </w:tc>
        <w:tc>
          <w:tcPr>
            <w:tcW w:w="489" w:type="dxa"/>
            <w:shd w:val="clear" w:color="auto" w:fill="auto"/>
          </w:tcPr>
          <w:p w14:paraId="2EBA64A6" w14:textId="77777777" w:rsidR="00D17B90" w:rsidRPr="005F70FB" w:rsidRDefault="00D17B90" w:rsidP="00D17B90">
            <w:pPr>
              <w:pStyle w:val="GlossEng2ptafter"/>
            </w:pPr>
            <w:r w:rsidRPr="005F70FB">
              <w:rPr>
                <w:rStyle w:val="ChSmallCaps"/>
              </w:rPr>
              <w:t>3sg</w:t>
            </w:r>
          </w:p>
        </w:tc>
        <w:tc>
          <w:tcPr>
            <w:tcW w:w="567" w:type="dxa"/>
            <w:gridSpan w:val="4"/>
            <w:shd w:val="clear" w:color="auto" w:fill="auto"/>
          </w:tcPr>
          <w:p w14:paraId="3FB3F7F7" w14:textId="77777777" w:rsidR="00D17B90" w:rsidRPr="005F70FB" w:rsidRDefault="00D17B90" w:rsidP="00D17B90">
            <w:pPr>
              <w:pStyle w:val="GlossEng2ptafter"/>
            </w:pPr>
            <w:r w:rsidRPr="005F70FB">
              <w:rPr>
                <w:rStyle w:val="ChSmallCaps"/>
              </w:rPr>
              <w:t>poss</w:t>
            </w:r>
          </w:p>
        </w:tc>
        <w:tc>
          <w:tcPr>
            <w:tcW w:w="573" w:type="dxa"/>
            <w:gridSpan w:val="2"/>
            <w:shd w:val="clear" w:color="auto" w:fill="auto"/>
          </w:tcPr>
          <w:p w14:paraId="763C9964" w14:textId="77777777" w:rsidR="00D17B90" w:rsidRPr="005F70FB" w:rsidRDefault="00D17B90" w:rsidP="00D17B90">
            <w:pPr>
              <w:pStyle w:val="GlossEng2ptafter"/>
            </w:pPr>
            <w:r w:rsidRPr="005F70FB">
              <w:t>aunt</w:t>
            </w:r>
          </w:p>
        </w:tc>
        <w:tc>
          <w:tcPr>
            <w:tcW w:w="584" w:type="dxa"/>
            <w:gridSpan w:val="3"/>
            <w:shd w:val="clear" w:color="auto" w:fill="auto"/>
          </w:tcPr>
          <w:p w14:paraId="0DD5894B" w14:textId="77777777" w:rsidR="00D17B90" w:rsidRPr="005F70FB" w:rsidRDefault="00D17B90" w:rsidP="00D17B90">
            <w:pPr>
              <w:pStyle w:val="GlossEng2ptafter"/>
            </w:pPr>
            <w:r w:rsidRPr="005F70FB">
              <w:rPr>
                <w:rStyle w:val="ChSmallCaps"/>
              </w:rPr>
              <w:t>3pl</w:t>
            </w:r>
          </w:p>
        </w:tc>
        <w:tc>
          <w:tcPr>
            <w:tcW w:w="573" w:type="dxa"/>
            <w:gridSpan w:val="2"/>
            <w:shd w:val="clear" w:color="auto" w:fill="auto"/>
          </w:tcPr>
          <w:p w14:paraId="5400AE61" w14:textId="77777777" w:rsidR="00D17B90" w:rsidRPr="005F70FB" w:rsidRDefault="00D17B90" w:rsidP="00D17B90">
            <w:pPr>
              <w:pStyle w:val="GlossEng2ptafter"/>
            </w:pPr>
            <w:r w:rsidRPr="005F70FB">
              <w:t>from</w:t>
            </w:r>
          </w:p>
        </w:tc>
        <w:tc>
          <w:tcPr>
            <w:tcW w:w="673" w:type="dxa"/>
            <w:gridSpan w:val="2"/>
            <w:shd w:val="clear" w:color="auto" w:fill="auto"/>
          </w:tcPr>
          <w:p w14:paraId="392E988E" w14:textId="77777777" w:rsidR="00D17B90" w:rsidRPr="005F70FB" w:rsidRDefault="00D17B90" w:rsidP="00D17B90">
            <w:pPr>
              <w:pStyle w:val="GlossEng2ptafter"/>
            </w:pPr>
            <w:r w:rsidRPr="005F70FB">
              <w:t>Tarfia</w:t>
            </w:r>
          </w:p>
        </w:tc>
        <w:tc>
          <w:tcPr>
            <w:tcW w:w="740" w:type="dxa"/>
            <w:gridSpan w:val="4"/>
            <w:shd w:val="clear" w:color="auto" w:fill="auto"/>
          </w:tcPr>
          <w:p w14:paraId="4B9F46D8" w14:textId="77777777" w:rsidR="00D17B90" w:rsidRPr="005F70FB" w:rsidRDefault="00D17B90" w:rsidP="00D17B90">
            <w:pPr>
              <w:pStyle w:val="GlossEng2ptafter"/>
            </w:pPr>
            <w:r w:rsidRPr="005F70FB">
              <w:rPr>
                <w:rStyle w:val="ChSmallCaps"/>
              </w:rPr>
              <w:t>3pl</w:t>
            </w:r>
          </w:p>
        </w:tc>
        <w:tc>
          <w:tcPr>
            <w:tcW w:w="777" w:type="dxa"/>
            <w:gridSpan w:val="2"/>
            <w:shd w:val="clear" w:color="auto" w:fill="auto"/>
          </w:tcPr>
          <w:p w14:paraId="386D9C58" w14:textId="77777777" w:rsidR="00D17B90" w:rsidRPr="005F70FB" w:rsidRDefault="00D17B90" w:rsidP="00D17B90">
            <w:pPr>
              <w:pStyle w:val="GlossEng2ptafter"/>
            </w:pPr>
            <w:r w:rsidRPr="005F70FB">
              <w:rPr>
                <w:rStyle w:val="ChSmallCaps"/>
              </w:rPr>
              <w:t>d.prox</w:t>
            </w:r>
          </w:p>
        </w:tc>
        <w:tc>
          <w:tcPr>
            <w:tcW w:w="827" w:type="dxa"/>
            <w:gridSpan w:val="2"/>
            <w:shd w:val="clear" w:color="auto" w:fill="auto"/>
          </w:tcPr>
          <w:p w14:paraId="6013A792" w14:textId="77777777" w:rsidR="00D17B90" w:rsidRPr="005F70FB" w:rsidRDefault="00D17B90" w:rsidP="00D17B90">
            <w:pPr>
              <w:pStyle w:val="GlossEng2ptafter"/>
            </w:pPr>
            <w:r w:rsidRPr="005F70FB">
              <w:rPr>
                <w:rStyle w:val="ChSmallCaps"/>
              </w:rPr>
              <w:t>3sg</w:t>
            </w:r>
            <w:r w:rsidRPr="005F70FB">
              <w:t>:</w:t>
            </w:r>
            <w:r w:rsidRPr="005F70FB">
              <w:rPr>
                <w:rStyle w:val="ChSmallCaps"/>
              </w:rPr>
              <w:t>poss</w:t>
            </w:r>
          </w:p>
        </w:tc>
      </w:tr>
      <w:tr w:rsidR="00AC23C4" w:rsidRPr="005F70FB" w14:paraId="2D5172BC" w14:textId="77777777" w:rsidTr="00AC23C4">
        <w:trPr>
          <w:gridAfter w:val="1"/>
          <w:wAfter w:w="489" w:type="dxa"/>
        </w:trPr>
        <w:tc>
          <w:tcPr>
            <w:tcW w:w="709" w:type="dxa"/>
            <w:shd w:val="clear" w:color="auto" w:fill="auto"/>
          </w:tcPr>
          <w:p w14:paraId="2AB6882D" w14:textId="77777777" w:rsidR="00D17B90" w:rsidRPr="005F70FB" w:rsidRDefault="00D17B90" w:rsidP="00D17B90">
            <w:pPr>
              <w:pStyle w:val="O0Nwnext"/>
            </w:pPr>
          </w:p>
        </w:tc>
        <w:tc>
          <w:tcPr>
            <w:tcW w:w="915" w:type="dxa"/>
            <w:gridSpan w:val="3"/>
            <w:shd w:val="clear" w:color="auto" w:fill="auto"/>
          </w:tcPr>
          <w:p w14:paraId="3792FA31" w14:textId="77777777" w:rsidR="00D17B90" w:rsidRPr="005F70FB" w:rsidRDefault="00D17B90" w:rsidP="00D17B90">
            <w:pPr>
              <w:pStyle w:val="Text"/>
            </w:pPr>
            <w:r w:rsidRPr="005F70FB">
              <w:t>ma,</w:t>
            </w:r>
          </w:p>
        </w:tc>
        <w:tc>
          <w:tcPr>
            <w:tcW w:w="573" w:type="dxa"/>
            <w:gridSpan w:val="3"/>
            <w:shd w:val="clear" w:color="auto" w:fill="auto"/>
          </w:tcPr>
          <w:p w14:paraId="1C950D75" w14:textId="77777777" w:rsidR="00D17B90" w:rsidRPr="005F70FB" w:rsidRDefault="00D17B90" w:rsidP="00D17B90">
            <w:pPr>
              <w:pStyle w:val="Text"/>
            </w:pPr>
            <w:r w:rsidRPr="005F70FB">
              <w:t>apa,</w:t>
            </w:r>
          </w:p>
        </w:tc>
        <w:tc>
          <w:tcPr>
            <w:tcW w:w="584" w:type="dxa"/>
            <w:gridSpan w:val="3"/>
            <w:shd w:val="clear" w:color="auto" w:fill="auto"/>
          </w:tcPr>
          <w:p w14:paraId="1D320B50" w14:textId="77777777" w:rsidR="00D17B90" w:rsidRPr="005F70FB" w:rsidRDefault="00D17B90" w:rsidP="00D17B90">
            <w:pPr>
              <w:pStyle w:val="Text"/>
            </w:pPr>
            <w:r w:rsidRPr="005F70FB">
              <w:t>dong</w:t>
            </w:r>
          </w:p>
        </w:tc>
        <w:tc>
          <w:tcPr>
            <w:tcW w:w="567" w:type="dxa"/>
            <w:gridSpan w:val="2"/>
            <w:shd w:val="clear" w:color="auto" w:fill="auto"/>
          </w:tcPr>
          <w:p w14:paraId="23E8AC52" w14:textId="77777777" w:rsidR="00D17B90" w:rsidRPr="005F70FB" w:rsidRDefault="00D17B90" w:rsidP="00D17B90">
            <w:pPr>
              <w:pStyle w:val="Text"/>
            </w:pPr>
            <w:r w:rsidRPr="005F70FB">
              <w:t>pu</w:t>
            </w:r>
          </w:p>
        </w:tc>
        <w:tc>
          <w:tcPr>
            <w:tcW w:w="906" w:type="dxa"/>
            <w:gridSpan w:val="4"/>
            <w:shd w:val="clear" w:color="auto" w:fill="auto"/>
          </w:tcPr>
          <w:p w14:paraId="3027785E" w14:textId="77777777" w:rsidR="00D17B90" w:rsidRPr="005F70FB" w:rsidRDefault="00D17B90" w:rsidP="00D17B90">
            <w:pPr>
              <w:pStyle w:val="Text"/>
            </w:pPr>
            <w:r w:rsidRPr="005F70FB">
              <w:t>bapa-ade</w:t>
            </w:r>
          </w:p>
        </w:tc>
        <w:tc>
          <w:tcPr>
            <w:tcW w:w="484" w:type="dxa"/>
            <w:gridSpan w:val="2"/>
            <w:shd w:val="clear" w:color="auto" w:fill="auto"/>
          </w:tcPr>
          <w:p w14:paraId="754178ED" w14:textId="77777777" w:rsidR="00D17B90" w:rsidRPr="005F70FB" w:rsidRDefault="00D17B90" w:rsidP="00D17B90">
            <w:pPr>
              <w:pStyle w:val="Text"/>
            </w:pPr>
            <w:r w:rsidRPr="005F70FB">
              <w:t>bli</w:t>
            </w:r>
          </w:p>
        </w:tc>
        <w:tc>
          <w:tcPr>
            <w:tcW w:w="512" w:type="dxa"/>
            <w:gridSpan w:val="2"/>
            <w:shd w:val="clear" w:color="auto" w:fill="auto"/>
          </w:tcPr>
          <w:p w14:paraId="6BC90093" w14:textId="77777777" w:rsidR="00D17B90" w:rsidRPr="005F70FB" w:rsidRDefault="00D17B90" w:rsidP="00D17B90">
            <w:pPr>
              <w:pStyle w:val="Text"/>
            </w:pPr>
            <w:r w:rsidRPr="005F70FB">
              <w:t>[Is],</w:t>
            </w:r>
          </w:p>
        </w:tc>
        <w:tc>
          <w:tcPr>
            <w:tcW w:w="773" w:type="dxa"/>
            <w:gridSpan w:val="2"/>
            <w:shd w:val="clear" w:color="auto" w:fill="auto"/>
          </w:tcPr>
          <w:p w14:paraId="1927F793" w14:textId="77777777" w:rsidR="00D17B90" w:rsidRPr="005F70FB" w:rsidRDefault="00D17B90" w:rsidP="00D17B90">
            <w:pPr>
              <w:pStyle w:val="Text"/>
            </w:pPr>
            <w:r w:rsidRPr="005F70FB">
              <w:t>suda,</w:t>
            </w:r>
          </w:p>
        </w:tc>
      </w:tr>
      <w:tr w:rsidR="00AC23C4" w:rsidRPr="005F70FB" w14:paraId="2C1C9CDE" w14:textId="77777777" w:rsidTr="00AC23C4">
        <w:trPr>
          <w:gridAfter w:val="1"/>
          <w:wAfter w:w="489" w:type="dxa"/>
        </w:trPr>
        <w:tc>
          <w:tcPr>
            <w:tcW w:w="709" w:type="dxa"/>
            <w:shd w:val="clear" w:color="auto" w:fill="auto"/>
          </w:tcPr>
          <w:p w14:paraId="28AB4FD8" w14:textId="77777777" w:rsidR="00D17B90" w:rsidRPr="005F70FB" w:rsidRDefault="00D17B90" w:rsidP="00D17B90">
            <w:pPr>
              <w:pStyle w:val="GlossEng2ptafter"/>
            </w:pPr>
          </w:p>
        </w:tc>
        <w:tc>
          <w:tcPr>
            <w:tcW w:w="915" w:type="dxa"/>
            <w:gridSpan w:val="3"/>
            <w:shd w:val="clear" w:color="auto" w:fill="auto"/>
          </w:tcPr>
          <w:p w14:paraId="4F22D820" w14:textId="77777777" w:rsidR="00D17B90" w:rsidRPr="005F70FB" w:rsidRDefault="00D17B90" w:rsidP="00D17B90">
            <w:pPr>
              <w:pStyle w:val="GlossEng2ptafter"/>
            </w:pPr>
            <w:r w:rsidRPr="005F70FB">
              <w:rPr>
                <w:rStyle w:val="ChSmallCaps"/>
              </w:rPr>
              <w:t>tru</w:t>
            </w:r>
            <w:r w:rsidRPr="005F70FB">
              <w:t>-aunt</w:t>
            </w:r>
          </w:p>
        </w:tc>
        <w:tc>
          <w:tcPr>
            <w:tcW w:w="573" w:type="dxa"/>
            <w:gridSpan w:val="3"/>
            <w:shd w:val="clear" w:color="auto" w:fill="auto"/>
          </w:tcPr>
          <w:p w14:paraId="06CA287B" w14:textId="77777777" w:rsidR="00D17B90" w:rsidRPr="005F70FB" w:rsidRDefault="00D17B90" w:rsidP="00D17B90">
            <w:pPr>
              <w:pStyle w:val="GlossEng2ptafter"/>
            </w:pPr>
            <w:r w:rsidRPr="005F70FB">
              <w:t>what</w:t>
            </w:r>
          </w:p>
        </w:tc>
        <w:tc>
          <w:tcPr>
            <w:tcW w:w="584" w:type="dxa"/>
            <w:gridSpan w:val="3"/>
            <w:shd w:val="clear" w:color="auto" w:fill="auto"/>
          </w:tcPr>
          <w:p w14:paraId="147FBCE5" w14:textId="77777777" w:rsidR="00D17B90" w:rsidRPr="005F70FB" w:rsidRDefault="00D17B90" w:rsidP="00D17B90">
            <w:pPr>
              <w:pStyle w:val="GlossEng2ptafter"/>
            </w:pPr>
            <w:r w:rsidRPr="005F70FB">
              <w:rPr>
                <w:rStyle w:val="ChSmallCaps"/>
              </w:rPr>
              <w:t>3pl</w:t>
            </w:r>
          </w:p>
        </w:tc>
        <w:tc>
          <w:tcPr>
            <w:tcW w:w="567" w:type="dxa"/>
            <w:gridSpan w:val="2"/>
            <w:shd w:val="clear" w:color="auto" w:fill="auto"/>
          </w:tcPr>
          <w:p w14:paraId="037E583D" w14:textId="77777777" w:rsidR="00D17B90" w:rsidRPr="005F70FB" w:rsidRDefault="00D17B90" w:rsidP="00D17B90">
            <w:pPr>
              <w:pStyle w:val="GlossEng2ptafter"/>
            </w:pPr>
            <w:r w:rsidRPr="005F70FB">
              <w:rPr>
                <w:rStyle w:val="ChSmallCaps"/>
              </w:rPr>
              <w:t>poss</w:t>
            </w:r>
          </w:p>
        </w:tc>
        <w:tc>
          <w:tcPr>
            <w:tcW w:w="906" w:type="dxa"/>
            <w:gridSpan w:val="4"/>
            <w:shd w:val="clear" w:color="auto" w:fill="auto"/>
          </w:tcPr>
          <w:p w14:paraId="210BD4BC" w14:textId="77777777" w:rsidR="00D17B90" w:rsidRPr="005F70FB" w:rsidRDefault="00D17B90" w:rsidP="00D17B90">
            <w:pPr>
              <w:pStyle w:val="GlossEng2ptafter"/>
            </w:pPr>
            <w:r w:rsidRPr="005F70FB">
              <w:t>uncle</w:t>
            </w:r>
          </w:p>
        </w:tc>
        <w:tc>
          <w:tcPr>
            <w:tcW w:w="484" w:type="dxa"/>
            <w:gridSpan w:val="2"/>
            <w:shd w:val="clear" w:color="auto" w:fill="auto"/>
          </w:tcPr>
          <w:p w14:paraId="5DECE917" w14:textId="77777777" w:rsidR="00D17B90" w:rsidRPr="005F70FB" w:rsidRDefault="00D17B90" w:rsidP="00D17B90">
            <w:pPr>
              <w:pStyle w:val="GlossEng2ptafter"/>
            </w:pPr>
            <w:r w:rsidRPr="005F70FB">
              <w:t>buy</w:t>
            </w:r>
          </w:p>
        </w:tc>
        <w:tc>
          <w:tcPr>
            <w:tcW w:w="512" w:type="dxa"/>
            <w:gridSpan w:val="2"/>
            <w:shd w:val="clear" w:color="auto" w:fill="auto"/>
          </w:tcPr>
          <w:p w14:paraId="64B70B6B" w14:textId="77777777" w:rsidR="00D17B90" w:rsidRPr="005F70FB" w:rsidRDefault="00D17B90" w:rsidP="00D17B90">
            <w:pPr>
              <w:pStyle w:val="GlossEng2ptafter"/>
            </w:pPr>
          </w:p>
        </w:tc>
        <w:tc>
          <w:tcPr>
            <w:tcW w:w="773" w:type="dxa"/>
            <w:gridSpan w:val="2"/>
            <w:shd w:val="clear" w:color="auto" w:fill="auto"/>
          </w:tcPr>
          <w:p w14:paraId="5D3DEF92" w14:textId="77777777" w:rsidR="00D17B90" w:rsidRPr="005F70FB" w:rsidRDefault="00D17B90" w:rsidP="00D17B90">
            <w:pPr>
              <w:pStyle w:val="GlossEng2ptafter"/>
            </w:pPr>
            <w:r w:rsidRPr="005F70FB">
              <w:t>already</w:t>
            </w:r>
          </w:p>
        </w:tc>
      </w:tr>
      <w:tr w:rsidR="00AC23C4" w:rsidRPr="005F70FB" w14:paraId="65CF587B" w14:textId="77777777" w:rsidTr="00AC23C4">
        <w:trPr>
          <w:gridAfter w:val="6"/>
          <w:wAfter w:w="2148" w:type="dxa"/>
        </w:trPr>
        <w:tc>
          <w:tcPr>
            <w:tcW w:w="709" w:type="dxa"/>
            <w:shd w:val="clear" w:color="auto" w:fill="auto"/>
          </w:tcPr>
          <w:p w14:paraId="60BAA88B" w14:textId="77777777" w:rsidR="00D17B90" w:rsidRPr="005F70FB" w:rsidRDefault="00D17B90" w:rsidP="00D17B90">
            <w:pPr>
              <w:pStyle w:val="O0Nwnext"/>
            </w:pPr>
          </w:p>
        </w:tc>
        <w:tc>
          <w:tcPr>
            <w:tcW w:w="529" w:type="dxa"/>
            <w:gridSpan w:val="2"/>
            <w:shd w:val="clear" w:color="auto" w:fill="auto"/>
          </w:tcPr>
          <w:p w14:paraId="73E0C9AA" w14:textId="77777777" w:rsidR="00D17B90" w:rsidRPr="005F70FB" w:rsidRDefault="00D17B90" w:rsidP="00D17B90">
            <w:pPr>
              <w:pStyle w:val="Text"/>
            </w:pPr>
            <w:r w:rsidRPr="005F70FB">
              <w:t>trus</w:t>
            </w:r>
          </w:p>
        </w:tc>
        <w:tc>
          <w:tcPr>
            <w:tcW w:w="489" w:type="dxa"/>
            <w:gridSpan w:val="2"/>
            <w:shd w:val="clear" w:color="auto" w:fill="auto"/>
          </w:tcPr>
          <w:p w14:paraId="11A5718D" w14:textId="77777777" w:rsidR="00D17B90" w:rsidRPr="005F70FB" w:rsidRDefault="00D17B90" w:rsidP="00D17B90">
            <w:pPr>
              <w:pStyle w:val="Text"/>
            </w:pPr>
            <w:r w:rsidRPr="005F70FB">
              <w:t>sa</w:t>
            </w:r>
          </w:p>
        </w:tc>
        <w:tc>
          <w:tcPr>
            <w:tcW w:w="696" w:type="dxa"/>
            <w:gridSpan w:val="4"/>
            <w:shd w:val="clear" w:color="auto" w:fill="auto"/>
          </w:tcPr>
          <w:p w14:paraId="1301EC31" w14:textId="77777777" w:rsidR="00D17B90" w:rsidRPr="005F70FB" w:rsidRDefault="00D17B90" w:rsidP="00D17B90">
            <w:pPr>
              <w:pStyle w:val="Text"/>
            </w:pPr>
            <w:r w:rsidRPr="005F70FB">
              <w:t>masak</w:t>
            </w:r>
          </w:p>
        </w:tc>
        <w:tc>
          <w:tcPr>
            <w:tcW w:w="1112" w:type="dxa"/>
            <w:gridSpan w:val="5"/>
            <w:shd w:val="clear" w:color="auto" w:fill="auto"/>
          </w:tcPr>
          <w:p w14:paraId="4BCECF98" w14:textId="77777777" w:rsidR="00D17B90" w:rsidRPr="005F70FB" w:rsidRDefault="00D17B90" w:rsidP="00D17B90">
            <w:pPr>
              <w:pStyle w:val="Text"/>
            </w:pPr>
            <w:r w:rsidRPr="005F70FB">
              <w:t>nasi</w:t>
            </w:r>
          </w:p>
        </w:tc>
        <w:tc>
          <w:tcPr>
            <w:tcW w:w="829" w:type="dxa"/>
            <w:gridSpan w:val="3"/>
            <w:shd w:val="clear" w:color="auto" w:fill="auto"/>
          </w:tcPr>
          <w:p w14:paraId="57FED21C" w14:textId="77777777" w:rsidR="00D17B90" w:rsidRPr="005F70FB" w:rsidRDefault="00D17B90" w:rsidP="00D17B90">
            <w:pPr>
              <w:pStyle w:val="Text"/>
            </w:pPr>
            <w:r w:rsidRPr="005F70FB">
              <w:t>pertama</w:t>
            </w:r>
          </w:p>
        </w:tc>
      </w:tr>
      <w:tr w:rsidR="00AC23C4" w:rsidRPr="005F70FB" w14:paraId="59027343" w14:textId="77777777" w:rsidTr="00AC23C4">
        <w:trPr>
          <w:gridAfter w:val="6"/>
          <w:wAfter w:w="2148" w:type="dxa"/>
        </w:trPr>
        <w:tc>
          <w:tcPr>
            <w:tcW w:w="709" w:type="dxa"/>
            <w:shd w:val="clear" w:color="auto" w:fill="auto"/>
          </w:tcPr>
          <w:p w14:paraId="5E825E7E" w14:textId="77777777" w:rsidR="00D17B90" w:rsidRPr="005F70FB" w:rsidRDefault="00D17B90" w:rsidP="00D17B90">
            <w:pPr>
              <w:pStyle w:val="GlossEng"/>
            </w:pPr>
          </w:p>
        </w:tc>
        <w:tc>
          <w:tcPr>
            <w:tcW w:w="529" w:type="dxa"/>
            <w:gridSpan w:val="2"/>
            <w:shd w:val="clear" w:color="auto" w:fill="auto"/>
          </w:tcPr>
          <w:p w14:paraId="4A6FF29F" w14:textId="77777777" w:rsidR="00D17B90" w:rsidRPr="005F70FB" w:rsidRDefault="00D17B90" w:rsidP="00D17B90">
            <w:pPr>
              <w:pStyle w:val="GlossEng"/>
            </w:pPr>
            <w:r w:rsidRPr="005F70FB">
              <w:t>next</w:t>
            </w:r>
          </w:p>
        </w:tc>
        <w:tc>
          <w:tcPr>
            <w:tcW w:w="489" w:type="dxa"/>
            <w:gridSpan w:val="2"/>
            <w:shd w:val="clear" w:color="auto" w:fill="auto"/>
          </w:tcPr>
          <w:p w14:paraId="43BB985A" w14:textId="77777777" w:rsidR="00D17B90" w:rsidRPr="005F70FB" w:rsidRDefault="00D17B90" w:rsidP="00D17B90">
            <w:pPr>
              <w:pStyle w:val="GlossEng"/>
            </w:pPr>
            <w:r w:rsidRPr="005F70FB">
              <w:rPr>
                <w:rStyle w:val="ChSmallCaps"/>
              </w:rPr>
              <w:t>1sg</w:t>
            </w:r>
          </w:p>
        </w:tc>
        <w:tc>
          <w:tcPr>
            <w:tcW w:w="696" w:type="dxa"/>
            <w:gridSpan w:val="4"/>
            <w:shd w:val="clear" w:color="auto" w:fill="auto"/>
          </w:tcPr>
          <w:p w14:paraId="0ED07F54" w14:textId="77777777" w:rsidR="00D17B90" w:rsidRPr="005F70FB" w:rsidRDefault="00D17B90" w:rsidP="00D17B90">
            <w:pPr>
              <w:pStyle w:val="GlossEng"/>
            </w:pPr>
            <w:r w:rsidRPr="005F70FB">
              <w:t>cook</w:t>
            </w:r>
          </w:p>
        </w:tc>
        <w:tc>
          <w:tcPr>
            <w:tcW w:w="1112" w:type="dxa"/>
            <w:gridSpan w:val="5"/>
            <w:shd w:val="clear" w:color="auto" w:fill="auto"/>
          </w:tcPr>
          <w:p w14:paraId="6FB169B1" w14:textId="77777777" w:rsidR="00D17B90" w:rsidRPr="005F70FB" w:rsidRDefault="00D17B90" w:rsidP="00D17B90">
            <w:pPr>
              <w:pStyle w:val="GlossEng"/>
            </w:pPr>
            <w:r w:rsidRPr="005F70FB">
              <w:t>cooked.rice</w:t>
            </w:r>
          </w:p>
        </w:tc>
        <w:tc>
          <w:tcPr>
            <w:tcW w:w="829" w:type="dxa"/>
            <w:gridSpan w:val="3"/>
            <w:shd w:val="clear" w:color="auto" w:fill="auto"/>
          </w:tcPr>
          <w:p w14:paraId="0430A3A4" w14:textId="77777777" w:rsidR="00D17B90" w:rsidRPr="005F70FB" w:rsidRDefault="00D17B90" w:rsidP="00D17B90">
            <w:pPr>
              <w:pStyle w:val="GlossEng"/>
            </w:pPr>
            <w:r w:rsidRPr="005F70FB">
              <w:t>first</w:t>
            </w:r>
          </w:p>
        </w:tc>
      </w:tr>
    </w:tbl>
    <w:p w14:paraId="4E0CC361" w14:textId="77777777" w:rsidR="00D17B90" w:rsidRPr="005F70FB" w:rsidRDefault="00D17B90" w:rsidP="00D17B90">
      <w:pPr>
        <w:pStyle w:val="FreeTranslEng"/>
      </w:pPr>
      <w:r w:rsidRPr="005F70FB">
        <w:t>my sister-in-law</w:t>
      </w:r>
      <w:r w:rsidRPr="005F70FB">
        <w:rPr>
          <w:rStyle w:val="FootnoteReference"/>
        </w:rPr>
        <w:footnoteReference w:id="259"/>
      </w:r>
      <w:r w:rsidRPr="005F70FB">
        <w:t xml:space="preserve"> and the others from Tarfia, my sister-in-law, what</w:t>
      </w:r>
      <w:r w:rsidR="00F656BD" w:rsidRPr="005F70FB">
        <w:t>-is-it</w:t>
      </w:r>
      <w:r w:rsidRPr="005F70FB">
        <w:t>, their uncle bought [Is], well, then I cooked the first meal</w:t>
      </w:r>
    </w:p>
    <w:tbl>
      <w:tblPr>
        <w:tblW w:w="0" w:type="auto"/>
        <w:tblCellMar>
          <w:left w:w="42" w:type="dxa"/>
          <w:right w:w="42" w:type="dxa"/>
        </w:tblCellMar>
        <w:tblLook w:val="01E0" w:firstRow="1" w:lastRow="1" w:firstColumn="1" w:lastColumn="1" w:noHBand="0" w:noVBand="0"/>
      </w:tblPr>
      <w:tblGrid>
        <w:gridCol w:w="709"/>
        <w:gridCol w:w="451"/>
        <w:gridCol w:w="868"/>
        <w:gridCol w:w="551"/>
      </w:tblGrid>
      <w:tr w:rsidR="00D17B90" w:rsidRPr="005F70FB" w14:paraId="4D16A15F" w14:textId="77777777" w:rsidTr="00AC23C4">
        <w:tc>
          <w:tcPr>
            <w:tcW w:w="709" w:type="dxa"/>
            <w:shd w:val="clear" w:color="auto" w:fill="auto"/>
          </w:tcPr>
          <w:p w14:paraId="5AB04B9C" w14:textId="77777777" w:rsidR="00D17B90" w:rsidRPr="005F70FB" w:rsidRDefault="00D17B90" w:rsidP="00D17B90">
            <w:pPr>
              <w:pStyle w:val="O0Nwnext"/>
            </w:pPr>
            <w:r w:rsidRPr="005F70FB">
              <w:t>0059</w:t>
            </w:r>
          </w:p>
        </w:tc>
        <w:tc>
          <w:tcPr>
            <w:tcW w:w="451" w:type="dxa"/>
            <w:shd w:val="clear" w:color="auto" w:fill="auto"/>
          </w:tcPr>
          <w:p w14:paraId="385184AD" w14:textId="77777777" w:rsidR="00D17B90" w:rsidRPr="005F70FB" w:rsidRDefault="00D17B90" w:rsidP="00D17B90">
            <w:pPr>
              <w:pStyle w:val="Text"/>
            </w:pPr>
            <w:r w:rsidRPr="005F70FB">
              <w:t>Ida:</w:t>
            </w:r>
          </w:p>
        </w:tc>
        <w:tc>
          <w:tcPr>
            <w:tcW w:w="868" w:type="dxa"/>
            <w:shd w:val="clear" w:color="auto" w:fill="auto"/>
          </w:tcPr>
          <w:p w14:paraId="2A5BB4FE" w14:textId="77777777" w:rsidR="00D17B90" w:rsidRPr="005F70FB" w:rsidRDefault="00D17B90" w:rsidP="00D17B90">
            <w:pPr>
              <w:pStyle w:val="Text"/>
            </w:pPr>
            <w:r w:rsidRPr="005F70FB">
              <w:t>baru</w:t>
            </w:r>
          </w:p>
        </w:tc>
        <w:tc>
          <w:tcPr>
            <w:tcW w:w="551" w:type="dxa"/>
            <w:shd w:val="clear" w:color="auto" w:fill="auto"/>
          </w:tcPr>
          <w:p w14:paraId="1B3B4D71" w14:textId="77777777" w:rsidR="00D17B90" w:rsidRPr="005F70FB" w:rsidRDefault="00D17B90" w:rsidP="00D17B90">
            <w:pPr>
              <w:pStyle w:val="Text"/>
            </w:pPr>
            <w:r w:rsidRPr="005F70FB">
              <w:t>[Is]?</w:t>
            </w:r>
          </w:p>
        </w:tc>
      </w:tr>
      <w:tr w:rsidR="00D17B90" w:rsidRPr="005F70FB" w14:paraId="4FB1E194" w14:textId="77777777" w:rsidTr="00AC23C4">
        <w:tc>
          <w:tcPr>
            <w:tcW w:w="709" w:type="dxa"/>
            <w:shd w:val="clear" w:color="auto" w:fill="auto"/>
          </w:tcPr>
          <w:p w14:paraId="783991A0" w14:textId="77777777" w:rsidR="00D17B90" w:rsidRPr="005F70FB" w:rsidRDefault="00D17B90" w:rsidP="00D17B90">
            <w:pPr>
              <w:pStyle w:val="GlossEng"/>
            </w:pPr>
          </w:p>
        </w:tc>
        <w:tc>
          <w:tcPr>
            <w:tcW w:w="451" w:type="dxa"/>
            <w:shd w:val="clear" w:color="auto" w:fill="auto"/>
          </w:tcPr>
          <w:p w14:paraId="53949857" w14:textId="77777777" w:rsidR="00D17B90" w:rsidRPr="005F70FB" w:rsidRDefault="00D17B90" w:rsidP="00D17B90">
            <w:pPr>
              <w:pStyle w:val="GlossEng"/>
            </w:pPr>
          </w:p>
        </w:tc>
        <w:tc>
          <w:tcPr>
            <w:tcW w:w="868" w:type="dxa"/>
            <w:shd w:val="clear" w:color="auto" w:fill="auto"/>
          </w:tcPr>
          <w:p w14:paraId="06A52D22" w14:textId="77777777" w:rsidR="00D17B90" w:rsidRPr="005F70FB" w:rsidRDefault="00D17B90" w:rsidP="00D17B90">
            <w:pPr>
              <w:pStyle w:val="GlossEng"/>
            </w:pPr>
            <w:r w:rsidRPr="005F70FB">
              <w:t>and.then</w:t>
            </w:r>
          </w:p>
        </w:tc>
        <w:tc>
          <w:tcPr>
            <w:tcW w:w="551" w:type="dxa"/>
            <w:shd w:val="clear" w:color="auto" w:fill="auto"/>
          </w:tcPr>
          <w:p w14:paraId="09C11792" w14:textId="77777777" w:rsidR="00D17B90" w:rsidRPr="005F70FB" w:rsidRDefault="00D17B90" w:rsidP="00D17B90">
            <w:pPr>
              <w:pStyle w:val="GlossEng"/>
            </w:pPr>
          </w:p>
        </w:tc>
      </w:tr>
    </w:tbl>
    <w:p w14:paraId="7627C4AD" w14:textId="77777777" w:rsidR="00D17B90" w:rsidRPr="005F70FB" w:rsidRDefault="00D17B90" w:rsidP="00D17B90">
      <w:pPr>
        <w:pStyle w:val="FreeTranslEng"/>
      </w:pPr>
      <w:r w:rsidRPr="005F70FB">
        <w:t>Ida: and then [Is]?</w:t>
      </w:r>
    </w:p>
    <w:tbl>
      <w:tblPr>
        <w:tblW w:w="6817" w:type="dxa"/>
        <w:tblCellMar>
          <w:left w:w="42" w:type="dxa"/>
          <w:right w:w="42" w:type="dxa"/>
        </w:tblCellMar>
        <w:tblLook w:val="01E0" w:firstRow="1" w:lastRow="1" w:firstColumn="1" w:lastColumn="1" w:noHBand="0" w:noVBand="0"/>
      </w:tblPr>
      <w:tblGrid>
        <w:gridCol w:w="706"/>
        <w:gridCol w:w="793"/>
        <w:gridCol w:w="241"/>
        <w:gridCol w:w="150"/>
        <w:gridCol w:w="339"/>
        <w:gridCol w:w="223"/>
        <w:gridCol w:w="306"/>
        <w:gridCol w:w="37"/>
        <w:gridCol w:w="54"/>
        <w:gridCol w:w="375"/>
        <w:gridCol w:w="372"/>
        <w:gridCol w:w="570"/>
        <w:gridCol w:w="220"/>
        <w:gridCol w:w="177"/>
        <w:gridCol w:w="312"/>
        <w:gridCol w:w="208"/>
        <w:gridCol w:w="529"/>
        <w:gridCol w:w="521"/>
        <w:gridCol w:w="25"/>
        <w:gridCol w:w="659"/>
      </w:tblGrid>
      <w:tr w:rsidR="00AC23C4" w:rsidRPr="005F70FB" w14:paraId="33CC91CA" w14:textId="77777777" w:rsidTr="00AC23C4">
        <w:tc>
          <w:tcPr>
            <w:tcW w:w="709" w:type="dxa"/>
            <w:shd w:val="clear" w:color="auto" w:fill="auto"/>
          </w:tcPr>
          <w:p w14:paraId="6EB11FD9" w14:textId="77777777" w:rsidR="00D17B90" w:rsidRPr="005F70FB" w:rsidRDefault="00D17B90" w:rsidP="00D17B90">
            <w:pPr>
              <w:pStyle w:val="O0Nwnext"/>
            </w:pPr>
          </w:p>
        </w:tc>
        <w:tc>
          <w:tcPr>
            <w:tcW w:w="793" w:type="dxa"/>
            <w:shd w:val="clear" w:color="auto" w:fill="auto"/>
          </w:tcPr>
          <w:p w14:paraId="1C1FC38B" w14:textId="77777777" w:rsidR="00D17B90" w:rsidRPr="005F70FB" w:rsidRDefault="00D17B90" w:rsidP="00D17B90">
            <w:pPr>
              <w:pStyle w:val="Text"/>
            </w:pPr>
            <w:r w:rsidRPr="005F70FB">
              <w:t>Natalia:</w:t>
            </w:r>
          </w:p>
        </w:tc>
        <w:tc>
          <w:tcPr>
            <w:tcW w:w="953" w:type="dxa"/>
            <w:gridSpan w:val="4"/>
            <w:shd w:val="clear" w:color="auto" w:fill="auto"/>
          </w:tcPr>
          <w:p w14:paraId="099D5AC8" w14:textId="77777777" w:rsidR="00D17B90" w:rsidRPr="005F70FB" w:rsidRDefault="00D17B90" w:rsidP="00D17B90">
            <w:pPr>
              <w:pStyle w:val="Text"/>
            </w:pPr>
            <w:r w:rsidRPr="005F70FB">
              <w:t>mama-tua</w:t>
            </w:r>
          </w:p>
        </w:tc>
        <w:tc>
          <w:tcPr>
            <w:tcW w:w="397" w:type="dxa"/>
            <w:gridSpan w:val="3"/>
            <w:shd w:val="clear" w:color="auto" w:fill="auto"/>
          </w:tcPr>
          <w:p w14:paraId="74B04F5E" w14:textId="77777777" w:rsidR="00D17B90" w:rsidRPr="005F70FB" w:rsidRDefault="00D17B90" w:rsidP="00D17B90">
            <w:pPr>
              <w:pStyle w:val="Text"/>
            </w:pPr>
            <w:r w:rsidRPr="005F70FB">
              <w:t>de,</w:t>
            </w:r>
          </w:p>
        </w:tc>
        <w:tc>
          <w:tcPr>
            <w:tcW w:w="375" w:type="dxa"/>
            <w:shd w:val="clear" w:color="auto" w:fill="auto"/>
          </w:tcPr>
          <w:p w14:paraId="2AE1C981" w14:textId="77777777" w:rsidR="00D17B90" w:rsidRPr="005F70FB" w:rsidRDefault="00D17B90" w:rsidP="00D17B90">
            <w:pPr>
              <w:pStyle w:val="Text"/>
            </w:pPr>
            <w:r w:rsidRPr="005F70FB">
              <w:t>e,</w:t>
            </w:r>
          </w:p>
        </w:tc>
        <w:tc>
          <w:tcPr>
            <w:tcW w:w="942" w:type="dxa"/>
            <w:gridSpan w:val="2"/>
            <w:shd w:val="clear" w:color="auto" w:fill="auto"/>
          </w:tcPr>
          <w:p w14:paraId="32FC132F" w14:textId="77777777" w:rsidR="00D17B90" w:rsidRPr="005F70FB" w:rsidRDefault="00D17B90" w:rsidP="00D17B90">
            <w:pPr>
              <w:pStyle w:val="Text"/>
            </w:pPr>
            <w:r w:rsidRPr="005F70FB">
              <w:t>kemaring</w:t>
            </w:r>
          </w:p>
        </w:tc>
        <w:tc>
          <w:tcPr>
            <w:tcW w:w="397" w:type="dxa"/>
            <w:gridSpan w:val="2"/>
            <w:shd w:val="clear" w:color="auto" w:fill="auto"/>
          </w:tcPr>
          <w:p w14:paraId="0B78CA32" w14:textId="77777777" w:rsidR="00D17B90" w:rsidRPr="005F70FB" w:rsidRDefault="00D17B90" w:rsidP="00D17B90">
            <w:pPr>
              <w:pStyle w:val="Text"/>
            </w:pPr>
            <w:r w:rsidRPr="005F70FB">
              <w:t>dia</w:t>
            </w:r>
          </w:p>
        </w:tc>
        <w:tc>
          <w:tcPr>
            <w:tcW w:w="520" w:type="dxa"/>
            <w:gridSpan w:val="2"/>
            <w:shd w:val="clear" w:color="auto" w:fill="auto"/>
          </w:tcPr>
          <w:p w14:paraId="33F184A8" w14:textId="77777777" w:rsidR="00D17B90" w:rsidRPr="005F70FB" w:rsidRDefault="00D17B90" w:rsidP="00D17B90">
            <w:pPr>
              <w:pStyle w:val="Text"/>
            </w:pPr>
            <w:r w:rsidRPr="005F70FB">
              <w:t>kas</w:t>
            </w:r>
          </w:p>
        </w:tc>
        <w:tc>
          <w:tcPr>
            <w:tcW w:w="529" w:type="dxa"/>
            <w:shd w:val="clear" w:color="auto" w:fill="auto"/>
          </w:tcPr>
          <w:p w14:paraId="537AE61D" w14:textId="77777777" w:rsidR="00D17B90" w:rsidRPr="005F70FB" w:rsidRDefault="00D17B90" w:rsidP="00D17B90">
            <w:pPr>
              <w:pStyle w:val="Text"/>
            </w:pPr>
            <w:r w:rsidRPr="005F70FB">
              <w:t>taw</w:t>
            </w:r>
          </w:p>
        </w:tc>
        <w:tc>
          <w:tcPr>
            <w:tcW w:w="521" w:type="dxa"/>
            <w:shd w:val="clear" w:color="auto" w:fill="auto"/>
          </w:tcPr>
          <w:p w14:paraId="2CDAD282" w14:textId="77777777" w:rsidR="00D17B90" w:rsidRPr="005F70FB" w:rsidRDefault="00D17B90" w:rsidP="00D17B90">
            <w:pPr>
              <w:pStyle w:val="Text"/>
            </w:pPr>
            <w:r w:rsidRPr="005F70FB">
              <w:t>saya</w:t>
            </w:r>
          </w:p>
        </w:tc>
        <w:tc>
          <w:tcPr>
            <w:tcW w:w="681" w:type="dxa"/>
            <w:gridSpan w:val="2"/>
            <w:shd w:val="clear" w:color="auto" w:fill="auto"/>
          </w:tcPr>
          <w:p w14:paraId="61CA9540" w14:textId="77777777" w:rsidR="00D17B90" w:rsidRPr="005F70FB" w:rsidRDefault="00D17B90" w:rsidP="00D17B90">
            <w:pPr>
              <w:pStyle w:val="Text"/>
            </w:pPr>
            <w:r w:rsidRPr="005F70FB">
              <w:t>ni,</w:t>
            </w:r>
          </w:p>
        </w:tc>
      </w:tr>
      <w:tr w:rsidR="00AC23C4" w:rsidRPr="005F70FB" w14:paraId="2B989B6D" w14:textId="77777777" w:rsidTr="00AC23C4">
        <w:tc>
          <w:tcPr>
            <w:tcW w:w="709" w:type="dxa"/>
            <w:shd w:val="clear" w:color="auto" w:fill="auto"/>
          </w:tcPr>
          <w:p w14:paraId="4A01CE8B" w14:textId="77777777" w:rsidR="00D17B90" w:rsidRPr="005F70FB" w:rsidRDefault="00D17B90" w:rsidP="00D17B90">
            <w:pPr>
              <w:pStyle w:val="GlossEng2ptafter"/>
            </w:pPr>
          </w:p>
        </w:tc>
        <w:tc>
          <w:tcPr>
            <w:tcW w:w="793" w:type="dxa"/>
            <w:shd w:val="clear" w:color="auto" w:fill="auto"/>
          </w:tcPr>
          <w:p w14:paraId="425D945F" w14:textId="77777777" w:rsidR="00D17B90" w:rsidRPr="005F70FB" w:rsidRDefault="00D17B90" w:rsidP="00D17B90">
            <w:pPr>
              <w:pStyle w:val="GlossEng2ptafter"/>
            </w:pPr>
          </w:p>
        </w:tc>
        <w:tc>
          <w:tcPr>
            <w:tcW w:w="953" w:type="dxa"/>
            <w:gridSpan w:val="4"/>
            <w:shd w:val="clear" w:color="auto" w:fill="auto"/>
          </w:tcPr>
          <w:p w14:paraId="1B11CD3E" w14:textId="77777777" w:rsidR="00D17B90" w:rsidRPr="005F70FB" w:rsidRDefault="00D17B90" w:rsidP="00D17B90">
            <w:pPr>
              <w:pStyle w:val="GlossEng2ptafter"/>
            </w:pPr>
            <w:r w:rsidRPr="005F70FB">
              <w:t>aunt</w:t>
            </w:r>
          </w:p>
        </w:tc>
        <w:tc>
          <w:tcPr>
            <w:tcW w:w="397" w:type="dxa"/>
            <w:gridSpan w:val="3"/>
            <w:shd w:val="clear" w:color="auto" w:fill="auto"/>
          </w:tcPr>
          <w:p w14:paraId="14FB7701" w14:textId="77777777" w:rsidR="00D17B90" w:rsidRPr="005F70FB" w:rsidRDefault="00D17B90" w:rsidP="00D17B90">
            <w:pPr>
              <w:pStyle w:val="GlossEng2ptafter"/>
            </w:pPr>
            <w:r w:rsidRPr="005F70FB">
              <w:rPr>
                <w:rStyle w:val="ChSmallCaps"/>
              </w:rPr>
              <w:t>3sg</w:t>
            </w:r>
          </w:p>
        </w:tc>
        <w:tc>
          <w:tcPr>
            <w:tcW w:w="375" w:type="dxa"/>
            <w:shd w:val="clear" w:color="auto" w:fill="auto"/>
          </w:tcPr>
          <w:p w14:paraId="0E110CAD" w14:textId="77777777" w:rsidR="00D17B90" w:rsidRPr="005F70FB" w:rsidRDefault="00D17B90" w:rsidP="00D17B90">
            <w:pPr>
              <w:pStyle w:val="GlossEng2ptafter"/>
            </w:pPr>
            <w:r w:rsidRPr="005F70FB">
              <w:t>uh</w:t>
            </w:r>
          </w:p>
        </w:tc>
        <w:tc>
          <w:tcPr>
            <w:tcW w:w="942" w:type="dxa"/>
            <w:gridSpan w:val="2"/>
            <w:shd w:val="clear" w:color="auto" w:fill="auto"/>
          </w:tcPr>
          <w:p w14:paraId="3F1FFBE0" w14:textId="77777777" w:rsidR="00D17B90" w:rsidRPr="005F70FB" w:rsidRDefault="00D17B90" w:rsidP="00D17B90">
            <w:pPr>
              <w:pStyle w:val="GlossEng2ptafter"/>
            </w:pPr>
            <w:r w:rsidRPr="005F70FB">
              <w:t>yesterday</w:t>
            </w:r>
          </w:p>
        </w:tc>
        <w:tc>
          <w:tcPr>
            <w:tcW w:w="397" w:type="dxa"/>
            <w:gridSpan w:val="2"/>
            <w:shd w:val="clear" w:color="auto" w:fill="auto"/>
          </w:tcPr>
          <w:p w14:paraId="490E8E9A" w14:textId="77777777" w:rsidR="00D17B90" w:rsidRPr="005F70FB" w:rsidRDefault="00D17B90" w:rsidP="00D17B90">
            <w:pPr>
              <w:pStyle w:val="GlossEng2ptafter"/>
            </w:pPr>
            <w:r w:rsidRPr="005F70FB">
              <w:rPr>
                <w:rStyle w:val="ChSmallCaps"/>
              </w:rPr>
              <w:t>3sg</w:t>
            </w:r>
          </w:p>
        </w:tc>
        <w:tc>
          <w:tcPr>
            <w:tcW w:w="520" w:type="dxa"/>
            <w:gridSpan w:val="2"/>
            <w:shd w:val="clear" w:color="auto" w:fill="auto"/>
          </w:tcPr>
          <w:p w14:paraId="4E8175B2" w14:textId="77777777" w:rsidR="00D17B90" w:rsidRPr="005F70FB" w:rsidRDefault="00D17B90" w:rsidP="00D17B90">
            <w:pPr>
              <w:pStyle w:val="GlossEng2ptafter"/>
            </w:pPr>
            <w:r w:rsidRPr="005F70FB">
              <w:t>give</w:t>
            </w:r>
          </w:p>
        </w:tc>
        <w:tc>
          <w:tcPr>
            <w:tcW w:w="529" w:type="dxa"/>
            <w:shd w:val="clear" w:color="auto" w:fill="auto"/>
          </w:tcPr>
          <w:p w14:paraId="578D2001" w14:textId="77777777" w:rsidR="00D17B90" w:rsidRPr="005F70FB" w:rsidRDefault="00D17B90" w:rsidP="00D17B90">
            <w:pPr>
              <w:pStyle w:val="GlossEng2ptafter"/>
            </w:pPr>
            <w:r w:rsidRPr="005F70FB">
              <w:t>know</w:t>
            </w:r>
          </w:p>
        </w:tc>
        <w:tc>
          <w:tcPr>
            <w:tcW w:w="521" w:type="dxa"/>
            <w:shd w:val="clear" w:color="auto" w:fill="auto"/>
          </w:tcPr>
          <w:p w14:paraId="5C11A73F" w14:textId="77777777" w:rsidR="00D17B90" w:rsidRPr="005F70FB" w:rsidRDefault="00D17B90" w:rsidP="00D17B90">
            <w:pPr>
              <w:pStyle w:val="GlossEng2ptafter"/>
            </w:pPr>
            <w:r w:rsidRPr="005F70FB">
              <w:rPr>
                <w:rStyle w:val="ChSmallCaps"/>
              </w:rPr>
              <w:t>1sg</w:t>
            </w:r>
          </w:p>
        </w:tc>
        <w:tc>
          <w:tcPr>
            <w:tcW w:w="681" w:type="dxa"/>
            <w:gridSpan w:val="2"/>
            <w:shd w:val="clear" w:color="auto" w:fill="auto"/>
          </w:tcPr>
          <w:p w14:paraId="2C49F068" w14:textId="77777777" w:rsidR="00D17B90" w:rsidRPr="005F70FB" w:rsidRDefault="00D17B90" w:rsidP="00D17B90">
            <w:pPr>
              <w:pStyle w:val="GlossEng2ptafter"/>
            </w:pPr>
            <w:r w:rsidRPr="005F70FB">
              <w:rPr>
                <w:rStyle w:val="ChSmallCaps"/>
              </w:rPr>
              <w:t>d.prox</w:t>
            </w:r>
          </w:p>
        </w:tc>
      </w:tr>
      <w:tr w:rsidR="00AC23C4" w:rsidRPr="005F70FB" w14:paraId="79ED37B4" w14:textId="77777777" w:rsidTr="00AC23C4">
        <w:trPr>
          <w:gridAfter w:val="1"/>
          <w:wAfter w:w="659" w:type="dxa"/>
        </w:trPr>
        <w:tc>
          <w:tcPr>
            <w:tcW w:w="709" w:type="dxa"/>
            <w:shd w:val="clear" w:color="auto" w:fill="auto"/>
          </w:tcPr>
          <w:p w14:paraId="188F6FAE" w14:textId="77777777" w:rsidR="00D17B90" w:rsidRPr="005F70FB" w:rsidRDefault="00D17B90" w:rsidP="00D17B90">
            <w:pPr>
              <w:pStyle w:val="O0Nwnext"/>
            </w:pPr>
          </w:p>
        </w:tc>
        <w:tc>
          <w:tcPr>
            <w:tcW w:w="1034" w:type="dxa"/>
            <w:gridSpan w:val="2"/>
            <w:shd w:val="clear" w:color="auto" w:fill="auto"/>
          </w:tcPr>
          <w:p w14:paraId="51BC19D6" w14:textId="77777777" w:rsidR="00D17B90" w:rsidRPr="005F70FB" w:rsidRDefault="00D17B90" w:rsidP="00D17B90">
            <w:pPr>
              <w:pStyle w:val="Text"/>
            </w:pPr>
            <w:r w:rsidRPr="005F70FB">
              <w:t>mama-tua,</w:t>
            </w:r>
          </w:p>
        </w:tc>
        <w:tc>
          <w:tcPr>
            <w:tcW w:w="489" w:type="dxa"/>
            <w:gridSpan w:val="2"/>
            <w:shd w:val="clear" w:color="auto" w:fill="auto"/>
          </w:tcPr>
          <w:p w14:paraId="3838065A" w14:textId="77777777" w:rsidR="00D17B90" w:rsidRPr="005F70FB" w:rsidRDefault="00D17B90" w:rsidP="00D17B90">
            <w:pPr>
              <w:pStyle w:val="Text"/>
            </w:pPr>
            <w:r w:rsidRPr="005F70FB">
              <w:t>sa</w:t>
            </w:r>
          </w:p>
        </w:tc>
        <w:tc>
          <w:tcPr>
            <w:tcW w:w="566" w:type="dxa"/>
            <w:gridSpan w:val="3"/>
            <w:shd w:val="clear" w:color="auto" w:fill="auto"/>
          </w:tcPr>
          <w:p w14:paraId="58587BD7" w14:textId="77777777" w:rsidR="00D17B90" w:rsidRPr="005F70FB" w:rsidRDefault="00D17B90" w:rsidP="00D17B90">
            <w:pPr>
              <w:pStyle w:val="Text"/>
            </w:pPr>
            <w:r w:rsidRPr="005F70FB">
              <w:t>masi</w:t>
            </w:r>
          </w:p>
        </w:tc>
        <w:tc>
          <w:tcPr>
            <w:tcW w:w="801" w:type="dxa"/>
            <w:gridSpan w:val="3"/>
            <w:shd w:val="clear" w:color="auto" w:fill="auto"/>
          </w:tcPr>
          <w:p w14:paraId="5593DC71" w14:textId="77777777" w:rsidR="00D17B90" w:rsidRPr="005F70FB" w:rsidRDefault="00D17B90" w:rsidP="00D17B90">
            <w:pPr>
              <w:pStyle w:val="Text"/>
            </w:pPr>
            <w:r w:rsidRPr="005F70FB">
              <w:t>sibuk,</w:t>
            </w:r>
          </w:p>
        </w:tc>
        <w:tc>
          <w:tcPr>
            <w:tcW w:w="790" w:type="dxa"/>
            <w:gridSpan w:val="2"/>
            <w:shd w:val="clear" w:color="auto" w:fill="auto"/>
          </w:tcPr>
          <w:p w14:paraId="247CC620" w14:textId="77777777" w:rsidR="00D17B90" w:rsidRPr="005F70FB" w:rsidRDefault="00D17B90" w:rsidP="00D17B90">
            <w:pPr>
              <w:pStyle w:val="Text"/>
            </w:pPr>
            <w:r w:rsidRPr="005F70FB">
              <w:t>tunggu,</w:t>
            </w:r>
          </w:p>
        </w:tc>
        <w:tc>
          <w:tcPr>
            <w:tcW w:w="489" w:type="dxa"/>
            <w:gridSpan w:val="2"/>
            <w:shd w:val="clear" w:color="auto" w:fill="auto"/>
          </w:tcPr>
          <w:p w14:paraId="61C982C1" w14:textId="77777777" w:rsidR="00D17B90" w:rsidRPr="005F70FB" w:rsidRDefault="00D17B90" w:rsidP="00D17B90">
            <w:pPr>
              <w:pStyle w:val="Text"/>
            </w:pPr>
            <w:r w:rsidRPr="005F70FB">
              <w:t>sa</w:t>
            </w:r>
          </w:p>
        </w:tc>
        <w:tc>
          <w:tcPr>
            <w:tcW w:w="734" w:type="dxa"/>
            <w:gridSpan w:val="2"/>
            <w:shd w:val="clear" w:color="auto" w:fill="auto"/>
          </w:tcPr>
          <w:p w14:paraId="0AAA0ABF" w14:textId="77777777" w:rsidR="00D17B90" w:rsidRPr="005F70FB" w:rsidRDefault="00D17B90" w:rsidP="00D17B90">
            <w:pPr>
              <w:pStyle w:val="Text"/>
            </w:pPr>
            <w:r w:rsidRPr="005F70FB">
              <w:t>blum</w:t>
            </w:r>
          </w:p>
        </w:tc>
        <w:tc>
          <w:tcPr>
            <w:tcW w:w="546" w:type="dxa"/>
            <w:gridSpan w:val="2"/>
            <w:shd w:val="clear" w:color="auto" w:fill="auto"/>
          </w:tcPr>
          <w:p w14:paraId="386AF2B1" w14:textId="77777777" w:rsidR="00D17B90" w:rsidRPr="005F70FB" w:rsidRDefault="00D17B90" w:rsidP="00D17B90">
            <w:pPr>
              <w:pStyle w:val="Text"/>
            </w:pPr>
            <w:r w:rsidRPr="005F70FB">
              <w:t>pigi,</w:t>
            </w:r>
          </w:p>
        </w:tc>
      </w:tr>
      <w:tr w:rsidR="00AC23C4" w:rsidRPr="005F70FB" w14:paraId="35ABA84C" w14:textId="77777777" w:rsidTr="00AC23C4">
        <w:trPr>
          <w:gridAfter w:val="1"/>
          <w:wAfter w:w="659" w:type="dxa"/>
        </w:trPr>
        <w:tc>
          <w:tcPr>
            <w:tcW w:w="709" w:type="dxa"/>
            <w:shd w:val="clear" w:color="auto" w:fill="auto"/>
          </w:tcPr>
          <w:p w14:paraId="1C7EF891" w14:textId="77777777" w:rsidR="00D17B90" w:rsidRPr="005F70FB" w:rsidRDefault="00D17B90" w:rsidP="00D17B90">
            <w:pPr>
              <w:pStyle w:val="GlossEng2ptafter"/>
            </w:pPr>
          </w:p>
        </w:tc>
        <w:tc>
          <w:tcPr>
            <w:tcW w:w="1034" w:type="dxa"/>
            <w:gridSpan w:val="2"/>
            <w:shd w:val="clear" w:color="auto" w:fill="auto"/>
          </w:tcPr>
          <w:p w14:paraId="4E129609" w14:textId="77777777" w:rsidR="00D17B90" w:rsidRPr="005F70FB" w:rsidRDefault="00D17B90" w:rsidP="00D17B90">
            <w:pPr>
              <w:pStyle w:val="GlossEng2ptafter"/>
            </w:pPr>
            <w:r w:rsidRPr="005F70FB">
              <w:t>aunt</w:t>
            </w:r>
          </w:p>
        </w:tc>
        <w:tc>
          <w:tcPr>
            <w:tcW w:w="489" w:type="dxa"/>
            <w:gridSpan w:val="2"/>
            <w:shd w:val="clear" w:color="auto" w:fill="auto"/>
          </w:tcPr>
          <w:p w14:paraId="3A12BC6C" w14:textId="77777777" w:rsidR="00D17B90" w:rsidRPr="005F70FB" w:rsidRDefault="00D17B90" w:rsidP="00D17B90">
            <w:pPr>
              <w:pStyle w:val="GlossEng2ptafter"/>
            </w:pPr>
            <w:r w:rsidRPr="005F70FB">
              <w:rPr>
                <w:rStyle w:val="ChSmallCaps"/>
              </w:rPr>
              <w:t>1sg</w:t>
            </w:r>
          </w:p>
        </w:tc>
        <w:tc>
          <w:tcPr>
            <w:tcW w:w="566" w:type="dxa"/>
            <w:gridSpan w:val="3"/>
            <w:shd w:val="clear" w:color="auto" w:fill="auto"/>
          </w:tcPr>
          <w:p w14:paraId="7BD35D50" w14:textId="77777777" w:rsidR="00D17B90" w:rsidRPr="005F70FB" w:rsidRDefault="00D17B90" w:rsidP="00D17B90">
            <w:pPr>
              <w:pStyle w:val="GlossEng2ptafter"/>
            </w:pPr>
            <w:r w:rsidRPr="005F70FB">
              <w:t>still</w:t>
            </w:r>
          </w:p>
        </w:tc>
        <w:tc>
          <w:tcPr>
            <w:tcW w:w="801" w:type="dxa"/>
            <w:gridSpan w:val="3"/>
            <w:shd w:val="clear" w:color="auto" w:fill="auto"/>
          </w:tcPr>
          <w:p w14:paraId="76AFBD58" w14:textId="77777777" w:rsidR="00D17B90" w:rsidRPr="005F70FB" w:rsidRDefault="00D17B90" w:rsidP="00D17B90">
            <w:pPr>
              <w:pStyle w:val="GlossEng2ptafter"/>
            </w:pPr>
            <w:r w:rsidRPr="005F70FB">
              <w:t>be.busy</w:t>
            </w:r>
          </w:p>
        </w:tc>
        <w:tc>
          <w:tcPr>
            <w:tcW w:w="790" w:type="dxa"/>
            <w:gridSpan w:val="2"/>
            <w:shd w:val="clear" w:color="auto" w:fill="auto"/>
          </w:tcPr>
          <w:p w14:paraId="4EFFDFC4" w14:textId="77777777" w:rsidR="00D17B90" w:rsidRPr="005F70FB" w:rsidRDefault="00D17B90" w:rsidP="00D17B90">
            <w:pPr>
              <w:pStyle w:val="GlossEng2ptafter"/>
            </w:pPr>
            <w:r w:rsidRPr="005F70FB">
              <w:t>wait</w:t>
            </w:r>
          </w:p>
        </w:tc>
        <w:tc>
          <w:tcPr>
            <w:tcW w:w="489" w:type="dxa"/>
            <w:gridSpan w:val="2"/>
            <w:shd w:val="clear" w:color="auto" w:fill="auto"/>
          </w:tcPr>
          <w:p w14:paraId="4938335A" w14:textId="77777777" w:rsidR="00D17B90" w:rsidRPr="005F70FB" w:rsidRDefault="00D17B90" w:rsidP="00D17B90">
            <w:pPr>
              <w:pStyle w:val="GlossEng2ptafter"/>
            </w:pPr>
            <w:r w:rsidRPr="005F70FB">
              <w:rPr>
                <w:rStyle w:val="ChSmallCaps"/>
              </w:rPr>
              <w:t>1sg</w:t>
            </w:r>
          </w:p>
        </w:tc>
        <w:tc>
          <w:tcPr>
            <w:tcW w:w="734" w:type="dxa"/>
            <w:gridSpan w:val="2"/>
            <w:shd w:val="clear" w:color="auto" w:fill="auto"/>
          </w:tcPr>
          <w:p w14:paraId="0C16D2AC" w14:textId="77777777" w:rsidR="00D17B90" w:rsidRPr="005F70FB" w:rsidRDefault="00D17B90" w:rsidP="00D17B90">
            <w:pPr>
              <w:pStyle w:val="GlossEng2ptafter"/>
            </w:pPr>
            <w:r w:rsidRPr="005F70FB">
              <w:t>not.yet</w:t>
            </w:r>
          </w:p>
        </w:tc>
        <w:tc>
          <w:tcPr>
            <w:tcW w:w="546" w:type="dxa"/>
            <w:gridSpan w:val="2"/>
            <w:shd w:val="clear" w:color="auto" w:fill="auto"/>
          </w:tcPr>
          <w:p w14:paraId="629CD531" w14:textId="77777777" w:rsidR="00D17B90" w:rsidRPr="005F70FB" w:rsidRDefault="00D17B90" w:rsidP="00D17B90">
            <w:pPr>
              <w:pStyle w:val="GlossEng2ptafter"/>
            </w:pPr>
            <w:r w:rsidRPr="005F70FB">
              <w:t>go</w:t>
            </w:r>
          </w:p>
        </w:tc>
      </w:tr>
      <w:tr w:rsidR="00D17B90" w:rsidRPr="005F70FB" w14:paraId="7B7A243A" w14:textId="77777777" w:rsidTr="00AC23C4">
        <w:trPr>
          <w:gridAfter w:val="13"/>
          <w:wAfter w:w="4059" w:type="dxa"/>
        </w:trPr>
        <w:tc>
          <w:tcPr>
            <w:tcW w:w="709" w:type="dxa"/>
            <w:shd w:val="clear" w:color="auto" w:fill="auto"/>
          </w:tcPr>
          <w:p w14:paraId="156429E1" w14:textId="77777777" w:rsidR="00D17B90" w:rsidRPr="005F70FB" w:rsidRDefault="00D17B90" w:rsidP="00D17B90">
            <w:pPr>
              <w:pStyle w:val="O0Nwnext"/>
            </w:pPr>
          </w:p>
        </w:tc>
        <w:tc>
          <w:tcPr>
            <w:tcW w:w="1184" w:type="dxa"/>
            <w:gridSpan w:val="3"/>
            <w:shd w:val="clear" w:color="auto" w:fill="auto"/>
          </w:tcPr>
          <w:p w14:paraId="3EA74E0B" w14:textId="77777777" w:rsidR="00D17B90" w:rsidRPr="005F70FB" w:rsidRDefault="00D17B90" w:rsidP="00D17B90">
            <w:pPr>
              <w:pStyle w:val="Text"/>
            </w:pPr>
            <w:r w:rsidRPr="005F70FB">
              <w:t>sebentar</w:t>
            </w:r>
          </w:p>
        </w:tc>
        <w:tc>
          <w:tcPr>
            <w:tcW w:w="868" w:type="dxa"/>
            <w:gridSpan w:val="3"/>
            <w:shd w:val="clear" w:color="auto" w:fill="auto"/>
          </w:tcPr>
          <w:p w14:paraId="3369C367" w14:textId="77777777" w:rsidR="00D17B90" w:rsidRPr="005F70FB" w:rsidRDefault="00D17B90" w:rsidP="00D17B90">
            <w:pPr>
              <w:pStyle w:val="Text"/>
            </w:pPr>
            <w:r w:rsidRPr="005F70FB">
              <w:t>baru</w:t>
            </w:r>
          </w:p>
        </w:tc>
      </w:tr>
      <w:tr w:rsidR="00D17B90" w:rsidRPr="005F70FB" w14:paraId="38D63307" w14:textId="77777777" w:rsidTr="00AC23C4">
        <w:trPr>
          <w:gridAfter w:val="13"/>
          <w:wAfter w:w="4059" w:type="dxa"/>
        </w:trPr>
        <w:tc>
          <w:tcPr>
            <w:tcW w:w="709" w:type="dxa"/>
            <w:shd w:val="clear" w:color="auto" w:fill="auto"/>
          </w:tcPr>
          <w:p w14:paraId="17CCAECC" w14:textId="77777777" w:rsidR="00D17B90" w:rsidRPr="005F70FB" w:rsidRDefault="00D17B90" w:rsidP="00D17B90">
            <w:pPr>
              <w:pStyle w:val="GlossEng"/>
            </w:pPr>
          </w:p>
        </w:tc>
        <w:tc>
          <w:tcPr>
            <w:tcW w:w="1184" w:type="dxa"/>
            <w:gridSpan w:val="3"/>
            <w:shd w:val="clear" w:color="auto" w:fill="auto"/>
          </w:tcPr>
          <w:p w14:paraId="225A86FA" w14:textId="77777777" w:rsidR="00D17B90" w:rsidRPr="005F70FB" w:rsidRDefault="00D17B90" w:rsidP="00D17B90">
            <w:pPr>
              <w:pStyle w:val="GlossEng"/>
            </w:pPr>
            <w:r w:rsidRPr="005F70FB">
              <w:t>in.a.moment</w:t>
            </w:r>
          </w:p>
        </w:tc>
        <w:tc>
          <w:tcPr>
            <w:tcW w:w="868" w:type="dxa"/>
            <w:gridSpan w:val="3"/>
            <w:shd w:val="clear" w:color="auto" w:fill="auto"/>
          </w:tcPr>
          <w:p w14:paraId="05F8E783" w14:textId="77777777" w:rsidR="00D17B90" w:rsidRPr="005F70FB" w:rsidRDefault="00D17B90" w:rsidP="00D17B90">
            <w:pPr>
              <w:pStyle w:val="GlossEng"/>
            </w:pPr>
            <w:r w:rsidRPr="005F70FB">
              <w:t>and.then</w:t>
            </w:r>
          </w:p>
        </w:tc>
      </w:tr>
    </w:tbl>
    <w:p w14:paraId="0C70745B" w14:textId="1A3F99E3" w:rsidR="00D17B90" w:rsidRPr="005F70FB" w:rsidRDefault="00D17B90" w:rsidP="00D17B90">
      <w:pPr>
        <w:pStyle w:val="FreeTranslEng"/>
      </w:pPr>
      <w:r w:rsidRPr="005F70FB">
        <w:t>Natalia: the aunt, yesterday, she let me here know, aunt, I was still busy, (you) waited, I hadn</w:t>
      </w:r>
      <w:r w:rsidR="00B7093A" w:rsidRPr="005F70FB">
        <w:t>’</w:t>
      </w:r>
      <w:r w:rsidRPr="005F70FB">
        <w:t>t gone yet, a moment later and then</w:t>
      </w:r>
    </w:p>
    <w:tbl>
      <w:tblPr>
        <w:tblW w:w="6532" w:type="dxa"/>
        <w:tblCellMar>
          <w:left w:w="42" w:type="dxa"/>
          <w:right w:w="42" w:type="dxa"/>
        </w:tblCellMar>
        <w:tblLook w:val="01E0" w:firstRow="1" w:lastRow="1" w:firstColumn="1" w:lastColumn="1" w:noHBand="0" w:noVBand="0"/>
      </w:tblPr>
      <w:tblGrid>
        <w:gridCol w:w="709"/>
        <w:gridCol w:w="451"/>
        <w:gridCol w:w="285"/>
        <w:gridCol w:w="614"/>
        <w:gridCol w:w="285"/>
        <w:gridCol w:w="684"/>
        <w:gridCol w:w="562"/>
        <w:gridCol w:w="551"/>
        <w:gridCol w:w="573"/>
        <w:gridCol w:w="762"/>
        <w:gridCol w:w="489"/>
        <w:gridCol w:w="567"/>
      </w:tblGrid>
      <w:tr w:rsidR="00AC23C4" w:rsidRPr="005F70FB" w14:paraId="42ABAD4C" w14:textId="77777777" w:rsidTr="00AC23C4">
        <w:tc>
          <w:tcPr>
            <w:tcW w:w="709" w:type="dxa"/>
            <w:shd w:val="clear" w:color="auto" w:fill="auto"/>
          </w:tcPr>
          <w:p w14:paraId="512C6E3F" w14:textId="77777777" w:rsidR="00D17B90" w:rsidRPr="005F70FB" w:rsidRDefault="00D17B90" w:rsidP="00D17B90">
            <w:pPr>
              <w:pStyle w:val="O0Nwnext"/>
            </w:pPr>
            <w:r w:rsidRPr="005F70FB">
              <w:t>0061</w:t>
            </w:r>
          </w:p>
        </w:tc>
        <w:tc>
          <w:tcPr>
            <w:tcW w:w="451" w:type="dxa"/>
            <w:shd w:val="clear" w:color="auto" w:fill="auto"/>
          </w:tcPr>
          <w:p w14:paraId="308E40A7" w14:textId="77777777" w:rsidR="00D17B90" w:rsidRPr="005F70FB" w:rsidRDefault="00D17B90" w:rsidP="00D17B90">
            <w:pPr>
              <w:pStyle w:val="Text"/>
            </w:pPr>
            <w:r w:rsidRPr="005F70FB">
              <w:t>Ida:</w:t>
            </w:r>
          </w:p>
        </w:tc>
        <w:tc>
          <w:tcPr>
            <w:tcW w:w="1184" w:type="dxa"/>
            <w:gridSpan w:val="3"/>
            <w:shd w:val="clear" w:color="auto" w:fill="auto"/>
          </w:tcPr>
          <w:p w14:paraId="5C53115F" w14:textId="77777777" w:rsidR="00D17B90" w:rsidRPr="005F70FB" w:rsidRDefault="00D17B90" w:rsidP="00D17B90">
            <w:pPr>
              <w:pStyle w:val="Text"/>
            </w:pPr>
            <w:r w:rsidRPr="005F70FB">
              <w:t>sebentar</w:t>
            </w:r>
          </w:p>
        </w:tc>
        <w:tc>
          <w:tcPr>
            <w:tcW w:w="684" w:type="dxa"/>
            <w:shd w:val="clear" w:color="auto" w:fill="auto"/>
          </w:tcPr>
          <w:p w14:paraId="79CE4705" w14:textId="77777777" w:rsidR="00D17B90" w:rsidRPr="005F70FB" w:rsidRDefault="00D17B90" w:rsidP="00D17B90">
            <w:pPr>
              <w:pStyle w:val="Text"/>
            </w:pPr>
            <w:r w:rsidRPr="005F70FB">
              <w:t>bilang</w:t>
            </w:r>
          </w:p>
        </w:tc>
        <w:tc>
          <w:tcPr>
            <w:tcW w:w="562" w:type="dxa"/>
            <w:shd w:val="clear" w:color="auto" w:fill="auto"/>
          </w:tcPr>
          <w:p w14:paraId="79877F07" w14:textId="77777777" w:rsidR="00D17B90" w:rsidRPr="005F70FB" w:rsidRDefault="00D17B90" w:rsidP="00D17B90">
            <w:pPr>
              <w:pStyle w:val="Text"/>
            </w:pPr>
            <w:r w:rsidRPr="005F70FB">
              <w:t>kaka</w:t>
            </w:r>
          </w:p>
        </w:tc>
        <w:tc>
          <w:tcPr>
            <w:tcW w:w="551" w:type="dxa"/>
            <w:shd w:val="clear" w:color="auto" w:fill="auto"/>
          </w:tcPr>
          <w:p w14:paraId="5E212541" w14:textId="77777777" w:rsidR="00D17B90" w:rsidRPr="005F70FB" w:rsidRDefault="00D17B90" w:rsidP="00D17B90">
            <w:pPr>
              <w:pStyle w:val="Text"/>
            </w:pPr>
            <w:r w:rsidRPr="005F70FB">
              <w:t>Nelci</w:t>
            </w:r>
          </w:p>
        </w:tc>
        <w:tc>
          <w:tcPr>
            <w:tcW w:w="573" w:type="dxa"/>
            <w:shd w:val="clear" w:color="auto" w:fill="auto"/>
          </w:tcPr>
          <w:p w14:paraId="389F163D" w14:textId="77777777" w:rsidR="00D17B90" w:rsidRPr="005F70FB" w:rsidRDefault="00D17B90" w:rsidP="00D17B90">
            <w:pPr>
              <w:pStyle w:val="Text"/>
            </w:pPr>
            <w:r w:rsidRPr="005F70FB">
              <w:t>yang</w:t>
            </w:r>
          </w:p>
        </w:tc>
        <w:tc>
          <w:tcPr>
            <w:tcW w:w="762" w:type="dxa"/>
            <w:shd w:val="clear" w:color="auto" w:fill="auto"/>
          </w:tcPr>
          <w:p w14:paraId="4A250404" w14:textId="77777777" w:rsidR="00D17B90" w:rsidRPr="005F70FB" w:rsidRDefault="00D17B90" w:rsidP="00D17B90">
            <w:pPr>
              <w:pStyle w:val="Text"/>
            </w:pPr>
            <w:r w:rsidRPr="005F70FB">
              <w:t>ganti</w:t>
            </w:r>
          </w:p>
        </w:tc>
        <w:tc>
          <w:tcPr>
            <w:tcW w:w="489" w:type="dxa"/>
            <w:shd w:val="clear" w:color="auto" w:fill="auto"/>
          </w:tcPr>
          <w:p w14:paraId="0917EFD6" w14:textId="77777777" w:rsidR="00D17B90" w:rsidRPr="005F70FB" w:rsidRDefault="00D17B90" w:rsidP="00D17B90">
            <w:pPr>
              <w:pStyle w:val="Text"/>
            </w:pPr>
            <w:r w:rsidRPr="005F70FB">
              <w:t>sa</w:t>
            </w:r>
          </w:p>
        </w:tc>
        <w:tc>
          <w:tcPr>
            <w:tcW w:w="567" w:type="dxa"/>
            <w:shd w:val="clear" w:color="auto" w:fill="auto"/>
          </w:tcPr>
          <w:p w14:paraId="7658AB2C" w14:textId="77777777" w:rsidR="00D17B90" w:rsidRPr="005F70FB" w:rsidRDefault="00D17B90" w:rsidP="00D17B90">
            <w:pPr>
              <w:pStyle w:val="Text"/>
            </w:pPr>
            <w:r w:rsidRPr="005F70FB">
              <w:t>pu</w:t>
            </w:r>
          </w:p>
        </w:tc>
      </w:tr>
      <w:tr w:rsidR="00AC23C4" w:rsidRPr="005F70FB" w14:paraId="6D12989E" w14:textId="77777777" w:rsidTr="00AC23C4">
        <w:tc>
          <w:tcPr>
            <w:tcW w:w="709" w:type="dxa"/>
            <w:shd w:val="clear" w:color="auto" w:fill="auto"/>
          </w:tcPr>
          <w:p w14:paraId="4F240F41" w14:textId="77777777" w:rsidR="00D17B90" w:rsidRPr="005F70FB" w:rsidRDefault="00D17B90" w:rsidP="00D17B90">
            <w:pPr>
              <w:pStyle w:val="GlossEng2ptafter"/>
            </w:pPr>
          </w:p>
        </w:tc>
        <w:tc>
          <w:tcPr>
            <w:tcW w:w="451" w:type="dxa"/>
            <w:shd w:val="clear" w:color="auto" w:fill="auto"/>
          </w:tcPr>
          <w:p w14:paraId="356A17DE" w14:textId="77777777" w:rsidR="00D17B90" w:rsidRPr="005F70FB" w:rsidRDefault="00D17B90" w:rsidP="00D17B90">
            <w:pPr>
              <w:pStyle w:val="GlossEng2ptafter"/>
            </w:pPr>
          </w:p>
        </w:tc>
        <w:tc>
          <w:tcPr>
            <w:tcW w:w="1184" w:type="dxa"/>
            <w:gridSpan w:val="3"/>
            <w:shd w:val="clear" w:color="auto" w:fill="auto"/>
          </w:tcPr>
          <w:p w14:paraId="42225EAA" w14:textId="77777777" w:rsidR="00D17B90" w:rsidRPr="005F70FB" w:rsidRDefault="00D17B90" w:rsidP="00D17B90">
            <w:pPr>
              <w:pStyle w:val="GlossEng2ptafter"/>
            </w:pPr>
            <w:r w:rsidRPr="005F70FB">
              <w:t>in.a.moment</w:t>
            </w:r>
          </w:p>
        </w:tc>
        <w:tc>
          <w:tcPr>
            <w:tcW w:w="684" w:type="dxa"/>
            <w:shd w:val="clear" w:color="auto" w:fill="auto"/>
          </w:tcPr>
          <w:p w14:paraId="3B967062" w14:textId="77777777" w:rsidR="00D17B90" w:rsidRPr="005F70FB" w:rsidRDefault="00D17B90" w:rsidP="00D17B90">
            <w:pPr>
              <w:pStyle w:val="GlossEng2ptafter"/>
            </w:pPr>
            <w:r w:rsidRPr="005F70FB">
              <w:t>say</w:t>
            </w:r>
          </w:p>
        </w:tc>
        <w:tc>
          <w:tcPr>
            <w:tcW w:w="562" w:type="dxa"/>
            <w:shd w:val="clear" w:color="auto" w:fill="auto"/>
          </w:tcPr>
          <w:p w14:paraId="1562242A" w14:textId="77777777" w:rsidR="00D17B90" w:rsidRPr="005F70FB" w:rsidRDefault="00D17B90" w:rsidP="00D17B90">
            <w:pPr>
              <w:pStyle w:val="GlossEng2ptafter"/>
            </w:pPr>
            <w:r w:rsidRPr="005F70FB">
              <w:t>oSb</w:t>
            </w:r>
          </w:p>
        </w:tc>
        <w:tc>
          <w:tcPr>
            <w:tcW w:w="551" w:type="dxa"/>
            <w:shd w:val="clear" w:color="auto" w:fill="auto"/>
          </w:tcPr>
          <w:p w14:paraId="71121A73" w14:textId="77777777" w:rsidR="00D17B90" w:rsidRPr="005F70FB" w:rsidRDefault="00D17B90" w:rsidP="00D17B90">
            <w:pPr>
              <w:pStyle w:val="GlossEng2ptafter"/>
            </w:pPr>
            <w:r w:rsidRPr="005F70FB">
              <w:t>Nelci</w:t>
            </w:r>
          </w:p>
        </w:tc>
        <w:tc>
          <w:tcPr>
            <w:tcW w:w="573" w:type="dxa"/>
            <w:shd w:val="clear" w:color="auto" w:fill="auto"/>
          </w:tcPr>
          <w:p w14:paraId="5E8D9AA6" w14:textId="77777777" w:rsidR="00D17B90" w:rsidRPr="005F70FB" w:rsidRDefault="00D17B90" w:rsidP="00D17B90">
            <w:pPr>
              <w:pStyle w:val="GlossEng2ptafter"/>
            </w:pPr>
            <w:r w:rsidRPr="005F70FB">
              <w:rPr>
                <w:rStyle w:val="ChSmallCaps"/>
              </w:rPr>
              <w:t>rel</w:t>
            </w:r>
          </w:p>
        </w:tc>
        <w:tc>
          <w:tcPr>
            <w:tcW w:w="762" w:type="dxa"/>
            <w:shd w:val="clear" w:color="auto" w:fill="auto"/>
          </w:tcPr>
          <w:p w14:paraId="7972A94B" w14:textId="77777777" w:rsidR="00D17B90" w:rsidRPr="005F70FB" w:rsidRDefault="00D17B90" w:rsidP="00D17B90">
            <w:pPr>
              <w:pStyle w:val="GlossEng2ptafter"/>
            </w:pPr>
            <w:r w:rsidRPr="005F70FB">
              <w:t>replace</w:t>
            </w:r>
          </w:p>
        </w:tc>
        <w:tc>
          <w:tcPr>
            <w:tcW w:w="489" w:type="dxa"/>
            <w:shd w:val="clear" w:color="auto" w:fill="auto"/>
          </w:tcPr>
          <w:p w14:paraId="3ED59E07" w14:textId="77777777" w:rsidR="00D17B90" w:rsidRPr="005F70FB" w:rsidRDefault="00D17B90" w:rsidP="00D17B90">
            <w:pPr>
              <w:pStyle w:val="GlossEng2ptafter"/>
            </w:pPr>
            <w:r w:rsidRPr="005F70FB">
              <w:rPr>
                <w:rStyle w:val="ChSmallCaps"/>
              </w:rPr>
              <w:t>1sg</w:t>
            </w:r>
          </w:p>
        </w:tc>
        <w:tc>
          <w:tcPr>
            <w:tcW w:w="567" w:type="dxa"/>
            <w:shd w:val="clear" w:color="auto" w:fill="auto"/>
          </w:tcPr>
          <w:p w14:paraId="241C4F15" w14:textId="77777777" w:rsidR="00D17B90" w:rsidRPr="005F70FB" w:rsidRDefault="00D17B90" w:rsidP="00D17B90">
            <w:pPr>
              <w:pStyle w:val="GlossEng2ptafter"/>
            </w:pPr>
            <w:r w:rsidRPr="005F70FB">
              <w:rPr>
                <w:rStyle w:val="ChSmallCaps"/>
              </w:rPr>
              <w:t>poss</w:t>
            </w:r>
          </w:p>
        </w:tc>
      </w:tr>
      <w:tr w:rsidR="00D17B90" w:rsidRPr="005F70FB" w14:paraId="7CED561F" w14:textId="77777777" w:rsidTr="00AC23C4">
        <w:trPr>
          <w:gridAfter w:val="8"/>
          <w:wAfter w:w="4473" w:type="dxa"/>
        </w:trPr>
        <w:tc>
          <w:tcPr>
            <w:tcW w:w="709" w:type="dxa"/>
            <w:shd w:val="clear" w:color="auto" w:fill="auto"/>
          </w:tcPr>
          <w:p w14:paraId="7D75C3E1" w14:textId="77777777" w:rsidR="00D17B90" w:rsidRPr="005F70FB" w:rsidRDefault="00D17B90" w:rsidP="00D17B90">
            <w:pPr>
              <w:pStyle w:val="O0Nwnext"/>
            </w:pPr>
          </w:p>
        </w:tc>
        <w:tc>
          <w:tcPr>
            <w:tcW w:w="736" w:type="dxa"/>
            <w:gridSpan w:val="2"/>
            <w:shd w:val="clear" w:color="auto" w:fill="auto"/>
          </w:tcPr>
          <w:p w14:paraId="29E890E4" w14:textId="77777777" w:rsidR="00D17B90" w:rsidRPr="005F70FB" w:rsidRDefault="00D17B90" w:rsidP="00D17B90">
            <w:pPr>
              <w:pStyle w:val="Text"/>
            </w:pPr>
            <w:r w:rsidRPr="005F70FB">
              <w:t>karong</w:t>
            </w:r>
          </w:p>
        </w:tc>
        <w:tc>
          <w:tcPr>
            <w:tcW w:w="614" w:type="dxa"/>
            <w:shd w:val="clear" w:color="auto" w:fill="auto"/>
          </w:tcPr>
          <w:p w14:paraId="5A0B41EF" w14:textId="77777777" w:rsidR="00D17B90" w:rsidRPr="005F70FB" w:rsidRDefault="00D17B90" w:rsidP="00D17B90">
            <w:pPr>
              <w:pStyle w:val="Text"/>
            </w:pPr>
            <w:r w:rsidRPr="005F70FB">
              <w:t>lagi</w:t>
            </w:r>
          </w:p>
        </w:tc>
      </w:tr>
      <w:tr w:rsidR="00D17B90" w:rsidRPr="005F70FB" w14:paraId="3DA9FE98" w14:textId="77777777" w:rsidTr="00AC23C4">
        <w:trPr>
          <w:gridAfter w:val="8"/>
          <w:wAfter w:w="4473" w:type="dxa"/>
        </w:trPr>
        <w:tc>
          <w:tcPr>
            <w:tcW w:w="709" w:type="dxa"/>
            <w:shd w:val="clear" w:color="auto" w:fill="auto"/>
          </w:tcPr>
          <w:p w14:paraId="380DDD78" w14:textId="77777777" w:rsidR="00D17B90" w:rsidRPr="005F70FB" w:rsidRDefault="00D17B90" w:rsidP="00D17B90">
            <w:pPr>
              <w:pStyle w:val="GlossEng"/>
            </w:pPr>
          </w:p>
        </w:tc>
        <w:tc>
          <w:tcPr>
            <w:tcW w:w="736" w:type="dxa"/>
            <w:gridSpan w:val="2"/>
            <w:shd w:val="clear" w:color="auto" w:fill="auto"/>
          </w:tcPr>
          <w:p w14:paraId="06F62854" w14:textId="77777777" w:rsidR="00D17B90" w:rsidRPr="005F70FB" w:rsidRDefault="00D17B90" w:rsidP="00D17B90">
            <w:pPr>
              <w:pStyle w:val="GlossEng"/>
            </w:pPr>
            <w:r w:rsidRPr="005F70FB">
              <w:t>bag</w:t>
            </w:r>
          </w:p>
        </w:tc>
        <w:tc>
          <w:tcPr>
            <w:tcW w:w="614" w:type="dxa"/>
            <w:shd w:val="clear" w:color="auto" w:fill="auto"/>
          </w:tcPr>
          <w:p w14:paraId="2C75C8ED" w14:textId="77777777" w:rsidR="00D17B90" w:rsidRPr="005F70FB" w:rsidRDefault="00D17B90" w:rsidP="00D17B90">
            <w:pPr>
              <w:pStyle w:val="GlossEng"/>
            </w:pPr>
            <w:r w:rsidRPr="005F70FB">
              <w:t>again</w:t>
            </w:r>
          </w:p>
        </w:tc>
      </w:tr>
    </w:tbl>
    <w:p w14:paraId="3D98E689" w14:textId="77777777" w:rsidR="00D17B90" w:rsidRPr="005F70FB" w:rsidRDefault="00D17B90" w:rsidP="00D17B90">
      <w:pPr>
        <w:pStyle w:val="FreeTranslEng"/>
      </w:pPr>
      <w:r w:rsidRPr="005F70FB">
        <w:t>Ida: then tell older sister Nelci who also replaced my bag</w:t>
      </w:r>
    </w:p>
    <w:tbl>
      <w:tblPr>
        <w:tblW w:w="0" w:type="auto"/>
        <w:tblCellMar>
          <w:left w:w="42" w:type="dxa"/>
          <w:right w:w="42" w:type="dxa"/>
        </w:tblCellMar>
        <w:tblLook w:val="01E0" w:firstRow="1" w:lastRow="1" w:firstColumn="1" w:lastColumn="1" w:noHBand="0" w:noVBand="0"/>
      </w:tblPr>
      <w:tblGrid>
        <w:gridCol w:w="709"/>
        <w:gridCol w:w="836"/>
        <w:gridCol w:w="154"/>
        <w:gridCol w:w="226"/>
        <w:gridCol w:w="341"/>
        <w:gridCol w:w="77"/>
        <w:gridCol w:w="447"/>
        <w:gridCol w:w="194"/>
        <w:gridCol w:w="274"/>
        <w:gridCol w:w="255"/>
        <w:gridCol w:w="203"/>
        <w:gridCol w:w="404"/>
        <w:gridCol w:w="254"/>
        <w:gridCol w:w="208"/>
        <w:gridCol w:w="417"/>
        <w:gridCol w:w="625"/>
        <w:gridCol w:w="779"/>
      </w:tblGrid>
      <w:tr w:rsidR="00AC23C4" w:rsidRPr="005F70FB" w14:paraId="5D4F8237" w14:textId="77777777" w:rsidTr="00AC23C4">
        <w:tc>
          <w:tcPr>
            <w:tcW w:w="709" w:type="dxa"/>
            <w:shd w:val="clear" w:color="auto" w:fill="auto"/>
          </w:tcPr>
          <w:p w14:paraId="2DD0DD07" w14:textId="77777777" w:rsidR="00D17B90" w:rsidRPr="005F70FB" w:rsidRDefault="00D17B90" w:rsidP="00D17B90">
            <w:pPr>
              <w:pStyle w:val="O0Nwnext"/>
            </w:pPr>
            <w:r w:rsidRPr="005F70FB">
              <w:t>0062</w:t>
            </w:r>
          </w:p>
        </w:tc>
        <w:tc>
          <w:tcPr>
            <w:tcW w:w="836" w:type="dxa"/>
            <w:shd w:val="clear" w:color="auto" w:fill="auto"/>
          </w:tcPr>
          <w:p w14:paraId="40BC256B" w14:textId="77777777" w:rsidR="00D17B90" w:rsidRPr="005F70FB" w:rsidRDefault="00D17B90" w:rsidP="00D17B90">
            <w:pPr>
              <w:pStyle w:val="Text"/>
            </w:pPr>
            <w:r w:rsidRPr="005F70FB">
              <w:t>Natalia:</w:t>
            </w:r>
          </w:p>
        </w:tc>
        <w:tc>
          <w:tcPr>
            <w:tcW w:w="380" w:type="dxa"/>
            <w:gridSpan w:val="2"/>
            <w:shd w:val="clear" w:color="auto" w:fill="auto"/>
          </w:tcPr>
          <w:p w14:paraId="0CF4457A" w14:textId="77777777" w:rsidR="00D17B90" w:rsidRPr="005F70FB" w:rsidRDefault="00D17B90" w:rsidP="00D17B90">
            <w:pPr>
              <w:pStyle w:val="Text"/>
            </w:pPr>
            <w:r w:rsidRPr="005F70FB">
              <w:t>e,</w:t>
            </w:r>
          </w:p>
        </w:tc>
        <w:tc>
          <w:tcPr>
            <w:tcW w:w="418" w:type="dxa"/>
            <w:gridSpan w:val="2"/>
            <w:shd w:val="clear" w:color="auto" w:fill="auto"/>
          </w:tcPr>
          <w:p w14:paraId="121A175D" w14:textId="77777777" w:rsidR="00D17B90" w:rsidRPr="005F70FB" w:rsidRDefault="00D17B90" w:rsidP="00D17B90">
            <w:pPr>
              <w:pStyle w:val="Text"/>
            </w:pPr>
            <w:r w:rsidRPr="005F70FB">
              <w:t>Ise</w:t>
            </w:r>
          </w:p>
        </w:tc>
        <w:tc>
          <w:tcPr>
            <w:tcW w:w="447" w:type="dxa"/>
            <w:shd w:val="clear" w:color="auto" w:fill="auto"/>
          </w:tcPr>
          <w:p w14:paraId="0DFF0D8D" w14:textId="77777777" w:rsidR="00D17B90" w:rsidRPr="005F70FB" w:rsidRDefault="00D17B90" w:rsidP="00D17B90">
            <w:pPr>
              <w:pStyle w:val="Text"/>
            </w:pPr>
            <w:r w:rsidRPr="005F70FB">
              <w:t>o,</w:t>
            </w:r>
          </w:p>
        </w:tc>
        <w:tc>
          <w:tcPr>
            <w:tcW w:w="468" w:type="dxa"/>
            <w:gridSpan w:val="2"/>
            <w:shd w:val="clear" w:color="auto" w:fill="auto"/>
          </w:tcPr>
          <w:p w14:paraId="0CB787A2" w14:textId="77777777" w:rsidR="00D17B90" w:rsidRPr="005F70FB" w:rsidRDefault="00D17B90" w:rsidP="00D17B90">
            <w:pPr>
              <w:pStyle w:val="Text"/>
            </w:pPr>
            <w:r w:rsidRPr="005F70FB">
              <w:t>Ise,</w:t>
            </w:r>
          </w:p>
        </w:tc>
        <w:tc>
          <w:tcPr>
            <w:tcW w:w="458" w:type="dxa"/>
            <w:gridSpan w:val="2"/>
            <w:shd w:val="clear" w:color="auto" w:fill="auto"/>
          </w:tcPr>
          <w:p w14:paraId="77DB082C" w14:textId="77777777" w:rsidR="00D17B90" w:rsidRPr="005F70FB" w:rsidRDefault="00D17B90" w:rsidP="00D17B90">
            <w:pPr>
              <w:pStyle w:val="Text"/>
            </w:pPr>
            <w:r w:rsidRPr="005F70FB">
              <w:t>sa</w:t>
            </w:r>
          </w:p>
        </w:tc>
        <w:tc>
          <w:tcPr>
            <w:tcW w:w="658" w:type="dxa"/>
            <w:gridSpan w:val="2"/>
            <w:shd w:val="clear" w:color="auto" w:fill="auto"/>
          </w:tcPr>
          <w:p w14:paraId="28D57446" w14:textId="77777777" w:rsidR="00D17B90" w:rsidRPr="005F70FB" w:rsidRDefault="00D17B90" w:rsidP="00D17B90">
            <w:pPr>
              <w:pStyle w:val="Text"/>
            </w:pPr>
            <w:r w:rsidRPr="005F70FB">
              <w:t>lupa,</w:t>
            </w:r>
          </w:p>
        </w:tc>
        <w:tc>
          <w:tcPr>
            <w:tcW w:w="625" w:type="dxa"/>
            <w:gridSpan w:val="2"/>
            <w:shd w:val="clear" w:color="auto" w:fill="auto"/>
          </w:tcPr>
          <w:p w14:paraId="1FDA77AD" w14:textId="77777777" w:rsidR="00D17B90" w:rsidRPr="005F70FB" w:rsidRDefault="00D17B90" w:rsidP="00D17B90">
            <w:pPr>
              <w:pStyle w:val="Text"/>
            </w:pPr>
            <w:r w:rsidRPr="005F70FB">
              <w:t>kamu</w:t>
            </w:r>
          </w:p>
        </w:tc>
        <w:tc>
          <w:tcPr>
            <w:tcW w:w="625" w:type="dxa"/>
            <w:shd w:val="clear" w:color="auto" w:fill="auto"/>
          </w:tcPr>
          <w:p w14:paraId="1B2DDDF3" w14:textId="77777777" w:rsidR="00D17B90" w:rsidRPr="005F70FB" w:rsidRDefault="00D17B90" w:rsidP="00D17B90">
            <w:pPr>
              <w:pStyle w:val="Text"/>
            </w:pPr>
            <w:r w:rsidRPr="005F70FB">
              <w:t>bawa</w:t>
            </w:r>
          </w:p>
        </w:tc>
        <w:tc>
          <w:tcPr>
            <w:tcW w:w="779" w:type="dxa"/>
            <w:shd w:val="clear" w:color="auto" w:fill="auto"/>
          </w:tcPr>
          <w:p w14:paraId="49A86C4C" w14:textId="77777777" w:rsidR="00D17B90" w:rsidRPr="005F70FB" w:rsidRDefault="00D17B90" w:rsidP="00D17B90">
            <w:pPr>
              <w:pStyle w:val="Text"/>
            </w:pPr>
            <w:r w:rsidRPr="005F70FB">
              <w:t>pulang</w:t>
            </w:r>
          </w:p>
        </w:tc>
      </w:tr>
      <w:tr w:rsidR="00AC23C4" w:rsidRPr="005F70FB" w14:paraId="34921A84" w14:textId="77777777" w:rsidTr="00AC23C4">
        <w:tc>
          <w:tcPr>
            <w:tcW w:w="709" w:type="dxa"/>
            <w:shd w:val="clear" w:color="auto" w:fill="auto"/>
          </w:tcPr>
          <w:p w14:paraId="4E435351" w14:textId="77777777" w:rsidR="00D17B90" w:rsidRPr="005F70FB" w:rsidRDefault="00D17B90" w:rsidP="00D17B90">
            <w:pPr>
              <w:pStyle w:val="GlossEng2ptafter"/>
            </w:pPr>
          </w:p>
        </w:tc>
        <w:tc>
          <w:tcPr>
            <w:tcW w:w="836" w:type="dxa"/>
            <w:shd w:val="clear" w:color="auto" w:fill="auto"/>
          </w:tcPr>
          <w:p w14:paraId="07E03461" w14:textId="77777777" w:rsidR="00D17B90" w:rsidRPr="005F70FB" w:rsidRDefault="00D17B90" w:rsidP="00D17B90">
            <w:pPr>
              <w:pStyle w:val="GlossEng2ptafter"/>
            </w:pPr>
          </w:p>
        </w:tc>
        <w:tc>
          <w:tcPr>
            <w:tcW w:w="380" w:type="dxa"/>
            <w:gridSpan w:val="2"/>
            <w:shd w:val="clear" w:color="auto" w:fill="auto"/>
          </w:tcPr>
          <w:p w14:paraId="3F461A92" w14:textId="77777777" w:rsidR="00D17B90" w:rsidRPr="005F70FB" w:rsidRDefault="00D17B90" w:rsidP="00D17B90">
            <w:pPr>
              <w:pStyle w:val="GlossEng2ptafter"/>
            </w:pPr>
            <w:r w:rsidRPr="005F70FB">
              <w:t>uh</w:t>
            </w:r>
          </w:p>
        </w:tc>
        <w:tc>
          <w:tcPr>
            <w:tcW w:w="418" w:type="dxa"/>
            <w:gridSpan w:val="2"/>
            <w:shd w:val="clear" w:color="auto" w:fill="auto"/>
          </w:tcPr>
          <w:p w14:paraId="7F7628C1" w14:textId="77777777" w:rsidR="00D17B90" w:rsidRPr="005F70FB" w:rsidRDefault="00D17B90" w:rsidP="00D17B90">
            <w:pPr>
              <w:pStyle w:val="GlossEng2ptafter"/>
            </w:pPr>
            <w:r w:rsidRPr="005F70FB">
              <w:t>Ise</w:t>
            </w:r>
          </w:p>
        </w:tc>
        <w:tc>
          <w:tcPr>
            <w:tcW w:w="447" w:type="dxa"/>
            <w:shd w:val="clear" w:color="auto" w:fill="auto"/>
          </w:tcPr>
          <w:p w14:paraId="73066C85" w14:textId="77777777" w:rsidR="00D17B90" w:rsidRPr="005F70FB" w:rsidRDefault="00D17B90" w:rsidP="00D17B90">
            <w:pPr>
              <w:pStyle w:val="GlossEng2ptafter"/>
            </w:pPr>
            <w:r w:rsidRPr="005F70FB">
              <w:t>oh!</w:t>
            </w:r>
          </w:p>
        </w:tc>
        <w:tc>
          <w:tcPr>
            <w:tcW w:w="468" w:type="dxa"/>
            <w:gridSpan w:val="2"/>
            <w:shd w:val="clear" w:color="auto" w:fill="auto"/>
          </w:tcPr>
          <w:p w14:paraId="587E269F" w14:textId="77777777" w:rsidR="00D17B90" w:rsidRPr="005F70FB" w:rsidRDefault="00D17B90" w:rsidP="00D17B90">
            <w:pPr>
              <w:pStyle w:val="GlossEng2ptafter"/>
            </w:pPr>
            <w:r w:rsidRPr="005F70FB">
              <w:t>Ise</w:t>
            </w:r>
          </w:p>
        </w:tc>
        <w:tc>
          <w:tcPr>
            <w:tcW w:w="458" w:type="dxa"/>
            <w:gridSpan w:val="2"/>
            <w:shd w:val="clear" w:color="auto" w:fill="auto"/>
          </w:tcPr>
          <w:p w14:paraId="7A9C88C9" w14:textId="77777777" w:rsidR="00D17B90" w:rsidRPr="005F70FB" w:rsidRDefault="00D17B90" w:rsidP="00D17B90">
            <w:pPr>
              <w:pStyle w:val="GlossEng2ptafter"/>
            </w:pPr>
            <w:r w:rsidRPr="005F70FB">
              <w:rPr>
                <w:rStyle w:val="ChSmallCaps"/>
              </w:rPr>
              <w:t>1sg</w:t>
            </w:r>
          </w:p>
        </w:tc>
        <w:tc>
          <w:tcPr>
            <w:tcW w:w="658" w:type="dxa"/>
            <w:gridSpan w:val="2"/>
            <w:shd w:val="clear" w:color="auto" w:fill="auto"/>
          </w:tcPr>
          <w:p w14:paraId="62387DDB" w14:textId="77777777" w:rsidR="00D17B90" w:rsidRPr="005F70FB" w:rsidRDefault="00D17B90" w:rsidP="00D17B90">
            <w:pPr>
              <w:pStyle w:val="GlossEng2ptafter"/>
            </w:pPr>
            <w:r w:rsidRPr="005F70FB">
              <w:t>forget</w:t>
            </w:r>
          </w:p>
        </w:tc>
        <w:tc>
          <w:tcPr>
            <w:tcW w:w="625" w:type="dxa"/>
            <w:gridSpan w:val="2"/>
            <w:shd w:val="clear" w:color="auto" w:fill="auto"/>
          </w:tcPr>
          <w:p w14:paraId="2C4117B2" w14:textId="77777777" w:rsidR="00D17B90" w:rsidRPr="005F70FB" w:rsidRDefault="00D17B90" w:rsidP="00D17B90">
            <w:pPr>
              <w:pStyle w:val="GlossEng2ptafter"/>
            </w:pPr>
            <w:r w:rsidRPr="005F70FB">
              <w:rPr>
                <w:rStyle w:val="ChSmallCaps"/>
              </w:rPr>
              <w:t>2pl</w:t>
            </w:r>
          </w:p>
        </w:tc>
        <w:tc>
          <w:tcPr>
            <w:tcW w:w="625" w:type="dxa"/>
            <w:shd w:val="clear" w:color="auto" w:fill="auto"/>
          </w:tcPr>
          <w:p w14:paraId="5836D909" w14:textId="77777777" w:rsidR="00D17B90" w:rsidRPr="005F70FB" w:rsidRDefault="00D17B90" w:rsidP="00D17B90">
            <w:pPr>
              <w:pStyle w:val="GlossEng2ptafter"/>
            </w:pPr>
            <w:r w:rsidRPr="005F70FB">
              <w:t>bring</w:t>
            </w:r>
          </w:p>
        </w:tc>
        <w:tc>
          <w:tcPr>
            <w:tcW w:w="779" w:type="dxa"/>
            <w:shd w:val="clear" w:color="auto" w:fill="auto"/>
          </w:tcPr>
          <w:p w14:paraId="4B311226" w14:textId="77777777" w:rsidR="00D17B90" w:rsidRPr="005F70FB" w:rsidRDefault="00D17B90" w:rsidP="00D17B90">
            <w:pPr>
              <w:pStyle w:val="GlossEng2ptafter"/>
            </w:pPr>
            <w:r w:rsidRPr="005F70FB">
              <w:t>go.home</w:t>
            </w:r>
          </w:p>
        </w:tc>
      </w:tr>
      <w:tr w:rsidR="00AC23C4" w:rsidRPr="005F70FB" w14:paraId="7348D94B" w14:textId="77777777" w:rsidTr="00AC23C4">
        <w:trPr>
          <w:gridAfter w:val="3"/>
          <w:wAfter w:w="1821" w:type="dxa"/>
        </w:trPr>
        <w:tc>
          <w:tcPr>
            <w:tcW w:w="709" w:type="dxa"/>
            <w:shd w:val="clear" w:color="auto" w:fill="auto"/>
          </w:tcPr>
          <w:p w14:paraId="64100435" w14:textId="77777777" w:rsidR="00D17B90" w:rsidRPr="005F70FB" w:rsidRDefault="00D17B90" w:rsidP="00D17B90">
            <w:pPr>
              <w:pStyle w:val="O0Nwnext"/>
            </w:pPr>
          </w:p>
        </w:tc>
        <w:tc>
          <w:tcPr>
            <w:tcW w:w="990" w:type="dxa"/>
            <w:gridSpan w:val="2"/>
            <w:shd w:val="clear" w:color="auto" w:fill="auto"/>
          </w:tcPr>
          <w:p w14:paraId="557E3F51" w14:textId="77777777" w:rsidR="00D17B90" w:rsidRPr="005F70FB" w:rsidRDefault="00D17B90" w:rsidP="00D17B90">
            <w:pPr>
              <w:pStyle w:val="Text"/>
            </w:pPr>
            <w:r w:rsidRPr="005F70FB">
              <w:t>mama-tua</w:t>
            </w:r>
          </w:p>
        </w:tc>
        <w:tc>
          <w:tcPr>
            <w:tcW w:w="567" w:type="dxa"/>
            <w:gridSpan w:val="2"/>
            <w:shd w:val="clear" w:color="auto" w:fill="auto"/>
          </w:tcPr>
          <w:p w14:paraId="674FED00" w14:textId="77777777" w:rsidR="00D17B90" w:rsidRPr="005F70FB" w:rsidRDefault="00D17B90" w:rsidP="00D17B90">
            <w:pPr>
              <w:pStyle w:val="Text"/>
            </w:pPr>
            <w:r w:rsidRPr="005F70FB">
              <w:t>pu</w:t>
            </w:r>
          </w:p>
        </w:tc>
        <w:tc>
          <w:tcPr>
            <w:tcW w:w="718" w:type="dxa"/>
            <w:gridSpan w:val="3"/>
            <w:shd w:val="clear" w:color="auto" w:fill="auto"/>
          </w:tcPr>
          <w:p w14:paraId="00440C65" w14:textId="77777777" w:rsidR="00D17B90" w:rsidRPr="005F70FB" w:rsidRDefault="00D17B90" w:rsidP="00D17B90">
            <w:pPr>
              <w:pStyle w:val="Text"/>
            </w:pPr>
            <w:r w:rsidRPr="005F70FB">
              <w:t>cobe,</w:t>
            </w:r>
          </w:p>
        </w:tc>
        <w:tc>
          <w:tcPr>
            <w:tcW w:w="529" w:type="dxa"/>
            <w:gridSpan w:val="2"/>
            <w:shd w:val="clear" w:color="auto" w:fill="auto"/>
          </w:tcPr>
          <w:p w14:paraId="4D9C27AD" w14:textId="77777777" w:rsidR="00D17B90" w:rsidRPr="005F70FB" w:rsidRDefault="00D17B90" w:rsidP="00D17B90">
            <w:pPr>
              <w:pStyle w:val="Text"/>
            </w:pPr>
            <w:r w:rsidRPr="005F70FB">
              <w:t>kam</w:t>
            </w:r>
          </w:p>
        </w:tc>
        <w:tc>
          <w:tcPr>
            <w:tcW w:w="607" w:type="dxa"/>
            <w:gridSpan w:val="2"/>
            <w:shd w:val="clear" w:color="auto" w:fill="auto"/>
          </w:tcPr>
          <w:p w14:paraId="7AAAFF66" w14:textId="77777777" w:rsidR="00D17B90" w:rsidRPr="005F70FB" w:rsidRDefault="00D17B90" w:rsidP="00D17B90">
            <w:pPr>
              <w:pStyle w:val="Text"/>
            </w:pPr>
            <w:r w:rsidRPr="005F70FB">
              <w:t>bawa</w:t>
            </w:r>
          </w:p>
        </w:tc>
        <w:tc>
          <w:tcPr>
            <w:tcW w:w="462" w:type="dxa"/>
            <w:gridSpan w:val="2"/>
            <w:shd w:val="clear" w:color="auto" w:fill="auto"/>
          </w:tcPr>
          <w:p w14:paraId="0D14D555" w14:textId="77777777" w:rsidR="00D17B90" w:rsidRPr="005F70FB" w:rsidRDefault="00D17B90" w:rsidP="00D17B90">
            <w:pPr>
              <w:pStyle w:val="Text"/>
            </w:pPr>
            <w:r w:rsidRPr="005F70FB">
              <w:t>[Is]</w:t>
            </w:r>
          </w:p>
        </w:tc>
      </w:tr>
      <w:tr w:rsidR="00AC23C4" w:rsidRPr="005F70FB" w14:paraId="43983D18" w14:textId="77777777" w:rsidTr="00AC23C4">
        <w:trPr>
          <w:gridAfter w:val="3"/>
          <w:wAfter w:w="1821" w:type="dxa"/>
        </w:trPr>
        <w:tc>
          <w:tcPr>
            <w:tcW w:w="709" w:type="dxa"/>
            <w:shd w:val="clear" w:color="auto" w:fill="auto"/>
          </w:tcPr>
          <w:p w14:paraId="4CC51405" w14:textId="77777777" w:rsidR="00D17B90" w:rsidRPr="005F70FB" w:rsidRDefault="00D17B90" w:rsidP="00D17B90">
            <w:pPr>
              <w:pStyle w:val="GlossEng"/>
            </w:pPr>
          </w:p>
        </w:tc>
        <w:tc>
          <w:tcPr>
            <w:tcW w:w="990" w:type="dxa"/>
            <w:gridSpan w:val="2"/>
            <w:shd w:val="clear" w:color="auto" w:fill="auto"/>
          </w:tcPr>
          <w:p w14:paraId="3F9DF4BC" w14:textId="77777777" w:rsidR="00D17B90" w:rsidRPr="005F70FB" w:rsidRDefault="00D17B90" w:rsidP="00D17B90">
            <w:pPr>
              <w:pStyle w:val="GlossEng"/>
            </w:pPr>
            <w:r w:rsidRPr="005F70FB">
              <w:t>aunt</w:t>
            </w:r>
          </w:p>
        </w:tc>
        <w:tc>
          <w:tcPr>
            <w:tcW w:w="567" w:type="dxa"/>
            <w:gridSpan w:val="2"/>
            <w:shd w:val="clear" w:color="auto" w:fill="auto"/>
          </w:tcPr>
          <w:p w14:paraId="29C29FDF" w14:textId="77777777" w:rsidR="00D17B90" w:rsidRPr="005F70FB" w:rsidRDefault="00D17B90" w:rsidP="00D17B90">
            <w:pPr>
              <w:pStyle w:val="GlossEng"/>
            </w:pPr>
            <w:r w:rsidRPr="005F70FB">
              <w:rPr>
                <w:rStyle w:val="ChSmallCaps"/>
              </w:rPr>
              <w:t>poss</w:t>
            </w:r>
          </w:p>
        </w:tc>
        <w:tc>
          <w:tcPr>
            <w:tcW w:w="718" w:type="dxa"/>
            <w:gridSpan w:val="3"/>
            <w:shd w:val="clear" w:color="auto" w:fill="auto"/>
          </w:tcPr>
          <w:p w14:paraId="2A7C041B" w14:textId="77777777" w:rsidR="00D17B90" w:rsidRPr="005F70FB" w:rsidRDefault="00D17B90" w:rsidP="00D17B90">
            <w:pPr>
              <w:pStyle w:val="GlossEng"/>
            </w:pPr>
            <w:r w:rsidRPr="005F70FB">
              <w:t>mortar</w:t>
            </w:r>
          </w:p>
        </w:tc>
        <w:tc>
          <w:tcPr>
            <w:tcW w:w="529" w:type="dxa"/>
            <w:gridSpan w:val="2"/>
            <w:shd w:val="clear" w:color="auto" w:fill="auto"/>
          </w:tcPr>
          <w:p w14:paraId="72B64E55" w14:textId="77777777" w:rsidR="00D17B90" w:rsidRPr="005F70FB" w:rsidRDefault="00D17B90" w:rsidP="00D17B90">
            <w:pPr>
              <w:pStyle w:val="GlossEng"/>
            </w:pPr>
            <w:r w:rsidRPr="005F70FB">
              <w:rPr>
                <w:rStyle w:val="ChSmallCaps"/>
              </w:rPr>
              <w:t>2pl</w:t>
            </w:r>
          </w:p>
        </w:tc>
        <w:tc>
          <w:tcPr>
            <w:tcW w:w="607" w:type="dxa"/>
            <w:gridSpan w:val="2"/>
            <w:shd w:val="clear" w:color="auto" w:fill="auto"/>
          </w:tcPr>
          <w:p w14:paraId="56E7FA81" w14:textId="77777777" w:rsidR="00D17B90" w:rsidRPr="005F70FB" w:rsidRDefault="00D17B90" w:rsidP="00D17B90">
            <w:pPr>
              <w:pStyle w:val="GlossEng"/>
            </w:pPr>
            <w:r w:rsidRPr="005F70FB">
              <w:t>bring</w:t>
            </w:r>
          </w:p>
        </w:tc>
        <w:tc>
          <w:tcPr>
            <w:tcW w:w="462" w:type="dxa"/>
            <w:gridSpan w:val="2"/>
            <w:shd w:val="clear" w:color="auto" w:fill="auto"/>
          </w:tcPr>
          <w:p w14:paraId="1C8208CC" w14:textId="77777777" w:rsidR="00D17B90" w:rsidRPr="005F70FB" w:rsidRDefault="00D17B90" w:rsidP="00D17B90">
            <w:pPr>
              <w:pStyle w:val="GlossEng"/>
            </w:pPr>
          </w:p>
        </w:tc>
      </w:tr>
    </w:tbl>
    <w:p w14:paraId="426CAA65" w14:textId="25875990" w:rsidR="00D17B90" w:rsidRPr="005F70FB" w:rsidRDefault="00D17B90" w:rsidP="00D17B90">
      <w:pPr>
        <w:pStyle w:val="FreeTranslEng"/>
      </w:pPr>
      <w:r w:rsidRPr="005F70FB">
        <w:t>Natalia [addressing her daughter Ise]: uh, Ise, I forgot, return aunt</w:t>
      </w:r>
      <w:r w:rsidR="00B7093A" w:rsidRPr="005F70FB">
        <w:t>’</w:t>
      </w:r>
      <w:r w:rsidRPr="005F70FB">
        <w:t>s mortar, return [Is]</w:t>
      </w:r>
    </w:p>
    <w:tbl>
      <w:tblPr>
        <w:tblW w:w="6812" w:type="dxa"/>
        <w:tblCellMar>
          <w:left w:w="42" w:type="dxa"/>
          <w:right w:w="42" w:type="dxa"/>
        </w:tblCellMar>
        <w:tblLook w:val="01E0" w:firstRow="1" w:lastRow="1" w:firstColumn="1" w:lastColumn="1" w:noHBand="0" w:noVBand="0"/>
      </w:tblPr>
      <w:tblGrid>
        <w:gridCol w:w="709"/>
        <w:gridCol w:w="451"/>
        <w:gridCol w:w="579"/>
        <w:gridCol w:w="101"/>
        <w:gridCol w:w="573"/>
        <w:gridCol w:w="18"/>
        <w:gridCol w:w="471"/>
        <w:gridCol w:w="342"/>
        <w:gridCol w:w="310"/>
        <w:gridCol w:w="659"/>
        <w:gridCol w:w="25"/>
        <w:gridCol w:w="706"/>
        <w:gridCol w:w="695"/>
        <w:gridCol w:w="489"/>
        <w:gridCol w:w="684"/>
      </w:tblGrid>
      <w:tr w:rsidR="00AC23C4" w:rsidRPr="005F70FB" w14:paraId="6E542B0A" w14:textId="77777777" w:rsidTr="00AC23C4">
        <w:tc>
          <w:tcPr>
            <w:tcW w:w="709" w:type="dxa"/>
            <w:shd w:val="clear" w:color="auto" w:fill="auto"/>
          </w:tcPr>
          <w:p w14:paraId="5DD1B503" w14:textId="77777777" w:rsidR="00D17B90" w:rsidRPr="005F70FB" w:rsidRDefault="00D17B90" w:rsidP="00D17B90">
            <w:pPr>
              <w:pStyle w:val="O0Nwnext"/>
            </w:pPr>
            <w:r w:rsidRPr="005F70FB">
              <w:t>0063</w:t>
            </w:r>
          </w:p>
        </w:tc>
        <w:tc>
          <w:tcPr>
            <w:tcW w:w="451" w:type="dxa"/>
            <w:shd w:val="clear" w:color="auto" w:fill="auto"/>
          </w:tcPr>
          <w:p w14:paraId="511A2980" w14:textId="77777777" w:rsidR="00D17B90" w:rsidRPr="005F70FB" w:rsidRDefault="00D17B90" w:rsidP="00D17B90">
            <w:pPr>
              <w:pStyle w:val="Text"/>
            </w:pPr>
            <w:r w:rsidRPr="005F70FB">
              <w:t>Ida:</w:t>
            </w:r>
          </w:p>
        </w:tc>
        <w:tc>
          <w:tcPr>
            <w:tcW w:w="680" w:type="dxa"/>
            <w:gridSpan w:val="2"/>
            <w:shd w:val="clear" w:color="auto" w:fill="auto"/>
          </w:tcPr>
          <w:p w14:paraId="73B7058A" w14:textId="77777777" w:rsidR="00D17B90" w:rsidRPr="005F70FB" w:rsidRDefault="00D17B90" w:rsidP="00D17B90">
            <w:pPr>
              <w:pStyle w:val="Text"/>
            </w:pPr>
            <w:r w:rsidRPr="005F70FB">
              <w:t>itu</w:t>
            </w:r>
          </w:p>
        </w:tc>
        <w:tc>
          <w:tcPr>
            <w:tcW w:w="573" w:type="dxa"/>
            <w:shd w:val="clear" w:color="auto" w:fill="auto"/>
          </w:tcPr>
          <w:p w14:paraId="4F5C6A81" w14:textId="77777777" w:rsidR="00D17B90" w:rsidRPr="005F70FB" w:rsidRDefault="00D17B90" w:rsidP="00D17B90">
            <w:pPr>
              <w:pStyle w:val="Text"/>
            </w:pPr>
            <w:r w:rsidRPr="005F70FB">
              <w:t>yang</w:t>
            </w:r>
          </w:p>
        </w:tc>
        <w:tc>
          <w:tcPr>
            <w:tcW w:w="489" w:type="dxa"/>
            <w:gridSpan w:val="2"/>
            <w:shd w:val="clear" w:color="auto" w:fill="auto"/>
          </w:tcPr>
          <w:p w14:paraId="276EBBF2" w14:textId="77777777" w:rsidR="00D17B90" w:rsidRPr="005F70FB" w:rsidRDefault="00D17B90" w:rsidP="00D17B90">
            <w:pPr>
              <w:pStyle w:val="Text"/>
            </w:pPr>
            <w:r w:rsidRPr="005F70FB">
              <w:t>sa</w:t>
            </w:r>
          </w:p>
        </w:tc>
        <w:tc>
          <w:tcPr>
            <w:tcW w:w="652" w:type="dxa"/>
            <w:gridSpan w:val="2"/>
            <w:shd w:val="clear" w:color="auto" w:fill="auto"/>
          </w:tcPr>
          <w:p w14:paraId="5E2CE7A9" w14:textId="77777777" w:rsidR="00D17B90" w:rsidRPr="005F70FB" w:rsidRDefault="00D17B90" w:rsidP="00D17B90">
            <w:pPr>
              <w:pStyle w:val="Text"/>
            </w:pPr>
            <w:r w:rsidRPr="005F70FB">
              <w:t>tadi</w:t>
            </w:r>
          </w:p>
        </w:tc>
        <w:tc>
          <w:tcPr>
            <w:tcW w:w="684" w:type="dxa"/>
            <w:gridSpan w:val="2"/>
            <w:shd w:val="clear" w:color="auto" w:fill="auto"/>
          </w:tcPr>
          <w:p w14:paraId="7BC039CC" w14:textId="77777777" w:rsidR="00D17B90" w:rsidRPr="005F70FB" w:rsidRDefault="00D17B90" w:rsidP="00D17B90">
            <w:pPr>
              <w:pStyle w:val="Text"/>
            </w:pPr>
            <w:r w:rsidRPr="005F70FB">
              <w:t>bilang</w:t>
            </w:r>
          </w:p>
        </w:tc>
        <w:tc>
          <w:tcPr>
            <w:tcW w:w="706" w:type="dxa"/>
            <w:shd w:val="clear" w:color="auto" w:fill="auto"/>
          </w:tcPr>
          <w:p w14:paraId="18764D89" w14:textId="77777777" w:rsidR="00D17B90" w:rsidRPr="005F70FB" w:rsidRDefault="00D17B90" w:rsidP="00D17B90">
            <w:pPr>
              <w:pStyle w:val="Text"/>
            </w:pPr>
            <w:r w:rsidRPr="005F70FB">
              <w:t>tu,</w:t>
            </w:r>
          </w:p>
        </w:tc>
        <w:tc>
          <w:tcPr>
            <w:tcW w:w="695" w:type="dxa"/>
            <w:shd w:val="clear" w:color="auto" w:fill="auto"/>
          </w:tcPr>
          <w:p w14:paraId="0D892F27" w14:textId="77777777" w:rsidR="00D17B90" w:rsidRPr="005F70FB" w:rsidRDefault="00D17B90" w:rsidP="00D17B90">
            <w:pPr>
              <w:pStyle w:val="Text"/>
            </w:pPr>
            <w:r w:rsidRPr="005F70FB">
              <w:t>tadi</w:t>
            </w:r>
          </w:p>
        </w:tc>
        <w:tc>
          <w:tcPr>
            <w:tcW w:w="489" w:type="dxa"/>
            <w:shd w:val="clear" w:color="auto" w:fill="auto"/>
          </w:tcPr>
          <w:p w14:paraId="62E2AF5A" w14:textId="77777777" w:rsidR="00D17B90" w:rsidRPr="005F70FB" w:rsidRDefault="00D17B90" w:rsidP="00D17B90">
            <w:pPr>
              <w:pStyle w:val="Text"/>
            </w:pPr>
            <w:r w:rsidRPr="005F70FB">
              <w:t>sa</w:t>
            </w:r>
          </w:p>
        </w:tc>
        <w:tc>
          <w:tcPr>
            <w:tcW w:w="684" w:type="dxa"/>
            <w:shd w:val="clear" w:color="auto" w:fill="auto"/>
          </w:tcPr>
          <w:p w14:paraId="2D6DF4C6" w14:textId="77777777" w:rsidR="00D17B90" w:rsidRPr="005F70FB" w:rsidRDefault="00D17B90" w:rsidP="00D17B90">
            <w:pPr>
              <w:pStyle w:val="Text"/>
            </w:pPr>
            <w:r w:rsidRPr="005F70FB">
              <w:t>bilang</w:t>
            </w:r>
          </w:p>
        </w:tc>
      </w:tr>
      <w:tr w:rsidR="00AC23C4" w:rsidRPr="005F70FB" w14:paraId="5B0AF48A" w14:textId="77777777" w:rsidTr="00AC23C4">
        <w:tc>
          <w:tcPr>
            <w:tcW w:w="709" w:type="dxa"/>
            <w:shd w:val="clear" w:color="auto" w:fill="auto"/>
          </w:tcPr>
          <w:p w14:paraId="2E041A0B" w14:textId="77777777" w:rsidR="00D17B90" w:rsidRPr="005F70FB" w:rsidRDefault="00D17B90" w:rsidP="00D17B90">
            <w:pPr>
              <w:pStyle w:val="GlossEng2ptafter"/>
            </w:pPr>
          </w:p>
        </w:tc>
        <w:tc>
          <w:tcPr>
            <w:tcW w:w="451" w:type="dxa"/>
            <w:shd w:val="clear" w:color="auto" w:fill="auto"/>
          </w:tcPr>
          <w:p w14:paraId="6E67D1C3" w14:textId="77777777" w:rsidR="00D17B90" w:rsidRPr="005F70FB" w:rsidRDefault="00D17B90" w:rsidP="00D17B90">
            <w:pPr>
              <w:pStyle w:val="GlossEng2ptafter"/>
            </w:pPr>
          </w:p>
        </w:tc>
        <w:tc>
          <w:tcPr>
            <w:tcW w:w="680" w:type="dxa"/>
            <w:gridSpan w:val="2"/>
            <w:shd w:val="clear" w:color="auto" w:fill="auto"/>
          </w:tcPr>
          <w:p w14:paraId="1FE727C5" w14:textId="77777777" w:rsidR="00D17B90" w:rsidRPr="005F70FB" w:rsidRDefault="00D17B90" w:rsidP="00D17B90">
            <w:pPr>
              <w:pStyle w:val="GlossEng2ptafter"/>
            </w:pPr>
            <w:r w:rsidRPr="005F70FB">
              <w:rPr>
                <w:rStyle w:val="ChSmallCaps"/>
              </w:rPr>
              <w:t>d.dist</w:t>
            </w:r>
          </w:p>
        </w:tc>
        <w:tc>
          <w:tcPr>
            <w:tcW w:w="573" w:type="dxa"/>
            <w:shd w:val="clear" w:color="auto" w:fill="auto"/>
          </w:tcPr>
          <w:p w14:paraId="01ED62D9" w14:textId="77777777" w:rsidR="00D17B90" w:rsidRPr="005F70FB" w:rsidRDefault="00D17B90" w:rsidP="00D17B90">
            <w:pPr>
              <w:pStyle w:val="GlossEng2ptafter"/>
            </w:pPr>
            <w:r w:rsidRPr="005F70FB">
              <w:rPr>
                <w:rStyle w:val="ChSmallCaps"/>
              </w:rPr>
              <w:t>rel</w:t>
            </w:r>
          </w:p>
        </w:tc>
        <w:tc>
          <w:tcPr>
            <w:tcW w:w="489" w:type="dxa"/>
            <w:gridSpan w:val="2"/>
            <w:shd w:val="clear" w:color="auto" w:fill="auto"/>
          </w:tcPr>
          <w:p w14:paraId="0AF5CDBE" w14:textId="77777777" w:rsidR="00D17B90" w:rsidRPr="005F70FB" w:rsidRDefault="00D17B90" w:rsidP="00D17B90">
            <w:pPr>
              <w:pStyle w:val="GlossEng2ptafter"/>
            </w:pPr>
            <w:r w:rsidRPr="005F70FB">
              <w:rPr>
                <w:rStyle w:val="ChSmallCaps"/>
              </w:rPr>
              <w:t>1sg</w:t>
            </w:r>
          </w:p>
        </w:tc>
        <w:tc>
          <w:tcPr>
            <w:tcW w:w="652" w:type="dxa"/>
            <w:gridSpan w:val="2"/>
            <w:shd w:val="clear" w:color="auto" w:fill="auto"/>
          </w:tcPr>
          <w:p w14:paraId="12E29A44" w14:textId="77777777" w:rsidR="00D17B90" w:rsidRPr="005F70FB" w:rsidRDefault="00D17B90" w:rsidP="00D17B90">
            <w:pPr>
              <w:pStyle w:val="GlossEng2ptafter"/>
            </w:pPr>
            <w:r w:rsidRPr="005F70FB">
              <w:t>earlier</w:t>
            </w:r>
          </w:p>
        </w:tc>
        <w:tc>
          <w:tcPr>
            <w:tcW w:w="684" w:type="dxa"/>
            <w:gridSpan w:val="2"/>
            <w:shd w:val="clear" w:color="auto" w:fill="auto"/>
          </w:tcPr>
          <w:p w14:paraId="1A44DB91" w14:textId="77777777" w:rsidR="00D17B90" w:rsidRPr="005F70FB" w:rsidRDefault="00D17B90" w:rsidP="00D17B90">
            <w:pPr>
              <w:pStyle w:val="GlossEng2ptafter"/>
            </w:pPr>
            <w:r w:rsidRPr="005F70FB">
              <w:t>say</w:t>
            </w:r>
          </w:p>
        </w:tc>
        <w:tc>
          <w:tcPr>
            <w:tcW w:w="706" w:type="dxa"/>
            <w:shd w:val="clear" w:color="auto" w:fill="auto"/>
          </w:tcPr>
          <w:p w14:paraId="5EA80F18" w14:textId="77777777" w:rsidR="00D17B90" w:rsidRPr="005F70FB" w:rsidRDefault="00D17B90" w:rsidP="00D17B90">
            <w:pPr>
              <w:pStyle w:val="GlossEng2ptafter"/>
            </w:pPr>
            <w:r w:rsidRPr="005F70FB">
              <w:rPr>
                <w:rStyle w:val="ChSmallCaps"/>
              </w:rPr>
              <w:t>d.dist</w:t>
            </w:r>
          </w:p>
        </w:tc>
        <w:tc>
          <w:tcPr>
            <w:tcW w:w="695" w:type="dxa"/>
            <w:shd w:val="clear" w:color="auto" w:fill="auto"/>
          </w:tcPr>
          <w:p w14:paraId="705803DD" w14:textId="77777777" w:rsidR="00D17B90" w:rsidRPr="005F70FB" w:rsidRDefault="00D17B90" w:rsidP="00D17B90">
            <w:pPr>
              <w:pStyle w:val="GlossEng2ptafter"/>
            </w:pPr>
            <w:r w:rsidRPr="005F70FB">
              <w:t>earlier</w:t>
            </w:r>
          </w:p>
        </w:tc>
        <w:tc>
          <w:tcPr>
            <w:tcW w:w="489" w:type="dxa"/>
            <w:shd w:val="clear" w:color="auto" w:fill="auto"/>
          </w:tcPr>
          <w:p w14:paraId="7B992C45" w14:textId="77777777" w:rsidR="00D17B90" w:rsidRPr="005F70FB" w:rsidRDefault="00D17B90" w:rsidP="00D17B90">
            <w:pPr>
              <w:pStyle w:val="GlossEng2ptafter"/>
            </w:pPr>
            <w:r w:rsidRPr="005F70FB">
              <w:rPr>
                <w:rStyle w:val="ChSmallCaps"/>
              </w:rPr>
              <w:t>1sg</w:t>
            </w:r>
          </w:p>
        </w:tc>
        <w:tc>
          <w:tcPr>
            <w:tcW w:w="684" w:type="dxa"/>
            <w:shd w:val="clear" w:color="auto" w:fill="auto"/>
          </w:tcPr>
          <w:p w14:paraId="3E443DFD" w14:textId="77777777" w:rsidR="00D17B90" w:rsidRPr="005F70FB" w:rsidRDefault="00D17B90" w:rsidP="00D17B90">
            <w:pPr>
              <w:pStyle w:val="GlossEng2ptafter"/>
            </w:pPr>
            <w:r w:rsidRPr="005F70FB">
              <w:t>say</w:t>
            </w:r>
          </w:p>
        </w:tc>
      </w:tr>
      <w:tr w:rsidR="00AC23C4" w:rsidRPr="005F70FB" w14:paraId="706E370F" w14:textId="77777777" w:rsidTr="00AC23C4">
        <w:trPr>
          <w:gridAfter w:val="5"/>
          <w:wAfter w:w="2599" w:type="dxa"/>
        </w:trPr>
        <w:tc>
          <w:tcPr>
            <w:tcW w:w="709" w:type="dxa"/>
            <w:shd w:val="clear" w:color="auto" w:fill="auto"/>
          </w:tcPr>
          <w:p w14:paraId="4E5445F9" w14:textId="77777777" w:rsidR="00D17B90" w:rsidRPr="005F70FB" w:rsidRDefault="00D17B90" w:rsidP="00D17B90">
            <w:pPr>
              <w:pStyle w:val="O0Nwnext"/>
            </w:pPr>
          </w:p>
        </w:tc>
        <w:tc>
          <w:tcPr>
            <w:tcW w:w="1030" w:type="dxa"/>
            <w:gridSpan w:val="2"/>
            <w:shd w:val="clear" w:color="auto" w:fill="auto"/>
          </w:tcPr>
          <w:p w14:paraId="120D3442" w14:textId="77777777" w:rsidR="00D17B90" w:rsidRPr="005F70FB" w:rsidRDefault="00D17B90" w:rsidP="00D17B90">
            <w:pPr>
              <w:pStyle w:val="Text"/>
            </w:pPr>
            <w:r w:rsidRPr="005F70FB">
              <w:t>mama-tua,</w:t>
            </w:r>
          </w:p>
        </w:tc>
        <w:tc>
          <w:tcPr>
            <w:tcW w:w="692" w:type="dxa"/>
            <w:gridSpan w:val="3"/>
            <w:shd w:val="clear" w:color="auto" w:fill="auto"/>
          </w:tcPr>
          <w:p w14:paraId="1F9A7071" w14:textId="77777777" w:rsidR="00D17B90" w:rsidRPr="005F70FB" w:rsidRDefault="00D17B90" w:rsidP="00D17B90">
            <w:pPr>
              <w:pStyle w:val="Text"/>
            </w:pPr>
            <w:r w:rsidRPr="005F70FB">
              <w:t>tolong</w:t>
            </w:r>
          </w:p>
        </w:tc>
        <w:tc>
          <w:tcPr>
            <w:tcW w:w="813" w:type="dxa"/>
            <w:gridSpan w:val="2"/>
            <w:shd w:val="clear" w:color="auto" w:fill="auto"/>
          </w:tcPr>
          <w:p w14:paraId="02D855D4" w14:textId="77777777" w:rsidR="00D17B90" w:rsidRPr="005F70FB" w:rsidRDefault="00D17B90" w:rsidP="00D17B90">
            <w:pPr>
              <w:pStyle w:val="Text"/>
            </w:pPr>
            <w:r w:rsidRPr="005F70FB">
              <w:t>karna</w:t>
            </w:r>
          </w:p>
        </w:tc>
        <w:tc>
          <w:tcPr>
            <w:tcW w:w="969" w:type="dxa"/>
            <w:gridSpan w:val="2"/>
            <w:shd w:val="clear" w:color="auto" w:fill="auto"/>
          </w:tcPr>
          <w:p w14:paraId="40615106" w14:textId="77777777" w:rsidR="00D17B90" w:rsidRPr="005F70FB" w:rsidRDefault="00D17B90" w:rsidP="00D17B90">
            <w:pPr>
              <w:pStyle w:val="Text"/>
            </w:pPr>
            <w:r w:rsidRPr="005F70FB">
              <w:t>besok</w:t>
            </w:r>
          </w:p>
        </w:tc>
      </w:tr>
      <w:tr w:rsidR="00AC23C4" w:rsidRPr="005F70FB" w14:paraId="50E505F3" w14:textId="77777777" w:rsidTr="00AC23C4">
        <w:trPr>
          <w:gridAfter w:val="5"/>
          <w:wAfter w:w="2599" w:type="dxa"/>
        </w:trPr>
        <w:tc>
          <w:tcPr>
            <w:tcW w:w="709" w:type="dxa"/>
            <w:shd w:val="clear" w:color="auto" w:fill="auto"/>
          </w:tcPr>
          <w:p w14:paraId="4F433029" w14:textId="77777777" w:rsidR="00D17B90" w:rsidRPr="005F70FB" w:rsidRDefault="00D17B90" w:rsidP="00D17B90">
            <w:pPr>
              <w:pStyle w:val="GlossEng"/>
            </w:pPr>
          </w:p>
        </w:tc>
        <w:tc>
          <w:tcPr>
            <w:tcW w:w="1030" w:type="dxa"/>
            <w:gridSpan w:val="2"/>
            <w:shd w:val="clear" w:color="auto" w:fill="auto"/>
          </w:tcPr>
          <w:p w14:paraId="5F9B7C85" w14:textId="77777777" w:rsidR="00D17B90" w:rsidRPr="005F70FB" w:rsidRDefault="00D17B90" w:rsidP="00D17B90">
            <w:pPr>
              <w:pStyle w:val="GlossEng"/>
            </w:pPr>
            <w:r w:rsidRPr="005F70FB">
              <w:t>aunt</w:t>
            </w:r>
          </w:p>
        </w:tc>
        <w:tc>
          <w:tcPr>
            <w:tcW w:w="692" w:type="dxa"/>
            <w:gridSpan w:val="3"/>
            <w:shd w:val="clear" w:color="auto" w:fill="auto"/>
          </w:tcPr>
          <w:p w14:paraId="6B04DC2C" w14:textId="77777777" w:rsidR="00D17B90" w:rsidRPr="005F70FB" w:rsidRDefault="00D17B90" w:rsidP="00D17B90">
            <w:pPr>
              <w:pStyle w:val="GlossEng"/>
            </w:pPr>
            <w:r w:rsidRPr="005F70FB">
              <w:t>help</w:t>
            </w:r>
          </w:p>
        </w:tc>
        <w:tc>
          <w:tcPr>
            <w:tcW w:w="813" w:type="dxa"/>
            <w:gridSpan w:val="2"/>
            <w:shd w:val="clear" w:color="auto" w:fill="auto"/>
          </w:tcPr>
          <w:p w14:paraId="347F665E" w14:textId="77777777" w:rsidR="00D17B90" w:rsidRPr="005F70FB" w:rsidRDefault="00D17B90" w:rsidP="00D17B90">
            <w:pPr>
              <w:pStyle w:val="GlossEng"/>
            </w:pPr>
            <w:r w:rsidRPr="005F70FB">
              <w:t>because</w:t>
            </w:r>
          </w:p>
        </w:tc>
        <w:tc>
          <w:tcPr>
            <w:tcW w:w="969" w:type="dxa"/>
            <w:gridSpan w:val="2"/>
            <w:shd w:val="clear" w:color="auto" w:fill="auto"/>
          </w:tcPr>
          <w:p w14:paraId="1686EAA9" w14:textId="77777777" w:rsidR="00D17B90" w:rsidRPr="005F70FB" w:rsidRDefault="00D17B90" w:rsidP="00D17B90">
            <w:pPr>
              <w:pStyle w:val="GlossEng"/>
            </w:pPr>
            <w:r w:rsidRPr="005F70FB">
              <w:t>tomorrow</w:t>
            </w:r>
          </w:p>
        </w:tc>
      </w:tr>
    </w:tbl>
    <w:p w14:paraId="7D2209B9" w14:textId="04A33EA7" w:rsidR="00D17B90" w:rsidRPr="005F70FB" w:rsidRDefault="00D17B90" w:rsidP="00D17B90">
      <w:pPr>
        <w:pStyle w:val="FreeTranslEng"/>
      </w:pPr>
      <w:r w:rsidRPr="005F70FB">
        <w:t>Ida: that</w:t>
      </w:r>
      <w:r w:rsidR="00B7093A" w:rsidRPr="005F70FB">
        <w:t>’</w:t>
      </w:r>
      <w:r w:rsidRPr="005F70FB">
        <w:t xml:space="preserve">s what I said earlier, earlier I said to aunt, </w:t>
      </w:r>
      <w:r w:rsidR="00B7093A" w:rsidRPr="005F70FB">
        <w:t>‘</w:t>
      </w:r>
      <w:r w:rsidRPr="005F70FB">
        <w:t>please, because tomorrow</w:t>
      </w:r>
      <w:r w:rsidR="00B7093A" w:rsidRPr="005F70FB">
        <w:t>’</w:t>
      </w:r>
    </w:p>
    <w:tbl>
      <w:tblPr>
        <w:tblW w:w="0" w:type="auto"/>
        <w:tblCellMar>
          <w:left w:w="42" w:type="dxa"/>
          <w:right w:w="42" w:type="dxa"/>
        </w:tblCellMar>
        <w:tblLook w:val="01E0" w:firstRow="1" w:lastRow="1" w:firstColumn="1" w:lastColumn="1" w:noHBand="0" w:noVBand="0"/>
      </w:tblPr>
      <w:tblGrid>
        <w:gridCol w:w="709"/>
        <w:gridCol w:w="836"/>
        <w:gridCol w:w="569"/>
        <w:gridCol w:w="875"/>
        <w:gridCol w:w="569"/>
        <w:gridCol w:w="458"/>
        <w:gridCol w:w="603"/>
      </w:tblGrid>
      <w:tr w:rsidR="00AC23C4" w:rsidRPr="005F70FB" w14:paraId="5ABA6B7B" w14:textId="77777777" w:rsidTr="00AC23C4">
        <w:tc>
          <w:tcPr>
            <w:tcW w:w="709" w:type="dxa"/>
            <w:shd w:val="clear" w:color="auto" w:fill="auto"/>
          </w:tcPr>
          <w:p w14:paraId="1DDC053B" w14:textId="77777777" w:rsidR="00D17B90" w:rsidRPr="005F70FB" w:rsidRDefault="00D17B90" w:rsidP="00D17B90">
            <w:pPr>
              <w:pStyle w:val="O0Nwnext"/>
            </w:pPr>
            <w:r w:rsidRPr="005F70FB">
              <w:t>0064</w:t>
            </w:r>
          </w:p>
        </w:tc>
        <w:tc>
          <w:tcPr>
            <w:tcW w:w="836" w:type="dxa"/>
            <w:shd w:val="clear" w:color="auto" w:fill="auto"/>
          </w:tcPr>
          <w:p w14:paraId="1CC16833" w14:textId="77777777" w:rsidR="00D17B90" w:rsidRPr="005F70FB" w:rsidRDefault="00D17B90" w:rsidP="00D17B90">
            <w:pPr>
              <w:pStyle w:val="Text"/>
            </w:pPr>
            <w:r w:rsidRPr="005F70FB">
              <w:t>Natalia:</w:t>
            </w:r>
          </w:p>
        </w:tc>
        <w:tc>
          <w:tcPr>
            <w:tcW w:w="569" w:type="dxa"/>
            <w:shd w:val="clear" w:color="auto" w:fill="auto"/>
          </w:tcPr>
          <w:p w14:paraId="42C7361B" w14:textId="77777777" w:rsidR="00D17B90" w:rsidRPr="005F70FB" w:rsidRDefault="00D17B90" w:rsidP="00D17B90">
            <w:pPr>
              <w:pStyle w:val="Text"/>
            </w:pPr>
            <w:r w:rsidRPr="005F70FB">
              <w:t>mo</w:t>
            </w:r>
          </w:p>
        </w:tc>
        <w:tc>
          <w:tcPr>
            <w:tcW w:w="875" w:type="dxa"/>
            <w:shd w:val="clear" w:color="auto" w:fill="auto"/>
          </w:tcPr>
          <w:p w14:paraId="6F7391E2" w14:textId="77777777" w:rsidR="00D17B90" w:rsidRPr="005F70FB" w:rsidRDefault="00D17B90" w:rsidP="00D17B90">
            <w:pPr>
              <w:pStyle w:val="Text"/>
            </w:pPr>
            <w:r w:rsidRPr="005F70FB">
              <w:t>pulang,</w:t>
            </w:r>
          </w:p>
        </w:tc>
        <w:tc>
          <w:tcPr>
            <w:tcW w:w="569" w:type="dxa"/>
            <w:shd w:val="clear" w:color="auto" w:fill="auto"/>
          </w:tcPr>
          <w:p w14:paraId="3FB07068" w14:textId="77777777" w:rsidR="00D17B90" w:rsidRPr="005F70FB" w:rsidRDefault="00D17B90" w:rsidP="00D17B90">
            <w:pPr>
              <w:pStyle w:val="Text"/>
            </w:pPr>
            <w:r w:rsidRPr="005F70FB">
              <w:t>[</w:t>
            </w:r>
            <w:r w:rsidRPr="005F70FB">
              <w:rPr>
                <w:rStyle w:val="ChSmallCaps"/>
              </w:rPr>
              <w:t>up</w:t>
            </w:r>
            <w:r w:rsidRPr="005F70FB">
              <w:t>]</w:t>
            </w:r>
          </w:p>
        </w:tc>
        <w:tc>
          <w:tcPr>
            <w:tcW w:w="458" w:type="dxa"/>
            <w:shd w:val="clear" w:color="auto" w:fill="auto"/>
          </w:tcPr>
          <w:p w14:paraId="6ED50F6F" w14:textId="77777777" w:rsidR="00D17B90" w:rsidRPr="005F70FB" w:rsidRDefault="00D17B90" w:rsidP="00D17B90">
            <w:pPr>
              <w:pStyle w:val="Text"/>
            </w:pPr>
            <w:r w:rsidRPr="005F70FB">
              <w:t>sa</w:t>
            </w:r>
          </w:p>
        </w:tc>
        <w:tc>
          <w:tcPr>
            <w:tcW w:w="603" w:type="dxa"/>
            <w:shd w:val="clear" w:color="auto" w:fill="auto"/>
          </w:tcPr>
          <w:p w14:paraId="7EBE045D" w14:textId="77777777" w:rsidR="00D17B90" w:rsidRPr="005F70FB" w:rsidRDefault="00D17B90" w:rsidP="00D17B90">
            <w:pPr>
              <w:pStyle w:val="Text"/>
            </w:pPr>
            <w:r w:rsidRPr="005F70FB">
              <w:t>bawa</w:t>
            </w:r>
          </w:p>
        </w:tc>
      </w:tr>
      <w:tr w:rsidR="00AC23C4" w:rsidRPr="005F70FB" w14:paraId="78A75B74" w14:textId="77777777" w:rsidTr="00AC23C4">
        <w:tc>
          <w:tcPr>
            <w:tcW w:w="709" w:type="dxa"/>
            <w:shd w:val="clear" w:color="auto" w:fill="auto"/>
          </w:tcPr>
          <w:p w14:paraId="3CBA25BA" w14:textId="77777777" w:rsidR="00D17B90" w:rsidRPr="005F70FB" w:rsidRDefault="00D17B90" w:rsidP="00D17B90">
            <w:pPr>
              <w:pStyle w:val="GlossEng"/>
            </w:pPr>
          </w:p>
        </w:tc>
        <w:tc>
          <w:tcPr>
            <w:tcW w:w="836" w:type="dxa"/>
            <w:shd w:val="clear" w:color="auto" w:fill="auto"/>
          </w:tcPr>
          <w:p w14:paraId="4C461474" w14:textId="77777777" w:rsidR="00D17B90" w:rsidRPr="005F70FB" w:rsidRDefault="00D17B90" w:rsidP="00D17B90">
            <w:pPr>
              <w:pStyle w:val="GlossEng"/>
            </w:pPr>
          </w:p>
        </w:tc>
        <w:tc>
          <w:tcPr>
            <w:tcW w:w="569" w:type="dxa"/>
            <w:shd w:val="clear" w:color="auto" w:fill="auto"/>
          </w:tcPr>
          <w:p w14:paraId="378B95B6" w14:textId="77777777" w:rsidR="00D17B90" w:rsidRPr="005F70FB" w:rsidRDefault="00D17B90" w:rsidP="00D17B90">
            <w:pPr>
              <w:pStyle w:val="GlossEng"/>
            </w:pPr>
            <w:r w:rsidRPr="005F70FB">
              <w:t>want</w:t>
            </w:r>
          </w:p>
        </w:tc>
        <w:tc>
          <w:tcPr>
            <w:tcW w:w="875" w:type="dxa"/>
            <w:shd w:val="clear" w:color="auto" w:fill="auto"/>
          </w:tcPr>
          <w:p w14:paraId="00FB2C5B" w14:textId="77777777" w:rsidR="00D17B90" w:rsidRPr="005F70FB" w:rsidRDefault="00D17B90" w:rsidP="00D17B90">
            <w:pPr>
              <w:pStyle w:val="GlossEng"/>
            </w:pPr>
            <w:r w:rsidRPr="005F70FB">
              <w:t>go.home</w:t>
            </w:r>
          </w:p>
        </w:tc>
        <w:tc>
          <w:tcPr>
            <w:tcW w:w="569" w:type="dxa"/>
            <w:shd w:val="clear" w:color="auto" w:fill="auto"/>
          </w:tcPr>
          <w:p w14:paraId="3EE14C3E" w14:textId="77777777" w:rsidR="00D17B90" w:rsidRPr="005F70FB" w:rsidRDefault="00D17B90" w:rsidP="00D17B90">
            <w:pPr>
              <w:pStyle w:val="GlossEng"/>
            </w:pPr>
          </w:p>
        </w:tc>
        <w:tc>
          <w:tcPr>
            <w:tcW w:w="458" w:type="dxa"/>
            <w:shd w:val="clear" w:color="auto" w:fill="auto"/>
          </w:tcPr>
          <w:p w14:paraId="6436AE4E" w14:textId="77777777" w:rsidR="00D17B90" w:rsidRPr="005F70FB" w:rsidRDefault="00D17B90" w:rsidP="00D17B90">
            <w:pPr>
              <w:pStyle w:val="GlossEng"/>
            </w:pPr>
            <w:r w:rsidRPr="005F70FB">
              <w:rPr>
                <w:rStyle w:val="ChSmallCaps"/>
              </w:rPr>
              <w:t>1sg</w:t>
            </w:r>
          </w:p>
        </w:tc>
        <w:tc>
          <w:tcPr>
            <w:tcW w:w="603" w:type="dxa"/>
            <w:shd w:val="clear" w:color="auto" w:fill="auto"/>
          </w:tcPr>
          <w:p w14:paraId="20C9CC17" w14:textId="77777777" w:rsidR="00D17B90" w:rsidRPr="005F70FB" w:rsidRDefault="00D17B90" w:rsidP="00D17B90">
            <w:pPr>
              <w:pStyle w:val="GlossEng"/>
            </w:pPr>
            <w:r w:rsidRPr="005F70FB">
              <w:t>bring</w:t>
            </w:r>
          </w:p>
        </w:tc>
      </w:tr>
    </w:tbl>
    <w:p w14:paraId="476C6DD2" w14:textId="77777777" w:rsidR="00D17B90" w:rsidRPr="005F70FB" w:rsidRDefault="00D17B90" w:rsidP="00D17B90">
      <w:pPr>
        <w:pStyle w:val="FreeTranslEng"/>
      </w:pPr>
      <w:r w:rsidRPr="005F70FB">
        <w:t>Natalia: (I) want to go home, [</w:t>
      </w:r>
      <w:r w:rsidRPr="005F70FB">
        <w:rPr>
          <w:rStyle w:val="ChSmallCaps"/>
        </w:rPr>
        <w:t>up</w:t>
      </w:r>
      <w:r w:rsidRPr="005F70FB">
        <w:t>] I bring</w:t>
      </w:r>
    </w:p>
    <w:tbl>
      <w:tblPr>
        <w:tblW w:w="0" w:type="auto"/>
        <w:tblCellMar>
          <w:left w:w="42" w:type="dxa"/>
          <w:right w:w="42" w:type="dxa"/>
        </w:tblCellMar>
        <w:tblLook w:val="01E0" w:firstRow="1" w:lastRow="1" w:firstColumn="1" w:lastColumn="1" w:noHBand="0" w:noVBand="0"/>
      </w:tblPr>
      <w:tblGrid>
        <w:gridCol w:w="709"/>
        <w:gridCol w:w="451"/>
        <w:gridCol w:w="806"/>
        <w:gridCol w:w="629"/>
        <w:gridCol w:w="529"/>
        <w:gridCol w:w="1348"/>
        <w:gridCol w:w="495"/>
        <w:gridCol w:w="360"/>
        <w:gridCol w:w="759"/>
      </w:tblGrid>
      <w:tr w:rsidR="00AC23C4" w:rsidRPr="005F70FB" w14:paraId="2027D003" w14:textId="77777777" w:rsidTr="00245645">
        <w:tc>
          <w:tcPr>
            <w:tcW w:w="709" w:type="dxa"/>
            <w:shd w:val="clear" w:color="auto" w:fill="auto"/>
          </w:tcPr>
          <w:p w14:paraId="25BDF4B9" w14:textId="77777777" w:rsidR="00D17B90" w:rsidRPr="005F70FB" w:rsidRDefault="00D17B90" w:rsidP="00D17B90">
            <w:pPr>
              <w:pStyle w:val="O0Nwnext"/>
            </w:pPr>
            <w:r w:rsidRPr="005F70FB">
              <w:t>0065</w:t>
            </w:r>
          </w:p>
        </w:tc>
        <w:tc>
          <w:tcPr>
            <w:tcW w:w="451" w:type="dxa"/>
            <w:shd w:val="clear" w:color="auto" w:fill="auto"/>
          </w:tcPr>
          <w:p w14:paraId="0362121C" w14:textId="77777777" w:rsidR="00D17B90" w:rsidRPr="005F70FB" w:rsidRDefault="00D17B90" w:rsidP="00D17B90">
            <w:pPr>
              <w:pStyle w:val="Text"/>
            </w:pPr>
            <w:r w:rsidRPr="005F70FB">
              <w:t>Ida:</w:t>
            </w:r>
          </w:p>
        </w:tc>
        <w:tc>
          <w:tcPr>
            <w:tcW w:w="806" w:type="dxa"/>
            <w:shd w:val="clear" w:color="auto" w:fill="auto"/>
          </w:tcPr>
          <w:p w14:paraId="645D78C9" w14:textId="77777777" w:rsidR="00D17B90" w:rsidRPr="005F70FB" w:rsidRDefault="00D17B90" w:rsidP="00D17B90">
            <w:pPr>
              <w:pStyle w:val="Text"/>
            </w:pPr>
            <w:r w:rsidRPr="005F70FB">
              <w:t>skarang</w:t>
            </w:r>
          </w:p>
        </w:tc>
        <w:tc>
          <w:tcPr>
            <w:tcW w:w="629" w:type="dxa"/>
            <w:shd w:val="clear" w:color="auto" w:fill="auto"/>
          </w:tcPr>
          <w:p w14:paraId="70EFB532" w14:textId="77777777" w:rsidR="00D17B90" w:rsidRPr="005F70FB" w:rsidRDefault="00D17B90" w:rsidP="00D17B90">
            <w:pPr>
              <w:pStyle w:val="Text"/>
            </w:pPr>
            <w:r w:rsidRPr="005F70FB">
              <w:t>kamu</w:t>
            </w:r>
          </w:p>
        </w:tc>
        <w:tc>
          <w:tcPr>
            <w:tcW w:w="529" w:type="dxa"/>
            <w:shd w:val="clear" w:color="auto" w:fill="auto"/>
          </w:tcPr>
          <w:p w14:paraId="37073ADF" w14:textId="77777777" w:rsidR="00D17B90" w:rsidRPr="005F70FB" w:rsidRDefault="00D17B90" w:rsidP="00D17B90">
            <w:pPr>
              <w:pStyle w:val="Text"/>
            </w:pPr>
            <w:r w:rsidRPr="005F70FB">
              <w:t>kasi</w:t>
            </w:r>
          </w:p>
        </w:tc>
        <w:tc>
          <w:tcPr>
            <w:tcW w:w="1348" w:type="dxa"/>
            <w:shd w:val="clear" w:color="auto" w:fill="auto"/>
          </w:tcPr>
          <w:p w14:paraId="2B6A52A8" w14:textId="77777777" w:rsidR="00D17B90" w:rsidRPr="005F70FB" w:rsidRDefault="00D17B90" w:rsidP="00D17B90">
            <w:pPr>
              <w:pStyle w:val="Text"/>
            </w:pPr>
            <w:r w:rsidRPr="005F70FB">
              <w:t>terpol~terpol</w:t>
            </w:r>
          </w:p>
        </w:tc>
        <w:tc>
          <w:tcPr>
            <w:tcW w:w="495" w:type="dxa"/>
            <w:shd w:val="clear" w:color="auto" w:fill="auto"/>
          </w:tcPr>
          <w:p w14:paraId="28F1C21C" w14:textId="77777777" w:rsidR="00D17B90" w:rsidRPr="005F70FB" w:rsidRDefault="00D17B90" w:rsidP="00D17B90">
            <w:pPr>
              <w:pStyle w:val="Text"/>
            </w:pPr>
            <w:r w:rsidRPr="005F70FB">
              <w:t>taru</w:t>
            </w:r>
          </w:p>
        </w:tc>
        <w:tc>
          <w:tcPr>
            <w:tcW w:w="360" w:type="dxa"/>
            <w:shd w:val="clear" w:color="auto" w:fill="auto"/>
          </w:tcPr>
          <w:p w14:paraId="5DB08629" w14:textId="77777777" w:rsidR="00D17B90" w:rsidRPr="005F70FB" w:rsidRDefault="00D17B90" w:rsidP="00D17B90">
            <w:pPr>
              <w:pStyle w:val="Text"/>
            </w:pPr>
            <w:r w:rsidRPr="005F70FB">
              <w:t>di</w:t>
            </w:r>
          </w:p>
        </w:tc>
        <w:tc>
          <w:tcPr>
            <w:tcW w:w="759" w:type="dxa"/>
            <w:shd w:val="clear" w:color="auto" w:fill="auto"/>
          </w:tcPr>
          <w:p w14:paraId="5817B280" w14:textId="77777777" w:rsidR="00D17B90" w:rsidRPr="005F70FB" w:rsidRDefault="00D17B90" w:rsidP="00D17B90">
            <w:pPr>
              <w:pStyle w:val="Text"/>
            </w:pPr>
            <w:r w:rsidRPr="005F70FB">
              <w:t>sini</w:t>
            </w:r>
          </w:p>
        </w:tc>
      </w:tr>
      <w:tr w:rsidR="00AC23C4" w:rsidRPr="005F70FB" w14:paraId="734C93D2" w14:textId="77777777" w:rsidTr="00245645">
        <w:tc>
          <w:tcPr>
            <w:tcW w:w="709" w:type="dxa"/>
            <w:shd w:val="clear" w:color="auto" w:fill="auto"/>
          </w:tcPr>
          <w:p w14:paraId="3263D211" w14:textId="77777777" w:rsidR="00D17B90" w:rsidRPr="005F70FB" w:rsidRDefault="00D17B90" w:rsidP="00D17B90">
            <w:pPr>
              <w:pStyle w:val="GlossEng"/>
            </w:pPr>
          </w:p>
        </w:tc>
        <w:tc>
          <w:tcPr>
            <w:tcW w:w="451" w:type="dxa"/>
            <w:shd w:val="clear" w:color="auto" w:fill="auto"/>
          </w:tcPr>
          <w:p w14:paraId="3A7E9AE3" w14:textId="77777777" w:rsidR="00D17B90" w:rsidRPr="005F70FB" w:rsidRDefault="00D17B90" w:rsidP="00D17B90">
            <w:pPr>
              <w:pStyle w:val="GlossEng"/>
            </w:pPr>
          </w:p>
        </w:tc>
        <w:tc>
          <w:tcPr>
            <w:tcW w:w="806" w:type="dxa"/>
            <w:shd w:val="clear" w:color="auto" w:fill="auto"/>
          </w:tcPr>
          <w:p w14:paraId="2608BF99" w14:textId="68297AA6" w:rsidR="00D17B90" w:rsidRPr="005F70FB" w:rsidRDefault="00245645" w:rsidP="00D17B90">
            <w:pPr>
              <w:pStyle w:val="GlossEng"/>
            </w:pPr>
            <w:r>
              <w:t>now</w:t>
            </w:r>
          </w:p>
        </w:tc>
        <w:tc>
          <w:tcPr>
            <w:tcW w:w="629" w:type="dxa"/>
            <w:shd w:val="clear" w:color="auto" w:fill="auto"/>
          </w:tcPr>
          <w:p w14:paraId="38AB0ED9" w14:textId="77777777" w:rsidR="00D17B90" w:rsidRPr="005F70FB" w:rsidRDefault="00D17B90" w:rsidP="00D17B90">
            <w:pPr>
              <w:pStyle w:val="GlossEng"/>
            </w:pPr>
            <w:r w:rsidRPr="005F70FB">
              <w:rPr>
                <w:rStyle w:val="ChSmallCaps"/>
              </w:rPr>
              <w:t>2pl</w:t>
            </w:r>
          </w:p>
        </w:tc>
        <w:tc>
          <w:tcPr>
            <w:tcW w:w="529" w:type="dxa"/>
            <w:shd w:val="clear" w:color="auto" w:fill="auto"/>
          </w:tcPr>
          <w:p w14:paraId="15657280" w14:textId="77777777" w:rsidR="00D17B90" w:rsidRPr="005F70FB" w:rsidRDefault="00D17B90" w:rsidP="00D17B90">
            <w:pPr>
              <w:pStyle w:val="GlossEng"/>
            </w:pPr>
            <w:r w:rsidRPr="005F70FB">
              <w:t>give</w:t>
            </w:r>
          </w:p>
        </w:tc>
        <w:tc>
          <w:tcPr>
            <w:tcW w:w="1348" w:type="dxa"/>
            <w:shd w:val="clear" w:color="auto" w:fill="auto"/>
          </w:tcPr>
          <w:p w14:paraId="6FE65FE7" w14:textId="77777777" w:rsidR="00D17B90" w:rsidRPr="005F70FB" w:rsidRDefault="00D17B90" w:rsidP="00D17B90">
            <w:pPr>
              <w:pStyle w:val="GlossEng"/>
            </w:pPr>
            <w:r w:rsidRPr="005F70FB">
              <w:rPr>
                <w:rStyle w:val="ChSmallCaps"/>
              </w:rPr>
              <w:t>rdp</w:t>
            </w:r>
            <w:r w:rsidRPr="005F70FB">
              <w:t>~container</w:t>
            </w:r>
          </w:p>
        </w:tc>
        <w:tc>
          <w:tcPr>
            <w:tcW w:w="495" w:type="dxa"/>
            <w:shd w:val="clear" w:color="auto" w:fill="auto"/>
          </w:tcPr>
          <w:p w14:paraId="73FA2517" w14:textId="77777777" w:rsidR="00D17B90" w:rsidRPr="005F70FB" w:rsidRDefault="00D17B90" w:rsidP="00D17B90">
            <w:pPr>
              <w:pStyle w:val="GlossEng"/>
            </w:pPr>
            <w:r w:rsidRPr="005F70FB">
              <w:t>put</w:t>
            </w:r>
          </w:p>
        </w:tc>
        <w:tc>
          <w:tcPr>
            <w:tcW w:w="360" w:type="dxa"/>
            <w:shd w:val="clear" w:color="auto" w:fill="auto"/>
          </w:tcPr>
          <w:p w14:paraId="5E6DCD14" w14:textId="77777777" w:rsidR="00D17B90" w:rsidRPr="005F70FB" w:rsidRDefault="00D17B90" w:rsidP="00D17B90">
            <w:pPr>
              <w:pStyle w:val="GlossEng"/>
            </w:pPr>
            <w:r w:rsidRPr="005F70FB">
              <w:t>at</w:t>
            </w:r>
          </w:p>
        </w:tc>
        <w:tc>
          <w:tcPr>
            <w:tcW w:w="759" w:type="dxa"/>
            <w:shd w:val="clear" w:color="auto" w:fill="auto"/>
          </w:tcPr>
          <w:p w14:paraId="35615D7F" w14:textId="77777777" w:rsidR="00D17B90" w:rsidRPr="005F70FB" w:rsidRDefault="00D17B90" w:rsidP="00D17B90">
            <w:pPr>
              <w:pStyle w:val="GlossEng"/>
            </w:pPr>
            <w:r w:rsidRPr="005F70FB">
              <w:rPr>
                <w:rStyle w:val="ChSmallCaps"/>
              </w:rPr>
              <w:t>l.prox</w:t>
            </w:r>
          </w:p>
        </w:tc>
      </w:tr>
    </w:tbl>
    <w:p w14:paraId="5BCFD274" w14:textId="77777777" w:rsidR="00D17B90" w:rsidRPr="005F70FB" w:rsidRDefault="00D17B90" w:rsidP="00D17B90">
      <w:pPr>
        <w:pStyle w:val="FreeTranslEng"/>
      </w:pPr>
      <w:r w:rsidRPr="005F70FB">
        <w:t>Ida: now you give (me) the jerry cans, put (them) here</w:t>
      </w:r>
    </w:p>
    <w:tbl>
      <w:tblPr>
        <w:tblW w:w="0" w:type="auto"/>
        <w:tblCellMar>
          <w:left w:w="42" w:type="dxa"/>
          <w:right w:w="42" w:type="dxa"/>
        </w:tblCellMar>
        <w:tblLook w:val="01E0" w:firstRow="1" w:lastRow="1" w:firstColumn="1" w:lastColumn="1" w:noHBand="0" w:noVBand="0"/>
      </w:tblPr>
      <w:tblGrid>
        <w:gridCol w:w="709"/>
        <w:gridCol w:w="840"/>
        <w:gridCol w:w="929"/>
        <w:gridCol w:w="512"/>
        <w:gridCol w:w="540"/>
        <w:gridCol w:w="573"/>
        <w:gridCol w:w="1137"/>
        <w:gridCol w:w="706"/>
        <w:gridCol w:w="748"/>
      </w:tblGrid>
      <w:tr w:rsidR="00AC23C4" w:rsidRPr="005F70FB" w14:paraId="19D59CAB" w14:textId="77777777" w:rsidTr="00AC23C4">
        <w:tc>
          <w:tcPr>
            <w:tcW w:w="709" w:type="dxa"/>
            <w:shd w:val="clear" w:color="auto" w:fill="auto"/>
          </w:tcPr>
          <w:p w14:paraId="4EC98D06" w14:textId="77777777" w:rsidR="00D17B90" w:rsidRPr="005F70FB" w:rsidRDefault="00D17B90" w:rsidP="00D17B90">
            <w:pPr>
              <w:pStyle w:val="O0Nwnext"/>
            </w:pPr>
            <w:r w:rsidRPr="005F70FB">
              <w:t>0066</w:t>
            </w:r>
          </w:p>
        </w:tc>
        <w:tc>
          <w:tcPr>
            <w:tcW w:w="840" w:type="dxa"/>
            <w:shd w:val="clear" w:color="auto" w:fill="auto"/>
          </w:tcPr>
          <w:p w14:paraId="2533F3B3" w14:textId="77777777" w:rsidR="00D17B90" w:rsidRPr="005F70FB" w:rsidRDefault="00D17B90" w:rsidP="00D17B90">
            <w:pPr>
              <w:pStyle w:val="Text"/>
            </w:pPr>
            <w:r w:rsidRPr="005F70FB">
              <w:t>Natalia:</w:t>
            </w:r>
          </w:p>
        </w:tc>
        <w:tc>
          <w:tcPr>
            <w:tcW w:w="929" w:type="dxa"/>
            <w:shd w:val="clear" w:color="auto" w:fill="auto"/>
          </w:tcPr>
          <w:p w14:paraId="5518EFAB" w14:textId="77777777" w:rsidR="00D17B90" w:rsidRPr="005F70FB" w:rsidRDefault="00D17B90" w:rsidP="00D17B90">
            <w:pPr>
              <w:pStyle w:val="Text"/>
            </w:pPr>
            <w:r w:rsidRPr="005F70FB">
              <w:t>terpol</w:t>
            </w:r>
          </w:p>
        </w:tc>
        <w:tc>
          <w:tcPr>
            <w:tcW w:w="512" w:type="dxa"/>
            <w:shd w:val="clear" w:color="auto" w:fill="auto"/>
          </w:tcPr>
          <w:p w14:paraId="38AF6490" w14:textId="77777777" w:rsidR="00D17B90" w:rsidRPr="005F70FB" w:rsidRDefault="00D17B90" w:rsidP="00D17B90">
            <w:pPr>
              <w:pStyle w:val="Text"/>
            </w:pPr>
            <w:r w:rsidRPr="005F70FB">
              <w:t>[Is],</w:t>
            </w:r>
          </w:p>
        </w:tc>
        <w:tc>
          <w:tcPr>
            <w:tcW w:w="540" w:type="dxa"/>
            <w:shd w:val="clear" w:color="auto" w:fill="auto"/>
          </w:tcPr>
          <w:p w14:paraId="3BB1C24D" w14:textId="77777777" w:rsidR="00D17B90" w:rsidRPr="005F70FB" w:rsidRDefault="00D17B90" w:rsidP="00D17B90">
            <w:pPr>
              <w:pStyle w:val="Text"/>
            </w:pPr>
            <w:r w:rsidRPr="005F70FB">
              <w:t>ey,</w:t>
            </w:r>
          </w:p>
        </w:tc>
        <w:tc>
          <w:tcPr>
            <w:tcW w:w="573" w:type="dxa"/>
            <w:shd w:val="clear" w:color="auto" w:fill="auto"/>
          </w:tcPr>
          <w:p w14:paraId="2D77E395" w14:textId="77777777" w:rsidR="00D17B90" w:rsidRPr="005F70FB" w:rsidRDefault="00D17B90" w:rsidP="00D17B90">
            <w:pPr>
              <w:pStyle w:val="Text"/>
            </w:pPr>
            <w:r w:rsidRPr="005F70FB">
              <w:t>yang</w:t>
            </w:r>
          </w:p>
        </w:tc>
        <w:tc>
          <w:tcPr>
            <w:tcW w:w="1137" w:type="dxa"/>
            <w:shd w:val="clear" w:color="auto" w:fill="auto"/>
          </w:tcPr>
          <w:p w14:paraId="6B629C46" w14:textId="77777777" w:rsidR="00D17B90" w:rsidRPr="005F70FB" w:rsidRDefault="00D17B90" w:rsidP="00D17B90">
            <w:pPr>
              <w:pStyle w:val="Text"/>
            </w:pPr>
            <w:r w:rsidRPr="005F70FB">
              <w:t>besar~besar</w:t>
            </w:r>
          </w:p>
        </w:tc>
        <w:tc>
          <w:tcPr>
            <w:tcW w:w="706" w:type="dxa"/>
            <w:shd w:val="clear" w:color="auto" w:fill="auto"/>
          </w:tcPr>
          <w:p w14:paraId="41121EC5" w14:textId="77777777" w:rsidR="00D17B90" w:rsidRPr="005F70FB" w:rsidRDefault="00D17B90" w:rsidP="00D17B90">
            <w:pPr>
              <w:pStyle w:val="Text"/>
            </w:pPr>
            <w:r w:rsidRPr="005F70FB">
              <w:t>itu</w:t>
            </w:r>
          </w:p>
        </w:tc>
        <w:tc>
          <w:tcPr>
            <w:tcW w:w="748" w:type="dxa"/>
            <w:shd w:val="clear" w:color="auto" w:fill="auto"/>
          </w:tcPr>
          <w:p w14:paraId="6F33306C" w14:textId="77777777" w:rsidR="00D17B90" w:rsidRPr="005F70FB" w:rsidRDefault="00D17B90" w:rsidP="00D17B90">
            <w:pPr>
              <w:pStyle w:val="Text"/>
            </w:pPr>
            <w:r w:rsidRPr="005F70FB">
              <w:t>jangang</w:t>
            </w:r>
          </w:p>
        </w:tc>
      </w:tr>
      <w:tr w:rsidR="00AC23C4" w:rsidRPr="005F70FB" w14:paraId="1364BB93" w14:textId="77777777" w:rsidTr="00AC23C4">
        <w:tc>
          <w:tcPr>
            <w:tcW w:w="709" w:type="dxa"/>
            <w:shd w:val="clear" w:color="auto" w:fill="auto"/>
          </w:tcPr>
          <w:p w14:paraId="32E8024C" w14:textId="77777777" w:rsidR="00D17B90" w:rsidRPr="005F70FB" w:rsidRDefault="00D17B90" w:rsidP="00D17B90">
            <w:pPr>
              <w:pStyle w:val="GlossEng2ptafter"/>
            </w:pPr>
          </w:p>
        </w:tc>
        <w:tc>
          <w:tcPr>
            <w:tcW w:w="840" w:type="dxa"/>
            <w:shd w:val="clear" w:color="auto" w:fill="auto"/>
          </w:tcPr>
          <w:p w14:paraId="09ACDD9A" w14:textId="77777777" w:rsidR="00D17B90" w:rsidRPr="005F70FB" w:rsidRDefault="00D17B90" w:rsidP="00D17B90">
            <w:pPr>
              <w:pStyle w:val="GlossEng2ptafter"/>
            </w:pPr>
          </w:p>
        </w:tc>
        <w:tc>
          <w:tcPr>
            <w:tcW w:w="929" w:type="dxa"/>
            <w:shd w:val="clear" w:color="auto" w:fill="auto"/>
          </w:tcPr>
          <w:p w14:paraId="47BE1511" w14:textId="77777777" w:rsidR="00D17B90" w:rsidRPr="005F70FB" w:rsidRDefault="00D17B90" w:rsidP="00D17B90">
            <w:pPr>
              <w:pStyle w:val="GlossEng2ptafter"/>
            </w:pPr>
            <w:r w:rsidRPr="005F70FB">
              <w:t>container</w:t>
            </w:r>
          </w:p>
        </w:tc>
        <w:tc>
          <w:tcPr>
            <w:tcW w:w="512" w:type="dxa"/>
            <w:shd w:val="clear" w:color="auto" w:fill="auto"/>
          </w:tcPr>
          <w:p w14:paraId="623B08E3" w14:textId="77777777" w:rsidR="00D17B90" w:rsidRPr="005F70FB" w:rsidRDefault="00D17B90" w:rsidP="00D17B90">
            <w:pPr>
              <w:pStyle w:val="GlossEng2ptafter"/>
            </w:pPr>
          </w:p>
        </w:tc>
        <w:tc>
          <w:tcPr>
            <w:tcW w:w="540" w:type="dxa"/>
            <w:shd w:val="clear" w:color="auto" w:fill="auto"/>
          </w:tcPr>
          <w:p w14:paraId="0DD0D2E5" w14:textId="77777777" w:rsidR="00D17B90" w:rsidRPr="005F70FB" w:rsidRDefault="00D17B90" w:rsidP="00D17B90">
            <w:pPr>
              <w:pStyle w:val="GlossEng2ptafter"/>
            </w:pPr>
            <w:r w:rsidRPr="005F70FB">
              <w:t>hey!</w:t>
            </w:r>
          </w:p>
        </w:tc>
        <w:tc>
          <w:tcPr>
            <w:tcW w:w="573" w:type="dxa"/>
            <w:shd w:val="clear" w:color="auto" w:fill="auto"/>
          </w:tcPr>
          <w:p w14:paraId="1F375A49" w14:textId="77777777" w:rsidR="00D17B90" w:rsidRPr="005F70FB" w:rsidRDefault="00D17B90" w:rsidP="00D17B90">
            <w:pPr>
              <w:pStyle w:val="GlossEng2ptafter"/>
            </w:pPr>
            <w:r w:rsidRPr="005F70FB">
              <w:rPr>
                <w:rStyle w:val="ChSmallCaps"/>
              </w:rPr>
              <w:t>rel</w:t>
            </w:r>
          </w:p>
        </w:tc>
        <w:tc>
          <w:tcPr>
            <w:tcW w:w="1137" w:type="dxa"/>
            <w:shd w:val="clear" w:color="auto" w:fill="auto"/>
          </w:tcPr>
          <w:p w14:paraId="298F53C0" w14:textId="77777777" w:rsidR="00D17B90" w:rsidRPr="005F70FB" w:rsidRDefault="00D17B90" w:rsidP="00D17B90">
            <w:pPr>
              <w:pStyle w:val="GlossEng2ptafter"/>
            </w:pPr>
            <w:r w:rsidRPr="005F70FB">
              <w:rPr>
                <w:rStyle w:val="ChSmallCaps"/>
              </w:rPr>
              <w:t>rdp</w:t>
            </w:r>
            <w:r w:rsidRPr="005F70FB">
              <w:t>~be.big</w:t>
            </w:r>
          </w:p>
        </w:tc>
        <w:tc>
          <w:tcPr>
            <w:tcW w:w="706" w:type="dxa"/>
            <w:shd w:val="clear" w:color="auto" w:fill="auto"/>
          </w:tcPr>
          <w:p w14:paraId="7A8CAD2F" w14:textId="77777777" w:rsidR="00D17B90" w:rsidRPr="005F70FB" w:rsidRDefault="00D17B90" w:rsidP="00D17B90">
            <w:pPr>
              <w:pStyle w:val="GlossEng2ptafter"/>
            </w:pPr>
            <w:r w:rsidRPr="005F70FB">
              <w:rPr>
                <w:rStyle w:val="ChSmallCaps"/>
              </w:rPr>
              <w:t>d.dist</w:t>
            </w:r>
          </w:p>
        </w:tc>
        <w:tc>
          <w:tcPr>
            <w:tcW w:w="748" w:type="dxa"/>
            <w:shd w:val="clear" w:color="auto" w:fill="auto"/>
          </w:tcPr>
          <w:p w14:paraId="01DCEC5F" w14:textId="77777777" w:rsidR="00D17B90" w:rsidRPr="005F70FB" w:rsidRDefault="00D17B90" w:rsidP="00D17B90">
            <w:pPr>
              <w:pStyle w:val="GlossEng"/>
            </w:pPr>
            <w:r w:rsidRPr="005F70FB">
              <w:rPr>
                <w:rStyle w:val="ChSmallCaps"/>
              </w:rPr>
              <w:t>neg.imp</w:t>
            </w:r>
          </w:p>
        </w:tc>
      </w:tr>
    </w:tbl>
    <w:p w14:paraId="1A7CBFB0" w14:textId="7A43B4E8" w:rsidR="00D17B90" w:rsidRPr="005F70FB" w:rsidRDefault="00D17B90" w:rsidP="00D17B90">
      <w:pPr>
        <w:pStyle w:val="FreeTranslEng"/>
      </w:pPr>
      <w:r w:rsidRPr="005F70FB">
        <w:t>Natalia: the jerry cans, [Is], hey, those big ones, don</w:t>
      </w:r>
      <w:r w:rsidR="00B7093A" w:rsidRPr="005F70FB">
        <w:t>’</w:t>
      </w:r>
      <w:r w:rsidRPr="005F70FB">
        <w:t>t (take them)!</w:t>
      </w:r>
    </w:p>
    <w:tbl>
      <w:tblPr>
        <w:tblW w:w="0" w:type="auto"/>
        <w:tblCellMar>
          <w:left w:w="42" w:type="dxa"/>
          <w:right w:w="42" w:type="dxa"/>
        </w:tblCellMar>
        <w:tblLook w:val="01E0" w:firstRow="1" w:lastRow="1" w:firstColumn="1" w:lastColumn="1" w:noHBand="0" w:noVBand="0"/>
      </w:tblPr>
      <w:tblGrid>
        <w:gridCol w:w="709"/>
        <w:gridCol w:w="447"/>
        <w:gridCol w:w="436"/>
        <w:gridCol w:w="569"/>
        <w:gridCol w:w="1176"/>
      </w:tblGrid>
      <w:tr w:rsidR="00AC23C4" w:rsidRPr="005F70FB" w14:paraId="55241871" w14:textId="77777777" w:rsidTr="00AC23C4">
        <w:tc>
          <w:tcPr>
            <w:tcW w:w="709" w:type="dxa"/>
            <w:shd w:val="clear" w:color="auto" w:fill="auto"/>
          </w:tcPr>
          <w:p w14:paraId="3ED27FC8" w14:textId="77777777" w:rsidR="00D17B90" w:rsidRPr="005F70FB" w:rsidRDefault="00D17B90" w:rsidP="00D17B90">
            <w:pPr>
              <w:pStyle w:val="O0Nwnext"/>
            </w:pPr>
            <w:r w:rsidRPr="005F70FB">
              <w:t>0067</w:t>
            </w:r>
          </w:p>
        </w:tc>
        <w:tc>
          <w:tcPr>
            <w:tcW w:w="447" w:type="dxa"/>
            <w:shd w:val="clear" w:color="auto" w:fill="auto"/>
          </w:tcPr>
          <w:p w14:paraId="2C7CE204" w14:textId="77777777" w:rsidR="00D17B90" w:rsidRPr="005F70FB" w:rsidRDefault="00D17B90" w:rsidP="00D17B90">
            <w:pPr>
              <w:pStyle w:val="Text"/>
            </w:pPr>
            <w:r w:rsidRPr="005F70FB">
              <w:t>Ida:</w:t>
            </w:r>
          </w:p>
        </w:tc>
        <w:tc>
          <w:tcPr>
            <w:tcW w:w="436" w:type="dxa"/>
            <w:shd w:val="clear" w:color="auto" w:fill="auto"/>
          </w:tcPr>
          <w:p w14:paraId="4DF77C6F" w14:textId="77777777" w:rsidR="00D17B90" w:rsidRPr="005F70FB" w:rsidRDefault="00D17B90" w:rsidP="00D17B90">
            <w:pPr>
              <w:pStyle w:val="Text"/>
            </w:pPr>
            <w:r w:rsidRPr="005F70FB">
              <w:t>a,</w:t>
            </w:r>
          </w:p>
        </w:tc>
        <w:tc>
          <w:tcPr>
            <w:tcW w:w="569" w:type="dxa"/>
            <w:shd w:val="clear" w:color="auto" w:fill="auto"/>
          </w:tcPr>
          <w:p w14:paraId="2A6D8505" w14:textId="77777777" w:rsidR="00D17B90" w:rsidRPr="005F70FB" w:rsidRDefault="00D17B90" w:rsidP="00D17B90">
            <w:pPr>
              <w:pStyle w:val="Text"/>
            </w:pPr>
            <w:r w:rsidRPr="005F70FB">
              <w:t>yang</w:t>
            </w:r>
          </w:p>
        </w:tc>
        <w:tc>
          <w:tcPr>
            <w:tcW w:w="1176" w:type="dxa"/>
            <w:shd w:val="clear" w:color="auto" w:fill="auto"/>
          </w:tcPr>
          <w:p w14:paraId="4694CA5C" w14:textId="77777777" w:rsidR="00D17B90" w:rsidRPr="005F70FB" w:rsidRDefault="00D17B90" w:rsidP="00D17B90">
            <w:pPr>
              <w:pStyle w:val="Text"/>
            </w:pPr>
            <w:r w:rsidRPr="005F70FB">
              <w:t>kecil~kecil</w:t>
            </w:r>
          </w:p>
        </w:tc>
      </w:tr>
      <w:tr w:rsidR="00AC23C4" w:rsidRPr="005F70FB" w14:paraId="752D2354" w14:textId="77777777" w:rsidTr="00AC23C4">
        <w:tc>
          <w:tcPr>
            <w:tcW w:w="709" w:type="dxa"/>
            <w:shd w:val="clear" w:color="auto" w:fill="auto"/>
          </w:tcPr>
          <w:p w14:paraId="64CA8BE7" w14:textId="77777777" w:rsidR="00D17B90" w:rsidRPr="005F70FB" w:rsidRDefault="00D17B90" w:rsidP="00D17B90">
            <w:pPr>
              <w:pStyle w:val="GlossEng"/>
            </w:pPr>
          </w:p>
        </w:tc>
        <w:tc>
          <w:tcPr>
            <w:tcW w:w="447" w:type="dxa"/>
            <w:shd w:val="clear" w:color="auto" w:fill="auto"/>
          </w:tcPr>
          <w:p w14:paraId="4966097D" w14:textId="77777777" w:rsidR="00D17B90" w:rsidRPr="005F70FB" w:rsidRDefault="00D17B90" w:rsidP="00D17B90">
            <w:pPr>
              <w:pStyle w:val="GlossEng"/>
            </w:pPr>
          </w:p>
        </w:tc>
        <w:tc>
          <w:tcPr>
            <w:tcW w:w="436" w:type="dxa"/>
            <w:shd w:val="clear" w:color="auto" w:fill="auto"/>
          </w:tcPr>
          <w:p w14:paraId="6A86E1D1" w14:textId="77777777" w:rsidR="00D17B90" w:rsidRPr="005F70FB" w:rsidRDefault="00D17B90" w:rsidP="00D17B90">
            <w:pPr>
              <w:pStyle w:val="GlossEng"/>
            </w:pPr>
            <w:r w:rsidRPr="005F70FB">
              <w:t>ah!</w:t>
            </w:r>
          </w:p>
        </w:tc>
        <w:tc>
          <w:tcPr>
            <w:tcW w:w="569" w:type="dxa"/>
            <w:shd w:val="clear" w:color="auto" w:fill="auto"/>
          </w:tcPr>
          <w:p w14:paraId="5391EDDC" w14:textId="77777777" w:rsidR="00D17B90" w:rsidRPr="005F70FB" w:rsidRDefault="00D17B90" w:rsidP="00D17B90">
            <w:pPr>
              <w:pStyle w:val="GlossEng"/>
            </w:pPr>
            <w:r w:rsidRPr="005F70FB">
              <w:rPr>
                <w:rStyle w:val="ChSmallCaps"/>
              </w:rPr>
              <w:t>rel</w:t>
            </w:r>
          </w:p>
        </w:tc>
        <w:tc>
          <w:tcPr>
            <w:tcW w:w="1176" w:type="dxa"/>
            <w:shd w:val="clear" w:color="auto" w:fill="auto"/>
          </w:tcPr>
          <w:p w14:paraId="205EF015" w14:textId="77777777" w:rsidR="00D17B90" w:rsidRPr="005F70FB" w:rsidRDefault="00D17B90" w:rsidP="00D17B90">
            <w:pPr>
              <w:pStyle w:val="GlossEng"/>
            </w:pPr>
            <w:r w:rsidRPr="005F70FB">
              <w:rPr>
                <w:rStyle w:val="ChSmallCaps"/>
              </w:rPr>
              <w:t>rdp</w:t>
            </w:r>
            <w:r w:rsidRPr="005F70FB">
              <w:t>~be.small</w:t>
            </w:r>
          </w:p>
        </w:tc>
      </w:tr>
    </w:tbl>
    <w:p w14:paraId="5FB13537" w14:textId="77777777" w:rsidR="00D17B90" w:rsidRPr="005F70FB" w:rsidRDefault="00D17B90" w:rsidP="00D17B90">
      <w:pPr>
        <w:pStyle w:val="FreeTranslEng"/>
      </w:pPr>
      <w:r w:rsidRPr="005F70FB">
        <w:t>Ida: ah, (I take the ones) that are small</w:t>
      </w:r>
    </w:p>
    <w:tbl>
      <w:tblPr>
        <w:tblW w:w="0" w:type="auto"/>
        <w:tblCellMar>
          <w:left w:w="42" w:type="dxa"/>
          <w:right w:w="42" w:type="dxa"/>
        </w:tblCellMar>
        <w:tblLook w:val="01E0" w:firstRow="1" w:lastRow="1" w:firstColumn="1" w:lastColumn="1" w:noHBand="0" w:noVBand="0"/>
      </w:tblPr>
      <w:tblGrid>
        <w:gridCol w:w="709"/>
        <w:gridCol w:w="607"/>
        <w:gridCol w:w="229"/>
        <w:gridCol w:w="536"/>
        <w:gridCol w:w="416"/>
        <w:gridCol w:w="142"/>
        <w:gridCol w:w="619"/>
        <w:gridCol w:w="991"/>
        <w:gridCol w:w="458"/>
        <w:gridCol w:w="473"/>
        <w:gridCol w:w="507"/>
        <w:gridCol w:w="545"/>
        <w:gridCol w:w="458"/>
      </w:tblGrid>
      <w:tr w:rsidR="00AC23C4" w:rsidRPr="005F70FB" w14:paraId="57C6472E" w14:textId="77777777" w:rsidTr="00AC23C4">
        <w:tc>
          <w:tcPr>
            <w:tcW w:w="709" w:type="dxa"/>
            <w:shd w:val="clear" w:color="auto" w:fill="auto"/>
          </w:tcPr>
          <w:p w14:paraId="2C5367CF" w14:textId="77777777" w:rsidR="00D17B90" w:rsidRPr="005F70FB" w:rsidRDefault="00D17B90" w:rsidP="00D17B90">
            <w:pPr>
              <w:pStyle w:val="O0Nwnext"/>
            </w:pPr>
            <w:r w:rsidRPr="005F70FB">
              <w:t>0068</w:t>
            </w:r>
          </w:p>
        </w:tc>
        <w:tc>
          <w:tcPr>
            <w:tcW w:w="836" w:type="dxa"/>
            <w:gridSpan w:val="2"/>
            <w:shd w:val="clear" w:color="auto" w:fill="auto"/>
          </w:tcPr>
          <w:p w14:paraId="16C22819" w14:textId="77777777" w:rsidR="00D17B90" w:rsidRPr="005F70FB" w:rsidRDefault="00D17B90" w:rsidP="00D17B90">
            <w:pPr>
              <w:pStyle w:val="Text"/>
            </w:pPr>
            <w:r w:rsidRPr="005F70FB">
              <w:t>Natalia:</w:t>
            </w:r>
          </w:p>
        </w:tc>
        <w:tc>
          <w:tcPr>
            <w:tcW w:w="536" w:type="dxa"/>
            <w:shd w:val="clear" w:color="auto" w:fill="auto"/>
          </w:tcPr>
          <w:p w14:paraId="31890DE4" w14:textId="77777777" w:rsidR="00D17B90" w:rsidRPr="005F70FB" w:rsidRDefault="00D17B90" w:rsidP="00D17B90">
            <w:pPr>
              <w:pStyle w:val="Text"/>
            </w:pPr>
            <w:r w:rsidRPr="005F70FB">
              <w:t>ey,</w:t>
            </w:r>
          </w:p>
        </w:tc>
        <w:tc>
          <w:tcPr>
            <w:tcW w:w="558" w:type="dxa"/>
            <w:gridSpan w:val="2"/>
            <w:shd w:val="clear" w:color="auto" w:fill="auto"/>
          </w:tcPr>
          <w:p w14:paraId="71E6B041" w14:textId="77777777" w:rsidR="00D17B90" w:rsidRPr="005F70FB" w:rsidRDefault="00D17B90" w:rsidP="00D17B90">
            <w:pPr>
              <w:pStyle w:val="Text"/>
            </w:pPr>
            <w:r w:rsidRPr="005F70FB">
              <w:t>ada</w:t>
            </w:r>
          </w:p>
        </w:tc>
        <w:tc>
          <w:tcPr>
            <w:tcW w:w="619" w:type="dxa"/>
            <w:shd w:val="clear" w:color="auto" w:fill="auto"/>
          </w:tcPr>
          <w:p w14:paraId="3A0491F1" w14:textId="77777777" w:rsidR="00D17B90" w:rsidRPr="005F70FB" w:rsidRDefault="00D17B90" w:rsidP="00D17B90">
            <w:pPr>
              <w:pStyle w:val="Text"/>
            </w:pPr>
            <w:r w:rsidRPr="005F70FB">
              <w:t>tu,</w:t>
            </w:r>
          </w:p>
        </w:tc>
        <w:tc>
          <w:tcPr>
            <w:tcW w:w="991" w:type="dxa"/>
            <w:shd w:val="clear" w:color="auto" w:fill="auto"/>
          </w:tcPr>
          <w:p w14:paraId="5C5FACC8" w14:textId="77777777" w:rsidR="00D17B90" w:rsidRPr="005F70FB" w:rsidRDefault="00D17B90" w:rsidP="00D17B90">
            <w:pPr>
              <w:pStyle w:val="Text"/>
            </w:pPr>
            <w:r w:rsidRPr="005F70FB">
              <w:t>silakang,</w:t>
            </w:r>
          </w:p>
        </w:tc>
        <w:tc>
          <w:tcPr>
            <w:tcW w:w="458" w:type="dxa"/>
            <w:shd w:val="clear" w:color="auto" w:fill="auto"/>
          </w:tcPr>
          <w:p w14:paraId="5D745384" w14:textId="77777777" w:rsidR="00D17B90" w:rsidRPr="005F70FB" w:rsidRDefault="00D17B90" w:rsidP="00D17B90">
            <w:pPr>
              <w:pStyle w:val="Text"/>
            </w:pPr>
            <w:r w:rsidRPr="005F70FB">
              <w:t>ko</w:t>
            </w:r>
          </w:p>
        </w:tc>
        <w:tc>
          <w:tcPr>
            <w:tcW w:w="473" w:type="dxa"/>
            <w:shd w:val="clear" w:color="auto" w:fill="auto"/>
          </w:tcPr>
          <w:p w14:paraId="52B4C725" w14:textId="77777777" w:rsidR="00D17B90" w:rsidRPr="005F70FB" w:rsidRDefault="00D17B90" w:rsidP="00D17B90">
            <w:pPr>
              <w:pStyle w:val="Text"/>
            </w:pPr>
            <w:r w:rsidRPr="005F70FB">
              <w:t>mo</w:t>
            </w:r>
          </w:p>
        </w:tc>
        <w:tc>
          <w:tcPr>
            <w:tcW w:w="507" w:type="dxa"/>
            <w:shd w:val="clear" w:color="auto" w:fill="auto"/>
          </w:tcPr>
          <w:p w14:paraId="7C48A842" w14:textId="77777777" w:rsidR="00D17B90" w:rsidRPr="005F70FB" w:rsidRDefault="00D17B90" w:rsidP="00D17B90">
            <w:pPr>
              <w:pStyle w:val="Text"/>
            </w:pPr>
            <w:r w:rsidRPr="005F70FB">
              <w:t>bawa</w:t>
            </w:r>
          </w:p>
        </w:tc>
        <w:tc>
          <w:tcPr>
            <w:tcW w:w="545" w:type="dxa"/>
            <w:shd w:val="clear" w:color="auto" w:fill="auto"/>
          </w:tcPr>
          <w:p w14:paraId="0A6BF9AB" w14:textId="77777777" w:rsidR="00D17B90" w:rsidRPr="005F70FB" w:rsidRDefault="00D17B90" w:rsidP="00D17B90">
            <w:pPr>
              <w:pStyle w:val="Text"/>
            </w:pPr>
            <w:r w:rsidRPr="005F70FB">
              <w:t>pergi,</w:t>
            </w:r>
          </w:p>
        </w:tc>
        <w:tc>
          <w:tcPr>
            <w:tcW w:w="458" w:type="dxa"/>
            <w:shd w:val="clear" w:color="auto" w:fill="auto"/>
          </w:tcPr>
          <w:p w14:paraId="6B55DB2D" w14:textId="77777777" w:rsidR="00D17B90" w:rsidRPr="005F70FB" w:rsidRDefault="00D17B90" w:rsidP="00D17B90">
            <w:pPr>
              <w:pStyle w:val="Text"/>
            </w:pPr>
            <w:r w:rsidRPr="005F70FB">
              <w:t>ko</w:t>
            </w:r>
          </w:p>
        </w:tc>
      </w:tr>
      <w:tr w:rsidR="00AC23C4" w:rsidRPr="005F70FB" w14:paraId="099021CB" w14:textId="77777777" w:rsidTr="00AC23C4">
        <w:tc>
          <w:tcPr>
            <w:tcW w:w="709" w:type="dxa"/>
            <w:shd w:val="clear" w:color="auto" w:fill="auto"/>
          </w:tcPr>
          <w:p w14:paraId="6CA59709" w14:textId="77777777" w:rsidR="00D17B90" w:rsidRPr="005F70FB" w:rsidRDefault="00D17B90" w:rsidP="00D17B90">
            <w:pPr>
              <w:pStyle w:val="GlossEng2ptafter"/>
            </w:pPr>
          </w:p>
        </w:tc>
        <w:tc>
          <w:tcPr>
            <w:tcW w:w="836" w:type="dxa"/>
            <w:gridSpan w:val="2"/>
            <w:shd w:val="clear" w:color="auto" w:fill="auto"/>
          </w:tcPr>
          <w:p w14:paraId="27A0209E" w14:textId="77777777" w:rsidR="00D17B90" w:rsidRPr="005F70FB" w:rsidRDefault="00D17B90" w:rsidP="00D17B90">
            <w:pPr>
              <w:pStyle w:val="GlossEng2ptafter"/>
            </w:pPr>
          </w:p>
        </w:tc>
        <w:tc>
          <w:tcPr>
            <w:tcW w:w="536" w:type="dxa"/>
            <w:shd w:val="clear" w:color="auto" w:fill="auto"/>
          </w:tcPr>
          <w:p w14:paraId="45101A0D" w14:textId="77777777" w:rsidR="00D17B90" w:rsidRPr="005F70FB" w:rsidRDefault="00D17B90" w:rsidP="00D17B90">
            <w:pPr>
              <w:pStyle w:val="GlossEng2ptafter"/>
            </w:pPr>
            <w:r w:rsidRPr="005F70FB">
              <w:t>hey!</w:t>
            </w:r>
          </w:p>
        </w:tc>
        <w:tc>
          <w:tcPr>
            <w:tcW w:w="558" w:type="dxa"/>
            <w:gridSpan w:val="2"/>
            <w:shd w:val="clear" w:color="auto" w:fill="auto"/>
          </w:tcPr>
          <w:p w14:paraId="15C43799" w14:textId="77777777" w:rsidR="00D17B90" w:rsidRPr="005F70FB" w:rsidRDefault="00D17B90" w:rsidP="00D17B90">
            <w:pPr>
              <w:pStyle w:val="GlossEng2ptafter"/>
            </w:pPr>
            <w:r w:rsidRPr="005F70FB">
              <w:t>exist</w:t>
            </w:r>
          </w:p>
        </w:tc>
        <w:tc>
          <w:tcPr>
            <w:tcW w:w="619" w:type="dxa"/>
            <w:shd w:val="clear" w:color="auto" w:fill="auto"/>
          </w:tcPr>
          <w:p w14:paraId="23959804" w14:textId="77777777" w:rsidR="00D17B90" w:rsidRPr="005F70FB" w:rsidRDefault="00D17B90" w:rsidP="00D17B90">
            <w:pPr>
              <w:pStyle w:val="GlossEng2ptafter"/>
            </w:pPr>
            <w:r w:rsidRPr="005F70FB">
              <w:rPr>
                <w:rStyle w:val="ChSmallCaps"/>
              </w:rPr>
              <w:t>d.dist</w:t>
            </w:r>
          </w:p>
        </w:tc>
        <w:tc>
          <w:tcPr>
            <w:tcW w:w="991" w:type="dxa"/>
            <w:shd w:val="clear" w:color="auto" w:fill="auto"/>
          </w:tcPr>
          <w:p w14:paraId="3CF5841B" w14:textId="77777777" w:rsidR="00D17B90" w:rsidRPr="005F70FB" w:rsidRDefault="00D17B90" w:rsidP="00D17B90">
            <w:pPr>
              <w:pStyle w:val="GlossEng2ptafter"/>
            </w:pPr>
            <w:r w:rsidRPr="005F70FB">
              <w:t>please</w:t>
            </w:r>
          </w:p>
        </w:tc>
        <w:tc>
          <w:tcPr>
            <w:tcW w:w="458" w:type="dxa"/>
            <w:shd w:val="clear" w:color="auto" w:fill="auto"/>
          </w:tcPr>
          <w:p w14:paraId="31D9D18E" w14:textId="77777777" w:rsidR="00D17B90" w:rsidRPr="005F70FB" w:rsidRDefault="00D17B90" w:rsidP="00D17B90">
            <w:pPr>
              <w:pStyle w:val="GlossEng2ptafter"/>
            </w:pPr>
            <w:r w:rsidRPr="005F70FB">
              <w:rPr>
                <w:rStyle w:val="ChSmallCaps"/>
              </w:rPr>
              <w:t>2sg</w:t>
            </w:r>
          </w:p>
        </w:tc>
        <w:tc>
          <w:tcPr>
            <w:tcW w:w="473" w:type="dxa"/>
            <w:shd w:val="clear" w:color="auto" w:fill="auto"/>
          </w:tcPr>
          <w:p w14:paraId="0C4914F2" w14:textId="77777777" w:rsidR="00D17B90" w:rsidRPr="005F70FB" w:rsidRDefault="00D17B90" w:rsidP="00D17B90">
            <w:pPr>
              <w:pStyle w:val="GlossEng2ptafter"/>
            </w:pPr>
            <w:r w:rsidRPr="005F70FB">
              <w:t>want</w:t>
            </w:r>
          </w:p>
        </w:tc>
        <w:tc>
          <w:tcPr>
            <w:tcW w:w="507" w:type="dxa"/>
            <w:shd w:val="clear" w:color="auto" w:fill="auto"/>
          </w:tcPr>
          <w:p w14:paraId="6AB55204" w14:textId="77777777" w:rsidR="00D17B90" w:rsidRPr="005F70FB" w:rsidRDefault="00D17B90" w:rsidP="00D17B90">
            <w:pPr>
              <w:pStyle w:val="GlossEng2ptafter"/>
            </w:pPr>
            <w:r w:rsidRPr="005F70FB">
              <w:t>bring</w:t>
            </w:r>
          </w:p>
        </w:tc>
        <w:tc>
          <w:tcPr>
            <w:tcW w:w="545" w:type="dxa"/>
            <w:shd w:val="clear" w:color="auto" w:fill="auto"/>
          </w:tcPr>
          <w:p w14:paraId="491855F1" w14:textId="77777777" w:rsidR="00D17B90" w:rsidRPr="005F70FB" w:rsidRDefault="00D17B90" w:rsidP="00D17B90">
            <w:pPr>
              <w:pStyle w:val="GlossEng2ptafter"/>
            </w:pPr>
            <w:r w:rsidRPr="005F70FB">
              <w:t>go</w:t>
            </w:r>
          </w:p>
        </w:tc>
        <w:tc>
          <w:tcPr>
            <w:tcW w:w="458" w:type="dxa"/>
            <w:shd w:val="clear" w:color="auto" w:fill="auto"/>
          </w:tcPr>
          <w:p w14:paraId="45A5ED5F" w14:textId="77777777" w:rsidR="00D17B90" w:rsidRPr="005F70FB" w:rsidRDefault="00D17B90" w:rsidP="00D17B90">
            <w:pPr>
              <w:pStyle w:val="GlossEng2ptafter"/>
            </w:pPr>
            <w:r w:rsidRPr="005F70FB">
              <w:rPr>
                <w:rStyle w:val="ChSmallCaps"/>
              </w:rPr>
              <w:t>2sg</w:t>
            </w:r>
          </w:p>
        </w:tc>
      </w:tr>
      <w:tr w:rsidR="00D17B90" w:rsidRPr="005F70FB" w14:paraId="4A9FE763" w14:textId="77777777" w:rsidTr="004E5A52">
        <w:trPr>
          <w:gridAfter w:val="8"/>
          <w:wAfter w:w="4193" w:type="dxa"/>
        </w:trPr>
        <w:tc>
          <w:tcPr>
            <w:tcW w:w="709" w:type="dxa"/>
            <w:shd w:val="clear" w:color="auto" w:fill="auto"/>
          </w:tcPr>
          <w:p w14:paraId="796D18C6" w14:textId="77777777" w:rsidR="00D17B90" w:rsidRPr="005F70FB" w:rsidRDefault="00D17B90" w:rsidP="00D17B90">
            <w:pPr>
              <w:pStyle w:val="O0Nwnext"/>
            </w:pPr>
          </w:p>
        </w:tc>
        <w:tc>
          <w:tcPr>
            <w:tcW w:w="607" w:type="dxa"/>
            <w:shd w:val="clear" w:color="auto" w:fill="auto"/>
          </w:tcPr>
          <w:p w14:paraId="695C4E53" w14:textId="77777777" w:rsidR="00D17B90" w:rsidRPr="005F70FB" w:rsidRDefault="00D17B90" w:rsidP="00D17B90">
            <w:pPr>
              <w:pStyle w:val="Text"/>
            </w:pPr>
            <w:r w:rsidRPr="005F70FB">
              <w:t>bawa</w:t>
            </w:r>
          </w:p>
        </w:tc>
        <w:tc>
          <w:tcPr>
            <w:tcW w:w="1181" w:type="dxa"/>
            <w:gridSpan w:val="3"/>
            <w:shd w:val="clear" w:color="auto" w:fill="auto"/>
          </w:tcPr>
          <w:p w14:paraId="1535C3A9" w14:textId="77777777" w:rsidR="00D17B90" w:rsidRPr="005F70FB" w:rsidRDefault="00D17B90" w:rsidP="00D17B90">
            <w:pPr>
              <w:pStyle w:val="Text"/>
            </w:pPr>
            <w:r w:rsidRPr="005F70FB">
              <w:t>duluang</w:t>
            </w:r>
          </w:p>
        </w:tc>
      </w:tr>
      <w:tr w:rsidR="00D17B90" w:rsidRPr="005F70FB" w14:paraId="3C48029F" w14:textId="77777777" w:rsidTr="004E5A52">
        <w:trPr>
          <w:gridAfter w:val="8"/>
          <w:wAfter w:w="4193" w:type="dxa"/>
        </w:trPr>
        <w:tc>
          <w:tcPr>
            <w:tcW w:w="709" w:type="dxa"/>
            <w:shd w:val="clear" w:color="auto" w:fill="auto"/>
          </w:tcPr>
          <w:p w14:paraId="737C9542" w14:textId="77777777" w:rsidR="00D17B90" w:rsidRPr="005F70FB" w:rsidRDefault="00D17B90" w:rsidP="00D17B90">
            <w:pPr>
              <w:pStyle w:val="GlossEng"/>
            </w:pPr>
          </w:p>
        </w:tc>
        <w:tc>
          <w:tcPr>
            <w:tcW w:w="607" w:type="dxa"/>
            <w:shd w:val="clear" w:color="auto" w:fill="auto"/>
          </w:tcPr>
          <w:p w14:paraId="0D76EC15" w14:textId="77777777" w:rsidR="00D17B90" w:rsidRPr="005F70FB" w:rsidRDefault="00D17B90" w:rsidP="00D17B90">
            <w:pPr>
              <w:pStyle w:val="GlossEng"/>
            </w:pPr>
            <w:r w:rsidRPr="005F70FB">
              <w:t>bring</w:t>
            </w:r>
          </w:p>
        </w:tc>
        <w:tc>
          <w:tcPr>
            <w:tcW w:w="1181" w:type="dxa"/>
            <w:gridSpan w:val="3"/>
            <w:shd w:val="clear" w:color="auto" w:fill="auto"/>
          </w:tcPr>
          <w:p w14:paraId="264B92B5" w14:textId="538E2331" w:rsidR="00D17B90" w:rsidRPr="005F70FB" w:rsidRDefault="004E5A52" w:rsidP="000F6151">
            <w:pPr>
              <w:pStyle w:val="GlossEng"/>
            </w:pPr>
            <w:r>
              <w:t>be.</w:t>
            </w:r>
            <w:r w:rsidR="000F6151" w:rsidRPr="005F70FB">
              <w:t>prior-</w:t>
            </w:r>
            <w:r w:rsidR="000F6151" w:rsidRPr="005F70FB">
              <w:rPr>
                <w:rStyle w:val="ChSmallCaps"/>
              </w:rPr>
              <w:t>pat</w:t>
            </w:r>
          </w:p>
        </w:tc>
      </w:tr>
    </w:tbl>
    <w:p w14:paraId="31995193" w14:textId="77777777" w:rsidR="00D17B90" w:rsidRPr="005F70FB" w:rsidRDefault="00D17B90" w:rsidP="00D17B90">
      <w:pPr>
        <w:pStyle w:val="FreeTranslEng"/>
      </w:pPr>
      <w:r w:rsidRPr="005F70FB">
        <w:t>Natalia: hey, (they) are there, please, (if) you want to take (them) away, take (them) and go ahead</w:t>
      </w:r>
    </w:p>
    <w:tbl>
      <w:tblPr>
        <w:tblW w:w="0" w:type="auto"/>
        <w:tblCellMar>
          <w:left w:w="42" w:type="dxa"/>
          <w:right w:w="42" w:type="dxa"/>
        </w:tblCellMar>
        <w:tblLook w:val="01E0" w:firstRow="1" w:lastRow="1" w:firstColumn="1" w:lastColumn="1" w:noHBand="0" w:noVBand="0"/>
      </w:tblPr>
      <w:tblGrid>
        <w:gridCol w:w="709"/>
        <w:gridCol w:w="447"/>
        <w:gridCol w:w="447"/>
        <w:gridCol w:w="619"/>
        <w:gridCol w:w="603"/>
      </w:tblGrid>
      <w:tr w:rsidR="00AC23C4" w:rsidRPr="005F70FB" w14:paraId="592B78D2" w14:textId="77777777" w:rsidTr="00AC23C4">
        <w:tc>
          <w:tcPr>
            <w:tcW w:w="709" w:type="dxa"/>
            <w:shd w:val="clear" w:color="auto" w:fill="auto"/>
          </w:tcPr>
          <w:p w14:paraId="61DB36A3" w14:textId="77777777" w:rsidR="00D17B90" w:rsidRPr="005F70FB" w:rsidRDefault="00D17B90" w:rsidP="00D17B90">
            <w:pPr>
              <w:pStyle w:val="O0Nwnext"/>
            </w:pPr>
            <w:r w:rsidRPr="005F70FB">
              <w:t>0069</w:t>
            </w:r>
          </w:p>
        </w:tc>
        <w:tc>
          <w:tcPr>
            <w:tcW w:w="447" w:type="dxa"/>
            <w:shd w:val="clear" w:color="auto" w:fill="auto"/>
          </w:tcPr>
          <w:p w14:paraId="31CBFAEF" w14:textId="77777777" w:rsidR="00D17B90" w:rsidRPr="005F70FB" w:rsidRDefault="00D17B90" w:rsidP="00D17B90">
            <w:pPr>
              <w:pStyle w:val="Text"/>
            </w:pPr>
            <w:r w:rsidRPr="005F70FB">
              <w:t>Ida:</w:t>
            </w:r>
          </w:p>
        </w:tc>
        <w:tc>
          <w:tcPr>
            <w:tcW w:w="447" w:type="dxa"/>
            <w:shd w:val="clear" w:color="auto" w:fill="auto"/>
          </w:tcPr>
          <w:p w14:paraId="796675FE" w14:textId="77777777" w:rsidR="00D17B90" w:rsidRPr="005F70FB" w:rsidRDefault="00D17B90" w:rsidP="00D17B90">
            <w:pPr>
              <w:pStyle w:val="Text"/>
            </w:pPr>
            <w:r w:rsidRPr="005F70FB">
              <w:t>yo</w:t>
            </w:r>
          </w:p>
        </w:tc>
        <w:tc>
          <w:tcPr>
            <w:tcW w:w="619" w:type="dxa"/>
            <w:shd w:val="clear" w:color="auto" w:fill="auto"/>
          </w:tcPr>
          <w:p w14:paraId="6AC982F0" w14:textId="77777777" w:rsidR="00D17B90" w:rsidRPr="005F70FB" w:rsidRDefault="00D17B90" w:rsidP="00D17B90">
            <w:pPr>
              <w:pStyle w:val="Text"/>
            </w:pPr>
            <w:r w:rsidRPr="005F70FB">
              <w:t>itu</w:t>
            </w:r>
          </w:p>
        </w:tc>
        <w:tc>
          <w:tcPr>
            <w:tcW w:w="603" w:type="dxa"/>
            <w:shd w:val="clear" w:color="auto" w:fill="auto"/>
          </w:tcPr>
          <w:p w14:paraId="4FB12028" w14:textId="77777777" w:rsidR="00D17B90" w:rsidRPr="005F70FB" w:rsidRDefault="00D17B90" w:rsidP="00D17B90">
            <w:pPr>
              <w:pStyle w:val="Text"/>
            </w:pPr>
            <w:r w:rsidRPr="005F70FB">
              <w:t>smua</w:t>
            </w:r>
          </w:p>
        </w:tc>
      </w:tr>
      <w:tr w:rsidR="00AC23C4" w:rsidRPr="005F70FB" w14:paraId="5602CAA7" w14:textId="77777777" w:rsidTr="00AC23C4">
        <w:tc>
          <w:tcPr>
            <w:tcW w:w="709" w:type="dxa"/>
            <w:shd w:val="clear" w:color="auto" w:fill="auto"/>
          </w:tcPr>
          <w:p w14:paraId="73C6E568" w14:textId="77777777" w:rsidR="00D17B90" w:rsidRPr="005F70FB" w:rsidRDefault="00D17B90" w:rsidP="00D17B90">
            <w:pPr>
              <w:pStyle w:val="GlossEng"/>
            </w:pPr>
          </w:p>
        </w:tc>
        <w:tc>
          <w:tcPr>
            <w:tcW w:w="447" w:type="dxa"/>
            <w:shd w:val="clear" w:color="auto" w:fill="auto"/>
          </w:tcPr>
          <w:p w14:paraId="305BADCF" w14:textId="77777777" w:rsidR="00D17B90" w:rsidRPr="005F70FB" w:rsidRDefault="00D17B90" w:rsidP="00D17B90">
            <w:pPr>
              <w:pStyle w:val="GlossEng"/>
            </w:pPr>
          </w:p>
        </w:tc>
        <w:tc>
          <w:tcPr>
            <w:tcW w:w="447" w:type="dxa"/>
            <w:shd w:val="clear" w:color="auto" w:fill="auto"/>
          </w:tcPr>
          <w:p w14:paraId="4827AEBF" w14:textId="77777777" w:rsidR="00D17B90" w:rsidRPr="005F70FB" w:rsidRDefault="00D17B90" w:rsidP="00D17B90">
            <w:pPr>
              <w:pStyle w:val="GlossEng"/>
            </w:pPr>
            <w:r w:rsidRPr="005F70FB">
              <w:t>yes</w:t>
            </w:r>
          </w:p>
        </w:tc>
        <w:tc>
          <w:tcPr>
            <w:tcW w:w="619" w:type="dxa"/>
            <w:shd w:val="clear" w:color="auto" w:fill="auto"/>
          </w:tcPr>
          <w:p w14:paraId="3567B958" w14:textId="77777777" w:rsidR="00D17B90" w:rsidRPr="005F70FB" w:rsidRDefault="00D17B90" w:rsidP="00D17B90">
            <w:pPr>
              <w:pStyle w:val="GlossEng"/>
            </w:pPr>
            <w:r w:rsidRPr="005F70FB">
              <w:rPr>
                <w:rStyle w:val="ChSmallCaps"/>
              </w:rPr>
              <w:t>d.dist</w:t>
            </w:r>
          </w:p>
        </w:tc>
        <w:tc>
          <w:tcPr>
            <w:tcW w:w="603" w:type="dxa"/>
            <w:shd w:val="clear" w:color="auto" w:fill="auto"/>
          </w:tcPr>
          <w:p w14:paraId="673E2448" w14:textId="77777777" w:rsidR="00D17B90" w:rsidRPr="005F70FB" w:rsidRDefault="00D17B90" w:rsidP="00D17B90">
            <w:pPr>
              <w:pStyle w:val="GlossEng"/>
            </w:pPr>
            <w:r w:rsidRPr="005F70FB">
              <w:t>all</w:t>
            </w:r>
          </w:p>
        </w:tc>
      </w:tr>
    </w:tbl>
    <w:p w14:paraId="4425431B" w14:textId="77777777" w:rsidR="00D17B90" w:rsidRPr="005F70FB" w:rsidRDefault="00D17B90" w:rsidP="00D17B90">
      <w:pPr>
        <w:pStyle w:val="FreeTranslEng"/>
      </w:pPr>
      <w:r w:rsidRPr="005F70FB">
        <w:t>Ida: yes, all (of them)</w:t>
      </w:r>
    </w:p>
    <w:tbl>
      <w:tblPr>
        <w:tblW w:w="0" w:type="auto"/>
        <w:tblCellMar>
          <w:left w:w="42" w:type="dxa"/>
          <w:right w:w="42" w:type="dxa"/>
        </w:tblCellMar>
        <w:tblLook w:val="01E0" w:firstRow="1" w:lastRow="1" w:firstColumn="1" w:lastColumn="1" w:noHBand="0" w:noVBand="0"/>
      </w:tblPr>
      <w:tblGrid>
        <w:gridCol w:w="709"/>
        <w:gridCol w:w="836"/>
        <w:gridCol w:w="458"/>
        <w:gridCol w:w="603"/>
        <w:gridCol w:w="1181"/>
      </w:tblGrid>
      <w:tr w:rsidR="00AC23C4" w:rsidRPr="005F70FB" w14:paraId="17B0282E" w14:textId="77777777" w:rsidTr="004E5A52">
        <w:tc>
          <w:tcPr>
            <w:tcW w:w="709" w:type="dxa"/>
            <w:shd w:val="clear" w:color="auto" w:fill="auto"/>
          </w:tcPr>
          <w:p w14:paraId="648C45DD" w14:textId="77777777" w:rsidR="00D17B90" w:rsidRPr="005F70FB" w:rsidRDefault="00D17B90" w:rsidP="00D17B90">
            <w:pPr>
              <w:pStyle w:val="O0Nwnext"/>
            </w:pPr>
            <w:r w:rsidRPr="005F70FB">
              <w:t>0070</w:t>
            </w:r>
          </w:p>
        </w:tc>
        <w:tc>
          <w:tcPr>
            <w:tcW w:w="836" w:type="dxa"/>
            <w:shd w:val="clear" w:color="auto" w:fill="auto"/>
          </w:tcPr>
          <w:p w14:paraId="74610E11" w14:textId="77777777" w:rsidR="00D17B90" w:rsidRPr="005F70FB" w:rsidRDefault="00D17B90" w:rsidP="00D17B90">
            <w:pPr>
              <w:pStyle w:val="Text"/>
            </w:pPr>
            <w:r w:rsidRPr="005F70FB">
              <w:t>Natalia:</w:t>
            </w:r>
          </w:p>
        </w:tc>
        <w:tc>
          <w:tcPr>
            <w:tcW w:w="458" w:type="dxa"/>
            <w:shd w:val="clear" w:color="auto" w:fill="auto"/>
          </w:tcPr>
          <w:p w14:paraId="4A6599C3" w14:textId="77777777" w:rsidR="00D17B90" w:rsidRPr="005F70FB" w:rsidRDefault="00D17B90" w:rsidP="00D17B90">
            <w:pPr>
              <w:pStyle w:val="Text"/>
            </w:pPr>
            <w:r w:rsidRPr="005F70FB">
              <w:t>ko</w:t>
            </w:r>
          </w:p>
        </w:tc>
        <w:tc>
          <w:tcPr>
            <w:tcW w:w="603" w:type="dxa"/>
            <w:shd w:val="clear" w:color="auto" w:fill="auto"/>
          </w:tcPr>
          <w:p w14:paraId="36C8A3C9" w14:textId="77777777" w:rsidR="00D17B90" w:rsidRPr="005F70FB" w:rsidRDefault="00D17B90" w:rsidP="00D17B90">
            <w:pPr>
              <w:pStyle w:val="Text"/>
            </w:pPr>
            <w:r w:rsidRPr="005F70FB">
              <w:t>bawa</w:t>
            </w:r>
          </w:p>
        </w:tc>
        <w:tc>
          <w:tcPr>
            <w:tcW w:w="1181" w:type="dxa"/>
            <w:shd w:val="clear" w:color="auto" w:fill="auto"/>
          </w:tcPr>
          <w:p w14:paraId="4A40169B" w14:textId="77777777" w:rsidR="00D17B90" w:rsidRPr="005F70FB" w:rsidRDefault="00D17B90" w:rsidP="00D17B90">
            <w:pPr>
              <w:pStyle w:val="Text"/>
            </w:pPr>
            <w:r w:rsidRPr="005F70FB">
              <w:t>duluang</w:t>
            </w:r>
          </w:p>
        </w:tc>
      </w:tr>
      <w:tr w:rsidR="00AC23C4" w:rsidRPr="005F70FB" w14:paraId="1A565B5F" w14:textId="77777777" w:rsidTr="004E5A52">
        <w:tc>
          <w:tcPr>
            <w:tcW w:w="709" w:type="dxa"/>
            <w:shd w:val="clear" w:color="auto" w:fill="auto"/>
          </w:tcPr>
          <w:p w14:paraId="5C022774" w14:textId="77777777" w:rsidR="00D17B90" w:rsidRPr="005F70FB" w:rsidRDefault="00D17B90" w:rsidP="00D17B90">
            <w:pPr>
              <w:pStyle w:val="GlossEng"/>
            </w:pPr>
          </w:p>
        </w:tc>
        <w:tc>
          <w:tcPr>
            <w:tcW w:w="836" w:type="dxa"/>
            <w:shd w:val="clear" w:color="auto" w:fill="auto"/>
          </w:tcPr>
          <w:p w14:paraId="59B07690" w14:textId="77777777" w:rsidR="00D17B90" w:rsidRPr="005F70FB" w:rsidRDefault="00D17B90" w:rsidP="00D17B90">
            <w:pPr>
              <w:pStyle w:val="GlossEng"/>
            </w:pPr>
          </w:p>
        </w:tc>
        <w:tc>
          <w:tcPr>
            <w:tcW w:w="458" w:type="dxa"/>
            <w:shd w:val="clear" w:color="auto" w:fill="auto"/>
          </w:tcPr>
          <w:p w14:paraId="61C161F4" w14:textId="77777777" w:rsidR="00D17B90" w:rsidRPr="005F70FB" w:rsidRDefault="00D17B90" w:rsidP="00D17B90">
            <w:pPr>
              <w:pStyle w:val="GlossEng"/>
            </w:pPr>
            <w:r w:rsidRPr="005F70FB">
              <w:rPr>
                <w:rStyle w:val="ChSmallCaps"/>
              </w:rPr>
              <w:t>2sg</w:t>
            </w:r>
          </w:p>
        </w:tc>
        <w:tc>
          <w:tcPr>
            <w:tcW w:w="603" w:type="dxa"/>
            <w:shd w:val="clear" w:color="auto" w:fill="auto"/>
          </w:tcPr>
          <w:p w14:paraId="52D7C035" w14:textId="77777777" w:rsidR="00D17B90" w:rsidRPr="005F70FB" w:rsidRDefault="00D17B90" w:rsidP="00D17B90">
            <w:pPr>
              <w:pStyle w:val="GlossEng"/>
            </w:pPr>
            <w:r w:rsidRPr="005F70FB">
              <w:t>bring</w:t>
            </w:r>
          </w:p>
        </w:tc>
        <w:tc>
          <w:tcPr>
            <w:tcW w:w="1181" w:type="dxa"/>
            <w:shd w:val="clear" w:color="auto" w:fill="auto"/>
          </w:tcPr>
          <w:p w14:paraId="39F580AE" w14:textId="0EE8FE26" w:rsidR="00D17B90" w:rsidRPr="005F70FB" w:rsidRDefault="004E5A52" w:rsidP="00D17B90">
            <w:pPr>
              <w:pStyle w:val="GlossEng"/>
            </w:pPr>
            <w:r>
              <w:t>be.</w:t>
            </w:r>
            <w:r w:rsidR="00D17B90" w:rsidRPr="005F70FB">
              <w:t>prior-</w:t>
            </w:r>
            <w:r w:rsidR="00D17B90" w:rsidRPr="005F70FB">
              <w:rPr>
                <w:rStyle w:val="ChSmallCaps"/>
              </w:rPr>
              <w:t>pat</w:t>
            </w:r>
          </w:p>
        </w:tc>
      </w:tr>
    </w:tbl>
    <w:p w14:paraId="7DFBFBE9" w14:textId="77777777" w:rsidR="00D17B90" w:rsidRPr="005F70FB" w:rsidRDefault="00D17B90" w:rsidP="00D17B90">
      <w:pPr>
        <w:pStyle w:val="FreeTranslEng"/>
      </w:pPr>
      <w:r w:rsidRPr="005F70FB">
        <w:t>Natalia: take them (and) go ahead</w:t>
      </w:r>
    </w:p>
    <w:tbl>
      <w:tblPr>
        <w:tblW w:w="6659" w:type="dxa"/>
        <w:tblCellMar>
          <w:left w:w="42" w:type="dxa"/>
          <w:right w:w="42" w:type="dxa"/>
        </w:tblCellMar>
        <w:tblLook w:val="01E0" w:firstRow="1" w:lastRow="1" w:firstColumn="1" w:lastColumn="1" w:noHBand="0" w:noVBand="0"/>
      </w:tblPr>
      <w:tblGrid>
        <w:gridCol w:w="709"/>
        <w:gridCol w:w="451"/>
        <w:gridCol w:w="29"/>
        <w:gridCol w:w="558"/>
        <w:gridCol w:w="20"/>
        <w:gridCol w:w="529"/>
        <w:gridCol w:w="373"/>
        <w:gridCol w:w="651"/>
        <w:gridCol w:w="489"/>
        <w:gridCol w:w="573"/>
        <w:gridCol w:w="656"/>
        <w:gridCol w:w="573"/>
        <w:gridCol w:w="360"/>
        <w:gridCol w:w="688"/>
      </w:tblGrid>
      <w:tr w:rsidR="00AC23C4" w:rsidRPr="005F70FB" w14:paraId="1D22AC46" w14:textId="77777777" w:rsidTr="00AC23C4">
        <w:tc>
          <w:tcPr>
            <w:tcW w:w="709" w:type="dxa"/>
            <w:shd w:val="clear" w:color="auto" w:fill="auto"/>
          </w:tcPr>
          <w:p w14:paraId="46FC26E2" w14:textId="77777777" w:rsidR="00D17B90" w:rsidRPr="005F70FB" w:rsidRDefault="00D17B90" w:rsidP="00D17B90">
            <w:pPr>
              <w:pStyle w:val="O0Nwnext"/>
            </w:pPr>
            <w:r w:rsidRPr="005F70FB">
              <w:t>0071</w:t>
            </w:r>
          </w:p>
        </w:tc>
        <w:tc>
          <w:tcPr>
            <w:tcW w:w="451" w:type="dxa"/>
            <w:shd w:val="clear" w:color="auto" w:fill="auto"/>
          </w:tcPr>
          <w:p w14:paraId="526C9513" w14:textId="77777777" w:rsidR="00D17B90" w:rsidRPr="005F70FB" w:rsidRDefault="00D17B90" w:rsidP="00D17B90">
            <w:pPr>
              <w:pStyle w:val="Text"/>
            </w:pPr>
            <w:r w:rsidRPr="005F70FB">
              <w:t>Ida:</w:t>
            </w:r>
          </w:p>
        </w:tc>
        <w:tc>
          <w:tcPr>
            <w:tcW w:w="607" w:type="dxa"/>
            <w:gridSpan w:val="3"/>
            <w:shd w:val="clear" w:color="auto" w:fill="auto"/>
          </w:tcPr>
          <w:p w14:paraId="2A9FE61A" w14:textId="77777777" w:rsidR="00D17B90" w:rsidRPr="005F70FB" w:rsidRDefault="00D17B90" w:rsidP="00D17B90">
            <w:pPr>
              <w:pStyle w:val="Text"/>
            </w:pPr>
            <w:r w:rsidRPr="005F70FB">
              <w:t>smua</w:t>
            </w:r>
          </w:p>
        </w:tc>
        <w:tc>
          <w:tcPr>
            <w:tcW w:w="529" w:type="dxa"/>
            <w:shd w:val="clear" w:color="auto" w:fill="auto"/>
          </w:tcPr>
          <w:p w14:paraId="534B3202" w14:textId="77777777" w:rsidR="00D17B90" w:rsidRPr="005F70FB" w:rsidRDefault="00D17B90" w:rsidP="00D17B90">
            <w:pPr>
              <w:pStyle w:val="Text"/>
            </w:pPr>
            <w:r w:rsidRPr="005F70FB">
              <w:t>kasi</w:t>
            </w:r>
          </w:p>
        </w:tc>
        <w:tc>
          <w:tcPr>
            <w:tcW w:w="373" w:type="dxa"/>
            <w:shd w:val="clear" w:color="auto" w:fill="auto"/>
          </w:tcPr>
          <w:p w14:paraId="06CA6A45" w14:textId="77777777" w:rsidR="00D17B90" w:rsidRPr="005F70FB" w:rsidRDefault="00D17B90" w:rsidP="00D17B90">
            <w:pPr>
              <w:pStyle w:val="Text"/>
            </w:pPr>
            <w:r w:rsidRPr="005F70FB">
              <w:t>ke</w:t>
            </w:r>
          </w:p>
        </w:tc>
        <w:tc>
          <w:tcPr>
            <w:tcW w:w="651" w:type="dxa"/>
            <w:shd w:val="clear" w:color="auto" w:fill="auto"/>
          </w:tcPr>
          <w:p w14:paraId="1E5B8FFE" w14:textId="77777777" w:rsidR="00D17B90" w:rsidRPr="005F70FB" w:rsidRDefault="00D17B90" w:rsidP="00D17B90">
            <w:pPr>
              <w:pStyle w:val="Text"/>
            </w:pPr>
            <w:r w:rsidRPr="005F70FB">
              <w:t>mari,</w:t>
            </w:r>
          </w:p>
        </w:tc>
        <w:tc>
          <w:tcPr>
            <w:tcW w:w="489" w:type="dxa"/>
            <w:shd w:val="clear" w:color="auto" w:fill="auto"/>
          </w:tcPr>
          <w:p w14:paraId="39AFBC38" w14:textId="77777777" w:rsidR="00D17B90" w:rsidRPr="005F70FB" w:rsidRDefault="00D17B90" w:rsidP="00D17B90">
            <w:pPr>
              <w:pStyle w:val="Text"/>
            </w:pPr>
            <w:r w:rsidRPr="005F70FB">
              <w:t>sa</w:t>
            </w:r>
          </w:p>
        </w:tc>
        <w:tc>
          <w:tcPr>
            <w:tcW w:w="573" w:type="dxa"/>
            <w:shd w:val="clear" w:color="auto" w:fill="auto"/>
          </w:tcPr>
          <w:p w14:paraId="25D48BFC" w14:textId="77777777" w:rsidR="00D17B90" w:rsidRPr="005F70FB" w:rsidRDefault="00D17B90" w:rsidP="00D17B90">
            <w:pPr>
              <w:pStyle w:val="Text"/>
            </w:pPr>
            <w:r w:rsidRPr="005F70FB">
              <w:t>mo</w:t>
            </w:r>
          </w:p>
        </w:tc>
        <w:tc>
          <w:tcPr>
            <w:tcW w:w="656" w:type="dxa"/>
            <w:shd w:val="clear" w:color="auto" w:fill="auto"/>
          </w:tcPr>
          <w:p w14:paraId="660AFBA4" w14:textId="77777777" w:rsidR="00D17B90" w:rsidRPr="005F70FB" w:rsidRDefault="00D17B90" w:rsidP="00D17B90">
            <w:pPr>
              <w:pStyle w:val="Text"/>
            </w:pPr>
            <w:r w:rsidRPr="005F70FB">
              <w:t>bawa,</w:t>
            </w:r>
          </w:p>
        </w:tc>
        <w:tc>
          <w:tcPr>
            <w:tcW w:w="573" w:type="dxa"/>
            <w:shd w:val="clear" w:color="auto" w:fill="auto"/>
          </w:tcPr>
          <w:p w14:paraId="4E64AC27" w14:textId="77777777" w:rsidR="00D17B90" w:rsidRPr="005F70FB" w:rsidRDefault="00D17B90" w:rsidP="00D17B90">
            <w:pPr>
              <w:pStyle w:val="Text"/>
            </w:pPr>
            <w:r w:rsidRPr="005F70FB">
              <w:t>[</w:t>
            </w:r>
            <w:r w:rsidRPr="005F70FB">
              <w:rPr>
                <w:rStyle w:val="ChSmallCaps"/>
              </w:rPr>
              <w:t>up</w:t>
            </w:r>
            <w:r w:rsidRPr="005F70FB">
              <w:t>]</w:t>
            </w:r>
          </w:p>
        </w:tc>
        <w:tc>
          <w:tcPr>
            <w:tcW w:w="360" w:type="dxa"/>
            <w:shd w:val="clear" w:color="auto" w:fill="auto"/>
          </w:tcPr>
          <w:p w14:paraId="072D2B63" w14:textId="77777777" w:rsidR="00D17B90" w:rsidRPr="005F70FB" w:rsidRDefault="00D17B90" w:rsidP="00D17B90">
            <w:pPr>
              <w:pStyle w:val="Text"/>
            </w:pPr>
            <w:r w:rsidRPr="005F70FB">
              <w:t>di</w:t>
            </w:r>
          </w:p>
        </w:tc>
        <w:tc>
          <w:tcPr>
            <w:tcW w:w="688" w:type="dxa"/>
            <w:shd w:val="clear" w:color="auto" w:fill="auto"/>
          </w:tcPr>
          <w:p w14:paraId="6AE638EC" w14:textId="77777777" w:rsidR="00D17B90" w:rsidRPr="005F70FB" w:rsidRDefault="00D17B90" w:rsidP="00D17B90">
            <w:pPr>
              <w:pStyle w:val="Text"/>
            </w:pPr>
            <w:r w:rsidRPr="005F70FB">
              <w:t>sana</w:t>
            </w:r>
          </w:p>
        </w:tc>
      </w:tr>
      <w:tr w:rsidR="00AC23C4" w:rsidRPr="005F70FB" w14:paraId="6DA82A8C" w14:textId="77777777" w:rsidTr="00AC23C4">
        <w:tc>
          <w:tcPr>
            <w:tcW w:w="709" w:type="dxa"/>
            <w:shd w:val="clear" w:color="auto" w:fill="auto"/>
          </w:tcPr>
          <w:p w14:paraId="5637BAB1" w14:textId="77777777" w:rsidR="00D17B90" w:rsidRPr="005F70FB" w:rsidRDefault="00D17B90" w:rsidP="00D17B90">
            <w:pPr>
              <w:pStyle w:val="GlossEng2ptafter"/>
            </w:pPr>
          </w:p>
        </w:tc>
        <w:tc>
          <w:tcPr>
            <w:tcW w:w="451" w:type="dxa"/>
            <w:shd w:val="clear" w:color="auto" w:fill="auto"/>
          </w:tcPr>
          <w:p w14:paraId="3301FA29" w14:textId="77777777" w:rsidR="00D17B90" w:rsidRPr="005F70FB" w:rsidRDefault="00D17B90" w:rsidP="00D17B90">
            <w:pPr>
              <w:pStyle w:val="GlossEng2ptafter"/>
            </w:pPr>
          </w:p>
        </w:tc>
        <w:tc>
          <w:tcPr>
            <w:tcW w:w="607" w:type="dxa"/>
            <w:gridSpan w:val="3"/>
            <w:shd w:val="clear" w:color="auto" w:fill="auto"/>
          </w:tcPr>
          <w:p w14:paraId="6DE6B2E9" w14:textId="77777777" w:rsidR="00D17B90" w:rsidRPr="005F70FB" w:rsidRDefault="00D17B90" w:rsidP="00D17B90">
            <w:pPr>
              <w:pStyle w:val="GlossEng2ptafter"/>
            </w:pPr>
            <w:r w:rsidRPr="005F70FB">
              <w:t>all</w:t>
            </w:r>
          </w:p>
        </w:tc>
        <w:tc>
          <w:tcPr>
            <w:tcW w:w="529" w:type="dxa"/>
            <w:shd w:val="clear" w:color="auto" w:fill="auto"/>
          </w:tcPr>
          <w:p w14:paraId="466A8171" w14:textId="77777777" w:rsidR="00D17B90" w:rsidRPr="005F70FB" w:rsidRDefault="00D17B90" w:rsidP="00D17B90">
            <w:pPr>
              <w:pStyle w:val="GlossEng2ptafter"/>
            </w:pPr>
            <w:r w:rsidRPr="005F70FB">
              <w:t>give</w:t>
            </w:r>
          </w:p>
        </w:tc>
        <w:tc>
          <w:tcPr>
            <w:tcW w:w="373" w:type="dxa"/>
            <w:shd w:val="clear" w:color="auto" w:fill="auto"/>
          </w:tcPr>
          <w:p w14:paraId="7EF49BFF" w14:textId="77777777" w:rsidR="00D17B90" w:rsidRPr="005F70FB" w:rsidRDefault="00D17B90" w:rsidP="00D17B90">
            <w:pPr>
              <w:pStyle w:val="GlossEng2ptafter"/>
            </w:pPr>
            <w:r w:rsidRPr="005F70FB">
              <w:t>to</w:t>
            </w:r>
          </w:p>
        </w:tc>
        <w:tc>
          <w:tcPr>
            <w:tcW w:w="651" w:type="dxa"/>
            <w:shd w:val="clear" w:color="auto" w:fill="auto"/>
          </w:tcPr>
          <w:p w14:paraId="09117E93" w14:textId="77777777" w:rsidR="00D17B90" w:rsidRPr="005F70FB" w:rsidRDefault="00D17B90" w:rsidP="00D17B90">
            <w:pPr>
              <w:pStyle w:val="GlossEng2ptafter"/>
            </w:pPr>
            <w:r w:rsidRPr="005F70FB">
              <w:t>hither</w:t>
            </w:r>
          </w:p>
        </w:tc>
        <w:tc>
          <w:tcPr>
            <w:tcW w:w="489" w:type="dxa"/>
            <w:shd w:val="clear" w:color="auto" w:fill="auto"/>
          </w:tcPr>
          <w:p w14:paraId="7F318778" w14:textId="77777777" w:rsidR="00D17B90" w:rsidRPr="005F70FB" w:rsidRDefault="00D17B90" w:rsidP="00D17B90">
            <w:pPr>
              <w:pStyle w:val="GlossEng2ptafter"/>
            </w:pPr>
            <w:r w:rsidRPr="005F70FB">
              <w:rPr>
                <w:rStyle w:val="ChSmallCaps"/>
              </w:rPr>
              <w:t>1sg</w:t>
            </w:r>
          </w:p>
        </w:tc>
        <w:tc>
          <w:tcPr>
            <w:tcW w:w="573" w:type="dxa"/>
            <w:shd w:val="clear" w:color="auto" w:fill="auto"/>
          </w:tcPr>
          <w:p w14:paraId="2A26FE08" w14:textId="77777777" w:rsidR="00D17B90" w:rsidRPr="005F70FB" w:rsidRDefault="00D17B90" w:rsidP="00D17B90">
            <w:pPr>
              <w:pStyle w:val="GlossEng2ptafter"/>
            </w:pPr>
            <w:r w:rsidRPr="005F70FB">
              <w:t>want</w:t>
            </w:r>
          </w:p>
        </w:tc>
        <w:tc>
          <w:tcPr>
            <w:tcW w:w="656" w:type="dxa"/>
            <w:shd w:val="clear" w:color="auto" w:fill="auto"/>
          </w:tcPr>
          <w:p w14:paraId="34EC4110" w14:textId="77777777" w:rsidR="00D17B90" w:rsidRPr="005F70FB" w:rsidRDefault="00D17B90" w:rsidP="00D17B90">
            <w:pPr>
              <w:pStyle w:val="GlossEng2ptafter"/>
            </w:pPr>
            <w:r w:rsidRPr="005F70FB">
              <w:t>bring</w:t>
            </w:r>
          </w:p>
        </w:tc>
        <w:tc>
          <w:tcPr>
            <w:tcW w:w="573" w:type="dxa"/>
            <w:shd w:val="clear" w:color="auto" w:fill="auto"/>
          </w:tcPr>
          <w:p w14:paraId="6688D994" w14:textId="77777777" w:rsidR="00D17B90" w:rsidRPr="005F70FB" w:rsidRDefault="00D17B90" w:rsidP="00D17B90">
            <w:pPr>
              <w:pStyle w:val="GlossEng2ptafter"/>
            </w:pPr>
          </w:p>
        </w:tc>
        <w:tc>
          <w:tcPr>
            <w:tcW w:w="360" w:type="dxa"/>
            <w:shd w:val="clear" w:color="auto" w:fill="auto"/>
          </w:tcPr>
          <w:p w14:paraId="2B0FE9A5" w14:textId="77777777" w:rsidR="00D17B90" w:rsidRPr="005F70FB" w:rsidRDefault="00D17B90" w:rsidP="00D17B90">
            <w:pPr>
              <w:pStyle w:val="GlossEng2ptafter"/>
            </w:pPr>
            <w:r w:rsidRPr="005F70FB">
              <w:t>at</w:t>
            </w:r>
          </w:p>
        </w:tc>
        <w:tc>
          <w:tcPr>
            <w:tcW w:w="688" w:type="dxa"/>
            <w:shd w:val="clear" w:color="auto" w:fill="auto"/>
          </w:tcPr>
          <w:p w14:paraId="1C83217B" w14:textId="77777777" w:rsidR="00D17B90" w:rsidRPr="005F70FB" w:rsidRDefault="00D17B90" w:rsidP="00D17B90">
            <w:pPr>
              <w:pStyle w:val="GlossEng2ptafter"/>
            </w:pPr>
            <w:r w:rsidRPr="005F70FB">
              <w:rPr>
                <w:rStyle w:val="ChSmallCaps"/>
              </w:rPr>
              <w:t>l.dist</w:t>
            </w:r>
          </w:p>
        </w:tc>
      </w:tr>
      <w:tr w:rsidR="00D17B90" w:rsidRPr="005F70FB" w14:paraId="68CBF209" w14:textId="77777777" w:rsidTr="00AC23C4">
        <w:trPr>
          <w:gridAfter w:val="10"/>
          <w:wAfter w:w="4912" w:type="dxa"/>
        </w:trPr>
        <w:tc>
          <w:tcPr>
            <w:tcW w:w="709" w:type="dxa"/>
            <w:shd w:val="clear" w:color="auto" w:fill="auto"/>
          </w:tcPr>
          <w:p w14:paraId="677525E8" w14:textId="77777777" w:rsidR="00D17B90" w:rsidRPr="005F70FB" w:rsidRDefault="00D17B90" w:rsidP="00D17B90">
            <w:pPr>
              <w:pStyle w:val="O0Nwnext"/>
            </w:pPr>
          </w:p>
        </w:tc>
        <w:tc>
          <w:tcPr>
            <w:tcW w:w="480" w:type="dxa"/>
            <w:gridSpan w:val="2"/>
            <w:shd w:val="clear" w:color="auto" w:fill="auto"/>
          </w:tcPr>
          <w:p w14:paraId="143C2899" w14:textId="77777777" w:rsidR="00D17B90" w:rsidRPr="005F70FB" w:rsidRDefault="00D17B90" w:rsidP="00D17B90">
            <w:pPr>
              <w:pStyle w:val="Text"/>
            </w:pPr>
            <w:r w:rsidRPr="005F70FB">
              <w:t>tida</w:t>
            </w:r>
          </w:p>
        </w:tc>
        <w:tc>
          <w:tcPr>
            <w:tcW w:w="558" w:type="dxa"/>
            <w:shd w:val="clear" w:color="auto" w:fill="auto"/>
          </w:tcPr>
          <w:p w14:paraId="62EE3DF6" w14:textId="77777777" w:rsidR="00D17B90" w:rsidRPr="005F70FB" w:rsidRDefault="00D17B90" w:rsidP="00D17B90">
            <w:pPr>
              <w:pStyle w:val="Text"/>
            </w:pPr>
            <w:r w:rsidRPr="005F70FB">
              <w:t>ada</w:t>
            </w:r>
          </w:p>
        </w:tc>
      </w:tr>
      <w:tr w:rsidR="00D17B90" w:rsidRPr="005F70FB" w14:paraId="78A6C6BB" w14:textId="77777777" w:rsidTr="00AC23C4">
        <w:trPr>
          <w:gridAfter w:val="10"/>
          <w:wAfter w:w="4912" w:type="dxa"/>
        </w:trPr>
        <w:tc>
          <w:tcPr>
            <w:tcW w:w="709" w:type="dxa"/>
            <w:shd w:val="clear" w:color="auto" w:fill="auto"/>
          </w:tcPr>
          <w:p w14:paraId="73114425" w14:textId="77777777" w:rsidR="00D17B90" w:rsidRPr="005F70FB" w:rsidRDefault="00D17B90" w:rsidP="00D17B90">
            <w:pPr>
              <w:pStyle w:val="GlossEng"/>
            </w:pPr>
          </w:p>
        </w:tc>
        <w:tc>
          <w:tcPr>
            <w:tcW w:w="480" w:type="dxa"/>
            <w:gridSpan w:val="2"/>
            <w:shd w:val="clear" w:color="auto" w:fill="auto"/>
          </w:tcPr>
          <w:p w14:paraId="78702976" w14:textId="77777777" w:rsidR="00D17B90" w:rsidRPr="005F70FB" w:rsidRDefault="00D17B90" w:rsidP="00D17B90">
            <w:pPr>
              <w:pStyle w:val="GlossEng"/>
            </w:pPr>
            <w:r w:rsidRPr="005F70FB">
              <w:rPr>
                <w:rStyle w:val="ChSmallCaps"/>
              </w:rPr>
              <w:t>neg</w:t>
            </w:r>
          </w:p>
        </w:tc>
        <w:tc>
          <w:tcPr>
            <w:tcW w:w="558" w:type="dxa"/>
            <w:shd w:val="clear" w:color="auto" w:fill="auto"/>
          </w:tcPr>
          <w:p w14:paraId="01F394F9" w14:textId="77777777" w:rsidR="00D17B90" w:rsidRPr="005F70FB" w:rsidRDefault="00D17B90" w:rsidP="00D17B90">
            <w:pPr>
              <w:pStyle w:val="GlossEng"/>
            </w:pPr>
            <w:r w:rsidRPr="005F70FB">
              <w:t>exist</w:t>
            </w:r>
          </w:p>
        </w:tc>
      </w:tr>
    </w:tbl>
    <w:p w14:paraId="3122EF92" w14:textId="5833BF16" w:rsidR="00D17B90" w:rsidRPr="005F70FB" w:rsidRDefault="00D17B90" w:rsidP="00D17B90">
      <w:pPr>
        <w:pStyle w:val="FreeTranslEng"/>
      </w:pPr>
      <w:r w:rsidRPr="005F70FB">
        <w:t>Ida: give all of them to (me) here, I want to take (them) [</w:t>
      </w:r>
      <w:r w:rsidRPr="005F70FB">
        <w:rPr>
          <w:rStyle w:val="ChSmallCaps"/>
        </w:rPr>
        <w:t>up</w:t>
      </w:r>
      <w:r w:rsidRPr="005F70FB">
        <w:t>], over there aren</w:t>
      </w:r>
      <w:r w:rsidR="00B7093A" w:rsidRPr="005F70FB">
        <w:t>’</w:t>
      </w:r>
      <w:r w:rsidRPr="005F70FB">
        <w:t>t (any)</w:t>
      </w:r>
    </w:p>
    <w:tbl>
      <w:tblPr>
        <w:tblW w:w="6435" w:type="dxa"/>
        <w:tblCellMar>
          <w:left w:w="42" w:type="dxa"/>
          <w:right w:w="42" w:type="dxa"/>
        </w:tblCellMar>
        <w:tblLook w:val="01E0" w:firstRow="1" w:lastRow="1" w:firstColumn="1" w:lastColumn="1" w:noHBand="0" w:noVBand="0"/>
      </w:tblPr>
      <w:tblGrid>
        <w:gridCol w:w="709"/>
        <w:gridCol w:w="840"/>
        <w:gridCol w:w="489"/>
        <w:gridCol w:w="1140"/>
        <w:gridCol w:w="489"/>
        <w:gridCol w:w="1140"/>
        <w:gridCol w:w="777"/>
        <w:gridCol w:w="851"/>
      </w:tblGrid>
      <w:tr w:rsidR="00AC23C4" w:rsidRPr="005F70FB" w14:paraId="144A1280" w14:textId="77777777" w:rsidTr="00AC23C4">
        <w:tc>
          <w:tcPr>
            <w:tcW w:w="709" w:type="dxa"/>
            <w:shd w:val="clear" w:color="auto" w:fill="auto"/>
          </w:tcPr>
          <w:p w14:paraId="244D735B" w14:textId="77777777" w:rsidR="00D17B90" w:rsidRPr="005F70FB" w:rsidRDefault="00D17B90" w:rsidP="00D17B90">
            <w:pPr>
              <w:pStyle w:val="O0Nwnext"/>
            </w:pPr>
            <w:r w:rsidRPr="005F70FB">
              <w:t>0072</w:t>
            </w:r>
          </w:p>
        </w:tc>
        <w:tc>
          <w:tcPr>
            <w:tcW w:w="840" w:type="dxa"/>
            <w:shd w:val="clear" w:color="auto" w:fill="auto"/>
          </w:tcPr>
          <w:p w14:paraId="4A4F3031" w14:textId="77777777" w:rsidR="00D17B90" w:rsidRPr="005F70FB" w:rsidRDefault="00D17B90" w:rsidP="00D17B90">
            <w:pPr>
              <w:pStyle w:val="Text"/>
            </w:pPr>
            <w:r w:rsidRPr="005F70FB">
              <w:t>Natalia:</w:t>
            </w:r>
          </w:p>
        </w:tc>
        <w:tc>
          <w:tcPr>
            <w:tcW w:w="489" w:type="dxa"/>
            <w:shd w:val="clear" w:color="auto" w:fill="auto"/>
          </w:tcPr>
          <w:p w14:paraId="5AF8A23D" w14:textId="77777777" w:rsidR="00D17B90" w:rsidRPr="005F70FB" w:rsidRDefault="00D17B90" w:rsidP="00D17B90">
            <w:pPr>
              <w:pStyle w:val="Text"/>
            </w:pPr>
            <w:r w:rsidRPr="005F70FB">
              <w:t>sa</w:t>
            </w:r>
          </w:p>
        </w:tc>
        <w:tc>
          <w:tcPr>
            <w:tcW w:w="1140" w:type="dxa"/>
            <w:shd w:val="clear" w:color="auto" w:fill="auto"/>
          </w:tcPr>
          <w:p w14:paraId="0F74E138" w14:textId="77777777" w:rsidR="00D17B90" w:rsidRPr="005F70FB" w:rsidRDefault="00D17B90" w:rsidP="00D17B90">
            <w:pPr>
              <w:pStyle w:val="Text"/>
            </w:pPr>
            <w:r w:rsidRPr="005F70FB">
              <w:t>stembay,</w:t>
            </w:r>
          </w:p>
        </w:tc>
        <w:tc>
          <w:tcPr>
            <w:tcW w:w="489" w:type="dxa"/>
            <w:shd w:val="clear" w:color="auto" w:fill="auto"/>
          </w:tcPr>
          <w:p w14:paraId="11F0D9C5" w14:textId="77777777" w:rsidR="00D17B90" w:rsidRPr="005F70FB" w:rsidRDefault="00D17B90" w:rsidP="00D17B90">
            <w:pPr>
              <w:pStyle w:val="Text"/>
            </w:pPr>
            <w:r w:rsidRPr="005F70FB">
              <w:t>sa</w:t>
            </w:r>
          </w:p>
        </w:tc>
        <w:tc>
          <w:tcPr>
            <w:tcW w:w="1140" w:type="dxa"/>
            <w:shd w:val="clear" w:color="auto" w:fill="auto"/>
          </w:tcPr>
          <w:p w14:paraId="5FDF056C" w14:textId="77777777" w:rsidR="00D17B90" w:rsidRPr="005F70FB" w:rsidRDefault="00D17B90" w:rsidP="00D17B90">
            <w:pPr>
              <w:pStyle w:val="Text"/>
            </w:pPr>
            <w:r w:rsidRPr="005F70FB">
              <w:t>stembay,</w:t>
            </w:r>
          </w:p>
        </w:tc>
        <w:tc>
          <w:tcPr>
            <w:tcW w:w="777" w:type="dxa"/>
            <w:shd w:val="clear" w:color="auto" w:fill="auto"/>
          </w:tcPr>
          <w:p w14:paraId="09DFFC8B" w14:textId="77777777" w:rsidR="00D17B90" w:rsidRPr="005F70FB" w:rsidRDefault="00D17B90" w:rsidP="00D17B90">
            <w:pPr>
              <w:pStyle w:val="Text"/>
            </w:pPr>
            <w:r w:rsidRPr="005F70FB">
              <w:t>ini,</w:t>
            </w:r>
          </w:p>
        </w:tc>
        <w:tc>
          <w:tcPr>
            <w:tcW w:w="851" w:type="dxa"/>
            <w:shd w:val="clear" w:color="auto" w:fill="auto"/>
          </w:tcPr>
          <w:p w14:paraId="70E82115" w14:textId="5714E836" w:rsidR="00D17B90" w:rsidRPr="005F70FB" w:rsidRDefault="00D17B90" w:rsidP="00D17B90">
            <w:pPr>
              <w:pStyle w:val="Text"/>
            </w:pPr>
            <w:r w:rsidRPr="005F70FB">
              <w:t>bensin</w:t>
            </w:r>
            <w:r w:rsidR="00E50368">
              <w:t>g</w:t>
            </w:r>
          </w:p>
        </w:tc>
      </w:tr>
      <w:tr w:rsidR="00AC23C4" w:rsidRPr="005F70FB" w14:paraId="43594394" w14:textId="77777777" w:rsidTr="00AC23C4">
        <w:tc>
          <w:tcPr>
            <w:tcW w:w="709" w:type="dxa"/>
            <w:shd w:val="clear" w:color="auto" w:fill="auto"/>
          </w:tcPr>
          <w:p w14:paraId="78B47351" w14:textId="77777777" w:rsidR="00D17B90" w:rsidRPr="005F70FB" w:rsidRDefault="00D17B90" w:rsidP="00D17B90">
            <w:pPr>
              <w:pStyle w:val="GlossEng"/>
            </w:pPr>
          </w:p>
        </w:tc>
        <w:tc>
          <w:tcPr>
            <w:tcW w:w="840" w:type="dxa"/>
            <w:shd w:val="clear" w:color="auto" w:fill="auto"/>
          </w:tcPr>
          <w:p w14:paraId="3DB8DAD2" w14:textId="77777777" w:rsidR="00D17B90" w:rsidRPr="005F70FB" w:rsidRDefault="00D17B90" w:rsidP="00D17B90">
            <w:pPr>
              <w:pStyle w:val="GlossEng"/>
            </w:pPr>
          </w:p>
        </w:tc>
        <w:tc>
          <w:tcPr>
            <w:tcW w:w="489" w:type="dxa"/>
            <w:shd w:val="clear" w:color="auto" w:fill="auto"/>
          </w:tcPr>
          <w:p w14:paraId="77AF6F72" w14:textId="77777777" w:rsidR="00D17B90" w:rsidRPr="005F70FB" w:rsidRDefault="00D17B90" w:rsidP="00D17B90">
            <w:pPr>
              <w:pStyle w:val="GlossEng"/>
            </w:pPr>
            <w:r w:rsidRPr="005F70FB">
              <w:rPr>
                <w:rStyle w:val="ChSmallCaps"/>
              </w:rPr>
              <w:t>1sg</w:t>
            </w:r>
          </w:p>
        </w:tc>
        <w:tc>
          <w:tcPr>
            <w:tcW w:w="1140" w:type="dxa"/>
            <w:shd w:val="clear" w:color="auto" w:fill="auto"/>
          </w:tcPr>
          <w:p w14:paraId="20535B5B" w14:textId="77777777" w:rsidR="00D17B90" w:rsidRPr="005F70FB" w:rsidRDefault="00D17B90" w:rsidP="00D17B90">
            <w:pPr>
              <w:pStyle w:val="GlossEng"/>
            </w:pPr>
            <w:r w:rsidRPr="005F70FB">
              <w:t>stand.by.for</w:t>
            </w:r>
          </w:p>
        </w:tc>
        <w:tc>
          <w:tcPr>
            <w:tcW w:w="489" w:type="dxa"/>
            <w:shd w:val="clear" w:color="auto" w:fill="auto"/>
          </w:tcPr>
          <w:p w14:paraId="38E47E1D" w14:textId="77777777" w:rsidR="00D17B90" w:rsidRPr="005F70FB" w:rsidRDefault="00D17B90" w:rsidP="00D17B90">
            <w:pPr>
              <w:pStyle w:val="GlossEng"/>
            </w:pPr>
            <w:r w:rsidRPr="005F70FB">
              <w:rPr>
                <w:rStyle w:val="ChSmallCaps"/>
              </w:rPr>
              <w:t>1sg</w:t>
            </w:r>
          </w:p>
        </w:tc>
        <w:tc>
          <w:tcPr>
            <w:tcW w:w="1140" w:type="dxa"/>
            <w:shd w:val="clear" w:color="auto" w:fill="auto"/>
          </w:tcPr>
          <w:p w14:paraId="30C6E006" w14:textId="77777777" w:rsidR="00D17B90" w:rsidRPr="005F70FB" w:rsidRDefault="00D17B90" w:rsidP="00D17B90">
            <w:pPr>
              <w:pStyle w:val="GlossEng"/>
            </w:pPr>
            <w:r w:rsidRPr="005F70FB">
              <w:t>stand.by.for</w:t>
            </w:r>
          </w:p>
        </w:tc>
        <w:tc>
          <w:tcPr>
            <w:tcW w:w="777" w:type="dxa"/>
            <w:shd w:val="clear" w:color="auto" w:fill="auto"/>
          </w:tcPr>
          <w:p w14:paraId="588D1694" w14:textId="77777777" w:rsidR="00D17B90" w:rsidRPr="005F70FB" w:rsidRDefault="00D17B90" w:rsidP="00D17B90">
            <w:pPr>
              <w:pStyle w:val="GlossEng"/>
            </w:pPr>
            <w:r w:rsidRPr="005F70FB">
              <w:rPr>
                <w:rStyle w:val="ChSmallCaps"/>
              </w:rPr>
              <w:t>d.prox</w:t>
            </w:r>
          </w:p>
        </w:tc>
        <w:tc>
          <w:tcPr>
            <w:tcW w:w="851" w:type="dxa"/>
            <w:shd w:val="clear" w:color="auto" w:fill="auto"/>
          </w:tcPr>
          <w:p w14:paraId="37A801C9" w14:textId="77777777" w:rsidR="00D17B90" w:rsidRPr="005F70FB" w:rsidRDefault="00D17B90" w:rsidP="00D17B90">
            <w:pPr>
              <w:pStyle w:val="GlossEng"/>
            </w:pPr>
            <w:r w:rsidRPr="005F70FB">
              <w:t>gasoline</w:t>
            </w:r>
          </w:p>
        </w:tc>
      </w:tr>
    </w:tbl>
    <w:p w14:paraId="52824A26" w14:textId="4F39D65D" w:rsidR="00D17B90" w:rsidRPr="005F70FB" w:rsidRDefault="00D17B90" w:rsidP="00D17B90">
      <w:pPr>
        <w:pStyle w:val="FreeTranslEng"/>
      </w:pPr>
      <w:r w:rsidRPr="005F70FB">
        <w:t>Natalia: I stand by, I stand by (with), what</w:t>
      </w:r>
      <w:r w:rsidR="00B7093A" w:rsidRPr="005F70FB">
        <w:t>’</w:t>
      </w:r>
      <w:r w:rsidRPr="005F70FB">
        <w:t>s-its-name, the gasoline</w:t>
      </w:r>
    </w:p>
    <w:tbl>
      <w:tblPr>
        <w:tblW w:w="0" w:type="auto"/>
        <w:tblCellMar>
          <w:left w:w="42" w:type="dxa"/>
          <w:right w:w="42" w:type="dxa"/>
        </w:tblCellMar>
        <w:tblLook w:val="01E0" w:firstRow="1" w:lastRow="1" w:firstColumn="1" w:lastColumn="1" w:noHBand="0" w:noVBand="0"/>
      </w:tblPr>
      <w:tblGrid>
        <w:gridCol w:w="709"/>
        <w:gridCol w:w="447"/>
        <w:gridCol w:w="469"/>
        <w:gridCol w:w="1040"/>
        <w:gridCol w:w="853"/>
        <w:gridCol w:w="458"/>
        <w:gridCol w:w="480"/>
        <w:gridCol w:w="751"/>
      </w:tblGrid>
      <w:tr w:rsidR="00AC23C4" w:rsidRPr="005F70FB" w14:paraId="2A7680B9" w14:textId="77777777" w:rsidTr="00AC23C4">
        <w:tc>
          <w:tcPr>
            <w:tcW w:w="709" w:type="dxa"/>
            <w:shd w:val="clear" w:color="auto" w:fill="auto"/>
          </w:tcPr>
          <w:p w14:paraId="6B637549" w14:textId="77777777" w:rsidR="00D17B90" w:rsidRPr="005F70FB" w:rsidRDefault="00D17B90" w:rsidP="00D17B90">
            <w:pPr>
              <w:pStyle w:val="O0Nwnext"/>
            </w:pPr>
            <w:r w:rsidRPr="005F70FB">
              <w:t>0073</w:t>
            </w:r>
          </w:p>
        </w:tc>
        <w:tc>
          <w:tcPr>
            <w:tcW w:w="447" w:type="dxa"/>
            <w:shd w:val="clear" w:color="auto" w:fill="auto"/>
          </w:tcPr>
          <w:p w14:paraId="6197576C" w14:textId="77777777" w:rsidR="00D17B90" w:rsidRPr="005F70FB" w:rsidRDefault="00D17B90" w:rsidP="00D17B90">
            <w:pPr>
              <w:pStyle w:val="Text"/>
            </w:pPr>
            <w:r w:rsidRPr="005F70FB">
              <w:t>Ida:</w:t>
            </w:r>
          </w:p>
        </w:tc>
        <w:tc>
          <w:tcPr>
            <w:tcW w:w="469" w:type="dxa"/>
            <w:shd w:val="clear" w:color="auto" w:fill="auto"/>
          </w:tcPr>
          <w:p w14:paraId="0601A547" w14:textId="77777777" w:rsidR="00D17B90" w:rsidRPr="005F70FB" w:rsidRDefault="00D17B90" w:rsidP="00D17B90">
            <w:pPr>
              <w:pStyle w:val="Text"/>
            </w:pPr>
            <w:r w:rsidRPr="005F70FB">
              <w:t>ko</w:t>
            </w:r>
          </w:p>
        </w:tc>
        <w:tc>
          <w:tcPr>
            <w:tcW w:w="1040" w:type="dxa"/>
            <w:shd w:val="clear" w:color="auto" w:fill="auto"/>
          </w:tcPr>
          <w:p w14:paraId="082E3C82" w14:textId="77777777" w:rsidR="00D17B90" w:rsidRPr="005F70FB" w:rsidRDefault="00D17B90" w:rsidP="00D17B90">
            <w:pPr>
              <w:pStyle w:val="Text"/>
            </w:pPr>
            <w:r w:rsidRPr="005F70FB">
              <w:t>stembay</w:t>
            </w:r>
          </w:p>
        </w:tc>
        <w:tc>
          <w:tcPr>
            <w:tcW w:w="853" w:type="dxa"/>
            <w:shd w:val="clear" w:color="auto" w:fill="auto"/>
          </w:tcPr>
          <w:p w14:paraId="70D4050A" w14:textId="581D3329" w:rsidR="00D17B90" w:rsidRPr="005F70FB" w:rsidRDefault="00D17B90" w:rsidP="00D17B90">
            <w:pPr>
              <w:pStyle w:val="Text"/>
            </w:pPr>
            <w:r w:rsidRPr="005F70FB">
              <w:t>bensin</w:t>
            </w:r>
            <w:r w:rsidR="00E50368">
              <w:t>g</w:t>
            </w:r>
            <w:r w:rsidRPr="005F70FB">
              <w:t>,</w:t>
            </w:r>
          </w:p>
        </w:tc>
        <w:tc>
          <w:tcPr>
            <w:tcW w:w="458" w:type="dxa"/>
            <w:shd w:val="clear" w:color="auto" w:fill="auto"/>
          </w:tcPr>
          <w:p w14:paraId="10D24B38" w14:textId="77777777" w:rsidR="00D17B90" w:rsidRPr="005F70FB" w:rsidRDefault="00D17B90" w:rsidP="00D17B90">
            <w:pPr>
              <w:pStyle w:val="Text"/>
            </w:pPr>
            <w:r w:rsidRPr="005F70FB">
              <w:t>ko</w:t>
            </w:r>
          </w:p>
        </w:tc>
        <w:tc>
          <w:tcPr>
            <w:tcW w:w="480" w:type="dxa"/>
            <w:shd w:val="clear" w:color="auto" w:fill="auto"/>
          </w:tcPr>
          <w:p w14:paraId="6E9C5D1C" w14:textId="77777777" w:rsidR="00D17B90" w:rsidRPr="005F70FB" w:rsidRDefault="00D17B90" w:rsidP="00D17B90">
            <w:pPr>
              <w:pStyle w:val="Text"/>
            </w:pPr>
            <w:r w:rsidRPr="005F70FB">
              <w:t>bli</w:t>
            </w:r>
          </w:p>
        </w:tc>
        <w:tc>
          <w:tcPr>
            <w:tcW w:w="751" w:type="dxa"/>
            <w:shd w:val="clear" w:color="auto" w:fill="auto"/>
          </w:tcPr>
          <w:p w14:paraId="7FACFD18" w14:textId="73409A09" w:rsidR="00D17B90" w:rsidRPr="005F70FB" w:rsidRDefault="00D17B90" w:rsidP="00D17B90">
            <w:pPr>
              <w:pStyle w:val="Text"/>
            </w:pPr>
            <w:r w:rsidRPr="005F70FB">
              <w:t>bensin</w:t>
            </w:r>
            <w:r w:rsidR="00E50368">
              <w:t>g</w:t>
            </w:r>
          </w:p>
        </w:tc>
      </w:tr>
      <w:tr w:rsidR="00AC23C4" w:rsidRPr="005F70FB" w14:paraId="1070D709" w14:textId="77777777" w:rsidTr="00AC23C4">
        <w:tc>
          <w:tcPr>
            <w:tcW w:w="709" w:type="dxa"/>
            <w:shd w:val="clear" w:color="auto" w:fill="auto"/>
          </w:tcPr>
          <w:p w14:paraId="1F350E8D" w14:textId="77777777" w:rsidR="00D17B90" w:rsidRPr="005F70FB" w:rsidRDefault="00D17B90" w:rsidP="00D17B90">
            <w:pPr>
              <w:pStyle w:val="GlossEng"/>
            </w:pPr>
          </w:p>
        </w:tc>
        <w:tc>
          <w:tcPr>
            <w:tcW w:w="447" w:type="dxa"/>
            <w:shd w:val="clear" w:color="auto" w:fill="auto"/>
          </w:tcPr>
          <w:p w14:paraId="517C0CCA" w14:textId="77777777" w:rsidR="00D17B90" w:rsidRPr="005F70FB" w:rsidRDefault="00D17B90" w:rsidP="00D17B90">
            <w:pPr>
              <w:pStyle w:val="GlossEng"/>
            </w:pPr>
          </w:p>
        </w:tc>
        <w:tc>
          <w:tcPr>
            <w:tcW w:w="469" w:type="dxa"/>
            <w:shd w:val="clear" w:color="auto" w:fill="auto"/>
          </w:tcPr>
          <w:p w14:paraId="1F038BDC" w14:textId="77777777" w:rsidR="00D17B90" w:rsidRPr="005F70FB" w:rsidRDefault="00D17B90" w:rsidP="00D17B90">
            <w:pPr>
              <w:pStyle w:val="GlossEng"/>
            </w:pPr>
            <w:r w:rsidRPr="005F70FB">
              <w:rPr>
                <w:rStyle w:val="ChSmallCaps"/>
              </w:rPr>
              <w:t>2sg</w:t>
            </w:r>
          </w:p>
        </w:tc>
        <w:tc>
          <w:tcPr>
            <w:tcW w:w="1040" w:type="dxa"/>
            <w:shd w:val="clear" w:color="auto" w:fill="auto"/>
          </w:tcPr>
          <w:p w14:paraId="66192EAB" w14:textId="77777777" w:rsidR="00D17B90" w:rsidRPr="005F70FB" w:rsidRDefault="00D17B90" w:rsidP="00D17B90">
            <w:pPr>
              <w:pStyle w:val="GlossEng"/>
            </w:pPr>
            <w:r w:rsidRPr="005F70FB">
              <w:t>stand.by.for</w:t>
            </w:r>
          </w:p>
        </w:tc>
        <w:tc>
          <w:tcPr>
            <w:tcW w:w="853" w:type="dxa"/>
            <w:shd w:val="clear" w:color="auto" w:fill="auto"/>
          </w:tcPr>
          <w:p w14:paraId="6F20355A" w14:textId="77777777" w:rsidR="00D17B90" w:rsidRPr="005F70FB" w:rsidRDefault="00D17B90" w:rsidP="00D17B90">
            <w:pPr>
              <w:pStyle w:val="GlossEng"/>
            </w:pPr>
            <w:r w:rsidRPr="005F70FB">
              <w:t>gasoline</w:t>
            </w:r>
          </w:p>
        </w:tc>
        <w:tc>
          <w:tcPr>
            <w:tcW w:w="458" w:type="dxa"/>
            <w:shd w:val="clear" w:color="auto" w:fill="auto"/>
          </w:tcPr>
          <w:p w14:paraId="41ABB8BA" w14:textId="77777777" w:rsidR="00D17B90" w:rsidRPr="005F70FB" w:rsidRDefault="00D17B90" w:rsidP="00D17B90">
            <w:pPr>
              <w:pStyle w:val="GlossEng"/>
            </w:pPr>
            <w:r w:rsidRPr="005F70FB">
              <w:rPr>
                <w:rStyle w:val="ChSmallCaps"/>
              </w:rPr>
              <w:t>2sg</w:t>
            </w:r>
          </w:p>
        </w:tc>
        <w:tc>
          <w:tcPr>
            <w:tcW w:w="480" w:type="dxa"/>
            <w:shd w:val="clear" w:color="auto" w:fill="auto"/>
          </w:tcPr>
          <w:p w14:paraId="73DA9B4C" w14:textId="77777777" w:rsidR="00D17B90" w:rsidRPr="005F70FB" w:rsidRDefault="00D17B90" w:rsidP="00D17B90">
            <w:pPr>
              <w:pStyle w:val="GlossEng"/>
            </w:pPr>
            <w:r w:rsidRPr="005F70FB">
              <w:t>buy</w:t>
            </w:r>
          </w:p>
        </w:tc>
        <w:tc>
          <w:tcPr>
            <w:tcW w:w="751" w:type="dxa"/>
            <w:shd w:val="clear" w:color="auto" w:fill="auto"/>
          </w:tcPr>
          <w:p w14:paraId="2484A9BF" w14:textId="77777777" w:rsidR="00D17B90" w:rsidRPr="005F70FB" w:rsidRDefault="00D17B90" w:rsidP="00D17B90">
            <w:pPr>
              <w:pStyle w:val="GlossEng"/>
            </w:pPr>
            <w:r w:rsidRPr="005F70FB">
              <w:t>gasoline</w:t>
            </w:r>
          </w:p>
        </w:tc>
      </w:tr>
    </w:tbl>
    <w:p w14:paraId="53F63528" w14:textId="77777777" w:rsidR="00D17B90" w:rsidRPr="005F70FB" w:rsidRDefault="00D17B90" w:rsidP="00D17B90">
      <w:pPr>
        <w:pStyle w:val="FreeTranslEng"/>
      </w:pPr>
      <w:r w:rsidRPr="005F70FB">
        <w:t>Ida: you stand by (with) the gasoline, you buy gasoline</w:t>
      </w:r>
    </w:p>
    <w:tbl>
      <w:tblPr>
        <w:tblW w:w="0" w:type="auto"/>
        <w:tblCellMar>
          <w:left w:w="42" w:type="dxa"/>
          <w:right w:w="42" w:type="dxa"/>
        </w:tblCellMar>
        <w:tblLook w:val="01E0" w:firstRow="1" w:lastRow="1" w:firstColumn="1" w:lastColumn="1" w:noHBand="0" w:noVBand="0"/>
      </w:tblPr>
      <w:tblGrid>
        <w:gridCol w:w="709"/>
        <w:gridCol w:w="836"/>
        <w:gridCol w:w="447"/>
      </w:tblGrid>
      <w:tr w:rsidR="00D17B90" w:rsidRPr="005F70FB" w14:paraId="181F31C2" w14:textId="77777777" w:rsidTr="00AC23C4">
        <w:tc>
          <w:tcPr>
            <w:tcW w:w="709" w:type="dxa"/>
            <w:shd w:val="clear" w:color="auto" w:fill="auto"/>
          </w:tcPr>
          <w:p w14:paraId="276224E9" w14:textId="77777777" w:rsidR="00D17B90" w:rsidRPr="005F70FB" w:rsidRDefault="00D17B90" w:rsidP="00D17B90">
            <w:pPr>
              <w:pStyle w:val="O0Nwnext"/>
            </w:pPr>
            <w:r w:rsidRPr="005F70FB">
              <w:t>0074</w:t>
            </w:r>
          </w:p>
        </w:tc>
        <w:tc>
          <w:tcPr>
            <w:tcW w:w="836" w:type="dxa"/>
            <w:shd w:val="clear" w:color="auto" w:fill="auto"/>
          </w:tcPr>
          <w:p w14:paraId="7B2ECF44" w14:textId="77777777" w:rsidR="00D17B90" w:rsidRPr="005F70FB" w:rsidRDefault="00D17B90" w:rsidP="00D17B90">
            <w:pPr>
              <w:pStyle w:val="Text"/>
            </w:pPr>
            <w:r w:rsidRPr="005F70FB">
              <w:t>Natalia:</w:t>
            </w:r>
          </w:p>
        </w:tc>
        <w:tc>
          <w:tcPr>
            <w:tcW w:w="447" w:type="dxa"/>
            <w:shd w:val="clear" w:color="auto" w:fill="auto"/>
          </w:tcPr>
          <w:p w14:paraId="4DD24EA0" w14:textId="77777777" w:rsidR="00D17B90" w:rsidRPr="005F70FB" w:rsidRDefault="00D17B90" w:rsidP="00D17B90">
            <w:pPr>
              <w:pStyle w:val="Text"/>
            </w:pPr>
            <w:r w:rsidRPr="005F70FB">
              <w:t>yo</w:t>
            </w:r>
          </w:p>
        </w:tc>
      </w:tr>
      <w:tr w:rsidR="00D17B90" w:rsidRPr="005F70FB" w14:paraId="6F625098" w14:textId="77777777" w:rsidTr="00AC23C4">
        <w:tc>
          <w:tcPr>
            <w:tcW w:w="709" w:type="dxa"/>
            <w:shd w:val="clear" w:color="auto" w:fill="auto"/>
          </w:tcPr>
          <w:p w14:paraId="7FC4ACF3" w14:textId="77777777" w:rsidR="00D17B90" w:rsidRPr="005F70FB" w:rsidRDefault="00D17B90" w:rsidP="00D17B90">
            <w:pPr>
              <w:pStyle w:val="GlossEng"/>
            </w:pPr>
          </w:p>
        </w:tc>
        <w:tc>
          <w:tcPr>
            <w:tcW w:w="836" w:type="dxa"/>
            <w:shd w:val="clear" w:color="auto" w:fill="auto"/>
          </w:tcPr>
          <w:p w14:paraId="372BDF70" w14:textId="77777777" w:rsidR="00D17B90" w:rsidRPr="005F70FB" w:rsidRDefault="00D17B90" w:rsidP="00D17B90">
            <w:pPr>
              <w:pStyle w:val="GlossEng"/>
            </w:pPr>
          </w:p>
        </w:tc>
        <w:tc>
          <w:tcPr>
            <w:tcW w:w="447" w:type="dxa"/>
            <w:shd w:val="clear" w:color="auto" w:fill="auto"/>
          </w:tcPr>
          <w:p w14:paraId="29279A97" w14:textId="77777777" w:rsidR="00D17B90" w:rsidRPr="005F70FB" w:rsidRDefault="00D17B90" w:rsidP="00D17B90">
            <w:pPr>
              <w:pStyle w:val="GlossEng"/>
            </w:pPr>
            <w:r w:rsidRPr="005F70FB">
              <w:t>yes</w:t>
            </w:r>
          </w:p>
        </w:tc>
      </w:tr>
    </w:tbl>
    <w:p w14:paraId="29BACAD6" w14:textId="77777777" w:rsidR="00D17B90" w:rsidRPr="005F70FB" w:rsidRDefault="00D17B90" w:rsidP="00D17B90">
      <w:pPr>
        <w:pStyle w:val="FreeTranslEng"/>
      </w:pPr>
      <w:r w:rsidRPr="005F70FB">
        <w:t>Natalia: yes</w:t>
      </w:r>
    </w:p>
    <w:tbl>
      <w:tblPr>
        <w:tblW w:w="6781" w:type="dxa"/>
        <w:tblCellMar>
          <w:left w:w="42" w:type="dxa"/>
          <w:right w:w="42" w:type="dxa"/>
        </w:tblCellMar>
        <w:tblLook w:val="01E0" w:firstRow="1" w:lastRow="1" w:firstColumn="1" w:lastColumn="1" w:noHBand="0" w:noVBand="0"/>
      </w:tblPr>
      <w:tblGrid>
        <w:gridCol w:w="709"/>
        <w:gridCol w:w="451"/>
        <w:gridCol w:w="335"/>
        <w:gridCol w:w="594"/>
        <w:gridCol w:w="25"/>
        <w:gridCol w:w="458"/>
        <w:gridCol w:w="223"/>
        <w:gridCol w:w="191"/>
        <w:gridCol w:w="847"/>
        <w:gridCol w:w="360"/>
        <w:gridCol w:w="386"/>
        <w:gridCol w:w="244"/>
        <w:gridCol w:w="323"/>
        <w:gridCol w:w="929"/>
        <w:gridCol w:w="706"/>
      </w:tblGrid>
      <w:tr w:rsidR="00AC23C4" w:rsidRPr="005F70FB" w14:paraId="746BD58E" w14:textId="77777777" w:rsidTr="00AC23C4">
        <w:tc>
          <w:tcPr>
            <w:tcW w:w="709" w:type="dxa"/>
            <w:shd w:val="clear" w:color="auto" w:fill="auto"/>
          </w:tcPr>
          <w:p w14:paraId="7E0431B4" w14:textId="77777777" w:rsidR="00D17B90" w:rsidRPr="005F70FB" w:rsidRDefault="00D17B90" w:rsidP="00D17B90">
            <w:pPr>
              <w:pStyle w:val="O0Nwnext"/>
            </w:pPr>
            <w:r w:rsidRPr="005F70FB">
              <w:t>0075</w:t>
            </w:r>
          </w:p>
        </w:tc>
        <w:tc>
          <w:tcPr>
            <w:tcW w:w="451" w:type="dxa"/>
            <w:shd w:val="clear" w:color="auto" w:fill="auto"/>
          </w:tcPr>
          <w:p w14:paraId="01F3CEEA" w14:textId="77777777" w:rsidR="00D17B90" w:rsidRPr="005F70FB" w:rsidRDefault="00D17B90" w:rsidP="00D17B90">
            <w:pPr>
              <w:pStyle w:val="Text"/>
            </w:pPr>
            <w:r w:rsidRPr="005F70FB">
              <w:t>Ida:</w:t>
            </w:r>
          </w:p>
        </w:tc>
        <w:tc>
          <w:tcPr>
            <w:tcW w:w="929" w:type="dxa"/>
            <w:gridSpan w:val="2"/>
            <w:shd w:val="clear" w:color="auto" w:fill="auto"/>
          </w:tcPr>
          <w:p w14:paraId="015598B0" w14:textId="77777777" w:rsidR="00D17B90" w:rsidRPr="005F70FB" w:rsidRDefault="00D17B90" w:rsidP="00D17B90">
            <w:pPr>
              <w:pStyle w:val="Text"/>
            </w:pPr>
            <w:r w:rsidRPr="005F70FB">
              <w:t>terpol</w:t>
            </w:r>
          </w:p>
        </w:tc>
        <w:tc>
          <w:tcPr>
            <w:tcW w:w="706" w:type="dxa"/>
            <w:gridSpan w:val="3"/>
            <w:shd w:val="clear" w:color="auto" w:fill="auto"/>
          </w:tcPr>
          <w:p w14:paraId="4BCF5BD3" w14:textId="77777777" w:rsidR="00D17B90" w:rsidRPr="005F70FB" w:rsidRDefault="00D17B90" w:rsidP="00D17B90">
            <w:pPr>
              <w:pStyle w:val="Text"/>
            </w:pPr>
            <w:r w:rsidRPr="005F70FB">
              <w:t>itu,</w:t>
            </w:r>
          </w:p>
        </w:tc>
        <w:tc>
          <w:tcPr>
            <w:tcW w:w="1784" w:type="dxa"/>
            <w:gridSpan w:val="4"/>
            <w:shd w:val="clear" w:color="auto" w:fill="auto"/>
          </w:tcPr>
          <w:p w14:paraId="6D028DDA" w14:textId="77777777" w:rsidR="00D17B90" w:rsidRPr="005F70FB" w:rsidRDefault="00D17B90" w:rsidP="00D17B90">
            <w:pPr>
              <w:pStyle w:val="Text"/>
            </w:pPr>
            <w:r w:rsidRPr="005F70FB">
              <w:t>LNG</w:t>
            </w:r>
          </w:p>
        </w:tc>
        <w:tc>
          <w:tcPr>
            <w:tcW w:w="567" w:type="dxa"/>
            <w:gridSpan w:val="2"/>
            <w:shd w:val="clear" w:color="auto" w:fill="auto"/>
          </w:tcPr>
          <w:p w14:paraId="1608D9FC" w14:textId="77777777" w:rsidR="00D17B90" w:rsidRPr="005F70FB" w:rsidRDefault="00D17B90" w:rsidP="00D17B90">
            <w:pPr>
              <w:pStyle w:val="Text"/>
            </w:pPr>
            <w:r w:rsidRPr="005F70FB">
              <w:t>pu</w:t>
            </w:r>
          </w:p>
        </w:tc>
        <w:tc>
          <w:tcPr>
            <w:tcW w:w="929" w:type="dxa"/>
            <w:shd w:val="clear" w:color="auto" w:fill="auto"/>
          </w:tcPr>
          <w:p w14:paraId="6C9F60B3" w14:textId="77777777" w:rsidR="00D17B90" w:rsidRPr="005F70FB" w:rsidRDefault="00D17B90" w:rsidP="00D17B90">
            <w:pPr>
              <w:pStyle w:val="Text"/>
            </w:pPr>
            <w:r w:rsidRPr="005F70FB">
              <w:t>terpol</w:t>
            </w:r>
          </w:p>
        </w:tc>
        <w:tc>
          <w:tcPr>
            <w:tcW w:w="706" w:type="dxa"/>
            <w:shd w:val="clear" w:color="auto" w:fill="auto"/>
          </w:tcPr>
          <w:p w14:paraId="394DB029" w14:textId="77777777" w:rsidR="00D17B90" w:rsidRPr="005F70FB" w:rsidRDefault="00D17B90" w:rsidP="00D17B90">
            <w:pPr>
              <w:pStyle w:val="Text"/>
            </w:pPr>
            <w:r w:rsidRPr="005F70FB">
              <w:t>itu</w:t>
            </w:r>
          </w:p>
        </w:tc>
      </w:tr>
      <w:tr w:rsidR="00AC23C4" w:rsidRPr="005F70FB" w14:paraId="5E150664" w14:textId="77777777" w:rsidTr="00AC23C4">
        <w:tc>
          <w:tcPr>
            <w:tcW w:w="709" w:type="dxa"/>
            <w:shd w:val="clear" w:color="auto" w:fill="auto"/>
          </w:tcPr>
          <w:p w14:paraId="67EC9F6C" w14:textId="77777777" w:rsidR="00D17B90" w:rsidRPr="005F70FB" w:rsidRDefault="00D17B90" w:rsidP="00D17B90">
            <w:pPr>
              <w:pStyle w:val="GlossEng2ptafter"/>
            </w:pPr>
          </w:p>
        </w:tc>
        <w:tc>
          <w:tcPr>
            <w:tcW w:w="451" w:type="dxa"/>
            <w:shd w:val="clear" w:color="auto" w:fill="auto"/>
          </w:tcPr>
          <w:p w14:paraId="7BACCF5E" w14:textId="77777777" w:rsidR="00D17B90" w:rsidRPr="005F70FB" w:rsidRDefault="00D17B90" w:rsidP="00D17B90">
            <w:pPr>
              <w:pStyle w:val="GlossEng2ptafter"/>
            </w:pPr>
          </w:p>
        </w:tc>
        <w:tc>
          <w:tcPr>
            <w:tcW w:w="929" w:type="dxa"/>
            <w:gridSpan w:val="2"/>
            <w:shd w:val="clear" w:color="auto" w:fill="auto"/>
          </w:tcPr>
          <w:p w14:paraId="2F9C40E3" w14:textId="77777777" w:rsidR="00D17B90" w:rsidRPr="005F70FB" w:rsidRDefault="00D17B90" w:rsidP="00D17B90">
            <w:pPr>
              <w:pStyle w:val="GlossEng2ptafter"/>
            </w:pPr>
            <w:r w:rsidRPr="005F70FB">
              <w:t>container</w:t>
            </w:r>
          </w:p>
        </w:tc>
        <w:tc>
          <w:tcPr>
            <w:tcW w:w="706" w:type="dxa"/>
            <w:gridSpan w:val="3"/>
            <w:shd w:val="clear" w:color="auto" w:fill="auto"/>
          </w:tcPr>
          <w:p w14:paraId="18720222" w14:textId="77777777" w:rsidR="00D17B90" w:rsidRPr="005F70FB" w:rsidRDefault="00D17B90" w:rsidP="00D17B90">
            <w:pPr>
              <w:pStyle w:val="GlossEng2ptafter"/>
            </w:pPr>
            <w:r w:rsidRPr="005F70FB">
              <w:rPr>
                <w:rStyle w:val="ChSmallCaps"/>
              </w:rPr>
              <w:t>d.dist</w:t>
            </w:r>
          </w:p>
        </w:tc>
        <w:tc>
          <w:tcPr>
            <w:tcW w:w="1784" w:type="dxa"/>
            <w:gridSpan w:val="4"/>
            <w:shd w:val="clear" w:color="auto" w:fill="auto"/>
          </w:tcPr>
          <w:p w14:paraId="68C898A2" w14:textId="2F14C3FF" w:rsidR="00D17B90" w:rsidRPr="005F70FB" w:rsidRDefault="005C4486" w:rsidP="00D17B90">
            <w:pPr>
              <w:pStyle w:val="GlossEng2ptafter"/>
            </w:pPr>
            <w:r w:rsidRPr="005F70FB">
              <w:t>lique</w:t>
            </w:r>
            <w:r w:rsidR="00D17B90" w:rsidRPr="005F70FB">
              <w:t>fied.natural.gas</w:t>
            </w:r>
          </w:p>
        </w:tc>
        <w:tc>
          <w:tcPr>
            <w:tcW w:w="567" w:type="dxa"/>
            <w:gridSpan w:val="2"/>
            <w:shd w:val="clear" w:color="auto" w:fill="auto"/>
          </w:tcPr>
          <w:p w14:paraId="72946739" w14:textId="77777777" w:rsidR="00D17B90" w:rsidRPr="005F70FB" w:rsidRDefault="00D17B90" w:rsidP="00D17B90">
            <w:pPr>
              <w:pStyle w:val="GlossEng2ptafter"/>
            </w:pPr>
            <w:r w:rsidRPr="005F70FB">
              <w:rPr>
                <w:rStyle w:val="ChSmallCaps"/>
              </w:rPr>
              <w:t>poss</w:t>
            </w:r>
          </w:p>
        </w:tc>
        <w:tc>
          <w:tcPr>
            <w:tcW w:w="929" w:type="dxa"/>
            <w:shd w:val="clear" w:color="auto" w:fill="auto"/>
          </w:tcPr>
          <w:p w14:paraId="4248F6E2" w14:textId="77777777" w:rsidR="00D17B90" w:rsidRPr="005F70FB" w:rsidRDefault="00D17B90" w:rsidP="00D17B90">
            <w:pPr>
              <w:pStyle w:val="GlossEng2ptafter"/>
            </w:pPr>
            <w:r w:rsidRPr="005F70FB">
              <w:t>container</w:t>
            </w:r>
          </w:p>
        </w:tc>
        <w:tc>
          <w:tcPr>
            <w:tcW w:w="706" w:type="dxa"/>
            <w:shd w:val="clear" w:color="auto" w:fill="auto"/>
          </w:tcPr>
          <w:p w14:paraId="04341BA4" w14:textId="77777777" w:rsidR="00D17B90" w:rsidRPr="005F70FB" w:rsidRDefault="00D17B90" w:rsidP="00D17B90">
            <w:pPr>
              <w:pStyle w:val="GlossEng2ptafter"/>
            </w:pPr>
            <w:r w:rsidRPr="005F70FB">
              <w:rPr>
                <w:rStyle w:val="ChSmallCaps"/>
              </w:rPr>
              <w:t>d.dist</w:t>
            </w:r>
          </w:p>
        </w:tc>
      </w:tr>
      <w:tr w:rsidR="00AC23C4" w:rsidRPr="005F70FB" w14:paraId="4090BD0F" w14:textId="77777777" w:rsidTr="00AC23C4">
        <w:trPr>
          <w:gridAfter w:val="3"/>
          <w:wAfter w:w="1958" w:type="dxa"/>
        </w:trPr>
        <w:tc>
          <w:tcPr>
            <w:tcW w:w="709" w:type="dxa"/>
            <w:shd w:val="clear" w:color="auto" w:fill="auto"/>
          </w:tcPr>
          <w:p w14:paraId="67A323C9" w14:textId="77777777" w:rsidR="00D17B90" w:rsidRPr="005F70FB" w:rsidRDefault="00D17B90" w:rsidP="00D17B90">
            <w:pPr>
              <w:pStyle w:val="O0Nwnext"/>
            </w:pPr>
          </w:p>
        </w:tc>
        <w:tc>
          <w:tcPr>
            <w:tcW w:w="786" w:type="dxa"/>
            <w:gridSpan w:val="2"/>
            <w:shd w:val="clear" w:color="auto" w:fill="auto"/>
          </w:tcPr>
          <w:p w14:paraId="78A0C0B7" w14:textId="77777777" w:rsidR="00D17B90" w:rsidRPr="005F70FB" w:rsidRDefault="00D17B90" w:rsidP="00D17B90">
            <w:pPr>
              <w:pStyle w:val="Text"/>
            </w:pPr>
            <w:r w:rsidRPr="005F70FB">
              <w:t>tinggal,</w:t>
            </w:r>
          </w:p>
        </w:tc>
        <w:tc>
          <w:tcPr>
            <w:tcW w:w="619" w:type="dxa"/>
            <w:gridSpan w:val="2"/>
            <w:shd w:val="clear" w:color="auto" w:fill="auto"/>
          </w:tcPr>
          <w:p w14:paraId="4A0E1F7F" w14:textId="77777777" w:rsidR="00D17B90" w:rsidRPr="005F70FB" w:rsidRDefault="00D17B90" w:rsidP="00D17B90">
            <w:pPr>
              <w:pStyle w:val="Text"/>
            </w:pPr>
            <w:r w:rsidRPr="005F70FB">
              <w:t>itu</w:t>
            </w:r>
          </w:p>
        </w:tc>
        <w:tc>
          <w:tcPr>
            <w:tcW w:w="458" w:type="dxa"/>
            <w:shd w:val="clear" w:color="auto" w:fill="auto"/>
          </w:tcPr>
          <w:p w14:paraId="1ADB1E16" w14:textId="77777777" w:rsidR="00D17B90" w:rsidRPr="005F70FB" w:rsidRDefault="00D17B90" w:rsidP="00D17B90">
            <w:pPr>
              <w:pStyle w:val="Text"/>
            </w:pPr>
            <w:r w:rsidRPr="005F70FB">
              <w:t>ko</w:t>
            </w:r>
          </w:p>
        </w:tc>
        <w:tc>
          <w:tcPr>
            <w:tcW w:w="414" w:type="dxa"/>
            <w:gridSpan w:val="2"/>
            <w:shd w:val="clear" w:color="auto" w:fill="auto"/>
          </w:tcPr>
          <w:p w14:paraId="631DE863" w14:textId="77777777" w:rsidR="00D17B90" w:rsidRPr="005F70FB" w:rsidRDefault="00D17B90" w:rsidP="00D17B90">
            <w:pPr>
              <w:pStyle w:val="Text"/>
            </w:pPr>
            <w:r w:rsidRPr="005F70FB">
              <w:t>isi</w:t>
            </w:r>
          </w:p>
        </w:tc>
        <w:tc>
          <w:tcPr>
            <w:tcW w:w="847" w:type="dxa"/>
            <w:shd w:val="clear" w:color="auto" w:fill="auto"/>
          </w:tcPr>
          <w:p w14:paraId="0D69193A" w14:textId="10624BED" w:rsidR="00D17B90" w:rsidRPr="005F70FB" w:rsidRDefault="00D17B90" w:rsidP="00D17B90">
            <w:pPr>
              <w:pStyle w:val="Text"/>
            </w:pPr>
            <w:r w:rsidRPr="005F70FB">
              <w:t>bensin</w:t>
            </w:r>
            <w:r w:rsidR="00E50368">
              <w:t>g</w:t>
            </w:r>
          </w:p>
        </w:tc>
        <w:tc>
          <w:tcPr>
            <w:tcW w:w="360" w:type="dxa"/>
            <w:shd w:val="clear" w:color="auto" w:fill="auto"/>
          </w:tcPr>
          <w:p w14:paraId="13F971D5" w14:textId="77777777" w:rsidR="00D17B90" w:rsidRPr="005F70FB" w:rsidRDefault="00D17B90" w:rsidP="00D17B90">
            <w:pPr>
              <w:pStyle w:val="Text"/>
            </w:pPr>
            <w:r w:rsidRPr="005F70FB">
              <w:t>di</w:t>
            </w:r>
          </w:p>
        </w:tc>
        <w:tc>
          <w:tcPr>
            <w:tcW w:w="630" w:type="dxa"/>
            <w:gridSpan w:val="2"/>
            <w:shd w:val="clear" w:color="auto" w:fill="auto"/>
          </w:tcPr>
          <w:p w14:paraId="6390AEDA" w14:textId="77777777" w:rsidR="00D17B90" w:rsidRPr="005F70FB" w:rsidRDefault="00D17B90" w:rsidP="00D17B90">
            <w:pPr>
              <w:pStyle w:val="Text"/>
            </w:pPr>
            <w:r w:rsidRPr="005F70FB">
              <w:t>situ</w:t>
            </w:r>
          </w:p>
        </w:tc>
      </w:tr>
      <w:tr w:rsidR="00AC23C4" w:rsidRPr="005F70FB" w14:paraId="69DFF73A" w14:textId="77777777" w:rsidTr="00AC23C4">
        <w:trPr>
          <w:gridAfter w:val="3"/>
          <w:wAfter w:w="1958" w:type="dxa"/>
        </w:trPr>
        <w:tc>
          <w:tcPr>
            <w:tcW w:w="709" w:type="dxa"/>
            <w:shd w:val="clear" w:color="auto" w:fill="auto"/>
          </w:tcPr>
          <w:p w14:paraId="0BB1B674" w14:textId="77777777" w:rsidR="00D17B90" w:rsidRPr="005F70FB" w:rsidRDefault="00D17B90" w:rsidP="00D17B90">
            <w:pPr>
              <w:pStyle w:val="GlossEng"/>
            </w:pPr>
          </w:p>
        </w:tc>
        <w:tc>
          <w:tcPr>
            <w:tcW w:w="786" w:type="dxa"/>
            <w:gridSpan w:val="2"/>
            <w:shd w:val="clear" w:color="auto" w:fill="auto"/>
          </w:tcPr>
          <w:p w14:paraId="3BB136FD" w14:textId="77777777" w:rsidR="00D17B90" w:rsidRPr="005F70FB" w:rsidRDefault="00D17B90" w:rsidP="00D17B90">
            <w:pPr>
              <w:pStyle w:val="GlossEng"/>
            </w:pPr>
            <w:r w:rsidRPr="005F70FB">
              <w:t>stay</w:t>
            </w:r>
          </w:p>
        </w:tc>
        <w:tc>
          <w:tcPr>
            <w:tcW w:w="619" w:type="dxa"/>
            <w:gridSpan w:val="2"/>
            <w:shd w:val="clear" w:color="auto" w:fill="auto"/>
          </w:tcPr>
          <w:p w14:paraId="18976041" w14:textId="77777777" w:rsidR="00D17B90" w:rsidRPr="005F70FB" w:rsidRDefault="00D17B90" w:rsidP="00D17B90">
            <w:pPr>
              <w:pStyle w:val="GlossEng"/>
            </w:pPr>
            <w:r w:rsidRPr="005F70FB">
              <w:rPr>
                <w:rStyle w:val="ChSmallCaps"/>
              </w:rPr>
              <w:t>d.dist</w:t>
            </w:r>
          </w:p>
        </w:tc>
        <w:tc>
          <w:tcPr>
            <w:tcW w:w="458" w:type="dxa"/>
            <w:shd w:val="clear" w:color="auto" w:fill="auto"/>
          </w:tcPr>
          <w:p w14:paraId="02545703" w14:textId="77777777" w:rsidR="00D17B90" w:rsidRPr="005F70FB" w:rsidRDefault="00D17B90" w:rsidP="00D17B90">
            <w:pPr>
              <w:pStyle w:val="GlossEng"/>
            </w:pPr>
            <w:r w:rsidRPr="005F70FB">
              <w:rPr>
                <w:rStyle w:val="ChSmallCaps"/>
              </w:rPr>
              <w:t>2sg</w:t>
            </w:r>
          </w:p>
        </w:tc>
        <w:tc>
          <w:tcPr>
            <w:tcW w:w="414" w:type="dxa"/>
            <w:gridSpan w:val="2"/>
            <w:shd w:val="clear" w:color="auto" w:fill="auto"/>
          </w:tcPr>
          <w:p w14:paraId="789AC6CF" w14:textId="77777777" w:rsidR="00D17B90" w:rsidRPr="005F70FB" w:rsidRDefault="00D17B90" w:rsidP="00D17B90">
            <w:pPr>
              <w:pStyle w:val="GlossEng"/>
            </w:pPr>
            <w:r w:rsidRPr="005F70FB">
              <w:t>fill</w:t>
            </w:r>
          </w:p>
        </w:tc>
        <w:tc>
          <w:tcPr>
            <w:tcW w:w="847" w:type="dxa"/>
            <w:shd w:val="clear" w:color="auto" w:fill="auto"/>
          </w:tcPr>
          <w:p w14:paraId="64C9E04C" w14:textId="77777777" w:rsidR="00D17B90" w:rsidRPr="005F70FB" w:rsidRDefault="00D17B90" w:rsidP="00D17B90">
            <w:pPr>
              <w:pStyle w:val="GlossEng"/>
            </w:pPr>
            <w:r w:rsidRPr="005F70FB">
              <w:t>gasoline</w:t>
            </w:r>
          </w:p>
        </w:tc>
        <w:tc>
          <w:tcPr>
            <w:tcW w:w="360" w:type="dxa"/>
            <w:shd w:val="clear" w:color="auto" w:fill="auto"/>
          </w:tcPr>
          <w:p w14:paraId="2FAEA026" w14:textId="77777777" w:rsidR="00D17B90" w:rsidRPr="005F70FB" w:rsidRDefault="00D17B90" w:rsidP="00D17B90">
            <w:pPr>
              <w:pStyle w:val="GlossEng"/>
            </w:pPr>
            <w:r w:rsidRPr="005F70FB">
              <w:t>at</w:t>
            </w:r>
          </w:p>
        </w:tc>
        <w:tc>
          <w:tcPr>
            <w:tcW w:w="630" w:type="dxa"/>
            <w:gridSpan w:val="2"/>
            <w:shd w:val="clear" w:color="auto" w:fill="auto"/>
          </w:tcPr>
          <w:p w14:paraId="594291CB" w14:textId="77777777" w:rsidR="00D17B90" w:rsidRPr="005F70FB" w:rsidRDefault="00D17B90" w:rsidP="00D17B90">
            <w:pPr>
              <w:pStyle w:val="GlossEng"/>
            </w:pPr>
            <w:r w:rsidRPr="005F70FB">
              <w:rPr>
                <w:rStyle w:val="ChSmallCaps"/>
              </w:rPr>
              <w:t>l.med</w:t>
            </w:r>
          </w:p>
        </w:tc>
      </w:tr>
    </w:tbl>
    <w:p w14:paraId="501C6E25" w14:textId="77777777" w:rsidR="00D17B90" w:rsidRPr="005F70FB" w:rsidRDefault="00D17B90" w:rsidP="00D17B90">
      <w:pPr>
        <w:pStyle w:val="FreeTranslEng"/>
      </w:pPr>
      <w:r w:rsidRPr="005F70FB">
        <w:t>Ida: those jerry cans, that LNG jerry can stays behind, that (metal one), you fill the gasoline in there</w:t>
      </w:r>
    </w:p>
    <w:tbl>
      <w:tblPr>
        <w:tblW w:w="0" w:type="auto"/>
        <w:tblCellMar>
          <w:left w:w="42" w:type="dxa"/>
          <w:right w:w="42" w:type="dxa"/>
        </w:tblCellMar>
        <w:tblLook w:val="01E0" w:firstRow="1" w:lastRow="1" w:firstColumn="1" w:lastColumn="1" w:noHBand="0" w:noVBand="0"/>
      </w:tblPr>
      <w:tblGrid>
        <w:gridCol w:w="709"/>
        <w:gridCol w:w="836"/>
        <w:gridCol w:w="447"/>
      </w:tblGrid>
      <w:tr w:rsidR="00D17B90" w:rsidRPr="005F70FB" w14:paraId="5893A5D0" w14:textId="77777777" w:rsidTr="00AC23C4">
        <w:tc>
          <w:tcPr>
            <w:tcW w:w="709" w:type="dxa"/>
            <w:shd w:val="clear" w:color="auto" w:fill="auto"/>
          </w:tcPr>
          <w:p w14:paraId="6DBA67DE" w14:textId="77777777" w:rsidR="00D17B90" w:rsidRPr="005F70FB" w:rsidRDefault="00D17B90" w:rsidP="00D17B90">
            <w:pPr>
              <w:pStyle w:val="O0Nwnext"/>
            </w:pPr>
            <w:r w:rsidRPr="005F70FB">
              <w:t>0076</w:t>
            </w:r>
          </w:p>
        </w:tc>
        <w:tc>
          <w:tcPr>
            <w:tcW w:w="836" w:type="dxa"/>
            <w:shd w:val="clear" w:color="auto" w:fill="auto"/>
          </w:tcPr>
          <w:p w14:paraId="232F951A" w14:textId="77777777" w:rsidR="00D17B90" w:rsidRPr="005F70FB" w:rsidRDefault="00D17B90" w:rsidP="00D17B90">
            <w:pPr>
              <w:pStyle w:val="Text"/>
            </w:pPr>
            <w:r w:rsidRPr="005F70FB">
              <w:t>Natalia:</w:t>
            </w:r>
          </w:p>
        </w:tc>
        <w:tc>
          <w:tcPr>
            <w:tcW w:w="447" w:type="dxa"/>
            <w:shd w:val="clear" w:color="auto" w:fill="auto"/>
          </w:tcPr>
          <w:p w14:paraId="7377DE2F" w14:textId="77777777" w:rsidR="00D17B90" w:rsidRPr="005F70FB" w:rsidRDefault="00D17B90" w:rsidP="00D17B90">
            <w:pPr>
              <w:pStyle w:val="Text"/>
            </w:pPr>
            <w:r w:rsidRPr="005F70FB">
              <w:t>yo</w:t>
            </w:r>
          </w:p>
        </w:tc>
      </w:tr>
      <w:tr w:rsidR="00D17B90" w:rsidRPr="005F70FB" w14:paraId="6213839C" w14:textId="77777777" w:rsidTr="00AC23C4">
        <w:tc>
          <w:tcPr>
            <w:tcW w:w="709" w:type="dxa"/>
            <w:shd w:val="clear" w:color="auto" w:fill="auto"/>
          </w:tcPr>
          <w:p w14:paraId="334CF667" w14:textId="77777777" w:rsidR="00D17B90" w:rsidRPr="005F70FB" w:rsidRDefault="00D17B90" w:rsidP="00D17B90">
            <w:pPr>
              <w:pStyle w:val="GlossEng"/>
            </w:pPr>
          </w:p>
        </w:tc>
        <w:tc>
          <w:tcPr>
            <w:tcW w:w="836" w:type="dxa"/>
            <w:shd w:val="clear" w:color="auto" w:fill="auto"/>
          </w:tcPr>
          <w:p w14:paraId="2A959F17" w14:textId="77777777" w:rsidR="00D17B90" w:rsidRPr="005F70FB" w:rsidRDefault="00D17B90" w:rsidP="00D17B90">
            <w:pPr>
              <w:pStyle w:val="GlossEng"/>
            </w:pPr>
          </w:p>
        </w:tc>
        <w:tc>
          <w:tcPr>
            <w:tcW w:w="447" w:type="dxa"/>
            <w:shd w:val="clear" w:color="auto" w:fill="auto"/>
          </w:tcPr>
          <w:p w14:paraId="49050EBF" w14:textId="77777777" w:rsidR="00D17B90" w:rsidRPr="005F70FB" w:rsidRDefault="00D17B90" w:rsidP="00D17B90">
            <w:pPr>
              <w:pStyle w:val="GlossEng"/>
            </w:pPr>
            <w:r w:rsidRPr="005F70FB">
              <w:t>yes</w:t>
            </w:r>
          </w:p>
        </w:tc>
      </w:tr>
    </w:tbl>
    <w:p w14:paraId="21ACE9CA" w14:textId="77777777" w:rsidR="00D17B90" w:rsidRPr="005F70FB" w:rsidRDefault="00D17B90" w:rsidP="00D17B90">
      <w:pPr>
        <w:pStyle w:val="FreeTranslEng"/>
      </w:pPr>
      <w:r w:rsidRPr="005F70FB">
        <w:t>Natalia: yes</w:t>
      </w:r>
    </w:p>
    <w:tbl>
      <w:tblPr>
        <w:tblW w:w="0" w:type="auto"/>
        <w:tblCellMar>
          <w:left w:w="42" w:type="dxa"/>
          <w:right w:w="42" w:type="dxa"/>
        </w:tblCellMar>
        <w:tblLook w:val="01E0" w:firstRow="1" w:lastRow="1" w:firstColumn="1" w:lastColumn="1" w:noHBand="0" w:noVBand="0"/>
      </w:tblPr>
      <w:tblGrid>
        <w:gridCol w:w="709"/>
        <w:gridCol w:w="447"/>
        <w:gridCol w:w="669"/>
        <w:gridCol w:w="503"/>
        <w:gridCol w:w="491"/>
      </w:tblGrid>
      <w:tr w:rsidR="00AC23C4" w:rsidRPr="005F70FB" w14:paraId="4B55805B" w14:textId="77777777" w:rsidTr="00AC23C4">
        <w:tc>
          <w:tcPr>
            <w:tcW w:w="709" w:type="dxa"/>
            <w:shd w:val="clear" w:color="auto" w:fill="auto"/>
          </w:tcPr>
          <w:p w14:paraId="0191B65D" w14:textId="77777777" w:rsidR="00D17B90" w:rsidRPr="005F70FB" w:rsidRDefault="00D17B90" w:rsidP="00D17B90">
            <w:pPr>
              <w:pStyle w:val="O0Nwnext"/>
            </w:pPr>
            <w:r w:rsidRPr="005F70FB">
              <w:t>0077</w:t>
            </w:r>
          </w:p>
        </w:tc>
        <w:tc>
          <w:tcPr>
            <w:tcW w:w="447" w:type="dxa"/>
            <w:shd w:val="clear" w:color="auto" w:fill="auto"/>
          </w:tcPr>
          <w:p w14:paraId="4E0DC84E" w14:textId="77777777" w:rsidR="00D17B90" w:rsidRPr="005F70FB" w:rsidRDefault="00D17B90" w:rsidP="00D17B90">
            <w:pPr>
              <w:pStyle w:val="Text"/>
            </w:pPr>
            <w:r w:rsidRPr="005F70FB">
              <w:t>Ida:</w:t>
            </w:r>
          </w:p>
        </w:tc>
        <w:tc>
          <w:tcPr>
            <w:tcW w:w="669" w:type="dxa"/>
            <w:shd w:val="clear" w:color="auto" w:fill="auto"/>
          </w:tcPr>
          <w:p w14:paraId="01CA2CDC" w14:textId="77777777" w:rsidR="00D17B90" w:rsidRPr="005F70FB" w:rsidRDefault="00D17B90" w:rsidP="00D17B90">
            <w:pPr>
              <w:pStyle w:val="Text"/>
            </w:pPr>
            <w:r w:rsidRPr="005F70FB">
              <w:t>empat</w:t>
            </w:r>
          </w:p>
        </w:tc>
        <w:tc>
          <w:tcPr>
            <w:tcW w:w="503" w:type="dxa"/>
            <w:shd w:val="clear" w:color="auto" w:fill="auto"/>
          </w:tcPr>
          <w:p w14:paraId="4427AEAA" w14:textId="77777777" w:rsidR="00D17B90" w:rsidRPr="005F70FB" w:rsidRDefault="00D17B90" w:rsidP="00D17B90">
            <w:pPr>
              <w:pStyle w:val="Text"/>
            </w:pPr>
            <w:r w:rsidRPr="005F70FB">
              <w:t>liter</w:t>
            </w:r>
          </w:p>
        </w:tc>
        <w:tc>
          <w:tcPr>
            <w:tcW w:w="491" w:type="dxa"/>
            <w:shd w:val="clear" w:color="auto" w:fill="auto"/>
          </w:tcPr>
          <w:p w14:paraId="4164992F" w14:textId="77777777" w:rsidR="00D17B90" w:rsidRPr="005F70FB" w:rsidRDefault="00D17B90" w:rsidP="00D17B90">
            <w:pPr>
              <w:pStyle w:val="Text"/>
            </w:pPr>
            <w:r w:rsidRPr="005F70FB">
              <w:t>saja</w:t>
            </w:r>
          </w:p>
        </w:tc>
      </w:tr>
      <w:tr w:rsidR="00AC23C4" w:rsidRPr="005F70FB" w14:paraId="21C49D62" w14:textId="77777777" w:rsidTr="00AC23C4">
        <w:tc>
          <w:tcPr>
            <w:tcW w:w="709" w:type="dxa"/>
            <w:shd w:val="clear" w:color="auto" w:fill="auto"/>
          </w:tcPr>
          <w:p w14:paraId="2A2A0C8F" w14:textId="77777777" w:rsidR="00D17B90" w:rsidRPr="005F70FB" w:rsidRDefault="00D17B90" w:rsidP="00D17B90">
            <w:pPr>
              <w:pStyle w:val="GlossEng"/>
            </w:pPr>
          </w:p>
        </w:tc>
        <w:tc>
          <w:tcPr>
            <w:tcW w:w="447" w:type="dxa"/>
            <w:shd w:val="clear" w:color="auto" w:fill="auto"/>
          </w:tcPr>
          <w:p w14:paraId="2A309A33" w14:textId="77777777" w:rsidR="00D17B90" w:rsidRPr="005F70FB" w:rsidRDefault="00D17B90" w:rsidP="00D17B90">
            <w:pPr>
              <w:pStyle w:val="GlossEng"/>
            </w:pPr>
          </w:p>
        </w:tc>
        <w:tc>
          <w:tcPr>
            <w:tcW w:w="669" w:type="dxa"/>
            <w:shd w:val="clear" w:color="auto" w:fill="auto"/>
          </w:tcPr>
          <w:p w14:paraId="25985E9C" w14:textId="77777777" w:rsidR="00D17B90" w:rsidRPr="005F70FB" w:rsidRDefault="00D17B90" w:rsidP="00D17B90">
            <w:pPr>
              <w:pStyle w:val="GlossEng"/>
            </w:pPr>
            <w:r w:rsidRPr="005F70FB">
              <w:t>four</w:t>
            </w:r>
          </w:p>
        </w:tc>
        <w:tc>
          <w:tcPr>
            <w:tcW w:w="503" w:type="dxa"/>
            <w:shd w:val="clear" w:color="auto" w:fill="auto"/>
          </w:tcPr>
          <w:p w14:paraId="61725678" w14:textId="77777777" w:rsidR="00D17B90" w:rsidRPr="005F70FB" w:rsidRDefault="00D17B90" w:rsidP="00D17B90">
            <w:pPr>
              <w:pStyle w:val="GlossEng"/>
            </w:pPr>
            <w:r w:rsidRPr="005F70FB">
              <w:t>liter</w:t>
            </w:r>
          </w:p>
        </w:tc>
        <w:tc>
          <w:tcPr>
            <w:tcW w:w="491" w:type="dxa"/>
            <w:shd w:val="clear" w:color="auto" w:fill="auto"/>
          </w:tcPr>
          <w:p w14:paraId="7A6C2497" w14:textId="77777777" w:rsidR="00D17B90" w:rsidRPr="005F70FB" w:rsidRDefault="00D17B90" w:rsidP="00D17B90">
            <w:pPr>
              <w:pStyle w:val="GlossEng"/>
            </w:pPr>
            <w:r w:rsidRPr="005F70FB">
              <w:t>just</w:t>
            </w:r>
          </w:p>
        </w:tc>
      </w:tr>
    </w:tbl>
    <w:p w14:paraId="0ED67B11" w14:textId="77777777" w:rsidR="00D17B90" w:rsidRPr="005F70FB" w:rsidRDefault="00D17B90" w:rsidP="00D17B90">
      <w:pPr>
        <w:pStyle w:val="FreeTranslEng"/>
      </w:pPr>
      <w:r w:rsidRPr="005F70FB">
        <w:t>Ida: just four liters</w:t>
      </w:r>
    </w:p>
    <w:tbl>
      <w:tblPr>
        <w:tblW w:w="6031" w:type="dxa"/>
        <w:tblCellMar>
          <w:left w:w="42" w:type="dxa"/>
          <w:right w:w="42" w:type="dxa"/>
        </w:tblCellMar>
        <w:tblLook w:val="01E0" w:firstRow="1" w:lastRow="1" w:firstColumn="1" w:lastColumn="1" w:noHBand="0" w:noVBand="0"/>
      </w:tblPr>
      <w:tblGrid>
        <w:gridCol w:w="709"/>
        <w:gridCol w:w="840"/>
        <w:gridCol w:w="298"/>
        <w:gridCol w:w="242"/>
        <w:gridCol w:w="242"/>
        <w:gridCol w:w="431"/>
        <w:gridCol w:w="142"/>
        <w:gridCol w:w="242"/>
        <w:gridCol w:w="242"/>
        <w:gridCol w:w="603"/>
        <w:gridCol w:w="751"/>
        <w:gridCol w:w="929"/>
        <w:gridCol w:w="360"/>
      </w:tblGrid>
      <w:tr w:rsidR="00AC23C4" w:rsidRPr="005F70FB" w14:paraId="132A2445" w14:textId="77777777" w:rsidTr="00AC23C4">
        <w:tc>
          <w:tcPr>
            <w:tcW w:w="709" w:type="dxa"/>
            <w:shd w:val="clear" w:color="auto" w:fill="auto"/>
          </w:tcPr>
          <w:p w14:paraId="553BF312" w14:textId="77777777" w:rsidR="00D17B90" w:rsidRPr="005F70FB" w:rsidRDefault="00D17B90" w:rsidP="00D17B90">
            <w:pPr>
              <w:pStyle w:val="O0Nwnext"/>
            </w:pPr>
            <w:r w:rsidRPr="005F70FB">
              <w:t>0078</w:t>
            </w:r>
          </w:p>
        </w:tc>
        <w:tc>
          <w:tcPr>
            <w:tcW w:w="840" w:type="dxa"/>
            <w:shd w:val="clear" w:color="auto" w:fill="auto"/>
          </w:tcPr>
          <w:p w14:paraId="77E8E6B5" w14:textId="77777777" w:rsidR="00D17B90" w:rsidRPr="005F70FB" w:rsidRDefault="00D17B90" w:rsidP="00D17B90">
            <w:pPr>
              <w:pStyle w:val="Text"/>
            </w:pPr>
            <w:r w:rsidRPr="005F70FB">
              <w:t>Natalia:</w:t>
            </w:r>
          </w:p>
        </w:tc>
        <w:tc>
          <w:tcPr>
            <w:tcW w:w="540" w:type="dxa"/>
            <w:gridSpan w:val="2"/>
            <w:shd w:val="clear" w:color="auto" w:fill="auto"/>
          </w:tcPr>
          <w:p w14:paraId="3CE7A08B" w14:textId="77777777" w:rsidR="00D17B90" w:rsidRPr="005F70FB" w:rsidRDefault="00D17B90" w:rsidP="00D17B90">
            <w:pPr>
              <w:pStyle w:val="Text"/>
            </w:pPr>
            <w:r w:rsidRPr="005F70FB">
              <w:t>ey,</w:t>
            </w:r>
          </w:p>
        </w:tc>
        <w:tc>
          <w:tcPr>
            <w:tcW w:w="673" w:type="dxa"/>
            <w:gridSpan w:val="2"/>
            <w:shd w:val="clear" w:color="auto" w:fill="auto"/>
          </w:tcPr>
          <w:p w14:paraId="1D06D8D4" w14:textId="77777777" w:rsidR="00D17B90" w:rsidRPr="005F70FB" w:rsidRDefault="00D17B90" w:rsidP="00D17B90">
            <w:pPr>
              <w:pStyle w:val="Text"/>
            </w:pPr>
            <w:r w:rsidRPr="005F70FB">
              <w:t>empat</w:t>
            </w:r>
          </w:p>
        </w:tc>
        <w:tc>
          <w:tcPr>
            <w:tcW w:w="384" w:type="dxa"/>
            <w:gridSpan w:val="2"/>
            <w:shd w:val="clear" w:color="auto" w:fill="auto"/>
          </w:tcPr>
          <w:p w14:paraId="2AB8F8CF" w14:textId="77777777" w:rsidR="00D17B90" w:rsidRPr="005F70FB" w:rsidRDefault="00D17B90" w:rsidP="00D17B90">
            <w:pPr>
              <w:pStyle w:val="Text"/>
            </w:pPr>
            <w:r w:rsidRPr="005F70FB">
              <w:t>e,</w:t>
            </w:r>
          </w:p>
        </w:tc>
        <w:tc>
          <w:tcPr>
            <w:tcW w:w="845" w:type="dxa"/>
            <w:gridSpan w:val="2"/>
            <w:shd w:val="clear" w:color="auto" w:fill="auto"/>
          </w:tcPr>
          <w:p w14:paraId="152DF518" w14:textId="77777777" w:rsidR="00D17B90" w:rsidRPr="005F70FB" w:rsidRDefault="00D17B90" w:rsidP="00D17B90">
            <w:pPr>
              <w:pStyle w:val="Text"/>
            </w:pPr>
            <w:r w:rsidRPr="005F70FB">
              <w:t>kasiang,</w:t>
            </w:r>
          </w:p>
        </w:tc>
        <w:tc>
          <w:tcPr>
            <w:tcW w:w="751" w:type="dxa"/>
            <w:shd w:val="clear" w:color="auto" w:fill="auto"/>
          </w:tcPr>
          <w:p w14:paraId="1F204FAB" w14:textId="77777777" w:rsidR="00D17B90" w:rsidRPr="005F70FB" w:rsidRDefault="00D17B90" w:rsidP="00D17B90">
            <w:pPr>
              <w:pStyle w:val="Text"/>
            </w:pPr>
            <w:r w:rsidRPr="005F70FB">
              <w:t>mama</w:t>
            </w:r>
          </w:p>
        </w:tc>
        <w:tc>
          <w:tcPr>
            <w:tcW w:w="929" w:type="dxa"/>
            <w:shd w:val="clear" w:color="auto" w:fill="auto"/>
          </w:tcPr>
          <w:p w14:paraId="359D2492" w14:textId="77777777" w:rsidR="00D17B90" w:rsidRPr="005F70FB" w:rsidRDefault="00D17B90" w:rsidP="00D17B90">
            <w:pPr>
              <w:pStyle w:val="Text"/>
            </w:pPr>
            <w:r w:rsidRPr="005F70FB">
              <w:t>kampung</w:t>
            </w:r>
          </w:p>
        </w:tc>
        <w:tc>
          <w:tcPr>
            <w:tcW w:w="360" w:type="dxa"/>
            <w:shd w:val="clear" w:color="auto" w:fill="auto"/>
          </w:tcPr>
          <w:p w14:paraId="6890B985" w14:textId="77777777" w:rsidR="00D17B90" w:rsidRPr="005F70FB" w:rsidRDefault="00D17B90" w:rsidP="00D17B90">
            <w:pPr>
              <w:pStyle w:val="Text"/>
            </w:pPr>
            <w:r w:rsidRPr="005F70FB">
              <w:t>di</w:t>
            </w:r>
          </w:p>
        </w:tc>
      </w:tr>
      <w:tr w:rsidR="00AC23C4" w:rsidRPr="005F70FB" w14:paraId="6A9F7564" w14:textId="77777777" w:rsidTr="00AC23C4">
        <w:tc>
          <w:tcPr>
            <w:tcW w:w="709" w:type="dxa"/>
            <w:shd w:val="clear" w:color="auto" w:fill="auto"/>
          </w:tcPr>
          <w:p w14:paraId="52BE35B2" w14:textId="77777777" w:rsidR="00D17B90" w:rsidRPr="005F70FB" w:rsidRDefault="00D17B90" w:rsidP="00D17B90">
            <w:pPr>
              <w:pStyle w:val="GlossEng2ptafter"/>
            </w:pPr>
          </w:p>
        </w:tc>
        <w:tc>
          <w:tcPr>
            <w:tcW w:w="840" w:type="dxa"/>
            <w:shd w:val="clear" w:color="auto" w:fill="auto"/>
          </w:tcPr>
          <w:p w14:paraId="661EC434" w14:textId="77777777" w:rsidR="00D17B90" w:rsidRPr="005F70FB" w:rsidRDefault="00D17B90" w:rsidP="00D17B90">
            <w:pPr>
              <w:pStyle w:val="GlossEng2ptafter"/>
            </w:pPr>
          </w:p>
        </w:tc>
        <w:tc>
          <w:tcPr>
            <w:tcW w:w="540" w:type="dxa"/>
            <w:gridSpan w:val="2"/>
            <w:shd w:val="clear" w:color="auto" w:fill="auto"/>
          </w:tcPr>
          <w:p w14:paraId="4559F73A" w14:textId="77777777" w:rsidR="00D17B90" w:rsidRPr="005F70FB" w:rsidRDefault="00D17B90" w:rsidP="00D17B90">
            <w:pPr>
              <w:pStyle w:val="GlossEng2ptafter"/>
            </w:pPr>
            <w:r w:rsidRPr="005F70FB">
              <w:t>hey!</w:t>
            </w:r>
          </w:p>
        </w:tc>
        <w:tc>
          <w:tcPr>
            <w:tcW w:w="673" w:type="dxa"/>
            <w:gridSpan w:val="2"/>
            <w:shd w:val="clear" w:color="auto" w:fill="auto"/>
          </w:tcPr>
          <w:p w14:paraId="276E3AF9" w14:textId="77777777" w:rsidR="00D17B90" w:rsidRPr="005F70FB" w:rsidRDefault="00D17B90" w:rsidP="00D17B90">
            <w:pPr>
              <w:pStyle w:val="GlossEng2ptafter"/>
            </w:pPr>
            <w:r w:rsidRPr="005F70FB">
              <w:t>four</w:t>
            </w:r>
          </w:p>
        </w:tc>
        <w:tc>
          <w:tcPr>
            <w:tcW w:w="384" w:type="dxa"/>
            <w:gridSpan w:val="2"/>
            <w:shd w:val="clear" w:color="auto" w:fill="auto"/>
          </w:tcPr>
          <w:p w14:paraId="4AD92033" w14:textId="77777777" w:rsidR="00D17B90" w:rsidRPr="005F70FB" w:rsidRDefault="00D17B90" w:rsidP="00D17B90">
            <w:pPr>
              <w:pStyle w:val="GlossEng2ptafter"/>
            </w:pPr>
            <w:r w:rsidRPr="005F70FB">
              <w:t>uh</w:t>
            </w:r>
          </w:p>
        </w:tc>
        <w:tc>
          <w:tcPr>
            <w:tcW w:w="845" w:type="dxa"/>
            <w:gridSpan w:val="2"/>
            <w:shd w:val="clear" w:color="auto" w:fill="auto"/>
          </w:tcPr>
          <w:p w14:paraId="06B511C8" w14:textId="77777777" w:rsidR="00D17B90" w:rsidRPr="005F70FB" w:rsidRDefault="00D17B90" w:rsidP="00D17B90">
            <w:pPr>
              <w:pStyle w:val="GlossEng2ptafter"/>
            </w:pPr>
            <w:r w:rsidRPr="005F70FB">
              <w:t>pity</w:t>
            </w:r>
          </w:p>
        </w:tc>
        <w:tc>
          <w:tcPr>
            <w:tcW w:w="751" w:type="dxa"/>
            <w:shd w:val="clear" w:color="auto" w:fill="auto"/>
          </w:tcPr>
          <w:p w14:paraId="6B77E38B" w14:textId="77777777" w:rsidR="00D17B90" w:rsidRPr="005F70FB" w:rsidRDefault="00D17B90" w:rsidP="00D17B90">
            <w:pPr>
              <w:pStyle w:val="GlossEng2ptafter"/>
            </w:pPr>
            <w:r w:rsidRPr="005F70FB">
              <w:t>mother</w:t>
            </w:r>
          </w:p>
        </w:tc>
        <w:tc>
          <w:tcPr>
            <w:tcW w:w="929" w:type="dxa"/>
            <w:shd w:val="clear" w:color="auto" w:fill="auto"/>
          </w:tcPr>
          <w:p w14:paraId="71614D0B" w14:textId="77777777" w:rsidR="00D17B90" w:rsidRPr="005F70FB" w:rsidRDefault="00D17B90" w:rsidP="00D17B90">
            <w:pPr>
              <w:pStyle w:val="GlossEng2ptafter"/>
            </w:pPr>
            <w:r w:rsidRPr="005F70FB">
              <w:t>village</w:t>
            </w:r>
          </w:p>
        </w:tc>
        <w:tc>
          <w:tcPr>
            <w:tcW w:w="360" w:type="dxa"/>
            <w:shd w:val="clear" w:color="auto" w:fill="auto"/>
          </w:tcPr>
          <w:p w14:paraId="3CD5A172" w14:textId="77777777" w:rsidR="00D17B90" w:rsidRPr="005F70FB" w:rsidRDefault="00D17B90" w:rsidP="00D17B90">
            <w:pPr>
              <w:pStyle w:val="GlossEng2ptafter"/>
            </w:pPr>
            <w:r w:rsidRPr="005F70FB">
              <w:t>at</w:t>
            </w:r>
          </w:p>
        </w:tc>
      </w:tr>
      <w:tr w:rsidR="00AC23C4" w:rsidRPr="005F70FB" w14:paraId="0D72F9E0" w14:textId="77777777" w:rsidTr="00AC23C4">
        <w:trPr>
          <w:gridAfter w:val="4"/>
          <w:wAfter w:w="2643" w:type="dxa"/>
        </w:trPr>
        <w:tc>
          <w:tcPr>
            <w:tcW w:w="709" w:type="dxa"/>
            <w:shd w:val="clear" w:color="auto" w:fill="auto"/>
          </w:tcPr>
          <w:p w14:paraId="02677B83" w14:textId="77777777" w:rsidR="00D17B90" w:rsidRPr="005F70FB" w:rsidRDefault="00D17B90" w:rsidP="00D17B90">
            <w:pPr>
              <w:pStyle w:val="O0Nwnext"/>
            </w:pPr>
          </w:p>
        </w:tc>
        <w:tc>
          <w:tcPr>
            <w:tcW w:w="1138" w:type="dxa"/>
            <w:gridSpan w:val="2"/>
            <w:shd w:val="clear" w:color="auto" w:fill="auto"/>
          </w:tcPr>
          <w:p w14:paraId="56F9FF92" w14:textId="77777777" w:rsidR="00D17B90" w:rsidRPr="005F70FB" w:rsidRDefault="00D17B90" w:rsidP="00D17B90">
            <w:pPr>
              <w:pStyle w:val="Text"/>
            </w:pPr>
            <w:r w:rsidRPr="005F70FB">
              <w:t>ba</w:t>
            </w:r>
          </w:p>
        </w:tc>
        <w:tc>
          <w:tcPr>
            <w:tcW w:w="484" w:type="dxa"/>
            <w:gridSpan w:val="2"/>
            <w:shd w:val="clear" w:color="auto" w:fill="auto"/>
          </w:tcPr>
          <w:p w14:paraId="4FCE599C" w14:textId="77777777" w:rsidR="00D17B90" w:rsidRPr="005F70FB" w:rsidRDefault="00D17B90" w:rsidP="00D17B90">
            <w:pPr>
              <w:pStyle w:val="Text"/>
            </w:pPr>
            <w:r w:rsidRPr="005F70FB">
              <w:t>laut</w:t>
            </w:r>
          </w:p>
        </w:tc>
        <w:tc>
          <w:tcPr>
            <w:tcW w:w="573" w:type="dxa"/>
            <w:gridSpan w:val="2"/>
            <w:shd w:val="clear" w:color="auto" w:fill="auto"/>
          </w:tcPr>
          <w:p w14:paraId="3A5090C9" w14:textId="77777777" w:rsidR="00D17B90" w:rsidRPr="005F70FB" w:rsidRDefault="00D17B90" w:rsidP="00D17B90">
            <w:pPr>
              <w:pStyle w:val="Text"/>
            </w:pPr>
            <w:r w:rsidRPr="005F70FB">
              <w:t>mo</w:t>
            </w:r>
          </w:p>
        </w:tc>
        <w:tc>
          <w:tcPr>
            <w:tcW w:w="484" w:type="dxa"/>
            <w:gridSpan w:val="2"/>
            <w:shd w:val="clear" w:color="auto" w:fill="auto"/>
          </w:tcPr>
          <w:p w14:paraId="3FCF4410" w14:textId="77777777" w:rsidR="00D17B90" w:rsidRPr="005F70FB" w:rsidRDefault="00D17B90" w:rsidP="00D17B90">
            <w:pPr>
              <w:pStyle w:val="Text"/>
            </w:pPr>
            <w:r w:rsidRPr="005F70FB">
              <w:t>bli</w:t>
            </w:r>
          </w:p>
        </w:tc>
      </w:tr>
      <w:tr w:rsidR="00AC23C4" w:rsidRPr="005F70FB" w14:paraId="7381D072" w14:textId="77777777" w:rsidTr="00AC23C4">
        <w:trPr>
          <w:gridAfter w:val="4"/>
          <w:wAfter w:w="2643" w:type="dxa"/>
        </w:trPr>
        <w:tc>
          <w:tcPr>
            <w:tcW w:w="709" w:type="dxa"/>
            <w:shd w:val="clear" w:color="auto" w:fill="auto"/>
          </w:tcPr>
          <w:p w14:paraId="0EE8B49C" w14:textId="77777777" w:rsidR="00D17B90" w:rsidRPr="005F70FB" w:rsidRDefault="00D17B90" w:rsidP="00D17B90">
            <w:pPr>
              <w:pStyle w:val="GlossEng"/>
            </w:pPr>
          </w:p>
        </w:tc>
        <w:tc>
          <w:tcPr>
            <w:tcW w:w="1138" w:type="dxa"/>
            <w:gridSpan w:val="2"/>
            <w:shd w:val="clear" w:color="auto" w:fill="auto"/>
          </w:tcPr>
          <w:p w14:paraId="10657AEC" w14:textId="77777777" w:rsidR="00D17B90" w:rsidRPr="005F70FB" w:rsidRDefault="00D17B90" w:rsidP="00D17B90">
            <w:pPr>
              <w:pStyle w:val="GlossEng"/>
            </w:pPr>
            <w:r w:rsidRPr="005F70FB">
              <w:rPr>
                <w:rStyle w:val="ChSmallCaps"/>
              </w:rPr>
              <w:t>tru</w:t>
            </w:r>
            <w:r w:rsidRPr="005F70FB">
              <w:t>-bottom</w:t>
            </w:r>
          </w:p>
        </w:tc>
        <w:tc>
          <w:tcPr>
            <w:tcW w:w="484" w:type="dxa"/>
            <w:gridSpan w:val="2"/>
            <w:shd w:val="clear" w:color="auto" w:fill="auto"/>
          </w:tcPr>
          <w:p w14:paraId="202976B2" w14:textId="77777777" w:rsidR="00D17B90" w:rsidRPr="005F70FB" w:rsidRDefault="00D17B90" w:rsidP="00D17B90">
            <w:pPr>
              <w:pStyle w:val="GlossEng"/>
            </w:pPr>
            <w:r w:rsidRPr="005F70FB">
              <w:t>sea</w:t>
            </w:r>
          </w:p>
        </w:tc>
        <w:tc>
          <w:tcPr>
            <w:tcW w:w="573" w:type="dxa"/>
            <w:gridSpan w:val="2"/>
            <w:shd w:val="clear" w:color="auto" w:fill="auto"/>
          </w:tcPr>
          <w:p w14:paraId="71BB3EA9" w14:textId="77777777" w:rsidR="00D17B90" w:rsidRPr="005F70FB" w:rsidRDefault="00D17B90" w:rsidP="00D17B90">
            <w:pPr>
              <w:pStyle w:val="GlossEng"/>
            </w:pPr>
            <w:r w:rsidRPr="005F70FB">
              <w:t>want</w:t>
            </w:r>
          </w:p>
        </w:tc>
        <w:tc>
          <w:tcPr>
            <w:tcW w:w="484" w:type="dxa"/>
            <w:gridSpan w:val="2"/>
            <w:shd w:val="clear" w:color="auto" w:fill="auto"/>
          </w:tcPr>
          <w:p w14:paraId="375FDBD8" w14:textId="77777777" w:rsidR="00D17B90" w:rsidRPr="005F70FB" w:rsidRDefault="00D17B90" w:rsidP="00D17B90">
            <w:pPr>
              <w:pStyle w:val="GlossEng"/>
            </w:pPr>
            <w:r w:rsidRPr="005F70FB">
              <w:t>buy</w:t>
            </w:r>
          </w:p>
        </w:tc>
      </w:tr>
    </w:tbl>
    <w:p w14:paraId="5626A398" w14:textId="77777777" w:rsidR="00D17B90" w:rsidRPr="005F70FB" w:rsidRDefault="00D17B90" w:rsidP="00D17B90">
      <w:pPr>
        <w:pStyle w:val="FreeTranslEng"/>
      </w:pPr>
      <w:r w:rsidRPr="005F70FB">
        <w:t>Natalia: hey four (liters), uh, poor thing, Ms. Mayor down[</w:t>
      </w:r>
      <w:r w:rsidRPr="005F70FB">
        <w:rPr>
          <w:rStyle w:val="ChSmallCaps"/>
        </w:rPr>
        <w:t>tru</w:t>
      </w:r>
      <w:r w:rsidRPr="005F70FB">
        <w:t>] (at the) seaside wants to buy</w:t>
      </w:r>
    </w:p>
    <w:tbl>
      <w:tblPr>
        <w:tblW w:w="0" w:type="auto"/>
        <w:tblCellMar>
          <w:left w:w="42" w:type="dxa"/>
          <w:right w:w="42" w:type="dxa"/>
        </w:tblCellMar>
        <w:tblLook w:val="01E0" w:firstRow="1" w:lastRow="1" w:firstColumn="1" w:lastColumn="1" w:noHBand="0" w:noVBand="0"/>
      </w:tblPr>
      <w:tblGrid>
        <w:gridCol w:w="709"/>
        <w:gridCol w:w="447"/>
        <w:gridCol w:w="447"/>
        <w:gridCol w:w="447"/>
        <w:gridCol w:w="769"/>
      </w:tblGrid>
      <w:tr w:rsidR="00AC23C4" w:rsidRPr="005F70FB" w14:paraId="740F5081" w14:textId="77777777" w:rsidTr="00AC23C4">
        <w:tc>
          <w:tcPr>
            <w:tcW w:w="709" w:type="dxa"/>
            <w:shd w:val="clear" w:color="auto" w:fill="auto"/>
          </w:tcPr>
          <w:p w14:paraId="235ED390" w14:textId="77777777" w:rsidR="00D17B90" w:rsidRPr="005F70FB" w:rsidRDefault="00D17B90" w:rsidP="00D17B90">
            <w:pPr>
              <w:pStyle w:val="O0Nwnext"/>
            </w:pPr>
            <w:r w:rsidRPr="005F70FB">
              <w:t>0079</w:t>
            </w:r>
          </w:p>
        </w:tc>
        <w:tc>
          <w:tcPr>
            <w:tcW w:w="447" w:type="dxa"/>
            <w:shd w:val="clear" w:color="auto" w:fill="auto"/>
          </w:tcPr>
          <w:p w14:paraId="07E710E2" w14:textId="77777777" w:rsidR="00D17B90" w:rsidRPr="005F70FB" w:rsidRDefault="00D17B90" w:rsidP="00D17B90">
            <w:pPr>
              <w:pStyle w:val="Text"/>
            </w:pPr>
            <w:r w:rsidRPr="005F70FB">
              <w:t>Ida:</w:t>
            </w:r>
          </w:p>
        </w:tc>
        <w:tc>
          <w:tcPr>
            <w:tcW w:w="447" w:type="dxa"/>
            <w:shd w:val="clear" w:color="auto" w:fill="auto"/>
          </w:tcPr>
          <w:p w14:paraId="467F7236" w14:textId="77777777" w:rsidR="00D17B90" w:rsidRPr="005F70FB" w:rsidRDefault="00D17B90" w:rsidP="00D17B90">
            <w:pPr>
              <w:pStyle w:val="Text"/>
            </w:pPr>
            <w:r w:rsidRPr="005F70FB">
              <w:t>o</w:t>
            </w:r>
          </w:p>
        </w:tc>
        <w:tc>
          <w:tcPr>
            <w:tcW w:w="447" w:type="dxa"/>
            <w:shd w:val="clear" w:color="auto" w:fill="auto"/>
          </w:tcPr>
          <w:p w14:paraId="224D5FBB" w14:textId="77777777" w:rsidR="00D17B90" w:rsidRPr="005F70FB" w:rsidRDefault="00D17B90" w:rsidP="00D17B90">
            <w:pPr>
              <w:pStyle w:val="Text"/>
            </w:pPr>
            <w:r w:rsidRPr="005F70FB">
              <w:t>yo</w:t>
            </w:r>
          </w:p>
        </w:tc>
        <w:tc>
          <w:tcPr>
            <w:tcW w:w="769" w:type="dxa"/>
            <w:shd w:val="clear" w:color="auto" w:fill="auto"/>
          </w:tcPr>
          <w:p w14:paraId="0D5E41CF" w14:textId="77777777" w:rsidR="00D17B90" w:rsidRPr="005F70FB" w:rsidRDefault="00D17B90" w:rsidP="00D17B90">
            <w:pPr>
              <w:pStyle w:val="Text"/>
            </w:pPr>
            <w:r w:rsidRPr="005F70FB">
              <w:t>suda</w:t>
            </w:r>
          </w:p>
        </w:tc>
      </w:tr>
      <w:tr w:rsidR="00AC23C4" w:rsidRPr="005F70FB" w14:paraId="2FDBE2CC" w14:textId="77777777" w:rsidTr="00AC23C4">
        <w:tc>
          <w:tcPr>
            <w:tcW w:w="709" w:type="dxa"/>
            <w:shd w:val="clear" w:color="auto" w:fill="auto"/>
          </w:tcPr>
          <w:p w14:paraId="0A904872" w14:textId="77777777" w:rsidR="00D17B90" w:rsidRPr="005F70FB" w:rsidRDefault="00D17B90" w:rsidP="00D17B90">
            <w:pPr>
              <w:pStyle w:val="GlossEng"/>
            </w:pPr>
          </w:p>
        </w:tc>
        <w:tc>
          <w:tcPr>
            <w:tcW w:w="447" w:type="dxa"/>
            <w:shd w:val="clear" w:color="auto" w:fill="auto"/>
          </w:tcPr>
          <w:p w14:paraId="5C380053" w14:textId="77777777" w:rsidR="00D17B90" w:rsidRPr="005F70FB" w:rsidRDefault="00D17B90" w:rsidP="00D17B90">
            <w:pPr>
              <w:pStyle w:val="GlossEng"/>
            </w:pPr>
          </w:p>
        </w:tc>
        <w:tc>
          <w:tcPr>
            <w:tcW w:w="447" w:type="dxa"/>
            <w:shd w:val="clear" w:color="auto" w:fill="auto"/>
          </w:tcPr>
          <w:p w14:paraId="6B7151DB" w14:textId="77777777" w:rsidR="00D17B90" w:rsidRPr="005F70FB" w:rsidRDefault="00D17B90" w:rsidP="00D17B90">
            <w:pPr>
              <w:pStyle w:val="GlossEng"/>
            </w:pPr>
            <w:r w:rsidRPr="005F70FB">
              <w:t>oh!</w:t>
            </w:r>
          </w:p>
        </w:tc>
        <w:tc>
          <w:tcPr>
            <w:tcW w:w="447" w:type="dxa"/>
            <w:shd w:val="clear" w:color="auto" w:fill="auto"/>
          </w:tcPr>
          <w:p w14:paraId="755E395D" w14:textId="77777777" w:rsidR="00D17B90" w:rsidRPr="005F70FB" w:rsidRDefault="00D17B90" w:rsidP="00D17B90">
            <w:pPr>
              <w:pStyle w:val="GlossEng"/>
            </w:pPr>
            <w:r w:rsidRPr="005F70FB">
              <w:t>yes</w:t>
            </w:r>
          </w:p>
        </w:tc>
        <w:tc>
          <w:tcPr>
            <w:tcW w:w="769" w:type="dxa"/>
            <w:shd w:val="clear" w:color="auto" w:fill="auto"/>
          </w:tcPr>
          <w:p w14:paraId="3ACB99E6" w14:textId="77777777" w:rsidR="00D17B90" w:rsidRPr="005F70FB" w:rsidRDefault="00D17B90" w:rsidP="00D17B90">
            <w:pPr>
              <w:pStyle w:val="GlossEng"/>
            </w:pPr>
            <w:r w:rsidRPr="005F70FB">
              <w:t>already</w:t>
            </w:r>
          </w:p>
        </w:tc>
      </w:tr>
    </w:tbl>
    <w:p w14:paraId="21988893" w14:textId="005068F7" w:rsidR="00D17B90" w:rsidRPr="005F70FB" w:rsidRDefault="00D17B90" w:rsidP="00D17B90">
      <w:pPr>
        <w:pStyle w:val="FreeTranslEng"/>
      </w:pPr>
      <w:r w:rsidRPr="005F70FB">
        <w:t>Ida: yes, that</w:t>
      </w:r>
      <w:r w:rsidR="00B7093A" w:rsidRPr="005F70FB">
        <w:t>’</w:t>
      </w:r>
      <w:r w:rsidRPr="005F70FB">
        <w:t>s it</w:t>
      </w:r>
    </w:p>
    <w:tbl>
      <w:tblPr>
        <w:tblW w:w="6573" w:type="dxa"/>
        <w:tblCellMar>
          <w:left w:w="42" w:type="dxa"/>
          <w:right w:w="42" w:type="dxa"/>
        </w:tblCellMar>
        <w:tblLook w:val="01E0" w:firstRow="1" w:lastRow="1" w:firstColumn="1" w:lastColumn="1" w:noHBand="0" w:noVBand="0"/>
      </w:tblPr>
      <w:tblGrid>
        <w:gridCol w:w="709"/>
        <w:gridCol w:w="840"/>
        <w:gridCol w:w="85"/>
        <w:gridCol w:w="404"/>
        <w:gridCol w:w="513"/>
        <w:gridCol w:w="795"/>
        <w:gridCol w:w="529"/>
        <w:gridCol w:w="1229"/>
        <w:gridCol w:w="718"/>
        <w:gridCol w:w="751"/>
      </w:tblGrid>
      <w:tr w:rsidR="00AC23C4" w:rsidRPr="005F70FB" w14:paraId="72EB799B" w14:textId="77777777" w:rsidTr="00AC23C4">
        <w:tc>
          <w:tcPr>
            <w:tcW w:w="709" w:type="dxa"/>
            <w:shd w:val="clear" w:color="auto" w:fill="auto"/>
          </w:tcPr>
          <w:p w14:paraId="73BC286C" w14:textId="77777777" w:rsidR="00D17B90" w:rsidRPr="005F70FB" w:rsidRDefault="00D17B90" w:rsidP="00D17B90">
            <w:pPr>
              <w:pStyle w:val="O0Nwnext"/>
            </w:pPr>
            <w:r w:rsidRPr="005F70FB">
              <w:t>0080</w:t>
            </w:r>
          </w:p>
        </w:tc>
        <w:tc>
          <w:tcPr>
            <w:tcW w:w="840" w:type="dxa"/>
            <w:shd w:val="clear" w:color="auto" w:fill="auto"/>
          </w:tcPr>
          <w:p w14:paraId="146799D8" w14:textId="77777777" w:rsidR="00D17B90" w:rsidRPr="005F70FB" w:rsidRDefault="00D17B90" w:rsidP="00D17B90">
            <w:pPr>
              <w:pStyle w:val="Text"/>
            </w:pPr>
            <w:r w:rsidRPr="005F70FB">
              <w:t>Natalia:</w:t>
            </w:r>
          </w:p>
        </w:tc>
        <w:tc>
          <w:tcPr>
            <w:tcW w:w="489" w:type="dxa"/>
            <w:gridSpan w:val="2"/>
            <w:shd w:val="clear" w:color="auto" w:fill="auto"/>
          </w:tcPr>
          <w:p w14:paraId="6585A871" w14:textId="77777777" w:rsidR="00D17B90" w:rsidRPr="005F70FB" w:rsidRDefault="00D17B90" w:rsidP="00D17B90">
            <w:pPr>
              <w:pStyle w:val="Text"/>
            </w:pPr>
            <w:r w:rsidRPr="005F70FB">
              <w:t>sa</w:t>
            </w:r>
          </w:p>
        </w:tc>
        <w:tc>
          <w:tcPr>
            <w:tcW w:w="513" w:type="dxa"/>
            <w:shd w:val="clear" w:color="auto" w:fill="auto"/>
          </w:tcPr>
          <w:p w14:paraId="539BE100" w14:textId="77777777" w:rsidR="00D17B90" w:rsidRPr="005F70FB" w:rsidRDefault="00D17B90" w:rsidP="00D17B90">
            <w:pPr>
              <w:pStyle w:val="Text"/>
            </w:pPr>
            <w:r w:rsidRPr="005F70FB">
              <w:t>tra</w:t>
            </w:r>
          </w:p>
        </w:tc>
        <w:tc>
          <w:tcPr>
            <w:tcW w:w="795" w:type="dxa"/>
            <w:shd w:val="clear" w:color="auto" w:fill="auto"/>
          </w:tcPr>
          <w:p w14:paraId="1E1390B3" w14:textId="77777777" w:rsidR="00D17B90" w:rsidRPr="005F70FB" w:rsidRDefault="00D17B90" w:rsidP="00D17B90">
            <w:pPr>
              <w:pStyle w:val="Text"/>
            </w:pPr>
            <w:r w:rsidRPr="005F70FB">
              <w:t>bisa</w:t>
            </w:r>
          </w:p>
        </w:tc>
        <w:tc>
          <w:tcPr>
            <w:tcW w:w="529" w:type="dxa"/>
            <w:shd w:val="clear" w:color="auto" w:fill="auto"/>
          </w:tcPr>
          <w:p w14:paraId="6FA2D261" w14:textId="77777777" w:rsidR="00D17B90" w:rsidRPr="005F70FB" w:rsidRDefault="00D17B90" w:rsidP="00D17B90">
            <w:pPr>
              <w:pStyle w:val="Text"/>
            </w:pPr>
            <w:r w:rsidRPr="005F70FB">
              <w:t>kasi</w:t>
            </w:r>
          </w:p>
        </w:tc>
        <w:tc>
          <w:tcPr>
            <w:tcW w:w="1229" w:type="dxa"/>
            <w:shd w:val="clear" w:color="auto" w:fill="auto"/>
          </w:tcPr>
          <w:p w14:paraId="546DCBA6" w14:textId="77777777" w:rsidR="00D17B90" w:rsidRPr="005F70FB" w:rsidRDefault="00D17B90" w:rsidP="00D17B90">
            <w:pPr>
              <w:pStyle w:val="Text"/>
            </w:pPr>
            <w:r w:rsidRPr="005F70FB">
              <w:t>sembarang</w:t>
            </w:r>
          </w:p>
        </w:tc>
        <w:tc>
          <w:tcPr>
            <w:tcW w:w="718" w:type="dxa"/>
            <w:shd w:val="clear" w:color="auto" w:fill="auto"/>
          </w:tcPr>
          <w:p w14:paraId="132A7540" w14:textId="77777777" w:rsidR="00D17B90" w:rsidRPr="005F70FB" w:rsidRDefault="00D17B90" w:rsidP="00D17B90">
            <w:pPr>
              <w:pStyle w:val="Text"/>
            </w:pPr>
            <w:r w:rsidRPr="005F70FB">
              <w:t>orang,</w:t>
            </w:r>
          </w:p>
        </w:tc>
        <w:tc>
          <w:tcPr>
            <w:tcW w:w="751" w:type="dxa"/>
            <w:shd w:val="clear" w:color="auto" w:fill="auto"/>
          </w:tcPr>
          <w:p w14:paraId="5EE0D8D6" w14:textId="77777777" w:rsidR="00D17B90" w:rsidRPr="005F70FB" w:rsidRDefault="00D17B90" w:rsidP="00D17B90">
            <w:pPr>
              <w:pStyle w:val="Text"/>
            </w:pPr>
            <w:r w:rsidRPr="005F70FB">
              <w:t>mama</w:t>
            </w:r>
          </w:p>
        </w:tc>
      </w:tr>
      <w:tr w:rsidR="00AC23C4" w:rsidRPr="005F70FB" w14:paraId="73B29DAF" w14:textId="77777777" w:rsidTr="00AC23C4">
        <w:tc>
          <w:tcPr>
            <w:tcW w:w="709" w:type="dxa"/>
            <w:shd w:val="clear" w:color="auto" w:fill="auto"/>
          </w:tcPr>
          <w:p w14:paraId="4EA536C7" w14:textId="77777777" w:rsidR="00D17B90" w:rsidRPr="005F70FB" w:rsidRDefault="00D17B90" w:rsidP="00D17B90">
            <w:pPr>
              <w:pStyle w:val="GlossEng2ptafter"/>
            </w:pPr>
          </w:p>
        </w:tc>
        <w:tc>
          <w:tcPr>
            <w:tcW w:w="840" w:type="dxa"/>
            <w:shd w:val="clear" w:color="auto" w:fill="auto"/>
          </w:tcPr>
          <w:p w14:paraId="333359B8" w14:textId="77777777" w:rsidR="00D17B90" w:rsidRPr="005F70FB" w:rsidRDefault="00D17B90" w:rsidP="00D17B90">
            <w:pPr>
              <w:pStyle w:val="GlossEng2ptafter"/>
            </w:pPr>
          </w:p>
        </w:tc>
        <w:tc>
          <w:tcPr>
            <w:tcW w:w="489" w:type="dxa"/>
            <w:gridSpan w:val="2"/>
            <w:shd w:val="clear" w:color="auto" w:fill="auto"/>
          </w:tcPr>
          <w:p w14:paraId="5405B11F" w14:textId="77777777" w:rsidR="00D17B90" w:rsidRPr="005F70FB" w:rsidRDefault="00D17B90" w:rsidP="00D17B90">
            <w:pPr>
              <w:pStyle w:val="GlossEng2ptafter"/>
            </w:pPr>
            <w:r w:rsidRPr="005F70FB">
              <w:rPr>
                <w:rStyle w:val="ChSmallCaps"/>
              </w:rPr>
              <w:t>1sg</w:t>
            </w:r>
          </w:p>
        </w:tc>
        <w:tc>
          <w:tcPr>
            <w:tcW w:w="513" w:type="dxa"/>
            <w:shd w:val="clear" w:color="auto" w:fill="auto"/>
          </w:tcPr>
          <w:p w14:paraId="7968E4D3" w14:textId="77777777" w:rsidR="00D17B90" w:rsidRPr="005F70FB" w:rsidRDefault="00D17B90" w:rsidP="00D17B90">
            <w:pPr>
              <w:pStyle w:val="GlossEng2ptafter"/>
            </w:pPr>
            <w:r w:rsidRPr="005F70FB">
              <w:rPr>
                <w:rStyle w:val="ChSmallCaps"/>
              </w:rPr>
              <w:t>neg</w:t>
            </w:r>
          </w:p>
        </w:tc>
        <w:tc>
          <w:tcPr>
            <w:tcW w:w="795" w:type="dxa"/>
            <w:shd w:val="clear" w:color="auto" w:fill="auto"/>
          </w:tcPr>
          <w:p w14:paraId="481F6870" w14:textId="0F34592B" w:rsidR="00D17B90" w:rsidRPr="005F70FB" w:rsidRDefault="00640703" w:rsidP="00D17B90">
            <w:pPr>
              <w:pStyle w:val="GlossEng2ptafter"/>
            </w:pPr>
            <w:r>
              <w:t>be.</w:t>
            </w:r>
            <w:r w:rsidR="00D17B90" w:rsidRPr="005F70FB">
              <w:t>able</w:t>
            </w:r>
          </w:p>
        </w:tc>
        <w:tc>
          <w:tcPr>
            <w:tcW w:w="529" w:type="dxa"/>
            <w:shd w:val="clear" w:color="auto" w:fill="auto"/>
          </w:tcPr>
          <w:p w14:paraId="77F67F34" w14:textId="77777777" w:rsidR="00D17B90" w:rsidRPr="005F70FB" w:rsidRDefault="00D17B90" w:rsidP="00D17B90">
            <w:pPr>
              <w:pStyle w:val="GlossEng2ptafter"/>
            </w:pPr>
            <w:r w:rsidRPr="005F70FB">
              <w:t>give</w:t>
            </w:r>
          </w:p>
        </w:tc>
        <w:tc>
          <w:tcPr>
            <w:tcW w:w="1229" w:type="dxa"/>
            <w:shd w:val="clear" w:color="auto" w:fill="auto"/>
          </w:tcPr>
          <w:p w14:paraId="467AEB05" w14:textId="77777777" w:rsidR="00D17B90" w:rsidRPr="005F70FB" w:rsidRDefault="00D17B90" w:rsidP="00D17B90">
            <w:pPr>
              <w:pStyle w:val="GlossEng2ptafter"/>
            </w:pPr>
            <w:r w:rsidRPr="005F70FB">
              <w:t>any(.kind.of)</w:t>
            </w:r>
          </w:p>
        </w:tc>
        <w:tc>
          <w:tcPr>
            <w:tcW w:w="718" w:type="dxa"/>
            <w:shd w:val="clear" w:color="auto" w:fill="auto"/>
          </w:tcPr>
          <w:p w14:paraId="749705D7" w14:textId="77777777" w:rsidR="00D17B90" w:rsidRPr="005F70FB" w:rsidRDefault="00D17B90" w:rsidP="00D17B90">
            <w:pPr>
              <w:pStyle w:val="GlossEng2ptafter"/>
            </w:pPr>
            <w:r w:rsidRPr="005F70FB">
              <w:t>person</w:t>
            </w:r>
          </w:p>
        </w:tc>
        <w:tc>
          <w:tcPr>
            <w:tcW w:w="751" w:type="dxa"/>
            <w:shd w:val="clear" w:color="auto" w:fill="auto"/>
          </w:tcPr>
          <w:p w14:paraId="60C7FFF1" w14:textId="77777777" w:rsidR="00D17B90" w:rsidRPr="005F70FB" w:rsidRDefault="00D17B90" w:rsidP="00D17B90">
            <w:pPr>
              <w:pStyle w:val="GlossEng2ptafter"/>
            </w:pPr>
            <w:r w:rsidRPr="005F70FB">
              <w:t>mother</w:t>
            </w:r>
          </w:p>
        </w:tc>
      </w:tr>
      <w:tr w:rsidR="00D17B90" w:rsidRPr="005F70FB" w14:paraId="22D7E838" w14:textId="77777777" w:rsidTr="00AC23C4">
        <w:trPr>
          <w:gridAfter w:val="7"/>
          <w:wAfter w:w="4939" w:type="dxa"/>
        </w:trPr>
        <w:tc>
          <w:tcPr>
            <w:tcW w:w="709" w:type="dxa"/>
            <w:shd w:val="clear" w:color="auto" w:fill="auto"/>
          </w:tcPr>
          <w:p w14:paraId="26583A50" w14:textId="77777777" w:rsidR="00D17B90" w:rsidRPr="005F70FB" w:rsidRDefault="00D17B90" w:rsidP="00D17B90">
            <w:pPr>
              <w:pStyle w:val="O0Nwnext"/>
            </w:pPr>
          </w:p>
        </w:tc>
        <w:tc>
          <w:tcPr>
            <w:tcW w:w="925" w:type="dxa"/>
            <w:gridSpan w:val="2"/>
            <w:shd w:val="clear" w:color="auto" w:fill="auto"/>
          </w:tcPr>
          <w:p w14:paraId="21C1CCBB" w14:textId="77777777" w:rsidR="00D17B90" w:rsidRPr="005F70FB" w:rsidRDefault="00D17B90" w:rsidP="00D17B90">
            <w:pPr>
              <w:pStyle w:val="Text"/>
            </w:pPr>
            <w:r w:rsidRPr="005F70FB">
              <w:t>kampung</w:t>
            </w:r>
          </w:p>
        </w:tc>
      </w:tr>
      <w:tr w:rsidR="00D17B90" w:rsidRPr="005F70FB" w14:paraId="307C118C" w14:textId="77777777" w:rsidTr="00AC23C4">
        <w:trPr>
          <w:gridAfter w:val="7"/>
          <w:wAfter w:w="4939" w:type="dxa"/>
        </w:trPr>
        <w:tc>
          <w:tcPr>
            <w:tcW w:w="709" w:type="dxa"/>
            <w:shd w:val="clear" w:color="auto" w:fill="auto"/>
          </w:tcPr>
          <w:p w14:paraId="4FF46E5B" w14:textId="77777777" w:rsidR="00D17B90" w:rsidRPr="005F70FB" w:rsidRDefault="00D17B90" w:rsidP="00D17B90">
            <w:pPr>
              <w:pStyle w:val="GlossEng"/>
            </w:pPr>
          </w:p>
        </w:tc>
        <w:tc>
          <w:tcPr>
            <w:tcW w:w="925" w:type="dxa"/>
            <w:gridSpan w:val="2"/>
            <w:shd w:val="clear" w:color="auto" w:fill="auto"/>
          </w:tcPr>
          <w:p w14:paraId="6F3A73DE" w14:textId="77777777" w:rsidR="00D17B90" w:rsidRPr="005F70FB" w:rsidRDefault="00D17B90" w:rsidP="00D17B90">
            <w:pPr>
              <w:pStyle w:val="GlossEng"/>
            </w:pPr>
            <w:r w:rsidRPr="005F70FB">
              <w:t>village</w:t>
            </w:r>
          </w:p>
        </w:tc>
      </w:tr>
    </w:tbl>
    <w:p w14:paraId="22B9F21E" w14:textId="0E52474C" w:rsidR="00D17B90" w:rsidRPr="005F70FB" w:rsidRDefault="00D17B90" w:rsidP="00D17B90">
      <w:pPr>
        <w:pStyle w:val="FreeTranslEng"/>
      </w:pPr>
      <w:r w:rsidRPr="005F70FB">
        <w:t>Natalia: I can</w:t>
      </w:r>
      <w:r w:rsidR="00B7093A" w:rsidRPr="005F70FB">
        <w:t>’</w:t>
      </w:r>
      <w:r w:rsidRPr="005F70FB">
        <w:t>t give (the gasoline to just) any person, (but) Ms. Mayor</w:t>
      </w:r>
    </w:p>
    <w:tbl>
      <w:tblPr>
        <w:tblW w:w="0" w:type="auto"/>
        <w:tblCellMar>
          <w:left w:w="42" w:type="dxa"/>
          <w:right w:w="42" w:type="dxa"/>
        </w:tblCellMar>
        <w:tblLook w:val="01E0" w:firstRow="1" w:lastRow="1" w:firstColumn="1" w:lastColumn="1" w:noHBand="0" w:noVBand="0"/>
      </w:tblPr>
      <w:tblGrid>
        <w:gridCol w:w="709"/>
        <w:gridCol w:w="451"/>
        <w:gridCol w:w="462"/>
      </w:tblGrid>
      <w:tr w:rsidR="00D17B90" w:rsidRPr="005F70FB" w14:paraId="460FBA15" w14:textId="77777777" w:rsidTr="00AC23C4">
        <w:tc>
          <w:tcPr>
            <w:tcW w:w="709" w:type="dxa"/>
            <w:shd w:val="clear" w:color="auto" w:fill="auto"/>
          </w:tcPr>
          <w:p w14:paraId="528A1C99" w14:textId="77777777" w:rsidR="00D17B90" w:rsidRPr="005F70FB" w:rsidRDefault="00D17B90" w:rsidP="00D17B90">
            <w:pPr>
              <w:pStyle w:val="O0Nwnext"/>
            </w:pPr>
            <w:r w:rsidRPr="005F70FB">
              <w:t>0081</w:t>
            </w:r>
          </w:p>
        </w:tc>
        <w:tc>
          <w:tcPr>
            <w:tcW w:w="451" w:type="dxa"/>
            <w:shd w:val="clear" w:color="auto" w:fill="auto"/>
          </w:tcPr>
          <w:p w14:paraId="17780029" w14:textId="77777777" w:rsidR="00D17B90" w:rsidRPr="005F70FB" w:rsidRDefault="00D17B90" w:rsidP="00D17B90">
            <w:pPr>
              <w:pStyle w:val="Text"/>
            </w:pPr>
            <w:r w:rsidRPr="005F70FB">
              <w:t>Ida:</w:t>
            </w:r>
          </w:p>
        </w:tc>
        <w:tc>
          <w:tcPr>
            <w:tcW w:w="462" w:type="dxa"/>
            <w:shd w:val="clear" w:color="auto" w:fill="auto"/>
          </w:tcPr>
          <w:p w14:paraId="71AAF1EB" w14:textId="77777777" w:rsidR="00D17B90" w:rsidRPr="005F70FB" w:rsidRDefault="00D17B90" w:rsidP="00D17B90">
            <w:pPr>
              <w:pStyle w:val="Text"/>
            </w:pPr>
            <w:r w:rsidRPr="005F70FB">
              <w:t>[Is]</w:t>
            </w:r>
          </w:p>
        </w:tc>
      </w:tr>
    </w:tbl>
    <w:p w14:paraId="64629F41" w14:textId="77777777" w:rsidR="00D17B90" w:rsidRPr="005F70FB" w:rsidRDefault="00D17B90" w:rsidP="00D17B90">
      <w:pPr>
        <w:pStyle w:val="FreeTranslEng"/>
      </w:pPr>
      <w:r w:rsidRPr="005F70FB">
        <w:t>Ida: [Is]</w:t>
      </w:r>
    </w:p>
    <w:tbl>
      <w:tblPr>
        <w:tblW w:w="0" w:type="auto"/>
        <w:tblCellMar>
          <w:left w:w="42" w:type="dxa"/>
          <w:right w:w="42" w:type="dxa"/>
        </w:tblCellMar>
        <w:tblLook w:val="01E0" w:firstRow="1" w:lastRow="1" w:firstColumn="1" w:lastColumn="1" w:noHBand="0" w:noVBand="0"/>
      </w:tblPr>
      <w:tblGrid>
        <w:gridCol w:w="709"/>
        <w:gridCol w:w="818"/>
        <w:gridCol w:w="595"/>
        <w:gridCol w:w="751"/>
      </w:tblGrid>
      <w:tr w:rsidR="00D17B90" w:rsidRPr="005F70FB" w14:paraId="1080D7E3" w14:textId="77777777" w:rsidTr="00AC23C4">
        <w:tc>
          <w:tcPr>
            <w:tcW w:w="709" w:type="dxa"/>
            <w:shd w:val="clear" w:color="auto" w:fill="auto"/>
          </w:tcPr>
          <w:p w14:paraId="36846278" w14:textId="77777777" w:rsidR="00D17B90" w:rsidRPr="005F70FB" w:rsidRDefault="00D17B90" w:rsidP="00D17B90">
            <w:pPr>
              <w:pStyle w:val="O0Nwnext"/>
            </w:pPr>
            <w:r w:rsidRPr="005F70FB">
              <w:t>0082</w:t>
            </w:r>
          </w:p>
        </w:tc>
        <w:tc>
          <w:tcPr>
            <w:tcW w:w="818" w:type="dxa"/>
            <w:shd w:val="clear" w:color="auto" w:fill="auto"/>
          </w:tcPr>
          <w:p w14:paraId="0FC277FA" w14:textId="77777777" w:rsidR="00D17B90" w:rsidRPr="005F70FB" w:rsidRDefault="00D17B90" w:rsidP="00D17B90">
            <w:pPr>
              <w:pStyle w:val="Text"/>
            </w:pPr>
            <w:r w:rsidRPr="005F70FB">
              <w:t>Natalia:</w:t>
            </w:r>
          </w:p>
        </w:tc>
        <w:tc>
          <w:tcPr>
            <w:tcW w:w="595" w:type="dxa"/>
            <w:shd w:val="clear" w:color="auto" w:fill="auto"/>
          </w:tcPr>
          <w:p w14:paraId="32817841" w14:textId="77777777" w:rsidR="00D17B90" w:rsidRPr="005F70FB" w:rsidRDefault="00D17B90" w:rsidP="00D17B90">
            <w:pPr>
              <w:pStyle w:val="Text"/>
            </w:pPr>
            <w:r w:rsidRPr="005F70FB">
              <w:t>Nusa</w:t>
            </w:r>
          </w:p>
        </w:tc>
        <w:tc>
          <w:tcPr>
            <w:tcW w:w="751" w:type="dxa"/>
            <w:shd w:val="clear" w:color="auto" w:fill="auto"/>
          </w:tcPr>
          <w:p w14:paraId="2BEF2590" w14:textId="77777777" w:rsidR="00D17B90" w:rsidRPr="005F70FB" w:rsidRDefault="00D17B90" w:rsidP="00D17B90">
            <w:pPr>
              <w:pStyle w:val="Text"/>
            </w:pPr>
            <w:r w:rsidRPr="005F70FB">
              <w:t>mama</w:t>
            </w:r>
          </w:p>
        </w:tc>
      </w:tr>
      <w:tr w:rsidR="00D17B90" w:rsidRPr="005F70FB" w14:paraId="6D4DD62F" w14:textId="77777777" w:rsidTr="00AC23C4">
        <w:tc>
          <w:tcPr>
            <w:tcW w:w="709" w:type="dxa"/>
            <w:shd w:val="clear" w:color="auto" w:fill="auto"/>
          </w:tcPr>
          <w:p w14:paraId="39E6D963" w14:textId="77777777" w:rsidR="00D17B90" w:rsidRPr="005F70FB" w:rsidRDefault="00D17B90" w:rsidP="00D17B90">
            <w:pPr>
              <w:pStyle w:val="GlossEng"/>
            </w:pPr>
          </w:p>
        </w:tc>
        <w:tc>
          <w:tcPr>
            <w:tcW w:w="818" w:type="dxa"/>
            <w:shd w:val="clear" w:color="auto" w:fill="auto"/>
          </w:tcPr>
          <w:p w14:paraId="682E6E19" w14:textId="77777777" w:rsidR="00D17B90" w:rsidRPr="005F70FB" w:rsidRDefault="00D17B90" w:rsidP="00D17B90">
            <w:pPr>
              <w:pStyle w:val="GlossEng"/>
            </w:pPr>
          </w:p>
        </w:tc>
        <w:tc>
          <w:tcPr>
            <w:tcW w:w="595" w:type="dxa"/>
            <w:shd w:val="clear" w:color="auto" w:fill="auto"/>
          </w:tcPr>
          <w:p w14:paraId="5842ABB1" w14:textId="77777777" w:rsidR="00D17B90" w:rsidRPr="005F70FB" w:rsidRDefault="00D17B90" w:rsidP="00D17B90">
            <w:pPr>
              <w:pStyle w:val="GlossEng"/>
            </w:pPr>
            <w:r w:rsidRPr="005F70FB">
              <w:t>Nusa</w:t>
            </w:r>
          </w:p>
        </w:tc>
        <w:tc>
          <w:tcPr>
            <w:tcW w:w="751" w:type="dxa"/>
            <w:shd w:val="clear" w:color="auto" w:fill="auto"/>
          </w:tcPr>
          <w:p w14:paraId="10C193C0" w14:textId="77777777" w:rsidR="00D17B90" w:rsidRPr="005F70FB" w:rsidRDefault="00D17B90" w:rsidP="00D17B90">
            <w:pPr>
              <w:pStyle w:val="GlossEng"/>
            </w:pPr>
            <w:r w:rsidRPr="005F70FB">
              <w:t>mother</w:t>
            </w:r>
          </w:p>
        </w:tc>
      </w:tr>
    </w:tbl>
    <w:p w14:paraId="5E1EB412" w14:textId="7CB2327D" w:rsidR="00D17B90" w:rsidRPr="005F70FB" w:rsidRDefault="00D17B90" w:rsidP="00D17B90">
      <w:pPr>
        <w:pStyle w:val="FreeTranslEng"/>
      </w:pPr>
      <w:r w:rsidRPr="005F70FB">
        <w:t>Natalia: Nusa</w:t>
      </w:r>
      <w:r w:rsidR="00B7093A" w:rsidRPr="005F70FB">
        <w:t>’</w:t>
      </w:r>
      <w:r w:rsidRPr="005F70FB">
        <w:t>s mother</w:t>
      </w:r>
    </w:p>
    <w:tbl>
      <w:tblPr>
        <w:tblW w:w="0" w:type="auto"/>
        <w:tblCellMar>
          <w:left w:w="42" w:type="dxa"/>
          <w:right w:w="42" w:type="dxa"/>
        </w:tblCellMar>
        <w:tblLook w:val="01E0" w:firstRow="1" w:lastRow="1" w:firstColumn="1" w:lastColumn="1" w:noHBand="0" w:noVBand="0"/>
      </w:tblPr>
      <w:tblGrid>
        <w:gridCol w:w="709"/>
        <w:gridCol w:w="447"/>
        <w:gridCol w:w="458"/>
      </w:tblGrid>
      <w:tr w:rsidR="00D17B90" w:rsidRPr="005F70FB" w14:paraId="7B041D3C" w14:textId="77777777" w:rsidTr="00AC23C4">
        <w:tc>
          <w:tcPr>
            <w:tcW w:w="709" w:type="dxa"/>
            <w:shd w:val="clear" w:color="auto" w:fill="auto"/>
          </w:tcPr>
          <w:p w14:paraId="5AEEFF10" w14:textId="77777777" w:rsidR="00D17B90" w:rsidRPr="005F70FB" w:rsidRDefault="00D17B90" w:rsidP="00D17B90">
            <w:pPr>
              <w:pStyle w:val="O0Nwnext"/>
            </w:pPr>
            <w:r w:rsidRPr="005F70FB">
              <w:t>0083</w:t>
            </w:r>
          </w:p>
        </w:tc>
        <w:tc>
          <w:tcPr>
            <w:tcW w:w="447" w:type="dxa"/>
            <w:shd w:val="clear" w:color="auto" w:fill="auto"/>
          </w:tcPr>
          <w:p w14:paraId="1DBBF191" w14:textId="77777777" w:rsidR="00D17B90" w:rsidRPr="005F70FB" w:rsidRDefault="00D17B90" w:rsidP="00D17B90">
            <w:pPr>
              <w:pStyle w:val="Text"/>
            </w:pPr>
            <w:r w:rsidRPr="005F70FB">
              <w:t>Ida:</w:t>
            </w:r>
          </w:p>
        </w:tc>
        <w:tc>
          <w:tcPr>
            <w:tcW w:w="458" w:type="dxa"/>
            <w:shd w:val="clear" w:color="auto" w:fill="auto"/>
          </w:tcPr>
          <w:p w14:paraId="4E2EF89A" w14:textId="77777777" w:rsidR="00D17B90" w:rsidRPr="005F70FB" w:rsidRDefault="00D17B90" w:rsidP="00D17B90">
            <w:pPr>
              <w:pStyle w:val="Text"/>
            </w:pPr>
            <w:r w:rsidRPr="005F70FB">
              <w:t>[Is]</w:t>
            </w:r>
          </w:p>
        </w:tc>
      </w:tr>
    </w:tbl>
    <w:p w14:paraId="67E27936" w14:textId="77777777" w:rsidR="00D17B90" w:rsidRPr="005F70FB" w:rsidRDefault="00D17B90" w:rsidP="00D17B90">
      <w:pPr>
        <w:pStyle w:val="FreeTranslEng"/>
      </w:pPr>
      <w:r w:rsidRPr="005F70FB">
        <w:t>Ida: [Is]</w:t>
      </w:r>
    </w:p>
    <w:tbl>
      <w:tblPr>
        <w:tblW w:w="0" w:type="auto"/>
        <w:tblCellMar>
          <w:left w:w="42" w:type="dxa"/>
          <w:right w:w="42" w:type="dxa"/>
        </w:tblCellMar>
        <w:tblLook w:val="01E0" w:firstRow="1" w:lastRow="1" w:firstColumn="1" w:lastColumn="1" w:noHBand="0" w:noVBand="0"/>
      </w:tblPr>
      <w:tblGrid>
        <w:gridCol w:w="709"/>
        <w:gridCol w:w="536"/>
        <w:gridCol w:w="88"/>
        <w:gridCol w:w="212"/>
        <w:gridCol w:w="176"/>
        <w:gridCol w:w="9"/>
        <w:gridCol w:w="251"/>
        <w:gridCol w:w="256"/>
        <w:gridCol w:w="202"/>
        <w:gridCol w:w="55"/>
        <w:gridCol w:w="239"/>
        <w:gridCol w:w="40"/>
        <w:gridCol w:w="198"/>
        <w:gridCol w:w="220"/>
        <w:gridCol w:w="106"/>
        <w:gridCol w:w="29"/>
        <w:gridCol w:w="259"/>
        <w:gridCol w:w="360"/>
        <w:gridCol w:w="402"/>
        <w:gridCol w:w="139"/>
        <w:gridCol w:w="113"/>
        <w:gridCol w:w="361"/>
        <w:gridCol w:w="19"/>
        <w:gridCol w:w="76"/>
        <w:gridCol w:w="382"/>
        <w:gridCol w:w="131"/>
        <w:gridCol w:w="608"/>
        <w:gridCol w:w="310"/>
        <w:gridCol w:w="263"/>
        <w:gridCol w:w="41"/>
      </w:tblGrid>
      <w:tr w:rsidR="00AC23C4" w:rsidRPr="005F70FB" w14:paraId="1BDA204D" w14:textId="77777777" w:rsidTr="00AC23C4">
        <w:trPr>
          <w:gridAfter w:val="2"/>
          <w:wAfter w:w="304" w:type="dxa"/>
        </w:trPr>
        <w:tc>
          <w:tcPr>
            <w:tcW w:w="709" w:type="dxa"/>
            <w:shd w:val="clear" w:color="auto" w:fill="auto"/>
          </w:tcPr>
          <w:p w14:paraId="7650F48A" w14:textId="77777777" w:rsidR="00D17B90" w:rsidRPr="005F70FB" w:rsidRDefault="00D17B90" w:rsidP="00D17B90">
            <w:pPr>
              <w:pStyle w:val="O0Nwnext"/>
            </w:pPr>
            <w:r w:rsidRPr="005F70FB">
              <w:t>0084</w:t>
            </w:r>
          </w:p>
        </w:tc>
        <w:tc>
          <w:tcPr>
            <w:tcW w:w="836" w:type="dxa"/>
            <w:gridSpan w:val="3"/>
            <w:shd w:val="clear" w:color="auto" w:fill="auto"/>
          </w:tcPr>
          <w:p w14:paraId="1AC24FDD" w14:textId="77777777" w:rsidR="00D17B90" w:rsidRPr="005F70FB" w:rsidRDefault="00D17B90" w:rsidP="00D17B90">
            <w:pPr>
              <w:pStyle w:val="Text"/>
            </w:pPr>
            <w:r w:rsidRPr="005F70FB">
              <w:t>Natalia:</w:t>
            </w:r>
          </w:p>
        </w:tc>
        <w:tc>
          <w:tcPr>
            <w:tcW w:w="692" w:type="dxa"/>
            <w:gridSpan w:val="4"/>
            <w:shd w:val="clear" w:color="auto" w:fill="auto"/>
          </w:tcPr>
          <w:p w14:paraId="2B7EA355" w14:textId="77777777" w:rsidR="00D17B90" w:rsidRPr="005F70FB" w:rsidRDefault="00D17B90" w:rsidP="00D17B90">
            <w:pPr>
              <w:pStyle w:val="Text"/>
            </w:pPr>
            <w:r w:rsidRPr="005F70FB">
              <w:t>kitong</w:t>
            </w:r>
          </w:p>
        </w:tc>
        <w:tc>
          <w:tcPr>
            <w:tcW w:w="536" w:type="dxa"/>
            <w:gridSpan w:val="4"/>
            <w:shd w:val="clear" w:color="auto" w:fill="auto"/>
          </w:tcPr>
          <w:p w14:paraId="344CC9BF" w14:textId="77777777" w:rsidR="00D17B90" w:rsidRPr="005F70FB" w:rsidRDefault="00D17B90" w:rsidP="00D17B90">
            <w:pPr>
              <w:pStyle w:val="Text"/>
            </w:pPr>
            <w:r w:rsidRPr="005F70FB">
              <w:t>lima</w:t>
            </w:r>
          </w:p>
        </w:tc>
        <w:tc>
          <w:tcPr>
            <w:tcW w:w="553" w:type="dxa"/>
            <w:gridSpan w:val="4"/>
            <w:shd w:val="clear" w:color="auto" w:fill="auto"/>
          </w:tcPr>
          <w:p w14:paraId="00E48460" w14:textId="77777777" w:rsidR="00D17B90" w:rsidRPr="005F70FB" w:rsidRDefault="00D17B90" w:rsidP="00D17B90">
            <w:pPr>
              <w:pStyle w:val="Text"/>
            </w:pPr>
            <w:r w:rsidRPr="005F70FB">
              <w:t>liter,</w:t>
            </w:r>
          </w:p>
        </w:tc>
        <w:tc>
          <w:tcPr>
            <w:tcW w:w="619" w:type="dxa"/>
            <w:gridSpan w:val="2"/>
            <w:shd w:val="clear" w:color="auto" w:fill="auto"/>
          </w:tcPr>
          <w:p w14:paraId="59B6FE23" w14:textId="77777777" w:rsidR="00D17B90" w:rsidRPr="005F70FB" w:rsidRDefault="00D17B90" w:rsidP="00D17B90">
            <w:pPr>
              <w:pStyle w:val="Text"/>
            </w:pPr>
            <w:r w:rsidRPr="005F70FB">
              <w:t>itu</w:t>
            </w:r>
          </w:p>
        </w:tc>
        <w:tc>
          <w:tcPr>
            <w:tcW w:w="541" w:type="dxa"/>
            <w:gridSpan w:val="2"/>
            <w:shd w:val="clear" w:color="auto" w:fill="auto"/>
          </w:tcPr>
          <w:p w14:paraId="5C406572" w14:textId="77777777" w:rsidR="00D17B90" w:rsidRPr="005F70FB" w:rsidRDefault="00D17B90" w:rsidP="00D17B90">
            <w:pPr>
              <w:pStyle w:val="Text"/>
            </w:pPr>
            <w:r w:rsidRPr="005F70FB">
              <w:t>saja,</w:t>
            </w:r>
          </w:p>
        </w:tc>
        <w:tc>
          <w:tcPr>
            <w:tcW w:w="569" w:type="dxa"/>
            <w:gridSpan w:val="4"/>
            <w:shd w:val="clear" w:color="auto" w:fill="auto"/>
          </w:tcPr>
          <w:p w14:paraId="2D80BED3" w14:textId="77777777" w:rsidR="00D17B90" w:rsidRPr="005F70FB" w:rsidRDefault="00D17B90" w:rsidP="00D17B90">
            <w:pPr>
              <w:pStyle w:val="Text"/>
            </w:pPr>
            <w:r w:rsidRPr="005F70FB">
              <w:t>yang</w:t>
            </w:r>
          </w:p>
        </w:tc>
        <w:tc>
          <w:tcPr>
            <w:tcW w:w="1431" w:type="dxa"/>
            <w:gridSpan w:val="4"/>
            <w:shd w:val="clear" w:color="auto" w:fill="auto"/>
          </w:tcPr>
          <w:p w14:paraId="3F257A85" w14:textId="77777777" w:rsidR="00D17B90" w:rsidRPr="005F70FB" w:rsidRDefault="00D17B90" w:rsidP="00D17B90">
            <w:pPr>
              <w:pStyle w:val="Text"/>
            </w:pPr>
            <w:r w:rsidRPr="005F70FB">
              <w:t>laing~laing</w:t>
            </w:r>
          </w:p>
        </w:tc>
      </w:tr>
      <w:tr w:rsidR="00AC23C4" w:rsidRPr="005F70FB" w14:paraId="6FB419B5" w14:textId="77777777" w:rsidTr="00AC23C4">
        <w:trPr>
          <w:gridAfter w:val="2"/>
          <w:wAfter w:w="304" w:type="dxa"/>
        </w:trPr>
        <w:tc>
          <w:tcPr>
            <w:tcW w:w="709" w:type="dxa"/>
            <w:shd w:val="clear" w:color="auto" w:fill="auto"/>
          </w:tcPr>
          <w:p w14:paraId="1A15F79A" w14:textId="77777777" w:rsidR="00D17B90" w:rsidRPr="005F70FB" w:rsidRDefault="00D17B90" w:rsidP="00D17B90">
            <w:pPr>
              <w:pStyle w:val="GlossEng2ptafter"/>
            </w:pPr>
          </w:p>
        </w:tc>
        <w:tc>
          <w:tcPr>
            <w:tcW w:w="836" w:type="dxa"/>
            <w:gridSpan w:val="3"/>
            <w:shd w:val="clear" w:color="auto" w:fill="auto"/>
          </w:tcPr>
          <w:p w14:paraId="57C88950" w14:textId="77777777" w:rsidR="00D17B90" w:rsidRPr="005F70FB" w:rsidRDefault="00D17B90" w:rsidP="00D17B90">
            <w:pPr>
              <w:pStyle w:val="GlossEng2ptafter"/>
            </w:pPr>
          </w:p>
        </w:tc>
        <w:tc>
          <w:tcPr>
            <w:tcW w:w="692" w:type="dxa"/>
            <w:gridSpan w:val="4"/>
            <w:shd w:val="clear" w:color="auto" w:fill="auto"/>
          </w:tcPr>
          <w:p w14:paraId="4348AF02" w14:textId="77777777" w:rsidR="00D17B90" w:rsidRPr="005F70FB" w:rsidRDefault="00D17B90" w:rsidP="00D17B90">
            <w:pPr>
              <w:pStyle w:val="GlossEng2ptafter"/>
            </w:pPr>
            <w:r w:rsidRPr="005F70FB">
              <w:rPr>
                <w:rStyle w:val="ChSmallCaps"/>
              </w:rPr>
              <w:t>1pl</w:t>
            </w:r>
          </w:p>
        </w:tc>
        <w:tc>
          <w:tcPr>
            <w:tcW w:w="536" w:type="dxa"/>
            <w:gridSpan w:val="4"/>
            <w:shd w:val="clear" w:color="auto" w:fill="auto"/>
          </w:tcPr>
          <w:p w14:paraId="566EBD9C" w14:textId="77777777" w:rsidR="00D17B90" w:rsidRPr="005F70FB" w:rsidRDefault="00D17B90" w:rsidP="00D17B90">
            <w:pPr>
              <w:pStyle w:val="GlossEng2ptafter"/>
            </w:pPr>
            <w:r w:rsidRPr="005F70FB">
              <w:t>five</w:t>
            </w:r>
          </w:p>
        </w:tc>
        <w:tc>
          <w:tcPr>
            <w:tcW w:w="553" w:type="dxa"/>
            <w:gridSpan w:val="4"/>
            <w:shd w:val="clear" w:color="auto" w:fill="auto"/>
          </w:tcPr>
          <w:p w14:paraId="716CFA5D" w14:textId="77777777" w:rsidR="00D17B90" w:rsidRPr="005F70FB" w:rsidRDefault="00D17B90" w:rsidP="00D17B90">
            <w:pPr>
              <w:pStyle w:val="GlossEng2ptafter"/>
            </w:pPr>
            <w:r w:rsidRPr="005F70FB">
              <w:t>liter</w:t>
            </w:r>
          </w:p>
        </w:tc>
        <w:tc>
          <w:tcPr>
            <w:tcW w:w="619" w:type="dxa"/>
            <w:gridSpan w:val="2"/>
            <w:shd w:val="clear" w:color="auto" w:fill="auto"/>
          </w:tcPr>
          <w:p w14:paraId="7CCDA2D0" w14:textId="77777777" w:rsidR="00D17B90" w:rsidRPr="005F70FB" w:rsidRDefault="00D17B90" w:rsidP="00D17B90">
            <w:pPr>
              <w:pStyle w:val="GlossEng2ptafter"/>
            </w:pPr>
            <w:r w:rsidRPr="005F70FB">
              <w:rPr>
                <w:rStyle w:val="ChSmallCaps"/>
              </w:rPr>
              <w:t>d.dist</w:t>
            </w:r>
          </w:p>
        </w:tc>
        <w:tc>
          <w:tcPr>
            <w:tcW w:w="541" w:type="dxa"/>
            <w:gridSpan w:val="2"/>
            <w:shd w:val="clear" w:color="auto" w:fill="auto"/>
          </w:tcPr>
          <w:p w14:paraId="77EC0E74" w14:textId="77777777" w:rsidR="00D17B90" w:rsidRPr="005F70FB" w:rsidRDefault="00D17B90" w:rsidP="00D17B90">
            <w:pPr>
              <w:pStyle w:val="GlossEng2ptafter"/>
            </w:pPr>
            <w:r w:rsidRPr="005F70FB">
              <w:t>just</w:t>
            </w:r>
          </w:p>
        </w:tc>
        <w:tc>
          <w:tcPr>
            <w:tcW w:w="569" w:type="dxa"/>
            <w:gridSpan w:val="4"/>
            <w:shd w:val="clear" w:color="auto" w:fill="auto"/>
          </w:tcPr>
          <w:p w14:paraId="35F372F3" w14:textId="77777777" w:rsidR="00D17B90" w:rsidRPr="005F70FB" w:rsidRDefault="00D17B90" w:rsidP="00D17B90">
            <w:pPr>
              <w:pStyle w:val="GlossEng2ptafter"/>
            </w:pPr>
            <w:r w:rsidRPr="005F70FB">
              <w:rPr>
                <w:rStyle w:val="ChSmallCaps"/>
              </w:rPr>
              <w:t>rel</w:t>
            </w:r>
          </w:p>
        </w:tc>
        <w:tc>
          <w:tcPr>
            <w:tcW w:w="1431" w:type="dxa"/>
            <w:gridSpan w:val="4"/>
            <w:shd w:val="clear" w:color="auto" w:fill="auto"/>
          </w:tcPr>
          <w:p w14:paraId="578DA307" w14:textId="77777777" w:rsidR="00D17B90" w:rsidRPr="005F70FB" w:rsidRDefault="00D17B90" w:rsidP="00D17B90">
            <w:pPr>
              <w:pStyle w:val="GlossEng2ptafter"/>
            </w:pPr>
            <w:r w:rsidRPr="005F70FB">
              <w:rPr>
                <w:rStyle w:val="ChSmallCaps"/>
              </w:rPr>
              <w:t>rdp</w:t>
            </w:r>
            <w:r w:rsidRPr="005F70FB">
              <w:t>~be.different</w:t>
            </w:r>
          </w:p>
        </w:tc>
      </w:tr>
      <w:tr w:rsidR="00AC23C4" w:rsidRPr="005F70FB" w14:paraId="284B72D7" w14:textId="77777777" w:rsidTr="00AC23C4">
        <w:tc>
          <w:tcPr>
            <w:tcW w:w="709" w:type="dxa"/>
            <w:shd w:val="clear" w:color="auto" w:fill="auto"/>
          </w:tcPr>
          <w:p w14:paraId="6B4B309C" w14:textId="77777777" w:rsidR="00D17B90" w:rsidRPr="005F70FB" w:rsidRDefault="00D17B90" w:rsidP="00D17B90">
            <w:pPr>
              <w:pStyle w:val="O0Nwnext"/>
            </w:pPr>
          </w:p>
        </w:tc>
        <w:tc>
          <w:tcPr>
            <w:tcW w:w="624" w:type="dxa"/>
            <w:gridSpan w:val="2"/>
            <w:shd w:val="clear" w:color="auto" w:fill="auto"/>
          </w:tcPr>
          <w:p w14:paraId="3E94B441" w14:textId="77777777" w:rsidR="00D17B90" w:rsidRPr="005F70FB" w:rsidRDefault="00D17B90" w:rsidP="00D17B90">
            <w:pPr>
              <w:pStyle w:val="Text"/>
            </w:pPr>
            <w:r w:rsidRPr="005F70FB">
              <w:t>mmm,</w:t>
            </w:r>
          </w:p>
        </w:tc>
        <w:tc>
          <w:tcPr>
            <w:tcW w:w="397" w:type="dxa"/>
            <w:gridSpan w:val="3"/>
            <w:shd w:val="clear" w:color="auto" w:fill="auto"/>
          </w:tcPr>
          <w:p w14:paraId="69D3E486" w14:textId="77777777" w:rsidR="00D17B90" w:rsidRPr="005F70FB" w:rsidRDefault="00D17B90" w:rsidP="00D17B90">
            <w:pPr>
              <w:pStyle w:val="Text"/>
            </w:pPr>
            <w:r w:rsidRPr="005F70FB">
              <w:t>sa</w:t>
            </w:r>
          </w:p>
        </w:tc>
        <w:tc>
          <w:tcPr>
            <w:tcW w:w="764" w:type="dxa"/>
            <w:gridSpan w:val="4"/>
            <w:shd w:val="clear" w:color="auto" w:fill="auto"/>
          </w:tcPr>
          <w:p w14:paraId="00F2CA64" w14:textId="77777777" w:rsidR="00D17B90" w:rsidRPr="005F70FB" w:rsidRDefault="00D17B90" w:rsidP="00D17B90">
            <w:pPr>
              <w:pStyle w:val="Text"/>
            </w:pPr>
            <w:r w:rsidRPr="005F70FB">
              <w:t>su</w:t>
            </w:r>
          </w:p>
        </w:tc>
        <w:tc>
          <w:tcPr>
            <w:tcW w:w="477" w:type="dxa"/>
            <w:gridSpan w:val="3"/>
            <w:shd w:val="clear" w:color="auto" w:fill="auto"/>
          </w:tcPr>
          <w:p w14:paraId="7D4B0C68" w14:textId="77777777" w:rsidR="00D17B90" w:rsidRPr="005F70FB" w:rsidRDefault="00D17B90" w:rsidP="00D17B90">
            <w:pPr>
              <w:pStyle w:val="Text"/>
            </w:pPr>
            <w:r w:rsidRPr="005F70FB">
              <w:t>tra</w:t>
            </w:r>
          </w:p>
        </w:tc>
        <w:tc>
          <w:tcPr>
            <w:tcW w:w="614" w:type="dxa"/>
            <w:gridSpan w:val="4"/>
            <w:shd w:val="clear" w:color="auto" w:fill="auto"/>
          </w:tcPr>
          <w:p w14:paraId="4327E6D2" w14:textId="77777777" w:rsidR="00D17B90" w:rsidRPr="005F70FB" w:rsidRDefault="00D17B90" w:rsidP="00D17B90">
            <w:pPr>
              <w:pStyle w:val="Text"/>
            </w:pPr>
            <w:r w:rsidRPr="005F70FB">
              <w:t>maw,</w:t>
            </w:r>
          </w:p>
        </w:tc>
        <w:tc>
          <w:tcPr>
            <w:tcW w:w="762" w:type="dxa"/>
            <w:gridSpan w:val="2"/>
            <w:shd w:val="clear" w:color="auto" w:fill="auto"/>
          </w:tcPr>
          <w:p w14:paraId="6CCEE106" w14:textId="77777777" w:rsidR="00D17B90" w:rsidRPr="005F70FB" w:rsidRDefault="00D17B90" w:rsidP="00D17B90">
            <w:pPr>
              <w:pStyle w:val="Text"/>
            </w:pPr>
            <w:r w:rsidRPr="005F70FB">
              <w:t>sembuni</w:t>
            </w:r>
          </w:p>
        </w:tc>
        <w:tc>
          <w:tcPr>
            <w:tcW w:w="613" w:type="dxa"/>
            <w:gridSpan w:val="3"/>
            <w:shd w:val="clear" w:color="auto" w:fill="auto"/>
          </w:tcPr>
          <w:p w14:paraId="579BA21B" w14:textId="77777777" w:rsidR="00D17B90" w:rsidRPr="005F70FB" w:rsidRDefault="00D17B90" w:rsidP="00D17B90">
            <w:pPr>
              <w:pStyle w:val="Text"/>
            </w:pPr>
            <w:r w:rsidRPr="005F70FB">
              <w:t>mati,</w:t>
            </w:r>
          </w:p>
        </w:tc>
        <w:tc>
          <w:tcPr>
            <w:tcW w:w="608" w:type="dxa"/>
            <w:gridSpan w:val="4"/>
            <w:shd w:val="clear" w:color="auto" w:fill="auto"/>
          </w:tcPr>
          <w:p w14:paraId="08A6DAA0" w14:textId="77777777" w:rsidR="00D17B90" w:rsidRPr="005F70FB" w:rsidRDefault="00D17B90" w:rsidP="00D17B90">
            <w:pPr>
              <w:pStyle w:val="Text"/>
            </w:pPr>
            <w:r w:rsidRPr="005F70FB">
              <w:t>jadi</w:t>
            </w:r>
          </w:p>
        </w:tc>
        <w:tc>
          <w:tcPr>
            <w:tcW w:w="608" w:type="dxa"/>
            <w:shd w:val="clear" w:color="auto" w:fill="auto"/>
          </w:tcPr>
          <w:p w14:paraId="041DE66C" w14:textId="77777777" w:rsidR="00D17B90" w:rsidRPr="005F70FB" w:rsidRDefault="00D17B90" w:rsidP="00D17B90">
            <w:pPr>
              <w:pStyle w:val="Text"/>
            </w:pPr>
            <w:r w:rsidRPr="005F70FB">
              <w:t>ko</w:t>
            </w:r>
          </w:p>
        </w:tc>
        <w:tc>
          <w:tcPr>
            <w:tcW w:w="614" w:type="dxa"/>
            <w:gridSpan w:val="3"/>
            <w:shd w:val="clear" w:color="auto" w:fill="auto"/>
          </w:tcPr>
          <w:p w14:paraId="0A1D7CDA" w14:textId="77777777" w:rsidR="00D17B90" w:rsidRPr="005F70FB" w:rsidRDefault="00D17B90" w:rsidP="00D17B90">
            <w:pPr>
              <w:pStyle w:val="Text"/>
            </w:pPr>
            <w:r w:rsidRPr="005F70FB">
              <w:t>bawa</w:t>
            </w:r>
          </w:p>
        </w:tc>
      </w:tr>
      <w:tr w:rsidR="00AC23C4" w:rsidRPr="005F70FB" w14:paraId="7758EF04" w14:textId="77777777" w:rsidTr="00AC23C4">
        <w:tc>
          <w:tcPr>
            <w:tcW w:w="709" w:type="dxa"/>
            <w:shd w:val="clear" w:color="auto" w:fill="auto"/>
          </w:tcPr>
          <w:p w14:paraId="71816C0F" w14:textId="77777777" w:rsidR="00D17B90" w:rsidRPr="005F70FB" w:rsidRDefault="00D17B90" w:rsidP="00D17B90">
            <w:pPr>
              <w:pStyle w:val="GlossEng2ptafter"/>
            </w:pPr>
          </w:p>
        </w:tc>
        <w:tc>
          <w:tcPr>
            <w:tcW w:w="624" w:type="dxa"/>
            <w:gridSpan w:val="2"/>
            <w:shd w:val="clear" w:color="auto" w:fill="auto"/>
          </w:tcPr>
          <w:p w14:paraId="0D1B6002" w14:textId="77777777" w:rsidR="00D17B90" w:rsidRPr="005F70FB" w:rsidRDefault="00D17B90" w:rsidP="00D17B90">
            <w:pPr>
              <w:pStyle w:val="GlossEng2ptafter"/>
            </w:pPr>
            <w:r w:rsidRPr="005F70FB">
              <w:t>uh</w:t>
            </w:r>
          </w:p>
        </w:tc>
        <w:tc>
          <w:tcPr>
            <w:tcW w:w="397" w:type="dxa"/>
            <w:gridSpan w:val="3"/>
            <w:shd w:val="clear" w:color="auto" w:fill="auto"/>
          </w:tcPr>
          <w:p w14:paraId="6E3ED735" w14:textId="77777777" w:rsidR="00D17B90" w:rsidRPr="005F70FB" w:rsidRDefault="00D17B90" w:rsidP="00D17B90">
            <w:pPr>
              <w:pStyle w:val="GlossEng2ptafter"/>
            </w:pPr>
            <w:r w:rsidRPr="005F70FB">
              <w:rPr>
                <w:rStyle w:val="ChSmallCaps"/>
              </w:rPr>
              <w:t>1sg</w:t>
            </w:r>
          </w:p>
        </w:tc>
        <w:tc>
          <w:tcPr>
            <w:tcW w:w="764" w:type="dxa"/>
            <w:gridSpan w:val="4"/>
            <w:shd w:val="clear" w:color="auto" w:fill="auto"/>
          </w:tcPr>
          <w:p w14:paraId="7BD30C14" w14:textId="77777777" w:rsidR="00D17B90" w:rsidRPr="005F70FB" w:rsidRDefault="00D17B90" w:rsidP="00D17B90">
            <w:pPr>
              <w:pStyle w:val="GlossEng2ptafter"/>
            </w:pPr>
            <w:r w:rsidRPr="005F70FB">
              <w:t>already</w:t>
            </w:r>
          </w:p>
        </w:tc>
        <w:tc>
          <w:tcPr>
            <w:tcW w:w="477" w:type="dxa"/>
            <w:gridSpan w:val="3"/>
            <w:shd w:val="clear" w:color="auto" w:fill="auto"/>
          </w:tcPr>
          <w:p w14:paraId="6A8356F8" w14:textId="77777777" w:rsidR="00D17B90" w:rsidRPr="005F70FB" w:rsidRDefault="00D17B90" w:rsidP="00D17B90">
            <w:pPr>
              <w:pStyle w:val="GlossEng2ptafter"/>
            </w:pPr>
            <w:r w:rsidRPr="005F70FB">
              <w:rPr>
                <w:rStyle w:val="ChSmallCaps"/>
              </w:rPr>
              <w:t>neg</w:t>
            </w:r>
          </w:p>
        </w:tc>
        <w:tc>
          <w:tcPr>
            <w:tcW w:w="614" w:type="dxa"/>
            <w:gridSpan w:val="4"/>
            <w:shd w:val="clear" w:color="auto" w:fill="auto"/>
          </w:tcPr>
          <w:p w14:paraId="4BAC641A" w14:textId="77777777" w:rsidR="00D17B90" w:rsidRPr="005F70FB" w:rsidRDefault="00D17B90" w:rsidP="00D17B90">
            <w:pPr>
              <w:pStyle w:val="GlossEng2ptafter"/>
            </w:pPr>
            <w:r w:rsidRPr="005F70FB">
              <w:t>want</w:t>
            </w:r>
          </w:p>
        </w:tc>
        <w:tc>
          <w:tcPr>
            <w:tcW w:w="762" w:type="dxa"/>
            <w:gridSpan w:val="2"/>
            <w:shd w:val="clear" w:color="auto" w:fill="auto"/>
          </w:tcPr>
          <w:p w14:paraId="2F890486" w14:textId="77777777" w:rsidR="00D17B90" w:rsidRPr="005F70FB" w:rsidRDefault="00D17B90" w:rsidP="00D17B90">
            <w:pPr>
              <w:pStyle w:val="GlossEng2ptafter"/>
            </w:pPr>
            <w:r w:rsidRPr="005F70FB">
              <w:t>hide</w:t>
            </w:r>
          </w:p>
        </w:tc>
        <w:tc>
          <w:tcPr>
            <w:tcW w:w="613" w:type="dxa"/>
            <w:gridSpan w:val="3"/>
            <w:shd w:val="clear" w:color="auto" w:fill="auto"/>
          </w:tcPr>
          <w:p w14:paraId="367F62AB" w14:textId="77777777" w:rsidR="00D17B90" w:rsidRPr="005F70FB" w:rsidRDefault="00D17B90" w:rsidP="00D17B90">
            <w:pPr>
              <w:pStyle w:val="GlossEng2ptafter"/>
            </w:pPr>
            <w:r w:rsidRPr="005F70FB">
              <w:t>die</w:t>
            </w:r>
          </w:p>
        </w:tc>
        <w:tc>
          <w:tcPr>
            <w:tcW w:w="608" w:type="dxa"/>
            <w:gridSpan w:val="4"/>
            <w:shd w:val="clear" w:color="auto" w:fill="auto"/>
          </w:tcPr>
          <w:p w14:paraId="4FF919BB" w14:textId="77777777" w:rsidR="00D17B90" w:rsidRPr="005F70FB" w:rsidRDefault="00D17B90" w:rsidP="00D17B90">
            <w:pPr>
              <w:pStyle w:val="GlossEng2ptafter"/>
            </w:pPr>
            <w:r w:rsidRPr="005F70FB">
              <w:t>so</w:t>
            </w:r>
          </w:p>
        </w:tc>
        <w:tc>
          <w:tcPr>
            <w:tcW w:w="608" w:type="dxa"/>
            <w:shd w:val="clear" w:color="auto" w:fill="auto"/>
          </w:tcPr>
          <w:p w14:paraId="225CEC15" w14:textId="77777777" w:rsidR="00D17B90" w:rsidRPr="005F70FB" w:rsidRDefault="00D17B90" w:rsidP="00D17B90">
            <w:pPr>
              <w:pStyle w:val="GlossEng2ptafter"/>
            </w:pPr>
            <w:r w:rsidRPr="005F70FB">
              <w:rPr>
                <w:rStyle w:val="ChSmallCaps"/>
              </w:rPr>
              <w:t>2sg</w:t>
            </w:r>
          </w:p>
        </w:tc>
        <w:tc>
          <w:tcPr>
            <w:tcW w:w="614" w:type="dxa"/>
            <w:gridSpan w:val="3"/>
            <w:shd w:val="clear" w:color="auto" w:fill="auto"/>
          </w:tcPr>
          <w:p w14:paraId="61D9B09A" w14:textId="77777777" w:rsidR="00D17B90" w:rsidRPr="005F70FB" w:rsidRDefault="00D17B90" w:rsidP="00D17B90">
            <w:pPr>
              <w:pStyle w:val="GlossEng2ptafter"/>
            </w:pPr>
            <w:r w:rsidRPr="005F70FB">
              <w:t>bring</w:t>
            </w:r>
          </w:p>
        </w:tc>
      </w:tr>
      <w:tr w:rsidR="00AC23C4" w:rsidRPr="005F70FB" w14:paraId="7D552E0E" w14:textId="77777777" w:rsidTr="00AC23C4">
        <w:trPr>
          <w:gridAfter w:val="1"/>
          <w:wAfter w:w="41" w:type="dxa"/>
        </w:trPr>
        <w:tc>
          <w:tcPr>
            <w:tcW w:w="709" w:type="dxa"/>
            <w:shd w:val="clear" w:color="auto" w:fill="auto"/>
          </w:tcPr>
          <w:p w14:paraId="29D65BF3" w14:textId="77777777" w:rsidR="00D17B90" w:rsidRPr="005F70FB" w:rsidRDefault="00D17B90" w:rsidP="00D17B90">
            <w:pPr>
              <w:pStyle w:val="O0Nwnext"/>
            </w:pPr>
          </w:p>
        </w:tc>
        <w:tc>
          <w:tcPr>
            <w:tcW w:w="1012" w:type="dxa"/>
            <w:gridSpan w:val="4"/>
            <w:shd w:val="clear" w:color="auto" w:fill="auto"/>
          </w:tcPr>
          <w:p w14:paraId="1F92378C" w14:textId="77777777" w:rsidR="00D17B90" w:rsidRPr="005F70FB" w:rsidRDefault="00D17B90" w:rsidP="00D17B90">
            <w:pPr>
              <w:pStyle w:val="Text"/>
            </w:pPr>
            <w:r w:rsidRPr="005F70FB">
              <w:t>laing,</w:t>
            </w:r>
          </w:p>
        </w:tc>
        <w:tc>
          <w:tcPr>
            <w:tcW w:w="1012" w:type="dxa"/>
            <w:gridSpan w:val="6"/>
            <w:shd w:val="clear" w:color="auto" w:fill="auto"/>
          </w:tcPr>
          <w:p w14:paraId="4769A729" w14:textId="77777777" w:rsidR="00D17B90" w:rsidRPr="005F70FB" w:rsidRDefault="00D17B90" w:rsidP="00D17B90">
            <w:pPr>
              <w:pStyle w:val="Text"/>
            </w:pPr>
            <w:r w:rsidRPr="005F70FB">
              <w:t>laing</w:t>
            </w:r>
          </w:p>
        </w:tc>
        <w:tc>
          <w:tcPr>
            <w:tcW w:w="458" w:type="dxa"/>
            <w:gridSpan w:val="3"/>
            <w:shd w:val="clear" w:color="auto" w:fill="auto"/>
          </w:tcPr>
          <w:p w14:paraId="3B3EBDAA" w14:textId="77777777" w:rsidR="00D17B90" w:rsidRPr="005F70FB" w:rsidRDefault="00D17B90" w:rsidP="00D17B90">
            <w:pPr>
              <w:pStyle w:val="Text"/>
            </w:pPr>
            <w:r w:rsidRPr="005F70FB">
              <w:t>sa</w:t>
            </w:r>
          </w:p>
        </w:tc>
        <w:tc>
          <w:tcPr>
            <w:tcW w:w="1408" w:type="dxa"/>
            <w:gridSpan w:val="7"/>
            <w:shd w:val="clear" w:color="auto" w:fill="auto"/>
          </w:tcPr>
          <w:p w14:paraId="70FF0091" w14:textId="77777777" w:rsidR="00D17B90" w:rsidRPr="005F70FB" w:rsidRDefault="00D17B90" w:rsidP="00D17B90">
            <w:pPr>
              <w:pStyle w:val="Text"/>
            </w:pPr>
            <w:r w:rsidRPr="005F70FB">
              <w:t>tahang,</w:t>
            </w:r>
          </w:p>
        </w:tc>
        <w:tc>
          <w:tcPr>
            <w:tcW w:w="380" w:type="dxa"/>
            <w:gridSpan w:val="2"/>
            <w:shd w:val="clear" w:color="auto" w:fill="auto"/>
          </w:tcPr>
          <w:p w14:paraId="01C5A467" w14:textId="77777777" w:rsidR="00D17B90" w:rsidRPr="005F70FB" w:rsidRDefault="00D17B90" w:rsidP="00D17B90">
            <w:pPr>
              <w:pStyle w:val="Text"/>
            </w:pPr>
            <w:r w:rsidRPr="005F70FB">
              <w:t>e,</w:t>
            </w:r>
          </w:p>
        </w:tc>
        <w:tc>
          <w:tcPr>
            <w:tcW w:w="458" w:type="dxa"/>
            <w:gridSpan w:val="2"/>
            <w:shd w:val="clear" w:color="auto" w:fill="auto"/>
          </w:tcPr>
          <w:p w14:paraId="1640C249" w14:textId="77777777" w:rsidR="00D17B90" w:rsidRPr="005F70FB" w:rsidRDefault="00D17B90" w:rsidP="00D17B90">
            <w:pPr>
              <w:pStyle w:val="Text"/>
            </w:pPr>
            <w:r w:rsidRPr="005F70FB">
              <w:t>sa</w:t>
            </w:r>
          </w:p>
        </w:tc>
        <w:tc>
          <w:tcPr>
            <w:tcW w:w="1312" w:type="dxa"/>
            <w:gridSpan w:val="4"/>
            <w:shd w:val="clear" w:color="auto" w:fill="auto"/>
          </w:tcPr>
          <w:p w14:paraId="4D6A2D35" w14:textId="77777777" w:rsidR="00D17B90" w:rsidRPr="005F70FB" w:rsidRDefault="00D17B90" w:rsidP="00D17B90">
            <w:pPr>
              <w:pStyle w:val="Text"/>
            </w:pPr>
            <w:r w:rsidRPr="005F70FB">
              <w:t>tahang,</w:t>
            </w:r>
          </w:p>
        </w:tc>
      </w:tr>
      <w:tr w:rsidR="00AC23C4" w:rsidRPr="005F70FB" w14:paraId="516DDC4A" w14:textId="77777777" w:rsidTr="00AC23C4">
        <w:trPr>
          <w:gridAfter w:val="1"/>
          <w:wAfter w:w="41" w:type="dxa"/>
        </w:trPr>
        <w:tc>
          <w:tcPr>
            <w:tcW w:w="709" w:type="dxa"/>
            <w:shd w:val="clear" w:color="auto" w:fill="auto"/>
          </w:tcPr>
          <w:p w14:paraId="47D4CD31" w14:textId="77777777" w:rsidR="00D17B90" w:rsidRPr="005F70FB" w:rsidRDefault="00D17B90" w:rsidP="00D17B90">
            <w:pPr>
              <w:pStyle w:val="GlossEng2ptafter"/>
            </w:pPr>
          </w:p>
        </w:tc>
        <w:tc>
          <w:tcPr>
            <w:tcW w:w="1012" w:type="dxa"/>
            <w:gridSpan w:val="4"/>
            <w:shd w:val="clear" w:color="auto" w:fill="auto"/>
          </w:tcPr>
          <w:p w14:paraId="49D09F40" w14:textId="77777777" w:rsidR="00D17B90" w:rsidRPr="005F70FB" w:rsidRDefault="00D17B90" w:rsidP="00D17B90">
            <w:pPr>
              <w:pStyle w:val="GlossEng2ptafter"/>
            </w:pPr>
            <w:r w:rsidRPr="005F70FB">
              <w:t>be.different</w:t>
            </w:r>
          </w:p>
        </w:tc>
        <w:tc>
          <w:tcPr>
            <w:tcW w:w="1012" w:type="dxa"/>
            <w:gridSpan w:val="6"/>
            <w:shd w:val="clear" w:color="auto" w:fill="auto"/>
          </w:tcPr>
          <w:p w14:paraId="637A3AE8" w14:textId="77777777" w:rsidR="00D17B90" w:rsidRPr="005F70FB" w:rsidRDefault="00D17B90" w:rsidP="00D17B90">
            <w:pPr>
              <w:pStyle w:val="GlossEng2ptafter"/>
            </w:pPr>
            <w:r w:rsidRPr="005F70FB">
              <w:t>be.different</w:t>
            </w:r>
          </w:p>
        </w:tc>
        <w:tc>
          <w:tcPr>
            <w:tcW w:w="458" w:type="dxa"/>
            <w:gridSpan w:val="3"/>
            <w:shd w:val="clear" w:color="auto" w:fill="auto"/>
          </w:tcPr>
          <w:p w14:paraId="6332BC42" w14:textId="77777777" w:rsidR="00D17B90" w:rsidRPr="005F70FB" w:rsidRDefault="00D17B90" w:rsidP="00D17B90">
            <w:pPr>
              <w:pStyle w:val="GlossEng2ptafter"/>
            </w:pPr>
            <w:r w:rsidRPr="005F70FB">
              <w:rPr>
                <w:rStyle w:val="ChSmallCaps"/>
              </w:rPr>
              <w:t>1sg</w:t>
            </w:r>
          </w:p>
        </w:tc>
        <w:tc>
          <w:tcPr>
            <w:tcW w:w="1408" w:type="dxa"/>
            <w:gridSpan w:val="7"/>
            <w:shd w:val="clear" w:color="auto" w:fill="auto"/>
          </w:tcPr>
          <w:p w14:paraId="2C6D11FC" w14:textId="77777777" w:rsidR="00D17B90" w:rsidRPr="005F70FB" w:rsidRDefault="00D17B90" w:rsidP="00D17B90">
            <w:pPr>
              <w:pStyle w:val="GlossEng2ptafter"/>
            </w:pPr>
            <w:r w:rsidRPr="005F70FB">
              <w:t>hold(.out/back)</w:t>
            </w:r>
          </w:p>
        </w:tc>
        <w:tc>
          <w:tcPr>
            <w:tcW w:w="380" w:type="dxa"/>
            <w:gridSpan w:val="2"/>
            <w:shd w:val="clear" w:color="auto" w:fill="auto"/>
          </w:tcPr>
          <w:p w14:paraId="6F57BA80" w14:textId="77777777" w:rsidR="00D17B90" w:rsidRPr="005F70FB" w:rsidRDefault="00D17B90" w:rsidP="00D17B90">
            <w:pPr>
              <w:pStyle w:val="GlossEng2ptafter"/>
            </w:pPr>
            <w:r w:rsidRPr="005F70FB">
              <w:t>uh</w:t>
            </w:r>
          </w:p>
        </w:tc>
        <w:tc>
          <w:tcPr>
            <w:tcW w:w="458" w:type="dxa"/>
            <w:gridSpan w:val="2"/>
            <w:shd w:val="clear" w:color="auto" w:fill="auto"/>
          </w:tcPr>
          <w:p w14:paraId="139AA50F" w14:textId="77777777" w:rsidR="00D17B90" w:rsidRPr="005F70FB" w:rsidRDefault="00D17B90" w:rsidP="00D17B90">
            <w:pPr>
              <w:pStyle w:val="GlossEng2ptafter"/>
            </w:pPr>
            <w:r w:rsidRPr="005F70FB">
              <w:rPr>
                <w:rStyle w:val="ChSmallCaps"/>
              </w:rPr>
              <w:t>1sg</w:t>
            </w:r>
          </w:p>
        </w:tc>
        <w:tc>
          <w:tcPr>
            <w:tcW w:w="1312" w:type="dxa"/>
            <w:gridSpan w:val="4"/>
            <w:shd w:val="clear" w:color="auto" w:fill="auto"/>
          </w:tcPr>
          <w:p w14:paraId="2EBADAEF" w14:textId="77777777" w:rsidR="00D17B90" w:rsidRPr="005F70FB" w:rsidRDefault="00D17B90" w:rsidP="00D17B90">
            <w:pPr>
              <w:pStyle w:val="GlossEng2ptafter"/>
            </w:pPr>
            <w:r w:rsidRPr="005F70FB">
              <w:t>hold(.out/back)</w:t>
            </w:r>
          </w:p>
        </w:tc>
      </w:tr>
      <w:tr w:rsidR="00AC23C4" w:rsidRPr="005F70FB" w14:paraId="17C1F414" w14:textId="77777777" w:rsidTr="00AC23C4">
        <w:trPr>
          <w:gridAfter w:val="15"/>
          <w:wAfter w:w="3493" w:type="dxa"/>
        </w:trPr>
        <w:tc>
          <w:tcPr>
            <w:tcW w:w="709" w:type="dxa"/>
            <w:shd w:val="clear" w:color="auto" w:fill="auto"/>
          </w:tcPr>
          <w:p w14:paraId="7EA8D813" w14:textId="77777777" w:rsidR="00D17B90" w:rsidRPr="005F70FB" w:rsidRDefault="00D17B90" w:rsidP="00D17B90">
            <w:pPr>
              <w:pStyle w:val="O0Nwnext"/>
            </w:pPr>
          </w:p>
        </w:tc>
        <w:tc>
          <w:tcPr>
            <w:tcW w:w="536" w:type="dxa"/>
            <w:shd w:val="clear" w:color="auto" w:fill="auto"/>
          </w:tcPr>
          <w:p w14:paraId="2E763EE6" w14:textId="77777777" w:rsidR="00D17B90" w:rsidRPr="005F70FB" w:rsidRDefault="00D17B90" w:rsidP="00D17B90">
            <w:pPr>
              <w:pStyle w:val="Text"/>
            </w:pPr>
            <w:r w:rsidRPr="005F70FB">
              <w:t>kas</w:t>
            </w:r>
          </w:p>
        </w:tc>
        <w:tc>
          <w:tcPr>
            <w:tcW w:w="736" w:type="dxa"/>
            <w:gridSpan w:val="5"/>
            <w:shd w:val="clear" w:color="auto" w:fill="auto"/>
          </w:tcPr>
          <w:p w14:paraId="0957C9E9" w14:textId="6E50337D" w:rsidR="00D17B90" w:rsidRPr="005F70FB" w:rsidRDefault="00D17B90" w:rsidP="00D17B90">
            <w:pPr>
              <w:pStyle w:val="Text"/>
            </w:pPr>
            <w:r w:rsidRPr="005F70FB">
              <w:t>tinggal</w:t>
            </w:r>
            <w:r w:rsidR="00C82099">
              <w:t>,</w:t>
            </w:r>
          </w:p>
        </w:tc>
        <w:tc>
          <w:tcPr>
            <w:tcW w:w="458" w:type="dxa"/>
            <w:gridSpan w:val="2"/>
            <w:shd w:val="clear" w:color="auto" w:fill="auto"/>
          </w:tcPr>
          <w:p w14:paraId="07E9A6A5" w14:textId="77777777" w:rsidR="00D17B90" w:rsidRPr="005F70FB" w:rsidRDefault="00D17B90" w:rsidP="00D17B90">
            <w:pPr>
              <w:pStyle w:val="Text"/>
            </w:pPr>
            <w:r w:rsidRPr="005F70FB">
              <w:t>sa</w:t>
            </w:r>
          </w:p>
        </w:tc>
        <w:tc>
          <w:tcPr>
            <w:tcW w:w="858" w:type="dxa"/>
            <w:gridSpan w:val="6"/>
            <w:shd w:val="clear" w:color="auto" w:fill="auto"/>
          </w:tcPr>
          <w:p w14:paraId="29AAC7DB" w14:textId="77777777" w:rsidR="00D17B90" w:rsidRPr="005F70FB" w:rsidRDefault="00D17B90" w:rsidP="00D17B90">
            <w:pPr>
              <w:pStyle w:val="Text"/>
            </w:pPr>
            <w:r w:rsidRPr="005F70FB">
              <w:t>spulu</w:t>
            </w:r>
          </w:p>
        </w:tc>
      </w:tr>
      <w:tr w:rsidR="00AC23C4" w:rsidRPr="005F70FB" w14:paraId="7971B36A" w14:textId="77777777" w:rsidTr="00AC23C4">
        <w:trPr>
          <w:gridAfter w:val="15"/>
          <w:wAfter w:w="3493" w:type="dxa"/>
        </w:trPr>
        <w:tc>
          <w:tcPr>
            <w:tcW w:w="709" w:type="dxa"/>
            <w:shd w:val="clear" w:color="auto" w:fill="auto"/>
          </w:tcPr>
          <w:p w14:paraId="06BD5CBD" w14:textId="77777777" w:rsidR="00D17B90" w:rsidRPr="005F70FB" w:rsidRDefault="00D17B90" w:rsidP="00D17B90">
            <w:pPr>
              <w:pStyle w:val="GlossEng"/>
            </w:pPr>
          </w:p>
        </w:tc>
        <w:tc>
          <w:tcPr>
            <w:tcW w:w="536" w:type="dxa"/>
            <w:shd w:val="clear" w:color="auto" w:fill="auto"/>
          </w:tcPr>
          <w:p w14:paraId="299B7E5A" w14:textId="77777777" w:rsidR="00D17B90" w:rsidRPr="005F70FB" w:rsidRDefault="00D17B90" w:rsidP="00D17B90">
            <w:pPr>
              <w:pStyle w:val="GlossEng"/>
            </w:pPr>
            <w:r w:rsidRPr="005F70FB">
              <w:t>give</w:t>
            </w:r>
          </w:p>
        </w:tc>
        <w:tc>
          <w:tcPr>
            <w:tcW w:w="736" w:type="dxa"/>
            <w:gridSpan w:val="5"/>
            <w:shd w:val="clear" w:color="auto" w:fill="auto"/>
          </w:tcPr>
          <w:p w14:paraId="4D4B054E" w14:textId="77777777" w:rsidR="00D17B90" w:rsidRPr="005F70FB" w:rsidRDefault="00D17B90" w:rsidP="00D17B90">
            <w:pPr>
              <w:pStyle w:val="GlossEng"/>
            </w:pPr>
            <w:r w:rsidRPr="005F70FB">
              <w:t>stay</w:t>
            </w:r>
          </w:p>
        </w:tc>
        <w:tc>
          <w:tcPr>
            <w:tcW w:w="458" w:type="dxa"/>
            <w:gridSpan w:val="2"/>
            <w:shd w:val="clear" w:color="auto" w:fill="auto"/>
          </w:tcPr>
          <w:p w14:paraId="52176D88" w14:textId="77777777" w:rsidR="00D17B90" w:rsidRPr="005F70FB" w:rsidRDefault="00D17B90" w:rsidP="00D17B90">
            <w:pPr>
              <w:pStyle w:val="GlossEng"/>
            </w:pPr>
            <w:r w:rsidRPr="005F70FB">
              <w:rPr>
                <w:rStyle w:val="ChSmallCaps"/>
              </w:rPr>
              <w:t>1sg</w:t>
            </w:r>
          </w:p>
        </w:tc>
        <w:tc>
          <w:tcPr>
            <w:tcW w:w="858" w:type="dxa"/>
            <w:gridSpan w:val="6"/>
            <w:shd w:val="clear" w:color="auto" w:fill="auto"/>
          </w:tcPr>
          <w:p w14:paraId="67D1DF55" w14:textId="77777777" w:rsidR="00D17B90" w:rsidRPr="005F70FB" w:rsidRDefault="00D17B90" w:rsidP="00D17B90">
            <w:pPr>
              <w:pStyle w:val="GlossEng"/>
            </w:pPr>
            <w:r w:rsidRPr="005F70FB">
              <w:t>one-tens</w:t>
            </w:r>
          </w:p>
        </w:tc>
      </w:tr>
    </w:tbl>
    <w:p w14:paraId="19FCED29" w14:textId="21997C97" w:rsidR="00D17B90" w:rsidRPr="005F70FB" w:rsidRDefault="00D17B90" w:rsidP="00D17B90">
      <w:pPr>
        <w:pStyle w:val="FreeTranslEng"/>
      </w:pPr>
      <w:r w:rsidRPr="005F70FB">
        <w:t>Natalia: we</w:t>
      </w:r>
      <w:r w:rsidR="00B7093A" w:rsidRPr="005F70FB">
        <w:t>’</w:t>
      </w:r>
      <w:r w:rsidRPr="005F70FB">
        <w:t>ll (buy) five liters, that</w:t>
      </w:r>
      <w:r w:rsidR="00B7093A" w:rsidRPr="005F70FB">
        <w:t>’</w:t>
      </w:r>
      <w:r w:rsidRPr="005F70FB">
        <w:t>s it, the others, uh, I already don</w:t>
      </w:r>
      <w:r w:rsidR="00B7093A" w:rsidRPr="005F70FB">
        <w:t>’</w:t>
      </w:r>
      <w:r w:rsidRPr="005F70FB">
        <w:t>t want (to buy gasoline for them), hide (it) from sight, so you take some, I keep some, uh, I keep (some), leave it, I</w:t>
      </w:r>
      <w:r w:rsidR="00B7093A" w:rsidRPr="005F70FB">
        <w:t>’</w:t>
      </w:r>
      <w:r w:rsidRPr="005F70FB">
        <w:t>ll (buy) ten (liters)</w:t>
      </w:r>
    </w:p>
    <w:tbl>
      <w:tblPr>
        <w:tblW w:w="1900" w:type="dxa"/>
        <w:tblCellMar>
          <w:left w:w="42" w:type="dxa"/>
          <w:right w:w="42" w:type="dxa"/>
        </w:tblCellMar>
        <w:tblLook w:val="01E0" w:firstRow="1" w:lastRow="1" w:firstColumn="1" w:lastColumn="1" w:noHBand="0" w:noVBand="0"/>
      </w:tblPr>
      <w:tblGrid>
        <w:gridCol w:w="709"/>
        <w:gridCol w:w="729"/>
        <w:gridCol w:w="462"/>
      </w:tblGrid>
      <w:tr w:rsidR="00D17B90" w:rsidRPr="005F70FB" w14:paraId="6FCA5975" w14:textId="77777777" w:rsidTr="00AC23C4">
        <w:tc>
          <w:tcPr>
            <w:tcW w:w="709" w:type="dxa"/>
            <w:shd w:val="clear" w:color="auto" w:fill="auto"/>
          </w:tcPr>
          <w:p w14:paraId="1722F6EB" w14:textId="77777777" w:rsidR="00D17B90" w:rsidRPr="005F70FB" w:rsidRDefault="00D17B90" w:rsidP="00D17B90">
            <w:pPr>
              <w:pStyle w:val="O0Nwnext"/>
            </w:pPr>
            <w:r w:rsidRPr="005F70FB">
              <w:t>0085</w:t>
            </w:r>
          </w:p>
        </w:tc>
        <w:tc>
          <w:tcPr>
            <w:tcW w:w="729" w:type="dxa"/>
            <w:shd w:val="clear" w:color="auto" w:fill="auto"/>
          </w:tcPr>
          <w:p w14:paraId="3367519D" w14:textId="77777777" w:rsidR="00D17B90" w:rsidRPr="005F70FB" w:rsidRDefault="00D17B90" w:rsidP="00D17B90">
            <w:pPr>
              <w:pStyle w:val="Text"/>
            </w:pPr>
            <w:r w:rsidRPr="005F70FB">
              <w:t>MO-1:</w:t>
            </w:r>
          </w:p>
        </w:tc>
        <w:tc>
          <w:tcPr>
            <w:tcW w:w="462" w:type="dxa"/>
            <w:shd w:val="clear" w:color="auto" w:fill="auto"/>
          </w:tcPr>
          <w:p w14:paraId="1DB2CF60" w14:textId="77777777" w:rsidR="00D17B90" w:rsidRPr="005F70FB" w:rsidRDefault="00D17B90" w:rsidP="00D17B90">
            <w:pPr>
              <w:pStyle w:val="Text"/>
            </w:pPr>
            <w:r w:rsidRPr="005F70FB">
              <w:t>[Is]</w:t>
            </w:r>
          </w:p>
        </w:tc>
      </w:tr>
    </w:tbl>
    <w:p w14:paraId="40D6D790" w14:textId="77777777" w:rsidR="00D17B90" w:rsidRPr="005F70FB" w:rsidRDefault="00D17B90" w:rsidP="00D17B90">
      <w:pPr>
        <w:pStyle w:val="FreeTranslEng"/>
      </w:pPr>
      <w:r w:rsidRPr="005F70FB">
        <w:t>MO-1: [Is]</w:t>
      </w:r>
    </w:p>
    <w:tbl>
      <w:tblPr>
        <w:tblW w:w="6051" w:type="dxa"/>
        <w:tblCellMar>
          <w:left w:w="42" w:type="dxa"/>
          <w:right w:w="42" w:type="dxa"/>
        </w:tblCellMar>
        <w:tblLook w:val="01E0" w:firstRow="1" w:lastRow="1" w:firstColumn="1" w:lastColumn="1" w:noHBand="0" w:noVBand="0"/>
      </w:tblPr>
      <w:tblGrid>
        <w:gridCol w:w="709"/>
        <w:gridCol w:w="451"/>
        <w:gridCol w:w="222"/>
        <w:gridCol w:w="290"/>
        <w:gridCol w:w="383"/>
        <w:gridCol w:w="106"/>
        <w:gridCol w:w="440"/>
        <w:gridCol w:w="27"/>
        <w:gridCol w:w="489"/>
        <w:gridCol w:w="74"/>
        <w:gridCol w:w="886"/>
        <w:gridCol w:w="82"/>
        <w:gridCol w:w="489"/>
        <w:gridCol w:w="389"/>
        <w:gridCol w:w="467"/>
        <w:gridCol w:w="547"/>
      </w:tblGrid>
      <w:tr w:rsidR="00AC23C4" w:rsidRPr="005F70FB" w14:paraId="4AC16692" w14:textId="77777777" w:rsidTr="004E5A52">
        <w:tc>
          <w:tcPr>
            <w:tcW w:w="709" w:type="dxa"/>
            <w:shd w:val="clear" w:color="auto" w:fill="auto"/>
          </w:tcPr>
          <w:p w14:paraId="0D18851C" w14:textId="77777777" w:rsidR="00D17B90" w:rsidRPr="005F70FB" w:rsidRDefault="00D17B90" w:rsidP="00D17B90">
            <w:pPr>
              <w:pStyle w:val="O0Nwnext"/>
            </w:pPr>
            <w:r w:rsidRPr="005F70FB">
              <w:t>0086</w:t>
            </w:r>
          </w:p>
        </w:tc>
        <w:tc>
          <w:tcPr>
            <w:tcW w:w="451" w:type="dxa"/>
            <w:shd w:val="clear" w:color="auto" w:fill="auto"/>
          </w:tcPr>
          <w:p w14:paraId="00B735D4" w14:textId="77777777" w:rsidR="00D17B90" w:rsidRPr="005F70FB" w:rsidRDefault="00D17B90" w:rsidP="00D17B90">
            <w:pPr>
              <w:pStyle w:val="Text"/>
            </w:pPr>
            <w:r w:rsidRPr="005F70FB">
              <w:t>Ida:</w:t>
            </w:r>
          </w:p>
        </w:tc>
        <w:tc>
          <w:tcPr>
            <w:tcW w:w="512" w:type="dxa"/>
            <w:gridSpan w:val="2"/>
            <w:shd w:val="clear" w:color="auto" w:fill="auto"/>
          </w:tcPr>
          <w:p w14:paraId="0F98B167" w14:textId="77777777" w:rsidR="00D17B90" w:rsidRPr="005F70FB" w:rsidRDefault="00D17B90" w:rsidP="00D17B90">
            <w:pPr>
              <w:pStyle w:val="Text"/>
            </w:pPr>
            <w:r w:rsidRPr="005F70FB">
              <w:t>[Is],</w:t>
            </w:r>
          </w:p>
        </w:tc>
        <w:tc>
          <w:tcPr>
            <w:tcW w:w="489" w:type="dxa"/>
            <w:gridSpan w:val="2"/>
            <w:shd w:val="clear" w:color="auto" w:fill="auto"/>
          </w:tcPr>
          <w:p w14:paraId="6FDA7669" w14:textId="77777777" w:rsidR="00D17B90" w:rsidRPr="005F70FB" w:rsidRDefault="00D17B90" w:rsidP="00D17B90">
            <w:pPr>
              <w:pStyle w:val="Text"/>
            </w:pPr>
            <w:r w:rsidRPr="005F70FB">
              <w:t>sa</w:t>
            </w:r>
          </w:p>
        </w:tc>
        <w:tc>
          <w:tcPr>
            <w:tcW w:w="440" w:type="dxa"/>
            <w:shd w:val="clear" w:color="auto" w:fill="auto"/>
          </w:tcPr>
          <w:p w14:paraId="2AFD961D" w14:textId="77777777" w:rsidR="00D17B90" w:rsidRPr="005F70FB" w:rsidRDefault="00D17B90" w:rsidP="00D17B90">
            <w:pPr>
              <w:pStyle w:val="Text"/>
            </w:pPr>
            <w:r w:rsidRPr="005F70FB">
              <w:t>liat</w:t>
            </w:r>
          </w:p>
        </w:tc>
        <w:tc>
          <w:tcPr>
            <w:tcW w:w="590" w:type="dxa"/>
            <w:gridSpan w:val="3"/>
            <w:shd w:val="clear" w:color="auto" w:fill="auto"/>
          </w:tcPr>
          <w:p w14:paraId="5D74B16C" w14:textId="77777777" w:rsidR="00D17B90" w:rsidRPr="005F70FB" w:rsidRDefault="00D17B90" w:rsidP="00D17B90">
            <w:pPr>
              <w:pStyle w:val="Text"/>
            </w:pPr>
            <w:r w:rsidRPr="005F70FB">
              <w:t>dulu,</w:t>
            </w:r>
          </w:p>
        </w:tc>
        <w:tc>
          <w:tcPr>
            <w:tcW w:w="968" w:type="dxa"/>
            <w:gridSpan w:val="2"/>
            <w:shd w:val="clear" w:color="auto" w:fill="auto"/>
          </w:tcPr>
          <w:p w14:paraId="60C762BC" w14:textId="77777777" w:rsidR="00D17B90" w:rsidRPr="005F70FB" w:rsidRDefault="00D17B90" w:rsidP="00D17B90">
            <w:pPr>
              <w:pStyle w:val="Text"/>
            </w:pPr>
            <w:r w:rsidRPr="005F70FB">
              <w:t>nanti</w:t>
            </w:r>
          </w:p>
        </w:tc>
        <w:tc>
          <w:tcPr>
            <w:tcW w:w="489" w:type="dxa"/>
            <w:shd w:val="clear" w:color="auto" w:fill="auto"/>
          </w:tcPr>
          <w:p w14:paraId="5C23B2B7" w14:textId="77777777" w:rsidR="00D17B90" w:rsidRPr="005F70FB" w:rsidRDefault="00D17B90" w:rsidP="00D17B90">
            <w:pPr>
              <w:pStyle w:val="Text"/>
            </w:pPr>
            <w:r w:rsidRPr="005F70FB">
              <w:t>sa</w:t>
            </w:r>
          </w:p>
        </w:tc>
        <w:tc>
          <w:tcPr>
            <w:tcW w:w="856" w:type="dxa"/>
            <w:gridSpan w:val="2"/>
            <w:shd w:val="clear" w:color="auto" w:fill="auto"/>
          </w:tcPr>
          <w:p w14:paraId="608C1050" w14:textId="77777777" w:rsidR="00D17B90" w:rsidRPr="005F70FB" w:rsidRDefault="00D17B90" w:rsidP="00D17B90">
            <w:pPr>
              <w:pStyle w:val="Text"/>
            </w:pPr>
            <w:r w:rsidRPr="005F70FB">
              <w:t>sendiri</w:t>
            </w:r>
          </w:p>
        </w:tc>
        <w:tc>
          <w:tcPr>
            <w:tcW w:w="547" w:type="dxa"/>
            <w:shd w:val="clear" w:color="auto" w:fill="auto"/>
          </w:tcPr>
          <w:p w14:paraId="785AB43C" w14:textId="77777777" w:rsidR="00D17B90" w:rsidRPr="005F70FB" w:rsidRDefault="00D17B90" w:rsidP="00D17B90">
            <w:pPr>
              <w:pStyle w:val="Text"/>
            </w:pPr>
            <w:r w:rsidRPr="005F70FB">
              <w:t>yang</w:t>
            </w:r>
          </w:p>
        </w:tc>
      </w:tr>
      <w:tr w:rsidR="00AC23C4" w:rsidRPr="005F70FB" w14:paraId="7D42E99B" w14:textId="77777777" w:rsidTr="004E5A52">
        <w:tc>
          <w:tcPr>
            <w:tcW w:w="709" w:type="dxa"/>
            <w:shd w:val="clear" w:color="auto" w:fill="auto"/>
          </w:tcPr>
          <w:p w14:paraId="7888C3C8" w14:textId="77777777" w:rsidR="00D17B90" w:rsidRPr="005F70FB" w:rsidRDefault="00D17B90" w:rsidP="00D17B90">
            <w:pPr>
              <w:pStyle w:val="GlossEng2ptafter"/>
            </w:pPr>
          </w:p>
        </w:tc>
        <w:tc>
          <w:tcPr>
            <w:tcW w:w="451" w:type="dxa"/>
            <w:shd w:val="clear" w:color="auto" w:fill="auto"/>
          </w:tcPr>
          <w:p w14:paraId="31CBBA35" w14:textId="77777777" w:rsidR="00D17B90" w:rsidRPr="005F70FB" w:rsidRDefault="00D17B90" w:rsidP="00D17B90">
            <w:pPr>
              <w:pStyle w:val="GlossEng2ptafter"/>
            </w:pPr>
          </w:p>
        </w:tc>
        <w:tc>
          <w:tcPr>
            <w:tcW w:w="512" w:type="dxa"/>
            <w:gridSpan w:val="2"/>
            <w:shd w:val="clear" w:color="auto" w:fill="auto"/>
          </w:tcPr>
          <w:p w14:paraId="6FB3421E" w14:textId="77777777" w:rsidR="00D17B90" w:rsidRPr="005F70FB" w:rsidRDefault="00D17B90" w:rsidP="00D17B90">
            <w:pPr>
              <w:pStyle w:val="GlossEng2ptafter"/>
            </w:pPr>
          </w:p>
        </w:tc>
        <w:tc>
          <w:tcPr>
            <w:tcW w:w="489" w:type="dxa"/>
            <w:gridSpan w:val="2"/>
            <w:shd w:val="clear" w:color="auto" w:fill="auto"/>
          </w:tcPr>
          <w:p w14:paraId="4AFC61F3" w14:textId="77777777" w:rsidR="00D17B90" w:rsidRPr="005F70FB" w:rsidRDefault="00D17B90" w:rsidP="00D17B90">
            <w:pPr>
              <w:pStyle w:val="GlossEng2ptafter"/>
            </w:pPr>
            <w:r w:rsidRPr="005F70FB">
              <w:rPr>
                <w:rStyle w:val="ChSmallCaps"/>
              </w:rPr>
              <w:t>1sg</w:t>
            </w:r>
          </w:p>
        </w:tc>
        <w:tc>
          <w:tcPr>
            <w:tcW w:w="440" w:type="dxa"/>
            <w:shd w:val="clear" w:color="auto" w:fill="auto"/>
          </w:tcPr>
          <w:p w14:paraId="4F46743A" w14:textId="77777777" w:rsidR="00D17B90" w:rsidRPr="005F70FB" w:rsidRDefault="00D17B90" w:rsidP="00D17B90">
            <w:pPr>
              <w:pStyle w:val="GlossEng2ptafter"/>
            </w:pPr>
            <w:r w:rsidRPr="005F70FB">
              <w:t>see</w:t>
            </w:r>
          </w:p>
        </w:tc>
        <w:tc>
          <w:tcPr>
            <w:tcW w:w="590" w:type="dxa"/>
            <w:gridSpan w:val="3"/>
            <w:shd w:val="clear" w:color="auto" w:fill="auto"/>
          </w:tcPr>
          <w:p w14:paraId="5CE5C3D0" w14:textId="3833D0FF" w:rsidR="00D17B90" w:rsidRPr="005F70FB" w:rsidRDefault="004E5A52" w:rsidP="00D17B90">
            <w:pPr>
              <w:pStyle w:val="GlossEng2ptafter"/>
            </w:pPr>
            <w:r>
              <w:t>first</w:t>
            </w:r>
          </w:p>
        </w:tc>
        <w:tc>
          <w:tcPr>
            <w:tcW w:w="968" w:type="dxa"/>
            <w:gridSpan w:val="2"/>
            <w:shd w:val="clear" w:color="auto" w:fill="auto"/>
          </w:tcPr>
          <w:p w14:paraId="7595EE3B" w14:textId="77777777" w:rsidR="00D17B90" w:rsidRPr="005F70FB" w:rsidRDefault="00D17B90" w:rsidP="00D17B90">
            <w:pPr>
              <w:pStyle w:val="GlossEng2ptafter"/>
            </w:pPr>
            <w:r w:rsidRPr="005F70FB">
              <w:t>very.soon</w:t>
            </w:r>
          </w:p>
        </w:tc>
        <w:tc>
          <w:tcPr>
            <w:tcW w:w="489" w:type="dxa"/>
            <w:shd w:val="clear" w:color="auto" w:fill="auto"/>
          </w:tcPr>
          <w:p w14:paraId="13E14E50" w14:textId="77777777" w:rsidR="00D17B90" w:rsidRPr="005F70FB" w:rsidRDefault="00D17B90" w:rsidP="00D17B90">
            <w:pPr>
              <w:pStyle w:val="GlossEng2ptafter"/>
            </w:pPr>
            <w:r w:rsidRPr="005F70FB">
              <w:rPr>
                <w:rStyle w:val="ChSmallCaps"/>
              </w:rPr>
              <w:t>1sg</w:t>
            </w:r>
          </w:p>
        </w:tc>
        <w:tc>
          <w:tcPr>
            <w:tcW w:w="856" w:type="dxa"/>
            <w:gridSpan w:val="2"/>
            <w:shd w:val="clear" w:color="auto" w:fill="auto"/>
          </w:tcPr>
          <w:p w14:paraId="458616B9" w14:textId="77777777" w:rsidR="00D17B90" w:rsidRPr="005F70FB" w:rsidRDefault="00D17B90" w:rsidP="00D17B90">
            <w:pPr>
              <w:pStyle w:val="GlossEng2ptafter"/>
            </w:pPr>
            <w:r w:rsidRPr="005F70FB">
              <w:t>be.alone</w:t>
            </w:r>
          </w:p>
        </w:tc>
        <w:tc>
          <w:tcPr>
            <w:tcW w:w="547" w:type="dxa"/>
            <w:shd w:val="clear" w:color="auto" w:fill="auto"/>
          </w:tcPr>
          <w:p w14:paraId="442291DF" w14:textId="77777777" w:rsidR="00D17B90" w:rsidRPr="005F70FB" w:rsidRDefault="00D17B90" w:rsidP="00D17B90">
            <w:pPr>
              <w:pStyle w:val="GlossEng2ptafter"/>
            </w:pPr>
            <w:r w:rsidRPr="005F70FB">
              <w:rPr>
                <w:rStyle w:val="ChSmallCaps"/>
              </w:rPr>
              <w:t>rel</w:t>
            </w:r>
          </w:p>
        </w:tc>
      </w:tr>
      <w:tr w:rsidR="00AC23C4" w:rsidRPr="005F70FB" w14:paraId="4155BF81" w14:textId="77777777" w:rsidTr="004E5A52">
        <w:trPr>
          <w:gridAfter w:val="2"/>
          <w:wAfter w:w="1014" w:type="dxa"/>
        </w:trPr>
        <w:tc>
          <w:tcPr>
            <w:tcW w:w="709" w:type="dxa"/>
            <w:shd w:val="clear" w:color="auto" w:fill="auto"/>
          </w:tcPr>
          <w:p w14:paraId="0B08D819" w14:textId="77777777" w:rsidR="00D17B90" w:rsidRPr="005F70FB" w:rsidRDefault="00D17B90" w:rsidP="00D17B90">
            <w:pPr>
              <w:pStyle w:val="O0Nwnext"/>
            </w:pPr>
          </w:p>
        </w:tc>
        <w:tc>
          <w:tcPr>
            <w:tcW w:w="673" w:type="dxa"/>
            <w:gridSpan w:val="2"/>
            <w:shd w:val="clear" w:color="auto" w:fill="auto"/>
          </w:tcPr>
          <w:p w14:paraId="6D56E310" w14:textId="77777777" w:rsidR="00D17B90" w:rsidRPr="005F70FB" w:rsidRDefault="00D17B90" w:rsidP="00D17B90">
            <w:pPr>
              <w:pStyle w:val="Text"/>
            </w:pPr>
            <w:r w:rsidRPr="005F70FB">
              <w:t>pili</w:t>
            </w:r>
          </w:p>
        </w:tc>
        <w:tc>
          <w:tcPr>
            <w:tcW w:w="673" w:type="dxa"/>
            <w:gridSpan w:val="2"/>
            <w:shd w:val="clear" w:color="auto" w:fill="auto"/>
          </w:tcPr>
          <w:p w14:paraId="3951CE8E" w14:textId="77777777" w:rsidR="00D17B90" w:rsidRPr="005F70FB" w:rsidRDefault="00D17B90" w:rsidP="00D17B90">
            <w:pPr>
              <w:pStyle w:val="Text"/>
            </w:pPr>
            <w:r w:rsidRPr="005F70FB">
              <w:t>mana</w:t>
            </w:r>
          </w:p>
        </w:tc>
        <w:tc>
          <w:tcPr>
            <w:tcW w:w="573" w:type="dxa"/>
            <w:gridSpan w:val="3"/>
            <w:shd w:val="clear" w:color="auto" w:fill="auto"/>
          </w:tcPr>
          <w:p w14:paraId="126DED3D" w14:textId="77777777" w:rsidR="00D17B90" w:rsidRPr="005F70FB" w:rsidRDefault="00D17B90" w:rsidP="00D17B90">
            <w:pPr>
              <w:pStyle w:val="Text"/>
            </w:pPr>
            <w:r w:rsidRPr="005F70FB">
              <w:t>yang</w:t>
            </w:r>
          </w:p>
        </w:tc>
        <w:tc>
          <w:tcPr>
            <w:tcW w:w="489" w:type="dxa"/>
            <w:shd w:val="clear" w:color="auto" w:fill="auto"/>
          </w:tcPr>
          <w:p w14:paraId="1E32F3DC" w14:textId="77777777" w:rsidR="00D17B90" w:rsidRPr="005F70FB" w:rsidRDefault="00D17B90" w:rsidP="00D17B90">
            <w:pPr>
              <w:pStyle w:val="Text"/>
            </w:pPr>
            <w:r w:rsidRPr="005F70FB">
              <w:t>sa</w:t>
            </w:r>
          </w:p>
        </w:tc>
        <w:tc>
          <w:tcPr>
            <w:tcW w:w="960" w:type="dxa"/>
            <w:gridSpan w:val="2"/>
            <w:shd w:val="clear" w:color="auto" w:fill="auto"/>
          </w:tcPr>
          <w:p w14:paraId="23C20954" w14:textId="77777777" w:rsidR="00D17B90" w:rsidRPr="005F70FB" w:rsidRDefault="00D17B90" w:rsidP="00D17B90">
            <w:pPr>
              <w:pStyle w:val="Text"/>
            </w:pPr>
            <w:r w:rsidRPr="005F70FB">
              <w:t>m</w:t>
            </w:r>
          </w:p>
        </w:tc>
        <w:tc>
          <w:tcPr>
            <w:tcW w:w="960" w:type="dxa"/>
            <w:gridSpan w:val="3"/>
            <w:shd w:val="clear" w:color="auto" w:fill="auto"/>
          </w:tcPr>
          <w:p w14:paraId="65EC9D27" w14:textId="77777777" w:rsidR="00D17B90" w:rsidRPr="005F70FB" w:rsidRDefault="00D17B90" w:rsidP="00D17B90">
            <w:pPr>
              <w:pStyle w:val="Text"/>
            </w:pPr>
            <w:r w:rsidRPr="005F70FB">
              <w:t>bawa</w:t>
            </w:r>
          </w:p>
        </w:tc>
      </w:tr>
      <w:tr w:rsidR="00AC23C4" w:rsidRPr="005F70FB" w14:paraId="5236EC8D" w14:textId="77777777" w:rsidTr="004E5A52">
        <w:trPr>
          <w:gridAfter w:val="2"/>
          <w:wAfter w:w="1014" w:type="dxa"/>
        </w:trPr>
        <w:tc>
          <w:tcPr>
            <w:tcW w:w="709" w:type="dxa"/>
            <w:shd w:val="clear" w:color="auto" w:fill="auto"/>
          </w:tcPr>
          <w:p w14:paraId="11A085A4" w14:textId="77777777" w:rsidR="00D17B90" w:rsidRPr="005F70FB" w:rsidRDefault="00D17B90" w:rsidP="00D17B90">
            <w:pPr>
              <w:pStyle w:val="GlossEng"/>
            </w:pPr>
          </w:p>
        </w:tc>
        <w:tc>
          <w:tcPr>
            <w:tcW w:w="673" w:type="dxa"/>
            <w:gridSpan w:val="2"/>
            <w:shd w:val="clear" w:color="auto" w:fill="auto"/>
          </w:tcPr>
          <w:p w14:paraId="5633ACE2" w14:textId="77777777" w:rsidR="00D17B90" w:rsidRPr="005F70FB" w:rsidRDefault="00D17B90" w:rsidP="00D17B90">
            <w:pPr>
              <w:pStyle w:val="GlossEng"/>
            </w:pPr>
            <w:r w:rsidRPr="005F70FB">
              <w:t>choose</w:t>
            </w:r>
          </w:p>
        </w:tc>
        <w:tc>
          <w:tcPr>
            <w:tcW w:w="673" w:type="dxa"/>
            <w:gridSpan w:val="2"/>
            <w:shd w:val="clear" w:color="auto" w:fill="auto"/>
          </w:tcPr>
          <w:p w14:paraId="177C3ECF" w14:textId="77777777" w:rsidR="00D17B90" w:rsidRPr="005F70FB" w:rsidRDefault="00D17B90" w:rsidP="00D17B90">
            <w:pPr>
              <w:pStyle w:val="GlossEng"/>
            </w:pPr>
            <w:r w:rsidRPr="005F70FB">
              <w:t>where</w:t>
            </w:r>
          </w:p>
        </w:tc>
        <w:tc>
          <w:tcPr>
            <w:tcW w:w="573" w:type="dxa"/>
            <w:gridSpan w:val="3"/>
            <w:shd w:val="clear" w:color="auto" w:fill="auto"/>
          </w:tcPr>
          <w:p w14:paraId="14824379" w14:textId="77777777" w:rsidR="00D17B90" w:rsidRPr="005F70FB" w:rsidRDefault="00D17B90" w:rsidP="00D17B90">
            <w:pPr>
              <w:pStyle w:val="GlossEng"/>
            </w:pPr>
            <w:r w:rsidRPr="005F70FB">
              <w:rPr>
                <w:rStyle w:val="ChSmallCaps"/>
              </w:rPr>
              <w:t>rel</w:t>
            </w:r>
          </w:p>
        </w:tc>
        <w:tc>
          <w:tcPr>
            <w:tcW w:w="489" w:type="dxa"/>
            <w:shd w:val="clear" w:color="auto" w:fill="auto"/>
          </w:tcPr>
          <w:p w14:paraId="64633C3E" w14:textId="77777777" w:rsidR="00D17B90" w:rsidRPr="005F70FB" w:rsidRDefault="00D17B90" w:rsidP="00D17B90">
            <w:pPr>
              <w:pStyle w:val="GlossEng"/>
            </w:pPr>
            <w:r w:rsidRPr="005F70FB">
              <w:rPr>
                <w:rStyle w:val="ChSmallCaps"/>
              </w:rPr>
              <w:t>1sg</w:t>
            </w:r>
          </w:p>
        </w:tc>
        <w:tc>
          <w:tcPr>
            <w:tcW w:w="960" w:type="dxa"/>
            <w:gridSpan w:val="2"/>
            <w:shd w:val="clear" w:color="auto" w:fill="auto"/>
          </w:tcPr>
          <w:p w14:paraId="4E0AF4B5" w14:textId="77777777" w:rsidR="00D17B90" w:rsidRPr="005F70FB" w:rsidRDefault="00D17B90" w:rsidP="00D17B90">
            <w:pPr>
              <w:pStyle w:val="GlossEng"/>
            </w:pPr>
            <w:r w:rsidRPr="005F70FB">
              <w:rPr>
                <w:rStyle w:val="ChSmallCaps"/>
              </w:rPr>
              <w:t>tru</w:t>
            </w:r>
            <w:r w:rsidRPr="005F70FB">
              <w:t>-want</w:t>
            </w:r>
          </w:p>
        </w:tc>
        <w:tc>
          <w:tcPr>
            <w:tcW w:w="960" w:type="dxa"/>
            <w:gridSpan w:val="3"/>
            <w:shd w:val="clear" w:color="auto" w:fill="auto"/>
          </w:tcPr>
          <w:p w14:paraId="155AA9F6" w14:textId="77777777" w:rsidR="00D17B90" w:rsidRPr="005F70FB" w:rsidRDefault="00D17B90" w:rsidP="00D17B90">
            <w:pPr>
              <w:pStyle w:val="GlossEng"/>
            </w:pPr>
            <w:r w:rsidRPr="005F70FB">
              <w:t>bring</w:t>
            </w:r>
          </w:p>
        </w:tc>
      </w:tr>
    </w:tbl>
    <w:p w14:paraId="201DC12E" w14:textId="0F80A8DE" w:rsidR="00D17B90" w:rsidRPr="005F70FB" w:rsidRDefault="00D17B90" w:rsidP="00D17B90">
      <w:pPr>
        <w:pStyle w:val="FreeTranslEng"/>
      </w:pPr>
      <w:r w:rsidRPr="005F70FB">
        <w:t>Ida: [Is] I</w:t>
      </w:r>
      <w:r w:rsidR="00B7093A" w:rsidRPr="005F70FB">
        <w:t>’</w:t>
      </w:r>
      <w:r w:rsidRPr="005F70FB">
        <w:t>ll have a look first, then (it</w:t>
      </w:r>
      <w:r w:rsidR="00B7093A" w:rsidRPr="005F70FB">
        <w:t>’</w:t>
      </w:r>
      <w:r w:rsidRPr="005F70FB">
        <w:t>ll be) me who</w:t>
      </w:r>
      <w:r w:rsidR="00B7093A" w:rsidRPr="005F70FB">
        <w:t>’</w:t>
      </w:r>
      <w:r w:rsidRPr="005F70FB">
        <w:t>ll choose which (jerry can) I want[</w:t>
      </w:r>
      <w:r w:rsidRPr="005F70FB">
        <w:rPr>
          <w:rStyle w:val="ChSmallCaps"/>
        </w:rPr>
        <w:t>tru</w:t>
      </w:r>
      <w:r w:rsidRPr="005F70FB">
        <w:t>] to take</w:t>
      </w:r>
    </w:p>
    <w:tbl>
      <w:tblPr>
        <w:tblW w:w="0" w:type="auto"/>
        <w:tblCellMar>
          <w:left w:w="42" w:type="dxa"/>
          <w:right w:w="42" w:type="dxa"/>
        </w:tblCellMar>
        <w:tblLook w:val="01E0" w:firstRow="1" w:lastRow="1" w:firstColumn="1" w:lastColumn="1" w:noHBand="0" w:noVBand="0"/>
      </w:tblPr>
      <w:tblGrid>
        <w:gridCol w:w="709"/>
        <w:gridCol w:w="384"/>
        <w:gridCol w:w="310"/>
        <w:gridCol w:w="100"/>
        <w:gridCol w:w="358"/>
        <w:gridCol w:w="202"/>
        <w:gridCol w:w="9"/>
        <w:gridCol w:w="507"/>
        <w:gridCol w:w="112"/>
        <w:gridCol w:w="20"/>
        <w:gridCol w:w="541"/>
        <w:gridCol w:w="8"/>
        <w:gridCol w:w="619"/>
        <w:gridCol w:w="11"/>
        <w:gridCol w:w="608"/>
        <w:gridCol w:w="86"/>
        <w:gridCol w:w="611"/>
        <w:gridCol w:w="262"/>
        <w:gridCol w:w="435"/>
        <w:gridCol w:w="444"/>
        <w:gridCol w:w="460"/>
      </w:tblGrid>
      <w:tr w:rsidR="00AC23C4" w:rsidRPr="005F70FB" w14:paraId="1EE31A7F" w14:textId="77777777" w:rsidTr="00AC23C4">
        <w:tc>
          <w:tcPr>
            <w:tcW w:w="709" w:type="dxa"/>
            <w:shd w:val="clear" w:color="auto" w:fill="auto"/>
          </w:tcPr>
          <w:p w14:paraId="3088C107" w14:textId="77777777" w:rsidR="00D17B90" w:rsidRPr="005F70FB" w:rsidRDefault="00D17B90" w:rsidP="00D17B90">
            <w:pPr>
              <w:pStyle w:val="O0Nwnext"/>
            </w:pPr>
            <w:r w:rsidRPr="005F70FB">
              <w:t>0087</w:t>
            </w:r>
          </w:p>
        </w:tc>
        <w:tc>
          <w:tcPr>
            <w:tcW w:w="794" w:type="dxa"/>
            <w:gridSpan w:val="3"/>
            <w:shd w:val="clear" w:color="auto" w:fill="auto"/>
          </w:tcPr>
          <w:p w14:paraId="0961EFAE" w14:textId="77777777" w:rsidR="00D17B90" w:rsidRPr="005F70FB" w:rsidRDefault="00D17B90" w:rsidP="00D17B90">
            <w:pPr>
              <w:pStyle w:val="Text"/>
            </w:pPr>
            <w:r w:rsidRPr="005F70FB">
              <w:t>Natalia:</w:t>
            </w:r>
          </w:p>
        </w:tc>
        <w:tc>
          <w:tcPr>
            <w:tcW w:w="569" w:type="dxa"/>
            <w:gridSpan w:val="3"/>
            <w:shd w:val="clear" w:color="auto" w:fill="auto"/>
          </w:tcPr>
          <w:p w14:paraId="0D349A4A" w14:textId="77777777" w:rsidR="00D17B90" w:rsidRPr="005F70FB" w:rsidRDefault="00D17B90" w:rsidP="00D17B90">
            <w:pPr>
              <w:pStyle w:val="Text"/>
            </w:pPr>
            <w:r w:rsidRPr="005F70FB">
              <w:t>yang</w:t>
            </w:r>
          </w:p>
        </w:tc>
        <w:tc>
          <w:tcPr>
            <w:tcW w:w="619" w:type="dxa"/>
            <w:gridSpan w:val="2"/>
            <w:shd w:val="clear" w:color="auto" w:fill="auto"/>
          </w:tcPr>
          <w:p w14:paraId="360FC593" w14:textId="77777777" w:rsidR="00D17B90" w:rsidRPr="005F70FB" w:rsidRDefault="00D17B90" w:rsidP="00D17B90">
            <w:pPr>
              <w:pStyle w:val="Text"/>
            </w:pPr>
            <w:r w:rsidRPr="005F70FB">
              <w:t>itu,</w:t>
            </w:r>
          </w:p>
        </w:tc>
        <w:tc>
          <w:tcPr>
            <w:tcW w:w="569" w:type="dxa"/>
            <w:gridSpan w:val="3"/>
            <w:shd w:val="clear" w:color="auto" w:fill="auto"/>
          </w:tcPr>
          <w:p w14:paraId="161B7731" w14:textId="77777777" w:rsidR="00D17B90" w:rsidRPr="005F70FB" w:rsidRDefault="00D17B90" w:rsidP="00D17B90">
            <w:pPr>
              <w:pStyle w:val="Text"/>
            </w:pPr>
            <w:r w:rsidRPr="005F70FB">
              <w:t>yang</w:t>
            </w:r>
          </w:p>
        </w:tc>
        <w:tc>
          <w:tcPr>
            <w:tcW w:w="619" w:type="dxa"/>
            <w:shd w:val="clear" w:color="auto" w:fill="auto"/>
          </w:tcPr>
          <w:p w14:paraId="36B83DA9" w14:textId="77777777" w:rsidR="00D17B90" w:rsidRPr="005F70FB" w:rsidRDefault="00D17B90" w:rsidP="00D17B90">
            <w:pPr>
              <w:pStyle w:val="Text"/>
            </w:pPr>
            <w:r w:rsidRPr="005F70FB">
              <w:t>itu</w:t>
            </w:r>
          </w:p>
        </w:tc>
        <w:tc>
          <w:tcPr>
            <w:tcW w:w="619" w:type="dxa"/>
            <w:gridSpan w:val="2"/>
            <w:shd w:val="clear" w:color="auto" w:fill="auto"/>
          </w:tcPr>
          <w:p w14:paraId="55225256" w14:textId="77777777" w:rsidR="00D17B90" w:rsidRPr="005F70FB" w:rsidRDefault="00D17B90" w:rsidP="00D17B90">
            <w:pPr>
              <w:pStyle w:val="Text"/>
            </w:pPr>
            <w:r w:rsidRPr="005F70FB">
              <w:t>tu,</w:t>
            </w:r>
          </w:p>
        </w:tc>
        <w:tc>
          <w:tcPr>
            <w:tcW w:w="697" w:type="dxa"/>
            <w:gridSpan w:val="2"/>
            <w:shd w:val="clear" w:color="auto" w:fill="auto"/>
          </w:tcPr>
          <w:p w14:paraId="20BD9432" w14:textId="77777777" w:rsidR="00D17B90" w:rsidRPr="005F70FB" w:rsidRDefault="00D17B90" w:rsidP="00D17B90">
            <w:pPr>
              <w:pStyle w:val="Text"/>
            </w:pPr>
            <w:r w:rsidRPr="005F70FB">
              <w:t>adu</w:t>
            </w:r>
          </w:p>
        </w:tc>
        <w:tc>
          <w:tcPr>
            <w:tcW w:w="697" w:type="dxa"/>
            <w:gridSpan w:val="2"/>
            <w:shd w:val="clear" w:color="auto" w:fill="auto"/>
          </w:tcPr>
          <w:p w14:paraId="23EB0BAC" w14:textId="77777777" w:rsidR="00D17B90" w:rsidRPr="005F70FB" w:rsidRDefault="00D17B90" w:rsidP="00D17B90">
            <w:pPr>
              <w:pStyle w:val="Text"/>
            </w:pPr>
            <w:r w:rsidRPr="005F70FB">
              <w:t>ini,</w:t>
            </w:r>
          </w:p>
        </w:tc>
        <w:tc>
          <w:tcPr>
            <w:tcW w:w="904" w:type="dxa"/>
            <w:gridSpan w:val="2"/>
            <w:shd w:val="clear" w:color="auto" w:fill="auto"/>
          </w:tcPr>
          <w:p w14:paraId="0B2B803B" w14:textId="77777777" w:rsidR="00D17B90" w:rsidRPr="005F70FB" w:rsidRDefault="00D17B90" w:rsidP="00D17B90">
            <w:pPr>
              <w:pStyle w:val="Text"/>
            </w:pPr>
            <w:r w:rsidRPr="005F70FB">
              <w:t>ana~ana</w:t>
            </w:r>
          </w:p>
        </w:tc>
      </w:tr>
      <w:tr w:rsidR="00AC23C4" w:rsidRPr="005F70FB" w14:paraId="1EAB424D" w14:textId="77777777" w:rsidTr="00AC23C4">
        <w:tc>
          <w:tcPr>
            <w:tcW w:w="709" w:type="dxa"/>
            <w:shd w:val="clear" w:color="auto" w:fill="auto"/>
          </w:tcPr>
          <w:p w14:paraId="097C436C" w14:textId="77777777" w:rsidR="00D17B90" w:rsidRPr="005F70FB" w:rsidRDefault="00D17B90" w:rsidP="00D17B90">
            <w:pPr>
              <w:pStyle w:val="GlossEng2ptafter"/>
            </w:pPr>
          </w:p>
        </w:tc>
        <w:tc>
          <w:tcPr>
            <w:tcW w:w="794" w:type="dxa"/>
            <w:gridSpan w:val="3"/>
            <w:shd w:val="clear" w:color="auto" w:fill="auto"/>
          </w:tcPr>
          <w:p w14:paraId="7F332C12" w14:textId="77777777" w:rsidR="00D17B90" w:rsidRPr="005F70FB" w:rsidRDefault="00D17B90" w:rsidP="00D17B90">
            <w:pPr>
              <w:pStyle w:val="GlossEng2ptafter"/>
            </w:pPr>
          </w:p>
        </w:tc>
        <w:tc>
          <w:tcPr>
            <w:tcW w:w="569" w:type="dxa"/>
            <w:gridSpan w:val="3"/>
            <w:shd w:val="clear" w:color="auto" w:fill="auto"/>
          </w:tcPr>
          <w:p w14:paraId="692EA453" w14:textId="77777777" w:rsidR="00D17B90" w:rsidRPr="005F70FB" w:rsidRDefault="00D17B90" w:rsidP="00D17B90">
            <w:pPr>
              <w:pStyle w:val="GlossEng2ptafter"/>
            </w:pPr>
            <w:r w:rsidRPr="005F70FB">
              <w:rPr>
                <w:rStyle w:val="ChSmallCaps"/>
              </w:rPr>
              <w:t>rel</w:t>
            </w:r>
          </w:p>
        </w:tc>
        <w:tc>
          <w:tcPr>
            <w:tcW w:w="619" w:type="dxa"/>
            <w:gridSpan w:val="2"/>
            <w:shd w:val="clear" w:color="auto" w:fill="auto"/>
          </w:tcPr>
          <w:p w14:paraId="3D62F2AC" w14:textId="77777777" w:rsidR="00D17B90" w:rsidRPr="005F70FB" w:rsidRDefault="00D17B90" w:rsidP="00D17B90">
            <w:pPr>
              <w:pStyle w:val="GlossEng2ptafter"/>
            </w:pPr>
            <w:r w:rsidRPr="005F70FB">
              <w:rPr>
                <w:rStyle w:val="ChSmallCaps"/>
              </w:rPr>
              <w:t>d.dist</w:t>
            </w:r>
          </w:p>
        </w:tc>
        <w:tc>
          <w:tcPr>
            <w:tcW w:w="569" w:type="dxa"/>
            <w:gridSpan w:val="3"/>
            <w:shd w:val="clear" w:color="auto" w:fill="auto"/>
          </w:tcPr>
          <w:p w14:paraId="18048741" w14:textId="77777777" w:rsidR="00D17B90" w:rsidRPr="005F70FB" w:rsidRDefault="00D17B90" w:rsidP="00D17B90">
            <w:pPr>
              <w:pStyle w:val="GlossEng2ptafter"/>
            </w:pPr>
            <w:r w:rsidRPr="005F70FB">
              <w:rPr>
                <w:rStyle w:val="ChSmallCaps"/>
              </w:rPr>
              <w:t>rel</w:t>
            </w:r>
          </w:p>
        </w:tc>
        <w:tc>
          <w:tcPr>
            <w:tcW w:w="619" w:type="dxa"/>
            <w:shd w:val="clear" w:color="auto" w:fill="auto"/>
          </w:tcPr>
          <w:p w14:paraId="00C58921" w14:textId="77777777" w:rsidR="00D17B90" w:rsidRPr="005F70FB" w:rsidRDefault="00D17B90" w:rsidP="00D17B90">
            <w:pPr>
              <w:pStyle w:val="GlossEng2ptafter"/>
            </w:pPr>
            <w:r w:rsidRPr="005F70FB">
              <w:rPr>
                <w:rStyle w:val="ChSmallCaps"/>
              </w:rPr>
              <w:t>d.dist</w:t>
            </w:r>
          </w:p>
        </w:tc>
        <w:tc>
          <w:tcPr>
            <w:tcW w:w="619" w:type="dxa"/>
            <w:gridSpan w:val="2"/>
            <w:shd w:val="clear" w:color="auto" w:fill="auto"/>
          </w:tcPr>
          <w:p w14:paraId="352A7987" w14:textId="77777777" w:rsidR="00D17B90" w:rsidRPr="005F70FB" w:rsidRDefault="00D17B90" w:rsidP="00D17B90">
            <w:pPr>
              <w:pStyle w:val="GlossEng2ptafter"/>
            </w:pPr>
            <w:r w:rsidRPr="005F70FB">
              <w:rPr>
                <w:rStyle w:val="ChSmallCaps"/>
              </w:rPr>
              <w:t>d.dist</w:t>
            </w:r>
          </w:p>
        </w:tc>
        <w:tc>
          <w:tcPr>
            <w:tcW w:w="697" w:type="dxa"/>
            <w:gridSpan w:val="2"/>
            <w:shd w:val="clear" w:color="auto" w:fill="auto"/>
          </w:tcPr>
          <w:p w14:paraId="3984EEE9" w14:textId="77777777" w:rsidR="00D17B90" w:rsidRPr="005F70FB" w:rsidRDefault="00D17B90" w:rsidP="00D17B90">
            <w:pPr>
              <w:pStyle w:val="GlossEng2ptafter"/>
            </w:pPr>
            <w:r w:rsidRPr="005F70FB">
              <w:t>oh.no!</w:t>
            </w:r>
          </w:p>
        </w:tc>
        <w:tc>
          <w:tcPr>
            <w:tcW w:w="697" w:type="dxa"/>
            <w:gridSpan w:val="2"/>
            <w:shd w:val="clear" w:color="auto" w:fill="auto"/>
          </w:tcPr>
          <w:p w14:paraId="3BCE2ED5" w14:textId="77777777" w:rsidR="00D17B90" w:rsidRPr="005F70FB" w:rsidRDefault="00D17B90" w:rsidP="00D17B90">
            <w:pPr>
              <w:pStyle w:val="GlossEng2ptafter"/>
            </w:pPr>
            <w:r w:rsidRPr="005F70FB">
              <w:rPr>
                <w:rStyle w:val="ChSmallCaps"/>
              </w:rPr>
              <w:t>d.prox</w:t>
            </w:r>
          </w:p>
        </w:tc>
        <w:tc>
          <w:tcPr>
            <w:tcW w:w="904" w:type="dxa"/>
            <w:gridSpan w:val="2"/>
            <w:shd w:val="clear" w:color="auto" w:fill="auto"/>
          </w:tcPr>
          <w:p w14:paraId="6FE77CCA" w14:textId="77777777" w:rsidR="00D17B90" w:rsidRPr="005F70FB" w:rsidRDefault="00D17B90" w:rsidP="00D17B90">
            <w:pPr>
              <w:pStyle w:val="GlossEng2ptafter"/>
            </w:pPr>
            <w:r w:rsidRPr="005F70FB">
              <w:rPr>
                <w:rStyle w:val="ChSmallCaps"/>
              </w:rPr>
              <w:t>rdp</w:t>
            </w:r>
            <w:r w:rsidRPr="005F70FB">
              <w:t>~child</w:t>
            </w:r>
          </w:p>
        </w:tc>
      </w:tr>
      <w:tr w:rsidR="00AC23C4" w:rsidRPr="005F70FB" w14:paraId="59EDE362" w14:textId="77777777" w:rsidTr="00AC23C4">
        <w:trPr>
          <w:gridAfter w:val="1"/>
          <w:wAfter w:w="460" w:type="dxa"/>
        </w:trPr>
        <w:tc>
          <w:tcPr>
            <w:tcW w:w="709" w:type="dxa"/>
            <w:shd w:val="clear" w:color="auto" w:fill="auto"/>
          </w:tcPr>
          <w:p w14:paraId="2B1B539F" w14:textId="77777777" w:rsidR="00D17B90" w:rsidRPr="005F70FB" w:rsidRDefault="00D17B90" w:rsidP="00D17B90">
            <w:pPr>
              <w:pStyle w:val="O0Nwnext"/>
            </w:pPr>
          </w:p>
        </w:tc>
        <w:tc>
          <w:tcPr>
            <w:tcW w:w="694" w:type="dxa"/>
            <w:gridSpan w:val="2"/>
            <w:shd w:val="clear" w:color="auto" w:fill="auto"/>
          </w:tcPr>
          <w:p w14:paraId="5263D7D2" w14:textId="77777777" w:rsidR="00D17B90" w:rsidRPr="005F70FB" w:rsidRDefault="00D17B90" w:rsidP="00D17B90">
            <w:pPr>
              <w:pStyle w:val="Text"/>
            </w:pPr>
            <w:r w:rsidRPr="005F70FB">
              <w:t>ini</w:t>
            </w:r>
          </w:p>
        </w:tc>
        <w:tc>
          <w:tcPr>
            <w:tcW w:w="660" w:type="dxa"/>
            <w:gridSpan w:val="3"/>
            <w:shd w:val="clear" w:color="auto" w:fill="auto"/>
          </w:tcPr>
          <w:p w14:paraId="5B5B840E" w14:textId="77777777" w:rsidR="00D17B90" w:rsidRPr="005F70FB" w:rsidRDefault="00D17B90" w:rsidP="00D17B90">
            <w:pPr>
              <w:pStyle w:val="Text"/>
            </w:pPr>
            <w:r w:rsidRPr="005F70FB">
              <w:t>dong</w:t>
            </w:r>
          </w:p>
        </w:tc>
        <w:tc>
          <w:tcPr>
            <w:tcW w:w="648" w:type="dxa"/>
            <w:gridSpan w:val="4"/>
            <w:shd w:val="clear" w:color="auto" w:fill="auto"/>
          </w:tcPr>
          <w:p w14:paraId="60E5F516" w14:textId="77777777" w:rsidR="00D17B90" w:rsidRPr="005F70FB" w:rsidRDefault="00D17B90" w:rsidP="00D17B90">
            <w:pPr>
              <w:pStyle w:val="Text"/>
            </w:pPr>
            <w:r w:rsidRPr="005F70FB">
              <w:t>tra</w:t>
            </w:r>
          </w:p>
        </w:tc>
        <w:tc>
          <w:tcPr>
            <w:tcW w:w="1179" w:type="dxa"/>
            <w:gridSpan w:val="4"/>
            <w:shd w:val="clear" w:color="auto" w:fill="auto"/>
          </w:tcPr>
          <w:p w14:paraId="70F82B53" w14:textId="77777777" w:rsidR="00D17B90" w:rsidRPr="005F70FB" w:rsidRDefault="00D17B90" w:rsidP="00D17B90">
            <w:pPr>
              <w:pStyle w:val="Text"/>
            </w:pPr>
            <w:r w:rsidRPr="005F70FB">
              <w:t>menyimpang,</w:t>
            </w:r>
          </w:p>
        </w:tc>
        <w:tc>
          <w:tcPr>
            <w:tcW w:w="694" w:type="dxa"/>
            <w:gridSpan w:val="2"/>
            <w:shd w:val="clear" w:color="auto" w:fill="auto"/>
          </w:tcPr>
          <w:p w14:paraId="7BA3034A" w14:textId="77777777" w:rsidR="00D17B90" w:rsidRPr="005F70FB" w:rsidRDefault="00D17B90" w:rsidP="00D17B90">
            <w:pPr>
              <w:pStyle w:val="Text"/>
            </w:pPr>
            <w:r w:rsidRPr="005F70FB">
              <w:t>ini</w:t>
            </w:r>
          </w:p>
        </w:tc>
        <w:tc>
          <w:tcPr>
            <w:tcW w:w="873" w:type="dxa"/>
            <w:gridSpan w:val="2"/>
            <w:shd w:val="clear" w:color="auto" w:fill="auto"/>
          </w:tcPr>
          <w:p w14:paraId="37C21CB4" w14:textId="77777777" w:rsidR="00D17B90" w:rsidRPr="005F70FB" w:rsidRDefault="00D17B90" w:rsidP="00D17B90">
            <w:pPr>
              <w:pStyle w:val="Text"/>
            </w:pPr>
            <w:r w:rsidRPr="005F70FB">
              <w:t>bapa-tua</w:t>
            </w:r>
          </w:p>
        </w:tc>
        <w:tc>
          <w:tcPr>
            <w:tcW w:w="879" w:type="dxa"/>
            <w:gridSpan w:val="2"/>
            <w:shd w:val="clear" w:color="auto" w:fill="auto"/>
          </w:tcPr>
          <w:p w14:paraId="2CD3F1BE" w14:textId="77777777" w:rsidR="00D17B90" w:rsidRPr="005F70FB" w:rsidRDefault="00D17B90" w:rsidP="00D17B90">
            <w:pPr>
              <w:pStyle w:val="Text"/>
            </w:pPr>
            <w:r w:rsidRPr="005F70FB">
              <w:t>kampung,</w:t>
            </w:r>
          </w:p>
        </w:tc>
      </w:tr>
      <w:tr w:rsidR="00AC23C4" w:rsidRPr="005F70FB" w14:paraId="22C965EF" w14:textId="77777777" w:rsidTr="00AC23C4">
        <w:trPr>
          <w:gridAfter w:val="1"/>
          <w:wAfter w:w="460" w:type="dxa"/>
        </w:trPr>
        <w:tc>
          <w:tcPr>
            <w:tcW w:w="709" w:type="dxa"/>
            <w:shd w:val="clear" w:color="auto" w:fill="auto"/>
          </w:tcPr>
          <w:p w14:paraId="16390CE2" w14:textId="77777777" w:rsidR="00D17B90" w:rsidRPr="005F70FB" w:rsidRDefault="00D17B90" w:rsidP="00D17B90">
            <w:pPr>
              <w:pStyle w:val="GlossEng2ptafter"/>
            </w:pPr>
          </w:p>
        </w:tc>
        <w:tc>
          <w:tcPr>
            <w:tcW w:w="694" w:type="dxa"/>
            <w:gridSpan w:val="2"/>
            <w:shd w:val="clear" w:color="auto" w:fill="auto"/>
          </w:tcPr>
          <w:p w14:paraId="25AFEB42" w14:textId="77777777" w:rsidR="00D17B90" w:rsidRPr="005F70FB" w:rsidRDefault="00D17B90" w:rsidP="00D17B90">
            <w:pPr>
              <w:pStyle w:val="GlossEng2ptafter"/>
            </w:pPr>
            <w:r w:rsidRPr="005F70FB">
              <w:rPr>
                <w:rStyle w:val="ChSmallCaps"/>
              </w:rPr>
              <w:t>d.prox</w:t>
            </w:r>
          </w:p>
        </w:tc>
        <w:tc>
          <w:tcPr>
            <w:tcW w:w="660" w:type="dxa"/>
            <w:gridSpan w:val="3"/>
            <w:shd w:val="clear" w:color="auto" w:fill="auto"/>
          </w:tcPr>
          <w:p w14:paraId="68E0FC72" w14:textId="77777777" w:rsidR="00D17B90" w:rsidRPr="005F70FB" w:rsidRDefault="00D17B90" w:rsidP="00D17B90">
            <w:pPr>
              <w:pStyle w:val="GlossEng2ptafter"/>
            </w:pPr>
            <w:r w:rsidRPr="005F70FB">
              <w:rPr>
                <w:rStyle w:val="ChSmallCaps"/>
              </w:rPr>
              <w:t>3pl</w:t>
            </w:r>
          </w:p>
        </w:tc>
        <w:tc>
          <w:tcPr>
            <w:tcW w:w="648" w:type="dxa"/>
            <w:gridSpan w:val="4"/>
            <w:shd w:val="clear" w:color="auto" w:fill="auto"/>
          </w:tcPr>
          <w:p w14:paraId="1A418778" w14:textId="77777777" w:rsidR="00D17B90" w:rsidRPr="005F70FB" w:rsidRDefault="00D17B90" w:rsidP="00D17B90">
            <w:pPr>
              <w:pStyle w:val="GlossEng2ptafter"/>
            </w:pPr>
            <w:r w:rsidRPr="005F70FB">
              <w:rPr>
                <w:rStyle w:val="ChSmallCaps"/>
              </w:rPr>
              <w:t>neg</w:t>
            </w:r>
          </w:p>
        </w:tc>
        <w:tc>
          <w:tcPr>
            <w:tcW w:w="1179" w:type="dxa"/>
            <w:gridSpan w:val="4"/>
            <w:shd w:val="clear" w:color="auto" w:fill="auto"/>
          </w:tcPr>
          <w:p w14:paraId="5EF6C934" w14:textId="77777777" w:rsidR="00D17B90" w:rsidRPr="005F70FB" w:rsidRDefault="00D17B90" w:rsidP="00D17B90">
            <w:pPr>
              <w:pStyle w:val="GlossEng2ptafter"/>
            </w:pPr>
            <w:r w:rsidRPr="005F70FB">
              <w:t>store/prepare</w:t>
            </w:r>
          </w:p>
        </w:tc>
        <w:tc>
          <w:tcPr>
            <w:tcW w:w="694" w:type="dxa"/>
            <w:gridSpan w:val="2"/>
            <w:shd w:val="clear" w:color="auto" w:fill="auto"/>
          </w:tcPr>
          <w:p w14:paraId="3C91BC16" w14:textId="77777777" w:rsidR="00D17B90" w:rsidRPr="005F70FB" w:rsidRDefault="00D17B90" w:rsidP="00D17B90">
            <w:pPr>
              <w:pStyle w:val="GlossEng2ptafter"/>
            </w:pPr>
            <w:r w:rsidRPr="005F70FB">
              <w:rPr>
                <w:rStyle w:val="ChSmallCaps"/>
              </w:rPr>
              <w:t>d.prox</w:t>
            </w:r>
          </w:p>
        </w:tc>
        <w:tc>
          <w:tcPr>
            <w:tcW w:w="873" w:type="dxa"/>
            <w:gridSpan w:val="2"/>
            <w:shd w:val="clear" w:color="auto" w:fill="auto"/>
          </w:tcPr>
          <w:p w14:paraId="3DE97CEC" w14:textId="77777777" w:rsidR="00D17B90" w:rsidRPr="005F70FB" w:rsidRDefault="00D17B90" w:rsidP="00D17B90">
            <w:pPr>
              <w:pStyle w:val="GlossEng2ptafter"/>
            </w:pPr>
            <w:r w:rsidRPr="005F70FB">
              <w:t>uncle</w:t>
            </w:r>
          </w:p>
        </w:tc>
        <w:tc>
          <w:tcPr>
            <w:tcW w:w="879" w:type="dxa"/>
            <w:gridSpan w:val="2"/>
            <w:shd w:val="clear" w:color="auto" w:fill="auto"/>
          </w:tcPr>
          <w:p w14:paraId="416A36E9" w14:textId="77777777" w:rsidR="00D17B90" w:rsidRPr="005F70FB" w:rsidRDefault="00D17B90" w:rsidP="00D17B90">
            <w:pPr>
              <w:pStyle w:val="GlossEng2ptafter"/>
            </w:pPr>
            <w:r w:rsidRPr="005F70FB">
              <w:t>village</w:t>
            </w:r>
          </w:p>
        </w:tc>
      </w:tr>
      <w:tr w:rsidR="00AC23C4" w:rsidRPr="005F70FB" w14:paraId="49ABCD68" w14:textId="77777777" w:rsidTr="00AC23C4">
        <w:trPr>
          <w:gridAfter w:val="10"/>
          <w:wAfter w:w="3544" w:type="dxa"/>
        </w:trPr>
        <w:tc>
          <w:tcPr>
            <w:tcW w:w="709" w:type="dxa"/>
            <w:shd w:val="clear" w:color="auto" w:fill="auto"/>
          </w:tcPr>
          <w:p w14:paraId="23583AC6" w14:textId="77777777" w:rsidR="00D17B90" w:rsidRPr="005F70FB" w:rsidRDefault="00D17B90" w:rsidP="00D17B90">
            <w:pPr>
              <w:pStyle w:val="O0Nwnext"/>
            </w:pPr>
          </w:p>
        </w:tc>
        <w:tc>
          <w:tcPr>
            <w:tcW w:w="384" w:type="dxa"/>
            <w:shd w:val="clear" w:color="auto" w:fill="auto"/>
          </w:tcPr>
          <w:p w14:paraId="0AD37335" w14:textId="77777777" w:rsidR="00D17B90" w:rsidRPr="005F70FB" w:rsidRDefault="00D17B90" w:rsidP="00D17B90">
            <w:pPr>
              <w:pStyle w:val="Text"/>
            </w:pPr>
            <w:r w:rsidRPr="005F70FB">
              <w:t>u,</w:t>
            </w:r>
          </w:p>
        </w:tc>
        <w:tc>
          <w:tcPr>
            <w:tcW w:w="768" w:type="dxa"/>
            <w:gridSpan w:val="3"/>
            <w:shd w:val="clear" w:color="auto" w:fill="auto"/>
          </w:tcPr>
          <w:p w14:paraId="6CF77159" w14:textId="77777777" w:rsidR="00D17B90" w:rsidRPr="005F70FB" w:rsidRDefault="00D17B90" w:rsidP="00D17B90">
            <w:pPr>
              <w:pStyle w:val="Text"/>
            </w:pPr>
            <w:r w:rsidRPr="005F70FB">
              <w:t>Arbais,</w:t>
            </w:r>
          </w:p>
        </w:tc>
        <w:tc>
          <w:tcPr>
            <w:tcW w:w="718" w:type="dxa"/>
            <w:gridSpan w:val="3"/>
            <w:shd w:val="clear" w:color="auto" w:fill="auto"/>
          </w:tcPr>
          <w:p w14:paraId="6BC44CE7" w14:textId="77777777" w:rsidR="00D17B90" w:rsidRPr="005F70FB" w:rsidRDefault="00D17B90" w:rsidP="00D17B90">
            <w:pPr>
              <w:pStyle w:val="Text"/>
            </w:pPr>
            <w:r w:rsidRPr="005F70FB">
              <w:t>Arbais</w:t>
            </w:r>
          </w:p>
        </w:tc>
        <w:tc>
          <w:tcPr>
            <w:tcW w:w="673" w:type="dxa"/>
            <w:gridSpan w:val="3"/>
            <w:shd w:val="clear" w:color="auto" w:fill="auto"/>
          </w:tcPr>
          <w:p w14:paraId="64C73792" w14:textId="77777777" w:rsidR="00D17B90" w:rsidRPr="005F70FB" w:rsidRDefault="00D17B90" w:rsidP="00D17B90">
            <w:pPr>
              <w:pStyle w:val="Text"/>
            </w:pPr>
            <w:r w:rsidRPr="005F70FB">
              <w:t>punya</w:t>
            </w:r>
          </w:p>
        </w:tc>
      </w:tr>
      <w:tr w:rsidR="00AC23C4" w:rsidRPr="005F70FB" w14:paraId="22BA2B97" w14:textId="77777777" w:rsidTr="00AC23C4">
        <w:trPr>
          <w:gridAfter w:val="10"/>
          <w:wAfter w:w="3544" w:type="dxa"/>
        </w:trPr>
        <w:tc>
          <w:tcPr>
            <w:tcW w:w="709" w:type="dxa"/>
            <w:shd w:val="clear" w:color="auto" w:fill="auto"/>
          </w:tcPr>
          <w:p w14:paraId="5EF3E1CD" w14:textId="77777777" w:rsidR="00D17B90" w:rsidRPr="005F70FB" w:rsidRDefault="00D17B90" w:rsidP="00D17B90">
            <w:pPr>
              <w:pStyle w:val="GlossEng"/>
            </w:pPr>
          </w:p>
        </w:tc>
        <w:tc>
          <w:tcPr>
            <w:tcW w:w="384" w:type="dxa"/>
            <w:shd w:val="clear" w:color="auto" w:fill="auto"/>
          </w:tcPr>
          <w:p w14:paraId="4D2A5934" w14:textId="77777777" w:rsidR="00D17B90" w:rsidRPr="005F70FB" w:rsidRDefault="00D17B90" w:rsidP="00D17B90">
            <w:pPr>
              <w:pStyle w:val="GlossEng"/>
            </w:pPr>
            <w:r w:rsidRPr="005F70FB">
              <w:t>uh</w:t>
            </w:r>
          </w:p>
        </w:tc>
        <w:tc>
          <w:tcPr>
            <w:tcW w:w="768" w:type="dxa"/>
            <w:gridSpan w:val="3"/>
            <w:shd w:val="clear" w:color="auto" w:fill="auto"/>
          </w:tcPr>
          <w:p w14:paraId="6CACF0A9" w14:textId="77777777" w:rsidR="00D17B90" w:rsidRPr="005F70FB" w:rsidRDefault="00D17B90" w:rsidP="00D17B90">
            <w:pPr>
              <w:pStyle w:val="GlossEng"/>
            </w:pPr>
            <w:r w:rsidRPr="005F70FB">
              <w:t>Arbais</w:t>
            </w:r>
          </w:p>
        </w:tc>
        <w:tc>
          <w:tcPr>
            <w:tcW w:w="718" w:type="dxa"/>
            <w:gridSpan w:val="3"/>
            <w:shd w:val="clear" w:color="auto" w:fill="auto"/>
          </w:tcPr>
          <w:p w14:paraId="41997C41" w14:textId="77777777" w:rsidR="00D17B90" w:rsidRPr="005F70FB" w:rsidRDefault="00D17B90" w:rsidP="00D17B90">
            <w:pPr>
              <w:pStyle w:val="GlossEng"/>
            </w:pPr>
            <w:r w:rsidRPr="005F70FB">
              <w:t>Arbais</w:t>
            </w:r>
          </w:p>
        </w:tc>
        <w:tc>
          <w:tcPr>
            <w:tcW w:w="673" w:type="dxa"/>
            <w:gridSpan w:val="3"/>
            <w:shd w:val="clear" w:color="auto" w:fill="auto"/>
          </w:tcPr>
          <w:p w14:paraId="3840A301" w14:textId="77777777" w:rsidR="00D17B90" w:rsidRPr="005F70FB" w:rsidRDefault="00D17B90" w:rsidP="00D17B90">
            <w:pPr>
              <w:pStyle w:val="GlossEng"/>
            </w:pPr>
            <w:r w:rsidRPr="005F70FB">
              <w:rPr>
                <w:rStyle w:val="ChSmallCaps"/>
              </w:rPr>
              <w:t>poss</w:t>
            </w:r>
          </w:p>
        </w:tc>
      </w:tr>
    </w:tbl>
    <w:p w14:paraId="5B270B9B" w14:textId="7356C042" w:rsidR="00D17B90" w:rsidRPr="005F70FB" w:rsidRDefault="00D17B90" w:rsidP="00D17B90">
      <w:pPr>
        <w:pStyle w:val="FreeTranslEng"/>
      </w:pPr>
      <w:r w:rsidRPr="005F70FB">
        <w:t>Natalia: that one, that one there, oh no, what</w:t>
      </w:r>
      <w:r w:rsidR="00B7093A" w:rsidRPr="005F70FB">
        <w:t>’</w:t>
      </w:r>
      <w:r w:rsidRPr="005F70FB">
        <w:t>s-its-name, these children they didn</w:t>
      </w:r>
      <w:r w:rsidR="00B7093A" w:rsidRPr="005F70FB">
        <w:t>’</w:t>
      </w:r>
      <w:r w:rsidRPr="005F70FB">
        <w:t>t store (the jerry cans well), this one is (the jerry can) of uncle Mayor, umh (from) Arbais, Arbais</w:t>
      </w:r>
    </w:p>
    <w:tbl>
      <w:tblPr>
        <w:tblW w:w="0" w:type="auto"/>
        <w:tblCellMar>
          <w:left w:w="42" w:type="dxa"/>
          <w:right w:w="42" w:type="dxa"/>
        </w:tblCellMar>
        <w:tblLook w:val="01E0" w:firstRow="1" w:lastRow="1" w:firstColumn="1" w:lastColumn="1" w:noHBand="0" w:noVBand="0"/>
      </w:tblPr>
      <w:tblGrid>
        <w:gridCol w:w="709"/>
        <w:gridCol w:w="451"/>
        <w:gridCol w:w="451"/>
        <w:gridCol w:w="489"/>
        <w:gridCol w:w="513"/>
        <w:gridCol w:w="762"/>
        <w:gridCol w:w="573"/>
        <w:gridCol w:w="679"/>
        <w:gridCol w:w="573"/>
        <w:gridCol w:w="857"/>
      </w:tblGrid>
      <w:tr w:rsidR="00AC23C4" w:rsidRPr="005F70FB" w14:paraId="3F1CBFCD" w14:textId="77777777" w:rsidTr="00AC23C4">
        <w:tc>
          <w:tcPr>
            <w:tcW w:w="709" w:type="dxa"/>
            <w:shd w:val="clear" w:color="auto" w:fill="auto"/>
          </w:tcPr>
          <w:p w14:paraId="03F52BA7" w14:textId="77777777" w:rsidR="00D17B90" w:rsidRPr="005F70FB" w:rsidRDefault="00D17B90" w:rsidP="00D17B90">
            <w:pPr>
              <w:pStyle w:val="O0Nwnext"/>
            </w:pPr>
            <w:r w:rsidRPr="005F70FB">
              <w:t>0088</w:t>
            </w:r>
          </w:p>
        </w:tc>
        <w:tc>
          <w:tcPr>
            <w:tcW w:w="451" w:type="dxa"/>
            <w:shd w:val="clear" w:color="auto" w:fill="auto"/>
          </w:tcPr>
          <w:p w14:paraId="6F98602F" w14:textId="77777777" w:rsidR="00D17B90" w:rsidRPr="005F70FB" w:rsidRDefault="00D17B90" w:rsidP="00D17B90">
            <w:pPr>
              <w:pStyle w:val="Text"/>
            </w:pPr>
            <w:r w:rsidRPr="005F70FB">
              <w:t>Ida:</w:t>
            </w:r>
          </w:p>
        </w:tc>
        <w:tc>
          <w:tcPr>
            <w:tcW w:w="451" w:type="dxa"/>
            <w:shd w:val="clear" w:color="auto" w:fill="auto"/>
          </w:tcPr>
          <w:p w14:paraId="43AEE5F5" w14:textId="77777777" w:rsidR="00D17B90" w:rsidRPr="005F70FB" w:rsidRDefault="00D17B90" w:rsidP="00D17B90">
            <w:pPr>
              <w:pStyle w:val="Text"/>
            </w:pPr>
            <w:r w:rsidRPr="005F70FB">
              <w:t>yo,</w:t>
            </w:r>
          </w:p>
        </w:tc>
        <w:tc>
          <w:tcPr>
            <w:tcW w:w="489" w:type="dxa"/>
            <w:shd w:val="clear" w:color="auto" w:fill="auto"/>
          </w:tcPr>
          <w:p w14:paraId="27B8BDA6" w14:textId="77777777" w:rsidR="00D17B90" w:rsidRPr="005F70FB" w:rsidRDefault="00D17B90" w:rsidP="00D17B90">
            <w:pPr>
              <w:pStyle w:val="Text"/>
            </w:pPr>
            <w:r w:rsidRPr="005F70FB">
              <w:t>sa</w:t>
            </w:r>
          </w:p>
        </w:tc>
        <w:tc>
          <w:tcPr>
            <w:tcW w:w="513" w:type="dxa"/>
            <w:shd w:val="clear" w:color="auto" w:fill="auto"/>
          </w:tcPr>
          <w:p w14:paraId="75505461" w14:textId="77777777" w:rsidR="00D17B90" w:rsidRPr="005F70FB" w:rsidRDefault="00D17B90" w:rsidP="00D17B90">
            <w:pPr>
              <w:pStyle w:val="Text"/>
            </w:pPr>
            <w:r w:rsidRPr="005F70FB">
              <w:t>tra</w:t>
            </w:r>
          </w:p>
        </w:tc>
        <w:tc>
          <w:tcPr>
            <w:tcW w:w="762" w:type="dxa"/>
            <w:shd w:val="clear" w:color="auto" w:fill="auto"/>
          </w:tcPr>
          <w:p w14:paraId="25C20D98" w14:textId="77777777" w:rsidR="00D17B90" w:rsidRPr="005F70FB" w:rsidRDefault="00D17B90" w:rsidP="00D17B90">
            <w:pPr>
              <w:pStyle w:val="Text"/>
            </w:pPr>
            <w:r w:rsidRPr="005F70FB">
              <w:t>minta</w:t>
            </w:r>
          </w:p>
        </w:tc>
        <w:tc>
          <w:tcPr>
            <w:tcW w:w="573" w:type="dxa"/>
            <w:shd w:val="clear" w:color="auto" w:fill="auto"/>
          </w:tcPr>
          <w:p w14:paraId="2090398B" w14:textId="77777777" w:rsidR="00D17B90" w:rsidRPr="005F70FB" w:rsidRDefault="00D17B90" w:rsidP="00D17B90">
            <w:pPr>
              <w:pStyle w:val="Text"/>
            </w:pPr>
            <w:r w:rsidRPr="005F70FB">
              <w:t>yang</w:t>
            </w:r>
          </w:p>
        </w:tc>
        <w:tc>
          <w:tcPr>
            <w:tcW w:w="679" w:type="dxa"/>
            <w:shd w:val="clear" w:color="auto" w:fill="auto"/>
          </w:tcPr>
          <w:p w14:paraId="57FC3B3F" w14:textId="77777777" w:rsidR="00D17B90" w:rsidRPr="005F70FB" w:rsidRDefault="00D17B90" w:rsidP="00D17B90">
            <w:pPr>
              <w:pStyle w:val="Text"/>
            </w:pPr>
            <w:r w:rsidRPr="005F70FB">
              <w:t>besar,</w:t>
            </w:r>
          </w:p>
        </w:tc>
        <w:tc>
          <w:tcPr>
            <w:tcW w:w="573" w:type="dxa"/>
            <w:shd w:val="clear" w:color="auto" w:fill="auto"/>
          </w:tcPr>
          <w:p w14:paraId="0279D11C" w14:textId="77777777" w:rsidR="00D17B90" w:rsidRPr="005F70FB" w:rsidRDefault="00D17B90" w:rsidP="00D17B90">
            <w:pPr>
              <w:pStyle w:val="Text"/>
            </w:pPr>
            <w:r w:rsidRPr="005F70FB">
              <w:t>yang</w:t>
            </w:r>
          </w:p>
        </w:tc>
        <w:tc>
          <w:tcPr>
            <w:tcW w:w="857" w:type="dxa"/>
            <w:shd w:val="clear" w:color="auto" w:fill="auto"/>
          </w:tcPr>
          <w:p w14:paraId="1657BDE5" w14:textId="77777777" w:rsidR="00D17B90" w:rsidRPr="005F70FB" w:rsidRDefault="00D17B90" w:rsidP="00D17B90">
            <w:pPr>
              <w:pStyle w:val="Text"/>
            </w:pPr>
            <w:r w:rsidRPr="005F70FB">
              <w:t>kecil</w:t>
            </w:r>
          </w:p>
        </w:tc>
      </w:tr>
      <w:tr w:rsidR="00AC23C4" w:rsidRPr="005F70FB" w14:paraId="6BFC4CB5" w14:textId="77777777" w:rsidTr="00AC23C4">
        <w:tc>
          <w:tcPr>
            <w:tcW w:w="709" w:type="dxa"/>
            <w:shd w:val="clear" w:color="auto" w:fill="auto"/>
          </w:tcPr>
          <w:p w14:paraId="4CF70280" w14:textId="77777777" w:rsidR="00D17B90" w:rsidRPr="005F70FB" w:rsidRDefault="00D17B90" w:rsidP="00D17B90">
            <w:pPr>
              <w:pStyle w:val="GlossEng"/>
            </w:pPr>
          </w:p>
        </w:tc>
        <w:tc>
          <w:tcPr>
            <w:tcW w:w="451" w:type="dxa"/>
            <w:shd w:val="clear" w:color="auto" w:fill="auto"/>
          </w:tcPr>
          <w:p w14:paraId="3B27B8F9" w14:textId="77777777" w:rsidR="00D17B90" w:rsidRPr="005F70FB" w:rsidRDefault="00D17B90" w:rsidP="00D17B90">
            <w:pPr>
              <w:pStyle w:val="GlossEng"/>
            </w:pPr>
          </w:p>
        </w:tc>
        <w:tc>
          <w:tcPr>
            <w:tcW w:w="451" w:type="dxa"/>
            <w:shd w:val="clear" w:color="auto" w:fill="auto"/>
          </w:tcPr>
          <w:p w14:paraId="7DF00571" w14:textId="77777777" w:rsidR="00D17B90" w:rsidRPr="005F70FB" w:rsidRDefault="00D17B90" w:rsidP="00D17B90">
            <w:pPr>
              <w:pStyle w:val="GlossEng"/>
            </w:pPr>
            <w:r w:rsidRPr="005F70FB">
              <w:t>yes</w:t>
            </w:r>
          </w:p>
        </w:tc>
        <w:tc>
          <w:tcPr>
            <w:tcW w:w="489" w:type="dxa"/>
            <w:shd w:val="clear" w:color="auto" w:fill="auto"/>
          </w:tcPr>
          <w:p w14:paraId="7C0DA9D9" w14:textId="77777777" w:rsidR="00D17B90" w:rsidRPr="005F70FB" w:rsidRDefault="00D17B90" w:rsidP="00D17B90">
            <w:pPr>
              <w:pStyle w:val="GlossEng"/>
            </w:pPr>
            <w:r w:rsidRPr="005F70FB">
              <w:rPr>
                <w:rStyle w:val="ChSmallCaps"/>
              </w:rPr>
              <w:t>1sg</w:t>
            </w:r>
          </w:p>
        </w:tc>
        <w:tc>
          <w:tcPr>
            <w:tcW w:w="513" w:type="dxa"/>
            <w:shd w:val="clear" w:color="auto" w:fill="auto"/>
          </w:tcPr>
          <w:p w14:paraId="3339D5F4" w14:textId="77777777" w:rsidR="00D17B90" w:rsidRPr="005F70FB" w:rsidRDefault="00D17B90" w:rsidP="00D17B90">
            <w:pPr>
              <w:pStyle w:val="GlossEng"/>
            </w:pPr>
            <w:r w:rsidRPr="005F70FB">
              <w:rPr>
                <w:rStyle w:val="ChSmallCaps"/>
              </w:rPr>
              <w:t>neg</w:t>
            </w:r>
          </w:p>
        </w:tc>
        <w:tc>
          <w:tcPr>
            <w:tcW w:w="762" w:type="dxa"/>
            <w:shd w:val="clear" w:color="auto" w:fill="auto"/>
          </w:tcPr>
          <w:p w14:paraId="4CD1CFAD" w14:textId="77777777" w:rsidR="00D17B90" w:rsidRPr="005F70FB" w:rsidRDefault="00D17B90" w:rsidP="00D17B90">
            <w:pPr>
              <w:pStyle w:val="GlossEng"/>
            </w:pPr>
            <w:r w:rsidRPr="005F70FB">
              <w:t>request</w:t>
            </w:r>
          </w:p>
        </w:tc>
        <w:tc>
          <w:tcPr>
            <w:tcW w:w="573" w:type="dxa"/>
            <w:shd w:val="clear" w:color="auto" w:fill="auto"/>
          </w:tcPr>
          <w:p w14:paraId="2818F81D" w14:textId="77777777" w:rsidR="00D17B90" w:rsidRPr="005F70FB" w:rsidRDefault="00D17B90" w:rsidP="00D17B90">
            <w:pPr>
              <w:pStyle w:val="GlossEng"/>
            </w:pPr>
            <w:r w:rsidRPr="005F70FB">
              <w:rPr>
                <w:rStyle w:val="ChSmallCaps"/>
              </w:rPr>
              <w:t>rel</w:t>
            </w:r>
          </w:p>
        </w:tc>
        <w:tc>
          <w:tcPr>
            <w:tcW w:w="679" w:type="dxa"/>
            <w:shd w:val="clear" w:color="auto" w:fill="auto"/>
          </w:tcPr>
          <w:p w14:paraId="60F34953" w14:textId="77777777" w:rsidR="00D17B90" w:rsidRPr="005F70FB" w:rsidRDefault="00D17B90" w:rsidP="00D17B90">
            <w:pPr>
              <w:pStyle w:val="GlossEng"/>
            </w:pPr>
            <w:r w:rsidRPr="005F70FB">
              <w:t>be.big</w:t>
            </w:r>
          </w:p>
        </w:tc>
        <w:tc>
          <w:tcPr>
            <w:tcW w:w="573" w:type="dxa"/>
            <w:shd w:val="clear" w:color="auto" w:fill="auto"/>
          </w:tcPr>
          <w:p w14:paraId="7050D85B" w14:textId="77777777" w:rsidR="00D17B90" w:rsidRPr="005F70FB" w:rsidRDefault="00D17B90" w:rsidP="00D17B90">
            <w:pPr>
              <w:pStyle w:val="GlossEng"/>
            </w:pPr>
            <w:r w:rsidRPr="005F70FB">
              <w:rPr>
                <w:rStyle w:val="ChSmallCaps"/>
              </w:rPr>
              <w:t>rel</w:t>
            </w:r>
          </w:p>
        </w:tc>
        <w:tc>
          <w:tcPr>
            <w:tcW w:w="857" w:type="dxa"/>
            <w:shd w:val="clear" w:color="auto" w:fill="auto"/>
          </w:tcPr>
          <w:p w14:paraId="688907C7" w14:textId="77777777" w:rsidR="00D17B90" w:rsidRPr="005F70FB" w:rsidRDefault="00D17B90" w:rsidP="00D17B90">
            <w:pPr>
              <w:pStyle w:val="GlossEng"/>
            </w:pPr>
            <w:r w:rsidRPr="005F70FB">
              <w:t>be.small</w:t>
            </w:r>
          </w:p>
        </w:tc>
      </w:tr>
    </w:tbl>
    <w:p w14:paraId="4917BFC7" w14:textId="1B6E3D98" w:rsidR="00D17B90" w:rsidRPr="005F70FB" w:rsidRDefault="00D17B90" w:rsidP="00C82099">
      <w:pPr>
        <w:pStyle w:val="FreeTranslEng15pt"/>
      </w:pPr>
      <w:r w:rsidRPr="005F70FB">
        <w:t>Ida: yes, I don</w:t>
      </w:r>
      <w:r w:rsidR="00B7093A" w:rsidRPr="005F70FB">
        <w:t>’</w:t>
      </w:r>
      <w:r w:rsidRPr="005F70FB">
        <w:t xml:space="preserve">t ask for </w:t>
      </w:r>
      <w:r w:rsidR="00C82099">
        <w:t xml:space="preserve">(the one) that is </w:t>
      </w:r>
      <w:r w:rsidRPr="005F70FB">
        <w:t>one, (I ask for</w:t>
      </w:r>
      <w:r w:rsidR="00C82099">
        <w:t xml:space="preserve"> the one</w:t>
      </w:r>
      <w:r w:rsidRPr="005F70FB">
        <w:t xml:space="preserve">) </w:t>
      </w:r>
      <w:r w:rsidR="00C82099">
        <w:t>that is small</w:t>
      </w:r>
    </w:p>
    <w:p w14:paraId="2F25113B" w14:textId="77777777" w:rsidR="00714650" w:rsidRPr="005F70FB" w:rsidRDefault="00DA4A03" w:rsidP="002A1DBD">
      <w:pPr>
        <w:pStyle w:val="Heading3"/>
        <w:numPr>
          <w:ilvl w:val="2"/>
          <w:numId w:val="19"/>
        </w:numPr>
      </w:pPr>
      <w:bookmarkStart w:id="5332" w:name="_Toc440455768"/>
      <w:r w:rsidRPr="005F70FB">
        <w:t>Conversation: Wanting bananas</w:t>
      </w:r>
      <w:bookmarkEnd w:id="5332"/>
    </w:p>
    <w:tbl>
      <w:tblPr>
        <w:tblW w:w="0" w:type="auto"/>
        <w:tblCellMar>
          <w:left w:w="42" w:type="dxa"/>
          <w:right w:w="42" w:type="dxa"/>
        </w:tblCellMar>
        <w:tblLook w:val="01E0" w:firstRow="1" w:lastRow="1" w:firstColumn="1" w:lastColumn="1" w:noHBand="0" w:noVBand="0"/>
      </w:tblPr>
      <w:tblGrid>
        <w:gridCol w:w="1304"/>
        <w:gridCol w:w="4080"/>
      </w:tblGrid>
      <w:tr w:rsidR="00D17B90" w:rsidRPr="005F70FB" w14:paraId="2317DCF2" w14:textId="77777777" w:rsidTr="00AC23C4">
        <w:tc>
          <w:tcPr>
            <w:tcW w:w="1304" w:type="dxa"/>
            <w:shd w:val="clear" w:color="auto" w:fill="auto"/>
          </w:tcPr>
          <w:p w14:paraId="3C12D967" w14:textId="77777777" w:rsidR="00D17B90" w:rsidRPr="005F70FB" w:rsidRDefault="00D17B90" w:rsidP="00D17B90">
            <w:r w:rsidRPr="005F70FB">
              <w:t>File name:</w:t>
            </w:r>
          </w:p>
        </w:tc>
        <w:tc>
          <w:tcPr>
            <w:tcW w:w="4080" w:type="dxa"/>
            <w:shd w:val="clear" w:color="auto" w:fill="auto"/>
          </w:tcPr>
          <w:p w14:paraId="3A2B1D82" w14:textId="77777777" w:rsidR="00D17B90" w:rsidRPr="005F70FB" w:rsidRDefault="00D17B90" w:rsidP="00D17B90">
            <w:r w:rsidRPr="005F70FB">
              <w:t>081011-003-Cv</w:t>
            </w:r>
          </w:p>
        </w:tc>
      </w:tr>
      <w:tr w:rsidR="00D17B90" w:rsidRPr="005F70FB" w14:paraId="4DAC26E4" w14:textId="77777777" w:rsidTr="00AC23C4">
        <w:tc>
          <w:tcPr>
            <w:tcW w:w="1304" w:type="dxa"/>
            <w:shd w:val="clear" w:color="auto" w:fill="auto"/>
          </w:tcPr>
          <w:p w14:paraId="6583E5C9" w14:textId="77777777" w:rsidR="00D17B90" w:rsidRPr="005F70FB" w:rsidRDefault="00D17B90" w:rsidP="00D17B90">
            <w:r w:rsidRPr="005F70FB">
              <w:t>Text type:</w:t>
            </w:r>
          </w:p>
        </w:tc>
        <w:tc>
          <w:tcPr>
            <w:tcW w:w="4080" w:type="dxa"/>
            <w:shd w:val="clear" w:color="auto" w:fill="auto"/>
          </w:tcPr>
          <w:p w14:paraId="101340DD" w14:textId="77777777" w:rsidR="00D17B90" w:rsidRPr="005F70FB" w:rsidRDefault="00D17B90" w:rsidP="00D17B90">
            <w:r w:rsidRPr="005F70FB">
              <w:t>Conversation, spontaneous</w:t>
            </w:r>
          </w:p>
        </w:tc>
      </w:tr>
      <w:tr w:rsidR="00D17B90" w:rsidRPr="005F70FB" w14:paraId="32334597" w14:textId="77777777" w:rsidTr="00AC23C4">
        <w:tc>
          <w:tcPr>
            <w:tcW w:w="1304" w:type="dxa"/>
            <w:shd w:val="clear" w:color="auto" w:fill="auto"/>
          </w:tcPr>
          <w:p w14:paraId="605CD30A" w14:textId="77777777" w:rsidR="00D17B90" w:rsidRPr="005F70FB" w:rsidRDefault="00D17B90" w:rsidP="00D17B90">
            <w:r w:rsidRPr="005F70FB">
              <w:t>Interlocutors:</w:t>
            </w:r>
          </w:p>
        </w:tc>
        <w:tc>
          <w:tcPr>
            <w:tcW w:w="4080" w:type="dxa"/>
            <w:shd w:val="clear" w:color="auto" w:fill="auto"/>
          </w:tcPr>
          <w:p w14:paraId="64191B25" w14:textId="77777777" w:rsidR="00D17B90" w:rsidRPr="005F70FB" w:rsidRDefault="00D17B90" w:rsidP="00D17B90">
            <w:r w:rsidRPr="005F70FB">
              <w:t>1 male child, 2 younger females, 2 older females</w:t>
            </w:r>
          </w:p>
        </w:tc>
      </w:tr>
      <w:tr w:rsidR="00D17B90" w:rsidRPr="005F70FB" w14:paraId="4339DFD8" w14:textId="77777777" w:rsidTr="00AC23C4">
        <w:tc>
          <w:tcPr>
            <w:tcW w:w="1304" w:type="dxa"/>
            <w:shd w:val="clear" w:color="auto" w:fill="auto"/>
          </w:tcPr>
          <w:p w14:paraId="740181F3" w14:textId="77777777" w:rsidR="00D17B90" w:rsidRPr="005F70FB" w:rsidRDefault="00D17B90" w:rsidP="00D17B90">
            <w:r w:rsidRPr="005F70FB">
              <w:t>Length (min.):</w:t>
            </w:r>
          </w:p>
        </w:tc>
        <w:tc>
          <w:tcPr>
            <w:tcW w:w="4080" w:type="dxa"/>
            <w:shd w:val="clear" w:color="auto" w:fill="auto"/>
          </w:tcPr>
          <w:p w14:paraId="78E34E25" w14:textId="77777777" w:rsidR="00D17B90" w:rsidRPr="005F70FB" w:rsidRDefault="00D17B90" w:rsidP="00D17B90">
            <w:r w:rsidRPr="005F70FB">
              <w:t>0:35</w:t>
            </w:r>
          </w:p>
        </w:tc>
      </w:tr>
    </w:tbl>
    <w:p w14:paraId="1E4D4BCB" w14:textId="77777777" w:rsidR="00D17B90" w:rsidRPr="005F70FB" w:rsidRDefault="00D17B90" w:rsidP="00D17B90">
      <w:pPr>
        <w:pStyle w:val="Body0500after"/>
      </w:pPr>
    </w:p>
    <w:tbl>
      <w:tblPr>
        <w:tblW w:w="0" w:type="auto"/>
        <w:tblCellMar>
          <w:left w:w="42" w:type="dxa"/>
          <w:right w:w="42" w:type="dxa"/>
        </w:tblCellMar>
        <w:tblLook w:val="01E0" w:firstRow="1" w:lastRow="1" w:firstColumn="1" w:lastColumn="1" w:noHBand="0" w:noVBand="0"/>
      </w:tblPr>
      <w:tblGrid>
        <w:gridCol w:w="709"/>
        <w:gridCol w:w="929"/>
        <w:gridCol w:w="857"/>
        <w:gridCol w:w="729"/>
        <w:gridCol w:w="489"/>
        <w:gridCol w:w="951"/>
        <w:gridCol w:w="751"/>
        <w:gridCol w:w="740"/>
      </w:tblGrid>
      <w:tr w:rsidR="00AC23C4" w:rsidRPr="005F70FB" w14:paraId="4493EAEA" w14:textId="77777777" w:rsidTr="00AC23C4">
        <w:tc>
          <w:tcPr>
            <w:tcW w:w="709" w:type="dxa"/>
            <w:shd w:val="clear" w:color="auto" w:fill="auto"/>
          </w:tcPr>
          <w:p w14:paraId="16617AEC" w14:textId="77777777" w:rsidR="00D17B90" w:rsidRPr="005F70FB" w:rsidRDefault="00D17B90" w:rsidP="00D17B90">
            <w:pPr>
              <w:pStyle w:val="O0Nwnext"/>
            </w:pPr>
            <w:r w:rsidRPr="005F70FB">
              <w:t>0001</w:t>
            </w:r>
          </w:p>
        </w:tc>
        <w:tc>
          <w:tcPr>
            <w:tcW w:w="929" w:type="dxa"/>
            <w:shd w:val="clear" w:color="auto" w:fill="auto"/>
          </w:tcPr>
          <w:p w14:paraId="34B570D9" w14:textId="77777777" w:rsidR="00D17B90" w:rsidRPr="005F70FB" w:rsidRDefault="00D17B90" w:rsidP="00D17B90">
            <w:pPr>
              <w:pStyle w:val="Text"/>
            </w:pPr>
            <w:r w:rsidRPr="005F70FB">
              <w:t>Fanceria:</w:t>
            </w:r>
          </w:p>
        </w:tc>
        <w:tc>
          <w:tcPr>
            <w:tcW w:w="857" w:type="dxa"/>
            <w:shd w:val="clear" w:color="auto" w:fill="auto"/>
          </w:tcPr>
          <w:p w14:paraId="2FB708C1" w14:textId="77777777" w:rsidR="00D17B90" w:rsidRPr="005F70FB" w:rsidRDefault="00D17B90" w:rsidP="00D17B90">
            <w:pPr>
              <w:pStyle w:val="Text"/>
            </w:pPr>
            <w:r w:rsidRPr="005F70FB">
              <w:t>kecil</w:t>
            </w:r>
          </w:p>
        </w:tc>
        <w:tc>
          <w:tcPr>
            <w:tcW w:w="729" w:type="dxa"/>
            <w:shd w:val="clear" w:color="auto" w:fill="auto"/>
          </w:tcPr>
          <w:p w14:paraId="1BD79860" w14:textId="77777777" w:rsidR="00D17B90" w:rsidRPr="005F70FB" w:rsidRDefault="00D17B90" w:rsidP="00D17B90">
            <w:pPr>
              <w:pStyle w:val="Text"/>
            </w:pPr>
            <w:r w:rsidRPr="005F70FB">
              <w:t>malam</w:t>
            </w:r>
          </w:p>
        </w:tc>
        <w:tc>
          <w:tcPr>
            <w:tcW w:w="489" w:type="dxa"/>
            <w:shd w:val="clear" w:color="auto" w:fill="auto"/>
          </w:tcPr>
          <w:p w14:paraId="38FD608F" w14:textId="77777777" w:rsidR="00D17B90" w:rsidRPr="005F70FB" w:rsidRDefault="00D17B90" w:rsidP="00D17B90">
            <w:pPr>
              <w:pStyle w:val="Text"/>
            </w:pPr>
            <w:r w:rsidRPr="005F70FB">
              <w:t>dia</w:t>
            </w:r>
          </w:p>
        </w:tc>
        <w:tc>
          <w:tcPr>
            <w:tcW w:w="951" w:type="dxa"/>
            <w:shd w:val="clear" w:color="auto" w:fill="auto"/>
          </w:tcPr>
          <w:p w14:paraId="6B6E24F0" w14:textId="77777777" w:rsidR="00D17B90" w:rsidRPr="005F70FB" w:rsidRDefault="00D17B90" w:rsidP="00D17B90">
            <w:pPr>
              <w:pStyle w:val="Text"/>
            </w:pPr>
            <w:r w:rsidRPr="005F70FB">
              <w:t>menangis</w:t>
            </w:r>
          </w:p>
        </w:tc>
        <w:tc>
          <w:tcPr>
            <w:tcW w:w="751" w:type="dxa"/>
            <w:shd w:val="clear" w:color="auto" w:fill="auto"/>
          </w:tcPr>
          <w:p w14:paraId="7B8C06F7" w14:textId="77777777" w:rsidR="00D17B90" w:rsidRPr="005F70FB" w:rsidRDefault="00D17B90" w:rsidP="00D17B90">
            <w:pPr>
              <w:pStyle w:val="Text"/>
            </w:pPr>
            <w:r w:rsidRPr="005F70FB">
              <w:t>pisang</w:t>
            </w:r>
          </w:p>
        </w:tc>
        <w:tc>
          <w:tcPr>
            <w:tcW w:w="740" w:type="dxa"/>
            <w:shd w:val="clear" w:color="auto" w:fill="auto"/>
          </w:tcPr>
          <w:p w14:paraId="45F434A1" w14:textId="77777777" w:rsidR="00D17B90" w:rsidRPr="005F70FB" w:rsidRDefault="00D17B90" w:rsidP="00D17B90">
            <w:pPr>
              <w:pStyle w:val="Text"/>
            </w:pPr>
            <w:r w:rsidRPr="005F70FB">
              <w:t>goreng</w:t>
            </w:r>
          </w:p>
        </w:tc>
      </w:tr>
      <w:tr w:rsidR="00AC23C4" w:rsidRPr="005F70FB" w14:paraId="7A42B3B7" w14:textId="77777777" w:rsidTr="00AC23C4">
        <w:tc>
          <w:tcPr>
            <w:tcW w:w="709" w:type="dxa"/>
            <w:shd w:val="clear" w:color="auto" w:fill="auto"/>
          </w:tcPr>
          <w:p w14:paraId="79A7F875" w14:textId="77777777" w:rsidR="00D17B90" w:rsidRPr="005F70FB" w:rsidRDefault="00D17B90" w:rsidP="00D17B90">
            <w:pPr>
              <w:pStyle w:val="GlossEng"/>
            </w:pPr>
          </w:p>
        </w:tc>
        <w:tc>
          <w:tcPr>
            <w:tcW w:w="929" w:type="dxa"/>
            <w:shd w:val="clear" w:color="auto" w:fill="auto"/>
          </w:tcPr>
          <w:p w14:paraId="3BF39E75" w14:textId="77777777" w:rsidR="00D17B90" w:rsidRPr="005F70FB" w:rsidRDefault="00D17B90" w:rsidP="00D17B90">
            <w:pPr>
              <w:pStyle w:val="GlossEng"/>
            </w:pPr>
          </w:p>
        </w:tc>
        <w:tc>
          <w:tcPr>
            <w:tcW w:w="857" w:type="dxa"/>
            <w:shd w:val="clear" w:color="auto" w:fill="auto"/>
          </w:tcPr>
          <w:p w14:paraId="0C12D562" w14:textId="77777777" w:rsidR="00D17B90" w:rsidRPr="005F70FB" w:rsidRDefault="00D17B90" w:rsidP="00D17B90">
            <w:pPr>
              <w:pStyle w:val="GlossEng"/>
            </w:pPr>
            <w:r w:rsidRPr="005F70FB">
              <w:t>be.small</w:t>
            </w:r>
          </w:p>
        </w:tc>
        <w:tc>
          <w:tcPr>
            <w:tcW w:w="729" w:type="dxa"/>
            <w:shd w:val="clear" w:color="auto" w:fill="auto"/>
          </w:tcPr>
          <w:p w14:paraId="4990D323" w14:textId="77777777" w:rsidR="00D17B90" w:rsidRPr="005F70FB" w:rsidRDefault="00D17B90" w:rsidP="00D17B90">
            <w:pPr>
              <w:pStyle w:val="GlossEng"/>
            </w:pPr>
            <w:r w:rsidRPr="005F70FB">
              <w:t>night</w:t>
            </w:r>
          </w:p>
        </w:tc>
        <w:tc>
          <w:tcPr>
            <w:tcW w:w="489" w:type="dxa"/>
            <w:shd w:val="clear" w:color="auto" w:fill="auto"/>
          </w:tcPr>
          <w:p w14:paraId="5400CAF1" w14:textId="77777777" w:rsidR="00D17B90" w:rsidRPr="005F70FB" w:rsidRDefault="00D17B90" w:rsidP="00D17B90">
            <w:pPr>
              <w:pStyle w:val="GlossEng"/>
            </w:pPr>
            <w:r w:rsidRPr="005F70FB">
              <w:rPr>
                <w:rStyle w:val="ChSmallCaps"/>
              </w:rPr>
              <w:t>3sg</w:t>
            </w:r>
          </w:p>
        </w:tc>
        <w:tc>
          <w:tcPr>
            <w:tcW w:w="951" w:type="dxa"/>
            <w:shd w:val="clear" w:color="auto" w:fill="auto"/>
          </w:tcPr>
          <w:p w14:paraId="3D76689A" w14:textId="77777777" w:rsidR="00D17B90" w:rsidRPr="005F70FB" w:rsidRDefault="00D17B90" w:rsidP="00D17B90">
            <w:pPr>
              <w:pStyle w:val="GlossEng"/>
            </w:pPr>
            <w:r w:rsidRPr="005F70FB">
              <w:t>cry</w:t>
            </w:r>
          </w:p>
        </w:tc>
        <w:tc>
          <w:tcPr>
            <w:tcW w:w="751" w:type="dxa"/>
            <w:shd w:val="clear" w:color="auto" w:fill="auto"/>
          </w:tcPr>
          <w:p w14:paraId="0297A8C0" w14:textId="77777777" w:rsidR="00D17B90" w:rsidRPr="005F70FB" w:rsidRDefault="00D17B90" w:rsidP="00D17B90">
            <w:pPr>
              <w:pStyle w:val="GlossEng"/>
            </w:pPr>
            <w:r w:rsidRPr="005F70FB">
              <w:t>banana</w:t>
            </w:r>
          </w:p>
        </w:tc>
        <w:tc>
          <w:tcPr>
            <w:tcW w:w="740" w:type="dxa"/>
            <w:shd w:val="clear" w:color="auto" w:fill="auto"/>
          </w:tcPr>
          <w:p w14:paraId="0F318833" w14:textId="77777777" w:rsidR="00D17B90" w:rsidRPr="005F70FB" w:rsidRDefault="00D17B90" w:rsidP="00D17B90">
            <w:pPr>
              <w:pStyle w:val="GlossEng"/>
            </w:pPr>
            <w:r w:rsidRPr="005F70FB">
              <w:t>fry</w:t>
            </w:r>
          </w:p>
        </w:tc>
      </w:tr>
    </w:tbl>
    <w:p w14:paraId="6BF5643F" w14:textId="77777777" w:rsidR="00D17B90" w:rsidRPr="005F70FB" w:rsidRDefault="00D17B90" w:rsidP="00D17B90">
      <w:pPr>
        <w:pStyle w:val="FreeTranslEng"/>
      </w:pPr>
      <w:r w:rsidRPr="005F70FB">
        <w:t>Fanceria: (this) little (boy Nofi), (last) night he cried (for) fried bananas</w:t>
      </w:r>
    </w:p>
    <w:tbl>
      <w:tblPr>
        <w:tblW w:w="0" w:type="auto"/>
        <w:tblCellMar>
          <w:left w:w="42" w:type="dxa"/>
          <w:right w:w="42" w:type="dxa"/>
        </w:tblCellMar>
        <w:tblLook w:val="01E0" w:firstRow="1" w:lastRow="1" w:firstColumn="1" w:lastColumn="1" w:noHBand="0" w:noVBand="0"/>
      </w:tblPr>
      <w:tblGrid>
        <w:gridCol w:w="709"/>
        <w:gridCol w:w="652"/>
        <w:gridCol w:w="204"/>
        <w:gridCol w:w="247"/>
        <w:gridCol w:w="500"/>
        <w:gridCol w:w="84"/>
        <w:gridCol w:w="484"/>
        <w:gridCol w:w="573"/>
        <w:gridCol w:w="540"/>
        <w:gridCol w:w="706"/>
        <w:gridCol w:w="696"/>
      </w:tblGrid>
      <w:tr w:rsidR="00AC23C4" w:rsidRPr="005F70FB" w14:paraId="1AEDEDA0" w14:textId="77777777" w:rsidTr="00105225">
        <w:tc>
          <w:tcPr>
            <w:tcW w:w="709" w:type="dxa"/>
            <w:shd w:val="clear" w:color="auto" w:fill="auto"/>
          </w:tcPr>
          <w:p w14:paraId="4013ACF6" w14:textId="77777777" w:rsidR="00D17B90" w:rsidRPr="005F70FB" w:rsidRDefault="00D17B90" w:rsidP="00D17B90">
            <w:pPr>
              <w:pStyle w:val="O0Nwnext"/>
            </w:pPr>
            <w:r w:rsidRPr="005F70FB">
              <w:t>0002</w:t>
            </w:r>
          </w:p>
        </w:tc>
        <w:tc>
          <w:tcPr>
            <w:tcW w:w="652" w:type="dxa"/>
            <w:shd w:val="clear" w:color="auto" w:fill="auto"/>
          </w:tcPr>
          <w:p w14:paraId="4DDF3EBF" w14:textId="77777777" w:rsidR="00D17B90" w:rsidRPr="005F70FB" w:rsidRDefault="00D17B90" w:rsidP="00D17B90">
            <w:pPr>
              <w:pStyle w:val="Text"/>
            </w:pPr>
            <w:r w:rsidRPr="005F70FB">
              <w:t>Marta:</w:t>
            </w:r>
          </w:p>
        </w:tc>
        <w:tc>
          <w:tcPr>
            <w:tcW w:w="451" w:type="dxa"/>
            <w:gridSpan w:val="2"/>
            <w:shd w:val="clear" w:color="auto" w:fill="auto"/>
          </w:tcPr>
          <w:p w14:paraId="0876F603" w14:textId="77777777" w:rsidR="00D17B90" w:rsidRPr="005F70FB" w:rsidRDefault="00D17B90" w:rsidP="00D17B90">
            <w:pPr>
              <w:pStyle w:val="Text"/>
            </w:pPr>
            <w:r w:rsidRPr="005F70FB">
              <w:t>yo,</w:t>
            </w:r>
          </w:p>
        </w:tc>
        <w:tc>
          <w:tcPr>
            <w:tcW w:w="584" w:type="dxa"/>
            <w:gridSpan w:val="2"/>
            <w:shd w:val="clear" w:color="auto" w:fill="auto"/>
          </w:tcPr>
          <w:p w14:paraId="56C895A6" w14:textId="77777777" w:rsidR="00D17B90" w:rsidRPr="005F70FB" w:rsidRDefault="00D17B90" w:rsidP="00D17B90">
            <w:pPr>
              <w:pStyle w:val="Text"/>
            </w:pPr>
            <w:r w:rsidRPr="005F70FB">
              <w:t>dong</w:t>
            </w:r>
          </w:p>
        </w:tc>
        <w:tc>
          <w:tcPr>
            <w:tcW w:w="484" w:type="dxa"/>
            <w:shd w:val="clear" w:color="auto" w:fill="auto"/>
          </w:tcPr>
          <w:p w14:paraId="6821E2DC" w14:textId="77777777" w:rsidR="00D17B90" w:rsidRPr="005F70FB" w:rsidRDefault="00D17B90" w:rsidP="00D17B90">
            <w:pPr>
              <w:pStyle w:val="Text"/>
            </w:pPr>
            <w:r w:rsidRPr="005F70FB">
              <w:t>dua</w:t>
            </w:r>
          </w:p>
        </w:tc>
        <w:tc>
          <w:tcPr>
            <w:tcW w:w="573" w:type="dxa"/>
            <w:shd w:val="clear" w:color="auto" w:fill="auto"/>
          </w:tcPr>
          <w:p w14:paraId="7708FECA" w14:textId="77777777" w:rsidR="00D17B90" w:rsidRPr="005F70FB" w:rsidRDefault="00D17B90" w:rsidP="00D17B90">
            <w:pPr>
              <w:pStyle w:val="Text"/>
            </w:pPr>
            <w:r w:rsidRPr="005F70FB">
              <w:t>deng</w:t>
            </w:r>
          </w:p>
        </w:tc>
        <w:tc>
          <w:tcPr>
            <w:tcW w:w="540" w:type="dxa"/>
            <w:shd w:val="clear" w:color="auto" w:fill="auto"/>
          </w:tcPr>
          <w:p w14:paraId="2F2388AA" w14:textId="77777777" w:rsidR="00D17B90" w:rsidRPr="005F70FB" w:rsidRDefault="00D17B90" w:rsidP="00D17B90">
            <w:pPr>
              <w:pStyle w:val="Text"/>
            </w:pPr>
            <w:r w:rsidRPr="005F70FB">
              <w:rPr>
                <w:lang w:eastAsia="en-US"/>
              </w:rPr>
              <w:t>Wili</w:t>
            </w:r>
          </w:p>
        </w:tc>
        <w:tc>
          <w:tcPr>
            <w:tcW w:w="706" w:type="dxa"/>
            <w:shd w:val="clear" w:color="auto" w:fill="auto"/>
          </w:tcPr>
          <w:p w14:paraId="013EB036" w14:textId="77777777" w:rsidR="00D17B90" w:rsidRPr="005F70FB" w:rsidRDefault="00D17B90" w:rsidP="00D17B90">
            <w:pPr>
              <w:pStyle w:val="Text"/>
            </w:pPr>
            <w:r w:rsidRPr="005F70FB">
              <w:t>tu</w:t>
            </w:r>
          </w:p>
        </w:tc>
        <w:tc>
          <w:tcPr>
            <w:tcW w:w="696" w:type="dxa"/>
            <w:shd w:val="clear" w:color="auto" w:fill="auto"/>
          </w:tcPr>
          <w:p w14:paraId="5CFAC1E9" w14:textId="77777777" w:rsidR="00D17B90" w:rsidRPr="005F70FB" w:rsidRDefault="00D17B90" w:rsidP="00D17B90">
            <w:pPr>
              <w:pStyle w:val="Text"/>
            </w:pPr>
            <w:r w:rsidRPr="005F70FB">
              <w:t>biking</w:t>
            </w:r>
          </w:p>
        </w:tc>
      </w:tr>
      <w:tr w:rsidR="00AC23C4" w:rsidRPr="005F70FB" w14:paraId="3629FEDD" w14:textId="77777777" w:rsidTr="00105225">
        <w:tc>
          <w:tcPr>
            <w:tcW w:w="709" w:type="dxa"/>
            <w:shd w:val="clear" w:color="auto" w:fill="auto"/>
          </w:tcPr>
          <w:p w14:paraId="34C1DA3C" w14:textId="77777777" w:rsidR="00D17B90" w:rsidRPr="005F70FB" w:rsidRDefault="00D17B90" w:rsidP="00D17B90">
            <w:pPr>
              <w:pStyle w:val="GlossEng2ptafter"/>
            </w:pPr>
          </w:p>
        </w:tc>
        <w:tc>
          <w:tcPr>
            <w:tcW w:w="652" w:type="dxa"/>
            <w:shd w:val="clear" w:color="auto" w:fill="auto"/>
          </w:tcPr>
          <w:p w14:paraId="0BDDF1BD" w14:textId="77777777" w:rsidR="00D17B90" w:rsidRPr="005F70FB" w:rsidRDefault="00D17B90" w:rsidP="00D17B90">
            <w:pPr>
              <w:pStyle w:val="GlossEng2ptafter"/>
            </w:pPr>
          </w:p>
        </w:tc>
        <w:tc>
          <w:tcPr>
            <w:tcW w:w="451" w:type="dxa"/>
            <w:gridSpan w:val="2"/>
            <w:shd w:val="clear" w:color="auto" w:fill="auto"/>
          </w:tcPr>
          <w:p w14:paraId="5C8F8D24" w14:textId="77777777" w:rsidR="00D17B90" w:rsidRPr="005F70FB" w:rsidRDefault="00D17B90" w:rsidP="00D17B90">
            <w:pPr>
              <w:pStyle w:val="GlossEng2ptafter"/>
            </w:pPr>
            <w:r w:rsidRPr="005F70FB">
              <w:t>yes</w:t>
            </w:r>
          </w:p>
        </w:tc>
        <w:tc>
          <w:tcPr>
            <w:tcW w:w="584" w:type="dxa"/>
            <w:gridSpan w:val="2"/>
            <w:shd w:val="clear" w:color="auto" w:fill="auto"/>
          </w:tcPr>
          <w:p w14:paraId="0A2681BD" w14:textId="77777777" w:rsidR="00D17B90" w:rsidRPr="005F70FB" w:rsidRDefault="00D17B90" w:rsidP="00D17B90">
            <w:pPr>
              <w:pStyle w:val="GlossEng2ptafter"/>
            </w:pPr>
            <w:r w:rsidRPr="005F70FB">
              <w:rPr>
                <w:rStyle w:val="ChSmallCaps"/>
              </w:rPr>
              <w:t>3pl</w:t>
            </w:r>
          </w:p>
        </w:tc>
        <w:tc>
          <w:tcPr>
            <w:tcW w:w="484" w:type="dxa"/>
            <w:shd w:val="clear" w:color="auto" w:fill="auto"/>
          </w:tcPr>
          <w:p w14:paraId="024BD31B" w14:textId="77777777" w:rsidR="00D17B90" w:rsidRPr="005F70FB" w:rsidRDefault="00D17B90" w:rsidP="00D17B90">
            <w:pPr>
              <w:pStyle w:val="GlossEng2ptafter"/>
            </w:pPr>
            <w:r w:rsidRPr="005F70FB">
              <w:t>two</w:t>
            </w:r>
          </w:p>
        </w:tc>
        <w:tc>
          <w:tcPr>
            <w:tcW w:w="573" w:type="dxa"/>
            <w:shd w:val="clear" w:color="auto" w:fill="auto"/>
          </w:tcPr>
          <w:p w14:paraId="31EE6310" w14:textId="77777777" w:rsidR="00D17B90" w:rsidRPr="005F70FB" w:rsidRDefault="00D17B90" w:rsidP="00D17B90">
            <w:pPr>
              <w:pStyle w:val="GlossEng2ptafter"/>
            </w:pPr>
            <w:r w:rsidRPr="005F70FB">
              <w:t>with</w:t>
            </w:r>
          </w:p>
        </w:tc>
        <w:tc>
          <w:tcPr>
            <w:tcW w:w="540" w:type="dxa"/>
            <w:shd w:val="clear" w:color="auto" w:fill="auto"/>
          </w:tcPr>
          <w:p w14:paraId="215B35C2" w14:textId="77777777" w:rsidR="00D17B90" w:rsidRPr="005F70FB" w:rsidRDefault="00D17B90" w:rsidP="00D17B90">
            <w:pPr>
              <w:pStyle w:val="GlossEng2ptafter"/>
            </w:pPr>
            <w:r w:rsidRPr="005F70FB">
              <w:t>Wili</w:t>
            </w:r>
          </w:p>
        </w:tc>
        <w:tc>
          <w:tcPr>
            <w:tcW w:w="706" w:type="dxa"/>
            <w:shd w:val="clear" w:color="auto" w:fill="auto"/>
          </w:tcPr>
          <w:p w14:paraId="432A0EE5" w14:textId="77777777" w:rsidR="00D17B90" w:rsidRPr="005F70FB" w:rsidRDefault="00D17B90" w:rsidP="00D17B90">
            <w:pPr>
              <w:pStyle w:val="GlossEng2ptafter"/>
            </w:pPr>
            <w:r w:rsidRPr="005F70FB">
              <w:rPr>
                <w:rStyle w:val="ChSmallCaps"/>
              </w:rPr>
              <w:t>d.dist</w:t>
            </w:r>
          </w:p>
        </w:tc>
        <w:tc>
          <w:tcPr>
            <w:tcW w:w="696" w:type="dxa"/>
            <w:shd w:val="clear" w:color="auto" w:fill="auto"/>
          </w:tcPr>
          <w:p w14:paraId="3F8A429B" w14:textId="77777777" w:rsidR="00D17B90" w:rsidRPr="005F70FB" w:rsidRDefault="00D17B90" w:rsidP="00D17B90">
            <w:pPr>
              <w:pStyle w:val="GlossEng2ptafter"/>
            </w:pPr>
            <w:r w:rsidRPr="005F70FB">
              <w:t>make</w:t>
            </w:r>
          </w:p>
        </w:tc>
      </w:tr>
      <w:tr w:rsidR="00D17B90" w:rsidRPr="005F70FB" w14:paraId="63EF8672" w14:textId="77777777" w:rsidTr="003A181B">
        <w:trPr>
          <w:gridAfter w:val="6"/>
          <w:wAfter w:w="3083" w:type="dxa"/>
        </w:trPr>
        <w:tc>
          <w:tcPr>
            <w:tcW w:w="709" w:type="dxa"/>
            <w:shd w:val="clear" w:color="auto" w:fill="auto"/>
          </w:tcPr>
          <w:p w14:paraId="042333DD" w14:textId="77777777" w:rsidR="00D17B90" w:rsidRPr="005F70FB" w:rsidRDefault="00D17B90" w:rsidP="00D17B90">
            <w:pPr>
              <w:pStyle w:val="O0Nwnext"/>
            </w:pPr>
          </w:p>
        </w:tc>
        <w:tc>
          <w:tcPr>
            <w:tcW w:w="856" w:type="dxa"/>
            <w:gridSpan w:val="2"/>
            <w:shd w:val="clear" w:color="auto" w:fill="auto"/>
          </w:tcPr>
          <w:p w14:paraId="55895503" w14:textId="77777777" w:rsidR="00D17B90" w:rsidRPr="005F70FB" w:rsidRDefault="00D17B90" w:rsidP="00D17B90">
            <w:pPr>
              <w:pStyle w:val="Text"/>
            </w:pPr>
            <w:r w:rsidRPr="005F70FB">
              <w:t>pusing</w:t>
            </w:r>
          </w:p>
        </w:tc>
        <w:tc>
          <w:tcPr>
            <w:tcW w:w="747" w:type="dxa"/>
            <w:gridSpan w:val="2"/>
            <w:shd w:val="clear" w:color="auto" w:fill="auto"/>
          </w:tcPr>
          <w:p w14:paraId="108F48FB" w14:textId="77777777" w:rsidR="00D17B90" w:rsidRPr="005F70FB" w:rsidRDefault="00D17B90" w:rsidP="00D17B90">
            <w:pPr>
              <w:pStyle w:val="Text"/>
            </w:pPr>
            <w:r w:rsidRPr="005F70FB">
              <w:t>mama</w:t>
            </w:r>
          </w:p>
        </w:tc>
      </w:tr>
      <w:tr w:rsidR="00D17B90" w:rsidRPr="005F70FB" w14:paraId="159F7B70" w14:textId="77777777" w:rsidTr="003A181B">
        <w:trPr>
          <w:gridAfter w:val="6"/>
          <w:wAfter w:w="3083" w:type="dxa"/>
        </w:trPr>
        <w:tc>
          <w:tcPr>
            <w:tcW w:w="709" w:type="dxa"/>
            <w:shd w:val="clear" w:color="auto" w:fill="auto"/>
          </w:tcPr>
          <w:p w14:paraId="7705A544" w14:textId="77777777" w:rsidR="00D17B90" w:rsidRPr="005F70FB" w:rsidRDefault="00D17B90" w:rsidP="00D17B90">
            <w:pPr>
              <w:pStyle w:val="GlossEng"/>
            </w:pPr>
          </w:p>
        </w:tc>
        <w:tc>
          <w:tcPr>
            <w:tcW w:w="856" w:type="dxa"/>
            <w:gridSpan w:val="2"/>
            <w:shd w:val="clear" w:color="auto" w:fill="auto"/>
          </w:tcPr>
          <w:p w14:paraId="2EA22A73" w14:textId="63156D4F" w:rsidR="00D17B90" w:rsidRPr="005F70FB" w:rsidRDefault="00D17B90" w:rsidP="003A181B">
            <w:pPr>
              <w:pStyle w:val="GlossEng"/>
            </w:pPr>
            <w:r w:rsidRPr="005F70FB">
              <w:t>be.dizzy</w:t>
            </w:r>
          </w:p>
        </w:tc>
        <w:tc>
          <w:tcPr>
            <w:tcW w:w="747" w:type="dxa"/>
            <w:gridSpan w:val="2"/>
            <w:shd w:val="clear" w:color="auto" w:fill="auto"/>
          </w:tcPr>
          <w:p w14:paraId="1E43444A" w14:textId="77777777" w:rsidR="00D17B90" w:rsidRPr="005F70FB" w:rsidRDefault="00D17B90" w:rsidP="00D17B90">
            <w:pPr>
              <w:pStyle w:val="GlossEng"/>
            </w:pPr>
            <w:r w:rsidRPr="005F70FB">
              <w:t>mother</w:t>
            </w:r>
          </w:p>
        </w:tc>
      </w:tr>
    </w:tbl>
    <w:p w14:paraId="224F4624" w14:textId="77777777" w:rsidR="00D17B90" w:rsidRPr="005F70FB" w:rsidRDefault="00D17B90" w:rsidP="00D17B90">
      <w:pPr>
        <w:pStyle w:val="FreeTranslEng"/>
      </w:pPr>
      <w:r w:rsidRPr="005F70FB">
        <w:t xml:space="preserve">Marta: yes! he and </w:t>
      </w:r>
      <w:r w:rsidRPr="005F70FB">
        <w:rPr>
          <w:lang w:eastAsia="en-US"/>
        </w:rPr>
        <w:t>Wili</w:t>
      </w:r>
      <w:r w:rsidRPr="005F70FB">
        <w:t xml:space="preserve"> there worried (their) mother</w:t>
      </w:r>
    </w:p>
    <w:tbl>
      <w:tblPr>
        <w:tblW w:w="6257" w:type="dxa"/>
        <w:tblCellMar>
          <w:left w:w="42" w:type="dxa"/>
          <w:right w:w="42" w:type="dxa"/>
        </w:tblCellMar>
        <w:tblLook w:val="01E0" w:firstRow="1" w:lastRow="1" w:firstColumn="1" w:lastColumn="1" w:noHBand="0" w:noVBand="0"/>
      </w:tblPr>
      <w:tblGrid>
        <w:gridCol w:w="709"/>
        <w:gridCol w:w="929"/>
        <w:gridCol w:w="484"/>
        <w:gridCol w:w="751"/>
        <w:gridCol w:w="360"/>
        <w:gridCol w:w="688"/>
        <w:gridCol w:w="706"/>
        <w:gridCol w:w="573"/>
        <w:gridCol w:w="573"/>
        <w:gridCol w:w="484"/>
      </w:tblGrid>
      <w:tr w:rsidR="00AC23C4" w:rsidRPr="005F70FB" w14:paraId="277C52AE" w14:textId="77777777" w:rsidTr="00AC23C4">
        <w:tc>
          <w:tcPr>
            <w:tcW w:w="709" w:type="dxa"/>
            <w:shd w:val="clear" w:color="auto" w:fill="auto"/>
          </w:tcPr>
          <w:p w14:paraId="56428D5F" w14:textId="77777777" w:rsidR="00D17B90" w:rsidRPr="005F70FB" w:rsidRDefault="00D17B90" w:rsidP="00D17B90">
            <w:pPr>
              <w:pStyle w:val="O0Nwnext"/>
            </w:pPr>
            <w:r w:rsidRPr="005F70FB">
              <w:t>0003</w:t>
            </w:r>
          </w:p>
        </w:tc>
        <w:tc>
          <w:tcPr>
            <w:tcW w:w="929" w:type="dxa"/>
            <w:shd w:val="clear" w:color="auto" w:fill="auto"/>
          </w:tcPr>
          <w:p w14:paraId="52365B7D" w14:textId="77777777" w:rsidR="00D17B90" w:rsidRPr="005F70FB" w:rsidRDefault="00D17B90" w:rsidP="00D17B90">
            <w:pPr>
              <w:pStyle w:val="Text"/>
            </w:pPr>
            <w:r w:rsidRPr="005F70FB">
              <w:t>Fanceria:</w:t>
            </w:r>
          </w:p>
        </w:tc>
        <w:tc>
          <w:tcPr>
            <w:tcW w:w="484" w:type="dxa"/>
            <w:shd w:val="clear" w:color="auto" w:fill="auto"/>
          </w:tcPr>
          <w:p w14:paraId="0A60AC6C" w14:textId="77777777" w:rsidR="00D17B90" w:rsidRPr="005F70FB" w:rsidRDefault="00D17B90" w:rsidP="00D17B90">
            <w:pPr>
              <w:pStyle w:val="Text"/>
            </w:pPr>
            <w:r w:rsidRPr="005F70FB">
              <w:t>ay,</w:t>
            </w:r>
          </w:p>
        </w:tc>
        <w:tc>
          <w:tcPr>
            <w:tcW w:w="751" w:type="dxa"/>
            <w:shd w:val="clear" w:color="auto" w:fill="auto"/>
          </w:tcPr>
          <w:p w14:paraId="39C34ED3" w14:textId="77777777" w:rsidR="00D17B90" w:rsidRPr="005F70FB" w:rsidRDefault="00D17B90" w:rsidP="00D17B90">
            <w:pPr>
              <w:pStyle w:val="Text"/>
            </w:pPr>
            <w:r w:rsidRPr="005F70FB">
              <w:t>pisang</w:t>
            </w:r>
          </w:p>
        </w:tc>
        <w:tc>
          <w:tcPr>
            <w:tcW w:w="360" w:type="dxa"/>
            <w:shd w:val="clear" w:color="auto" w:fill="auto"/>
          </w:tcPr>
          <w:p w14:paraId="14B3D936" w14:textId="77777777" w:rsidR="00D17B90" w:rsidRPr="005F70FB" w:rsidRDefault="00D17B90" w:rsidP="00D17B90">
            <w:pPr>
              <w:pStyle w:val="Text"/>
            </w:pPr>
            <w:r w:rsidRPr="005F70FB">
              <w:t>di</w:t>
            </w:r>
          </w:p>
        </w:tc>
        <w:tc>
          <w:tcPr>
            <w:tcW w:w="688" w:type="dxa"/>
            <w:shd w:val="clear" w:color="auto" w:fill="auto"/>
          </w:tcPr>
          <w:p w14:paraId="52A096F3" w14:textId="77777777" w:rsidR="00D17B90" w:rsidRPr="005F70FB" w:rsidRDefault="00D17B90" w:rsidP="00D17B90">
            <w:pPr>
              <w:pStyle w:val="Text"/>
            </w:pPr>
            <w:r w:rsidRPr="005F70FB">
              <w:t>sana</w:t>
            </w:r>
          </w:p>
        </w:tc>
        <w:tc>
          <w:tcPr>
            <w:tcW w:w="706" w:type="dxa"/>
            <w:shd w:val="clear" w:color="auto" w:fill="auto"/>
          </w:tcPr>
          <w:p w14:paraId="75CBDA2A" w14:textId="77777777" w:rsidR="00D17B90" w:rsidRPr="005F70FB" w:rsidRDefault="00D17B90" w:rsidP="00D17B90">
            <w:pPr>
              <w:pStyle w:val="Text"/>
            </w:pPr>
            <w:r w:rsidRPr="005F70FB">
              <w:t>itu</w:t>
            </w:r>
          </w:p>
        </w:tc>
        <w:tc>
          <w:tcPr>
            <w:tcW w:w="573" w:type="dxa"/>
            <w:shd w:val="clear" w:color="auto" w:fill="auto"/>
          </w:tcPr>
          <w:p w14:paraId="287D810F" w14:textId="77777777" w:rsidR="00D17B90" w:rsidRPr="005F70FB" w:rsidRDefault="00D17B90" w:rsidP="00D17B90">
            <w:pPr>
              <w:pStyle w:val="Text"/>
            </w:pPr>
            <w:r w:rsidRPr="005F70FB">
              <w:t>yang</w:t>
            </w:r>
          </w:p>
        </w:tc>
        <w:tc>
          <w:tcPr>
            <w:tcW w:w="573" w:type="dxa"/>
            <w:shd w:val="clear" w:color="auto" w:fill="auto"/>
          </w:tcPr>
          <w:p w14:paraId="71CCE367" w14:textId="77777777" w:rsidR="00D17B90" w:rsidRPr="005F70FB" w:rsidRDefault="00D17B90" w:rsidP="00D17B90">
            <w:pPr>
              <w:pStyle w:val="Text"/>
            </w:pPr>
            <w:r w:rsidRPr="005F70FB">
              <w:t>mo</w:t>
            </w:r>
          </w:p>
        </w:tc>
        <w:tc>
          <w:tcPr>
            <w:tcW w:w="484" w:type="dxa"/>
            <w:shd w:val="clear" w:color="auto" w:fill="auto"/>
          </w:tcPr>
          <w:p w14:paraId="5C3CE725" w14:textId="77777777" w:rsidR="00D17B90" w:rsidRPr="005F70FB" w:rsidRDefault="00D17B90" w:rsidP="00D17B90">
            <w:pPr>
              <w:pStyle w:val="Text"/>
            </w:pPr>
            <w:r w:rsidRPr="005F70FB">
              <w:t>bli</w:t>
            </w:r>
          </w:p>
        </w:tc>
      </w:tr>
      <w:tr w:rsidR="00AC23C4" w:rsidRPr="005F70FB" w14:paraId="6AB88194" w14:textId="77777777" w:rsidTr="00AC23C4">
        <w:tc>
          <w:tcPr>
            <w:tcW w:w="709" w:type="dxa"/>
            <w:shd w:val="clear" w:color="auto" w:fill="auto"/>
          </w:tcPr>
          <w:p w14:paraId="677CA7B0" w14:textId="77777777" w:rsidR="00D17B90" w:rsidRPr="005F70FB" w:rsidRDefault="00D17B90" w:rsidP="00D17B90">
            <w:pPr>
              <w:pStyle w:val="GlossEng"/>
            </w:pPr>
          </w:p>
        </w:tc>
        <w:tc>
          <w:tcPr>
            <w:tcW w:w="929" w:type="dxa"/>
            <w:shd w:val="clear" w:color="auto" w:fill="auto"/>
          </w:tcPr>
          <w:p w14:paraId="3439F9E8" w14:textId="77777777" w:rsidR="00D17B90" w:rsidRPr="005F70FB" w:rsidRDefault="00D17B90" w:rsidP="00D17B90">
            <w:pPr>
              <w:pStyle w:val="GlossEng"/>
            </w:pPr>
          </w:p>
        </w:tc>
        <w:tc>
          <w:tcPr>
            <w:tcW w:w="484" w:type="dxa"/>
            <w:shd w:val="clear" w:color="auto" w:fill="auto"/>
          </w:tcPr>
          <w:p w14:paraId="2F35137F" w14:textId="77777777" w:rsidR="00D17B90" w:rsidRPr="005F70FB" w:rsidRDefault="00D17B90" w:rsidP="00D17B90">
            <w:pPr>
              <w:pStyle w:val="GlossEng"/>
            </w:pPr>
            <w:r w:rsidRPr="005F70FB">
              <w:t>aw!</w:t>
            </w:r>
          </w:p>
        </w:tc>
        <w:tc>
          <w:tcPr>
            <w:tcW w:w="751" w:type="dxa"/>
            <w:shd w:val="clear" w:color="auto" w:fill="auto"/>
          </w:tcPr>
          <w:p w14:paraId="2239BD4A" w14:textId="77777777" w:rsidR="00D17B90" w:rsidRPr="005F70FB" w:rsidRDefault="00D17B90" w:rsidP="00D17B90">
            <w:pPr>
              <w:pStyle w:val="GlossEng"/>
            </w:pPr>
            <w:r w:rsidRPr="005F70FB">
              <w:t>banana</w:t>
            </w:r>
          </w:p>
        </w:tc>
        <w:tc>
          <w:tcPr>
            <w:tcW w:w="360" w:type="dxa"/>
            <w:shd w:val="clear" w:color="auto" w:fill="auto"/>
          </w:tcPr>
          <w:p w14:paraId="1C1F84AB" w14:textId="77777777" w:rsidR="00D17B90" w:rsidRPr="005F70FB" w:rsidRDefault="00D17B90" w:rsidP="00D17B90">
            <w:pPr>
              <w:pStyle w:val="GlossEng"/>
            </w:pPr>
            <w:r w:rsidRPr="005F70FB">
              <w:t>at</w:t>
            </w:r>
          </w:p>
        </w:tc>
        <w:tc>
          <w:tcPr>
            <w:tcW w:w="688" w:type="dxa"/>
            <w:shd w:val="clear" w:color="auto" w:fill="auto"/>
          </w:tcPr>
          <w:p w14:paraId="00316439" w14:textId="77777777" w:rsidR="00D17B90" w:rsidRPr="005F70FB" w:rsidRDefault="00D17B90" w:rsidP="00D17B90">
            <w:pPr>
              <w:pStyle w:val="GlossEng"/>
            </w:pPr>
            <w:r w:rsidRPr="005F70FB">
              <w:rPr>
                <w:rStyle w:val="ChSmallCaps"/>
              </w:rPr>
              <w:t>l.dist</w:t>
            </w:r>
          </w:p>
        </w:tc>
        <w:tc>
          <w:tcPr>
            <w:tcW w:w="706" w:type="dxa"/>
            <w:shd w:val="clear" w:color="auto" w:fill="auto"/>
          </w:tcPr>
          <w:p w14:paraId="01DE98DB" w14:textId="77777777" w:rsidR="00D17B90" w:rsidRPr="005F70FB" w:rsidRDefault="00D17B90" w:rsidP="00D17B90">
            <w:pPr>
              <w:pStyle w:val="GlossEng"/>
            </w:pPr>
            <w:r w:rsidRPr="005F70FB">
              <w:rPr>
                <w:rStyle w:val="ChSmallCaps"/>
              </w:rPr>
              <w:t>d.dist</w:t>
            </w:r>
          </w:p>
        </w:tc>
        <w:tc>
          <w:tcPr>
            <w:tcW w:w="573" w:type="dxa"/>
            <w:shd w:val="clear" w:color="auto" w:fill="auto"/>
          </w:tcPr>
          <w:p w14:paraId="539ABB3D" w14:textId="77777777" w:rsidR="00D17B90" w:rsidRPr="005F70FB" w:rsidRDefault="00D17B90" w:rsidP="00D17B90">
            <w:pPr>
              <w:pStyle w:val="GlossEng"/>
            </w:pPr>
            <w:r w:rsidRPr="005F70FB">
              <w:rPr>
                <w:rStyle w:val="ChSmallCaps"/>
              </w:rPr>
              <w:t>rel</w:t>
            </w:r>
          </w:p>
        </w:tc>
        <w:tc>
          <w:tcPr>
            <w:tcW w:w="573" w:type="dxa"/>
            <w:shd w:val="clear" w:color="auto" w:fill="auto"/>
          </w:tcPr>
          <w:p w14:paraId="720DE56B" w14:textId="77777777" w:rsidR="00D17B90" w:rsidRPr="005F70FB" w:rsidRDefault="00D17B90" w:rsidP="00D17B90">
            <w:pPr>
              <w:pStyle w:val="GlossEng"/>
            </w:pPr>
            <w:r w:rsidRPr="005F70FB">
              <w:t>want</w:t>
            </w:r>
          </w:p>
        </w:tc>
        <w:tc>
          <w:tcPr>
            <w:tcW w:w="484" w:type="dxa"/>
            <w:shd w:val="clear" w:color="auto" w:fill="auto"/>
          </w:tcPr>
          <w:p w14:paraId="1A2724B9" w14:textId="77777777" w:rsidR="00D17B90" w:rsidRPr="005F70FB" w:rsidRDefault="00D17B90" w:rsidP="00D17B90">
            <w:pPr>
              <w:pStyle w:val="GlossEng"/>
            </w:pPr>
            <w:r w:rsidRPr="005F70FB">
              <w:t>buy</w:t>
            </w:r>
          </w:p>
        </w:tc>
      </w:tr>
    </w:tbl>
    <w:p w14:paraId="435009B2" w14:textId="77777777" w:rsidR="00D17B90" w:rsidRPr="005F70FB" w:rsidRDefault="00D17B90" w:rsidP="00D17B90">
      <w:pPr>
        <w:pStyle w:val="FreeTranslEng"/>
      </w:pPr>
      <w:r w:rsidRPr="005F70FB">
        <w:t>Fanceria: aw! (it was) the bananas (from) over there which (Nofi) wanted to buy</w:t>
      </w:r>
    </w:p>
    <w:tbl>
      <w:tblPr>
        <w:tblW w:w="0" w:type="auto"/>
        <w:tblCellMar>
          <w:left w:w="42" w:type="dxa"/>
          <w:right w:w="42" w:type="dxa"/>
        </w:tblCellMar>
        <w:tblLook w:val="01E0" w:firstRow="1" w:lastRow="1" w:firstColumn="1" w:lastColumn="1" w:noHBand="0" w:noVBand="0"/>
      </w:tblPr>
      <w:tblGrid>
        <w:gridCol w:w="691"/>
        <w:gridCol w:w="649"/>
        <w:gridCol w:w="514"/>
        <w:gridCol w:w="769"/>
        <w:gridCol w:w="505"/>
        <w:gridCol w:w="498"/>
        <w:gridCol w:w="737"/>
        <w:gridCol w:w="610"/>
        <w:gridCol w:w="612"/>
        <w:gridCol w:w="1218"/>
      </w:tblGrid>
      <w:tr w:rsidR="00AC23C4" w:rsidRPr="005F70FB" w14:paraId="4BC2DD9D" w14:textId="77777777" w:rsidTr="00E66E36">
        <w:tc>
          <w:tcPr>
            <w:tcW w:w="709" w:type="dxa"/>
            <w:shd w:val="clear" w:color="auto" w:fill="auto"/>
          </w:tcPr>
          <w:p w14:paraId="7090BFF6" w14:textId="77777777" w:rsidR="00D17B90" w:rsidRPr="005F70FB" w:rsidRDefault="00D17B90" w:rsidP="00D17B90">
            <w:pPr>
              <w:pStyle w:val="O0Nwnext"/>
            </w:pPr>
            <w:r w:rsidRPr="005F70FB">
              <w:t>0004</w:t>
            </w:r>
          </w:p>
        </w:tc>
        <w:tc>
          <w:tcPr>
            <w:tcW w:w="652" w:type="dxa"/>
            <w:shd w:val="clear" w:color="auto" w:fill="auto"/>
          </w:tcPr>
          <w:p w14:paraId="7C213973" w14:textId="77777777" w:rsidR="00D17B90" w:rsidRPr="005F70FB" w:rsidRDefault="00D17B90" w:rsidP="00D17B90">
            <w:pPr>
              <w:pStyle w:val="Text"/>
            </w:pPr>
            <w:r w:rsidRPr="005F70FB">
              <w:t>Marta:</w:t>
            </w:r>
          </w:p>
        </w:tc>
        <w:tc>
          <w:tcPr>
            <w:tcW w:w="522" w:type="dxa"/>
            <w:shd w:val="clear" w:color="auto" w:fill="auto"/>
          </w:tcPr>
          <w:p w14:paraId="21A5DF00" w14:textId="77777777" w:rsidR="00D17B90" w:rsidRPr="005F70FB" w:rsidRDefault="00D17B90" w:rsidP="00D17B90">
            <w:pPr>
              <w:pStyle w:val="Text"/>
            </w:pPr>
            <w:r w:rsidRPr="005F70FB">
              <w:t>[</w:t>
            </w:r>
            <w:r w:rsidRPr="005F70FB">
              <w:rPr>
                <w:rStyle w:val="ChSmallCaps"/>
              </w:rPr>
              <w:t>up</w:t>
            </w:r>
            <w:r w:rsidRPr="005F70FB">
              <w:t>]</w:t>
            </w:r>
          </w:p>
        </w:tc>
        <w:tc>
          <w:tcPr>
            <w:tcW w:w="777" w:type="dxa"/>
            <w:shd w:val="clear" w:color="auto" w:fill="auto"/>
          </w:tcPr>
          <w:p w14:paraId="7368BDF7" w14:textId="77777777" w:rsidR="00D17B90" w:rsidRPr="005F70FB" w:rsidRDefault="00D17B90" w:rsidP="00D17B90">
            <w:pPr>
              <w:pStyle w:val="Text"/>
            </w:pPr>
            <w:r w:rsidRPr="005F70FB">
              <w:t>ni</w:t>
            </w:r>
          </w:p>
        </w:tc>
        <w:tc>
          <w:tcPr>
            <w:tcW w:w="513" w:type="dxa"/>
            <w:shd w:val="clear" w:color="auto" w:fill="auto"/>
          </w:tcPr>
          <w:p w14:paraId="144CAB10" w14:textId="77777777" w:rsidR="00D17B90" w:rsidRPr="005F70FB" w:rsidRDefault="00D17B90" w:rsidP="00D17B90">
            <w:pPr>
              <w:pStyle w:val="Text"/>
            </w:pPr>
            <w:r w:rsidRPr="005F70FB">
              <w:t>tra</w:t>
            </w:r>
          </w:p>
        </w:tc>
        <w:tc>
          <w:tcPr>
            <w:tcW w:w="506" w:type="dxa"/>
            <w:shd w:val="clear" w:color="auto" w:fill="auto"/>
          </w:tcPr>
          <w:p w14:paraId="5C4B41E1" w14:textId="77777777" w:rsidR="00D17B90" w:rsidRPr="005F70FB" w:rsidRDefault="00D17B90" w:rsidP="00D17B90">
            <w:pPr>
              <w:pStyle w:val="Text"/>
            </w:pPr>
            <w:r w:rsidRPr="005F70FB">
              <w:t>rasa</w:t>
            </w:r>
          </w:p>
        </w:tc>
        <w:tc>
          <w:tcPr>
            <w:tcW w:w="745" w:type="dxa"/>
            <w:shd w:val="clear" w:color="auto" w:fill="auto"/>
          </w:tcPr>
          <w:p w14:paraId="4E2B3000" w14:textId="77777777" w:rsidR="00D17B90" w:rsidRPr="005F70FB" w:rsidRDefault="00D17B90" w:rsidP="00D17B90">
            <w:pPr>
              <w:pStyle w:val="Text"/>
            </w:pPr>
            <w:r w:rsidRPr="005F70FB">
              <w:t>sakit,</w:t>
            </w:r>
          </w:p>
        </w:tc>
        <w:tc>
          <w:tcPr>
            <w:tcW w:w="618" w:type="dxa"/>
            <w:shd w:val="clear" w:color="auto" w:fill="auto"/>
          </w:tcPr>
          <w:p w14:paraId="69DD52FA" w14:textId="77777777" w:rsidR="00D17B90" w:rsidRPr="005F70FB" w:rsidRDefault="00D17B90" w:rsidP="00D17B90">
            <w:pPr>
              <w:pStyle w:val="Text"/>
            </w:pPr>
            <w:r w:rsidRPr="005F70FB">
              <w:t>dapat</w:t>
            </w:r>
          </w:p>
        </w:tc>
        <w:tc>
          <w:tcPr>
            <w:tcW w:w="618" w:type="dxa"/>
            <w:shd w:val="clear" w:color="auto" w:fill="auto"/>
          </w:tcPr>
          <w:p w14:paraId="6AC53EFF" w14:textId="77777777" w:rsidR="00D17B90" w:rsidRPr="005F70FB" w:rsidRDefault="00D17B90" w:rsidP="00D17B90">
            <w:pPr>
              <w:pStyle w:val="Text"/>
            </w:pPr>
            <w:r w:rsidRPr="005F70FB">
              <w:t>pukul</w:t>
            </w:r>
          </w:p>
        </w:tc>
        <w:tc>
          <w:tcPr>
            <w:tcW w:w="1219" w:type="dxa"/>
            <w:shd w:val="clear" w:color="auto" w:fill="auto"/>
          </w:tcPr>
          <w:p w14:paraId="2C0EB858" w14:textId="77777777" w:rsidR="00D17B90" w:rsidRPr="005F70FB" w:rsidRDefault="00D17B90" w:rsidP="00D17B90">
            <w:pPr>
              <w:pStyle w:val="Text"/>
            </w:pPr>
            <w:r w:rsidRPr="005F70FB">
              <w:t>trus</w:t>
            </w:r>
          </w:p>
        </w:tc>
      </w:tr>
      <w:tr w:rsidR="00AC23C4" w:rsidRPr="005F70FB" w14:paraId="778D9F50" w14:textId="77777777" w:rsidTr="00E66E36">
        <w:tc>
          <w:tcPr>
            <w:tcW w:w="709" w:type="dxa"/>
            <w:shd w:val="clear" w:color="auto" w:fill="auto"/>
          </w:tcPr>
          <w:p w14:paraId="0DBC9B1E" w14:textId="77777777" w:rsidR="00D17B90" w:rsidRPr="005F70FB" w:rsidRDefault="00D17B90" w:rsidP="00D17B90">
            <w:pPr>
              <w:pStyle w:val="GlossEng"/>
            </w:pPr>
          </w:p>
        </w:tc>
        <w:tc>
          <w:tcPr>
            <w:tcW w:w="652" w:type="dxa"/>
            <w:shd w:val="clear" w:color="auto" w:fill="auto"/>
          </w:tcPr>
          <w:p w14:paraId="17978187" w14:textId="77777777" w:rsidR="00D17B90" w:rsidRPr="005F70FB" w:rsidRDefault="00D17B90" w:rsidP="00D17B90">
            <w:pPr>
              <w:pStyle w:val="GlossEng"/>
            </w:pPr>
          </w:p>
        </w:tc>
        <w:tc>
          <w:tcPr>
            <w:tcW w:w="522" w:type="dxa"/>
            <w:shd w:val="clear" w:color="auto" w:fill="auto"/>
          </w:tcPr>
          <w:p w14:paraId="2A50D14A" w14:textId="77777777" w:rsidR="00D17B90" w:rsidRPr="005F70FB" w:rsidRDefault="00D17B90" w:rsidP="00D17B90">
            <w:pPr>
              <w:pStyle w:val="GlossEng"/>
            </w:pPr>
          </w:p>
        </w:tc>
        <w:tc>
          <w:tcPr>
            <w:tcW w:w="777" w:type="dxa"/>
            <w:shd w:val="clear" w:color="auto" w:fill="auto"/>
          </w:tcPr>
          <w:p w14:paraId="7979D507" w14:textId="77777777" w:rsidR="00D17B90" w:rsidRPr="005F70FB" w:rsidRDefault="00D17B90" w:rsidP="00D17B90">
            <w:pPr>
              <w:pStyle w:val="GlossEng"/>
            </w:pPr>
            <w:r w:rsidRPr="005F70FB">
              <w:rPr>
                <w:rStyle w:val="ChSmallCaps"/>
              </w:rPr>
              <w:t>d.prox</w:t>
            </w:r>
          </w:p>
        </w:tc>
        <w:tc>
          <w:tcPr>
            <w:tcW w:w="513" w:type="dxa"/>
            <w:shd w:val="clear" w:color="auto" w:fill="auto"/>
          </w:tcPr>
          <w:p w14:paraId="51EE62E1" w14:textId="77777777" w:rsidR="00D17B90" w:rsidRPr="005F70FB" w:rsidRDefault="00D17B90" w:rsidP="00D17B90">
            <w:pPr>
              <w:pStyle w:val="GlossEng"/>
            </w:pPr>
            <w:r w:rsidRPr="005F70FB">
              <w:rPr>
                <w:rStyle w:val="ChSmallCaps"/>
              </w:rPr>
              <w:t>neg</w:t>
            </w:r>
          </w:p>
        </w:tc>
        <w:tc>
          <w:tcPr>
            <w:tcW w:w="506" w:type="dxa"/>
            <w:shd w:val="clear" w:color="auto" w:fill="auto"/>
          </w:tcPr>
          <w:p w14:paraId="41543CF6" w14:textId="77777777" w:rsidR="00D17B90" w:rsidRPr="005F70FB" w:rsidRDefault="00D17B90" w:rsidP="00D17B90">
            <w:pPr>
              <w:pStyle w:val="GlossEng"/>
            </w:pPr>
            <w:r w:rsidRPr="005F70FB">
              <w:t>feel</w:t>
            </w:r>
          </w:p>
        </w:tc>
        <w:tc>
          <w:tcPr>
            <w:tcW w:w="745" w:type="dxa"/>
            <w:shd w:val="clear" w:color="auto" w:fill="auto"/>
          </w:tcPr>
          <w:p w14:paraId="57B3806F" w14:textId="77777777" w:rsidR="00D17B90" w:rsidRPr="005F70FB" w:rsidRDefault="00D17B90" w:rsidP="00D17B90">
            <w:pPr>
              <w:pStyle w:val="GlossEng"/>
            </w:pPr>
            <w:r w:rsidRPr="005F70FB">
              <w:t>be.sick</w:t>
            </w:r>
          </w:p>
        </w:tc>
        <w:tc>
          <w:tcPr>
            <w:tcW w:w="618" w:type="dxa"/>
            <w:shd w:val="clear" w:color="auto" w:fill="auto"/>
          </w:tcPr>
          <w:p w14:paraId="1C52FEB7" w14:textId="77777777" w:rsidR="00D17B90" w:rsidRPr="005F70FB" w:rsidRDefault="00D17B90" w:rsidP="00D17B90">
            <w:pPr>
              <w:pStyle w:val="GlossEng"/>
            </w:pPr>
            <w:r w:rsidRPr="005F70FB">
              <w:t>get</w:t>
            </w:r>
          </w:p>
        </w:tc>
        <w:tc>
          <w:tcPr>
            <w:tcW w:w="618" w:type="dxa"/>
            <w:shd w:val="clear" w:color="auto" w:fill="auto"/>
          </w:tcPr>
          <w:p w14:paraId="37026489" w14:textId="77777777" w:rsidR="00D17B90" w:rsidRPr="005F70FB" w:rsidRDefault="00D17B90" w:rsidP="00D17B90">
            <w:pPr>
              <w:pStyle w:val="GlossEng"/>
            </w:pPr>
            <w:r w:rsidRPr="005F70FB">
              <w:t>hit</w:t>
            </w:r>
          </w:p>
        </w:tc>
        <w:tc>
          <w:tcPr>
            <w:tcW w:w="1219" w:type="dxa"/>
            <w:shd w:val="clear" w:color="auto" w:fill="auto"/>
          </w:tcPr>
          <w:p w14:paraId="71D79C21" w14:textId="77777777" w:rsidR="00D17B90" w:rsidRPr="005F70FB" w:rsidRDefault="00D17B90" w:rsidP="00D17B90">
            <w:pPr>
              <w:pStyle w:val="GlossEng"/>
            </w:pPr>
            <w:r w:rsidRPr="005F70FB">
              <w:t>be.continuous</w:t>
            </w:r>
          </w:p>
        </w:tc>
      </w:tr>
    </w:tbl>
    <w:p w14:paraId="0F25ADB0" w14:textId="5D543591" w:rsidR="00D17B90" w:rsidRPr="005F70FB" w:rsidRDefault="00D17B90" w:rsidP="00D17B90">
      <w:pPr>
        <w:pStyle w:val="FreeTranslEng"/>
      </w:pPr>
      <w:r w:rsidRPr="005F70FB">
        <w:t>Marta: [</w:t>
      </w:r>
      <w:r w:rsidRPr="005F70FB">
        <w:rPr>
          <w:rStyle w:val="ChSmallCaps"/>
        </w:rPr>
        <w:t>up</w:t>
      </w:r>
      <w:r w:rsidRPr="005F70FB">
        <w:t>] here doesn</w:t>
      </w:r>
      <w:r w:rsidR="00B7093A" w:rsidRPr="005F70FB">
        <w:t>’</w:t>
      </w:r>
      <w:r w:rsidRPr="005F70FB">
        <w:t>t feel sick, (he) gets beaten continuously</w:t>
      </w:r>
    </w:p>
    <w:tbl>
      <w:tblPr>
        <w:tblW w:w="0" w:type="auto"/>
        <w:tblCellMar>
          <w:left w:w="42" w:type="dxa"/>
          <w:right w:w="42" w:type="dxa"/>
        </w:tblCellMar>
        <w:tblLook w:val="01E0" w:firstRow="1" w:lastRow="1" w:firstColumn="1" w:lastColumn="1" w:noHBand="0" w:noVBand="0"/>
      </w:tblPr>
      <w:tblGrid>
        <w:gridCol w:w="709"/>
        <w:gridCol w:w="562"/>
        <w:gridCol w:w="489"/>
        <w:gridCol w:w="567"/>
        <w:gridCol w:w="1262"/>
      </w:tblGrid>
      <w:tr w:rsidR="00AC23C4" w:rsidRPr="005F70FB" w14:paraId="725A2B7C" w14:textId="77777777" w:rsidTr="00AC23C4">
        <w:tc>
          <w:tcPr>
            <w:tcW w:w="709" w:type="dxa"/>
            <w:shd w:val="clear" w:color="auto" w:fill="auto"/>
          </w:tcPr>
          <w:p w14:paraId="3384E286" w14:textId="77777777" w:rsidR="00D17B90" w:rsidRPr="005F70FB" w:rsidRDefault="00D17B90" w:rsidP="00D17B90">
            <w:pPr>
              <w:pStyle w:val="O0Nwnext"/>
            </w:pPr>
            <w:r w:rsidRPr="005F70FB">
              <w:t>0005</w:t>
            </w:r>
          </w:p>
        </w:tc>
        <w:tc>
          <w:tcPr>
            <w:tcW w:w="562" w:type="dxa"/>
            <w:shd w:val="clear" w:color="auto" w:fill="auto"/>
          </w:tcPr>
          <w:p w14:paraId="0BF30141" w14:textId="77777777" w:rsidR="00D17B90" w:rsidRPr="005F70FB" w:rsidRDefault="00D17B90" w:rsidP="00D17B90">
            <w:pPr>
              <w:pStyle w:val="Text"/>
            </w:pPr>
            <w:r w:rsidRPr="005F70FB">
              <w:t>Nofi:</w:t>
            </w:r>
          </w:p>
        </w:tc>
        <w:tc>
          <w:tcPr>
            <w:tcW w:w="489" w:type="dxa"/>
            <w:shd w:val="clear" w:color="auto" w:fill="auto"/>
          </w:tcPr>
          <w:p w14:paraId="0483D489" w14:textId="77777777" w:rsidR="00D17B90" w:rsidRPr="005F70FB" w:rsidRDefault="00D17B90" w:rsidP="00D17B90">
            <w:pPr>
              <w:pStyle w:val="Text"/>
            </w:pPr>
            <w:r w:rsidRPr="005F70FB">
              <w:t>sa</w:t>
            </w:r>
          </w:p>
        </w:tc>
        <w:tc>
          <w:tcPr>
            <w:tcW w:w="567" w:type="dxa"/>
            <w:shd w:val="clear" w:color="auto" w:fill="auto"/>
          </w:tcPr>
          <w:p w14:paraId="507D4EE8" w14:textId="77777777" w:rsidR="00D17B90" w:rsidRPr="005F70FB" w:rsidRDefault="00D17B90" w:rsidP="00D17B90">
            <w:pPr>
              <w:pStyle w:val="Text"/>
            </w:pPr>
            <w:r w:rsidRPr="005F70FB">
              <w:t>pu</w:t>
            </w:r>
          </w:p>
        </w:tc>
        <w:tc>
          <w:tcPr>
            <w:tcW w:w="1262" w:type="dxa"/>
            <w:shd w:val="clear" w:color="auto" w:fill="auto"/>
          </w:tcPr>
          <w:p w14:paraId="7248EA87" w14:textId="162738D2" w:rsidR="00D17B90" w:rsidRPr="005F70FB" w:rsidRDefault="00E72F9E" w:rsidP="00D17B90">
            <w:pPr>
              <w:pStyle w:val="Text"/>
            </w:pPr>
            <w:r w:rsidRPr="005F70FB">
              <w:t>s</w:t>
            </w:r>
            <w:r w:rsidR="00D17B90" w:rsidRPr="005F70FB">
              <w:t>ribu</w:t>
            </w:r>
          </w:p>
        </w:tc>
      </w:tr>
      <w:tr w:rsidR="00AC23C4" w:rsidRPr="005F70FB" w14:paraId="5358ABF9" w14:textId="77777777" w:rsidTr="00AC23C4">
        <w:tc>
          <w:tcPr>
            <w:tcW w:w="709" w:type="dxa"/>
            <w:shd w:val="clear" w:color="auto" w:fill="auto"/>
          </w:tcPr>
          <w:p w14:paraId="08432A5D" w14:textId="77777777" w:rsidR="00D17B90" w:rsidRPr="005F70FB" w:rsidRDefault="00D17B90" w:rsidP="00D17B90">
            <w:pPr>
              <w:pStyle w:val="GlossEng"/>
            </w:pPr>
          </w:p>
        </w:tc>
        <w:tc>
          <w:tcPr>
            <w:tcW w:w="562" w:type="dxa"/>
            <w:shd w:val="clear" w:color="auto" w:fill="auto"/>
          </w:tcPr>
          <w:p w14:paraId="13BCDE12" w14:textId="77777777" w:rsidR="00D17B90" w:rsidRPr="005F70FB" w:rsidRDefault="00D17B90" w:rsidP="00D17B90">
            <w:pPr>
              <w:pStyle w:val="GlossEng"/>
            </w:pPr>
          </w:p>
        </w:tc>
        <w:tc>
          <w:tcPr>
            <w:tcW w:w="489" w:type="dxa"/>
            <w:shd w:val="clear" w:color="auto" w:fill="auto"/>
          </w:tcPr>
          <w:p w14:paraId="4FA0196D" w14:textId="77777777" w:rsidR="00D17B90" w:rsidRPr="005F70FB" w:rsidRDefault="00D17B90" w:rsidP="00D17B90">
            <w:pPr>
              <w:pStyle w:val="GlossEng"/>
            </w:pPr>
            <w:r w:rsidRPr="005F70FB">
              <w:rPr>
                <w:rStyle w:val="ChSmallCaps"/>
              </w:rPr>
              <w:t>1sg</w:t>
            </w:r>
          </w:p>
        </w:tc>
        <w:tc>
          <w:tcPr>
            <w:tcW w:w="567" w:type="dxa"/>
            <w:shd w:val="clear" w:color="auto" w:fill="auto"/>
          </w:tcPr>
          <w:p w14:paraId="4BFC4FFA" w14:textId="77777777" w:rsidR="00D17B90" w:rsidRPr="005F70FB" w:rsidRDefault="00D17B90" w:rsidP="00D17B90">
            <w:pPr>
              <w:pStyle w:val="GlossEng"/>
            </w:pPr>
            <w:r w:rsidRPr="005F70FB">
              <w:rPr>
                <w:rStyle w:val="ChSmallCaps"/>
              </w:rPr>
              <w:t>poss</w:t>
            </w:r>
          </w:p>
        </w:tc>
        <w:tc>
          <w:tcPr>
            <w:tcW w:w="1262" w:type="dxa"/>
            <w:shd w:val="clear" w:color="auto" w:fill="auto"/>
          </w:tcPr>
          <w:p w14:paraId="2994FA72" w14:textId="77777777" w:rsidR="00D17B90" w:rsidRPr="005F70FB" w:rsidRDefault="00D17B90" w:rsidP="00D17B90">
            <w:pPr>
              <w:pStyle w:val="GlossEng"/>
            </w:pPr>
            <w:r w:rsidRPr="005F70FB">
              <w:t>one-thousand</w:t>
            </w:r>
          </w:p>
        </w:tc>
      </w:tr>
    </w:tbl>
    <w:p w14:paraId="0BCA5104" w14:textId="17D84441" w:rsidR="00D17B90" w:rsidRPr="005F70FB" w:rsidRDefault="00D17B90" w:rsidP="00D17B90">
      <w:pPr>
        <w:pStyle w:val="FreeTranslEng"/>
      </w:pPr>
      <w:r w:rsidRPr="005F70FB">
        <w:t>Nofi: (that</w:t>
      </w:r>
      <w:r w:rsidR="00B7093A" w:rsidRPr="005F70FB">
        <w:t>’</w:t>
      </w:r>
      <w:r w:rsidRPr="005F70FB">
        <w:t>s) my one thousand (rupiah bill)</w:t>
      </w:r>
    </w:p>
    <w:tbl>
      <w:tblPr>
        <w:tblW w:w="0" w:type="auto"/>
        <w:tblCellMar>
          <w:left w:w="42" w:type="dxa"/>
          <w:right w:w="42" w:type="dxa"/>
        </w:tblCellMar>
        <w:tblLook w:val="01E0" w:firstRow="1" w:lastRow="1" w:firstColumn="1" w:lastColumn="1" w:noHBand="0" w:noVBand="0"/>
      </w:tblPr>
      <w:tblGrid>
        <w:gridCol w:w="709"/>
        <w:gridCol w:w="929"/>
        <w:gridCol w:w="451"/>
        <w:gridCol w:w="777"/>
        <w:gridCol w:w="662"/>
        <w:gridCol w:w="1106"/>
      </w:tblGrid>
      <w:tr w:rsidR="00AC23C4" w:rsidRPr="005F70FB" w14:paraId="46C187EC" w14:textId="77777777" w:rsidTr="00AC23C4">
        <w:tc>
          <w:tcPr>
            <w:tcW w:w="709" w:type="dxa"/>
            <w:shd w:val="clear" w:color="auto" w:fill="auto"/>
          </w:tcPr>
          <w:p w14:paraId="6B92CCF5" w14:textId="77777777" w:rsidR="00D17B90" w:rsidRPr="005F70FB" w:rsidRDefault="00D17B90" w:rsidP="00D17B90">
            <w:pPr>
              <w:pStyle w:val="O0Nwnext"/>
            </w:pPr>
            <w:r w:rsidRPr="005F70FB">
              <w:t>0006</w:t>
            </w:r>
          </w:p>
        </w:tc>
        <w:tc>
          <w:tcPr>
            <w:tcW w:w="929" w:type="dxa"/>
            <w:shd w:val="clear" w:color="auto" w:fill="auto"/>
          </w:tcPr>
          <w:p w14:paraId="79CDD048" w14:textId="77777777" w:rsidR="00D17B90" w:rsidRPr="005F70FB" w:rsidRDefault="00D17B90" w:rsidP="00D17B90">
            <w:pPr>
              <w:pStyle w:val="Text"/>
            </w:pPr>
            <w:r w:rsidRPr="005F70FB">
              <w:t>Fanceria:</w:t>
            </w:r>
          </w:p>
        </w:tc>
        <w:tc>
          <w:tcPr>
            <w:tcW w:w="451" w:type="dxa"/>
            <w:shd w:val="clear" w:color="auto" w:fill="auto"/>
          </w:tcPr>
          <w:p w14:paraId="67BC4EF8" w14:textId="77777777" w:rsidR="00D17B90" w:rsidRPr="005F70FB" w:rsidRDefault="00D17B90" w:rsidP="00D17B90">
            <w:pPr>
              <w:pStyle w:val="Text"/>
            </w:pPr>
            <w:r w:rsidRPr="005F70FB">
              <w:t>yo,</w:t>
            </w:r>
          </w:p>
        </w:tc>
        <w:tc>
          <w:tcPr>
            <w:tcW w:w="777" w:type="dxa"/>
            <w:shd w:val="clear" w:color="auto" w:fill="auto"/>
          </w:tcPr>
          <w:p w14:paraId="3E2E60D4" w14:textId="77777777" w:rsidR="00D17B90" w:rsidRPr="005F70FB" w:rsidRDefault="00D17B90" w:rsidP="00D17B90">
            <w:pPr>
              <w:pStyle w:val="Text"/>
            </w:pPr>
            <w:r w:rsidRPr="005F70FB">
              <w:t>ini</w:t>
            </w:r>
          </w:p>
        </w:tc>
        <w:tc>
          <w:tcPr>
            <w:tcW w:w="662" w:type="dxa"/>
            <w:shd w:val="clear" w:color="auto" w:fill="auto"/>
          </w:tcPr>
          <w:p w14:paraId="14456B9A" w14:textId="77777777" w:rsidR="00D17B90" w:rsidRPr="005F70FB" w:rsidRDefault="00D17B90" w:rsidP="00D17B90">
            <w:pPr>
              <w:pStyle w:val="Text"/>
            </w:pPr>
            <w:r w:rsidRPr="005F70FB">
              <w:t>kertas</w:t>
            </w:r>
          </w:p>
        </w:tc>
        <w:tc>
          <w:tcPr>
            <w:tcW w:w="1106" w:type="dxa"/>
            <w:shd w:val="clear" w:color="auto" w:fill="auto"/>
          </w:tcPr>
          <w:p w14:paraId="463DAA78" w14:textId="77777777" w:rsidR="00D17B90" w:rsidRPr="005F70FB" w:rsidRDefault="00D17B90" w:rsidP="00D17B90">
            <w:pPr>
              <w:pStyle w:val="Text"/>
            </w:pPr>
            <w:r w:rsidRPr="005F70FB">
              <w:t>((laughter))</w:t>
            </w:r>
          </w:p>
        </w:tc>
      </w:tr>
      <w:tr w:rsidR="00AC23C4" w:rsidRPr="005F70FB" w14:paraId="3262E74D" w14:textId="77777777" w:rsidTr="00AC23C4">
        <w:tc>
          <w:tcPr>
            <w:tcW w:w="709" w:type="dxa"/>
            <w:shd w:val="clear" w:color="auto" w:fill="auto"/>
          </w:tcPr>
          <w:p w14:paraId="098849C5" w14:textId="77777777" w:rsidR="00D17B90" w:rsidRPr="005F70FB" w:rsidRDefault="00D17B90" w:rsidP="00D17B90">
            <w:pPr>
              <w:pStyle w:val="GlossEng"/>
            </w:pPr>
          </w:p>
        </w:tc>
        <w:tc>
          <w:tcPr>
            <w:tcW w:w="929" w:type="dxa"/>
            <w:shd w:val="clear" w:color="auto" w:fill="auto"/>
          </w:tcPr>
          <w:p w14:paraId="4C82C6A9" w14:textId="77777777" w:rsidR="00D17B90" w:rsidRPr="005F70FB" w:rsidRDefault="00D17B90" w:rsidP="00D17B90">
            <w:pPr>
              <w:pStyle w:val="GlossEng"/>
            </w:pPr>
          </w:p>
        </w:tc>
        <w:tc>
          <w:tcPr>
            <w:tcW w:w="451" w:type="dxa"/>
            <w:shd w:val="clear" w:color="auto" w:fill="auto"/>
          </w:tcPr>
          <w:p w14:paraId="500C0ECB" w14:textId="77777777" w:rsidR="00D17B90" w:rsidRPr="005F70FB" w:rsidRDefault="00D17B90" w:rsidP="00D17B90">
            <w:pPr>
              <w:pStyle w:val="GlossEng"/>
            </w:pPr>
            <w:r w:rsidRPr="005F70FB">
              <w:t>yes</w:t>
            </w:r>
          </w:p>
        </w:tc>
        <w:tc>
          <w:tcPr>
            <w:tcW w:w="777" w:type="dxa"/>
            <w:shd w:val="clear" w:color="auto" w:fill="auto"/>
          </w:tcPr>
          <w:p w14:paraId="79A073EF" w14:textId="77777777" w:rsidR="00D17B90" w:rsidRPr="005F70FB" w:rsidRDefault="00D17B90" w:rsidP="00D17B90">
            <w:pPr>
              <w:pStyle w:val="GlossEng"/>
            </w:pPr>
            <w:r w:rsidRPr="005F70FB">
              <w:rPr>
                <w:rStyle w:val="ChSmallCaps"/>
              </w:rPr>
              <w:t>d.prox</w:t>
            </w:r>
          </w:p>
        </w:tc>
        <w:tc>
          <w:tcPr>
            <w:tcW w:w="662" w:type="dxa"/>
            <w:shd w:val="clear" w:color="auto" w:fill="auto"/>
          </w:tcPr>
          <w:p w14:paraId="1B8C9123" w14:textId="77777777" w:rsidR="00D17B90" w:rsidRPr="005F70FB" w:rsidRDefault="00D17B90" w:rsidP="00D17B90">
            <w:pPr>
              <w:pStyle w:val="GlossEng"/>
            </w:pPr>
            <w:r w:rsidRPr="005F70FB">
              <w:t>paper</w:t>
            </w:r>
          </w:p>
        </w:tc>
        <w:tc>
          <w:tcPr>
            <w:tcW w:w="1106" w:type="dxa"/>
            <w:shd w:val="clear" w:color="auto" w:fill="auto"/>
          </w:tcPr>
          <w:p w14:paraId="7AA8A22F" w14:textId="77777777" w:rsidR="00D17B90" w:rsidRPr="005F70FB" w:rsidRDefault="00D17B90" w:rsidP="00D17B90">
            <w:pPr>
              <w:pStyle w:val="GlossEng"/>
            </w:pPr>
          </w:p>
        </w:tc>
      </w:tr>
    </w:tbl>
    <w:p w14:paraId="17504320" w14:textId="77777777" w:rsidR="00D17B90" w:rsidRPr="005F70FB" w:rsidRDefault="00D17B90" w:rsidP="00D17B90">
      <w:pPr>
        <w:pStyle w:val="FreeTranslEng"/>
      </w:pPr>
      <w:r w:rsidRPr="005F70FB">
        <w:t>Fanceria: yes, this is (only) paper (but not money) ((laughter))</w:t>
      </w:r>
    </w:p>
    <w:tbl>
      <w:tblPr>
        <w:tblW w:w="0" w:type="auto"/>
        <w:tblCellMar>
          <w:left w:w="42" w:type="dxa"/>
          <w:right w:w="42" w:type="dxa"/>
        </w:tblCellMar>
        <w:tblLook w:val="01E0" w:firstRow="1" w:lastRow="1" w:firstColumn="1" w:lastColumn="1" w:noHBand="0" w:noVBand="0"/>
      </w:tblPr>
      <w:tblGrid>
        <w:gridCol w:w="709"/>
        <w:gridCol w:w="725"/>
        <w:gridCol w:w="485"/>
        <w:gridCol w:w="756"/>
        <w:gridCol w:w="458"/>
      </w:tblGrid>
      <w:tr w:rsidR="00AC23C4" w:rsidRPr="005F70FB" w14:paraId="676AF2AA" w14:textId="77777777" w:rsidTr="00AC23C4">
        <w:tc>
          <w:tcPr>
            <w:tcW w:w="709" w:type="dxa"/>
            <w:shd w:val="clear" w:color="auto" w:fill="auto"/>
          </w:tcPr>
          <w:p w14:paraId="7D2BE768" w14:textId="77777777" w:rsidR="00D17B90" w:rsidRPr="005F70FB" w:rsidRDefault="00D17B90" w:rsidP="00D17B90">
            <w:pPr>
              <w:pStyle w:val="O0Nwnext"/>
            </w:pPr>
            <w:r w:rsidRPr="005F70FB">
              <w:t>0007</w:t>
            </w:r>
          </w:p>
        </w:tc>
        <w:tc>
          <w:tcPr>
            <w:tcW w:w="725" w:type="dxa"/>
            <w:shd w:val="clear" w:color="auto" w:fill="auto"/>
          </w:tcPr>
          <w:p w14:paraId="1859773F" w14:textId="77777777" w:rsidR="00D17B90" w:rsidRPr="005F70FB" w:rsidRDefault="00D17B90" w:rsidP="00D17B90">
            <w:pPr>
              <w:pStyle w:val="Text"/>
            </w:pPr>
            <w:r w:rsidRPr="005F70FB">
              <w:t>Nofi:</w:t>
            </w:r>
          </w:p>
        </w:tc>
        <w:tc>
          <w:tcPr>
            <w:tcW w:w="485" w:type="dxa"/>
            <w:shd w:val="clear" w:color="auto" w:fill="auto"/>
          </w:tcPr>
          <w:p w14:paraId="3B40661B" w14:textId="77777777" w:rsidR="00D17B90" w:rsidRPr="005F70FB" w:rsidRDefault="00D17B90" w:rsidP="00D17B90">
            <w:pPr>
              <w:pStyle w:val="Text"/>
            </w:pPr>
            <w:r w:rsidRPr="005F70FB">
              <w:t>ko</w:t>
            </w:r>
          </w:p>
        </w:tc>
        <w:tc>
          <w:tcPr>
            <w:tcW w:w="756" w:type="dxa"/>
            <w:shd w:val="clear" w:color="auto" w:fill="auto"/>
          </w:tcPr>
          <w:p w14:paraId="3099F8D2" w14:textId="77777777" w:rsidR="00D17B90" w:rsidRPr="005F70FB" w:rsidRDefault="00D17B90" w:rsidP="00D17B90">
            <w:pPr>
              <w:pStyle w:val="Text"/>
            </w:pPr>
            <w:r w:rsidRPr="005F70FB">
              <w:t>gila</w:t>
            </w:r>
          </w:p>
        </w:tc>
        <w:tc>
          <w:tcPr>
            <w:tcW w:w="458" w:type="dxa"/>
            <w:shd w:val="clear" w:color="auto" w:fill="auto"/>
          </w:tcPr>
          <w:p w14:paraId="1DEB500E" w14:textId="77777777" w:rsidR="00D17B90" w:rsidRPr="005F70FB" w:rsidRDefault="00D17B90" w:rsidP="00D17B90">
            <w:pPr>
              <w:pStyle w:val="Text"/>
            </w:pPr>
            <w:r w:rsidRPr="005F70FB">
              <w:t>ka?</w:t>
            </w:r>
          </w:p>
        </w:tc>
      </w:tr>
      <w:tr w:rsidR="00AC23C4" w:rsidRPr="005F70FB" w14:paraId="4430FFDF" w14:textId="77777777" w:rsidTr="00AC23C4">
        <w:tc>
          <w:tcPr>
            <w:tcW w:w="709" w:type="dxa"/>
            <w:shd w:val="clear" w:color="auto" w:fill="auto"/>
          </w:tcPr>
          <w:p w14:paraId="0CEC4BD6" w14:textId="77777777" w:rsidR="00D17B90" w:rsidRPr="005F70FB" w:rsidRDefault="00D17B90" w:rsidP="00D17B90">
            <w:pPr>
              <w:pStyle w:val="GlossEng"/>
            </w:pPr>
          </w:p>
        </w:tc>
        <w:tc>
          <w:tcPr>
            <w:tcW w:w="725" w:type="dxa"/>
            <w:shd w:val="clear" w:color="auto" w:fill="auto"/>
          </w:tcPr>
          <w:p w14:paraId="60260FAE" w14:textId="77777777" w:rsidR="00D17B90" w:rsidRPr="005F70FB" w:rsidRDefault="00D17B90" w:rsidP="00D17B90">
            <w:pPr>
              <w:pStyle w:val="GlossEng"/>
            </w:pPr>
          </w:p>
        </w:tc>
        <w:tc>
          <w:tcPr>
            <w:tcW w:w="485" w:type="dxa"/>
            <w:shd w:val="clear" w:color="auto" w:fill="auto"/>
          </w:tcPr>
          <w:p w14:paraId="2F34763B" w14:textId="77777777" w:rsidR="00D17B90" w:rsidRPr="005F70FB" w:rsidRDefault="00D17B90" w:rsidP="00D17B90">
            <w:pPr>
              <w:pStyle w:val="GlossEng"/>
            </w:pPr>
            <w:r w:rsidRPr="005F70FB">
              <w:rPr>
                <w:rStyle w:val="ChSmallCaps"/>
              </w:rPr>
              <w:t>2sg</w:t>
            </w:r>
          </w:p>
        </w:tc>
        <w:tc>
          <w:tcPr>
            <w:tcW w:w="756" w:type="dxa"/>
            <w:shd w:val="clear" w:color="auto" w:fill="auto"/>
          </w:tcPr>
          <w:p w14:paraId="0AA87E1E" w14:textId="77777777" w:rsidR="00D17B90" w:rsidRPr="005F70FB" w:rsidRDefault="00D17B90" w:rsidP="00D17B90">
            <w:pPr>
              <w:pStyle w:val="GlossEng"/>
            </w:pPr>
            <w:r w:rsidRPr="005F70FB">
              <w:t>be.crazy</w:t>
            </w:r>
          </w:p>
        </w:tc>
        <w:tc>
          <w:tcPr>
            <w:tcW w:w="458" w:type="dxa"/>
            <w:shd w:val="clear" w:color="auto" w:fill="auto"/>
          </w:tcPr>
          <w:p w14:paraId="7CFAFFB7" w14:textId="77777777" w:rsidR="00D17B90" w:rsidRPr="005F70FB" w:rsidRDefault="00D17B90" w:rsidP="00D17B90">
            <w:pPr>
              <w:pStyle w:val="GlossEng"/>
            </w:pPr>
            <w:r w:rsidRPr="005F70FB">
              <w:t>or</w:t>
            </w:r>
          </w:p>
        </w:tc>
      </w:tr>
    </w:tbl>
    <w:p w14:paraId="26D4F989" w14:textId="77777777" w:rsidR="00D17B90" w:rsidRPr="005F70FB" w:rsidRDefault="00D17B90" w:rsidP="00D17B90">
      <w:pPr>
        <w:pStyle w:val="FreeTranslEng"/>
      </w:pPr>
      <w:r w:rsidRPr="005F70FB">
        <w:t>Nofi: are you crazy?</w:t>
      </w:r>
    </w:p>
    <w:tbl>
      <w:tblPr>
        <w:tblW w:w="0" w:type="auto"/>
        <w:tblCellMar>
          <w:left w:w="42" w:type="dxa"/>
          <w:right w:w="42" w:type="dxa"/>
        </w:tblCellMar>
        <w:tblLook w:val="01E0" w:firstRow="1" w:lastRow="1" w:firstColumn="1" w:lastColumn="1" w:noHBand="0" w:noVBand="0"/>
      </w:tblPr>
      <w:tblGrid>
        <w:gridCol w:w="709"/>
        <w:gridCol w:w="751"/>
        <w:gridCol w:w="695"/>
        <w:gridCol w:w="1423"/>
        <w:gridCol w:w="1004"/>
        <w:gridCol w:w="360"/>
        <w:gridCol w:w="759"/>
      </w:tblGrid>
      <w:tr w:rsidR="00AC23C4" w:rsidRPr="005F70FB" w14:paraId="508B3098" w14:textId="77777777" w:rsidTr="00AC23C4">
        <w:tc>
          <w:tcPr>
            <w:tcW w:w="709" w:type="dxa"/>
            <w:shd w:val="clear" w:color="auto" w:fill="auto"/>
          </w:tcPr>
          <w:p w14:paraId="5375C958" w14:textId="77777777" w:rsidR="00D17B90" w:rsidRPr="005F70FB" w:rsidRDefault="00D17B90" w:rsidP="00D17B90">
            <w:pPr>
              <w:pStyle w:val="O0Nwnext"/>
            </w:pPr>
            <w:r w:rsidRPr="005F70FB">
              <w:t>0008</w:t>
            </w:r>
          </w:p>
        </w:tc>
        <w:tc>
          <w:tcPr>
            <w:tcW w:w="751" w:type="dxa"/>
            <w:shd w:val="clear" w:color="auto" w:fill="auto"/>
          </w:tcPr>
          <w:p w14:paraId="68BA273B" w14:textId="77777777" w:rsidR="00D17B90" w:rsidRPr="005F70FB" w:rsidRDefault="00D17B90" w:rsidP="00D17B90">
            <w:pPr>
              <w:pStyle w:val="Text"/>
            </w:pPr>
            <w:r w:rsidRPr="005F70FB">
              <w:rPr>
                <w:szCs w:val="19"/>
              </w:rPr>
              <w:t>Nofita</w:t>
            </w:r>
            <w:r w:rsidRPr="005F70FB">
              <w:t>:</w:t>
            </w:r>
          </w:p>
        </w:tc>
        <w:tc>
          <w:tcPr>
            <w:tcW w:w="695" w:type="dxa"/>
            <w:shd w:val="clear" w:color="auto" w:fill="auto"/>
          </w:tcPr>
          <w:p w14:paraId="488002B6" w14:textId="77777777" w:rsidR="00D17B90" w:rsidRPr="005F70FB" w:rsidRDefault="00D17B90" w:rsidP="00D17B90">
            <w:pPr>
              <w:pStyle w:val="Text"/>
            </w:pPr>
            <w:r w:rsidRPr="005F70FB">
              <w:t>terlalu</w:t>
            </w:r>
          </w:p>
        </w:tc>
        <w:tc>
          <w:tcPr>
            <w:tcW w:w="1423" w:type="dxa"/>
            <w:shd w:val="clear" w:color="auto" w:fill="auto"/>
          </w:tcPr>
          <w:p w14:paraId="71F4D8C1" w14:textId="77777777" w:rsidR="00D17B90" w:rsidRPr="005F70FB" w:rsidRDefault="00D17B90" w:rsidP="00D17B90">
            <w:pPr>
              <w:pStyle w:val="Text"/>
            </w:pPr>
            <w:r w:rsidRPr="005F70FB">
              <w:t>nakal</w:t>
            </w:r>
          </w:p>
        </w:tc>
        <w:tc>
          <w:tcPr>
            <w:tcW w:w="1004" w:type="dxa"/>
            <w:shd w:val="clear" w:color="auto" w:fill="auto"/>
          </w:tcPr>
          <w:p w14:paraId="592C5FBE" w14:textId="77777777" w:rsidR="00D17B90" w:rsidRPr="005F70FB" w:rsidRDefault="00D17B90" w:rsidP="00D17B90">
            <w:pPr>
              <w:pStyle w:val="Text"/>
            </w:pPr>
            <w:r w:rsidRPr="005F70FB">
              <w:t>ana~ana</w:t>
            </w:r>
          </w:p>
        </w:tc>
        <w:tc>
          <w:tcPr>
            <w:tcW w:w="360" w:type="dxa"/>
            <w:shd w:val="clear" w:color="auto" w:fill="auto"/>
          </w:tcPr>
          <w:p w14:paraId="1661F124" w14:textId="77777777" w:rsidR="00D17B90" w:rsidRPr="005F70FB" w:rsidRDefault="00D17B90" w:rsidP="00D17B90">
            <w:pPr>
              <w:pStyle w:val="Text"/>
            </w:pPr>
            <w:r w:rsidRPr="005F70FB">
              <w:t>di</w:t>
            </w:r>
          </w:p>
        </w:tc>
        <w:tc>
          <w:tcPr>
            <w:tcW w:w="759" w:type="dxa"/>
            <w:shd w:val="clear" w:color="auto" w:fill="auto"/>
          </w:tcPr>
          <w:p w14:paraId="466CA1E2" w14:textId="77777777" w:rsidR="00D17B90" w:rsidRPr="005F70FB" w:rsidRDefault="00D17B90" w:rsidP="00D17B90">
            <w:pPr>
              <w:pStyle w:val="Text"/>
            </w:pPr>
            <w:r w:rsidRPr="005F70FB">
              <w:t>sini</w:t>
            </w:r>
          </w:p>
        </w:tc>
      </w:tr>
      <w:tr w:rsidR="00AC23C4" w:rsidRPr="005F70FB" w14:paraId="1C023797" w14:textId="77777777" w:rsidTr="00AC23C4">
        <w:tc>
          <w:tcPr>
            <w:tcW w:w="709" w:type="dxa"/>
            <w:shd w:val="clear" w:color="auto" w:fill="auto"/>
          </w:tcPr>
          <w:p w14:paraId="06D41ABA" w14:textId="77777777" w:rsidR="00D17B90" w:rsidRPr="005F70FB" w:rsidRDefault="00D17B90" w:rsidP="00D17B90">
            <w:pPr>
              <w:pStyle w:val="GlossEng"/>
            </w:pPr>
          </w:p>
        </w:tc>
        <w:tc>
          <w:tcPr>
            <w:tcW w:w="751" w:type="dxa"/>
            <w:shd w:val="clear" w:color="auto" w:fill="auto"/>
          </w:tcPr>
          <w:p w14:paraId="12120D71" w14:textId="77777777" w:rsidR="00D17B90" w:rsidRPr="005F70FB" w:rsidRDefault="00D17B90" w:rsidP="00D17B90">
            <w:pPr>
              <w:pStyle w:val="GlossEng"/>
            </w:pPr>
          </w:p>
        </w:tc>
        <w:tc>
          <w:tcPr>
            <w:tcW w:w="695" w:type="dxa"/>
            <w:shd w:val="clear" w:color="auto" w:fill="auto"/>
          </w:tcPr>
          <w:p w14:paraId="599A608C" w14:textId="77777777" w:rsidR="00D17B90" w:rsidRPr="005F70FB" w:rsidRDefault="00D17B90" w:rsidP="00D17B90">
            <w:pPr>
              <w:pStyle w:val="GlossEng"/>
            </w:pPr>
            <w:r w:rsidRPr="005F70FB">
              <w:t>too</w:t>
            </w:r>
          </w:p>
        </w:tc>
        <w:tc>
          <w:tcPr>
            <w:tcW w:w="1423" w:type="dxa"/>
            <w:shd w:val="clear" w:color="auto" w:fill="auto"/>
          </w:tcPr>
          <w:p w14:paraId="1276B30E" w14:textId="77777777" w:rsidR="00D17B90" w:rsidRPr="005F70FB" w:rsidRDefault="00D17B90" w:rsidP="00D17B90">
            <w:pPr>
              <w:pStyle w:val="GlossEng"/>
            </w:pPr>
            <w:r w:rsidRPr="005F70FB">
              <w:t>be.mischievous</w:t>
            </w:r>
          </w:p>
        </w:tc>
        <w:tc>
          <w:tcPr>
            <w:tcW w:w="1004" w:type="dxa"/>
            <w:shd w:val="clear" w:color="auto" w:fill="auto"/>
          </w:tcPr>
          <w:p w14:paraId="6EBFCB8B" w14:textId="77777777" w:rsidR="00D17B90" w:rsidRPr="005F70FB" w:rsidRDefault="00D17B90" w:rsidP="00D17B90">
            <w:pPr>
              <w:pStyle w:val="GlossEng"/>
            </w:pPr>
            <w:r w:rsidRPr="005F70FB">
              <w:rPr>
                <w:rStyle w:val="ChSmallCaps"/>
              </w:rPr>
              <w:t>rdp</w:t>
            </w:r>
            <w:r w:rsidRPr="005F70FB">
              <w:t>~child</w:t>
            </w:r>
          </w:p>
        </w:tc>
        <w:tc>
          <w:tcPr>
            <w:tcW w:w="360" w:type="dxa"/>
            <w:shd w:val="clear" w:color="auto" w:fill="auto"/>
          </w:tcPr>
          <w:p w14:paraId="4EF07AD2" w14:textId="77777777" w:rsidR="00D17B90" w:rsidRPr="005F70FB" w:rsidRDefault="00D17B90" w:rsidP="00D17B90">
            <w:pPr>
              <w:pStyle w:val="GlossEng"/>
            </w:pPr>
            <w:r w:rsidRPr="005F70FB">
              <w:t>at</w:t>
            </w:r>
          </w:p>
        </w:tc>
        <w:tc>
          <w:tcPr>
            <w:tcW w:w="759" w:type="dxa"/>
            <w:shd w:val="clear" w:color="auto" w:fill="auto"/>
          </w:tcPr>
          <w:p w14:paraId="7AA4B6B5" w14:textId="77777777" w:rsidR="00D17B90" w:rsidRPr="005F70FB" w:rsidRDefault="00D17B90" w:rsidP="00D17B90">
            <w:pPr>
              <w:pStyle w:val="GlossEng"/>
            </w:pPr>
            <w:r w:rsidRPr="005F70FB">
              <w:rPr>
                <w:rStyle w:val="ChSmallCaps"/>
              </w:rPr>
              <w:t>l.prox</w:t>
            </w:r>
          </w:p>
        </w:tc>
      </w:tr>
    </w:tbl>
    <w:p w14:paraId="1C1B5CD2" w14:textId="77777777" w:rsidR="00D17B90" w:rsidRPr="005F70FB" w:rsidRDefault="00D17B90" w:rsidP="00D17B90">
      <w:pPr>
        <w:pStyle w:val="FreeTranslEng"/>
      </w:pPr>
      <w:r w:rsidRPr="005F70FB">
        <w:rPr>
          <w:szCs w:val="19"/>
        </w:rPr>
        <w:t>Nofita</w:t>
      </w:r>
      <w:r w:rsidRPr="005F70FB">
        <w:t>: (they are) too mischievous the children here</w:t>
      </w:r>
    </w:p>
    <w:tbl>
      <w:tblPr>
        <w:tblW w:w="0" w:type="auto"/>
        <w:tblCellMar>
          <w:left w:w="42" w:type="dxa"/>
          <w:right w:w="42" w:type="dxa"/>
        </w:tblCellMar>
        <w:tblLook w:val="01E0" w:firstRow="1" w:lastRow="1" w:firstColumn="1" w:lastColumn="1" w:noHBand="0" w:noVBand="0"/>
      </w:tblPr>
      <w:tblGrid>
        <w:gridCol w:w="709"/>
        <w:gridCol w:w="929"/>
        <w:gridCol w:w="440"/>
        <w:gridCol w:w="551"/>
        <w:gridCol w:w="522"/>
      </w:tblGrid>
      <w:tr w:rsidR="00AC23C4" w:rsidRPr="005F70FB" w14:paraId="18B2F35A" w14:textId="77777777" w:rsidTr="00AC23C4">
        <w:tc>
          <w:tcPr>
            <w:tcW w:w="709" w:type="dxa"/>
            <w:shd w:val="clear" w:color="auto" w:fill="auto"/>
          </w:tcPr>
          <w:p w14:paraId="60C4AA45" w14:textId="77777777" w:rsidR="00D17B90" w:rsidRPr="005F70FB" w:rsidRDefault="00D17B90" w:rsidP="00D17B90">
            <w:pPr>
              <w:pStyle w:val="O0Nwnext"/>
            </w:pPr>
            <w:r w:rsidRPr="005F70FB">
              <w:t>0009</w:t>
            </w:r>
          </w:p>
        </w:tc>
        <w:tc>
          <w:tcPr>
            <w:tcW w:w="929" w:type="dxa"/>
            <w:shd w:val="clear" w:color="auto" w:fill="auto"/>
          </w:tcPr>
          <w:p w14:paraId="73C50BEE" w14:textId="77777777" w:rsidR="00D17B90" w:rsidRPr="005F70FB" w:rsidRDefault="00D17B90" w:rsidP="00D17B90">
            <w:pPr>
              <w:pStyle w:val="Text"/>
            </w:pPr>
            <w:r w:rsidRPr="005F70FB">
              <w:t>Fanceria:</w:t>
            </w:r>
          </w:p>
        </w:tc>
        <w:tc>
          <w:tcPr>
            <w:tcW w:w="440" w:type="dxa"/>
            <w:shd w:val="clear" w:color="auto" w:fill="auto"/>
          </w:tcPr>
          <w:p w14:paraId="696794C2" w14:textId="77777777" w:rsidR="00D17B90" w:rsidRPr="005F70FB" w:rsidRDefault="00D17B90" w:rsidP="00D17B90">
            <w:pPr>
              <w:pStyle w:val="Text"/>
            </w:pPr>
            <w:r w:rsidRPr="005F70FB">
              <w:t>a,</w:t>
            </w:r>
          </w:p>
        </w:tc>
        <w:tc>
          <w:tcPr>
            <w:tcW w:w="551" w:type="dxa"/>
            <w:shd w:val="clear" w:color="auto" w:fill="auto"/>
          </w:tcPr>
          <w:p w14:paraId="45C2B483" w14:textId="77777777" w:rsidR="00D17B90" w:rsidRPr="005F70FB" w:rsidRDefault="00D17B90" w:rsidP="00D17B90">
            <w:pPr>
              <w:pStyle w:val="Text"/>
            </w:pPr>
            <w:r w:rsidRPr="005F70FB">
              <w:t>Nofi</w:t>
            </w:r>
          </w:p>
        </w:tc>
        <w:tc>
          <w:tcPr>
            <w:tcW w:w="522" w:type="dxa"/>
            <w:shd w:val="clear" w:color="auto" w:fill="auto"/>
          </w:tcPr>
          <w:p w14:paraId="5993DDDB" w14:textId="77777777" w:rsidR="00D17B90" w:rsidRPr="005F70FB" w:rsidRDefault="00D17B90" w:rsidP="00D17B90">
            <w:pPr>
              <w:pStyle w:val="Text"/>
            </w:pPr>
            <w:r w:rsidRPr="005F70FB">
              <w:t>[</w:t>
            </w:r>
            <w:r w:rsidRPr="005F70FB">
              <w:rPr>
                <w:rStyle w:val="ChSmallCaps"/>
              </w:rPr>
              <w:t>up</w:t>
            </w:r>
            <w:r w:rsidRPr="005F70FB">
              <w:t>]</w:t>
            </w:r>
          </w:p>
        </w:tc>
      </w:tr>
      <w:tr w:rsidR="00AC23C4" w:rsidRPr="005F70FB" w14:paraId="01BB440C" w14:textId="77777777" w:rsidTr="00AC23C4">
        <w:tc>
          <w:tcPr>
            <w:tcW w:w="709" w:type="dxa"/>
            <w:shd w:val="clear" w:color="auto" w:fill="auto"/>
          </w:tcPr>
          <w:p w14:paraId="242E808A" w14:textId="77777777" w:rsidR="00D17B90" w:rsidRPr="005F70FB" w:rsidRDefault="00D17B90" w:rsidP="00D17B90">
            <w:pPr>
              <w:pStyle w:val="GlossEng"/>
            </w:pPr>
          </w:p>
        </w:tc>
        <w:tc>
          <w:tcPr>
            <w:tcW w:w="929" w:type="dxa"/>
            <w:shd w:val="clear" w:color="auto" w:fill="auto"/>
          </w:tcPr>
          <w:p w14:paraId="2705F47E" w14:textId="77777777" w:rsidR="00D17B90" w:rsidRPr="005F70FB" w:rsidRDefault="00D17B90" w:rsidP="00D17B90">
            <w:pPr>
              <w:pStyle w:val="GlossEng"/>
            </w:pPr>
          </w:p>
        </w:tc>
        <w:tc>
          <w:tcPr>
            <w:tcW w:w="440" w:type="dxa"/>
            <w:shd w:val="clear" w:color="auto" w:fill="auto"/>
          </w:tcPr>
          <w:p w14:paraId="2A814EC1" w14:textId="77777777" w:rsidR="00D17B90" w:rsidRPr="005F70FB" w:rsidRDefault="00D17B90" w:rsidP="00D17B90">
            <w:pPr>
              <w:pStyle w:val="GlossEng"/>
            </w:pPr>
            <w:r w:rsidRPr="005F70FB">
              <w:t>ah!</w:t>
            </w:r>
          </w:p>
        </w:tc>
        <w:tc>
          <w:tcPr>
            <w:tcW w:w="551" w:type="dxa"/>
            <w:shd w:val="clear" w:color="auto" w:fill="auto"/>
          </w:tcPr>
          <w:p w14:paraId="3DB718CE" w14:textId="77777777" w:rsidR="00D17B90" w:rsidRPr="005F70FB" w:rsidRDefault="00D17B90" w:rsidP="00D17B90">
            <w:pPr>
              <w:pStyle w:val="GlossEng"/>
            </w:pPr>
            <w:r w:rsidRPr="005F70FB">
              <w:t>Nofi</w:t>
            </w:r>
          </w:p>
        </w:tc>
        <w:tc>
          <w:tcPr>
            <w:tcW w:w="522" w:type="dxa"/>
            <w:shd w:val="clear" w:color="auto" w:fill="auto"/>
          </w:tcPr>
          <w:p w14:paraId="343F76BF" w14:textId="77777777" w:rsidR="00D17B90" w:rsidRPr="005F70FB" w:rsidRDefault="00D17B90" w:rsidP="00D17B90">
            <w:pPr>
              <w:pStyle w:val="GlossEng"/>
            </w:pPr>
          </w:p>
        </w:tc>
      </w:tr>
    </w:tbl>
    <w:p w14:paraId="082E3EDA" w14:textId="77777777" w:rsidR="00D17B90" w:rsidRPr="005F70FB" w:rsidRDefault="00D17B90" w:rsidP="00D17B90">
      <w:pPr>
        <w:pStyle w:val="FreeTranslEng"/>
      </w:pPr>
      <w:r w:rsidRPr="005F70FB">
        <w:t>Fanceria: ah, Nofi [</w:t>
      </w:r>
      <w:r w:rsidRPr="005F70FB">
        <w:rPr>
          <w:rStyle w:val="ChSmallCaps"/>
        </w:rPr>
        <w:t>up</w:t>
      </w:r>
      <w:r w:rsidRPr="005F70FB">
        <w:t>]</w:t>
      </w:r>
    </w:p>
    <w:tbl>
      <w:tblPr>
        <w:tblW w:w="0" w:type="auto"/>
        <w:tblCellMar>
          <w:left w:w="42" w:type="dxa"/>
          <w:right w:w="42" w:type="dxa"/>
        </w:tblCellMar>
        <w:tblLook w:val="01E0" w:firstRow="1" w:lastRow="1" w:firstColumn="1" w:lastColumn="1" w:noHBand="0" w:noVBand="0"/>
      </w:tblPr>
      <w:tblGrid>
        <w:gridCol w:w="709"/>
        <w:gridCol w:w="652"/>
        <w:gridCol w:w="458"/>
      </w:tblGrid>
      <w:tr w:rsidR="00D17B90" w:rsidRPr="005F70FB" w14:paraId="59AD60C4" w14:textId="77777777" w:rsidTr="00105225">
        <w:tc>
          <w:tcPr>
            <w:tcW w:w="709" w:type="dxa"/>
            <w:shd w:val="clear" w:color="auto" w:fill="auto"/>
          </w:tcPr>
          <w:p w14:paraId="712DF767" w14:textId="77777777" w:rsidR="00D17B90" w:rsidRPr="005F70FB" w:rsidRDefault="00D17B90" w:rsidP="00D17B90">
            <w:pPr>
              <w:pStyle w:val="O0Nwnext"/>
            </w:pPr>
            <w:r w:rsidRPr="005F70FB">
              <w:t>0010</w:t>
            </w:r>
          </w:p>
        </w:tc>
        <w:tc>
          <w:tcPr>
            <w:tcW w:w="652" w:type="dxa"/>
            <w:shd w:val="clear" w:color="auto" w:fill="auto"/>
          </w:tcPr>
          <w:p w14:paraId="0B7922D2" w14:textId="77777777" w:rsidR="00D17B90" w:rsidRPr="005F70FB" w:rsidRDefault="00D17B90" w:rsidP="00D17B90">
            <w:pPr>
              <w:pStyle w:val="Text"/>
            </w:pPr>
            <w:r w:rsidRPr="005F70FB">
              <w:t>Marta:</w:t>
            </w:r>
          </w:p>
        </w:tc>
        <w:tc>
          <w:tcPr>
            <w:tcW w:w="458" w:type="dxa"/>
            <w:shd w:val="clear" w:color="auto" w:fill="auto"/>
          </w:tcPr>
          <w:p w14:paraId="413998F2" w14:textId="77777777" w:rsidR="00D17B90" w:rsidRPr="005F70FB" w:rsidRDefault="00D17B90" w:rsidP="00D17B90">
            <w:pPr>
              <w:pStyle w:val="Text"/>
            </w:pPr>
            <w:r w:rsidRPr="005F70FB">
              <w:t>[Is]</w:t>
            </w:r>
          </w:p>
        </w:tc>
      </w:tr>
    </w:tbl>
    <w:p w14:paraId="6B662BC6" w14:textId="77777777" w:rsidR="00D17B90" w:rsidRPr="005F70FB" w:rsidRDefault="00D17B90" w:rsidP="00D17B90">
      <w:pPr>
        <w:pStyle w:val="FreeTranslEng"/>
      </w:pPr>
      <w:r w:rsidRPr="005F70FB">
        <w:t>Marta: [Is]</w:t>
      </w:r>
    </w:p>
    <w:tbl>
      <w:tblPr>
        <w:tblW w:w="0" w:type="auto"/>
        <w:tblCellMar>
          <w:left w:w="42" w:type="dxa"/>
          <w:right w:w="42" w:type="dxa"/>
        </w:tblCellMar>
        <w:tblLook w:val="01E0" w:firstRow="1" w:lastRow="1" w:firstColumn="1" w:lastColumn="1" w:noHBand="0" w:noVBand="0"/>
      </w:tblPr>
      <w:tblGrid>
        <w:gridCol w:w="709"/>
        <w:gridCol w:w="929"/>
        <w:gridCol w:w="873"/>
      </w:tblGrid>
      <w:tr w:rsidR="00D17B90" w:rsidRPr="005F70FB" w14:paraId="0AB47FEE" w14:textId="77777777" w:rsidTr="00AC23C4">
        <w:tc>
          <w:tcPr>
            <w:tcW w:w="709" w:type="dxa"/>
            <w:shd w:val="clear" w:color="auto" w:fill="auto"/>
          </w:tcPr>
          <w:p w14:paraId="49AA2C56" w14:textId="77777777" w:rsidR="00D17B90" w:rsidRPr="005F70FB" w:rsidRDefault="00D17B90" w:rsidP="00D17B90">
            <w:pPr>
              <w:pStyle w:val="O0Nwnext"/>
            </w:pPr>
            <w:r w:rsidRPr="005F70FB">
              <w:t>0011</w:t>
            </w:r>
          </w:p>
        </w:tc>
        <w:tc>
          <w:tcPr>
            <w:tcW w:w="929" w:type="dxa"/>
            <w:shd w:val="clear" w:color="auto" w:fill="auto"/>
          </w:tcPr>
          <w:p w14:paraId="2073BE2E" w14:textId="77777777" w:rsidR="00D17B90" w:rsidRPr="005F70FB" w:rsidRDefault="00D17B90" w:rsidP="00D17B90">
            <w:pPr>
              <w:pStyle w:val="Text"/>
            </w:pPr>
            <w:r w:rsidRPr="005F70FB">
              <w:t>Fanceria:</w:t>
            </w:r>
          </w:p>
        </w:tc>
        <w:tc>
          <w:tcPr>
            <w:tcW w:w="873" w:type="dxa"/>
            <w:shd w:val="clear" w:color="auto" w:fill="auto"/>
          </w:tcPr>
          <w:p w14:paraId="1353A382" w14:textId="77777777" w:rsidR="00D17B90" w:rsidRPr="005F70FB" w:rsidRDefault="00D17B90" w:rsidP="00D17B90">
            <w:pPr>
              <w:pStyle w:val="Text"/>
            </w:pPr>
            <w:r w:rsidRPr="005F70FB">
              <w:t>mm-mm</w:t>
            </w:r>
          </w:p>
        </w:tc>
      </w:tr>
      <w:tr w:rsidR="00D17B90" w:rsidRPr="005F70FB" w14:paraId="72ED35CC" w14:textId="77777777" w:rsidTr="00AC23C4">
        <w:tc>
          <w:tcPr>
            <w:tcW w:w="709" w:type="dxa"/>
            <w:shd w:val="clear" w:color="auto" w:fill="auto"/>
          </w:tcPr>
          <w:p w14:paraId="499C8ECC" w14:textId="77777777" w:rsidR="00D17B90" w:rsidRPr="005F70FB" w:rsidRDefault="00D17B90" w:rsidP="00D17B90">
            <w:pPr>
              <w:pStyle w:val="GlossEng"/>
            </w:pPr>
          </w:p>
        </w:tc>
        <w:tc>
          <w:tcPr>
            <w:tcW w:w="929" w:type="dxa"/>
            <w:shd w:val="clear" w:color="auto" w:fill="auto"/>
          </w:tcPr>
          <w:p w14:paraId="161F10F0" w14:textId="77777777" w:rsidR="00D17B90" w:rsidRPr="005F70FB" w:rsidRDefault="00D17B90" w:rsidP="00D17B90">
            <w:pPr>
              <w:pStyle w:val="GlossEng"/>
            </w:pPr>
          </w:p>
        </w:tc>
        <w:tc>
          <w:tcPr>
            <w:tcW w:w="873" w:type="dxa"/>
            <w:shd w:val="clear" w:color="auto" w:fill="auto"/>
          </w:tcPr>
          <w:p w14:paraId="40D97F16" w14:textId="77777777" w:rsidR="00D17B90" w:rsidRPr="005F70FB" w:rsidRDefault="00D17B90" w:rsidP="00D17B90">
            <w:pPr>
              <w:pStyle w:val="GlossEng"/>
            </w:pPr>
            <w:r w:rsidRPr="005F70FB">
              <w:t>mhm</w:t>
            </w:r>
          </w:p>
        </w:tc>
      </w:tr>
    </w:tbl>
    <w:p w14:paraId="1135C5E7" w14:textId="77777777" w:rsidR="00D17B90" w:rsidRPr="005F70FB" w:rsidRDefault="00D17B90" w:rsidP="00D17B90">
      <w:pPr>
        <w:pStyle w:val="FreeTranslEng"/>
      </w:pPr>
      <w:r w:rsidRPr="005F70FB">
        <w:t>Fanceria: mhm</w:t>
      </w:r>
    </w:p>
    <w:tbl>
      <w:tblPr>
        <w:tblW w:w="0" w:type="auto"/>
        <w:tblCellMar>
          <w:left w:w="42" w:type="dxa"/>
          <w:right w:w="42" w:type="dxa"/>
        </w:tblCellMar>
        <w:tblLook w:val="01E0" w:firstRow="1" w:lastRow="1" w:firstColumn="1" w:lastColumn="1" w:noHBand="0" w:noVBand="0"/>
      </w:tblPr>
      <w:tblGrid>
        <w:gridCol w:w="709"/>
        <w:gridCol w:w="652"/>
        <w:gridCol w:w="509"/>
        <w:gridCol w:w="558"/>
        <w:gridCol w:w="747"/>
        <w:gridCol w:w="786"/>
        <w:gridCol w:w="947"/>
        <w:gridCol w:w="947"/>
        <w:gridCol w:w="947"/>
      </w:tblGrid>
      <w:tr w:rsidR="00AC23C4" w:rsidRPr="005F70FB" w14:paraId="41E4AA8D" w14:textId="77777777" w:rsidTr="00105225">
        <w:tc>
          <w:tcPr>
            <w:tcW w:w="709" w:type="dxa"/>
            <w:shd w:val="clear" w:color="auto" w:fill="auto"/>
          </w:tcPr>
          <w:p w14:paraId="56F5ECE2" w14:textId="77777777" w:rsidR="00D17B90" w:rsidRPr="005F70FB" w:rsidRDefault="00D17B90" w:rsidP="00D17B90">
            <w:pPr>
              <w:pStyle w:val="O0Nwnext"/>
            </w:pPr>
            <w:r w:rsidRPr="005F70FB">
              <w:t>0012</w:t>
            </w:r>
          </w:p>
        </w:tc>
        <w:tc>
          <w:tcPr>
            <w:tcW w:w="652" w:type="dxa"/>
            <w:shd w:val="clear" w:color="auto" w:fill="auto"/>
          </w:tcPr>
          <w:p w14:paraId="338D7C42" w14:textId="77777777" w:rsidR="00D17B90" w:rsidRPr="005F70FB" w:rsidRDefault="00D17B90" w:rsidP="00D17B90">
            <w:pPr>
              <w:pStyle w:val="Text"/>
            </w:pPr>
            <w:r w:rsidRPr="005F70FB">
              <w:t>Marta:</w:t>
            </w:r>
          </w:p>
        </w:tc>
        <w:tc>
          <w:tcPr>
            <w:tcW w:w="509" w:type="dxa"/>
            <w:shd w:val="clear" w:color="auto" w:fill="auto"/>
          </w:tcPr>
          <w:p w14:paraId="55E4C7DE" w14:textId="77777777" w:rsidR="00D17B90" w:rsidRPr="005F70FB" w:rsidRDefault="00D17B90" w:rsidP="00D17B90">
            <w:pPr>
              <w:pStyle w:val="Text"/>
            </w:pPr>
            <w:r w:rsidRPr="005F70FB">
              <w:t>tida</w:t>
            </w:r>
          </w:p>
        </w:tc>
        <w:tc>
          <w:tcPr>
            <w:tcW w:w="558" w:type="dxa"/>
            <w:shd w:val="clear" w:color="auto" w:fill="auto"/>
          </w:tcPr>
          <w:p w14:paraId="44D46BF6" w14:textId="77777777" w:rsidR="00D17B90" w:rsidRPr="005F70FB" w:rsidRDefault="00D17B90" w:rsidP="00D17B90">
            <w:pPr>
              <w:pStyle w:val="Text"/>
            </w:pPr>
            <w:r w:rsidRPr="005F70FB">
              <w:t>ada</w:t>
            </w:r>
          </w:p>
        </w:tc>
        <w:tc>
          <w:tcPr>
            <w:tcW w:w="747" w:type="dxa"/>
            <w:shd w:val="clear" w:color="auto" w:fill="auto"/>
          </w:tcPr>
          <w:p w14:paraId="243E8DD1" w14:textId="77777777" w:rsidR="00D17B90" w:rsidRPr="005F70FB" w:rsidRDefault="00D17B90" w:rsidP="00D17B90">
            <w:pPr>
              <w:pStyle w:val="Text"/>
            </w:pPr>
            <w:r w:rsidRPr="005F70FB">
              <w:t>pisang</w:t>
            </w:r>
          </w:p>
        </w:tc>
        <w:tc>
          <w:tcPr>
            <w:tcW w:w="786" w:type="dxa"/>
            <w:shd w:val="clear" w:color="auto" w:fill="auto"/>
          </w:tcPr>
          <w:p w14:paraId="0ED34F6A" w14:textId="77777777" w:rsidR="00D17B90" w:rsidRPr="005F70FB" w:rsidRDefault="00D17B90" w:rsidP="00D17B90">
            <w:pPr>
              <w:pStyle w:val="Text"/>
            </w:pPr>
            <w:r w:rsidRPr="005F70FB">
              <w:t>goreng,</w:t>
            </w:r>
          </w:p>
        </w:tc>
        <w:tc>
          <w:tcPr>
            <w:tcW w:w="947" w:type="dxa"/>
            <w:shd w:val="clear" w:color="auto" w:fill="auto"/>
          </w:tcPr>
          <w:p w14:paraId="5B9A49BB" w14:textId="77777777" w:rsidR="00D17B90" w:rsidRPr="005F70FB" w:rsidRDefault="00D17B90" w:rsidP="00D17B90">
            <w:pPr>
              <w:pStyle w:val="Text"/>
            </w:pPr>
            <w:r w:rsidRPr="005F70FB">
              <w:t>menangis</w:t>
            </w:r>
          </w:p>
        </w:tc>
        <w:tc>
          <w:tcPr>
            <w:tcW w:w="947" w:type="dxa"/>
            <w:shd w:val="clear" w:color="auto" w:fill="auto"/>
          </w:tcPr>
          <w:p w14:paraId="490B7BED" w14:textId="77777777" w:rsidR="00D17B90" w:rsidRPr="005F70FB" w:rsidRDefault="00D17B90" w:rsidP="00D17B90">
            <w:pPr>
              <w:pStyle w:val="Text"/>
            </w:pPr>
            <w:r w:rsidRPr="005F70FB">
              <w:t>pisang</w:t>
            </w:r>
          </w:p>
        </w:tc>
        <w:tc>
          <w:tcPr>
            <w:tcW w:w="947" w:type="dxa"/>
            <w:shd w:val="clear" w:color="auto" w:fill="auto"/>
          </w:tcPr>
          <w:p w14:paraId="589E09A3" w14:textId="77777777" w:rsidR="00D17B90" w:rsidRPr="005F70FB" w:rsidRDefault="00D17B90" w:rsidP="00D17B90">
            <w:pPr>
              <w:pStyle w:val="Text"/>
            </w:pPr>
            <w:r w:rsidRPr="005F70FB">
              <w:t>goreng</w:t>
            </w:r>
          </w:p>
        </w:tc>
      </w:tr>
      <w:tr w:rsidR="00AC23C4" w:rsidRPr="005F70FB" w14:paraId="4426CE5C" w14:textId="77777777" w:rsidTr="00105225">
        <w:tc>
          <w:tcPr>
            <w:tcW w:w="709" w:type="dxa"/>
            <w:shd w:val="clear" w:color="auto" w:fill="auto"/>
          </w:tcPr>
          <w:p w14:paraId="7C6FB21E" w14:textId="77777777" w:rsidR="00D17B90" w:rsidRPr="005F70FB" w:rsidRDefault="00D17B90" w:rsidP="00D17B90">
            <w:pPr>
              <w:pStyle w:val="GlossEng"/>
            </w:pPr>
          </w:p>
        </w:tc>
        <w:tc>
          <w:tcPr>
            <w:tcW w:w="652" w:type="dxa"/>
            <w:shd w:val="clear" w:color="auto" w:fill="auto"/>
          </w:tcPr>
          <w:p w14:paraId="6411335D" w14:textId="77777777" w:rsidR="00D17B90" w:rsidRPr="005F70FB" w:rsidRDefault="00D17B90" w:rsidP="00D17B90">
            <w:pPr>
              <w:pStyle w:val="GlossEng"/>
            </w:pPr>
          </w:p>
        </w:tc>
        <w:tc>
          <w:tcPr>
            <w:tcW w:w="509" w:type="dxa"/>
            <w:shd w:val="clear" w:color="auto" w:fill="auto"/>
          </w:tcPr>
          <w:p w14:paraId="02EC6A67" w14:textId="77777777" w:rsidR="00D17B90" w:rsidRPr="005F70FB" w:rsidRDefault="00D17B90" w:rsidP="00D17B90">
            <w:pPr>
              <w:pStyle w:val="GlossEng"/>
            </w:pPr>
            <w:r w:rsidRPr="005F70FB">
              <w:rPr>
                <w:rStyle w:val="ChSmallCaps"/>
              </w:rPr>
              <w:t>neg</w:t>
            </w:r>
          </w:p>
        </w:tc>
        <w:tc>
          <w:tcPr>
            <w:tcW w:w="558" w:type="dxa"/>
            <w:shd w:val="clear" w:color="auto" w:fill="auto"/>
          </w:tcPr>
          <w:p w14:paraId="42BAAF4F" w14:textId="77777777" w:rsidR="00D17B90" w:rsidRPr="005F70FB" w:rsidRDefault="00D17B90" w:rsidP="00D17B90">
            <w:pPr>
              <w:pStyle w:val="GlossEng"/>
            </w:pPr>
            <w:r w:rsidRPr="005F70FB">
              <w:t>exist</w:t>
            </w:r>
          </w:p>
        </w:tc>
        <w:tc>
          <w:tcPr>
            <w:tcW w:w="747" w:type="dxa"/>
            <w:shd w:val="clear" w:color="auto" w:fill="auto"/>
          </w:tcPr>
          <w:p w14:paraId="0EE444E5" w14:textId="77777777" w:rsidR="00D17B90" w:rsidRPr="005F70FB" w:rsidRDefault="00D17B90" w:rsidP="00D17B90">
            <w:pPr>
              <w:pStyle w:val="GlossEng"/>
            </w:pPr>
            <w:r w:rsidRPr="005F70FB">
              <w:t>banana</w:t>
            </w:r>
          </w:p>
        </w:tc>
        <w:tc>
          <w:tcPr>
            <w:tcW w:w="786" w:type="dxa"/>
            <w:shd w:val="clear" w:color="auto" w:fill="auto"/>
          </w:tcPr>
          <w:p w14:paraId="6633AB7A" w14:textId="77777777" w:rsidR="00D17B90" w:rsidRPr="005F70FB" w:rsidRDefault="00D17B90" w:rsidP="00D17B90">
            <w:pPr>
              <w:pStyle w:val="GlossEng"/>
            </w:pPr>
            <w:r w:rsidRPr="005F70FB">
              <w:t>fry</w:t>
            </w:r>
          </w:p>
        </w:tc>
        <w:tc>
          <w:tcPr>
            <w:tcW w:w="947" w:type="dxa"/>
            <w:shd w:val="clear" w:color="auto" w:fill="auto"/>
          </w:tcPr>
          <w:p w14:paraId="6746608D" w14:textId="77777777" w:rsidR="00D17B90" w:rsidRPr="005F70FB" w:rsidRDefault="00D17B90" w:rsidP="00D17B90">
            <w:pPr>
              <w:pStyle w:val="GlossEng"/>
            </w:pPr>
            <w:r w:rsidRPr="005F70FB">
              <w:t>cry</w:t>
            </w:r>
          </w:p>
        </w:tc>
        <w:tc>
          <w:tcPr>
            <w:tcW w:w="947" w:type="dxa"/>
            <w:shd w:val="clear" w:color="auto" w:fill="auto"/>
          </w:tcPr>
          <w:p w14:paraId="11F2FD62" w14:textId="77777777" w:rsidR="00D17B90" w:rsidRPr="005F70FB" w:rsidRDefault="00D17B90" w:rsidP="00D17B90">
            <w:pPr>
              <w:pStyle w:val="GlossEng"/>
            </w:pPr>
            <w:r w:rsidRPr="005F70FB">
              <w:t>banana</w:t>
            </w:r>
          </w:p>
        </w:tc>
        <w:tc>
          <w:tcPr>
            <w:tcW w:w="947" w:type="dxa"/>
            <w:shd w:val="clear" w:color="auto" w:fill="auto"/>
          </w:tcPr>
          <w:p w14:paraId="31EF4B41" w14:textId="77777777" w:rsidR="00D17B90" w:rsidRPr="005F70FB" w:rsidRDefault="00D17B90" w:rsidP="00D17B90">
            <w:pPr>
              <w:pStyle w:val="GlossEng"/>
            </w:pPr>
            <w:r w:rsidRPr="005F70FB">
              <w:t>fry</w:t>
            </w:r>
          </w:p>
        </w:tc>
      </w:tr>
    </w:tbl>
    <w:p w14:paraId="1FC77FC8" w14:textId="6851D142" w:rsidR="00D17B90" w:rsidRPr="005F70FB" w:rsidRDefault="00D17B90" w:rsidP="00D17B90">
      <w:pPr>
        <w:pStyle w:val="FreeTranslEng"/>
      </w:pPr>
      <w:r w:rsidRPr="005F70FB">
        <w:t>Marta: (when) there aren</w:t>
      </w:r>
      <w:r w:rsidR="00B7093A" w:rsidRPr="005F70FB">
        <w:t>’</w:t>
      </w:r>
      <w:r w:rsidRPr="005F70FB">
        <w:t>t (any) fried bana</w:t>
      </w:r>
      <w:r w:rsidR="007753AB" w:rsidRPr="005F70FB">
        <w:t>nas</w:t>
      </w:r>
      <w:r w:rsidRPr="005F70FB">
        <w:t>, (then Nofi) cries (for) fried bananas</w:t>
      </w:r>
    </w:p>
    <w:tbl>
      <w:tblPr>
        <w:tblW w:w="0" w:type="auto"/>
        <w:tblCellMar>
          <w:left w:w="42" w:type="dxa"/>
          <w:right w:w="42" w:type="dxa"/>
        </w:tblCellMar>
        <w:tblLook w:val="01E0" w:firstRow="1" w:lastRow="1" w:firstColumn="1" w:lastColumn="1" w:noHBand="0" w:noVBand="0"/>
      </w:tblPr>
      <w:tblGrid>
        <w:gridCol w:w="709"/>
        <w:gridCol w:w="929"/>
        <w:gridCol w:w="1106"/>
      </w:tblGrid>
      <w:tr w:rsidR="00D17B90" w:rsidRPr="005F70FB" w14:paraId="26817480" w14:textId="77777777" w:rsidTr="00AC23C4">
        <w:tc>
          <w:tcPr>
            <w:tcW w:w="709" w:type="dxa"/>
            <w:shd w:val="clear" w:color="auto" w:fill="auto"/>
          </w:tcPr>
          <w:p w14:paraId="437DE5C3" w14:textId="77777777" w:rsidR="00D17B90" w:rsidRPr="005F70FB" w:rsidRDefault="00D17B90" w:rsidP="00D17B90">
            <w:pPr>
              <w:pStyle w:val="O0Nwnext"/>
            </w:pPr>
            <w:r w:rsidRPr="005F70FB">
              <w:t>0013</w:t>
            </w:r>
          </w:p>
        </w:tc>
        <w:tc>
          <w:tcPr>
            <w:tcW w:w="929" w:type="dxa"/>
            <w:shd w:val="clear" w:color="auto" w:fill="auto"/>
          </w:tcPr>
          <w:p w14:paraId="4FE435F7" w14:textId="77777777" w:rsidR="00D17B90" w:rsidRPr="005F70FB" w:rsidRDefault="00D17B90" w:rsidP="00D17B90">
            <w:pPr>
              <w:pStyle w:val="Text"/>
            </w:pPr>
            <w:r w:rsidRPr="005F70FB">
              <w:t>Fanceria:</w:t>
            </w:r>
          </w:p>
        </w:tc>
        <w:tc>
          <w:tcPr>
            <w:tcW w:w="1106" w:type="dxa"/>
            <w:shd w:val="clear" w:color="auto" w:fill="auto"/>
          </w:tcPr>
          <w:p w14:paraId="00F7338E" w14:textId="77777777" w:rsidR="00D17B90" w:rsidRPr="005F70FB" w:rsidRDefault="00D17B90" w:rsidP="00D17B90">
            <w:pPr>
              <w:pStyle w:val="Text"/>
            </w:pPr>
            <w:r w:rsidRPr="005F70FB">
              <w:t>((laughter))</w:t>
            </w:r>
          </w:p>
        </w:tc>
      </w:tr>
    </w:tbl>
    <w:p w14:paraId="4F5F28E5" w14:textId="77777777" w:rsidR="00D17B90" w:rsidRPr="005F70FB" w:rsidRDefault="00D17B90" w:rsidP="00D17B90">
      <w:pPr>
        <w:pStyle w:val="FreeTranslEng"/>
      </w:pPr>
      <w:r w:rsidRPr="005F70FB">
        <w:t>Fanceria: ((laughter))</w:t>
      </w:r>
    </w:p>
    <w:tbl>
      <w:tblPr>
        <w:tblW w:w="5467" w:type="dxa"/>
        <w:tblCellMar>
          <w:left w:w="42" w:type="dxa"/>
          <w:right w:w="42" w:type="dxa"/>
        </w:tblCellMar>
        <w:tblLook w:val="01E0" w:firstRow="1" w:lastRow="1" w:firstColumn="1" w:lastColumn="1" w:noHBand="0" w:noVBand="0"/>
      </w:tblPr>
      <w:tblGrid>
        <w:gridCol w:w="709"/>
        <w:gridCol w:w="751"/>
        <w:gridCol w:w="562"/>
        <w:gridCol w:w="751"/>
        <w:gridCol w:w="790"/>
        <w:gridCol w:w="513"/>
        <w:gridCol w:w="573"/>
        <w:gridCol w:w="818"/>
      </w:tblGrid>
      <w:tr w:rsidR="00AC23C4" w:rsidRPr="005F70FB" w14:paraId="3E94D8CC" w14:textId="77777777" w:rsidTr="00AC23C4">
        <w:tc>
          <w:tcPr>
            <w:tcW w:w="709" w:type="dxa"/>
            <w:shd w:val="clear" w:color="auto" w:fill="auto"/>
          </w:tcPr>
          <w:p w14:paraId="10B0A8BB" w14:textId="77777777" w:rsidR="00D17B90" w:rsidRPr="005F70FB" w:rsidRDefault="00D17B90" w:rsidP="00D17B90">
            <w:pPr>
              <w:pStyle w:val="O0Nwnext"/>
            </w:pPr>
            <w:r w:rsidRPr="005F70FB">
              <w:t>0014</w:t>
            </w:r>
          </w:p>
        </w:tc>
        <w:tc>
          <w:tcPr>
            <w:tcW w:w="751" w:type="dxa"/>
            <w:shd w:val="clear" w:color="auto" w:fill="auto"/>
          </w:tcPr>
          <w:p w14:paraId="6445CD52" w14:textId="77777777" w:rsidR="00D17B90" w:rsidRPr="005F70FB" w:rsidRDefault="00D17B90" w:rsidP="00D17B90">
            <w:pPr>
              <w:pStyle w:val="Text"/>
            </w:pPr>
            <w:r w:rsidRPr="005F70FB">
              <w:rPr>
                <w:szCs w:val="19"/>
              </w:rPr>
              <w:t>Nofita</w:t>
            </w:r>
            <w:r w:rsidRPr="005F70FB">
              <w:t>:</w:t>
            </w:r>
          </w:p>
        </w:tc>
        <w:tc>
          <w:tcPr>
            <w:tcW w:w="562" w:type="dxa"/>
            <w:shd w:val="clear" w:color="auto" w:fill="auto"/>
          </w:tcPr>
          <w:p w14:paraId="64E2B640" w14:textId="77777777" w:rsidR="00D17B90" w:rsidRPr="005F70FB" w:rsidRDefault="00D17B90" w:rsidP="00D17B90">
            <w:pPr>
              <w:pStyle w:val="Text"/>
            </w:pPr>
            <w:r w:rsidRPr="005F70FB">
              <w:t>ada</w:t>
            </w:r>
          </w:p>
        </w:tc>
        <w:tc>
          <w:tcPr>
            <w:tcW w:w="751" w:type="dxa"/>
            <w:shd w:val="clear" w:color="auto" w:fill="auto"/>
          </w:tcPr>
          <w:p w14:paraId="6876B1EE" w14:textId="77777777" w:rsidR="00D17B90" w:rsidRPr="005F70FB" w:rsidRDefault="00D17B90" w:rsidP="00D17B90">
            <w:pPr>
              <w:pStyle w:val="Text"/>
            </w:pPr>
            <w:r w:rsidRPr="005F70FB">
              <w:t>pisang</w:t>
            </w:r>
          </w:p>
        </w:tc>
        <w:tc>
          <w:tcPr>
            <w:tcW w:w="790" w:type="dxa"/>
            <w:shd w:val="clear" w:color="auto" w:fill="auto"/>
          </w:tcPr>
          <w:p w14:paraId="2C94DAE4" w14:textId="77777777" w:rsidR="00D17B90" w:rsidRPr="005F70FB" w:rsidRDefault="00D17B90" w:rsidP="00D17B90">
            <w:pPr>
              <w:pStyle w:val="Text"/>
            </w:pPr>
            <w:r w:rsidRPr="005F70FB">
              <w:t>goreng,</w:t>
            </w:r>
          </w:p>
        </w:tc>
        <w:tc>
          <w:tcPr>
            <w:tcW w:w="513" w:type="dxa"/>
            <w:shd w:val="clear" w:color="auto" w:fill="auto"/>
          </w:tcPr>
          <w:p w14:paraId="659E3817" w14:textId="77777777" w:rsidR="00D17B90" w:rsidRPr="005F70FB" w:rsidRDefault="00D17B90" w:rsidP="00D17B90">
            <w:pPr>
              <w:pStyle w:val="Text"/>
            </w:pPr>
            <w:r w:rsidRPr="005F70FB">
              <w:t>tra</w:t>
            </w:r>
          </w:p>
        </w:tc>
        <w:tc>
          <w:tcPr>
            <w:tcW w:w="573" w:type="dxa"/>
            <w:shd w:val="clear" w:color="auto" w:fill="auto"/>
          </w:tcPr>
          <w:p w14:paraId="01DAAD57" w14:textId="77777777" w:rsidR="00D17B90" w:rsidRPr="005F70FB" w:rsidRDefault="00D17B90" w:rsidP="00D17B90">
            <w:pPr>
              <w:pStyle w:val="Text"/>
            </w:pPr>
            <w:r w:rsidRPr="005F70FB">
              <w:t>maw</w:t>
            </w:r>
          </w:p>
        </w:tc>
        <w:tc>
          <w:tcPr>
            <w:tcW w:w="818" w:type="dxa"/>
            <w:shd w:val="clear" w:color="auto" w:fill="auto"/>
          </w:tcPr>
          <w:p w14:paraId="3D38940F" w14:textId="77777777" w:rsidR="00D17B90" w:rsidRPr="005F70FB" w:rsidRDefault="00D17B90" w:rsidP="00D17B90">
            <w:pPr>
              <w:pStyle w:val="Text"/>
            </w:pPr>
            <w:r w:rsidRPr="005F70FB">
              <w:t>makang</w:t>
            </w:r>
          </w:p>
        </w:tc>
      </w:tr>
      <w:tr w:rsidR="00AC23C4" w:rsidRPr="005F70FB" w14:paraId="63C3F95E" w14:textId="77777777" w:rsidTr="00AC23C4">
        <w:tc>
          <w:tcPr>
            <w:tcW w:w="709" w:type="dxa"/>
            <w:shd w:val="clear" w:color="auto" w:fill="auto"/>
          </w:tcPr>
          <w:p w14:paraId="6F4DD051" w14:textId="77777777" w:rsidR="00D17B90" w:rsidRPr="005F70FB" w:rsidRDefault="00D17B90" w:rsidP="00D17B90">
            <w:pPr>
              <w:pStyle w:val="GlossEng"/>
            </w:pPr>
          </w:p>
        </w:tc>
        <w:tc>
          <w:tcPr>
            <w:tcW w:w="751" w:type="dxa"/>
            <w:shd w:val="clear" w:color="auto" w:fill="auto"/>
          </w:tcPr>
          <w:p w14:paraId="173D94D6" w14:textId="77777777" w:rsidR="00D17B90" w:rsidRPr="005F70FB" w:rsidRDefault="00D17B90" w:rsidP="00D17B90">
            <w:pPr>
              <w:pStyle w:val="GlossEng"/>
            </w:pPr>
          </w:p>
        </w:tc>
        <w:tc>
          <w:tcPr>
            <w:tcW w:w="562" w:type="dxa"/>
            <w:shd w:val="clear" w:color="auto" w:fill="auto"/>
          </w:tcPr>
          <w:p w14:paraId="30838E50" w14:textId="77777777" w:rsidR="00D17B90" w:rsidRPr="005F70FB" w:rsidRDefault="00D17B90" w:rsidP="00D17B90">
            <w:pPr>
              <w:pStyle w:val="GlossEng"/>
            </w:pPr>
            <w:r w:rsidRPr="005F70FB">
              <w:t>exist</w:t>
            </w:r>
          </w:p>
        </w:tc>
        <w:tc>
          <w:tcPr>
            <w:tcW w:w="751" w:type="dxa"/>
            <w:shd w:val="clear" w:color="auto" w:fill="auto"/>
          </w:tcPr>
          <w:p w14:paraId="41F77239" w14:textId="77777777" w:rsidR="00D17B90" w:rsidRPr="005F70FB" w:rsidRDefault="00D17B90" w:rsidP="00D17B90">
            <w:pPr>
              <w:pStyle w:val="GlossEng"/>
            </w:pPr>
            <w:r w:rsidRPr="005F70FB">
              <w:t>banana</w:t>
            </w:r>
          </w:p>
        </w:tc>
        <w:tc>
          <w:tcPr>
            <w:tcW w:w="790" w:type="dxa"/>
            <w:shd w:val="clear" w:color="auto" w:fill="auto"/>
          </w:tcPr>
          <w:p w14:paraId="4CE5C268" w14:textId="77777777" w:rsidR="00D17B90" w:rsidRPr="005F70FB" w:rsidRDefault="00D17B90" w:rsidP="00D17B90">
            <w:pPr>
              <w:pStyle w:val="GlossEng"/>
            </w:pPr>
            <w:r w:rsidRPr="005F70FB">
              <w:t>fry</w:t>
            </w:r>
          </w:p>
        </w:tc>
        <w:tc>
          <w:tcPr>
            <w:tcW w:w="513" w:type="dxa"/>
            <w:shd w:val="clear" w:color="auto" w:fill="auto"/>
          </w:tcPr>
          <w:p w14:paraId="255FF77C" w14:textId="77777777" w:rsidR="00D17B90" w:rsidRPr="005F70FB" w:rsidRDefault="00D17B90" w:rsidP="00D17B90">
            <w:pPr>
              <w:pStyle w:val="GlossEng"/>
            </w:pPr>
            <w:r w:rsidRPr="005F70FB">
              <w:rPr>
                <w:rStyle w:val="ChSmallCaps"/>
              </w:rPr>
              <w:t>neg</w:t>
            </w:r>
          </w:p>
        </w:tc>
        <w:tc>
          <w:tcPr>
            <w:tcW w:w="573" w:type="dxa"/>
            <w:shd w:val="clear" w:color="auto" w:fill="auto"/>
          </w:tcPr>
          <w:p w14:paraId="6DA61281" w14:textId="77777777" w:rsidR="00D17B90" w:rsidRPr="005F70FB" w:rsidRDefault="00D17B90" w:rsidP="00D17B90">
            <w:pPr>
              <w:pStyle w:val="GlossEng"/>
            </w:pPr>
            <w:r w:rsidRPr="005F70FB">
              <w:t>want</w:t>
            </w:r>
          </w:p>
        </w:tc>
        <w:tc>
          <w:tcPr>
            <w:tcW w:w="818" w:type="dxa"/>
            <w:shd w:val="clear" w:color="auto" w:fill="auto"/>
          </w:tcPr>
          <w:p w14:paraId="1720E37D" w14:textId="77777777" w:rsidR="00D17B90" w:rsidRPr="005F70FB" w:rsidRDefault="00D17B90" w:rsidP="00D17B90">
            <w:pPr>
              <w:pStyle w:val="GlossEng"/>
            </w:pPr>
            <w:r w:rsidRPr="005F70FB">
              <w:t>eat</w:t>
            </w:r>
          </w:p>
        </w:tc>
      </w:tr>
    </w:tbl>
    <w:p w14:paraId="70426582" w14:textId="13FDC375" w:rsidR="00D17B90" w:rsidRPr="005F70FB" w:rsidRDefault="00D17B90" w:rsidP="00D17B90">
      <w:pPr>
        <w:pStyle w:val="FreeTranslEng"/>
      </w:pPr>
      <w:r w:rsidRPr="005F70FB">
        <w:rPr>
          <w:szCs w:val="19"/>
        </w:rPr>
        <w:t>Nofita</w:t>
      </w:r>
      <w:r w:rsidRPr="005F70FB">
        <w:t>: (when) there are fried bananas, (he) doesn</w:t>
      </w:r>
      <w:r w:rsidR="00B7093A" w:rsidRPr="005F70FB">
        <w:t>’</w:t>
      </w:r>
      <w:r w:rsidRPr="005F70FB">
        <w:t>t want to eat (them)</w:t>
      </w:r>
    </w:p>
    <w:tbl>
      <w:tblPr>
        <w:tblW w:w="0" w:type="auto"/>
        <w:tblCellMar>
          <w:left w:w="42" w:type="dxa"/>
          <w:right w:w="42" w:type="dxa"/>
        </w:tblCellMar>
        <w:tblLook w:val="01E0" w:firstRow="1" w:lastRow="1" w:firstColumn="1" w:lastColumn="1" w:noHBand="0" w:noVBand="0"/>
      </w:tblPr>
      <w:tblGrid>
        <w:gridCol w:w="709"/>
        <w:gridCol w:w="652"/>
        <w:gridCol w:w="558"/>
        <w:gridCol w:w="178"/>
        <w:gridCol w:w="569"/>
        <w:gridCol w:w="786"/>
        <w:gridCol w:w="509"/>
        <w:gridCol w:w="569"/>
        <w:gridCol w:w="769"/>
      </w:tblGrid>
      <w:tr w:rsidR="00AC23C4" w:rsidRPr="005F70FB" w14:paraId="0F102AC3" w14:textId="77777777" w:rsidTr="00105225">
        <w:tc>
          <w:tcPr>
            <w:tcW w:w="709" w:type="dxa"/>
            <w:shd w:val="clear" w:color="auto" w:fill="auto"/>
          </w:tcPr>
          <w:p w14:paraId="3E3D2EAD" w14:textId="77777777" w:rsidR="00D17B90" w:rsidRPr="005F70FB" w:rsidRDefault="00D17B90" w:rsidP="00D17B90">
            <w:pPr>
              <w:pStyle w:val="O0Nwnext"/>
            </w:pPr>
            <w:r w:rsidRPr="005F70FB">
              <w:t>0015</w:t>
            </w:r>
          </w:p>
        </w:tc>
        <w:tc>
          <w:tcPr>
            <w:tcW w:w="652" w:type="dxa"/>
            <w:shd w:val="clear" w:color="auto" w:fill="auto"/>
          </w:tcPr>
          <w:p w14:paraId="4C3485D4" w14:textId="77777777" w:rsidR="00D17B90" w:rsidRPr="005F70FB" w:rsidRDefault="00D17B90" w:rsidP="00D17B90">
            <w:pPr>
              <w:pStyle w:val="Text"/>
            </w:pPr>
            <w:r w:rsidRPr="005F70FB">
              <w:t>Marta:</w:t>
            </w:r>
          </w:p>
        </w:tc>
        <w:tc>
          <w:tcPr>
            <w:tcW w:w="558" w:type="dxa"/>
            <w:shd w:val="clear" w:color="auto" w:fill="auto"/>
          </w:tcPr>
          <w:p w14:paraId="15FEEDD6" w14:textId="77777777" w:rsidR="00D17B90" w:rsidRPr="005F70FB" w:rsidRDefault="00D17B90" w:rsidP="00D17B90">
            <w:pPr>
              <w:pStyle w:val="Text"/>
            </w:pPr>
            <w:r w:rsidRPr="005F70FB">
              <w:t>ada</w:t>
            </w:r>
          </w:p>
        </w:tc>
        <w:tc>
          <w:tcPr>
            <w:tcW w:w="747" w:type="dxa"/>
            <w:gridSpan w:val="2"/>
            <w:shd w:val="clear" w:color="auto" w:fill="auto"/>
          </w:tcPr>
          <w:p w14:paraId="6FF6D9B8" w14:textId="77777777" w:rsidR="00D17B90" w:rsidRPr="005F70FB" w:rsidRDefault="00D17B90" w:rsidP="00D17B90">
            <w:pPr>
              <w:pStyle w:val="Text"/>
            </w:pPr>
            <w:r w:rsidRPr="005F70FB">
              <w:t>pisang</w:t>
            </w:r>
          </w:p>
        </w:tc>
        <w:tc>
          <w:tcPr>
            <w:tcW w:w="786" w:type="dxa"/>
            <w:shd w:val="clear" w:color="auto" w:fill="auto"/>
          </w:tcPr>
          <w:p w14:paraId="6C0B63C6" w14:textId="77777777" w:rsidR="00D17B90" w:rsidRPr="005F70FB" w:rsidRDefault="00D17B90" w:rsidP="00D17B90">
            <w:pPr>
              <w:pStyle w:val="Text"/>
            </w:pPr>
            <w:r w:rsidRPr="005F70FB">
              <w:t>goreng,</w:t>
            </w:r>
          </w:p>
        </w:tc>
        <w:tc>
          <w:tcPr>
            <w:tcW w:w="509" w:type="dxa"/>
            <w:shd w:val="clear" w:color="auto" w:fill="auto"/>
          </w:tcPr>
          <w:p w14:paraId="0BFF8D8E" w14:textId="77777777" w:rsidR="00D17B90" w:rsidRPr="005F70FB" w:rsidRDefault="00D17B90" w:rsidP="00D17B90">
            <w:pPr>
              <w:pStyle w:val="Text"/>
            </w:pPr>
            <w:r w:rsidRPr="005F70FB">
              <w:t>tida</w:t>
            </w:r>
          </w:p>
        </w:tc>
        <w:tc>
          <w:tcPr>
            <w:tcW w:w="569" w:type="dxa"/>
            <w:shd w:val="clear" w:color="auto" w:fill="auto"/>
          </w:tcPr>
          <w:p w14:paraId="65E64658" w14:textId="77777777" w:rsidR="00D17B90" w:rsidRPr="005F70FB" w:rsidRDefault="00D17B90" w:rsidP="00D17B90">
            <w:pPr>
              <w:pStyle w:val="Text"/>
            </w:pPr>
            <w:r w:rsidRPr="005F70FB">
              <w:t>maw</w:t>
            </w:r>
          </w:p>
        </w:tc>
        <w:tc>
          <w:tcPr>
            <w:tcW w:w="769" w:type="dxa"/>
            <w:shd w:val="clear" w:color="auto" w:fill="auto"/>
          </w:tcPr>
          <w:p w14:paraId="4E257BEE" w14:textId="77777777" w:rsidR="00D17B90" w:rsidRPr="005F70FB" w:rsidRDefault="00D17B90" w:rsidP="00D17B90">
            <w:pPr>
              <w:pStyle w:val="Text"/>
            </w:pPr>
            <w:r w:rsidRPr="005F70FB">
              <w:t>makang</w:t>
            </w:r>
          </w:p>
        </w:tc>
      </w:tr>
      <w:tr w:rsidR="00AC23C4" w:rsidRPr="005F70FB" w14:paraId="7DBFCB3A" w14:textId="77777777" w:rsidTr="00105225">
        <w:tc>
          <w:tcPr>
            <w:tcW w:w="709" w:type="dxa"/>
            <w:shd w:val="clear" w:color="auto" w:fill="auto"/>
          </w:tcPr>
          <w:p w14:paraId="7A453162" w14:textId="77777777" w:rsidR="00D17B90" w:rsidRPr="005F70FB" w:rsidRDefault="00D17B90" w:rsidP="00D17B90">
            <w:pPr>
              <w:pStyle w:val="GlossEng2ptafter"/>
            </w:pPr>
          </w:p>
        </w:tc>
        <w:tc>
          <w:tcPr>
            <w:tcW w:w="652" w:type="dxa"/>
            <w:shd w:val="clear" w:color="auto" w:fill="auto"/>
          </w:tcPr>
          <w:p w14:paraId="4B8485CB" w14:textId="77777777" w:rsidR="00D17B90" w:rsidRPr="005F70FB" w:rsidRDefault="00D17B90" w:rsidP="00D17B90">
            <w:pPr>
              <w:pStyle w:val="GlossEng2ptafter"/>
            </w:pPr>
          </w:p>
        </w:tc>
        <w:tc>
          <w:tcPr>
            <w:tcW w:w="558" w:type="dxa"/>
            <w:shd w:val="clear" w:color="auto" w:fill="auto"/>
          </w:tcPr>
          <w:p w14:paraId="360DAD11" w14:textId="77777777" w:rsidR="00D17B90" w:rsidRPr="005F70FB" w:rsidRDefault="00D17B90" w:rsidP="00D17B90">
            <w:pPr>
              <w:pStyle w:val="GlossEng2ptafter"/>
            </w:pPr>
            <w:r w:rsidRPr="005F70FB">
              <w:t>exist</w:t>
            </w:r>
          </w:p>
        </w:tc>
        <w:tc>
          <w:tcPr>
            <w:tcW w:w="747" w:type="dxa"/>
            <w:gridSpan w:val="2"/>
            <w:shd w:val="clear" w:color="auto" w:fill="auto"/>
          </w:tcPr>
          <w:p w14:paraId="45B5235E" w14:textId="77777777" w:rsidR="00D17B90" w:rsidRPr="005F70FB" w:rsidRDefault="00D17B90" w:rsidP="00D17B90">
            <w:pPr>
              <w:pStyle w:val="GlossEng2ptafter"/>
            </w:pPr>
            <w:r w:rsidRPr="005F70FB">
              <w:t>banana</w:t>
            </w:r>
          </w:p>
        </w:tc>
        <w:tc>
          <w:tcPr>
            <w:tcW w:w="786" w:type="dxa"/>
            <w:shd w:val="clear" w:color="auto" w:fill="auto"/>
          </w:tcPr>
          <w:p w14:paraId="511A9DD8" w14:textId="77777777" w:rsidR="00D17B90" w:rsidRPr="005F70FB" w:rsidRDefault="00D17B90" w:rsidP="00D17B90">
            <w:pPr>
              <w:pStyle w:val="GlossEng2ptafter"/>
            </w:pPr>
            <w:r w:rsidRPr="005F70FB">
              <w:t>fry</w:t>
            </w:r>
          </w:p>
        </w:tc>
        <w:tc>
          <w:tcPr>
            <w:tcW w:w="509" w:type="dxa"/>
            <w:shd w:val="clear" w:color="auto" w:fill="auto"/>
          </w:tcPr>
          <w:p w14:paraId="0526595D" w14:textId="77777777" w:rsidR="00D17B90" w:rsidRPr="005F70FB" w:rsidRDefault="00D17B90" w:rsidP="00D17B90">
            <w:pPr>
              <w:pStyle w:val="GlossEng2ptafter"/>
            </w:pPr>
            <w:r w:rsidRPr="005F70FB">
              <w:rPr>
                <w:rStyle w:val="ChSmallCaps"/>
              </w:rPr>
              <w:t>neg</w:t>
            </w:r>
          </w:p>
        </w:tc>
        <w:tc>
          <w:tcPr>
            <w:tcW w:w="569" w:type="dxa"/>
            <w:shd w:val="clear" w:color="auto" w:fill="auto"/>
          </w:tcPr>
          <w:p w14:paraId="2B3EFBDC" w14:textId="77777777" w:rsidR="00D17B90" w:rsidRPr="005F70FB" w:rsidRDefault="00D17B90" w:rsidP="00D17B90">
            <w:pPr>
              <w:pStyle w:val="GlossEng2ptafter"/>
            </w:pPr>
            <w:r w:rsidRPr="005F70FB">
              <w:t>want</w:t>
            </w:r>
          </w:p>
        </w:tc>
        <w:tc>
          <w:tcPr>
            <w:tcW w:w="769" w:type="dxa"/>
            <w:shd w:val="clear" w:color="auto" w:fill="auto"/>
          </w:tcPr>
          <w:p w14:paraId="2A50EDCE" w14:textId="77777777" w:rsidR="00D17B90" w:rsidRPr="005F70FB" w:rsidRDefault="00D17B90" w:rsidP="00D17B90">
            <w:pPr>
              <w:pStyle w:val="GlossEng2ptafter"/>
            </w:pPr>
            <w:r w:rsidRPr="005F70FB">
              <w:t>eat</w:t>
            </w:r>
          </w:p>
        </w:tc>
      </w:tr>
      <w:tr w:rsidR="00D17B90" w:rsidRPr="005F70FB" w14:paraId="0162BE5B" w14:textId="77777777" w:rsidTr="00105225">
        <w:trPr>
          <w:gridAfter w:val="5"/>
          <w:wAfter w:w="3202" w:type="dxa"/>
        </w:trPr>
        <w:tc>
          <w:tcPr>
            <w:tcW w:w="709" w:type="dxa"/>
            <w:shd w:val="clear" w:color="auto" w:fill="auto"/>
          </w:tcPr>
          <w:p w14:paraId="41E476A4" w14:textId="77777777" w:rsidR="00D17B90" w:rsidRPr="005F70FB" w:rsidRDefault="00D17B90" w:rsidP="00D17B90">
            <w:pPr>
              <w:pStyle w:val="O0Nwnext"/>
            </w:pPr>
          </w:p>
        </w:tc>
        <w:tc>
          <w:tcPr>
            <w:tcW w:w="652" w:type="dxa"/>
            <w:shd w:val="clear" w:color="auto" w:fill="auto"/>
          </w:tcPr>
          <w:p w14:paraId="74A8541B" w14:textId="77777777" w:rsidR="00D17B90" w:rsidRPr="005F70FB" w:rsidRDefault="00D17B90" w:rsidP="00D17B90">
            <w:pPr>
              <w:pStyle w:val="Text"/>
            </w:pPr>
            <w:r w:rsidRPr="005F70FB">
              <w:t>pisang</w:t>
            </w:r>
          </w:p>
        </w:tc>
        <w:tc>
          <w:tcPr>
            <w:tcW w:w="736" w:type="dxa"/>
            <w:gridSpan w:val="2"/>
            <w:shd w:val="clear" w:color="auto" w:fill="auto"/>
          </w:tcPr>
          <w:p w14:paraId="78AF8A8A" w14:textId="77777777" w:rsidR="00D17B90" w:rsidRPr="005F70FB" w:rsidRDefault="00D17B90" w:rsidP="00D17B90">
            <w:pPr>
              <w:pStyle w:val="Text"/>
            </w:pPr>
            <w:r w:rsidRPr="005F70FB">
              <w:t>goreng</w:t>
            </w:r>
          </w:p>
        </w:tc>
      </w:tr>
      <w:tr w:rsidR="00D17B90" w:rsidRPr="005F70FB" w14:paraId="17CD32C5" w14:textId="77777777" w:rsidTr="00105225">
        <w:trPr>
          <w:gridAfter w:val="5"/>
          <w:wAfter w:w="3202" w:type="dxa"/>
        </w:trPr>
        <w:tc>
          <w:tcPr>
            <w:tcW w:w="709" w:type="dxa"/>
            <w:shd w:val="clear" w:color="auto" w:fill="auto"/>
          </w:tcPr>
          <w:p w14:paraId="442D6407" w14:textId="77777777" w:rsidR="00D17B90" w:rsidRPr="005F70FB" w:rsidRDefault="00D17B90" w:rsidP="00D17B90">
            <w:pPr>
              <w:pStyle w:val="GlossEng"/>
            </w:pPr>
          </w:p>
        </w:tc>
        <w:tc>
          <w:tcPr>
            <w:tcW w:w="652" w:type="dxa"/>
            <w:shd w:val="clear" w:color="auto" w:fill="auto"/>
          </w:tcPr>
          <w:p w14:paraId="1C633883" w14:textId="77777777" w:rsidR="00D17B90" w:rsidRPr="005F70FB" w:rsidRDefault="00D17B90" w:rsidP="00D17B90">
            <w:pPr>
              <w:pStyle w:val="GlossEng"/>
            </w:pPr>
            <w:r w:rsidRPr="005F70FB">
              <w:t>banana</w:t>
            </w:r>
          </w:p>
        </w:tc>
        <w:tc>
          <w:tcPr>
            <w:tcW w:w="736" w:type="dxa"/>
            <w:gridSpan w:val="2"/>
            <w:shd w:val="clear" w:color="auto" w:fill="auto"/>
          </w:tcPr>
          <w:p w14:paraId="257BC1F9" w14:textId="77777777" w:rsidR="00D17B90" w:rsidRPr="005F70FB" w:rsidRDefault="00D17B90" w:rsidP="00D17B90">
            <w:pPr>
              <w:pStyle w:val="GlossEng"/>
            </w:pPr>
            <w:r w:rsidRPr="005F70FB">
              <w:t>fry</w:t>
            </w:r>
          </w:p>
        </w:tc>
      </w:tr>
    </w:tbl>
    <w:p w14:paraId="362163B8" w14:textId="7DC28F36" w:rsidR="00D17B90" w:rsidRPr="005F70FB" w:rsidRDefault="00D17B90" w:rsidP="00D17B90">
      <w:pPr>
        <w:pStyle w:val="FreeTranslEng"/>
      </w:pPr>
      <w:r w:rsidRPr="005F70FB">
        <w:t>Marta: (when) there are fried bananas, (he) doesn</w:t>
      </w:r>
      <w:r w:rsidR="00B7093A" w:rsidRPr="005F70FB">
        <w:t>’</w:t>
      </w:r>
      <w:r w:rsidRPr="005F70FB">
        <w:t>t want to eat fried bananas</w:t>
      </w:r>
    </w:p>
    <w:tbl>
      <w:tblPr>
        <w:tblW w:w="5687" w:type="dxa"/>
        <w:tblCellMar>
          <w:left w:w="42" w:type="dxa"/>
          <w:right w:w="42" w:type="dxa"/>
        </w:tblCellMar>
        <w:tblLook w:val="01E0" w:firstRow="1" w:lastRow="1" w:firstColumn="1" w:lastColumn="1" w:noHBand="0" w:noVBand="0"/>
      </w:tblPr>
      <w:tblGrid>
        <w:gridCol w:w="709"/>
        <w:gridCol w:w="607"/>
        <w:gridCol w:w="1112"/>
        <w:gridCol w:w="1112"/>
        <w:gridCol w:w="584"/>
        <w:gridCol w:w="857"/>
        <w:gridCol w:w="706"/>
      </w:tblGrid>
      <w:tr w:rsidR="00AC23C4" w:rsidRPr="005F70FB" w14:paraId="4A5341E4" w14:textId="77777777" w:rsidTr="00AC23C4">
        <w:tc>
          <w:tcPr>
            <w:tcW w:w="709" w:type="dxa"/>
            <w:shd w:val="clear" w:color="auto" w:fill="auto"/>
          </w:tcPr>
          <w:p w14:paraId="39FB4D81" w14:textId="77777777" w:rsidR="00D17B90" w:rsidRPr="005F70FB" w:rsidRDefault="00D17B90" w:rsidP="00D17B90">
            <w:pPr>
              <w:pStyle w:val="O0Nwnext"/>
            </w:pPr>
            <w:r w:rsidRPr="005F70FB">
              <w:t>0016</w:t>
            </w:r>
          </w:p>
        </w:tc>
        <w:tc>
          <w:tcPr>
            <w:tcW w:w="607" w:type="dxa"/>
            <w:shd w:val="clear" w:color="auto" w:fill="auto"/>
          </w:tcPr>
          <w:p w14:paraId="78D92886" w14:textId="77777777" w:rsidR="00D17B90" w:rsidRPr="005F70FB" w:rsidRDefault="00D17B90" w:rsidP="00D17B90">
            <w:pPr>
              <w:pStyle w:val="Text"/>
            </w:pPr>
            <w:r w:rsidRPr="005F70FB">
              <w:t>Klara:</w:t>
            </w:r>
          </w:p>
        </w:tc>
        <w:tc>
          <w:tcPr>
            <w:tcW w:w="1112" w:type="dxa"/>
            <w:shd w:val="clear" w:color="auto" w:fill="auto"/>
          </w:tcPr>
          <w:p w14:paraId="3DF494A4" w14:textId="77777777" w:rsidR="00D17B90" w:rsidRPr="005F70FB" w:rsidRDefault="00D17B90" w:rsidP="00D17B90">
            <w:pPr>
              <w:pStyle w:val="Text"/>
            </w:pPr>
            <w:r w:rsidRPr="005F70FB">
              <w:t>putar</w:t>
            </w:r>
          </w:p>
        </w:tc>
        <w:tc>
          <w:tcPr>
            <w:tcW w:w="1112" w:type="dxa"/>
            <w:shd w:val="clear" w:color="auto" w:fill="auto"/>
          </w:tcPr>
          <w:p w14:paraId="6AF72A12" w14:textId="77777777" w:rsidR="00D17B90" w:rsidRPr="005F70FB" w:rsidRDefault="00D17B90" w:rsidP="00D17B90">
            <w:pPr>
              <w:pStyle w:val="Text"/>
            </w:pPr>
            <w:r w:rsidRPr="005F70FB">
              <w:t>balik,</w:t>
            </w:r>
          </w:p>
        </w:tc>
        <w:tc>
          <w:tcPr>
            <w:tcW w:w="584" w:type="dxa"/>
            <w:shd w:val="clear" w:color="auto" w:fill="auto"/>
          </w:tcPr>
          <w:p w14:paraId="2715F438" w14:textId="77777777" w:rsidR="00D17B90" w:rsidRPr="005F70FB" w:rsidRDefault="00D17B90" w:rsidP="00D17B90">
            <w:pPr>
              <w:pStyle w:val="Text"/>
            </w:pPr>
            <w:r w:rsidRPr="005F70FB">
              <w:t>ana</w:t>
            </w:r>
          </w:p>
        </w:tc>
        <w:tc>
          <w:tcPr>
            <w:tcW w:w="857" w:type="dxa"/>
            <w:shd w:val="clear" w:color="auto" w:fill="auto"/>
          </w:tcPr>
          <w:p w14:paraId="1046CF9B" w14:textId="77777777" w:rsidR="00D17B90" w:rsidRPr="005F70FB" w:rsidRDefault="00D17B90" w:rsidP="00D17B90">
            <w:pPr>
              <w:pStyle w:val="Text"/>
            </w:pPr>
            <w:r w:rsidRPr="005F70FB">
              <w:t>kecil</w:t>
            </w:r>
          </w:p>
        </w:tc>
        <w:tc>
          <w:tcPr>
            <w:tcW w:w="706" w:type="dxa"/>
            <w:shd w:val="clear" w:color="auto" w:fill="auto"/>
          </w:tcPr>
          <w:p w14:paraId="079716D3" w14:textId="77777777" w:rsidR="00D17B90" w:rsidRPr="005F70FB" w:rsidRDefault="00D17B90" w:rsidP="00D17B90">
            <w:pPr>
              <w:pStyle w:val="Text"/>
            </w:pPr>
            <w:r w:rsidRPr="005F70FB">
              <w:t>itu</w:t>
            </w:r>
          </w:p>
        </w:tc>
      </w:tr>
      <w:tr w:rsidR="00AC23C4" w:rsidRPr="005F70FB" w14:paraId="05F8B680" w14:textId="77777777" w:rsidTr="00AC23C4">
        <w:tc>
          <w:tcPr>
            <w:tcW w:w="709" w:type="dxa"/>
            <w:shd w:val="clear" w:color="auto" w:fill="auto"/>
          </w:tcPr>
          <w:p w14:paraId="7713AC3B" w14:textId="77777777" w:rsidR="00D17B90" w:rsidRPr="005F70FB" w:rsidRDefault="00D17B90" w:rsidP="00D17B90">
            <w:pPr>
              <w:pStyle w:val="GlossEng"/>
            </w:pPr>
          </w:p>
        </w:tc>
        <w:tc>
          <w:tcPr>
            <w:tcW w:w="607" w:type="dxa"/>
            <w:shd w:val="clear" w:color="auto" w:fill="auto"/>
          </w:tcPr>
          <w:p w14:paraId="48C33C8F" w14:textId="77777777" w:rsidR="00D17B90" w:rsidRPr="005F70FB" w:rsidRDefault="00D17B90" w:rsidP="00D17B90">
            <w:pPr>
              <w:pStyle w:val="GlossEng"/>
            </w:pPr>
          </w:p>
        </w:tc>
        <w:tc>
          <w:tcPr>
            <w:tcW w:w="1112" w:type="dxa"/>
            <w:shd w:val="clear" w:color="auto" w:fill="auto"/>
          </w:tcPr>
          <w:p w14:paraId="04F70DCC" w14:textId="77777777" w:rsidR="00D17B90" w:rsidRPr="005F70FB" w:rsidRDefault="00D17B90" w:rsidP="00D17B90">
            <w:pPr>
              <w:pStyle w:val="GlossEng"/>
            </w:pPr>
            <w:r w:rsidRPr="005F70FB">
              <w:t>turn.around</w:t>
            </w:r>
          </w:p>
        </w:tc>
        <w:tc>
          <w:tcPr>
            <w:tcW w:w="1112" w:type="dxa"/>
            <w:shd w:val="clear" w:color="auto" w:fill="auto"/>
          </w:tcPr>
          <w:p w14:paraId="14D90867" w14:textId="77777777" w:rsidR="00D17B90" w:rsidRPr="005F70FB" w:rsidRDefault="00D17B90" w:rsidP="00D17B90">
            <w:pPr>
              <w:pStyle w:val="GlossEng"/>
            </w:pPr>
            <w:r w:rsidRPr="005F70FB">
              <w:t>turn.around</w:t>
            </w:r>
          </w:p>
        </w:tc>
        <w:tc>
          <w:tcPr>
            <w:tcW w:w="584" w:type="dxa"/>
            <w:shd w:val="clear" w:color="auto" w:fill="auto"/>
          </w:tcPr>
          <w:p w14:paraId="65242138" w14:textId="77777777" w:rsidR="00D17B90" w:rsidRPr="005F70FB" w:rsidRDefault="00D17B90" w:rsidP="00D17B90">
            <w:pPr>
              <w:pStyle w:val="GlossEng"/>
            </w:pPr>
            <w:r w:rsidRPr="005F70FB">
              <w:t>child</w:t>
            </w:r>
          </w:p>
        </w:tc>
        <w:tc>
          <w:tcPr>
            <w:tcW w:w="857" w:type="dxa"/>
            <w:shd w:val="clear" w:color="auto" w:fill="auto"/>
          </w:tcPr>
          <w:p w14:paraId="361B5E53" w14:textId="77777777" w:rsidR="00D17B90" w:rsidRPr="005F70FB" w:rsidRDefault="00D17B90" w:rsidP="00D17B90">
            <w:pPr>
              <w:pStyle w:val="GlossEng"/>
            </w:pPr>
            <w:r w:rsidRPr="005F70FB">
              <w:t>be.small</w:t>
            </w:r>
          </w:p>
        </w:tc>
        <w:tc>
          <w:tcPr>
            <w:tcW w:w="706" w:type="dxa"/>
            <w:shd w:val="clear" w:color="auto" w:fill="auto"/>
          </w:tcPr>
          <w:p w14:paraId="52FE6F17" w14:textId="77777777" w:rsidR="00D17B90" w:rsidRPr="005F70FB" w:rsidRDefault="00D17B90" w:rsidP="00D17B90">
            <w:pPr>
              <w:pStyle w:val="GlossEng"/>
            </w:pPr>
            <w:r w:rsidRPr="005F70FB">
              <w:rPr>
                <w:rStyle w:val="ChSmallCaps"/>
              </w:rPr>
              <w:t>d.dist</w:t>
            </w:r>
          </w:p>
        </w:tc>
      </w:tr>
    </w:tbl>
    <w:p w14:paraId="317E0A9E" w14:textId="77777777" w:rsidR="00D17B90" w:rsidRPr="005F70FB" w:rsidRDefault="00D17B90" w:rsidP="00D17B90">
      <w:pPr>
        <w:pStyle w:val="FreeTranslEng"/>
      </w:pPr>
      <w:r w:rsidRPr="005F70FB">
        <w:t>Klara: (Nofi) constantly changes (his) opinion, that small child</w:t>
      </w:r>
    </w:p>
    <w:tbl>
      <w:tblPr>
        <w:tblW w:w="6487" w:type="dxa"/>
        <w:tblCellMar>
          <w:left w:w="42" w:type="dxa"/>
          <w:right w:w="42" w:type="dxa"/>
        </w:tblCellMar>
        <w:tblLook w:val="01E0" w:firstRow="1" w:lastRow="1" w:firstColumn="1" w:lastColumn="1" w:noHBand="0" w:noVBand="0"/>
      </w:tblPr>
      <w:tblGrid>
        <w:gridCol w:w="709"/>
        <w:gridCol w:w="929"/>
        <w:gridCol w:w="208"/>
        <w:gridCol w:w="543"/>
        <w:gridCol w:w="336"/>
        <w:gridCol w:w="454"/>
        <w:gridCol w:w="751"/>
        <w:gridCol w:w="762"/>
        <w:gridCol w:w="688"/>
        <w:gridCol w:w="706"/>
        <w:gridCol w:w="401"/>
      </w:tblGrid>
      <w:tr w:rsidR="00AC23C4" w:rsidRPr="005F70FB" w14:paraId="3439D51F" w14:textId="77777777" w:rsidTr="00AC23C4">
        <w:tc>
          <w:tcPr>
            <w:tcW w:w="709" w:type="dxa"/>
            <w:shd w:val="clear" w:color="auto" w:fill="auto"/>
          </w:tcPr>
          <w:p w14:paraId="4B6A1921" w14:textId="77777777" w:rsidR="00D17B90" w:rsidRPr="005F70FB" w:rsidRDefault="00D17B90" w:rsidP="00D17B90">
            <w:pPr>
              <w:pStyle w:val="O0Nwnext"/>
            </w:pPr>
            <w:r w:rsidRPr="005F70FB">
              <w:t>0017</w:t>
            </w:r>
          </w:p>
        </w:tc>
        <w:tc>
          <w:tcPr>
            <w:tcW w:w="929" w:type="dxa"/>
            <w:shd w:val="clear" w:color="auto" w:fill="auto"/>
          </w:tcPr>
          <w:p w14:paraId="4052D6A3" w14:textId="77777777" w:rsidR="00D17B90" w:rsidRPr="005F70FB" w:rsidRDefault="00D17B90" w:rsidP="00D17B90">
            <w:pPr>
              <w:pStyle w:val="Text"/>
            </w:pPr>
            <w:r w:rsidRPr="005F70FB">
              <w:t>Fanceria:</w:t>
            </w:r>
          </w:p>
        </w:tc>
        <w:tc>
          <w:tcPr>
            <w:tcW w:w="751" w:type="dxa"/>
            <w:gridSpan w:val="2"/>
            <w:shd w:val="clear" w:color="auto" w:fill="auto"/>
          </w:tcPr>
          <w:p w14:paraId="45010847" w14:textId="77777777" w:rsidR="00D17B90" w:rsidRPr="005F70FB" w:rsidRDefault="00D17B90" w:rsidP="00D17B90">
            <w:pPr>
              <w:pStyle w:val="Text"/>
            </w:pPr>
            <w:r w:rsidRPr="005F70FB">
              <w:t>pisang</w:t>
            </w:r>
          </w:p>
        </w:tc>
        <w:tc>
          <w:tcPr>
            <w:tcW w:w="790" w:type="dxa"/>
            <w:gridSpan w:val="2"/>
            <w:shd w:val="clear" w:color="auto" w:fill="auto"/>
          </w:tcPr>
          <w:p w14:paraId="53A75632" w14:textId="77777777" w:rsidR="00D17B90" w:rsidRPr="005F70FB" w:rsidRDefault="00D17B90" w:rsidP="00D17B90">
            <w:pPr>
              <w:pStyle w:val="Text"/>
            </w:pPr>
            <w:r w:rsidRPr="005F70FB">
              <w:t>goreng,</w:t>
            </w:r>
          </w:p>
        </w:tc>
        <w:tc>
          <w:tcPr>
            <w:tcW w:w="751" w:type="dxa"/>
            <w:shd w:val="clear" w:color="auto" w:fill="auto"/>
          </w:tcPr>
          <w:p w14:paraId="55A2A42A" w14:textId="77777777" w:rsidR="00D17B90" w:rsidRPr="005F70FB" w:rsidRDefault="00D17B90" w:rsidP="00D17B90">
            <w:pPr>
              <w:pStyle w:val="Text"/>
            </w:pPr>
            <w:r w:rsidRPr="005F70FB">
              <w:t>pisang</w:t>
            </w:r>
          </w:p>
        </w:tc>
        <w:tc>
          <w:tcPr>
            <w:tcW w:w="762" w:type="dxa"/>
            <w:shd w:val="clear" w:color="auto" w:fill="auto"/>
          </w:tcPr>
          <w:p w14:paraId="5B80BD97" w14:textId="77777777" w:rsidR="00D17B90" w:rsidRPr="005F70FB" w:rsidRDefault="00D17B90" w:rsidP="00D17B90">
            <w:pPr>
              <w:pStyle w:val="Text"/>
            </w:pPr>
            <w:r w:rsidRPr="005F70FB">
              <w:t>Sorong</w:t>
            </w:r>
          </w:p>
        </w:tc>
        <w:tc>
          <w:tcPr>
            <w:tcW w:w="688" w:type="dxa"/>
            <w:shd w:val="clear" w:color="auto" w:fill="auto"/>
          </w:tcPr>
          <w:p w14:paraId="74F63DFE" w14:textId="77777777" w:rsidR="00D17B90" w:rsidRPr="005F70FB" w:rsidRDefault="00D17B90" w:rsidP="00D17B90">
            <w:pPr>
              <w:pStyle w:val="Text"/>
            </w:pPr>
            <w:r w:rsidRPr="005F70FB">
              <w:t>sana</w:t>
            </w:r>
          </w:p>
        </w:tc>
        <w:tc>
          <w:tcPr>
            <w:tcW w:w="706" w:type="dxa"/>
            <w:shd w:val="clear" w:color="auto" w:fill="auto"/>
          </w:tcPr>
          <w:p w14:paraId="25B527F2" w14:textId="77777777" w:rsidR="00D17B90" w:rsidRPr="005F70FB" w:rsidRDefault="00D17B90" w:rsidP="00D17B90">
            <w:pPr>
              <w:pStyle w:val="Text"/>
            </w:pPr>
            <w:r w:rsidRPr="005F70FB">
              <w:t>tu</w:t>
            </w:r>
          </w:p>
        </w:tc>
        <w:tc>
          <w:tcPr>
            <w:tcW w:w="401" w:type="dxa"/>
            <w:shd w:val="clear" w:color="auto" w:fill="auto"/>
          </w:tcPr>
          <w:p w14:paraId="31CA2D55" w14:textId="77777777" w:rsidR="00D17B90" w:rsidRPr="005F70FB" w:rsidRDefault="00D17B90" w:rsidP="00D17B90">
            <w:pPr>
              <w:pStyle w:val="Text"/>
            </w:pPr>
            <w:r w:rsidRPr="005F70FB">
              <w:t>iii,</w:t>
            </w:r>
          </w:p>
        </w:tc>
      </w:tr>
      <w:tr w:rsidR="00AC23C4" w:rsidRPr="005F70FB" w14:paraId="4E9EAF7E" w14:textId="77777777" w:rsidTr="00AC23C4">
        <w:tc>
          <w:tcPr>
            <w:tcW w:w="709" w:type="dxa"/>
            <w:shd w:val="clear" w:color="auto" w:fill="auto"/>
          </w:tcPr>
          <w:p w14:paraId="29B1C56E" w14:textId="77777777" w:rsidR="00D17B90" w:rsidRPr="005F70FB" w:rsidRDefault="00D17B90" w:rsidP="00D17B90">
            <w:pPr>
              <w:pStyle w:val="GlossEng2ptafter"/>
            </w:pPr>
          </w:p>
        </w:tc>
        <w:tc>
          <w:tcPr>
            <w:tcW w:w="929" w:type="dxa"/>
            <w:shd w:val="clear" w:color="auto" w:fill="auto"/>
          </w:tcPr>
          <w:p w14:paraId="23EFC529" w14:textId="77777777" w:rsidR="00D17B90" w:rsidRPr="005F70FB" w:rsidRDefault="00D17B90" w:rsidP="00D17B90">
            <w:pPr>
              <w:pStyle w:val="GlossEng2ptafter"/>
            </w:pPr>
          </w:p>
        </w:tc>
        <w:tc>
          <w:tcPr>
            <w:tcW w:w="751" w:type="dxa"/>
            <w:gridSpan w:val="2"/>
            <w:shd w:val="clear" w:color="auto" w:fill="auto"/>
          </w:tcPr>
          <w:p w14:paraId="406B7236" w14:textId="77777777" w:rsidR="00D17B90" w:rsidRPr="005F70FB" w:rsidRDefault="00D17B90" w:rsidP="00D17B90">
            <w:pPr>
              <w:pStyle w:val="GlossEng2ptafter"/>
            </w:pPr>
            <w:r w:rsidRPr="005F70FB">
              <w:t>banana</w:t>
            </w:r>
          </w:p>
        </w:tc>
        <w:tc>
          <w:tcPr>
            <w:tcW w:w="790" w:type="dxa"/>
            <w:gridSpan w:val="2"/>
            <w:shd w:val="clear" w:color="auto" w:fill="auto"/>
          </w:tcPr>
          <w:p w14:paraId="750963EC" w14:textId="77777777" w:rsidR="00D17B90" w:rsidRPr="005F70FB" w:rsidRDefault="00D17B90" w:rsidP="00D17B90">
            <w:pPr>
              <w:pStyle w:val="GlossEng2ptafter"/>
            </w:pPr>
            <w:r w:rsidRPr="005F70FB">
              <w:t>fry</w:t>
            </w:r>
          </w:p>
        </w:tc>
        <w:tc>
          <w:tcPr>
            <w:tcW w:w="751" w:type="dxa"/>
            <w:shd w:val="clear" w:color="auto" w:fill="auto"/>
          </w:tcPr>
          <w:p w14:paraId="044B3A91" w14:textId="77777777" w:rsidR="00D17B90" w:rsidRPr="005F70FB" w:rsidRDefault="00D17B90" w:rsidP="00D17B90">
            <w:pPr>
              <w:pStyle w:val="GlossEng2ptafter"/>
            </w:pPr>
            <w:r w:rsidRPr="005F70FB">
              <w:t>banana</w:t>
            </w:r>
          </w:p>
        </w:tc>
        <w:tc>
          <w:tcPr>
            <w:tcW w:w="762" w:type="dxa"/>
            <w:shd w:val="clear" w:color="auto" w:fill="auto"/>
          </w:tcPr>
          <w:p w14:paraId="55127A75" w14:textId="77777777" w:rsidR="00D17B90" w:rsidRPr="005F70FB" w:rsidRDefault="00D17B90" w:rsidP="00D17B90">
            <w:pPr>
              <w:pStyle w:val="GlossEng2ptafter"/>
            </w:pPr>
            <w:r w:rsidRPr="005F70FB">
              <w:t>Sorong</w:t>
            </w:r>
          </w:p>
        </w:tc>
        <w:tc>
          <w:tcPr>
            <w:tcW w:w="688" w:type="dxa"/>
            <w:shd w:val="clear" w:color="auto" w:fill="auto"/>
          </w:tcPr>
          <w:p w14:paraId="40F0B3AB" w14:textId="77777777" w:rsidR="00D17B90" w:rsidRPr="005F70FB" w:rsidRDefault="00D17B90" w:rsidP="00D17B90">
            <w:pPr>
              <w:pStyle w:val="GlossEng2ptafter"/>
            </w:pPr>
            <w:r w:rsidRPr="005F70FB">
              <w:rPr>
                <w:rStyle w:val="ChSmallCaps"/>
              </w:rPr>
              <w:t>l.dist</w:t>
            </w:r>
          </w:p>
        </w:tc>
        <w:tc>
          <w:tcPr>
            <w:tcW w:w="706" w:type="dxa"/>
            <w:shd w:val="clear" w:color="auto" w:fill="auto"/>
          </w:tcPr>
          <w:p w14:paraId="6D2986CD" w14:textId="77777777" w:rsidR="00D17B90" w:rsidRPr="005F70FB" w:rsidRDefault="00D17B90" w:rsidP="00D17B90">
            <w:pPr>
              <w:pStyle w:val="GlossEng2ptafter"/>
            </w:pPr>
            <w:r w:rsidRPr="005F70FB">
              <w:rPr>
                <w:rStyle w:val="ChSmallCaps"/>
              </w:rPr>
              <w:t>d.dist</w:t>
            </w:r>
          </w:p>
        </w:tc>
        <w:tc>
          <w:tcPr>
            <w:tcW w:w="401" w:type="dxa"/>
            <w:shd w:val="clear" w:color="auto" w:fill="auto"/>
          </w:tcPr>
          <w:p w14:paraId="6D2564F3" w14:textId="77777777" w:rsidR="00D17B90" w:rsidRPr="005F70FB" w:rsidRDefault="00D17B90" w:rsidP="00D17B90">
            <w:pPr>
              <w:pStyle w:val="GlossEng2ptafter"/>
            </w:pPr>
            <w:r w:rsidRPr="005F70FB">
              <w:t>oh</w:t>
            </w:r>
          </w:p>
        </w:tc>
      </w:tr>
      <w:tr w:rsidR="00D17B90" w:rsidRPr="005F70FB" w14:paraId="19155C86" w14:textId="77777777" w:rsidTr="00AC23C4">
        <w:trPr>
          <w:gridAfter w:val="6"/>
          <w:wAfter w:w="3762" w:type="dxa"/>
        </w:trPr>
        <w:tc>
          <w:tcPr>
            <w:tcW w:w="709" w:type="dxa"/>
            <w:shd w:val="clear" w:color="auto" w:fill="auto"/>
          </w:tcPr>
          <w:p w14:paraId="38BF604C" w14:textId="77777777" w:rsidR="00D17B90" w:rsidRPr="005F70FB" w:rsidRDefault="00D17B90" w:rsidP="00D17B90">
            <w:pPr>
              <w:pStyle w:val="O0Nwnext"/>
            </w:pPr>
          </w:p>
        </w:tc>
        <w:tc>
          <w:tcPr>
            <w:tcW w:w="1137" w:type="dxa"/>
            <w:gridSpan w:val="2"/>
            <w:shd w:val="clear" w:color="auto" w:fill="auto"/>
          </w:tcPr>
          <w:p w14:paraId="20DE1030" w14:textId="77777777" w:rsidR="00D17B90" w:rsidRPr="005F70FB" w:rsidRDefault="00D17B90" w:rsidP="00D17B90">
            <w:pPr>
              <w:pStyle w:val="Text"/>
            </w:pPr>
            <w:r w:rsidRPr="005F70FB">
              <w:t>besar~besar</w:t>
            </w:r>
          </w:p>
        </w:tc>
        <w:tc>
          <w:tcPr>
            <w:tcW w:w="879" w:type="dxa"/>
            <w:gridSpan w:val="2"/>
            <w:shd w:val="clear" w:color="auto" w:fill="auto"/>
          </w:tcPr>
          <w:p w14:paraId="021FCD58" w14:textId="77777777" w:rsidR="00D17B90" w:rsidRPr="005F70FB" w:rsidRDefault="00D17B90" w:rsidP="00D17B90">
            <w:pPr>
              <w:pStyle w:val="Text"/>
            </w:pPr>
            <w:r w:rsidRPr="005F70FB">
              <w:t>manis</w:t>
            </w:r>
          </w:p>
        </w:tc>
      </w:tr>
      <w:tr w:rsidR="00D17B90" w:rsidRPr="005F70FB" w14:paraId="6F487991" w14:textId="77777777" w:rsidTr="00AC23C4">
        <w:trPr>
          <w:gridAfter w:val="6"/>
          <w:wAfter w:w="3762" w:type="dxa"/>
        </w:trPr>
        <w:tc>
          <w:tcPr>
            <w:tcW w:w="709" w:type="dxa"/>
            <w:shd w:val="clear" w:color="auto" w:fill="auto"/>
          </w:tcPr>
          <w:p w14:paraId="638B32F5" w14:textId="77777777" w:rsidR="00D17B90" w:rsidRPr="005F70FB" w:rsidRDefault="00D17B90" w:rsidP="00D17B90">
            <w:pPr>
              <w:pStyle w:val="GlossEng"/>
            </w:pPr>
          </w:p>
        </w:tc>
        <w:tc>
          <w:tcPr>
            <w:tcW w:w="1137" w:type="dxa"/>
            <w:gridSpan w:val="2"/>
            <w:shd w:val="clear" w:color="auto" w:fill="auto"/>
          </w:tcPr>
          <w:p w14:paraId="6E2ECD46" w14:textId="77777777" w:rsidR="00D17B90" w:rsidRPr="005F70FB" w:rsidRDefault="00D17B90" w:rsidP="00D17B90">
            <w:pPr>
              <w:pStyle w:val="GlossEng"/>
            </w:pPr>
            <w:r w:rsidRPr="005F70FB">
              <w:rPr>
                <w:rStyle w:val="ChSmallCaps"/>
              </w:rPr>
              <w:t>rdp</w:t>
            </w:r>
            <w:r w:rsidRPr="005F70FB">
              <w:t>~be.big</w:t>
            </w:r>
          </w:p>
        </w:tc>
        <w:tc>
          <w:tcPr>
            <w:tcW w:w="879" w:type="dxa"/>
            <w:gridSpan w:val="2"/>
            <w:shd w:val="clear" w:color="auto" w:fill="auto"/>
          </w:tcPr>
          <w:p w14:paraId="1485E254" w14:textId="77777777" w:rsidR="00D17B90" w:rsidRPr="005F70FB" w:rsidRDefault="00D17B90" w:rsidP="00D17B90">
            <w:pPr>
              <w:pStyle w:val="GlossEng"/>
            </w:pPr>
            <w:r w:rsidRPr="005F70FB">
              <w:t>be.sweet</w:t>
            </w:r>
          </w:p>
        </w:tc>
      </w:tr>
    </w:tbl>
    <w:p w14:paraId="4A6CB3B3" w14:textId="77777777" w:rsidR="00D17B90" w:rsidRPr="005F70FB" w:rsidRDefault="00D17B90" w:rsidP="00D17B90">
      <w:pPr>
        <w:pStyle w:val="FreeTranslEng15pt"/>
      </w:pPr>
      <w:r w:rsidRPr="005F70FB">
        <w:t>Fanceria: fried bananas, those bananas (from) Sorong over there, oooh, (they) are all big (and) sweet</w:t>
      </w:r>
    </w:p>
    <w:p w14:paraId="4736B5F7" w14:textId="77777777" w:rsidR="00714650" w:rsidRPr="005F70FB" w:rsidRDefault="00083D7A" w:rsidP="002A1DBD">
      <w:pPr>
        <w:pStyle w:val="Heading3"/>
        <w:numPr>
          <w:ilvl w:val="2"/>
          <w:numId w:val="19"/>
        </w:numPr>
      </w:pPr>
      <w:bookmarkStart w:id="5333" w:name="_Toc440455769"/>
      <w:r w:rsidRPr="005F70FB">
        <w:t>Narrative: A drunkard in the hospital at night</w:t>
      </w:r>
      <w:bookmarkEnd w:id="5333"/>
    </w:p>
    <w:tbl>
      <w:tblPr>
        <w:tblW w:w="0" w:type="auto"/>
        <w:tblCellMar>
          <w:left w:w="42" w:type="dxa"/>
          <w:right w:w="42" w:type="dxa"/>
        </w:tblCellMar>
        <w:tblLook w:val="01E0" w:firstRow="1" w:lastRow="1" w:firstColumn="1" w:lastColumn="1" w:noHBand="0" w:noVBand="0"/>
      </w:tblPr>
      <w:tblGrid>
        <w:gridCol w:w="1304"/>
        <w:gridCol w:w="3891"/>
      </w:tblGrid>
      <w:tr w:rsidR="00960AB4" w:rsidRPr="005F70FB" w14:paraId="7B16F49C" w14:textId="77777777" w:rsidTr="00AC23C4">
        <w:tc>
          <w:tcPr>
            <w:tcW w:w="1304" w:type="dxa"/>
            <w:shd w:val="clear" w:color="auto" w:fill="auto"/>
          </w:tcPr>
          <w:p w14:paraId="18EF99B4" w14:textId="77777777" w:rsidR="00960AB4" w:rsidRPr="005F70FB" w:rsidRDefault="00960AB4" w:rsidP="00BC2195">
            <w:r w:rsidRPr="005F70FB">
              <w:t>File name:</w:t>
            </w:r>
          </w:p>
        </w:tc>
        <w:tc>
          <w:tcPr>
            <w:tcW w:w="3891" w:type="dxa"/>
            <w:shd w:val="clear" w:color="auto" w:fill="auto"/>
          </w:tcPr>
          <w:p w14:paraId="3AE8411E" w14:textId="77777777" w:rsidR="00960AB4" w:rsidRPr="005F70FB" w:rsidRDefault="00960AB4" w:rsidP="00BC2195">
            <w:r w:rsidRPr="005F70FB">
              <w:t>080916-001-CvNP</w:t>
            </w:r>
          </w:p>
        </w:tc>
      </w:tr>
      <w:tr w:rsidR="00960AB4" w:rsidRPr="005F70FB" w14:paraId="62ECDD1E" w14:textId="77777777" w:rsidTr="00AC23C4">
        <w:tc>
          <w:tcPr>
            <w:tcW w:w="1304" w:type="dxa"/>
            <w:shd w:val="clear" w:color="auto" w:fill="auto"/>
          </w:tcPr>
          <w:p w14:paraId="3AB30746" w14:textId="77777777" w:rsidR="00960AB4" w:rsidRPr="005F70FB" w:rsidRDefault="00960AB4" w:rsidP="00BC2195">
            <w:r w:rsidRPr="005F70FB">
              <w:t>Text type:</w:t>
            </w:r>
          </w:p>
        </w:tc>
        <w:tc>
          <w:tcPr>
            <w:tcW w:w="3891" w:type="dxa"/>
            <w:shd w:val="clear" w:color="auto" w:fill="auto"/>
          </w:tcPr>
          <w:p w14:paraId="012AD2FD" w14:textId="77777777" w:rsidR="00960AB4" w:rsidRPr="005F70FB" w:rsidRDefault="00960AB4" w:rsidP="00BC2195">
            <w:r w:rsidRPr="005F70FB">
              <w:t>Conversation, spontaneous: Personal narrative</w:t>
            </w:r>
          </w:p>
        </w:tc>
      </w:tr>
      <w:tr w:rsidR="00960AB4" w:rsidRPr="005F70FB" w14:paraId="720CF8F7" w14:textId="77777777" w:rsidTr="00AC23C4">
        <w:tc>
          <w:tcPr>
            <w:tcW w:w="1304" w:type="dxa"/>
            <w:shd w:val="clear" w:color="auto" w:fill="auto"/>
          </w:tcPr>
          <w:p w14:paraId="33EBC45B" w14:textId="77777777" w:rsidR="00960AB4" w:rsidRPr="005F70FB" w:rsidRDefault="00960AB4" w:rsidP="00BC2195">
            <w:r w:rsidRPr="005F70FB">
              <w:t>Interlocutors:</w:t>
            </w:r>
          </w:p>
        </w:tc>
        <w:tc>
          <w:tcPr>
            <w:tcW w:w="3891" w:type="dxa"/>
            <w:shd w:val="clear" w:color="auto" w:fill="auto"/>
          </w:tcPr>
          <w:p w14:paraId="76D8B10B" w14:textId="77777777" w:rsidR="00960AB4" w:rsidRPr="005F70FB" w:rsidRDefault="00960AB4" w:rsidP="00BC2195">
            <w:r w:rsidRPr="005F70FB">
              <w:t>2 older females</w:t>
            </w:r>
          </w:p>
        </w:tc>
      </w:tr>
      <w:tr w:rsidR="00960AB4" w:rsidRPr="005F70FB" w14:paraId="036DD329" w14:textId="77777777" w:rsidTr="00AC23C4">
        <w:tc>
          <w:tcPr>
            <w:tcW w:w="1304" w:type="dxa"/>
            <w:shd w:val="clear" w:color="auto" w:fill="auto"/>
          </w:tcPr>
          <w:p w14:paraId="76B8133D" w14:textId="77777777" w:rsidR="00960AB4" w:rsidRPr="005F70FB" w:rsidRDefault="00960AB4" w:rsidP="00BC2195">
            <w:r w:rsidRPr="005F70FB">
              <w:t>Length (min.):</w:t>
            </w:r>
          </w:p>
        </w:tc>
        <w:tc>
          <w:tcPr>
            <w:tcW w:w="3891" w:type="dxa"/>
            <w:shd w:val="clear" w:color="auto" w:fill="auto"/>
          </w:tcPr>
          <w:p w14:paraId="0EC70093" w14:textId="77777777" w:rsidR="00960AB4" w:rsidRPr="005F70FB" w:rsidRDefault="00960AB4" w:rsidP="00BC2195">
            <w:r w:rsidRPr="005F70FB">
              <w:t>2:33</w:t>
            </w:r>
          </w:p>
        </w:tc>
      </w:tr>
    </w:tbl>
    <w:p w14:paraId="274A7183" w14:textId="77777777" w:rsidR="00960AB4" w:rsidRPr="005F70FB" w:rsidRDefault="00960AB4" w:rsidP="00960AB4">
      <w:pPr>
        <w:pStyle w:val="Body0500after"/>
      </w:pPr>
    </w:p>
    <w:tbl>
      <w:tblPr>
        <w:tblW w:w="6673" w:type="dxa"/>
        <w:tblCellMar>
          <w:left w:w="42" w:type="dxa"/>
          <w:right w:w="42" w:type="dxa"/>
        </w:tblCellMar>
        <w:tblLook w:val="01E0" w:firstRow="1" w:lastRow="1" w:firstColumn="1" w:lastColumn="1" w:noHBand="0" w:noVBand="0"/>
      </w:tblPr>
      <w:tblGrid>
        <w:gridCol w:w="707"/>
        <w:gridCol w:w="651"/>
        <w:gridCol w:w="166"/>
        <w:gridCol w:w="198"/>
        <w:gridCol w:w="161"/>
        <w:gridCol w:w="328"/>
        <w:gridCol w:w="606"/>
        <w:gridCol w:w="128"/>
        <w:gridCol w:w="9"/>
        <w:gridCol w:w="640"/>
        <w:gridCol w:w="103"/>
        <w:gridCol w:w="265"/>
        <w:gridCol w:w="405"/>
        <w:gridCol w:w="73"/>
        <w:gridCol w:w="394"/>
        <w:gridCol w:w="83"/>
        <w:gridCol w:w="265"/>
        <w:gridCol w:w="219"/>
        <w:gridCol w:w="28"/>
        <w:gridCol w:w="496"/>
        <w:gridCol w:w="205"/>
        <w:gridCol w:w="117"/>
        <w:gridCol w:w="360"/>
        <w:gridCol w:w="66"/>
      </w:tblGrid>
      <w:tr w:rsidR="00AC23C4" w:rsidRPr="005F70FB" w14:paraId="5DF9A596" w14:textId="77777777" w:rsidTr="00105225">
        <w:trPr>
          <w:gridAfter w:val="1"/>
          <w:wAfter w:w="66" w:type="dxa"/>
        </w:trPr>
        <w:tc>
          <w:tcPr>
            <w:tcW w:w="709" w:type="dxa"/>
            <w:shd w:val="clear" w:color="auto" w:fill="auto"/>
          </w:tcPr>
          <w:p w14:paraId="6DF1691B" w14:textId="77777777" w:rsidR="00960AB4" w:rsidRPr="005F70FB" w:rsidRDefault="00960AB4" w:rsidP="00BC2195">
            <w:pPr>
              <w:pStyle w:val="O0Nwnext"/>
            </w:pPr>
            <w:r w:rsidRPr="005F70FB">
              <w:t>0001</w:t>
            </w:r>
          </w:p>
        </w:tc>
        <w:tc>
          <w:tcPr>
            <w:tcW w:w="652" w:type="dxa"/>
            <w:shd w:val="clear" w:color="auto" w:fill="auto"/>
          </w:tcPr>
          <w:p w14:paraId="615A2BB0" w14:textId="77777777" w:rsidR="00960AB4" w:rsidRPr="005F70FB" w:rsidRDefault="00960AB4" w:rsidP="00BC2195">
            <w:pPr>
              <w:pStyle w:val="Text"/>
            </w:pPr>
            <w:r w:rsidRPr="005F70FB">
              <w:t>Marta:</w:t>
            </w:r>
          </w:p>
        </w:tc>
        <w:tc>
          <w:tcPr>
            <w:tcW w:w="360" w:type="dxa"/>
            <w:gridSpan w:val="2"/>
            <w:shd w:val="clear" w:color="auto" w:fill="auto"/>
          </w:tcPr>
          <w:p w14:paraId="5B4AFAF1" w14:textId="77777777" w:rsidR="00960AB4" w:rsidRPr="005F70FB" w:rsidRDefault="00960AB4" w:rsidP="00BC2195">
            <w:pPr>
              <w:pStyle w:val="Text"/>
            </w:pPr>
            <w:r w:rsidRPr="005F70FB">
              <w:t>...</w:t>
            </w:r>
          </w:p>
        </w:tc>
        <w:tc>
          <w:tcPr>
            <w:tcW w:w="489" w:type="dxa"/>
            <w:gridSpan w:val="2"/>
            <w:shd w:val="clear" w:color="auto" w:fill="auto"/>
          </w:tcPr>
          <w:p w14:paraId="6689E0FD" w14:textId="77777777" w:rsidR="00960AB4" w:rsidRPr="005F70FB" w:rsidRDefault="00960AB4" w:rsidP="00BC2195">
            <w:pPr>
              <w:pStyle w:val="Text"/>
            </w:pPr>
            <w:r w:rsidRPr="005F70FB">
              <w:t>de</w:t>
            </w:r>
          </w:p>
        </w:tc>
        <w:tc>
          <w:tcPr>
            <w:tcW w:w="734" w:type="dxa"/>
            <w:gridSpan w:val="2"/>
            <w:shd w:val="clear" w:color="auto" w:fill="auto"/>
          </w:tcPr>
          <w:p w14:paraId="52894A43" w14:textId="77777777" w:rsidR="00960AB4" w:rsidRPr="005F70FB" w:rsidRDefault="00960AB4" w:rsidP="00BC2195">
            <w:pPr>
              <w:pStyle w:val="Text"/>
            </w:pPr>
            <w:r w:rsidRPr="005F70FB">
              <w:t>bilang,</w:t>
            </w:r>
          </w:p>
        </w:tc>
        <w:tc>
          <w:tcPr>
            <w:tcW w:w="1017" w:type="dxa"/>
            <w:gridSpan w:val="4"/>
            <w:shd w:val="clear" w:color="auto" w:fill="auto"/>
          </w:tcPr>
          <w:p w14:paraId="77F2CBF2" w14:textId="77777777" w:rsidR="00960AB4" w:rsidRPr="005F70FB" w:rsidRDefault="00960AB4" w:rsidP="00BC2195">
            <w:pPr>
              <w:pStyle w:val="Text"/>
            </w:pPr>
            <w:r w:rsidRPr="005F70FB">
              <w:t>mama-ade</w:t>
            </w:r>
          </w:p>
        </w:tc>
        <w:tc>
          <w:tcPr>
            <w:tcW w:w="873" w:type="dxa"/>
            <w:gridSpan w:val="3"/>
            <w:shd w:val="clear" w:color="auto" w:fill="auto"/>
          </w:tcPr>
          <w:p w14:paraId="3886FA6D" w14:textId="77777777" w:rsidR="00960AB4" w:rsidRPr="005F70FB" w:rsidRDefault="00960AB4" w:rsidP="00BC2195">
            <w:pPr>
              <w:pStyle w:val="Text"/>
            </w:pPr>
            <w:r w:rsidRPr="005F70FB">
              <w:t>bangung</w:t>
            </w:r>
          </w:p>
        </w:tc>
        <w:tc>
          <w:tcPr>
            <w:tcW w:w="595" w:type="dxa"/>
            <w:gridSpan w:val="4"/>
            <w:shd w:val="clear" w:color="auto" w:fill="auto"/>
          </w:tcPr>
          <w:p w14:paraId="2D41F6A6" w14:textId="77777777" w:rsidR="00960AB4" w:rsidRPr="005F70FB" w:rsidRDefault="00960AB4" w:rsidP="00BC2195">
            <w:pPr>
              <w:pStyle w:val="Text"/>
            </w:pPr>
            <w:r w:rsidRPr="005F70FB">
              <w:t>pergi</w:t>
            </w:r>
          </w:p>
        </w:tc>
        <w:tc>
          <w:tcPr>
            <w:tcW w:w="818" w:type="dxa"/>
            <w:gridSpan w:val="3"/>
            <w:shd w:val="clear" w:color="auto" w:fill="auto"/>
          </w:tcPr>
          <w:p w14:paraId="56A009FB" w14:textId="77777777" w:rsidR="00960AB4" w:rsidRPr="005F70FB" w:rsidRDefault="00960AB4" w:rsidP="00BC2195">
            <w:pPr>
              <w:pStyle w:val="Text"/>
            </w:pPr>
            <w:r w:rsidRPr="005F70FB">
              <w:t>makang</w:t>
            </w:r>
          </w:p>
        </w:tc>
        <w:tc>
          <w:tcPr>
            <w:tcW w:w="360" w:type="dxa"/>
            <w:shd w:val="clear" w:color="auto" w:fill="auto"/>
          </w:tcPr>
          <w:p w14:paraId="54ABCD8E" w14:textId="77777777" w:rsidR="00960AB4" w:rsidRPr="005F70FB" w:rsidRDefault="00960AB4" w:rsidP="00BC2195">
            <w:pPr>
              <w:pStyle w:val="Text"/>
            </w:pPr>
            <w:r w:rsidRPr="005F70FB">
              <w:t>di</w:t>
            </w:r>
          </w:p>
        </w:tc>
      </w:tr>
      <w:tr w:rsidR="00AC23C4" w:rsidRPr="005F70FB" w14:paraId="22416D75" w14:textId="77777777" w:rsidTr="00105225">
        <w:trPr>
          <w:gridAfter w:val="1"/>
          <w:wAfter w:w="66" w:type="dxa"/>
        </w:trPr>
        <w:tc>
          <w:tcPr>
            <w:tcW w:w="709" w:type="dxa"/>
            <w:shd w:val="clear" w:color="auto" w:fill="auto"/>
          </w:tcPr>
          <w:p w14:paraId="4D526600" w14:textId="77777777" w:rsidR="00960AB4" w:rsidRPr="005F70FB" w:rsidRDefault="00960AB4" w:rsidP="00BC2195">
            <w:pPr>
              <w:pStyle w:val="GlossEng2ptafter"/>
            </w:pPr>
          </w:p>
        </w:tc>
        <w:tc>
          <w:tcPr>
            <w:tcW w:w="652" w:type="dxa"/>
            <w:shd w:val="clear" w:color="auto" w:fill="auto"/>
          </w:tcPr>
          <w:p w14:paraId="6D1FE72A" w14:textId="77777777" w:rsidR="00960AB4" w:rsidRPr="005F70FB" w:rsidRDefault="00960AB4" w:rsidP="00BC2195">
            <w:pPr>
              <w:pStyle w:val="GlossEng2ptafter"/>
            </w:pPr>
          </w:p>
        </w:tc>
        <w:tc>
          <w:tcPr>
            <w:tcW w:w="360" w:type="dxa"/>
            <w:gridSpan w:val="2"/>
            <w:shd w:val="clear" w:color="auto" w:fill="auto"/>
          </w:tcPr>
          <w:p w14:paraId="7BF415F0" w14:textId="77777777" w:rsidR="00960AB4" w:rsidRPr="005F70FB" w:rsidRDefault="00960AB4" w:rsidP="00BC2195">
            <w:pPr>
              <w:pStyle w:val="GlossEng2ptafter"/>
            </w:pPr>
            <w:r w:rsidRPr="005F70FB">
              <w:t>...</w:t>
            </w:r>
          </w:p>
        </w:tc>
        <w:tc>
          <w:tcPr>
            <w:tcW w:w="489" w:type="dxa"/>
            <w:gridSpan w:val="2"/>
            <w:shd w:val="clear" w:color="auto" w:fill="auto"/>
          </w:tcPr>
          <w:p w14:paraId="5DFA96BD" w14:textId="77777777" w:rsidR="00960AB4" w:rsidRPr="005F70FB" w:rsidRDefault="00960AB4" w:rsidP="00BC2195">
            <w:pPr>
              <w:pStyle w:val="GlossEng2ptafter"/>
            </w:pPr>
            <w:r w:rsidRPr="005F70FB">
              <w:rPr>
                <w:rStyle w:val="ChSmallCaps"/>
              </w:rPr>
              <w:t>3sg</w:t>
            </w:r>
          </w:p>
        </w:tc>
        <w:tc>
          <w:tcPr>
            <w:tcW w:w="734" w:type="dxa"/>
            <w:gridSpan w:val="2"/>
            <w:shd w:val="clear" w:color="auto" w:fill="auto"/>
          </w:tcPr>
          <w:p w14:paraId="7175C8EB" w14:textId="77777777" w:rsidR="00960AB4" w:rsidRPr="005F70FB" w:rsidRDefault="00960AB4" w:rsidP="00BC2195">
            <w:pPr>
              <w:pStyle w:val="GlossEng2ptafter"/>
            </w:pPr>
            <w:r w:rsidRPr="005F70FB">
              <w:t>say</w:t>
            </w:r>
          </w:p>
        </w:tc>
        <w:tc>
          <w:tcPr>
            <w:tcW w:w="1017" w:type="dxa"/>
            <w:gridSpan w:val="4"/>
            <w:shd w:val="clear" w:color="auto" w:fill="auto"/>
          </w:tcPr>
          <w:p w14:paraId="4EA9CDAA" w14:textId="77777777" w:rsidR="00960AB4" w:rsidRPr="005F70FB" w:rsidRDefault="00960AB4" w:rsidP="00BC2195">
            <w:pPr>
              <w:pStyle w:val="GlossEng2ptafter"/>
            </w:pPr>
            <w:r w:rsidRPr="005F70FB">
              <w:t>aunt</w:t>
            </w:r>
          </w:p>
        </w:tc>
        <w:tc>
          <w:tcPr>
            <w:tcW w:w="873" w:type="dxa"/>
            <w:gridSpan w:val="3"/>
            <w:shd w:val="clear" w:color="auto" w:fill="auto"/>
          </w:tcPr>
          <w:p w14:paraId="6343DAFB" w14:textId="77777777" w:rsidR="00960AB4" w:rsidRPr="005F70FB" w:rsidRDefault="00960AB4" w:rsidP="00BC2195">
            <w:pPr>
              <w:pStyle w:val="GlossEng2ptafter"/>
            </w:pPr>
            <w:r w:rsidRPr="005F70FB">
              <w:t>wake.up</w:t>
            </w:r>
          </w:p>
        </w:tc>
        <w:tc>
          <w:tcPr>
            <w:tcW w:w="595" w:type="dxa"/>
            <w:gridSpan w:val="4"/>
            <w:shd w:val="clear" w:color="auto" w:fill="auto"/>
          </w:tcPr>
          <w:p w14:paraId="3D34C26C" w14:textId="77777777" w:rsidR="00960AB4" w:rsidRPr="005F70FB" w:rsidRDefault="00960AB4" w:rsidP="00BC2195">
            <w:pPr>
              <w:pStyle w:val="GlossEng2ptafter"/>
            </w:pPr>
            <w:r w:rsidRPr="005F70FB">
              <w:t>go</w:t>
            </w:r>
          </w:p>
        </w:tc>
        <w:tc>
          <w:tcPr>
            <w:tcW w:w="818" w:type="dxa"/>
            <w:gridSpan w:val="3"/>
            <w:shd w:val="clear" w:color="auto" w:fill="auto"/>
          </w:tcPr>
          <w:p w14:paraId="2C139103" w14:textId="77777777" w:rsidR="00960AB4" w:rsidRPr="005F70FB" w:rsidRDefault="00960AB4" w:rsidP="00BC2195">
            <w:pPr>
              <w:pStyle w:val="GlossEng2ptafter"/>
            </w:pPr>
            <w:r w:rsidRPr="005F70FB">
              <w:t>eat</w:t>
            </w:r>
          </w:p>
        </w:tc>
        <w:tc>
          <w:tcPr>
            <w:tcW w:w="360" w:type="dxa"/>
            <w:shd w:val="clear" w:color="auto" w:fill="auto"/>
          </w:tcPr>
          <w:p w14:paraId="05AEE986" w14:textId="77777777" w:rsidR="00960AB4" w:rsidRPr="005F70FB" w:rsidRDefault="00960AB4" w:rsidP="00BC2195">
            <w:pPr>
              <w:pStyle w:val="GlossEng2ptafter"/>
            </w:pPr>
            <w:r w:rsidRPr="005F70FB">
              <w:t>at</w:t>
            </w:r>
          </w:p>
        </w:tc>
      </w:tr>
      <w:tr w:rsidR="00AC23C4" w:rsidRPr="005F70FB" w14:paraId="15E53203" w14:textId="77777777" w:rsidTr="00105225">
        <w:tc>
          <w:tcPr>
            <w:tcW w:w="709" w:type="dxa"/>
            <w:shd w:val="clear" w:color="auto" w:fill="auto"/>
          </w:tcPr>
          <w:p w14:paraId="4310E8B0" w14:textId="77777777" w:rsidR="00960AB4" w:rsidRPr="005F70FB" w:rsidRDefault="00960AB4" w:rsidP="00BC2195">
            <w:pPr>
              <w:pStyle w:val="O0Nwnext"/>
            </w:pPr>
          </w:p>
        </w:tc>
        <w:tc>
          <w:tcPr>
            <w:tcW w:w="1017" w:type="dxa"/>
            <w:gridSpan w:val="3"/>
            <w:shd w:val="clear" w:color="auto" w:fill="auto"/>
          </w:tcPr>
          <w:p w14:paraId="7ABB70D7" w14:textId="77777777" w:rsidR="00960AB4" w:rsidRPr="005F70FB" w:rsidRDefault="00960AB4" w:rsidP="00BC2195">
            <w:pPr>
              <w:pStyle w:val="Text"/>
            </w:pPr>
            <w:r w:rsidRPr="005F70FB">
              <w:t>warung,</w:t>
            </w:r>
          </w:p>
        </w:tc>
        <w:tc>
          <w:tcPr>
            <w:tcW w:w="489" w:type="dxa"/>
            <w:gridSpan w:val="2"/>
            <w:shd w:val="clear" w:color="auto" w:fill="auto"/>
          </w:tcPr>
          <w:p w14:paraId="03E4DE32" w14:textId="77777777" w:rsidR="00960AB4" w:rsidRPr="005F70FB" w:rsidRDefault="00960AB4" w:rsidP="00BC2195">
            <w:pPr>
              <w:pStyle w:val="Text"/>
            </w:pPr>
            <w:r w:rsidRPr="005F70FB">
              <w:t>sa</w:t>
            </w:r>
          </w:p>
        </w:tc>
        <w:tc>
          <w:tcPr>
            <w:tcW w:w="743" w:type="dxa"/>
            <w:gridSpan w:val="3"/>
            <w:shd w:val="clear" w:color="auto" w:fill="auto"/>
          </w:tcPr>
          <w:p w14:paraId="7E2CE1D4" w14:textId="77777777" w:rsidR="00960AB4" w:rsidRPr="005F70FB" w:rsidRDefault="00960AB4" w:rsidP="00BC2195">
            <w:pPr>
              <w:pStyle w:val="Text"/>
            </w:pPr>
            <w:r w:rsidRPr="005F70FB">
              <w:t>bilang,</w:t>
            </w:r>
          </w:p>
        </w:tc>
        <w:tc>
          <w:tcPr>
            <w:tcW w:w="743" w:type="dxa"/>
            <w:gridSpan w:val="2"/>
            <w:shd w:val="clear" w:color="auto" w:fill="auto"/>
          </w:tcPr>
          <w:p w14:paraId="1AE06EAA" w14:textId="6A14C823" w:rsidR="00960AB4" w:rsidRPr="005F70FB" w:rsidRDefault="00960AB4" w:rsidP="00BC2195">
            <w:pPr>
              <w:pStyle w:val="Text"/>
            </w:pPr>
            <w:r w:rsidRPr="005F70FB">
              <w:t>Tuhan</w:t>
            </w:r>
            <w:r w:rsidR="004E7A51">
              <w:t>g</w:t>
            </w:r>
          </w:p>
        </w:tc>
        <w:tc>
          <w:tcPr>
            <w:tcW w:w="743" w:type="dxa"/>
            <w:gridSpan w:val="3"/>
            <w:shd w:val="clear" w:color="auto" w:fill="auto"/>
          </w:tcPr>
          <w:p w14:paraId="2F0231EC" w14:textId="77777777" w:rsidR="00960AB4" w:rsidRPr="005F70FB" w:rsidRDefault="00960AB4" w:rsidP="00BC2195">
            <w:pPr>
              <w:pStyle w:val="Text"/>
            </w:pPr>
            <w:r w:rsidRPr="005F70FB">
              <w:t>ini</w:t>
            </w:r>
          </w:p>
        </w:tc>
        <w:tc>
          <w:tcPr>
            <w:tcW w:w="743" w:type="dxa"/>
            <w:gridSpan w:val="3"/>
            <w:shd w:val="clear" w:color="auto" w:fill="auto"/>
          </w:tcPr>
          <w:p w14:paraId="0241ED20" w14:textId="77777777" w:rsidR="00960AB4" w:rsidRPr="005F70FB" w:rsidRDefault="00960AB4" w:rsidP="00BC2195">
            <w:pPr>
              <w:pStyle w:val="Text"/>
            </w:pPr>
            <w:r w:rsidRPr="005F70FB">
              <w:t>jaw</w:t>
            </w:r>
          </w:p>
        </w:tc>
        <w:tc>
          <w:tcPr>
            <w:tcW w:w="743" w:type="dxa"/>
            <w:gridSpan w:val="3"/>
            <w:shd w:val="clear" w:color="auto" w:fill="auto"/>
          </w:tcPr>
          <w:p w14:paraId="3632958E" w14:textId="77777777" w:rsidR="00960AB4" w:rsidRPr="005F70FB" w:rsidRDefault="00960AB4" w:rsidP="00BC2195">
            <w:pPr>
              <w:pStyle w:val="Text"/>
            </w:pPr>
            <w:r w:rsidRPr="005F70FB">
              <w:t>malam</w:t>
            </w:r>
          </w:p>
        </w:tc>
        <w:tc>
          <w:tcPr>
            <w:tcW w:w="743" w:type="dxa"/>
            <w:gridSpan w:val="4"/>
            <w:shd w:val="clear" w:color="auto" w:fill="auto"/>
          </w:tcPr>
          <w:p w14:paraId="4DA03384" w14:textId="77777777" w:rsidR="00960AB4" w:rsidRPr="005F70FB" w:rsidRDefault="00960AB4" w:rsidP="00BC2195">
            <w:pPr>
              <w:pStyle w:val="Text"/>
            </w:pPr>
            <w:r w:rsidRPr="005F70FB">
              <w:t>begini</w:t>
            </w:r>
          </w:p>
        </w:tc>
      </w:tr>
      <w:tr w:rsidR="00AC23C4" w:rsidRPr="005F70FB" w14:paraId="088D7ADB" w14:textId="77777777" w:rsidTr="00105225">
        <w:tc>
          <w:tcPr>
            <w:tcW w:w="709" w:type="dxa"/>
            <w:shd w:val="clear" w:color="auto" w:fill="auto"/>
          </w:tcPr>
          <w:p w14:paraId="14BC5584" w14:textId="77777777" w:rsidR="00960AB4" w:rsidRPr="005F70FB" w:rsidRDefault="00960AB4" w:rsidP="00BC2195">
            <w:pPr>
              <w:pStyle w:val="GlossEng2ptafter"/>
            </w:pPr>
          </w:p>
        </w:tc>
        <w:tc>
          <w:tcPr>
            <w:tcW w:w="1017" w:type="dxa"/>
            <w:gridSpan w:val="3"/>
            <w:shd w:val="clear" w:color="auto" w:fill="auto"/>
          </w:tcPr>
          <w:p w14:paraId="182953D1" w14:textId="77777777" w:rsidR="00960AB4" w:rsidRPr="005F70FB" w:rsidRDefault="00960AB4" w:rsidP="00BC2195">
            <w:pPr>
              <w:pStyle w:val="GlossEng2ptafter"/>
            </w:pPr>
            <w:r w:rsidRPr="005F70FB">
              <w:t>food.stall</w:t>
            </w:r>
          </w:p>
        </w:tc>
        <w:tc>
          <w:tcPr>
            <w:tcW w:w="489" w:type="dxa"/>
            <w:gridSpan w:val="2"/>
            <w:shd w:val="clear" w:color="auto" w:fill="auto"/>
          </w:tcPr>
          <w:p w14:paraId="04812882" w14:textId="77777777" w:rsidR="00960AB4" w:rsidRPr="005F70FB" w:rsidRDefault="00960AB4" w:rsidP="00BC2195">
            <w:pPr>
              <w:pStyle w:val="GlossEng2ptafter"/>
            </w:pPr>
            <w:r w:rsidRPr="005F70FB">
              <w:rPr>
                <w:rStyle w:val="ChSmallCaps"/>
              </w:rPr>
              <w:t>1sg</w:t>
            </w:r>
          </w:p>
        </w:tc>
        <w:tc>
          <w:tcPr>
            <w:tcW w:w="743" w:type="dxa"/>
            <w:gridSpan w:val="3"/>
            <w:shd w:val="clear" w:color="auto" w:fill="auto"/>
          </w:tcPr>
          <w:p w14:paraId="69FBC3D0" w14:textId="77777777" w:rsidR="00960AB4" w:rsidRPr="005F70FB" w:rsidRDefault="00960AB4" w:rsidP="00BC2195">
            <w:pPr>
              <w:pStyle w:val="GlossEng2ptafter"/>
            </w:pPr>
            <w:r w:rsidRPr="005F70FB">
              <w:t>say</w:t>
            </w:r>
          </w:p>
        </w:tc>
        <w:tc>
          <w:tcPr>
            <w:tcW w:w="743" w:type="dxa"/>
            <w:gridSpan w:val="2"/>
            <w:shd w:val="clear" w:color="auto" w:fill="auto"/>
          </w:tcPr>
          <w:p w14:paraId="7A93F26D" w14:textId="77777777" w:rsidR="00960AB4" w:rsidRPr="005F70FB" w:rsidRDefault="00960AB4" w:rsidP="00BC2195">
            <w:pPr>
              <w:pStyle w:val="GlossEng2ptafter"/>
            </w:pPr>
            <w:r w:rsidRPr="005F70FB">
              <w:t>God</w:t>
            </w:r>
          </w:p>
        </w:tc>
        <w:tc>
          <w:tcPr>
            <w:tcW w:w="743" w:type="dxa"/>
            <w:gridSpan w:val="3"/>
            <w:shd w:val="clear" w:color="auto" w:fill="auto"/>
          </w:tcPr>
          <w:p w14:paraId="18C84712" w14:textId="77777777" w:rsidR="00960AB4" w:rsidRPr="005F70FB" w:rsidRDefault="00960AB4" w:rsidP="00BC2195">
            <w:pPr>
              <w:pStyle w:val="GlossEng2ptafter"/>
            </w:pPr>
            <w:r w:rsidRPr="005F70FB">
              <w:rPr>
                <w:rStyle w:val="ChSmallCaps"/>
              </w:rPr>
              <w:t>d.prox</w:t>
            </w:r>
          </w:p>
        </w:tc>
        <w:tc>
          <w:tcPr>
            <w:tcW w:w="743" w:type="dxa"/>
            <w:gridSpan w:val="3"/>
            <w:shd w:val="clear" w:color="auto" w:fill="auto"/>
          </w:tcPr>
          <w:p w14:paraId="565B4099" w14:textId="77777777" w:rsidR="00960AB4" w:rsidRPr="005F70FB" w:rsidRDefault="00960AB4" w:rsidP="00BC2195">
            <w:pPr>
              <w:pStyle w:val="GlossEng2ptafter"/>
            </w:pPr>
            <w:r w:rsidRPr="005F70FB">
              <w:t>far</w:t>
            </w:r>
          </w:p>
        </w:tc>
        <w:tc>
          <w:tcPr>
            <w:tcW w:w="743" w:type="dxa"/>
            <w:gridSpan w:val="3"/>
            <w:shd w:val="clear" w:color="auto" w:fill="auto"/>
          </w:tcPr>
          <w:p w14:paraId="05CA1D3B" w14:textId="77777777" w:rsidR="00960AB4" w:rsidRPr="005F70FB" w:rsidRDefault="00960AB4" w:rsidP="00BC2195">
            <w:pPr>
              <w:pStyle w:val="GlossEng2ptafter"/>
            </w:pPr>
            <w:r w:rsidRPr="005F70FB">
              <w:t>night</w:t>
            </w:r>
          </w:p>
        </w:tc>
        <w:tc>
          <w:tcPr>
            <w:tcW w:w="743" w:type="dxa"/>
            <w:gridSpan w:val="4"/>
            <w:shd w:val="clear" w:color="auto" w:fill="auto"/>
          </w:tcPr>
          <w:p w14:paraId="35D00646" w14:textId="77777777" w:rsidR="00960AB4" w:rsidRPr="005F70FB" w:rsidRDefault="00960AB4" w:rsidP="00BC2195">
            <w:pPr>
              <w:pStyle w:val="GlossEng2ptafter"/>
            </w:pPr>
            <w:r w:rsidRPr="005F70FB">
              <w:t>like.this</w:t>
            </w:r>
          </w:p>
        </w:tc>
      </w:tr>
      <w:tr w:rsidR="00AC23C4" w:rsidRPr="005F70FB" w14:paraId="427028B6" w14:textId="77777777" w:rsidTr="00105225">
        <w:trPr>
          <w:gridAfter w:val="3"/>
          <w:wAfter w:w="538" w:type="dxa"/>
        </w:trPr>
        <w:tc>
          <w:tcPr>
            <w:tcW w:w="709" w:type="dxa"/>
            <w:shd w:val="clear" w:color="auto" w:fill="auto"/>
          </w:tcPr>
          <w:p w14:paraId="36AEEBB7" w14:textId="77777777" w:rsidR="00960AB4" w:rsidRPr="005F70FB" w:rsidRDefault="00960AB4" w:rsidP="00BC2195">
            <w:pPr>
              <w:pStyle w:val="O0Nwnext"/>
            </w:pPr>
          </w:p>
        </w:tc>
        <w:tc>
          <w:tcPr>
            <w:tcW w:w="818" w:type="dxa"/>
            <w:gridSpan w:val="2"/>
            <w:shd w:val="clear" w:color="auto" w:fill="auto"/>
          </w:tcPr>
          <w:p w14:paraId="6F95A23F" w14:textId="77777777" w:rsidR="00960AB4" w:rsidRPr="005F70FB" w:rsidRDefault="00960AB4" w:rsidP="00BC2195">
            <w:pPr>
              <w:pStyle w:val="Text"/>
            </w:pPr>
            <w:r w:rsidRPr="005F70FB">
              <w:t>makang</w:t>
            </w:r>
          </w:p>
        </w:tc>
        <w:tc>
          <w:tcPr>
            <w:tcW w:w="360" w:type="dxa"/>
            <w:gridSpan w:val="2"/>
            <w:shd w:val="clear" w:color="auto" w:fill="auto"/>
          </w:tcPr>
          <w:p w14:paraId="5A7E31C3" w14:textId="77777777" w:rsidR="00960AB4" w:rsidRPr="005F70FB" w:rsidRDefault="00960AB4" w:rsidP="00BC2195">
            <w:pPr>
              <w:pStyle w:val="Text"/>
            </w:pPr>
            <w:r w:rsidRPr="005F70FB">
              <w:t>di</w:t>
            </w:r>
          </w:p>
        </w:tc>
        <w:tc>
          <w:tcPr>
            <w:tcW w:w="934" w:type="dxa"/>
            <w:gridSpan w:val="2"/>
            <w:shd w:val="clear" w:color="auto" w:fill="auto"/>
          </w:tcPr>
          <w:p w14:paraId="3647EED1" w14:textId="77777777" w:rsidR="00960AB4" w:rsidRPr="005F70FB" w:rsidRDefault="00960AB4" w:rsidP="00BC2195">
            <w:pPr>
              <w:pStyle w:val="Text"/>
            </w:pPr>
            <w:r w:rsidRPr="005F70FB">
              <w:t>warung</w:t>
            </w:r>
          </w:p>
        </w:tc>
        <w:tc>
          <w:tcPr>
            <w:tcW w:w="777" w:type="dxa"/>
            <w:gridSpan w:val="3"/>
            <w:shd w:val="clear" w:color="auto" w:fill="auto"/>
          </w:tcPr>
          <w:p w14:paraId="00A18DC3" w14:textId="77777777" w:rsidR="00960AB4" w:rsidRPr="005F70FB" w:rsidRDefault="00960AB4" w:rsidP="00BC2195">
            <w:pPr>
              <w:pStyle w:val="Text"/>
            </w:pPr>
            <w:r w:rsidRPr="005F70FB">
              <w:t>ini</w:t>
            </w:r>
          </w:p>
        </w:tc>
        <w:tc>
          <w:tcPr>
            <w:tcW w:w="773" w:type="dxa"/>
            <w:gridSpan w:val="3"/>
            <w:shd w:val="clear" w:color="auto" w:fill="auto"/>
          </w:tcPr>
          <w:p w14:paraId="50C83067" w14:textId="77777777" w:rsidR="00960AB4" w:rsidRPr="005F70FB" w:rsidRDefault="00960AB4" w:rsidP="00BC2195">
            <w:pPr>
              <w:pStyle w:val="Text"/>
            </w:pPr>
            <w:r w:rsidRPr="005F70FB">
              <w:t>suda</w:t>
            </w:r>
          </w:p>
        </w:tc>
        <w:tc>
          <w:tcPr>
            <w:tcW w:w="551" w:type="dxa"/>
            <w:gridSpan w:val="3"/>
            <w:shd w:val="clear" w:color="auto" w:fill="auto"/>
          </w:tcPr>
          <w:p w14:paraId="2AF5D2F6" w14:textId="77777777" w:rsidR="00960AB4" w:rsidRPr="005F70FB" w:rsidRDefault="00960AB4" w:rsidP="00BC2195">
            <w:pPr>
              <w:pStyle w:val="Text"/>
            </w:pPr>
            <w:r w:rsidRPr="005F70FB">
              <w:t>jam</w:t>
            </w:r>
          </w:p>
        </w:tc>
        <w:tc>
          <w:tcPr>
            <w:tcW w:w="484" w:type="dxa"/>
            <w:gridSpan w:val="2"/>
            <w:shd w:val="clear" w:color="auto" w:fill="auto"/>
          </w:tcPr>
          <w:p w14:paraId="33AAE9C1" w14:textId="77777777" w:rsidR="00960AB4" w:rsidRPr="005F70FB" w:rsidRDefault="00960AB4" w:rsidP="00BC2195">
            <w:pPr>
              <w:pStyle w:val="Text"/>
            </w:pPr>
            <w:r w:rsidRPr="005F70FB">
              <w:t>dua</w:t>
            </w:r>
          </w:p>
        </w:tc>
        <w:tc>
          <w:tcPr>
            <w:tcW w:w="729" w:type="dxa"/>
            <w:gridSpan w:val="3"/>
            <w:shd w:val="clear" w:color="auto" w:fill="auto"/>
          </w:tcPr>
          <w:p w14:paraId="3ED66868" w14:textId="77777777" w:rsidR="00960AB4" w:rsidRPr="005F70FB" w:rsidRDefault="00960AB4" w:rsidP="00BC2195">
            <w:pPr>
              <w:pStyle w:val="Text"/>
            </w:pPr>
            <w:r w:rsidRPr="005F70FB">
              <w:t>malam</w:t>
            </w:r>
          </w:p>
        </w:tc>
      </w:tr>
      <w:tr w:rsidR="00AC23C4" w:rsidRPr="005F70FB" w14:paraId="57F3D7D4" w14:textId="77777777" w:rsidTr="00105225">
        <w:trPr>
          <w:gridAfter w:val="3"/>
          <w:wAfter w:w="538" w:type="dxa"/>
        </w:trPr>
        <w:tc>
          <w:tcPr>
            <w:tcW w:w="709" w:type="dxa"/>
            <w:shd w:val="clear" w:color="auto" w:fill="auto"/>
          </w:tcPr>
          <w:p w14:paraId="63D69A2B" w14:textId="77777777" w:rsidR="00960AB4" w:rsidRPr="005F70FB" w:rsidRDefault="00960AB4" w:rsidP="00BC2195">
            <w:pPr>
              <w:pStyle w:val="GlossEng"/>
            </w:pPr>
          </w:p>
        </w:tc>
        <w:tc>
          <w:tcPr>
            <w:tcW w:w="818" w:type="dxa"/>
            <w:gridSpan w:val="2"/>
            <w:shd w:val="clear" w:color="auto" w:fill="auto"/>
          </w:tcPr>
          <w:p w14:paraId="3AE54B79" w14:textId="77777777" w:rsidR="00960AB4" w:rsidRPr="005F70FB" w:rsidRDefault="00960AB4" w:rsidP="00BC2195">
            <w:pPr>
              <w:pStyle w:val="GlossEng"/>
            </w:pPr>
            <w:r w:rsidRPr="005F70FB">
              <w:t>eat</w:t>
            </w:r>
          </w:p>
        </w:tc>
        <w:tc>
          <w:tcPr>
            <w:tcW w:w="360" w:type="dxa"/>
            <w:gridSpan w:val="2"/>
            <w:shd w:val="clear" w:color="auto" w:fill="auto"/>
          </w:tcPr>
          <w:p w14:paraId="098D315C" w14:textId="77777777" w:rsidR="00960AB4" w:rsidRPr="005F70FB" w:rsidRDefault="00960AB4" w:rsidP="00BC2195">
            <w:pPr>
              <w:pStyle w:val="GlossEng"/>
            </w:pPr>
            <w:r w:rsidRPr="005F70FB">
              <w:t>at</w:t>
            </w:r>
          </w:p>
        </w:tc>
        <w:tc>
          <w:tcPr>
            <w:tcW w:w="934" w:type="dxa"/>
            <w:gridSpan w:val="2"/>
            <w:shd w:val="clear" w:color="auto" w:fill="auto"/>
          </w:tcPr>
          <w:p w14:paraId="08AB4614" w14:textId="77777777" w:rsidR="00960AB4" w:rsidRPr="005F70FB" w:rsidRDefault="00960AB4" w:rsidP="00BC2195">
            <w:pPr>
              <w:pStyle w:val="GlossEng"/>
            </w:pPr>
            <w:r w:rsidRPr="005F70FB">
              <w:t>food.stall</w:t>
            </w:r>
          </w:p>
        </w:tc>
        <w:tc>
          <w:tcPr>
            <w:tcW w:w="777" w:type="dxa"/>
            <w:gridSpan w:val="3"/>
            <w:shd w:val="clear" w:color="auto" w:fill="auto"/>
          </w:tcPr>
          <w:p w14:paraId="2DAC34D3" w14:textId="77777777" w:rsidR="00960AB4" w:rsidRPr="005F70FB" w:rsidRDefault="00960AB4" w:rsidP="00BC2195">
            <w:pPr>
              <w:pStyle w:val="GlossEng"/>
            </w:pPr>
            <w:r w:rsidRPr="005F70FB">
              <w:rPr>
                <w:rStyle w:val="ChSmallCaps"/>
              </w:rPr>
              <w:t>d.prox</w:t>
            </w:r>
          </w:p>
        </w:tc>
        <w:tc>
          <w:tcPr>
            <w:tcW w:w="773" w:type="dxa"/>
            <w:gridSpan w:val="3"/>
            <w:shd w:val="clear" w:color="auto" w:fill="auto"/>
          </w:tcPr>
          <w:p w14:paraId="42734809" w14:textId="77777777" w:rsidR="00960AB4" w:rsidRPr="005F70FB" w:rsidRDefault="00960AB4" w:rsidP="00BC2195">
            <w:pPr>
              <w:pStyle w:val="GlossEng"/>
            </w:pPr>
            <w:r w:rsidRPr="005F70FB">
              <w:t>already</w:t>
            </w:r>
          </w:p>
        </w:tc>
        <w:tc>
          <w:tcPr>
            <w:tcW w:w="551" w:type="dxa"/>
            <w:gridSpan w:val="3"/>
            <w:shd w:val="clear" w:color="auto" w:fill="auto"/>
          </w:tcPr>
          <w:p w14:paraId="5B9F62C0" w14:textId="77777777" w:rsidR="00960AB4" w:rsidRPr="005F70FB" w:rsidRDefault="00960AB4" w:rsidP="00BC2195">
            <w:pPr>
              <w:pStyle w:val="GlossEng"/>
            </w:pPr>
            <w:r w:rsidRPr="005F70FB">
              <w:t>hour</w:t>
            </w:r>
          </w:p>
        </w:tc>
        <w:tc>
          <w:tcPr>
            <w:tcW w:w="484" w:type="dxa"/>
            <w:gridSpan w:val="2"/>
            <w:shd w:val="clear" w:color="auto" w:fill="auto"/>
          </w:tcPr>
          <w:p w14:paraId="0C9C45A8" w14:textId="77777777" w:rsidR="00960AB4" w:rsidRPr="005F70FB" w:rsidRDefault="00960AB4" w:rsidP="00BC2195">
            <w:pPr>
              <w:pStyle w:val="GlossEng"/>
            </w:pPr>
            <w:r w:rsidRPr="005F70FB">
              <w:t>two</w:t>
            </w:r>
          </w:p>
        </w:tc>
        <w:tc>
          <w:tcPr>
            <w:tcW w:w="729" w:type="dxa"/>
            <w:gridSpan w:val="3"/>
            <w:shd w:val="clear" w:color="auto" w:fill="auto"/>
          </w:tcPr>
          <w:p w14:paraId="6228F2B4" w14:textId="77777777" w:rsidR="00960AB4" w:rsidRPr="005F70FB" w:rsidRDefault="00960AB4" w:rsidP="00BC2195">
            <w:pPr>
              <w:pStyle w:val="GlossEng"/>
            </w:pPr>
            <w:r w:rsidRPr="005F70FB">
              <w:t>night</w:t>
            </w:r>
          </w:p>
        </w:tc>
      </w:tr>
    </w:tbl>
    <w:p w14:paraId="40ABC432" w14:textId="65568B3D" w:rsidR="00960AB4" w:rsidRPr="005F70FB" w:rsidRDefault="00960AB4" w:rsidP="00960AB4">
      <w:pPr>
        <w:pStyle w:val="FreeTranslEng"/>
      </w:pPr>
      <w:r w:rsidRPr="005F70FB">
        <w:t xml:space="preserve">Marta: … he (Pawlus) said (to me), </w:t>
      </w:r>
      <w:r w:rsidR="00B7093A" w:rsidRPr="005F70FB">
        <w:t>‘</w:t>
      </w:r>
      <w:r w:rsidRPr="005F70FB">
        <w:t>aunt get-up, go and eat at the food stall</w:t>
      </w:r>
      <w:r w:rsidR="00B7093A" w:rsidRPr="005F70FB">
        <w:t>’</w:t>
      </w:r>
      <w:r w:rsidRPr="005F70FB">
        <w:t xml:space="preserve">, I said, </w:t>
      </w:r>
      <w:r w:rsidR="00B7093A" w:rsidRPr="005F70FB">
        <w:t>‘</w:t>
      </w:r>
      <w:r w:rsidRPr="005F70FB">
        <w:t>God, it</w:t>
      </w:r>
      <w:r w:rsidR="00B7093A" w:rsidRPr="005F70FB">
        <w:t>’</w:t>
      </w:r>
      <w:r w:rsidRPr="005F70FB">
        <w:t>s too late at night to eat at the food stall, this is already two o</w:t>
      </w:r>
      <w:r w:rsidR="00B7093A" w:rsidRPr="005F70FB">
        <w:t>’</w:t>
      </w:r>
      <w:r w:rsidRPr="005F70FB">
        <w:t>clock at night</w:t>
      </w:r>
      <w:r w:rsidR="00B7093A" w:rsidRPr="005F70FB">
        <w:t>’</w:t>
      </w:r>
    </w:p>
    <w:tbl>
      <w:tblPr>
        <w:tblW w:w="6605" w:type="dxa"/>
        <w:tblCellMar>
          <w:left w:w="42" w:type="dxa"/>
          <w:right w:w="42" w:type="dxa"/>
        </w:tblCellMar>
        <w:tblLook w:val="01E0" w:firstRow="1" w:lastRow="1" w:firstColumn="1" w:lastColumn="1" w:noHBand="0" w:noVBand="0"/>
      </w:tblPr>
      <w:tblGrid>
        <w:gridCol w:w="707"/>
        <w:gridCol w:w="488"/>
        <w:gridCol w:w="199"/>
        <w:gridCol w:w="85"/>
        <w:gridCol w:w="275"/>
        <w:gridCol w:w="131"/>
        <w:gridCol w:w="44"/>
        <w:gridCol w:w="39"/>
        <w:gridCol w:w="515"/>
        <w:gridCol w:w="219"/>
        <w:gridCol w:w="187"/>
        <w:gridCol w:w="35"/>
        <w:gridCol w:w="291"/>
        <w:gridCol w:w="130"/>
        <w:gridCol w:w="117"/>
        <w:gridCol w:w="201"/>
        <w:gridCol w:w="303"/>
        <w:gridCol w:w="182"/>
        <w:gridCol w:w="32"/>
        <w:gridCol w:w="277"/>
        <w:gridCol w:w="104"/>
        <w:gridCol w:w="148"/>
        <w:gridCol w:w="161"/>
        <w:gridCol w:w="227"/>
        <w:gridCol w:w="101"/>
        <w:gridCol w:w="199"/>
        <w:gridCol w:w="32"/>
        <w:gridCol w:w="208"/>
        <w:gridCol w:w="239"/>
        <w:gridCol w:w="42"/>
        <w:gridCol w:w="142"/>
        <w:gridCol w:w="435"/>
        <w:gridCol w:w="110"/>
      </w:tblGrid>
      <w:tr w:rsidR="00AC23C4" w:rsidRPr="005F70FB" w14:paraId="23E00E4F" w14:textId="77777777" w:rsidTr="00C82099">
        <w:trPr>
          <w:gridAfter w:val="2"/>
          <w:wAfter w:w="545" w:type="dxa"/>
        </w:trPr>
        <w:tc>
          <w:tcPr>
            <w:tcW w:w="707" w:type="dxa"/>
            <w:shd w:val="clear" w:color="auto" w:fill="auto"/>
          </w:tcPr>
          <w:p w14:paraId="18928663" w14:textId="77777777" w:rsidR="00960AB4" w:rsidRPr="005F70FB" w:rsidRDefault="00960AB4" w:rsidP="00BC2195">
            <w:pPr>
              <w:pStyle w:val="O0Nwnext"/>
            </w:pPr>
            <w:r w:rsidRPr="005F70FB">
              <w:t>0002</w:t>
            </w:r>
          </w:p>
        </w:tc>
        <w:tc>
          <w:tcPr>
            <w:tcW w:w="488" w:type="dxa"/>
            <w:shd w:val="clear" w:color="auto" w:fill="auto"/>
          </w:tcPr>
          <w:p w14:paraId="483A3DBC" w14:textId="77777777" w:rsidR="00960AB4" w:rsidRPr="005F70FB" w:rsidRDefault="00960AB4" w:rsidP="00BC2195">
            <w:pPr>
              <w:pStyle w:val="Text"/>
            </w:pPr>
            <w:r w:rsidRPr="005F70FB">
              <w:t>sa</w:t>
            </w:r>
          </w:p>
        </w:tc>
        <w:tc>
          <w:tcPr>
            <w:tcW w:w="734" w:type="dxa"/>
            <w:gridSpan w:val="5"/>
            <w:shd w:val="clear" w:color="auto" w:fill="auto"/>
          </w:tcPr>
          <w:p w14:paraId="7D5F30DB" w14:textId="77777777" w:rsidR="00960AB4" w:rsidRPr="005F70FB" w:rsidRDefault="00960AB4" w:rsidP="00BC2195">
            <w:pPr>
              <w:pStyle w:val="Text"/>
            </w:pPr>
            <w:r w:rsidRPr="005F70FB">
              <w:t>bilang,</w:t>
            </w:r>
          </w:p>
        </w:tc>
        <w:tc>
          <w:tcPr>
            <w:tcW w:w="960" w:type="dxa"/>
            <w:gridSpan w:val="4"/>
            <w:shd w:val="clear" w:color="auto" w:fill="auto"/>
          </w:tcPr>
          <w:p w14:paraId="47E24069" w14:textId="77777777" w:rsidR="00960AB4" w:rsidRPr="005F70FB" w:rsidRDefault="00960AB4" w:rsidP="00BC2195">
            <w:pPr>
              <w:pStyle w:val="Text"/>
            </w:pPr>
            <w:r w:rsidRPr="005F70FB">
              <w:t>ap</w:t>
            </w:r>
          </w:p>
        </w:tc>
        <w:tc>
          <w:tcPr>
            <w:tcW w:w="573" w:type="dxa"/>
            <w:gridSpan w:val="4"/>
            <w:shd w:val="clear" w:color="auto" w:fill="auto"/>
          </w:tcPr>
          <w:p w14:paraId="4DCDE9EA" w14:textId="77777777" w:rsidR="00960AB4" w:rsidRPr="005F70FB" w:rsidRDefault="00960AB4" w:rsidP="00BC2195">
            <w:pPr>
              <w:pStyle w:val="Text"/>
            </w:pPr>
            <w:r w:rsidRPr="005F70FB">
              <w:t>[</w:t>
            </w:r>
            <w:r w:rsidRPr="005F70FB">
              <w:rPr>
                <w:rStyle w:val="ChSmallCaps"/>
              </w:rPr>
              <w:t>up</w:t>
            </w:r>
            <w:r w:rsidRPr="005F70FB">
              <w:t>]</w:t>
            </w:r>
          </w:p>
        </w:tc>
        <w:tc>
          <w:tcPr>
            <w:tcW w:w="718" w:type="dxa"/>
            <w:gridSpan w:val="4"/>
            <w:shd w:val="clear" w:color="auto" w:fill="auto"/>
          </w:tcPr>
          <w:p w14:paraId="6F9393D1" w14:textId="77777777" w:rsidR="00960AB4" w:rsidRPr="005F70FB" w:rsidRDefault="00960AB4" w:rsidP="00BC2195">
            <w:pPr>
              <w:pStyle w:val="Text"/>
            </w:pPr>
            <w:r w:rsidRPr="005F70FB">
              <w:t>Pawlus</w:t>
            </w:r>
          </w:p>
        </w:tc>
        <w:tc>
          <w:tcPr>
            <w:tcW w:w="529" w:type="dxa"/>
            <w:gridSpan w:val="3"/>
            <w:shd w:val="clear" w:color="auto" w:fill="auto"/>
          </w:tcPr>
          <w:p w14:paraId="0B9AA2A7" w14:textId="77777777" w:rsidR="00960AB4" w:rsidRPr="005F70FB" w:rsidRDefault="00960AB4" w:rsidP="00BC2195">
            <w:pPr>
              <w:pStyle w:val="Text"/>
            </w:pPr>
            <w:r w:rsidRPr="005F70FB">
              <w:t>kalo</w:t>
            </w:r>
          </w:p>
        </w:tc>
        <w:tc>
          <w:tcPr>
            <w:tcW w:w="489" w:type="dxa"/>
            <w:gridSpan w:val="3"/>
            <w:shd w:val="clear" w:color="auto" w:fill="auto"/>
          </w:tcPr>
          <w:p w14:paraId="465E9F88" w14:textId="77777777" w:rsidR="00960AB4" w:rsidRPr="005F70FB" w:rsidRDefault="00960AB4" w:rsidP="00BC2195">
            <w:pPr>
              <w:pStyle w:val="Text"/>
            </w:pPr>
            <w:r w:rsidRPr="005F70FB">
              <w:t>ko</w:t>
            </w:r>
          </w:p>
        </w:tc>
        <w:tc>
          <w:tcPr>
            <w:tcW w:w="862" w:type="dxa"/>
            <w:gridSpan w:val="6"/>
            <w:shd w:val="clear" w:color="auto" w:fill="auto"/>
          </w:tcPr>
          <w:p w14:paraId="371B0D75" w14:textId="77777777" w:rsidR="00960AB4" w:rsidRPr="005F70FB" w:rsidRDefault="00960AB4" w:rsidP="00BC2195">
            <w:pPr>
              <w:pStyle w:val="Text"/>
            </w:pPr>
            <w:r w:rsidRPr="005F70FB">
              <w:t>simpang</w:t>
            </w:r>
          </w:p>
        </w:tc>
      </w:tr>
      <w:tr w:rsidR="00AC23C4" w:rsidRPr="005F70FB" w14:paraId="29695EA5" w14:textId="77777777" w:rsidTr="00C82099">
        <w:trPr>
          <w:gridAfter w:val="2"/>
          <w:wAfter w:w="545" w:type="dxa"/>
        </w:trPr>
        <w:tc>
          <w:tcPr>
            <w:tcW w:w="707" w:type="dxa"/>
            <w:shd w:val="clear" w:color="auto" w:fill="auto"/>
          </w:tcPr>
          <w:p w14:paraId="6591A724" w14:textId="77777777" w:rsidR="00960AB4" w:rsidRPr="005F70FB" w:rsidRDefault="00960AB4" w:rsidP="00BC2195">
            <w:pPr>
              <w:pStyle w:val="GlossEng2ptafter"/>
            </w:pPr>
          </w:p>
        </w:tc>
        <w:tc>
          <w:tcPr>
            <w:tcW w:w="488" w:type="dxa"/>
            <w:shd w:val="clear" w:color="auto" w:fill="auto"/>
          </w:tcPr>
          <w:p w14:paraId="1FC603FF" w14:textId="77777777" w:rsidR="00960AB4" w:rsidRPr="005F70FB" w:rsidRDefault="00960AB4" w:rsidP="00BC2195">
            <w:pPr>
              <w:pStyle w:val="GlossEng2ptafter"/>
            </w:pPr>
            <w:r w:rsidRPr="005F70FB">
              <w:rPr>
                <w:rStyle w:val="ChSmallCaps"/>
              </w:rPr>
              <w:t>1sg</w:t>
            </w:r>
          </w:p>
        </w:tc>
        <w:tc>
          <w:tcPr>
            <w:tcW w:w="734" w:type="dxa"/>
            <w:gridSpan w:val="5"/>
            <w:shd w:val="clear" w:color="auto" w:fill="auto"/>
          </w:tcPr>
          <w:p w14:paraId="0A94010B" w14:textId="77777777" w:rsidR="00960AB4" w:rsidRPr="005F70FB" w:rsidRDefault="00960AB4" w:rsidP="00BC2195">
            <w:pPr>
              <w:pStyle w:val="GlossEng2ptafter"/>
            </w:pPr>
            <w:r w:rsidRPr="005F70FB">
              <w:t>say</w:t>
            </w:r>
          </w:p>
        </w:tc>
        <w:tc>
          <w:tcPr>
            <w:tcW w:w="960" w:type="dxa"/>
            <w:gridSpan w:val="4"/>
            <w:shd w:val="clear" w:color="auto" w:fill="auto"/>
          </w:tcPr>
          <w:p w14:paraId="6AF8A756" w14:textId="77777777" w:rsidR="00960AB4" w:rsidRPr="005F70FB" w:rsidRDefault="00960AB4" w:rsidP="00BC2195">
            <w:pPr>
              <w:pStyle w:val="GlossEng2ptafter"/>
            </w:pPr>
            <w:r w:rsidRPr="005F70FB">
              <w:rPr>
                <w:rStyle w:val="ChSmallCaps"/>
              </w:rPr>
              <w:t>tru</w:t>
            </w:r>
            <w:r w:rsidRPr="005F70FB">
              <w:t>-what</w:t>
            </w:r>
          </w:p>
        </w:tc>
        <w:tc>
          <w:tcPr>
            <w:tcW w:w="573" w:type="dxa"/>
            <w:gridSpan w:val="4"/>
            <w:shd w:val="clear" w:color="auto" w:fill="auto"/>
          </w:tcPr>
          <w:p w14:paraId="60386BC0" w14:textId="77777777" w:rsidR="00960AB4" w:rsidRPr="005F70FB" w:rsidRDefault="00960AB4" w:rsidP="00BC2195">
            <w:pPr>
              <w:pStyle w:val="GlossEng2ptafter"/>
            </w:pPr>
          </w:p>
        </w:tc>
        <w:tc>
          <w:tcPr>
            <w:tcW w:w="718" w:type="dxa"/>
            <w:gridSpan w:val="4"/>
            <w:shd w:val="clear" w:color="auto" w:fill="auto"/>
          </w:tcPr>
          <w:p w14:paraId="6F8A98F6" w14:textId="77777777" w:rsidR="00960AB4" w:rsidRPr="005F70FB" w:rsidRDefault="00960AB4" w:rsidP="00BC2195">
            <w:pPr>
              <w:pStyle w:val="GlossEng2ptafter"/>
            </w:pPr>
            <w:r w:rsidRPr="005F70FB">
              <w:t>Pawlus</w:t>
            </w:r>
          </w:p>
        </w:tc>
        <w:tc>
          <w:tcPr>
            <w:tcW w:w="529" w:type="dxa"/>
            <w:gridSpan w:val="3"/>
            <w:shd w:val="clear" w:color="auto" w:fill="auto"/>
          </w:tcPr>
          <w:p w14:paraId="331B0B01" w14:textId="77777777" w:rsidR="00960AB4" w:rsidRPr="005F70FB" w:rsidRDefault="00960AB4" w:rsidP="00BC2195">
            <w:pPr>
              <w:pStyle w:val="GlossEng2ptafter"/>
            </w:pPr>
            <w:r w:rsidRPr="005F70FB">
              <w:t>if</w:t>
            </w:r>
          </w:p>
        </w:tc>
        <w:tc>
          <w:tcPr>
            <w:tcW w:w="489" w:type="dxa"/>
            <w:gridSpan w:val="3"/>
            <w:shd w:val="clear" w:color="auto" w:fill="auto"/>
          </w:tcPr>
          <w:p w14:paraId="2F820619" w14:textId="77777777" w:rsidR="00960AB4" w:rsidRPr="005F70FB" w:rsidRDefault="00960AB4" w:rsidP="00BC2195">
            <w:pPr>
              <w:pStyle w:val="GlossEng2ptafter"/>
            </w:pPr>
            <w:r w:rsidRPr="005F70FB">
              <w:rPr>
                <w:rStyle w:val="ChSmallCaps"/>
              </w:rPr>
              <w:t>2sg</w:t>
            </w:r>
          </w:p>
        </w:tc>
        <w:tc>
          <w:tcPr>
            <w:tcW w:w="862" w:type="dxa"/>
            <w:gridSpan w:val="6"/>
            <w:shd w:val="clear" w:color="auto" w:fill="auto"/>
          </w:tcPr>
          <w:p w14:paraId="2A30B3AB" w14:textId="245E6CED" w:rsidR="00960AB4" w:rsidRPr="005F70FB" w:rsidRDefault="00C82099" w:rsidP="00BC2195">
            <w:pPr>
              <w:pStyle w:val="GlossEng2ptafter"/>
            </w:pPr>
            <w:r>
              <w:t>store</w:t>
            </w:r>
          </w:p>
        </w:tc>
      </w:tr>
      <w:tr w:rsidR="00AC23C4" w:rsidRPr="005F70FB" w14:paraId="2353FD1A" w14:textId="77777777" w:rsidTr="00AC23C4">
        <w:trPr>
          <w:gridAfter w:val="1"/>
          <w:wAfter w:w="110" w:type="dxa"/>
        </w:trPr>
        <w:tc>
          <w:tcPr>
            <w:tcW w:w="707" w:type="dxa"/>
            <w:shd w:val="clear" w:color="auto" w:fill="auto"/>
          </w:tcPr>
          <w:p w14:paraId="4A60AA45" w14:textId="77777777" w:rsidR="00960AB4" w:rsidRPr="005F70FB" w:rsidRDefault="00960AB4" w:rsidP="00BC2195">
            <w:pPr>
              <w:pStyle w:val="O0Nwnext"/>
            </w:pPr>
          </w:p>
        </w:tc>
        <w:tc>
          <w:tcPr>
            <w:tcW w:w="687" w:type="dxa"/>
            <w:gridSpan w:val="2"/>
            <w:shd w:val="clear" w:color="auto" w:fill="auto"/>
          </w:tcPr>
          <w:p w14:paraId="7970FA18" w14:textId="77777777" w:rsidR="00960AB4" w:rsidRPr="005F70FB" w:rsidRDefault="00960AB4" w:rsidP="00BC2195">
            <w:pPr>
              <w:pStyle w:val="Text"/>
            </w:pPr>
            <w:r w:rsidRPr="005F70FB">
              <w:t>musu</w:t>
            </w:r>
          </w:p>
        </w:tc>
        <w:tc>
          <w:tcPr>
            <w:tcW w:w="360" w:type="dxa"/>
            <w:gridSpan w:val="2"/>
            <w:shd w:val="clear" w:color="auto" w:fill="auto"/>
          </w:tcPr>
          <w:p w14:paraId="7E377389" w14:textId="77777777" w:rsidR="00960AB4" w:rsidRPr="005F70FB" w:rsidRDefault="00960AB4" w:rsidP="00BC2195">
            <w:pPr>
              <w:pStyle w:val="Text"/>
            </w:pPr>
            <w:r w:rsidRPr="005F70FB">
              <w:t>di</w:t>
            </w:r>
          </w:p>
        </w:tc>
        <w:tc>
          <w:tcPr>
            <w:tcW w:w="729" w:type="dxa"/>
            <w:gridSpan w:val="4"/>
            <w:shd w:val="clear" w:color="auto" w:fill="auto"/>
          </w:tcPr>
          <w:p w14:paraId="305842AF" w14:textId="77777777" w:rsidR="00960AB4" w:rsidRPr="005F70FB" w:rsidRDefault="00960AB4" w:rsidP="00BC2195">
            <w:pPr>
              <w:pStyle w:val="Text"/>
            </w:pPr>
            <w:r w:rsidRPr="005F70FB">
              <w:t>luar,</w:t>
            </w:r>
          </w:p>
        </w:tc>
        <w:tc>
          <w:tcPr>
            <w:tcW w:w="441" w:type="dxa"/>
            <w:gridSpan w:val="3"/>
            <w:shd w:val="clear" w:color="auto" w:fill="auto"/>
          </w:tcPr>
          <w:p w14:paraId="45030D6A" w14:textId="77777777" w:rsidR="00960AB4" w:rsidRPr="005F70FB" w:rsidRDefault="00960AB4" w:rsidP="00BC2195">
            <w:pPr>
              <w:pStyle w:val="Text"/>
            </w:pPr>
            <w:r w:rsidRPr="005F70FB">
              <w:t>yo</w:t>
            </w:r>
          </w:p>
        </w:tc>
        <w:tc>
          <w:tcPr>
            <w:tcW w:w="739" w:type="dxa"/>
            <w:gridSpan w:val="4"/>
            <w:shd w:val="clear" w:color="auto" w:fill="auto"/>
          </w:tcPr>
          <w:p w14:paraId="21266D2F" w14:textId="77777777" w:rsidR="00960AB4" w:rsidRPr="005F70FB" w:rsidRDefault="00960AB4" w:rsidP="00BC2195">
            <w:pPr>
              <w:pStyle w:val="Text"/>
            </w:pPr>
            <w:r w:rsidRPr="005F70FB">
              <w:t>suda,</w:t>
            </w:r>
          </w:p>
        </w:tc>
        <w:tc>
          <w:tcPr>
            <w:tcW w:w="485" w:type="dxa"/>
            <w:gridSpan w:val="2"/>
            <w:shd w:val="clear" w:color="auto" w:fill="auto"/>
          </w:tcPr>
          <w:p w14:paraId="5A375719" w14:textId="77777777" w:rsidR="00960AB4" w:rsidRPr="005F70FB" w:rsidRDefault="00960AB4" w:rsidP="00BC2195">
            <w:pPr>
              <w:pStyle w:val="Text"/>
            </w:pPr>
            <w:r w:rsidRPr="005F70FB">
              <w:t>biar</w:t>
            </w:r>
          </w:p>
        </w:tc>
        <w:tc>
          <w:tcPr>
            <w:tcW w:w="722" w:type="dxa"/>
            <w:gridSpan w:val="5"/>
            <w:shd w:val="clear" w:color="auto" w:fill="auto"/>
          </w:tcPr>
          <w:p w14:paraId="18154EAC" w14:textId="77777777" w:rsidR="00960AB4" w:rsidRPr="005F70FB" w:rsidRDefault="00960AB4" w:rsidP="00BC2195">
            <w:pPr>
              <w:pStyle w:val="Text"/>
            </w:pPr>
            <w:r w:rsidRPr="005F70FB">
              <w:t>mama</w:t>
            </w:r>
          </w:p>
        </w:tc>
        <w:tc>
          <w:tcPr>
            <w:tcW w:w="527" w:type="dxa"/>
            <w:gridSpan w:val="3"/>
            <w:shd w:val="clear" w:color="auto" w:fill="auto"/>
          </w:tcPr>
          <w:p w14:paraId="0477E83E" w14:textId="77777777" w:rsidR="00960AB4" w:rsidRPr="005F70FB" w:rsidRDefault="00960AB4" w:rsidP="00BC2195">
            <w:pPr>
              <w:pStyle w:val="Text"/>
            </w:pPr>
            <w:r w:rsidRPr="005F70FB">
              <w:t>mati</w:t>
            </w:r>
          </w:p>
        </w:tc>
        <w:tc>
          <w:tcPr>
            <w:tcW w:w="479" w:type="dxa"/>
            <w:gridSpan w:val="3"/>
            <w:shd w:val="clear" w:color="auto" w:fill="auto"/>
          </w:tcPr>
          <w:p w14:paraId="07153824" w14:textId="77777777" w:rsidR="00960AB4" w:rsidRPr="005F70FB" w:rsidRDefault="00960AB4" w:rsidP="00BC2195">
            <w:pPr>
              <w:pStyle w:val="Text"/>
            </w:pPr>
            <w:r w:rsidRPr="005F70FB">
              <w:t>ko</w:t>
            </w:r>
          </w:p>
        </w:tc>
        <w:tc>
          <w:tcPr>
            <w:tcW w:w="619" w:type="dxa"/>
            <w:gridSpan w:val="3"/>
            <w:shd w:val="clear" w:color="auto" w:fill="auto"/>
          </w:tcPr>
          <w:p w14:paraId="54177799" w14:textId="77777777" w:rsidR="00960AB4" w:rsidRPr="005F70FB" w:rsidRDefault="00960AB4" w:rsidP="00BC2195">
            <w:pPr>
              <w:pStyle w:val="Text"/>
            </w:pPr>
            <w:r w:rsidRPr="005F70FB">
              <w:t>hidup</w:t>
            </w:r>
          </w:p>
        </w:tc>
      </w:tr>
      <w:tr w:rsidR="00AC23C4" w:rsidRPr="005F70FB" w14:paraId="5F39CBAB" w14:textId="77777777" w:rsidTr="00AC23C4">
        <w:trPr>
          <w:gridAfter w:val="1"/>
          <w:wAfter w:w="110" w:type="dxa"/>
        </w:trPr>
        <w:tc>
          <w:tcPr>
            <w:tcW w:w="707" w:type="dxa"/>
            <w:shd w:val="clear" w:color="auto" w:fill="auto"/>
          </w:tcPr>
          <w:p w14:paraId="6821A416" w14:textId="77777777" w:rsidR="00960AB4" w:rsidRPr="005F70FB" w:rsidRDefault="00960AB4" w:rsidP="00BC2195">
            <w:pPr>
              <w:pStyle w:val="GlossEng2ptafter"/>
            </w:pPr>
          </w:p>
        </w:tc>
        <w:tc>
          <w:tcPr>
            <w:tcW w:w="687" w:type="dxa"/>
            <w:gridSpan w:val="2"/>
            <w:shd w:val="clear" w:color="auto" w:fill="auto"/>
          </w:tcPr>
          <w:p w14:paraId="6DA0D16E" w14:textId="77777777" w:rsidR="00960AB4" w:rsidRPr="005F70FB" w:rsidRDefault="00960AB4" w:rsidP="00BC2195">
            <w:pPr>
              <w:pStyle w:val="GlossEng2ptafter"/>
            </w:pPr>
            <w:r w:rsidRPr="005F70FB">
              <w:t>enemy</w:t>
            </w:r>
          </w:p>
        </w:tc>
        <w:tc>
          <w:tcPr>
            <w:tcW w:w="360" w:type="dxa"/>
            <w:gridSpan w:val="2"/>
            <w:shd w:val="clear" w:color="auto" w:fill="auto"/>
          </w:tcPr>
          <w:p w14:paraId="4D8F6950" w14:textId="77777777" w:rsidR="00960AB4" w:rsidRPr="005F70FB" w:rsidRDefault="00960AB4" w:rsidP="00BC2195">
            <w:pPr>
              <w:pStyle w:val="GlossEng2ptafter"/>
            </w:pPr>
            <w:r w:rsidRPr="005F70FB">
              <w:t>at</w:t>
            </w:r>
          </w:p>
        </w:tc>
        <w:tc>
          <w:tcPr>
            <w:tcW w:w="729" w:type="dxa"/>
            <w:gridSpan w:val="4"/>
            <w:shd w:val="clear" w:color="auto" w:fill="auto"/>
          </w:tcPr>
          <w:p w14:paraId="11C801C0" w14:textId="77777777" w:rsidR="00960AB4" w:rsidRPr="005F70FB" w:rsidRDefault="00960AB4" w:rsidP="00BC2195">
            <w:pPr>
              <w:pStyle w:val="GlossEng2ptafter"/>
            </w:pPr>
            <w:r w:rsidRPr="005F70FB">
              <w:t>outside</w:t>
            </w:r>
          </w:p>
        </w:tc>
        <w:tc>
          <w:tcPr>
            <w:tcW w:w="441" w:type="dxa"/>
            <w:gridSpan w:val="3"/>
            <w:shd w:val="clear" w:color="auto" w:fill="auto"/>
          </w:tcPr>
          <w:p w14:paraId="40F7D481" w14:textId="77777777" w:rsidR="00960AB4" w:rsidRPr="005F70FB" w:rsidRDefault="00960AB4" w:rsidP="00BC2195">
            <w:pPr>
              <w:pStyle w:val="GlossEng2ptafter"/>
            </w:pPr>
            <w:r w:rsidRPr="005F70FB">
              <w:t>yes</w:t>
            </w:r>
          </w:p>
        </w:tc>
        <w:tc>
          <w:tcPr>
            <w:tcW w:w="739" w:type="dxa"/>
            <w:gridSpan w:val="4"/>
            <w:shd w:val="clear" w:color="auto" w:fill="auto"/>
          </w:tcPr>
          <w:p w14:paraId="7EA023B7" w14:textId="77777777" w:rsidR="00960AB4" w:rsidRPr="005F70FB" w:rsidRDefault="00960AB4" w:rsidP="00BC2195">
            <w:pPr>
              <w:pStyle w:val="GlossEng2ptafter"/>
            </w:pPr>
            <w:r w:rsidRPr="005F70FB">
              <w:t>already</w:t>
            </w:r>
          </w:p>
        </w:tc>
        <w:tc>
          <w:tcPr>
            <w:tcW w:w="485" w:type="dxa"/>
            <w:gridSpan w:val="2"/>
            <w:shd w:val="clear" w:color="auto" w:fill="auto"/>
          </w:tcPr>
          <w:p w14:paraId="60870EED" w14:textId="77777777" w:rsidR="00960AB4" w:rsidRPr="005F70FB" w:rsidRDefault="00960AB4" w:rsidP="00BC2195">
            <w:pPr>
              <w:pStyle w:val="GlossEng2ptafter"/>
            </w:pPr>
            <w:r w:rsidRPr="005F70FB">
              <w:t>let</w:t>
            </w:r>
          </w:p>
        </w:tc>
        <w:tc>
          <w:tcPr>
            <w:tcW w:w="722" w:type="dxa"/>
            <w:gridSpan w:val="5"/>
            <w:shd w:val="clear" w:color="auto" w:fill="auto"/>
          </w:tcPr>
          <w:p w14:paraId="38548638" w14:textId="77777777" w:rsidR="00960AB4" w:rsidRPr="005F70FB" w:rsidRDefault="00960AB4" w:rsidP="00BC2195">
            <w:pPr>
              <w:pStyle w:val="GlossEng2ptafter"/>
            </w:pPr>
            <w:r w:rsidRPr="005F70FB">
              <w:t>mother</w:t>
            </w:r>
          </w:p>
        </w:tc>
        <w:tc>
          <w:tcPr>
            <w:tcW w:w="527" w:type="dxa"/>
            <w:gridSpan w:val="3"/>
            <w:shd w:val="clear" w:color="auto" w:fill="auto"/>
          </w:tcPr>
          <w:p w14:paraId="1DADF04E" w14:textId="77777777" w:rsidR="00960AB4" w:rsidRPr="005F70FB" w:rsidRDefault="00960AB4" w:rsidP="00BC2195">
            <w:pPr>
              <w:pStyle w:val="GlossEng2ptafter"/>
            </w:pPr>
            <w:r w:rsidRPr="005F70FB">
              <w:t>die</w:t>
            </w:r>
          </w:p>
        </w:tc>
        <w:tc>
          <w:tcPr>
            <w:tcW w:w="479" w:type="dxa"/>
            <w:gridSpan w:val="3"/>
            <w:shd w:val="clear" w:color="auto" w:fill="auto"/>
          </w:tcPr>
          <w:p w14:paraId="34E8B1A2" w14:textId="77777777" w:rsidR="00960AB4" w:rsidRPr="005F70FB" w:rsidRDefault="00960AB4" w:rsidP="00BC2195">
            <w:pPr>
              <w:pStyle w:val="GlossEng2ptafter"/>
            </w:pPr>
            <w:r w:rsidRPr="005F70FB">
              <w:rPr>
                <w:rStyle w:val="ChSmallCaps"/>
              </w:rPr>
              <w:t>2sg</w:t>
            </w:r>
          </w:p>
        </w:tc>
        <w:tc>
          <w:tcPr>
            <w:tcW w:w="619" w:type="dxa"/>
            <w:gridSpan w:val="3"/>
            <w:shd w:val="clear" w:color="auto" w:fill="auto"/>
          </w:tcPr>
          <w:p w14:paraId="5DF370C3" w14:textId="77777777" w:rsidR="00960AB4" w:rsidRPr="005F70FB" w:rsidRDefault="00960AB4" w:rsidP="00BC2195">
            <w:pPr>
              <w:pStyle w:val="GlossEng2ptafter"/>
            </w:pPr>
            <w:r w:rsidRPr="005F70FB">
              <w:t>live</w:t>
            </w:r>
          </w:p>
        </w:tc>
      </w:tr>
      <w:tr w:rsidR="00AC23C4" w:rsidRPr="005F70FB" w14:paraId="2408DEE1" w14:textId="77777777" w:rsidTr="00AC23C4">
        <w:tc>
          <w:tcPr>
            <w:tcW w:w="707" w:type="dxa"/>
            <w:shd w:val="clear" w:color="auto" w:fill="auto"/>
          </w:tcPr>
          <w:p w14:paraId="47474F5D" w14:textId="77777777" w:rsidR="00960AB4" w:rsidRPr="005F70FB" w:rsidRDefault="00960AB4" w:rsidP="00BC2195">
            <w:pPr>
              <w:pStyle w:val="O0Nwnext"/>
            </w:pPr>
          </w:p>
        </w:tc>
        <w:tc>
          <w:tcPr>
            <w:tcW w:w="772" w:type="dxa"/>
            <w:gridSpan w:val="3"/>
            <w:shd w:val="clear" w:color="auto" w:fill="auto"/>
          </w:tcPr>
          <w:p w14:paraId="15BC8060" w14:textId="77777777" w:rsidR="00960AB4" w:rsidRPr="005F70FB" w:rsidRDefault="00960AB4" w:rsidP="00BC2195">
            <w:pPr>
              <w:pStyle w:val="Text"/>
            </w:pPr>
            <w:r w:rsidRPr="005F70FB">
              <w:t>suda,</w:t>
            </w:r>
          </w:p>
        </w:tc>
        <w:tc>
          <w:tcPr>
            <w:tcW w:w="489" w:type="dxa"/>
            <w:gridSpan w:val="4"/>
            <w:shd w:val="clear" w:color="auto" w:fill="auto"/>
          </w:tcPr>
          <w:p w14:paraId="7B959154" w14:textId="77777777" w:rsidR="00960AB4" w:rsidRPr="005F70FB" w:rsidRDefault="00960AB4" w:rsidP="00BC2195">
            <w:pPr>
              <w:pStyle w:val="Text"/>
            </w:pPr>
            <w:r w:rsidRPr="005F70FB">
              <w:t>de</w:t>
            </w:r>
          </w:p>
        </w:tc>
        <w:tc>
          <w:tcPr>
            <w:tcW w:w="734" w:type="dxa"/>
            <w:gridSpan w:val="2"/>
            <w:shd w:val="clear" w:color="auto" w:fill="auto"/>
          </w:tcPr>
          <w:p w14:paraId="33F53508" w14:textId="77777777" w:rsidR="00960AB4" w:rsidRPr="005F70FB" w:rsidRDefault="00960AB4" w:rsidP="00BC2195">
            <w:pPr>
              <w:pStyle w:val="Text"/>
            </w:pPr>
            <w:r w:rsidRPr="005F70FB">
              <w:t>bilang,</w:t>
            </w:r>
          </w:p>
        </w:tc>
        <w:tc>
          <w:tcPr>
            <w:tcW w:w="513" w:type="dxa"/>
            <w:gridSpan w:val="3"/>
            <w:shd w:val="clear" w:color="auto" w:fill="auto"/>
          </w:tcPr>
          <w:p w14:paraId="610054F0" w14:textId="77777777" w:rsidR="00960AB4" w:rsidRPr="005F70FB" w:rsidRDefault="00960AB4" w:rsidP="00BC2195">
            <w:pPr>
              <w:pStyle w:val="Text"/>
            </w:pPr>
            <w:r w:rsidRPr="005F70FB">
              <w:t>tida,</w:t>
            </w:r>
          </w:p>
        </w:tc>
        <w:tc>
          <w:tcPr>
            <w:tcW w:w="751" w:type="dxa"/>
            <w:gridSpan w:val="4"/>
            <w:shd w:val="clear" w:color="auto" w:fill="auto"/>
          </w:tcPr>
          <w:p w14:paraId="64C75DA4" w14:textId="77777777" w:rsidR="00960AB4" w:rsidRPr="005F70FB" w:rsidRDefault="00960AB4" w:rsidP="00BC2195">
            <w:pPr>
              <w:pStyle w:val="Text"/>
            </w:pPr>
            <w:r w:rsidRPr="005F70FB">
              <w:t>mama</w:t>
            </w:r>
          </w:p>
        </w:tc>
        <w:tc>
          <w:tcPr>
            <w:tcW w:w="595" w:type="dxa"/>
            <w:gridSpan w:val="4"/>
            <w:shd w:val="clear" w:color="auto" w:fill="auto"/>
          </w:tcPr>
          <w:p w14:paraId="4F605057" w14:textId="77777777" w:rsidR="00960AB4" w:rsidRPr="005F70FB" w:rsidRDefault="00960AB4" w:rsidP="00BC2195">
            <w:pPr>
              <w:pStyle w:val="Text"/>
            </w:pPr>
            <w:r w:rsidRPr="005F70FB">
              <w:t>pergi</w:t>
            </w:r>
          </w:p>
        </w:tc>
        <w:tc>
          <w:tcPr>
            <w:tcW w:w="868" w:type="dxa"/>
            <w:gridSpan w:val="6"/>
            <w:shd w:val="clear" w:color="auto" w:fill="auto"/>
          </w:tcPr>
          <w:p w14:paraId="3CF70BCC" w14:textId="77777777" w:rsidR="00960AB4" w:rsidRPr="005F70FB" w:rsidRDefault="00960AB4" w:rsidP="00BC2195">
            <w:pPr>
              <w:pStyle w:val="Text"/>
            </w:pPr>
            <w:r w:rsidRPr="005F70FB">
              <w:t>makang,</w:t>
            </w:r>
          </w:p>
        </w:tc>
        <w:tc>
          <w:tcPr>
            <w:tcW w:w="489" w:type="dxa"/>
            <w:gridSpan w:val="3"/>
            <w:shd w:val="clear" w:color="auto" w:fill="auto"/>
          </w:tcPr>
          <w:p w14:paraId="6C8C640D" w14:textId="77777777" w:rsidR="00960AB4" w:rsidRPr="005F70FB" w:rsidRDefault="00960AB4" w:rsidP="00BC2195">
            <w:pPr>
              <w:pStyle w:val="Text"/>
            </w:pPr>
            <w:r w:rsidRPr="005F70FB">
              <w:t>sa</w:t>
            </w:r>
          </w:p>
        </w:tc>
        <w:tc>
          <w:tcPr>
            <w:tcW w:w="687" w:type="dxa"/>
            <w:gridSpan w:val="3"/>
            <w:shd w:val="clear" w:color="auto" w:fill="auto"/>
          </w:tcPr>
          <w:p w14:paraId="60E749D8" w14:textId="77777777" w:rsidR="00960AB4" w:rsidRPr="005F70FB" w:rsidRDefault="00960AB4" w:rsidP="00BC2195">
            <w:pPr>
              <w:pStyle w:val="Text"/>
            </w:pPr>
            <w:r w:rsidRPr="005F70FB">
              <w:t>bilang</w:t>
            </w:r>
          </w:p>
        </w:tc>
      </w:tr>
      <w:tr w:rsidR="00AC23C4" w:rsidRPr="005F70FB" w14:paraId="6DA82AB8" w14:textId="77777777" w:rsidTr="00AC23C4">
        <w:tc>
          <w:tcPr>
            <w:tcW w:w="707" w:type="dxa"/>
            <w:shd w:val="clear" w:color="auto" w:fill="auto"/>
          </w:tcPr>
          <w:p w14:paraId="035B1770" w14:textId="77777777" w:rsidR="00960AB4" w:rsidRPr="005F70FB" w:rsidRDefault="00960AB4" w:rsidP="00BC2195">
            <w:pPr>
              <w:pStyle w:val="GlossEng2ptafter"/>
            </w:pPr>
          </w:p>
        </w:tc>
        <w:tc>
          <w:tcPr>
            <w:tcW w:w="772" w:type="dxa"/>
            <w:gridSpan w:val="3"/>
            <w:shd w:val="clear" w:color="auto" w:fill="auto"/>
          </w:tcPr>
          <w:p w14:paraId="589ED1EB" w14:textId="77777777" w:rsidR="00960AB4" w:rsidRPr="005F70FB" w:rsidRDefault="00960AB4" w:rsidP="00BC2195">
            <w:pPr>
              <w:pStyle w:val="GlossEng2ptafter"/>
            </w:pPr>
            <w:r w:rsidRPr="005F70FB">
              <w:t>already</w:t>
            </w:r>
          </w:p>
        </w:tc>
        <w:tc>
          <w:tcPr>
            <w:tcW w:w="489" w:type="dxa"/>
            <w:gridSpan w:val="4"/>
            <w:shd w:val="clear" w:color="auto" w:fill="auto"/>
          </w:tcPr>
          <w:p w14:paraId="5FE800FB" w14:textId="77777777" w:rsidR="00960AB4" w:rsidRPr="005F70FB" w:rsidRDefault="00960AB4" w:rsidP="00BC2195">
            <w:pPr>
              <w:pStyle w:val="GlossEng2ptafter"/>
            </w:pPr>
            <w:r w:rsidRPr="005F70FB">
              <w:rPr>
                <w:rStyle w:val="ChSmallCaps"/>
              </w:rPr>
              <w:t>3sg</w:t>
            </w:r>
          </w:p>
        </w:tc>
        <w:tc>
          <w:tcPr>
            <w:tcW w:w="734" w:type="dxa"/>
            <w:gridSpan w:val="2"/>
            <w:shd w:val="clear" w:color="auto" w:fill="auto"/>
          </w:tcPr>
          <w:p w14:paraId="627A8A81" w14:textId="77777777" w:rsidR="00960AB4" w:rsidRPr="005F70FB" w:rsidRDefault="00960AB4" w:rsidP="00BC2195">
            <w:pPr>
              <w:pStyle w:val="GlossEng2ptafter"/>
            </w:pPr>
            <w:r w:rsidRPr="005F70FB">
              <w:t>say</w:t>
            </w:r>
          </w:p>
        </w:tc>
        <w:tc>
          <w:tcPr>
            <w:tcW w:w="513" w:type="dxa"/>
            <w:gridSpan w:val="3"/>
            <w:shd w:val="clear" w:color="auto" w:fill="auto"/>
          </w:tcPr>
          <w:p w14:paraId="1220513B" w14:textId="77777777" w:rsidR="00960AB4" w:rsidRPr="005F70FB" w:rsidRDefault="00960AB4" w:rsidP="00BC2195">
            <w:pPr>
              <w:pStyle w:val="GlossEng2ptafter"/>
            </w:pPr>
            <w:r w:rsidRPr="005F70FB">
              <w:rPr>
                <w:rStyle w:val="ChSmallCaps"/>
              </w:rPr>
              <w:t>neg</w:t>
            </w:r>
          </w:p>
        </w:tc>
        <w:tc>
          <w:tcPr>
            <w:tcW w:w="751" w:type="dxa"/>
            <w:gridSpan w:val="4"/>
            <w:shd w:val="clear" w:color="auto" w:fill="auto"/>
          </w:tcPr>
          <w:p w14:paraId="7CD8FA27" w14:textId="77777777" w:rsidR="00960AB4" w:rsidRPr="005F70FB" w:rsidRDefault="00960AB4" w:rsidP="00BC2195">
            <w:pPr>
              <w:pStyle w:val="GlossEng2ptafter"/>
            </w:pPr>
            <w:r w:rsidRPr="005F70FB">
              <w:t>mother</w:t>
            </w:r>
          </w:p>
        </w:tc>
        <w:tc>
          <w:tcPr>
            <w:tcW w:w="595" w:type="dxa"/>
            <w:gridSpan w:val="4"/>
            <w:shd w:val="clear" w:color="auto" w:fill="auto"/>
          </w:tcPr>
          <w:p w14:paraId="2B01B370" w14:textId="77777777" w:rsidR="00960AB4" w:rsidRPr="005F70FB" w:rsidRDefault="00960AB4" w:rsidP="00BC2195">
            <w:pPr>
              <w:pStyle w:val="GlossEng2ptafter"/>
            </w:pPr>
            <w:r w:rsidRPr="005F70FB">
              <w:t>go</w:t>
            </w:r>
          </w:p>
        </w:tc>
        <w:tc>
          <w:tcPr>
            <w:tcW w:w="868" w:type="dxa"/>
            <w:gridSpan w:val="6"/>
            <w:shd w:val="clear" w:color="auto" w:fill="auto"/>
          </w:tcPr>
          <w:p w14:paraId="7B4DA088" w14:textId="77777777" w:rsidR="00960AB4" w:rsidRPr="005F70FB" w:rsidRDefault="00960AB4" w:rsidP="00BC2195">
            <w:pPr>
              <w:pStyle w:val="GlossEng2ptafter"/>
            </w:pPr>
            <w:r w:rsidRPr="005F70FB">
              <w:t>eat</w:t>
            </w:r>
          </w:p>
        </w:tc>
        <w:tc>
          <w:tcPr>
            <w:tcW w:w="489" w:type="dxa"/>
            <w:gridSpan w:val="3"/>
            <w:shd w:val="clear" w:color="auto" w:fill="auto"/>
          </w:tcPr>
          <w:p w14:paraId="6C14813B" w14:textId="77777777" w:rsidR="00960AB4" w:rsidRPr="005F70FB" w:rsidRDefault="00960AB4" w:rsidP="00BC2195">
            <w:pPr>
              <w:pStyle w:val="GlossEng2ptafter"/>
            </w:pPr>
            <w:r w:rsidRPr="005F70FB">
              <w:rPr>
                <w:rStyle w:val="ChSmallCaps"/>
              </w:rPr>
              <w:t>1sg</w:t>
            </w:r>
          </w:p>
        </w:tc>
        <w:tc>
          <w:tcPr>
            <w:tcW w:w="687" w:type="dxa"/>
            <w:gridSpan w:val="3"/>
            <w:shd w:val="clear" w:color="auto" w:fill="auto"/>
          </w:tcPr>
          <w:p w14:paraId="69AEB023" w14:textId="77777777" w:rsidR="00960AB4" w:rsidRPr="005F70FB" w:rsidRDefault="00960AB4" w:rsidP="00BC2195">
            <w:pPr>
              <w:pStyle w:val="GlossEng2ptafter"/>
            </w:pPr>
            <w:r w:rsidRPr="005F70FB">
              <w:t>say</w:t>
            </w:r>
          </w:p>
        </w:tc>
      </w:tr>
      <w:tr w:rsidR="00AC23C4" w:rsidRPr="005F70FB" w14:paraId="5A7C64B8" w14:textId="77777777" w:rsidTr="00AC23C4">
        <w:trPr>
          <w:gridAfter w:val="5"/>
          <w:wAfter w:w="968" w:type="dxa"/>
        </w:trPr>
        <w:tc>
          <w:tcPr>
            <w:tcW w:w="707" w:type="dxa"/>
            <w:shd w:val="clear" w:color="auto" w:fill="auto"/>
          </w:tcPr>
          <w:p w14:paraId="677BC648" w14:textId="77777777" w:rsidR="00960AB4" w:rsidRPr="005F70FB" w:rsidRDefault="00960AB4" w:rsidP="00BC2195">
            <w:pPr>
              <w:pStyle w:val="O0Nwnext"/>
            </w:pPr>
          </w:p>
        </w:tc>
        <w:tc>
          <w:tcPr>
            <w:tcW w:w="488" w:type="dxa"/>
            <w:shd w:val="clear" w:color="auto" w:fill="auto"/>
          </w:tcPr>
          <w:p w14:paraId="1272B8A9" w14:textId="77777777" w:rsidR="00960AB4" w:rsidRPr="005F70FB" w:rsidRDefault="00960AB4" w:rsidP="00BC2195">
            <w:pPr>
              <w:pStyle w:val="Text"/>
            </w:pPr>
            <w:r w:rsidRPr="005F70FB">
              <w:t>ko</w:t>
            </w:r>
          </w:p>
        </w:tc>
        <w:tc>
          <w:tcPr>
            <w:tcW w:w="690" w:type="dxa"/>
            <w:gridSpan w:val="4"/>
            <w:shd w:val="clear" w:color="auto" w:fill="auto"/>
          </w:tcPr>
          <w:p w14:paraId="5622F293" w14:textId="77777777" w:rsidR="00960AB4" w:rsidRPr="005F70FB" w:rsidRDefault="00960AB4" w:rsidP="00BC2195">
            <w:pPr>
              <w:pStyle w:val="Text"/>
            </w:pPr>
            <w:r w:rsidRPr="005F70FB">
              <w:t>kluar</w:t>
            </w:r>
          </w:p>
        </w:tc>
        <w:tc>
          <w:tcPr>
            <w:tcW w:w="598" w:type="dxa"/>
            <w:gridSpan w:val="3"/>
            <w:shd w:val="clear" w:color="auto" w:fill="auto"/>
          </w:tcPr>
          <w:p w14:paraId="15C0E0AC" w14:textId="77777777" w:rsidR="00960AB4" w:rsidRPr="005F70FB" w:rsidRDefault="00960AB4" w:rsidP="00BC2195">
            <w:pPr>
              <w:pStyle w:val="Text"/>
            </w:pPr>
            <w:r w:rsidRPr="005F70FB">
              <w:t>pergi</w:t>
            </w:r>
          </w:p>
        </w:tc>
        <w:tc>
          <w:tcPr>
            <w:tcW w:w="862" w:type="dxa"/>
            <w:gridSpan w:val="5"/>
            <w:shd w:val="clear" w:color="auto" w:fill="auto"/>
          </w:tcPr>
          <w:p w14:paraId="2377F636" w14:textId="77777777" w:rsidR="00960AB4" w:rsidRPr="005F70FB" w:rsidRDefault="00960AB4" w:rsidP="00BC2195">
            <w:pPr>
              <w:pStyle w:val="Text"/>
            </w:pPr>
            <w:r w:rsidRPr="005F70FB">
              <w:t>bungkus</w:t>
            </w:r>
          </w:p>
        </w:tc>
        <w:tc>
          <w:tcPr>
            <w:tcW w:w="1112" w:type="dxa"/>
            <w:gridSpan w:val="6"/>
            <w:shd w:val="clear" w:color="auto" w:fill="auto"/>
          </w:tcPr>
          <w:p w14:paraId="4C2D3348" w14:textId="77777777" w:rsidR="00960AB4" w:rsidRPr="005F70FB" w:rsidRDefault="00960AB4" w:rsidP="00BC2195">
            <w:pPr>
              <w:pStyle w:val="Text"/>
            </w:pPr>
            <w:r w:rsidRPr="005F70FB">
              <w:t>nasi</w:t>
            </w:r>
          </w:p>
        </w:tc>
        <w:tc>
          <w:tcPr>
            <w:tcW w:w="640" w:type="dxa"/>
            <w:gridSpan w:val="4"/>
            <w:shd w:val="clear" w:color="auto" w:fill="auto"/>
          </w:tcPr>
          <w:p w14:paraId="7D153DCD" w14:textId="77777777" w:rsidR="00960AB4" w:rsidRPr="005F70FB" w:rsidRDefault="00960AB4" w:rsidP="00BC2195">
            <w:pPr>
              <w:pStyle w:val="Text"/>
            </w:pPr>
            <w:r w:rsidRPr="005F70FB">
              <w:t>untuk</w:t>
            </w:r>
          </w:p>
        </w:tc>
        <w:tc>
          <w:tcPr>
            <w:tcW w:w="540" w:type="dxa"/>
            <w:gridSpan w:val="4"/>
            <w:shd w:val="clear" w:color="auto" w:fill="auto"/>
          </w:tcPr>
          <w:p w14:paraId="32F0C9D9" w14:textId="77777777" w:rsidR="00960AB4" w:rsidRPr="005F70FB" w:rsidRDefault="00960AB4" w:rsidP="00BC2195">
            <w:pPr>
              <w:pStyle w:val="Text"/>
            </w:pPr>
            <w:r w:rsidRPr="005F70FB">
              <w:t>saya</w:t>
            </w:r>
          </w:p>
        </w:tc>
      </w:tr>
      <w:tr w:rsidR="00AC23C4" w:rsidRPr="005F70FB" w14:paraId="46ED5160" w14:textId="77777777" w:rsidTr="00AC23C4">
        <w:trPr>
          <w:gridAfter w:val="5"/>
          <w:wAfter w:w="968" w:type="dxa"/>
        </w:trPr>
        <w:tc>
          <w:tcPr>
            <w:tcW w:w="707" w:type="dxa"/>
            <w:shd w:val="clear" w:color="auto" w:fill="auto"/>
          </w:tcPr>
          <w:p w14:paraId="7130CD58" w14:textId="77777777" w:rsidR="00960AB4" w:rsidRPr="005F70FB" w:rsidRDefault="00960AB4" w:rsidP="00BC2195">
            <w:pPr>
              <w:pStyle w:val="GlossEng"/>
            </w:pPr>
          </w:p>
        </w:tc>
        <w:tc>
          <w:tcPr>
            <w:tcW w:w="488" w:type="dxa"/>
            <w:shd w:val="clear" w:color="auto" w:fill="auto"/>
          </w:tcPr>
          <w:p w14:paraId="78429563" w14:textId="77777777" w:rsidR="00960AB4" w:rsidRPr="005F70FB" w:rsidRDefault="00960AB4" w:rsidP="00BC2195">
            <w:pPr>
              <w:pStyle w:val="GlossEng"/>
            </w:pPr>
            <w:r w:rsidRPr="005F70FB">
              <w:rPr>
                <w:rStyle w:val="ChSmallCaps"/>
              </w:rPr>
              <w:t>2sg</w:t>
            </w:r>
          </w:p>
        </w:tc>
        <w:tc>
          <w:tcPr>
            <w:tcW w:w="690" w:type="dxa"/>
            <w:gridSpan w:val="4"/>
            <w:shd w:val="clear" w:color="auto" w:fill="auto"/>
          </w:tcPr>
          <w:p w14:paraId="2D69F0E0" w14:textId="77777777" w:rsidR="00960AB4" w:rsidRPr="005F70FB" w:rsidRDefault="00960AB4" w:rsidP="00BC2195">
            <w:pPr>
              <w:pStyle w:val="GlossEng"/>
            </w:pPr>
            <w:r w:rsidRPr="005F70FB">
              <w:t>go.out</w:t>
            </w:r>
          </w:p>
        </w:tc>
        <w:tc>
          <w:tcPr>
            <w:tcW w:w="598" w:type="dxa"/>
            <w:gridSpan w:val="3"/>
            <w:shd w:val="clear" w:color="auto" w:fill="auto"/>
          </w:tcPr>
          <w:p w14:paraId="544A893B" w14:textId="77777777" w:rsidR="00960AB4" w:rsidRPr="005F70FB" w:rsidRDefault="00960AB4" w:rsidP="00BC2195">
            <w:pPr>
              <w:pStyle w:val="GlossEng"/>
            </w:pPr>
            <w:r w:rsidRPr="005F70FB">
              <w:t>go</w:t>
            </w:r>
          </w:p>
        </w:tc>
        <w:tc>
          <w:tcPr>
            <w:tcW w:w="862" w:type="dxa"/>
            <w:gridSpan w:val="5"/>
            <w:shd w:val="clear" w:color="auto" w:fill="auto"/>
          </w:tcPr>
          <w:p w14:paraId="4A7F7DB1" w14:textId="77777777" w:rsidR="00960AB4" w:rsidRPr="005F70FB" w:rsidRDefault="00960AB4" w:rsidP="00BC2195">
            <w:pPr>
              <w:pStyle w:val="GlossEng"/>
            </w:pPr>
            <w:r w:rsidRPr="005F70FB">
              <w:t>pack</w:t>
            </w:r>
          </w:p>
        </w:tc>
        <w:tc>
          <w:tcPr>
            <w:tcW w:w="1112" w:type="dxa"/>
            <w:gridSpan w:val="6"/>
            <w:shd w:val="clear" w:color="auto" w:fill="auto"/>
          </w:tcPr>
          <w:p w14:paraId="1805C04D" w14:textId="77777777" w:rsidR="00960AB4" w:rsidRPr="005F70FB" w:rsidRDefault="00960AB4" w:rsidP="00BC2195">
            <w:pPr>
              <w:pStyle w:val="GlossEng"/>
            </w:pPr>
            <w:r w:rsidRPr="005F70FB">
              <w:t>cooked.rice</w:t>
            </w:r>
          </w:p>
        </w:tc>
        <w:tc>
          <w:tcPr>
            <w:tcW w:w="640" w:type="dxa"/>
            <w:gridSpan w:val="4"/>
            <w:shd w:val="clear" w:color="auto" w:fill="auto"/>
          </w:tcPr>
          <w:p w14:paraId="2FAF0B03" w14:textId="77777777" w:rsidR="00960AB4" w:rsidRPr="005F70FB" w:rsidRDefault="00960AB4" w:rsidP="00BC2195">
            <w:pPr>
              <w:pStyle w:val="GlossEng"/>
            </w:pPr>
            <w:r w:rsidRPr="005F70FB">
              <w:t>for</w:t>
            </w:r>
          </w:p>
        </w:tc>
        <w:tc>
          <w:tcPr>
            <w:tcW w:w="540" w:type="dxa"/>
            <w:gridSpan w:val="4"/>
            <w:shd w:val="clear" w:color="auto" w:fill="auto"/>
          </w:tcPr>
          <w:p w14:paraId="69463F0A" w14:textId="77777777" w:rsidR="00960AB4" w:rsidRPr="005F70FB" w:rsidRDefault="00960AB4" w:rsidP="00BC2195">
            <w:pPr>
              <w:pStyle w:val="GlossEng"/>
            </w:pPr>
            <w:r w:rsidRPr="005F70FB">
              <w:rPr>
                <w:rStyle w:val="ChSmallCaps"/>
              </w:rPr>
              <w:t>1sg</w:t>
            </w:r>
          </w:p>
        </w:tc>
      </w:tr>
    </w:tbl>
    <w:p w14:paraId="1957BB8D" w14:textId="77DF3EDF" w:rsidR="00960AB4" w:rsidRPr="005F70FB" w:rsidRDefault="00960AB4" w:rsidP="00960AB4">
      <w:pPr>
        <w:pStyle w:val="FreeTranslEng"/>
      </w:pPr>
      <w:r w:rsidRPr="005F70FB">
        <w:t xml:space="preserve">I said, </w:t>
      </w:r>
      <w:r w:rsidR="00B7093A" w:rsidRPr="005F70FB">
        <w:t>‘</w:t>
      </w:r>
      <w:r w:rsidRPr="005F70FB">
        <w:t>what[</w:t>
      </w:r>
      <w:r w:rsidRPr="005F70FB">
        <w:rPr>
          <w:rStyle w:val="ChSmallCaps"/>
        </w:rPr>
        <w:t>tru</w:t>
      </w:r>
      <w:r w:rsidRPr="005F70FB">
        <w:t>] [</w:t>
      </w:r>
      <w:r w:rsidRPr="005F70FB">
        <w:rPr>
          <w:rStyle w:val="ChSmallCaps"/>
        </w:rPr>
        <w:t>up</w:t>
      </w:r>
      <w:r w:rsidRPr="005F70FB">
        <w:t>] Pawlus, if you have enemies outside, alright, let me (</w:t>
      </w:r>
      <w:r w:rsidR="00B7093A" w:rsidRPr="005F70FB">
        <w:t>‘</w:t>
      </w:r>
      <w:r w:rsidRPr="005F70FB">
        <w:t>mother</w:t>
      </w:r>
      <w:r w:rsidR="00B7093A" w:rsidRPr="005F70FB">
        <w:t>’</w:t>
      </w:r>
      <w:r w:rsidRPr="005F70FB">
        <w:t>) die and you just live</w:t>
      </w:r>
      <w:r w:rsidR="00B7093A" w:rsidRPr="005F70FB">
        <w:t>’</w:t>
      </w:r>
      <w:r w:rsidRPr="005F70FB">
        <w:t xml:space="preserve">, he said, </w:t>
      </w:r>
      <w:r w:rsidR="00B7093A" w:rsidRPr="005F70FB">
        <w:t>‘</w:t>
      </w:r>
      <w:r w:rsidRPr="005F70FB">
        <w:t>no, you (</w:t>
      </w:r>
      <w:r w:rsidR="00B7093A" w:rsidRPr="005F70FB">
        <w:t>‘</w:t>
      </w:r>
      <w:r w:rsidRPr="005F70FB">
        <w:t>mother</w:t>
      </w:r>
      <w:r w:rsidR="00B7093A" w:rsidRPr="005F70FB">
        <w:t>’</w:t>
      </w:r>
      <w:r w:rsidRPr="005F70FB">
        <w:t>) go and eat</w:t>
      </w:r>
      <w:r w:rsidR="00B7093A" w:rsidRPr="005F70FB">
        <w:t>’</w:t>
      </w:r>
      <w:r w:rsidRPr="005F70FB">
        <w:t xml:space="preserve">, I said, </w:t>
      </w:r>
      <w:r w:rsidR="00B7093A" w:rsidRPr="005F70FB">
        <w:t>‘</w:t>
      </w:r>
      <w:r w:rsidRPr="005F70FB">
        <w:t>you go out, go, and (get) wrapped-up rice for me</w:t>
      </w:r>
      <w:r w:rsidR="00B7093A" w:rsidRPr="005F70FB">
        <w:t>’</w:t>
      </w:r>
    </w:p>
    <w:tbl>
      <w:tblPr>
        <w:tblW w:w="0" w:type="auto"/>
        <w:tblCellMar>
          <w:left w:w="42" w:type="dxa"/>
          <w:right w:w="42" w:type="dxa"/>
        </w:tblCellMar>
        <w:tblLook w:val="01E0" w:firstRow="1" w:lastRow="1" w:firstColumn="1" w:lastColumn="1" w:noHBand="0" w:noVBand="0"/>
      </w:tblPr>
      <w:tblGrid>
        <w:gridCol w:w="709"/>
        <w:gridCol w:w="557"/>
        <w:gridCol w:w="220"/>
        <w:gridCol w:w="46"/>
        <w:gridCol w:w="45"/>
        <w:gridCol w:w="178"/>
        <w:gridCol w:w="266"/>
        <w:gridCol w:w="129"/>
        <w:gridCol w:w="158"/>
        <w:gridCol w:w="280"/>
        <w:gridCol w:w="18"/>
        <w:gridCol w:w="33"/>
        <w:gridCol w:w="158"/>
        <w:gridCol w:w="353"/>
        <w:gridCol w:w="251"/>
        <w:gridCol w:w="69"/>
        <w:gridCol w:w="253"/>
        <w:gridCol w:w="167"/>
        <w:gridCol w:w="322"/>
        <w:gridCol w:w="81"/>
        <w:gridCol w:w="110"/>
        <w:gridCol w:w="160"/>
        <w:gridCol w:w="303"/>
        <w:gridCol w:w="19"/>
        <w:gridCol w:w="170"/>
        <w:gridCol w:w="70"/>
        <w:gridCol w:w="322"/>
        <w:gridCol w:w="251"/>
        <w:gridCol w:w="69"/>
        <w:gridCol w:w="449"/>
        <w:gridCol w:w="40"/>
        <w:gridCol w:w="84"/>
      </w:tblGrid>
      <w:tr w:rsidR="00AC23C4" w:rsidRPr="005F70FB" w14:paraId="5FA50333" w14:textId="77777777" w:rsidTr="00AC23C4">
        <w:trPr>
          <w:gridAfter w:val="2"/>
          <w:wAfter w:w="121" w:type="dxa"/>
        </w:trPr>
        <w:tc>
          <w:tcPr>
            <w:tcW w:w="709" w:type="dxa"/>
            <w:shd w:val="clear" w:color="auto" w:fill="auto"/>
          </w:tcPr>
          <w:p w14:paraId="55C2C45F" w14:textId="77777777" w:rsidR="00960AB4" w:rsidRPr="005F70FB" w:rsidRDefault="00960AB4" w:rsidP="00BC2195">
            <w:pPr>
              <w:pStyle w:val="O0Nwnext"/>
            </w:pPr>
            <w:r w:rsidRPr="005F70FB">
              <w:t>0003</w:t>
            </w:r>
          </w:p>
        </w:tc>
        <w:tc>
          <w:tcPr>
            <w:tcW w:w="868" w:type="dxa"/>
            <w:gridSpan w:val="4"/>
            <w:shd w:val="clear" w:color="auto" w:fill="auto"/>
          </w:tcPr>
          <w:p w14:paraId="2BF45A89" w14:textId="77777777" w:rsidR="00960AB4" w:rsidRPr="005F70FB" w:rsidRDefault="00960AB4" w:rsidP="00BC2195">
            <w:pPr>
              <w:pStyle w:val="Text"/>
            </w:pPr>
            <w:r w:rsidRPr="005F70FB">
              <w:t>baru</w:t>
            </w:r>
          </w:p>
        </w:tc>
        <w:tc>
          <w:tcPr>
            <w:tcW w:w="573" w:type="dxa"/>
            <w:gridSpan w:val="3"/>
            <w:shd w:val="clear" w:color="auto" w:fill="auto"/>
          </w:tcPr>
          <w:p w14:paraId="5842146E" w14:textId="77777777" w:rsidR="00960AB4" w:rsidRPr="005F70FB" w:rsidRDefault="00960AB4" w:rsidP="00BC2195">
            <w:pPr>
              <w:pStyle w:val="Text"/>
            </w:pPr>
            <w:r w:rsidRPr="005F70FB">
              <w:rPr>
                <w:lang w:eastAsia="en-US"/>
              </w:rPr>
              <w:t>Iskia</w:t>
            </w:r>
          </w:p>
        </w:tc>
        <w:tc>
          <w:tcPr>
            <w:tcW w:w="489" w:type="dxa"/>
            <w:gridSpan w:val="4"/>
            <w:shd w:val="clear" w:color="auto" w:fill="auto"/>
          </w:tcPr>
          <w:p w14:paraId="7A16B7EB" w14:textId="77777777" w:rsidR="00960AB4" w:rsidRPr="005F70FB" w:rsidRDefault="00960AB4" w:rsidP="00BC2195">
            <w:pPr>
              <w:pStyle w:val="Text"/>
            </w:pPr>
            <w:r w:rsidRPr="005F70FB">
              <w:t>dia</w:t>
            </w:r>
          </w:p>
        </w:tc>
        <w:tc>
          <w:tcPr>
            <w:tcW w:w="762" w:type="dxa"/>
            <w:gridSpan w:val="3"/>
            <w:shd w:val="clear" w:color="auto" w:fill="auto"/>
          </w:tcPr>
          <w:p w14:paraId="549AAB28" w14:textId="77777777" w:rsidR="00960AB4" w:rsidRPr="005F70FB" w:rsidRDefault="00960AB4" w:rsidP="00BC2195">
            <w:pPr>
              <w:pStyle w:val="Text"/>
            </w:pPr>
            <w:r w:rsidRPr="005F70FB">
              <w:t>pegang</w:t>
            </w:r>
          </w:p>
        </w:tc>
        <w:tc>
          <w:tcPr>
            <w:tcW w:w="489" w:type="dxa"/>
            <w:gridSpan w:val="3"/>
            <w:shd w:val="clear" w:color="auto" w:fill="auto"/>
          </w:tcPr>
          <w:p w14:paraId="4CA4EFE1" w14:textId="77777777" w:rsidR="00960AB4" w:rsidRPr="005F70FB" w:rsidRDefault="00960AB4" w:rsidP="00BC2195">
            <w:pPr>
              <w:pStyle w:val="Text"/>
            </w:pPr>
            <w:r w:rsidRPr="005F70FB">
              <w:t>sa</w:t>
            </w:r>
          </w:p>
        </w:tc>
        <w:tc>
          <w:tcPr>
            <w:tcW w:w="673" w:type="dxa"/>
            <w:gridSpan w:val="4"/>
            <w:shd w:val="clear" w:color="auto" w:fill="auto"/>
          </w:tcPr>
          <w:p w14:paraId="6E93561D" w14:textId="77777777" w:rsidR="00960AB4" w:rsidRPr="005F70FB" w:rsidRDefault="00960AB4" w:rsidP="00BC2195">
            <w:pPr>
              <w:pStyle w:val="Text"/>
            </w:pPr>
            <w:r w:rsidRPr="005F70FB">
              <w:t>punya</w:t>
            </w:r>
          </w:p>
        </w:tc>
        <w:tc>
          <w:tcPr>
            <w:tcW w:w="562" w:type="dxa"/>
            <w:gridSpan w:val="4"/>
            <w:shd w:val="clear" w:color="auto" w:fill="auto"/>
          </w:tcPr>
          <w:p w14:paraId="255B8C66" w14:textId="77777777" w:rsidR="00960AB4" w:rsidRPr="005F70FB" w:rsidRDefault="00960AB4" w:rsidP="00BC2195">
            <w:pPr>
              <w:pStyle w:val="Text"/>
            </w:pPr>
            <w:r w:rsidRPr="005F70FB">
              <w:t>lutut</w:t>
            </w:r>
          </w:p>
        </w:tc>
        <w:tc>
          <w:tcPr>
            <w:tcW w:w="573" w:type="dxa"/>
            <w:gridSpan w:val="2"/>
            <w:shd w:val="clear" w:color="auto" w:fill="auto"/>
          </w:tcPr>
          <w:p w14:paraId="4425F441" w14:textId="77777777" w:rsidR="00960AB4" w:rsidRPr="005F70FB" w:rsidRDefault="00960AB4" w:rsidP="00BC2195">
            <w:pPr>
              <w:pStyle w:val="Text"/>
            </w:pPr>
            <w:r w:rsidRPr="005F70FB">
              <w:t>yang</w:t>
            </w:r>
          </w:p>
        </w:tc>
        <w:tc>
          <w:tcPr>
            <w:tcW w:w="518" w:type="dxa"/>
            <w:gridSpan w:val="2"/>
            <w:shd w:val="clear" w:color="auto" w:fill="auto"/>
          </w:tcPr>
          <w:p w14:paraId="7F183B39" w14:textId="77777777" w:rsidR="00960AB4" w:rsidRPr="005F70FB" w:rsidRDefault="00960AB4" w:rsidP="00BC2195">
            <w:pPr>
              <w:pStyle w:val="Text"/>
            </w:pPr>
            <w:r w:rsidRPr="005F70FB">
              <w:t>tida</w:t>
            </w:r>
          </w:p>
        </w:tc>
      </w:tr>
      <w:tr w:rsidR="00AC23C4" w:rsidRPr="005F70FB" w14:paraId="0114B995" w14:textId="77777777" w:rsidTr="00AC23C4">
        <w:trPr>
          <w:gridAfter w:val="2"/>
          <w:wAfter w:w="121" w:type="dxa"/>
        </w:trPr>
        <w:tc>
          <w:tcPr>
            <w:tcW w:w="709" w:type="dxa"/>
            <w:shd w:val="clear" w:color="auto" w:fill="auto"/>
          </w:tcPr>
          <w:p w14:paraId="5878A15B" w14:textId="77777777" w:rsidR="00960AB4" w:rsidRPr="005F70FB" w:rsidRDefault="00960AB4" w:rsidP="00BC2195">
            <w:pPr>
              <w:pStyle w:val="GlossEng2ptafter"/>
            </w:pPr>
          </w:p>
        </w:tc>
        <w:tc>
          <w:tcPr>
            <w:tcW w:w="868" w:type="dxa"/>
            <w:gridSpan w:val="4"/>
            <w:shd w:val="clear" w:color="auto" w:fill="auto"/>
          </w:tcPr>
          <w:p w14:paraId="26D2F421" w14:textId="77777777" w:rsidR="00960AB4" w:rsidRPr="005F70FB" w:rsidRDefault="00960AB4" w:rsidP="00BC2195">
            <w:pPr>
              <w:pStyle w:val="GlossEng2ptafter"/>
            </w:pPr>
            <w:r w:rsidRPr="005F70FB">
              <w:t>and.then</w:t>
            </w:r>
          </w:p>
        </w:tc>
        <w:tc>
          <w:tcPr>
            <w:tcW w:w="573" w:type="dxa"/>
            <w:gridSpan w:val="3"/>
            <w:shd w:val="clear" w:color="auto" w:fill="auto"/>
          </w:tcPr>
          <w:p w14:paraId="05EC6830" w14:textId="77777777" w:rsidR="00960AB4" w:rsidRPr="005F70FB" w:rsidRDefault="00960AB4" w:rsidP="00BC2195">
            <w:pPr>
              <w:pStyle w:val="GlossEng2ptafter"/>
            </w:pPr>
            <w:r w:rsidRPr="005F70FB">
              <w:rPr>
                <w:lang w:eastAsia="en-US"/>
              </w:rPr>
              <w:t>Iskia</w:t>
            </w:r>
          </w:p>
        </w:tc>
        <w:tc>
          <w:tcPr>
            <w:tcW w:w="489" w:type="dxa"/>
            <w:gridSpan w:val="4"/>
            <w:shd w:val="clear" w:color="auto" w:fill="auto"/>
          </w:tcPr>
          <w:p w14:paraId="5965B6E1" w14:textId="77777777" w:rsidR="00960AB4" w:rsidRPr="005F70FB" w:rsidRDefault="00960AB4" w:rsidP="00BC2195">
            <w:pPr>
              <w:pStyle w:val="GlossEng2ptafter"/>
            </w:pPr>
            <w:r w:rsidRPr="005F70FB">
              <w:rPr>
                <w:rStyle w:val="ChSmallCaps"/>
              </w:rPr>
              <w:t>3sg</w:t>
            </w:r>
          </w:p>
        </w:tc>
        <w:tc>
          <w:tcPr>
            <w:tcW w:w="762" w:type="dxa"/>
            <w:gridSpan w:val="3"/>
            <w:shd w:val="clear" w:color="auto" w:fill="auto"/>
          </w:tcPr>
          <w:p w14:paraId="2E25AD7B" w14:textId="77777777" w:rsidR="00960AB4" w:rsidRPr="005F70FB" w:rsidRDefault="00960AB4" w:rsidP="00BC2195">
            <w:pPr>
              <w:pStyle w:val="GlossEng2ptafter"/>
            </w:pPr>
            <w:r w:rsidRPr="005F70FB">
              <w:t>hold</w:t>
            </w:r>
          </w:p>
        </w:tc>
        <w:tc>
          <w:tcPr>
            <w:tcW w:w="489" w:type="dxa"/>
            <w:gridSpan w:val="3"/>
            <w:shd w:val="clear" w:color="auto" w:fill="auto"/>
          </w:tcPr>
          <w:p w14:paraId="767D160E" w14:textId="77777777" w:rsidR="00960AB4" w:rsidRPr="005F70FB" w:rsidRDefault="00960AB4" w:rsidP="00BC2195">
            <w:pPr>
              <w:pStyle w:val="GlossEng2ptafter"/>
            </w:pPr>
            <w:r w:rsidRPr="005F70FB">
              <w:rPr>
                <w:rStyle w:val="ChSmallCaps"/>
              </w:rPr>
              <w:t>1sg</w:t>
            </w:r>
          </w:p>
        </w:tc>
        <w:tc>
          <w:tcPr>
            <w:tcW w:w="673" w:type="dxa"/>
            <w:gridSpan w:val="4"/>
            <w:shd w:val="clear" w:color="auto" w:fill="auto"/>
          </w:tcPr>
          <w:p w14:paraId="37C41724" w14:textId="77777777" w:rsidR="00960AB4" w:rsidRPr="005F70FB" w:rsidRDefault="00960AB4" w:rsidP="00BC2195">
            <w:pPr>
              <w:pStyle w:val="GlossEng2ptafter"/>
            </w:pPr>
            <w:r w:rsidRPr="005F70FB">
              <w:rPr>
                <w:rStyle w:val="ChSmallCaps"/>
              </w:rPr>
              <w:t>poss</w:t>
            </w:r>
          </w:p>
        </w:tc>
        <w:tc>
          <w:tcPr>
            <w:tcW w:w="562" w:type="dxa"/>
            <w:gridSpan w:val="4"/>
            <w:shd w:val="clear" w:color="auto" w:fill="auto"/>
          </w:tcPr>
          <w:p w14:paraId="78B883E3" w14:textId="77777777" w:rsidR="00960AB4" w:rsidRPr="005F70FB" w:rsidRDefault="00960AB4" w:rsidP="00BC2195">
            <w:pPr>
              <w:pStyle w:val="GlossEng2ptafter"/>
            </w:pPr>
            <w:r w:rsidRPr="005F70FB">
              <w:t>knee</w:t>
            </w:r>
          </w:p>
        </w:tc>
        <w:tc>
          <w:tcPr>
            <w:tcW w:w="573" w:type="dxa"/>
            <w:gridSpan w:val="2"/>
            <w:shd w:val="clear" w:color="auto" w:fill="auto"/>
          </w:tcPr>
          <w:p w14:paraId="59A88410" w14:textId="77777777" w:rsidR="00960AB4" w:rsidRPr="005F70FB" w:rsidRDefault="00960AB4" w:rsidP="00BC2195">
            <w:pPr>
              <w:pStyle w:val="GlossEng2ptafter"/>
            </w:pPr>
            <w:r w:rsidRPr="005F70FB">
              <w:rPr>
                <w:rStyle w:val="ChSmallCaps"/>
              </w:rPr>
              <w:t>rel</w:t>
            </w:r>
          </w:p>
        </w:tc>
        <w:tc>
          <w:tcPr>
            <w:tcW w:w="518" w:type="dxa"/>
            <w:gridSpan w:val="2"/>
            <w:shd w:val="clear" w:color="auto" w:fill="auto"/>
          </w:tcPr>
          <w:p w14:paraId="30DF4988" w14:textId="77777777" w:rsidR="00960AB4" w:rsidRPr="005F70FB" w:rsidRDefault="00960AB4" w:rsidP="00BC2195">
            <w:pPr>
              <w:pStyle w:val="GlossEng2ptafter"/>
            </w:pPr>
            <w:r w:rsidRPr="005F70FB">
              <w:rPr>
                <w:rStyle w:val="ChSmallCaps"/>
              </w:rPr>
              <w:t>neg</w:t>
            </w:r>
          </w:p>
        </w:tc>
      </w:tr>
      <w:tr w:rsidR="00AC23C4" w:rsidRPr="005F70FB" w14:paraId="63BD74A5" w14:textId="77777777" w:rsidTr="00E66E36">
        <w:tc>
          <w:tcPr>
            <w:tcW w:w="709" w:type="dxa"/>
            <w:shd w:val="clear" w:color="auto" w:fill="auto"/>
          </w:tcPr>
          <w:p w14:paraId="13202E12" w14:textId="77777777" w:rsidR="00960AB4" w:rsidRPr="005F70FB" w:rsidRDefault="00960AB4" w:rsidP="00BC2195">
            <w:pPr>
              <w:pStyle w:val="O0Nwnext"/>
            </w:pPr>
          </w:p>
        </w:tc>
        <w:tc>
          <w:tcPr>
            <w:tcW w:w="823" w:type="dxa"/>
            <w:gridSpan w:val="3"/>
            <w:shd w:val="clear" w:color="auto" w:fill="auto"/>
          </w:tcPr>
          <w:p w14:paraId="54943112" w14:textId="77777777" w:rsidR="00960AB4" w:rsidRPr="005F70FB" w:rsidRDefault="00960AB4" w:rsidP="00BC2195">
            <w:pPr>
              <w:pStyle w:val="Text"/>
            </w:pPr>
            <w:r w:rsidRPr="005F70FB">
              <w:t>baik,</w:t>
            </w:r>
          </w:p>
        </w:tc>
        <w:tc>
          <w:tcPr>
            <w:tcW w:w="489" w:type="dxa"/>
            <w:gridSpan w:val="3"/>
            <w:shd w:val="clear" w:color="auto" w:fill="auto"/>
          </w:tcPr>
          <w:p w14:paraId="542B5E49" w14:textId="77777777" w:rsidR="00960AB4" w:rsidRPr="005F70FB" w:rsidRDefault="00960AB4" w:rsidP="00BC2195">
            <w:pPr>
              <w:pStyle w:val="Text"/>
            </w:pPr>
            <w:r w:rsidRPr="005F70FB">
              <w:t>sa</w:t>
            </w:r>
          </w:p>
        </w:tc>
        <w:tc>
          <w:tcPr>
            <w:tcW w:w="567" w:type="dxa"/>
            <w:gridSpan w:val="3"/>
            <w:shd w:val="clear" w:color="auto" w:fill="auto"/>
          </w:tcPr>
          <w:p w14:paraId="1ECCF77B" w14:textId="77777777" w:rsidR="00960AB4" w:rsidRPr="005F70FB" w:rsidRDefault="00960AB4" w:rsidP="00BC2195">
            <w:pPr>
              <w:pStyle w:val="Text"/>
            </w:pPr>
            <w:r w:rsidRPr="005F70FB">
              <w:t>pu</w:t>
            </w:r>
          </w:p>
        </w:tc>
        <w:tc>
          <w:tcPr>
            <w:tcW w:w="562" w:type="dxa"/>
            <w:gridSpan w:val="4"/>
            <w:shd w:val="clear" w:color="auto" w:fill="auto"/>
          </w:tcPr>
          <w:p w14:paraId="383EDECF" w14:textId="77777777" w:rsidR="00960AB4" w:rsidRPr="005F70FB" w:rsidRDefault="00960AB4" w:rsidP="00BC2195">
            <w:pPr>
              <w:pStyle w:val="Text"/>
            </w:pPr>
            <w:r w:rsidRPr="005F70FB">
              <w:t>lutut</w:t>
            </w:r>
          </w:p>
        </w:tc>
        <w:tc>
          <w:tcPr>
            <w:tcW w:w="573" w:type="dxa"/>
            <w:gridSpan w:val="3"/>
            <w:shd w:val="clear" w:color="auto" w:fill="auto"/>
          </w:tcPr>
          <w:p w14:paraId="5EF67CB8" w14:textId="77777777" w:rsidR="00960AB4" w:rsidRPr="005F70FB" w:rsidRDefault="00960AB4" w:rsidP="00BC2195">
            <w:pPr>
              <w:pStyle w:val="Text"/>
            </w:pPr>
            <w:r w:rsidRPr="005F70FB">
              <w:t>yang</w:t>
            </w:r>
          </w:p>
        </w:tc>
        <w:tc>
          <w:tcPr>
            <w:tcW w:w="680" w:type="dxa"/>
            <w:gridSpan w:val="4"/>
            <w:shd w:val="clear" w:color="auto" w:fill="auto"/>
          </w:tcPr>
          <w:p w14:paraId="311B90A9" w14:textId="77777777" w:rsidR="00960AB4" w:rsidRPr="005F70FB" w:rsidRDefault="00960AB4" w:rsidP="00BC2195">
            <w:pPr>
              <w:pStyle w:val="Text"/>
            </w:pPr>
            <w:r w:rsidRPr="005F70FB">
              <w:t>suda</w:t>
            </w:r>
          </w:p>
        </w:tc>
        <w:tc>
          <w:tcPr>
            <w:tcW w:w="652" w:type="dxa"/>
            <w:gridSpan w:val="4"/>
            <w:shd w:val="clear" w:color="auto" w:fill="auto"/>
          </w:tcPr>
          <w:p w14:paraId="098979DE" w14:textId="77777777" w:rsidR="00960AB4" w:rsidRPr="005F70FB" w:rsidRDefault="00960AB4" w:rsidP="00BC2195">
            <w:pPr>
              <w:pStyle w:val="Text"/>
            </w:pPr>
            <w:r w:rsidRPr="005F70FB">
              <w:t>sakit</w:t>
            </w:r>
          </w:p>
        </w:tc>
        <w:tc>
          <w:tcPr>
            <w:tcW w:w="709" w:type="dxa"/>
            <w:gridSpan w:val="4"/>
            <w:shd w:val="clear" w:color="auto" w:fill="auto"/>
          </w:tcPr>
          <w:p w14:paraId="7A14DE49" w14:textId="77777777" w:rsidR="00960AB4" w:rsidRPr="005F70FB" w:rsidRDefault="00960AB4" w:rsidP="00BC2195">
            <w:pPr>
              <w:pStyle w:val="Text"/>
            </w:pPr>
            <w:r w:rsidRPr="005F70FB">
              <w:t>ini,</w:t>
            </w:r>
          </w:p>
        </w:tc>
        <w:tc>
          <w:tcPr>
            <w:tcW w:w="573" w:type="dxa"/>
            <w:gridSpan w:val="3"/>
            <w:shd w:val="clear" w:color="auto" w:fill="auto"/>
          </w:tcPr>
          <w:p w14:paraId="0DA08FE8" w14:textId="77777777" w:rsidR="00960AB4" w:rsidRPr="005F70FB" w:rsidRDefault="00960AB4" w:rsidP="00BC2195">
            <w:pPr>
              <w:pStyle w:val="Text"/>
            </w:pPr>
            <w:r w:rsidRPr="005F70FB">
              <w:t>bekas</w:t>
            </w:r>
          </w:p>
        </w:tc>
      </w:tr>
      <w:tr w:rsidR="00AC23C4" w:rsidRPr="005F70FB" w14:paraId="239E3AF1" w14:textId="77777777" w:rsidTr="00E66E36">
        <w:tc>
          <w:tcPr>
            <w:tcW w:w="709" w:type="dxa"/>
            <w:shd w:val="clear" w:color="auto" w:fill="auto"/>
          </w:tcPr>
          <w:p w14:paraId="7630D513" w14:textId="77777777" w:rsidR="00960AB4" w:rsidRPr="005F70FB" w:rsidRDefault="00960AB4" w:rsidP="00BC2195">
            <w:pPr>
              <w:pStyle w:val="GlossEng2ptafter"/>
            </w:pPr>
          </w:p>
        </w:tc>
        <w:tc>
          <w:tcPr>
            <w:tcW w:w="823" w:type="dxa"/>
            <w:gridSpan w:val="3"/>
            <w:shd w:val="clear" w:color="auto" w:fill="auto"/>
          </w:tcPr>
          <w:p w14:paraId="4A6B32C3" w14:textId="77777777" w:rsidR="00960AB4" w:rsidRPr="005F70FB" w:rsidRDefault="00960AB4" w:rsidP="00BC2195">
            <w:pPr>
              <w:pStyle w:val="GlossEng2ptafter"/>
            </w:pPr>
            <w:r w:rsidRPr="005F70FB">
              <w:t>be.good</w:t>
            </w:r>
          </w:p>
        </w:tc>
        <w:tc>
          <w:tcPr>
            <w:tcW w:w="489" w:type="dxa"/>
            <w:gridSpan w:val="3"/>
            <w:shd w:val="clear" w:color="auto" w:fill="auto"/>
          </w:tcPr>
          <w:p w14:paraId="0D873C3C" w14:textId="77777777" w:rsidR="00960AB4" w:rsidRPr="005F70FB" w:rsidRDefault="00960AB4" w:rsidP="00BC2195">
            <w:pPr>
              <w:pStyle w:val="GlossEng2ptafter"/>
              <w:rPr>
                <w:rStyle w:val="ChSmallCaps"/>
              </w:rPr>
            </w:pPr>
            <w:r w:rsidRPr="005F70FB">
              <w:rPr>
                <w:rStyle w:val="ChSmallCaps"/>
              </w:rPr>
              <w:t>1sg</w:t>
            </w:r>
          </w:p>
        </w:tc>
        <w:tc>
          <w:tcPr>
            <w:tcW w:w="567" w:type="dxa"/>
            <w:gridSpan w:val="3"/>
            <w:shd w:val="clear" w:color="auto" w:fill="auto"/>
          </w:tcPr>
          <w:p w14:paraId="181E71A9" w14:textId="77777777" w:rsidR="00960AB4" w:rsidRPr="005F70FB" w:rsidRDefault="00960AB4" w:rsidP="00BC2195">
            <w:pPr>
              <w:pStyle w:val="GlossEng2ptafter"/>
              <w:rPr>
                <w:rStyle w:val="ChSmallCaps"/>
              </w:rPr>
            </w:pPr>
            <w:r w:rsidRPr="005F70FB">
              <w:rPr>
                <w:rStyle w:val="ChSmallCaps"/>
              </w:rPr>
              <w:t>poss</w:t>
            </w:r>
          </w:p>
        </w:tc>
        <w:tc>
          <w:tcPr>
            <w:tcW w:w="562" w:type="dxa"/>
            <w:gridSpan w:val="4"/>
            <w:shd w:val="clear" w:color="auto" w:fill="auto"/>
          </w:tcPr>
          <w:p w14:paraId="62FB2C25" w14:textId="77777777" w:rsidR="00960AB4" w:rsidRPr="005F70FB" w:rsidRDefault="00960AB4" w:rsidP="00BC2195">
            <w:pPr>
              <w:pStyle w:val="GlossEng2ptafter"/>
            </w:pPr>
            <w:r w:rsidRPr="005F70FB">
              <w:t>knee</w:t>
            </w:r>
          </w:p>
        </w:tc>
        <w:tc>
          <w:tcPr>
            <w:tcW w:w="573" w:type="dxa"/>
            <w:gridSpan w:val="3"/>
            <w:shd w:val="clear" w:color="auto" w:fill="auto"/>
          </w:tcPr>
          <w:p w14:paraId="58D979C8" w14:textId="77777777" w:rsidR="00960AB4" w:rsidRPr="005F70FB" w:rsidRDefault="00960AB4" w:rsidP="00BC2195">
            <w:pPr>
              <w:pStyle w:val="GlossEng2ptafter"/>
            </w:pPr>
            <w:r w:rsidRPr="005F70FB">
              <w:rPr>
                <w:rStyle w:val="ChSmallCaps"/>
              </w:rPr>
              <w:t>rel</w:t>
            </w:r>
          </w:p>
        </w:tc>
        <w:tc>
          <w:tcPr>
            <w:tcW w:w="680" w:type="dxa"/>
            <w:gridSpan w:val="4"/>
            <w:shd w:val="clear" w:color="auto" w:fill="auto"/>
          </w:tcPr>
          <w:p w14:paraId="2A21CE8A" w14:textId="77777777" w:rsidR="00960AB4" w:rsidRPr="005F70FB" w:rsidRDefault="00960AB4" w:rsidP="00BC2195">
            <w:pPr>
              <w:pStyle w:val="GlossEng2ptafter"/>
            </w:pPr>
            <w:r w:rsidRPr="005F70FB">
              <w:t>already</w:t>
            </w:r>
          </w:p>
        </w:tc>
        <w:tc>
          <w:tcPr>
            <w:tcW w:w="652" w:type="dxa"/>
            <w:gridSpan w:val="4"/>
            <w:shd w:val="clear" w:color="auto" w:fill="auto"/>
          </w:tcPr>
          <w:p w14:paraId="6DFD58A6" w14:textId="77777777" w:rsidR="00960AB4" w:rsidRPr="005F70FB" w:rsidRDefault="00960AB4" w:rsidP="00BC2195">
            <w:pPr>
              <w:pStyle w:val="GlossEng2ptafter"/>
            </w:pPr>
            <w:r w:rsidRPr="005F70FB">
              <w:t>be.sick</w:t>
            </w:r>
          </w:p>
        </w:tc>
        <w:tc>
          <w:tcPr>
            <w:tcW w:w="709" w:type="dxa"/>
            <w:gridSpan w:val="4"/>
            <w:shd w:val="clear" w:color="auto" w:fill="auto"/>
          </w:tcPr>
          <w:p w14:paraId="2B3ED450" w14:textId="77777777" w:rsidR="00960AB4" w:rsidRPr="005F70FB" w:rsidRDefault="00960AB4" w:rsidP="00BC2195">
            <w:pPr>
              <w:pStyle w:val="GlossEng2ptafter"/>
            </w:pPr>
            <w:r w:rsidRPr="005F70FB">
              <w:rPr>
                <w:rStyle w:val="ChSmallCaps"/>
              </w:rPr>
              <w:t>d.prox</w:t>
            </w:r>
          </w:p>
        </w:tc>
        <w:tc>
          <w:tcPr>
            <w:tcW w:w="573" w:type="dxa"/>
            <w:gridSpan w:val="3"/>
            <w:shd w:val="clear" w:color="auto" w:fill="auto"/>
          </w:tcPr>
          <w:p w14:paraId="2463CC38" w14:textId="77777777" w:rsidR="00960AB4" w:rsidRPr="005F70FB" w:rsidRDefault="00960AB4" w:rsidP="00BC2195">
            <w:pPr>
              <w:pStyle w:val="GlossEng2ptafter"/>
            </w:pPr>
            <w:r w:rsidRPr="005F70FB">
              <w:t>trace</w:t>
            </w:r>
          </w:p>
        </w:tc>
      </w:tr>
      <w:tr w:rsidR="00AC23C4" w:rsidRPr="005F70FB" w14:paraId="127AA94C" w14:textId="77777777" w:rsidTr="00AC23C4">
        <w:trPr>
          <w:gridAfter w:val="1"/>
          <w:wAfter w:w="81" w:type="dxa"/>
        </w:trPr>
        <w:tc>
          <w:tcPr>
            <w:tcW w:w="709" w:type="dxa"/>
            <w:shd w:val="clear" w:color="auto" w:fill="auto"/>
          </w:tcPr>
          <w:p w14:paraId="0847E4AE" w14:textId="77777777" w:rsidR="00960AB4" w:rsidRPr="005F70FB" w:rsidRDefault="00960AB4" w:rsidP="00BC2195">
            <w:pPr>
              <w:pStyle w:val="O0Nwnext"/>
            </w:pPr>
          </w:p>
        </w:tc>
        <w:tc>
          <w:tcPr>
            <w:tcW w:w="777" w:type="dxa"/>
            <w:gridSpan w:val="2"/>
            <w:shd w:val="clear" w:color="auto" w:fill="auto"/>
          </w:tcPr>
          <w:p w14:paraId="491C925F" w14:textId="77777777" w:rsidR="00960AB4" w:rsidRPr="005F70FB" w:rsidRDefault="00960AB4" w:rsidP="00BC2195">
            <w:pPr>
              <w:pStyle w:val="Text"/>
            </w:pPr>
            <w:r w:rsidRPr="005F70FB">
              <w:t>ini</w:t>
            </w:r>
          </w:p>
        </w:tc>
        <w:tc>
          <w:tcPr>
            <w:tcW w:w="822" w:type="dxa"/>
            <w:gridSpan w:val="6"/>
            <w:shd w:val="clear" w:color="auto" w:fill="auto"/>
          </w:tcPr>
          <w:p w14:paraId="682811F6" w14:textId="77777777" w:rsidR="00960AB4" w:rsidRPr="005F70FB" w:rsidRDefault="00960AB4" w:rsidP="00BC2195">
            <w:pPr>
              <w:pStyle w:val="Text"/>
            </w:pPr>
            <w:r w:rsidRPr="005F70FB">
              <w:t>baru</w:t>
            </w:r>
          </w:p>
        </w:tc>
        <w:tc>
          <w:tcPr>
            <w:tcW w:w="489" w:type="dxa"/>
            <w:gridSpan w:val="4"/>
            <w:shd w:val="clear" w:color="auto" w:fill="auto"/>
          </w:tcPr>
          <w:p w14:paraId="64460732" w14:textId="77777777" w:rsidR="00960AB4" w:rsidRPr="005F70FB" w:rsidRDefault="00960AB4" w:rsidP="00BC2195">
            <w:pPr>
              <w:pStyle w:val="Text"/>
            </w:pPr>
            <w:r w:rsidRPr="005F70FB">
              <w:t>dia</w:t>
            </w:r>
          </w:p>
        </w:tc>
        <w:tc>
          <w:tcPr>
            <w:tcW w:w="673" w:type="dxa"/>
            <w:gridSpan w:val="3"/>
            <w:shd w:val="clear" w:color="auto" w:fill="auto"/>
          </w:tcPr>
          <w:p w14:paraId="6D8EFA87" w14:textId="77777777" w:rsidR="00960AB4" w:rsidRPr="005F70FB" w:rsidRDefault="00960AB4" w:rsidP="00BC2195">
            <w:pPr>
              <w:pStyle w:val="Text"/>
            </w:pPr>
            <w:r w:rsidRPr="005F70FB">
              <w:t>gepe</w:t>
            </w:r>
          </w:p>
        </w:tc>
        <w:tc>
          <w:tcPr>
            <w:tcW w:w="823" w:type="dxa"/>
            <w:gridSpan w:val="4"/>
            <w:shd w:val="clear" w:color="auto" w:fill="auto"/>
          </w:tcPr>
          <w:p w14:paraId="212E066E" w14:textId="77777777" w:rsidR="00960AB4" w:rsidRPr="005F70FB" w:rsidRDefault="00960AB4" w:rsidP="00BC2195">
            <w:pPr>
              <w:pStyle w:val="Text"/>
            </w:pPr>
            <w:r w:rsidRPr="005F70FB">
              <w:t>begini</w:t>
            </w:r>
          </w:p>
        </w:tc>
        <w:tc>
          <w:tcPr>
            <w:tcW w:w="573" w:type="dxa"/>
            <w:gridSpan w:val="3"/>
            <w:shd w:val="clear" w:color="auto" w:fill="auto"/>
          </w:tcPr>
          <w:p w14:paraId="7DB96753" w14:textId="77777777" w:rsidR="00960AB4" w:rsidRPr="005F70FB" w:rsidRDefault="00960AB4" w:rsidP="00BC2195">
            <w:pPr>
              <w:pStyle w:val="Text"/>
            </w:pPr>
            <w:r w:rsidRPr="005F70FB">
              <w:t>deng</w:t>
            </w:r>
          </w:p>
        </w:tc>
        <w:tc>
          <w:tcPr>
            <w:tcW w:w="901" w:type="dxa"/>
            <w:gridSpan w:val="6"/>
            <w:shd w:val="clear" w:color="auto" w:fill="auto"/>
          </w:tcPr>
          <w:p w14:paraId="4CBDD24A" w14:textId="77777777" w:rsidR="00960AB4" w:rsidRPr="005F70FB" w:rsidRDefault="00960AB4" w:rsidP="00BC2195">
            <w:pPr>
              <w:pStyle w:val="Text"/>
            </w:pPr>
            <w:r w:rsidRPr="005F70FB">
              <w:t>kuku,</w:t>
            </w:r>
          </w:p>
        </w:tc>
        <w:tc>
          <w:tcPr>
            <w:tcW w:w="489" w:type="dxa"/>
            <w:gridSpan w:val="2"/>
            <w:shd w:val="clear" w:color="auto" w:fill="auto"/>
          </w:tcPr>
          <w:p w14:paraId="29393388" w14:textId="77777777" w:rsidR="00960AB4" w:rsidRPr="005F70FB" w:rsidRDefault="00960AB4" w:rsidP="00BC2195">
            <w:pPr>
              <w:pStyle w:val="Text"/>
            </w:pPr>
            <w:r w:rsidRPr="005F70FB">
              <w:t>de</w:t>
            </w:r>
          </w:p>
        </w:tc>
      </w:tr>
      <w:tr w:rsidR="00AC23C4" w:rsidRPr="005F70FB" w14:paraId="57FBFCA1" w14:textId="77777777" w:rsidTr="00AC23C4">
        <w:trPr>
          <w:gridAfter w:val="1"/>
          <w:wAfter w:w="81" w:type="dxa"/>
        </w:trPr>
        <w:tc>
          <w:tcPr>
            <w:tcW w:w="709" w:type="dxa"/>
            <w:shd w:val="clear" w:color="auto" w:fill="auto"/>
          </w:tcPr>
          <w:p w14:paraId="06BD87A1" w14:textId="77777777" w:rsidR="00960AB4" w:rsidRPr="005F70FB" w:rsidRDefault="00960AB4" w:rsidP="00BC2195">
            <w:pPr>
              <w:pStyle w:val="GlossEng2ptafter"/>
            </w:pPr>
          </w:p>
        </w:tc>
        <w:tc>
          <w:tcPr>
            <w:tcW w:w="777" w:type="dxa"/>
            <w:gridSpan w:val="2"/>
            <w:shd w:val="clear" w:color="auto" w:fill="auto"/>
          </w:tcPr>
          <w:p w14:paraId="3008D5C0" w14:textId="77777777" w:rsidR="00960AB4" w:rsidRPr="005F70FB" w:rsidRDefault="00960AB4" w:rsidP="00BC2195">
            <w:pPr>
              <w:pStyle w:val="GlossEng2ptafter"/>
            </w:pPr>
            <w:r w:rsidRPr="005F70FB">
              <w:rPr>
                <w:rStyle w:val="ChSmallCaps"/>
              </w:rPr>
              <w:t>d.prox</w:t>
            </w:r>
          </w:p>
        </w:tc>
        <w:tc>
          <w:tcPr>
            <w:tcW w:w="822" w:type="dxa"/>
            <w:gridSpan w:val="6"/>
            <w:shd w:val="clear" w:color="auto" w:fill="auto"/>
          </w:tcPr>
          <w:p w14:paraId="5DFCEB4F" w14:textId="77777777" w:rsidR="00960AB4" w:rsidRPr="005F70FB" w:rsidRDefault="00960AB4" w:rsidP="00BC2195">
            <w:pPr>
              <w:pStyle w:val="GlossEng2ptafter"/>
            </w:pPr>
            <w:r w:rsidRPr="005F70FB">
              <w:t>and.then</w:t>
            </w:r>
          </w:p>
        </w:tc>
        <w:tc>
          <w:tcPr>
            <w:tcW w:w="489" w:type="dxa"/>
            <w:gridSpan w:val="4"/>
            <w:shd w:val="clear" w:color="auto" w:fill="auto"/>
          </w:tcPr>
          <w:p w14:paraId="4ADC1741" w14:textId="77777777" w:rsidR="00960AB4" w:rsidRPr="005F70FB" w:rsidRDefault="00960AB4" w:rsidP="00BC2195">
            <w:pPr>
              <w:pStyle w:val="GlossEng2ptafter"/>
            </w:pPr>
            <w:r w:rsidRPr="005F70FB">
              <w:rPr>
                <w:rStyle w:val="ChSmallCaps"/>
              </w:rPr>
              <w:t>3sg</w:t>
            </w:r>
          </w:p>
        </w:tc>
        <w:tc>
          <w:tcPr>
            <w:tcW w:w="673" w:type="dxa"/>
            <w:gridSpan w:val="3"/>
            <w:shd w:val="clear" w:color="auto" w:fill="auto"/>
          </w:tcPr>
          <w:p w14:paraId="7875057B" w14:textId="77777777" w:rsidR="00960AB4" w:rsidRPr="005F70FB" w:rsidRDefault="00960AB4" w:rsidP="00BC2195">
            <w:pPr>
              <w:pStyle w:val="GlossEng2ptafter"/>
            </w:pPr>
            <w:r w:rsidRPr="005F70FB">
              <w:t>clamp</w:t>
            </w:r>
          </w:p>
        </w:tc>
        <w:tc>
          <w:tcPr>
            <w:tcW w:w="823" w:type="dxa"/>
            <w:gridSpan w:val="4"/>
            <w:shd w:val="clear" w:color="auto" w:fill="auto"/>
          </w:tcPr>
          <w:p w14:paraId="3C603CF7" w14:textId="77777777" w:rsidR="00960AB4" w:rsidRPr="005F70FB" w:rsidRDefault="00960AB4" w:rsidP="00BC2195">
            <w:pPr>
              <w:pStyle w:val="GlossEng2ptafter"/>
            </w:pPr>
            <w:r w:rsidRPr="005F70FB">
              <w:t>like.this</w:t>
            </w:r>
          </w:p>
        </w:tc>
        <w:tc>
          <w:tcPr>
            <w:tcW w:w="573" w:type="dxa"/>
            <w:gridSpan w:val="3"/>
            <w:shd w:val="clear" w:color="auto" w:fill="auto"/>
          </w:tcPr>
          <w:p w14:paraId="530F9E2E" w14:textId="77777777" w:rsidR="00960AB4" w:rsidRPr="005F70FB" w:rsidRDefault="00960AB4" w:rsidP="00BC2195">
            <w:pPr>
              <w:pStyle w:val="GlossEng2ptafter"/>
            </w:pPr>
            <w:r w:rsidRPr="005F70FB">
              <w:t>with</w:t>
            </w:r>
          </w:p>
        </w:tc>
        <w:tc>
          <w:tcPr>
            <w:tcW w:w="901" w:type="dxa"/>
            <w:gridSpan w:val="6"/>
            <w:shd w:val="clear" w:color="auto" w:fill="auto"/>
          </w:tcPr>
          <w:p w14:paraId="19342B5F" w14:textId="77777777" w:rsidR="00960AB4" w:rsidRPr="005F70FB" w:rsidRDefault="00960AB4" w:rsidP="00BC2195">
            <w:pPr>
              <w:pStyle w:val="GlossEng2ptafter"/>
            </w:pPr>
            <w:r w:rsidRPr="005F70FB">
              <w:t>digit.nail</w:t>
            </w:r>
          </w:p>
        </w:tc>
        <w:tc>
          <w:tcPr>
            <w:tcW w:w="489" w:type="dxa"/>
            <w:gridSpan w:val="2"/>
            <w:shd w:val="clear" w:color="auto" w:fill="auto"/>
          </w:tcPr>
          <w:p w14:paraId="01709B21" w14:textId="77777777" w:rsidR="00960AB4" w:rsidRPr="005F70FB" w:rsidRDefault="00960AB4" w:rsidP="00BC2195">
            <w:pPr>
              <w:pStyle w:val="GlossEng2ptafter"/>
            </w:pPr>
            <w:r w:rsidRPr="005F70FB">
              <w:rPr>
                <w:rStyle w:val="ChSmallCaps"/>
              </w:rPr>
              <w:t>3sg</w:t>
            </w:r>
          </w:p>
        </w:tc>
      </w:tr>
      <w:tr w:rsidR="00AC23C4" w:rsidRPr="005F70FB" w14:paraId="090D3728" w14:textId="77777777" w:rsidTr="00AC23C4">
        <w:trPr>
          <w:gridAfter w:val="5"/>
          <w:wAfter w:w="890" w:type="dxa"/>
        </w:trPr>
        <w:tc>
          <w:tcPr>
            <w:tcW w:w="709" w:type="dxa"/>
            <w:shd w:val="clear" w:color="auto" w:fill="auto"/>
          </w:tcPr>
          <w:p w14:paraId="79179CCE" w14:textId="77777777" w:rsidR="00960AB4" w:rsidRPr="005F70FB" w:rsidRDefault="00960AB4" w:rsidP="00BC2195">
            <w:pPr>
              <w:pStyle w:val="O0Nwnext"/>
            </w:pPr>
          </w:p>
        </w:tc>
        <w:tc>
          <w:tcPr>
            <w:tcW w:w="557" w:type="dxa"/>
            <w:shd w:val="clear" w:color="auto" w:fill="auto"/>
          </w:tcPr>
          <w:p w14:paraId="19E77ADB" w14:textId="77777777" w:rsidR="00960AB4" w:rsidRPr="005F70FB" w:rsidRDefault="00960AB4" w:rsidP="00BC2195">
            <w:pPr>
              <w:pStyle w:val="Text"/>
            </w:pPr>
            <w:r w:rsidRPr="005F70FB">
              <w:t>kasi,</w:t>
            </w:r>
          </w:p>
        </w:tc>
        <w:tc>
          <w:tcPr>
            <w:tcW w:w="489" w:type="dxa"/>
            <w:gridSpan w:val="4"/>
            <w:shd w:val="clear" w:color="auto" w:fill="auto"/>
          </w:tcPr>
          <w:p w14:paraId="6060EC50" w14:textId="77777777" w:rsidR="00960AB4" w:rsidRPr="005F70FB" w:rsidRDefault="00960AB4" w:rsidP="00BC2195">
            <w:pPr>
              <w:pStyle w:val="Text"/>
            </w:pPr>
            <w:r w:rsidRPr="005F70FB">
              <w:t>de</w:t>
            </w:r>
          </w:p>
        </w:tc>
        <w:tc>
          <w:tcPr>
            <w:tcW w:w="851" w:type="dxa"/>
            <w:gridSpan w:val="5"/>
            <w:shd w:val="clear" w:color="auto" w:fill="auto"/>
          </w:tcPr>
          <w:p w14:paraId="0156A138" w14:textId="77777777" w:rsidR="00960AB4" w:rsidRPr="005F70FB" w:rsidRDefault="00960AB4" w:rsidP="00BC2195">
            <w:pPr>
              <w:pStyle w:val="Text"/>
            </w:pPr>
            <w:r w:rsidRPr="005F70FB">
              <w:t>balut</w:t>
            </w:r>
          </w:p>
        </w:tc>
        <w:tc>
          <w:tcPr>
            <w:tcW w:w="1117" w:type="dxa"/>
            <w:gridSpan w:val="6"/>
            <w:shd w:val="clear" w:color="auto" w:fill="auto"/>
          </w:tcPr>
          <w:p w14:paraId="737380E3" w14:textId="77777777" w:rsidR="00960AB4" w:rsidRPr="005F70FB" w:rsidRDefault="00960AB4" w:rsidP="00BC2195">
            <w:pPr>
              <w:pStyle w:val="Text"/>
            </w:pPr>
            <w:r w:rsidRPr="005F70FB">
              <w:t>putar</w:t>
            </w:r>
          </w:p>
        </w:tc>
        <w:tc>
          <w:tcPr>
            <w:tcW w:w="489" w:type="dxa"/>
            <w:gridSpan w:val="2"/>
            <w:shd w:val="clear" w:color="auto" w:fill="auto"/>
          </w:tcPr>
          <w:p w14:paraId="3124705D" w14:textId="77777777" w:rsidR="00960AB4" w:rsidRPr="005F70FB" w:rsidRDefault="00960AB4" w:rsidP="00BC2195">
            <w:pPr>
              <w:pStyle w:val="Text"/>
            </w:pPr>
            <w:r w:rsidRPr="005F70FB">
              <w:t>sa</w:t>
            </w:r>
          </w:p>
        </w:tc>
        <w:tc>
          <w:tcPr>
            <w:tcW w:w="673" w:type="dxa"/>
            <w:gridSpan w:val="5"/>
            <w:shd w:val="clear" w:color="auto" w:fill="auto"/>
          </w:tcPr>
          <w:p w14:paraId="5DF77461" w14:textId="77777777" w:rsidR="00960AB4" w:rsidRPr="005F70FB" w:rsidRDefault="00960AB4" w:rsidP="00BC2195">
            <w:pPr>
              <w:pStyle w:val="Text"/>
            </w:pPr>
            <w:r w:rsidRPr="005F70FB">
              <w:t>punya</w:t>
            </w:r>
          </w:p>
        </w:tc>
        <w:tc>
          <w:tcPr>
            <w:tcW w:w="562" w:type="dxa"/>
            <w:gridSpan w:val="3"/>
            <w:shd w:val="clear" w:color="auto" w:fill="auto"/>
          </w:tcPr>
          <w:p w14:paraId="793889D9" w14:textId="77777777" w:rsidR="00960AB4" w:rsidRPr="005F70FB" w:rsidRDefault="00960AB4" w:rsidP="00BC2195">
            <w:pPr>
              <w:pStyle w:val="Text"/>
            </w:pPr>
            <w:r w:rsidRPr="005F70FB">
              <w:t>lutut</w:t>
            </w:r>
          </w:p>
        </w:tc>
      </w:tr>
      <w:tr w:rsidR="00AC23C4" w:rsidRPr="005F70FB" w14:paraId="02FFC146" w14:textId="77777777" w:rsidTr="00AC23C4">
        <w:trPr>
          <w:gridAfter w:val="5"/>
          <w:wAfter w:w="890" w:type="dxa"/>
        </w:trPr>
        <w:tc>
          <w:tcPr>
            <w:tcW w:w="709" w:type="dxa"/>
            <w:shd w:val="clear" w:color="auto" w:fill="auto"/>
          </w:tcPr>
          <w:p w14:paraId="5B09AD9B" w14:textId="77777777" w:rsidR="00960AB4" w:rsidRPr="005F70FB" w:rsidRDefault="00960AB4" w:rsidP="00BC2195">
            <w:pPr>
              <w:pStyle w:val="GlossEng"/>
            </w:pPr>
          </w:p>
        </w:tc>
        <w:tc>
          <w:tcPr>
            <w:tcW w:w="557" w:type="dxa"/>
            <w:shd w:val="clear" w:color="auto" w:fill="auto"/>
          </w:tcPr>
          <w:p w14:paraId="1D55F65E" w14:textId="77777777" w:rsidR="00960AB4" w:rsidRPr="005F70FB" w:rsidRDefault="00960AB4" w:rsidP="00BC2195">
            <w:pPr>
              <w:pStyle w:val="GlossEng"/>
            </w:pPr>
            <w:r w:rsidRPr="005F70FB">
              <w:t>give</w:t>
            </w:r>
          </w:p>
        </w:tc>
        <w:tc>
          <w:tcPr>
            <w:tcW w:w="489" w:type="dxa"/>
            <w:gridSpan w:val="4"/>
            <w:shd w:val="clear" w:color="auto" w:fill="auto"/>
          </w:tcPr>
          <w:p w14:paraId="05D92C93" w14:textId="77777777" w:rsidR="00960AB4" w:rsidRPr="005F70FB" w:rsidRDefault="00960AB4" w:rsidP="00BC2195">
            <w:pPr>
              <w:pStyle w:val="GlossEng"/>
            </w:pPr>
            <w:r w:rsidRPr="005F70FB">
              <w:rPr>
                <w:rStyle w:val="ChSmallCaps"/>
              </w:rPr>
              <w:t>3sg</w:t>
            </w:r>
          </w:p>
        </w:tc>
        <w:tc>
          <w:tcPr>
            <w:tcW w:w="851" w:type="dxa"/>
            <w:gridSpan w:val="5"/>
            <w:shd w:val="clear" w:color="auto" w:fill="auto"/>
          </w:tcPr>
          <w:p w14:paraId="778FAE42" w14:textId="77777777" w:rsidR="00960AB4" w:rsidRPr="005F70FB" w:rsidRDefault="00960AB4" w:rsidP="00BC2195">
            <w:pPr>
              <w:pStyle w:val="GlossEng"/>
            </w:pPr>
            <w:r w:rsidRPr="005F70FB">
              <w:t>bandage</w:t>
            </w:r>
          </w:p>
        </w:tc>
        <w:tc>
          <w:tcPr>
            <w:tcW w:w="1117" w:type="dxa"/>
            <w:gridSpan w:val="6"/>
            <w:shd w:val="clear" w:color="auto" w:fill="auto"/>
          </w:tcPr>
          <w:p w14:paraId="5E1D1648" w14:textId="77777777" w:rsidR="00960AB4" w:rsidRPr="005F70FB" w:rsidRDefault="00960AB4" w:rsidP="00BC2195">
            <w:pPr>
              <w:pStyle w:val="GlossEng"/>
            </w:pPr>
            <w:r w:rsidRPr="005F70FB">
              <w:t>turn.around</w:t>
            </w:r>
          </w:p>
        </w:tc>
        <w:tc>
          <w:tcPr>
            <w:tcW w:w="489" w:type="dxa"/>
            <w:gridSpan w:val="2"/>
            <w:shd w:val="clear" w:color="auto" w:fill="auto"/>
          </w:tcPr>
          <w:p w14:paraId="1CECAF2F" w14:textId="77777777" w:rsidR="00960AB4" w:rsidRPr="005F70FB" w:rsidRDefault="00960AB4" w:rsidP="00BC2195">
            <w:pPr>
              <w:pStyle w:val="GlossEng"/>
            </w:pPr>
            <w:r w:rsidRPr="005F70FB">
              <w:rPr>
                <w:rStyle w:val="ChSmallCaps"/>
              </w:rPr>
              <w:t>1sg</w:t>
            </w:r>
          </w:p>
        </w:tc>
        <w:tc>
          <w:tcPr>
            <w:tcW w:w="673" w:type="dxa"/>
            <w:gridSpan w:val="5"/>
            <w:shd w:val="clear" w:color="auto" w:fill="auto"/>
          </w:tcPr>
          <w:p w14:paraId="3F096E8C" w14:textId="77777777" w:rsidR="00960AB4" w:rsidRPr="005F70FB" w:rsidRDefault="00960AB4" w:rsidP="00BC2195">
            <w:pPr>
              <w:pStyle w:val="GlossEng"/>
            </w:pPr>
            <w:r w:rsidRPr="005F70FB">
              <w:rPr>
                <w:rStyle w:val="ChSmallCaps"/>
              </w:rPr>
              <w:t>poss</w:t>
            </w:r>
          </w:p>
        </w:tc>
        <w:tc>
          <w:tcPr>
            <w:tcW w:w="562" w:type="dxa"/>
            <w:gridSpan w:val="3"/>
            <w:shd w:val="clear" w:color="auto" w:fill="auto"/>
          </w:tcPr>
          <w:p w14:paraId="67E2CDD8" w14:textId="77777777" w:rsidR="00960AB4" w:rsidRPr="005F70FB" w:rsidRDefault="00960AB4" w:rsidP="00BC2195">
            <w:pPr>
              <w:pStyle w:val="GlossEng"/>
            </w:pPr>
            <w:r w:rsidRPr="005F70FB">
              <w:t>knee</w:t>
            </w:r>
          </w:p>
        </w:tc>
      </w:tr>
    </w:tbl>
    <w:p w14:paraId="28A639D4" w14:textId="77777777" w:rsidR="00960AB4" w:rsidRPr="005F70FB" w:rsidRDefault="00960AB4" w:rsidP="00960AB4">
      <w:pPr>
        <w:pStyle w:val="FreeTranslEng"/>
      </w:pPr>
      <w:r w:rsidRPr="005F70FB">
        <w:t xml:space="preserve">and then </w:t>
      </w:r>
      <w:r w:rsidRPr="005F70FB">
        <w:rPr>
          <w:lang w:eastAsia="en-US"/>
        </w:rPr>
        <w:t>Iskia</w:t>
      </w:r>
      <w:r w:rsidRPr="005F70FB">
        <w:t xml:space="preserve"> held my knee that is not well, this knee which has already been sick, this scar (is still hurting), then he clamped (it) like this, he put, he bandaged my knee</w:t>
      </w:r>
    </w:p>
    <w:tbl>
      <w:tblPr>
        <w:tblW w:w="6860" w:type="dxa"/>
        <w:tblCellMar>
          <w:left w:w="42" w:type="dxa"/>
          <w:right w:w="42" w:type="dxa"/>
        </w:tblCellMar>
        <w:tblLook w:val="01E0" w:firstRow="1" w:lastRow="1" w:firstColumn="1" w:lastColumn="1" w:noHBand="0" w:noVBand="0"/>
      </w:tblPr>
      <w:tblGrid>
        <w:gridCol w:w="607"/>
        <w:gridCol w:w="570"/>
        <w:gridCol w:w="134"/>
        <w:gridCol w:w="573"/>
        <w:gridCol w:w="33"/>
        <w:gridCol w:w="219"/>
        <w:gridCol w:w="287"/>
        <w:gridCol w:w="188"/>
        <w:gridCol w:w="25"/>
        <w:gridCol w:w="265"/>
        <w:gridCol w:w="289"/>
        <w:gridCol w:w="124"/>
        <w:gridCol w:w="154"/>
        <w:gridCol w:w="235"/>
        <w:gridCol w:w="88"/>
        <w:gridCol w:w="332"/>
        <w:gridCol w:w="331"/>
        <w:gridCol w:w="32"/>
        <w:gridCol w:w="558"/>
        <w:gridCol w:w="62"/>
        <w:gridCol w:w="106"/>
        <w:gridCol w:w="383"/>
        <w:gridCol w:w="172"/>
        <w:gridCol w:w="134"/>
        <w:gridCol w:w="351"/>
        <w:gridCol w:w="74"/>
        <w:gridCol w:w="51"/>
        <w:gridCol w:w="420"/>
        <w:gridCol w:w="63"/>
      </w:tblGrid>
      <w:tr w:rsidR="00AC23C4" w:rsidRPr="005F70FB" w14:paraId="12A1960E" w14:textId="77777777" w:rsidTr="00E66E36">
        <w:tc>
          <w:tcPr>
            <w:tcW w:w="709" w:type="dxa"/>
            <w:shd w:val="clear" w:color="auto" w:fill="auto"/>
          </w:tcPr>
          <w:p w14:paraId="0C05319E" w14:textId="77777777" w:rsidR="00960AB4" w:rsidRPr="005F70FB" w:rsidRDefault="00960AB4" w:rsidP="00BC2195">
            <w:pPr>
              <w:pStyle w:val="O0Nwnext"/>
            </w:pPr>
            <w:r w:rsidRPr="005F70FB">
              <w:t>0004</w:t>
            </w:r>
          </w:p>
        </w:tc>
        <w:tc>
          <w:tcPr>
            <w:tcW w:w="724" w:type="dxa"/>
            <w:gridSpan w:val="2"/>
            <w:shd w:val="clear" w:color="auto" w:fill="auto"/>
          </w:tcPr>
          <w:p w14:paraId="3E4D3C56" w14:textId="77777777" w:rsidR="00960AB4" w:rsidRPr="005F70FB" w:rsidRDefault="00960AB4" w:rsidP="00BC2195">
            <w:pPr>
              <w:pStyle w:val="Text"/>
            </w:pPr>
            <w:r w:rsidRPr="005F70FB">
              <w:t>ibu</w:t>
            </w:r>
          </w:p>
        </w:tc>
        <w:tc>
          <w:tcPr>
            <w:tcW w:w="624" w:type="dxa"/>
            <w:gridSpan w:val="2"/>
            <w:shd w:val="clear" w:color="auto" w:fill="auto"/>
          </w:tcPr>
          <w:p w14:paraId="34108317" w14:textId="77777777" w:rsidR="00960AB4" w:rsidRPr="005F70FB" w:rsidRDefault="00960AB4" w:rsidP="00BC2195">
            <w:pPr>
              <w:pStyle w:val="Text"/>
            </w:pPr>
            <w:r w:rsidRPr="005F70FB">
              <w:t>Marta</w:t>
            </w:r>
          </w:p>
        </w:tc>
        <w:tc>
          <w:tcPr>
            <w:tcW w:w="731" w:type="dxa"/>
            <w:gridSpan w:val="4"/>
            <w:shd w:val="clear" w:color="auto" w:fill="auto"/>
          </w:tcPr>
          <w:p w14:paraId="7881C6A5" w14:textId="77777777" w:rsidR="00960AB4" w:rsidRPr="005F70FB" w:rsidRDefault="00960AB4" w:rsidP="00BC2195">
            <w:pPr>
              <w:pStyle w:val="Text"/>
            </w:pPr>
            <w:r w:rsidRPr="005F70FB">
              <w:t>bertriak</w:t>
            </w:r>
          </w:p>
        </w:tc>
        <w:tc>
          <w:tcPr>
            <w:tcW w:w="678" w:type="dxa"/>
            <w:gridSpan w:val="3"/>
            <w:shd w:val="clear" w:color="auto" w:fill="auto"/>
          </w:tcPr>
          <w:p w14:paraId="25AE981C" w14:textId="77777777" w:rsidR="00960AB4" w:rsidRPr="005F70FB" w:rsidRDefault="00960AB4" w:rsidP="00BC2195">
            <w:pPr>
              <w:pStyle w:val="Text"/>
            </w:pPr>
            <w:r w:rsidRPr="005F70FB">
              <w:t>sampe,</w:t>
            </w:r>
          </w:p>
        </w:tc>
        <w:tc>
          <w:tcPr>
            <w:tcW w:w="389" w:type="dxa"/>
            <w:gridSpan w:val="2"/>
            <w:shd w:val="clear" w:color="auto" w:fill="auto"/>
          </w:tcPr>
          <w:p w14:paraId="360E40DD" w14:textId="77777777" w:rsidR="00960AB4" w:rsidRPr="005F70FB" w:rsidRDefault="00960AB4" w:rsidP="00BC2195">
            <w:pPr>
              <w:pStyle w:val="Text"/>
            </w:pPr>
            <w:r w:rsidRPr="005F70FB">
              <w:t>sa</w:t>
            </w:r>
          </w:p>
        </w:tc>
        <w:tc>
          <w:tcPr>
            <w:tcW w:w="652" w:type="dxa"/>
            <w:gridSpan w:val="3"/>
            <w:shd w:val="clear" w:color="auto" w:fill="auto"/>
          </w:tcPr>
          <w:p w14:paraId="5BDB3E31" w14:textId="77777777" w:rsidR="00960AB4" w:rsidRPr="005F70FB" w:rsidRDefault="00960AB4" w:rsidP="00BC2195">
            <w:pPr>
              <w:pStyle w:val="Text"/>
            </w:pPr>
            <w:r w:rsidRPr="005F70FB">
              <w:t>bilang,</w:t>
            </w:r>
          </w:p>
        </w:tc>
        <w:tc>
          <w:tcPr>
            <w:tcW w:w="684" w:type="dxa"/>
            <w:gridSpan w:val="4"/>
            <w:shd w:val="clear" w:color="auto" w:fill="auto"/>
          </w:tcPr>
          <w:p w14:paraId="04EDCAD3" w14:textId="3A4ED3D0" w:rsidR="00960AB4" w:rsidRPr="005F70FB" w:rsidRDefault="00960AB4" w:rsidP="00BC2195">
            <w:pPr>
              <w:pStyle w:val="Text"/>
            </w:pPr>
            <w:r w:rsidRPr="005F70FB">
              <w:t>Tuhan</w:t>
            </w:r>
            <w:r w:rsidR="004E7A51">
              <w:t>g</w:t>
            </w:r>
          </w:p>
        </w:tc>
        <w:tc>
          <w:tcPr>
            <w:tcW w:w="689" w:type="dxa"/>
            <w:gridSpan w:val="3"/>
            <w:shd w:val="clear" w:color="auto" w:fill="auto"/>
          </w:tcPr>
          <w:p w14:paraId="318ABF25" w14:textId="77777777" w:rsidR="00960AB4" w:rsidRPr="005F70FB" w:rsidRDefault="00960AB4" w:rsidP="00BC2195">
            <w:pPr>
              <w:pStyle w:val="Text"/>
            </w:pPr>
            <w:r w:rsidRPr="005F70FB">
              <w:t>tolong</w:t>
            </w:r>
          </w:p>
        </w:tc>
        <w:tc>
          <w:tcPr>
            <w:tcW w:w="488" w:type="dxa"/>
            <w:gridSpan w:val="3"/>
            <w:shd w:val="clear" w:color="auto" w:fill="auto"/>
          </w:tcPr>
          <w:p w14:paraId="32D3B4A6" w14:textId="77777777" w:rsidR="00960AB4" w:rsidRPr="005F70FB" w:rsidRDefault="00960AB4" w:rsidP="00BC2195">
            <w:pPr>
              <w:pStyle w:val="Text"/>
            </w:pPr>
            <w:r w:rsidRPr="005F70FB">
              <w:t>saja</w:t>
            </w:r>
          </w:p>
        </w:tc>
        <w:tc>
          <w:tcPr>
            <w:tcW w:w="492" w:type="dxa"/>
            <w:gridSpan w:val="2"/>
            <w:shd w:val="clear" w:color="auto" w:fill="auto"/>
          </w:tcPr>
          <w:p w14:paraId="7EC625B5" w14:textId="77777777" w:rsidR="00960AB4" w:rsidRPr="005F70FB" w:rsidRDefault="00960AB4" w:rsidP="00BC2195">
            <w:pPr>
              <w:pStyle w:val="Text"/>
            </w:pPr>
            <w:r w:rsidRPr="005F70FB">
              <w:t>apa</w:t>
            </w:r>
          </w:p>
        </w:tc>
      </w:tr>
      <w:tr w:rsidR="00AC23C4" w:rsidRPr="005F70FB" w14:paraId="4E110ECE" w14:textId="77777777" w:rsidTr="00E66E36">
        <w:tc>
          <w:tcPr>
            <w:tcW w:w="709" w:type="dxa"/>
            <w:shd w:val="clear" w:color="auto" w:fill="auto"/>
          </w:tcPr>
          <w:p w14:paraId="5C064FF5" w14:textId="77777777" w:rsidR="00960AB4" w:rsidRPr="005F70FB" w:rsidRDefault="00960AB4" w:rsidP="00BC2195">
            <w:pPr>
              <w:pStyle w:val="GlossEng2ptafter"/>
            </w:pPr>
          </w:p>
        </w:tc>
        <w:tc>
          <w:tcPr>
            <w:tcW w:w="724" w:type="dxa"/>
            <w:gridSpan w:val="2"/>
            <w:shd w:val="clear" w:color="auto" w:fill="auto"/>
          </w:tcPr>
          <w:p w14:paraId="79363EAB" w14:textId="77777777" w:rsidR="00960AB4" w:rsidRPr="005F70FB" w:rsidRDefault="00960AB4" w:rsidP="00BC2195">
            <w:pPr>
              <w:pStyle w:val="GlossEng2ptafter"/>
            </w:pPr>
            <w:r w:rsidRPr="005F70FB">
              <w:t>woman</w:t>
            </w:r>
          </w:p>
        </w:tc>
        <w:tc>
          <w:tcPr>
            <w:tcW w:w="624" w:type="dxa"/>
            <w:gridSpan w:val="2"/>
            <w:shd w:val="clear" w:color="auto" w:fill="auto"/>
          </w:tcPr>
          <w:p w14:paraId="310F3011" w14:textId="77777777" w:rsidR="00960AB4" w:rsidRPr="005F70FB" w:rsidRDefault="00960AB4" w:rsidP="00BC2195">
            <w:pPr>
              <w:pStyle w:val="GlossEng2ptafter"/>
            </w:pPr>
            <w:r w:rsidRPr="005F70FB">
              <w:t>Marta</w:t>
            </w:r>
          </w:p>
        </w:tc>
        <w:tc>
          <w:tcPr>
            <w:tcW w:w="731" w:type="dxa"/>
            <w:gridSpan w:val="4"/>
            <w:shd w:val="clear" w:color="auto" w:fill="auto"/>
          </w:tcPr>
          <w:p w14:paraId="2EB3BF17" w14:textId="77777777" w:rsidR="00960AB4" w:rsidRPr="005F70FB" w:rsidRDefault="00960AB4" w:rsidP="00BC2195">
            <w:pPr>
              <w:pStyle w:val="GlossEng2ptafter"/>
            </w:pPr>
            <w:r w:rsidRPr="005F70FB">
              <w:t>scream</w:t>
            </w:r>
          </w:p>
        </w:tc>
        <w:tc>
          <w:tcPr>
            <w:tcW w:w="678" w:type="dxa"/>
            <w:gridSpan w:val="3"/>
            <w:shd w:val="clear" w:color="auto" w:fill="auto"/>
          </w:tcPr>
          <w:p w14:paraId="40B690B3" w14:textId="77777777" w:rsidR="00960AB4" w:rsidRPr="005F70FB" w:rsidRDefault="00960AB4" w:rsidP="00BC2195">
            <w:pPr>
              <w:pStyle w:val="GlossEng2ptafter"/>
            </w:pPr>
            <w:r w:rsidRPr="005F70FB">
              <w:t>reach</w:t>
            </w:r>
          </w:p>
        </w:tc>
        <w:tc>
          <w:tcPr>
            <w:tcW w:w="389" w:type="dxa"/>
            <w:gridSpan w:val="2"/>
            <w:shd w:val="clear" w:color="auto" w:fill="auto"/>
          </w:tcPr>
          <w:p w14:paraId="36D9F779" w14:textId="77777777" w:rsidR="00960AB4" w:rsidRPr="005F70FB" w:rsidRDefault="00960AB4" w:rsidP="00BC2195">
            <w:pPr>
              <w:pStyle w:val="GlossEng2ptafter"/>
            </w:pPr>
            <w:r w:rsidRPr="005F70FB">
              <w:rPr>
                <w:rStyle w:val="ChSmallCaps"/>
              </w:rPr>
              <w:t>1sg</w:t>
            </w:r>
          </w:p>
        </w:tc>
        <w:tc>
          <w:tcPr>
            <w:tcW w:w="652" w:type="dxa"/>
            <w:gridSpan w:val="3"/>
            <w:shd w:val="clear" w:color="auto" w:fill="auto"/>
          </w:tcPr>
          <w:p w14:paraId="62F7ABA1" w14:textId="77777777" w:rsidR="00960AB4" w:rsidRPr="005F70FB" w:rsidRDefault="00960AB4" w:rsidP="00BC2195">
            <w:pPr>
              <w:pStyle w:val="GlossEng2ptafter"/>
            </w:pPr>
            <w:r w:rsidRPr="005F70FB">
              <w:t>say</w:t>
            </w:r>
          </w:p>
        </w:tc>
        <w:tc>
          <w:tcPr>
            <w:tcW w:w="684" w:type="dxa"/>
            <w:gridSpan w:val="4"/>
            <w:shd w:val="clear" w:color="auto" w:fill="auto"/>
          </w:tcPr>
          <w:p w14:paraId="5280350D" w14:textId="77777777" w:rsidR="00960AB4" w:rsidRPr="005F70FB" w:rsidRDefault="00960AB4" w:rsidP="00BC2195">
            <w:pPr>
              <w:pStyle w:val="GlossEng2ptafter"/>
            </w:pPr>
            <w:r w:rsidRPr="005F70FB">
              <w:t>God</w:t>
            </w:r>
          </w:p>
        </w:tc>
        <w:tc>
          <w:tcPr>
            <w:tcW w:w="689" w:type="dxa"/>
            <w:gridSpan w:val="3"/>
            <w:shd w:val="clear" w:color="auto" w:fill="auto"/>
          </w:tcPr>
          <w:p w14:paraId="1B800D57" w14:textId="77777777" w:rsidR="00960AB4" w:rsidRPr="005F70FB" w:rsidRDefault="00960AB4" w:rsidP="00BC2195">
            <w:pPr>
              <w:pStyle w:val="GlossEng2ptafter"/>
            </w:pPr>
            <w:r w:rsidRPr="005F70FB">
              <w:t>help</w:t>
            </w:r>
          </w:p>
        </w:tc>
        <w:tc>
          <w:tcPr>
            <w:tcW w:w="488" w:type="dxa"/>
            <w:gridSpan w:val="3"/>
            <w:shd w:val="clear" w:color="auto" w:fill="auto"/>
          </w:tcPr>
          <w:p w14:paraId="1A8C7F60" w14:textId="77777777" w:rsidR="00960AB4" w:rsidRPr="005F70FB" w:rsidRDefault="00960AB4" w:rsidP="00BC2195">
            <w:pPr>
              <w:pStyle w:val="GlossEng2ptafter"/>
            </w:pPr>
            <w:r w:rsidRPr="005F70FB">
              <w:t>just</w:t>
            </w:r>
          </w:p>
        </w:tc>
        <w:tc>
          <w:tcPr>
            <w:tcW w:w="492" w:type="dxa"/>
            <w:gridSpan w:val="2"/>
            <w:shd w:val="clear" w:color="auto" w:fill="auto"/>
          </w:tcPr>
          <w:p w14:paraId="1AFF4544" w14:textId="77777777" w:rsidR="00960AB4" w:rsidRPr="005F70FB" w:rsidRDefault="00960AB4" w:rsidP="00BC2195">
            <w:pPr>
              <w:pStyle w:val="GlossEng2ptafter"/>
            </w:pPr>
            <w:r w:rsidRPr="005F70FB">
              <w:t>what</w:t>
            </w:r>
          </w:p>
        </w:tc>
      </w:tr>
      <w:tr w:rsidR="00AC23C4" w:rsidRPr="005F70FB" w14:paraId="681841CF" w14:textId="77777777" w:rsidTr="00E66E36">
        <w:trPr>
          <w:gridAfter w:val="1"/>
          <w:wAfter w:w="72" w:type="dxa"/>
        </w:trPr>
        <w:tc>
          <w:tcPr>
            <w:tcW w:w="709" w:type="dxa"/>
            <w:shd w:val="clear" w:color="auto" w:fill="auto"/>
          </w:tcPr>
          <w:p w14:paraId="7F71CB26" w14:textId="77777777" w:rsidR="00960AB4" w:rsidRPr="005F70FB" w:rsidRDefault="00960AB4" w:rsidP="00BC2195">
            <w:pPr>
              <w:pStyle w:val="O0Nwnext"/>
            </w:pPr>
          </w:p>
        </w:tc>
        <w:tc>
          <w:tcPr>
            <w:tcW w:w="570" w:type="dxa"/>
            <w:shd w:val="clear" w:color="auto" w:fill="auto"/>
          </w:tcPr>
          <w:p w14:paraId="4B8B7A99" w14:textId="77777777" w:rsidR="00960AB4" w:rsidRPr="005F70FB" w:rsidRDefault="00960AB4" w:rsidP="00BC2195">
            <w:pPr>
              <w:pStyle w:val="Text"/>
            </w:pPr>
            <w:r w:rsidRPr="005F70FB">
              <w:t>yang</w:t>
            </w:r>
          </w:p>
        </w:tc>
        <w:tc>
          <w:tcPr>
            <w:tcW w:w="737" w:type="dxa"/>
            <w:gridSpan w:val="2"/>
            <w:shd w:val="clear" w:color="auto" w:fill="auto"/>
          </w:tcPr>
          <w:p w14:paraId="40EB1AEB" w14:textId="77777777" w:rsidR="00960AB4" w:rsidRPr="005F70FB" w:rsidRDefault="00960AB4" w:rsidP="00BC2195">
            <w:pPr>
              <w:pStyle w:val="Text"/>
            </w:pPr>
            <w:r w:rsidRPr="005F70FB">
              <w:t>su</w:t>
            </w:r>
          </w:p>
        </w:tc>
        <w:tc>
          <w:tcPr>
            <w:tcW w:w="548" w:type="dxa"/>
            <w:gridSpan w:val="3"/>
            <w:shd w:val="clear" w:color="auto" w:fill="auto"/>
          </w:tcPr>
          <w:p w14:paraId="16749353" w14:textId="77777777" w:rsidR="00960AB4" w:rsidRPr="005F70FB" w:rsidRDefault="00960AB4" w:rsidP="00BC2195">
            <w:pPr>
              <w:pStyle w:val="Text"/>
            </w:pPr>
            <w:r w:rsidRPr="005F70FB">
              <w:t>gigit</w:t>
            </w:r>
          </w:p>
        </w:tc>
        <w:tc>
          <w:tcPr>
            <w:tcW w:w="489" w:type="dxa"/>
            <w:gridSpan w:val="3"/>
            <w:shd w:val="clear" w:color="auto" w:fill="auto"/>
          </w:tcPr>
          <w:p w14:paraId="1144847D" w14:textId="77777777" w:rsidR="00960AB4" w:rsidRPr="005F70FB" w:rsidRDefault="00960AB4" w:rsidP="00BC2195">
            <w:pPr>
              <w:pStyle w:val="Text"/>
            </w:pPr>
            <w:r w:rsidRPr="005F70FB">
              <w:t>sa</w:t>
            </w:r>
          </w:p>
        </w:tc>
        <w:tc>
          <w:tcPr>
            <w:tcW w:w="567" w:type="dxa"/>
            <w:gridSpan w:val="3"/>
            <w:shd w:val="clear" w:color="auto" w:fill="auto"/>
          </w:tcPr>
          <w:p w14:paraId="0C9B5EC5" w14:textId="77777777" w:rsidR="00960AB4" w:rsidRPr="005F70FB" w:rsidRDefault="00960AB4" w:rsidP="00BC2195">
            <w:pPr>
              <w:pStyle w:val="Text"/>
            </w:pPr>
            <w:r w:rsidRPr="005F70FB">
              <w:t>pu</w:t>
            </w:r>
          </w:p>
        </w:tc>
        <w:tc>
          <w:tcPr>
            <w:tcW w:w="601" w:type="dxa"/>
            <w:gridSpan w:val="3"/>
            <w:shd w:val="clear" w:color="auto" w:fill="auto"/>
          </w:tcPr>
          <w:p w14:paraId="3F8F5740" w14:textId="77777777" w:rsidR="00960AB4" w:rsidRPr="005F70FB" w:rsidRDefault="00960AB4" w:rsidP="00BC2195">
            <w:pPr>
              <w:pStyle w:val="Text"/>
            </w:pPr>
            <w:r w:rsidRPr="005F70FB">
              <w:t>lutut?,</w:t>
            </w:r>
          </w:p>
        </w:tc>
        <w:tc>
          <w:tcPr>
            <w:tcW w:w="864" w:type="dxa"/>
            <w:gridSpan w:val="4"/>
            <w:shd w:val="clear" w:color="auto" w:fill="auto"/>
          </w:tcPr>
          <w:p w14:paraId="7913081D" w14:textId="77777777" w:rsidR="00960AB4" w:rsidRPr="005F70FB" w:rsidRDefault="00960AB4" w:rsidP="00BC2195">
            <w:pPr>
              <w:pStyle w:val="Text"/>
            </w:pPr>
            <w:r w:rsidRPr="005F70FB">
              <w:t>baru</w:t>
            </w:r>
          </w:p>
        </w:tc>
        <w:tc>
          <w:tcPr>
            <w:tcW w:w="489" w:type="dxa"/>
            <w:gridSpan w:val="2"/>
            <w:shd w:val="clear" w:color="auto" w:fill="auto"/>
          </w:tcPr>
          <w:p w14:paraId="6A2B46E1" w14:textId="77777777" w:rsidR="00960AB4" w:rsidRPr="005F70FB" w:rsidRDefault="00960AB4" w:rsidP="00BC2195">
            <w:pPr>
              <w:pStyle w:val="Text"/>
            </w:pPr>
            <w:r w:rsidRPr="005F70FB">
              <w:t>dia</w:t>
            </w:r>
          </w:p>
        </w:tc>
        <w:tc>
          <w:tcPr>
            <w:tcW w:w="737" w:type="dxa"/>
            <w:gridSpan w:val="4"/>
            <w:shd w:val="clear" w:color="auto" w:fill="auto"/>
          </w:tcPr>
          <w:p w14:paraId="194B19CE" w14:textId="77777777" w:rsidR="00960AB4" w:rsidRPr="005F70FB" w:rsidRDefault="00960AB4" w:rsidP="00BC2195">
            <w:pPr>
              <w:pStyle w:val="Text"/>
            </w:pPr>
            <w:r w:rsidRPr="005F70FB">
              <w:t>tertawa,</w:t>
            </w:r>
          </w:p>
        </w:tc>
        <w:tc>
          <w:tcPr>
            <w:tcW w:w="477" w:type="dxa"/>
            <w:gridSpan w:val="2"/>
            <w:shd w:val="clear" w:color="auto" w:fill="auto"/>
          </w:tcPr>
          <w:p w14:paraId="7129B52C" w14:textId="77777777" w:rsidR="00960AB4" w:rsidRPr="005F70FB" w:rsidRDefault="00960AB4" w:rsidP="00BC2195">
            <w:pPr>
              <w:pStyle w:val="Text"/>
            </w:pPr>
            <w:r w:rsidRPr="005F70FB">
              <w:t>de</w:t>
            </w:r>
          </w:p>
        </w:tc>
      </w:tr>
      <w:tr w:rsidR="00AC23C4" w:rsidRPr="005F70FB" w14:paraId="39C8C534" w14:textId="77777777" w:rsidTr="00E66E36">
        <w:trPr>
          <w:gridAfter w:val="1"/>
          <w:wAfter w:w="72" w:type="dxa"/>
        </w:trPr>
        <w:tc>
          <w:tcPr>
            <w:tcW w:w="709" w:type="dxa"/>
            <w:shd w:val="clear" w:color="auto" w:fill="auto"/>
          </w:tcPr>
          <w:p w14:paraId="05A1808A" w14:textId="77777777" w:rsidR="00960AB4" w:rsidRPr="005F70FB" w:rsidRDefault="00960AB4" w:rsidP="00BC2195">
            <w:pPr>
              <w:pStyle w:val="GlossEng2ptafter"/>
            </w:pPr>
          </w:p>
        </w:tc>
        <w:tc>
          <w:tcPr>
            <w:tcW w:w="570" w:type="dxa"/>
            <w:shd w:val="clear" w:color="auto" w:fill="auto"/>
          </w:tcPr>
          <w:p w14:paraId="1FCCD58C" w14:textId="77777777" w:rsidR="00960AB4" w:rsidRPr="005F70FB" w:rsidRDefault="00960AB4" w:rsidP="00BC2195">
            <w:pPr>
              <w:pStyle w:val="GlossEng2ptafter"/>
            </w:pPr>
            <w:r w:rsidRPr="005F70FB">
              <w:rPr>
                <w:rStyle w:val="ChSmallCaps"/>
              </w:rPr>
              <w:t>rel</w:t>
            </w:r>
          </w:p>
        </w:tc>
        <w:tc>
          <w:tcPr>
            <w:tcW w:w="737" w:type="dxa"/>
            <w:gridSpan w:val="2"/>
            <w:shd w:val="clear" w:color="auto" w:fill="auto"/>
          </w:tcPr>
          <w:p w14:paraId="1029242B" w14:textId="77777777" w:rsidR="00960AB4" w:rsidRPr="005F70FB" w:rsidRDefault="00960AB4" w:rsidP="00BC2195">
            <w:pPr>
              <w:pStyle w:val="GlossEng2ptafter"/>
            </w:pPr>
            <w:r w:rsidRPr="005F70FB">
              <w:t>already</w:t>
            </w:r>
          </w:p>
        </w:tc>
        <w:tc>
          <w:tcPr>
            <w:tcW w:w="548" w:type="dxa"/>
            <w:gridSpan w:val="3"/>
            <w:shd w:val="clear" w:color="auto" w:fill="auto"/>
          </w:tcPr>
          <w:p w14:paraId="155D43F7" w14:textId="77777777" w:rsidR="00960AB4" w:rsidRPr="005F70FB" w:rsidRDefault="00960AB4" w:rsidP="00BC2195">
            <w:pPr>
              <w:pStyle w:val="GlossEng2ptafter"/>
            </w:pPr>
            <w:r w:rsidRPr="005F70FB">
              <w:t>bite</w:t>
            </w:r>
          </w:p>
        </w:tc>
        <w:tc>
          <w:tcPr>
            <w:tcW w:w="489" w:type="dxa"/>
            <w:gridSpan w:val="3"/>
            <w:shd w:val="clear" w:color="auto" w:fill="auto"/>
          </w:tcPr>
          <w:p w14:paraId="36051301" w14:textId="77777777" w:rsidR="00960AB4" w:rsidRPr="005F70FB" w:rsidRDefault="00960AB4" w:rsidP="00BC2195">
            <w:pPr>
              <w:pStyle w:val="GlossEng2ptafter"/>
            </w:pPr>
            <w:r w:rsidRPr="005F70FB">
              <w:rPr>
                <w:rStyle w:val="ChSmallCaps"/>
              </w:rPr>
              <w:t>1sg</w:t>
            </w:r>
          </w:p>
        </w:tc>
        <w:tc>
          <w:tcPr>
            <w:tcW w:w="567" w:type="dxa"/>
            <w:gridSpan w:val="3"/>
            <w:shd w:val="clear" w:color="auto" w:fill="auto"/>
          </w:tcPr>
          <w:p w14:paraId="7BB6D0A5" w14:textId="77777777" w:rsidR="00960AB4" w:rsidRPr="005F70FB" w:rsidRDefault="00960AB4" w:rsidP="00BC2195">
            <w:pPr>
              <w:pStyle w:val="GlossEng2ptafter"/>
            </w:pPr>
            <w:r w:rsidRPr="005F70FB">
              <w:rPr>
                <w:rStyle w:val="ChSmallCaps"/>
              </w:rPr>
              <w:t>poss</w:t>
            </w:r>
          </w:p>
        </w:tc>
        <w:tc>
          <w:tcPr>
            <w:tcW w:w="601" w:type="dxa"/>
            <w:gridSpan w:val="3"/>
            <w:shd w:val="clear" w:color="auto" w:fill="auto"/>
          </w:tcPr>
          <w:p w14:paraId="2F6F4E7E" w14:textId="77777777" w:rsidR="00960AB4" w:rsidRPr="005F70FB" w:rsidRDefault="00960AB4" w:rsidP="00BC2195">
            <w:pPr>
              <w:pStyle w:val="GlossEng2ptafter"/>
            </w:pPr>
            <w:r w:rsidRPr="005F70FB">
              <w:t>knee</w:t>
            </w:r>
          </w:p>
        </w:tc>
        <w:tc>
          <w:tcPr>
            <w:tcW w:w="864" w:type="dxa"/>
            <w:gridSpan w:val="4"/>
            <w:shd w:val="clear" w:color="auto" w:fill="auto"/>
          </w:tcPr>
          <w:p w14:paraId="5C22F7B0" w14:textId="77777777" w:rsidR="00960AB4" w:rsidRPr="005F70FB" w:rsidRDefault="00960AB4" w:rsidP="00BC2195">
            <w:pPr>
              <w:pStyle w:val="GlossEng2ptafter"/>
            </w:pPr>
            <w:r w:rsidRPr="005F70FB">
              <w:t>and.then</w:t>
            </w:r>
          </w:p>
        </w:tc>
        <w:tc>
          <w:tcPr>
            <w:tcW w:w="489" w:type="dxa"/>
            <w:gridSpan w:val="2"/>
            <w:shd w:val="clear" w:color="auto" w:fill="auto"/>
          </w:tcPr>
          <w:p w14:paraId="4484F274" w14:textId="77777777" w:rsidR="00960AB4" w:rsidRPr="005F70FB" w:rsidRDefault="00960AB4" w:rsidP="00BC2195">
            <w:pPr>
              <w:pStyle w:val="GlossEng2ptafter"/>
            </w:pPr>
            <w:r w:rsidRPr="005F70FB">
              <w:rPr>
                <w:rStyle w:val="ChSmallCaps"/>
              </w:rPr>
              <w:t>3sg</w:t>
            </w:r>
          </w:p>
        </w:tc>
        <w:tc>
          <w:tcPr>
            <w:tcW w:w="737" w:type="dxa"/>
            <w:gridSpan w:val="4"/>
            <w:shd w:val="clear" w:color="auto" w:fill="auto"/>
          </w:tcPr>
          <w:p w14:paraId="3B562BF9" w14:textId="77777777" w:rsidR="00960AB4" w:rsidRPr="005F70FB" w:rsidRDefault="00960AB4" w:rsidP="00BC2195">
            <w:pPr>
              <w:pStyle w:val="GlossEng2ptafter"/>
            </w:pPr>
            <w:r w:rsidRPr="005F70FB">
              <w:t>laugh</w:t>
            </w:r>
          </w:p>
        </w:tc>
        <w:tc>
          <w:tcPr>
            <w:tcW w:w="477" w:type="dxa"/>
            <w:gridSpan w:val="2"/>
            <w:shd w:val="clear" w:color="auto" w:fill="auto"/>
          </w:tcPr>
          <w:p w14:paraId="73E1D582" w14:textId="77777777" w:rsidR="00960AB4" w:rsidRPr="005F70FB" w:rsidRDefault="00960AB4" w:rsidP="00BC2195">
            <w:pPr>
              <w:pStyle w:val="GlossEng2ptafter"/>
            </w:pPr>
            <w:r w:rsidRPr="005F70FB">
              <w:rPr>
                <w:rStyle w:val="ChSmallCaps"/>
              </w:rPr>
              <w:t>3sg</w:t>
            </w:r>
          </w:p>
        </w:tc>
      </w:tr>
      <w:tr w:rsidR="00AC23C4" w:rsidRPr="005F70FB" w14:paraId="56896C5C" w14:textId="77777777" w:rsidTr="00E66E36">
        <w:trPr>
          <w:gridAfter w:val="4"/>
          <w:wAfter w:w="625" w:type="dxa"/>
        </w:trPr>
        <w:tc>
          <w:tcPr>
            <w:tcW w:w="709" w:type="dxa"/>
            <w:shd w:val="clear" w:color="auto" w:fill="auto"/>
          </w:tcPr>
          <w:p w14:paraId="664221CC" w14:textId="77777777" w:rsidR="00960AB4" w:rsidRPr="005F70FB" w:rsidRDefault="00960AB4" w:rsidP="00BC2195">
            <w:pPr>
              <w:pStyle w:val="O0Nwnext"/>
            </w:pPr>
          </w:p>
        </w:tc>
        <w:tc>
          <w:tcPr>
            <w:tcW w:w="1567" w:type="dxa"/>
            <w:gridSpan w:val="5"/>
            <w:shd w:val="clear" w:color="auto" w:fill="auto"/>
          </w:tcPr>
          <w:p w14:paraId="12177B02" w14:textId="77777777" w:rsidR="00960AB4" w:rsidRPr="005F70FB" w:rsidRDefault="00960AB4" w:rsidP="00BC2195">
            <w:pPr>
              <w:pStyle w:val="Text"/>
            </w:pPr>
            <w:r w:rsidRPr="005F70FB">
              <w:t>tertawa~tertawa,</w:t>
            </w:r>
          </w:p>
        </w:tc>
        <w:tc>
          <w:tcPr>
            <w:tcW w:w="487" w:type="dxa"/>
            <w:gridSpan w:val="2"/>
            <w:shd w:val="clear" w:color="auto" w:fill="auto"/>
          </w:tcPr>
          <w:p w14:paraId="29D6C4C9" w14:textId="77777777" w:rsidR="00960AB4" w:rsidRPr="005F70FB" w:rsidRDefault="00960AB4" w:rsidP="00BC2195">
            <w:pPr>
              <w:pStyle w:val="Text"/>
            </w:pPr>
            <w:r w:rsidRPr="005F70FB">
              <w:t>sa</w:t>
            </w:r>
          </w:p>
        </w:tc>
        <w:tc>
          <w:tcPr>
            <w:tcW w:w="579" w:type="dxa"/>
            <w:gridSpan w:val="3"/>
            <w:shd w:val="clear" w:color="auto" w:fill="auto"/>
          </w:tcPr>
          <w:p w14:paraId="2F480A51" w14:textId="77777777" w:rsidR="00960AB4" w:rsidRPr="005F70FB" w:rsidRDefault="00960AB4" w:rsidP="00BC2195">
            <w:pPr>
              <w:pStyle w:val="Text"/>
            </w:pPr>
            <w:r w:rsidRPr="005F70FB">
              <w:t>blang,</w:t>
            </w:r>
          </w:p>
        </w:tc>
        <w:tc>
          <w:tcPr>
            <w:tcW w:w="601" w:type="dxa"/>
            <w:gridSpan w:val="4"/>
            <w:shd w:val="clear" w:color="auto" w:fill="auto"/>
          </w:tcPr>
          <w:p w14:paraId="79C0A136" w14:textId="77777777" w:rsidR="00960AB4" w:rsidRPr="005F70FB" w:rsidRDefault="00960AB4" w:rsidP="00BC2195">
            <w:pPr>
              <w:pStyle w:val="Text"/>
            </w:pPr>
            <w:r w:rsidRPr="005F70FB">
              <w:t>adu</w:t>
            </w:r>
          </w:p>
        </w:tc>
        <w:tc>
          <w:tcPr>
            <w:tcW w:w="595" w:type="dxa"/>
            <w:gridSpan w:val="3"/>
            <w:shd w:val="clear" w:color="auto" w:fill="auto"/>
          </w:tcPr>
          <w:p w14:paraId="6DF58203" w14:textId="7D209805" w:rsidR="00960AB4" w:rsidRPr="005F70FB" w:rsidRDefault="00960AB4" w:rsidP="00BC2195">
            <w:pPr>
              <w:pStyle w:val="Text"/>
            </w:pPr>
            <w:r w:rsidRPr="005F70FB">
              <w:t>Tuhan</w:t>
            </w:r>
            <w:r w:rsidR="004E7A51">
              <w:t>g</w:t>
            </w:r>
          </w:p>
        </w:tc>
        <w:tc>
          <w:tcPr>
            <w:tcW w:w="485" w:type="dxa"/>
            <w:shd w:val="clear" w:color="auto" w:fill="auto"/>
          </w:tcPr>
          <w:p w14:paraId="7E898E6B" w14:textId="77777777" w:rsidR="00960AB4" w:rsidRPr="005F70FB" w:rsidRDefault="00960AB4" w:rsidP="00BC2195">
            <w:pPr>
              <w:pStyle w:val="Text"/>
            </w:pPr>
            <w:r w:rsidRPr="005F70FB">
              <w:t>ko</w:t>
            </w:r>
          </w:p>
        </w:tc>
        <w:tc>
          <w:tcPr>
            <w:tcW w:w="723" w:type="dxa"/>
            <w:gridSpan w:val="4"/>
            <w:shd w:val="clear" w:color="auto" w:fill="auto"/>
          </w:tcPr>
          <w:p w14:paraId="7E299D46" w14:textId="77777777" w:rsidR="00960AB4" w:rsidRPr="005F70FB" w:rsidRDefault="00960AB4" w:rsidP="00BC2195">
            <w:pPr>
              <w:pStyle w:val="Text"/>
            </w:pPr>
            <w:r w:rsidRPr="005F70FB">
              <w:t>begini</w:t>
            </w:r>
          </w:p>
        </w:tc>
        <w:tc>
          <w:tcPr>
            <w:tcW w:w="489" w:type="dxa"/>
            <w:gridSpan w:val="2"/>
            <w:shd w:val="clear" w:color="auto" w:fill="auto"/>
          </w:tcPr>
          <w:p w14:paraId="1D8370C1" w14:textId="77777777" w:rsidR="00960AB4" w:rsidRPr="005F70FB" w:rsidRDefault="00960AB4" w:rsidP="00BC2195">
            <w:pPr>
              <w:pStyle w:val="Text"/>
            </w:pPr>
            <w:r w:rsidRPr="005F70FB">
              <w:t>ka?</w:t>
            </w:r>
          </w:p>
        </w:tc>
      </w:tr>
      <w:tr w:rsidR="00AC23C4" w:rsidRPr="005F70FB" w14:paraId="6A87BDE3" w14:textId="77777777" w:rsidTr="00E66E36">
        <w:trPr>
          <w:gridAfter w:val="4"/>
          <w:wAfter w:w="625" w:type="dxa"/>
        </w:trPr>
        <w:tc>
          <w:tcPr>
            <w:tcW w:w="709" w:type="dxa"/>
            <w:shd w:val="clear" w:color="auto" w:fill="auto"/>
          </w:tcPr>
          <w:p w14:paraId="710EF3DD" w14:textId="77777777" w:rsidR="00960AB4" w:rsidRPr="005F70FB" w:rsidRDefault="00960AB4" w:rsidP="00BC2195">
            <w:pPr>
              <w:pStyle w:val="GlossEng"/>
            </w:pPr>
          </w:p>
        </w:tc>
        <w:tc>
          <w:tcPr>
            <w:tcW w:w="1567" w:type="dxa"/>
            <w:gridSpan w:val="5"/>
            <w:shd w:val="clear" w:color="auto" w:fill="auto"/>
          </w:tcPr>
          <w:p w14:paraId="65AE5B72" w14:textId="77777777" w:rsidR="00960AB4" w:rsidRPr="005F70FB" w:rsidRDefault="00960AB4" w:rsidP="00BC2195">
            <w:pPr>
              <w:pStyle w:val="GlossEng"/>
            </w:pPr>
            <w:r w:rsidRPr="005F70FB">
              <w:rPr>
                <w:rStyle w:val="ChSmallCaps"/>
              </w:rPr>
              <w:t>rdp</w:t>
            </w:r>
            <w:r w:rsidRPr="005F70FB">
              <w:t>~laugh</w:t>
            </w:r>
          </w:p>
        </w:tc>
        <w:tc>
          <w:tcPr>
            <w:tcW w:w="487" w:type="dxa"/>
            <w:gridSpan w:val="2"/>
            <w:shd w:val="clear" w:color="auto" w:fill="auto"/>
          </w:tcPr>
          <w:p w14:paraId="6CF70F7C" w14:textId="77777777" w:rsidR="00960AB4" w:rsidRPr="005F70FB" w:rsidRDefault="00960AB4" w:rsidP="00BC2195">
            <w:pPr>
              <w:pStyle w:val="GlossEng"/>
            </w:pPr>
            <w:r w:rsidRPr="005F70FB">
              <w:rPr>
                <w:rStyle w:val="ChSmallCaps"/>
              </w:rPr>
              <w:t>1sg</w:t>
            </w:r>
          </w:p>
        </w:tc>
        <w:tc>
          <w:tcPr>
            <w:tcW w:w="579" w:type="dxa"/>
            <w:gridSpan w:val="3"/>
            <w:shd w:val="clear" w:color="auto" w:fill="auto"/>
          </w:tcPr>
          <w:p w14:paraId="5D19F78A" w14:textId="77777777" w:rsidR="00960AB4" w:rsidRPr="005F70FB" w:rsidRDefault="00960AB4" w:rsidP="00BC2195">
            <w:pPr>
              <w:pStyle w:val="GlossEng"/>
            </w:pPr>
            <w:r w:rsidRPr="005F70FB">
              <w:t>say</w:t>
            </w:r>
          </w:p>
        </w:tc>
        <w:tc>
          <w:tcPr>
            <w:tcW w:w="601" w:type="dxa"/>
            <w:gridSpan w:val="4"/>
            <w:shd w:val="clear" w:color="auto" w:fill="auto"/>
          </w:tcPr>
          <w:p w14:paraId="483A4DC3" w14:textId="77777777" w:rsidR="00960AB4" w:rsidRPr="005F70FB" w:rsidRDefault="00960AB4" w:rsidP="00BC2195">
            <w:pPr>
              <w:pStyle w:val="GlossEng"/>
            </w:pPr>
            <w:r w:rsidRPr="005F70FB">
              <w:t>oh.no!</w:t>
            </w:r>
          </w:p>
        </w:tc>
        <w:tc>
          <w:tcPr>
            <w:tcW w:w="595" w:type="dxa"/>
            <w:gridSpan w:val="3"/>
            <w:shd w:val="clear" w:color="auto" w:fill="auto"/>
          </w:tcPr>
          <w:p w14:paraId="7FC60981" w14:textId="77777777" w:rsidR="00960AB4" w:rsidRPr="005F70FB" w:rsidRDefault="00960AB4" w:rsidP="00BC2195">
            <w:pPr>
              <w:pStyle w:val="GlossEng"/>
            </w:pPr>
            <w:r w:rsidRPr="005F70FB">
              <w:t>God</w:t>
            </w:r>
          </w:p>
        </w:tc>
        <w:tc>
          <w:tcPr>
            <w:tcW w:w="485" w:type="dxa"/>
            <w:shd w:val="clear" w:color="auto" w:fill="auto"/>
          </w:tcPr>
          <w:p w14:paraId="6B6787A2" w14:textId="77777777" w:rsidR="00960AB4" w:rsidRPr="005F70FB" w:rsidRDefault="00960AB4" w:rsidP="00BC2195">
            <w:pPr>
              <w:pStyle w:val="GlossEng"/>
            </w:pPr>
            <w:r w:rsidRPr="005F70FB">
              <w:rPr>
                <w:rStyle w:val="ChSmallCaps"/>
              </w:rPr>
              <w:t>2sg</w:t>
            </w:r>
          </w:p>
        </w:tc>
        <w:tc>
          <w:tcPr>
            <w:tcW w:w="723" w:type="dxa"/>
            <w:gridSpan w:val="4"/>
            <w:shd w:val="clear" w:color="auto" w:fill="auto"/>
          </w:tcPr>
          <w:p w14:paraId="7DCB2FBC" w14:textId="77777777" w:rsidR="00960AB4" w:rsidRPr="005F70FB" w:rsidRDefault="00960AB4" w:rsidP="00BC2195">
            <w:pPr>
              <w:pStyle w:val="GlossEng"/>
            </w:pPr>
            <w:r w:rsidRPr="005F70FB">
              <w:t>like.this</w:t>
            </w:r>
          </w:p>
        </w:tc>
        <w:tc>
          <w:tcPr>
            <w:tcW w:w="489" w:type="dxa"/>
            <w:gridSpan w:val="2"/>
            <w:shd w:val="clear" w:color="auto" w:fill="auto"/>
          </w:tcPr>
          <w:p w14:paraId="76F33010" w14:textId="77777777" w:rsidR="00960AB4" w:rsidRPr="005F70FB" w:rsidRDefault="00960AB4" w:rsidP="00BC2195">
            <w:pPr>
              <w:pStyle w:val="GlossEng"/>
            </w:pPr>
            <w:r w:rsidRPr="005F70FB">
              <w:t>or</w:t>
            </w:r>
          </w:p>
        </w:tc>
      </w:tr>
    </w:tbl>
    <w:p w14:paraId="748C92D7" w14:textId="23C27DAD" w:rsidR="00960AB4" w:rsidRPr="005F70FB" w:rsidRDefault="00960AB4" w:rsidP="00960AB4">
      <w:pPr>
        <w:pStyle w:val="FreeTranslEng"/>
      </w:pPr>
      <w:r w:rsidRPr="005F70FB">
        <w:t>I (</w:t>
      </w:r>
      <w:r w:rsidR="00B7093A" w:rsidRPr="005F70FB">
        <w:t>‘</w:t>
      </w:r>
      <w:r w:rsidRPr="005F70FB">
        <w:t>Ms. Marta</w:t>
      </w:r>
      <w:r w:rsidR="00B7093A" w:rsidRPr="005F70FB">
        <w:t>’</w:t>
      </w:r>
      <w:r w:rsidRPr="005F70FB">
        <w:t xml:space="preserve">) screamed strongly, I said, </w:t>
      </w:r>
      <w:r w:rsidR="00B7093A" w:rsidRPr="005F70FB">
        <w:t>‘</w:t>
      </w:r>
      <w:r w:rsidRPr="005F70FB">
        <w:t>God help me!, what (is it) that has bitten my knee?</w:t>
      </w:r>
      <w:r w:rsidR="00B7093A" w:rsidRPr="005F70FB">
        <w:t>’</w:t>
      </w:r>
      <w:r w:rsidRPr="005F70FB">
        <w:t xml:space="preserve"> but then he laughed, he laughed intensely, I said, </w:t>
      </w:r>
      <w:r w:rsidR="00B7093A" w:rsidRPr="005F70FB">
        <w:t>‘</w:t>
      </w:r>
      <w:r w:rsidRPr="005F70FB">
        <w:t>oh God, why does this have to happen?</w:t>
      </w:r>
      <w:r w:rsidR="00B7093A" w:rsidRPr="005F70FB">
        <w:t>’</w:t>
      </w:r>
      <w:r w:rsidRPr="005F70FB">
        <w:t xml:space="preserve"> (Lit. </w:t>
      </w:r>
      <w:r w:rsidR="00B7093A" w:rsidRPr="005F70FB">
        <w:t>‘</w:t>
      </w:r>
      <w:r w:rsidRPr="005F70FB">
        <w:t>you God are like this?</w:t>
      </w:r>
      <w:r w:rsidR="00B7093A" w:rsidRPr="005F70FB">
        <w:t>’</w:t>
      </w:r>
      <w:r w:rsidRPr="005F70FB">
        <w:t>)</w:t>
      </w:r>
    </w:p>
    <w:tbl>
      <w:tblPr>
        <w:tblW w:w="6498" w:type="dxa"/>
        <w:tblCellMar>
          <w:left w:w="42" w:type="dxa"/>
          <w:right w:w="42" w:type="dxa"/>
        </w:tblCellMar>
        <w:tblLook w:val="01E0" w:firstRow="1" w:lastRow="1" w:firstColumn="1" w:lastColumn="1" w:noHBand="0" w:noVBand="0"/>
      </w:tblPr>
      <w:tblGrid>
        <w:gridCol w:w="705"/>
        <w:gridCol w:w="550"/>
        <w:gridCol w:w="111"/>
        <w:gridCol w:w="203"/>
        <w:gridCol w:w="334"/>
        <w:gridCol w:w="133"/>
        <w:gridCol w:w="106"/>
        <w:gridCol w:w="145"/>
        <w:gridCol w:w="156"/>
        <w:gridCol w:w="184"/>
        <w:gridCol w:w="149"/>
        <w:gridCol w:w="211"/>
        <w:gridCol w:w="482"/>
        <w:gridCol w:w="7"/>
        <w:gridCol w:w="190"/>
        <w:gridCol w:w="443"/>
        <w:gridCol w:w="62"/>
        <w:gridCol w:w="78"/>
        <w:gridCol w:w="349"/>
        <w:gridCol w:w="263"/>
        <w:gridCol w:w="87"/>
        <w:gridCol w:w="345"/>
        <w:gridCol w:w="428"/>
        <w:gridCol w:w="123"/>
        <w:gridCol w:w="493"/>
        <w:gridCol w:w="14"/>
        <w:gridCol w:w="147"/>
      </w:tblGrid>
      <w:tr w:rsidR="00AC23C4" w:rsidRPr="005F70FB" w14:paraId="3BE95EC6" w14:textId="77777777" w:rsidTr="00AC23C4">
        <w:tc>
          <w:tcPr>
            <w:tcW w:w="707" w:type="dxa"/>
            <w:shd w:val="clear" w:color="auto" w:fill="auto"/>
          </w:tcPr>
          <w:p w14:paraId="4FEA3917" w14:textId="77777777" w:rsidR="00960AB4" w:rsidRPr="005F70FB" w:rsidRDefault="00960AB4" w:rsidP="00BC2195">
            <w:pPr>
              <w:pStyle w:val="O0Nwnext"/>
            </w:pPr>
            <w:r w:rsidRPr="005F70FB">
              <w:t>0005</w:t>
            </w:r>
          </w:p>
        </w:tc>
        <w:tc>
          <w:tcPr>
            <w:tcW w:w="866" w:type="dxa"/>
            <w:gridSpan w:val="3"/>
            <w:shd w:val="clear" w:color="auto" w:fill="auto"/>
          </w:tcPr>
          <w:p w14:paraId="679D1247" w14:textId="77777777" w:rsidR="00960AB4" w:rsidRPr="005F70FB" w:rsidRDefault="00960AB4" w:rsidP="00BC2195">
            <w:pPr>
              <w:pStyle w:val="Text"/>
            </w:pPr>
            <w:r w:rsidRPr="005F70FB">
              <w:t>baru</w:t>
            </w:r>
          </w:p>
        </w:tc>
        <w:tc>
          <w:tcPr>
            <w:tcW w:w="718" w:type="dxa"/>
            <w:gridSpan w:val="4"/>
            <w:shd w:val="clear" w:color="auto" w:fill="auto"/>
          </w:tcPr>
          <w:p w14:paraId="0FD30F5A" w14:textId="77777777" w:rsidR="00960AB4" w:rsidRPr="005F70FB" w:rsidRDefault="00960AB4" w:rsidP="00BC2195">
            <w:pPr>
              <w:pStyle w:val="Text"/>
            </w:pPr>
            <w:r w:rsidRPr="005F70FB">
              <w:t>Pawlus</w:t>
            </w:r>
          </w:p>
        </w:tc>
        <w:tc>
          <w:tcPr>
            <w:tcW w:w="489" w:type="dxa"/>
            <w:gridSpan w:val="3"/>
            <w:shd w:val="clear" w:color="auto" w:fill="auto"/>
          </w:tcPr>
          <w:p w14:paraId="2F00B634" w14:textId="77777777" w:rsidR="00960AB4" w:rsidRPr="005F70FB" w:rsidRDefault="00960AB4" w:rsidP="00BC2195">
            <w:pPr>
              <w:pStyle w:val="Text"/>
            </w:pPr>
            <w:r w:rsidRPr="005F70FB">
              <w:t>dia</w:t>
            </w:r>
          </w:p>
        </w:tc>
        <w:tc>
          <w:tcPr>
            <w:tcW w:w="890" w:type="dxa"/>
            <w:gridSpan w:val="4"/>
            <w:shd w:val="clear" w:color="auto" w:fill="auto"/>
          </w:tcPr>
          <w:p w14:paraId="495ABFCF" w14:textId="77777777" w:rsidR="00960AB4" w:rsidRPr="005F70FB" w:rsidRDefault="00960AB4" w:rsidP="00BC2195">
            <w:pPr>
              <w:pStyle w:val="Text"/>
            </w:pPr>
            <w:r w:rsidRPr="005F70FB">
              <w:t>mabuk</w:t>
            </w:r>
          </w:p>
        </w:tc>
        <w:tc>
          <w:tcPr>
            <w:tcW w:w="505" w:type="dxa"/>
            <w:gridSpan w:val="2"/>
            <w:shd w:val="clear" w:color="auto" w:fill="auto"/>
          </w:tcPr>
          <w:p w14:paraId="397D36A6" w14:textId="77777777" w:rsidR="00960AB4" w:rsidRPr="005F70FB" w:rsidRDefault="00960AB4" w:rsidP="00BC2195">
            <w:pPr>
              <w:pStyle w:val="Text"/>
            </w:pPr>
            <w:r w:rsidRPr="005F70FB">
              <w:t>s</w:t>
            </w:r>
          </w:p>
        </w:tc>
        <w:tc>
          <w:tcPr>
            <w:tcW w:w="777" w:type="dxa"/>
            <w:gridSpan w:val="4"/>
            <w:shd w:val="clear" w:color="auto" w:fill="auto"/>
          </w:tcPr>
          <w:p w14:paraId="13A65EF7" w14:textId="77777777" w:rsidR="00960AB4" w:rsidRPr="005F70FB" w:rsidRDefault="00960AB4" w:rsidP="00BC2195">
            <w:pPr>
              <w:pStyle w:val="Text"/>
            </w:pPr>
            <w:r w:rsidRPr="005F70FB">
              <w:t>ini,</w:t>
            </w:r>
          </w:p>
        </w:tc>
        <w:tc>
          <w:tcPr>
            <w:tcW w:w="773" w:type="dxa"/>
            <w:gridSpan w:val="2"/>
            <w:shd w:val="clear" w:color="auto" w:fill="auto"/>
          </w:tcPr>
          <w:p w14:paraId="7095E958" w14:textId="77777777" w:rsidR="00960AB4" w:rsidRPr="005F70FB" w:rsidRDefault="00960AB4" w:rsidP="00BC2195">
            <w:pPr>
              <w:pStyle w:val="Text"/>
            </w:pPr>
            <w:r w:rsidRPr="005F70FB">
              <w:t>ibu</w:t>
            </w:r>
          </w:p>
        </w:tc>
        <w:tc>
          <w:tcPr>
            <w:tcW w:w="773" w:type="dxa"/>
            <w:gridSpan w:val="4"/>
            <w:shd w:val="clear" w:color="auto" w:fill="auto"/>
          </w:tcPr>
          <w:p w14:paraId="4225B6FA" w14:textId="77777777" w:rsidR="00960AB4" w:rsidRPr="005F70FB" w:rsidRDefault="00960AB4" w:rsidP="00BC2195">
            <w:pPr>
              <w:pStyle w:val="Text"/>
            </w:pPr>
            <w:r w:rsidRPr="005F70FB">
              <w:t>guru</w:t>
            </w:r>
          </w:p>
        </w:tc>
      </w:tr>
      <w:tr w:rsidR="00AC23C4" w:rsidRPr="005F70FB" w14:paraId="340DFAD8" w14:textId="77777777" w:rsidTr="00AC23C4">
        <w:tc>
          <w:tcPr>
            <w:tcW w:w="707" w:type="dxa"/>
            <w:shd w:val="clear" w:color="auto" w:fill="auto"/>
          </w:tcPr>
          <w:p w14:paraId="02E5B67D" w14:textId="77777777" w:rsidR="00960AB4" w:rsidRPr="005F70FB" w:rsidRDefault="00960AB4" w:rsidP="00BC2195">
            <w:pPr>
              <w:pStyle w:val="GlossEng2ptafter"/>
            </w:pPr>
          </w:p>
        </w:tc>
        <w:tc>
          <w:tcPr>
            <w:tcW w:w="866" w:type="dxa"/>
            <w:gridSpan w:val="3"/>
            <w:shd w:val="clear" w:color="auto" w:fill="auto"/>
          </w:tcPr>
          <w:p w14:paraId="419683BF" w14:textId="77777777" w:rsidR="00960AB4" w:rsidRPr="005F70FB" w:rsidRDefault="00960AB4" w:rsidP="00BC2195">
            <w:pPr>
              <w:pStyle w:val="GlossEng2ptafter"/>
            </w:pPr>
            <w:r w:rsidRPr="005F70FB">
              <w:t>and.then</w:t>
            </w:r>
          </w:p>
        </w:tc>
        <w:tc>
          <w:tcPr>
            <w:tcW w:w="718" w:type="dxa"/>
            <w:gridSpan w:val="4"/>
            <w:shd w:val="clear" w:color="auto" w:fill="auto"/>
          </w:tcPr>
          <w:p w14:paraId="464901EB" w14:textId="77777777" w:rsidR="00960AB4" w:rsidRPr="005F70FB" w:rsidRDefault="00960AB4" w:rsidP="00BC2195">
            <w:pPr>
              <w:pStyle w:val="GlossEng2ptafter"/>
            </w:pPr>
            <w:r w:rsidRPr="005F70FB">
              <w:t>Pawlus</w:t>
            </w:r>
          </w:p>
        </w:tc>
        <w:tc>
          <w:tcPr>
            <w:tcW w:w="489" w:type="dxa"/>
            <w:gridSpan w:val="3"/>
            <w:shd w:val="clear" w:color="auto" w:fill="auto"/>
          </w:tcPr>
          <w:p w14:paraId="79DB6271" w14:textId="77777777" w:rsidR="00960AB4" w:rsidRPr="005F70FB" w:rsidRDefault="00960AB4" w:rsidP="00BC2195">
            <w:pPr>
              <w:pStyle w:val="GlossEng2ptafter"/>
            </w:pPr>
            <w:r w:rsidRPr="005F70FB">
              <w:rPr>
                <w:rStyle w:val="ChSmallCaps"/>
              </w:rPr>
              <w:t>3sg</w:t>
            </w:r>
          </w:p>
        </w:tc>
        <w:tc>
          <w:tcPr>
            <w:tcW w:w="890" w:type="dxa"/>
            <w:gridSpan w:val="4"/>
            <w:shd w:val="clear" w:color="auto" w:fill="auto"/>
          </w:tcPr>
          <w:p w14:paraId="705C9397" w14:textId="77777777" w:rsidR="00960AB4" w:rsidRPr="005F70FB" w:rsidRDefault="00960AB4" w:rsidP="00BC2195">
            <w:pPr>
              <w:pStyle w:val="GlossEng2ptafter"/>
            </w:pPr>
            <w:r w:rsidRPr="005F70FB">
              <w:t>be.drunk</w:t>
            </w:r>
          </w:p>
        </w:tc>
        <w:tc>
          <w:tcPr>
            <w:tcW w:w="505" w:type="dxa"/>
            <w:gridSpan w:val="2"/>
            <w:shd w:val="clear" w:color="auto" w:fill="auto"/>
          </w:tcPr>
          <w:p w14:paraId="2A970284" w14:textId="77777777" w:rsidR="00960AB4" w:rsidRPr="005F70FB" w:rsidRDefault="00960AB4" w:rsidP="00BC2195">
            <w:pPr>
              <w:pStyle w:val="GlossEng2ptafter"/>
              <w:rPr>
                <w:rStyle w:val="ChSmallCaps"/>
              </w:rPr>
            </w:pPr>
            <w:r w:rsidRPr="005F70FB">
              <w:rPr>
                <w:rStyle w:val="ChSmallCaps"/>
              </w:rPr>
              <w:t>spm</w:t>
            </w:r>
          </w:p>
        </w:tc>
        <w:tc>
          <w:tcPr>
            <w:tcW w:w="777" w:type="dxa"/>
            <w:gridSpan w:val="4"/>
            <w:shd w:val="clear" w:color="auto" w:fill="auto"/>
          </w:tcPr>
          <w:p w14:paraId="7E4842C3" w14:textId="77777777" w:rsidR="00960AB4" w:rsidRPr="005F70FB" w:rsidRDefault="00960AB4" w:rsidP="00BC2195">
            <w:pPr>
              <w:pStyle w:val="GlossEng2ptafter"/>
            </w:pPr>
            <w:r w:rsidRPr="005F70FB">
              <w:rPr>
                <w:rStyle w:val="ChSmallCaps"/>
              </w:rPr>
              <w:t>d.prox</w:t>
            </w:r>
          </w:p>
        </w:tc>
        <w:tc>
          <w:tcPr>
            <w:tcW w:w="773" w:type="dxa"/>
            <w:gridSpan w:val="2"/>
            <w:shd w:val="clear" w:color="auto" w:fill="auto"/>
          </w:tcPr>
          <w:p w14:paraId="3536379D" w14:textId="77777777" w:rsidR="00960AB4" w:rsidRPr="005F70FB" w:rsidRDefault="00960AB4" w:rsidP="00BC2195">
            <w:pPr>
              <w:pStyle w:val="GlossEng2ptafter"/>
            </w:pPr>
            <w:r w:rsidRPr="005F70FB">
              <w:t>woman</w:t>
            </w:r>
          </w:p>
        </w:tc>
        <w:tc>
          <w:tcPr>
            <w:tcW w:w="773" w:type="dxa"/>
            <w:gridSpan w:val="4"/>
            <w:shd w:val="clear" w:color="auto" w:fill="auto"/>
          </w:tcPr>
          <w:p w14:paraId="7C0056C7" w14:textId="77777777" w:rsidR="00960AB4" w:rsidRPr="005F70FB" w:rsidRDefault="00960AB4" w:rsidP="00BC2195">
            <w:pPr>
              <w:pStyle w:val="GlossEng2ptafter"/>
            </w:pPr>
            <w:r w:rsidRPr="005F70FB">
              <w:t>teacher</w:t>
            </w:r>
          </w:p>
        </w:tc>
      </w:tr>
      <w:tr w:rsidR="00AC23C4" w:rsidRPr="005F70FB" w14:paraId="2B38BA1B" w14:textId="77777777" w:rsidTr="00AC23C4">
        <w:trPr>
          <w:gridAfter w:val="2"/>
          <w:wAfter w:w="161" w:type="dxa"/>
        </w:trPr>
        <w:tc>
          <w:tcPr>
            <w:tcW w:w="707" w:type="dxa"/>
            <w:shd w:val="clear" w:color="auto" w:fill="auto"/>
          </w:tcPr>
          <w:p w14:paraId="175CEF56" w14:textId="77777777" w:rsidR="00960AB4" w:rsidRPr="005F70FB" w:rsidRDefault="00960AB4" w:rsidP="00BC2195">
            <w:pPr>
              <w:pStyle w:val="O0Nwnext"/>
            </w:pPr>
          </w:p>
        </w:tc>
        <w:tc>
          <w:tcPr>
            <w:tcW w:w="662" w:type="dxa"/>
            <w:gridSpan w:val="2"/>
            <w:shd w:val="clear" w:color="auto" w:fill="auto"/>
          </w:tcPr>
          <w:p w14:paraId="635678ED" w14:textId="77777777" w:rsidR="00960AB4" w:rsidRPr="005F70FB" w:rsidRDefault="00960AB4" w:rsidP="00BC2195">
            <w:pPr>
              <w:pStyle w:val="Text"/>
            </w:pPr>
            <w:r w:rsidRPr="005F70FB">
              <w:t>Maria</w:t>
            </w:r>
          </w:p>
        </w:tc>
        <w:tc>
          <w:tcPr>
            <w:tcW w:w="777" w:type="dxa"/>
            <w:gridSpan w:val="4"/>
            <w:shd w:val="clear" w:color="auto" w:fill="auto"/>
          </w:tcPr>
          <w:p w14:paraId="076A0F44" w14:textId="77777777" w:rsidR="00960AB4" w:rsidRPr="005F70FB" w:rsidRDefault="00960AB4" w:rsidP="00BC2195">
            <w:pPr>
              <w:pStyle w:val="Text"/>
            </w:pPr>
            <w:r w:rsidRPr="005F70FB">
              <w:t>ini</w:t>
            </w:r>
          </w:p>
        </w:tc>
        <w:tc>
          <w:tcPr>
            <w:tcW w:w="845" w:type="dxa"/>
            <w:gridSpan w:val="5"/>
            <w:shd w:val="clear" w:color="auto" w:fill="auto"/>
          </w:tcPr>
          <w:p w14:paraId="0AD85E27" w14:textId="77777777" w:rsidR="00960AB4" w:rsidRPr="005F70FB" w:rsidRDefault="00960AB4" w:rsidP="00BC2195">
            <w:pPr>
              <w:pStyle w:val="Text"/>
            </w:pPr>
            <w:r w:rsidRPr="005F70FB">
              <w:t>kasiang,</w:t>
            </w:r>
          </w:p>
        </w:tc>
        <w:tc>
          <w:tcPr>
            <w:tcW w:w="489" w:type="dxa"/>
            <w:gridSpan w:val="2"/>
            <w:shd w:val="clear" w:color="auto" w:fill="auto"/>
          </w:tcPr>
          <w:p w14:paraId="29A0A55B" w14:textId="77777777" w:rsidR="00960AB4" w:rsidRPr="005F70FB" w:rsidRDefault="00960AB4" w:rsidP="00BC2195">
            <w:pPr>
              <w:pStyle w:val="Text"/>
            </w:pPr>
            <w:r w:rsidRPr="005F70FB">
              <w:t>de</w:t>
            </w:r>
          </w:p>
        </w:tc>
        <w:tc>
          <w:tcPr>
            <w:tcW w:w="773" w:type="dxa"/>
            <w:gridSpan w:val="4"/>
            <w:shd w:val="clear" w:color="auto" w:fill="auto"/>
          </w:tcPr>
          <w:p w14:paraId="12F46DD3" w14:textId="77777777" w:rsidR="00960AB4" w:rsidRPr="005F70FB" w:rsidRDefault="00960AB4" w:rsidP="00BC2195">
            <w:pPr>
              <w:pStyle w:val="Text"/>
            </w:pPr>
            <w:r w:rsidRPr="005F70FB">
              <w:t>suda</w:t>
            </w:r>
          </w:p>
        </w:tc>
        <w:tc>
          <w:tcPr>
            <w:tcW w:w="612" w:type="dxa"/>
            <w:gridSpan w:val="2"/>
            <w:shd w:val="clear" w:color="auto" w:fill="auto"/>
          </w:tcPr>
          <w:p w14:paraId="4626025B" w14:textId="77777777" w:rsidR="00960AB4" w:rsidRPr="005F70FB" w:rsidRDefault="00960AB4" w:rsidP="00BC2195">
            <w:pPr>
              <w:pStyle w:val="Text"/>
            </w:pPr>
            <w:r w:rsidRPr="005F70FB">
              <w:t>tidor,</w:t>
            </w:r>
          </w:p>
        </w:tc>
        <w:tc>
          <w:tcPr>
            <w:tcW w:w="979" w:type="dxa"/>
            <w:gridSpan w:val="4"/>
            <w:shd w:val="clear" w:color="auto" w:fill="auto"/>
          </w:tcPr>
          <w:p w14:paraId="3B353A92" w14:textId="77777777" w:rsidR="00960AB4" w:rsidRPr="005F70FB" w:rsidRDefault="00960AB4" w:rsidP="00BC2195">
            <w:pPr>
              <w:pStyle w:val="Text"/>
            </w:pPr>
            <w:r w:rsidRPr="005F70FB">
              <w:t>kang</w:t>
            </w:r>
          </w:p>
        </w:tc>
        <w:tc>
          <w:tcPr>
            <w:tcW w:w="493" w:type="dxa"/>
            <w:shd w:val="clear" w:color="auto" w:fill="auto"/>
          </w:tcPr>
          <w:p w14:paraId="0414C0E5" w14:textId="77777777" w:rsidR="00960AB4" w:rsidRPr="005F70FB" w:rsidRDefault="00960AB4" w:rsidP="00BC2195">
            <w:pPr>
              <w:pStyle w:val="Text"/>
            </w:pPr>
            <w:r w:rsidRPr="005F70FB">
              <w:t>dia</w:t>
            </w:r>
          </w:p>
        </w:tc>
      </w:tr>
      <w:tr w:rsidR="00AC23C4" w:rsidRPr="005F70FB" w14:paraId="64DA401B" w14:textId="77777777" w:rsidTr="00AC23C4">
        <w:trPr>
          <w:gridAfter w:val="2"/>
          <w:wAfter w:w="161" w:type="dxa"/>
        </w:trPr>
        <w:tc>
          <w:tcPr>
            <w:tcW w:w="707" w:type="dxa"/>
            <w:shd w:val="clear" w:color="auto" w:fill="auto"/>
          </w:tcPr>
          <w:p w14:paraId="3A485807" w14:textId="77777777" w:rsidR="00960AB4" w:rsidRPr="005F70FB" w:rsidRDefault="00960AB4" w:rsidP="00BC2195">
            <w:pPr>
              <w:pStyle w:val="GlossEng2ptafter"/>
            </w:pPr>
          </w:p>
        </w:tc>
        <w:tc>
          <w:tcPr>
            <w:tcW w:w="662" w:type="dxa"/>
            <w:gridSpan w:val="2"/>
            <w:shd w:val="clear" w:color="auto" w:fill="auto"/>
          </w:tcPr>
          <w:p w14:paraId="0465E38E" w14:textId="77777777" w:rsidR="00960AB4" w:rsidRPr="005F70FB" w:rsidRDefault="00960AB4" w:rsidP="00BC2195">
            <w:pPr>
              <w:pStyle w:val="GlossEng2ptafter"/>
            </w:pPr>
            <w:r w:rsidRPr="005F70FB">
              <w:t>Maria</w:t>
            </w:r>
          </w:p>
        </w:tc>
        <w:tc>
          <w:tcPr>
            <w:tcW w:w="777" w:type="dxa"/>
            <w:gridSpan w:val="4"/>
            <w:shd w:val="clear" w:color="auto" w:fill="auto"/>
          </w:tcPr>
          <w:p w14:paraId="53D77E59" w14:textId="77777777" w:rsidR="00960AB4" w:rsidRPr="005F70FB" w:rsidRDefault="00960AB4" w:rsidP="00BC2195">
            <w:pPr>
              <w:pStyle w:val="GlossEng2ptafter"/>
            </w:pPr>
            <w:r w:rsidRPr="005F70FB">
              <w:rPr>
                <w:rStyle w:val="ChSmallCaps"/>
              </w:rPr>
              <w:t>d.prox</w:t>
            </w:r>
          </w:p>
        </w:tc>
        <w:tc>
          <w:tcPr>
            <w:tcW w:w="845" w:type="dxa"/>
            <w:gridSpan w:val="5"/>
            <w:shd w:val="clear" w:color="auto" w:fill="auto"/>
          </w:tcPr>
          <w:p w14:paraId="0D170C47" w14:textId="77777777" w:rsidR="00960AB4" w:rsidRPr="005F70FB" w:rsidRDefault="00960AB4" w:rsidP="00BC2195">
            <w:pPr>
              <w:pStyle w:val="GlossEng2ptafter"/>
            </w:pPr>
            <w:r w:rsidRPr="005F70FB">
              <w:t>love-</w:t>
            </w:r>
            <w:r w:rsidRPr="005F70FB">
              <w:rPr>
                <w:rStyle w:val="ChSmallCaps"/>
              </w:rPr>
              <w:t>pat</w:t>
            </w:r>
          </w:p>
        </w:tc>
        <w:tc>
          <w:tcPr>
            <w:tcW w:w="489" w:type="dxa"/>
            <w:gridSpan w:val="2"/>
            <w:shd w:val="clear" w:color="auto" w:fill="auto"/>
          </w:tcPr>
          <w:p w14:paraId="483EC181" w14:textId="77777777" w:rsidR="00960AB4" w:rsidRPr="005F70FB" w:rsidRDefault="00960AB4" w:rsidP="00BC2195">
            <w:pPr>
              <w:pStyle w:val="GlossEng2ptafter"/>
            </w:pPr>
            <w:r w:rsidRPr="005F70FB">
              <w:rPr>
                <w:rStyle w:val="ChSmallCaps"/>
              </w:rPr>
              <w:t>3sg</w:t>
            </w:r>
          </w:p>
        </w:tc>
        <w:tc>
          <w:tcPr>
            <w:tcW w:w="773" w:type="dxa"/>
            <w:gridSpan w:val="4"/>
            <w:shd w:val="clear" w:color="auto" w:fill="auto"/>
          </w:tcPr>
          <w:p w14:paraId="2A92572B" w14:textId="77777777" w:rsidR="00960AB4" w:rsidRPr="005F70FB" w:rsidRDefault="00960AB4" w:rsidP="00BC2195">
            <w:pPr>
              <w:pStyle w:val="GlossEng2ptafter"/>
            </w:pPr>
            <w:r w:rsidRPr="005F70FB">
              <w:t>already</w:t>
            </w:r>
          </w:p>
        </w:tc>
        <w:tc>
          <w:tcPr>
            <w:tcW w:w="612" w:type="dxa"/>
            <w:gridSpan w:val="2"/>
            <w:shd w:val="clear" w:color="auto" w:fill="auto"/>
          </w:tcPr>
          <w:p w14:paraId="4B26D646" w14:textId="77777777" w:rsidR="00960AB4" w:rsidRPr="005F70FB" w:rsidRDefault="00960AB4" w:rsidP="00BC2195">
            <w:pPr>
              <w:pStyle w:val="GlossEng2ptafter"/>
            </w:pPr>
            <w:r w:rsidRPr="005F70FB">
              <w:t>sleep</w:t>
            </w:r>
          </w:p>
        </w:tc>
        <w:tc>
          <w:tcPr>
            <w:tcW w:w="979" w:type="dxa"/>
            <w:gridSpan w:val="4"/>
            <w:shd w:val="clear" w:color="auto" w:fill="auto"/>
          </w:tcPr>
          <w:p w14:paraId="2BF72A7A" w14:textId="77777777" w:rsidR="00960AB4" w:rsidRPr="005F70FB" w:rsidRDefault="00960AB4" w:rsidP="00BC2195">
            <w:pPr>
              <w:pStyle w:val="GlossEng2ptafter"/>
            </w:pPr>
            <w:r w:rsidRPr="005F70FB">
              <w:t>you.know</w:t>
            </w:r>
          </w:p>
        </w:tc>
        <w:tc>
          <w:tcPr>
            <w:tcW w:w="493" w:type="dxa"/>
            <w:shd w:val="clear" w:color="auto" w:fill="auto"/>
          </w:tcPr>
          <w:p w14:paraId="44254524" w14:textId="77777777" w:rsidR="00960AB4" w:rsidRPr="005F70FB" w:rsidRDefault="00960AB4" w:rsidP="00BC2195">
            <w:pPr>
              <w:pStyle w:val="GlossEng2ptafter"/>
            </w:pPr>
            <w:r w:rsidRPr="005F70FB">
              <w:rPr>
                <w:rStyle w:val="ChSmallCaps"/>
              </w:rPr>
              <w:t>3sg</w:t>
            </w:r>
          </w:p>
        </w:tc>
      </w:tr>
      <w:tr w:rsidR="00AC23C4" w:rsidRPr="005F70FB" w14:paraId="4ABF5B5F" w14:textId="77777777" w:rsidTr="00AC23C4">
        <w:trPr>
          <w:gridAfter w:val="1"/>
          <w:wAfter w:w="147" w:type="dxa"/>
        </w:trPr>
        <w:tc>
          <w:tcPr>
            <w:tcW w:w="707" w:type="dxa"/>
            <w:shd w:val="clear" w:color="auto" w:fill="auto"/>
          </w:tcPr>
          <w:p w14:paraId="23DA3755" w14:textId="77777777" w:rsidR="00960AB4" w:rsidRPr="005F70FB" w:rsidRDefault="00960AB4" w:rsidP="00BC2195">
            <w:pPr>
              <w:pStyle w:val="O0Nwnext"/>
            </w:pPr>
          </w:p>
        </w:tc>
        <w:tc>
          <w:tcPr>
            <w:tcW w:w="550" w:type="dxa"/>
            <w:shd w:val="clear" w:color="auto" w:fill="auto"/>
          </w:tcPr>
          <w:p w14:paraId="05898476" w14:textId="77777777" w:rsidR="00960AB4" w:rsidRPr="005F70FB" w:rsidRDefault="00960AB4" w:rsidP="00BC2195">
            <w:pPr>
              <w:pStyle w:val="Text"/>
            </w:pPr>
            <w:r w:rsidRPr="005F70FB">
              <w:t>hosa</w:t>
            </w:r>
          </w:p>
        </w:tc>
        <w:tc>
          <w:tcPr>
            <w:tcW w:w="650" w:type="dxa"/>
            <w:gridSpan w:val="3"/>
            <w:shd w:val="clear" w:color="auto" w:fill="auto"/>
          </w:tcPr>
          <w:p w14:paraId="07AB4869" w14:textId="77777777" w:rsidR="00960AB4" w:rsidRPr="005F70FB" w:rsidRDefault="00960AB4" w:rsidP="00BC2195">
            <w:pPr>
              <w:pStyle w:val="Text"/>
            </w:pPr>
            <w:r w:rsidRPr="005F70FB">
              <w:t>to?,</w:t>
            </w:r>
          </w:p>
        </w:tc>
        <w:tc>
          <w:tcPr>
            <w:tcW w:w="540" w:type="dxa"/>
            <w:gridSpan w:val="4"/>
            <w:shd w:val="clear" w:color="auto" w:fill="auto"/>
          </w:tcPr>
          <w:p w14:paraId="510597B2" w14:textId="77777777" w:rsidR="00960AB4" w:rsidRPr="005F70FB" w:rsidRDefault="00960AB4" w:rsidP="00BC2195">
            <w:pPr>
              <w:pStyle w:val="Text"/>
            </w:pPr>
            <w:r w:rsidRPr="005F70FB">
              <w:t>tong</w:t>
            </w:r>
          </w:p>
        </w:tc>
        <w:tc>
          <w:tcPr>
            <w:tcW w:w="1026" w:type="dxa"/>
            <w:gridSpan w:val="4"/>
            <w:shd w:val="clear" w:color="auto" w:fill="auto"/>
          </w:tcPr>
          <w:p w14:paraId="5E99604D" w14:textId="77777777" w:rsidR="00960AB4" w:rsidRPr="005F70FB" w:rsidRDefault="00960AB4" w:rsidP="00BC2195">
            <w:pPr>
              <w:pStyle w:val="Text"/>
            </w:pPr>
            <w:r w:rsidRPr="005F70FB">
              <w:t>ja</w:t>
            </w:r>
          </w:p>
        </w:tc>
        <w:tc>
          <w:tcPr>
            <w:tcW w:w="640" w:type="dxa"/>
            <w:gridSpan w:val="3"/>
            <w:shd w:val="clear" w:color="auto" w:fill="auto"/>
          </w:tcPr>
          <w:p w14:paraId="3D10659B" w14:textId="77777777" w:rsidR="00960AB4" w:rsidRPr="005F70FB" w:rsidRDefault="00960AB4" w:rsidP="00BC2195">
            <w:pPr>
              <w:pStyle w:val="Text"/>
            </w:pPr>
            <w:r w:rsidRPr="005F70FB">
              <w:t>jaga</w:t>
            </w:r>
          </w:p>
        </w:tc>
        <w:tc>
          <w:tcPr>
            <w:tcW w:w="489" w:type="dxa"/>
            <w:gridSpan w:val="3"/>
            <w:shd w:val="clear" w:color="auto" w:fill="auto"/>
          </w:tcPr>
          <w:p w14:paraId="3916B9E9" w14:textId="77777777" w:rsidR="00960AB4" w:rsidRPr="005F70FB" w:rsidRDefault="00960AB4" w:rsidP="00BC2195">
            <w:pPr>
              <w:pStyle w:val="Text"/>
            </w:pPr>
            <w:r w:rsidRPr="005F70FB">
              <w:t>dia</w:t>
            </w:r>
          </w:p>
        </w:tc>
        <w:tc>
          <w:tcPr>
            <w:tcW w:w="695" w:type="dxa"/>
            <w:gridSpan w:val="3"/>
            <w:shd w:val="clear" w:color="auto" w:fill="auto"/>
          </w:tcPr>
          <w:p w14:paraId="37E6E7E0" w14:textId="77777777" w:rsidR="00960AB4" w:rsidRPr="005F70FB" w:rsidRDefault="00960AB4" w:rsidP="00BC2195">
            <w:pPr>
              <w:pStyle w:val="Text"/>
            </w:pPr>
            <w:r w:rsidRPr="005F70FB">
              <w:t>sampe</w:t>
            </w:r>
          </w:p>
        </w:tc>
        <w:tc>
          <w:tcPr>
            <w:tcW w:w="551" w:type="dxa"/>
            <w:gridSpan w:val="2"/>
            <w:shd w:val="clear" w:color="auto" w:fill="auto"/>
          </w:tcPr>
          <w:p w14:paraId="305A5A1D" w14:textId="77777777" w:rsidR="00960AB4" w:rsidRPr="005F70FB" w:rsidRDefault="00960AB4" w:rsidP="00BC2195">
            <w:pPr>
              <w:pStyle w:val="Text"/>
            </w:pPr>
            <w:r w:rsidRPr="005F70FB">
              <w:t>jam</w:t>
            </w:r>
          </w:p>
        </w:tc>
        <w:tc>
          <w:tcPr>
            <w:tcW w:w="507" w:type="dxa"/>
            <w:gridSpan w:val="2"/>
            <w:shd w:val="clear" w:color="auto" w:fill="auto"/>
          </w:tcPr>
          <w:p w14:paraId="153FC6EE" w14:textId="77777777" w:rsidR="00960AB4" w:rsidRPr="005F70FB" w:rsidRDefault="00960AB4" w:rsidP="00BC2195">
            <w:pPr>
              <w:pStyle w:val="Text"/>
            </w:pPr>
            <w:r w:rsidRPr="005F70FB">
              <w:t>satu,</w:t>
            </w:r>
          </w:p>
        </w:tc>
      </w:tr>
      <w:tr w:rsidR="00AC23C4" w:rsidRPr="005F70FB" w14:paraId="322F8C66" w14:textId="77777777" w:rsidTr="00AC23C4">
        <w:trPr>
          <w:gridAfter w:val="1"/>
          <w:wAfter w:w="147" w:type="dxa"/>
        </w:trPr>
        <w:tc>
          <w:tcPr>
            <w:tcW w:w="707" w:type="dxa"/>
            <w:shd w:val="clear" w:color="auto" w:fill="auto"/>
          </w:tcPr>
          <w:p w14:paraId="2A212D38" w14:textId="77777777" w:rsidR="00960AB4" w:rsidRPr="005F70FB" w:rsidRDefault="00960AB4" w:rsidP="00BC2195">
            <w:pPr>
              <w:pStyle w:val="GlossEng2ptafter"/>
            </w:pPr>
          </w:p>
        </w:tc>
        <w:tc>
          <w:tcPr>
            <w:tcW w:w="550" w:type="dxa"/>
            <w:shd w:val="clear" w:color="auto" w:fill="auto"/>
          </w:tcPr>
          <w:p w14:paraId="55D091C9" w14:textId="77777777" w:rsidR="00960AB4" w:rsidRPr="005F70FB" w:rsidRDefault="00960AB4" w:rsidP="00BC2195">
            <w:pPr>
              <w:pStyle w:val="GlossEng2ptafter"/>
            </w:pPr>
            <w:r w:rsidRPr="005F70FB">
              <w:t>pant</w:t>
            </w:r>
          </w:p>
        </w:tc>
        <w:tc>
          <w:tcPr>
            <w:tcW w:w="650" w:type="dxa"/>
            <w:gridSpan w:val="3"/>
            <w:shd w:val="clear" w:color="auto" w:fill="auto"/>
          </w:tcPr>
          <w:p w14:paraId="3D75C10F" w14:textId="77777777" w:rsidR="00960AB4" w:rsidRPr="005F70FB" w:rsidRDefault="00960AB4" w:rsidP="00BC2195">
            <w:pPr>
              <w:pStyle w:val="GlossEng2ptafter"/>
            </w:pPr>
            <w:r w:rsidRPr="005F70FB">
              <w:t>right?</w:t>
            </w:r>
          </w:p>
        </w:tc>
        <w:tc>
          <w:tcPr>
            <w:tcW w:w="540" w:type="dxa"/>
            <w:gridSpan w:val="4"/>
            <w:shd w:val="clear" w:color="auto" w:fill="auto"/>
          </w:tcPr>
          <w:p w14:paraId="697C2BA5" w14:textId="77777777" w:rsidR="00960AB4" w:rsidRPr="005F70FB" w:rsidRDefault="00960AB4" w:rsidP="00BC2195">
            <w:pPr>
              <w:pStyle w:val="GlossEng2ptafter"/>
            </w:pPr>
            <w:r w:rsidRPr="005F70FB">
              <w:rPr>
                <w:rStyle w:val="ChSmallCaps"/>
              </w:rPr>
              <w:t>1pl</w:t>
            </w:r>
          </w:p>
        </w:tc>
        <w:tc>
          <w:tcPr>
            <w:tcW w:w="1026" w:type="dxa"/>
            <w:gridSpan w:val="4"/>
            <w:shd w:val="clear" w:color="auto" w:fill="auto"/>
          </w:tcPr>
          <w:p w14:paraId="5BA358EB" w14:textId="77777777" w:rsidR="00960AB4" w:rsidRPr="005F70FB" w:rsidRDefault="00960AB4" w:rsidP="00BC2195">
            <w:pPr>
              <w:pStyle w:val="GlossEng2ptafter"/>
            </w:pPr>
            <w:r w:rsidRPr="005F70FB">
              <w:rPr>
                <w:rStyle w:val="ChSmallCaps"/>
              </w:rPr>
              <w:t>tru</w:t>
            </w:r>
            <w:r w:rsidRPr="005F70FB">
              <w:t>-guard</w:t>
            </w:r>
          </w:p>
        </w:tc>
        <w:tc>
          <w:tcPr>
            <w:tcW w:w="640" w:type="dxa"/>
            <w:gridSpan w:val="3"/>
            <w:shd w:val="clear" w:color="auto" w:fill="auto"/>
          </w:tcPr>
          <w:p w14:paraId="24971281" w14:textId="77777777" w:rsidR="00960AB4" w:rsidRPr="005F70FB" w:rsidRDefault="00960AB4" w:rsidP="00BC2195">
            <w:pPr>
              <w:pStyle w:val="GlossEng2ptafter"/>
            </w:pPr>
            <w:r w:rsidRPr="005F70FB">
              <w:t>guard</w:t>
            </w:r>
          </w:p>
        </w:tc>
        <w:tc>
          <w:tcPr>
            <w:tcW w:w="489" w:type="dxa"/>
            <w:gridSpan w:val="3"/>
            <w:shd w:val="clear" w:color="auto" w:fill="auto"/>
          </w:tcPr>
          <w:p w14:paraId="52AD9E40" w14:textId="77777777" w:rsidR="00960AB4" w:rsidRPr="005F70FB" w:rsidRDefault="00960AB4" w:rsidP="00BC2195">
            <w:pPr>
              <w:pStyle w:val="GlossEng2ptafter"/>
            </w:pPr>
            <w:r w:rsidRPr="005F70FB">
              <w:rPr>
                <w:rStyle w:val="ChSmallCaps"/>
              </w:rPr>
              <w:t>3sg</w:t>
            </w:r>
          </w:p>
        </w:tc>
        <w:tc>
          <w:tcPr>
            <w:tcW w:w="695" w:type="dxa"/>
            <w:gridSpan w:val="3"/>
            <w:shd w:val="clear" w:color="auto" w:fill="auto"/>
          </w:tcPr>
          <w:p w14:paraId="699CF0B6" w14:textId="77777777" w:rsidR="00960AB4" w:rsidRPr="005F70FB" w:rsidRDefault="00960AB4" w:rsidP="00BC2195">
            <w:pPr>
              <w:pStyle w:val="GlossEng2ptafter"/>
            </w:pPr>
            <w:r w:rsidRPr="005F70FB">
              <w:t>until</w:t>
            </w:r>
          </w:p>
        </w:tc>
        <w:tc>
          <w:tcPr>
            <w:tcW w:w="551" w:type="dxa"/>
            <w:gridSpan w:val="2"/>
            <w:shd w:val="clear" w:color="auto" w:fill="auto"/>
          </w:tcPr>
          <w:p w14:paraId="44CB72CC" w14:textId="77777777" w:rsidR="00960AB4" w:rsidRPr="005F70FB" w:rsidRDefault="00960AB4" w:rsidP="00BC2195">
            <w:pPr>
              <w:pStyle w:val="GlossEng2ptafter"/>
            </w:pPr>
            <w:r w:rsidRPr="005F70FB">
              <w:t>hour</w:t>
            </w:r>
          </w:p>
        </w:tc>
        <w:tc>
          <w:tcPr>
            <w:tcW w:w="507" w:type="dxa"/>
            <w:gridSpan w:val="2"/>
            <w:shd w:val="clear" w:color="auto" w:fill="auto"/>
          </w:tcPr>
          <w:p w14:paraId="4BFFDF8A" w14:textId="77777777" w:rsidR="00960AB4" w:rsidRPr="005F70FB" w:rsidRDefault="00960AB4" w:rsidP="00BC2195">
            <w:pPr>
              <w:pStyle w:val="GlossEng2ptafter"/>
            </w:pPr>
            <w:r w:rsidRPr="005F70FB">
              <w:t>one</w:t>
            </w:r>
          </w:p>
        </w:tc>
      </w:tr>
      <w:tr w:rsidR="00960AB4" w:rsidRPr="005F70FB" w14:paraId="4B4370E5" w14:textId="77777777" w:rsidTr="00AC23C4">
        <w:trPr>
          <w:gridAfter w:val="17"/>
          <w:wAfter w:w="3871" w:type="dxa"/>
        </w:trPr>
        <w:tc>
          <w:tcPr>
            <w:tcW w:w="707" w:type="dxa"/>
            <w:shd w:val="clear" w:color="auto" w:fill="auto"/>
          </w:tcPr>
          <w:p w14:paraId="6529E1AB" w14:textId="77777777" w:rsidR="00960AB4" w:rsidRPr="005F70FB" w:rsidRDefault="00960AB4" w:rsidP="00BC2195">
            <w:pPr>
              <w:pStyle w:val="O0Nwnext"/>
            </w:pPr>
          </w:p>
        </w:tc>
        <w:tc>
          <w:tcPr>
            <w:tcW w:w="866" w:type="dxa"/>
            <w:gridSpan w:val="3"/>
            <w:shd w:val="clear" w:color="auto" w:fill="auto"/>
          </w:tcPr>
          <w:p w14:paraId="12C35B4E" w14:textId="77777777" w:rsidR="00960AB4" w:rsidRPr="005F70FB" w:rsidRDefault="00960AB4" w:rsidP="00BC2195">
            <w:pPr>
              <w:pStyle w:val="Text"/>
            </w:pPr>
            <w:r w:rsidRPr="005F70FB">
              <w:t>baru</w:t>
            </w:r>
          </w:p>
        </w:tc>
        <w:tc>
          <w:tcPr>
            <w:tcW w:w="467" w:type="dxa"/>
            <w:gridSpan w:val="2"/>
            <w:shd w:val="clear" w:color="auto" w:fill="auto"/>
          </w:tcPr>
          <w:p w14:paraId="6B926E50" w14:textId="77777777" w:rsidR="00960AB4" w:rsidRPr="005F70FB" w:rsidRDefault="00960AB4" w:rsidP="00BC2195">
            <w:pPr>
              <w:pStyle w:val="Text"/>
            </w:pPr>
            <w:r w:rsidRPr="005F70FB">
              <w:t>tong</w:t>
            </w:r>
          </w:p>
        </w:tc>
        <w:tc>
          <w:tcPr>
            <w:tcW w:w="591" w:type="dxa"/>
            <w:gridSpan w:val="4"/>
            <w:shd w:val="clear" w:color="auto" w:fill="auto"/>
          </w:tcPr>
          <w:p w14:paraId="6B9EEEFE" w14:textId="77777777" w:rsidR="00960AB4" w:rsidRPr="005F70FB" w:rsidRDefault="00960AB4" w:rsidP="00BC2195">
            <w:pPr>
              <w:pStyle w:val="Text"/>
            </w:pPr>
            <w:r w:rsidRPr="005F70FB">
              <w:t>tidor</w:t>
            </w:r>
          </w:p>
        </w:tc>
      </w:tr>
      <w:tr w:rsidR="00960AB4" w:rsidRPr="005F70FB" w14:paraId="72B251EA" w14:textId="77777777" w:rsidTr="00AC23C4">
        <w:trPr>
          <w:gridAfter w:val="17"/>
          <w:wAfter w:w="3871" w:type="dxa"/>
        </w:trPr>
        <w:tc>
          <w:tcPr>
            <w:tcW w:w="707" w:type="dxa"/>
            <w:shd w:val="clear" w:color="auto" w:fill="auto"/>
          </w:tcPr>
          <w:p w14:paraId="754EED4F" w14:textId="77777777" w:rsidR="00960AB4" w:rsidRPr="005F70FB" w:rsidRDefault="00960AB4" w:rsidP="00BC2195">
            <w:pPr>
              <w:pStyle w:val="GlossEng"/>
            </w:pPr>
          </w:p>
        </w:tc>
        <w:tc>
          <w:tcPr>
            <w:tcW w:w="866" w:type="dxa"/>
            <w:gridSpan w:val="3"/>
            <w:shd w:val="clear" w:color="auto" w:fill="auto"/>
          </w:tcPr>
          <w:p w14:paraId="6FF2F405" w14:textId="77777777" w:rsidR="00960AB4" w:rsidRPr="005F70FB" w:rsidRDefault="00960AB4" w:rsidP="00BC2195">
            <w:pPr>
              <w:pStyle w:val="GlossEng"/>
            </w:pPr>
            <w:r w:rsidRPr="005F70FB">
              <w:t>and.then</w:t>
            </w:r>
          </w:p>
        </w:tc>
        <w:tc>
          <w:tcPr>
            <w:tcW w:w="467" w:type="dxa"/>
            <w:gridSpan w:val="2"/>
            <w:shd w:val="clear" w:color="auto" w:fill="auto"/>
          </w:tcPr>
          <w:p w14:paraId="56885BA0" w14:textId="77777777" w:rsidR="00960AB4" w:rsidRPr="005F70FB" w:rsidRDefault="00960AB4" w:rsidP="00BC2195">
            <w:pPr>
              <w:pStyle w:val="GlossEng"/>
            </w:pPr>
            <w:r w:rsidRPr="005F70FB">
              <w:rPr>
                <w:rStyle w:val="ChSmallCaps"/>
              </w:rPr>
              <w:t>1pl</w:t>
            </w:r>
          </w:p>
        </w:tc>
        <w:tc>
          <w:tcPr>
            <w:tcW w:w="591" w:type="dxa"/>
            <w:gridSpan w:val="4"/>
            <w:shd w:val="clear" w:color="auto" w:fill="auto"/>
          </w:tcPr>
          <w:p w14:paraId="482FF40C" w14:textId="77777777" w:rsidR="00960AB4" w:rsidRPr="005F70FB" w:rsidRDefault="00960AB4" w:rsidP="00BC2195">
            <w:pPr>
              <w:pStyle w:val="GlossEng"/>
            </w:pPr>
            <w:r w:rsidRPr="005F70FB">
              <w:t>sleep</w:t>
            </w:r>
          </w:p>
        </w:tc>
      </w:tr>
    </w:tbl>
    <w:p w14:paraId="3DFD6AE1" w14:textId="0A802FE7" w:rsidR="00960AB4" w:rsidRPr="005F70FB" w:rsidRDefault="00960AB4" w:rsidP="00960AB4">
      <w:pPr>
        <w:pStyle w:val="FreeTranslEng"/>
      </w:pPr>
      <w:r w:rsidRPr="005F70FB">
        <w:t>and then Pawlus was drunk [</w:t>
      </w:r>
      <w:r w:rsidRPr="005F70FB">
        <w:rPr>
          <w:rStyle w:val="ChSmallCaps"/>
        </w:rPr>
        <w:t>spm</w:t>
      </w:r>
      <w:r w:rsidRPr="005F70FB">
        <w:t>], what</w:t>
      </w:r>
      <w:r w:rsidR="00B7093A" w:rsidRPr="005F70FB">
        <w:t>’</w:t>
      </w:r>
      <w:r w:rsidRPr="005F70FB">
        <w:t>s-her-name, Ms. Teacher Maria here, poor thing, she was already sleeping, you know?, she has breathing difficulties, right?, we watched[</w:t>
      </w:r>
      <w:r w:rsidRPr="005F70FB">
        <w:rPr>
          <w:rStyle w:val="ChSmallCaps"/>
        </w:rPr>
        <w:t>tru</w:t>
      </w:r>
      <w:r w:rsidRPr="005F70FB">
        <w:t>] watched her until one o</w:t>
      </w:r>
      <w:r w:rsidR="00B7093A" w:rsidRPr="005F70FB">
        <w:t>’</w:t>
      </w:r>
      <w:r w:rsidRPr="005F70FB">
        <w:t>clock, only then did we sleep</w:t>
      </w:r>
    </w:p>
    <w:tbl>
      <w:tblPr>
        <w:tblW w:w="0" w:type="auto"/>
        <w:tblCellMar>
          <w:left w:w="42" w:type="dxa"/>
          <w:right w:w="42" w:type="dxa"/>
        </w:tblCellMar>
        <w:tblLook w:val="01E0" w:firstRow="1" w:lastRow="1" w:firstColumn="1" w:lastColumn="1" w:noHBand="0" w:noVBand="0"/>
      </w:tblPr>
      <w:tblGrid>
        <w:gridCol w:w="709"/>
        <w:gridCol w:w="567"/>
        <w:gridCol w:w="78"/>
        <w:gridCol w:w="223"/>
        <w:gridCol w:w="472"/>
        <w:gridCol w:w="17"/>
        <w:gridCol w:w="83"/>
        <w:gridCol w:w="146"/>
        <w:gridCol w:w="300"/>
        <w:gridCol w:w="43"/>
        <w:gridCol w:w="146"/>
        <w:gridCol w:w="11"/>
        <w:gridCol w:w="429"/>
        <w:gridCol w:w="148"/>
        <w:gridCol w:w="118"/>
        <w:gridCol w:w="82"/>
        <w:gridCol w:w="236"/>
        <w:gridCol w:w="42"/>
        <w:gridCol w:w="223"/>
        <w:gridCol w:w="108"/>
        <w:gridCol w:w="36"/>
        <w:gridCol w:w="122"/>
        <w:gridCol w:w="429"/>
        <w:gridCol w:w="138"/>
        <w:gridCol w:w="26"/>
        <w:gridCol w:w="62"/>
        <w:gridCol w:w="298"/>
        <w:gridCol w:w="222"/>
        <w:gridCol w:w="54"/>
        <w:gridCol w:w="21"/>
        <w:gridCol w:w="198"/>
        <w:gridCol w:w="489"/>
        <w:gridCol w:w="15"/>
        <w:gridCol w:w="100"/>
      </w:tblGrid>
      <w:tr w:rsidR="00AC23C4" w:rsidRPr="005F70FB" w14:paraId="3FD00701" w14:textId="77777777" w:rsidTr="00AC23C4">
        <w:tc>
          <w:tcPr>
            <w:tcW w:w="709" w:type="dxa"/>
            <w:shd w:val="clear" w:color="auto" w:fill="auto"/>
          </w:tcPr>
          <w:p w14:paraId="3DFA10BB" w14:textId="77777777" w:rsidR="00960AB4" w:rsidRPr="005F70FB" w:rsidRDefault="00960AB4" w:rsidP="00BC2195">
            <w:pPr>
              <w:pStyle w:val="O0Nwnext"/>
            </w:pPr>
            <w:r w:rsidRPr="005F70FB">
              <w:t>0006</w:t>
            </w:r>
          </w:p>
        </w:tc>
        <w:tc>
          <w:tcPr>
            <w:tcW w:w="868" w:type="dxa"/>
            <w:gridSpan w:val="3"/>
            <w:shd w:val="clear" w:color="auto" w:fill="auto"/>
          </w:tcPr>
          <w:p w14:paraId="3D60AB5A" w14:textId="77777777" w:rsidR="00960AB4" w:rsidRPr="005F70FB" w:rsidRDefault="00960AB4" w:rsidP="00BC2195">
            <w:pPr>
              <w:pStyle w:val="Text"/>
            </w:pPr>
            <w:r w:rsidRPr="005F70FB">
              <w:t>baru</w:t>
            </w:r>
          </w:p>
        </w:tc>
        <w:tc>
          <w:tcPr>
            <w:tcW w:w="718" w:type="dxa"/>
            <w:gridSpan w:val="4"/>
            <w:shd w:val="clear" w:color="auto" w:fill="auto"/>
          </w:tcPr>
          <w:p w14:paraId="409A783B" w14:textId="77777777" w:rsidR="00960AB4" w:rsidRPr="005F70FB" w:rsidRDefault="00960AB4" w:rsidP="00BC2195">
            <w:pPr>
              <w:pStyle w:val="Text"/>
            </w:pPr>
            <w:r w:rsidRPr="005F70FB">
              <w:t>Pawlus</w:t>
            </w:r>
          </w:p>
        </w:tc>
        <w:tc>
          <w:tcPr>
            <w:tcW w:w="489" w:type="dxa"/>
            <w:gridSpan w:val="3"/>
            <w:shd w:val="clear" w:color="auto" w:fill="auto"/>
          </w:tcPr>
          <w:p w14:paraId="010355CA" w14:textId="77777777" w:rsidR="00960AB4" w:rsidRPr="005F70FB" w:rsidRDefault="00960AB4" w:rsidP="00BC2195">
            <w:pPr>
              <w:pStyle w:val="Text"/>
            </w:pPr>
            <w:r w:rsidRPr="005F70FB">
              <w:t>de</w:t>
            </w:r>
          </w:p>
        </w:tc>
        <w:tc>
          <w:tcPr>
            <w:tcW w:w="706" w:type="dxa"/>
            <w:gridSpan w:val="4"/>
            <w:shd w:val="clear" w:color="auto" w:fill="auto"/>
          </w:tcPr>
          <w:p w14:paraId="77FEDE80" w14:textId="77777777" w:rsidR="00960AB4" w:rsidRPr="005F70FB" w:rsidRDefault="00960AB4" w:rsidP="00BC2195">
            <w:pPr>
              <w:pStyle w:val="Text"/>
            </w:pPr>
            <w:r w:rsidRPr="005F70FB">
              <w:t>sandar</w:t>
            </w:r>
          </w:p>
        </w:tc>
        <w:tc>
          <w:tcPr>
            <w:tcW w:w="360" w:type="dxa"/>
            <w:gridSpan w:val="3"/>
            <w:shd w:val="clear" w:color="auto" w:fill="auto"/>
          </w:tcPr>
          <w:p w14:paraId="07AAD695" w14:textId="77777777" w:rsidR="00960AB4" w:rsidRPr="005F70FB" w:rsidRDefault="00960AB4" w:rsidP="00BC2195">
            <w:pPr>
              <w:pStyle w:val="Text"/>
            </w:pPr>
            <w:r w:rsidRPr="005F70FB">
              <w:t>di</w:t>
            </w:r>
          </w:p>
        </w:tc>
        <w:tc>
          <w:tcPr>
            <w:tcW w:w="489" w:type="dxa"/>
            <w:gridSpan w:val="4"/>
            <w:shd w:val="clear" w:color="auto" w:fill="auto"/>
          </w:tcPr>
          <w:p w14:paraId="3FF6B75E" w14:textId="77777777" w:rsidR="00960AB4" w:rsidRPr="005F70FB" w:rsidRDefault="00960AB4" w:rsidP="00BC2195">
            <w:pPr>
              <w:pStyle w:val="Text"/>
            </w:pPr>
            <w:r w:rsidRPr="005F70FB">
              <w:t>de</w:t>
            </w:r>
          </w:p>
        </w:tc>
        <w:tc>
          <w:tcPr>
            <w:tcW w:w="567" w:type="dxa"/>
            <w:gridSpan w:val="2"/>
            <w:shd w:val="clear" w:color="auto" w:fill="auto"/>
          </w:tcPr>
          <w:p w14:paraId="76E5758D" w14:textId="77777777" w:rsidR="00960AB4" w:rsidRPr="005F70FB" w:rsidRDefault="00960AB4" w:rsidP="00BC2195">
            <w:pPr>
              <w:pStyle w:val="Text"/>
            </w:pPr>
            <w:r w:rsidRPr="005F70FB">
              <w:t>pu</w:t>
            </w:r>
          </w:p>
        </w:tc>
        <w:tc>
          <w:tcPr>
            <w:tcW w:w="662" w:type="dxa"/>
            <w:gridSpan w:val="5"/>
            <w:shd w:val="clear" w:color="auto" w:fill="auto"/>
          </w:tcPr>
          <w:p w14:paraId="5BDB8B58" w14:textId="2BF90D1B" w:rsidR="00960AB4" w:rsidRPr="005F70FB" w:rsidRDefault="00960AB4" w:rsidP="00BC2195">
            <w:pPr>
              <w:pStyle w:val="Text"/>
            </w:pPr>
            <w:r w:rsidRPr="005F70FB">
              <w:t>badan</w:t>
            </w:r>
            <w:r w:rsidR="00E50368">
              <w:t>g</w:t>
            </w:r>
          </w:p>
        </w:tc>
        <w:tc>
          <w:tcPr>
            <w:tcW w:w="823" w:type="dxa"/>
            <w:gridSpan w:val="5"/>
            <w:shd w:val="clear" w:color="auto" w:fill="auto"/>
          </w:tcPr>
          <w:p w14:paraId="107DA92E" w14:textId="77777777" w:rsidR="00960AB4" w:rsidRPr="005F70FB" w:rsidRDefault="00960AB4" w:rsidP="00BC2195">
            <w:pPr>
              <w:pStyle w:val="Text"/>
            </w:pPr>
            <w:r w:rsidRPr="005F70FB">
              <w:t>begini,</w:t>
            </w:r>
          </w:p>
        </w:tc>
      </w:tr>
      <w:tr w:rsidR="00AC23C4" w:rsidRPr="005F70FB" w14:paraId="3C0DEFFE" w14:textId="77777777" w:rsidTr="00AC23C4">
        <w:tc>
          <w:tcPr>
            <w:tcW w:w="709" w:type="dxa"/>
            <w:shd w:val="clear" w:color="auto" w:fill="auto"/>
          </w:tcPr>
          <w:p w14:paraId="2AA97B2B" w14:textId="77777777" w:rsidR="00960AB4" w:rsidRPr="005F70FB" w:rsidRDefault="00960AB4" w:rsidP="00BC2195">
            <w:pPr>
              <w:pStyle w:val="GlossEng2ptafter"/>
            </w:pPr>
          </w:p>
        </w:tc>
        <w:tc>
          <w:tcPr>
            <w:tcW w:w="868" w:type="dxa"/>
            <w:gridSpan w:val="3"/>
            <w:shd w:val="clear" w:color="auto" w:fill="auto"/>
          </w:tcPr>
          <w:p w14:paraId="42E6F73D" w14:textId="77777777" w:rsidR="00960AB4" w:rsidRPr="005F70FB" w:rsidRDefault="00960AB4" w:rsidP="00BC2195">
            <w:pPr>
              <w:pStyle w:val="GlossEng2ptafter"/>
            </w:pPr>
            <w:r w:rsidRPr="005F70FB">
              <w:t>and.then</w:t>
            </w:r>
          </w:p>
        </w:tc>
        <w:tc>
          <w:tcPr>
            <w:tcW w:w="718" w:type="dxa"/>
            <w:gridSpan w:val="4"/>
            <w:shd w:val="clear" w:color="auto" w:fill="auto"/>
          </w:tcPr>
          <w:p w14:paraId="31A7B81A" w14:textId="77777777" w:rsidR="00960AB4" w:rsidRPr="005F70FB" w:rsidRDefault="00960AB4" w:rsidP="00BC2195">
            <w:pPr>
              <w:pStyle w:val="GlossEng2ptafter"/>
            </w:pPr>
            <w:r w:rsidRPr="005F70FB">
              <w:t>Pawlus</w:t>
            </w:r>
          </w:p>
        </w:tc>
        <w:tc>
          <w:tcPr>
            <w:tcW w:w="489" w:type="dxa"/>
            <w:gridSpan w:val="3"/>
            <w:shd w:val="clear" w:color="auto" w:fill="auto"/>
          </w:tcPr>
          <w:p w14:paraId="0A4E883A" w14:textId="77777777" w:rsidR="00960AB4" w:rsidRPr="005F70FB" w:rsidRDefault="00960AB4" w:rsidP="00BC2195">
            <w:pPr>
              <w:pStyle w:val="GlossEng2ptafter"/>
            </w:pPr>
            <w:r w:rsidRPr="005F70FB">
              <w:rPr>
                <w:rStyle w:val="ChSmallCaps"/>
              </w:rPr>
              <w:t>3sg</w:t>
            </w:r>
          </w:p>
        </w:tc>
        <w:tc>
          <w:tcPr>
            <w:tcW w:w="706" w:type="dxa"/>
            <w:gridSpan w:val="4"/>
            <w:shd w:val="clear" w:color="auto" w:fill="auto"/>
          </w:tcPr>
          <w:p w14:paraId="01CCD731" w14:textId="77777777" w:rsidR="00960AB4" w:rsidRPr="005F70FB" w:rsidRDefault="00960AB4" w:rsidP="00BC2195">
            <w:pPr>
              <w:pStyle w:val="GlossEng2ptafter"/>
            </w:pPr>
            <w:r w:rsidRPr="005F70FB">
              <w:t>lean</w:t>
            </w:r>
          </w:p>
        </w:tc>
        <w:tc>
          <w:tcPr>
            <w:tcW w:w="360" w:type="dxa"/>
            <w:gridSpan w:val="3"/>
            <w:shd w:val="clear" w:color="auto" w:fill="auto"/>
          </w:tcPr>
          <w:p w14:paraId="2A68162B" w14:textId="77777777" w:rsidR="00960AB4" w:rsidRPr="005F70FB" w:rsidRDefault="00960AB4" w:rsidP="00BC2195">
            <w:pPr>
              <w:pStyle w:val="GlossEng2ptafter"/>
            </w:pPr>
            <w:r w:rsidRPr="005F70FB">
              <w:t>at</w:t>
            </w:r>
          </w:p>
        </w:tc>
        <w:tc>
          <w:tcPr>
            <w:tcW w:w="489" w:type="dxa"/>
            <w:gridSpan w:val="4"/>
            <w:shd w:val="clear" w:color="auto" w:fill="auto"/>
          </w:tcPr>
          <w:p w14:paraId="76273F45" w14:textId="77777777" w:rsidR="00960AB4" w:rsidRPr="005F70FB" w:rsidRDefault="00960AB4" w:rsidP="00BC2195">
            <w:pPr>
              <w:pStyle w:val="GlossEng2ptafter"/>
            </w:pPr>
            <w:r w:rsidRPr="005F70FB">
              <w:rPr>
                <w:rStyle w:val="ChSmallCaps"/>
              </w:rPr>
              <w:t>3sg</w:t>
            </w:r>
          </w:p>
        </w:tc>
        <w:tc>
          <w:tcPr>
            <w:tcW w:w="567" w:type="dxa"/>
            <w:gridSpan w:val="2"/>
            <w:shd w:val="clear" w:color="auto" w:fill="auto"/>
          </w:tcPr>
          <w:p w14:paraId="5AB32E21" w14:textId="77777777" w:rsidR="00960AB4" w:rsidRPr="005F70FB" w:rsidRDefault="00960AB4" w:rsidP="00BC2195">
            <w:pPr>
              <w:pStyle w:val="GlossEng2ptafter"/>
            </w:pPr>
            <w:r w:rsidRPr="005F70FB">
              <w:rPr>
                <w:rStyle w:val="ChSmallCaps"/>
              </w:rPr>
              <w:t>poss</w:t>
            </w:r>
          </w:p>
        </w:tc>
        <w:tc>
          <w:tcPr>
            <w:tcW w:w="662" w:type="dxa"/>
            <w:gridSpan w:val="5"/>
            <w:shd w:val="clear" w:color="auto" w:fill="auto"/>
          </w:tcPr>
          <w:p w14:paraId="26FD8FC4" w14:textId="77777777" w:rsidR="00960AB4" w:rsidRPr="005F70FB" w:rsidRDefault="00960AB4" w:rsidP="00BC2195">
            <w:pPr>
              <w:pStyle w:val="GlossEng2ptafter"/>
            </w:pPr>
            <w:r w:rsidRPr="005F70FB">
              <w:t>body</w:t>
            </w:r>
          </w:p>
        </w:tc>
        <w:tc>
          <w:tcPr>
            <w:tcW w:w="823" w:type="dxa"/>
            <w:gridSpan w:val="5"/>
            <w:shd w:val="clear" w:color="auto" w:fill="auto"/>
          </w:tcPr>
          <w:p w14:paraId="68811BA1" w14:textId="77777777" w:rsidR="00960AB4" w:rsidRPr="005F70FB" w:rsidRDefault="00960AB4" w:rsidP="00BC2195">
            <w:pPr>
              <w:pStyle w:val="GlossEng2ptafter"/>
            </w:pPr>
            <w:r w:rsidRPr="005F70FB">
              <w:t>like.this</w:t>
            </w:r>
          </w:p>
        </w:tc>
      </w:tr>
      <w:tr w:rsidR="00AC23C4" w:rsidRPr="005F70FB" w14:paraId="3E7CF418" w14:textId="77777777" w:rsidTr="00AC23C4">
        <w:trPr>
          <w:gridAfter w:val="2"/>
          <w:wAfter w:w="115" w:type="dxa"/>
        </w:trPr>
        <w:tc>
          <w:tcPr>
            <w:tcW w:w="709" w:type="dxa"/>
            <w:shd w:val="clear" w:color="auto" w:fill="auto"/>
          </w:tcPr>
          <w:p w14:paraId="7DBCAA74" w14:textId="77777777" w:rsidR="00960AB4" w:rsidRPr="005F70FB" w:rsidRDefault="00960AB4" w:rsidP="00BC2195">
            <w:pPr>
              <w:pStyle w:val="O0Nwnext"/>
            </w:pPr>
          </w:p>
        </w:tc>
        <w:tc>
          <w:tcPr>
            <w:tcW w:w="868" w:type="dxa"/>
            <w:gridSpan w:val="3"/>
            <w:shd w:val="clear" w:color="auto" w:fill="auto"/>
          </w:tcPr>
          <w:p w14:paraId="49E41369" w14:textId="77777777" w:rsidR="00960AB4" w:rsidRPr="005F70FB" w:rsidRDefault="00960AB4" w:rsidP="00BC2195">
            <w:pPr>
              <w:pStyle w:val="Text"/>
            </w:pPr>
            <w:r w:rsidRPr="005F70FB">
              <w:t>baru</w:t>
            </w:r>
          </w:p>
        </w:tc>
        <w:tc>
          <w:tcPr>
            <w:tcW w:w="489" w:type="dxa"/>
            <w:gridSpan w:val="2"/>
            <w:shd w:val="clear" w:color="auto" w:fill="auto"/>
          </w:tcPr>
          <w:p w14:paraId="4DC972F1" w14:textId="77777777" w:rsidR="00960AB4" w:rsidRPr="005F70FB" w:rsidRDefault="00960AB4" w:rsidP="00BC2195">
            <w:pPr>
              <w:pStyle w:val="Text"/>
            </w:pPr>
            <w:r w:rsidRPr="005F70FB">
              <w:t>de</w:t>
            </w:r>
          </w:p>
        </w:tc>
        <w:tc>
          <w:tcPr>
            <w:tcW w:w="529" w:type="dxa"/>
            <w:gridSpan w:val="3"/>
            <w:shd w:val="clear" w:color="auto" w:fill="auto"/>
          </w:tcPr>
          <w:p w14:paraId="444B728C" w14:textId="77777777" w:rsidR="00960AB4" w:rsidRPr="005F70FB" w:rsidRDefault="00960AB4" w:rsidP="00BC2195">
            <w:pPr>
              <w:pStyle w:val="Text"/>
            </w:pPr>
            <w:r w:rsidRPr="005F70FB">
              <w:t>kas</w:t>
            </w:r>
          </w:p>
        </w:tc>
        <w:tc>
          <w:tcPr>
            <w:tcW w:w="629" w:type="dxa"/>
            <w:gridSpan w:val="4"/>
            <w:shd w:val="clear" w:color="auto" w:fill="auto"/>
          </w:tcPr>
          <w:p w14:paraId="1D764D63" w14:textId="77777777" w:rsidR="00960AB4" w:rsidRPr="005F70FB" w:rsidRDefault="00960AB4" w:rsidP="00BC2195">
            <w:pPr>
              <w:pStyle w:val="Text"/>
            </w:pPr>
            <w:r w:rsidRPr="005F70FB">
              <w:t>pata</w:t>
            </w:r>
          </w:p>
        </w:tc>
        <w:tc>
          <w:tcPr>
            <w:tcW w:w="584" w:type="dxa"/>
            <w:gridSpan w:val="4"/>
            <w:shd w:val="clear" w:color="auto" w:fill="auto"/>
          </w:tcPr>
          <w:p w14:paraId="5E83915A" w14:textId="77777777" w:rsidR="00960AB4" w:rsidRPr="005F70FB" w:rsidRDefault="00960AB4" w:rsidP="00BC2195">
            <w:pPr>
              <w:pStyle w:val="Text"/>
            </w:pPr>
            <w:r w:rsidRPr="005F70FB">
              <w:t>leher</w:t>
            </w:r>
          </w:p>
        </w:tc>
        <w:tc>
          <w:tcPr>
            <w:tcW w:w="373" w:type="dxa"/>
            <w:gridSpan w:val="3"/>
            <w:shd w:val="clear" w:color="auto" w:fill="auto"/>
          </w:tcPr>
          <w:p w14:paraId="786C00FC" w14:textId="77777777" w:rsidR="00960AB4" w:rsidRPr="005F70FB" w:rsidRDefault="00960AB4" w:rsidP="00BC2195">
            <w:pPr>
              <w:pStyle w:val="Text"/>
            </w:pPr>
            <w:r w:rsidRPr="005F70FB">
              <w:t>ke</w:t>
            </w:r>
          </w:p>
        </w:tc>
        <w:tc>
          <w:tcPr>
            <w:tcW w:w="751" w:type="dxa"/>
            <w:gridSpan w:val="5"/>
            <w:shd w:val="clear" w:color="auto" w:fill="auto"/>
          </w:tcPr>
          <w:p w14:paraId="626EB4D6" w14:textId="77777777" w:rsidR="00960AB4" w:rsidRPr="005F70FB" w:rsidRDefault="00960AB4" w:rsidP="00BC2195">
            <w:pPr>
              <w:pStyle w:val="Text"/>
            </w:pPr>
            <w:r w:rsidRPr="005F70FB">
              <w:t>bawa</w:t>
            </w:r>
          </w:p>
        </w:tc>
        <w:tc>
          <w:tcPr>
            <w:tcW w:w="360" w:type="dxa"/>
            <w:gridSpan w:val="2"/>
            <w:shd w:val="clear" w:color="auto" w:fill="auto"/>
          </w:tcPr>
          <w:p w14:paraId="4C1C6828" w14:textId="77777777" w:rsidR="00960AB4" w:rsidRPr="005F70FB" w:rsidRDefault="00960AB4" w:rsidP="00BC2195">
            <w:pPr>
              <w:pStyle w:val="Text"/>
            </w:pPr>
            <w:r w:rsidRPr="005F70FB">
              <w:t>di</w:t>
            </w:r>
          </w:p>
        </w:tc>
        <w:tc>
          <w:tcPr>
            <w:tcW w:w="495" w:type="dxa"/>
            <w:gridSpan w:val="4"/>
            <w:shd w:val="clear" w:color="auto" w:fill="auto"/>
          </w:tcPr>
          <w:p w14:paraId="78D4AE61" w14:textId="77777777" w:rsidR="00960AB4" w:rsidRPr="005F70FB" w:rsidRDefault="00960AB4" w:rsidP="00BC2195">
            <w:pPr>
              <w:pStyle w:val="Text"/>
            </w:pPr>
            <w:r w:rsidRPr="005F70FB">
              <w:t>atas</w:t>
            </w:r>
          </w:p>
        </w:tc>
        <w:tc>
          <w:tcPr>
            <w:tcW w:w="489" w:type="dxa"/>
            <w:shd w:val="clear" w:color="auto" w:fill="auto"/>
          </w:tcPr>
          <w:p w14:paraId="1232B601" w14:textId="77777777" w:rsidR="00960AB4" w:rsidRPr="005F70FB" w:rsidRDefault="00960AB4" w:rsidP="00BC2195">
            <w:pPr>
              <w:pStyle w:val="Text"/>
            </w:pPr>
            <w:r w:rsidRPr="005F70FB">
              <w:t>de</w:t>
            </w:r>
          </w:p>
        </w:tc>
      </w:tr>
      <w:tr w:rsidR="00AC23C4" w:rsidRPr="005F70FB" w14:paraId="04800C1D" w14:textId="77777777" w:rsidTr="00AC23C4">
        <w:trPr>
          <w:gridAfter w:val="2"/>
          <w:wAfter w:w="115" w:type="dxa"/>
        </w:trPr>
        <w:tc>
          <w:tcPr>
            <w:tcW w:w="709" w:type="dxa"/>
            <w:shd w:val="clear" w:color="auto" w:fill="auto"/>
          </w:tcPr>
          <w:p w14:paraId="5AAD0B3E" w14:textId="77777777" w:rsidR="00960AB4" w:rsidRPr="005F70FB" w:rsidRDefault="00960AB4" w:rsidP="00BC2195">
            <w:pPr>
              <w:pStyle w:val="GlossEng2ptafter"/>
            </w:pPr>
          </w:p>
        </w:tc>
        <w:tc>
          <w:tcPr>
            <w:tcW w:w="868" w:type="dxa"/>
            <w:gridSpan w:val="3"/>
            <w:shd w:val="clear" w:color="auto" w:fill="auto"/>
          </w:tcPr>
          <w:p w14:paraId="3B953126" w14:textId="77777777" w:rsidR="00960AB4" w:rsidRPr="005F70FB" w:rsidRDefault="00960AB4" w:rsidP="00BC2195">
            <w:pPr>
              <w:pStyle w:val="GlossEng2ptafter"/>
            </w:pPr>
            <w:r w:rsidRPr="005F70FB">
              <w:t>and.then</w:t>
            </w:r>
          </w:p>
        </w:tc>
        <w:tc>
          <w:tcPr>
            <w:tcW w:w="489" w:type="dxa"/>
            <w:gridSpan w:val="2"/>
            <w:shd w:val="clear" w:color="auto" w:fill="auto"/>
          </w:tcPr>
          <w:p w14:paraId="658B60A9" w14:textId="77777777" w:rsidR="00960AB4" w:rsidRPr="005F70FB" w:rsidRDefault="00960AB4" w:rsidP="00BC2195">
            <w:pPr>
              <w:pStyle w:val="GlossEng2ptafter"/>
            </w:pPr>
            <w:r w:rsidRPr="005F70FB">
              <w:rPr>
                <w:rStyle w:val="ChSmallCaps"/>
              </w:rPr>
              <w:t>3sg</w:t>
            </w:r>
          </w:p>
        </w:tc>
        <w:tc>
          <w:tcPr>
            <w:tcW w:w="529" w:type="dxa"/>
            <w:gridSpan w:val="3"/>
            <w:shd w:val="clear" w:color="auto" w:fill="auto"/>
          </w:tcPr>
          <w:p w14:paraId="2F0815C7" w14:textId="77777777" w:rsidR="00960AB4" w:rsidRPr="005F70FB" w:rsidRDefault="00960AB4" w:rsidP="00BC2195">
            <w:pPr>
              <w:pStyle w:val="GlossEng2ptafter"/>
            </w:pPr>
            <w:r w:rsidRPr="005F70FB">
              <w:t>give</w:t>
            </w:r>
          </w:p>
        </w:tc>
        <w:tc>
          <w:tcPr>
            <w:tcW w:w="629" w:type="dxa"/>
            <w:gridSpan w:val="4"/>
            <w:shd w:val="clear" w:color="auto" w:fill="auto"/>
          </w:tcPr>
          <w:p w14:paraId="643839B9" w14:textId="77777777" w:rsidR="00960AB4" w:rsidRPr="005F70FB" w:rsidRDefault="00521190" w:rsidP="00BC2195">
            <w:pPr>
              <w:pStyle w:val="GlossEng2ptafter"/>
            </w:pPr>
            <w:r w:rsidRPr="005F70FB">
              <w:t>break</w:t>
            </w:r>
          </w:p>
        </w:tc>
        <w:tc>
          <w:tcPr>
            <w:tcW w:w="584" w:type="dxa"/>
            <w:gridSpan w:val="4"/>
            <w:shd w:val="clear" w:color="auto" w:fill="auto"/>
          </w:tcPr>
          <w:p w14:paraId="5C0B6484" w14:textId="77777777" w:rsidR="00960AB4" w:rsidRPr="005F70FB" w:rsidRDefault="00960AB4" w:rsidP="00BC2195">
            <w:pPr>
              <w:pStyle w:val="GlossEng2ptafter"/>
            </w:pPr>
            <w:r w:rsidRPr="005F70FB">
              <w:t>neck</w:t>
            </w:r>
          </w:p>
        </w:tc>
        <w:tc>
          <w:tcPr>
            <w:tcW w:w="373" w:type="dxa"/>
            <w:gridSpan w:val="3"/>
            <w:shd w:val="clear" w:color="auto" w:fill="auto"/>
          </w:tcPr>
          <w:p w14:paraId="3C1C14E3" w14:textId="77777777" w:rsidR="00960AB4" w:rsidRPr="005F70FB" w:rsidRDefault="00960AB4" w:rsidP="00BC2195">
            <w:pPr>
              <w:pStyle w:val="GlossEng2ptafter"/>
            </w:pPr>
            <w:r w:rsidRPr="005F70FB">
              <w:t>to</w:t>
            </w:r>
          </w:p>
        </w:tc>
        <w:tc>
          <w:tcPr>
            <w:tcW w:w="751" w:type="dxa"/>
            <w:gridSpan w:val="5"/>
            <w:shd w:val="clear" w:color="auto" w:fill="auto"/>
          </w:tcPr>
          <w:p w14:paraId="1C5A28C0" w14:textId="77777777" w:rsidR="00960AB4" w:rsidRPr="005F70FB" w:rsidRDefault="00960AB4" w:rsidP="00BC2195">
            <w:pPr>
              <w:pStyle w:val="GlossEng2ptafter"/>
            </w:pPr>
            <w:r w:rsidRPr="005F70FB">
              <w:t>bottom</w:t>
            </w:r>
          </w:p>
        </w:tc>
        <w:tc>
          <w:tcPr>
            <w:tcW w:w="360" w:type="dxa"/>
            <w:gridSpan w:val="2"/>
            <w:shd w:val="clear" w:color="auto" w:fill="auto"/>
          </w:tcPr>
          <w:p w14:paraId="49DA10E3" w14:textId="77777777" w:rsidR="00960AB4" w:rsidRPr="005F70FB" w:rsidRDefault="00960AB4" w:rsidP="00BC2195">
            <w:pPr>
              <w:pStyle w:val="GlossEng2ptafter"/>
            </w:pPr>
            <w:r w:rsidRPr="005F70FB">
              <w:t>at</w:t>
            </w:r>
          </w:p>
        </w:tc>
        <w:tc>
          <w:tcPr>
            <w:tcW w:w="495" w:type="dxa"/>
            <w:gridSpan w:val="4"/>
            <w:shd w:val="clear" w:color="auto" w:fill="auto"/>
          </w:tcPr>
          <w:p w14:paraId="4DC6A4B6" w14:textId="77777777" w:rsidR="00960AB4" w:rsidRPr="005F70FB" w:rsidRDefault="00960AB4" w:rsidP="00BC2195">
            <w:pPr>
              <w:pStyle w:val="GlossEng2ptafter"/>
            </w:pPr>
            <w:r w:rsidRPr="005F70FB">
              <w:t>top</w:t>
            </w:r>
          </w:p>
        </w:tc>
        <w:tc>
          <w:tcPr>
            <w:tcW w:w="489" w:type="dxa"/>
            <w:shd w:val="clear" w:color="auto" w:fill="auto"/>
          </w:tcPr>
          <w:p w14:paraId="58A9C88F" w14:textId="77777777" w:rsidR="00960AB4" w:rsidRPr="005F70FB" w:rsidRDefault="00960AB4" w:rsidP="00BC2195">
            <w:pPr>
              <w:pStyle w:val="GlossEng2ptafter"/>
            </w:pPr>
            <w:r w:rsidRPr="005F70FB">
              <w:rPr>
                <w:rStyle w:val="ChSmallCaps"/>
              </w:rPr>
              <w:t>3sg</w:t>
            </w:r>
          </w:p>
        </w:tc>
      </w:tr>
      <w:tr w:rsidR="00AC23C4" w:rsidRPr="005F70FB" w14:paraId="43A44F52" w14:textId="77777777" w:rsidTr="00AC23C4">
        <w:trPr>
          <w:gridAfter w:val="1"/>
          <w:wAfter w:w="100" w:type="dxa"/>
        </w:trPr>
        <w:tc>
          <w:tcPr>
            <w:tcW w:w="709" w:type="dxa"/>
            <w:shd w:val="clear" w:color="auto" w:fill="auto"/>
          </w:tcPr>
          <w:p w14:paraId="3F5D792B" w14:textId="77777777" w:rsidR="00960AB4" w:rsidRPr="005F70FB" w:rsidRDefault="00960AB4" w:rsidP="00BC2195">
            <w:pPr>
              <w:pStyle w:val="O0Nwnext"/>
            </w:pPr>
          </w:p>
        </w:tc>
        <w:tc>
          <w:tcPr>
            <w:tcW w:w="567" w:type="dxa"/>
            <w:shd w:val="clear" w:color="auto" w:fill="auto"/>
          </w:tcPr>
          <w:p w14:paraId="7FFE4F24" w14:textId="77777777" w:rsidR="00960AB4" w:rsidRPr="005F70FB" w:rsidRDefault="00960AB4" w:rsidP="00BC2195">
            <w:pPr>
              <w:pStyle w:val="Text"/>
            </w:pPr>
            <w:r w:rsidRPr="005F70FB">
              <w:t>pu</w:t>
            </w:r>
          </w:p>
        </w:tc>
        <w:tc>
          <w:tcPr>
            <w:tcW w:w="873" w:type="dxa"/>
            <w:gridSpan w:val="5"/>
            <w:shd w:val="clear" w:color="auto" w:fill="auto"/>
          </w:tcPr>
          <w:p w14:paraId="5A2F2731" w14:textId="77777777" w:rsidR="00960AB4" w:rsidRPr="005F70FB" w:rsidRDefault="00960AB4" w:rsidP="00BC2195">
            <w:pPr>
              <w:pStyle w:val="Text"/>
            </w:pPr>
            <w:r w:rsidRPr="005F70FB">
              <w:t>bahu,</w:t>
            </w:r>
          </w:p>
        </w:tc>
        <w:tc>
          <w:tcPr>
            <w:tcW w:w="489" w:type="dxa"/>
            <w:gridSpan w:val="3"/>
            <w:shd w:val="clear" w:color="auto" w:fill="auto"/>
          </w:tcPr>
          <w:p w14:paraId="5DFF5A3E" w14:textId="77777777" w:rsidR="00960AB4" w:rsidRPr="005F70FB" w:rsidRDefault="00960AB4" w:rsidP="00BC2195">
            <w:pPr>
              <w:pStyle w:val="Text"/>
            </w:pPr>
            <w:r w:rsidRPr="005F70FB">
              <w:t>de</w:t>
            </w:r>
          </w:p>
        </w:tc>
        <w:tc>
          <w:tcPr>
            <w:tcW w:w="734" w:type="dxa"/>
            <w:gridSpan w:val="4"/>
            <w:shd w:val="clear" w:color="auto" w:fill="auto"/>
          </w:tcPr>
          <w:p w14:paraId="2835D564" w14:textId="77777777" w:rsidR="00960AB4" w:rsidRPr="005F70FB" w:rsidRDefault="00960AB4" w:rsidP="00BC2195">
            <w:pPr>
              <w:pStyle w:val="Text"/>
            </w:pPr>
            <w:r w:rsidRPr="005F70FB">
              <w:t>bilang,</w:t>
            </w:r>
          </w:p>
        </w:tc>
        <w:tc>
          <w:tcPr>
            <w:tcW w:w="701" w:type="dxa"/>
            <w:gridSpan w:val="5"/>
            <w:shd w:val="clear" w:color="auto" w:fill="auto"/>
          </w:tcPr>
          <w:p w14:paraId="34482124" w14:textId="77777777" w:rsidR="00960AB4" w:rsidRPr="005F70FB" w:rsidRDefault="00960AB4" w:rsidP="00BC2195">
            <w:pPr>
              <w:pStyle w:val="Text"/>
            </w:pPr>
            <w:r w:rsidRPr="005F70FB">
              <w:t>adu</w:t>
            </w:r>
          </w:p>
        </w:tc>
        <w:tc>
          <w:tcPr>
            <w:tcW w:w="695" w:type="dxa"/>
            <w:gridSpan w:val="4"/>
            <w:shd w:val="clear" w:color="auto" w:fill="auto"/>
          </w:tcPr>
          <w:p w14:paraId="4E2C2450" w14:textId="6674E044" w:rsidR="00960AB4" w:rsidRPr="005F70FB" w:rsidRDefault="00960AB4" w:rsidP="00BC2195">
            <w:pPr>
              <w:pStyle w:val="Text"/>
            </w:pPr>
            <w:r w:rsidRPr="005F70FB">
              <w:t>Tuhan</w:t>
            </w:r>
            <w:r w:rsidR="004E7A51">
              <w:t>g</w:t>
            </w:r>
          </w:p>
        </w:tc>
        <w:tc>
          <w:tcPr>
            <w:tcW w:w="746" w:type="dxa"/>
            <w:gridSpan w:val="5"/>
            <w:shd w:val="clear" w:color="auto" w:fill="auto"/>
          </w:tcPr>
          <w:p w14:paraId="0E7A00C9" w14:textId="77777777" w:rsidR="00960AB4" w:rsidRPr="005F70FB" w:rsidRDefault="00960AB4" w:rsidP="00BC2195">
            <w:pPr>
              <w:pStyle w:val="Text"/>
            </w:pPr>
            <w:r w:rsidRPr="005F70FB">
              <w:t>tolong,</w:t>
            </w:r>
          </w:p>
        </w:tc>
        <w:tc>
          <w:tcPr>
            <w:tcW w:w="777" w:type="dxa"/>
            <w:gridSpan w:val="5"/>
            <w:shd w:val="clear" w:color="auto" w:fill="auto"/>
          </w:tcPr>
          <w:p w14:paraId="797CCBD3" w14:textId="77777777" w:rsidR="00960AB4" w:rsidRPr="005F70FB" w:rsidRDefault="00960AB4" w:rsidP="00BC2195">
            <w:pPr>
              <w:pStyle w:val="Text"/>
            </w:pPr>
            <w:r w:rsidRPr="005F70FB">
              <w:t>ini</w:t>
            </w:r>
          </w:p>
        </w:tc>
      </w:tr>
      <w:tr w:rsidR="00AC23C4" w:rsidRPr="005F70FB" w14:paraId="561F03F2" w14:textId="77777777" w:rsidTr="00AC23C4">
        <w:trPr>
          <w:gridAfter w:val="1"/>
          <w:wAfter w:w="100" w:type="dxa"/>
        </w:trPr>
        <w:tc>
          <w:tcPr>
            <w:tcW w:w="709" w:type="dxa"/>
            <w:shd w:val="clear" w:color="auto" w:fill="auto"/>
          </w:tcPr>
          <w:p w14:paraId="1183C566" w14:textId="77777777" w:rsidR="00960AB4" w:rsidRPr="005F70FB" w:rsidRDefault="00960AB4" w:rsidP="00BC2195">
            <w:pPr>
              <w:pStyle w:val="GlossEng2ptafter"/>
            </w:pPr>
          </w:p>
        </w:tc>
        <w:tc>
          <w:tcPr>
            <w:tcW w:w="567" w:type="dxa"/>
            <w:shd w:val="clear" w:color="auto" w:fill="auto"/>
          </w:tcPr>
          <w:p w14:paraId="07388DE9" w14:textId="77777777" w:rsidR="00960AB4" w:rsidRPr="005F70FB" w:rsidRDefault="00960AB4" w:rsidP="00BC2195">
            <w:pPr>
              <w:pStyle w:val="GlossEng2ptafter"/>
            </w:pPr>
            <w:r w:rsidRPr="005F70FB">
              <w:rPr>
                <w:rStyle w:val="ChSmallCaps"/>
              </w:rPr>
              <w:t>poss</w:t>
            </w:r>
          </w:p>
        </w:tc>
        <w:tc>
          <w:tcPr>
            <w:tcW w:w="873" w:type="dxa"/>
            <w:gridSpan w:val="5"/>
            <w:shd w:val="clear" w:color="auto" w:fill="auto"/>
          </w:tcPr>
          <w:p w14:paraId="1FA8CB6F" w14:textId="77777777" w:rsidR="00960AB4" w:rsidRPr="005F70FB" w:rsidRDefault="00960AB4" w:rsidP="00BC2195">
            <w:pPr>
              <w:pStyle w:val="GlossEng2ptafter"/>
            </w:pPr>
            <w:r w:rsidRPr="005F70FB">
              <w:t>shoulder</w:t>
            </w:r>
          </w:p>
        </w:tc>
        <w:tc>
          <w:tcPr>
            <w:tcW w:w="489" w:type="dxa"/>
            <w:gridSpan w:val="3"/>
            <w:shd w:val="clear" w:color="auto" w:fill="auto"/>
          </w:tcPr>
          <w:p w14:paraId="2991261C" w14:textId="77777777" w:rsidR="00960AB4" w:rsidRPr="005F70FB" w:rsidRDefault="00960AB4" w:rsidP="00BC2195">
            <w:pPr>
              <w:pStyle w:val="GlossEng2ptafter"/>
            </w:pPr>
            <w:r w:rsidRPr="005F70FB">
              <w:rPr>
                <w:rStyle w:val="ChSmallCaps"/>
              </w:rPr>
              <w:t>3sg</w:t>
            </w:r>
          </w:p>
        </w:tc>
        <w:tc>
          <w:tcPr>
            <w:tcW w:w="734" w:type="dxa"/>
            <w:gridSpan w:val="4"/>
            <w:shd w:val="clear" w:color="auto" w:fill="auto"/>
          </w:tcPr>
          <w:p w14:paraId="406FD045" w14:textId="77777777" w:rsidR="00960AB4" w:rsidRPr="005F70FB" w:rsidRDefault="00960AB4" w:rsidP="00BC2195">
            <w:pPr>
              <w:pStyle w:val="GlossEng2ptafter"/>
            </w:pPr>
            <w:r w:rsidRPr="005F70FB">
              <w:t>say</w:t>
            </w:r>
          </w:p>
        </w:tc>
        <w:tc>
          <w:tcPr>
            <w:tcW w:w="701" w:type="dxa"/>
            <w:gridSpan w:val="5"/>
            <w:shd w:val="clear" w:color="auto" w:fill="auto"/>
          </w:tcPr>
          <w:p w14:paraId="1C95C794" w14:textId="77777777" w:rsidR="00960AB4" w:rsidRPr="005F70FB" w:rsidRDefault="00960AB4" w:rsidP="00BC2195">
            <w:pPr>
              <w:pStyle w:val="GlossEng2ptafter"/>
            </w:pPr>
            <w:r w:rsidRPr="005F70FB">
              <w:t>oh.no!</w:t>
            </w:r>
          </w:p>
        </w:tc>
        <w:tc>
          <w:tcPr>
            <w:tcW w:w="695" w:type="dxa"/>
            <w:gridSpan w:val="4"/>
            <w:shd w:val="clear" w:color="auto" w:fill="auto"/>
          </w:tcPr>
          <w:p w14:paraId="39162A72" w14:textId="77777777" w:rsidR="00960AB4" w:rsidRPr="005F70FB" w:rsidRDefault="00960AB4" w:rsidP="00BC2195">
            <w:pPr>
              <w:pStyle w:val="GlossEng2ptafter"/>
            </w:pPr>
            <w:r w:rsidRPr="005F70FB">
              <w:t>God</w:t>
            </w:r>
          </w:p>
        </w:tc>
        <w:tc>
          <w:tcPr>
            <w:tcW w:w="746" w:type="dxa"/>
            <w:gridSpan w:val="5"/>
            <w:shd w:val="clear" w:color="auto" w:fill="auto"/>
          </w:tcPr>
          <w:p w14:paraId="22671B4D" w14:textId="77777777" w:rsidR="00960AB4" w:rsidRPr="005F70FB" w:rsidRDefault="00960AB4" w:rsidP="00BC2195">
            <w:pPr>
              <w:pStyle w:val="GlossEng2ptafter"/>
            </w:pPr>
            <w:r w:rsidRPr="005F70FB">
              <w:t>help</w:t>
            </w:r>
          </w:p>
        </w:tc>
        <w:tc>
          <w:tcPr>
            <w:tcW w:w="777" w:type="dxa"/>
            <w:gridSpan w:val="5"/>
            <w:shd w:val="clear" w:color="auto" w:fill="auto"/>
          </w:tcPr>
          <w:p w14:paraId="688F222D" w14:textId="77777777" w:rsidR="00960AB4" w:rsidRPr="005F70FB" w:rsidRDefault="00960AB4" w:rsidP="00BC2195">
            <w:pPr>
              <w:pStyle w:val="GlossEng2ptafter"/>
            </w:pPr>
            <w:r w:rsidRPr="005F70FB">
              <w:rPr>
                <w:rStyle w:val="ChSmallCaps"/>
              </w:rPr>
              <w:t>d.prox</w:t>
            </w:r>
          </w:p>
        </w:tc>
      </w:tr>
      <w:tr w:rsidR="00AC23C4" w:rsidRPr="005F70FB" w14:paraId="032F5B65" w14:textId="77777777" w:rsidTr="00AC23C4">
        <w:trPr>
          <w:gridAfter w:val="4"/>
          <w:wAfter w:w="802" w:type="dxa"/>
        </w:trPr>
        <w:tc>
          <w:tcPr>
            <w:tcW w:w="709" w:type="dxa"/>
            <w:shd w:val="clear" w:color="auto" w:fill="auto"/>
          </w:tcPr>
          <w:p w14:paraId="7EE72E75" w14:textId="77777777" w:rsidR="00960AB4" w:rsidRPr="005F70FB" w:rsidRDefault="00960AB4" w:rsidP="00BC2195">
            <w:pPr>
              <w:pStyle w:val="O0Nwnext"/>
            </w:pPr>
          </w:p>
        </w:tc>
        <w:tc>
          <w:tcPr>
            <w:tcW w:w="645" w:type="dxa"/>
            <w:gridSpan w:val="2"/>
            <w:shd w:val="clear" w:color="auto" w:fill="auto"/>
          </w:tcPr>
          <w:p w14:paraId="05EE2CA7" w14:textId="77777777" w:rsidR="00960AB4" w:rsidRPr="005F70FB" w:rsidRDefault="00960AB4" w:rsidP="00BC2195">
            <w:pPr>
              <w:pStyle w:val="Text"/>
            </w:pPr>
            <w:r w:rsidRPr="005F70FB">
              <w:t>siapa?,</w:t>
            </w:r>
          </w:p>
        </w:tc>
        <w:tc>
          <w:tcPr>
            <w:tcW w:w="695" w:type="dxa"/>
            <w:gridSpan w:val="2"/>
            <w:shd w:val="clear" w:color="auto" w:fill="auto"/>
          </w:tcPr>
          <w:p w14:paraId="1D33B6BF" w14:textId="2CCC72A3" w:rsidR="00960AB4" w:rsidRPr="005F70FB" w:rsidRDefault="00960AB4" w:rsidP="00BC2195">
            <w:pPr>
              <w:pStyle w:val="Text"/>
            </w:pPr>
            <w:r w:rsidRPr="005F70FB">
              <w:t>Tuhan</w:t>
            </w:r>
            <w:r w:rsidR="004E7A51">
              <w:t>g</w:t>
            </w:r>
          </w:p>
        </w:tc>
        <w:tc>
          <w:tcPr>
            <w:tcW w:w="746" w:type="dxa"/>
            <w:gridSpan w:val="7"/>
            <w:shd w:val="clear" w:color="auto" w:fill="auto"/>
          </w:tcPr>
          <w:p w14:paraId="63F67A14" w14:textId="77777777" w:rsidR="00960AB4" w:rsidRPr="005F70FB" w:rsidRDefault="00960AB4" w:rsidP="00BC2195">
            <w:pPr>
              <w:pStyle w:val="Text"/>
            </w:pPr>
            <w:r w:rsidRPr="005F70FB">
              <w:t>tolong,</w:t>
            </w:r>
          </w:p>
        </w:tc>
        <w:tc>
          <w:tcPr>
            <w:tcW w:w="777" w:type="dxa"/>
            <w:gridSpan w:val="4"/>
            <w:shd w:val="clear" w:color="auto" w:fill="auto"/>
          </w:tcPr>
          <w:p w14:paraId="01B6300E" w14:textId="77777777" w:rsidR="00960AB4" w:rsidRPr="005F70FB" w:rsidRDefault="00960AB4" w:rsidP="00BC2195">
            <w:pPr>
              <w:pStyle w:val="Text"/>
            </w:pPr>
            <w:r w:rsidRPr="005F70FB">
              <w:t>ini</w:t>
            </w:r>
          </w:p>
        </w:tc>
        <w:tc>
          <w:tcPr>
            <w:tcW w:w="645" w:type="dxa"/>
            <w:gridSpan w:val="5"/>
            <w:shd w:val="clear" w:color="auto" w:fill="auto"/>
          </w:tcPr>
          <w:p w14:paraId="455E33F2" w14:textId="77777777" w:rsidR="00960AB4" w:rsidRPr="005F70FB" w:rsidRDefault="00960AB4" w:rsidP="00BC2195">
            <w:pPr>
              <w:pStyle w:val="Text"/>
            </w:pPr>
            <w:r w:rsidRPr="005F70FB">
              <w:t>siapa?,</w:t>
            </w:r>
          </w:p>
        </w:tc>
        <w:tc>
          <w:tcPr>
            <w:tcW w:w="777" w:type="dxa"/>
            <w:gridSpan w:val="5"/>
            <w:shd w:val="clear" w:color="auto" w:fill="auto"/>
          </w:tcPr>
          <w:p w14:paraId="49FBA0DC" w14:textId="77777777" w:rsidR="00960AB4" w:rsidRPr="005F70FB" w:rsidRDefault="00960AB4" w:rsidP="00BC2195">
            <w:pPr>
              <w:pStyle w:val="Text"/>
            </w:pPr>
            <w:r w:rsidRPr="005F70FB">
              <w:t>ini</w:t>
            </w:r>
          </w:p>
        </w:tc>
        <w:tc>
          <w:tcPr>
            <w:tcW w:w="595" w:type="dxa"/>
            <w:gridSpan w:val="4"/>
            <w:shd w:val="clear" w:color="auto" w:fill="auto"/>
          </w:tcPr>
          <w:p w14:paraId="5556EF83" w14:textId="77777777" w:rsidR="00960AB4" w:rsidRPr="005F70FB" w:rsidRDefault="00960AB4" w:rsidP="00BC2195">
            <w:pPr>
              <w:pStyle w:val="Text"/>
            </w:pPr>
            <w:r w:rsidRPr="005F70FB">
              <w:t>siapa?</w:t>
            </w:r>
          </w:p>
        </w:tc>
      </w:tr>
      <w:tr w:rsidR="00AC23C4" w:rsidRPr="005F70FB" w14:paraId="45B7D7D0" w14:textId="77777777" w:rsidTr="00AC23C4">
        <w:trPr>
          <w:gridAfter w:val="4"/>
          <w:wAfter w:w="802" w:type="dxa"/>
        </w:trPr>
        <w:tc>
          <w:tcPr>
            <w:tcW w:w="709" w:type="dxa"/>
            <w:shd w:val="clear" w:color="auto" w:fill="auto"/>
          </w:tcPr>
          <w:p w14:paraId="4AD1ED42" w14:textId="77777777" w:rsidR="00960AB4" w:rsidRPr="005F70FB" w:rsidRDefault="00960AB4" w:rsidP="00BC2195">
            <w:pPr>
              <w:pStyle w:val="GlossEng"/>
            </w:pPr>
          </w:p>
        </w:tc>
        <w:tc>
          <w:tcPr>
            <w:tcW w:w="645" w:type="dxa"/>
            <w:gridSpan w:val="2"/>
            <w:shd w:val="clear" w:color="auto" w:fill="auto"/>
          </w:tcPr>
          <w:p w14:paraId="7287E653" w14:textId="77777777" w:rsidR="00960AB4" w:rsidRPr="005F70FB" w:rsidRDefault="00960AB4" w:rsidP="00BC2195">
            <w:pPr>
              <w:pStyle w:val="GlossEng"/>
            </w:pPr>
            <w:r w:rsidRPr="005F70FB">
              <w:t>who</w:t>
            </w:r>
          </w:p>
        </w:tc>
        <w:tc>
          <w:tcPr>
            <w:tcW w:w="695" w:type="dxa"/>
            <w:gridSpan w:val="2"/>
            <w:shd w:val="clear" w:color="auto" w:fill="auto"/>
          </w:tcPr>
          <w:p w14:paraId="629BFDD4" w14:textId="77777777" w:rsidR="00960AB4" w:rsidRPr="005F70FB" w:rsidRDefault="00960AB4" w:rsidP="00BC2195">
            <w:pPr>
              <w:pStyle w:val="GlossEng"/>
            </w:pPr>
            <w:r w:rsidRPr="005F70FB">
              <w:t>God</w:t>
            </w:r>
          </w:p>
        </w:tc>
        <w:tc>
          <w:tcPr>
            <w:tcW w:w="746" w:type="dxa"/>
            <w:gridSpan w:val="7"/>
            <w:shd w:val="clear" w:color="auto" w:fill="auto"/>
          </w:tcPr>
          <w:p w14:paraId="15659BA3" w14:textId="77777777" w:rsidR="00960AB4" w:rsidRPr="005F70FB" w:rsidRDefault="00960AB4" w:rsidP="00BC2195">
            <w:pPr>
              <w:pStyle w:val="GlossEng"/>
            </w:pPr>
            <w:r w:rsidRPr="005F70FB">
              <w:t>help</w:t>
            </w:r>
          </w:p>
        </w:tc>
        <w:tc>
          <w:tcPr>
            <w:tcW w:w="777" w:type="dxa"/>
            <w:gridSpan w:val="4"/>
            <w:shd w:val="clear" w:color="auto" w:fill="auto"/>
          </w:tcPr>
          <w:p w14:paraId="76108C16" w14:textId="77777777" w:rsidR="00960AB4" w:rsidRPr="005F70FB" w:rsidRDefault="00960AB4" w:rsidP="00BC2195">
            <w:pPr>
              <w:pStyle w:val="GlossEng"/>
            </w:pPr>
            <w:r w:rsidRPr="005F70FB">
              <w:rPr>
                <w:rStyle w:val="ChSmallCaps"/>
              </w:rPr>
              <w:t>d.prox</w:t>
            </w:r>
          </w:p>
        </w:tc>
        <w:tc>
          <w:tcPr>
            <w:tcW w:w="645" w:type="dxa"/>
            <w:gridSpan w:val="5"/>
            <w:shd w:val="clear" w:color="auto" w:fill="auto"/>
          </w:tcPr>
          <w:p w14:paraId="73DB19F5" w14:textId="77777777" w:rsidR="00960AB4" w:rsidRPr="005F70FB" w:rsidRDefault="00960AB4" w:rsidP="00BC2195">
            <w:pPr>
              <w:pStyle w:val="GlossEng"/>
            </w:pPr>
            <w:r w:rsidRPr="005F70FB">
              <w:t>who</w:t>
            </w:r>
          </w:p>
        </w:tc>
        <w:tc>
          <w:tcPr>
            <w:tcW w:w="777" w:type="dxa"/>
            <w:gridSpan w:val="5"/>
            <w:shd w:val="clear" w:color="auto" w:fill="auto"/>
          </w:tcPr>
          <w:p w14:paraId="377FB07C" w14:textId="77777777" w:rsidR="00960AB4" w:rsidRPr="005F70FB" w:rsidRDefault="00960AB4" w:rsidP="00BC2195">
            <w:pPr>
              <w:pStyle w:val="GlossEng"/>
            </w:pPr>
            <w:r w:rsidRPr="005F70FB">
              <w:rPr>
                <w:rStyle w:val="ChSmallCaps"/>
              </w:rPr>
              <w:t>d.prox</w:t>
            </w:r>
          </w:p>
        </w:tc>
        <w:tc>
          <w:tcPr>
            <w:tcW w:w="595" w:type="dxa"/>
            <w:gridSpan w:val="4"/>
            <w:shd w:val="clear" w:color="auto" w:fill="auto"/>
          </w:tcPr>
          <w:p w14:paraId="38A24EDA" w14:textId="77777777" w:rsidR="00960AB4" w:rsidRPr="005F70FB" w:rsidRDefault="00960AB4" w:rsidP="00BC2195">
            <w:pPr>
              <w:pStyle w:val="GlossEng"/>
            </w:pPr>
            <w:r w:rsidRPr="005F70FB">
              <w:t>who</w:t>
            </w:r>
          </w:p>
        </w:tc>
      </w:tr>
    </w:tbl>
    <w:p w14:paraId="38DF1F81" w14:textId="701DC0A4" w:rsidR="00960AB4" w:rsidRPr="005F70FB" w:rsidRDefault="00960AB4" w:rsidP="00960AB4">
      <w:pPr>
        <w:pStyle w:val="FreeTranslEng"/>
      </w:pPr>
      <w:r w:rsidRPr="005F70FB">
        <w:t xml:space="preserve">but then Pawlus leaned on her body like this, and then he bent his neck down onto her shoulder, she said, </w:t>
      </w:r>
      <w:r w:rsidR="00B7093A" w:rsidRPr="005F70FB">
        <w:t>‘</w:t>
      </w:r>
      <w:r w:rsidRPr="005F70FB">
        <w:t>oh God, who is this?, God help me, who is this? who is this?</w:t>
      </w:r>
      <w:r w:rsidR="00B7093A" w:rsidRPr="005F70FB">
        <w:t>’</w:t>
      </w:r>
      <w:r w:rsidRPr="005F70FB">
        <w:t xml:space="preserve"> (Lit. </w:t>
      </w:r>
      <w:r w:rsidR="00B7093A" w:rsidRPr="005F70FB">
        <w:t>‘</w:t>
      </w:r>
      <w:r w:rsidRPr="005F70FB">
        <w:t>caused his head to be broken</w:t>
      </w:r>
      <w:r w:rsidR="00B7093A" w:rsidRPr="005F70FB">
        <w:t>’</w:t>
      </w:r>
      <w:r w:rsidRPr="005F70FB">
        <w:t>)</w:t>
      </w:r>
    </w:p>
    <w:tbl>
      <w:tblPr>
        <w:tblW w:w="6808" w:type="dxa"/>
        <w:tblCellMar>
          <w:left w:w="42" w:type="dxa"/>
          <w:right w:w="42" w:type="dxa"/>
        </w:tblCellMar>
        <w:tblLook w:val="01E0" w:firstRow="1" w:lastRow="1" w:firstColumn="1" w:lastColumn="1" w:noHBand="0" w:noVBand="0"/>
      </w:tblPr>
      <w:tblGrid>
        <w:gridCol w:w="707"/>
        <w:gridCol w:w="454"/>
        <w:gridCol w:w="34"/>
        <w:gridCol w:w="374"/>
        <w:gridCol w:w="181"/>
        <w:gridCol w:w="102"/>
        <w:gridCol w:w="202"/>
        <w:gridCol w:w="167"/>
        <w:gridCol w:w="302"/>
        <w:gridCol w:w="300"/>
        <w:gridCol w:w="189"/>
        <w:gridCol w:w="525"/>
        <w:gridCol w:w="243"/>
        <w:gridCol w:w="242"/>
        <w:gridCol w:w="247"/>
        <w:gridCol w:w="122"/>
        <w:gridCol w:w="596"/>
        <w:gridCol w:w="151"/>
        <w:gridCol w:w="544"/>
        <w:gridCol w:w="211"/>
        <w:gridCol w:w="149"/>
        <w:gridCol w:w="606"/>
        <w:gridCol w:w="160"/>
      </w:tblGrid>
      <w:tr w:rsidR="00AC23C4" w:rsidRPr="005F70FB" w14:paraId="1D236D3F" w14:textId="77777777" w:rsidTr="00AC23C4">
        <w:trPr>
          <w:gridAfter w:val="1"/>
          <w:wAfter w:w="160" w:type="dxa"/>
        </w:trPr>
        <w:tc>
          <w:tcPr>
            <w:tcW w:w="707" w:type="dxa"/>
            <w:shd w:val="clear" w:color="auto" w:fill="auto"/>
          </w:tcPr>
          <w:p w14:paraId="62C862A4" w14:textId="77777777" w:rsidR="00960AB4" w:rsidRPr="005F70FB" w:rsidRDefault="00960AB4" w:rsidP="00BC2195">
            <w:pPr>
              <w:pStyle w:val="O0Nwnext"/>
            </w:pPr>
            <w:r w:rsidRPr="005F70FB">
              <w:t>0007</w:t>
            </w:r>
          </w:p>
        </w:tc>
        <w:tc>
          <w:tcPr>
            <w:tcW w:w="862" w:type="dxa"/>
            <w:gridSpan w:val="3"/>
            <w:shd w:val="clear" w:color="auto" w:fill="auto"/>
          </w:tcPr>
          <w:p w14:paraId="3C7D120F" w14:textId="77777777" w:rsidR="00960AB4" w:rsidRPr="005F70FB" w:rsidRDefault="00960AB4" w:rsidP="00BC2195">
            <w:pPr>
              <w:pStyle w:val="Text"/>
            </w:pPr>
            <w:r w:rsidRPr="005F70FB">
              <w:t>baru</w:t>
            </w:r>
          </w:p>
        </w:tc>
        <w:tc>
          <w:tcPr>
            <w:tcW w:w="485" w:type="dxa"/>
            <w:gridSpan w:val="3"/>
            <w:shd w:val="clear" w:color="auto" w:fill="auto"/>
          </w:tcPr>
          <w:p w14:paraId="252A932E" w14:textId="77777777" w:rsidR="00960AB4" w:rsidRPr="005F70FB" w:rsidRDefault="00960AB4" w:rsidP="00BC2195">
            <w:pPr>
              <w:pStyle w:val="Text"/>
            </w:pPr>
            <w:r w:rsidRPr="005F70FB">
              <w:t>de</w:t>
            </w:r>
          </w:p>
        </w:tc>
        <w:tc>
          <w:tcPr>
            <w:tcW w:w="769" w:type="dxa"/>
            <w:gridSpan w:val="3"/>
            <w:shd w:val="clear" w:color="auto" w:fill="auto"/>
          </w:tcPr>
          <w:p w14:paraId="6D5D1B5B" w14:textId="77777777" w:rsidR="00960AB4" w:rsidRPr="005F70FB" w:rsidRDefault="00960AB4" w:rsidP="00BC2195">
            <w:pPr>
              <w:pStyle w:val="Text"/>
            </w:pPr>
            <w:r w:rsidRPr="005F70FB">
              <w:t>su</w:t>
            </w:r>
          </w:p>
        </w:tc>
        <w:tc>
          <w:tcPr>
            <w:tcW w:w="714" w:type="dxa"/>
            <w:gridSpan w:val="2"/>
            <w:shd w:val="clear" w:color="auto" w:fill="auto"/>
          </w:tcPr>
          <w:p w14:paraId="27EF757C" w14:textId="77777777" w:rsidR="00960AB4" w:rsidRPr="005F70FB" w:rsidRDefault="00960AB4" w:rsidP="00BC2195">
            <w:pPr>
              <w:pStyle w:val="Text"/>
            </w:pPr>
            <w:r w:rsidRPr="005F70FB">
              <w:t>tekang</w:t>
            </w:r>
          </w:p>
        </w:tc>
        <w:tc>
          <w:tcPr>
            <w:tcW w:w="485" w:type="dxa"/>
            <w:gridSpan w:val="2"/>
            <w:shd w:val="clear" w:color="auto" w:fill="auto"/>
          </w:tcPr>
          <w:p w14:paraId="287AE09A" w14:textId="77777777" w:rsidR="00960AB4" w:rsidRPr="005F70FB" w:rsidRDefault="00960AB4" w:rsidP="00BC2195">
            <w:pPr>
              <w:pStyle w:val="Text"/>
            </w:pPr>
            <w:r w:rsidRPr="005F70FB">
              <w:t>dia</w:t>
            </w:r>
          </w:p>
        </w:tc>
        <w:tc>
          <w:tcPr>
            <w:tcW w:w="369" w:type="dxa"/>
            <w:gridSpan w:val="2"/>
            <w:shd w:val="clear" w:color="auto" w:fill="auto"/>
          </w:tcPr>
          <w:p w14:paraId="0D074386" w14:textId="77777777" w:rsidR="00960AB4" w:rsidRPr="005F70FB" w:rsidRDefault="00960AB4" w:rsidP="00BC2195">
            <w:pPr>
              <w:pStyle w:val="Text"/>
            </w:pPr>
            <w:r w:rsidRPr="005F70FB">
              <w:t>ke</w:t>
            </w:r>
          </w:p>
        </w:tc>
        <w:tc>
          <w:tcPr>
            <w:tcW w:w="747" w:type="dxa"/>
            <w:gridSpan w:val="2"/>
            <w:shd w:val="clear" w:color="auto" w:fill="auto"/>
          </w:tcPr>
          <w:p w14:paraId="6AB61B68" w14:textId="77777777" w:rsidR="00960AB4" w:rsidRPr="005F70FB" w:rsidRDefault="00960AB4" w:rsidP="00BC2195">
            <w:pPr>
              <w:pStyle w:val="Text"/>
            </w:pPr>
            <w:r w:rsidRPr="005F70FB">
              <w:t>bawa</w:t>
            </w:r>
          </w:p>
        </w:tc>
        <w:tc>
          <w:tcPr>
            <w:tcW w:w="755" w:type="dxa"/>
            <w:gridSpan w:val="2"/>
            <w:shd w:val="clear" w:color="auto" w:fill="auto"/>
          </w:tcPr>
          <w:p w14:paraId="674659AB" w14:textId="77777777" w:rsidR="00960AB4" w:rsidRPr="005F70FB" w:rsidRDefault="00960AB4" w:rsidP="00BC2195">
            <w:pPr>
              <w:pStyle w:val="Text"/>
            </w:pPr>
            <w:r w:rsidRPr="005F70FB">
              <w:t>sini,</w:t>
            </w:r>
          </w:p>
        </w:tc>
        <w:tc>
          <w:tcPr>
            <w:tcW w:w="755" w:type="dxa"/>
            <w:gridSpan w:val="2"/>
            <w:shd w:val="clear" w:color="auto" w:fill="auto"/>
          </w:tcPr>
          <w:p w14:paraId="10EADCC0" w14:textId="77777777" w:rsidR="00960AB4" w:rsidRPr="005F70FB" w:rsidRDefault="00960AB4" w:rsidP="00BC2195">
            <w:pPr>
              <w:pStyle w:val="Text"/>
            </w:pPr>
            <w:r w:rsidRPr="005F70FB">
              <w:t>hampir</w:t>
            </w:r>
          </w:p>
        </w:tc>
      </w:tr>
      <w:tr w:rsidR="00AC23C4" w:rsidRPr="005F70FB" w14:paraId="4B44B376" w14:textId="77777777" w:rsidTr="00AC23C4">
        <w:trPr>
          <w:gridAfter w:val="1"/>
          <w:wAfter w:w="160" w:type="dxa"/>
        </w:trPr>
        <w:tc>
          <w:tcPr>
            <w:tcW w:w="707" w:type="dxa"/>
            <w:shd w:val="clear" w:color="auto" w:fill="auto"/>
          </w:tcPr>
          <w:p w14:paraId="7322C5E7" w14:textId="77777777" w:rsidR="00960AB4" w:rsidRPr="005F70FB" w:rsidRDefault="00960AB4" w:rsidP="00BC2195">
            <w:pPr>
              <w:pStyle w:val="GlossEng2ptafter"/>
            </w:pPr>
          </w:p>
        </w:tc>
        <w:tc>
          <w:tcPr>
            <w:tcW w:w="862" w:type="dxa"/>
            <w:gridSpan w:val="3"/>
            <w:shd w:val="clear" w:color="auto" w:fill="auto"/>
          </w:tcPr>
          <w:p w14:paraId="180F1BB7" w14:textId="77777777" w:rsidR="00960AB4" w:rsidRPr="005F70FB" w:rsidRDefault="00960AB4" w:rsidP="00BC2195">
            <w:pPr>
              <w:pStyle w:val="GlossEng2ptafter"/>
            </w:pPr>
            <w:r w:rsidRPr="005F70FB">
              <w:t>and.then</w:t>
            </w:r>
          </w:p>
        </w:tc>
        <w:tc>
          <w:tcPr>
            <w:tcW w:w="485" w:type="dxa"/>
            <w:gridSpan w:val="3"/>
            <w:shd w:val="clear" w:color="auto" w:fill="auto"/>
          </w:tcPr>
          <w:p w14:paraId="16A70B6F" w14:textId="77777777" w:rsidR="00960AB4" w:rsidRPr="005F70FB" w:rsidRDefault="00960AB4" w:rsidP="00BC2195">
            <w:pPr>
              <w:pStyle w:val="GlossEng2ptafter"/>
            </w:pPr>
            <w:r w:rsidRPr="005F70FB">
              <w:rPr>
                <w:rStyle w:val="ChSmallCaps"/>
              </w:rPr>
              <w:t>3sg</w:t>
            </w:r>
          </w:p>
        </w:tc>
        <w:tc>
          <w:tcPr>
            <w:tcW w:w="769" w:type="dxa"/>
            <w:gridSpan w:val="3"/>
            <w:shd w:val="clear" w:color="auto" w:fill="auto"/>
          </w:tcPr>
          <w:p w14:paraId="216E4D89" w14:textId="77777777" w:rsidR="00960AB4" w:rsidRPr="005F70FB" w:rsidRDefault="00960AB4" w:rsidP="00BC2195">
            <w:pPr>
              <w:pStyle w:val="GlossEng2ptafter"/>
            </w:pPr>
            <w:r w:rsidRPr="005F70FB">
              <w:t>already</w:t>
            </w:r>
          </w:p>
        </w:tc>
        <w:tc>
          <w:tcPr>
            <w:tcW w:w="714" w:type="dxa"/>
            <w:gridSpan w:val="2"/>
            <w:shd w:val="clear" w:color="auto" w:fill="auto"/>
          </w:tcPr>
          <w:p w14:paraId="1FA13AB1" w14:textId="77777777" w:rsidR="00960AB4" w:rsidRPr="005F70FB" w:rsidRDefault="00960AB4" w:rsidP="00BC2195">
            <w:pPr>
              <w:pStyle w:val="GlossEng2ptafter"/>
            </w:pPr>
            <w:r w:rsidRPr="005F70FB">
              <w:t>press</w:t>
            </w:r>
          </w:p>
        </w:tc>
        <w:tc>
          <w:tcPr>
            <w:tcW w:w="485" w:type="dxa"/>
            <w:gridSpan w:val="2"/>
            <w:shd w:val="clear" w:color="auto" w:fill="auto"/>
          </w:tcPr>
          <w:p w14:paraId="07555B71" w14:textId="77777777" w:rsidR="00960AB4" w:rsidRPr="005F70FB" w:rsidRDefault="00960AB4" w:rsidP="00BC2195">
            <w:pPr>
              <w:pStyle w:val="GlossEng2ptafter"/>
            </w:pPr>
            <w:r w:rsidRPr="005F70FB">
              <w:rPr>
                <w:rStyle w:val="ChSmallCaps"/>
              </w:rPr>
              <w:t>3sg</w:t>
            </w:r>
          </w:p>
        </w:tc>
        <w:tc>
          <w:tcPr>
            <w:tcW w:w="369" w:type="dxa"/>
            <w:gridSpan w:val="2"/>
            <w:shd w:val="clear" w:color="auto" w:fill="auto"/>
          </w:tcPr>
          <w:p w14:paraId="70A1A7EF" w14:textId="77777777" w:rsidR="00960AB4" w:rsidRPr="005F70FB" w:rsidRDefault="00960AB4" w:rsidP="00BC2195">
            <w:pPr>
              <w:pStyle w:val="GlossEng2ptafter"/>
            </w:pPr>
            <w:r w:rsidRPr="005F70FB">
              <w:t>to</w:t>
            </w:r>
          </w:p>
        </w:tc>
        <w:tc>
          <w:tcPr>
            <w:tcW w:w="747" w:type="dxa"/>
            <w:gridSpan w:val="2"/>
            <w:shd w:val="clear" w:color="auto" w:fill="auto"/>
          </w:tcPr>
          <w:p w14:paraId="04B46A46" w14:textId="77777777" w:rsidR="00960AB4" w:rsidRPr="005F70FB" w:rsidRDefault="00960AB4" w:rsidP="00BC2195">
            <w:pPr>
              <w:pStyle w:val="GlossEng2ptafter"/>
            </w:pPr>
            <w:r w:rsidRPr="005F70FB">
              <w:t>bottom</w:t>
            </w:r>
          </w:p>
        </w:tc>
        <w:tc>
          <w:tcPr>
            <w:tcW w:w="755" w:type="dxa"/>
            <w:gridSpan w:val="2"/>
            <w:shd w:val="clear" w:color="auto" w:fill="auto"/>
          </w:tcPr>
          <w:p w14:paraId="185DA905" w14:textId="77777777" w:rsidR="00960AB4" w:rsidRPr="005F70FB" w:rsidRDefault="00960AB4" w:rsidP="00BC2195">
            <w:pPr>
              <w:pStyle w:val="GlossEng2ptafter"/>
            </w:pPr>
            <w:r w:rsidRPr="005F70FB">
              <w:rPr>
                <w:rStyle w:val="ChSmallCaps"/>
              </w:rPr>
              <w:t>l.prox</w:t>
            </w:r>
          </w:p>
        </w:tc>
        <w:tc>
          <w:tcPr>
            <w:tcW w:w="755" w:type="dxa"/>
            <w:gridSpan w:val="2"/>
            <w:shd w:val="clear" w:color="auto" w:fill="auto"/>
          </w:tcPr>
          <w:p w14:paraId="5C29D106" w14:textId="77777777" w:rsidR="00960AB4" w:rsidRPr="005F70FB" w:rsidRDefault="00960AB4" w:rsidP="00BC2195">
            <w:pPr>
              <w:pStyle w:val="GlossEng2ptafter"/>
            </w:pPr>
            <w:r w:rsidRPr="005F70FB">
              <w:t>almost</w:t>
            </w:r>
          </w:p>
        </w:tc>
      </w:tr>
      <w:tr w:rsidR="00AC23C4" w:rsidRPr="005F70FB" w14:paraId="3BD55AD2" w14:textId="77777777" w:rsidTr="00AC23C4">
        <w:tc>
          <w:tcPr>
            <w:tcW w:w="707" w:type="dxa"/>
            <w:shd w:val="clear" w:color="auto" w:fill="auto"/>
          </w:tcPr>
          <w:p w14:paraId="25A59F5E" w14:textId="77777777" w:rsidR="00960AB4" w:rsidRPr="005F70FB" w:rsidRDefault="00960AB4" w:rsidP="00BC2195">
            <w:pPr>
              <w:pStyle w:val="O0Nwnext"/>
            </w:pPr>
          </w:p>
        </w:tc>
        <w:tc>
          <w:tcPr>
            <w:tcW w:w="454" w:type="dxa"/>
            <w:shd w:val="clear" w:color="auto" w:fill="auto"/>
          </w:tcPr>
          <w:p w14:paraId="5DDFA965" w14:textId="77777777" w:rsidR="00960AB4" w:rsidRPr="005F70FB" w:rsidRDefault="00960AB4" w:rsidP="00BC2195">
            <w:pPr>
              <w:pStyle w:val="Text"/>
            </w:pPr>
            <w:r w:rsidRPr="005F70FB">
              <w:t>de</w:t>
            </w:r>
          </w:p>
        </w:tc>
        <w:tc>
          <w:tcPr>
            <w:tcW w:w="589" w:type="dxa"/>
            <w:gridSpan w:val="3"/>
            <w:shd w:val="clear" w:color="auto" w:fill="auto"/>
          </w:tcPr>
          <w:p w14:paraId="68727622" w14:textId="77777777" w:rsidR="00960AB4" w:rsidRPr="005F70FB" w:rsidRDefault="00960AB4" w:rsidP="00BC2195">
            <w:pPr>
              <w:pStyle w:val="Text"/>
            </w:pPr>
            <w:r w:rsidRPr="005F70FB">
              <w:t>mati,</w:t>
            </w:r>
          </w:p>
        </w:tc>
        <w:tc>
          <w:tcPr>
            <w:tcW w:w="773" w:type="dxa"/>
            <w:gridSpan w:val="4"/>
            <w:shd w:val="clear" w:color="auto" w:fill="auto"/>
          </w:tcPr>
          <w:p w14:paraId="0A2AEC84" w14:textId="77777777" w:rsidR="00960AB4" w:rsidRPr="005F70FB" w:rsidRDefault="00960AB4" w:rsidP="00BC2195">
            <w:pPr>
              <w:pStyle w:val="Text"/>
            </w:pPr>
            <w:r w:rsidRPr="005F70FB">
              <w:t>mace</w:t>
            </w:r>
          </w:p>
        </w:tc>
        <w:tc>
          <w:tcPr>
            <w:tcW w:w="489" w:type="dxa"/>
            <w:gridSpan w:val="2"/>
            <w:shd w:val="clear" w:color="auto" w:fill="auto"/>
          </w:tcPr>
          <w:p w14:paraId="2BC04897" w14:textId="77777777" w:rsidR="00960AB4" w:rsidRPr="005F70FB" w:rsidRDefault="00960AB4" w:rsidP="00BC2195">
            <w:pPr>
              <w:pStyle w:val="Text"/>
            </w:pPr>
            <w:r w:rsidRPr="005F70FB">
              <w:t>de</w:t>
            </w:r>
          </w:p>
        </w:tc>
        <w:tc>
          <w:tcPr>
            <w:tcW w:w="768" w:type="dxa"/>
            <w:gridSpan w:val="2"/>
            <w:shd w:val="clear" w:color="auto" w:fill="auto"/>
          </w:tcPr>
          <w:p w14:paraId="0AAD8B05" w14:textId="77777777" w:rsidR="00960AB4" w:rsidRPr="005F70FB" w:rsidRDefault="00960AB4" w:rsidP="00BC2195">
            <w:pPr>
              <w:pStyle w:val="Text"/>
            </w:pPr>
            <w:r w:rsidRPr="005F70FB">
              <w:t>berdiri,</w:t>
            </w:r>
          </w:p>
        </w:tc>
        <w:tc>
          <w:tcPr>
            <w:tcW w:w="489" w:type="dxa"/>
            <w:gridSpan w:val="2"/>
            <w:shd w:val="clear" w:color="auto" w:fill="auto"/>
          </w:tcPr>
          <w:p w14:paraId="3EBB0134" w14:textId="77777777" w:rsidR="00960AB4" w:rsidRPr="005F70FB" w:rsidRDefault="00960AB4" w:rsidP="00BC2195">
            <w:pPr>
              <w:pStyle w:val="Text"/>
            </w:pPr>
            <w:r w:rsidRPr="005F70FB">
              <w:t>de</w:t>
            </w:r>
          </w:p>
        </w:tc>
        <w:tc>
          <w:tcPr>
            <w:tcW w:w="718" w:type="dxa"/>
            <w:gridSpan w:val="2"/>
            <w:shd w:val="clear" w:color="auto" w:fill="auto"/>
          </w:tcPr>
          <w:p w14:paraId="2729FF2F" w14:textId="77777777" w:rsidR="00960AB4" w:rsidRPr="005F70FB" w:rsidRDefault="00960AB4" w:rsidP="00BC2195">
            <w:pPr>
              <w:pStyle w:val="Text"/>
            </w:pPr>
            <w:r w:rsidRPr="005F70FB">
              <w:t>berdiri</w:t>
            </w:r>
          </w:p>
        </w:tc>
        <w:tc>
          <w:tcPr>
            <w:tcW w:w="695" w:type="dxa"/>
            <w:gridSpan w:val="2"/>
            <w:shd w:val="clear" w:color="auto" w:fill="auto"/>
          </w:tcPr>
          <w:p w14:paraId="112F7901" w14:textId="77777777" w:rsidR="00960AB4" w:rsidRPr="005F70FB" w:rsidRDefault="00960AB4" w:rsidP="00BC2195">
            <w:pPr>
              <w:pStyle w:val="Text"/>
            </w:pPr>
            <w:r w:rsidRPr="005F70FB">
              <w:t>sampe</w:t>
            </w:r>
          </w:p>
        </w:tc>
        <w:tc>
          <w:tcPr>
            <w:tcW w:w="360" w:type="dxa"/>
            <w:gridSpan w:val="2"/>
            <w:shd w:val="clear" w:color="auto" w:fill="auto"/>
          </w:tcPr>
          <w:p w14:paraId="6541E76A" w14:textId="77777777" w:rsidR="00960AB4" w:rsidRPr="005F70FB" w:rsidRDefault="00960AB4" w:rsidP="00BC2195">
            <w:pPr>
              <w:pStyle w:val="Text"/>
            </w:pPr>
            <w:r w:rsidRPr="005F70FB">
              <w:t>di</w:t>
            </w:r>
          </w:p>
        </w:tc>
        <w:tc>
          <w:tcPr>
            <w:tcW w:w="766" w:type="dxa"/>
            <w:gridSpan w:val="2"/>
            <w:shd w:val="clear" w:color="auto" w:fill="auto"/>
          </w:tcPr>
          <w:p w14:paraId="2C57B55C" w14:textId="77777777" w:rsidR="00960AB4" w:rsidRPr="005F70FB" w:rsidRDefault="00960AB4" w:rsidP="00BC2195">
            <w:pPr>
              <w:pStyle w:val="Text"/>
            </w:pPr>
            <w:r w:rsidRPr="005F70FB">
              <w:t>luar,</w:t>
            </w:r>
          </w:p>
        </w:tc>
      </w:tr>
      <w:tr w:rsidR="00AC23C4" w:rsidRPr="005F70FB" w14:paraId="0546BB1E" w14:textId="77777777" w:rsidTr="00AC23C4">
        <w:tc>
          <w:tcPr>
            <w:tcW w:w="707" w:type="dxa"/>
            <w:shd w:val="clear" w:color="auto" w:fill="auto"/>
          </w:tcPr>
          <w:p w14:paraId="030A0050" w14:textId="77777777" w:rsidR="00960AB4" w:rsidRPr="005F70FB" w:rsidRDefault="00960AB4" w:rsidP="00BC2195">
            <w:pPr>
              <w:pStyle w:val="GlossEng2ptafter"/>
            </w:pPr>
          </w:p>
        </w:tc>
        <w:tc>
          <w:tcPr>
            <w:tcW w:w="454" w:type="dxa"/>
            <w:shd w:val="clear" w:color="auto" w:fill="auto"/>
          </w:tcPr>
          <w:p w14:paraId="31BA9E42" w14:textId="77777777" w:rsidR="00960AB4" w:rsidRPr="005F70FB" w:rsidRDefault="00960AB4" w:rsidP="00BC2195">
            <w:pPr>
              <w:pStyle w:val="GlossEng2ptafter"/>
            </w:pPr>
            <w:r w:rsidRPr="005F70FB">
              <w:rPr>
                <w:rStyle w:val="ChSmallCaps"/>
              </w:rPr>
              <w:t>3sg</w:t>
            </w:r>
          </w:p>
        </w:tc>
        <w:tc>
          <w:tcPr>
            <w:tcW w:w="589" w:type="dxa"/>
            <w:gridSpan w:val="3"/>
            <w:shd w:val="clear" w:color="auto" w:fill="auto"/>
          </w:tcPr>
          <w:p w14:paraId="5F560F5C" w14:textId="77777777" w:rsidR="00960AB4" w:rsidRPr="005F70FB" w:rsidRDefault="00960AB4" w:rsidP="00BC2195">
            <w:pPr>
              <w:pStyle w:val="GlossEng2ptafter"/>
            </w:pPr>
            <w:r w:rsidRPr="005F70FB">
              <w:t>die</w:t>
            </w:r>
          </w:p>
        </w:tc>
        <w:tc>
          <w:tcPr>
            <w:tcW w:w="773" w:type="dxa"/>
            <w:gridSpan w:val="4"/>
            <w:shd w:val="clear" w:color="auto" w:fill="auto"/>
          </w:tcPr>
          <w:p w14:paraId="039834E9" w14:textId="77777777" w:rsidR="00960AB4" w:rsidRPr="005F70FB" w:rsidRDefault="00960AB4" w:rsidP="00BC2195">
            <w:pPr>
              <w:pStyle w:val="GlossEng2ptafter"/>
            </w:pPr>
            <w:r w:rsidRPr="005F70FB">
              <w:t>woman</w:t>
            </w:r>
          </w:p>
        </w:tc>
        <w:tc>
          <w:tcPr>
            <w:tcW w:w="489" w:type="dxa"/>
            <w:gridSpan w:val="2"/>
            <w:shd w:val="clear" w:color="auto" w:fill="auto"/>
          </w:tcPr>
          <w:p w14:paraId="0132851F" w14:textId="77777777" w:rsidR="00960AB4" w:rsidRPr="005F70FB" w:rsidRDefault="00960AB4" w:rsidP="00BC2195">
            <w:pPr>
              <w:pStyle w:val="GlossEng2ptafter"/>
            </w:pPr>
            <w:r w:rsidRPr="005F70FB">
              <w:rPr>
                <w:rStyle w:val="ChSmallCaps"/>
              </w:rPr>
              <w:t>3sg</w:t>
            </w:r>
          </w:p>
        </w:tc>
        <w:tc>
          <w:tcPr>
            <w:tcW w:w="768" w:type="dxa"/>
            <w:gridSpan w:val="2"/>
            <w:shd w:val="clear" w:color="auto" w:fill="auto"/>
          </w:tcPr>
          <w:p w14:paraId="0A29ABC4" w14:textId="77777777" w:rsidR="00960AB4" w:rsidRPr="005F70FB" w:rsidRDefault="00960AB4" w:rsidP="00BC2195">
            <w:pPr>
              <w:pStyle w:val="GlossEng2ptafter"/>
            </w:pPr>
            <w:r w:rsidRPr="005F70FB">
              <w:t>stand</w:t>
            </w:r>
          </w:p>
        </w:tc>
        <w:tc>
          <w:tcPr>
            <w:tcW w:w="489" w:type="dxa"/>
            <w:gridSpan w:val="2"/>
            <w:shd w:val="clear" w:color="auto" w:fill="auto"/>
          </w:tcPr>
          <w:p w14:paraId="7BAF25D7" w14:textId="77777777" w:rsidR="00960AB4" w:rsidRPr="005F70FB" w:rsidRDefault="00960AB4" w:rsidP="00BC2195">
            <w:pPr>
              <w:pStyle w:val="GlossEng2ptafter"/>
            </w:pPr>
            <w:r w:rsidRPr="005F70FB">
              <w:rPr>
                <w:rStyle w:val="ChSmallCaps"/>
              </w:rPr>
              <w:t>3sg</w:t>
            </w:r>
          </w:p>
        </w:tc>
        <w:tc>
          <w:tcPr>
            <w:tcW w:w="718" w:type="dxa"/>
            <w:gridSpan w:val="2"/>
            <w:shd w:val="clear" w:color="auto" w:fill="auto"/>
          </w:tcPr>
          <w:p w14:paraId="094B91D2" w14:textId="77777777" w:rsidR="00960AB4" w:rsidRPr="005F70FB" w:rsidRDefault="00960AB4" w:rsidP="00BC2195">
            <w:pPr>
              <w:pStyle w:val="GlossEng2ptafter"/>
            </w:pPr>
            <w:r w:rsidRPr="005F70FB">
              <w:t>stand</w:t>
            </w:r>
          </w:p>
        </w:tc>
        <w:tc>
          <w:tcPr>
            <w:tcW w:w="695" w:type="dxa"/>
            <w:gridSpan w:val="2"/>
            <w:shd w:val="clear" w:color="auto" w:fill="auto"/>
          </w:tcPr>
          <w:p w14:paraId="3325E5F4" w14:textId="77777777" w:rsidR="00960AB4" w:rsidRPr="005F70FB" w:rsidRDefault="00960AB4" w:rsidP="00BC2195">
            <w:pPr>
              <w:pStyle w:val="GlossEng2ptafter"/>
            </w:pPr>
            <w:r w:rsidRPr="005F70FB">
              <w:t>reach</w:t>
            </w:r>
          </w:p>
        </w:tc>
        <w:tc>
          <w:tcPr>
            <w:tcW w:w="360" w:type="dxa"/>
            <w:gridSpan w:val="2"/>
            <w:shd w:val="clear" w:color="auto" w:fill="auto"/>
          </w:tcPr>
          <w:p w14:paraId="4FF3921D" w14:textId="77777777" w:rsidR="00960AB4" w:rsidRPr="005F70FB" w:rsidRDefault="00960AB4" w:rsidP="00BC2195">
            <w:pPr>
              <w:pStyle w:val="GlossEng2ptafter"/>
            </w:pPr>
            <w:r w:rsidRPr="005F70FB">
              <w:t>at</w:t>
            </w:r>
          </w:p>
        </w:tc>
        <w:tc>
          <w:tcPr>
            <w:tcW w:w="766" w:type="dxa"/>
            <w:gridSpan w:val="2"/>
            <w:shd w:val="clear" w:color="auto" w:fill="auto"/>
          </w:tcPr>
          <w:p w14:paraId="4E393F85" w14:textId="77777777" w:rsidR="00960AB4" w:rsidRPr="005F70FB" w:rsidRDefault="00960AB4" w:rsidP="00BC2195">
            <w:pPr>
              <w:pStyle w:val="GlossEng2ptafter"/>
            </w:pPr>
            <w:r w:rsidRPr="005F70FB">
              <w:t>outside</w:t>
            </w:r>
          </w:p>
        </w:tc>
      </w:tr>
      <w:tr w:rsidR="00960AB4" w:rsidRPr="005F70FB" w14:paraId="5FBF741B" w14:textId="77777777" w:rsidTr="00AC23C4">
        <w:trPr>
          <w:gridAfter w:val="15"/>
          <w:wAfter w:w="4587" w:type="dxa"/>
        </w:trPr>
        <w:tc>
          <w:tcPr>
            <w:tcW w:w="707" w:type="dxa"/>
            <w:shd w:val="clear" w:color="auto" w:fill="auto"/>
          </w:tcPr>
          <w:p w14:paraId="058533A9" w14:textId="77777777" w:rsidR="00960AB4" w:rsidRPr="005F70FB" w:rsidRDefault="00960AB4" w:rsidP="00BC2195">
            <w:pPr>
              <w:pStyle w:val="O0Nwnext"/>
            </w:pPr>
          </w:p>
        </w:tc>
        <w:tc>
          <w:tcPr>
            <w:tcW w:w="488" w:type="dxa"/>
            <w:gridSpan w:val="2"/>
            <w:shd w:val="clear" w:color="auto" w:fill="auto"/>
          </w:tcPr>
          <w:p w14:paraId="621B91FD" w14:textId="77777777" w:rsidR="00960AB4" w:rsidRPr="005F70FB" w:rsidRDefault="00960AB4" w:rsidP="00BC2195">
            <w:pPr>
              <w:pStyle w:val="Text"/>
            </w:pPr>
            <w:r w:rsidRPr="005F70FB">
              <w:t>dia</w:t>
            </w:r>
          </w:p>
        </w:tc>
        <w:tc>
          <w:tcPr>
            <w:tcW w:w="657" w:type="dxa"/>
            <w:gridSpan w:val="3"/>
            <w:shd w:val="clear" w:color="auto" w:fill="auto"/>
          </w:tcPr>
          <w:p w14:paraId="56BC8E92" w14:textId="77777777" w:rsidR="00960AB4" w:rsidRPr="005F70FB" w:rsidRDefault="00960AB4" w:rsidP="00BC2195">
            <w:pPr>
              <w:pStyle w:val="Text"/>
            </w:pPr>
            <w:r w:rsidRPr="005F70FB">
              <w:t>lapor</w:t>
            </w:r>
          </w:p>
        </w:tc>
        <w:tc>
          <w:tcPr>
            <w:tcW w:w="369" w:type="dxa"/>
            <w:gridSpan w:val="2"/>
            <w:shd w:val="clear" w:color="auto" w:fill="auto"/>
          </w:tcPr>
          <w:p w14:paraId="1AB653F4" w14:textId="77777777" w:rsidR="00960AB4" w:rsidRPr="005F70FB" w:rsidRDefault="00960AB4" w:rsidP="00BC2195">
            <w:pPr>
              <w:pStyle w:val="Text"/>
            </w:pPr>
            <w:r w:rsidRPr="005F70FB">
              <w:t>ke</w:t>
            </w:r>
          </w:p>
        </w:tc>
      </w:tr>
      <w:tr w:rsidR="00960AB4" w:rsidRPr="005F70FB" w14:paraId="708F84A0" w14:textId="77777777" w:rsidTr="00AC23C4">
        <w:trPr>
          <w:gridAfter w:val="15"/>
          <w:wAfter w:w="4587" w:type="dxa"/>
        </w:trPr>
        <w:tc>
          <w:tcPr>
            <w:tcW w:w="707" w:type="dxa"/>
            <w:shd w:val="clear" w:color="auto" w:fill="auto"/>
          </w:tcPr>
          <w:p w14:paraId="4ED6200D" w14:textId="77777777" w:rsidR="00960AB4" w:rsidRPr="005F70FB" w:rsidRDefault="00960AB4" w:rsidP="00BC2195">
            <w:pPr>
              <w:pStyle w:val="GlossEng"/>
            </w:pPr>
          </w:p>
        </w:tc>
        <w:tc>
          <w:tcPr>
            <w:tcW w:w="488" w:type="dxa"/>
            <w:gridSpan w:val="2"/>
            <w:shd w:val="clear" w:color="auto" w:fill="auto"/>
          </w:tcPr>
          <w:p w14:paraId="07987050" w14:textId="77777777" w:rsidR="00960AB4" w:rsidRPr="005F70FB" w:rsidRDefault="00960AB4" w:rsidP="00BC2195">
            <w:pPr>
              <w:pStyle w:val="GlossEng"/>
            </w:pPr>
            <w:r w:rsidRPr="005F70FB">
              <w:rPr>
                <w:rStyle w:val="ChSmallCaps"/>
              </w:rPr>
              <w:t>3sg</w:t>
            </w:r>
          </w:p>
        </w:tc>
        <w:tc>
          <w:tcPr>
            <w:tcW w:w="657" w:type="dxa"/>
            <w:gridSpan w:val="3"/>
            <w:shd w:val="clear" w:color="auto" w:fill="auto"/>
          </w:tcPr>
          <w:p w14:paraId="7E195B84" w14:textId="77777777" w:rsidR="00960AB4" w:rsidRPr="005F70FB" w:rsidRDefault="00960AB4" w:rsidP="00BC2195">
            <w:pPr>
              <w:pStyle w:val="GlossEng"/>
            </w:pPr>
            <w:r w:rsidRPr="005F70FB">
              <w:t>report</w:t>
            </w:r>
          </w:p>
        </w:tc>
        <w:tc>
          <w:tcPr>
            <w:tcW w:w="369" w:type="dxa"/>
            <w:gridSpan w:val="2"/>
            <w:shd w:val="clear" w:color="auto" w:fill="auto"/>
          </w:tcPr>
          <w:p w14:paraId="2DD8C879" w14:textId="77777777" w:rsidR="00960AB4" w:rsidRPr="005F70FB" w:rsidRDefault="00960AB4" w:rsidP="00BC2195">
            <w:pPr>
              <w:pStyle w:val="GlossEng"/>
            </w:pPr>
            <w:r w:rsidRPr="005F70FB">
              <w:t>to</w:t>
            </w:r>
          </w:p>
        </w:tc>
      </w:tr>
    </w:tbl>
    <w:p w14:paraId="4CDFD095" w14:textId="77777777" w:rsidR="00960AB4" w:rsidRPr="005F70FB" w:rsidRDefault="00960AB4" w:rsidP="00960AB4">
      <w:pPr>
        <w:pStyle w:val="FreeTranslEng"/>
      </w:pPr>
      <w:r w:rsidRPr="005F70FB">
        <w:t>but he had already pressed her down, she almost died, the lady got up, she got up and went outside and reported (everything) to</w:t>
      </w:r>
    </w:p>
    <w:tbl>
      <w:tblPr>
        <w:tblW w:w="6122" w:type="dxa"/>
        <w:tblCellMar>
          <w:left w:w="42" w:type="dxa"/>
          <w:right w:w="42" w:type="dxa"/>
        </w:tblCellMar>
        <w:tblLook w:val="01E0" w:firstRow="1" w:lastRow="1" w:firstColumn="1" w:lastColumn="1" w:noHBand="0" w:noVBand="0"/>
      </w:tblPr>
      <w:tblGrid>
        <w:gridCol w:w="709"/>
        <w:gridCol w:w="629"/>
        <w:gridCol w:w="261"/>
        <w:gridCol w:w="622"/>
        <w:gridCol w:w="379"/>
        <w:gridCol w:w="134"/>
        <w:gridCol w:w="806"/>
        <w:gridCol w:w="513"/>
        <w:gridCol w:w="673"/>
        <w:gridCol w:w="851"/>
        <w:gridCol w:w="545"/>
      </w:tblGrid>
      <w:tr w:rsidR="00AC23C4" w:rsidRPr="005F70FB" w14:paraId="7B7EA4E8" w14:textId="77777777" w:rsidTr="00AC23C4">
        <w:tc>
          <w:tcPr>
            <w:tcW w:w="709" w:type="dxa"/>
            <w:shd w:val="clear" w:color="auto" w:fill="auto"/>
          </w:tcPr>
          <w:p w14:paraId="4151B1AE" w14:textId="77777777" w:rsidR="00960AB4" w:rsidRPr="005F70FB" w:rsidRDefault="00960AB4" w:rsidP="00BC2195">
            <w:pPr>
              <w:pStyle w:val="O0Nwnext"/>
            </w:pPr>
            <w:r w:rsidRPr="005F70FB">
              <w:t>0008</w:t>
            </w:r>
          </w:p>
        </w:tc>
        <w:tc>
          <w:tcPr>
            <w:tcW w:w="629" w:type="dxa"/>
            <w:shd w:val="clear" w:color="auto" w:fill="auto"/>
          </w:tcPr>
          <w:p w14:paraId="761A39F9" w14:textId="77777777" w:rsidR="00960AB4" w:rsidRPr="005F70FB" w:rsidRDefault="00960AB4" w:rsidP="00BC2195">
            <w:pPr>
              <w:pStyle w:val="Text"/>
            </w:pPr>
            <w:r w:rsidRPr="005F70FB">
              <w:t>Efana:</w:t>
            </w:r>
          </w:p>
        </w:tc>
        <w:tc>
          <w:tcPr>
            <w:tcW w:w="883" w:type="dxa"/>
            <w:gridSpan w:val="2"/>
            <w:shd w:val="clear" w:color="auto" w:fill="auto"/>
          </w:tcPr>
          <w:p w14:paraId="672EF686" w14:textId="77777777" w:rsidR="00960AB4" w:rsidRPr="005F70FB" w:rsidRDefault="00960AB4" w:rsidP="00BC2195">
            <w:pPr>
              <w:pStyle w:val="Text"/>
            </w:pPr>
            <w:r w:rsidRPr="005F70FB">
              <w:t>mabuk,</w:t>
            </w:r>
          </w:p>
        </w:tc>
        <w:tc>
          <w:tcPr>
            <w:tcW w:w="513" w:type="dxa"/>
            <w:gridSpan w:val="2"/>
            <w:shd w:val="clear" w:color="auto" w:fill="auto"/>
          </w:tcPr>
          <w:p w14:paraId="0FB45045" w14:textId="77777777" w:rsidR="00960AB4" w:rsidRPr="005F70FB" w:rsidRDefault="00960AB4" w:rsidP="00BC2195">
            <w:pPr>
              <w:pStyle w:val="Text"/>
            </w:pPr>
            <w:r w:rsidRPr="005F70FB">
              <w:t>tra,</w:t>
            </w:r>
          </w:p>
        </w:tc>
        <w:tc>
          <w:tcPr>
            <w:tcW w:w="806" w:type="dxa"/>
            <w:shd w:val="clear" w:color="auto" w:fill="auto"/>
          </w:tcPr>
          <w:p w14:paraId="13781586" w14:textId="77777777" w:rsidR="00960AB4" w:rsidRPr="005F70FB" w:rsidRDefault="00960AB4" w:rsidP="00BC2195">
            <w:pPr>
              <w:pStyle w:val="Text"/>
            </w:pPr>
            <w:r w:rsidRPr="005F70FB">
              <w:t>macang</w:t>
            </w:r>
          </w:p>
        </w:tc>
        <w:tc>
          <w:tcPr>
            <w:tcW w:w="513" w:type="dxa"/>
            <w:shd w:val="clear" w:color="auto" w:fill="auto"/>
          </w:tcPr>
          <w:p w14:paraId="00DE80D6" w14:textId="77777777" w:rsidR="00960AB4" w:rsidRPr="005F70FB" w:rsidRDefault="00960AB4" w:rsidP="00BC2195">
            <w:pPr>
              <w:pStyle w:val="Text"/>
            </w:pPr>
            <w:r w:rsidRPr="005F70FB">
              <w:t>tida</w:t>
            </w:r>
          </w:p>
        </w:tc>
        <w:tc>
          <w:tcPr>
            <w:tcW w:w="673" w:type="dxa"/>
            <w:shd w:val="clear" w:color="auto" w:fill="auto"/>
          </w:tcPr>
          <w:p w14:paraId="73014C55" w14:textId="77777777" w:rsidR="00960AB4" w:rsidRPr="005F70FB" w:rsidRDefault="00960AB4" w:rsidP="00BC2195">
            <w:pPr>
              <w:pStyle w:val="Text"/>
            </w:pPr>
            <w:r w:rsidRPr="005F70FB">
              <w:t>punya</w:t>
            </w:r>
          </w:p>
        </w:tc>
        <w:tc>
          <w:tcPr>
            <w:tcW w:w="851" w:type="dxa"/>
            <w:shd w:val="clear" w:color="auto" w:fill="auto"/>
          </w:tcPr>
          <w:p w14:paraId="13DA5ABC" w14:textId="77777777" w:rsidR="00960AB4" w:rsidRPr="005F70FB" w:rsidRDefault="00960AB4" w:rsidP="00BC2195">
            <w:pPr>
              <w:pStyle w:val="Text"/>
            </w:pPr>
            <w:r w:rsidRPr="005F70FB">
              <w:t>istri</w:t>
            </w:r>
          </w:p>
        </w:tc>
        <w:tc>
          <w:tcPr>
            <w:tcW w:w="545" w:type="dxa"/>
            <w:shd w:val="clear" w:color="auto" w:fill="auto"/>
          </w:tcPr>
          <w:p w14:paraId="3AD79512" w14:textId="77777777" w:rsidR="00960AB4" w:rsidRPr="005F70FB" w:rsidRDefault="00960AB4" w:rsidP="00BC2195">
            <w:pPr>
              <w:pStyle w:val="Text"/>
            </w:pPr>
            <w:r w:rsidRPr="005F70FB">
              <w:t>saja,</w:t>
            </w:r>
          </w:p>
        </w:tc>
      </w:tr>
      <w:tr w:rsidR="00AC23C4" w:rsidRPr="005F70FB" w14:paraId="5578F698" w14:textId="77777777" w:rsidTr="00AC23C4">
        <w:tc>
          <w:tcPr>
            <w:tcW w:w="709" w:type="dxa"/>
            <w:shd w:val="clear" w:color="auto" w:fill="auto"/>
          </w:tcPr>
          <w:p w14:paraId="44896286" w14:textId="77777777" w:rsidR="00960AB4" w:rsidRPr="005F70FB" w:rsidRDefault="00960AB4" w:rsidP="00BC2195">
            <w:pPr>
              <w:pStyle w:val="GlossEng2ptafter"/>
            </w:pPr>
          </w:p>
        </w:tc>
        <w:tc>
          <w:tcPr>
            <w:tcW w:w="629" w:type="dxa"/>
            <w:shd w:val="clear" w:color="auto" w:fill="auto"/>
          </w:tcPr>
          <w:p w14:paraId="65958D76" w14:textId="77777777" w:rsidR="00960AB4" w:rsidRPr="005F70FB" w:rsidRDefault="00960AB4" w:rsidP="00BC2195">
            <w:pPr>
              <w:pStyle w:val="GlossEng2ptafter"/>
            </w:pPr>
          </w:p>
        </w:tc>
        <w:tc>
          <w:tcPr>
            <w:tcW w:w="883" w:type="dxa"/>
            <w:gridSpan w:val="2"/>
            <w:shd w:val="clear" w:color="auto" w:fill="auto"/>
          </w:tcPr>
          <w:p w14:paraId="3560DF74" w14:textId="77777777" w:rsidR="00960AB4" w:rsidRPr="005F70FB" w:rsidRDefault="00960AB4" w:rsidP="00BC2195">
            <w:pPr>
              <w:pStyle w:val="GlossEng2ptafter"/>
            </w:pPr>
            <w:r w:rsidRPr="005F70FB">
              <w:t>be.drunk</w:t>
            </w:r>
          </w:p>
        </w:tc>
        <w:tc>
          <w:tcPr>
            <w:tcW w:w="513" w:type="dxa"/>
            <w:gridSpan w:val="2"/>
            <w:shd w:val="clear" w:color="auto" w:fill="auto"/>
          </w:tcPr>
          <w:p w14:paraId="60693B15" w14:textId="77777777" w:rsidR="00960AB4" w:rsidRPr="005F70FB" w:rsidRDefault="00960AB4" w:rsidP="00BC2195">
            <w:pPr>
              <w:pStyle w:val="GlossEng2ptafter"/>
            </w:pPr>
            <w:r w:rsidRPr="005F70FB">
              <w:rPr>
                <w:rStyle w:val="ChSmallCaps"/>
              </w:rPr>
              <w:t>neg</w:t>
            </w:r>
          </w:p>
        </w:tc>
        <w:tc>
          <w:tcPr>
            <w:tcW w:w="806" w:type="dxa"/>
            <w:shd w:val="clear" w:color="auto" w:fill="auto"/>
          </w:tcPr>
          <w:p w14:paraId="400C7B95" w14:textId="77777777" w:rsidR="00960AB4" w:rsidRPr="005F70FB" w:rsidRDefault="00960AB4" w:rsidP="00BC2195">
            <w:pPr>
              <w:pStyle w:val="GlossEng2ptafter"/>
            </w:pPr>
            <w:r w:rsidRPr="005F70FB">
              <w:t>variety</w:t>
            </w:r>
          </w:p>
        </w:tc>
        <w:tc>
          <w:tcPr>
            <w:tcW w:w="513" w:type="dxa"/>
            <w:shd w:val="clear" w:color="auto" w:fill="auto"/>
          </w:tcPr>
          <w:p w14:paraId="39EDCCA2" w14:textId="77777777" w:rsidR="00960AB4" w:rsidRPr="005F70FB" w:rsidRDefault="00960AB4" w:rsidP="00BC2195">
            <w:pPr>
              <w:pStyle w:val="GlossEng2ptafter"/>
            </w:pPr>
            <w:r w:rsidRPr="005F70FB">
              <w:rPr>
                <w:rStyle w:val="ChSmallCaps"/>
              </w:rPr>
              <w:t>neg</w:t>
            </w:r>
          </w:p>
        </w:tc>
        <w:tc>
          <w:tcPr>
            <w:tcW w:w="673" w:type="dxa"/>
            <w:shd w:val="clear" w:color="auto" w:fill="auto"/>
          </w:tcPr>
          <w:p w14:paraId="72D043F5" w14:textId="77777777" w:rsidR="00960AB4" w:rsidRPr="005F70FB" w:rsidRDefault="00960AB4" w:rsidP="00BC2195">
            <w:pPr>
              <w:pStyle w:val="GlossEng2ptafter"/>
            </w:pPr>
            <w:r w:rsidRPr="005F70FB">
              <w:rPr>
                <w:rStyle w:val="ChSmallCaps"/>
              </w:rPr>
              <w:t>poss</w:t>
            </w:r>
          </w:p>
        </w:tc>
        <w:tc>
          <w:tcPr>
            <w:tcW w:w="851" w:type="dxa"/>
            <w:shd w:val="clear" w:color="auto" w:fill="auto"/>
          </w:tcPr>
          <w:p w14:paraId="3ACBF76E" w14:textId="77777777" w:rsidR="00960AB4" w:rsidRPr="005F70FB" w:rsidRDefault="00960AB4" w:rsidP="00BC2195">
            <w:pPr>
              <w:pStyle w:val="GlossEng2ptafter"/>
            </w:pPr>
            <w:r w:rsidRPr="005F70FB">
              <w:t>wife[SI]</w:t>
            </w:r>
          </w:p>
        </w:tc>
        <w:tc>
          <w:tcPr>
            <w:tcW w:w="545" w:type="dxa"/>
            <w:shd w:val="clear" w:color="auto" w:fill="auto"/>
          </w:tcPr>
          <w:p w14:paraId="3DE00051" w14:textId="77777777" w:rsidR="00960AB4" w:rsidRPr="005F70FB" w:rsidRDefault="00960AB4" w:rsidP="00BC2195">
            <w:pPr>
              <w:pStyle w:val="GlossEng2ptafter"/>
            </w:pPr>
            <w:r w:rsidRPr="005F70FB">
              <w:t>just</w:t>
            </w:r>
          </w:p>
        </w:tc>
      </w:tr>
      <w:tr w:rsidR="00960AB4" w:rsidRPr="005F70FB" w14:paraId="72968F5F" w14:textId="77777777" w:rsidTr="00AC23C4">
        <w:trPr>
          <w:gridAfter w:val="6"/>
          <w:wAfter w:w="3522" w:type="dxa"/>
        </w:trPr>
        <w:tc>
          <w:tcPr>
            <w:tcW w:w="709" w:type="dxa"/>
            <w:shd w:val="clear" w:color="auto" w:fill="auto"/>
          </w:tcPr>
          <w:p w14:paraId="1C9916E3" w14:textId="77777777" w:rsidR="00960AB4" w:rsidRPr="005F70FB" w:rsidRDefault="00960AB4" w:rsidP="00BC2195">
            <w:pPr>
              <w:pStyle w:val="O0Nwnext"/>
            </w:pPr>
          </w:p>
        </w:tc>
        <w:tc>
          <w:tcPr>
            <w:tcW w:w="890" w:type="dxa"/>
            <w:gridSpan w:val="2"/>
            <w:shd w:val="clear" w:color="auto" w:fill="auto"/>
          </w:tcPr>
          <w:p w14:paraId="380FCAFF" w14:textId="77777777" w:rsidR="00960AB4" w:rsidRPr="005F70FB" w:rsidRDefault="00960AB4" w:rsidP="00BC2195">
            <w:pPr>
              <w:pStyle w:val="Text"/>
            </w:pPr>
            <w:r w:rsidRPr="005F70FB">
              <w:t>mabuk</w:t>
            </w:r>
          </w:p>
        </w:tc>
        <w:tc>
          <w:tcPr>
            <w:tcW w:w="1001" w:type="dxa"/>
            <w:gridSpan w:val="2"/>
            <w:shd w:val="clear" w:color="auto" w:fill="auto"/>
          </w:tcPr>
          <w:p w14:paraId="50EB6BE2" w14:textId="77777777" w:rsidR="00960AB4" w:rsidRPr="005F70FB" w:rsidRDefault="00960AB4" w:rsidP="00BC2195">
            <w:pPr>
              <w:pStyle w:val="Text"/>
            </w:pPr>
            <w:r w:rsidRPr="005F70FB">
              <w:t>takaroang</w:t>
            </w:r>
          </w:p>
        </w:tc>
      </w:tr>
      <w:tr w:rsidR="00960AB4" w:rsidRPr="005F70FB" w14:paraId="0371F214" w14:textId="77777777" w:rsidTr="00AC23C4">
        <w:trPr>
          <w:gridAfter w:val="6"/>
          <w:wAfter w:w="3522" w:type="dxa"/>
        </w:trPr>
        <w:tc>
          <w:tcPr>
            <w:tcW w:w="709" w:type="dxa"/>
            <w:shd w:val="clear" w:color="auto" w:fill="auto"/>
          </w:tcPr>
          <w:p w14:paraId="15071A4A" w14:textId="77777777" w:rsidR="00960AB4" w:rsidRPr="005F70FB" w:rsidRDefault="00960AB4" w:rsidP="00BC2195">
            <w:pPr>
              <w:pStyle w:val="GlossEng"/>
            </w:pPr>
          </w:p>
        </w:tc>
        <w:tc>
          <w:tcPr>
            <w:tcW w:w="890" w:type="dxa"/>
            <w:gridSpan w:val="2"/>
            <w:shd w:val="clear" w:color="auto" w:fill="auto"/>
          </w:tcPr>
          <w:p w14:paraId="4C883637" w14:textId="77777777" w:rsidR="00960AB4" w:rsidRPr="005F70FB" w:rsidRDefault="00960AB4" w:rsidP="00BC2195">
            <w:pPr>
              <w:pStyle w:val="GlossEng"/>
            </w:pPr>
            <w:r w:rsidRPr="005F70FB">
              <w:t>be.drunk</w:t>
            </w:r>
          </w:p>
        </w:tc>
        <w:tc>
          <w:tcPr>
            <w:tcW w:w="1001" w:type="dxa"/>
            <w:gridSpan w:val="2"/>
            <w:shd w:val="clear" w:color="auto" w:fill="auto"/>
          </w:tcPr>
          <w:p w14:paraId="2094B1B3" w14:textId="77777777" w:rsidR="00960AB4" w:rsidRPr="005F70FB" w:rsidRDefault="00960AB4" w:rsidP="00BC2195">
            <w:pPr>
              <w:pStyle w:val="GlossEng"/>
            </w:pPr>
            <w:r w:rsidRPr="005F70FB">
              <w:t>be.chaotic</w:t>
            </w:r>
          </w:p>
        </w:tc>
      </w:tr>
    </w:tbl>
    <w:p w14:paraId="456098C5" w14:textId="5A4CEC8E" w:rsidR="00960AB4" w:rsidRPr="005F70FB" w:rsidRDefault="00960AB4" w:rsidP="00960AB4">
      <w:pPr>
        <w:pStyle w:val="FreeTranslEng"/>
      </w:pPr>
      <w:r w:rsidRPr="005F70FB">
        <w:t>Efana: to be drunk!, doesn</w:t>
      </w:r>
      <w:r w:rsidR="00B7093A" w:rsidRPr="005F70FB">
        <w:t>’</w:t>
      </w:r>
      <w:r w:rsidRPr="005F70FB">
        <w:t>t, like he doesn</w:t>
      </w:r>
      <w:r w:rsidR="00B7093A" w:rsidRPr="005F70FB">
        <w:t>’</w:t>
      </w:r>
      <w:r w:rsidRPr="005F70FB">
        <w:t>t have a wife, (getting) drunk at random (like this)!</w:t>
      </w:r>
    </w:p>
    <w:tbl>
      <w:tblPr>
        <w:tblW w:w="0" w:type="auto"/>
        <w:tblCellMar>
          <w:left w:w="42" w:type="dxa"/>
          <w:right w:w="42" w:type="dxa"/>
        </w:tblCellMar>
        <w:tblLook w:val="01E0" w:firstRow="1" w:lastRow="1" w:firstColumn="1" w:lastColumn="1" w:noHBand="0" w:noVBand="0"/>
      </w:tblPr>
      <w:tblGrid>
        <w:gridCol w:w="709"/>
        <w:gridCol w:w="484"/>
        <w:gridCol w:w="140"/>
        <w:gridCol w:w="28"/>
        <w:gridCol w:w="10"/>
        <w:gridCol w:w="183"/>
        <w:gridCol w:w="293"/>
        <w:gridCol w:w="431"/>
        <w:gridCol w:w="104"/>
        <w:gridCol w:w="42"/>
        <w:gridCol w:w="78"/>
        <w:gridCol w:w="234"/>
        <w:gridCol w:w="125"/>
        <w:gridCol w:w="98"/>
        <w:gridCol w:w="344"/>
        <w:gridCol w:w="182"/>
        <w:gridCol w:w="51"/>
        <w:gridCol w:w="15"/>
        <w:gridCol w:w="465"/>
        <w:gridCol w:w="12"/>
        <w:gridCol w:w="155"/>
        <w:gridCol w:w="27"/>
        <w:gridCol w:w="287"/>
        <w:gridCol w:w="75"/>
        <w:gridCol w:w="249"/>
        <w:gridCol w:w="118"/>
        <w:gridCol w:w="309"/>
        <w:gridCol w:w="215"/>
        <w:gridCol w:w="213"/>
        <w:gridCol w:w="45"/>
        <w:gridCol w:w="376"/>
        <w:gridCol w:w="89"/>
        <w:gridCol w:w="195"/>
        <w:gridCol w:w="355"/>
        <w:gridCol w:w="19"/>
      </w:tblGrid>
      <w:tr w:rsidR="00AC23C4" w:rsidRPr="005F70FB" w14:paraId="79315F31" w14:textId="77777777" w:rsidTr="00E72F9E">
        <w:trPr>
          <w:gridAfter w:val="1"/>
          <w:wAfter w:w="19" w:type="dxa"/>
        </w:trPr>
        <w:tc>
          <w:tcPr>
            <w:tcW w:w="709" w:type="dxa"/>
            <w:shd w:val="clear" w:color="auto" w:fill="auto"/>
          </w:tcPr>
          <w:p w14:paraId="25D19D8D" w14:textId="77777777" w:rsidR="00960AB4" w:rsidRPr="005F70FB" w:rsidRDefault="00960AB4" w:rsidP="00BC2195">
            <w:pPr>
              <w:pStyle w:val="O0Nwnext"/>
            </w:pPr>
            <w:r w:rsidRPr="005F70FB">
              <w:t>0009</w:t>
            </w:r>
          </w:p>
        </w:tc>
        <w:tc>
          <w:tcPr>
            <w:tcW w:w="652" w:type="dxa"/>
            <w:gridSpan w:val="3"/>
            <w:shd w:val="clear" w:color="auto" w:fill="auto"/>
          </w:tcPr>
          <w:p w14:paraId="7595F7D8" w14:textId="77777777" w:rsidR="00960AB4" w:rsidRPr="005F70FB" w:rsidRDefault="00960AB4" w:rsidP="00BC2195">
            <w:pPr>
              <w:pStyle w:val="Text"/>
            </w:pPr>
            <w:r w:rsidRPr="005F70FB">
              <w:t>Marta:</w:t>
            </w:r>
          </w:p>
        </w:tc>
        <w:tc>
          <w:tcPr>
            <w:tcW w:w="486" w:type="dxa"/>
            <w:gridSpan w:val="3"/>
            <w:shd w:val="clear" w:color="auto" w:fill="auto"/>
          </w:tcPr>
          <w:p w14:paraId="15522091" w14:textId="77777777" w:rsidR="00960AB4" w:rsidRPr="005F70FB" w:rsidRDefault="00960AB4" w:rsidP="00BC2195">
            <w:pPr>
              <w:pStyle w:val="Text"/>
            </w:pPr>
            <w:r w:rsidRPr="005F70FB">
              <w:t>de</w:t>
            </w:r>
          </w:p>
        </w:tc>
        <w:tc>
          <w:tcPr>
            <w:tcW w:w="655" w:type="dxa"/>
            <w:gridSpan w:val="4"/>
            <w:shd w:val="clear" w:color="auto" w:fill="auto"/>
          </w:tcPr>
          <w:p w14:paraId="0AB82156" w14:textId="77777777" w:rsidR="00960AB4" w:rsidRPr="005F70FB" w:rsidRDefault="00960AB4" w:rsidP="00BC2195">
            <w:pPr>
              <w:pStyle w:val="Text"/>
            </w:pPr>
            <w:r w:rsidRPr="005F70FB">
              <w:t>lapor</w:t>
            </w:r>
          </w:p>
        </w:tc>
        <w:tc>
          <w:tcPr>
            <w:tcW w:w="359" w:type="dxa"/>
            <w:gridSpan w:val="2"/>
            <w:shd w:val="clear" w:color="auto" w:fill="auto"/>
          </w:tcPr>
          <w:p w14:paraId="54E39EBB" w14:textId="77777777" w:rsidR="00960AB4" w:rsidRPr="005F70FB" w:rsidRDefault="00960AB4" w:rsidP="00BC2195">
            <w:pPr>
              <w:pStyle w:val="Text"/>
            </w:pPr>
            <w:r w:rsidRPr="005F70FB">
              <w:t>ke</w:t>
            </w:r>
          </w:p>
        </w:tc>
        <w:tc>
          <w:tcPr>
            <w:tcW w:w="690" w:type="dxa"/>
            <w:gridSpan w:val="5"/>
            <w:shd w:val="clear" w:color="auto" w:fill="auto"/>
          </w:tcPr>
          <w:p w14:paraId="3B4D5881" w14:textId="77777777" w:rsidR="00960AB4" w:rsidRPr="005F70FB" w:rsidRDefault="00960AB4" w:rsidP="00BC2195">
            <w:pPr>
              <w:pStyle w:val="Text"/>
            </w:pPr>
            <w:r w:rsidRPr="005F70FB">
              <w:t>suster,</w:t>
            </w:r>
          </w:p>
        </w:tc>
        <w:tc>
          <w:tcPr>
            <w:tcW w:w="632" w:type="dxa"/>
            <w:gridSpan w:val="3"/>
            <w:shd w:val="clear" w:color="auto" w:fill="auto"/>
          </w:tcPr>
          <w:p w14:paraId="21492E46" w14:textId="77777777" w:rsidR="00960AB4" w:rsidRPr="005F70FB" w:rsidRDefault="00960AB4" w:rsidP="00BC2195">
            <w:pPr>
              <w:pStyle w:val="Text"/>
            </w:pPr>
            <w:r w:rsidRPr="005F70FB">
              <w:t>suster</w:t>
            </w:r>
          </w:p>
        </w:tc>
        <w:tc>
          <w:tcPr>
            <w:tcW w:w="638" w:type="dxa"/>
            <w:gridSpan w:val="4"/>
            <w:shd w:val="clear" w:color="auto" w:fill="auto"/>
          </w:tcPr>
          <w:p w14:paraId="0F80EC01" w14:textId="77777777" w:rsidR="00960AB4" w:rsidRPr="005F70FB" w:rsidRDefault="00960AB4" w:rsidP="00BC2195">
            <w:pPr>
              <w:pStyle w:val="Text"/>
            </w:pPr>
            <w:r w:rsidRPr="005F70FB">
              <w:t>kluar,</w:t>
            </w:r>
          </w:p>
        </w:tc>
        <w:tc>
          <w:tcPr>
            <w:tcW w:w="642" w:type="dxa"/>
            <w:gridSpan w:val="3"/>
            <w:shd w:val="clear" w:color="auto" w:fill="auto"/>
          </w:tcPr>
          <w:p w14:paraId="5FEA9B28" w14:textId="77777777" w:rsidR="00960AB4" w:rsidRPr="005F70FB" w:rsidRDefault="00960AB4" w:rsidP="00BC2195">
            <w:pPr>
              <w:pStyle w:val="Text"/>
            </w:pPr>
            <w:r w:rsidRPr="005F70FB">
              <w:t>dia</w:t>
            </w:r>
          </w:p>
        </w:tc>
        <w:tc>
          <w:tcPr>
            <w:tcW w:w="634" w:type="dxa"/>
            <w:gridSpan w:val="3"/>
            <w:shd w:val="clear" w:color="auto" w:fill="auto"/>
          </w:tcPr>
          <w:p w14:paraId="464F4198" w14:textId="77777777" w:rsidR="00960AB4" w:rsidRPr="005F70FB" w:rsidRDefault="00960AB4" w:rsidP="00BC2195">
            <w:pPr>
              <w:pStyle w:val="Text"/>
            </w:pPr>
            <w:r w:rsidRPr="005F70FB">
              <w:t>lapor</w:t>
            </w:r>
          </w:p>
        </w:tc>
        <w:tc>
          <w:tcPr>
            <w:tcW w:w="639" w:type="dxa"/>
            <w:gridSpan w:val="3"/>
            <w:shd w:val="clear" w:color="auto" w:fill="auto"/>
          </w:tcPr>
          <w:p w14:paraId="69944BEB" w14:textId="77777777" w:rsidR="00960AB4" w:rsidRPr="005F70FB" w:rsidRDefault="00960AB4" w:rsidP="00BC2195">
            <w:pPr>
              <w:pStyle w:val="Text"/>
            </w:pPr>
            <w:r w:rsidRPr="005F70FB">
              <w:t>sama</w:t>
            </w:r>
          </w:p>
        </w:tc>
      </w:tr>
      <w:tr w:rsidR="00AC23C4" w:rsidRPr="005F70FB" w14:paraId="4D019DE2" w14:textId="77777777" w:rsidTr="00E72F9E">
        <w:trPr>
          <w:gridAfter w:val="1"/>
          <w:wAfter w:w="19" w:type="dxa"/>
        </w:trPr>
        <w:tc>
          <w:tcPr>
            <w:tcW w:w="709" w:type="dxa"/>
            <w:shd w:val="clear" w:color="auto" w:fill="auto"/>
          </w:tcPr>
          <w:p w14:paraId="761DDF6C" w14:textId="77777777" w:rsidR="00960AB4" w:rsidRPr="005F70FB" w:rsidRDefault="00960AB4" w:rsidP="00BC2195">
            <w:pPr>
              <w:pStyle w:val="GlossEng2ptafter"/>
            </w:pPr>
          </w:p>
        </w:tc>
        <w:tc>
          <w:tcPr>
            <w:tcW w:w="652" w:type="dxa"/>
            <w:gridSpan w:val="3"/>
            <w:shd w:val="clear" w:color="auto" w:fill="auto"/>
          </w:tcPr>
          <w:p w14:paraId="73111F8D" w14:textId="77777777" w:rsidR="00960AB4" w:rsidRPr="005F70FB" w:rsidRDefault="00960AB4" w:rsidP="00BC2195">
            <w:pPr>
              <w:pStyle w:val="GlossEng2ptafter"/>
            </w:pPr>
          </w:p>
        </w:tc>
        <w:tc>
          <w:tcPr>
            <w:tcW w:w="486" w:type="dxa"/>
            <w:gridSpan w:val="3"/>
            <w:shd w:val="clear" w:color="auto" w:fill="auto"/>
          </w:tcPr>
          <w:p w14:paraId="72F46506" w14:textId="77777777" w:rsidR="00960AB4" w:rsidRPr="005F70FB" w:rsidRDefault="00960AB4" w:rsidP="00BC2195">
            <w:pPr>
              <w:pStyle w:val="GlossEng2ptafter"/>
            </w:pPr>
            <w:r w:rsidRPr="005F70FB">
              <w:rPr>
                <w:rStyle w:val="ChSmallCaps"/>
              </w:rPr>
              <w:t>3sg</w:t>
            </w:r>
          </w:p>
        </w:tc>
        <w:tc>
          <w:tcPr>
            <w:tcW w:w="655" w:type="dxa"/>
            <w:gridSpan w:val="4"/>
            <w:shd w:val="clear" w:color="auto" w:fill="auto"/>
          </w:tcPr>
          <w:p w14:paraId="24D47A50" w14:textId="77777777" w:rsidR="00960AB4" w:rsidRPr="005F70FB" w:rsidRDefault="00960AB4" w:rsidP="00BC2195">
            <w:pPr>
              <w:pStyle w:val="GlossEng2ptafter"/>
            </w:pPr>
            <w:r w:rsidRPr="005F70FB">
              <w:t>report</w:t>
            </w:r>
          </w:p>
        </w:tc>
        <w:tc>
          <w:tcPr>
            <w:tcW w:w="359" w:type="dxa"/>
            <w:gridSpan w:val="2"/>
            <w:shd w:val="clear" w:color="auto" w:fill="auto"/>
          </w:tcPr>
          <w:p w14:paraId="06650E88" w14:textId="77777777" w:rsidR="00960AB4" w:rsidRPr="005F70FB" w:rsidRDefault="00960AB4" w:rsidP="00BC2195">
            <w:pPr>
              <w:pStyle w:val="GlossEng2ptafter"/>
            </w:pPr>
            <w:r w:rsidRPr="005F70FB">
              <w:t>to</w:t>
            </w:r>
          </w:p>
        </w:tc>
        <w:tc>
          <w:tcPr>
            <w:tcW w:w="690" w:type="dxa"/>
            <w:gridSpan w:val="5"/>
            <w:shd w:val="clear" w:color="auto" w:fill="auto"/>
          </w:tcPr>
          <w:p w14:paraId="6DEB251C" w14:textId="77777777" w:rsidR="00960AB4" w:rsidRPr="005F70FB" w:rsidRDefault="00960AB4" w:rsidP="00BC2195">
            <w:pPr>
              <w:pStyle w:val="GlossEng2ptafter"/>
            </w:pPr>
            <w:r w:rsidRPr="005F70FB">
              <w:t>nurse</w:t>
            </w:r>
          </w:p>
        </w:tc>
        <w:tc>
          <w:tcPr>
            <w:tcW w:w="632" w:type="dxa"/>
            <w:gridSpan w:val="3"/>
            <w:shd w:val="clear" w:color="auto" w:fill="auto"/>
          </w:tcPr>
          <w:p w14:paraId="70FB9BBB" w14:textId="77777777" w:rsidR="00960AB4" w:rsidRPr="005F70FB" w:rsidRDefault="00960AB4" w:rsidP="00BC2195">
            <w:pPr>
              <w:pStyle w:val="GlossEng2ptafter"/>
            </w:pPr>
            <w:r w:rsidRPr="005F70FB">
              <w:t>nurse</w:t>
            </w:r>
          </w:p>
        </w:tc>
        <w:tc>
          <w:tcPr>
            <w:tcW w:w="638" w:type="dxa"/>
            <w:gridSpan w:val="4"/>
            <w:shd w:val="clear" w:color="auto" w:fill="auto"/>
          </w:tcPr>
          <w:p w14:paraId="7F9238CF" w14:textId="77777777" w:rsidR="00960AB4" w:rsidRPr="005F70FB" w:rsidRDefault="00960AB4" w:rsidP="00BC2195">
            <w:pPr>
              <w:pStyle w:val="GlossEng2ptafter"/>
            </w:pPr>
            <w:r w:rsidRPr="005F70FB">
              <w:t>go.out</w:t>
            </w:r>
          </w:p>
        </w:tc>
        <w:tc>
          <w:tcPr>
            <w:tcW w:w="642" w:type="dxa"/>
            <w:gridSpan w:val="3"/>
            <w:shd w:val="clear" w:color="auto" w:fill="auto"/>
          </w:tcPr>
          <w:p w14:paraId="279A6259" w14:textId="77777777" w:rsidR="00960AB4" w:rsidRPr="005F70FB" w:rsidRDefault="00960AB4" w:rsidP="00BC2195">
            <w:pPr>
              <w:pStyle w:val="GlossEng2ptafter"/>
            </w:pPr>
            <w:r w:rsidRPr="005F70FB">
              <w:rPr>
                <w:rStyle w:val="ChSmallCaps"/>
              </w:rPr>
              <w:t>3sg</w:t>
            </w:r>
          </w:p>
        </w:tc>
        <w:tc>
          <w:tcPr>
            <w:tcW w:w="634" w:type="dxa"/>
            <w:gridSpan w:val="3"/>
            <w:shd w:val="clear" w:color="auto" w:fill="auto"/>
          </w:tcPr>
          <w:p w14:paraId="68BBC1A1" w14:textId="77777777" w:rsidR="00960AB4" w:rsidRPr="005F70FB" w:rsidRDefault="00960AB4" w:rsidP="00BC2195">
            <w:pPr>
              <w:pStyle w:val="GlossEng2ptafter"/>
            </w:pPr>
            <w:r w:rsidRPr="005F70FB">
              <w:t>report</w:t>
            </w:r>
          </w:p>
        </w:tc>
        <w:tc>
          <w:tcPr>
            <w:tcW w:w="639" w:type="dxa"/>
            <w:gridSpan w:val="3"/>
            <w:shd w:val="clear" w:color="auto" w:fill="auto"/>
          </w:tcPr>
          <w:p w14:paraId="06001A67" w14:textId="77777777" w:rsidR="00960AB4" w:rsidRPr="005F70FB" w:rsidRDefault="00960AB4" w:rsidP="00BC2195">
            <w:pPr>
              <w:pStyle w:val="GlossEng2ptafter"/>
            </w:pPr>
            <w:r w:rsidRPr="005F70FB">
              <w:t>to</w:t>
            </w:r>
          </w:p>
        </w:tc>
      </w:tr>
      <w:tr w:rsidR="00AC23C4" w:rsidRPr="005F70FB" w14:paraId="30FB21F5" w14:textId="77777777" w:rsidTr="00E72F9E">
        <w:tc>
          <w:tcPr>
            <w:tcW w:w="709" w:type="dxa"/>
            <w:shd w:val="clear" w:color="auto" w:fill="auto"/>
          </w:tcPr>
          <w:p w14:paraId="5212D758" w14:textId="77777777" w:rsidR="00960AB4" w:rsidRPr="005F70FB" w:rsidRDefault="00960AB4" w:rsidP="00BC2195">
            <w:pPr>
              <w:pStyle w:val="O0Nwnext"/>
            </w:pPr>
          </w:p>
        </w:tc>
        <w:tc>
          <w:tcPr>
            <w:tcW w:w="624" w:type="dxa"/>
            <w:gridSpan w:val="2"/>
            <w:shd w:val="clear" w:color="auto" w:fill="auto"/>
          </w:tcPr>
          <w:p w14:paraId="37DC288E" w14:textId="77777777" w:rsidR="00960AB4" w:rsidRPr="005F70FB" w:rsidRDefault="00960AB4" w:rsidP="00BC2195">
            <w:pPr>
              <w:pStyle w:val="Text"/>
            </w:pPr>
            <w:r w:rsidRPr="005F70FB">
              <w:t>polisi,</w:t>
            </w:r>
          </w:p>
        </w:tc>
        <w:tc>
          <w:tcPr>
            <w:tcW w:w="1049" w:type="dxa"/>
            <w:gridSpan w:val="6"/>
            <w:shd w:val="clear" w:color="auto" w:fill="auto"/>
          </w:tcPr>
          <w:p w14:paraId="140CA468" w14:textId="7CBEDB35" w:rsidR="00960AB4" w:rsidRPr="005F70FB" w:rsidRDefault="00960AB4" w:rsidP="00BC2195">
            <w:pPr>
              <w:pStyle w:val="Text"/>
            </w:pPr>
            <w:r w:rsidRPr="005F70FB">
              <w:t>penjagaan</w:t>
            </w:r>
            <w:r w:rsidR="00E72F9E" w:rsidRPr="005F70FB">
              <w:t>g</w:t>
            </w:r>
          </w:p>
        </w:tc>
        <w:tc>
          <w:tcPr>
            <w:tcW w:w="354" w:type="dxa"/>
            <w:gridSpan w:val="3"/>
            <w:shd w:val="clear" w:color="auto" w:fill="auto"/>
          </w:tcPr>
          <w:p w14:paraId="440BF4EF" w14:textId="77777777" w:rsidR="00960AB4" w:rsidRPr="005F70FB" w:rsidRDefault="00960AB4" w:rsidP="00BC2195">
            <w:pPr>
              <w:pStyle w:val="Text"/>
            </w:pPr>
            <w:r w:rsidRPr="005F70FB">
              <w:t>di</w:t>
            </w:r>
          </w:p>
        </w:tc>
        <w:tc>
          <w:tcPr>
            <w:tcW w:w="749" w:type="dxa"/>
            <w:gridSpan w:val="4"/>
            <w:shd w:val="clear" w:color="auto" w:fill="auto"/>
          </w:tcPr>
          <w:p w14:paraId="19C055C9" w14:textId="77777777" w:rsidR="00960AB4" w:rsidRPr="005F70FB" w:rsidRDefault="00960AB4" w:rsidP="00BC2195">
            <w:pPr>
              <w:pStyle w:val="Text"/>
            </w:pPr>
            <w:r w:rsidRPr="005F70FB">
              <w:t>luar,</w:t>
            </w:r>
          </w:p>
        </w:tc>
        <w:tc>
          <w:tcPr>
            <w:tcW w:w="725" w:type="dxa"/>
            <w:gridSpan w:val="6"/>
            <w:shd w:val="clear" w:color="auto" w:fill="auto"/>
          </w:tcPr>
          <w:p w14:paraId="02A7B526" w14:textId="77777777" w:rsidR="00960AB4" w:rsidRPr="005F70FB" w:rsidRDefault="00960AB4" w:rsidP="00BC2195">
            <w:pPr>
              <w:pStyle w:val="Text"/>
            </w:pPr>
            <w:r w:rsidRPr="005F70FB">
              <w:t>tinggal</w:t>
            </w:r>
          </w:p>
        </w:tc>
        <w:tc>
          <w:tcPr>
            <w:tcW w:w="729" w:type="dxa"/>
            <w:gridSpan w:val="4"/>
            <w:shd w:val="clear" w:color="auto" w:fill="auto"/>
          </w:tcPr>
          <w:p w14:paraId="76DD1DF6" w14:textId="77777777" w:rsidR="00960AB4" w:rsidRPr="005F70FB" w:rsidRDefault="00960AB4" w:rsidP="00BC2195">
            <w:pPr>
              <w:pStyle w:val="Text"/>
            </w:pPr>
            <w:r w:rsidRPr="005F70FB">
              <w:t>tunggu</w:t>
            </w:r>
          </w:p>
        </w:tc>
        <w:tc>
          <w:tcPr>
            <w:tcW w:w="737" w:type="dxa"/>
            <w:gridSpan w:val="3"/>
            <w:shd w:val="clear" w:color="auto" w:fill="auto"/>
          </w:tcPr>
          <w:p w14:paraId="1BD35830" w14:textId="77777777" w:rsidR="00960AB4" w:rsidRPr="005F70FB" w:rsidRDefault="00960AB4" w:rsidP="00BC2195">
            <w:pPr>
              <w:pStyle w:val="Text"/>
            </w:pPr>
            <w:r w:rsidRPr="005F70FB">
              <w:t>dorang</w:t>
            </w:r>
          </w:p>
        </w:tc>
        <w:tc>
          <w:tcPr>
            <w:tcW w:w="510" w:type="dxa"/>
            <w:gridSpan w:val="3"/>
            <w:shd w:val="clear" w:color="auto" w:fill="auto"/>
          </w:tcPr>
          <w:p w14:paraId="15EAF08C" w14:textId="77777777" w:rsidR="00960AB4" w:rsidRPr="005F70FB" w:rsidRDefault="00960AB4" w:rsidP="00BC2195">
            <w:pPr>
              <w:pStyle w:val="Text"/>
            </w:pPr>
            <w:r w:rsidRPr="005F70FB">
              <w:t>dua,</w:t>
            </w:r>
          </w:p>
        </w:tc>
        <w:tc>
          <w:tcPr>
            <w:tcW w:w="569" w:type="dxa"/>
            <w:gridSpan w:val="3"/>
            <w:shd w:val="clear" w:color="auto" w:fill="auto"/>
          </w:tcPr>
          <w:p w14:paraId="711AECCB" w14:textId="77777777" w:rsidR="00960AB4" w:rsidRPr="005F70FB" w:rsidRDefault="00960AB4" w:rsidP="00BC2195">
            <w:pPr>
              <w:pStyle w:val="Text"/>
            </w:pPr>
            <w:r w:rsidRPr="005F70FB">
              <w:t>dong</w:t>
            </w:r>
          </w:p>
        </w:tc>
      </w:tr>
      <w:tr w:rsidR="00AC23C4" w:rsidRPr="005F70FB" w14:paraId="402B6219" w14:textId="77777777" w:rsidTr="00E72F9E">
        <w:tc>
          <w:tcPr>
            <w:tcW w:w="709" w:type="dxa"/>
            <w:shd w:val="clear" w:color="auto" w:fill="auto"/>
          </w:tcPr>
          <w:p w14:paraId="2D52715F" w14:textId="77777777" w:rsidR="00960AB4" w:rsidRPr="005F70FB" w:rsidRDefault="00960AB4" w:rsidP="00BC2195">
            <w:pPr>
              <w:pStyle w:val="GlossEng2ptafter"/>
            </w:pPr>
          </w:p>
        </w:tc>
        <w:tc>
          <w:tcPr>
            <w:tcW w:w="624" w:type="dxa"/>
            <w:gridSpan w:val="2"/>
            <w:shd w:val="clear" w:color="auto" w:fill="auto"/>
          </w:tcPr>
          <w:p w14:paraId="4ED41A49" w14:textId="77777777" w:rsidR="00960AB4" w:rsidRPr="005F70FB" w:rsidRDefault="00960AB4" w:rsidP="00BC2195">
            <w:pPr>
              <w:pStyle w:val="GlossEng2ptafter"/>
            </w:pPr>
            <w:r w:rsidRPr="005F70FB">
              <w:t>police</w:t>
            </w:r>
          </w:p>
        </w:tc>
        <w:tc>
          <w:tcPr>
            <w:tcW w:w="1049" w:type="dxa"/>
            <w:gridSpan w:val="6"/>
            <w:shd w:val="clear" w:color="auto" w:fill="auto"/>
          </w:tcPr>
          <w:p w14:paraId="3A013504" w14:textId="77777777" w:rsidR="00960AB4" w:rsidRPr="005F70FB" w:rsidRDefault="00960AB4" w:rsidP="00BC2195">
            <w:pPr>
              <w:pStyle w:val="GlossEng2ptafter"/>
            </w:pPr>
            <w:r w:rsidRPr="005F70FB">
              <w:t>guard</w:t>
            </w:r>
          </w:p>
        </w:tc>
        <w:tc>
          <w:tcPr>
            <w:tcW w:w="354" w:type="dxa"/>
            <w:gridSpan w:val="3"/>
            <w:shd w:val="clear" w:color="auto" w:fill="auto"/>
          </w:tcPr>
          <w:p w14:paraId="5B5BB3C4" w14:textId="77777777" w:rsidR="00960AB4" w:rsidRPr="005F70FB" w:rsidRDefault="00960AB4" w:rsidP="00BC2195">
            <w:pPr>
              <w:pStyle w:val="GlossEng2ptafter"/>
            </w:pPr>
            <w:r w:rsidRPr="005F70FB">
              <w:t>at</w:t>
            </w:r>
          </w:p>
        </w:tc>
        <w:tc>
          <w:tcPr>
            <w:tcW w:w="749" w:type="dxa"/>
            <w:gridSpan w:val="4"/>
            <w:shd w:val="clear" w:color="auto" w:fill="auto"/>
          </w:tcPr>
          <w:p w14:paraId="680C53D2" w14:textId="77777777" w:rsidR="00960AB4" w:rsidRPr="005F70FB" w:rsidRDefault="00960AB4" w:rsidP="00BC2195">
            <w:pPr>
              <w:pStyle w:val="GlossEng2ptafter"/>
            </w:pPr>
            <w:r w:rsidRPr="005F70FB">
              <w:t>outside</w:t>
            </w:r>
          </w:p>
        </w:tc>
        <w:tc>
          <w:tcPr>
            <w:tcW w:w="725" w:type="dxa"/>
            <w:gridSpan w:val="6"/>
            <w:shd w:val="clear" w:color="auto" w:fill="auto"/>
          </w:tcPr>
          <w:p w14:paraId="3BF89587" w14:textId="77777777" w:rsidR="00960AB4" w:rsidRPr="005F70FB" w:rsidRDefault="00960AB4" w:rsidP="00BC2195">
            <w:pPr>
              <w:pStyle w:val="GlossEng2ptafter"/>
            </w:pPr>
            <w:r w:rsidRPr="005F70FB">
              <w:t>stay</w:t>
            </w:r>
          </w:p>
        </w:tc>
        <w:tc>
          <w:tcPr>
            <w:tcW w:w="729" w:type="dxa"/>
            <w:gridSpan w:val="4"/>
            <w:shd w:val="clear" w:color="auto" w:fill="auto"/>
          </w:tcPr>
          <w:p w14:paraId="4A8D27A5" w14:textId="77777777" w:rsidR="00960AB4" w:rsidRPr="005F70FB" w:rsidRDefault="00960AB4" w:rsidP="00BC2195">
            <w:pPr>
              <w:pStyle w:val="GlossEng2ptafter"/>
            </w:pPr>
            <w:r w:rsidRPr="005F70FB">
              <w:t>wait</w:t>
            </w:r>
          </w:p>
        </w:tc>
        <w:tc>
          <w:tcPr>
            <w:tcW w:w="737" w:type="dxa"/>
            <w:gridSpan w:val="3"/>
            <w:shd w:val="clear" w:color="auto" w:fill="auto"/>
          </w:tcPr>
          <w:p w14:paraId="2436C959" w14:textId="77777777" w:rsidR="00960AB4" w:rsidRPr="005F70FB" w:rsidRDefault="00960AB4" w:rsidP="00BC2195">
            <w:pPr>
              <w:pStyle w:val="GlossEng2ptafter"/>
            </w:pPr>
            <w:r w:rsidRPr="005F70FB">
              <w:rPr>
                <w:rStyle w:val="ChSmallCaps"/>
              </w:rPr>
              <w:t>3pl</w:t>
            </w:r>
          </w:p>
        </w:tc>
        <w:tc>
          <w:tcPr>
            <w:tcW w:w="510" w:type="dxa"/>
            <w:gridSpan w:val="3"/>
            <w:shd w:val="clear" w:color="auto" w:fill="auto"/>
          </w:tcPr>
          <w:p w14:paraId="64D71E17" w14:textId="77777777" w:rsidR="00960AB4" w:rsidRPr="005F70FB" w:rsidRDefault="00960AB4" w:rsidP="00BC2195">
            <w:pPr>
              <w:pStyle w:val="GlossEng2ptafter"/>
            </w:pPr>
            <w:r w:rsidRPr="005F70FB">
              <w:t>two</w:t>
            </w:r>
          </w:p>
        </w:tc>
        <w:tc>
          <w:tcPr>
            <w:tcW w:w="569" w:type="dxa"/>
            <w:gridSpan w:val="3"/>
            <w:shd w:val="clear" w:color="auto" w:fill="auto"/>
          </w:tcPr>
          <w:p w14:paraId="2BAA527D" w14:textId="77777777" w:rsidR="00960AB4" w:rsidRPr="005F70FB" w:rsidRDefault="00960AB4" w:rsidP="00BC2195">
            <w:pPr>
              <w:pStyle w:val="GlossEng2ptafter"/>
            </w:pPr>
            <w:r w:rsidRPr="005F70FB">
              <w:rPr>
                <w:rStyle w:val="ChSmallCaps"/>
              </w:rPr>
              <w:t>3pl</w:t>
            </w:r>
          </w:p>
        </w:tc>
      </w:tr>
      <w:tr w:rsidR="00AC23C4" w:rsidRPr="005F70FB" w14:paraId="0E7B3AE5" w14:textId="77777777" w:rsidTr="00E72F9E">
        <w:trPr>
          <w:gridAfter w:val="2"/>
          <w:wAfter w:w="374" w:type="dxa"/>
        </w:trPr>
        <w:tc>
          <w:tcPr>
            <w:tcW w:w="709" w:type="dxa"/>
            <w:shd w:val="clear" w:color="auto" w:fill="auto"/>
          </w:tcPr>
          <w:p w14:paraId="5B5F2702" w14:textId="77777777" w:rsidR="00960AB4" w:rsidRPr="005F70FB" w:rsidRDefault="00960AB4" w:rsidP="00BC2195">
            <w:pPr>
              <w:pStyle w:val="O0Nwnext"/>
            </w:pPr>
          </w:p>
        </w:tc>
        <w:tc>
          <w:tcPr>
            <w:tcW w:w="484" w:type="dxa"/>
            <w:shd w:val="clear" w:color="auto" w:fill="auto"/>
          </w:tcPr>
          <w:p w14:paraId="6C684DF7" w14:textId="77777777" w:rsidR="00960AB4" w:rsidRPr="005F70FB" w:rsidRDefault="00960AB4" w:rsidP="00BC2195">
            <w:pPr>
              <w:pStyle w:val="Text"/>
            </w:pPr>
            <w:r w:rsidRPr="005F70FB">
              <w:t>dua</w:t>
            </w:r>
          </w:p>
        </w:tc>
        <w:tc>
          <w:tcPr>
            <w:tcW w:w="361" w:type="dxa"/>
            <w:gridSpan w:val="4"/>
            <w:shd w:val="clear" w:color="auto" w:fill="auto"/>
          </w:tcPr>
          <w:p w14:paraId="7883FF8D" w14:textId="77777777" w:rsidR="00960AB4" w:rsidRPr="005F70FB" w:rsidRDefault="00960AB4" w:rsidP="00BC2195">
            <w:pPr>
              <w:pStyle w:val="Text"/>
            </w:pPr>
            <w:r w:rsidRPr="005F70FB">
              <w:t>di</w:t>
            </w:r>
          </w:p>
        </w:tc>
        <w:tc>
          <w:tcPr>
            <w:tcW w:w="724" w:type="dxa"/>
            <w:gridSpan w:val="2"/>
            <w:shd w:val="clear" w:color="auto" w:fill="auto"/>
          </w:tcPr>
          <w:p w14:paraId="7AEFCA1E" w14:textId="77777777" w:rsidR="00960AB4" w:rsidRPr="005F70FB" w:rsidRDefault="00960AB4" w:rsidP="00BC2195">
            <w:pPr>
              <w:pStyle w:val="Text"/>
            </w:pPr>
            <w:r w:rsidRPr="005F70FB">
              <w:t>dalam,</w:t>
            </w:r>
          </w:p>
        </w:tc>
        <w:tc>
          <w:tcPr>
            <w:tcW w:w="681" w:type="dxa"/>
            <w:gridSpan w:val="6"/>
            <w:shd w:val="clear" w:color="auto" w:fill="auto"/>
          </w:tcPr>
          <w:p w14:paraId="5C29D184" w14:textId="77777777" w:rsidR="00960AB4" w:rsidRPr="005F70FB" w:rsidRDefault="00960AB4" w:rsidP="00BC2195">
            <w:pPr>
              <w:pStyle w:val="Text"/>
            </w:pPr>
            <w:r w:rsidRPr="005F70FB">
              <w:t>sampe</w:t>
            </w:r>
          </w:p>
        </w:tc>
        <w:tc>
          <w:tcPr>
            <w:tcW w:w="577" w:type="dxa"/>
            <w:gridSpan w:val="3"/>
            <w:shd w:val="clear" w:color="auto" w:fill="auto"/>
          </w:tcPr>
          <w:p w14:paraId="4B578F17" w14:textId="77777777" w:rsidR="00960AB4" w:rsidRPr="005F70FB" w:rsidRDefault="00960AB4" w:rsidP="00BC2195">
            <w:pPr>
              <w:pStyle w:val="Text"/>
            </w:pPr>
            <w:r w:rsidRPr="005F70FB">
              <w:t>dong</w:t>
            </w:r>
          </w:p>
        </w:tc>
        <w:tc>
          <w:tcPr>
            <w:tcW w:w="480" w:type="dxa"/>
            <w:gridSpan w:val="2"/>
            <w:shd w:val="clear" w:color="auto" w:fill="auto"/>
          </w:tcPr>
          <w:p w14:paraId="791952E6" w14:textId="77777777" w:rsidR="00960AB4" w:rsidRPr="005F70FB" w:rsidRDefault="00960AB4" w:rsidP="00BC2195">
            <w:pPr>
              <w:pStyle w:val="Text"/>
            </w:pPr>
            <w:r w:rsidRPr="005F70FB">
              <w:t>dua</w:t>
            </w:r>
          </w:p>
        </w:tc>
        <w:tc>
          <w:tcPr>
            <w:tcW w:w="556" w:type="dxa"/>
            <w:gridSpan w:val="5"/>
            <w:shd w:val="clear" w:color="auto" w:fill="auto"/>
          </w:tcPr>
          <w:p w14:paraId="5B8E30D2" w14:textId="77777777" w:rsidR="00960AB4" w:rsidRPr="005F70FB" w:rsidRDefault="00960AB4" w:rsidP="00BC2195">
            <w:pPr>
              <w:pStyle w:val="Text"/>
            </w:pPr>
            <w:r w:rsidRPr="005F70FB">
              <w:t>pu</w:t>
            </w:r>
          </w:p>
        </w:tc>
        <w:tc>
          <w:tcPr>
            <w:tcW w:w="676" w:type="dxa"/>
            <w:gridSpan w:val="3"/>
            <w:shd w:val="clear" w:color="auto" w:fill="auto"/>
          </w:tcPr>
          <w:p w14:paraId="78F3DE73" w14:textId="77777777" w:rsidR="00960AB4" w:rsidRPr="005F70FB" w:rsidRDefault="00960AB4" w:rsidP="00BC2195">
            <w:pPr>
              <w:pStyle w:val="Text"/>
            </w:pPr>
            <w:r w:rsidRPr="005F70FB">
              <w:t>kluar</w:t>
            </w:r>
          </w:p>
        </w:tc>
        <w:tc>
          <w:tcPr>
            <w:tcW w:w="473" w:type="dxa"/>
            <w:gridSpan w:val="3"/>
            <w:shd w:val="clear" w:color="auto" w:fill="auto"/>
          </w:tcPr>
          <w:p w14:paraId="3EA9CCC6" w14:textId="77777777" w:rsidR="00960AB4" w:rsidRPr="005F70FB" w:rsidRDefault="00960AB4" w:rsidP="00BC2195">
            <w:pPr>
              <w:pStyle w:val="Text"/>
            </w:pPr>
            <w:r w:rsidRPr="005F70FB">
              <w:t>dang</w:t>
            </w:r>
          </w:p>
        </w:tc>
        <w:tc>
          <w:tcPr>
            <w:tcW w:w="660" w:type="dxa"/>
            <w:gridSpan w:val="3"/>
            <w:shd w:val="clear" w:color="auto" w:fill="auto"/>
          </w:tcPr>
          <w:p w14:paraId="1321B075" w14:textId="77777777" w:rsidR="00960AB4" w:rsidRPr="005F70FB" w:rsidRDefault="00960AB4" w:rsidP="00BC2195">
            <w:pPr>
              <w:pStyle w:val="Text"/>
            </w:pPr>
            <w:r w:rsidRPr="005F70FB">
              <w:t>polisi</w:t>
            </w:r>
          </w:p>
        </w:tc>
      </w:tr>
      <w:tr w:rsidR="00AC23C4" w:rsidRPr="005F70FB" w14:paraId="2F052820" w14:textId="77777777" w:rsidTr="00E72F9E">
        <w:trPr>
          <w:gridAfter w:val="2"/>
          <w:wAfter w:w="374" w:type="dxa"/>
        </w:trPr>
        <w:tc>
          <w:tcPr>
            <w:tcW w:w="709" w:type="dxa"/>
            <w:shd w:val="clear" w:color="auto" w:fill="auto"/>
          </w:tcPr>
          <w:p w14:paraId="288F141F" w14:textId="77777777" w:rsidR="00960AB4" w:rsidRPr="005F70FB" w:rsidRDefault="00960AB4" w:rsidP="00BC2195">
            <w:pPr>
              <w:pStyle w:val="GlossEng2ptafter"/>
            </w:pPr>
          </w:p>
        </w:tc>
        <w:tc>
          <w:tcPr>
            <w:tcW w:w="484" w:type="dxa"/>
            <w:shd w:val="clear" w:color="auto" w:fill="auto"/>
          </w:tcPr>
          <w:p w14:paraId="1403B431" w14:textId="77777777" w:rsidR="00960AB4" w:rsidRPr="005F70FB" w:rsidRDefault="00960AB4" w:rsidP="00BC2195">
            <w:pPr>
              <w:pStyle w:val="GlossEng2ptafter"/>
            </w:pPr>
            <w:r w:rsidRPr="005F70FB">
              <w:t>two</w:t>
            </w:r>
          </w:p>
        </w:tc>
        <w:tc>
          <w:tcPr>
            <w:tcW w:w="361" w:type="dxa"/>
            <w:gridSpan w:val="4"/>
            <w:shd w:val="clear" w:color="auto" w:fill="auto"/>
          </w:tcPr>
          <w:p w14:paraId="6D2487DA" w14:textId="77777777" w:rsidR="00960AB4" w:rsidRPr="005F70FB" w:rsidRDefault="00960AB4" w:rsidP="00BC2195">
            <w:pPr>
              <w:pStyle w:val="GlossEng2ptafter"/>
            </w:pPr>
            <w:r w:rsidRPr="005F70FB">
              <w:t>at</w:t>
            </w:r>
          </w:p>
        </w:tc>
        <w:tc>
          <w:tcPr>
            <w:tcW w:w="724" w:type="dxa"/>
            <w:gridSpan w:val="2"/>
            <w:shd w:val="clear" w:color="auto" w:fill="auto"/>
          </w:tcPr>
          <w:p w14:paraId="2D7C9E0C" w14:textId="77777777" w:rsidR="00960AB4" w:rsidRPr="005F70FB" w:rsidRDefault="00960AB4" w:rsidP="00BC2195">
            <w:pPr>
              <w:pStyle w:val="GlossEng2ptafter"/>
            </w:pPr>
            <w:r w:rsidRPr="005F70FB">
              <w:t>inside</w:t>
            </w:r>
          </w:p>
        </w:tc>
        <w:tc>
          <w:tcPr>
            <w:tcW w:w="681" w:type="dxa"/>
            <w:gridSpan w:val="6"/>
            <w:shd w:val="clear" w:color="auto" w:fill="auto"/>
          </w:tcPr>
          <w:p w14:paraId="20C802E9" w14:textId="77777777" w:rsidR="00960AB4" w:rsidRPr="005F70FB" w:rsidRDefault="00960AB4" w:rsidP="00BC2195">
            <w:pPr>
              <w:pStyle w:val="GlossEng2ptafter"/>
            </w:pPr>
            <w:r w:rsidRPr="005F70FB">
              <w:t>until</w:t>
            </w:r>
          </w:p>
        </w:tc>
        <w:tc>
          <w:tcPr>
            <w:tcW w:w="577" w:type="dxa"/>
            <w:gridSpan w:val="3"/>
            <w:shd w:val="clear" w:color="auto" w:fill="auto"/>
          </w:tcPr>
          <w:p w14:paraId="3424623D" w14:textId="77777777" w:rsidR="00960AB4" w:rsidRPr="005F70FB" w:rsidRDefault="00960AB4" w:rsidP="00BC2195">
            <w:pPr>
              <w:pStyle w:val="GlossEng2ptafter"/>
            </w:pPr>
            <w:r w:rsidRPr="005F70FB">
              <w:rPr>
                <w:rStyle w:val="ChSmallCaps"/>
              </w:rPr>
              <w:t>3pl</w:t>
            </w:r>
          </w:p>
        </w:tc>
        <w:tc>
          <w:tcPr>
            <w:tcW w:w="480" w:type="dxa"/>
            <w:gridSpan w:val="2"/>
            <w:shd w:val="clear" w:color="auto" w:fill="auto"/>
          </w:tcPr>
          <w:p w14:paraId="72D97D79" w14:textId="77777777" w:rsidR="00960AB4" w:rsidRPr="005F70FB" w:rsidRDefault="00960AB4" w:rsidP="00BC2195">
            <w:pPr>
              <w:pStyle w:val="GlossEng2ptafter"/>
            </w:pPr>
            <w:r w:rsidRPr="005F70FB">
              <w:t>two</w:t>
            </w:r>
          </w:p>
        </w:tc>
        <w:tc>
          <w:tcPr>
            <w:tcW w:w="556" w:type="dxa"/>
            <w:gridSpan w:val="5"/>
            <w:shd w:val="clear" w:color="auto" w:fill="auto"/>
          </w:tcPr>
          <w:p w14:paraId="1CAF7775" w14:textId="77777777" w:rsidR="00960AB4" w:rsidRPr="005F70FB" w:rsidRDefault="00960AB4" w:rsidP="00BC2195">
            <w:pPr>
              <w:pStyle w:val="GlossEng2ptafter"/>
            </w:pPr>
            <w:r w:rsidRPr="005F70FB">
              <w:rPr>
                <w:rStyle w:val="ChSmallCaps"/>
              </w:rPr>
              <w:t>poss</w:t>
            </w:r>
          </w:p>
        </w:tc>
        <w:tc>
          <w:tcPr>
            <w:tcW w:w="676" w:type="dxa"/>
            <w:gridSpan w:val="3"/>
            <w:shd w:val="clear" w:color="auto" w:fill="auto"/>
          </w:tcPr>
          <w:p w14:paraId="12867795" w14:textId="77777777" w:rsidR="00960AB4" w:rsidRPr="005F70FB" w:rsidRDefault="00960AB4" w:rsidP="00BC2195">
            <w:pPr>
              <w:pStyle w:val="GlossEng2ptafter"/>
            </w:pPr>
            <w:r w:rsidRPr="005F70FB">
              <w:t>go.out</w:t>
            </w:r>
          </w:p>
        </w:tc>
        <w:tc>
          <w:tcPr>
            <w:tcW w:w="473" w:type="dxa"/>
            <w:gridSpan w:val="3"/>
            <w:shd w:val="clear" w:color="auto" w:fill="auto"/>
          </w:tcPr>
          <w:p w14:paraId="4BA64BD2" w14:textId="77777777" w:rsidR="00960AB4" w:rsidRPr="005F70FB" w:rsidRDefault="00960AB4" w:rsidP="00BC2195">
            <w:pPr>
              <w:pStyle w:val="GlossEng2ptafter"/>
            </w:pPr>
            <w:r w:rsidRPr="005F70FB">
              <w:t>and</w:t>
            </w:r>
          </w:p>
        </w:tc>
        <w:tc>
          <w:tcPr>
            <w:tcW w:w="660" w:type="dxa"/>
            <w:gridSpan w:val="3"/>
            <w:shd w:val="clear" w:color="auto" w:fill="auto"/>
          </w:tcPr>
          <w:p w14:paraId="45B79613" w14:textId="77777777" w:rsidR="00960AB4" w:rsidRPr="005F70FB" w:rsidRDefault="00960AB4" w:rsidP="00BC2195">
            <w:pPr>
              <w:pStyle w:val="GlossEng2ptafter"/>
            </w:pPr>
            <w:r w:rsidRPr="005F70FB">
              <w:t>police</w:t>
            </w:r>
          </w:p>
        </w:tc>
      </w:tr>
      <w:tr w:rsidR="00AC23C4" w:rsidRPr="005F70FB" w14:paraId="748E070D" w14:textId="77777777" w:rsidTr="00E72F9E">
        <w:trPr>
          <w:gridAfter w:val="12"/>
          <w:wAfter w:w="2258" w:type="dxa"/>
        </w:trPr>
        <w:tc>
          <w:tcPr>
            <w:tcW w:w="709" w:type="dxa"/>
            <w:shd w:val="clear" w:color="auto" w:fill="auto"/>
          </w:tcPr>
          <w:p w14:paraId="73E12991" w14:textId="77777777" w:rsidR="00960AB4" w:rsidRPr="005F70FB" w:rsidRDefault="00960AB4" w:rsidP="00BC2195">
            <w:pPr>
              <w:pStyle w:val="O0Nwnext"/>
            </w:pPr>
          </w:p>
        </w:tc>
        <w:tc>
          <w:tcPr>
            <w:tcW w:w="662" w:type="dxa"/>
            <w:gridSpan w:val="4"/>
            <w:shd w:val="clear" w:color="auto" w:fill="auto"/>
          </w:tcPr>
          <w:p w14:paraId="200486A1" w14:textId="77777777" w:rsidR="00960AB4" w:rsidRPr="005F70FB" w:rsidRDefault="00960AB4" w:rsidP="00BC2195">
            <w:pPr>
              <w:pStyle w:val="Text"/>
            </w:pPr>
            <w:r w:rsidRPr="005F70FB">
              <w:t>pegang</w:t>
            </w:r>
          </w:p>
        </w:tc>
        <w:tc>
          <w:tcPr>
            <w:tcW w:w="476" w:type="dxa"/>
            <w:gridSpan w:val="2"/>
            <w:shd w:val="clear" w:color="auto" w:fill="auto"/>
          </w:tcPr>
          <w:p w14:paraId="68AD9824" w14:textId="77777777" w:rsidR="00960AB4" w:rsidRPr="005F70FB" w:rsidRDefault="00960AB4" w:rsidP="00BC2195">
            <w:pPr>
              <w:pStyle w:val="Text"/>
            </w:pPr>
            <w:r w:rsidRPr="005F70FB">
              <w:t>dang</w:t>
            </w:r>
          </w:p>
        </w:tc>
        <w:tc>
          <w:tcPr>
            <w:tcW w:w="577" w:type="dxa"/>
            <w:gridSpan w:val="3"/>
            <w:shd w:val="clear" w:color="auto" w:fill="auto"/>
          </w:tcPr>
          <w:p w14:paraId="66B28C1F" w14:textId="77777777" w:rsidR="00960AB4" w:rsidRPr="005F70FB" w:rsidRDefault="00960AB4" w:rsidP="00BC2195">
            <w:pPr>
              <w:pStyle w:val="Text"/>
            </w:pPr>
            <w:r w:rsidRPr="005F70FB">
              <w:t>dong</w:t>
            </w:r>
          </w:p>
        </w:tc>
        <w:tc>
          <w:tcPr>
            <w:tcW w:w="879" w:type="dxa"/>
            <w:gridSpan w:val="5"/>
            <w:shd w:val="clear" w:color="auto" w:fill="auto"/>
          </w:tcPr>
          <w:p w14:paraId="6AB66271" w14:textId="77777777" w:rsidR="00960AB4" w:rsidRPr="005F70FB" w:rsidRDefault="00960AB4" w:rsidP="00BC2195">
            <w:pPr>
              <w:pStyle w:val="Text"/>
            </w:pPr>
            <w:r w:rsidRPr="005F70FB">
              <w:t>borgol</w:t>
            </w:r>
          </w:p>
        </w:tc>
        <w:tc>
          <w:tcPr>
            <w:tcW w:w="725" w:type="dxa"/>
            <w:gridSpan w:val="5"/>
            <w:shd w:val="clear" w:color="auto" w:fill="auto"/>
          </w:tcPr>
          <w:p w14:paraId="71EB7971" w14:textId="77777777" w:rsidR="00960AB4" w:rsidRPr="005F70FB" w:rsidRDefault="00960AB4" w:rsidP="00BC2195">
            <w:pPr>
              <w:pStyle w:val="Text"/>
            </w:pPr>
            <w:r w:rsidRPr="005F70FB">
              <w:t>dorang</w:t>
            </w:r>
          </w:p>
        </w:tc>
        <w:tc>
          <w:tcPr>
            <w:tcW w:w="469" w:type="dxa"/>
            <w:gridSpan w:val="3"/>
            <w:shd w:val="clear" w:color="auto" w:fill="auto"/>
          </w:tcPr>
          <w:p w14:paraId="719ECF92" w14:textId="77777777" w:rsidR="00960AB4" w:rsidRPr="005F70FB" w:rsidRDefault="00960AB4" w:rsidP="00BC2195">
            <w:pPr>
              <w:pStyle w:val="Text"/>
            </w:pPr>
            <w:r w:rsidRPr="005F70FB">
              <w:t>dua</w:t>
            </w:r>
          </w:p>
        </w:tc>
      </w:tr>
      <w:tr w:rsidR="00AC23C4" w:rsidRPr="005F70FB" w14:paraId="2E4E4014" w14:textId="77777777" w:rsidTr="00E72F9E">
        <w:trPr>
          <w:gridAfter w:val="12"/>
          <w:wAfter w:w="2258" w:type="dxa"/>
        </w:trPr>
        <w:tc>
          <w:tcPr>
            <w:tcW w:w="709" w:type="dxa"/>
            <w:shd w:val="clear" w:color="auto" w:fill="auto"/>
          </w:tcPr>
          <w:p w14:paraId="07B17709" w14:textId="77777777" w:rsidR="00960AB4" w:rsidRPr="005F70FB" w:rsidRDefault="00960AB4" w:rsidP="00BC2195">
            <w:pPr>
              <w:pStyle w:val="GlossEng"/>
            </w:pPr>
          </w:p>
        </w:tc>
        <w:tc>
          <w:tcPr>
            <w:tcW w:w="662" w:type="dxa"/>
            <w:gridSpan w:val="4"/>
            <w:shd w:val="clear" w:color="auto" w:fill="auto"/>
          </w:tcPr>
          <w:p w14:paraId="3E304ABE" w14:textId="77777777" w:rsidR="00960AB4" w:rsidRPr="005F70FB" w:rsidRDefault="00960AB4" w:rsidP="00BC2195">
            <w:pPr>
              <w:pStyle w:val="GlossEng"/>
            </w:pPr>
            <w:r w:rsidRPr="005F70FB">
              <w:t>hold</w:t>
            </w:r>
          </w:p>
        </w:tc>
        <w:tc>
          <w:tcPr>
            <w:tcW w:w="476" w:type="dxa"/>
            <w:gridSpan w:val="2"/>
            <w:shd w:val="clear" w:color="auto" w:fill="auto"/>
          </w:tcPr>
          <w:p w14:paraId="5DB036E2" w14:textId="77777777" w:rsidR="00960AB4" w:rsidRPr="005F70FB" w:rsidRDefault="00960AB4" w:rsidP="00BC2195">
            <w:pPr>
              <w:pStyle w:val="GlossEng"/>
            </w:pPr>
            <w:r w:rsidRPr="005F70FB">
              <w:t>and</w:t>
            </w:r>
          </w:p>
        </w:tc>
        <w:tc>
          <w:tcPr>
            <w:tcW w:w="577" w:type="dxa"/>
            <w:gridSpan w:val="3"/>
            <w:shd w:val="clear" w:color="auto" w:fill="auto"/>
          </w:tcPr>
          <w:p w14:paraId="4C367077" w14:textId="77777777" w:rsidR="00960AB4" w:rsidRPr="005F70FB" w:rsidRDefault="00960AB4" w:rsidP="00BC2195">
            <w:pPr>
              <w:pStyle w:val="GlossEng"/>
            </w:pPr>
            <w:r w:rsidRPr="005F70FB">
              <w:rPr>
                <w:rStyle w:val="ChSmallCaps"/>
              </w:rPr>
              <w:t>3pl</w:t>
            </w:r>
          </w:p>
        </w:tc>
        <w:tc>
          <w:tcPr>
            <w:tcW w:w="879" w:type="dxa"/>
            <w:gridSpan w:val="5"/>
            <w:shd w:val="clear" w:color="auto" w:fill="auto"/>
          </w:tcPr>
          <w:p w14:paraId="5F856271" w14:textId="77777777" w:rsidR="00960AB4" w:rsidRPr="005F70FB" w:rsidRDefault="00960AB4" w:rsidP="00BC2195">
            <w:pPr>
              <w:pStyle w:val="GlossEng"/>
            </w:pPr>
            <w:r w:rsidRPr="005F70FB">
              <w:t>handcuff</w:t>
            </w:r>
          </w:p>
        </w:tc>
        <w:tc>
          <w:tcPr>
            <w:tcW w:w="725" w:type="dxa"/>
            <w:gridSpan w:val="5"/>
            <w:shd w:val="clear" w:color="auto" w:fill="auto"/>
          </w:tcPr>
          <w:p w14:paraId="1B1E6165" w14:textId="77777777" w:rsidR="00960AB4" w:rsidRPr="005F70FB" w:rsidRDefault="00960AB4" w:rsidP="00BC2195">
            <w:pPr>
              <w:pStyle w:val="GlossEng"/>
            </w:pPr>
            <w:r w:rsidRPr="005F70FB">
              <w:rPr>
                <w:rStyle w:val="ChSmallCaps"/>
              </w:rPr>
              <w:t>3pl</w:t>
            </w:r>
          </w:p>
        </w:tc>
        <w:tc>
          <w:tcPr>
            <w:tcW w:w="469" w:type="dxa"/>
            <w:gridSpan w:val="3"/>
            <w:shd w:val="clear" w:color="auto" w:fill="auto"/>
          </w:tcPr>
          <w:p w14:paraId="778B1915" w14:textId="77777777" w:rsidR="00960AB4" w:rsidRPr="005F70FB" w:rsidRDefault="00960AB4" w:rsidP="00BC2195">
            <w:pPr>
              <w:pStyle w:val="GlossEng"/>
            </w:pPr>
            <w:r w:rsidRPr="005F70FB">
              <w:t>two</w:t>
            </w:r>
          </w:p>
        </w:tc>
      </w:tr>
    </w:tbl>
    <w:p w14:paraId="0AFD0614" w14:textId="77777777" w:rsidR="00960AB4" w:rsidRPr="005F70FB" w:rsidRDefault="00960AB4" w:rsidP="00960AB4">
      <w:pPr>
        <w:pStyle w:val="FreeTranslEng"/>
      </w:pPr>
      <w:r w:rsidRPr="005F70FB">
        <w:t>Marta: she reported (everything) to the nurse, the nurse went outside, she reported (everything) to the police, the security outside, it remained for the two of them to wait, the two of them (who were) inside, until the two of them came out and the police got (them) and they handcuffed the two of them</w:t>
      </w:r>
      <w:r w:rsidRPr="005F70FB">
        <w:rPr>
          <w:rStyle w:val="FootnoteReference"/>
        </w:rPr>
        <w:footnoteReference w:id="260"/>
      </w:r>
    </w:p>
    <w:tbl>
      <w:tblPr>
        <w:tblW w:w="6220" w:type="dxa"/>
        <w:tblCellMar>
          <w:left w:w="42" w:type="dxa"/>
          <w:right w:w="42" w:type="dxa"/>
        </w:tblCellMar>
        <w:tblLook w:val="01E0" w:firstRow="1" w:lastRow="1" w:firstColumn="1" w:lastColumn="1" w:noHBand="0" w:noVBand="0"/>
      </w:tblPr>
      <w:tblGrid>
        <w:gridCol w:w="709"/>
        <w:gridCol w:w="806"/>
        <w:gridCol w:w="56"/>
        <w:gridCol w:w="506"/>
        <w:gridCol w:w="123"/>
        <w:gridCol w:w="237"/>
        <w:gridCol w:w="473"/>
        <w:gridCol w:w="158"/>
        <w:gridCol w:w="549"/>
        <w:gridCol w:w="35"/>
        <w:gridCol w:w="438"/>
        <w:gridCol w:w="46"/>
        <w:gridCol w:w="516"/>
        <w:gridCol w:w="79"/>
        <w:gridCol w:w="533"/>
        <w:gridCol w:w="956"/>
      </w:tblGrid>
      <w:tr w:rsidR="00AA041A" w:rsidRPr="005F70FB" w14:paraId="339299F2" w14:textId="77777777" w:rsidTr="00245645">
        <w:tc>
          <w:tcPr>
            <w:tcW w:w="709" w:type="dxa"/>
            <w:shd w:val="clear" w:color="auto" w:fill="auto"/>
          </w:tcPr>
          <w:p w14:paraId="27DED355" w14:textId="77777777" w:rsidR="00AA041A" w:rsidRPr="005F70FB" w:rsidRDefault="00AA041A" w:rsidP="00BC2195">
            <w:pPr>
              <w:pStyle w:val="O0Nwnext"/>
            </w:pPr>
            <w:r w:rsidRPr="005F70FB">
              <w:t>0010</w:t>
            </w:r>
          </w:p>
        </w:tc>
        <w:tc>
          <w:tcPr>
            <w:tcW w:w="806" w:type="dxa"/>
            <w:shd w:val="clear" w:color="auto" w:fill="auto"/>
          </w:tcPr>
          <w:p w14:paraId="2A5E21D9" w14:textId="77777777" w:rsidR="00AA041A" w:rsidRPr="005F70FB" w:rsidRDefault="00AA041A" w:rsidP="00BC2195">
            <w:pPr>
              <w:pStyle w:val="Text"/>
            </w:pPr>
            <w:r w:rsidRPr="005F70FB">
              <w:t>skarang</w:t>
            </w:r>
          </w:p>
        </w:tc>
        <w:tc>
          <w:tcPr>
            <w:tcW w:w="562" w:type="dxa"/>
            <w:gridSpan w:val="2"/>
            <w:shd w:val="clear" w:color="auto" w:fill="auto"/>
          </w:tcPr>
          <w:p w14:paraId="78453D9F" w14:textId="77777777" w:rsidR="00AA041A" w:rsidRPr="005F70FB" w:rsidRDefault="00AA041A" w:rsidP="00BC2195">
            <w:pPr>
              <w:pStyle w:val="Text"/>
            </w:pPr>
            <w:r w:rsidRPr="005F70FB">
              <w:t>ada</w:t>
            </w:r>
          </w:p>
        </w:tc>
        <w:tc>
          <w:tcPr>
            <w:tcW w:w="360" w:type="dxa"/>
            <w:gridSpan w:val="2"/>
            <w:shd w:val="clear" w:color="auto" w:fill="auto"/>
          </w:tcPr>
          <w:p w14:paraId="1359FB05" w14:textId="77777777" w:rsidR="00AA041A" w:rsidRPr="005F70FB" w:rsidRDefault="00AA041A" w:rsidP="00BC2195">
            <w:pPr>
              <w:pStyle w:val="Text"/>
            </w:pPr>
            <w:r w:rsidRPr="005F70FB">
              <w:t>di</w:t>
            </w:r>
          </w:p>
        </w:tc>
        <w:tc>
          <w:tcPr>
            <w:tcW w:w="473" w:type="dxa"/>
            <w:shd w:val="clear" w:color="auto" w:fill="auto"/>
          </w:tcPr>
          <w:p w14:paraId="7DFFA4D6" w14:textId="77777777" w:rsidR="00AA041A" w:rsidRPr="005F70FB" w:rsidRDefault="00AA041A" w:rsidP="00BC2195">
            <w:pPr>
              <w:pStyle w:val="Text"/>
            </w:pPr>
            <w:r w:rsidRPr="005F70FB">
              <w:t>sel,</w:t>
            </w:r>
          </w:p>
        </w:tc>
        <w:tc>
          <w:tcPr>
            <w:tcW w:w="707" w:type="dxa"/>
            <w:gridSpan w:val="2"/>
            <w:shd w:val="clear" w:color="auto" w:fill="auto"/>
          </w:tcPr>
          <w:p w14:paraId="5363A485" w14:textId="77777777" w:rsidR="00AA041A" w:rsidRPr="005F70FB" w:rsidRDefault="00AA041A" w:rsidP="00BC2195">
            <w:pPr>
              <w:pStyle w:val="Text"/>
            </w:pPr>
            <w:r w:rsidRPr="005F70FB">
              <w:t>masuk</w:t>
            </w:r>
          </w:p>
        </w:tc>
        <w:tc>
          <w:tcPr>
            <w:tcW w:w="473" w:type="dxa"/>
            <w:gridSpan w:val="2"/>
            <w:shd w:val="clear" w:color="auto" w:fill="auto"/>
          </w:tcPr>
          <w:p w14:paraId="30AB690B" w14:textId="77777777" w:rsidR="00AA041A" w:rsidRPr="005F70FB" w:rsidRDefault="00AA041A" w:rsidP="00BC2195">
            <w:pPr>
              <w:pStyle w:val="Text"/>
            </w:pPr>
            <w:r w:rsidRPr="005F70FB">
              <w:t>sel</w:t>
            </w:r>
          </w:p>
        </w:tc>
        <w:tc>
          <w:tcPr>
            <w:tcW w:w="562" w:type="dxa"/>
            <w:gridSpan w:val="2"/>
            <w:shd w:val="clear" w:color="auto" w:fill="auto"/>
          </w:tcPr>
          <w:p w14:paraId="3AE9A5F6" w14:textId="77777777" w:rsidR="00AA041A" w:rsidRPr="005F70FB" w:rsidRDefault="00AA041A" w:rsidP="00BC2195">
            <w:pPr>
              <w:pStyle w:val="Text"/>
            </w:pPr>
            <w:r w:rsidRPr="005F70FB">
              <w:t>ada</w:t>
            </w:r>
          </w:p>
        </w:tc>
        <w:tc>
          <w:tcPr>
            <w:tcW w:w="612" w:type="dxa"/>
            <w:gridSpan w:val="2"/>
            <w:shd w:val="clear" w:color="auto" w:fill="auto"/>
          </w:tcPr>
          <w:p w14:paraId="3090957A" w14:textId="77777777" w:rsidR="00AA041A" w:rsidRPr="005F70FB" w:rsidRDefault="00AA041A" w:rsidP="00BC2195">
            <w:pPr>
              <w:pStyle w:val="Text"/>
            </w:pPr>
            <w:r w:rsidRPr="005F70FB">
              <w:t>tidor,</w:t>
            </w:r>
          </w:p>
        </w:tc>
        <w:tc>
          <w:tcPr>
            <w:tcW w:w="956" w:type="dxa"/>
            <w:shd w:val="clear" w:color="auto" w:fill="auto"/>
          </w:tcPr>
          <w:p w14:paraId="35C32B42" w14:textId="77777777" w:rsidR="00AA041A" w:rsidRPr="005F70FB" w:rsidRDefault="00AA041A" w:rsidP="00BC2195">
            <w:pPr>
              <w:pStyle w:val="Text"/>
            </w:pPr>
            <w:r w:rsidRPr="005F70FB">
              <w:t>siram</w:t>
            </w:r>
          </w:p>
        </w:tc>
      </w:tr>
      <w:tr w:rsidR="00AA041A" w:rsidRPr="005F70FB" w14:paraId="571049B8" w14:textId="77777777" w:rsidTr="00245645">
        <w:tc>
          <w:tcPr>
            <w:tcW w:w="709" w:type="dxa"/>
            <w:shd w:val="clear" w:color="auto" w:fill="auto"/>
          </w:tcPr>
          <w:p w14:paraId="1A28A2B9" w14:textId="77777777" w:rsidR="00AA041A" w:rsidRPr="005F70FB" w:rsidRDefault="00AA041A" w:rsidP="00BC2195">
            <w:pPr>
              <w:pStyle w:val="GlossEng2ptafter"/>
            </w:pPr>
          </w:p>
        </w:tc>
        <w:tc>
          <w:tcPr>
            <w:tcW w:w="806" w:type="dxa"/>
            <w:shd w:val="clear" w:color="auto" w:fill="auto"/>
          </w:tcPr>
          <w:p w14:paraId="23F74377" w14:textId="0341685D" w:rsidR="00AA041A" w:rsidRPr="005F70FB" w:rsidRDefault="00245645" w:rsidP="00BC2195">
            <w:pPr>
              <w:pStyle w:val="GlossEng2ptafter"/>
            </w:pPr>
            <w:r>
              <w:t>now</w:t>
            </w:r>
          </w:p>
        </w:tc>
        <w:tc>
          <w:tcPr>
            <w:tcW w:w="562" w:type="dxa"/>
            <w:gridSpan w:val="2"/>
            <w:shd w:val="clear" w:color="auto" w:fill="auto"/>
          </w:tcPr>
          <w:p w14:paraId="5FE3DECE" w14:textId="77777777" w:rsidR="00AA041A" w:rsidRPr="005F70FB" w:rsidRDefault="00AA041A" w:rsidP="00BC2195">
            <w:pPr>
              <w:pStyle w:val="GlossEng2ptafter"/>
            </w:pPr>
            <w:r w:rsidRPr="005F70FB">
              <w:t>exist</w:t>
            </w:r>
          </w:p>
        </w:tc>
        <w:tc>
          <w:tcPr>
            <w:tcW w:w="360" w:type="dxa"/>
            <w:gridSpan w:val="2"/>
            <w:shd w:val="clear" w:color="auto" w:fill="auto"/>
          </w:tcPr>
          <w:p w14:paraId="43E775FA" w14:textId="77777777" w:rsidR="00AA041A" w:rsidRPr="005F70FB" w:rsidRDefault="00AA041A" w:rsidP="00BC2195">
            <w:pPr>
              <w:pStyle w:val="GlossEng2ptafter"/>
            </w:pPr>
            <w:r w:rsidRPr="005F70FB">
              <w:t>at</w:t>
            </w:r>
          </w:p>
        </w:tc>
        <w:tc>
          <w:tcPr>
            <w:tcW w:w="473" w:type="dxa"/>
            <w:shd w:val="clear" w:color="auto" w:fill="auto"/>
          </w:tcPr>
          <w:p w14:paraId="21A5DC4D" w14:textId="77777777" w:rsidR="00AA041A" w:rsidRPr="005F70FB" w:rsidRDefault="00AA041A" w:rsidP="00BC2195">
            <w:pPr>
              <w:pStyle w:val="GlossEng2ptafter"/>
            </w:pPr>
            <w:r w:rsidRPr="005F70FB">
              <w:t>cell</w:t>
            </w:r>
          </w:p>
        </w:tc>
        <w:tc>
          <w:tcPr>
            <w:tcW w:w="707" w:type="dxa"/>
            <w:gridSpan w:val="2"/>
            <w:shd w:val="clear" w:color="auto" w:fill="auto"/>
          </w:tcPr>
          <w:p w14:paraId="73013FB3" w14:textId="77777777" w:rsidR="00AA041A" w:rsidRPr="005F70FB" w:rsidRDefault="00AA041A" w:rsidP="00BC2195">
            <w:pPr>
              <w:pStyle w:val="GlossEng2ptafter"/>
            </w:pPr>
            <w:r w:rsidRPr="005F70FB">
              <w:t>enter</w:t>
            </w:r>
          </w:p>
        </w:tc>
        <w:tc>
          <w:tcPr>
            <w:tcW w:w="473" w:type="dxa"/>
            <w:gridSpan w:val="2"/>
            <w:shd w:val="clear" w:color="auto" w:fill="auto"/>
          </w:tcPr>
          <w:p w14:paraId="11F5AC0B" w14:textId="77777777" w:rsidR="00AA041A" w:rsidRPr="005F70FB" w:rsidRDefault="00AA041A" w:rsidP="00BC2195">
            <w:pPr>
              <w:pStyle w:val="GlossEng2ptafter"/>
            </w:pPr>
            <w:r w:rsidRPr="005F70FB">
              <w:t>cell</w:t>
            </w:r>
          </w:p>
        </w:tc>
        <w:tc>
          <w:tcPr>
            <w:tcW w:w="562" w:type="dxa"/>
            <w:gridSpan w:val="2"/>
            <w:shd w:val="clear" w:color="auto" w:fill="auto"/>
          </w:tcPr>
          <w:p w14:paraId="18D5D8C5" w14:textId="77777777" w:rsidR="00AA041A" w:rsidRPr="005F70FB" w:rsidRDefault="00AA041A" w:rsidP="00BC2195">
            <w:pPr>
              <w:pStyle w:val="GlossEng2ptafter"/>
            </w:pPr>
            <w:r w:rsidRPr="005F70FB">
              <w:t>exist</w:t>
            </w:r>
          </w:p>
        </w:tc>
        <w:tc>
          <w:tcPr>
            <w:tcW w:w="612" w:type="dxa"/>
            <w:gridSpan w:val="2"/>
            <w:shd w:val="clear" w:color="auto" w:fill="auto"/>
          </w:tcPr>
          <w:p w14:paraId="5EE9CEF0" w14:textId="77777777" w:rsidR="00AA041A" w:rsidRPr="005F70FB" w:rsidRDefault="00AA041A" w:rsidP="00BC2195">
            <w:pPr>
              <w:pStyle w:val="GlossEng2ptafter"/>
            </w:pPr>
            <w:r w:rsidRPr="005F70FB">
              <w:t>sleep</w:t>
            </w:r>
          </w:p>
        </w:tc>
        <w:tc>
          <w:tcPr>
            <w:tcW w:w="956" w:type="dxa"/>
            <w:shd w:val="clear" w:color="auto" w:fill="auto"/>
          </w:tcPr>
          <w:p w14:paraId="4AB4B111" w14:textId="77777777" w:rsidR="00AA041A" w:rsidRPr="005F70FB" w:rsidRDefault="00AA041A" w:rsidP="00BC2195">
            <w:pPr>
              <w:pStyle w:val="GlossEng2ptafter"/>
            </w:pPr>
            <w:r w:rsidRPr="005F70FB">
              <w:t>pour.over</w:t>
            </w:r>
          </w:p>
        </w:tc>
      </w:tr>
      <w:tr w:rsidR="00AA041A" w:rsidRPr="005F70FB" w14:paraId="321A12CD" w14:textId="77777777" w:rsidTr="00245645">
        <w:trPr>
          <w:gridAfter w:val="2"/>
          <w:wAfter w:w="1489" w:type="dxa"/>
        </w:trPr>
        <w:tc>
          <w:tcPr>
            <w:tcW w:w="709" w:type="dxa"/>
            <w:shd w:val="clear" w:color="auto" w:fill="auto"/>
          </w:tcPr>
          <w:p w14:paraId="26E8F1E9" w14:textId="77777777" w:rsidR="00AA041A" w:rsidRPr="005F70FB" w:rsidRDefault="00AA041A" w:rsidP="00BC2195">
            <w:pPr>
              <w:pStyle w:val="O0Nwnext"/>
            </w:pPr>
          </w:p>
        </w:tc>
        <w:tc>
          <w:tcPr>
            <w:tcW w:w="862" w:type="dxa"/>
            <w:gridSpan w:val="2"/>
          </w:tcPr>
          <w:p w14:paraId="367BAABF" w14:textId="20078960" w:rsidR="00AA041A" w:rsidRPr="005F70FB" w:rsidRDefault="00AA041A" w:rsidP="00BC2195">
            <w:pPr>
              <w:pStyle w:val="Text"/>
            </w:pPr>
            <w:r w:rsidRPr="005F70FB">
              <w:t>dengang</w:t>
            </w:r>
          </w:p>
        </w:tc>
        <w:tc>
          <w:tcPr>
            <w:tcW w:w="629" w:type="dxa"/>
            <w:gridSpan w:val="2"/>
            <w:shd w:val="clear" w:color="auto" w:fill="auto"/>
          </w:tcPr>
          <w:p w14:paraId="519537DB" w14:textId="1545EC01" w:rsidR="00AA041A" w:rsidRPr="005F70FB" w:rsidRDefault="00AA041A" w:rsidP="00BC2195">
            <w:pPr>
              <w:pStyle w:val="Text"/>
            </w:pPr>
            <w:r w:rsidRPr="005F70FB">
              <w:t>air</w:t>
            </w:r>
          </w:p>
        </w:tc>
        <w:tc>
          <w:tcPr>
            <w:tcW w:w="868" w:type="dxa"/>
            <w:gridSpan w:val="3"/>
            <w:shd w:val="clear" w:color="auto" w:fill="auto"/>
          </w:tcPr>
          <w:p w14:paraId="648CBFF2" w14:textId="77777777" w:rsidR="00AA041A" w:rsidRPr="005F70FB" w:rsidRDefault="00AA041A" w:rsidP="00BC2195">
            <w:pPr>
              <w:pStyle w:val="Text"/>
            </w:pPr>
            <w:r w:rsidRPr="005F70FB">
              <w:t>baru</w:t>
            </w:r>
          </w:p>
        </w:tc>
        <w:tc>
          <w:tcPr>
            <w:tcW w:w="584" w:type="dxa"/>
            <w:gridSpan w:val="2"/>
            <w:shd w:val="clear" w:color="auto" w:fill="auto"/>
          </w:tcPr>
          <w:p w14:paraId="06AC9CA1" w14:textId="77777777" w:rsidR="00AA041A" w:rsidRPr="005F70FB" w:rsidRDefault="00AA041A" w:rsidP="00BC2195">
            <w:pPr>
              <w:pStyle w:val="Text"/>
            </w:pPr>
            <w:r w:rsidRPr="005F70FB">
              <w:t>dong</w:t>
            </w:r>
          </w:p>
        </w:tc>
        <w:tc>
          <w:tcPr>
            <w:tcW w:w="484" w:type="dxa"/>
            <w:gridSpan w:val="2"/>
            <w:shd w:val="clear" w:color="auto" w:fill="auto"/>
          </w:tcPr>
          <w:p w14:paraId="27018DAE" w14:textId="77777777" w:rsidR="00AA041A" w:rsidRPr="005F70FB" w:rsidRDefault="00AA041A" w:rsidP="00BC2195">
            <w:pPr>
              <w:pStyle w:val="Text"/>
            </w:pPr>
            <w:r w:rsidRPr="005F70FB">
              <w:t>dua</w:t>
            </w:r>
          </w:p>
        </w:tc>
        <w:tc>
          <w:tcPr>
            <w:tcW w:w="595" w:type="dxa"/>
            <w:gridSpan w:val="2"/>
            <w:shd w:val="clear" w:color="auto" w:fill="auto"/>
          </w:tcPr>
          <w:p w14:paraId="01A500BD" w14:textId="77777777" w:rsidR="00AA041A" w:rsidRPr="005F70FB" w:rsidRDefault="00AA041A" w:rsidP="00BC2195">
            <w:pPr>
              <w:pStyle w:val="Text"/>
            </w:pPr>
            <w:r w:rsidRPr="005F70FB">
              <w:t>tidor</w:t>
            </w:r>
          </w:p>
        </w:tc>
      </w:tr>
      <w:tr w:rsidR="00AA041A" w:rsidRPr="005F70FB" w14:paraId="661439CC" w14:textId="77777777" w:rsidTr="00245645">
        <w:trPr>
          <w:gridAfter w:val="2"/>
          <w:wAfter w:w="1489" w:type="dxa"/>
        </w:trPr>
        <w:tc>
          <w:tcPr>
            <w:tcW w:w="709" w:type="dxa"/>
            <w:shd w:val="clear" w:color="auto" w:fill="auto"/>
          </w:tcPr>
          <w:p w14:paraId="2D500889" w14:textId="77777777" w:rsidR="00AA041A" w:rsidRPr="005F70FB" w:rsidRDefault="00AA041A" w:rsidP="00BC2195">
            <w:pPr>
              <w:pStyle w:val="GlossEng"/>
            </w:pPr>
          </w:p>
        </w:tc>
        <w:tc>
          <w:tcPr>
            <w:tcW w:w="862" w:type="dxa"/>
            <w:gridSpan w:val="2"/>
          </w:tcPr>
          <w:p w14:paraId="07A3552E" w14:textId="5C2DDC2C" w:rsidR="00AA041A" w:rsidRPr="005F70FB" w:rsidRDefault="00AA041A" w:rsidP="00BC2195">
            <w:pPr>
              <w:pStyle w:val="GlossEng"/>
            </w:pPr>
            <w:r w:rsidRPr="005F70FB">
              <w:t>with</w:t>
            </w:r>
          </w:p>
        </w:tc>
        <w:tc>
          <w:tcPr>
            <w:tcW w:w="629" w:type="dxa"/>
            <w:gridSpan w:val="2"/>
            <w:shd w:val="clear" w:color="auto" w:fill="auto"/>
          </w:tcPr>
          <w:p w14:paraId="72642860" w14:textId="415226B2" w:rsidR="00AA041A" w:rsidRPr="005F70FB" w:rsidRDefault="00AA041A" w:rsidP="00BC2195">
            <w:pPr>
              <w:pStyle w:val="GlossEng"/>
            </w:pPr>
            <w:r w:rsidRPr="005F70FB">
              <w:t>water</w:t>
            </w:r>
          </w:p>
        </w:tc>
        <w:tc>
          <w:tcPr>
            <w:tcW w:w="868" w:type="dxa"/>
            <w:gridSpan w:val="3"/>
            <w:shd w:val="clear" w:color="auto" w:fill="auto"/>
          </w:tcPr>
          <w:p w14:paraId="076DE0B4" w14:textId="77777777" w:rsidR="00AA041A" w:rsidRPr="005F70FB" w:rsidRDefault="00AA041A" w:rsidP="00BC2195">
            <w:pPr>
              <w:pStyle w:val="GlossEng"/>
            </w:pPr>
            <w:r w:rsidRPr="005F70FB">
              <w:t>and.then</w:t>
            </w:r>
          </w:p>
        </w:tc>
        <w:tc>
          <w:tcPr>
            <w:tcW w:w="584" w:type="dxa"/>
            <w:gridSpan w:val="2"/>
            <w:shd w:val="clear" w:color="auto" w:fill="auto"/>
          </w:tcPr>
          <w:p w14:paraId="1D5211F7" w14:textId="77777777" w:rsidR="00AA041A" w:rsidRPr="005F70FB" w:rsidRDefault="00AA041A" w:rsidP="00BC2195">
            <w:pPr>
              <w:pStyle w:val="GlossEng"/>
            </w:pPr>
            <w:r w:rsidRPr="005F70FB">
              <w:rPr>
                <w:rStyle w:val="ChSmallCaps"/>
              </w:rPr>
              <w:t>3pl</w:t>
            </w:r>
          </w:p>
        </w:tc>
        <w:tc>
          <w:tcPr>
            <w:tcW w:w="484" w:type="dxa"/>
            <w:gridSpan w:val="2"/>
            <w:shd w:val="clear" w:color="auto" w:fill="auto"/>
          </w:tcPr>
          <w:p w14:paraId="7087E986" w14:textId="77777777" w:rsidR="00AA041A" w:rsidRPr="005F70FB" w:rsidRDefault="00AA041A" w:rsidP="00BC2195">
            <w:pPr>
              <w:pStyle w:val="GlossEng"/>
            </w:pPr>
            <w:r w:rsidRPr="005F70FB">
              <w:t>two</w:t>
            </w:r>
          </w:p>
        </w:tc>
        <w:tc>
          <w:tcPr>
            <w:tcW w:w="595" w:type="dxa"/>
            <w:gridSpan w:val="2"/>
            <w:shd w:val="clear" w:color="auto" w:fill="auto"/>
          </w:tcPr>
          <w:p w14:paraId="2916ADBF" w14:textId="77777777" w:rsidR="00AA041A" w:rsidRPr="005F70FB" w:rsidRDefault="00AA041A" w:rsidP="00BC2195">
            <w:pPr>
              <w:pStyle w:val="GlossEng"/>
            </w:pPr>
            <w:r w:rsidRPr="005F70FB">
              <w:t>sleep</w:t>
            </w:r>
          </w:p>
        </w:tc>
      </w:tr>
    </w:tbl>
    <w:p w14:paraId="30FA36E7" w14:textId="77777777" w:rsidR="00960AB4" w:rsidRPr="005F70FB" w:rsidRDefault="00960AB4" w:rsidP="00960AB4">
      <w:pPr>
        <w:pStyle w:val="FreeTranslEng"/>
      </w:pPr>
      <w:r w:rsidRPr="005F70FB">
        <w:t>now they were in a cell, (they) went into a cell to sleep, (the police) splashed (them) with water and the two of them slept</w:t>
      </w:r>
    </w:p>
    <w:tbl>
      <w:tblPr>
        <w:tblW w:w="0" w:type="auto"/>
        <w:tblCellMar>
          <w:left w:w="42" w:type="dxa"/>
          <w:right w:w="42" w:type="dxa"/>
        </w:tblCellMar>
        <w:tblLook w:val="01E0" w:firstRow="1" w:lastRow="1" w:firstColumn="1" w:lastColumn="1" w:noHBand="0" w:noVBand="0"/>
      </w:tblPr>
      <w:tblGrid>
        <w:gridCol w:w="709"/>
        <w:gridCol w:w="625"/>
        <w:gridCol w:w="1675"/>
        <w:gridCol w:w="1158"/>
      </w:tblGrid>
      <w:tr w:rsidR="00960AB4" w:rsidRPr="005F70FB" w14:paraId="5A565D6D" w14:textId="77777777" w:rsidTr="00AC23C4">
        <w:tc>
          <w:tcPr>
            <w:tcW w:w="709" w:type="dxa"/>
            <w:shd w:val="clear" w:color="auto" w:fill="auto"/>
          </w:tcPr>
          <w:p w14:paraId="0A19160F" w14:textId="77777777" w:rsidR="00960AB4" w:rsidRPr="005F70FB" w:rsidRDefault="00960AB4" w:rsidP="00BC2195">
            <w:pPr>
              <w:pStyle w:val="O0Nwnext"/>
            </w:pPr>
            <w:r w:rsidRPr="005F70FB">
              <w:t>0011</w:t>
            </w:r>
          </w:p>
        </w:tc>
        <w:tc>
          <w:tcPr>
            <w:tcW w:w="625" w:type="dxa"/>
            <w:shd w:val="clear" w:color="auto" w:fill="auto"/>
          </w:tcPr>
          <w:p w14:paraId="7F7004A1" w14:textId="77777777" w:rsidR="00960AB4" w:rsidRPr="005F70FB" w:rsidRDefault="00960AB4" w:rsidP="00BC2195">
            <w:pPr>
              <w:pStyle w:val="Text"/>
            </w:pPr>
            <w:r w:rsidRPr="005F70FB">
              <w:t>Efana:</w:t>
            </w:r>
          </w:p>
        </w:tc>
        <w:tc>
          <w:tcPr>
            <w:tcW w:w="1675" w:type="dxa"/>
            <w:shd w:val="clear" w:color="auto" w:fill="auto"/>
          </w:tcPr>
          <w:p w14:paraId="076E83C3" w14:textId="77777777" w:rsidR="00960AB4" w:rsidRPr="005F70FB" w:rsidRDefault="00960AB4" w:rsidP="00BC2195">
            <w:pPr>
              <w:pStyle w:val="Text"/>
            </w:pPr>
            <w:r w:rsidRPr="005F70FB">
              <w:t>ditahang,</w:t>
            </w:r>
          </w:p>
        </w:tc>
        <w:tc>
          <w:tcPr>
            <w:tcW w:w="1158" w:type="dxa"/>
            <w:shd w:val="clear" w:color="auto" w:fill="auto"/>
          </w:tcPr>
          <w:p w14:paraId="35C17947" w14:textId="77777777" w:rsidR="00960AB4" w:rsidRPr="005F70FB" w:rsidRDefault="00960AB4" w:rsidP="00BC2195">
            <w:pPr>
              <w:pStyle w:val="Text"/>
            </w:pPr>
            <w:r w:rsidRPr="005F70FB">
              <w:t>dikurung</w:t>
            </w:r>
          </w:p>
        </w:tc>
      </w:tr>
      <w:tr w:rsidR="00960AB4" w:rsidRPr="005F70FB" w14:paraId="7EA31674" w14:textId="77777777" w:rsidTr="00AC23C4">
        <w:tc>
          <w:tcPr>
            <w:tcW w:w="709" w:type="dxa"/>
            <w:shd w:val="clear" w:color="auto" w:fill="auto"/>
          </w:tcPr>
          <w:p w14:paraId="3E4B0720" w14:textId="77777777" w:rsidR="00960AB4" w:rsidRPr="005F70FB" w:rsidRDefault="00960AB4" w:rsidP="00BC2195">
            <w:pPr>
              <w:pStyle w:val="GlossEng"/>
            </w:pPr>
          </w:p>
        </w:tc>
        <w:tc>
          <w:tcPr>
            <w:tcW w:w="625" w:type="dxa"/>
            <w:shd w:val="clear" w:color="auto" w:fill="auto"/>
          </w:tcPr>
          <w:p w14:paraId="5F5D1903" w14:textId="77777777" w:rsidR="00960AB4" w:rsidRPr="005F70FB" w:rsidRDefault="00960AB4" w:rsidP="00BC2195">
            <w:pPr>
              <w:pStyle w:val="GlossEng"/>
            </w:pPr>
          </w:p>
        </w:tc>
        <w:tc>
          <w:tcPr>
            <w:tcW w:w="1675" w:type="dxa"/>
            <w:shd w:val="clear" w:color="auto" w:fill="auto"/>
          </w:tcPr>
          <w:p w14:paraId="11955F62" w14:textId="77777777" w:rsidR="00960AB4" w:rsidRPr="005F70FB" w:rsidRDefault="00960AB4" w:rsidP="00BC2195">
            <w:pPr>
              <w:pStyle w:val="GlossEng"/>
            </w:pPr>
            <w:r w:rsidRPr="005F70FB">
              <w:rPr>
                <w:rStyle w:val="ChSmallCaps"/>
              </w:rPr>
              <w:t>uv</w:t>
            </w:r>
            <w:r w:rsidRPr="005F70FB">
              <w:t>-hold(.out/back)</w:t>
            </w:r>
          </w:p>
        </w:tc>
        <w:tc>
          <w:tcPr>
            <w:tcW w:w="1158" w:type="dxa"/>
            <w:shd w:val="clear" w:color="auto" w:fill="auto"/>
          </w:tcPr>
          <w:p w14:paraId="2A78FD88" w14:textId="77777777" w:rsidR="00960AB4" w:rsidRPr="005F70FB" w:rsidRDefault="00960AB4" w:rsidP="00BC2195">
            <w:pPr>
              <w:pStyle w:val="GlossEng"/>
            </w:pPr>
            <w:r w:rsidRPr="005F70FB">
              <w:rPr>
                <w:rStyle w:val="ChSmallCaps"/>
              </w:rPr>
              <w:t>uv</w:t>
            </w:r>
            <w:r w:rsidRPr="005F70FB">
              <w:t>-imprison</w:t>
            </w:r>
          </w:p>
        </w:tc>
      </w:tr>
    </w:tbl>
    <w:p w14:paraId="51A16E5B" w14:textId="77777777" w:rsidR="00960AB4" w:rsidRPr="005F70FB" w:rsidRDefault="00960AB4" w:rsidP="00960AB4">
      <w:pPr>
        <w:pStyle w:val="FreeTranslEng"/>
      </w:pPr>
      <w:r w:rsidRPr="005F70FB">
        <w:t>Efana: (they were) detained, imprisoned</w:t>
      </w:r>
    </w:p>
    <w:tbl>
      <w:tblPr>
        <w:tblW w:w="6477" w:type="dxa"/>
        <w:tblCellMar>
          <w:left w:w="42" w:type="dxa"/>
          <w:right w:w="42" w:type="dxa"/>
        </w:tblCellMar>
        <w:tblLook w:val="01E0" w:firstRow="1" w:lastRow="1" w:firstColumn="1" w:lastColumn="1" w:noHBand="0" w:noVBand="0"/>
      </w:tblPr>
      <w:tblGrid>
        <w:gridCol w:w="708"/>
        <w:gridCol w:w="652"/>
        <w:gridCol w:w="817"/>
        <w:gridCol w:w="1173"/>
        <w:gridCol w:w="30"/>
        <w:gridCol w:w="643"/>
        <w:gridCol w:w="408"/>
        <w:gridCol w:w="488"/>
        <w:gridCol w:w="873"/>
        <w:gridCol w:w="62"/>
        <w:gridCol w:w="623"/>
      </w:tblGrid>
      <w:tr w:rsidR="00AC23C4" w:rsidRPr="005F70FB" w14:paraId="7665D1CE" w14:textId="77777777" w:rsidTr="00105225">
        <w:tc>
          <w:tcPr>
            <w:tcW w:w="709" w:type="dxa"/>
            <w:shd w:val="clear" w:color="auto" w:fill="auto"/>
          </w:tcPr>
          <w:p w14:paraId="3913699B" w14:textId="77777777" w:rsidR="00960AB4" w:rsidRPr="005F70FB" w:rsidRDefault="00960AB4" w:rsidP="00BC2195">
            <w:pPr>
              <w:pStyle w:val="O0Nwnext"/>
            </w:pPr>
            <w:r w:rsidRPr="005F70FB">
              <w:t>0012</w:t>
            </w:r>
          </w:p>
        </w:tc>
        <w:tc>
          <w:tcPr>
            <w:tcW w:w="652" w:type="dxa"/>
            <w:shd w:val="clear" w:color="auto" w:fill="auto"/>
          </w:tcPr>
          <w:p w14:paraId="38C74344" w14:textId="77777777" w:rsidR="00960AB4" w:rsidRPr="005F70FB" w:rsidRDefault="00960AB4" w:rsidP="00BC2195">
            <w:pPr>
              <w:pStyle w:val="Text"/>
            </w:pPr>
            <w:r w:rsidRPr="005F70FB">
              <w:t>Marta:</w:t>
            </w:r>
          </w:p>
        </w:tc>
        <w:tc>
          <w:tcPr>
            <w:tcW w:w="1990" w:type="dxa"/>
            <w:gridSpan w:val="2"/>
            <w:shd w:val="clear" w:color="auto" w:fill="auto"/>
          </w:tcPr>
          <w:p w14:paraId="4F6C4704" w14:textId="77777777" w:rsidR="00960AB4" w:rsidRPr="005F70FB" w:rsidRDefault="00960AB4" w:rsidP="00BC2195">
            <w:pPr>
              <w:pStyle w:val="Text"/>
            </w:pPr>
            <w:r w:rsidRPr="005F70FB">
              <w:t>ditahangang,</w:t>
            </w:r>
          </w:p>
        </w:tc>
        <w:tc>
          <w:tcPr>
            <w:tcW w:w="673" w:type="dxa"/>
            <w:gridSpan w:val="2"/>
            <w:shd w:val="clear" w:color="auto" w:fill="auto"/>
          </w:tcPr>
          <w:p w14:paraId="07ED50F4" w14:textId="77777777" w:rsidR="00960AB4" w:rsidRPr="005F70FB" w:rsidRDefault="00960AB4" w:rsidP="00BC2195">
            <w:pPr>
              <w:pStyle w:val="Text"/>
            </w:pPr>
            <w:r w:rsidRPr="005F70FB">
              <w:t>polisi</w:t>
            </w:r>
          </w:p>
        </w:tc>
        <w:tc>
          <w:tcPr>
            <w:tcW w:w="896" w:type="dxa"/>
            <w:gridSpan w:val="2"/>
            <w:shd w:val="clear" w:color="auto" w:fill="auto"/>
          </w:tcPr>
          <w:p w14:paraId="364754B7" w14:textId="77777777" w:rsidR="00960AB4" w:rsidRPr="005F70FB" w:rsidRDefault="00960AB4" w:rsidP="00BC2195">
            <w:pPr>
              <w:pStyle w:val="Text"/>
            </w:pPr>
            <w:r w:rsidRPr="005F70FB">
              <w:t>kurung,</w:t>
            </w:r>
          </w:p>
        </w:tc>
        <w:tc>
          <w:tcPr>
            <w:tcW w:w="873" w:type="dxa"/>
            <w:shd w:val="clear" w:color="auto" w:fill="auto"/>
          </w:tcPr>
          <w:p w14:paraId="6989D389" w14:textId="77777777" w:rsidR="00960AB4" w:rsidRPr="005F70FB" w:rsidRDefault="00960AB4" w:rsidP="00BC2195">
            <w:pPr>
              <w:pStyle w:val="Text"/>
            </w:pPr>
            <w:r w:rsidRPr="005F70FB">
              <w:t>mm-mm</w:t>
            </w:r>
          </w:p>
        </w:tc>
        <w:tc>
          <w:tcPr>
            <w:tcW w:w="684" w:type="dxa"/>
            <w:gridSpan w:val="2"/>
            <w:shd w:val="clear" w:color="auto" w:fill="auto"/>
          </w:tcPr>
          <w:p w14:paraId="67850D8D" w14:textId="77777777" w:rsidR="00960AB4" w:rsidRPr="005F70FB" w:rsidRDefault="00960AB4" w:rsidP="00BC2195">
            <w:pPr>
              <w:pStyle w:val="Text"/>
            </w:pPr>
            <w:r w:rsidRPr="005F70FB">
              <w:t>tobat</w:t>
            </w:r>
          </w:p>
        </w:tc>
      </w:tr>
      <w:tr w:rsidR="00AC23C4" w:rsidRPr="005F70FB" w14:paraId="00A3A062" w14:textId="77777777" w:rsidTr="00105225">
        <w:tc>
          <w:tcPr>
            <w:tcW w:w="709" w:type="dxa"/>
            <w:shd w:val="clear" w:color="auto" w:fill="auto"/>
          </w:tcPr>
          <w:p w14:paraId="3B2EC825" w14:textId="77777777" w:rsidR="00960AB4" w:rsidRPr="005F70FB" w:rsidRDefault="00960AB4" w:rsidP="00BC2195">
            <w:pPr>
              <w:pStyle w:val="GlossEng2ptafter"/>
            </w:pPr>
          </w:p>
        </w:tc>
        <w:tc>
          <w:tcPr>
            <w:tcW w:w="652" w:type="dxa"/>
            <w:shd w:val="clear" w:color="auto" w:fill="auto"/>
          </w:tcPr>
          <w:p w14:paraId="0CC0F41C" w14:textId="77777777" w:rsidR="00960AB4" w:rsidRPr="005F70FB" w:rsidRDefault="00960AB4" w:rsidP="00BC2195">
            <w:pPr>
              <w:pStyle w:val="GlossEng2ptafter"/>
            </w:pPr>
          </w:p>
        </w:tc>
        <w:tc>
          <w:tcPr>
            <w:tcW w:w="1990" w:type="dxa"/>
            <w:gridSpan w:val="2"/>
            <w:shd w:val="clear" w:color="auto" w:fill="auto"/>
          </w:tcPr>
          <w:p w14:paraId="61618048" w14:textId="77777777" w:rsidR="00960AB4" w:rsidRPr="005F70FB" w:rsidRDefault="00960AB4" w:rsidP="00BC2195">
            <w:pPr>
              <w:pStyle w:val="GlossEng2ptafter"/>
            </w:pPr>
            <w:r w:rsidRPr="005F70FB">
              <w:rPr>
                <w:rStyle w:val="ChSmallCaps"/>
              </w:rPr>
              <w:t>uv</w:t>
            </w:r>
            <w:r w:rsidRPr="005F70FB">
              <w:t>-hold(.out/back)-</w:t>
            </w:r>
            <w:r w:rsidRPr="005F70FB">
              <w:rPr>
                <w:rStyle w:val="ChSmallCaps"/>
              </w:rPr>
              <w:t>pat</w:t>
            </w:r>
          </w:p>
        </w:tc>
        <w:tc>
          <w:tcPr>
            <w:tcW w:w="673" w:type="dxa"/>
            <w:gridSpan w:val="2"/>
            <w:shd w:val="clear" w:color="auto" w:fill="auto"/>
          </w:tcPr>
          <w:p w14:paraId="74832724" w14:textId="77777777" w:rsidR="00960AB4" w:rsidRPr="005F70FB" w:rsidRDefault="00960AB4" w:rsidP="00BC2195">
            <w:pPr>
              <w:pStyle w:val="GlossEng2ptafter"/>
            </w:pPr>
            <w:r w:rsidRPr="005F70FB">
              <w:t>police</w:t>
            </w:r>
          </w:p>
        </w:tc>
        <w:tc>
          <w:tcPr>
            <w:tcW w:w="896" w:type="dxa"/>
            <w:gridSpan w:val="2"/>
            <w:shd w:val="clear" w:color="auto" w:fill="auto"/>
          </w:tcPr>
          <w:p w14:paraId="668179E0" w14:textId="77777777" w:rsidR="00960AB4" w:rsidRPr="005F70FB" w:rsidRDefault="00960AB4" w:rsidP="00BC2195">
            <w:pPr>
              <w:pStyle w:val="GlossEng2ptafter"/>
            </w:pPr>
            <w:r w:rsidRPr="005F70FB">
              <w:t>imprison</w:t>
            </w:r>
          </w:p>
        </w:tc>
        <w:tc>
          <w:tcPr>
            <w:tcW w:w="873" w:type="dxa"/>
            <w:shd w:val="clear" w:color="auto" w:fill="auto"/>
          </w:tcPr>
          <w:p w14:paraId="102D7280" w14:textId="77777777" w:rsidR="00960AB4" w:rsidRPr="005F70FB" w:rsidRDefault="00960AB4" w:rsidP="00BC2195">
            <w:pPr>
              <w:pStyle w:val="GlossEng2ptafter"/>
            </w:pPr>
            <w:r w:rsidRPr="005F70FB">
              <w:t>mhm</w:t>
            </w:r>
          </w:p>
        </w:tc>
        <w:tc>
          <w:tcPr>
            <w:tcW w:w="684" w:type="dxa"/>
            <w:gridSpan w:val="2"/>
            <w:shd w:val="clear" w:color="auto" w:fill="auto"/>
          </w:tcPr>
          <w:p w14:paraId="3A8E5019" w14:textId="77777777" w:rsidR="00960AB4" w:rsidRPr="005F70FB" w:rsidRDefault="00960AB4" w:rsidP="00BC2195">
            <w:pPr>
              <w:pStyle w:val="GlossEng2ptafter"/>
            </w:pPr>
            <w:r w:rsidRPr="005F70FB">
              <w:t>repent</w:t>
            </w:r>
          </w:p>
        </w:tc>
      </w:tr>
      <w:tr w:rsidR="00AC23C4" w:rsidRPr="005F70FB" w14:paraId="36F28EBD" w14:textId="77777777" w:rsidTr="00105225">
        <w:trPr>
          <w:gridAfter w:val="1"/>
          <w:wAfter w:w="623" w:type="dxa"/>
        </w:trPr>
        <w:tc>
          <w:tcPr>
            <w:tcW w:w="709" w:type="dxa"/>
            <w:shd w:val="clear" w:color="auto" w:fill="auto"/>
          </w:tcPr>
          <w:p w14:paraId="204C8627" w14:textId="77777777" w:rsidR="00960AB4" w:rsidRPr="005F70FB" w:rsidRDefault="00960AB4" w:rsidP="00BC2195">
            <w:pPr>
              <w:pStyle w:val="O0Nwnext"/>
            </w:pPr>
          </w:p>
        </w:tc>
        <w:tc>
          <w:tcPr>
            <w:tcW w:w="651" w:type="dxa"/>
            <w:shd w:val="clear" w:color="auto" w:fill="auto"/>
          </w:tcPr>
          <w:p w14:paraId="32C342A3" w14:textId="77777777" w:rsidR="00960AB4" w:rsidRPr="005F70FB" w:rsidRDefault="00960AB4" w:rsidP="00BC2195">
            <w:pPr>
              <w:pStyle w:val="Text"/>
            </w:pPr>
            <w:r w:rsidRPr="005F70FB">
              <w:t>to?,</w:t>
            </w:r>
          </w:p>
        </w:tc>
        <w:tc>
          <w:tcPr>
            <w:tcW w:w="817" w:type="dxa"/>
            <w:shd w:val="clear" w:color="auto" w:fill="auto"/>
          </w:tcPr>
          <w:p w14:paraId="07E03C99" w14:textId="77777777" w:rsidR="00960AB4" w:rsidRPr="005F70FB" w:rsidRDefault="00960AB4" w:rsidP="00BC2195">
            <w:pPr>
              <w:pStyle w:val="Text"/>
            </w:pPr>
            <w:r w:rsidRPr="005F70FB">
              <w:t>karna</w:t>
            </w:r>
          </w:p>
        </w:tc>
        <w:tc>
          <w:tcPr>
            <w:tcW w:w="1203" w:type="dxa"/>
            <w:gridSpan w:val="2"/>
            <w:shd w:val="clear" w:color="auto" w:fill="auto"/>
          </w:tcPr>
          <w:p w14:paraId="40817F74" w14:textId="77777777" w:rsidR="00960AB4" w:rsidRPr="005F70FB" w:rsidRDefault="00960AB4" w:rsidP="00BC2195">
            <w:pPr>
              <w:pStyle w:val="Text"/>
            </w:pPr>
            <w:r w:rsidRPr="005F70FB">
              <w:t>orang~orang</w:t>
            </w:r>
          </w:p>
        </w:tc>
        <w:tc>
          <w:tcPr>
            <w:tcW w:w="1051" w:type="dxa"/>
            <w:gridSpan w:val="2"/>
            <w:shd w:val="clear" w:color="auto" w:fill="auto"/>
          </w:tcPr>
          <w:p w14:paraId="43035A5F" w14:textId="77777777" w:rsidR="00960AB4" w:rsidRPr="005F70FB" w:rsidRDefault="00960AB4" w:rsidP="00BC2195">
            <w:pPr>
              <w:pStyle w:val="Text"/>
            </w:pPr>
            <w:r w:rsidRPr="005F70FB">
              <w:t>kejahatang</w:t>
            </w:r>
          </w:p>
        </w:tc>
        <w:tc>
          <w:tcPr>
            <w:tcW w:w="1423" w:type="dxa"/>
            <w:gridSpan w:val="3"/>
            <w:shd w:val="clear" w:color="auto" w:fill="auto"/>
          </w:tcPr>
          <w:p w14:paraId="72AECCC5" w14:textId="77777777" w:rsidR="00960AB4" w:rsidRPr="005F70FB" w:rsidRDefault="00960AB4" w:rsidP="00BC2195">
            <w:pPr>
              <w:pStyle w:val="Text"/>
            </w:pPr>
            <w:r w:rsidRPr="005F70FB">
              <w:t>nakal</w:t>
            </w:r>
          </w:p>
        </w:tc>
      </w:tr>
      <w:tr w:rsidR="00AC23C4" w:rsidRPr="005F70FB" w14:paraId="2CCA6B41" w14:textId="77777777" w:rsidTr="00105225">
        <w:trPr>
          <w:gridAfter w:val="1"/>
          <w:wAfter w:w="623" w:type="dxa"/>
        </w:trPr>
        <w:tc>
          <w:tcPr>
            <w:tcW w:w="709" w:type="dxa"/>
            <w:shd w:val="clear" w:color="auto" w:fill="auto"/>
          </w:tcPr>
          <w:p w14:paraId="125AB52A" w14:textId="77777777" w:rsidR="00960AB4" w:rsidRPr="005F70FB" w:rsidRDefault="00960AB4" w:rsidP="00BC2195">
            <w:pPr>
              <w:pStyle w:val="GlossEng"/>
            </w:pPr>
          </w:p>
        </w:tc>
        <w:tc>
          <w:tcPr>
            <w:tcW w:w="651" w:type="dxa"/>
            <w:shd w:val="clear" w:color="auto" w:fill="auto"/>
          </w:tcPr>
          <w:p w14:paraId="3CE4D131" w14:textId="77777777" w:rsidR="00960AB4" w:rsidRPr="005F70FB" w:rsidRDefault="00960AB4" w:rsidP="00BC2195">
            <w:pPr>
              <w:pStyle w:val="GlossEng"/>
            </w:pPr>
            <w:r w:rsidRPr="005F70FB">
              <w:t>right?</w:t>
            </w:r>
          </w:p>
        </w:tc>
        <w:tc>
          <w:tcPr>
            <w:tcW w:w="817" w:type="dxa"/>
            <w:shd w:val="clear" w:color="auto" w:fill="auto"/>
          </w:tcPr>
          <w:p w14:paraId="313A22D6" w14:textId="77777777" w:rsidR="00960AB4" w:rsidRPr="005F70FB" w:rsidRDefault="00960AB4" w:rsidP="00BC2195">
            <w:pPr>
              <w:pStyle w:val="GlossEng"/>
            </w:pPr>
            <w:r w:rsidRPr="005F70FB">
              <w:t>because</w:t>
            </w:r>
          </w:p>
        </w:tc>
        <w:tc>
          <w:tcPr>
            <w:tcW w:w="1203" w:type="dxa"/>
            <w:gridSpan w:val="2"/>
            <w:shd w:val="clear" w:color="auto" w:fill="auto"/>
          </w:tcPr>
          <w:p w14:paraId="1E574403" w14:textId="77777777" w:rsidR="00960AB4" w:rsidRPr="005F70FB" w:rsidRDefault="00960AB4" w:rsidP="00BC2195">
            <w:pPr>
              <w:pStyle w:val="GlossEng"/>
            </w:pPr>
            <w:r w:rsidRPr="005F70FB">
              <w:rPr>
                <w:rStyle w:val="ChSmallCaps"/>
              </w:rPr>
              <w:t>rdp</w:t>
            </w:r>
            <w:r w:rsidRPr="005F70FB">
              <w:t>~person</w:t>
            </w:r>
          </w:p>
        </w:tc>
        <w:tc>
          <w:tcPr>
            <w:tcW w:w="1051" w:type="dxa"/>
            <w:gridSpan w:val="2"/>
            <w:shd w:val="clear" w:color="auto" w:fill="auto"/>
          </w:tcPr>
          <w:p w14:paraId="14D8D985" w14:textId="77777777" w:rsidR="00960AB4" w:rsidRPr="005F70FB" w:rsidRDefault="00960AB4" w:rsidP="00BC2195">
            <w:pPr>
              <w:pStyle w:val="GlossEng"/>
            </w:pPr>
            <w:r w:rsidRPr="005F70FB">
              <w:t>evilness</w:t>
            </w:r>
          </w:p>
        </w:tc>
        <w:tc>
          <w:tcPr>
            <w:tcW w:w="1423" w:type="dxa"/>
            <w:gridSpan w:val="3"/>
            <w:shd w:val="clear" w:color="auto" w:fill="auto"/>
          </w:tcPr>
          <w:p w14:paraId="5E1D8028" w14:textId="77777777" w:rsidR="00960AB4" w:rsidRPr="005F70FB" w:rsidRDefault="00960AB4" w:rsidP="00BC2195">
            <w:pPr>
              <w:pStyle w:val="GlossEng"/>
            </w:pPr>
            <w:r w:rsidRPr="005F70FB">
              <w:t>be.mischievous</w:t>
            </w:r>
          </w:p>
        </w:tc>
      </w:tr>
    </w:tbl>
    <w:p w14:paraId="6C816597" w14:textId="77777777" w:rsidR="00960AB4" w:rsidRPr="005F70FB" w:rsidRDefault="00960AB4" w:rsidP="00960AB4">
      <w:pPr>
        <w:pStyle w:val="FreeTranslEng15pt"/>
      </w:pPr>
      <w:r w:rsidRPr="005F70FB">
        <w:t>Marta: (they were) detained, the police imprisoned (them), mhm, to hell with them, right?, because (they are) bad, mischievous people</w:t>
      </w:r>
    </w:p>
    <w:p w14:paraId="3B234EE9" w14:textId="77777777" w:rsidR="00714650" w:rsidRPr="005F70FB" w:rsidRDefault="00083D7A" w:rsidP="002A1DBD">
      <w:pPr>
        <w:pStyle w:val="Heading3"/>
        <w:numPr>
          <w:ilvl w:val="2"/>
          <w:numId w:val="19"/>
        </w:numPr>
      </w:pPr>
      <w:bookmarkStart w:id="5334" w:name="_Toc440455770"/>
      <w:r w:rsidRPr="005F70FB">
        <w:t>Narrative: A motorbike accident</w:t>
      </w:r>
      <w:bookmarkEnd w:id="5334"/>
    </w:p>
    <w:tbl>
      <w:tblPr>
        <w:tblW w:w="0" w:type="auto"/>
        <w:tblCellMar>
          <w:left w:w="42" w:type="dxa"/>
          <w:right w:w="42" w:type="dxa"/>
        </w:tblCellMar>
        <w:tblLook w:val="01E0" w:firstRow="1" w:lastRow="1" w:firstColumn="1" w:lastColumn="1" w:noHBand="0" w:noVBand="0"/>
      </w:tblPr>
      <w:tblGrid>
        <w:gridCol w:w="1304"/>
        <w:gridCol w:w="2892"/>
      </w:tblGrid>
      <w:tr w:rsidR="00BC2195" w:rsidRPr="005F70FB" w14:paraId="5017CF44" w14:textId="77777777" w:rsidTr="008F73D5">
        <w:tc>
          <w:tcPr>
            <w:tcW w:w="1304" w:type="dxa"/>
            <w:shd w:val="clear" w:color="auto" w:fill="auto"/>
          </w:tcPr>
          <w:p w14:paraId="549720A0" w14:textId="77777777" w:rsidR="00BC2195" w:rsidRPr="005F70FB" w:rsidRDefault="00BC2195" w:rsidP="00BC2195">
            <w:r w:rsidRPr="005F70FB">
              <w:t>File name:</w:t>
            </w:r>
          </w:p>
        </w:tc>
        <w:tc>
          <w:tcPr>
            <w:tcW w:w="2892" w:type="dxa"/>
            <w:shd w:val="clear" w:color="auto" w:fill="auto"/>
          </w:tcPr>
          <w:p w14:paraId="44CB8E1D" w14:textId="77777777" w:rsidR="00BC2195" w:rsidRPr="005F70FB" w:rsidRDefault="00BC2195" w:rsidP="00BC2195">
            <w:r w:rsidRPr="005F70FB">
              <w:t>081015-005-NP</w:t>
            </w:r>
          </w:p>
        </w:tc>
      </w:tr>
      <w:tr w:rsidR="00BC2195" w:rsidRPr="005F70FB" w14:paraId="51BBF821" w14:textId="77777777" w:rsidTr="008F73D5">
        <w:tc>
          <w:tcPr>
            <w:tcW w:w="1304" w:type="dxa"/>
            <w:shd w:val="clear" w:color="auto" w:fill="auto"/>
          </w:tcPr>
          <w:p w14:paraId="3C7750A6" w14:textId="77777777" w:rsidR="00BC2195" w:rsidRPr="005F70FB" w:rsidRDefault="00BC2195" w:rsidP="00BC2195">
            <w:r w:rsidRPr="005F70FB">
              <w:t>Text type:</w:t>
            </w:r>
          </w:p>
        </w:tc>
        <w:tc>
          <w:tcPr>
            <w:tcW w:w="2892" w:type="dxa"/>
            <w:shd w:val="clear" w:color="auto" w:fill="auto"/>
          </w:tcPr>
          <w:p w14:paraId="485DCE31" w14:textId="77777777" w:rsidR="00BC2195" w:rsidRPr="005F70FB" w:rsidRDefault="00BC2195" w:rsidP="00BC2195">
            <w:r w:rsidRPr="005F70FB">
              <w:t>Elicited text: Personal narrative</w:t>
            </w:r>
            <w:r w:rsidRPr="005F70FB">
              <w:rPr>
                <w:rStyle w:val="FootnoteReference"/>
              </w:rPr>
              <w:footnoteReference w:id="261"/>
            </w:r>
          </w:p>
        </w:tc>
      </w:tr>
      <w:tr w:rsidR="00BC2195" w:rsidRPr="005F70FB" w14:paraId="2648A7D5" w14:textId="77777777" w:rsidTr="008F73D5">
        <w:tc>
          <w:tcPr>
            <w:tcW w:w="1304" w:type="dxa"/>
            <w:shd w:val="clear" w:color="auto" w:fill="auto"/>
          </w:tcPr>
          <w:p w14:paraId="332AEB06" w14:textId="77777777" w:rsidR="00BC2195" w:rsidRPr="005F70FB" w:rsidRDefault="00BC2195" w:rsidP="00BC2195">
            <w:r w:rsidRPr="005F70FB">
              <w:t>Interlocutors:</w:t>
            </w:r>
          </w:p>
        </w:tc>
        <w:tc>
          <w:tcPr>
            <w:tcW w:w="2892" w:type="dxa"/>
            <w:shd w:val="clear" w:color="auto" w:fill="auto"/>
          </w:tcPr>
          <w:p w14:paraId="10870147" w14:textId="77777777" w:rsidR="00BC2195" w:rsidRPr="005F70FB" w:rsidRDefault="00BC2195" w:rsidP="00BC2195">
            <w:r w:rsidRPr="005F70FB">
              <w:t>2 older males, 3 older females</w:t>
            </w:r>
          </w:p>
        </w:tc>
      </w:tr>
      <w:tr w:rsidR="00BC2195" w:rsidRPr="005F70FB" w14:paraId="0FD1A74B" w14:textId="77777777" w:rsidTr="008F73D5">
        <w:tc>
          <w:tcPr>
            <w:tcW w:w="1304" w:type="dxa"/>
            <w:shd w:val="clear" w:color="auto" w:fill="auto"/>
          </w:tcPr>
          <w:p w14:paraId="4C5B6235" w14:textId="77777777" w:rsidR="00BC2195" w:rsidRPr="005F70FB" w:rsidRDefault="00BC2195" w:rsidP="00BC2195">
            <w:r w:rsidRPr="005F70FB">
              <w:t>Length (min.):</w:t>
            </w:r>
          </w:p>
        </w:tc>
        <w:tc>
          <w:tcPr>
            <w:tcW w:w="2892" w:type="dxa"/>
            <w:shd w:val="clear" w:color="auto" w:fill="auto"/>
          </w:tcPr>
          <w:p w14:paraId="68D35E33" w14:textId="77777777" w:rsidR="00BC2195" w:rsidRPr="005F70FB" w:rsidRDefault="00BC2195" w:rsidP="00BC2195">
            <w:r w:rsidRPr="005F70FB">
              <w:t>10:29</w:t>
            </w:r>
          </w:p>
        </w:tc>
      </w:tr>
    </w:tbl>
    <w:p w14:paraId="790B96C6" w14:textId="77777777" w:rsidR="00BC2195" w:rsidRPr="005F70FB" w:rsidRDefault="00BC2195" w:rsidP="00BC2195">
      <w:pPr>
        <w:pStyle w:val="Body0500after"/>
      </w:pPr>
    </w:p>
    <w:tbl>
      <w:tblPr>
        <w:tblW w:w="0" w:type="auto"/>
        <w:tblCellMar>
          <w:left w:w="42" w:type="dxa"/>
          <w:right w:w="42" w:type="dxa"/>
        </w:tblCellMar>
        <w:tblLook w:val="01E0" w:firstRow="1" w:lastRow="1" w:firstColumn="1" w:lastColumn="1" w:noHBand="0" w:noVBand="0"/>
      </w:tblPr>
      <w:tblGrid>
        <w:gridCol w:w="709"/>
        <w:gridCol w:w="718"/>
        <w:gridCol w:w="590"/>
        <w:gridCol w:w="779"/>
        <w:gridCol w:w="612"/>
        <w:gridCol w:w="696"/>
      </w:tblGrid>
      <w:tr w:rsidR="00AC23C4" w:rsidRPr="005F70FB" w14:paraId="6EADDF8C" w14:textId="77777777" w:rsidTr="00AC23C4">
        <w:tc>
          <w:tcPr>
            <w:tcW w:w="709" w:type="dxa"/>
            <w:shd w:val="clear" w:color="auto" w:fill="auto"/>
          </w:tcPr>
          <w:p w14:paraId="4CA4226A" w14:textId="77777777" w:rsidR="00BC2195" w:rsidRPr="005F70FB" w:rsidRDefault="00BC2195" w:rsidP="00BC2195">
            <w:pPr>
              <w:pStyle w:val="O0Nwnext"/>
            </w:pPr>
            <w:r w:rsidRPr="005F70FB">
              <w:t>0001</w:t>
            </w:r>
          </w:p>
        </w:tc>
        <w:tc>
          <w:tcPr>
            <w:tcW w:w="718" w:type="dxa"/>
            <w:shd w:val="clear" w:color="auto" w:fill="auto"/>
          </w:tcPr>
          <w:p w14:paraId="4FC91958" w14:textId="77777777" w:rsidR="00BC2195" w:rsidRPr="005F70FB" w:rsidRDefault="00BC2195" w:rsidP="00BC2195">
            <w:pPr>
              <w:pStyle w:val="Text"/>
            </w:pPr>
            <w:r w:rsidRPr="005F70FB">
              <w:t>Maria:</w:t>
            </w:r>
          </w:p>
        </w:tc>
        <w:tc>
          <w:tcPr>
            <w:tcW w:w="590" w:type="dxa"/>
            <w:shd w:val="clear" w:color="auto" w:fill="auto"/>
          </w:tcPr>
          <w:p w14:paraId="70DE20D4" w14:textId="77777777" w:rsidR="00BC2195" w:rsidRPr="005F70FB" w:rsidRDefault="00BC2195" w:rsidP="00BC2195">
            <w:pPr>
              <w:pStyle w:val="Text"/>
            </w:pPr>
            <w:r w:rsidRPr="005F70FB">
              <w:t>saya,</w:t>
            </w:r>
          </w:p>
        </w:tc>
        <w:tc>
          <w:tcPr>
            <w:tcW w:w="779" w:type="dxa"/>
            <w:shd w:val="clear" w:color="auto" w:fill="auto"/>
          </w:tcPr>
          <w:p w14:paraId="149E5962" w14:textId="77777777" w:rsidR="00BC2195" w:rsidRPr="005F70FB" w:rsidRDefault="00BC2195" w:rsidP="00BC2195">
            <w:pPr>
              <w:pStyle w:val="Text"/>
            </w:pPr>
            <w:r w:rsidRPr="005F70FB">
              <w:t>Martina,</w:t>
            </w:r>
          </w:p>
        </w:tc>
        <w:tc>
          <w:tcPr>
            <w:tcW w:w="612" w:type="dxa"/>
            <w:shd w:val="clear" w:color="auto" w:fill="auto"/>
          </w:tcPr>
          <w:p w14:paraId="19D7BB87" w14:textId="77777777" w:rsidR="00BC2195" w:rsidRPr="005F70FB" w:rsidRDefault="00BC2195" w:rsidP="00BC2195">
            <w:pPr>
              <w:pStyle w:val="Text"/>
            </w:pPr>
            <w:r w:rsidRPr="005F70FB">
              <w:t>Tinus,</w:t>
            </w:r>
          </w:p>
        </w:tc>
        <w:tc>
          <w:tcPr>
            <w:tcW w:w="696" w:type="dxa"/>
            <w:shd w:val="clear" w:color="auto" w:fill="auto"/>
          </w:tcPr>
          <w:p w14:paraId="0441E2FE" w14:textId="77777777" w:rsidR="00BC2195" w:rsidRPr="005F70FB" w:rsidRDefault="00BC2195" w:rsidP="00BC2195">
            <w:pPr>
              <w:pStyle w:val="Text"/>
            </w:pPr>
            <w:r w:rsidRPr="005F70FB">
              <w:t>kitong</w:t>
            </w:r>
          </w:p>
        </w:tc>
      </w:tr>
      <w:tr w:rsidR="00AC23C4" w:rsidRPr="005F70FB" w14:paraId="4FE65A1F" w14:textId="77777777" w:rsidTr="00AC23C4">
        <w:tc>
          <w:tcPr>
            <w:tcW w:w="709" w:type="dxa"/>
            <w:shd w:val="clear" w:color="auto" w:fill="auto"/>
          </w:tcPr>
          <w:p w14:paraId="1F65DD52" w14:textId="77777777" w:rsidR="00BC2195" w:rsidRPr="005F70FB" w:rsidRDefault="00BC2195" w:rsidP="00BC2195">
            <w:pPr>
              <w:pStyle w:val="GlossEng"/>
            </w:pPr>
          </w:p>
        </w:tc>
        <w:tc>
          <w:tcPr>
            <w:tcW w:w="718" w:type="dxa"/>
            <w:shd w:val="clear" w:color="auto" w:fill="auto"/>
          </w:tcPr>
          <w:p w14:paraId="21E85627" w14:textId="77777777" w:rsidR="00BC2195" w:rsidRPr="005F70FB" w:rsidRDefault="00BC2195" w:rsidP="00BC2195">
            <w:pPr>
              <w:pStyle w:val="GlossEng"/>
            </w:pPr>
          </w:p>
        </w:tc>
        <w:tc>
          <w:tcPr>
            <w:tcW w:w="590" w:type="dxa"/>
            <w:shd w:val="clear" w:color="auto" w:fill="auto"/>
          </w:tcPr>
          <w:p w14:paraId="693DD4F5" w14:textId="77777777" w:rsidR="00BC2195" w:rsidRPr="005F70FB" w:rsidRDefault="00BC2195" w:rsidP="00BC2195">
            <w:pPr>
              <w:pStyle w:val="GlossEng"/>
            </w:pPr>
            <w:r w:rsidRPr="005F70FB">
              <w:rPr>
                <w:rStyle w:val="ChSmallCaps"/>
              </w:rPr>
              <w:t>1sg</w:t>
            </w:r>
          </w:p>
        </w:tc>
        <w:tc>
          <w:tcPr>
            <w:tcW w:w="779" w:type="dxa"/>
            <w:shd w:val="clear" w:color="auto" w:fill="auto"/>
          </w:tcPr>
          <w:p w14:paraId="041F9D17" w14:textId="77777777" w:rsidR="00BC2195" w:rsidRPr="005F70FB" w:rsidRDefault="00BC2195" w:rsidP="00BC2195">
            <w:pPr>
              <w:pStyle w:val="GlossEng"/>
            </w:pPr>
            <w:r w:rsidRPr="005F70FB">
              <w:t>Martina</w:t>
            </w:r>
          </w:p>
        </w:tc>
        <w:tc>
          <w:tcPr>
            <w:tcW w:w="612" w:type="dxa"/>
            <w:shd w:val="clear" w:color="auto" w:fill="auto"/>
          </w:tcPr>
          <w:p w14:paraId="4BDA25EA" w14:textId="77777777" w:rsidR="00BC2195" w:rsidRPr="005F70FB" w:rsidRDefault="00BC2195" w:rsidP="00BC2195">
            <w:pPr>
              <w:pStyle w:val="GlossEng"/>
            </w:pPr>
            <w:r w:rsidRPr="005F70FB">
              <w:t>Tinus</w:t>
            </w:r>
          </w:p>
        </w:tc>
        <w:tc>
          <w:tcPr>
            <w:tcW w:w="696" w:type="dxa"/>
            <w:shd w:val="clear" w:color="auto" w:fill="auto"/>
          </w:tcPr>
          <w:p w14:paraId="0AED6272" w14:textId="77777777" w:rsidR="00BC2195" w:rsidRPr="005F70FB" w:rsidRDefault="00BC2195" w:rsidP="00BC2195">
            <w:pPr>
              <w:pStyle w:val="GlossEng"/>
            </w:pPr>
            <w:r w:rsidRPr="005F70FB">
              <w:rPr>
                <w:rStyle w:val="ChSmallCaps"/>
              </w:rPr>
              <w:t>1pl</w:t>
            </w:r>
          </w:p>
        </w:tc>
      </w:tr>
    </w:tbl>
    <w:p w14:paraId="531C45A1" w14:textId="77777777" w:rsidR="00BC2195" w:rsidRPr="005F70FB" w:rsidRDefault="00BC2195" w:rsidP="00BC2195">
      <w:pPr>
        <w:pStyle w:val="FreeTranslEng"/>
      </w:pPr>
      <w:r w:rsidRPr="005F70FB">
        <w:t>Maria: I, Martina, Tinus, we</w:t>
      </w:r>
    </w:p>
    <w:tbl>
      <w:tblPr>
        <w:tblW w:w="0" w:type="auto"/>
        <w:tblCellMar>
          <w:left w:w="42" w:type="dxa"/>
          <w:right w:w="42" w:type="dxa"/>
        </w:tblCellMar>
        <w:tblLook w:val="01E0" w:firstRow="1" w:lastRow="1" w:firstColumn="1" w:lastColumn="1" w:noHBand="0" w:noVBand="0"/>
      </w:tblPr>
      <w:tblGrid>
        <w:gridCol w:w="709"/>
        <w:gridCol w:w="707"/>
        <w:gridCol w:w="696"/>
        <w:gridCol w:w="584"/>
        <w:gridCol w:w="718"/>
      </w:tblGrid>
      <w:tr w:rsidR="00AC23C4" w:rsidRPr="005F70FB" w14:paraId="2B7CEE4F" w14:textId="77777777" w:rsidTr="00AC23C4">
        <w:tc>
          <w:tcPr>
            <w:tcW w:w="709" w:type="dxa"/>
            <w:shd w:val="clear" w:color="auto" w:fill="auto"/>
          </w:tcPr>
          <w:p w14:paraId="7EA820AE" w14:textId="77777777" w:rsidR="00BC2195" w:rsidRPr="005F70FB" w:rsidRDefault="00BC2195" w:rsidP="00BC2195">
            <w:pPr>
              <w:pStyle w:val="O0Nwnext"/>
            </w:pPr>
            <w:r w:rsidRPr="005F70FB">
              <w:t>0002</w:t>
            </w:r>
          </w:p>
        </w:tc>
        <w:tc>
          <w:tcPr>
            <w:tcW w:w="707" w:type="dxa"/>
            <w:shd w:val="clear" w:color="auto" w:fill="auto"/>
          </w:tcPr>
          <w:p w14:paraId="12FAA255" w14:textId="77777777" w:rsidR="00BC2195" w:rsidRPr="005F70FB" w:rsidRDefault="00BC2195" w:rsidP="00BC2195">
            <w:pPr>
              <w:pStyle w:val="Text"/>
            </w:pPr>
            <w:r w:rsidRPr="005F70FB">
              <w:t>Hurki:</w:t>
            </w:r>
          </w:p>
        </w:tc>
        <w:tc>
          <w:tcPr>
            <w:tcW w:w="696" w:type="dxa"/>
            <w:shd w:val="clear" w:color="auto" w:fill="auto"/>
          </w:tcPr>
          <w:p w14:paraId="343258BE" w14:textId="77777777" w:rsidR="00BC2195" w:rsidRPr="005F70FB" w:rsidRDefault="00BC2195" w:rsidP="00BC2195">
            <w:pPr>
              <w:pStyle w:val="Text"/>
            </w:pPr>
            <w:r w:rsidRPr="005F70FB">
              <w:t>kitong</w:t>
            </w:r>
          </w:p>
        </w:tc>
        <w:tc>
          <w:tcPr>
            <w:tcW w:w="584" w:type="dxa"/>
            <w:shd w:val="clear" w:color="auto" w:fill="auto"/>
          </w:tcPr>
          <w:p w14:paraId="0A833DE7" w14:textId="77777777" w:rsidR="00BC2195" w:rsidRPr="005F70FB" w:rsidRDefault="00BC2195" w:rsidP="00BC2195">
            <w:pPr>
              <w:pStyle w:val="Text"/>
            </w:pPr>
            <w:r w:rsidRPr="005F70FB">
              <w:t>tiga</w:t>
            </w:r>
          </w:p>
        </w:tc>
        <w:tc>
          <w:tcPr>
            <w:tcW w:w="718" w:type="dxa"/>
            <w:shd w:val="clear" w:color="auto" w:fill="auto"/>
          </w:tcPr>
          <w:p w14:paraId="67EA8854" w14:textId="77777777" w:rsidR="00BC2195" w:rsidRPr="005F70FB" w:rsidRDefault="00BC2195" w:rsidP="00BC2195">
            <w:pPr>
              <w:pStyle w:val="Text"/>
            </w:pPr>
            <w:r w:rsidRPr="005F70FB">
              <w:t>orang</w:t>
            </w:r>
          </w:p>
        </w:tc>
      </w:tr>
      <w:tr w:rsidR="00AC23C4" w:rsidRPr="005F70FB" w14:paraId="2B6DA6CC" w14:textId="77777777" w:rsidTr="00AC23C4">
        <w:tc>
          <w:tcPr>
            <w:tcW w:w="709" w:type="dxa"/>
            <w:shd w:val="clear" w:color="auto" w:fill="auto"/>
          </w:tcPr>
          <w:p w14:paraId="72CF26D6" w14:textId="77777777" w:rsidR="00BC2195" w:rsidRPr="005F70FB" w:rsidRDefault="00BC2195" w:rsidP="00BC2195">
            <w:pPr>
              <w:pStyle w:val="GlossEng"/>
            </w:pPr>
          </w:p>
        </w:tc>
        <w:tc>
          <w:tcPr>
            <w:tcW w:w="707" w:type="dxa"/>
            <w:shd w:val="clear" w:color="auto" w:fill="auto"/>
          </w:tcPr>
          <w:p w14:paraId="1011CD4A" w14:textId="77777777" w:rsidR="00BC2195" w:rsidRPr="005F70FB" w:rsidRDefault="00BC2195" w:rsidP="00BC2195">
            <w:pPr>
              <w:pStyle w:val="GlossEng"/>
            </w:pPr>
          </w:p>
        </w:tc>
        <w:tc>
          <w:tcPr>
            <w:tcW w:w="696" w:type="dxa"/>
            <w:shd w:val="clear" w:color="auto" w:fill="auto"/>
          </w:tcPr>
          <w:p w14:paraId="15FD58F1" w14:textId="77777777" w:rsidR="00BC2195" w:rsidRPr="005F70FB" w:rsidRDefault="00BC2195" w:rsidP="00BC2195">
            <w:pPr>
              <w:pStyle w:val="GlossEng"/>
            </w:pPr>
            <w:r w:rsidRPr="005F70FB">
              <w:rPr>
                <w:rStyle w:val="ChSmallCaps"/>
              </w:rPr>
              <w:t>1pl</w:t>
            </w:r>
          </w:p>
        </w:tc>
        <w:tc>
          <w:tcPr>
            <w:tcW w:w="584" w:type="dxa"/>
            <w:shd w:val="clear" w:color="auto" w:fill="auto"/>
          </w:tcPr>
          <w:p w14:paraId="3349CCD9" w14:textId="77777777" w:rsidR="00BC2195" w:rsidRPr="005F70FB" w:rsidRDefault="00BC2195" w:rsidP="00BC2195">
            <w:pPr>
              <w:pStyle w:val="GlossEng"/>
            </w:pPr>
            <w:r w:rsidRPr="005F70FB">
              <w:t>three</w:t>
            </w:r>
          </w:p>
        </w:tc>
        <w:tc>
          <w:tcPr>
            <w:tcW w:w="718" w:type="dxa"/>
            <w:shd w:val="clear" w:color="auto" w:fill="auto"/>
          </w:tcPr>
          <w:p w14:paraId="31447C9F" w14:textId="77777777" w:rsidR="00BC2195" w:rsidRPr="005F70FB" w:rsidRDefault="00BC2195" w:rsidP="00BC2195">
            <w:pPr>
              <w:pStyle w:val="GlossEng"/>
            </w:pPr>
            <w:r w:rsidRPr="005F70FB">
              <w:t>person</w:t>
            </w:r>
          </w:p>
        </w:tc>
      </w:tr>
    </w:tbl>
    <w:p w14:paraId="28A49B14" w14:textId="77777777" w:rsidR="00BC2195" w:rsidRPr="005F70FB" w:rsidRDefault="00BC2195" w:rsidP="00BC2195">
      <w:pPr>
        <w:pStyle w:val="FreeTranslEng"/>
      </w:pPr>
      <w:r w:rsidRPr="005F70FB">
        <w:t>Hurki: we (were) three people</w:t>
      </w:r>
    </w:p>
    <w:tbl>
      <w:tblPr>
        <w:tblW w:w="0" w:type="auto"/>
        <w:tblCellMar>
          <w:left w:w="42" w:type="dxa"/>
          <w:right w:w="42" w:type="dxa"/>
        </w:tblCellMar>
        <w:tblLook w:val="01E0" w:firstRow="1" w:lastRow="1" w:firstColumn="1" w:lastColumn="1" w:noHBand="0" w:noVBand="0"/>
      </w:tblPr>
      <w:tblGrid>
        <w:gridCol w:w="709"/>
        <w:gridCol w:w="714"/>
        <w:gridCol w:w="580"/>
        <w:gridCol w:w="714"/>
        <w:gridCol w:w="509"/>
        <w:gridCol w:w="558"/>
        <w:gridCol w:w="509"/>
        <w:gridCol w:w="764"/>
      </w:tblGrid>
      <w:tr w:rsidR="00AC23C4" w:rsidRPr="005F70FB" w14:paraId="2DE95476" w14:textId="77777777" w:rsidTr="00AC23C4">
        <w:tc>
          <w:tcPr>
            <w:tcW w:w="709" w:type="dxa"/>
            <w:shd w:val="clear" w:color="auto" w:fill="auto"/>
          </w:tcPr>
          <w:p w14:paraId="4DDE263B" w14:textId="77777777" w:rsidR="00BC2195" w:rsidRPr="005F70FB" w:rsidRDefault="00BC2195" w:rsidP="00BC2195">
            <w:pPr>
              <w:pStyle w:val="O0Nwnext"/>
            </w:pPr>
            <w:r w:rsidRPr="005F70FB">
              <w:t>0003</w:t>
            </w:r>
          </w:p>
        </w:tc>
        <w:tc>
          <w:tcPr>
            <w:tcW w:w="714" w:type="dxa"/>
            <w:shd w:val="clear" w:color="auto" w:fill="auto"/>
          </w:tcPr>
          <w:p w14:paraId="5E6D88B6" w14:textId="77777777" w:rsidR="00BC2195" w:rsidRPr="005F70FB" w:rsidRDefault="00BC2195" w:rsidP="00BC2195">
            <w:pPr>
              <w:pStyle w:val="Text"/>
            </w:pPr>
            <w:r w:rsidRPr="005F70FB">
              <w:t>Maria:</w:t>
            </w:r>
          </w:p>
        </w:tc>
        <w:tc>
          <w:tcPr>
            <w:tcW w:w="580" w:type="dxa"/>
            <w:shd w:val="clear" w:color="auto" w:fill="auto"/>
          </w:tcPr>
          <w:p w14:paraId="2B22A1CF" w14:textId="77777777" w:rsidR="00BC2195" w:rsidRPr="005F70FB" w:rsidRDefault="00BC2195" w:rsidP="00BC2195">
            <w:pPr>
              <w:pStyle w:val="Text"/>
            </w:pPr>
            <w:r w:rsidRPr="005F70FB">
              <w:t>tiga</w:t>
            </w:r>
          </w:p>
        </w:tc>
        <w:tc>
          <w:tcPr>
            <w:tcW w:w="714" w:type="dxa"/>
            <w:shd w:val="clear" w:color="auto" w:fill="auto"/>
          </w:tcPr>
          <w:p w14:paraId="6AA6470E" w14:textId="77777777" w:rsidR="00BC2195" w:rsidRPr="005F70FB" w:rsidRDefault="00BC2195" w:rsidP="00BC2195">
            <w:pPr>
              <w:pStyle w:val="Text"/>
            </w:pPr>
            <w:r w:rsidRPr="005F70FB">
              <w:t>orang,</w:t>
            </w:r>
          </w:p>
        </w:tc>
        <w:tc>
          <w:tcPr>
            <w:tcW w:w="509" w:type="dxa"/>
            <w:shd w:val="clear" w:color="auto" w:fill="auto"/>
          </w:tcPr>
          <w:p w14:paraId="0800E185" w14:textId="77777777" w:rsidR="00BC2195" w:rsidRPr="005F70FB" w:rsidRDefault="00BC2195" w:rsidP="00BC2195">
            <w:pPr>
              <w:pStyle w:val="Text"/>
            </w:pPr>
            <w:r w:rsidRPr="005F70FB">
              <w:t>tra</w:t>
            </w:r>
          </w:p>
        </w:tc>
        <w:tc>
          <w:tcPr>
            <w:tcW w:w="558" w:type="dxa"/>
            <w:shd w:val="clear" w:color="auto" w:fill="auto"/>
          </w:tcPr>
          <w:p w14:paraId="24D86157" w14:textId="77777777" w:rsidR="00BC2195" w:rsidRPr="005F70FB" w:rsidRDefault="00BC2195" w:rsidP="00BC2195">
            <w:pPr>
              <w:pStyle w:val="Text"/>
            </w:pPr>
            <w:r w:rsidRPr="005F70FB">
              <w:t>ada,</w:t>
            </w:r>
          </w:p>
        </w:tc>
        <w:tc>
          <w:tcPr>
            <w:tcW w:w="509" w:type="dxa"/>
            <w:shd w:val="clear" w:color="auto" w:fill="auto"/>
          </w:tcPr>
          <w:p w14:paraId="1C1B1F06" w14:textId="77777777" w:rsidR="00BC2195" w:rsidRPr="005F70FB" w:rsidRDefault="00BC2195" w:rsidP="00BC2195">
            <w:pPr>
              <w:pStyle w:val="Text"/>
            </w:pPr>
            <w:r w:rsidRPr="005F70FB">
              <w:t>tra</w:t>
            </w:r>
          </w:p>
        </w:tc>
        <w:tc>
          <w:tcPr>
            <w:tcW w:w="764" w:type="dxa"/>
            <w:shd w:val="clear" w:color="auto" w:fill="auto"/>
          </w:tcPr>
          <w:p w14:paraId="5781E98B" w14:textId="77777777" w:rsidR="00BC2195" w:rsidRPr="005F70FB" w:rsidRDefault="00BC2195" w:rsidP="00BC2195">
            <w:pPr>
              <w:pStyle w:val="Text"/>
            </w:pPr>
            <w:r w:rsidRPr="005F70FB">
              <w:t>usa</w:t>
            </w:r>
          </w:p>
        </w:tc>
      </w:tr>
      <w:tr w:rsidR="00AC23C4" w:rsidRPr="005F70FB" w14:paraId="232DFEDC" w14:textId="77777777" w:rsidTr="00AC23C4">
        <w:tc>
          <w:tcPr>
            <w:tcW w:w="709" w:type="dxa"/>
            <w:shd w:val="clear" w:color="auto" w:fill="auto"/>
          </w:tcPr>
          <w:p w14:paraId="6B59F9F9" w14:textId="77777777" w:rsidR="00BC2195" w:rsidRPr="005F70FB" w:rsidRDefault="00BC2195" w:rsidP="00BC2195">
            <w:pPr>
              <w:pStyle w:val="GlossEng"/>
            </w:pPr>
          </w:p>
        </w:tc>
        <w:tc>
          <w:tcPr>
            <w:tcW w:w="714" w:type="dxa"/>
            <w:shd w:val="clear" w:color="auto" w:fill="auto"/>
          </w:tcPr>
          <w:p w14:paraId="75D7ADC1" w14:textId="77777777" w:rsidR="00BC2195" w:rsidRPr="005F70FB" w:rsidRDefault="00BC2195" w:rsidP="00BC2195">
            <w:pPr>
              <w:pStyle w:val="GlossEng"/>
            </w:pPr>
          </w:p>
        </w:tc>
        <w:tc>
          <w:tcPr>
            <w:tcW w:w="580" w:type="dxa"/>
            <w:shd w:val="clear" w:color="auto" w:fill="auto"/>
          </w:tcPr>
          <w:p w14:paraId="6E31BF52" w14:textId="77777777" w:rsidR="00BC2195" w:rsidRPr="005F70FB" w:rsidRDefault="00BC2195" w:rsidP="00BC2195">
            <w:pPr>
              <w:pStyle w:val="GlossEng"/>
            </w:pPr>
            <w:r w:rsidRPr="005F70FB">
              <w:t>three</w:t>
            </w:r>
          </w:p>
        </w:tc>
        <w:tc>
          <w:tcPr>
            <w:tcW w:w="714" w:type="dxa"/>
            <w:shd w:val="clear" w:color="auto" w:fill="auto"/>
          </w:tcPr>
          <w:p w14:paraId="05859086" w14:textId="77777777" w:rsidR="00BC2195" w:rsidRPr="005F70FB" w:rsidRDefault="00BC2195" w:rsidP="00BC2195">
            <w:pPr>
              <w:pStyle w:val="GlossEng"/>
            </w:pPr>
            <w:r w:rsidRPr="005F70FB">
              <w:t>person</w:t>
            </w:r>
          </w:p>
        </w:tc>
        <w:tc>
          <w:tcPr>
            <w:tcW w:w="509" w:type="dxa"/>
            <w:shd w:val="clear" w:color="auto" w:fill="auto"/>
          </w:tcPr>
          <w:p w14:paraId="70060F29" w14:textId="77777777" w:rsidR="00BC2195" w:rsidRPr="005F70FB" w:rsidRDefault="00BC2195" w:rsidP="00BC2195">
            <w:pPr>
              <w:pStyle w:val="GlossEng"/>
            </w:pPr>
            <w:r w:rsidRPr="005F70FB">
              <w:rPr>
                <w:rStyle w:val="ChSmallCaps"/>
              </w:rPr>
              <w:t>neg</w:t>
            </w:r>
          </w:p>
        </w:tc>
        <w:tc>
          <w:tcPr>
            <w:tcW w:w="558" w:type="dxa"/>
            <w:shd w:val="clear" w:color="auto" w:fill="auto"/>
          </w:tcPr>
          <w:p w14:paraId="338097B9" w14:textId="77777777" w:rsidR="00BC2195" w:rsidRPr="005F70FB" w:rsidRDefault="00BC2195" w:rsidP="00BC2195">
            <w:pPr>
              <w:pStyle w:val="GlossEng"/>
            </w:pPr>
            <w:r w:rsidRPr="005F70FB">
              <w:t>exist</w:t>
            </w:r>
          </w:p>
        </w:tc>
        <w:tc>
          <w:tcPr>
            <w:tcW w:w="509" w:type="dxa"/>
            <w:shd w:val="clear" w:color="auto" w:fill="auto"/>
          </w:tcPr>
          <w:p w14:paraId="6749698C" w14:textId="77777777" w:rsidR="00BC2195" w:rsidRPr="005F70FB" w:rsidRDefault="00BC2195" w:rsidP="00BC2195">
            <w:pPr>
              <w:pStyle w:val="GlossEng"/>
            </w:pPr>
            <w:r w:rsidRPr="005F70FB">
              <w:rPr>
                <w:rStyle w:val="ChSmallCaps"/>
              </w:rPr>
              <w:t>neg</w:t>
            </w:r>
          </w:p>
        </w:tc>
        <w:tc>
          <w:tcPr>
            <w:tcW w:w="764" w:type="dxa"/>
            <w:shd w:val="clear" w:color="auto" w:fill="auto"/>
          </w:tcPr>
          <w:p w14:paraId="06631BCB" w14:textId="77777777" w:rsidR="00BC2195" w:rsidRPr="005F70FB" w:rsidRDefault="00BC2195" w:rsidP="00BC2195">
            <w:pPr>
              <w:pStyle w:val="GlossEng"/>
            </w:pPr>
            <w:r w:rsidRPr="005F70FB">
              <w:t>need.to</w:t>
            </w:r>
          </w:p>
        </w:tc>
      </w:tr>
    </w:tbl>
    <w:p w14:paraId="3696F5AB" w14:textId="77777777" w:rsidR="00BC2195" w:rsidRPr="005F70FB" w:rsidRDefault="00BC2195" w:rsidP="00BC2195">
      <w:pPr>
        <w:pStyle w:val="FreeTranslEng"/>
      </w:pPr>
      <w:r w:rsidRPr="005F70FB">
        <w:t>Maria: three people, no, no need (to mention that)</w:t>
      </w:r>
    </w:p>
    <w:tbl>
      <w:tblPr>
        <w:tblW w:w="0" w:type="auto"/>
        <w:tblCellMar>
          <w:left w:w="42" w:type="dxa"/>
          <w:right w:w="42" w:type="dxa"/>
        </w:tblCellMar>
        <w:tblLook w:val="01E0" w:firstRow="1" w:lastRow="1" w:firstColumn="1" w:lastColumn="1" w:noHBand="0" w:noVBand="0"/>
      </w:tblPr>
      <w:tblGrid>
        <w:gridCol w:w="709"/>
        <w:gridCol w:w="652"/>
        <w:gridCol w:w="692"/>
        <w:gridCol w:w="580"/>
        <w:gridCol w:w="714"/>
      </w:tblGrid>
      <w:tr w:rsidR="00AC23C4" w:rsidRPr="005F70FB" w14:paraId="3E504403" w14:textId="77777777" w:rsidTr="00105225">
        <w:tc>
          <w:tcPr>
            <w:tcW w:w="709" w:type="dxa"/>
            <w:shd w:val="clear" w:color="auto" w:fill="auto"/>
          </w:tcPr>
          <w:p w14:paraId="585B805B" w14:textId="77777777" w:rsidR="00BC2195" w:rsidRPr="005F70FB" w:rsidRDefault="00BC2195" w:rsidP="00BC2195">
            <w:pPr>
              <w:pStyle w:val="O0Nwnext"/>
            </w:pPr>
            <w:r w:rsidRPr="005F70FB">
              <w:t>0004</w:t>
            </w:r>
          </w:p>
        </w:tc>
        <w:tc>
          <w:tcPr>
            <w:tcW w:w="652" w:type="dxa"/>
            <w:shd w:val="clear" w:color="auto" w:fill="auto"/>
          </w:tcPr>
          <w:p w14:paraId="4957F7BA" w14:textId="77777777" w:rsidR="00BC2195" w:rsidRPr="005F70FB" w:rsidRDefault="00BC2195" w:rsidP="00BC2195">
            <w:pPr>
              <w:pStyle w:val="Text"/>
            </w:pPr>
            <w:r w:rsidRPr="005F70FB">
              <w:t>Marta:</w:t>
            </w:r>
          </w:p>
        </w:tc>
        <w:tc>
          <w:tcPr>
            <w:tcW w:w="692" w:type="dxa"/>
            <w:shd w:val="clear" w:color="auto" w:fill="auto"/>
          </w:tcPr>
          <w:p w14:paraId="4EC77E26" w14:textId="77777777" w:rsidR="00BC2195" w:rsidRPr="005F70FB" w:rsidRDefault="00BC2195" w:rsidP="00BC2195">
            <w:pPr>
              <w:pStyle w:val="Text"/>
            </w:pPr>
            <w:r w:rsidRPr="005F70FB">
              <w:t>kitong</w:t>
            </w:r>
          </w:p>
        </w:tc>
        <w:tc>
          <w:tcPr>
            <w:tcW w:w="580" w:type="dxa"/>
            <w:shd w:val="clear" w:color="auto" w:fill="auto"/>
          </w:tcPr>
          <w:p w14:paraId="563F6101" w14:textId="77777777" w:rsidR="00BC2195" w:rsidRPr="005F70FB" w:rsidRDefault="00BC2195" w:rsidP="00BC2195">
            <w:pPr>
              <w:pStyle w:val="Text"/>
            </w:pPr>
            <w:r w:rsidRPr="005F70FB">
              <w:t>tiga</w:t>
            </w:r>
          </w:p>
        </w:tc>
        <w:tc>
          <w:tcPr>
            <w:tcW w:w="714" w:type="dxa"/>
            <w:shd w:val="clear" w:color="auto" w:fill="auto"/>
          </w:tcPr>
          <w:p w14:paraId="58793E1A" w14:textId="77777777" w:rsidR="00BC2195" w:rsidRPr="005F70FB" w:rsidRDefault="00BC2195" w:rsidP="00BC2195">
            <w:pPr>
              <w:pStyle w:val="Text"/>
            </w:pPr>
            <w:r w:rsidRPr="005F70FB">
              <w:t>orang</w:t>
            </w:r>
          </w:p>
        </w:tc>
      </w:tr>
      <w:tr w:rsidR="00AC23C4" w:rsidRPr="005F70FB" w14:paraId="788159BF" w14:textId="77777777" w:rsidTr="00105225">
        <w:tc>
          <w:tcPr>
            <w:tcW w:w="709" w:type="dxa"/>
            <w:shd w:val="clear" w:color="auto" w:fill="auto"/>
          </w:tcPr>
          <w:p w14:paraId="284DF564" w14:textId="77777777" w:rsidR="00BC2195" w:rsidRPr="005F70FB" w:rsidRDefault="00BC2195" w:rsidP="00BC2195">
            <w:pPr>
              <w:pStyle w:val="GlossEng"/>
            </w:pPr>
          </w:p>
        </w:tc>
        <w:tc>
          <w:tcPr>
            <w:tcW w:w="652" w:type="dxa"/>
            <w:shd w:val="clear" w:color="auto" w:fill="auto"/>
          </w:tcPr>
          <w:p w14:paraId="51CBD00C" w14:textId="77777777" w:rsidR="00BC2195" w:rsidRPr="005F70FB" w:rsidRDefault="00BC2195" w:rsidP="00BC2195">
            <w:pPr>
              <w:pStyle w:val="GlossEng"/>
            </w:pPr>
          </w:p>
        </w:tc>
        <w:tc>
          <w:tcPr>
            <w:tcW w:w="692" w:type="dxa"/>
            <w:shd w:val="clear" w:color="auto" w:fill="auto"/>
          </w:tcPr>
          <w:p w14:paraId="12F94A95" w14:textId="77777777" w:rsidR="00BC2195" w:rsidRPr="005F70FB" w:rsidRDefault="00BC2195" w:rsidP="00BC2195">
            <w:pPr>
              <w:pStyle w:val="GlossEng"/>
            </w:pPr>
            <w:r w:rsidRPr="005F70FB">
              <w:rPr>
                <w:rStyle w:val="ChSmallCaps"/>
              </w:rPr>
              <w:t>1pl</w:t>
            </w:r>
          </w:p>
        </w:tc>
        <w:tc>
          <w:tcPr>
            <w:tcW w:w="580" w:type="dxa"/>
            <w:shd w:val="clear" w:color="auto" w:fill="auto"/>
          </w:tcPr>
          <w:p w14:paraId="00AEF107" w14:textId="77777777" w:rsidR="00BC2195" w:rsidRPr="005F70FB" w:rsidRDefault="00BC2195" w:rsidP="00BC2195">
            <w:pPr>
              <w:pStyle w:val="GlossEng"/>
            </w:pPr>
            <w:r w:rsidRPr="005F70FB">
              <w:t>three</w:t>
            </w:r>
          </w:p>
        </w:tc>
        <w:tc>
          <w:tcPr>
            <w:tcW w:w="714" w:type="dxa"/>
            <w:shd w:val="clear" w:color="auto" w:fill="auto"/>
          </w:tcPr>
          <w:p w14:paraId="5261442D" w14:textId="77777777" w:rsidR="00BC2195" w:rsidRPr="005F70FB" w:rsidRDefault="00BC2195" w:rsidP="00BC2195">
            <w:pPr>
              <w:pStyle w:val="GlossEng"/>
            </w:pPr>
            <w:r w:rsidRPr="005F70FB">
              <w:t>person</w:t>
            </w:r>
          </w:p>
        </w:tc>
      </w:tr>
    </w:tbl>
    <w:p w14:paraId="155CF32B" w14:textId="77777777" w:rsidR="00BC2195" w:rsidRPr="005F70FB" w:rsidRDefault="00BC2195" w:rsidP="00BC2195">
      <w:pPr>
        <w:pStyle w:val="FreeTranslEng"/>
      </w:pPr>
      <w:r w:rsidRPr="005F70FB">
        <w:t>Marta: we (were) three people</w:t>
      </w:r>
    </w:p>
    <w:tbl>
      <w:tblPr>
        <w:tblW w:w="6794" w:type="dxa"/>
        <w:tblCellMar>
          <w:left w:w="42" w:type="dxa"/>
          <w:right w:w="42" w:type="dxa"/>
        </w:tblCellMar>
        <w:tblLook w:val="01E0" w:firstRow="1" w:lastRow="1" w:firstColumn="1" w:lastColumn="1" w:noHBand="0" w:noVBand="0"/>
      </w:tblPr>
      <w:tblGrid>
        <w:gridCol w:w="709"/>
        <w:gridCol w:w="373"/>
        <w:gridCol w:w="307"/>
        <w:gridCol w:w="344"/>
        <w:gridCol w:w="695"/>
        <w:gridCol w:w="167"/>
        <w:gridCol w:w="193"/>
        <w:gridCol w:w="601"/>
        <w:gridCol w:w="361"/>
        <w:gridCol w:w="223"/>
        <w:gridCol w:w="718"/>
        <w:gridCol w:w="956"/>
        <w:gridCol w:w="696"/>
        <w:gridCol w:w="451"/>
      </w:tblGrid>
      <w:tr w:rsidR="00AC23C4" w:rsidRPr="005F70FB" w14:paraId="711D1BB5" w14:textId="77777777" w:rsidTr="00AC23C4">
        <w:tc>
          <w:tcPr>
            <w:tcW w:w="709" w:type="dxa"/>
            <w:shd w:val="clear" w:color="auto" w:fill="auto"/>
          </w:tcPr>
          <w:p w14:paraId="29E978FC" w14:textId="77777777" w:rsidR="00BC2195" w:rsidRPr="005F70FB" w:rsidRDefault="00BC2195" w:rsidP="00BC2195">
            <w:pPr>
              <w:pStyle w:val="O0Nwnext"/>
            </w:pPr>
            <w:r w:rsidRPr="005F70FB">
              <w:t>0005</w:t>
            </w:r>
          </w:p>
        </w:tc>
        <w:tc>
          <w:tcPr>
            <w:tcW w:w="680" w:type="dxa"/>
            <w:gridSpan w:val="2"/>
            <w:shd w:val="clear" w:color="auto" w:fill="auto"/>
          </w:tcPr>
          <w:p w14:paraId="7CD33682" w14:textId="77777777" w:rsidR="00BC2195" w:rsidRPr="005F70FB" w:rsidRDefault="00BC2195" w:rsidP="00BC2195">
            <w:pPr>
              <w:pStyle w:val="Text"/>
            </w:pPr>
            <w:r w:rsidRPr="005F70FB">
              <w:t>Maria:</w:t>
            </w:r>
          </w:p>
        </w:tc>
        <w:tc>
          <w:tcPr>
            <w:tcW w:w="1206" w:type="dxa"/>
            <w:gridSpan w:val="3"/>
            <w:shd w:val="clear" w:color="auto" w:fill="auto"/>
          </w:tcPr>
          <w:p w14:paraId="4DDF06B2" w14:textId="77777777" w:rsidR="00BC2195" w:rsidRPr="005F70FB" w:rsidRDefault="00BC2195" w:rsidP="00BC2195">
            <w:pPr>
              <w:pStyle w:val="Text"/>
            </w:pPr>
            <w:r w:rsidRPr="005F70FB">
              <w:t>nene,</w:t>
            </w:r>
          </w:p>
        </w:tc>
        <w:tc>
          <w:tcPr>
            <w:tcW w:w="794" w:type="dxa"/>
            <w:gridSpan w:val="2"/>
            <w:shd w:val="clear" w:color="auto" w:fill="auto"/>
          </w:tcPr>
          <w:p w14:paraId="0010C30B" w14:textId="77777777" w:rsidR="00BC2195" w:rsidRPr="005F70FB" w:rsidRDefault="00BC2195" w:rsidP="00BC2195">
            <w:pPr>
              <w:pStyle w:val="Text"/>
            </w:pPr>
            <w:r w:rsidRPr="005F70FB">
              <w:t>kitorang</w:t>
            </w:r>
          </w:p>
        </w:tc>
        <w:tc>
          <w:tcPr>
            <w:tcW w:w="584" w:type="dxa"/>
            <w:gridSpan w:val="2"/>
            <w:shd w:val="clear" w:color="auto" w:fill="auto"/>
          </w:tcPr>
          <w:p w14:paraId="1E173173" w14:textId="77777777" w:rsidR="00BC2195" w:rsidRPr="005F70FB" w:rsidRDefault="00BC2195" w:rsidP="00BC2195">
            <w:pPr>
              <w:pStyle w:val="Text"/>
            </w:pPr>
            <w:r w:rsidRPr="005F70FB">
              <w:t>tiga</w:t>
            </w:r>
          </w:p>
        </w:tc>
        <w:tc>
          <w:tcPr>
            <w:tcW w:w="718" w:type="dxa"/>
            <w:shd w:val="clear" w:color="auto" w:fill="auto"/>
          </w:tcPr>
          <w:p w14:paraId="7AD0C1F2" w14:textId="77777777" w:rsidR="00BC2195" w:rsidRPr="005F70FB" w:rsidRDefault="00BC2195" w:rsidP="00BC2195">
            <w:pPr>
              <w:pStyle w:val="Text"/>
            </w:pPr>
            <w:r w:rsidRPr="005F70FB">
              <w:t>orang</w:t>
            </w:r>
          </w:p>
        </w:tc>
        <w:tc>
          <w:tcPr>
            <w:tcW w:w="956" w:type="dxa"/>
            <w:shd w:val="clear" w:color="auto" w:fill="auto"/>
          </w:tcPr>
          <w:p w14:paraId="35AD5F18" w14:textId="77777777" w:rsidR="00BC2195" w:rsidRPr="005F70FB" w:rsidRDefault="00BC2195" w:rsidP="00BC2195">
            <w:pPr>
              <w:pStyle w:val="Text"/>
            </w:pPr>
            <w:r w:rsidRPr="005F70FB">
              <w:t>((pause)),</w:t>
            </w:r>
          </w:p>
        </w:tc>
        <w:tc>
          <w:tcPr>
            <w:tcW w:w="696" w:type="dxa"/>
            <w:shd w:val="clear" w:color="auto" w:fill="auto"/>
          </w:tcPr>
          <w:p w14:paraId="5725F110" w14:textId="77777777" w:rsidR="00BC2195" w:rsidRPr="005F70FB" w:rsidRDefault="00BC2195" w:rsidP="00BC2195">
            <w:pPr>
              <w:pStyle w:val="Text"/>
            </w:pPr>
            <w:r w:rsidRPr="005F70FB">
              <w:t>kitong</w:t>
            </w:r>
          </w:p>
        </w:tc>
        <w:tc>
          <w:tcPr>
            <w:tcW w:w="451" w:type="dxa"/>
            <w:shd w:val="clear" w:color="auto" w:fill="auto"/>
          </w:tcPr>
          <w:p w14:paraId="659DC861" w14:textId="77777777" w:rsidR="00BC2195" w:rsidRPr="005F70FB" w:rsidRDefault="00BC2195" w:rsidP="00BC2195">
            <w:pPr>
              <w:pStyle w:val="Text"/>
            </w:pPr>
            <w:r w:rsidRPr="005F70FB">
              <w:t>lari</w:t>
            </w:r>
          </w:p>
        </w:tc>
      </w:tr>
      <w:tr w:rsidR="00AC23C4" w:rsidRPr="005F70FB" w14:paraId="317AE15A" w14:textId="77777777" w:rsidTr="00AC23C4">
        <w:tc>
          <w:tcPr>
            <w:tcW w:w="709" w:type="dxa"/>
            <w:shd w:val="clear" w:color="auto" w:fill="auto"/>
          </w:tcPr>
          <w:p w14:paraId="04BCF33B" w14:textId="77777777" w:rsidR="00BC2195" w:rsidRPr="005F70FB" w:rsidRDefault="00BC2195" w:rsidP="00BC2195">
            <w:pPr>
              <w:pStyle w:val="GlossEng2ptafter"/>
            </w:pPr>
          </w:p>
        </w:tc>
        <w:tc>
          <w:tcPr>
            <w:tcW w:w="680" w:type="dxa"/>
            <w:gridSpan w:val="2"/>
            <w:shd w:val="clear" w:color="auto" w:fill="auto"/>
          </w:tcPr>
          <w:p w14:paraId="5FCBD74D" w14:textId="77777777" w:rsidR="00BC2195" w:rsidRPr="005F70FB" w:rsidRDefault="00BC2195" w:rsidP="00BC2195">
            <w:pPr>
              <w:pStyle w:val="GlossEng2ptafter"/>
            </w:pPr>
          </w:p>
        </w:tc>
        <w:tc>
          <w:tcPr>
            <w:tcW w:w="1206" w:type="dxa"/>
            <w:gridSpan w:val="3"/>
            <w:shd w:val="clear" w:color="auto" w:fill="auto"/>
          </w:tcPr>
          <w:p w14:paraId="2A0FA002" w14:textId="77777777" w:rsidR="00BC2195" w:rsidRPr="005F70FB" w:rsidRDefault="00BC2195" w:rsidP="00BC2195">
            <w:pPr>
              <w:pStyle w:val="GlossEng2ptafter"/>
            </w:pPr>
            <w:r w:rsidRPr="005F70FB">
              <w:t>grandmother</w:t>
            </w:r>
          </w:p>
        </w:tc>
        <w:tc>
          <w:tcPr>
            <w:tcW w:w="794" w:type="dxa"/>
            <w:gridSpan w:val="2"/>
            <w:shd w:val="clear" w:color="auto" w:fill="auto"/>
          </w:tcPr>
          <w:p w14:paraId="347A29F2" w14:textId="77777777" w:rsidR="00BC2195" w:rsidRPr="005F70FB" w:rsidRDefault="00BC2195" w:rsidP="00BC2195">
            <w:pPr>
              <w:pStyle w:val="GlossEng2ptafter"/>
            </w:pPr>
            <w:r w:rsidRPr="005F70FB">
              <w:rPr>
                <w:rStyle w:val="ChSmallCaps"/>
              </w:rPr>
              <w:t>1pl</w:t>
            </w:r>
          </w:p>
        </w:tc>
        <w:tc>
          <w:tcPr>
            <w:tcW w:w="584" w:type="dxa"/>
            <w:gridSpan w:val="2"/>
            <w:shd w:val="clear" w:color="auto" w:fill="auto"/>
          </w:tcPr>
          <w:p w14:paraId="4DA7EBC0" w14:textId="77777777" w:rsidR="00BC2195" w:rsidRPr="005F70FB" w:rsidRDefault="00BC2195" w:rsidP="00BC2195">
            <w:pPr>
              <w:pStyle w:val="GlossEng2ptafter"/>
            </w:pPr>
            <w:r w:rsidRPr="005F70FB">
              <w:t>three</w:t>
            </w:r>
          </w:p>
        </w:tc>
        <w:tc>
          <w:tcPr>
            <w:tcW w:w="718" w:type="dxa"/>
            <w:shd w:val="clear" w:color="auto" w:fill="auto"/>
          </w:tcPr>
          <w:p w14:paraId="3E0BFF7D" w14:textId="77777777" w:rsidR="00BC2195" w:rsidRPr="005F70FB" w:rsidRDefault="00BC2195" w:rsidP="00BC2195">
            <w:pPr>
              <w:pStyle w:val="GlossEng2ptafter"/>
            </w:pPr>
            <w:r w:rsidRPr="005F70FB">
              <w:t>person</w:t>
            </w:r>
          </w:p>
        </w:tc>
        <w:tc>
          <w:tcPr>
            <w:tcW w:w="956" w:type="dxa"/>
            <w:shd w:val="clear" w:color="auto" w:fill="auto"/>
          </w:tcPr>
          <w:p w14:paraId="6D5536F9" w14:textId="77777777" w:rsidR="00BC2195" w:rsidRPr="005F70FB" w:rsidRDefault="00BC2195" w:rsidP="00BC2195">
            <w:pPr>
              <w:pStyle w:val="GlossEng2ptafter"/>
            </w:pPr>
          </w:p>
        </w:tc>
        <w:tc>
          <w:tcPr>
            <w:tcW w:w="696" w:type="dxa"/>
            <w:shd w:val="clear" w:color="auto" w:fill="auto"/>
          </w:tcPr>
          <w:p w14:paraId="792AE31E" w14:textId="77777777" w:rsidR="00BC2195" w:rsidRPr="005F70FB" w:rsidRDefault="00BC2195" w:rsidP="00BC2195">
            <w:pPr>
              <w:pStyle w:val="GlossEng2ptafter"/>
            </w:pPr>
            <w:r w:rsidRPr="005F70FB">
              <w:rPr>
                <w:rStyle w:val="ChSmallCaps"/>
              </w:rPr>
              <w:t>1pl</w:t>
            </w:r>
          </w:p>
        </w:tc>
        <w:tc>
          <w:tcPr>
            <w:tcW w:w="451" w:type="dxa"/>
            <w:shd w:val="clear" w:color="auto" w:fill="auto"/>
          </w:tcPr>
          <w:p w14:paraId="7D57EF0E" w14:textId="77777777" w:rsidR="00BC2195" w:rsidRPr="005F70FB" w:rsidRDefault="00BC2195" w:rsidP="00BC2195">
            <w:pPr>
              <w:pStyle w:val="GlossEng2ptafter"/>
            </w:pPr>
            <w:r w:rsidRPr="005F70FB">
              <w:t>run</w:t>
            </w:r>
          </w:p>
        </w:tc>
      </w:tr>
      <w:tr w:rsidR="00AC23C4" w:rsidRPr="005F70FB" w14:paraId="031486DD" w14:textId="77777777" w:rsidTr="00AC23C4">
        <w:trPr>
          <w:gridAfter w:val="5"/>
          <w:wAfter w:w="3044" w:type="dxa"/>
        </w:trPr>
        <w:tc>
          <w:tcPr>
            <w:tcW w:w="709" w:type="dxa"/>
            <w:shd w:val="clear" w:color="auto" w:fill="auto"/>
          </w:tcPr>
          <w:p w14:paraId="5223F783" w14:textId="77777777" w:rsidR="00BC2195" w:rsidRPr="005F70FB" w:rsidRDefault="00BC2195" w:rsidP="00BC2195">
            <w:pPr>
              <w:pStyle w:val="O0Nwnext"/>
            </w:pPr>
          </w:p>
        </w:tc>
        <w:tc>
          <w:tcPr>
            <w:tcW w:w="373" w:type="dxa"/>
            <w:shd w:val="clear" w:color="auto" w:fill="auto"/>
          </w:tcPr>
          <w:p w14:paraId="48DB30CF" w14:textId="77777777" w:rsidR="00BC2195" w:rsidRPr="005F70FB" w:rsidRDefault="00BC2195" w:rsidP="00BC2195">
            <w:pPr>
              <w:pStyle w:val="Text"/>
            </w:pPr>
            <w:r w:rsidRPr="005F70FB">
              <w:t>ke</w:t>
            </w:r>
          </w:p>
        </w:tc>
        <w:tc>
          <w:tcPr>
            <w:tcW w:w="651" w:type="dxa"/>
            <w:gridSpan w:val="2"/>
            <w:shd w:val="clear" w:color="auto" w:fill="auto"/>
          </w:tcPr>
          <w:p w14:paraId="1BEC5556" w14:textId="77777777" w:rsidR="00BC2195" w:rsidRPr="005F70FB" w:rsidRDefault="00BC2195" w:rsidP="00BC2195">
            <w:pPr>
              <w:pStyle w:val="Text"/>
            </w:pPr>
            <w:r w:rsidRPr="005F70FB">
              <w:t>mari</w:t>
            </w:r>
          </w:p>
        </w:tc>
        <w:tc>
          <w:tcPr>
            <w:tcW w:w="695" w:type="dxa"/>
            <w:shd w:val="clear" w:color="auto" w:fill="auto"/>
          </w:tcPr>
          <w:p w14:paraId="54927971" w14:textId="77777777" w:rsidR="00BC2195" w:rsidRPr="005F70FB" w:rsidRDefault="00BC2195" w:rsidP="00BC2195">
            <w:pPr>
              <w:pStyle w:val="Text"/>
            </w:pPr>
            <w:r w:rsidRPr="005F70FB">
              <w:t>sampe</w:t>
            </w:r>
          </w:p>
        </w:tc>
        <w:tc>
          <w:tcPr>
            <w:tcW w:w="360" w:type="dxa"/>
            <w:gridSpan w:val="2"/>
            <w:shd w:val="clear" w:color="auto" w:fill="auto"/>
          </w:tcPr>
          <w:p w14:paraId="1249BC8B" w14:textId="77777777" w:rsidR="00BC2195" w:rsidRPr="005F70FB" w:rsidRDefault="00BC2195" w:rsidP="00BC2195">
            <w:pPr>
              <w:pStyle w:val="Text"/>
            </w:pPr>
            <w:r w:rsidRPr="005F70FB">
              <w:t>di</w:t>
            </w:r>
          </w:p>
        </w:tc>
        <w:tc>
          <w:tcPr>
            <w:tcW w:w="962" w:type="dxa"/>
            <w:gridSpan w:val="2"/>
            <w:shd w:val="clear" w:color="auto" w:fill="auto"/>
          </w:tcPr>
          <w:p w14:paraId="31D2E7D4" w14:textId="77777777" w:rsidR="00BC2195" w:rsidRPr="005F70FB" w:rsidRDefault="00BC2195" w:rsidP="00BC2195">
            <w:pPr>
              <w:pStyle w:val="Text"/>
            </w:pPr>
            <w:r w:rsidRPr="005F70FB">
              <w:t>jalangang</w:t>
            </w:r>
          </w:p>
        </w:tc>
      </w:tr>
      <w:tr w:rsidR="00AC23C4" w:rsidRPr="005F70FB" w14:paraId="2A1952BB" w14:textId="77777777" w:rsidTr="00AC23C4">
        <w:trPr>
          <w:gridAfter w:val="5"/>
          <w:wAfter w:w="3044" w:type="dxa"/>
        </w:trPr>
        <w:tc>
          <w:tcPr>
            <w:tcW w:w="709" w:type="dxa"/>
            <w:shd w:val="clear" w:color="auto" w:fill="auto"/>
          </w:tcPr>
          <w:p w14:paraId="45866D67" w14:textId="77777777" w:rsidR="00BC2195" w:rsidRPr="005F70FB" w:rsidRDefault="00BC2195" w:rsidP="00BC2195">
            <w:pPr>
              <w:pStyle w:val="GlossEng"/>
            </w:pPr>
          </w:p>
        </w:tc>
        <w:tc>
          <w:tcPr>
            <w:tcW w:w="373" w:type="dxa"/>
            <w:shd w:val="clear" w:color="auto" w:fill="auto"/>
          </w:tcPr>
          <w:p w14:paraId="511FED33" w14:textId="77777777" w:rsidR="00BC2195" w:rsidRPr="005F70FB" w:rsidRDefault="00BC2195" w:rsidP="00BC2195">
            <w:pPr>
              <w:pStyle w:val="GlossEng"/>
            </w:pPr>
            <w:r w:rsidRPr="005F70FB">
              <w:t>to</w:t>
            </w:r>
          </w:p>
        </w:tc>
        <w:tc>
          <w:tcPr>
            <w:tcW w:w="651" w:type="dxa"/>
            <w:gridSpan w:val="2"/>
            <w:shd w:val="clear" w:color="auto" w:fill="auto"/>
          </w:tcPr>
          <w:p w14:paraId="50DB93C5" w14:textId="77777777" w:rsidR="00BC2195" w:rsidRPr="005F70FB" w:rsidRDefault="00BC2195" w:rsidP="00BC2195">
            <w:pPr>
              <w:pStyle w:val="GlossEng"/>
            </w:pPr>
            <w:r w:rsidRPr="005F70FB">
              <w:t>hither</w:t>
            </w:r>
          </w:p>
        </w:tc>
        <w:tc>
          <w:tcPr>
            <w:tcW w:w="695" w:type="dxa"/>
            <w:shd w:val="clear" w:color="auto" w:fill="auto"/>
          </w:tcPr>
          <w:p w14:paraId="12C0C908" w14:textId="77777777" w:rsidR="00BC2195" w:rsidRPr="005F70FB" w:rsidRDefault="00BC2195" w:rsidP="00BC2195">
            <w:pPr>
              <w:pStyle w:val="GlossEng"/>
            </w:pPr>
            <w:r w:rsidRPr="005F70FB">
              <w:t>reach</w:t>
            </w:r>
          </w:p>
        </w:tc>
        <w:tc>
          <w:tcPr>
            <w:tcW w:w="360" w:type="dxa"/>
            <w:gridSpan w:val="2"/>
            <w:shd w:val="clear" w:color="auto" w:fill="auto"/>
          </w:tcPr>
          <w:p w14:paraId="08ECF0EE" w14:textId="77777777" w:rsidR="00BC2195" w:rsidRPr="005F70FB" w:rsidRDefault="00BC2195" w:rsidP="00BC2195">
            <w:pPr>
              <w:pStyle w:val="GlossEng"/>
            </w:pPr>
            <w:r w:rsidRPr="005F70FB">
              <w:t>at</w:t>
            </w:r>
          </w:p>
        </w:tc>
        <w:tc>
          <w:tcPr>
            <w:tcW w:w="962" w:type="dxa"/>
            <w:gridSpan w:val="2"/>
            <w:shd w:val="clear" w:color="auto" w:fill="auto"/>
          </w:tcPr>
          <w:p w14:paraId="04E396B5" w14:textId="77777777" w:rsidR="00BC2195" w:rsidRPr="005F70FB" w:rsidRDefault="00BC2195" w:rsidP="00BC2195">
            <w:pPr>
              <w:pStyle w:val="GlossEng"/>
            </w:pPr>
            <w:r w:rsidRPr="005F70FB">
              <w:t>route</w:t>
            </w:r>
          </w:p>
        </w:tc>
      </w:tr>
    </w:tbl>
    <w:p w14:paraId="28879385" w14:textId="38454480" w:rsidR="00BC2195" w:rsidRPr="005F70FB" w:rsidRDefault="00BC2195" w:rsidP="00BC2195">
      <w:pPr>
        <w:pStyle w:val="FreeTranslEng"/>
      </w:pPr>
      <w:r w:rsidRPr="005F70FB">
        <w:t xml:space="preserve">Maria: (we) grandmothers, we were three people ((pause)), we drove (along the beach back to Sarmi) here (until we) reached the road (Lit. </w:t>
      </w:r>
      <w:r w:rsidR="00B7093A" w:rsidRPr="005F70FB">
        <w:t>‘</w:t>
      </w:r>
      <w:r w:rsidRPr="005F70FB">
        <w:t>reached the route</w:t>
      </w:r>
      <w:r w:rsidR="00B7093A" w:rsidRPr="005F70FB">
        <w:t>’</w:t>
      </w:r>
      <w:r w:rsidRPr="005F70FB">
        <w:t>)</w:t>
      </w:r>
    </w:p>
    <w:tbl>
      <w:tblPr>
        <w:tblW w:w="0" w:type="auto"/>
        <w:tblCellMar>
          <w:left w:w="42" w:type="dxa"/>
          <w:right w:w="42" w:type="dxa"/>
        </w:tblCellMar>
        <w:tblLook w:val="01E0" w:firstRow="1" w:lastRow="1" w:firstColumn="1" w:lastColumn="1" w:noHBand="0" w:noVBand="0"/>
      </w:tblPr>
      <w:tblGrid>
        <w:gridCol w:w="709"/>
        <w:gridCol w:w="707"/>
        <w:gridCol w:w="695"/>
        <w:gridCol w:w="360"/>
        <w:gridCol w:w="740"/>
        <w:gridCol w:w="673"/>
      </w:tblGrid>
      <w:tr w:rsidR="00AC23C4" w:rsidRPr="005F70FB" w14:paraId="106D7DA9" w14:textId="77777777" w:rsidTr="00AC23C4">
        <w:tc>
          <w:tcPr>
            <w:tcW w:w="709" w:type="dxa"/>
            <w:shd w:val="clear" w:color="auto" w:fill="auto"/>
          </w:tcPr>
          <w:p w14:paraId="74332902" w14:textId="77777777" w:rsidR="00BC2195" w:rsidRPr="005F70FB" w:rsidRDefault="00BC2195" w:rsidP="00BC2195">
            <w:pPr>
              <w:pStyle w:val="O0Nwnext"/>
            </w:pPr>
            <w:r w:rsidRPr="005F70FB">
              <w:t>0006</w:t>
            </w:r>
          </w:p>
        </w:tc>
        <w:tc>
          <w:tcPr>
            <w:tcW w:w="707" w:type="dxa"/>
            <w:shd w:val="clear" w:color="auto" w:fill="auto"/>
          </w:tcPr>
          <w:p w14:paraId="69B92DCE" w14:textId="77777777" w:rsidR="00BC2195" w:rsidRPr="005F70FB" w:rsidRDefault="00BC2195" w:rsidP="00BC2195">
            <w:pPr>
              <w:pStyle w:val="Text"/>
            </w:pPr>
            <w:r w:rsidRPr="005F70FB">
              <w:t>Hurki:</w:t>
            </w:r>
          </w:p>
        </w:tc>
        <w:tc>
          <w:tcPr>
            <w:tcW w:w="695" w:type="dxa"/>
            <w:shd w:val="clear" w:color="auto" w:fill="auto"/>
          </w:tcPr>
          <w:p w14:paraId="001F3040" w14:textId="77777777" w:rsidR="00BC2195" w:rsidRPr="005F70FB" w:rsidRDefault="00BC2195" w:rsidP="00BC2195">
            <w:pPr>
              <w:pStyle w:val="Text"/>
            </w:pPr>
            <w:r w:rsidRPr="005F70FB">
              <w:t>sampe</w:t>
            </w:r>
          </w:p>
        </w:tc>
        <w:tc>
          <w:tcPr>
            <w:tcW w:w="360" w:type="dxa"/>
            <w:shd w:val="clear" w:color="auto" w:fill="auto"/>
          </w:tcPr>
          <w:p w14:paraId="478AB6C1" w14:textId="77777777" w:rsidR="00BC2195" w:rsidRPr="005F70FB" w:rsidRDefault="00BC2195" w:rsidP="00BC2195">
            <w:pPr>
              <w:pStyle w:val="Text"/>
            </w:pPr>
            <w:r w:rsidRPr="005F70FB">
              <w:t>di</w:t>
            </w:r>
          </w:p>
        </w:tc>
        <w:tc>
          <w:tcPr>
            <w:tcW w:w="740" w:type="dxa"/>
            <w:shd w:val="clear" w:color="auto" w:fill="auto"/>
          </w:tcPr>
          <w:p w14:paraId="2F91EA19" w14:textId="77777777" w:rsidR="00BC2195" w:rsidRPr="005F70FB" w:rsidRDefault="00BC2195" w:rsidP="00BC2195">
            <w:pPr>
              <w:pStyle w:val="Text"/>
            </w:pPr>
            <w:r w:rsidRPr="005F70FB">
              <w:t>tenga</w:t>
            </w:r>
          </w:p>
        </w:tc>
        <w:tc>
          <w:tcPr>
            <w:tcW w:w="673" w:type="dxa"/>
            <w:shd w:val="clear" w:color="auto" w:fill="auto"/>
          </w:tcPr>
          <w:p w14:paraId="0BCE9D19" w14:textId="77777777" w:rsidR="00BC2195" w:rsidRPr="005F70FB" w:rsidRDefault="00BC2195" w:rsidP="00BC2195">
            <w:pPr>
              <w:pStyle w:val="Text"/>
            </w:pPr>
            <w:r w:rsidRPr="005F70FB">
              <w:t>jalang</w:t>
            </w:r>
          </w:p>
        </w:tc>
      </w:tr>
      <w:tr w:rsidR="00AC23C4" w:rsidRPr="005F70FB" w14:paraId="60491AB9" w14:textId="77777777" w:rsidTr="00AC23C4">
        <w:tc>
          <w:tcPr>
            <w:tcW w:w="709" w:type="dxa"/>
            <w:shd w:val="clear" w:color="auto" w:fill="auto"/>
          </w:tcPr>
          <w:p w14:paraId="537A6B00" w14:textId="77777777" w:rsidR="00BC2195" w:rsidRPr="005F70FB" w:rsidRDefault="00BC2195" w:rsidP="00BC2195">
            <w:pPr>
              <w:pStyle w:val="GlossEng"/>
            </w:pPr>
          </w:p>
        </w:tc>
        <w:tc>
          <w:tcPr>
            <w:tcW w:w="707" w:type="dxa"/>
            <w:shd w:val="clear" w:color="auto" w:fill="auto"/>
          </w:tcPr>
          <w:p w14:paraId="1A67B818" w14:textId="77777777" w:rsidR="00BC2195" w:rsidRPr="005F70FB" w:rsidRDefault="00BC2195" w:rsidP="00BC2195">
            <w:pPr>
              <w:pStyle w:val="GlossEng"/>
            </w:pPr>
          </w:p>
        </w:tc>
        <w:tc>
          <w:tcPr>
            <w:tcW w:w="695" w:type="dxa"/>
            <w:shd w:val="clear" w:color="auto" w:fill="auto"/>
          </w:tcPr>
          <w:p w14:paraId="180E2313" w14:textId="77777777" w:rsidR="00BC2195" w:rsidRPr="005F70FB" w:rsidRDefault="00BC2195" w:rsidP="00BC2195">
            <w:pPr>
              <w:pStyle w:val="GlossEng"/>
            </w:pPr>
            <w:r w:rsidRPr="005F70FB">
              <w:t>reach</w:t>
            </w:r>
          </w:p>
        </w:tc>
        <w:tc>
          <w:tcPr>
            <w:tcW w:w="360" w:type="dxa"/>
            <w:shd w:val="clear" w:color="auto" w:fill="auto"/>
          </w:tcPr>
          <w:p w14:paraId="716445C6" w14:textId="77777777" w:rsidR="00BC2195" w:rsidRPr="005F70FB" w:rsidRDefault="00BC2195" w:rsidP="00BC2195">
            <w:pPr>
              <w:pStyle w:val="GlossEng"/>
            </w:pPr>
            <w:r w:rsidRPr="005F70FB">
              <w:t>at</w:t>
            </w:r>
          </w:p>
        </w:tc>
        <w:tc>
          <w:tcPr>
            <w:tcW w:w="740" w:type="dxa"/>
            <w:shd w:val="clear" w:color="auto" w:fill="auto"/>
          </w:tcPr>
          <w:p w14:paraId="2ED5ADC6" w14:textId="77777777" w:rsidR="00BC2195" w:rsidRPr="005F70FB" w:rsidRDefault="00BC2195" w:rsidP="00BC2195">
            <w:pPr>
              <w:pStyle w:val="GlossEng"/>
            </w:pPr>
            <w:r w:rsidRPr="005F70FB">
              <w:t>middle</w:t>
            </w:r>
          </w:p>
        </w:tc>
        <w:tc>
          <w:tcPr>
            <w:tcW w:w="673" w:type="dxa"/>
            <w:shd w:val="clear" w:color="auto" w:fill="auto"/>
          </w:tcPr>
          <w:p w14:paraId="56784DAF" w14:textId="77777777" w:rsidR="00BC2195" w:rsidRPr="005F70FB" w:rsidRDefault="00BC2195" w:rsidP="00BC2195">
            <w:pPr>
              <w:pStyle w:val="GlossEng"/>
            </w:pPr>
            <w:r w:rsidRPr="005F70FB">
              <w:t>walk</w:t>
            </w:r>
          </w:p>
        </w:tc>
      </w:tr>
    </w:tbl>
    <w:p w14:paraId="6F93177A" w14:textId="77777777" w:rsidR="00BC2195" w:rsidRPr="005F70FB" w:rsidRDefault="00BC2195" w:rsidP="00BC2195">
      <w:pPr>
        <w:pStyle w:val="FreeTranslEng"/>
      </w:pPr>
      <w:r w:rsidRPr="005F70FB">
        <w:t>Hurki: (until we) reached the middle of the road</w:t>
      </w:r>
    </w:p>
    <w:tbl>
      <w:tblPr>
        <w:tblW w:w="0" w:type="auto"/>
        <w:tblCellMar>
          <w:left w:w="42" w:type="dxa"/>
          <w:right w:w="42" w:type="dxa"/>
        </w:tblCellMar>
        <w:tblLook w:val="01E0" w:firstRow="1" w:lastRow="1" w:firstColumn="1" w:lastColumn="1" w:noHBand="0" w:noVBand="0"/>
      </w:tblPr>
      <w:tblGrid>
        <w:gridCol w:w="709"/>
        <w:gridCol w:w="718"/>
        <w:gridCol w:w="96"/>
        <w:gridCol w:w="344"/>
        <w:gridCol w:w="136"/>
        <w:gridCol w:w="493"/>
        <w:gridCol w:w="513"/>
        <w:gridCol w:w="96"/>
        <w:gridCol w:w="433"/>
        <w:gridCol w:w="834"/>
        <w:gridCol w:w="706"/>
        <w:gridCol w:w="773"/>
        <w:gridCol w:w="584"/>
      </w:tblGrid>
      <w:tr w:rsidR="00AC23C4" w:rsidRPr="005F70FB" w14:paraId="31BE52BF" w14:textId="77777777" w:rsidTr="00AC23C4">
        <w:tc>
          <w:tcPr>
            <w:tcW w:w="709" w:type="dxa"/>
            <w:shd w:val="clear" w:color="auto" w:fill="auto"/>
          </w:tcPr>
          <w:p w14:paraId="78F88F37" w14:textId="77777777" w:rsidR="00BC2195" w:rsidRPr="005F70FB" w:rsidRDefault="00BC2195" w:rsidP="00BC2195">
            <w:pPr>
              <w:pStyle w:val="Text"/>
            </w:pPr>
            <w:r w:rsidRPr="005F70FB">
              <w:t>0007</w:t>
            </w:r>
          </w:p>
        </w:tc>
        <w:tc>
          <w:tcPr>
            <w:tcW w:w="718" w:type="dxa"/>
            <w:shd w:val="clear" w:color="auto" w:fill="auto"/>
          </w:tcPr>
          <w:p w14:paraId="729B2065" w14:textId="77777777" w:rsidR="00BC2195" w:rsidRPr="005F70FB" w:rsidRDefault="00BC2195" w:rsidP="00BC2195">
            <w:pPr>
              <w:pStyle w:val="Text"/>
            </w:pPr>
            <w:r w:rsidRPr="005F70FB">
              <w:t>Maria:</w:t>
            </w:r>
          </w:p>
        </w:tc>
        <w:tc>
          <w:tcPr>
            <w:tcW w:w="440" w:type="dxa"/>
            <w:gridSpan w:val="2"/>
            <w:shd w:val="clear" w:color="auto" w:fill="auto"/>
          </w:tcPr>
          <w:p w14:paraId="4436C6CA" w14:textId="77777777" w:rsidR="00BC2195" w:rsidRPr="005F70FB" w:rsidRDefault="00BC2195" w:rsidP="00BC2195">
            <w:pPr>
              <w:pStyle w:val="Text"/>
            </w:pPr>
            <w:r w:rsidRPr="005F70FB">
              <w:t>a,</w:t>
            </w:r>
          </w:p>
        </w:tc>
        <w:tc>
          <w:tcPr>
            <w:tcW w:w="629" w:type="dxa"/>
            <w:gridSpan w:val="2"/>
            <w:shd w:val="clear" w:color="auto" w:fill="auto"/>
          </w:tcPr>
          <w:p w14:paraId="04751638" w14:textId="77777777" w:rsidR="00BC2195" w:rsidRPr="005F70FB" w:rsidRDefault="00BC2195" w:rsidP="00BC2195">
            <w:pPr>
              <w:pStyle w:val="Text"/>
            </w:pPr>
            <w:r w:rsidRPr="005F70FB">
              <w:t>hssst,</w:t>
            </w:r>
          </w:p>
        </w:tc>
        <w:tc>
          <w:tcPr>
            <w:tcW w:w="513" w:type="dxa"/>
            <w:shd w:val="clear" w:color="auto" w:fill="auto"/>
          </w:tcPr>
          <w:p w14:paraId="1AE205DD" w14:textId="77777777" w:rsidR="00BC2195" w:rsidRPr="005F70FB" w:rsidRDefault="00BC2195" w:rsidP="00BC2195">
            <w:pPr>
              <w:pStyle w:val="Text"/>
            </w:pPr>
            <w:r w:rsidRPr="005F70FB">
              <w:t>tida</w:t>
            </w:r>
          </w:p>
        </w:tc>
        <w:tc>
          <w:tcPr>
            <w:tcW w:w="529" w:type="dxa"/>
            <w:gridSpan w:val="2"/>
            <w:shd w:val="clear" w:color="auto" w:fill="auto"/>
          </w:tcPr>
          <w:p w14:paraId="6C07A681" w14:textId="77777777" w:rsidR="00BC2195" w:rsidRPr="005F70FB" w:rsidRDefault="00BC2195" w:rsidP="00BC2195">
            <w:pPr>
              <w:pStyle w:val="Text"/>
            </w:pPr>
            <w:r w:rsidRPr="005F70FB">
              <w:t>bole</w:t>
            </w:r>
          </w:p>
        </w:tc>
        <w:tc>
          <w:tcPr>
            <w:tcW w:w="834" w:type="dxa"/>
            <w:shd w:val="clear" w:color="auto" w:fill="auto"/>
          </w:tcPr>
          <w:p w14:paraId="7C8B9E0B" w14:textId="77777777" w:rsidR="00BC2195" w:rsidRPr="005F70FB" w:rsidRDefault="00BC2195" w:rsidP="00BC2195">
            <w:pPr>
              <w:pStyle w:val="Text"/>
            </w:pPr>
            <w:r w:rsidRPr="005F70FB">
              <w:t>begitu,</w:t>
            </w:r>
          </w:p>
        </w:tc>
        <w:tc>
          <w:tcPr>
            <w:tcW w:w="706" w:type="dxa"/>
            <w:shd w:val="clear" w:color="auto" w:fill="auto"/>
          </w:tcPr>
          <w:p w14:paraId="133AFD84" w14:textId="77777777" w:rsidR="00BC2195" w:rsidRPr="005F70FB" w:rsidRDefault="00BC2195" w:rsidP="00BC2195">
            <w:pPr>
              <w:pStyle w:val="Text"/>
            </w:pPr>
            <w:r w:rsidRPr="005F70FB">
              <w:t>itu</w:t>
            </w:r>
          </w:p>
        </w:tc>
        <w:tc>
          <w:tcPr>
            <w:tcW w:w="773" w:type="dxa"/>
            <w:shd w:val="clear" w:color="auto" w:fill="auto"/>
          </w:tcPr>
          <w:p w14:paraId="591C6B9F" w14:textId="77777777" w:rsidR="00BC2195" w:rsidRPr="005F70FB" w:rsidRDefault="00BC2195" w:rsidP="00BC2195">
            <w:pPr>
              <w:pStyle w:val="Text"/>
            </w:pPr>
            <w:r w:rsidRPr="005F70FB">
              <w:t>suda</w:t>
            </w:r>
          </w:p>
        </w:tc>
        <w:tc>
          <w:tcPr>
            <w:tcW w:w="584" w:type="dxa"/>
            <w:shd w:val="clear" w:color="auto" w:fill="auto"/>
          </w:tcPr>
          <w:p w14:paraId="32599538" w14:textId="77777777" w:rsidR="00BC2195" w:rsidRPr="005F70FB" w:rsidRDefault="00BC2195" w:rsidP="00BC2195">
            <w:pPr>
              <w:pStyle w:val="Text"/>
            </w:pPr>
            <w:r w:rsidRPr="005F70FB">
              <w:t>baik</w:t>
            </w:r>
          </w:p>
        </w:tc>
      </w:tr>
      <w:tr w:rsidR="00AC23C4" w:rsidRPr="005F70FB" w14:paraId="7CE1102E" w14:textId="77777777" w:rsidTr="00AC23C4">
        <w:tc>
          <w:tcPr>
            <w:tcW w:w="709" w:type="dxa"/>
            <w:shd w:val="clear" w:color="auto" w:fill="auto"/>
          </w:tcPr>
          <w:p w14:paraId="6D793536" w14:textId="77777777" w:rsidR="00BC2195" w:rsidRPr="005F70FB" w:rsidRDefault="00BC2195" w:rsidP="00BC2195">
            <w:pPr>
              <w:pStyle w:val="GlossEng2ptafter"/>
            </w:pPr>
          </w:p>
        </w:tc>
        <w:tc>
          <w:tcPr>
            <w:tcW w:w="718" w:type="dxa"/>
            <w:shd w:val="clear" w:color="auto" w:fill="auto"/>
          </w:tcPr>
          <w:p w14:paraId="5DFB51ED" w14:textId="77777777" w:rsidR="00BC2195" w:rsidRPr="005F70FB" w:rsidRDefault="00BC2195" w:rsidP="00BC2195">
            <w:pPr>
              <w:pStyle w:val="GlossEng2ptafter"/>
            </w:pPr>
          </w:p>
        </w:tc>
        <w:tc>
          <w:tcPr>
            <w:tcW w:w="440" w:type="dxa"/>
            <w:gridSpan w:val="2"/>
            <w:shd w:val="clear" w:color="auto" w:fill="auto"/>
          </w:tcPr>
          <w:p w14:paraId="0D82CDF0" w14:textId="77777777" w:rsidR="00BC2195" w:rsidRPr="005F70FB" w:rsidRDefault="00BC2195" w:rsidP="00BC2195">
            <w:pPr>
              <w:pStyle w:val="GlossEng2ptafter"/>
            </w:pPr>
            <w:r w:rsidRPr="005F70FB">
              <w:t>ah!</w:t>
            </w:r>
          </w:p>
        </w:tc>
        <w:tc>
          <w:tcPr>
            <w:tcW w:w="629" w:type="dxa"/>
            <w:gridSpan w:val="2"/>
            <w:shd w:val="clear" w:color="auto" w:fill="auto"/>
          </w:tcPr>
          <w:p w14:paraId="6E2325AF" w14:textId="77777777" w:rsidR="00BC2195" w:rsidRPr="005F70FB" w:rsidRDefault="00BC2195" w:rsidP="00BC2195">
            <w:pPr>
              <w:pStyle w:val="GlossEng2ptafter"/>
            </w:pPr>
            <w:r w:rsidRPr="005F70FB">
              <w:t>shhh!</w:t>
            </w:r>
          </w:p>
        </w:tc>
        <w:tc>
          <w:tcPr>
            <w:tcW w:w="513" w:type="dxa"/>
            <w:shd w:val="clear" w:color="auto" w:fill="auto"/>
          </w:tcPr>
          <w:p w14:paraId="55699EF0" w14:textId="77777777" w:rsidR="00BC2195" w:rsidRPr="005F70FB" w:rsidRDefault="00BC2195" w:rsidP="00BC2195">
            <w:pPr>
              <w:pStyle w:val="GlossEng2ptafter"/>
            </w:pPr>
            <w:r w:rsidRPr="005F70FB">
              <w:rPr>
                <w:rStyle w:val="ChSmallCaps"/>
              </w:rPr>
              <w:t>neg</w:t>
            </w:r>
          </w:p>
        </w:tc>
        <w:tc>
          <w:tcPr>
            <w:tcW w:w="529" w:type="dxa"/>
            <w:gridSpan w:val="2"/>
            <w:shd w:val="clear" w:color="auto" w:fill="auto"/>
          </w:tcPr>
          <w:p w14:paraId="50033A79" w14:textId="77777777" w:rsidR="00BC2195" w:rsidRPr="005F70FB" w:rsidRDefault="00BC2195" w:rsidP="00BC2195">
            <w:pPr>
              <w:pStyle w:val="GlossEng2ptafter"/>
            </w:pPr>
            <w:r w:rsidRPr="005F70FB">
              <w:t>may</w:t>
            </w:r>
          </w:p>
        </w:tc>
        <w:tc>
          <w:tcPr>
            <w:tcW w:w="834" w:type="dxa"/>
            <w:shd w:val="clear" w:color="auto" w:fill="auto"/>
          </w:tcPr>
          <w:p w14:paraId="26E71345" w14:textId="77777777" w:rsidR="00BC2195" w:rsidRPr="005F70FB" w:rsidRDefault="00BC2195" w:rsidP="00BC2195">
            <w:pPr>
              <w:pStyle w:val="GlossEng2ptafter"/>
            </w:pPr>
            <w:r w:rsidRPr="005F70FB">
              <w:t>like.that</w:t>
            </w:r>
          </w:p>
        </w:tc>
        <w:tc>
          <w:tcPr>
            <w:tcW w:w="706" w:type="dxa"/>
            <w:shd w:val="clear" w:color="auto" w:fill="auto"/>
          </w:tcPr>
          <w:p w14:paraId="09DAF358" w14:textId="77777777" w:rsidR="00BC2195" w:rsidRPr="005F70FB" w:rsidRDefault="00BC2195" w:rsidP="00BC2195">
            <w:pPr>
              <w:pStyle w:val="GlossEng2ptafter"/>
            </w:pPr>
            <w:r w:rsidRPr="005F70FB">
              <w:rPr>
                <w:rStyle w:val="ChSmallCaps"/>
              </w:rPr>
              <w:t>d.dist</w:t>
            </w:r>
          </w:p>
        </w:tc>
        <w:tc>
          <w:tcPr>
            <w:tcW w:w="773" w:type="dxa"/>
            <w:shd w:val="clear" w:color="auto" w:fill="auto"/>
          </w:tcPr>
          <w:p w14:paraId="2FB63011" w14:textId="77777777" w:rsidR="00BC2195" w:rsidRPr="005F70FB" w:rsidRDefault="00BC2195" w:rsidP="00BC2195">
            <w:pPr>
              <w:pStyle w:val="GlossEng2ptafter"/>
            </w:pPr>
            <w:r w:rsidRPr="005F70FB">
              <w:t>already</w:t>
            </w:r>
          </w:p>
        </w:tc>
        <w:tc>
          <w:tcPr>
            <w:tcW w:w="584" w:type="dxa"/>
            <w:shd w:val="clear" w:color="auto" w:fill="auto"/>
          </w:tcPr>
          <w:p w14:paraId="7B5EBF62" w14:textId="77777777" w:rsidR="00BC2195" w:rsidRPr="005F70FB" w:rsidRDefault="00BC2195" w:rsidP="00BC2195">
            <w:pPr>
              <w:pStyle w:val="GlossEng2ptafter"/>
            </w:pPr>
            <w:r w:rsidRPr="005F70FB">
              <w:t>good</w:t>
            </w:r>
          </w:p>
        </w:tc>
      </w:tr>
      <w:tr w:rsidR="00BC2195" w:rsidRPr="005F70FB" w14:paraId="76DED031" w14:textId="77777777" w:rsidTr="00AC23C4">
        <w:trPr>
          <w:gridAfter w:val="5"/>
          <w:wAfter w:w="3330" w:type="dxa"/>
        </w:trPr>
        <w:tc>
          <w:tcPr>
            <w:tcW w:w="709" w:type="dxa"/>
            <w:shd w:val="clear" w:color="auto" w:fill="auto"/>
          </w:tcPr>
          <w:p w14:paraId="61369F08" w14:textId="77777777" w:rsidR="00BC2195" w:rsidRPr="005F70FB" w:rsidRDefault="00BC2195" w:rsidP="00BC2195">
            <w:pPr>
              <w:pStyle w:val="O0Nwnext"/>
            </w:pPr>
          </w:p>
        </w:tc>
        <w:tc>
          <w:tcPr>
            <w:tcW w:w="814" w:type="dxa"/>
            <w:gridSpan w:val="2"/>
            <w:shd w:val="clear" w:color="auto" w:fill="auto"/>
          </w:tcPr>
          <w:p w14:paraId="077FEC86" w14:textId="77777777" w:rsidR="00BC2195" w:rsidRPr="005F70FB" w:rsidRDefault="00BC2195" w:rsidP="00BC2195">
            <w:pPr>
              <w:pStyle w:val="Text"/>
            </w:pPr>
            <w:r w:rsidRPr="005F70FB">
              <w:t>maksut</w:t>
            </w:r>
          </w:p>
        </w:tc>
        <w:tc>
          <w:tcPr>
            <w:tcW w:w="480" w:type="dxa"/>
            <w:gridSpan w:val="2"/>
            <w:shd w:val="clear" w:color="auto" w:fill="auto"/>
          </w:tcPr>
          <w:p w14:paraId="51A17266" w14:textId="77777777" w:rsidR="00BC2195" w:rsidRPr="005F70FB" w:rsidRDefault="00BC2195" w:rsidP="00BC2195">
            <w:pPr>
              <w:pStyle w:val="Text"/>
            </w:pPr>
            <w:r w:rsidRPr="005F70FB">
              <w:t>jadi</w:t>
            </w:r>
          </w:p>
        </w:tc>
        <w:tc>
          <w:tcPr>
            <w:tcW w:w="1102" w:type="dxa"/>
            <w:gridSpan w:val="3"/>
            <w:shd w:val="clear" w:color="auto" w:fill="auto"/>
          </w:tcPr>
          <w:p w14:paraId="39AE82DB" w14:textId="77777777" w:rsidR="00BC2195" w:rsidRPr="005F70FB" w:rsidRDefault="00BC2195" w:rsidP="00BC2195">
            <w:pPr>
              <w:pStyle w:val="Text"/>
            </w:pPr>
            <w:r w:rsidRPr="005F70FB">
              <w:t>((laughter))</w:t>
            </w:r>
          </w:p>
        </w:tc>
      </w:tr>
      <w:tr w:rsidR="00BC2195" w:rsidRPr="005F70FB" w14:paraId="65C755DB" w14:textId="77777777" w:rsidTr="00AC23C4">
        <w:trPr>
          <w:gridAfter w:val="5"/>
          <w:wAfter w:w="3330" w:type="dxa"/>
        </w:trPr>
        <w:tc>
          <w:tcPr>
            <w:tcW w:w="709" w:type="dxa"/>
            <w:shd w:val="clear" w:color="auto" w:fill="auto"/>
          </w:tcPr>
          <w:p w14:paraId="5CE5D053" w14:textId="77777777" w:rsidR="00BC2195" w:rsidRPr="005F70FB" w:rsidRDefault="00BC2195" w:rsidP="00BC2195">
            <w:pPr>
              <w:pStyle w:val="GlossEng"/>
            </w:pPr>
          </w:p>
        </w:tc>
        <w:tc>
          <w:tcPr>
            <w:tcW w:w="814" w:type="dxa"/>
            <w:gridSpan w:val="2"/>
            <w:shd w:val="clear" w:color="auto" w:fill="auto"/>
          </w:tcPr>
          <w:p w14:paraId="7775E8F9" w14:textId="77777777" w:rsidR="00BC2195" w:rsidRPr="005F70FB" w:rsidRDefault="00BC2195" w:rsidP="00BC2195">
            <w:pPr>
              <w:pStyle w:val="GlossEng"/>
            </w:pPr>
            <w:r w:rsidRPr="005F70FB">
              <w:t>purpose</w:t>
            </w:r>
          </w:p>
        </w:tc>
        <w:tc>
          <w:tcPr>
            <w:tcW w:w="480" w:type="dxa"/>
            <w:gridSpan w:val="2"/>
            <w:shd w:val="clear" w:color="auto" w:fill="auto"/>
          </w:tcPr>
          <w:p w14:paraId="01779D16" w14:textId="77777777" w:rsidR="00BC2195" w:rsidRPr="005F70FB" w:rsidRDefault="00BC2195" w:rsidP="00BC2195">
            <w:pPr>
              <w:pStyle w:val="GlossEng"/>
            </w:pPr>
            <w:r w:rsidRPr="005F70FB">
              <w:t>so</w:t>
            </w:r>
          </w:p>
        </w:tc>
        <w:tc>
          <w:tcPr>
            <w:tcW w:w="1102" w:type="dxa"/>
            <w:gridSpan w:val="3"/>
            <w:shd w:val="clear" w:color="auto" w:fill="auto"/>
          </w:tcPr>
          <w:p w14:paraId="64D1F596" w14:textId="77777777" w:rsidR="00BC2195" w:rsidRPr="005F70FB" w:rsidRDefault="00BC2195" w:rsidP="00BC2195">
            <w:pPr>
              <w:pStyle w:val="GlossEng"/>
            </w:pPr>
          </w:p>
        </w:tc>
      </w:tr>
    </w:tbl>
    <w:p w14:paraId="2B359A1C" w14:textId="4B618C31" w:rsidR="00BC2195" w:rsidRPr="005F70FB" w:rsidRDefault="00BC2195" w:rsidP="00BC2195">
      <w:pPr>
        <w:pStyle w:val="FreeTranslEng"/>
      </w:pPr>
      <w:r w:rsidRPr="005F70FB">
        <w:t>Maria: ah, shhh!, (you) shouldn</w:t>
      </w:r>
      <w:r w:rsidR="00B7093A" w:rsidRPr="005F70FB">
        <w:t>’</w:t>
      </w:r>
      <w:r w:rsidRPr="005F70FB">
        <w:t>t (correct me), that</w:t>
      </w:r>
      <w:r w:rsidR="00B7093A" w:rsidRPr="005F70FB">
        <w:t>’</w:t>
      </w:r>
      <w:r w:rsidRPr="005F70FB">
        <w:t>s already good (enough), since the meaning (is already clear) ((laughter))</w:t>
      </w:r>
    </w:p>
    <w:tbl>
      <w:tblPr>
        <w:tblW w:w="0" w:type="auto"/>
        <w:tblCellMar>
          <w:left w:w="42" w:type="dxa"/>
          <w:right w:w="42" w:type="dxa"/>
        </w:tblCellMar>
        <w:tblLook w:val="01E0" w:firstRow="1" w:lastRow="1" w:firstColumn="1" w:lastColumn="1" w:noHBand="0" w:noVBand="0"/>
      </w:tblPr>
      <w:tblGrid>
        <w:gridCol w:w="709"/>
        <w:gridCol w:w="707"/>
        <w:gridCol w:w="701"/>
        <w:gridCol w:w="695"/>
        <w:gridCol w:w="360"/>
        <w:gridCol w:w="962"/>
      </w:tblGrid>
      <w:tr w:rsidR="00AC23C4" w:rsidRPr="005F70FB" w14:paraId="1CDFA893" w14:textId="77777777" w:rsidTr="00AC23C4">
        <w:tc>
          <w:tcPr>
            <w:tcW w:w="709" w:type="dxa"/>
            <w:shd w:val="clear" w:color="auto" w:fill="auto"/>
          </w:tcPr>
          <w:p w14:paraId="4265FF0F" w14:textId="77777777" w:rsidR="00BC2195" w:rsidRPr="005F70FB" w:rsidRDefault="00BC2195" w:rsidP="00BC2195">
            <w:pPr>
              <w:pStyle w:val="Text"/>
            </w:pPr>
            <w:r w:rsidRPr="005F70FB">
              <w:t>0008</w:t>
            </w:r>
          </w:p>
        </w:tc>
        <w:tc>
          <w:tcPr>
            <w:tcW w:w="707" w:type="dxa"/>
            <w:shd w:val="clear" w:color="auto" w:fill="auto"/>
          </w:tcPr>
          <w:p w14:paraId="5DF6C8F3" w14:textId="77777777" w:rsidR="00BC2195" w:rsidRPr="005F70FB" w:rsidRDefault="00BC2195" w:rsidP="00BC2195">
            <w:pPr>
              <w:pStyle w:val="Text"/>
            </w:pPr>
            <w:r w:rsidRPr="005F70FB">
              <w:t>Hurki:</w:t>
            </w:r>
          </w:p>
        </w:tc>
        <w:tc>
          <w:tcPr>
            <w:tcW w:w="701" w:type="dxa"/>
            <w:shd w:val="clear" w:color="auto" w:fill="auto"/>
          </w:tcPr>
          <w:p w14:paraId="5F87FEB2" w14:textId="77777777" w:rsidR="00BC2195" w:rsidRPr="005F70FB" w:rsidRDefault="00BC2195" w:rsidP="00BC2195">
            <w:pPr>
              <w:pStyle w:val="Text"/>
            </w:pPr>
            <w:r w:rsidRPr="005F70FB">
              <w:t>adu,</w:t>
            </w:r>
          </w:p>
        </w:tc>
        <w:tc>
          <w:tcPr>
            <w:tcW w:w="695" w:type="dxa"/>
            <w:shd w:val="clear" w:color="auto" w:fill="auto"/>
          </w:tcPr>
          <w:p w14:paraId="7F42EC7E" w14:textId="77777777" w:rsidR="00BC2195" w:rsidRPr="005F70FB" w:rsidRDefault="00BC2195" w:rsidP="00BC2195">
            <w:pPr>
              <w:pStyle w:val="Text"/>
            </w:pPr>
            <w:r w:rsidRPr="005F70FB">
              <w:t>sampe</w:t>
            </w:r>
          </w:p>
        </w:tc>
        <w:tc>
          <w:tcPr>
            <w:tcW w:w="360" w:type="dxa"/>
            <w:shd w:val="clear" w:color="auto" w:fill="auto"/>
          </w:tcPr>
          <w:p w14:paraId="4577AB50" w14:textId="77777777" w:rsidR="00BC2195" w:rsidRPr="005F70FB" w:rsidRDefault="00BC2195" w:rsidP="00BC2195">
            <w:pPr>
              <w:pStyle w:val="Text"/>
            </w:pPr>
            <w:r w:rsidRPr="005F70FB">
              <w:t>di</w:t>
            </w:r>
          </w:p>
        </w:tc>
        <w:tc>
          <w:tcPr>
            <w:tcW w:w="962" w:type="dxa"/>
            <w:shd w:val="clear" w:color="auto" w:fill="auto"/>
          </w:tcPr>
          <w:p w14:paraId="1AF3FA8D" w14:textId="77777777" w:rsidR="00BC2195" w:rsidRPr="005F70FB" w:rsidRDefault="00BC2195" w:rsidP="00BC2195">
            <w:pPr>
              <w:pStyle w:val="Text"/>
            </w:pPr>
            <w:r w:rsidRPr="005F70FB">
              <w:t>jalangang</w:t>
            </w:r>
          </w:p>
        </w:tc>
      </w:tr>
      <w:tr w:rsidR="00AC23C4" w:rsidRPr="005F70FB" w14:paraId="15C1FA2B" w14:textId="77777777" w:rsidTr="00AC23C4">
        <w:tc>
          <w:tcPr>
            <w:tcW w:w="709" w:type="dxa"/>
            <w:shd w:val="clear" w:color="auto" w:fill="auto"/>
          </w:tcPr>
          <w:p w14:paraId="4B52CF77" w14:textId="77777777" w:rsidR="00BC2195" w:rsidRPr="005F70FB" w:rsidRDefault="00BC2195" w:rsidP="00BC2195">
            <w:pPr>
              <w:pStyle w:val="GlossEng"/>
            </w:pPr>
          </w:p>
        </w:tc>
        <w:tc>
          <w:tcPr>
            <w:tcW w:w="707" w:type="dxa"/>
            <w:shd w:val="clear" w:color="auto" w:fill="auto"/>
          </w:tcPr>
          <w:p w14:paraId="42EDEDAF" w14:textId="77777777" w:rsidR="00BC2195" w:rsidRPr="005F70FB" w:rsidRDefault="00BC2195" w:rsidP="00BC2195">
            <w:pPr>
              <w:pStyle w:val="GlossEng"/>
            </w:pPr>
          </w:p>
        </w:tc>
        <w:tc>
          <w:tcPr>
            <w:tcW w:w="701" w:type="dxa"/>
            <w:shd w:val="clear" w:color="auto" w:fill="auto"/>
          </w:tcPr>
          <w:p w14:paraId="3CC42A2A" w14:textId="77777777" w:rsidR="00BC2195" w:rsidRPr="005F70FB" w:rsidRDefault="00BC2195" w:rsidP="00BC2195">
            <w:pPr>
              <w:pStyle w:val="GlossEng"/>
            </w:pPr>
            <w:r w:rsidRPr="005F70FB">
              <w:t>oh.no!</w:t>
            </w:r>
          </w:p>
        </w:tc>
        <w:tc>
          <w:tcPr>
            <w:tcW w:w="695" w:type="dxa"/>
            <w:shd w:val="clear" w:color="auto" w:fill="auto"/>
          </w:tcPr>
          <w:p w14:paraId="4C92740F" w14:textId="77777777" w:rsidR="00BC2195" w:rsidRPr="005F70FB" w:rsidRDefault="00BC2195" w:rsidP="00BC2195">
            <w:pPr>
              <w:pStyle w:val="GlossEng"/>
            </w:pPr>
            <w:r w:rsidRPr="005F70FB">
              <w:t>reach</w:t>
            </w:r>
          </w:p>
        </w:tc>
        <w:tc>
          <w:tcPr>
            <w:tcW w:w="360" w:type="dxa"/>
            <w:shd w:val="clear" w:color="auto" w:fill="auto"/>
          </w:tcPr>
          <w:p w14:paraId="297B4562" w14:textId="77777777" w:rsidR="00BC2195" w:rsidRPr="005F70FB" w:rsidRDefault="00BC2195" w:rsidP="00BC2195">
            <w:pPr>
              <w:pStyle w:val="GlossEng"/>
            </w:pPr>
            <w:r w:rsidRPr="005F70FB">
              <w:t>at</w:t>
            </w:r>
          </w:p>
        </w:tc>
        <w:tc>
          <w:tcPr>
            <w:tcW w:w="962" w:type="dxa"/>
            <w:shd w:val="clear" w:color="auto" w:fill="auto"/>
          </w:tcPr>
          <w:p w14:paraId="79218396" w14:textId="77777777" w:rsidR="00BC2195" w:rsidRPr="005F70FB" w:rsidRDefault="00BC2195" w:rsidP="00BC2195">
            <w:pPr>
              <w:pStyle w:val="GlossEng"/>
            </w:pPr>
            <w:r w:rsidRPr="005F70FB">
              <w:t>journey</w:t>
            </w:r>
          </w:p>
        </w:tc>
      </w:tr>
    </w:tbl>
    <w:p w14:paraId="4DA71405" w14:textId="6161BC7C" w:rsidR="00BC2195" w:rsidRPr="005F70FB" w:rsidRDefault="0048143A" w:rsidP="00BC2195">
      <w:pPr>
        <w:pStyle w:val="FreeTranslEng"/>
      </w:pPr>
      <w:r w:rsidRPr="005F70FB">
        <w:t xml:space="preserve">Hurki: oh boy! </w:t>
      </w:r>
      <w:r w:rsidR="00BC2195" w:rsidRPr="005F70FB">
        <w:t xml:space="preserve">(until we) reached the </w:t>
      </w:r>
      <w:r w:rsidRPr="005F70FB">
        <w:t xml:space="preserve">road (Lit. </w:t>
      </w:r>
      <w:r w:rsidR="00B7093A" w:rsidRPr="005F70FB">
        <w:t>‘</w:t>
      </w:r>
      <w:r w:rsidRPr="005F70FB">
        <w:t>reached the route</w:t>
      </w:r>
      <w:r w:rsidR="00B7093A" w:rsidRPr="005F70FB">
        <w:t>’</w:t>
      </w:r>
      <w:r w:rsidRPr="005F70FB">
        <w:t>)</w:t>
      </w:r>
    </w:p>
    <w:tbl>
      <w:tblPr>
        <w:tblW w:w="6892" w:type="dxa"/>
        <w:tblCellMar>
          <w:left w:w="42" w:type="dxa"/>
          <w:right w:w="42" w:type="dxa"/>
        </w:tblCellMar>
        <w:tblLook w:val="01E0" w:firstRow="1" w:lastRow="1" w:firstColumn="1" w:lastColumn="1" w:noHBand="0" w:noVBand="0"/>
      </w:tblPr>
      <w:tblGrid>
        <w:gridCol w:w="709"/>
        <w:gridCol w:w="680"/>
        <w:gridCol w:w="93"/>
        <w:gridCol w:w="57"/>
        <w:gridCol w:w="428"/>
        <w:gridCol w:w="195"/>
        <w:gridCol w:w="207"/>
        <w:gridCol w:w="107"/>
        <w:gridCol w:w="262"/>
        <w:gridCol w:w="115"/>
        <w:gridCol w:w="59"/>
        <w:gridCol w:w="301"/>
        <w:gridCol w:w="209"/>
        <w:gridCol w:w="255"/>
        <w:gridCol w:w="461"/>
        <w:gridCol w:w="248"/>
        <w:gridCol w:w="216"/>
        <w:gridCol w:w="61"/>
        <w:gridCol w:w="686"/>
        <w:gridCol w:w="171"/>
        <w:gridCol w:w="50"/>
        <w:gridCol w:w="259"/>
        <w:gridCol w:w="127"/>
        <w:gridCol w:w="918"/>
        <w:gridCol w:w="18"/>
      </w:tblGrid>
      <w:tr w:rsidR="00AC23C4" w:rsidRPr="005F70FB" w14:paraId="63F27354" w14:textId="77777777" w:rsidTr="00E66E36">
        <w:trPr>
          <w:gridAfter w:val="1"/>
          <w:wAfter w:w="18" w:type="dxa"/>
        </w:trPr>
        <w:tc>
          <w:tcPr>
            <w:tcW w:w="709" w:type="dxa"/>
            <w:shd w:val="clear" w:color="auto" w:fill="auto"/>
          </w:tcPr>
          <w:p w14:paraId="1DB7D9D6" w14:textId="77777777" w:rsidR="00BC2195" w:rsidRPr="005F70FB" w:rsidRDefault="00BC2195" w:rsidP="00BC2195">
            <w:pPr>
              <w:pStyle w:val="Text"/>
            </w:pPr>
            <w:r w:rsidRPr="005F70FB">
              <w:t>0009</w:t>
            </w:r>
          </w:p>
        </w:tc>
        <w:tc>
          <w:tcPr>
            <w:tcW w:w="680" w:type="dxa"/>
            <w:shd w:val="clear" w:color="auto" w:fill="auto"/>
          </w:tcPr>
          <w:p w14:paraId="312CAE4D" w14:textId="77777777" w:rsidR="00BC2195" w:rsidRPr="005F70FB" w:rsidRDefault="00BC2195" w:rsidP="00BC2195">
            <w:pPr>
              <w:pStyle w:val="Text"/>
            </w:pPr>
            <w:r w:rsidRPr="005F70FB">
              <w:t>Maria:</w:t>
            </w:r>
          </w:p>
        </w:tc>
        <w:tc>
          <w:tcPr>
            <w:tcW w:w="773" w:type="dxa"/>
            <w:gridSpan w:val="4"/>
            <w:shd w:val="clear" w:color="auto" w:fill="auto"/>
          </w:tcPr>
          <w:p w14:paraId="1A27855C" w14:textId="77777777" w:rsidR="00BC2195" w:rsidRPr="005F70FB" w:rsidRDefault="00BC2195" w:rsidP="00BC2195">
            <w:pPr>
              <w:pStyle w:val="Text"/>
            </w:pPr>
            <w:r w:rsidRPr="005F70FB">
              <w:t>ini</w:t>
            </w:r>
          </w:p>
        </w:tc>
        <w:tc>
          <w:tcPr>
            <w:tcW w:w="691" w:type="dxa"/>
            <w:gridSpan w:val="4"/>
            <w:shd w:val="clear" w:color="auto" w:fill="auto"/>
          </w:tcPr>
          <w:p w14:paraId="7933D58A" w14:textId="77777777" w:rsidR="00BC2195" w:rsidRPr="005F70FB" w:rsidRDefault="00BC2195" w:rsidP="00BC2195">
            <w:pPr>
              <w:pStyle w:val="Text"/>
            </w:pPr>
            <w:r w:rsidRPr="005F70FB">
              <w:t>sampe</w:t>
            </w:r>
          </w:p>
        </w:tc>
        <w:tc>
          <w:tcPr>
            <w:tcW w:w="360" w:type="dxa"/>
            <w:gridSpan w:val="2"/>
            <w:shd w:val="clear" w:color="auto" w:fill="auto"/>
          </w:tcPr>
          <w:p w14:paraId="5493F509" w14:textId="77777777" w:rsidR="00BC2195" w:rsidRPr="005F70FB" w:rsidRDefault="00BC2195" w:rsidP="00BC2195">
            <w:pPr>
              <w:pStyle w:val="Text"/>
            </w:pPr>
            <w:r w:rsidRPr="005F70FB">
              <w:t>di</w:t>
            </w:r>
          </w:p>
        </w:tc>
        <w:tc>
          <w:tcPr>
            <w:tcW w:w="925" w:type="dxa"/>
            <w:gridSpan w:val="3"/>
            <w:shd w:val="clear" w:color="auto" w:fill="auto"/>
          </w:tcPr>
          <w:p w14:paraId="4B2C354F" w14:textId="77777777" w:rsidR="00BC2195" w:rsidRPr="005F70FB" w:rsidRDefault="00BC2195" w:rsidP="00BC2195">
            <w:pPr>
              <w:pStyle w:val="Text"/>
            </w:pPr>
            <w:r w:rsidRPr="005F70FB">
              <w:t>jalangang,</w:t>
            </w:r>
          </w:p>
        </w:tc>
        <w:tc>
          <w:tcPr>
            <w:tcW w:w="525" w:type="dxa"/>
            <w:gridSpan w:val="3"/>
            <w:shd w:val="clear" w:color="auto" w:fill="auto"/>
          </w:tcPr>
          <w:p w14:paraId="7A05E5C5" w14:textId="77777777" w:rsidR="00BC2195" w:rsidRPr="005F70FB" w:rsidRDefault="00BC2195" w:rsidP="00BC2195">
            <w:pPr>
              <w:pStyle w:val="Text"/>
            </w:pPr>
            <w:r w:rsidRPr="005F70FB">
              <w:t>trus</w:t>
            </w:r>
          </w:p>
        </w:tc>
        <w:tc>
          <w:tcPr>
            <w:tcW w:w="907" w:type="dxa"/>
            <w:gridSpan w:val="3"/>
            <w:shd w:val="clear" w:color="auto" w:fill="auto"/>
          </w:tcPr>
          <w:p w14:paraId="4F4CC11C" w14:textId="77777777" w:rsidR="00BC2195" w:rsidRPr="005F70FB" w:rsidRDefault="00BC2195" w:rsidP="00BC2195">
            <w:pPr>
              <w:pStyle w:val="Text"/>
            </w:pPr>
            <w:r w:rsidRPr="005F70FB">
              <w:t>tukang</w:t>
            </w:r>
          </w:p>
        </w:tc>
        <w:tc>
          <w:tcPr>
            <w:tcW w:w="1304" w:type="dxa"/>
            <w:gridSpan w:val="3"/>
            <w:shd w:val="clear" w:color="auto" w:fill="auto"/>
          </w:tcPr>
          <w:p w14:paraId="4E992377" w14:textId="77777777" w:rsidR="00BC2195" w:rsidRPr="005F70FB" w:rsidRDefault="00BC2195" w:rsidP="00BC2195">
            <w:pPr>
              <w:pStyle w:val="Text"/>
            </w:pPr>
            <w:r w:rsidRPr="005F70FB">
              <w:t>ojek</w:t>
            </w:r>
          </w:p>
        </w:tc>
      </w:tr>
      <w:tr w:rsidR="00AC23C4" w:rsidRPr="005F70FB" w14:paraId="0522C84F" w14:textId="77777777" w:rsidTr="00E66E36">
        <w:trPr>
          <w:gridAfter w:val="1"/>
          <w:wAfter w:w="18" w:type="dxa"/>
        </w:trPr>
        <w:tc>
          <w:tcPr>
            <w:tcW w:w="709" w:type="dxa"/>
            <w:shd w:val="clear" w:color="auto" w:fill="auto"/>
          </w:tcPr>
          <w:p w14:paraId="673F5B51" w14:textId="77777777" w:rsidR="00BC2195" w:rsidRPr="005F70FB" w:rsidRDefault="00BC2195" w:rsidP="00BC2195">
            <w:pPr>
              <w:pStyle w:val="GlossEng2ptafter"/>
            </w:pPr>
          </w:p>
        </w:tc>
        <w:tc>
          <w:tcPr>
            <w:tcW w:w="680" w:type="dxa"/>
            <w:shd w:val="clear" w:color="auto" w:fill="auto"/>
          </w:tcPr>
          <w:p w14:paraId="049F31A8" w14:textId="77777777" w:rsidR="00BC2195" w:rsidRPr="005F70FB" w:rsidRDefault="00BC2195" w:rsidP="00BC2195">
            <w:pPr>
              <w:pStyle w:val="GlossEng2ptafter"/>
            </w:pPr>
          </w:p>
        </w:tc>
        <w:tc>
          <w:tcPr>
            <w:tcW w:w="773" w:type="dxa"/>
            <w:gridSpan w:val="4"/>
            <w:shd w:val="clear" w:color="auto" w:fill="auto"/>
          </w:tcPr>
          <w:p w14:paraId="6A40BDD7" w14:textId="77777777" w:rsidR="00BC2195" w:rsidRPr="005F70FB" w:rsidRDefault="00BC2195" w:rsidP="00BC2195">
            <w:pPr>
              <w:pStyle w:val="GlossEng2ptafter"/>
            </w:pPr>
            <w:r w:rsidRPr="005F70FB">
              <w:rPr>
                <w:rStyle w:val="ChSmallCaps"/>
              </w:rPr>
              <w:t>d.prox</w:t>
            </w:r>
          </w:p>
        </w:tc>
        <w:tc>
          <w:tcPr>
            <w:tcW w:w="691" w:type="dxa"/>
            <w:gridSpan w:val="4"/>
            <w:shd w:val="clear" w:color="auto" w:fill="auto"/>
          </w:tcPr>
          <w:p w14:paraId="50BFC9B4" w14:textId="77777777" w:rsidR="00BC2195" w:rsidRPr="005F70FB" w:rsidRDefault="00BC2195" w:rsidP="00BC2195">
            <w:pPr>
              <w:pStyle w:val="GlossEng2ptafter"/>
            </w:pPr>
            <w:r w:rsidRPr="005F70FB">
              <w:t>reach</w:t>
            </w:r>
          </w:p>
        </w:tc>
        <w:tc>
          <w:tcPr>
            <w:tcW w:w="360" w:type="dxa"/>
            <w:gridSpan w:val="2"/>
            <w:shd w:val="clear" w:color="auto" w:fill="auto"/>
          </w:tcPr>
          <w:p w14:paraId="68A9EE1B" w14:textId="77777777" w:rsidR="00BC2195" w:rsidRPr="005F70FB" w:rsidRDefault="00BC2195" w:rsidP="00BC2195">
            <w:pPr>
              <w:pStyle w:val="GlossEng2ptafter"/>
            </w:pPr>
            <w:r w:rsidRPr="005F70FB">
              <w:t>at</w:t>
            </w:r>
          </w:p>
        </w:tc>
        <w:tc>
          <w:tcPr>
            <w:tcW w:w="925" w:type="dxa"/>
            <w:gridSpan w:val="3"/>
            <w:shd w:val="clear" w:color="auto" w:fill="auto"/>
          </w:tcPr>
          <w:p w14:paraId="5A207B57" w14:textId="77777777" w:rsidR="00BC2195" w:rsidRPr="005F70FB" w:rsidRDefault="00BC2195" w:rsidP="00BC2195">
            <w:pPr>
              <w:pStyle w:val="GlossEng2ptafter"/>
            </w:pPr>
            <w:r w:rsidRPr="005F70FB">
              <w:t>route</w:t>
            </w:r>
          </w:p>
        </w:tc>
        <w:tc>
          <w:tcPr>
            <w:tcW w:w="525" w:type="dxa"/>
            <w:gridSpan w:val="3"/>
            <w:shd w:val="clear" w:color="auto" w:fill="auto"/>
          </w:tcPr>
          <w:p w14:paraId="2B28AA46" w14:textId="77777777" w:rsidR="00BC2195" w:rsidRPr="005F70FB" w:rsidRDefault="00BC2195" w:rsidP="00BC2195">
            <w:pPr>
              <w:pStyle w:val="GlossEng2ptafter"/>
            </w:pPr>
            <w:r w:rsidRPr="005F70FB">
              <w:t>next</w:t>
            </w:r>
          </w:p>
        </w:tc>
        <w:tc>
          <w:tcPr>
            <w:tcW w:w="907" w:type="dxa"/>
            <w:gridSpan w:val="3"/>
            <w:shd w:val="clear" w:color="auto" w:fill="auto"/>
          </w:tcPr>
          <w:p w14:paraId="521907F6" w14:textId="77777777" w:rsidR="00BC2195" w:rsidRPr="005F70FB" w:rsidRDefault="00BC2195" w:rsidP="00BC2195">
            <w:pPr>
              <w:pStyle w:val="GlossEng2ptafter"/>
            </w:pPr>
            <w:r w:rsidRPr="005F70FB">
              <w:t>craftsman</w:t>
            </w:r>
          </w:p>
        </w:tc>
        <w:tc>
          <w:tcPr>
            <w:tcW w:w="1304" w:type="dxa"/>
            <w:gridSpan w:val="3"/>
            <w:shd w:val="clear" w:color="auto" w:fill="auto"/>
          </w:tcPr>
          <w:p w14:paraId="25533B9D" w14:textId="77777777" w:rsidR="00BC2195" w:rsidRPr="005F70FB" w:rsidRDefault="00BC2195" w:rsidP="00BC2195">
            <w:pPr>
              <w:pStyle w:val="GlossEng2ptafter"/>
            </w:pPr>
            <w:r w:rsidRPr="005F70FB">
              <w:t>motorbike.taxi</w:t>
            </w:r>
          </w:p>
        </w:tc>
      </w:tr>
      <w:tr w:rsidR="00AC23C4" w:rsidRPr="005F70FB" w14:paraId="4C4829AE" w14:textId="77777777" w:rsidTr="00E66E36">
        <w:tc>
          <w:tcPr>
            <w:tcW w:w="709" w:type="dxa"/>
            <w:shd w:val="clear" w:color="auto" w:fill="auto"/>
          </w:tcPr>
          <w:p w14:paraId="226B431C" w14:textId="77777777" w:rsidR="00BC2195" w:rsidRPr="005F70FB" w:rsidRDefault="00BC2195" w:rsidP="00BC2195">
            <w:pPr>
              <w:pStyle w:val="O0Nwnext"/>
            </w:pPr>
          </w:p>
        </w:tc>
        <w:tc>
          <w:tcPr>
            <w:tcW w:w="773" w:type="dxa"/>
            <w:gridSpan w:val="2"/>
            <w:shd w:val="clear" w:color="auto" w:fill="auto"/>
          </w:tcPr>
          <w:p w14:paraId="07FA5CCC" w14:textId="77777777" w:rsidR="00BC2195" w:rsidRPr="005F70FB" w:rsidRDefault="00BC2195" w:rsidP="00BC2195">
            <w:pPr>
              <w:pStyle w:val="Text"/>
            </w:pPr>
            <w:r w:rsidRPr="005F70FB">
              <w:t>ini</w:t>
            </w:r>
          </w:p>
        </w:tc>
        <w:tc>
          <w:tcPr>
            <w:tcW w:w="485" w:type="dxa"/>
            <w:gridSpan w:val="2"/>
            <w:shd w:val="clear" w:color="auto" w:fill="auto"/>
          </w:tcPr>
          <w:p w14:paraId="2AC6A67F" w14:textId="77777777" w:rsidR="00BC2195" w:rsidRPr="005F70FB" w:rsidRDefault="00BC2195" w:rsidP="00BC2195">
            <w:pPr>
              <w:pStyle w:val="Text"/>
            </w:pPr>
            <w:r w:rsidRPr="005F70FB">
              <w:t>dia</w:t>
            </w:r>
          </w:p>
        </w:tc>
        <w:tc>
          <w:tcPr>
            <w:tcW w:w="509" w:type="dxa"/>
            <w:gridSpan w:val="3"/>
            <w:shd w:val="clear" w:color="auto" w:fill="auto"/>
          </w:tcPr>
          <w:p w14:paraId="21EE2C4E" w14:textId="77777777" w:rsidR="00BC2195" w:rsidRPr="005F70FB" w:rsidRDefault="00BC2195" w:rsidP="00BC2195">
            <w:pPr>
              <w:pStyle w:val="Text"/>
            </w:pPr>
            <w:r w:rsidRPr="005F70FB">
              <w:t>tida</w:t>
            </w:r>
          </w:p>
        </w:tc>
        <w:tc>
          <w:tcPr>
            <w:tcW w:w="436" w:type="dxa"/>
            <w:gridSpan w:val="3"/>
            <w:shd w:val="clear" w:color="auto" w:fill="auto"/>
          </w:tcPr>
          <w:p w14:paraId="492681D4" w14:textId="77777777" w:rsidR="00BC2195" w:rsidRPr="005F70FB" w:rsidRDefault="00BC2195" w:rsidP="00BC2195">
            <w:pPr>
              <w:pStyle w:val="Text"/>
            </w:pPr>
            <w:r w:rsidRPr="005F70FB">
              <w:t>liat</w:t>
            </w:r>
          </w:p>
        </w:tc>
        <w:tc>
          <w:tcPr>
            <w:tcW w:w="765" w:type="dxa"/>
            <w:gridSpan w:val="3"/>
            <w:shd w:val="clear" w:color="auto" w:fill="auto"/>
          </w:tcPr>
          <w:p w14:paraId="654F8585" w14:textId="77777777" w:rsidR="00BC2195" w:rsidRPr="005F70FB" w:rsidRDefault="00BC2195" w:rsidP="00BC2195">
            <w:pPr>
              <w:pStyle w:val="Text"/>
            </w:pPr>
            <w:r w:rsidRPr="005F70FB">
              <w:t>kolam</w:t>
            </w:r>
          </w:p>
        </w:tc>
        <w:tc>
          <w:tcPr>
            <w:tcW w:w="709" w:type="dxa"/>
            <w:gridSpan w:val="2"/>
            <w:shd w:val="clear" w:color="auto" w:fill="auto"/>
          </w:tcPr>
          <w:p w14:paraId="36C2218C" w14:textId="77777777" w:rsidR="00BC2195" w:rsidRPr="005F70FB" w:rsidRDefault="00BC2195" w:rsidP="00BC2195">
            <w:pPr>
              <w:pStyle w:val="Text"/>
            </w:pPr>
            <w:r w:rsidRPr="005F70FB">
              <w:t>ini,</w:t>
            </w:r>
          </w:p>
        </w:tc>
        <w:tc>
          <w:tcPr>
            <w:tcW w:w="1134" w:type="dxa"/>
            <w:gridSpan w:val="4"/>
            <w:shd w:val="clear" w:color="auto" w:fill="auto"/>
          </w:tcPr>
          <w:p w14:paraId="508DD6B8" w14:textId="77777777" w:rsidR="00BC2195" w:rsidRPr="005F70FB" w:rsidRDefault="00BC2195" w:rsidP="00BC2195">
            <w:pPr>
              <w:pStyle w:val="Text"/>
            </w:pPr>
            <w:r w:rsidRPr="005F70FB">
              <w:t>langsung</w:t>
            </w:r>
          </w:p>
        </w:tc>
        <w:tc>
          <w:tcPr>
            <w:tcW w:w="436" w:type="dxa"/>
            <w:gridSpan w:val="3"/>
            <w:shd w:val="clear" w:color="auto" w:fill="auto"/>
          </w:tcPr>
          <w:p w14:paraId="6C732908" w14:textId="77777777" w:rsidR="00BC2195" w:rsidRPr="005F70FB" w:rsidRDefault="00BC2195" w:rsidP="00BC2195">
            <w:pPr>
              <w:pStyle w:val="Text"/>
            </w:pPr>
            <w:r w:rsidRPr="005F70FB">
              <w:t>dia</w:t>
            </w:r>
          </w:p>
        </w:tc>
        <w:tc>
          <w:tcPr>
            <w:tcW w:w="936" w:type="dxa"/>
            <w:gridSpan w:val="2"/>
            <w:shd w:val="clear" w:color="auto" w:fill="auto"/>
          </w:tcPr>
          <w:p w14:paraId="18FA1018" w14:textId="77777777" w:rsidR="00BC2195" w:rsidRPr="005F70FB" w:rsidRDefault="00BC2195" w:rsidP="00BC2195">
            <w:pPr>
              <w:pStyle w:val="Text"/>
            </w:pPr>
            <w:r w:rsidRPr="005F70FB">
              <w:t>tabrak</w:t>
            </w:r>
          </w:p>
        </w:tc>
      </w:tr>
      <w:tr w:rsidR="00AC23C4" w:rsidRPr="005F70FB" w14:paraId="30C9A9C3" w14:textId="77777777" w:rsidTr="00E66E36">
        <w:tc>
          <w:tcPr>
            <w:tcW w:w="709" w:type="dxa"/>
            <w:shd w:val="clear" w:color="auto" w:fill="auto"/>
          </w:tcPr>
          <w:p w14:paraId="0773E490" w14:textId="77777777" w:rsidR="00BC2195" w:rsidRPr="005F70FB" w:rsidRDefault="00BC2195" w:rsidP="00BC2195">
            <w:pPr>
              <w:pStyle w:val="GlossEng2ptafter"/>
            </w:pPr>
          </w:p>
        </w:tc>
        <w:tc>
          <w:tcPr>
            <w:tcW w:w="773" w:type="dxa"/>
            <w:gridSpan w:val="2"/>
            <w:shd w:val="clear" w:color="auto" w:fill="auto"/>
          </w:tcPr>
          <w:p w14:paraId="04140E74" w14:textId="77777777" w:rsidR="00BC2195" w:rsidRPr="005F70FB" w:rsidRDefault="00BC2195" w:rsidP="00BC2195">
            <w:pPr>
              <w:pStyle w:val="GlossEng2ptafter"/>
            </w:pPr>
            <w:r w:rsidRPr="005F70FB">
              <w:rPr>
                <w:rStyle w:val="ChSmallCaps"/>
              </w:rPr>
              <w:t>d.prox</w:t>
            </w:r>
          </w:p>
        </w:tc>
        <w:tc>
          <w:tcPr>
            <w:tcW w:w="485" w:type="dxa"/>
            <w:gridSpan w:val="2"/>
            <w:shd w:val="clear" w:color="auto" w:fill="auto"/>
          </w:tcPr>
          <w:p w14:paraId="107B3D14" w14:textId="77777777" w:rsidR="00BC2195" w:rsidRPr="005F70FB" w:rsidRDefault="00BC2195" w:rsidP="00BC2195">
            <w:pPr>
              <w:pStyle w:val="GlossEng2ptafter"/>
            </w:pPr>
            <w:r w:rsidRPr="005F70FB">
              <w:rPr>
                <w:rStyle w:val="ChSmallCaps"/>
              </w:rPr>
              <w:t>3sg</w:t>
            </w:r>
          </w:p>
        </w:tc>
        <w:tc>
          <w:tcPr>
            <w:tcW w:w="509" w:type="dxa"/>
            <w:gridSpan w:val="3"/>
            <w:shd w:val="clear" w:color="auto" w:fill="auto"/>
          </w:tcPr>
          <w:p w14:paraId="62E2DFEF" w14:textId="77777777" w:rsidR="00BC2195" w:rsidRPr="005F70FB" w:rsidRDefault="00BC2195" w:rsidP="00BC2195">
            <w:pPr>
              <w:pStyle w:val="GlossEng2ptafter"/>
            </w:pPr>
            <w:r w:rsidRPr="005F70FB">
              <w:rPr>
                <w:rStyle w:val="ChSmallCaps"/>
              </w:rPr>
              <w:t>neg</w:t>
            </w:r>
          </w:p>
        </w:tc>
        <w:tc>
          <w:tcPr>
            <w:tcW w:w="436" w:type="dxa"/>
            <w:gridSpan w:val="3"/>
            <w:shd w:val="clear" w:color="auto" w:fill="auto"/>
          </w:tcPr>
          <w:p w14:paraId="34B5D274" w14:textId="77777777" w:rsidR="00BC2195" w:rsidRPr="005F70FB" w:rsidRDefault="00BC2195" w:rsidP="00BC2195">
            <w:pPr>
              <w:pStyle w:val="GlossEng2ptafter"/>
            </w:pPr>
            <w:r w:rsidRPr="005F70FB">
              <w:t>see</w:t>
            </w:r>
          </w:p>
        </w:tc>
        <w:tc>
          <w:tcPr>
            <w:tcW w:w="765" w:type="dxa"/>
            <w:gridSpan w:val="3"/>
            <w:shd w:val="clear" w:color="auto" w:fill="auto"/>
          </w:tcPr>
          <w:p w14:paraId="3E5784EE" w14:textId="77777777" w:rsidR="00BC2195" w:rsidRPr="005F70FB" w:rsidRDefault="00BC2195" w:rsidP="00BC2195">
            <w:pPr>
              <w:pStyle w:val="GlossEng2ptafter"/>
            </w:pPr>
            <w:r w:rsidRPr="005F70FB">
              <w:t>big.hole</w:t>
            </w:r>
          </w:p>
        </w:tc>
        <w:tc>
          <w:tcPr>
            <w:tcW w:w="709" w:type="dxa"/>
            <w:gridSpan w:val="2"/>
            <w:shd w:val="clear" w:color="auto" w:fill="auto"/>
          </w:tcPr>
          <w:p w14:paraId="3E9381AB" w14:textId="77777777" w:rsidR="00BC2195" w:rsidRPr="005F70FB" w:rsidRDefault="00BC2195" w:rsidP="00BC2195">
            <w:pPr>
              <w:pStyle w:val="GlossEng2ptafter"/>
            </w:pPr>
            <w:r w:rsidRPr="005F70FB">
              <w:rPr>
                <w:rStyle w:val="ChSmallCaps"/>
              </w:rPr>
              <w:t>d.prox</w:t>
            </w:r>
          </w:p>
        </w:tc>
        <w:tc>
          <w:tcPr>
            <w:tcW w:w="1134" w:type="dxa"/>
            <w:gridSpan w:val="4"/>
            <w:shd w:val="clear" w:color="auto" w:fill="auto"/>
          </w:tcPr>
          <w:p w14:paraId="3BE2437B" w14:textId="77777777" w:rsidR="00BC2195" w:rsidRPr="005F70FB" w:rsidRDefault="00BC2195" w:rsidP="00BC2195">
            <w:pPr>
              <w:pStyle w:val="GlossEng2ptafter"/>
            </w:pPr>
            <w:r w:rsidRPr="005F70FB">
              <w:t>immediately</w:t>
            </w:r>
          </w:p>
        </w:tc>
        <w:tc>
          <w:tcPr>
            <w:tcW w:w="436" w:type="dxa"/>
            <w:gridSpan w:val="3"/>
            <w:shd w:val="clear" w:color="auto" w:fill="auto"/>
          </w:tcPr>
          <w:p w14:paraId="72438EA9" w14:textId="77777777" w:rsidR="00BC2195" w:rsidRPr="005F70FB" w:rsidRDefault="00BC2195" w:rsidP="00BC2195">
            <w:pPr>
              <w:pStyle w:val="GlossEng2ptafter"/>
            </w:pPr>
            <w:r w:rsidRPr="005F70FB">
              <w:rPr>
                <w:rStyle w:val="ChSmallCaps"/>
              </w:rPr>
              <w:t>3sg</w:t>
            </w:r>
          </w:p>
        </w:tc>
        <w:tc>
          <w:tcPr>
            <w:tcW w:w="936" w:type="dxa"/>
            <w:gridSpan w:val="2"/>
            <w:shd w:val="clear" w:color="auto" w:fill="auto"/>
          </w:tcPr>
          <w:p w14:paraId="24C4E674" w14:textId="77777777" w:rsidR="00BC2195" w:rsidRPr="005F70FB" w:rsidRDefault="00BC2195" w:rsidP="00BC2195">
            <w:pPr>
              <w:pStyle w:val="GlossEng2ptafter"/>
            </w:pPr>
            <w:r w:rsidRPr="005F70FB">
              <w:t>hit.against</w:t>
            </w:r>
          </w:p>
        </w:tc>
      </w:tr>
      <w:tr w:rsidR="00AC23C4" w:rsidRPr="005F70FB" w14:paraId="33370D9F" w14:textId="77777777" w:rsidTr="00E66E36">
        <w:trPr>
          <w:gridAfter w:val="3"/>
          <w:wAfter w:w="1063" w:type="dxa"/>
        </w:trPr>
        <w:tc>
          <w:tcPr>
            <w:tcW w:w="709" w:type="dxa"/>
            <w:shd w:val="clear" w:color="auto" w:fill="auto"/>
          </w:tcPr>
          <w:p w14:paraId="43826B77" w14:textId="77777777" w:rsidR="00BC2195" w:rsidRPr="005F70FB" w:rsidRDefault="00BC2195" w:rsidP="00BC2195">
            <w:pPr>
              <w:pStyle w:val="O0Nwnext"/>
            </w:pPr>
          </w:p>
        </w:tc>
        <w:tc>
          <w:tcPr>
            <w:tcW w:w="830" w:type="dxa"/>
            <w:gridSpan w:val="3"/>
            <w:shd w:val="clear" w:color="auto" w:fill="auto"/>
          </w:tcPr>
          <w:p w14:paraId="7D6194F6" w14:textId="77777777" w:rsidR="00BC2195" w:rsidRPr="005F70FB" w:rsidRDefault="00BC2195" w:rsidP="00BC2195">
            <w:pPr>
              <w:pStyle w:val="Text"/>
            </w:pPr>
            <w:r w:rsidRPr="005F70FB">
              <w:t>itu,</w:t>
            </w:r>
          </w:p>
        </w:tc>
        <w:tc>
          <w:tcPr>
            <w:tcW w:w="830" w:type="dxa"/>
            <w:gridSpan w:val="3"/>
            <w:shd w:val="clear" w:color="auto" w:fill="auto"/>
          </w:tcPr>
          <w:p w14:paraId="239C8E51" w14:textId="77777777" w:rsidR="00BC2195" w:rsidRPr="005F70FB" w:rsidRDefault="00BC2195" w:rsidP="00BC2195">
            <w:pPr>
              <w:pStyle w:val="Text"/>
            </w:pPr>
            <w:r w:rsidRPr="005F70FB">
              <w:t>kolam</w:t>
            </w:r>
          </w:p>
        </w:tc>
        <w:tc>
          <w:tcPr>
            <w:tcW w:w="369" w:type="dxa"/>
            <w:gridSpan w:val="2"/>
            <w:shd w:val="clear" w:color="auto" w:fill="auto"/>
          </w:tcPr>
          <w:p w14:paraId="480C7119" w14:textId="77777777" w:rsidR="00BC2195" w:rsidRPr="005F70FB" w:rsidRDefault="00BC2195" w:rsidP="00BC2195">
            <w:pPr>
              <w:pStyle w:val="Text"/>
            </w:pPr>
            <w:r w:rsidRPr="005F70FB">
              <w:t>ke</w:t>
            </w:r>
          </w:p>
        </w:tc>
        <w:tc>
          <w:tcPr>
            <w:tcW w:w="684" w:type="dxa"/>
            <w:gridSpan w:val="4"/>
            <w:shd w:val="clear" w:color="auto" w:fill="auto"/>
          </w:tcPr>
          <w:p w14:paraId="205BA45A" w14:textId="77777777" w:rsidR="00BC2195" w:rsidRPr="005F70FB" w:rsidRDefault="00BC2195" w:rsidP="00BC2195">
            <w:pPr>
              <w:pStyle w:val="Text"/>
            </w:pPr>
            <w:r w:rsidRPr="005F70FB">
              <w:t>sana,</w:t>
            </w:r>
          </w:p>
        </w:tc>
        <w:tc>
          <w:tcPr>
            <w:tcW w:w="1180" w:type="dxa"/>
            <w:gridSpan w:val="4"/>
            <w:shd w:val="clear" w:color="auto" w:fill="auto"/>
          </w:tcPr>
          <w:p w14:paraId="76BCC31E" w14:textId="77777777" w:rsidR="00BC2195" w:rsidRPr="005F70FB" w:rsidRDefault="00BC2195" w:rsidP="00BC2195">
            <w:pPr>
              <w:pStyle w:val="Text"/>
            </w:pPr>
            <w:r w:rsidRPr="005F70FB">
              <w:t>langsung</w:t>
            </w:r>
          </w:p>
        </w:tc>
        <w:tc>
          <w:tcPr>
            <w:tcW w:w="747" w:type="dxa"/>
            <w:gridSpan w:val="2"/>
            <w:shd w:val="clear" w:color="auto" w:fill="auto"/>
          </w:tcPr>
          <w:p w14:paraId="42965F78" w14:textId="77777777" w:rsidR="00BC2195" w:rsidRPr="005F70FB" w:rsidRDefault="00BC2195" w:rsidP="00BC2195">
            <w:pPr>
              <w:pStyle w:val="Text"/>
            </w:pPr>
            <w:r w:rsidRPr="005F70FB">
              <w:t>mama</w:t>
            </w:r>
          </w:p>
        </w:tc>
        <w:tc>
          <w:tcPr>
            <w:tcW w:w="480" w:type="dxa"/>
            <w:gridSpan w:val="3"/>
            <w:shd w:val="clear" w:color="auto" w:fill="auto"/>
          </w:tcPr>
          <w:p w14:paraId="1DD944F4" w14:textId="77777777" w:rsidR="00BC2195" w:rsidRPr="005F70FB" w:rsidRDefault="00BC2195" w:rsidP="00BC2195">
            <w:pPr>
              <w:pStyle w:val="Text"/>
            </w:pPr>
            <w:r w:rsidRPr="005F70FB">
              <w:t>jatu</w:t>
            </w:r>
          </w:p>
        </w:tc>
      </w:tr>
      <w:tr w:rsidR="00AC23C4" w:rsidRPr="005F70FB" w14:paraId="3CE1CAAD" w14:textId="77777777" w:rsidTr="00E66E36">
        <w:trPr>
          <w:gridAfter w:val="3"/>
          <w:wAfter w:w="1063" w:type="dxa"/>
        </w:trPr>
        <w:tc>
          <w:tcPr>
            <w:tcW w:w="709" w:type="dxa"/>
            <w:shd w:val="clear" w:color="auto" w:fill="auto"/>
          </w:tcPr>
          <w:p w14:paraId="62126374" w14:textId="77777777" w:rsidR="00BC2195" w:rsidRPr="005F70FB" w:rsidRDefault="00BC2195" w:rsidP="00BC2195">
            <w:pPr>
              <w:pStyle w:val="GlossEng"/>
            </w:pPr>
          </w:p>
        </w:tc>
        <w:tc>
          <w:tcPr>
            <w:tcW w:w="830" w:type="dxa"/>
            <w:gridSpan w:val="3"/>
            <w:shd w:val="clear" w:color="auto" w:fill="auto"/>
          </w:tcPr>
          <w:p w14:paraId="767E390C" w14:textId="77777777" w:rsidR="00BC2195" w:rsidRPr="005F70FB" w:rsidRDefault="00BC2195" w:rsidP="00BC2195">
            <w:pPr>
              <w:pStyle w:val="GlossEng"/>
            </w:pPr>
            <w:r w:rsidRPr="005F70FB">
              <w:rPr>
                <w:rStyle w:val="ChSmallCaps"/>
              </w:rPr>
              <w:t>d.dist</w:t>
            </w:r>
          </w:p>
        </w:tc>
        <w:tc>
          <w:tcPr>
            <w:tcW w:w="830" w:type="dxa"/>
            <w:gridSpan w:val="3"/>
            <w:shd w:val="clear" w:color="auto" w:fill="auto"/>
          </w:tcPr>
          <w:p w14:paraId="635F6E61" w14:textId="77777777" w:rsidR="00BC2195" w:rsidRPr="005F70FB" w:rsidRDefault="00BC2195" w:rsidP="00BC2195">
            <w:pPr>
              <w:pStyle w:val="GlossEng"/>
            </w:pPr>
            <w:r w:rsidRPr="005F70FB">
              <w:t>big.hole</w:t>
            </w:r>
          </w:p>
        </w:tc>
        <w:tc>
          <w:tcPr>
            <w:tcW w:w="369" w:type="dxa"/>
            <w:gridSpan w:val="2"/>
            <w:shd w:val="clear" w:color="auto" w:fill="auto"/>
          </w:tcPr>
          <w:p w14:paraId="5F1A642A" w14:textId="77777777" w:rsidR="00BC2195" w:rsidRPr="005F70FB" w:rsidRDefault="00BC2195" w:rsidP="00BC2195">
            <w:pPr>
              <w:pStyle w:val="GlossEng"/>
            </w:pPr>
            <w:r w:rsidRPr="005F70FB">
              <w:t>to</w:t>
            </w:r>
          </w:p>
        </w:tc>
        <w:tc>
          <w:tcPr>
            <w:tcW w:w="684" w:type="dxa"/>
            <w:gridSpan w:val="4"/>
            <w:shd w:val="clear" w:color="auto" w:fill="auto"/>
          </w:tcPr>
          <w:p w14:paraId="128192CD" w14:textId="77777777" w:rsidR="00BC2195" w:rsidRPr="005F70FB" w:rsidRDefault="00BC2195" w:rsidP="00BC2195">
            <w:pPr>
              <w:pStyle w:val="GlossEng"/>
            </w:pPr>
            <w:r w:rsidRPr="005F70FB">
              <w:rPr>
                <w:rStyle w:val="ChSmallCaps"/>
              </w:rPr>
              <w:t>l.dist</w:t>
            </w:r>
          </w:p>
        </w:tc>
        <w:tc>
          <w:tcPr>
            <w:tcW w:w="1180" w:type="dxa"/>
            <w:gridSpan w:val="4"/>
            <w:shd w:val="clear" w:color="auto" w:fill="auto"/>
          </w:tcPr>
          <w:p w14:paraId="0FE97966" w14:textId="77777777" w:rsidR="00BC2195" w:rsidRPr="005F70FB" w:rsidRDefault="00BC2195" w:rsidP="00BC2195">
            <w:pPr>
              <w:pStyle w:val="GlossEng"/>
            </w:pPr>
            <w:r w:rsidRPr="005F70FB">
              <w:t>immediately</w:t>
            </w:r>
          </w:p>
        </w:tc>
        <w:tc>
          <w:tcPr>
            <w:tcW w:w="747" w:type="dxa"/>
            <w:gridSpan w:val="2"/>
            <w:shd w:val="clear" w:color="auto" w:fill="auto"/>
          </w:tcPr>
          <w:p w14:paraId="0AE2F701" w14:textId="77777777" w:rsidR="00BC2195" w:rsidRPr="005F70FB" w:rsidRDefault="00BC2195" w:rsidP="00BC2195">
            <w:pPr>
              <w:pStyle w:val="GlossEng"/>
            </w:pPr>
            <w:r w:rsidRPr="005F70FB">
              <w:t>mother</w:t>
            </w:r>
          </w:p>
        </w:tc>
        <w:tc>
          <w:tcPr>
            <w:tcW w:w="480" w:type="dxa"/>
            <w:gridSpan w:val="3"/>
            <w:shd w:val="clear" w:color="auto" w:fill="auto"/>
          </w:tcPr>
          <w:p w14:paraId="402A96A3" w14:textId="77777777" w:rsidR="00BC2195" w:rsidRPr="005F70FB" w:rsidRDefault="00BC2195" w:rsidP="00BC2195">
            <w:pPr>
              <w:pStyle w:val="GlossEng"/>
            </w:pPr>
            <w:r w:rsidRPr="005F70FB">
              <w:t>fall</w:t>
            </w:r>
          </w:p>
        </w:tc>
      </w:tr>
    </w:tbl>
    <w:p w14:paraId="3D29120F" w14:textId="4F3B0BCB" w:rsidR="00BC2195" w:rsidRPr="005F70FB" w:rsidRDefault="00BC2195" w:rsidP="00BC2195">
      <w:pPr>
        <w:pStyle w:val="FreeTranslEng"/>
      </w:pPr>
      <w:r w:rsidRPr="005F70FB">
        <w:t>Maria: what</w:t>
      </w:r>
      <w:r w:rsidR="00B7093A" w:rsidRPr="005F70FB">
        <w:t>’</w:t>
      </w:r>
      <w:r w:rsidRPr="005F70FB">
        <w:t>s-its-name, until (we) reached the ro</w:t>
      </w:r>
      <w:r w:rsidR="0048143A" w:rsidRPr="005F70FB">
        <w:t>ad</w:t>
      </w:r>
      <w:r w:rsidRPr="005F70FB">
        <w:t>, then this motorbike taxi driver, he didn</w:t>
      </w:r>
      <w:r w:rsidR="00B7093A" w:rsidRPr="005F70FB">
        <w:t>’</w:t>
      </w:r>
      <w:r w:rsidRPr="005F70FB">
        <w:t>t see this big hole, immediately, he hit, what</w:t>
      </w:r>
      <w:r w:rsidR="00B7093A" w:rsidRPr="005F70FB">
        <w:t>’</w:t>
      </w:r>
      <w:r w:rsidRPr="005F70FB">
        <w:t>s-its-name, the hole headlong, (and) immediately, I (</w:t>
      </w:r>
      <w:r w:rsidR="00B7093A" w:rsidRPr="005F70FB">
        <w:t>‘</w:t>
      </w:r>
      <w:r w:rsidRPr="005F70FB">
        <w:t>mother</w:t>
      </w:r>
      <w:r w:rsidR="00B7093A" w:rsidRPr="005F70FB">
        <w:t>’</w:t>
      </w:r>
      <w:r w:rsidRPr="005F70FB">
        <w:t>) fell off</w:t>
      </w:r>
    </w:p>
    <w:tbl>
      <w:tblPr>
        <w:tblW w:w="6730" w:type="dxa"/>
        <w:tblCellMar>
          <w:left w:w="42" w:type="dxa"/>
          <w:right w:w="42" w:type="dxa"/>
        </w:tblCellMar>
        <w:tblLook w:val="01E0" w:firstRow="1" w:lastRow="1" w:firstColumn="1" w:lastColumn="1" w:noHBand="0" w:noVBand="0"/>
      </w:tblPr>
      <w:tblGrid>
        <w:gridCol w:w="709"/>
        <w:gridCol w:w="489"/>
        <w:gridCol w:w="51"/>
        <w:gridCol w:w="433"/>
        <w:gridCol w:w="340"/>
        <w:gridCol w:w="33"/>
        <w:gridCol w:w="362"/>
        <w:gridCol w:w="89"/>
        <w:gridCol w:w="360"/>
        <w:gridCol w:w="40"/>
        <w:gridCol w:w="33"/>
        <w:gridCol w:w="562"/>
        <w:gridCol w:w="249"/>
        <w:gridCol w:w="471"/>
        <w:gridCol w:w="18"/>
        <w:gridCol w:w="39"/>
        <w:gridCol w:w="303"/>
        <w:gridCol w:w="142"/>
        <w:gridCol w:w="44"/>
        <w:gridCol w:w="451"/>
        <w:gridCol w:w="51"/>
        <w:gridCol w:w="277"/>
        <w:gridCol w:w="973"/>
        <w:gridCol w:w="211"/>
      </w:tblGrid>
      <w:tr w:rsidR="00AC23C4" w:rsidRPr="005F70FB" w14:paraId="1252E9B2" w14:textId="77777777" w:rsidTr="008C089F">
        <w:trPr>
          <w:gridAfter w:val="1"/>
          <w:wAfter w:w="211" w:type="dxa"/>
        </w:trPr>
        <w:tc>
          <w:tcPr>
            <w:tcW w:w="709" w:type="dxa"/>
            <w:shd w:val="clear" w:color="auto" w:fill="auto"/>
          </w:tcPr>
          <w:p w14:paraId="6BA6A0AA" w14:textId="77777777" w:rsidR="00BC2195" w:rsidRPr="005F70FB" w:rsidRDefault="00BC2195" w:rsidP="00BC2195">
            <w:pPr>
              <w:pStyle w:val="Text"/>
            </w:pPr>
            <w:r w:rsidRPr="005F70FB">
              <w:t>0010</w:t>
            </w:r>
          </w:p>
        </w:tc>
        <w:tc>
          <w:tcPr>
            <w:tcW w:w="489" w:type="dxa"/>
            <w:shd w:val="clear" w:color="auto" w:fill="auto"/>
          </w:tcPr>
          <w:p w14:paraId="726E8414" w14:textId="77777777" w:rsidR="00BC2195" w:rsidRPr="005F70FB" w:rsidRDefault="00BC2195" w:rsidP="00BC2195">
            <w:pPr>
              <w:pStyle w:val="Text"/>
            </w:pPr>
            <w:r w:rsidRPr="005F70FB">
              <w:t>sa</w:t>
            </w:r>
          </w:p>
        </w:tc>
        <w:tc>
          <w:tcPr>
            <w:tcW w:w="484" w:type="dxa"/>
            <w:gridSpan w:val="2"/>
            <w:shd w:val="clear" w:color="auto" w:fill="auto"/>
          </w:tcPr>
          <w:p w14:paraId="14CDE9E1" w14:textId="77777777" w:rsidR="00BC2195" w:rsidRPr="005F70FB" w:rsidRDefault="00BC2195" w:rsidP="00BC2195">
            <w:pPr>
              <w:pStyle w:val="Text"/>
            </w:pPr>
            <w:r w:rsidRPr="005F70FB">
              <w:t>jatu</w:t>
            </w:r>
          </w:p>
        </w:tc>
        <w:tc>
          <w:tcPr>
            <w:tcW w:w="373" w:type="dxa"/>
            <w:gridSpan w:val="2"/>
            <w:shd w:val="clear" w:color="auto" w:fill="auto"/>
          </w:tcPr>
          <w:p w14:paraId="3A9224E5" w14:textId="77777777" w:rsidR="00BC2195" w:rsidRPr="005F70FB" w:rsidRDefault="00BC2195" w:rsidP="00BC2195">
            <w:pPr>
              <w:pStyle w:val="Text"/>
            </w:pPr>
            <w:r w:rsidRPr="005F70FB">
              <w:t>ke</w:t>
            </w:r>
          </w:p>
        </w:tc>
        <w:tc>
          <w:tcPr>
            <w:tcW w:w="884" w:type="dxa"/>
            <w:gridSpan w:val="5"/>
            <w:shd w:val="clear" w:color="auto" w:fill="auto"/>
          </w:tcPr>
          <w:p w14:paraId="139E3BF6" w14:textId="77777777" w:rsidR="00BC2195" w:rsidRPr="005F70FB" w:rsidRDefault="00BC2195" w:rsidP="00BC2195">
            <w:pPr>
              <w:pStyle w:val="Text"/>
            </w:pPr>
            <w:r w:rsidRPr="005F70FB">
              <w:t>blakang,</w:t>
            </w:r>
          </w:p>
        </w:tc>
        <w:tc>
          <w:tcPr>
            <w:tcW w:w="562" w:type="dxa"/>
            <w:shd w:val="clear" w:color="auto" w:fill="auto"/>
          </w:tcPr>
          <w:p w14:paraId="386F0CE2" w14:textId="77777777" w:rsidR="00BC2195" w:rsidRPr="005F70FB" w:rsidRDefault="00BC2195" w:rsidP="00BC2195">
            <w:pPr>
              <w:pStyle w:val="Text"/>
            </w:pPr>
            <w:r w:rsidRPr="005F70FB">
              <w:t>Tinus</w:t>
            </w:r>
          </w:p>
        </w:tc>
        <w:tc>
          <w:tcPr>
            <w:tcW w:w="777" w:type="dxa"/>
            <w:gridSpan w:val="4"/>
            <w:shd w:val="clear" w:color="auto" w:fill="auto"/>
          </w:tcPr>
          <w:p w14:paraId="174DFCA4" w14:textId="77777777" w:rsidR="00BC2195" w:rsidRPr="005F70FB" w:rsidRDefault="00BC2195" w:rsidP="00BC2195">
            <w:pPr>
              <w:pStyle w:val="Text"/>
            </w:pPr>
            <w:r w:rsidRPr="005F70FB">
              <w:t>ini</w:t>
            </w:r>
          </w:p>
        </w:tc>
        <w:tc>
          <w:tcPr>
            <w:tcW w:w="489" w:type="dxa"/>
            <w:gridSpan w:val="3"/>
            <w:shd w:val="clear" w:color="auto" w:fill="auto"/>
          </w:tcPr>
          <w:p w14:paraId="25E1DE72" w14:textId="77777777" w:rsidR="00BC2195" w:rsidRPr="005F70FB" w:rsidRDefault="00BC2195" w:rsidP="00BC2195">
            <w:pPr>
              <w:pStyle w:val="Text"/>
            </w:pPr>
            <w:r w:rsidRPr="005F70FB">
              <w:t>de</w:t>
            </w:r>
          </w:p>
        </w:tc>
        <w:tc>
          <w:tcPr>
            <w:tcW w:w="451" w:type="dxa"/>
            <w:shd w:val="clear" w:color="auto" w:fill="auto"/>
          </w:tcPr>
          <w:p w14:paraId="651F7E19" w14:textId="77777777" w:rsidR="00BC2195" w:rsidRPr="005F70FB" w:rsidRDefault="00BC2195" w:rsidP="00BC2195">
            <w:pPr>
              <w:pStyle w:val="Text"/>
            </w:pPr>
            <w:r w:rsidRPr="005F70FB">
              <w:t>lari</w:t>
            </w:r>
          </w:p>
        </w:tc>
        <w:tc>
          <w:tcPr>
            <w:tcW w:w="1301" w:type="dxa"/>
            <w:gridSpan w:val="3"/>
            <w:shd w:val="clear" w:color="auto" w:fill="auto"/>
          </w:tcPr>
          <w:p w14:paraId="04357840" w14:textId="77777777" w:rsidR="00BC2195" w:rsidRPr="005F70FB" w:rsidRDefault="00BC2195" w:rsidP="00BC2195">
            <w:pPr>
              <w:pStyle w:val="Text"/>
            </w:pPr>
            <w:r w:rsidRPr="005F70FB">
              <w:t>trus,</w:t>
            </w:r>
          </w:p>
        </w:tc>
      </w:tr>
      <w:tr w:rsidR="00AC23C4" w:rsidRPr="005F70FB" w14:paraId="6455D3A5" w14:textId="77777777" w:rsidTr="008C089F">
        <w:trPr>
          <w:gridAfter w:val="1"/>
          <w:wAfter w:w="211" w:type="dxa"/>
        </w:trPr>
        <w:tc>
          <w:tcPr>
            <w:tcW w:w="709" w:type="dxa"/>
            <w:shd w:val="clear" w:color="auto" w:fill="auto"/>
          </w:tcPr>
          <w:p w14:paraId="11DC1F38" w14:textId="77777777" w:rsidR="00BC2195" w:rsidRPr="005F70FB" w:rsidRDefault="00BC2195" w:rsidP="00BC2195">
            <w:pPr>
              <w:pStyle w:val="GlossEng2ptafter"/>
            </w:pPr>
          </w:p>
        </w:tc>
        <w:tc>
          <w:tcPr>
            <w:tcW w:w="489" w:type="dxa"/>
            <w:shd w:val="clear" w:color="auto" w:fill="auto"/>
          </w:tcPr>
          <w:p w14:paraId="44A65ABF" w14:textId="77777777" w:rsidR="00BC2195" w:rsidRPr="005F70FB" w:rsidRDefault="00BC2195" w:rsidP="00BC2195">
            <w:pPr>
              <w:pStyle w:val="GlossEng2ptafter"/>
            </w:pPr>
            <w:r w:rsidRPr="005F70FB">
              <w:rPr>
                <w:rStyle w:val="ChSmallCaps"/>
              </w:rPr>
              <w:t>1sg</w:t>
            </w:r>
          </w:p>
        </w:tc>
        <w:tc>
          <w:tcPr>
            <w:tcW w:w="484" w:type="dxa"/>
            <w:gridSpan w:val="2"/>
            <w:shd w:val="clear" w:color="auto" w:fill="auto"/>
          </w:tcPr>
          <w:p w14:paraId="3CF41C17" w14:textId="77777777" w:rsidR="00BC2195" w:rsidRPr="005F70FB" w:rsidRDefault="00BC2195" w:rsidP="00BC2195">
            <w:pPr>
              <w:pStyle w:val="GlossEng2ptafter"/>
            </w:pPr>
            <w:r w:rsidRPr="005F70FB">
              <w:t>fall</w:t>
            </w:r>
          </w:p>
        </w:tc>
        <w:tc>
          <w:tcPr>
            <w:tcW w:w="373" w:type="dxa"/>
            <w:gridSpan w:val="2"/>
            <w:shd w:val="clear" w:color="auto" w:fill="auto"/>
          </w:tcPr>
          <w:p w14:paraId="7BE67BDD" w14:textId="77777777" w:rsidR="00BC2195" w:rsidRPr="005F70FB" w:rsidRDefault="00BC2195" w:rsidP="00BC2195">
            <w:pPr>
              <w:pStyle w:val="GlossEng2ptafter"/>
            </w:pPr>
            <w:r w:rsidRPr="005F70FB">
              <w:t>to</w:t>
            </w:r>
          </w:p>
        </w:tc>
        <w:tc>
          <w:tcPr>
            <w:tcW w:w="884" w:type="dxa"/>
            <w:gridSpan w:val="5"/>
            <w:shd w:val="clear" w:color="auto" w:fill="auto"/>
          </w:tcPr>
          <w:p w14:paraId="542AC17F" w14:textId="77777777" w:rsidR="00BC2195" w:rsidRPr="005F70FB" w:rsidRDefault="00BC2195" w:rsidP="00BC2195">
            <w:pPr>
              <w:pStyle w:val="GlossEng2ptafter"/>
            </w:pPr>
            <w:r w:rsidRPr="005F70FB">
              <w:t>backside</w:t>
            </w:r>
          </w:p>
        </w:tc>
        <w:tc>
          <w:tcPr>
            <w:tcW w:w="562" w:type="dxa"/>
            <w:shd w:val="clear" w:color="auto" w:fill="auto"/>
          </w:tcPr>
          <w:p w14:paraId="074E1ADA" w14:textId="77777777" w:rsidR="00BC2195" w:rsidRPr="005F70FB" w:rsidRDefault="00BC2195" w:rsidP="00BC2195">
            <w:pPr>
              <w:pStyle w:val="GlossEng2ptafter"/>
            </w:pPr>
            <w:r w:rsidRPr="005F70FB">
              <w:t>Tinus</w:t>
            </w:r>
          </w:p>
        </w:tc>
        <w:tc>
          <w:tcPr>
            <w:tcW w:w="777" w:type="dxa"/>
            <w:gridSpan w:val="4"/>
            <w:shd w:val="clear" w:color="auto" w:fill="auto"/>
          </w:tcPr>
          <w:p w14:paraId="5A68DE62" w14:textId="77777777" w:rsidR="00BC2195" w:rsidRPr="005F70FB" w:rsidRDefault="00BC2195" w:rsidP="00BC2195">
            <w:pPr>
              <w:pStyle w:val="GlossEng2ptafter"/>
            </w:pPr>
            <w:r w:rsidRPr="005F70FB">
              <w:rPr>
                <w:rStyle w:val="ChSmallCaps"/>
              </w:rPr>
              <w:t>d.prox</w:t>
            </w:r>
          </w:p>
        </w:tc>
        <w:tc>
          <w:tcPr>
            <w:tcW w:w="489" w:type="dxa"/>
            <w:gridSpan w:val="3"/>
            <w:shd w:val="clear" w:color="auto" w:fill="auto"/>
          </w:tcPr>
          <w:p w14:paraId="0428307E" w14:textId="77777777" w:rsidR="00BC2195" w:rsidRPr="005F70FB" w:rsidRDefault="00BC2195" w:rsidP="00BC2195">
            <w:pPr>
              <w:pStyle w:val="GlossEng2ptafter"/>
            </w:pPr>
            <w:r w:rsidRPr="005F70FB">
              <w:rPr>
                <w:rStyle w:val="ChSmallCaps"/>
              </w:rPr>
              <w:t>3sg</w:t>
            </w:r>
          </w:p>
        </w:tc>
        <w:tc>
          <w:tcPr>
            <w:tcW w:w="451" w:type="dxa"/>
            <w:shd w:val="clear" w:color="auto" w:fill="auto"/>
          </w:tcPr>
          <w:p w14:paraId="14D911EA" w14:textId="77777777" w:rsidR="00BC2195" w:rsidRPr="005F70FB" w:rsidRDefault="00BC2195" w:rsidP="00BC2195">
            <w:pPr>
              <w:pStyle w:val="GlossEng2ptafter"/>
            </w:pPr>
            <w:r w:rsidRPr="005F70FB">
              <w:t>run</w:t>
            </w:r>
          </w:p>
        </w:tc>
        <w:tc>
          <w:tcPr>
            <w:tcW w:w="1301" w:type="dxa"/>
            <w:gridSpan w:val="3"/>
            <w:shd w:val="clear" w:color="auto" w:fill="auto"/>
          </w:tcPr>
          <w:p w14:paraId="66910410" w14:textId="77777777" w:rsidR="00BC2195" w:rsidRPr="005F70FB" w:rsidRDefault="00BC2195" w:rsidP="00BC2195">
            <w:pPr>
              <w:pStyle w:val="GlossEng2ptafter"/>
            </w:pPr>
            <w:r w:rsidRPr="005F70FB">
              <w:t>be.continuous</w:t>
            </w:r>
          </w:p>
        </w:tc>
      </w:tr>
      <w:tr w:rsidR="00AC23C4" w:rsidRPr="005F70FB" w14:paraId="5AA821F6" w14:textId="77777777" w:rsidTr="008C089F">
        <w:tc>
          <w:tcPr>
            <w:tcW w:w="709" w:type="dxa"/>
            <w:shd w:val="clear" w:color="auto" w:fill="auto"/>
          </w:tcPr>
          <w:p w14:paraId="4BA5481E" w14:textId="77777777" w:rsidR="00BC2195" w:rsidRPr="005F70FB" w:rsidRDefault="00BC2195" w:rsidP="00BC2195">
            <w:pPr>
              <w:pStyle w:val="O0Nwnext"/>
            </w:pPr>
          </w:p>
        </w:tc>
        <w:tc>
          <w:tcPr>
            <w:tcW w:w="540" w:type="dxa"/>
            <w:gridSpan w:val="2"/>
            <w:shd w:val="clear" w:color="auto" w:fill="auto"/>
          </w:tcPr>
          <w:p w14:paraId="1ECC854F" w14:textId="77777777" w:rsidR="00BC2195" w:rsidRPr="005F70FB" w:rsidRDefault="00BC2195" w:rsidP="00BC2195">
            <w:pPr>
              <w:pStyle w:val="Text"/>
            </w:pPr>
            <w:r w:rsidRPr="005F70FB">
              <w:t>saya</w:t>
            </w:r>
          </w:p>
        </w:tc>
        <w:tc>
          <w:tcPr>
            <w:tcW w:w="773" w:type="dxa"/>
            <w:gridSpan w:val="2"/>
            <w:shd w:val="clear" w:color="auto" w:fill="auto"/>
          </w:tcPr>
          <w:p w14:paraId="2722FC72" w14:textId="77777777" w:rsidR="00BC2195" w:rsidRPr="005F70FB" w:rsidRDefault="00BC2195" w:rsidP="00BC2195">
            <w:pPr>
              <w:pStyle w:val="Text"/>
            </w:pPr>
            <w:r w:rsidRPr="005F70FB">
              <w:t>suda</w:t>
            </w:r>
          </w:p>
        </w:tc>
        <w:tc>
          <w:tcPr>
            <w:tcW w:w="484" w:type="dxa"/>
            <w:gridSpan w:val="3"/>
            <w:shd w:val="clear" w:color="auto" w:fill="auto"/>
          </w:tcPr>
          <w:p w14:paraId="043B659A" w14:textId="77777777" w:rsidR="00BC2195" w:rsidRPr="005F70FB" w:rsidRDefault="00BC2195" w:rsidP="00BC2195">
            <w:pPr>
              <w:pStyle w:val="Text"/>
            </w:pPr>
            <w:r w:rsidRPr="005F70FB">
              <w:t>jatu</w:t>
            </w:r>
          </w:p>
        </w:tc>
        <w:tc>
          <w:tcPr>
            <w:tcW w:w="360" w:type="dxa"/>
            <w:shd w:val="clear" w:color="auto" w:fill="auto"/>
          </w:tcPr>
          <w:p w14:paraId="75B583A8" w14:textId="77777777" w:rsidR="00BC2195" w:rsidRPr="005F70FB" w:rsidRDefault="00BC2195" w:rsidP="00BC2195">
            <w:pPr>
              <w:pStyle w:val="Text"/>
            </w:pPr>
            <w:r w:rsidRPr="005F70FB">
              <w:t>di</w:t>
            </w:r>
          </w:p>
        </w:tc>
        <w:tc>
          <w:tcPr>
            <w:tcW w:w="884" w:type="dxa"/>
            <w:gridSpan w:val="4"/>
            <w:shd w:val="clear" w:color="auto" w:fill="auto"/>
          </w:tcPr>
          <w:p w14:paraId="4F88C582" w14:textId="77777777" w:rsidR="00BC2195" w:rsidRPr="005F70FB" w:rsidRDefault="00BC2195" w:rsidP="00BC2195">
            <w:pPr>
              <w:pStyle w:val="Text"/>
            </w:pPr>
            <w:r w:rsidRPr="005F70FB">
              <w:t>blakang,</w:t>
            </w:r>
          </w:p>
        </w:tc>
        <w:tc>
          <w:tcPr>
            <w:tcW w:w="489" w:type="dxa"/>
            <w:gridSpan w:val="2"/>
            <w:shd w:val="clear" w:color="auto" w:fill="auto"/>
          </w:tcPr>
          <w:p w14:paraId="4D0DE145" w14:textId="77777777" w:rsidR="00BC2195" w:rsidRPr="005F70FB" w:rsidRDefault="00BC2195" w:rsidP="00BC2195">
            <w:pPr>
              <w:pStyle w:val="Text"/>
            </w:pPr>
            <w:r w:rsidRPr="005F70FB">
              <w:t>sa</w:t>
            </w:r>
          </w:p>
        </w:tc>
        <w:tc>
          <w:tcPr>
            <w:tcW w:w="484" w:type="dxa"/>
            <w:gridSpan w:val="3"/>
            <w:shd w:val="clear" w:color="auto" w:fill="auto"/>
          </w:tcPr>
          <w:p w14:paraId="2887F420" w14:textId="77777777" w:rsidR="00BC2195" w:rsidRPr="005F70FB" w:rsidRDefault="00BC2195" w:rsidP="00BC2195">
            <w:pPr>
              <w:pStyle w:val="Text"/>
            </w:pPr>
            <w:r w:rsidRPr="005F70FB">
              <w:t>jatu</w:t>
            </w:r>
          </w:p>
        </w:tc>
        <w:tc>
          <w:tcPr>
            <w:tcW w:w="823" w:type="dxa"/>
            <w:gridSpan w:val="4"/>
            <w:shd w:val="clear" w:color="auto" w:fill="auto"/>
          </w:tcPr>
          <w:p w14:paraId="02AD4439" w14:textId="77777777" w:rsidR="00BC2195" w:rsidRPr="005F70FB" w:rsidRDefault="00BC2195" w:rsidP="00BC2195">
            <w:pPr>
              <w:pStyle w:val="Text"/>
            </w:pPr>
            <w:r w:rsidRPr="005F70FB">
              <w:t>begini,</w:t>
            </w:r>
          </w:p>
        </w:tc>
        <w:tc>
          <w:tcPr>
            <w:tcW w:w="1184" w:type="dxa"/>
            <w:gridSpan w:val="2"/>
            <w:shd w:val="clear" w:color="auto" w:fill="auto"/>
          </w:tcPr>
          <w:p w14:paraId="4C1EF4F4" w14:textId="77777777" w:rsidR="00BC2195" w:rsidRPr="005F70FB" w:rsidRDefault="00BC2195" w:rsidP="00BC2195">
            <w:pPr>
              <w:pStyle w:val="Text"/>
            </w:pPr>
            <w:r w:rsidRPr="005F70FB">
              <w:t>langsung</w:t>
            </w:r>
          </w:p>
        </w:tc>
      </w:tr>
      <w:tr w:rsidR="00AC23C4" w:rsidRPr="005F70FB" w14:paraId="6AA74977" w14:textId="77777777" w:rsidTr="008C089F">
        <w:tc>
          <w:tcPr>
            <w:tcW w:w="709" w:type="dxa"/>
            <w:shd w:val="clear" w:color="auto" w:fill="auto"/>
          </w:tcPr>
          <w:p w14:paraId="7F2BCBBB" w14:textId="77777777" w:rsidR="00BC2195" w:rsidRPr="005F70FB" w:rsidRDefault="00BC2195" w:rsidP="00BC2195">
            <w:pPr>
              <w:pStyle w:val="GlossEng2ptafter"/>
            </w:pPr>
          </w:p>
        </w:tc>
        <w:tc>
          <w:tcPr>
            <w:tcW w:w="540" w:type="dxa"/>
            <w:gridSpan w:val="2"/>
            <w:shd w:val="clear" w:color="auto" w:fill="auto"/>
          </w:tcPr>
          <w:p w14:paraId="4E33BE51" w14:textId="77777777" w:rsidR="00BC2195" w:rsidRPr="005F70FB" w:rsidRDefault="00BC2195" w:rsidP="00BC2195">
            <w:pPr>
              <w:pStyle w:val="GlossEng2ptafter"/>
            </w:pPr>
            <w:r w:rsidRPr="005F70FB">
              <w:rPr>
                <w:rStyle w:val="ChSmallCaps"/>
              </w:rPr>
              <w:t>1sg</w:t>
            </w:r>
          </w:p>
        </w:tc>
        <w:tc>
          <w:tcPr>
            <w:tcW w:w="773" w:type="dxa"/>
            <w:gridSpan w:val="2"/>
            <w:shd w:val="clear" w:color="auto" w:fill="auto"/>
          </w:tcPr>
          <w:p w14:paraId="32190D28" w14:textId="77777777" w:rsidR="00BC2195" w:rsidRPr="005F70FB" w:rsidRDefault="00BC2195" w:rsidP="00BC2195">
            <w:pPr>
              <w:pStyle w:val="GlossEng2ptafter"/>
            </w:pPr>
            <w:r w:rsidRPr="005F70FB">
              <w:t>already</w:t>
            </w:r>
          </w:p>
        </w:tc>
        <w:tc>
          <w:tcPr>
            <w:tcW w:w="484" w:type="dxa"/>
            <w:gridSpan w:val="3"/>
            <w:shd w:val="clear" w:color="auto" w:fill="auto"/>
          </w:tcPr>
          <w:p w14:paraId="061A884F" w14:textId="77777777" w:rsidR="00BC2195" w:rsidRPr="005F70FB" w:rsidRDefault="00BC2195" w:rsidP="00BC2195">
            <w:pPr>
              <w:pStyle w:val="GlossEng2ptafter"/>
            </w:pPr>
            <w:r w:rsidRPr="005F70FB">
              <w:t>fall</w:t>
            </w:r>
          </w:p>
        </w:tc>
        <w:tc>
          <w:tcPr>
            <w:tcW w:w="360" w:type="dxa"/>
            <w:shd w:val="clear" w:color="auto" w:fill="auto"/>
          </w:tcPr>
          <w:p w14:paraId="42EBEAD5" w14:textId="77777777" w:rsidR="00BC2195" w:rsidRPr="005F70FB" w:rsidRDefault="00BC2195" w:rsidP="00BC2195">
            <w:pPr>
              <w:pStyle w:val="GlossEng2ptafter"/>
            </w:pPr>
            <w:r w:rsidRPr="005F70FB">
              <w:t>at</w:t>
            </w:r>
          </w:p>
        </w:tc>
        <w:tc>
          <w:tcPr>
            <w:tcW w:w="884" w:type="dxa"/>
            <w:gridSpan w:val="4"/>
            <w:shd w:val="clear" w:color="auto" w:fill="auto"/>
          </w:tcPr>
          <w:p w14:paraId="6F9CC6B1" w14:textId="77777777" w:rsidR="00BC2195" w:rsidRPr="005F70FB" w:rsidRDefault="00BC2195" w:rsidP="00BC2195">
            <w:pPr>
              <w:pStyle w:val="GlossEng2ptafter"/>
            </w:pPr>
            <w:r w:rsidRPr="005F70FB">
              <w:t>backside</w:t>
            </w:r>
          </w:p>
        </w:tc>
        <w:tc>
          <w:tcPr>
            <w:tcW w:w="489" w:type="dxa"/>
            <w:gridSpan w:val="2"/>
            <w:shd w:val="clear" w:color="auto" w:fill="auto"/>
          </w:tcPr>
          <w:p w14:paraId="6C7F61EB" w14:textId="77777777" w:rsidR="00BC2195" w:rsidRPr="005F70FB" w:rsidRDefault="00BC2195" w:rsidP="00BC2195">
            <w:pPr>
              <w:pStyle w:val="GlossEng2ptafter"/>
            </w:pPr>
            <w:r w:rsidRPr="005F70FB">
              <w:rPr>
                <w:rStyle w:val="ChSmallCaps"/>
              </w:rPr>
              <w:t>1sg</w:t>
            </w:r>
          </w:p>
        </w:tc>
        <w:tc>
          <w:tcPr>
            <w:tcW w:w="484" w:type="dxa"/>
            <w:gridSpan w:val="3"/>
            <w:shd w:val="clear" w:color="auto" w:fill="auto"/>
          </w:tcPr>
          <w:p w14:paraId="6DDC6AAE" w14:textId="77777777" w:rsidR="00BC2195" w:rsidRPr="005F70FB" w:rsidRDefault="00BC2195" w:rsidP="00BC2195">
            <w:pPr>
              <w:pStyle w:val="GlossEng2ptafter"/>
            </w:pPr>
            <w:r w:rsidRPr="005F70FB">
              <w:t>fall</w:t>
            </w:r>
          </w:p>
        </w:tc>
        <w:tc>
          <w:tcPr>
            <w:tcW w:w="823" w:type="dxa"/>
            <w:gridSpan w:val="4"/>
            <w:shd w:val="clear" w:color="auto" w:fill="auto"/>
          </w:tcPr>
          <w:p w14:paraId="3BF58E39" w14:textId="77777777" w:rsidR="00BC2195" w:rsidRPr="005F70FB" w:rsidRDefault="00BC2195" w:rsidP="00BC2195">
            <w:pPr>
              <w:pStyle w:val="GlossEng2ptafter"/>
            </w:pPr>
            <w:r w:rsidRPr="005F70FB">
              <w:t>like.this</w:t>
            </w:r>
          </w:p>
        </w:tc>
        <w:tc>
          <w:tcPr>
            <w:tcW w:w="1184" w:type="dxa"/>
            <w:gridSpan w:val="2"/>
            <w:shd w:val="clear" w:color="auto" w:fill="auto"/>
          </w:tcPr>
          <w:p w14:paraId="565DE1AB" w14:textId="77777777" w:rsidR="00BC2195" w:rsidRPr="005F70FB" w:rsidRDefault="00BC2195" w:rsidP="00BC2195">
            <w:pPr>
              <w:pStyle w:val="GlossEng2ptafter"/>
            </w:pPr>
            <w:r w:rsidRPr="005F70FB">
              <w:t>immediately</w:t>
            </w:r>
          </w:p>
        </w:tc>
      </w:tr>
      <w:tr w:rsidR="00AC23C4" w:rsidRPr="005F70FB" w14:paraId="7EBB9D32" w14:textId="77777777" w:rsidTr="008C089F">
        <w:trPr>
          <w:gridAfter w:val="3"/>
          <w:wAfter w:w="1461" w:type="dxa"/>
        </w:trPr>
        <w:tc>
          <w:tcPr>
            <w:tcW w:w="709" w:type="dxa"/>
            <w:shd w:val="clear" w:color="auto" w:fill="auto"/>
          </w:tcPr>
          <w:p w14:paraId="2EBA4D19" w14:textId="77777777" w:rsidR="00BC2195" w:rsidRPr="005F70FB" w:rsidRDefault="00BC2195" w:rsidP="00BC2195">
            <w:pPr>
              <w:pStyle w:val="O0Nwnext"/>
            </w:pPr>
          </w:p>
        </w:tc>
        <w:tc>
          <w:tcPr>
            <w:tcW w:w="489" w:type="dxa"/>
            <w:shd w:val="clear" w:color="auto" w:fill="auto"/>
          </w:tcPr>
          <w:p w14:paraId="3C2C7D04" w14:textId="77777777" w:rsidR="00BC2195" w:rsidRPr="005F70FB" w:rsidRDefault="00BC2195" w:rsidP="00BC2195">
            <w:pPr>
              <w:pStyle w:val="Text"/>
            </w:pPr>
            <w:r w:rsidRPr="005F70FB">
              <w:t>sa</w:t>
            </w:r>
          </w:p>
        </w:tc>
        <w:tc>
          <w:tcPr>
            <w:tcW w:w="1219" w:type="dxa"/>
            <w:gridSpan w:val="5"/>
            <w:shd w:val="clear" w:color="auto" w:fill="auto"/>
          </w:tcPr>
          <w:p w14:paraId="11C4E07E" w14:textId="77777777" w:rsidR="00BC2195" w:rsidRPr="005F70FB" w:rsidRDefault="00BC2195" w:rsidP="00BC2195">
            <w:pPr>
              <w:pStyle w:val="Text"/>
            </w:pPr>
            <w:r w:rsidRPr="005F70FB">
              <w:t>taguling,</w:t>
            </w:r>
          </w:p>
        </w:tc>
        <w:tc>
          <w:tcPr>
            <w:tcW w:w="489" w:type="dxa"/>
            <w:gridSpan w:val="3"/>
            <w:shd w:val="clear" w:color="auto" w:fill="auto"/>
          </w:tcPr>
          <w:p w14:paraId="48E4F3AD" w14:textId="77777777" w:rsidR="00BC2195" w:rsidRPr="005F70FB" w:rsidRDefault="00BC2195" w:rsidP="00BC2195">
            <w:pPr>
              <w:pStyle w:val="Text"/>
            </w:pPr>
            <w:r w:rsidRPr="005F70FB">
              <w:t>sa</w:t>
            </w:r>
          </w:p>
        </w:tc>
        <w:tc>
          <w:tcPr>
            <w:tcW w:w="1315" w:type="dxa"/>
            <w:gridSpan w:val="4"/>
            <w:shd w:val="clear" w:color="auto" w:fill="auto"/>
          </w:tcPr>
          <w:p w14:paraId="12650CA4" w14:textId="77777777" w:rsidR="00BC2195" w:rsidRPr="005F70FB" w:rsidRDefault="00BC2195" w:rsidP="00BC2195">
            <w:pPr>
              <w:pStyle w:val="Text"/>
            </w:pPr>
            <w:r w:rsidRPr="005F70FB">
              <w:t>guling~guling</w:t>
            </w:r>
          </w:p>
        </w:tc>
        <w:tc>
          <w:tcPr>
            <w:tcW w:w="360" w:type="dxa"/>
            <w:gridSpan w:val="3"/>
            <w:shd w:val="clear" w:color="auto" w:fill="auto"/>
          </w:tcPr>
          <w:p w14:paraId="49A2AC6B" w14:textId="77777777" w:rsidR="00BC2195" w:rsidRPr="005F70FB" w:rsidRDefault="00BC2195" w:rsidP="00BC2195">
            <w:pPr>
              <w:pStyle w:val="Text"/>
            </w:pPr>
            <w:r w:rsidRPr="005F70FB">
              <w:t>di</w:t>
            </w:r>
          </w:p>
        </w:tc>
        <w:tc>
          <w:tcPr>
            <w:tcW w:w="688" w:type="dxa"/>
            <w:gridSpan w:val="4"/>
            <w:shd w:val="clear" w:color="auto" w:fill="auto"/>
          </w:tcPr>
          <w:p w14:paraId="00BD7199" w14:textId="77777777" w:rsidR="00BC2195" w:rsidRPr="005F70FB" w:rsidRDefault="00BC2195" w:rsidP="00BC2195">
            <w:pPr>
              <w:pStyle w:val="Text"/>
            </w:pPr>
            <w:r w:rsidRPr="005F70FB">
              <w:t>situ</w:t>
            </w:r>
          </w:p>
        </w:tc>
      </w:tr>
      <w:tr w:rsidR="00AC23C4" w:rsidRPr="005F70FB" w14:paraId="35778632" w14:textId="77777777" w:rsidTr="008C089F">
        <w:trPr>
          <w:gridAfter w:val="3"/>
          <w:wAfter w:w="1461" w:type="dxa"/>
        </w:trPr>
        <w:tc>
          <w:tcPr>
            <w:tcW w:w="709" w:type="dxa"/>
            <w:shd w:val="clear" w:color="auto" w:fill="auto"/>
          </w:tcPr>
          <w:p w14:paraId="7E8A8438" w14:textId="77777777" w:rsidR="00BC2195" w:rsidRPr="005F70FB" w:rsidRDefault="00BC2195" w:rsidP="00BC2195">
            <w:pPr>
              <w:pStyle w:val="GlossEng"/>
            </w:pPr>
          </w:p>
        </w:tc>
        <w:tc>
          <w:tcPr>
            <w:tcW w:w="489" w:type="dxa"/>
            <w:shd w:val="clear" w:color="auto" w:fill="auto"/>
          </w:tcPr>
          <w:p w14:paraId="22FF43DE" w14:textId="77777777" w:rsidR="00BC2195" w:rsidRPr="005F70FB" w:rsidRDefault="00BC2195" w:rsidP="00BC2195">
            <w:pPr>
              <w:pStyle w:val="GlossEng"/>
            </w:pPr>
            <w:r w:rsidRPr="005F70FB">
              <w:rPr>
                <w:rStyle w:val="ChSmallCaps"/>
              </w:rPr>
              <w:t>1sg</w:t>
            </w:r>
          </w:p>
        </w:tc>
        <w:tc>
          <w:tcPr>
            <w:tcW w:w="1219" w:type="dxa"/>
            <w:gridSpan w:val="5"/>
            <w:shd w:val="clear" w:color="auto" w:fill="auto"/>
          </w:tcPr>
          <w:p w14:paraId="35DB684D" w14:textId="77777777" w:rsidR="00BC2195" w:rsidRPr="005F70FB" w:rsidRDefault="00BC2195" w:rsidP="00BC2195">
            <w:pPr>
              <w:pStyle w:val="GlossEng"/>
            </w:pPr>
            <w:r w:rsidRPr="005F70FB">
              <w:t>be.rolled.over</w:t>
            </w:r>
          </w:p>
        </w:tc>
        <w:tc>
          <w:tcPr>
            <w:tcW w:w="489" w:type="dxa"/>
            <w:gridSpan w:val="3"/>
            <w:shd w:val="clear" w:color="auto" w:fill="auto"/>
          </w:tcPr>
          <w:p w14:paraId="3D3D24D8" w14:textId="77777777" w:rsidR="00BC2195" w:rsidRPr="005F70FB" w:rsidRDefault="00BC2195" w:rsidP="00BC2195">
            <w:pPr>
              <w:pStyle w:val="GlossEng"/>
            </w:pPr>
            <w:r w:rsidRPr="005F70FB">
              <w:rPr>
                <w:rStyle w:val="ChSmallCaps"/>
              </w:rPr>
              <w:t>1sg</w:t>
            </w:r>
          </w:p>
        </w:tc>
        <w:tc>
          <w:tcPr>
            <w:tcW w:w="1315" w:type="dxa"/>
            <w:gridSpan w:val="4"/>
            <w:shd w:val="clear" w:color="auto" w:fill="auto"/>
          </w:tcPr>
          <w:p w14:paraId="6DBB4842" w14:textId="77777777" w:rsidR="00BC2195" w:rsidRPr="005F70FB" w:rsidRDefault="00BC2195" w:rsidP="00BC2195">
            <w:pPr>
              <w:pStyle w:val="GlossEng"/>
            </w:pPr>
            <w:r w:rsidRPr="005F70FB">
              <w:rPr>
                <w:rStyle w:val="ChSmallCaps"/>
              </w:rPr>
              <w:t>rdp</w:t>
            </w:r>
            <w:r w:rsidRPr="005F70FB">
              <w:t>~roll.over</w:t>
            </w:r>
          </w:p>
        </w:tc>
        <w:tc>
          <w:tcPr>
            <w:tcW w:w="360" w:type="dxa"/>
            <w:gridSpan w:val="3"/>
            <w:shd w:val="clear" w:color="auto" w:fill="auto"/>
          </w:tcPr>
          <w:p w14:paraId="44D00B5B" w14:textId="77777777" w:rsidR="00BC2195" w:rsidRPr="005F70FB" w:rsidRDefault="00BC2195" w:rsidP="00BC2195">
            <w:pPr>
              <w:pStyle w:val="GlossEng"/>
            </w:pPr>
            <w:r w:rsidRPr="005F70FB">
              <w:t>at</w:t>
            </w:r>
          </w:p>
        </w:tc>
        <w:tc>
          <w:tcPr>
            <w:tcW w:w="688" w:type="dxa"/>
            <w:gridSpan w:val="4"/>
            <w:shd w:val="clear" w:color="auto" w:fill="auto"/>
          </w:tcPr>
          <w:p w14:paraId="7C5073CD" w14:textId="77777777" w:rsidR="00BC2195" w:rsidRPr="005F70FB" w:rsidRDefault="00BC2195" w:rsidP="00BC2195">
            <w:pPr>
              <w:pStyle w:val="GlossEng"/>
            </w:pPr>
            <w:r w:rsidRPr="005F70FB">
              <w:rPr>
                <w:rStyle w:val="ChSmallCaps"/>
              </w:rPr>
              <w:t>l.med</w:t>
            </w:r>
          </w:p>
        </w:tc>
      </w:tr>
    </w:tbl>
    <w:p w14:paraId="4563F66B" w14:textId="77777777" w:rsidR="00BC2195" w:rsidRPr="005F70FB" w:rsidRDefault="00BC2195" w:rsidP="00BC2195">
      <w:pPr>
        <w:pStyle w:val="FreeTranslEng"/>
      </w:pPr>
      <w:r w:rsidRPr="005F70FB">
        <w:t>I fell off backwards, Tinus here, he continued on, I had already fallen off the back (of the motorbike-taxi), as I fell, I rolled over immediately, I rolled over and over there</w:t>
      </w:r>
    </w:p>
    <w:tbl>
      <w:tblPr>
        <w:tblW w:w="6799" w:type="dxa"/>
        <w:tblCellMar>
          <w:left w:w="42" w:type="dxa"/>
          <w:right w:w="42" w:type="dxa"/>
        </w:tblCellMar>
        <w:tblLook w:val="01E0" w:firstRow="1" w:lastRow="1" w:firstColumn="1" w:lastColumn="1" w:noHBand="0" w:noVBand="0"/>
      </w:tblPr>
      <w:tblGrid>
        <w:gridCol w:w="709"/>
        <w:gridCol w:w="488"/>
        <w:gridCol w:w="122"/>
        <w:gridCol w:w="124"/>
        <w:gridCol w:w="489"/>
        <w:gridCol w:w="75"/>
        <w:gridCol w:w="51"/>
        <w:gridCol w:w="94"/>
        <w:gridCol w:w="220"/>
        <w:gridCol w:w="89"/>
        <w:gridCol w:w="81"/>
        <w:gridCol w:w="49"/>
        <w:gridCol w:w="43"/>
        <w:gridCol w:w="441"/>
        <w:gridCol w:w="15"/>
        <w:gridCol w:w="117"/>
        <w:gridCol w:w="97"/>
        <w:gridCol w:w="42"/>
        <w:gridCol w:w="181"/>
        <w:gridCol w:w="159"/>
        <w:gridCol w:w="217"/>
        <w:gridCol w:w="131"/>
        <w:gridCol w:w="188"/>
        <w:gridCol w:w="360"/>
        <w:gridCol w:w="17"/>
        <w:gridCol w:w="61"/>
        <w:gridCol w:w="43"/>
        <w:gridCol w:w="108"/>
        <w:gridCol w:w="239"/>
        <w:gridCol w:w="94"/>
        <w:gridCol w:w="251"/>
        <w:gridCol w:w="14"/>
        <w:gridCol w:w="14"/>
        <w:gridCol w:w="456"/>
        <w:gridCol w:w="138"/>
        <w:gridCol w:w="57"/>
        <w:gridCol w:w="31"/>
        <w:gridCol w:w="225"/>
        <w:gridCol w:w="342"/>
        <w:gridCol w:w="74"/>
        <w:gridCol w:w="34"/>
        <w:gridCol w:w="19"/>
      </w:tblGrid>
      <w:tr w:rsidR="00AC23C4" w:rsidRPr="005F70FB" w14:paraId="627A2851" w14:textId="77777777" w:rsidTr="00AC23C4">
        <w:trPr>
          <w:gridAfter w:val="4"/>
          <w:wAfter w:w="469" w:type="dxa"/>
        </w:trPr>
        <w:tc>
          <w:tcPr>
            <w:tcW w:w="709" w:type="dxa"/>
            <w:shd w:val="clear" w:color="auto" w:fill="auto"/>
          </w:tcPr>
          <w:p w14:paraId="26F140F0" w14:textId="77777777" w:rsidR="00BC2195" w:rsidRPr="005F70FB" w:rsidRDefault="00BC2195" w:rsidP="00BC2195">
            <w:pPr>
              <w:pStyle w:val="Text"/>
            </w:pPr>
            <w:r w:rsidRPr="005F70FB">
              <w:t>0011</w:t>
            </w:r>
          </w:p>
        </w:tc>
        <w:tc>
          <w:tcPr>
            <w:tcW w:w="610" w:type="dxa"/>
            <w:gridSpan w:val="2"/>
            <w:shd w:val="clear" w:color="auto" w:fill="auto"/>
          </w:tcPr>
          <w:p w14:paraId="1054F767" w14:textId="77777777" w:rsidR="00BC2195" w:rsidRPr="005F70FB" w:rsidRDefault="00BC2195" w:rsidP="00BC2195">
            <w:pPr>
              <w:pStyle w:val="Text"/>
            </w:pPr>
            <w:r w:rsidRPr="005F70FB">
              <w:t>Tinus,</w:t>
            </w:r>
          </w:p>
        </w:tc>
        <w:tc>
          <w:tcPr>
            <w:tcW w:w="739" w:type="dxa"/>
            <w:gridSpan w:val="4"/>
            <w:shd w:val="clear" w:color="auto" w:fill="auto"/>
          </w:tcPr>
          <w:p w14:paraId="26A3F772" w14:textId="77777777" w:rsidR="00BC2195" w:rsidRPr="005F70FB" w:rsidRDefault="00BC2195" w:rsidP="00BC2195">
            <w:pPr>
              <w:pStyle w:val="Text"/>
            </w:pPr>
            <w:r w:rsidRPr="005F70FB">
              <w:t>dorang</w:t>
            </w:r>
          </w:p>
        </w:tc>
        <w:tc>
          <w:tcPr>
            <w:tcW w:w="484" w:type="dxa"/>
            <w:gridSpan w:val="4"/>
            <w:shd w:val="clear" w:color="auto" w:fill="auto"/>
          </w:tcPr>
          <w:p w14:paraId="7B589FC3" w14:textId="77777777" w:rsidR="00BC2195" w:rsidRPr="005F70FB" w:rsidRDefault="00BC2195" w:rsidP="00BC2195">
            <w:pPr>
              <w:pStyle w:val="Text"/>
            </w:pPr>
            <w:r w:rsidRPr="005F70FB">
              <w:t>dua</w:t>
            </w:r>
          </w:p>
        </w:tc>
        <w:tc>
          <w:tcPr>
            <w:tcW w:w="762" w:type="dxa"/>
            <w:gridSpan w:val="6"/>
            <w:shd w:val="clear" w:color="auto" w:fill="auto"/>
          </w:tcPr>
          <w:p w14:paraId="11F5E365" w14:textId="77777777" w:rsidR="00BC2195" w:rsidRPr="005F70FB" w:rsidRDefault="00BC2195" w:rsidP="00BC2195">
            <w:pPr>
              <w:pStyle w:val="Text"/>
            </w:pPr>
            <w:r w:rsidRPr="005F70FB">
              <w:t>dengan</w:t>
            </w:r>
            <w:r w:rsidR="00E22DD1" w:rsidRPr="005F70FB">
              <w:t>g</w:t>
            </w:r>
          </w:p>
        </w:tc>
        <w:tc>
          <w:tcPr>
            <w:tcW w:w="730" w:type="dxa"/>
            <w:gridSpan w:val="5"/>
            <w:shd w:val="clear" w:color="auto" w:fill="auto"/>
          </w:tcPr>
          <w:p w14:paraId="21214E5E" w14:textId="77777777" w:rsidR="00BC2195" w:rsidRPr="005F70FB" w:rsidRDefault="00BC2195" w:rsidP="00BC2195">
            <w:pPr>
              <w:pStyle w:val="Text"/>
            </w:pPr>
            <w:r w:rsidRPr="005F70FB">
              <w:t>Martina</w:t>
            </w:r>
          </w:p>
        </w:tc>
        <w:tc>
          <w:tcPr>
            <w:tcW w:w="777" w:type="dxa"/>
            <w:gridSpan w:val="6"/>
            <w:shd w:val="clear" w:color="auto" w:fill="auto"/>
          </w:tcPr>
          <w:p w14:paraId="15C83A3A" w14:textId="77777777" w:rsidR="00BC2195" w:rsidRPr="005F70FB" w:rsidRDefault="00BC2195" w:rsidP="00BC2195">
            <w:pPr>
              <w:pStyle w:val="Text"/>
            </w:pPr>
            <w:r w:rsidRPr="005F70FB">
              <w:t>ini,</w:t>
            </w:r>
          </w:p>
        </w:tc>
        <w:tc>
          <w:tcPr>
            <w:tcW w:w="584" w:type="dxa"/>
            <w:gridSpan w:val="3"/>
            <w:shd w:val="clear" w:color="auto" w:fill="auto"/>
          </w:tcPr>
          <w:p w14:paraId="3D6E80E3" w14:textId="77777777" w:rsidR="00BC2195" w:rsidRPr="005F70FB" w:rsidRDefault="00BC2195" w:rsidP="00BC2195">
            <w:pPr>
              <w:pStyle w:val="Text"/>
            </w:pPr>
            <w:r w:rsidRPr="005F70FB">
              <w:t>dong</w:t>
            </w:r>
          </w:p>
        </w:tc>
        <w:tc>
          <w:tcPr>
            <w:tcW w:w="484" w:type="dxa"/>
            <w:gridSpan w:val="3"/>
            <w:shd w:val="clear" w:color="auto" w:fill="auto"/>
          </w:tcPr>
          <w:p w14:paraId="535358AF" w14:textId="77777777" w:rsidR="00BC2195" w:rsidRPr="005F70FB" w:rsidRDefault="00BC2195" w:rsidP="00BC2195">
            <w:pPr>
              <w:pStyle w:val="Text"/>
            </w:pPr>
            <w:r w:rsidRPr="005F70FB">
              <w:t>dua</w:t>
            </w:r>
          </w:p>
        </w:tc>
        <w:tc>
          <w:tcPr>
            <w:tcW w:w="451" w:type="dxa"/>
            <w:gridSpan w:val="4"/>
            <w:shd w:val="clear" w:color="auto" w:fill="auto"/>
          </w:tcPr>
          <w:p w14:paraId="3F7E11B5" w14:textId="77777777" w:rsidR="00BC2195" w:rsidRPr="005F70FB" w:rsidRDefault="00BC2195" w:rsidP="00BC2195">
            <w:pPr>
              <w:pStyle w:val="Text"/>
            </w:pPr>
            <w:r w:rsidRPr="005F70FB">
              <w:t>lari</w:t>
            </w:r>
          </w:p>
        </w:tc>
      </w:tr>
      <w:tr w:rsidR="00AC23C4" w:rsidRPr="005F70FB" w14:paraId="7C256D30" w14:textId="77777777" w:rsidTr="00AC23C4">
        <w:trPr>
          <w:gridAfter w:val="4"/>
          <w:wAfter w:w="469" w:type="dxa"/>
        </w:trPr>
        <w:tc>
          <w:tcPr>
            <w:tcW w:w="709" w:type="dxa"/>
            <w:shd w:val="clear" w:color="auto" w:fill="auto"/>
          </w:tcPr>
          <w:p w14:paraId="036983EC" w14:textId="77777777" w:rsidR="00BC2195" w:rsidRPr="005F70FB" w:rsidRDefault="00BC2195" w:rsidP="00BC2195">
            <w:pPr>
              <w:pStyle w:val="GlossEng2ptafter"/>
            </w:pPr>
          </w:p>
        </w:tc>
        <w:tc>
          <w:tcPr>
            <w:tcW w:w="610" w:type="dxa"/>
            <w:gridSpan w:val="2"/>
            <w:shd w:val="clear" w:color="auto" w:fill="auto"/>
          </w:tcPr>
          <w:p w14:paraId="01F695B5" w14:textId="77777777" w:rsidR="00BC2195" w:rsidRPr="005F70FB" w:rsidRDefault="00BC2195" w:rsidP="00BC2195">
            <w:pPr>
              <w:pStyle w:val="GlossEng2ptafter"/>
            </w:pPr>
            <w:r w:rsidRPr="005F70FB">
              <w:t>Tinus</w:t>
            </w:r>
          </w:p>
        </w:tc>
        <w:tc>
          <w:tcPr>
            <w:tcW w:w="739" w:type="dxa"/>
            <w:gridSpan w:val="4"/>
            <w:shd w:val="clear" w:color="auto" w:fill="auto"/>
          </w:tcPr>
          <w:p w14:paraId="6BD9F13B" w14:textId="77777777" w:rsidR="00BC2195" w:rsidRPr="005F70FB" w:rsidRDefault="00BC2195" w:rsidP="00BC2195">
            <w:pPr>
              <w:pStyle w:val="GlossEng2ptafter"/>
            </w:pPr>
            <w:r w:rsidRPr="005F70FB">
              <w:rPr>
                <w:rStyle w:val="ChSmallCaps"/>
              </w:rPr>
              <w:t>3pl</w:t>
            </w:r>
          </w:p>
        </w:tc>
        <w:tc>
          <w:tcPr>
            <w:tcW w:w="484" w:type="dxa"/>
            <w:gridSpan w:val="4"/>
            <w:shd w:val="clear" w:color="auto" w:fill="auto"/>
          </w:tcPr>
          <w:p w14:paraId="23085248" w14:textId="77777777" w:rsidR="00BC2195" w:rsidRPr="005F70FB" w:rsidRDefault="00BC2195" w:rsidP="00BC2195">
            <w:pPr>
              <w:pStyle w:val="GlossEng2ptafter"/>
            </w:pPr>
            <w:r w:rsidRPr="005F70FB">
              <w:t>two</w:t>
            </w:r>
          </w:p>
        </w:tc>
        <w:tc>
          <w:tcPr>
            <w:tcW w:w="762" w:type="dxa"/>
            <w:gridSpan w:val="6"/>
            <w:shd w:val="clear" w:color="auto" w:fill="auto"/>
          </w:tcPr>
          <w:p w14:paraId="114969A7" w14:textId="77777777" w:rsidR="00BC2195" w:rsidRPr="005F70FB" w:rsidRDefault="00BC2195" w:rsidP="00BC2195">
            <w:pPr>
              <w:pStyle w:val="GlossEng2ptafter"/>
            </w:pPr>
            <w:r w:rsidRPr="005F70FB">
              <w:t>with</w:t>
            </w:r>
          </w:p>
        </w:tc>
        <w:tc>
          <w:tcPr>
            <w:tcW w:w="730" w:type="dxa"/>
            <w:gridSpan w:val="5"/>
            <w:shd w:val="clear" w:color="auto" w:fill="auto"/>
          </w:tcPr>
          <w:p w14:paraId="4866E8CF" w14:textId="77777777" w:rsidR="00BC2195" w:rsidRPr="005F70FB" w:rsidRDefault="00BC2195" w:rsidP="00BC2195">
            <w:pPr>
              <w:pStyle w:val="GlossEng2ptafter"/>
            </w:pPr>
            <w:r w:rsidRPr="005F70FB">
              <w:t>Martina</w:t>
            </w:r>
          </w:p>
        </w:tc>
        <w:tc>
          <w:tcPr>
            <w:tcW w:w="777" w:type="dxa"/>
            <w:gridSpan w:val="6"/>
            <w:shd w:val="clear" w:color="auto" w:fill="auto"/>
          </w:tcPr>
          <w:p w14:paraId="2EFE2F6E" w14:textId="77777777" w:rsidR="00BC2195" w:rsidRPr="005F70FB" w:rsidRDefault="00BC2195" w:rsidP="00BC2195">
            <w:pPr>
              <w:pStyle w:val="GlossEng2ptafter"/>
            </w:pPr>
            <w:r w:rsidRPr="005F70FB">
              <w:rPr>
                <w:rStyle w:val="ChSmallCaps"/>
              </w:rPr>
              <w:t>d.prox</w:t>
            </w:r>
          </w:p>
        </w:tc>
        <w:tc>
          <w:tcPr>
            <w:tcW w:w="584" w:type="dxa"/>
            <w:gridSpan w:val="3"/>
            <w:shd w:val="clear" w:color="auto" w:fill="auto"/>
          </w:tcPr>
          <w:p w14:paraId="686E6DD1" w14:textId="77777777" w:rsidR="00BC2195" w:rsidRPr="005F70FB" w:rsidRDefault="00BC2195" w:rsidP="00BC2195">
            <w:pPr>
              <w:pStyle w:val="GlossEng2ptafter"/>
            </w:pPr>
            <w:r w:rsidRPr="005F70FB">
              <w:rPr>
                <w:rStyle w:val="ChSmallCaps"/>
              </w:rPr>
              <w:t>3pl</w:t>
            </w:r>
          </w:p>
        </w:tc>
        <w:tc>
          <w:tcPr>
            <w:tcW w:w="484" w:type="dxa"/>
            <w:gridSpan w:val="3"/>
            <w:shd w:val="clear" w:color="auto" w:fill="auto"/>
          </w:tcPr>
          <w:p w14:paraId="6F77E97A" w14:textId="77777777" w:rsidR="00BC2195" w:rsidRPr="005F70FB" w:rsidRDefault="00BC2195" w:rsidP="00BC2195">
            <w:pPr>
              <w:pStyle w:val="GlossEng2ptafter"/>
            </w:pPr>
            <w:r w:rsidRPr="005F70FB">
              <w:t>two</w:t>
            </w:r>
          </w:p>
        </w:tc>
        <w:tc>
          <w:tcPr>
            <w:tcW w:w="451" w:type="dxa"/>
            <w:gridSpan w:val="4"/>
            <w:shd w:val="clear" w:color="auto" w:fill="auto"/>
          </w:tcPr>
          <w:p w14:paraId="6644E581" w14:textId="77777777" w:rsidR="00BC2195" w:rsidRPr="005F70FB" w:rsidRDefault="00BC2195" w:rsidP="00BC2195">
            <w:pPr>
              <w:pStyle w:val="GlossEng2ptafter"/>
            </w:pPr>
            <w:r w:rsidRPr="005F70FB">
              <w:t>run</w:t>
            </w:r>
          </w:p>
        </w:tc>
      </w:tr>
      <w:tr w:rsidR="00AC23C4" w:rsidRPr="005F70FB" w14:paraId="3E4B61CB" w14:textId="77777777" w:rsidTr="00AC23C4">
        <w:trPr>
          <w:gridAfter w:val="2"/>
          <w:wAfter w:w="53" w:type="dxa"/>
        </w:trPr>
        <w:tc>
          <w:tcPr>
            <w:tcW w:w="709" w:type="dxa"/>
            <w:shd w:val="clear" w:color="auto" w:fill="auto"/>
          </w:tcPr>
          <w:p w14:paraId="42DAB6C9" w14:textId="77777777" w:rsidR="00BC2195" w:rsidRPr="005F70FB" w:rsidRDefault="00BC2195" w:rsidP="00BC2195">
            <w:pPr>
              <w:pStyle w:val="O0Nwnext"/>
            </w:pPr>
          </w:p>
        </w:tc>
        <w:tc>
          <w:tcPr>
            <w:tcW w:w="1298" w:type="dxa"/>
            <w:gridSpan w:val="5"/>
            <w:shd w:val="clear" w:color="auto" w:fill="auto"/>
          </w:tcPr>
          <w:p w14:paraId="5BA309AB" w14:textId="77777777" w:rsidR="00BC2195" w:rsidRPr="005F70FB" w:rsidRDefault="00BC2195" w:rsidP="00BC2195">
            <w:pPr>
              <w:pStyle w:val="Text"/>
            </w:pPr>
            <w:r w:rsidRPr="005F70FB">
              <w:t>trus,</w:t>
            </w:r>
          </w:p>
        </w:tc>
        <w:tc>
          <w:tcPr>
            <w:tcW w:w="584" w:type="dxa"/>
            <w:gridSpan w:val="6"/>
            <w:shd w:val="clear" w:color="auto" w:fill="auto"/>
          </w:tcPr>
          <w:p w14:paraId="18B6DE5C" w14:textId="77777777" w:rsidR="00BC2195" w:rsidRPr="005F70FB" w:rsidRDefault="00BC2195" w:rsidP="00BC2195">
            <w:pPr>
              <w:pStyle w:val="Text"/>
            </w:pPr>
            <w:r w:rsidRPr="005F70FB">
              <w:t>dong</w:t>
            </w:r>
          </w:p>
        </w:tc>
        <w:tc>
          <w:tcPr>
            <w:tcW w:w="484" w:type="dxa"/>
            <w:gridSpan w:val="2"/>
            <w:shd w:val="clear" w:color="auto" w:fill="auto"/>
          </w:tcPr>
          <w:p w14:paraId="3A7D1EDA" w14:textId="77777777" w:rsidR="00BC2195" w:rsidRPr="005F70FB" w:rsidRDefault="00BC2195" w:rsidP="00BC2195">
            <w:pPr>
              <w:pStyle w:val="Text"/>
            </w:pPr>
            <w:r w:rsidRPr="005F70FB">
              <w:t>dua</w:t>
            </w:r>
          </w:p>
        </w:tc>
        <w:tc>
          <w:tcPr>
            <w:tcW w:w="452" w:type="dxa"/>
            <w:gridSpan w:val="5"/>
            <w:shd w:val="clear" w:color="auto" w:fill="auto"/>
          </w:tcPr>
          <w:p w14:paraId="6D156A35" w14:textId="77777777" w:rsidR="00BC2195" w:rsidRPr="005F70FB" w:rsidRDefault="00BC2195" w:rsidP="00BC2195">
            <w:pPr>
              <w:pStyle w:val="Text"/>
            </w:pPr>
            <w:r w:rsidRPr="005F70FB">
              <w:t>lari</w:t>
            </w:r>
          </w:p>
        </w:tc>
        <w:tc>
          <w:tcPr>
            <w:tcW w:w="695" w:type="dxa"/>
            <w:gridSpan w:val="4"/>
            <w:shd w:val="clear" w:color="auto" w:fill="auto"/>
          </w:tcPr>
          <w:p w14:paraId="69986B5D" w14:textId="77777777" w:rsidR="00BC2195" w:rsidRPr="005F70FB" w:rsidRDefault="00BC2195" w:rsidP="00BC2195">
            <w:pPr>
              <w:pStyle w:val="Text"/>
            </w:pPr>
            <w:r w:rsidRPr="005F70FB">
              <w:t>sampe</w:t>
            </w:r>
          </w:p>
        </w:tc>
        <w:tc>
          <w:tcPr>
            <w:tcW w:w="360" w:type="dxa"/>
            <w:shd w:val="clear" w:color="auto" w:fill="auto"/>
          </w:tcPr>
          <w:p w14:paraId="175BAF38" w14:textId="77777777" w:rsidR="00BC2195" w:rsidRPr="005F70FB" w:rsidRDefault="00BC2195" w:rsidP="00BC2195">
            <w:pPr>
              <w:pStyle w:val="Text"/>
            </w:pPr>
            <w:r w:rsidRPr="005F70FB">
              <w:t>di</w:t>
            </w:r>
          </w:p>
        </w:tc>
        <w:tc>
          <w:tcPr>
            <w:tcW w:w="562" w:type="dxa"/>
            <w:gridSpan w:val="6"/>
            <w:shd w:val="clear" w:color="auto" w:fill="auto"/>
          </w:tcPr>
          <w:p w14:paraId="335DC86B" w14:textId="77777777" w:rsidR="00BC2195" w:rsidRPr="005F70FB" w:rsidRDefault="00BC2195" w:rsidP="00BC2195">
            <w:pPr>
              <w:pStyle w:val="Text"/>
            </w:pPr>
            <w:r w:rsidRPr="005F70FB">
              <w:t>kali,</w:t>
            </w:r>
          </w:p>
        </w:tc>
        <w:tc>
          <w:tcPr>
            <w:tcW w:w="873" w:type="dxa"/>
            <w:gridSpan w:val="5"/>
            <w:shd w:val="clear" w:color="auto" w:fill="auto"/>
          </w:tcPr>
          <w:p w14:paraId="2FDE78E1" w14:textId="77777777" w:rsidR="00BC2195" w:rsidRPr="005F70FB" w:rsidRDefault="00BC2195" w:rsidP="00BC2195">
            <w:pPr>
              <w:pStyle w:val="Text"/>
            </w:pPr>
            <w:r w:rsidRPr="005F70FB">
              <w:t>baru</w:t>
            </w:r>
          </w:p>
        </w:tc>
        <w:tc>
          <w:tcPr>
            <w:tcW w:w="729" w:type="dxa"/>
            <w:gridSpan w:val="5"/>
            <w:shd w:val="clear" w:color="auto" w:fill="auto"/>
          </w:tcPr>
          <w:p w14:paraId="04D01893" w14:textId="77777777" w:rsidR="00BC2195" w:rsidRPr="005F70FB" w:rsidRDefault="00BC2195" w:rsidP="00BC2195">
            <w:pPr>
              <w:pStyle w:val="Text"/>
            </w:pPr>
            <w:r w:rsidRPr="005F70FB">
              <w:t>Martina</w:t>
            </w:r>
          </w:p>
        </w:tc>
      </w:tr>
      <w:tr w:rsidR="00AC23C4" w:rsidRPr="005F70FB" w14:paraId="4F80DA88" w14:textId="77777777" w:rsidTr="00AC23C4">
        <w:trPr>
          <w:gridAfter w:val="2"/>
          <w:wAfter w:w="53" w:type="dxa"/>
        </w:trPr>
        <w:tc>
          <w:tcPr>
            <w:tcW w:w="709" w:type="dxa"/>
            <w:shd w:val="clear" w:color="auto" w:fill="auto"/>
          </w:tcPr>
          <w:p w14:paraId="6CF390E5" w14:textId="77777777" w:rsidR="00BC2195" w:rsidRPr="005F70FB" w:rsidRDefault="00BC2195" w:rsidP="00BC2195">
            <w:pPr>
              <w:pStyle w:val="GlossEng2ptafter"/>
            </w:pPr>
          </w:p>
        </w:tc>
        <w:tc>
          <w:tcPr>
            <w:tcW w:w="1298" w:type="dxa"/>
            <w:gridSpan w:val="5"/>
            <w:shd w:val="clear" w:color="auto" w:fill="auto"/>
          </w:tcPr>
          <w:p w14:paraId="570A8D76" w14:textId="77777777" w:rsidR="00BC2195" w:rsidRPr="005F70FB" w:rsidRDefault="00BC2195" w:rsidP="00BC2195">
            <w:pPr>
              <w:pStyle w:val="GlossEng2ptafter"/>
            </w:pPr>
            <w:r w:rsidRPr="005F70FB">
              <w:t>be.continuous</w:t>
            </w:r>
          </w:p>
        </w:tc>
        <w:tc>
          <w:tcPr>
            <w:tcW w:w="584" w:type="dxa"/>
            <w:gridSpan w:val="6"/>
            <w:shd w:val="clear" w:color="auto" w:fill="auto"/>
          </w:tcPr>
          <w:p w14:paraId="4AE1D3D7" w14:textId="77777777" w:rsidR="00BC2195" w:rsidRPr="005F70FB" w:rsidRDefault="00BC2195" w:rsidP="00BC2195">
            <w:pPr>
              <w:pStyle w:val="GlossEng2ptafter"/>
            </w:pPr>
            <w:r w:rsidRPr="005F70FB">
              <w:rPr>
                <w:rStyle w:val="ChSmallCaps"/>
              </w:rPr>
              <w:t>3pl</w:t>
            </w:r>
          </w:p>
        </w:tc>
        <w:tc>
          <w:tcPr>
            <w:tcW w:w="484" w:type="dxa"/>
            <w:gridSpan w:val="2"/>
            <w:shd w:val="clear" w:color="auto" w:fill="auto"/>
          </w:tcPr>
          <w:p w14:paraId="5488AF21" w14:textId="77777777" w:rsidR="00BC2195" w:rsidRPr="005F70FB" w:rsidRDefault="00BC2195" w:rsidP="00BC2195">
            <w:pPr>
              <w:pStyle w:val="GlossEng2ptafter"/>
            </w:pPr>
            <w:r w:rsidRPr="005F70FB">
              <w:t>two</w:t>
            </w:r>
          </w:p>
        </w:tc>
        <w:tc>
          <w:tcPr>
            <w:tcW w:w="452" w:type="dxa"/>
            <w:gridSpan w:val="5"/>
            <w:shd w:val="clear" w:color="auto" w:fill="auto"/>
          </w:tcPr>
          <w:p w14:paraId="1AB35E88" w14:textId="77777777" w:rsidR="00BC2195" w:rsidRPr="005F70FB" w:rsidRDefault="00BC2195" w:rsidP="00BC2195">
            <w:pPr>
              <w:pStyle w:val="GlossEng2ptafter"/>
            </w:pPr>
            <w:r w:rsidRPr="005F70FB">
              <w:t>run</w:t>
            </w:r>
          </w:p>
        </w:tc>
        <w:tc>
          <w:tcPr>
            <w:tcW w:w="695" w:type="dxa"/>
            <w:gridSpan w:val="4"/>
            <w:shd w:val="clear" w:color="auto" w:fill="auto"/>
          </w:tcPr>
          <w:p w14:paraId="6E3E3D34" w14:textId="77777777" w:rsidR="00BC2195" w:rsidRPr="005F70FB" w:rsidRDefault="00BC2195" w:rsidP="00BC2195">
            <w:pPr>
              <w:pStyle w:val="GlossEng2ptafter"/>
            </w:pPr>
            <w:r w:rsidRPr="005F70FB">
              <w:t>reach</w:t>
            </w:r>
          </w:p>
        </w:tc>
        <w:tc>
          <w:tcPr>
            <w:tcW w:w="360" w:type="dxa"/>
            <w:shd w:val="clear" w:color="auto" w:fill="auto"/>
          </w:tcPr>
          <w:p w14:paraId="64BEDDC3" w14:textId="77777777" w:rsidR="00BC2195" w:rsidRPr="005F70FB" w:rsidRDefault="00BC2195" w:rsidP="00BC2195">
            <w:pPr>
              <w:pStyle w:val="GlossEng2ptafter"/>
            </w:pPr>
            <w:r w:rsidRPr="005F70FB">
              <w:t>at</w:t>
            </w:r>
          </w:p>
        </w:tc>
        <w:tc>
          <w:tcPr>
            <w:tcW w:w="562" w:type="dxa"/>
            <w:gridSpan w:val="6"/>
            <w:shd w:val="clear" w:color="auto" w:fill="auto"/>
          </w:tcPr>
          <w:p w14:paraId="094E7502" w14:textId="77777777" w:rsidR="00BC2195" w:rsidRPr="005F70FB" w:rsidRDefault="00BC2195" w:rsidP="00BC2195">
            <w:pPr>
              <w:pStyle w:val="GlossEng2ptafter"/>
            </w:pPr>
            <w:r w:rsidRPr="005F70FB">
              <w:t>river</w:t>
            </w:r>
          </w:p>
        </w:tc>
        <w:tc>
          <w:tcPr>
            <w:tcW w:w="873" w:type="dxa"/>
            <w:gridSpan w:val="5"/>
            <w:shd w:val="clear" w:color="auto" w:fill="auto"/>
          </w:tcPr>
          <w:p w14:paraId="21EB882C" w14:textId="77777777" w:rsidR="00BC2195" w:rsidRPr="005F70FB" w:rsidRDefault="00BC2195" w:rsidP="00BC2195">
            <w:pPr>
              <w:pStyle w:val="GlossEng2ptafter"/>
            </w:pPr>
            <w:r w:rsidRPr="005F70FB">
              <w:t>and.then</w:t>
            </w:r>
          </w:p>
        </w:tc>
        <w:tc>
          <w:tcPr>
            <w:tcW w:w="729" w:type="dxa"/>
            <w:gridSpan w:val="5"/>
            <w:shd w:val="clear" w:color="auto" w:fill="auto"/>
          </w:tcPr>
          <w:p w14:paraId="63D3CD89" w14:textId="77777777" w:rsidR="00BC2195" w:rsidRPr="005F70FB" w:rsidRDefault="00BC2195" w:rsidP="00BC2195">
            <w:pPr>
              <w:pStyle w:val="GlossEng2ptafter"/>
            </w:pPr>
            <w:r w:rsidRPr="005F70FB">
              <w:t>Martina</w:t>
            </w:r>
          </w:p>
        </w:tc>
      </w:tr>
      <w:tr w:rsidR="00AC23C4" w:rsidRPr="005F70FB" w14:paraId="22143B1C" w14:textId="77777777" w:rsidTr="00AC23C4">
        <w:tc>
          <w:tcPr>
            <w:tcW w:w="709" w:type="dxa"/>
            <w:shd w:val="clear" w:color="auto" w:fill="auto"/>
          </w:tcPr>
          <w:p w14:paraId="1D4C847A" w14:textId="77777777" w:rsidR="00BC2195" w:rsidRPr="005F70FB" w:rsidRDefault="00BC2195" w:rsidP="00BC2195">
            <w:pPr>
              <w:pStyle w:val="O0Nwnext"/>
            </w:pPr>
          </w:p>
        </w:tc>
        <w:tc>
          <w:tcPr>
            <w:tcW w:w="734" w:type="dxa"/>
            <w:gridSpan w:val="3"/>
            <w:shd w:val="clear" w:color="auto" w:fill="auto"/>
          </w:tcPr>
          <w:p w14:paraId="1B82F378" w14:textId="77777777" w:rsidR="00BC2195" w:rsidRPr="005F70FB" w:rsidRDefault="00BC2195" w:rsidP="00BC2195">
            <w:pPr>
              <w:pStyle w:val="Text"/>
            </w:pPr>
            <w:r w:rsidRPr="005F70FB">
              <w:t>ini</w:t>
            </w:r>
          </w:p>
        </w:tc>
        <w:tc>
          <w:tcPr>
            <w:tcW w:w="489" w:type="dxa"/>
            <w:shd w:val="clear" w:color="auto" w:fill="auto"/>
          </w:tcPr>
          <w:p w14:paraId="09C31073" w14:textId="77777777" w:rsidR="00BC2195" w:rsidRPr="005F70FB" w:rsidRDefault="00BC2195" w:rsidP="00BC2195">
            <w:pPr>
              <w:pStyle w:val="Text"/>
            </w:pPr>
            <w:r w:rsidRPr="005F70FB">
              <w:t>de</w:t>
            </w:r>
          </w:p>
        </w:tc>
        <w:tc>
          <w:tcPr>
            <w:tcW w:w="529" w:type="dxa"/>
            <w:gridSpan w:val="5"/>
            <w:shd w:val="clear" w:color="auto" w:fill="auto"/>
          </w:tcPr>
          <w:p w14:paraId="1B5AB4B1" w14:textId="77777777" w:rsidR="00BC2195" w:rsidRPr="005F70FB" w:rsidRDefault="00BC2195" w:rsidP="00BC2195">
            <w:pPr>
              <w:pStyle w:val="Text"/>
            </w:pPr>
            <w:r w:rsidRPr="005F70FB">
              <w:t>kas</w:t>
            </w:r>
          </w:p>
        </w:tc>
        <w:tc>
          <w:tcPr>
            <w:tcW w:w="629" w:type="dxa"/>
            <w:gridSpan w:val="5"/>
            <w:shd w:val="clear" w:color="auto" w:fill="auto"/>
          </w:tcPr>
          <w:p w14:paraId="01D2A486" w14:textId="77777777" w:rsidR="00BC2195" w:rsidRPr="005F70FB" w:rsidRDefault="00BC2195" w:rsidP="00BC2195">
            <w:pPr>
              <w:pStyle w:val="Text"/>
            </w:pPr>
            <w:r w:rsidRPr="005F70FB">
              <w:t>taw</w:t>
            </w:r>
          </w:p>
        </w:tc>
        <w:tc>
          <w:tcPr>
            <w:tcW w:w="596" w:type="dxa"/>
            <w:gridSpan w:val="5"/>
            <w:shd w:val="clear" w:color="auto" w:fill="auto"/>
          </w:tcPr>
          <w:p w14:paraId="08FE6154" w14:textId="77777777" w:rsidR="00BC2195" w:rsidRPr="005F70FB" w:rsidRDefault="00BC2195" w:rsidP="00BC2195">
            <w:pPr>
              <w:pStyle w:val="Text"/>
            </w:pPr>
            <w:r w:rsidRPr="005F70FB">
              <w:t>sama</w:t>
            </w:r>
          </w:p>
        </w:tc>
        <w:tc>
          <w:tcPr>
            <w:tcW w:w="974" w:type="dxa"/>
            <w:gridSpan w:val="6"/>
            <w:shd w:val="clear" w:color="auto" w:fill="auto"/>
          </w:tcPr>
          <w:p w14:paraId="21E89349" w14:textId="77777777" w:rsidR="00BC2195" w:rsidRPr="005F70FB" w:rsidRDefault="00BC2195" w:rsidP="00BC2195">
            <w:pPr>
              <w:pStyle w:val="Text"/>
            </w:pPr>
            <w:r w:rsidRPr="005F70FB">
              <w:t>tukang</w:t>
            </w:r>
          </w:p>
        </w:tc>
        <w:tc>
          <w:tcPr>
            <w:tcW w:w="1357" w:type="dxa"/>
            <w:gridSpan w:val="9"/>
            <w:shd w:val="clear" w:color="auto" w:fill="auto"/>
          </w:tcPr>
          <w:p w14:paraId="726711BA" w14:textId="77777777" w:rsidR="00BC2195" w:rsidRPr="005F70FB" w:rsidRDefault="00BC2195" w:rsidP="00BC2195">
            <w:pPr>
              <w:pStyle w:val="Text"/>
            </w:pPr>
            <w:r w:rsidRPr="005F70FB">
              <w:t>ojek</w:t>
            </w:r>
          </w:p>
        </w:tc>
        <w:tc>
          <w:tcPr>
            <w:tcW w:w="782" w:type="dxa"/>
            <w:gridSpan w:val="7"/>
            <w:shd w:val="clear" w:color="auto" w:fill="auto"/>
          </w:tcPr>
          <w:p w14:paraId="772002B1" w14:textId="77777777" w:rsidR="00BC2195" w:rsidRPr="005F70FB" w:rsidRDefault="00BC2195" w:rsidP="00BC2195">
            <w:pPr>
              <w:pStyle w:val="Text"/>
            </w:pPr>
            <w:r w:rsidRPr="005F70FB">
              <w:t>ini,</w:t>
            </w:r>
          </w:p>
        </w:tc>
      </w:tr>
      <w:tr w:rsidR="00AC23C4" w:rsidRPr="005F70FB" w14:paraId="3594BA85" w14:textId="77777777" w:rsidTr="00AC23C4">
        <w:tc>
          <w:tcPr>
            <w:tcW w:w="709" w:type="dxa"/>
            <w:shd w:val="clear" w:color="auto" w:fill="auto"/>
          </w:tcPr>
          <w:p w14:paraId="7D2C6FEB" w14:textId="77777777" w:rsidR="00BC2195" w:rsidRPr="005F70FB" w:rsidRDefault="00BC2195" w:rsidP="00BC2195">
            <w:pPr>
              <w:pStyle w:val="GlossEng2ptafter"/>
            </w:pPr>
          </w:p>
        </w:tc>
        <w:tc>
          <w:tcPr>
            <w:tcW w:w="734" w:type="dxa"/>
            <w:gridSpan w:val="3"/>
            <w:shd w:val="clear" w:color="auto" w:fill="auto"/>
          </w:tcPr>
          <w:p w14:paraId="2CCE86E7" w14:textId="77777777" w:rsidR="00BC2195" w:rsidRPr="005F70FB" w:rsidRDefault="00BC2195" w:rsidP="00BC2195">
            <w:pPr>
              <w:pStyle w:val="GlossEng2ptafter"/>
            </w:pPr>
            <w:r w:rsidRPr="005F70FB">
              <w:rPr>
                <w:rStyle w:val="ChSmallCaps"/>
              </w:rPr>
              <w:t>d.prox</w:t>
            </w:r>
          </w:p>
        </w:tc>
        <w:tc>
          <w:tcPr>
            <w:tcW w:w="489" w:type="dxa"/>
            <w:shd w:val="clear" w:color="auto" w:fill="auto"/>
          </w:tcPr>
          <w:p w14:paraId="0A1A2191" w14:textId="77777777" w:rsidR="00BC2195" w:rsidRPr="005F70FB" w:rsidRDefault="00BC2195" w:rsidP="00BC2195">
            <w:pPr>
              <w:pStyle w:val="GlossEng2ptafter"/>
            </w:pPr>
            <w:r w:rsidRPr="005F70FB">
              <w:rPr>
                <w:rStyle w:val="ChSmallCaps"/>
              </w:rPr>
              <w:t>3sg</w:t>
            </w:r>
          </w:p>
        </w:tc>
        <w:tc>
          <w:tcPr>
            <w:tcW w:w="529" w:type="dxa"/>
            <w:gridSpan w:val="5"/>
            <w:shd w:val="clear" w:color="auto" w:fill="auto"/>
          </w:tcPr>
          <w:p w14:paraId="27865C64" w14:textId="77777777" w:rsidR="00BC2195" w:rsidRPr="005F70FB" w:rsidRDefault="00BC2195" w:rsidP="00BC2195">
            <w:pPr>
              <w:pStyle w:val="GlossEng2ptafter"/>
            </w:pPr>
            <w:r w:rsidRPr="005F70FB">
              <w:t>give</w:t>
            </w:r>
          </w:p>
        </w:tc>
        <w:tc>
          <w:tcPr>
            <w:tcW w:w="629" w:type="dxa"/>
            <w:gridSpan w:val="5"/>
            <w:shd w:val="clear" w:color="auto" w:fill="auto"/>
          </w:tcPr>
          <w:p w14:paraId="68934251" w14:textId="77777777" w:rsidR="00BC2195" w:rsidRPr="005F70FB" w:rsidRDefault="00BC2195" w:rsidP="00BC2195">
            <w:pPr>
              <w:pStyle w:val="GlossEng2ptafter"/>
            </w:pPr>
            <w:r w:rsidRPr="005F70FB">
              <w:t>know</w:t>
            </w:r>
          </w:p>
        </w:tc>
        <w:tc>
          <w:tcPr>
            <w:tcW w:w="596" w:type="dxa"/>
            <w:gridSpan w:val="5"/>
            <w:shd w:val="clear" w:color="auto" w:fill="auto"/>
          </w:tcPr>
          <w:p w14:paraId="7463FD08" w14:textId="77777777" w:rsidR="00BC2195" w:rsidRPr="005F70FB" w:rsidRDefault="00BC2195" w:rsidP="00BC2195">
            <w:pPr>
              <w:pStyle w:val="GlossEng2ptafter"/>
            </w:pPr>
            <w:r w:rsidRPr="005F70FB">
              <w:t>to</w:t>
            </w:r>
          </w:p>
        </w:tc>
        <w:tc>
          <w:tcPr>
            <w:tcW w:w="974" w:type="dxa"/>
            <w:gridSpan w:val="6"/>
            <w:shd w:val="clear" w:color="auto" w:fill="auto"/>
          </w:tcPr>
          <w:p w14:paraId="3AEF136B" w14:textId="77777777" w:rsidR="00BC2195" w:rsidRPr="005F70FB" w:rsidRDefault="00BC2195" w:rsidP="00BC2195">
            <w:pPr>
              <w:pStyle w:val="GlossEng2ptafter"/>
            </w:pPr>
            <w:r w:rsidRPr="005F70FB">
              <w:t>craftsman</w:t>
            </w:r>
          </w:p>
        </w:tc>
        <w:tc>
          <w:tcPr>
            <w:tcW w:w="1357" w:type="dxa"/>
            <w:gridSpan w:val="9"/>
            <w:shd w:val="clear" w:color="auto" w:fill="auto"/>
          </w:tcPr>
          <w:p w14:paraId="00C8BEED" w14:textId="77777777" w:rsidR="00BC2195" w:rsidRPr="005F70FB" w:rsidRDefault="00BC2195" w:rsidP="00BC2195">
            <w:pPr>
              <w:pStyle w:val="GlossEng2ptafter"/>
            </w:pPr>
            <w:r w:rsidRPr="005F70FB">
              <w:t>motorbike.taxi</w:t>
            </w:r>
          </w:p>
        </w:tc>
        <w:tc>
          <w:tcPr>
            <w:tcW w:w="782" w:type="dxa"/>
            <w:gridSpan w:val="7"/>
            <w:shd w:val="clear" w:color="auto" w:fill="auto"/>
          </w:tcPr>
          <w:p w14:paraId="30512F6A" w14:textId="77777777" w:rsidR="00BC2195" w:rsidRPr="005F70FB" w:rsidRDefault="00BC2195" w:rsidP="00BC2195">
            <w:pPr>
              <w:pStyle w:val="GlossEng2ptafter"/>
            </w:pPr>
            <w:r w:rsidRPr="005F70FB">
              <w:rPr>
                <w:rStyle w:val="ChSmallCaps"/>
              </w:rPr>
              <w:t>d.prox</w:t>
            </w:r>
          </w:p>
        </w:tc>
      </w:tr>
      <w:tr w:rsidR="00AC23C4" w:rsidRPr="005F70FB" w14:paraId="70C491DD" w14:textId="77777777" w:rsidTr="00AC23C4">
        <w:trPr>
          <w:gridAfter w:val="3"/>
          <w:wAfter w:w="127" w:type="dxa"/>
        </w:trPr>
        <w:tc>
          <w:tcPr>
            <w:tcW w:w="709" w:type="dxa"/>
            <w:shd w:val="clear" w:color="auto" w:fill="auto"/>
          </w:tcPr>
          <w:p w14:paraId="25C44A76" w14:textId="77777777" w:rsidR="00BC2195" w:rsidRPr="005F70FB" w:rsidRDefault="00BC2195" w:rsidP="00BC2195">
            <w:pPr>
              <w:pStyle w:val="O0Nwnext"/>
            </w:pPr>
          </w:p>
        </w:tc>
        <w:tc>
          <w:tcPr>
            <w:tcW w:w="488" w:type="dxa"/>
            <w:shd w:val="clear" w:color="auto" w:fill="auto"/>
          </w:tcPr>
          <w:p w14:paraId="76694D42" w14:textId="77777777" w:rsidR="00BC2195" w:rsidRPr="005F70FB" w:rsidRDefault="00BC2195" w:rsidP="00BC2195">
            <w:pPr>
              <w:pStyle w:val="Text"/>
            </w:pPr>
            <w:r w:rsidRPr="005F70FB">
              <w:t>de</w:t>
            </w:r>
          </w:p>
        </w:tc>
        <w:tc>
          <w:tcPr>
            <w:tcW w:w="735" w:type="dxa"/>
            <w:gridSpan w:val="3"/>
            <w:shd w:val="clear" w:color="auto" w:fill="auto"/>
          </w:tcPr>
          <w:p w14:paraId="40C5C640" w14:textId="77777777" w:rsidR="00BC2195" w:rsidRPr="005F70FB" w:rsidRDefault="00BC2195" w:rsidP="00BC2195">
            <w:pPr>
              <w:pStyle w:val="Text"/>
            </w:pPr>
            <w:r w:rsidRPr="005F70FB">
              <w:t>bilang,</w:t>
            </w:r>
          </w:p>
        </w:tc>
        <w:tc>
          <w:tcPr>
            <w:tcW w:w="440" w:type="dxa"/>
            <w:gridSpan w:val="4"/>
            <w:shd w:val="clear" w:color="auto" w:fill="auto"/>
          </w:tcPr>
          <w:p w14:paraId="7E536707" w14:textId="77777777" w:rsidR="00BC2195" w:rsidRPr="005F70FB" w:rsidRDefault="00BC2195" w:rsidP="00BC2195">
            <w:pPr>
              <w:pStyle w:val="Text"/>
            </w:pPr>
            <w:r w:rsidRPr="005F70FB">
              <w:t>a,</w:t>
            </w:r>
          </w:p>
        </w:tc>
        <w:tc>
          <w:tcPr>
            <w:tcW w:w="974" w:type="dxa"/>
            <w:gridSpan w:val="9"/>
            <w:shd w:val="clear" w:color="auto" w:fill="auto"/>
          </w:tcPr>
          <w:p w14:paraId="60A47951" w14:textId="77777777" w:rsidR="00BC2195" w:rsidRPr="005F70FB" w:rsidRDefault="00BC2195" w:rsidP="00BC2195">
            <w:pPr>
              <w:pStyle w:val="Text"/>
            </w:pPr>
            <w:r w:rsidRPr="005F70FB">
              <w:t>tukang</w:t>
            </w:r>
          </w:p>
        </w:tc>
        <w:tc>
          <w:tcPr>
            <w:tcW w:w="1357" w:type="dxa"/>
            <w:gridSpan w:val="9"/>
            <w:shd w:val="clear" w:color="auto" w:fill="auto"/>
          </w:tcPr>
          <w:p w14:paraId="20CF0958" w14:textId="77777777" w:rsidR="00BC2195" w:rsidRPr="005F70FB" w:rsidRDefault="00BC2195" w:rsidP="00BC2195">
            <w:pPr>
              <w:pStyle w:val="Text"/>
            </w:pPr>
            <w:r w:rsidRPr="005F70FB">
              <w:t>ojek,</w:t>
            </w:r>
          </w:p>
        </w:tc>
        <w:tc>
          <w:tcPr>
            <w:tcW w:w="706" w:type="dxa"/>
            <w:gridSpan w:val="5"/>
            <w:shd w:val="clear" w:color="auto" w:fill="auto"/>
          </w:tcPr>
          <w:p w14:paraId="41A6448B" w14:textId="77777777" w:rsidR="00BC2195" w:rsidRPr="005F70FB" w:rsidRDefault="00BC2195" w:rsidP="00BC2195">
            <w:pPr>
              <w:pStyle w:val="Text"/>
            </w:pPr>
            <w:r w:rsidRPr="005F70FB">
              <w:t>itu</w:t>
            </w:r>
          </w:p>
        </w:tc>
        <w:tc>
          <w:tcPr>
            <w:tcW w:w="696" w:type="dxa"/>
            <w:gridSpan w:val="5"/>
            <w:shd w:val="clear" w:color="auto" w:fill="auto"/>
          </w:tcPr>
          <w:p w14:paraId="22A05E97" w14:textId="77777777" w:rsidR="00BC2195" w:rsidRPr="005F70FB" w:rsidRDefault="00BC2195" w:rsidP="00BC2195">
            <w:pPr>
              <w:pStyle w:val="Text"/>
            </w:pPr>
            <w:r w:rsidRPr="005F70FB">
              <w:t>kitong</w:t>
            </w:r>
          </w:p>
        </w:tc>
        <w:tc>
          <w:tcPr>
            <w:tcW w:w="567" w:type="dxa"/>
            <w:gridSpan w:val="2"/>
            <w:shd w:val="clear" w:color="auto" w:fill="auto"/>
          </w:tcPr>
          <w:p w14:paraId="7D599560" w14:textId="77777777" w:rsidR="00BC2195" w:rsidRPr="005F70FB" w:rsidRDefault="00BC2195" w:rsidP="00BC2195">
            <w:pPr>
              <w:pStyle w:val="Text"/>
            </w:pPr>
            <w:r w:rsidRPr="005F70FB">
              <w:t>pu</w:t>
            </w:r>
          </w:p>
        </w:tc>
      </w:tr>
      <w:tr w:rsidR="00AC23C4" w:rsidRPr="005F70FB" w14:paraId="66D59C9F" w14:textId="77777777" w:rsidTr="00AC23C4">
        <w:trPr>
          <w:gridAfter w:val="3"/>
          <w:wAfter w:w="127" w:type="dxa"/>
        </w:trPr>
        <w:tc>
          <w:tcPr>
            <w:tcW w:w="709" w:type="dxa"/>
            <w:shd w:val="clear" w:color="auto" w:fill="auto"/>
          </w:tcPr>
          <w:p w14:paraId="401CAD37" w14:textId="77777777" w:rsidR="00BC2195" w:rsidRPr="005F70FB" w:rsidRDefault="00BC2195" w:rsidP="00BC2195">
            <w:pPr>
              <w:pStyle w:val="GlossEng2ptafter"/>
            </w:pPr>
          </w:p>
        </w:tc>
        <w:tc>
          <w:tcPr>
            <w:tcW w:w="488" w:type="dxa"/>
            <w:shd w:val="clear" w:color="auto" w:fill="auto"/>
          </w:tcPr>
          <w:p w14:paraId="272E0068" w14:textId="77777777" w:rsidR="00BC2195" w:rsidRPr="005F70FB" w:rsidRDefault="00BC2195" w:rsidP="00BC2195">
            <w:pPr>
              <w:pStyle w:val="GlossEng2ptafter"/>
            </w:pPr>
            <w:r w:rsidRPr="005F70FB">
              <w:rPr>
                <w:rStyle w:val="ChSmallCaps"/>
              </w:rPr>
              <w:t>3sg</w:t>
            </w:r>
          </w:p>
        </w:tc>
        <w:tc>
          <w:tcPr>
            <w:tcW w:w="735" w:type="dxa"/>
            <w:gridSpan w:val="3"/>
            <w:shd w:val="clear" w:color="auto" w:fill="auto"/>
          </w:tcPr>
          <w:p w14:paraId="2AD25F10" w14:textId="77777777" w:rsidR="00BC2195" w:rsidRPr="005F70FB" w:rsidRDefault="00BC2195" w:rsidP="00BC2195">
            <w:pPr>
              <w:pStyle w:val="GlossEng2ptafter"/>
            </w:pPr>
            <w:r w:rsidRPr="005F70FB">
              <w:t>say</w:t>
            </w:r>
          </w:p>
        </w:tc>
        <w:tc>
          <w:tcPr>
            <w:tcW w:w="440" w:type="dxa"/>
            <w:gridSpan w:val="4"/>
            <w:shd w:val="clear" w:color="auto" w:fill="auto"/>
          </w:tcPr>
          <w:p w14:paraId="6395B503" w14:textId="77777777" w:rsidR="00BC2195" w:rsidRPr="005F70FB" w:rsidRDefault="00BC2195" w:rsidP="00BC2195">
            <w:pPr>
              <w:pStyle w:val="GlossEng2ptafter"/>
            </w:pPr>
            <w:r w:rsidRPr="005F70FB">
              <w:t>ah!</w:t>
            </w:r>
          </w:p>
        </w:tc>
        <w:tc>
          <w:tcPr>
            <w:tcW w:w="974" w:type="dxa"/>
            <w:gridSpan w:val="9"/>
            <w:shd w:val="clear" w:color="auto" w:fill="auto"/>
          </w:tcPr>
          <w:p w14:paraId="014E29E2" w14:textId="77777777" w:rsidR="00BC2195" w:rsidRPr="005F70FB" w:rsidRDefault="00BC2195" w:rsidP="00BC2195">
            <w:pPr>
              <w:pStyle w:val="GlossEng2ptafter"/>
            </w:pPr>
            <w:r w:rsidRPr="005F70FB">
              <w:t>craftsman</w:t>
            </w:r>
          </w:p>
        </w:tc>
        <w:tc>
          <w:tcPr>
            <w:tcW w:w="1357" w:type="dxa"/>
            <w:gridSpan w:val="9"/>
            <w:shd w:val="clear" w:color="auto" w:fill="auto"/>
          </w:tcPr>
          <w:p w14:paraId="2EA964E5" w14:textId="77777777" w:rsidR="00BC2195" w:rsidRPr="005F70FB" w:rsidRDefault="00BC2195" w:rsidP="00BC2195">
            <w:pPr>
              <w:pStyle w:val="GlossEng2ptafter"/>
            </w:pPr>
            <w:r w:rsidRPr="005F70FB">
              <w:t>motorbike.taxi</w:t>
            </w:r>
          </w:p>
        </w:tc>
        <w:tc>
          <w:tcPr>
            <w:tcW w:w="706" w:type="dxa"/>
            <w:gridSpan w:val="5"/>
            <w:shd w:val="clear" w:color="auto" w:fill="auto"/>
          </w:tcPr>
          <w:p w14:paraId="33907BF6" w14:textId="77777777" w:rsidR="00BC2195" w:rsidRPr="005F70FB" w:rsidRDefault="00BC2195" w:rsidP="00BC2195">
            <w:pPr>
              <w:pStyle w:val="GlossEng2ptafter"/>
            </w:pPr>
            <w:r w:rsidRPr="005F70FB">
              <w:rPr>
                <w:rStyle w:val="ChSmallCaps"/>
              </w:rPr>
              <w:t>d.dist</w:t>
            </w:r>
          </w:p>
        </w:tc>
        <w:tc>
          <w:tcPr>
            <w:tcW w:w="696" w:type="dxa"/>
            <w:gridSpan w:val="5"/>
            <w:shd w:val="clear" w:color="auto" w:fill="auto"/>
          </w:tcPr>
          <w:p w14:paraId="48F05862" w14:textId="77777777" w:rsidR="00BC2195" w:rsidRPr="005F70FB" w:rsidRDefault="00BC2195" w:rsidP="00BC2195">
            <w:pPr>
              <w:pStyle w:val="GlossEng2ptafter"/>
            </w:pPr>
            <w:r w:rsidRPr="005F70FB">
              <w:rPr>
                <w:rStyle w:val="ChSmallCaps"/>
              </w:rPr>
              <w:t>1pl</w:t>
            </w:r>
          </w:p>
        </w:tc>
        <w:tc>
          <w:tcPr>
            <w:tcW w:w="567" w:type="dxa"/>
            <w:gridSpan w:val="2"/>
            <w:shd w:val="clear" w:color="auto" w:fill="auto"/>
          </w:tcPr>
          <w:p w14:paraId="477B78C9" w14:textId="77777777" w:rsidR="00BC2195" w:rsidRPr="005F70FB" w:rsidRDefault="00BC2195" w:rsidP="00BC2195">
            <w:pPr>
              <w:pStyle w:val="GlossEng2ptafter"/>
            </w:pPr>
            <w:r w:rsidRPr="005F70FB">
              <w:rPr>
                <w:rStyle w:val="ChSmallCaps"/>
              </w:rPr>
              <w:t>poss</w:t>
            </w:r>
          </w:p>
        </w:tc>
      </w:tr>
      <w:tr w:rsidR="00AC23C4" w:rsidRPr="005F70FB" w14:paraId="4AEB221A" w14:textId="77777777" w:rsidTr="00AC23C4">
        <w:trPr>
          <w:gridAfter w:val="1"/>
          <w:wAfter w:w="19" w:type="dxa"/>
        </w:trPr>
        <w:tc>
          <w:tcPr>
            <w:tcW w:w="709" w:type="dxa"/>
            <w:shd w:val="clear" w:color="auto" w:fill="auto"/>
          </w:tcPr>
          <w:p w14:paraId="2BE6654B" w14:textId="77777777" w:rsidR="00BC2195" w:rsidRPr="005F70FB" w:rsidRDefault="00BC2195" w:rsidP="00BC2195">
            <w:pPr>
              <w:pStyle w:val="O0Nwnext"/>
            </w:pPr>
          </w:p>
        </w:tc>
        <w:tc>
          <w:tcPr>
            <w:tcW w:w="734" w:type="dxa"/>
            <w:gridSpan w:val="3"/>
            <w:shd w:val="clear" w:color="auto" w:fill="auto"/>
          </w:tcPr>
          <w:p w14:paraId="40C8A671" w14:textId="77777777" w:rsidR="00BC2195" w:rsidRPr="005F70FB" w:rsidRDefault="00BC2195" w:rsidP="00BC2195">
            <w:pPr>
              <w:pStyle w:val="Text"/>
            </w:pPr>
            <w:r w:rsidRPr="005F70FB">
              <w:t>kawang</w:t>
            </w:r>
          </w:p>
        </w:tc>
        <w:tc>
          <w:tcPr>
            <w:tcW w:w="709" w:type="dxa"/>
            <w:gridSpan w:val="4"/>
            <w:shd w:val="clear" w:color="auto" w:fill="auto"/>
          </w:tcPr>
          <w:p w14:paraId="6CA61FBB" w14:textId="77777777" w:rsidR="00BC2195" w:rsidRPr="005F70FB" w:rsidRDefault="00BC2195" w:rsidP="00BC2195">
            <w:pPr>
              <w:pStyle w:val="Text"/>
            </w:pPr>
            <w:r w:rsidRPr="005F70FB">
              <w:t>suda</w:t>
            </w:r>
          </w:p>
        </w:tc>
        <w:tc>
          <w:tcPr>
            <w:tcW w:w="482" w:type="dxa"/>
            <w:gridSpan w:val="5"/>
            <w:shd w:val="clear" w:color="auto" w:fill="auto"/>
          </w:tcPr>
          <w:p w14:paraId="3C1C2B3D" w14:textId="77777777" w:rsidR="00BC2195" w:rsidRPr="005F70FB" w:rsidRDefault="00BC2195" w:rsidP="00BC2195">
            <w:pPr>
              <w:pStyle w:val="Text"/>
            </w:pPr>
            <w:r w:rsidRPr="005F70FB">
              <w:t>jatu,</w:t>
            </w:r>
          </w:p>
        </w:tc>
        <w:tc>
          <w:tcPr>
            <w:tcW w:w="573" w:type="dxa"/>
            <w:gridSpan w:val="3"/>
            <w:shd w:val="clear" w:color="auto" w:fill="auto"/>
          </w:tcPr>
          <w:p w14:paraId="1FB3A8FD" w14:textId="77777777" w:rsidR="00BC2195" w:rsidRPr="005F70FB" w:rsidRDefault="00BC2195" w:rsidP="00BC2195">
            <w:pPr>
              <w:pStyle w:val="Text"/>
            </w:pPr>
            <w:r w:rsidRPr="005F70FB">
              <w:t>yang</w:t>
            </w:r>
          </w:p>
        </w:tc>
        <w:tc>
          <w:tcPr>
            <w:tcW w:w="696" w:type="dxa"/>
            <w:gridSpan w:val="5"/>
            <w:shd w:val="clear" w:color="auto" w:fill="auto"/>
          </w:tcPr>
          <w:p w14:paraId="4A66C5FB" w14:textId="77777777" w:rsidR="00BC2195" w:rsidRPr="005F70FB" w:rsidRDefault="00BC2195" w:rsidP="00BC2195">
            <w:pPr>
              <w:pStyle w:val="Text"/>
            </w:pPr>
            <w:r w:rsidRPr="005F70FB">
              <w:t>tadi</w:t>
            </w:r>
          </w:p>
        </w:tc>
        <w:tc>
          <w:tcPr>
            <w:tcW w:w="696" w:type="dxa"/>
            <w:gridSpan w:val="4"/>
            <w:shd w:val="clear" w:color="auto" w:fill="auto"/>
          </w:tcPr>
          <w:p w14:paraId="63C60061" w14:textId="77777777" w:rsidR="00BC2195" w:rsidRPr="005F70FB" w:rsidRDefault="00BC2195" w:rsidP="00BC2195">
            <w:pPr>
              <w:pStyle w:val="Text"/>
            </w:pPr>
            <w:r w:rsidRPr="005F70FB">
              <w:t>kitong</w:t>
            </w:r>
          </w:p>
        </w:tc>
        <w:tc>
          <w:tcPr>
            <w:tcW w:w="451" w:type="dxa"/>
            <w:gridSpan w:val="4"/>
            <w:shd w:val="clear" w:color="auto" w:fill="auto"/>
          </w:tcPr>
          <w:p w14:paraId="3E096D0B" w14:textId="77777777" w:rsidR="00BC2195" w:rsidRPr="005F70FB" w:rsidRDefault="00BC2195" w:rsidP="00BC2195">
            <w:pPr>
              <w:pStyle w:val="Text"/>
            </w:pPr>
            <w:r w:rsidRPr="005F70FB">
              <w:t>lari</w:t>
            </w:r>
          </w:p>
        </w:tc>
        <w:tc>
          <w:tcPr>
            <w:tcW w:w="373" w:type="dxa"/>
            <w:gridSpan w:val="4"/>
            <w:shd w:val="clear" w:color="auto" w:fill="auto"/>
          </w:tcPr>
          <w:p w14:paraId="0AA916BE" w14:textId="77777777" w:rsidR="00BC2195" w:rsidRPr="005F70FB" w:rsidRDefault="00BC2195" w:rsidP="00BC2195">
            <w:pPr>
              <w:pStyle w:val="Text"/>
            </w:pPr>
            <w:r w:rsidRPr="005F70FB">
              <w:t>ke</w:t>
            </w:r>
          </w:p>
        </w:tc>
        <w:tc>
          <w:tcPr>
            <w:tcW w:w="651" w:type="dxa"/>
            <w:gridSpan w:val="3"/>
            <w:shd w:val="clear" w:color="auto" w:fill="auto"/>
          </w:tcPr>
          <w:p w14:paraId="13DA1F0A" w14:textId="77777777" w:rsidR="00BC2195" w:rsidRPr="005F70FB" w:rsidRDefault="00BC2195" w:rsidP="00BC2195">
            <w:pPr>
              <w:pStyle w:val="Text"/>
            </w:pPr>
            <w:r w:rsidRPr="005F70FB">
              <w:t>mari</w:t>
            </w:r>
          </w:p>
        </w:tc>
        <w:tc>
          <w:tcPr>
            <w:tcW w:w="706" w:type="dxa"/>
            <w:gridSpan w:val="5"/>
            <w:shd w:val="clear" w:color="auto" w:fill="auto"/>
          </w:tcPr>
          <w:p w14:paraId="31E575F6" w14:textId="77777777" w:rsidR="00BC2195" w:rsidRPr="005F70FB" w:rsidRDefault="00BC2195" w:rsidP="00BC2195">
            <w:pPr>
              <w:pStyle w:val="Text"/>
            </w:pPr>
            <w:r w:rsidRPr="005F70FB">
              <w:t>tu</w:t>
            </w:r>
          </w:p>
        </w:tc>
      </w:tr>
      <w:tr w:rsidR="00AC23C4" w:rsidRPr="005F70FB" w14:paraId="4D3D1EB7" w14:textId="77777777" w:rsidTr="00AC23C4">
        <w:trPr>
          <w:gridAfter w:val="1"/>
          <w:wAfter w:w="19" w:type="dxa"/>
        </w:trPr>
        <w:tc>
          <w:tcPr>
            <w:tcW w:w="709" w:type="dxa"/>
            <w:shd w:val="clear" w:color="auto" w:fill="auto"/>
          </w:tcPr>
          <w:p w14:paraId="39882114" w14:textId="77777777" w:rsidR="00BC2195" w:rsidRPr="005F70FB" w:rsidRDefault="00BC2195" w:rsidP="00BC2195">
            <w:pPr>
              <w:pStyle w:val="GlossEng"/>
            </w:pPr>
          </w:p>
        </w:tc>
        <w:tc>
          <w:tcPr>
            <w:tcW w:w="734" w:type="dxa"/>
            <w:gridSpan w:val="3"/>
            <w:shd w:val="clear" w:color="auto" w:fill="auto"/>
          </w:tcPr>
          <w:p w14:paraId="3669C9BE" w14:textId="77777777" w:rsidR="00BC2195" w:rsidRPr="005F70FB" w:rsidRDefault="00BC2195" w:rsidP="00BC2195">
            <w:pPr>
              <w:pStyle w:val="GlossEng"/>
            </w:pPr>
            <w:r w:rsidRPr="005F70FB">
              <w:t>friend</w:t>
            </w:r>
          </w:p>
        </w:tc>
        <w:tc>
          <w:tcPr>
            <w:tcW w:w="709" w:type="dxa"/>
            <w:gridSpan w:val="4"/>
            <w:shd w:val="clear" w:color="auto" w:fill="auto"/>
          </w:tcPr>
          <w:p w14:paraId="136D50D2" w14:textId="77777777" w:rsidR="00BC2195" w:rsidRPr="005F70FB" w:rsidRDefault="00BC2195" w:rsidP="00BC2195">
            <w:pPr>
              <w:pStyle w:val="GlossEng"/>
            </w:pPr>
            <w:r w:rsidRPr="005F70FB">
              <w:t>already</w:t>
            </w:r>
          </w:p>
        </w:tc>
        <w:tc>
          <w:tcPr>
            <w:tcW w:w="482" w:type="dxa"/>
            <w:gridSpan w:val="5"/>
            <w:shd w:val="clear" w:color="auto" w:fill="auto"/>
          </w:tcPr>
          <w:p w14:paraId="63C2571D" w14:textId="77777777" w:rsidR="00BC2195" w:rsidRPr="005F70FB" w:rsidRDefault="00BC2195" w:rsidP="00BC2195">
            <w:pPr>
              <w:pStyle w:val="GlossEng"/>
            </w:pPr>
            <w:r w:rsidRPr="005F70FB">
              <w:t>fall</w:t>
            </w:r>
          </w:p>
        </w:tc>
        <w:tc>
          <w:tcPr>
            <w:tcW w:w="573" w:type="dxa"/>
            <w:gridSpan w:val="3"/>
            <w:shd w:val="clear" w:color="auto" w:fill="auto"/>
          </w:tcPr>
          <w:p w14:paraId="3194D0AC" w14:textId="77777777" w:rsidR="00BC2195" w:rsidRPr="005F70FB" w:rsidRDefault="00BC2195" w:rsidP="00BC2195">
            <w:pPr>
              <w:pStyle w:val="GlossEng"/>
            </w:pPr>
            <w:r w:rsidRPr="005F70FB">
              <w:rPr>
                <w:rStyle w:val="ChSmallCaps"/>
              </w:rPr>
              <w:t>rel</w:t>
            </w:r>
          </w:p>
        </w:tc>
        <w:tc>
          <w:tcPr>
            <w:tcW w:w="696" w:type="dxa"/>
            <w:gridSpan w:val="5"/>
            <w:shd w:val="clear" w:color="auto" w:fill="auto"/>
          </w:tcPr>
          <w:p w14:paraId="351627DC" w14:textId="77777777" w:rsidR="00BC2195" w:rsidRPr="005F70FB" w:rsidRDefault="00BC2195" w:rsidP="00BC2195">
            <w:pPr>
              <w:pStyle w:val="GlossEng"/>
            </w:pPr>
            <w:r w:rsidRPr="005F70FB">
              <w:t>earlier</w:t>
            </w:r>
          </w:p>
        </w:tc>
        <w:tc>
          <w:tcPr>
            <w:tcW w:w="696" w:type="dxa"/>
            <w:gridSpan w:val="4"/>
            <w:shd w:val="clear" w:color="auto" w:fill="auto"/>
          </w:tcPr>
          <w:p w14:paraId="2E03E070" w14:textId="77777777" w:rsidR="00BC2195" w:rsidRPr="005F70FB" w:rsidRDefault="00BC2195" w:rsidP="00BC2195">
            <w:pPr>
              <w:pStyle w:val="GlossEng"/>
            </w:pPr>
            <w:r w:rsidRPr="005F70FB">
              <w:rPr>
                <w:rStyle w:val="ChSmallCaps"/>
              </w:rPr>
              <w:t>1pl</w:t>
            </w:r>
          </w:p>
        </w:tc>
        <w:tc>
          <w:tcPr>
            <w:tcW w:w="451" w:type="dxa"/>
            <w:gridSpan w:val="4"/>
            <w:shd w:val="clear" w:color="auto" w:fill="auto"/>
          </w:tcPr>
          <w:p w14:paraId="65C60765" w14:textId="77777777" w:rsidR="00BC2195" w:rsidRPr="005F70FB" w:rsidRDefault="00BC2195" w:rsidP="00BC2195">
            <w:pPr>
              <w:pStyle w:val="GlossEng"/>
            </w:pPr>
            <w:r w:rsidRPr="005F70FB">
              <w:t>run</w:t>
            </w:r>
          </w:p>
        </w:tc>
        <w:tc>
          <w:tcPr>
            <w:tcW w:w="373" w:type="dxa"/>
            <w:gridSpan w:val="4"/>
            <w:shd w:val="clear" w:color="auto" w:fill="auto"/>
          </w:tcPr>
          <w:p w14:paraId="79169E4E" w14:textId="77777777" w:rsidR="00BC2195" w:rsidRPr="005F70FB" w:rsidRDefault="00BC2195" w:rsidP="00BC2195">
            <w:pPr>
              <w:pStyle w:val="GlossEng"/>
            </w:pPr>
            <w:r w:rsidRPr="005F70FB">
              <w:t>to</w:t>
            </w:r>
          </w:p>
        </w:tc>
        <w:tc>
          <w:tcPr>
            <w:tcW w:w="651" w:type="dxa"/>
            <w:gridSpan w:val="3"/>
            <w:shd w:val="clear" w:color="auto" w:fill="auto"/>
          </w:tcPr>
          <w:p w14:paraId="73C416C3" w14:textId="77777777" w:rsidR="00BC2195" w:rsidRPr="005F70FB" w:rsidRDefault="00BC2195" w:rsidP="00BC2195">
            <w:pPr>
              <w:pStyle w:val="GlossEng"/>
            </w:pPr>
            <w:r w:rsidRPr="005F70FB">
              <w:t>hither</w:t>
            </w:r>
          </w:p>
        </w:tc>
        <w:tc>
          <w:tcPr>
            <w:tcW w:w="706" w:type="dxa"/>
            <w:gridSpan w:val="5"/>
            <w:shd w:val="clear" w:color="auto" w:fill="auto"/>
          </w:tcPr>
          <w:p w14:paraId="44AA1D91" w14:textId="77777777" w:rsidR="00BC2195" w:rsidRPr="005F70FB" w:rsidRDefault="00BC2195" w:rsidP="00BC2195">
            <w:pPr>
              <w:pStyle w:val="GlossEng"/>
            </w:pPr>
            <w:r w:rsidRPr="005F70FB">
              <w:rPr>
                <w:rStyle w:val="ChSmallCaps"/>
              </w:rPr>
              <w:t>d.dist</w:t>
            </w:r>
          </w:p>
        </w:tc>
      </w:tr>
    </w:tbl>
    <w:p w14:paraId="3CD0208E" w14:textId="14F9705F" w:rsidR="00BC2195" w:rsidRPr="005F70FB" w:rsidRDefault="00BC2195" w:rsidP="00BC2195">
      <w:pPr>
        <w:pStyle w:val="FreeTranslEng"/>
      </w:pPr>
      <w:r w:rsidRPr="005F70FB">
        <w:t xml:space="preserve">Tinus, he and Martina here, the two of them </w:t>
      </w:r>
      <w:r w:rsidR="00E8320B" w:rsidRPr="005F70FB">
        <w:t xml:space="preserve">drove </w:t>
      </w:r>
      <w:r w:rsidRPr="005F70FB">
        <w:t>continu</w:t>
      </w:r>
      <w:r w:rsidR="00E8320B" w:rsidRPr="005F70FB">
        <w:t>ously</w:t>
      </w:r>
      <w:r w:rsidRPr="005F70FB">
        <w:t xml:space="preserve">, the two of them drove on all the way to the river, but then Martina here, she let this motorbike taxi driver know, she said, </w:t>
      </w:r>
      <w:r w:rsidR="00B7093A" w:rsidRPr="005F70FB">
        <w:t>‘</w:t>
      </w:r>
      <w:r w:rsidRPr="005F70FB">
        <w:t>ah, motorbike taxi driver, what</w:t>
      </w:r>
      <w:r w:rsidR="00B7093A" w:rsidRPr="005F70FB">
        <w:t>’</w:t>
      </w:r>
      <w:r w:rsidRPr="005F70FB">
        <w:t>s-her-name, our friend already fell off, with whom we were driving here earlier</w:t>
      </w:r>
      <w:r w:rsidR="00B7093A" w:rsidRPr="005F70FB">
        <w:t>’</w:t>
      </w:r>
    </w:p>
    <w:tbl>
      <w:tblPr>
        <w:tblW w:w="6504" w:type="dxa"/>
        <w:tblCellMar>
          <w:left w:w="42" w:type="dxa"/>
          <w:right w:w="42" w:type="dxa"/>
        </w:tblCellMar>
        <w:tblLook w:val="01E0" w:firstRow="1" w:lastRow="1" w:firstColumn="1" w:lastColumn="1" w:noHBand="0" w:noVBand="0"/>
      </w:tblPr>
      <w:tblGrid>
        <w:gridCol w:w="709"/>
        <w:gridCol w:w="745"/>
        <w:gridCol w:w="6"/>
        <w:gridCol w:w="462"/>
        <w:gridCol w:w="21"/>
        <w:gridCol w:w="468"/>
        <w:gridCol w:w="227"/>
        <w:gridCol w:w="632"/>
        <w:gridCol w:w="141"/>
        <w:gridCol w:w="232"/>
        <w:gridCol w:w="341"/>
        <w:gridCol w:w="418"/>
        <w:gridCol w:w="868"/>
        <w:gridCol w:w="489"/>
        <w:gridCol w:w="745"/>
      </w:tblGrid>
      <w:tr w:rsidR="00AC23C4" w:rsidRPr="005F70FB" w14:paraId="15DA4EAC" w14:textId="77777777" w:rsidTr="00AC23C4">
        <w:tc>
          <w:tcPr>
            <w:tcW w:w="709" w:type="dxa"/>
            <w:shd w:val="clear" w:color="auto" w:fill="auto"/>
          </w:tcPr>
          <w:p w14:paraId="177DCBC5" w14:textId="77777777" w:rsidR="00BC2195" w:rsidRPr="005F70FB" w:rsidRDefault="00BC2195" w:rsidP="00BC2195">
            <w:pPr>
              <w:pStyle w:val="Text"/>
            </w:pPr>
            <w:r w:rsidRPr="005F70FB">
              <w:t>0012</w:t>
            </w:r>
          </w:p>
        </w:tc>
        <w:tc>
          <w:tcPr>
            <w:tcW w:w="751" w:type="dxa"/>
            <w:gridSpan w:val="2"/>
            <w:shd w:val="clear" w:color="auto" w:fill="auto"/>
          </w:tcPr>
          <w:p w14:paraId="4FFEF26C" w14:textId="77777777" w:rsidR="00BC2195" w:rsidRPr="005F70FB" w:rsidRDefault="00BC2195" w:rsidP="00BC2195">
            <w:pPr>
              <w:pStyle w:val="Text"/>
            </w:pPr>
            <w:r w:rsidRPr="005F70FB">
              <w:rPr>
                <w:szCs w:val="19"/>
              </w:rPr>
              <w:t>Nofita</w:t>
            </w:r>
            <w:r w:rsidRPr="005F70FB">
              <w:t>:</w:t>
            </w:r>
          </w:p>
        </w:tc>
        <w:tc>
          <w:tcPr>
            <w:tcW w:w="462" w:type="dxa"/>
            <w:shd w:val="clear" w:color="auto" w:fill="auto"/>
          </w:tcPr>
          <w:p w14:paraId="02A6F95F" w14:textId="77777777" w:rsidR="00BC2195" w:rsidRPr="005F70FB" w:rsidRDefault="00BC2195" w:rsidP="00BC2195">
            <w:pPr>
              <w:pStyle w:val="Text"/>
            </w:pPr>
            <w:r w:rsidRPr="005F70FB">
              <w:t>[Is]</w:t>
            </w:r>
          </w:p>
        </w:tc>
        <w:tc>
          <w:tcPr>
            <w:tcW w:w="489" w:type="dxa"/>
            <w:gridSpan w:val="2"/>
            <w:shd w:val="clear" w:color="auto" w:fill="auto"/>
          </w:tcPr>
          <w:p w14:paraId="5AB966B6" w14:textId="77777777" w:rsidR="00BC2195" w:rsidRPr="005F70FB" w:rsidRDefault="00BC2195" w:rsidP="00BC2195">
            <w:pPr>
              <w:pStyle w:val="Text"/>
            </w:pPr>
            <w:r w:rsidRPr="005F70FB">
              <w:t>ko</w:t>
            </w:r>
          </w:p>
        </w:tc>
        <w:tc>
          <w:tcPr>
            <w:tcW w:w="859" w:type="dxa"/>
            <w:gridSpan w:val="2"/>
            <w:shd w:val="clear" w:color="auto" w:fill="auto"/>
          </w:tcPr>
          <w:p w14:paraId="15A62C9D" w14:textId="77777777" w:rsidR="00BC2195" w:rsidRPr="005F70FB" w:rsidRDefault="00BC2195" w:rsidP="00BC2195">
            <w:pPr>
              <w:pStyle w:val="Text"/>
            </w:pPr>
            <w:r w:rsidRPr="005F70FB">
              <w:t>liat~liat</w:t>
            </w:r>
          </w:p>
        </w:tc>
        <w:tc>
          <w:tcPr>
            <w:tcW w:w="373" w:type="dxa"/>
            <w:gridSpan w:val="2"/>
            <w:shd w:val="clear" w:color="auto" w:fill="auto"/>
          </w:tcPr>
          <w:p w14:paraId="230A3B02" w14:textId="77777777" w:rsidR="00BC2195" w:rsidRPr="005F70FB" w:rsidRDefault="00BC2195" w:rsidP="00BC2195">
            <w:pPr>
              <w:pStyle w:val="Text"/>
            </w:pPr>
            <w:r w:rsidRPr="005F70FB">
              <w:t>ke</w:t>
            </w:r>
          </w:p>
        </w:tc>
        <w:tc>
          <w:tcPr>
            <w:tcW w:w="759" w:type="dxa"/>
            <w:gridSpan w:val="2"/>
            <w:shd w:val="clear" w:color="auto" w:fill="auto"/>
          </w:tcPr>
          <w:p w14:paraId="5A868980" w14:textId="77777777" w:rsidR="00BC2195" w:rsidRPr="005F70FB" w:rsidRDefault="00BC2195" w:rsidP="00BC2195">
            <w:pPr>
              <w:pStyle w:val="Text"/>
            </w:pPr>
            <w:r w:rsidRPr="005F70FB">
              <w:t>sini,</w:t>
            </w:r>
          </w:p>
        </w:tc>
        <w:tc>
          <w:tcPr>
            <w:tcW w:w="868" w:type="dxa"/>
            <w:shd w:val="clear" w:color="auto" w:fill="auto"/>
          </w:tcPr>
          <w:p w14:paraId="7655E22B" w14:textId="77777777" w:rsidR="00BC2195" w:rsidRPr="005F70FB" w:rsidRDefault="00BC2195" w:rsidP="00BC2195">
            <w:pPr>
              <w:pStyle w:val="Text"/>
            </w:pPr>
            <w:r w:rsidRPr="005F70FB">
              <w:t>baru</w:t>
            </w:r>
          </w:p>
        </w:tc>
        <w:tc>
          <w:tcPr>
            <w:tcW w:w="489" w:type="dxa"/>
            <w:shd w:val="clear" w:color="auto" w:fill="auto"/>
          </w:tcPr>
          <w:p w14:paraId="57D27053" w14:textId="77777777" w:rsidR="00BC2195" w:rsidRPr="005F70FB" w:rsidRDefault="00BC2195" w:rsidP="00BC2195">
            <w:pPr>
              <w:pStyle w:val="Text"/>
            </w:pPr>
            <w:r w:rsidRPr="005F70FB">
              <w:t>ko</w:t>
            </w:r>
          </w:p>
        </w:tc>
        <w:tc>
          <w:tcPr>
            <w:tcW w:w="745" w:type="dxa"/>
            <w:shd w:val="clear" w:color="auto" w:fill="auto"/>
          </w:tcPr>
          <w:p w14:paraId="3F2BFECA" w14:textId="77777777" w:rsidR="00BC2195" w:rsidRPr="005F70FB" w:rsidRDefault="00BC2195" w:rsidP="00BC2195">
            <w:pPr>
              <w:pStyle w:val="Text"/>
            </w:pPr>
            <w:r w:rsidRPr="005F70FB">
              <w:t>ceritra,</w:t>
            </w:r>
          </w:p>
        </w:tc>
      </w:tr>
      <w:tr w:rsidR="00AC23C4" w:rsidRPr="005F70FB" w14:paraId="1E594318" w14:textId="77777777" w:rsidTr="00AC23C4">
        <w:tc>
          <w:tcPr>
            <w:tcW w:w="709" w:type="dxa"/>
            <w:shd w:val="clear" w:color="auto" w:fill="auto"/>
          </w:tcPr>
          <w:p w14:paraId="7308D44E" w14:textId="77777777" w:rsidR="00BC2195" w:rsidRPr="005F70FB" w:rsidRDefault="00BC2195" w:rsidP="00BC2195">
            <w:pPr>
              <w:pStyle w:val="GlossEng2ptafter"/>
            </w:pPr>
          </w:p>
        </w:tc>
        <w:tc>
          <w:tcPr>
            <w:tcW w:w="751" w:type="dxa"/>
            <w:gridSpan w:val="2"/>
            <w:shd w:val="clear" w:color="auto" w:fill="auto"/>
          </w:tcPr>
          <w:p w14:paraId="34C59A8A" w14:textId="77777777" w:rsidR="00BC2195" w:rsidRPr="005F70FB" w:rsidRDefault="00BC2195" w:rsidP="00BC2195">
            <w:pPr>
              <w:pStyle w:val="GlossEng2ptafter"/>
            </w:pPr>
          </w:p>
        </w:tc>
        <w:tc>
          <w:tcPr>
            <w:tcW w:w="462" w:type="dxa"/>
            <w:shd w:val="clear" w:color="auto" w:fill="auto"/>
          </w:tcPr>
          <w:p w14:paraId="1BC670AF" w14:textId="77777777" w:rsidR="00BC2195" w:rsidRPr="005F70FB" w:rsidRDefault="00BC2195" w:rsidP="00BC2195">
            <w:pPr>
              <w:pStyle w:val="GlossEng2ptafter"/>
            </w:pPr>
          </w:p>
        </w:tc>
        <w:tc>
          <w:tcPr>
            <w:tcW w:w="489" w:type="dxa"/>
            <w:gridSpan w:val="2"/>
            <w:shd w:val="clear" w:color="auto" w:fill="auto"/>
          </w:tcPr>
          <w:p w14:paraId="26DDA72B" w14:textId="77777777" w:rsidR="00BC2195" w:rsidRPr="005F70FB" w:rsidRDefault="00BC2195" w:rsidP="00BC2195">
            <w:pPr>
              <w:pStyle w:val="GlossEng2ptafter"/>
            </w:pPr>
            <w:r w:rsidRPr="005F70FB">
              <w:rPr>
                <w:rStyle w:val="ChSmallCaps"/>
              </w:rPr>
              <w:t>2sg</w:t>
            </w:r>
          </w:p>
        </w:tc>
        <w:tc>
          <w:tcPr>
            <w:tcW w:w="859" w:type="dxa"/>
            <w:gridSpan w:val="2"/>
            <w:shd w:val="clear" w:color="auto" w:fill="auto"/>
          </w:tcPr>
          <w:p w14:paraId="2062DBF0" w14:textId="77777777" w:rsidR="00BC2195" w:rsidRPr="005F70FB" w:rsidRDefault="00BC2195" w:rsidP="00BC2195">
            <w:pPr>
              <w:pStyle w:val="GlossEng2ptafter"/>
            </w:pPr>
            <w:r w:rsidRPr="005F70FB">
              <w:rPr>
                <w:rStyle w:val="ChSmallCaps"/>
              </w:rPr>
              <w:t>rdp</w:t>
            </w:r>
            <w:r w:rsidRPr="005F70FB">
              <w:t>~see</w:t>
            </w:r>
          </w:p>
        </w:tc>
        <w:tc>
          <w:tcPr>
            <w:tcW w:w="373" w:type="dxa"/>
            <w:gridSpan w:val="2"/>
            <w:shd w:val="clear" w:color="auto" w:fill="auto"/>
          </w:tcPr>
          <w:p w14:paraId="0B9C4C53" w14:textId="77777777" w:rsidR="00BC2195" w:rsidRPr="005F70FB" w:rsidRDefault="00BC2195" w:rsidP="00BC2195">
            <w:pPr>
              <w:pStyle w:val="GlossEng2ptafter"/>
            </w:pPr>
            <w:r w:rsidRPr="005F70FB">
              <w:t>to</w:t>
            </w:r>
          </w:p>
        </w:tc>
        <w:tc>
          <w:tcPr>
            <w:tcW w:w="759" w:type="dxa"/>
            <w:gridSpan w:val="2"/>
            <w:shd w:val="clear" w:color="auto" w:fill="auto"/>
          </w:tcPr>
          <w:p w14:paraId="0628C03B" w14:textId="77777777" w:rsidR="00BC2195" w:rsidRPr="005F70FB" w:rsidRDefault="00BC2195" w:rsidP="00BC2195">
            <w:pPr>
              <w:pStyle w:val="GlossEng2ptafter"/>
            </w:pPr>
            <w:r w:rsidRPr="005F70FB">
              <w:rPr>
                <w:rStyle w:val="ChSmallCaps"/>
              </w:rPr>
              <w:t>l.prox</w:t>
            </w:r>
          </w:p>
        </w:tc>
        <w:tc>
          <w:tcPr>
            <w:tcW w:w="868" w:type="dxa"/>
            <w:shd w:val="clear" w:color="auto" w:fill="auto"/>
          </w:tcPr>
          <w:p w14:paraId="64635420" w14:textId="77777777" w:rsidR="00BC2195" w:rsidRPr="005F70FB" w:rsidRDefault="00BC2195" w:rsidP="00BC2195">
            <w:pPr>
              <w:pStyle w:val="GlossEng2ptafter"/>
            </w:pPr>
            <w:r w:rsidRPr="005F70FB">
              <w:t>and.then</w:t>
            </w:r>
          </w:p>
        </w:tc>
        <w:tc>
          <w:tcPr>
            <w:tcW w:w="489" w:type="dxa"/>
            <w:shd w:val="clear" w:color="auto" w:fill="auto"/>
          </w:tcPr>
          <w:p w14:paraId="519F2E69" w14:textId="77777777" w:rsidR="00BC2195" w:rsidRPr="005F70FB" w:rsidRDefault="00BC2195" w:rsidP="00BC2195">
            <w:pPr>
              <w:pStyle w:val="GlossEng2ptafter"/>
            </w:pPr>
            <w:r w:rsidRPr="005F70FB">
              <w:rPr>
                <w:rStyle w:val="ChSmallCaps"/>
              </w:rPr>
              <w:t>2sg</w:t>
            </w:r>
          </w:p>
        </w:tc>
        <w:tc>
          <w:tcPr>
            <w:tcW w:w="745" w:type="dxa"/>
            <w:shd w:val="clear" w:color="auto" w:fill="auto"/>
          </w:tcPr>
          <w:p w14:paraId="62C4435D" w14:textId="77777777" w:rsidR="00BC2195" w:rsidRPr="005F70FB" w:rsidRDefault="00BC2195" w:rsidP="00BC2195">
            <w:pPr>
              <w:pStyle w:val="GlossEng2ptafter"/>
            </w:pPr>
            <w:r w:rsidRPr="005F70FB">
              <w:t>tell</w:t>
            </w:r>
          </w:p>
        </w:tc>
      </w:tr>
      <w:tr w:rsidR="00AC23C4" w:rsidRPr="005F70FB" w14:paraId="287BF329" w14:textId="77777777" w:rsidTr="00AC23C4">
        <w:trPr>
          <w:gridAfter w:val="4"/>
          <w:wAfter w:w="2520" w:type="dxa"/>
        </w:trPr>
        <w:tc>
          <w:tcPr>
            <w:tcW w:w="709" w:type="dxa"/>
            <w:shd w:val="clear" w:color="auto" w:fill="auto"/>
          </w:tcPr>
          <w:p w14:paraId="616FB04E" w14:textId="77777777" w:rsidR="00BC2195" w:rsidRPr="005F70FB" w:rsidRDefault="00BC2195" w:rsidP="00BC2195">
            <w:pPr>
              <w:pStyle w:val="O0Nwnext"/>
            </w:pPr>
          </w:p>
        </w:tc>
        <w:tc>
          <w:tcPr>
            <w:tcW w:w="745" w:type="dxa"/>
            <w:shd w:val="clear" w:color="auto" w:fill="auto"/>
          </w:tcPr>
          <w:p w14:paraId="14CB9035" w14:textId="77777777" w:rsidR="00BC2195" w:rsidRPr="005F70FB" w:rsidRDefault="00BC2195" w:rsidP="00BC2195">
            <w:pPr>
              <w:pStyle w:val="Text"/>
            </w:pPr>
            <w:r w:rsidRPr="005F70FB">
              <w:t>ceritra,</w:t>
            </w:r>
          </w:p>
        </w:tc>
        <w:tc>
          <w:tcPr>
            <w:tcW w:w="489" w:type="dxa"/>
            <w:gridSpan w:val="3"/>
            <w:shd w:val="clear" w:color="auto" w:fill="auto"/>
          </w:tcPr>
          <w:p w14:paraId="6067FBFF" w14:textId="77777777" w:rsidR="00BC2195" w:rsidRPr="005F70FB" w:rsidRDefault="00BC2195" w:rsidP="00BC2195">
            <w:pPr>
              <w:pStyle w:val="Text"/>
            </w:pPr>
            <w:r w:rsidRPr="005F70FB">
              <w:t>ko</w:t>
            </w:r>
          </w:p>
        </w:tc>
        <w:tc>
          <w:tcPr>
            <w:tcW w:w="695" w:type="dxa"/>
            <w:gridSpan w:val="2"/>
            <w:shd w:val="clear" w:color="auto" w:fill="auto"/>
          </w:tcPr>
          <w:p w14:paraId="103B4F10" w14:textId="77777777" w:rsidR="00BC2195" w:rsidRPr="005F70FB" w:rsidRDefault="00BC2195" w:rsidP="00BC2195">
            <w:pPr>
              <w:pStyle w:val="Text"/>
            </w:pPr>
            <w:r w:rsidRPr="005F70FB">
              <w:t>ceritra</w:t>
            </w:r>
          </w:p>
        </w:tc>
        <w:tc>
          <w:tcPr>
            <w:tcW w:w="773" w:type="dxa"/>
            <w:gridSpan w:val="2"/>
            <w:shd w:val="clear" w:color="auto" w:fill="auto"/>
          </w:tcPr>
          <w:p w14:paraId="4E54E218" w14:textId="77777777" w:rsidR="00BC2195" w:rsidRPr="005F70FB" w:rsidRDefault="00BC2195" w:rsidP="00BC2195">
            <w:pPr>
              <w:pStyle w:val="Text"/>
            </w:pPr>
            <w:r w:rsidRPr="005F70FB">
              <w:t>suda</w:t>
            </w:r>
          </w:p>
        </w:tc>
        <w:tc>
          <w:tcPr>
            <w:tcW w:w="573" w:type="dxa"/>
            <w:gridSpan w:val="2"/>
            <w:shd w:val="clear" w:color="auto" w:fill="auto"/>
          </w:tcPr>
          <w:p w14:paraId="29727EEC" w14:textId="77777777" w:rsidR="00BC2195" w:rsidRPr="005F70FB" w:rsidRDefault="00BC2195" w:rsidP="00BC2195">
            <w:pPr>
              <w:pStyle w:val="Text"/>
            </w:pPr>
            <w:r w:rsidRPr="005F70FB">
              <w:t>[</w:t>
            </w:r>
            <w:r w:rsidRPr="005F70FB">
              <w:rPr>
                <w:rStyle w:val="ChSmallCaps"/>
              </w:rPr>
              <w:t>up</w:t>
            </w:r>
            <w:r w:rsidRPr="005F70FB">
              <w:t>]</w:t>
            </w:r>
          </w:p>
        </w:tc>
      </w:tr>
      <w:tr w:rsidR="00AC23C4" w:rsidRPr="005F70FB" w14:paraId="02597328" w14:textId="77777777" w:rsidTr="00AC23C4">
        <w:trPr>
          <w:gridAfter w:val="4"/>
          <w:wAfter w:w="2520" w:type="dxa"/>
        </w:trPr>
        <w:tc>
          <w:tcPr>
            <w:tcW w:w="709" w:type="dxa"/>
            <w:shd w:val="clear" w:color="auto" w:fill="auto"/>
          </w:tcPr>
          <w:p w14:paraId="362C340D" w14:textId="77777777" w:rsidR="00BC2195" w:rsidRPr="005F70FB" w:rsidRDefault="00BC2195" w:rsidP="00BC2195">
            <w:pPr>
              <w:pStyle w:val="GlossEng"/>
            </w:pPr>
          </w:p>
        </w:tc>
        <w:tc>
          <w:tcPr>
            <w:tcW w:w="745" w:type="dxa"/>
            <w:shd w:val="clear" w:color="auto" w:fill="auto"/>
          </w:tcPr>
          <w:p w14:paraId="58D5AD7D" w14:textId="77777777" w:rsidR="00BC2195" w:rsidRPr="005F70FB" w:rsidRDefault="00BC2195" w:rsidP="00BC2195">
            <w:pPr>
              <w:pStyle w:val="GlossEng"/>
            </w:pPr>
            <w:r w:rsidRPr="005F70FB">
              <w:t>tell</w:t>
            </w:r>
          </w:p>
        </w:tc>
        <w:tc>
          <w:tcPr>
            <w:tcW w:w="489" w:type="dxa"/>
            <w:gridSpan w:val="3"/>
            <w:shd w:val="clear" w:color="auto" w:fill="auto"/>
          </w:tcPr>
          <w:p w14:paraId="186D7B4A" w14:textId="77777777" w:rsidR="00BC2195" w:rsidRPr="005F70FB" w:rsidRDefault="00BC2195" w:rsidP="00BC2195">
            <w:pPr>
              <w:pStyle w:val="GlossEng"/>
            </w:pPr>
            <w:r w:rsidRPr="005F70FB">
              <w:rPr>
                <w:rStyle w:val="ChSmallCaps"/>
              </w:rPr>
              <w:t>2sg</w:t>
            </w:r>
          </w:p>
        </w:tc>
        <w:tc>
          <w:tcPr>
            <w:tcW w:w="695" w:type="dxa"/>
            <w:gridSpan w:val="2"/>
            <w:shd w:val="clear" w:color="auto" w:fill="auto"/>
          </w:tcPr>
          <w:p w14:paraId="3B1F886B" w14:textId="77777777" w:rsidR="00BC2195" w:rsidRPr="005F70FB" w:rsidRDefault="00BC2195" w:rsidP="00BC2195">
            <w:pPr>
              <w:pStyle w:val="GlossEng"/>
            </w:pPr>
            <w:r w:rsidRPr="005F70FB">
              <w:t>tell</w:t>
            </w:r>
          </w:p>
        </w:tc>
        <w:tc>
          <w:tcPr>
            <w:tcW w:w="773" w:type="dxa"/>
            <w:gridSpan w:val="2"/>
            <w:shd w:val="clear" w:color="auto" w:fill="auto"/>
          </w:tcPr>
          <w:p w14:paraId="43C15619" w14:textId="77777777" w:rsidR="00BC2195" w:rsidRPr="005F70FB" w:rsidRDefault="00BC2195" w:rsidP="00BC2195">
            <w:pPr>
              <w:pStyle w:val="GlossEng"/>
            </w:pPr>
            <w:r w:rsidRPr="005F70FB">
              <w:t>already</w:t>
            </w:r>
          </w:p>
        </w:tc>
        <w:tc>
          <w:tcPr>
            <w:tcW w:w="573" w:type="dxa"/>
            <w:gridSpan w:val="2"/>
            <w:shd w:val="clear" w:color="auto" w:fill="auto"/>
          </w:tcPr>
          <w:p w14:paraId="6B10E621" w14:textId="77777777" w:rsidR="00BC2195" w:rsidRPr="005F70FB" w:rsidRDefault="00BC2195" w:rsidP="00BC2195">
            <w:pPr>
              <w:pStyle w:val="GlossEng"/>
            </w:pPr>
          </w:p>
        </w:tc>
      </w:tr>
    </w:tbl>
    <w:p w14:paraId="3CA3800D" w14:textId="77777777" w:rsidR="00BC2195" w:rsidRPr="005F70FB" w:rsidRDefault="00BC2195" w:rsidP="00BC2195">
      <w:pPr>
        <w:pStyle w:val="FreeTranslEng"/>
      </w:pPr>
      <w:r w:rsidRPr="005F70FB">
        <w:rPr>
          <w:szCs w:val="19"/>
        </w:rPr>
        <w:t>Nofita</w:t>
      </w:r>
      <w:r w:rsidRPr="005F70FB">
        <w:t>: [Is] you (have to) look over here, and then you tell the story, tell the story!, just tell the story! [</w:t>
      </w:r>
      <w:r w:rsidRPr="005F70FB">
        <w:rPr>
          <w:rStyle w:val="ChSmallCaps"/>
        </w:rPr>
        <w:t>up</w:t>
      </w:r>
      <w:r w:rsidRPr="005F70FB">
        <w:t>]</w:t>
      </w:r>
    </w:p>
    <w:tbl>
      <w:tblPr>
        <w:tblW w:w="5394" w:type="dxa"/>
        <w:tblCellMar>
          <w:left w:w="42" w:type="dxa"/>
          <w:right w:w="42" w:type="dxa"/>
        </w:tblCellMar>
        <w:tblLook w:val="01E0" w:firstRow="1" w:lastRow="1" w:firstColumn="1" w:lastColumn="1" w:noHBand="0" w:noVBand="0"/>
      </w:tblPr>
      <w:tblGrid>
        <w:gridCol w:w="709"/>
        <w:gridCol w:w="714"/>
        <w:gridCol w:w="447"/>
        <w:gridCol w:w="491"/>
        <w:gridCol w:w="485"/>
        <w:gridCol w:w="525"/>
        <w:gridCol w:w="436"/>
        <w:gridCol w:w="485"/>
        <w:gridCol w:w="1102"/>
      </w:tblGrid>
      <w:tr w:rsidR="00AC23C4" w:rsidRPr="005F70FB" w14:paraId="22A388FA" w14:textId="77777777" w:rsidTr="00AC23C4">
        <w:tc>
          <w:tcPr>
            <w:tcW w:w="709" w:type="dxa"/>
            <w:shd w:val="clear" w:color="auto" w:fill="auto"/>
          </w:tcPr>
          <w:p w14:paraId="6774473E" w14:textId="77777777" w:rsidR="00BC2195" w:rsidRPr="005F70FB" w:rsidRDefault="00BC2195" w:rsidP="00BC2195">
            <w:pPr>
              <w:pStyle w:val="Text"/>
            </w:pPr>
            <w:r w:rsidRPr="005F70FB">
              <w:t>0013</w:t>
            </w:r>
          </w:p>
        </w:tc>
        <w:tc>
          <w:tcPr>
            <w:tcW w:w="714" w:type="dxa"/>
            <w:shd w:val="clear" w:color="auto" w:fill="auto"/>
          </w:tcPr>
          <w:p w14:paraId="72DE022B" w14:textId="77777777" w:rsidR="00BC2195" w:rsidRPr="005F70FB" w:rsidRDefault="00BC2195" w:rsidP="00BC2195">
            <w:pPr>
              <w:pStyle w:val="Text"/>
            </w:pPr>
            <w:r w:rsidRPr="005F70FB">
              <w:t>Maria:</w:t>
            </w:r>
          </w:p>
        </w:tc>
        <w:tc>
          <w:tcPr>
            <w:tcW w:w="447" w:type="dxa"/>
            <w:shd w:val="clear" w:color="auto" w:fill="auto"/>
          </w:tcPr>
          <w:p w14:paraId="4A0613FF" w14:textId="77777777" w:rsidR="00BC2195" w:rsidRPr="005F70FB" w:rsidRDefault="00BC2195" w:rsidP="00BC2195">
            <w:pPr>
              <w:pStyle w:val="Text"/>
            </w:pPr>
            <w:r w:rsidRPr="005F70FB">
              <w:t>yo,</w:t>
            </w:r>
          </w:p>
        </w:tc>
        <w:tc>
          <w:tcPr>
            <w:tcW w:w="491" w:type="dxa"/>
            <w:shd w:val="clear" w:color="auto" w:fill="auto"/>
          </w:tcPr>
          <w:p w14:paraId="6639F886" w14:textId="77777777" w:rsidR="00BC2195" w:rsidRPr="005F70FB" w:rsidRDefault="00BC2195" w:rsidP="00BC2195">
            <w:pPr>
              <w:pStyle w:val="Text"/>
            </w:pPr>
            <w:r w:rsidRPr="005F70FB">
              <w:t>biar</w:t>
            </w:r>
          </w:p>
        </w:tc>
        <w:tc>
          <w:tcPr>
            <w:tcW w:w="485" w:type="dxa"/>
            <w:shd w:val="clear" w:color="auto" w:fill="auto"/>
          </w:tcPr>
          <w:p w14:paraId="5900132E" w14:textId="77777777" w:rsidR="00BC2195" w:rsidRPr="005F70FB" w:rsidRDefault="00BC2195" w:rsidP="00BC2195">
            <w:pPr>
              <w:pStyle w:val="Text"/>
            </w:pPr>
            <w:r w:rsidRPr="005F70FB">
              <w:t>de</w:t>
            </w:r>
          </w:p>
        </w:tc>
        <w:tc>
          <w:tcPr>
            <w:tcW w:w="525" w:type="dxa"/>
            <w:shd w:val="clear" w:color="auto" w:fill="auto"/>
          </w:tcPr>
          <w:p w14:paraId="72ECB821" w14:textId="77777777" w:rsidR="00BC2195" w:rsidRPr="005F70FB" w:rsidRDefault="00BC2195" w:rsidP="00BC2195">
            <w:pPr>
              <w:pStyle w:val="Text"/>
            </w:pPr>
            <w:r w:rsidRPr="005F70FB">
              <w:t>juga</w:t>
            </w:r>
          </w:p>
        </w:tc>
        <w:tc>
          <w:tcPr>
            <w:tcW w:w="436" w:type="dxa"/>
            <w:shd w:val="clear" w:color="auto" w:fill="auto"/>
          </w:tcPr>
          <w:p w14:paraId="7E60C3D1" w14:textId="77777777" w:rsidR="00BC2195" w:rsidRPr="005F70FB" w:rsidRDefault="00BC2195" w:rsidP="00BC2195">
            <w:pPr>
              <w:pStyle w:val="Text"/>
            </w:pPr>
            <w:r w:rsidRPr="005F70FB">
              <w:t>liat</w:t>
            </w:r>
          </w:p>
        </w:tc>
        <w:tc>
          <w:tcPr>
            <w:tcW w:w="485" w:type="dxa"/>
            <w:shd w:val="clear" w:color="auto" w:fill="auto"/>
          </w:tcPr>
          <w:p w14:paraId="6145369D" w14:textId="77777777" w:rsidR="00BC2195" w:rsidRPr="005F70FB" w:rsidRDefault="00BC2195" w:rsidP="00BC2195">
            <w:pPr>
              <w:pStyle w:val="Text"/>
            </w:pPr>
            <w:r w:rsidRPr="005F70FB">
              <w:t>sa</w:t>
            </w:r>
          </w:p>
        </w:tc>
        <w:tc>
          <w:tcPr>
            <w:tcW w:w="1102" w:type="dxa"/>
            <w:shd w:val="clear" w:color="auto" w:fill="auto"/>
          </w:tcPr>
          <w:p w14:paraId="374D1175" w14:textId="77777777" w:rsidR="00BC2195" w:rsidRPr="005F70FB" w:rsidRDefault="00BC2195" w:rsidP="00BC2195">
            <w:pPr>
              <w:pStyle w:val="Text"/>
            </w:pPr>
            <w:r w:rsidRPr="005F70FB">
              <w:t>((laughter))</w:t>
            </w:r>
          </w:p>
        </w:tc>
      </w:tr>
      <w:tr w:rsidR="00AC23C4" w:rsidRPr="005F70FB" w14:paraId="63C99638" w14:textId="77777777" w:rsidTr="00AC23C4">
        <w:tc>
          <w:tcPr>
            <w:tcW w:w="709" w:type="dxa"/>
            <w:shd w:val="clear" w:color="auto" w:fill="auto"/>
          </w:tcPr>
          <w:p w14:paraId="76CA9FA1" w14:textId="77777777" w:rsidR="00BC2195" w:rsidRPr="005F70FB" w:rsidRDefault="00BC2195" w:rsidP="00BC2195">
            <w:pPr>
              <w:pStyle w:val="GlossEng"/>
            </w:pPr>
          </w:p>
        </w:tc>
        <w:tc>
          <w:tcPr>
            <w:tcW w:w="714" w:type="dxa"/>
            <w:shd w:val="clear" w:color="auto" w:fill="auto"/>
          </w:tcPr>
          <w:p w14:paraId="565AE843" w14:textId="77777777" w:rsidR="00BC2195" w:rsidRPr="005F70FB" w:rsidRDefault="00BC2195" w:rsidP="00BC2195">
            <w:pPr>
              <w:pStyle w:val="GlossEng"/>
            </w:pPr>
          </w:p>
        </w:tc>
        <w:tc>
          <w:tcPr>
            <w:tcW w:w="447" w:type="dxa"/>
            <w:shd w:val="clear" w:color="auto" w:fill="auto"/>
          </w:tcPr>
          <w:p w14:paraId="788D2715" w14:textId="77777777" w:rsidR="00BC2195" w:rsidRPr="005F70FB" w:rsidRDefault="00BC2195" w:rsidP="00BC2195">
            <w:pPr>
              <w:pStyle w:val="GlossEng"/>
            </w:pPr>
            <w:r w:rsidRPr="005F70FB">
              <w:t>yes</w:t>
            </w:r>
          </w:p>
        </w:tc>
        <w:tc>
          <w:tcPr>
            <w:tcW w:w="491" w:type="dxa"/>
            <w:shd w:val="clear" w:color="auto" w:fill="auto"/>
          </w:tcPr>
          <w:p w14:paraId="5A213B2D" w14:textId="77777777" w:rsidR="00BC2195" w:rsidRPr="005F70FB" w:rsidRDefault="00BC2195" w:rsidP="00BC2195">
            <w:pPr>
              <w:pStyle w:val="GlossEng"/>
            </w:pPr>
            <w:r w:rsidRPr="005F70FB">
              <w:t>let</w:t>
            </w:r>
          </w:p>
        </w:tc>
        <w:tc>
          <w:tcPr>
            <w:tcW w:w="485" w:type="dxa"/>
            <w:shd w:val="clear" w:color="auto" w:fill="auto"/>
          </w:tcPr>
          <w:p w14:paraId="47E81293" w14:textId="77777777" w:rsidR="00BC2195" w:rsidRPr="005F70FB" w:rsidRDefault="00BC2195" w:rsidP="00BC2195">
            <w:pPr>
              <w:pStyle w:val="GlossEng"/>
            </w:pPr>
            <w:r w:rsidRPr="005F70FB">
              <w:rPr>
                <w:rStyle w:val="ChSmallCaps"/>
              </w:rPr>
              <w:t>3sg</w:t>
            </w:r>
          </w:p>
        </w:tc>
        <w:tc>
          <w:tcPr>
            <w:tcW w:w="525" w:type="dxa"/>
            <w:shd w:val="clear" w:color="auto" w:fill="auto"/>
          </w:tcPr>
          <w:p w14:paraId="2D1D7A74" w14:textId="77777777" w:rsidR="00BC2195" w:rsidRPr="005F70FB" w:rsidRDefault="00BC2195" w:rsidP="00BC2195">
            <w:pPr>
              <w:pStyle w:val="GlossEng"/>
            </w:pPr>
            <w:r w:rsidRPr="005F70FB">
              <w:t>also</w:t>
            </w:r>
          </w:p>
        </w:tc>
        <w:tc>
          <w:tcPr>
            <w:tcW w:w="436" w:type="dxa"/>
            <w:shd w:val="clear" w:color="auto" w:fill="auto"/>
          </w:tcPr>
          <w:p w14:paraId="5EEF80F1" w14:textId="77777777" w:rsidR="00BC2195" w:rsidRPr="005F70FB" w:rsidRDefault="00BC2195" w:rsidP="00BC2195">
            <w:pPr>
              <w:pStyle w:val="GlossEng"/>
            </w:pPr>
            <w:r w:rsidRPr="005F70FB">
              <w:t>see</w:t>
            </w:r>
          </w:p>
        </w:tc>
        <w:tc>
          <w:tcPr>
            <w:tcW w:w="485" w:type="dxa"/>
            <w:shd w:val="clear" w:color="auto" w:fill="auto"/>
          </w:tcPr>
          <w:p w14:paraId="25327E5C" w14:textId="77777777" w:rsidR="00BC2195" w:rsidRPr="005F70FB" w:rsidRDefault="00BC2195" w:rsidP="00BC2195">
            <w:pPr>
              <w:pStyle w:val="GlossEng"/>
            </w:pPr>
            <w:r w:rsidRPr="005F70FB">
              <w:rPr>
                <w:rStyle w:val="ChSmallCaps"/>
              </w:rPr>
              <w:t>1sg</w:t>
            </w:r>
          </w:p>
        </w:tc>
        <w:tc>
          <w:tcPr>
            <w:tcW w:w="1102" w:type="dxa"/>
            <w:shd w:val="clear" w:color="auto" w:fill="auto"/>
          </w:tcPr>
          <w:p w14:paraId="1D265CFA" w14:textId="77777777" w:rsidR="00BC2195" w:rsidRPr="005F70FB" w:rsidRDefault="00BC2195" w:rsidP="00BC2195">
            <w:pPr>
              <w:pStyle w:val="GlossEng"/>
            </w:pPr>
          </w:p>
        </w:tc>
      </w:tr>
    </w:tbl>
    <w:p w14:paraId="4794D369" w14:textId="77777777" w:rsidR="00BC2195" w:rsidRPr="005F70FB" w:rsidRDefault="00BC2195" w:rsidP="00BC2195">
      <w:pPr>
        <w:pStyle w:val="FreeTranslEng"/>
      </w:pPr>
      <w:r w:rsidRPr="005F70FB">
        <w:t>Maria: yes, (but) let her also see me</w:t>
      </w:r>
      <w:r w:rsidRPr="005F70FB">
        <w:rPr>
          <w:rStyle w:val="FootnoteReference"/>
        </w:rPr>
        <w:footnoteReference w:id="262"/>
      </w:r>
    </w:p>
    <w:tbl>
      <w:tblPr>
        <w:tblW w:w="5989" w:type="dxa"/>
        <w:tblCellMar>
          <w:left w:w="42" w:type="dxa"/>
          <w:right w:w="42" w:type="dxa"/>
        </w:tblCellMar>
        <w:tblLook w:val="01E0" w:firstRow="1" w:lastRow="1" w:firstColumn="1" w:lastColumn="1" w:noHBand="0" w:noVBand="0"/>
      </w:tblPr>
      <w:tblGrid>
        <w:gridCol w:w="709"/>
        <w:gridCol w:w="618"/>
        <w:gridCol w:w="188"/>
        <w:gridCol w:w="507"/>
        <w:gridCol w:w="360"/>
        <w:gridCol w:w="106"/>
        <w:gridCol w:w="623"/>
        <w:gridCol w:w="573"/>
        <w:gridCol w:w="160"/>
        <w:gridCol w:w="329"/>
        <w:gridCol w:w="448"/>
        <w:gridCol w:w="314"/>
        <w:gridCol w:w="175"/>
        <w:gridCol w:w="365"/>
        <w:gridCol w:w="514"/>
      </w:tblGrid>
      <w:tr w:rsidR="00AC23C4" w:rsidRPr="005F70FB" w14:paraId="0F320B50" w14:textId="77777777" w:rsidTr="00245645">
        <w:tc>
          <w:tcPr>
            <w:tcW w:w="709" w:type="dxa"/>
            <w:shd w:val="clear" w:color="auto" w:fill="auto"/>
          </w:tcPr>
          <w:p w14:paraId="337F40A8" w14:textId="77777777" w:rsidR="00BC2195" w:rsidRPr="005F70FB" w:rsidRDefault="00BC2195" w:rsidP="00BC2195">
            <w:pPr>
              <w:pStyle w:val="Text"/>
            </w:pPr>
            <w:r w:rsidRPr="005F70FB">
              <w:t>0014</w:t>
            </w:r>
          </w:p>
        </w:tc>
        <w:tc>
          <w:tcPr>
            <w:tcW w:w="806" w:type="dxa"/>
            <w:gridSpan w:val="2"/>
            <w:shd w:val="clear" w:color="auto" w:fill="auto"/>
          </w:tcPr>
          <w:p w14:paraId="33E03AE2" w14:textId="77777777" w:rsidR="00BC2195" w:rsidRPr="005F70FB" w:rsidRDefault="00BC2195" w:rsidP="00BC2195">
            <w:pPr>
              <w:pStyle w:val="Text"/>
            </w:pPr>
            <w:r w:rsidRPr="005F70FB">
              <w:t>skarang</w:t>
            </w:r>
          </w:p>
        </w:tc>
        <w:tc>
          <w:tcPr>
            <w:tcW w:w="973" w:type="dxa"/>
            <w:gridSpan w:val="3"/>
            <w:shd w:val="clear" w:color="auto" w:fill="auto"/>
          </w:tcPr>
          <w:p w14:paraId="3C3FBF60" w14:textId="77777777" w:rsidR="00BC2195" w:rsidRPr="005F70FB" w:rsidRDefault="00BC2195" w:rsidP="00BC2195">
            <w:pPr>
              <w:pStyle w:val="Text"/>
            </w:pPr>
            <w:r w:rsidRPr="005F70FB">
              <w:t>tukang</w:t>
            </w:r>
          </w:p>
        </w:tc>
        <w:tc>
          <w:tcPr>
            <w:tcW w:w="1356" w:type="dxa"/>
            <w:gridSpan w:val="3"/>
            <w:shd w:val="clear" w:color="auto" w:fill="auto"/>
          </w:tcPr>
          <w:p w14:paraId="749DA674" w14:textId="77777777" w:rsidR="00BC2195" w:rsidRPr="005F70FB" w:rsidRDefault="00BC2195" w:rsidP="00BC2195">
            <w:pPr>
              <w:pStyle w:val="Text"/>
            </w:pPr>
            <w:r w:rsidRPr="005F70FB">
              <w:t>ojek</w:t>
            </w:r>
          </w:p>
        </w:tc>
        <w:tc>
          <w:tcPr>
            <w:tcW w:w="777" w:type="dxa"/>
            <w:gridSpan w:val="2"/>
            <w:shd w:val="clear" w:color="auto" w:fill="auto"/>
          </w:tcPr>
          <w:p w14:paraId="5F07B583" w14:textId="77777777" w:rsidR="00BC2195" w:rsidRPr="005F70FB" w:rsidRDefault="00BC2195" w:rsidP="00BC2195">
            <w:pPr>
              <w:pStyle w:val="Text"/>
            </w:pPr>
            <w:r w:rsidRPr="005F70FB">
              <w:t>ini</w:t>
            </w:r>
          </w:p>
        </w:tc>
        <w:tc>
          <w:tcPr>
            <w:tcW w:w="489" w:type="dxa"/>
            <w:gridSpan w:val="2"/>
            <w:shd w:val="clear" w:color="auto" w:fill="auto"/>
          </w:tcPr>
          <w:p w14:paraId="45CB48B8" w14:textId="77777777" w:rsidR="00BC2195" w:rsidRPr="005F70FB" w:rsidRDefault="00BC2195" w:rsidP="00BC2195">
            <w:pPr>
              <w:pStyle w:val="Text"/>
            </w:pPr>
            <w:r w:rsidRPr="005F70FB">
              <w:t>de</w:t>
            </w:r>
          </w:p>
        </w:tc>
        <w:tc>
          <w:tcPr>
            <w:tcW w:w="879" w:type="dxa"/>
            <w:gridSpan w:val="2"/>
            <w:shd w:val="clear" w:color="auto" w:fill="auto"/>
          </w:tcPr>
          <w:p w14:paraId="22B1846D" w14:textId="77777777" w:rsidR="00BC2195" w:rsidRPr="005F70FB" w:rsidRDefault="00BC2195" w:rsidP="00BC2195">
            <w:pPr>
              <w:pStyle w:val="Text"/>
            </w:pPr>
            <w:r w:rsidRPr="005F70FB">
              <w:t>pulang</w:t>
            </w:r>
          </w:p>
        </w:tc>
      </w:tr>
      <w:tr w:rsidR="00AC23C4" w:rsidRPr="005F70FB" w14:paraId="079082F7" w14:textId="77777777" w:rsidTr="00245645">
        <w:tc>
          <w:tcPr>
            <w:tcW w:w="709" w:type="dxa"/>
            <w:shd w:val="clear" w:color="auto" w:fill="auto"/>
          </w:tcPr>
          <w:p w14:paraId="0DE8BB01" w14:textId="77777777" w:rsidR="00BC2195" w:rsidRPr="005F70FB" w:rsidRDefault="00BC2195" w:rsidP="00BC2195">
            <w:pPr>
              <w:pStyle w:val="GlossEng2ptafter"/>
            </w:pPr>
          </w:p>
        </w:tc>
        <w:tc>
          <w:tcPr>
            <w:tcW w:w="806" w:type="dxa"/>
            <w:gridSpan w:val="2"/>
            <w:shd w:val="clear" w:color="auto" w:fill="auto"/>
          </w:tcPr>
          <w:p w14:paraId="345ADF05" w14:textId="552A7CC4" w:rsidR="00BC2195" w:rsidRPr="005F70FB" w:rsidRDefault="00245645" w:rsidP="00BC2195">
            <w:pPr>
              <w:pStyle w:val="GlossEng2ptafter"/>
            </w:pPr>
            <w:r>
              <w:t>now</w:t>
            </w:r>
          </w:p>
        </w:tc>
        <w:tc>
          <w:tcPr>
            <w:tcW w:w="973" w:type="dxa"/>
            <w:gridSpan w:val="3"/>
            <w:shd w:val="clear" w:color="auto" w:fill="auto"/>
          </w:tcPr>
          <w:p w14:paraId="1D2A8B80" w14:textId="77777777" w:rsidR="00BC2195" w:rsidRPr="005F70FB" w:rsidRDefault="00BC2195" w:rsidP="00BC2195">
            <w:pPr>
              <w:pStyle w:val="GlossEng2ptafter"/>
            </w:pPr>
            <w:r w:rsidRPr="005F70FB">
              <w:t>craftsman</w:t>
            </w:r>
          </w:p>
        </w:tc>
        <w:tc>
          <w:tcPr>
            <w:tcW w:w="1356" w:type="dxa"/>
            <w:gridSpan w:val="3"/>
            <w:shd w:val="clear" w:color="auto" w:fill="auto"/>
          </w:tcPr>
          <w:p w14:paraId="04366853" w14:textId="77777777" w:rsidR="00BC2195" w:rsidRPr="005F70FB" w:rsidRDefault="00BC2195" w:rsidP="00BC2195">
            <w:pPr>
              <w:pStyle w:val="GlossEng2ptafter"/>
            </w:pPr>
            <w:r w:rsidRPr="005F70FB">
              <w:t>motorbike.taxi</w:t>
            </w:r>
          </w:p>
        </w:tc>
        <w:tc>
          <w:tcPr>
            <w:tcW w:w="777" w:type="dxa"/>
            <w:gridSpan w:val="2"/>
            <w:shd w:val="clear" w:color="auto" w:fill="auto"/>
          </w:tcPr>
          <w:p w14:paraId="364CDBD2" w14:textId="77777777" w:rsidR="00BC2195" w:rsidRPr="005F70FB" w:rsidRDefault="00BC2195" w:rsidP="00BC2195">
            <w:pPr>
              <w:pStyle w:val="GlossEng2ptafter"/>
            </w:pPr>
            <w:r w:rsidRPr="005F70FB">
              <w:rPr>
                <w:rStyle w:val="ChSmallCaps"/>
              </w:rPr>
              <w:t>d.prox</w:t>
            </w:r>
          </w:p>
        </w:tc>
        <w:tc>
          <w:tcPr>
            <w:tcW w:w="489" w:type="dxa"/>
            <w:gridSpan w:val="2"/>
            <w:shd w:val="clear" w:color="auto" w:fill="auto"/>
          </w:tcPr>
          <w:p w14:paraId="3D99CC73" w14:textId="77777777" w:rsidR="00BC2195" w:rsidRPr="005F70FB" w:rsidRDefault="00BC2195" w:rsidP="00BC2195">
            <w:pPr>
              <w:pStyle w:val="GlossEng2ptafter"/>
            </w:pPr>
            <w:r w:rsidRPr="005F70FB">
              <w:rPr>
                <w:rStyle w:val="ChSmallCaps"/>
              </w:rPr>
              <w:t>3sg</w:t>
            </w:r>
          </w:p>
        </w:tc>
        <w:tc>
          <w:tcPr>
            <w:tcW w:w="879" w:type="dxa"/>
            <w:gridSpan w:val="2"/>
            <w:shd w:val="clear" w:color="auto" w:fill="auto"/>
          </w:tcPr>
          <w:p w14:paraId="5045245A" w14:textId="77777777" w:rsidR="00BC2195" w:rsidRPr="005F70FB" w:rsidRDefault="00BC2195" w:rsidP="00BC2195">
            <w:pPr>
              <w:pStyle w:val="GlossEng2ptafter"/>
            </w:pPr>
            <w:r w:rsidRPr="005F70FB">
              <w:t>go.home</w:t>
            </w:r>
          </w:p>
        </w:tc>
      </w:tr>
      <w:tr w:rsidR="00AC23C4" w:rsidRPr="005F70FB" w14:paraId="1DE3E057" w14:textId="77777777" w:rsidTr="00245645">
        <w:trPr>
          <w:gridAfter w:val="1"/>
          <w:wAfter w:w="514" w:type="dxa"/>
        </w:trPr>
        <w:tc>
          <w:tcPr>
            <w:tcW w:w="709" w:type="dxa"/>
            <w:shd w:val="clear" w:color="auto" w:fill="auto"/>
          </w:tcPr>
          <w:p w14:paraId="4DFCF148" w14:textId="77777777" w:rsidR="00BC2195" w:rsidRPr="005F70FB" w:rsidRDefault="00BC2195" w:rsidP="00BC2195">
            <w:pPr>
              <w:pStyle w:val="O0Nwnext"/>
            </w:pPr>
          </w:p>
        </w:tc>
        <w:tc>
          <w:tcPr>
            <w:tcW w:w="618" w:type="dxa"/>
            <w:shd w:val="clear" w:color="auto" w:fill="auto"/>
          </w:tcPr>
          <w:p w14:paraId="7BC12FCB" w14:textId="77777777" w:rsidR="00BC2195" w:rsidRPr="005F70FB" w:rsidRDefault="00BC2195" w:rsidP="00BC2195">
            <w:pPr>
              <w:pStyle w:val="Text"/>
            </w:pPr>
            <w:r w:rsidRPr="005F70FB">
              <w:t>lagi</w:t>
            </w:r>
          </w:p>
        </w:tc>
        <w:tc>
          <w:tcPr>
            <w:tcW w:w="695" w:type="dxa"/>
            <w:gridSpan w:val="2"/>
            <w:shd w:val="clear" w:color="auto" w:fill="auto"/>
          </w:tcPr>
          <w:p w14:paraId="3D537A61" w14:textId="77777777" w:rsidR="00BC2195" w:rsidRPr="005F70FB" w:rsidRDefault="00BC2195" w:rsidP="00BC2195">
            <w:pPr>
              <w:pStyle w:val="Text"/>
            </w:pPr>
            <w:r w:rsidRPr="005F70FB">
              <w:t>sampe</w:t>
            </w:r>
          </w:p>
        </w:tc>
        <w:tc>
          <w:tcPr>
            <w:tcW w:w="360" w:type="dxa"/>
            <w:shd w:val="clear" w:color="auto" w:fill="auto"/>
          </w:tcPr>
          <w:p w14:paraId="468AA9FD" w14:textId="77777777" w:rsidR="00BC2195" w:rsidRPr="005F70FB" w:rsidRDefault="00BC2195" w:rsidP="00BC2195">
            <w:pPr>
              <w:pStyle w:val="Text"/>
            </w:pPr>
            <w:r w:rsidRPr="005F70FB">
              <w:t>di</w:t>
            </w:r>
          </w:p>
        </w:tc>
        <w:tc>
          <w:tcPr>
            <w:tcW w:w="729" w:type="dxa"/>
            <w:gridSpan w:val="2"/>
            <w:shd w:val="clear" w:color="auto" w:fill="auto"/>
          </w:tcPr>
          <w:p w14:paraId="50A82514" w14:textId="77777777" w:rsidR="00BC2195" w:rsidRPr="005F70FB" w:rsidRDefault="00BC2195" w:rsidP="00BC2195">
            <w:pPr>
              <w:pStyle w:val="Text"/>
            </w:pPr>
            <w:r w:rsidRPr="005F70FB">
              <w:t>tempat</w:t>
            </w:r>
          </w:p>
        </w:tc>
        <w:tc>
          <w:tcPr>
            <w:tcW w:w="573" w:type="dxa"/>
            <w:shd w:val="clear" w:color="auto" w:fill="auto"/>
          </w:tcPr>
          <w:p w14:paraId="5DA345C2" w14:textId="77777777" w:rsidR="00BC2195" w:rsidRPr="005F70FB" w:rsidRDefault="00BC2195" w:rsidP="00BC2195">
            <w:pPr>
              <w:pStyle w:val="Text"/>
            </w:pPr>
            <w:r w:rsidRPr="005F70FB">
              <w:t>yang</w:t>
            </w:r>
          </w:p>
        </w:tc>
        <w:tc>
          <w:tcPr>
            <w:tcW w:w="489" w:type="dxa"/>
            <w:gridSpan w:val="2"/>
            <w:shd w:val="clear" w:color="auto" w:fill="auto"/>
          </w:tcPr>
          <w:p w14:paraId="5BB806FB" w14:textId="77777777" w:rsidR="00BC2195" w:rsidRPr="005F70FB" w:rsidRDefault="00BC2195" w:rsidP="00BC2195">
            <w:pPr>
              <w:pStyle w:val="Text"/>
            </w:pPr>
            <w:r w:rsidRPr="005F70FB">
              <w:t>dia</w:t>
            </w:r>
          </w:p>
        </w:tc>
        <w:tc>
          <w:tcPr>
            <w:tcW w:w="762" w:type="dxa"/>
            <w:gridSpan w:val="2"/>
            <w:shd w:val="clear" w:color="auto" w:fill="auto"/>
          </w:tcPr>
          <w:p w14:paraId="3DF0AD6A" w14:textId="77777777" w:rsidR="00BC2195" w:rsidRPr="005F70FB" w:rsidRDefault="00BC2195" w:rsidP="00BC2195">
            <w:pPr>
              <w:pStyle w:val="Text"/>
            </w:pPr>
            <w:r w:rsidRPr="005F70FB">
              <w:t>buang</w:t>
            </w:r>
          </w:p>
        </w:tc>
        <w:tc>
          <w:tcPr>
            <w:tcW w:w="540" w:type="dxa"/>
            <w:gridSpan w:val="2"/>
            <w:shd w:val="clear" w:color="auto" w:fill="auto"/>
          </w:tcPr>
          <w:p w14:paraId="55399A5E" w14:textId="77777777" w:rsidR="00BC2195" w:rsidRPr="005F70FB" w:rsidRDefault="00BC2195" w:rsidP="00BC2195">
            <w:pPr>
              <w:pStyle w:val="Text"/>
            </w:pPr>
            <w:r w:rsidRPr="005F70FB">
              <w:t>saya</w:t>
            </w:r>
          </w:p>
        </w:tc>
      </w:tr>
      <w:tr w:rsidR="00AC23C4" w:rsidRPr="005F70FB" w14:paraId="38A4FAB0" w14:textId="77777777" w:rsidTr="00245645">
        <w:trPr>
          <w:gridAfter w:val="1"/>
          <w:wAfter w:w="514" w:type="dxa"/>
        </w:trPr>
        <w:tc>
          <w:tcPr>
            <w:tcW w:w="709" w:type="dxa"/>
            <w:shd w:val="clear" w:color="auto" w:fill="auto"/>
          </w:tcPr>
          <w:p w14:paraId="4A223B6D" w14:textId="77777777" w:rsidR="00BC2195" w:rsidRPr="005F70FB" w:rsidRDefault="00BC2195" w:rsidP="00BC2195">
            <w:pPr>
              <w:pStyle w:val="GlossEng"/>
            </w:pPr>
          </w:p>
        </w:tc>
        <w:tc>
          <w:tcPr>
            <w:tcW w:w="618" w:type="dxa"/>
            <w:shd w:val="clear" w:color="auto" w:fill="auto"/>
          </w:tcPr>
          <w:p w14:paraId="1E4EABED" w14:textId="77777777" w:rsidR="00BC2195" w:rsidRPr="005F70FB" w:rsidRDefault="00BC2195" w:rsidP="00BC2195">
            <w:pPr>
              <w:pStyle w:val="GlossEng"/>
            </w:pPr>
            <w:r w:rsidRPr="005F70FB">
              <w:t>again</w:t>
            </w:r>
          </w:p>
        </w:tc>
        <w:tc>
          <w:tcPr>
            <w:tcW w:w="695" w:type="dxa"/>
            <w:gridSpan w:val="2"/>
            <w:shd w:val="clear" w:color="auto" w:fill="auto"/>
          </w:tcPr>
          <w:p w14:paraId="4B266915" w14:textId="77777777" w:rsidR="00BC2195" w:rsidRPr="005F70FB" w:rsidRDefault="00BC2195" w:rsidP="00BC2195">
            <w:pPr>
              <w:pStyle w:val="GlossEng"/>
            </w:pPr>
            <w:r w:rsidRPr="005F70FB">
              <w:t>reach</w:t>
            </w:r>
          </w:p>
        </w:tc>
        <w:tc>
          <w:tcPr>
            <w:tcW w:w="360" w:type="dxa"/>
            <w:shd w:val="clear" w:color="auto" w:fill="auto"/>
          </w:tcPr>
          <w:p w14:paraId="1B9A1722" w14:textId="77777777" w:rsidR="00BC2195" w:rsidRPr="005F70FB" w:rsidRDefault="00BC2195" w:rsidP="00BC2195">
            <w:pPr>
              <w:pStyle w:val="GlossEng"/>
            </w:pPr>
            <w:r w:rsidRPr="005F70FB">
              <w:t>at</w:t>
            </w:r>
          </w:p>
        </w:tc>
        <w:tc>
          <w:tcPr>
            <w:tcW w:w="729" w:type="dxa"/>
            <w:gridSpan w:val="2"/>
            <w:shd w:val="clear" w:color="auto" w:fill="auto"/>
          </w:tcPr>
          <w:p w14:paraId="0176384A" w14:textId="77777777" w:rsidR="00BC2195" w:rsidRPr="005F70FB" w:rsidRDefault="00BC2195" w:rsidP="00BC2195">
            <w:pPr>
              <w:pStyle w:val="GlossEng"/>
            </w:pPr>
            <w:r w:rsidRPr="005F70FB">
              <w:t>place</w:t>
            </w:r>
          </w:p>
        </w:tc>
        <w:tc>
          <w:tcPr>
            <w:tcW w:w="573" w:type="dxa"/>
            <w:shd w:val="clear" w:color="auto" w:fill="auto"/>
          </w:tcPr>
          <w:p w14:paraId="2F5A268E" w14:textId="77777777" w:rsidR="00BC2195" w:rsidRPr="005F70FB" w:rsidRDefault="00BC2195" w:rsidP="00BC2195">
            <w:pPr>
              <w:pStyle w:val="GlossEng"/>
            </w:pPr>
            <w:r w:rsidRPr="005F70FB">
              <w:rPr>
                <w:rStyle w:val="ChSmallCaps"/>
              </w:rPr>
              <w:t>rel</w:t>
            </w:r>
          </w:p>
        </w:tc>
        <w:tc>
          <w:tcPr>
            <w:tcW w:w="489" w:type="dxa"/>
            <w:gridSpan w:val="2"/>
            <w:shd w:val="clear" w:color="auto" w:fill="auto"/>
          </w:tcPr>
          <w:p w14:paraId="3085EDDB" w14:textId="77777777" w:rsidR="00BC2195" w:rsidRPr="005F70FB" w:rsidRDefault="00BC2195" w:rsidP="00BC2195">
            <w:pPr>
              <w:pStyle w:val="GlossEng"/>
            </w:pPr>
            <w:r w:rsidRPr="005F70FB">
              <w:rPr>
                <w:rStyle w:val="ChSmallCaps"/>
              </w:rPr>
              <w:t>3sg</w:t>
            </w:r>
          </w:p>
        </w:tc>
        <w:tc>
          <w:tcPr>
            <w:tcW w:w="762" w:type="dxa"/>
            <w:gridSpan w:val="2"/>
            <w:shd w:val="clear" w:color="auto" w:fill="auto"/>
          </w:tcPr>
          <w:p w14:paraId="1D02A87D" w14:textId="77777777" w:rsidR="00BC2195" w:rsidRPr="005F70FB" w:rsidRDefault="00BC2195" w:rsidP="00BC2195">
            <w:pPr>
              <w:pStyle w:val="GlossEng"/>
            </w:pPr>
            <w:r w:rsidRPr="005F70FB">
              <w:t>discard</w:t>
            </w:r>
          </w:p>
        </w:tc>
        <w:tc>
          <w:tcPr>
            <w:tcW w:w="540" w:type="dxa"/>
            <w:gridSpan w:val="2"/>
            <w:shd w:val="clear" w:color="auto" w:fill="auto"/>
          </w:tcPr>
          <w:p w14:paraId="0A068EE7" w14:textId="77777777" w:rsidR="00BC2195" w:rsidRPr="005F70FB" w:rsidRDefault="00BC2195" w:rsidP="00BC2195">
            <w:pPr>
              <w:pStyle w:val="GlossEng"/>
            </w:pPr>
            <w:r w:rsidRPr="005F70FB">
              <w:rPr>
                <w:rStyle w:val="ChSmallCaps"/>
              </w:rPr>
              <w:t>1sg</w:t>
            </w:r>
          </w:p>
        </w:tc>
      </w:tr>
    </w:tbl>
    <w:p w14:paraId="2C320E10" w14:textId="225AA5F5" w:rsidR="00BC2195" w:rsidRPr="005F70FB" w:rsidRDefault="00BC2195" w:rsidP="00BC2195">
      <w:pPr>
        <w:pStyle w:val="FreeTranslEng"/>
      </w:pPr>
      <w:r w:rsidRPr="005F70FB">
        <w:t>now this motorbike taxi driver, he returned again all the way to the place where he</w:t>
      </w:r>
      <w:r w:rsidR="00B7093A" w:rsidRPr="005F70FB">
        <w:t>’</w:t>
      </w:r>
      <w:r w:rsidRPr="005F70FB">
        <w:t>d thrown me off</w:t>
      </w:r>
    </w:p>
    <w:tbl>
      <w:tblPr>
        <w:tblW w:w="0" w:type="auto"/>
        <w:tblCellMar>
          <w:left w:w="42" w:type="dxa"/>
          <w:right w:w="42" w:type="dxa"/>
        </w:tblCellMar>
        <w:tblLook w:val="01E0" w:firstRow="1" w:lastRow="1" w:firstColumn="1" w:lastColumn="1" w:noHBand="0" w:noVBand="0"/>
      </w:tblPr>
      <w:tblGrid>
        <w:gridCol w:w="709"/>
        <w:gridCol w:w="629"/>
        <w:gridCol w:w="762"/>
        <w:gridCol w:w="740"/>
        <w:gridCol w:w="462"/>
        <w:gridCol w:w="696"/>
        <w:gridCol w:w="695"/>
        <w:gridCol w:w="706"/>
        <w:gridCol w:w="1220"/>
      </w:tblGrid>
      <w:tr w:rsidR="00AC23C4" w:rsidRPr="005F70FB" w14:paraId="173038E9" w14:textId="77777777" w:rsidTr="00AC23C4">
        <w:tc>
          <w:tcPr>
            <w:tcW w:w="709" w:type="dxa"/>
            <w:shd w:val="clear" w:color="auto" w:fill="auto"/>
          </w:tcPr>
          <w:p w14:paraId="17524EFC" w14:textId="77777777" w:rsidR="00BC2195" w:rsidRPr="005F70FB" w:rsidRDefault="00BC2195" w:rsidP="00BC2195">
            <w:pPr>
              <w:pStyle w:val="Text"/>
            </w:pPr>
            <w:r w:rsidRPr="005F70FB">
              <w:t>0015</w:t>
            </w:r>
          </w:p>
        </w:tc>
        <w:tc>
          <w:tcPr>
            <w:tcW w:w="629" w:type="dxa"/>
            <w:shd w:val="clear" w:color="auto" w:fill="auto"/>
          </w:tcPr>
          <w:p w14:paraId="4BACE4D9" w14:textId="77777777" w:rsidR="00BC2195" w:rsidRPr="005F70FB" w:rsidRDefault="00BC2195" w:rsidP="00BC2195">
            <w:pPr>
              <w:pStyle w:val="Text"/>
            </w:pPr>
            <w:r w:rsidRPr="005F70FB">
              <w:rPr>
                <w:lang w:eastAsia="en-US"/>
              </w:rPr>
              <w:t>Iskia</w:t>
            </w:r>
            <w:r w:rsidRPr="005F70FB">
              <w:t>:</w:t>
            </w:r>
          </w:p>
        </w:tc>
        <w:tc>
          <w:tcPr>
            <w:tcW w:w="762" w:type="dxa"/>
            <w:shd w:val="clear" w:color="auto" w:fill="auto"/>
          </w:tcPr>
          <w:p w14:paraId="42D447BA" w14:textId="77777777" w:rsidR="00BC2195" w:rsidRPr="005F70FB" w:rsidRDefault="00BC2195" w:rsidP="00BC2195">
            <w:pPr>
              <w:pStyle w:val="Text"/>
            </w:pPr>
            <w:r w:rsidRPr="005F70FB">
              <w:t>minta</w:t>
            </w:r>
          </w:p>
        </w:tc>
        <w:tc>
          <w:tcPr>
            <w:tcW w:w="740" w:type="dxa"/>
            <w:shd w:val="clear" w:color="auto" w:fill="auto"/>
          </w:tcPr>
          <w:p w14:paraId="64D07DD0" w14:textId="77777777" w:rsidR="00BC2195" w:rsidRPr="005F70FB" w:rsidRDefault="00BC2195" w:rsidP="00BC2195">
            <w:pPr>
              <w:pStyle w:val="Text"/>
            </w:pPr>
            <w:r w:rsidRPr="005F70FB">
              <w:t>maaf</w:t>
            </w:r>
          </w:p>
        </w:tc>
        <w:tc>
          <w:tcPr>
            <w:tcW w:w="462" w:type="dxa"/>
            <w:shd w:val="clear" w:color="auto" w:fill="auto"/>
          </w:tcPr>
          <w:p w14:paraId="2D778D33" w14:textId="77777777" w:rsidR="00BC2195" w:rsidRPr="005F70FB" w:rsidRDefault="00BC2195" w:rsidP="00BC2195">
            <w:pPr>
              <w:pStyle w:val="Text"/>
            </w:pPr>
            <w:r w:rsidRPr="005F70FB">
              <w:t>e?,</w:t>
            </w:r>
          </w:p>
        </w:tc>
        <w:tc>
          <w:tcPr>
            <w:tcW w:w="696" w:type="dxa"/>
            <w:shd w:val="clear" w:color="auto" w:fill="auto"/>
          </w:tcPr>
          <w:p w14:paraId="5E70A1EF" w14:textId="77777777" w:rsidR="00BC2195" w:rsidRPr="005F70FB" w:rsidRDefault="00BC2195" w:rsidP="00BC2195">
            <w:pPr>
              <w:pStyle w:val="Text"/>
            </w:pPr>
            <w:r w:rsidRPr="005F70FB">
              <w:t>tolong</w:t>
            </w:r>
          </w:p>
        </w:tc>
        <w:tc>
          <w:tcPr>
            <w:tcW w:w="695" w:type="dxa"/>
            <w:shd w:val="clear" w:color="auto" w:fill="auto"/>
          </w:tcPr>
          <w:p w14:paraId="220147CF" w14:textId="77777777" w:rsidR="00BC2195" w:rsidRPr="005F70FB" w:rsidRDefault="00BC2195" w:rsidP="00BC2195">
            <w:pPr>
              <w:pStyle w:val="Text"/>
            </w:pPr>
            <w:r w:rsidRPr="005F70FB">
              <w:t>ceritra</w:t>
            </w:r>
          </w:p>
        </w:tc>
        <w:tc>
          <w:tcPr>
            <w:tcW w:w="706" w:type="dxa"/>
            <w:shd w:val="clear" w:color="auto" w:fill="auto"/>
          </w:tcPr>
          <w:p w14:paraId="262C9EF3" w14:textId="77777777" w:rsidR="00BC2195" w:rsidRPr="005F70FB" w:rsidRDefault="00BC2195" w:rsidP="00BC2195">
            <w:pPr>
              <w:pStyle w:val="Text"/>
            </w:pPr>
            <w:r w:rsidRPr="005F70FB">
              <w:t>tu</w:t>
            </w:r>
          </w:p>
        </w:tc>
        <w:tc>
          <w:tcPr>
            <w:tcW w:w="1220" w:type="dxa"/>
            <w:shd w:val="clear" w:color="auto" w:fill="auto"/>
          </w:tcPr>
          <w:p w14:paraId="18DAA673" w14:textId="77777777" w:rsidR="00BC2195" w:rsidRPr="005F70FB" w:rsidRDefault="00BC2195" w:rsidP="00BC2195">
            <w:pPr>
              <w:pStyle w:val="Text"/>
            </w:pPr>
            <w:r w:rsidRPr="005F70FB">
              <w:t>plang~plang</w:t>
            </w:r>
          </w:p>
        </w:tc>
      </w:tr>
      <w:tr w:rsidR="00AC23C4" w:rsidRPr="005F70FB" w14:paraId="20D34358" w14:textId="77777777" w:rsidTr="00AC23C4">
        <w:tc>
          <w:tcPr>
            <w:tcW w:w="709" w:type="dxa"/>
            <w:shd w:val="clear" w:color="auto" w:fill="auto"/>
          </w:tcPr>
          <w:p w14:paraId="3003FFCA" w14:textId="77777777" w:rsidR="00BC2195" w:rsidRPr="005F70FB" w:rsidRDefault="00BC2195" w:rsidP="00BC2195">
            <w:pPr>
              <w:pStyle w:val="GlossEng"/>
            </w:pPr>
          </w:p>
        </w:tc>
        <w:tc>
          <w:tcPr>
            <w:tcW w:w="629" w:type="dxa"/>
            <w:shd w:val="clear" w:color="auto" w:fill="auto"/>
          </w:tcPr>
          <w:p w14:paraId="2478A441" w14:textId="77777777" w:rsidR="00BC2195" w:rsidRPr="005F70FB" w:rsidRDefault="00BC2195" w:rsidP="00BC2195">
            <w:pPr>
              <w:pStyle w:val="GlossEng"/>
            </w:pPr>
          </w:p>
        </w:tc>
        <w:tc>
          <w:tcPr>
            <w:tcW w:w="762" w:type="dxa"/>
            <w:shd w:val="clear" w:color="auto" w:fill="auto"/>
          </w:tcPr>
          <w:p w14:paraId="43420A1C" w14:textId="77777777" w:rsidR="00BC2195" w:rsidRPr="005F70FB" w:rsidRDefault="00BC2195" w:rsidP="00BC2195">
            <w:pPr>
              <w:pStyle w:val="GlossEng"/>
            </w:pPr>
            <w:r w:rsidRPr="005F70FB">
              <w:t>request</w:t>
            </w:r>
          </w:p>
        </w:tc>
        <w:tc>
          <w:tcPr>
            <w:tcW w:w="740" w:type="dxa"/>
            <w:shd w:val="clear" w:color="auto" w:fill="auto"/>
          </w:tcPr>
          <w:p w14:paraId="578AAC5D" w14:textId="77777777" w:rsidR="00BC2195" w:rsidRPr="005F70FB" w:rsidRDefault="00BC2195" w:rsidP="00BC2195">
            <w:pPr>
              <w:pStyle w:val="GlossEng"/>
            </w:pPr>
            <w:r w:rsidRPr="005F70FB">
              <w:t>pardon</w:t>
            </w:r>
          </w:p>
        </w:tc>
        <w:tc>
          <w:tcPr>
            <w:tcW w:w="462" w:type="dxa"/>
            <w:shd w:val="clear" w:color="auto" w:fill="auto"/>
          </w:tcPr>
          <w:p w14:paraId="7E033D9A" w14:textId="77777777" w:rsidR="00BC2195" w:rsidRPr="005F70FB" w:rsidRDefault="00BC2195" w:rsidP="00BC2195">
            <w:pPr>
              <w:pStyle w:val="GlossEng"/>
            </w:pPr>
            <w:r w:rsidRPr="005F70FB">
              <w:t>eh?</w:t>
            </w:r>
          </w:p>
        </w:tc>
        <w:tc>
          <w:tcPr>
            <w:tcW w:w="696" w:type="dxa"/>
            <w:shd w:val="clear" w:color="auto" w:fill="auto"/>
          </w:tcPr>
          <w:p w14:paraId="5D5F4AA2" w14:textId="77777777" w:rsidR="00BC2195" w:rsidRPr="005F70FB" w:rsidRDefault="00BC2195" w:rsidP="00BC2195">
            <w:pPr>
              <w:pStyle w:val="GlossEng"/>
            </w:pPr>
            <w:r w:rsidRPr="005F70FB">
              <w:t>help</w:t>
            </w:r>
          </w:p>
        </w:tc>
        <w:tc>
          <w:tcPr>
            <w:tcW w:w="695" w:type="dxa"/>
            <w:shd w:val="clear" w:color="auto" w:fill="auto"/>
          </w:tcPr>
          <w:p w14:paraId="2BBF1546" w14:textId="77777777" w:rsidR="00BC2195" w:rsidRPr="005F70FB" w:rsidRDefault="00BC2195" w:rsidP="00BC2195">
            <w:pPr>
              <w:pStyle w:val="GlossEng"/>
            </w:pPr>
            <w:r w:rsidRPr="005F70FB">
              <w:t>tell</w:t>
            </w:r>
          </w:p>
        </w:tc>
        <w:tc>
          <w:tcPr>
            <w:tcW w:w="706" w:type="dxa"/>
            <w:shd w:val="clear" w:color="auto" w:fill="auto"/>
          </w:tcPr>
          <w:p w14:paraId="5C9FF1E6" w14:textId="77777777" w:rsidR="00BC2195" w:rsidRPr="005F70FB" w:rsidRDefault="00BC2195" w:rsidP="00BC2195">
            <w:pPr>
              <w:pStyle w:val="GlossEng"/>
            </w:pPr>
            <w:r w:rsidRPr="005F70FB">
              <w:rPr>
                <w:rStyle w:val="ChSmallCaps"/>
              </w:rPr>
              <w:t>d.dist</w:t>
            </w:r>
          </w:p>
        </w:tc>
        <w:tc>
          <w:tcPr>
            <w:tcW w:w="1220" w:type="dxa"/>
            <w:shd w:val="clear" w:color="auto" w:fill="auto"/>
          </w:tcPr>
          <w:p w14:paraId="7F0FEBBA" w14:textId="77777777" w:rsidR="00BC2195" w:rsidRPr="005F70FB" w:rsidRDefault="00BC2195" w:rsidP="00BC2195">
            <w:pPr>
              <w:pStyle w:val="GlossEng"/>
            </w:pPr>
            <w:r w:rsidRPr="005F70FB">
              <w:rPr>
                <w:rStyle w:val="ChSmallCaps"/>
              </w:rPr>
              <w:t>rdp</w:t>
            </w:r>
            <w:r w:rsidRPr="005F70FB">
              <w:t>~be.slow</w:t>
            </w:r>
          </w:p>
        </w:tc>
      </w:tr>
    </w:tbl>
    <w:p w14:paraId="63CB5BB6" w14:textId="77777777" w:rsidR="00BC2195" w:rsidRPr="005F70FB" w:rsidRDefault="00BC2195" w:rsidP="00BC2195">
      <w:pPr>
        <w:pStyle w:val="FreeTranslEng"/>
      </w:pPr>
      <w:r w:rsidRPr="005F70FB">
        <w:rPr>
          <w:lang w:eastAsia="en-US"/>
        </w:rPr>
        <w:t>Iskia</w:t>
      </w:r>
      <w:r w:rsidRPr="005F70FB">
        <w:t>: excuse me, eh?, please talk slowly</w:t>
      </w:r>
    </w:p>
    <w:tbl>
      <w:tblPr>
        <w:tblW w:w="0" w:type="auto"/>
        <w:tblCellMar>
          <w:left w:w="42" w:type="dxa"/>
          <w:right w:w="42" w:type="dxa"/>
        </w:tblCellMar>
        <w:tblLook w:val="01E0" w:firstRow="1" w:lastRow="1" w:firstColumn="1" w:lastColumn="1" w:noHBand="0" w:noVBand="0"/>
      </w:tblPr>
      <w:tblGrid>
        <w:gridCol w:w="707"/>
        <w:gridCol w:w="373"/>
        <w:gridCol w:w="341"/>
        <w:gridCol w:w="293"/>
        <w:gridCol w:w="117"/>
        <w:gridCol w:w="75"/>
        <w:gridCol w:w="548"/>
        <w:gridCol w:w="209"/>
        <w:gridCol w:w="274"/>
        <w:gridCol w:w="311"/>
        <w:gridCol w:w="128"/>
        <w:gridCol w:w="396"/>
        <w:gridCol w:w="92"/>
        <w:gridCol w:w="548"/>
        <w:gridCol w:w="275"/>
        <w:gridCol w:w="364"/>
        <w:gridCol w:w="124"/>
        <w:gridCol w:w="605"/>
        <w:gridCol w:w="168"/>
        <w:gridCol w:w="472"/>
        <w:gridCol w:w="383"/>
      </w:tblGrid>
      <w:tr w:rsidR="00AC23C4" w:rsidRPr="005F70FB" w14:paraId="5B5C0EBC" w14:textId="77777777" w:rsidTr="00AC23C4">
        <w:trPr>
          <w:gridAfter w:val="1"/>
          <w:wAfter w:w="384" w:type="dxa"/>
        </w:trPr>
        <w:tc>
          <w:tcPr>
            <w:tcW w:w="709" w:type="dxa"/>
            <w:shd w:val="clear" w:color="auto" w:fill="auto"/>
          </w:tcPr>
          <w:p w14:paraId="0B8A3FAB" w14:textId="77777777" w:rsidR="00BC2195" w:rsidRPr="005F70FB" w:rsidRDefault="00BC2195" w:rsidP="00BC2195">
            <w:pPr>
              <w:pStyle w:val="Text"/>
            </w:pPr>
            <w:r w:rsidRPr="005F70FB">
              <w:t>0016</w:t>
            </w:r>
          </w:p>
        </w:tc>
        <w:tc>
          <w:tcPr>
            <w:tcW w:w="714" w:type="dxa"/>
            <w:gridSpan w:val="2"/>
            <w:shd w:val="clear" w:color="auto" w:fill="auto"/>
          </w:tcPr>
          <w:p w14:paraId="51B941D6" w14:textId="77777777" w:rsidR="00BC2195" w:rsidRPr="005F70FB" w:rsidRDefault="00BC2195" w:rsidP="00BC2195">
            <w:pPr>
              <w:pStyle w:val="Text"/>
            </w:pPr>
            <w:r w:rsidRPr="005F70FB">
              <w:t>Maria:</w:t>
            </w:r>
          </w:p>
        </w:tc>
        <w:tc>
          <w:tcPr>
            <w:tcW w:w="485" w:type="dxa"/>
            <w:gridSpan w:val="3"/>
            <w:shd w:val="clear" w:color="auto" w:fill="auto"/>
          </w:tcPr>
          <w:p w14:paraId="4B1F89DB" w14:textId="77777777" w:rsidR="00BC2195" w:rsidRPr="005F70FB" w:rsidRDefault="00BC2195" w:rsidP="00BC2195">
            <w:pPr>
              <w:pStyle w:val="Text"/>
            </w:pPr>
            <w:r w:rsidRPr="005F70FB">
              <w:t>de</w:t>
            </w:r>
          </w:p>
        </w:tc>
        <w:tc>
          <w:tcPr>
            <w:tcW w:w="758" w:type="dxa"/>
            <w:gridSpan w:val="2"/>
            <w:shd w:val="clear" w:color="auto" w:fill="auto"/>
          </w:tcPr>
          <w:p w14:paraId="13F86B9B" w14:textId="77777777" w:rsidR="00BC2195" w:rsidRPr="005F70FB" w:rsidRDefault="00BC2195" w:rsidP="00BC2195">
            <w:pPr>
              <w:pStyle w:val="Text"/>
            </w:pPr>
            <w:r w:rsidRPr="005F70FB">
              <w:t>buang</w:t>
            </w:r>
          </w:p>
        </w:tc>
        <w:tc>
          <w:tcPr>
            <w:tcW w:w="586" w:type="dxa"/>
            <w:gridSpan w:val="2"/>
            <w:shd w:val="clear" w:color="auto" w:fill="auto"/>
          </w:tcPr>
          <w:p w14:paraId="3C44D301" w14:textId="77777777" w:rsidR="00BC2195" w:rsidRPr="005F70FB" w:rsidRDefault="00BC2195" w:rsidP="00BC2195">
            <w:pPr>
              <w:pStyle w:val="Text"/>
            </w:pPr>
            <w:r w:rsidRPr="005F70FB">
              <w:t>saya,</w:t>
            </w:r>
          </w:p>
        </w:tc>
        <w:tc>
          <w:tcPr>
            <w:tcW w:w="525" w:type="dxa"/>
            <w:gridSpan w:val="2"/>
            <w:shd w:val="clear" w:color="auto" w:fill="auto"/>
          </w:tcPr>
          <w:p w14:paraId="375FA1F5" w14:textId="77777777" w:rsidR="00BC2195" w:rsidRPr="005F70FB" w:rsidRDefault="00BC2195" w:rsidP="00BC2195">
            <w:pPr>
              <w:pStyle w:val="Text"/>
            </w:pPr>
            <w:r w:rsidRPr="005F70FB">
              <w:t>trus</w:t>
            </w:r>
          </w:p>
        </w:tc>
        <w:tc>
          <w:tcPr>
            <w:tcW w:w="640" w:type="dxa"/>
            <w:gridSpan w:val="2"/>
            <w:shd w:val="clear" w:color="auto" w:fill="auto"/>
          </w:tcPr>
          <w:p w14:paraId="6AD5109D" w14:textId="77777777" w:rsidR="00BC2195" w:rsidRPr="005F70FB" w:rsidRDefault="00BC2195" w:rsidP="00BC2195">
            <w:pPr>
              <w:pStyle w:val="Text"/>
            </w:pPr>
            <w:r w:rsidRPr="005F70FB">
              <w:t>dorang</w:t>
            </w:r>
          </w:p>
        </w:tc>
        <w:tc>
          <w:tcPr>
            <w:tcW w:w="640" w:type="dxa"/>
            <w:gridSpan w:val="2"/>
            <w:shd w:val="clear" w:color="auto" w:fill="auto"/>
          </w:tcPr>
          <w:p w14:paraId="0AEB445C" w14:textId="77777777" w:rsidR="00BC2195" w:rsidRPr="005F70FB" w:rsidRDefault="00BC2195" w:rsidP="00BC2195">
            <w:pPr>
              <w:pStyle w:val="Text"/>
            </w:pPr>
            <w:r w:rsidRPr="005F70FB">
              <w:t>dua</w:t>
            </w:r>
          </w:p>
        </w:tc>
        <w:tc>
          <w:tcPr>
            <w:tcW w:w="729" w:type="dxa"/>
            <w:gridSpan w:val="2"/>
            <w:shd w:val="clear" w:color="auto" w:fill="auto"/>
          </w:tcPr>
          <w:p w14:paraId="7EAA317E" w14:textId="77777777" w:rsidR="00BC2195" w:rsidRPr="005F70FB" w:rsidRDefault="00BC2195" w:rsidP="00BC2195">
            <w:pPr>
              <w:pStyle w:val="Text"/>
            </w:pPr>
            <w:r w:rsidRPr="005F70FB">
              <w:t>turung</w:t>
            </w:r>
          </w:p>
        </w:tc>
        <w:tc>
          <w:tcPr>
            <w:tcW w:w="640" w:type="dxa"/>
            <w:gridSpan w:val="2"/>
            <w:shd w:val="clear" w:color="auto" w:fill="auto"/>
          </w:tcPr>
          <w:p w14:paraId="6239B831" w14:textId="77777777" w:rsidR="00BC2195" w:rsidRPr="005F70FB" w:rsidRDefault="00BC2195" w:rsidP="00BC2195">
            <w:pPr>
              <w:pStyle w:val="Text"/>
            </w:pPr>
            <w:r w:rsidRPr="005F70FB">
              <w:t>dari</w:t>
            </w:r>
          </w:p>
        </w:tc>
      </w:tr>
      <w:tr w:rsidR="00AC23C4" w:rsidRPr="005F70FB" w14:paraId="1724BA6F" w14:textId="77777777" w:rsidTr="00AC23C4">
        <w:trPr>
          <w:gridAfter w:val="1"/>
          <w:wAfter w:w="384" w:type="dxa"/>
        </w:trPr>
        <w:tc>
          <w:tcPr>
            <w:tcW w:w="709" w:type="dxa"/>
            <w:shd w:val="clear" w:color="auto" w:fill="auto"/>
          </w:tcPr>
          <w:p w14:paraId="75AE2174" w14:textId="77777777" w:rsidR="00BC2195" w:rsidRPr="005F70FB" w:rsidRDefault="00BC2195" w:rsidP="00BC2195">
            <w:pPr>
              <w:pStyle w:val="GlossEng2ptafter"/>
            </w:pPr>
          </w:p>
        </w:tc>
        <w:tc>
          <w:tcPr>
            <w:tcW w:w="714" w:type="dxa"/>
            <w:gridSpan w:val="2"/>
            <w:shd w:val="clear" w:color="auto" w:fill="auto"/>
          </w:tcPr>
          <w:p w14:paraId="34465335" w14:textId="77777777" w:rsidR="00BC2195" w:rsidRPr="005F70FB" w:rsidRDefault="00BC2195" w:rsidP="00BC2195">
            <w:pPr>
              <w:pStyle w:val="GlossEng2ptafter"/>
            </w:pPr>
          </w:p>
        </w:tc>
        <w:tc>
          <w:tcPr>
            <w:tcW w:w="485" w:type="dxa"/>
            <w:gridSpan w:val="3"/>
            <w:shd w:val="clear" w:color="auto" w:fill="auto"/>
          </w:tcPr>
          <w:p w14:paraId="08F2D9AC" w14:textId="77777777" w:rsidR="00BC2195" w:rsidRPr="005F70FB" w:rsidRDefault="00BC2195" w:rsidP="00BC2195">
            <w:pPr>
              <w:pStyle w:val="GlossEng2ptafter"/>
            </w:pPr>
            <w:r w:rsidRPr="005F70FB">
              <w:rPr>
                <w:rStyle w:val="ChSmallCaps"/>
              </w:rPr>
              <w:t>3sg</w:t>
            </w:r>
          </w:p>
        </w:tc>
        <w:tc>
          <w:tcPr>
            <w:tcW w:w="758" w:type="dxa"/>
            <w:gridSpan w:val="2"/>
            <w:shd w:val="clear" w:color="auto" w:fill="auto"/>
          </w:tcPr>
          <w:p w14:paraId="67953E8C" w14:textId="77777777" w:rsidR="00BC2195" w:rsidRPr="005F70FB" w:rsidRDefault="00BC2195" w:rsidP="00BC2195">
            <w:pPr>
              <w:pStyle w:val="GlossEng2ptafter"/>
            </w:pPr>
            <w:r w:rsidRPr="005F70FB">
              <w:t>discard</w:t>
            </w:r>
          </w:p>
        </w:tc>
        <w:tc>
          <w:tcPr>
            <w:tcW w:w="586" w:type="dxa"/>
            <w:gridSpan w:val="2"/>
            <w:shd w:val="clear" w:color="auto" w:fill="auto"/>
          </w:tcPr>
          <w:p w14:paraId="638D815C" w14:textId="77777777" w:rsidR="00BC2195" w:rsidRPr="005F70FB" w:rsidRDefault="00BC2195" w:rsidP="00BC2195">
            <w:pPr>
              <w:pStyle w:val="GlossEng2ptafter"/>
            </w:pPr>
            <w:r w:rsidRPr="005F70FB">
              <w:rPr>
                <w:rStyle w:val="ChSmallCaps"/>
              </w:rPr>
              <w:t>1sg</w:t>
            </w:r>
          </w:p>
        </w:tc>
        <w:tc>
          <w:tcPr>
            <w:tcW w:w="525" w:type="dxa"/>
            <w:gridSpan w:val="2"/>
            <w:shd w:val="clear" w:color="auto" w:fill="auto"/>
          </w:tcPr>
          <w:p w14:paraId="46A893F8" w14:textId="77777777" w:rsidR="00BC2195" w:rsidRPr="005F70FB" w:rsidRDefault="00BC2195" w:rsidP="00BC2195">
            <w:pPr>
              <w:pStyle w:val="GlossEng2ptafter"/>
            </w:pPr>
            <w:r w:rsidRPr="005F70FB">
              <w:t>next</w:t>
            </w:r>
          </w:p>
        </w:tc>
        <w:tc>
          <w:tcPr>
            <w:tcW w:w="640" w:type="dxa"/>
            <w:gridSpan w:val="2"/>
            <w:shd w:val="clear" w:color="auto" w:fill="auto"/>
          </w:tcPr>
          <w:p w14:paraId="4C415A00" w14:textId="77777777" w:rsidR="00BC2195" w:rsidRPr="005F70FB" w:rsidRDefault="00BC2195" w:rsidP="00BC2195">
            <w:pPr>
              <w:pStyle w:val="GlossEng2ptafter"/>
            </w:pPr>
            <w:r w:rsidRPr="005F70FB">
              <w:rPr>
                <w:rStyle w:val="ChSmallCaps"/>
              </w:rPr>
              <w:t>3pl</w:t>
            </w:r>
          </w:p>
        </w:tc>
        <w:tc>
          <w:tcPr>
            <w:tcW w:w="640" w:type="dxa"/>
            <w:gridSpan w:val="2"/>
            <w:shd w:val="clear" w:color="auto" w:fill="auto"/>
          </w:tcPr>
          <w:p w14:paraId="022681BA" w14:textId="77777777" w:rsidR="00BC2195" w:rsidRPr="005F70FB" w:rsidRDefault="00BC2195" w:rsidP="00BC2195">
            <w:pPr>
              <w:pStyle w:val="GlossEng2ptafter"/>
            </w:pPr>
            <w:r w:rsidRPr="005F70FB">
              <w:t>two</w:t>
            </w:r>
          </w:p>
        </w:tc>
        <w:tc>
          <w:tcPr>
            <w:tcW w:w="729" w:type="dxa"/>
            <w:gridSpan w:val="2"/>
            <w:shd w:val="clear" w:color="auto" w:fill="auto"/>
          </w:tcPr>
          <w:p w14:paraId="1A4B7A3D" w14:textId="77777777" w:rsidR="00BC2195" w:rsidRPr="005F70FB" w:rsidRDefault="00BC2195" w:rsidP="00BC2195">
            <w:pPr>
              <w:pStyle w:val="GlossEng2ptafter"/>
            </w:pPr>
            <w:r w:rsidRPr="005F70FB">
              <w:t>descend</w:t>
            </w:r>
          </w:p>
        </w:tc>
        <w:tc>
          <w:tcPr>
            <w:tcW w:w="640" w:type="dxa"/>
            <w:gridSpan w:val="2"/>
            <w:shd w:val="clear" w:color="auto" w:fill="auto"/>
          </w:tcPr>
          <w:p w14:paraId="5C9D3C72" w14:textId="77777777" w:rsidR="00BC2195" w:rsidRPr="005F70FB" w:rsidRDefault="00BC2195" w:rsidP="00BC2195">
            <w:pPr>
              <w:pStyle w:val="GlossEng2ptafter"/>
            </w:pPr>
            <w:r w:rsidRPr="005F70FB">
              <w:t>from</w:t>
            </w:r>
          </w:p>
        </w:tc>
      </w:tr>
      <w:tr w:rsidR="00AC23C4" w:rsidRPr="005F70FB" w14:paraId="6EF1E780" w14:textId="77777777" w:rsidTr="00AC23C4">
        <w:tc>
          <w:tcPr>
            <w:tcW w:w="709" w:type="dxa"/>
            <w:shd w:val="clear" w:color="auto" w:fill="auto"/>
          </w:tcPr>
          <w:p w14:paraId="7710DFB4" w14:textId="77777777" w:rsidR="00BC2195" w:rsidRPr="005F70FB" w:rsidRDefault="00BC2195" w:rsidP="00BC2195">
            <w:pPr>
              <w:pStyle w:val="O0Nwnext"/>
            </w:pPr>
          </w:p>
        </w:tc>
        <w:tc>
          <w:tcPr>
            <w:tcW w:w="1007" w:type="dxa"/>
            <w:gridSpan w:val="3"/>
            <w:shd w:val="clear" w:color="auto" w:fill="auto"/>
          </w:tcPr>
          <w:p w14:paraId="5D63031C" w14:textId="77777777" w:rsidR="00BC2195" w:rsidRPr="005F70FB" w:rsidRDefault="00BC2195" w:rsidP="00BC2195">
            <w:pPr>
              <w:pStyle w:val="Text"/>
            </w:pPr>
            <w:r w:rsidRPr="005F70FB">
              <w:t>motor,</w:t>
            </w:r>
          </w:p>
        </w:tc>
        <w:tc>
          <w:tcPr>
            <w:tcW w:w="740" w:type="dxa"/>
            <w:gridSpan w:val="3"/>
            <w:shd w:val="clear" w:color="auto" w:fill="auto"/>
          </w:tcPr>
          <w:p w14:paraId="3A7B39CA" w14:textId="77777777" w:rsidR="00BC2195" w:rsidRPr="005F70FB" w:rsidRDefault="00BC2195" w:rsidP="00BC2195">
            <w:pPr>
              <w:pStyle w:val="Text"/>
            </w:pPr>
            <w:r w:rsidRPr="005F70FB">
              <w:t>dorang</w:t>
            </w:r>
          </w:p>
        </w:tc>
        <w:tc>
          <w:tcPr>
            <w:tcW w:w="484" w:type="dxa"/>
            <w:gridSpan w:val="2"/>
            <w:shd w:val="clear" w:color="auto" w:fill="auto"/>
          </w:tcPr>
          <w:p w14:paraId="2464D473" w14:textId="77777777" w:rsidR="00BC2195" w:rsidRPr="005F70FB" w:rsidRDefault="00BC2195" w:rsidP="00BC2195">
            <w:pPr>
              <w:pStyle w:val="Text"/>
            </w:pPr>
            <w:r w:rsidRPr="005F70FB">
              <w:t>dua</w:t>
            </w:r>
          </w:p>
        </w:tc>
        <w:tc>
          <w:tcPr>
            <w:tcW w:w="440" w:type="dxa"/>
            <w:gridSpan w:val="2"/>
            <w:shd w:val="clear" w:color="auto" w:fill="auto"/>
          </w:tcPr>
          <w:p w14:paraId="4B36FFFE" w14:textId="77777777" w:rsidR="00BC2195" w:rsidRPr="005F70FB" w:rsidRDefault="00BC2195" w:rsidP="00BC2195">
            <w:pPr>
              <w:pStyle w:val="Text"/>
            </w:pPr>
            <w:r w:rsidRPr="005F70FB">
              <w:t>liat</w:t>
            </w:r>
          </w:p>
        </w:tc>
        <w:tc>
          <w:tcPr>
            <w:tcW w:w="489" w:type="dxa"/>
            <w:gridSpan w:val="2"/>
            <w:shd w:val="clear" w:color="auto" w:fill="auto"/>
          </w:tcPr>
          <w:p w14:paraId="1807804D" w14:textId="77777777" w:rsidR="00BC2195" w:rsidRPr="005F70FB" w:rsidRDefault="00BC2195" w:rsidP="00BC2195">
            <w:pPr>
              <w:pStyle w:val="Text"/>
            </w:pPr>
            <w:r w:rsidRPr="005F70FB">
              <w:t>sa</w:t>
            </w:r>
          </w:p>
        </w:tc>
        <w:tc>
          <w:tcPr>
            <w:tcW w:w="823" w:type="dxa"/>
            <w:gridSpan w:val="2"/>
            <w:shd w:val="clear" w:color="auto" w:fill="auto"/>
          </w:tcPr>
          <w:p w14:paraId="72D1D952" w14:textId="77777777" w:rsidR="00BC2195" w:rsidRPr="005F70FB" w:rsidRDefault="00BC2195" w:rsidP="00BC2195">
            <w:pPr>
              <w:pStyle w:val="Text"/>
            </w:pPr>
            <w:r w:rsidRPr="005F70FB">
              <w:t>begini,</w:t>
            </w:r>
          </w:p>
        </w:tc>
        <w:tc>
          <w:tcPr>
            <w:tcW w:w="489" w:type="dxa"/>
            <w:gridSpan w:val="2"/>
            <w:shd w:val="clear" w:color="auto" w:fill="auto"/>
          </w:tcPr>
          <w:p w14:paraId="778B0656" w14:textId="77777777" w:rsidR="00BC2195" w:rsidRPr="005F70FB" w:rsidRDefault="00BC2195" w:rsidP="00BC2195">
            <w:pPr>
              <w:pStyle w:val="Text"/>
            </w:pPr>
            <w:r w:rsidRPr="005F70FB">
              <w:t>sa</w:t>
            </w:r>
          </w:p>
        </w:tc>
        <w:tc>
          <w:tcPr>
            <w:tcW w:w="773" w:type="dxa"/>
            <w:gridSpan w:val="2"/>
            <w:shd w:val="clear" w:color="auto" w:fill="auto"/>
          </w:tcPr>
          <w:p w14:paraId="2B7F12A5" w14:textId="77777777" w:rsidR="00BC2195" w:rsidRPr="005F70FB" w:rsidRDefault="00BC2195" w:rsidP="00BC2195">
            <w:pPr>
              <w:pStyle w:val="Text"/>
            </w:pPr>
            <w:r w:rsidRPr="005F70FB">
              <w:t>su</w:t>
            </w:r>
          </w:p>
        </w:tc>
        <w:tc>
          <w:tcPr>
            <w:tcW w:w="856" w:type="dxa"/>
            <w:gridSpan w:val="2"/>
            <w:shd w:val="clear" w:color="auto" w:fill="auto"/>
          </w:tcPr>
          <w:p w14:paraId="44FB1217" w14:textId="77777777" w:rsidR="00BC2195" w:rsidRPr="005F70FB" w:rsidRDefault="00BC2195" w:rsidP="00BC2195">
            <w:pPr>
              <w:pStyle w:val="Text"/>
            </w:pPr>
            <w:r w:rsidRPr="005F70FB">
              <w:t>plaka</w:t>
            </w:r>
          </w:p>
        </w:tc>
      </w:tr>
      <w:tr w:rsidR="00AC23C4" w:rsidRPr="005F70FB" w14:paraId="394BD128" w14:textId="77777777" w:rsidTr="00AC23C4">
        <w:tc>
          <w:tcPr>
            <w:tcW w:w="709" w:type="dxa"/>
            <w:shd w:val="clear" w:color="auto" w:fill="auto"/>
          </w:tcPr>
          <w:p w14:paraId="514B0FF6" w14:textId="77777777" w:rsidR="00BC2195" w:rsidRPr="005F70FB" w:rsidRDefault="00BC2195" w:rsidP="00BC2195">
            <w:pPr>
              <w:pStyle w:val="GlossEng2ptafter"/>
            </w:pPr>
          </w:p>
        </w:tc>
        <w:tc>
          <w:tcPr>
            <w:tcW w:w="1007" w:type="dxa"/>
            <w:gridSpan w:val="3"/>
            <w:shd w:val="clear" w:color="auto" w:fill="auto"/>
          </w:tcPr>
          <w:p w14:paraId="47B030F3" w14:textId="77777777" w:rsidR="00BC2195" w:rsidRPr="005F70FB" w:rsidRDefault="00BC2195" w:rsidP="00BC2195">
            <w:pPr>
              <w:pStyle w:val="GlossEng2ptafter"/>
            </w:pPr>
            <w:r w:rsidRPr="005F70FB">
              <w:t>motorbike</w:t>
            </w:r>
          </w:p>
        </w:tc>
        <w:tc>
          <w:tcPr>
            <w:tcW w:w="740" w:type="dxa"/>
            <w:gridSpan w:val="3"/>
            <w:shd w:val="clear" w:color="auto" w:fill="auto"/>
          </w:tcPr>
          <w:p w14:paraId="4D52B949" w14:textId="77777777" w:rsidR="00BC2195" w:rsidRPr="005F70FB" w:rsidRDefault="00BC2195" w:rsidP="00BC2195">
            <w:pPr>
              <w:pStyle w:val="GlossEng2ptafter"/>
            </w:pPr>
            <w:r w:rsidRPr="005F70FB">
              <w:rPr>
                <w:rStyle w:val="ChSmallCaps"/>
              </w:rPr>
              <w:t>3pl</w:t>
            </w:r>
          </w:p>
        </w:tc>
        <w:tc>
          <w:tcPr>
            <w:tcW w:w="484" w:type="dxa"/>
            <w:gridSpan w:val="2"/>
            <w:shd w:val="clear" w:color="auto" w:fill="auto"/>
          </w:tcPr>
          <w:p w14:paraId="799B0BA5" w14:textId="77777777" w:rsidR="00BC2195" w:rsidRPr="005F70FB" w:rsidRDefault="00BC2195" w:rsidP="00BC2195">
            <w:pPr>
              <w:pStyle w:val="GlossEng2ptafter"/>
            </w:pPr>
            <w:r w:rsidRPr="005F70FB">
              <w:t>two</w:t>
            </w:r>
          </w:p>
        </w:tc>
        <w:tc>
          <w:tcPr>
            <w:tcW w:w="440" w:type="dxa"/>
            <w:gridSpan w:val="2"/>
            <w:shd w:val="clear" w:color="auto" w:fill="auto"/>
          </w:tcPr>
          <w:p w14:paraId="4C1AA8E2" w14:textId="77777777" w:rsidR="00BC2195" w:rsidRPr="005F70FB" w:rsidRDefault="00BC2195" w:rsidP="00BC2195">
            <w:pPr>
              <w:pStyle w:val="GlossEng2ptafter"/>
            </w:pPr>
            <w:r w:rsidRPr="005F70FB">
              <w:t>see</w:t>
            </w:r>
          </w:p>
        </w:tc>
        <w:tc>
          <w:tcPr>
            <w:tcW w:w="489" w:type="dxa"/>
            <w:gridSpan w:val="2"/>
            <w:shd w:val="clear" w:color="auto" w:fill="auto"/>
          </w:tcPr>
          <w:p w14:paraId="35CDCE54" w14:textId="77777777" w:rsidR="00BC2195" w:rsidRPr="005F70FB" w:rsidRDefault="00BC2195" w:rsidP="00BC2195">
            <w:pPr>
              <w:pStyle w:val="GlossEng2ptafter"/>
            </w:pPr>
            <w:r w:rsidRPr="005F70FB">
              <w:rPr>
                <w:rStyle w:val="ChSmallCaps"/>
              </w:rPr>
              <w:t>1sg</w:t>
            </w:r>
          </w:p>
        </w:tc>
        <w:tc>
          <w:tcPr>
            <w:tcW w:w="823" w:type="dxa"/>
            <w:gridSpan w:val="2"/>
            <w:shd w:val="clear" w:color="auto" w:fill="auto"/>
          </w:tcPr>
          <w:p w14:paraId="33713965" w14:textId="77777777" w:rsidR="00BC2195" w:rsidRPr="005F70FB" w:rsidRDefault="00BC2195" w:rsidP="00BC2195">
            <w:pPr>
              <w:pStyle w:val="GlossEng2ptafter"/>
            </w:pPr>
            <w:r w:rsidRPr="005F70FB">
              <w:t>like.this</w:t>
            </w:r>
          </w:p>
        </w:tc>
        <w:tc>
          <w:tcPr>
            <w:tcW w:w="489" w:type="dxa"/>
            <w:gridSpan w:val="2"/>
            <w:shd w:val="clear" w:color="auto" w:fill="auto"/>
          </w:tcPr>
          <w:p w14:paraId="19B3991B" w14:textId="77777777" w:rsidR="00BC2195" w:rsidRPr="005F70FB" w:rsidRDefault="00BC2195" w:rsidP="00BC2195">
            <w:pPr>
              <w:pStyle w:val="GlossEng2ptafter"/>
            </w:pPr>
            <w:r w:rsidRPr="005F70FB">
              <w:rPr>
                <w:rStyle w:val="ChSmallCaps"/>
              </w:rPr>
              <w:t>1sg</w:t>
            </w:r>
          </w:p>
        </w:tc>
        <w:tc>
          <w:tcPr>
            <w:tcW w:w="773" w:type="dxa"/>
            <w:gridSpan w:val="2"/>
            <w:shd w:val="clear" w:color="auto" w:fill="auto"/>
          </w:tcPr>
          <w:p w14:paraId="1A056A3E" w14:textId="77777777" w:rsidR="00BC2195" w:rsidRPr="005F70FB" w:rsidRDefault="00BC2195" w:rsidP="00BC2195">
            <w:pPr>
              <w:pStyle w:val="GlossEng2ptafter"/>
            </w:pPr>
            <w:r w:rsidRPr="005F70FB">
              <w:t>already</w:t>
            </w:r>
          </w:p>
        </w:tc>
        <w:tc>
          <w:tcPr>
            <w:tcW w:w="856" w:type="dxa"/>
            <w:gridSpan w:val="2"/>
            <w:shd w:val="clear" w:color="auto" w:fill="auto"/>
          </w:tcPr>
          <w:p w14:paraId="5CC9804C" w14:textId="77777777" w:rsidR="00BC2195" w:rsidRPr="005F70FB" w:rsidRDefault="00BC2195" w:rsidP="00BC2195">
            <w:pPr>
              <w:pStyle w:val="GlossEng2ptafter"/>
            </w:pPr>
            <w:r w:rsidRPr="005F70FB">
              <w:t>fall.over</w:t>
            </w:r>
          </w:p>
        </w:tc>
      </w:tr>
      <w:tr w:rsidR="00BC2195" w:rsidRPr="005F70FB" w14:paraId="5F8080A1" w14:textId="77777777" w:rsidTr="00AC23C4">
        <w:trPr>
          <w:gridAfter w:val="16"/>
          <w:wAfter w:w="4977" w:type="dxa"/>
        </w:trPr>
        <w:tc>
          <w:tcPr>
            <w:tcW w:w="709" w:type="dxa"/>
            <w:shd w:val="clear" w:color="auto" w:fill="auto"/>
          </w:tcPr>
          <w:p w14:paraId="2CA3B470" w14:textId="77777777" w:rsidR="00BC2195" w:rsidRPr="005F70FB" w:rsidRDefault="00BC2195" w:rsidP="00BC2195">
            <w:pPr>
              <w:pStyle w:val="O0Nwnext"/>
            </w:pPr>
          </w:p>
        </w:tc>
        <w:tc>
          <w:tcPr>
            <w:tcW w:w="373" w:type="dxa"/>
            <w:shd w:val="clear" w:color="auto" w:fill="auto"/>
          </w:tcPr>
          <w:p w14:paraId="1F4DFC6A" w14:textId="77777777" w:rsidR="00BC2195" w:rsidRPr="005F70FB" w:rsidRDefault="00BC2195" w:rsidP="00BC2195">
            <w:pPr>
              <w:pStyle w:val="Text"/>
            </w:pPr>
            <w:r w:rsidRPr="005F70FB">
              <w:t>ke</w:t>
            </w:r>
          </w:p>
        </w:tc>
        <w:tc>
          <w:tcPr>
            <w:tcW w:w="751" w:type="dxa"/>
            <w:gridSpan w:val="3"/>
            <w:shd w:val="clear" w:color="auto" w:fill="auto"/>
          </w:tcPr>
          <w:p w14:paraId="0DD92C2D" w14:textId="77777777" w:rsidR="00BC2195" w:rsidRPr="005F70FB" w:rsidRDefault="00BC2195" w:rsidP="00BC2195">
            <w:pPr>
              <w:pStyle w:val="Text"/>
            </w:pPr>
            <w:r w:rsidRPr="005F70FB">
              <w:t>bawa</w:t>
            </w:r>
          </w:p>
        </w:tc>
      </w:tr>
      <w:tr w:rsidR="00BC2195" w:rsidRPr="005F70FB" w14:paraId="2FF10694" w14:textId="77777777" w:rsidTr="00AC23C4">
        <w:trPr>
          <w:gridAfter w:val="16"/>
          <w:wAfter w:w="4977" w:type="dxa"/>
        </w:trPr>
        <w:tc>
          <w:tcPr>
            <w:tcW w:w="709" w:type="dxa"/>
            <w:shd w:val="clear" w:color="auto" w:fill="auto"/>
          </w:tcPr>
          <w:p w14:paraId="5FD388DD" w14:textId="77777777" w:rsidR="00BC2195" w:rsidRPr="005F70FB" w:rsidRDefault="00BC2195" w:rsidP="00BC2195">
            <w:pPr>
              <w:pStyle w:val="GlossEng"/>
            </w:pPr>
          </w:p>
        </w:tc>
        <w:tc>
          <w:tcPr>
            <w:tcW w:w="373" w:type="dxa"/>
            <w:shd w:val="clear" w:color="auto" w:fill="auto"/>
          </w:tcPr>
          <w:p w14:paraId="51366119" w14:textId="77777777" w:rsidR="00BC2195" w:rsidRPr="005F70FB" w:rsidRDefault="00BC2195" w:rsidP="00BC2195">
            <w:pPr>
              <w:pStyle w:val="GlossEng"/>
            </w:pPr>
            <w:r w:rsidRPr="005F70FB">
              <w:t>to</w:t>
            </w:r>
          </w:p>
        </w:tc>
        <w:tc>
          <w:tcPr>
            <w:tcW w:w="751" w:type="dxa"/>
            <w:gridSpan w:val="3"/>
            <w:shd w:val="clear" w:color="auto" w:fill="auto"/>
          </w:tcPr>
          <w:p w14:paraId="2E37DB9E" w14:textId="77777777" w:rsidR="00BC2195" w:rsidRPr="005F70FB" w:rsidRDefault="00BC2195" w:rsidP="00BC2195">
            <w:pPr>
              <w:pStyle w:val="GlossEng"/>
            </w:pPr>
            <w:r w:rsidRPr="005F70FB">
              <w:t>bottom</w:t>
            </w:r>
          </w:p>
        </w:tc>
      </w:tr>
    </w:tbl>
    <w:p w14:paraId="4C962EDC" w14:textId="526F27FC" w:rsidR="00BC2195" w:rsidRPr="005F70FB" w:rsidRDefault="00BC2195" w:rsidP="00BC2195">
      <w:pPr>
        <w:pStyle w:val="FreeTranslEng"/>
      </w:pPr>
      <w:r w:rsidRPr="005F70FB">
        <w:t>Maria: he</w:t>
      </w:r>
      <w:r w:rsidR="00B7093A" w:rsidRPr="005F70FB">
        <w:t>’</w:t>
      </w:r>
      <w:r w:rsidRPr="005F70FB">
        <w:t>d thrown me off, then the two of them got off the motorbike, the two of them saw me like this, I had already fallen over to the ground</w:t>
      </w:r>
    </w:p>
    <w:tbl>
      <w:tblPr>
        <w:tblW w:w="6733" w:type="dxa"/>
        <w:tblCellMar>
          <w:left w:w="42" w:type="dxa"/>
          <w:right w:w="42" w:type="dxa"/>
        </w:tblCellMar>
        <w:tblLook w:val="01E0" w:firstRow="1" w:lastRow="1" w:firstColumn="1" w:lastColumn="1" w:noHBand="0" w:noVBand="0"/>
      </w:tblPr>
      <w:tblGrid>
        <w:gridCol w:w="709"/>
        <w:gridCol w:w="480"/>
        <w:gridCol w:w="104"/>
        <w:gridCol w:w="484"/>
        <w:gridCol w:w="126"/>
        <w:gridCol w:w="586"/>
        <w:gridCol w:w="22"/>
        <w:gridCol w:w="503"/>
        <w:gridCol w:w="198"/>
        <w:gridCol w:w="327"/>
        <w:gridCol w:w="518"/>
        <w:gridCol w:w="7"/>
        <w:gridCol w:w="482"/>
        <w:gridCol w:w="69"/>
        <w:gridCol w:w="415"/>
        <w:gridCol w:w="512"/>
        <w:gridCol w:w="451"/>
        <w:gridCol w:w="740"/>
      </w:tblGrid>
      <w:tr w:rsidR="00AC23C4" w:rsidRPr="005F70FB" w14:paraId="5F5820EB" w14:textId="77777777" w:rsidTr="00AC23C4">
        <w:tc>
          <w:tcPr>
            <w:tcW w:w="709" w:type="dxa"/>
            <w:shd w:val="clear" w:color="auto" w:fill="auto"/>
          </w:tcPr>
          <w:p w14:paraId="3890989F" w14:textId="77777777" w:rsidR="00BC2195" w:rsidRPr="005F70FB" w:rsidRDefault="00BC2195" w:rsidP="00BC2195">
            <w:pPr>
              <w:pStyle w:val="Text"/>
            </w:pPr>
            <w:r w:rsidRPr="005F70FB">
              <w:t>0017</w:t>
            </w:r>
          </w:p>
        </w:tc>
        <w:tc>
          <w:tcPr>
            <w:tcW w:w="584" w:type="dxa"/>
            <w:gridSpan w:val="2"/>
            <w:shd w:val="clear" w:color="auto" w:fill="auto"/>
          </w:tcPr>
          <w:p w14:paraId="1E3BD86A" w14:textId="77777777" w:rsidR="00BC2195" w:rsidRPr="005F70FB" w:rsidRDefault="00BC2195" w:rsidP="00BC2195">
            <w:pPr>
              <w:pStyle w:val="Text"/>
            </w:pPr>
            <w:r w:rsidRPr="005F70FB">
              <w:t>dong</w:t>
            </w:r>
          </w:p>
        </w:tc>
        <w:tc>
          <w:tcPr>
            <w:tcW w:w="484" w:type="dxa"/>
            <w:shd w:val="clear" w:color="auto" w:fill="auto"/>
          </w:tcPr>
          <w:p w14:paraId="78EA2D60" w14:textId="77777777" w:rsidR="00BC2195" w:rsidRPr="005F70FB" w:rsidRDefault="00BC2195" w:rsidP="00BC2195">
            <w:pPr>
              <w:pStyle w:val="Text"/>
            </w:pPr>
            <w:r w:rsidRPr="005F70FB">
              <w:t>dua</w:t>
            </w:r>
          </w:p>
        </w:tc>
        <w:tc>
          <w:tcPr>
            <w:tcW w:w="734" w:type="dxa"/>
            <w:gridSpan w:val="3"/>
            <w:shd w:val="clear" w:color="auto" w:fill="auto"/>
          </w:tcPr>
          <w:p w14:paraId="4ADBB808" w14:textId="77777777" w:rsidR="00BC2195" w:rsidRPr="005F70FB" w:rsidRDefault="00BC2195" w:rsidP="00BC2195">
            <w:pPr>
              <w:pStyle w:val="Text"/>
            </w:pPr>
            <w:r w:rsidRPr="005F70FB">
              <w:t>bilang,</w:t>
            </w:r>
          </w:p>
        </w:tc>
        <w:tc>
          <w:tcPr>
            <w:tcW w:w="701" w:type="dxa"/>
            <w:gridSpan w:val="2"/>
            <w:shd w:val="clear" w:color="auto" w:fill="auto"/>
          </w:tcPr>
          <w:p w14:paraId="6A2FE3FE" w14:textId="77777777" w:rsidR="00BC2195" w:rsidRPr="005F70FB" w:rsidRDefault="00BC2195" w:rsidP="00BC2195">
            <w:pPr>
              <w:pStyle w:val="Text"/>
            </w:pPr>
            <w:r w:rsidRPr="005F70FB">
              <w:t>adu</w:t>
            </w:r>
          </w:p>
        </w:tc>
        <w:tc>
          <w:tcPr>
            <w:tcW w:w="845" w:type="dxa"/>
            <w:gridSpan w:val="2"/>
            <w:shd w:val="clear" w:color="auto" w:fill="auto"/>
          </w:tcPr>
          <w:p w14:paraId="4A4A865A" w14:textId="77777777" w:rsidR="00BC2195" w:rsidRPr="005F70FB" w:rsidRDefault="00BC2195" w:rsidP="00BC2195">
            <w:pPr>
              <w:pStyle w:val="Text"/>
            </w:pPr>
            <w:r w:rsidRPr="005F70FB">
              <w:t>kasiang,</w:t>
            </w:r>
          </w:p>
        </w:tc>
        <w:tc>
          <w:tcPr>
            <w:tcW w:w="489" w:type="dxa"/>
            <w:gridSpan w:val="2"/>
            <w:shd w:val="clear" w:color="auto" w:fill="auto"/>
          </w:tcPr>
          <w:p w14:paraId="281106EF" w14:textId="77777777" w:rsidR="00BC2195" w:rsidRPr="005F70FB" w:rsidRDefault="00BC2195" w:rsidP="00BC2195">
            <w:pPr>
              <w:pStyle w:val="Text"/>
            </w:pPr>
            <w:r w:rsidRPr="005F70FB">
              <w:t>ko</w:t>
            </w:r>
          </w:p>
        </w:tc>
        <w:tc>
          <w:tcPr>
            <w:tcW w:w="484" w:type="dxa"/>
            <w:gridSpan w:val="2"/>
            <w:shd w:val="clear" w:color="auto" w:fill="auto"/>
          </w:tcPr>
          <w:p w14:paraId="3043C94E" w14:textId="77777777" w:rsidR="00BC2195" w:rsidRPr="005F70FB" w:rsidRDefault="00BC2195" w:rsidP="00BC2195">
            <w:pPr>
              <w:pStyle w:val="Text"/>
            </w:pPr>
            <w:r w:rsidRPr="005F70FB">
              <w:t>jatu</w:t>
            </w:r>
          </w:p>
        </w:tc>
        <w:tc>
          <w:tcPr>
            <w:tcW w:w="512" w:type="dxa"/>
            <w:shd w:val="clear" w:color="auto" w:fill="auto"/>
          </w:tcPr>
          <w:p w14:paraId="338E7DF1" w14:textId="77777777" w:rsidR="00BC2195" w:rsidRPr="005F70FB" w:rsidRDefault="00BC2195" w:rsidP="00BC2195">
            <w:pPr>
              <w:pStyle w:val="Text"/>
            </w:pPr>
            <w:r w:rsidRPr="005F70FB">
              <w:t>ka?,</w:t>
            </w:r>
          </w:p>
        </w:tc>
        <w:tc>
          <w:tcPr>
            <w:tcW w:w="451" w:type="dxa"/>
            <w:shd w:val="clear" w:color="auto" w:fill="auto"/>
          </w:tcPr>
          <w:p w14:paraId="7C8260C3" w14:textId="77777777" w:rsidR="00BC2195" w:rsidRPr="005F70FB" w:rsidRDefault="00BC2195" w:rsidP="00BC2195">
            <w:pPr>
              <w:pStyle w:val="Text"/>
            </w:pPr>
            <w:r w:rsidRPr="005F70FB">
              <w:t>yo,</w:t>
            </w:r>
          </w:p>
        </w:tc>
        <w:tc>
          <w:tcPr>
            <w:tcW w:w="740" w:type="dxa"/>
            <w:shd w:val="clear" w:color="auto" w:fill="auto"/>
          </w:tcPr>
          <w:p w14:paraId="30C70D5B" w14:textId="77777777" w:rsidR="00BC2195" w:rsidRPr="005F70FB" w:rsidRDefault="00BC2195" w:rsidP="00BC2195">
            <w:pPr>
              <w:pStyle w:val="Text"/>
            </w:pPr>
            <w:r w:rsidRPr="005F70FB">
              <w:t>dorang</w:t>
            </w:r>
          </w:p>
        </w:tc>
      </w:tr>
      <w:tr w:rsidR="00AC23C4" w:rsidRPr="005F70FB" w14:paraId="1D7691BA" w14:textId="77777777" w:rsidTr="00AC23C4">
        <w:tc>
          <w:tcPr>
            <w:tcW w:w="709" w:type="dxa"/>
            <w:shd w:val="clear" w:color="auto" w:fill="auto"/>
          </w:tcPr>
          <w:p w14:paraId="52F3AE70" w14:textId="77777777" w:rsidR="00BC2195" w:rsidRPr="005F70FB" w:rsidRDefault="00BC2195" w:rsidP="00BC2195">
            <w:pPr>
              <w:pStyle w:val="GlossEng2ptafter"/>
            </w:pPr>
          </w:p>
        </w:tc>
        <w:tc>
          <w:tcPr>
            <w:tcW w:w="584" w:type="dxa"/>
            <w:gridSpan w:val="2"/>
            <w:shd w:val="clear" w:color="auto" w:fill="auto"/>
          </w:tcPr>
          <w:p w14:paraId="6977DB12" w14:textId="77777777" w:rsidR="00BC2195" w:rsidRPr="005F70FB" w:rsidRDefault="00BC2195" w:rsidP="00BC2195">
            <w:pPr>
              <w:pStyle w:val="GlossEng2ptafter"/>
            </w:pPr>
            <w:r w:rsidRPr="005F70FB">
              <w:rPr>
                <w:rStyle w:val="ChSmallCaps"/>
              </w:rPr>
              <w:t>3pl</w:t>
            </w:r>
          </w:p>
        </w:tc>
        <w:tc>
          <w:tcPr>
            <w:tcW w:w="484" w:type="dxa"/>
            <w:shd w:val="clear" w:color="auto" w:fill="auto"/>
          </w:tcPr>
          <w:p w14:paraId="361C4052" w14:textId="77777777" w:rsidR="00BC2195" w:rsidRPr="005F70FB" w:rsidRDefault="00BC2195" w:rsidP="00BC2195">
            <w:pPr>
              <w:pStyle w:val="GlossEng2ptafter"/>
            </w:pPr>
            <w:r w:rsidRPr="005F70FB">
              <w:t>two</w:t>
            </w:r>
          </w:p>
        </w:tc>
        <w:tc>
          <w:tcPr>
            <w:tcW w:w="734" w:type="dxa"/>
            <w:gridSpan w:val="3"/>
            <w:shd w:val="clear" w:color="auto" w:fill="auto"/>
          </w:tcPr>
          <w:p w14:paraId="74DC4A26" w14:textId="77777777" w:rsidR="00BC2195" w:rsidRPr="005F70FB" w:rsidRDefault="00BC2195" w:rsidP="00BC2195">
            <w:pPr>
              <w:pStyle w:val="GlossEng2ptafter"/>
            </w:pPr>
            <w:r w:rsidRPr="005F70FB">
              <w:t>say</w:t>
            </w:r>
          </w:p>
        </w:tc>
        <w:tc>
          <w:tcPr>
            <w:tcW w:w="701" w:type="dxa"/>
            <w:gridSpan w:val="2"/>
            <w:shd w:val="clear" w:color="auto" w:fill="auto"/>
          </w:tcPr>
          <w:p w14:paraId="42159522" w14:textId="77777777" w:rsidR="00BC2195" w:rsidRPr="005F70FB" w:rsidRDefault="00BC2195" w:rsidP="00BC2195">
            <w:pPr>
              <w:pStyle w:val="GlossEng2ptafter"/>
            </w:pPr>
            <w:r w:rsidRPr="005F70FB">
              <w:t>oh.no!</w:t>
            </w:r>
          </w:p>
        </w:tc>
        <w:tc>
          <w:tcPr>
            <w:tcW w:w="845" w:type="dxa"/>
            <w:gridSpan w:val="2"/>
            <w:shd w:val="clear" w:color="auto" w:fill="auto"/>
          </w:tcPr>
          <w:p w14:paraId="5107009C" w14:textId="77777777" w:rsidR="00BC2195" w:rsidRPr="005F70FB" w:rsidRDefault="00BC2195" w:rsidP="00BC2195">
            <w:pPr>
              <w:pStyle w:val="GlossEng2ptafter"/>
            </w:pPr>
            <w:r w:rsidRPr="005F70FB">
              <w:t>love-</w:t>
            </w:r>
            <w:r w:rsidRPr="005F70FB">
              <w:rPr>
                <w:rStyle w:val="ChSmallCaps"/>
              </w:rPr>
              <w:t>pat</w:t>
            </w:r>
          </w:p>
        </w:tc>
        <w:tc>
          <w:tcPr>
            <w:tcW w:w="489" w:type="dxa"/>
            <w:gridSpan w:val="2"/>
            <w:shd w:val="clear" w:color="auto" w:fill="auto"/>
          </w:tcPr>
          <w:p w14:paraId="14AF308C" w14:textId="77777777" w:rsidR="00BC2195" w:rsidRPr="005F70FB" w:rsidRDefault="00BC2195" w:rsidP="00BC2195">
            <w:pPr>
              <w:pStyle w:val="GlossEng2ptafter"/>
            </w:pPr>
            <w:r w:rsidRPr="005F70FB">
              <w:rPr>
                <w:rStyle w:val="ChSmallCaps"/>
              </w:rPr>
              <w:t>2sg</w:t>
            </w:r>
          </w:p>
        </w:tc>
        <w:tc>
          <w:tcPr>
            <w:tcW w:w="484" w:type="dxa"/>
            <w:gridSpan w:val="2"/>
            <w:shd w:val="clear" w:color="auto" w:fill="auto"/>
          </w:tcPr>
          <w:p w14:paraId="1FE63677" w14:textId="77777777" w:rsidR="00BC2195" w:rsidRPr="005F70FB" w:rsidRDefault="00BC2195" w:rsidP="00BC2195">
            <w:pPr>
              <w:pStyle w:val="GlossEng2ptafter"/>
            </w:pPr>
            <w:r w:rsidRPr="005F70FB">
              <w:t>fall</w:t>
            </w:r>
          </w:p>
        </w:tc>
        <w:tc>
          <w:tcPr>
            <w:tcW w:w="512" w:type="dxa"/>
            <w:shd w:val="clear" w:color="auto" w:fill="auto"/>
          </w:tcPr>
          <w:p w14:paraId="5DC43145" w14:textId="77777777" w:rsidR="00BC2195" w:rsidRPr="005F70FB" w:rsidRDefault="00BC2195" w:rsidP="00BC2195">
            <w:pPr>
              <w:pStyle w:val="GlossEng2ptafter"/>
            </w:pPr>
            <w:r w:rsidRPr="005F70FB">
              <w:t>or</w:t>
            </w:r>
          </w:p>
        </w:tc>
        <w:tc>
          <w:tcPr>
            <w:tcW w:w="451" w:type="dxa"/>
            <w:shd w:val="clear" w:color="auto" w:fill="auto"/>
          </w:tcPr>
          <w:p w14:paraId="4AA30D31" w14:textId="77777777" w:rsidR="00BC2195" w:rsidRPr="005F70FB" w:rsidRDefault="00BC2195" w:rsidP="00BC2195">
            <w:pPr>
              <w:pStyle w:val="GlossEng2ptafter"/>
            </w:pPr>
            <w:r w:rsidRPr="005F70FB">
              <w:t>yes</w:t>
            </w:r>
          </w:p>
        </w:tc>
        <w:tc>
          <w:tcPr>
            <w:tcW w:w="740" w:type="dxa"/>
            <w:shd w:val="clear" w:color="auto" w:fill="auto"/>
          </w:tcPr>
          <w:p w14:paraId="6C3DE491" w14:textId="77777777" w:rsidR="00BC2195" w:rsidRPr="005F70FB" w:rsidRDefault="00BC2195" w:rsidP="00BC2195">
            <w:pPr>
              <w:pStyle w:val="GlossEng2ptafter"/>
            </w:pPr>
            <w:r w:rsidRPr="005F70FB">
              <w:rPr>
                <w:rStyle w:val="ChSmallCaps"/>
              </w:rPr>
              <w:t>3pl</w:t>
            </w:r>
          </w:p>
        </w:tc>
      </w:tr>
      <w:tr w:rsidR="00AC23C4" w:rsidRPr="005F70FB" w14:paraId="4642D059" w14:textId="77777777" w:rsidTr="00AC23C4">
        <w:trPr>
          <w:gridAfter w:val="4"/>
          <w:wAfter w:w="2118" w:type="dxa"/>
        </w:trPr>
        <w:tc>
          <w:tcPr>
            <w:tcW w:w="709" w:type="dxa"/>
            <w:shd w:val="clear" w:color="auto" w:fill="auto"/>
          </w:tcPr>
          <w:p w14:paraId="68C15A92" w14:textId="77777777" w:rsidR="00BC2195" w:rsidRPr="005F70FB" w:rsidRDefault="00BC2195" w:rsidP="00BC2195">
            <w:pPr>
              <w:pStyle w:val="O0Nwnext"/>
            </w:pPr>
          </w:p>
        </w:tc>
        <w:tc>
          <w:tcPr>
            <w:tcW w:w="480" w:type="dxa"/>
            <w:shd w:val="clear" w:color="auto" w:fill="auto"/>
          </w:tcPr>
          <w:p w14:paraId="5CBC7040" w14:textId="77777777" w:rsidR="00BC2195" w:rsidRPr="005F70FB" w:rsidRDefault="00BC2195" w:rsidP="00BC2195">
            <w:pPr>
              <w:pStyle w:val="Text"/>
            </w:pPr>
            <w:r w:rsidRPr="005F70FB">
              <w:t>dua</w:t>
            </w:r>
          </w:p>
        </w:tc>
        <w:tc>
          <w:tcPr>
            <w:tcW w:w="714" w:type="dxa"/>
            <w:gridSpan w:val="3"/>
            <w:shd w:val="clear" w:color="auto" w:fill="auto"/>
          </w:tcPr>
          <w:p w14:paraId="442B1F97" w14:textId="77777777" w:rsidR="00BC2195" w:rsidRPr="005F70FB" w:rsidRDefault="00BC2195" w:rsidP="00BC2195">
            <w:pPr>
              <w:pStyle w:val="Text"/>
            </w:pPr>
            <w:r w:rsidRPr="005F70FB">
              <w:t>angkat</w:t>
            </w:r>
          </w:p>
        </w:tc>
        <w:tc>
          <w:tcPr>
            <w:tcW w:w="586" w:type="dxa"/>
            <w:shd w:val="clear" w:color="auto" w:fill="auto"/>
          </w:tcPr>
          <w:p w14:paraId="4567C39D" w14:textId="77777777" w:rsidR="00BC2195" w:rsidRPr="005F70FB" w:rsidRDefault="00BC2195" w:rsidP="00BC2195">
            <w:pPr>
              <w:pStyle w:val="Text"/>
            </w:pPr>
            <w:r w:rsidRPr="005F70FB">
              <w:t>saya,</w:t>
            </w:r>
          </w:p>
        </w:tc>
        <w:tc>
          <w:tcPr>
            <w:tcW w:w="525" w:type="dxa"/>
            <w:gridSpan w:val="2"/>
            <w:shd w:val="clear" w:color="auto" w:fill="auto"/>
          </w:tcPr>
          <w:p w14:paraId="38C83D1F" w14:textId="77777777" w:rsidR="00BC2195" w:rsidRPr="005F70FB" w:rsidRDefault="00BC2195" w:rsidP="00BC2195">
            <w:pPr>
              <w:pStyle w:val="Text"/>
            </w:pPr>
            <w:r w:rsidRPr="005F70FB">
              <w:t>trus</w:t>
            </w:r>
          </w:p>
        </w:tc>
        <w:tc>
          <w:tcPr>
            <w:tcW w:w="525" w:type="dxa"/>
            <w:gridSpan w:val="2"/>
            <w:shd w:val="clear" w:color="auto" w:fill="auto"/>
          </w:tcPr>
          <w:p w14:paraId="74DD94FE" w14:textId="77777777" w:rsidR="00BC2195" w:rsidRPr="005F70FB" w:rsidRDefault="00BC2195" w:rsidP="00BC2195">
            <w:pPr>
              <w:pStyle w:val="Text"/>
            </w:pPr>
            <w:r w:rsidRPr="005F70FB">
              <w:t>sa</w:t>
            </w:r>
          </w:p>
        </w:tc>
        <w:tc>
          <w:tcPr>
            <w:tcW w:w="525" w:type="dxa"/>
            <w:gridSpan w:val="2"/>
            <w:shd w:val="clear" w:color="auto" w:fill="auto"/>
          </w:tcPr>
          <w:p w14:paraId="73A9C018" w14:textId="77777777" w:rsidR="00BC2195" w:rsidRPr="005F70FB" w:rsidRDefault="00BC2195" w:rsidP="00BC2195">
            <w:pPr>
              <w:pStyle w:val="Text"/>
            </w:pPr>
            <w:r w:rsidRPr="005F70FB">
              <w:t>tida</w:t>
            </w:r>
          </w:p>
        </w:tc>
        <w:tc>
          <w:tcPr>
            <w:tcW w:w="551" w:type="dxa"/>
            <w:gridSpan w:val="2"/>
            <w:shd w:val="clear" w:color="auto" w:fill="auto"/>
          </w:tcPr>
          <w:p w14:paraId="523B413E" w14:textId="77777777" w:rsidR="00BC2195" w:rsidRPr="005F70FB" w:rsidRDefault="00BC2195" w:rsidP="00BC2195">
            <w:pPr>
              <w:pStyle w:val="Text"/>
            </w:pPr>
            <w:r w:rsidRPr="005F70FB">
              <w:t>swara</w:t>
            </w:r>
          </w:p>
        </w:tc>
      </w:tr>
      <w:tr w:rsidR="00AC23C4" w:rsidRPr="005F70FB" w14:paraId="2CFCB63F" w14:textId="77777777" w:rsidTr="00AC23C4">
        <w:trPr>
          <w:gridAfter w:val="4"/>
          <w:wAfter w:w="2118" w:type="dxa"/>
        </w:trPr>
        <w:tc>
          <w:tcPr>
            <w:tcW w:w="709" w:type="dxa"/>
            <w:shd w:val="clear" w:color="auto" w:fill="auto"/>
          </w:tcPr>
          <w:p w14:paraId="0C3FC498" w14:textId="77777777" w:rsidR="00BC2195" w:rsidRPr="005F70FB" w:rsidRDefault="00BC2195" w:rsidP="00BC2195">
            <w:pPr>
              <w:pStyle w:val="GlossEng"/>
            </w:pPr>
          </w:p>
        </w:tc>
        <w:tc>
          <w:tcPr>
            <w:tcW w:w="480" w:type="dxa"/>
            <w:shd w:val="clear" w:color="auto" w:fill="auto"/>
          </w:tcPr>
          <w:p w14:paraId="0565C208" w14:textId="77777777" w:rsidR="00BC2195" w:rsidRPr="005F70FB" w:rsidRDefault="00BC2195" w:rsidP="00BC2195">
            <w:pPr>
              <w:pStyle w:val="GlossEng"/>
            </w:pPr>
            <w:r w:rsidRPr="005F70FB">
              <w:t>two</w:t>
            </w:r>
          </w:p>
        </w:tc>
        <w:tc>
          <w:tcPr>
            <w:tcW w:w="714" w:type="dxa"/>
            <w:gridSpan w:val="3"/>
            <w:shd w:val="clear" w:color="auto" w:fill="auto"/>
          </w:tcPr>
          <w:p w14:paraId="2BD152F9" w14:textId="77777777" w:rsidR="00BC2195" w:rsidRPr="005F70FB" w:rsidRDefault="00BC2195" w:rsidP="00BC2195">
            <w:pPr>
              <w:pStyle w:val="GlossEng"/>
            </w:pPr>
            <w:r w:rsidRPr="005F70FB">
              <w:t>lift</w:t>
            </w:r>
          </w:p>
        </w:tc>
        <w:tc>
          <w:tcPr>
            <w:tcW w:w="586" w:type="dxa"/>
            <w:shd w:val="clear" w:color="auto" w:fill="auto"/>
          </w:tcPr>
          <w:p w14:paraId="1868D86D" w14:textId="77777777" w:rsidR="00BC2195" w:rsidRPr="005F70FB" w:rsidRDefault="00BC2195" w:rsidP="00BC2195">
            <w:pPr>
              <w:pStyle w:val="GlossEng"/>
            </w:pPr>
            <w:r w:rsidRPr="005F70FB">
              <w:rPr>
                <w:rStyle w:val="ChSmallCaps"/>
              </w:rPr>
              <w:t>1sg</w:t>
            </w:r>
          </w:p>
        </w:tc>
        <w:tc>
          <w:tcPr>
            <w:tcW w:w="525" w:type="dxa"/>
            <w:gridSpan w:val="2"/>
            <w:shd w:val="clear" w:color="auto" w:fill="auto"/>
          </w:tcPr>
          <w:p w14:paraId="09438965" w14:textId="77777777" w:rsidR="00BC2195" w:rsidRPr="005F70FB" w:rsidRDefault="00BC2195" w:rsidP="00BC2195">
            <w:pPr>
              <w:pStyle w:val="GlossEng"/>
            </w:pPr>
            <w:r w:rsidRPr="005F70FB">
              <w:t>next</w:t>
            </w:r>
          </w:p>
        </w:tc>
        <w:tc>
          <w:tcPr>
            <w:tcW w:w="525" w:type="dxa"/>
            <w:gridSpan w:val="2"/>
            <w:shd w:val="clear" w:color="auto" w:fill="auto"/>
          </w:tcPr>
          <w:p w14:paraId="7EFA9937" w14:textId="77777777" w:rsidR="00BC2195" w:rsidRPr="005F70FB" w:rsidRDefault="00BC2195" w:rsidP="00BC2195">
            <w:pPr>
              <w:pStyle w:val="GlossEng"/>
            </w:pPr>
            <w:r w:rsidRPr="005F70FB">
              <w:rPr>
                <w:rStyle w:val="ChSmallCaps"/>
              </w:rPr>
              <w:t>1sg</w:t>
            </w:r>
          </w:p>
        </w:tc>
        <w:tc>
          <w:tcPr>
            <w:tcW w:w="525" w:type="dxa"/>
            <w:gridSpan w:val="2"/>
            <w:shd w:val="clear" w:color="auto" w:fill="auto"/>
          </w:tcPr>
          <w:p w14:paraId="6ED4D5A7" w14:textId="77777777" w:rsidR="00BC2195" w:rsidRPr="005F70FB" w:rsidRDefault="00BC2195" w:rsidP="00BC2195">
            <w:pPr>
              <w:pStyle w:val="GlossEng"/>
            </w:pPr>
            <w:r w:rsidRPr="005F70FB">
              <w:rPr>
                <w:rStyle w:val="ChSmallCaps"/>
              </w:rPr>
              <w:t>neg</w:t>
            </w:r>
          </w:p>
        </w:tc>
        <w:tc>
          <w:tcPr>
            <w:tcW w:w="551" w:type="dxa"/>
            <w:gridSpan w:val="2"/>
            <w:shd w:val="clear" w:color="auto" w:fill="auto"/>
          </w:tcPr>
          <w:p w14:paraId="76155F7A" w14:textId="77777777" w:rsidR="00BC2195" w:rsidRPr="005F70FB" w:rsidRDefault="00BC2195" w:rsidP="00BC2195">
            <w:pPr>
              <w:pStyle w:val="GlossEng"/>
            </w:pPr>
            <w:r w:rsidRPr="005F70FB">
              <w:t>voice</w:t>
            </w:r>
          </w:p>
        </w:tc>
      </w:tr>
    </w:tbl>
    <w:p w14:paraId="75E84A27" w14:textId="6D03F70A" w:rsidR="00BC2195" w:rsidRPr="005F70FB" w:rsidRDefault="00BC2195" w:rsidP="00BC2195">
      <w:pPr>
        <w:pStyle w:val="FreeTranslEng"/>
      </w:pPr>
      <w:r w:rsidRPr="005F70FB">
        <w:t xml:space="preserve">the two of them said, </w:t>
      </w:r>
      <w:r w:rsidR="00B7093A" w:rsidRPr="005F70FB">
        <w:t>‘</w:t>
      </w:r>
      <w:r w:rsidRPr="005F70FB">
        <w:t>oh no, poor thing!, did you fall?</w:t>
      </w:r>
      <w:r w:rsidR="00B7093A" w:rsidRPr="005F70FB">
        <w:t>’</w:t>
      </w:r>
      <w:r w:rsidRPr="005F70FB">
        <w:t xml:space="preserve"> </w:t>
      </w:r>
      <w:r w:rsidR="00B7093A" w:rsidRPr="005F70FB">
        <w:t>‘</w:t>
      </w:r>
      <w:r w:rsidRPr="005F70FB">
        <w:t>yes</w:t>
      </w:r>
      <w:r w:rsidR="00B7093A" w:rsidRPr="005F70FB">
        <w:t>’</w:t>
      </w:r>
      <w:r w:rsidRPr="005F70FB">
        <w:t>, the two of them lifted me, and I couldn</w:t>
      </w:r>
      <w:r w:rsidR="00B7093A" w:rsidRPr="005F70FB">
        <w:t>’</w:t>
      </w:r>
      <w:r w:rsidRPr="005F70FB">
        <w:t xml:space="preserve">t speak (Lit. </w:t>
      </w:r>
      <w:r w:rsidR="00B7093A" w:rsidRPr="005F70FB">
        <w:t>‘</w:t>
      </w:r>
      <w:r w:rsidRPr="005F70FB">
        <w:t>didn</w:t>
      </w:r>
      <w:r w:rsidR="00B7093A" w:rsidRPr="005F70FB">
        <w:t>’</w:t>
      </w:r>
      <w:r w:rsidRPr="005F70FB">
        <w:t>t (have) a voice</w:t>
      </w:r>
      <w:r w:rsidR="00B7093A" w:rsidRPr="005F70FB">
        <w:t>’</w:t>
      </w:r>
      <w:r w:rsidRPr="005F70FB">
        <w:t>)</w:t>
      </w:r>
    </w:p>
    <w:tbl>
      <w:tblPr>
        <w:tblW w:w="0" w:type="auto"/>
        <w:tblCellMar>
          <w:left w:w="42" w:type="dxa"/>
          <w:right w:w="42" w:type="dxa"/>
        </w:tblCellMar>
        <w:tblLook w:val="01E0" w:firstRow="1" w:lastRow="1" w:firstColumn="1" w:lastColumn="1" w:noHBand="0" w:noVBand="0"/>
      </w:tblPr>
      <w:tblGrid>
        <w:gridCol w:w="709"/>
        <w:gridCol w:w="590"/>
        <w:gridCol w:w="50"/>
        <w:gridCol w:w="480"/>
        <w:gridCol w:w="217"/>
        <w:gridCol w:w="272"/>
        <w:gridCol w:w="213"/>
        <w:gridCol w:w="505"/>
        <w:gridCol w:w="163"/>
        <w:gridCol w:w="516"/>
        <w:gridCol w:w="70"/>
        <w:gridCol w:w="335"/>
        <w:gridCol w:w="124"/>
        <w:gridCol w:w="127"/>
        <w:gridCol w:w="586"/>
        <w:gridCol w:w="16"/>
        <w:gridCol w:w="489"/>
        <w:gridCol w:w="618"/>
        <w:gridCol w:w="255"/>
      </w:tblGrid>
      <w:tr w:rsidR="00AC23C4" w:rsidRPr="005F70FB" w14:paraId="18AF3D2F" w14:textId="77777777" w:rsidTr="00AC23C4">
        <w:tc>
          <w:tcPr>
            <w:tcW w:w="709" w:type="dxa"/>
            <w:shd w:val="clear" w:color="auto" w:fill="auto"/>
          </w:tcPr>
          <w:p w14:paraId="6B71AE01" w14:textId="77777777" w:rsidR="00BC2195" w:rsidRPr="005F70FB" w:rsidRDefault="00BC2195" w:rsidP="00BC2195">
            <w:pPr>
              <w:pStyle w:val="Text"/>
            </w:pPr>
            <w:r w:rsidRPr="005F70FB">
              <w:t>0018</w:t>
            </w:r>
          </w:p>
        </w:tc>
        <w:tc>
          <w:tcPr>
            <w:tcW w:w="640" w:type="dxa"/>
            <w:gridSpan w:val="2"/>
            <w:shd w:val="clear" w:color="auto" w:fill="auto"/>
          </w:tcPr>
          <w:p w14:paraId="032D55AD" w14:textId="77777777" w:rsidR="00BC2195" w:rsidRPr="005F70FB" w:rsidRDefault="00BC2195" w:rsidP="00BC2195">
            <w:pPr>
              <w:pStyle w:val="Text"/>
            </w:pPr>
            <w:r w:rsidRPr="005F70FB">
              <w:t>dorang</w:t>
            </w:r>
          </w:p>
        </w:tc>
        <w:tc>
          <w:tcPr>
            <w:tcW w:w="480" w:type="dxa"/>
            <w:shd w:val="clear" w:color="auto" w:fill="auto"/>
          </w:tcPr>
          <w:p w14:paraId="7D3C8451" w14:textId="77777777" w:rsidR="00BC2195" w:rsidRPr="005F70FB" w:rsidRDefault="00BC2195" w:rsidP="00BC2195">
            <w:pPr>
              <w:pStyle w:val="Text"/>
            </w:pPr>
            <w:r w:rsidRPr="005F70FB">
              <w:t>dua</w:t>
            </w:r>
          </w:p>
        </w:tc>
        <w:tc>
          <w:tcPr>
            <w:tcW w:w="1370" w:type="dxa"/>
            <w:gridSpan w:val="5"/>
            <w:shd w:val="clear" w:color="auto" w:fill="auto"/>
          </w:tcPr>
          <w:p w14:paraId="15AD19A8" w14:textId="77777777" w:rsidR="00BC2195" w:rsidRPr="005F70FB" w:rsidRDefault="00BC2195" w:rsidP="00BC2195">
            <w:pPr>
              <w:pStyle w:val="Text"/>
            </w:pPr>
            <w:r w:rsidRPr="005F70FB">
              <w:t>goyang~goyang</w:t>
            </w:r>
          </w:p>
        </w:tc>
        <w:tc>
          <w:tcPr>
            <w:tcW w:w="586" w:type="dxa"/>
            <w:gridSpan w:val="2"/>
            <w:shd w:val="clear" w:color="auto" w:fill="auto"/>
          </w:tcPr>
          <w:p w14:paraId="2CBE00BF" w14:textId="77777777" w:rsidR="00BC2195" w:rsidRPr="005F70FB" w:rsidRDefault="00BC2195" w:rsidP="00BC2195">
            <w:pPr>
              <w:pStyle w:val="Text"/>
            </w:pPr>
            <w:r w:rsidRPr="005F70FB">
              <w:t>saya,</w:t>
            </w:r>
          </w:p>
        </w:tc>
        <w:tc>
          <w:tcPr>
            <w:tcW w:w="586" w:type="dxa"/>
            <w:gridSpan w:val="3"/>
            <w:shd w:val="clear" w:color="auto" w:fill="auto"/>
          </w:tcPr>
          <w:p w14:paraId="102F7A81" w14:textId="77777777" w:rsidR="00BC2195" w:rsidRPr="005F70FB" w:rsidRDefault="00BC2195" w:rsidP="00BC2195">
            <w:pPr>
              <w:pStyle w:val="Text"/>
            </w:pPr>
            <w:r w:rsidRPr="005F70FB">
              <w:t>dong</w:t>
            </w:r>
          </w:p>
        </w:tc>
        <w:tc>
          <w:tcPr>
            <w:tcW w:w="586" w:type="dxa"/>
            <w:shd w:val="clear" w:color="auto" w:fill="auto"/>
          </w:tcPr>
          <w:p w14:paraId="087B558C" w14:textId="77777777" w:rsidR="00BC2195" w:rsidRPr="005F70FB" w:rsidRDefault="00BC2195" w:rsidP="00BC2195">
            <w:pPr>
              <w:pStyle w:val="Text"/>
            </w:pPr>
            <w:r w:rsidRPr="005F70FB">
              <w:t>dua</w:t>
            </w:r>
          </w:p>
        </w:tc>
        <w:tc>
          <w:tcPr>
            <w:tcW w:w="1378" w:type="dxa"/>
            <w:gridSpan w:val="4"/>
            <w:shd w:val="clear" w:color="auto" w:fill="auto"/>
          </w:tcPr>
          <w:p w14:paraId="7E8D958D" w14:textId="77777777" w:rsidR="00BC2195" w:rsidRPr="005F70FB" w:rsidRDefault="00BC2195" w:rsidP="00BC2195">
            <w:pPr>
              <w:pStyle w:val="Text"/>
            </w:pPr>
            <w:r w:rsidRPr="005F70FB">
              <w:t>goyang~goyang</w:t>
            </w:r>
          </w:p>
        </w:tc>
      </w:tr>
      <w:tr w:rsidR="00AC23C4" w:rsidRPr="005F70FB" w14:paraId="06D7584B" w14:textId="77777777" w:rsidTr="00AC23C4">
        <w:tc>
          <w:tcPr>
            <w:tcW w:w="709" w:type="dxa"/>
            <w:shd w:val="clear" w:color="auto" w:fill="auto"/>
          </w:tcPr>
          <w:p w14:paraId="15CAEA66" w14:textId="77777777" w:rsidR="00BC2195" w:rsidRPr="005F70FB" w:rsidRDefault="00BC2195" w:rsidP="00BC2195">
            <w:pPr>
              <w:pStyle w:val="GlossEng2ptafter"/>
            </w:pPr>
          </w:p>
        </w:tc>
        <w:tc>
          <w:tcPr>
            <w:tcW w:w="640" w:type="dxa"/>
            <w:gridSpan w:val="2"/>
            <w:shd w:val="clear" w:color="auto" w:fill="auto"/>
          </w:tcPr>
          <w:p w14:paraId="248F18FB" w14:textId="77777777" w:rsidR="00BC2195" w:rsidRPr="005F70FB" w:rsidRDefault="00BC2195" w:rsidP="00BC2195">
            <w:pPr>
              <w:pStyle w:val="GlossEng2ptafter"/>
            </w:pPr>
            <w:r w:rsidRPr="005F70FB">
              <w:rPr>
                <w:rStyle w:val="ChSmallCaps"/>
              </w:rPr>
              <w:t>3pl</w:t>
            </w:r>
          </w:p>
        </w:tc>
        <w:tc>
          <w:tcPr>
            <w:tcW w:w="480" w:type="dxa"/>
            <w:shd w:val="clear" w:color="auto" w:fill="auto"/>
          </w:tcPr>
          <w:p w14:paraId="20BE2B6E" w14:textId="77777777" w:rsidR="00BC2195" w:rsidRPr="005F70FB" w:rsidRDefault="00BC2195" w:rsidP="00BC2195">
            <w:pPr>
              <w:pStyle w:val="GlossEng2ptafter"/>
            </w:pPr>
            <w:r w:rsidRPr="005F70FB">
              <w:t>two</w:t>
            </w:r>
          </w:p>
        </w:tc>
        <w:tc>
          <w:tcPr>
            <w:tcW w:w="1370" w:type="dxa"/>
            <w:gridSpan w:val="5"/>
            <w:shd w:val="clear" w:color="auto" w:fill="auto"/>
          </w:tcPr>
          <w:p w14:paraId="3A94D10F" w14:textId="77777777" w:rsidR="00BC2195" w:rsidRPr="005F70FB" w:rsidRDefault="00BC2195" w:rsidP="00BC2195">
            <w:pPr>
              <w:pStyle w:val="GlossEng2ptafter"/>
            </w:pPr>
            <w:r w:rsidRPr="005F70FB">
              <w:rPr>
                <w:rStyle w:val="ChSmallCaps"/>
              </w:rPr>
              <w:t>rdp</w:t>
            </w:r>
            <w:r w:rsidRPr="005F70FB">
              <w:t>~shake</w:t>
            </w:r>
          </w:p>
        </w:tc>
        <w:tc>
          <w:tcPr>
            <w:tcW w:w="586" w:type="dxa"/>
            <w:gridSpan w:val="2"/>
            <w:shd w:val="clear" w:color="auto" w:fill="auto"/>
          </w:tcPr>
          <w:p w14:paraId="7A250BD4" w14:textId="77777777" w:rsidR="00BC2195" w:rsidRPr="005F70FB" w:rsidRDefault="00BC2195" w:rsidP="00BC2195">
            <w:pPr>
              <w:pStyle w:val="GlossEng2ptafter"/>
            </w:pPr>
            <w:r w:rsidRPr="005F70FB">
              <w:rPr>
                <w:rStyle w:val="ChSmallCaps"/>
              </w:rPr>
              <w:t>1sg</w:t>
            </w:r>
          </w:p>
        </w:tc>
        <w:tc>
          <w:tcPr>
            <w:tcW w:w="586" w:type="dxa"/>
            <w:gridSpan w:val="3"/>
            <w:shd w:val="clear" w:color="auto" w:fill="auto"/>
          </w:tcPr>
          <w:p w14:paraId="7A43CCFB" w14:textId="77777777" w:rsidR="00BC2195" w:rsidRPr="005F70FB" w:rsidRDefault="00BC2195" w:rsidP="00BC2195">
            <w:pPr>
              <w:pStyle w:val="GlossEng2ptafter"/>
            </w:pPr>
            <w:r w:rsidRPr="005F70FB">
              <w:rPr>
                <w:rStyle w:val="ChSmallCaps"/>
              </w:rPr>
              <w:t>3pl</w:t>
            </w:r>
          </w:p>
        </w:tc>
        <w:tc>
          <w:tcPr>
            <w:tcW w:w="586" w:type="dxa"/>
            <w:shd w:val="clear" w:color="auto" w:fill="auto"/>
          </w:tcPr>
          <w:p w14:paraId="161BBAE3" w14:textId="77777777" w:rsidR="00BC2195" w:rsidRPr="005F70FB" w:rsidRDefault="00BC2195" w:rsidP="00BC2195">
            <w:pPr>
              <w:pStyle w:val="GlossEng2ptafter"/>
            </w:pPr>
            <w:r w:rsidRPr="005F70FB">
              <w:t>two</w:t>
            </w:r>
          </w:p>
        </w:tc>
        <w:tc>
          <w:tcPr>
            <w:tcW w:w="1378" w:type="dxa"/>
            <w:gridSpan w:val="4"/>
            <w:shd w:val="clear" w:color="auto" w:fill="auto"/>
          </w:tcPr>
          <w:p w14:paraId="40DD5A20" w14:textId="77777777" w:rsidR="00BC2195" w:rsidRPr="005F70FB" w:rsidRDefault="00BC2195" w:rsidP="00BC2195">
            <w:pPr>
              <w:pStyle w:val="GlossEng2ptafter"/>
            </w:pPr>
            <w:r w:rsidRPr="005F70FB">
              <w:rPr>
                <w:rStyle w:val="ChSmallCaps"/>
              </w:rPr>
              <w:t>rdp</w:t>
            </w:r>
            <w:r w:rsidRPr="005F70FB">
              <w:t>~shake</w:t>
            </w:r>
          </w:p>
        </w:tc>
      </w:tr>
      <w:tr w:rsidR="00AC23C4" w:rsidRPr="005F70FB" w14:paraId="1B0A1F3D" w14:textId="77777777" w:rsidTr="00AC23C4">
        <w:trPr>
          <w:gridAfter w:val="1"/>
          <w:wAfter w:w="255" w:type="dxa"/>
        </w:trPr>
        <w:tc>
          <w:tcPr>
            <w:tcW w:w="709" w:type="dxa"/>
            <w:shd w:val="clear" w:color="auto" w:fill="auto"/>
          </w:tcPr>
          <w:p w14:paraId="0E62E07C" w14:textId="77777777" w:rsidR="00BC2195" w:rsidRPr="005F70FB" w:rsidRDefault="00BC2195" w:rsidP="00BC2195">
            <w:pPr>
              <w:pStyle w:val="O0Nwnext"/>
            </w:pPr>
          </w:p>
        </w:tc>
        <w:tc>
          <w:tcPr>
            <w:tcW w:w="590" w:type="dxa"/>
            <w:shd w:val="clear" w:color="auto" w:fill="auto"/>
          </w:tcPr>
          <w:p w14:paraId="024AA11C" w14:textId="77777777" w:rsidR="00BC2195" w:rsidRPr="005F70FB" w:rsidRDefault="00BC2195" w:rsidP="00BC2195">
            <w:pPr>
              <w:pStyle w:val="Text"/>
            </w:pPr>
            <w:r w:rsidRPr="005F70FB">
              <w:t>saya,</w:t>
            </w:r>
          </w:p>
        </w:tc>
        <w:tc>
          <w:tcPr>
            <w:tcW w:w="530" w:type="dxa"/>
            <w:gridSpan w:val="2"/>
            <w:shd w:val="clear" w:color="auto" w:fill="auto"/>
          </w:tcPr>
          <w:p w14:paraId="04135B29" w14:textId="77777777" w:rsidR="00BC2195" w:rsidRPr="005F70FB" w:rsidRDefault="00BC2195" w:rsidP="00BC2195">
            <w:pPr>
              <w:pStyle w:val="Text"/>
            </w:pPr>
            <w:r w:rsidRPr="005F70FB">
              <w:t>trus</w:t>
            </w:r>
          </w:p>
        </w:tc>
        <w:tc>
          <w:tcPr>
            <w:tcW w:w="489" w:type="dxa"/>
            <w:gridSpan w:val="2"/>
            <w:shd w:val="clear" w:color="auto" w:fill="auto"/>
          </w:tcPr>
          <w:p w14:paraId="759CD8E9" w14:textId="77777777" w:rsidR="00BC2195" w:rsidRPr="005F70FB" w:rsidRDefault="00BC2195" w:rsidP="00BC2195">
            <w:pPr>
              <w:pStyle w:val="Text"/>
            </w:pPr>
            <w:r w:rsidRPr="005F70FB">
              <w:t>sa</w:t>
            </w:r>
          </w:p>
        </w:tc>
        <w:tc>
          <w:tcPr>
            <w:tcW w:w="718" w:type="dxa"/>
            <w:gridSpan w:val="2"/>
            <w:shd w:val="clear" w:color="auto" w:fill="auto"/>
          </w:tcPr>
          <w:p w14:paraId="1D3A4924" w14:textId="77777777" w:rsidR="00BC2195" w:rsidRPr="005F70FB" w:rsidRDefault="00BC2195" w:rsidP="00BC2195">
            <w:pPr>
              <w:pStyle w:val="Text"/>
            </w:pPr>
            <w:r w:rsidRPr="005F70FB">
              <w:t>angkat</w:t>
            </w:r>
          </w:p>
        </w:tc>
        <w:tc>
          <w:tcPr>
            <w:tcW w:w="679" w:type="dxa"/>
            <w:gridSpan w:val="2"/>
            <w:shd w:val="clear" w:color="auto" w:fill="auto"/>
          </w:tcPr>
          <w:p w14:paraId="6014A100" w14:textId="77777777" w:rsidR="00BC2195" w:rsidRPr="005F70FB" w:rsidRDefault="00BC2195" w:rsidP="00BC2195">
            <w:pPr>
              <w:pStyle w:val="Text"/>
            </w:pPr>
            <w:r w:rsidRPr="005F70FB">
              <w:t>muka,</w:t>
            </w:r>
          </w:p>
        </w:tc>
        <w:tc>
          <w:tcPr>
            <w:tcW w:w="529" w:type="dxa"/>
            <w:gridSpan w:val="3"/>
            <w:shd w:val="clear" w:color="auto" w:fill="auto"/>
          </w:tcPr>
          <w:p w14:paraId="12715C50" w14:textId="77777777" w:rsidR="00BC2195" w:rsidRPr="005F70FB" w:rsidRDefault="00BC2195" w:rsidP="00BC2195">
            <w:pPr>
              <w:pStyle w:val="Text"/>
            </w:pPr>
            <w:r w:rsidRPr="005F70FB">
              <w:t>trus</w:t>
            </w:r>
          </w:p>
        </w:tc>
        <w:tc>
          <w:tcPr>
            <w:tcW w:w="729" w:type="dxa"/>
            <w:gridSpan w:val="3"/>
            <w:shd w:val="clear" w:color="auto" w:fill="auto"/>
          </w:tcPr>
          <w:p w14:paraId="21EF1E57" w14:textId="77777777" w:rsidR="00BC2195" w:rsidRPr="005F70FB" w:rsidRDefault="00BC2195" w:rsidP="00BC2195">
            <w:pPr>
              <w:pStyle w:val="Text"/>
            </w:pPr>
            <w:r w:rsidRPr="005F70FB">
              <w:t>Martina</w:t>
            </w:r>
          </w:p>
        </w:tc>
        <w:tc>
          <w:tcPr>
            <w:tcW w:w="489" w:type="dxa"/>
            <w:shd w:val="clear" w:color="auto" w:fill="auto"/>
          </w:tcPr>
          <w:p w14:paraId="6D6BA8B3" w14:textId="77777777" w:rsidR="00BC2195" w:rsidRPr="005F70FB" w:rsidRDefault="00BC2195" w:rsidP="00BC2195">
            <w:pPr>
              <w:pStyle w:val="Text"/>
            </w:pPr>
            <w:r w:rsidRPr="005F70FB">
              <w:t>de</w:t>
            </w:r>
          </w:p>
        </w:tc>
        <w:tc>
          <w:tcPr>
            <w:tcW w:w="618" w:type="dxa"/>
            <w:shd w:val="clear" w:color="auto" w:fill="auto"/>
          </w:tcPr>
          <w:p w14:paraId="5633C49A" w14:textId="77777777" w:rsidR="00BC2195" w:rsidRPr="005F70FB" w:rsidRDefault="00BC2195" w:rsidP="00BC2195">
            <w:pPr>
              <w:pStyle w:val="Text"/>
            </w:pPr>
            <w:r w:rsidRPr="005F70FB">
              <w:t>tanya</w:t>
            </w:r>
          </w:p>
        </w:tc>
      </w:tr>
      <w:tr w:rsidR="00AC23C4" w:rsidRPr="005F70FB" w14:paraId="6054F99D" w14:textId="77777777" w:rsidTr="00AC23C4">
        <w:trPr>
          <w:gridAfter w:val="1"/>
          <w:wAfter w:w="255" w:type="dxa"/>
        </w:trPr>
        <w:tc>
          <w:tcPr>
            <w:tcW w:w="709" w:type="dxa"/>
            <w:shd w:val="clear" w:color="auto" w:fill="auto"/>
          </w:tcPr>
          <w:p w14:paraId="6E5D3216" w14:textId="77777777" w:rsidR="00BC2195" w:rsidRPr="005F70FB" w:rsidRDefault="00BC2195" w:rsidP="00BC2195">
            <w:pPr>
              <w:pStyle w:val="GlossEng2ptafter"/>
            </w:pPr>
          </w:p>
        </w:tc>
        <w:tc>
          <w:tcPr>
            <w:tcW w:w="590" w:type="dxa"/>
            <w:shd w:val="clear" w:color="auto" w:fill="auto"/>
          </w:tcPr>
          <w:p w14:paraId="08576869" w14:textId="77777777" w:rsidR="00BC2195" w:rsidRPr="005F70FB" w:rsidRDefault="00BC2195" w:rsidP="00BC2195">
            <w:pPr>
              <w:pStyle w:val="GlossEng2ptafter"/>
            </w:pPr>
            <w:r w:rsidRPr="005F70FB">
              <w:rPr>
                <w:rStyle w:val="ChSmallCaps"/>
              </w:rPr>
              <w:t>1sg</w:t>
            </w:r>
          </w:p>
        </w:tc>
        <w:tc>
          <w:tcPr>
            <w:tcW w:w="530" w:type="dxa"/>
            <w:gridSpan w:val="2"/>
            <w:shd w:val="clear" w:color="auto" w:fill="auto"/>
          </w:tcPr>
          <w:p w14:paraId="1C4D45B6" w14:textId="77777777" w:rsidR="00BC2195" w:rsidRPr="005F70FB" w:rsidRDefault="00BC2195" w:rsidP="00BC2195">
            <w:pPr>
              <w:pStyle w:val="GlossEng2ptafter"/>
            </w:pPr>
            <w:r w:rsidRPr="005F70FB">
              <w:t>next</w:t>
            </w:r>
          </w:p>
        </w:tc>
        <w:tc>
          <w:tcPr>
            <w:tcW w:w="489" w:type="dxa"/>
            <w:gridSpan w:val="2"/>
            <w:shd w:val="clear" w:color="auto" w:fill="auto"/>
          </w:tcPr>
          <w:p w14:paraId="5B78081E" w14:textId="77777777" w:rsidR="00BC2195" w:rsidRPr="005F70FB" w:rsidRDefault="00BC2195" w:rsidP="00BC2195">
            <w:pPr>
              <w:pStyle w:val="GlossEng2ptafter"/>
            </w:pPr>
            <w:r w:rsidRPr="005F70FB">
              <w:rPr>
                <w:rStyle w:val="ChSmallCaps"/>
              </w:rPr>
              <w:t>1sg</w:t>
            </w:r>
          </w:p>
        </w:tc>
        <w:tc>
          <w:tcPr>
            <w:tcW w:w="718" w:type="dxa"/>
            <w:gridSpan w:val="2"/>
            <w:shd w:val="clear" w:color="auto" w:fill="auto"/>
          </w:tcPr>
          <w:p w14:paraId="26DC5F29" w14:textId="77777777" w:rsidR="00BC2195" w:rsidRPr="005F70FB" w:rsidRDefault="00BC2195" w:rsidP="00BC2195">
            <w:pPr>
              <w:pStyle w:val="GlossEng2ptafter"/>
            </w:pPr>
            <w:r w:rsidRPr="005F70FB">
              <w:t>lift</w:t>
            </w:r>
          </w:p>
        </w:tc>
        <w:tc>
          <w:tcPr>
            <w:tcW w:w="679" w:type="dxa"/>
            <w:gridSpan w:val="2"/>
            <w:shd w:val="clear" w:color="auto" w:fill="auto"/>
          </w:tcPr>
          <w:p w14:paraId="6F3B6FD3" w14:textId="77777777" w:rsidR="00BC2195" w:rsidRPr="005F70FB" w:rsidRDefault="00BC2195" w:rsidP="00BC2195">
            <w:pPr>
              <w:pStyle w:val="GlossEng2ptafter"/>
            </w:pPr>
            <w:r w:rsidRPr="005F70FB">
              <w:t>front</w:t>
            </w:r>
          </w:p>
        </w:tc>
        <w:tc>
          <w:tcPr>
            <w:tcW w:w="529" w:type="dxa"/>
            <w:gridSpan w:val="3"/>
            <w:shd w:val="clear" w:color="auto" w:fill="auto"/>
          </w:tcPr>
          <w:p w14:paraId="563DD9E0" w14:textId="77777777" w:rsidR="00BC2195" w:rsidRPr="005F70FB" w:rsidRDefault="00BC2195" w:rsidP="00BC2195">
            <w:pPr>
              <w:pStyle w:val="GlossEng2ptafter"/>
            </w:pPr>
            <w:r w:rsidRPr="005F70FB">
              <w:t>next</w:t>
            </w:r>
          </w:p>
        </w:tc>
        <w:tc>
          <w:tcPr>
            <w:tcW w:w="729" w:type="dxa"/>
            <w:gridSpan w:val="3"/>
            <w:shd w:val="clear" w:color="auto" w:fill="auto"/>
          </w:tcPr>
          <w:p w14:paraId="1DDC59B1" w14:textId="77777777" w:rsidR="00BC2195" w:rsidRPr="005F70FB" w:rsidRDefault="00BC2195" w:rsidP="00BC2195">
            <w:pPr>
              <w:pStyle w:val="GlossEng2ptafter"/>
            </w:pPr>
            <w:r w:rsidRPr="005F70FB">
              <w:t>Martina</w:t>
            </w:r>
          </w:p>
        </w:tc>
        <w:tc>
          <w:tcPr>
            <w:tcW w:w="489" w:type="dxa"/>
            <w:shd w:val="clear" w:color="auto" w:fill="auto"/>
          </w:tcPr>
          <w:p w14:paraId="2969A3AF" w14:textId="77777777" w:rsidR="00BC2195" w:rsidRPr="005F70FB" w:rsidRDefault="00BC2195" w:rsidP="00BC2195">
            <w:pPr>
              <w:pStyle w:val="GlossEng2ptafter"/>
            </w:pPr>
            <w:r w:rsidRPr="005F70FB">
              <w:rPr>
                <w:rStyle w:val="ChSmallCaps"/>
              </w:rPr>
              <w:t>3sg</w:t>
            </w:r>
          </w:p>
        </w:tc>
        <w:tc>
          <w:tcPr>
            <w:tcW w:w="618" w:type="dxa"/>
            <w:shd w:val="clear" w:color="auto" w:fill="auto"/>
          </w:tcPr>
          <w:p w14:paraId="54B935E2" w14:textId="77777777" w:rsidR="00BC2195" w:rsidRPr="005F70FB" w:rsidRDefault="00BC2195" w:rsidP="00BC2195">
            <w:pPr>
              <w:pStyle w:val="GlossEng2ptafter"/>
            </w:pPr>
            <w:r w:rsidRPr="005F70FB">
              <w:t>ask</w:t>
            </w:r>
          </w:p>
        </w:tc>
      </w:tr>
      <w:tr w:rsidR="00AC23C4" w:rsidRPr="005F70FB" w14:paraId="2EC80C7C" w14:textId="77777777" w:rsidTr="00AC23C4">
        <w:trPr>
          <w:gridAfter w:val="7"/>
          <w:wAfter w:w="2215" w:type="dxa"/>
        </w:trPr>
        <w:tc>
          <w:tcPr>
            <w:tcW w:w="709" w:type="dxa"/>
            <w:shd w:val="clear" w:color="auto" w:fill="auto"/>
          </w:tcPr>
          <w:p w14:paraId="36F8E60F" w14:textId="77777777" w:rsidR="00BC2195" w:rsidRPr="005F70FB" w:rsidRDefault="00BC2195" w:rsidP="00BC2195">
            <w:pPr>
              <w:pStyle w:val="O0Nwnext"/>
            </w:pPr>
          </w:p>
        </w:tc>
        <w:tc>
          <w:tcPr>
            <w:tcW w:w="590" w:type="dxa"/>
            <w:shd w:val="clear" w:color="auto" w:fill="auto"/>
          </w:tcPr>
          <w:p w14:paraId="059EA81E" w14:textId="77777777" w:rsidR="00BC2195" w:rsidRPr="005F70FB" w:rsidRDefault="00BC2195" w:rsidP="00BC2195">
            <w:pPr>
              <w:pStyle w:val="Text"/>
            </w:pPr>
            <w:r w:rsidRPr="005F70FB">
              <w:t>saya,</w:t>
            </w:r>
          </w:p>
        </w:tc>
        <w:tc>
          <w:tcPr>
            <w:tcW w:w="747" w:type="dxa"/>
            <w:gridSpan w:val="3"/>
            <w:shd w:val="clear" w:color="auto" w:fill="auto"/>
          </w:tcPr>
          <w:p w14:paraId="32A43222" w14:textId="77777777" w:rsidR="00BC2195" w:rsidRPr="005F70FB" w:rsidRDefault="00BC2195" w:rsidP="00BC2195">
            <w:pPr>
              <w:pStyle w:val="Text"/>
            </w:pPr>
            <w:r w:rsidRPr="005F70FB">
              <w:t>mama</w:t>
            </w:r>
          </w:p>
        </w:tc>
        <w:tc>
          <w:tcPr>
            <w:tcW w:w="485" w:type="dxa"/>
            <w:gridSpan w:val="2"/>
            <w:shd w:val="clear" w:color="auto" w:fill="auto"/>
          </w:tcPr>
          <w:p w14:paraId="602414C5" w14:textId="77777777" w:rsidR="00BC2195" w:rsidRPr="005F70FB" w:rsidRDefault="00BC2195" w:rsidP="00BC2195">
            <w:pPr>
              <w:pStyle w:val="Text"/>
            </w:pPr>
            <w:r w:rsidRPr="005F70FB">
              <w:t>ko</w:t>
            </w:r>
          </w:p>
        </w:tc>
        <w:tc>
          <w:tcPr>
            <w:tcW w:w="505" w:type="dxa"/>
            <w:shd w:val="clear" w:color="auto" w:fill="auto"/>
          </w:tcPr>
          <w:p w14:paraId="633DC246" w14:textId="77777777" w:rsidR="00BC2195" w:rsidRPr="005F70FB" w:rsidRDefault="00BC2195" w:rsidP="00BC2195">
            <w:pPr>
              <w:pStyle w:val="Text"/>
            </w:pPr>
            <w:r w:rsidRPr="005F70FB">
              <w:t>rasa</w:t>
            </w:r>
          </w:p>
        </w:tc>
        <w:tc>
          <w:tcPr>
            <w:tcW w:w="1084" w:type="dxa"/>
            <w:gridSpan w:val="4"/>
            <w:shd w:val="clear" w:color="auto" w:fill="auto"/>
          </w:tcPr>
          <w:p w14:paraId="5352E92C" w14:textId="77777777" w:rsidR="00BC2195" w:rsidRPr="005F70FB" w:rsidRDefault="00BC2195" w:rsidP="00BC2195">
            <w:pPr>
              <w:pStyle w:val="Text"/>
            </w:pPr>
            <w:r w:rsidRPr="005F70FB">
              <w:t>bagemana?</w:t>
            </w:r>
          </w:p>
        </w:tc>
      </w:tr>
      <w:tr w:rsidR="00AC23C4" w:rsidRPr="005F70FB" w14:paraId="2250FCA0" w14:textId="77777777" w:rsidTr="00AC23C4">
        <w:trPr>
          <w:gridAfter w:val="7"/>
          <w:wAfter w:w="2215" w:type="dxa"/>
        </w:trPr>
        <w:tc>
          <w:tcPr>
            <w:tcW w:w="709" w:type="dxa"/>
            <w:shd w:val="clear" w:color="auto" w:fill="auto"/>
          </w:tcPr>
          <w:p w14:paraId="4B93C02C" w14:textId="77777777" w:rsidR="00BC2195" w:rsidRPr="005F70FB" w:rsidRDefault="00BC2195" w:rsidP="00BC2195">
            <w:pPr>
              <w:pStyle w:val="GlossEng"/>
            </w:pPr>
          </w:p>
        </w:tc>
        <w:tc>
          <w:tcPr>
            <w:tcW w:w="590" w:type="dxa"/>
            <w:shd w:val="clear" w:color="auto" w:fill="auto"/>
          </w:tcPr>
          <w:p w14:paraId="7E402AA0" w14:textId="77777777" w:rsidR="00BC2195" w:rsidRPr="005F70FB" w:rsidRDefault="00BC2195" w:rsidP="00BC2195">
            <w:pPr>
              <w:pStyle w:val="GlossEng"/>
            </w:pPr>
            <w:r w:rsidRPr="005F70FB">
              <w:rPr>
                <w:rStyle w:val="ChSmallCaps"/>
              </w:rPr>
              <w:t>1sg</w:t>
            </w:r>
          </w:p>
        </w:tc>
        <w:tc>
          <w:tcPr>
            <w:tcW w:w="747" w:type="dxa"/>
            <w:gridSpan w:val="3"/>
            <w:shd w:val="clear" w:color="auto" w:fill="auto"/>
          </w:tcPr>
          <w:p w14:paraId="7EB049BC" w14:textId="77777777" w:rsidR="00BC2195" w:rsidRPr="005F70FB" w:rsidRDefault="00BC2195" w:rsidP="00BC2195">
            <w:pPr>
              <w:pStyle w:val="GlossEng"/>
            </w:pPr>
            <w:r w:rsidRPr="005F70FB">
              <w:t>mother</w:t>
            </w:r>
          </w:p>
        </w:tc>
        <w:tc>
          <w:tcPr>
            <w:tcW w:w="485" w:type="dxa"/>
            <w:gridSpan w:val="2"/>
            <w:shd w:val="clear" w:color="auto" w:fill="auto"/>
          </w:tcPr>
          <w:p w14:paraId="4C09BD30" w14:textId="77777777" w:rsidR="00BC2195" w:rsidRPr="005F70FB" w:rsidRDefault="00BC2195" w:rsidP="00BC2195">
            <w:pPr>
              <w:pStyle w:val="GlossEng"/>
            </w:pPr>
            <w:r w:rsidRPr="005F70FB">
              <w:rPr>
                <w:rStyle w:val="ChSmallCaps"/>
              </w:rPr>
              <w:t>2sg</w:t>
            </w:r>
          </w:p>
        </w:tc>
        <w:tc>
          <w:tcPr>
            <w:tcW w:w="505" w:type="dxa"/>
            <w:shd w:val="clear" w:color="auto" w:fill="auto"/>
          </w:tcPr>
          <w:p w14:paraId="2CABB913" w14:textId="77777777" w:rsidR="00BC2195" w:rsidRPr="005F70FB" w:rsidRDefault="00BC2195" w:rsidP="00BC2195">
            <w:pPr>
              <w:pStyle w:val="GlossEng"/>
            </w:pPr>
            <w:r w:rsidRPr="005F70FB">
              <w:t>feel</w:t>
            </w:r>
          </w:p>
        </w:tc>
        <w:tc>
          <w:tcPr>
            <w:tcW w:w="1084" w:type="dxa"/>
            <w:gridSpan w:val="4"/>
            <w:shd w:val="clear" w:color="auto" w:fill="auto"/>
          </w:tcPr>
          <w:p w14:paraId="52E7D130" w14:textId="77777777" w:rsidR="00BC2195" w:rsidRPr="005F70FB" w:rsidRDefault="00BC2195" w:rsidP="00BC2195">
            <w:pPr>
              <w:pStyle w:val="GlossEng"/>
            </w:pPr>
            <w:r w:rsidRPr="005F70FB">
              <w:t>how</w:t>
            </w:r>
          </w:p>
        </w:tc>
      </w:tr>
    </w:tbl>
    <w:p w14:paraId="17F845F7" w14:textId="660FCB01" w:rsidR="00BC2195" w:rsidRPr="005F70FB" w:rsidRDefault="00BC2195" w:rsidP="00BC2195">
      <w:pPr>
        <w:pStyle w:val="FreeTranslEng"/>
      </w:pPr>
      <w:r w:rsidRPr="005F70FB">
        <w:t xml:space="preserve">the two of them shook me repeatedly, the two of them shook me repeatedly, then I lifted (my) face, then Martina asked me, </w:t>
      </w:r>
      <w:r w:rsidR="00B7093A" w:rsidRPr="005F70FB">
        <w:t>‘</w:t>
      </w:r>
      <w:r w:rsidRPr="005F70FB">
        <w:t>mother, how do you feel?</w:t>
      </w:r>
      <w:r w:rsidR="00B7093A" w:rsidRPr="005F70FB">
        <w:t>’</w:t>
      </w:r>
    </w:p>
    <w:tbl>
      <w:tblPr>
        <w:tblW w:w="6690" w:type="dxa"/>
        <w:tblCellMar>
          <w:left w:w="42" w:type="dxa"/>
          <w:right w:w="42" w:type="dxa"/>
        </w:tblCellMar>
        <w:tblLook w:val="01E0" w:firstRow="1" w:lastRow="1" w:firstColumn="1" w:lastColumn="1" w:noHBand="0" w:noVBand="0"/>
      </w:tblPr>
      <w:tblGrid>
        <w:gridCol w:w="707"/>
        <w:gridCol w:w="447"/>
        <w:gridCol w:w="41"/>
        <w:gridCol w:w="39"/>
        <w:gridCol w:w="229"/>
        <w:gridCol w:w="178"/>
        <w:gridCol w:w="155"/>
        <w:gridCol w:w="81"/>
        <w:gridCol w:w="182"/>
        <w:gridCol w:w="112"/>
        <w:gridCol w:w="366"/>
        <w:gridCol w:w="35"/>
        <w:gridCol w:w="84"/>
        <w:gridCol w:w="44"/>
        <w:gridCol w:w="199"/>
        <w:gridCol w:w="162"/>
        <w:gridCol w:w="97"/>
        <w:gridCol w:w="31"/>
        <w:gridCol w:w="428"/>
        <w:gridCol w:w="128"/>
        <w:gridCol w:w="37"/>
        <w:gridCol w:w="257"/>
        <w:gridCol w:w="6"/>
        <w:gridCol w:w="502"/>
        <w:gridCol w:w="10"/>
        <w:gridCol w:w="11"/>
        <w:gridCol w:w="50"/>
        <w:gridCol w:w="417"/>
        <w:gridCol w:w="22"/>
        <w:gridCol w:w="106"/>
        <w:gridCol w:w="396"/>
        <w:gridCol w:w="70"/>
        <w:gridCol w:w="44"/>
        <w:gridCol w:w="267"/>
        <w:gridCol w:w="121"/>
        <w:gridCol w:w="66"/>
        <w:gridCol w:w="262"/>
        <w:gridCol w:w="231"/>
        <w:gridCol w:w="70"/>
      </w:tblGrid>
      <w:tr w:rsidR="003A181B" w:rsidRPr="005F70FB" w14:paraId="58BD372B" w14:textId="2F770B3C" w:rsidTr="003A181B">
        <w:trPr>
          <w:gridAfter w:val="1"/>
          <w:wAfter w:w="70" w:type="dxa"/>
        </w:trPr>
        <w:tc>
          <w:tcPr>
            <w:tcW w:w="707" w:type="dxa"/>
            <w:shd w:val="clear" w:color="auto" w:fill="auto"/>
          </w:tcPr>
          <w:p w14:paraId="2AA0E548" w14:textId="77777777" w:rsidR="003A181B" w:rsidRPr="005F70FB" w:rsidRDefault="003A181B" w:rsidP="003A181B">
            <w:pPr>
              <w:pStyle w:val="Text"/>
            </w:pPr>
            <w:r w:rsidRPr="005F70FB">
              <w:t>0019</w:t>
            </w:r>
          </w:p>
        </w:tc>
        <w:tc>
          <w:tcPr>
            <w:tcW w:w="488" w:type="dxa"/>
            <w:gridSpan w:val="2"/>
            <w:shd w:val="clear" w:color="auto" w:fill="auto"/>
          </w:tcPr>
          <w:p w14:paraId="7988B8BE" w14:textId="77777777" w:rsidR="003A181B" w:rsidRPr="005F70FB" w:rsidRDefault="003A181B" w:rsidP="003A181B">
            <w:pPr>
              <w:pStyle w:val="Text"/>
            </w:pPr>
            <w:r w:rsidRPr="005F70FB">
              <w:t>sa</w:t>
            </w:r>
          </w:p>
        </w:tc>
        <w:tc>
          <w:tcPr>
            <w:tcW w:w="682" w:type="dxa"/>
            <w:gridSpan w:val="5"/>
            <w:shd w:val="clear" w:color="auto" w:fill="auto"/>
          </w:tcPr>
          <w:p w14:paraId="0D245D11" w14:textId="77777777" w:rsidR="003A181B" w:rsidRPr="005F70FB" w:rsidRDefault="003A181B" w:rsidP="003A181B">
            <w:pPr>
              <w:pStyle w:val="Text"/>
            </w:pPr>
            <w:r w:rsidRPr="005F70FB">
              <w:t>bilang</w:t>
            </w:r>
          </w:p>
        </w:tc>
        <w:tc>
          <w:tcPr>
            <w:tcW w:w="823" w:type="dxa"/>
            <w:gridSpan w:val="6"/>
            <w:shd w:val="clear" w:color="auto" w:fill="auto"/>
          </w:tcPr>
          <w:p w14:paraId="47131B62" w14:textId="77777777" w:rsidR="003A181B" w:rsidRPr="005F70FB" w:rsidRDefault="003A181B" w:rsidP="003A181B">
            <w:pPr>
              <w:pStyle w:val="Text"/>
            </w:pPr>
            <w:r w:rsidRPr="005F70FB">
              <w:t>begini,</w:t>
            </w:r>
          </w:p>
        </w:tc>
        <w:tc>
          <w:tcPr>
            <w:tcW w:w="489" w:type="dxa"/>
            <w:gridSpan w:val="4"/>
            <w:shd w:val="clear" w:color="auto" w:fill="auto"/>
          </w:tcPr>
          <w:p w14:paraId="430E6002" w14:textId="77777777" w:rsidR="003A181B" w:rsidRPr="005F70FB" w:rsidRDefault="003A181B" w:rsidP="003A181B">
            <w:pPr>
              <w:pStyle w:val="Text"/>
            </w:pPr>
            <w:r w:rsidRPr="005F70FB">
              <w:t>sa</w:t>
            </w:r>
          </w:p>
        </w:tc>
        <w:tc>
          <w:tcPr>
            <w:tcW w:w="856" w:type="dxa"/>
            <w:gridSpan w:val="5"/>
            <w:shd w:val="clear" w:color="auto" w:fill="auto"/>
          </w:tcPr>
          <w:p w14:paraId="19860BAA" w14:textId="77777777" w:rsidR="003A181B" w:rsidRPr="005F70FB" w:rsidRDefault="003A181B" w:rsidP="003A181B">
            <w:pPr>
              <w:pStyle w:val="Text"/>
            </w:pPr>
            <w:r w:rsidRPr="005F70FB">
              <w:t>pusing,</w:t>
            </w:r>
          </w:p>
        </w:tc>
        <w:tc>
          <w:tcPr>
            <w:tcW w:w="573" w:type="dxa"/>
            <w:gridSpan w:val="4"/>
            <w:shd w:val="clear" w:color="auto" w:fill="auto"/>
          </w:tcPr>
          <w:p w14:paraId="467A318E" w14:textId="77777777" w:rsidR="003A181B" w:rsidRPr="005F70FB" w:rsidRDefault="003A181B" w:rsidP="003A181B">
            <w:pPr>
              <w:pStyle w:val="Text"/>
            </w:pPr>
            <w:r w:rsidRPr="005F70FB">
              <w:t>mata</w:t>
            </w:r>
          </w:p>
        </w:tc>
        <w:tc>
          <w:tcPr>
            <w:tcW w:w="545" w:type="dxa"/>
            <w:gridSpan w:val="3"/>
            <w:shd w:val="clear" w:color="auto" w:fill="auto"/>
          </w:tcPr>
          <w:p w14:paraId="58CBE249" w14:textId="77777777" w:rsidR="003A181B" w:rsidRPr="005F70FB" w:rsidRDefault="003A181B" w:rsidP="003A181B">
            <w:pPr>
              <w:pStyle w:val="Text"/>
            </w:pPr>
            <w:r w:rsidRPr="005F70FB">
              <w:t>saya</w:t>
            </w:r>
          </w:p>
        </w:tc>
        <w:tc>
          <w:tcPr>
            <w:tcW w:w="777" w:type="dxa"/>
            <w:gridSpan w:val="4"/>
            <w:shd w:val="clear" w:color="auto" w:fill="auto"/>
          </w:tcPr>
          <w:p w14:paraId="20B4F239" w14:textId="77777777" w:rsidR="003A181B" w:rsidRPr="005F70FB" w:rsidRDefault="003A181B" w:rsidP="003A181B">
            <w:pPr>
              <w:pStyle w:val="Text"/>
            </w:pPr>
            <w:r w:rsidRPr="005F70FB">
              <w:t>ini</w:t>
            </w:r>
          </w:p>
        </w:tc>
        <w:tc>
          <w:tcPr>
            <w:tcW w:w="680" w:type="dxa"/>
            <w:gridSpan w:val="4"/>
          </w:tcPr>
          <w:p w14:paraId="04F6C029" w14:textId="0936A3B0" w:rsidR="003A181B" w:rsidRPr="005F70FB" w:rsidRDefault="003A181B" w:rsidP="003A181B">
            <w:r w:rsidRPr="005F70FB">
              <w:t>glap,</w:t>
            </w:r>
          </w:p>
        </w:tc>
      </w:tr>
      <w:tr w:rsidR="003A181B" w:rsidRPr="005F70FB" w14:paraId="2F729944" w14:textId="103252A9" w:rsidTr="003A181B">
        <w:trPr>
          <w:gridAfter w:val="1"/>
          <w:wAfter w:w="70" w:type="dxa"/>
        </w:trPr>
        <w:tc>
          <w:tcPr>
            <w:tcW w:w="707" w:type="dxa"/>
            <w:shd w:val="clear" w:color="auto" w:fill="auto"/>
          </w:tcPr>
          <w:p w14:paraId="6DFA4AE1" w14:textId="77777777" w:rsidR="003A181B" w:rsidRPr="005F70FB" w:rsidRDefault="003A181B" w:rsidP="003A181B">
            <w:pPr>
              <w:pStyle w:val="GlossEng2ptafter"/>
            </w:pPr>
          </w:p>
        </w:tc>
        <w:tc>
          <w:tcPr>
            <w:tcW w:w="488" w:type="dxa"/>
            <w:gridSpan w:val="2"/>
            <w:shd w:val="clear" w:color="auto" w:fill="auto"/>
          </w:tcPr>
          <w:p w14:paraId="361786E9" w14:textId="77777777" w:rsidR="003A181B" w:rsidRPr="005F70FB" w:rsidRDefault="003A181B" w:rsidP="003A181B">
            <w:pPr>
              <w:pStyle w:val="GlossEng2ptafter"/>
            </w:pPr>
            <w:r w:rsidRPr="005F70FB">
              <w:rPr>
                <w:rStyle w:val="ChSmallCaps"/>
              </w:rPr>
              <w:t>1sg</w:t>
            </w:r>
          </w:p>
        </w:tc>
        <w:tc>
          <w:tcPr>
            <w:tcW w:w="682" w:type="dxa"/>
            <w:gridSpan w:val="5"/>
            <w:shd w:val="clear" w:color="auto" w:fill="auto"/>
          </w:tcPr>
          <w:p w14:paraId="3F9F6526" w14:textId="77777777" w:rsidR="003A181B" w:rsidRPr="005F70FB" w:rsidRDefault="003A181B" w:rsidP="003A181B">
            <w:pPr>
              <w:pStyle w:val="GlossEng2ptafter"/>
            </w:pPr>
            <w:r w:rsidRPr="005F70FB">
              <w:t>say</w:t>
            </w:r>
          </w:p>
        </w:tc>
        <w:tc>
          <w:tcPr>
            <w:tcW w:w="823" w:type="dxa"/>
            <w:gridSpan w:val="6"/>
            <w:shd w:val="clear" w:color="auto" w:fill="auto"/>
          </w:tcPr>
          <w:p w14:paraId="60F827BD" w14:textId="77777777" w:rsidR="003A181B" w:rsidRPr="005F70FB" w:rsidRDefault="003A181B" w:rsidP="003A181B">
            <w:pPr>
              <w:pStyle w:val="GlossEng2ptafter"/>
            </w:pPr>
            <w:r w:rsidRPr="005F70FB">
              <w:t>like.this</w:t>
            </w:r>
          </w:p>
        </w:tc>
        <w:tc>
          <w:tcPr>
            <w:tcW w:w="489" w:type="dxa"/>
            <w:gridSpan w:val="4"/>
            <w:shd w:val="clear" w:color="auto" w:fill="auto"/>
          </w:tcPr>
          <w:p w14:paraId="2B195BB2" w14:textId="77777777" w:rsidR="003A181B" w:rsidRPr="005F70FB" w:rsidRDefault="003A181B" w:rsidP="003A181B">
            <w:pPr>
              <w:pStyle w:val="GlossEng2ptafter"/>
            </w:pPr>
            <w:r w:rsidRPr="005F70FB">
              <w:rPr>
                <w:rStyle w:val="ChSmallCaps"/>
              </w:rPr>
              <w:t>1sg</w:t>
            </w:r>
          </w:p>
        </w:tc>
        <w:tc>
          <w:tcPr>
            <w:tcW w:w="856" w:type="dxa"/>
            <w:gridSpan w:val="5"/>
            <w:shd w:val="clear" w:color="auto" w:fill="auto"/>
          </w:tcPr>
          <w:p w14:paraId="06DF93EF" w14:textId="10E91DC0" w:rsidR="003A181B" w:rsidRPr="005F70FB" w:rsidRDefault="003A181B" w:rsidP="003A181B">
            <w:pPr>
              <w:pStyle w:val="GlossEng2ptafter"/>
            </w:pPr>
            <w:r w:rsidRPr="005F70FB">
              <w:t>be.dizzy</w:t>
            </w:r>
          </w:p>
        </w:tc>
        <w:tc>
          <w:tcPr>
            <w:tcW w:w="573" w:type="dxa"/>
            <w:gridSpan w:val="4"/>
            <w:shd w:val="clear" w:color="auto" w:fill="auto"/>
          </w:tcPr>
          <w:p w14:paraId="4A3AEA40" w14:textId="77777777" w:rsidR="003A181B" w:rsidRPr="005F70FB" w:rsidRDefault="003A181B" w:rsidP="003A181B">
            <w:pPr>
              <w:pStyle w:val="GlossEng2ptafter"/>
            </w:pPr>
            <w:r w:rsidRPr="005F70FB">
              <w:t>eye</w:t>
            </w:r>
          </w:p>
        </w:tc>
        <w:tc>
          <w:tcPr>
            <w:tcW w:w="545" w:type="dxa"/>
            <w:gridSpan w:val="3"/>
            <w:shd w:val="clear" w:color="auto" w:fill="auto"/>
          </w:tcPr>
          <w:p w14:paraId="51397C74" w14:textId="77777777" w:rsidR="003A181B" w:rsidRPr="005F70FB" w:rsidRDefault="003A181B" w:rsidP="003A181B">
            <w:pPr>
              <w:pStyle w:val="GlossEng2ptafter"/>
            </w:pPr>
            <w:r w:rsidRPr="005F70FB">
              <w:rPr>
                <w:rStyle w:val="ChSmallCaps"/>
              </w:rPr>
              <w:t>1sg</w:t>
            </w:r>
          </w:p>
        </w:tc>
        <w:tc>
          <w:tcPr>
            <w:tcW w:w="777" w:type="dxa"/>
            <w:gridSpan w:val="4"/>
            <w:shd w:val="clear" w:color="auto" w:fill="auto"/>
          </w:tcPr>
          <w:p w14:paraId="25685ADD" w14:textId="77777777" w:rsidR="003A181B" w:rsidRPr="005F70FB" w:rsidRDefault="003A181B" w:rsidP="003A181B">
            <w:pPr>
              <w:pStyle w:val="GlossEng2ptafter"/>
            </w:pPr>
            <w:r w:rsidRPr="005F70FB">
              <w:rPr>
                <w:rStyle w:val="ChSmallCaps"/>
              </w:rPr>
              <w:t>d.prox</w:t>
            </w:r>
          </w:p>
        </w:tc>
        <w:tc>
          <w:tcPr>
            <w:tcW w:w="680" w:type="dxa"/>
            <w:gridSpan w:val="4"/>
          </w:tcPr>
          <w:p w14:paraId="7599C7F3" w14:textId="2798BC13" w:rsidR="003A181B" w:rsidRPr="005F70FB" w:rsidRDefault="003A181B" w:rsidP="003A181B">
            <w:r w:rsidRPr="005F70FB">
              <w:t>be.dark</w:t>
            </w:r>
          </w:p>
        </w:tc>
      </w:tr>
      <w:tr w:rsidR="003A181B" w:rsidRPr="005F70FB" w14:paraId="6A563D29" w14:textId="77777777" w:rsidTr="003A181B">
        <w:trPr>
          <w:gridAfter w:val="3"/>
          <w:wAfter w:w="563" w:type="dxa"/>
        </w:trPr>
        <w:tc>
          <w:tcPr>
            <w:tcW w:w="707" w:type="dxa"/>
            <w:shd w:val="clear" w:color="auto" w:fill="auto"/>
          </w:tcPr>
          <w:p w14:paraId="5A6E9C65" w14:textId="77777777" w:rsidR="003A181B" w:rsidRPr="005F70FB" w:rsidRDefault="003A181B" w:rsidP="00BC2195">
            <w:pPr>
              <w:pStyle w:val="O0Nwnext"/>
            </w:pPr>
          </w:p>
        </w:tc>
        <w:tc>
          <w:tcPr>
            <w:tcW w:w="527" w:type="dxa"/>
            <w:gridSpan w:val="3"/>
            <w:shd w:val="clear" w:color="auto" w:fill="auto"/>
          </w:tcPr>
          <w:p w14:paraId="2AA1109B" w14:textId="77777777" w:rsidR="003A181B" w:rsidRPr="005F70FB" w:rsidRDefault="003A181B" w:rsidP="00BC2195">
            <w:pPr>
              <w:pStyle w:val="Text"/>
            </w:pPr>
            <w:r w:rsidRPr="005F70FB">
              <w:t>trus</w:t>
            </w:r>
          </w:p>
        </w:tc>
        <w:tc>
          <w:tcPr>
            <w:tcW w:w="562" w:type="dxa"/>
            <w:gridSpan w:val="3"/>
            <w:shd w:val="clear" w:color="auto" w:fill="auto"/>
          </w:tcPr>
          <w:p w14:paraId="0006C8CE" w14:textId="77777777" w:rsidR="003A181B" w:rsidRPr="005F70FB" w:rsidRDefault="003A181B" w:rsidP="00BC2195">
            <w:pPr>
              <w:pStyle w:val="Text"/>
            </w:pPr>
            <w:r w:rsidRPr="005F70FB">
              <w:t>Tinus</w:t>
            </w:r>
          </w:p>
        </w:tc>
        <w:tc>
          <w:tcPr>
            <w:tcW w:w="776" w:type="dxa"/>
            <w:gridSpan w:val="5"/>
            <w:shd w:val="clear" w:color="auto" w:fill="auto"/>
          </w:tcPr>
          <w:p w14:paraId="1F5226AF" w14:textId="77777777" w:rsidR="003A181B" w:rsidRPr="005F70FB" w:rsidRDefault="003A181B" w:rsidP="00BC2195">
            <w:pPr>
              <w:pStyle w:val="Text"/>
            </w:pPr>
            <w:r w:rsidRPr="005F70FB">
              <w:t>ini</w:t>
            </w:r>
          </w:p>
        </w:tc>
        <w:tc>
          <w:tcPr>
            <w:tcW w:w="489" w:type="dxa"/>
            <w:gridSpan w:val="4"/>
            <w:shd w:val="clear" w:color="auto" w:fill="auto"/>
          </w:tcPr>
          <w:p w14:paraId="2DA2C29F" w14:textId="77777777" w:rsidR="003A181B" w:rsidRPr="005F70FB" w:rsidRDefault="003A181B" w:rsidP="00BC2195">
            <w:pPr>
              <w:pStyle w:val="Text"/>
            </w:pPr>
            <w:r w:rsidRPr="005F70FB">
              <w:t>de</w:t>
            </w:r>
          </w:p>
        </w:tc>
        <w:tc>
          <w:tcPr>
            <w:tcW w:w="684" w:type="dxa"/>
            <w:gridSpan w:val="4"/>
            <w:shd w:val="clear" w:color="auto" w:fill="auto"/>
          </w:tcPr>
          <w:p w14:paraId="581113F8" w14:textId="77777777" w:rsidR="003A181B" w:rsidRPr="005F70FB" w:rsidRDefault="003A181B" w:rsidP="00BC2195">
            <w:pPr>
              <w:pStyle w:val="Text"/>
            </w:pPr>
            <w:r w:rsidRPr="005F70FB">
              <w:t>bilang</w:t>
            </w:r>
          </w:p>
        </w:tc>
        <w:tc>
          <w:tcPr>
            <w:tcW w:w="823" w:type="dxa"/>
            <w:gridSpan w:val="6"/>
            <w:shd w:val="clear" w:color="auto" w:fill="auto"/>
          </w:tcPr>
          <w:p w14:paraId="2237F281" w14:textId="77777777" w:rsidR="003A181B" w:rsidRPr="005F70FB" w:rsidRDefault="003A181B" w:rsidP="00BC2195">
            <w:pPr>
              <w:pStyle w:val="Text"/>
            </w:pPr>
            <w:r w:rsidRPr="005F70FB">
              <w:t>begini</w:t>
            </w:r>
          </w:p>
        </w:tc>
        <w:tc>
          <w:tcPr>
            <w:tcW w:w="595" w:type="dxa"/>
            <w:gridSpan w:val="4"/>
            <w:shd w:val="clear" w:color="auto" w:fill="auto"/>
          </w:tcPr>
          <w:p w14:paraId="575EF76F" w14:textId="77777777" w:rsidR="003A181B" w:rsidRPr="005F70FB" w:rsidRDefault="003A181B" w:rsidP="00BC2195">
            <w:pPr>
              <w:pStyle w:val="Text"/>
            </w:pPr>
            <w:r w:rsidRPr="005F70FB">
              <w:t>sama</w:t>
            </w:r>
          </w:p>
        </w:tc>
        <w:tc>
          <w:tcPr>
            <w:tcW w:w="510" w:type="dxa"/>
            <w:gridSpan w:val="3"/>
            <w:shd w:val="clear" w:color="auto" w:fill="auto"/>
          </w:tcPr>
          <w:p w14:paraId="71473C7B" w14:textId="77777777" w:rsidR="003A181B" w:rsidRPr="005F70FB" w:rsidRDefault="003A181B" w:rsidP="00BC2195">
            <w:pPr>
              <w:pStyle w:val="Text"/>
            </w:pPr>
            <w:r w:rsidRPr="005F70FB">
              <w:t>saya,</w:t>
            </w:r>
          </w:p>
        </w:tc>
        <w:tc>
          <w:tcPr>
            <w:tcW w:w="454" w:type="dxa"/>
            <w:gridSpan w:val="3"/>
            <w:shd w:val="clear" w:color="auto" w:fill="auto"/>
          </w:tcPr>
          <w:p w14:paraId="54E82EBF" w14:textId="77777777" w:rsidR="003A181B" w:rsidRPr="005F70FB" w:rsidRDefault="003A181B" w:rsidP="00BC2195">
            <w:pPr>
              <w:pStyle w:val="Text"/>
            </w:pPr>
            <w:r w:rsidRPr="005F70FB">
              <w:t>sa</w:t>
            </w:r>
          </w:p>
        </w:tc>
      </w:tr>
      <w:tr w:rsidR="003A181B" w:rsidRPr="005F70FB" w14:paraId="3FE9E314" w14:textId="77777777" w:rsidTr="003A181B">
        <w:trPr>
          <w:gridAfter w:val="3"/>
          <w:wAfter w:w="563" w:type="dxa"/>
        </w:trPr>
        <w:tc>
          <w:tcPr>
            <w:tcW w:w="707" w:type="dxa"/>
            <w:shd w:val="clear" w:color="auto" w:fill="auto"/>
          </w:tcPr>
          <w:p w14:paraId="09753DB1" w14:textId="77777777" w:rsidR="003A181B" w:rsidRPr="005F70FB" w:rsidRDefault="003A181B" w:rsidP="00BC2195">
            <w:pPr>
              <w:pStyle w:val="GlossEng2ptafter"/>
            </w:pPr>
          </w:p>
        </w:tc>
        <w:tc>
          <w:tcPr>
            <w:tcW w:w="527" w:type="dxa"/>
            <w:gridSpan w:val="3"/>
            <w:shd w:val="clear" w:color="auto" w:fill="auto"/>
          </w:tcPr>
          <w:p w14:paraId="4901BD73" w14:textId="77777777" w:rsidR="003A181B" w:rsidRPr="005F70FB" w:rsidRDefault="003A181B" w:rsidP="00BC2195">
            <w:pPr>
              <w:pStyle w:val="GlossEng2ptafter"/>
            </w:pPr>
            <w:r w:rsidRPr="005F70FB">
              <w:t>next</w:t>
            </w:r>
          </w:p>
        </w:tc>
        <w:tc>
          <w:tcPr>
            <w:tcW w:w="562" w:type="dxa"/>
            <w:gridSpan w:val="3"/>
            <w:shd w:val="clear" w:color="auto" w:fill="auto"/>
          </w:tcPr>
          <w:p w14:paraId="62CDADD5" w14:textId="77777777" w:rsidR="003A181B" w:rsidRPr="005F70FB" w:rsidRDefault="003A181B" w:rsidP="00BC2195">
            <w:pPr>
              <w:pStyle w:val="GlossEng2ptafter"/>
            </w:pPr>
            <w:r w:rsidRPr="005F70FB">
              <w:t>Tinus</w:t>
            </w:r>
          </w:p>
        </w:tc>
        <w:tc>
          <w:tcPr>
            <w:tcW w:w="776" w:type="dxa"/>
            <w:gridSpan w:val="5"/>
            <w:shd w:val="clear" w:color="auto" w:fill="auto"/>
          </w:tcPr>
          <w:p w14:paraId="0792A20B" w14:textId="77777777" w:rsidR="003A181B" w:rsidRPr="005F70FB" w:rsidRDefault="003A181B" w:rsidP="00BC2195">
            <w:pPr>
              <w:pStyle w:val="GlossEng2ptafter"/>
            </w:pPr>
            <w:r w:rsidRPr="005F70FB">
              <w:rPr>
                <w:rStyle w:val="ChSmallCaps"/>
              </w:rPr>
              <w:t>d.prox</w:t>
            </w:r>
          </w:p>
        </w:tc>
        <w:tc>
          <w:tcPr>
            <w:tcW w:w="489" w:type="dxa"/>
            <w:gridSpan w:val="4"/>
            <w:shd w:val="clear" w:color="auto" w:fill="auto"/>
          </w:tcPr>
          <w:p w14:paraId="1F5F356C" w14:textId="77777777" w:rsidR="003A181B" w:rsidRPr="005F70FB" w:rsidRDefault="003A181B" w:rsidP="00BC2195">
            <w:pPr>
              <w:pStyle w:val="GlossEng2ptafter"/>
            </w:pPr>
            <w:r w:rsidRPr="005F70FB">
              <w:rPr>
                <w:rStyle w:val="ChSmallCaps"/>
              </w:rPr>
              <w:t>3sg</w:t>
            </w:r>
          </w:p>
        </w:tc>
        <w:tc>
          <w:tcPr>
            <w:tcW w:w="684" w:type="dxa"/>
            <w:gridSpan w:val="4"/>
            <w:shd w:val="clear" w:color="auto" w:fill="auto"/>
          </w:tcPr>
          <w:p w14:paraId="22913745" w14:textId="77777777" w:rsidR="003A181B" w:rsidRPr="005F70FB" w:rsidRDefault="003A181B" w:rsidP="00BC2195">
            <w:pPr>
              <w:pStyle w:val="GlossEng2ptafter"/>
            </w:pPr>
            <w:r w:rsidRPr="005F70FB">
              <w:t>say</w:t>
            </w:r>
          </w:p>
        </w:tc>
        <w:tc>
          <w:tcPr>
            <w:tcW w:w="823" w:type="dxa"/>
            <w:gridSpan w:val="6"/>
            <w:shd w:val="clear" w:color="auto" w:fill="auto"/>
          </w:tcPr>
          <w:p w14:paraId="38020D09" w14:textId="77777777" w:rsidR="003A181B" w:rsidRPr="005F70FB" w:rsidRDefault="003A181B" w:rsidP="00BC2195">
            <w:pPr>
              <w:pStyle w:val="GlossEng2ptafter"/>
            </w:pPr>
            <w:r w:rsidRPr="005F70FB">
              <w:t>like.this</w:t>
            </w:r>
          </w:p>
        </w:tc>
        <w:tc>
          <w:tcPr>
            <w:tcW w:w="595" w:type="dxa"/>
            <w:gridSpan w:val="4"/>
            <w:shd w:val="clear" w:color="auto" w:fill="auto"/>
          </w:tcPr>
          <w:p w14:paraId="41BAEA3C" w14:textId="77777777" w:rsidR="003A181B" w:rsidRPr="005F70FB" w:rsidRDefault="003A181B" w:rsidP="00BC2195">
            <w:pPr>
              <w:pStyle w:val="GlossEng2ptafter"/>
            </w:pPr>
            <w:r w:rsidRPr="005F70FB">
              <w:t>to</w:t>
            </w:r>
          </w:p>
        </w:tc>
        <w:tc>
          <w:tcPr>
            <w:tcW w:w="510" w:type="dxa"/>
            <w:gridSpan w:val="3"/>
            <w:shd w:val="clear" w:color="auto" w:fill="auto"/>
          </w:tcPr>
          <w:p w14:paraId="3AB8E314" w14:textId="77777777" w:rsidR="003A181B" w:rsidRPr="005F70FB" w:rsidRDefault="003A181B" w:rsidP="00BC2195">
            <w:pPr>
              <w:pStyle w:val="GlossEng2ptafter"/>
            </w:pPr>
            <w:r w:rsidRPr="005F70FB">
              <w:rPr>
                <w:rStyle w:val="ChSmallCaps"/>
              </w:rPr>
              <w:t>1sg</w:t>
            </w:r>
          </w:p>
        </w:tc>
        <w:tc>
          <w:tcPr>
            <w:tcW w:w="454" w:type="dxa"/>
            <w:gridSpan w:val="3"/>
            <w:shd w:val="clear" w:color="auto" w:fill="auto"/>
          </w:tcPr>
          <w:p w14:paraId="61EC4397" w14:textId="77777777" w:rsidR="003A181B" w:rsidRPr="005F70FB" w:rsidRDefault="003A181B" w:rsidP="00BC2195">
            <w:pPr>
              <w:pStyle w:val="GlossEng2ptafter"/>
            </w:pPr>
            <w:r w:rsidRPr="005F70FB">
              <w:rPr>
                <w:rStyle w:val="ChSmallCaps"/>
              </w:rPr>
              <w:t>1sg</w:t>
            </w:r>
          </w:p>
        </w:tc>
      </w:tr>
      <w:tr w:rsidR="00AC23C4" w:rsidRPr="005F70FB" w14:paraId="44C016E8" w14:textId="77777777" w:rsidTr="00640703">
        <w:trPr>
          <w:gridAfter w:val="2"/>
          <w:wAfter w:w="301" w:type="dxa"/>
        </w:trPr>
        <w:tc>
          <w:tcPr>
            <w:tcW w:w="707" w:type="dxa"/>
            <w:shd w:val="clear" w:color="auto" w:fill="auto"/>
          </w:tcPr>
          <w:p w14:paraId="0AB94D56" w14:textId="77777777" w:rsidR="00BC2195" w:rsidRPr="005F70FB" w:rsidRDefault="00BC2195" w:rsidP="00BC2195">
            <w:pPr>
              <w:pStyle w:val="O0Nwnext"/>
            </w:pPr>
          </w:p>
        </w:tc>
        <w:tc>
          <w:tcPr>
            <w:tcW w:w="756" w:type="dxa"/>
            <w:gridSpan w:val="4"/>
            <w:shd w:val="clear" w:color="auto" w:fill="auto"/>
          </w:tcPr>
          <w:p w14:paraId="01D89245" w14:textId="77777777" w:rsidR="00BC2195" w:rsidRPr="005F70FB" w:rsidRDefault="00BC2195" w:rsidP="00BC2195">
            <w:pPr>
              <w:pStyle w:val="Text"/>
            </w:pPr>
            <w:r w:rsidRPr="005F70FB">
              <w:t>bisa</w:t>
            </w:r>
          </w:p>
        </w:tc>
        <w:tc>
          <w:tcPr>
            <w:tcW w:w="596" w:type="dxa"/>
            <w:gridSpan w:val="4"/>
            <w:shd w:val="clear" w:color="auto" w:fill="auto"/>
          </w:tcPr>
          <w:p w14:paraId="6C70131E" w14:textId="77777777" w:rsidR="00BC2195" w:rsidRPr="005F70FB" w:rsidRDefault="00BC2195" w:rsidP="00BC2195">
            <w:pPr>
              <w:pStyle w:val="Text"/>
            </w:pPr>
            <w:r w:rsidRPr="005F70FB">
              <w:t>bawa</w:t>
            </w:r>
          </w:p>
        </w:tc>
        <w:tc>
          <w:tcPr>
            <w:tcW w:w="478" w:type="dxa"/>
            <w:gridSpan w:val="2"/>
            <w:shd w:val="clear" w:color="auto" w:fill="auto"/>
          </w:tcPr>
          <w:p w14:paraId="229A4CA1" w14:textId="77777777" w:rsidR="00BC2195" w:rsidRPr="005F70FB" w:rsidRDefault="00BC2195" w:rsidP="00BC2195">
            <w:pPr>
              <w:pStyle w:val="Text"/>
            </w:pPr>
            <w:r w:rsidRPr="005F70FB">
              <w:t>ko</w:t>
            </w:r>
          </w:p>
        </w:tc>
        <w:tc>
          <w:tcPr>
            <w:tcW w:w="362" w:type="dxa"/>
            <w:gridSpan w:val="4"/>
            <w:shd w:val="clear" w:color="auto" w:fill="auto"/>
          </w:tcPr>
          <w:p w14:paraId="147A8818" w14:textId="77777777" w:rsidR="00BC2195" w:rsidRPr="005F70FB" w:rsidRDefault="00BC2195" w:rsidP="00BC2195">
            <w:pPr>
              <w:pStyle w:val="Text"/>
            </w:pPr>
            <w:r w:rsidRPr="005F70FB">
              <w:t>ke</w:t>
            </w:r>
          </w:p>
        </w:tc>
        <w:tc>
          <w:tcPr>
            <w:tcW w:w="718" w:type="dxa"/>
            <w:gridSpan w:val="4"/>
            <w:shd w:val="clear" w:color="auto" w:fill="auto"/>
          </w:tcPr>
          <w:p w14:paraId="3BC3BEC3" w14:textId="77777777" w:rsidR="00BC2195" w:rsidRPr="005F70FB" w:rsidRDefault="00BC2195" w:rsidP="00BC2195">
            <w:pPr>
              <w:pStyle w:val="Text"/>
            </w:pPr>
            <w:r w:rsidRPr="005F70FB">
              <w:t>Webro</w:t>
            </w:r>
          </w:p>
        </w:tc>
        <w:tc>
          <w:tcPr>
            <w:tcW w:w="422" w:type="dxa"/>
            <w:gridSpan w:val="3"/>
            <w:shd w:val="clear" w:color="auto" w:fill="auto"/>
          </w:tcPr>
          <w:p w14:paraId="5F7A0199" w14:textId="77777777" w:rsidR="00BC2195" w:rsidRPr="005F70FB" w:rsidRDefault="00BC2195" w:rsidP="00BC2195">
            <w:pPr>
              <w:pStyle w:val="Text"/>
            </w:pPr>
            <w:r w:rsidRPr="005F70FB">
              <w:t>ka?,</w:t>
            </w:r>
          </w:p>
        </w:tc>
        <w:tc>
          <w:tcPr>
            <w:tcW w:w="518" w:type="dxa"/>
            <w:gridSpan w:val="3"/>
            <w:shd w:val="clear" w:color="auto" w:fill="auto"/>
          </w:tcPr>
          <w:p w14:paraId="669C44B7" w14:textId="77777777" w:rsidR="00BC2195" w:rsidRPr="005F70FB" w:rsidRDefault="00BC2195" w:rsidP="00BC2195">
            <w:pPr>
              <w:pStyle w:val="Text"/>
            </w:pPr>
            <w:r w:rsidRPr="005F70FB">
              <w:t>trus</w:t>
            </w:r>
          </w:p>
        </w:tc>
        <w:tc>
          <w:tcPr>
            <w:tcW w:w="478" w:type="dxa"/>
            <w:gridSpan w:val="3"/>
            <w:shd w:val="clear" w:color="auto" w:fill="auto"/>
          </w:tcPr>
          <w:p w14:paraId="1404FD2B" w14:textId="77777777" w:rsidR="00BC2195" w:rsidRPr="005F70FB" w:rsidRDefault="00BC2195" w:rsidP="00BC2195">
            <w:pPr>
              <w:pStyle w:val="Text"/>
            </w:pPr>
            <w:r w:rsidRPr="005F70FB">
              <w:t>sa</w:t>
            </w:r>
          </w:p>
        </w:tc>
        <w:tc>
          <w:tcPr>
            <w:tcW w:w="594" w:type="dxa"/>
            <w:gridSpan w:val="4"/>
            <w:shd w:val="clear" w:color="auto" w:fill="auto"/>
          </w:tcPr>
          <w:p w14:paraId="1E71288D" w14:textId="77777777" w:rsidR="00BC2195" w:rsidRPr="005F70FB" w:rsidRDefault="00BC2195" w:rsidP="00BC2195">
            <w:pPr>
              <w:pStyle w:val="Text"/>
            </w:pPr>
            <w:r w:rsidRPr="005F70FB">
              <w:t>bilang</w:t>
            </w:r>
          </w:p>
        </w:tc>
        <w:tc>
          <w:tcPr>
            <w:tcW w:w="760" w:type="dxa"/>
            <w:gridSpan w:val="5"/>
            <w:shd w:val="clear" w:color="auto" w:fill="auto"/>
          </w:tcPr>
          <w:p w14:paraId="762D5919" w14:textId="77777777" w:rsidR="00BC2195" w:rsidRPr="005F70FB" w:rsidRDefault="00BC2195" w:rsidP="00BC2195">
            <w:pPr>
              <w:pStyle w:val="Text"/>
            </w:pPr>
            <w:r w:rsidRPr="005F70FB">
              <w:t>begini,</w:t>
            </w:r>
          </w:p>
        </w:tc>
      </w:tr>
      <w:tr w:rsidR="00AC23C4" w:rsidRPr="005F70FB" w14:paraId="2756A51A" w14:textId="77777777" w:rsidTr="00640703">
        <w:trPr>
          <w:gridAfter w:val="2"/>
          <w:wAfter w:w="301" w:type="dxa"/>
        </w:trPr>
        <w:tc>
          <w:tcPr>
            <w:tcW w:w="707" w:type="dxa"/>
            <w:shd w:val="clear" w:color="auto" w:fill="auto"/>
          </w:tcPr>
          <w:p w14:paraId="183BA1D1" w14:textId="77777777" w:rsidR="00BC2195" w:rsidRPr="005F70FB" w:rsidRDefault="00BC2195" w:rsidP="00BC2195">
            <w:pPr>
              <w:pStyle w:val="GlossEng2ptafter"/>
            </w:pPr>
          </w:p>
        </w:tc>
        <w:tc>
          <w:tcPr>
            <w:tcW w:w="756" w:type="dxa"/>
            <w:gridSpan w:val="4"/>
            <w:shd w:val="clear" w:color="auto" w:fill="auto"/>
          </w:tcPr>
          <w:p w14:paraId="42BB991B" w14:textId="54CE7111" w:rsidR="00BC2195" w:rsidRPr="005F70FB" w:rsidRDefault="003A181B" w:rsidP="00BC2195">
            <w:pPr>
              <w:pStyle w:val="GlossEng2ptafter"/>
            </w:pPr>
            <w:r>
              <w:t>be.</w:t>
            </w:r>
            <w:r w:rsidR="00BC2195" w:rsidRPr="005F70FB">
              <w:t>able</w:t>
            </w:r>
          </w:p>
        </w:tc>
        <w:tc>
          <w:tcPr>
            <w:tcW w:w="596" w:type="dxa"/>
            <w:gridSpan w:val="4"/>
            <w:shd w:val="clear" w:color="auto" w:fill="auto"/>
          </w:tcPr>
          <w:p w14:paraId="31ED73E8" w14:textId="77777777" w:rsidR="00BC2195" w:rsidRPr="005F70FB" w:rsidRDefault="00BC2195" w:rsidP="00BC2195">
            <w:pPr>
              <w:pStyle w:val="GlossEng2ptafter"/>
            </w:pPr>
            <w:r w:rsidRPr="005F70FB">
              <w:t>bring</w:t>
            </w:r>
          </w:p>
        </w:tc>
        <w:tc>
          <w:tcPr>
            <w:tcW w:w="478" w:type="dxa"/>
            <w:gridSpan w:val="2"/>
            <w:shd w:val="clear" w:color="auto" w:fill="auto"/>
          </w:tcPr>
          <w:p w14:paraId="7D844F9D" w14:textId="77777777" w:rsidR="00BC2195" w:rsidRPr="005F70FB" w:rsidRDefault="00BC2195" w:rsidP="00BC2195">
            <w:pPr>
              <w:pStyle w:val="GlossEng2ptafter"/>
            </w:pPr>
            <w:r w:rsidRPr="005F70FB">
              <w:rPr>
                <w:rStyle w:val="ChSmallCaps"/>
              </w:rPr>
              <w:t>2sg</w:t>
            </w:r>
          </w:p>
        </w:tc>
        <w:tc>
          <w:tcPr>
            <w:tcW w:w="362" w:type="dxa"/>
            <w:gridSpan w:val="4"/>
            <w:shd w:val="clear" w:color="auto" w:fill="auto"/>
          </w:tcPr>
          <w:p w14:paraId="57EF2D0D" w14:textId="77777777" w:rsidR="00BC2195" w:rsidRPr="005F70FB" w:rsidRDefault="00BC2195" w:rsidP="00BC2195">
            <w:pPr>
              <w:pStyle w:val="GlossEng2ptafter"/>
            </w:pPr>
            <w:r w:rsidRPr="005F70FB">
              <w:t>to</w:t>
            </w:r>
          </w:p>
        </w:tc>
        <w:tc>
          <w:tcPr>
            <w:tcW w:w="718" w:type="dxa"/>
            <w:gridSpan w:val="4"/>
            <w:shd w:val="clear" w:color="auto" w:fill="auto"/>
          </w:tcPr>
          <w:p w14:paraId="0DA01EAC" w14:textId="77777777" w:rsidR="00BC2195" w:rsidRPr="005F70FB" w:rsidRDefault="00BC2195" w:rsidP="00BC2195">
            <w:pPr>
              <w:pStyle w:val="GlossEng2ptafter"/>
            </w:pPr>
            <w:r w:rsidRPr="005F70FB">
              <w:t>Webro</w:t>
            </w:r>
          </w:p>
        </w:tc>
        <w:tc>
          <w:tcPr>
            <w:tcW w:w="422" w:type="dxa"/>
            <w:gridSpan w:val="3"/>
            <w:shd w:val="clear" w:color="auto" w:fill="auto"/>
          </w:tcPr>
          <w:p w14:paraId="52C562E2" w14:textId="77777777" w:rsidR="00BC2195" w:rsidRPr="005F70FB" w:rsidRDefault="00BC2195" w:rsidP="00BC2195">
            <w:pPr>
              <w:pStyle w:val="GlossEng2ptafter"/>
            </w:pPr>
            <w:r w:rsidRPr="005F70FB">
              <w:t>or</w:t>
            </w:r>
          </w:p>
        </w:tc>
        <w:tc>
          <w:tcPr>
            <w:tcW w:w="518" w:type="dxa"/>
            <w:gridSpan w:val="3"/>
            <w:shd w:val="clear" w:color="auto" w:fill="auto"/>
          </w:tcPr>
          <w:p w14:paraId="796F4CFE" w14:textId="77777777" w:rsidR="00BC2195" w:rsidRPr="005F70FB" w:rsidRDefault="00BC2195" w:rsidP="00BC2195">
            <w:pPr>
              <w:pStyle w:val="GlossEng2ptafter"/>
            </w:pPr>
            <w:r w:rsidRPr="005F70FB">
              <w:t>next</w:t>
            </w:r>
          </w:p>
        </w:tc>
        <w:tc>
          <w:tcPr>
            <w:tcW w:w="478" w:type="dxa"/>
            <w:gridSpan w:val="3"/>
            <w:shd w:val="clear" w:color="auto" w:fill="auto"/>
          </w:tcPr>
          <w:p w14:paraId="3DE9A4C2" w14:textId="77777777" w:rsidR="00BC2195" w:rsidRPr="005F70FB" w:rsidRDefault="00BC2195" w:rsidP="00BC2195">
            <w:pPr>
              <w:pStyle w:val="GlossEng2ptafter"/>
            </w:pPr>
            <w:r w:rsidRPr="005F70FB">
              <w:rPr>
                <w:rStyle w:val="ChSmallCaps"/>
              </w:rPr>
              <w:t>1sg</w:t>
            </w:r>
          </w:p>
        </w:tc>
        <w:tc>
          <w:tcPr>
            <w:tcW w:w="594" w:type="dxa"/>
            <w:gridSpan w:val="4"/>
            <w:shd w:val="clear" w:color="auto" w:fill="auto"/>
          </w:tcPr>
          <w:p w14:paraId="47628350" w14:textId="77777777" w:rsidR="00BC2195" w:rsidRPr="005F70FB" w:rsidRDefault="00BC2195" w:rsidP="00BC2195">
            <w:pPr>
              <w:pStyle w:val="GlossEng2ptafter"/>
            </w:pPr>
            <w:r w:rsidRPr="005F70FB">
              <w:t>say</w:t>
            </w:r>
          </w:p>
        </w:tc>
        <w:tc>
          <w:tcPr>
            <w:tcW w:w="760" w:type="dxa"/>
            <w:gridSpan w:val="5"/>
            <w:shd w:val="clear" w:color="auto" w:fill="auto"/>
          </w:tcPr>
          <w:p w14:paraId="29546FED" w14:textId="77777777" w:rsidR="00BC2195" w:rsidRPr="005F70FB" w:rsidRDefault="00BC2195" w:rsidP="00BC2195">
            <w:pPr>
              <w:pStyle w:val="GlossEng2ptafter"/>
            </w:pPr>
            <w:r w:rsidRPr="005F70FB">
              <w:t>like.this</w:t>
            </w:r>
          </w:p>
        </w:tc>
      </w:tr>
      <w:tr w:rsidR="00AC23C4" w:rsidRPr="005F70FB" w14:paraId="064D0E58" w14:textId="77777777" w:rsidTr="00640703">
        <w:tc>
          <w:tcPr>
            <w:tcW w:w="707" w:type="dxa"/>
            <w:shd w:val="clear" w:color="auto" w:fill="auto"/>
          </w:tcPr>
          <w:p w14:paraId="42088D4B" w14:textId="77777777" w:rsidR="00BC2195" w:rsidRPr="005F70FB" w:rsidRDefault="00BC2195" w:rsidP="00BC2195">
            <w:pPr>
              <w:pStyle w:val="O0Nwnext"/>
            </w:pPr>
          </w:p>
        </w:tc>
        <w:tc>
          <w:tcPr>
            <w:tcW w:w="447" w:type="dxa"/>
            <w:shd w:val="clear" w:color="auto" w:fill="auto"/>
          </w:tcPr>
          <w:p w14:paraId="5D214E96" w14:textId="77777777" w:rsidR="00BC2195" w:rsidRPr="005F70FB" w:rsidRDefault="00BC2195" w:rsidP="00BC2195">
            <w:pPr>
              <w:pStyle w:val="Text"/>
            </w:pPr>
            <w:r w:rsidRPr="005F70FB">
              <w:t>yo,</w:t>
            </w:r>
          </w:p>
        </w:tc>
        <w:tc>
          <w:tcPr>
            <w:tcW w:w="487" w:type="dxa"/>
            <w:gridSpan w:val="4"/>
            <w:shd w:val="clear" w:color="auto" w:fill="auto"/>
          </w:tcPr>
          <w:p w14:paraId="61D0B040" w14:textId="77777777" w:rsidR="00BC2195" w:rsidRPr="005F70FB" w:rsidRDefault="00BC2195" w:rsidP="00BC2195">
            <w:pPr>
              <w:pStyle w:val="Text"/>
            </w:pPr>
            <w:r w:rsidRPr="005F70FB">
              <w:t>sa</w:t>
            </w:r>
          </w:p>
        </w:tc>
        <w:tc>
          <w:tcPr>
            <w:tcW w:w="530" w:type="dxa"/>
            <w:gridSpan w:val="4"/>
            <w:shd w:val="clear" w:color="auto" w:fill="auto"/>
          </w:tcPr>
          <w:p w14:paraId="1E066656" w14:textId="77777777" w:rsidR="00BC2195" w:rsidRPr="005F70FB" w:rsidRDefault="00BC2195" w:rsidP="00BC2195">
            <w:pPr>
              <w:pStyle w:val="Text"/>
            </w:pPr>
            <w:r w:rsidRPr="005F70FB">
              <w:t>jatu,</w:t>
            </w:r>
          </w:p>
        </w:tc>
        <w:tc>
          <w:tcPr>
            <w:tcW w:w="485" w:type="dxa"/>
            <w:gridSpan w:val="3"/>
            <w:shd w:val="clear" w:color="auto" w:fill="auto"/>
          </w:tcPr>
          <w:p w14:paraId="7690B7F9" w14:textId="77777777" w:rsidR="00BC2195" w:rsidRPr="005F70FB" w:rsidRDefault="00BC2195" w:rsidP="00BC2195">
            <w:pPr>
              <w:pStyle w:val="Text"/>
            </w:pPr>
            <w:r w:rsidRPr="005F70FB">
              <w:t>sa</w:t>
            </w:r>
          </w:p>
        </w:tc>
        <w:tc>
          <w:tcPr>
            <w:tcW w:w="502" w:type="dxa"/>
            <w:gridSpan w:val="4"/>
            <w:shd w:val="clear" w:color="auto" w:fill="auto"/>
          </w:tcPr>
          <w:p w14:paraId="28EEB748" w14:textId="77777777" w:rsidR="00BC2195" w:rsidRPr="005F70FB" w:rsidRDefault="00BC2195" w:rsidP="00BC2195">
            <w:pPr>
              <w:pStyle w:val="Text"/>
            </w:pPr>
            <w:r w:rsidRPr="005F70FB">
              <w:t>rasa</w:t>
            </w:r>
          </w:p>
        </w:tc>
        <w:tc>
          <w:tcPr>
            <w:tcW w:w="624" w:type="dxa"/>
            <w:gridSpan w:val="4"/>
            <w:shd w:val="clear" w:color="auto" w:fill="auto"/>
          </w:tcPr>
          <w:p w14:paraId="68FA0751" w14:textId="77777777" w:rsidR="00BC2195" w:rsidRPr="005F70FB" w:rsidRDefault="00BC2195" w:rsidP="00BC2195">
            <w:pPr>
              <w:pStyle w:val="Text"/>
            </w:pPr>
            <w:r w:rsidRPr="005F70FB">
              <w:t>kepala</w:t>
            </w:r>
          </w:p>
        </w:tc>
        <w:tc>
          <w:tcPr>
            <w:tcW w:w="765" w:type="dxa"/>
            <w:gridSpan w:val="3"/>
            <w:shd w:val="clear" w:color="auto" w:fill="auto"/>
          </w:tcPr>
          <w:p w14:paraId="5AF7972D" w14:textId="77777777" w:rsidR="00BC2195" w:rsidRPr="005F70FB" w:rsidRDefault="00BC2195" w:rsidP="00BC2195">
            <w:pPr>
              <w:pStyle w:val="Text"/>
            </w:pPr>
            <w:r w:rsidRPr="005F70FB">
              <w:t>pusing,</w:t>
            </w:r>
          </w:p>
        </w:tc>
        <w:tc>
          <w:tcPr>
            <w:tcW w:w="510" w:type="dxa"/>
            <w:gridSpan w:val="5"/>
            <w:shd w:val="clear" w:color="auto" w:fill="auto"/>
          </w:tcPr>
          <w:p w14:paraId="676F70A3" w14:textId="77777777" w:rsidR="00BC2195" w:rsidRPr="005F70FB" w:rsidRDefault="00BC2195" w:rsidP="00BC2195">
            <w:pPr>
              <w:pStyle w:val="Text"/>
            </w:pPr>
            <w:r w:rsidRPr="005F70FB">
              <w:t>bawa</w:t>
            </w:r>
          </w:p>
        </w:tc>
        <w:tc>
          <w:tcPr>
            <w:tcW w:w="502" w:type="dxa"/>
            <w:gridSpan w:val="2"/>
            <w:shd w:val="clear" w:color="auto" w:fill="auto"/>
          </w:tcPr>
          <w:p w14:paraId="39410E82" w14:textId="77777777" w:rsidR="00BC2195" w:rsidRPr="005F70FB" w:rsidRDefault="00BC2195" w:rsidP="00BC2195">
            <w:pPr>
              <w:pStyle w:val="Text"/>
            </w:pPr>
            <w:r w:rsidRPr="005F70FB">
              <w:t>saya</w:t>
            </w:r>
          </w:p>
        </w:tc>
        <w:tc>
          <w:tcPr>
            <w:tcW w:w="502" w:type="dxa"/>
            <w:gridSpan w:val="4"/>
            <w:shd w:val="clear" w:color="auto" w:fill="auto"/>
          </w:tcPr>
          <w:p w14:paraId="0FD65D48" w14:textId="77777777" w:rsidR="00BC2195" w:rsidRPr="005F70FB" w:rsidRDefault="00BC2195" w:rsidP="00BC2195">
            <w:pPr>
              <w:pStyle w:val="Text"/>
            </w:pPr>
            <w:r w:rsidRPr="005F70FB">
              <w:t>ke</w:t>
            </w:r>
          </w:p>
        </w:tc>
        <w:tc>
          <w:tcPr>
            <w:tcW w:w="629" w:type="dxa"/>
            <w:gridSpan w:val="4"/>
            <w:shd w:val="clear" w:color="auto" w:fill="auto"/>
          </w:tcPr>
          <w:p w14:paraId="2DC554A5" w14:textId="77777777" w:rsidR="00BC2195" w:rsidRPr="005F70FB" w:rsidRDefault="00BC2195" w:rsidP="00BC2195">
            <w:pPr>
              <w:pStyle w:val="Text"/>
            </w:pPr>
            <w:r w:rsidRPr="005F70FB">
              <w:t>Webro</w:t>
            </w:r>
          </w:p>
        </w:tc>
      </w:tr>
      <w:tr w:rsidR="00AC23C4" w:rsidRPr="005F70FB" w14:paraId="164FBE61" w14:textId="77777777" w:rsidTr="00640703">
        <w:tc>
          <w:tcPr>
            <w:tcW w:w="707" w:type="dxa"/>
            <w:shd w:val="clear" w:color="auto" w:fill="auto"/>
          </w:tcPr>
          <w:p w14:paraId="552BF59F" w14:textId="77777777" w:rsidR="00BC2195" w:rsidRPr="005F70FB" w:rsidRDefault="00BC2195" w:rsidP="00BC2195">
            <w:pPr>
              <w:pStyle w:val="GlossEng"/>
            </w:pPr>
          </w:p>
        </w:tc>
        <w:tc>
          <w:tcPr>
            <w:tcW w:w="447" w:type="dxa"/>
            <w:shd w:val="clear" w:color="auto" w:fill="auto"/>
          </w:tcPr>
          <w:p w14:paraId="127AC2AF" w14:textId="77777777" w:rsidR="00BC2195" w:rsidRPr="005F70FB" w:rsidRDefault="00BC2195" w:rsidP="00BC2195">
            <w:pPr>
              <w:pStyle w:val="GlossEng"/>
            </w:pPr>
            <w:r w:rsidRPr="005F70FB">
              <w:t>yes</w:t>
            </w:r>
          </w:p>
        </w:tc>
        <w:tc>
          <w:tcPr>
            <w:tcW w:w="487" w:type="dxa"/>
            <w:gridSpan w:val="4"/>
            <w:shd w:val="clear" w:color="auto" w:fill="auto"/>
          </w:tcPr>
          <w:p w14:paraId="0A8B78F6" w14:textId="77777777" w:rsidR="00BC2195" w:rsidRPr="005F70FB" w:rsidRDefault="00BC2195" w:rsidP="00BC2195">
            <w:pPr>
              <w:pStyle w:val="GlossEng"/>
            </w:pPr>
            <w:r w:rsidRPr="005F70FB">
              <w:rPr>
                <w:rStyle w:val="ChSmallCaps"/>
              </w:rPr>
              <w:t>1sg</w:t>
            </w:r>
          </w:p>
        </w:tc>
        <w:tc>
          <w:tcPr>
            <w:tcW w:w="530" w:type="dxa"/>
            <w:gridSpan w:val="4"/>
            <w:shd w:val="clear" w:color="auto" w:fill="auto"/>
          </w:tcPr>
          <w:p w14:paraId="23AC307D" w14:textId="77777777" w:rsidR="00BC2195" w:rsidRPr="005F70FB" w:rsidRDefault="00BC2195" w:rsidP="00BC2195">
            <w:pPr>
              <w:pStyle w:val="GlossEng"/>
            </w:pPr>
            <w:r w:rsidRPr="005F70FB">
              <w:t>fall</w:t>
            </w:r>
          </w:p>
        </w:tc>
        <w:tc>
          <w:tcPr>
            <w:tcW w:w="485" w:type="dxa"/>
            <w:gridSpan w:val="3"/>
            <w:shd w:val="clear" w:color="auto" w:fill="auto"/>
          </w:tcPr>
          <w:p w14:paraId="1FCCEAF4" w14:textId="77777777" w:rsidR="00BC2195" w:rsidRPr="005F70FB" w:rsidRDefault="00BC2195" w:rsidP="00BC2195">
            <w:pPr>
              <w:pStyle w:val="GlossEng"/>
            </w:pPr>
            <w:r w:rsidRPr="005F70FB">
              <w:rPr>
                <w:rStyle w:val="ChSmallCaps"/>
              </w:rPr>
              <w:t>1sg</w:t>
            </w:r>
          </w:p>
        </w:tc>
        <w:tc>
          <w:tcPr>
            <w:tcW w:w="502" w:type="dxa"/>
            <w:gridSpan w:val="4"/>
            <w:shd w:val="clear" w:color="auto" w:fill="auto"/>
          </w:tcPr>
          <w:p w14:paraId="135E4751" w14:textId="77777777" w:rsidR="00BC2195" w:rsidRPr="005F70FB" w:rsidRDefault="00BC2195" w:rsidP="00BC2195">
            <w:pPr>
              <w:pStyle w:val="GlossEng"/>
            </w:pPr>
            <w:r w:rsidRPr="005F70FB">
              <w:t>feel</w:t>
            </w:r>
          </w:p>
        </w:tc>
        <w:tc>
          <w:tcPr>
            <w:tcW w:w="624" w:type="dxa"/>
            <w:gridSpan w:val="4"/>
            <w:shd w:val="clear" w:color="auto" w:fill="auto"/>
          </w:tcPr>
          <w:p w14:paraId="22E2BC81" w14:textId="77777777" w:rsidR="00BC2195" w:rsidRPr="005F70FB" w:rsidRDefault="00BC2195" w:rsidP="00BC2195">
            <w:pPr>
              <w:pStyle w:val="GlossEng"/>
            </w:pPr>
            <w:r w:rsidRPr="005F70FB">
              <w:t>head</w:t>
            </w:r>
          </w:p>
        </w:tc>
        <w:tc>
          <w:tcPr>
            <w:tcW w:w="765" w:type="dxa"/>
            <w:gridSpan w:val="3"/>
            <w:shd w:val="clear" w:color="auto" w:fill="auto"/>
          </w:tcPr>
          <w:p w14:paraId="6F665EAD" w14:textId="77777777" w:rsidR="00BC2195" w:rsidRPr="005F70FB" w:rsidRDefault="00BC2195" w:rsidP="00BC2195">
            <w:pPr>
              <w:pStyle w:val="GlossEng"/>
            </w:pPr>
            <w:r w:rsidRPr="005F70FB">
              <w:t>be.dizzy</w:t>
            </w:r>
          </w:p>
        </w:tc>
        <w:tc>
          <w:tcPr>
            <w:tcW w:w="510" w:type="dxa"/>
            <w:gridSpan w:val="5"/>
            <w:shd w:val="clear" w:color="auto" w:fill="auto"/>
          </w:tcPr>
          <w:p w14:paraId="454B0D6E" w14:textId="77777777" w:rsidR="00BC2195" w:rsidRPr="005F70FB" w:rsidRDefault="00BC2195" w:rsidP="00BC2195">
            <w:pPr>
              <w:pStyle w:val="GlossEng"/>
            </w:pPr>
            <w:r w:rsidRPr="005F70FB">
              <w:t>bring</w:t>
            </w:r>
          </w:p>
        </w:tc>
        <w:tc>
          <w:tcPr>
            <w:tcW w:w="502" w:type="dxa"/>
            <w:gridSpan w:val="2"/>
            <w:shd w:val="clear" w:color="auto" w:fill="auto"/>
          </w:tcPr>
          <w:p w14:paraId="6B4F1517" w14:textId="77777777" w:rsidR="00BC2195" w:rsidRPr="005F70FB" w:rsidRDefault="00BC2195" w:rsidP="00BC2195">
            <w:pPr>
              <w:pStyle w:val="GlossEng"/>
            </w:pPr>
            <w:r w:rsidRPr="005F70FB">
              <w:rPr>
                <w:rStyle w:val="ChSmallCaps"/>
              </w:rPr>
              <w:t>1sg</w:t>
            </w:r>
          </w:p>
        </w:tc>
        <w:tc>
          <w:tcPr>
            <w:tcW w:w="502" w:type="dxa"/>
            <w:gridSpan w:val="4"/>
            <w:shd w:val="clear" w:color="auto" w:fill="auto"/>
          </w:tcPr>
          <w:p w14:paraId="53E91548" w14:textId="77777777" w:rsidR="00BC2195" w:rsidRPr="005F70FB" w:rsidRDefault="00BC2195" w:rsidP="00BC2195">
            <w:pPr>
              <w:pStyle w:val="GlossEng"/>
            </w:pPr>
            <w:r w:rsidRPr="005F70FB">
              <w:t>to</w:t>
            </w:r>
          </w:p>
        </w:tc>
        <w:tc>
          <w:tcPr>
            <w:tcW w:w="629" w:type="dxa"/>
            <w:gridSpan w:val="4"/>
            <w:shd w:val="clear" w:color="auto" w:fill="auto"/>
          </w:tcPr>
          <w:p w14:paraId="2FE243CC" w14:textId="77777777" w:rsidR="00BC2195" w:rsidRPr="005F70FB" w:rsidRDefault="00BC2195" w:rsidP="00BC2195">
            <w:pPr>
              <w:pStyle w:val="GlossEng"/>
            </w:pPr>
            <w:r w:rsidRPr="005F70FB">
              <w:t>Webro</w:t>
            </w:r>
          </w:p>
        </w:tc>
      </w:tr>
    </w:tbl>
    <w:p w14:paraId="0C475DD7" w14:textId="39EDA16E" w:rsidR="00BC2195" w:rsidRPr="005F70FB" w:rsidRDefault="00BC2195" w:rsidP="00BC2195">
      <w:pPr>
        <w:pStyle w:val="FreeTranslEng"/>
      </w:pPr>
      <w:r w:rsidRPr="005F70FB">
        <w:t xml:space="preserve">I said like this, </w:t>
      </w:r>
      <w:r w:rsidR="00B7093A" w:rsidRPr="005F70FB">
        <w:t>‘</w:t>
      </w:r>
      <w:r w:rsidRPr="005F70FB">
        <w:t>I</w:t>
      </w:r>
      <w:r w:rsidR="00B7093A" w:rsidRPr="005F70FB">
        <w:t>’</w:t>
      </w:r>
      <w:r w:rsidRPr="005F70FB">
        <w:t>m dizzy, my eyes here are dark</w:t>
      </w:r>
      <w:r w:rsidR="00B7093A" w:rsidRPr="005F70FB">
        <w:t>’</w:t>
      </w:r>
      <w:r w:rsidRPr="005F70FB">
        <w:t xml:space="preserve">, then Tinus here, he said to me like this, </w:t>
      </w:r>
      <w:r w:rsidR="00B7093A" w:rsidRPr="005F70FB">
        <w:t>‘</w:t>
      </w:r>
      <w:r w:rsidRPr="005F70FB">
        <w:t>can I bring you to Webro?</w:t>
      </w:r>
      <w:r w:rsidR="00B7093A" w:rsidRPr="005F70FB">
        <w:t>’</w:t>
      </w:r>
      <w:r w:rsidRPr="005F70FB">
        <w:t xml:space="preserve">, then I said like this, </w:t>
      </w:r>
      <w:r w:rsidR="00B7093A" w:rsidRPr="005F70FB">
        <w:t>‘</w:t>
      </w:r>
      <w:r w:rsidRPr="005F70FB">
        <w:t>yes, I fell, my head feels dizzy, bring me to Webro</w:t>
      </w:r>
      <w:r w:rsidR="00B7093A" w:rsidRPr="005F70FB">
        <w:t>’</w:t>
      </w:r>
    </w:p>
    <w:tbl>
      <w:tblPr>
        <w:tblW w:w="6788" w:type="dxa"/>
        <w:tblCellMar>
          <w:left w:w="42" w:type="dxa"/>
          <w:right w:w="42" w:type="dxa"/>
        </w:tblCellMar>
        <w:tblLook w:val="01E0" w:firstRow="1" w:lastRow="1" w:firstColumn="1" w:lastColumn="1" w:noHBand="0" w:noVBand="0"/>
      </w:tblPr>
      <w:tblGrid>
        <w:gridCol w:w="709"/>
        <w:gridCol w:w="505"/>
        <w:gridCol w:w="289"/>
        <w:gridCol w:w="476"/>
        <w:gridCol w:w="261"/>
        <w:gridCol w:w="299"/>
        <w:gridCol w:w="61"/>
        <w:gridCol w:w="704"/>
        <w:gridCol w:w="32"/>
        <w:gridCol w:w="528"/>
        <w:gridCol w:w="629"/>
        <w:gridCol w:w="510"/>
        <w:gridCol w:w="936"/>
        <w:gridCol w:w="489"/>
        <w:gridCol w:w="360"/>
      </w:tblGrid>
      <w:tr w:rsidR="00AC23C4" w:rsidRPr="005F70FB" w14:paraId="547D95B1" w14:textId="77777777" w:rsidTr="003A181B">
        <w:tc>
          <w:tcPr>
            <w:tcW w:w="709" w:type="dxa"/>
            <w:shd w:val="clear" w:color="auto" w:fill="auto"/>
          </w:tcPr>
          <w:p w14:paraId="28E7C957" w14:textId="77777777" w:rsidR="00BC2195" w:rsidRPr="005F70FB" w:rsidRDefault="00BC2195" w:rsidP="00BC2195">
            <w:pPr>
              <w:pStyle w:val="Text"/>
            </w:pPr>
            <w:r w:rsidRPr="005F70FB">
              <w:t>0020</w:t>
            </w:r>
          </w:p>
        </w:tc>
        <w:tc>
          <w:tcPr>
            <w:tcW w:w="505" w:type="dxa"/>
            <w:shd w:val="clear" w:color="auto" w:fill="auto"/>
          </w:tcPr>
          <w:p w14:paraId="5F23C5FA" w14:textId="77777777" w:rsidR="00BC2195" w:rsidRPr="005F70FB" w:rsidRDefault="00BC2195" w:rsidP="00BC2195">
            <w:pPr>
              <w:pStyle w:val="Text"/>
            </w:pPr>
            <w:r w:rsidRPr="005F70FB">
              <w:t>trus</w:t>
            </w:r>
          </w:p>
        </w:tc>
        <w:tc>
          <w:tcPr>
            <w:tcW w:w="765" w:type="dxa"/>
            <w:gridSpan w:val="2"/>
            <w:shd w:val="clear" w:color="auto" w:fill="auto"/>
          </w:tcPr>
          <w:p w14:paraId="7A6EEA93" w14:textId="77777777" w:rsidR="00BC2195" w:rsidRPr="005F70FB" w:rsidRDefault="00BC2195" w:rsidP="00BC2195">
            <w:pPr>
              <w:pStyle w:val="Text"/>
            </w:pPr>
            <w:r w:rsidRPr="005F70FB">
              <w:t>kitorang</w:t>
            </w:r>
          </w:p>
        </w:tc>
        <w:tc>
          <w:tcPr>
            <w:tcW w:w="560" w:type="dxa"/>
            <w:gridSpan w:val="2"/>
            <w:shd w:val="clear" w:color="auto" w:fill="auto"/>
          </w:tcPr>
          <w:p w14:paraId="0C29F2AE" w14:textId="77777777" w:rsidR="00BC2195" w:rsidRPr="005F70FB" w:rsidRDefault="00BC2195" w:rsidP="00BC2195">
            <w:pPr>
              <w:pStyle w:val="Text"/>
            </w:pPr>
            <w:r w:rsidRPr="005F70FB">
              <w:t>tiga,</w:t>
            </w:r>
          </w:p>
        </w:tc>
        <w:tc>
          <w:tcPr>
            <w:tcW w:w="765" w:type="dxa"/>
            <w:gridSpan w:val="2"/>
            <w:shd w:val="clear" w:color="auto" w:fill="auto"/>
          </w:tcPr>
          <w:p w14:paraId="404FB8A1" w14:textId="77777777" w:rsidR="00BC2195" w:rsidRPr="005F70FB" w:rsidRDefault="00BC2195" w:rsidP="00BC2195">
            <w:pPr>
              <w:pStyle w:val="Text"/>
            </w:pPr>
            <w:r w:rsidRPr="005F70FB">
              <w:t>kitorang</w:t>
            </w:r>
          </w:p>
        </w:tc>
        <w:tc>
          <w:tcPr>
            <w:tcW w:w="560" w:type="dxa"/>
            <w:gridSpan w:val="2"/>
            <w:shd w:val="clear" w:color="auto" w:fill="auto"/>
          </w:tcPr>
          <w:p w14:paraId="4D6AD3E6" w14:textId="77777777" w:rsidR="00BC2195" w:rsidRPr="005F70FB" w:rsidRDefault="00BC2195" w:rsidP="00BC2195">
            <w:pPr>
              <w:pStyle w:val="Text"/>
            </w:pPr>
            <w:r w:rsidRPr="005F70FB">
              <w:t>tiga</w:t>
            </w:r>
          </w:p>
        </w:tc>
        <w:tc>
          <w:tcPr>
            <w:tcW w:w="629" w:type="dxa"/>
            <w:shd w:val="clear" w:color="auto" w:fill="auto"/>
          </w:tcPr>
          <w:p w14:paraId="16500F79" w14:textId="77777777" w:rsidR="00BC2195" w:rsidRPr="005F70FB" w:rsidRDefault="00BC2195" w:rsidP="00BC2195">
            <w:pPr>
              <w:pStyle w:val="Text"/>
            </w:pPr>
            <w:r w:rsidRPr="005F70FB">
              <w:t>naik</w:t>
            </w:r>
          </w:p>
        </w:tc>
        <w:tc>
          <w:tcPr>
            <w:tcW w:w="510" w:type="dxa"/>
            <w:shd w:val="clear" w:color="auto" w:fill="auto"/>
          </w:tcPr>
          <w:p w14:paraId="186E6489" w14:textId="77777777" w:rsidR="00BC2195" w:rsidRPr="005F70FB" w:rsidRDefault="00BC2195" w:rsidP="00BC2195">
            <w:pPr>
              <w:pStyle w:val="Text"/>
            </w:pPr>
            <w:r w:rsidRPr="005F70FB">
              <w:t>di</w:t>
            </w:r>
          </w:p>
        </w:tc>
        <w:tc>
          <w:tcPr>
            <w:tcW w:w="936" w:type="dxa"/>
            <w:shd w:val="clear" w:color="auto" w:fill="auto"/>
          </w:tcPr>
          <w:p w14:paraId="5E138B7F" w14:textId="77777777" w:rsidR="00BC2195" w:rsidRPr="005F70FB" w:rsidRDefault="00BC2195" w:rsidP="00BC2195">
            <w:pPr>
              <w:pStyle w:val="Text"/>
            </w:pPr>
            <w:r w:rsidRPr="005F70FB">
              <w:t>motor,</w:t>
            </w:r>
          </w:p>
        </w:tc>
        <w:tc>
          <w:tcPr>
            <w:tcW w:w="489" w:type="dxa"/>
            <w:shd w:val="clear" w:color="auto" w:fill="auto"/>
          </w:tcPr>
          <w:p w14:paraId="2EDB7C07" w14:textId="77777777" w:rsidR="00BC2195" w:rsidRPr="005F70FB" w:rsidRDefault="00BC2195" w:rsidP="00BC2195">
            <w:pPr>
              <w:pStyle w:val="Text"/>
            </w:pPr>
            <w:r w:rsidRPr="005F70FB">
              <w:t>sa</w:t>
            </w:r>
          </w:p>
        </w:tc>
        <w:tc>
          <w:tcPr>
            <w:tcW w:w="360" w:type="dxa"/>
            <w:shd w:val="clear" w:color="auto" w:fill="auto"/>
          </w:tcPr>
          <w:p w14:paraId="3531D9CE" w14:textId="77777777" w:rsidR="00BC2195" w:rsidRPr="005F70FB" w:rsidRDefault="00BC2195" w:rsidP="00BC2195">
            <w:pPr>
              <w:pStyle w:val="Text"/>
            </w:pPr>
            <w:r w:rsidRPr="005F70FB">
              <w:t>di</w:t>
            </w:r>
          </w:p>
        </w:tc>
      </w:tr>
      <w:tr w:rsidR="00AC23C4" w:rsidRPr="005F70FB" w14:paraId="02504022" w14:textId="77777777" w:rsidTr="003A181B">
        <w:tc>
          <w:tcPr>
            <w:tcW w:w="709" w:type="dxa"/>
            <w:shd w:val="clear" w:color="auto" w:fill="auto"/>
          </w:tcPr>
          <w:p w14:paraId="70E489AE" w14:textId="77777777" w:rsidR="00BC2195" w:rsidRPr="005F70FB" w:rsidRDefault="00BC2195" w:rsidP="00BC2195">
            <w:pPr>
              <w:pStyle w:val="GlossEng"/>
            </w:pPr>
          </w:p>
        </w:tc>
        <w:tc>
          <w:tcPr>
            <w:tcW w:w="505" w:type="dxa"/>
            <w:shd w:val="clear" w:color="auto" w:fill="auto"/>
          </w:tcPr>
          <w:p w14:paraId="0A82C503" w14:textId="77777777" w:rsidR="00BC2195" w:rsidRPr="005F70FB" w:rsidRDefault="00BC2195" w:rsidP="00BC2195">
            <w:pPr>
              <w:pStyle w:val="GlossEng"/>
            </w:pPr>
            <w:r w:rsidRPr="005F70FB">
              <w:t>next</w:t>
            </w:r>
          </w:p>
        </w:tc>
        <w:tc>
          <w:tcPr>
            <w:tcW w:w="765" w:type="dxa"/>
            <w:gridSpan w:val="2"/>
            <w:shd w:val="clear" w:color="auto" w:fill="auto"/>
          </w:tcPr>
          <w:p w14:paraId="55CCADAD" w14:textId="77777777" w:rsidR="00BC2195" w:rsidRPr="005F70FB" w:rsidRDefault="00BC2195" w:rsidP="00BC2195">
            <w:pPr>
              <w:pStyle w:val="GlossEng"/>
            </w:pPr>
            <w:r w:rsidRPr="005F70FB">
              <w:rPr>
                <w:rStyle w:val="ChSmallCaps"/>
              </w:rPr>
              <w:t>1pl</w:t>
            </w:r>
          </w:p>
        </w:tc>
        <w:tc>
          <w:tcPr>
            <w:tcW w:w="560" w:type="dxa"/>
            <w:gridSpan w:val="2"/>
            <w:shd w:val="clear" w:color="auto" w:fill="auto"/>
          </w:tcPr>
          <w:p w14:paraId="282F986C" w14:textId="77777777" w:rsidR="00BC2195" w:rsidRPr="005F70FB" w:rsidRDefault="00BC2195" w:rsidP="00BC2195">
            <w:pPr>
              <w:pStyle w:val="GlossEng"/>
            </w:pPr>
            <w:r w:rsidRPr="005F70FB">
              <w:t>three</w:t>
            </w:r>
          </w:p>
        </w:tc>
        <w:tc>
          <w:tcPr>
            <w:tcW w:w="765" w:type="dxa"/>
            <w:gridSpan w:val="2"/>
            <w:shd w:val="clear" w:color="auto" w:fill="auto"/>
          </w:tcPr>
          <w:p w14:paraId="44F72127" w14:textId="77777777" w:rsidR="00BC2195" w:rsidRPr="005F70FB" w:rsidRDefault="00BC2195" w:rsidP="00BC2195">
            <w:pPr>
              <w:pStyle w:val="GlossEng"/>
            </w:pPr>
            <w:r w:rsidRPr="005F70FB">
              <w:rPr>
                <w:rStyle w:val="ChSmallCaps"/>
              </w:rPr>
              <w:t>1pl</w:t>
            </w:r>
          </w:p>
        </w:tc>
        <w:tc>
          <w:tcPr>
            <w:tcW w:w="560" w:type="dxa"/>
            <w:gridSpan w:val="2"/>
            <w:shd w:val="clear" w:color="auto" w:fill="auto"/>
          </w:tcPr>
          <w:p w14:paraId="57BFBEAA" w14:textId="77777777" w:rsidR="00BC2195" w:rsidRPr="005F70FB" w:rsidRDefault="00BC2195" w:rsidP="00BC2195">
            <w:pPr>
              <w:pStyle w:val="GlossEng"/>
            </w:pPr>
            <w:r w:rsidRPr="005F70FB">
              <w:t>three</w:t>
            </w:r>
          </w:p>
        </w:tc>
        <w:tc>
          <w:tcPr>
            <w:tcW w:w="629" w:type="dxa"/>
            <w:shd w:val="clear" w:color="auto" w:fill="auto"/>
          </w:tcPr>
          <w:p w14:paraId="7202765E" w14:textId="77777777" w:rsidR="00BC2195" w:rsidRPr="005F70FB" w:rsidRDefault="00BC2195" w:rsidP="00BC2195">
            <w:pPr>
              <w:pStyle w:val="GlossEng"/>
            </w:pPr>
            <w:r w:rsidRPr="005F70FB">
              <w:t>ascend</w:t>
            </w:r>
          </w:p>
        </w:tc>
        <w:tc>
          <w:tcPr>
            <w:tcW w:w="510" w:type="dxa"/>
            <w:shd w:val="clear" w:color="auto" w:fill="auto"/>
          </w:tcPr>
          <w:p w14:paraId="6383E297" w14:textId="77777777" w:rsidR="00BC2195" w:rsidRPr="005F70FB" w:rsidRDefault="00BC2195" w:rsidP="00BC2195">
            <w:pPr>
              <w:pStyle w:val="GlossEng"/>
            </w:pPr>
            <w:r w:rsidRPr="005F70FB">
              <w:t>at</w:t>
            </w:r>
          </w:p>
        </w:tc>
        <w:tc>
          <w:tcPr>
            <w:tcW w:w="936" w:type="dxa"/>
            <w:shd w:val="clear" w:color="auto" w:fill="auto"/>
          </w:tcPr>
          <w:p w14:paraId="5598B12B" w14:textId="77777777" w:rsidR="00BC2195" w:rsidRPr="005F70FB" w:rsidRDefault="00BC2195" w:rsidP="00BC2195">
            <w:pPr>
              <w:pStyle w:val="GlossEng"/>
            </w:pPr>
            <w:r w:rsidRPr="005F70FB">
              <w:t>motorbike</w:t>
            </w:r>
          </w:p>
        </w:tc>
        <w:tc>
          <w:tcPr>
            <w:tcW w:w="489" w:type="dxa"/>
            <w:shd w:val="clear" w:color="auto" w:fill="auto"/>
          </w:tcPr>
          <w:p w14:paraId="5DD19131" w14:textId="77777777" w:rsidR="00BC2195" w:rsidRPr="005F70FB" w:rsidRDefault="00BC2195" w:rsidP="00BC2195">
            <w:pPr>
              <w:pStyle w:val="GlossEng"/>
            </w:pPr>
            <w:r w:rsidRPr="005F70FB">
              <w:rPr>
                <w:rStyle w:val="ChSmallCaps"/>
              </w:rPr>
              <w:t>1sg</w:t>
            </w:r>
          </w:p>
        </w:tc>
        <w:tc>
          <w:tcPr>
            <w:tcW w:w="360" w:type="dxa"/>
            <w:shd w:val="clear" w:color="auto" w:fill="auto"/>
          </w:tcPr>
          <w:p w14:paraId="4BBBE515" w14:textId="77777777" w:rsidR="00BC2195" w:rsidRPr="005F70FB" w:rsidRDefault="00BC2195" w:rsidP="00BC2195">
            <w:pPr>
              <w:pStyle w:val="GlossEng"/>
            </w:pPr>
            <w:r w:rsidRPr="005F70FB">
              <w:t>at</w:t>
            </w:r>
          </w:p>
        </w:tc>
      </w:tr>
      <w:tr w:rsidR="00AC23C4" w:rsidRPr="005F70FB" w14:paraId="4BD6527F" w14:textId="77777777" w:rsidTr="003A181B">
        <w:trPr>
          <w:gridAfter w:val="6"/>
          <w:wAfter w:w="3452" w:type="dxa"/>
        </w:trPr>
        <w:tc>
          <w:tcPr>
            <w:tcW w:w="709" w:type="dxa"/>
            <w:shd w:val="clear" w:color="auto" w:fill="auto"/>
          </w:tcPr>
          <w:p w14:paraId="5BB9023C" w14:textId="77777777" w:rsidR="00BC2195" w:rsidRPr="005F70FB" w:rsidRDefault="00BC2195" w:rsidP="00BC2195">
            <w:pPr>
              <w:pStyle w:val="O0Nwnext"/>
            </w:pPr>
          </w:p>
        </w:tc>
        <w:tc>
          <w:tcPr>
            <w:tcW w:w="794" w:type="dxa"/>
            <w:gridSpan w:val="2"/>
            <w:shd w:val="clear" w:color="auto" w:fill="auto"/>
          </w:tcPr>
          <w:p w14:paraId="6397A63E" w14:textId="77777777" w:rsidR="00BC2195" w:rsidRPr="005F70FB" w:rsidRDefault="00BC2195" w:rsidP="00BC2195">
            <w:pPr>
              <w:pStyle w:val="Text"/>
            </w:pPr>
            <w:r w:rsidRPr="005F70FB">
              <w:t>blakang,</w:t>
            </w:r>
          </w:p>
        </w:tc>
        <w:tc>
          <w:tcPr>
            <w:tcW w:w="737" w:type="dxa"/>
            <w:gridSpan w:val="2"/>
            <w:shd w:val="clear" w:color="auto" w:fill="auto"/>
          </w:tcPr>
          <w:p w14:paraId="4BD17F53" w14:textId="77777777" w:rsidR="00BC2195" w:rsidRPr="005F70FB" w:rsidRDefault="00BC2195" w:rsidP="00BC2195">
            <w:pPr>
              <w:pStyle w:val="Text"/>
            </w:pPr>
            <w:r w:rsidRPr="005F70FB">
              <w:t>Martina</w:t>
            </w:r>
          </w:p>
        </w:tc>
        <w:tc>
          <w:tcPr>
            <w:tcW w:w="360" w:type="dxa"/>
            <w:gridSpan w:val="2"/>
            <w:shd w:val="clear" w:color="auto" w:fill="auto"/>
          </w:tcPr>
          <w:p w14:paraId="3F0E7516" w14:textId="77777777" w:rsidR="00BC2195" w:rsidRPr="005F70FB" w:rsidRDefault="00BC2195" w:rsidP="00BC2195">
            <w:pPr>
              <w:pStyle w:val="Text"/>
            </w:pPr>
            <w:r w:rsidRPr="005F70FB">
              <w:t>di</w:t>
            </w:r>
          </w:p>
        </w:tc>
        <w:tc>
          <w:tcPr>
            <w:tcW w:w="736" w:type="dxa"/>
            <w:gridSpan w:val="2"/>
            <w:shd w:val="clear" w:color="auto" w:fill="auto"/>
          </w:tcPr>
          <w:p w14:paraId="28AE8FFB" w14:textId="77777777" w:rsidR="00BC2195" w:rsidRPr="005F70FB" w:rsidRDefault="00BC2195" w:rsidP="00BC2195">
            <w:pPr>
              <w:pStyle w:val="Text"/>
            </w:pPr>
            <w:r w:rsidRPr="005F70FB">
              <w:t>tenga</w:t>
            </w:r>
          </w:p>
        </w:tc>
      </w:tr>
      <w:tr w:rsidR="00AC23C4" w:rsidRPr="005F70FB" w14:paraId="32E4A247" w14:textId="77777777" w:rsidTr="003A181B">
        <w:trPr>
          <w:gridAfter w:val="6"/>
          <w:wAfter w:w="3452" w:type="dxa"/>
        </w:trPr>
        <w:tc>
          <w:tcPr>
            <w:tcW w:w="709" w:type="dxa"/>
            <w:shd w:val="clear" w:color="auto" w:fill="auto"/>
          </w:tcPr>
          <w:p w14:paraId="7827A275" w14:textId="77777777" w:rsidR="00BC2195" w:rsidRPr="005F70FB" w:rsidRDefault="00BC2195" w:rsidP="00BC2195">
            <w:pPr>
              <w:pStyle w:val="GlossEng"/>
            </w:pPr>
          </w:p>
        </w:tc>
        <w:tc>
          <w:tcPr>
            <w:tcW w:w="794" w:type="dxa"/>
            <w:gridSpan w:val="2"/>
            <w:shd w:val="clear" w:color="auto" w:fill="auto"/>
          </w:tcPr>
          <w:p w14:paraId="239057EB" w14:textId="77777777" w:rsidR="00BC2195" w:rsidRPr="005F70FB" w:rsidRDefault="00BC2195" w:rsidP="00BC2195">
            <w:pPr>
              <w:pStyle w:val="GlossEng"/>
            </w:pPr>
            <w:r w:rsidRPr="005F70FB">
              <w:t>backside</w:t>
            </w:r>
          </w:p>
        </w:tc>
        <w:tc>
          <w:tcPr>
            <w:tcW w:w="737" w:type="dxa"/>
            <w:gridSpan w:val="2"/>
            <w:shd w:val="clear" w:color="auto" w:fill="auto"/>
          </w:tcPr>
          <w:p w14:paraId="73899E1F" w14:textId="77777777" w:rsidR="00BC2195" w:rsidRPr="005F70FB" w:rsidRDefault="00BC2195" w:rsidP="00BC2195">
            <w:pPr>
              <w:pStyle w:val="GlossEng"/>
            </w:pPr>
            <w:r w:rsidRPr="005F70FB">
              <w:t>Martina</w:t>
            </w:r>
          </w:p>
        </w:tc>
        <w:tc>
          <w:tcPr>
            <w:tcW w:w="360" w:type="dxa"/>
            <w:gridSpan w:val="2"/>
            <w:shd w:val="clear" w:color="auto" w:fill="auto"/>
          </w:tcPr>
          <w:p w14:paraId="0183FD9B" w14:textId="77777777" w:rsidR="00BC2195" w:rsidRPr="005F70FB" w:rsidRDefault="00BC2195" w:rsidP="00BC2195">
            <w:pPr>
              <w:pStyle w:val="GlossEng"/>
            </w:pPr>
            <w:r w:rsidRPr="005F70FB">
              <w:t>at</w:t>
            </w:r>
          </w:p>
        </w:tc>
        <w:tc>
          <w:tcPr>
            <w:tcW w:w="736" w:type="dxa"/>
            <w:gridSpan w:val="2"/>
            <w:shd w:val="clear" w:color="auto" w:fill="auto"/>
          </w:tcPr>
          <w:p w14:paraId="3FA4DDFA" w14:textId="77777777" w:rsidR="00BC2195" w:rsidRPr="005F70FB" w:rsidRDefault="00BC2195" w:rsidP="00BC2195">
            <w:pPr>
              <w:pStyle w:val="GlossEng"/>
            </w:pPr>
            <w:r w:rsidRPr="005F70FB">
              <w:t>middle</w:t>
            </w:r>
          </w:p>
        </w:tc>
      </w:tr>
    </w:tbl>
    <w:p w14:paraId="083256A9" w14:textId="77777777" w:rsidR="00BC2195" w:rsidRPr="005F70FB" w:rsidRDefault="00BC2195" w:rsidP="00BC2195">
      <w:pPr>
        <w:pStyle w:val="FreeTranslEng"/>
      </w:pPr>
      <w:r w:rsidRPr="005F70FB">
        <w:t>then, we three, we three got onto the motorbike, I (was) in the back (and) Martina was in the middle</w:t>
      </w:r>
    </w:p>
    <w:tbl>
      <w:tblPr>
        <w:tblW w:w="0" w:type="auto"/>
        <w:tblCellMar>
          <w:left w:w="42" w:type="dxa"/>
          <w:right w:w="42" w:type="dxa"/>
        </w:tblCellMar>
        <w:tblLook w:val="01E0" w:firstRow="1" w:lastRow="1" w:firstColumn="1" w:lastColumn="1" w:noHBand="0" w:noVBand="0"/>
      </w:tblPr>
      <w:tblGrid>
        <w:gridCol w:w="709"/>
        <w:gridCol w:w="525"/>
        <w:gridCol w:w="326"/>
        <w:gridCol w:w="318"/>
        <w:gridCol w:w="325"/>
        <w:gridCol w:w="233"/>
        <w:gridCol w:w="347"/>
        <w:gridCol w:w="773"/>
        <w:gridCol w:w="400"/>
        <w:gridCol w:w="373"/>
        <w:gridCol w:w="485"/>
        <w:gridCol w:w="91"/>
        <w:gridCol w:w="465"/>
        <w:gridCol w:w="97"/>
        <w:gridCol w:w="388"/>
        <w:gridCol w:w="510"/>
        <w:gridCol w:w="84"/>
      </w:tblGrid>
      <w:tr w:rsidR="00AC23C4" w:rsidRPr="005F70FB" w14:paraId="7271A37E" w14:textId="77777777" w:rsidTr="008C089F">
        <w:trPr>
          <w:gridAfter w:val="1"/>
          <w:wAfter w:w="84" w:type="dxa"/>
        </w:trPr>
        <w:tc>
          <w:tcPr>
            <w:tcW w:w="709" w:type="dxa"/>
            <w:shd w:val="clear" w:color="auto" w:fill="auto"/>
          </w:tcPr>
          <w:p w14:paraId="0E335535" w14:textId="77777777" w:rsidR="00BC2195" w:rsidRPr="005F70FB" w:rsidRDefault="00BC2195" w:rsidP="00BC2195">
            <w:pPr>
              <w:pStyle w:val="Text"/>
            </w:pPr>
            <w:r w:rsidRPr="005F70FB">
              <w:t>0021</w:t>
            </w:r>
          </w:p>
        </w:tc>
        <w:tc>
          <w:tcPr>
            <w:tcW w:w="525" w:type="dxa"/>
            <w:shd w:val="clear" w:color="auto" w:fill="auto"/>
          </w:tcPr>
          <w:p w14:paraId="6258947D" w14:textId="77777777" w:rsidR="00BC2195" w:rsidRPr="005F70FB" w:rsidRDefault="00BC2195" w:rsidP="00BC2195">
            <w:pPr>
              <w:pStyle w:val="Text"/>
            </w:pPr>
            <w:r w:rsidRPr="005F70FB">
              <w:t>trus</w:t>
            </w:r>
          </w:p>
        </w:tc>
        <w:tc>
          <w:tcPr>
            <w:tcW w:w="969" w:type="dxa"/>
            <w:gridSpan w:val="3"/>
            <w:shd w:val="clear" w:color="auto" w:fill="auto"/>
          </w:tcPr>
          <w:p w14:paraId="7B456F20" w14:textId="77777777" w:rsidR="00BC2195" w:rsidRPr="005F70FB" w:rsidRDefault="00BC2195" w:rsidP="00BC2195">
            <w:pPr>
              <w:pStyle w:val="Text"/>
            </w:pPr>
            <w:r w:rsidRPr="005F70FB">
              <w:t>tukang</w:t>
            </w:r>
          </w:p>
        </w:tc>
        <w:tc>
          <w:tcPr>
            <w:tcW w:w="1353" w:type="dxa"/>
            <w:gridSpan w:val="3"/>
            <w:shd w:val="clear" w:color="auto" w:fill="auto"/>
          </w:tcPr>
          <w:p w14:paraId="31C51829" w14:textId="77777777" w:rsidR="00BC2195" w:rsidRPr="005F70FB" w:rsidRDefault="00BC2195" w:rsidP="00BC2195">
            <w:pPr>
              <w:pStyle w:val="Text"/>
            </w:pPr>
            <w:r w:rsidRPr="005F70FB">
              <w:t>ojek</w:t>
            </w:r>
          </w:p>
        </w:tc>
        <w:tc>
          <w:tcPr>
            <w:tcW w:w="773" w:type="dxa"/>
            <w:gridSpan w:val="2"/>
            <w:shd w:val="clear" w:color="auto" w:fill="auto"/>
          </w:tcPr>
          <w:p w14:paraId="713CA858" w14:textId="77777777" w:rsidR="00BC2195" w:rsidRPr="005F70FB" w:rsidRDefault="00BC2195" w:rsidP="00BC2195">
            <w:pPr>
              <w:pStyle w:val="Text"/>
            </w:pPr>
            <w:r w:rsidRPr="005F70FB">
              <w:t>ini</w:t>
            </w:r>
          </w:p>
        </w:tc>
        <w:tc>
          <w:tcPr>
            <w:tcW w:w="485" w:type="dxa"/>
            <w:shd w:val="clear" w:color="auto" w:fill="auto"/>
          </w:tcPr>
          <w:p w14:paraId="3F1334CD" w14:textId="77777777" w:rsidR="00BC2195" w:rsidRPr="005F70FB" w:rsidRDefault="00BC2195" w:rsidP="00BC2195">
            <w:pPr>
              <w:pStyle w:val="Text"/>
            </w:pPr>
            <w:r w:rsidRPr="005F70FB">
              <w:t>de</w:t>
            </w:r>
          </w:p>
        </w:tc>
        <w:tc>
          <w:tcPr>
            <w:tcW w:w="556" w:type="dxa"/>
            <w:gridSpan w:val="2"/>
            <w:shd w:val="clear" w:color="auto" w:fill="auto"/>
          </w:tcPr>
          <w:p w14:paraId="5EDD67A0" w14:textId="77777777" w:rsidR="00BC2195" w:rsidRPr="005F70FB" w:rsidRDefault="00BC2195" w:rsidP="00BC2195">
            <w:pPr>
              <w:pStyle w:val="Text"/>
            </w:pPr>
            <w:r w:rsidRPr="005F70FB">
              <w:t>bawa,</w:t>
            </w:r>
          </w:p>
        </w:tc>
        <w:tc>
          <w:tcPr>
            <w:tcW w:w="485" w:type="dxa"/>
            <w:gridSpan w:val="2"/>
            <w:shd w:val="clear" w:color="auto" w:fill="auto"/>
          </w:tcPr>
          <w:p w14:paraId="6EDD4614" w14:textId="77777777" w:rsidR="00BC2195" w:rsidRPr="005F70FB" w:rsidRDefault="00BC2195" w:rsidP="00BC2195">
            <w:pPr>
              <w:pStyle w:val="Text"/>
            </w:pPr>
            <w:r w:rsidRPr="005F70FB">
              <w:t>de</w:t>
            </w:r>
          </w:p>
        </w:tc>
        <w:tc>
          <w:tcPr>
            <w:tcW w:w="510" w:type="dxa"/>
            <w:shd w:val="clear" w:color="auto" w:fill="auto"/>
          </w:tcPr>
          <w:p w14:paraId="39D66F1E" w14:textId="77777777" w:rsidR="00BC2195" w:rsidRPr="005F70FB" w:rsidRDefault="00BC2195" w:rsidP="00BC2195">
            <w:pPr>
              <w:pStyle w:val="Text"/>
            </w:pPr>
            <w:r w:rsidRPr="005F70FB">
              <w:t>bawa</w:t>
            </w:r>
          </w:p>
        </w:tc>
      </w:tr>
      <w:tr w:rsidR="00AC23C4" w:rsidRPr="005F70FB" w14:paraId="67AB0A9C" w14:textId="77777777" w:rsidTr="008C089F">
        <w:trPr>
          <w:gridAfter w:val="1"/>
          <w:wAfter w:w="84" w:type="dxa"/>
        </w:trPr>
        <w:tc>
          <w:tcPr>
            <w:tcW w:w="709" w:type="dxa"/>
            <w:shd w:val="clear" w:color="auto" w:fill="auto"/>
          </w:tcPr>
          <w:p w14:paraId="0C9A1190" w14:textId="77777777" w:rsidR="00BC2195" w:rsidRPr="005F70FB" w:rsidRDefault="00BC2195" w:rsidP="00BC2195">
            <w:pPr>
              <w:pStyle w:val="GlossEng2ptafter"/>
            </w:pPr>
          </w:p>
        </w:tc>
        <w:tc>
          <w:tcPr>
            <w:tcW w:w="525" w:type="dxa"/>
            <w:shd w:val="clear" w:color="auto" w:fill="auto"/>
          </w:tcPr>
          <w:p w14:paraId="0DA06D4C" w14:textId="77777777" w:rsidR="00BC2195" w:rsidRPr="005F70FB" w:rsidRDefault="00BC2195" w:rsidP="00BC2195">
            <w:pPr>
              <w:pStyle w:val="GlossEng2ptafter"/>
            </w:pPr>
            <w:r w:rsidRPr="005F70FB">
              <w:t>next</w:t>
            </w:r>
          </w:p>
        </w:tc>
        <w:tc>
          <w:tcPr>
            <w:tcW w:w="969" w:type="dxa"/>
            <w:gridSpan w:val="3"/>
            <w:shd w:val="clear" w:color="auto" w:fill="auto"/>
          </w:tcPr>
          <w:p w14:paraId="5E8DC7FC" w14:textId="77777777" w:rsidR="00BC2195" w:rsidRPr="005F70FB" w:rsidRDefault="00BC2195" w:rsidP="00BC2195">
            <w:pPr>
              <w:pStyle w:val="GlossEng2ptafter"/>
            </w:pPr>
            <w:r w:rsidRPr="005F70FB">
              <w:t>craftsman</w:t>
            </w:r>
          </w:p>
        </w:tc>
        <w:tc>
          <w:tcPr>
            <w:tcW w:w="1353" w:type="dxa"/>
            <w:gridSpan w:val="3"/>
            <w:shd w:val="clear" w:color="auto" w:fill="auto"/>
          </w:tcPr>
          <w:p w14:paraId="003E046A" w14:textId="77777777" w:rsidR="00BC2195" w:rsidRPr="005F70FB" w:rsidRDefault="00BC2195" w:rsidP="00BC2195">
            <w:pPr>
              <w:pStyle w:val="GlossEng2ptafter"/>
            </w:pPr>
            <w:r w:rsidRPr="005F70FB">
              <w:t>motorbike.taxi</w:t>
            </w:r>
          </w:p>
        </w:tc>
        <w:tc>
          <w:tcPr>
            <w:tcW w:w="773" w:type="dxa"/>
            <w:gridSpan w:val="2"/>
            <w:shd w:val="clear" w:color="auto" w:fill="auto"/>
          </w:tcPr>
          <w:p w14:paraId="663BFF44" w14:textId="77777777" w:rsidR="00BC2195" w:rsidRPr="005F70FB" w:rsidRDefault="00BC2195" w:rsidP="00BC2195">
            <w:pPr>
              <w:pStyle w:val="GlossEng2ptafter"/>
            </w:pPr>
            <w:r w:rsidRPr="005F70FB">
              <w:rPr>
                <w:rStyle w:val="ChSmallCaps"/>
              </w:rPr>
              <w:t>d.prox</w:t>
            </w:r>
          </w:p>
        </w:tc>
        <w:tc>
          <w:tcPr>
            <w:tcW w:w="485" w:type="dxa"/>
            <w:shd w:val="clear" w:color="auto" w:fill="auto"/>
          </w:tcPr>
          <w:p w14:paraId="26BCCCB7" w14:textId="77777777" w:rsidR="00BC2195" w:rsidRPr="005F70FB" w:rsidRDefault="00BC2195" w:rsidP="00BC2195">
            <w:pPr>
              <w:pStyle w:val="GlossEng2ptafter"/>
            </w:pPr>
            <w:r w:rsidRPr="005F70FB">
              <w:rPr>
                <w:rStyle w:val="ChSmallCaps"/>
              </w:rPr>
              <w:t>3sg</w:t>
            </w:r>
          </w:p>
        </w:tc>
        <w:tc>
          <w:tcPr>
            <w:tcW w:w="556" w:type="dxa"/>
            <w:gridSpan w:val="2"/>
            <w:shd w:val="clear" w:color="auto" w:fill="auto"/>
          </w:tcPr>
          <w:p w14:paraId="340657C1" w14:textId="77777777" w:rsidR="00BC2195" w:rsidRPr="005F70FB" w:rsidRDefault="00BC2195" w:rsidP="00BC2195">
            <w:pPr>
              <w:pStyle w:val="GlossEng2ptafter"/>
            </w:pPr>
            <w:r w:rsidRPr="005F70FB">
              <w:t>bring</w:t>
            </w:r>
          </w:p>
        </w:tc>
        <w:tc>
          <w:tcPr>
            <w:tcW w:w="485" w:type="dxa"/>
            <w:gridSpan w:val="2"/>
            <w:shd w:val="clear" w:color="auto" w:fill="auto"/>
          </w:tcPr>
          <w:p w14:paraId="726167B1" w14:textId="77777777" w:rsidR="00BC2195" w:rsidRPr="005F70FB" w:rsidRDefault="00BC2195" w:rsidP="00BC2195">
            <w:pPr>
              <w:pStyle w:val="GlossEng2ptafter"/>
            </w:pPr>
            <w:r w:rsidRPr="005F70FB">
              <w:rPr>
                <w:rStyle w:val="ChSmallCaps"/>
              </w:rPr>
              <w:t>3sg</w:t>
            </w:r>
          </w:p>
        </w:tc>
        <w:tc>
          <w:tcPr>
            <w:tcW w:w="510" w:type="dxa"/>
            <w:shd w:val="clear" w:color="auto" w:fill="auto"/>
          </w:tcPr>
          <w:p w14:paraId="1DD3F6AD" w14:textId="77777777" w:rsidR="00BC2195" w:rsidRPr="005F70FB" w:rsidRDefault="00BC2195" w:rsidP="00BC2195">
            <w:pPr>
              <w:pStyle w:val="GlossEng2ptafter"/>
            </w:pPr>
            <w:r w:rsidRPr="005F70FB">
              <w:t>bring</w:t>
            </w:r>
          </w:p>
        </w:tc>
      </w:tr>
      <w:tr w:rsidR="00AC23C4" w:rsidRPr="005F70FB" w14:paraId="7A88F577" w14:textId="77777777" w:rsidTr="00AC23C4">
        <w:tc>
          <w:tcPr>
            <w:tcW w:w="709" w:type="dxa"/>
            <w:shd w:val="clear" w:color="auto" w:fill="auto"/>
          </w:tcPr>
          <w:p w14:paraId="27C2F29E" w14:textId="77777777" w:rsidR="00BC2195" w:rsidRPr="005F70FB" w:rsidRDefault="00BC2195" w:rsidP="00BC2195">
            <w:pPr>
              <w:pStyle w:val="O0Nwnext"/>
            </w:pPr>
          </w:p>
        </w:tc>
        <w:tc>
          <w:tcPr>
            <w:tcW w:w="851" w:type="dxa"/>
            <w:gridSpan w:val="2"/>
            <w:shd w:val="clear" w:color="auto" w:fill="auto"/>
          </w:tcPr>
          <w:p w14:paraId="7CE2591B" w14:textId="77777777" w:rsidR="00BC2195" w:rsidRPr="005F70FB" w:rsidRDefault="00BC2195" w:rsidP="00BC2195">
            <w:pPr>
              <w:pStyle w:val="Text"/>
            </w:pPr>
            <w:r w:rsidRPr="005F70FB">
              <w:t>kitorang</w:t>
            </w:r>
          </w:p>
        </w:tc>
        <w:tc>
          <w:tcPr>
            <w:tcW w:w="1223" w:type="dxa"/>
            <w:gridSpan w:val="4"/>
            <w:shd w:val="clear" w:color="auto" w:fill="auto"/>
          </w:tcPr>
          <w:p w14:paraId="12816C7A" w14:textId="77777777" w:rsidR="00BC2195" w:rsidRPr="005F70FB" w:rsidRDefault="00BC2195" w:rsidP="00BC2195">
            <w:pPr>
              <w:pStyle w:val="Text"/>
            </w:pPr>
            <w:r w:rsidRPr="005F70FB">
              <w:t>menyebrang,</w:t>
            </w:r>
          </w:p>
        </w:tc>
        <w:tc>
          <w:tcPr>
            <w:tcW w:w="1173" w:type="dxa"/>
            <w:gridSpan w:val="2"/>
            <w:shd w:val="clear" w:color="auto" w:fill="auto"/>
          </w:tcPr>
          <w:p w14:paraId="0A2B4DFA" w14:textId="77777777" w:rsidR="00BC2195" w:rsidRPr="005F70FB" w:rsidRDefault="00BC2195" w:rsidP="00BC2195">
            <w:pPr>
              <w:pStyle w:val="Text"/>
            </w:pPr>
            <w:r w:rsidRPr="005F70FB">
              <w:t>menyebrang</w:t>
            </w:r>
          </w:p>
        </w:tc>
        <w:tc>
          <w:tcPr>
            <w:tcW w:w="949" w:type="dxa"/>
            <w:gridSpan w:val="3"/>
            <w:shd w:val="clear" w:color="auto" w:fill="auto"/>
          </w:tcPr>
          <w:p w14:paraId="3A5B3880" w14:textId="77777777" w:rsidR="00BC2195" w:rsidRPr="005F70FB" w:rsidRDefault="00BC2195" w:rsidP="00BC2195">
            <w:pPr>
              <w:pStyle w:val="Text"/>
            </w:pPr>
            <w:r w:rsidRPr="005F70FB">
              <w:t>ka</w:t>
            </w:r>
          </w:p>
        </w:tc>
        <w:tc>
          <w:tcPr>
            <w:tcW w:w="562" w:type="dxa"/>
            <w:gridSpan w:val="2"/>
            <w:shd w:val="clear" w:color="auto" w:fill="auto"/>
          </w:tcPr>
          <w:p w14:paraId="589367AE" w14:textId="77777777" w:rsidR="00BC2195" w:rsidRPr="005F70FB" w:rsidRDefault="00BC2195" w:rsidP="00BC2195">
            <w:pPr>
              <w:pStyle w:val="Text"/>
            </w:pPr>
            <w:r w:rsidRPr="005F70FB">
              <w:t>kali,</w:t>
            </w:r>
          </w:p>
        </w:tc>
        <w:tc>
          <w:tcPr>
            <w:tcW w:w="982" w:type="dxa"/>
            <w:gridSpan w:val="3"/>
            <w:shd w:val="clear" w:color="auto" w:fill="auto"/>
          </w:tcPr>
          <w:p w14:paraId="29FD6E9B" w14:textId="77777777" w:rsidR="00BC2195" w:rsidRPr="005F70FB" w:rsidRDefault="00BC2195" w:rsidP="00BC2195">
            <w:pPr>
              <w:pStyle w:val="Text"/>
            </w:pPr>
            <w:r w:rsidRPr="005F70FB">
              <w:t>menyebra</w:t>
            </w:r>
          </w:p>
        </w:tc>
      </w:tr>
      <w:tr w:rsidR="00AC23C4" w:rsidRPr="005F70FB" w14:paraId="28AEA33B" w14:textId="77777777" w:rsidTr="00AC23C4">
        <w:tc>
          <w:tcPr>
            <w:tcW w:w="709" w:type="dxa"/>
            <w:shd w:val="clear" w:color="auto" w:fill="auto"/>
          </w:tcPr>
          <w:p w14:paraId="733DC92B" w14:textId="77777777" w:rsidR="00BC2195" w:rsidRPr="005F70FB" w:rsidRDefault="00BC2195" w:rsidP="00BC2195">
            <w:pPr>
              <w:pStyle w:val="GlossEng2ptafter"/>
            </w:pPr>
          </w:p>
        </w:tc>
        <w:tc>
          <w:tcPr>
            <w:tcW w:w="851" w:type="dxa"/>
            <w:gridSpan w:val="2"/>
            <w:shd w:val="clear" w:color="auto" w:fill="auto"/>
          </w:tcPr>
          <w:p w14:paraId="245B690A" w14:textId="77777777" w:rsidR="00BC2195" w:rsidRPr="005F70FB" w:rsidRDefault="00BC2195" w:rsidP="00BC2195">
            <w:pPr>
              <w:pStyle w:val="GlossEng2ptafter"/>
            </w:pPr>
            <w:r w:rsidRPr="005F70FB">
              <w:rPr>
                <w:rStyle w:val="ChSmallCaps"/>
              </w:rPr>
              <w:t>1pl</w:t>
            </w:r>
          </w:p>
        </w:tc>
        <w:tc>
          <w:tcPr>
            <w:tcW w:w="1223" w:type="dxa"/>
            <w:gridSpan w:val="4"/>
            <w:shd w:val="clear" w:color="auto" w:fill="auto"/>
          </w:tcPr>
          <w:p w14:paraId="61D96631" w14:textId="77777777" w:rsidR="00BC2195" w:rsidRPr="005F70FB" w:rsidRDefault="00BC2195" w:rsidP="00BC2195">
            <w:pPr>
              <w:pStyle w:val="GlossEng2ptafter"/>
            </w:pPr>
            <w:r w:rsidRPr="005F70FB">
              <w:t>cross</w:t>
            </w:r>
          </w:p>
        </w:tc>
        <w:tc>
          <w:tcPr>
            <w:tcW w:w="1173" w:type="dxa"/>
            <w:gridSpan w:val="2"/>
            <w:shd w:val="clear" w:color="auto" w:fill="auto"/>
          </w:tcPr>
          <w:p w14:paraId="6C326387" w14:textId="77777777" w:rsidR="00BC2195" w:rsidRPr="005F70FB" w:rsidRDefault="00BC2195" w:rsidP="00BC2195">
            <w:pPr>
              <w:pStyle w:val="GlossEng2ptafter"/>
            </w:pPr>
            <w:r w:rsidRPr="005F70FB">
              <w:t>cross</w:t>
            </w:r>
          </w:p>
        </w:tc>
        <w:tc>
          <w:tcPr>
            <w:tcW w:w="949" w:type="dxa"/>
            <w:gridSpan w:val="3"/>
            <w:shd w:val="clear" w:color="auto" w:fill="auto"/>
          </w:tcPr>
          <w:p w14:paraId="64212A4D" w14:textId="77777777" w:rsidR="00BC2195" w:rsidRPr="005F70FB" w:rsidRDefault="00BC2195" w:rsidP="00BC2195">
            <w:pPr>
              <w:pStyle w:val="GlossEng2ptafter"/>
            </w:pPr>
            <w:r w:rsidRPr="005F70FB">
              <w:rPr>
                <w:rStyle w:val="ChSmallCaps"/>
              </w:rPr>
              <w:t>tru</w:t>
            </w:r>
            <w:r w:rsidRPr="005F70FB">
              <w:t>-river</w:t>
            </w:r>
          </w:p>
        </w:tc>
        <w:tc>
          <w:tcPr>
            <w:tcW w:w="562" w:type="dxa"/>
            <w:gridSpan w:val="2"/>
            <w:shd w:val="clear" w:color="auto" w:fill="auto"/>
          </w:tcPr>
          <w:p w14:paraId="6760BA57" w14:textId="77777777" w:rsidR="00BC2195" w:rsidRPr="005F70FB" w:rsidRDefault="00BC2195" w:rsidP="00BC2195">
            <w:pPr>
              <w:pStyle w:val="GlossEng2ptafter"/>
            </w:pPr>
            <w:r w:rsidRPr="005F70FB">
              <w:t>river</w:t>
            </w:r>
          </w:p>
        </w:tc>
        <w:tc>
          <w:tcPr>
            <w:tcW w:w="982" w:type="dxa"/>
            <w:gridSpan w:val="3"/>
            <w:shd w:val="clear" w:color="auto" w:fill="auto"/>
          </w:tcPr>
          <w:p w14:paraId="04D98ACE" w14:textId="77777777" w:rsidR="00BC2195" w:rsidRPr="005F70FB" w:rsidRDefault="00BC2195" w:rsidP="00BC2195">
            <w:pPr>
              <w:pStyle w:val="GlossEng2ptafter"/>
            </w:pPr>
            <w:r w:rsidRPr="005F70FB">
              <w:rPr>
                <w:rStyle w:val="ChSmallCaps"/>
              </w:rPr>
              <w:t>tru</w:t>
            </w:r>
            <w:r w:rsidRPr="005F70FB">
              <w:t>-cross</w:t>
            </w:r>
          </w:p>
        </w:tc>
      </w:tr>
      <w:tr w:rsidR="00BC2195" w:rsidRPr="005F70FB" w14:paraId="6C41E3E0" w14:textId="77777777" w:rsidTr="00AC23C4">
        <w:trPr>
          <w:gridAfter w:val="11"/>
          <w:wAfter w:w="4013" w:type="dxa"/>
        </w:trPr>
        <w:tc>
          <w:tcPr>
            <w:tcW w:w="709" w:type="dxa"/>
            <w:shd w:val="clear" w:color="auto" w:fill="auto"/>
          </w:tcPr>
          <w:p w14:paraId="4EB8D038" w14:textId="77777777" w:rsidR="00BC2195" w:rsidRPr="005F70FB" w:rsidRDefault="00BC2195" w:rsidP="00BC2195">
            <w:pPr>
              <w:pStyle w:val="O0Nwnext"/>
            </w:pPr>
          </w:p>
        </w:tc>
        <w:tc>
          <w:tcPr>
            <w:tcW w:w="1169" w:type="dxa"/>
            <w:gridSpan w:val="3"/>
            <w:shd w:val="clear" w:color="auto" w:fill="auto"/>
          </w:tcPr>
          <w:p w14:paraId="2318E09E" w14:textId="77777777" w:rsidR="00BC2195" w:rsidRPr="005F70FB" w:rsidRDefault="00BC2195" w:rsidP="00BC2195">
            <w:pPr>
              <w:pStyle w:val="Text"/>
            </w:pPr>
            <w:r w:rsidRPr="005F70FB">
              <w:t>menyebrang</w:t>
            </w:r>
          </w:p>
        </w:tc>
        <w:tc>
          <w:tcPr>
            <w:tcW w:w="558" w:type="dxa"/>
            <w:gridSpan w:val="2"/>
            <w:shd w:val="clear" w:color="auto" w:fill="auto"/>
          </w:tcPr>
          <w:p w14:paraId="0C6DD2EF" w14:textId="77777777" w:rsidR="00BC2195" w:rsidRPr="005F70FB" w:rsidRDefault="00BC2195" w:rsidP="00BC2195">
            <w:pPr>
              <w:pStyle w:val="Text"/>
            </w:pPr>
            <w:r w:rsidRPr="005F70FB">
              <w:t>kali</w:t>
            </w:r>
          </w:p>
        </w:tc>
      </w:tr>
      <w:tr w:rsidR="00BC2195" w:rsidRPr="005F70FB" w14:paraId="75ADD49C" w14:textId="77777777" w:rsidTr="00AC23C4">
        <w:trPr>
          <w:gridAfter w:val="11"/>
          <w:wAfter w:w="4013" w:type="dxa"/>
        </w:trPr>
        <w:tc>
          <w:tcPr>
            <w:tcW w:w="709" w:type="dxa"/>
            <w:shd w:val="clear" w:color="auto" w:fill="auto"/>
          </w:tcPr>
          <w:p w14:paraId="36D00C66" w14:textId="77777777" w:rsidR="00BC2195" w:rsidRPr="005F70FB" w:rsidRDefault="00BC2195" w:rsidP="00BC2195">
            <w:pPr>
              <w:pStyle w:val="GlossEng2ptafter"/>
            </w:pPr>
          </w:p>
        </w:tc>
        <w:tc>
          <w:tcPr>
            <w:tcW w:w="1169" w:type="dxa"/>
            <w:gridSpan w:val="3"/>
            <w:shd w:val="clear" w:color="auto" w:fill="auto"/>
          </w:tcPr>
          <w:p w14:paraId="667880FD" w14:textId="77777777" w:rsidR="00BC2195" w:rsidRPr="005F70FB" w:rsidRDefault="00BC2195" w:rsidP="00BC2195">
            <w:pPr>
              <w:pStyle w:val="GlossEng2ptafter"/>
            </w:pPr>
            <w:r w:rsidRPr="005F70FB">
              <w:t>cross</w:t>
            </w:r>
          </w:p>
        </w:tc>
        <w:tc>
          <w:tcPr>
            <w:tcW w:w="558" w:type="dxa"/>
            <w:gridSpan w:val="2"/>
            <w:shd w:val="clear" w:color="auto" w:fill="auto"/>
          </w:tcPr>
          <w:p w14:paraId="37F9653E" w14:textId="77777777" w:rsidR="00BC2195" w:rsidRPr="005F70FB" w:rsidRDefault="00BC2195" w:rsidP="00BC2195">
            <w:pPr>
              <w:pStyle w:val="GlossEng2ptafter"/>
            </w:pPr>
            <w:r w:rsidRPr="005F70FB">
              <w:t>river</w:t>
            </w:r>
          </w:p>
        </w:tc>
      </w:tr>
    </w:tbl>
    <w:p w14:paraId="28C263C1" w14:textId="77777777" w:rsidR="00BC2195" w:rsidRPr="005F70FB" w:rsidRDefault="00BC2195" w:rsidP="00BC2195">
      <w:pPr>
        <w:pStyle w:val="FreeTranslEng"/>
      </w:pPr>
      <w:r w:rsidRPr="005F70FB">
        <w:t>then this motorbike taxi driver, he took, he took us (and we) crossed, crossed the river[</w:t>
      </w:r>
      <w:r w:rsidRPr="005F70FB">
        <w:rPr>
          <w:rStyle w:val="ChSmallCaps"/>
        </w:rPr>
        <w:t>tru</w:t>
      </w:r>
      <w:r w:rsidRPr="005F70FB">
        <w:t>] river, (we) crossed[</w:t>
      </w:r>
      <w:r w:rsidRPr="005F70FB">
        <w:rPr>
          <w:rStyle w:val="ChSmallCaps"/>
        </w:rPr>
        <w:t>tru</w:t>
      </w:r>
      <w:r w:rsidRPr="005F70FB">
        <w:t>] crossed the river</w:t>
      </w:r>
    </w:p>
    <w:tbl>
      <w:tblPr>
        <w:tblW w:w="0" w:type="auto"/>
        <w:tblCellMar>
          <w:left w:w="42" w:type="dxa"/>
          <w:right w:w="42" w:type="dxa"/>
        </w:tblCellMar>
        <w:tblLook w:val="01E0" w:firstRow="1" w:lastRow="1" w:firstColumn="1" w:lastColumn="1" w:noHBand="0" w:noVBand="0"/>
      </w:tblPr>
      <w:tblGrid>
        <w:gridCol w:w="709"/>
        <w:gridCol w:w="618"/>
        <w:gridCol w:w="73"/>
        <w:gridCol w:w="360"/>
        <w:gridCol w:w="157"/>
        <w:gridCol w:w="568"/>
        <w:gridCol w:w="485"/>
        <w:gridCol w:w="284"/>
        <w:gridCol w:w="279"/>
        <w:gridCol w:w="511"/>
        <w:gridCol w:w="136"/>
        <w:gridCol w:w="485"/>
        <w:gridCol w:w="180"/>
        <w:gridCol w:w="305"/>
        <w:gridCol w:w="184"/>
        <w:gridCol w:w="378"/>
        <w:gridCol w:w="274"/>
        <w:gridCol w:w="398"/>
        <w:gridCol w:w="64"/>
      </w:tblGrid>
      <w:tr w:rsidR="00AC23C4" w:rsidRPr="005F70FB" w14:paraId="4C818654" w14:textId="77777777" w:rsidTr="00AC23C4">
        <w:trPr>
          <w:gridAfter w:val="1"/>
          <w:wAfter w:w="64" w:type="dxa"/>
        </w:trPr>
        <w:tc>
          <w:tcPr>
            <w:tcW w:w="709" w:type="dxa"/>
            <w:shd w:val="clear" w:color="auto" w:fill="auto"/>
          </w:tcPr>
          <w:p w14:paraId="447998FD" w14:textId="77777777" w:rsidR="00BC2195" w:rsidRPr="005F70FB" w:rsidRDefault="00BC2195" w:rsidP="00BC2195">
            <w:pPr>
              <w:pStyle w:val="Text"/>
            </w:pPr>
            <w:r w:rsidRPr="005F70FB">
              <w:t>0022</w:t>
            </w:r>
          </w:p>
        </w:tc>
        <w:tc>
          <w:tcPr>
            <w:tcW w:w="691" w:type="dxa"/>
            <w:gridSpan w:val="2"/>
            <w:shd w:val="clear" w:color="auto" w:fill="auto"/>
          </w:tcPr>
          <w:p w14:paraId="07EEEC65" w14:textId="77777777" w:rsidR="00BC2195" w:rsidRPr="005F70FB" w:rsidRDefault="00BC2195" w:rsidP="00BC2195">
            <w:pPr>
              <w:pStyle w:val="Text"/>
            </w:pPr>
            <w:r w:rsidRPr="005F70FB">
              <w:t>sampe</w:t>
            </w:r>
          </w:p>
        </w:tc>
        <w:tc>
          <w:tcPr>
            <w:tcW w:w="360" w:type="dxa"/>
            <w:shd w:val="clear" w:color="auto" w:fill="auto"/>
          </w:tcPr>
          <w:p w14:paraId="73EF80EE" w14:textId="77777777" w:rsidR="00BC2195" w:rsidRPr="005F70FB" w:rsidRDefault="00BC2195" w:rsidP="00BC2195">
            <w:pPr>
              <w:pStyle w:val="Text"/>
            </w:pPr>
            <w:r w:rsidRPr="005F70FB">
              <w:t>di</w:t>
            </w:r>
          </w:p>
        </w:tc>
        <w:tc>
          <w:tcPr>
            <w:tcW w:w="725" w:type="dxa"/>
            <w:gridSpan w:val="2"/>
            <w:shd w:val="clear" w:color="auto" w:fill="auto"/>
          </w:tcPr>
          <w:p w14:paraId="46322B0A" w14:textId="77777777" w:rsidR="00BC2195" w:rsidRPr="005F70FB" w:rsidRDefault="00BC2195" w:rsidP="00BC2195">
            <w:pPr>
              <w:pStyle w:val="Text"/>
            </w:pPr>
            <w:r w:rsidRPr="005F70FB">
              <w:t>Webro</w:t>
            </w:r>
          </w:p>
        </w:tc>
        <w:tc>
          <w:tcPr>
            <w:tcW w:w="485" w:type="dxa"/>
            <w:shd w:val="clear" w:color="auto" w:fill="auto"/>
          </w:tcPr>
          <w:p w14:paraId="0DA9ECC9" w14:textId="77777777" w:rsidR="00BC2195" w:rsidRPr="005F70FB" w:rsidRDefault="00BC2195" w:rsidP="00BC2195">
            <w:pPr>
              <w:pStyle w:val="Text"/>
            </w:pPr>
            <w:r w:rsidRPr="005F70FB">
              <w:t>sa</w:t>
            </w:r>
          </w:p>
        </w:tc>
        <w:tc>
          <w:tcPr>
            <w:tcW w:w="563" w:type="dxa"/>
            <w:gridSpan w:val="2"/>
            <w:shd w:val="clear" w:color="auto" w:fill="auto"/>
          </w:tcPr>
          <w:p w14:paraId="4AED9FCE" w14:textId="77777777" w:rsidR="00BC2195" w:rsidRPr="005F70FB" w:rsidRDefault="00BC2195" w:rsidP="00BC2195">
            <w:pPr>
              <w:pStyle w:val="Text"/>
            </w:pPr>
            <w:r w:rsidRPr="005F70FB">
              <w:t>pu</w:t>
            </w:r>
          </w:p>
        </w:tc>
        <w:tc>
          <w:tcPr>
            <w:tcW w:w="647" w:type="dxa"/>
            <w:gridSpan w:val="2"/>
            <w:shd w:val="clear" w:color="auto" w:fill="auto"/>
          </w:tcPr>
          <w:p w14:paraId="191871F0" w14:textId="77777777" w:rsidR="00BC2195" w:rsidRPr="005F70FB" w:rsidRDefault="00BC2195" w:rsidP="00BC2195">
            <w:pPr>
              <w:pStyle w:val="Text"/>
            </w:pPr>
            <w:r w:rsidRPr="005F70FB">
              <w:t>bapa,</w:t>
            </w:r>
          </w:p>
        </w:tc>
        <w:tc>
          <w:tcPr>
            <w:tcW w:w="485" w:type="dxa"/>
            <w:shd w:val="clear" w:color="auto" w:fill="auto"/>
          </w:tcPr>
          <w:p w14:paraId="59D7BE55" w14:textId="77777777" w:rsidR="00BC2195" w:rsidRPr="005F70FB" w:rsidRDefault="00BC2195" w:rsidP="00BC2195">
            <w:pPr>
              <w:pStyle w:val="Text"/>
            </w:pPr>
            <w:r w:rsidRPr="005F70FB">
              <w:t>sa</w:t>
            </w:r>
          </w:p>
        </w:tc>
        <w:tc>
          <w:tcPr>
            <w:tcW w:w="485" w:type="dxa"/>
            <w:gridSpan w:val="2"/>
            <w:shd w:val="clear" w:color="auto" w:fill="auto"/>
          </w:tcPr>
          <w:p w14:paraId="44AD9AEB" w14:textId="77777777" w:rsidR="00BC2195" w:rsidRPr="005F70FB" w:rsidRDefault="00BC2195" w:rsidP="00BC2195">
            <w:pPr>
              <w:pStyle w:val="Text"/>
            </w:pPr>
            <w:r w:rsidRPr="005F70FB">
              <w:t>pu</w:t>
            </w:r>
          </w:p>
        </w:tc>
        <w:tc>
          <w:tcPr>
            <w:tcW w:w="562" w:type="dxa"/>
            <w:gridSpan w:val="2"/>
            <w:shd w:val="clear" w:color="auto" w:fill="auto"/>
          </w:tcPr>
          <w:p w14:paraId="531D139E" w14:textId="77777777" w:rsidR="00BC2195" w:rsidRPr="005F70FB" w:rsidRDefault="00BC2195" w:rsidP="00BC2195">
            <w:pPr>
              <w:pStyle w:val="Text"/>
            </w:pPr>
            <w:r w:rsidRPr="005F70FB">
              <w:t>kaka</w:t>
            </w:r>
          </w:p>
        </w:tc>
        <w:tc>
          <w:tcPr>
            <w:tcW w:w="672" w:type="dxa"/>
            <w:gridSpan w:val="2"/>
            <w:shd w:val="clear" w:color="auto" w:fill="auto"/>
          </w:tcPr>
          <w:p w14:paraId="1D8683F8" w14:textId="77777777" w:rsidR="00BC2195" w:rsidRPr="005F70FB" w:rsidRDefault="00BC2195" w:rsidP="00BC2195">
            <w:pPr>
              <w:pStyle w:val="Text"/>
            </w:pPr>
            <w:r w:rsidRPr="005F70FB">
              <w:t>dorang</w:t>
            </w:r>
          </w:p>
        </w:tc>
      </w:tr>
      <w:tr w:rsidR="00AC23C4" w:rsidRPr="005F70FB" w14:paraId="270398EE" w14:textId="77777777" w:rsidTr="00AC23C4">
        <w:trPr>
          <w:gridAfter w:val="1"/>
          <w:wAfter w:w="64" w:type="dxa"/>
        </w:trPr>
        <w:tc>
          <w:tcPr>
            <w:tcW w:w="709" w:type="dxa"/>
            <w:shd w:val="clear" w:color="auto" w:fill="auto"/>
          </w:tcPr>
          <w:p w14:paraId="200B1810" w14:textId="77777777" w:rsidR="00BC2195" w:rsidRPr="005F70FB" w:rsidRDefault="00BC2195" w:rsidP="00BC2195">
            <w:pPr>
              <w:pStyle w:val="GlossEng2ptafter"/>
            </w:pPr>
          </w:p>
        </w:tc>
        <w:tc>
          <w:tcPr>
            <w:tcW w:w="691" w:type="dxa"/>
            <w:gridSpan w:val="2"/>
            <w:shd w:val="clear" w:color="auto" w:fill="auto"/>
          </w:tcPr>
          <w:p w14:paraId="64A6E598" w14:textId="77777777" w:rsidR="00BC2195" w:rsidRPr="005F70FB" w:rsidRDefault="00BC2195" w:rsidP="00BC2195">
            <w:pPr>
              <w:pStyle w:val="GlossEng2ptafter"/>
            </w:pPr>
            <w:r w:rsidRPr="005F70FB">
              <w:t>reach</w:t>
            </w:r>
          </w:p>
        </w:tc>
        <w:tc>
          <w:tcPr>
            <w:tcW w:w="360" w:type="dxa"/>
            <w:shd w:val="clear" w:color="auto" w:fill="auto"/>
          </w:tcPr>
          <w:p w14:paraId="71C2D281" w14:textId="77777777" w:rsidR="00BC2195" w:rsidRPr="005F70FB" w:rsidRDefault="00BC2195" w:rsidP="00BC2195">
            <w:pPr>
              <w:pStyle w:val="GlossEng2ptafter"/>
            </w:pPr>
            <w:r w:rsidRPr="005F70FB">
              <w:t>at</w:t>
            </w:r>
          </w:p>
        </w:tc>
        <w:tc>
          <w:tcPr>
            <w:tcW w:w="725" w:type="dxa"/>
            <w:gridSpan w:val="2"/>
            <w:shd w:val="clear" w:color="auto" w:fill="auto"/>
          </w:tcPr>
          <w:p w14:paraId="5A129A58" w14:textId="77777777" w:rsidR="00BC2195" w:rsidRPr="005F70FB" w:rsidRDefault="00BC2195" w:rsidP="00BC2195">
            <w:pPr>
              <w:pStyle w:val="GlossEng2ptafter"/>
            </w:pPr>
            <w:r w:rsidRPr="005F70FB">
              <w:t>Webro</w:t>
            </w:r>
          </w:p>
        </w:tc>
        <w:tc>
          <w:tcPr>
            <w:tcW w:w="485" w:type="dxa"/>
            <w:shd w:val="clear" w:color="auto" w:fill="auto"/>
          </w:tcPr>
          <w:p w14:paraId="16B808FF" w14:textId="77777777" w:rsidR="00BC2195" w:rsidRPr="005F70FB" w:rsidRDefault="00BC2195" w:rsidP="00BC2195">
            <w:pPr>
              <w:pStyle w:val="GlossEng2ptafter"/>
            </w:pPr>
            <w:r w:rsidRPr="005F70FB">
              <w:rPr>
                <w:rStyle w:val="ChSmallCaps"/>
              </w:rPr>
              <w:t>1sg</w:t>
            </w:r>
          </w:p>
        </w:tc>
        <w:tc>
          <w:tcPr>
            <w:tcW w:w="563" w:type="dxa"/>
            <w:gridSpan w:val="2"/>
            <w:shd w:val="clear" w:color="auto" w:fill="auto"/>
          </w:tcPr>
          <w:p w14:paraId="2D3DEF1C" w14:textId="77777777" w:rsidR="00BC2195" w:rsidRPr="005F70FB" w:rsidRDefault="00BC2195" w:rsidP="00BC2195">
            <w:pPr>
              <w:pStyle w:val="GlossEng2ptafter"/>
            </w:pPr>
            <w:r w:rsidRPr="005F70FB">
              <w:rPr>
                <w:rStyle w:val="ChSmallCaps"/>
              </w:rPr>
              <w:t>poss</w:t>
            </w:r>
          </w:p>
        </w:tc>
        <w:tc>
          <w:tcPr>
            <w:tcW w:w="647" w:type="dxa"/>
            <w:gridSpan w:val="2"/>
            <w:shd w:val="clear" w:color="auto" w:fill="auto"/>
          </w:tcPr>
          <w:p w14:paraId="3C0AE229" w14:textId="77777777" w:rsidR="00BC2195" w:rsidRPr="005F70FB" w:rsidRDefault="00BC2195" w:rsidP="00BC2195">
            <w:pPr>
              <w:pStyle w:val="GlossEng2ptafter"/>
            </w:pPr>
            <w:r w:rsidRPr="005F70FB">
              <w:t>father</w:t>
            </w:r>
          </w:p>
        </w:tc>
        <w:tc>
          <w:tcPr>
            <w:tcW w:w="485" w:type="dxa"/>
            <w:shd w:val="clear" w:color="auto" w:fill="auto"/>
          </w:tcPr>
          <w:p w14:paraId="08930255" w14:textId="77777777" w:rsidR="00BC2195" w:rsidRPr="005F70FB" w:rsidRDefault="00BC2195" w:rsidP="00BC2195">
            <w:pPr>
              <w:pStyle w:val="GlossEng2ptafter"/>
            </w:pPr>
            <w:r w:rsidRPr="005F70FB">
              <w:rPr>
                <w:rStyle w:val="ChSmallCaps"/>
              </w:rPr>
              <w:t>1sg</w:t>
            </w:r>
          </w:p>
        </w:tc>
        <w:tc>
          <w:tcPr>
            <w:tcW w:w="485" w:type="dxa"/>
            <w:gridSpan w:val="2"/>
            <w:shd w:val="clear" w:color="auto" w:fill="auto"/>
          </w:tcPr>
          <w:p w14:paraId="0ACD3CA4" w14:textId="77777777" w:rsidR="00BC2195" w:rsidRPr="005F70FB" w:rsidRDefault="00BC2195" w:rsidP="00BC2195">
            <w:pPr>
              <w:pStyle w:val="GlossEng2ptafter"/>
            </w:pPr>
            <w:r w:rsidRPr="005F70FB">
              <w:rPr>
                <w:rStyle w:val="ChSmallCaps"/>
              </w:rPr>
              <w:t>poss</w:t>
            </w:r>
          </w:p>
        </w:tc>
        <w:tc>
          <w:tcPr>
            <w:tcW w:w="562" w:type="dxa"/>
            <w:gridSpan w:val="2"/>
            <w:shd w:val="clear" w:color="auto" w:fill="auto"/>
          </w:tcPr>
          <w:p w14:paraId="7E9C172C" w14:textId="77777777" w:rsidR="00BC2195" w:rsidRPr="005F70FB" w:rsidRDefault="00BC2195" w:rsidP="00BC2195">
            <w:pPr>
              <w:pStyle w:val="GlossEng2ptafter"/>
            </w:pPr>
            <w:r w:rsidRPr="005F70FB">
              <w:t>oSb</w:t>
            </w:r>
          </w:p>
        </w:tc>
        <w:tc>
          <w:tcPr>
            <w:tcW w:w="672" w:type="dxa"/>
            <w:gridSpan w:val="2"/>
            <w:shd w:val="clear" w:color="auto" w:fill="auto"/>
          </w:tcPr>
          <w:p w14:paraId="4531EAA5" w14:textId="77777777" w:rsidR="00BC2195" w:rsidRPr="005F70FB" w:rsidRDefault="00BC2195" w:rsidP="00BC2195">
            <w:pPr>
              <w:pStyle w:val="GlossEng2ptafter"/>
            </w:pPr>
            <w:r w:rsidRPr="005F70FB">
              <w:rPr>
                <w:rStyle w:val="ChSmallCaps"/>
              </w:rPr>
              <w:t>3pl</w:t>
            </w:r>
          </w:p>
        </w:tc>
      </w:tr>
      <w:tr w:rsidR="00AC23C4" w:rsidRPr="005F70FB" w14:paraId="19752C21" w14:textId="77777777" w:rsidTr="008C089F">
        <w:tc>
          <w:tcPr>
            <w:tcW w:w="709" w:type="dxa"/>
            <w:shd w:val="clear" w:color="auto" w:fill="auto"/>
          </w:tcPr>
          <w:p w14:paraId="500EA5E5" w14:textId="77777777" w:rsidR="00BC2195" w:rsidRPr="005F70FB" w:rsidRDefault="00BC2195" w:rsidP="00BC2195">
            <w:pPr>
              <w:pStyle w:val="O0Nwnext"/>
            </w:pPr>
          </w:p>
        </w:tc>
        <w:tc>
          <w:tcPr>
            <w:tcW w:w="618" w:type="dxa"/>
            <w:shd w:val="clear" w:color="auto" w:fill="auto"/>
          </w:tcPr>
          <w:p w14:paraId="5CFF2E50" w14:textId="77777777" w:rsidR="00BC2195" w:rsidRPr="005F70FB" w:rsidRDefault="00BC2195" w:rsidP="00BC2195">
            <w:pPr>
              <w:pStyle w:val="Text"/>
            </w:pPr>
            <w:r w:rsidRPr="005F70FB">
              <w:t>tanya</w:t>
            </w:r>
          </w:p>
        </w:tc>
        <w:tc>
          <w:tcPr>
            <w:tcW w:w="590" w:type="dxa"/>
            <w:gridSpan w:val="3"/>
            <w:shd w:val="clear" w:color="auto" w:fill="auto"/>
          </w:tcPr>
          <w:p w14:paraId="44A09106" w14:textId="77777777" w:rsidR="00BC2195" w:rsidRPr="005F70FB" w:rsidRDefault="00BC2195" w:rsidP="00BC2195">
            <w:pPr>
              <w:pStyle w:val="Text"/>
            </w:pPr>
            <w:r w:rsidRPr="005F70FB">
              <w:t>saya,</w:t>
            </w:r>
          </w:p>
        </w:tc>
        <w:tc>
          <w:tcPr>
            <w:tcW w:w="1337" w:type="dxa"/>
            <w:gridSpan w:val="3"/>
            <w:shd w:val="clear" w:color="auto" w:fill="auto"/>
          </w:tcPr>
          <w:p w14:paraId="5EE8647A" w14:textId="77777777" w:rsidR="00BC2195" w:rsidRPr="005F70FB" w:rsidRDefault="00BC2195" w:rsidP="00BC2195">
            <w:pPr>
              <w:pStyle w:val="Text"/>
            </w:pPr>
            <w:r w:rsidRPr="005F70FB">
              <w:t>sodara~sodara</w:t>
            </w:r>
          </w:p>
        </w:tc>
        <w:tc>
          <w:tcPr>
            <w:tcW w:w="790" w:type="dxa"/>
            <w:gridSpan w:val="2"/>
            <w:shd w:val="clear" w:color="auto" w:fill="auto"/>
          </w:tcPr>
          <w:p w14:paraId="1463793C" w14:textId="77777777" w:rsidR="00BC2195" w:rsidRPr="005F70FB" w:rsidRDefault="00BC2195" w:rsidP="00BC2195">
            <w:pPr>
              <w:pStyle w:val="Text"/>
            </w:pPr>
            <w:r w:rsidRPr="005F70FB">
              <w:t>dorang,</w:t>
            </w:r>
          </w:p>
        </w:tc>
        <w:tc>
          <w:tcPr>
            <w:tcW w:w="801" w:type="dxa"/>
            <w:gridSpan w:val="3"/>
            <w:shd w:val="clear" w:color="auto" w:fill="auto"/>
          </w:tcPr>
          <w:p w14:paraId="472EAF44" w14:textId="77777777" w:rsidR="00BC2195" w:rsidRPr="005F70FB" w:rsidRDefault="00BC2195" w:rsidP="00BC2195">
            <w:pPr>
              <w:pStyle w:val="Text"/>
            </w:pPr>
            <w:r w:rsidRPr="005F70FB">
              <w:t>knapa?,</w:t>
            </w:r>
          </w:p>
        </w:tc>
        <w:tc>
          <w:tcPr>
            <w:tcW w:w="489" w:type="dxa"/>
            <w:gridSpan w:val="2"/>
            <w:shd w:val="clear" w:color="auto" w:fill="auto"/>
          </w:tcPr>
          <w:p w14:paraId="65068D95" w14:textId="77777777" w:rsidR="00BC2195" w:rsidRPr="005F70FB" w:rsidRDefault="00BC2195" w:rsidP="00BC2195">
            <w:pPr>
              <w:pStyle w:val="Text"/>
            </w:pPr>
            <w:r w:rsidRPr="005F70FB">
              <w:t>ko</w:t>
            </w:r>
          </w:p>
        </w:tc>
        <w:tc>
          <w:tcPr>
            <w:tcW w:w="652" w:type="dxa"/>
            <w:gridSpan w:val="2"/>
            <w:shd w:val="clear" w:color="auto" w:fill="auto"/>
          </w:tcPr>
          <w:p w14:paraId="47726AB7" w14:textId="77777777" w:rsidR="00BC2195" w:rsidRPr="005F70FB" w:rsidRDefault="00BC2195" w:rsidP="00BC2195">
            <w:pPr>
              <w:pStyle w:val="Text"/>
            </w:pPr>
            <w:r w:rsidRPr="005F70FB">
              <w:t>sakit</w:t>
            </w:r>
          </w:p>
        </w:tc>
        <w:tc>
          <w:tcPr>
            <w:tcW w:w="462" w:type="dxa"/>
            <w:gridSpan w:val="2"/>
            <w:shd w:val="clear" w:color="auto" w:fill="auto"/>
          </w:tcPr>
          <w:p w14:paraId="0B74C34E" w14:textId="77777777" w:rsidR="00BC2195" w:rsidRPr="005F70FB" w:rsidRDefault="00BC2195" w:rsidP="00BC2195">
            <w:pPr>
              <w:pStyle w:val="Text"/>
            </w:pPr>
            <w:r w:rsidRPr="005F70FB">
              <w:t>ka?</w:t>
            </w:r>
          </w:p>
        </w:tc>
      </w:tr>
      <w:tr w:rsidR="00AC23C4" w:rsidRPr="005F70FB" w14:paraId="2CBBB4F2" w14:textId="77777777" w:rsidTr="008C089F">
        <w:tc>
          <w:tcPr>
            <w:tcW w:w="709" w:type="dxa"/>
            <w:shd w:val="clear" w:color="auto" w:fill="auto"/>
          </w:tcPr>
          <w:p w14:paraId="3F2AA895" w14:textId="77777777" w:rsidR="00BC2195" w:rsidRPr="005F70FB" w:rsidRDefault="00BC2195" w:rsidP="00BC2195">
            <w:pPr>
              <w:pStyle w:val="GlossEng"/>
            </w:pPr>
          </w:p>
        </w:tc>
        <w:tc>
          <w:tcPr>
            <w:tcW w:w="618" w:type="dxa"/>
            <w:shd w:val="clear" w:color="auto" w:fill="auto"/>
          </w:tcPr>
          <w:p w14:paraId="6292379D" w14:textId="77777777" w:rsidR="00BC2195" w:rsidRPr="005F70FB" w:rsidRDefault="00BC2195" w:rsidP="00BC2195">
            <w:pPr>
              <w:pStyle w:val="GlossEng"/>
            </w:pPr>
            <w:r w:rsidRPr="005F70FB">
              <w:t>ask</w:t>
            </w:r>
          </w:p>
        </w:tc>
        <w:tc>
          <w:tcPr>
            <w:tcW w:w="590" w:type="dxa"/>
            <w:gridSpan w:val="3"/>
            <w:shd w:val="clear" w:color="auto" w:fill="auto"/>
          </w:tcPr>
          <w:p w14:paraId="1E6C79EC" w14:textId="77777777" w:rsidR="00BC2195" w:rsidRPr="005F70FB" w:rsidRDefault="00BC2195" w:rsidP="00BC2195">
            <w:pPr>
              <w:pStyle w:val="GlossEng"/>
            </w:pPr>
            <w:r w:rsidRPr="005F70FB">
              <w:rPr>
                <w:rStyle w:val="ChSmallCaps"/>
              </w:rPr>
              <w:t>1sg</w:t>
            </w:r>
          </w:p>
        </w:tc>
        <w:tc>
          <w:tcPr>
            <w:tcW w:w="1337" w:type="dxa"/>
            <w:gridSpan w:val="3"/>
            <w:shd w:val="clear" w:color="auto" w:fill="auto"/>
          </w:tcPr>
          <w:p w14:paraId="428E1E30" w14:textId="77777777" w:rsidR="00BC2195" w:rsidRPr="005F70FB" w:rsidRDefault="00BC2195" w:rsidP="00BC2195">
            <w:pPr>
              <w:pStyle w:val="GlossEng"/>
            </w:pPr>
            <w:r w:rsidRPr="005F70FB">
              <w:rPr>
                <w:rStyle w:val="ChSmallCaps"/>
              </w:rPr>
              <w:t>rdp</w:t>
            </w:r>
            <w:r w:rsidRPr="005F70FB">
              <w:t>~sibling</w:t>
            </w:r>
          </w:p>
        </w:tc>
        <w:tc>
          <w:tcPr>
            <w:tcW w:w="790" w:type="dxa"/>
            <w:gridSpan w:val="2"/>
            <w:shd w:val="clear" w:color="auto" w:fill="auto"/>
          </w:tcPr>
          <w:p w14:paraId="6128EDE7" w14:textId="77777777" w:rsidR="00BC2195" w:rsidRPr="005F70FB" w:rsidRDefault="00BC2195" w:rsidP="00BC2195">
            <w:pPr>
              <w:pStyle w:val="GlossEng"/>
            </w:pPr>
            <w:r w:rsidRPr="005F70FB">
              <w:rPr>
                <w:rStyle w:val="ChSmallCaps"/>
              </w:rPr>
              <w:t>3pl</w:t>
            </w:r>
          </w:p>
        </w:tc>
        <w:tc>
          <w:tcPr>
            <w:tcW w:w="801" w:type="dxa"/>
            <w:gridSpan w:val="3"/>
            <w:shd w:val="clear" w:color="auto" w:fill="auto"/>
          </w:tcPr>
          <w:p w14:paraId="7A3BA848" w14:textId="77777777" w:rsidR="00BC2195" w:rsidRPr="005F70FB" w:rsidRDefault="00BC2195" w:rsidP="00BC2195">
            <w:pPr>
              <w:pStyle w:val="GlossEng"/>
            </w:pPr>
            <w:r w:rsidRPr="005F70FB">
              <w:t>why</w:t>
            </w:r>
          </w:p>
        </w:tc>
        <w:tc>
          <w:tcPr>
            <w:tcW w:w="489" w:type="dxa"/>
            <w:gridSpan w:val="2"/>
            <w:shd w:val="clear" w:color="auto" w:fill="auto"/>
          </w:tcPr>
          <w:p w14:paraId="5DB3CB8A" w14:textId="77777777" w:rsidR="00BC2195" w:rsidRPr="005F70FB" w:rsidRDefault="00BC2195" w:rsidP="00BC2195">
            <w:pPr>
              <w:pStyle w:val="GlossEng"/>
            </w:pPr>
            <w:r w:rsidRPr="005F70FB">
              <w:rPr>
                <w:rStyle w:val="ChSmallCaps"/>
              </w:rPr>
              <w:t>2sg</w:t>
            </w:r>
          </w:p>
        </w:tc>
        <w:tc>
          <w:tcPr>
            <w:tcW w:w="652" w:type="dxa"/>
            <w:gridSpan w:val="2"/>
            <w:shd w:val="clear" w:color="auto" w:fill="auto"/>
          </w:tcPr>
          <w:p w14:paraId="559450DD" w14:textId="77777777" w:rsidR="00BC2195" w:rsidRPr="005F70FB" w:rsidRDefault="00BC2195" w:rsidP="00BC2195">
            <w:pPr>
              <w:pStyle w:val="GlossEng"/>
            </w:pPr>
            <w:r w:rsidRPr="005F70FB">
              <w:t>be.sick</w:t>
            </w:r>
          </w:p>
        </w:tc>
        <w:tc>
          <w:tcPr>
            <w:tcW w:w="462" w:type="dxa"/>
            <w:gridSpan w:val="2"/>
            <w:shd w:val="clear" w:color="auto" w:fill="auto"/>
          </w:tcPr>
          <w:p w14:paraId="35EEFF0F" w14:textId="77777777" w:rsidR="00BC2195" w:rsidRPr="005F70FB" w:rsidRDefault="00BC2195" w:rsidP="00BC2195">
            <w:pPr>
              <w:pStyle w:val="GlossEng"/>
            </w:pPr>
            <w:r w:rsidRPr="005F70FB">
              <w:t>or</w:t>
            </w:r>
          </w:p>
        </w:tc>
      </w:tr>
    </w:tbl>
    <w:p w14:paraId="3819813B" w14:textId="1F9FB93D" w:rsidR="00BC2195" w:rsidRPr="005F70FB" w:rsidRDefault="00BC2195" w:rsidP="00BC2195">
      <w:pPr>
        <w:pStyle w:val="FreeTranslEng"/>
      </w:pPr>
      <w:r w:rsidRPr="005F70FB">
        <w:t xml:space="preserve">having arrived in Webro, my father (and) my older siblings asked me, (my) relatives </w:t>
      </w:r>
      <w:r w:rsidR="00E75EFF" w:rsidRPr="005F70FB">
        <w:t xml:space="preserve">and friends </w:t>
      </w:r>
      <w:r w:rsidRPr="005F70FB">
        <w:t xml:space="preserve">(asked me), </w:t>
      </w:r>
      <w:r w:rsidR="00B7093A" w:rsidRPr="005F70FB">
        <w:t>‘</w:t>
      </w:r>
      <w:r w:rsidRPr="005F70FB">
        <w:t>what happened? are you hurt?</w:t>
      </w:r>
      <w:r w:rsidR="00B7093A" w:rsidRPr="005F70FB">
        <w:t>’</w:t>
      </w:r>
    </w:p>
    <w:tbl>
      <w:tblPr>
        <w:tblW w:w="0" w:type="auto"/>
        <w:tblCellMar>
          <w:left w:w="42" w:type="dxa"/>
          <w:right w:w="42" w:type="dxa"/>
        </w:tblCellMar>
        <w:tblLook w:val="01E0" w:firstRow="1" w:lastRow="1" w:firstColumn="1" w:lastColumn="1" w:noHBand="0" w:noVBand="0"/>
      </w:tblPr>
      <w:tblGrid>
        <w:gridCol w:w="709"/>
        <w:gridCol w:w="485"/>
        <w:gridCol w:w="184"/>
        <w:gridCol w:w="67"/>
        <w:gridCol w:w="312"/>
        <w:gridCol w:w="73"/>
        <w:gridCol w:w="217"/>
        <w:gridCol w:w="602"/>
        <w:gridCol w:w="33"/>
        <w:gridCol w:w="12"/>
        <w:gridCol w:w="32"/>
        <w:gridCol w:w="604"/>
        <w:gridCol w:w="108"/>
        <w:gridCol w:w="436"/>
        <w:gridCol w:w="92"/>
        <w:gridCol w:w="36"/>
        <w:gridCol w:w="77"/>
        <w:gridCol w:w="280"/>
        <w:gridCol w:w="168"/>
        <w:gridCol w:w="77"/>
        <w:gridCol w:w="42"/>
        <w:gridCol w:w="276"/>
        <w:gridCol w:w="285"/>
        <w:gridCol w:w="77"/>
        <w:gridCol w:w="448"/>
        <w:gridCol w:w="77"/>
        <w:gridCol w:w="116"/>
        <w:gridCol w:w="332"/>
        <w:gridCol w:w="377"/>
      </w:tblGrid>
      <w:tr w:rsidR="00AC23C4" w:rsidRPr="005F70FB" w14:paraId="047446F5" w14:textId="77777777" w:rsidTr="008C089F">
        <w:trPr>
          <w:gridAfter w:val="1"/>
          <w:wAfter w:w="377" w:type="dxa"/>
        </w:trPr>
        <w:tc>
          <w:tcPr>
            <w:tcW w:w="709" w:type="dxa"/>
            <w:shd w:val="clear" w:color="auto" w:fill="auto"/>
          </w:tcPr>
          <w:p w14:paraId="457F7BB1" w14:textId="77777777" w:rsidR="00BC2195" w:rsidRPr="005F70FB" w:rsidRDefault="00BC2195" w:rsidP="00BC2195">
            <w:pPr>
              <w:pStyle w:val="Text"/>
            </w:pPr>
            <w:r w:rsidRPr="005F70FB">
              <w:t>0023</w:t>
            </w:r>
          </w:p>
        </w:tc>
        <w:tc>
          <w:tcPr>
            <w:tcW w:w="485" w:type="dxa"/>
            <w:shd w:val="clear" w:color="auto" w:fill="auto"/>
          </w:tcPr>
          <w:p w14:paraId="46B9052D" w14:textId="77777777" w:rsidR="00BC2195" w:rsidRPr="005F70FB" w:rsidRDefault="00BC2195" w:rsidP="00BC2195">
            <w:pPr>
              <w:pStyle w:val="Text"/>
            </w:pPr>
            <w:r w:rsidRPr="005F70FB">
              <w:t>sa</w:t>
            </w:r>
          </w:p>
        </w:tc>
        <w:tc>
          <w:tcPr>
            <w:tcW w:w="636" w:type="dxa"/>
            <w:gridSpan w:val="4"/>
            <w:shd w:val="clear" w:color="auto" w:fill="auto"/>
          </w:tcPr>
          <w:p w14:paraId="43085AF3" w14:textId="77777777" w:rsidR="00BC2195" w:rsidRPr="005F70FB" w:rsidRDefault="00BC2195" w:rsidP="00BC2195">
            <w:pPr>
              <w:pStyle w:val="Text"/>
            </w:pPr>
            <w:r w:rsidRPr="005F70FB">
              <w:t>bilang</w:t>
            </w:r>
          </w:p>
        </w:tc>
        <w:tc>
          <w:tcPr>
            <w:tcW w:w="819" w:type="dxa"/>
            <w:gridSpan w:val="2"/>
            <w:shd w:val="clear" w:color="auto" w:fill="auto"/>
          </w:tcPr>
          <w:p w14:paraId="329600AF" w14:textId="77777777" w:rsidR="00BC2195" w:rsidRPr="005F70FB" w:rsidRDefault="00BC2195" w:rsidP="00BC2195">
            <w:pPr>
              <w:pStyle w:val="Text"/>
            </w:pPr>
            <w:r w:rsidRPr="005F70FB">
              <w:t>begini,</w:t>
            </w:r>
          </w:p>
        </w:tc>
        <w:tc>
          <w:tcPr>
            <w:tcW w:w="1353" w:type="dxa"/>
            <w:gridSpan w:val="8"/>
            <w:shd w:val="clear" w:color="auto" w:fill="auto"/>
          </w:tcPr>
          <w:p w14:paraId="3FA4FC56" w14:textId="77777777" w:rsidR="00BC2195" w:rsidRPr="005F70FB" w:rsidRDefault="00BC2195" w:rsidP="00BC2195">
            <w:pPr>
              <w:pStyle w:val="Text"/>
            </w:pPr>
            <w:r w:rsidRPr="005F70FB">
              <w:t>ojek</w:t>
            </w:r>
          </w:p>
        </w:tc>
        <w:tc>
          <w:tcPr>
            <w:tcW w:w="525" w:type="dxa"/>
            <w:gridSpan w:val="3"/>
            <w:shd w:val="clear" w:color="auto" w:fill="auto"/>
          </w:tcPr>
          <w:p w14:paraId="37714303" w14:textId="77777777" w:rsidR="00BC2195" w:rsidRPr="005F70FB" w:rsidRDefault="00BC2195" w:rsidP="00BC2195">
            <w:pPr>
              <w:pStyle w:val="Text"/>
            </w:pPr>
            <w:r w:rsidRPr="005F70FB">
              <w:t>yang</w:t>
            </w:r>
          </w:p>
        </w:tc>
        <w:tc>
          <w:tcPr>
            <w:tcW w:w="680" w:type="dxa"/>
            <w:gridSpan w:val="4"/>
            <w:shd w:val="clear" w:color="auto" w:fill="auto"/>
          </w:tcPr>
          <w:p w14:paraId="0F24A6C8" w14:textId="77777777" w:rsidR="00BC2195" w:rsidRPr="005F70FB" w:rsidRDefault="00BC2195" w:rsidP="00BC2195">
            <w:pPr>
              <w:pStyle w:val="Text"/>
            </w:pPr>
            <w:r w:rsidRPr="005F70FB">
              <w:t>buang</w:t>
            </w:r>
          </w:p>
        </w:tc>
        <w:tc>
          <w:tcPr>
            <w:tcW w:w="525" w:type="dxa"/>
            <w:gridSpan w:val="2"/>
            <w:shd w:val="clear" w:color="auto" w:fill="auto"/>
          </w:tcPr>
          <w:p w14:paraId="0C1EEE39" w14:textId="77777777" w:rsidR="00BC2195" w:rsidRPr="005F70FB" w:rsidRDefault="00BC2195" w:rsidP="00BC2195">
            <w:pPr>
              <w:pStyle w:val="Text"/>
            </w:pPr>
            <w:r w:rsidRPr="005F70FB">
              <w:t>saya,</w:t>
            </w:r>
          </w:p>
        </w:tc>
        <w:tc>
          <w:tcPr>
            <w:tcW w:w="525" w:type="dxa"/>
            <w:gridSpan w:val="3"/>
            <w:shd w:val="clear" w:color="auto" w:fill="auto"/>
          </w:tcPr>
          <w:p w14:paraId="19A5B097" w14:textId="77777777" w:rsidR="00BC2195" w:rsidRPr="005F70FB" w:rsidRDefault="00BC2195" w:rsidP="00BC2195">
            <w:pPr>
              <w:pStyle w:val="Text"/>
            </w:pPr>
            <w:r w:rsidRPr="005F70FB">
              <w:t>dong</w:t>
            </w:r>
          </w:p>
        </w:tc>
      </w:tr>
      <w:tr w:rsidR="00AC23C4" w:rsidRPr="005F70FB" w14:paraId="318F7233" w14:textId="77777777" w:rsidTr="008C089F">
        <w:trPr>
          <w:gridAfter w:val="1"/>
          <w:wAfter w:w="377" w:type="dxa"/>
        </w:trPr>
        <w:tc>
          <w:tcPr>
            <w:tcW w:w="709" w:type="dxa"/>
            <w:shd w:val="clear" w:color="auto" w:fill="auto"/>
          </w:tcPr>
          <w:p w14:paraId="7BD2DE05" w14:textId="77777777" w:rsidR="00BC2195" w:rsidRPr="005F70FB" w:rsidRDefault="00BC2195" w:rsidP="00BC2195">
            <w:pPr>
              <w:pStyle w:val="GlossEng2ptafter"/>
            </w:pPr>
          </w:p>
        </w:tc>
        <w:tc>
          <w:tcPr>
            <w:tcW w:w="485" w:type="dxa"/>
            <w:shd w:val="clear" w:color="auto" w:fill="auto"/>
          </w:tcPr>
          <w:p w14:paraId="639C6EC9" w14:textId="77777777" w:rsidR="00BC2195" w:rsidRPr="005F70FB" w:rsidRDefault="00BC2195" w:rsidP="00BC2195">
            <w:pPr>
              <w:pStyle w:val="GlossEng2ptafter"/>
            </w:pPr>
            <w:r w:rsidRPr="005F70FB">
              <w:rPr>
                <w:rStyle w:val="ChSmallCaps"/>
              </w:rPr>
              <w:t>1sg</w:t>
            </w:r>
          </w:p>
        </w:tc>
        <w:tc>
          <w:tcPr>
            <w:tcW w:w="636" w:type="dxa"/>
            <w:gridSpan w:val="4"/>
            <w:shd w:val="clear" w:color="auto" w:fill="auto"/>
          </w:tcPr>
          <w:p w14:paraId="0352F05C" w14:textId="77777777" w:rsidR="00BC2195" w:rsidRPr="005F70FB" w:rsidRDefault="00BC2195" w:rsidP="00BC2195">
            <w:pPr>
              <w:pStyle w:val="GlossEng2ptafter"/>
            </w:pPr>
            <w:r w:rsidRPr="005F70FB">
              <w:t>say</w:t>
            </w:r>
          </w:p>
        </w:tc>
        <w:tc>
          <w:tcPr>
            <w:tcW w:w="819" w:type="dxa"/>
            <w:gridSpan w:val="2"/>
            <w:shd w:val="clear" w:color="auto" w:fill="auto"/>
          </w:tcPr>
          <w:p w14:paraId="1FDBBD02" w14:textId="77777777" w:rsidR="00BC2195" w:rsidRPr="005F70FB" w:rsidRDefault="00BC2195" w:rsidP="00BC2195">
            <w:pPr>
              <w:pStyle w:val="GlossEng2ptafter"/>
            </w:pPr>
            <w:r w:rsidRPr="005F70FB">
              <w:t>like.this</w:t>
            </w:r>
          </w:p>
        </w:tc>
        <w:tc>
          <w:tcPr>
            <w:tcW w:w="1353" w:type="dxa"/>
            <w:gridSpan w:val="8"/>
            <w:shd w:val="clear" w:color="auto" w:fill="auto"/>
          </w:tcPr>
          <w:p w14:paraId="4BEEC96C" w14:textId="77777777" w:rsidR="00BC2195" w:rsidRPr="005F70FB" w:rsidRDefault="00BC2195" w:rsidP="00BC2195">
            <w:pPr>
              <w:pStyle w:val="GlossEng2ptafter"/>
            </w:pPr>
            <w:r w:rsidRPr="005F70FB">
              <w:t>motorbike.taxi</w:t>
            </w:r>
          </w:p>
        </w:tc>
        <w:tc>
          <w:tcPr>
            <w:tcW w:w="525" w:type="dxa"/>
            <w:gridSpan w:val="3"/>
            <w:shd w:val="clear" w:color="auto" w:fill="auto"/>
          </w:tcPr>
          <w:p w14:paraId="22B220F5" w14:textId="77777777" w:rsidR="00BC2195" w:rsidRPr="005F70FB" w:rsidRDefault="00BC2195" w:rsidP="00BC2195">
            <w:pPr>
              <w:pStyle w:val="GlossEng2ptafter"/>
            </w:pPr>
            <w:r w:rsidRPr="005F70FB">
              <w:rPr>
                <w:rStyle w:val="ChSmallCaps"/>
              </w:rPr>
              <w:t>rel</w:t>
            </w:r>
          </w:p>
        </w:tc>
        <w:tc>
          <w:tcPr>
            <w:tcW w:w="680" w:type="dxa"/>
            <w:gridSpan w:val="4"/>
            <w:shd w:val="clear" w:color="auto" w:fill="auto"/>
          </w:tcPr>
          <w:p w14:paraId="26A71FFC" w14:textId="77777777" w:rsidR="00BC2195" w:rsidRPr="005F70FB" w:rsidRDefault="00BC2195" w:rsidP="00BC2195">
            <w:pPr>
              <w:pStyle w:val="GlossEng2ptafter"/>
            </w:pPr>
            <w:r w:rsidRPr="005F70FB">
              <w:t>discard</w:t>
            </w:r>
          </w:p>
        </w:tc>
        <w:tc>
          <w:tcPr>
            <w:tcW w:w="525" w:type="dxa"/>
            <w:gridSpan w:val="2"/>
            <w:shd w:val="clear" w:color="auto" w:fill="auto"/>
          </w:tcPr>
          <w:p w14:paraId="7482DD3C" w14:textId="77777777" w:rsidR="00BC2195" w:rsidRPr="005F70FB" w:rsidRDefault="00BC2195" w:rsidP="00BC2195">
            <w:pPr>
              <w:pStyle w:val="GlossEng2ptafter"/>
            </w:pPr>
            <w:r w:rsidRPr="005F70FB">
              <w:rPr>
                <w:rStyle w:val="ChSmallCaps"/>
              </w:rPr>
              <w:t>1sg</w:t>
            </w:r>
          </w:p>
        </w:tc>
        <w:tc>
          <w:tcPr>
            <w:tcW w:w="525" w:type="dxa"/>
            <w:gridSpan w:val="3"/>
            <w:shd w:val="clear" w:color="auto" w:fill="auto"/>
          </w:tcPr>
          <w:p w14:paraId="5B6E4D11" w14:textId="77777777" w:rsidR="00BC2195" w:rsidRPr="005F70FB" w:rsidRDefault="00BC2195" w:rsidP="00BC2195">
            <w:pPr>
              <w:pStyle w:val="GlossEng2ptafter"/>
            </w:pPr>
            <w:r w:rsidRPr="005F70FB">
              <w:rPr>
                <w:rStyle w:val="ChSmallCaps"/>
              </w:rPr>
              <w:t>3pl</w:t>
            </w:r>
          </w:p>
        </w:tc>
      </w:tr>
      <w:tr w:rsidR="00AC23C4" w:rsidRPr="005F70FB" w14:paraId="415B1133" w14:textId="77777777" w:rsidTr="008C089F">
        <w:tc>
          <w:tcPr>
            <w:tcW w:w="709" w:type="dxa"/>
            <w:shd w:val="clear" w:color="auto" w:fill="auto"/>
          </w:tcPr>
          <w:p w14:paraId="671CCD04" w14:textId="77777777" w:rsidR="00BC2195" w:rsidRPr="005F70FB" w:rsidRDefault="00BC2195" w:rsidP="00BC2195">
            <w:pPr>
              <w:pStyle w:val="O0Nwnext"/>
            </w:pPr>
          </w:p>
        </w:tc>
        <w:tc>
          <w:tcPr>
            <w:tcW w:w="669" w:type="dxa"/>
            <w:gridSpan w:val="2"/>
            <w:shd w:val="clear" w:color="auto" w:fill="auto"/>
          </w:tcPr>
          <w:p w14:paraId="56F1FF06" w14:textId="77777777" w:rsidR="00BC2195" w:rsidRPr="005F70FB" w:rsidRDefault="00BC2195" w:rsidP="00BC2195">
            <w:pPr>
              <w:pStyle w:val="Text"/>
            </w:pPr>
            <w:r w:rsidRPr="005F70FB">
              <w:t>bilang,</w:t>
            </w:r>
          </w:p>
        </w:tc>
        <w:tc>
          <w:tcPr>
            <w:tcW w:w="1304" w:type="dxa"/>
            <w:gridSpan w:val="6"/>
            <w:shd w:val="clear" w:color="auto" w:fill="auto"/>
          </w:tcPr>
          <w:p w14:paraId="1CD16A97" w14:textId="77777777" w:rsidR="00BC2195" w:rsidRPr="005F70FB" w:rsidRDefault="00BC2195" w:rsidP="00BC2195">
            <w:pPr>
              <w:pStyle w:val="Text"/>
            </w:pPr>
            <w:r w:rsidRPr="005F70FB">
              <w:t>ojek</w:t>
            </w:r>
          </w:p>
        </w:tc>
        <w:tc>
          <w:tcPr>
            <w:tcW w:w="756" w:type="dxa"/>
            <w:gridSpan w:val="4"/>
            <w:shd w:val="clear" w:color="auto" w:fill="auto"/>
          </w:tcPr>
          <w:p w14:paraId="28F2DB6E" w14:textId="77777777" w:rsidR="00BC2195" w:rsidRPr="005F70FB" w:rsidRDefault="00BC2195" w:rsidP="00BC2195">
            <w:pPr>
              <w:pStyle w:val="Text"/>
            </w:pPr>
            <w:r w:rsidRPr="005F70FB">
              <w:t>mana?,</w:t>
            </w:r>
          </w:p>
        </w:tc>
        <w:tc>
          <w:tcPr>
            <w:tcW w:w="436" w:type="dxa"/>
            <w:shd w:val="clear" w:color="auto" w:fill="auto"/>
          </w:tcPr>
          <w:p w14:paraId="07D8C3C3" w14:textId="77777777" w:rsidR="00BC2195" w:rsidRPr="005F70FB" w:rsidRDefault="00BC2195" w:rsidP="00BC2195">
            <w:pPr>
              <w:pStyle w:val="Text"/>
            </w:pPr>
            <w:r w:rsidRPr="005F70FB">
              <w:t>a,</w:t>
            </w:r>
          </w:p>
        </w:tc>
        <w:tc>
          <w:tcPr>
            <w:tcW w:w="485" w:type="dxa"/>
            <w:gridSpan w:val="4"/>
            <w:shd w:val="clear" w:color="auto" w:fill="auto"/>
          </w:tcPr>
          <w:p w14:paraId="21DAB72E" w14:textId="77777777" w:rsidR="00BC2195" w:rsidRPr="005F70FB" w:rsidRDefault="00BC2195" w:rsidP="00BC2195">
            <w:pPr>
              <w:pStyle w:val="Text"/>
            </w:pPr>
            <w:r w:rsidRPr="005F70FB">
              <w:t>sa</w:t>
            </w:r>
          </w:p>
        </w:tc>
        <w:tc>
          <w:tcPr>
            <w:tcW w:w="563" w:type="dxa"/>
            <w:gridSpan w:val="4"/>
            <w:shd w:val="clear" w:color="auto" w:fill="auto"/>
          </w:tcPr>
          <w:p w14:paraId="5EB2210C" w14:textId="77777777" w:rsidR="00BC2195" w:rsidRPr="005F70FB" w:rsidRDefault="00BC2195" w:rsidP="00BC2195">
            <w:pPr>
              <w:pStyle w:val="Text"/>
            </w:pPr>
            <w:r w:rsidRPr="005F70FB">
              <w:t>pu</w:t>
            </w:r>
          </w:p>
        </w:tc>
        <w:tc>
          <w:tcPr>
            <w:tcW w:w="1003" w:type="dxa"/>
            <w:gridSpan w:val="5"/>
            <w:shd w:val="clear" w:color="auto" w:fill="auto"/>
          </w:tcPr>
          <w:p w14:paraId="72AAB22E" w14:textId="77777777" w:rsidR="00BC2195" w:rsidRPr="005F70FB" w:rsidRDefault="00BC2195" w:rsidP="00BC2195">
            <w:pPr>
              <w:pStyle w:val="Text"/>
            </w:pPr>
            <w:r w:rsidRPr="005F70FB">
              <w:t>motor</w:t>
            </w:r>
          </w:p>
        </w:tc>
        <w:tc>
          <w:tcPr>
            <w:tcW w:w="709" w:type="dxa"/>
            <w:gridSpan w:val="2"/>
            <w:shd w:val="clear" w:color="auto" w:fill="auto"/>
          </w:tcPr>
          <w:p w14:paraId="19829356" w14:textId="77777777" w:rsidR="00BC2195" w:rsidRPr="005F70FB" w:rsidRDefault="00BC2195" w:rsidP="00BC2195">
            <w:pPr>
              <w:pStyle w:val="Text"/>
            </w:pPr>
            <w:r w:rsidRPr="005F70FB">
              <w:t>ini,</w:t>
            </w:r>
          </w:p>
        </w:tc>
      </w:tr>
      <w:tr w:rsidR="00AC23C4" w:rsidRPr="005F70FB" w14:paraId="073168E8" w14:textId="77777777" w:rsidTr="008C089F">
        <w:tc>
          <w:tcPr>
            <w:tcW w:w="709" w:type="dxa"/>
            <w:shd w:val="clear" w:color="auto" w:fill="auto"/>
          </w:tcPr>
          <w:p w14:paraId="5DAFABE4" w14:textId="77777777" w:rsidR="00BC2195" w:rsidRPr="005F70FB" w:rsidRDefault="00BC2195" w:rsidP="00BC2195">
            <w:pPr>
              <w:pStyle w:val="GlossEng2ptafter"/>
            </w:pPr>
          </w:p>
        </w:tc>
        <w:tc>
          <w:tcPr>
            <w:tcW w:w="669" w:type="dxa"/>
            <w:gridSpan w:val="2"/>
            <w:shd w:val="clear" w:color="auto" w:fill="auto"/>
          </w:tcPr>
          <w:p w14:paraId="376225EA" w14:textId="77777777" w:rsidR="00BC2195" w:rsidRPr="005F70FB" w:rsidRDefault="00BC2195" w:rsidP="00BC2195">
            <w:pPr>
              <w:pStyle w:val="GlossEng2ptafter"/>
            </w:pPr>
            <w:r w:rsidRPr="005F70FB">
              <w:t>say</w:t>
            </w:r>
          </w:p>
        </w:tc>
        <w:tc>
          <w:tcPr>
            <w:tcW w:w="1304" w:type="dxa"/>
            <w:gridSpan w:val="6"/>
            <w:shd w:val="clear" w:color="auto" w:fill="auto"/>
          </w:tcPr>
          <w:p w14:paraId="4B5564EA" w14:textId="77777777" w:rsidR="00BC2195" w:rsidRPr="005F70FB" w:rsidRDefault="00BC2195" w:rsidP="00BC2195">
            <w:pPr>
              <w:pStyle w:val="GlossEng2ptafter"/>
            </w:pPr>
            <w:r w:rsidRPr="005F70FB">
              <w:t>motorbike.taxi</w:t>
            </w:r>
          </w:p>
        </w:tc>
        <w:tc>
          <w:tcPr>
            <w:tcW w:w="756" w:type="dxa"/>
            <w:gridSpan w:val="4"/>
            <w:shd w:val="clear" w:color="auto" w:fill="auto"/>
          </w:tcPr>
          <w:p w14:paraId="260D35DB" w14:textId="77777777" w:rsidR="00BC2195" w:rsidRPr="005F70FB" w:rsidRDefault="00BC2195" w:rsidP="00BC2195">
            <w:pPr>
              <w:pStyle w:val="GlossEng2ptafter"/>
            </w:pPr>
            <w:r w:rsidRPr="005F70FB">
              <w:t>where</w:t>
            </w:r>
          </w:p>
        </w:tc>
        <w:tc>
          <w:tcPr>
            <w:tcW w:w="436" w:type="dxa"/>
            <w:shd w:val="clear" w:color="auto" w:fill="auto"/>
          </w:tcPr>
          <w:p w14:paraId="63D7EC05" w14:textId="77777777" w:rsidR="00BC2195" w:rsidRPr="005F70FB" w:rsidRDefault="00BC2195" w:rsidP="00BC2195">
            <w:pPr>
              <w:pStyle w:val="GlossEng2ptafter"/>
            </w:pPr>
            <w:r w:rsidRPr="005F70FB">
              <w:t>ah!</w:t>
            </w:r>
          </w:p>
        </w:tc>
        <w:tc>
          <w:tcPr>
            <w:tcW w:w="485" w:type="dxa"/>
            <w:gridSpan w:val="4"/>
            <w:shd w:val="clear" w:color="auto" w:fill="auto"/>
          </w:tcPr>
          <w:p w14:paraId="6D86775F" w14:textId="77777777" w:rsidR="00BC2195" w:rsidRPr="005F70FB" w:rsidRDefault="00BC2195" w:rsidP="00BC2195">
            <w:pPr>
              <w:pStyle w:val="GlossEng2ptafter"/>
            </w:pPr>
            <w:r w:rsidRPr="005F70FB">
              <w:rPr>
                <w:rStyle w:val="ChSmallCaps"/>
              </w:rPr>
              <w:t>1sg</w:t>
            </w:r>
          </w:p>
        </w:tc>
        <w:tc>
          <w:tcPr>
            <w:tcW w:w="563" w:type="dxa"/>
            <w:gridSpan w:val="4"/>
            <w:shd w:val="clear" w:color="auto" w:fill="auto"/>
          </w:tcPr>
          <w:p w14:paraId="5A9E6581" w14:textId="77777777" w:rsidR="00BC2195" w:rsidRPr="005F70FB" w:rsidRDefault="00BC2195" w:rsidP="00BC2195">
            <w:pPr>
              <w:pStyle w:val="GlossEng2ptafter"/>
            </w:pPr>
            <w:r w:rsidRPr="005F70FB">
              <w:rPr>
                <w:rStyle w:val="ChSmallCaps"/>
              </w:rPr>
              <w:t>poss</w:t>
            </w:r>
          </w:p>
        </w:tc>
        <w:tc>
          <w:tcPr>
            <w:tcW w:w="1003" w:type="dxa"/>
            <w:gridSpan w:val="5"/>
            <w:shd w:val="clear" w:color="auto" w:fill="auto"/>
          </w:tcPr>
          <w:p w14:paraId="09A8F895" w14:textId="77777777" w:rsidR="00BC2195" w:rsidRPr="005F70FB" w:rsidRDefault="00BC2195" w:rsidP="00BC2195">
            <w:pPr>
              <w:pStyle w:val="GlossEng2ptafter"/>
            </w:pPr>
            <w:r w:rsidRPr="005F70FB">
              <w:t>motorbike</w:t>
            </w:r>
          </w:p>
        </w:tc>
        <w:tc>
          <w:tcPr>
            <w:tcW w:w="709" w:type="dxa"/>
            <w:gridSpan w:val="2"/>
            <w:shd w:val="clear" w:color="auto" w:fill="auto"/>
          </w:tcPr>
          <w:p w14:paraId="32552321" w14:textId="77777777" w:rsidR="00BC2195" w:rsidRPr="005F70FB" w:rsidRDefault="00BC2195" w:rsidP="00BC2195">
            <w:pPr>
              <w:pStyle w:val="GlossEng2ptafter"/>
            </w:pPr>
            <w:r w:rsidRPr="005F70FB">
              <w:rPr>
                <w:rStyle w:val="ChSmallCaps"/>
              </w:rPr>
              <w:t>d.prox</w:t>
            </w:r>
          </w:p>
        </w:tc>
      </w:tr>
      <w:tr w:rsidR="00AC23C4" w:rsidRPr="005F70FB" w14:paraId="18A39112" w14:textId="77777777" w:rsidTr="008C089F">
        <w:trPr>
          <w:gridAfter w:val="3"/>
          <w:wAfter w:w="825" w:type="dxa"/>
        </w:trPr>
        <w:tc>
          <w:tcPr>
            <w:tcW w:w="709" w:type="dxa"/>
            <w:shd w:val="clear" w:color="auto" w:fill="auto"/>
          </w:tcPr>
          <w:p w14:paraId="0D923D70" w14:textId="77777777" w:rsidR="00BC2195" w:rsidRPr="005F70FB" w:rsidRDefault="00BC2195" w:rsidP="00BC2195">
            <w:pPr>
              <w:pStyle w:val="O0Nwnext"/>
            </w:pPr>
          </w:p>
        </w:tc>
        <w:tc>
          <w:tcPr>
            <w:tcW w:w="485" w:type="dxa"/>
            <w:shd w:val="clear" w:color="auto" w:fill="auto"/>
          </w:tcPr>
          <w:p w14:paraId="3E4BAB28" w14:textId="77777777" w:rsidR="00BC2195" w:rsidRPr="005F70FB" w:rsidRDefault="00BC2195" w:rsidP="00BC2195">
            <w:pPr>
              <w:pStyle w:val="Text"/>
            </w:pPr>
            <w:r w:rsidRPr="005F70FB">
              <w:t>sa</w:t>
            </w:r>
          </w:p>
        </w:tc>
        <w:tc>
          <w:tcPr>
            <w:tcW w:w="563" w:type="dxa"/>
            <w:gridSpan w:val="3"/>
            <w:shd w:val="clear" w:color="auto" w:fill="auto"/>
          </w:tcPr>
          <w:p w14:paraId="77F20395" w14:textId="77777777" w:rsidR="00BC2195" w:rsidRPr="005F70FB" w:rsidRDefault="00BC2195" w:rsidP="00BC2195">
            <w:pPr>
              <w:pStyle w:val="Text"/>
            </w:pPr>
            <w:r w:rsidRPr="005F70FB">
              <w:t>pu</w:t>
            </w:r>
          </w:p>
        </w:tc>
        <w:tc>
          <w:tcPr>
            <w:tcW w:w="969" w:type="dxa"/>
            <w:gridSpan w:val="6"/>
            <w:shd w:val="clear" w:color="auto" w:fill="auto"/>
          </w:tcPr>
          <w:p w14:paraId="1A80541B" w14:textId="77777777" w:rsidR="00BC2195" w:rsidRPr="005F70FB" w:rsidRDefault="00BC2195" w:rsidP="00BC2195">
            <w:pPr>
              <w:pStyle w:val="Text"/>
            </w:pPr>
            <w:r w:rsidRPr="005F70FB">
              <w:t>tukang</w:t>
            </w:r>
          </w:p>
        </w:tc>
        <w:tc>
          <w:tcPr>
            <w:tcW w:w="1353" w:type="dxa"/>
            <w:gridSpan w:val="6"/>
            <w:shd w:val="clear" w:color="auto" w:fill="auto"/>
          </w:tcPr>
          <w:p w14:paraId="482755B7" w14:textId="77777777" w:rsidR="00BC2195" w:rsidRPr="005F70FB" w:rsidRDefault="00BC2195" w:rsidP="00BC2195">
            <w:pPr>
              <w:pStyle w:val="Text"/>
            </w:pPr>
            <w:r w:rsidRPr="005F70FB">
              <w:t>ojek</w:t>
            </w:r>
          </w:p>
        </w:tc>
        <w:tc>
          <w:tcPr>
            <w:tcW w:w="525" w:type="dxa"/>
            <w:gridSpan w:val="3"/>
            <w:shd w:val="clear" w:color="auto" w:fill="auto"/>
          </w:tcPr>
          <w:p w14:paraId="28103961" w14:textId="77777777" w:rsidR="00BC2195" w:rsidRPr="005F70FB" w:rsidRDefault="00BC2195" w:rsidP="00BC2195">
            <w:pPr>
              <w:pStyle w:val="Text"/>
            </w:pPr>
            <w:r w:rsidRPr="005F70FB">
              <w:t>yang</w:t>
            </w:r>
          </w:p>
        </w:tc>
        <w:tc>
          <w:tcPr>
            <w:tcW w:w="680" w:type="dxa"/>
            <w:gridSpan w:val="4"/>
            <w:shd w:val="clear" w:color="auto" w:fill="auto"/>
          </w:tcPr>
          <w:p w14:paraId="1176074C" w14:textId="77777777" w:rsidR="00BC2195" w:rsidRPr="005F70FB" w:rsidRDefault="00BC2195" w:rsidP="00BC2195">
            <w:pPr>
              <w:pStyle w:val="Text"/>
            </w:pPr>
            <w:r w:rsidRPr="005F70FB">
              <w:t>buang</w:t>
            </w:r>
          </w:p>
        </w:tc>
        <w:tc>
          <w:tcPr>
            <w:tcW w:w="525" w:type="dxa"/>
            <w:gridSpan w:val="2"/>
            <w:shd w:val="clear" w:color="auto" w:fill="auto"/>
          </w:tcPr>
          <w:p w14:paraId="7802A5E7" w14:textId="77777777" w:rsidR="00BC2195" w:rsidRPr="005F70FB" w:rsidRDefault="00BC2195" w:rsidP="00BC2195">
            <w:pPr>
              <w:pStyle w:val="Text"/>
            </w:pPr>
            <w:r w:rsidRPr="005F70FB">
              <w:t>saya,</w:t>
            </w:r>
          </w:p>
        </w:tc>
      </w:tr>
      <w:tr w:rsidR="00AC23C4" w:rsidRPr="005F70FB" w14:paraId="743A491E" w14:textId="77777777" w:rsidTr="008C089F">
        <w:trPr>
          <w:gridAfter w:val="3"/>
          <w:wAfter w:w="825" w:type="dxa"/>
        </w:trPr>
        <w:tc>
          <w:tcPr>
            <w:tcW w:w="709" w:type="dxa"/>
            <w:shd w:val="clear" w:color="auto" w:fill="auto"/>
          </w:tcPr>
          <w:p w14:paraId="560126A5" w14:textId="77777777" w:rsidR="00BC2195" w:rsidRPr="005F70FB" w:rsidRDefault="00BC2195" w:rsidP="00BC2195">
            <w:pPr>
              <w:pStyle w:val="GlossEng2ptafter"/>
            </w:pPr>
          </w:p>
        </w:tc>
        <w:tc>
          <w:tcPr>
            <w:tcW w:w="485" w:type="dxa"/>
            <w:shd w:val="clear" w:color="auto" w:fill="auto"/>
          </w:tcPr>
          <w:p w14:paraId="0534703F" w14:textId="77777777" w:rsidR="00BC2195" w:rsidRPr="005F70FB" w:rsidRDefault="00BC2195" w:rsidP="00BC2195">
            <w:pPr>
              <w:pStyle w:val="GlossEng2ptafter"/>
            </w:pPr>
            <w:r w:rsidRPr="005F70FB">
              <w:rPr>
                <w:rStyle w:val="ChSmallCaps"/>
              </w:rPr>
              <w:t>1sg</w:t>
            </w:r>
          </w:p>
        </w:tc>
        <w:tc>
          <w:tcPr>
            <w:tcW w:w="563" w:type="dxa"/>
            <w:gridSpan w:val="3"/>
            <w:shd w:val="clear" w:color="auto" w:fill="auto"/>
          </w:tcPr>
          <w:p w14:paraId="47C2CE5E" w14:textId="77777777" w:rsidR="00BC2195" w:rsidRPr="005F70FB" w:rsidRDefault="00BC2195" w:rsidP="00BC2195">
            <w:pPr>
              <w:pStyle w:val="GlossEng2ptafter"/>
            </w:pPr>
            <w:r w:rsidRPr="005F70FB">
              <w:rPr>
                <w:rStyle w:val="ChSmallCaps"/>
              </w:rPr>
              <w:t>poss</w:t>
            </w:r>
          </w:p>
        </w:tc>
        <w:tc>
          <w:tcPr>
            <w:tcW w:w="969" w:type="dxa"/>
            <w:gridSpan w:val="6"/>
            <w:shd w:val="clear" w:color="auto" w:fill="auto"/>
          </w:tcPr>
          <w:p w14:paraId="1773CFCE" w14:textId="77777777" w:rsidR="00BC2195" w:rsidRPr="005F70FB" w:rsidRDefault="00BC2195" w:rsidP="00BC2195">
            <w:pPr>
              <w:pStyle w:val="GlossEng2ptafter"/>
            </w:pPr>
            <w:r w:rsidRPr="005F70FB">
              <w:t>craftsman</w:t>
            </w:r>
          </w:p>
        </w:tc>
        <w:tc>
          <w:tcPr>
            <w:tcW w:w="1353" w:type="dxa"/>
            <w:gridSpan w:val="6"/>
            <w:shd w:val="clear" w:color="auto" w:fill="auto"/>
          </w:tcPr>
          <w:p w14:paraId="50F7DBA4" w14:textId="77777777" w:rsidR="00BC2195" w:rsidRPr="005F70FB" w:rsidRDefault="00BC2195" w:rsidP="00BC2195">
            <w:pPr>
              <w:pStyle w:val="GlossEng2ptafter"/>
            </w:pPr>
            <w:r w:rsidRPr="005F70FB">
              <w:t>motorbike.taxi</w:t>
            </w:r>
          </w:p>
        </w:tc>
        <w:tc>
          <w:tcPr>
            <w:tcW w:w="525" w:type="dxa"/>
            <w:gridSpan w:val="3"/>
            <w:shd w:val="clear" w:color="auto" w:fill="auto"/>
          </w:tcPr>
          <w:p w14:paraId="4FB1F932" w14:textId="77777777" w:rsidR="00BC2195" w:rsidRPr="005F70FB" w:rsidRDefault="00BC2195" w:rsidP="00BC2195">
            <w:pPr>
              <w:pStyle w:val="GlossEng2ptafter"/>
            </w:pPr>
            <w:r w:rsidRPr="005F70FB">
              <w:rPr>
                <w:rStyle w:val="ChSmallCaps"/>
              </w:rPr>
              <w:t>rel</w:t>
            </w:r>
          </w:p>
        </w:tc>
        <w:tc>
          <w:tcPr>
            <w:tcW w:w="680" w:type="dxa"/>
            <w:gridSpan w:val="4"/>
            <w:shd w:val="clear" w:color="auto" w:fill="auto"/>
          </w:tcPr>
          <w:p w14:paraId="79B1CC1A" w14:textId="77777777" w:rsidR="00BC2195" w:rsidRPr="005F70FB" w:rsidRDefault="00BC2195" w:rsidP="00BC2195">
            <w:pPr>
              <w:pStyle w:val="GlossEng2ptafter"/>
            </w:pPr>
            <w:r w:rsidRPr="005F70FB">
              <w:t>discard</w:t>
            </w:r>
          </w:p>
        </w:tc>
        <w:tc>
          <w:tcPr>
            <w:tcW w:w="525" w:type="dxa"/>
            <w:gridSpan w:val="2"/>
            <w:shd w:val="clear" w:color="auto" w:fill="auto"/>
          </w:tcPr>
          <w:p w14:paraId="34EFF297" w14:textId="77777777" w:rsidR="00BC2195" w:rsidRPr="005F70FB" w:rsidRDefault="00BC2195" w:rsidP="00BC2195">
            <w:pPr>
              <w:pStyle w:val="GlossEng2ptafter"/>
            </w:pPr>
            <w:r w:rsidRPr="005F70FB">
              <w:rPr>
                <w:rStyle w:val="ChSmallCaps"/>
              </w:rPr>
              <w:t>1sg</w:t>
            </w:r>
          </w:p>
        </w:tc>
      </w:tr>
      <w:tr w:rsidR="00AC23C4" w:rsidRPr="005F70FB" w14:paraId="02E81FE1" w14:textId="77777777" w:rsidTr="008C089F">
        <w:trPr>
          <w:gridAfter w:val="8"/>
          <w:wAfter w:w="1988" w:type="dxa"/>
        </w:trPr>
        <w:tc>
          <w:tcPr>
            <w:tcW w:w="709" w:type="dxa"/>
            <w:shd w:val="clear" w:color="auto" w:fill="auto"/>
          </w:tcPr>
          <w:p w14:paraId="7B1401ED" w14:textId="77777777" w:rsidR="00BC2195" w:rsidRPr="005F70FB" w:rsidRDefault="00BC2195" w:rsidP="00BC2195">
            <w:pPr>
              <w:pStyle w:val="O0Nwnext"/>
            </w:pPr>
          </w:p>
        </w:tc>
        <w:tc>
          <w:tcPr>
            <w:tcW w:w="736" w:type="dxa"/>
            <w:gridSpan w:val="3"/>
            <w:shd w:val="clear" w:color="auto" w:fill="auto"/>
          </w:tcPr>
          <w:p w14:paraId="499ACF04" w14:textId="77777777" w:rsidR="00BC2195" w:rsidRPr="005F70FB" w:rsidRDefault="00BC2195" w:rsidP="00BC2195">
            <w:pPr>
              <w:pStyle w:val="Text"/>
            </w:pPr>
            <w:r w:rsidRPr="005F70FB">
              <w:t>kurang</w:t>
            </w:r>
          </w:p>
        </w:tc>
        <w:tc>
          <w:tcPr>
            <w:tcW w:w="602" w:type="dxa"/>
            <w:gridSpan w:val="3"/>
            <w:shd w:val="clear" w:color="auto" w:fill="auto"/>
          </w:tcPr>
          <w:p w14:paraId="5304B846" w14:textId="77777777" w:rsidR="00BC2195" w:rsidRPr="005F70FB" w:rsidRDefault="00BC2195" w:rsidP="00BC2195">
            <w:pPr>
              <w:pStyle w:val="Text"/>
            </w:pPr>
            <w:r w:rsidRPr="005F70FB">
              <w:t>ajar,</w:t>
            </w:r>
          </w:p>
        </w:tc>
        <w:tc>
          <w:tcPr>
            <w:tcW w:w="647" w:type="dxa"/>
            <w:gridSpan w:val="3"/>
            <w:shd w:val="clear" w:color="auto" w:fill="auto"/>
          </w:tcPr>
          <w:p w14:paraId="771E3DE0" w14:textId="77777777" w:rsidR="00BC2195" w:rsidRPr="005F70FB" w:rsidRDefault="00BC2195" w:rsidP="00BC2195">
            <w:pPr>
              <w:pStyle w:val="Text"/>
            </w:pPr>
            <w:r w:rsidRPr="005F70FB">
              <w:t>kitong</w:t>
            </w:r>
          </w:p>
        </w:tc>
        <w:tc>
          <w:tcPr>
            <w:tcW w:w="636" w:type="dxa"/>
            <w:gridSpan w:val="2"/>
            <w:shd w:val="clear" w:color="auto" w:fill="auto"/>
          </w:tcPr>
          <w:p w14:paraId="5E38C285" w14:textId="77777777" w:rsidR="00BC2195" w:rsidRPr="005F70FB" w:rsidRDefault="00BC2195" w:rsidP="00BC2195">
            <w:pPr>
              <w:pStyle w:val="Text"/>
            </w:pPr>
            <w:r w:rsidRPr="005F70FB">
              <w:t>pukul</w:t>
            </w:r>
          </w:p>
        </w:tc>
        <w:tc>
          <w:tcPr>
            <w:tcW w:w="636" w:type="dxa"/>
            <w:gridSpan w:val="3"/>
            <w:shd w:val="clear" w:color="auto" w:fill="auto"/>
          </w:tcPr>
          <w:p w14:paraId="428B43CE" w14:textId="77777777" w:rsidR="00BC2195" w:rsidRPr="005F70FB" w:rsidRDefault="00BC2195" w:rsidP="00BC2195">
            <w:pPr>
              <w:pStyle w:val="Text"/>
            </w:pPr>
            <w:r w:rsidRPr="005F70FB">
              <w:t>dia</w:t>
            </w:r>
          </w:p>
        </w:tc>
        <w:tc>
          <w:tcPr>
            <w:tcW w:w="680" w:type="dxa"/>
            <w:gridSpan w:val="6"/>
            <w:shd w:val="clear" w:color="auto" w:fill="auto"/>
          </w:tcPr>
          <w:p w14:paraId="73B5075B" w14:textId="77777777" w:rsidR="00BC2195" w:rsidRPr="005F70FB" w:rsidRDefault="00BC2195" w:rsidP="00BC2195">
            <w:pPr>
              <w:pStyle w:val="Text"/>
            </w:pPr>
            <w:r w:rsidRPr="005F70FB">
              <w:t>suda</w:t>
            </w:r>
          </w:p>
        </w:tc>
      </w:tr>
      <w:tr w:rsidR="00AC23C4" w:rsidRPr="005F70FB" w14:paraId="71D9F116" w14:textId="77777777" w:rsidTr="008C089F">
        <w:trPr>
          <w:gridAfter w:val="8"/>
          <w:wAfter w:w="1988" w:type="dxa"/>
        </w:trPr>
        <w:tc>
          <w:tcPr>
            <w:tcW w:w="709" w:type="dxa"/>
            <w:shd w:val="clear" w:color="auto" w:fill="auto"/>
          </w:tcPr>
          <w:p w14:paraId="1E1BAAEB" w14:textId="77777777" w:rsidR="00BC2195" w:rsidRPr="005F70FB" w:rsidRDefault="00BC2195" w:rsidP="00BC2195">
            <w:pPr>
              <w:pStyle w:val="GlossEng"/>
            </w:pPr>
          </w:p>
        </w:tc>
        <w:tc>
          <w:tcPr>
            <w:tcW w:w="736" w:type="dxa"/>
            <w:gridSpan w:val="3"/>
            <w:shd w:val="clear" w:color="auto" w:fill="auto"/>
          </w:tcPr>
          <w:p w14:paraId="2678CB59" w14:textId="77777777" w:rsidR="00BC2195" w:rsidRPr="005F70FB" w:rsidRDefault="00BC2195" w:rsidP="00BC2195">
            <w:pPr>
              <w:pStyle w:val="GlossEng"/>
            </w:pPr>
            <w:r w:rsidRPr="005F70FB">
              <w:t>lack</w:t>
            </w:r>
          </w:p>
        </w:tc>
        <w:tc>
          <w:tcPr>
            <w:tcW w:w="602" w:type="dxa"/>
            <w:gridSpan w:val="3"/>
            <w:shd w:val="clear" w:color="auto" w:fill="auto"/>
          </w:tcPr>
          <w:p w14:paraId="031DD4E0" w14:textId="77777777" w:rsidR="00BC2195" w:rsidRPr="005F70FB" w:rsidRDefault="00BC2195" w:rsidP="00BC2195">
            <w:pPr>
              <w:pStyle w:val="GlossEng"/>
            </w:pPr>
            <w:r w:rsidRPr="005F70FB">
              <w:t>teach</w:t>
            </w:r>
          </w:p>
        </w:tc>
        <w:tc>
          <w:tcPr>
            <w:tcW w:w="647" w:type="dxa"/>
            <w:gridSpan w:val="3"/>
            <w:shd w:val="clear" w:color="auto" w:fill="auto"/>
          </w:tcPr>
          <w:p w14:paraId="2A7C4A0D" w14:textId="77777777" w:rsidR="00BC2195" w:rsidRPr="005F70FB" w:rsidRDefault="00BC2195" w:rsidP="00BC2195">
            <w:pPr>
              <w:pStyle w:val="GlossEng"/>
            </w:pPr>
            <w:r w:rsidRPr="005F70FB">
              <w:rPr>
                <w:rStyle w:val="ChSmallCaps"/>
              </w:rPr>
              <w:t>1pl</w:t>
            </w:r>
          </w:p>
        </w:tc>
        <w:tc>
          <w:tcPr>
            <w:tcW w:w="636" w:type="dxa"/>
            <w:gridSpan w:val="2"/>
            <w:shd w:val="clear" w:color="auto" w:fill="auto"/>
          </w:tcPr>
          <w:p w14:paraId="7D31A2CC" w14:textId="77777777" w:rsidR="00BC2195" w:rsidRPr="005F70FB" w:rsidRDefault="00BC2195" w:rsidP="00BC2195">
            <w:pPr>
              <w:pStyle w:val="GlossEng"/>
            </w:pPr>
            <w:r w:rsidRPr="005F70FB">
              <w:t>hit</w:t>
            </w:r>
          </w:p>
        </w:tc>
        <w:tc>
          <w:tcPr>
            <w:tcW w:w="636" w:type="dxa"/>
            <w:gridSpan w:val="3"/>
            <w:shd w:val="clear" w:color="auto" w:fill="auto"/>
          </w:tcPr>
          <w:p w14:paraId="743F674A" w14:textId="77777777" w:rsidR="00BC2195" w:rsidRPr="005F70FB" w:rsidRDefault="00BC2195" w:rsidP="00BC2195">
            <w:pPr>
              <w:pStyle w:val="GlossEng"/>
            </w:pPr>
            <w:r w:rsidRPr="005F70FB">
              <w:rPr>
                <w:rStyle w:val="ChSmallCaps"/>
              </w:rPr>
              <w:t>3sg</w:t>
            </w:r>
          </w:p>
        </w:tc>
        <w:tc>
          <w:tcPr>
            <w:tcW w:w="680" w:type="dxa"/>
            <w:gridSpan w:val="6"/>
            <w:shd w:val="clear" w:color="auto" w:fill="auto"/>
          </w:tcPr>
          <w:p w14:paraId="3F6A7366" w14:textId="77777777" w:rsidR="00BC2195" w:rsidRPr="005F70FB" w:rsidRDefault="00BC2195" w:rsidP="00BC2195">
            <w:pPr>
              <w:pStyle w:val="GlossEng"/>
            </w:pPr>
            <w:r w:rsidRPr="005F70FB">
              <w:t>already</w:t>
            </w:r>
          </w:p>
        </w:tc>
      </w:tr>
    </w:tbl>
    <w:p w14:paraId="5102BB72" w14:textId="2ECE4685" w:rsidR="00BC2195" w:rsidRPr="005F70FB" w:rsidRDefault="00BC2195" w:rsidP="00BC2195">
      <w:pPr>
        <w:pStyle w:val="FreeTranslEng"/>
      </w:pPr>
      <w:r w:rsidRPr="005F70FB">
        <w:t xml:space="preserve">I said like this, </w:t>
      </w:r>
      <w:r w:rsidR="00B7093A" w:rsidRPr="005F70FB">
        <w:t>‘</w:t>
      </w:r>
      <w:r w:rsidR="00C82099">
        <w:t xml:space="preserve">(it was) </w:t>
      </w:r>
      <w:r w:rsidRPr="005F70FB">
        <w:t xml:space="preserve">the motorbike taxi driver </w:t>
      </w:r>
      <w:r w:rsidR="00C82099">
        <w:t xml:space="preserve">who </w:t>
      </w:r>
      <w:r w:rsidRPr="005F70FB">
        <w:t>threw me off</w:t>
      </w:r>
      <w:r w:rsidR="00B7093A" w:rsidRPr="005F70FB">
        <w:t>’</w:t>
      </w:r>
      <w:r w:rsidRPr="005F70FB">
        <w:t xml:space="preserve">, they said, </w:t>
      </w:r>
      <w:r w:rsidR="00B7093A" w:rsidRPr="005F70FB">
        <w:t>‘</w:t>
      </w:r>
      <w:r w:rsidRPr="005F70FB">
        <w:t>which motorbike taxi?</w:t>
      </w:r>
      <w:r w:rsidR="00B7093A" w:rsidRPr="005F70FB">
        <w:t>’</w:t>
      </w:r>
      <w:r w:rsidRPr="005F70FB">
        <w:t xml:space="preserve">, </w:t>
      </w:r>
      <w:r w:rsidR="00B7093A" w:rsidRPr="005F70FB">
        <w:t>‘</w:t>
      </w:r>
      <w:r w:rsidRPr="005F70FB">
        <w:t>ah, (it</w:t>
      </w:r>
      <w:r w:rsidR="00B7093A" w:rsidRPr="005F70FB">
        <w:t>’</w:t>
      </w:r>
      <w:r w:rsidRPr="005F70FB">
        <w:t>s) my motorbike here, (it</w:t>
      </w:r>
      <w:r w:rsidR="00B7093A" w:rsidRPr="005F70FB">
        <w:t>’</w:t>
      </w:r>
      <w:r w:rsidRPr="005F70FB">
        <w:t>s) my motorbike taxi driver who threw me off</w:t>
      </w:r>
      <w:r w:rsidR="00B7093A" w:rsidRPr="005F70FB">
        <w:t>’</w:t>
      </w:r>
      <w:r w:rsidRPr="005F70FB">
        <w:t xml:space="preserve">, </w:t>
      </w:r>
      <w:r w:rsidR="00B7093A" w:rsidRPr="005F70FB">
        <w:t>‘</w:t>
      </w:r>
      <w:r w:rsidRPr="005F70FB">
        <w:t>damn him! let us beat him up!</w:t>
      </w:r>
      <w:r w:rsidR="00B7093A" w:rsidRPr="005F70FB">
        <w:t>’</w:t>
      </w:r>
    </w:p>
    <w:tbl>
      <w:tblPr>
        <w:tblW w:w="6444" w:type="dxa"/>
        <w:tblCellMar>
          <w:left w:w="42" w:type="dxa"/>
          <w:right w:w="42" w:type="dxa"/>
        </w:tblCellMar>
        <w:tblLook w:val="01E0" w:firstRow="1" w:lastRow="1" w:firstColumn="1" w:lastColumn="1" w:noHBand="0" w:noVBand="0"/>
      </w:tblPr>
      <w:tblGrid>
        <w:gridCol w:w="709"/>
        <w:gridCol w:w="529"/>
        <w:gridCol w:w="11"/>
        <w:gridCol w:w="305"/>
        <w:gridCol w:w="173"/>
        <w:gridCol w:w="35"/>
        <w:gridCol w:w="498"/>
        <w:gridCol w:w="92"/>
        <w:gridCol w:w="59"/>
        <w:gridCol w:w="481"/>
        <w:gridCol w:w="342"/>
        <w:gridCol w:w="220"/>
        <w:gridCol w:w="29"/>
        <w:gridCol w:w="599"/>
        <w:gridCol w:w="385"/>
        <w:gridCol w:w="463"/>
        <w:gridCol w:w="385"/>
        <w:gridCol w:w="255"/>
        <w:gridCol w:w="385"/>
        <w:gridCol w:w="104"/>
        <w:gridCol w:w="385"/>
      </w:tblGrid>
      <w:tr w:rsidR="00AC23C4" w:rsidRPr="005F70FB" w14:paraId="11DEC1B5" w14:textId="77777777" w:rsidTr="00AC23C4">
        <w:trPr>
          <w:gridAfter w:val="1"/>
          <w:wAfter w:w="385" w:type="dxa"/>
        </w:trPr>
        <w:tc>
          <w:tcPr>
            <w:tcW w:w="709" w:type="dxa"/>
            <w:shd w:val="clear" w:color="auto" w:fill="auto"/>
          </w:tcPr>
          <w:p w14:paraId="70DDF853" w14:textId="77777777" w:rsidR="00BC2195" w:rsidRPr="005F70FB" w:rsidRDefault="00BC2195" w:rsidP="00BC2195">
            <w:pPr>
              <w:pStyle w:val="Text"/>
            </w:pPr>
            <w:r w:rsidRPr="005F70FB">
              <w:t>0024</w:t>
            </w:r>
          </w:p>
        </w:tc>
        <w:tc>
          <w:tcPr>
            <w:tcW w:w="529" w:type="dxa"/>
            <w:shd w:val="clear" w:color="auto" w:fill="auto"/>
          </w:tcPr>
          <w:p w14:paraId="0E8C8848" w14:textId="77777777" w:rsidR="00BC2195" w:rsidRPr="005F70FB" w:rsidRDefault="00BC2195" w:rsidP="00BC2195">
            <w:pPr>
              <w:pStyle w:val="Text"/>
            </w:pPr>
            <w:r w:rsidRPr="005F70FB">
              <w:t>trus</w:t>
            </w:r>
          </w:p>
        </w:tc>
        <w:tc>
          <w:tcPr>
            <w:tcW w:w="489" w:type="dxa"/>
            <w:gridSpan w:val="3"/>
            <w:shd w:val="clear" w:color="auto" w:fill="auto"/>
          </w:tcPr>
          <w:p w14:paraId="4054FD03" w14:textId="77777777" w:rsidR="00BC2195" w:rsidRPr="005F70FB" w:rsidRDefault="00BC2195" w:rsidP="00BC2195">
            <w:pPr>
              <w:pStyle w:val="Text"/>
            </w:pPr>
            <w:r w:rsidRPr="005F70FB">
              <w:t>sa</w:t>
            </w:r>
          </w:p>
        </w:tc>
        <w:tc>
          <w:tcPr>
            <w:tcW w:w="684" w:type="dxa"/>
            <w:gridSpan w:val="4"/>
            <w:shd w:val="clear" w:color="auto" w:fill="auto"/>
          </w:tcPr>
          <w:p w14:paraId="177B212D" w14:textId="77777777" w:rsidR="00BC2195" w:rsidRPr="005F70FB" w:rsidRDefault="00BC2195" w:rsidP="00BC2195">
            <w:pPr>
              <w:pStyle w:val="Text"/>
            </w:pPr>
            <w:r w:rsidRPr="005F70FB">
              <w:t>bilang</w:t>
            </w:r>
          </w:p>
        </w:tc>
        <w:tc>
          <w:tcPr>
            <w:tcW w:w="823" w:type="dxa"/>
            <w:gridSpan w:val="2"/>
            <w:shd w:val="clear" w:color="auto" w:fill="auto"/>
          </w:tcPr>
          <w:p w14:paraId="69B480F4" w14:textId="77777777" w:rsidR="00BC2195" w:rsidRPr="005F70FB" w:rsidRDefault="00BC2195" w:rsidP="00BC2195">
            <w:pPr>
              <w:pStyle w:val="Text"/>
            </w:pPr>
            <w:r w:rsidRPr="005F70FB">
              <w:t>begini,</w:t>
            </w:r>
          </w:p>
        </w:tc>
        <w:tc>
          <w:tcPr>
            <w:tcW w:w="848" w:type="dxa"/>
            <w:gridSpan w:val="3"/>
            <w:shd w:val="clear" w:color="auto" w:fill="auto"/>
          </w:tcPr>
          <w:p w14:paraId="4CC40707" w14:textId="77777777" w:rsidR="00BC2195" w:rsidRPr="005F70FB" w:rsidRDefault="00BC2195" w:rsidP="00BC2195">
            <w:pPr>
              <w:pStyle w:val="Text"/>
            </w:pPr>
            <w:r w:rsidRPr="005F70FB">
              <w:t>jangang,</w:t>
            </w:r>
          </w:p>
        </w:tc>
        <w:tc>
          <w:tcPr>
            <w:tcW w:w="848" w:type="dxa"/>
            <w:gridSpan w:val="2"/>
            <w:shd w:val="clear" w:color="auto" w:fill="auto"/>
          </w:tcPr>
          <w:p w14:paraId="174E7116" w14:textId="77777777" w:rsidR="00BC2195" w:rsidRPr="005F70FB" w:rsidRDefault="00BC2195" w:rsidP="00BC2195">
            <w:pPr>
              <w:pStyle w:val="Text"/>
            </w:pPr>
            <w:r w:rsidRPr="005F70FB">
              <w:t>jangang</w:t>
            </w:r>
          </w:p>
        </w:tc>
        <w:tc>
          <w:tcPr>
            <w:tcW w:w="640" w:type="dxa"/>
            <w:gridSpan w:val="2"/>
            <w:shd w:val="clear" w:color="auto" w:fill="auto"/>
          </w:tcPr>
          <w:p w14:paraId="37550ECB" w14:textId="77777777" w:rsidR="00BC2195" w:rsidRPr="005F70FB" w:rsidRDefault="00BC2195" w:rsidP="00BC2195">
            <w:pPr>
              <w:pStyle w:val="Text"/>
            </w:pPr>
            <w:r w:rsidRPr="005F70FB">
              <w:t>pukul</w:t>
            </w:r>
          </w:p>
        </w:tc>
        <w:tc>
          <w:tcPr>
            <w:tcW w:w="489" w:type="dxa"/>
            <w:gridSpan w:val="2"/>
            <w:shd w:val="clear" w:color="auto" w:fill="auto"/>
          </w:tcPr>
          <w:p w14:paraId="55254541" w14:textId="77777777" w:rsidR="00BC2195" w:rsidRPr="005F70FB" w:rsidRDefault="00BC2195" w:rsidP="00BC2195">
            <w:pPr>
              <w:pStyle w:val="Text"/>
            </w:pPr>
            <w:r w:rsidRPr="005F70FB">
              <w:t>dia,</w:t>
            </w:r>
          </w:p>
        </w:tc>
      </w:tr>
      <w:tr w:rsidR="00AC23C4" w:rsidRPr="005F70FB" w14:paraId="1654A97D" w14:textId="77777777" w:rsidTr="00AC23C4">
        <w:trPr>
          <w:gridAfter w:val="1"/>
          <w:wAfter w:w="385" w:type="dxa"/>
        </w:trPr>
        <w:tc>
          <w:tcPr>
            <w:tcW w:w="709" w:type="dxa"/>
            <w:shd w:val="clear" w:color="auto" w:fill="auto"/>
          </w:tcPr>
          <w:p w14:paraId="29B9F03B" w14:textId="77777777" w:rsidR="00BC2195" w:rsidRPr="005F70FB" w:rsidRDefault="00BC2195" w:rsidP="00BC2195">
            <w:pPr>
              <w:pStyle w:val="GlossEng2ptafter"/>
            </w:pPr>
          </w:p>
        </w:tc>
        <w:tc>
          <w:tcPr>
            <w:tcW w:w="529" w:type="dxa"/>
            <w:shd w:val="clear" w:color="auto" w:fill="auto"/>
          </w:tcPr>
          <w:p w14:paraId="5D41D91B" w14:textId="77777777" w:rsidR="00BC2195" w:rsidRPr="005F70FB" w:rsidRDefault="00BC2195" w:rsidP="00BC2195">
            <w:pPr>
              <w:pStyle w:val="GlossEng2ptafter"/>
            </w:pPr>
            <w:r w:rsidRPr="005F70FB">
              <w:t>next</w:t>
            </w:r>
          </w:p>
        </w:tc>
        <w:tc>
          <w:tcPr>
            <w:tcW w:w="489" w:type="dxa"/>
            <w:gridSpan w:val="3"/>
            <w:shd w:val="clear" w:color="auto" w:fill="auto"/>
          </w:tcPr>
          <w:p w14:paraId="4232BA33" w14:textId="77777777" w:rsidR="00BC2195" w:rsidRPr="005F70FB" w:rsidRDefault="00BC2195" w:rsidP="00BC2195">
            <w:pPr>
              <w:pStyle w:val="GlossEng2ptafter"/>
            </w:pPr>
            <w:r w:rsidRPr="005F70FB">
              <w:rPr>
                <w:rStyle w:val="ChSmallCaps"/>
              </w:rPr>
              <w:t>1sg</w:t>
            </w:r>
          </w:p>
        </w:tc>
        <w:tc>
          <w:tcPr>
            <w:tcW w:w="684" w:type="dxa"/>
            <w:gridSpan w:val="4"/>
            <w:shd w:val="clear" w:color="auto" w:fill="auto"/>
          </w:tcPr>
          <w:p w14:paraId="2F1E04C1" w14:textId="77777777" w:rsidR="00BC2195" w:rsidRPr="005F70FB" w:rsidRDefault="00BC2195" w:rsidP="00BC2195">
            <w:pPr>
              <w:pStyle w:val="GlossEng2ptafter"/>
            </w:pPr>
            <w:r w:rsidRPr="005F70FB">
              <w:t>say</w:t>
            </w:r>
          </w:p>
        </w:tc>
        <w:tc>
          <w:tcPr>
            <w:tcW w:w="823" w:type="dxa"/>
            <w:gridSpan w:val="2"/>
            <w:shd w:val="clear" w:color="auto" w:fill="auto"/>
          </w:tcPr>
          <w:p w14:paraId="2DA92BDE" w14:textId="77777777" w:rsidR="00BC2195" w:rsidRPr="005F70FB" w:rsidRDefault="00BC2195" w:rsidP="00BC2195">
            <w:pPr>
              <w:pStyle w:val="GlossEng2ptafter"/>
            </w:pPr>
            <w:r w:rsidRPr="005F70FB">
              <w:t>like.this</w:t>
            </w:r>
          </w:p>
        </w:tc>
        <w:tc>
          <w:tcPr>
            <w:tcW w:w="848" w:type="dxa"/>
            <w:gridSpan w:val="3"/>
            <w:shd w:val="clear" w:color="auto" w:fill="auto"/>
          </w:tcPr>
          <w:p w14:paraId="4E04AFA0" w14:textId="77777777" w:rsidR="00BC2195" w:rsidRPr="005F70FB" w:rsidRDefault="00BC2195" w:rsidP="00BC2195">
            <w:pPr>
              <w:pStyle w:val="GlossEng2ptafter"/>
            </w:pPr>
            <w:r w:rsidRPr="005F70FB">
              <w:rPr>
                <w:rStyle w:val="ChSmallCaps"/>
              </w:rPr>
              <w:t>neg.imp</w:t>
            </w:r>
          </w:p>
        </w:tc>
        <w:tc>
          <w:tcPr>
            <w:tcW w:w="848" w:type="dxa"/>
            <w:gridSpan w:val="2"/>
            <w:shd w:val="clear" w:color="auto" w:fill="auto"/>
          </w:tcPr>
          <w:p w14:paraId="24D26E02" w14:textId="77777777" w:rsidR="00BC2195" w:rsidRPr="005F70FB" w:rsidRDefault="00BC2195" w:rsidP="00BC2195">
            <w:pPr>
              <w:pStyle w:val="GlossEng2ptafter"/>
            </w:pPr>
            <w:r w:rsidRPr="005F70FB">
              <w:rPr>
                <w:rStyle w:val="ChSmallCaps"/>
              </w:rPr>
              <w:t>neg.imp</w:t>
            </w:r>
          </w:p>
        </w:tc>
        <w:tc>
          <w:tcPr>
            <w:tcW w:w="640" w:type="dxa"/>
            <w:gridSpan w:val="2"/>
            <w:shd w:val="clear" w:color="auto" w:fill="auto"/>
          </w:tcPr>
          <w:p w14:paraId="37D3173F" w14:textId="77777777" w:rsidR="00BC2195" w:rsidRPr="005F70FB" w:rsidRDefault="00BC2195" w:rsidP="00BC2195">
            <w:pPr>
              <w:pStyle w:val="GlossEng2ptafter"/>
            </w:pPr>
            <w:r w:rsidRPr="005F70FB">
              <w:t>hit</w:t>
            </w:r>
          </w:p>
        </w:tc>
        <w:tc>
          <w:tcPr>
            <w:tcW w:w="489" w:type="dxa"/>
            <w:gridSpan w:val="2"/>
            <w:shd w:val="clear" w:color="auto" w:fill="auto"/>
          </w:tcPr>
          <w:p w14:paraId="382FA188" w14:textId="77777777" w:rsidR="00BC2195" w:rsidRPr="005F70FB" w:rsidRDefault="00BC2195" w:rsidP="00BC2195">
            <w:pPr>
              <w:pStyle w:val="GlossEng2ptafter"/>
            </w:pPr>
            <w:r w:rsidRPr="005F70FB">
              <w:rPr>
                <w:rStyle w:val="ChSmallCaps"/>
              </w:rPr>
              <w:t>3sg</w:t>
            </w:r>
          </w:p>
        </w:tc>
      </w:tr>
      <w:tr w:rsidR="00AC23C4" w:rsidRPr="005F70FB" w14:paraId="6BB259C8" w14:textId="77777777" w:rsidTr="00AC23C4">
        <w:tc>
          <w:tcPr>
            <w:tcW w:w="709" w:type="dxa"/>
            <w:shd w:val="clear" w:color="auto" w:fill="auto"/>
          </w:tcPr>
          <w:p w14:paraId="48F6D409" w14:textId="77777777" w:rsidR="00BC2195" w:rsidRPr="005F70FB" w:rsidRDefault="00BC2195" w:rsidP="00BC2195">
            <w:pPr>
              <w:pStyle w:val="O0Nwnext"/>
            </w:pPr>
          </w:p>
        </w:tc>
        <w:tc>
          <w:tcPr>
            <w:tcW w:w="845" w:type="dxa"/>
            <w:gridSpan w:val="3"/>
            <w:shd w:val="clear" w:color="auto" w:fill="auto"/>
          </w:tcPr>
          <w:p w14:paraId="40313CE1" w14:textId="77777777" w:rsidR="00BC2195" w:rsidRPr="005F70FB" w:rsidRDefault="00BC2195" w:rsidP="00BC2195">
            <w:pPr>
              <w:pStyle w:val="Text"/>
            </w:pPr>
            <w:r w:rsidRPr="005F70FB">
              <w:t>kasiang,</w:t>
            </w:r>
          </w:p>
        </w:tc>
        <w:tc>
          <w:tcPr>
            <w:tcW w:w="706" w:type="dxa"/>
            <w:gridSpan w:val="3"/>
            <w:shd w:val="clear" w:color="auto" w:fill="auto"/>
          </w:tcPr>
          <w:p w14:paraId="3BF954E3" w14:textId="77777777" w:rsidR="00BC2195" w:rsidRPr="005F70FB" w:rsidRDefault="00BC2195" w:rsidP="00BC2195">
            <w:pPr>
              <w:pStyle w:val="Text"/>
            </w:pPr>
            <w:r w:rsidRPr="005F70FB">
              <w:t>itu</w:t>
            </w:r>
          </w:p>
        </w:tc>
        <w:tc>
          <w:tcPr>
            <w:tcW w:w="1223" w:type="dxa"/>
            <w:gridSpan w:val="6"/>
            <w:shd w:val="clear" w:color="auto" w:fill="auto"/>
          </w:tcPr>
          <w:p w14:paraId="673A5770" w14:textId="77777777" w:rsidR="00BC2195" w:rsidRPr="005F70FB" w:rsidRDefault="00BC2195" w:rsidP="00BC2195">
            <w:pPr>
              <w:pStyle w:val="Text"/>
            </w:pPr>
            <w:r w:rsidRPr="005F70FB">
              <w:t>manusia,</w:t>
            </w:r>
          </w:p>
        </w:tc>
        <w:tc>
          <w:tcPr>
            <w:tcW w:w="984" w:type="dxa"/>
            <w:gridSpan w:val="2"/>
            <w:shd w:val="clear" w:color="auto" w:fill="auto"/>
          </w:tcPr>
          <w:p w14:paraId="44394EC3" w14:textId="77777777" w:rsidR="00BC2195" w:rsidRPr="005F70FB" w:rsidRDefault="00BC2195" w:rsidP="00BC2195">
            <w:pPr>
              <w:pStyle w:val="Text"/>
            </w:pPr>
            <w:r w:rsidRPr="005F70FB">
              <w:t>kamorang</w:t>
            </w:r>
          </w:p>
        </w:tc>
        <w:tc>
          <w:tcPr>
            <w:tcW w:w="848" w:type="dxa"/>
            <w:gridSpan w:val="2"/>
            <w:shd w:val="clear" w:color="auto" w:fill="auto"/>
          </w:tcPr>
          <w:p w14:paraId="658F57F8" w14:textId="77777777" w:rsidR="00BC2195" w:rsidRPr="005F70FB" w:rsidRDefault="00BC2195" w:rsidP="00BC2195">
            <w:pPr>
              <w:pStyle w:val="Text"/>
            </w:pPr>
            <w:r w:rsidRPr="005F70FB">
              <w:t>jangang</w:t>
            </w:r>
          </w:p>
        </w:tc>
        <w:tc>
          <w:tcPr>
            <w:tcW w:w="640" w:type="dxa"/>
            <w:gridSpan w:val="2"/>
            <w:shd w:val="clear" w:color="auto" w:fill="auto"/>
          </w:tcPr>
          <w:p w14:paraId="472EA9B9" w14:textId="77777777" w:rsidR="00BC2195" w:rsidRPr="005F70FB" w:rsidRDefault="00BC2195" w:rsidP="00BC2195">
            <w:pPr>
              <w:pStyle w:val="Text"/>
            </w:pPr>
            <w:r w:rsidRPr="005F70FB">
              <w:t>pukul</w:t>
            </w:r>
          </w:p>
        </w:tc>
        <w:tc>
          <w:tcPr>
            <w:tcW w:w="489" w:type="dxa"/>
            <w:gridSpan w:val="2"/>
            <w:shd w:val="clear" w:color="auto" w:fill="auto"/>
          </w:tcPr>
          <w:p w14:paraId="6431F5DF" w14:textId="77777777" w:rsidR="00BC2195" w:rsidRPr="005F70FB" w:rsidRDefault="00BC2195" w:rsidP="00BC2195">
            <w:pPr>
              <w:pStyle w:val="Text"/>
            </w:pPr>
            <w:r w:rsidRPr="005F70FB">
              <w:t>dia,</w:t>
            </w:r>
          </w:p>
        </w:tc>
      </w:tr>
      <w:tr w:rsidR="00AC23C4" w:rsidRPr="005F70FB" w14:paraId="6551B3C3" w14:textId="77777777" w:rsidTr="00AC23C4">
        <w:tc>
          <w:tcPr>
            <w:tcW w:w="709" w:type="dxa"/>
            <w:shd w:val="clear" w:color="auto" w:fill="auto"/>
          </w:tcPr>
          <w:p w14:paraId="342B2B78" w14:textId="77777777" w:rsidR="00BC2195" w:rsidRPr="005F70FB" w:rsidRDefault="00BC2195" w:rsidP="00BC2195">
            <w:pPr>
              <w:pStyle w:val="GlossEng2ptafter"/>
            </w:pPr>
          </w:p>
        </w:tc>
        <w:tc>
          <w:tcPr>
            <w:tcW w:w="845" w:type="dxa"/>
            <w:gridSpan w:val="3"/>
            <w:shd w:val="clear" w:color="auto" w:fill="auto"/>
          </w:tcPr>
          <w:p w14:paraId="772F5DF4" w14:textId="77777777" w:rsidR="00BC2195" w:rsidRPr="005F70FB" w:rsidRDefault="00BC2195" w:rsidP="00BC2195">
            <w:pPr>
              <w:pStyle w:val="GlossEng2ptafter"/>
            </w:pPr>
            <w:r w:rsidRPr="005F70FB">
              <w:t>pity</w:t>
            </w:r>
          </w:p>
        </w:tc>
        <w:tc>
          <w:tcPr>
            <w:tcW w:w="706" w:type="dxa"/>
            <w:gridSpan w:val="3"/>
            <w:shd w:val="clear" w:color="auto" w:fill="auto"/>
          </w:tcPr>
          <w:p w14:paraId="6F343ECB" w14:textId="77777777" w:rsidR="00BC2195" w:rsidRPr="005F70FB" w:rsidRDefault="00BC2195" w:rsidP="00BC2195">
            <w:pPr>
              <w:pStyle w:val="GlossEng2ptafter"/>
            </w:pPr>
            <w:r w:rsidRPr="005F70FB">
              <w:rPr>
                <w:rStyle w:val="ChSmallCaps"/>
              </w:rPr>
              <w:t>d.dist</w:t>
            </w:r>
          </w:p>
        </w:tc>
        <w:tc>
          <w:tcPr>
            <w:tcW w:w="1223" w:type="dxa"/>
            <w:gridSpan w:val="6"/>
            <w:shd w:val="clear" w:color="auto" w:fill="auto"/>
          </w:tcPr>
          <w:p w14:paraId="4259D3FA" w14:textId="77777777" w:rsidR="00BC2195" w:rsidRPr="005F70FB" w:rsidRDefault="00BC2195" w:rsidP="00BC2195">
            <w:pPr>
              <w:pStyle w:val="GlossEng2ptafter"/>
            </w:pPr>
            <w:r w:rsidRPr="005F70FB">
              <w:t>human.being</w:t>
            </w:r>
          </w:p>
        </w:tc>
        <w:tc>
          <w:tcPr>
            <w:tcW w:w="984" w:type="dxa"/>
            <w:gridSpan w:val="2"/>
            <w:shd w:val="clear" w:color="auto" w:fill="auto"/>
          </w:tcPr>
          <w:p w14:paraId="0B25FCC2" w14:textId="77777777" w:rsidR="00BC2195" w:rsidRPr="005F70FB" w:rsidRDefault="00BC2195" w:rsidP="00BC2195">
            <w:pPr>
              <w:pStyle w:val="GlossEng2ptafter"/>
            </w:pPr>
            <w:r w:rsidRPr="005F70FB">
              <w:rPr>
                <w:rStyle w:val="ChSmallCaps"/>
              </w:rPr>
              <w:t>2pl</w:t>
            </w:r>
          </w:p>
        </w:tc>
        <w:tc>
          <w:tcPr>
            <w:tcW w:w="848" w:type="dxa"/>
            <w:gridSpan w:val="2"/>
            <w:shd w:val="clear" w:color="auto" w:fill="auto"/>
          </w:tcPr>
          <w:p w14:paraId="4B5E5746" w14:textId="77777777" w:rsidR="00BC2195" w:rsidRPr="005F70FB" w:rsidRDefault="00BC2195" w:rsidP="00BC2195">
            <w:pPr>
              <w:pStyle w:val="GlossEng2ptafter"/>
            </w:pPr>
            <w:r w:rsidRPr="005F70FB">
              <w:rPr>
                <w:rStyle w:val="ChSmallCaps"/>
              </w:rPr>
              <w:t>neg.imp</w:t>
            </w:r>
          </w:p>
        </w:tc>
        <w:tc>
          <w:tcPr>
            <w:tcW w:w="640" w:type="dxa"/>
            <w:gridSpan w:val="2"/>
            <w:shd w:val="clear" w:color="auto" w:fill="auto"/>
          </w:tcPr>
          <w:p w14:paraId="7D46E620" w14:textId="77777777" w:rsidR="00BC2195" w:rsidRPr="005F70FB" w:rsidRDefault="00BC2195" w:rsidP="00BC2195">
            <w:pPr>
              <w:pStyle w:val="GlossEng2ptafter"/>
            </w:pPr>
            <w:r w:rsidRPr="005F70FB">
              <w:t>hit</w:t>
            </w:r>
          </w:p>
        </w:tc>
        <w:tc>
          <w:tcPr>
            <w:tcW w:w="489" w:type="dxa"/>
            <w:gridSpan w:val="2"/>
            <w:shd w:val="clear" w:color="auto" w:fill="auto"/>
          </w:tcPr>
          <w:p w14:paraId="23F767B1" w14:textId="77777777" w:rsidR="00BC2195" w:rsidRPr="005F70FB" w:rsidRDefault="00BC2195" w:rsidP="00BC2195">
            <w:pPr>
              <w:pStyle w:val="GlossEng2ptafter"/>
            </w:pPr>
            <w:r w:rsidRPr="005F70FB">
              <w:rPr>
                <w:rStyle w:val="ChSmallCaps"/>
              </w:rPr>
              <w:t>3sg</w:t>
            </w:r>
          </w:p>
        </w:tc>
      </w:tr>
      <w:tr w:rsidR="00AC23C4" w:rsidRPr="005F70FB" w14:paraId="423B4A5B" w14:textId="77777777" w:rsidTr="00AC23C4">
        <w:trPr>
          <w:gridAfter w:val="9"/>
          <w:wAfter w:w="2990" w:type="dxa"/>
        </w:trPr>
        <w:tc>
          <w:tcPr>
            <w:tcW w:w="709" w:type="dxa"/>
            <w:shd w:val="clear" w:color="auto" w:fill="auto"/>
          </w:tcPr>
          <w:p w14:paraId="0A6A1E1A" w14:textId="77777777" w:rsidR="00BC2195" w:rsidRPr="005F70FB" w:rsidRDefault="00BC2195" w:rsidP="00BC2195">
            <w:pPr>
              <w:pStyle w:val="O0Nwnext"/>
            </w:pPr>
          </w:p>
        </w:tc>
        <w:tc>
          <w:tcPr>
            <w:tcW w:w="540" w:type="dxa"/>
            <w:gridSpan w:val="2"/>
            <w:shd w:val="clear" w:color="auto" w:fill="auto"/>
          </w:tcPr>
          <w:p w14:paraId="24119241" w14:textId="77777777" w:rsidR="00BC2195" w:rsidRPr="005F70FB" w:rsidRDefault="00BC2195" w:rsidP="00BC2195">
            <w:pPr>
              <w:pStyle w:val="Text"/>
            </w:pPr>
            <w:r w:rsidRPr="005F70FB">
              <w:t>saya</w:t>
            </w:r>
          </w:p>
        </w:tc>
        <w:tc>
          <w:tcPr>
            <w:tcW w:w="513" w:type="dxa"/>
            <w:gridSpan w:val="3"/>
            <w:shd w:val="clear" w:color="auto" w:fill="auto"/>
          </w:tcPr>
          <w:p w14:paraId="5124940A" w14:textId="77777777" w:rsidR="00BC2195" w:rsidRPr="005F70FB" w:rsidRDefault="00BC2195" w:rsidP="00BC2195">
            <w:pPr>
              <w:pStyle w:val="Text"/>
            </w:pPr>
            <w:r w:rsidRPr="005F70FB">
              <w:t>tida</w:t>
            </w:r>
          </w:p>
        </w:tc>
        <w:tc>
          <w:tcPr>
            <w:tcW w:w="590" w:type="dxa"/>
            <w:gridSpan w:val="2"/>
            <w:shd w:val="clear" w:color="auto" w:fill="auto"/>
          </w:tcPr>
          <w:p w14:paraId="035027F7" w14:textId="77777777" w:rsidR="00BC2195" w:rsidRPr="005F70FB" w:rsidRDefault="00BC2195" w:rsidP="00BC2195">
            <w:pPr>
              <w:pStyle w:val="Text"/>
            </w:pPr>
            <w:r w:rsidRPr="005F70FB">
              <w:t>mati,</w:t>
            </w:r>
          </w:p>
        </w:tc>
        <w:tc>
          <w:tcPr>
            <w:tcW w:w="540" w:type="dxa"/>
            <w:gridSpan w:val="2"/>
            <w:shd w:val="clear" w:color="auto" w:fill="auto"/>
          </w:tcPr>
          <w:p w14:paraId="3519EA86" w14:textId="77777777" w:rsidR="00BC2195" w:rsidRPr="005F70FB" w:rsidRDefault="00BC2195" w:rsidP="00BC2195">
            <w:pPr>
              <w:pStyle w:val="Text"/>
            </w:pPr>
            <w:r w:rsidRPr="005F70FB">
              <w:t>saya</w:t>
            </w:r>
          </w:p>
        </w:tc>
        <w:tc>
          <w:tcPr>
            <w:tcW w:w="562" w:type="dxa"/>
            <w:gridSpan w:val="2"/>
            <w:shd w:val="clear" w:color="auto" w:fill="auto"/>
          </w:tcPr>
          <w:p w14:paraId="3E46EE93" w14:textId="77777777" w:rsidR="00BC2195" w:rsidRPr="005F70FB" w:rsidRDefault="00BC2195" w:rsidP="00BC2195">
            <w:pPr>
              <w:pStyle w:val="Text"/>
            </w:pPr>
            <w:r w:rsidRPr="005F70FB">
              <w:t>ada</w:t>
            </w:r>
          </w:p>
        </w:tc>
      </w:tr>
      <w:tr w:rsidR="00AC23C4" w:rsidRPr="005F70FB" w14:paraId="3DD5FFF5" w14:textId="77777777" w:rsidTr="00AC23C4">
        <w:trPr>
          <w:gridAfter w:val="9"/>
          <w:wAfter w:w="2990" w:type="dxa"/>
        </w:trPr>
        <w:tc>
          <w:tcPr>
            <w:tcW w:w="709" w:type="dxa"/>
            <w:shd w:val="clear" w:color="auto" w:fill="auto"/>
          </w:tcPr>
          <w:p w14:paraId="77A04D70" w14:textId="77777777" w:rsidR="00BC2195" w:rsidRPr="005F70FB" w:rsidRDefault="00BC2195" w:rsidP="00BC2195">
            <w:pPr>
              <w:pStyle w:val="GlossEng"/>
            </w:pPr>
          </w:p>
        </w:tc>
        <w:tc>
          <w:tcPr>
            <w:tcW w:w="540" w:type="dxa"/>
            <w:gridSpan w:val="2"/>
            <w:shd w:val="clear" w:color="auto" w:fill="auto"/>
          </w:tcPr>
          <w:p w14:paraId="5BC7AD5C" w14:textId="77777777" w:rsidR="00BC2195" w:rsidRPr="005F70FB" w:rsidRDefault="00BC2195" w:rsidP="00BC2195">
            <w:pPr>
              <w:pStyle w:val="GlossEng"/>
            </w:pPr>
            <w:r w:rsidRPr="005F70FB">
              <w:rPr>
                <w:rStyle w:val="ChSmallCaps"/>
              </w:rPr>
              <w:t>1sg</w:t>
            </w:r>
          </w:p>
        </w:tc>
        <w:tc>
          <w:tcPr>
            <w:tcW w:w="513" w:type="dxa"/>
            <w:gridSpan w:val="3"/>
            <w:shd w:val="clear" w:color="auto" w:fill="auto"/>
          </w:tcPr>
          <w:p w14:paraId="16527D03" w14:textId="77777777" w:rsidR="00BC2195" w:rsidRPr="005F70FB" w:rsidRDefault="00BC2195" w:rsidP="00BC2195">
            <w:pPr>
              <w:pStyle w:val="GlossEng"/>
            </w:pPr>
            <w:r w:rsidRPr="005F70FB">
              <w:rPr>
                <w:rStyle w:val="ChSmallCaps"/>
              </w:rPr>
              <w:t>neg</w:t>
            </w:r>
          </w:p>
        </w:tc>
        <w:tc>
          <w:tcPr>
            <w:tcW w:w="590" w:type="dxa"/>
            <w:gridSpan w:val="2"/>
            <w:shd w:val="clear" w:color="auto" w:fill="auto"/>
          </w:tcPr>
          <w:p w14:paraId="7592A6B7" w14:textId="77777777" w:rsidR="00BC2195" w:rsidRPr="005F70FB" w:rsidRDefault="00BC2195" w:rsidP="00BC2195">
            <w:pPr>
              <w:pStyle w:val="GlossEng"/>
            </w:pPr>
            <w:r w:rsidRPr="005F70FB">
              <w:t>die</w:t>
            </w:r>
          </w:p>
        </w:tc>
        <w:tc>
          <w:tcPr>
            <w:tcW w:w="540" w:type="dxa"/>
            <w:gridSpan w:val="2"/>
            <w:shd w:val="clear" w:color="auto" w:fill="auto"/>
          </w:tcPr>
          <w:p w14:paraId="1612B764" w14:textId="77777777" w:rsidR="00BC2195" w:rsidRPr="005F70FB" w:rsidRDefault="00BC2195" w:rsidP="00BC2195">
            <w:pPr>
              <w:pStyle w:val="GlossEng"/>
            </w:pPr>
            <w:r w:rsidRPr="005F70FB">
              <w:rPr>
                <w:rStyle w:val="ChSmallCaps"/>
              </w:rPr>
              <w:t>1sg</w:t>
            </w:r>
          </w:p>
        </w:tc>
        <w:tc>
          <w:tcPr>
            <w:tcW w:w="562" w:type="dxa"/>
            <w:gridSpan w:val="2"/>
            <w:shd w:val="clear" w:color="auto" w:fill="auto"/>
          </w:tcPr>
          <w:p w14:paraId="67122302" w14:textId="77777777" w:rsidR="00BC2195" w:rsidRPr="005F70FB" w:rsidRDefault="00BC2195" w:rsidP="00BC2195">
            <w:pPr>
              <w:pStyle w:val="GlossEng"/>
            </w:pPr>
            <w:r w:rsidRPr="005F70FB">
              <w:t>exist</w:t>
            </w:r>
          </w:p>
        </w:tc>
      </w:tr>
    </w:tbl>
    <w:p w14:paraId="55C939FC" w14:textId="5FB713D9" w:rsidR="00BC2195" w:rsidRPr="005F70FB" w:rsidRDefault="00BC2195" w:rsidP="00BC2195">
      <w:pPr>
        <w:pStyle w:val="FreeTranslEng"/>
      </w:pPr>
      <w:r w:rsidRPr="005F70FB">
        <w:t xml:space="preserve">then I said like this, </w:t>
      </w:r>
      <w:r w:rsidR="00B7093A" w:rsidRPr="005F70FB">
        <w:t>‘</w:t>
      </w:r>
      <w:r w:rsidRPr="005F70FB">
        <w:t>don</w:t>
      </w:r>
      <w:r w:rsidR="00B7093A" w:rsidRPr="005F70FB">
        <w:t>’</w:t>
      </w:r>
      <w:r w:rsidRPr="005F70FB">
        <w:t>t, don</w:t>
      </w:r>
      <w:r w:rsidR="00B7093A" w:rsidRPr="005F70FB">
        <w:t>’</w:t>
      </w:r>
      <w:r w:rsidRPr="005F70FB">
        <w:t>t beat him!, poor thing, he</w:t>
      </w:r>
      <w:r w:rsidR="00B7093A" w:rsidRPr="005F70FB">
        <w:t>’</w:t>
      </w:r>
      <w:r w:rsidRPr="005F70FB">
        <w:t>s a human being, don</w:t>
      </w:r>
      <w:r w:rsidR="00B7093A" w:rsidRPr="005F70FB">
        <w:t>’</w:t>
      </w:r>
      <w:r w:rsidRPr="005F70FB">
        <w:t>t beat him, I</w:t>
      </w:r>
      <w:r w:rsidR="00B7093A" w:rsidRPr="005F70FB">
        <w:t>’</w:t>
      </w:r>
      <w:r w:rsidRPr="005F70FB">
        <w:t>m not dead, I</w:t>
      </w:r>
      <w:r w:rsidR="00B7093A" w:rsidRPr="005F70FB">
        <w:t>’</w:t>
      </w:r>
      <w:r w:rsidRPr="005F70FB">
        <w:t>m alive</w:t>
      </w:r>
      <w:r w:rsidR="00B7093A" w:rsidRPr="005F70FB">
        <w:t>’</w:t>
      </w:r>
      <w:r w:rsidRPr="005F70FB">
        <w:t xml:space="preserve"> (Lit. </w:t>
      </w:r>
      <w:r w:rsidR="00B7093A" w:rsidRPr="005F70FB">
        <w:t>‘</w:t>
      </w:r>
      <w:r w:rsidRPr="005F70FB">
        <w:t>I exist</w:t>
      </w:r>
      <w:r w:rsidR="00B7093A" w:rsidRPr="005F70FB">
        <w:t>’</w:t>
      </w:r>
      <w:r w:rsidRPr="005F70FB">
        <w:t>)</w:t>
      </w:r>
    </w:p>
    <w:tbl>
      <w:tblPr>
        <w:tblW w:w="0" w:type="auto"/>
        <w:tblCellMar>
          <w:left w:w="42" w:type="dxa"/>
          <w:right w:w="42" w:type="dxa"/>
        </w:tblCellMar>
        <w:tblLook w:val="01E0" w:firstRow="1" w:lastRow="1" w:firstColumn="1" w:lastColumn="1" w:noHBand="0" w:noVBand="0"/>
      </w:tblPr>
      <w:tblGrid>
        <w:gridCol w:w="686"/>
        <w:gridCol w:w="523"/>
        <w:gridCol w:w="195"/>
        <w:gridCol w:w="282"/>
        <w:gridCol w:w="191"/>
        <w:gridCol w:w="156"/>
        <w:gridCol w:w="251"/>
        <w:gridCol w:w="334"/>
        <w:gridCol w:w="273"/>
        <w:gridCol w:w="505"/>
        <w:gridCol w:w="37"/>
        <w:gridCol w:w="98"/>
        <w:gridCol w:w="376"/>
        <w:gridCol w:w="63"/>
        <w:gridCol w:w="31"/>
        <w:gridCol w:w="407"/>
        <w:gridCol w:w="46"/>
        <w:gridCol w:w="326"/>
        <w:gridCol w:w="190"/>
        <w:gridCol w:w="280"/>
        <w:gridCol w:w="73"/>
        <w:gridCol w:w="492"/>
        <w:gridCol w:w="85"/>
        <w:gridCol w:w="150"/>
        <w:gridCol w:w="373"/>
        <w:gridCol w:w="380"/>
      </w:tblGrid>
      <w:tr w:rsidR="00AC23C4" w:rsidRPr="005F70FB" w14:paraId="7726CBFB" w14:textId="77777777" w:rsidTr="003A181B">
        <w:tc>
          <w:tcPr>
            <w:tcW w:w="686" w:type="dxa"/>
            <w:shd w:val="clear" w:color="auto" w:fill="auto"/>
          </w:tcPr>
          <w:p w14:paraId="23C26C8A" w14:textId="77777777" w:rsidR="00BC2195" w:rsidRPr="005F70FB" w:rsidRDefault="00BC2195" w:rsidP="00BC2195">
            <w:pPr>
              <w:pStyle w:val="Text"/>
            </w:pPr>
            <w:r w:rsidRPr="005F70FB">
              <w:t>0025</w:t>
            </w:r>
          </w:p>
        </w:tc>
        <w:tc>
          <w:tcPr>
            <w:tcW w:w="521" w:type="dxa"/>
            <w:shd w:val="clear" w:color="auto" w:fill="auto"/>
          </w:tcPr>
          <w:p w14:paraId="74CAA480" w14:textId="77777777" w:rsidR="00BC2195" w:rsidRPr="005F70FB" w:rsidRDefault="00BC2195" w:rsidP="00BC2195">
            <w:pPr>
              <w:pStyle w:val="Text"/>
            </w:pPr>
            <w:r w:rsidRPr="005F70FB">
              <w:t>trus</w:t>
            </w:r>
          </w:p>
        </w:tc>
        <w:tc>
          <w:tcPr>
            <w:tcW w:w="479" w:type="dxa"/>
            <w:gridSpan w:val="2"/>
            <w:shd w:val="clear" w:color="auto" w:fill="auto"/>
          </w:tcPr>
          <w:p w14:paraId="1D15AF73" w14:textId="77777777" w:rsidR="00BC2195" w:rsidRPr="005F70FB" w:rsidRDefault="00BC2195" w:rsidP="00BC2195">
            <w:pPr>
              <w:pStyle w:val="Text"/>
            </w:pPr>
            <w:r w:rsidRPr="005F70FB">
              <w:t>sa</w:t>
            </w:r>
          </w:p>
        </w:tc>
        <w:tc>
          <w:tcPr>
            <w:tcW w:w="598" w:type="dxa"/>
            <w:gridSpan w:val="3"/>
            <w:shd w:val="clear" w:color="auto" w:fill="auto"/>
          </w:tcPr>
          <w:p w14:paraId="63F88672" w14:textId="77777777" w:rsidR="00BC2195" w:rsidRPr="005F70FB" w:rsidRDefault="00BC2195" w:rsidP="00BC2195">
            <w:pPr>
              <w:pStyle w:val="Text"/>
            </w:pPr>
            <w:r w:rsidRPr="005F70FB">
              <w:t>tidor,</w:t>
            </w:r>
          </w:p>
        </w:tc>
        <w:tc>
          <w:tcPr>
            <w:tcW w:w="607" w:type="dxa"/>
            <w:gridSpan w:val="2"/>
            <w:shd w:val="clear" w:color="auto" w:fill="auto"/>
          </w:tcPr>
          <w:p w14:paraId="504AC20B" w14:textId="77777777" w:rsidR="00BC2195" w:rsidRPr="005F70FB" w:rsidRDefault="00BC2195" w:rsidP="00BC2195">
            <w:pPr>
              <w:pStyle w:val="Text"/>
            </w:pPr>
            <w:r w:rsidRPr="005F70FB">
              <w:t>tidor,</w:t>
            </w:r>
          </w:p>
        </w:tc>
        <w:tc>
          <w:tcPr>
            <w:tcW w:w="640" w:type="dxa"/>
            <w:gridSpan w:val="3"/>
            <w:shd w:val="clear" w:color="auto" w:fill="auto"/>
          </w:tcPr>
          <w:p w14:paraId="5F02F8C9" w14:textId="77777777" w:rsidR="00BC2195" w:rsidRPr="005F70FB" w:rsidRDefault="00BC2195" w:rsidP="00BC2195">
            <w:pPr>
              <w:pStyle w:val="Text"/>
            </w:pPr>
            <w:r w:rsidRPr="005F70FB">
              <w:t>dorang</w:t>
            </w:r>
          </w:p>
        </w:tc>
        <w:tc>
          <w:tcPr>
            <w:tcW w:w="470" w:type="dxa"/>
            <w:gridSpan w:val="3"/>
            <w:shd w:val="clear" w:color="auto" w:fill="auto"/>
          </w:tcPr>
          <w:p w14:paraId="100F1A3A" w14:textId="77777777" w:rsidR="00BC2195" w:rsidRPr="005F70FB" w:rsidRDefault="00BC2195" w:rsidP="00BC2195">
            <w:pPr>
              <w:pStyle w:val="Text"/>
            </w:pPr>
            <w:r w:rsidRPr="005F70FB">
              <w:t>dua</w:t>
            </w:r>
          </w:p>
        </w:tc>
        <w:tc>
          <w:tcPr>
            <w:tcW w:w="779" w:type="dxa"/>
            <w:gridSpan w:val="3"/>
            <w:shd w:val="clear" w:color="auto" w:fill="auto"/>
          </w:tcPr>
          <w:p w14:paraId="2E6DE96E" w14:textId="77777777" w:rsidR="00BC2195" w:rsidRPr="005F70FB" w:rsidRDefault="00BC2195" w:rsidP="00BC2195">
            <w:pPr>
              <w:pStyle w:val="Text"/>
            </w:pPr>
            <w:r w:rsidRPr="005F70FB">
              <w:t>pulang</w:t>
            </w:r>
          </w:p>
        </w:tc>
        <w:tc>
          <w:tcPr>
            <w:tcW w:w="470" w:type="dxa"/>
            <w:gridSpan w:val="2"/>
            <w:shd w:val="clear" w:color="auto" w:fill="auto"/>
          </w:tcPr>
          <w:p w14:paraId="49A0E9F1" w14:textId="77777777" w:rsidR="00BC2195" w:rsidRPr="005F70FB" w:rsidRDefault="00BC2195" w:rsidP="00BC2195">
            <w:pPr>
              <w:pStyle w:val="Text"/>
            </w:pPr>
            <w:r w:rsidRPr="005F70FB">
              <w:t>ke</w:t>
            </w:r>
          </w:p>
        </w:tc>
        <w:tc>
          <w:tcPr>
            <w:tcW w:w="649" w:type="dxa"/>
            <w:gridSpan w:val="3"/>
            <w:shd w:val="clear" w:color="auto" w:fill="auto"/>
          </w:tcPr>
          <w:p w14:paraId="3D3B993E" w14:textId="77777777" w:rsidR="00BC2195" w:rsidRPr="005F70FB" w:rsidRDefault="00BC2195" w:rsidP="00BC2195">
            <w:pPr>
              <w:pStyle w:val="Text"/>
            </w:pPr>
            <w:r w:rsidRPr="005F70FB">
              <w:t>Waim,</w:t>
            </w:r>
          </w:p>
        </w:tc>
        <w:tc>
          <w:tcPr>
            <w:tcW w:w="904" w:type="dxa"/>
            <w:gridSpan w:val="3"/>
            <w:shd w:val="clear" w:color="auto" w:fill="auto"/>
          </w:tcPr>
          <w:p w14:paraId="3272BF6F" w14:textId="77777777" w:rsidR="00BC2195" w:rsidRPr="005F70FB" w:rsidRDefault="00BC2195" w:rsidP="00BC2195">
            <w:pPr>
              <w:pStyle w:val="Text"/>
            </w:pPr>
            <w:r w:rsidRPr="005F70FB">
              <w:t>tukang</w:t>
            </w:r>
          </w:p>
        </w:tc>
      </w:tr>
      <w:tr w:rsidR="00AC23C4" w:rsidRPr="005F70FB" w14:paraId="592371D5" w14:textId="77777777" w:rsidTr="008C089F">
        <w:tc>
          <w:tcPr>
            <w:tcW w:w="709" w:type="dxa"/>
            <w:shd w:val="clear" w:color="auto" w:fill="auto"/>
          </w:tcPr>
          <w:p w14:paraId="266C410A" w14:textId="77777777" w:rsidR="00BC2195" w:rsidRPr="005F70FB" w:rsidRDefault="00BC2195" w:rsidP="00BC2195">
            <w:pPr>
              <w:pStyle w:val="GlossEng2ptafter"/>
            </w:pPr>
          </w:p>
        </w:tc>
        <w:tc>
          <w:tcPr>
            <w:tcW w:w="525" w:type="dxa"/>
            <w:shd w:val="clear" w:color="auto" w:fill="auto"/>
          </w:tcPr>
          <w:p w14:paraId="2207E2FE" w14:textId="77777777" w:rsidR="00BC2195" w:rsidRPr="005F70FB" w:rsidRDefault="00BC2195" w:rsidP="00BC2195">
            <w:pPr>
              <w:pStyle w:val="GlossEng2ptafter"/>
            </w:pPr>
            <w:r w:rsidRPr="005F70FB">
              <w:t>next</w:t>
            </w:r>
          </w:p>
        </w:tc>
        <w:tc>
          <w:tcPr>
            <w:tcW w:w="485" w:type="dxa"/>
            <w:gridSpan w:val="2"/>
            <w:shd w:val="clear" w:color="auto" w:fill="auto"/>
          </w:tcPr>
          <w:p w14:paraId="239BF341" w14:textId="77777777" w:rsidR="00BC2195" w:rsidRPr="005F70FB" w:rsidRDefault="00BC2195" w:rsidP="00BC2195">
            <w:pPr>
              <w:pStyle w:val="GlossEng2ptafter"/>
            </w:pPr>
            <w:r w:rsidRPr="005F70FB">
              <w:rPr>
                <w:rStyle w:val="ChSmallCaps"/>
              </w:rPr>
              <w:t>1sg</w:t>
            </w:r>
          </w:p>
        </w:tc>
        <w:tc>
          <w:tcPr>
            <w:tcW w:w="608" w:type="dxa"/>
            <w:gridSpan w:val="3"/>
            <w:shd w:val="clear" w:color="auto" w:fill="auto"/>
          </w:tcPr>
          <w:p w14:paraId="30CFDB4E" w14:textId="77777777" w:rsidR="00BC2195" w:rsidRPr="005F70FB" w:rsidRDefault="00BC2195" w:rsidP="00BC2195">
            <w:pPr>
              <w:pStyle w:val="GlossEng2ptafter"/>
            </w:pPr>
            <w:r w:rsidRPr="005F70FB">
              <w:t>sleep</w:t>
            </w:r>
          </w:p>
        </w:tc>
        <w:tc>
          <w:tcPr>
            <w:tcW w:w="608" w:type="dxa"/>
            <w:gridSpan w:val="2"/>
            <w:shd w:val="clear" w:color="auto" w:fill="auto"/>
          </w:tcPr>
          <w:p w14:paraId="311D1F3F" w14:textId="77777777" w:rsidR="00BC2195" w:rsidRPr="005F70FB" w:rsidRDefault="00BC2195" w:rsidP="00BC2195">
            <w:pPr>
              <w:pStyle w:val="GlossEng2ptafter"/>
            </w:pPr>
            <w:r w:rsidRPr="005F70FB">
              <w:t>sleep</w:t>
            </w:r>
          </w:p>
        </w:tc>
        <w:tc>
          <w:tcPr>
            <w:tcW w:w="640" w:type="dxa"/>
            <w:gridSpan w:val="3"/>
            <w:shd w:val="clear" w:color="auto" w:fill="auto"/>
          </w:tcPr>
          <w:p w14:paraId="45447A8B" w14:textId="77777777" w:rsidR="00BC2195" w:rsidRPr="005F70FB" w:rsidRDefault="00BC2195" w:rsidP="00BC2195">
            <w:pPr>
              <w:pStyle w:val="GlossEng2ptafter"/>
            </w:pPr>
            <w:r w:rsidRPr="005F70FB">
              <w:rPr>
                <w:rStyle w:val="ChSmallCaps"/>
              </w:rPr>
              <w:t>3pl</w:t>
            </w:r>
          </w:p>
        </w:tc>
        <w:tc>
          <w:tcPr>
            <w:tcW w:w="480" w:type="dxa"/>
            <w:gridSpan w:val="3"/>
            <w:shd w:val="clear" w:color="auto" w:fill="auto"/>
          </w:tcPr>
          <w:p w14:paraId="6F1E0B59" w14:textId="77777777" w:rsidR="00BC2195" w:rsidRPr="005F70FB" w:rsidRDefault="00BC2195" w:rsidP="00BC2195">
            <w:pPr>
              <w:pStyle w:val="GlossEng2ptafter"/>
            </w:pPr>
            <w:r w:rsidRPr="005F70FB">
              <w:t>two</w:t>
            </w:r>
          </w:p>
        </w:tc>
        <w:tc>
          <w:tcPr>
            <w:tcW w:w="779" w:type="dxa"/>
            <w:gridSpan w:val="3"/>
            <w:shd w:val="clear" w:color="auto" w:fill="auto"/>
          </w:tcPr>
          <w:p w14:paraId="6EA641E7" w14:textId="77777777" w:rsidR="00BC2195" w:rsidRPr="005F70FB" w:rsidRDefault="00BC2195" w:rsidP="00BC2195">
            <w:pPr>
              <w:pStyle w:val="GlossEng2ptafter"/>
            </w:pPr>
            <w:r w:rsidRPr="005F70FB">
              <w:t>go.home</w:t>
            </w:r>
          </w:p>
        </w:tc>
        <w:tc>
          <w:tcPr>
            <w:tcW w:w="480" w:type="dxa"/>
            <w:gridSpan w:val="2"/>
            <w:shd w:val="clear" w:color="auto" w:fill="auto"/>
          </w:tcPr>
          <w:p w14:paraId="7B3B1C65" w14:textId="77777777" w:rsidR="00BC2195" w:rsidRPr="005F70FB" w:rsidRDefault="00BC2195" w:rsidP="00BC2195">
            <w:pPr>
              <w:pStyle w:val="GlossEng2ptafter"/>
            </w:pPr>
            <w:r w:rsidRPr="005F70FB">
              <w:t>to</w:t>
            </w:r>
          </w:p>
        </w:tc>
        <w:tc>
          <w:tcPr>
            <w:tcW w:w="652" w:type="dxa"/>
            <w:gridSpan w:val="3"/>
            <w:shd w:val="clear" w:color="auto" w:fill="auto"/>
          </w:tcPr>
          <w:p w14:paraId="25BD5B09" w14:textId="77777777" w:rsidR="00BC2195" w:rsidRPr="005F70FB" w:rsidRDefault="00BC2195" w:rsidP="00BC2195">
            <w:pPr>
              <w:pStyle w:val="GlossEng2ptafter"/>
            </w:pPr>
            <w:r w:rsidRPr="005F70FB">
              <w:t>Waim</w:t>
            </w:r>
          </w:p>
        </w:tc>
        <w:tc>
          <w:tcPr>
            <w:tcW w:w="907" w:type="dxa"/>
            <w:gridSpan w:val="3"/>
            <w:shd w:val="clear" w:color="auto" w:fill="auto"/>
          </w:tcPr>
          <w:p w14:paraId="6C5A23FC" w14:textId="77777777" w:rsidR="00BC2195" w:rsidRPr="005F70FB" w:rsidRDefault="00BC2195" w:rsidP="00BC2195">
            <w:pPr>
              <w:pStyle w:val="GlossEng2ptafter"/>
            </w:pPr>
            <w:r w:rsidRPr="005F70FB">
              <w:t>craftsman</w:t>
            </w:r>
          </w:p>
        </w:tc>
      </w:tr>
      <w:tr w:rsidR="00AC23C4" w:rsidRPr="005F70FB" w14:paraId="096F2444" w14:textId="77777777" w:rsidTr="00AC23C4">
        <w:trPr>
          <w:gridAfter w:val="1"/>
          <w:wAfter w:w="384" w:type="dxa"/>
        </w:trPr>
        <w:tc>
          <w:tcPr>
            <w:tcW w:w="709" w:type="dxa"/>
            <w:shd w:val="clear" w:color="auto" w:fill="auto"/>
          </w:tcPr>
          <w:p w14:paraId="3FD2D8D0" w14:textId="77777777" w:rsidR="00BC2195" w:rsidRPr="005F70FB" w:rsidRDefault="00BC2195" w:rsidP="00BC2195">
            <w:pPr>
              <w:pStyle w:val="O0Nwnext"/>
            </w:pPr>
          </w:p>
        </w:tc>
        <w:tc>
          <w:tcPr>
            <w:tcW w:w="1357" w:type="dxa"/>
            <w:gridSpan w:val="5"/>
            <w:shd w:val="clear" w:color="auto" w:fill="auto"/>
          </w:tcPr>
          <w:p w14:paraId="16D474A3" w14:textId="77777777" w:rsidR="00BC2195" w:rsidRPr="005F70FB" w:rsidRDefault="00BC2195" w:rsidP="00BC2195">
            <w:pPr>
              <w:pStyle w:val="Text"/>
            </w:pPr>
            <w:r w:rsidRPr="005F70FB">
              <w:t>ojek</w:t>
            </w:r>
          </w:p>
        </w:tc>
        <w:tc>
          <w:tcPr>
            <w:tcW w:w="595" w:type="dxa"/>
            <w:gridSpan w:val="2"/>
            <w:shd w:val="clear" w:color="auto" w:fill="auto"/>
          </w:tcPr>
          <w:p w14:paraId="6F8B5938" w14:textId="77777777" w:rsidR="00BC2195" w:rsidRPr="005F70FB" w:rsidRDefault="00BC2195" w:rsidP="00BC2195">
            <w:pPr>
              <w:pStyle w:val="Text"/>
            </w:pPr>
            <w:r w:rsidRPr="005F70FB">
              <w:t>sama</w:t>
            </w:r>
          </w:p>
        </w:tc>
        <w:tc>
          <w:tcPr>
            <w:tcW w:w="779" w:type="dxa"/>
            <w:gridSpan w:val="2"/>
            <w:shd w:val="clear" w:color="auto" w:fill="auto"/>
          </w:tcPr>
          <w:p w14:paraId="4FEAA889" w14:textId="77777777" w:rsidR="00BC2195" w:rsidRPr="005F70FB" w:rsidRDefault="00BC2195" w:rsidP="00BC2195">
            <w:pPr>
              <w:pStyle w:val="Text"/>
            </w:pPr>
            <w:r w:rsidRPr="005F70FB">
              <w:t>Martina,</w:t>
            </w:r>
          </w:p>
        </w:tc>
        <w:tc>
          <w:tcPr>
            <w:tcW w:w="584" w:type="dxa"/>
            <w:gridSpan w:val="4"/>
            <w:shd w:val="clear" w:color="auto" w:fill="auto"/>
          </w:tcPr>
          <w:p w14:paraId="78507EE3" w14:textId="77777777" w:rsidR="00BC2195" w:rsidRPr="005F70FB" w:rsidRDefault="00BC2195" w:rsidP="00BC2195">
            <w:pPr>
              <w:pStyle w:val="Text"/>
            </w:pPr>
            <w:r w:rsidRPr="005F70FB">
              <w:t>dong</w:t>
            </w:r>
          </w:p>
        </w:tc>
        <w:tc>
          <w:tcPr>
            <w:tcW w:w="484" w:type="dxa"/>
            <w:gridSpan w:val="3"/>
            <w:shd w:val="clear" w:color="auto" w:fill="auto"/>
          </w:tcPr>
          <w:p w14:paraId="4320B29E" w14:textId="77777777" w:rsidR="00BC2195" w:rsidRPr="005F70FB" w:rsidRDefault="00BC2195" w:rsidP="00BC2195">
            <w:pPr>
              <w:pStyle w:val="Text"/>
            </w:pPr>
            <w:r w:rsidRPr="005F70FB">
              <w:t>dua</w:t>
            </w:r>
          </w:p>
        </w:tc>
        <w:tc>
          <w:tcPr>
            <w:tcW w:w="879" w:type="dxa"/>
            <w:gridSpan w:val="4"/>
            <w:shd w:val="clear" w:color="auto" w:fill="auto"/>
          </w:tcPr>
          <w:p w14:paraId="58711D75" w14:textId="77777777" w:rsidR="00BC2195" w:rsidRPr="005F70FB" w:rsidRDefault="00BC2195" w:rsidP="00BC2195">
            <w:pPr>
              <w:pStyle w:val="Text"/>
            </w:pPr>
            <w:r w:rsidRPr="005F70FB">
              <w:t>pulang</w:t>
            </w:r>
          </w:p>
        </w:tc>
        <w:tc>
          <w:tcPr>
            <w:tcW w:w="729" w:type="dxa"/>
            <w:gridSpan w:val="3"/>
            <w:shd w:val="clear" w:color="auto" w:fill="auto"/>
          </w:tcPr>
          <w:p w14:paraId="0683E4FA" w14:textId="77777777" w:rsidR="00BC2195" w:rsidRPr="005F70FB" w:rsidRDefault="00BC2195" w:rsidP="00BC2195">
            <w:pPr>
              <w:pStyle w:val="Text"/>
            </w:pPr>
            <w:r w:rsidRPr="005F70FB">
              <w:t>sendiri</w:t>
            </w:r>
          </w:p>
        </w:tc>
        <w:tc>
          <w:tcPr>
            <w:tcW w:w="373" w:type="dxa"/>
            <w:shd w:val="clear" w:color="auto" w:fill="auto"/>
          </w:tcPr>
          <w:p w14:paraId="0CF40BA3" w14:textId="77777777" w:rsidR="00BC2195" w:rsidRPr="005F70FB" w:rsidRDefault="00BC2195" w:rsidP="00BC2195">
            <w:pPr>
              <w:pStyle w:val="Text"/>
            </w:pPr>
            <w:r w:rsidRPr="005F70FB">
              <w:t>ke</w:t>
            </w:r>
          </w:p>
        </w:tc>
      </w:tr>
      <w:tr w:rsidR="00AC23C4" w:rsidRPr="005F70FB" w14:paraId="6C3EE2F4" w14:textId="77777777" w:rsidTr="00AC23C4">
        <w:trPr>
          <w:gridAfter w:val="1"/>
          <w:wAfter w:w="384" w:type="dxa"/>
        </w:trPr>
        <w:tc>
          <w:tcPr>
            <w:tcW w:w="709" w:type="dxa"/>
            <w:shd w:val="clear" w:color="auto" w:fill="auto"/>
          </w:tcPr>
          <w:p w14:paraId="07CEF316" w14:textId="77777777" w:rsidR="00BC2195" w:rsidRPr="005F70FB" w:rsidRDefault="00BC2195" w:rsidP="00BC2195">
            <w:pPr>
              <w:pStyle w:val="GlossEng2ptafter"/>
            </w:pPr>
          </w:p>
        </w:tc>
        <w:tc>
          <w:tcPr>
            <w:tcW w:w="1357" w:type="dxa"/>
            <w:gridSpan w:val="5"/>
            <w:shd w:val="clear" w:color="auto" w:fill="auto"/>
          </w:tcPr>
          <w:p w14:paraId="2950572E" w14:textId="77777777" w:rsidR="00BC2195" w:rsidRPr="005F70FB" w:rsidRDefault="00BC2195" w:rsidP="00BC2195">
            <w:pPr>
              <w:pStyle w:val="GlossEng2ptafter"/>
            </w:pPr>
            <w:r w:rsidRPr="005F70FB">
              <w:t>motorbike.taxi</w:t>
            </w:r>
          </w:p>
        </w:tc>
        <w:tc>
          <w:tcPr>
            <w:tcW w:w="595" w:type="dxa"/>
            <w:gridSpan w:val="2"/>
            <w:shd w:val="clear" w:color="auto" w:fill="auto"/>
          </w:tcPr>
          <w:p w14:paraId="0A2D3E6E" w14:textId="77777777" w:rsidR="00BC2195" w:rsidRPr="005F70FB" w:rsidRDefault="00BC2195" w:rsidP="00BC2195">
            <w:pPr>
              <w:pStyle w:val="GlossEng2ptafter"/>
            </w:pPr>
            <w:r w:rsidRPr="005F70FB">
              <w:t>to</w:t>
            </w:r>
          </w:p>
        </w:tc>
        <w:tc>
          <w:tcPr>
            <w:tcW w:w="779" w:type="dxa"/>
            <w:gridSpan w:val="2"/>
            <w:shd w:val="clear" w:color="auto" w:fill="auto"/>
          </w:tcPr>
          <w:p w14:paraId="04C0B6B7" w14:textId="77777777" w:rsidR="00BC2195" w:rsidRPr="005F70FB" w:rsidRDefault="00BC2195" w:rsidP="00BC2195">
            <w:pPr>
              <w:pStyle w:val="GlossEng2ptafter"/>
            </w:pPr>
            <w:r w:rsidRPr="005F70FB">
              <w:t>Martina</w:t>
            </w:r>
          </w:p>
        </w:tc>
        <w:tc>
          <w:tcPr>
            <w:tcW w:w="584" w:type="dxa"/>
            <w:gridSpan w:val="4"/>
            <w:shd w:val="clear" w:color="auto" w:fill="auto"/>
          </w:tcPr>
          <w:p w14:paraId="702E3928" w14:textId="77777777" w:rsidR="00BC2195" w:rsidRPr="005F70FB" w:rsidRDefault="00BC2195" w:rsidP="00BC2195">
            <w:pPr>
              <w:pStyle w:val="GlossEng2ptafter"/>
            </w:pPr>
            <w:r w:rsidRPr="005F70FB">
              <w:rPr>
                <w:rStyle w:val="ChSmallCaps"/>
              </w:rPr>
              <w:t>3pl</w:t>
            </w:r>
          </w:p>
        </w:tc>
        <w:tc>
          <w:tcPr>
            <w:tcW w:w="484" w:type="dxa"/>
            <w:gridSpan w:val="3"/>
            <w:shd w:val="clear" w:color="auto" w:fill="auto"/>
          </w:tcPr>
          <w:p w14:paraId="3853B9F4" w14:textId="77777777" w:rsidR="00BC2195" w:rsidRPr="005F70FB" w:rsidRDefault="00BC2195" w:rsidP="00BC2195">
            <w:pPr>
              <w:pStyle w:val="GlossEng2ptafter"/>
            </w:pPr>
            <w:r w:rsidRPr="005F70FB">
              <w:t>two</w:t>
            </w:r>
          </w:p>
        </w:tc>
        <w:tc>
          <w:tcPr>
            <w:tcW w:w="879" w:type="dxa"/>
            <w:gridSpan w:val="4"/>
            <w:shd w:val="clear" w:color="auto" w:fill="auto"/>
          </w:tcPr>
          <w:p w14:paraId="7F119A62" w14:textId="77777777" w:rsidR="00BC2195" w:rsidRPr="005F70FB" w:rsidRDefault="00BC2195" w:rsidP="00BC2195">
            <w:pPr>
              <w:pStyle w:val="GlossEng2ptafter"/>
            </w:pPr>
            <w:r w:rsidRPr="005F70FB">
              <w:t>go.home</w:t>
            </w:r>
          </w:p>
        </w:tc>
        <w:tc>
          <w:tcPr>
            <w:tcW w:w="729" w:type="dxa"/>
            <w:gridSpan w:val="3"/>
            <w:shd w:val="clear" w:color="auto" w:fill="auto"/>
          </w:tcPr>
          <w:p w14:paraId="615C8C26" w14:textId="77777777" w:rsidR="00BC2195" w:rsidRPr="005F70FB" w:rsidRDefault="00BC2195" w:rsidP="00BC2195">
            <w:pPr>
              <w:pStyle w:val="GlossEng2ptafter"/>
            </w:pPr>
            <w:r w:rsidRPr="005F70FB">
              <w:t>alone</w:t>
            </w:r>
          </w:p>
        </w:tc>
        <w:tc>
          <w:tcPr>
            <w:tcW w:w="373" w:type="dxa"/>
            <w:shd w:val="clear" w:color="auto" w:fill="auto"/>
          </w:tcPr>
          <w:p w14:paraId="36797309" w14:textId="77777777" w:rsidR="00BC2195" w:rsidRPr="005F70FB" w:rsidRDefault="00BC2195" w:rsidP="00BC2195">
            <w:pPr>
              <w:pStyle w:val="GlossEng2ptafter"/>
            </w:pPr>
            <w:r w:rsidRPr="005F70FB">
              <w:t>to</w:t>
            </w:r>
          </w:p>
        </w:tc>
      </w:tr>
      <w:tr w:rsidR="00AC23C4" w:rsidRPr="005F70FB" w14:paraId="55E2EB38" w14:textId="77777777" w:rsidTr="003A181B">
        <w:trPr>
          <w:gridAfter w:val="4"/>
          <w:wAfter w:w="988" w:type="dxa"/>
        </w:trPr>
        <w:tc>
          <w:tcPr>
            <w:tcW w:w="685" w:type="dxa"/>
            <w:shd w:val="clear" w:color="auto" w:fill="auto"/>
          </w:tcPr>
          <w:p w14:paraId="43959DCE" w14:textId="77777777" w:rsidR="00BC2195" w:rsidRPr="005F70FB" w:rsidRDefault="00BC2195" w:rsidP="00BC2195">
            <w:pPr>
              <w:pStyle w:val="O0Nwnext"/>
            </w:pPr>
          </w:p>
        </w:tc>
        <w:tc>
          <w:tcPr>
            <w:tcW w:w="720" w:type="dxa"/>
            <w:gridSpan w:val="2"/>
            <w:shd w:val="clear" w:color="auto" w:fill="auto"/>
          </w:tcPr>
          <w:p w14:paraId="5DD3C8B7" w14:textId="77777777" w:rsidR="00BC2195" w:rsidRPr="005F70FB" w:rsidRDefault="00BC2195" w:rsidP="00BC2195">
            <w:pPr>
              <w:pStyle w:val="Text"/>
            </w:pPr>
            <w:r w:rsidRPr="005F70FB">
              <w:t>Waim,</w:t>
            </w:r>
          </w:p>
        </w:tc>
        <w:tc>
          <w:tcPr>
            <w:tcW w:w="481" w:type="dxa"/>
            <w:gridSpan w:val="2"/>
            <w:shd w:val="clear" w:color="auto" w:fill="auto"/>
          </w:tcPr>
          <w:p w14:paraId="20C80F5D" w14:textId="77777777" w:rsidR="00BC2195" w:rsidRPr="005F70FB" w:rsidRDefault="00BC2195" w:rsidP="00BC2195">
            <w:pPr>
              <w:pStyle w:val="Text"/>
            </w:pPr>
            <w:r w:rsidRPr="005F70FB">
              <w:t>sa</w:t>
            </w:r>
          </w:p>
        </w:tc>
        <w:tc>
          <w:tcPr>
            <w:tcW w:w="730" w:type="dxa"/>
            <w:gridSpan w:val="3"/>
            <w:shd w:val="clear" w:color="auto" w:fill="auto"/>
          </w:tcPr>
          <w:p w14:paraId="3602386E" w14:textId="77777777" w:rsidR="00BC2195" w:rsidRPr="005F70FB" w:rsidRDefault="00BC2195" w:rsidP="00BC2195">
            <w:pPr>
              <w:pStyle w:val="Text"/>
            </w:pPr>
            <w:r w:rsidRPr="005F70FB">
              <w:t>tinggal</w:t>
            </w:r>
          </w:p>
        </w:tc>
        <w:tc>
          <w:tcPr>
            <w:tcW w:w="816" w:type="dxa"/>
            <w:gridSpan w:val="3"/>
            <w:shd w:val="clear" w:color="auto" w:fill="auto"/>
          </w:tcPr>
          <w:p w14:paraId="0E3B9F0B" w14:textId="77777777" w:rsidR="00BC2195" w:rsidRPr="005F70FB" w:rsidRDefault="00BC2195" w:rsidP="00BC2195">
            <w:pPr>
              <w:pStyle w:val="Text"/>
            </w:pPr>
            <w:r w:rsidRPr="005F70FB">
              <w:t>karna</w:t>
            </w:r>
          </w:p>
        </w:tc>
        <w:tc>
          <w:tcPr>
            <w:tcW w:w="481" w:type="dxa"/>
            <w:gridSpan w:val="2"/>
            <w:shd w:val="clear" w:color="auto" w:fill="auto"/>
          </w:tcPr>
          <w:p w14:paraId="20511CA0" w14:textId="77777777" w:rsidR="00BC2195" w:rsidRPr="005F70FB" w:rsidRDefault="00BC2195" w:rsidP="00BC2195">
            <w:pPr>
              <w:pStyle w:val="Text"/>
            </w:pPr>
            <w:r w:rsidRPr="005F70FB">
              <w:t>sa</w:t>
            </w:r>
          </w:p>
        </w:tc>
        <w:tc>
          <w:tcPr>
            <w:tcW w:w="504" w:type="dxa"/>
            <w:gridSpan w:val="3"/>
            <w:shd w:val="clear" w:color="auto" w:fill="auto"/>
          </w:tcPr>
          <w:p w14:paraId="62C3DF5E" w14:textId="77777777" w:rsidR="00BC2195" w:rsidRPr="005F70FB" w:rsidRDefault="00BC2195" w:rsidP="00BC2195">
            <w:pPr>
              <w:pStyle w:val="Text"/>
            </w:pPr>
            <w:r w:rsidRPr="005F70FB">
              <w:t>rasa</w:t>
            </w:r>
          </w:p>
        </w:tc>
        <w:tc>
          <w:tcPr>
            <w:tcW w:w="562" w:type="dxa"/>
            <w:gridSpan w:val="3"/>
            <w:shd w:val="clear" w:color="auto" w:fill="auto"/>
          </w:tcPr>
          <w:p w14:paraId="0F5D10AA" w14:textId="77777777" w:rsidR="00BC2195" w:rsidRPr="005F70FB" w:rsidRDefault="00BC2195" w:rsidP="00BC2195">
            <w:pPr>
              <w:pStyle w:val="Text"/>
            </w:pPr>
            <w:r w:rsidRPr="005F70FB">
              <w:t>masi</w:t>
            </w:r>
          </w:p>
        </w:tc>
        <w:tc>
          <w:tcPr>
            <w:tcW w:w="856" w:type="dxa"/>
            <w:gridSpan w:val="3"/>
            <w:shd w:val="clear" w:color="auto" w:fill="auto"/>
          </w:tcPr>
          <w:p w14:paraId="0054F260" w14:textId="77777777" w:rsidR="00BC2195" w:rsidRPr="005F70FB" w:rsidRDefault="00BC2195" w:rsidP="00BC2195">
            <w:pPr>
              <w:pStyle w:val="Text"/>
            </w:pPr>
            <w:r w:rsidRPr="005F70FB">
              <w:t>pusing</w:t>
            </w:r>
          </w:p>
        </w:tc>
      </w:tr>
      <w:tr w:rsidR="00AC23C4" w:rsidRPr="005F70FB" w14:paraId="7DAFD81F" w14:textId="77777777" w:rsidTr="003A181B">
        <w:trPr>
          <w:gridAfter w:val="4"/>
          <w:wAfter w:w="968" w:type="dxa"/>
        </w:trPr>
        <w:tc>
          <w:tcPr>
            <w:tcW w:w="685" w:type="dxa"/>
            <w:shd w:val="clear" w:color="auto" w:fill="auto"/>
          </w:tcPr>
          <w:p w14:paraId="7D66B2D6" w14:textId="77777777" w:rsidR="00BC2195" w:rsidRPr="005F70FB" w:rsidRDefault="00BC2195" w:rsidP="00BC2195">
            <w:pPr>
              <w:pStyle w:val="GlossEng"/>
            </w:pPr>
          </w:p>
        </w:tc>
        <w:tc>
          <w:tcPr>
            <w:tcW w:w="720" w:type="dxa"/>
            <w:gridSpan w:val="2"/>
            <w:shd w:val="clear" w:color="auto" w:fill="auto"/>
          </w:tcPr>
          <w:p w14:paraId="67E7AEC1" w14:textId="77777777" w:rsidR="00BC2195" w:rsidRPr="005F70FB" w:rsidRDefault="00BC2195" w:rsidP="00BC2195">
            <w:pPr>
              <w:pStyle w:val="GlossEng"/>
            </w:pPr>
            <w:r w:rsidRPr="005F70FB">
              <w:t>Waim</w:t>
            </w:r>
          </w:p>
        </w:tc>
        <w:tc>
          <w:tcPr>
            <w:tcW w:w="481" w:type="dxa"/>
            <w:gridSpan w:val="2"/>
            <w:shd w:val="clear" w:color="auto" w:fill="auto"/>
          </w:tcPr>
          <w:p w14:paraId="3E281B6C" w14:textId="77777777" w:rsidR="00BC2195" w:rsidRPr="005F70FB" w:rsidRDefault="00BC2195" w:rsidP="00BC2195">
            <w:pPr>
              <w:pStyle w:val="GlossEng"/>
            </w:pPr>
            <w:r w:rsidRPr="005F70FB">
              <w:rPr>
                <w:rStyle w:val="ChSmallCaps"/>
              </w:rPr>
              <w:t>1sg</w:t>
            </w:r>
          </w:p>
        </w:tc>
        <w:tc>
          <w:tcPr>
            <w:tcW w:w="730" w:type="dxa"/>
            <w:gridSpan w:val="3"/>
            <w:shd w:val="clear" w:color="auto" w:fill="auto"/>
          </w:tcPr>
          <w:p w14:paraId="23B0DAFF" w14:textId="77777777" w:rsidR="00BC2195" w:rsidRPr="005F70FB" w:rsidRDefault="00BC2195" w:rsidP="00BC2195">
            <w:pPr>
              <w:pStyle w:val="GlossEng"/>
            </w:pPr>
            <w:r w:rsidRPr="005F70FB">
              <w:t>stay</w:t>
            </w:r>
          </w:p>
        </w:tc>
        <w:tc>
          <w:tcPr>
            <w:tcW w:w="816" w:type="dxa"/>
            <w:gridSpan w:val="3"/>
            <w:shd w:val="clear" w:color="auto" w:fill="auto"/>
          </w:tcPr>
          <w:p w14:paraId="52CE3D88" w14:textId="77777777" w:rsidR="00BC2195" w:rsidRPr="005F70FB" w:rsidRDefault="00BC2195" w:rsidP="00BC2195">
            <w:pPr>
              <w:pStyle w:val="GlossEng"/>
            </w:pPr>
            <w:r w:rsidRPr="005F70FB">
              <w:t>because</w:t>
            </w:r>
          </w:p>
        </w:tc>
        <w:tc>
          <w:tcPr>
            <w:tcW w:w="481" w:type="dxa"/>
            <w:gridSpan w:val="2"/>
            <w:shd w:val="clear" w:color="auto" w:fill="auto"/>
          </w:tcPr>
          <w:p w14:paraId="4D1B5C87" w14:textId="77777777" w:rsidR="00BC2195" w:rsidRPr="005F70FB" w:rsidRDefault="00BC2195" w:rsidP="00BC2195">
            <w:pPr>
              <w:pStyle w:val="GlossEng"/>
            </w:pPr>
            <w:r w:rsidRPr="005F70FB">
              <w:rPr>
                <w:rStyle w:val="ChSmallCaps"/>
              </w:rPr>
              <w:t>1sg</w:t>
            </w:r>
          </w:p>
        </w:tc>
        <w:tc>
          <w:tcPr>
            <w:tcW w:w="504" w:type="dxa"/>
            <w:gridSpan w:val="3"/>
            <w:shd w:val="clear" w:color="auto" w:fill="auto"/>
          </w:tcPr>
          <w:p w14:paraId="2DB983E1" w14:textId="77777777" w:rsidR="00BC2195" w:rsidRPr="005F70FB" w:rsidRDefault="00BC2195" w:rsidP="00BC2195">
            <w:pPr>
              <w:pStyle w:val="GlossEng"/>
            </w:pPr>
            <w:r w:rsidRPr="005F70FB">
              <w:t>feel</w:t>
            </w:r>
          </w:p>
        </w:tc>
        <w:tc>
          <w:tcPr>
            <w:tcW w:w="562" w:type="dxa"/>
            <w:gridSpan w:val="3"/>
            <w:shd w:val="clear" w:color="auto" w:fill="auto"/>
          </w:tcPr>
          <w:p w14:paraId="41052A9A" w14:textId="77777777" w:rsidR="00BC2195" w:rsidRPr="005F70FB" w:rsidRDefault="00BC2195" w:rsidP="00BC2195">
            <w:pPr>
              <w:pStyle w:val="GlossEng"/>
            </w:pPr>
            <w:r w:rsidRPr="005F70FB">
              <w:t>still</w:t>
            </w:r>
          </w:p>
        </w:tc>
        <w:tc>
          <w:tcPr>
            <w:tcW w:w="856" w:type="dxa"/>
            <w:gridSpan w:val="3"/>
            <w:shd w:val="clear" w:color="auto" w:fill="auto"/>
          </w:tcPr>
          <w:p w14:paraId="7E4023F1" w14:textId="14D9453D" w:rsidR="00BC2195" w:rsidRPr="005F70FB" w:rsidRDefault="00BC2195" w:rsidP="003A181B">
            <w:pPr>
              <w:pStyle w:val="GlossEng"/>
            </w:pPr>
            <w:r w:rsidRPr="005F70FB">
              <w:t>be.dizzy</w:t>
            </w:r>
          </w:p>
        </w:tc>
      </w:tr>
    </w:tbl>
    <w:p w14:paraId="5E031BF7" w14:textId="77777777" w:rsidR="00BC2195" w:rsidRPr="005F70FB" w:rsidRDefault="00BC2195" w:rsidP="00BC2195">
      <w:pPr>
        <w:pStyle w:val="FreeTranslEng"/>
      </w:pPr>
      <w:r w:rsidRPr="005F70FB">
        <w:t>then I slept, (I) slept, the two of them went home to Waim, the motorbike taxi driver and Martina, the two of them went home alone to Waim, I stayed (in Webro) because I still felt dizzy</w:t>
      </w:r>
    </w:p>
    <w:tbl>
      <w:tblPr>
        <w:tblW w:w="0" w:type="auto"/>
        <w:tblCellMar>
          <w:left w:w="42" w:type="dxa"/>
          <w:right w:w="42" w:type="dxa"/>
        </w:tblCellMar>
        <w:tblLook w:val="01E0" w:firstRow="1" w:lastRow="1" w:firstColumn="1" w:lastColumn="1" w:noHBand="0" w:noVBand="0"/>
      </w:tblPr>
      <w:tblGrid>
        <w:gridCol w:w="709"/>
        <w:gridCol w:w="751"/>
        <w:gridCol w:w="927"/>
        <w:gridCol w:w="662"/>
        <w:gridCol w:w="745"/>
      </w:tblGrid>
      <w:tr w:rsidR="00AC23C4" w:rsidRPr="005F70FB" w14:paraId="2FABD8AF" w14:textId="77777777" w:rsidTr="00AC23C4">
        <w:tc>
          <w:tcPr>
            <w:tcW w:w="709" w:type="dxa"/>
            <w:shd w:val="clear" w:color="auto" w:fill="auto"/>
          </w:tcPr>
          <w:p w14:paraId="3854B291" w14:textId="77777777" w:rsidR="00BC2195" w:rsidRPr="005F70FB" w:rsidRDefault="00BC2195" w:rsidP="00BC2195">
            <w:pPr>
              <w:pStyle w:val="Text"/>
            </w:pPr>
            <w:r w:rsidRPr="005F70FB">
              <w:t>0026</w:t>
            </w:r>
          </w:p>
        </w:tc>
        <w:tc>
          <w:tcPr>
            <w:tcW w:w="751" w:type="dxa"/>
            <w:shd w:val="clear" w:color="auto" w:fill="auto"/>
          </w:tcPr>
          <w:p w14:paraId="2453245E" w14:textId="77777777" w:rsidR="00BC2195" w:rsidRPr="005F70FB" w:rsidRDefault="00BC2195" w:rsidP="00BC2195">
            <w:pPr>
              <w:pStyle w:val="Text"/>
            </w:pPr>
            <w:r w:rsidRPr="005F70FB">
              <w:rPr>
                <w:szCs w:val="19"/>
              </w:rPr>
              <w:t>Nofita</w:t>
            </w:r>
            <w:r w:rsidRPr="005F70FB">
              <w:t>:</w:t>
            </w:r>
          </w:p>
        </w:tc>
        <w:tc>
          <w:tcPr>
            <w:tcW w:w="927" w:type="dxa"/>
            <w:shd w:val="clear" w:color="auto" w:fill="auto"/>
          </w:tcPr>
          <w:p w14:paraId="24A6ECC3" w14:textId="77777777" w:rsidR="00BC2195" w:rsidRPr="005F70FB" w:rsidRDefault="00BC2195" w:rsidP="00BC2195">
            <w:pPr>
              <w:pStyle w:val="Text"/>
            </w:pPr>
            <w:r w:rsidRPr="005F70FB">
              <w:t>sap</w:t>
            </w:r>
          </w:p>
        </w:tc>
        <w:tc>
          <w:tcPr>
            <w:tcW w:w="662" w:type="dxa"/>
            <w:shd w:val="clear" w:color="auto" w:fill="auto"/>
          </w:tcPr>
          <w:p w14:paraId="32D5BAAD" w14:textId="0C788074" w:rsidR="00BC2195" w:rsidRPr="005F70FB" w:rsidRDefault="00BC2195" w:rsidP="00BC2195">
            <w:pPr>
              <w:pStyle w:val="Text"/>
            </w:pPr>
            <w:r w:rsidRPr="005F70FB">
              <w:t>badan</w:t>
            </w:r>
            <w:r w:rsidR="00E50368">
              <w:t>g</w:t>
            </w:r>
          </w:p>
        </w:tc>
        <w:tc>
          <w:tcPr>
            <w:tcW w:w="745" w:type="dxa"/>
            <w:shd w:val="clear" w:color="auto" w:fill="auto"/>
          </w:tcPr>
          <w:p w14:paraId="4C673D6A" w14:textId="77777777" w:rsidR="00BC2195" w:rsidRPr="005F70FB" w:rsidRDefault="00BC2195" w:rsidP="00BC2195">
            <w:pPr>
              <w:pStyle w:val="Text"/>
            </w:pPr>
            <w:r w:rsidRPr="005F70FB">
              <w:t>sakit</w:t>
            </w:r>
          </w:p>
        </w:tc>
      </w:tr>
      <w:tr w:rsidR="00AC23C4" w:rsidRPr="005F70FB" w14:paraId="507EE3D5" w14:textId="77777777" w:rsidTr="00AC23C4">
        <w:tc>
          <w:tcPr>
            <w:tcW w:w="709" w:type="dxa"/>
            <w:shd w:val="clear" w:color="auto" w:fill="auto"/>
          </w:tcPr>
          <w:p w14:paraId="6EA48EDB" w14:textId="77777777" w:rsidR="00BC2195" w:rsidRPr="005F70FB" w:rsidRDefault="00BC2195" w:rsidP="00BC2195">
            <w:pPr>
              <w:pStyle w:val="GlossEng"/>
            </w:pPr>
          </w:p>
        </w:tc>
        <w:tc>
          <w:tcPr>
            <w:tcW w:w="751" w:type="dxa"/>
            <w:shd w:val="clear" w:color="auto" w:fill="auto"/>
          </w:tcPr>
          <w:p w14:paraId="3A096D3B" w14:textId="77777777" w:rsidR="00BC2195" w:rsidRPr="005F70FB" w:rsidRDefault="00BC2195" w:rsidP="00BC2195">
            <w:pPr>
              <w:pStyle w:val="GlossEng"/>
            </w:pPr>
          </w:p>
        </w:tc>
        <w:tc>
          <w:tcPr>
            <w:tcW w:w="927" w:type="dxa"/>
            <w:shd w:val="clear" w:color="auto" w:fill="auto"/>
          </w:tcPr>
          <w:p w14:paraId="16B04C13" w14:textId="77777777" w:rsidR="00BC2195" w:rsidRPr="005F70FB" w:rsidRDefault="00BC2195" w:rsidP="00BC2195">
            <w:pPr>
              <w:pStyle w:val="GlossEng"/>
            </w:pPr>
            <w:r w:rsidRPr="005F70FB">
              <w:rPr>
                <w:rStyle w:val="ChSmallCaps"/>
              </w:rPr>
              <w:t>1sg</w:t>
            </w:r>
            <w:r w:rsidRPr="005F70FB">
              <w:t>:</w:t>
            </w:r>
            <w:r w:rsidRPr="005F70FB">
              <w:rPr>
                <w:rStyle w:val="ChSmallCaps"/>
              </w:rPr>
              <w:t>poss</w:t>
            </w:r>
          </w:p>
        </w:tc>
        <w:tc>
          <w:tcPr>
            <w:tcW w:w="662" w:type="dxa"/>
            <w:shd w:val="clear" w:color="auto" w:fill="auto"/>
          </w:tcPr>
          <w:p w14:paraId="04632E00" w14:textId="77777777" w:rsidR="00BC2195" w:rsidRPr="005F70FB" w:rsidRDefault="00BC2195" w:rsidP="00BC2195">
            <w:pPr>
              <w:pStyle w:val="GlossEng"/>
            </w:pPr>
            <w:r w:rsidRPr="005F70FB">
              <w:t>body</w:t>
            </w:r>
          </w:p>
        </w:tc>
        <w:tc>
          <w:tcPr>
            <w:tcW w:w="745" w:type="dxa"/>
            <w:shd w:val="clear" w:color="auto" w:fill="auto"/>
          </w:tcPr>
          <w:p w14:paraId="6BE87935" w14:textId="77777777" w:rsidR="00BC2195" w:rsidRPr="005F70FB" w:rsidRDefault="00BC2195" w:rsidP="00BC2195">
            <w:pPr>
              <w:pStyle w:val="GlossEng"/>
            </w:pPr>
            <w:r w:rsidRPr="005F70FB">
              <w:t>be.sick</w:t>
            </w:r>
          </w:p>
        </w:tc>
      </w:tr>
    </w:tbl>
    <w:p w14:paraId="2EF74CB4" w14:textId="77777777" w:rsidR="00BC2195" w:rsidRPr="005F70FB" w:rsidRDefault="00BC2195" w:rsidP="00BC2195">
      <w:pPr>
        <w:pStyle w:val="FreeTranslEng"/>
      </w:pPr>
      <w:r w:rsidRPr="005F70FB">
        <w:rPr>
          <w:szCs w:val="19"/>
        </w:rPr>
        <w:t>Nofita</w:t>
      </w:r>
      <w:r w:rsidRPr="005F70FB">
        <w:t>: my body was hurting</w:t>
      </w:r>
    </w:p>
    <w:tbl>
      <w:tblPr>
        <w:tblW w:w="0" w:type="auto"/>
        <w:tblCellMar>
          <w:left w:w="42" w:type="dxa"/>
          <w:right w:w="42" w:type="dxa"/>
        </w:tblCellMar>
        <w:tblLook w:val="01E0" w:firstRow="1" w:lastRow="1" w:firstColumn="1" w:lastColumn="1" w:noHBand="0" w:noVBand="0"/>
      </w:tblPr>
      <w:tblGrid>
        <w:gridCol w:w="709"/>
        <w:gridCol w:w="718"/>
        <w:gridCol w:w="662"/>
        <w:gridCol w:w="745"/>
        <w:gridCol w:w="540"/>
        <w:gridCol w:w="595"/>
      </w:tblGrid>
      <w:tr w:rsidR="00AC23C4" w:rsidRPr="005F70FB" w14:paraId="038C6AFA" w14:textId="77777777" w:rsidTr="00AC23C4">
        <w:tc>
          <w:tcPr>
            <w:tcW w:w="709" w:type="dxa"/>
            <w:shd w:val="clear" w:color="auto" w:fill="auto"/>
          </w:tcPr>
          <w:p w14:paraId="60466590" w14:textId="77777777" w:rsidR="00BC2195" w:rsidRPr="005F70FB" w:rsidRDefault="00BC2195" w:rsidP="00BC2195">
            <w:pPr>
              <w:pStyle w:val="Text"/>
            </w:pPr>
            <w:r w:rsidRPr="005F70FB">
              <w:t>0027</w:t>
            </w:r>
          </w:p>
        </w:tc>
        <w:tc>
          <w:tcPr>
            <w:tcW w:w="718" w:type="dxa"/>
            <w:shd w:val="clear" w:color="auto" w:fill="auto"/>
          </w:tcPr>
          <w:p w14:paraId="07B32CCB" w14:textId="77777777" w:rsidR="00BC2195" w:rsidRPr="005F70FB" w:rsidRDefault="00BC2195" w:rsidP="00BC2195">
            <w:pPr>
              <w:pStyle w:val="Text"/>
            </w:pPr>
            <w:r w:rsidRPr="005F70FB">
              <w:t>Maria:</w:t>
            </w:r>
          </w:p>
        </w:tc>
        <w:tc>
          <w:tcPr>
            <w:tcW w:w="662" w:type="dxa"/>
            <w:shd w:val="clear" w:color="auto" w:fill="auto"/>
          </w:tcPr>
          <w:p w14:paraId="7FCA154D" w14:textId="05E4AC19" w:rsidR="00BC2195" w:rsidRPr="005F70FB" w:rsidRDefault="00BC2195" w:rsidP="00BC2195">
            <w:pPr>
              <w:pStyle w:val="Text"/>
            </w:pPr>
            <w:r w:rsidRPr="005F70FB">
              <w:t>badan</w:t>
            </w:r>
            <w:r w:rsidR="00E50368">
              <w:t>g</w:t>
            </w:r>
          </w:p>
        </w:tc>
        <w:tc>
          <w:tcPr>
            <w:tcW w:w="745" w:type="dxa"/>
            <w:shd w:val="clear" w:color="auto" w:fill="auto"/>
          </w:tcPr>
          <w:p w14:paraId="06A01599" w14:textId="77777777" w:rsidR="00BC2195" w:rsidRPr="005F70FB" w:rsidRDefault="00BC2195" w:rsidP="00BC2195">
            <w:pPr>
              <w:pStyle w:val="Text"/>
            </w:pPr>
            <w:r w:rsidRPr="005F70FB">
              <w:t>sakit,</w:t>
            </w:r>
          </w:p>
        </w:tc>
        <w:tc>
          <w:tcPr>
            <w:tcW w:w="540" w:type="dxa"/>
            <w:shd w:val="clear" w:color="auto" w:fill="auto"/>
          </w:tcPr>
          <w:p w14:paraId="46695457" w14:textId="77777777" w:rsidR="00BC2195" w:rsidRPr="005F70FB" w:rsidRDefault="00BC2195" w:rsidP="00BC2195">
            <w:pPr>
              <w:pStyle w:val="Text"/>
            </w:pPr>
            <w:r w:rsidRPr="005F70FB">
              <w:t>saya</w:t>
            </w:r>
          </w:p>
        </w:tc>
        <w:tc>
          <w:tcPr>
            <w:tcW w:w="595" w:type="dxa"/>
            <w:shd w:val="clear" w:color="auto" w:fill="auto"/>
          </w:tcPr>
          <w:p w14:paraId="51D56B91" w14:textId="77777777" w:rsidR="00BC2195" w:rsidRPr="005F70FB" w:rsidRDefault="00BC2195" w:rsidP="00BC2195">
            <w:pPr>
              <w:pStyle w:val="Text"/>
            </w:pPr>
            <w:r w:rsidRPr="005F70FB">
              <w:t>tidor</w:t>
            </w:r>
          </w:p>
        </w:tc>
      </w:tr>
      <w:tr w:rsidR="00AC23C4" w:rsidRPr="005F70FB" w14:paraId="7BB90267" w14:textId="77777777" w:rsidTr="00AC23C4">
        <w:tc>
          <w:tcPr>
            <w:tcW w:w="709" w:type="dxa"/>
            <w:shd w:val="clear" w:color="auto" w:fill="auto"/>
          </w:tcPr>
          <w:p w14:paraId="3CF0AF5E" w14:textId="77777777" w:rsidR="00BC2195" w:rsidRPr="005F70FB" w:rsidRDefault="00BC2195" w:rsidP="00BC2195">
            <w:pPr>
              <w:pStyle w:val="GlossEng"/>
            </w:pPr>
          </w:p>
        </w:tc>
        <w:tc>
          <w:tcPr>
            <w:tcW w:w="718" w:type="dxa"/>
            <w:shd w:val="clear" w:color="auto" w:fill="auto"/>
          </w:tcPr>
          <w:p w14:paraId="78848BFA" w14:textId="77777777" w:rsidR="00BC2195" w:rsidRPr="005F70FB" w:rsidRDefault="00BC2195" w:rsidP="00BC2195">
            <w:pPr>
              <w:pStyle w:val="GlossEng"/>
            </w:pPr>
          </w:p>
        </w:tc>
        <w:tc>
          <w:tcPr>
            <w:tcW w:w="662" w:type="dxa"/>
            <w:shd w:val="clear" w:color="auto" w:fill="auto"/>
          </w:tcPr>
          <w:p w14:paraId="0FFAE611" w14:textId="77777777" w:rsidR="00BC2195" w:rsidRPr="005F70FB" w:rsidRDefault="00BC2195" w:rsidP="00BC2195">
            <w:pPr>
              <w:pStyle w:val="GlossEng"/>
            </w:pPr>
            <w:r w:rsidRPr="005F70FB">
              <w:t>body</w:t>
            </w:r>
          </w:p>
        </w:tc>
        <w:tc>
          <w:tcPr>
            <w:tcW w:w="745" w:type="dxa"/>
            <w:shd w:val="clear" w:color="auto" w:fill="auto"/>
          </w:tcPr>
          <w:p w14:paraId="2758D18D" w14:textId="77777777" w:rsidR="00BC2195" w:rsidRPr="005F70FB" w:rsidRDefault="00BC2195" w:rsidP="00BC2195">
            <w:pPr>
              <w:pStyle w:val="GlossEng"/>
            </w:pPr>
            <w:r w:rsidRPr="005F70FB">
              <w:t>be.sick</w:t>
            </w:r>
          </w:p>
        </w:tc>
        <w:tc>
          <w:tcPr>
            <w:tcW w:w="540" w:type="dxa"/>
            <w:shd w:val="clear" w:color="auto" w:fill="auto"/>
          </w:tcPr>
          <w:p w14:paraId="156BCA9E" w14:textId="77777777" w:rsidR="00BC2195" w:rsidRPr="005F70FB" w:rsidRDefault="00BC2195" w:rsidP="00BC2195">
            <w:pPr>
              <w:pStyle w:val="GlossEng"/>
            </w:pPr>
            <w:r w:rsidRPr="005F70FB">
              <w:rPr>
                <w:rStyle w:val="ChSmallCaps"/>
              </w:rPr>
              <w:t>1sg</w:t>
            </w:r>
          </w:p>
        </w:tc>
        <w:tc>
          <w:tcPr>
            <w:tcW w:w="595" w:type="dxa"/>
            <w:shd w:val="clear" w:color="auto" w:fill="auto"/>
          </w:tcPr>
          <w:p w14:paraId="6348D24F" w14:textId="77777777" w:rsidR="00BC2195" w:rsidRPr="005F70FB" w:rsidRDefault="00BC2195" w:rsidP="00BC2195">
            <w:pPr>
              <w:pStyle w:val="GlossEng"/>
            </w:pPr>
            <w:r w:rsidRPr="005F70FB">
              <w:t>sleep</w:t>
            </w:r>
          </w:p>
        </w:tc>
      </w:tr>
    </w:tbl>
    <w:p w14:paraId="039E243B" w14:textId="77777777" w:rsidR="00BC2195" w:rsidRPr="005F70FB" w:rsidRDefault="00BC2195" w:rsidP="00BC2195">
      <w:pPr>
        <w:pStyle w:val="FreeTranslEng"/>
      </w:pPr>
      <w:r w:rsidRPr="005F70FB">
        <w:t>Maria: (my) body was hurting, I slept</w:t>
      </w:r>
    </w:p>
    <w:tbl>
      <w:tblPr>
        <w:tblW w:w="0" w:type="auto"/>
        <w:tblCellMar>
          <w:left w:w="42" w:type="dxa"/>
          <w:right w:w="42" w:type="dxa"/>
        </w:tblCellMar>
        <w:tblLook w:val="01E0" w:firstRow="1" w:lastRow="1" w:firstColumn="1" w:lastColumn="1" w:noHBand="0" w:noVBand="0"/>
      </w:tblPr>
      <w:tblGrid>
        <w:gridCol w:w="709"/>
        <w:gridCol w:w="751"/>
        <w:gridCol w:w="695"/>
        <w:gridCol w:w="629"/>
        <w:gridCol w:w="679"/>
      </w:tblGrid>
      <w:tr w:rsidR="00AC23C4" w:rsidRPr="005F70FB" w14:paraId="06418090" w14:textId="77777777" w:rsidTr="00AC23C4">
        <w:tc>
          <w:tcPr>
            <w:tcW w:w="709" w:type="dxa"/>
            <w:shd w:val="clear" w:color="auto" w:fill="auto"/>
          </w:tcPr>
          <w:p w14:paraId="64E093D1" w14:textId="77777777" w:rsidR="00BC2195" w:rsidRPr="005F70FB" w:rsidRDefault="00BC2195" w:rsidP="00BC2195">
            <w:pPr>
              <w:pStyle w:val="Text"/>
            </w:pPr>
            <w:r w:rsidRPr="005F70FB">
              <w:t>0028</w:t>
            </w:r>
          </w:p>
        </w:tc>
        <w:tc>
          <w:tcPr>
            <w:tcW w:w="751" w:type="dxa"/>
            <w:shd w:val="clear" w:color="auto" w:fill="auto"/>
          </w:tcPr>
          <w:p w14:paraId="1693B576" w14:textId="77777777" w:rsidR="00BC2195" w:rsidRPr="005F70FB" w:rsidRDefault="00BC2195" w:rsidP="00BC2195">
            <w:pPr>
              <w:pStyle w:val="Text"/>
            </w:pPr>
            <w:r w:rsidRPr="005F70FB">
              <w:rPr>
                <w:szCs w:val="19"/>
              </w:rPr>
              <w:t>Nofita</w:t>
            </w:r>
            <w:r w:rsidRPr="005F70FB">
              <w:t>:</w:t>
            </w:r>
          </w:p>
        </w:tc>
        <w:tc>
          <w:tcPr>
            <w:tcW w:w="695" w:type="dxa"/>
            <w:shd w:val="clear" w:color="auto" w:fill="auto"/>
          </w:tcPr>
          <w:p w14:paraId="3BA51EFF" w14:textId="77777777" w:rsidR="00BC2195" w:rsidRPr="005F70FB" w:rsidRDefault="00BC2195" w:rsidP="00BC2195">
            <w:pPr>
              <w:pStyle w:val="Text"/>
            </w:pPr>
            <w:r w:rsidRPr="005F70FB">
              <w:t>masak</w:t>
            </w:r>
          </w:p>
        </w:tc>
        <w:tc>
          <w:tcPr>
            <w:tcW w:w="629" w:type="dxa"/>
            <w:shd w:val="clear" w:color="auto" w:fill="auto"/>
          </w:tcPr>
          <w:p w14:paraId="48A30024" w14:textId="77777777" w:rsidR="00BC2195" w:rsidRPr="005F70FB" w:rsidRDefault="00BC2195" w:rsidP="00BC2195">
            <w:pPr>
              <w:pStyle w:val="Text"/>
            </w:pPr>
            <w:r w:rsidRPr="005F70FB">
              <w:t>air</w:t>
            </w:r>
          </w:p>
        </w:tc>
        <w:tc>
          <w:tcPr>
            <w:tcW w:w="679" w:type="dxa"/>
            <w:shd w:val="clear" w:color="auto" w:fill="auto"/>
          </w:tcPr>
          <w:p w14:paraId="3049474F" w14:textId="77777777" w:rsidR="00BC2195" w:rsidRPr="005F70FB" w:rsidRDefault="00BC2195" w:rsidP="00BC2195">
            <w:pPr>
              <w:pStyle w:val="Text"/>
            </w:pPr>
            <w:r w:rsidRPr="005F70FB">
              <w:t>panas</w:t>
            </w:r>
          </w:p>
        </w:tc>
      </w:tr>
      <w:tr w:rsidR="00AC23C4" w:rsidRPr="005F70FB" w14:paraId="59B88325" w14:textId="77777777" w:rsidTr="00AC23C4">
        <w:tc>
          <w:tcPr>
            <w:tcW w:w="709" w:type="dxa"/>
            <w:shd w:val="clear" w:color="auto" w:fill="auto"/>
          </w:tcPr>
          <w:p w14:paraId="19EDC624" w14:textId="77777777" w:rsidR="00BC2195" w:rsidRPr="005F70FB" w:rsidRDefault="00BC2195" w:rsidP="00BC2195">
            <w:pPr>
              <w:pStyle w:val="GlossEng"/>
            </w:pPr>
          </w:p>
        </w:tc>
        <w:tc>
          <w:tcPr>
            <w:tcW w:w="751" w:type="dxa"/>
            <w:shd w:val="clear" w:color="auto" w:fill="auto"/>
          </w:tcPr>
          <w:p w14:paraId="51D724E6" w14:textId="77777777" w:rsidR="00BC2195" w:rsidRPr="005F70FB" w:rsidRDefault="00BC2195" w:rsidP="00BC2195">
            <w:pPr>
              <w:pStyle w:val="GlossEng"/>
            </w:pPr>
          </w:p>
        </w:tc>
        <w:tc>
          <w:tcPr>
            <w:tcW w:w="695" w:type="dxa"/>
            <w:shd w:val="clear" w:color="auto" w:fill="auto"/>
          </w:tcPr>
          <w:p w14:paraId="45AF72E1" w14:textId="77777777" w:rsidR="00BC2195" w:rsidRPr="005F70FB" w:rsidRDefault="00BC2195" w:rsidP="00BC2195">
            <w:pPr>
              <w:pStyle w:val="GlossEng"/>
            </w:pPr>
            <w:r w:rsidRPr="005F70FB">
              <w:t>cook</w:t>
            </w:r>
          </w:p>
        </w:tc>
        <w:tc>
          <w:tcPr>
            <w:tcW w:w="629" w:type="dxa"/>
            <w:shd w:val="clear" w:color="auto" w:fill="auto"/>
          </w:tcPr>
          <w:p w14:paraId="76D70E15" w14:textId="77777777" w:rsidR="00BC2195" w:rsidRPr="005F70FB" w:rsidRDefault="00BC2195" w:rsidP="00BC2195">
            <w:pPr>
              <w:pStyle w:val="GlossEng"/>
            </w:pPr>
            <w:r w:rsidRPr="005F70FB">
              <w:t>water</w:t>
            </w:r>
          </w:p>
        </w:tc>
        <w:tc>
          <w:tcPr>
            <w:tcW w:w="679" w:type="dxa"/>
            <w:shd w:val="clear" w:color="auto" w:fill="auto"/>
          </w:tcPr>
          <w:p w14:paraId="33442E7F" w14:textId="77777777" w:rsidR="00BC2195" w:rsidRPr="005F70FB" w:rsidRDefault="00BC2195" w:rsidP="00BC2195">
            <w:pPr>
              <w:pStyle w:val="GlossEng"/>
            </w:pPr>
            <w:r w:rsidRPr="005F70FB">
              <w:t>be.hot</w:t>
            </w:r>
          </w:p>
        </w:tc>
      </w:tr>
    </w:tbl>
    <w:p w14:paraId="168C0773" w14:textId="77777777" w:rsidR="00BC2195" w:rsidRPr="005F70FB" w:rsidRDefault="00BC2195" w:rsidP="00BC2195">
      <w:pPr>
        <w:pStyle w:val="FreeTranslEng"/>
      </w:pPr>
      <w:r w:rsidRPr="005F70FB">
        <w:rPr>
          <w:szCs w:val="19"/>
        </w:rPr>
        <w:t>Nofita</w:t>
      </w:r>
      <w:r w:rsidRPr="005F70FB">
        <w:t>: (they) boiled hot water</w:t>
      </w:r>
    </w:p>
    <w:tbl>
      <w:tblPr>
        <w:tblW w:w="0" w:type="auto"/>
        <w:tblCellMar>
          <w:left w:w="42" w:type="dxa"/>
          <w:right w:w="42" w:type="dxa"/>
        </w:tblCellMar>
        <w:tblLook w:val="01E0" w:firstRow="1" w:lastRow="1" w:firstColumn="1" w:lastColumn="1" w:noHBand="0" w:noVBand="0"/>
      </w:tblPr>
      <w:tblGrid>
        <w:gridCol w:w="709"/>
        <w:gridCol w:w="718"/>
        <w:gridCol w:w="695"/>
        <w:gridCol w:w="629"/>
        <w:gridCol w:w="679"/>
      </w:tblGrid>
      <w:tr w:rsidR="00AC23C4" w:rsidRPr="005F70FB" w14:paraId="30F5024B" w14:textId="77777777" w:rsidTr="00AC23C4">
        <w:tc>
          <w:tcPr>
            <w:tcW w:w="709" w:type="dxa"/>
            <w:shd w:val="clear" w:color="auto" w:fill="auto"/>
          </w:tcPr>
          <w:p w14:paraId="15067490" w14:textId="77777777" w:rsidR="00BC2195" w:rsidRPr="005F70FB" w:rsidRDefault="00BC2195" w:rsidP="00BC2195">
            <w:pPr>
              <w:pStyle w:val="Text"/>
            </w:pPr>
            <w:r w:rsidRPr="005F70FB">
              <w:t>0029</w:t>
            </w:r>
          </w:p>
        </w:tc>
        <w:tc>
          <w:tcPr>
            <w:tcW w:w="718" w:type="dxa"/>
            <w:shd w:val="clear" w:color="auto" w:fill="auto"/>
          </w:tcPr>
          <w:p w14:paraId="33B26B1D" w14:textId="77777777" w:rsidR="00BC2195" w:rsidRPr="005F70FB" w:rsidRDefault="00BC2195" w:rsidP="00BC2195">
            <w:pPr>
              <w:pStyle w:val="Text"/>
            </w:pPr>
            <w:r w:rsidRPr="005F70FB">
              <w:t>Maria:</w:t>
            </w:r>
          </w:p>
        </w:tc>
        <w:tc>
          <w:tcPr>
            <w:tcW w:w="695" w:type="dxa"/>
            <w:shd w:val="clear" w:color="auto" w:fill="auto"/>
          </w:tcPr>
          <w:p w14:paraId="5EC41738" w14:textId="77777777" w:rsidR="00BC2195" w:rsidRPr="005F70FB" w:rsidRDefault="00BC2195" w:rsidP="00BC2195">
            <w:pPr>
              <w:pStyle w:val="Text"/>
            </w:pPr>
            <w:r w:rsidRPr="005F70FB">
              <w:t>masak</w:t>
            </w:r>
          </w:p>
        </w:tc>
        <w:tc>
          <w:tcPr>
            <w:tcW w:w="629" w:type="dxa"/>
            <w:shd w:val="clear" w:color="auto" w:fill="auto"/>
          </w:tcPr>
          <w:p w14:paraId="23BB9776" w14:textId="77777777" w:rsidR="00BC2195" w:rsidRPr="005F70FB" w:rsidRDefault="00BC2195" w:rsidP="00BC2195">
            <w:pPr>
              <w:pStyle w:val="Text"/>
            </w:pPr>
            <w:r w:rsidRPr="005F70FB">
              <w:t>air</w:t>
            </w:r>
          </w:p>
        </w:tc>
        <w:tc>
          <w:tcPr>
            <w:tcW w:w="679" w:type="dxa"/>
            <w:shd w:val="clear" w:color="auto" w:fill="auto"/>
          </w:tcPr>
          <w:p w14:paraId="6EAE54B8" w14:textId="77777777" w:rsidR="00BC2195" w:rsidRPr="005F70FB" w:rsidRDefault="00BC2195" w:rsidP="00BC2195">
            <w:pPr>
              <w:pStyle w:val="Text"/>
            </w:pPr>
            <w:r w:rsidRPr="005F70FB">
              <w:t>panas</w:t>
            </w:r>
          </w:p>
        </w:tc>
      </w:tr>
      <w:tr w:rsidR="00AC23C4" w:rsidRPr="005F70FB" w14:paraId="0310A373" w14:textId="77777777" w:rsidTr="00AC23C4">
        <w:tc>
          <w:tcPr>
            <w:tcW w:w="709" w:type="dxa"/>
            <w:shd w:val="clear" w:color="auto" w:fill="auto"/>
          </w:tcPr>
          <w:p w14:paraId="4265BD01" w14:textId="77777777" w:rsidR="00BC2195" w:rsidRPr="005F70FB" w:rsidRDefault="00BC2195" w:rsidP="00BC2195">
            <w:pPr>
              <w:pStyle w:val="GlossEng"/>
            </w:pPr>
          </w:p>
        </w:tc>
        <w:tc>
          <w:tcPr>
            <w:tcW w:w="718" w:type="dxa"/>
            <w:shd w:val="clear" w:color="auto" w:fill="auto"/>
          </w:tcPr>
          <w:p w14:paraId="5410AD53" w14:textId="77777777" w:rsidR="00BC2195" w:rsidRPr="005F70FB" w:rsidRDefault="00BC2195" w:rsidP="00BC2195">
            <w:pPr>
              <w:pStyle w:val="GlossEng"/>
            </w:pPr>
          </w:p>
        </w:tc>
        <w:tc>
          <w:tcPr>
            <w:tcW w:w="695" w:type="dxa"/>
            <w:shd w:val="clear" w:color="auto" w:fill="auto"/>
          </w:tcPr>
          <w:p w14:paraId="1ED61A74" w14:textId="77777777" w:rsidR="00BC2195" w:rsidRPr="005F70FB" w:rsidRDefault="00BC2195" w:rsidP="00BC2195">
            <w:pPr>
              <w:pStyle w:val="GlossEng"/>
            </w:pPr>
            <w:r w:rsidRPr="005F70FB">
              <w:t>cook</w:t>
            </w:r>
          </w:p>
        </w:tc>
        <w:tc>
          <w:tcPr>
            <w:tcW w:w="629" w:type="dxa"/>
            <w:shd w:val="clear" w:color="auto" w:fill="auto"/>
          </w:tcPr>
          <w:p w14:paraId="16C18AB1" w14:textId="77777777" w:rsidR="00BC2195" w:rsidRPr="005F70FB" w:rsidRDefault="00BC2195" w:rsidP="00BC2195">
            <w:pPr>
              <w:pStyle w:val="GlossEng"/>
            </w:pPr>
            <w:r w:rsidRPr="005F70FB">
              <w:t>water</w:t>
            </w:r>
          </w:p>
        </w:tc>
        <w:tc>
          <w:tcPr>
            <w:tcW w:w="679" w:type="dxa"/>
            <w:shd w:val="clear" w:color="auto" w:fill="auto"/>
          </w:tcPr>
          <w:p w14:paraId="19F264C5" w14:textId="77777777" w:rsidR="00BC2195" w:rsidRPr="005F70FB" w:rsidRDefault="00BC2195" w:rsidP="00BC2195">
            <w:pPr>
              <w:pStyle w:val="GlossEng"/>
            </w:pPr>
            <w:r w:rsidRPr="005F70FB">
              <w:t>be.hot</w:t>
            </w:r>
          </w:p>
        </w:tc>
      </w:tr>
    </w:tbl>
    <w:p w14:paraId="305B2A00" w14:textId="77777777" w:rsidR="00BC2195" w:rsidRPr="005F70FB" w:rsidRDefault="00BC2195" w:rsidP="00BC2195">
      <w:pPr>
        <w:pStyle w:val="FreeTranslEng"/>
      </w:pPr>
      <w:r w:rsidRPr="005F70FB">
        <w:t>Maria: (they) boiled hot water</w:t>
      </w:r>
    </w:p>
    <w:tbl>
      <w:tblPr>
        <w:tblW w:w="0" w:type="auto"/>
        <w:tblCellMar>
          <w:left w:w="42" w:type="dxa"/>
          <w:right w:w="42" w:type="dxa"/>
        </w:tblCellMar>
        <w:tblLook w:val="01E0" w:firstRow="1" w:lastRow="1" w:firstColumn="1" w:lastColumn="1" w:noHBand="0" w:noVBand="0"/>
      </w:tblPr>
      <w:tblGrid>
        <w:gridCol w:w="709"/>
        <w:gridCol w:w="751"/>
        <w:gridCol w:w="573"/>
        <w:gridCol w:w="573"/>
        <w:gridCol w:w="695"/>
        <w:gridCol w:w="629"/>
        <w:gridCol w:w="679"/>
      </w:tblGrid>
      <w:tr w:rsidR="00AC23C4" w:rsidRPr="005F70FB" w14:paraId="4DE5D3FB" w14:textId="77777777" w:rsidTr="00AC23C4">
        <w:tc>
          <w:tcPr>
            <w:tcW w:w="709" w:type="dxa"/>
            <w:shd w:val="clear" w:color="auto" w:fill="auto"/>
          </w:tcPr>
          <w:p w14:paraId="346716D2" w14:textId="77777777" w:rsidR="00BC2195" w:rsidRPr="005F70FB" w:rsidRDefault="00BC2195" w:rsidP="00BC2195">
            <w:pPr>
              <w:pStyle w:val="Text"/>
            </w:pPr>
            <w:r w:rsidRPr="005F70FB">
              <w:t>0030</w:t>
            </w:r>
          </w:p>
        </w:tc>
        <w:tc>
          <w:tcPr>
            <w:tcW w:w="751" w:type="dxa"/>
            <w:shd w:val="clear" w:color="auto" w:fill="auto"/>
          </w:tcPr>
          <w:p w14:paraId="71E35871" w14:textId="77777777" w:rsidR="00BC2195" w:rsidRPr="005F70FB" w:rsidRDefault="00BC2195" w:rsidP="00BC2195">
            <w:pPr>
              <w:pStyle w:val="Text"/>
            </w:pPr>
            <w:r w:rsidRPr="005F70FB">
              <w:rPr>
                <w:szCs w:val="19"/>
              </w:rPr>
              <w:t>Nofita</w:t>
            </w:r>
            <w:r w:rsidRPr="005F70FB">
              <w:t>:</w:t>
            </w:r>
          </w:p>
        </w:tc>
        <w:tc>
          <w:tcPr>
            <w:tcW w:w="573" w:type="dxa"/>
            <w:shd w:val="clear" w:color="auto" w:fill="auto"/>
          </w:tcPr>
          <w:p w14:paraId="39C4E54E" w14:textId="77777777" w:rsidR="00BC2195" w:rsidRPr="005F70FB" w:rsidRDefault="00BC2195" w:rsidP="00BC2195">
            <w:pPr>
              <w:pStyle w:val="Text"/>
            </w:pPr>
            <w:r w:rsidRPr="005F70FB">
              <w:t>Roni</w:t>
            </w:r>
          </w:p>
        </w:tc>
        <w:tc>
          <w:tcPr>
            <w:tcW w:w="573" w:type="dxa"/>
            <w:shd w:val="clear" w:color="auto" w:fill="auto"/>
          </w:tcPr>
          <w:p w14:paraId="519DBDB9" w14:textId="77777777" w:rsidR="00BC2195" w:rsidRPr="005F70FB" w:rsidRDefault="00BC2195" w:rsidP="00BC2195">
            <w:pPr>
              <w:pStyle w:val="Text"/>
            </w:pPr>
            <w:r w:rsidRPr="005F70FB">
              <w:t>yang</w:t>
            </w:r>
          </w:p>
        </w:tc>
        <w:tc>
          <w:tcPr>
            <w:tcW w:w="695" w:type="dxa"/>
            <w:shd w:val="clear" w:color="auto" w:fill="auto"/>
          </w:tcPr>
          <w:p w14:paraId="2B843AA0" w14:textId="77777777" w:rsidR="00BC2195" w:rsidRPr="005F70FB" w:rsidRDefault="00BC2195" w:rsidP="00BC2195">
            <w:pPr>
              <w:pStyle w:val="Text"/>
            </w:pPr>
            <w:r w:rsidRPr="005F70FB">
              <w:t>masak</w:t>
            </w:r>
          </w:p>
        </w:tc>
        <w:tc>
          <w:tcPr>
            <w:tcW w:w="629" w:type="dxa"/>
            <w:shd w:val="clear" w:color="auto" w:fill="auto"/>
          </w:tcPr>
          <w:p w14:paraId="0AC9CC7E" w14:textId="77777777" w:rsidR="00BC2195" w:rsidRPr="005F70FB" w:rsidRDefault="00BC2195" w:rsidP="00BC2195">
            <w:pPr>
              <w:pStyle w:val="Text"/>
            </w:pPr>
            <w:r w:rsidRPr="005F70FB">
              <w:t>air</w:t>
            </w:r>
          </w:p>
        </w:tc>
        <w:tc>
          <w:tcPr>
            <w:tcW w:w="679" w:type="dxa"/>
            <w:shd w:val="clear" w:color="auto" w:fill="auto"/>
          </w:tcPr>
          <w:p w14:paraId="7AB6B25F" w14:textId="77777777" w:rsidR="00BC2195" w:rsidRPr="005F70FB" w:rsidRDefault="00BC2195" w:rsidP="00BC2195">
            <w:pPr>
              <w:pStyle w:val="Text"/>
            </w:pPr>
            <w:r w:rsidRPr="005F70FB">
              <w:t>panas</w:t>
            </w:r>
          </w:p>
        </w:tc>
      </w:tr>
      <w:tr w:rsidR="00AC23C4" w:rsidRPr="005F70FB" w14:paraId="454188FB" w14:textId="77777777" w:rsidTr="00AC23C4">
        <w:tc>
          <w:tcPr>
            <w:tcW w:w="709" w:type="dxa"/>
            <w:shd w:val="clear" w:color="auto" w:fill="auto"/>
          </w:tcPr>
          <w:p w14:paraId="05022C90" w14:textId="77777777" w:rsidR="00BC2195" w:rsidRPr="005F70FB" w:rsidRDefault="00BC2195" w:rsidP="00BC2195">
            <w:pPr>
              <w:pStyle w:val="GlossEng"/>
            </w:pPr>
          </w:p>
        </w:tc>
        <w:tc>
          <w:tcPr>
            <w:tcW w:w="751" w:type="dxa"/>
            <w:shd w:val="clear" w:color="auto" w:fill="auto"/>
          </w:tcPr>
          <w:p w14:paraId="3F7444C3" w14:textId="77777777" w:rsidR="00BC2195" w:rsidRPr="005F70FB" w:rsidRDefault="00BC2195" w:rsidP="00BC2195">
            <w:pPr>
              <w:pStyle w:val="GlossEng"/>
            </w:pPr>
          </w:p>
        </w:tc>
        <w:tc>
          <w:tcPr>
            <w:tcW w:w="573" w:type="dxa"/>
            <w:shd w:val="clear" w:color="auto" w:fill="auto"/>
          </w:tcPr>
          <w:p w14:paraId="6A7ECC5F" w14:textId="77777777" w:rsidR="00BC2195" w:rsidRPr="005F70FB" w:rsidRDefault="00BC2195" w:rsidP="00BC2195">
            <w:pPr>
              <w:pStyle w:val="GlossEng"/>
            </w:pPr>
            <w:r w:rsidRPr="005F70FB">
              <w:t>Roni</w:t>
            </w:r>
          </w:p>
        </w:tc>
        <w:tc>
          <w:tcPr>
            <w:tcW w:w="573" w:type="dxa"/>
            <w:shd w:val="clear" w:color="auto" w:fill="auto"/>
          </w:tcPr>
          <w:p w14:paraId="1D73490E" w14:textId="77777777" w:rsidR="00BC2195" w:rsidRPr="005F70FB" w:rsidRDefault="00BC2195" w:rsidP="00BC2195">
            <w:pPr>
              <w:pStyle w:val="GlossEng"/>
            </w:pPr>
            <w:r w:rsidRPr="005F70FB">
              <w:rPr>
                <w:rStyle w:val="ChSmallCaps"/>
              </w:rPr>
              <w:t>rel</w:t>
            </w:r>
          </w:p>
        </w:tc>
        <w:tc>
          <w:tcPr>
            <w:tcW w:w="695" w:type="dxa"/>
            <w:shd w:val="clear" w:color="auto" w:fill="auto"/>
          </w:tcPr>
          <w:p w14:paraId="6AC6712E" w14:textId="77777777" w:rsidR="00BC2195" w:rsidRPr="005F70FB" w:rsidRDefault="00BC2195" w:rsidP="00BC2195">
            <w:pPr>
              <w:pStyle w:val="GlossEng"/>
            </w:pPr>
            <w:r w:rsidRPr="005F70FB">
              <w:t>cook</w:t>
            </w:r>
          </w:p>
        </w:tc>
        <w:tc>
          <w:tcPr>
            <w:tcW w:w="629" w:type="dxa"/>
            <w:shd w:val="clear" w:color="auto" w:fill="auto"/>
          </w:tcPr>
          <w:p w14:paraId="59F0DC68" w14:textId="77777777" w:rsidR="00BC2195" w:rsidRPr="005F70FB" w:rsidRDefault="00BC2195" w:rsidP="00BC2195">
            <w:pPr>
              <w:pStyle w:val="GlossEng"/>
            </w:pPr>
            <w:r w:rsidRPr="005F70FB">
              <w:t>water</w:t>
            </w:r>
          </w:p>
        </w:tc>
        <w:tc>
          <w:tcPr>
            <w:tcW w:w="679" w:type="dxa"/>
            <w:shd w:val="clear" w:color="auto" w:fill="auto"/>
          </w:tcPr>
          <w:p w14:paraId="084474CD" w14:textId="77777777" w:rsidR="00BC2195" w:rsidRPr="005F70FB" w:rsidRDefault="00BC2195" w:rsidP="00BC2195">
            <w:pPr>
              <w:pStyle w:val="GlossEng"/>
            </w:pPr>
            <w:r w:rsidRPr="005F70FB">
              <w:t>be.hot</w:t>
            </w:r>
          </w:p>
        </w:tc>
      </w:tr>
    </w:tbl>
    <w:p w14:paraId="7E30DAF9" w14:textId="77777777" w:rsidR="00BC2195" w:rsidRPr="005F70FB" w:rsidRDefault="00BC2195" w:rsidP="00BC2195">
      <w:pPr>
        <w:pStyle w:val="FreeTranslEng"/>
      </w:pPr>
      <w:r w:rsidRPr="005F70FB">
        <w:rPr>
          <w:szCs w:val="19"/>
        </w:rPr>
        <w:t>Nofita</w:t>
      </w:r>
      <w:r w:rsidRPr="005F70FB">
        <w:t>: (it was) Roni who boiled hot water</w:t>
      </w:r>
    </w:p>
    <w:tbl>
      <w:tblPr>
        <w:tblW w:w="6840" w:type="dxa"/>
        <w:tblCellMar>
          <w:left w:w="42" w:type="dxa"/>
          <w:right w:w="42" w:type="dxa"/>
        </w:tblCellMar>
        <w:tblLook w:val="01E0" w:firstRow="1" w:lastRow="1" w:firstColumn="1" w:lastColumn="1" w:noHBand="0" w:noVBand="0"/>
      </w:tblPr>
      <w:tblGrid>
        <w:gridCol w:w="707"/>
        <w:gridCol w:w="717"/>
        <w:gridCol w:w="22"/>
        <w:gridCol w:w="22"/>
        <w:gridCol w:w="106"/>
        <w:gridCol w:w="407"/>
        <w:gridCol w:w="160"/>
        <w:gridCol w:w="51"/>
        <w:gridCol w:w="122"/>
        <w:gridCol w:w="251"/>
        <w:gridCol w:w="149"/>
        <w:gridCol w:w="218"/>
        <w:gridCol w:w="244"/>
        <w:gridCol w:w="283"/>
        <w:gridCol w:w="80"/>
        <w:gridCol w:w="18"/>
        <w:gridCol w:w="108"/>
        <w:gridCol w:w="503"/>
        <w:gridCol w:w="70"/>
        <w:gridCol w:w="96"/>
        <w:gridCol w:w="489"/>
        <w:gridCol w:w="85"/>
        <w:gridCol w:w="36"/>
        <w:gridCol w:w="574"/>
        <w:gridCol w:w="10"/>
        <w:gridCol w:w="619"/>
        <w:gridCol w:w="94"/>
        <w:gridCol w:w="21"/>
        <w:gridCol w:w="578"/>
      </w:tblGrid>
      <w:tr w:rsidR="00AC23C4" w:rsidRPr="005F70FB" w14:paraId="11C5253D" w14:textId="77777777" w:rsidTr="008C089F">
        <w:tc>
          <w:tcPr>
            <w:tcW w:w="709" w:type="dxa"/>
            <w:shd w:val="clear" w:color="auto" w:fill="auto"/>
          </w:tcPr>
          <w:p w14:paraId="334D81D6" w14:textId="77777777" w:rsidR="00BC2195" w:rsidRPr="005F70FB" w:rsidRDefault="00BC2195" w:rsidP="00BC2195">
            <w:pPr>
              <w:pStyle w:val="Text"/>
            </w:pPr>
            <w:r w:rsidRPr="005F70FB">
              <w:t>0031</w:t>
            </w:r>
          </w:p>
        </w:tc>
        <w:tc>
          <w:tcPr>
            <w:tcW w:w="718" w:type="dxa"/>
            <w:shd w:val="clear" w:color="auto" w:fill="auto"/>
          </w:tcPr>
          <w:p w14:paraId="3F7AC07D" w14:textId="77777777" w:rsidR="00BC2195" w:rsidRPr="005F70FB" w:rsidRDefault="00BC2195" w:rsidP="00BC2195">
            <w:pPr>
              <w:pStyle w:val="Text"/>
            </w:pPr>
            <w:r w:rsidRPr="005F70FB">
              <w:t>Maria:</w:t>
            </w:r>
          </w:p>
        </w:tc>
        <w:tc>
          <w:tcPr>
            <w:tcW w:w="557" w:type="dxa"/>
            <w:gridSpan w:val="4"/>
            <w:shd w:val="clear" w:color="auto" w:fill="auto"/>
          </w:tcPr>
          <w:p w14:paraId="63375BC4" w14:textId="77777777" w:rsidR="00BC2195" w:rsidRPr="005F70FB" w:rsidRDefault="00BC2195" w:rsidP="00BC2195">
            <w:pPr>
              <w:pStyle w:val="Text"/>
            </w:pPr>
            <w:r w:rsidRPr="005F70FB">
              <w:t>Roni,</w:t>
            </w:r>
          </w:p>
        </w:tc>
        <w:tc>
          <w:tcPr>
            <w:tcW w:w="584" w:type="dxa"/>
            <w:gridSpan w:val="4"/>
            <w:shd w:val="clear" w:color="auto" w:fill="auto"/>
          </w:tcPr>
          <w:p w14:paraId="5DC85EAB" w14:textId="77777777" w:rsidR="00BC2195" w:rsidRPr="005F70FB" w:rsidRDefault="00BC2195" w:rsidP="00BC2195">
            <w:pPr>
              <w:pStyle w:val="Text"/>
            </w:pPr>
            <w:r w:rsidRPr="005F70FB">
              <w:t>ana</w:t>
            </w:r>
          </w:p>
        </w:tc>
        <w:tc>
          <w:tcPr>
            <w:tcW w:w="992" w:type="dxa"/>
            <w:gridSpan w:val="6"/>
            <w:shd w:val="clear" w:color="auto" w:fill="auto"/>
          </w:tcPr>
          <w:p w14:paraId="6AE4B89C" w14:textId="77777777" w:rsidR="00BC2195" w:rsidRPr="005F70FB" w:rsidRDefault="00BC2195" w:rsidP="00BC2195">
            <w:pPr>
              <w:pStyle w:val="Text"/>
            </w:pPr>
            <w:r w:rsidRPr="005F70FB">
              <w:t>mantri</w:t>
            </w:r>
          </w:p>
        </w:tc>
        <w:tc>
          <w:tcPr>
            <w:tcW w:w="777" w:type="dxa"/>
            <w:gridSpan w:val="4"/>
            <w:shd w:val="clear" w:color="auto" w:fill="auto"/>
          </w:tcPr>
          <w:p w14:paraId="638B277D" w14:textId="77777777" w:rsidR="00BC2195" w:rsidRPr="005F70FB" w:rsidRDefault="00BC2195" w:rsidP="00BC2195">
            <w:pPr>
              <w:pStyle w:val="Text"/>
            </w:pPr>
            <w:r w:rsidRPr="005F70FB">
              <w:t>ini,</w:t>
            </w:r>
          </w:p>
        </w:tc>
        <w:tc>
          <w:tcPr>
            <w:tcW w:w="489" w:type="dxa"/>
            <w:shd w:val="clear" w:color="auto" w:fill="auto"/>
          </w:tcPr>
          <w:p w14:paraId="6C76D91F" w14:textId="77777777" w:rsidR="00BC2195" w:rsidRPr="005F70FB" w:rsidRDefault="00BC2195" w:rsidP="00BC2195">
            <w:pPr>
              <w:pStyle w:val="Text"/>
            </w:pPr>
            <w:r w:rsidRPr="005F70FB">
              <w:t>de</w:t>
            </w:r>
          </w:p>
        </w:tc>
        <w:tc>
          <w:tcPr>
            <w:tcW w:w="695" w:type="dxa"/>
            <w:gridSpan w:val="3"/>
            <w:shd w:val="clear" w:color="auto" w:fill="auto"/>
          </w:tcPr>
          <w:p w14:paraId="26747DFD" w14:textId="77777777" w:rsidR="00BC2195" w:rsidRPr="005F70FB" w:rsidRDefault="00BC2195" w:rsidP="00BC2195">
            <w:pPr>
              <w:pStyle w:val="Text"/>
            </w:pPr>
            <w:r w:rsidRPr="005F70FB">
              <w:t>masak</w:t>
            </w:r>
          </w:p>
        </w:tc>
        <w:tc>
          <w:tcPr>
            <w:tcW w:w="629" w:type="dxa"/>
            <w:gridSpan w:val="2"/>
            <w:shd w:val="clear" w:color="auto" w:fill="auto"/>
          </w:tcPr>
          <w:p w14:paraId="5E1212F9" w14:textId="77777777" w:rsidR="00BC2195" w:rsidRPr="005F70FB" w:rsidRDefault="00BC2195" w:rsidP="00BC2195">
            <w:pPr>
              <w:pStyle w:val="Text"/>
            </w:pPr>
            <w:r w:rsidRPr="005F70FB">
              <w:t>air</w:t>
            </w:r>
          </w:p>
        </w:tc>
        <w:tc>
          <w:tcPr>
            <w:tcW w:w="690" w:type="dxa"/>
            <w:gridSpan w:val="3"/>
            <w:shd w:val="clear" w:color="auto" w:fill="auto"/>
          </w:tcPr>
          <w:p w14:paraId="766EBFE8" w14:textId="77777777" w:rsidR="00BC2195" w:rsidRPr="005F70FB" w:rsidRDefault="00BC2195" w:rsidP="00BC2195">
            <w:pPr>
              <w:pStyle w:val="Text"/>
            </w:pPr>
            <w:r w:rsidRPr="005F70FB">
              <w:t>panas,</w:t>
            </w:r>
          </w:p>
        </w:tc>
      </w:tr>
      <w:tr w:rsidR="00AC23C4" w:rsidRPr="005F70FB" w14:paraId="50EB6809" w14:textId="77777777" w:rsidTr="008C089F">
        <w:tc>
          <w:tcPr>
            <w:tcW w:w="709" w:type="dxa"/>
            <w:shd w:val="clear" w:color="auto" w:fill="auto"/>
          </w:tcPr>
          <w:p w14:paraId="533255AC" w14:textId="77777777" w:rsidR="00BC2195" w:rsidRPr="005F70FB" w:rsidRDefault="00BC2195" w:rsidP="00BC2195">
            <w:pPr>
              <w:pStyle w:val="GlossEng2ptafter"/>
            </w:pPr>
          </w:p>
        </w:tc>
        <w:tc>
          <w:tcPr>
            <w:tcW w:w="718" w:type="dxa"/>
            <w:shd w:val="clear" w:color="auto" w:fill="auto"/>
          </w:tcPr>
          <w:p w14:paraId="4D0D9062" w14:textId="77777777" w:rsidR="00BC2195" w:rsidRPr="005F70FB" w:rsidRDefault="00BC2195" w:rsidP="00BC2195">
            <w:pPr>
              <w:pStyle w:val="GlossEng2ptafter"/>
            </w:pPr>
          </w:p>
        </w:tc>
        <w:tc>
          <w:tcPr>
            <w:tcW w:w="557" w:type="dxa"/>
            <w:gridSpan w:val="4"/>
            <w:shd w:val="clear" w:color="auto" w:fill="auto"/>
          </w:tcPr>
          <w:p w14:paraId="1C68E4D5" w14:textId="77777777" w:rsidR="00BC2195" w:rsidRPr="005F70FB" w:rsidRDefault="00BC2195" w:rsidP="00BC2195">
            <w:pPr>
              <w:pStyle w:val="GlossEng2ptafter"/>
            </w:pPr>
            <w:r w:rsidRPr="005F70FB">
              <w:t>Roni</w:t>
            </w:r>
          </w:p>
        </w:tc>
        <w:tc>
          <w:tcPr>
            <w:tcW w:w="584" w:type="dxa"/>
            <w:gridSpan w:val="4"/>
            <w:shd w:val="clear" w:color="auto" w:fill="auto"/>
          </w:tcPr>
          <w:p w14:paraId="7F1F8210" w14:textId="77777777" w:rsidR="00BC2195" w:rsidRPr="005F70FB" w:rsidRDefault="00BC2195" w:rsidP="00BC2195">
            <w:pPr>
              <w:pStyle w:val="GlossEng2ptafter"/>
            </w:pPr>
            <w:r w:rsidRPr="005F70FB">
              <w:t>child</w:t>
            </w:r>
          </w:p>
        </w:tc>
        <w:tc>
          <w:tcPr>
            <w:tcW w:w="992" w:type="dxa"/>
            <w:gridSpan w:val="6"/>
            <w:shd w:val="clear" w:color="auto" w:fill="auto"/>
          </w:tcPr>
          <w:p w14:paraId="76CD92F9" w14:textId="77777777" w:rsidR="00BC2195" w:rsidRPr="005F70FB" w:rsidRDefault="00BC2195" w:rsidP="00BC2195">
            <w:pPr>
              <w:pStyle w:val="GlossEng2ptafter"/>
            </w:pPr>
            <w:r w:rsidRPr="005F70FB">
              <w:t>male.nurse</w:t>
            </w:r>
          </w:p>
        </w:tc>
        <w:tc>
          <w:tcPr>
            <w:tcW w:w="777" w:type="dxa"/>
            <w:gridSpan w:val="4"/>
            <w:shd w:val="clear" w:color="auto" w:fill="auto"/>
          </w:tcPr>
          <w:p w14:paraId="478C61B4" w14:textId="77777777" w:rsidR="00BC2195" w:rsidRPr="005F70FB" w:rsidRDefault="00BC2195" w:rsidP="00BC2195">
            <w:pPr>
              <w:pStyle w:val="GlossEng2ptafter"/>
            </w:pPr>
            <w:r w:rsidRPr="005F70FB">
              <w:rPr>
                <w:rStyle w:val="ChSmallCaps"/>
              </w:rPr>
              <w:t>d.prox</w:t>
            </w:r>
          </w:p>
        </w:tc>
        <w:tc>
          <w:tcPr>
            <w:tcW w:w="489" w:type="dxa"/>
            <w:shd w:val="clear" w:color="auto" w:fill="auto"/>
          </w:tcPr>
          <w:p w14:paraId="6F8D0AFB" w14:textId="77777777" w:rsidR="00BC2195" w:rsidRPr="005F70FB" w:rsidRDefault="00BC2195" w:rsidP="00BC2195">
            <w:pPr>
              <w:pStyle w:val="GlossEng2ptafter"/>
            </w:pPr>
            <w:r w:rsidRPr="005F70FB">
              <w:rPr>
                <w:rStyle w:val="ChSmallCaps"/>
              </w:rPr>
              <w:t>3sg</w:t>
            </w:r>
          </w:p>
        </w:tc>
        <w:tc>
          <w:tcPr>
            <w:tcW w:w="695" w:type="dxa"/>
            <w:gridSpan w:val="3"/>
            <w:shd w:val="clear" w:color="auto" w:fill="auto"/>
          </w:tcPr>
          <w:p w14:paraId="10EB4229" w14:textId="77777777" w:rsidR="00BC2195" w:rsidRPr="005F70FB" w:rsidRDefault="00BC2195" w:rsidP="00BC2195">
            <w:pPr>
              <w:pStyle w:val="GlossEng2ptafter"/>
            </w:pPr>
            <w:r w:rsidRPr="005F70FB">
              <w:t>cook</w:t>
            </w:r>
          </w:p>
        </w:tc>
        <w:tc>
          <w:tcPr>
            <w:tcW w:w="629" w:type="dxa"/>
            <w:gridSpan w:val="2"/>
            <w:shd w:val="clear" w:color="auto" w:fill="auto"/>
          </w:tcPr>
          <w:p w14:paraId="2C55E5DA" w14:textId="77777777" w:rsidR="00BC2195" w:rsidRPr="005F70FB" w:rsidRDefault="00BC2195" w:rsidP="00BC2195">
            <w:pPr>
              <w:pStyle w:val="GlossEng2ptafter"/>
            </w:pPr>
            <w:r w:rsidRPr="005F70FB">
              <w:t>water</w:t>
            </w:r>
          </w:p>
        </w:tc>
        <w:tc>
          <w:tcPr>
            <w:tcW w:w="690" w:type="dxa"/>
            <w:gridSpan w:val="3"/>
            <w:shd w:val="clear" w:color="auto" w:fill="auto"/>
          </w:tcPr>
          <w:p w14:paraId="765FB68E" w14:textId="77777777" w:rsidR="00BC2195" w:rsidRPr="005F70FB" w:rsidRDefault="00BC2195" w:rsidP="00BC2195">
            <w:pPr>
              <w:pStyle w:val="GlossEng2ptafter"/>
            </w:pPr>
            <w:r w:rsidRPr="005F70FB">
              <w:t>be.hot</w:t>
            </w:r>
          </w:p>
        </w:tc>
      </w:tr>
      <w:tr w:rsidR="00AC23C4" w:rsidRPr="005F70FB" w14:paraId="01D47AF6" w14:textId="77777777" w:rsidTr="008C089F">
        <w:trPr>
          <w:gridAfter w:val="2"/>
          <w:wAfter w:w="599" w:type="dxa"/>
        </w:trPr>
        <w:tc>
          <w:tcPr>
            <w:tcW w:w="709" w:type="dxa"/>
            <w:shd w:val="clear" w:color="auto" w:fill="auto"/>
          </w:tcPr>
          <w:p w14:paraId="7203043F" w14:textId="77777777" w:rsidR="00BC2195" w:rsidRPr="005F70FB" w:rsidRDefault="00BC2195" w:rsidP="00BC2195">
            <w:pPr>
              <w:pStyle w:val="O0Nwnext"/>
            </w:pPr>
          </w:p>
        </w:tc>
        <w:tc>
          <w:tcPr>
            <w:tcW w:w="740" w:type="dxa"/>
            <w:gridSpan w:val="2"/>
            <w:shd w:val="clear" w:color="auto" w:fill="auto"/>
          </w:tcPr>
          <w:p w14:paraId="78C6E310" w14:textId="77777777" w:rsidR="00BC2195" w:rsidRPr="005F70FB" w:rsidRDefault="00BC2195" w:rsidP="00BC2195">
            <w:pPr>
              <w:pStyle w:val="Text"/>
            </w:pPr>
            <w:r w:rsidRPr="005F70FB">
              <w:t>dorang</w:t>
            </w:r>
          </w:p>
        </w:tc>
        <w:tc>
          <w:tcPr>
            <w:tcW w:w="746" w:type="dxa"/>
            <w:gridSpan w:val="5"/>
            <w:shd w:val="clear" w:color="auto" w:fill="auto"/>
          </w:tcPr>
          <w:p w14:paraId="0101D886" w14:textId="77777777" w:rsidR="00BC2195" w:rsidRPr="005F70FB" w:rsidRDefault="00BC2195" w:rsidP="00BC2195">
            <w:pPr>
              <w:pStyle w:val="Text"/>
            </w:pPr>
            <w:r w:rsidRPr="005F70FB">
              <w:t>tolong,</w:t>
            </w:r>
          </w:p>
        </w:tc>
        <w:tc>
          <w:tcPr>
            <w:tcW w:w="740" w:type="dxa"/>
            <w:gridSpan w:val="4"/>
            <w:shd w:val="clear" w:color="auto" w:fill="auto"/>
          </w:tcPr>
          <w:p w14:paraId="3EDC3BF6" w14:textId="77777777" w:rsidR="00BC2195" w:rsidRPr="005F70FB" w:rsidRDefault="00BC2195" w:rsidP="00BC2195">
            <w:pPr>
              <w:pStyle w:val="Text"/>
            </w:pPr>
            <w:r w:rsidRPr="005F70FB">
              <w:t>dorang</w:t>
            </w:r>
          </w:p>
        </w:tc>
        <w:tc>
          <w:tcPr>
            <w:tcW w:w="607" w:type="dxa"/>
            <w:gridSpan w:val="3"/>
            <w:shd w:val="clear" w:color="auto" w:fill="auto"/>
          </w:tcPr>
          <w:p w14:paraId="21F51773" w14:textId="77777777" w:rsidR="00BC2195" w:rsidRPr="005F70FB" w:rsidRDefault="00BC2195" w:rsidP="00BC2195">
            <w:pPr>
              <w:pStyle w:val="Text"/>
            </w:pPr>
            <w:r w:rsidRPr="005F70FB">
              <w:t>bawa</w:t>
            </w:r>
          </w:p>
        </w:tc>
        <w:tc>
          <w:tcPr>
            <w:tcW w:w="629" w:type="dxa"/>
            <w:gridSpan w:val="3"/>
            <w:shd w:val="clear" w:color="auto" w:fill="auto"/>
          </w:tcPr>
          <w:p w14:paraId="529155DE" w14:textId="77777777" w:rsidR="00BC2195" w:rsidRPr="005F70FB" w:rsidRDefault="00BC2195" w:rsidP="00BC2195">
            <w:pPr>
              <w:pStyle w:val="Text"/>
            </w:pPr>
            <w:r w:rsidRPr="005F70FB">
              <w:t>air,</w:t>
            </w:r>
          </w:p>
        </w:tc>
        <w:tc>
          <w:tcPr>
            <w:tcW w:w="740" w:type="dxa"/>
            <w:gridSpan w:val="4"/>
            <w:shd w:val="clear" w:color="auto" w:fill="auto"/>
          </w:tcPr>
          <w:p w14:paraId="2C97FD3E" w14:textId="77777777" w:rsidR="00BC2195" w:rsidRPr="005F70FB" w:rsidRDefault="00BC2195" w:rsidP="00BC2195">
            <w:pPr>
              <w:pStyle w:val="Text"/>
            </w:pPr>
            <w:r w:rsidRPr="005F70FB">
              <w:t>dorang</w:t>
            </w:r>
          </w:p>
        </w:tc>
        <w:tc>
          <w:tcPr>
            <w:tcW w:w="607" w:type="dxa"/>
            <w:gridSpan w:val="2"/>
            <w:shd w:val="clear" w:color="auto" w:fill="auto"/>
          </w:tcPr>
          <w:p w14:paraId="5DDAF3F6" w14:textId="77777777" w:rsidR="00BC2195" w:rsidRPr="005F70FB" w:rsidRDefault="00BC2195" w:rsidP="00BC2195">
            <w:pPr>
              <w:pStyle w:val="Text"/>
            </w:pPr>
            <w:r w:rsidRPr="005F70FB">
              <w:t>bawa</w:t>
            </w:r>
          </w:p>
        </w:tc>
        <w:tc>
          <w:tcPr>
            <w:tcW w:w="723" w:type="dxa"/>
            <w:gridSpan w:val="3"/>
            <w:shd w:val="clear" w:color="auto" w:fill="auto"/>
          </w:tcPr>
          <w:p w14:paraId="33CE064D" w14:textId="77777777" w:rsidR="00BC2195" w:rsidRPr="005F70FB" w:rsidRDefault="00BC2195" w:rsidP="00BC2195">
            <w:pPr>
              <w:pStyle w:val="Text"/>
            </w:pPr>
            <w:r w:rsidRPr="005F70FB">
              <w:t>daung,</w:t>
            </w:r>
          </w:p>
        </w:tc>
      </w:tr>
      <w:tr w:rsidR="00AC23C4" w:rsidRPr="005F70FB" w14:paraId="3EC12093" w14:textId="77777777" w:rsidTr="008C089F">
        <w:trPr>
          <w:gridAfter w:val="2"/>
          <w:wAfter w:w="599" w:type="dxa"/>
        </w:trPr>
        <w:tc>
          <w:tcPr>
            <w:tcW w:w="709" w:type="dxa"/>
            <w:shd w:val="clear" w:color="auto" w:fill="auto"/>
          </w:tcPr>
          <w:p w14:paraId="4F7DF1AE" w14:textId="77777777" w:rsidR="00BC2195" w:rsidRPr="005F70FB" w:rsidRDefault="00BC2195" w:rsidP="00BC2195">
            <w:pPr>
              <w:pStyle w:val="GlossEng2ptafter"/>
            </w:pPr>
          </w:p>
        </w:tc>
        <w:tc>
          <w:tcPr>
            <w:tcW w:w="740" w:type="dxa"/>
            <w:gridSpan w:val="2"/>
            <w:shd w:val="clear" w:color="auto" w:fill="auto"/>
          </w:tcPr>
          <w:p w14:paraId="2DAD708A" w14:textId="77777777" w:rsidR="00BC2195" w:rsidRPr="005F70FB" w:rsidRDefault="00BC2195" w:rsidP="00BC2195">
            <w:pPr>
              <w:pStyle w:val="GlossEng2ptafter"/>
            </w:pPr>
            <w:r w:rsidRPr="005F70FB">
              <w:rPr>
                <w:rStyle w:val="ChSmallCaps"/>
              </w:rPr>
              <w:t>3pl</w:t>
            </w:r>
          </w:p>
        </w:tc>
        <w:tc>
          <w:tcPr>
            <w:tcW w:w="746" w:type="dxa"/>
            <w:gridSpan w:val="5"/>
            <w:shd w:val="clear" w:color="auto" w:fill="auto"/>
          </w:tcPr>
          <w:p w14:paraId="71C31DD2" w14:textId="77777777" w:rsidR="00BC2195" w:rsidRPr="005F70FB" w:rsidRDefault="00BC2195" w:rsidP="00BC2195">
            <w:pPr>
              <w:pStyle w:val="GlossEng2ptafter"/>
            </w:pPr>
            <w:r w:rsidRPr="005F70FB">
              <w:t>help</w:t>
            </w:r>
          </w:p>
        </w:tc>
        <w:tc>
          <w:tcPr>
            <w:tcW w:w="740" w:type="dxa"/>
            <w:gridSpan w:val="4"/>
            <w:shd w:val="clear" w:color="auto" w:fill="auto"/>
          </w:tcPr>
          <w:p w14:paraId="655BEA43" w14:textId="77777777" w:rsidR="00BC2195" w:rsidRPr="005F70FB" w:rsidRDefault="00BC2195" w:rsidP="00BC2195">
            <w:pPr>
              <w:pStyle w:val="GlossEng2ptafter"/>
            </w:pPr>
            <w:r w:rsidRPr="005F70FB">
              <w:rPr>
                <w:rStyle w:val="ChSmallCaps"/>
              </w:rPr>
              <w:t>3pl</w:t>
            </w:r>
          </w:p>
        </w:tc>
        <w:tc>
          <w:tcPr>
            <w:tcW w:w="607" w:type="dxa"/>
            <w:gridSpan w:val="3"/>
            <w:shd w:val="clear" w:color="auto" w:fill="auto"/>
          </w:tcPr>
          <w:p w14:paraId="1236F89D" w14:textId="77777777" w:rsidR="00BC2195" w:rsidRPr="005F70FB" w:rsidRDefault="00BC2195" w:rsidP="00BC2195">
            <w:pPr>
              <w:pStyle w:val="GlossEng2ptafter"/>
            </w:pPr>
            <w:r w:rsidRPr="005F70FB">
              <w:t>bring</w:t>
            </w:r>
          </w:p>
        </w:tc>
        <w:tc>
          <w:tcPr>
            <w:tcW w:w="629" w:type="dxa"/>
            <w:gridSpan w:val="3"/>
            <w:shd w:val="clear" w:color="auto" w:fill="auto"/>
          </w:tcPr>
          <w:p w14:paraId="61EC6491" w14:textId="77777777" w:rsidR="00BC2195" w:rsidRPr="005F70FB" w:rsidRDefault="00BC2195" w:rsidP="00BC2195">
            <w:pPr>
              <w:pStyle w:val="GlossEng2ptafter"/>
            </w:pPr>
            <w:r w:rsidRPr="005F70FB">
              <w:t>water</w:t>
            </w:r>
          </w:p>
        </w:tc>
        <w:tc>
          <w:tcPr>
            <w:tcW w:w="740" w:type="dxa"/>
            <w:gridSpan w:val="4"/>
            <w:shd w:val="clear" w:color="auto" w:fill="auto"/>
          </w:tcPr>
          <w:p w14:paraId="44DAFE18" w14:textId="77777777" w:rsidR="00BC2195" w:rsidRPr="005F70FB" w:rsidRDefault="00BC2195" w:rsidP="00BC2195">
            <w:pPr>
              <w:pStyle w:val="GlossEng2ptafter"/>
            </w:pPr>
            <w:r w:rsidRPr="005F70FB">
              <w:rPr>
                <w:rStyle w:val="ChSmallCaps"/>
              </w:rPr>
              <w:t>3pl</w:t>
            </w:r>
          </w:p>
        </w:tc>
        <w:tc>
          <w:tcPr>
            <w:tcW w:w="607" w:type="dxa"/>
            <w:gridSpan w:val="2"/>
            <w:shd w:val="clear" w:color="auto" w:fill="auto"/>
          </w:tcPr>
          <w:p w14:paraId="2052BC62" w14:textId="77777777" w:rsidR="00BC2195" w:rsidRPr="005F70FB" w:rsidRDefault="00BC2195" w:rsidP="00BC2195">
            <w:pPr>
              <w:pStyle w:val="GlossEng2ptafter"/>
            </w:pPr>
            <w:r w:rsidRPr="005F70FB">
              <w:t>bring</w:t>
            </w:r>
          </w:p>
        </w:tc>
        <w:tc>
          <w:tcPr>
            <w:tcW w:w="723" w:type="dxa"/>
            <w:gridSpan w:val="3"/>
            <w:shd w:val="clear" w:color="auto" w:fill="auto"/>
          </w:tcPr>
          <w:p w14:paraId="2111B107" w14:textId="77777777" w:rsidR="00BC2195" w:rsidRPr="005F70FB" w:rsidRDefault="00BC2195" w:rsidP="00BC2195">
            <w:pPr>
              <w:pStyle w:val="GlossEng2ptafter"/>
            </w:pPr>
            <w:r w:rsidRPr="005F70FB">
              <w:t>leaf</w:t>
            </w:r>
          </w:p>
        </w:tc>
      </w:tr>
      <w:tr w:rsidR="00AC23C4" w:rsidRPr="005F70FB" w14:paraId="1E7F1F7E" w14:textId="77777777" w:rsidTr="008C089F">
        <w:trPr>
          <w:gridAfter w:val="1"/>
          <w:wAfter w:w="575" w:type="dxa"/>
        </w:trPr>
        <w:tc>
          <w:tcPr>
            <w:tcW w:w="709" w:type="dxa"/>
            <w:shd w:val="clear" w:color="auto" w:fill="auto"/>
          </w:tcPr>
          <w:p w14:paraId="120B88BD" w14:textId="77777777" w:rsidR="00BC2195" w:rsidRPr="005F70FB" w:rsidRDefault="00BC2195" w:rsidP="00BC2195">
            <w:pPr>
              <w:pStyle w:val="O0Nwnext"/>
            </w:pPr>
          </w:p>
        </w:tc>
        <w:tc>
          <w:tcPr>
            <w:tcW w:w="868" w:type="dxa"/>
            <w:gridSpan w:val="4"/>
            <w:shd w:val="clear" w:color="auto" w:fill="auto"/>
          </w:tcPr>
          <w:p w14:paraId="5F896C43" w14:textId="77777777" w:rsidR="00BC2195" w:rsidRPr="005F70FB" w:rsidRDefault="00BC2195" w:rsidP="00BC2195">
            <w:pPr>
              <w:pStyle w:val="Text"/>
            </w:pPr>
            <w:r w:rsidRPr="005F70FB">
              <w:t>baru</w:t>
            </w:r>
          </w:p>
        </w:tc>
        <w:tc>
          <w:tcPr>
            <w:tcW w:w="740" w:type="dxa"/>
            <w:gridSpan w:val="4"/>
            <w:shd w:val="clear" w:color="auto" w:fill="auto"/>
          </w:tcPr>
          <w:p w14:paraId="360B299F" w14:textId="77777777" w:rsidR="00BC2195" w:rsidRPr="005F70FB" w:rsidRDefault="00BC2195" w:rsidP="00BC2195">
            <w:pPr>
              <w:pStyle w:val="Text"/>
            </w:pPr>
            <w:r w:rsidRPr="005F70FB">
              <w:t>dorang</w:t>
            </w:r>
          </w:p>
        </w:tc>
        <w:tc>
          <w:tcPr>
            <w:tcW w:w="862" w:type="dxa"/>
            <w:gridSpan w:val="4"/>
            <w:shd w:val="clear" w:color="auto" w:fill="auto"/>
          </w:tcPr>
          <w:p w14:paraId="65488616" w14:textId="77777777" w:rsidR="00BC2195" w:rsidRPr="005F70FB" w:rsidRDefault="00BC2195" w:rsidP="00BC2195">
            <w:pPr>
              <w:pStyle w:val="Text"/>
            </w:pPr>
            <w:r w:rsidRPr="005F70FB">
              <w:t>urut</w:t>
            </w:r>
          </w:p>
        </w:tc>
        <w:tc>
          <w:tcPr>
            <w:tcW w:w="489" w:type="dxa"/>
            <w:gridSpan w:val="4"/>
            <w:shd w:val="clear" w:color="auto" w:fill="auto"/>
          </w:tcPr>
          <w:p w14:paraId="2A4CE537" w14:textId="77777777" w:rsidR="00BC2195" w:rsidRPr="005F70FB" w:rsidRDefault="00BC2195" w:rsidP="00BC2195">
            <w:pPr>
              <w:pStyle w:val="Text"/>
            </w:pPr>
            <w:r w:rsidRPr="005F70FB">
              <w:t>sa</w:t>
            </w:r>
          </w:p>
        </w:tc>
        <w:tc>
          <w:tcPr>
            <w:tcW w:w="573" w:type="dxa"/>
            <w:gridSpan w:val="2"/>
            <w:shd w:val="clear" w:color="auto" w:fill="auto"/>
          </w:tcPr>
          <w:p w14:paraId="6302460C" w14:textId="77777777" w:rsidR="00BC2195" w:rsidRPr="005F70FB" w:rsidRDefault="00BC2195" w:rsidP="00BC2195">
            <w:pPr>
              <w:pStyle w:val="Text"/>
            </w:pPr>
            <w:r w:rsidRPr="005F70FB">
              <w:t>deng</w:t>
            </w:r>
          </w:p>
        </w:tc>
        <w:tc>
          <w:tcPr>
            <w:tcW w:w="706" w:type="dxa"/>
            <w:gridSpan w:val="4"/>
            <w:shd w:val="clear" w:color="auto" w:fill="auto"/>
          </w:tcPr>
          <w:p w14:paraId="694616BE" w14:textId="77777777" w:rsidR="00BC2195" w:rsidRPr="005F70FB" w:rsidRDefault="00BC2195" w:rsidP="00BC2195">
            <w:pPr>
              <w:pStyle w:val="Text"/>
            </w:pPr>
            <w:r w:rsidRPr="005F70FB">
              <w:t>itu,</w:t>
            </w:r>
          </w:p>
        </w:tc>
        <w:tc>
          <w:tcPr>
            <w:tcW w:w="584" w:type="dxa"/>
            <w:gridSpan w:val="2"/>
            <w:shd w:val="clear" w:color="auto" w:fill="auto"/>
          </w:tcPr>
          <w:p w14:paraId="40E375CD" w14:textId="77777777" w:rsidR="00BC2195" w:rsidRPr="005F70FB" w:rsidRDefault="00BC2195" w:rsidP="00BC2195">
            <w:pPr>
              <w:pStyle w:val="Text"/>
            </w:pPr>
            <w:r w:rsidRPr="005F70FB">
              <w:t>dong</w:t>
            </w:r>
          </w:p>
        </w:tc>
        <w:tc>
          <w:tcPr>
            <w:tcW w:w="734" w:type="dxa"/>
            <w:gridSpan w:val="3"/>
            <w:shd w:val="clear" w:color="auto" w:fill="auto"/>
          </w:tcPr>
          <w:p w14:paraId="712B2032" w14:textId="77777777" w:rsidR="00BC2195" w:rsidRPr="005F70FB" w:rsidRDefault="00BC2195" w:rsidP="00BC2195">
            <w:pPr>
              <w:pStyle w:val="Text"/>
            </w:pPr>
            <w:r w:rsidRPr="005F70FB">
              <w:t>bilang,</w:t>
            </w:r>
          </w:p>
        </w:tc>
      </w:tr>
      <w:tr w:rsidR="00AC23C4" w:rsidRPr="005F70FB" w14:paraId="5623C96F" w14:textId="77777777" w:rsidTr="008C089F">
        <w:trPr>
          <w:gridAfter w:val="1"/>
          <w:wAfter w:w="575" w:type="dxa"/>
        </w:trPr>
        <w:tc>
          <w:tcPr>
            <w:tcW w:w="709" w:type="dxa"/>
            <w:shd w:val="clear" w:color="auto" w:fill="auto"/>
          </w:tcPr>
          <w:p w14:paraId="0DE7EC09" w14:textId="77777777" w:rsidR="00BC2195" w:rsidRPr="005F70FB" w:rsidRDefault="00BC2195" w:rsidP="00BC2195">
            <w:pPr>
              <w:pStyle w:val="GlossEng2ptafter"/>
            </w:pPr>
          </w:p>
        </w:tc>
        <w:tc>
          <w:tcPr>
            <w:tcW w:w="868" w:type="dxa"/>
            <w:gridSpan w:val="4"/>
            <w:shd w:val="clear" w:color="auto" w:fill="auto"/>
          </w:tcPr>
          <w:p w14:paraId="1556BEC8" w14:textId="77777777" w:rsidR="00BC2195" w:rsidRPr="005F70FB" w:rsidRDefault="00BC2195" w:rsidP="00BC2195">
            <w:pPr>
              <w:pStyle w:val="GlossEng2ptafter"/>
            </w:pPr>
            <w:r w:rsidRPr="005F70FB">
              <w:t>and.then</w:t>
            </w:r>
          </w:p>
        </w:tc>
        <w:tc>
          <w:tcPr>
            <w:tcW w:w="740" w:type="dxa"/>
            <w:gridSpan w:val="4"/>
            <w:shd w:val="clear" w:color="auto" w:fill="auto"/>
          </w:tcPr>
          <w:p w14:paraId="3BE1CA42" w14:textId="77777777" w:rsidR="00BC2195" w:rsidRPr="005F70FB" w:rsidRDefault="00BC2195" w:rsidP="00BC2195">
            <w:pPr>
              <w:pStyle w:val="GlossEng2ptafter"/>
            </w:pPr>
            <w:r w:rsidRPr="005F70FB">
              <w:rPr>
                <w:rStyle w:val="ChSmallCaps"/>
              </w:rPr>
              <w:t>3pl</w:t>
            </w:r>
          </w:p>
        </w:tc>
        <w:tc>
          <w:tcPr>
            <w:tcW w:w="862" w:type="dxa"/>
            <w:gridSpan w:val="4"/>
            <w:shd w:val="clear" w:color="auto" w:fill="auto"/>
          </w:tcPr>
          <w:p w14:paraId="60192A61" w14:textId="77777777" w:rsidR="00BC2195" w:rsidRPr="005F70FB" w:rsidRDefault="00BC2195" w:rsidP="00BC2195">
            <w:pPr>
              <w:pStyle w:val="GlossEng2ptafter"/>
            </w:pPr>
            <w:r w:rsidRPr="005F70FB">
              <w:t>massage</w:t>
            </w:r>
          </w:p>
        </w:tc>
        <w:tc>
          <w:tcPr>
            <w:tcW w:w="489" w:type="dxa"/>
            <w:gridSpan w:val="4"/>
            <w:shd w:val="clear" w:color="auto" w:fill="auto"/>
          </w:tcPr>
          <w:p w14:paraId="407BB45D" w14:textId="77777777" w:rsidR="00BC2195" w:rsidRPr="005F70FB" w:rsidRDefault="00BC2195" w:rsidP="00BC2195">
            <w:pPr>
              <w:pStyle w:val="GlossEng2ptafter"/>
            </w:pPr>
            <w:r w:rsidRPr="005F70FB">
              <w:rPr>
                <w:rStyle w:val="ChSmallCaps"/>
              </w:rPr>
              <w:t>1sg</w:t>
            </w:r>
          </w:p>
        </w:tc>
        <w:tc>
          <w:tcPr>
            <w:tcW w:w="573" w:type="dxa"/>
            <w:gridSpan w:val="2"/>
            <w:shd w:val="clear" w:color="auto" w:fill="auto"/>
          </w:tcPr>
          <w:p w14:paraId="64C3278E" w14:textId="77777777" w:rsidR="00BC2195" w:rsidRPr="005F70FB" w:rsidRDefault="00BC2195" w:rsidP="00BC2195">
            <w:pPr>
              <w:pStyle w:val="GlossEng2ptafter"/>
            </w:pPr>
            <w:r w:rsidRPr="005F70FB">
              <w:t>with</w:t>
            </w:r>
          </w:p>
        </w:tc>
        <w:tc>
          <w:tcPr>
            <w:tcW w:w="706" w:type="dxa"/>
            <w:gridSpan w:val="4"/>
            <w:shd w:val="clear" w:color="auto" w:fill="auto"/>
          </w:tcPr>
          <w:p w14:paraId="2DD14F46" w14:textId="77777777" w:rsidR="00BC2195" w:rsidRPr="005F70FB" w:rsidRDefault="00BC2195" w:rsidP="00BC2195">
            <w:pPr>
              <w:pStyle w:val="GlossEng2ptafter"/>
            </w:pPr>
            <w:r w:rsidRPr="005F70FB">
              <w:rPr>
                <w:rStyle w:val="ChSmallCaps"/>
              </w:rPr>
              <w:t>d.dist</w:t>
            </w:r>
          </w:p>
        </w:tc>
        <w:tc>
          <w:tcPr>
            <w:tcW w:w="584" w:type="dxa"/>
            <w:gridSpan w:val="2"/>
            <w:shd w:val="clear" w:color="auto" w:fill="auto"/>
          </w:tcPr>
          <w:p w14:paraId="51DAFE5B" w14:textId="77777777" w:rsidR="00BC2195" w:rsidRPr="005F70FB" w:rsidRDefault="00BC2195" w:rsidP="00BC2195">
            <w:pPr>
              <w:pStyle w:val="GlossEng2ptafter"/>
            </w:pPr>
            <w:r w:rsidRPr="005F70FB">
              <w:rPr>
                <w:rStyle w:val="ChSmallCaps"/>
              </w:rPr>
              <w:t>3pl</w:t>
            </w:r>
          </w:p>
        </w:tc>
        <w:tc>
          <w:tcPr>
            <w:tcW w:w="734" w:type="dxa"/>
            <w:gridSpan w:val="3"/>
            <w:shd w:val="clear" w:color="auto" w:fill="auto"/>
          </w:tcPr>
          <w:p w14:paraId="595CBF4D" w14:textId="77777777" w:rsidR="00BC2195" w:rsidRPr="005F70FB" w:rsidRDefault="00BC2195" w:rsidP="00BC2195">
            <w:pPr>
              <w:pStyle w:val="GlossEng2ptafter"/>
            </w:pPr>
            <w:r w:rsidRPr="005F70FB">
              <w:t>say</w:t>
            </w:r>
          </w:p>
        </w:tc>
      </w:tr>
      <w:tr w:rsidR="00AC23C4" w:rsidRPr="005F70FB" w14:paraId="04C0B7F8" w14:textId="77777777" w:rsidTr="008C089F">
        <w:trPr>
          <w:gridAfter w:val="15"/>
          <w:wAfter w:w="3378" w:type="dxa"/>
        </w:trPr>
        <w:tc>
          <w:tcPr>
            <w:tcW w:w="709" w:type="dxa"/>
            <w:shd w:val="clear" w:color="auto" w:fill="auto"/>
          </w:tcPr>
          <w:p w14:paraId="35F386B5" w14:textId="77777777" w:rsidR="00BC2195" w:rsidRPr="005F70FB" w:rsidRDefault="00BC2195" w:rsidP="00BC2195">
            <w:pPr>
              <w:pStyle w:val="O0Nwnext"/>
            </w:pPr>
          </w:p>
        </w:tc>
        <w:tc>
          <w:tcPr>
            <w:tcW w:w="762" w:type="dxa"/>
            <w:gridSpan w:val="3"/>
            <w:shd w:val="clear" w:color="auto" w:fill="auto"/>
          </w:tcPr>
          <w:p w14:paraId="5A83B05C" w14:textId="77777777" w:rsidR="00BC2195" w:rsidRPr="005F70FB" w:rsidRDefault="00BC2195" w:rsidP="00BC2195">
            <w:pPr>
              <w:pStyle w:val="Text"/>
            </w:pPr>
            <w:r w:rsidRPr="005F70FB">
              <w:t>badang</w:t>
            </w:r>
          </w:p>
        </w:tc>
        <w:tc>
          <w:tcPr>
            <w:tcW w:w="673" w:type="dxa"/>
            <w:gridSpan w:val="3"/>
            <w:shd w:val="clear" w:color="auto" w:fill="auto"/>
          </w:tcPr>
          <w:p w14:paraId="091194C3" w14:textId="77777777" w:rsidR="00BC2195" w:rsidRPr="005F70FB" w:rsidRDefault="00BC2195" w:rsidP="00BC2195">
            <w:pPr>
              <w:pStyle w:val="Text"/>
            </w:pPr>
            <w:r w:rsidRPr="005F70FB">
              <w:t>mana</w:t>
            </w:r>
          </w:p>
        </w:tc>
        <w:tc>
          <w:tcPr>
            <w:tcW w:w="573" w:type="dxa"/>
            <w:gridSpan w:val="4"/>
            <w:shd w:val="clear" w:color="auto" w:fill="auto"/>
          </w:tcPr>
          <w:p w14:paraId="0284C06E" w14:textId="77777777" w:rsidR="00BC2195" w:rsidRPr="005F70FB" w:rsidRDefault="00BC2195" w:rsidP="00BC2195">
            <w:pPr>
              <w:pStyle w:val="Text"/>
            </w:pPr>
            <w:r w:rsidRPr="005F70FB">
              <w:t>yang</w:t>
            </w:r>
          </w:p>
        </w:tc>
        <w:tc>
          <w:tcPr>
            <w:tcW w:w="745" w:type="dxa"/>
            <w:gridSpan w:val="3"/>
            <w:shd w:val="clear" w:color="auto" w:fill="auto"/>
          </w:tcPr>
          <w:p w14:paraId="39D6E94B" w14:textId="77777777" w:rsidR="00BC2195" w:rsidRPr="005F70FB" w:rsidRDefault="00BC2195" w:rsidP="00BC2195">
            <w:pPr>
              <w:pStyle w:val="Text"/>
            </w:pPr>
            <w:r w:rsidRPr="005F70FB">
              <w:t>sakit?</w:t>
            </w:r>
          </w:p>
        </w:tc>
      </w:tr>
      <w:tr w:rsidR="00AC23C4" w:rsidRPr="005F70FB" w14:paraId="4DA4F445" w14:textId="77777777" w:rsidTr="008C089F">
        <w:trPr>
          <w:gridAfter w:val="15"/>
          <w:wAfter w:w="3378" w:type="dxa"/>
        </w:trPr>
        <w:tc>
          <w:tcPr>
            <w:tcW w:w="709" w:type="dxa"/>
            <w:shd w:val="clear" w:color="auto" w:fill="auto"/>
          </w:tcPr>
          <w:p w14:paraId="705E67C7" w14:textId="77777777" w:rsidR="00BC2195" w:rsidRPr="005F70FB" w:rsidRDefault="00BC2195" w:rsidP="00BC2195">
            <w:pPr>
              <w:pStyle w:val="GlossEng"/>
            </w:pPr>
          </w:p>
        </w:tc>
        <w:tc>
          <w:tcPr>
            <w:tcW w:w="762" w:type="dxa"/>
            <w:gridSpan w:val="3"/>
            <w:shd w:val="clear" w:color="auto" w:fill="auto"/>
          </w:tcPr>
          <w:p w14:paraId="70C03075" w14:textId="77777777" w:rsidR="00BC2195" w:rsidRPr="005F70FB" w:rsidRDefault="00BC2195" w:rsidP="00BC2195">
            <w:pPr>
              <w:pStyle w:val="GlossEng"/>
            </w:pPr>
            <w:r w:rsidRPr="005F70FB">
              <w:t>body</w:t>
            </w:r>
          </w:p>
        </w:tc>
        <w:tc>
          <w:tcPr>
            <w:tcW w:w="673" w:type="dxa"/>
            <w:gridSpan w:val="3"/>
            <w:shd w:val="clear" w:color="auto" w:fill="auto"/>
          </w:tcPr>
          <w:p w14:paraId="180FD964" w14:textId="77777777" w:rsidR="00BC2195" w:rsidRPr="005F70FB" w:rsidRDefault="00BC2195" w:rsidP="00BC2195">
            <w:pPr>
              <w:pStyle w:val="GlossEng"/>
            </w:pPr>
            <w:r w:rsidRPr="005F70FB">
              <w:t>where</w:t>
            </w:r>
          </w:p>
        </w:tc>
        <w:tc>
          <w:tcPr>
            <w:tcW w:w="573" w:type="dxa"/>
            <w:gridSpan w:val="4"/>
            <w:shd w:val="clear" w:color="auto" w:fill="auto"/>
          </w:tcPr>
          <w:p w14:paraId="33137F8F" w14:textId="77777777" w:rsidR="00BC2195" w:rsidRPr="005F70FB" w:rsidRDefault="00BC2195" w:rsidP="00BC2195">
            <w:pPr>
              <w:pStyle w:val="GlossEng"/>
            </w:pPr>
            <w:r w:rsidRPr="005F70FB">
              <w:rPr>
                <w:rStyle w:val="ChSmallCaps"/>
              </w:rPr>
              <w:t>rel</w:t>
            </w:r>
          </w:p>
        </w:tc>
        <w:tc>
          <w:tcPr>
            <w:tcW w:w="745" w:type="dxa"/>
            <w:gridSpan w:val="3"/>
            <w:shd w:val="clear" w:color="auto" w:fill="auto"/>
          </w:tcPr>
          <w:p w14:paraId="0E116D90" w14:textId="77777777" w:rsidR="00BC2195" w:rsidRPr="005F70FB" w:rsidRDefault="00BC2195" w:rsidP="00BC2195">
            <w:pPr>
              <w:pStyle w:val="GlossEng"/>
            </w:pPr>
            <w:r w:rsidRPr="005F70FB">
              <w:t>be.sick</w:t>
            </w:r>
          </w:p>
        </w:tc>
      </w:tr>
    </w:tbl>
    <w:p w14:paraId="4C3BD56E" w14:textId="0DF6E63B" w:rsidR="00BC2195" w:rsidRPr="005F70FB" w:rsidRDefault="00BC2195" w:rsidP="00BC2195">
      <w:pPr>
        <w:pStyle w:val="FreeTranslEng"/>
      </w:pPr>
      <w:r w:rsidRPr="005F70FB">
        <w:t xml:space="preserve">Maria: Roni, this young male nurse, he boiled hot water, they helped, they brought water, they brought leaves, then they massaged me with those (leaves), they said, </w:t>
      </w:r>
      <w:r w:rsidR="00B7093A" w:rsidRPr="005F70FB">
        <w:t>‘</w:t>
      </w:r>
      <w:r w:rsidRPr="005F70FB">
        <w:t>which (part of your) body is hurting?</w:t>
      </w:r>
      <w:r w:rsidR="00B7093A" w:rsidRPr="005F70FB">
        <w:t>’</w:t>
      </w:r>
    </w:p>
    <w:tbl>
      <w:tblPr>
        <w:tblW w:w="6829" w:type="dxa"/>
        <w:tblCellMar>
          <w:left w:w="42" w:type="dxa"/>
          <w:right w:w="42" w:type="dxa"/>
        </w:tblCellMar>
        <w:tblLook w:val="01E0" w:firstRow="1" w:lastRow="1" w:firstColumn="1" w:lastColumn="1" w:noHBand="0" w:noVBand="0"/>
      </w:tblPr>
      <w:tblGrid>
        <w:gridCol w:w="709"/>
        <w:gridCol w:w="489"/>
        <w:gridCol w:w="212"/>
        <w:gridCol w:w="355"/>
        <w:gridCol w:w="134"/>
        <w:gridCol w:w="91"/>
        <w:gridCol w:w="167"/>
        <w:gridCol w:w="309"/>
        <w:gridCol w:w="114"/>
        <w:gridCol w:w="69"/>
        <w:gridCol w:w="392"/>
        <w:gridCol w:w="28"/>
        <w:gridCol w:w="270"/>
        <w:gridCol w:w="55"/>
        <w:gridCol w:w="529"/>
        <w:gridCol w:w="161"/>
        <w:gridCol w:w="423"/>
        <w:gridCol w:w="10"/>
        <w:gridCol w:w="56"/>
        <w:gridCol w:w="304"/>
        <w:gridCol w:w="263"/>
        <w:gridCol w:w="423"/>
        <w:gridCol w:w="187"/>
        <w:gridCol w:w="319"/>
        <w:gridCol w:w="170"/>
        <w:gridCol w:w="101"/>
        <w:gridCol w:w="474"/>
        <w:gridCol w:w="15"/>
      </w:tblGrid>
      <w:tr w:rsidR="00AC23C4" w:rsidRPr="005F70FB" w14:paraId="0A056462" w14:textId="77777777" w:rsidTr="00AC23C4">
        <w:trPr>
          <w:gridAfter w:val="1"/>
          <w:wAfter w:w="15" w:type="dxa"/>
        </w:trPr>
        <w:tc>
          <w:tcPr>
            <w:tcW w:w="709" w:type="dxa"/>
            <w:shd w:val="clear" w:color="auto" w:fill="auto"/>
          </w:tcPr>
          <w:p w14:paraId="2E77B90D" w14:textId="77777777" w:rsidR="00BC2195" w:rsidRPr="005F70FB" w:rsidRDefault="00BC2195" w:rsidP="00BC2195">
            <w:pPr>
              <w:pStyle w:val="Text"/>
            </w:pPr>
            <w:r w:rsidRPr="005F70FB">
              <w:t>0032</w:t>
            </w:r>
          </w:p>
        </w:tc>
        <w:tc>
          <w:tcPr>
            <w:tcW w:w="701" w:type="dxa"/>
            <w:gridSpan w:val="2"/>
            <w:shd w:val="clear" w:color="auto" w:fill="auto"/>
          </w:tcPr>
          <w:p w14:paraId="4202E444" w14:textId="77777777" w:rsidR="00BC2195" w:rsidRPr="005F70FB" w:rsidRDefault="00BC2195" w:rsidP="00BC2195">
            <w:pPr>
              <w:pStyle w:val="Text"/>
            </w:pPr>
            <w:r w:rsidRPr="005F70FB">
              <w:t>adu,</w:t>
            </w:r>
          </w:p>
        </w:tc>
        <w:tc>
          <w:tcPr>
            <w:tcW w:w="489" w:type="dxa"/>
            <w:gridSpan w:val="2"/>
            <w:shd w:val="clear" w:color="auto" w:fill="auto"/>
          </w:tcPr>
          <w:p w14:paraId="03FBD58E" w14:textId="77777777" w:rsidR="00BC2195" w:rsidRPr="005F70FB" w:rsidRDefault="00BC2195" w:rsidP="00BC2195">
            <w:pPr>
              <w:pStyle w:val="Text"/>
            </w:pPr>
            <w:r w:rsidRPr="005F70FB">
              <w:t>sa</w:t>
            </w:r>
          </w:p>
        </w:tc>
        <w:tc>
          <w:tcPr>
            <w:tcW w:w="567" w:type="dxa"/>
            <w:gridSpan w:val="3"/>
            <w:shd w:val="clear" w:color="auto" w:fill="auto"/>
          </w:tcPr>
          <w:p w14:paraId="6F3C5BAF" w14:textId="77777777" w:rsidR="00BC2195" w:rsidRPr="005F70FB" w:rsidRDefault="00BC2195" w:rsidP="00BC2195">
            <w:pPr>
              <w:pStyle w:val="Text"/>
            </w:pPr>
            <w:r w:rsidRPr="005F70FB">
              <w:t>pu</w:t>
            </w:r>
          </w:p>
        </w:tc>
        <w:tc>
          <w:tcPr>
            <w:tcW w:w="873" w:type="dxa"/>
            <w:gridSpan w:val="5"/>
            <w:shd w:val="clear" w:color="auto" w:fill="auto"/>
          </w:tcPr>
          <w:p w14:paraId="79964421" w14:textId="77777777" w:rsidR="00BC2195" w:rsidRPr="005F70FB" w:rsidRDefault="00BC2195" w:rsidP="00BC2195">
            <w:pPr>
              <w:pStyle w:val="Text"/>
            </w:pPr>
            <w:r w:rsidRPr="005F70FB">
              <w:t>bahu</w:t>
            </w:r>
          </w:p>
        </w:tc>
        <w:tc>
          <w:tcPr>
            <w:tcW w:w="745" w:type="dxa"/>
            <w:gridSpan w:val="3"/>
            <w:shd w:val="clear" w:color="auto" w:fill="auto"/>
          </w:tcPr>
          <w:p w14:paraId="14C09410" w14:textId="77777777" w:rsidR="00BC2195" w:rsidRPr="005F70FB" w:rsidRDefault="00BC2195" w:rsidP="00BC2195">
            <w:pPr>
              <w:pStyle w:val="Text"/>
            </w:pPr>
            <w:r w:rsidRPr="005F70FB">
              <w:t>sakit,</w:t>
            </w:r>
          </w:p>
        </w:tc>
        <w:tc>
          <w:tcPr>
            <w:tcW w:w="489" w:type="dxa"/>
            <w:gridSpan w:val="3"/>
            <w:shd w:val="clear" w:color="auto" w:fill="auto"/>
          </w:tcPr>
          <w:p w14:paraId="3AFCD6D8" w14:textId="77777777" w:rsidR="00BC2195" w:rsidRPr="005F70FB" w:rsidRDefault="00BC2195" w:rsidP="00BC2195">
            <w:pPr>
              <w:pStyle w:val="Text"/>
            </w:pPr>
            <w:r w:rsidRPr="005F70FB">
              <w:t>sa</w:t>
            </w:r>
          </w:p>
        </w:tc>
        <w:tc>
          <w:tcPr>
            <w:tcW w:w="567" w:type="dxa"/>
            <w:gridSpan w:val="2"/>
            <w:shd w:val="clear" w:color="auto" w:fill="auto"/>
          </w:tcPr>
          <w:p w14:paraId="10CAFCAE" w14:textId="77777777" w:rsidR="00BC2195" w:rsidRPr="005F70FB" w:rsidRDefault="00BC2195" w:rsidP="00BC2195">
            <w:pPr>
              <w:pStyle w:val="Text"/>
            </w:pPr>
            <w:r w:rsidRPr="005F70FB">
              <w:t>pu</w:t>
            </w:r>
          </w:p>
        </w:tc>
        <w:tc>
          <w:tcPr>
            <w:tcW w:w="929" w:type="dxa"/>
            <w:gridSpan w:val="3"/>
            <w:shd w:val="clear" w:color="auto" w:fill="auto"/>
          </w:tcPr>
          <w:p w14:paraId="564C5B61" w14:textId="77777777" w:rsidR="00BC2195" w:rsidRPr="005F70FB" w:rsidRDefault="00BC2195" w:rsidP="00BC2195">
            <w:pPr>
              <w:pStyle w:val="Text"/>
            </w:pPr>
            <w:r w:rsidRPr="005F70FB">
              <w:t>pinggang</w:t>
            </w:r>
          </w:p>
        </w:tc>
        <w:tc>
          <w:tcPr>
            <w:tcW w:w="745" w:type="dxa"/>
            <w:gridSpan w:val="3"/>
            <w:shd w:val="clear" w:color="auto" w:fill="auto"/>
          </w:tcPr>
          <w:p w14:paraId="4A5A6C9B" w14:textId="77777777" w:rsidR="00BC2195" w:rsidRPr="005F70FB" w:rsidRDefault="00BC2195" w:rsidP="00BC2195">
            <w:pPr>
              <w:pStyle w:val="Text"/>
            </w:pPr>
            <w:r w:rsidRPr="005F70FB">
              <w:t>sakit,</w:t>
            </w:r>
          </w:p>
        </w:tc>
      </w:tr>
      <w:tr w:rsidR="00AC23C4" w:rsidRPr="005F70FB" w14:paraId="51BB9687" w14:textId="77777777" w:rsidTr="00AC23C4">
        <w:trPr>
          <w:gridAfter w:val="1"/>
          <w:wAfter w:w="15" w:type="dxa"/>
        </w:trPr>
        <w:tc>
          <w:tcPr>
            <w:tcW w:w="709" w:type="dxa"/>
            <w:shd w:val="clear" w:color="auto" w:fill="auto"/>
          </w:tcPr>
          <w:p w14:paraId="0BE8B090" w14:textId="77777777" w:rsidR="00BC2195" w:rsidRPr="005F70FB" w:rsidRDefault="00BC2195" w:rsidP="00BC2195">
            <w:pPr>
              <w:pStyle w:val="GlossEng2ptafter"/>
            </w:pPr>
          </w:p>
        </w:tc>
        <w:tc>
          <w:tcPr>
            <w:tcW w:w="701" w:type="dxa"/>
            <w:gridSpan w:val="2"/>
            <w:shd w:val="clear" w:color="auto" w:fill="auto"/>
          </w:tcPr>
          <w:p w14:paraId="78CA3730" w14:textId="77777777" w:rsidR="00BC2195" w:rsidRPr="005F70FB" w:rsidRDefault="00BC2195" w:rsidP="00BC2195">
            <w:pPr>
              <w:pStyle w:val="GlossEng2ptafter"/>
            </w:pPr>
            <w:r w:rsidRPr="005F70FB">
              <w:t>oh.no!</w:t>
            </w:r>
          </w:p>
        </w:tc>
        <w:tc>
          <w:tcPr>
            <w:tcW w:w="489" w:type="dxa"/>
            <w:gridSpan w:val="2"/>
            <w:shd w:val="clear" w:color="auto" w:fill="auto"/>
          </w:tcPr>
          <w:p w14:paraId="00B41318" w14:textId="77777777" w:rsidR="00BC2195" w:rsidRPr="005F70FB" w:rsidRDefault="00BC2195" w:rsidP="00BC2195">
            <w:pPr>
              <w:pStyle w:val="GlossEng2ptafter"/>
            </w:pPr>
            <w:r w:rsidRPr="005F70FB">
              <w:rPr>
                <w:rStyle w:val="ChSmallCaps"/>
              </w:rPr>
              <w:t>1sg</w:t>
            </w:r>
          </w:p>
        </w:tc>
        <w:tc>
          <w:tcPr>
            <w:tcW w:w="567" w:type="dxa"/>
            <w:gridSpan w:val="3"/>
            <w:shd w:val="clear" w:color="auto" w:fill="auto"/>
          </w:tcPr>
          <w:p w14:paraId="174D2D81" w14:textId="77777777" w:rsidR="00BC2195" w:rsidRPr="005F70FB" w:rsidRDefault="00BC2195" w:rsidP="00BC2195">
            <w:pPr>
              <w:pStyle w:val="GlossEng2ptafter"/>
            </w:pPr>
            <w:r w:rsidRPr="005F70FB">
              <w:rPr>
                <w:rStyle w:val="ChSmallCaps"/>
              </w:rPr>
              <w:t>poss</w:t>
            </w:r>
          </w:p>
        </w:tc>
        <w:tc>
          <w:tcPr>
            <w:tcW w:w="873" w:type="dxa"/>
            <w:gridSpan w:val="5"/>
            <w:shd w:val="clear" w:color="auto" w:fill="auto"/>
          </w:tcPr>
          <w:p w14:paraId="06D760AB" w14:textId="77777777" w:rsidR="00BC2195" w:rsidRPr="005F70FB" w:rsidRDefault="00BC2195" w:rsidP="00BC2195">
            <w:pPr>
              <w:pStyle w:val="GlossEng2ptafter"/>
            </w:pPr>
            <w:r w:rsidRPr="005F70FB">
              <w:t>shoulder</w:t>
            </w:r>
          </w:p>
        </w:tc>
        <w:tc>
          <w:tcPr>
            <w:tcW w:w="745" w:type="dxa"/>
            <w:gridSpan w:val="3"/>
            <w:shd w:val="clear" w:color="auto" w:fill="auto"/>
          </w:tcPr>
          <w:p w14:paraId="0FA444F2" w14:textId="77777777" w:rsidR="00BC2195" w:rsidRPr="005F70FB" w:rsidRDefault="00BC2195" w:rsidP="00BC2195">
            <w:pPr>
              <w:pStyle w:val="GlossEng2ptafter"/>
            </w:pPr>
            <w:r w:rsidRPr="005F70FB">
              <w:t>be.sick</w:t>
            </w:r>
          </w:p>
        </w:tc>
        <w:tc>
          <w:tcPr>
            <w:tcW w:w="489" w:type="dxa"/>
            <w:gridSpan w:val="3"/>
            <w:shd w:val="clear" w:color="auto" w:fill="auto"/>
          </w:tcPr>
          <w:p w14:paraId="2BF5B851" w14:textId="77777777" w:rsidR="00BC2195" w:rsidRPr="005F70FB" w:rsidRDefault="00BC2195" w:rsidP="00BC2195">
            <w:pPr>
              <w:pStyle w:val="GlossEng2ptafter"/>
            </w:pPr>
            <w:r w:rsidRPr="005F70FB">
              <w:rPr>
                <w:rStyle w:val="ChSmallCaps"/>
              </w:rPr>
              <w:t>1sg</w:t>
            </w:r>
          </w:p>
        </w:tc>
        <w:tc>
          <w:tcPr>
            <w:tcW w:w="567" w:type="dxa"/>
            <w:gridSpan w:val="2"/>
            <w:shd w:val="clear" w:color="auto" w:fill="auto"/>
          </w:tcPr>
          <w:p w14:paraId="0CACC6B2" w14:textId="77777777" w:rsidR="00BC2195" w:rsidRPr="005F70FB" w:rsidRDefault="00BC2195" w:rsidP="00BC2195">
            <w:pPr>
              <w:pStyle w:val="GlossEng2ptafter"/>
            </w:pPr>
            <w:r w:rsidRPr="005F70FB">
              <w:rPr>
                <w:rStyle w:val="ChSmallCaps"/>
              </w:rPr>
              <w:t>poss</w:t>
            </w:r>
          </w:p>
        </w:tc>
        <w:tc>
          <w:tcPr>
            <w:tcW w:w="929" w:type="dxa"/>
            <w:gridSpan w:val="3"/>
            <w:shd w:val="clear" w:color="auto" w:fill="auto"/>
          </w:tcPr>
          <w:p w14:paraId="5B4F4C87" w14:textId="77777777" w:rsidR="00BC2195" w:rsidRPr="005F70FB" w:rsidRDefault="00BC2195" w:rsidP="00BC2195">
            <w:pPr>
              <w:pStyle w:val="GlossEng2ptafter"/>
            </w:pPr>
            <w:r w:rsidRPr="005F70FB">
              <w:t>loins</w:t>
            </w:r>
          </w:p>
        </w:tc>
        <w:tc>
          <w:tcPr>
            <w:tcW w:w="745" w:type="dxa"/>
            <w:gridSpan w:val="3"/>
            <w:shd w:val="clear" w:color="auto" w:fill="auto"/>
          </w:tcPr>
          <w:p w14:paraId="0C37BF89" w14:textId="77777777" w:rsidR="00BC2195" w:rsidRPr="005F70FB" w:rsidRDefault="00BC2195" w:rsidP="00BC2195">
            <w:pPr>
              <w:pStyle w:val="GlossEng2ptafter"/>
            </w:pPr>
            <w:r w:rsidRPr="005F70FB">
              <w:t>be.sick</w:t>
            </w:r>
          </w:p>
        </w:tc>
      </w:tr>
      <w:tr w:rsidR="00AC23C4" w:rsidRPr="005F70FB" w14:paraId="070ABA77" w14:textId="77777777" w:rsidTr="00AC23C4">
        <w:tc>
          <w:tcPr>
            <w:tcW w:w="709" w:type="dxa"/>
            <w:shd w:val="clear" w:color="auto" w:fill="auto"/>
          </w:tcPr>
          <w:p w14:paraId="248A95E2" w14:textId="77777777" w:rsidR="00BC2195" w:rsidRPr="005F70FB" w:rsidRDefault="00BC2195" w:rsidP="00BC2195">
            <w:pPr>
              <w:pStyle w:val="O0Nwnext"/>
            </w:pPr>
          </w:p>
        </w:tc>
        <w:tc>
          <w:tcPr>
            <w:tcW w:w="489" w:type="dxa"/>
            <w:shd w:val="clear" w:color="auto" w:fill="auto"/>
          </w:tcPr>
          <w:p w14:paraId="73A4B499" w14:textId="77777777" w:rsidR="00BC2195" w:rsidRPr="005F70FB" w:rsidRDefault="00BC2195" w:rsidP="00BC2195">
            <w:pPr>
              <w:pStyle w:val="Text"/>
            </w:pPr>
            <w:r w:rsidRPr="005F70FB">
              <w:t>sa</w:t>
            </w:r>
          </w:p>
        </w:tc>
        <w:tc>
          <w:tcPr>
            <w:tcW w:w="567" w:type="dxa"/>
            <w:gridSpan w:val="2"/>
            <w:shd w:val="clear" w:color="auto" w:fill="auto"/>
          </w:tcPr>
          <w:p w14:paraId="10B145F3" w14:textId="77777777" w:rsidR="00BC2195" w:rsidRPr="005F70FB" w:rsidRDefault="00BC2195" w:rsidP="00BC2195">
            <w:pPr>
              <w:pStyle w:val="Text"/>
            </w:pPr>
            <w:r w:rsidRPr="005F70FB">
              <w:t>pu</w:t>
            </w:r>
          </w:p>
        </w:tc>
        <w:tc>
          <w:tcPr>
            <w:tcW w:w="884" w:type="dxa"/>
            <w:gridSpan w:val="6"/>
            <w:shd w:val="clear" w:color="auto" w:fill="auto"/>
          </w:tcPr>
          <w:p w14:paraId="7BD53232" w14:textId="77777777" w:rsidR="00BC2195" w:rsidRPr="005F70FB" w:rsidRDefault="00BC2195" w:rsidP="00BC2195">
            <w:pPr>
              <w:pStyle w:val="Text"/>
            </w:pPr>
            <w:r w:rsidRPr="005F70FB">
              <w:t>blakang</w:t>
            </w:r>
          </w:p>
        </w:tc>
        <w:tc>
          <w:tcPr>
            <w:tcW w:w="745" w:type="dxa"/>
            <w:gridSpan w:val="4"/>
            <w:shd w:val="clear" w:color="auto" w:fill="auto"/>
          </w:tcPr>
          <w:p w14:paraId="3CF3ADD6" w14:textId="77777777" w:rsidR="00BC2195" w:rsidRPr="005F70FB" w:rsidRDefault="00BC2195" w:rsidP="00BC2195">
            <w:pPr>
              <w:pStyle w:val="Text"/>
            </w:pPr>
            <w:r w:rsidRPr="005F70FB">
              <w:t>sakit,</w:t>
            </w:r>
          </w:p>
        </w:tc>
        <w:tc>
          <w:tcPr>
            <w:tcW w:w="529" w:type="dxa"/>
            <w:shd w:val="clear" w:color="auto" w:fill="auto"/>
          </w:tcPr>
          <w:p w14:paraId="6B60C661" w14:textId="77777777" w:rsidR="00BC2195" w:rsidRPr="005F70FB" w:rsidRDefault="00BC2195" w:rsidP="00BC2195">
            <w:pPr>
              <w:pStyle w:val="Text"/>
            </w:pPr>
            <w:r w:rsidRPr="005F70FB">
              <w:t>trus</w:t>
            </w:r>
          </w:p>
        </w:tc>
        <w:tc>
          <w:tcPr>
            <w:tcW w:w="584" w:type="dxa"/>
            <w:gridSpan w:val="2"/>
            <w:shd w:val="clear" w:color="auto" w:fill="auto"/>
          </w:tcPr>
          <w:p w14:paraId="7AA756B2" w14:textId="77777777" w:rsidR="00BC2195" w:rsidRPr="005F70FB" w:rsidRDefault="00BC2195" w:rsidP="00BC2195">
            <w:pPr>
              <w:pStyle w:val="Text"/>
            </w:pPr>
            <w:r w:rsidRPr="005F70FB">
              <w:t>ana</w:t>
            </w:r>
          </w:p>
        </w:tc>
        <w:tc>
          <w:tcPr>
            <w:tcW w:w="1056" w:type="dxa"/>
            <w:gridSpan w:val="5"/>
            <w:shd w:val="clear" w:color="auto" w:fill="auto"/>
          </w:tcPr>
          <w:p w14:paraId="00B5D464" w14:textId="77777777" w:rsidR="00BC2195" w:rsidRPr="005F70FB" w:rsidRDefault="00BC2195" w:rsidP="00BC2195">
            <w:pPr>
              <w:pStyle w:val="Text"/>
            </w:pPr>
            <w:r w:rsidRPr="005F70FB">
              <w:t>mantri</w:t>
            </w:r>
          </w:p>
        </w:tc>
        <w:tc>
          <w:tcPr>
            <w:tcW w:w="777" w:type="dxa"/>
            <w:gridSpan w:val="4"/>
            <w:shd w:val="clear" w:color="auto" w:fill="auto"/>
          </w:tcPr>
          <w:p w14:paraId="5AA1BF31" w14:textId="77777777" w:rsidR="00BC2195" w:rsidRPr="005F70FB" w:rsidRDefault="00BC2195" w:rsidP="00BC2195">
            <w:pPr>
              <w:pStyle w:val="Text"/>
            </w:pPr>
            <w:r w:rsidRPr="005F70FB">
              <w:t>ini,</w:t>
            </w:r>
          </w:p>
        </w:tc>
        <w:tc>
          <w:tcPr>
            <w:tcW w:w="489" w:type="dxa"/>
            <w:gridSpan w:val="2"/>
            <w:shd w:val="clear" w:color="auto" w:fill="auto"/>
          </w:tcPr>
          <w:p w14:paraId="0A30A3DB" w14:textId="77777777" w:rsidR="00BC2195" w:rsidRPr="005F70FB" w:rsidRDefault="00BC2195" w:rsidP="00BC2195">
            <w:pPr>
              <w:pStyle w:val="Text"/>
            </w:pPr>
            <w:r w:rsidRPr="005F70FB">
              <w:t>de</w:t>
            </w:r>
          </w:p>
        </w:tc>
      </w:tr>
      <w:tr w:rsidR="00AC23C4" w:rsidRPr="005F70FB" w14:paraId="5DBC5F09" w14:textId="77777777" w:rsidTr="00AC23C4">
        <w:tc>
          <w:tcPr>
            <w:tcW w:w="709" w:type="dxa"/>
            <w:shd w:val="clear" w:color="auto" w:fill="auto"/>
          </w:tcPr>
          <w:p w14:paraId="41A019A8" w14:textId="77777777" w:rsidR="00BC2195" w:rsidRPr="005F70FB" w:rsidRDefault="00BC2195" w:rsidP="00BC2195">
            <w:pPr>
              <w:pStyle w:val="GlossEng2ptafter"/>
            </w:pPr>
          </w:p>
        </w:tc>
        <w:tc>
          <w:tcPr>
            <w:tcW w:w="489" w:type="dxa"/>
            <w:shd w:val="clear" w:color="auto" w:fill="auto"/>
          </w:tcPr>
          <w:p w14:paraId="3605253D" w14:textId="77777777" w:rsidR="00BC2195" w:rsidRPr="005F70FB" w:rsidRDefault="00BC2195" w:rsidP="00BC2195">
            <w:pPr>
              <w:pStyle w:val="GlossEng2ptafter"/>
            </w:pPr>
            <w:r w:rsidRPr="005F70FB">
              <w:rPr>
                <w:rStyle w:val="ChSmallCaps"/>
              </w:rPr>
              <w:t>1sg</w:t>
            </w:r>
          </w:p>
        </w:tc>
        <w:tc>
          <w:tcPr>
            <w:tcW w:w="567" w:type="dxa"/>
            <w:gridSpan w:val="2"/>
            <w:shd w:val="clear" w:color="auto" w:fill="auto"/>
          </w:tcPr>
          <w:p w14:paraId="7E725B84" w14:textId="77777777" w:rsidR="00BC2195" w:rsidRPr="005F70FB" w:rsidRDefault="00BC2195" w:rsidP="00BC2195">
            <w:pPr>
              <w:pStyle w:val="GlossEng2ptafter"/>
            </w:pPr>
            <w:r w:rsidRPr="005F70FB">
              <w:rPr>
                <w:rStyle w:val="ChSmallCaps"/>
              </w:rPr>
              <w:t>poss</w:t>
            </w:r>
          </w:p>
        </w:tc>
        <w:tc>
          <w:tcPr>
            <w:tcW w:w="884" w:type="dxa"/>
            <w:gridSpan w:val="6"/>
            <w:shd w:val="clear" w:color="auto" w:fill="auto"/>
          </w:tcPr>
          <w:p w14:paraId="042DC64D" w14:textId="77777777" w:rsidR="00BC2195" w:rsidRPr="005F70FB" w:rsidRDefault="00BC2195" w:rsidP="00BC2195">
            <w:pPr>
              <w:pStyle w:val="GlossEng2ptafter"/>
            </w:pPr>
            <w:r w:rsidRPr="005F70FB">
              <w:t>backside</w:t>
            </w:r>
          </w:p>
        </w:tc>
        <w:tc>
          <w:tcPr>
            <w:tcW w:w="745" w:type="dxa"/>
            <w:gridSpan w:val="4"/>
            <w:shd w:val="clear" w:color="auto" w:fill="auto"/>
          </w:tcPr>
          <w:p w14:paraId="6B1D2873" w14:textId="77777777" w:rsidR="00BC2195" w:rsidRPr="005F70FB" w:rsidRDefault="00BC2195" w:rsidP="00BC2195">
            <w:pPr>
              <w:pStyle w:val="GlossEng2ptafter"/>
            </w:pPr>
            <w:r w:rsidRPr="005F70FB">
              <w:t>be.sick</w:t>
            </w:r>
          </w:p>
        </w:tc>
        <w:tc>
          <w:tcPr>
            <w:tcW w:w="529" w:type="dxa"/>
            <w:shd w:val="clear" w:color="auto" w:fill="auto"/>
          </w:tcPr>
          <w:p w14:paraId="58A5B19F" w14:textId="77777777" w:rsidR="00BC2195" w:rsidRPr="005F70FB" w:rsidRDefault="00BC2195" w:rsidP="00BC2195">
            <w:pPr>
              <w:pStyle w:val="GlossEng2ptafter"/>
            </w:pPr>
            <w:r w:rsidRPr="005F70FB">
              <w:t>next</w:t>
            </w:r>
          </w:p>
        </w:tc>
        <w:tc>
          <w:tcPr>
            <w:tcW w:w="584" w:type="dxa"/>
            <w:gridSpan w:val="2"/>
            <w:shd w:val="clear" w:color="auto" w:fill="auto"/>
          </w:tcPr>
          <w:p w14:paraId="679C05B0" w14:textId="77777777" w:rsidR="00BC2195" w:rsidRPr="005F70FB" w:rsidRDefault="00BC2195" w:rsidP="00BC2195">
            <w:pPr>
              <w:pStyle w:val="GlossEng2ptafter"/>
            </w:pPr>
            <w:r w:rsidRPr="005F70FB">
              <w:t>child</w:t>
            </w:r>
          </w:p>
        </w:tc>
        <w:tc>
          <w:tcPr>
            <w:tcW w:w="1056" w:type="dxa"/>
            <w:gridSpan w:val="5"/>
            <w:shd w:val="clear" w:color="auto" w:fill="auto"/>
          </w:tcPr>
          <w:p w14:paraId="6793247A" w14:textId="77777777" w:rsidR="00BC2195" w:rsidRPr="005F70FB" w:rsidRDefault="00BC2195" w:rsidP="00BC2195">
            <w:pPr>
              <w:pStyle w:val="GlossEng2ptafter"/>
            </w:pPr>
            <w:r w:rsidRPr="005F70FB">
              <w:t>male.nurse</w:t>
            </w:r>
          </w:p>
        </w:tc>
        <w:tc>
          <w:tcPr>
            <w:tcW w:w="777" w:type="dxa"/>
            <w:gridSpan w:val="4"/>
            <w:shd w:val="clear" w:color="auto" w:fill="auto"/>
          </w:tcPr>
          <w:p w14:paraId="12EB399C" w14:textId="77777777" w:rsidR="00BC2195" w:rsidRPr="005F70FB" w:rsidRDefault="00BC2195" w:rsidP="00BC2195">
            <w:pPr>
              <w:pStyle w:val="GlossEng2ptafter"/>
            </w:pPr>
            <w:r w:rsidRPr="005F70FB">
              <w:rPr>
                <w:rStyle w:val="ChSmallCaps"/>
              </w:rPr>
              <w:t>d.prox</w:t>
            </w:r>
          </w:p>
        </w:tc>
        <w:tc>
          <w:tcPr>
            <w:tcW w:w="489" w:type="dxa"/>
            <w:gridSpan w:val="2"/>
            <w:shd w:val="clear" w:color="auto" w:fill="auto"/>
          </w:tcPr>
          <w:p w14:paraId="650DCE9E" w14:textId="77777777" w:rsidR="00BC2195" w:rsidRPr="005F70FB" w:rsidRDefault="00BC2195" w:rsidP="00BC2195">
            <w:pPr>
              <w:pStyle w:val="GlossEng2ptafter"/>
            </w:pPr>
            <w:r w:rsidRPr="005F70FB">
              <w:rPr>
                <w:rStyle w:val="ChSmallCaps"/>
              </w:rPr>
              <w:t>3sg</w:t>
            </w:r>
          </w:p>
        </w:tc>
      </w:tr>
      <w:tr w:rsidR="00AC23C4" w:rsidRPr="005F70FB" w14:paraId="2B6E3EDF" w14:textId="77777777" w:rsidTr="00AC23C4">
        <w:trPr>
          <w:gridAfter w:val="3"/>
          <w:wAfter w:w="590" w:type="dxa"/>
        </w:trPr>
        <w:tc>
          <w:tcPr>
            <w:tcW w:w="709" w:type="dxa"/>
            <w:shd w:val="clear" w:color="auto" w:fill="auto"/>
          </w:tcPr>
          <w:p w14:paraId="1E96BBBB" w14:textId="77777777" w:rsidR="00BC2195" w:rsidRPr="005F70FB" w:rsidRDefault="00BC2195" w:rsidP="00BC2195">
            <w:pPr>
              <w:pStyle w:val="O0Nwnext"/>
            </w:pPr>
          </w:p>
        </w:tc>
        <w:tc>
          <w:tcPr>
            <w:tcW w:w="1281" w:type="dxa"/>
            <w:gridSpan w:val="5"/>
            <w:shd w:val="clear" w:color="auto" w:fill="auto"/>
          </w:tcPr>
          <w:p w14:paraId="17ACB826" w14:textId="77777777" w:rsidR="00BC2195" w:rsidRPr="005F70FB" w:rsidRDefault="00BC2195" w:rsidP="00BC2195">
            <w:pPr>
              <w:pStyle w:val="Text"/>
            </w:pPr>
            <w:r w:rsidRPr="005F70FB">
              <w:t>urut~urut</w:t>
            </w:r>
          </w:p>
        </w:tc>
        <w:tc>
          <w:tcPr>
            <w:tcW w:w="590" w:type="dxa"/>
            <w:gridSpan w:val="3"/>
            <w:shd w:val="clear" w:color="auto" w:fill="auto"/>
          </w:tcPr>
          <w:p w14:paraId="58213AA8" w14:textId="77777777" w:rsidR="00BC2195" w:rsidRPr="005F70FB" w:rsidRDefault="00BC2195" w:rsidP="00BC2195">
            <w:pPr>
              <w:pStyle w:val="Text"/>
            </w:pPr>
            <w:r w:rsidRPr="005F70FB">
              <w:t>saya,</w:t>
            </w:r>
          </w:p>
        </w:tc>
        <w:tc>
          <w:tcPr>
            <w:tcW w:w="489" w:type="dxa"/>
            <w:gridSpan w:val="3"/>
            <w:shd w:val="clear" w:color="auto" w:fill="auto"/>
          </w:tcPr>
          <w:p w14:paraId="0DD4295C" w14:textId="77777777" w:rsidR="00BC2195" w:rsidRPr="005F70FB" w:rsidRDefault="00BC2195" w:rsidP="00BC2195">
            <w:pPr>
              <w:pStyle w:val="Text"/>
            </w:pPr>
            <w:r w:rsidRPr="005F70FB">
              <w:t>de</w:t>
            </w:r>
          </w:p>
        </w:tc>
        <w:tc>
          <w:tcPr>
            <w:tcW w:w="1448" w:type="dxa"/>
            <w:gridSpan w:val="6"/>
            <w:shd w:val="clear" w:color="auto" w:fill="auto"/>
          </w:tcPr>
          <w:p w14:paraId="1F43583C" w14:textId="77777777" w:rsidR="00BC2195" w:rsidRPr="005F70FB" w:rsidRDefault="00BC2195" w:rsidP="00BC2195">
            <w:pPr>
              <w:pStyle w:val="Text"/>
            </w:pPr>
            <w:r w:rsidRPr="005F70FB">
              <w:t>pegang~pegang</w:t>
            </w:r>
          </w:p>
        </w:tc>
        <w:tc>
          <w:tcPr>
            <w:tcW w:w="360" w:type="dxa"/>
            <w:gridSpan w:val="2"/>
            <w:shd w:val="clear" w:color="auto" w:fill="auto"/>
          </w:tcPr>
          <w:p w14:paraId="759CB6E8" w14:textId="77777777" w:rsidR="00BC2195" w:rsidRPr="005F70FB" w:rsidRDefault="00BC2195" w:rsidP="00BC2195">
            <w:pPr>
              <w:pStyle w:val="Text"/>
            </w:pPr>
            <w:r w:rsidRPr="005F70FB">
              <w:t>di</w:t>
            </w:r>
          </w:p>
        </w:tc>
        <w:tc>
          <w:tcPr>
            <w:tcW w:w="873" w:type="dxa"/>
            <w:gridSpan w:val="3"/>
            <w:shd w:val="clear" w:color="auto" w:fill="auto"/>
          </w:tcPr>
          <w:p w14:paraId="1821DC91" w14:textId="77777777" w:rsidR="00BC2195" w:rsidRPr="005F70FB" w:rsidRDefault="00BC2195" w:rsidP="00BC2195">
            <w:pPr>
              <w:pStyle w:val="Text"/>
            </w:pPr>
            <w:r w:rsidRPr="005F70FB">
              <w:t>bahu,</w:t>
            </w:r>
          </w:p>
        </w:tc>
        <w:tc>
          <w:tcPr>
            <w:tcW w:w="489" w:type="dxa"/>
            <w:gridSpan w:val="2"/>
            <w:shd w:val="clear" w:color="auto" w:fill="auto"/>
          </w:tcPr>
          <w:p w14:paraId="66176AEF" w14:textId="77777777" w:rsidR="00BC2195" w:rsidRPr="005F70FB" w:rsidRDefault="00BC2195" w:rsidP="00BC2195">
            <w:pPr>
              <w:pStyle w:val="Text"/>
            </w:pPr>
            <w:r w:rsidRPr="005F70FB">
              <w:t>de</w:t>
            </w:r>
          </w:p>
        </w:tc>
      </w:tr>
      <w:tr w:rsidR="00AC23C4" w:rsidRPr="005F70FB" w14:paraId="1BE30B15" w14:textId="77777777" w:rsidTr="00AC23C4">
        <w:trPr>
          <w:gridAfter w:val="3"/>
          <w:wAfter w:w="590" w:type="dxa"/>
        </w:trPr>
        <w:tc>
          <w:tcPr>
            <w:tcW w:w="709" w:type="dxa"/>
            <w:shd w:val="clear" w:color="auto" w:fill="auto"/>
          </w:tcPr>
          <w:p w14:paraId="3F6EC801" w14:textId="77777777" w:rsidR="00BC2195" w:rsidRPr="005F70FB" w:rsidRDefault="00BC2195" w:rsidP="00BC2195">
            <w:pPr>
              <w:pStyle w:val="GlossEng2ptafter"/>
            </w:pPr>
          </w:p>
        </w:tc>
        <w:tc>
          <w:tcPr>
            <w:tcW w:w="1281" w:type="dxa"/>
            <w:gridSpan w:val="5"/>
            <w:shd w:val="clear" w:color="auto" w:fill="auto"/>
          </w:tcPr>
          <w:p w14:paraId="17FBA3C9" w14:textId="77777777" w:rsidR="00BC2195" w:rsidRPr="005F70FB" w:rsidRDefault="00BC2195" w:rsidP="00BC2195">
            <w:pPr>
              <w:pStyle w:val="GlossEng2ptafter"/>
            </w:pPr>
            <w:r w:rsidRPr="005F70FB">
              <w:rPr>
                <w:rStyle w:val="ChSmallCaps"/>
              </w:rPr>
              <w:t>rdp</w:t>
            </w:r>
            <w:r w:rsidRPr="005F70FB">
              <w:t>~massage</w:t>
            </w:r>
          </w:p>
        </w:tc>
        <w:tc>
          <w:tcPr>
            <w:tcW w:w="590" w:type="dxa"/>
            <w:gridSpan w:val="3"/>
            <w:shd w:val="clear" w:color="auto" w:fill="auto"/>
          </w:tcPr>
          <w:p w14:paraId="2BC70C32" w14:textId="77777777" w:rsidR="00BC2195" w:rsidRPr="005F70FB" w:rsidRDefault="00BC2195" w:rsidP="00BC2195">
            <w:pPr>
              <w:pStyle w:val="GlossEng2ptafter"/>
            </w:pPr>
            <w:r w:rsidRPr="005F70FB">
              <w:rPr>
                <w:rStyle w:val="ChSmallCaps"/>
              </w:rPr>
              <w:t>1sg</w:t>
            </w:r>
          </w:p>
        </w:tc>
        <w:tc>
          <w:tcPr>
            <w:tcW w:w="489" w:type="dxa"/>
            <w:gridSpan w:val="3"/>
            <w:shd w:val="clear" w:color="auto" w:fill="auto"/>
          </w:tcPr>
          <w:p w14:paraId="0E2B9A28" w14:textId="77777777" w:rsidR="00BC2195" w:rsidRPr="005F70FB" w:rsidRDefault="00BC2195" w:rsidP="00BC2195">
            <w:pPr>
              <w:pStyle w:val="GlossEng2ptafter"/>
            </w:pPr>
            <w:r w:rsidRPr="005F70FB">
              <w:rPr>
                <w:rStyle w:val="ChSmallCaps"/>
              </w:rPr>
              <w:t>3sg</w:t>
            </w:r>
          </w:p>
        </w:tc>
        <w:tc>
          <w:tcPr>
            <w:tcW w:w="1448" w:type="dxa"/>
            <w:gridSpan w:val="6"/>
            <w:shd w:val="clear" w:color="auto" w:fill="auto"/>
          </w:tcPr>
          <w:p w14:paraId="39C5A8A7" w14:textId="77777777" w:rsidR="00BC2195" w:rsidRPr="005F70FB" w:rsidRDefault="00BC2195" w:rsidP="00BC2195">
            <w:pPr>
              <w:pStyle w:val="GlossEng2ptafter"/>
            </w:pPr>
            <w:r w:rsidRPr="005F70FB">
              <w:rPr>
                <w:rStyle w:val="ChSmallCaps"/>
              </w:rPr>
              <w:t>rdp</w:t>
            </w:r>
            <w:r w:rsidRPr="005F70FB">
              <w:t>~hold</w:t>
            </w:r>
          </w:p>
        </w:tc>
        <w:tc>
          <w:tcPr>
            <w:tcW w:w="360" w:type="dxa"/>
            <w:gridSpan w:val="2"/>
            <w:shd w:val="clear" w:color="auto" w:fill="auto"/>
          </w:tcPr>
          <w:p w14:paraId="6EE3EA61" w14:textId="77777777" w:rsidR="00BC2195" w:rsidRPr="005F70FB" w:rsidRDefault="00BC2195" w:rsidP="00BC2195">
            <w:pPr>
              <w:pStyle w:val="GlossEng2ptafter"/>
            </w:pPr>
            <w:r w:rsidRPr="005F70FB">
              <w:t>at</w:t>
            </w:r>
          </w:p>
        </w:tc>
        <w:tc>
          <w:tcPr>
            <w:tcW w:w="873" w:type="dxa"/>
            <w:gridSpan w:val="3"/>
            <w:shd w:val="clear" w:color="auto" w:fill="auto"/>
          </w:tcPr>
          <w:p w14:paraId="38A371AB" w14:textId="77777777" w:rsidR="00BC2195" w:rsidRPr="005F70FB" w:rsidRDefault="00BC2195" w:rsidP="00BC2195">
            <w:pPr>
              <w:pStyle w:val="GlossEng2ptafter"/>
            </w:pPr>
            <w:r w:rsidRPr="005F70FB">
              <w:t>shoulder</w:t>
            </w:r>
          </w:p>
        </w:tc>
        <w:tc>
          <w:tcPr>
            <w:tcW w:w="489" w:type="dxa"/>
            <w:gridSpan w:val="2"/>
            <w:shd w:val="clear" w:color="auto" w:fill="auto"/>
          </w:tcPr>
          <w:p w14:paraId="714C6C48" w14:textId="77777777" w:rsidR="00BC2195" w:rsidRPr="005F70FB" w:rsidRDefault="00BC2195" w:rsidP="00BC2195">
            <w:pPr>
              <w:pStyle w:val="GlossEng2ptafter"/>
            </w:pPr>
            <w:r w:rsidRPr="005F70FB">
              <w:rPr>
                <w:rStyle w:val="ChSmallCaps"/>
              </w:rPr>
              <w:t>3sg</w:t>
            </w:r>
          </w:p>
        </w:tc>
      </w:tr>
      <w:tr w:rsidR="00BC2195" w:rsidRPr="005F70FB" w14:paraId="7DEEE433" w14:textId="77777777" w:rsidTr="00AC23C4">
        <w:trPr>
          <w:gridAfter w:val="17"/>
          <w:wAfter w:w="3788" w:type="dxa"/>
        </w:trPr>
        <w:tc>
          <w:tcPr>
            <w:tcW w:w="709" w:type="dxa"/>
            <w:shd w:val="clear" w:color="auto" w:fill="auto"/>
          </w:tcPr>
          <w:p w14:paraId="702CE118" w14:textId="77777777" w:rsidR="00BC2195" w:rsidRPr="005F70FB" w:rsidRDefault="00BC2195" w:rsidP="00BC2195">
            <w:pPr>
              <w:pStyle w:val="O0Nwnext"/>
            </w:pPr>
          </w:p>
        </w:tc>
        <w:tc>
          <w:tcPr>
            <w:tcW w:w="1448" w:type="dxa"/>
            <w:gridSpan w:val="6"/>
            <w:shd w:val="clear" w:color="auto" w:fill="auto"/>
          </w:tcPr>
          <w:p w14:paraId="04C445F7" w14:textId="77777777" w:rsidR="00BC2195" w:rsidRPr="005F70FB" w:rsidRDefault="00BC2195" w:rsidP="00BC2195">
            <w:pPr>
              <w:pStyle w:val="Text"/>
            </w:pPr>
            <w:r w:rsidRPr="005F70FB">
              <w:t>pegang~pegang</w:t>
            </w:r>
          </w:p>
        </w:tc>
        <w:tc>
          <w:tcPr>
            <w:tcW w:w="884" w:type="dxa"/>
            <w:gridSpan w:val="4"/>
            <w:shd w:val="clear" w:color="auto" w:fill="auto"/>
          </w:tcPr>
          <w:p w14:paraId="78BCCC19" w14:textId="77777777" w:rsidR="00BC2195" w:rsidRPr="005F70FB" w:rsidRDefault="00BC2195" w:rsidP="00BC2195">
            <w:pPr>
              <w:pStyle w:val="Text"/>
            </w:pPr>
            <w:r w:rsidRPr="005F70FB">
              <w:t>blakang</w:t>
            </w:r>
          </w:p>
        </w:tc>
      </w:tr>
      <w:tr w:rsidR="00BC2195" w:rsidRPr="005F70FB" w14:paraId="79D2DB80" w14:textId="77777777" w:rsidTr="00AC23C4">
        <w:trPr>
          <w:gridAfter w:val="17"/>
          <w:wAfter w:w="3788" w:type="dxa"/>
        </w:trPr>
        <w:tc>
          <w:tcPr>
            <w:tcW w:w="709" w:type="dxa"/>
            <w:shd w:val="clear" w:color="auto" w:fill="auto"/>
          </w:tcPr>
          <w:p w14:paraId="50B561F3" w14:textId="77777777" w:rsidR="00BC2195" w:rsidRPr="005F70FB" w:rsidRDefault="00BC2195" w:rsidP="00BC2195">
            <w:pPr>
              <w:pStyle w:val="GlossEng"/>
            </w:pPr>
          </w:p>
        </w:tc>
        <w:tc>
          <w:tcPr>
            <w:tcW w:w="1448" w:type="dxa"/>
            <w:gridSpan w:val="6"/>
            <w:shd w:val="clear" w:color="auto" w:fill="auto"/>
          </w:tcPr>
          <w:p w14:paraId="597B96FF" w14:textId="77777777" w:rsidR="00BC2195" w:rsidRPr="005F70FB" w:rsidRDefault="00BC2195" w:rsidP="00BC2195">
            <w:pPr>
              <w:pStyle w:val="GlossEng"/>
            </w:pPr>
            <w:r w:rsidRPr="005F70FB">
              <w:rPr>
                <w:rStyle w:val="ChSmallCaps"/>
              </w:rPr>
              <w:t>rdp</w:t>
            </w:r>
            <w:r w:rsidRPr="005F70FB">
              <w:t>~hold</w:t>
            </w:r>
          </w:p>
        </w:tc>
        <w:tc>
          <w:tcPr>
            <w:tcW w:w="884" w:type="dxa"/>
            <w:gridSpan w:val="4"/>
            <w:shd w:val="clear" w:color="auto" w:fill="auto"/>
          </w:tcPr>
          <w:p w14:paraId="755C87CE" w14:textId="77777777" w:rsidR="00BC2195" w:rsidRPr="005F70FB" w:rsidRDefault="00BC2195" w:rsidP="00BC2195">
            <w:pPr>
              <w:pStyle w:val="GlossEng"/>
            </w:pPr>
            <w:r w:rsidRPr="005F70FB">
              <w:t>backside</w:t>
            </w:r>
          </w:p>
        </w:tc>
      </w:tr>
    </w:tbl>
    <w:p w14:paraId="293BAC78" w14:textId="70465550" w:rsidR="00BC2195" w:rsidRPr="005F70FB" w:rsidRDefault="00B7093A" w:rsidP="00BC2195">
      <w:pPr>
        <w:pStyle w:val="FreeTranslEng"/>
      </w:pPr>
      <w:r w:rsidRPr="005F70FB">
        <w:t>‘</w:t>
      </w:r>
      <w:r w:rsidR="00BC2195" w:rsidRPr="005F70FB">
        <w:t>ouch, my shoulder is hurting, my loins are hurting, my back is hurting</w:t>
      </w:r>
      <w:r w:rsidRPr="005F70FB">
        <w:t>’</w:t>
      </w:r>
      <w:r w:rsidR="00BC2195" w:rsidRPr="005F70FB">
        <w:t>, then this young male nurse, he massaged me, he massaged (my) shoulder, he massaged (my) back</w:t>
      </w:r>
    </w:p>
    <w:tbl>
      <w:tblPr>
        <w:tblW w:w="6774" w:type="dxa"/>
        <w:tblCellMar>
          <w:left w:w="42" w:type="dxa"/>
          <w:right w:w="42" w:type="dxa"/>
        </w:tblCellMar>
        <w:tblLook w:val="01E0" w:firstRow="1" w:lastRow="1" w:firstColumn="1" w:lastColumn="1" w:noHBand="0" w:noVBand="0"/>
      </w:tblPr>
      <w:tblGrid>
        <w:gridCol w:w="709"/>
        <w:gridCol w:w="673"/>
        <w:gridCol w:w="100"/>
        <w:gridCol w:w="540"/>
        <w:gridCol w:w="595"/>
        <w:gridCol w:w="695"/>
        <w:gridCol w:w="879"/>
        <w:gridCol w:w="397"/>
        <w:gridCol w:w="567"/>
        <w:gridCol w:w="851"/>
        <w:gridCol w:w="768"/>
      </w:tblGrid>
      <w:tr w:rsidR="00AC23C4" w:rsidRPr="005F70FB" w14:paraId="02F33459" w14:textId="77777777" w:rsidTr="00B81EF8">
        <w:tc>
          <w:tcPr>
            <w:tcW w:w="709" w:type="dxa"/>
            <w:shd w:val="clear" w:color="auto" w:fill="auto"/>
          </w:tcPr>
          <w:p w14:paraId="715451E1" w14:textId="77777777" w:rsidR="00BC2195" w:rsidRPr="005F70FB" w:rsidRDefault="00BC2195" w:rsidP="00BC2195">
            <w:pPr>
              <w:pStyle w:val="Text"/>
            </w:pPr>
            <w:r w:rsidRPr="005F70FB">
              <w:t>0033</w:t>
            </w:r>
          </w:p>
        </w:tc>
        <w:tc>
          <w:tcPr>
            <w:tcW w:w="773" w:type="dxa"/>
            <w:gridSpan w:val="2"/>
            <w:shd w:val="clear" w:color="auto" w:fill="auto"/>
          </w:tcPr>
          <w:p w14:paraId="4AD62038" w14:textId="77777777" w:rsidR="00BC2195" w:rsidRPr="005F70FB" w:rsidRDefault="00BC2195" w:rsidP="00BC2195">
            <w:pPr>
              <w:pStyle w:val="Text"/>
            </w:pPr>
            <w:r w:rsidRPr="005F70FB">
              <w:t>suda,</w:t>
            </w:r>
          </w:p>
        </w:tc>
        <w:tc>
          <w:tcPr>
            <w:tcW w:w="540" w:type="dxa"/>
            <w:shd w:val="clear" w:color="auto" w:fill="auto"/>
          </w:tcPr>
          <w:p w14:paraId="139EEB60" w14:textId="77777777" w:rsidR="00BC2195" w:rsidRPr="005F70FB" w:rsidRDefault="00BC2195" w:rsidP="00BC2195">
            <w:pPr>
              <w:pStyle w:val="Text"/>
            </w:pPr>
            <w:r w:rsidRPr="005F70FB">
              <w:t>saya</w:t>
            </w:r>
          </w:p>
        </w:tc>
        <w:tc>
          <w:tcPr>
            <w:tcW w:w="595" w:type="dxa"/>
            <w:shd w:val="clear" w:color="auto" w:fill="auto"/>
          </w:tcPr>
          <w:p w14:paraId="52B86BFC" w14:textId="77777777" w:rsidR="00BC2195" w:rsidRPr="005F70FB" w:rsidRDefault="00BC2195" w:rsidP="00BC2195">
            <w:pPr>
              <w:pStyle w:val="Text"/>
            </w:pPr>
            <w:r w:rsidRPr="005F70FB">
              <w:t>tidor</w:t>
            </w:r>
          </w:p>
        </w:tc>
        <w:tc>
          <w:tcPr>
            <w:tcW w:w="695" w:type="dxa"/>
            <w:shd w:val="clear" w:color="auto" w:fill="auto"/>
          </w:tcPr>
          <w:p w14:paraId="08137F89" w14:textId="77777777" w:rsidR="00BC2195" w:rsidRPr="005F70FB" w:rsidRDefault="00BC2195" w:rsidP="00BC2195">
            <w:pPr>
              <w:pStyle w:val="Text"/>
            </w:pPr>
            <w:r w:rsidRPr="005F70FB">
              <w:t>sampe</w:t>
            </w:r>
          </w:p>
        </w:tc>
        <w:tc>
          <w:tcPr>
            <w:tcW w:w="879" w:type="dxa"/>
            <w:shd w:val="clear" w:color="auto" w:fill="auto"/>
          </w:tcPr>
          <w:p w14:paraId="6F106E34" w14:textId="77777777" w:rsidR="00BC2195" w:rsidRPr="005F70FB" w:rsidRDefault="00BC2195" w:rsidP="00BC2195">
            <w:pPr>
              <w:pStyle w:val="Text"/>
            </w:pPr>
            <w:r w:rsidRPr="005F70FB">
              <w:t>sore,</w:t>
            </w:r>
          </w:p>
        </w:tc>
        <w:tc>
          <w:tcPr>
            <w:tcW w:w="397" w:type="dxa"/>
            <w:shd w:val="clear" w:color="auto" w:fill="auto"/>
          </w:tcPr>
          <w:p w14:paraId="6460AD03" w14:textId="77777777" w:rsidR="00BC2195" w:rsidRPr="005F70FB" w:rsidRDefault="00BC2195" w:rsidP="00BC2195">
            <w:pPr>
              <w:pStyle w:val="Text"/>
            </w:pPr>
            <w:r w:rsidRPr="005F70FB">
              <w:t>sa</w:t>
            </w:r>
          </w:p>
        </w:tc>
        <w:tc>
          <w:tcPr>
            <w:tcW w:w="567" w:type="dxa"/>
            <w:shd w:val="clear" w:color="auto" w:fill="auto"/>
          </w:tcPr>
          <w:p w14:paraId="6BDA2A1F" w14:textId="77777777" w:rsidR="00BC2195" w:rsidRPr="005F70FB" w:rsidRDefault="00BC2195" w:rsidP="00BC2195">
            <w:pPr>
              <w:pStyle w:val="Text"/>
            </w:pPr>
            <w:r w:rsidRPr="005F70FB">
              <w:t>pu</w:t>
            </w:r>
          </w:p>
        </w:tc>
        <w:tc>
          <w:tcPr>
            <w:tcW w:w="851" w:type="dxa"/>
            <w:shd w:val="clear" w:color="auto" w:fill="auto"/>
          </w:tcPr>
          <w:p w14:paraId="2B8EE5E4" w14:textId="77777777" w:rsidR="00BC2195" w:rsidRPr="005F70FB" w:rsidRDefault="00BC2195" w:rsidP="00BC2195">
            <w:pPr>
              <w:pStyle w:val="Text"/>
            </w:pPr>
            <w:r w:rsidRPr="005F70FB">
              <w:t>laki</w:t>
            </w:r>
          </w:p>
        </w:tc>
        <w:tc>
          <w:tcPr>
            <w:tcW w:w="768" w:type="dxa"/>
            <w:shd w:val="clear" w:color="auto" w:fill="auto"/>
          </w:tcPr>
          <w:p w14:paraId="241634C5" w14:textId="77777777" w:rsidR="00BC2195" w:rsidRPr="005F70FB" w:rsidRDefault="00BC2195" w:rsidP="00BC2195">
            <w:pPr>
              <w:pStyle w:val="Text"/>
            </w:pPr>
            <w:r w:rsidRPr="005F70FB">
              <w:t>datang,</w:t>
            </w:r>
          </w:p>
        </w:tc>
      </w:tr>
      <w:tr w:rsidR="00AC23C4" w:rsidRPr="005F70FB" w14:paraId="784D9E63" w14:textId="77777777" w:rsidTr="00B81EF8">
        <w:tc>
          <w:tcPr>
            <w:tcW w:w="709" w:type="dxa"/>
            <w:shd w:val="clear" w:color="auto" w:fill="auto"/>
          </w:tcPr>
          <w:p w14:paraId="472BF873" w14:textId="77777777" w:rsidR="00BC2195" w:rsidRPr="005F70FB" w:rsidRDefault="00BC2195" w:rsidP="00BC2195">
            <w:pPr>
              <w:pStyle w:val="GlossEng2ptafter"/>
            </w:pPr>
          </w:p>
        </w:tc>
        <w:tc>
          <w:tcPr>
            <w:tcW w:w="773" w:type="dxa"/>
            <w:gridSpan w:val="2"/>
            <w:shd w:val="clear" w:color="auto" w:fill="auto"/>
          </w:tcPr>
          <w:p w14:paraId="7CE71D81" w14:textId="77777777" w:rsidR="00BC2195" w:rsidRPr="005F70FB" w:rsidRDefault="00BC2195" w:rsidP="00BC2195">
            <w:pPr>
              <w:pStyle w:val="GlossEng2ptafter"/>
            </w:pPr>
            <w:r w:rsidRPr="005F70FB">
              <w:t>already</w:t>
            </w:r>
          </w:p>
        </w:tc>
        <w:tc>
          <w:tcPr>
            <w:tcW w:w="540" w:type="dxa"/>
            <w:shd w:val="clear" w:color="auto" w:fill="auto"/>
          </w:tcPr>
          <w:p w14:paraId="4963EAE1" w14:textId="77777777" w:rsidR="00BC2195" w:rsidRPr="005F70FB" w:rsidRDefault="00BC2195" w:rsidP="00BC2195">
            <w:pPr>
              <w:pStyle w:val="GlossEng2ptafter"/>
            </w:pPr>
            <w:r w:rsidRPr="005F70FB">
              <w:rPr>
                <w:rStyle w:val="ChSmallCaps"/>
              </w:rPr>
              <w:t>1sg</w:t>
            </w:r>
          </w:p>
        </w:tc>
        <w:tc>
          <w:tcPr>
            <w:tcW w:w="595" w:type="dxa"/>
            <w:shd w:val="clear" w:color="auto" w:fill="auto"/>
          </w:tcPr>
          <w:p w14:paraId="19368DE3" w14:textId="77777777" w:rsidR="00BC2195" w:rsidRPr="005F70FB" w:rsidRDefault="00BC2195" w:rsidP="00BC2195">
            <w:pPr>
              <w:pStyle w:val="GlossEng2ptafter"/>
            </w:pPr>
            <w:r w:rsidRPr="005F70FB">
              <w:t>sleep</w:t>
            </w:r>
          </w:p>
        </w:tc>
        <w:tc>
          <w:tcPr>
            <w:tcW w:w="695" w:type="dxa"/>
            <w:shd w:val="clear" w:color="auto" w:fill="auto"/>
          </w:tcPr>
          <w:p w14:paraId="5CEDF044" w14:textId="77777777" w:rsidR="00BC2195" w:rsidRPr="005F70FB" w:rsidRDefault="00BC2195" w:rsidP="00BC2195">
            <w:pPr>
              <w:pStyle w:val="GlossEng2ptafter"/>
            </w:pPr>
            <w:r w:rsidRPr="005F70FB">
              <w:t>until</w:t>
            </w:r>
          </w:p>
        </w:tc>
        <w:tc>
          <w:tcPr>
            <w:tcW w:w="879" w:type="dxa"/>
            <w:shd w:val="clear" w:color="auto" w:fill="auto"/>
          </w:tcPr>
          <w:p w14:paraId="2F274063" w14:textId="77777777" w:rsidR="00BC2195" w:rsidRPr="005F70FB" w:rsidRDefault="00BC2195" w:rsidP="00BC2195">
            <w:pPr>
              <w:pStyle w:val="GlossEng2ptafter"/>
            </w:pPr>
            <w:r w:rsidRPr="005F70FB">
              <w:t>afternoon</w:t>
            </w:r>
          </w:p>
        </w:tc>
        <w:tc>
          <w:tcPr>
            <w:tcW w:w="397" w:type="dxa"/>
            <w:shd w:val="clear" w:color="auto" w:fill="auto"/>
          </w:tcPr>
          <w:p w14:paraId="0FDDEE15" w14:textId="77777777" w:rsidR="00BC2195" w:rsidRPr="005F70FB" w:rsidRDefault="00BC2195" w:rsidP="00BC2195">
            <w:pPr>
              <w:pStyle w:val="GlossEng2ptafter"/>
            </w:pPr>
            <w:r w:rsidRPr="005F70FB">
              <w:rPr>
                <w:rStyle w:val="ChSmallCaps"/>
              </w:rPr>
              <w:t>1sg</w:t>
            </w:r>
          </w:p>
        </w:tc>
        <w:tc>
          <w:tcPr>
            <w:tcW w:w="567" w:type="dxa"/>
            <w:shd w:val="clear" w:color="auto" w:fill="auto"/>
          </w:tcPr>
          <w:p w14:paraId="5003667B" w14:textId="77777777" w:rsidR="00BC2195" w:rsidRPr="005F70FB" w:rsidRDefault="00BC2195" w:rsidP="00BC2195">
            <w:pPr>
              <w:pStyle w:val="GlossEng2ptafter"/>
            </w:pPr>
            <w:r w:rsidRPr="005F70FB">
              <w:rPr>
                <w:rStyle w:val="ChSmallCaps"/>
              </w:rPr>
              <w:t>poss</w:t>
            </w:r>
          </w:p>
        </w:tc>
        <w:tc>
          <w:tcPr>
            <w:tcW w:w="851" w:type="dxa"/>
            <w:shd w:val="clear" w:color="auto" w:fill="auto"/>
          </w:tcPr>
          <w:p w14:paraId="2D7F6822" w14:textId="77777777" w:rsidR="00BC2195" w:rsidRPr="005F70FB" w:rsidRDefault="00BC2195" w:rsidP="00BC2195">
            <w:pPr>
              <w:pStyle w:val="GlossEng2ptafter"/>
            </w:pPr>
            <w:r w:rsidRPr="005F70FB">
              <w:t>husband</w:t>
            </w:r>
          </w:p>
        </w:tc>
        <w:tc>
          <w:tcPr>
            <w:tcW w:w="768" w:type="dxa"/>
            <w:shd w:val="clear" w:color="auto" w:fill="auto"/>
          </w:tcPr>
          <w:p w14:paraId="0BCAA5F7" w14:textId="77777777" w:rsidR="00BC2195" w:rsidRPr="005F70FB" w:rsidRDefault="00BC2195" w:rsidP="00BC2195">
            <w:pPr>
              <w:pStyle w:val="GlossEng2ptafter"/>
            </w:pPr>
            <w:r w:rsidRPr="005F70FB">
              <w:t>come</w:t>
            </w:r>
          </w:p>
        </w:tc>
      </w:tr>
      <w:tr w:rsidR="00BC2195" w:rsidRPr="005F70FB" w14:paraId="4ABFC1F1" w14:textId="77777777" w:rsidTr="00B81EF8">
        <w:trPr>
          <w:gridAfter w:val="9"/>
          <w:wAfter w:w="5392" w:type="dxa"/>
        </w:trPr>
        <w:tc>
          <w:tcPr>
            <w:tcW w:w="709" w:type="dxa"/>
            <w:shd w:val="clear" w:color="auto" w:fill="auto"/>
          </w:tcPr>
          <w:p w14:paraId="54C23BDE" w14:textId="77777777" w:rsidR="00BC2195" w:rsidRPr="005F70FB" w:rsidRDefault="00BC2195" w:rsidP="00BC2195">
            <w:pPr>
              <w:pStyle w:val="O0Nwnext"/>
            </w:pPr>
          </w:p>
        </w:tc>
        <w:tc>
          <w:tcPr>
            <w:tcW w:w="673" w:type="dxa"/>
            <w:shd w:val="clear" w:color="auto" w:fill="auto"/>
          </w:tcPr>
          <w:p w14:paraId="3A7F8FE3" w14:textId="77777777" w:rsidR="00BC2195" w:rsidRPr="005F70FB" w:rsidRDefault="00BC2195" w:rsidP="00BC2195">
            <w:pPr>
              <w:pStyle w:val="Text"/>
            </w:pPr>
            <w:r w:rsidRPr="005F70FB">
              <w:t>Lukas</w:t>
            </w:r>
          </w:p>
        </w:tc>
      </w:tr>
      <w:tr w:rsidR="00BC2195" w:rsidRPr="005F70FB" w14:paraId="2E9F088F" w14:textId="77777777" w:rsidTr="00B81EF8">
        <w:trPr>
          <w:gridAfter w:val="9"/>
          <w:wAfter w:w="5392" w:type="dxa"/>
        </w:trPr>
        <w:tc>
          <w:tcPr>
            <w:tcW w:w="709" w:type="dxa"/>
            <w:shd w:val="clear" w:color="auto" w:fill="auto"/>
          </w:tcPr>
          <w:p w14:paraId="39802985" w14:textId="77777777" w:rsidR="00BC2195" w:rsidRPr="005F70FB" w:rsidRDefault="00BC2195" w:rsidP="00BC2195">
            <w:pPr>
              <w:pStyle w:val="GlossEng"/>
            </w:pPr>
          </w:p>
        </w:tc>
        <w:tc>
          <w:tcPr>
            <w:tcW w:w="673" w:type="dxa"/>
            <w:shd w:val="clear" w:color="auto" w:fill="auto"/>
          </w:tcPr>
          <w:p w14:paraId="04C5AD89" w14:textId="77777777" w:rsidR="00BC2195" w:rsidRPr="005F70FB" w:rsidRDefault="00BC2195" w:rsidP="00BC2195">
            <w:pPr>
              <w:pStyle w:val="GlossEng"/>
            </w:pPr>
            <w:r w:rsidRPr="005F70FB">
              <w:t>Lukas</w:t>
            </w:r>
          </w:p>
        </w:tc>
      </w:tr>
    </w:tbl>
    <w:p w14:paraId="26181ABC" w14:textId="77777777" w:rsidR="00BC2195" w:rsidRPr="005F70FB" w:rsidRDefault="00BC2195" w:rsidP="00BC2195">
      <w:pPr>
        <w:pStyle w:val="FreeTranslEng"/>
      </w:pPr>
      <w:r w:rsidRPr="005F70FB">
        <w:t>eventually I slept until the afternoon, (then) my husband came, Lukas</w:t>
      </w:r>
    </w:p>
    <w:tbl>
      <w:tblPr>
        <w:tblW w:w="0" w:type="auto"/>
        <w:tblCellMar>
          <w:left w:w="42" w:type="dxa"/>
          <w:right w:w="42" w:type="dxa"/>
        </w:tblCellMar>
        <w:tblLook w:val="01E0" w:firstRow="1" w:lastRow="1" w:firstColumn="1" w:lastColumn="1" w:noHBand="0" w:noVBand="0"/>
      </w:tblPr>
      <w:tblGrid>
        <w:gridCol w:w="709"/>
        <w:gridCol w:w="751"/>
        <w:gridCol w:w="489"/>
        <w:gridCol w:w="567"/>
        <w:gridCol w:w="617"/>
      </w:tblGrid>
      <w:tr w:rsidR="00AC23C4" w:rsidRPr="005F70FB" w14:paraId="3D2EE7A5" w14:textId="77777777" w:rsidTr="00AC23C4">
        <w:tc>
          <w:tcPr>
            <w:tcW w:w="709" w:type="dxa"/>
            <w:shd w:val="clear" w:color="auto" w:fill="auto"/>
          </w:tcPr>
          <w:p w14:paraId="05C66E66" w14:textId="77777777" w:rsidR="00BC2195" w:rsidRPr="005F70FB" w:rsidRDefault="00BC2195" w:rsidP="00BC2195">
            <w:pPr>
              <w:pStyle w:val="Text"/>
            </w:pPr>
            <w:r w:rsidRPr="005F70FB">
              <w:t>0034</w:t>
            </w:r>
          </w:p>
        </w:tc>
        <w:tc>
          <w:tcPr>
            <w:tcW w:w="751" w:type="dxa"/>
            <w:shd w:val="clear" w:color="auto" w:fill="auto"/>
          </w:tcPr>
          <w:p w14:paraId="2885F933" w14:textId="77777777" w:rsidR="00BC2195" w:rsidRPr="005F70FB" w:rsidRDefault="00BC2195" w:rsidP="00BC2195">
            <w:pPr>
              <w:pStyle w:val="Text"/>
            </w:pPr>
            <w:r w:rsidRPr="005F70FB">
              <w:rPr>
                <w:szCs w:val="19"/>
              </w:rPr>
              <w:t>Nofita</w:t>
            </w:r>
            <w:r w:rsidRPr="005F70FB">
              <w:t>:</w:t>
            </w:r>
          </w:p>
        </w:tc>
        <w:tc>
          <w:tcPr>
            <w:tcW w:w="489" w:type="dxa"/>
            <w:shd w:val="clear" w:color="auto" w:fill="auto"/>
          </w:tcPr>
          <w:p w14:paraId="36B5F192" w14:textId="77777777" w:rsidR="00BC2195" w:rsidRPr="005F70FB" w:rsidRDefault="00BC2195" w:rsidP="00BC2195">
            <w:pPr>
              <w:pStyle w:val="Text"/>
            </w:pPr>
            <w:r w:rsidRPr="005F70FB">
              <w:t>sa</w:t>
            </w:r>
          </w:p>
        </w:tc>
        <w:tc>
          <w:tcPr>
            <w:tcW w:w="567" w:type="dxa"/>
            <w:shd w:val="clear" w:color="auto" w:fill="auto"/>
          </w:tcPr>
          <w:p w14:paraId="7D0131EC" w14:textId="77777777" w:rsidR="00BC2195" w:rsidRPr="005F70FB" w:rsidRDefault="00BC2195" w:rsidP="00BC2195">
            <w:pPr>
              <w:pStyle w:val="Text"/>
            </w:pPr>
            <w:r w:rsidRPr="005F70FB">
              <w:t>pu</w:t>
            </w:r>
          </w:p>
        </w:tc>
        <w:tc>
          <w:tcPr>
            <w:tcW w:w="617" w:type="dxa"/>
            <w:shd w:val="clear" w:color="auto" w:fill="auto"/>
          </w:tcPr>
          <w:p w14:paraId="31E51A4E" w14:textId="77777777" w:rsidR="00BC2195" w:rsidRPr="005F70FB" w:rsidRDefault="00BC2195" w:rsidP="00BC2195">
            <w:pPr>
              <w:pStyle w:val="Text"/>
            </w:pPr>
            <w:r w:rsidRPr="005F70FB">
              <w:t>pacar</w:t>
            </w:r>
          </w:p>
        </w:tc>
      </w:tr>
      <w:tr w:rsidR="00AC23C4" w:rsidRPr="005F70FB" w14:paraId="75798E51" w14:textId="77777777" w:rsidTr="00AC23C4">
        <w:tc>
          <w:tcPr>
            <w:tcW w:w="709" w:type="dxa"/>
            <w:shd w:val="clear" w:color="auto" w:fill="auto"/>
          </w:tcPr>
          <w:p w14:paraId="4B797F74" w14:textId="77777777" w:rsidR="00BC2195" w:rsidRPr="005F70FB" w:rsidRDefault="00BC2195" w:rsidP="00BC2195">
            <w:pPr>
              <w:pStyle w:val="GlossEng"/>
            </w:pPr>
          </w:p>
        </w:tc>
        <w:tc>
          <w:tcPr>
            <w:tcW w:w="751" w:type="dxa"/>
            <w:shd w:val="clear" w:color="auto" w:fill="auto"/>
          </w:tcPr>
          <w:p w14:paraId="0F1B6F2B" w14:textId="77777777" w:rsidR="00BC2195" w:rsidRPr="005F70FB" w:rsidRDefault="00BC2195" w:rsidP="00BC2195">
            <w:pPr>
              <w:pStyle w:val="GlossEng"/>
            </w:pPr>
          </w:p>
        </w:tc>
        <w:tc>
          <w:tcPr>
            <w:tcW w:w="489" w:type="dxa"/>
            <w:shd w:val="clear" w:color="auto" w:fill="auto"/>
          </w:tcPr>
          <w:p w14:paraId="2A8478EC" w14:textId="77777777" w:rsidR="00BC2195" w:rsidRPr="005F70FB" w:rsidRDefault="00BC2195" w:rsidP="00BC2195">
            <w:pPr>
              <w:pStyle w:val="GlossEng"/>
            </w:pPr>
            <w:r w:rsidRPr="005F70FB">
              <w:rPr>
                <w:rStyle w:val="ChSmallCaps"/>
              </w:rPr>
              <w:t>1sg</w:t>
            </w:r>
          </w:p>
        </w:tc>
        <w:tc>
          <w:tcPr>
            <w:tcW w:w="567" w:type="dxa"/>
            <w:shd w:val="clear" w:color="auto" w:fill="auto"/>
          </w:tcPr>
          <w:p w14:paraId="371FC755" w14:textId="77777777" w:rsidR="00BC2195" w:rsidRPr="005F70FB" w:rsidRDefault="00BC2195" w:rsidP="00BC2195">
            <w:pPr>
              <w:pStyle w:val="GlossEng"/>
            </w:pPr>
            <w:r w:rsidRPr="005F70FB">
              <w:rPr>
                <w:rStyle w:val="ChSmallCaps"/>
              </w:rPr>
              <w:t>poss</w:t>
            </w:r>
          </w:p>
        </w:tc>
        <w:tc>
          <w:tcPr>
            <w:tcW w:w="617" w:type="dxa"/>
            <w:shd w:val="clear" w:color="auto" w:fill="auto"/>
          </w:tcPr>
          <w:p w14:paraId="592EDA4C" w14:textId="77777777" w:rsidR="00BC2195" w:rsidRPr="005F70FB" w:rsidRDefault="00BC2195" w:rsidP="00BC2195">
            <w:pPr>
              <w:pStyle w:val="GlossEng"/>
            </w:pPr>
            <w:r w:rsidRPr="005F70FB">
              <w:t>lover</w:t>
            </w:r>
          </w:p>
        </w:tc>
      </w:tr>
    </w:tbl>
    <w:p w14:paraId="5355AB2B" w14:textId="77777777" w:rsidR="00BC2195" w:rsidRPr="005F70FB" w:rsidRDefault="00BC2195" w:rsidP="00BC2195">
      <w:pPr>
        <w:pStyle w:val="FreeTranslEng"/>
      </w:pPr>
      <w:r w:rsidRPr="005F70FB">
        <w:rPr>
          <w:szCs w:val="19"/>
        </w:rPr>
        <w:t>Nofita</w:t>
      </w:r>
      <w:r w:rsidRPr="005F70FB">
        <w:t>: my lover</w:t>
      </w:r>
    </w:p>
    <w:tbl>
      <w:tblPr>
        <w:tblW w:w="0" w:type="auto"/>
        <w:tblCellMar>
          <w:left w:w="42" w:type="dxa"/>
          <w:right w:w="42" w:type="dxa"/>
        </w:tblCellMar>
        <w:tblLook w:val="01E0" w:firstRow="1" w:lastRow="1" w:firstColumn="1" w:lastColumn="1" w:noHBand="0" w:noVBand="0"/>
      </w:tblPr>
      <w:tblGrid>
        <w:gridCol w:w="709"/>
        <w:gridCol w:w="489"/>
        <w:gridCol w:w="107"/>
        <w:gridCol w:w="122"/>
        <w:gridCol w:w="338"/>
        <w:gridCol w:w="102"/>
        <w:gridCol w:w="34"/>
        <w:gridCol w:w="624"/>
        <w:gridCol w:w="91"/>
        <w:gridCol w:w="28"/>
        <w:gridCol w:w="361"/>
        <w:gridCol w:w="357"/>
        <w:gridCol w:w="22"/>
        <w:gridCol w:w="489"/>
        <w:gridCol w:w="7"/>
        <w:gridCol w:w="155"/>
        <w:gridCol w:w="129"/>
        <w:gridCol w:w="443"/>
        <w:gridCol w:w="162"/>
        <w:gridCol w:w="87"/>
        <w:gridCol w:w="402"/>
        <w:gridCol w:w="45"/>
        <w:gridCol w:w="428"/>
        <w:gridCol w:w="56"/>
        <w:gridCol w:w="38"/>
        <w:gridCol w:w="275"/>
        <w:gridCol w:w="566"/>
        <w:gridCol w:w="10"/>
        <w:gridCol w:w="19"/>
      </w:tblGrid>
      <w:tr w:rsidR="00AC23C4" w:rsidRPr="005F70FB" w14:paraId="1FED6D16" w14:textId="77777777" w:rsidTr="00AC23C4">
        <w:trPr>
          <w:gridAfter w:val="1"/>
          <w:wAfter w:w="19" w:type="dxa"/>
        </w:trPr>
        <w:tc>
          <w:tcPr>
            <w:tcW w:w="709" w:type="dxa"/>
            <w:shd w:val="clear" w:color="auto" w:fill="auto"/>
          </w:tcPr>
          <w:p w14:paraId="18946046" w14:textId="77777777" w:rsidR="00BC2195" w:rsidRPr="005F70FB" w:rsidRDefault="00BC2195" w:rsidP="00BC2195">
            <w:pPr>
              <w:pStyle w:val="Text"/>
            </w:pPr>
            <w:r w:rsidRPr="005F70FB">
              <w:t>0035</w:t>
            </w:r>
          </w:p>
        </w:tc>
        <w:tc>
          <w:tcPr>
            <w:tcW w:w="718" w:type="dxa"/>
            <w:gridSpan w:val="3"/>
            <w:shd w:val="clear" w:color="auto" w:fill="auto"/>
          </w:tcPr>
          <w:p w14:paraId="0F3E1421" w14:textId="77777777" w:rsidR="00BC2195" w:rsidRPr="005F70FB" w:rsidRDefault="00BC2195" w:rsidP="00BC2195">
            <w:pPr>
              <w:pStyle w:val="Text"/>
            </w:pPr>
            <w:r w:rsidRPr="005F70FB">
              <w:t>Maria:</w:t>
            </w:r>
          </w:p>
        </w:tc>
        <w:tc>
          <w:tcPr>
            <w:tcW w:w="440" w:type="dxa"/>
            <w:gridSpan w:val="2"/>
            <w:shd w:val="clear" w:color="auto" w:fill="auto"/>
          </w:tcPr>
          <w:p w14:paraId="5B970064" w14:textId="77777777" w:rsidR="00BC2195" w:rsidRPr="005F70FB" w:rsidRDefault="00BC2195" w:rsidP="00BC2195">
            <w:pPr>
              <w:pStyle w:val="Text"/>
            </w:pPr>
            <w:r w:rsidRPr="005F70FB">
              <w:t>a</w:t>
            </w:r>
          </w:p>
        </w:tc>
        <w:tc>
          <w:tcPr>
            <w:tcW w:w="777" w:type="dxa"/>
            <w:gridSpan w:val="4"/>
            <w:shd w:val="clear" w:color="auto" w:fill="auto"/>
          </w:tcPr>
          <w:p w14:paraId="4AF6E454" w14:textId="77777777" w:rsidR="00BC2195" w:rsidRPr="005F70FB" w:rsidRDefault="00BC2195" w:rsidP="00BC2195">
            <w:pPr>
              <w:pStyle w:val="Text"/>
            </w:pPr>
            <w:r w:rsidRPr="005F70FB">
              <w:t>ini</w:t>
            </w:r>
          </w:p>
        </w:tc>
        <w:tc>
          <w:tcPr>
            <w:tcW w:w="718" w:type="dxa"/>
            <w:gridSpan w:val="2"/>
            <w:shd w:val="clear" w:color="auto" w:fill="auto"/>
          </w:tcPr>
          <w:p w14:paraId="7CA248D9" w14:textId="77777777" w:rsidR="00BC2195" w:rsidRPr="005F70FB" w:rsidRDefault="00BC2195" w:rsidP="00BC2195">
            <w:pPr>
              <w:pStyle w:val="Text"/>
            </w:pPr>
            <w:r w:rsidRPr="005F70FB">
              <w:t>orang</w:t>
            </w:r>
          </w:p>
        </w:tc>
        <w:tc>
          <w:tcPr>
            <w:tcW w:w="673" w:type="dxa"/>
            <w:gridSpan w:val="4"/>
            <w:shd w:val="clear" w:color="auto" w:fill="auto"/>
          </w:tcPr>
          <w:p w14:paraId="78D1A0F8" w14:textId="77777777" w:rsidR="00BC2195" w:rsidRPr="005F70FB" w:rsidRDefault="00BC2195" w:rsidP="00BC2195">
            <w:pPr>
              <w:pStyle w:val="Text"/>
            </w:pPr>
            <w:r w:rsidRPr="005F70FB">
              <w:t>Papua</w:t>
            </w:r>
          </w:p>
        </w:tc>
        <w:tc>
          <w:tcPr>
            <w:tcW w:w="734" w:type="dxa"/>
            <w:gridSpan w:val="3"/>
            <w:shd w:val="clear" w:color="auto" w:fill="auto"/>
          </w:tcPr>
          <w:p w14:paraId="1D1938EA" w14:textId="77777777" w:rsidR="00BC2195" w:rsidRPr="005F70FB" w:rsidRDefault="00BC2195" w:rsidP="00BC2195">
            <w:pPr>
              <w:pStyle w:val="Text"/>
            </w:pPr>
            <w:r w:rsidRPr="005F70FB">
              <w:t>bilang,</w:t>
            </w:r>
          </w:p>
        </w:tc>
        <w:tc>
          <w:tcPr>
            <w:tcW w:w="489" w:type="dxa"/>
            <w:gridSpan w:val="2"/>
            <w:shd w:val="clear" w:color="auto" w:fill="auto"/>
          </w:tcPr>
          <w:p w14:paraId="6BA9355B" w14:textId="77777777" w:rsidR="00BC2195" w:rsidRPr="005F70FB" w:rsidRDefault="00BC2195" w:rsidP="00BC2195">
            <w:pPr>
              <w:pStyle w:val="Text"/>
            </w:pPr>
            <w:r w:rsidRPr="005F70FB">
              <w:t>sa</w:t>
            </w:r>
          </w:p>
        </w:tc>
        <w:tc>
          <w:tcPr>
            <w:tcW w:w="567" w:type="dxa"/>
            <w:gridSpan w:val="4"/>
            <w:shd w:val="clear" w:color="auto" w:fill="auto"/>
          </w:tcPr>
          <w:p w14:paraId="5570E7C8" w14:textId="77777777" w:rsidR="00BC2195" w:rsidRPr="005F70FB" w:rsidRDefault="00BC2195" w:rsidP="00BC2195">
            <w:pPr>
              <w:pStyle w:val="Text"/>
            </w:pPr>
            <w:r w:rsidRPr="005F70FB">
              <w:t>pu</w:t>
            </w:r>
          </w:p>
        </w:tc>
        <w:tc>
          <w:tcPr>
            <w:tcW w:w="851" w:type="dxa"/>
            <w:gridSpan w:val="3"/>
            <w:shd w:val="clear" w:color="auto" w:fill="auto"/>
          </w:tcPr>
          <w:p w14:paraId="6778CA15" w14:textId="77777777" w:rsidR="00BC2195" w:rsidRPr="005F70FB" w:rsidRDefault="00BC2195" w:rsidP="00BC2195">
            <w:pPr>
              <w:pStyle w:val="Text"/>
            </w:pPr>
            <w:r w:rsidRPr="005F70FB">
              <w:t>laki,</w:t>
            </w:r>
          </w:p>
        </w:tc>
      </w:tr>
      <w:tr w:rsidR="00AC23C4" w:rsidRPr="005F70FB" w14:paraId="7F9ABA88" w14:textId="77777777" w:rsidTr="00AC23C4">
        <w:trPr>
          <w:gridAfter w:val="1"/>
          <w:wAfter w:w="19" w:type="dxa"/>
        </w:trPr>
        <w:tc>
          <w:tcPr>
            <w:tcW w:w="709" w:type="dxa"/>
            <w:shd w:val="clear" w:color="auto" w:fill="auto"/>
          </w:tcPr>
          <w:p w14:paraId="727E9638" w14:textId="77777777" w:rsidR="00BC2195" w:rsidRPr="005F70FB" w:rsidRDefault="00BC2195" w:rsidP="00BC2195">
            <w:pPr>
              <w:pStyle w:val="GlossEng2ptafter"/>
            </w:pPr>
          </w:p>
        </w:tc>
        <w:tc>
          <w:tcPr>
            <w:tcW w:w="718" w:type="dxa"/>
            <w:gridSpan w:val="3"/>
            <w:shd w:val="clear" w:color="auto" w:fill="auto"/>
          </w:tcPr>
          <w:p w14:paraId="7D55C924" w14:textId="77777777" w:rsidR="00BC2195" w:rsidRPr="005F70FB" w:rsidRDefault="00BC2195" w:rsidP="00BC2195">
            <w:pPr>
              <w:pStyle w:val="GlossEng2ptafter"/>
            </w:pPr>
          </w:p>
        </w:tc>
        <w:tc>
          <w:tcPr>
            <w:tcW w:w="440" w:type="dxa"/>
            <w:gridSpan w:val="2"/>
            <w:shd w:val="clear" w:color="auto" w:fill="auto"/>
          </w:tcPr>
          <w:p w14:paraId="5F12725F" w14:textId="77777777" w:rsidR="00BC2195" w:rsidRPr="005F70FB" w:rsidRDefault="00BC2195" w:rsidP="00BC2195">
            <w:pPr>
              <w:pStyle w:val="GlossEng2ptafter"/>
            </w:pPr>
            <w:r w:rsidRPr="005F70FB">
              <w:t>ah!</w:t>
            </w:r>
          </w:p>
        </w:tc>
        <w:tc>
          <w:tcPr>
            <w:tcW w:w="777" w:type="dxa"/>
            <w:gridSpan w:val="4"/>
            <w:shd w:val="clear" w:color="auto" w:fill="auto"/>
          </w:tcPr>
          <w:p w14:paraId="61BA8FEF" w14:textId="77777777" w:rsidR="00BC2195" w:rsidRPr="005F70FB" w:rsidRDefault="00BC2195" w:rsidP="00BC2195">
            <w:pPr>
              <w:pStyle w:val="GlossEng2ptafter"/>
            </w:pPr>
            <w:r w:rsidRPr="005F70FB">
              <w:rPr>
                <w:rStyle w:val="ChSmallCaps"/>
              </w:rPr>
              <w:t>d.prox</w:t>
            </w:r>
          </w:p>
        </w:tc>
        <w:tc>
          <w:tcPr>
            <w:tcW w:w="718" w:type="dxa"/>
            <w:gridSpan w:val="2"/>
            <w:shd w:val="clear" w:color="auto" w:fill="auto"/>
          </w:tcPr>
          <w:p w14:paraId="4D30B378" w14:textId="77777777" w:rsidR="00BC2195" w:rsidRPr="005F70FB" w:rsidRDefault="00BC2195" w:rsidP="00BC2195">
            <w:pPr>
              <w:pStyle w:val="GlossEng2ptafter"/>
            </w:pPr>
            <w:r w:rsidRPr="005F70FB">
              <w:t>person</w:t>
            </w:r>
          </w:p>
        </w:tc>
        <w:tc>
          <w:tcPr>
            <w:tcW w:w="673" w:type="dxa"/>
            <w:gridSpan w:val="4"/>
            <w:shd w:val="clear" w:color="auto" w:fill="auto"/>
          </w:tcPr>
          <w:p w14:paraId="6061CECB" w14:textId="77777777" w:rsidR="00BC2195" w:rsidRPr="005F70FB" w:rsidRDefault="00BC2195" w:rsidP="00BC2195">
            <w:pPr>
              <w:pStyle w:val="GlossEng2ptafter"/>
            </w:pPr>
            <w:r w:rsidRPr="005F70FB">
              <w:t>Papua</w:t>
            </w:r>
          </w:p>
        </w:tc>
        <w:tc>
          <w:tcPr>
            <w:tcW w:w="734" w:type="dxa"/>
            <w:gridSpan w:val="3"/>
            <w:shd w:val="clear" w:color="auto" w:fill="auto"/>
          </w:tcPr>
          <w:p w14:paraId="23473789" w14:textId="77777777" w:rsidR="00BC2195" w:rsidRPr="005F70FB" w:rsidRDefault="00BC2195" w:rsidP="00BC2195">
            <w:pPr>
              <w:pStyle w:val="GlossEng2ptafter"/>
            </w:pPr>
            <w:r w:rsidRPr="005F70FB">
              <w:t>say</w:t>
            </w:r>
          </w:p>
        </w:tc>
        <w:tc>
          <w:tcPr>
            <w:tcW w:w="489" w:type="dxa"/>
            <w:gridSpan w:val="2"/>
            <w:shd w:val="clear" w:color="auto" w:fill="auto"/>
          </w:tcPr>
          <w:p w14:paraId="7E2A4AEC" w14:textId="77777777" w:rsidR="00BC2195" w:rsidRPr="005F70FB" w:rsidRDefault="00BC2195" w:rsidP="00BC2195">
            <w:pPr>
              <w:pStyle w:val="GlossEng2ptafter"/>
            </w:pPr>
            <w:r w:rsidRPr="005F70FB">
              <w:rPr>
                <w:rStyle w:val="ChSmallCaps"/>
              </w:rPr>
              <w:t>1sg</w:t>
            </w:r>
          </w:p>
        </w:tc>
        <w:tc>
          <w:tcPr>
            <w:tcW w:w="567" w:type="dxa"/>
            <w:gridSpan w:val="4"/>
            <w:shd w:val="clear" w:color="auto" w:fill="auto"/>
          </w:tcPr>
          <w:p w14:paraId="37893CDE" w14:textId="77777777" w:rsidR="00BC2195" w:rsidRPr="005F70FB" w:rsidRDefault="00BC2195" w:rsidP="00BC2195">
            <w:pPr>
              <w:pStyle w:val="GlossEng2ptafter"/>
            </w:pPr>
            <w:r w:rsidRPr="005F70FB">
              <w:rPr>
                <w:rStyle w:val="ChSmallCaps"/>
              </w:rPr>
              <w:t>poss</w:t>
            </w:r>
          </w:p>
        </w:tc>
        <w:tc>
          <w:tcPr>
            <w:tcW w:w="851" w:type="dxa"/>
            <w:gridSpan w:val="3"/>
            <w:shd w:val="clear" w:color="auto" w:fill="auto"/>
          </w:tcPr>
          <w:p w14:paraId="26F0D150" w14:textId="77777777" w:rsidR="00BC2195" w:rsidRPr="005F70FB" w:rsidRDefault="00BC2195" w:rsidP="00BC2195">
            <w:pPr>
              <w:pStyle w:val="GlossEng2ptafter"/>
            </w:pPr>
            <w:r w:rsidRPr="005F70FB">
              <w:t>husband</w:t>
            </w:r>
          </w:p>
        </w:tc>
      </w:tr>
      <w:tr w:rsidR="00AC23C4" w:rsidRPr="005F70FB" w14:paraId="65CB9680" w14:textId="77777777" w:rsidTr="00AC23C4">
        <w:trPr>
          <w:gridAfter w:val="2"/>
          <w:wAfter w:w="29" w:type="dxa"/>
        </w:trPr>
        <w:tc>
          <w:tcPr>
            <w:tcW w:w="709" w:type="dxa"/>
            <w:shd w:val="clear" w:color="auto" w:fill="auto"/>
          </w:tcPr>
          <w:p w14:paraId="6DF2F6C1" w14:textId="77777777" w:rsidR="00BC2195" w:rsidRPr="005F70FB" w:rsidRDefault="00BC2195" w:rsidP="00BC2195">
            <w:pPr>
              <w:pStyle w:val="O0Nwnext"/>
            </w:pPr>
          </w:p>
        </w:tc>
        <w:tc>
          <w:tcPr>
            <w:tcW w:w="489" w:type="dxa"/>
            <w:shd w:val="clear" w:color="auto" w:fill="auto"/>
          </w:tcPr>
          <w:p w14:paraId="1CF133FD" w14:textId="77777777" w:rsidR="00BC2195" w:rsidRPr="005F70FB" w:rsidRDefault="00BC2195" w:rsidP="00BC2195">
            <w:pPr>
              <w:pStyle w:val="Text"/>
            </w:pPr>
            <w:r w:rsidRPr="005F70FB">
              <w:t>sa</w:t>
            </w:r>
          </w:p>
        </w:tc>
        <w:tc>
          <w:tcPr>
            <w:tcW w:w="567" w:type="dxa"/>
            <w:gridSpan w:val="3"/>
            <w:shd w:val="clear" w:color="auto" w:fill="auto"/>
          </w:tcPr>
          <w:p w14:paraId="6C643DB6" w14:textId="77777777" w:rsidR="00BC2195" w:rsidRPr="005F70FB" w:rsidRDefault="00BC2195" w:rsidP="00BC2195">
            <w:pPr>
              <w:pStyle w:val="Text"/>
            </w:pPr>
            <w:r w:rsidRPr="005F70FB">
              <w:t>pu</w:t>
            </w:r>
          </w:p>
        </w:tc>
        <w:tc>
          <w:tcPr>
            <w:tcW w:w="851" w:type="dxa"/>
            <w:gridSpan w:val="4"/>
            <w:shd w:val="clear" w:color="auto" w:fill="auto"/>
          </w:tcPr>
          <w:p w14:paraId="5CA04FEC" w14:textId="77777777" w:rsidR="00BC2195" w:rsidRPr="005F70FB" w:rsidRDefault="00BC2195" w:rsidP="00BC2195">
            <w:pPr>
              <w:pStyle w:val="Text"/>
            </w:pPr>
            <w:r w:rsidRPr="005F70FB">
              <w:t>laki</w:t>
            </w:r>
          </w:p>
        </w:tc>
        <w:tc>
          <w:tcPr>
            <w:tcW w:w="768" w:type="dxa"/>
            <w:gridSpan w:val="4"/>
            <w:shd w:val="clear" w:color="auto" w:fill="auto"/>
          </w:tcPr>
          <w:p w14:paraId="0D2704A7" w14:textId="77777777" w:rsidR="00BC2195" w:rsidRPr="005F70FB" w:rsidRDefault="00BC2195" w:rsidP="00BC2195">
            <w:pPr>
              <w:pStyle w:val="Text"/>
            </w:pPr>
            <w:r w:rsidRPr="005F70FB">
              <w:t>datang,</w:t>
            </w:r>
          </w:p>
        </w:tc>
        <w:tc>
          <w:tcPr>
            <w:tcW w:w="489" w:type="dxa"/>
            <w:shd w:val="clear" w:color="auto" w:fill="auto"/>
          </w:tcPr>
          <w:p w14:paraId="2CEA2E12" w14:textId="77777777" w:rsidR="00BC2195" w:rsidRPr="005F70FB" w:rsidRDefault="00BC2195" w:rsidP="00BC2195">
            <w:pPr>
              <w:pStyle w:val="Text"/>
            </w:pPr>
            <w:r w:rsidRPr="005F70FB">
              <w:t>dia</w:t>
            </w:r>
          </w:p>
        </w:tc>
        <w:tc>
          <w:tcPr>
            <w:tcW w:w="734" w:type="dxa"/>
            <w:gridSpan w:val="4"/>
            <w:shd w:val="clear" w:color="auto" w:fill="auto"/>
          </w:tcPr>
          <w:p w14:paraId="2EF6333E" w14:textId="77777777" w:rsidR="00BC2195" w:rsidRPr="005F70FB" w:rsidRDefault="00BC2195" w:rsidP="00BC2195">
            <w:pPr>
              <w:pStyle w:val="Text"/>
            </w:pPr>
            <w:r w:rsidRPr="005F70FB">
              <w:t>bilang,</w:t>
            </w:r>
          </w:p>
        </w:tc>
        <w:tc>
          <w:tcPr>
            <w:tcW w:w="696" w:type="dxa"/>
            <w:gridSpan w:val="4"/>
            <w:shd w:val="clear" w:color="auto" w:fill="auto"/>
          </w:tcPr>
          <w:p w14:paraId="3618AF09" w14:textId="77777777" w:rsidR="00BC2195" w:rsidRPr="005F70FB" w:rsidRDefault="00BC2195" w:rsidP="00BC2195">
            <w:pPr>
              <w:pStyle w:val="Text"/>
            </w:pPr>
            <w:r w:rsidRPr="005F70FB">
              <w:t>kitong</w:t>
            </w:r>
          </w:p>
        </w:tc>
        <w:tc>
          <w:tcPr>
            <w:tcW w:w="484" w:type="dxa"/>
            <w:gridSpan w:val="2"/>
            <w:shd w:val="clear" w:color="auto" w:fill="auto"/>
          </w:tcPr>
          <w:p w14:paraId="6BFFBA1E" w14:textId="77777777" w:rsidR="00BC2195" w:rsidRPr="005F70FB" w:rsidRDefault="00BC2195" w:rsidP="00BC2195">
            <w:pPr>
              <w:pStyle w:val="Text"/>
            </w:pPr>
            <w:r w:rsidRPr="005F70FB">
              <w:t>dua</w:t>
            </w:r>
          </w:p>
        </w:tc>
        <w:tc>
          <w:tcPr>
            <w:tcW w:w="879" w:type="dxa"/>
            <w:gridSpan w:val="3"/>
            <w:shd w:val="clear" w:color="auto" w:fill="auto"/>
          </w:tcPr>
          <w:p w14:paraId="4C940689" w14:textId="77777777" w:rsidR="00BC2195" w:rsidRPr="005F70FB" w:rsidRDefault="00BC2195" w:rsidP="00BC2195">
            <w:pPr>
              <w:pStyle w:val="Text"/>
            </w:pPr>
            <w:r w:rsidRPr="005F70FB">
              <w:t>pulang,</w:t>
            </w:r>
          </w:p>
        </w:tc>
      </w:tr>
      <w:tr w:rsidR="00AC23C4" w:rsidRPr="005F70FB" w14:paraId="7AADA215" w14:textId="77777777" w:rsidTr="00AC23C4">
        <w:trPr>
          <w:gridAfter w:val="2"/>
          <w:wAfter w:w="29" w:type="dxa"/>
        </w:trPr>
        <w:tc>
          <w:tcPr>
            <w:tcW w:w="709" w:type="dxa"/>
            <w:shd w:val="clear" w:color="auto" w:fill="auto"/>
          </w:tcPr>
          <w:p w14:paraId="4E599972" w14:textId="77777777" w:rsidR="00BC2195" w:rsidRPr="005F70FB" w:rsidRDefault="00BC2195" w:rsidP="00BC2195">
            <w:pPr>
              <w:pStyle w:val="GlossEng2ptafter"/>
            </w:pPr>
          </w:p>
        </w:tc>
        <w:tc>
          <w:tcPr>
            <w:tcW w:w="489" w:type="dxa"/>
            <w:shd w:val="clear" w:color="auto" w:fill="auto"/>
          </w:tcPr>
          <w:p w14:paraId="5E60884C" w14:textId="77777777" w:rsidR="00BC2195" w:rsidRPr="005F70FB" w:rsidRDefault="00BC2195" w:rsidP="00BC2195">
            <w:pPr>
              <w:pStyle w:val="GlossEng2ptafter"/>
            </w:pPr>
            <w:r w:rsidRPr="005F70FB">
              <w:rPr>
                <w:rStyle w:val="ChSmallCaps"/>
              </w:rPr>
              <w:t>1sg</w:t>
            </w:r>
          </w:p>
        </w:tc>
        <w:tc>
          <w:tcPr>
            <w:tcW w:w="567" w:type="dxa"/>
            <w:gridSpan w:val="3"/>
            <w:shd w:val="clear" w:color="auto" w:fill="auto"/>
          </w:tcPr>
          <w:p w14:paraId="3859BC4D" w14:textId="77777777" w:rsidR="00BC2195" w:rsidRPr="005F70FB" w:rsidRDefault="00BC2195" w:rsidP="00BC2195">
            <w:pPr>
              <w:pStyle w:val="GlossEng2ptafter"/>
            </w:pPr>
            <w:r w:rsidRPr="005F70FB">
              <w:rPr>
                <w:rStyle w:val="ChSmallCaps"/>
              </w:rPr>
              <w:t>poss</w:t>
            </w:r>
          </w:p>
        </w:tc>
        <w:tc>
          <w:tcPr>
            <w:tcW w:w="851" w:type="dxa"/>
            <w:gridSpan w:val="4"/>
            <w:shd w:val="clear" w:color="auto" w:fill="auto"/>
          </w:tcPr>
          <w:p w14:paraId="6599B701" w14:textId="77777777" w:rsidR="00BC2195" w:rsidRPr="005F70FB" w:rsidRDefault="00BC2195" w:rsidP="00BC2195">
            <w:pPr>
              <w:pStyle w:val="GlossEng2ptafter"/>
            </w:pPr>
            <w:r w:rsidRPr="005F70FB">
              <w:t>husband</w:t>
            </w:r>
          </w:p>
        </w:tc>
        <w:tc>
          <w:tcPr>
            <w:tcW w:w="768" w:type="dxa"/>
            <w:gridSpan w:val="4"/>
            <w:shd w:val="clear" w:color="auto" w:fill="auto"/>
          </w:tcPr>
          <w:p w14:paraId="550E83D1" w14:textId="77777777" w:rsidR="00BC2195" w:rsidRPr="005F70FB" w:rsidRDefault="00BC2195" w:rsidP="00BC2195">
            <w:pPr>
              <w:pStyle w:val="GlossEng2ptafter"/>
            </w:pPr>
            <w:r w:rsidRPr="005F70FB">
              <w:t>come</w:t>
            </w:r>
          </w:p>
        </w:tc>
        <w:tc>
          <w:tcPr>
            <w:tcW w:w="489" w:type="dxa"/>
            <w:shd w:val="clear" w:color="auto" w:fill="auto"/>
          </w:tcPr>
          <w:p w14:paraId="28E3DCB1" w14:textId="77777777" w:rsidR="00BC2195" w:rsidRPr="005F70FB" w:rsidRDefault="00BC2195" w:rsidP="00BC2195">
            <w:pPr>
              <w:pStyle w:val="GlossEng2ptafter"/>
            </w:pPr>
            <w:r w:rsidRPr="005F70FB">
              <w:rPr>
                <w:rStyle w:val="ChSmallCaps"/>
              </w:rPr>
              <w:t>3sg</w:t>
            </w:r>
          </w:p>
        </w:tc>
        <w:tc>
          <w:tcPr>
            <w:tcW w:w="734" w:type="dxa"/>
            <w:gridSpan w:val="4"/>
            <w:shd w:val="clear" w:color="auto" w:fill="auto"/>
          </w:tcPr>
          <w:p w14:paraId="48963E21" w14:textId="77777777" w:rsidR="00BC2195" w:rsidRPr="005F70FB" w:rsidRDefault="00BC2195" w:rsidP="00BC2195">
            <w:pPr>
              <w:pStyle w:val="GlossEng2ptafter"/>
            </w:pPr>
            <w:r w:rsidRPr="005F70FB">
              <w:t>say</w:t>
            </w:r>
          </w:p>
        </w:tc>
        <w:tc>
          <w:tcPr>
            <w:tcW w:w="696" w:type="dxa"/>
            <w:gridSpan w:val="4"/>
            <w:shd w:val="clear" w:color="auto" w:fill="auto"/>
          </w:tcPr>
          <w:p w14:paraId="46DA4AEF" w14:textId="77777777" w:rsidR="00BC2195" w:rsidRPr="005F70FB" w:rsidRDefault="00BC2195" w:rsidP="00BC2195">
            <w:pPr>
              <w:pStyle w:val="GlossEng2ptafter"/>
            </w:pPr>
            <w:r w:rsidRPr="005F70FB">
              <w:rPr>
                <w:rStyle w:val="ChSmallCaps"/>
              </w:rPr>
              <w:t>1pl</w:t>
            </w:r>
          </w:p>
        </w:tc>
        <w:tc>
          <w:tcPr>
            <w:tcW w:w="484" w:type="dxa"/>
            <w:gridSpan w:val="2"/>
            <w:shd w:val="clear" w:color="auto" w:fill="auto"/>
          </w:tcPr>
          <w:p w14:paraId="3F798F96" w14:textId="77777777" w:rsidR="00BC2195" w:rsidRPr="005F70FB" w:rsidRDefault="00BC2195" w:rsidP="00BC2195">
            <w:pPr>
              <w:pStyle w:val="GlossEng2ptafter"/>
            </w:pPr>
            <w:r w:rsidRPr="005F70FB">
              <w:t>two</w:t>
            </w:r>
          </w:p>
        </w:tc>
        <w:tc>
          <w:tcPr>
            <w:tcW w:w="879" w:type="dxa"/>
            <w:gridSpan w:val="3"/>
            <w:shd w:val="clear" w:color="auto" w:fill="auto"/>
          </w:tcPr>
          <w:p w14:paraId="35864263" w14:textId="77777777" w:rsidR="00BC2195" w:rsidRPr="005F70FB" w:rsidRDefault="00BC2195" w:rsidP="00BC2195">
            <w:pPr>
              <w:pStyle w:val="GlossEng2ptafter"/>
            </w:pPr>
            <w:r w:rsidRPr="005F70FB">
              <w:t>go.home</w:t>
            </w:r>
          </w:p>
        </w:tc>
      </w:tr>
      <w:tr w:rsidR="00AC23C4" w:rsidRPr="005F70FB" w14:paraId="484BD4A1" w14:textId="77777777" w:rsidTr="00B81EF8">
        <w:tc>
          <w:tcPr>
            <w:tcW w:w="709" w:type="dxa"/>
            <w:shd w:val="clear" w:color="auto" w:fill="auto"/>
          </w:tcPr>
          <w:p w14:paraId="723002D3" w14:textId="77777777" w:rsidR="00BC2195" w:rsidRPr="005F70FB" w:rsidRDefault="00BC2195" w:rsidP="00BC2195">
            <w:pPr>
              <w:pStyle w:val="O0Nwnext"/>
            </w:pPr>
          </w:p>
        </w:tc>
        <w:tc>
          <w:tcPr>
            <w:tcW w:w="596" w:type="dxa"/>
            <w:gridSpan w:val="2"/>
            <w:shd w:val="clear" w:color="auto" w:fill="auto"/>
          </w:tcPr>
          <w:p w14:paraId="36E95AF4" w14:textId="77777777" w:rsidR="00BC2195" w:rsidRPr="005F70FB" w:rsidRDefault="00BC2195" w:rsidP="00BC2195">
            <w:pPr>
              <w:pStyle w:val="Text"/>
            </w:pPr>
            <w:r w:rsidRPr="005F70FB">
              <w:t>sa</w:t>
            </w:r>
          </w:p>
        </w:tc>
        <w:tc>
          <w:tcPr>
            <w:tcW w:w="596" w:type="dxa"/>
            <w:gridSpan w:val="4"/>
            <w:shd w:val="clear" w:color="auto" w:fill="auto"/>
          </w:tcPr>
          <w:p w14:paraId="315317AF" w14:textId="77777777" w:rsidR="00BC2195" w:rsidRPr="005F70FB" w:rsidRDefault="00BC2195" w:rsidP="00BC2195">
            <w:pPr>
              <w:pStyle w:val="Text"/>
            </w:pPr>
            <w:r w:rsidRPr="005F70FB">
              <w:t>tanya,</w:t>
            </w:r>
          </w:p>
        </w:tc>
        <w:tc>
          <w:tcPr>
            <w:tcW w:w="624" w:type="dxa"/>
            <w:shd w:val="clear" w:color="auto" w:fill="auto"/>
          </w:tcPr>
          <w:p w14:paraId="5BC074A2" w14:textId="77777777" w:rsidR="00BC2195" w:rsidRPr="005F70FB" w:rsidRDefault="00BC2195" w:rsidP="00BC2195">
            <w:pPr>
              <w:pStyle w:val="Text"/>
            </w:pPr>
            <w:r w:rsidRPr="005F70FB">
              <w:t>kitong</w:t>
            </w:r>
          </w:p>
        </w:tc>
        <w:tc>
          <w:tcPr>
            <w:tcW w:w="480" w:type="dxa"/>
            <w:gridSpan w:val="3"/>
            <w:shd w:val="clear" w:color="auto" w:fill="auto"/>
          </w:tcPr>
          <w:p w14:paraId="01473F73" w14:textId="77777777" w:rsidR="00BC2195" w:rsidRPr="005F70FB" w:rsidRDefault="00BC2195" w:rsidP="00BC2195">
            <w:pPr>
              <w:pStyle w:val="Text"/>
            </w:pPr>
            <w:r w:rsidRPr="005F70FB">
              <w:t>dua</w:t>
            </w:r>
          </w:p>
        </w:tc>
        <w:tc>
          <w:tcPr>
            <w:tcW w:w="875" w:type="dxa"/>
            <w:gridSpan w:val="4"/>
            <w:shd w:val="clear" w:color="auto" w:fill="auto"/>
          </w:tcPr>
          <w:p w14:paraId="2559D507" w14:textId="77777777" w:rsidR="00BC2195" w:rsidRPr="005F70FB" w:rsidRDefault="00BC2195" w:rsidP="00BC2195">
            <w:pPr>
              <w:pStyle w:val="Text"/>
            </w:pPr>
            <w:r w:rsidRPr="005F70FB">
              <w:t>pulang</w:t>
            </w:r>
          </w:p>
        </w:tc>
        <w:tc>
          <w:tcPr>
            <w:tcW w:w="284" w:type="dxa"/>
            <w:gridSpan w:val="2"/>
            <w:shd w:val="clear" w:color="auto" w:fill="auto"/>
          </w:tcPr>
          <w:p w14:paraId="024E3481" w14:textId="77777777" w:rsidR="00BC2195" w:rsidRPr="005F70FB" w:rsidRDefault="00BC2195" w:rsidP="00BC2195">
            <w:pPr>
              <w:pStyle w:val="Text"/>
            </w:pPr>
            <w:r w:rsidRPr="005F70FB">
              <w:t>ke</w:t>
            </w:r>
          </w:p>
        </w:tc>
        <w:tc>
          <w:tcPr>
            <w:tcW w:w="692" w:type="dxa"/>
            <w:gridSpan w:val="3"/>
            <w:shd w:val="clear" w:color="auto" w:fill="auto"/>
          </w:tcPr>
          <w:p w14:paraId="0D40F85E" w14:textId="77777777" w:rsidR="00BC2195" w:rsidRPr="005F70FB" w:rsidRDefault="00BC2195" w:rsidP="00BC2195">
            <w:pPr>
              <w:pStyle w:val="Text"/>
            </w:pPr>
            <w:r w:rsidRPr="005F70FB">
              <w:t>mana?,</w:t>
            </w:r>
          </w:p>
        </w:tc>
        <w:tc>
          <w:tcPr>
            <w:tcW w:w="875" w:type="dxa"/>
            <w:gridSpan w:val="3"/>
            <w:shd w:val="clear" w:color="auto" w:fill="auto"/>
          </w:tcPr>
          <w:p w14:paraId="1084F287" w14:textId="77777777" w:rsidR="00BC2195" w:rsidRPr="005F70FB" w:rsidRDefault="00BC2195" w:rsidP="00BC2195">
            <w:pPr>
              <w:pStyle w:val="Text"/>
            </w:pPr>
            <w:r w:rsidRPr="005F70FB">
              <w:t>pulang</w:t>
            </w:r>
          </w:p>
        </w:tc>
        <w:tc>
          <w:tcPr>
            <w:tcW w:w="369" w:type="dxa"/>
            <w:gridSpan w:val="3"/>
            <w:shd w:val="clear" w:color="auto" w:fill="auto"/>
          </w:tcPr>
          <w:p w14:paraId="5758D2A0" w14:textId="77777777" w:rsidR="00BC2195" w:rsidRPr="005F70FB" w:rsidRDefault="00BC2195" w:rsidP="00BC2195">
            <w:pPr>
              <w:pStyle w:val="Text"/>
            </w:pPr>
            <w:r w:rsidRPr="005F70FB">
              <w:t>ke</w:t>
            </w:r>
          </w:p>
        </w:tc>
        <w:tc>
          <w:tcPr>
            <w:tcW w:w="595" w:type="dxa"/>
            <w:gridSpan w:val="3"/>
            <w:shd w:val="clear" w:color="auto" w:fill="auto"/>
          </w:tcPr>
          <w:p w14:paraId="0595362B" w14:textId="77777777" w:rsidR="00BC2195" w:rsidRPr="005F70FB" w:rsidRDefault="00BC2195" w:rsidP="00BC2195">
            <w:pPr>
              <w:pStyle w:val="Text"/>
            </w:pPr>
            <w:r w:rsidRPr="005F70FB">
              <w:t>Waim</w:t>
            </w:r>
          </w:p>
        </w:tc>
      </w:tr>
      <w:tr w:rsidR="00AC23C4" w:rsidRPr="005F70FB" w14:paraId="41E492D8" w14:textId="77777777" w:rsidTr="00B81EF8">
        <w:tc>
          <w:tcPr>
            <w:tcW w:w="709" w:type="dxa"/>
            <w:shd w:val="clear" w:color="auto" w:fill="auto"/>
          </w:tcPr>
          <w:p w14:paraId="2029097E" w14:textId="77777777" w:rsidR="00BC2195" w:rsidRPr="005F70FB" w:rsidRDefault="00BC2195" w:rsidP="00BC2195">
            <w:pPr>
              <w:pStyle w:val="GlossEng"/>
            </w:pPr>
          </w:p>
        </w:tc>
        <w:tc>
          <w:tcPr>
            <w:tcW w:w="596" w:type="dxa"/>
            <w:gridSpan w:val="2"/>
            <w:shd w:val="clear" w:color="auto" w:fill="auto"/>
          </w:tcPr>
          <w:p w14:paraId="615DFAEB" w14:textId="77777777" w:rsidR="00BC2195" w:rsidRPr="005F70FB" w:rsidRDefault="00BC2195" w:rsidP="00BC2195">
            <w:pPr>
              <w:pStyle w:val="GlossEng"/>
            </w:pPr>
            <w:r w:rsidRPr="005F70FB">
              <w:rPr>
                <w:rStyle w:val="ChSmallCaps"/>
              </w:rPr>
              <w:t>1sg</w:t>
            </w:r>
          </w:p>
        </w:tc>
        <w:tc>
          <w:tcPr>
            <w:tcW w:w="596" w:type="dxa"/>
            <w:gridSpan w:val="4"/>
            <w:shd w:val="clear" w:color="auto" w:fill="auto"/>
          </w:tcPr>
          <w:p w14:paraId="6D6FE289" w14:textId="77777777" w:rsidR="00BC2195" w:rsidRPr="005F70FB" w:rsidRDefault="00BC2195" w:rsidP="00BC2195">
            <w:pPr>
              <w:pStyle w:val="GlossEng"/>
            </w:pPr>
            <w:r w:rsidRPr="005F70FB">
              <w:t>ask</w:t>
            </w:r>
          </w:p>
        </w:tc>
        <w:tc>
          <w:tcPr>
            <w:tcW w:w="624" w:type="dxa"/>
            <w:shd w:val="clear" w:color="auto" w:fill="auto"/>
          </w:tcPr>
          <w:p w14:paraId="78528173" w14:textId="77777777" w:rsidR="00BC2195" w:rsidRPr="005F70FB" w:rsidRDefault="00BC2195" w:rsidP="00BC2195">
            <w:pPr>
              <w:pStyle w:val="GlossEng"/>
            </w:pPr>
            <w:r w:rsidRPr="005F70FB">
              <w:rPr>
                <w:rStyle w:val="ChSmallCaps"/>
              </w:rPr>
              <w:t>1pl</w:t>
            </w:r>
          </w:p>
        </w:tc>
        <w:tc>
          <w:tcPr>
            <w:tcW w:w="480" w:type="dxa"/>
            <w:gridSpan w:val="3"/>
            <w:shd w:val="clear" w:color="auto" w:fill="auto"/>
          </w:tcPr>
          <w:p w14:paraId="103D1756" w14:textId="77777777" w:rsidR="00BC2195" w:rsidRPr="005F70FB" w:rsidRDefault="00BC2195" w:rsidP="00BC2195">
            <w:pPr>
              <w:pStyle w:val="GlossEng"/>
            </w:pPr>
            <w:r w:rsidRPr="005F70FB">
              <w:t>two</w:t>
            </w:r>
          </w:p>
        </w:tc>
        <w:tc>
          <w:tcPr>
            <w:tcW w:w="875" w:type="dxa"/>
            <w:gridSpan w:val="4"/>
            <w:shd w:val="clear" w:color="auto" w:fill="auto"/>
          </w:tcPr>
          <w:p w14:paraId="12B4E9C7" w14:textId="77777777" w:rsidR="00BC2195" w:rsidRPr="005F70FB" w:rsidRDefault="00BC2195" w:rsidP="00BC2195">
            <w:pPr>
              <w:pStyle w:val="GlossEng"/>
            </w:pPr>
            <w:r w:rsidRPr="005F70FB">
              <w:t>go.home</w:t>
            </w:r>
          </w:p>
        </w:tc>
        <w:tc>
          <w:tcPr>
            <w:tcW w:w="284" w:type="dxa"/>
            <w:gridSpan w:val="2"/>
            <w:shd w:val="clear" w:color="auto" w:fill="auto"/>
          </w:tcPr>
          <w:p w14:paraId="41793F39" w14:textId="77777777" w:rsidR="00BC2195" w:rsidRPr="005F70FB" w:rsidRDefault="00BC2195" w:rsidP="00BC2195">
            <w:pPr>
              <w:pStyle w:val="GlossEng"/>
            </w:pPr>
            <w:r w:rsidRPr="005F70FB">
              <w:t>to</w:t>
            </w:r>
          </w:p>
        </w:tc>
        <w:tc>
          <w:tcPr>
            <w:tcW w:w="692" w:type="dxa"/>
            <w:gridSpan w:val="3"/>
            <w:shd w:val="clear" w:color="auto" w:fill="auto"/>
          </w:tcPr>
          <w:p w14:paraId="637B55EE" w14:textId="77777777" w:rsidR="00BC2195" w:rsidRPr="005F70FB" w:rsidRDefault="00BC2195" w:rsidP="00BC2195">
            <w:pPr>
              <w:pStyle w:val="GlossEng"/>
            </w:pPr>
            <w:r w:rsidRPr="005F70FB">
              <w:t>where</w:t>
            </w:r>
          </w:p>
        </w:tc>
        <w:tc>
          <w:tcPr>
            <w:tcW w:w="875" w:type="dxa"/>
            <w:gridSpan w:val="3"/>
            <w:shd w:val="clear" w:color="auto" w:fill="auto"/>
          </w:tcPr>
          <w:p w14:paraId="0D9C7EB4" w14:textId="77777777" w:rsidR="00BC2195" w:rsidRPr="005F70FB" w:rsidRDefault="00BC2195" w:rsidP="00BC2195">
            <w:pPr>
              <w:pStyle w:val="GlossEng"/>
            </w:pPr>
            <w:r w:rsidRPr="005F70FB">
              <w:t>go.home</w:t>
            </w:r>
          </w:p>
        </w:tc>
        <w:tc>
          <w:tcPr>
            <w:tcW w:w="369" w:type="dxa"/>
            <w:gridSpan w:val="3"/>
            <w:shd w:val="clear" w:color="auto" w:fill="auto"/>
          </w:tcPr>
          <w:p w14:paraId="47B580CE" w14:textId="77777777" w:rsidR="00BC2195" w:rsidRPr="005F70FB" w:rsidRDefault="00BC2195" w:rsidP="00BC2195">
            <w:pPr>
              <w:pStyle w:val="GlossEng"/>
            </w:pPr>
            <w:r w:rsidRPr="005F70FB">
              <w:t>to</w:t>
            </w:r>
          </w:p>
        </w:tc>
        <w:tc>
          <w:tcPr>
            <w:tcW w:w="595" w:type="dxa"/>
            <w:gridSpan w:val="3"/>
            <w:shd w:val="clear" w:color="auto" w:fill="auto"/>
          </w:tcPr>
          <w:p w14:paraId="191B2845" w14:textId="77777777" w:rsidR="00BC2195" w:rsidRPr="005F70FB" w:rsidRDefault="00BC2195" w:rsidP="00BC2195">
            <w:pPr>
              <w:pStyle w:val="GlossEng"/>
            </w:pPr>
            <w:r w:rsidRPr="005F70FB">
              <w:t>Waim</w:t>
            </w:r>
          </w:p>
        </w:tc>
      </w:tr>
    </w:tbl>
    <w:p w14:paraId="78E22FA6" w14:textId="2A706FF4" w:rsidR="00BC2195" w:rsidRPr="005F70FB" w:rsidRDefault="00BC2195" w:rsidP="00BC2195">
      <w:pPr>
        <w:pStyle w:val="FreeTranslEng"/>
      </w:pPr>
      <w:r w:rsidRPr="005F70FB">
        <w:t xml:space="preserve">Maria: ah, this (is what) Papuans say </w:t>
      </w:r>
      <w:r w:rsidR="00B7093A" w:rsidRPr="005F70FB">
        <w:t>‘</w:t>
      </w:r>
      <w:r w:rsidRPr="005F70FB">
        <w:t>my husband</w:t>
      </w:r>
      <w:r w:rsidR="00B7093A" w:rsidRPr="005F70FB">
        <w:t>’</w:t>
      </w:r>
      <w:r w:rsidRPr="005F70FB">
        <w:t>, my husband came, he said</w:t>
      </w:r>
      <w:r w:rsidR="0067747B" w:rsidRPr="005F70FB">
        <w:t>,</w:t>
      </w:r>
      <w:r w:rsidRPr="005F70FB">
        <w:t xml:space="preserve"> </w:t>
      </w:r>
      <w:r w:rsidR="00B7093A" w:rsidRPr="005F70FB">
        <w:t>‘</w:t>
      </w:r>
      <w:r w:rsidRPr="005F70FB">
        <w:t>we two go home</w:t>
      </w:r>
      <w:r w:rsidR="00B7093A" w:rsidRPr="005F70FB">
        <w:t>’</w:t>
      </w:r>
      <w:r w:rsidRPr="005F70FB">
        <w:t xml:space="preserve">, I asked, </w:t>
      </w:r>
      <w:r w:rsidR="00B7093A" w:rsidRPr="005F70FB">
        <w:t>‘</w:t>
      </w:r>
      <w:r w:rsidRPr="005F70FB">
        <w:t>where do we two go home to?</w:t>
      </w:r>
      <w:r w:rsidR="00B7093A" w:rsidRPr="005F70FB">
        <w:t>’</w:t>
      </w:r>
      <w:r w:rsidR="00AF35E0" w:rsidRPr="005F70FB">
        <w:t>,</w:t>
      </w:r>
      <w:r w:rsidRPr="005F70FB">
        <w:t xml:space="preserve"> </w:t>
      </w:r>
      <w:r w:rsidR="00B7093A" w:rsidRPr="005F70FB">
        <w:t>‘</w:t>
      </w:r>
      <w:r w:rsidRPr="005F70FB">
        <w:t>(we) go home to Waim</w:t>
      </w:r>
      <w:r w:rsidR="00B7093A" w:rsidRPr="005F70FB">
        <w:t>’</w:t>
      </w:r>
    </w:p>
    <w:tbl>
      <w:tblPr>
        <w:tblW w:w="6768" w:type="dxa"/>
        <w:tblCellMar>
          <w:left w:w="42" w:type="dxa"/>
          <w:right w:w="42" w:type="dxa"/>
        </w:tblCellMar>
        <w:tblLook w:val="01E0" w:firstRow="1" w:lastRow="1" w:firstColumn="1" w:lastColumn="1" w:noHBand="0" w:noVBand="0"/>
      </w:tblPr>
      <w:tblGrid>
        <w:gridCol w:w="709"/>
        <w:gridCol w:w="486"/>
        <w:gridCol w:w="39"/>
        <w:gridCol w:w="224"/>
        <w:gridCol w:w="469"/>
        <w:gridCol w:w="482"/>
        <w:gridCol w:w="9"/>
        <w:gridCol w:w="203"/>
        <w:gridCol w:w="421"/>
        <w:gridCol w:w="63"/>
        <w:gridCol w:w="182"/>
        <w:gridCol w:w="233"/>
        <w:gridCol w:w="255"/>
        <w:gridCol w:w="205"/>
        <w:gridCol w:w="97"/>
        <w:gridCol w:w="262"/>
        <w:gridCol w:w="228"/>
        <w:gridCol w:w="201"/>
        <w:gridCol w:w="558"/>
        <w:gridCol w:w="102"/>
        <w:gridCol w:w="93"/>
        <w:gridCol w:w="290"/>
        <w:gridCol w:w="277"/>
        <w:gridCol w:w="203"/>
        <w:gridCol w:w="400"/>
        <w:gridCol w:w="77"/>
      </w:tblGrid>
      <w:tr w:rsidR="00AC23C4" w:rsidRPr="005F70FB" w14:paraId="043CCA40" w14:textId="77777777" w:rsidTr="00B81EF8">
        <w:trPr>
          <w:gridAfter w:val="1"/>
          <w:wAfter w:w="77" w:type="dxa"/>
        </w:trPr>
        <w:tc>
          <w:tcPr>
            <w:tcW w:w="709" w:type="dxa"/>
            <w:shd w:val="clear" w:color="auto" w:fill="auto"/>
          </w:tcPr>
          <w:p w14:paraId="184AE293" w14:textId="77777777" w:rsidR="00BC2195" w:rsidRPr="005F70FB" w:rsidRDefault="00BC2195" w:rsidP="00BC2195">
            <w:pPr>
              <w:pStyle w:val="Text"/>
            </w:pPr>
            <w:r w:rsidRPr="005F70FB">
              <w:t>0036</w:t>
            </w:r>
          </w:p>
        </w:tc>
        <w:tc>
          <w:tcPr>
            <w:tcW w:w="525" w:type="dxa"/>
            <w:gridSpan w:val="2"/>
            <w:shd w:val="clear" w:color="auto" w:fill="auto"/>
          </w:tcPr>
          <w:p w14:paraId="0BE2F134" w14:textId="77777777" w:rsidR="00BC2195" w:rsidRPr="005F70FB" w:rsidRDefault="00BC2195" w:rsidP="00BC2195">
            <w:pPr>
              <w:pStyle w:val="Text"/>
            </w:pPr>
            <w:r w:rsidRPr="005F70FB">
              <w:t>trus</w:t>
            </w:r>
          </w:p>
        </w:tc>
        <w:tc>
          <w:tcPr>
            <w:tcW w:w="693" w:type="dxa"/>
            <w:gridSpan w:val="2"/>
            <w:shd w:val="clear" w:color="auto" w:fill="auto"/>
          </w:tcPr>
          <w:p w14:paraId="1C4C1C87" w14:textId="77777777" w:rsidR="00BC2195" w:rsidRPr="005F70FB" w:rsidRDefault="00BC2195" w:rsidP="00BC2195">
            <w:pPr>
              <w:pStyle w:val="Text"/>
            </w:pPr>
            <w:r w:rsidRPr="005F70FB">
              <w:t>kitong</w:t>
            </w:r>
          </w:p>
        </w:tc>
        <w:tc>
          <w:tcPr>
            <w:tcW w:w="482" w:type="dxa"/>
            <w:shd w:val="clear" w:color="auto" w:fill="auto"/>
          </w:tcPr>
          <w:p w14:paraId="2EEF2935" w14:textId="77777777" w:rsidR="00BC2195" w:rsidRPr="005F70FB" w:rsidRDefault="00BC2195" w:rsidP="00BC2195">
            <w:pPr>
              <w:pStyle w:val="Text"/>
            </w:pPr>
            <w:r w:rsidRPr="005F70FB">
              <w:t>dua</w:t>
            </w:r>
          </w:p>
        </w:tc>
        <w:tc>
          <w:tcPr>
            <w:tcW w:w="878" w:type="dxa"/>
            <w:gridSpan w:val="5"/>
            <w:shd w:val="clear" w:color="auto" w:fill="auto"/>
          </w:tcPr>
          <w:p w14:paraId="280C98A4" w14:textId="77777777" w:rsidR="00BC2195" w:rsidRPr="005F70FB" w:rsidRDefault="00BC2195" w:rsidP="00BC2195">
            <w:pPr>
              <w:pStyle w:val="Text"/>
            </w:pPr>
            <w:r w:rsidRPr="005F70FB">
              <w:t>pulang,</w:t>
            </w:r>
          </w:p>
        </w:tc>
        <w:tc>
          <w:tcPr>
            <w:tcW w:w="693" w:type="dxa"/>
            <w:gridSpan w:val="3"/>
            <w:shd w:val="clear" w:color="auto" w:fill="auto"/>
          </w:tcPr>
          <w:p w14:paraId="0648A2E0" w14:textId="77777777" w:rsidR="00BC2195" w:rsidRPr="005F70FB" w:rsidRDefault="00BC2195" w:rsidP="00BC2195">
            <w:pPr>
              <w:pStyle w:val="Text"/>
            </w:pPr>
            <w:r w:rsidRPr="005F70FB">
              <w:t>sampe</w:t>
            </w:r>
          </w:p>
        </w:tc>
        <w:tc>
          <w:tcPr>
            <w:tcW w:w="359" w:type="dxa"/>
            <w:gridSpan w:val="2"/>
            <w:shd w:val="clear" w:color="auto" w:fill="auto"/>
          </w:tcPr>
          <w:p w14:paraId="2B9D0FF1" w14:textId="77777777" w:rsidR="00BC2195" w:rsidRPr="005F70FB" w:rsidRDefault="00BC2195" w:rsidP="00BC2195">
            <w:pPr>
              <w:pStyle w:val="Text"/>
            </w:pPr>
            <w:r w:rsidRPr="005F70FB">
              <w:t>di</w:t>
            </w:r>
          </w:p>
        </w:tc>
        <w:tc>
          <w:tcPr>
            <w:tcW w:w="987" w:type="dxa"/>
            <w:gridSpan w:val="3"/>
            <w:shd w:val="clear" w:color="auto" w:fill="auto"/>
          </w:tcPr>
          <w:p w14:paraId="43795C9A" w14:textId="77777777" w:rsidR="00BC2195" w:rsidRPr="005F70FB" w:rsidRDefault="00BC2195" w:rsidP="00BC2195">
            <w:pPr>
              <w:pStyle w:val="Text"/>
            </w:pPr>
            <w:r w:rsidRPr="005F70FB">
              <w:t>jalangang</w:t>
            </w:r>
          </w:p>
        </w:tc>
        <w:tc>
          <w:tcPr>
            <w:tcW w:w="485" w:type="dxa"/>
            <w:gridSpan w:val="3"/>
            <w:shd w:val="clear" w:color="auto" w:fill="auto"/>
          </w:tcPr>
          <w:p w14:paraId="21E267CC" w14:textId="77777777" w:rsidR="00BC2195" w:rsidRPr="005F70FB" w:rsidRDefault="00BC2195" w:rsidP="00BC2195">
            <w:pPr>
              <w:pStyle w:val="Text"/>
            </w:pPr>
            <w:r w:rsidRPr="005F70FB">
              <w:t>sa</w:t>
            </w:r>
          </w:p>
        </w:tc>
        <w:tc>
          <w:tcPr>
            <w:tcW w:w="880" w:type="dxa"/>
            <w:gridSpan w:val="3"/>
            <w:shd w:val="clear" w:color="auto" w:fill="auto"/>
          </w:tcPr>
          <w:p w14:paraId="05B4CD83" w14:textId="77777777" w:rsidR="00BC2195" w:rsidRPr="005F70FB" w:rsidRDefault="00BC2195" w:rsidP="00BC2195">
            <w:pPr>
              <w:pStyle w:val="Text"/>
            </w:pPr>
            <w:r w:rsidRPr="005F70FB">
              <w:t>istirahat,</w:t>
            </w:r>
          </w:p>
        </w:tc>
      </w:tr>
      <w:tr w:rsidR="00AC23C4" w:rsidRPr="005F70FB" w14:paraId="605CDBA0" w14:textId="77777777" w:rsidTr="00B81EF8">
        <w:trPr>
          <w:gridAfter w:val="1"/>
          <w:wAfter w:w="77" w:type="dxa"/>
        </w:trPr>
        <w:tc>
          <w:tcPr>
            <w:tcW w:w="709" w:type="dxa"/>
            <w:shd w:val="clear" w:color="auto" w:fill="auto"/>
          </w:tcPr>
          <w:p w14:paraId="2B279A72" w14:textId="77777777" w:rsidR="00BC2195" w:rsidRPr="005F70FB" w:rsidRDefault="00BC2195" w:rsidP="00BC2195">
            <w:pPr>
              <w:pStyle w:val="GlossEng2ptafter"/>
            </w:pPr>
          </w:p>
        </w:tc>
        <w:tc>
          <w:tcPr>
            <w:tcW w:w="525" w:type="dxa"/>
            <w:gridSpan w:val="2"/>
            <w:shd w:val="clear" w:color="auto" w:fill="auto"/>
          </w:tcPr>
          <w:p w14:paraId="295CCCCD" w14:textId="77777777" w:rsidR="00BC2195" w:rsidRPr="005F70FB" w:rsidRDefault="00BC2195" w:rsidP="00BC2195">
            <w:pPr>
              <w:pStyle w:val="GlossEng2ptafter"/>
            </w:pPr>
            <w:r w:rsidRPr="005F70FB">
              <w:t>next</w:t>
            </w:r>
          </w:p>
        </w:tc>
        <w:tc>
          <w:tcPr>
            <w:tcW w:w="693" w:type="dxa"/>
            <w:gridSpan w:val="2"/>
            <w:shd w:val="clear" w:color="auto" w:fill="auto"/>
          </w:tcPr>
          <w:p w14:paraId="68298F97" w14:textId="77777777" w:rsidR="00BC2195" w:rsidRPr="005F70FB" w:rsidRDefault="00BC2195" w:rsidP="00BC2195">
            <w:pPr>
              <w:pStyle w:val="GlossEng2ptafter"/>
            </w:pPr>
            <w:r w:rsidRPr="005F70FB">
              <w:rPr>
                <w:rStyle w:val="ChSmallCaps"/>
              </w:rPr>
              <w:t>1pl</w:t>
            </w:r>
          </w:p>
        </w:tc>
        <w:tc>
          <w:tcPr>
            <w:tcW w:w="482" w:type="dxa"/>
            <w:shd w:val="clear" w:color="auto" w:fill="auto"/>
          </w:tcPr>
          <w:p w14:paraId="1D7679C3" w14:textId="77777777" w:rsidR="00BC2195" w:rsidRPr="005F70FB" w:rsidRDefault="00BC2195" w:rsidP="00BC2195">
            <w:pPr>
              <w:pStyle w:val="GlossEng2ptafter"/>
            </w:pPr>
            <w:r w:rsidRPr="005F70FB">
              <w:t>two</w:t>
            </w:r>
          </w:p>
        </w:tc>
        <w:tc>
          <w:tcPr>
            <w:tcW w:w="878" w:type="dxa"/>
            <w:gridSpan w:val="5"/>
            <w:shd w:val="clear" w:color="auto" w:fill="auto"/>
          </w:tcPr>
          <w:p w14:paraId="6529E283" w14:textId="77777777" w:rsidR="00BC2195" w:rsidRPr="005F70FB" w:rsidRDefault="00BC2195" w:rsidP="00BC2195">
            <w:pPr>
              <w:pStyle w:val="GlossEng2ptafter"/>
            </w:pPr>
            <w:r w:rsidRPr="005F70FB">
              <w:t>go.home</w:t>
            </w:r>
          </w:p>
        </w:tc>
        <w:tc>
          <w:tcPr>
            <w:tcW w:w="693" w:type="dxa"/>
            <w:gridSpan w:val="3"/>
            <w:shd w:val="clear" w:color="auto" w:fill="auto"/>
          </w:tcPr>
          <w:p w14:paraId="12E3B008" w14:textId="77777777" w:rsidR="00BC2195" w:rsidRPr="005F70FB" w:rsidRDefault="00BC2195" w:rsidP="00BC2195">
            <w:pPr>
              <w:pStyle w:val="GlossEng2ptafter"/>
            </w:pPr>
            <w:r w:rsidRPr="005F70FB">
              <w:t>reach</w:t>
            </w:r>
          </w:p>
        </w:tc>
        <w:tc>
          <w:tcPr>
            <w:tcW w:w="359" w:type="dxa"/>
            <w:gridSpan w:val="2"/>
            <w:shd w:val="clear" w:color="auto" w:fill="auto"/>
          </w:tcPr>
          <w:p w14:paraId="43E4E0B9" w14:textId="77777777" w:rsidR="00BC2195" w:rsidRPr="005F70FB" w:rsidRDefault="00BC2195" w:rsidP="00BC2195">
            <w:pPr>
              <w:pStyle w:val="GlossEng2ptafter"/>
            </w:pPr>
            <w:r w:rsidRPr="005F70FB">
              <w:t>at</w:t>
            </w:r>
          </w:p>
        </w:tc>
        <w:tc>
          <w:tcPr>
            <w:tcW w:w="987" w:type="dxa"/>
            <w:gridSpan w:val="3"/>
            <w:shd w:val="clear" w:color="auto" w:fill="auto"/>
          </w:tcPr>
          <w:p w14:paraId="3E8DED6D" w14:textId="77777777" w:rsidR="00BC2195" w:rsidRPr="005F70FB" w:rsidRDefault="00BC2195" w:rsidP="00BC2195">
            <w:pPr>
              <w:pStyle w:val="GlossEng2ptafter"/>
            </w:pPr>
            <w:r w:rsidRPr="005F70FB">
              <w:t>route</w:t>
            </w:r>
          </w:p>
        </w:tc>
        <w:tc>
          <w:tcPr>
            <w:tcW w:w="485" w:type="dxa"/>
            <w:gridSpan w:val="3"/>
            <w:shd w:val="clear" w:color="auto" w:fill="auto"/>
          </w:tcPr>
          <w:p w14:paraId="65DA4EBB" w14:textId="77777777" w:rsidR="00BC2195" w:rsidRPr="005F70FB" w:rsidRDefault="00BC2195" w:rsidP="00BC2195">
            <w:pPr>
              <w:pStyle w:val="GlossEng2ptafter"/>
            </w:pPr>
            <w:r w:rsidRPr="005F70FB">
              <w:rPr>
                <w:rStyle w:val="ChSmallCaps"/>
              </w:rPr>
              <w:t>1sg</w:t>
            </w:r>
          </w:p>
        </w:tc>
        <w:tc>
          <w:tcPr>
            <w:tcW w:w="880" w:type="dxa"/>
            <w:gridSpan w:val="3"/>
            <w:shd w:val="clear" w:color="auto" w:fill="auto"/>
          </w:tcPr>
          <w:p w14:paraId="030B3780" w14:textId="77777777" w:rsidR="00BC2195" w:rsidRPr="005F70FB" w:rsidRDefault="00BC2195" w:rsidP="00BC2195">
            <w:pPr>
              <w:pStyle w:val="GlossEng2ptafter"/>
            </w:pPr>
            <w:r w:rsidRPr="005F70FB">
              <w:t>rest</w:t>
            </w:r>
          </w:p>
        </w:tc>
      </w:tr>
      <w:tr w:rsidR="00AC23C4" w:rsidRPr="005F70FB" w14:paraId="6F5A4470" w14:textId="77777777" w:rsidTr="00B81EF8">
        <w:trPr>
          <w:gridAfter w:val="2"/>
          <w:wAfter w:w="477" w:type="dxa"/>
        </w:trPr>
        <w:tc>
          <w:tcPr>
            <w:tcW w:w="709" w:type="dxa"/>
            <w:shd w:val="clear" w:color="auto" w:fill="auto"/>
          </w:tcPr>
          <w:p w14:paraId="656276D2" w14:textId="77777777" w:rsidR="00BC2195" w:rsidRPr="005F70FB" w:rsidRDefault="00BC2195" w:rsidP="00BC2195">
            <w:pPr>
              <w:pStyle w:val="O0Nwnext"/>
            </w:pPr>
          </w:p>
        </w:tc>
        <w:tc>
          <w:tcPr>
            <w:tcW w:w="486" w:type="dxa"/>
            <w:shd w:val="clear" w:color="auto" w:fill="auto"/>
          </w:tcPr>
          <w:p w14:paraId="0D754423" w14:textId="77777777" w:rsidR="00BC2195" w:rsidRPr="005F70FB" w:rsidRDefault="00BC2195" w:rsidP="00BC2195">
            <w:pPr>
              <w:pStyle w:val="Text"/>
            </w:pPr>
            <w:r w:rsidRPr="005F70FB">
              <w:t>de</w:t>
            </w:r>
          </w:p>
        </w:tc>
        <w:tc>
          <w:tcPr>
            <w:tcW w:w="732" w:type="dxa"/>
            <w:gridSpan w:val="3"/>
            <w:shd w:val="clear" w:color="auto" w:fill="auto"/>
          </w:tcPr>
          <w:p w14:paraId="66C3B121" w14:textId="77777777" w:rsidR="00BC2195" w:rsidRPr="005F70FB" w:rsidRDefault="00BC2195" w:rsidP="00BC2195">
            <w:pPr>
              <w:pStyle w:val="Text"/>
            </w:pPr>
            <w:r w:rsidRPr="005F70FB">
              <w:t>bilang,</w:t>
            </w:r>
          </w:p>
        </w:tc>
        <w:tc>
          <w:tcPr>
            <w:tcW w:w="694" w:type="dxa"/>
            <w:gridSpan w:val="3"/>
            <w:shd w:val="clear" w:color="auto" w:fill="auto"/>
          </w:tcPr>
          <w:p w14:paraId="7C6F2496" w14:textId="77777777" w:rsidR="00BC2195" w:rsidRPr="005F70FB" w:rsidRDefault="00BC2195" w:rsidP="00BC2195">
            <w:pPr>
              <w:pStyle w:val="Text"/>
            </w:pPr>
            <w:r w:rsidRPr="005F70FB">
              <w:t>kitong</w:t>
            </w:r>
          </w:p>
        </w:tc>
        <w:tc>
          <w:tcPr>
            <w:tcW w:w="484" w:type="dxa"/>
            <w:gridSpan w:val="2"/>
            <w:shd w:val="clear" w:color="auto" w:fill="auto"/>
          </w:tcPr>
          <w:p w14:paraId="4EDB9A62" w14:textId="77777777" w:rsidR="00BC2195" w:rsidRPr="005F70FB" w:rsidRDefault="00BC2195" w:rsidP="00BC2195">
            <w:pPr>
              <w:pStyle w:val="Text"/>
            </w:pPr>
            <w:r w:rsidRPr="005F70FB">
              <w:t>dua</w:t>
            </w:r>
          </w:p>
        </w:tc>
        <w:tc>
          <w:tcPr>
            <w:tcW w:w="670" w:type="dxa"/>
            <w:gridSpan w:val="3"/>
            <w:shd w:val="clear" w:color="auto" w:fill="auto"/>
          </w:tcPr>
          <w:p w14:paraId="59BE803C" w14:textId="77777777" w:rsidR="00BC2195" w:rsidRPr="005F70FB" w:rsidRDefault="00BC2195" w:rsidP="00BC2195">
            <w:pPr>
              <w:pStyle w:val="Text"/>
            </w:pPr>
            <w:r w:rsidRPr="005F70FB">
              <w:t>jalang</w:t>
            </w:r>
          </w:p>
        </w:tc>
        <w:tc>
          <w:tcPr>
            <w:tcW w:w="792" w:type="dxa"/>
            <w:gridSpan w:val="4"/>
            <w:shd w:val="clear" w:color="auto" w:fill="auto"/>
          </w:tcPr>
          <w:p w14:paraId="7C4A6771" w14:textId="77777777" w:rsidR="00BC2195" w:rsidRPr="005F70FB" w:rsidRDefault="00BC2195" w:rsidP="00BC2195">
            <w:pPr>
              <w:pStyle w:val="Text"/>
            </w:pPr>
            <w:r w:rsidRPr="005F70FB">
              <w:t>suda,</w:t>
            </w:r>
          </w:p>
        </w:tc>
        <w:tc>
          <w:tcPr>
            <w:tcW w:w="954" w:type="dxa"/>
            <w:gridSpan w:val="4"/>
            <w:shd w:val="clear" w:color="auto" w:fill="auto"/>
          </w:tcPr>
          <w:p w14:paraId="4D6F5E99" w14:textId="77777777" w:rsidR="00BC2195" w:rsidRPr="005F70FB" w:rsidRDefault="00BC2195" w:rsidP="00BC2195">
            <w:pPr>
              <w:pStyle w:val="Text"/>
            </w:pPr>
            <w:r w:rsidRPr="005F70FB">
              <w:t>mata-hari</w:t>
            </w:r>
          </w:p>
        </w:tc>
        <w:tc>
          <w:tcPr>
            <w:tcW w:w="770" w:type="dxa"/>
            <w:gridSpan w:val="3"/>
            <w:shd w:val="clear" w:color="auto" w:fill="auto"/>
          </w:tcPr>
          <w:p w14:paraId="448CF9DC" w14:textId="77777777" w:rsidR="00BC2195" w:rsidRPr="005F70FB" w:rsidRDefault="00BC2195" w:rsidP="00BC2195">
            <w:pPr>
              <w:pStyle w:val="Text"/>
            </w:pPr>
            <w:r w:rsidRPr="005F70FB">
              <w:t>suda</w:t>
            </w:r>
          </w:p>
        </w:tc>
      </w:tr>
      <w:tr w:rsidR="00AC23C4" w:rsidRPr="005F70FB" w14:paraId="4D730CB7" w14:textId="77777777" w:rsidTr="00B81EF8">
        <w:trPr>
          <w:gridAfter w:val="2"/>
          <w:wAfter w:w="477" w:type="dxa"/>
        </w:trPr>
        <w:tc>
          <w:tcPr>
            <w:tcW w:w="709" w:type="dxa"/>
            <w:shd w:val="clear" w:color="auto" w:fill="auto"/>
          </w:tcPr>
          <w:p w14:paraId="75005C85" w14:textId="77777777" w:rsidR="00BC2195" w:rsidRPr="005F70FB" w:rsidRDefault="00BC2195" w:rsidP="00BC2195">
            <w:pPr>
              <w:pStyle w:val="GlossEng2ptafter"/>
            </w:pPr>
          </w:p>
        </w:tc>
        <w:tc>
          <w:tcPr>
            <w:tcW w:w="486" w:type="dxa"/>
            <w:shd w:val="clear" w:color="auto" w:fill="auto"/>
          </w:tcPr>
          <w:p w14:paraId="29EA4072" w14:textId="77777777" w:rsidR="00BC2195" w:rsidRPr="005F70FB" w:rsidRDefault="00BC2195" w:rsidP="00BC2195">
            <w:pPr>
              <w:pStyle w:val="GlossEng2ptafter"/>
            </w:pPr>
            <w:r w:rsidRPr="005F70FB">
              <w:rPr>
                <w:rStyle w:val="ChSmallCaps"/>
              </w:rPr>
              <w:t>3sg</w:t>
            </w:r>
          </w:p>
        </w:tc>
        <w:tc>
          <w:tcPr>
            <w:tcW w:w="732" w:type="dxa"/>
            <w:gridSpan w:val="3"/>
            <w:shd w:val="clear" w:color="auto" w:fill="auto"/>
          </w:tcPr>
          <w:p w14:paraId="1AB71F12" w14:textId="77777777" w:rsidR="00BC2195" w:rsidRPr="005F70FB" w:rsidRDefault="00BC2195" w:rsidP="00BC2195">
            <w:pPr>
              <w:pStyle w:val="GlossEng2ptafter"/>
            </w:pPr>
            <w:r w:rsidRPr="005F70FB">
              <w:t>say</w:t>
            </w:r>
          </w:p>
        </w:tc>
        <w:tc>
          <w:tcPr>
            <w:tcW w:w="694" w:type="dxa"/>
            <w:gridSpan w:val="3"/>
            <w:shd w:val="clear" w:color="auto" w:fill="auto"/>
          </w:tcPr>
          <w:p w14:paraId="7E2FBE37" w14:textId="77777777" w:rsidR="00BC2195" w:rsidRPr="005F70FB" w:rsidRDefault="00BC2195" w:rsidP="00BC2195">
            <w:pPr>
              <w:pStyle w:val="GlossEng2ptafter"/>
            </w:pPr>
            <w:r w:rsidRPr="005F70FB">
              <w:rPr>
                <w:rStyle w:val="ChSmallCaps"/>
              </w:rPr>
              <w:t>1pl</w:t>
            </w:r>
          </w:p>
        </w:tc>
        <w:tc>
          <w:tcPr>
            <w:tcW w:w="484" w:type="dxa"/>
            <w:gridSpan w:val="2"/>
            <w:shd w:val="clear" w:color="auto" w:fill="auto"/>
          </w:tcPr>
          <w:p w14:paraId="08A14B88" w14:textId="77777777" w:rsidR="00BC2195" w:rsidRPr="005F70FB" w:rsidRDefault="00BC2195" w:rsidP="00BC2195">
            <w:pPr>
              <w:pStyle w:val="GlossEng2ptafter"/>
            </w:pPr>
            <w:r w:rsidRPr="005F70FB">
              <w:t>two</w:t>
            </w:r>
          </w:p>
        </w:tc>
        <w:tc>
          <w:tcPr>
            <w:tcW w:w="670" w:type="dxa"/>
            <w:gridSpan w:val="3"/>
            <w:shd w:val="clear" w:color="auto" w:fill="auto"/>
          </w:tcPr>
          <w:p w14:paraId="2EDB4426" w14:textId="77777777" w:rsidR="00BC2195" w:rsidRPr="005F70FB" w:rsidRDefault="00BC2195" w:rsidP="00BC2195">
            <w:pPr>
              <w:pStyle w:val="GlossEng2ptafter"/>
            </w:pPr>
            <w:r w:rsidRPr="005F70FB">
              <w:t>street</w:t>
            </w:r>
          </w:p>
        </w:tc>
        <w:tc>
          <w:tcPr>
            <w:tcW w:w="792" w:type="dxa"/>
            <w:gridSpan w:val="4"/>
            <w:shd w:val="clear" w:color="auto" w:fill="auto"/>
          </w:tcPr>
          <w:p w14:paraId="2CD231EF" w14:textId="77777777" w:rsidR="00BC2195" w:rsidRPr="005F70FB" w:rsidRDefault="00BC2195" w:rsidP="00BC2195">
            <w:pPr>
              <w:pStyle w:val="GlossEng2ptafter"/>
            </w:pPr>
            <w:r w:rsidRPr="005F70FB">
              <w:t>already</w:t>
            </w:r>
          </w:p>
        </w:tc>
        <w:tc>
          <w:tcPr>
            <w:tcW w:w="954" w:type="dxa"/>
            <w:gridSpan w:val="4"/>
            <w:shd w:val="clear" w:color="auto" w:fill="auto"/>
          </w:tcPr>
          <w:p w14:paraId="16D26648" w14:textId="77777777" w:rsidR="00BC2195" w:rsidRPr="005F70FB" w:rsidRDefault="00BC2195" w:rsidP="00BC2195">
            <w:pPr>
              <w:pStyle w:val="GlossEng2ptafter"/>
            </w:pPr>
            <w:r w:rsidRPr="005F70FB">
              <w:t>sun</w:t>
            </w:r>
          </w:p>
        </w:tc>
        <w:tc>
          <w:tcPr>
            <w:tcW w:w="770" w:type="dxa"/>
            <w:gridSpan w:val="3"/>
            <w:shd w:val="clear" w:color="auto" w:fill="auto"/>
          </w:tcPr>
          <w:p w14:paraId="20AAA46F" w14:textId="77777777" w:rsidR="00BC2195" w:rsidRPr="005F70FB" w:rsidRDefault="00BC2195" w:rsidP="00BC2195">
            <w:pPr>
              <w:pStyle w:val="GlossEng2ptafter"/>
            </w:pPr>
            <w:r w:rsidRPr="005F70FB">
              <w:t>already</w:t>
            </w:r>
          </w:p>
        </w:tc>
      </w:tr>
      <w:tr w:rsidR="00AC23C4" w:rsidRPr="005F70FB" w14:paraId="38F98BEC" w14:textId="77777777" w:rsidTr="00B81EF8">
        <w:tc>
          <w:tcPr>
            <w:tcW w:w="709" w:type="dxa"/>
            <w:shd w:val="clear" w:color="auto" w:fill="auto"/>
          </w:tcPr>
          <w:p w14:paraId="51BBB2E1" w14:textId="77777777" w:rsidR="00BC2195" w:rsidRPr="005F70FB" w:rsidRDefault="00BC2195" w:rsidP="00BC2195">
            <w:pPr>
              <w:pStyle w:val="O0Nwnext"/>
            </w:pPr>
          </w:p>
        </w:tc>
        <w:tc>
          <w:tcPr>
            <w:tcW w:w="749" w:type="dxa"/>
            <w:gridSpan w:val="3"/>
            <w:shd w:val="clear" w:color="auto" w:fill="auto"/>
          </w:tcPr>
          <w:p w14:paraId="28CA38E2" w14:textId="77777777" w:rsidR="00BC2195" w:rsidRPr="005F70FB" w:rsidRDefault="00BC2195" w:rsidP="00BC2195">
            <w:pPr>
              <w:pStyle w:val="Text"/>
            </w:pPr>
            <w:r w:rsidRPr="005F70FB">
              <w:t>masuk,</w:t>
            </w:r>
          </w:p>
        </w:tc>
        <w:tc>
          <w:tcPr>
            <w:tcW w:w="960" w:type="dxa"/>
            <w:gridSpan w:val="3"/>
            <w:shd w:val="clear" w:color="auto" w:fill="auto"/>
          </w:tcPr>
          <w:p w14:paraId="70F4F317" w14:textId="77777777" w:rsidR="00BC2195" w:rsidRPr="005F70FB" w:rsidRDefault="00BC2195" w:rsidP="00BC2195">
            <w:pPr>
              <w:pStyle w:val="Text"/>
            </w:pPr>
            <w:r w:rsidRPr="005F70FB">
              <w:t>nanti</w:t>
            </w:r>
          </w:p>
        </w:tc>
        <w:tc>
          <w:tcPr>
            <w:tcW w:w="624" w:type="dxa"/>
            <w:gridSpan w:val="2"/>
            <w:shd w:val="clear" w:color="auto" w:fill="auto"/>
          </w:tcPr>
          <w:p w14:paraId="001EB404" w14:textId="77777777" w:rsidR="00BC2195" w:rsidRPr="005F70FB" w:rsidRDefault="00BC2195" w:rsidP="00BC2195">
            <w:pPr>
              <w:pStyle w:val="Text"/>
            </w:pPr>
            <w:r w:rsidRPr="005F70FB">
              <w:t>kitong</w:t>
            </w:r>
          </w:p>
        </w:tc>
        <w:tc>
          <w:tcPr>
            <w:tcW w:w="478" w:type="dxa"/>
            <w:gridSpan w:val="3"/>
            <w:shd w:val="clear" w:color="auto" w:fill="auto"/>
          </w:tcPr>
          <w:p w14:paraId="34ECBE44" w14:textId="77777777" w:rsidR="00BC2195" w:rsidRPr="005F70FB" w:rsidRDefault="00BC2195" w:rsidP="00BC2195">
            <w:pPr>
              <w:pStyle w:val="Text"/>
            </w:pPr>
            <w:r w:rsidRPr="005F70FB">
              <w:t>dua</w:t>
            </w:r>
          </w:p>
        </w:tc>
        <w:tc>
          <w:tcPr>
            <w:tcW w:w="557" w:type="dxa"/>
            <w:gridSpan w:val="3"/>
            <w:shd w:val="clear" w:color="auto" w:fill="auto"/>
          </w:tcPr>
          <w:p w14:paraId="794C151C" w14:textId="77777777" w:rsidR="00BC2195" w:rsidRPr="005F70FB" w:rsidRDefault="00BC2195" w:rsidP="00BC2195">
            <w:pPr>
              <w:pStyle w:val="Text"/>
            </w:pPr>
            <w:r w:rsidRPr="005F70FB">
              <w:t>dapat</w:t>
            </w:r>
          </w:p>
        </w:tc>
        <w:tc>
          <w:tcPr>
            <w:tcW w:w="691" w:type="dxa"/>
            <w:gridSpan w:val="3"/>
            <w:shd w:val="clear" w:color="auto" w:fill="auto"/>
          </w:tcPr>
          <w:p w14:paraId="76D2DCAA" w14:textId="77777777" w:rsidR="00BC2195" w:rsidRPr="005F70FB" w:rsidRDefault="00BC2195" w:rsidP="00BC2195">
            <w:pPr>
              <w:pStyle w:val="Text"/>
            </w:pPr>
            <w:r w:rsidRPr="005F70FB">
              <w:t>glap,</w:t>
            </w:r>
          </w:p>
        </w:tc>
        <w:tc>
          <w:tcPr>
            <w:tcW w:w="660" w:type="dxa"/>
            <w:gridSpan w:val="2"/>
            <w:shd w:val="clear" w:color="auto" w:fill="auto"/>
          </w:tcPr>
          <w:p w14:paraId="12684B97" w14:textId="77777777" w:rsidR="00BC2195" w:rsidRPr="005F70FB" w:rsidRDefault="00BC2195" w:rsidP="00BC2195">
            <w:pPr>
              <w:pStyle w:val="Text"/>
            </w:pPr>
            <w:r w:rsidRPr="005F70FB">
              <w:t>jalang</w:t>
            </w:r>
          </w:p>
        </w:tc>
        <w:tc>
          <w:tcPr>
            <w:tcW w:w="660" w:type="dxa"/>
            <w:gridSpan w:val="3"/>
            <w:shd w:val="clear" w:color="auto" w:fill="auto"/>
          </w:tcPr>
          <w:p w14:paraId="46288DA3" w14:textId="77777777" w:rsidR="00BC2195" w:rsidRPr="005F70FB" w:rsidRDefault="00BC2195" w:rsidP="00BC2195">
            <w:pPr>
              <w:pStyle w:val="Text"/>
            </w:pPr>
            <w:r w:rsidRPr="005F70FB">
              <w:t>cepat</w:t>
            </w:r>
          </w:p>
        </w:tc>
        <w:tc>
          <w:tcPr>
            <w:tcW w:w="680" w:type="dxa"/>
            <w:gridSpan w:val="3"/>
            <w:shd w:val="clear" w:color="auto" w:fill="auto"/>
          </w:tcPr>
          <w:p w14:paraId="1CCE7F62" w14:textId="77777777" w:rsidR="00BC2195" w:rsidRPr="005F70FB" w:rsidRDefault="00BC2195" w:rsidP="00BC2195">
            <w:pPr>
              <w:pStyle w:val="Text"/>
            </w:pPr>
            <w:r w:rsidRPr="005F70FB">
              <w:t>suda</w:t>
            </w:r>
          </w:p>
        </w:tc>
      </w:tr>
      <w:tr w:rsidR="00AC23C4" w:rsidRPr="005F70FB" w14:paraId="2587B6FD" w14:textId="77777777" w:rsidTr="00B81EF8">
        <w:tc>
          <w:tcPr>
            <w:tcW w:w="709" w:type="dxa"/>
            <w:shd w:val="clear" w:color="auto" w:fill="auto"/>
          </w:tcPr>
          <w:p w14:paraId="5879B4D9" w14:textId="77777777" w:rsidR="00BC2195" w:rsidRPr="005F70FB" w:rsidRDefault="00BC2195" w:rsidP="00BC2195">
            <w:pPr>
              <w:pStyle w:val="GlossEng"/>
            </w:pPr>
          </w:p>
        </w:tc>
        <w:tc>
          <w:tcPr>
            <w:tcW w:w="749" w:type="dxa"/>
            <w:gridSpan w:val="3"/>
            <w:shd w:val="clear" w:color="auto" w:fill="auto"/>
          </w:tcPr>
          <w:p w14:paraId="501BDA0C" w14:textId="77777777" w:rsidR="00BC2195" w:rsidRPr="005F70FB" w:rsidRDefault="00BC2195" w:rsidP="00BC2195">
            <w:pPr>
              <w:pStyle w:val="GlossEng"/>
            </w:pPr>
            <w:r w:rsidRPr="005F70FB">
              <w:t>enter</w:t>
            </w:r>
          </w:p>
        </w:tc>
        <w:tc>
          <w:tcPr>
            <w:tcW w:w="960" w:type="dxa"/>
            <w:gridSpan w:val="3"/>
            <w:shd w:val="clear" w:color="auto" w:fill="auto"/>
          </w:tcPr>
          <w:p w14:paraId="5788E9CE" w14:textId="77777777" w:rsidR="00BC2195" w:rsidRPr="005F70FB" w:rsidRDefault="00BC2195" w:rsidP="00BC2195">
            <w:pPr>
              <w:pStyle w:val="GlossEng"/>
            </w:pPr>
            <w:r w:rsidRPr="005F70FB">
              <w:t>very.soon</w:t>
            </w:r>
          </w:p>
        </w:tc>
        <w:tc>
          <w:tcPr>
            <w:tcW w:w="624" w:type="dxa"/>
            <w:gridSpan w:val="2"/>
            <w:shd w:val="clear" w:color="auto" w:fill="auto"/>
          </w:tcPr>
          <w:p w14:paraId="3A7E6FCF" w14:textId="77777777" w:rsidR="00BC2195" w:rsidRPr="005F70FB" w:rsidRDefault="00BC2195" w:rsidP="00BC2195">
            <w:pPr>
              <w:pStyle w:val="GlossEng"/>
            </w:pPr>
            <w:r w:rsidRPr="005F70FB">
              <w:rPr>
                <w:rStyle w:val="ChSmallCaps"/>
              </w:rPr>
              <w:t>1pl</w:t>
            </w:r>
          </w:p>
        </w:tc>
        <w:tc>
          <w:tcPr>
            <w:tcW w:w="478" w:type="dxa"/>
            <w:gridSpan w:val="3"/>
            <w:shd w:val="clear" w:color="auto" w:fill="auto"/>
          </w:tcPr>
          <w:p w14:paraId="1F94283A" w14:textId="77777777" w:rsidR="00BC2195" w:rsidRPr="005F70FB" w:rsidRDefault="00BC2195" w:rsidP="00BC2195">
            <w:pPr>
              <w:pStyle w:val="GlossEng"/>
            </w:pPr>
            <w:r w:rsidRPr="005F70FB">
              <w:t>two</w:t>
            </w:r>
          </w:p>
        </w:tc>
        <w:tc>
          <w:tcPr>
            <w:tcW w:w="557" w:type="dxa"/>
            <w:gridSpan w:val="3"/>
            <w:shd w:val="clear" w:color="auto" w:fill="auto"/>
          </w:tcPr>
          <w:p w14:paraId="11D7EC40" w14:textId="77777777" w:rsidR="00BC2195" w:rsidRPr="005F70FB" w:rsidRDefault="00BC2195" w:rsidP="00BC2195">
            <w:pPr>
              <w:pStyle w:val="GlossEng"/>
            </w:pPr>
            <w:r w:rsidRPr="005F70FB">
              <w:t>get</w:t>
            </w:r>
          </w:p>
        </w:tc>
        <w:tc>
          <w:tcPr>
            <w:tcW w:w="691" w:type="dxa"/>
            <w:gridSpan w:val="3"/>
            <w:shd w:val="clear" w:color="auto" w:fill="auto"/>
          </w:tcPr>
          <w:p w14:paraId="238F090D" w14:textId="77777777" w:rsidR="00BC2195" w:rsidRPr="005F70FB" w:rsidRDefault="00BC2195" w:rsidP="00BC2195">
            <w:pPr>
              <w:pStyle w:val="GlossEng"/>
            </w:pPr>
            <w:r w:rsidRPr="005F70FB">
              <w:t>be.dark</w:t>
            </w:r>
          </w:p>
        </w:tc>
        <w:tc>
          <w:tcPr>
            <w:tcW w:w="660" w:type="dxa"/>
            <w:gridSpan w:val="2"/>
            <w:shd w:val="clear" w:color="auto" w:fill="auto"/>
          </w:tcPr>
          <w:p w14:paraId="415AFB3C" w14:textId="77777777" w:rsidR="00BC2195" w:rsidRPr="005F70FB" w:rsidRDefault="00BC2195" w:rsidP="00BC2195">
            <w:pPr>
              <w:pStyle w:val="GlossEng"/>
            </w:pPr>
            <w:r w:rsidRPr="005F70FB">
              <w:t>walk</w:t>
            </w:r>
          </w:p>
        </w:tc>
        <w:tc>
          <w:tcPr>
            <w:tcW w:w="660" w:type="dxa"/>
            <w:gridSpan w:val="3"/>
            <w:shd w:val="clear" w:color="auto" w:fill="auto"/>
          </w:tcPr>
          <w:p w14:paraId="5A64F986" w14:textId="77777777" w:rsidR="00BC2195" w:rsidRPr="005F70FB" w:rsidRDefault="00BC2195" w:rsidP="00BC2195">
            <w:pPr>
              <w:pStyle w:val="GlossEng"/>
            </w:pPr>
            <w:r w:rsidRPr="005F70FB">
              <w:t>be.fast</w:t>
            </w:r>
          </w:p>
        </w:tc>
        <w:tc>
          <w:tcPr>
            <w:tcW w:w="680" w:type="dxa"/>
            <w:gridSpan w:val="3"/>
            <w:shd w:val="clear" w:color="auto" w:fill="auto"/>
          </w:tcPr>
          <w:p w14:paraId="6EC56384" w14:textId="77777777" w:rsidR="00BC2195" w:rsidRPr="005F70FB" w:rsidRDefault="00BC2195" w:rsidP="00BC2195">
            <w:pPr>
              <w:pStyle w:val="GlossEng"/>
            </w:pPr>
            <w:r w:rsidRPr="005F70FB">
              <w:t>already</w:t>
            </w:r>
          </w:p>
        </w:tc>
      </w:tr>
    </w:tbl>
    <w:p w14:paraId="6283E173" w14:textId="00656A9F" w:rsidR="00BC2195" w:rsidRPr="005F70FB" w:rsidRDefault="00BC2195" w:rsidP="00BC2195">
      <w:pPr>
        <w:pStyle w:val="FreeTranslEng"/>
      </w:pPr>
      <w:r w:rsidRPr="005F70FB">
        <w:t xml:space="preserve">and then we two went home, on the way I rested, he said, </w:t>
      </w:r>
      <w:r w:rsidR="00B7093A" w:rsidRPr="005F70FB">
        <w:t>‘</w:t>
      </w:r>
      <w:r w:rsidRPr="005F70FB">
        <w:t>let the two of us walk (on)! the sun is already going down, in a short while, we</w:t>
      </w:r>
      <w:r w:rsidR="00B7093A" w:rsidRPr="005F70FB">
        <w:t>’</w:t>
      </w:r>
      <w:r w:rsidRPr="005F70FB">
        <w:t>ll be in the dark, walk fast already!</w:t>
      </w:r>
      <w:r w:rsidR="00B7093A" w:rsidRPr="005F70FB">
        <w:t>’</w:t>
      </w:r>
    </w:p>
    <w:tbl>
      <w:tblPr>
        <w:tblW w:w="6913" w:type="dxa"/>
        <w:tblCellMar>
          <w:left w:w="42" w:type="dxa"/>
          <w:right w:w="42" w:type="dxa"/>
        </w:tblCellMar>
        <w:tblLook w:val="01E0" w:firstRow="1" w:lastRow="1" w:firstColumn="1" w:lastColumn="1" w:noHBand="0" w:noVBand="0"/>
      </w:tblPr>
      <w:tblGrid>
        <w:gridCol w:w="707"/>
        <w:gridCol w:w="394"/>
        <w:gridCol w:w="253"/>
        <w:gridCol w:w="58"/>
        <w:gridCol w:w="316"/>
        <w:gridCol w:w="135"/>
        <w:gridCol w:w="305"/>
        <w:gridCol w:w="173"/>
        <w:gridCol w:w="23"/>
        <w:gridCol w:w="499"/>
        <w:gridCol w:w="215"/>
        <w:gridCol w:w="269"/>
        <w:gridCol w:w="351"/>
        <w:gridCol w:w="279"/>
        <w:gridCol w:w="37"/>
        <w:gridCol w:w="101"/>
        <w:gridCol w:w="479"/>
        <w:gridCol w:w="126"/>
        <w:gridCol w:w="39"/>
        <w:gridCol w:w="657"/>
        <w:gridCol w:w="199"/>
        <w:gridCol w:w="12"/>
        <w:gridCol w:w="271"/>
        <w:gridCol w:w="347"/>
        <w:gridCol w:w="9"/>
        <w:gridCol w:w="296"/>
        <w:gridCol w:w="307"/>
        <w:gridCol w:w="56"/>
      </w:tblGrid>
      <w:tr w:rsidR="00AC23C4" w:rsidRPr="005F70FB" w14:paraId="7A05E2E3" w14:textId="77777777" w:rsidTr="00B81EF8">
        <w:trPr>
          <w:gridAfter w:val="1"/>
          <w:wAfter w:w="54" w:type="dxa"/>
        </w:trPr>
        <w:tc>
          <w:tcPr>
            <w:tcW w:w="709" w:type="dxa"/>
            <w:shd w:val="clear" w:color="auto" w:fill="auto"/>
          </w:tcPr>
          <w:p w14:paraId="786CD4F0" w14:textId="77777777" w:rsidR="00BC2195" w:rsidRPr="005F70FB" w:rsidRDefault="00BC2195" w:rsidP="00BC2195">
            <w:pPr>
              <w:pStyle w:val="Text"/>
            </w:pPr>
            <w:r w:rsidRPr="005F70FB">
              <w:t>0037</w:t>
            </w:r>
          </w:p>
        </w:tc>
        <w:tc>
          <w:tcPr>
            <w:tcW w:w="394" w:type="dxa"/>
            <w:shd w:val="clear" w:color="auto" w:fill="auto"/>
          </w:tcPr>
          <w:p w14:paraId="0231E511" w14:textId="77777777" w:rsidR="00BC2195" w:rsidRPr="005F70FB" w:rsidRDefault="00BC2195" w:rsidP="00BC2195">
            <w:pPr>
              <w:pStyle w:val="Text"/>
            </w:pPr>
            <w:r w:rsidRPr="005F70FB">
              <w:t>sa</w:t>
            </w:r>
          </w:p>
        </w:tc>
        <w:tc>
          <w:tcPr>
            <w:tcW w:w="762" w:type="dxa"/>
            <w:gridSpan w:val="4"/>
            <w:shd w:val="clear" w:color="auto" w:fill="auto"/>
          </w:tcPr>
          <w:p w14:paraId="4F2D639D" w14:textId="77777777" w:rsidR="00BC2195" w:rsidRPr="005F70FB" w:rsidRDefault="00BC2195" w:rsidP="00BC2195">
            <w:pPr>
              <w:pStyle w:val="Text"/>
            </w:pPr>
            <w:r w:rsidRPr="005F70FB">
              <w:t>dengan</w:t>
            </w:r>
            <w:r w:rsidR="00E22DD1" w:rsidRPr="005F70FB">
              <w:t>g</w:t>
            </w:r>
          </w:p>
        </w:tc>
        <w:tc>
          <w:tcPr>
            <w:tcW w:w="478" w:type="dxa"/>
            <w:gridSpan w:val="2"/>
            <w:shd w:val="clear" w:color="auto" w:fill="auto"/>
          </w:tcPr>
          <w:p w14:paraId="1B535ED9" w14:textId="77777777" w:rsidR="00BC2195" w:rsidRPr="005F70FB" w:rsidRDefault="00BC2195" w:rsidP="00BC2195">
            <w:pPr>
              <w:pStyle w:val="Text"/>
            </w:pPr>
            <w:r w:rsidRPr="005F70FB">
              <w:t>pace</w:t>
            </w:r>
          </w:p>
        </w:tc>
        <w:tc>
          <w:tcPr>
            <w:tcW w:w="737" w:type="dxa"/>
            <w:gridSpan w:val="3"/>
            <w:shd w:val="clear" w:color="auto" w:fill="auto"/>
          </w:tcPr>
          <w:p w14:paraId="686A6905" w14:textId="77777777" w:rsidR="00BC2195" w:rsidRPr="005F70FB" w:rsidRDefault="00BC2195" w:rsidP="00BC2195">
            <w:pPr>
              <w:pStyle w:val="Text"/>
            </w:pPr>
            <w:r w:rsidRPr="005F70FB">
              <w:t>ini</w:t>
            </w:r>
          </w:p>
        </w:tc>
        <w:tc>
          <w:tcPr>
            <w:tcW w:w="620" w:type="dxa"/>
            <w:gridSpan w:val="2"/>
            <w:shd w:val="clear" w:color="auto" w:fill="auto"/>
          </w:tcPr>
          <w:p w14:paraId="554BDBE0" w14:textId="77777777" w:rsidR="00BC2195" w:rsidRPr="005F70FB" w:rsidRDefault="00BC2195" w:rsidP="00BC2195">
            <w:pPr>
              <w:pStyle w:val="Text"/>
            </w:pPr>
            <w:r w:rsidRPr="005F70FB">
              <w:t>kitong</w:t>
            </w:r>
          </w:p>
        </w:tc>
        <w:tc>
          <w:tcPr>
            <w:tcW w:w="417" w:type="dxa"/>
            <w:gridSpan w:val="3"/>
            <w:shd w:val="clear" w:color="auto" w:fill="auto"/>
          </w:tcPr>
          <w:p w14:paraId="5A3F1244" w14:textId="77777777" w:rsidR="00BC2195" w:rsidRPr="005F70FB" w:rsidRDefault="00BC2195" w:rsidP="00BC2195">
            <w:pPr>
              <w:pStyle w:val="Text"/>
            </w:pPr>
            <w:r w:rsidRPr="005F70FB">
              <w:t>dua</w:t>
            </w:r>
          </w:p>
        </w:tc>
        <w:tc>
          <w:tcPr>
            <w:tcW w:w="644" w:type="dxa"/>
            <w:gridSpan w:val="3"/>
            <w:shd w:val="clear" w:color="auto" w:fill="auto"/>
          </w:tcPr>
          <w:p w14:paraId="40AC9824" w14:textId="77777777" w:rsidR="00BC2195" w:rsidRPr="005F70FB" w:rsidRDefault="00BC2195" w:rsidP="00BC2195">
            <w:pPr>
              <w:pStyle w:val="Text"/>
            </w:pPr>
            <w:r w:rsidRPr="005F70FB">
              <w:t>jalang,</w:t>
            </w:r>
          </w:p>
        </w:tc>
        <w:tc>
          <w:tcPr>
            <w:tcW w:w="868" w:type="dxa"/>
            <w:gridSpan w:val="3"/>
            <w:shd w:val="clear" w:color="auto" w:fill="auto"/>
          </w:tcPr>
          <w:p w14:paraId="385563F6" w14:textId="77777777" w:rsidR="00BC2195" w:rsidRPr="005F70FB" w:rsidRDefault="00BC2195" w:rsidP="00BC2195">
            <w:pPr>
              <w:pStyle w:val="Text"/>
            </w:pPr>
            <w:r w:rsidRPr="005F70FB">
              <w:t>ayo,</w:t>
            </w:r>
          </w:p>
        </w:tc>
        <w:tc>
          <w:tcPr>
            <w:tcW w:w="618" w:type="dxa"/>
            <w:gridSpan w:val="2"/>
            <w:shd w:val="clear" w:color="auto" w:fill="auto"/>
          </w:tcPr>
          <w:p w14:paraId="3EE8A7C3" w14:textId="77777777" w:rsidR="00BC2195" w:rsidRPr="005F70FB" w:rsidRDefault="00BC2195" w:rsidP="00BC2195">
            <w:pPr>
              <w:pStyle w:val="Text"/>
            </w:pPr>
            <w:r w:rsidRPr="005F70FB">
              <w:t>kitong</w:t>
            </w:r>
          </w:p>
        </w:tc>
        <w:tc>
          <w:tcPr>
            <w:tcW w:w="612" w:type="dxa"/>
            <w:gridSpan w:val="3"/>
            <w:shd w:val="clear" w:color="auto" w:fill="auto"/>
          </w:tcPr>
          <w:p w14:paraId="7E78C40B" w14:textId="77777777" w:rsidR="00BC2195" w:rsidRPr="005F70FB" w:rsidRDefault="00BC2195" w:rsidP="00BC2195">
            <w:pPr>
              <w:pStyle w:val="Text"/>
            </w:pPr>
            <w:r w:rsidRPr="005F70FB">
              <w:t>dua</w:t>
            </w:r>
          </w:p>
        </w:tc>
      </w:tr>
      <w:tr w:rsidR="00AC23C4" w:rsidRPr="005F70FB" w14:paraId="2BF7154E" w14:textId="77777777" w:rsidTr="00B81EF8">
        <w:trPr>
          <w:gridAfter w:val="1"/>
          <w:wAfter w:w="54" w:type="dxa"/>
        </w:trPr>
        <w:tc>
          <w:tcPr>
            <w:tcW w:w="709" w:type="dxa"/>
            <w:shd w:val="clear" w:color="auto" w:fill="auto"/>
          </w:tcPr>
          <w:p w14:paraId="4EDE1946" w14:textId="77777777" w:rsidR="00BC2195" w:rsidRPr="005F70FB" w:rsidRDefault="00BC2195" w:rsidP="00BC2195">
            <w:pPr>
              <w:pStyle w:val="GlossEng2ptafter"/>
            </w:pPr>
          </w:p>
        </w:tc>
        <w:tc>
          <w:tcPr>
            <w:tcW w:w="394" w:type="dxa"/>
            <w:shd w:val="clear" w:color="auto" w:fill="auto"/>
          </w:tcPr>
          <w:p w14:paraId="397C612E" w14:textId="77777777" w:rsidR="00BC2195" w:rsidRPr="005F70FB" w:rsidRDefault="00BC2195" w:rsidP="00BC2195">
            <w:pPr>
              <w:pStyle w:val="GlossEng2ptafter"/>
            </w:pPr>
            <w:r w:rsidRPr="005F70FB">
              <w:rPr>
                <w:rStyle w:val="ChSmallCaps"/>
              </w:rPr>
              <w:t>1sg</w:t>
            </w:r>
          </w:p>
        </w:tc>
        <w:tc>
          <w:tcPr>
            <w:tcW w:w="762" w:type="dxa"/>
            <w:gridSpan w:val="4"/>
            <w:shd w:val="clear" w:color="auto" w:fill="auto"/>
          </w:tcPr>
          <w:p w14:paraId="73A8F7E0" w14:textId="77777777" w:rsidR="00BC2195" w:rsidRPr="005F70FB" w:rsidRDefault="00BC2195" w:rsidP="00BC2195">
            <w:pPr>
              <w:pStyle w:val="GlossEng2ptafter"/>
            </w:pPr>
            <w:r w:rsidRPr="005F70FB">
              <w:t>with</w:t>
            </w:r>
          </w:p>
        </w:tc>
        <w:tc>
          <w:tcPr>
            <w:tcW w:w="478" w:type="dxa"/>
            <w:gridSpan w:val="2"/>
            <w:shd w:val="clear" w:color="auto" w:fill="auto"/>
          </w:tcPr>
          <w:p w14:paraId="343A483C" w14:textId="77777777" w:rsidR="00BC2195" w:rsidRPr="005F70FB" w:rsidRDefault="00BC2195" w:rsidP="00BC2195">
            <w:pPr>
              <w:pStyle w:val="GlossEng2ptafter"/>
            </w:pPr>
            <w:r w:rsidRPr="005F70FB">
              <w:t>man</w:t>
            </w:r>
          </w:p>
        </w:tc>
        <w:tc>
          <w:tcPr>
            <w:tcW w:w="737" w:type="dxa"/>
            <w:gridSpan w:val="3"/>
            <w:shd w:val="clear" w:color="auto" w:fill="auto"/>
          </w:tcPr>
          <w:p w14:paraId="3AF1E304" w14:textId="77777777" w:rsidR="00BC2195" w:rsidRPr="005F70FB" w:rsidRDefault="00BC2195" w:rsidP="00BC2195">
            <w:pPr>
              <w:pStyle w:val="GlossEng2ptafter"/>
            </w:pPr>
            <w:r w:rsidRPr="005F70FB">
              <w:rPr>
                <w:rStyle w:val="ChSmallCaps"/>
              </w:rPr>
              <w:t>d.prox</w:t>
            </w:r>
          </w:p>
        </w:tc>
        <w:tc>
          <w:tcPr>
            <w:tcW w:w="620" w:type="dxa"/>
            <w:gridSpan w:val="2"/>
            <w:shd w:val="clear" w:color="auto" w:fill="auto"/>
          </w:tcPr>
          <w:p w14:paraId="6C9ED349" w14:textId="77777777" w:rsidR="00BC2195" w:rsidRPr="005F70FB" w:rsidRDefault="00BC2195" w:rsidP="00BC2195">
            <w:pPr>
              <w:pStyle w:val="GlossEng2ptafter"/>
            </w:pPr>
            <w:r w:rsidRPr="005F70FB">
              <w:rPr>
                <w:rStyle w:val="ChSmallCaps"/>
              </w:rPr>
              <w:t>1pl</w:t>
            </w:r>
          </w:p>
        </w:tc>
        <w:tc>
          <w:tcPr>
            <w:tcW w:w="417" w:type="dxa"/>
            <w:gridSpan w:val="3"/>
            <w:shd w:val="clear" w:color="auto" w:fill="auto"/>
          </w:tcPr>
          <w:p w14:paraId="241C989F" w14:textId="77777777" w:rsidR="00BC2195" w:rsidRPr="005F70FB" w:rsidRDefault="00BC2195" w:rsidP="00BC2195">
            <w:pPr>
              <w:pStyle w:val="GlossEng2ptafter"/>
            </w:pPr>
            <w:r w:rsidRPr="005F70FB">
              <w:t>two</w:t>
            </w:r>
          </w:p>
        </w:tc>
        <w:tc>
          <w:tcPr>
            <w:tcW w:w="644" w:type="dxa"/>
            <w:gridSpan w:val="3"/>
            <w:shd w:val="clear" w:color="auto" w:fill="auto"/>
          </w:tcPr>
          <w:p w14:paraId="7817E466" w14:textId="77777777" w:rsidR="00BC2195" w:rsidRPr="005F70FB" w:rsidRDefault="00BC2195" w:rsidP="00BC2195">
            <w:pPr>
              <w:pStyle w:val="GlossEng2ptafter"/>
            </w:pPr>
            <w:r w:rsidRPr="005F70FB">
              <w:t>walk</w:t>
            </w:r>
          </w:p>
        </w:tc>
        <w:tc>
          <w:tcPr>
            <w:tcW w:w="868" w:type="dxa"/>
            <w:gridSpan w:val="3"/>
            <w:shd w:val="clear" w:color="auto" w:fill="auto"/>
          </w:tcPr>
          <w:p w14:paraId="47A218B0" w14:textId="77777777" w:rsidR="00BC2195" w:rsidRPr="005F70FB" w:rsidRDefault="00BC2195" w:rsidP="00BC2195">
            <w:pPr>
              <w:pStyle w:val="GlossEng2ptafter"/>
            </w:pPr>
            <w:r w:rsidRPr="005F70FB">
              <w:t>come.on!</w:t>
            </w:r>
          </w:p>
        </w:tc>
        <w:tc>
          <w:tcPr>
            <w:tcW w:w="618" w:type="dxa"/>
            <w:gridSpan w:val="2"/>
            <w:shd w:val="clear" w:color="auto" w:fill="auto"/>
          </w:tcPr>
          <w:p w14:paraId="3099E6B0" w14:textId="77777777" w:rsidR="00BC2195" w:rsidRPr="005F70FB" w:rsidRDefault="00BC2195" w:rsidP="00BC2195">
            <w:pPr>
              <w:pStyle w:val="GlossEng2ptafter"/>
            </w:pPr>
            <w:r w:rsidRPr="005F70FB">
              <w:rPr>
                <w:rStyle w:val="ChSmallCaps"/>
              </w:rPr>
              <w:t>1pl</w:t>
            </w:r>
          </w:p>
        </w:tc>
        <w:tc>
          <w:tcPr>
            <w:tcW w:w="612" w:type="dxa"/>
            <w:gridSpan w:val="3"/>
            <w:shd w:val="clear" w:color="auto" w:fill="auto"/>
          </w:tcPr>
          <w:p w14:paraId="1B33C41C" w14:textId="77777777" w:rsidR="00BC2195" w:rsidRPr="005F70FB" w:rsidRDefault="00BC2195" w:rsidP="00BC2195">
            <w:pPr>
              <w:pStyle w:val="GlossEng2ptafter"/>
            </w:pPr>
            <w:r w:rsidRPr="005F70FB">
              <w:t>two</w:t>
            </w:r>
          </w:p>
        </w:tc>
      </w:tr>
      <w:tr w:rsidR="00AC23C4" w:rsidRPr="005F70FB" w14:paraId="35502E59" w14:textId="77777777" w:rsidTr="00B81EF8">
        <w:trPr>
          <w:gridAfter w:val="2"/>
          <w:wAfter w:w="361" w:type="dxa"/>
        </w:trPr>
        <w:tc>
          <w:tcPr>
            <w:tcW w:w="709" w:type="dxa"/>
            <w:shd w:val="clear" w:color="auto" w:fill="auto"/>
          </w:tcPr>
          <w:p w14:paraId="40F90E7A" w14:textId="77777777" w:rsidR="00BC2195" w:rsidRPr="005F70FB" w:rsidRDefault="00BC2195" w:rsidP="00BC2195">
            <w:pPr>
              <w:pStyle w:val="O0Nwnext"/>
            </w:pPr>
          </w:p>
        </w:tc>
        <w:tc>
          <w:tcPr>
            <w:tcW w:w="705" w:type="dxa"/>
            <w:gridSpan w:val="3"/>
            <w:shd w:val="clear" w:color="auto" w:fill="auto"/>
          </w:tcPr>
          <w:p w14:paraId="2DAD408E" w14:textId="77777777" w:rsidR="00BC2195" w:rsidRPr="005F70FB" w:rsidRDefault="00BC2195" w:rsidP="00BC2195">
            <w:pPr>
              <w:pStyle w:val="Text"/>
            </w:pPr>
            <w:r w:rsidRPr="005F70FB">
              <w:t>jalang</w:t>
            </w:r>
          </w:p>
        </w:tc>
        <w:tc>
          <w:tcPr>
            <w:tcW w:w="756" w:type="dxa"/>
            <w:gridSpan w:val="3"/>
            <w:shd w:val="clear" w:color="auto" w:fill="auto"/>
          </w:tcPr>
          <w:p w14:paraId="6A924014" w14:textId="77777777" w:rsidR="00BC2195" w:rsidRPr="005F70FB" w:rsidRDefault="00BC2195" w:rsidP="00BC2195">
            <w:pPr>
              <w:pStyle w:val="Text"/>
            </w:pPr>
            <w:r w:rsidRPr="005F70FB">
              <w:t>cepat,</w:t>
            </w:r>
          </w:p>
        </w:tc>
        <w:tc>
          <w:tcPr>
            <w:tcW w:w="695" w:type="dxa"/>
            <w:gridSpan w:val="3"/>
            <w:shd w:val="clear" w:color="auto" w:fill="auto"/>
          </w:tcPr>
          <w:p w14:paraId="07B13DD3" w14:textId="77777777" w:rsidR="00BC2195" w:rsidRPr="005F70FB" w:rsidRDefault="00BC2195" w:rsidP="00BC2195">
            <w:pPr>
              <w:pStyle w:val="Text"/>
            </w:pPr>
            <w:r w:rsidRPr="005F70FB">
              <w:t>kitong</w:t>
            </w:r>
          </w:p>
        </w:tc>
        <w:tc>
          <w:tcPr>
            <w:tcW w:w="484" w:type="dxa"/>
            <w:gridSpan w:val="2"/>
            <w:shd w:val="clear" w:color="auto" w:fill="auto"/>
          </w:tcPr>
          <w:p w14:paraId="359D731D" w14:textId="77777777" w:rsidR="00BC2195" w:rsidRPr="005F70FB" w:rsidRDefault="00BC2195" w:rsidP="00BC2195">
            <w:pPr>
              <w:pStyle w:val="Text"/>
            </w:pPr>
            <w:r w:rsidRPr="005F70FB">
              <w:t>dua</w:t>
            </w:r>
          </w:p>
        </w:tc>
        <w:tc>
          <w:tcPr>
            <w:tcW w:w="667" w:type="dxa"/>
            <w:gridSpan w:val="3"/>
            <w:shd w:val="clear" w:color="auto" w:fill="auto"/>
          </w:tcPr>
          <w:p w14:paraId="7455E07F" w14:textId="77777777" w:rsidR="00BC2195" w:rsidRPr="005F70FB" w:rsidRDefault="00BC2195" w:rsidP="00BC2195">
            <w:pPr>
              <w:pStyle w:val="Text"/>
            </w:pPr>
            <w:r w:rsidRPr="005F70FB">
              <w:t>jalang</w:t>
            </w:r>
          </w:p>
        </w:tc>
        <w:tc>
          <w:tcPr>
            <w:tcW w:w="706" w:type="dxa"/>
            <w:gridSpan w:val="3"/>
            <w:shd w:val="clear" w:color="auto" w:fill="auto"/>
          </w:tcPr>
          <w:p w14:paraId="1D92547C" w14:textId="77777777" w:rsidR="00BC2195" w:rsidRPr="005F70FB" w:rsidRDefault="00BC2195" w:rsidP="00BC2195">
            <w:pPr>
              <w:pStyle w:val="Text"/>
            </w:pPr>
            <w:r w:rsidRPr="005F70FB">
              <w:t>cepat,</w:t>
            </w:r>
          </w:p>
        </w:tc>
        <w:tc>
          <w:tcPr>
            <w:tcW w:w="696" w:type="dxa"/>
            <w:gridSpan w:val="2"/>
            <w:shd w:val="clear" w:color="auto" w:fill="auto"/>
          </w:tcPr>
          <w:p w14:paraId="11BFE5B4" w14:textId="77777777" w:rsidR="00BC2195" w:rsidRPr="005F70FB" w:rsidRDefault="00BC2195" w:rsidP="00BC2195">
            <w:pPr>
              <w:pStyle w:val="Text"/>
            </w:pPr>
            <w:r w:rsidRPr="005F70FB">
              <w:t>kitong</w:t>
            </w:r>
          </w:p>
        </w:tc>
        <w:tc>
          <w:tcPr>
            <w:tcW w:w="482" w:type="dxa"/>
            <w:gridSpan w:val="3"/>
            <w:shd w:val="clear" w:color="auto" w:fill="auto"/>
          </w:tcPr>
          <w:p w14:paraId="09DBD6E7" w14:textId="77777777" w:rsidR="00BC2195" w:rsidRPr="005F70FB" w:rsidRDefault="00BC2195" w:rsidP="00BC2195">
            <w:pPr>
              <w:pStyle w:val="Text"/>
            </w:pPr>
            <w:r w:rsidRPr="005F70FB">
              <w:t>dua</w:t>
            </w:r>
          </w:p>
        </w:tc>
        <w:tc>
          <w:tcPr>
            <w:tcW w:w="652" w:type="dxa"/>
            <w:gridSpan w:val="3"/>
            <w:shd w:val="clear" w:color="auto" w:fill="auto"/>
          </w:tcPr>
          <w:p w14:paraId="51D00B59" w14:textId="77777777" w:rsidR="00BC2195" w:rsidRPr="005F70FB" w:rsidRDefault="00BC2195" w:rsidP="00BC2195">
            <w:pPr>
              <w:pStyle w:val="Text"/>
            </w:pPr>
            <w:r w:rsidRPr="005F70FB">
              <w:t>jalang,</w:t>
            </w:r>
          </w:p>
        </w:tc>
      </w:tr>
      <w:tr w:rsidR="00AC23C4" w:rsidRPr="005F70FB" w14:paraId="7BB1EA5E" w14:textId="77777777" w:rsidTr="00B81EF8">
        <w:trPr>
          <w:gridAfter w:val="2"/>
          <w:wAfter w:w="361" w:type="dxa"/>
        </w:trPr>
        <w:tc>
          <w:tcPr>
            <w:tcW w:w="709" w:type="dxa"/>
            <w:shd w:val="clear" w:color="auto" w:fill="auto"/>
          </w:tcPr>
          <w:p w14:paraId="600EDE14" w14:textId="77777777" w:rsidR="00BC2195" w:rsidRPr="005F70FB" w:rsidRDefault="00BC2195" w:rsidP="00BC2195">
            <w:pPr>
              <w:pStyle w:val="GlossEng2ptafter"/>
            </w:pPr>
          </w:p>
        </w:tc>
        <w:tc>
          <w:tcPr>
            <w:tcW w:w="705" w:type="dxa"/>
            <w:gridSpan w:val="3"/>
            <w:shd w:val="clear" w:color="auto" w:fill="auto"/>
          </w:tcPr>
          <w:p w14:paraId="356A85A0" w14:textId="77777777" w:rsidR="00BC2195" w:rsidRPr="005F70FB" w:rsidRDefault="00BC2195" w:rsidP="00BC2195">
            <w:pPr>
              <w:pStyle w:val="GlossEng2ptafter"/>
            </w:pPr>
            <w:r w:rsidRPr="005F70FB">
              <w:t>walk</w:t>
            </w:r>
          </w:p>
        </w:tc>
        <w:tc>
          <w:tcPr>
            <w:tcW w:w="756" w:type="dxa"/>
            <w:gridSpan w:val="3"/>
            <w:shd w:val="clear" w:color="auto" w:fill="auto"/>
          </w:tcPr>
          <w:p w14:paraId="5295153A" w14:textId="77777777" w:rsidR="00BC2195" w:rsidRPr="005F70FB" w:rsidRDefault="00BC2195" w:rsidP="00BC2195">
            <w:pPr>
              <w:pStyle w:val="GlossEng2ptafter"/>
            </w:pPr>
            <w:r w:rsidRPr="005F70FB">
              <w:t>be.fast</w:t>
            </w:r>
          </w:p>
        </w:tc>
        <w:tc>
          <w:tcPr>
            <w:tcW w:w="695" w:type="dxa"/>
            <w:gridSpan w:val="3"/>
            <w:shd w:val="clear" w:color="auto" w:fill="auto"/>
          </w:tcPr>
          <w:p w14:paraId="3C5C4490" w14:textId="77777777" w:rsidR="00BC2195" w:rsidRPr="005F70FB" w:rsidRDefault="00BC2195" w:rsidP="00BC2195">
            <w:pPr>
              <w:pStyle w:val="GlossEng2ptafter"/>
            </w:pPr>
            <w:r w:rsidRPr="005F70FB">
              <w:rPr>
                <w:rStyle w:val="ChSmallCaps"/>
              </w:rPr>
              <w:t>1pl</w:t>
            </w:r>
          </w:p>
        </w:tc>
        <w:tc>
          <w:tcPr>
            <w:tcW w:w="484" w:type="dxa"/>
            <w:gridSpan w:val="2"/>
            <w:shd w:val="clear" w:color="auto" w:fill="auto"/>
          </w:tcPr>
          <w:p w14:paraId="3ABF10C5" w14:textId="77777777" w:rsidR="00BC2195" w:rsidRPr="005F70FB" w:rsidRDefault="00BC2195" w:rsidP="00BC2195">
            <w:pPr>
              <w:pStyle w:val="GlossEng2ptafter"/>
            </w:pPr>
            <w:r w:rsidRPr="005F70FB">
              <w:t>two</w:t>
            </w:r>
          </w:p>
        </w:tc>
        <w:tc>
          <w:tcPr>
            <w:tcW w:w="667" w:type="dxa"/>
            <w:gridSpan w:val="3"/>
            <w:shd w:val="clear" w:color="auto" w:fill="auto"/>
          </w:tcPr>
          <w:p w14:paraId="4EF321D8" w14:textId="77777777" w:rsidR="00BC2195" w:rsidRPr="005F70FB" w:rsidRDefault="00BC2195" w:rsidP="00BC2195">
            <w:pPr>
              <w:pStyle w:val="GlossEng2ptafter"/>
            </w:pPr>
            <w:r w:rsidRPr="005F70FB">
              <w:t>walk</w:t>
            </w:r>
          </w:p>
        </w:tc>
        <w:tc>
          <w:tcPr>
            <w:tcW w:w="706" w:type="dxa"/>
            <w:gridSpan w:val="3"/>
            <w:shd w:val="clear" w:color="auto" w:fill="auto"/>
          </w:tcPr>
          <w:p w14:paraId="606631DC" w14:textId="77777777" w:rsidR="00BC2195" w:rsidRPr="005F70FB" w:rsidRDefault="00BC2195" w:rsidP="00BC2195">
            <w:pPr>
              <w:pStyle w:val="GlossEng2ptafter"/>
            </w:pPr>
            <w:r w:rsidRPr="005F70FB">
              <w:t>be.fast</w:t>
            </w:r>
          </w:p>
        </w:tc>
        <w:tc>
          <w:tcPr>
            <w:tcW w:w="696" w:type="dxa"/>
            <w:gridSpan w:val="2"/>
            <w:shd w:val="clear" w:color="auto" w:fill="auto"/>
          </w:tcPr>
          <w:p w14:paraId="4B93AF52" w14:textId="77777777" w:rsidR="00BC2195" w:rsidRPr="005F70FB" w:rsidRDefault="00BC2195" w:rsidP="00BC2195">
            <w:pPr>
              <w:pStyle w:val="GlossEng2ptafter"/>
            </w:pPr>
            <w:r w:rsidRPr="005F70FB">
              <w:rPr>
                <w:rStyle w:val="ChSmallCaps"/>
              </w:rPr>
              <w:t>1pl</w:t>
            </w:r>
          </w:p>
        </w:tc>
        <w:tc>
          <w:tcPr>
            <w:tcW w:w="482" w:type="dxa"/>
            <w:gridSpan w:val="3"/>
            <w:shd w:val="clear" w:color="auto" w:fill="auto"/>
          </w:tcPr>
          <w:p w14:paraId="7BB9B3ED" w14:textId="77777777" w:rsidR="00BC2195" w:rsidRPr="005F70FB" w:rsidRDefault="00BC2195" w:rsidP="00BC2195">
            <w:pPr>
              <w:pStyle w:val="GlossEng2ptafter"/>
            </w:pPr>
            <w:r w:rsidRPr="005F70FB">
              <w:t>two</w:t>
            </w:r>
          </w:p>
        </w:tc>
        <w:tc>
          <w:tcPr>
            <w:tcW w:w="652" w:type="dxa"/>
            <w:gridSpan w:val="3"/>
            <w:shd w:val="clear" w:color="auto" w:fill="auto"/>
          </w:tcPr>
          <w:p w14:paraId="1E3894D1" w14:textId="77777777" w:rsidR="00BC2195" w:rsidRPr="005F70FB" w:rsidRDefault="00BC2195" w:rsidP="00BC2195">
            <w:pPr>
              <w:pStyle w:val="GlossEng2ptafter"/>
            </w:pPr>
            <w:r w:rsidRPr="005F70FB">
              <w:t>walk</w:t>
            </w:r>
          </w:p>
        </w:tc>
      </w:tr>
      <w:tr w:rsidR="00AC23C4" w:rsidRPr="005F70FB" w14:paraId="4E73A991" w14:textId="77777777" w:rsidTr="00B81EF8">
        <w:tc>
          <w:tcPr>
            <w:tcW w:w="709" w:type="dxa"/>
            <w:shd w:val="clear" w:color="auto" w:fill="auto"/>
          </w:tcPr>
          <w:p w14:paraId="73790D2F" w14:textId="77777777" w:rsidR="00BC2195" w:rsidRPr="005F70FB" w:rsidRDefault="00BC2195" w:rsidP="00BC2195">
            <w:pPr>
              <w:pStyle w:val="O0Nwnext"/>
            </w:pPr>
          </w:p>
        </w:tc>
        <w:tc>
          <w:tcPr>
            <w:tcW w:w="647" w:type="dxa"/>
            <w:gridSpan w:val="2"/>
            <w:shd w:val="clear" w:color="auto" w:fill="auto"/>
          </w:tcPr>
          <w:p w14:paraId="05FBB9CA" w14:textId="77777777" w:rsidR="00BC2195" w:rsidRPr="005F70FB" w:rsidRDefault="00BC2195" w:rsidP="00BC2195">
            <w:pPr>
              <w:pStyle w:val="Text"/>
            </w:pPr>
            <w:r w:rsidRPr="005F70FB">
              <w:t>sampe</w:t>
            </w:r>
          </w:p>
        </w:tc>
        <w:tc>
          <w:tcPr>
            <w:tcW w:w="374" w:type="dxa"/>
            <w:gridSpan w:val="2"/>
            <w:shd w:val="clear" w:color="auto" w:fill="auto"/>
          </w:tcPr>
          <w:p w14:paraId="25133BA6" w14:textId="77777777" w:rsidR="00BC2195" w:rsidRPr="005F70FB" w:rsidRDefault="00BC2195" w:rsidP="00BC2195">
            <w:pPr>
              <w:pStyle w:val="Text"/>
            </w:pPr>
            <w:r w:rsidRPr="005F70FB">
              <w:t>di</w:t>
            </w:r>
          </w:p>
        </w:tc>
        <w:tc>
          <w:tcPr>
            <w:tcW w:w="636" w:type="dxa"/>
            <w:gridSpan w:val="4"/>
            <w:shd w:val="clear" w:color="auto" w:fill="auto"/>
          </w:tcPr>
          <w:p w14:paraId="6DE40ACC" w14:textId="77777777" w:rsidR="00BC2195" w:rsidRPr="005F70FB" w:rsidRDefault="00BC2195" w:rsidP="00BC2195">
            <w:pPr>
              <w:pStyle w:val="Text"/>
            </w:pPr>
            <w:r w:rsidRPr="005F70FB">
              <w:t>Waim,</w:t>
            </w:r>
          </w:p>
        </w:tc>
        <w:tc>
          <w:tcPr>
            <w:tcW w:w="1332" w:type="dxa"/>
            <w:gridSpan w:val="4"/>
            <w:shd w:val="clear" w:color="auto" w:fill="auto"/>
          </w:tcPr>
          <w:p w14:paraId="607F167D" w14:textId="77777777" w:rsidR="00BC2195" w:rsidRPr="005F70FB" w:rsidRDefault="00BC2195" w:rsidP="00BC2195">
            <w:pPr>
              <w:pStyle w:val="Text"/>
            </w:pPr>
            <w:r w:rsidRPr="005F70FB">
              <w:t>dorang~dorang</w:t>
            </w:r>
          </w:p>
        </w:tc>
        <w:tc>
          <w:tcPr>
            <w:tcW w:w="279" w:type="dxa"/>
            <w:shd w:val="clear" w:color="auto" w:fill="auto"/>
          </w:tcPr>
          <w:p w14:paraId="068EA649" w14:textId="77777777" w:rsidR="00BC2195" w:rsidRPr="005F70FB" w:rsidRDefault="00BC2195" w:rsidP="00BC2195">
            <w:pPr>
              <w:pStyle w:val="Text"/>
            </w:pPr>
            <w:r w:rsidRPr="005F70FB">
              <w:t>di</w:t>
            </w:r>
          </w:p>
        </w:tc>
        <w:tc>
          <w:tcPr>
            <w:tcW w:w="617" w:type="dxa"/>
            <w:gridSpan w:val="3"/>
            <w:shd w:val="clear" w:color="auto" w:fill="auto"/>
          </w:tcPr>
          <w:p w14:paraId="298DEF13" w14:textId="77777777" w:rsidR="00BC2195" w:rsidRPr="005F70FB" w:rsidRDefault="00BC2195" w:rsidP="00BC2195">
            <w:pPr>
              <w:pStyle w:val="Text"/>
            </w:pPr>
            <w:r w:rsidRPr="005F70FB">
              <w:t>situ,</w:t>
            </w:r>
          </w:p>
        </w:tc>
        <w:tc>
          <w:tcPr>
            <w:tcW w:w="1021" w:type="dxa"/>
            <w:gridSpan w:val="4"/>
            <w:shd w:val="clear" w:color="auto" w:fill="auto"/>
          </w:tcPr>
          <w:p w14:paraId="45197A5A" w14:textId="77777777" w:rsidR="00BC2195" w:rsidRPr="005F70FB" w:rsidRDefault="00BC2195" w:rsidP="00BC2195">
            <w:pPr>
              <w:pStyle w:val="Text"/>
            </w:pPr>
            <w:r w:rsidRPr="005F70FB">
              <w:t>masarakat</w:t>
            </w:r>
          </w:p>
        </w:tc>
        <w:tc>
          <w:tcPr>
            <w:tcW w:w="639" w:type="dxa"/>
            <w:gridSpan w:val="4"/>
            <w:shd w:val="clear" w:color="auto" w:fill="auto"/>
          </w:tcPr>
          <w:p w14:paraId="7D77AF59" w14:textId="77777777" w:rsidR="00BC2195" w:rsidRPr="005F70FB" w:rsidRDefault="00BC2195" w:rsidP="00BC2195">
            <w:pPr>
              <w:pStyle w:val="Text"/>
            </w:pPr>
            <w:r w:rsidRPr="005F70FB">
              <w:t>dong</w:t>
            </w:r>
          </w:p>
        </w:tc>
        <w:tc>
          <w:tcPr>
            <w:tcW w:w="659" w:type="dxa"/>
            <w:gridSpan w:val="3"/>
            <w:shd w:val="clear" w:color="auto" w:fill="auto"/>
          </w:tcPr>
          <w:p w14:paraId="738EF5AB" w14:textId="77777777" w:rsidR="00BC2195" w:rsidRPr="005F70FB" w:rsidRDefault="00BC2195" w:rsidP="00BC2195">
            <w:pPr>
              <w:pStyle w:val="Text"/>
            </w:pPr>
            <w:r w:rsidRPr="005F70FB">
              <w:t>datang</w:t>
            </w:r>
          </w:p>
        </w:tc>
      </w:tr>
      <w:tr w:rsidR="00AC23C4" w:rsidRPr="005F70FB" w14:paraId="7D32E740" w14:textId="77777777" w:rsidTr="00B81EF8">
        <w:tc>
          <w:tcPr>
            <w:tcW w:w="709" w:type="dxa"/>
            <w:shd w:val="clear" w:color="auto" w:fill="auto"/>
          </w:tcPr>
          <w:p w14:paraId="463CF0AC" w14:textId="77777777" w:rsidR="00BC2195" w:rsidRPr="005F70FB" w:rsidRDefault="00BC2195" w:rsidP="00BC2195">
            <w:pPr>
              <w:pStyle w:val="GlossEng"/>
            </w:pPr>
          </w:p>
        </w:tc>
        <w:tc>
          <w:tcPr>
            <w:tcW w:w="647" w:type="dxa"/>
            <w:gridSpan w:val="2"/>
            <w:shd w:val="clear" w:color="auto" w:fill="auto"/>
          </w:tcPr>
          <w:p w14:paraId="2AE9DDE3" w14:textId="77777777" w:rsidR="00BC2195" w:rsidRPr="005F70FB" w:rsidRDefault="00BC2195" w:rsidP="00BC2195">
            <w:pPr>
              <w:pStyle w:val="GlossEng"/>
            </w:pPr>
            <w:r w:rsidRPr="005F70FB">
              <w:t>reach</w:t>
            </w:r>
          </w:p>
        </w:tc>
        <w:tc>
          <w:tcPr>
            <w:tcW w:w="374" w:type="dxa"/>
            <w:gridSpan w:val="2"/>
            <w:shd w:val="clear" w:color="auto" w:fill="auto"/>
          </w:tcPr>
          <w:p w14:paraId="68F21A6A" w14:textId="77777777" w:rsidR="00BC2195" w:rsidRPr="005F70FB" w:rsidRDefault="00BC2195" w:rsidP="00BC2195">
            <w:pPr>
              <w:pStyle w:val="GlossEng"/>
            </w:pPr>
            <w:r w:rsidRPr="005F70FB">
              <w:t>at</w:t>
            </w:r>
          </w:p>
        </w:tc>
        <w:tc>
          <w:tcPr>
            <w:tcW w:w="636" w:type="dxa"/>
            <w:gridSpan w:val="4"/>
            <w:shd w:val="clear" w:color="auto" w:fill="auto"/>
          </w:tcPr>
          <w:p w14:paraId="2AEC4341" w14:textId="77777777" w:rsidR="00BC2195" w:rsidRPr="005F70FB" w:rsidRDefault="00BC2195" w:rsidP="00BC2195">
            <w:pPr>
              <w:pStyle w:val="GlossEng"/>
            </w:pPr>
            <w:r w:rsidRPr="005F70FB">
              <w:t>Waim</w:t>
            </w:r>
          </w:p>
        </w:tc>
        <w:tc>
          <w:tcPr>
            <w:tcW w:w="1332" w:type="dxa"/>
            <w:gridSpan w:val="4"/>
            <w:shd w:val="clear" w:color="auto" w:fill="auto"/>
          </w:tcPr>
          <w:p w14:paraId="44DCD9EC" w14:textId="77777777" w:rsidR="00BC2195" w:rsidRPr="005F70FB" w:rsidRDefault="00BC2195" w:rsidP="00BC2195">
            <w:pPr>
              <w:pStyle w:val="GlossEng"/>
            </w:pPr>
            <w:r w:rsidRPr="005F70FB">
              <w:rPr>
                <w:rStyle w:val="ChSmallCaps"/>
              </w:rPr>
              <w:t>rdp</w:t>
            </w:r>
            <w:r w:rsidRPr="005F70FB">
              <w:t>~</w:t>
            </w:r>
            <w:r w:rsidRPr="005F70FB">
              <w:rPr>
                <w:rStyle w:val="ChSmallCaps"/>
              </w:rPr>
              <w:t>3pl</w:t>
            </w:r>
          </w:p>
        </w:tc>
        <w:tc>
          <w:tcPr>
            <w:tcW w:w="279" w:type="dxa"/>
            <w:shd w:val="clear" w:color="auto" w:fill="auto"/>
          </w:tcPr>
          <w:p w14:paraId="67A10D3F" w14:textId="77777777" w:rsidR="00BC2195" w:rsidRPr="005F70FB" w:rsidRDefault="00BC2195" w:rsidP="00BC2195">
            <w:pPr>
              <w:pStyle w:val="GlossEng"/>
            </w:pPr>
            <w:r w:rsidRPr="005F70FB">
              <w:t>at</w:t>
            </w:r>
          </w:p>
        </w:tc>
        <w:tc>
          <w:tcPr>
            <w:tcW w:w="617" w:type="dxa"/>
            <w:gridSpan w:val="3"/>
            <w:shd w:val="clear" w:color="auto" w:fill="auto"/>
          </w:tcPr>
          <w:p w14:paraId="288613E9" w14:textId="77777777" w:rsidR="00BC2195" w:rsidRPr="005F70FB" w:rsidRDefault="00BC2195" w:rsidP="00BC2195">
            <w:pPr>
              <w:pStyle w:val="GlossEng"/>
            </w:pPr>
            <w:r w:rsidRPr="005F70FB">
              <w:rPr>
                <w:rStyle w:val="ChSmallCaps"/>
              </w:rPr>
              <w:t>l.med</w:t>
            </w:r>
          </w:p>
        </w:tc>
        <w:tc>
          <w:tcPr>
            <w:tcW w:w="1021" w:type="dxa"/>
            <w:gridSpan w:val="4"/>
            <w:shd w:val="clear" w:color="auto" w:fill="auto"/>
          </w:tcPr>
          <w:p w14:paraId="3AB6AC4F" w14:textId="77777777" w:rsidR="00BC2195" w:rsidRPr="005F70FB" w:rsidRDefault="00BC2195" w:rsidP="00BC2195">
            <w:pPr>
              <w:pStyle w:val="GlossEng"/>
            </w:pPr>
            <w:r w:rsidRPr="005F70FB">
              <w:t>community</w:t>
            </w:r>
          </w:p>
        </w:tc>
        <w:tc>
          <w:tcPr>
            <w:tcW w:w="639" w:type="dxa"/>
            <w:gridSpan w:val="4"/>
            <w:shd w:val="clear" w:color="auto" w:fill="auto"/>
          </w:tcPr>
          <w:p w14:paraId="0CFD244D" w14:textId="77777777" w:rsidR="00BC2195" w:rsidRPr="005F70FB" w:rsidRDefault="00BC2195" w:rsidP="00BC2195">
            <w:pPr>
              <w:pStyle w:val="GlossEng"/>
            </w:pPr>
            <w:r w:rsidRPr="005F70FB">
              <w:rPr>
                <w:rStyle w:val="ChSmallCaps"/>
              </w:rPr>
              <w:t>3pl</w:t>
            </w:r>
          </w:p>
        </w:tc>
        <w:tc>
          <w:tcPr>
            <w:tcW w:w="659" w:type="dxa"/>
            <w:gridSpan w:val="3"/>
            <w:shd w:val="clear" w:color="auto" w:fill="auto"/>
          </w:tcPr>
          <w:p w14:paraId="66664A07" w14:textId="77777777" w:rsidR="00BC2195" w:rsidRPr="005F70FB" w:rsidRDefault="00BC2195" w:rsidP="00BC2195">
            <w:pPr>
              <w:pStyle w:val="GlossEng"/>
            </w:pPr>
            <w:r w:rsidRPr="005F70FB">
              <w:t>come</w:t>
            </w:r>
          </w:p>
        </w:tc>
      </w:tr>
    </w:tbl>
    <w:p w14:paraId="24DE73FE" w14:textId="7E7CB751" w:rsidR="00BC2195" w:rsidRPr="005F70FB" w:rsidRDefault="00BC2195" w:rsidP="00BC2195">
      <w:pPr>
        <w:pStyle w:val="FreeTranslEng"/>
      </w:pPr>
      <w:r w:rsidRPr="005F70FB">
        <w:t xml:space="preserve">I and the man here, we two walked, </w:t>
      </w:r>
      <w:r w:rsidR="00B7093A" w:rsidRPr="005F70FB">
        <w:t>‘</w:t>
      </w:r>
      <w:r w:rsidRPr="005F70FB">
        <w:t>come on! we two walk fast already!, we two walk fast already!</w:t>
      </w:r>
      <w:r w:rsidR="00B7093A" w:rsidRPr="005F70FB">
        <w:t>’</w:t>
      </w:r>
      <w:r w:rsidR="00AF35E0" w:rsidRPr="005F70FB">
        <w:t>,</w:t>
      </w:r>
      <w:r w:rsidRPr="005F70FB">
        <w:t xml:space="preserve"> the two of us walked, having arrived in Waim, all of them there, the whole community came</w:t>
      </w:r>
    </w:p>
    <w:tbl>
      <w:tblPr>
        <w:tblW w:w="6749" w:type="dxa"/>
        <w:tblCellMar>
          <w:left w:w="42" w:type="dxa"/>
          <w:right w:w="42" w:type="dxa"/>
        </w:tblCellMar>
        <w:tblLook w:val="01E0" w:firstRow="1" w:lastRow="1" w:firstColumn="1" w:lastColumn="1" w:noHBand="0" w:noVBand="0"/>
      </w:tblPr>
      <w:tblGrid>
        <w:gridCol w:w="708"/>
        <w:gridCol w:w="584"/>
        <w:gridCol w:w="45"/>
        <w:gridCol w:w="122"/>
        <w:gridCol w:w="332"/>
        <w:gridCol w:w="157"/>
        <w:gridCol w:w="78"/>
        <w:gridCol w:w="238"/>
        <w:gridCol w:w="168"/>
        <w:gridCol w:w="354"/>
        <w:gridCol w:w="13"/>
        <w:gridCol w:w="206"/>
        <w:gridCol w:w="619"/>
        <w:gridCol w:w="215"/>
        <w:gridCol w:w="173"/>
        <w:gridCol w:w="85"/>
        <w:gridCol w:w="231"/>
        <w:gridCol w:w="173"/>
        <w:gridCol w:w="118"/>
        <w:gridCol w:w="193"/>
        <w:gridCol w:w="256"/>
        <w:gridCol w:w="146"/>
        <w:gridCol w:w="60"/>
        <w:gridCol w:w="413"/>
        <w:gridCol w:w="38"/>
        <w:gridCol w:w="11"/>
        <w:gridCol w:w="479"/>
        <w:gridCol w:w="101"/>
        <w:gridCol w:w="189"/>
        <w:gridCol w:w="244"/>
      </w:tblGrid>
      <w:tr w:rsidR="00AC23C4" w:rsidRPr="005F70FB" w14:paraId="57138019" w14:textId="77777777" w:rsidTr="00B81EF8">
        <w:tc>
          <w:tcPr>
            <w:tcW w:w="708" w:type="dxa"/>
            <w:shd w:val="clear" w:color="auto" w:fill="auto"/>
          </w:tcPr>
          <w:p w14:paraId="0514A6ED" w14:textId="77777777" w:rsidR="00BC2195" w:rsidRPr="005F70FB" w:rsidRDefault="00BC2195" w:rsidP="00BC2195">
            <w:pPr>
              <w:pStyle w:val="Text"/>
            </w:pPr>
            <w:r w:rsidRPr="005F70FB">
              <w:t>0038</w:t>
            </w:r>
          </w:p>
        </w:tc>
        <w:tc>
          <w:tcPr>
            <w:tcW w:w="584" w:type="dxa"/>
            <w:shd w:val="clear" w:color="auto" w:fill="auto"/>
          </w:tcPr>
          <w:p w14:paraId="045488CD" w14:textId="77777777" w:rsidR="00BC2195" w:rsidRPr="005F70FB" w:rsidRDefault="00BC2195" w:rsidP="00BC2195">
            <w:pPr>
              <w:pStyle w:val="Text"/>
            </w:pPr>
            <w:r w:rsidRPr="005F70FB">
              <w:t>dong</w:t>
            </w:r>
          </w:p>
        </w:tc>
        <w:tc>
          <w:tcPr>
            <w:tcW w:w="734" w:type="dxa"/>
            <w:gridSpan w:val="5"/>
            <w:shd w:val="clear" w:color="auto" w:fill="auto"/>
          </w:tcPr>
          <w:p w14:paraId="3A10C484" w14:textId="77777777" w:rsidR="00BC2195" w:rsidRPr="005F70FB" w:rsidRDefault="00BC2195" w:rsidP="00BC2195">
            <w:pPr>
              <w:pStyle w:val="Text"/>
            </w:pPr>
            <w:r w:rsidRPr="005F70FB">
              <w:t>bilang,</w:t>
            </w:r>
          </w:p>
        </w:tc>
        <w:tc>
          <w:tcPr>
            <w:tcW w:w="773" w:type="dxa"/>
            <w:gridSpan w:val="4"/>
            <w:shd w:val="clear" w:color="auto" w:fill="auto"/>
          </w:tcPr>
          <w:p w14:paraId="304FBD97" w14:textId="77777777" w:rsidR="00BC2195" w:rsidRPr="005F70FB" w:rsidRDefault="00BC2195" w:rsidP="00BC2195">
            <w:pPr>
              <w:pStyle w:val="Text"/>
            </w:pPr>
            <w:r w:rsidRPr="005F70FB">
              <w:t>ibu</w:t>
            </w:r>
          </w:p>
        </w:tc>
        <w:tc>
          <w:tcPr>
            <w:tcW w:w="1040" w:type="dxa"/>
            <w:gridSpan w:val="3"/>
            <w:shd w:val="clear" w:color="auto" w:fill="auto"/>
          </w:tcPr>
          <w:p w14:paraId="7E292830" w14:textId="77777777" w:rsidR="00BC2195" w:rsidRPr="005F70FB" w:rsidRDefault="00BC2195" w:rsidP="00BC2195">
            <w:pPr>
              <w:pStyle w:val="Text"/>
            </w:pPr>
            <w:r w:rsidRPr="005F70FB">
              <w:t>desa</w:t>
            </w:r>
          </w:p>
        </w:tc>
        <w:tc>
          <w:tcPr>
            <w:tcW w:w="489" w:type="dxa"/>
            <w:gridSpan w:val="3"/>
            <w:shd w:val="clear" w:color="auto" w:fill="auto"/>
          </w:tcPr>
          <w:p w14:paraId="0BF7AD94" w14:textId="77777777" w:rsidR="00BC2195" w:rsidRPr="005F70FB" w:rsidRDefault="00BC2195" w:rsidP="00BC2195">
            <w:pPr>
              <w:pStyle w:val="Text"/>
            </w:pPr>
            <w:r w:rsidRPr="005F70FB">
              <w:t>ko</w:t>
            </w:r>
          </w:p>
        </w:tc>
        <w:tc>
          <w:tcPr>
            <w:tcW w:w="484" w:type="dxa"/>
            <w:gridSpan w:val="3"/>
            <w:shd w:val="clear" w:color="auto" w:fill="auto"/>
          </w:tcPr>
          <w:p w14:paraId="37CACF39" w14:textId="77777777" w:rsidR="00BC2195" w:rsidRPr="005F70FB" w:rsidRDefault="00BC2195" w:rsidP="00BC2195">
            <w:pPr>
              <w:pStyle w:val="Text"/>
            </w:pPr>
            <w:r w:rsidRPr="005F70FB">
              <w:t>jatu</w:t>
            </w:r>
          </w:p>
        </w:tc>
        <w:tc>
          <w:tcPr>
            <w:tcW w:w="462" w:type="dxa"/>
            <w:gridSpan w:val="3"/>
            <w:shd w:val="clear" w:color="auto" w:fill="auto"/>
          </w:tcPr>
          <w:p w14:paraId="7A7C89FB" w14:textId="77777777" w:rsidR="00BC2195" w:rsidRPr="005F70FB" w:rsidRDefault="00BC2195" w:rsidP="00BC2195">
            <w:pPr>
              <w:pStyle w:val="Text"/>
            </w:pPr>
            <w:r w:rsidRPr="005F70FB">
              <w:t>ka?</w:t>
            </w:r>
          </w:p>
        </w:tc>
        <w:tc>
          <w:tcPr>
            <w:tcW w:w="451" w:type="dxa"/>
            <w:gridSpan w:val="2"/>
            <w:shd w:val="clear" w:color="auto" w:fill="auto"/>
          </w:tcPr>
          <w:p w14:paraId="16C65EF1" w14:textId="77777777" w:rsidR="00BC2195" w:rsidRPr="005F70FB" w:rsidRDefault="00BC2195" w:rsidP="00BC2195">
            <w:pPr>
              <w:pStyle w:val="Text"/>
            </w:pPr>
            <w:r w:rsidRPr="005F70FB">
              <w:t>yo</w:t>
            </w:r>
          </w:p>
        </w:tc>
        <w:tc>
          <w:tcPr>
            <w:tcW w:w="490" w:type="dxa"/>
            <w:gridSpan w:val="2"/>
            <w:shd w:val="clear" w:color="auto" w:fill="auto"/>
          </w:tcPr>
          <w:p w14:paraId="533507A9" w14:textId="77777777" w:rsidR="00BC2195" w:rsidRPr="005F70FB" w:rsidRDefault="00BC2195" w:rsidP="00BC2195">
            <w:pPr>
              <w:pStyle w:val="Text"/>
            </w:pPr>
            <w:r w:rsidRPr="005F70FB">
              <w:t>sa</w:t>
            </w:r>
          </w:p>
        </w:tc>
        <w:tc>
          <w:tcPr>
            <w:tcW w:w="534" w:type="dxa"/>
            <w:gridSpan w:val="3"/>
            <w:shd w:val="clear" w:color="auto" w:fill="auto"/>
          </w:tcPr>
          <w:p w14:paraId="3473BC81" w14:textId="77777777" w:rsidR="00BC2195" w:rsidRPr="005F70FB" w:rsidRDefault="00BC2195" w:rsidP="00BC2195">
            <w:pPr>
              <w:pStyle w:val="Text"/>
            </w:pPr>
            <w:r w:rsidRPr="005F70FB">
              <w:t>jatu,</w:t>
            </w:r>
          </w:p>
        </w:tc>
      </w:tr>
      <w:tr w:rsidR="00AC23C4" w:rsidRPr="005F70FB" w14:paraId="2BD086E1" w14:textId="77777777" w:rsidTr="00B81EF8">
        <w:tc>
          <w:tcPr>
            <w:tcW w:w="708" w:type="dxa"/>
            <w:shd w:val="clear" w:color="auto" w:fill="auto"/>
          </w:tcPr>
          <w:p w14:paraId="222613C1" w14:textId="77777777" w:rsidR="00BC2195" w:rsidRPr="005F70FB" w:rsidRDefault="00BC2195" w:rsidP="00BC2195">
            <w:pPr>
              <w:pStyle w:val="GlossEng2ptafter"/>
            </w:pPr>
          </w:p>
        </w:tc>
        <w:tc>
          <w:tcPr>
            <w:tcW w:w="584" w:type="dxa"/>
            <w:shd w:val="clear" w:color="auto" w:fill="auto"/>
          </w:tcPr>
          <w:p w14:paraId="29D09055" w14:textId="77777777" w:rsidR="00BC2195" w:rsidRPr="005F70FB" w:rsidRDefault="00BC2195" w:rsidP="00BC2195">
            <w:pPr>
              <w:pStyle w:val="GlossEng2ptafter"/>
            </w:pPr>
            <w:r w:rsidRPr="005F70FB">
              <w:rPr>
                <w:rStyle w:val="ChSmallCaps"/>
              </w:rPr>
              <w:t>3pl</w:t>
            </w:r>
          </w:p>
        </w:tc>
        <w:tc>
          <w:tcPr>
            <w:tcW w:w="734" w:type="dxa"/>
            <w:gridSpan w:val="5"/>
            <w:shd w:val="clear" w:color="auto" w:fill="auto"/>
          </w:tcPr>
          <w:p w14:paraId="413DCFB7" w14:textId="77777777" w:rsidR="00BC2195" w:rsidRPr="005F70FB" w:rsidRDefault="00BC2195" w:rsidP="00BC2195">
            <w:pPr>
              <w:pStyle w:val="GlossEng2ptafter"/>
            </w:pPr>
            <w:r w:rsidRPr="005F70FB">
              <w:t>say</w:t>
            </w:r>
          </w:p>
        </w:tc>
        <w:tc>
          <w:tcPr>
            <w:tcW w:w="773" w:type="dxa"/>
            <w:gridSpan w:val="4"/>
            <w:shd w:val="clear" w:color="auto" w:fill="auto"/>
          </w:tcPr>
          <w:p w14:paraId="7B567A37" w14:textId="77777777" w:rsidR="00BC2195" w:rsidRPr="005F70FB" w:rsidRDefault="00BC2195" w:rsidP="00BC2195">
            <w:pPr>
              <w:pStyle w:val="GlossEng2ptafter"/>
            </w:pPr>
            <w:r w:rsidRPr="005F70FB">
              <w:t>woman</w:t>
            </w:r>
          </w:p>
        </w:tc>
        <w:tc>
          <w:tcPr>
            <w:tcW w:w="1040" w:type="dxa"/>
            <w:gridSpan w:val="3"/>
            <w:shd w:val="clear" w:color="auto" w:fill="auto"/>
          </w:tcPr>
          <w:p w14:paraId="3F9B8EE9" w14:textId="77777777" w:rsidR="00BC2195" w:rsidRPr="005F70FB" w:rsidRDefault="00BC2195" w:rsidP="00BC2195">
            <w:pPr>
              <w:pStyle w:val="GlossEng2ptafter"/>
            </w:pPr>
            <w:r w:rsidRPr="005F70FB">
              <w:t>village[SI]</w:t>
            </w:r>
          </w:p>
        </w:tc>
        <w:tc>
          <w:tcPr>
            <w:tcW w:w="489" w:type="dxa"/>
            <w:gridSpan w:val="3"/>
            <w:shd w:val="clear" w:color="auto" w:fill="auto"/>
          </w:tcPr>
          <w:p w14:paraId="4DC64F18" w14:textId="77777777" w:rsidR="00BC2195" w:rsidRPr="005F70FB" w:rsidRDefault="00BC2195" w:rsidP="00BC2195">
            <w:pPr>
              <w:pStyle w:val="GlossEng2ptafter"/>
            </w:pPr>
            <w:r w:rsidRPr="005F70FB">
              <w:rPr>
                <w:rStyle w:val="ChSmallCaps"/>
              </w:rPr>
              <w:t>2sg</w:t>
            </w:r>
          </w:p>
        </w:tc>
        <w:tc>
          <w:tcPr>
            <w:tcW w:w="484" w:type="dxa"/>
            <w:gridSpan w:val="3"/>
            <w:shd w:val="clear" w:color="auto" w:fill="auto"/>
          </w:tcPr>
          <w:p w14:paraId="4BD52C60" w14:textId="77777777" w:rsidR="00BC2195" w:rsidRPr="005F70FB" w:rsidRDefault="00BC2195" w:rsidP="00BC2195">
            <w:pPr>
              <w:pStyle w:val="GlossEng2ptafter"/>
            </w:pPr>
            <w:r w:rsidRPr="005F70FB">
              <w:t>fall</w:t>
            </w:r>
          </w:p>
        </w:tc>
        <w:tc>
          <w:tcPr>
            <w:tcW w:w="462" w:type="dxa"/>
            <w:gridSpan w:val="3"/>
            <w:shd w:val="clear" w:color="auto" w:fill="auto"/>
          </w:tcPr>
          <w:p w14:paraId="4C1444DA" w14:textId="77777777" w:rsidR="00BC2195" w:rsidRPr="005F70FB" w:rsidRDefault="00BC2195" w:rsidP="00BC2195">
            <w:pPr>
              <w:pStyle w:val="GlossEng2ptafter"/>
            </w:pPr>
            <w:r w:rsidRPr="005F70FB">
              <w:t>or</w:t>
            </w:r>
          </w:p>
        </w:tc>
        <w:tc>
          <w:tcPr>
            <w:tcW w:w="451" w:type="dxa"/>
            <w:gridSpan w:val="2"/>
            <w:shd w:val="clear" w:color="auto" w:fill="auto"/>
          </w:tcPr>
          <w:p w14:paraId="40A24134" w14:textId="77777777" w:rsidR="00BC2195" w:rsidRPr="005F70FB" w:rsidRDefault="00BC2195" w:rsidP="00BC2195">
            <w:pPr>
              <w:pStyle w:val="GlossEng2ptafter"/>
            </w:pPr>
            <w:r w:rsidRPr="005F70FB">
              <w:t>yes</w:t>
            </w:r>
          </w:p>
        </w:tc>
        <w:tc>
          <w:tcPr>
            <w:tcW w:w="490" w:type="dxa"/>
            <w:gridSpan w:val="2"/>
            <w:shd w:val="clear" w:color="auto" w:fill="auto"/>
          </w:tcPr>
          <w:p w14:paraId="2BAC31D9" w14:textId="77777777" w:rsidR="00BC2195" w:rsidRPr="005F70FB" w:rsidRDefault="00BC2195" w:rsidP="00BC2195">
            <w:pPr>
              <w:pStyle w:val="GlossEng2ptafter"/>
            </w:pPr>
            <w:r w:rsidRPr="005F70FB">
              <w:rPr>
                <w:rStyle w:val="ChSmallCaps"/>
              </w:rPr>
              <w:t>1sg</w:t>
            </w:r>
          </w:p>
        </w:tc>
        <w:tc>
          <w:tcPr>
            <w:tcW w:w="534" w:type="dxa"/>
            <w:gridSpan w:val="3"/>
            <w:shd w:val="clear" w:color="auto" w:fill="auto"/>
          </w:tcPr>
          <w:p w14:paraId="08011007" w14:textId="77777777" w:rsidR="00BC2195" w:rsidRPr="005F70FB" w:rsidRDefault="00BC2195" w:rsidP="00BC2195">
            <w:pPr>
              <w:pStyle w:val="GlossEng2ptafter"/>
            </w:pPr>
            <w:r w:rsidRPr="005F70FB">
              <w:t>fall</w:t>
            </w:r>
          </w:p>
        </w:tc>
      </w:tr>
      <w:tr w:rsidR="00AC23C4" w:rsidRPr="005F70FB" w14:paraId="34B8D879" w14:textId="77777777" w:rsidTr="00B81EF8">
        <w:trPr>
          <w:gridAfter w:val="1"/>
          <w:wAfter w:w="244" w:type="dxa"/>
        </w:trPr>
        <w:tc>
          <w:tcPr>
            <w:tcW w:w="708" w:type="dxa"/>
            <w:shd w:val="clear" w:color="auto" w:fill="auto"/>
          </w:tcPr>
          <w:p w14:paraId="79D33143" w14:textId="77777777" w:rsidR="00BC2195" w:rsidRPr="005F70FB" w:rsidRDefault="00BC2195" w:rsidP="00BC2195">
            <w:pPr>
              <w:pStyle w:val="O0Nwnext"/>
            </w:pPr>
          </w:p>
        </w:tc>
        <w:tc>
          <w:tcPr>
            <w:tcW w:w="751" w:type="dxa"/>
            <w:gridSpan w:val="3"/>
            <w:shd w:val="clear" w:color="auto" w:fill="auto"/>
          </w:tcPr>
          <w:p w14:paraId="3615DB24" w14:textId="77777777" w:rsidR="00BC2195" w:rsidRPr="005F70FB" w:rsidRDefault="00BC2195" w:rsidP="00BC2195">
            <w:pPr>
              <w:pStyle w:val="Text"/>
            </w:pPr>
            <w:r w:rsidRPr="005F70FB">
              <w:t>knapa?</w:t>
            </w:r>
          </w:p>
        </w:tc>
        <w:tc>
          <w:tcPr>
            <w:tcW w:w="489" w:type="dxa"/>
            <w:gridSpan w:val="2"/>
            <w:shd w:val="clear" w:color="auto" w:fill="auto"/>
          </w:tcPr>
          <w:p w14:paraId="7F84BB08" w14:textId="77777777" w:rsidR="00BC2195" w:rsidRPr="005F70FB" w:rsidRDefault="00BC2195" w:rsidP="00BC2195">
            <w:pPr>
              <w:pStyle w:val="Text"/>
            </w:pPr>
            <w:r w:rsidRPr="005F70FB">
              <w:t>sa</w:t>
            </w:r>
          </w:p>
        </w:tc>
        <w:tc>
          <w:tcPr>
            <w:tcW w:w="484" w:type="dxa"/>
            <w:gridSpan w:val="3"/>
            <w:shd w:val="clear" w:color="auto" w:fill="auto"/>
          </w:tcPr>
          <w:p w14:paraId="220822A3" w14:textId="77777777" w:rsidR="00BC2195" w:rsidRPr="005F70FB" w:rsidRDefault="00BC2195" w:rsidP="00BC2195">
            <w:pPr>
              <w:pStyle w:val="Text"/>
            </w:pPr>
            <w:r w:rsidRPr="005F70FB">
              <w:t>jatu</w:t>
            </w:r>
          </w:p>
        </w:tc>
        <w:tc>
          <w:tcPr>
            <w:tcW w:w="573" w:type="dxa"/>
            <w:gridSpan w:val="3"/>
            <w:shd w:val="clear" w:color="auto" w:fill="auto"/>
          </w:tcPr>
          <w:p w14:paraId="2D257D17" w14:textId="77777777" w:rsidR="00BC2195" w:rsidRPr="005F70FB" w:rsidRDefault="00BC2195" w:rsidP="00BC2195">
            <w:pPr>
              <w:pStyle w:val="Text"/>
            </w:pPr>
            <w:r w:rsidRPr="005F70FB">
              <w:t>dari</w:t>
            </w:r>
          </w:p>
        </w:tc>
        <w:tc>
          <w:tcPr>
            <w:tcW w:w="1007" w:type="dxa"/>
            <w:gridSpan w:val="3"/>
            <w:shd w:val="clear" w:color="auto" w:fill="auto"/>
          </w:tcPr>
          <w:p w14:paraId="123CA5D6" w14:textId="77777777" w:rsidR="00BC2195" w:rsidRPr="005F70FB" w:rsidRDefault="00BC2195" w:rsidP="00BC2195">
            <w:pPr>
              <w:pStyle w:val="Text"/>
            </w:pPr>
            <w:r w:rsidRPr="005F70FB">
              <w:t>motor,</w:t>
            </w:r>
          </w:p>
        </w:tc>
        <w:tc>
          <w:tcPr>
            <w:tcW w:w="489" w:type="dxa"/>
            <w:gridSpan w:val="3"/>
            <w:shd w:val="clear" w:color="auto" w:fill="auto"/>
          </w:tcPr>
          <w:p w14:paraId="3BB2CB59" w14:textId="77777777" w:rsidR="00BC2195" w:rsidRPr="005F70FB" w:rsidRDefault="00BC2195" w:rsidP="00BC2195">
            <w:pPr>
              <w:pStyle w:val="Text"/>
            </w:pPr>
            <w:r w:rsidRPr="005F70FB">
              <w:t>ko</w:t>
            </w:r>
          </w:p>
        </w:tc>
        <w:tc>
          <w:tcPr>
            <w:tcW w:w="567" w:type="dxa"/>
            <w:gridSpan w:val="3"/>
            <w:shd w:val="clear" w:color="auto" w:fill="auto"/>
          </w:tcPr>
          <w:p w14:paraId="552FEF8B" w14:textId="77777777" w:rsidR="00BC2195" w:rsidRPr="005F70FB" w:rsidRDefault="00BC2195" w:rsidP="00BC2195">
            <w:pPr>
              <w:pStyle w:val="Text"/>
            </w:pPr>
            <w:r w:rsidRPr="005F70FB">
              <w:t>pu</w:t>
            </w:r>
          </w:p>
        </w:tc>
        <w:tc>
          <w:tcPr>
            <w:tcW w:w="668" w:type="dxa"/>
            <w:gridSpan w:val="5"/>
            <w:shd w:val="clear" w:color="auto" w:fill="auto"/>
          </w:tcPr>
          <w:p w14:paraId="2B059C03" w14:textId="77777777" w:rsidR="00BC2195" w:rsidRPr="005F70FB" w:rsidRDefault="00BC2195" w:rsidP="00BC2195">
            <w:pPr>
              <w:pStyle w:val="Text"/>
            </w:pPr>
            <w:r w:rsidRPr="005F70FB">
              <w:t>tulang</w:t>
            </w:r>
          </w:p>
        </w:tc>
        <w:tc>
          <w:tcPr>
            <w:tcW w:w="769" w:type="dxa"/>
            <w:gridSpan w:val="3"/>
            <w:shd w:val="clear" w:color="auto" w:fill="auto"/>
          </w:tcPr>
          <w:p w14:paraId="113EE3E1" w14:textId="77777777" w:rsidR="00BC2195" w:rsidRPr="005F70FB" w:rsidRDefault="00BC2195" w:rsidP="00BC2195">
            <w:pPr>
              <w:pStyle w:val="Text"/>
            </w:pPr>
            <w:r w:rsidRPr="005F70FB">
              <w:t>su</w:t>
            </w:r>
          </w:p>
        </w:tc>
      </w:tr>
      <w:tr w:rsidR="00AC23C4" w:rsidRPr="005F70FB" w14:paraId="54945F0E" w14:textId="77777777" w:rsidTr="00B81EF8">
        <w:trPr>
          <w:gridAfter w:val="1"/>
          <w:wAfter w:w="244" w:type="dxa"/>
        </w:trPr>
        <w:tc>
          <w:tcPr>
            <w:tcW w:w="708" w:type="dxa"/>
            <w:shd w:val="clear" w:color="auto" w:fill="auto"/>
          </w:tcPr>
          <w:p w14:paraId="32557A77" w14:textId="77777777" w:rsidR="00BC2195" w:rsidRPr="005F70FB" w:rsidRDefault="00BC2195" w:rsidP="00BC2195">
            <w:pPr>
              <w:pStyle w:val="GlossEng2ptafter"/>
            </w:pPr>
          </w:p>
        </w:tc>
        <w:tc>
          <w:tcPr>
            <w:tcW w:w="751" w:type="dxa"/>
            <w:gridSpan w:val="3"/>
            <w:shd w:val="clear" w:color="auto" w:fill="auto"/>
          </w:tcPr>
          <w:p w14:paraId="1447FF46" w14:textId="77777777" w:rsidR="00BC2195" w:rsidRPr="005F70FB" w:rsidRDefault="00BC2195" w:rsidP="00BC2195">
            <w:pPr>
              <w:pStyle w:val="GlossEng2ptafter"/>
            </w:pPr>
            <w:r w:rsidRPr="005F70FB">
              <w:t>why</w:t>
            </w:r>
          </w:p>
        </w:tc>
        <w:tc>
          <w:tcPr>
            <w:tcW w:w="489" w:type="dxa"/>
            <w:gridSpan w:val="2"/>
            <w:shd w:val="clear" w:color="auto" w:fill="auto"/>
          </w:tcPr>
          <w:p w14:paraId="2918E451" w14:textId="77777777" w:rsidR="00BC2195" w:rsidRPr="005F70FB" w:rsidRDefault="00BC2195" w:rsidP="00BC2195">
            <w:pPr>
              <w:pStyle w:val="GlossEng2ptafter"/>
            </w:pPr>
            <w:r w:rsidRPr="005F70FB">
              <w:rPr>
                <w:rStyle w:val="ChSmallCaps"/>
              </w:rPr>
              <w:t>1sg</w:t>
            </w:r>
          </w:p>
        </w:tc>
        <w:tc>
          <w:tcPr>
            <w:tcW w:w="484" w:type="dxa"/>
            <w:gridSpan w:val="3"/>
            <w:shd w:val="clear" w:color="auto" w:fill="auto"/>
          </w:tcPr>
          <w:p w14:paraId="3AFBC0A2" w14:textId="77777777" w:rsidR="00BC2195" w:rsidRPr="005F70FB" w:rsidRDefault="00BC2195" w:rsidP="00BC2195">
            <w:pPr>
              <w:pStyle w:val="GlossEng2ptafter"/>
            </w:pPr>
            <w:r w:rsidRPr="005F70FB">
              <w:t>fall</w:t>
            </w:r>
          </w:p>
        </w:tc>
        <w:tc>
          <w:tcPr>
            <w:tcW w:w="573" w:type="dxa"/>
            <w:gridSpan w:val="3"/>
            <w:shd w:val="clear" w:color="auto" w:fill="auto"/>
          </w:tcPr>
          <w:p w14:paraId="6719CC15" w14:textId="77777777" w:rsidR="00BC2195" w:rsidRPr="005F70FB" w:rsidRDefault="00BC2195" w:rsidP="00BC2195">
            <w:pPr>
              <w:pStyle w:val="GlossEng2ptafter"/>
            </w:pPr>
            <w:r w:rsidRPr="005F70FB">
              <w:t>from</w:t>
            </w:r>
          </w:p>
        </w:tc>
        <w:tc>
          <w:tcPr>
            <w:tcW w:w="1007" w:type="dxa"/>
            <w:gridSpan w:val="3"/>
            <w:shd w:val="clear" w:color="auto" w:fill="auto"/>
          </w:tcPr>
          <w:p w14:paraId="63B73B89" w14:textId="77777777" w:rsidR="00BC2195" w:rsidRPr="005F70FB" w:rsidRDefault="00BC2195" w:rsidP="00BC2195">
            <w:pPr>
              <w:pStyle w:val="GlossEng2ptafter"/>
            </w:pPr>
            <w:r w:rsidRPr="005F70FB">
              <w:t>motorbike</w:t>
            </w:r>
          </w:p>
        </w:tc>
        <w:tc>
          <w:tcPr>
            <w:tcW w:w="489" w:type="dxa"/>
            <w:gridSpan w:val="3"/>
            <w:shd w:val="clear" w:color="auto" w:fill="auto"/>
          </w:tcPr>
          <w:p w14:paraId="0773E4EB" w14:textId="77777777" w:rsidR="00BC2195" w:rsidRPr="005F70FB" w:rsidRDefault="00BC2195" w:rsidP="00BC2195">
            <w:pPr>
              <w:pStyle w:val="GlossEng2ptafter"/>
            </w:pPr>
            <w:r w:rsidRPr="005F70FB">
              <w:rPr>
                <w:rStyle w:val="ChSmallCaps"/>
              </w:rPr>
              <w:t>2sg</w:t>
            </w:r>
          </w:p>
        </w:tc>
        <w:tc>
          <w:tcPr>
            <w:tcW w:w="567" w:type="dxa"/>
            <w:gridSpan w:val="3"/>
            <w:shd w:val="clear" w:color="auto" w:fill="auto"/>
          </w:tcPr>
          <w:p w14:paraId="0421BF4D" w14:textId="77777777" w:rsidR="00BC2195" w:rsidRPr="005F70FB" w:rsidRDefault="00BC2195" w:rsidP="00BC2195">
            <w:pPr>
              <w:pStyle w:val="GlossEng2ptafter"/>
            </w:pPr>
            <w:r w:rsidRPr="005F70FB">
              <w:rPr>
                <w:rStyle w:val="ChSmallCaps"/>
              </w:rPr>
              <w:t>poss</w:t>
            </w:r>
          </w:p>
        </w:tc>
        <w:tc>
          <w:tcPr>
            <w:tcW w:w="668" w:type="dxa"/>
            <w:gridSpan w:val="5"/>
            <w:shd w:val="clear" w:color="auto" w:fill="auto"/>
          </w:tcPr>
          <w:p w14:paraId="1DB49BBB" w14:textId="77777777" w:rsidR="00BC2195" w:rsidRPr="005F70FB" w:rsidRDefault="00BC2195" w:rsidP="00BC2195">
            <w:pPr>
              <w:pStyle w:val="GlossEng2ptafter"/>
            </w:pPr>
            <w:r w:rsidRPr="005F70FB">
              <w:t>bone</w:t>
            </w:r>
          </w:p>
        </w:tc>
        <w:tc>
          <w:tcPr>
            <w:tcW w:w="769" w:type="dxa"/>
            <w:gridSpan w:val="3"/>
            <w:shd w:val="clear" w:color="auto" w:fill="auto"/>
          </w:tcPr>
          <w:p w14:paraId="34C71599" w14:textId="77777777" w:rsidR="00BC2195" w:rsidRPr="005F70FB" w:rsidRDefault="00BC2195" w:rsidP="00BC2195">
            <w:pPr>
              <w:pStyle w:val="GlossEng2ptafter"/>
            </w:pPr>
            <w:r w:rsidRPr="005F70FB">
              <w:t>already</w:t>
            </w:r>
          </w:p>
        </w:tc>
      </w:tr>
      <w:tr w:rsidR="00AC23C4" w:rsidRPr="005F70FB" w14:paraId="63A90FA6" w14:textId="77777777" w:rsidTr="00B81EF8">
        <w:trPr>
          <w:gridAfter w:val="2"/>
          <w:wAfter w:w="433" w:type="dxa"/>
        </w:trPr>
        <w:tc>
          <w:tcPr>
            <w:tcW w:w="708" w:type="dxa"/>
            <w:shd w:val="clear" w:color="auto" w:fill="auto"/>
          </w:tcPr>
          <w:p w14:paraId="5B0F7912" w14:textId="77777777" w:rsidR="00BC2195" w:rsidRPr="005F70FB" w:rsidRDefault="00BC2195" w:rsidP="00BC2195">
            <w:pPr>
              <w:pStyle w:val="O0Nwnext"/>
            </w:pPr>
          </w:p>
        </w:tc>
        <w:tc>
          <w:tcPr>
            <w:tcW w:w="629" w:type="dxa"/>
            <w:gridSpan w:val="2"/>
            <w:shd w:val="clear" w:color="auto" w:fill="auto"/>
          </w:tcPr>
          <w:p w14:paraId="7BA49156" w14:textId="77777777" w:rsidR="00BC2195" w:rsidRPr="005F70FB" w:rsidRDefault="00BC2195" w:rsidP="00BC2195">
            <w:pPr>
              <w:pStyle w:val="Text"/>
            </w:pPr>
            <w:r w:rsidRPr="005F70FB">
              <w:t>pata</w:t>
            </w:r>
          </w:p>
        </w:tc>
        <w:tc>
          <w:tcPr>
            <w:tcW w:w="454" w:type="dxa"/>
            <w:gridSpan w:val="2"/>
            <w:shd w:val="clear" w:color="auto" w:fill="auto"/>
          </w:tcPr>
          <w:p w14:paraId="73687C5C" w14:textId="77777777" w:rsidR="00BC2195" w:rsidRPr="005F70FB" w:rsidRDefault="00BC2195" w:rsidP="00BC2195">
            <w:pPr>
              <w:pStyle w:val="Text"/>
            </w:pPr>
            <w:r w:rsidRPr="005F70FB">
              <w:t>ka?</w:t>
            </w:r>
          </w:p>
        </w:tc>
        <w:tc>
          <w:tcPr>
            <w:tcW w:w="473" w:type="dxa"/>
            <w:gridSpan w:val="3"/>
            <w:shd w:val="clear" w:color="auto" w:fill="auto"/>
          </w:tcPr>
          <w:p w14:paraId="0A77D9D3" w14:textId="77777777" w:rsidR="00BC2195" w:rsidRPr="005F70FB" w:rsidRDefault="00BC2195" w:rsidP="00BC2195">
            <w:pPr>
              <w:pStyle w:val="Text"/>
            </w:pPr>
            <w:r w:rsidRPr="005F70FB">
              <w:t>tra</w:t>
            </w:r>
          </w:p>
        </w:tc>
        <w:tc>
          <w:tcPr>
            <w:tcW w:w="522" w:type="dxa"/>
            <w:gridSpan w:val="2"/>
            <w:shd w:val="clear" w:color="auto" w:fill="auto"/>
          </w:tcPr>
          <w:p w14:paraId="32EC25A1" w14:textId="77777777" w:rsidR="00BC2195" w:rsidRPr="005F70FB" w:rsidRDefault="00BC2195" w:rsidP="00BC2195">
            <w:pPr>
              <w:pStyle w:val="Text"/>
            </w:pPr>
            <w:r w:rsidRPr="005F70FB">
              <w:t>ada,</w:t>
            </w:r>
          </w:p>
        </w:tc>
        <w:tc>
          <w:tcPr>
            <w:tcW w:w="838" w:type="dxa"/>
            <w:gridSpan w:val="3"/>
            <w:shd w:val="clear" w:color="auto" w:fill="auto"/>
          </w:tcPr>
          <w:p w14:paraId="286C7140" w14:textId="77777777" w:rsidR="00BC2195" w:rsidRPr="005F70FB" w:rsidRDefault="00BC2195" w:rsidP="00BC2195">
            <w:pPr>
              <w:pStyle w:val="Text"/>
            </w:pPr>
            <w:r w:rsidRPr="005F70FB">
              <w:t>kosong,</w:t>
            </w:r>
          </w:p>
        </w:tc>
        <w:tc>
          <w:tcPr>
            <w:tcW w:w="473" w:type="dxa"/>
            <w:gridSpan w:val="3"/>
            <w:shd w:val="clear" w:color="auto" w:fill="auto"/>
          </w:tcPr>
          <w:p w14:paraId="63415CF8" w14:textId="77777777" w:rsidR="00BC2195" w:rsidRPr="005F70FB" w:rsidRDefault="00BC2195" w:rsidP="00BC2195">
            <w:pPr>
              <w:pStyle w:val="Text"/>
            </w:pPr>
            <w:r w:rsidRPr="005F70FB">
              <w:t>tra</w:t>
            </w:r>
          </w:p>
        </w:tc>
        <w:tc>
          <w:tcPr>
            <w:tcW w:w="522" w:type="dxa"/>
            <w:gridSpan w:val="3"/>
            <w:shd w:val="clear" w:color="auto" w:fill="auto"/>
          </w:tcPr>
          <w:p w14:paraId="5D988330" w14:textId="77777777" w:rsidR="00BC2195" w:rsidRPr="005F70FB" w:rsidRDefault="00BC2195" w:rsidP="00BC2195">
            <w:pPr>
              <w:pStyle w:val="Text"/>
            </w:pPr>
            <w:r w:rsidRPr="005F70FB">
              <w:t>ada,</w:t>
            </w:r>
          </w:p>
        </w:tc>
        <w:tc>
          <w:tcPr>
            <w:tcW w:w="595" w:type="dxa"/>
            <w:gridSpan w:val="3"/>
            <w:shd w:val="clear" w:color="auto" w:fill="auto"/>
          </w:tcPr>
          <w:p w14:paraId="3EEDB442" w14:textId="77777777" w:rsidR="00BC2195" w:rsidRPr="005F70FB" w:rsidRDefault="00BC2195" w:rsidP="00BC2195">
            <w:pPr>
              <w:pStyle w:val="Text"/>
            </w:pPr>
            <w:r w:rsidRPr="005F70FB">
              <w:t>tulang</w:t>
            </w:r>
          </w:p>
        </w:tc>
        <w:tc>
          <w:tcPr>
            <w:tcW w:w="473" w:type="dxa"/>
            <w:gridSpan w:val="2"/>
            <w:shd w:val="clear" w:color="auto" w:fill="auto"/>
          </w:tcPr>
          <w:p w14:paraId="4029306D" w14:textId="77777777" w:rsidR="00BC2195" w:rsidRPr="005F70FB" w:rsidRDefault="00BC2195" w:rsidP="00BC2195">
            <w:pPr>
              <w:pStyle w:val="Text"/>
            </w:pPr>
            <w:r w:rsidRPr="005F70FB">
              <w:t>tra</w:t>
            </w:r>
          </w:p>
        </w:tc>
        <w:tc>
          <w:tcPr>
            <w:tcW w:w="629" w:type="dxa"/>
            <w:gridSpan w:val="4"/>
            <w:shd w:val="clear" w:color="auto" w:fill="auto"/>
          </w:tcPr>
          <w:p w14:paraId="0733A762" w14:textId="77777777" w:rsidR="00BC2195" w:rsidRPr="005F70FB" w:rsidRDefault="00BC2195" w:rsidP="00BC2195">
            <w:pPr>
              <w:pStyle w:val="Text"/>
            </w:pPr>
            <w:r w:rsidRPr="005F70FB">
              <w:t>pata</w:t>
            </w:r>
          </w:p>
        </w:tc>
      </w:tr>
      <w:tr w:rsidR="00AC23C4" w:rsidRPr="005F70FB" w14:paraId="3A879E6B" w14:textId="77777777" w:rsidTr="00B81EF8">
        <w:trPr>
          <w:gridAfter w:val="2"/>
          <w:wAfter w:w="433" w:type="dxa"/>
        </w:trPr>
        <w:tc>
          <w:tcPr>
            <w:tcW w:w="708" w:type="dxa"/>
            <w:shd w:val="clear" w:color="auto" w:fill="auto"/>
          </w:tcPr>
          <w:p w14:paraId="67CA4438" w14:textId="77777777" w:rsidR="00BC2195" w:rsidRPr="005F70FB" w:rsidRDefault="00BC2195" w:rsidP="00BC2195">
            <w:pPr>
              <w:pStyle w:val="GlossEng"/>
            </w:pPr>
          </w:p>
        </w:tc>
        <w:tc>
          <w:tcPr>
            <w:tcW w:w="629" w:type="dxa"/>
            <w:gridSpan w:val="2"/>
            <w:shd w:val="clear" w:color="auto" w:fill="auto"/>
          </w:tcPr>
          <w:p w14:paraId="55A80E48" w14:textId="77777777" w:rsidR="00BC2195" w:rsidRPr="005F70FB" w:rsidRDefault="00BC2195" w:rsidP="00BC2195">
            <w:pPr>
              <w:pStyle w:val="GlossEng"/>
            </w:pPr>
            <w:r w:rsidRPr="005F70FB">
              <w:t>br</w:t>
            </w:r>
            <w:r w:rsidR="00521190" w:rsidRPr="005F70FB">
              <w:t>eak</w:t>
            </w:r>
          </w:p>
        </w:tc>
        <w:tc>
          <w:tcPr>
            <w:tcW w:w="454" w:type="dxa"/>
            <w:gridSpan w:val="2"/>
            <w:shd w:val="clear" w:color="auto" w:fill="auto"/>
          </w:tcPr>
          <w:p w14:paraId="2B38B640" w14:textId="77777777" w:rsidR="00BC2195" w:rsidRPr="005F70FB" w:rsidRDefault="00BC2195" w:rsidP="00BC2195">
            <w:pPr>
              <w:pStyle w:val="GlossEng"/>
            </w:pPr>
            <w:r w:rsidRPr="005F70FB">
              <w:t>or</w:t>
            </w:r>
          </w:p>
        </w:tc>
        <w:tc>
          <w:tcPr>
            <w:tcW w:w="473" w:type="dxa"/>
            <w:gridSpan w:val="3"/>
            <w:shd w:val="clear" w:color="auto" w:fill="auto"/>
          </w:tcPr>
          <w:p w14:paraId="39B483C7" w14:textId="77777777" w:rsidR="00BC2195" w:rsidRPr="005F70FB" w:rsidRDefault="00BC2195" w:rsidP="00BC2195">
            <w:pPr>
              <w:pStyle w:val="GlossEng"/>
            </w:pPr>
            <w:r w:rsidRPr="005F70FB">
              <w:rPr>
                <w:rStyle w:val="ChSmallCaps"/>
              </w:rPr>
              <w:t>neg</w:t>
            </w:r>
          </w:p>
        </w:tc>
        <w:tc>
          <w:tcPr>
            <w:tcW w:w="522" w:type="dxa"/>
            <w:gridSpan w:val="2"/>
            <w:shd w:val="clear" w:color="auto" w:fill="auto"/>
          </w:tcPr>
          <w:p w14:paraId="5D302A8E" w14:textId="77777777" w:rsidR="00BC2195" w:rsidRPr="005F70FB" w:rsidRDefault="00BC2195" w:rsidP="00BC2195">
            <w:pPr>
              <w:pStyle w:val="GlossEng"/>
            </w:pPr>
            <w:r w:rsidRPr="005F70FB">
              <w:t>exist</w:t>
            </w:r>
          </w:p>
        </w:tc>
        <w:tc>
          <w:tcPr>
            <w:tcW w:w="838" w:type="dxa"/>
            <w:gridSpan w:val="3"/>
            <w:shd w:val="clear" w:color="auto" w:fill="auto"/>
          </w:tcPr>
          <w:p w14:paraId="1BDD6B72" w14:textId="77777777" w:rsidR="00BC2195" w:rsidRPr="005F70FB" w:rsidRDefault="00BC2195" w:rsidP="00BC2195">
            <w:pPr>
              <w:pStyle w:val="GlossEng"/>
            </w:pPr>
            <w:r w:rsidRPr="005F70FB">
              <w:t>be.empty</w:t>
            </w:r>
          </w:p>
        </w:tc>
        <w:tc>
          <w:tcPr>
            <w:tcW w:w="473" w:type="dxa"/>
            <w:gridSpan w:val="3"/>
            <w:shd w:val="clear" w:color="auto" w:fill="auto"/>
          </w:tcPr>
          <w:p w14:paraId="186FB06F" w14:textId="77777777" w:rsidR="00BC2195" w:rsidRPr="005F70FB" w:rsidRDefault="00BC2195" w:rsidP="00BC2195">
            <w:pPr>
              <w:pStyle w:val="GlossEng"/>
            </w:pPr>
            <w:r w:rsidRPr="005F70FB">
              <w:rPr>
                <w:rStyle w:val="ChSmallCaps"/>
              </w:rPr>
              <w:t>neg</w:t>
            </w:r>
          </w:p>
        </w:tc>
        <w:tc>
          <w:tcPr>
            <w:tcW w:w="522" w:type="dxa"/>
            <w:gridSpan w:val="3"/>
            <w:shd w:val="clear" w:color="auto" w:fill="auto"/>
          </w:tcPr>
          <w:p w14:paraId="0FD058C3" w14:textId="77777777" w:rsidR="00BC2195" w:rsidRPr="005F70FB" w:rsidRDefault="00BC2195" w:rsidP="00BC2195">
            <w:pPr>
              <w:pStyle w:val="GlossEng"/>
            </w:pPr>
            <w:r w:rsidRPr="005F70FB">
              <w:t>exist</w:t>
            </w:r>
          </w:p>
        </w:tc>
        <w:tc>
          <w:tcPr>
            <w:tcW w:w="595" w:type="dxa"/>
            <w:gridSpan w:val="3"/>
            <w:shd w:val="clear" w:color="auto" w:fill="auto"/>
          </w:tcPr>
          <w:p w14:paraId="46E9DA6D" w14:textId="77777777" w:rsidR="00BC2195" w:rsidRPr="005F70FB" w:rsidRDefault="00BC2195" w:rsidP="00BC2195">
            <w:pPr>
              <w:pStyle w:val="GlossEng"/>
            </w:pPr>
            <w:r w:rsidRPr="005F70FB">
              <w:t>bone</w:t>
            </w:r>
          </w:p>
        </w:tc>
        <w:tc>
          <w:tcPr>
            <w:tcW w:w="473" w:type="dxa"/>
            <w:gridSpan w:val="2"/>
            <w:shd w:val="clear" w:color="auto" w:fill="auto"/>
          </w:tcPr>
          <w:p w14:paraId="146D5A2C" w14:textId="77777777" w:rsidR="00BC2195" w:rsidRPr="005F70FB" w:rsidRDefault="00BC2195" w:rsidP="00BC2195">
            <w:pPr>
              <w:pStyle w:val="GlossEng"/>
            </w:pPr>
            <w:r w:rsidRPr="005F70FB">
              <w:rPr>
                <w:rStyle w:val="ChSmallCaps"/>
              </w:rPr>
              <w:t>neg</w:t>
            </w:r>
          </w:p>
        </w:tc>
        <w:tc>
          <w:tcPr>
            <w:tcW w:w="629" w:type="dxa"/>
            <w:gridSpan w:val="4"/>
            <w:shd w:val="clear" w:color="auto" w:fill="auto"/>
          </w:tcPr>
          <w:p w14:paraId="422903E7" w14:textId="77777777" w:rsidR="00BC2195" w:rsidRPr="005F70FB" w:rsidRDefault="00BC2195" w:rsidP="00BC2195">
            <w:pPr>
              <w:pStyle w:val="GlossEng"/>
            </w:pPr>
            <w:r w:rsidRPr="005F70FB">
              <w:t>br</w:t>
            </w:r>
            <w:r w:rsidR="00521190" w:rsidRPr="005F70FB">
              <w:t>eak</w:t>
            </w:r>
          </w:p>
        </w:tc>
      </w:tr>
    </w:tbl>
    <w:p w14:paraId="7FD53F1E" w14:textId="43841CEB" w:rsidR="00BC2195" w:rsidRPr="005F70FB" w:rsidRDefault="00BC2195" w:rsidP="00BC2195">
      <w:pPr>
        <w:pStyle w:val="FreeTranslEng"/>
      </w:pPr>
      <w:r w:rsidRPr="005F70FB">
        <w:t xml:space="preserve">they said, </w:t>
      </w:r>
      <w:r w:rsidR="00B7093A" w:rsidRPr="005F70FB">
        <w:t>‘</w:t>
      </w:r>
      <w:r w:rsidRPr="005F70FB">
        <w:t>Ms. Mayor, did you fall?</w:t>
      </w:r>
      <w:r w:rsidR="00B7093A" w:rsidRPr="005F70FB">
        <w:t>’</w:t>
      </w:r>
      <w:r w:rsidRPr="005F70FB">
        <w:t xml:space="preserve">, </w:t>
      </w:r>
      <w:r w:rsidR="00B7093A" w:rsidRPr="005F70FB">
        <w:t>‘</w:t>
      </w:r>
      <w:r w:rsidRPr="005F70FB">
        <w:t>yes, I fell</w:t>
      </w:r>
      <w:r w:rsidR="00B7093A" w:rsidRPr="005F70FB">
        <w:t>’</w:t>
      </w:r>
      <w:r w:rsidRPr="005F70FB">
        <w:t xml:space="preserve">, </w:t>
      </w:r>
      <w:r w:rsidR="00B7093A" w:rsidRPr="005F70FB">
        <w:t>‘</w:t>
      </w:r>
      <w:r w:rsidRPr="005F70FB">
        <w:t>what happened?</w:t>
      </w:r>
      <w:r w:rsidR="00B7093A" w:rsidRPr="005F70FB">
        <w:t>’</w:t>
      </w:r>
      <w:r w:rsidRPr="005F70FB">
        <w:t xml:space="preserve">, </w:t>
      </w:r>
      <w:r w:rsidR="00B7093A" w:rsidRPr="005F70FB">
        <w:t>‘</w:t>
      </w:r>
      <w:r w:rsidRPr="005F70FB">
        <w:t>I fell off the motorbike</w:t>
      </w:r>
      <w:r w:rsidR="00B7093A" w:rsidRPr="005F70FB">
        <w:t>’</w:t>
      </w:r>
      <w:r w:rsidR="001B5EC0" w:rsidRPr="005F70FB">
        <w:t>,</w:t>
      </w:r>
      <w:r w:rsidRPr="005F70FB">
        <w:t xml:space="preserve"> </w:t>
      </w:r>
      <w:r w:rsidR="00B7093A" w:rsidRPr="005F70FB">
        <w:t>‘</w:t>
      </w:r>
      <w:r w:rsidRPr="005F70FB">
        <w:t>are your bones already broken?</w:t>
      </w:r>
      <w:r w:rsidR="00B7093A" w:rsidRPr="005F70FB">
        <w:t>’</w:t>
      </w:r>
      <w:r w:rsidR="001B5EC0" w:rsidRPr="005F70FB">
        <w:t>,</w:t>
      </w:r>
      <w:r w:rsidRPr="005F70FB">
        <w:t xml:space="preserve"> </w:t>
      </w:r>
      <w:r w:rsidR="00B7093A" w:rsidRPr="005F70FB">
        <w:t>‘</w:t>
      </w:r>
      <w:r w:rsidRPr="005F70FB">
        <w:t>no, nothing (like that), no, the bones aren</w:t>
      </w:r>
      <w:r w:rsidR="00B7093A" w:rsidRPr="005F70FB">
        <w:t>’</w:t>
      </w:r>
      <w:r w:rsidRPr="005F70FB">
        <w:t>t broken</w:t>
      </w:r>
      <w:r w:rsidR="00B7093A" w:rsidRPr="005F70FB">
        <w:t>’</w:t>
      </w:r>
    </w:p>
    <w:tbl>
      <w:tblPr>
        <w:tblW w:w="0" w:type="auto"/>
        <w:tblCellMar>
          <w:left w:w="42" w:type="dxa"/>
          <w:right w:w="42" w:type="dxa"/>
        </w:tblCellMar>
        <w:tblLook w:val="01E0" w:firstRow="1" w:lastRow="1" w:firstColumn="1" w:lastColumn="1" w:noHBand="0" w:noVBand="0"/>
      </w:tblPr>
      <w:tblGrid>
        <w:gridCol w:w="709"/>
        <w:gridCol w:w="584"/>
        <w:gridCol w:w="189"/>
        <w:gridCol w:w="495"/>
        <w:gridCol w:w="45"/>
        <w:gridCol w:w="745"/>
        <w:gridCol w:w="489"/>
        <w:gridCol w:w="612"/>
        <w:gridCol w:w="612"/>
        <w:gridCol w:w="612"/>
        <w:gridCol w:w="823"/>
        <w:gridCol w:w="680"/>
      </w:tblGrid>
      <w:tr w:rsidR="00AC23C4" w:rsidRPr="005F70FB" w14:paraId="64A367FE" w14:textId="77777777" w:rsidTr="00B81EF8">
        <w:tc>
          <w:tcPr>
            <w:tcW w:w="709" w:type="dxa"/>
            <w:shd w:val="clear" w:color="auto" w:fill="auto"/>
          </w:tcPr>
          <w:p w14:paraId="32E35058" w14:textId="77777777" w:rsidR="00BC2195" w:rsidRPr="005F70FB" w:rsidRDefault="00BC2195" w:rsidP="00BC2195">
            <w:pPr>
              <w:pStyle w:val="Text"/>
            </w:pPr>
            <w:r w:rsidRPr="005F70FB">
              <w:t>0039</w:t>
            </w:r>
          </w:p>
        </w:tc>
        <w:tc>
          <w:tcPr>
            <w:tcW w:w="773" w:type="dxa"/>
            <w:gridSpan w:val="2"/>
            <w:shd w:val="clear" w:color="auto" w:fill="auto"/>
          </w:tcPr>
          <w:p w14:paraId="558E0FEB" w14:textId="77777777" w:rsidR="00BC2195" w:rsidRPr="005F70FB" w:rsidRDefault="00BC2195" w:rsidP="00BC2195">
            <w:pPr>
              <w:pStyle w:val="Text"/>
            </w:pPr>
            <w:r w:rsidRPr="005F70FB">
              <w:t>suda,</w:t>
            </w:r>
          </w:p>
        </w:tc>
        <w:tc>
          <w:tcPr>
            <w:tcW w:w="540" w:type="dxa"/>
            <w:gridSpan w:val="2"/>
            <w:shd w:val="clear" w:color="auto" w:fill="auto"/>
          </w:tcPr>
          <w:p w14:paraId="46057CF1" w14:textId="77777777" w:rsidR="00BC2195" w:rsidRPr="005F70FB" w:rsidRDefault="00BC2195" w:rsidP="00BC2195">
            <w:pPr>
              <w:pStyle w:val="Text"/>
            </w:pPr>
            <w:r w:rsidRPr="005F70FB">
              <w:t>saya</w:t>
            </w:r>
          </w:p>
        </w:tc>
        <w:tc>
          <w:tcPr>
            <w:tcW w:w="745" w:type="dxa"/>
            <w:shd w:val="clear" w:color="auto" w:fill="auto"/>
          </w:tcPr>
          <w:p w14:paraId="5B9709D5" w14:textId="77777777" w:rsidR="00BC2195" w:rsidRPr="005F70FB" w:rsidRDefault="00BC2195" w:rsidP="00BC2195">
            <w:pPr>
              <w:pStyle w:val="Text"/>
            </w:pPr>
            <w:r w:rsidRPr="005F70FB">
              <w:t>sampe,</w:t>
            </w:r>
          </w:p>
        </w:tc>
        <w:tc>
          <w:tcPr>
            <w:tcW w:w="489" w:type="dxa"/>
            <w:shd w:val="clear" w:color="auto" w:fill="auto"/>
          </w:tcPr>
          <w:p w14:paraId="4C6119E1" w14:textId="77777777" w:rsidR="00BC2195" w:rsidRPr="005F70FB" w:rsidRDefault="00BC2195" w:rsidP="00BC2195">
            <w:pPr>
              <w:pStyle w:val="Text"/>
            </w:pPr>
            <w:r w:rsidRPr="005F70FB">
              <w:t>sa</w:t>
            </w:r>
          </w:p>
        </w:tc>
        <w:tc>
          <w:tcPr>
            <w:tcW w:w="612" w:type="dxa"/>
            <w:shd w:val="clear" w:color="auto" w:fill="auto"/>
          </w:tcPr>
          <w:p w14:paraId="442A9CFD" w14:textId="77777777" w:rsidR="00BC2195" w:rsidRPr="005F70FB" w:rsidRDefault="00BC2195" w:rsidP="00BC2195">
            <w:pPr>
              <w:pStyle w:val="Text"/>
            </w:pPr>
            <w:r w:rsidRPr="005F70FB">
              <w:t>tidor,</w:t>
            </w:r>
          </w:p>
        </w:tc>
        <w:tc>
          <w:tcPr>
            <w:tcW w:w="612" w:type="dxa"/>
            <w:shd w:val="clear" w:color="auto" w:fill="auto"/>
          </w:tcPr>
          <w:p w14:paraId="31D55DFE" w14:textId="77777777" w:rsidR="00BC2195" w:rsidRPr="005F70FB" w:rsidRDefault="00BC2195" w:rsidP="00BC2195">
            <w:pPr>
              <w:pStyle w:val="Text"/>
            </w:pPr>
            <w:r w:rsidRPr="005F70FB">
              <w:t>tidor,</w:t>
            </w:r>
          </w:p>
        </w:tc>
        <w:tc>
          <w:tcPr>
            <w:tcW w:w="612" w:type="dxa"/>
            <w:shd w:val="clear" w:color="auto" w:fill="auto"/>
          </w:tcPr>
          <w:p w14:paraId="6183A912" w14:textId="77777777" w:rsidR="00BC2195" w:rsidRPr="005F70FB" w:rsidRDefault="00BC2195" w:rsidP="00BC2195">
            <w:pPr>
              <w:pStyle w:val="Text"/>
            </w:pPr>
            <w:r w:rsidRPr="005F70FB">
              <w:t>sa</w:t>
            </w:r>
          </w:p>
        </w:tc>
        <w:tc>
          <w:tcPr>
            <w:tcW w:w="823" w:type="dxa"/>
            <w:shd w:val="clear" w:color="auto" w:fill="auto"/>
          </w:tcPr>
          <w:p w14:paraId="12FA028A" w14:textId="77777777" w:rsidR="00BC2195" w:rsidRPr="005F70FB" w:rsidRDefault="00BC2195" w:rsidP="00BC2195">
            <w:pPr>
              <w:pStyle w:val="Text"/>
            </w:pPr>
            <w:r w:rsidRPr="005F70FB">
              <w:t>bangung,</w:t>
            </w:r>
          </w:p>
        </w:tc>
        <w:tc>
          <w:tcPr>
            <w:tcW w:w="680" w:type="dxa"/>
            <w:shd w:val="clear" w:color="auto" w:fill="auto"/>
          </w:tcPr>
          <w:p w14:paraId="1C402A4C" w14:textId="77777777" w:rsidR="00BC2195" w:rsidRPr="005F70FB" w:rsidRDefault="00BC2195" w:rsidP="00BC2195">
            <w:pPr>
              <w:pStyle w:val="Text"/>
            </w:pPr>
            <w:r w:rsidRPr="005F70FB">
              <w:t>suda</w:t>
            </w:r>
          </w:p>
        </w:tc>
      </w:tr>
      <w:tr w:rsidR="00AC23C4" w:rsidRPr="005F70FB" w14:paraId="50D36BFA" w14:textId="77777777" w:rsidTr="00B81EF8">
        <w:tc>
          <w:tcPr>
            <w:tcW w:w="709" w:type="dxa"/>
            <w:shd w:val="clear" w:color="auto" w:fill="auto"/>
          </w:tcPr>
          <w:p w14:paraId="6BD978ED" w14:textId="77777777" w:rsidR="00BC2195" w:rsidRPr="005F70FB" w:rsidRDefault="00BC2195" w:rsidP="00BC2195">
            <w:pPr>
              <w:pStyle w:val="GlossEng2ptafter"/>
            </w:pPr>
          </w:p>
        </w:tc>
        <w:tc>
          <w:tcPr>
            <w:tcW w:w="773" w:type="dxa"/>
            <w:gridSpan w:val="2"/>
            <w:shd w:val="clear" w:color="auto" w:fill="auto"/>
          </w:tcPr>
          <w:p w14:paraId="11010D64" w14:textId="77777777" w:rsidR="00BC2195" w:rsidRPr="005F70FB" w:rsidRDefault="00BC2195" w:rsidP="00BC2195">
            <w:pPr>
              <w:pStyle w:val="GlossEng2ptafter"/>
            </w:pPr>
            <w:r w:rsidRPr="005F70FB">
              <w:t>already</w:t>
            </w:r>
          </w:p>
        </w:tc>
        <w:tc>
          <w:tcPr>
            <w:tcW w:w="540" w:type="dxa"/>
            <w:gridSpan w:val="2"/>
            <w:shd w:val="clear" w:color="auto" w:fill="auto"/>
          </w:tcPr>
          <w:p w14:paraId="706B8161" w14:textId="77777777" w:rsidR="00BC2195" w:rsidRPr="005F70FB" w:rsidRDefault="00BC2195" w:rsidP="00BC2195">
            <w:pPr>
              <w:pStyle w:val="GlossEng2ptafter"/>
            </w:pPr>
            <w:r w:rsidRPr="005F70FB">
              <w:rPr>
                <w:rStyle w:val="ChSmallCaps"/>
              </w:rPr>
              <w:t>1sg</w:t>
            </w:r>
          </w:p>
        </w:tc>
        <w:tc>
          <w:tcPr>
            <w:tcW w:w="745" w:type="dxa"/>
            <w:shd w:val="clear" w:color="auto" w:fill="auto"/>
          </w:tcPr>
          <w:p w14:paraId="674F4E16" w14:textId="77777777" w:rsidR="00BC2195" w:rsidRPr="005F70FB" w:rsidRDefault="00BC2195" w:rsidP="00BC2195">
            <w:pPr>
              <w:pStyle w:val="GlossEng2ptafter"/>
            </w:pPr>
            <w:r w:rsidRPr="005F70FB">
              <w:t>reach</w:t>
            </w:r>
          </w:p>
        </w:tc>
        <w:tc>
          <w:tcPr>
            <w:tcW w:w="489" w:type="dxa"/>
            <w:shd w:val="clear" w:color="auto" w:fill="auto"/>
          </w:tcPr>
          <w:p w14:paraId="687398E7" w14:textId="77777777" w:rsidR="00BC2195" w:rsidRPr="005F70FB" w:rsidRDefault="00BC2195" w:rsidP="00BC2195">
            <w:pPr>
              <w:pStyle w:val="GlossEng2ptafter"/>
            </w:pPr>
            <w:r w:rsidRPr="005F70FB">
              <w:rPr>
                <w:rStyle w:val="ChSmallCaps"/>
              </w:rPr>
              <w:t>1sg</w:t>
            </w:r>
          </w:p>
        </w:tc>
        <w:tc>
          <w:tcPr>
            <w:tcW w:w="612" w:type="dxa"/>
            <w:shd w:val="clear" w:color="auto" w:fill="auto"/>
          </w:tcPr>
          <w:p w14:paraId="35BDB9E0" w14:textId="77777777" w:rsidR="00BC2195" w:rsidRPr="005F70FB" w:rsidRDefault="00BC2195" w:rsidP="00BC2195">
            <w:pPr>
              <w:pStyle w:val="GlossEng2ptafter"/>
            </w:pPr>
            <w:r w:rsidRPr="005F70FB">
              <w:t>sleep</w:t>
            </w:r>
          </w:p>
        </w:tc>
        <w:tc>
          <w:tcPr>
            <w:tcW w:w="612" w:type="dxa"/>
            <w:shd w:val="clear" w:color="auto" w:fill="auto"/>
          </w:tcPr>
          <w:p w14:paraId="4A9085B0" w14:textId="77777777" w:rsidR="00BC2195" w:rsidRPr="005F70FB" w:rsidRDefault="00BC2195" w:rsidP="00BC2195">
            <w:pPr>
              <w:pStyle w:val="GlossEng2ptafter"/>
            </w:pPr>
            <w:r w:rsidRPr="005F70FB">
              <w:t>sleep</w:t>
            </w:r>
          </w:p>
        </w:tc>
        <w:tc>
          <w:tcPr>
            <w:tcW w:w="612" w:type="dxa"/>
            <w:shd w:val="clear" w:color="auto" w:fill="auto"/>
          </w:tcPr>
          <w:p w14:paraId="25659D70" w14:textId="77777777" w:rsidR="00BC2195" w:rsidRPr="005F70FB" w:rsidRDefault="00BC2195" w:rsidP="00BC2195">
            <w:pPr>
              <w:pStyle w:val="GlossEng2ptafter"/>
            </w:pPr>
            <w:r w:rsidRPr="005F70FB">
              <w:rPr>
                <w:rStyle w:val="ChSmallCaps"/>
              </w:rPr>
              <w:t>1sg</w:t>
            </w:r>
          </w:p>
        </w:tc>
        <w:tc>
          <w:tcPr>
            <w:tcW w:w="823" w:type="dxa"/>
            <w:shd w:val="clear" w:color="auto" w:fill="auto"/>
          </w:tcPr>
          <w:p w14:paraId="465585C3" w14:textId="77777777" w:rsidR="00BC2195" w:rsidRPr="005F70FB" w:rsidRDefault="00BC2195" w:rsidP="00BC2195">
            <w:pPr>
              <w:pStyle w:val="GlossEng2ptafter"/>
            </w:pPr>
            <w:r w:rsidRPr="005F70FB">
              <w:t>wake.up</w:t>
            </w:r>
          </w:p>
        </w:tc>
        <w:tc>
          <w:tcPr>
            <w:tcW w:w="680" w:type="dxa"/>
            <w:shd w:val="clear" w:color="auto" w:fill="auto"/>
          </w:tcPr>
          <w:p w14:paraId="59F96CE5" w14:textId="77777777" w:rsidR="00BC2195" w:rsidRPr="005F70FB" w:rsidRDefault="00BC2195" w:rsidP="00BC2195">
            <w:pPr>
              <w:pStyle w:val="GlossEng2ptafter"/>
            </w:pPr>
            <w:r w:rsidRPr="005F70FB">
              <w:t>already</w:t>
            </w:r>
          </w:p>
        </w:tc>
      </w:tr>
      <w:tr w:rsidR="00BC2195" w:rsidRPr="005F70FB" w14:paraId="05D72A96" w14:textId="77777777" w:rsidTr="00AC23C4">
        <w:trPr>
          <w:gridAfter w:val="8"/>
          <w:wAfter w:w="4618" w:type="dxa"/>
        </w:trPr>
        <w:tc>
          <w:tcPr>
            <w:tcW w:w="709" w:type="dxa"/>
            <w:shd w:val="clear" w:color="auto" w:fill="auto"/>
          </w:tcPr>
          <w:p w14:paraId="59E2270B" w14:textId="77777777" w:rsidR="00BC2195" w:rsidRPr="005F70FB" w:rsidRDefault="00BC2195" w:rsidP="00BC2195">
            <w:pPr>
              <w:pStyle w:val="O0Nwnext"/>
            </w:pPr>
          </w:p>
        </w:tc>
        <w:tc>
          <w:tcPr>
            <w:tcW w:w="584" w:type="dxa"/>
            <w:shd w:val="clear" w:color="auto" w:fill="auto"/>
          </w:tcPr>
          <w:p w14:paraId="5400A6F0" w14:textId="77777777" w:rsidR="00BC2195" w:rsidRPr="005F70FB" w:rsidRDefault="00BC2195" w:rsidP="00BC2195">
            <w:pPr>
              <w:pStyle w:val="Text"/>
            </w:pPr>
            <w:r w:rsidRPr="005F70FB">
              <w:t>dong</w:t>
            </w:r>
          </w:p>
        </w:tc>
        <w:tc>
          <w:tcPr>
            <w:tcW w:w="684" w:type="dxa"/>
            <w:gridSpan w:val="2"/>
            <w:shd w:val="clear" w:color="auto" w:fill="auto"/>
          </w:tcPr>
          <w:p w14:paraId="38112C24" w14:textId="77777777" w:rsidR="00BC2195" w:rsidRPr="005F70FB" w:rsidRDefault="00BC2195" w:rsidP="00BC2195">
            <w:pPr>
              <w:pStyle w:val="Text"/>
            </w:pPr>
            <w:r w:rsidRPr="005F70FB">
              <w:t>bilang</w:t>
            </w:r>
          </w:p>
        </w:tc>
      </w:tr>
      <w:tr w:rsidR="00BC2195" w:rsidRPr="005F70FB" w14:paraId="33A88F43" w14:textId="77777777" w:rsidTr="00AC23C4">
        <w:trPr>
          <w:gridAfter w:val="8"/>
          <w:wAfter w:w="4618" w:type="dxa"/>
        </w:trPr>
        <w:tc>
          <w:tcPr>
            <w:tcW w:w="709" w:type="dxa"/>
            <w:shd w:val="clear" w:color="auto" w:fill="auto"/>
          </w:tcPr>
          <w:p w14:paraId="2A89773D" w14:textId="77777777" w:rsidR="00BC2195" w:rsidRPr="005F70FB" w:rsidRDefault="00BC2195" w:rsidP="00BC2195">
            <w:pPr>
              <w:pStyle w:val="GlossEng"/>
            </w:pPr>
          </w:p>
        </w:tc>
        <w:tc>
          <w:tcPr>
            <w:tcW w:w="584" w:type="dxa"/>
            <w:shd w:val="clear" w:color="auto" w:fill="auto"/>
          </w:tcPr>
          <w:p w14:paraId="76B02238" w14:textId="77777777" w:rsidR="00BC2195" w:rsidRPr="005F70FB" w:rsidRDefault="00BC2195" w:rsidP="00BC2195">
            <w:pPr>
              <w:pStyle w:val="GlossEng"/>
            </w:pPr>
            <w:r w:rsidRPr="005F70FB">
              <w:rPr>
                <w:rStyle w:val="ChSmallCaps"/>
              </w:rPr>
              <w:t>3pl</w:t>
            </w:r>
          </w:p>
        </w:tc>
        <w:tc>
          <w:tcPr>
            <w:tcW w:w="684" w:type="dxa"/>
            <w:gridSpan w:val="2"/>
            <w:shd w:val="clear" w:color="auto" w:fill="auto"/>
          </w:tcPr>
          <w:p w14:paraId="5E1DADFC" w14:textId="77777777" w:rsidR="00BC2195" w:rsidRPr="005F70FB" w:rsidRDefault="00BC2195" w:rsidP="00BC2195">
            <w:pPr>
              <w:pStyle w:val="GlossEng"/>
            </w:pPr>
            <w:r w:rsidRPr="005F70FB">
              <w:t>say</w:t>
            </w:r>
          </w:p>
        </w:tc>
      </w:tr>
    </w:tbl>
    <w:p w14:paraId="648CDAB3" w14:textId="77777777" w:rsidR="00BC2195" w:rsidRPr="005F70FB" w:rsidRDefault="00BC2195" w:rsidP="00BC2195">
      <w:pPr>
        <w:pStyle w:val="FreeTranslEng"/>
      </w:pPr>
      <w:r w:rsidRPr="005F70FB">
        <w:t>eventually I arrived, I slept, (I) slept, I woke up, then they said</w:t>
      </w:r>
    </w:p>
    <w:tbl>
      <w:tblPr>
        <w:tblW w:w="0" w:type="auto"/>
        <w:tblCellMar>
          <w:left w:w="42" w:type="dxa"/>
          <w:right w:w="42" w:type="dxa"/>
        </w:tblCellMar>
        <w:tblLook w:val="01E0" w:firstRow="1" w:lastRow="1" w:firstColumn="1" w:lastColumn="1" w:noHBand="0" w:noVBand="0"/>
      </w:tblPr>
      <w:tblGrid>
        <w:gridCol w:w="709"/>
        <w:gridCol w:w="751"/>
        <w:gridCol w:w="751"/>
        <w:gridCol w:w="918"/>
      </w:tblGrid>
      <w:tr w:rsidR="00BC2195" w:rsidRPr="005F70FB" w14:paraId="1BD21B24" w14:textId="77777777" w:rsidTr="00AC23C4">
        <w:tc>
          <w:tcPr>
            <w:tcW w:w="709" w:type="dxa"/>
            <w:shd w:val="clear" w:color="auto" w:fill="auto"/>
          </w:tcPr>
          <w:p w14:paraId="0AAEEB4F" w14:textId="77777777" w:rsidR="00BC2195" w:rsidRPr="005F70FB" w:rsidRDefault="00BC2195" w:rsidP="00BC2195">
            <w:pPr>
              <w:pStyle w:val="Text"/>
            </w:pPr>
            <w:r w:rsidRPr="005F70FB">
              <w:t>0040</w:t>
            </w:r>
          </w:p>
        </w:tc>
        <w:tc>
          <w:tcPr>
            <w:tcW w:w="751" w:type="dxa"/>
            <w:shd w:val="clear" w:color="auto" w:fill="auto"/>
          </w:tcPr>
          <w:p w14:paraId="7385E6D9" w14:textId="77777777" w:rsidR="00BC2195" w:rsidRPr="005F70FB" w:rsidRDefault="00BC2195" w:rsidP="00BC2195">
            <w:pPr>
              <w:pStyle w:val="Text"/>
            </w:pPr>
            <w:r w:rsidRPr="005F70FB">
              <w:rPr>
                <w:szCs w:val="19"/>
              </w:rPr>
              <w:t>Nofita</w:t>
            </w:r>
            <w:r w:rsidRPr="005F70FB">
              <w:t>:</w:t>
            </w:r>
          </w:p>
        </w:tc>
        <w:tc>
          <w:tcPr>
            <w:tcW w:w="751" w:type="dxa"/>
            <w:shd w:val="clear" w:color="auto" w:fill="auto"/>
          </w:tcPr>
          <w:p w14:paraId="72F61907" w14:textId="77777777" w:rsidR="00BC2195" w:rsidRPr="005F70FB" w:rsidRDefault="00BC2195" w:rsidP="00BC2195">
            <w:pPr>
              <w:pStyle w:val="Text"/>
            </w:pPr>
            <w:r w:rsidRPr="005F70FB">
              <w:t>minum</w:t>
            </w:r>
          </w:p>
        </w:tc>
        <w:tc>
          <w:tcPr>
            <w:tcW w:w="918" w:type="dxa"/>
            <w:shd w:val="clear" w:color="auto" w:fill="auto"/>
          </w:tcPr>
          <w:p w14:paraId="662B07AB" w14:textId="77777777" w:rsidR="00BC2195" w:rsidRPr="005F70FB" w:rsidRDefault="00BC2195" w:rsidP="00BC2195">
            <w:pPr>
              <w:pStyle w:val="Text"/>
            </w:pPr>
            <w:r w:rsidRPr="005F70FB">
              <w:t>obat</w:t>
            </w:r>
          </w:p>
        </w:tc>
      </w:tr>
      <w:tr w:rsidR="00BC2195" w:rsidRPr="005F70FB" w14:paraId="65E0910D" w14:textId="77777777" w:rsidTr="00AC23C4">
        <w:tc>
          <w:tcPr>
            <w:tcW w:w="709" w:type="dxa"/>
            <w:shd w:val="clear" w:color="auto" w:fill="auto"/>
          </w:tcPr>
          <w:p w14:paraId="6667FCC2" w14:textId="77777777" w:rsidR="00BC2195" w:rsidRPr="005F70FB" w:rsidRDefault="00BC2195" w:rsidP="00BC2195">
            <w:pPr>
              <w:pStyle w:val="GlossEng"/>
            </w:pPr>
          </w:p>
        </w:tc>
        <w:tc>
          <w:tcPr>
            <w:tcW w:w="751" w:type="dxa"/>
            <w:shd w:val="clear" w:color="auto" w:fill="auto"/>
          </w:tcPr>
          <w:p w14:paraId="3E587FA9" w14:textId="77777777" w:rsidR="00BC2195" w:rsidRPr="005F70FB" w:rsidRDefault="00BC2195" w:rsidP="00BC2195">
            <w:pPr>
              <w:pStyle w:val="GlossEng"/>
            </w:pPr>
          </w:p>
        </w:tc>
        <w:tc>
          <w:tcPr>
            <w:tcW w:w="751" w:type="dxa"/>
            <w:shd w:val="clear" w:color="auto" w:fill="auto"/>
          </w:tcPr>
          <w:p w14:paraId="6426406C" w14:textId="77777777" w:rsidR="00BC2195" w:rsidRPr="005F70FB" w:rsidRDefault="00BC2195" w:rsidP="00BC2195">
            <w:pPr>
              <w:pStyle w:val="GlossEng"/>
            </w:pPr>
            <w:r w:rsidRPr="005F70FB">
              <w:t>drink</w:t>
            </w:r>
          </w:p>
        </w:tc>
        <w:tc>
          <w:tcPr>
            <w:tcW w:w="918" w:type="dxa"/>
            <w:shd w:val="clear" w:color="auto" w:fill="auto"/>
          </w:tcPr>
          <w:p w14:paraId="2A825AC2" w14:textId="77777777" w:rsidR="00BC2195" w:rsidRPr="005F70FB" w:rsidRDefault="00BC2195" w:rsidP="00BC2195">
            <w:pPr>
              <w:pStyle w:val="GlossEng"/>
            </w:pPr>
            <w:r w:rsidRPr="005F70FB">
              <w:t>medicine</w:t>
            </w:r>
          </w:p>
        </w:tc>
      </w:tr>
    </w:tbl>
    <w:p w14:paraId="732991FC" w14:textId="77777777" w:rsidR="00BC2195" w:rsidRPr="005F70FB" w:rsidRDefault="00BC2195" w:rsidP="00BC2195">
      <w:pPr>
        <w:pStyle w:val="FreeTranslEng"/>
      </w:pPr>
      <w:r w:rsidRPr="005F70FB">
        <w:rPr>
          <w:szCs w:val="19"/>
        </w:rPr>
        <w:t>Nofita</w:t>
      </w:r>
      <w:r w:rsidRPr="005F70FB">
        <w:t>: take (your) medicine</w:t>
      </w:r>
    </w:p>
    <w:tbl>
      <w:tblPr>
        <w:tblW w:w="6220" w:type="dxa"/>
        <w:tblCellMar>
          <w:left w:w="42" w:type="dxa"/>
          <w:right w:w="42" w:type="dxa"/>
        </w:tblCellMar>
        <w:tblLook w:val="01E0" w:firstRow="1" w:lastRow="1" w:firstColumn="1" w:lastColumn="1" w:noHBand="0" w:noVBand="0"/>
      </w:tblPr>
      <w:tblGrid>
        <w:gridCol w:w="709"/>
        <w:gridCol w:w="673"/>
        <w:gridCol w:w="245"/>
        <w:gridCol w:w="221"/>
        <w:gridCol w:w="463"/>
        <w:gridCol w:w="240"/>
        <w:gridCol w:w="505"/>
        <w:gridCol w:w="350"/>
        <w:gridCol w:w="373"/>
        <w:gridCol w:w="351"/>
        <w:gridCol w:w="470"/>
        <w:gridCol w:w="52"/>
        <w:gridCol w:w="556"/>
        <w:gridCol w:w="17"/>
        <w:gridCol w:w="453"/>
        <w:gridCol w:w="292"/>
        <w:gridCol w:w="250"/>
      </w:tblGrid>
      <w:tr w:rsidR="00AC23C4" w:rsidRPr="005F70FB" w14:paraId="492D2298" w14:textId="77777777" w:rsidTr="00AC23C4">
        <w:tc>
          <w:tcPr>
            <w:tcW w:w="709" w:type="dxa"/>
            <w:shd w:val="clear" w:color="auto" w:fill="auto"/>
          </w:tcPr>
          <w:p w14:paraId="1CD270D4" w14:textId="77777777" w:rsidR="00BC2195" w:rsidRPr="005F70FB" w:rsidRDefault="00BC2195" w:rsidP="00BC2195">
            <w:pPr>
              <w:pStyle w:val="Text"/>
            </w:pPr>
            <w:r w:rsidRPr="005F70FB">
              <w:t>0041</w:t>
            </w:r>
          </w:p>
        </w:tc>
        <w:tc>
          <w:tcPr>
            <w:tcW w:w="673" w:type="dxa"/>
            <w:shd w:val="clear" w:color="auto" w:fill="auto"/>
          </w:tcPr>
          <w:p w14:paraId="503F274B" w14:textId="77777777" w:rsidR="00BC2195" w:rsidRPr="005F70FB" w:rsidRDefault="00BC2195" w:rsidP="00BC2195">
            <w:pPr>
              <w:pStyle w:val="Text"/>
            </w:pPr>
            <w:r w:rsidRPr="005F70FB">
              <w:t>Maria:</w:t>
            </w:r>
          </w:p>
        </w:tc>
        <w:tc>
          <w:tcPr>
            <w:tcW w:w="466" w:type="dxa"/>
            <w:gridSpan w:val="2"/>
            <w:shd w:val="clear" w:color="auto" w:fill="auto"/>
          </w:tcPr>
          <w:p w14:paraId="21D33D84" w14:textId="77777777" w:rsidR="00BC2195" w:rsidRPr="005F70FB" w:rsidRDefault="00BC2195" w:rsidP="00BC2195">
            <w:pPr>
              <w:pStyle w:val="Text"/>
            </w:pPr>
            <w:r w:rsidRPr="005F70FB">
              <w:t>ko</w:t>
            </w:r>
          </w:p>
        </w:tc>
        <w:tc>
          <w:tcPr>
            <w:tcW w:w="703" w:type="dxa"/>
            <w:gridSpan w:val="2"/>
            <w:shd w:val="clear" w:color="auto" w:fill="auto"/>
          </w:tcPr>
          <w:p w14:paraId="3FEBBF8E" w14:textId="77777777" w:rsidR="00BC2195" w:rsidRPr="005F70FB" w:rsidRDefault="00BC2195" w:rsidP="00BC2195">
            <w:pPr>
              <w:pStyle w:val="Text"/>
            </w:pPr>
            <w:r w:rsidRPr="005F70FB">
              <w:t>minum</w:t>
            </w:r>
          </w:p>
        </w:tc>
        <w:tc>
          <w:tcPr>
            <w:tcW w:w="855" w:type="dxa"/>
            <w:gridSpan w:val="2"/>
            <w:shd w:val="clear" w:color="auto" w:fill="auto"/>
          </w:tcPr>
          <w:p w14:paraId="522072D1" w14:textId="77777777" w:rsidR="00BC2195" w:rsidRPr="005F70FB" w:rsidRDefault="00BC2195" w:rsidP="00BC2195">
            <w:pPr>
              <w:pStyle w:val="Text"/>
            </w:pPr>
            <w:r w:rsidRPr="005F70FB">
              <w:t>obat,</w:t>
            </w:r>
          </w:p>
        </w:tc>
        <w:tc>
          <w:tcPr>
            <w:tcW w:w="724" w:type="dxa"/>
            <w:gridSpan w:val="2"/>
            <w:shd w:val="clear" w:color="auto" w:fill="auto"/>
          </w:tcPr>
          <w:p w14:paraId="41E199A9" w14:textId="77777777" w:rsidR="00BC2195" w:rsidRPr="005F70FB" w:rsidRDefault="00BC2195" w:rsidP="00BC2195">
            <w:pPr>
              <w:pStyle w:val="Text"/>
            </w:pPr>
            <w:r w:rsidRPr="005F70FB">
              <w:t>suda</w:t>
            </w:r>
          </w:p>
        </w:tc>
        <w:tc>
          <w:tcPr>
            <w:tcW w:w="470" w:type="dxa"/>
            <w:shd w:val="clear" w:color="auto" w:fill="auto"/>
          </w:tcPr>
          <w:p w14:paraId="06D0CB27" w14:textId="77777777" w:rsidR="00BC2195" w:rsidRPr="005F70FB" w:rsidRDefault="00BC2195" w:rsidP="00BC2195">
            <w:pPr>
              <w:pStyle w:val="Text"/>
            </w:pPr>
            <w:r w:rsidRPr="005F70FB">
              <w:t>sa</w:t>
            </w:r>
          </w:p>
        </w:tc>
        <w:tc>
          <w:tcPr>
            <w:tcW w:w="608" w:type="dxa"/>
            <w:gridSpan w:val="2"/>
            <w:shd w:val="clear" w:color="auto" w:fill="auto"/>
          </w:tcPr>
          <w:p w14:paraId="130E5A15" w14:textId="77777777" w:rsidR="00BC2195" w:rsidRPr="005F70FB" w:rsidRDefault="00BC2195" w:rsidP="00BC2195">
            <w:pPr>
              <w:pStyle w:val="Text"/>
            </w:pPr>
            <w:r w:rsidRPr="005F70FB">
              <w:t>ambil</w:t>
            </w:r>
          </w:p>
        </w:tc>
        <w:tc>
          <w:tcPr>
            <w:tcW w:w="470" w:type="dxa"/>
            <w:gridSpan w:val="2"/>
            <w:shd w:val="clear" w:color="auto" w:fill="auto"/>
          </w:tcPr>
          <w:p w14:paraId="28A292F9" w14:textId="77777777" w:rsidR="00BC2195" w:rsidRPr="005F70FB" w:rsidRDefault="00BC2195" w:rsidP="00BC2195">
            <w:pPr>
              <w:pStyle w:val="Text"/>
            </w:pPr>
            <w:r w:rsidRPr="005F70FB">
              <w:t>sa</w:t>
            </w:r>
          </w:p>
        </w:tc>
        <w:tc>
          <w:tcPr>
            <w:tcW w:w="542" w:type="dxa"/>
            <w:gridSpan w:val="2"/>
            <w:shd w:val="clear" w:color="auto" w:fill="auto"/>
          </w:tcPr>
          <w:p w14:paraId="7FED2EE6" w14:textId="77777777" w:rsidR="00BC2195" w:rsidRPr="005F70FB" w:rsidRDefault="00BC2195" w:rsidP="00BC2195">
            <w:pPr>
              <w:pStyle w:val="Text"/>
            </w:pPr>
            <w:r w:rsidRPr="005F70FB">
              <w:t>pu</w:t>
            </w:r>
          </w:p>
        </w:tc>
      </w:tr>
      <w:tr w:rsidR="00AC23C4" w:rsidRPr="005F70FB" w14:paraId="41471709" w14:textId="77777777" w:rsidTr="00AC23C4">
        <w:tc>
          <w:tcPr>
            <w:tcW w:w="709" w:type="dxa"/>
            <w:shd w:val="clear" w:color="auto" w:fill="auto"/>
          </w:tcPr>
          <w:p w14:paraId="6394F091" w14:textId="77777777" w:rsidR="00BC2195" w:rsidRPr="005F70FB" w:rsidRDefault="00BC2195" w:rsidP="00BC2195">
            <w:pPr>
              <w:pStyle w:val="GlossEng2ptafter"/>
            </w:pPr>
          </w:p>
        </w:tc>
        <w:tc>
          <w:tcPr>
            <w:tcW w:w="673" w:type="dxa"/>
            <w:shd w:val="clear" w:color="auto" w:fill="auto"/>
          </w:tcPr>
          <w:p w14:paraId="63DDD23A" w14:textId="77777777" w:rsidR="00BC2195" w:rsidRPr="005F70FB" w:rsidRDefault="00BC2195" w:rsidP="00BC2195">
            <w:pPr>
              <w:pStyle w:val="GlossEng2ptafter"/>
            </w:pPr>
          </w:p>
        </w:tc>
        <w:tc>
          <w:tcPr>
            <w:tcW w:w="466" w:type="dxa"/>
            <w:gridSpan w:val="2"/>
            <w:shd w:val="clear" w:color="auto" w:fill="auto"/>
          </w:tcPr>
          <w:p w14:paraId="4FD6D5F5" w14:textId="77777777" w:rsidR="00BC2195" w:rsidRPr="005F70FB" w:rsidRDefault="00BC2195" w:rsidP="00BC2195">
            <w:pPr>
              <w:pStyle w:val="GlossEng2ptafter"/>
            </w:pPr>
            <w:r w:rsidRPr="005F70FB">
              <w:rPr>
                <w:rStyle w:val="ChSmallCaps"/>
              </w:rPr>
              <w:t>2sg</w:t>
            </w:r>
          </w:p>
        </w:tc>
        <w:tc>
          <w:tcPr>
            <w:tcW w:w="703" w:type="dxa"/>
            <w:gridSpan w:val="2"/>
            <w:shd w:val="clear" w:color="auto" w:fill="auto"/>
          </w:tcPr>
          <w:p w14:paraId="7FDAFE81" w14:textId="77777777" w:rsidR="00BC2195" w:rsidRPr="005F70FB" w:rsidRDefault="00BC2195" w:rsidP="00BC2195">
            <w:pPr>
              <w:pStyle w:val="GlossEng2ptafter"/>
            </w:pPr>
            <w:r w:rsidRPr="005F70FB">
              <w:t>drink</w:t>
            </w:r>
          </w:p>
        </w:tc>
        <w:tc>
          <w:tcPr>
            <w:tcW w:w="855" w:type="dxa"/>
            <w:gridSpan w:val="2"/>
            <w:shd w:val="clear" w:color="auto" w:fill="auto"/>
          </w:tcPr>
          <w:p w14:paraId="0F62874A" w14:textId="77777777" w:rsidR="00BC2195" w:rsidRPr="005F70FB" w:rsidRDefault="00BC2195" w:rsidP="00BC2195">
            <w:pPr>
              <w:pStyle w:val="GlossEng2ptafter"/>
            </w:pPr>
            <w:r w:rsidRPr="005F70FB">
              <w:t>medicine</w:t>
            </w:r>
          </w:p>
        </w:tc>
        <w:tc>
          <w:tcPr>
            <w:tcW w:w="724" w:type="dxa"/>
            <w:gridSpan w:val="2"/>
            <w:shd w:val="clear" w:color="auto" w:fill="auto"/>
          </w:tcPr>
          <w:p w14:paraId="51ECCF10" w14:textId="77777777" w:rsidR="00BC2195" w:rsidRPr="005F70FB" w:rsidRDefault="00BC2195" w:rsidP="00BC2195">
            <w:pPr>
              <w:pStyle w:val="GlossEng2ptafter"/>
            </w:pPr>
            <w:r w:rsidRPr="005F70FB">
              <w:t>already</w:t>
            </w:r>
          </w:p>
        </w:tc>
        <w:tc>
          <w:tcPr>
            <w:tcW w:w="470" w:type="dxa"/>
            <w:shd w:val="clear" w:color="auto" w:fill="auto"/>
          </w:tcPr>
          <w:p w14:paraId="04D086F6" w14:textId="77777777" w:rsidR="00BC2195" w:rsidRPr="005F70FB" w:rsidRDefault="00BC2195" w:rsidP="00BC2195">
            <w:pPr>
              <w:pStyle w:val="GlossEng2ptafter"/>
            </w:pPr>
            <w:r w:rsidRPr="005F70FB">
              <w:rPr>
                <w:rStyle w:val="ChSmallCaps"/>
              </w:rPr>
              <w:t>1sg</w:t>
            </w:r>
          </w:p>
        </w:tc>
        <w:tc>
          <w:tcPr>
            <w:tcW w:w="608" w:type="dxa"/>
            <w:gridSpan w:val="2"/>
            <w:shd w:val="clear" w:color="auto" w:fill="auto"/>
          </w:tcPr>
          <w:p w14:paraId="4ED63F4B" w14:textId="77777777" w:rsidR="00BC2195" w:rsidRPr="005F70FB" w:rsidRDefault="00BC2195" w:rsidP="00BC2195">
            <w:pPr>
              <w:pStyle w:val="GlossEng2ptafter"/>
            </w:pPr>
            <w:r w:rsidRPr="005F70FB">
              <w:t>fetch</w:t>
            </w:r>
          </w:p>
        </w:tc>
        <w:tc>
          <w:tcPr>
            <w:tcW w:w="470" w:type="dxa"/>
            <w:gridSpan w:val="2"/>
            <w:shd w:val="clear" w:color="auto" w:fill="auto"/>
          </w:tcPr>
          <w:p w14:paraId="0C46F55E" w14:textId="77777777" w:rsidR="00BC2195" w:rsidRPr="005F70FB" w:rsidRDefault="00BC2195" w:rsidP="00BC2195">
            <w:pPr>
              <w:pStyle w:val="GlossEng2ptafter"/>
            </w:pPr>
            <w:r w:rsidRPr="005F70FB">
              <w:rPr>
                <w:rStyle w:val="ChSmallCaps"/>
              </w:rPr>
              <w:t>1sg</w:t>
            </w:r>
          </w:p>
        </w:tc>
        <w:tc>
          <w:tcPr>
            <w:tcW w:w="542" w:type="dxa"/>
            <w:gridSpan w:val="2"/>
            <w:shd w:val="clear" w:color="auto" w:fill="auto"/>
          </w:tcPr>
          <w:p w14:paraId="193FD7D0" w14:textId="77777777" w:rsidR="00BC2195" w:rsidRPr="005F70FB" w:rsidRDefault="00BC2195" w:rsidP="00BC2195">
            <w:pPr>
              <w:pStyle w:val="GlossEng2ptafter"/>
            </w:pPr>
            <w:r w:rsidRPr="005F70FB">
              <w:rPr>
                <w:rStyle w:val="ChSmallCaps"/>
              </w:rPr>
              <w:t>poss</w:t>
            </w:r>
          </w:p>
        </w:tc>
      </w:tr>
      <w:tr w:rsidR="00AC23C4" w:rsidRPr="005F70FB" w14:paraId="2FD6BA73" w14:textId="77777777" w:rsidTr="00AC23C4">
        <w:trPr>
          <w:gridAfter w:val="1"/>
          <w:wAfter w:w="250" w:type="dxa"/>
        </w:trPr>
        <w:tc>
          <w:tcPr>
            <w:tcW w:w="709" w:type="dxa"/>
            <w:shd w:val="clear" w:color="auto" w:fill="auto"/>
          </w:tcPr>
          <w:p w14:paraId="5F4B9141" w14:textId="77777777" w:rsidR="00BC2195" w:rsidRPr="005F70FB" w:rsidRDefault="00BC2195" w:rsidP="00BC2195">
            <w:pPr>
              <w:pStyle w:val="O0Nwnext"/>
            </w:pPr>
          </w:p>
        </w:tc>
        <w:tc>
          <w:tcPr>
            <w:tcW w:w="918" w:type="dxa"/>
            <w:gridSpan w:val="2"/>
            <w:shd w:val="clear" w:color="auto" w:fill="auto"/>
          </w:tcPr>
          <w:p w14:paraId="71105469" w14:textId="77777777" w:rsidR="00BC2195" w:rsidRPr="005F70FB" w:rsidRDefault="00BC2195" w:rsidP="00BC2195">
            <w:pPr>
              <w:pStyle w:val="Text"/>
            </w:pPr>
            <w:r w:rsidRPr="005F70FB">
              <w:t>obat,</w:t>
            </w:r>
          </w:p>
        </w:tc>
        <w:tc>
          <w:tcPr>
            <w:tcW w:w="684" w:type="dxa"/>
            <w:gridSpan w:val="2"/>
            <w:shd w:val="clear" w:color="auto" w:fill="auto"/>
          </w:tcPr>
          <w:p w14:paraId="1A832C45" w14:textId="77777777" w:rsidR="00BC2195" w:rsidRPr="005F70FB" w:rsidRDefault="00BC2195" w:rsidP="00BC2195">
            <w:pPr>
              <w:pStyle w:val="Text"/>
            </w:pPr>
            <w:r w:rsidRPr="005F70FB">
              <w:t>tulang</w:t>
            </w:r>
          </w:p>
        </w:tc>
        <w:tc>
          <w:tcPr>
            <w:tcW w:w="745" w:type="dxa"/>
            <w:gridSpan w:val="2"/>
            <w:shd w:val="clear" w:color="auto" w:fill="auto"/>
          </w:tcPr>
          <w:p w14:paraId="35460ABD" w14:textId="77777777" w:rsidR="00BC2195" w:rsidRPr="005F70FB" w:rsidRDefault="00BC2195" w:rsidP="00BC2195">
            <w:pPr>
              <w:pStyle w:val="Text"/>
            </w:pPr>
            <w:r w:rsidRPr="005F70FB">
              <w:t>sakit</w:t>
            </w:r>
          </w:p>
        </w:tc>
        <w:tc>
          <w:tcPr>
            <w:tcW w:w="723" w:type="dxa"/>
            <w:gridSpan w:val="2"/>
            <w:shd w:val="clear" w:color="auto" w:fill="auto"/>
          </w:tcPr>
          <w:p w14:paraId="5B16CCED" w14:textId="77777777" w:rsidR="00BC2195" w:rsidRPr="005F70FB" w:rsidRDefault="00BC2195" w:rsidP="00BC2195">
            <w:pPr>
              <w:pStyle w:val="Text"/>
            </w:pPr>
            <w:r w:rsidRPr="005F70FB">
              <w:t>punya,</w:t>
            </w:r>
          </w:p>
        </w:tc>
        <w:tc>
          <w:tcPr>
            <w:tcW w:w="873" w:type="dxa"/>
            <w:gridSpan w:val="3"/>
            <w:shd w:val="clear" w:color="auto" w:fill="auto"/>
          </w:tcPr>
          <w:p w14:paraId="14C078E4" w14:textId="77777777" w:rsidR="00BC2195" w:rsidRPr="005F70FB" w:rsidRDefault="00BC2195" w:rsidP="00BC2195">
            <w:pPr>
              <w:pStyle w:val="Text"/>
            </w:pPr>
            <w:r w:rsidRPr="005F70FB">
              <w:t>bahu</w:t>
            </w:r>
          </w:p>
        </w:tc>
        <w:tc>
          <w:tcPr>
            <w:tcW w:w="573" w:type="dxa"/>
            <w:gridSpan w:val="2"/>
            <w:shd w:val="clear" w:color="auto" w:fill="auto"/>
          </w:tcPr>
          <w:p w14:paraId="36EA7FAC" w14:textId="77777777" w:rsidR="00BC2195" w:rsidRPr="005F70FB" w:rsidRDefault="00BC2195" w:rsidP="00BC2195">
            <w:pPr>
              <w:pStyle w:val="Text"/>
            </w:pPr>
            <w:r w:rsidRPr="005F70FB">
              <w:t>yang</w:t>
            </w:r>
          </w:p>
        </w:tc>
        <w:tc>
          <w:tcPr>
            <w:tcW w:w="745" w:type="dxa"/>
            <w:gridSpan w:val="2"/>
            <w:shd w:val="clear" w:color="auto" w:fill="auto"/>
          </w:tcPr>
          <w:p w14:paraId="5D30AFD7" w14:textId="77777777" w:rsidR="00BC2195" w:rsidRPr="005F70FB" w:rsidRDefault="00BC2195" w:rsidP="00BC2195">
            <w:pPr>
              <w:pStyle w:val="Text"/>
            </w:pPr>
            <w:r w:rsidRPr="005F70FB">
              <w:t>sakit</w:t>
            </w:r>
          </w:p>
        </w:tc>
      </w:tr>
      <w:tr w:rsidR="00AC23C4" w:rsidRPr="005F70FB" w14:paraId="6C26463B" w14:textId="77777777" w:rsidTr="00AC23C4">
        <w:trPr>
          <w:gridAfter w:val="1"/>
          <w:wAfter w:w="250" w:type="dxa"/>
        </w:trPr>
        <w:tc>
          <w:tcPr>
            <w:tcW w:w="709" w:type="dxa"/>
            <w:shd w:val="clear" w:color="auto" w:fill="auto"/>
          </w:tcPr>
          <w:p w14:paraId="5BBBA478" w14:textId="77777777" w:rsidR="00BC2195" w:rsidRPr="005F70FB" w:rsidRDefault="00BC2195" w:rsidP="00BC2195">
            <w:pPr>
              <w:pStyle w:val="GlossEng"/>
            </w:pPr>
          </w:p>
        </w:tc>
        <w:tc>
          <w:tcPr>
            <w:tcW w:w="918" w:type="dxa"/>
            <w:gridSpan w:val="2"/>
            <w:shd w:val="clear" w:color="auto" w:fill="auto"/>
          </w:tcPr>
          <w:p w14:paraId="48A16F80" w14:textId="77777777" w:rsidR="00BC2195" w:rsidRPr="005F70FB" w:rsidRDefault="00BC2195" w:rsidP="00BC2195">
            <w:pPr>
              <w:pStyle w:val="GlossEng"/>
            </w:pPr>
            <w:r w:rsidRPr="005F70FB">
              <w:t>medicine</w:t>
            </w:r>
          </w:p>
        </w:tc>
        <w:tc>
          <w:tcPr>
            <w:tcW w:w="684" w:type="dxa"/>
            <w:gridSpan w:val="2"/>
            <w:shd w:val="clear" w:color="auto" w:fill="auto"/>
          </w:tcPr>
          <w:p w14:paraId="743F6E85" w14:textId="77777777" w:rsidR="00BC2195" w:rsidRPr="005F70FB" w:rsidRDefault="00BC2195" w:rsidP="00BC2195">
            <w:pPr>
              <w:pStyle w:val="GlossEng"/>
            </w:pPr>
            <w:r w:rsidRPr="005F70FB">
              <w:t>bone</w:t>
            </w:r>
          </w:p>
        </w:tc>
        <w:tc>
          <w:tcPr>
            <w:tcW w:w="745" w:type="dxa"/>
            <w:gridSpan w:val="2"/>
            <w:shd w:val="clear" w:color="auto" w:fill="auto"/>
          </w:tcPr>
          <w:p w14:paraId="407FC92C" w14:textId="77777777" w:rsidR="00BC2195" w:rsidRPr="005F70FB" w:rsidRDefault="00BC2195" w:rsidP="00BC2195">
            <w:pPr>
              <w:pStyle w:val="GlossEng"/>
            </w:pPr>
            <w:r w:rsidRPr="005F70FB">
              <w:t>be.sick</w:t>
            </w:r>
          </w:p>
        </w:tc>
        <w:tc>
          <w:tcPr>
            <w:tcW w:w="723" w:type="dxa"/>
            <w:gridSpan w:val="2"/>
            <w:shd w:val="clear" w:color="auto" w:fill="auto"/>
          </w:tcPr>
          <w:p w14:paraId="01556359" w14:textId="77777777" w:rsidR="00BC2195" w:rsidRPr="005F70FB" w:rsidRDefault="00BC2195" w:rsidP="00BC2195">
            <w:pPr>
              <w:pStyle w:val="GlossEng"/>
            </w:pPr>
            <w:r w:rsidRPr="005F70FB">
              <w:rPr>
                <w:rStyle w:val="ChSmallCaps"/>
              </w:rPr>
              <w:t>poss</w:t>
            </w:r>
          </w:p>
        </w:tc>
        <w:tc>
          <w:tcPr>
            <w:tcW w:w="873" w:type="dxa"/>
            <w:gridSpan w:val="3"/>
            <w:shd w:val="clear" w:color="auto" w:fill="auto"/>
          </w:tcPr>
          <w:p w14:paraId="43D0EFF3" w14:textId="77777777" w:rsidR="00BC2195" w:rsidRPr="005F70FB" w:rsidRDefault="00BC2195" w:rsidP="00BC2195">
            <w:pPr>
              <w:pStyle w:val="GlossEng"/>
            </w:pPr>
            <w:r w:rsidRPr="005F70FB">
              <w:t>shoulder</w:t>
            </w:r>
          </w:p>
        </w:tc>
        <w:tc>
          <w:tcPr>
            <w:tcW w:w="573" w:type="dxa"/>
            <w:gridSpan w:val="2"/>
            <w:shd w:val="clear" w:color="auto" w:fill="auto"/>
          </w:tcPr>
          <w:p w14:paraId="419213F9" w14:textId="77777777" w:rsidR="00BC2195" w:rsidRPr="005F70FB" w:rsidRDefault="00BC2195" w:rsidP="00BC2195">
            <w:pPr>
              <w:pStyle w:val="GlossEng"/>
            </w:pPr>
            <w:r w:rsidRPr="005F70FB">
              <w:rPr>
                <w:rStyle w:val="ChSmallCaps"/>
              </w:rPr>
              <w:t>rel</w:t>
            </w:r>
          </w:p>
        </w:tc>
        <w:tc>
          <w:tcPr>
            <w:tcW w:w="745" w:type="dxa"/>
            <w:gridSpan w:val="2"/>
            <w:shd w:val="clear" w:color="auto" w:fill="auto"/>
          </w:tcPr>
          <w:p w14:paraId="1C14FC78" w14:textId="77777777" w:rsidR="00BC2195" w:rsidRPr="005F70FB" w:rsidRDefault="00BC2195" w:rsidP="00BC2195">
            <w:pPr>
              <w:pStyle w:val="GlossEng"/>
            </w:pPr>
            <w:r w:rsidRPr="005F70FB">
              <w:t>be.sick</w:t>
            </w:r>
          </w:p>
        </w:tc>
      </w:tr>
    </w:tbl>
    <w:p w14:paraId="13613FF2" w14:textId="7F11F25A" w:rsidR="00BC2195" w:rsidRPr="005F70FB" w:rsidRDefault="00BC2195" w:rsidP="00BC2195">
      <w:pPr>
        <w:pStyle w:val="FreeTranslEng"/>
      </w:pPr>
      <w:r w:rsidRPr="005F70FB">
        <w:t xml:space="preserve">Maria: </w:t>
      </w:r>
      <w:r w:rsidR="00B7093A" w:rsidRPr="005F70FB">
        <w:t>‘</w:t>
      </w:r>
      <w:r w:rsidRPr="005F70FB">
        <w:t>take (your) medicine!</w:t>
      </w:r>
      <w:r w:rsidR="00B7093A" w:rsidRPr="005F70FB">
        <w:t>’</w:t>
      </w:r>
      <w:r w:rsidRPr="005F70FB">
        <w:t xml:space="preserve">, then I took my medicine for (my) hurting bone, (it was my) shoulder which was hurting (Lit. </w:t>
      </w:r>
      <w:r w:rsidR="00B7093A" w:rsidRPr="005F70FB">
        <w:t>‘</w:t>
      </w:r>
      <w:r w:rsidRPr="005F70FB">
        <w:t>the hurting bone</w:t>
      </w:r>
      <w:r w:rsidR="00B7093A" w:rsidRPr="005F70FB">
        <w:t>’</w:t>
      </w:r>
      <w:r w:rsidRPr="005F70FB">
        <w:t>s (medicine)</w:t>
      </w:r>
      <w:r w:rsidR="00B7093A" w:rsidRPr="005F70FB">
        <w:t>’</w:t>
      </w:r>
      <w:r w:rsidRPr="005F70FB">
        <w:t>)</w:t>
      </w:r>
    </w:p>
    <w:tbl>
      <w:tblPr>
        <w:tblW w:w="6693" w:type="dxa"/>
        <w:tblCellMar>
          <w:left w:w="42" w:type="dxa"/>
          <w:right w:w="42" w:type="dxa"/>
        </w:tblCellMar>
        <w:tblLook w:val="01E0" w:firstRow="1" w:lastRow="1" w:firstColumn="1" w:lastColumn="1" w:noHBand="0" w:noVBand="0"/>
      </w:tblPr>
      <w:tblGrid>
        <w:gridCol w:w="709"/>
        <w:gridCol w:w="489"/>
        <w:gridCol w:w="129"/>
        <w:gridCol w:w="177"/>
        <w:gridCol w:w="489"/>
        <w:gridCol w:w="6"/>
        <w:gridCol w:w="190"/>
        <w:gridCol w:w="299"/>
        <w:gridCol w:w="190"/>
        <w:gridCol w:w="66"/>
        <w:gridCol w:w="545"/>
        <w:gridCol w:w="73"/>
        <w:gridCol w:w="239"/>
        <w:gridCol w:w="383"/>
        <w:gridCol w:w="106"/>
        <w:gridCol w:w="634"/>
        <w:gridCol w:w="184"/>
        <w:gridCol w:w="545"/>
        <w:gridCol w:w="56"/>
        <w:gridCol w:w="433"/>
        <w:gridCol w:w="385"/>
        <w:gridCol w:w="366"/>
      </w:tblGrid>
      <w:tr w:rsidR="00AC23C4" w:rsidRPr="005F70FB" w14:paraId="32241C14" w14:textId="77777777" w:rsidTr="00AC23C4">
        <w:tc>
          <w:tcPr>
            <w:tcW w:w="709" w:type="dxa"/>
            <w:shd w:val="clear" w:color="auto" w:fill="auto"/>
          </w:tcPr>
          <w:p w14:paraId="14DED9CB" w14:textId="77777777" w:rsidR="00BC2195" w:rsidRPr="005F70FB" w:rsidRDefault="00BC2195" w:rsidP="00BC2195">
            <w:pPr>
              <w:pStyle w:val="Text"/>
            </w:pPr>
            <w:r w:rsidRPr="005F70FB">
              <w:t>0042</w:t>
            </w:r>
          </w:p>
        </w:tc>
        <w:tc>
          <w:tcPr>
            <w:tcW w:w="489" w:type="dxa"/>
            <w:shd w:val="clear" w:color="auto" w:fill="auto"/>
          </w:tcPr>
          <w:p w14:paraId="44560109" w14:textId="77777777" w:rsidR="00BC2195" w:rsidRPr="005F70FB" w:rsidRDefault="00BC2195" w:rsidP="00BC2195">
            <w:pPr>
              <w:pStyle w:val="Text"/>
            </w:pPr>
            <w:r w:rsidRPr="005F70FB">
              <w:t>sa</w:t>
            </w:r>
          </w:p>
        </w:tc>
        <w:tc>
          <w:tcPr>
            <w:tcW w:w="801" w:type="dxa"/>
            <w:gridSpan w:val="4"/>
            <w:shd w:val="clear" w:color="auto" w:fill="auto"/>
          </w:tcPr>
          <w:p w14:paraId="32728A44" w14:textId="77777777" w:rsidR="00BC2195" w:rsidRPr="005F70FB" w:rsidRDefault="00BC2195" w:rsidP="00BC2195">
            <w:pPr>
              <w:pStyle w:val="Text"/>
            </w:pPr>
            <w:r w:rsidRPr="005F70FB">
              <w:t>minum,</w:t>
            </w:r>
          </w:p>
        </w:tc>
        <w:tc>
          <w:tcPr>
            <w:tcW w:w="489" w:type="dxa"/>
            <w:gridSpan w:val="2"/>
            <w:shd w:val="clear" w:color="auto" w:fill="auto"/>
          </w:tcPr>
          <w:p w14:paraId="6F2F1DEE" w14:textId="77777777" w:rsidR="00BC2195" w:rsidRPr="005F70FB" w:rsidRDefault="00BC2195" w:rsidP="00BC2195">
            <w:pPr>
              <w:pStyle w:val="Text"/>
            </w:pPr>
            <w:r w:rsidRPr="005F70FB">
              <w:t>sa</w:t>
            </w:r>
          </w:p>
        </w:tc>
        <w:tc>
          <w:tcPr>
            <w:tcW w:w="801" w:type="dxa"/>
            <w:gridSpan w:val="3"/>
            <w:shd w:val="clear" w:color="auto" w:fill="auto"/>
          </w:tcPr>
          <w:p w14:paraId="7D9C1B62" w14:textId="77777777" w:rsidR="00BC2195" w:rsidRPr="005F70FB" w:rsidRDefault="00BC2195" w:rsidP="00BC2195">
            <w:pPr>
              <w:pStyle w:val="Text"/>
            </w:pPr>
            <w:r w:rsidRPr="005F70FB">
              <w:t>minum,</w:t>
            </w:r>
          </w:p>
        </w:tc>
        <w:tc>
          <w:tcPr>
            <w:tcW w:w="695" w:type="dxa"/>
            <w:gridSpan w:val="3"/>
            <w:shd w:val="clear" w:color="auto" w:fill="auto"/>
          </w:tcPr>
          <w:p w14:paraId="68D37C67" w14:textId="77777777" w:rsidR="00BC2195" w:rsidRPr="005F70FB" w:rsidRDefault="00BC2195" w:rsidP="00BC2195">
            <w:pPr>
              <w:pStyle w:val="Text"/>
            </w:pPr>
            <w:r w:rsidRPr="005F70FB">
              <w:t>sampe</w:t>
            </w:r>
          </w:p>
        </w:tc>
        <w:tc>
          <w:tcPr>
            <w:tcW w:w="740" w:type="dxa"/>
            <w:gridSpan w:val="2"/>
            <w:shd w:val="clear" w:color="auto" w:fill="auto"/>
          </w:tcPr>
          <w:p w14:paraId="14587AB9" w14:textId="77777777" w:rsidR="00BC2195" w:rsidRPr="005F70FB" w:rsidRDefault="00BC2195" w:rsidP="00BC2195">
            <w:pPr>
              <w:pStyle w:val="Text"/>
            </w:pPr>
            <w:r w:rsidRPr="005F70FB">
              <w:t>tenga</w:t>
            </w:r>
          </w:p>
        </w:tc>
        <w:tc>
          <w:tcPr>
            <w:tcW w:w="729" w:type="dxa"/>
            <w:gridSpan w:val="2"/>
            <w:shd w:val="clear" w:color="auto" w:fill="auto"/>
          </w:tcPr>
          <w:p w14:paraId="2168D5FD" w14:textId="77777777" w:rsidR="00BC2195" w:rsidRPr="005F70FB" w:rsidRDefault="00BC2195" w:rsidP="00BC2195">
            <w:pPr>
              <w:pStyle w:val="Text"/>
            </w:pPr>
            <w:r w:rsidRPr="005F70FB">
              <w:t>malam</w:t>
            </w:r>
          </w:p>
        </w:tc>
        <w:tc>
          <w:tcPr>
            <w:tcW w:w="489" w:type="dxa"/>
            <w:gridSpan w:val="2"/>
            <w:shd w:val="clear" w:color="auto" w:fill="auto"/>
          </w:tcPr>
          <w:p w14:paraId="4DE60906" w14:textId="77777777" w:rsidR="00BC2195" w:rsidRPr="005F70FB" w:rsidRDefault="00BC2195" w:rsidP="00BC2195">
            <w:pPr>
              <w:pStyle w:val="Text"/>
            </w:pPr>
            <w:r w:rsidRPr="005F70FB">
              <w:t>sa</w:t>
            </w:r>
          </w:p>
        </w:tc>
        <w:tc>
          <w:tcPr>
            <w:tcW w:w="751" w:type="dxa"/>
            <w:gridSpan w:val="2"/>
            <w:shd w:val="clear" w:color="auto" w:fill="auto"/>
          </w:tcPr>
          <w:p w14:paraId="0CF51B47" w14:textId="77777777" w:rsidR="00BC2195" w:rsidRPr="005F70FB" w:rsidRDefault="00BC2195" w:rsidP="00BC2195">
            <w:pPr>
              <w:pStyle w:val="Text"/>
            </w:pPr>
            <w:r w:rsidRPr="005F70FB">
              <w:t>minum</w:t>
            </w:r>
          </w:p>
        </w:tc>
      </w:tr>
      <w:tr w:rsidR="00AC23C4" w:rsidRPr="005F70FB" w14:paraId="75178748" w14:textId="77777777" w:rsidTr="00AC23C4">
        <w:tc>
          <w:tcPr>
            <w:tcW w:w="709" w:type="dxa"/>
            <w:shd w:val="clear" w:color="auto" w:fill="auto"/>
          </w:tcPr>
          <w:p w14:paraId="2E560854" w14:textId="77777777" w:rsidR="00BC2195" w:rsidRPr="005F70FB" w:rsidRDefault="00BC2195" w:rsidP="00BC2195">
            <w:pPr>
              <w:pStyle w:val="GlossEng2ptafter"/>
            </w:pPr>
          </w:p>
        </w:tc>
        <w:tc>
          <w:tcPr>
            <w:tcW w:w="489" w:type="dxa"/>
            <w:shd w:val="clear" w:color="auto" w:fill="auto"/>
          </w:tcPr>
          <w:p w14:paraId="358A48EC" w14:textId="77777777" w:rsidR="00BC2195" w:rsidRPr="005F70FB" w:rsidRDefault="00BC2195" w:rsidP="00BC2195">
            <w:pPr>
              <w:pStyle w:val="GlossEng2ptafter"/>
            </w:pPr>
            <w:r w:rsidRPr="005F70FB">
              <w:rPr>
                <w:rStyle w:val="ChSmallCaps"/>
              </w:rPr>
              <w:t>1sg</w:t>
            </w:r>
          </w:p>
        </w:tc>
        <w:tc>
          <w:tcPr>
            <w:tcW w:w="801" w:type="dxa"/>
            <w:gridSpan w:val="4"/>
            <w:shd w:val="clear" w:color="auto" w:fill="auto"/>
          </w:tcPr>
          <w:p w14:paraId="151C4760" w14:textId="77777777" w:rsidR="00BC2195" w:rsidRPr="005F70FB" w:rsidRDefault="00BC2195" w:rsidP="00BC2195">
            <w:pPr>
              <w:pStyle w:val="GlossEng2ptafter"/>
            </w:pPr>
            <w:r w:rsidRPr="005F70FB">
              <w:t>drink</w:t>
            </w:r>
          </w:p>
        </w:tc>
        <w:tc>
          <w:tcPr>
            <w:tcW w:w="489" w:type="dxa"/>
            <w:gridSpan w:val="2"/>
            <w:shd w:val="clear" w:color="auto" w:fill="auto"/>
          </w:tcPr>
          <w:p w14:paraId="78EAE5D8" w14:textId="77777777" w:rsidR="00BC2195" w:rsidRPr="005F70FB" w:rsidRDefault="00BC2195" w:rsidP="00BC2195">
            <w:pPr>
              <w:pStyle w:val="GlossEng2ptafter"/>
            </w:pPr>
            <w:r w:rsidRPr="005F70FB">
              <w:rPr>
                <w:rStyle w:val="ChSmallCaps"/>
              </w:rPr>
              <w:t>1sg</w:t>
            </w:r>
          </w:p>
        </w:tc>
        <w:tc>
          <w:tcPr>
            <w:tcW w:w="801" w:type="dxa"/>
            <w:gridSpan w:val="3"/>
            <w:shd w:val="clear" w:color="auto" w:fill="auto"/>
          </w:tcPr>
          <w:p w14:paraId="6680839B" w14:textId="77777777" w:rsidR="00BC2195" w:rsidRPr="005F70FB" w:rsidRDefault="00BC2195" w:rsidP="00BC2195">
            <w:pPr>
              <w:pStyle w:val="GlossEng2ptafter"/>
            </w:pPr>
            <w:r w:rsidRPr="005F70FB">
              <w:t>drink</w:t>
            </w:r>
          </w:p>
        </w:tc>
        <w:tc>
          <w:tcPr>
            <w:tcW w:w="695" w:type="dxa"/>
            <w:gridSpan w:val="3"/>
            <w:shd w:val="clear" w:color="auto" w:fill="auto"/>
          </w:tcPr>
          <w:p w14:paraId="6B45C020" w14:textId="77777777" w:rsidR="00BC2195" w:rsidRPr="005F70FB" w:rsidRDefault="00BC2195" w:rsidP="00BC2195">
            <w:pPr>
              <w:pStyle w:val="GlossEng2ptafter"/>
            </w:pPr>
            <w:r w:rsidRPr="005F70FB">
              <w:t>until</w:t>
            </w:r>
          </w:p>
        </w:tc>
        <w:tc>
          <w:tcPr>
            <w:tcW w:w="740" w:type="dxa"/>
            <w:gridSpan w:val="2"/>
            <w:shd w:val="clear" w:color="auto" w:fill="auto"/>
          </w:tcPr>
          <w:p w14:paraId="6DE87E43" w14:textId="77777777" w:rsidR="00BC2195" w:rsidRPr="005F70FB" w:rsidRDefault="00BC2195" w:rsidP="00BC2195">
            <w:pPr>
              <w:pStyle w:val="GlossEng2ptafter"/>
            </w:pPr>
            <w:r w:rsidRPr="005F70FB">
              <w:t>middle</w:t>
            </w:r>
          </w:p>
        </w:tc>
        <w:tc>
          <w:tcPr>
            <w:tcW w:w="729" w:type="dxa"/>
            <w:gridSpan w:val="2"/>
            <w:shd w:val="clear" w:color="auto" w:fill="auto"/>
          </w:tcPr>
          <w:p w14:paraId="0B40CD40" w14:textId="77777777" w:rsidR="00BC2195" w:rsidRPr="005F70FB" w:rsidRDefault="00BC2195" w:rsidP="00BC2195">
            <w:pPr>
              <w:pStyle w:val="GlossEng2ptafter"/>
            </w:pPr>
            <w:r w:rsidRPr="005F70FB">
              <w:t>night</w:t>
            </w:r>
          </w:p>
        </w:tc>
        <w:tc>
          <w:tcPr>
            <w:tcW w:w="489" w:type="dxa"/>
            <w:gridSpan w:val="2"/>
            <w:shd w:val="clear" w:color="auto" w:fill="auto"/>
          </w:tcPr>
          <w:p w14:paraId="500EBBEF" w14:textId="77777777" w:rsidR="00BC2195" w:rsidRPr="005F70FB" w:rsidRDefault="00BC2195" w:rsidP="00BC2195">
            <w:pPr>
              <w:pStyle w:val="GlossEng2ptafter"/>
            </w:pPr>
            <w:r w:rsidRPr="005F70FB">
              <w:rPr>
                <w:rStyle w:val="ChSmallCaps"/>
              </w:rPr>
              <w:t>1sg</w:t>
            </w:r>
          </w:p>
        </w:tc>
        <w:tc>
          <w:tcPr>
            <w:tcW w:w="751" w:type="dxa"/>
            <w:gridSpan w:val="2"/>
            <w:shd w:val="clear" w:color="auto" w:fill="auto"/>
          </w:tcPr>
          <w:p w14:paraId="604C95B1" w14:textId="77777777" w:rsidR="00BC2195" w:rsidRPr="005F70FB" w:rsidRDefault="00BC2195" w:rsidP="00BC2195">
            <w:pPr>
              <w:pStyle w:val="GlossEng2ptafter"/>
            </w:pPr>
            <w:r w:rsidRPr="005F70FB">
              <w:t>drink</w:t>
            </w:r>
          </w:p>
        </w:tc>
      </w:tr>
      <w:tr w:rsidR="00AC23C4" w:rsidRPr="005F70FB" w14:paraId="236561F3" w14:textId="77777777" w:rsidTr="00AC23C4">
        <w:trPr>
          <w:gridAfter w:val="1"/>
          <w:wAfter w:w="366" w:type="dxa"/>
        </w:trPr>
        <w:tc>
          <w:tcPr>
            <w:tcW w:w="709" w:type="dxa"/>
            <w:shd w:val="clear" w:color="auto" w:fill="auto"/>
          </w:tcPr>
          <w:p w14:paraId="22ADC926" w14:textId="77777777" w:rsidR="00BC2195" w:rsidRPr="005F70FB" w:rsidRDefault="00BC2195" w:rsidP="00BC2195">
            <w:pPr>
              <w:pStyle w:val="O0Nwnext"/>
            </w:pPr>
          </w:p>
        </w:tc>
        <w:tc>
          <w:tcPr>
            <w:tcW w:w="618" w:type="dxa"/>
            <w:gridSpan w:val="2"/>
            <w:shd w:val="clear" w:color="auto" w:fill="auto"/>
          </w:tcPr>
          <w:p w14:paraId="000A712E" w14:textId="77777777" w:rsidR="00BC2195" w:rsidRPr="005F70FB" w:rsidRDefault="00BC2195" w:rsidP="00BC2195">
            <w:pPr>
              <w:pStyle w:val="Text"/>
            </w:pPr>
            <w:r w:rsidRPr="005F70FB">
              <w:t>lagi,</w:t>
            </w:r>
          </w:p>
        </w:tc>
        <w:tc>
          <w:tcPr>
            <w:tcW w:w="862" w:type="dxa"/>
            <w:gridSpan w:val="4"/>
            <w:shd w:val="clear" w:color="auto" w:fill="auto"/>
          </w:tcPr>
          <w:p w14:paraId="2BA491EF" w14:textId="77777777" w:rsidR="00BC2195" w:rsidRPr="005F70FB" w:rsidRDefault="00BC2195" w:rsidP="00BC2195">
            <w:pPr>
              <w:pStyle w:val="Text"/>
            </w:pPr>
            <w:r w:rsidRPr="005F70FB">
              <w:t>pagi</w:t>
            </w:r>
          </w:p>
        </w:tc>
        <w:tc>
          <w:tcPr>
            <w:tcW w:w="489" w:type="dxa"/>
            <w:gridSpan w:val="2"/>
            <w:shd w:val="clear" w:color="auto" w:fill="auto"/>
          </w:tcPr>
          <w:p w14:paraId="637F3558" w14:textId="77777777" w:rsidR="00BC2195" w:rsidRPr="005F70FB" w:rsidRDefault="00BC2195" w:rsidP="00BC2195">
            <w:pPr>
              <w:pStyle w:val="Text"/>
            </w:pPr>
            <w:r w:rsidRPr="005F70FB">
              <w:t>sa</w:t>
            </w:r>
          </w:p>
        </w:tc>
        <w:tc>
          <w:tcPr>
            <w:tcW w:w="923" w:type="dxa"/>
            <w:gridSpan w:val="4"/>
            <w:shd w:val="clear" w:color="auto" w:fill="auto"/>
          </w:tcPr>
          <w:p w14:paraId="222E6F4D" w14:textId="77777777" w:rsidR="00BC2195" w:rsidRPr="005F70FB" w:rsidRDefault="00BC2195" w:rsidP="00BC2195">
            <w:pPr>
              <w:pStyle w:val="Text"/>
            </w:pPr>
            <w:r w:rsidRPr="005F70FB">
              <w:t>bangung,</w:t>
            </w:r>
          </w:p>
        </w:tc>
        <w:tc>
          <w:tcPr>
            <w:tcW w:w="489" w:type="dxa"/>
            <w:gridSpan w:val="2"/>
            <w:shd w:val="clear" w:color="auto" w:fill="auto"/>
          </w:tcPr>
          <w:p w14:paraId="6A7099E3" w14:textId="77777777" w:rsidR="00BC2195" w:rsidRPr="005F70FB" w:rsidRDefault="00BC2195" w:rsidP="00BC2195">
            <w:pPr>
              <w:pStyle w:val="Text"/>
            </w:pPr>
            <w:r w:rsidRPr="005F70FB">
              <w:t>sa</w:t>
            </w:r>
          </w:p>
        </w:tc>
        <w:tc>
          <w:tcPr>
            <w:tcW w:w="818" w:type="dxa"/>
            <w:gridSpan w:val="2"/>
            <w:shd w:val="clear" w:color="auto" w:fill="auto"/>
          </w:tcPr>
          <w:p w14:paraId="7CCC8D27" w14:textId="77777777" w:rsidR="00BC2195" w:rsidRPr="005F70FB" w:rsidRDefault="00BC2195" w:rsidP="00BC2195">
            <w:pPr>
              <w:pStyle w:val="Text"/>
            </w:pPr>
            <w:r w:rsidRPr="005F70FB">
              <w:t>makang</w:t>
            </w:r>
          </w:p>
        </w:tc>
        <w:tc>
          <w:tcPr>
            <w:tcW w:w="601" w:type="dxa"/>
            <w:gridSpan w:val="2"/>
            <w:shd w:val="clear" w:color="auto" w:fill="auto"/>
          </w:tcPr>
          <w:p w14:paraId="4E4FFC64" w14:textId="77777777" w:rsidR="00BC2195" w:rsidRPr="005F70FB" w:rsidRDefault="00BC2195" w:rsidP="00BC2195">
            <w:pPr>
              <w:pStyle w:val="Text"/>
            </w:pPr>
            <w:r w:rsidRPr="005F70FB">
              <w:t>sagu,</w:t>
            </w:r>
          </w:p>
        </w:tc>
        <w:tc>
          <w:tcPr>
            <w:tcW w:w="818" w:type="dxa"/>
            <w:gridSpan w:val="2"/>
            <w:shd w:val="clear" w:color="auto" w:fill="auto"/>
          </w:tcPr>
          <w:p w14:paraId="6D925F78" w14:textId="77777777" w:rsidR="00BC2195" w:rsidRPr="005F70FB" w:rsidRDefault="00BC2195" w:rsidP="00BC2195">
            <w:pPr>
              <w:pStyle w:val="Text"/>
            </w:pPr>
            <w:r w:rsidRPr="005F70FB">
              <w:t>makang</w:t>
            </w:r>
          </w:p>
        </w:tc>
      </w:tr>
      <w:tr w:rsidR="00AC23C4" w:rsidRPr="005F70FB" w14:paraId="178517FD" w14:textId="77777777" w:rsidTr="00AC23C4">
        <w:trPr>
          <w:gridAfter w:val="1"/>
          <w:wAfter w:w="366" w:type="dxa"/>
        </w:trPr>
        <w:tc>
          <w:tcPr>
            <w:tcW w:w="709" w:type="dxa"/>
            <w:shd w:val="clear" w:color="auto" w:fill="auto"/>
          </w:tcPr>
          <w:p w14:paraId="036B7BBA" w14:textId="77777777" w:rsidR="00BC2195" w:rsidRPr="005F70FB" w:rsidRDefault="00BC2195" w:rsidP="00BC2195">
            <w:pPr>
              <w:pStyle w:val="GlossEng2ptafter"/>
            </w:pPr>
          </w:p>
        </w:tc>
        <w:tc>
          <w:tcPr>
            <w:tcW w:w="618" w:type="dxa"/>
            <w:gridSpan w:val="2"/>
            <w:shd w:val="clear" w:color="auto" w:fill="auto"/>
          </w:tcPr>
          <w:p w14:paraId="4D7636E2" w14:textId="77777777" w:rsidR="00BC2195" w:rsidRPr="005F70FB" w:rsidRDefault="00BC2195" w:rsidP="00BC2195">
            <w:pPr>
              <w:pStyle w:val="GlossEng2ptafter"/>
            </w:pPr>
            <w:r w:rsidRPr="005F70FB">
              <w:t>again</w:t>
            </w:r>
          </w:p>
        </w:tc>
        <w:tc>
          <w:tcPr>
            <w:tcW w:w="862" w:type="dxa"/>
            <w:gridSpan w:val="4"/>
            <w:shd w:val="clear" w:color="auto" w:fill="auto"/>
          </w:tcPr>
          <w:p w14:paraId="4B244B4D" w14:textId="77777777" w:rsidR="00BC2195" w:rsidRPr="005F70FB" w:rsidRDefault="00BC2195" w:rsidP="00BC2195">
            <w:pPr>
              <w:pStyle w:val="GlossEng2ptafter"/>
            </w:pPr>
            <w:r w:rsidRPr="005F70FB">
              <w:t>morning</w:t>
            </w:r>
          </w:p>
        </w:tc>
        <w:tc>
          <w:tcPr>
            <w:tcW w:w="489" w:type="dxa"/>
            <w:gridSpan w:val="2"/>
            <w:shd w:val="clear" w:color="auto" w:fill="auto"/>
          </w:tcPr>
          <w:p w14:paraId="4A69A296" w14:textId="77777777" w:rsidR="00BC2195" w:rsidRPr="005F70FB" w:rsidRDefault="00BC2195" w:rsidP="00BC2195">
            <w:pPr>
              <w:pStyle w:val="GlossEng2ptafter"/>
            </w:pPr>
            <w:r w:rsidRPr="005F70FB">
              <w:rPr>
                <w:rStyle w:val="ChSmallCaps"/>
              </w:rPr>
              <w:t>1sg</w:t>
            </w:r>
          </w:p>
        </w:tc>
        <w:tc>
          <w:tcPr>
            <w:tcW w:w="923" w:type="dxa"/>
            <w:gridSpan w:val="4"/>
            <w:shd w:val="clear" w:color="auto" w:fill="auto"/>
          </w:tcPr>
          <w:p w14:paraId="518F379F" w14:textId="77777777" w:rsidR="00BC2195" w:rsidRPr="005F70FB" w:rsidRDefault="00BC2195" w:rsidP="00BC2195">
            <w:pPr>
              <w:pStyle w:val="GlossEng2ptafter"/>
            </w:pPr>
            <w:r w:rsidRPr="005F70FB">
              <w:t>wake.up</w:t>
            </w:r>
          </w:p>
        </w:tc>
        <w:tc>
          <w:tcPr>
            <w:tcW w:w="489" w:type="dxa"/>
            <w:gridSpan w:val="2"/>
            <w:shd w:val="clear" w:color="auto" w:fill="auto"/>
          </w:tcPr>
          <w:p w14:paraId="7E55B483" w14:textId="77777777" w:rsidR="00BC2195" w:rsidRPr="005F70FB" w:rsidRDefault="00BC2195" w:rsidP="00BC2195">
            <w:pPr>
              <w:pStyle w:val="GlossEng2ptafter"/>
            </w:pPr>
            <w:r w:rsidRPr="005F70FB">
              <w:rPr>
                <w:rStyle w:val="ChSmallCaps"/>
              </w:rPr>
              <w:t>1sg</w:t>
            </w:r>
          </w:p>
        </w:tc>
        <w:tc>
          <w:tcPr>
            <w:tcW w:w="818" w:type="dxa"/>
            <w:gridSpan w:val="2"/>
            <w:shd w:val="clear" w:color="auto" w:fill="auto"/>
          </w:tcPr>
          <w:p w14:paraId="38FAF90E" w14:textId="77777777" w:rsidR="00BC2195" w:rsidRPr="005F70FB" w:rsidRDefault="00BC2195" w:rsidP="00BC2195">
            <w:pPr>
              <w:pStyle w:val="GlossEng2ptafter"/>
            </w:pPr>
            <w:r w:rsidRPr="005F70FB">
              <w:t>eat</w:t>
            </w:r>
          </w:p>
        </w:tc>
        <w:tc>
          <w:tcPr>
            <w:tcW w:w="601" w:type="dxa"/>
            <w:gridSpan w:val="2"/>
            <w:shd w:val="clear" w:color="auto" w:fill="auto"/>
          </w:tcPr>
          <w:p w14:paraId="0F31647B" w14:textId="77777777" w:rsidR="00BC2195" w:rsidRPr="005F70FB" w:rsidRDefault="00BC2195" w:rsidP="00BC2195">
            <w:pPr>
              <w:pStyle w:val="GlossEng2ptafter"/>
            </w:pPr>
            <w:r w:rsidRPr="005F70FB">
              <w:t>sago</w:t>
            </w:r>
          </w:p>
        </w:tc>
        <w:tc>
          <w:tcPr>
            <w:tcW w:w="818" w:type="dxa"/>
            <w:gridSpan w:val="2"/>
            <w:shd w:val="clear" w:color="auto" w:fill="auto"/>
          </w:tcPr>
          <w:p w14:paraId="74E886B7" w14:textId="77777777" w:rsidR="00BC2195" w:rsidRPr="005F70FB" w:rsidRDefault="00BC2195" w:rsidP="00BC2195">
            <w:pPr>
              <w:pStyle w:val="GlossEng2ptafter"/>
            </w:pPr>
            <w:r w:rsidRPr="005F70FB">
              <w:t>eat</w:t>
            </w:r>
          </w:p>
        </w:tc>
      </w:tr>
      <w:tr w:rsidR="00AC23C4" w:rsidRPr="005F70FB" w14:paraId="67E710AE" w14:textId="77777777" w:rsidTr="00AC23C4">
        <w:trPr>
          <w:gridAfter w:val="10"/>
          <w:wAfter w:w="3331" w:type="dxa"/>
        </w:trPr>
        <w:tc>
          <w:tcPr>
            <w:tcW w:w="709" w:type="dxa"/>
            <w:shd w:val="clear" w:color="auto" w:fill="auto"/>
          </w:tcPr>
          <w:p w14:paraId="67F601F9" w14:textId="77777777" w:rsidR="00BC2195" w:rsidRPr="005F70FB" w:rsidRDefault="00BC2195" w:rsidP="00BC2195">
            <w:pPr>
              <w:pStyle w:val="O0Nwnext"/>
            </w:pPr>
          </w:p>
        </w:tc>
        <w:tc>
          <w:tcPr>
            <w:tcW w:w="795" w:type="dxa"/>
            <w:gridSpan w:val="3"/>
            <w:shd w:val="clear" w:color="auto" w:fill="auto"/>
          </w:tcPr>
          <w:p w14:paraId="63B6AF15" w14:textId="77777777" w:rsidR="00BC2195" w:rsidRPr="005F70FB" w:rsidRDefault="00BC2195" w:rsidP="00BC2195">
            <w:pPr>
              <w:pStyle w:val="Text"/>
            </w:pPr>
            <w:r w:rsidRPr="005F70FB">
              <w:t>kasbi,</w:t>
            </w:r>
          </w:p>
        </w:tc>
        <w:tc>
          <w:tcPr>
            <w:tcW w:w="489" w:type="dxa"/>
            <w:shd w:val="clear" w:color="auto" w:fill="auto"/>
          </w:tcPr>
          <w:p w14:paraId="72679B9B" w14:textId="77777777" w:rsidR="00BC2195" w:rsidRPr="005F70FB" w:rsidRDefault="00BC2195" w:rsidP="00BC2195">
            <w:pPr>
              <w:pStyle w:val="Text"/>
            </w:pPr>
            <w:r w:rsidRPr="005F70FB">
              <w:t>sa</w:t>
            </w:r>
          </w:p>
        </w:tc>
        <w:tc>
          <w:tcPr>
            <w:tcW w:w="751" w:type="dxa"/>
            <w:gridSpan w:val="5"/>
            <w:shd w:val="clear" w:color="auto" w:fill="auto"/>
          </w:tcPr>
          <w:p w14:paraId="0BC9877E" w14:textId="77777777" w:rsidR="00BC2195" w:rsidRPr="005F70FB" w:rsidRDefault="00BC2195" w:rsidP="00BC2195">
            <w:pPr>
              <w:pStyle w:val="Text"/>
            </w:pPr>
            <w:r w:rsidRPr="005F70FB">
              <w:t>minum</w:t>
            </w:r>
          </w:p>
        </w:tc>
        <w:tc>
          <w:tcPr>
            <w:tcW w:w="618" w:type="dxa"/>
            <w:gridSpan w:val="2"/>
            <w:shd w:val="clear" w:color="auto" w:fill="auto"/>
          </w:tcPr>
          <w:p w14:paraId="4D5F9BC1" w14:textId="77777777" w:rsidR="00BC2195" w:rsidRPr="005F70FB" w:rsidRDefault="00BC2195" w:rsidP="00BC2195">
            <w:pPr>
              <w:pStyle w:val="Text"/>
            </w:pPr>
            <w:r w:rsidRPr="005F70FB">
              <w:t>lagi</w:t>
            </w:r>
          </w:p>
        </w:tc>
      </w:tr>
      <w:tr w:rsidR="00AC23C4" w:rsidRPr="005F70FB" w14:paraId="7D8F8B57" w14:textId="77777777" w:rsidTr="00AC23C4">
        <w:trPr>
          <w:gridAfter w:val="10"/>
          <w:wAfter w:w="3331" w:type="dxa"/>
        </w:trPr>
        <w:tc>
          <w:tcPr>
            <w:tcW w:w="709" w:type="dxa"/>
            <w:shd w:val="clear" w:color="auto" w:fill="auto"/>
          </w:tcPr>
          <w:p w14:paraId="2677CDB0" w14:textId="77777777" w:rsidR="00BC2195" w:rsidRPr="005F70FB" w:rsidRDefault="00BC2195" w:rsidP="00BC2195">
            <w:pPr>
              <w:pStyle w:val="GlossEng"/>
            </w:pPr>
          </w:p>
        </w:tc>
        <w:tc>
          <w:tcPr>
            <w:tcW w:w="795" w:type="dxa"/>
            <w:gridSpan w:val="3"/>
            <w:shd w:val="clear" w:color="auto" w:fill="auto"/>
          </w:tcPr>
          <w:p w14:paraId="5D1A90AF" w14:textId="77777777" w:rsidR="00BC2195" w:rsidRPr="005F70FB" w:rsidRDefault="00BC2195" w:rsidP="00BC2195">
            <w:pPr>
              <w:pStyle w:val="GlossEng"/>
            </w:pPr>
            <w:r w:rsidRPr="005F70FB">
              <w:t>cassava</w:t>
            </w:r>
          </w:p>
        </w:tc>
        <w:tc>
          <w:tcPr>
            <w:tcW w:w="489" w:type="dxa"/>
            <w:shd w:val="clear" w:color="auto" w:fill="auto"/>
          </w:tcPr>
          <w:p w14:paraId="5F2D68CE" w14:textId="77777777" w:rsidR="00BC2195" w:rsidRPr="005F70FB" w:rsidRDefault="00BC2195" w:rsidP="00BC2195">
            <w:pPr>
              <w:pStyle w:val="GlossEng"/>
            </w:pPr>
            <w:r w:rsidRPr="005F70FB">
              <w:rPr>
                <w:rStyle w:val="ChSmallCaps"/>
              </w:rPr>
              <w:t>1sg</w:t>
            </w:r>
          </w:p>
        </w:tc>
        <w:tc>
          <w:tcPr>
            <w:tcW w:w="751" w:type="dxa"/>
            <w:gridSpan w:val="5"/>
            <w:shd w:val="clear" w:color="auto" w:fill="auto"/>
          </w:tcPr>
          <w:p w14:paraId="6C1AA1DE" w14:textId="77777777" w:rsidR="00BC2195" w:rsidRPr="005F70FB" w:rsidRDefault="00BC2195" w:rsidP="00BC2195">
            <w:pPr>
              <w:pStyle w:val="GlossEng"/>
            </w:pPr>
            <w:r w:rsidRPr="005F70FB">
              <w:t>drink</w:t>
            </w:r>
          </w:p>
        </w:tc>
        <w:tc>
          <w:tcPr>
            <w:tcW w:w="618" w:type="dxa"/>
            <w:gridSpan w:val="2"/>
            <w:shd w:val="clear" w:color="auto" w:fill="auto"/>
          </w:tcPr>
          <w:p w14:paraId="54C0A53A" w14:textId="77777777" w:rsidR="00BC2195" w:rsidRPr="005F70FB" w:rsidRDefault="00BC2195" w:rsidP="00BC2195">
            <w:pPr>
              <w:pStyle w:val="GlossEng"/>
            </w:pPr>
            <w:r w:rsidRPr="005F70FB">
              <w:t>again</w:t>
            </w:r>
          </w:p>
        </w:tc>
      </w:tr>
    </w:tbl>
    <w:p w14:paraId="06E190AE" w14:textId="77777777" w:rsidR="00BC2195" w:rsidRPr="005F70FB" w:rsidRDefault="00BC2195" w:rsidP="00BC2195">
      <w:pPr>
        <w:pStyle w:val="FreeTranslEng"/>
      </w:pPr>
      <w:r w:rsidRPr="005F70FB">
        <w:t>I took (medicine), I took (medicine), when it was the middle of the night, I took (medicine) again, in the morning I woke up, I ate sago, (I) ate cassava, I took (medicine) again</w:t>
      </w:r>
    </w:p>
    <w:tbl>
      <w:tblPr>
        <w:tblW w:w="6665" w:type="dxa"/>
        <w:tblCellMar>
          <w:left w:w="42" w:type="dxa"/>
          <w:right w:w="42" w:type="dxa"/>
        </w:tblCellMar>
        <w:tblLook w:val="01E0" w:firstRow="1" w:lastRow="1" w:firstColumn="1" w:lastColumn="1" w:noHBand="0" w:noVBand="0"/>
      </w:tblPr>
      <w:tblGrid>
        <w:gridCol w:w="709"/>
        <w:gridCol w:w="529"/>
        <w:gridCol w:w="240"/>
        <w:gridCol w:w="249"/>
        <w:gridCol w:w="474"/>
        <w:gridCol w:w="266"/>
        <w:gridCol w:w="695"/>
        <w:gridCol w:w="973"/>
        <w:gridCol w:w="773"/>
        <w:gridCol w:w="489"/>
        <w:gridCol w:w="506"/>
        <w:gridCol w:w="762"/>
      </w:tblGrid>
      <w:tr w:rsidR="00AC23C4" w:rsidRPr="005F70FB" w14:paraId="537CA095" w14:textId="77777777" w:rsidTr="00AC23C4">
        <w:tc>
          <w:tcPr>
            <w:tcW w:w="709" w:type="dxa"/>
            <w:shd w:val="clear" w:color="auto" w:fill="auto"/>
          </w:tcPr>
          <w:p w14:paraId="1678114B" w14:textId="77777777" w:rsidR="00BC2195" w:rsidRPr="005F70FB" w:rsidRDefault="00BC2195" w:rsidP="00BC2195">
            <w:pPr>
              <w:pStyle w:val="Text"/>
            </w:pPr>
            <w:r w:rsidRPr="005F70FB">
              <w:t>0043</w:t>
            </w:r>
          </w:p>
        </w:tc>
        <w:tc>
          <w:tcPr>
            <w:tcW w:w="529" w:type="dxa"/>
            <w:shd w:val="clear" w:color="auto" w:fill="auto"/>
          </w:tcPr>
          <w:p w14:paraId="173C38EC" w14:textId="77777777" w:rsidR="00BC2195" w:rsidRPr="005F70FB" w:rsidRDefault="00BC2195" w:rsidP="00BC2195">
            <w:pPr>
              <w:pStyle w:val="Text"/>
            </w:pPr>
            <w:r w:rsidRPr="005F70FB">
              <w:t>trus</w:t>
            </w:r>
          </w:p>
        </w:tc>
        <w:tc>
          <w:tcPr>
            <w:tcW w:w="489" w:type="dxa"/>
            <w:gridSpan w:val="2"/>
            <w:shd w:val="clear" w:color="auto" w:fill="auto"/>
          </w:tcPr>
          <w:p w14:paraId="7C6084EE" w14:textId="77777777" w:rsidR="00BC2195" w:rsidRPr="005F70FB" w:rsidRDefault="00BC2195" w:rsidP="00BC2195">
            <w:pPr>
              <w:pStyle w:val="Text"/>
            </w:pPr>
            <w:r w:rsidRPr="005F70FB">
              <w:t>sa</w:t>
            </w:r>
          </w:p>
        </w:tc>
        <w:tc>
          <w:tcPr>
            <w:tcW w:w="740" w:type="dxa"/>
            <w:gridSpan w:val="2"/>
            <w:shd w:val="clear" w:color="auto" w:fill="auto"/>
          </w:tcPr>
          <w:p w14:paraId="1DD89E71" w14:textId="77777777" w:rsidR="00BC2195" w:rsidRPr="005F70FB" w:rsidRDefault="00BC2195" w:rsidP="00BC2195">
            <w:pPr>
              <w:pStyle w:val="Text"/>
            </w:pPr>
            <w:r w:rsidRPr="005F70FB">
              <w:t>tinggal</w:t>
            </w:r>
          </w:p>
        </w:tc>
        <w:tc>
          <w:tcPr>
            <w:tcW w:w="695" w:type="dxa"/>
            <w:shd w:val="clear" w:color="auto" w:fill="auto"/>
          </w:tcPr>
          <w:p w14:paraId="1A4311D2" w14:textId="77777777" w:rsidR="00BC2195" w:rsidRPr="005F70FB" w:rsidRDefault="00BC2195" w:rsidP="00BC2195">
            <w:pPr>
              <w:pStyle w:val="Text"/>
            </w:pPr>
            <w:r w:rsidRPr="005F70FB">
              <w:t>sampe</w:t>
            </w:r>
          </w:p>
        </w:tc>
        <w:tc>
          <w:tcPr>
            <w:tcW w:w="973" w:type="dxa"/>
            <w:shd w:val="clear" w:color="auto" w:fill="auto"/>
          </w:tcPr>
          <w:p w14:paraId="1A0F64AE" w14:textId="77777777" w:rsidR="00BC2195" w:rsidRPr="005F70FB" w:rsidRDefault="00BC2195" w:rsidP="00BC2195">
            <w:pPr>
              <w:pStyle w:val="Text"/>
            </w:pPr>
            <w:r w:rsidRPr="005F70FB">
              <w:t>besok,</w:t>
            </w:r>
          </w:p>
        </w:tc>
        <w:tc>
          <w:tcPr>
            <w:tcW w:w="773" w:type="dxa"/>
            <w:shd w:val="clear" w:color="auto" w:fill="auto"/>
          </w:tcPr>
          <w:p w14:paraId="5B963450" w14:textId="77777777" w:rsidR="00BC2195" w:rsidRPr="005F70FB" w:rsidRDefault="00BC2195" w:rsidP="00BC2195">
            <w:pPr>
              <w:pStyle w:val="Text"/>
            </w:pPr>
            <w:r w:rsidRPr="005F70FB">
              <w:t>suda</w:t>
            </w:r>
          </w:p>
        </w:tc>
        <w:tc>
          <w:tcPr>
            <w:tcW w:w="489" w:type="dxa"/>
            <w:shd w:val="clear" w:color="auto" w:fill="auto"/>
          </w:tcPr>
          <w:p w14:paraId="2C61B762" w14:textId="77777777" w:rsidR="00BC2195" w:rsidRPr="005F70FB" w:rsidRDefault="00BC2195" w:rsidP="00BC2195">
            <w:pPr>
              <w:pStyle w:val="Text"/>
            </w:pPr>
            <w:r w:rsidRPr="005F70FB">
              <w:t>sa</w:t>
            </w:r>
          </w:p>
        </w:tc>
        <w:tc>
          <w:tcPr>
            <w:tcW w:w="506" w:type="dxa"/>
            <w:shd w:val="clear" w:color="auto" w:fill="auto"/>
          </w:tcPr>
          <w:p w14:paraId="3BC4E7AB" w14:textId="77777777" w:rsidR="00BC2195" w:rsidRPr="005F70FB" w:rsidRDefault="00BC2195" w:rsidP="00BC2195">
            <w:pPr>
              <w:pStyle w:val="Text"/>
            </w:pPr>
            <w:r w:rsidRPr="005F70FB">
              <w:t>rasa</w:t>
            </w:r>
          </w:p>
        </w:tc>
        <w:tc>
          <w:tcPr>
            <w:tcW w:w="762" w:type="dxa"/>
            <w:shd w:val="clear" w:color="auto" w:fill="auto"/>
          </w:tcPr>
          <w:p w14:paraId="0BF86663" w14:textId="77777777" w:rsidR="00BC2195" w:rsidRPr="005F70FB" w:rsidRDefault="00BC2195" w:rsidP="00BC2195">
            <w:pPr>
              <w:pStyle w:val="Text"/>
            </w:pPr>
            <w:r w:rsidRPr="005F70FB">
              <w:t>badang</w:t>
            </w:r>
          </w:p>
        </w:tc>
      </w:tr>
      <w:tr w:rsidR="00AC23C4" w:rsidRPr="005F70FB" w14:paraId="2C3F00B3" w14:textId="77777777" w:rsidTr="00AC23C4">
        <w:tc>
          <w:tcPr>
            <w:tcW w:w="709" w:type="dxa"/>
            <w:shd w:val="clear" w:color="auto" w:fill="auto"/>
          </w:tcPr>
          <w:p w14:paraId="6F294BF1" w14:textId="77777777" w:rsidR="00BC2195" w:rsidRPr="005F70FB" w:rsidRDefault="00BC2195" w:rsidP="00BC2195">
            <w:pPr>
              <w:pStyle w:val="GlossEng2ptafter"/>
            </w:pPr>
          </w:p>
        </w:tc>
        <w:tc>
          <w:tcPr>
            <w:tcW w:w="529" w:type="dxa"/>
            <w:shd w:val="clear" w:color="auto" w:fill="auto"/>
          </w:tcPr>
          <w:p w14:paraId="1E535843" w14:textId="77777777" w:rsidR="00BC2195" w:rsidRPr="005F70FB" w:rsidRDefault="00BC2195" w:rsidP="00BC2195">
            <w:pPr>
              <w:pStyle w:val="GlossEng2ptafter"/>
            </w:pPr>
            <w:r w:rsidRPr="005F70FB">
              <w:t>next</w:t>
            </w:r>
          </w:p>
        </w:tc>
        <w:tc>
          <w:tcPr>
            <w:tcW w:w="489" w:type="dxa"/>
            <w:gridSpan w:val="2"/>
            <w:shd w:val="clear" w:color="auto" w:fill="auto"/>
          </w:tcPr>
          <w:p w14:paraId="7E6DB19E" w14:textId="77777777" w:rsidR="00BC2195" w:rsidRPr="005F70FB" w:rsidRDefault="00BC2195" w:rsidP="00BC2195">
            <w:pPr>
              <w:pStyle w:val="GlossEng2ptafter"/>
            </w:pPr>
            <w:r w:rsidRPr="005F70FB">
              <w:rPr>
                <w:rStyle w:val="ChSmallCaps"/>
              </w:rPr>
              <w:t>1sg</w:t>
            </w:r>
          </w:p>
        </w:tc>
        <w:tc>
          <w:tcPr>
            <w:tcW w:w="740" w:type="dxa"/>
            <w:gridSpan w:val="2"/>
            <w:shd w:val="clear" w:color="auto" w:fill="auto"/>
          </w:tcPr>
          <w:p w14:paraId="5143EBD7" w14:textId="77777777" w:rsidR="00BC2195" w:rsidRPr="005F70FB" w:rsidRDefault="00BC2195" w:rsidP="00BC2195">
            <w:pPr>
              <w:pStyle w:val="GlossEng2ptafter"/>
            </w:pPr>
            <w:r w:rsidRPr="005F70FB">
              <w:t>stay</w:t>
            </w:r>
          </w:p>
        </w:tc>
        <w:tc>
          <w:tcPr>
            <w:tcW w:w="695" w:type="dxa"/>
            <w:shd w:val="clear" w:color="auto" w:fill="auto"/>
          </w:tcPr>
          <w:p w14:paraId="35BB713F" w14:textId="77777777" w:rsidR="00BC2195" w:rsidRPr="005F70FB" w:rsidRDefault="00BC2195" w:rsidP="00BC2195">
            <w:pPr>
              <w:pStyle w:val="GlossEng2ptafter"/>
            </w:pPr>
            <w:r w:rsidRPr="005F70FB">
              <w:t>until</w:t>
            </w:r>
          </w:p>
        </w:tc>
        <w:tc>
          <w:tcPr>
            <w:tcW w:w="973" w:type="dxa"/>
            <w:shd w:val="clear" w:color="auto" w:fill="auto"/>
          </w:tcPr>
          <w:p w14:paraId="72F44511" w14:textId="77777777" w:rsidR="00BC2195" w:rsidRPr="005F70FB" w:rsidRDefault="00BC2195" w:rsidP="00BC2195">
            <w:pPr>
              <w:pStyle w:val="GlossEng2ptafter"/>
            </w:pPr>
            <w:r w:rsidRPr="005F70FB">
              <w:t>tomorrow</w:t>
            </w:r>
          </w:p>
        </w:tc>
        <w:tc>
          <w:tcPr>
            <w:tcW w:w="773" w:type="dxa"/>
            <w:shd w:val="clear" w:color="auto" w:fill="auto"/>
          </w:tcPr>
          <w:p w14:paraId="200A8C72" w14:textId="77777777" w:rsidR="00BC2195" w:rsidRPr="005F70FB" w:rsidRDefault="00BC2195" w:rsidP="00BC2195">
            <w:pPr>
              <w:pStyle w:val="GlossEng2ptafter"/>
            </w:pPr>
            <w:r w:rsidRPr="005F70FB">
              <w:t>already</w:t>
            </w:r>
          </w:p>
        </w:tc>
        <w:tc>
          <w:tcPr>
            <w:tcW w:w="489" w:type="dxa"/>
            <w:shd w:val="clear" w:color="auto" w:fill="auto"/>
          </w:tcPr>
          <w:p w14:paraId="4FBAC136" w14:textId="77777777" w:rsidR="00BC2195" w:rsidRPr="005F70FB" w:rsidRDefault="00BC2195" w:rsidP="00BC2195">
            <w:pPr>
              <w:pStyle w:val="GlossEng2ptafter"/>
            </w:pPr>
            <w:r w:rsidRPr="005F70FB">
              <w:rPr>
                <w:rStyle w:val="ChSmallCaps"/>
              </w:rPr>
              <w:t>1sg</w:t>
            </w:r>
          </w:p>
        </w:tc>
        <w:tc>
          <w:tcPr>
            <w:tcW w:w="506" w:type="dxa"/>
            <w:shd w:val="clear" w:color="auto" w:fill="auto"/>
          </w:tcPr>
          <w:p w14:paraId="4A931F9D" w14:textId="77777777" w:rsidR="00BC2195" w:rsidRPr="005F70FB" w:rsidRDefault="00BC2195" w:rsidP="00BC2195">
            <w:pPr>
              <w:pStyle w:val="GlossEng2ptafter"/>
            </w:pPr>
            <w:r w:rsidRPr="005F70FB">
              <w:t>feel</w:t>
            </w:r>
          </w:p>
        </w:tc>
        <w:tc>
          <w:tcPr>
            <w:tcW w:w="762" w:type="dxa"/>
            <w:shd w:val="clear" w:color="auto" w:fill="auto"/>
          </w:tcPr>
          <w:p w14:paraId="0930B290" w14:textId="77777777" w:rsidR="00BC2195" w:rsidRPr="005F70FB" w:rsidRDefault="00BC2195" w:rsidP="00BC2195">
            <w:pPr>
              <w:pStyle w:val="GlossEng2ptafter"/>
            </w:pPr>
            <w:r w:rsidRPr="005F70FB">
              <w:t>body</w:t>
            </w:r>
          </w:p>
        </w:tc>
      </w:tr>
      <w:tr w:rsidR="00BC2195" w:rsidRPr="005F70FB" w14:paraId="4847650B" w14:textId="77777777" w:rsidTr="00AC23C4">
        <w:trPr>
          <w:gridAfter w:val="7"/>
          <w:wAfter w:w="4464" w:type="dxa"/>
        </w:trPr>
        <w:tc>
          <w:tcPr>
            <w:tcW w:w="709" w:type="dxa"/>
            <w:shd w:val="clear" w:color="auto" w:fill="auto"/>
          </w:tcPr>
          <w:p w14:paraId="080AAA53" w14:textId="77777777" w:rsidR="00BC2195" w:rsidRPr="005F70FB" w:rsidRDefault="00BC2195" w:rsidP="00BC2195">
            <w:pPr>
              <w:pStyle w:val="O0Nwnext"/>
            </w:pPr>
          </w:p>
        </w:tc>
        <w:tc>
          <w:tcPr>
            <w:tcW w:w="769" w:type="dxa"/>
            <w:gridSpan w:val="2"/>
            <w:shd w:val="clear" w:color="auto" w:fill="auto"/>
          </w:tcPr>
          <w:p w14:paraId="1C34D6B8" w14:textId="77777777" w:rsidR="00BC2195" w:rsidRPr="005F70FB" w:rsidRDefault="00BC2195" w:rsidP="00BC2195">
            <w:pPr>
              <w:pStyle w:val="Text"/>
            </w:pPr>
            <w:r w:rsidRPr="005F70FB">
              <w:t>suda</w:t>
            </w:r>
          </w:p>
        </w:tc>
        <w:tc>
          <w:tcPr>
            <w:tcW w:w="723" w:type="dxa"/>
            <w:gridSpan w:val="2"/>
            <w:shd w:val="clear" w:color="auto" w:fill="auto"/>
          </w:tcPr>
          <w:p w14:paraId="321E1CE6" w14:textId="77777777" w:rsidR="00BC2195" w:rsidRPr="005F70FB" w:rsidRDefault="00BC2195" w:rsidP="00BC2195">
            <w:pPr>
              <w:pStyle w:val="Text"/>
            </w:pPr>
            <w:r w:rsidRPr="005F70FB">
              <w:t>baik</w:t>
            </w:r>
          </w:p>
        </w:tc>
      </w:tr>
      <w:tr w:rsidR="00BC2195" w:rsidRPr="005F70FB" w14:paraId="5313E63B" w14:textId="77777777" w:rsidTr="00AC23C4">
        <w:trPr>
          <w:gridAfter w:val="7"/>
          <w:wAfter w:w="4464" w:type="dxa"/>
        </w:trPr>
        <w:tc>
          <w:tcPr>
            <w:tcW w:w="709" w:type="dxa"/>
            <w:shd w:val="clear" w:color="auto" w:fill="auto"/>
          </w:tcPr>
          <w:p w14:paraId="75FC2764" w14:textId="77777777" w:rsidR="00BC2195" w:rsidRPr="005F70FB" w:rsidRDefault="00BC2195" w:rsidP="00BC2195">
            <w:pPr>
              <w:pStyle w:val="GlossEng"/>
            </w:pPr>
          </w:p>
        </w:tc>
        <w:tc>
          <w:tcPr>
            <w:tcW w:w="769" w:type="dxa"/>
            <w:gridSpan w:val="2"/>
            <w:shd w:val="clear" w:color="auto" w:fill="auto"/>
          </w:tcPr>
          <w:p w14:paraId="658023B5" w14:textId="77777777" w:rsidR="00BC2195" w:rsidRPr="005F70FB" w:rsidRDefault="00BC2195" w:rsidP="00BC2195">
            <w:pPr>
              <w:pStyle w:val="GlossEng"/>
            </w:pPr>
            <w:r w:rsidRPr="005F70FB">
              <w:t>already</w:t>
            </w:r>
          </w:p>
        </w:tc>
        <w:tc>
          <w:tcPr>
            <w:tcW w:w="723" w:type="dxa"/>
            <w:gridSpan w:val="2"/>
            <w:shd w:val="clear" w:color="auto" w:fill="auto"/>
          </w:tcPr>
          <w:p w14:paraId="7FE6C4AC" w14:textId="77777777" w:rsidR="00BC2195" w:rsidRPr="005F70FB" w:rsidRDefault="00BC2195" w:rsidP="00BC2195">
            <w:pPr>
              <w:pStyle w:val="GlossEng"/>
            </w:pPr>
            <w:r w:rsidRPr="005F70FB">
              <w:t>be.good</w:t>
            </w:r>
          </w:p>
        </w:tc>
      </w:tr>
    </w:tbl>
    <w:p w14:paraId="3D744711" w14:textId="77777777" w:rsidR="00BC2195" w:rsidRPr="005F70FB" w:rsidRDefault="00BC2195" w:rsidP="00BC2195">
      <w:pPr>
        <w:pStyle w:val="FreeTranslEng"/>
      </w:pPr>
      <w:r w:rsidRPr="005F70FB">
        <w:t>then I stayed until the next day, by then my body already felt good</w:t>
      </w:r>
    </w:p>
    <w:tbl>
      <w:tblPr>
        <w:tblW w:w="6805" w:type="dxa"/>
        <w:tblCellMar>
          <w:left w:w="42" w:type="dxa"/>
          <w:right w:w="42" w:type="dxa"/>
        </w:tblCellMar>
        <w:tblLook w:val="01E0" w:firstRow="1" w:lastRow="1" w:firstColumn="1" w:lastColumn="1" w:noHBand="0" w:noVBand="0"/>
      </w:tblPr>
      <w:tblGrid>
        <w:gridCol w:w="709"/>
        <w:gridCol w:w="510"/>
        <w:gridCol w:w="74"/>
        <w:gridCol w:w="284"/>
        <w:gridCol w:w="338"/>
        <w:gridCol w:w="151"/>
        <w:gridCol w:w="283"/>
        <w:gridCol w:w="50"/>
        <w:gridCol w:w="310"/>
        <w:gridCol w:w="30"/>
        <w:gridCol w:w="111"/>
        <w:gridCol w:w="473"/>
        <w:gridCol w:w="100"/>
        <w:gridCol w:w="181"/>
        <w:gridCol w:w="496"/>
        <w:gridCol w:w="281"/>
        <w:gridCol w:w="49"/>
        <w:gridCol w:w="726"/>
        <w:gridCol w:w="36"/>
        <w:gridCol w:w="453"/>
        <w:gridCol w:w="104"/>
        <w:gridCol w:w="280"/>
        <w:gridCol w:w="209"/>
        <w:gridCol w:w="431"/>
        <w:gridCol w:w="136"/>
      </w:tblGrid>
      <w:tr w:rsidR="00AC23C4" w:rsidRPr="005F70FB" w14:paraId="5AB4D376" w14:textId="77777777" w:rsidTr="00AC23C4">
        <w:trPr>
          <w:gridAfter w:val="1"/>
          <w:wAfter w:w="136" w:type="dxa"/>
        </w:trPr>
        <w:tc>
          <w:tcPr>
            <w:tcW w:w="709" w:type="dxa"/>
            <w:shd w:val="clear" w:color="auto" w:fill="auto"/>
          </w:tcPr>
          <w:p w14:paraId="30D724A7" w14:textId="77777777" w:rsidR="00BC2195" w:rsidRPr="005F70FB" w:rsidRDefault="00BC2195" w:rsidP="00BC2195">
            <w:pPr>
              <w:pStyle w:val="Text"/>
            </w:pPr>
            <w:r w:rsidRPr="005F70FB">
              <w:t>0044</w:t>
            </w:r>
          </w:p>
        </w:tc>
        <w:tc>
          <w:tcPr>
            <w:tcW w:w="868" w:type="dxa"/>
            <w:gridSpan w:val="3"/>
            <w:shd w:val="clear" w:color="auto" w:fill="auto"/>
          </w:tcPr>
          <w:p w14:paraId="48A5ED77" w14:textId="77777777" w:rsidR="00BC2195" w:rsidRPr="005F70FB" w:rsidRDefault="00BC2195" w:rsidP="00BC2195">
            <w:pPr>
              <w:pStyle w:val="Text"/>
            </w:pPr>
            <w:r w:rsidRPr="005F70FB">
              <w:t>baru</w:t>
            </w:r>
          </w:p>
        </w:tc>
        <w:tc>
          <w:tcPr>
            <w:tcW w:w="489" w:type="dxa"/>
            <w:gridSpan w:val="2"/>
            <w:shd w:val="clear" w:color="auto" w:fill="auto"/>
          </w:tcPr>
          <w:p w14:paraId="2093BD0F" w14:textId="77777777" w:rsidR="00BC2195" w:rsidRPr="005F70FB" w:rsidRDefault="00BC2195" w:rsidP="00BC2195">
            <w:pPr>
              <w:pStyle w:val="Text"/>
            </w:pPr>
            <w:r w:rsidRPr="005F70FB">
              <w:t>sa</w:t>
            </w:r>
          </w:p>
        </w:tc>
        <w:tc>
          <w:tcPr>
            <w:tcW w:w="673" w:type="dxa"/>
            <w:gridSpan w:val="4"/>
            <w:shd w:val="clear" w:color="auto" w:fill="auto"/>
          </w:tcPr>
          <w:p w14:paraId="5EC89F38" w14:textId="77777777" w:rsidR="00BC2195" w:rsidRPr="005F70FB" w:rsidRDefault="00BC2195" w:rsidP="00BC2195">
            <w:pPr>
              <w:pStyle w:val="Text"/>
            </w:pPr>
            <w:r w:rsidRPr="005F70FB">
              <w:t>punya</w:t>
            </w:r>
          </w:p>
        </w:tc>
        <w:tc>
          <w:tcPr>
            <w:tcW w:w="584" w:type="dxa"/>
            <w:gridSpan w:val="2"/>
            <w:shd w:val="clear" w:color="auto" w:fill="auto"/>
          </w:tcPr>
          <w:p w14:paraId="51911F14" w14:textId="77777777" w:rsidR="00BC2195" w:rsidRPr="005F70FB" w:rsidRDefault="00BC2195" w:rsidP="00BC2195">
            <w:pPr>
              <w:pStyle w:val="Text"/>
            </w:pPr>
            <w:r w:rsidRPr="005F70FB">
              <w:t>ana</w:t>
            </w:r>
          </w:p>
        </w:tc>
        <w:tc>
          <w:tcPr>
            <w:tcW w:w="777" w:type="dxa"/>
            <w:gridSpan w:val="3"/>
            <w:shd w:val="clear" w:color="auto" w:fill="auto"/>
          </w:tcPr>
          <w:p w14:paraId="47622625" w14:textId="77777777" w:rsidR="00BC2195" w:rsidRPr="005F70FB" w:rsidRDefault="00BC2195" w:rsidP="00BC2195">
            <w:pPr>
              <w:pStyle w:val="Text"/>
            </w:pPr>
            <w:r w:rsidRPr="005F70FB">
              <w:t>ini,</w:t>
            </w:r>
          </w:p>
        </w:tc>
        <w:tc>
          <w:tcPr>
            <w:tcW w:w="1056" w:type="dxa"/>
            <w:gridSpan w:val="3"/>
            <w:shd w:val="clear" w:color="auto" w:fill="auto"/>
          </w:tcPr>
          <w:p w14:paraId="1B5E3827" w14:textId="77777777" w:rsidR="00BC2195" w:rsidRPr="005F70FB" w:rsidRDefault="00BC2195" w:rsidP="00BC2195">
            <w:pPr>
              <w:pStyle w:val="Text"/>
            </w:pPr>
            <w:r w:rsidRPr="005F70FB">
              <w:t>mantri,</w:t>
            </w:r>
          </w:p>
        </w:tc>
        <w:tc>
          <w:tcPr>
            <w:tcW w:w="489" w:type="dxa"/>
            <w:gridSpan w:val="2"/>
            <w:shd w:val="clear" w:color="auto" w:fill="auto"/>
          </w:tcPr>
          <w:p w14:paraId="089CFA6D" w14:textId="77777777" w:rsidR="00BC2195" w:rsidRPr="005F70FB" w:rsidRDefault="00BC2195" w:rsidP="00BC2195">
            <w:pPr>
              <w:pStyle w:val="Text"/>
            </w:pPr>
            <w:r w:rsidRPr="005F70FB">
              <w:t>de</w:t>
            </w:r>
          </w:p>
        </w:tc>
        <w:tc>
          <w:tcPr>
            <w:tcW w:w="384" w:type="dxa"/>
            <w:gridSpan w:val="2"/>
            <w:shd w:val="clear" w:color="auto" w:fill="auto"/>
          </w:tcPr>
          <w:p w14:paraId="093FDB4D" w14:textId="77777777" w:rsidR="00BC2195" w:rsidRPr="005F70FB" w:rsidRDefault="00BC2195" w:rsidP="00BC2195">
            <w:pPr>
              <w:pStyle w:val="Text"/>
            </w:pPr>
            <w:r w:rsidRPr="005F70FB">
              <w:t>pi</w:t>
            </w:r>
          </w:p>
        </w:tc>
        <w:tc>
          <w:tcPr>
            <w:tcW w:w="640" w:type="dxa"/>
            <w:gridSpan w:val="2"/>
            <w:shd w:val="clear" w:color="auto" w:fill="auto"/>
          </w:tcPr>
          <w:p w14:paraId="71CCD92F" w14:textId="77777777" w:rsidR="00BC2195" w:rsidRPr="005F70FB" w:rsidRDefault="00BC2195" w:rsidP="00BC2195">
            <w:pPr>
              <w:pStyle w:val="Text"/>
            </w:pPr>
            <w:r w:rsidRPr="005F70FB">
              <w:t>ambil</w:t>
            </w:r>
          </w:p>
        </w:tc>
      </w:tr>
      <w:tr w:rsidR="00AC23C4" w:rsidRPr="005F70FB" w14:paraId="6D9E015B" w14:textId="77777777" w:rsidTr="00AC23C4">
        <w:trPr>
          <w:gridAfter w:val="1"/>
          <w:wAfter w:w="136" w:type="dxa"/>
        </w:trPr>
        <w:tc>
          <w:tcPr>
            <w:tcW w:w="709" w:type="dxa"/>
            <w:shd w:val="clear" w:color="auto" w:fill="auto"/>
          </w:tcPr>
          <w:p w14:paraId="66214B94" w14:textId="77777777" w:rsidR="00BC2195" w:rsidRPr="005F70FB" w:rsidRDefault="00BC2195" w:rsidP="00BC2195">
            <w:pPr>
              <w:pStyle w:val="GlossEng2ptafter"/>
            </w:pPr>
          </w:p>
        </w:tc>
        <w:tc>
          <w:tcPr>
            <w:tcW w:w="868" w:type="dxa"/>
            <w:gridSpan w:val="3"/>
            <w:shd w:val="clear" w:color="auto" w:fill="auto"/>
          </w:tcPr>
          <w:p w14:paraId="265D5452" w14:textId="77777777" w:rsidR="00BC2195" w:rsidRPr="005F70FB" w:rsidRDefault="00BC2195" w:rsidP="00BC2195">
            <w:pPr>
              <w:pStyle w:val="GlossEng2ptafter"/>
            </w:pPr>
            <w:r w:rsidRPr="005F70FB">
              <w:t>and.then</w:t>
            </w:r>
          </w:p>
        </w:tc>
        <w:tc>
          <w:tcPr>
            <w:tcW w:w="489" w:type="dxa"/>
            <w:gridSpan w:val="2"/>
            <w:shd w:val="clear" w:color="auto" w:fill="auto"/>
          </w:tcPr>
          <w:p w14:paraId="65788250" w14:textId="77777777" w:rsidR="00BC2195" w:rsidRPr="005F70FB" w:rsidRDefault="00BC2195" w:rsidP="00BC2195">
            <w:pPr>
              <w:pStyle w:val="GlossEng2ptafter"/>
            </w:pPr>
            <w:r w:rsidRPr="005F70FB">
              <w:rPr>
                <w:rStyle w:val="ChSmallCaps"/>
              </w:rPr>
              <w:t>1sg</w:t>
            </w:r>
          </w:p>
        </w:tc>
        <w:tc>
          <w:tcPr>
            <w:tcW w:w="673" w:type="dxa"/>
            <w:gridSpan w:val="4"/>
            <w:shd w:val="clear" w:color="auto" w:fill="auto"/>
          </w:tcPr>
          <w:p w14:paraId="5B2C1D90" w14:textId="77777777" w:rsidR="00BC2195" w:rsidRPr="005F70FB" w:rsidRDefault="00BC2195" w:rsidP="00BC2195">
            <w:pPr>
              <w:pStyle w:val="GlossEng2ptafter"/>
            </w:pPr>
            <w:r w:rsidRPr="005F70FB">
              <w:rPr>
                <w:rStyle w:val="ChSmallCaps"/>
              </w:rPr>
              <w:t>poss</w:t>
            </w:r>
          </w:p>
        </w:tc>
        <w:tc>
          <w:tcPr>
            <w:tcW w:w="584" w:type="dxa"/>
            <w:gridSpan w:val="2"/>
            <w:shd w:val="clear" w:color="auto" w:fill="auto"/>
          </w:tcPr>
          <w:p w14:paraId="467709BC" w14:textId="77777777" w:rsidR="00BC2195" w:rsidRPr="005F70FB" w:rsidRDefault="00BC2195" w:rsidP="00BC2195">
            <w:pPr>
              <w:pStyle w:val="GlossEng2ptafter"/>
            </w:pPr>
            <w:r w:rsidRPr="005F70FB">
              <w:t>child</w:t>
            </w:r>
          </w:p>
        </w:tc>
        <w:tc>
          <w:tcPr>
            <w:tcW w:w="777" w:type="dxa"/>
            <w:gridSpan w:val="3"/>
            <w:shd w:val="clear" w:color="auto" w:fill="auto"/>
          </w:tcPr>
          <w:p w14:paraId="5FBD44C4" w14:textId="77777777" w:rsidR="00BC2195" w:rsidRPr="005F70FB" w:rsidRDefault="00BC2195" w:rsidP="00BC2195">
            <w:pPr>
              <w:pStyle w:val="GlossEng2ptafter"/>
            </w:pPr>
            <w:r w:rsidRPr="005F70FB">
              <w:rPr>
                <w:rStyle w:val="ChSmallCaps"/>
              </w:rPr>
              <w:t>d.prox</w:t>
            </w:r>
          </w:p>
        </w:tc>
        <w:tc>
          <w:tcPr>
            <w:tcW w:w="1056" w:type="dxa"/>
            <w:gridSpan w:val="3"/>
            <w:shd w:val="clear" w:color="auto" w:fill="auto"/>
          </w:tcPr>
          <w:p w14:paraId="7B03FA60" w14:textId="77777777" w:rsidR="00BC2195" w:rsidRPr="005F70FB" w:rsidRDefault="00BC2195" w:rsidP="00BC2195">
            <w:pPr>
              <w:pStyle w:val="GlossEng2ptafter"/>
            </w:pPr>
            <w:r w:rsidRPr="005F70FB">
              <w:t>male.nurse</w:t>
            </w:r>
          </w:p>
        </w:tc>
        <w:tc>
          <w:tcPr>
            <w:tcW w:w="489" w:type="dxa"/>
            <w:gridSpan w:val="2"/>
            <w:shd w:val="clear" w:color="auto" w:fill="auto"/>
          </w:tcPr>
          <w:p w14:paraId="62A939A5" w14:textId="77777777" w:rsidR="00BC2195" w:rsidRPr="005F70FB" w:rsidRDefault="00BC2195" w:rsidP="00BC2195">
            <w:pPr>
              <w:pStyle w:val="GlossEng2ptafter"/>
            </w:pPr>
            <w:r w:rsidRPr="005F70FB">
              <w:rPr>
                <w:rStyle w:val="ChSmallCaps"/>
              </w:rPr>
              <w:t>3sg</w:t>
            </w:r>
          </w:p>
        </w:tc>
        <w:tc>
          <w:tcPr>
            <w:tcW w:w="384" w:type="dxa"/>
            <w:gridSpan w:val="2"/>
            <w:shd w:val="clear" w:color="auto" w:fill="auto"/>
          </w:tcPr>
          <w:p w14:paraId="11156A0D" w14:textId="77777777" w:rsidR="00BC2195" w:rsidRPr="005F70FB" w:rsidRDefault="00BC2195" w:rsidP="00BC2195">
            <w:pPr>
              <w:pStyle w:val="GlossEng2ptafter"/>
            </w:pPr>
            <w:r w:rsidRPr="005F70FB">
              <w:t>go</w:t>
            </w:r>
          </w:p>
        </w:tc>
        <w:tc>
          <w:tcPr>
            <w:tcW w:w="640" w:type="dxa"/>
            <w:gridSpan w:val="2"/>
            <w:shd w:val="clear" w:color="auto" w:fill="auto"/>
          </w:tcPr>
          <w:p w14:paraId="7D9238E7" w14:textId="77777777" w:rsidR="00BC2195" w:rsidRPr="005F70FB" w:rsidRDefault="00BC2195" w:rsidP="00BC2195">
            <w:pPr>
              <w:pStyle w:val="GlossEng2ptafter"/>
            </w:pPr>
            <w:r w:rsidRPr="005F70FB">
              <w:t>fetch</w:t>
            </w:r>
          </w:p>
        </w:tc>
      </w:tr>
      <w:tr w:rsidR="00AC23C4" w:rsidRPr="005F70FB" w14:paraId="696279A8" w14:textId="77777777" w:rsidTr="00AC23C4">
        <w:tc>
          <w:tcPr>
            <w:tcW w:w="709" w:type="dxa"/>
            <w:shd w:val="clear" w:color="auto" w:fill="auto"/>
          </w:tcPr>
          <w:p w14:paraId="61A7019C" w14:textId="77777777" w:rsidR="00BC2195" w:rsidRPr="005F70FB" w:rsidRDefault="00BC2195" w:rsidP="00BC2195">
            <w:pPr>
              <w:pStyle w:val="O0Nwnext"/>
            </w:pPr>
          </w:p>
        </w:tc>
        <w:tc>
          <w:tcPr>
            <w:tcW w:w="510" w:type="dxa"/>
            <w:shd w:val="clear" w:color="auto" w:fill="auto"/>
          </w:tcPr>
          <w:p w14:paraId="5EF599C2" w14:textId="77777777" w:rsidR="00BC2195" w:rsidRPr="005F70FB" w:rsidRDefault="00BC2195" w:rsidP="00BC2195">
            <w:pPr>
              <w:pStyle w:val="Text"/>
            </w:pPr>
            <w:r w:rsidRPr="005F70FB">
              <w:t>saya,</w:t>
            </w:r>
          </w:p>
        </w:tc>
        <w:tc>
          <w:tcPr>
            <w:tcW w:w="696" w:type="dxa"/>
            <w:gridSpan w:val="3"/>
            <w:shd w:val="clear" w:color="auto" w:fill="auto"/>
          </w:tcPr>
          <w:p w14:paraId="0F188A63" w14:textId="77777777" w:rsidR="00BC2195" w:rsidRPr="005F70FB" w:rsidRDefault="00BC2195" w:rsidP="00BC2195">
            <w:pPr>
              <w:pStyle w:val="Text"/>
            </w:pPr>
            <w:r w:rsidRPr="005F70FB">
              <w:t>kitong</w:t>
            </w:r>
          </w:p>
        </w:tc>
        <w:tc>
          <w:tcPr>
            <w:tcW w:w="484" w:type="dxa"/>
            <w:gridSpan w:val="3"/>
            <w:shd w:val="clear" w:color="auto" w:fill="auto"/>
          </w:tcPr>
          <w:p w14:paraId="3B81A273" w14:textId="77777777" w:rsidR="00BC2195" w:rsidRPr="005F70FB" w:rsidRDefault="00BC2195" w:rsidP="00BC2195">
            <w:pPr>
              <w:pStyle w:val="Text"/>
            </w:pPr>
            <w:r w:rsidRPr="005F70FB">
              <w:t>dua</w:t>
            </w:r>
          </w:p>
        </w:tc>
        <w:tc>
          <w:tcPr>
            <w:tcW w:w="451" w:type="dxa"/>
            <w:gridSpan w:val="3"/>
            <w:shd w:val="clear" w:color="auto" w:fill="auto"/>
          </w:tcPr>
          <w:p w14:paraId="7741EF3D" w14:textId="77777777" w:rsidR="00BC2195" w:rsidRPr="005F70FB" w:rsidRDefault="00BC2195" w:rsidP="00BC2195">
            <w:pPr>
              <w:pStyle w:val="Text"/>
            </w:pPr>
            <w:r w:rsidRPr="005F70FB">
              <w:t>lari</w:t>
            </w:r>
          </w:p>
        </w:tc>
        <w:tc>
          <w:tcPr>
            <w:tcW w:w="573" w:type="dxa"/>
            <w:gridSpan w:val="2"/>
            <w:shd w:val="clear" w:color="auto" w:fill="auto"/>
          </w:tcPr>
          <w:p w14:paraId="3783F2B8" w14:textId="77777777" w:rsidR="00BC2195" w:rsidRPr="005F70FB" w:rsidRDefault="00BC2195" w:rsidP="00BC2195">
            <w:pPr>
              <w:pStyle w:val="Text"/>
            </w:pPr>
            <w:r w:rsidRPr="005F70FB">
              <w:t>deng</w:t>
            </w:r>
          </w:p>
        </w:tc>
        <w:tc>
          <w:tcPr>
            <w:tcW w:w="1007" w:type="dxa"/>
            <w:gridSpan w:val="4"/>
            <w:shd w:val="clear" w:color="auto" w:fill="auto"/>
          </w:tcPr>
          <w:p w14:paraId="5C03448C" w14:textId="77777777" w:rsidR="00BC2195" w:rsidRPr="005F70FB" w:rsidRDefault="00BC2195" w:rsidP="00BC2195">
            <w:pPr>
              <w:pStyle w:val="Text"/>
            </w:pPr>
            <w:r w:rsidRPr="005F70FB">
              <w:t>motor,</w:t>
            </w:r>
          </w:p>
        </w:tc>
        <w:tc>
          <w:tcPr>
            <w:tcW w:w="762" w:type="dxa"/>
            <w:gridSpan w:val="2"/>
            <w:shd w:val="clear" w:color="auto" w:fill="auto"/>
          </w:tcPr>
          <w:p w14:paraId="0469A88C" w14:textId="77777777" w:rsidR="00BC2195" w:rsidRPr="005F70FB" w:rsidRDefault="00BC2195" w:rsidP="00BC2195">
            <w:pPr>
              <w:pStyle w:val="Text"/>
            </w:pPr>
            <w:r w:rsidRPr="005F70FB">
              <w:t>dengan</w:t>
            </w:r>
            <w:r w:rsidR="00E22DD1" w:rsidRPr="005F70FB">
              <w:t>g</w:t>
            </w:r>
          </w:p>
        </w:tc>
        <w:tc>
          <w:tcPr>
            <w:tcW w:w="557" w:type="dxa"/>
            <w:gridSpan w:val="2"/>
            <w:shd w:val="clear" w:color="auto" w:fill="auto"/>
          </w:tcPr>
          <w:p w14:paraId="6473B5BC" w14:textId="77777777" w:rsidR="00BC2195" w:rsidRPr="005F70FB" w:rsidRDefault="00BC2195" w:rsidP="00BC2195">
            <w:pPr>
              <w:pStyle w:val="Text"/>
            </w:pPr>
            <w:r w:rsidRPr="005F70FB">
              <w:t>Roni,</w:t>
            </w:r>
          </w:p>
        </w:tc>
        <w:tc>
          <w:tcPr>
            <w:tcW w:w="489" w:type="dxa"/>
            <w:gridSpan w:val="2"/>
            <w:shd w:val="clear" w:color="auto" w:fill="auto"/>
          </w:tcPr>
          <w:p w14:paraId="460FD3F3" w14:textId="77777777" w:rsidR="00BC2195" w:rsidRPr="005F70FB" w:rsidRDefault="00BC2195" w:rsidP="00BC2195">
            <w:pPr>
              <w:pStyle w:val="Text"/>
            </w:pPr>
            <w:r w:rsidRPr="005F70FB">
              <w:t>sa</w:t>
            </w:r>
          </w:p>
        </w:tc>
        <w:tc>
          <w:tcPr>
            <w:tcW w:w="567" w:type="dxa"/>
            <w:gridSpan w:val="2"/>
            <w:shd w:val="clear" w:color="auto" w:fill="auto"/>
          </w:tcPr>
          <w:p w14:paraId="6842E545" w14:textId="77777777" w:rsidR="00BC2195" w:rsidRPr="005F70FB" w:rsidRDefault="00BC2195" w:rsidP="00BC2195">
            <w:pPr>
              <w:pStyle w:val="Text"/>
            </w:pPr>
            <w:r w:rsidRPr="005F70FB">
              <w:t>pu</w:t>
            </w:r>
          </w:p>
        </w:tc>
      </w:tr>
      <w:tr w:rsidR="00AC23C4" w:rsidRPr="005F70FB" w14:paraId="2CD0F6F2" w14:textId="77777777" w:rsidTr="00AC23C4">
        <w:tc>
          <w:tcPr>
            <w:tcW w:w="709" w:type="dxa"/>
            <w:shd w:val="clear" w:color="auto" w:fill="auto"/>
          </w:tcPr>
          <w:p w14:paraId="01E209F6" w14:textId="77777777" w:rsidR="00BC2195" w:rsidRPr="005F70FB" w:rsidRDefault="00BC2195" w:rsidP="00BC2195">
            <w:pPr>
              <w:pStyle w:val="GlossEng2ptafter"/>
            </w:pPr>
          </w:p>
        </w:tc>
        <w:tc>
          <w:tcPr>
            <w:tcW w:w="510" w:type="dxa"/>
            <w:shd w:val="clear" w:color="auto" w:fill="auto"/>
          </w:tcPr>
          <w:p w14:paraId="57A4D35F" w14:textId="77777777" w:rsidR="00BC2195" w:rsidRPr="005F70FB" w:rsidRDefault="00BC2195" w:rsidP="00BC2195">
            <w:pPr>
              <w:pStyle w:val="GlossEng2ptafter"/>
            </w:pPr>
            <w:r w:rsidRPr="005F70FB">
              <w:rPr>
                <w:rStyle w:val="ChSmallCaps"/>
              </w:rPr>
              <w:t>1sg</w:t>
            </w:r>
          </w:p>
        </w:tc>
        <w:tc>
          <w:tcPr>
            <w:tcW w:w="696" w:type="dxa"/>
            <w:gridSpan w:val="3"/>
            <w:shd w:val="clear" w:color="auto" w:fill="auto"/>
          </w:tcPr>
          <w:p w14:paraId="694DB569" w14:textId="77777777" w:rsidR="00BC2195" w:rsidRPr="005F70FB" w:rsidRDefault="00BC2195" w:rsidP="00BC2195">
            <w:pPr>
              <w:pStyle w:val="GlossEng2ptafter"/>
            </w:pPr>
            <w:r w:rsidRPr="005F70FB">
              <w:rPr>
                <w:rStyle w:val="ChSmallCaps"/>
              </w:rPr>
              <w:t>1pl</w:t>
            </w:r>
          </w:p>
        </w:tc>
        <w:tc>
          <w:tcPr>
            <w:tcW w:w="484" w:type="dxa"/>
            <w:gridSpan w:val="3"/>
            <w:shd w:val="clear" w:color="auto" w:fill="auto"/>
          </w:tcPr>
          <w:p w14:paraId="65355C14" w14:textId="77777777" w:rsidR="00BC2195" w:rsidRPr="005F70FB" w:rsidRDefault="00BC2195" w:rsidP="00BC2195">
            <w:pPr>
              <w:pStyle w:val="GlossEng2ptafter"/>
            </w:pPr>
            <w:r w:rsidRPr="005F70FB">
              <w:t>two</w:t>
            </w:r>
          </w:p>
        </w:tc>
        <w:tc>
          <w:tcPr>
            <w:tcW w:w="451" w:type="dxa"/>
            <w:gridSpan w:val="3"/>
            <w:shd w:val="clear" w:color="auto" w:fill="auto"/>
          </w:tcPr>
          <w:p w14:paraId="4B1A4A6D" w14:textId="77777777" w:rsidR="00BC2195" w:rsidRPr="005F70FB" w:rsidRDefault="00BC2195" w:rsidP="00BC2195">
            <w:pPr>
              <w:pStyle w:val="GlossEng2ptafter"/>
            </w:pPr>
            <w:r w:rsidRPr="005F70FB">
              <w:t>run</w:t>
            </w:r>
          </w:p>
        </w:tc>
        <w:tc>
          <w:tcPr>
            <w:tcW w:w="573" w:type="dxa"/>
            <w:gridSpan w:val="2"/>
            <w:shd w:val="clear" w:color="auto" w:fill="auto"/>
          </w:tcPr>
          <w:p w14:paraId="4AA6054C" w14:textId="77777777" w:rsidR="00BC2195" w:rsidRPr="005F70FB" w:rsidRDefault="00BC2195" w:rsidP="00BC2195">
            <w:pPr>
              <w:pStyle w:val="GlossEng2ptafter"/>
            </w:pPr>
            <w:r w:rsidRPr="005F70FB">
              <w:t>with</w:t>
            </w:r>
          </w:p>
        </w:tc>
        <w:tc>
          <w:tcPr>
            <w:tcW w:w="1007" w:type="dxa"/>
            <w:gridSpan w:val="4"/>
            <w:shd w:val="clear" w:color="auto" w:fill="auto"/>
          </w:tcPr>
          <w:p w14:paraId="5E261C4F" w14:textId="77777777" w:rsidR="00BC2195" w:rsidRPr="005F70FB" w:rsidRDefault="00BC2195" w:rsidP="00BC2195">
            <w:pPr>
              <w:pStyle w:val="GlossEng2ptafter"/>
            </w:pPr>
            <w:r w:rsidRPr="005F70FB">
              <w:t>motorbike</w:t>
            </w:r>
          </w:p>
        </w:tc>
        <w:tc>
          <w:tcPr>
            <w:tcW w:w="762" w:type="dxa"/>
            <w:gridSpan w:val="2"/>
            <w:shd w:val="clear" w:color="auto" w:fill="auto"/>
          </w:tcPr>
          <w:p w14:paraId="7718EB85" w14:textId="77777777" w:rsidR="00BC2195" w:rsidRPr="005F70FB" w:rsidRDefault="00BC2195" w:rsidP="00BC2195">
            <w:pPr>
              <w:pStyle w:val="GlossEng2ptafter"/>
            </w:pPr>
            <w:r w:rsidRPr="005F70FB">
              <w:t>with</w:t>
            </w:r>
          </w:p>
        </w:tc>
        <w:tc>
          <w:tcPr>
            <w:tcW w:w="557" w:type="dxa"/>
            <w:gridSpan w:val="2"/>
            <w:shd w:val="clear" w:color="auto" w:fill="auto"/>
          </w:tcPr>
          <w:p w14:paraId="121051F1" w14:textId="77777777" w:rsidR="00BC2195" w:rsidRPr="005F70FB" w:rsidRDefault="00BC2195" w:rsidP="00BC2195">
            <w:pPr>
              <w:pStyle w:val="GlossEng2ptafter"/>
            </w:pPr>
            <w:r w:rsidRPr="005F70FB">
              <w:t>Roni</w:t>
            </w:r>
          </w:p>
        </w:tc>
        <w:tc>
          <w:tcPr>
            <w:tcW w:w="489" w:type="dxa"/>
            <w:gridSpan w:val="2"/>
            <w:shd w:val="clear" w:color="auto" w:fill="auto"/>
          </w:tcPr>
          <w:p w14:paraId="17245183" w14:textId="77777777" w:rsidR="00BC2195" w:rsidRPr="005F70FB" w:rsidRDefault="00BC2195" w:rsidP="00BC2195">
            <w:pPr>
              <w:pStyle w:val="GlossEng2ptafter"/>
            </w:pPr>
            <w:r w:rsidRPr="005F70FB">
              <w:rPr>
                <w:rStyle w:val="ChSmallCaps"/>
              </w:rPr>
              <w:t>1sg</w:t>
            </w:r>
          </w:p>
        </w:tc>
        <w:tc>
          <w:tcPr>
            <w:tcW w:w="567" w:type="dxa"/>
            <w:gridSpan w:val="2"/>
            <w:shd w:val="clear" w:color="auto" w:fill="auto"/>
          </w:tcPr>
          <w:p w14:paraId="6757C297" w14:textId="77777777" w:rsidR="00BC2195" w:rsidRPr="005F70FB" w:rsidRDefault="00BC2195" w:rsidP="00BC2195">
            <w:pPr>
              <w:pStyle w:val="GlossEng2ptafter"/>
            </w:pPr>
            <w:r w:rsidRPr="005F70FB">
              <w:rPr>
                <w:rStyle w:val="ChSmallCaps"/>
              </w:rPr>
              <w:t>poss</w:t>
            </w:r>
          </w:p>
        </w:tc>
      </w:tr>
      <w:tr w:rsidR="00AC23C4" w:rsidRPr="005F70FB" w14:paraId="296D71B4" w14:textId="77777777" w:rsidTr="00AC23C4">
        <w:trPr>
          <w:gridAfter w:val="9"/>
          <w:wAfter w:w="2424" w:type="dxa"/>
        </w:trPr>
        <w:tc>
          <w:tcPr>
            <w:tcW w:w="709" w:type="dxa"/>
            <w:shd w:val="clear" w:color="auto" w:fill="auto"/>
          </w:tcPr>
          <w:p w14:paraId="679E5E74" w14:textId="77777777" w:rsidR="00BC2195" w:rsidRPr="005F70FB" w:rsidRDefault="00BC2195" w:rsidP="00BC2195">
            <w:pPr>
              <w:pStyle w:val="O0Nwnext"/>
            </w:pPr>
          </w:p>
        </w:tc>
        <w:tc>
          <w:tcPr>
            <w:tcW w:w="584" w:type="dxa"/>
            <w:gridSpan w:val="2"/>
            <w:shd w:val="clear" w:color="auto" w:fill="auto"/>
          </w:tcPr>
          <w:p w14:paraId="419A7F5A" w14:textId="77777777" w:rsidR="00BC2195" w:rsidRPr="005F70FB" w:rsidRDefault="00BC2195" w:rsidP="00BC2195">
            <w:pPr>
              <w:pStyle w:val="Text"/>
            </w:pPr>
            <w:r w:rsidRPr="005F70FB">
              <w:t>ana</w:t>
            </w:r>
          </w:p>
        </w:tc>
        <w:tc>
          <w:tcPr>
            <w:tcW w:w="1056" w:type="dxa"/>
            <w:gridSpan w:val="4"/>
            <w:shd w:val="clear" w:color="auto" w:fill="auto"/>
          </w:tcPr>
          <w:p w14:paraId="5F147928" w14:textId="77777777" w:rsidR="00BC2195" w:rsidRPr="005F70FB" w:rsidRDefault="00BC2195" w:rsidP="00BC2195">
            <w:pPr>
              <w:pStyle w:val="Text"/>
            </w:pPr>
            <w:r w:rsidRPr="005F70FB">
              <w:t>mantri</w:t>
            </w:r>
          </w:p>
        </w:tc>
        <w:tc>
          <w:tcPr>
            <w:tcW w:w="360" w:type="dxa"/>
            <w:gridSpan w:val="2"/>
            <w:shd w:val="clear" w:color="auto" w:fill="auto"/>
          </w:tcPr>
          <w:p w14:paraId="2F78EF17" w14:textId="77777777" w:rsidR="00BC2195" w:rsidRPr="005F70FB" w:rsidRDefault="00BC2195" w:rsidP="00BC2195">
            <w:pPr>
              <w:pStyle w:val="Text"/>
            </w:pPr>
            <w:r w:rsidRPr="005F70FB">
              <w:t>di</w:t>
            </w:r>
          </w:p>
        </w:tc>
        <w:tc>
          <w:tcPr>
            <w:tcW w:w="895" w:type="dxa"/>
            <w:gridSpan w:val="5"/>
            <w:shd w:val="clear" w:color="auto" w:fill="auto"/>
          </w:tcPr>
          <w:p w14:paraId="4D790CFD" w14:textId="77777777" w:rsidR="00BC2195" w:rsidRPr="005F70FB" w:rsidRDefault="00BC2195" w:rsidP="00BC2195">
            <w:pPr>
              <w:pStyle w:val="Text"/>
            </w:pPr>
            <w:r w:rsidRPr="005F70FB">
              <w:t>Jayapura</w:t>
            </w:r>
          </w:p>
        </w:tc>
        <w:tc>
          <w:tcPr>
            <w:tcW w:w="777" w:type="dxa"/>
            <w:gridSpan w:val="2"/>
            <w:shd w:val="clear" w:color="auto" w:fill="auto"/>
          </w:tcPr>
          <w:p w14:paraId="37F41243" w14:textId="77777777" w:rsidR="00BC2195" w:rsidRPr="005F70FB" w:rsidRDefault="00BC2195" w:rsidP="00BC2195">
            <w:pPr>
              <w:pStyle w:val="Text"/>
            </w:pPr>
            <w:r w:rsidRPr="005F70FB">
              <w:t>ini</w:t>
            </w:r>
          </w:p>
        </w:tc>
      </w:tr>
      <w:tr w:rsidR="00AC23C4" w:rsidRPr="005F70FB" w14:paraId="769A9392" w14:textId="77777777" w:rsidTr="00AC23C4">
        <w:trPr>
          <w:gridAfter w:val="9"/>
          <w:wAfter w:w="2424" w:type="dxa"/>
        </w:trPr>
        <w:tc>
          <w:tcPr>
            <w:tcW w:w="709" w:type="dxa"/>
            <w:shd w:val="clear" w:color="auto" w:fill="auto"/>
          </w:tcPr>
          <w:p w14:paraId="66AFC64D" w14:textId="77777777" w:rsidR="00BC2195" w:rsidRPr="005F70FB" w:rsidRDefault="00BC2195" w:rsidP="00BC2195">
            <w:pPr>
              <w:pStyle w:val="GlossEng"/>
            </w:pPr>
          </w:p>
        </w:tc>
        <w:tc>
          <w:tcPr>
            <w:tcW w:w="584" w:type="dxa"/>
            <w:gridSpan w:val="2"/>
            <w:shd w:val="clear" w:color="auto" w:fill="auto"/>
          </w:tcPr>
          <w:p w14:paraId="005775DB" w14:textId="77777777" w:rsidR="00BC2195" w:rsidRPr="005F70FB" w:rsidRDefault="00BC2195" w:rsidP="00BC2195">
            <w:pPr>
              <w:pStyle w:val="GlossEng"/>
            </w:pPr>
            <w:r w:rsidRPr="005F70FB">
              <w:t>child</w:t>
            </w:r>
          </w:p>
        </w:tc>
        <w:tc>
          <w:tcPr>
            <w:tcW w:w="1056" w:type="dxa"/>
            <w:gridSpan w:val="4"/>
            <w:shd w:val="clear" w:color="auto" w:fill="auto"/>
          </w:tcPr>
          <w:p w14:paraId="36510C08" w14:textId="77777777" w:rsidR="00BC2195" w:rsidRPr="005F70FB" w:rsidRDefault="00BC2195" w:rsidP="00BC2195">
            <w:pPr>
              <w:pStyle w:val="GlossEng"/>
            </w:pPr>
            <w:r w:rsidRPr="005F70FB">
              <w:t>male.nurse</w:t>
            </w:r>
          </w:p>
        </w:tc>
        <w:tc>
          <w:tcPr>
            <w:tcW w:w="360" w:type="dxa"/>
            <w:gridSpan w:val="2"/>
            <w:shd w:val="clear" w:color="auto" w:fill="auto"/>
          </w:tcPr>
          <w:p w14:paraId="5E474E98" w14:textId="77777777" w:rsidR="00BC2195" w:rsidRPr="005F70FB" w:rsidRDefault="00BC2195" w:rsidP="00BC2195">
            <w:pPr>
              <w:pStyle w:val="GlossEng"/>
            </w:pPr>
            <w:r w:rsidRPr="005F70FB">
              <w:t>at</w:t>
            </w:r>
          </w:p>
        </w:tc>
        <w:tc>
          <w:tcPr>
            <w:tcW w:w="895" w:type="dxa"/>
            <w:gridSpan w:val="5"/>
            <w:shd w:val="clear" w:color="auto" w:fill="auto"/>
          </w:tcPr>
          <w:p w14:paraId="709F1494" w14:textId="77777777" w:rsidR="00BC2195" w:rsidRPr="005F70FB" w:rsidRDefault="00BC2195" w:rsidP="00BC2195">
            <w:pPr>
              <w:pStyle w:val="GlossEng"/>
            </w:pPr>
            <w:r w:rsidRPr="005F70FB">
              <w:t>Jayapura</w:t>
            </w:r>
          </w:p>
        </w:tc>
        <w:tc>
          <w:tcPr>
            <w:tcW w:w="777" w:type="dxa"/>
            <w:gridSpan w:val="2"/>
            <w:shd w:val="clear" w:color="auto" w:fill="auto"/>
          </w:tcPr>
          <w:p w14:paraId="21E5592B" w14:textId="77777777" w:rsidR="00BC2195" w:rsidRPr="005F70FB" w:rsidRDefault="00BC2195" w:rsidP="00BC2195">
            <w:pPr>
              <w:pStyle w:val="GlossEng"/>
            </w:pPr>
            <w:r w:rsidRPr="005F70FB">
              <w:rPr>
                <w:rStyle w:val="ChSmallCaps"/>
              </w:rPr>
              <w:t>d.prox</w:t>
            </w:r>
          </w:p>
        </w:tc>
      </w:tr>
    </w:tbl>
    <w:p w14:paraId="231C36C9" w14:textId="77777777" w:rsidR="00BC2195" w:rsidRPr="005F70FB" w:rsidRDefault="00BC2195" w:rsidP="00BC2195">
      <w:pPr>
        <w:pStyle w:val="FreeTranslEng"/>
      </w:pPr>
      <w:r w:rsidRPr="005F70FB">
        <w:t>and then, my child here, the male nurse, he came to pick me up, the two of us drove with (his) motorbike, with Roni, my young male nurse from Jayapura</w:t>
      </w:r>
    </w:p>
    <w:tbl>
      <w:tblPr>
        <w:tblW w:w="0" w:type="auto"/>
        <w:tblCellMar>
          <w:left w:w="42" w:type="dxa"/>
          <w:right w:w="42" w:type="dxa"/>
        </w:tblCellMar>
        <w:tblLook w:val="01E0" w:firstRow="1" w:lastRow="1" w:firstColumn="1" w:lastColumn="1" w:noHBand="0" w:noVBand="0"/>
      </w:tblPr>
      <w:tblGrid>
        <w:gridCol w:w="709"/>
        <w:gridCol w:w="558"/>
        <w:gridCol w:w="725"/>
      </w:tblGrid>
      <w:tr w:rsidR="00BC2195" w:rsidRPr="005F70FB" w14:paraId="2070D6BF" w14:textId="77777777" w:rsidTr="00AC23C4">
        <w:tc>
          <w:tcPr>
            <w:tcW w:w="709" w:type="dxa"/>
            <w:shd w:val="clear" w:color="auto" w:fill="auto"/>
          </w:tcPr>
          <w:p w14:paraId="0C6E827B" w14:textId="77777777" w:rsidR="00BC2195" w:rsidRPr="005F70FB" w:rsidRDefault="00BC2195" w:rsidP="00BC2195">
            <w:pPr>
              <w:pStyle w:val="Text"/>
            </w:pPr>
            <w:r w:rsidRPr="005F70FB">
              <w:t>0045</w:t>
            </w:r>
          </w:p>
        </w:tc>
        <w:tc>
          <w:tcPr>
            <w:tcW w:w="558" w:type="dxa"/>
            <w:shd w:val="clear" w:color="auto" w:fill="auto"/>
          </w:tcPr>
          <w:p w14:paraId="06906AC6" w14:textId="77777777" w:rsidR="00BC2195" w:rsidRPr="005F70FB" w:rsidRDefault="00BC2195" w:rsidP="00BC2195">
            <w:pPr>
              <w:pStyle w:val="Text"/>
            </w:pPr>
            <w:r w:rsidRPr="005F70FB">
              <w:t>MO:</w:t>
            </w:r>
          </w:p>
        </w:tc>
        <w:tc>
          <w:tcPr>
            <w:tcW w:w="725" w:type="dxa"/>
            <w:shd w:val="clear" w:color="auto" w:fill="auto"/>
          </w:tcPr>
          <w:p w14:paraId="6D5CE958" w14:textId="77777777" w:rsidR="00BC2195" w:rsidRPr="005F70FB" w:rsidRDefault="00BC2195" w:rsidP="00BC2195">
            <w:pPr>
              <w:pStyle w:val="Text"/>
            </w:pPr>
            <w:r w:rsidRPr="005F70FB">
              <w:t>malam</w:t>
            </w:r>
          </w:p>
        </w:tc>
      </w:tr>
      <w:tr w:rsidR="00BC2195" w:rsidRPr="005F70FB" w14:paraId="68E8B65E" w14:textId="77777777" w:rsidTr="00AC23C4">
        <w:tc>
          <w:tcPr>
            <w:tcW w:w="709" w:type="dxa"/>
            <w:shd w:val="clear" w:color="auto" w:fill="auto"/>
          </w:tcPr>
          <w:p w14:paraId="23EB27F1" w14:textId="77777777" w:rsidR="00BC2195" w:rsidRPr="005F70FB" w:rsidRDefault="00BC2195" w:rsidP="00BC2195">
            <w:pPr>
              <w:pStyle w:val="GlossEng"/>
            </w:pPr>
          </w:p>
        </w:tc>
        <w:tc>
          <w:tcPr>
            <w:tcW w:w="558" w:type="dxa"/>
            <w:shd w:val="clear" w:color="auto" w:fill="auto"/>
          </w:tcPr>
          <w:p w14:paraId="0F681821" w14:textId="77777777" w:rsidR="00BC2195" w:rsidRPr="005F70FB" w:rsidRDefault="00BC2195" w:rsidP="00BC2195">
            <w:pPr>
              <w:pStyle w:val="GlossEng"/>
            </w:pPr>
          </w:p>
        </w:tc>
        <w:tc>
          <w:tcPr>
            <w:tcW w:w="725" w:type="dxa"/>
            <w:shd w:val="clear" w:color="auto" w:fill="auto"/>
          </w:tcPr>
          <w:p w14:paraId="277259B8" w14:textId="77777777" w:rsidR="00BC2195" w:rsidRPr="005F70FB" w:rsidRDefault="00BC2195" w:rsidP="00BC2195">
            <w:pPr>
              <w:pStyle w:val="GlossEng"/>
            </w:pPr>
            <w:r w:rsidRPr="005F70FB">
              <w:t>night</w:t>
            </w:r>
          </w:p>
        </w:tc>
      </w:tr>
    </w:tbl>
    <w:p w14:paraId="42A91BC6" w14:textId="77777777" w:rsidR="00BC2195" w:rsidRPr="005F70FB" w:rsidRDefault="00BC2195" w:rsidP="00BC2195">
      <w:pPr>
        <w:pStyle w:val="FreeTranslEng"/>
      </w:pPr>
      <w:r w:rsidRPr="005F70FB">
        <w:t>[A guest arrives] MO: good evening</w:t>
      </w:r>
    </w:p>
    <w:tbl>
      <w:tblPr>
        <w:tblW w:w="6866" w:type="dxa"/>
        <w:tblCellMar>
          <w:left w:w="42" w:type="dxa"/>
          <w:right w:w="42" w:type="dxa"/>
        </w:tblCellMar>
        <w:tblLook w:val="01E0" w:firstRow="1" w:lastRow="1" w:firstColumn="1" w:lastColumn="1" w:noHBand="0" w:noVBand="0"/>
      </w:tblPr>
      <w:tblGrid>
        <w:gridCol w:w="709"/>
        <w:gridCol w:w="652"/>
        <w:gridCol w:w="25"/>
        <w:gridCol w:w="118"/>
        <w:gridCol w:w="359"/>
        <w:gridCol w:w="292"/>
        <w:gridCol w:w="89"/>
        <w:gridCol w:w="214"/>
        <w:gridCol w:w="127"/>
        <w:gridCol w:w="351"/>
        <w:gridCol w:w="310"/>
        <w:gridCol w:w="163"/>
        <w:gridCol w:w="451"/>
        <w:gridCol w:w="24"/>
        <w:gridCol w:w="260"/>
        <w:gridCol w:w="156"/>
        <w:gridCol w:w="478"/>
        <w:gridCol w:w="77"/>
        <w:gridCol w:w="396"/>
        <w:gridCol w:w="334"/>
        <w:gridCol w:w="228"/>
        <w:gridCol w:w="507"/>
        <w:gridCol w:w="546"/>
      </w:tblGrid>
      <w:tr w:rsidR="00AC23C4" w:rsidRPr="005F70FB" w14:paraId="6669AA9C" w14:textId="77777777" w:rsidTr="00B81EF8">
        <w:trPr>
          <w:gridAfter w:val="1"/>
          <w:wAfter w:w="546" w:type="dxa"/>
        </w:trPr>
        <w:tc>
          <w:tcPr>
            <w:tcW w:w="709" w:type="dxa"/>
            <w:shd w:val="clear" w:color="auto" w:fill="auto"/>
          </w:tcPr>
          <w:p w14:paraId="6C9B5CC9" w14:textId="77777777" w:rsidR="00BC2195" w:rsidRPr="005F70FB" w:rsidRDefault="00BC2195" w:rsidP="00BC2195">
            <w:pPr>
              <w:pStyle w:val="Text"/>
            </w:pPr>
            <w:r w:rsidRPr="005F70FB">
              <w:t>0046</w:t>
            </w:r>
          </w:p>
        </w:tc>
        <w:tc>
          <w:tcPr>
            <w:tcW w:w="652" w:type="dxa"/>
            <w:shd w:val="clear" w:color="auto" w:fill="auto"/>
          </w:tcPr>
          <w:p w14:paraId="1F436D67" w14:textId="77777777" w:rsidR="00BC2195" w:rsidRPr="005F70FB" w:rsidRDefault="00BC2195" w:rsidP="00BC2195">
            <w:pPr>
              <w:pStyle w:val="Text"/>
            </w:pPr>
            <w:r w:rsidRPr="005F70FB">
              <w:t>Maria:</w:t>
            </w:r>
          </w:p>
        </w:tc>
        <w:tc>
          <w:tcPr>
            <w:tcW w:w="794" w:type="dxa"/>
            <w:gridSpan w:val="4"/>
            <w:shd w:val="clear" w:color="auto" w:fill="auto"/>
          </w:tcPr>
          <w:p w14:paraId="78C8CEEC" w14:textId="77777777" w:rsidR="00BC2195" w:rsidRPr="005F70FB" w:rsidRDefault="00BC2195" w:rsidP="00BC2195">
            <w:pPr>
              <w:pStyle w:val="Text"/>
            </w:pPr>
            <w:r w:rsidRPr="005F70FB">
              <w:t>kitorang</w:t>
            </w:r>
          </w:p>
        </w:tc>
        <w:tc>
          <w:tcPr>
            <w:tcW w:w="430" w:type="dxa"/>
            <w:gridSpan w:val="3"/>
            <w:shd w:val="clear" w:color="auto" w:fill="auto"/>
          </w:tcPr>
          <w:p w14:paraId="4AB73104" w14:textId="77777777" w:rsidR="00BC2195" w:rsidRPr="005F70FB" w:rsidRDefault="00BC2195" w:rsidP="00BC2195">
            <w:pPr>
              <w:pStyle w:val="Text"/>
            </w:pPr>
            <w:r w:rsidRPr="005F70FB">
              <w:t>dua</w:t>
            </w:r>
          </w:p>
        </w:tc>
        <w:tc>
          <w:tcPr>
            <w:tcW w:w="661" w:type="dxa"/>
            <w:gridSpan w:val="2"/>
            <w:shd w:val="clear" w:color="auto" w:fill="auto"/>
          </w:tcPr>
          <w:p w14:paraId="70E034E6" w14:textId="77777777" w:rsidR="00BC2195" w:rsidRPr="005F70FB" w:rsidRDefault="00BC2195" w:rsidP="00BC2195">
            <w:pPr>
              <w:pStyle w:val="Text"/>
            </w:pPr>
            <w:r w:rsidRPr="005F70FB">
              <w:t>datang</w:t>
            </w:r>
          </w:p>
        </w:tc>
        <w:tc>
          <w:tcPr>
            <w:tcW w:w="638" w:type="dxa"/>
            <w:gridSpan w:val="3"/>
            <w:shd w:val="clear" w:color="auto" w:fill="auto"/>
          </w:tcPr>
          <w:p w14:paraId="645A6293" w14:textId="77777777" w:rsidR="00BC2195" w:rsidRPr="005F70FB" w:rsidRDefault="00BC2195" w:rsidP="00BC2195">
            <w:pPr>
              <w:pStyle w:val="Text"/>
            </w:pPr>
            <w:r w:rsidRPr="005F70FB">
              <w:t>sampe</w:t>
            </w:r>
          </w:p>
        </w:tc>
        <w:tc>
          <w:tcPr>
            <w:tcW w:w="260" w:type="dxa"/>
            <w:shd w:val="clear" w:color="auto" w:fill="auto"/>
          </w:tcPr>
          <w:p w14:paraId="7A848787" w14:textId="77777777" w:rsidR="00BC2195" w:rsidRPr="005F70FB" w:rsidRDefault="00BC2195" w:rsidP="00BC2195">
            <w:pPr>
              <w:pStyle w:val="Text"/>
            </w:pPr>
            <w:r w:rsidRPr="005F70FB">
              <w:t>di</w:t>
            </w:r>
          </w:p>
        </w:tc>
        <w:tc>
          <w:tcPr>
            <w:tcW w:w="711" w:type="dxa"/>
            <w:gridSpan w:val="3"/>
            <w:shd w:val="clear" w:color="auto" w:fill="auto"/>
          </w:tcPr>
          <w:p w14:paraId="495035FC" w14:textId="77777777" w:rsidR="00BC2195" w:rsidRPr="005F70FB" w:rsidRDefault="00BC2195" w:rsidP="00BC2195">
            <w:pPr>
              <w:pStyle w:val="Text"/>
            </w:pPr>
            <w:r w:rsidRPr="005F70FB">
              <w:t>sini,</w:t>
            </w:r>
          </w:p>
        </w:tc>
        <w:tc>
          <w:tcPr>
            <w:tcW w:w="730" w:type="dxa"/>
            <w:gridSpan w:val="2"/>
            <w:shd w:val="clear" w:color="auto" w:fill="auto"/>
          </w:tcPr>
          <w:p w14:paraId="2533ECC6" w14:textId="77777777" w:rsidR="00BC2195" w:rsidRPr="005F70FB" w:rsidRDefault="00BC2195" w:rsidP="00BC2195">
            <w:pPr>
              <w:pStyle w:val="Text"/>
            </w:pPr>
            <w:r w:rsidRPr="005F70FB">
              <w:t>ibu</w:t>
            </w:r>
          </w:p>
        </w:tc>
        <w:tc>
          <w:tcPr>
            <w:tcW w:w="735" w:type="dxa"/>
            <w:gridSpan w:val="2"/>
            <w:shd w:val="clear" w:color="auto" w:fill="auto"/>
          </w:tcPr>
          <w:p w14:paraId="540F34CE" w14:textId="77777777" w:rsidR="00BC2195" w:rsidRPr="005F70FB" w:rsidRDefault="00BC2195" w:rsidP="00BC2195">
            <w:pPr>
              <w:pStyle w:val="Text"/>
            </w:pPr>
            <w:r w:rsidRPr="005F70FB">
              <w:t>pendeta</w:t>
            </w:r>
          </w:p>
        </w:tc>
      </w:tr>
      <w:tr w:rsidR="00AC23C4" w:rsidRPr="005F70FB" w14:paraId="6F607A78" w14:textId="77777777" w:rsidTr="00B81EF8">
        <w:trPr>
          <w:gridAfter w:val="1"/>
          <w:wAfter w:w="546" w:type="dxa"/>
        </w:trPr>
        <w:tc>
          <w:tcPr>
            <w:tcW w:w="709" w:type="dxa"/>
            <w:shd w:val="clear" w:color="auto" w:fill="auto"/>
          </w:tcPr>
          <w:p w14:paraId="7EC31276" w14:textId="77777777" w:rsidR="00BC2195" w:rsidRPr="005F70FB" w:rsidRDefault="00BC2195" w:rsidP="00BC2195">
            <w:pPr>
              <w:pStyle w:val="GlossEng2ptafter"/>
            </w:pPr>
          </w:p>
        </w:tc>
        <w:tc>
          <w:tcPr>
            <w:tcW w:w="652" w:type="dxa"/>
            <w:shd w:val="clear" w:color="auto" w:fill="auto"/>
          </w:tcPr>
          <w:p w14:paraId="1CA8395F" w14:textId="77777777" w:rsidR="00BC2195" w:rsidRPr="005F70FB" w:rsidRDefault="00BC2195" w:rsidP="00BC2195">
            <w:pPr>
              <w:pStyle w:val="GlossEng2ptafter"/>
              <w:rPr>
                <w:rStyle w:val="ChSmallCaps"/>
              </w:rPr>
            </w:pPr>
          </w:p>
        </w:tc>
        <w:tc>
          <w:tcPr>
            <w:tcW w:w="794" w:type="dxa"/>
            <w:gridSpan w:val="4"/>
            <w:shd w:val="clear" w:color="auto" w:fill="auto"/>
          </w:tcPr>
          <w:p w14:paraId="7CADB8C4" w14:textId="77777777" w:rsidR="00BC2195" w:rsidRPr="005F70FB" w:rsidRDefault="00BC2195" w:rsidP="00BC2195">
            <w:pPr>
              <w:pStyle w:val="GlossEng2ptafter"/>
            </w:pPr>
            <w:r w:rsidRPr="005F70FB">
              <w:rPr>
                <w:rStyle w:val="ChSmallCaps"/>
              </w:rPr>
              <w:t>1pl</w:t>
            </w:r>
          </w:p>
        </w:tc>
        <w:tc>
          <w:tcPr>
            <w:tcW w:w="430" w:type="dxa"/>
            <w:gridSpan w:val="3"/>
            <w:shd w:val="clear" w:color="auto" w:fill="auto"/>
          </w:tcPr>
          <w:p w14:paraId="2F962D71" w14:textId="77777777" w:rsidR="00BC2195" w:rsidRPr="005F70FB" w:rsidRDefault="00BC2195" w:rsidP="00BC2195">
            <w:pPr>
              <w:pStyle w:val="GlossEng2ptafter"/>
            </w:pPr>
            <w:r w:rsidRPr="005F70FB">
              <w:t>two</w:t>
            </w:r>
          </w:p>
        </w:tc>
        <w:tc>
          <w:tcPr>
            <w:tcW w:w="661" w:type="dxa"/>
            <w:gridSpan w:val="2"/>
            <w:shd w:val="clear" w:color="auto" w:fill="auto"/>
          </w:tcPr>
          <w:p w14:paraId="2F5A13CE" w14:textId="77777777" w:rsidR="00BC2195" w:rsidRPr="005F70FB" w:rsidRDefault="00BC2195" w:rsidP="00BC2195">
            <w:pPr>
              <w:pStyle w:val="GlossEng2ptafter"/>
            </w:pPr>
            <w:r w:rsidRPr="005F70FB">
              <w:t>come</w:t>
            </w:r>
          </w:p>
        </w:tc>
        <w:tc>
          <w:tcPr>
            <w:tcW w:w="638" w:type="dxa"/>
            <w:gridSpan w:val="3"/>
            <w:shd w:val="clear" w:color="auto" w:fill="auto"/>
          </w:tcPr>
          <w:p w14:paraId="2DB691D1" w14:textId="77777777" w:rsidR="00BC2195" w:rsidRPr="005F70FB" w:rsidRDefault="00BC2195" w:rsidP="00BC2195">
            <w:pPr>
              <w:pStyle w:val="GlossEng2ptafter"/>
            </w:pPr>
            <w:r w:rsidRPr="005F70FB">
              <w:t>reach</w:t>
            </w:r>
          </w:p>
        </w:tc>
        <w:tc>
          <w:tcPr>
            <w:tcW w:w="260" w:type="dxa"/>
            <w:shd w:val="clear" w:color="auto" w:fill="auto"/>
          </w:tcPr>
          <w:p w14:paraId="5004B972" w14:textId="77777777" w:rsidR="00BC2195" w:rsidRPr="005F70FB" w:rsidRDefault="00BC2195" w:rsidP="00BC2195">
            <w:pPr>
              <w:pStyle w:val="GlossEng2ptafter"/>
            </w:pPr>
            <w:r w:rsidRPr="005F70FB">
              <w:t>at</w:t>
            </w:r>
          </w:p>
        </w:tc>
        <w:tc>
          <w:tcPr>
            <w:tcW w:w="711" w:type="dxa"/>
            <w:gridSpan w:val="3"/>
            <w:shd w:val="clear" w:color="auto" w:fill="auto"/>
          </w:tcPr>
          <w:p w14:paraId="604B1EEE" w14:textId="77777777" w:rsidR="00BC2195" w:rsidRPr="005F70FB" w:rsidRDefault="00BC2195" w:rsidP="00BC2195">
            <w:pPr>
              <w:pStyle w:val="GlossEng2ptafter"/>
            </w:pPr>
            <w:r w:rsidRPr="005F70FB">
              <w:rPr>
                <w:rStyle w:val="ChSmallCaps"/>
              </w:rPr>
              <w:t>l.prox</w:t>
            </w:r>
          </w:p>
        </w:tc>
        <w:tc>
          <w:tcPr>
            <w:tcW w:w="730" w:type="dxa"/>
            <w:gridSpan w:val="2"/>
            <w:shd w:val="clear" w:color="auto" w:fill="auto"/>
          </w:tcPr>
          <w:p w14:paraId="3CEE8C78" w14:textId="77777777" w:rsidR="00BC2195" w:rsidRPr="005F70FB" w:rsidRDefault="00BC2195" w:rsidP="00BC2195">
            <w:pPr>
              <w:pStyle w:val="GlossEng2ptafter"/>
            </w:pPr>
            <w:r w:rsidRPr="005F70FB">
              <w:t>woman</w:t>
            </w:r>
          </w:p>
        </w:tc>
        <w:tc>
          <w:tcPr>
            <w:tcW w:w="735" w:type="dxa"/>
            <w:gridSpan w:val="2"/>
            <w:shd w:val="clear" w:color="auto" w:fill="auto"/>
          </w:tcPr>
          <w:p w14:paraId="268FA2AC" w14:textId="77777777" w:rsidR="00BC2195" w:rsidRPr="005F70FB" w:rsidRDefault="00BC2195" w:rsidP="00BC2195">
            <w:pPr>
              <w:pStyle w:val="GlossEng2ptafter"/>
            </w:pPr>
            <w:r w:rsidRPr="005F70FB">
              <w:t>pastor</w:t>
            </w:r>
          </w:p>
        </w:tc>
      </w:tr>
      <w:tr w:rsidR="00AC23C4" w:rsidRPr="005F70FB" w14:paraId="159BA0A1" w14:textId="77777777" w:rsidTr="00B81EF8">
        <w:tc>
          <w:tcPr>
            <w:tcW w:w="709" w:type="dxa"/>
            <w:shd w:val="clear" w:color="auto" w:fill="auto"/>
          </w:tcPr>
          <w:p w14:paraId="63475390" w14:textId="77777777" w:rsidR="00BC2195" w:rsidRPr="005F70FB" w:rsidRDefault="00BC2195" w:rsidP="00BC2195">
            <w:pPr>
              <w:pStyle w:val="O0Nwnext"/>
            </w:pPr>
          </w:p>
        </w:tc>
        <w:tc>
          <w:tcPr>
            <w:tcW w:w="677" w:type="dxa"/>
            <w:gridSpan w:val="2"/>
            <w:shd w:val="clear" w:color="auto" w:fill="auto"/>
          </w:tcPr>
          <w:p w14:paraId="425DB2D3" w14:textId="77777777" w:rsidR="00BC2195" w:rsidRPr="005F70FB" w:rsidRDefault="00BC2195" w:rsidP="00BC2195">
            <w:pPr>
              <w:pStyle w:val="Text"/>
            </w:pPr>
            <w:r w:rsidRPr="005F70FB">
              <w:t>ini</w:t>
            </w:r>
          </w:p>
        </w:tc>
        <w:tc>
          <w:tcPr>
            <w:tcW w:w="477" w:type="dxa"/>
            <w:gridSpan w:val="2"/>
            <w:shd w:val="clear" w:color="auto" w:fill="auto"/>
          </w:tcPr>
          <w:p w14:paraId="1FA217A1" w14:textId="77777777" w:rsidR="00BC2195" w:rsidRPr="005F70FB" w:rsidRDefault="00BC2195" w:rsidP="00BC2195">
            <w:pPr>
              <w:pStyle w:val="Text"/>
            </w:pPr>
            <w:r w:rsidRPr="005F70FB">
              <w:t>dia</w:t>
            </w:r>
          </w:p>
        </w:tc>
        <w:tc>
          <w:tcPr>
            <w:tcW w:w="595" w:type="dxa"/>
            <w:gridSpan w:val="3"/>
            <w:shd w:val="clear" w:color="auto" w:fill="auto"/>
          </w:tcPr>
          <w:p w14:paraId="28714033" w14:textId="77777777" w:rsidR="00BC2195" w:rsidRPr="005F70FB" w:rsidRDefault="00BC2195" w:rsidP="00BC2195">
            <w:pPr>
              <w:pStyle w:val="Text"/>
            </w:pPr>
            <w:r w:rsidRPr="005F70FB">
              <w:t>tanya,</w:t>
            </w:r>
          </w:p>
        </w:tc>
        <w:tc>
          <w:tcPr>
            <w:tcW w:w="478" w:type="dxa"/>
            <w:gridSpan w:val="2"/>
            <w:shd w:val="clear" w:color="auto" w:fill="auto"/>
          </w:tcPr>
          <w:p w14:paraId="1BB8ADA9" w14:textId="77777777" w:rsidR="00BC2195" w:rsidRPr="005F70FB" w:rsidRDefault="00BC2195" w:rsidP="00BC2195">
            <w:pPr>
              <w:pStyle w:val="Text"/>
            </w:pPr>
            <w:r w:rsidRPr="005F70FB">
              <w:t>ko</w:t>
            </w:r>
          </w:p>
        </w:tc>
        <w:tc>
          <w:tcPr>
            <w:tcW w:w="473" w:type="dxa"/>
            <w:gridSpan w:val="2"/>
            <w:shd w:val="clear" w:color="auto" w:fill="auto"/>
          </w:tcPr>
          <w:p w14:paraId="16EAEAAA" w14:textId="77777777" w:rsidR="00BC2195" w:rsidRPr="005F70FB" w:rsidRDefault="00BC2195" w:rsidP="00BC2195">
            <w:pPr>
              <w:pStyle w:val="Text"/>
            </w:pPr>
            <w:r w:rsidRPr="005F70FB">
              <w:t>jatu</w:t>
            </w:r>
          </w:p>
        </w:tc>
        <w:tc>
          <w:tcPr>
            <w:tcW w:w="451" w:type="dxa"/>
            <w:shd w:val="clear" w:color="auto" w:fill="auto"/>
          </w:tcPr>
          <w:p w14:paraId="4D392D0F" w14:textId="77777777" w:rsidR="00BC2195" w:rsidRPr="005F70FB" w:rsidRDefault="00BC2195" w:rsidP="00BC2195">
            <w:pPr>
              <w:pStyle w:val="Text"/>
            </w:pPr>
            <w:r w:rsidRPr="005F70FB">
              <w:t>ka?</w:t>
            </w:r>
          </w:p>
        </w:tc>
        <w:tc>
          <w:tcPr>
            <w:tcW w:w="440" w:type="dxa"/>
            <w:gridSpan w:val="3"/>
            <w:shd w:val="clear" w:color="auto" w:fill="auto"/>
          </w:tcPr>
          <w:p w14:paraId="25828639" w14:textId="77777777" w:rsidR="00BC2195" w:rsidRPr="005F70FB" w:rsidRDefault="00BC2195" w:rsidP="00BC2195">
            <w:pPr>
              <w:pStyle w:val="Text"/>
            </w:pPr>
            <w:r w:rsidRPr="005F70FB">
              <w:t>yo</w:t>
            </w:r>
          </w:p>
        </w:tc>
        <w:tc>
          <w:tcPr>
            <w:tcW w:w="478" w:type="dxa"/>
            <w:shd w:val="clear" w:color="auto" w:fill="auto"/>
          </w:tcPr>
          <w:p w14:paraId="1B63F028" w14:textId="77777777" w:rsidR="00BC2195" w:rsidRPr="005F70FB" w:rsidRDefault="00BC2195" w:rsidP="00BC2195">
            <w:pPr>
              <w:pStyle w:val="Text"/>
            </w:pPr>
            <w:r w:rsidRPr="005F70FB">
              <w:t>sa</w:t>
            </w:r>
          </w:p>
        </w:tc>
        <w:tc>
          <w:tcPr>
            <w:tcW w:w="473" w:type="dxa"/>
            <w:gridSpan w:val="2"/>
            <w:shd w:val="clear" w:color="auto" w:fill="auto"/>
          </w:tcPr>
          <w:p w14:paraId="6400F1E4" w14:textId="77777777" w:rsidR="00BC2195" w:rsidRPr="005F70FB" w:rsidRDefault="00BC2195" w:rsidP="00BC2195">
            <w:pPr>
              <w:pStyle w:val="Text"/>
            </w:pPr>
            <w:r w:rsidRPr="005F70FB">
              <w:t>jatu</w:t>
            </w:r>
          </w:p>
        </w:tc>
        <w:tc>
          <w:tcPr>
            <w:tcW w:w="562" w:type="dxa"/>
            <w:gridSpan w:val="2"/>
            <w:shd w:val="clear" w:color="auto" w:fill="auto"/>
          </w:tcPr>
          <w:p w14:paraId="134C9CFC" w14:textId="77777777" w:rsidR="00BC2195" w:rsidRPr="005F70FB" w:rsidRDefault="00BC2195" w:rsidP="00BC2195">
            <w:pPr>
              <w:pStyle w:val="Text"/>
            </w:pPr>
            <w:r w:rsidRPr="005F70FB">
              <w:t>dari</w:t>
            </w:r>
          </w:p>
        </w:tc>
        <w:tc>
          <w:tcPr>
            <w:tcW w:w="1053" w:type="dxa"/>
            <w:gridSpan w:val="2"/>
            <w:shd w:val="clear" w:color="auto" w:fill="auto"/>
          </w:tcPr>
          <w:p w14:paraId="7D2F2B43" w14:textId="77777777" w:rsidR="00BC2195" w:rsidRPr="005F70FB" w:rsidRDefault="00BC2195" w:rsidP="00BC2195">
            <w:pPr>
              <w:pStyle w:val="Text"/>
            </w:pPr>
            <w:r w:rsidRPr="005F70FB">
              <w:t>motor,</w:t>
            </w:r>
          </w:p>
        </w:tc>
      </w:tr>
      <w:tr w:rsidR="00AC23C4" w:rsidRPr="005F70FB" w14:paraId="7236816C" w14:textId="77777777" w:rsidTr="00B81EF8">
        <w:tc>
          <w:tcPr>
            <w:tcW w:w="709" w:type="dxa"/>
            <w:shd w:val="clear" w:color="auto" w:fill="auto"/>
          </w:tcPr>
          <w:p w14:paraId="0E6DFA90" w14:textId="77777777" w:rsidR="00BC2195" w:rsidRPr="005F70FB" w:rsidRDefault="00BC2195" w:rsidP="00BC2195">
            <w:pPr>
              <w:pStyle w:val="GlossEng2ptafter"/>
            </w:pPr>
          </w:p>
        </w:tc>
        <w:tc>
          <w:tcPr>
            <w:tcW w:w="677" w:type="dxa"/>
            <w:gridSpan w:val="2"/>
            <w:shd w:val="clear" w:color="auto" w:fill="auto"/>
          </w:tcPr>
          <w:p w14:paraId="2C321106" w14:textId="77777777" w:rsidR="00BC2195" w:rsidRPr="005F70FB" w:rsidRDefault="00BC2195" w:rsidP="00BC2195">
            <w:pPr>
              <w:pStyle w:val="GlossEng2ptafter"/>
            </w:pPr>
            <w:r w:rsidRPr="005F70FB">
              <w:rPr>
                <w:rStyle w:val="ChSmallCaps"/>
              </w:rPr>
              <w:t>d.prox</w:t>
            </w:r>
          </w:p>
        </w:tc>
        <w:tc>
          <w:tcPr>
            <w:tcW w:w="477" w:type="dxa"/>
            <w:gridSpan w:val="2"/>
            <w:shd w:val="clear" w:color="auto" w:fill="auto"/>
          </w:tcPr>
          <w:p w14:paraId="17C3DB30" w14:textId="77777777" w:rsidR="00BC2195" w:rsidRPr="005F70FB" w:rsidRDefault="00BC2195" w:rsidP="00BC2195">
            <w:pPr>
              <w:pStyle w:val="GlossEng2ptafter"/>
            </w:pPr>
            <w:r w:rsidRPr="005F70FB">
              <w:rPr>
                <w:rStyle w:val="ChSmallCaps"/>
              </w:rPr>
              <w:t>3sg</w:t>
            </w:r>
          </w:p>
        </w:tc>
        <w:tc>
          <w:tcPr>
            <w:tcW w:w="595" w:type="dxa"/>
            <w:gridSpan w:val="3"/>
            <w:shd w:val="clear" w:color="auto" w:fill="auto"/>
          </w:tcPr>
          <w:p w14:paraId="4FBC8944" w14:textId="77777777" w:rsidR="00BC2195" w:rsidRPr="005F70FB" w:rsidRDefault="00BC2195" w:rsidP="00BC2195">
            <w:pPr>
              <w:pStyle w:val="GlossEng2ptafter"/>
            </w:pPr>
            <w:r w:rsidRPr="005F70FB">
              <w:t>ask</w:t>
            </w:r>
          </w:p>
        </w:tc>
        <w:tc>
          <w:tcPr>
            <w:tcW w:w="478" w:type="dxa"/>
            <w:gridSpan w:val="2"/>
            <w:shd w:val="clear" w:color="auto" w:fill="auto"/>
          </w:tcPr>
          <w:p w14:paraId="0EEAE4D3" w14:textId="77777777" w:rsidR="00BC2195" w:rsidRPr="005F70FB" w:rsidRDefault="00BC2195" w:rsidP="00BC2195">
            <w:pPr>
              <w:pStyle w:val="GlossEng2ptafter"/>
            </w:pPr>
            <w:r w:rsidRPr="005F70FB">
              <w:rPr>
                <w:rStyle w:val="ChSmallCaps"/>
              </w:rPr>
              <w:t>2sg</w:t>
            </w:r>
          </w:p>
        </w:tc>
        <w:tc>
          <w:tcPr>
            <w:tcW w:w="473" w:type="dxa"/>
            <w:gridSpan w:val="2"/>
            <w:shd w:val="clear" w:color="auto" w:fill="auto"/>
          </w:tcPr>
          <w:p w14:paraId="64593470" w14:textId="77777777" w:rsidR="00BC2195" w:rsidRPr="005F70FB" w:rsidRDefault="00BC2195" w:rsidP="00BC2195">
            <w:pPr>
              <w:pStyle w:val="GlossEng2ptafter"/>
            </w:pPr>
            <w:r w:rsidRPr="005F70FB">
              <w:t>fall</w:t>
            </w:r>
          </w:p>
        </w:tc>
        <w:tc>
          <w:tcPr>
            <w:tcW w:w="451" w:type="dxa"/>
            <w:shd w:val="clear" w:color="auto" w:fill="auto"/>
          </w:tcPr>
          <w:p w14:paraId="4D3D98F5" w14:textId="77777777" w:rsidR="00BC2195" w:rsidRPr="005F70FB" w:rsidRDefault="00BC2195" w:rsidP="00BC2195">
            <w:pPr>
              <w:pStyle w:val="GlossEng2ptafter"/>
            </w:pPr>
            <w:r w:rsidRPr="005F70FB">
              <w:t>or</w:t>
            </w:r>
          </w:p>
        </w:tc>
        <w:tc>
          <w:tcPr>
            <w:tcW w:w="440" w:type="dxa"/>
            <w:gridSpan w:val="3"/>
            <w:shd w:val="clear" w:color="auto" w:fill="auto"/>
          </w:tcPr>
          <w:p w14:paraId="4F21DAE6" w14:textId="77777777" w:rsidR="00BC2195" w:rsidRPr="005F70FB" w:rsidRDefault="00BC2195" w:rsidP="00BC2195">
            <w:pPr>
              <w:pStyle w:val="GlossEng2ptafter"/>
            </w:pPr>
            <w:r w:rsidRPr="005F70FB">
              <w:t>yes</w:t>
            </w:r>
          </w:p>
        </w:tc>
        <w:tc>
          <w:tcPr>
            <w:tcW w:w="478" w:type="dxa"/>
            <w:shd w:val="clear" w:color="auto" w:fill="auto"/>
          </w:tcPr>
          <w:p w14:paraId="60D798F9" w14:textId="77777777" w:rsidR="00BC2195" w:rsidRPr="005F70FB" w:rsidRDefault="00BC2195" w:rsidP="00BC2195">
            <w:pPr>
              <w:pStyle w:val="GlossEng2ptafter"/>
            </w:pPr>
            <w:r w:rsidRPr="005F70FB">
              <w:rPr>
                <w:rStyle w:val="ChSmallCaps"/>
              </w:rPr>
              <w:t>1sg</w:t>
            </w:r>
          </w:p>
        </w:tc>
        <w:tc>
          <w:tcPr>
            <w:tcW w:w="473" w:type="dxa"/>
            <w:gridSpan w:val="2"/>
            <w:shd w:val="clear" w:color="auto" w:fill="auto"/>
          </w:tcPr>
          <w:p w14:paraId="4A14661E" w14:textId="77777777" w:rsidR="00BC2195" w:rsidRPr="005F70FB" w:rsidRDefault="00BC2195" w:rsidP="00BC2195">
            <w:pPr>
              <w:pStyle w:val="GlossEng2ptafter"/>
            </w:pPr>
            <w:r w:rsidRPr="005F70FB">
              <w:t>fall</w:t>
            </w:r>
          </w:p>
        </w:tc>
        <w:tc>
          <w:tcPr>
            <w:tcW w:w="562" w:type="dxa"/>
            <w:gridSpan w:val="2"/>
            <w:shd w:val="clear" w:color="auto" w:fill="auto"/>
          </w:tcPr>
          <w:p w14:paraId="0B9E68B0" w14:textId="77777777" w:rsidR="00BC2195" w:rsidRPr="005F70FB" w:rsidRDefault="00BC2195" w:rsidP="00BC2195">
            <w:pPr>
              <w:pStyle w:val="GlossEng2ptafter"/>
            </w:pPr>
            <w:r w:rsidRPr="005F70FB">
              <w:t>from</w:t>
            </w:r>
          </w:p>
        </w:tc>
        <w:tc>
          <w:tcPr>
            <w:tcW w:w="1053" w:type="dxa"/>
            <w:gridSpan w:val="2"/>
            <w:shd w:val="clear" w:color="auto" w:fill="auto"/>
          </w:tcPr>
          <w:p w14:paraId="5722EEF8" w14:textId="77777777" w:rsidR="00BC2195" w:rsidRPr="005F70FB" w:rsidRDefault="00BC2195" w:rsidP="00BC2195">
            <w:pPr>
              <w:pStyle w:val="GlossEng2ptafter"/>
            </w:pPr>
            <w:r w:rsidRPr="005F70FB">
              <w:t>motorbike</w:t>
            </w:r>
          </w:p>
        </w:tc>
      </w:tr>
      <w:tr w:rsidR="00BC2195" w:rsidRPr="005F70FB" w14:paraId="5A9DF8A6" w14:textId="77777777" w:rsidTr="00B81EF8">
        <w:trPr>
          <w:gridAfter w:val="16"/>
          <w:wAfter w:w="4622" w:type="dxa"/>
        </w:trPr>
        <w:tc>
          <w:tcPr>
            <w:tcW w:w="709" w:type="dxa"/>
            <w:shd w:val="clear" w:color="auto" w:fill="auto"/>
          </w:tcPr>
          <w:p w14:paraId="30100A91" w14:textId="77777777" w:rsidR="00BC2195" w:rsidRPr="005F70FB" w:rsidRDefault="00BC2195" w:rsidP="00BC2195">
            <w:pPr>
              <w:pStyle w:val="O0Nwnext"/>
            </w:pPr>
          </w:p>
        </w:tc>
        <w:tc>
          <w:tcPr>
            <w:tcW w:w="795" w:type="dxa"/>
            <w:gridSpan w:val="3"/>
            <w:shd w:val="clear" w:color="auto" w:fill="auto"/>
          </w:tcPr>
          <w:p w14:paraId="727219BD" w14:textId="77777777" w:rsidR="00BC2195" w:rsidRPr="005F70FB" w:rsidRDefault="00BC2195" w:rsidP="00BC2195">
            <w:pPr>
              <w:pStyle w:val="Text"/>
            </w:pPr>
            <w:r w:rsidRPr="005F70FB">
              <w:t>kasiang</w:t>
            </w:r>
          </w:p>
        </w:tc>
        <w:tc>
          <w:tcPr>
            <w:tcW w:w="740" w:type="dxa"/>
            <w:gridSpan w:val="3"/>
            <w:shd w:val="clear" w:color="auto" w:fill="auto"/>
          </w:tcPr>
          <w:p w14:paraId="1E52694A" w14:textId="77777777" w:rsidR="00BC2195" w:rsidRPr="005F70FB" w:rsidRDefault="00BC2195" w:rsidP="00BC2195">
            <w:pPr>
              <w:pStyle w:val="Text"/>
            </w:pPr>
            <w:r w:rsidRPr="005F70FB">
              <w:t>sayang</w:t>
            </w:r>
          </w:p>
        </w:tc>
      </w:tr>
      <w:tr w:rsidR="00BC2195" w:rsidRPr="005F70FB" w14:paraId="15FDEE70" w14:textId="77777777" w:rsidTr="00B81EF8">
        <w:trPr>
          <w:gridAfter w:val="16"/>
          <w:wAfter w:w="4622" w:type="dxa"/>
        </w:trPr>
        <w:tc>
          <w:tcPr>
            <w:tcW w:w="709" w:type="dxa"/>
            <w:shd w:val="clear" w:color="auto" w:fill="auto"/>
          </w:tcPr>
          <w:p w14:paraId="7958DE0E" w14:textId="77777777" w:rsidR="00BC2195" w:rsidRPr="005F70FB" w:rsidRDefault="00BC2195" w:rsidP="00BC2195">
            <w:pPr>
              <w:pStyle w:val="GlossEng"/>
            </w:pPr>
          </w:p>
        </w:tc>
        <w:tc>
          <w:tcPr>
            <w:tcW w:w="795" w:type="dxa"/>
            <w:gridSpan w:val="3"/>
            <w:shd w:val="clear" w:color="auto" w:fill="auto"/>
          </w:tcPr>
          <w:p w14:paraId="614BB28C" w14:textId="77777777" w:rsidR="00BC2195" w:rsidRPr="005F70FB" w:rsidRDefault="00BC2195" w:rsidP="00BC2195">
            <w:pPr>
              <w:pStyle w:val="GlossEng"/>
            </w:pPr>
            <w:r w:rsidRPr="005F70FB">
              <w:t>pity</w:t>
            </w:r>
          </w:p>
        </w:tc>
        <w:tc>
          <w:tcPr>
            <w:tcW w:w="740" w:type="dxa"/>
            <w:gridSpan w:val="3"/>
            <w:shd w:val="clear" w:color="auto" w:fill="auto"/>
          </w:tcPr>
          <w:p w14:paraId="300DA19E" w14:textId="77777777" w:rsidR="00BC2195" w:rsidRPr="005F70FB" w:rsidRDefault="00BC2195" w:rsidP="00BC2195">
            <w:pPr>
              <w:pStyle w:val="GlossEng"/>
            </w:pPr>
            <w:r w:rsidRPr="005F70FB">
              <w:t>love</w:t>
            </w:r>
          </w:p>
        </w:tc>
      </w:tr>
    </w:tbl>
    <w:p w14:paraId="49B0EF77" w14:textId="44D175EF" w:rsidR="00BC2195" w:rsidRPr="005F70FB" w:rsidRDefault="00BC2195" w:rsidP="00BC2195">
      <w:pPr>
        <w:pStyle w:val="FreeTranslEng"/>
      </w:pPr>
      <w:r w:rsidRPr="005F70FB">
        <w:t xml:space="preserve">the two of us came all the way here, Ms. Pastor here, she asked (me), </w:t>
      </w:r>
      <w:r w:rsidR="00B7093A" w:rsidRPr="005F70FB">
        <w:t>‘</w:t>
      </w:r>
      <w:r w:rsidRPr="005F70FB">
        <w:t>did you fall?</w:t>
      </w:r>
      <w:r w:rsidR="00B7093A" w:rsidRPr="005F70FB">
        <w:t>’</w:t>
      </w:r>
      <w:r w:rsidRPr="005F70FB">
        <w:t xml:space="preserve">, </w:t>
      </w:r>
      <w:r w:rsidR="00B7093A" w:rsidRPr="005F70FB">
        <w:t>‘</w:t>
      </w:r>
      <w:r w:rsidRPr="005F70FB">
        <w:t>yes, I fell off the motorbike</w:t>
      </w:r>
      <w:r w:rsidR="00B7093A" w:rsidRPr="005F70FB">
        <w:t>’</w:t>
      </w:r>
      <w:r w:rsidRPr="005F70FB">
        <w:t xml:space="preserve">, </w:t>
      </w:r>
      <w:r w:rsidR="00B7093A" w:rsidRPr="005F70FB">
        <w:t>‘</w:t>
      </w:r>
      <w:r w:rsidRPr="005F70FB">
        <w:t>poor thing, (my) dear</w:t>
      </w:r>
      <w:r w:rsidR="00B7093A" w:rsidRPr="005F70FB">
        <w:t>’</w:t>
      </w:r>
    </w:p>
    <w:tbl>
      <w:tblPr>
        <w:tblW w:w="6801" w:type="dxa"/>
        <w:tblCellMar>
          <w:left w:w="42" w:type="dxa"/>
          <w:right w:w="42" w:type="dxa"/>
        </w:tblCellMar>
        <w:tblLook w:val="01E0" w:firstRow="1" w:lastRow="1" w:firstColumn="1" w:lastColumn="1" w:noHBand="0" w:noVBand="0"/>
      </w:tblPr>
      <w:tblGrid>
        <w:gridCol w:w="709"/>
        <w:gridCol w:w="489"/>
        <w:gridCol w:w="252"/>
        <w:gridCol w:w="78"/>
        <w:gridCol w:w="410"/>
        <w:gridCol w:w="75"/>
        <w:gridCol w:w="178"/>
        <w:gridCol w:w="107"/>
        <w:gridCol w:w="195"/>
        <w:gridCol w:w="183"/>
        <w:gridCol w:w="381"/>
        <w:gridCol w:w="99"/>
        <w:gridCol w:w="390"/>
        <w:gridCol w:w="27"/>
        <w:gridCol w:w="152"/>
        <w:gridCol w:w="194"/>
        <w:gridCol w:w="809"/>
        <w:gridCol w:w="281"/>
        <w:gridCol w:w="410"/>
        <w:gridCol w:w="79"/>
        <w:gridCol w:w="612"/>
        <w:gridCol w:w="83"/>
        <w:gridCol w:w="595"/>
        <w:gridCol w:w="13"/>
      </w:tblGrid>
      <w:tr w:rsidR="00AC23C4" w:rsidRPr="005F70FB" w14:paraId="584AC107" w14:textId="77777777" w:rsidTr="00AC23C4">
        <w:trPr>
          <w:gridAfter w:val="1"/>
          <w:wAfter w:w="13" w:type="dxa"/>
        </w:trPr>
        <w:tc>
          <w:tcPr>
            <w:tcW w:w="709" w:type="dxa"/>
            <w:shd w:val="clear" w:color="auto" w:fill="auto"/>
          </w:tcPr>
          <w:p w14:paraId="23DF8B96" w14:textId="77777777" w:rsidR="00BC2195" w:rsidRPr="005F70FB" w:rsidRDefault="00BC2195" w:rsidP="00BC2195">
            <w:pPr>
              <w:pStyle w:val="Text"/>
            </w:pPr>
            <w:r w:rsidRPr="005F70FB">
              <w:t>0047</w:t>
            </w:r>
          </w:p>
        </w:tc>
        <w:tc>
          <w:tcPr>
            <w:tcW w:w="489" w:type="dxa"/>
            <w:shd w:val="clear" w:color="auto" w:fill="auto"/>
          </w:tcPr>
          <w:p w14:paraId="51FACDC9" w14:textId="77777777" w:rsidR="00BC2195" w:rsidRPr="005F70FB" w:rsidRDefault="00BC2195" w:rsidP="00BC2195">
            <w:pPr>
              <w:pStyle w:val="Text"/>
            </w:pPr>
            <w:r w:rsidRPr="005F70FB">
              <w:t>sa</w:t>
            </w:r>
          </w:p>
        </w:tc>
        <w:tc>
          <w:tcPr>
            <w:tcW w:w="740" w:type="dxa"/>
            <w:gridSpan w:val="3"/>
            <w:shd w:val="clear" w:color="auto" w:fill="auto"/>
          </w:tcPr>
          <w:p w14:paraId="1DB57F20" w14:textId="77777777" w:rsidR="00BC2195" w:rsidRPr="005F70FB" w:rsidRDefault="00BC2195" w:rsidP="00BC2195">
            <w:pPr>
              <w:pStyle w:val="Text"/>
            </w:pPr>
            <w:r w:rsidRPr="005F70FB">
              <w:t>tinggal</w:t>
            </w:r>
          </w:p>
        </w:tc>
        <w:tc>
          <w:tcPr>
            <w:tcW w:w="360" w:type="dxa"/>
            <w:gridSpan w:val="3"/>
            <w:shd w:val="clear" w:color="auto" w:fill="auto"/>
          </w:tcPr>
          <w:p w14:paraId="56DA9FB4" w14:textId="77777777" w:rsidR="00BC2195" w:rsidRPr="005F70FB" w:rsidRDefault="00BC2195" w:rsidP="00BC2195">
            <w:pPr>
              <w:pStyle w:val="Text"/>
            </w:pPr>
            <w:r w:rsidRPr="005F70FB">
              <w:t>di</w:t>
            </w:r>
          </w:p>
        </w:tc>
        <w:tc>
          <w:tcPr>
            <w:tcW w:w="759" w:type="dxa"/>
            <w:gridSpan w:val="3"/>
            <w:shd w:val="clear" w:color="auto" w:fill="auto"/>
          </w:tcPr>
          <w:p w14:paraId="1C2D9542" w14:textId="77777777" w:rsidR="00BC2195" w:rsidRPr="005F70FB" w:rsidRDefault="00BC2195" w:rsidP="00BC2195">
            <w:pPr>
              <w:pStyle w:val="Text"/>
            </w:pPr>
            <w:r w:rsidRPr="005F70FB">
              <w:t>sini,</w:t>
            </w:r>
          </w:p>
        </w:tc>
        <w:tc>
          <w:tcPr>
            <w:tcW w:w="489" w:type="dxa"/>
            <w:gridSpan w:val="2"/>
            <w:shd w:val="clear" w:color="auto" w:fill="auto"/>
          </w:tcPr>
          <w:p w14:paraId="1BC3C8CA" w14:textId="77777777" w:rsidR="00BC2195" w:rsidRPr="005F70FB" w:rsidRDefault="00BC2195" w:rsidP="00BC2195">
            <w:pPr>
              <w:pStyle w:val="Text"/>
            </w:pPr>
            <w:r w:rsidRPr="005F70FB">
              <w:t>sa</w:t>
            </w:r>
          </w:p>
        </w:tc>
        <w:tc>
          <w:tcPr>
            <w:tcW w:w="373" w:type="dxa"/>
            <w:gridSpan w:val="3"/>
            <w:shd w:val="clear" w:color="auto" w:fill="auto"/>
          </w:tcPr>
          <w:p w14:paraId="40FAAF9F" w14:textId="77777777" w:rsidR="00BC2195" w:rsidRPr="005F70FB" w:rsidRDefault="00BC2195" w:rsidP="00BC2195">
            <w:pPr>
              <w:pStyle w:val="Text"/>
            </w:pPr>
            <w:r w:rsidRPr="005F70FB">
              <w:t>ke</w:t>
            </w:r>
          </w:p>
        </w:tc>
        <w:tc>
          <w:tcPr>
            <w:tcW w:w="1090" w:type="dxa"/>
            <w:gridSpan w:val="2"/>
            <w:shd w:val="clear" w:color="auto" w:fill="auto"/>
          </w:tcPr>
          <w:p w14:paraId="6C30301D" w14:textId="77777777" w:rsidR="00BC2195" w:rsidRPr="005F70FB" w:rsidRDefault="00BC2195" w:rsidP="00BC2195">
            <w:pPr>
              <w:pStyle w:val="Text"/>
            </w:pPr>
            <w:r w:rsidRPr="005F70FB">
              <w:t>ruma-sakit,</w:t>
            </w:r>
          </w:p>
        </w:tc>
        <w:tc>
          <w:tcPr>
            <w:tcW w:w="489" w:type="dxa"/>
            <w:gridSpan w:val="2"/>
            <w:shd w:val="clear" w:color="auto" w:fill="auto"/>
          </w:tcPr>
          <w:p w14:paraId="0FB2C212" w14:textId="77777777" w:rsidR="00BC2195" w:rsidRPr="005F70FB" w:rsidRDefault="00BC2195" w:rsidP="00BC2195">
            <w:pPr>
              <w:pStyle w:val="Text"/>
            </w:pPr>
            <w:r w:rsidRPr="005F70FB">
              <w:t>sa</w:t>
            </w:r>
          </w:p>
        </w:tc>
        <w:tc>
          <w:tcPr>
            <w:tcW w:w="695" w:type="dxa"/>
            <w:gridSpan w:val="2"/>
            <w:shd w:val="clear" w:color="auto" w:fill="auto"/>
          </w:tcPr>
          <w:p w14:paraId="57CBF7FE" w14:textId="77777777" w:rsidR="00BC2195" w:rsidRPr="005F70FB" w:rsidRDefault="00BC2195" w:rsidP="00BC2195">
            <w:pPr>
              <w:pStyle w:val="Text"/>
            </w:pPr>
            <w:r w:rsidRPr="005F70FB">
              <w:t>ceritra</w:t>
            </w:r>
          </w:p>
        </w:tc>
        <w:tc>
          <w:tcPr>
            <w:tcW w:w="595" w:type="dxa"/>
            <w:shd w:val="clear" w:color="auto" w:fill="auto"/>
          </w:tcPr>
          <w:p w14:paraId="46F5A1BE" w14:textId="77777777" w:rsidR="00BC2195" w:rsidRPr="005F70FB" w:rsidRDefault="00BC2195" w:rsidP="00BC2195">
            <w:pPr>
              <w:pStyle w:val="Text"/>
            </w:pPr>
            <w:r w:rsidRPr="005F70FB">
              <w:t>sama</w:t>
            </w:r>
          </w:p>
        </w:tc>
      </w:tr>
      <w:tr w:rsidR="00AC23C4" w:rsidRPr="005F70FB" w14:paraId="507BFB72" w14:textId="77777777" w:rsidTr="00AC23C4">
        <w:trPr>
          <w:gridAfter w:val="1"/>
          <w:wAfter w:w="13" w:type="dxa"/>
        </w:trPr>
        <w:tc>
          <w:tcPr>
            <w:tcW w:w="709" w:type="dxa"/>
            <w:shd w:val="clear" w:color="auto" w:fill="auto"/>
          </w:tcPr>
          <w:p w14:paraId="46DBFC90" w14:textId="77777777" w:rsidR="00BC2195" w:rsidRPr="005F70FB" w:rsidRDefault="00BC2195" w:rsidP="00BC2195">
            <w:pPr>
              <w:pStyle w:val="GlossEng2ptafter"/>
            </w:pPr>
          </w:p>
        </w:tc>
        <w:tc>
          <w:tcPr>
            <w:tcW w:w="489" w:type="dxa"/>
            <w:shd w:val="clear" w:color="auto" w:fill="auto"/>
          </w:tcPr>
          <w:p w14:paraId="0075040C" w14:textId="77777777" w:rsidR="00BC2195" w:rsidRPr="005F70FB" w:rsidRDefault="00BC2195" w:rsidP="00BC2195">
            <w:pPr>
              <w:pStyle w:val="GlossEng2ptafter"/>
            </w:pPr>
            <w:r w:rsidRPr="005F70FB">
              <w:rPr>
                <w:rStyle w:val="ChSmallCaps"/>
              </w:rPr>
              <w:t>1sg</w:t>
            </w:r>
          </w:p>
        </w:tc>
        <w:tc>
          <w:tcPr>
            <w:tcW w:w="740" w:type="dxa"/>
            <w:gridSpan w:val="3"/>
            <w:shd w:val="clear" w:color="auto" w:fill="auto"/>
          </w:tcPr>
          <w:p w14:paraId="2428EAC5" w14:textId="77777777" w:rsidR="00BC2195" w:rsidRPr="005F70FB" w:rsidRDefault="00BC2195" w:rsidP="00BC2195">
            <w:pPr>
              <w:pStyle w:val="GlossEng2ptafter"/>
            </w:pPr>
            <w:r w:rsidRPr="005F70FB">
              <w:t>stay</w:t>
            </w:r>
          </w:p>
        </w:tc>
        <w:tc>
          <w:tcPr>
            <w:tcW w:w="360" w:type="dxa"/>
            <w:gridSpan w:val="3"/>
            <w:shd w:val="clear" w:color="auto" w:fill="auto"/>
          </w:tcPr>
          <w:p w14:paraId="50C35A10" w14:textId="77777777" w:rsidR="00BC2195" w:rsidRPr="005F70FB" w:rsidRDefault="00BC2195" w:rsidP="00BC2195">
            <w:pPr>
              <w:pStyle w:val="GlossEng2ptafter"/>
            </w:pPr>
            <w:r w:rsidRPr="005F70FB">
              <w:t>at</w:t>
            </w:r>
          </w:p>
        </w:tc>
        <w:tc>
          <w:tcPr>
            <w:tcW w:w="759" w:type="dxa"/>
            <w:gridSpan w:val="3"/>
            <w:shd w:val="clear" w:color="auto" w:fill="auto"/>
          </w:tcPr>
          <w:p w14:paraId="7162FCA0" w14:textId="77777777" w:rsidR="00BC2195" w:rsidRPr="005F70FB" w:rsidRDefault="00BC2195" w:rsidP="00BC2195">
            <w:pPr>
              <w:pStyle w:val="GlossEng2ptafter"/>
            </w:pPr>
            <w:r w:rsidRPr="005F70FB">
              <w:rPr>
                <w:rStyle w:val="ChSmallCaps"/>
              </w:rPr>
              <w:t>l.prox</w:t>
            </w:r>
          </w:p>
        </w:tc>
        <w:tc>
          <w:tcPr>
            <w:tcW w:w="489" w:type="dxa"/>
            <w:gridSpan w:val="2"/>
            <w:shd w:val="clear" w:color="auto" w:fill="auto"/>
          </w:tcPr>
          <w:p w14:paraId="7D82825A" w14:textId="77777777" w:rsidR="00BC2195" w:rsidRPr="005F70FB" w:rsidRDefault="00BC2195" w:rsidP="00BC2195">
            <w:pPr>
              <w:pStyle w:val="GlossEng2ptafter"/>
            </w:pPr>
            <w:r w:rsidRPr="005F70FB">
              <w:rPr>
                <w:rStyle w:val="ChSmallCaps"/>
              </w:rPr>
              <w:t>1sg</w:t>
            </w:r>
          </w:p>
        </w:tc>
        <w:tc>
          <w:tcPr>
            <w:tcW w:w="373" w:type="dxa"/>
            <w:gridSpan w:val="3"/>
            <w:shd w:val="clear" w:color="auto" w:fill="auto"/>
          </w:tcPr>
          <w:p w14:paraId="12CFBD32" w14:textId="77777777" w:rsidR="00BC2195" w:rsidRPr="005F70FB" w:rsidRDefault="00BC2195" w:rsidP="00BC2195">
            <w:pPr>
              <w:pStyle w:val="GlossEng2ptafter"/>
            </w:pPr>
            <w:r w:rsidRPr="005F70FB">
              <w:t>to</w:t>
            </w:r>
          </w:p>
        </w:tc>
        <w:tc>
          <w:tcPr>
            <w:tcW w:w="1090" w:type="dxa"/>
            <w:gridSpan w:val="2"/>
            <w:shd w:val="clear" w:color="auto" w:fill="auto"/>
          </w:tcPr>
          <w:p w14:paraId="4699DC70" w14:textId="77777777" w:rsidR="00BC2195" w:rsidRPr="005F70FB" w:rsidRDefault="00BC2195" w:rsidP="00BC2195">
            <w:pPr>
              <w:pStyle w:val="GlossEng2ptafter"/>
            </w:pPr>
            <w:r w:rsidRPr="005F70FB">
              <w:t>hospital</w:t>
            </w:r>
          </w:p>
        </w:tc>
        <w:tc>
          <w:tcPr>
            <w:tcW w:w="489" w:type="dxa"/>
            <w:gridSpan w:val="2"/>
            <w:shd w:val="clear" w:color="auto" w:fill="auto"/>
          </w:tcPr>
          <w:p w14:paraId="17AA9426" w14:textId="77777777" w:rsidR="00BC2195" w:rsidRPr="005F70FB" w:rsidRDefault="00BC2195" w:rsidP="00BC2195">
            <w:pPr>
              <w:pStyle w:val="GlossEng2ptafter"/>
            </w:pPr>
            <w:r w:rsidRPr="005F70FB">
              <w:rPr>
                <w:rStyle w:val="ChSmallCaps"/>
              </w:rPr>
              <w:t>1sg</w:t>
            </w:r>
          </w:p>
        </w:tc>
        <w:tc>
          <w:tcPr>
            <w:tcW w:w="695" w:type="dxa"/>
            <w:gridSpan w:val="2"/>
            <w:shd w:val="clear" w:color="auto" w:fill="auto"/>
          </w:tcPr>
          <w:p w14:paraId="06023905" w14:textId="77777777" w:rsidR="00BC2195" w:rsidRPr="005F70FB" w:rsidRDefault="00BC2195" w:rsidP="00BC2195">
            <w:pPr>
              <w:pStyle w:val="GlossEng2ptafter"/>
            </w:pPr>
            <w:r w:rsidRPr="005F70FB">
              <w:t>tell</w:t>
            </w:r>
          </w:p>
        </w:tc>
        <w:tc>
          <w:tcPr>
            <w:tcW w:w="595" w:type="dxa"/>
            <w:shd w:val="clear" w:color="auto" w:fill="auto"/>
          </w:tcPr>
          <w:p w14:paraId="1E5225AC" w14:textId="77777777" w:rsidR="00BC2195" w:rsidRPr="005F70FB" w:rsidRDefault="00BC2195" w:rsidP="00BC2195">
            <w:pPr>
              <w:pStyle w:val="GlossEng2ptafter"/>
            </w:pPr>
            <w:r w:rsidRPr="005F70FB">
              <w:t>to</w:t>
            </w:r>
          </w:p>
        </w:tc>
      </w:tr>
      <w:tr w:rsidR="00AC23C4" w:rsidRPr="005F70FB" w14:paraId="46998CC7" w14:textId="77777777" w:rsidTr="00AC23C4">
        <w:tc>
          <w:tcPr>
            <w:tcW w:w="709" w:type="dxa"/>
            <w:shd w:val="clear" w:color="auto" w:fill="auto"/>
          </w:tcPr>
          <w:p w14:paraId="3F6A1496" w14:textId="77777777" w:rsidR="00BC2195" w:rsidRPr="005F70FB" w:rsidRDefault="00BC2195" w:rsidP="00BC2195">
            <w:pPr>
              <w:pStyle w:val="O0Nwnext"/>
            </w:pPr>
          </w:p>
        </w:tc>
        <w:tc>
          <w:tcPr>
            <w:tcW w:w="741" w:type="dxa"/>
            <w:gridSpan w:val="2"/>
            <w:shd w:val="clear" w:color="auto" w:fill="auto"/>
          </w:tcPr>
          <w:p w14:paraId="63A4A5F7" w14:textId="77777777" w:rsidR="00BC2195" w:rsidRPr="005F70FB" w:rsidRDefault="00BC2195" w:rsidP="00BC2195">
            <w:pPr>
              <w:pStyle w:val="Text"/>
            </w:pPr>
            <w:r w:rsidRPr="005F70FB">
              <w:t>dokter,</w:t>
            </w:r>
          </w:p>
        </w:tc>
        <w:tc>
          <w:tcPr>
            <w:tcW w:w="741" w:type="dxa"/>
            <w:gridSpan w:val="4"/>
            <w:shd w:val="clear" w:color="auto" w:fill="auto"/>
          </w:tcPr>
          <w:p w14:paraId="3E7FEF04" w14:textId="77777777" w:rsidR="00BC2195" w:rsidRPr="005F70FB" w:rsidRDefault="00BC2195" w:rsidP="00BC2195">
            <w:pPr>
              <w:pStyle w:val="Text"/>
            </w:pPr>
            <w:r w:rsidRPr="005F70FB">
              <w:t>dokter,</w:t>
            </w:r>
          </w:p>
        </w:tc>
        <w:tc>
          <w:tcPr>
            <w:tcW w:w="485" w:type="dxa"/>
            <w:gridSpan w:val="3"/>
            <w:shd w:val="clear" w:color="auto" w:fill="auto"/>
          </w:tcPr>
          <w:p w14:paraId="4D0130B6" w14:textId="77777777" w:rsidR="00BC2195" w:rsidRPr="005F70FB" w:rsidRDefault="00BC2195" w:rsidP="00BC2195">
            <w:pPr>
              <w:pStyle w:val="Text"/>
            </w:pPr>
            <w:r w:rsidRPr="005F70FB">
              <w:t>sa</w:t>
            </w:r>
          </w:p>
        </w:tc>
        <w:tc>
          <w:tcPr>
            <w:tcW w:w="480" w:type="dxa"/>
            <w:gridSpan w:val="2"/>
            <w:shd w:val="clear" w:color="auto" w:fill="auto"/>
          </w:tcPr>
          <w:p w14:paraId="41B6A22A" w14:textId="77777777" w:rsidR="00BC2195" w:rsidRPr="005F70FB" w:rsidRDefault="00BC2195" w:rsidP="00BC2195">
            <w:pPr>
              <w:pStyle w:val="Text"/>
            </w:pPr>
            <w:r w:rsidRPr="005F70FB">
              <w:t>jatu</w:t>
            </w:r>
          </w:p>
        </w:tc>
        <w:tc>
          <w:tcPr>
            <w:tcW w:w="569" w:type="dxa"/>
            <w:gridSpan w:val="3"/>
            <w:shd w:val="clear" w:color="auto" w:fill="auto"/>
          </w:tcPr>
          <w:p w14:paraId="1677FC41" w14:textId="77777777" w:rsidR="00BC2195" w:rsidRPr="005F70FB" w:rsidRDefault="00BC2195" w:rsidP="00BC2195">
            <w:pPr>
              <w:pStyle w:val="Text"/>
            </w:pPr>
            <w:r w:rsidRPr="005F70FB">
              <w:t>dari</w:t>
            </w:r>
          </w:p>
        </w:tc>
        <w:tc>
          <w:tcPr>
            <w:tcW w:w="1003" w:type="dxa"/>
            <w:gridSpan w:val="2"/>
            <w:shd w:val="clear" w:color="auto" w:fill="auto"/>
          </w:tcPr>
          <w:p w14:paraId="1414F8AC" w14:textId="77777777" w:rsidR="00BC2195" w:rsidRPr="005F70FB" w:rsidRDefault="00BC2195" w:rsidP="00BC2195">
            <w:pPr>
              <w:pStyle w:val="Text"/>
            </w:pPr>
            <w:r w:rsidRPr="005F70FB">
              <w:t>motor,</w:t>
            </w:r>
          </w:p>
        </w:tc>
        <w:tc>
          <w:tcPr>
            <w:tcW w:w="691" w:type="dxa"/>
            <w:gridSpan w:val="2"/>
            <w:shd w:val="clear" w:color="auto" w:fill="auto"/>
          </w:tcPr>
          <w:p w14:paraId="039494A9" w14:textId="77777777" w:rsidR="00BC2195" w:rsidRPr="005F70FB" w:rsidRDefault="00BC2195" w:rsidP="00BC2195">
            <w:pPr>
              <w:pStyle w:val="Text"/>
            </w:pPr>
            <w:r w:rsidRPr="005F70FB">
              <w:t>dokter</w:t>
            </w:r>
          </w:p>
        </w:tc>
        <w:tc>
          <w:tcPr>
            <w:tcW w:w="691" w:type="dxa"/>
            <w:gridSpan w:val="2"/>
            <w:shd w:val="clear" w:color="auto" w:fill="auto"/>
          </w:tcPr>
          <w:p w14:paraId="7617D761" w14:textId="77777777" w:rsidR="00BC2195" w:rsidRPr="005F70FB" w:rsidRDefault="00BC2195" w:rsidP="00BC2195">
            <w:pPr>
              <w:pStyle w:val="Text"/>
            </w:pPr>
            <w:r w:rsidRPr="005F70FB">
              <w:t>dorang</w:t>
            </w:r>
          </w:p>
        </w:tc>
        <w:tc>
          <w:tcPr>
            <w:tcW w:w="691" w:type="dxa"/>
            <w:gridSpan w:val="3"/>
            <w:shd w:val="clear" w:color="auto" w:fill="auto"/>
          </w:tcPr>
          <w:p w14:paraId="0BAEA917" w14:textId="77777777" w:rsidR="00BC2195" w:rsidRPr="005F70FB" w:rsidRDefault="00BC2195" w:rsidP="00BC2195">
            <w:pPr>
              <w:pStyle w:val="Text"/>
            </w:pPr>
            <w:r w:rsidRPr="005F70FB">
              <w:t>bilang</w:t>
            </w:r>
          </w:p>
        </w:tc>
      </w:tr>
      <w:tr w:rsidR="00AC23C4" w:rsidRPr="005F70FB" w14:paraId="18622873" w14:textId="77777777" w:rsidTr="00AC23C4">
        <w:tc>
          <w:tcPr>
            <w:tcW w:w="709" w:type="dxa"/>
            <w:shd w:val="clear" w:color="auto" w:fill="auto"/>
          </w:tcPr>
          <w:p w14:paraId="0BBA9BB1" w14:textId="77777777" w:rsidR="00BC2195" w:rsidRPr="005F70FB" w:rsidRDefault="00BC2195" w:rsidP="00BC2195">
            <w:pPr>
              <w:pStyle w:val="GlossEng2ptafter"/>
            </w:pPr>
          </w:p>
        </w:tc>
        <w:tc>
          <w:tcPr>
            <w:tcW w:w="741" w:type="dxa"/>
            <w:gridSpan w:val="2"/>
            <w:shd w:val="clear" w:color="auto" w:fill="auto"/>
          </w:tcPr>
          <w:p w14:paraId="10F39046" w14:textId="77777777" w:rsidR="00BC2195" w:rsidRPr="005F70FB" w:rsidRDefault="00BC2195" w:rsidP="00BC2195">
            <w:pPr>
              <w:pStyle w:val="GlossEng2ptafter"/>
            </w:pPr>
            <w:r w:rsidRPr="005F70FB">
              <w:t>doctor</w:t>
            </w:r>
          </w:p>
        </w:tc>
        <w:tc>
          <w:tcPr>
            <w:tcW w:w="741" w:type="dxa"/>
            <w:gridSpan w:val="4"/>
            <w:shd w:val="clear" w:color="auto" w:fill="auto"/>
          </w:tcPr>
          <w:p w14:paraId="6AF27F08" w14:textId="77777777" w:rsidR="00BC2195" w:rsidRPr="005F70FB" w:rsidRDefault="00BC2195" w:rsidP="00BC2195">
            <w:pPr>
              <w:pStyle w:val="GlossEng2ptafter"/>
            </w:pPr>
            <w:r w:rsidRPr="005F70FB">
              <w:t>doctor</w:t>
            </w:r>
          </w:p>
        </w:tc>
        <w:tc>
          <w:tcPr>
            <w:tcW w:w="485" w:type="dxa"/>
            <w:gridSpan w:val="3"/>
            <w:shd w:val="clear" w:color="auto" w:fill="auto"/>
          </w:tcPr>
          <w:p w14:paraId="7400392F" w14:textId="77777777" w:rsidR="00BC2195" w:rsidRPr="005F70FB" w:rsidRDefault="00BC2195" w:rsidP="00BC2195">
            <w:pPr>
              <w:pStyle w:val="GlossEng2ptafter"/>
            </w:pPr>
            <w:r w:rsidRPr="005F70FB">
              <w:rPr>
                <w:rStyle w:val="ChSmallCaps"/>
              </w:rPr>
              <w:t>1sg</w:t>
            </w:r>
          </w:p>
        </w:tc>
        <w:tc>
          <w:tcPr>
            <w:tcW w:w="480" w:type="dxa"/>
            <w:gridSpan w:val="2"/>
            <w:shd w:val="clear" w:color="auto" w:fill="auto"/>
          </w:tcPr>
          <w:p w14:paraId="479EB3D7" w14:textId="77777777" w:rsidR="00BC2195" w:rsidRPr="005F70FB" w:rsidRDefault="00BC2195" w:rsidP="00BC2195">
            <w:pPr>
              <w:pStyle w:val="GlossEng2ptafter"/>
            </w:pPr>
            <w:r w:rsidRPr="005F70FB">
              <w:t>fall</w:t>
            </w:r>
          </w:p>
        </w:tc>
        <w:tc>
          <w:tcPr>
            <w:tcW w:w="569" w:type="dxa"/>
            <w:gridSpan w:val="3"/>
            <w:shd w:val="clear" w:color="auto" w:fill="auto"/>
          </w:tcPr>
          <w:p w14:paraId="2E660B02" w14:textId="77777777" w:rsidR="00BC2195" w:rsidRPr="005F70FB" w:rsidRDefault="00BC2195" w:rsidP="00BC2195">
            <w:pPr>
              <w:pStyle w:val="GlossEng2ptafter"/>
            </w:pPr>
            <w:r w:rsidRPr="005F70FB">
              <w:t>from</w:t>
            </w:r>
          </w:p>
        </w:tc>
        <w:tc>
          <w:tcPr>
            <w:tcW w:w="1003" w:type="dxa"/>
            <w:gridSpan w:val="2"/>
            <w:shd w:val="clear" w:color="auto" w:fill="auto"/>
          </w:tcPr>
          <w:p w14:paraId="1BC125A5" w14:textId="77777777" w:rsidR="00BC2195" w:rsidRPr="005F70FB" w:rsidRDefault="00BC2195" w:rsidP="00BC2195">
            <w:pPr>
              <w:pStyle w:val="GlossEng2ptafter"/>
            </w:pPr>
            <w:r w:rsidRPr="005F70FB">
              <w:t>motorbike</w:t>
            </w:r>
          </w:p>
        </w:tc>
        <w:tc>
          <w:tcPr>
            <w:tcW w:w="691" w:type="dxa"/>
            <w:gridSpan w:val="2"/>
            <w:shd w:val="clear" w:color="auto" w:fill="auto"/>
          </w:tcPr>
          <w:p w14:paraId="5BCDDD38" w14:textId="77777777" w:rsidR="00BC2195" w:rsidRPr="005F70FB" w:rsidRDefault="00BC2195" w:rsidP="00BC2195">
            <w:pPr>
              <w:pStyle w:val="GlossEng2ptafter"/>
            </w:pPr>
            <w:r w:rsidRPr="005F70FB">
              <w:t>doctor</w:t>
            </w:r>
          </w:p>
        </w:tc>
        <w:tc>
          <w:tcPr>
            <w:tcW w:w="691" w:type="dxa"/>
            <w:gridSpan w:val="2"/>
            <w:shd w:val="clear" w:color="auto" w:fill="auto"/>
          </w:tcPr>
          <w:p w14:paraId="03AC829E" w14:textId="77777777" w:rsidR="00BC2195" w:rsidRPr="005F70FB" w:rsidRDefault="00BC2195" w:rsidP="00BC2195">
            <w:pPr>
              <w:pStyle w:val="GlossEng2ptafter"/>
            </w:pPr>
            <w:r w:rsidRPr="005F70FB">
              <w:rPr>
                <w:rStyle w:val="ChSmallCaps"/>
              </w:rPr>
              <w:t>3pl</w:t>
            </w:r>
          </w:p>
        </w:tc>
        <w:tc>
          <w:tcPr>
            <w:tcW w:w="691" w:type="dxa"/>
            <w:gridSpan w:val="3"/>
            <w:shd w:val="clear" w:color="auto" w:fill="auto"/>
          </w:tcPr>
          <w:p w14:paraId="0C1B8FA3" w14:textId="77777777" w:rsidR="00BC2195" w:rsidRPr="005F70FB" w:rsidRDefault="00BC2195" w:rsidP="00BC2195">
            <w:pPr>
              <w:pStyle w:val="GlossEng2ptafter"/>
            </w:pPr>
            <w:r w:rsidRPr="005F70FB">
              <w:t>say</w:t>
            </w:r>
          </w:p>
        </w:tc>
      </w:tr>
      <w:tr w:rsidR="00AC23C4" w:rsidRPr="005F70FB" w14:paraId="31CFAF51" w14:textId="77777777" w:rsidTr="00AC23C4">
        <w:trPr>
          <w:gridAfter w:val="10"/>
          <w:wAfter w:w="3228" w:type="dxa"/>
        </w:trPr>
        <w:tc>
          <w:tcPr>
            <w:tcW w:w="709" w:type="dxa"/>
            <w:shd w:val="clear" w:color="auto" w:fill="auto"/>
          </w:tcPr>
          <w:p w14:paraId="08B67B27" w14:textId="77777777" w:rsidR="00BC2195" w:rsidRPr="005F70FB" w:rsidRDefault="00BC2195" w:rsidP="00BC2195">
            <w:pPr>
              <w:pStyle w:val="O0Nwnext"/>
            </w:pPr>
          </w:p>
        </w:tc>
        <w:tc>
          <w:tcPr>
            <w:tcW w:w="819" w:type="dxa"/>
            <w:gridSpan w:val="3"/>
            <w:shd w:val="clear" w:color="auto" w:fill="auto"/>
          </w:tcPr>
          <w:p w14:paraId="5B9F438F" w14:textId="77777777" w:rsidR="00BC2195" w:rsidRPr="005F70FB" w:rsidRDefault="00BC2195" w:rsidP="00BC2195">
            <w:pPr>
              <w:pStyle w:val="Text"/>
            </w:pPr>
            <w:r w:rsidRPr="005F70FB">
              <w:t>begini,</w:t>
            </w:r>
          </w:p>
        </w:tc>
        <w:tc>
          <w:tcPr>
            <w:tcW w:w="485" w:type="dxa"/>
            <w:gridSpan w:val="2"/>
            <w:shd w:val="clear" w:color="auto" w:fill="auto"/>
          </w:tcPr>
          <w:p w14:paraId="07EFAE3A" w14:textId="77777777" w:rsidR="00BC2195" w:rsidRPr="005F70FB" w:rsidRDefault="00BC2195" w:rsidP="00BC2195">
            <w:pPr>
              <w:pStyle w:val="Text"/>
            </w:pPr>
            <w:r w:rsidRPr="005F70FB">
              <w:t>ko</w:t>
            </w:r>
          </w:p>
        </w:tc>
        <w:tc>
          <w:tcPr>
            <w:tcW w:w="480" w:type="dxa"/>
            <w:gridSpan w:val="3"/>
            <w:shd w:val="clear" w:color="auto" w:fill="auto"/>
          </w:tcPr>
          <w:p w14:paraId="10FBA26B" w14:textId="77777777" w:rsidR="00BC2195" w:rsidRPr="005F70FB" w:rsidRDefault="00BC2195" w:rsidP="00BC2195">
            <w:pPr>
              <w:pStyle w:val="Text"/>
            </w:pPr>
            <w:r w:rsidRPr="005F70FB">
              <w:t>jatu</w:t>
            </w:r>
          </w:p>
        </w:tc>
        <w:tc>
          <w:tcPr>
            <w:tcW w:w="1080" w:type="dxa"/>
            <w:gridSpan w:val="5"/>
            <w:shd w:val="clear" w:color="auto" w:fill="auto"/>
          </w:tcPr>
          <w:p w14:paraId="209290F4" w14:textId="77777777" w:rsidR="00BC2195" w:rsidRPr="005F70FB" w:rsidRDefault="00BC2195" w:rsidP="00BC2195">
            <w:pPr>
              <w:pStyle w:val="Text"/>
            </w:pPr>
            <w:r w:rsidRPr="005F70FB">
              <w:t>bagemana?</w:t>
            </w:r>
          </w:p>
        </w:tc>
      </w:tr>
      <w:tr w:rsidR="00AC23C4" w:rsidRPr="005F70FB" w14:paraId="1373573F" w14:textId="77777777" w:rsidTr="00AC23C4">
        <w:trPr>
          <w:gridAfter w:val="10"/>
          <w:wAfter w:w="3228" w:type="dxa"/>
        </w:trPr>
        <w:tc>
          <w:tcPr>
            <w:tcW w:w="709" w:type="dxa"/>
            <w:shd w:val="clear" w:color="auto" w:fill="auto"/>
          </w:tcPr>
          <w:p w14:paraId="078585A1" w14:textId="77777777" w:rsidR="00BC2195" w:rsidRPr="005F70FB" w:rsidRDefault="00BC2195" w:rsidP="00BC2195">
            <w:pPr>
              <w:pStyle w:val="GlossEng"/>
            </w:pPr>
          </w:p>
        </w:tc>
        <w:tc>
          <w:tcPr>
            <w:tcW w:w="819" w:type="dxa"/>
            <w:gridSpan w:val="3"/>
            <w:shd w:val="clear" w:color="auto" w:fill="auto"/>
          </w:tcPr>
          <w:p w14:paraId="286424BE" w14:textId="77777777" w:rsidR="00BC2195" w:rsidRPr="005F70FB" w:rsidRDefault="00BC2195" w:rsidP="00BC2195">
            <w:pPr>
              <w:pStyle w:val="GlossEng"/>
            </w:pPr>
            <w:r w:rsidRPr="005F70FB">
              <w:t>like.this</w:t>
            </w:r>
          </w:p>
        </w:tc>
        <w:tc>
          <w:tcPr>
            <w:tcW w:w="485" w:type="dxa"/>
            <w:gridSpan w:val="2"/>
            <w:shd w:val="clear" w:color="auto" w:fill="auto"/>
          </w:tcPr>
          <w:p w14:paraId="24E249CB" w14:textId="77777777" w:rsidR="00BC2195" w:rsidRPr="005F70FB" w:rsidRDefault="00BC2195" w:rsidP="00BC2195">
            <w:pPr>
              <w:pStyle w:val="GlossEng"/>
            </w:pPr>
            <w:r w:rsidRPr="005F70FB">
              <w:rPr>
                <w:rStyle w:val="ChSmallCaps"/>
              </w:rPr>
              <w:t>2sg</w:t>
            </w:r>
          </w:p>
        </w:tc>
        <w:tc>
          <w:tcPr>
            <w:tcW w:w="480" w:type="dxa"/>
            <w:gridSpan w:val="3"/>
            <w:shd w:val="clear" w:color="auto" w:fill="auto"/>
          </w:tcPr>
          <w:p w14:paraId="1835B023" w14:textId="77777777" w:rsidR="00BC2195" w:rsidRPr="005F70FB" w:rsidRDefault="00BC2195" w:rsidP="00BC2195">
            <w:pPr>
              <w:pStyle w:val="GlossEng"/>
            </w:pPr>
            <w:r w:rsidRPr="005F70FB">
              <w:t>fall</w:t>
            </w:r>
          </w:p>
        </w:tc>
        <w:tc>
          <w:tcPr>
            <w:tcW w:w="1080" w:type="dxa"/>
            <w:gridSpan w:val="5"/>
            <w:shd w:val="clear" w:color="auto" w:fill="auto"/>
          </w:tcPr>
          <w:p w14:paraId="5EB2FBD1" w14:textId="77777777" w:rsidR="00BC2195" w:rsidRPr="005F70FB" w:rsidRDefault="00BC2195" w:rsidP="00BC2195">
            <w:pPr>
              <w:pStyle w:val="GlossEng"/>
            </w:pPr>
            <w:r w:rsidRPr="005F70FB">
              <w:t>how</w:t>
            </w:r>
          </w:p>
        </w:tc>
      </w:tr>
    </w:tbl>
    <w:p w14:paraId="4AE6C8F4" w14:textId="0449EC0C" w:rsidR="00BC2195" w:rsidRPr="005F70FB" w:rsidRDefault="00BC2195" w:rsidP="00BC2195">
      <w:pPr>
        <w:pStyle w:val="FreeTranslEng"/>
      </w:pPr>
      <w:r w:rsidRPr="005F70FB">
        <w:t xml:space="preserve">I stayed here, I went to the hospital, I talked to the doctor, </w:t>
      </w:r>
      <w:r w:rsidR="00B7093A" w:rsidRPr="005F70FB">
        <w:t>‘</w:t>
      </w:r>
      <w:r w:rsidRPr="005F70FB">
        <w:t>doctor, I fell off a motorbike</w:t>
      </w:r>
      <w:r w:rsidR="00B7093A" w:rsidRPr="005F70FB">
        <w:t>’</w:t>
      </w:r>
      <w:r w:rsidRPr="005F70FB">
        <w:t xml:space="preserve">, the doctor and his companions said like this, </w:t>
      </w:r>
      <w:r w:rsidR="00B7093A" w:rsidRPr="005F70FB">
        <w:t>‘</w:t>
      </w:r>
      <w:r w:rsidRPr="005F70FB">
        <w:t>how did you fall off?</w:t>
      </w:r>
      <w:r w:rsidR="00B7093A" w:rsidRPr="005F70FB">
        <w:t>’</w:t>
      </w:r>
    </w:p>
    <w:tbl>
      <w:tblPr>
        <w:tblW w:w="6705" w:type="dxa"/>
        <w:tblCellMar>
          <w:left w:w="42" w:type="dxa"/>
          <w:right w:w="42" w:type="dxa"/>
        </w:tblCellMar>
        <w:tblLook w:val="01E0" w:firstRow="1" w:lastRow="1" w:firstColumn="1" w:lastColumn="1" w:noHBand="0" w:noVBand="0"/>
      </w:tblPr>
      <w:tblGrid>
        <w:gridCol w:w="707"/>
        <w:gridCol w:w="489"/>
        <w:gridCol w:w="90"/>
        <w:gridCol w:w="50"/>
        <w:gridCol w:w="392"/>
        <w:gridCol w:w="90"/>
        <w:gridCol w:w="112"/>
        <w:gridCol w:w="229"/>
        <w:gridCol w:w="260"/>
        <w:gridCol w:w="76"/>
        <w:gridCol w:w="408"/>
        <w:gridCol w:w="269"/>
        <w:gridCol w:w="428"/>
        <w:gridCol w:w="415"/>
        <w:gridCol w:w="23"/>
        <w:gridCol w:w="215"/>
        <w:gridCol w:w="351"/>
        <w:gridCol w:w="129"/>
        <w:gridCol w:w="105"/>
        <w:gridCol w:w="370"/>
        <w:gridCol w:w="25"/>
        <w:gridCol w:w="134"/>
        <w:gridCol w:w="543"/>
        <w:gridCol w:w="141"/>
        <w:gridCol w:w="654"/>
      </w:tblGrid>
      <w:tr w:rsidR="00AC23C4" w:rsidRPr="005F70FB" w14:paraId="50D18FC4" w14:textId="77777777" w:rsidTr="00AC23C4">
        <w:trPr>
          <w:gridAfter w:val="1"/>
          <w:wAfter w:w="654" w:type="dxa"/>
        </w:trPr>
        <w:tc>
          <w:tcPr>
            <w:tcW w:w="707" w:type="dxa"/>
            <w:shd w:val="clear" w:color="auto" w:fill="auto"/>
          </w:tcPr>
          <w:p w14:paraId="12B813E8" w14:textId="77777777" w:rsidR="00BC2195" w:rsidRPr="005F70FB" w:rsidRDefault="00BC2195" w:rsidP="00BC2195">
            <w:pPr>
              <w:pStyle w:val="Text"/>
            </w:pPr>
            <w:r w:rsidRPr="005F70FB">
              <w:t>0048</w:t>
            </w:r>
          </w:p>
        </w:tc>
        <w:tc>
          <w:tcPr>
            <w:tcW w:w="489" w:type="dxa"/>
            <w:shd w:val="clear" w:color="auto" w:fill="auto"/>
          </w:tcPr>
          <w:p w14:paraId="3AE067E6" w14:textId="77777777" w:rsidR="00BC2195" w:rsidRPr="005F70FB" w:rsidRDefault="00BC2195" w:rsidP="00BC2195">
            <w:pPr>
              <w:pStyle w:val="Text"/>
            </w:pPr>
            <w:r w:rsidRPr="005F70FB">
              <w:t>sa</w:t>
            </w:r>
          </w:p>
        </w:tc>
        <w:tc>
          <w:tcPr>
            <w:tcW w:w="734" w:type="dxa"/>
            <w:gridSpan w:val="5"/>
            <w:shd w:val="clear" w:color="auto" w:fill="auto"/>
          </w:tcPr>
          <w:p w14:paraId="4DFEBA5F" w14:textId="77777777" w:rsidR="00BC2195" w:rsidRPr="005F70FB" w:rsidRDefault="00BC2195" w:rsidP="00BC2195">
            <w:pPr>
              <w:pStyle w:val="Text"/>
            </w:pPr>
            <w:r w:rsidRPr="005F70FB">
              <w:t>bilang,</w:t>
            </w:r>
          </w:p>
        </w:tc>
        <w:tc>
          <w:tcPr>
            <w:tcW w:w="489" w:type="dxa"/>
            <w:gridSpan w:val="2"/>
            <w:shd w:val="clear" w:color="auto" w:fill="auto"/>
          </w:tcPr>
          <w:p w14:paraId="4040A3DB" w14:textId="77777777" w:rsidR="00BC2195" w:rsidRPr="005F70FB" w:rsidRDefault="00BC2195" w:rsidP="00BC2195">
            <w:pPr>
              <w:pStyle w:val="Text"/>
            </w:pPr>
            <w:r w:rsidRPr="005F70FB">
              <w:t>sa</w:t>
            </w:r>
          </w:p>
        </w:tc>
        <w:tc>
          <w:tcPr>
            <w:tcW w:w="484" w:type="dxa"/>
            <w:gridSpan w:val="2"/>
            <w:shd w:val="clear" w:color="auto" w:fill="auto"/>
          </w:tcPr>
          <w:p w14:paraId="0ADADE21" w14:textId="77777777" w:rsidR="00BC2195" w:rsidRPr="005F70FB" w:rsidRDefault="00BC2195" w:rsidP="00BC2195">
            <w:pPr>
              <w:pStyle w:val="Text"/>
            </w:pPr>
            <w:r w:rsidRPr="005F70FB">
              <w:t>jatu</w:t>
            </w:r>
          </w:p>
        </w:tc>
        <w:tc>
          <w:tcPr>
            <w:tcW w:w="1112" w:type="dxa"/>
            <w:gridSpan w:val="3"/>
            <w:shd w:val="clear" w:color="auto" w:fill="auto"/>
          </w:tcPr>
          <w:p w14:paraId="09885C1A" w14:textId="77777777" w:rsidR="00BC2195" w:rsidRPr="005F70FB" w:rsidRDefault="00BC2195" w:rsidP="00BC2195">
            <w:pPr>
              <w:pStyle w:val="Text"/>
            </w:pPr>
            <w:r w:rsidRPr="005F70FB">
              <w:t>balik</w:t>
            </w:r>
          </w:p>
        </w:tc>
        <w:tc>
          <w:tcPr>
            <w:tcW w:w="823" w:type="dxa"/>
            <w:gridSpan w:val="5"/>
            <w:shd w:val="clear" w:color="auto" w:fill="auto"/>
          </w:tcPr>
          <w:p w14:paraId="4F420931" w14:textId="77777777" w:rsidR="00BC2195" w:rsidRPr="005F70FB" w:rsidRDefault="00BC2195" w:rsidP="00BC2195">
            <w:pPr>
              <w:pStyle w:val="Text"/>
            </w:pPr>
            <w:r w:rsidRPr="005F70FB">
              <w:t>begini,</w:t>
            </w:r>
          </w:p>
        </w:tc>
        <w:tc>
          <w:tcPr>
            <w:tcW w:w="529" w:type="dxa"/>
            <w:gridSpan w:val="3"/>
            <w:shd w:val="clear" w:color="auto" w:fill="auto"/>
          </w:tcPr>
          <w:p w14:paraId="33677C09" w14:textId="77777777" w:rsidR="00BC2195" w:rsidRPr="005F70FB" w:rsidRDefault="00BC2195" w:rsidP="00BC2195">
            <w:pPr>
              <w:pStyle w:val="Text"/>
            </w:pPr>
            <w:r w:rsidRPr="005F70FB">
              <w:t>trus</w:t>
            </w:r>
          </w:p>
        </w:tc>
        <w:tc>
          <w:tcPr>
            <w:tcW w:w="684" w:type="dxa"/>
            <w:gridSpan w:val="2"/>
            <w:shd w:val="clear" w:color="auto" w:fill="auto"/>
          </w:tcPr>
          <w:p w14:paraId="240E39F1" w14:textId="77777777" w:rsidR="00BC2195" w:rsidRPr="005F70FB" w:rsidRDefault="00BC2195" w:rsidP="00BC2195">
            <w:pPr>
              <w:pStyle w:val="Text"/>
            </w:pPr>
            <w:r w:rsidRPr="005F70FB">
              <w:t>tulang</w:t>
            </w:r>
          </w:p>
        </w:tc>
      </w:tr>
      <w:tr w:rsidR="00AC23C4" w:rsidRPr="005F70FB" w14:paraId="62071B81" w14:textId="77777777" w:rsidTr="00AC23C4">
        <w:trPr>
          <w:gridAfter w:val="1"/>
          <w:wAfter w:w="654" w:type="dxa"/>
        </w:trPr>
        <w:tc>
          <w:tcPr>
            <w:tcW w:w="707" w:type="dxa"/>
            <w:shd w:val="clear" w:color="auto" w:fill="auto"/>
          </w:tcPr>
          <w:p w14:paraId="12853B68" w14:textId="77777777" w:rsidR="00BC2195" w:rsidRPr="005F70FB" w:rsidRDefault="00BC2195" w:rsidP="00BC2195">
            <w:pPr>
              <w:pStyle w:val="GlossEng2ptafter"/>
            </w:pPr>
          </w:p>
        </w:tc>
        <w:tc>
          <w:tcPr>
            <w:tcW w:w="489" w:type="dxa"/>
            <w:shd w:val="clear" w:color="auto" w:fill="auto"/>
          </w:tcPr>
          <w:p w14:paraId="1C44B929" w14:textId="77777777" w:rsidR="00BC2195" w:rsidRPr="005F70FB" w:rsidRDefault="00BC2195" w:rsidP="00BC2195">
            <w:pPr>
              <w:pStyle w:val="GlossEng2ptafter"/>
            </w:pPr>
            <w:r w:rsidRPr="005F70FB">
              <w:rPr>
                <w:rStyle w:val="ChSmallCaps"/>
              </w:rPr>
              <w:t>1sg</w:t>
            </w:r>
          </w:p>
        </w:tc>
        <w:tc>
          <w:tcPr>
            <w:tcW w:w="734" w:type="dxa"/>
            <w:gridSpan w:val="5"/>
            <w:shd w:val="clear" w:color="auto" w:fill="auto"/>
          </w:tcPr>
          <w:p w14:paraId="13800C19" w14:textId="77777777" w:rsidR="00BC2195" w:rsidRPr="005F70FB" w:rsidRDefault="00BC2195" w:rsidP="00BC2195">
            <w:pPr>
              <w:pStyle w:val="GlossEng2ptafter"/>
            </w:pPr>
            <w:r w:rsidRPr="005F70FB">
              <w:t>say</w:t>
            </w:r>
          </w:p>
        </w:tc>
        <w:tc>
          <w:tcPr>
            <w:tcW w:w="489" w:type="dxa"/>
            <w:gridSpan w:val="2"/>
            <w:shd w:val="clear" w:color="auto" w:fill="auto"/>
          </w:tcPr>
          <w:p w14:paraId="325CE962" w14:textId="77777777" w:rsidR="00BC2195" w:rsidRPr="005F70FB" w:rsidRDefault="00BC2195" w:rsidP="00BC2195">
            <w:pPr>
              <w:pStyle w:val="GlossEng2ptafter"/>
            </w:pPr>
            <w:r w:rsidRPr="005F70FB">
              <w:rPr>
                <w:rStyle w:val="ChSmallCaps"/>
              </w:rPr>
              <w:t>1sg</w:t>
            </w:r>
          </w:p>
        </w:tc>
        <w:tc>
          <w:tcPr>
            <w:tcW w:w="484" w:type="dxa"/>
            <w:gridSpan w:val="2"/>
            <w:shd w:val="clear" w:color="auto" w:fill="auto"/>
          </w:tcPr>
          <w:p w14:paraId="31722753" w14:textId="77777777" w:rsidR="00BC2195" w:rsidRPr="005F70FB" w:rsidRDefault="00BC2195" w:rsidP="00BC2195">
            <w:pPr>
              <w:pStyle w:val="GlossEng2ptafter"/>
            </w:pPr>
            <w:r w:rsidRPr="005F70FB">
              <w:t>fall</w:t>
            </w:r>
          </w:p>
        </w:tc>
        <w:tc>
          <w:tcPr>
            <w:tcW w:w="1112" w:type="dxa"/>
            <w:gridSpan w:val="3"/>
            <w:shd w:val="clear" w:color="auto" w:fill="auto"/>
          </w:tcPr>
          <w:p w14:paraId="035B6303" w14:textId="77777777" w:rsidR="00BC2195" w:rsidRPr="005F70FB" w:rsidRDefault="00BC2195" w:rsidP="00BC2195">
            <w:pPr>
              <w:pStyle w:val="GlossEng2ptafter"/>
            </w:pPr>
            <w:r w:rsidRPr="005F70FB">
              <w:t>turn.around</w:t>
            </w:r>
          </w:p>
        </w:tc>
        <w:tc>
          <w:tcPr>
            <w:tcW w:w="823" w:type="dxa"/>
            <w:gridSpan w:val="5"/>
            <w:shd w:val="clear" w:color="auto" w:fill="auto"/>
          </w:tcPr>
          <w:p w14:paraId="63F224FB" w14:textId="77777777" w:rsidR="00BC2195" w:rsidRPr="005F70FB" w:rsidRDefault="00BC2195" w:rsidP="00BC2195">
            <w:pPr>
              <w:pStyle w:val="GlossEng2ptafter"/>
            </w:pPr>
            <w:r w:rsidRPr="005F70FB">
              <w:t>like.this</w:t>
            </w:r>
          </w:p>
        </w:tc>
        <w:tc>
          <w:tcPr>
            <w:tcW w:w="529" w:type="dxa"/>
            <w:gridSpan w:val="3"/>
            <w:shd w:val="clear" w:color="auto" w:fill="auto"/>
          </w:tcPr>
          <w:p w14:paraId="5B81A88B" w14:textId="77777777" w:rsidR="00BC2195" w:rsidRPr="005F70FB" w:rsidRDefault="00BC2195" w:rsidP="00BC2195">
            <w:pPr>
              <w:pStyle w:val="GlossEng2ptafter"/>
            </w:pPr>
            <w:r w:rsidRPr="005F70FB">
              <w:t>next</w:t>
            </w:r>
          </w:p>
        </w:tc>
        <w:tc>
          <w:tcPr>
            <w:tcW w:w="684" w:type="dxa"/>
            <w:gridSpan w:val="2"/>
            <w:shd w:val="clear" w:color="auto" w:fill="auto"/>
          </w:tcPr>
          <w:p w14:paraId="182BC3E6" w14:textId="77777777" w:rsidR="00BC2195" w:rsidRPr="005F70FB" w:rsidRDefault="00BC2195" w:rsidP="00BC2195">
            <w:pPr>
              <w:pStyle w:val="GlossEng2ptafter"/>
            </w:pPr>
            <w:r w:rsidRPr="005F70FB">
              <w:t>bone</w:t>
            </w:r>
          </w:p>
        </w:tc>
      </w:tr>
      <w:tr w:rsidR="00AC23C4" w:rsidRPr="005F70FB" w14:paraId="3562EE35" w14:textId="77777777" w:rsidTr="00AC23C4">
        <w:trPr>
          <w:gridAfter w:val="2"/>
          <w:wAfter w:w="795" w:type="dxa"/>
        </w:trPr>
        <w:tc>
          <w:tcPr>
            <w:tcW w:w="707" w:type="dxa"/>
            <w:shd w:val="clear" w:color="auto" w:fill="auto"/>
          </w:tcPr>
          <w:p w14:paraId="45B7129B" w14:textId="77777777" w:rsidR="00BC2195" w:rsidRPr="005F70FB" w:rsidRDefault="00BC2195" w:rsidP="00BC2195">
            <w:pPr>
              <w:pStyle w:val="O0Nwnext"/>
            </w:pPr>
          </w:p>
        </w:tc>
        <w:tc>
          <w:tcPr>
            <w:tcW w:w="629" w:type="dxa"/>
            <w:gridSpan w:val="3"/>
            <w:shd w:val="clear" w:color="auto" w:fill="auto"/>
          </w:tcPr>
          <w:p w14:paraId="1B51AFFC" w14:textId="77777777" w:rsidR="00BC2195" w:rsidRPr="005F70FB" w:rsidRDefault="00BC2195" w:rsidP="00BC2195">
            <w:pPr>
              <w:pStyle w:val="Text"/>
            </w:pPr>
            <w:r w:rsidRPr="005F70FB">
              <w:t>pata,</w:t>
            </w:r>
          </w:p>
        </w:tc>
        <w:tc>
          <w:tcPr>
            <w:tcW w:w="482" w:type="dxa"/>
            <w:gridSpan w:val="2"/>
            <w:shd w:val="clear" w:color="auto" w:fill="auto"/>
          </w:tcPr>
          <w:p w14:paraId="27D90AB3" w14:textId="77777777" w:rsidR="00BC2195" w:rsidRPr="005F70FB" w:rsidRDefault="00BC2195" w:rsidP="00BC2195">
            <w:pPr>
              <w:pStyle w:val="Text"/>
            </w:pPr>
            <w:r w:rsidRPr="005F70FB">
              <w:t>sa</w:t>
            </w:r>
          </w:p>
        </w:tc>
        <w:tc>
          <w:tcPr>
            <w:tcW w:w="677" w:type="dxa"/>
            <w:gridSpan w:val="4"/>
            <w:shd w:val="clear" w:color="auto" w:fill="auto"/>
          </w:tcPr>
          <w:p w14:paraId="4C7C38B0" w14:textId="77777777" w:rsidR="00BC2195" w:rsidRPr="005F70FB" w:rsidRDefault="00BC2195" w:rsidP="00BC2195">
            <w:pPr>
              <w:pStyle w:val="Text"/>
            </w:pPr>
            <w:r w:rsidRPr="005F70FB">
              <w:t>bilang,</w:t>
            </w:r>
          </w:p>
        </w:tc>
        <w:tc>
          <w:tcPr>
            <w:tcW w:w="677" w:type="dxa"/>
            <w:gridSpan w:val="2"/>
            <w:shd w:val="clear" w:color="auto" w:fill="auto"/>
          </w:tcPr>
          <w:p w14:paraId="5497929A" w14:textId="77777777" w:rsidR="00BC2195" w:rsidRPr="005F70FB" w:rsidRDefault="00BC2195" w:rsidP="00BC2195">
            <w:pPr>
              <w:pStyle w:val="Text"/>
            </w:pPr>
            <w:r w:rsidRPr="005F70FB">
              <w:t>tulang</w:t>
            </w:r>
          </w:p>
        </w:tc>
        <w:tc>
          <w:tcPr>
            <w:tcW w:w="866" w:type="dxa"/>
            <w:gridSpan w:val="3"/>
            <w:shd w:val="clear" w:color="auto" w:fill="auto"/>
          </w:tcPr>
          <w:p w14:paraId="55DFEF8B" w14:textId="77777777" w:rsidR="00BC2195" w:rsidRPr="005F70FB" w:rsidRDefault="00BC2195" w:rsidP="00BC2195">
            <w:pPr>
              <w:pStyle w:val="Text"/>
            </w:pPr>
            <w:r w:rsidRPr="005F70FB">
              <w:t>bahu</w:t>
            </w:r>
          </w:p>
        </w:tc>
        <w:tc>
          <w:tcPr>
            <w:tcW w:w="566" w:type="dxa"/>
            <w:gridSpan w:val="2"/>
            <w:shd w:val="clear" w:color="auto" w:fill="auto"/>
          </w:tcPr>
          <w:p w14:paraId="0AF579EC" w14:textId="77777777" w:rsidR="00BC2195" w:rsidRPr="005F70FB" w:rsidRDefault="00BC2195" w:rsidP="00BC2195">
            <w:pPr>
              <w:pStyle w:val="Text"/>
            </w:pPr>
            <w:r w:rsidRPr="005F70FB">
              <w:t>yang</w:t>
            </w:r>
          </w:p>
        </w:tc>
        <w:tc>
          <w:tcPr>
            <w:tcW w:w="629" w:type="dxa"/>
            <w:gridSpan w:val="4"/>
            <w:shd w:val="clear" w:color="auto" w:fill="auto"/>
          </w:tcPr>
          <w:p w14:paraId="0652FEB9" w14:textId="77777777" w:rsidR="00BC2195" w:rsidRPr="005F70FB" w:rsidRDefault="00BC2195" w:rsidP="00BC2195">
            <w:pPr>
              <w:pStyle w:val="Text"/>
            </w:pPr>
            <w:r w:rsidRPr="005F70FB">
              <w:t>pata,</w:t>
            </w:r>
          </w:p>
        </w:tc>
        <w:tc>
          <w:tcPr>
            <w:tcW w:w="677" w:type="dxa"/>
            <w:gridSpan w:val="2"/>
            <w:shd w:val="clear" w:color="auto" w:fill="auto"/>
          </w:tcPr>
          <w:p w14:paraId="3902A439" w14:textId="77777777" w:rsidR="00BC2195" w:rsidRPr="005F70FB" w:rsidRDefault="00BC2195" w:rsidP="00BC2195">
            <w:pPr>
              <w:pStyle w:val="Text"/>
            </w:pPr>
            <w:r w:rsidRPr="005F70FB">
              <w:t>tulang</w:t>
            </w:r>
          </w:p>
        </w:tc>
      </w:tr>
      <w:tr w:rsidR="00AC23C4" w:rsidRPr="005F70FB" w14:paraId="3CE68114" w14:textId="77777777" w:rsidTr="00AC23C4">
        <w:trPr>
          <w:gridAfter w:val="2"/>
          <w:wAfter w:w="795" w:type="dxa"/>
        </w:trPr>
        <w:tc>
          <w:tcPr>
            <w:tcW w:w="707" w:type="dxa"/>
            <w:shd w:val="clear" w:color="auto" w:fill="auto"/>
          </w:tcPr>
          <w:p w14:paraId="2F593661" w14:textId="77777777" w:rsidR="00BC2195" w:rsidRPr="005F70FB" w:rsidRDefault="00BC2195" w:rsidP="00BC2195">
            <w:pPr>
              <w:pStyle w:val="GlossEng2ptafter"/>
            </w:pPr>
          </w:p>
        </w:tc>
        <w:tc>
          <w:tcPr>
            <w:tcW w:w="629" w:type="dxa"/>
            <w:gridSpan w:val="3"/>
            <w:shd w:val="clear" w:color="auto" w:fill="auto"/>
          </w:tcPr>
          <w:p w14:paraId="0C87F9E3" w14:textId="77777777" w:rsidR="00BC2195" w:rsidRPr="005F70FB" w:rsidRDefault="00BC2195" w:rsidP="00BC2195">
            <w:pPr>
              <w:pStyle w:val="GlossEng2ptafter"/>
            </w:pPr>
            <w:r w:rsidRPr="005F70FB">
              <w:t>br</w:t>
            </w:r>
            <w:r w:rsidR="00521190" w:rsidRPr="005F70FB">
              <w:t>eak</w:t>
            </w:r>
          </w:p>
        </w:tc>
        <w:tc>
          <w:tcPr>
            <w:tcW w:w="482" w:type="dxa"/>
            <w:gridSpan w:val="2"/>
            <w:shd w:val="clear" w:color="auto" w:fill="auto"/>
          </w:tcPr>
          <w:p w14:paraId="578A3A5A" w14:textId="77777777" w:rsidR="00BC2195" w:rsidRPr="005F70FB" w:rsidRDefault="00BC2195" w:rsidP="00BC2195">
            <w:pPr>
              <w:pStyle w:val="GlossEng2ptafter"/>
            </w:pPr>
            <w:r w:rsidRPr="005F70FB">
              <w:rPr>
                <w:rStyle w:val="ChSmallCaps"/>
              </w:rPr>
              <w:t>1sg</w:t>
            </w:r>
          </w:p>
        </w:tc>
        <w:tc>
          <w:tcPr>
            <w:tcW w:w="677" w:type="dxa"/>
            <w:gridSpan w:val="4"/>
            <w:shd w:val="clear" w:color="auto" w:fill="auto"/>
          </w:tcPr>
          <w:p w14:paraId="6CED7412" w14:textId="77777777" w:rsidR="00BC2195" w:rsidRPr="005F70FB" w:rsidRDefault="00BC2195" w:rsidP="00BC2195">
            <w:pPr>
              <w:pStyle w:val="GlossEng2ptafter"/>
            </w:pPr>
            <w:r w:rsidRPr="005F70FB">
              <w:t>say</w:t>
            </w:r>
          </w:p>
        </w:tc>
        <w:tc>
          <w:tcPr>
            <w:tcW w:w="677" w:type="dxa"/>
            <w:gridSpan w:val="2"/>
            <w:shd w:val="clear" w:color="auto" w:fill="auto"/>
          </w:tcPr>
          <w:p w14:paraId="6C8ACD86" w14:textId="77777777" w:rsidR="00BC2195" w:rsidRPr="005F70FB" w:rsidRDefault="00BC2195" w:rsidP="00BC2195">
            <w:pPr>
              <w:pStyle w:val="GlossEng2ptafter"/>
            </w:pPr>
            <w:r w:rsidRPr="005F70FB">
              <w:t>bone</w:t>
            </w:r>
          </w:p>
        </w:tc>
        <w:tc>
          <w:tcPr>
            <w:tcW w:w="866" w:type="dxa"/>
            <w:gridSpan w:val="3"/>
            <w:shd w:val="clear" w:color="auto" w:fill="auto"/>
          </w:tcPr>
          <w:p w14:paraId="23FB789B" w14:textId="77777777" w:rsidR="00BC2195" w:rsidRPr="005F70FB" w:rsidRDefault="00BC2195" w:rsidP="00BC2195">
            <w:pPr>
              <w:pStyle w:val="GlossEng2ptafter"/>
            </w:pPr>
            <w:r w:rsidRPr="005F70FB">
              <w:t>shoulder</w:t>
            </w:r>
          </w:p>
        </w:tc>
        <w:tc>
          <w:tcPr>
            <w:tcW w:w="566" w:type="dxa"/>
            <w:gridSpan w:val="2"/>
            <w:shd w:val="clear" w:color="auto" w:fill="auto"/>
          </w:tcPr>
          <w:p w14:paraId="014E8D95" w14:textId="77777777" w:rsidR="00BC2195" w:rsidRPr="005F70FB" w:rsidRDefault="00BC2195" w:rsidP="00BC2195">
            <w:pPr>
              <w:pStyle w:val="GlossEng2ptafter"/>
            </w:pPr>
            <w:r w:rsidRPr="005F70FB">
              <w:rPr>
                <w:rStyle w:val="ChSmallCaps"/>
              </w:rPr>
              <w:t>rel</w:t>
            </w:r>
          </w:p>
        </w:tc>
        <w:tc>
          <w:tcPr>
            <w:tcW w:w="629" w:type="dxa"/>
            <w:gridSpan w:val="4"/>
            <w:shd w:val="clear" w:color="auto" w:fill="auto"/>
          </w:tcPr>
          <w:p w14:paraId="3D9A343E" w14:textId="77777777" w:rsidR="00BC2195" w:rsidRPr="005F70FB" w:rsidRDefault="00521190" w:rsidP="00BC2195">
            <w:pPr>
              <w:pStyle w:val="GlossEng2ptafter"/>
            </w:pPr>
            <w:r w:rsidRPr="005F70FB">
              <w:t>break</w:t>
            </w:r>
          </w:p>
        </w:tc>
        <w:tc>
          <w:tcPr>
            <w:tcW w:w="677" w:type="dxa"/>
            <w:gridSpan w:val="2"/>
            <w:shd w:val="clear" w:color="auto" w:fill="auto"/>
          </w:tcPr>
          <w:p w14:paraId="5FD30152" w14:textId="77777777" w:rsidR="00BC2195" w:rsidRPr="005F70FB" w:rsidRDefault="00BC2195" w:rsidP="00BC2195">
            <w:pPr>
              <w:pStyle w:val="GlossEng2ptafter"/>
            </w:pPr>
            <w:r w:rsidRPr="005F70FB">
              <w:t>bone</w:t>
            </w:r>
          </w:p>
        </w:tc>
      </w:tr>
      <w:tr w:rsidR="00AC23C4" w:rsidRPr="005F70FB" w14:paraId="5F19EB99" w14:textId="77777777" w:rsidTr="00AC23C4">
        <w:tc>
          <w:tcPr>
            <w:tcW w:w="707" w:type="dxa"/>
            <w:shd w:val="clear" w:color="auto" w:fill="auto"/>
          </w:tcPr>
          <w:p w14:paraId="71F2B162" w14:textId="77777777" w:rsidR="00BC2195" w:rsidRPr="005F70FB" w:rsidRDefault="00BC2195" w:rsidP="00BC2195">
            <w:pPr>
              <w:pStyle w:val="O0Nwnext"/>
            </w:pPr>
          </w:p>
        </w:tc>
        <w:tc>
          <w:tcPr>
            <w:tcW w:w="579" w:type="dxa"/>
            <w:gridSpan w:val="2"/>
            <w:shd w:val="clear" w:color="auto" w:fill="auto"/>
          </w:tcPr>
          <w:p w14:paraId="068BE3A2" w14:textId="77777777" w:rsidR="00BC2195" w:rsidRPr="005F70FB" w:rsidRDefault="00BC2195" w:rsidP="00BC2195">
            <w:pPr>
              <w:pStyle w:val="Text"/>
            </w:pPr>
            <w:r w:rsidRPr="005F70FB">
              <w:t>rusuk,</w:t>
            </w:r>
          </w:p>
        </w:tc>
        <w:tc>
          <w:tcPr>
            <w:tcW w:w="442" w:type="dxa"/>
            <w:gridSpan w:val="2"/>
            <w:shd w:val="clear" w:color="auto" w:fill="auto"/>
          </w:tcPr>
          <w:p w14:paraId="3FA86809" w14:textId="77777777" w:rsidR="00BC2195" w:rsidRPr="005F70FB" w:rsidRDefault="00BC2195" w:rsidP="00BC2195">
            <w:pPr>
              <w:pStyle w:val="Text"/>
            </w:pPr>
            <w:r w:rsidRPr="005F70FB">
              <w:t>o,</w:t>
            </w:r>
          </w:p>
        </w:tc>
        <w:tc>
          <w:tcPr>
            <w:tcW w:w="431" w:type="dxa"/>
            <w:gridSpan w:val="3"/>
            <w:shd w:val="clear" w:color="auto" w:fill="auto"/>
          </w:tcPr>
          <w:p w14:paraId="3AAC0539" w14:textId="77777777" w:rsidR="00BC2195" w:rsidRPr="005F70FB" w:rsidRDefault="00BC2195" w:rsidP="00BC2195">
            <w:pPr>
              <w:pStyle w:val="Text"/>
            </w:pPr>
            <w:r w:rsidRPr="005F70FB">
              <w:t>a</w:t>
            </w:r>
          </w:p>
        </w:tc>
        <w:tc>
          <w:tcPr>
            <w:tcW w:w="744" w:type="dxa"/>
            <w:gridSpan w:val="3"/>
            <w:shd w:val="clear" w:color="auto" w:fill="auto"/>
          </w:tcPr>
          <w:p w14:paraId="74514162" w14:textId="77777777" w:rsidR="00BC2195" w:rsidRPr="005F70FB" w:rsidRDefault="00BC2195" w:rsidP="00BC2195">
            <w:pPr>
              <w:pStyle w:val="Text"/>
            </w:pPr>
            <w:r w:rsidRPr="005F70FB">
              <w:t>mama</w:t>
            </w:r>
          </w:p>
        </w:tc>
        <w:tc>
          <w:tcPr>
            <w:tcW w:w="697" w:type="dxa"/>
            <w:gridSpan w:val="2"/>
            <w:shd w:val="clear" w:color="auto" w:fill="auto"/>
          </w:tcPr>
          <w:p w14:paraId="6C463918" w14:textId="77777777" w:rsidR="00BC2195" w:rsidRPr="005F70FB" w:rsidRDefault="00BC2195" w:rsidP="00BC2195">
            <w:pPr>
              <w:pStyle w:val="Text"/>
            </w:pPr>
            <w:r w:rsidRPr="005F70FB">
              <w:t>itu</w:t>
            </w:r>
          </w:p>
        </w:tc>
        <w:tc>
          <w:tcPr>
            <w:tcW w:w="653" w:type="dxa"/>
            <w:gridSpan w:val="3"/>
            <w:shd w:val="clear" w:color="auto" w:fill="auto"/>
          </w:tcPr>
          <w:p w14:paraId="5D094E85" w14:textId="77777777" w:rsidR="00BC2195" w:rsidRPr="005F70FB" w:rsidRDefault="00BC2195" w:rsidP="00BC2195">
            <w:pPr>
              <w:pStyle w:val="Text"/>
            </w:pPr>
            <w:r w:rsidRPr="005F70FB">
              <w:t>hanya</w:t>
            </w:r>
          </w:p>
        </w:tc>
        <w:tc>
          <w:tcPr>
            <w:tcW w:w="480" w:type="dxa"/>
            <w:gridSpan w:val="2"/>
            <w:shd w:val="clear" w:color="auto" w:fill="auto"/>
          </w:tcPr>
          <w:p w14:paraId="49162772" w14:textId="77777777" w:rsidR="00BC2195" w:rsidRPr="005F70FB" w:rsidRDefault="00BC2195" w:rsidP="00BC2195">
            <w:pPr>
              <w:pStyle w:val="Text"/>
            </w:pPr>
            <w:r w:rsidRPr="005F70FB">
              <w:t>ko</w:t>
            </w:r>
          </w:p>
        </w:tc>
        <w:tc>
          <w:tcPr>
            <w:tcW w:w="475" w:type="dxa"/>
            <w:gridSpan w:val="2"/>
            <w:shd w:val="clear" w:color="auto" w:fill="auto"/>
          </w:tcPr>
          <w:p w14:paraId="71F4262A" w14:textId="77777777" w:rsidR="00BC2195" w:rsidRPr="005F70FB" w:rsidRDefault="00BC2195" w:rsidP="00BC2195">
            <w:pPr>
              <w:pStyle w:val="Text"/>
            </w:pPr>
            <w:r w:rsidRPr="005F70FB">
              <w:t>jatu</w:t>
            </w:r>
          </w:p>
        </w:tc>
        <w:tc>
          <w:tcPr>
            <w:tcW w:w="1497" w:type="dxa"/>
            <w:gridSpan w:val="5"/>
            <w:shd w:val="clear" w:color="auto" w:fill="auto"/>
          </w:tcPr>
          <w:p w14:paraId="3E690CB9" w14:textId="77777777" w:rsidR="00BC2195" w:rsidRPr="005F70FB" w:rsidRDefault="00BC2195" w:rsidP="00BC2195">
            <w:pPr>
              <w:pStyle w:val="Text"/>
            </w:pPr>
            <w:r w:rsidRPr="005F70FB">
              <w:t>kaget</w:t>
            </w:r>
          </w:p>
        </w:tc>
      </w:tr>
      <w:tr w:rsidR="00AC23C4" w:rsidRPr="005F70FB" w14:paraId="298DCAB2" w14:textId="77777777" w:rsidTr="00AC23C4">
        <w:tc>
          <w:tcPr>
            <w:tcW w:w="707" w:type="dxa"/>
            <w:shd w:val="clear" w:color="auto" w:fill="auto"/>
          </w:tcPr>
          <w:p w14:paraId="007036FC" w14:textId="77777777" w:rsidR="00BC2195" w:rsidRPr="005F70FB" w:rsidRDefault="00BC2195" w:rsidP="00BC2195">
            <w:pPr>
              <w:pStyle w:val="GlossEng"/>
            </w:pPr>
          </w:p>
        </w:tc>
        <w:tc>
          <w:tcPr>
            <w:tcW w:w="579" w:type="dxa"/>
            <w:gridSpan w:val="2"/>
            <w:shd w:val="clear" w:color="auto" w:fill="auto"/>
          </w:tcPr>
          <w:p w14:paraId="6BFA1253" w14:textId="77777777" w:rsidR="00BC2195" w:rsidRPr="005F70FB" w:rsidRDefault="00BC2195" w:rsidP="00BC2195">
            <w:pPr>
              <w:pStyle w:val="GlossEng"/>
            </w:pPr>
            <w:r w:rsidRPr="005F70FB">
              <w:t>rib</w:t>
            </w:r>
          </w:p>
        </w:tc>
        <w:tc>
          <w:tcPr>
            <w:tcW w:w="442" w:type="dxa"/>
            <w:gridSpan w:val="2"/>
            <w:shd w:val="clear" w:color="auto" w:fill="auto"/>
          </w:tcPr>
          <w:p w14:paraId="739DDD81" w14:textId="77777777" w:rsidR="00BC2195" w:rsidRPr="005F70FB" w:rsidRDefault="00BC2195" w:rsidP="00BC2195">
            <w:pPr>
              <w:pStyle w:val="GlossEng"/>
            </w:pPr>
            <w:r w:rsidRPr="005F70FB">
              <w:t>oh!</w:t>
            </w:r>
          </w:p>
        </w:tc>
        <w:tc>
          <w:tcPr>
            <w:tcW w:w="431" w:type="dxa"/>
            <w:gridSpan w:val="3"/>
            <w:shd w:val="clear" w:color="auto" w:fill="auto"/>
          </w:tcPr>
          <w:p w14:paraId="0A47A410" w14:textId="77777777" w:rsidR="00BC2195" w:rsidRPr="005F70FB" w:rsidRDefault="00BC2195" w:rsidP="00BC2195">
            <w:pPr>
              <w:pStyle w:val="GlossEng"/>
            </w:pPr>
            <w:r w:rsidRPr="005F70FB">
              <w:t>ah!</w:t>
            </w:r>
          </w:p>
        </w:tc>
        <w:tc>
          <w:tcPr>
            <w:tcW w:w="744" w:type="dxa"/>
            <w:gridSpan w:val="3"/>
            <w:shd w:val="clear" w:color="auto" w:fill="auto"/>
          </w:tcPr>
          <w:p w14:paraId="796DB993" w14:textId="77777777" w:rsidR="00BC2195" w:rsidRPr="005F70FB" w:rsidRDefault="00BC2195" w:rsidP="00BC2195">
            <w:pPr>
              <w:pStyle w:val="GlossEng"/>
            </w:pPr>
            <w:r w:rsidRPr="005F70FB">
              <w:t>mother</w:t>
            </w:r>
          </w:p>
        </w:tc>
        <w:tc>
          <w:tcPr>
            <w:tcW w:w="697" w:type="dxa"/>
            <w:gridSpan w:val="2"/>
            <w:shd w:val="clear" w:color="auto" w:fill="auto"/>
          </w:tcPr>
          <w:p w14:paraId="01752C59" w14:textId="77777777" w:rsidR="00BC2195" w:rsidRPr="005F70FB" w:rsidRDefault="00BC2195" w:rsidP="00BC2195">
            <w:pPr>
              <w:pStyle w:val="GlossEng"/>
            </w:pPr>
            <w:r w:rsidRPr="005F70FB">
              <w:rPr>
                <w:rStyle w:val="ChSmallCaps"/>
              </w:rPr>
              <w:t>d.dist</w:t>
            </w:r>
          </w:p>
        </w:tc>
        <w:tc>
          <w:tcPr>
            <w:tcW w:w="653" w:type="dxa"/>
            <w:gridSpan w:val="3"/>
            <w:shd w:val="clear" w:color="auto" w:fill="auto"/>
          </w:tcPr>
          <w:p w14:paraId="07331433" w14:textId="77777777" w:rsidR="00BC2195" w:rsidRPr="005F70FB" w:rsidRDefault="00BC2195" w:rsidP="00BC2195">
            <w:pPr>
              <w:pStyle w:val="GlossEng"/>
            </w:pPr>
            <w:r w:rsidRPr="005F70FB">
              <w:t>only</w:t>
            </w:r>
          </w:p>
        </w:tc>
        <w:tc>
          <w:tcPr>
            <w:tcW w:w="480" w:type="dxa"/>
            <w:gridSpan w:val="2"/>
            <w:shd w:val="clear" w:color="auto" w:fill="auto"/>
          </w:tcPr>
          <w:p w14:paraId="4D9A8F0B" w14:textId="77777777" w:rsidR="00BC2195" w:rsidRPr="005F70FB" w:rsidRDefault="00BC2195" w:rsidP="00BC2195">
            <w:pPr>
              <w:pStyle w:val="GlossEng"/>
            </w:pPr>
            <w:r w:rsidRPr="005F70FB">
              <w:rPr>
                <w:rStyle w:val="ChSmallCaps"/>
              </w:rPr>
              <w:t>2sg</w:t>
            </w:r>
          </w:p>
        </w:tc>
        <w:tc>
          <w:tcPr>
            <w:tcW w:w="475" w:type="dxa"/>
            <w:gridSpan w:val="2"/>
            <w:shd w:val="clear" w:color="auto" w:fill="auto"/>
          </w:tcPr>
          <w:p w14:paraId="3D6E65E9" w14:textId="77777777" w:rsidR="00BC2195" w:rsidRPr="005F70FB" w:rsidRDefault="00BC2195" w:rsidP="00BC2195">
            <w:pPr>
              <w:pStyle w:val="GlossEng"/>
            </w:pPr>
            <w:r w:rsidRPr="005F70FB">
              <w:t>fall</w:t>
            </w:r>
          </w:p>
        </w:tc>
        <w:tc>
          <w:tcPr>
            <w:tcW w:w="1497" w:type="dxa"/>
            <w:gridSpan w:val="5"/>
            <w:shd w:val="clear" w:color="auto" w:fill="auto"/>
          </w:tcPr>
          <w:p w14:paraId="4F4873C2" w14:textId="77777777" w:rsidR="00BC2195" w:rsidRPr="005F70FB" w:rsidRDefault="00BC2195" w:rsidP="00BC2195">
            <w:pPr>
              <w:pStyle w:val="GlossEng"/>
            </w:pPr>
            <w:r w:rsidRPr="005F70FB">
              <w:t>feel.startled(.by)</w:t>
            </w:r>
          </w:p>
        </w:tc>
      </w:tr>
    </w:tbl>
    <w:p w14:paraId="3FA5D3C0" w14:textId="79540A36" w:rsidR="00BC2195" w:rsidRPr="005F70FB" w:rsidRDefault="00BC2195" w:rsidP="00BC2195">
      <w:pPr>
        <w:pStyle w:val="FreeTranslEng"/>
      </w:pPr>
      <w:r w:rsidRPr="005F70FB">
        <w:t xml:space="preserve">I said, </w:t>
      </w:r>
      <w:r w:rsidR="00B7093A" w:rsidRPr="005F70FB">
        <w:t>‘</w:t>
      </w:r>
      <w:r w:rsidRPr="005F70FB">
        <w:t>I fell backwards like this, then the bone broke</w:t>
      </w:r>
      <w:r w:rsidR="00B7093A" w:rsidRPr="005F70FB">
        <w:t>’</w:t>
      </w:r>
      <w:r w:rsidRPr="005F70FB">
        <w:t xml:space="preserve">, I said, </w:t>
      </w:r>
      <w:r w:rsidR="00B7093A" w:rsidRPr="005F70FB">
        <w:t>‘</w:t>
      </w:r>
      <w:r w:rsidRPr="005F70FB">
        <w:t>(it</w:t>
      </w:r>
      <w:r w:rsidR="00B7093A" w:rsidRPr="005F70FB">
        <w:t>’</w:t>
      </w:r>
      <w:r w:rsidRPr="005F70FB">
        <w:t>s my) shoulder bone which is broken, (my) ribs</w:t>
      </w:r>
      <w:r w:rsidR="00B7093A" w:rsidRPr="005F70FB">
        <w:t>’</w:t>
      </w:r>
      <w:r w:rsidRPr="005F70FB">
        <w:t xml:space="preserve">, </w:t>
      </w:r>
      <w:r w:rsidR="00B7093A" w:rsidRPr="005F70FB">
        <w:t>‘</w:t>
      </w:r>
      <w:r w:rsidRPr="005F70FB">
        <w:t>oh! ah, mother that is just because you</w:t>
      </w:r>
      <w:r w:rsidR="00B7093A" w:rsidRPr="005F70FB">
        <w:t>’</w:t>
      </w:r>
      <w:r w:rsidRPr="005F70FB">
        <w:t>re under shock</w:t>
      </w:r>
      <w:r w:rsidR="00B7093A" w:rsidRPr="005F70FB">
        <w:t>’</w:t>
      </w:r>
    </w:p>
    <w:tbl>
      <w:tblPr>
        <w:tblW w:w="6774" w:type="dxa"/>
        <w:tblCellMar>
          <w:left w:w="42" w:type="dxa"/>
          <w:right w:w="42" w:type="dxa"/>
        </w:tblCellMar>
        <w:tblLook w:val="01E0" w:firstRow="1" w:lastRow="1" w:firstColumn="1" w:lastColumn="1" w:noHBand="0" w:noVBand="0"/>
      </w:tblPr>
      <w:tblGrid>
        <w:gridCol w:w="709"/>
        <w:gridCol w:w="489"/>
        <w:gridCol w:w="262"/>
        <w:gridCol w:w="26"/>
        <w:gridCol w:w="396"/>
        <w:gridCol w:w="372"/>
        <w:gridCol w:w="7"/>
        <w:gridCol w:w="444"/>
        <w:gridCol w:w="45"/>
        <w:gridCol w:w="200"/>
        <w:gridCol w:w="456"/>
        <w:gridCol w:w="78"/>
        <w:gridCol w:w="56"/>
        <w:gridCol w:w="440"/>
        <w:gridCol w:w="171"/>
        <w:gridCol w:w="28"/>
        <w:gridCol w:w="552"/>
        <w:gridCol w:w="197"/>
        <w:gridCol w:w="246"/>
        <w:gridCol w:w="46"/>
        <w:gridCol w:w="197"/>
        <w:gridCol w:w="332"/>
        <w:gridCol w:w="152"/>
        <w:gridCol w:w="766"/>
        <w:gridCol w:w="107"/>
      </w:tblGrid>
      <w:tr w:rsidR="00AC23C4" w:rsidRPr="005F70FB" w14:paraId="7178CAEC" w14:textId="77777777" w:rsidTr="00AC23C4">
        <w:tc>
          <w:tcPr>
            <w:tcW w:w="709" w:type="dxa"/>
            <w:shd w:val="clear" w:color="auto" w:fill="auto"/>
          </w:tcPr>
          <w:p w14:paraId="57B9325B" w14:textId="77777777" w:rsidR="00BC2195" w:rsidRPr="005F70FB" w:rsidRDefault="00BC2195" w:rsidP="00BC2195">
            <w:pPr>
              <w:pStyle w:val="Text"/>
            </w:pPr>
            <w:r w:rsidRPr="005F70FB">
              <w:t>0049</w:t>
            </w:r>
          </w:p>
        </w:tc>
        <w:tc>
          <w:tcPr>
            <w:tcW w:w="489" w:type="dxa"/>
            <w:shd w:val="clear" w:color="auto" w:fill="auto"/>
          </w:tcPr>
          <w:p w14:paraId="76CDC371" w14:textId="77777777" w:rsidR="00BC2195" w:rsidRPr="005F70FB" w:rsidRDefault="00BC2195" w:rsidP="00BC2195">
            <w:pPr>
              <w:pStyle w:val="Text"/>
            </w:pPr>
            <w:r w:rsidRPr="005F70FB">
              <w:t>sa</w:t>
            </w:r>
          </w:p>
        </w:tc>
        <w:tc>
          <w:tcPr>
            <w:tcW w:w="684" w:type="dxa"/>
            <w:gridSpan w:val="3"/>
            <w:shd w:val="clear" w:color="auto" w:fill="auto"/>
          </w:tcPr>
          <w:p w14:paraId="4ECFC5F4" w14:textId="77777777" w:rsidR="00BC2195" w:rsidRPr="005F70FB" w:rsidRDefault="00BC2195" w:rsidP="00BC2195">
            <w:pPr>
              <w:pStyle w:val="Text"/>
            </w:pPr>
            <w:r w:rsidRPr="005F70FB">
              <w:t>bilang</w:t>
            </w:r>
          </w:p>
        </w:tc>
        <w:tc>
          <w:tcPr>
            <w:tcW w:w="823" w:type="dxa"/>
            <w:gridSpan w:val="3"/>
            <w:shd w:val="clear" w:color="auto" w:fill="auto"/>
          </w:tcPr>
          <w:p w14:paraId="13E9FDE1" w14:textId="77777777" w:rsidR="00BC2195" w:rsidRPr="005F70FB" w:rsidRDefault="00BC2195" w:rsidP="00BC2195">
            <w:pPr>
              <w:pStyle w:val="Text"/>
            </w:pPr>
            <w:r w:rsidRPr="005F70FB">
              <w:t>begini,</w:t>
            </w:r>
          </w:p>
        </w:tc>
        <w:tc>
          <w:tcPr>
            <w:tcW w:w="701" w:type="dxa"/>
            <w:gridSpan w:val="3"/>
            <w:shd w:val="clear" w:color="auto" w:fill="auto"/>
          </w:tcPr>
          <w:p w14:paraId="12BD6B38" w14:textId="77777777" w:rsidR="00BC2195" w:rsidRPr="005F70FB" w:rsidRDefault="00BC2195" w:rsidP="00BC2195">
            <w:pPr>
              <w:pStyle w:val="Text"/>
            </w:pPr>
            <w:r w:rsidRPr="005F70FB">
              <w:t>adu</w:t>
            </w:r>
          </w:p>
        </w:tc>
        <w:tc>
          <w:tcPr>
            <w:tcW w:w="745" w:type="dxa"/>
            <w:gridSpan w:val="4"/>
            <w:shd w:val="clear" w:color="auto" w:fill="auto"/>
          </w:tcPr>
          <w:p w14:paraId="07C70BF4" w14:textId="77777777" w:rsidR="00BC2195" w:rsidRPr="005F70FB" w:rsidRDefault="00BC2195" w:rsidP="00BC2195">
            <w:pPr>
              <w:pStyle w:val="Text"/>
            </w:pPr>
            <w:r w:rsidRPr="005F70FB">
              <w:t>dokter,</w:t>
            </w:r>
          </w:p>
        </w:tc>
        <w:tc>
          <w:tcPr>
            <w:tcW w:w="777" w:type="dxa"/>
            <w:gridSpan w:val="3"/>
            <w:shd w:val="clear" w:color="auto" w:fill="auto"/>
          </w:tcPr>
          <w:p w14:paraId="7A22437D" w14:textId="77777777" w:rsidR="00BC2195" w:rsidRPr="005F70FB" w:rsidRDefault="00BC2195" w:rsidP="00BC2195">
            <w:pPr>
              <w:pStyle w:val="Text"/>
            </w:pPr>
            <w:r w:rsidRPr="005F70FB">
              <w:t>ini</w:t>
            </w:r>
          </w:p>
        </w:tc>
        <w:tc>
          <w:tcPr>
            <w:tcW w:w="489" w:type="dxa"/>
            <w:gridSpan w:val="3"/>
            <w:shd w:val="clear" w:color="auto" w:fill="auto"/>
          </w:tcPr>
          <w:p w14:paraId="0F8406ED" w14:textId="77777777" w:rsidR="00BC2195" w:rsidRPr="005F70FB" w:rsidRDefault="00BC2195" w:rsidP="00BC2195">
            <w:pPr>
              <w:pStyle w:val="Text"/>
            </w:pPr>
            <w:r w:rsidRPr="005F70FB">
              <w:t>sa</w:t>
            </w:r>
          </w:p>
        </w:tc>
        <w:tc>
          <w:tcPr>
            <w:tcW w:w="484" w:type="dxa"/>
            <w:gridSpan w:val="2"/>
            <w:shd w:val="clear" w:color="auto" w:fill="auto"/>
          </w:tcPr>
          <w:p w14:paraId="570A76F5" w14:textId="77777777" w:rsidR="00BC2195" w:rsidRPr="005F70FB" w:rsidRDefault="00BC2195" w:rsidP="00BC2195">
            <w:pPr>
              <w:pStyle w:val="Text"/>
            </w:pPr>
            <w:r w:rsidRPr="005F70FB">
              <w:t>jatu</w:t>
            </w:r>
          </w:p>
        </w:tc>
        <w:tc>
          <w:tcPr>
            <w:tcW w:w="873" w:type="dxa"/>
            <w:gridSpan w:val="2"/>
            <w:shd w:val="clear" w:color="auto" w:fill="auto"/>
          </w:tcPr>
          <w:p w14:paraId="47826C12" w14:textId="77777777" w:rsidR="00BC2195" w:rsidRPr="005F70FB" w:rsidRDefault="00BC2195" w:rsidP="00BC2195">
            <w:pPr>
              <w:pStyle w:val="Text"/>
            </w:pPr>
            <w:r w:rsidRPr="005F70FB">
              <w:t>sengsara</w:t>
            </w:r>
          </w:p>
        </w:tc>
      </w:tr>
      <w:tr w:rsidR="00AC23C4" w:rsidRPr="005F70FB" w14:paraId="1F283929" w14:textId="77777777" w:rsidTr="00AC23C4">
        <w:tc>
          <w:tcPr>
            <w:tcW w:w="709" w:type="dxa"/>
            <w:shd w:val="clear" w:color="auto" w:fill="auto"/>
          </w:tcPr>
          <w:p w14:paraId="420DBE83" w14:textId="77777777" w:rsidR="00BC2195" w:rsidRPr="005F70FB" w:rsidRDefault="00BC2195" w:rsidP="00BC2195">
            <w:pPr>
              <w:pStyle w:val="GlossEng2ptafter"/>
            </w:pPr>
          </w:p>
        </w:tc>
        <w:tc>
          <w:tcPr>
            <w:tcW w:w="489" w:type="dxa"/>
            <w:shd w:val="clear" w:color="auto" w:fill="auto"/>
          </w:tcPr>
          <w:p w14:paraId="24528E52" w14:textId="77777777" w:rsidR="00BC2195" w:rsidRPr="005F70FB" w:rsidRDefault="00BC2195" w:rsidP="00BC2195">
            <w:pPr>
              <w:pStyle w:val="GlossEng2ptafter"/>
            </w:pPr>
            <w:r w:rsidRPr="005F70FB">
              <w:rPr>
                <w:rStyle w:val="ChSmallCaps"/>
              </w:rPr>
              <w:t>1sg</w:t>
            </w:r>
          </w:p>
        </w:tc>
        <w:tc>
          <w:tcPr>
            <w:tcW w:w="684" w:type="dxa"/>
            <w:gridSpan w:val="3"/>
            <w:shd w:val="clear" w:color="auto" w:fill="auto"/>
          </w:tcPr>
          <w:p w14:paraId="0E2A9464" w14:textId="77777777" w:rsidR="00BC2195" w:rsidRPr="005F70FB" w:rsidRDefault="00BC2195" w:rsidP="00BC2195">
            <w:pPr>
              <w:pStyle w:val="GlossEng2ptafter"/>
            </w:pPr>
            <w:r w:rsidRPr="005F70FB">
              <w:t>say</w:t>
            </w:r>
          </w:p>
        </w:tc>
        <w:tc>
          <w:tcPr>
            <w:tcW w:w="823" w:type="dxa"/>
            <w:gridSpan w:val="3"/>
            <w:shd w:val="clear" w:color="auto" w:fill="auto"/>
          </w:tcPr>
          <w:p w14:paraId="128B8770" w14:textId="77777777" w:rsidR="00BC2195" w:rsidRPr="005F70FB" w:rsidRDefault="00BC2195" w:rsidP="00BC2195">
            <w:pPr>
              <w:pStyle w:val="GlossEng2ptafter"/>
            </w:pPr>
            <w:r w:rsidRPr="005F70FB">
              <w:t>like.this</w:t>
            </w:r>
          </w:p>
        </w:tc>
        <w:tc>
          <w:tcPr>
            <w:tcW w:w="701" w:type="dxa"/>
            <w:gridSpan w:val="3"/>
            <w:shd w:val="clear" w:color="auto" w:fill="auto"/>
          </w:tcPr>
          <w:p w14:paraId="0DD795A1" w14:textId="77777777" w:rsidR="00BC2195" w:rsidRPr="005F70FB" w:rsidRDefault="00BC2195" w:rsidP="00BC2195">
            <w:pPr>
              <w:pStyle w:val="GlossEng2ptafter"/>
            </w:pPr>
            <w:r w:rsidRPr="005F70FB">
              <w:t>oh.no!</w:t>
            </w:r>
          </w:p>
        </w:tc>
        <w:tc>
          <w:tcPr>
            <w:tcW w:w="745" w:type="dxa"/>
            <w:gridSpan w:val="4"/>
            <w:shd w:val="clear" w:color="auto" w:fill="auto"/>
          </w:tcPr>
          <w:p w14:paraId="2293EEF9" w14:textId="77777777" w:rsidR="00BC2195" w:rsidRPr="005F70FB" w:rsidRDefault="00BC2195" w:rsidP="00BC2195">
            <w:pPr>
              <w:pStyle w:val="GlossEng2ptafter"/>
            </w:pPr>
            <w:r w:rsidRPr="005F70FB">
              <w:t>doctor</w:t>
            </w:r>
          </w:p>
        </w:tc>
        <w:tc>
          <w:tcPr>
            <w:tcW w:w="777" w:type="dxa"/>
            <w:gridSpan w:val="3"/>
            <w:shd w:val="clear" w:color="auto" w:fill="auto"/>
          </w:tcPr>
          <w:p w14:paraId="204383C0" w14:textId="77777777" w:rsidR="00BC2195" w:rsidRPr="005F70FB" w:rsidRDefault="00BC2195" w:rsidP="00BC2195">
            <w:pPr>
              <w:pStyle w:val="GlossEng2ptafter"/>
            </w:pPr>
            <w:r w:rsidRPr="005F70FB">
              <w:rPr>
                <w:rStyle w:val="ChSmallCaps"/>
              </w:rPr>
              <w:t>d.prox</w:t>
            </w:r>
          </w:p>
        </w:tc>
        <w:tc>
          <w:tcPr>
            <w:tcW w:w="489" w:type="dxa"/>
            <w:gridSpan w:val="3"/>
            <w:shd w:val="clear" w:color="auto" w:fill="auto"/>
          </w:tcPr>
          <w:p w14:paraId="5922268E" w14:textId="77777777" w:rsidR="00BC2195" w:rsidRPr="005F70FB" w:rsidRDefault="00BC2195" w:rsidP="00BC2195">
            <w:pPr>
              <w:pStyle w:val="GlossEng2ptafter"/>
            </w:pPr>
            <w:r w:rsidRPr="005F70FB">
              <w:rPr>
                <w:rStyle w:val="ChSmallCaps"/>
              </w:rPr>
              <w:t>1sg</w:t>
            </w:r>
          </w:p>
        </w:tc>
        <w:tc>
          <w:tcPr>
            <w:tcW w:w="484" w:type="dxa"/>
            <w:gridSpan w:val="2"/>
            <w:shd w:val="clear" w:color="auto" w:fill="auto"/>
          </w:tcPr>
          <w:p w14:paraId="0E2DEC35" w14:textId="77777777" w:rsidR="00BC2195" w:rsidRPr="005F70FB" w:rsidRDefault="00BC2195" w:rsidP="00BC2195">
            <w:pPr>
              <w:pStyle w:val="GlossEng2ptafter"/>
            </w:pPr>
            <w:r w:rsidRPr="005F70FB">
              <w:t>fall</w:t>
            </w:r>
          </w:p>
        </w:tc>
        <w:tc>
          <w:tcPr>
            <w:tcW w:w="873" w:type="dxa"/>
            <w:gridSpan w:val="2"/>
            <w:shd w:val="clear" w:color="auto" w:fill="auto"/>
          </w:tcPr>
          <w:p w14:paraId="12CB5FD5" w14:textId="77777777" w:rsidR="00BC2195" w:rsidRPr="005F70FB" w:rsidRDefault="00BC2195" w:rsidP="00BC2195">
            <w:pPr>
              <w:pStyle w:val="GlossEng2ptafter"/>
            </w:pPr>
            <w:r w:rsidRPr="005F70FB">
              <w:t>suffer</w:t>
            </w:r>
          </w:p>
        </w:tc>
      </w:tr>
      <w:tr w:rsidR="00AC23C4" w:rsidRPr="005F70FB" w14:paraId="12EFEC8D" w14:textId="77777777" w:rsidTr="00AC23C4">
        <w:trPr>
          <w:gridAfter w:val="1"/>
          <w:wAfter w:w="107" w:type="dxa"/>
        </w:trPr>
        <w:tc>
          <w:tcPr>
            <w:tcW w:w="709" w:type="dxa"/>
            <w:shd w:val="clear" w:color="auto" w:fill="auto"/>
          </w:tcPr>
          <w:p w14:paraId="65259802" w14:textId="77777777" w:rsidR="00BC2195" w:rsidRPr="005F70FB" w:rsidRDefault="00BC2195" w:rsidP="00BC2195">
            <w:pPr>
              <w:pStyle w:val="O0Nwnext"/>
            </w:pPr>
          </w:p>
        </w:tc>
        <w:tc>
          <w:tcPr>
            <w:tcW w:w="777" w:type="dxa"/>
            <w:gridSpan w:val="3"/>
            <w:shd w:val="clear" w:color="auto" w:fill="auto"/>
          </w:tcPr>
          <w:p w14:paraId="6E4574D1" w14:textId="77777777" w:rsidR="00BC2195" w:rsidRPr="005F70FB" w:rsidRDefault="00BC2195" w:rsidP="00BC2195">
            <w:pPr>
              <w:pStyle w:val="Text"/>
            </w:pPr>
            <w:r w:rsidRPr="005F70FB">
              <w:t>ini,</w:t>
            </w:r>
          </w:p>
        </w:tc>
        <w:tc>
          <w:tcPr>
            <w:tcW w:w="768" w:type="dxa"/>
            <w:gridSpan w:val="2"/>
            <w:shd w:val="clear" w:color="auto" w:fill="auto"/>
          </w:tcPr>
          <w:p w14:paraId="799F6BEF" w14:textId="77777777" w:rsidR="00BC2195" w:rsidRPr="005F70FB" w:rsidRDefault="00BC2195" w:rsidP="00BC2195">
            <w:pPr>
              <w:pStyle w:val="Text"/>
            </w:pPr>
            <w:r w:rsidRPr="005F70FB">
              <w:t>harus</w:t>
            </w:r>
          </w:p>
        </w:tc>
        <w:tc>
          <w:tcPr>
            <w:tcW w:w="696" w:type="dxa"/>
            <w:gridSpan w:val="4"/>
            <w:shd w:val="clear" w:color="auto" w:fill="auto"/>
          </w:tcPr>
          <w:p w14:paraId="73FCB352" w14:textId="77777777" w:rsidR="00BC2195" w:rsidRPr="005F70FB" w:rsidRDefault="00BC2195" w:rsidP="00BC2195">
            <w:pPr>
              <w:pStyle w:val="Text"/>
            </w:pPr>
            <w:r w:rsidRPr="005F70FB">
              <w:t>tolong</w:t>
            </w:r>
          </w:p>
        </w:tc>
        <w:tc>
          <w:tcPr>
            <w:tcW w:w="590" w:type="dxa"/>
            <w:gridSpan w:val="3"/>
            <w:shd w:val="clear" w:color="auto" w:fill="auto"/>
          </w:tcPr>
          <w:p w14:paraId="4078489A" w14:textId="77777777" w:rsidR="00BC2195" w:rsidRPr="005F70FB" w:rsidRDefault="00BC2195" w:rsidP="00BC2195">
            <w:pPr>
              <w:pStyle w:val="Text"/>
            </w:pPr>
            <w:r w:rsidRPr="005F70FB">
              <w:t>saya,</w:t>
            </w:r>
          </w:p>
        </w:tc>
        <w:tc>
          <w:tcPr>
            <w:tcW w:w="440" w:type="dxa"/>
            <w:shd w:val="clear" w:color="auto" w:fill="auto"/>
          </w:tcPr>
          <w:p w14:paraId="61860081" w14:textId="77777777" w:rsidR="00BC2195" w:rsidRPr="005F70FB" w:rsidRDefault="00BC2195" w:rsidP="00BC2195">
            <w:pPr>
              <w:pStyle w:val="Text"/>
            </w:pPr>
            <w:r w:rsidRPr="005F70FB">
              <w:t>a</w:t>
            </w:r>
          </w:p>
        </w:tc>
        <w:tc>
          <w:tcPr>
            <w:tcW w:w="751" w:type="dxa"/>
            <w:gridSpan w:val="3"/>
            <w:shd w:val="clear" w:color="auto" w:fill="auto"/>
          </w:tcPr>
          <w:p w14:paraId="6CCE366B" w14:textId="77777777" w:rsidR="00BC2195" w:rsidRPr="005F70FB" w:rsidRDefault="00BC2195" w:rsidP="00BC2195">
            <w:pPr>
              <w:pStyle w:val="Text"/>
            </w:pPr>
            <w:r w:rsidRPr="005F70FB">
              <w:t>mama,</w:t>
            </w:r>
          </w:p>
        </w:tc>
        <w:tc>
          <w:tcPr>
            <w:tcW w:w="489" w:type="dxa"/>
            <w:gridSpan w:val="3"/>
            <w:shd w:val="clear" w:color="auto" w:fill="auto"/>
          </w:tcPr>
          <w:p w14:paraId="3E0A93BE" w14:textId="77777777" w:rsidR="00BC2195" w:rsidRPr="005F70FB" w:rsidRDefault="00BC2195" w:rsidP="00BC2195">
            <w:pPr>
              <w:pStyle w:val="Text"/>
            </w:pPr>
            <w:r w:rsidRPr="005F70FB">
              <w:t>sa</w:t>
            </w:r>
          </w:p>
        </w:tc>
        <w:tc>
          <w:tcPr>
            <w:tcW w:w="529" w:type="dxa"/>
            <w:gridSpan w:val="2"/>
            <w:shd w:val="clear" w:color="auto" w:fill="auto"/>
          </w:tcPr>
          <w:p w14:paraId="36D2B704" w14:textId="77777777" w:rsidR="00BC2195" w:rsidRPr="005F70FB" w:rsidRDefault="00BC2195" w:rsidP="00BC2195">
            <w:pPr>
              <w:pStyle w:val="Text"/>
            </w:pPr>
            <w:r w:rsidRPr="005F70FB">
              <w:t>kasi</w:t>
            </w:r>
          </w:p>
        </w:tc>
        <w:tc>
          <w:tcPr>
            <w:tcW w:w="918" w:type="dxa"/>
            <w:gridSpan w:val="2"/>
            <w:shd w:val="clear" w:color="auto" w:fill="auto"/>
          </w:tcPr>
          <w:p w14:paraId="4CC3E9DF" w14:textId="77777777" w:rsidR="00BC2195" w:rsidRPr="005F70FB" w:rsidRDefault="00BC2195" w:rsidP="00BC2195">
            <w:pPr>
              <w:pStyle w:val="Text"/>
            </w:pPr>
            <w:r w:rsidRPr="005F70FB">
              <w:t>obat,</w:t>
            </w:r>
          </w:p>
        </w:tc>
      </w:tr>
      <w:tr w:rsidR="00AC23C4" w:rsidRPr="005F70FB" w14:paraId="10A19D49" w14:textId="77777777" w:rsidTr="00AC23C4">
        <w:trPr>
          <w:gridAfter w:val="1"/>
          <w:wAfter w:w="107" w:type="dxa"/>
        </w:trPr>
        <w:tc>
          <w:tcPr>
            <w:tcW w:w="709" w:type="dxa"/>
            <w:shd w:val="clear" w:color="auto" w:fill="auto"/>
          </w:tcPr>
          <w:p w14:paraId="19529D37" w14:textId="77777777" w:rsidR="00BC2195" w:rsidRPr="005F70FB" w:rsidRDefault="00BC2195" w:rsidP="00BC2195">
            <w:pPr>
              <w:pStyle w:val="GlossEng2ptafter"/>
            </w:pPr>
          </w:p>
        </w:tc>
        <w:tc>
          <w:tcPr>
            <w:tcW w:w="777" w:type="dxa"/>
            <w:gridSpan w:val="3"/>
            <w:shd w:val="clear" w:color="auto" w:fill="auto"/>
          </w:tcPr>
          <w:p w14:paraId="1165FF1B" w14:textId="77777777" w:rsidR="00BC2195" w:rsidRPr="005F70FB" w:rsidRDefault="00BC2195" w:rsidP="00BC2195">
            <w:pPr>
              <w:pStyle w:val="GlossEng2ptafter"/>
            </w:pPr>
            <w:r w:rsidRPr="005F70FB">
              <w:rPr>
                <w:rStyle w:val="ChSmallCaps"/>
              </w:rPr>
              <w:t>d.prox</w:t>
            </w:r>
          </w:p>
        </w:tc>
        <w:tc>
          <w:tcPr>
            <w:tcW w:w="768" w:type="dxa"/>
            <w:gridSpan w:val="2"/>
            <w:shd w:val="clear" w:color="auto" w:fill="auto"/>
          </w:tcPr>
          <w:p w14:paraId="10F86429" w14:textId="77777777" w:rsidR="00BC2195" w:rsidRPr="005F70FB" w:rsidRDefault="00BC2195" w:rsidP="00BC2195">
            <w:pPr>
              <w:pStyle w:val="GlossEng2ptafter"/>
            </w:pPr>
            <w:r w:rsidRPr="005F70FB">
              <w:t>have.to</w:t>
            </w:r>
          </w:p>
        </w:tc>
        <w:tc>
          <w:tcPr>
            <w:tcW w:w="696" w:type="dxa"/>
            <w:gridSpan w:val="4"/>
            <w:shd w:val="clear" w:color="auto" w:fill="auto"/>
          </w:tcPr>
          <w:p w14:paraId="242738F6" w14:textId="77777777" w:rsidR="00BC2195" w:rsidRPr="005F70FB" w:rsidRDefault="00BC2195" w:rsidP="00BC2195">
            <w:pPr>
              <w:pStyle w:val="GlossEng2ptafter"/>
            </w:pPr>
            <w:r w:rsidRPr="005F70FB">
              <w:t>help</w:t>
            </w:r>
          </w:p>
        </w:tc>
        <w:tc>
          <w:tcPr>
            <w:tcW w:w="590" w:type="dxa"/>
            <w:gridSpan w:val="3"/>
            <w:shd w:val="clear" w:color="auto" w:fill="auto"/>
          </w:tcPr>
          <w:p w14:paraId="0FC0F476" w14:textId="77777777" w:rsidR="00BC2195" w:rsidRPr="005F70FB" w:rsidRDefault="00BC2195" w:rsidP="00BC2195">
            <w:pPr>
              <w:pStyle w:val="GlossEng2ptafter"/>
            </w:pPr>
            <w:r w:rsidRPr="005F70FB">
              <w:rPr>
                <w:rStyle w:val="ChSmallCaps"/>
              </w:rPr>
              <w:t>1sg</w:t>
            </w:r>
          </w:p>
        </w:tc>
        <w:tc>
          <w:tcPr>
            <w:tcW w:w="440" w:type="dxa"/>
            <w:shd w:val="clear" w:color="auto" w:fill="auto"/>
          </w:tcPr>
          <w:p w14:paraId="786F0418" w14:textId="77777777" w:rsidR="00BC2195" w:rsidRPr="005F70FB" w:rsidRDefault="00BC2195" w:rsidP="00BC2195">
            <w:pPr>
              <w:pStyle w:val="GlossEng2ptafter"/>
            </w:pPr>
            <w:r w:rsidRPr="005F70FB">
              <w:t>ah!</w:t>
            </w:r>
          </w:p>
        </w:tc>
        <w:tc>
          <w:tcPr>
            <w:tcW w:w="751" w:type="dxa"/>
            <w:gridSpan w:val="3"/>
            <w:shd w:val="clear" w:color="auto" w:fill="auto"/>
          </w:tcPr>
          <w:p w14:paraId="55FCF385" w14:textId="77777777" w:rsidR="00BC2195" w:rsidRPr="005F70FB" w:rsidRDefault="00BC2195" w:rsidP="00BC2195">
            <w:pPr>
              <w:pStyle w:val="GlossEng2ptafter"/>
            </w:pPr>
            <w:r w:rsidRPr="005F70FB">
              <w:t>mother</w:t>
            </w:r>
          </w:p>
        </w:tc>
        <w:tc>
          <w:tcPr>
            <w:tcW w:w="489" w:type="dxa"/>
            <w:gridSpan w:val="3"/>
            <w:shd w:val="clear" w:color="auto" w:fill="auto"/>
          </w:tcPr>
          <w:p w14:paraId="6417173F" w14:textId="77777777" w:rsidR="00BC2195" w:rsidRPr="005F70FB" w:rsidRDefault="00BC2195" w:rsidP="00BC2195">
            <w:pPr>
              <w:pStyle w:val="GlossEng2ptafter"/>
            </w:pPr>
            <w:r w:rsidRPr="005F70FB">
              <w:rPr>
                <w:rStyle w:val="ChSmallCaps"/>
              </w:rPr>
              <w:t>1sg</w:t>
            </w:r>
          </w:p>
        </w:tc>
        <w:tc>
          <w:tcPr>
            <w:tcW w:w="529" w:type="dxa"/>
            <w:gridSpan w:val="2"/>
            <w:shd w:val="clear" w:color="auto" w:fill="auto"/>
          </w:tcPr>
          <w:p w14:paraId="64E3B53C" w14:textId="77777777" w:rsidR="00BC2195" w:rsidRPr="005F70FB" w:rsidRDefault="00BC2195" w:rsidP="00BC2195">
            <w:pPr>
              <w:pStyle w:val="GlossEng2ptafter"/>
            </w:pPr>
            <w:r w:rsidRPr="005F70FB">
              <w:t>give</w:t>
            </w:r>
          </w:p>
        </w:tc>
        <w:tc>
          <w:tcPr>
            <w:tcW w:w="918" w:type="dxa"/>
            <w:gridSpan w:val="2"/>
            <w:shd w:val="clear" w:color="auto" w:fill="auto"/>
          </w:tcPr>
          <w:p w14:paraId="0EACA77A" w14:textId="77777777" w:rsidR="00BC2195" w:rsidRPr="005F70FB" w:rsidRDefault="00BC2195" w:rsidP="00BC2195">
            <w:pPr>
              <w:pStyle w:val="GlossEng2ptafter"/>
            </w:pPr>
            <w:r w:rsidRPr="005F70FB">
              <w:t>medicine</w:t>
            </w:r>
          </w:p>
        </w:tc>
      </w:tr>
      <w:tr w:rsidR="00AC23C4" w:rsidRPr="005F70FB" w14:paraId="69E7A1C4" w14:textId="77777777" w:rsidTr="00AC23C4">
        <w:trPr>
          <w:gridAfter w:val="6"/>
          <w:wAfter w:w="1600" w:type="dxa"/>
        </w:trPr>
        <w:tc>
          <w:tcPr>
            <w:tcW w:w="709" w:type="dxa"/>
            <w:shd w:val="clear" w:color="auto" w:fill="auto"/>
          </w:tcPr>
          <w:p w14:paraId="231BA235" w14:textId="77777777" w:rsidR="00BC2195" w:rsidRPr="005F70FB" w:rsidRDefault="00BC2195" w:rsidP="00BC2195">
            <w:pPr>
              <w:pStyle w:val="O0Nwnext"/>
            </w:pPr>
          </w:p>
        </w:tc>
        <w:tc>
          <w:tcPr>
            <w:tcW w:w="751" w:type="dxa"/>
            <w:gridSpan w:val="2"/>
            <w:shd w:val="clear" w:color="auto" w:fill="auto"/>
          </w:tcPr>
          <w:p w14:paraId="762A96EE" w14:textId="77777777" w:rsidR="00BC2195" w:rsidRPr="005F70FB" w:rsidRDefault="00BC2195" w:rsidP="00BC2195">
            <w:pPr>
              <w:pStyle w:val="Text"/>
            </w:pPr>
            <w:r w:rsidRPr="005F70FB">
              <w:t>mama</w:t>
            </w:r>
          </w:p>
        </w:tc>
        <w:tc>
          <w:tcPr>
            <w:tcW w:w="801" w:type="dxa"/>
            <w:gridSpan w:val="4"/>
            <w:shd w:val="clear" w:color="auto" w:fill="auto"/>
          </w:tcPr>
          <w:p w14:paraId="5AED13D5" w14:textId="77777777" w:rsidR="00BC2195" w:rsidRPr="005F70FB" w:rsidRDefault="00BC2195" w:rsidP="00BC2195">
            <w:pPr>
              <w:pStyle w:val="Text"/>
            </w:pPr>
            <w:r w:rsidRPr="005F70FB">
              <w:t>minum,</w:t>
            </w:r>
          </w:p>
        </w:tc>
        <w:tc>
          <w:tcPr>
            <w:tcW w:w="489" w:type="dxa"/>
            <w:gridSpan w:val="2"/>
            <w:shd w:val="clear" w:color="auto" w:fill="auto"/>
          </w:tcPr>
          <w:p w14:paraId="541EB775" w14:textId="77777777" w:rsidR="00BC2195" w:rsidRPr="005F70FB" w:rsidRDefault="00BC2195" w:rsidP="00BC2195">
            <w:pPr>
              <w:pStyle w:val="Text"/>
            </w:pPr>
            <w:r w:rsidRPr="005F70FB">
              <w:t>sa</w:t>
            </w:r>
          </w:p>
        </w:tc>
        <w:tc>
          <w:tcPr>
            <w:tcW w:w="734" w:type="dxa"/>
            <w:gridSpan w:val="3"/>
            <w:shd w:val="clear" w:color="auto" w:fill="auto"/>
          </w:tcPr>
          <w:p w14:paraId="3970DE9E" w14:textId="77777777" w:rsidR="00BC2195" w:rsidRPr="005F70FB" w:rsidRDefault="00BC2195" w:rsidP="00BC2195">
            <w:pPr>
              <w:pStyle w:val="Text"/>
            </w:pPr>
            <w:r w:rsidRPr="005F70FB">
              <w:t>bilang,</w:t>
            </w:r>
          </w:p>
        </w:tc>
        <w:tc>
          <w:tcPr>
            <w:tcW w:w="695" w:type="dxa"/>
            <w:gridSpan w:val="4"/>
            <w:shd w:val="clear" w:color="auto" w:fill="auto"/>
          </w:tcPr>
          <w:p w14:paraId="3A192871" w14:textId="77777777" w:rsidR="00BC2195" w:rsidRPr="005F70FB" w:rsidRDefault="00BC2195" w:rsidP="00BC2195">
            <w:pPr>
              <w:pStyle w:val="Text"/>
            </w:pPr>
            <w:r w:rsidRPr="005F70FB">
              <w:t>dokter</w:t>
            </w:r>
          </w:p>
        </w:tc>
        <w:tc>
          <w:tcPr>
            <w:tcW w:w="995" w:type="dxa"/>
            <w:gridSpan w:val="3"/>
            <w:shd w:val="clear" w:color="auto" w:fill="auto"/>
          </w:tcPr>
          <w:p w14:paraId="7231571B" w14:textId="77777777" w:rsidR="00BC2195" w:rsidRPr="005F70FB" w:rsidRDefault="00BC2195" w:rsidP="00BC2195">
            <w:pPr>
              <w:pStyle w:val="Text"/>
            </w:pPr>
            <w:r w:rsidRPr="005F70FB">
              <w:t>trima-kasi</w:t>
            </w:r>
          </w:p>
        </w:tc>
      </w:tr>
      <w:tr w:rsidR="00AC23C4" w:rsidRPr="005F70FB" w14:paraId="0C592C64" w14:textId="77777777" w:rsidTr="00AC23C4">
        <w:trPr>
          <w:gridAfter w:val="6"/>
          <w:wAfter w:w="1600" w:type="dxa"/>
        </w:trPr>
        <w:tc>
          <w:tcPr>
            <w:tcW w:w="709" w:type="dxa"/>
            <w:shd w:val="clear" w:color="auto" w:fill="auto"/>
          </w:tcPr>
          <w:p w14:paraId="7635B8E3" w14:textId="77777777" w:rsidR="00BC2195" w:rsidRPr="005F70FB" w:rsidRDefault="00BC2195" w:rsidP="00BC2195">
            <w:pPr>
              <w:pStyle w:val="GlossEng"/>
            </w:pPr>
          </w:p>
        </w:tc>
        <w:tc>
          <w:tcPr>
            <w:tcW w:w="751" w:type="dxa"/>
            <w:gridSpan w:val="2"/>
            <w:shd w:val="clear" w:color="auto" w:fill="auto"/>
          </w:tcPr>
          <w:p w14:paraId="0602D0C2" w14:textId="77777777" w:rsidR="00BC2195" w:rsidRPr="005F70FB" w:rsidRDefault="00BC2195" w:rsidP="00BC2195">
            <w:pPr>
              <w:pStyle w:val="GlossEng"/>
            </w:pPr>
            <w:r w:rsidRPr="005F70FB">
              <w:t>mother</w:t>
            </w:r>
          </w:p>
        </w:tc>
        <w:tc>
          <w:tcPr>
            <w:tcW w:w="801" w:type="dxa"/>
            <w:gridSpan w:val="4"/>
            <w:shd w:val="clear" w:color="auto" w:fill="auto"/>
          </w:tcPr>
          <w:p w14:paraId="350F525B" w14:textId="77777777" w:rsidR="00BC2195" w:rsidRPr="005F70FB" w:rsidRDefault="00BC2195" w:rsidP="00BC2195">
            <w:pPr>
              <w:pStyle w:val="GlossEng"/>
            </w:pPr>
            <w:r w:rsidRPr="005F70FB">
              <w:t>drink</w:t>
            </w:r>
          </w:p>
        </w:tc>
        <w:tc>
          <w:tcPr>
            <w:tcW w:w="489" w:type="dxa"/>
            <w:gridSpan w:val="2"/>
            <w:shd w:val="clear" w:color="auto" w:fill="auto"/>
          </w:tcPr>
          <w:p w14:paraId="27D74986" w14:textId="77777777" w:rsidR="00BC2195" w:rsidRPr="005F70FB" w:rsidRDefault="00BC2195" w:rsidP="00BC2195">
            <w:pPr>
              <w:pStyle w:val="GlossEng"/>
            </w:pPr>
            <w:r w:rsidRPr="005F70FB">
              <w:rPr>
                <w:rStyle w:val="ChSmallCaps"/>
              </w:rPr>
              <w:t>1sg</w:t>
            </w:r>
          </w:p>
        </w:tc>
        <w:tc>
          <w:tcPr>
            <w:tcW w:w="734" w:type="dxa"/>
            <w:gridSpan w:val="3"/>
            <w:shd w:val="clear" w:color="auto" w:fill="auto"/>
          </w:tcPr>
          <w:p w14:paraId="092C52B4" w14:textId="77777777" w:rsidR="00BC2195" w:rsidRPr="005F70FB" w:rsidRDefault="00BC2195" w:rsidP="00BC2195">
            <w:pPr>
              <w:pStyle w:val="GlossEng"/>
            </w:pPr>
            <w:r w:rsidRPr="005F70FB">
              <w:t>say</w:t>
            </w:r>
          </w:p>
        </w:tc>
        <w:tc>
          <w:tcPr>
            <w:tcW w:w="695" w:type="dxa"/>
            <w:gridSpan w:val="4"/>
            <w:shd w:val="clear" w:color="auto" w:fill="auto"/>
          </w:tcPr>
          <w:p w14:paraId="046D7FA3" w14:textId="77777777" w:rsidR="00BC2195" w:rsidRPr="005F70FB" w:rsidRDefault="00BC2195" w:rsidP="00BC2195">
            <w:pPr>
              <w:pStyle w:val="GlossEng"/>
            </w:pPr>
            <w:r w:rsidRPr="005F70FB">
              <w:t>doctor</w:t>
            </w:r>
          </w:p>
        </w:tc>
        <w:tc>
          <w:tcPr>
            <w:tcW w:w="995" w:type="dxa"/>
            <w:gridSpan w:val="3"/>
            <w:shd w:val="clear" w:color="auto" w:fill="auto"/>
          </w:tcPr>
          <w:p w14:paraId="77C64530" w14:textId="77777777" w:rsidR="00BC2195" w:rsidRPr="005F70FB" w:rsidRDefault="00BC2195" w:rsidP="00BC2195">
            <w:pPr>
              <w:pStyle w:val="GlossEng"/>
            </w:pPr>
            <w:r w:rsidRPr="005F70FB">
              <w:t>thank.you</w:t>
            </w:r>
          </w:p>
        </w:tc>
      </w:tr>
    </w:tbl>
    <w:p w14:paraId="5408A5CF" w14:textId="59414E54" w:rsidR="00BC2195" w:rsidRPr="005F70FB" w:rsidRDefault="00BC2195" w:rsidP="00BC2195">
      <w:pPr>
        <w:pStyle w:val="FreeTranslEng"/>
      </w:pPr>
      <w:r w:rsidRPr="005F70FB">
        <w:t xml:space="preserve">I said like this, </w:t>
      </w:r>
      <w:r w:rsidR="00B7093A" w:rsidRPr="005F70FB">
        <w:t>‘</w:t>
      </w:r>
      <w:r w:rsidRPr="005F70FB">
        <w:t>oh no!, doctor, what</w:t>
      </w:r>
      <w:r w:rsidR="00B7093A" w:rsidRPr="005F70FB">
        <w:t>’</w:t>
      </w:r>
      <w:r w:rsidRPr="005F70FB">
        <w:t>s-its-name, I fell really painfully, (you) have to help me</w:t>
      </w:r>
      <w:r w:rsidR="00B7093A" w:rsidRPr="005F70FB">
        <w:t>’</w:t>
      </w:r>
      <w:r w:rsidRPr="005F70FB">
        <w:t xml:space="preserve">, </w:t>
      </w:r>
      <w:r w:rsidR="00B7093A" w:rsidRPr="005F70FB">
        <w:t>‘</w:t>
      </w:r>
      <w:r w:rsidRPr="005F70FB">
        <w:t>ah mother, I give (you) medicine (and) you (</w:t>
      </w:r>
      <w:r w:rsidR="00B7093A" w:rsidRPr="005F70FB">
        <w:t>‘</w:t>
      </w:r>
      <w:r w:rsidRPr="005F70FB">
        <w:t>mother</w:t>
      </w:r>
      <w:r w:rsidR="00B7093A" w:rsidRPr="005F70FB">
        <w:t>’</w:t>
      </w:r>
      <w:r w:rsidRPr="005F70FB">
        <w:t>) take (it)</w:t>
      </w:r>
      <w:r w:rsidR="00B7093A" w:rsidRPr="005F70FB">
        <w:t>’</w:t>
      </w:r>
      <w:r w:rsidRPr="005F70FB">
        <w:t xml:space="preserve">, I said, </w:t>
      </w:r>
      <w:r w:rsidR="00B7093A" w:rsidRPr="005F70FB">
        <w:t>‘</w:t>
      </w:r>
      <w:r w:rsidRPr="005F70FB">
        <w:t>doctor, thank you</w:t>
      </w:r>
      <w:r w:rsidR="00B7093A" w:rsidRPr="005F70FB">
        <w:t>’</w:t>
      </w:r>
    </w:p>
    <w:tbl>
      <w:tblPr>
        <w:tblW w:w="0" w:type="auto"/>
        <w:tblCellMar>
          <w:left w:w="42" w:type="dxa"/>
          <w:right w:w="42" w:type="dxa"/>
        </w:tblCellMar>
        <w:tblLook w:val="01E0" w:firstRow="1" w:lastRow="1" w:firstColumn="1" w:lastColumn="1" w:noHBand="0" w:noVBand="0"/>
      </w:tblPr>
      <w:tblGrid>
        <w:gridCol w:w="709"/>
        <w:gridCol w:w="360"/>
        <w:gridCol w:w="129"/>
        <w:gridCol w:w="248"/>
        <w:gridCol w:w="303"/>
        <w:gridCol w:w="94"/>
        <w:gridCol w:w="234"/>
        <w:gridCol w:w="126"/>
        <w:gridCol w:w="94"/>
        <w:gridCol w:w="475"/>
        <w:gridCol w:w="14"/>
        <w:gridCol w:w="211"/>
        <w:gridCol w:w="135"/>
        <w:gridCol w:w="149"/>
        <w:gridCol w:w="134"/>
        <w:gridCol w:w="350"/>
        <w:gridCol w:w="126"/>
        <w:gridCol w:w="13"/>
        <w:gridCol w:w="476"/>
        <w:gridCol w:w="179"/>
        <w:gridCol w:w="96"/>
        <w:gridCol w:w="409"/>
        <w:gridCol w:w="363"/>
        <w:gridCol w:w="146"/>
        <w:gridCol w:w="264"/>
        <w:gridCol w:w="79"/>
        <w:gridCol w:w="146"/>
        <w:gridCol w:w="631"/>
        <w:gridCol w:w="102"/>
        <w:gridCol w:w="7"/>
      </w:tblGrid>
      <w:tr w:rsidR="00AC23C4" w:rsidRPr="005F70FB" w14:paraId="2141DB7E" w14:textId="77777777" w:rsidTr="00AC23C4">
        <w:trPr>
          <w:gridAfter w:val="2"/>
          <w:wAfter w:w="109" w:type="dxa"/>
        </w:trPr>
        <w:tc>
          <w:tcPr>
            <w:tcW w:w="709" w:type="dxa"/>
            <w:shd w:val="clear" w:color="auto" w:fill="auto"/>
          </w:tcPr>
          <w:p w14:paraId="6ACDD9DA" w14:textId="77777777" w:rsidR="00BC2195" w:rsidRPr="005F70FB" w:rsidRDefault="00BC2195" w:rsidP="00BC2195">
            <w:pPr>
              <w:pStyle w:val="Text"/>
            </w:pPr>
            <w:r w:rsidRPr="005F70FB">
              <w:t>0050</w:t>
            </w:r>
          </w:p>
        </w:tc>
        <w:tc>
          <w:tcPr>
            <w:tcW w:w="489" w:type="dxa"/>
            <w:gridSpan w:val="2"/>
            <w:shd w:val="clear" w:color="auto" w:fill="auto"/>
          </w:tcPr>
          <w:p w14:paraId="762B705C" w14:textId="77777777" w:rsidR="00BC2195" w:rsidRPr="005F70FB" w:rsidRDefault="00BC2195" w:rsidP="00BC2195">
            <w:pPr>
              <w:pStyle w:val="Text"/>
            </w:pPr>
            <w:r w:rsidRPr="005F70FB">
              <w:t>sa</w:t>
            </w:r>
          </w:p>
        </w:tc>
        <w:tc>
          <w:tcPr>
            <w:tcW w:w="879" w:type="dxa"/>
            <w:gridSpan w:val="4"/>
            <w:shd w:val="clear" w:color="auto" w:fill="auto"/>
          </w:tcPr>
          <w:p w14:paraId="7B827679" w14:textId="77777777" w:rsidR="00BC2195" w:rsidRPr="005F70FB" w:rsidRDefault="00BC2195" w:rsidP="00BC2195">
            <w:pPr>
              <w:pStyle w:val="Text"/>
            </w:pPr>
            <w:r w:rsidRPr="005F70FB">
              <w:t>pulang</w:t>
            </w:r>
          </w:p>
        </w:tc>
        <w:tc>
          <w:tcPr>
            <w:tcW w:w="695" w:type="dxa"/>
            <w:gridSpan w:val="3"/>
            <w:shd w:val="clear" w:color="auto" w:fill="auto"/>
          </w:tcPr>
          <w:p w14:paraId="5708064D" w14:textId="77777777" w:rsidR="00BC2195" w:rsidRPr="005F70FB" w:rsidRDefault="00BC2195" w:rsidP="00BC2195">
            <w:pPr>
              <w:pStyle w:val="Text"/>
            </w:pPr>
            <w:r w:rsidRPr="005F70FB">
              <w:t>sampe</w:t>
            </w:r>
          </w:p>
        </w:tc>
        <w:tc>
          <w:tcPr>
            <w:tcW w:w="360" w:type="dxa"/>
            <w:gridSpan w:val="3"/>
            <w:shd w:val="clear" w:color="auto" w:fill="auto"/>
          </w:tcPr>
          <w:p w14:paraId="69E6AC09" w14:textId="77777777" w:rsidR="00BC2195" w:rsidRPr="005F70FB" w:rsidRDefault="00BC2195" w:rsidP="00BC2195">
            <w:pPr>
              <w:pStyle w:val="Text"/>
            </w:pPr>
            <w:r w:rsidRPr="005F70FB">
              <w:t>di</w:t>
            </w:r>
          </w:p>
        </w:tc>
        <w:tc>
          <w:tcPr>
            <w:tcW w:w="759" w:type="dxa"/>
            <w:gridSpan w:val="4"/>
            <w:shd w:val="clear" w:color="auto" w:fill="auto"/>
          </w:tcPr>
          <w:p w14:paraId="5162BCF8" w14:textId="77777777" w:rsidR="00BC2195" w:rsidRPr="005F70FB" w:rsidRDefault="00BC2195" w:rsidP="00BC2195">
            <w:pPr>
              <w:pStyle w:val="Text"/>
            </w:pPr>
            <w:r w:rsidRPr="005F70FB">
              <w:t>sini,</w:t>
            </w:r>
          </w:p>
        </w:tc>
        <w:tc>
          <w:tcPr>
            <w:tcW w:w="489" w:type="dxa"/>
            <w:gridSpan w:val="2"/>
            <w:shd w:val="clear" w:color="auto" w:fill="auto"/>
          </w:tcPr>
          <w:p w14:paraId="53F85EEB" w14:textId="77777777" w:rsidR="00BC2195" w:rsidRPr="005F70FB" w:rsidRDefault="00BC2195" w:rsidP="00BC2195">
            <w:pPr>
              <w:pStyle w:val="Text"/>
            </w:pPr>
            <w:r w:rsidRPr="005F70FB">
              <w:t>sa</w:t>
            </w:r>
          </w:p>
        </w:tc>
        <w:tc>
          <w:tcPr>
            <w:tcW w:w="684" w:type="dxa"/>
            <w:gridSpan w:val="3"/>
            <w:shd w:val="clear" w:color="auto" w:fill="auto"/>
          </w:tcPr>
          <w:p w14:paraId="7A5E3BA1" w14:textId="77777777" w:rsidR="00BC2195" w:rsidRPr="005F70FB" w:rsidRDefault="00BC2195" w:rsidP="00BC2195">
            <w:pPr>
              <w:pStyle w:val="Text"/>
            </w:pPr>
            <w:r w:rsidRPr="005F70FB">
              <w:t>bilang</w:t>
            </w:r>
          </w:p>
        </w:tc>
        <w:tc>
          <w:tcPr>
            <w:tcW w:w="773" w:type="dxa"/>
            <w:gridSpan w:val="3"/>
            <w:shd w:val="clear" w:color="auto" w:fill="auto"/>
          </w:tcPr>
          <w:p w14:paraId="0C227CAA" w14:textId="77777777" w:rsidR="00BC2195" w:rsidRPr="005F70FB" w:rsidRDefault="00BC2195" w:rsidP="00BC2195">
            <w:pPr>
              <w:pStyle w:val="Text"/>
            </w:pPr>
            <w:r w:rsidRPr="005F70FB">
              <w:t>ibu</w:t>
            </w:r>
          </w:p>
        </w:tc>
        <w:tc>
          <w:tcPr>
            <w:tcW w:w="856" w:type="dxa"/>
            <w:gridSpan w:val="3"/>
            <w:shd w:val="clear" w:color="auto" w:fill="auto"/>
          </w:tcPr>
          <w:p w14:paraId="22152BE6" w14:textId="77777777" w:rsidR="00BC2195" w:rsidRPr="005F70FB" w:rsidRDefault="00BC2195" w:rsidP="00BC2195">
            <w:pPr>
              <w:pStyle w:val="Text"/>
            </w:pPr>
            <w:r w:rsidRPr="005F70FB">
              <w:t>pendeta,</w:t>
            </w:r>
          </w:p>
        </w:tc>
      </w:tr>
      <w:tr w:rsidR="00AC23C4" w:rsidRPr="005F70FB" w14:paraId="734E2D06" w14:textId="77777777" w:rsidTr="00AC23C4">
        <w:trPr>
          <w:gridAfter w:val="2"/>
          <w:wAfter w:w="109" w:type="dxa"/>
        </w:trPr>
        <w:tc>
          <w:tcPr>
            <w:tcW w:w="709" w:type="dxa"/>
            <w:shd w:val="clear" w:color="auto" w:fill="auto"/>
          </w:tcPr>
          <w:p w14:paraId="768E2871" w14:textId="77777777" w:rsidR="00BC2195" w:rsidRPr="005F70FB" w:rsidRDefault="00BC2195" w:rsidP="00BC2195">
            <w:pPr>
              <w:pStyle w:val="GlossEng2ptafter"/>
            </w:pPr>
          </w:p>
        </w:tc>
        <w:tc>
          <w:tcPr>
            <w:tcW w:w="489" w:type="dxa"/>
            <w:gridSpan w:val="2"/>
            <w:shd w:val="clear" w:color="auto" w:fill="auto"/>
          </w:tcPr>
          <w:p w14:paraId="46B275AE" w14:textId="77777777" w:rsidR="00BC2195" w:rsidRPr="005F70FB" w:rsidRDefault="00BC2195" w:rsidP="00BC2195">
            <w:pPr>
              <w:pStyle w:val="GlossEng2ptafter"/>
            </w:pPr>
            <w:r w:rsidRPr="005F70FB">
              <w:rPr>
                <w:rStyle w:val="ChSmallCaps"/>
              </w:rPr>
              <w:t>1sg</w:t>
            </w:r>
          </w:p>
        </w:tc>
        <w:tc>
          <w:tcPr>
            <w:tcW w:w="879" w:type="dxa"/>
            <w:gridSpan w:val="4"/>
            <w:shd w:val="clear" w:color="auto" w:fill="auto"/>
          </w:tcPr>
          <w:p w14:paraId="47596D27" w14:textId="77777777" w:rsidR="00BC2195" w:rsidRPr="005F70FB" w:rsidRDefault="00BC2195" w:rsidP="00BC2195">
            <w:pPr>
              <w:pStyle w:val="GlossEng2ptafter"/>
            </w:pPr>
            <w:r w:rsidRPr="005F70FB">
              <w:t>go.home</w:t>
            </w:r>
          </w:p>
        </w:tc>
        <w:tc>
          <w:tcPr>
            <w:tcW w:w="695" w:type="dxa"/>
            <w:gridSpan w:val="3"/>
            <w:shd w:val="clear" w:color="auto" w:fill="auto"/>
          </w:tcPr>
          <w:p w14:paraId="4CBD3BF2" w14:textId="77777777" w:rsidR="00BC2195" w:rsidRPr="005F70FB" w:rsidRDefault="00BC2195" w:rsidP="00BC2195">
            <w:pPr>
              <w:pStyle w:val="GlossEng2ptafter"/>
            </w:pPr>
            <w:r w:rsidRPr="005F70FB">
              <w:t>reach</w:t>
            </w:r>
          </w:p>
        </w:tc>
        <w:tc>
          <w:tcPr>
            <w:tcW w:w="360" w:type="dxa"/>
            <w:gridSpan w:val="3"/>
            <w:shd w:val="clear" w:color="auto" w:fill="auto"/>
          </w:tcPr>
          <w:p w14:paraId="12B19765" w14:textId="77777777" w:rsidR="00BC2195" w:rsidRPr="005F70FB" w:rsidRDefault="00BC2195" w:rsidP="00BC2195">
            <w:pPr>
              <w:pStyle w:val="GlossEng2ptafter"/>
            </w:pPr>
            <w:r w:rsidRPr="005F70FB">
              <w:t>at</w:t>
            </w:r>
          </w:p>
        </w:tc>
        <w:tc>
          <w:tcPr>
            <w:tcW w:w="759" w:type="dxa"/>
            <w:gridSpan w:val="4"/>
            <w:shd w:val="clear" w:color="auto" w:fill="auto"/>
          </w:tcPr>
          <w:p w14:paraId="4209C76C" w14:textId="77777777" w:rsidR="00BC2195" w:rsidRPr="005F70FB" w:rsidRDefault="00BC2195" w:rsidP="00BC2195">
            <w:pPr>
              <w:pStyle w:val="GlossEng2ptafter"/>
            </w:pPr>
            <w:r w:rsidRPr="005F70FB">
              <w:rPr>
                <w:rStyle w:val="ChSmallCaps"/>
              </w:rPr>
              <w:t>l.prox</w:t>
            </w:r>
          </w:p>
        </w:tc>
        <w:tc>
          <w:tcPr>
            <w:tcW w:w="489" w:type="dxa"/>
            <w:gridSpan w:val="2"/>
            <w:shd w:val="clear" w:color="auto" w:fill="auto"/>
          </w:tcPr>
          <w:p w14:paraId="0C3449E3" w14:textId="77777777" w:rsidR="00BC2195" w:rsidRPr="005F70FB" w:rsidRDefault="00BC2195" w:rsidP="00BC2195">
            <w:pPr>
              <w:pStyle w:val="GlossEng2ptafter"/>
            </w:pPr>
            <w:r w:rsidRPr="005F70FB">
              <w:rPr>
                <w:rStyle w:val="ChSmallCaps"/>
              </w:rPr>
              <w:t>1sg</w:t>
            </w:r>
          </w:p>
        </w:tc>
        <w:tc>
          <w:tcPr>
            <w:tcW w:w="684" w:type="dxa"/>
            <w:gridSpan w:val="3"/>
            <w:shd w:val="clear" w:color="auto" w:fill="auto"/>
          </w:tcPr>
          <w:p w14:paraId="4D034029" w14:textId="77777777" w:rsidR="00BC2195" w:rsidRPr="005F70FB" w:rsidRDefault="00BC2195" w:rsidP="00BC2195">
            <w:pPr>
              <w:pStyle w:val="GlossEng2ptafter"/>
            </w:pPr>
            <w:r w:rsidRPr="005F70FB">
              <w:t>say</w:t>
            </w:r>
          </w:p>
        </w:tc>
        <w:tc>
          <w:tcPr>
            <w:tcW w:w="773" w:type="dxa"/>
            <w:gridSpan w:val="3"/>
            <w:shd w:val="clear" w:color="auto" w:fill="auto"/>
          </w:tcPr>
          <w:p w14:paraId="10C155AA" w14:textId="77777777" w:rsidR="00BC2195" w:rsidRPr="005F70FB" w:rsidRDefault="00BC2195" w:rsidP="00BC2195">
            <w:pPr>
              <w:pStyle w:val="GlossEng2ptafter"/>
            </w:pPr>
            <w:r w:rsidRPr="005F70FB">
              <w:t>woman</w:t>
            </w:r>
          </w:p>
        </w:tc>
        <w:tc>
          <w:tcPr>
            <w:tcW w:w="856" w:type="dxa"/>
            <w:gridSpan w:val="3"/>
            <w:shd w:val="clear" w:color="auto" w:fill="auto"/>
          </w:tcPr>
          <w:p w14:paraId="64001C65" w14:textId="77777777" w:rsidR="00BC2195" w:rsidRPr="005F70FB" w:rsidRDefault="00BC2195" w:rsidP="00BC2195">
            <w:pPr>
              <w:pStyle w:val="GlossEng2ptafter"/>
            </w:pPr>
            <w:r w:rsidRPr="005F70FB">
              <w:t>pastor</w:t>
            </w:r>
          </w:p>
        </w:tc>
      </w:tr>
      <w:tr w:rsidR="00AC23C4" w:rsidRPr="005F70FB" w14:paraId="0D5E7074" w14:textId="77777777" w:rsidTr="00AC23C4">
        <w:tc>
          <w:tcPr>
            <w:tcW w:w="709" w:type="dxa"/>
            <w:shd w:val="clear" w:color="auto" w:fill="auto"/>
          </w:tcPr>
          <w:p w14:paraId="19223352" w14:textId="77777777" w:rsidR="00BC2195" w:rsidRPr="005F70FB" w:rsidRDefault="00BC2195" w:rsidP="00BC2195">
            <w:pPr>
              <w:pStyle w:val="O0Nwnext"/>
            </w:pPr>
          </w:p>
        </w:tc>
        <w:tc>
          <w:tcPr>
            <w:tcW w:w="737" w:type="dxa"/>
            <w:gridSpan w:val="3"/>
            <w:shd w:val="clear" w:color="auto" w:fill="auto"/>
          </w:tcPr>
          <w:p w14:paraId="5017993E" w14:textId="77777777" w:rsidR="00BC2195" w:rsidRPr="005F70FB" w:rsidRDefault="00BC2195" w:rsidP="00BC2195">
            <w:pPr>
              <w:pStyle w:val="Text"/>
            </w:pPr>
            <w:r w:rsidRPr="005F70FB">
              <w:t>ibu</w:t>
            </w:r>
          </w:p>
        </w:tc>
        <w:tc>
          <w:tcPr>
            <w:tcW w:w="397" w:type="dxa"/>
            <w:gridSpan w:val="2"/>
            <w:shd w:val="clear" w:color="auto" w:fill="auto"/>
          </w:tcPr>
          <w:p w14:paraId="345ED22A" w14:textId="77777777" w:rsidR="00BC2195" w:rsidRPr="005F70FB" w:rsidRDefault="00BC2195" w:rsidP="00BC2195">
            <w:pPr>
              <w:pStyle w:val="Text"/>
            </w:pPr>
            <w:r w:rsidRPr="005F70FB">
              <w:t>ko</w:t>
            </w:r>
          </w:p>
        </w:tc>
        <w:tc>
          <w:tcPr>
            <w:tcW w:w="454" w:type="dxa"/>
            <w:gridSpan w:val="3"/>
            <w:shd w:val="clear" w:color="auto" w:fill="auto"/>
          </w:tcPr>
          <w:p w14:paraId="34B16BA7" w14:textId="77777777" w:rsidR="00BC2195" w:rsidRPr="005F70FB" w:rsidRDefault="00BC2195" w:rsidP="00BC2195">
            <w:pPr>
              <w:pStyle w:val="Text"/>
            </w:pPr>
            <w:r w:rsidRPr="005F70FB">
              <w:t>kas</w:t>
            </w:r>
          </w:p>
        </w:tc>
        <w:tc>
          <w:tcPr>
            <w:tcW w:w="489" w:type="dxa"/>
            <w:gridSpan w:val="2"/>
            <w:shd w:val="clear" w:color="auto" w:fill="auto"/>
          </w:tcPr>
          <w:p w14:paraId="157BA9B5" w14:textId="77777777" w:rsidR="00BC2195" w:rsidRPr="005F70FB" w:rsidRDefault="00BC2195" w:rsidP="00BC2195">
            <w:pPr>
              <w:pStyle w:val="Text"/>
            </w:pPr>
            <w:r w:rsidRPr="005F70FB">
              <w:t>sa</w:t>
            </w:r>
          </w:p>
        </w:tc>
        <w:tc>
          <w:tcPr>
            <w:tcW w:w="629" w:type="dxa"/>
            <w:gridSpan w:val="4"/>
            <w:shd w:val="clear" w:color="auto" w:fill="auto"/>
          </w:tcPr>
          <w:p w14:paraId="442A3588" w14:textId="77777777" w:rsidR="00BC2195" w:rsidRPr="005F70FB" w:rsidRDefault="00BC2195" w:rsidP="00BC2195">
            <w:pPr>
              <w:pStyle w:val="Text"/>
            </w:pPr>
            <w:r w:rsidRPr="005F70FB">
              <w:t>air,</w:t>
            </w:r>
          </w:p>
        </w:tc>
        <w:tc>
          <w:tcPr>
            <w:tcW w:w="489" w:type="dxa"/>
            <w:gridSpan w:val="3"/>
            <w:shd w:val="clear" w:color="auto" w:fill="auto"/>
          </w:tcPr>
          <w:p w14:paraId="225485C3" w14:textId="77777777" w:rsidR="00BC2195" w:rsidRPr="005F70FB" w:rsidRDefault="00BC2195" w:rsidP="00BC2195">
            <w:pPr>
              <w:pStyle w:val="Text"/>
            </w:pPr>
            <w:r w:rsidRPr="005F70FB">
              <w:t>sa</w:t>
            </w:r>
          </w:p>
        </w:tc>
        <w:tc>
          <w:tcPr>
            <w:tcW w:w="751" w:type="dxa"/>
            <w:gridSpan w:val="3"/>
            <w:shd w:val="clear" w:color="auto" w:fill="auto"/>
          </w:tcPr>
          <w:p w14:paraId="1F9C5E23" w14:textId="77777777" w:rsidR="00BC2195" w:rsidRPr="005F70FB" w:rsidRDefault="00BC2195" w:rsidP="00BC2195">
            <w:pPr>
              <w:pStyle w:val="Text"/>
            </w:pPr>
            <w:r w:rsidRPr="005F70FB">
              <w:t>minum</w:t>
            </w:r>
          </w:p>
        </w:tc>
        <w:tc>
          <w:tcPr>
            <w:tcW w:w="918" w:type="dxa"/>
            <w:gridSpan w:val="3"/>
            <w:shd w:val="clear" w:color="auto" w:fill="auto"/>
          </w:tcPr>
          <w:p w14:paraId="4CD42574" w14:textId="77777777" w:rsidR="00BC2195" w:rsidRPr="005F70FB" w:rsidRDefault="00BC2195" w:rsidP="00BC2195">
            <w:pPr>
              <w:pStyle w:val="Text"/>
            </w:pPr>
            <w:r w:rsidRPr="005F70FB">
              <w:t>obat,</w:t>
            </w:r>
          </w:p>
        </w:tc>
        <w:tc>
          <w:tcPr>
            <w:tcW w:w="489" w:type="dxa"/>
            <w:gridSpan w:val="3"/>
            <w:shd w:val="clear" w:color="auto" w:fill="auto"/>
          </w:tcPr>
          <w:p w14:paraId="01ADAA96" w14:textId="77777777" w:rsidR="00BC2195" w:rsidRPr="005F70FB" w:rsidRDefault="00BC2195" w:rsidP="00BC2195">
            <w:pPr>
              <w:pStyle w:val="Text"/>
            </w:pPr>
            <w:r w:rsidRPr="005F70FB">
              <w:t>sa</w:t>
            </w:r>
          </w:p>
        </w:tc>
        <w:tc>
          <w:tcPr>
            <w:tcW w:w="740" w:type="dxa"/>
            <w:gridSpan w:val="3"/>
            <w:shd w:val="clear" w:color="auto" w:fill="auto"/>
          </w:tcPr>
          <w:p w14:paraId="7E75EEFE" w14:textId="77777777" w:rsidR="00BC2195" w:rsidRPr="005F70FB" w:rsidRDefault="00BC2195" w:rsidP="00BC2195">
            <w:pPr>
              <w:pStyle w:val="Text"/>
            </w:pPr>
            <w:r w:rsidRPr="005F70FB">
              <w:t>tinggal</w:t>
            </w:r>
          </w:p>
        </w:tc>
      </w:tr>
      <w:tr w:rsidR="00AC23C4" w:rsidRPr="005F70FB" w14:paraId="416AA572" w14:textId="77777777" w:rsidTr="00AC23C4">
        <w:tc>
          <w:tcPr>
            <w:tcW w:w="709" w:type="dxa"/>
            <w:shd w:val="clear" w:color="auto" w:fill="auto"/>
          </w:tcPr>
          <w:p w14:paraId="7B0CC503" w14:textId="77777777" w:rsidR="00BC2195" w:rsidRPr="005F70FB" w:rsidRDefault="00BC2195" w:rsidP="00BC2195">
            <w:pPr>
              <w:pStyle w:val="GlossEng2ptafter"/>
            </w:pPr>
          </w:p>
        </w:tc>
        <w:tc>
          <w:tcPr>
            <w:tcW w:w="737" w:type="dxa"/>
            <w:gridSpan w:val="3"/>
            <w:shd w:val="clear" w:color="auto" w:fill="auto"/>
          </w:tcPr>
          <w:p w14:paraId="33EF111B" w14:textId="77777777" w:rsidR="00BC2195" w:rsidRPr="005F70FB" w:rsidRDefault="00BC2195" w:rsidP="00BC2195">
            <w:pPr>
              <w:pStyle w:val="GlossEng2ptafter"/>
            </w:pPr>
            <w:r w:rsidRPr="005F70FB">
              <w:t>woman</w:t>
            </w:r>
          </w:p>
        </w:tc>
        <w:tc>
          <w:tcPr>
            <w:tcW w:w="397" w:type="dxa"/>
            <w:gridSpan w:val="2"/>
            <w:shd w:val="clear" w:color="auto" w:fill="auto"/>
          </w:tcPr>
          <w:p w14:paraId="75700CF3" w14:textId="77777777" w:rsidR="00BC2195" w:rsidRPr="005F70FB" w:rsidRDefault="00BC2195" w:rsidP="00BC2195">
            <w:pPr>
              <w:pStyle w:val="GlossEng2ptafter"/>
            </w:pPr>
            <w:r w:rsidRPr="005F70FB">
              <w:rPr>
                <w:rStyle w:val="ChSmallCaps"/>
              </w:rPr>
              <w:t>2sg</w:t>
            </w:r>
          </w:p>
        </w:tc>
        <w:tc>
          <w:tcPr>
            <w:tcW w:w="454" w:type="dxa"/>
            <w:gridSpan w:val="3"/>
            <w:shd w:val="clear" w:color="auto" w:fill="auto"/>
          </w:tcPr>
          <w:p w14:paraId="66ADC5CE" w14:textId="77777777" w:rsidR="00BC2195" w:rsidRPr="005F70FB" w:rsidRDefault="00BC2195" w:rsidP="00BC2195">
            <w:pPr>
              <w:pStyle w:val="GlossEng2ptafter"/>
            </w:pPr>
            <w:r w:rsidRPr="005F70FB">
              <w:t>give</w:t>
            </w:r>
          </w:p>
        </w:tc>
        <w:tc>
          <w:tcPr>
            <w:tcW w:w="489" w:type="dxa"/>
            <w:gridSpan w:val="2"/>
            <w:shd w:val="clear" w:color="auto" w:fill="auto"/>
          </w:tcPr>
          <w:p w14:paraId="338A4FAC" w14:textId="77777777" w:rsidR="00BC2195" w:rsidRPr="005F70FB" w:rsidRDefault="00BC2195" w:rsidP="00BC2195">
            <w:pPr>
              <w:pStyle w:val="GlossEng2ptafter"/>
            </w:pPr>
            <w:r w:rsidRPr="005F70FB">
              <w:rPr>
                <w:rStyle w:val="ChSmallCaps"/>
              </w:rPr>
              <w:t>1sg</w:t>
            </w:r>
          </w:p>
        </w:tc>
        <w:tc>
          <w:tcPr>
            <w:tcW w:w="629" w:type="dxa"/>
            <w:gridSpan w:val="4"/>
            <w:shd w:val="clear" w:color="auto" w:fill="auto"/>
          </w:tcPr>
          <w:p w14:paraId="5C1F392C" w14:textId="77777777" w:rsidR="00BC2195" w:rsidRPr="005F70FB" w:rsidRDefault="00BC2195" w:rsidP="00BC2195">
            <w:pPr>
              <w:pStyle w:val="GlossEng2ptafter"/>
            </w:pPr>
            <w:r w:rsidRPr="005F70FB">
              <w:t>water</w:t>
            </w:r>
          </w:p>
        </w:tc>
        <w:tc>
          <w:tcPr>
            <w:tcW w:w="489" w:type="dxa"/>
            <w:gridSpan w:val="3"/>
            <w:shd w:val="clear" w:color="auto" w:fill="auto"/>
          </w:tcPr>
          <w:p w14:paraId="34E135F6" w14:textId="77777777" w:rsidR="00BC2195" w:rsidRPr="005F70FB" w:rsidRDefault="00BC2195" w:rsidP="00BC2195">
            <w:pPr>
              <w:pStyle w:val="GlossEng2ptafter"/>
            </w:pPr>
            <w:r w:rsidRPr="005F70FB">
              <w:rPr>
                <w:rStyle w:val="ChSmallCaps"/>
              </w:rPr>
              <w:t>1sg</w:t>
            </w:r>
          </w:p>
        </w:tc>
        <w:tc>
          <w:tcPr>
            <w:tcW w:w="751" w:type="dxa"/>
            <w:gridSpan w:val="3"/>
            <w:shd w:val="clear" w:color="auto" w:fill="auto"/>
          </w:tcPr>
          <w:p w14:paraId="3EDFE433" w14:textId="77777777" w:rsidR="00BC2195" w:rsidRPr="005F70FB" w:rsidRDefault="00BC2195" w:rsidP="00BC2195">
            <w:pPr>
              <w:pStyle w:val="GlossEng2ptafter"/>
            </w:pPr>
            <w:r w:rsidRPr="005F70FB">
              <w:t>drink</w:t>
            </w:r>
          </w:p>
        </w:tc>
        <w:tc>
          <w:tcPr>
            <w:tcW w:w="918" w:type="dxa"/>
            <w:gridSpan w:val="3"/>
            <w:shd w:val="clear" w:color="auto" w:fill="auto"/>
          </w:tcPr>
          <w:p w14:paraId="2E425D75" w14:textId="77777777" w:rsidR="00BC2195" w:rsidRPr="005F70FB" w:rsidRDefault="00BC2195" w:rsidP="00BC2195">
            <w:pPr>
              <w:pStyle w:val="GlossEng2ptafter"/>
            </w:pPr>
            <w:r w:rsidRPr="005F70FB">
              <w:t>medicine</w:t>
            </w:r>
          </w:p>
        </w:tc>
        <w:tc>
          <w:tcPr>
            <w:tcW w:w="489" w:type="dxa"/>
            <w:gridSpan w:val="3"/>
            <w:shd w:val="clear" w:color="auto" w:fill="auto"/>
          </w:tcPr>
          <w:p w14:paraId="43081EAE" w14:textId="77777777" w:rsidR="00BC2195" w:rsidRPr="005F70FB" w:rsidRDefault="00BC2195" w:rsidP="00BC2195">
            <w:pPr>
              <w:pStyle w:val="GlossEng2ptafter"/>
            </w:pPr>
            <w:r w:rsidRPr="005F70FB">
              <w:rPr>
                <w:rStyle w:val="ChSmallCaps"/>
              </w:rPr>
              <w:t>1sg</w:t>
            </w:r>
          </w:p>
        </w:tc>
        <w:tc>
          <w:tcPr>
            <w:tcW w:w="740" w:type="dxa"/>
            <w:gridSpan w:val="3"/>
            <w:shd w:val="clear" w:color="auto" w:fill="auto"/>
          </w:tcPr>
          <w:p w14:paraId="298DD680" w14:textId="77777777" w:rsidR="00BC2195" w:rsidRPr="005F70FB" w:rsidRDefault="00BC2195" w:rsidP="00BC2195">
            <w:pPr>
              <w:pStyle w:val="GlossEng2ptafter"/>
            </w:pPr>
            <w:r w:rsidRPr="005F70FB">
              <w:t>stay</w:t>
            </w:r>
          </w:p>
        </w:tc>
      </w:tr>
      <w:tr w:rsidR="00AC23C4" w:rsidRPr="005F70FB" w14:paraId="01109F5D" w14:textId="77777777" w:rsidTr="00AC23C4">
        <w:trPr>
          <w:gridAfter w:val="1"/>
          <w:wAfter w:w="7" w:type="dxa"/>
        </w:trPr>
        <w:tc>
          <w:tcPr>
            <w:tcW w:w="709" w:type="dxa"/>
            <w:shd w:val="clear" w:color="auto" w:fill="auto"/>
          </w:tcPr>
          <w:p w14:paraId="3359E20D" w14:textId="77777777" w:rsidR="00BC2195" w:rsidRPr="005F70FB" w:rsidRDefault="00BC2195" w:rsidP="00BC2195">
            <w:pPr>
              <w:pStyle w:val="O0Nwnext"/>
            </w:pPr>
          </w:p>
        </w:tc>
        <w:tc>
          <w:tcPr>
            <w:tcW w:w="360" w:type="dxa"/>
            <w:shd w:val="clear" w:color="auto" w:fill="auto"/>
          </w:tcPr>
          <w:p w14:paraId="1A41EC2F" w14:textId="77777777" w:rsidR="00BC2195" w:rsidRPr="005F70FB" w:rsidRDefault="00BC2195" w:rsidP="00BC2195">
            <w:pPr>
              <w:pStyle w:val="Text"/>
            </w:pPr>
            <w:r w:rsidRPr="005F70FB">
              <w:t>di</w:t>
            </w:r>
          </w:p>
        </w:tc>
        <w:tc>
          <w:tcPr>
            <w:tcW w:w="680" w:type="dxa"/>
            <w:gridSpan w:val="3"/>
            <w:shd w:val="clear" w:color="auto" w:fill="auto"/>
          </w:tcPr>
          <w:p w14:paraId="6E0E8A48" w14:textId="77777777" w:rsidR="00BC2195" w:rsidRPr="005F70FB" w:rsidRDefault="00BC2195" w:rsidP="00BC2195">
            <w:pPr>
              <w:pStyle w:val="Text"/>
            </w:pPr>
            <w:r w:rsidRPr="005F70FB">
              <w:t>sini</w:t>
            </w:r>
          </w:p>
        </w:tc>
        <w:tc>
          <w:tcPr>
            <w:tcW w:w="454" w:type="dxa"/>
            <w:gridSpan w:val="3"/>
            <w:shd w:val="clear" w:color="auto" w:fill="auto"/>
          </w:tcPr>
          <w:p w14:paraId="3EDBE9BD" w14:textId="77777777" w:rsidR="00BC2195" w:rsidRPr="005F70FB" w:rsidRDefault="00BC2195" w:rsidP="00BC2195">
            <w:pPr>
              <w:pStyle w:val="Text"/>
            </w:pPr>
            <w:r w:rsidRPr="005F70FB">
              <w:t>satu</w:t>
            </w:r>
          </w:p>
        </w:tc>
        <w:tc>
          <w:tcPr>
            <w:tcW w:w="794" w:type="dxa"/>
            <w:gridSpan w:val="4"/>
            <w:shd w:val="clear" w:color="auto" w:fill="auto"/>
          </w:tcPr>
          <w:p w14:paraId="15A2BB9F" w14:textId="77777777" w:rsidR="00BC2195" w:rsidRPr="005F70FB" w:rsidRDefault="00BC2195" w:rsidP="00BC2195">
            <w:pPr>
              <w:pStyle w:val="Text"/>
            </w:pPr>
            <w:r w:rsidRPr="005F70FB">
              <w:t>minggu,</w:t>
            </w:r>
          </w:p>
        </w:tc>
        <w:tc>
          <w:tcPr>
            <w:tcW w:w="284" w:type="dxa"/>
            <w:gridSpan w:val="2"/>
            <w:shd w:val="clear" w:color="auto" w:fill="auto"/>
          </w:tcPr>
          <w:p w14:paraId="1F0492F0" w14:textId="77777777" w:rsidR="00BC2195" w:rsidRPr="005F70FB" w:rsidRDefault="00BC2195" w:rsidP="00BC2195">
            <w:pPr>
              <w:pStyle w:val="Text"/>
            </w:pPr>
            <w:r w:rsidRPr="005F70FB">
              <w:t>e,</w:t>
            </w:r>
          </w:p>
        </w:tc>
        <w:tc>
          <w:tcPr>
            <w:tcW w:w="484" w:type="dxa"/>
            <w:gridSpan w:val="2"/>
            <w:shd w:val="clear" w:color="auto" w:fill="auto"/>
          </w:tcPr>
          <w:p w14:paraId="0D85C24E" w14:textId="77777777" w:rsidR="00BC2195" w:rsidRPr="005F70FB" w:rsidRDefault="00BC2195" w:rsidP="00BC2195">
            <w:pPr>
              <w:pStyle w:val="Text"/>
            </w:pPr>
            <w:r w:rsidRPr="005F70FB">
              <w:t>dua</w:t>
            </w:r>
          </w:p>
        </w:tc>
        <w:tc>
          <w:tcPr>
            <w:tcW w:w="794" w:type="dxa"/>
            <w:gridSpan w:val="4"/>
            <w:shd w:val="clear" w:color="auto" w:fill="auto"/>
          </w:tcPr>
          <w:p w14:paraId="5F7BD7E4" w14:textId="77777777" w:rsidR="00BC2195" w:rsidRPr="005F70FB" w:rsidRDefault="00BC2195" w:rsidP="00BC2195">
            <w:pPr>
              <w:pStyle w:val="Text"/>
            </w:pPr>
            <w:r w:rsidRPr="005F70FB">
              <w:t>minggu,</w:t>
            </w:r>
          </w:p>
        </w:tc>
        <w:tc>
          <w:tcPr>
            <w:tcW w:w="868" w:type="dxa"/>
            <w:gridSpan w:val="3"/>
            <w:shd w:val="clear" w:color="auto" w:fill="auto"/>
          </w:tcPr>
          <w:p w14:paraId="2D163074" w14:textId="77777777" w:rsidR="00BC2195" w:rsidRPr="005F70FB" w:rsidRDefault="00BC2195" w:rsidP="00BC2195">
            <w:pPr>
              <w:pStyle w:val="Text"/>
            </w:pPr>
            <w:r w:rsidRPr="005F70FB">
              <w:t>baru</w:t>
            </w:r>
          </w:p>
        </w:tc>
        <w:tc>
          <w:tcPr>
            <w:tcW w:w="489" w:type="dxa"/>
            <w:gridSpan w:val="3"/>
            <w:shd w:val="clear" w:color="auto" w:fill="auto"/>
          </w:tcPr>
          <w:p w14:paraId="474D97D3" w14:textId="77777777" w:rsidR="00BC2195" w:rsidRPr="005F70FB" w:rsidRDefault="00BC2195" w:rsidP="00BC2195">
            <w:pPr>
              <w:pStyle w:val="Text"/>
            </w:pPr>
            <w:r w:rsidRPr="005F70FB">
              <w:t>sa</w:t>
            </w:r>
          </w:p>
        </w:tc>
        <w:tc>
          <w:tcPr>
            <w:tcW w:w="879" w:type="dxa"/>
            <w:gridSpan w:val="3"/>
            <w:shd w:val="clear" w:color="auto" w:fill="auto"/>
          </w:tcPr>
          <w:p w14:paraId="06C650A6" w14:textId="77777777" w:rsidR="00BC2195" w:rsidRPr="005F70FB" w:rsidRDefault="00BC2195" w:rsidP="00BC2195">
            <w:pPr>
              <w:pStyle w:val="Text"/>
            </w:pPr>
            <w:r w:rsidRPr="005F70FB">
              <w:t>pulang</w:t>
            </w:r>
          </w:p>
        </w:tc>
      </w:tr>
      <w:tr w:rsidR="00AC23C4" w:rsidRPr="005F70FB" w14:paraId="43492E97" w14:textId="77777777" w:rsidTr="00AC23C4">
        <w:trPr>
          <w:gridAfter w:val="1"/>
          <w:wAfter w:w="7" w:type="dxa"/>
        </w:trPr>
        <w:tc>
          <w:tcPr>
            <w:tcW w:w="709" w:type="dxa"/>
            <w:shd w:val="clear" w:color="auto" w:fill="auto"/>
          </w:tcPr>
          <w:p w14:paraId="75BE68F5" w14:textId="77777777" w:rsidR="00BC2195" w:rsidRPr="005F70FB" w:rsidRDefault="00BC2195" w:rsidP="00BC2195">
            <w:pPr>
              <w:pStyle w:val="GlossEng"/>
            </w:pPr>
          </w:p>
        </w:tc>
        <w:tc>
          <w:tcPr>
            <w:tcW w:w="360" w:type="dxa"/>
            <w:shd w:val="clear" w:color="auto" w:fill="auto"/>
          </w:tcPr>
          <w:p w14:paraId="24CD655C" w14:textId="77777777" w:rsidR="00BC2195" w:rsidRPr="005F70FB" w:rsidRDefault="00BC2195" w:rsidP="00BC2195">
            <w:pPr>
              <w:pStyle w:val="GlossEng"/>
            </w:pPr>
            <w:r w:rsidRPr="005F70FB">
              <w:t>at</w:t>
            </w:r>
          </w:p>
        </w:tc>
        <w:tc>
          <w:tcPr>
            <w:tcW w:w="680" w:type="dxa"/>
            <w:gridSpan w:val="3"/>
            <w:shd w:val="clear" w:color="auto" w:fill="auto"/>
          </w:tcPr>
          <w:p w14:paraId="76B63E14" w14:textId="77777777" w:rsidR="00BC2195" w:rsidRPr="005F70FB" w:rsidRDefault="00BC2195" w:rsidP="00BC2195">
            <w:pPr>
              <w:pStyle w:val="GlossEng"/>
            </w:pPr>
            <w:r w:rsidRPr="005F70FB">
              <w:rPr>
                <w:rStyle w:val="ChSmallCaps"/>
              </w:rPr>
              <w:t>l.prox</w:t>
            </w:r>
          </w:p>
        </w:tc>
        <w:tc>
          <w:tcPr>
            <w:tcW w:w="454" w:type="dxa"/>
            <w:gridSpan w:val="3"/>
            <w:shd w:val="clear" w:color="auto" w:fill="auto"/>
          </w:tcPr>
          <w:p w14:paraId="4878864B" w14:textId="77777777" w:rsidR="00BC2195" w:rsidRPr="005F70FB" w:rsidRDefault="00BC2195" w:rsidP="00BC2195">
            <w:pPr>
              <w:pStyle w:val="GlossEng"/>
            </w:pPr>
            <w:r w:rsidRPr="005F70FB">
              <w:t>one</w:t>
            </w:r>
          </w:p>
        </w:tc>
        <w:tc>
          <w:tcPr>
            <w:tcW w:w="794" w:type="dxa"/>
            <w:gridSpan w:val="4"/>
            <w:shd w:val="clear" w:color="auto" w:fill="auto"/>
          </w:tcPr>
          <w:p w14:paraId="52C4BCFE" w14:textId="77777777" w:rsidR="00BC2195" w:rsidRPr="005F70FB" w:rsidRDefault="00BC2195" w:rsidP="00BC2195">
            <w:pPr>
              <w:pStyle w:val="GlossEng"/>
            </w:pPr>
            <w:r w:rsidRPr="005F70FB">
              <w:t>week</w:t>
            </w:r>
          </w:p>
        </w:tc>
        <w:tc>
          <w:tcPr>
            <w:tcW w:w="284" w:type="dxa"/>
            <w:gridSpan w:val="2"/>
            <w:shd w:val="clear" w:color="auto" w:fill="auto"/>
          </w:tcPr>
          <w:p w14:paraId="60933CA1" w14:textId="77777777" w:rsidR="00BC2195" w:rsidRPr="005F70FB" w:rsidRDefault="00BC2195" w:rsidP="00BC2195">
            <w:pPr>
              <w:pStyle w:val="GlossEng"/>
            </w:pPr>
            <w:r w:rsidRPr="005F70FB">
              <w:t>uh</w:t>
            </w:r>
          </w:p>
        </w:tc>
        <w:tc>
          <w:tcPr>
            <w:tcW w:w="484" w:type="dxa"/>
            <w:gridSpan w:val="2"/>
            <w:shd w:val="clear" w:color="auto" w:fill="auto"/>
          </w:tcPr>
          <w:p w14:paraId="0B89DCF6" w14:textId="77777777" w:rsidR="00BC2195" w:rsidRPr="005F70FB" w:rsidRDefault="00BC2195" w:rsidP="00BC2195">
            <w:pPr>
              <w:pStyle w:val="GlossEng"/>
            </w:pPr>
            <w:r w:rsidRPr="005F70FB">
              <w:t>two</w:t>
            </w:r>
          </w:p>
        </w:tc>
        <w:tc>
          <w:tcPr>
            <w:tcW w:w="794" w:type="dxa"/>
            <w:gridSpan w:val="4"/>
            <w:shd w:val="clear" w:color="auto" w:fill="auto"/>
          </w:tcPr>
          <w:p w14:paraId="42EE6F22" w14:textId="77777777" w:rsidR="00BC2195" w:rsidRPr="005F70FB" w:rsidRDefault="00BC2195" w:rsidP="00BC2195">
            <w:pPr>
              <w:pStyle w:val="GlossEng"/>
            </w:pPr>
            <w:r w:rsidRPr="005F70FB">
              <w:t>week</w:t>
            </w:r>
          </w:p>
        </w:tc>
        <w:tc>
          <w:tcPr>
            <w:tcW w:w="868" w:type="dxa"/>
            <w:gridSpan w:val="3"/>
            <w:shd w:val="clear" w:color="auto" w:fill="auto"/>
          </w:tcPr>
          <w:p w14:paraId="502A33CE" w14:textId="77777777" w:rsidR="00BC2195" w:rsidRPr="005F70FB" w:rsidRDefault="00BC2195" w:rsidP="00BC2195">
            <w:pPr>
              <w:pStyle w:val="GlossEng"/>
            </w:pPr>
            <w:r w:rsidRPr="005F70FB">
              <w:t>and.then</w:t>
            </w:r>
          </w:p>
        </w:tc>
        <w:tc>
          <w:tcPr>
            <w:tcW w:w="489" w:type="dxa"/>
            <w:gridSpan w:val="3"/>
            <w:shd w:val="clear" w:color="auto" w:fill="auto"/>
          </w:tcPr>
          <w:p w14:paraId="7E125879" w14:textId="77777777" w:rsidR="00BC2195" w:rsidRPr="005F70FB" w:rsidRDefault="00BC2195" w:rsidP="00BC2195">
            <w:pPr>
              <w:pStyle w:val="GlossEng"/>
            </w:pPr>
            <w:r w:rsidRPr="005F70FB">
              <w:rPr>
                <w:rStyle w:val="ChSmallCaps"/>
              </w:rPr>
              <w:t>1sg</w:t>
            </w:r>
          </w:p>
        </w:tc>
        <w:tc>
          <w:tcPr>
            <w:tcW w:w="879" w:type="dxa"/>
            <w:gridSpan w:val="3"/>
            <w:shd w:val="clear" w:color="auto" w:fill="auto"/>
          </w:tcPr>
          <w:p w14:paraId="20D916B7" w14:textId="77777777" w:rsidR="00BC2195" w:rsidRPr="005F70FB" w:rsidRDefault="00BC2195" w:rsidP="00BC2195">
            <w:pPr>
              <w:pStyle w:val="GlossEng"/>
            </w:pPr>
            <w:r w:rsidRPr="005F70FB">
              <w:t>go.home</w:t>
            </w:r>
          </w:p>
        </w:tc>
      </w:tr>
    </w:tbl>
    <w:p w14:paraId="698D34F7" w14:textId="0C4C93CE" w:rsidR="00BC2195" w:rsidRPr="005F70FB" w:rsidRDefault="00BC2195" w:rsidP="00BC2195">
      <w:pPr>
        <w:pStyle w:val="FreeTranslEng"/>
      </w:pPr>
      <w:r w:rsidRPr="005F70FB">
        <w:t xml:space="preserve">I went home all the way to here, I told Ms. Pastor, </w:t>
      </w:r>
      <w:r w:rsidR="00B7093A" w:rsidRPr="005F70FB">
        <w:t>‘</w:t>
      </w:r>
      <w:r w:rsidRPr="005F70FB">
        <w:t>Madam, give me water (so that) I (can) take (my) medicine</w:t>
      </w:r>
      <w:r w:rsidR="00B7093A" w:rsidRPr="005F70FB">
        <w:t>’</w:t>
      </w:r>
      <w:r w:rsidRPr="005F70FB">
        <w:t>, I stayed here for one week, uh, two weeks, only then did I return home</w:t>
      </w:r>
    </w:p>
    <w:tbl>
      <w:tblPr>
        <w:tblW w:w="6802" w:type="dxa"/>
        <w:tblCellMar>
          <w:left w:w="42" w:type="dxa"/>
          <w:right w:w="42" w:type="dxa"/>
        </w:tblCellMar>
        <w:tblLook w:val="01E0" w:firstRow="1" w:lastRow="1" w:firstColumn="1" w:lastColumn="1" w:noHBand="0" w:noVBand="0"/>
      </w:tblPr>
      <w:tblGrid>
        <w:gridCol w:w="706"/>
        <w:gridCol w:w="395"/>
        <w:gridCol w:w="91"/>
        <w:gridCol w:w="203"/>
        <w:gridCol w:w="253"/>
        <w:gridCol w:w="111"/>
        <w:gridCol w:w="163"/>
        <w:gridCol w:w="188"/>
        <w:gridCol w:w="96"/>
        <w:gridCol w:w="308"/>
        <w:gridCol w:w="85"/>
        <w:gridCol w:w="256"/>
        <w:gridCol w:w="24"/>
        <w:gridCol w:w="454"/>
        <w:gridCol w:w="106"/>
        <w:gridCol w:w="58"/>
        <w:gridCol w:w="325"/>
        <w:gridCol w:w="235"/>
        <w:gridCol w:w="307"/>
        <w:gridCol w:w="230"/>
        <w:gridCol w:w="52"/>
        <w:gridCol w:w="568"/>
        <w:gridCol w:w="204"/>
        <w:gridCol w:w="120"/>
        <w:gridCol w:w="368"/>
        <w:gridCol w:w="97"/>
        <w:gridCol w:w="583"/>
        <w:gridCol w:w="216"/>
      </w:tblGrid>
      <w:tr w:rsidR="00AC23C4" w:rsidRPr="005F70FB" w14:paraId="5D8E4E29" w14:textId="77777777" w:rsidTr="00B81EF8">
        <w:tc>
          <w:tcPr>
            <w:tcW w:w="707" w:type="dxa"/>
            <w:shd w:val="clear" w:color="auto" w:fill="auto"/>
          </w:tcPr>
          <w:p w14:paraId="6935C6F6" w14:textId="77777777" w:rsidR="00BC2195" w:rsidRPr="005F70FB" w:rsidRDefault="00BC2195" w:rsidP="00BC2195">
            <w:pPr>
              <w:pStyle w:val="Text"/>
            </w:pPr>
            <w:r w:rsidRPr="005F70FB">
              <w:t>0051</w:t>
            </w:r>
          </w:p>
        </w:tc>
        <w:tc>
          <w:tcPr>
            <w:tcW w:w="395" w:type="dxa"/>
            <w:shd w:val="clear" w:color="auto" w:fill="auto"/>
          </w:tcPr>
          <w:p w14:paraId="4F1EC666" w14:textId="77777777" w:rsidR="00BC2195" w:rsidRPr="005F70FB" w:rsidRDefault="00BC2195" w:rsidP="00BC2195">
            <w:pPr>
              <w:pStyle w:val="Text"/>
            </w:pPr>
            <w:r w:rsidRPr="005F70FB">
              <w:t>sa</w:t>
            </w:r>
          </w:p>
        </w:tc>
        <w:tc>
          <w:tcPr>
            <w:tcW w:w="821" w:type="dxa"/>
            <w:gridSpan w:val="5"/>
            <w:shd w:val="clear" w:color="auto" w:fill="auto"/>
          </w:tcPr>
          <w:p w14:paraId="6AAE1AA2" w14:textId="77777777" w:rsidR="00BC2195" w:rsidRPr="005F70FB" w:rsidRDefault="00BC2195" w:rsidP="00BC2195">
            <w:pPr>
              <w:pStyle w:val="Text"/>
            </w:pPr>
            <w:r w:rsidRPr="005F70FB">
              <w:t>pulang</w:t>
            </w:r>
          </w:p>
        </w:tc>
        <w:tc>
          <w:tcPr>
            <w:tcW w:w="284" w:type="dxa"/>
            <w:gridSpan w:val="2"/>
            <w:shd w:val="clear" w:color="auto" w:fill="auto"/>
          </w:tcPr>
          <w:p w14:paraId="3440A20D" w14:textId="77777777" w:rsidR="00BC2195" w:rsidRPr="005F70FB" w:rsidRDefault="00BC2195" w:rsidP="00BC2195">
            <w:pPr>
              <w:pStyle w:val="Text"/>
            </w:pPr>
            <w:r w:rsidRPr="005F70FB">
              <w:t>ke</w:t>
            </w:r>
          </w:p>
        </w:tc>
        <w:tc>
          <w:tcPr>
            <w:tcW w:w="673" w:type="dxa"/>
            <w:gridSpan w:val="4"/>
            <w:shd w:val="clear" w:color="auto" w:fill="auto"/>
          </w:tcPr>
          <w:p w14:paraId="2E95A776" w14:textId="77777777" w:rsidR="00BC2195" w:rsidRPr="005F70FB" w:rsidRDefault="00BC2195" w:rsidP="00BC2195">
            <w:pPr>
              <w:pStyle w:val="Text"/>
            </w:pPr>
            <w:r w:rsidRPr="005F70FB">
              <w:t>Waim</w:t>
            </w:r>
          </w:p>
        </w:tc>
        <w:tc>
          <w:tcPr>
            <w:tcW w:w="618" w:type="dxa"/>
            <w:gridSpan w:val="3"/>
            <w:shd w:val="clear" w:color="auto" w:fill="auto"/>
          </w:tcPr>
          <w:p w14:paraId="3E46326F" w14:textId="77777777" w:rsidR="00BC2195" w:rsidRPr="005F70FB" w:rsidRDefault="00BC2195" w:rsidP="00BC2195">
            <w:pPr>
              <w:pStyle w:val="Text"/>
            </w:pPr>
            <w:r w:rsidRPr="005F70FB">
              <w:t>lagi,</w:t>
            </w:r>
          </w:p>
        </w:tc>
        <w:tc>
          <w:tcPr>
            <w:tcW w:w="868" w:type="dxa"/>
            <w:gridSpan w:val="3"/>
            <w:shd w:val="clear" w:color="auto" w:fill="auto"/>
          </w:tcPr>
          <w:p w14:paraId="26099AA0" w14:textId="77777777" w:rsidR="00BC2195" w:rsidRPr="005F70FB" w:rsidRDefault="00BC2195" w:rsidP="00BC2195">
            <w:pPr>
              <w:pStyle w:val="Text"/>
            </w:pPr>
            <w:r w:rsidRPr="005F70FB">
              <w:t>baru</w:t>
            </w:r>
          </w:p>
        </w:tc>
        <w:tc>
          <w:tcPr>
            <w:tcW w:w="851" w:type="dxa"/>
            <w:gridSpan w:val="3"/>
            <w:shd w:val="clear" w:color="auto" w:fill="auto"/>
          </w:tcPr>
          <w:p w14:paraId="597DBED8" w14:textId="77777777" w:rsidR="00BC2195" w:rsidRPr="005F70FB" w:rsidRDefault="00BC2195" w:rsidP="00BC2195">
            <w:pPr>
              <w:pStyle w:val="Text"/>
            </w:pPr>
            <w:r w:rsidRPr="005F70FB">
              <w:t>kitorang</w:t>
            </w:r>
          </w:p>
        </w:tc>
        <w:tc>
          <w:tcPr>
            <w:tcW w:w="790" w:type="dxa"/>
            <w:gridSpan w:val="4"/>
            <w:shd w:val="clear" w:color="auto" w:fill="auto"/>
          </w:tcPr>
          <w:p w14:paraId="480F52B0" w14:textId="77777777" w:rsidR="00BC2195" w:rsidRPr="005F70FB" w:rsidRDefault="00BC2195" w:rsidP="00BC2195">
            <w:pPr>
              <w:pStyle w:val="Text"/>
            </w:pPr>
            <w:r w:rsidRPr="005F70FB">
              <w:t>tinggal,</w:t>
            </w:r>
          </w:p>
        </w:tc>
        <w:tc>
          <w:tcPr>
            <w:tcW w:w="795" w:type="dxa"/>
            <w:gridSpan w:val="2"/>
            <w:shd w:val="clear" w:color="auto" w:fill="auto"/>
          </w:tcPr>
          <w:p w14:paraId="0EE40B33" w14:textId="77777777" w:rsidR="00BC2195" w:rsidRPr="005F70FB" w:rsidRDefault="00BC2195" w:rsidP="00BC2195">
            <w:pPr>
              <w:pStyle w:val="Text"/>
            </w:pPr>
            <w:r w:rsidRPr="005F70FB">
              <w:t>baru</w:t>
            </w:r>
          </w:p>
        </w:tc>
      </w:tr>
      <w:tr w:rsidR="00AC23C4" w:rsidRPr="005F70FB" w14:paraId="5CC2C7E7" w14:textId="77777777" w:rsidTr="00B81EF8">
        <w:tc>
          <w:tcPr>
            <w:tcW w:w="707" w:type="dxa"/>
            <w:shd w:val="clear" w:color="auto" w:fill="auto"/>
          </w:tcPr>
          <w:p w14:paraId="3759624C" w14:textId="77777777" w:rsidR="00BC2195" w:rsidRPr="005F70FB" w:rsidRDefault="00BC2195" w:rsidP="00BC2195">
            <w:pPr>
              <w:pStyle w:val="GlossEng2ptafter"/>
            </w:pPr>
          </w:p>
        </w:tc>
        <w:tc>
          <w:tcPr>
            <w:tcW w:w="395" w:type="dxa"/>
            <w:shd w:val="clear" w:color="auto" w:fill="auto"/>
          </w:tcPr>
          <w:p w14:paraId="7B1CCA8F" w14:textId="77777777" w:rsidR="00BC2195" w:rsidRPr="005F70FB" w:rsidRDefault="00BC2195" w:rsidP="00BC2195">
            <w:pPr>
              <w:pStyle w:val="GlossEng2ptafter"/>
            </w:pPr>
            <w:r w:rsidRPr="005F70FB">
              <w:rPr>
                <w:rStyle w:val="ChSmallCaps"/>
              </w:rPr>
              <w:t>1sg</w:t>
            </w:r>
          </w:p>
        </w:tc>
        <w:tc>
          <w:tcPr>
            <w:tcW w:w="821" w:type="dxa"/>
            <w:gridSpan w:val="5"/>
            <w:shd w:val="clear" w:color="auto" w:fill="auto"/>
          </w:tcPr>
          <w:p w14:paraId="1A93BEB2" w14:textId="77777777" w:rsidR="00BC2195" w:rsidRPr="005F70FB" w:rsidRDefault="00BC2195" w:rsidP="00BC2195">
            <w:pPr>
              <w:pStyle w:val="GlossEng2ptafter"/>
            </w:pPr>
            <w:r w:rsidRPr="005F70FB">
              <w:t>go.home</w:t>
            </w:r>
          </w:p>
        </w:tc>
        <w:tc>
          <w:tcPr>
            <w:tcW w:w="284" w:type="dxa"/>
            <w:gridSpan w:val="2"/>
            <w:shd w:val="clear" w:color="auto" w:fill="auto"/>
          </w:tcPr>
          <w:p w14:paraId="31077820" w14:textId="77777777" w:rsidR="00BC2195" w:rsidRPr="005F70FB" w:rsidRDefault="00BC2195" w:rsidP="00BC2195">
            <w:pPr>
              <w:pStyle w:val="GlossEng2ptafter"/>
            </w:pPr>
            <w:r w:rsidRPr="005F70FB">
              <w:t>to</w:t>
            </w:r>
          </w:p>
        </w:tc>
        <w:tc>
          <w:tcPr>
            <w:tcW w:w="673" w:type="dxa"/>
            <w:gridSpan w:val="4"/>
            <w:shd w:val="clear" w:color="auto" w:fill="auto"/>
          </w:tcPr>
          <w:p w14:paraId="069825B7" w14:textId="77777777" w:rsidR="00BC2195" w:rsidRPr="005F70FB" w:rsidRDefault="00BC2195" w:rsidP="00BC2195">
            <w:pPr>
              <w:pStyle w:val="GlossEng2ptafter"/>
            </w:pPr>
            <w:r w:rsidRPr="005F70FB">
              <w:t>Waim</w:t>
            </w:r>
          </w:p>
        </w:tc>
        <w:tc>
          <w:tcPr>
            <w:tcW w:w="618" w:type="dxa"/>
            <w:gridSpan w:val="3"/>
            <w:shd w:val="clear" w:color="auto" w:fill="auto"/>
          </w:tcPr>
          <w:p w14:paraId="15EB98E7" w14:textId="77777777" w:rsidR="00BC2195" w:rsidRPr="005F70FB" w:rsidRDefault="00BC2195" w:rsidP="00BC2195">
            <w:pPr>
              <w:pStyle w:val="GlossEng2ptafter"/>
            </w:pPr>
            <w:r w:rsidRPr="005F70FB">
              <w:t>again</w:t>
            </w:r>
          </w:p>
        </w:tc>
        <w:tc>
          <w:tcPr>
            <w:tcW w:w="868" w:type="dxa"/>
            <w:gridSpan w:val="3"/>
            <w:shd w:val="clear" w:color="auto" w:fill="auto"/>
          </w:tcPr>
          <w:p w14:paraId="0A558AF9" w14:textId="77777777" w:rsidR="00BC2195" w:rsidRPr="005F70FB" w:rsidRDefault="00BC2195" w:rsidP="00BC2195">
            <w:pPr>
              <w:pStyle w:val="GlossEng2ptafter"/>
            </w:pPr>
            <w:r w:rsidRPr="005F70FB">
              <w:t>and.then</w:t>
            </w:r>
          </w:p>
        </w:tc>
        <w:tc>
          <w:tcPr>
            <w:tcW w:w="851" w:type="dxa"/>
            <w:gridSpan w:val="3"/>
            <w:shd w:val="clear" w:color="auto" w:fill="auto"/>
          </w:tcPr>
          <w:p w14:paraId="0EC116A7" w14:textId="77777777" w:rsidR="00BC2195" w:rsidRPr="005F70FB" w:rsidRDefault="00BC2195" w:rsidP="00BC2195">
            <w:pPr>
              <w:pStyle w:val="GlossEng2ptafter"/>
            </w:pPr>
            <w:r w:rsidRPr="005F70FB">
              <w:rPr>
                <w:rStyle w:val="ChSmallCaps"/>
              </w:rPr>
              <w:t>1pl</w:t>
            </w:r>
          </w:p>
        </w:tc>
        <w:tc>
          <w:tcPr>
            <w:tcW w:w="790" w:type="dxa"/>
            <w:gridSpan w:val="4"/>
            <w:shd w:val="clear" w:color="auto" w:fill="auto"/>
          </w:tcPr>
          <w:p w14:paraId="208EADE1" w14:textId="77777777" w:rsidR="00BC2195" w:rsidRPr="005F70FB" w:rsidRDefault="00BC2195" w:rsidP="00BC2195">
            <w:pPr>
              <w:pStyle w:val="GlossEng2ptafter"/>
            </w:pPr>
            <w:r w:rsidRPr="005F70FB">
              <w:t>stay</w:t>
            </w:r>
          </w:p>
        </w:tc>
        <w:tc>
          <w:tcPr>
            <w:tcW w:w="795" w:type="dxa"/>
            <w:gridSpan w:val="2"/>
            <w:shd w:val="clear" w:color="auto" w:fill="auto"/>
          </w:tcPr>
          <w:p w14:paraId="1CB166D5" w14:textId="77777777" w:rsidR="00BC2195" w:rsidRPr="005F70FB" w:rsidRDefault="00BC2195" w:rsidP="00BC2195">
            <w:pPr>
              <w:pStyle w:val="GlossEng2ptafter"/>
            </w:pPr>
            <w:r w:rsidRPr="005F70FB">
              <w:t>and.then</w:t>
            </w:r>
          </w:p>
        </w:tc>
      </w:tr>
      <w:tr w:rsidR="00AC23C4" w:rsidRPr="005F70FB" w14:paraId="165F2B7C" w14:textId="77777777" w:rsidTr="00B81EF8">
        <w:trPr>
          <w:gridAfter w:val="1"/>
          <w:wAfter w:w="212" w:type="dxa"/>
        </w:trPr>
        <w:tc>
          <w:tcPr>
            <w:tcW w:w="707" w:type="dxa"/>
            <w:shd w:val="clear" w:color="auto" w:fill="auto"/>
          </w:tcPr>
          <w:p w14:paraId="377BD08B" w14:textId="77777777" w:rsidR="00BC2195" w:rsidRPr="005F70FB" w:rsidRDefault="00BC2195" w:rsidP="00BC2195">
            <w:pPr>
              <w:pStyle w:val="O0Nwnext"/>
            </w:pPr>
          </w:p>
        </w:tc>
        <w:tc>
          <w:tcPr>
            <w:tcW w:w="486" w:type="dxa"/>
            <w:gridSpan w:val="2"/>
            <w:shd w:val="clear" w:color="auto" w:fill="auto"/>
          </w:tcPr>
          <w:p w14:paraId="23FC465B" w14:textId="77777777" w:rsidR="00BC2195" w:rsidRPr="005F70FB" w:rsidRDefault="00BC2195" w:rsidP="00BC2195">
            <w:pPr>
              <w:pStyle w:val="Text"/>
            </w:pPr>
            <w:r w:rsidRPr="005F70FB">
              <w:t>sa</w:t>
            </w:r>
          </w:p>
        </w:tc>
        <w:tc>
          <w:tcPr>
            <w:tcW w:w="567" w:type="dxa"/>
            <w:gridSpan w:val="3"/>
            <w:shd w:val="clear" w:color="auto" w:fill="auto"/>
          </w:tcPr>
          <w:p w14:paraId="2023CD14" w14:textId="77777777" w:rsidR="00BC2195" w:rsidRPr="005F70FB" w:rsidRDefault="00BC2195" w:rsidP="00BC2195">
            <w:pPr>
              <w:pStyle w:val="Text"/>
            </w:pPr>
            <w:r w:rsidRPr="005F70FB">
              <w:t>pu</w:t>
            </w:r>
          </w:p>
        </w:tc>
        <w:tc>
          <w:tcPr>
            <w:tcW w:w="1096" w:type="dxa"/>
            <w:gridSpan w:val="6"/>
            <w:shd w:val="clear" w:color="auto" w:fill="auto"/>
          </w:tcPr>
          <w:p w14:paraId="187F3EB3" w14:textId="77777777" w:rsidR="00BC2195" w:rsidRPr="005F70FB" w:rsidRDefault="00BC2195" w:rsidP="00BC2195">
            <w:pPr>
              <w:pStyle w:val="Text"/>
            </w:pPr>
            <w:r w:rsidRPr="005F70FB">
              <w:t>masarakat</w:t>
            </w:r>
          </w:p>
        </w:tc>
        <w:tc>
          <w:tcPr>
            <w:tcW w:w="584" w:type="dxa"/>
            <w:gridSpan w:val="3"/>
            <w:shd w:val="clear" w:color="auto" w:fill="auto"/>
          </w:tcPr>
          <w:p w14:paraId="649528F9" w14:textId="77777777" w:rsidR="00BC2195" w:rsidRPr="005F70FB" w:rsidRDefault="00BC2195" w:rsidP="00BC2195">
            <w:pPr>
              <w:pStyle w:val="Text"/>
            </w:pPr>
            <w:r w:rsidRPr="005F70FB">
              <w:t>dong</w:t>
            </w:r>
          </w:p>
        </w:tc>
        <w:tc>
          <w:tcPr>
            <w:tcW w:w="618" w:type="dxa"/>
            <w:gridSpan w:val="3"/>
            <w:shd w:val="clear" w:color="auto" w:fill="auto"/>
          </w:tcPr>
          <w:p w14:paraId="4951D164" w14:textId="77777777" w:rsidR="00BC2195" w:rsidRPr="005F70FB" w:rsidRDefault="00BC2195" w:rsidP="00BC2195">
            <w:pPr>
              <w:pStyle w:val="Text"/>
            </w:pPr>
            <w:r w:rsidRPr="005F70FB">
              <w:t>tanya</w:t>
            </w:r>
          </w:p>
        </w:tc>
        <w:tc>
          <w:tcPr>
            <w:tcW w:w="590" w:type="dxa"/>
            <w:gridSpan w:val="3"/>
            <w:shd w:val="clear" w:color="auto" w:fill="auto"/>
          </w:tcPr>
          <w:p w14:paraId="62DAC99C" w14:textId="77777777" w:rsidR="00BC2195" w:rsidRPr="005F70FB" w:rsidRDefault="00BC2195" w:rsidP="00BC2195">
            <w:pPr>
              <w:pStyle w:val="Text"/>
            </w:pPr>
            <w:r w:rsidRPr="005F70FB">
              <w:t>saya,</w:t>
            </w:r>
          </w:p>
        </w:tc>
        <w:tc>
          <w:tcPr>
            <w:tcW w:w="773" w:type="dxa"/>
            <w:gridSpan w:val="2"/>
            <w:shd w:val="clear" w:color="auto" w:fill="auto"/>
          </w:tcPr>
          <w:p w14:paraId="7E754F2B" w14:textId="77777777" w:rsidR="00BC2195" w:rsidRPr="005F70FB" w:rsidRDefault="00BC2195" w:rsidP="00BC2195">
            <w:pPr>
              <w:pStyle w:val="Text"/>
            </w:pPr>
            <w:r w:rsidRPr="005F70FB">
              <w:t>ibu</w:t>
            </w:r>
          </w:p>
        </w:tc>
        <w:tc>
          <w:tcPr>
            <w:tcW w:w="489" w:type="dxa"/>
            <w:gridSpan w:val="2"/>
            <w:shd w:val="clear" w:color="auto" w:fill="auto"/>
          </w:tcPr>
          <w:p w14:paraId="756B1B3B" w14:textId="77777777" w:rsidR="00BC2195" w:rsidRPr="005F70FB" w:rsidRDefault="00BC2195" w:rsidP="00BC2195">
            <w:pPr>
              <w:pStyle w:val="Text"/>
            </w:pPr>
            <w:r w:rsidRPr="005F70FB">
              <w:t>ko</w:t>
            </w:r>
          </w:p>
        </w:tc>
        <w:tc>
          <w:tcPr>
            <w:tcW w:w="680" w:type="dxa"/>
            <w:gridSpan w:val="2"/>
            <w:shd w:val="clear" w:color="auto" w:fill="auto"/>
          </w:tcPr>
          <w:p w14:paraId="290094F4" w14:textId="77777777" w:rsidR="00BC2195" w:rsidRPr="005F70FB" w:rsidRDefault="00BC2195" w:rsidP="00BC2195">
            <w:pPr>
              <w:pStyle w:val="Text"/>
            </w:pPr>
            <w:r w:rsidRPr="005F70FB">
              <w:t>su</w:t>
            </w:r>
          </w:p>
        </w:tc>
      </w:tr>
      <w:tr w:rsidR="00AC23C4" w:rsidRPr="005F70FB" w14:paraId="30501ECF" w14:textId="77777777" w:rsidTr="00B81EF8">
        <w:trPr>
          <w:gridAfter w:val="1"/>
          <w:wAfter w:w="212" w:type="dxa"/>
        </w:trPr>
        <w:tc>
          <w:tcPr>
            <w:tcW w:w="707" w:type="dxa"/>
            <w:shd w:val="clear" w:color="auto" w:fill="auto"/>
          </w:tcPr>
          <w:p w14:paraId="5C13FB87" w14:textId="77777777" w:rsidR="00BC2195" w:rsidRPr="005F70FB" w:rsidRDefault="00BC2195" w:rsidP="00BC2195">
            <w:pPr>
              <w:pStyle w:val="GlossEng2ptafter"/>
            </w:pPr>
          </w:p>
        </w:tc>
        <w:tc>
          <w:tcPr>
            <w:tcW w:w="486" w:type="dxa"/>
            <w:gridSpan w:val="2"/>
            <w:shd w:val="clear" w:color="auto" w:fill="auto"/>
          </w:tcPr>
          <w:p w14:paraId="05A54ED3" w14:textId="77777777" w:rsidR="00BC2195" w:rsidRPr="005F70FB" w:rsidRDefault="00BC2195" w:rsidP="00BC2195">
            <w:pPr>
              <w:pStyle w:val="GlossEng2ptafter"/>
            </w:pPr>
            <w:r w:rsidRPr="005F70FB">
              <w:rPr>
                <w:rStyle w:val="ChSmallCaps"/>
              </w:rPr>
              <w:t>1sg</w:t>
            </w:r>
          </w:p>
        </w:tc>
        <w:tc>
          <w:tcPr>
            <w:tcW w:w="567" w:type="dxa"/>
            <w:gridSpan w:val="3"/>
            <w:shd w:val="clear" w:color="auto" w:fill="auto"/>
          </w:tcPr>
          <w:p w14:paraId="31CDB3E5" w14:textId="77777777" w:rsidR="00BC2195" w:rsidRPr="005F70FB" w:rsidRDefault="00BC2195" w:rsidP="00BC2195">
            <w:pPr>
              <w:pStyle w:val="GlossEng2ptafter"/>
            </w:pPr>
            <w:r w:rsidRPr="005F70FB">
              <w:rPr>
                <w:rStyle w:val="ChSmallCaps"/>
              </w:rPr>
              <w:t>poss</w:t>
            </w:r>
          </w:p>
        </w:tc>
        <w:tc>
          <w:tcPr>
            <w:tcW w:w="1096" w:type="dxa"/>
            <w:gridSpan w:val="6"/>
            <w:shd w:val="clear" w:color="auto" w:fill="auto"/>
          </w:tcPr>
          <w:p w14:paraId="3B7B175B" w14:textId="77777777" w:rsidR="00BC2195" w:rsidRPr="005F70FB" w:rsidRDefault="00BC2195" w:rsidP="00BC2195">
            <w:pPr>
              <w:pStyle w:val="GlossEng2ptafter"/>
            </w:pPr>
            <w:r w:rsidRPr="005F70FB">
              <w:t>community</w:t>
            </w:r>
          </w:p>
        </w:tc>
        <w:tc>
          <w:tcPr>
            <w:tcW w:w="584" w:type="dxa"/>
            <w:gridSpan w:val="3"/>
            <w:shd w:val="clear" w:color="auto" w:fill="auto"/>
          </w:tcPr>
          <w:p w14:paraId="7C3BDC9D" w14:textId="77777777" w:rsidR="00BC2195" w:rsidRPr="005F70FB" w:rsidRDefault="00BC2195" w:rsidP="00BC2195">
            <w:pPr>
              <w:pStyle w:val="GlossEng2ptafter"/>
            </w:pPr>
            <w:r w:rsidRPr="005F70FB">
              <w:rPr>
                <w:rStyle w:val="ChSmallCaps"/>
              </w:rPr>
              <w:t>3pl</w:t>
            </w:r>
          </w:p>
        </w:tc>
        <w:tc>
          <w:tcPr>
            <w:tcW w:w="618" w:type="dxa"/>
            <w:gridSpan w:val="3"/>
            <w:shd w:val="clear" w:color="auto" w:fill="auto"/>
          </w:tcPr>
          <w:p w14:paraId="1F8B7C15" w14:textId="77777777" w:rsidR="00BC2195" w:rsidRPr="005F70FB" w:rsidRDefault="00BC2195" w:rsidP="00BC2195">
            <w:pPr>
              <w:pStyle w:val="GlossEng2ptafter"/>
            </w:pPr>
            <w:r w:rsidRPr="005F70FB">
              <w:t>ask</w:t>
            </w:r>
          </w:p>
        </w:tc>
        <w:tc>
          <w:tcPr>
            <w:tcW w:w="590" w:type="dxa"/>
            <w:gridSpan w:val="3"/>
            <w:shd w:val="clear" w:color="auto" w:fill="auto"/>
          </w:tcPr>
          <w:p w14:paraId="4523EDA5" w14:textId="77777777" w:rsidR="00BC2195" w:rsidRPr="005F70FB" w:rsidRDefault="00BC2195" w:rsidP="00BC2195">
            <w:pPr>
              <w:pStyle w:val="GlossEng2ptafter"/>
            </w:pPr>
            <w:r w:rsidRPr="005F70FB">
              <w:rPr>
                <w:rStyle w:val="ChSmallCaps"/>
              </w:rPr>
              <w:t>1sg</w:t>
            </w:r>
          </w:p>
        </w:tc>
        <w:tc>
          <w:tcPr>
            <w:tcW w:w="773" w:type="dxa"/>
            <w:gridSpan w:val="2"/>
            <w:shd w:val="clear" w:color="auto" w:fill="auto"/>
          </w:tcPr>
          <w:p w14:paraId="0E60BFBE" w14:textId="77777777" w:rsidR="00BC2195" w:rsidRPr="005F70FB" w:rsidRDefault="00BC2195" w:rsidP="00BC2195">
            <w:pPr>
              <w:pStyle w:val="GlossEng2ptafter"/>
            </w:pPr>
            <w:r w:rsidRPr="005F70FB">
              <w:t>woman</w:t>
            </w:r>
          </w:p>
        </w:tc>
        <w:tc>
          <w:tcPr>
            <w:tcW w:w="489" w:type="dxa"/>
            <w:gridSpan w:val="2"/>
            <w:shd w:val="clear" w:color="auto" w:fill="auto"/>
          </w:tcPr>
          <w:p w14:paraId="30A8859C" w14:textId="77777777" w:rsidR="00BC2195" w:rsidRPr="005F70FB" w:rsidRDefault="00BC2195" w:rsidP="00BC2195">
            <w:pPr>
              <w:pStyle w:val="GlossEng2ptafter"/>
            </w:pPr>
            <w:r w:rsidRPr="005F70FB">
              <w:rPr>
                <w:rStyle w:val="ChSmallCaps"/>
              </w:rPr>
              <w:t>2sg</w:t>
            </w:r>
          </w:p>
        </w:tc>
        <w:tc>
          <w:tcPr>
            <w:tcW w:w="680" w:type="dxa"/>
            <w:gridSpan w:val="2"/>
            <w:shd w:val="clear" w:color="auto" w:fill="auto"/>
          </w:tcPr>
          <w:p w14:paraId="4C1A843E" w14:textId="77777777" w:rsidR="00BC2195" w:rsidRPr="005F70FB" w:rsidRDefault="00BC2195" w:rsidP="00BC2195">
            <w:pPr>
              <w:pStyle w:val="GlossEng2ptafter"/>
            </w:pPr>
            <w:r w:rsidRPr="005F70FB">
              <w:t>already</w:t>
            </w:r>
          </w:p>
        </w:tc>
      </w:tr>
      <w:tr w:rsidR="00AC23C4" w:rsidRPr="005F70FB" w14:paraId="320D7957" w14:textId="77777777" w:rsidTr="00B81EF8">
        <w:trPr>
          <w:gridAfter w:val="1"/>
          <w:wAfter w:w="216" w:type="dxa"/>
        </w:trPr>
        <w:tc>
          <w:tcPr>
            <w:tcW w:w="707" w:type="dxa"/>
            <w:shd w:val="clear" w:color="auto" w:fill="auto"/>
          </w:tcPr>
          <w:p w14:paraId="0CBAAE57" w14:textId="77777777" w:rsidR="00BC2195" w:rsidRPr="005F70FB" w:rsidRDefault="00BC2195" w:rsidP="00BC2195">
            <w:pPr>
              <w:pStyle w:val="O0Nwnext"/>
            </w:pPr>
          </w:p>
        </w:tc>
        <w:tc>
          <w:tcPr>
            <w:tcW w:w="942" w:type="dxa"/>
            <w:gridSpan w:val="4"/>
            <w:shd w:val="clear" w:color="auto" w:fill="auto"/>
          </w:tcPr>
          <w:p w14:paraId="70BEE97D" w14:textId="77777777" w:rsidR="00BC2195" w:rsidRPr="005F70FB" w:rsidRDefault="00BC2195" w:rsidP="00BC2195">
            <w:pPr>
              <w:pStyle w:val="Text"/>
            </w:pPr>
            <w:r w:rsidRPr="005F70FB">
              <w:t>sembu</w:t>
            </w:r>
          </w:p>
        </w:tc>
        <w:tc>
          <w:tcPr>
            <w:tcW w:w="462" w:type="dxa"/>
            <w:gridSpan w:val="3"/>
            <w:shd w:val="clear" w:color="auto" w:fill="auto"/>
          </w:tcPr>
          <w:p w14:paraId="67104EDA" w14:textId="77777777" w:rsidR="00BC2195" w:rsidRPr="005F70FB" w:rsidRDefault="00BC2195" w:rsidP="00BC2195">
            <w:pPr>
              <w:pStyle w:val="Text"/>
            </w:pPr>
            <w:r w:rsidRPr="005F70FB">
              <w:t>ka?</w:t>
            </w:r>
          </w:p>
        </w:tc>
        <w:tc>
          <w:tcPr>
            <w:tcW w:w="489" w:type="dxa"/>
            <w:gridSpan w:val="3"/>
            <w:shd w:val="clear" w:color="auto" w:fill="auto"/>
          </w:tcPr>
          <w:p w14:paraId="77ADF781" w14:textId="77777777" w:rsidR="00BC2195" w:rsidRPr="005F70FB" w:rsidRDefault="00BC2195" w:rsidP="00BC2195">
            <w:pPr>
              <w:pStyle w:val="Text"/>
            </w:pPr>
            <w:r w:rsidRPr="005F70FB">
              <w:t>sa</w:t>
            </w:r>
          </w:p>
        </w:tc>
        <w:tc>
          <w:tcPr>
            <w:tcW w:w="734" w:type="dxa"/>
            <w:gridSpan w:val="3"/>
            <w:shd w:val="clear" w:color="auto" w:fill="auto"/>
          </w:tcPr>
          <w:p w14:paraId="67FD08CC" w14:textId="77777777" w:rsidR="00BC2195" w:rsidRPr="005F70FB" w:rsidRDefault="00BC2195" w:rsidP="00BC2195">
            <w:pPr>
              <w:pStyle w:val="Text"/>
            </w:pPr>
            <w:r w:rsidRPr="005F70FB">
              <w:t>bilang,</w:t>
            </w:r>
          </w:p>
        </w:tc>
        <w:tc>
          <w:tcPr>
            <w:tcW w:w="489" w:type="dxa"/>
            <w:gridSpan w:val="3"/>
            <w:shd w:val="clear" w:color="auto" w:fill="auto"/>
          </w:tcPr>
          <w:p w14:paraId="71475A8A" w14:textId="77777777" w:rsidR="00BC2195" w:rsidRPr="005F70FB" w:rsidRDefault="00BC2195" w:rsidP="00BC2195">
            <w:pPr>
              <w:pStyle w:val="Text"/>
            </w:pPr>
            <w:r w:rsidRPr="005F70FB">
              <w:t>sa</w:t>
            </w:r>
          </w:p>
        </w:tc>
        <w:tc>
          <w:tcPr>
            <w:tcW w:w="773" w:type="dxa"/>
            <w:gridSpan w:val="3"/>
            <w:shd w:val="clear" w:color="auto" w:fill="auto"/>
          </w:tcPr>
          <w:p w14:paraId="59695791" w14:textId="77777777" w:rsidR="00BC2195" w:rsidRPr="005F70FB" w:rsidRDefault="00BC2195" w:rsidP="00BC2195">
            <w:pPr>
              <w:pStyle w:val="Text"/>
            </w:pPr>
            <w:r w:rsidRPr="005F70FB">
              <w:t>su</w:t>
            </w:r>
          </w:p>
        </w:tc>
        <w:tc>
          <w:tcPr>
            <w:tcW w:w="945" w:type="dxa"/>
            <w:gridSpan w:val="4"/>
            <w:shd w:val="clear" w:color="auto" w:fill="auto"/>
          </w:tcPr>
          <w:p w14:paraId="39514432" w14:textId="77777777" w:rsidR="00BC2195" w:rsidRPr="005F70FB" w:rsidRDefault="00BC2195" w:rsidP="00BC2195">
            <w:pPr>
              <w:pStyle w:val="Text"/>
            </w:pPr>
            <w:r w:rsidRPr="005F70FB">
              <w:t>sembu,</w:t>
            </w:r>
          </w:p>
        </w:tc>
        <w:tc>
          <w:tcPr>
            <w:tcW w:w="1045" w:type="dxa"/>
            <w:gridSpan w:val="3"/>
            <w:shd w:val="clear" w:color="auto" w:fill="auto"/>
          </w:tcPr>
          <w:p w14:paraId="7DB208ED" w14:textId="77777777" w:rsidR="00BC2195" w:rsidRPr="005F70FB" w:rsidRDefault="00BC2195" w:rsidP="00BC2195">
            <w:pPr>
              <w:pStyle w:val="Text"/>
            </w:pPr>
            <w:r w:rsidRPr="005F70FB">
              <w:t>trima-kasi,</w:t>
            </w:r>
          </w:p>
        </w:tc>
      </w:tr>
      <w:tr w:rsidR="00AC23C4" w:rsidRPr="005F70FB" w14:paraId="436C18F6" w14:textId="77777777" w:rsidTr="00B81EF8">
        <w:trPr>
          <w:gridAfter w:val="1"/>
          <w:wAfter w:w="216" w:type="dxa"/>
        </w:trPr>
        <w:tc>
          <w:tcPr>
            <w:tcW w:w="707" w:type="dxa"/>
            <w:shd w:val="clear" w:color="auto" w:fill="auto"/>
          </w:tcPr>
          <w:p w14:paraId="49F4C137" w14:textId="77777777" w:rsidR="00BC2195" w:rsidRPr="005F70FB" w:rsidRDefault="00BC2195" w:rsidP="00BC2195">
            <w:pPr>
              <w:pStyle w:val="GlossEng2ptafter"/>
            </w:pPr>
          </w:p>
        </w:tc>
        <w:tc>
          <w:tcPr>
            <w:tcW w:w="942" w:type="dxa"/>
            <w:gridSpan w:val="4"/>
            <w:shd w:val="clear" w:color="auto" w:fill="auto"/>
          </w:tcPr>
          <w:p w14:paraId="4DA5472D" w14:textId="77777777" w:rsidR="00BC2195" w:rsidRPr="005F70FB" w:rsidRDefault="00BC2195" w:rsidP="00BC2195">
            <w:pPr>
              <w:pStyle w:val="GlossEng2ptafter"/>
            </w:pPr>
            <w:r w:rsidRPr="005F70FB">
              <w:t>be.healed</w:t>
            </w:r>
          </w:p>
        </w:tc>
        <w:tc>
          <w:tcPr>
            <w:tcW w:w="462" w:type="dxa"/>
            <w:gridSpan w:val="3"/>
            <w:shd w:val="clear" w:color="auto" w:fill="auto"/>
          </w:tcPr>
          <w:p w14:paraId="58A86E46" w14:textId="77777777" w:rsidR="00BC2195" w:rsidRPr="005F70FB" w:rsidRDefault="00BC2195" w:rsidP="00BC2195">
            <w:pPr>
              <w:pStyle w:val="GlossEng2ptafter"/>
            </w:pPr>
            <w:r w:rsidRPr="005F70FB">
              <w:t>or</w:t>
            </w:r>
          </w:p>
        </w:tc>
        <w:tc>
          <w:tcPr>
            <w:tcW w:w="489" w:type="dxa"/>
            <w:gridSpan w:val="3"/>
            <w:shd w:val="clear" w:color="auto" w:fill="auto"/>
          </w:tcPr>
          <w:p w14:paraId="509B66F8" w14:textId="77777777" w:rsidR="00BC2195" w:rsidRPr="005F70FB" w:rsidRDefault="00BC2195" w:rsidP="00BC2195">
            <w:pPr>
              <w:pStyle w:val="GlossEng2ptafter"/>
            </w:pPr>
            <w:r w:rsidRPr="005F70FB">
              <w:rPr>
                <w:rStyle w:val="ChSmallCaps"/>
              </w:rPr>
              <w:t>1sg</w:t>
            </w:r>
          </w:p>
        </w:tc>
        <w:tc>
          <w:tcPr>
            <w:tcW w:w="734" w:type="dxa"/>
            <w:gridSpan w:val="3"/>
            <w:shd w:val="clear" w:color="auto" w:fill="auto"/>
          </w:tcPr>
          <w:p w14:paraId="74CA1560" w14:textId="77777777" w:rsidR="00BC2195" w:rsidRPr="005F70FB" w:rsidRDefault="00BC2195" w:rsidP="00BC2195">
            <w:pPr>
              <w:pStyle w:val="GlossEng2ptafter"/>
            </w:pPr>
            <w:r w:rsidRPr="005F70FB">
              <w:t>say</w:t>
            </w:r>
          </w:p>
        </w:tc>
        <w:tc>
          <w:tcPr>
            <w:tcW w:w="489" w:type="dxa"/>
            <w:gridSpan w:val="3"/>
            <w:shd w:val="clear" w:color="auto" w:fill="auto"/>
          </w:tcPr>
          <w:p w14:paraId="07A3098D" w14:textId="77777777" w:rsidR="00BC2195" w:rsidRPr="005F70FB" w:rsidRDefault="00BC2195" w:rsidP="00BC2195">
            <w:pPr>
              <w:pStyle w:val="GlossEng2ptafter"/>
            </w:pPr>
            <w:r w:rsidRPr="005F70FB">
              <w:rPr>
                <w:rStyle w:val="ChSmallCaps"/>
              </w:rPr>
              <w:t>1sg</w:t>
            </w:r>
          </w:p>
        </w:tc>
        <w:tc>
          <w:tcPr>
            <w:tcW w:w="773" w:type="dxa"/>
            <w:gridSpan w:val="3"/>
            <w:shd w:val="clear" w:color="auto" w:fill="auto"/>
          </w:tcPr>
          <w:p w14:paraId="14B21B80" w14:textId="77777777" w:rsidR="00BC2195" w:rsidRPr="005F70FB" w:rsidRDefault="00BC2195" w:rsidP="00BC2195">
            <w:pPr>
              <w:pStyle w:val="GlossEng2ptafter"/>
            </w:pPr>
            <w:r w:rsidRPr="005F70FB">
              <w:t>already</w:t>
            </w:r>
          </w:p>
        </w:tc>
        <w:tc>
          <w:tcPr>
            <w:tcW w:w="945" w:type="dxa"/>
            <w:gridSpan w:val="4"/>
            <w:shd w:val="clear" w:color="auto" w:fill="auto"/>
          </w:tcPr>
          <w:p w14:paraId="0FD5B699" w14:textId="77777777" w:rsidR="00BC2195" w:rsidRPr="005F70FB" w:rsidRDefault="00BC2195" w:rsidP="00BC2195">
            <w:pPr>
              <w:pStyle w:val="GlossEng2ptafter"/>
            </w:pPr>
            <w:r w:rsidRPr="005F70FB">
              <w:t>be.healed</w:t>
            </w:r>
          </w:p>
        </w:tc>
        <w:tc>
          <w:tcPr>
            <w:tcW w:w="1045" w:type="dxa"/>
            <w:gridSpan w:val="3"/>
            <w:shd w:val="clear" w:color="auto" w:fill="auto"/>
          </w:tcPr>
          <w:p w14:paraId="14CACECC" w14:textId="77777777" w:rsidR="00BC2195" w:rsidRPr="005F70FB" w:rsidRDefault="00BC2195" w:rsidP="00BC2195">
            <w:pPr>
              <w:pStyle w:val="GlossEng2ptafter"/>
            </w:pPr>
            <w:r w:rsidRPr="005F70FB">
              <w:t>thank.you</w:t>
            </w:r>
          </w:p>
        </w:tc>
      </w:tr>
      <w:tr w:rsidR="00BC2195" w:rsidRPr="005F70FB" w14:paraId="1CAC8126" w14:textId="77777777" w:rsidTr="00B81EF8">
        <w:trPr>
          <w:gridAfter w:val="18"/>
          <w:wAfter w:w="4287" w:type="dxa"/>
        </w:trPr>
        <w:tc>
          <w:tcPr>
            <w:tcW w:w="707" w:type="dxa"/>
            <w:shd w:val="clear" w:color="auto" w:fill="auto"/>
          </w:tcPr>
          <w:p w14:paraId="25067FB1" w14:textId="77777777" w:rsidR="00BC2195" w:rsidRPr="005F70FB" w:rsidRDefault="00BC2195" w:rsidP="00BC2195">
            <w:pPr>
              <w:pStyle w:val="O0Nwnext"/>
            </w:pPr>
          </w:p>
        </w:tc>
        <w:tc>
          <w:tcPr>
            <w:tcW w:w="689" w:type="dxa"/>
            <w:gridSpan w:val="3"/>
            <w:shd w:val="clear" w:color="auto" w:fill="auto"/>
          </w:tcPr>
          <w:p w14:paraId="055D797A" w14:textId="77777777" w:rsidR="00BC2195" w:rsidRPr="005F70FB" w:rsidRDefault="00BC2195" w:rsidP="00BC2195">
            <w:pPr>
              <w:pStyle w:val="Text"/>
            </w:pPr>
            <w:r w:rsidRPr="005F70FB">
              <w:t>sampe</w:t>
            </w:r>
          </w:p>
        </w:tc>
        <w:tc>
          <w:tcPr>
            <w:tcW w:w="364" w:type="dxa"/>
            <w:gridSpan w:val="2"/>
            <w:shd w:val="clear" w:color="auto" w:fill="auto"/>
          </w:tcPr>
          <w:p w14:paraId="6E09FE6E" w14:textId="77777777" w:rsidR="00BC2195" w:rsidRPr="005F70FB" w:rsidRDefault="00BC2195" w:rsidP="00BC2195">
            <w:pPr>
              <w:pStyle w:val="Text"/>
            </w:pPr>
            <w:r w:rsidRPr="005F70FB">
              <w:t>di</w:t>
            </w:r>
          </w:p>
        </w:tc>
        <w:tc>
          <w:tcPr>
            <w:tcW w:w="755" w:type="dxa"/>
            <w:gridSpan w:val="4"/>
            <w:shd w:val="clear" w:color="auto" w:fill="auto"/>
          </w:tcPr>
          <w:p w14:paraId="1072BC3F" w14:textId="77777777" w:rsidR="00BC2195" w:rsidRPr="005F70FB" w:rsidRDefault="00BC2195" w:rsidP="00BC2195">
            <w:pPr>
              <w:pStyle w:val="Text"/>
            </w:pPr>
            <w:r w:rsidRPr="005F70FB">
              <w:t>sini</w:t>
            </w:r>
          </w:p>
        </w:tc>
      </w:tr>
      <w:tr w:rsidR="00BC2195" w:rsidRPr="005F70FB" w14:paraId="6134D238" w14:textId="77777777" w:rsidTr="00B81EF8">
        <w:trPr>
          <w:gridAfter w:val="18"/>
          <w:wAfter w:w="4287" w:type="dxa"/>
        </w:trPr>
        <w:tc>
          <w:tcPr>
            <w:tcW w:w="707" w:type="dxa"/>
            <w:shd w:val="clear" w:color="auto" w:fill="auto"/>
          </w:tcPr>
          <w:p w14:paraId="20E3547D" w14:textId="77777777" w:rsidR="00BC2195" w:rsidRPr="005F70FB" w:rsidRDefault="00BC2195" w:rsidP="00BC2195">
            <w:pPr>
              <w:pStyle w:val="GlossEng"/>
            </w:pPr>
          </w:p>
        </w:tc>
        <w:tc>
          <w:tcPr>
            <w:tcW w:w="689" w:type="dxa"/>
            <w:gridSpan w:val="3"/>
            <w:shd w:val="clear" w:color="auto" w:fill="auto"/>
          </w:tcPr>
          <w:p w14:paraId="4C2D1667" w14:textId="77777777" w:rsidR="00BC2195" w:rsidRPr="005F70FB" w:rsidRDefault="00BC2195" w:rsidP="00BC2195">
            <w:pPr>
              <w:pStyle w:val="GlossEng"/>
            </w:pPr>
            <w:r w:rsidRPr="005F70FB">
              <w:t>reach</w:t>
            </w:r>
          </w:p>
        </w:tc>
        <w:tc>
          <w:tcPr>
            <w:tcW w:w="364" w:type="dxa"/>
            <w:gridSpan w:val="2"/>
            <w:shd w:val="clear" w:color="auto" w:fill="auto"/>
          </w:tcPr>
          <w:p w14:paraId="78C142D5" w14:textId="77777777" w:rsidR="00BC2195" w:rsidRPr="005F70FB" w:rsidRDefault="00BC2195" w:rsidP="00BC2195">
            <w:pPr>
              <w:pStyle w:val="GlossEng"/>
            </w:pPr>
            <w:r w:rsidRPr="005F70FB">
              <w:t>at</w:t>
            </w:r>
          </w:p>
        </w:tc>
        <w:tc>
          <w:tcPr>
            <w:tcW w:w="755" w:type="dxa"/>
            <w:gridSpan w:val="4"/>
            <w:shd w:val="clear" w:color="auto" w:fill="auto"/>
          </w:tcPr>
          <w:p w14:paraId="292DE848" w14:textId="77777777" w:rsidR="00BC2195" w:rsidRPr="005F70FB" w:rsidRDefault="00BC2195" w:rsidP="00BC2195">
            <w:pPr>
              <w:pStyle w:val="GlossEng"/>
            </w:pPr>
            <w:r w:rsidRPr="005F70FB">
              <w:rPr>
                <w:rStyle w:val="ChSmallCaps"/>
              </w:rPr>
              <w:t>l.prox</w:t>
            </w:r>
          </w:p>
        </w:tc>
      </w:tr>
    </w:tbl>
    <w:p w14:paraId="427193CC" w14:textId="43567CB1" w:rsidR="00BC2195" w:rsidRPr="005F70FB" w:rsidRDefault="00BC2195" w:rsidP="00BC2195">
      <w:pPr>
        <w:pStyle w:val="FreeTranslEng15pt"/>
      </w:pPr>
      <w:r w:rsidRPr="005F70FB">
        <w:t xml:space="preserve">I went home to Waim again, and then we stayed (there), and then my community asked me, </w:t>
      </w:r>
      <w:r w:rsidR="00B7093A" w:rsidRPr="005F70FB">
        <w:t>‘</w:t>
      </w:r>
      <w:r w:rsidRPr="005F70FB">
        <w:t>Madam, have you recovered?</w:t>
      </w:r>
      <w:r w:rsidR="00B7093A" w:rsidRPr="005F70FB">
        <w:t>’</w:t>
      </w:r>
      <w:r w:rsidRPr="005F70FB">
        <w:t xml:space="preserve">, I said, </w:t>
      </w:r>
      <w:r w:rsidR="00B7093A" w:rsidRPr="005F70FB">
        <w:t>‘</w:t>
      </w:r>
      <w:r w:rsidRPr="005F70FB">
        <w:t>I</w:t>
      </w:r>
      <w:r w:rsidR="00B7093A" w:rsidRPr="005F70FB">
        <w:t>’</w:t>
      </w:r>
      <w:r w:rsidRPr="005F70FB">
        <w:t>ve recovered</w:t>
      </w:r>
      <w:r w:rsidR="00B7093A" w:rsidRPr="005F70FB">
        <w:t>’</w:t>
      </w:r>
      <w:r w:rsidRPr="005F70FB">
        <w:t xml:space="preserve">, thank you!, this is all (Lit. </w:t>
      </w:r>
      <w:r w:rsidR="00B7093A" w:rsidRPr="005F70FB">
        <w:t>‘</w:t>
      </w:r>
      <w:r w:rsidRPr="005F70FB">
        <w:t>reach here</w:t>
      </w:r>
      <w:r w:rsidR="00B7093A" w:rsidRPr="005F70FB">
        <w:t>’</w:t>
      </w:r>
      <w:r w:rsidRPr="005F70FB">
        <w:t>)</w:t>
      </w:r>
    </w:p>
    <w:p w14:paraId="1A3FD0B4" w14:textId="77777777" w:rsidR="00714650" w:rsidRPr="005F70FB" w:rsidRDefault="000706D2" w:rsidP="002A1DBD">
      <w:pPr>
        <w:pStyle w:val="Heading3"/>
        <w:numPr>
          <w:ilvl w:val="2"/>
          <w:numId w:val="19"/>
        </w:numPr>
      </w:pPr>
      <w:bookmarkStart w:id="5335" w:name="_Toc440455771"/>
      <w:r w:rsidRPr="005F70FB">
        <w:t>Narrative: Pig hunting with dogs</w:t>
      </w:r>
      <w:bookmarkEnd w:id="5335"/>
    </w:p>
    <w:tbl>
      <w:tblPr>
        <w:tblW w:w="0" w:type="auto"/>
        <w:tblCellMar>
          <w:left w:w="42" w:type="dxa"/>
          <w:right w:w="42" w:type="dxa"/>
        </w:tblCellMar>
        <w:tblLook w:val="01E0" w:firstRow="1" w:lastRow="1" w:firstColumn="1" w:lastColumn="1" w:noHBand="0" w:noVBand="0"/>
      </w:tblPr>
      <w:tblGrid>
        <w:gridCol w:w="1304"/>
        <w:gridCol w:w="2838"/>
      </w:tblGrid>
      <w:tr w:rsidR="00066802" w:rsidRPr="005F70FB" w14:paraId="1591CC44" w14:textId="77777777" w:rsidTr="00AC23C4">
        <w:tc>
          <w:tcPr>
            <w:tcW w:w="1304" w:type="dxa"/>
            <w:shd w:val="clear" w:color="auto" w:fill="auto"/>
          </w:tcPr>
          <w:p w14:paraId="1D3649D5" w14:textId="77777777" w:rsidR="00066802" w:rsidRPr="005F70FB" w:rsidRDefault="00066802" w:rsidP="00E74266">
            <w:r w:rsidRPr="005F70FB">
              <w:t>File name:</w:t>
            </w:r>
          </w:p>
        </w:tc>
        <w:tc>
          <w:tcPr>
            <w:tcW w:w="2838" w:type="dxa"/>
            <w:shd w:val="clear" w:color="auto" w:fill="auto"/>
          </w:tcPr>
          <w:p w14:paraId="46BB2BF2" w14:textId="77777777" w:rsidR="00066802" w:rsidRPr="005F70FB" w:rsidRDefault="00066802" w:rsidP="00E74266">
            <w:r w:rsidRPr="005F70FB">
              <w:t>080919-003-NP</w:t>
            </w:r>
          </w:p>
        </w:tc>
      </w:tr>
      <w:tr w:rsidR="00066802" w:rsidRPr="005F70FB" w14:paraId="67448D57" w14:textId="77777777" w:rsidTr="00AC23C4">
        <w:tc>
          <w:tcPr>
            <w:tcW w:w="1304" w:type="dxa"/>
            <w:shd w:val="clear" w:color="auto" w:fill="auto"/>
          </w:tcPr>
          <w:p w14:paraId="15560F05" w14:textId="77777777" w:rsidR="00066802" w:rsidRPr="005F70FB" w:rsidRDefault="00066802" w:rsidP="00E74266">
            <w:r w:rsidRPr="005F70FB">
              <w:t>Text type:</w:t>
            </w:r>
          </w:p>
        </w:tc>
        <w:tc>
          <w:tcPr>
            <w:tcW w:w="2838" w:type="dxa"/>
            <w:shd w:val="clear" w:color="auto" w:fill="auto"/>
          </w:tcPr>
          <w:p w14:paraId="218ADCC7" w14:textId="77777777" w:rsidR="00066802" w:rsidRPr="005F70FB" w:rsidRDefault="00066802" w:rsidP="00E74266">
            <w:r w:rsidRPr="005F70FB">
              <w:t>Elicited text: Personal narrative</w:t>
            </w:r>
            <w:r w:rsidRPr="005F70FB">
              <w:rPr>
                <w:rStyle w:val="FootnoteReference"/>
              </w:rPr>
              <w:footnoteReference w:id="263"/>
            </w:r>
          </w:p>
        </w:tc>
      </w:tr>
      <w:tr w:rsidR="00066802" w:rsidRPr="005F70FB" w14:paraId="1277A712" w14:textId="77777777" w:rsidTr="00AC23C4">
        <w:tc>
          <w:tcPr>
            <w:tcW w:w="1304" w:type="dxa"/>
            <w:shd w:val="clear" w:color="auto" w:fill="auto"/>
          </w:tcPr>
          <w:p w14:paraId="4BEF34A5" w14:textId="77777777" w:rsidR="00066802" w:rsidRPr="005F70FB" w:rsidRDefault="00066802" w:rsidP="00E74266">
            <w:r w:rsidRPr="005F70FB">
              <w:t>Interlocutors:</w:t>
            </w:r>
          </w:p>
        </w:tc>
        <w:tc>
          <w:tcPr>
            <w:tcW w:w="2838" w:type="dxa"/>
            <w:shd w:val="clear" w:color="auto" w:fill="auto"/>
          </w:tcPr>
          <w:p w14:paraId="32C38951" w14:textId="77777777" w:rsidR="00066802" w:rsidRPr="005F70FB" w:rsidRDefault="00066802" w:rsidP="00E74266">
            <w:r w:rsidRPr="005F70FB">
              <w:t>1 older male, 1 older female</w:t>
            </w:r>
          </w:p>
        </w:tc>
      </w:tr>
      <w:tr w:rsidR="00066802" w:rsidRPr="005F70FB" w14:paraId="631F6D52" w14:textId="77777777" w:rsidTr="00AC23C4">
        <w:tc>
          <w:tcPr>
            <w:tcW w:w="1304" w:type="dxa"/>
            <w:shd w:val="clear" w:color="auto" w:fill="auto"/>
          </w:tcPr>
          <w:p w14:paraId="13510B53" w14:textId="77777777" w:rsidR="00066802" w:rsidRPr="005F70FB" w:rsidRDefault="00066802" w:rsidP="00E74266">
            <w:r w:rsidRPr="005F70FB">
              <w:t>Length (min.):</w:t>
            </w:r>
          </w:p>
        </w:tc>
        <w:tc>
          <w:tcPr>
            <w:tcW w:w="2838" w:type="dxa"/>
            <w:shd w:val="clear" w:color="auto" w:fill="auto"/>
          </w:tcPr>
          <w:p w14:paraId="272C21F5" w14:textId="77777777" w:rsidR="00066802" w:rsidRPr="005F70FB" w:rsidRDefault="00066802" w:rsidP="00E74266">
            <w:r w:rsidRPr="005F70FB">
              <w:t>4:20</w:t>
            </w:r>
          </w:p>
        </w:tc>
      </w:tr>
    </w:tbl>
    <w:p w14:paraId="47B1E145" w14:textId="77777777" w:rsidR="00066802" w:rsidRPr="005F70FB" w:rsidRDefault="00066802" w:rsidP="00066802">
      <w:pPr>
        <w:pStyle w:val="Body0500after"/>
      </w:pPr>
    </w:p>
    <w:tbl>
      <w:tblPr>
        <w:tblW w:w="0" w:type="auto"/>
        <w:tblCellMar>
          <w:left w:w="42" w:type="dxa"/>
          <w:right w:w="42" w:type="dxa"/>
        </w:tblCellMar>
        <w:tblLook w:val="01E0" w:firstRow="1" w:lastRow="1" w:firstColumn="1" w:lastColumn="1" w:noHBand="0" w:noVBand="0"/>
      </w:tblPr>
      <w:tblGrid>
        <w:gridCol w:w="709"/>
        <w:gridCol w:w="629"/>
        <w:gridCol w:w="55"/>
        <w:gridCol w:w="429"/>
        <w:gridCol w:w="140"/>
        <w:gridCol w:w="126"/>
        <w:gridCol w:w="237"/>
        <w:gridCol w:w="317"/>
        <w:gridCol w:w="25"/>
        <w:gridCol w:w="327"/>
        <w:gridCol w:w="162"/>
        <w:gridCol w:w="166"/>
        <w:gridCol w:w="208"/>
        <w:gridCol w:w="383"/>
        <w:gridCol w:w="175"/>
        <w:gridCol w:w="360"/>
        <w:gridCol w:w="234"/>
        <w:gridCol w:w="125"/>
        <w:gridCol w:w="192"/>
        <w:gridCol w:w="629"/>
        <w:gridCol w:w="23"/>
        <w:gridCol w:w="485"/>
        <w:gridCol w:w="30"/>
        <w:gridCol w:w="52"/>
        <w:gridCol w:w="440"/>
        <w:gridCol w:w="89"/>
      </w:tblGrid>
      <w:tr w:rsidR="00AC23C4" w:rsidRPr="005F70FB" w14:paraId="59C0989E" w14:textId="77777777" w:rsidTr="00B81EF8">
        <w:trPr>
          <w:gridAfter w:val="1"/>
          <w:wAfter w:w="89" w:type="dxa"/>
        </w:trPr>
        <w:tc>
          <w:tcPr>
            <w:tcW w:w="709" w:type="dxa"/>
            <w:shd w:val="clear" w:color="auto" w:fill="auto"/>
          </w:tcPr>
          <w:p w14:paraId="0E1BDEEC" w14:textId="77777777" w:rsidR="00066802" w:rsidRPr="005F70FB" w:rsidRDefault="00066802" w:rsidP="00E74266">
            <w:pPr>
              <w:pStyle w:val="Text"/>
            </w:pPr>
            <w:r w:rsidRPr="005F70FB">
              <w:t>0001</w:t>
            </w:r>
          </w:p>
        </w:tc>
        <w:tc>
          <w:tcPr>
            <w:tcW w:w="629" w:type="dxa"/>
            <w:shd w:val="clear" w:color="auto" w:fill="auto"/>
          </w:tcPr>
          <w:p w14:paraId="5E43C8D1" w14:textId="77777777" w:rsidR="00066802" w:rsidRPr="005F70FB" w:rsidRDefault="00066802" w:rsidP="00E74266">
            <w:pPr>
              <w:pStyle w:val="Text"/>
            </w:pPr>
            <w:r w:rsidRPr="005F70FB">
              <w:rPr>
                <w:lang w:eastAsia="en-US"/>
              </w:rPr>
              <w:t>Iskia</w:t>
            </w:r>
            <w:r w:rsidRPr="005F70FB">
              <w:t>:</w:t>
            </w:r>
          </w:p>
        </w:tc>
        <w:tc>
          <w:tcPr>
            <w:tcW w:w="484" w:type="dxa"/>
            <w:gridSpan w:val="2"/>
            <w:shd w:val="clear" w:color="auto" w:fill="auto"/>
          </w:tcPr>
          <w:p w14:paraId="697BE5E5" w14:textId="77777777" w:rsidR="00066802" w:rsidRPr="005F70FB" w:rsidRDefault="00066802" w:rsidP="00E74266">
            <w:pPr>
              <w:pStyle w:val="Text"/>
            </w:pPr>
            <w:r w:rsidRPr="005F70FB">
              <w:t>jadi</w:t>
            </w:r>
          </w:p>
        </w:tc>
        <w:tc>
          <w:tcPr>
            <w:tcW w:w="503" w:type="dxa"/>
            <w:gridSpan w:val="3"/>
            <w:shd w:val="clear" w:color="auto" w:fill="auto"/>
          </w:tcPr>
          <w:p w14:paraId="512F7894" w14:textId="77777777" w:rsidR="00066802" w:rsidRPr="005F70FB" w:rsidRDefault="00066802" w:rsidP="00E74266">
            <w:pPr>
              <w:pStyle w:val="Text"/>
            </w:pPr>
            <w:r w:rsidRPr="005F70FB">
              <w:t>satu</w:t>
            </w:r>
          </w:p>
        </w:tc>
        <w:tc>
          <w:tcPr>
            <w:tcW w:w="669" w:type="dxa"/>
            <w:gridSpan w:val="3"/>
            <w:shd w:val="clear" w:color="auto" w:fill="auto"/>
          </w:tcPr>
          <w:p w14:paraId="25319F4F" w14:textId="77777777" w:rsidR="00066802" w:rsidRPr="005F70FB" w:rsidRDefault="00066802" w:rsidP="00E74266">
            <w:pPr>
              <w:pStyle w:val="Text"/>
            </w:pPr>
            <w:r w:rsidRPr="005F70FB">
              <w:t>waktu</w:t>
            </w:r>
          </w:p>
        </w:tc>
        <w:tc>
          <w:tcPr>
            <w:tcW w:w="536" w:type="dxa"/>
            <w:gridSpan w:val="3"/>
            <w:shd w:val="clear" w:color="auto" w:fill="auto"/>
          </w:tcPr>
          <w:p w14:paraId="7BB94F7F" w14:textId="77777777" w:rsidR="00066802" w:rsidRPr="005F70FB" w:rsidRDefault="00066802" w:rsidP="00E74266">
            <w:pPr>
              <w:pStyle w:val="Text"/>
            </w:pPr>
            <w:r w:rsidRPr="005F70FB">
              <w:t>saya</w:t>
            </w:r>
          </w:p>
        </w:tc>
        <w:tc>
          <w:tcPr>
            <w:tcW w:w="558" w:type="dxa"/>
            <w:gridSpan w:val="2"/>
            <w:shd w:val="clear" w:color="auto" w:fill="auto"/>
          </w:tcPr>
          <w:p w14:paraId="0F2BA504" w14:textId="77777777" w:rsidR="00066802" w:rsidRPr="005F70FB" w:rsidRDefault="00066802" w:rsidP="00E74266">
            <w:pPr>
              <w:pStyle w:val="Text"/>
            </w:pPr>
            <w:r w:rsidRPr="005F70FB">
              <w:t>ada</w:t>
            </w:r>
          </w:p>
        </w:tc>
        <w:tc>
          <w:tcPr>
            <w:tcW w:w="360" w:type="dxa"/>
            <w:shd w:val="clear" w:color="auto" w:fill="auto"/>
          </w:tcPr>
          <w:p w14:paraId="186630E5" w14:textId="77777777" w:rsidR="00066802" w:rsidRPr="005F70FB" w:rsidRDefault="00066802" w:rsidP="00E74266">
            <w:pPr>
              <w:pStyle w:val="Text"/>
            </w:pPr>
            <w:r w:rsidRPr="005F70FB">
              <w:t>di</w:t>
            </w:r>
          </w:p>
        </w:tc>
        <w:tc>
          <w:tcPr>
            <w:tcW w:w="551" w:type="dxa"/>
            <w:gridSpan w:val="3"/>
            <w:shd w:val="clear" w:color="auto" w:fill="auto"/>
          </w:tcPr>
          <w:p w14:paraId="236E7BA3" w14:textId="77777777" w:rsidR="00066802" w:rsidRPr="005F70FB" w:rsidRDefault="00066802" w:rsidP="00E74266">
            <w:pPr>
              <w:pStyle w:val="Text"/>
            </w:pPr>
            <w:r w:rsidRPr="005F70FB">
              <w:t>ruma,</w:t>
            </w:r>
          </w:p>
        </w:tc>
        <w:tc>
          <w:tcPr>
            <w:tcW w:w="652" w:type="dxa"/>
            <w:gridSpan w:val="2"/>
            <w:shd w:val="clear" w:color="auto" w:fill="auto"/>
          </w:tcPr>
          <w:p w14:paraId="6089E9C4" w14:textId="77777777" w:rsidR="00066802" w:rsidRPr="005F70FB" w:rsidRDefault="00066802" w:rsidP="00E74266">
            <w:pPr>
              <w:pStyle w:val="Text"/>
            </w:pPr>
            <w:r w:rsidRPr="005F70FB">
              <w:t>malam</w:t>
            </w:r>
          </w:p>
        </w:tc>
        <w:tc>
          <w:tcPr>
            <w:tcW w:w="567" w:type="dxa"/>
            <w:gridSpan w:val="3"/>
            <w:shd w:val="clear" w:color="auto" w:fill="auto"/>
          </w:tcPr>
          <w:p w14:paraId="25D9DDF8" w14:textId="77777777" w:rsidR="00066802" w:rsidRPr="005F70FB" w:rsidRDefault="00066802" w:rsidP="00E74266">
            <w:pPr>
              <w:pStyle w:val="Text"/>
            </w:pPr>
            <w:r w:rsidRPr="005F70FB">
              <w:t>hari</w:t>
            </w:r>
          </w:p>
        </w:tc>
        <w:tc>
          <w:tcPr>
            <w:tcW w:w="440" w:type="dxa"/>
            <w:shd w:val="clear" w:color="auto" w:fill="auto"/>
          </w:tcPr>
          <w:p w14:paraId="32253DCC" w14:textId="77777777" w:rsidR="00066802" w:rsidRPr="005F70FB" w:rsidRDefault="00066802" w:rsidP="00E74266">
            <w:pPr>
              <w:pStyle w:val="Text"/>
            </w:pPr>
            <w:r w:rsidRPr="005F70FB">
              <w:t>saya</w:t>
            </w:r>
          </w:p>
        </w:tc>
      </w:tr>
      <w:tr w:rsidR="00AC23C4" w:rsidRPr="005F70FB" w14:paraId="6C6B8547" w14:textId="77777777" w:rsidTr="00B81EF8">
        <w:trPr>
          <w:gridAfter w:val="1"/>
          <w:wAfter w:w="89" w:type="dxa"/>
        </w:trPr>
        <w:tc>
          <w:tcPr>
            <w:tcW w:w="709" w:type="dxa"/>
            <w:shd w:val="clear" w:color="auto" w:fill="auto"/>
          </w:tcPr>
          <w:p w14:paraId="4CABD99D" w14:textId="77777777" w:rsidR="00066802" w:rsidRPr="005F70FB" w:rsidRDefault="00066802" w:rsidP="00E74266">
            <w:pPr>
              <w:pStyle w:val="GlossEng2ptafter"/>
            </w:pPr>
          </w:p>
        </w:tc>
        <w:tc>
          <w:tcPr>
            <w:tcW w:w="629" w:type="dxa"/>
            <w:shd w:val="clear" w:color="auto" w:fill="auto"/>
          </w:tcPr>
          <w:p w14:paraId="77C82B4E" w14:textId="77777777" w:rsidR="00066802" w:rsidRPr="005F70FB" w:rsidRDefault="00066802" w:rsidP="00E74266">
            <w:pPr>
              <w:pStyle w:val="GlossEng2ptafter"/>
            </w:pPr>
          </w:p>
        </w:tc>
        <w:tc>
          <w:tcPr>
            <w:tcW w:w="484" w:type="dxa"/>
            <w:gridSpan w:val="2"/>
            <w:shd w:val="clear" w:color="auto" w:fill="auto"/>
          </w:tcPr>
          <w:p w14:paraId="55325648" w14:textId="77777777" w:rsidR="00066802" w:rsidRPr="005F70FB" w:rsidRDefault="00066802" w:rsidP="00E74266">
            <w:pPr>
              <w:pStyle w:val="GlossEng2ptafter"/>
            </w:pPr>
            <w:r w:rsidRPr="005F70FB">
              <w:t>so</w:t>
            </w:r>
          </w:p>
        </w:tc>
        <w:tc>
          <w:tcPr>
            <w:tcW w:w="503" w:type="dxa"/>
            <w:gridSpan w:val="3"/>
            <w:shd w:val="clear" w:color="auto" w:fill="auto"/>
          </w:tcPr>
          <w:p w14:paraId="0724E73E" w14:textId="77777777" w:rsidR="00066802" w:rsidRPr="005F70FB" w:rsidRDefault="00066802" w:rsidP="00E74266">
            <w:pPr>
              <w:pStyle w:val="GlossEng2ptafter"/>
            </w:pPr>
            <w:r w:rsidRPr="005F70FB">
              <w:t>one</w:t>
            </w:r>
          </w:p>
        </w:tc>
        <w:tc>
          <w:tcPr>
            <w:tcW w:w="669" w:type="dxa"/>
            <w:gridSpan w:val="3"/>
            <w:shd w:val="clear" w:color="auto" w:fill="auto"/>
          </w:tcPr>
          <w:p w14:paraId="2DC7FC42" w14:textId="77777777" w:rsidR="00066802" w:rsidRPr="005F70FB" w:rsidRDefault="00066802" w:rsidP="00E74266">
            <w:pPr>
              <w:pStyle w:val="GlossEng2ptafter"/>
            </w:pPr>
            <w:r w:rsidRPr="005F70FB">
              <w:t>time</w:t>
            </w:r>
          </w:p>
        </w:tc>
        <w:tc>
          <w:tcPr>
            <w:tcW w:w="536" w:type="dxa"/>
            <w:gridSpan w:val="3"/>
            <w:shd w:val="clear" w:color="auto" w:fill="auto"/>
          </w:tcPr>
          <w:p w14:paraId="6C25356F" w14:textId="77777777" w:rsidR="00066802" w:rsidRPr="005F70FB" w:rsidRDefault="00066802" w:rsidP="00E74266">
            <w:pPr>
              <w:pStyle w:val="GlossEng2ptafter"/>
            </w:pPr>
            <w:r w:rsidRPr="005F70FB">
              <w:rPr>
                <w:rStyle w:val="ChSmallCaps"/>
              </w:rPr>
              <w:t>1sg</w:t>
            </w:r>
          </w:p>
        </w:tc>
        <w:tc>
          <w:tcPr>
            <w:tcW w:w="558" w:type="dxa"/>
            <w:gridSpan w:val="2"/>
            <w:shd w:val="clear" w:color="auto" w:fill="auto"/>
          </w:tcPr>
          <w:p w14:paraId="6A7FCBC6" w14:textId="77777777" w:rsidR="00066802" w:rsidRPr="005F70FB" w:rsidRDefault="00066802" w:rsidP="00E74266">
            <w:pPr>
              <w:pStyle w:val="GlossEng2ptafter"/>
            </w:pPr>
            <w:r w:rsidRPr="005F70FB">
              <w:t>exist</w:t>
            </w:r>
          </w:p>
        </w:tc>
        <w:tc>
          <w:tcPr>
            <w:tcW w:w="360" w:type="dxa"/>
            <w:shd w:val="clear" w:color="auto" w:fill="auto"/>
          </w:tcPr>
          <w:p w14:paraId="43B94CDC" w14:textId="77777777" w:rsidR="00066802" w:rsidRPr="005F70FB" w:rsidRDefault="00066802" w:rsidP="00E74266">
            <w:pPr>
              <w:pStyle w:val="GlossEng2ptafter"/>
            </w:pPr>
            <w:r w:rsidRPr="005F70FB">
              <w:t>at</w:t>
            </w:r>
          </w:p>
        </w:tc>
        <w:tc>
          <w:tcPr>
            <w:tcW w:w="551" w:type="dxa"/>
            <w:gridSpan w:val="3"/>
            <w:shd w:val="clear" w:color="auto" w:fill="auto"/>
          </w:tcPr>
          <w:p w14:paraId="36C67D46" w14:textId="77777777" w:rsidR="00066802" w:rsidRPr="005F70FB" w:rsidRDefault="00066802" w:rsidP="00E74266">
            <w:pPr>
              <w:pStyle w:val="GlossEng2ptafter"/>
            </w:pPr>
            <w:r w:rsidRPr="005F70FB">
              <w:t>house</w:t>
            </w:r>
          </w:p>
        </w:tc>
        <w:tc>
          <w:tcPr>
            <w:tcW w:w="652" w:type="dxa"/>
            <w:gridSpan w:val="2"/>
            <w:shd w:val="clear" w:color="auto" w:fill="auto"/>
          </w:tcPr>
          <w:p w14:paraId="77C0A8BD" w14:textId="77777777" w:rsidR="00066802" w:rsidRPr="005F70FB" w:rsidRDefault="00066802" w:rsidP="00E74266">
            <w:pPr>
              <w:pStyle w:val="GlossEng2ptafter"/>
            </w:pPr>
            <w:r w:rsidRPr="005F70FB">
              <w:t>night</w:t>
            </w:r>
          </w:p>
        </w:tc>
        <w:tc>
          <w:tcPr>
            <w:tcW w:w="567" w:type="dxa"/>
            <w:gridSpan w:val="3"/>
            <w:shd w:val="clear" w:color="auto" w:fill="auto"/>
          </w:tcPr>
          <w:p w14:paraId="35165159" w14:textId="77777777" w:rsidR="00066802" w:rsidRPr="005F70FB" w:rsidRDefault="00066802" w:rsidP="00E74266">
            <w:pPr>
              <w:pStyle w:val="GlossEng2ptafter"/>
            </w:pPr>
            <w:r w:rsidRPr="005F70FB">
              <w:t>day</w:t>
            </w:r>
          </w:p>
        </w:tc>
        <w:tc>
          <w:tcPr>
            <w:tcW w:w="440" w:type="dxa"/>
            <w:shd w:val="clear" w:color="auto" w:fill="auto"/>
          </w:tcPr>
          <w:p w14:paraId="343B9262" w14:textId="77777777" w:rsidR="00066802" w:rsidRPr="005F70FB" w:rsidRDefault="00066802" w:rsidP="00E74266">
            <w:pPr>
              <w:pStyle w:val="GlossEng2ptafter"/>
            </w:pPr>
            <w:r w:rsidRPr="005F70FB">
              <w:rPr>
                <w:rStyle w:val="ChSmallCaps"/>
              </w:rPr>
              <w:t>1sg</w:t>
            </w:r>
          </w:p>
        </w:tc>
      </w:tr>
      <w:tr w:rsidR="00AC23C4" w:rsidRPr="005F70FB" w14:paraId="28442F32" w14:textId="77777777" w:rsidTr="00AC23C4">
        <w:tc>
          <w:tcPr>
            <w:tcW w:w="709" w:type="dxa"/>
            <w:shd w:val="clear" w:color="auto" w:fill="auto"/>
          </w:tcPr>
          <w:p w14:paraId="73E4E02A" w14:textId="77777777" w:rsidR="00066802" w:rsidRPr="005F70FB" w:rsidRDefault="00066802" w:rsidP="00E74266">
            <w:pPr>
              <w:pStyle w:val="O0Nwnext"/>
            </w:pPr>
          </w:p>
        </w:tc>
        <w:tc>
          <w:tcPr>
            <w:tcW w:w="684" w:type="dxa"/>
            <w:gridSpan w:val="2"/>
            <w:shd w:val="clear" w:color="auto" w:fill="auto"/>
          </w:tcPr>
          <w:p w14:paraId="2E789056" w14:textId="77777777" w:rsidR="00066802" w:rsidRPr="005F70FB" w:rsidRDefault="00066802" w:rsidP="00E74266">
            <w:pPr>
              <w:pStyle w:val="Text"/>
            </w:pPr>
            <w:r w:rsidRPr="005F70FB">
              <w:t>suda</w:t>
            </w:r>
          </w:p>
        </w:tc>
        <w:tc>
          <w:tcPr>
            <w:tcW w:w="569" w:type="dxa"/>
            <w:gridSpan w:val="2"/>
            <w:shd w:val="clear" w:color="auto" w:fill="auto"/>
          </w:tcPr>
          <w:p w14:paraId="62460E6E" w14:textId="77777777" w:rsidR="00066802" w:rsidRPr="005F70FB" w:rsidRDefault="00066802" w:rsidP="00E74266">
            <w:pPr>
              <w:pStyle w:val="Text"/>
            </w:pPr>
            <w:r w:rsidRPr="005F70FB">
              <w:t>pikir,</w:t>
            </w:r>
          </w:p>
        </w:tc>
        <w:tc>
          <w:tcPr>
            <w:tcW w:w="680" w:type="dxa"/>
            <w:gridSpan w:val="3"/>
            <w:shd w:val="clear" w:color="auto" w:fill="auto"/>
          </w:tcPr>
          <w:p w14:paraId="34A46DF9" w14:textId="77777777" w:rsidR="00066802" w:rsidRPr="005F70FB" w:rsidRDefault="00066802" w:rsidP="00E74266">
            <w:pPr>
              <w:pStyle w:val="Text"/>
            </w:pPr>
            <w:r w:rsidRPr="005F70FB">
              <w:t>sa</w:t>
            </w:r>
          </w:p>
        </w:tc>
        <w:tc>
          <w:tcPr>
            <w:tcW w:w="680" w:type="dxa"/>
            <w:gridSpan w:val="4"/>
            <w:shd w:val="clear" w:color="auto" w:fill="auto"/>
          </w:tcPr>
          <w:p w14:paraId="231BC565" w14:textId="77777777" w:rsidR="00066802" w:rsidRPr="005F70FB" w:rsidRDefault="00066802" w:rsidP="00E74266">
            <w:pPr>
              <w:pStyle w:val="Text"/>
            </w:pPr>
            <w:r w:rsidRPr="005F70FB">
              <w:t>bilang</w:t>
            </w:r>
          </w:p>
        </w:tc>
        <w:tc>
          <w:tcPr>
            <w:tcW w:w="591" w:type="dxa"/>
            <w:gridSpan w:val="2"/>
            <w:shd w:val="clear" w:color="auto" w:fill="auto"/>
          </w:tcPr>
          <w:p w14:paraId="7B7088A8" w14:textId="77777777" w:rsidR="00066802" w:rsidRPr="005F70FB" w:rsidRDefault="00066802" w:rsidP="00E74266">
            <w:pPr>
              <w:pStyle w:val="Text"/>
            </w:pPr>
            <w:r w:rsidRPr="005F70FB">
              <w:t>sama</w:t>
            </w:r>
          </w:p>
        </w:tc>
        <w:tc>
          <w:tcPr>
            <w:tcW w:w="769" w:type="dxa"/>
            <w:gridSpan w:val="3"/>
            <w:shd w:val="clear" w:color="auto" w:fill="auto"/>
          </w:tcPr>
          <w:p w14:paraId="2737947C" w14:textId="77777777" w:rsidR="00066802" w:rsidRPr="005F70FB" w:rsidRDefault="00066802" w:rsidP="00E74266">
            <w:pPr>
              <w:pStyle w:val="Text"/>
            </w:pPr>
            <w:r w:rsidRPr="005F70FB">
              <w:t>ibu,</w:t>
            </w:r>
          </w:p>
        </w:tc>
        <w:tc>
          <w:tcPr>
            <w:tcW w:w="969" w:type="dxa"/>
            <w:gridSpan w:val="4"/>
            <w:shd w:val="clear" w:color="auto" w:fill="auto"/>
          </w:tcPr>
          <w:p w14:paraId="1A4831D7" w14:textId="77777777" w:rsidR="00066802" w:rsidRPr="005F70FB" w:rsidRDefault="00066802" w:rsidP="00E74266">
            <w:pPr>
              <w:pStyle w:val="Text"/>
            </w:pPr>
            <w:r w:rsidRPr="005F70FB">
              <w:t>besok</w:t>
            </w:r>
          </w:p>
        </w:tc>
        <w:tc>
          <w:tcPr>
            <w:tcW w:w="485" w:type="dxa"/>
            <w:shd w:val="clear" w:color="auto" w:fill="auto"/>
          </w:tcPr>
          <w:p w14:paraId="5EACC1F2" w14:textId="77777777" w:rsidR="00066802" w:rsidRPr="005F70FB" w:rsidRDefault="00066802" w:rsidP="00E74266">
            <w:pPr>
              <w:pStyle w:val="Text"/>
            </w:pPr>
            <w:r w:rsidRPr="005F70FB">
              <w:t>sa</w:t>
            </w:r>
          </w:p>
        </w:tc>
        <w:tc>
          <w:tcPr>
            <w:tcW w:w="611" w:type="dxa"/>
            <w:gridSpan w:val="4"/>
            <w:shd w:val="clear" w:color="auto" w:fill="auto"/>
          </w:tcPr>
          <w:p w14:paraId="24994DA3" w14:textId="77777777" w:rsidR="00066802" w:rsidRPr="005F70FB" w:rsidRDefault="00066802" w:rsidP="00E74266">
            <w:pPr>
              <w:pStyle w:val="Text"/>
            </w:pPr>
            <w:r w:rsidRPr="005F70FB">
              <w:t>bawa</w:t>
            </w:r>
          </w:p>
        </w:tc>
      </w:tr>
      <w:tr w:rsidR="00AC23C4" w:rsidRPr="005F70FB" w14:paraId="19E8A0DE" w14:textId="77777777" w:rsidTr="00AC23C4">
        <w:tc>
          <w:tcPr>
            <w:tcW w:w="709" w:type="dxa"/>
            <w:shd w:val="clear" w:color="auto" w:fill="auto"/>
          </w:tcPr>
          <w:p w14:paraId="5AD367DB" w14:textId="77777777" w:rsidR="00066802" w:rsidRPr="005F70FB" w:rsidRDefault="00066802" w:rsidP="00E74266">
            <w:pPr>
              <w:pStyle w:val="GlossEng2ptafter"/>
            </w:pPr>
          </w:p>
        </w:tc>
        <w:tc>
          <w:tcPr>
            <w:tcW w:w="684" w:type="dxa"/>
            <w:gridSpan w:val="2"/>
            <w:shd w:val="clear" w:color="auto" w:fill="auto"/>
          </w:tcPr>
          <w:p w14:paraId="7B441C77" w14:textId="77777777" w:rsidR="00066802" w:rsidRPr="005F70FB" w:rsidRDefault="00066802" w:rsidP="00E74266">
            <w:pPr>
              <w:pStyle w:val="GlossEng2ptafter"/>
            </w:pPr>
            <w:r w:rsidRPr="005F70FB">
              <w:t>already</w:t>
            </w:r>
          </w:p>
        </w:tc>
        <w:tc>
          <w:tcPr>
            <w:tcW w:w="569" w:type="dxa"/>
            <w:gridSpan w:val="2"/>
            <w:shd w:val="clear" w:color="auto" w:fill="auto"/>
          </w:tcPr>
          <w:p w14:paraId="7F04EE3F" w14:textId="77777777" w:rsidR="00066802" w:rsidRPr="005F70FB" w:rsidRDefault="00066802" w:rsidP="00E74266">
            <w:pPr>
              <w:pStyle w:val="GlossEng2ptafter"/>
            </w:pPr>
            <w:r w:rsidRPr="005F70FB">
              <w:t>think</w:t>
            </w:r>
          </w:p>
        </w:tc>
        <w:tc>
          <w:tcPr>
            <w:tcW w:w="680" w:type="dxa"/>
            <w:gridSpan w:val="3"/>
            <w:shd w:val="clear" w:color="auto" w:fill="auto"/>
          </w:tcPr>
          <w:p w14:paraId="7B34F22D" w14:textId="77777777" w:rsidR="00066802" w:rsidRPr="005F70FB" w:rsidRDefault="00066802" w:rsidP="00E74266">
            <w:pPr>
              <w:pStyle w:val="GlossEng2ptafter"/>
            </w:pPr>
            <w:r w:rsidRPr="005F70FB">
              <w:rPr>
                <w:rStyle w:val="ChSmallCaps"/>
              </w:rPr>
              <w:t>1sg</w:t>
            </w:r>
          </w:p>
        </w:tc>
        <w:tc>
          <w:tcPr>
            <w:tcW w:w="680" w:type="dxa"/>
            <w:gridSpan w:val="4"/>
            <w:shd w:val="clear" w:color="auto" w:fill="auto"/>
          </w:tcPr>
          <w:p w14:paraId="393B9BF6" w14:textId="77777777" w:rsidR="00066802" w:rsidRPr="005F70FB" w:rsidRDefault="00066802" w:rsidP="00E74266">
            <w:pPr>
              <w:pStyle w:val="GlossEng2ptafter"/>
            </w:pPr>
            <w:r w:rsidRPr="005F70FB">
              <w:t>say</w:t>
            </w:r>
          </w:p>
        </w:tc>
        <w:tc>
          <w:tcPr>
            <w:tcW w:w="591" w:type="dxa"/>
            <w:gridSpan w:val="2"/>
            <w:shd w:val="clear" w:color="auto" w:fill="auto"/>
          </w:tcPr>
          <w:p w14:paraId="3EDB10B2" w14:textId="77777777" w:rsidR="00066802" w:rsidRPr="005F70FB" w:rsidRDefault="00066802" w:rsidP="00E74266">
            <w:pPr>
              <w:pStyle w:val="GlossEng2ptafter"/>
            </w:pPr>
            <w:r w:rsidRPr="005F70FB">
              <w:t>to</w:t>
            </w:r>
          </w:p>
        </w:tc>
        <w:tc>
          <w:tcPr>
            <w:tcW w:w="769" w:type="dxa"/>
            <w:gridSpan w:val="3"/>
            <w:shd w:val="clear" w:color="auto" w:fill="auto"/>
          </w:tcPr>
          <w:p w14:paraId="751C5ED1" w14:textId="77777777" w:rsidR="00066802" w:rsidRPr="005F70FB" w:rsidRDefault="00066802" w:rsidP="00E74266">
            <w:pPr>
              <w:pStyle w:val="GlossEng2ptafter"/>
            </w:pPr>
            <w:r w:rsidRPr="005F70FB">
              <w:t>woman</w:t>
            </w:r>
          </w:p>
        </w:tc>
        <w:tc>
          <w:tcPr>
            <w:tcW w:w="969" w:type="dxa"/>
            <w:gridSpan w:val="4"/>
            <w:shd w:val="clear" w:color="auto" w:fill="auto"/>
          </w:tcPr>
          <w:p w14:paraId="5C6E762E" w14:textId="77777777" w:rsidR="00066802" w:rsidRPr="005F70FB" w:rsidRDefault="00066802" w:rsidP="00E74266">
            <w:pPr>
              <w:pStyle w:val="GlossEng2ptafter"/>
            </w:pPr>
            <w:r w:rsidRPr="005F70FB">
              <w:t>tomorrow</w:t>
            </w:r>
          </w:p>
        </w:tc>
        <w:tc>
          <w:tcPr>
            <w:tcW w:w="485" w:type="dxa"/>
            <w:shd w:val="clear" w:color="auto" w:fill="auto"/>
          </w:tcPr>
          <w:p w14:paraId="14B89F1A" w14:textId="77777777" w:rsidR="00066802" w:rsidRPr="005F70FB" w:rsidRDefault="00066802" w:rsidP="00E74266">
            <w:pPr>
              <w:pStyle w:val="GlossEng2ptafter"/>
            </w:pPr>
            <w:r w:rsidRPr="005F70FB">
              <w:rPr>
                <w:rStyle w:val="ChSmallCaps"/>
              </w:rPr>
              <w:t>1sg</w:t>
            </w:r>
          </w:p>
        </w:tc>
        <w:tc>
          <w:tcPr>
            <w:tcW w:w="611" w:type="dxa"/>
            <w:gridSpan w:val="4"/>
            <w:shd w:val="clear" w:color="auto" w:fill="auto"/>
          </w:tcPr>
          <w:p w14:paraId="09BC5A80" w14:textId="77777777" w:rsidR="00066802" w:rsidRPr="005F70FB" w:rsidRDefault="00066802" w:rsidP="00E74266">
            <w:pPr>
              <w:pStyle w:val="GlossEng2ptafter"/>
            </w:pPr>
            <w:r w:rsidRPr="005F70FB">
              <w:t>bring</w:t>
            </w:r>
          </w:p>
        </w:tc>
      </w:tr>
      <w:tr w:rsidR="00AC23C4" w:rsidRPr="005F70FB" w14:paraId="0C1A1EC3" w14:textId="77777777" w:rsidTr="00AC23C4">
        <w:trPr>
          <w:gridAfter w:val="3"/>
          <w:wAfter w:w="581" w:type="dxa"/>
        </w:trPr>
        <w:tc>
          <w:tcPr>
            <w:tcW w:w="709" w:type="dxa"/>
            <w:shd w:val="clear" w:color="auto" w:fill="auto"/>
          </w:tcPr>
          <w:p w14:paraId="0C701940" w14:textId="77777777" w:rsidR="00066802" w:rsidRPr="005F70FB" w:rsidRDefault="00066802" w:rsidP="00E74266">
            <w:pPr>
              <w:pStyle w:val="O0Nwnext"/>
            </w:pPr>
          </w:p>
        </w:tc>
        <w:tc>
          <w:tcPr>
            <w:tcW w:w="684" w:type="dxa"/>
            <w:gridSpan w:val="2"/>
            <w:shd w:val="clear" w:color="auto" w:fill="auto"/>
          </w:tcPr>
          <w:p w14:paraId="4385735B" w14:textId="77777777" w:rsidR="00066802" w:rsidRPr="005F70FB" w:rsidRDefault="00066802" w:rsidP="00E74266">
            <w:pPr>
              <w:pStyle w:val="Text"/>
            </w:pPr>
            <w:r w:rsidRPr="005F70FB">
              <w:t>anjing</w:t>
            </w:r>
          </w:p>
        </w:tc>
        <w:tc>
          <w:tcPr>
            <w:tcW w:w="695" w:type="dxa"/>
            <w:gridSpan w:val="3"/>
            <w:shd w:val="clear" w:color="auto" w:fill="auto"/>
          </w:tcPr>
          <w:p w14:paraId="71A7525B" w14:textId="77777777" w:rsidR="00066802" w:rsidRPr="005F70FB" w:rsidRDefault="00066802" w:rsidP="00E74266">
            <w:pPr>
              <w:pStyle w:val="Text"/>
            </w:pPr>
            <w:r w:rsidRPr="005F70FB">
              <w:t>cari</w:t>
            </w:r>
          </w:p>
        </w:tc>
        <w:tc>
          <w:tcPr>
            <w:tcW w:w="579" w:type="dxa"/>
            <w:gridSpan w:val="3"/>
            <w:shd w:val="clear" w:color="auto" w:fill="auto"/>
          </w:tcPr>
          <w:p w14:paraId="3B0F6744" w14:textId="77777777" w:rsidR="00066802" w:rsidRPr="005F70FB" w:rsidRDefault="00066802" w:rsidP="00E74266">
            <w:pPr>
              <w:pStyle w:val="Text"/>
            </w:pPr>
            <w:r w:rsidRPr="005F70FB">
              <w:t>babi,</w:t>
            </w:r>
          </w:p>
        </w:tc>
        <w:tc>
          <w:tcPr>
            <w:tcW w:w="489" w:type="dxa"/>
            <w:gridSpan w:val="2"/>
            <w:shd w:val="clear" w:color="auto" w:fill="auto"/>
          </w:tcPr>
          <w:p w14:paraId="58F97F6E" w14:textId="77777777" w:rsidR="00066802" w:rsidRPr="005F70FB" w:rsidRDefault="00066802" w:rsidP="00E74266">
            <w:pPr>
              <w:pStyle w:val="Text"/>
            </w:pPr>
            <w:r w:rsidRPr="005F70FB">
              <w:t>sa</w:t>
            </w:r>
          </w:p>
        </w:tc>
        <w:tc>
          <w:tcPr>
            <w:tcW w:w="1651" w:type="dxa"/>
            <w:gridSpan w:val="7"/>
            <w:shd w:val="clear" w:color="auto" w:fill="auto"/>
          </w:tcPr>
          <w:p w14:paraId="769A9618" w14:textId="77777777" w:rsidR="00066802" w:rsidRPr="005F70FB" w:rsidRDefault="00066802" w:rsidP="00E74266">
            <w:pPr>
              <w:pStyle w:val="Text"/>
            </w:pPr>
            <w:r w:rsidRPr="005F70FB">
              <w:t>snang</w:t>
            </w:r>
          </w:p>
        </w:tc>
        <w:tc>
          <w:tcPr>
            <w:tcW w:w="821" w:type="dxa"/>
            <w:gridSpan w:val="2"/>
            <w:shd w:val="clear" w:color="auto" w:fill="auto"/>
          </w:tcPr>
          <w:p w14:paraId="237D0F95" w14:textId="77777777" w:rsidR="00066802" w:rsidRPr="005F70FB" w:rsidRDefault="00066802" w:rsidP="00E74266">
            <w:pPr>
              <w:pStyle w:val="Text"/>
            </w:pPr>
            <w:r w:rsidRPr="005F70FB">
              <w:t>makang</w:t>
            </w:r>
          </w:p>
        </w:tc>
        <w:tc>
          <w:tcPr>
            <w:tcW w:w="538" w:type="dxa"/>
            <w:gridSpan w:val="3"/>
            <w:shd w:val="clear" w:color="auto" w:fill="auto"/>
          </w:tcPr>
          <w:p w14:paraId="0FCB7A29" w14:textId="77777777" w:rsidR="00066802" w:rsidRPr="005F70FB" w:rsidRDefault="00066802" w:rsidP="00E74266">
            <w:pPr>
              <w:pStyle w:val="Text"/>
            </w:pPr>
            <w:r w:rsidRPr="005F70FB">
              <w:t>babi</w:t>
            </w:r>
          </w:p>
        </w:tc>
      </w:tr>
      <w:tr w:rsidR="00AC23C4" w:rsidRPr="005F70FB" w14:paraId="2A4D9F60" w14:textId="77777777" w:rsidTr="00AC23C4">
        <w:trPr>
          <w:gridAfter w:val="3"/>
          <w:wAfter w:w="581" w:type="dxa"/>
        </w:trPr>
        <w:tc>
          <w:tcPr>
            <w:tcW w:w="709" w:type="dxa"/>
            <w:shd w:val="clear" w:color="auto" w:fill="auto"/>
          </w:tcPr>
          <w:p w14:paraId="611AC43A" w14:textId="77777777" w:rsidR="00066802" w:rsidRPr="005F70FB" w:rsidRDefault="00066802" w:rsidP="00E74266">
            <w:pPr>
              <w:pStyle w:val="GlossEng"/>
            </w:pPr>
          </w:p>
        </w:tc>
        <w:tc>
          <w:tcPr>
            <w:tcW w:w="684" w:type="dxa"/>
            <w:gridSpan w:val="2"/>
            <w:shd w:val="clear" w:color="auto" w:fill="auto"/>
          </w:tcPr>
          <w:p w14:paraId="5AE6D769" w14:textId="77777777" w:rsidR="00066802" w:rsidRPr="005F70FB" w:rsidRDefault="00066802" w:rsidP="00E74266">
            <w:pPr>
              <w:pStyle w:val="GlossEng"/>
            </w:pPr>
            <w:r w:rsidRPr="005F70FB">
              <w:t>dog</w:t>
            </w:r>
          </w:p>
        </w:tc>
        <w:tc>
          <w:tcPr>
            <w:tcW w:w="695" w:type="dxa"/>
            <w:gridSpan w:val="3"/>
            <w:shd w:val="clear" w:color="auto" w:fill="auto"/>
          </w:tcPr>
          <w:p w14:paraId="64E2B806" w14:textId="77777777" w:rsidR="00066802" w:rsidRPr="005F70FB" w:rsidRDefault="00066802" w:rsidP="00E74266">
            <w:pPr>
              <w:pStyle w:val="GlossEng"/>
            </w:pPr>
            <w:r w:rsidRPr="005F70FB">
              <w:t>search</w:t>
            </w:r>
          </w:p>
        </w:tc>
        <w:tc>
          <w:tcPr>
            <w:tcW w:w="579" w:type="dxa"/>
            <w:gridSpan w:val="3"/>
            <w:shd w:val="clear" w:color="auto" w:fill="auto"/>
          </w:tcPr>
          <w:p w14:paraId="68BAB90F" w14:textId="77777777" w:rsidR="00066802" w:rsidRPr="005F70FB" w:rsidRDefault="00066802" w:rsidP="00E74266">
            <w:pPr>
              <w:pStyle w:val="GlossEng"/>
            </w:pPr>
            <w:r w:rsidRPr="005F70FB">
              <w:t>pig</w:t>
            </w:r>
          </w:p>
        </w:tc>
        <w:tc>
          <w:tcPr>
            <w:tcW w:w="489" w:type="dxa"/>
            <w:gridSpan w:val="2"/>
            <w:shd w:val="clear" w:color="auto" w:fill="auto"/>
          </w:tcPr>
          <w:p w14:paraId="5E5A7074" w14:textId="77777777" w:rsidR="00066802" w:rsidRPr="005F70FB" w:rsidRDefault="00066802" w:rsidP="00E74266">
            <w:pPr>
              <w:pStyle w:val="GlossEng"/>
            </w:pPr>
            <w:r w:rsidRPr="005F70FB">
              <w:rPr>
                <w:rStyle w:val="ChSmallCaps"/>
              </w:rPr>
              <w:t>1sg</w:t>
            </w:r>
          </w:p>
        </w:tc>
        <w:tc>
          <w:tcPr>
            <w:tcW w:w="1651" w:type="dxa"/>
            <w:gridSpan w:val="7"/>
            <w:shd w:val="clear" w:color="auto" w:fill="auto"/>
          </w:tcPr>
          <w:p w14:paraId="4E990395" w14:textId="77777777" w:rsidR="00066802" w:rsidRPr="005F70FB" w:rsidRDefault="00066802" w:rsidP="00E74266">
            <w:pPr>
              <w:pStyle w:val="GlossEng"/>
            </w:pPr>
            <w:r w:rsidRPr="005F70FB">
              <w:t>feel.happy(.about)</w:t>
            </w:r>
          </w:p>
        </w:tc>
        <w:tc>
          <w:tcPr>
            <w:tcW w:w="821" w:type="dxa"/>
            <w:gridSpan w:val="2"/>
            <w:shd w:val="clear" w:color="auto" w:fill="auto"/>
          </w:tcPr>
          <w:p w14:paraId="5F2B451E" w14:textId="77777777" w:rsidR="00066802" w:rsidRPr="005F70FB" w:rsidRDefault="00066802" w:rsidP="00E74266">
            <w:pPr>
              <w:pStyle w:val="GlossEng"/>
            </w:pPr>
            <w:r w:rsidRPr="005F70FB">
              <w:t>eat</w:t>
            </w:r>
          </w:p>
        </w:tc>
        <w:tc>
          <w:tcPr>
            <w:tcW w:w="538" w:type="dxa"/>
            <w:gridSpan w:val="3"/>
            <w:shd w:val="clear" w:color="auto" w:fill="auto"/>
          </w:tcPr>
          <w:p w14:paraId="1A076F82" w14:textId="77777777" w:rsidR="00066802" w:rsidRPr="005F70FB" w:rsidRDefault="00066802" w:rsidP="00E74266">
            <w:pPr>
              <w:pStyle w:val="GlossEng"/>
            </w:pPr>
            <w:r w:rsidRPr="005F70FB">
              <w:t>pig</w:t>
            </w:r>
          </w:p>
        </w:tc>
      </w:tr>
    </w:tbl>
    <w:p w14:paraId="7EE7F4D9" w14:textId="648BD0A7" w:rsidR="00066802" w:rsidRPr="005F70FB" w:rsidRDefault="00066802" w:rsidP="00066802">
      <w:pPr>
        <w:pStyle w:val="FreeTranslEng"/>
      </w:pPr>
      <w:r w:rsidRPr="005F70FB">
        <w:rPr>
          <w:lang w:eastAsia="en-US"/>
        </w:rPr>
        <w:t>Iskia</w:t>
      </w:r>
      <w:r w:rsidRPr="005F70FB">
        <w:t xml:space="preserve">: so, one time I was at home, at night I had already thought, I told (my) wife, </w:t>
      </w:r>
      <w:r w:rsidR="00B7093A" w:rsidRPr="005F70FB">
        <w:t>‘</w:t>
      </w:r>
      <w:r w:rsidRPr="005F70FB">
        <w:t>tomorrow I take the dogs and look for pigs</w:t>
      </w:r>
      <w:r w:rsidR="00B7093A" w:rsidRPr="005F70FB">
        <w:t>’</w:t>
      </w:r>
      <w:r w:rsidRPr="005F70FB">
        <w:t>, I like eating pig</w:t>
      </w:r>
    </w:p>
    <w:tbl>
      <w:tblPr>
        <w:tblW w:w="0" w:type="auto"/>
        <w:tblCellMar>
          <w:left w:w="42" w:type="dxa"/>
          <w:right w:w="42" w:type="dxa"/>
        </w:tblCellMar>
        <w:tblLook w:val="01E0" w:firstRow="1" w:lastRow="1" w:firstColumn="1" w:lastColumn="1" w:noHBand="0" w:noVBand="0"/>
      </w:tblPr>
      <w:tblGrid>
        <w:gridCol w:w="709"/>
        <w:gridCol w:w="540"/>
        <w:gridCol w:w="29"/>
        <w:gridCol w:w="111"/>
        <w:gridCol w:w="455"/>
        <w:gridCol w:w="281"/>
        <w:gridCol w:w="428"/>
        <w:gridCol w:w="20"/>
        <w:gridCol w:w="549"/>
        <w:gridCol w:w="146"/>
        <w:gridCol w:w="339"/>
        <w:gridCol w:w="485"/>
        <w:gridCol w:w="38"/>
        <w:gridCol w:w="447"/>
        <w:gridCol w:w="108"/>
        <w:gridCol w:w="516"/>
        <w:gridCol w:w="13"/>
        <w:gridCol w:w="639"/>
        <w:gridCol w:w="98"/>
        <w:gridCol w:w="531"/>
        <w:gridCol w:w="64"/>
      </w:tblGrid>
      <w:tr w:rsidR="00AC23C4" w:rsidRPr="005F70FB" w14:paraId="4201B757" w14:textId="77777777" w:rsidTr="00B81EF8">
        <w:tc>
          <w:tcPr>
            <w:tcW w:w="709" w:type="dxa"/>
            <w:shd w:val="clear" w:color="auto" w:fill="auto"/>
          </w:tcPr>
          <w:p w14:paraId="23A913E8" w14:textId="77777777" w:rsidR="00066802" w:rsidRPr="005F70FB" w:rsidRDefault="00066802" w:rsidP="00E74266">
            <w:pPr>
              <w:pStyle w:val="Text"/>
            </w:pPr>
            <w:r w:rsidRPr="005F70FB">
              <w:t>0002</w:t>
            </w:r>
          </w:p>
        </w:tc>
        <w:tc>
          <w:tcPr>
            <w:tcW w:w="540" w:type="dxa"/>
            <w:shd w:val="clear" w:color="auto" w:fill="auto"/>
          </w:tcPr>
          <w:p w14:paraId="286D747D" w14:textId="77777777" w:rsidR="00066802" w:rsidRPr="005F70FB" w:rsidRDefault="00066802" w:rsidP="00E74266">
            <w:pPr>
              <w:pStyle w:val="Text"/>
            </w:pPr>
            <w:r w:rsidRPr="005F70FB">
              <w:t>tong</w:t>
            </w:r>
          </w:p>
        </w:tc>
        <w:tc>
          <w:tcPr>
            <w:tcW w:w="595" w:type="dxa"/>
            <w:gridSpan w:val="3"/>
            <w:shd w:val="clear" w:color="auto" w:fill="auto"/>
          </w:tcPr>
          <w:p w14:paraId="0A1AA4A6" w14:textId="77777777" w:rsidR="00066802" w:rsidRPr="005F70FB" w:rsidRDefault="00066802" w:rsidP="00E74266">
            <w:pPr>
              <w:pStyle w:val="Text"/>
            </w:pPr>
            <w:r w:rsidRPr="005F70FB">
              <w:t>tidor</w:t>
            </w:r>
          </w:p>
        </w:tc>
        <w:tc>
          <w:tcPr>
            <w:tcW w:w="729" w:type="dxa"/>
            <w:gridSpan w:val="3"/>
            <w:shd w:val="clear" w:color="auto" w:fill="auto"/>
          </w:tcPr>
          <w:p w14:paraId="3B2B217D" w14:textId="77777777" w:rsidR="00066802" w:rsidRPr="005F70FB" w:rsidRDefault="00066802" w:rsidP="00E74266">
            <w:pPr>
              <w:pStyle w:val="Text"/>
            </w:pPr>
            <w:r w:rsidRPr="005F70FB">
              <w:t>malam</w:t>
            </w:r>
          </w:p>
        </w:tc>
        <w:tc>
          <w:tcPr>
            <w:tcW w:w="695" w:type="dxa"/>
            <w:gridSpan w:val="2"/>
            <w:shd w:val="clear" w:color="auto" w:fill="auto"/>
          </w:tcPr>
          <w:p w14:paraId="00B08032" w14:textId="77777777" w:rsidR="00066802" w:rsidRPr="005F70FB" w:rsidRDefault="00066802" w:rsidP="00E74266">
            <w:pPr>
              <w:pStyle w:val="Text"/>
            </w:pPr>
            <w:r w:rsidRPr="005F70FB">
              <w:t>sampe</w:t>
            </w:r>
          </w:p>
        </w:tc>
        <w:tc>
          <w:tcPr>
            <w:tcW w:w="862" w:type="dxa"/>
            <w:gridSpan w:val="3"/>
            <w:shd w:val="clear" w:color="auto" w:fill="auto"/>
          </w:tcPr>
          <w:p w14:paraId="0E32B218" w14:textId="77777777" w:rsidR="00066802" w:rsidRPr="005F70FB" w:rsidRDefault="00066802" w:rsidP="00E74266">
            <w:pPr>
              <w:pStyle w:val="Text"/>
            </w:pPr>
            <w:r w:rsidRPr="005F70FB">
              <w:t>pagi</w:t>
            </w:r>
          </w:p>
        </w:tc>
        <w:tc>
          <w:tcPr>
            <w:tcW w:w="555" w:type="dxa"/>
            <w:gridSpan w:val="2"/>
            <w:shd w:val="clear" w:color="auto" w:fill="auto"/>
          </w:tcPr>
          <w:p w14:paraId="49E6F17A" w14:textId="77777777" w:rsidR="00066802" w:rsidRPr="005F70FB" w:rsidRDefault="00066802" w:rsidP="00E74266">
            <w:pPr>
              <w:pStyle w:val="Text"/>
            </w:pPr>
            <w:r w:rsidRPr="005F70FB">
              <w:t>saya</w:t>
            </w:r>
          </w:p>
        </w:tc>
        <w:tc>
          <w:tcPr>
            <w:tcW w:w="529" w:type="dxa"/>
            <w:gridSpan w:val="2"/>
            <w:shd w:val="clear" w:color="auto" w:fill="auto"/>
          </w:tcPr>
          <w:p w14:paraId="3BCAA17C" w14:textId="77777777" w:rsidR="00066802" w:rsidRPr="005F70FB" w:rsidRDefault="00066802" w:rsidP="00E74266">
            <w:pPr>
              <w:pStyle w:val="Text"/>
            </w:pPr>
            <w:r w:rsidRPr="005F70FB">
              <w:t>kas</w:t>
            </w:r>
          </w:p>
        </w:tc>
        <w:tc>
          <w:tcPr>
            <w:tcW w:w="737" w:type="dxa"/>
            <w:gridSpan w:val="2"/>
            <w:shd w:val="clear" w:color="auto" w:fill="auto"/>
          </w:tcPr>
          <w:p w14:paraId="67A1F134" w14:textId="77777777" w:rsidR="00066802" w:rsidRPr="005F70FB" w:rsidRDefault="00066802" w:rsidP="00E74266">
            <w:pPr>
              <w:pStyle w:val="Text"/>
            </w:pPr>
            <w:r w:rsidRPr="005F70FB">
              <w:t>makang</w:t>
            </w:r>
          </w:p>
        </w:tc>
        <w:tc>
          <w:tcPr>
            <w:tcW w:w="595" w:type="dxa"/>
            <w:gridSpan w:val="2"/>
            <w:shd w:val="clear" w:color="auto" w:fill="auto"/>
          </w:tcPr>
          <w:p w14:paraId="4AAF4BF4" w14:textId="77777777" w:rsidR="00066802" w:rsidRPr="005F70FB" w:rsidRDefault="00066802" w:rsidP="00E74266">
            <w:pPr>
              <w:pStyle w:val="Text"/>
            </w:pPr>
            <w:r w:rsidRPr="005F70FB">
              <w:t>anjing</w:t>
            </w:r>
          </w:p>
        </w:tc>
      </w:tr>
      <w:tr w:rsidR="00AC23C4" w:rsidRPr="005F70FB" w14:paraId="32961EE6" w14:textId="77777777" w:rsidTr="00B81EF8">
        <w:tc>
          <w:tcPr>
            <w:tcW w:w="709" w:type="dxa"/>
            <w:shd w:val="clear" w:color="auto" w:fill="auto"/>
          </w:tcPr>
          <w:p w14:paraId="56E36D6E" w14:textId="77777777" w:rsidR="00066802" w:rsidRPr="005F70FB" w:rsidRDefault="00066802" w:rsidP="00E74266">
            <w:pPr>
              <w:pStyle w:val="GlossEng2ptafter"/>
            </w:pPr>
          </w:p>
        </w:tc>
        <w:tc>
          <w:tcPr>
            <w:tcW w:w="540" w:type="dxa"/>
            <w:shd w:val="clear" w:color="auto" w:fill="auto"/>
          </w:tcPr>
          <w:p w14:paraId="6DE9F338" w14:textId="77777777" w:rsidR="00066802" w:rsidRPr="005F70FB" w:rsidRDefault="00066802" w:rsidP="00E74266">
            <w:pPr>
              <w:pStyle w:val="GlossEng2ptafter"/>
            </w:pPr>
            <w:r w:rsidRPr="005F70FB">
              <w:rPr>
                <w:rStyle w:val="ChSmallCaps"/>
              </w:rPr>
              <w:t>1pl</w:t>
            </w:r>
          </w:p>
        </w:tc>
        <w:tc>
          <w:tcPr>
            <w:tcW w:w="595" w:type="dxa"/>
            <w:gridSpan w:val="3"/>
            <w:shd w:val="clear" w:color="auto" w:fill="auto"/>
          </w:tcPr>
          <w:p w14:paraId="43249884" w14:textId="77777777" w:rsidR="00066802" w:rsidRPr="005F70FB" w:rsidRDefault="00066802" w:rsidP="00E74266">
            <w:pPr>
              <w:pStyle w:val="GlossEng2ptafter"/>
            </w:pPr>
            <w:r w:rsidRPr="005F70FB">
              <w:t>sleep</w:t>
            </w:r>
          </w:p>
        </w:tc>
        <w:tc>
          <w:tcPr>
            <w:tcW w:w="729" w:type="dxa"/>
            <w:gridSpan w:val="3"/>
            <w:shd w:val="clear" w:color="auto" w:fill="auto"/>
          </w:tcPr>
          <w:p w14:paraId="6DFBCC74" w14:textId="77777777" w:rsidR="00066802" w:rsidRPr="005F70FB" w:rsidRDefault="00066802" w:rsidP="00E74266">
            <w:pPr>
              <w:pStyle w:val="GlossEng2ptafter"/>
            </w:pPr>
            <w:r w:rsidRPr="005F70FB">
              <w:t>night</w:t>
            </w:r>
          </w:p>
        </w:tc>
        <w:tc>
          <w:tcPr>
            <w:tcW w:w="695" w:type="dxa"/>
            <w:gridSpan w:val="2"/>
            <w:shd w:val="clear" w:color="auto" w:fill="auto"/>
          </w:tcPr>
          <w:p w14:paraId="6FDF696F" w14:textId="77777777" w:rsidR="00066802" w:rsidRPr="005F70FB" w:rsidRDefault="00066802" w:rsidP="00E74266">
            <w:pPr>
              <w:pStyle w:val="GlossEng2ptafter"/>
            </w:pPr>
            <w:r w:rsidRPr="005F70FB">
              <w:t>until</w:t>
            </w:r>
          </w:p>
        </w:tc>
        <w:tc>
          <w:tcPr>
            <w:tcW w:w="862" w:type="dxa"/>
            <w:gridSpan w:val="3"/>
            <w:shd w:val="clear" w:color="auto" w:fill="auto"/>
          </w:tcPr>
          <w:p w14:paraId="68DCCBB8" w14:textId="77777777" w:rsidR="00066802" w:rsidRPr="005F70FB" w:rsidRDefault="00066802" w:rsidP="00E74266">
            <w:pPr>
              <w:pStyle w:val="GlossEng2ptafter"/>
            </w:pPr>
            <w:r w:rsidRPr="005F70FB">
              <w:t>morning</w:t>
            </w:r>
          </w:p>
        </w:tc>
        <w:tc>
          <w:tcPr>
            <w:tcW w:w="555" w:type="dxa"/>
            <w:gridSpan w:val="2"/>
            <w:shd w:val="clear" w:color="auto" w:fill="auto"/>
          </w:tcPr>
          <w:p w14:paraId="7980508B" w14:textId="77777777" w:rsidR="00066802" w:rsidRPr="005F70FB" w:rsidRDefault="00066802" w:rsidP="00E74266">
            <w:pPr>
              <w:pStyle w:val="GlossEng2ptafter"/>
            </w:pPr>
            <w:r w:rsidRPr="005F70FB">
              <w:rPr>
                <w:rStyle w:val="ChSmallCaps"/>
              </w:rPr>
              <w:t>1sg</w:t>
            </w:r>
          </w:p>
        </w:tc>
        <w:tc>
          <w:tcPr>
            <w:tcW w:w="529" w:type="dxa"/>
            <w:gridSpan w:val="2"/>
            <w:shd w:val="clear" w:color="auto" w:fill="auto"/>
          </w:tcPr>
          <w:p w14:paraId="4A9EEA9E" w14:textId="77777777" w:rsidR="00066802" w:rsidRPr="005F70FB" w:rsidRDefault="00066802" w:rsidP="00E74266">
            <w:pPr>
              <w:pStyle w:val="GlossEng2ptafter"/>
            </w:pPr>
            <w:r w:rsidRPr="005F70FB">
              <w:t>give</w:t>
            </w:r>
          </w:p>
        </w:tc>
        <w:tc>
          <w:tcPr>
            <w:tcW w:w="737" w:type="dxa"/>
            <w:gridSpan w:val="2"/>
            <w:shd w:val="clear" w:color="auto" w:fill="auto"/>
          </w:tcPr>
          <w:p w14:paraId="4D9B8EA2" w14:textId="77777777" w:rsidR="00066802" w:rsidRPr="005F70FB" w:rsidRDefault="00066802" w:rsidP="00E74266">
            <w:pPr>
              <w:pStyle w:val="GlossEng2ptafter"/>
            </w:pPr>
            <w:r w:rsidRPr="005F70FB">
              <w:t>eat</w:t>
            </w:r>
          </w:p>
        </w:tc>
        <w:tc>
          <w:tcPr>
            <w:tcW w:w="595" w:type="dxa"/>
            <w:gridSpan w:val="2"/>
            <w:shd w:val="clear" w:color="auto" w:fill="auto"/>
          </w:tcPr>
          <w:p w14:paraId="63BBB185" w14:textId="77777777" w:rsidR="00066802" w:rsidRPr="005F70FB" w:rsidRDefault="00066802" w:rsidP="00E74266">
            <w:pPr>
              <w:pStyle w:val="GlossEng2ptafter"/>
            </w:pPr>
            <w:r w:rsidRPr="005F70FB">
              <w:t>dog</w:t>
            </w:r>
          </w:p>
        </w:tc>
      </w:tr>
      <w:tr w:rsidR="00AC23C4" w:rsidRPr="005F70FB" w14:paraId="6427C90F" w14:textId="77777777" w:rsidTr="00B81EF8">
        <w:trPr>
          <w:gridAfter w:val="1"/>
          <w:wAfter w:w="64" w:type="dxa"/>
        </w:trPr>
        <w:tc>
          <w:tcPr>
            <w:tcW w:w="709" w:type="dxa"/>
            <w:shd w:val="clear" w:color="auto" w:fill="auto"/>
          </w:tcPr>
          <w:p w14:paraId="442C2064" w14:textId="77777777" w:rsidR="00066802" w:rsidRPr="005F70FB" w:rsidRDefault="00066802" w:rsidP="00E74266">
            <w:pPr>
              <w:pStyle w:val="O0Nwnext"/>
            </w:pPr>
          </w:p>
        </w:tc>
        <w:tc>
          <w:tcPr>
            <w:tcW w:w="569" w:type="dxa"/>
            <w:gridSpan w:val="2"/>
            <w:shd w:val="clear" w:color="auto" w:fill="auto"/>
          </w:tcPr>
          <w:p w14:paraId="6BE37710" w14:textId="77777777" w:rsidR="00066802" w:rsidRPr="005F70FB" w:rsidRDefault="00066802" w:rsidP="00E74266">
            <w:pPr>
              <w:pStyle w:val="Text"/>
            </w:pPr>
            <w:r w:rsidRPr="005F70FB">
              <w:t>deng</w:t>
            </w:r>
          </w:p>
        </w:tc>
        <w:tc>
          <w:tcPr>
            <w:tcW w:w="1275" w:type="dxa"/>
            <w:gridSpan w:val="4"/>
            <w:shd w:val="clear" w:color="auto" w:fill="auto"/>
          </w:tcPr>
          <w:p w14:paraId="105B9FBF" w14:textId="77777777" w:rsidR="00066802" w:rsidRPr="005F70FB" w:rsidRDefault="00066802" w:rsidP="00E74266">
            <w:pPr>
              <w:pStyle w:val="Text"/>
            </w:pPr>
            <w:r w:rsidRPr="005F70FB">
              <w:t>papeda</w:t>
            </w:r>
          </w:p>
        </w:tc>
        <w:tc>
          <w:tcPr>
            <w:tcW w:w="569" w:type="dxa"/>
            <w:gridSpan w:val="2"/>
            <w:shd w:val="clear" w:color="auto" w:fill="auto"/>
          </w:tcPr>
          <w:p w14:paraId="260C0A7A" w14:textId="77777777" w:rsidR="00066802" w:rsidRPr="005F70FB" w:rsidRDefault="00066802" w:rsidP="00E74266">
            <w:pPr>
              <w:pStyle w:val="Text"/>
            </w:pPr>
            <w:r w:rsidRPr="005F70FB">
              <w:t>yang</w:t>
            </w:r>
          </w:p>
        </w:tc>
        <w:tc>
          <w:tcPr>
            <w:tcW w:w="485" w:type="dxa"/>
            <w:gridSpan w:val="2"/>
            <w:shd w:val="clear" w:color="auto" w:fill="auto"/>
          </w:tcPr>
          <w:p w14:paraId="36FAA49E" w14:textId="77777777" w:rsidR="00066802" w:rsidRPr="005F70FB" w:rsidRDefault="00066802" w:rsidP="00E74266">
            <w:pPr>
              <w:pStyle w:val="Text"/>
            </w:pPr>
            <w:r w:rsidRPr="005F70FB">
              <w:t>sa</w:t>
            </w:r>
          </w:p>
        </w:tc>
        <w:tc>
          <w:tcPr>
            <w:tcW w:w="485" w:type="dxa"/>
            <w:shd w:val="clear" w:color="auto" w:fill="auto"/>
          </w:tcPr>
          <w:p w14:paraId="488A0103" w14:textId="77777777" w:rsidR="00066802" w:rsidRPr="005F70FB" w:rsidRDefault="00066802" w:rsidP="00E74266">
            <w:pPr>
              <w:pStyle w:val="Text"/>
            </w:pPr>
            <w:r w:rsidRPr="005F70FB">
              <w:t>pu</w:t>
            </w:r>
          </w:p>
        </w:tc>
        <w:tc>
          <w:tcPr>
            <w:tcW w:w="485" w:type="dxa"/>
            <w:gridSpan w:val="2"/>
            <w:shd w:val="clear" w:color="auto" w:fill="auto"/>
          </w:tcPr>
          <w:p w14:paraId="7155B218" w14:textId="77777777" w:rsidR="00066802" w:rsidRPr="005F70FB" w:rsidRDefault="00066802" w:rsidP="00E74266">
            <w:pPr>
              <w:pStyle w:val="Text"/>
            </w:pPr>
            <w:r w:rsidRPr="005F70FB">
              <w:t>bini</w:t>
            </w:r>
          </w:p>
        </w:tc>
        <w:tc>
          <w:tcPr>
            <w:tcW w:w="624" w:type="dxa"/>
            <w:gridSpan w:val="2"/>
            <w:shd w:val="clear" w:color="auto" w:fill="auto"/>
          </w:tcPr>
          <w:p w14:paraId="7F9E3308" w14:textId="77777777" w:rsidR="00066802" w:rsidRPr="005F70FB" w:rsidRDefault="00066802" w:rsidP="00E74266">
            <w:pPr>
              <w:pStyle w:val="Text"/>
            </w:pPr>
            <w:r w:rsidRPr="005F70FB">
              <w:t>biking</w:t>
            </w:r>
          </w:p>
        </w:tc>
        <w:tc>
          <w:tcPr>
            <w:tcW w:w="652" w:type="dxa"/>
            <w:gridSpan w:val="2"/>
            <w:shd w:val="clear" w:color="auto" w:fill="auto"/>
          </w:tcPr>
          <w:p w14:paraId="7318C4E5" w14:textId="77777777" w:rsidR="00066802" w:rsidRPr="005F70FB" w:rsidRDefault="00066802" w:rsidP="00E74266">
            <w:pPr>
              <w:pStyle w:val="Text"/>
            </w:pPr>
            <w:r w:rsidRPr="005F70FB">
              <w:t>malam</w:t>
            </w:r>
          </w:p>
        </w:tc>
        <w:tc>
          <w:tcPr>
            <w:tcW w:w="629" w:type="dxa"/>
            <w:gridSpan w:val="2"/>
            <w:shd w:val="clear" w:color="auto" w:fill="auto"/>
          </w:tcPr>
          <w:p w14:paraId="1846834C" w14:textId="77777777" w:rsidR="00066802" w:rsidRPr="005F70FB" w:rsidRDefault="00066802" w:rsidP="00E74266">
            <w:pPr>
              <w:pStyle w:val="Text"/>
            </w:pPr>
            <w:r w:rsidRPr="005F70FB">
              <w:t>untuk</w:t>
            </w:r>
          </w:p>
        </w:tc>
      </w:tr>
      <w:tr w:rsidR="00AC23C4" w:rsidRPr="005F70FB" w14:paraId="5F7807A3" w14:textId="77777777" w:rsidTr="00B81EF8">
        <w:trPr>
          <w:gridAfter w:val="1"/>
          <w:wAfter w:w="64" w:type="dxa"/>
        </w:trPr>
        <w:tc>
          <w:tcPr>
            <w:tcW w:w="709" w:type="dxa"/>
            <w:shd w:val="clear" w:color="auto" w:fill="auto"/>
          </w:tcPr>
          <w:p w14:paraId="6559251B" w14:textId="77777777" w:rsidR="00066802" w:rsidRPr="005F70FB" w:rsidRDefault="00066802" w:rsidP="00E74266">
            <w:pPr>
              <w:pStyle w:val="GlossEng2ptafter"/>
            </w:pPr>
          </w:p>
        </w:tc>
        <w:tc>
          <w:tcPr>
            <w:tcW w:w="569" w:type="dxa"/>
            <w:gridSpan w:val="2"/>
            <w:shd w:val="clear" w:color="auto" w:fill="auto"/>
          </w:tcPr>
          <w:p w14:paraId="27F162CA" w14:textId="77777777" w:rsidR="00066802" w:rsidRPr="005F70FB" w:rsidRDefault="00066802" w:rsidP="00E74266">
            <w:pPr>
              <w:pStyle w:val="GlossEng2ptafter"/>
            </w:pPr>
            <w:r w:rsidRPr="005F70FB">
              <w:t>with</w:t>
            </w:r>
          </w:p>
        </w:tc>
        <w:tc>
          <w:tcPr>
            <w:tcW w:w="1275" w:type="dxa"/>
            <w:gridSpan w:val="4"/>
            <w:shd w:val="clear" w:color="auto" w:fill="auto"/>
          </w:tcPr>
          <w:p w14:paraId="72679B06" w14:textId="77777777" w:rsidR="00066802" w:rsidRPr="005F70FB" w:rsidRDefault="00066802" w:rsidP="00E74266">
            <w:pPr>
              <w:pStyle w:val="GlossEng2ptafter"/>
            </w:pPr>
            <w:r w:rsidRPr="005F70FB">
              <w:t>sagu.porridge</w:t>
            </w:r>
          </w:p>
        </w:tc>
        <w:tc>
          <w:tcPr>
            <w:tcW w:w="569" w:type="dxa"/>
            <w:gridSpan w:val="2"/>
            <w:shd w:val="clear" w:color="auto" w:fill="auto"/>
          </w:tcPr>
          <w:p w14:paraId="0BB32580" w14:textId="77777777" w:rsidR="00066802" w:rsidRPr="005F70FB" w:rsidRDefault="00066802" w:rsidP="00E74266">
            <w:pPr>
              <w:pStyle w:val="GlossEng2ptafter"/>
            </w:pPr>
            <w:r w:rsidRPr="005F70FB">
              <w:rPr>
                <w:rStyle w:val="ChSmallCaps"/>
              </w:rPr>
              <w:t>rel</w:t>
            </w:r>
          </w:p>
        </w:tc>
        <w:tc>
          <w:tcPr>
            <w:tcW w:w="485" w:type="dxa"/>
            <w:gridSpan w:val="2"/>
            <w:shd w:val="clear" w:color="auto" w:fill="auto"/>
          </w:tcPr>
          <w:p w14:paraId="72B25DC3" w14:textId="77777777" w:rsidR="00066802" w:rsidRPr="005F70FB" w:rsidRDefault="00066802" w:rsidP="00E74266">
            <w:pPr>
              <w:pStyle w:val="GlossEng2ptafter"/>
            </w:pPr>
            <w:r w:rsidRPr="005F70FB">
              <w:rPr>
                <w:rStyle w:val="ChSmallCaps"/>
              </w:rPr>
              <w:t>1sg</w:t>
            </w:r>
          </w:p>
        </w:tc>
        <w:tc>
          <w:tcPr>
            <w:tcW w:w="485" w:type="dxa"/>
            <w:shd w:val="clear" w:color="auto" w:fill="auto"/>
          </w:tcPr>
          <w:p w14:paraId="3FC3FFDF" w14:textId="77777777" w:rsidR="00066802" w:rsidRPr="005F70FB" w:rsidRDefault="00066802" w:rsidP="00E74266">
            <w:pPr>
              <w:pStyle w:val="GlossEng2ptafter"/>
            </w:pPr>
            <w:r w:rsidRPr="005F70FB">
              <w:rPr>
                <w:rStyle w:val="ChSmallCaps"/>
              </w:rPr>
              <w:t>poss</w:t>
            </w:r>
          </w:p>
        </w:tc>
        <w:tc>
          <w:tcPr>
            <w:tcW w:w="485" w:type="dxa"/>
            <w:gridSpan w:val="2"/>
            <w:shd w:val="clear" w:color="auto" w:fill="auto"/>
          </w:tcPr>
          <w:p w14:paraId="5D3BD591" w14:textId="77777777" w:rsidR="00066802" w:rsidRPr="005F70FB" w:rsidRDefault="00066802" w:rsidP="00E74266">
            <w:pPr>
              <w:pStyle w:val="GlossEng2ptafter"/>
            </w:pPr>
            <w:r w:rsidRPr="005F70FB">
              <w:t>wife</w:t>
            </w:r>
          </w:p>
        </w:tc>
        <w:tc>
          <w:tcPr>
            <w:tcW w:w="624" w:type="dxa"/>
            <w:gridSpan w:val="2"/>
            <w:shd w:val="clear" w:color="auto" w:fill="auto"/>
          </w:tcPr>
          <w:p w14:paraId="5B7D076C" w14:textId="77777777" w:rsidR="00066802" w:rsidRPr="005F70FB" w:rsidRDefault="00066802" w:rsidP="00E74266">
            <w:pPr>
              <w:pStyle w:val="GlossEng2ptafter"/>
            </w:pPr>
            <w:r w:rsidRPr="005F70FB">
              <w:t>make</w:t>
            </w:r>
          </w:p>
        </w:tc>
        <w:tc>
          <w:tcPr>
            <w:tcW w:w="652" w:type="dxa"/>
            <w:gridSpan w:val="2"/>
            <w:shd w:val="clear" w:color="auto" w:fill="auto"/>
          </w:tcPr>
          <w:p w14:paraId="66929BB7" w14:textId="77777777" w:rsidR="00066802" w:rsidRPr="005F70FB" w:rsidRDefault="00066802" w:rsidP="00E74266">
            <w:pPr>
              <w:pStyle w:val="GlossEng2ptafter"/>
            </w:pPr>
            <w:r w:rsidRPr="005F70FB">
              <w:t>night</w:t>
            </w:r>
          </w:p>
        </w:tc>
        <w:tc>
          <w:tcPr>
            <w:tcW w:w="629" w:type="dxa"/>
            <w:gridSpan w:val="2"/>
            <w:shd w:val="clear" w:color="auto" w:fill="auto"/>
          </w:tcPr>
          <w:p w14:paraId="216CA163" w14:textId="77777777" w:rsidR="00066802" w:rsidRPr="005F70FB" w:rsidRDefault="00066802" w:rsidP="00E74266">
            <w:pPr>
              <w:pStyle w:val="GlossEng2ptafter"/>
            </w:pPr>
            <w:r w:rsidRPr="005F70FB">
              <w:t>for</w:t>
            </w:r>
          </w:p>
        </w:tc>
      </w:tr>
      <w:tr w:rsidR="00066802" w:rsidRPr="005F70FB" w14:paraId="64967DDB" w14:textId="77777777" w:rsidTr="00AC23C4">
        <w:trPr>
          <w:gridAfter w:val="15"/>
          <w:wAfter w:w="4421" w:type="dxa"/>
        </w:trPr>
        <w:tc>
          <w:tcPr>
            <w:tcW w:w="709" w:type="dxa"/>
            <w:shd w:val="clear" w:color="auto" w:fill="auto"/>
          </w:tcPr>
          <w:p w14:paraId="1AC9ECA8" w14:textId="77777777" w:rsidR="00066802" w:rsidRPr="005F70FB" w:rsidRDefault="00066802" w:rsidP="00E74266">
            <w:pPr>
              <w:pStyle w:val="O0Nwnext"/>
            </w:pPr>
          </w:p>
        </w:tc>
        <w:tc>
          <w:tcPr>
            <w:tcW w:w="680" w:type="dxa"/>
            <w:gridSpan w:val="3"/>
            <w:shd w:val="clear" w:color="auto" w:fill="auto"/>
          </w:tcPr>
          <w:p w14:paraId="4F88A6D9" w14:textId="77777777" w:rsidR="00066802" w:rsidRPr="005F70FB" w:rsidRDefault="00066802" w:rsidP="00E74266">
            <w:pPr>
              <w:pStyle w:val="Text"/>
            </w:pPr>
            <w:r w:rsidRPr="005F70FB">
              <w:t>anjing</w:t>
            </w:r>
          </w:p>
        </w:tc>
        <w:tc>
          <w:tcPr>
            <w:tcW w:w="736" w:type="dxa"/>
            <w:gridSpan w:val="2"/>
            <w:shd w:val="clear" w:color="auto" w:fill="auto"/>
          </w:tcPr>
          <w:p w14:paraId="4875A70D" w14:textId="77777777" w:rsidR="00066802" w:rsidRPr="005F70FB" w:rsidRDefault="00066802" w:rsidP="00E74266">
            <w:pPr>
              <w:pStyle w:val="Text"/>
            </w:pPr>
            <w:r w:rsidRPr="005F70FB">
              <w:t>dorang</w:t>
            </w:r>
          </w:p>
        </w:tc>
      </w:tr>
      <w:tr w:rsidR="00066802" w:rsidRPr="005F70FB" w14:paraId="30106621" w14:textId="77777777" w:rsidTr="00AC23C4">
        <w:trPr>
          <w:gridAfter w:val="15"/>
          <w:wAfter w:w="4421" w:type="dxa"/>
        </w:trPr>
        <w:tc>
          <w:tcPr>
            <w:tcW w:w="709" w:type="dxa"/>
            <w:shd w:val="clear" w:color="auto" w:fill="auto"/>
          </w:tcPr>
          <w:p w14:paraId="7C67161E" w14:textId="77777777" w:rsidR="00066802" w:rsidRPr="005F70FB" w:rsidRDefault="00066802" w:rsidP="00E74266">
            <w:pPr>
              <w:pStyle w:val="GlossEng"/>
            </w:pPr>
          </w:p>
        </w:tc>
        <w:tc>
          <w:tcPr>
            <w:tcW w:w="680" w:type="dxa"/>
            <w:gridSpan w:val="3"/>
            <w:shd w:val="clear" w:color="auto" w:fill="auto"/>
          </w:tcPr>
          <w:p w14:paraId="19C87BC1" w14:textId="77777777" w:rsidR="00066802" w:rsidRPr="005F70FB" w:rsidRDefault="00066802" w:rsidP="00E74266">
            <w:pPr>
              <w:pStyle w:val="GlossEng"/>
            </w:pPr>
            <w:r w:rsidRPr="005F70FB">
              <w:t>dog</w:t>
            </w:r>
          </w:p>
        </w:tc>
        <w:tc>
          <w:tcPr>
            <w:tcW w:w="736" w:type="dxa"/>
            <w:gridSpan w:val="2"/>
            <w:shd w:val="clear" w:color="auto" w:fill="auto"/>
          </w:tcPr>
          <w:p w14:paraId="3B406285" w14:textId="77777777" w:rsidR="00066802" w:rsidRPr="005F70FB" w:rsidRDefault="00066802" w:rsidP="00E74266">
            <w:pPr>
              <w:pStyle w:val="GlossEng"/>
            </w:pPr>
            <w:r w:rsidRPr="005F70FB">
              <w:rPr>
                <w:rStyle w:val="ChSmallCaps"/>
              </w:rPr>
              <w:t>3pl</w:t>
            </w:r>
          </w:p>
        </w:tc>
      </w:tr>
    </w:tbl>
    <w:p w14:paraId="002AC35A" w14:textId="77777777" w:rsidR="00066802" w:rsidRPr="005F70FB" w:rsidRDefault="00066802" w:rsidP="00066802">
      <w:pPr>
        <w:pStyle w:val="FreeTranslEng"/>
      </w:pPr>
      <w:r w:rsidRPr="005F70FB">
        <w:t>we slept through the night until morning, I fed the dogs with papeda which my wife had prepared in the evening for the dogs</w:t>
      </w:r>
    </w:p>
    <w:tbl>
      <w:tblPr>
        <w:tblW w:w="0" w:type="auto"/>
        <w:tblCellMar>
          <w:left w:w="42" w:type="dxa"/>
          <w:right w:w="42" w:type="dxa"/>
        </w:tblCellMar>
        <w:tblLook w:val="01E0" w:firstRow="1" w:lastRow="1" w:firstColumn="1" w:lastColumn="1" w:noHBand="0" w:noVBand="0"/>
      </w:tblPr>
      <w:tblGrid>
        <w:gridCol w:w="709"/>
        <w:gridCol w:w="489"/>
        <w:gridCol w:w="273"/>
        <w:gridCol w:w="489"/>
        <w:gridCol w:w="100"/>
        <w:gridCol w:w="42"/>
        <w:gridCol w:w="425"/>
        <w:gridCol w:w="73"/>
        <w:gridCol w:w="153"/>
        <w:gridCol w:w="489"/>
        <w:gridCol w:w="281"/>
        <w:gridCol w:w="237"/>
        <w:gridCol w:w="68"/>
        <w:gridCol w:w="184"/>
        <w:gridCol w:w="305"/>
        <w:gridCol w:w="94"/>
        <w:gridCol w:w="130"/>
        <w:gridCol w:w="449"/>
        <w:gridCol w:w="269"/>
        <w:gridCol w:w="634"/>
        <w:gridCol w:w="481"/>
        <w:gridCol w:w="48"/>
      </w:tblGrid>
      <w:tr w:rsidR="00AC23C4" w:rsidRPr="005F70FB" w14:paraId="71F2B30B" w14:textId="77777777" w:rsidTr="00AC23C4">
        <w:tc>
          <w:tcPr>
            <w:tcW w:w="709" w:type="dxa"/>
            <w:shd w:val="clear" w:color="auto" w:fill="auto"/>
          </w:tcPr>
          <w:p w14:paraId="0395127D" w14:textId="77777777" w:rsidR="00066802" w:rsidRPr="005F70FB" w:rsidRDefault="00066802" w:rsidP="00E74266">
            <w:pPr>
              <w:pStyle w:val="Text"/>
            </w:pPr>
            <w:r w:rsidRPr="005F70FB">
              <w:t>0003</w:t>
            </w:r>
          </w:p>
        </w:tc>
        <w:tc>
          <w:tcPr>
            <w:tcW w:w="484" w:type="dxa"/>
            <w:shd w:val="clear" w:color="auto" w:fill="auto"/>
          </w:tcPr>
          <w:p w14:paraId="08F30122" w14:textId="77777777" w:rsidR="00066802" w:rsidRPr="005F70FB" w:rsidRDefault="00066802" w:rsidP="00E74266">
            <w:pPr>
              <w:pStyle w:val="Text"/>
            </w:pPr>
            <w:r w:rsidRPr="005F70FB">
              <w:t>jadi</w:t>
            </w:r>
          </w:p>
        </w:tc>
        <w:tc>
          <w:tcPr>
            <w:tcW w:w="862" w:type="dxa"/>
            <w:gridSpan w:val="3"/>
            <w:shd w:val="clear" w:color="auto" w:fill="auto"/>
          </w:tcPr>
          <w:p w14:paraId="6D7F2E48" w14:textId="77777777" w:rsidR="00066802" w:rsidRPr="005F70FB" w:rsidRDefault="00066802" w:rsidP="00E74266">
            <w:pPr>
              <w:pStyle w:val="Text"/>
            </w:pPr>
            <w:r w:rsidRPr="005F70FB">
              <w:t>pagi</w:t>
            </w:r>
          </w:p>
        </w:tc>
        <w:tc>
          <w:tcPr>
            <w:tcW w:w="540" w:type="dxa"/>
            <w:gridSpan w:val="3"/>
            <w:shd w:val="clear" w:color="auto" w:fill="auto"/>
          </w:tcPr>
          <w:p w14:paraId="431F6B44" w14:textId="77777777" w:rsidR="00066802" w:rsidRPr="005F70FB" w:rsidRDefault="00066802" w:rsidP="00E74266">
            <w:pPr>
              <w:pStyle w:val="Text"/>
            </w:pPr>
            <w:r w:rsidRPr="005F70FB">
              <w:t>saya</w:t>
            </w:r>
          </w:p>
        </w:tc>
        <w:tc>
          <w:tcPr>
            <w:tcW w:w="923" w:type="dxa"/>
            <w:gridSpan w:val="3"/>
            <w:shd w:val="clear" w:color="auto" w:fill="auto"/>
          </w:tcPr>
          <w:p w14:paraId="2762EF8A" w14:textId="77777777" w:rsidR="00066802" w:rsidRPr="005F70FB" w:rsidRDefault="00066802" w:rsidP="00E74266">
            <w:pPr>
              <w:pStyle w:val="Text"/>
            </w:pPr>
            <w:r w:rsidRPr="005F70FB">
              <w:t>bangung,</w:t>
            </w:r>
          </w:p>
        </w:tc>
        <w:tc>
          <w:tcPr>
            <w:tcW w:w="489" w:type="dxa"/>
            <w:gridSpan w:val="3"/>
            <w:shd w:val="clear" w:color="auto" w:fill="auto"/>
          </w:tcPr>
          <w:p w14:paraId="198C40D3" w14:textId="77777777" w:rsidR="00066802" w:rsidRPr="005F70FB" w:rsidRDefault="00066802" w:rsidP="00E74266">
            <w:pPr>
              <w:pStyle w:val="Text"/>
            </w:pPr>
            <w:r w:rsidRPr="005F70FB">
              <w:t>sa</w:t>
            </w:r>
          </w:p>
        </w:tc>
        <w:tc>
          <w:tcPr>
            <w:tcW w:w="529" w:type="dxa"/>
            <w:gridSpan w:val="3"/>
            <w:shd w:val="clear" w:color="auto" w:fill="auto"/>
          </w:tcPr>
          <w:p w14:paraId="349FA144" w14:textId="77777777" w:rsidR="00066802" w:rsidRPr="005F70FB" w:rsidRDefault="00066802" w:rsidP="00E74266">
            <w:pPr>
              <w:pStyle w:val="Text"/>
            </w:pPr>
            <w:r w:rsidRPr="005F70FB">
              <w:t>kasi</w:t>
            </w:r>
          </w:p>
        </w:tc>
        <w:tc>
          <w:tcPr>
            <w:tcW w:w="718" w:type="dxa"/>
            <w:gridSpan w:val="2"/>
            <w:shd w:val="clear" w:color="auto" w:fill="auto"/>
          </w:tcPr>
          <w:p w14:paraId="6AFA7389" w14:textId="77777777" w:rsidR="00066802" w:rsidRPr="005F70FB" w:rsidRDefault="00066802" w:rsidP="00E74266">
            <w:pPr>
              <w:pStyle w:val="Text"/>
            </w:pPr>
            <w:r w:rsidRPr="005F70FB">
              <w:t>makang</w:t>
            </w:r>
          </w:p>
        </w:tc>
        <w:tc>
          <w:tcPr>
            <w:tcW w:w="634" w:type="dxa"/>
            <w:shd w:val="clear" w:color="auto" w:fill="auto"/>
          </w:tcPr>
          <w:p w14:paraId="252F33B3" w14:textId="77777777" w:rsidR="00066802" w:rsidRPr="005F70FB" w:rsidRDefault="00066802" w:rsidP="00E74266">
            <w:pPr>
              <w:pStyle w:val="Text"/>
            </w:pPr>
            <w:r w:rsidRPr="005F70FB">
              <w:t>anjing,</w:t>
            </w:r>
          </w:p>
        </w:tc>
        <w:tc>
          <w:tcPr>
            <w:tcW w:w="529" w:type="dxa"/>
            <w:gridSpan w:val="2"/>
            <w:shd w:val="clear" w:color="auto" w:fill="auto"/>
          </w:tcPr>
          <w:p w14:paraId="1EDF2748" w14:textId="77777777" w:rsidR="00066802" w:rsidRPr="005F70FB" w:rsidRDefault="00066802" w:rsidP="00E74266">
            <w:pPr>
              <w:pStyle w:val="Text"/>
            </w:pPr>
            <w:r w:rsidRPr="005F70FB">
              <w:t>sa</w:t>
            </w:r>
          </w:p>
        </w:tc>
      </w:tr>
      <w:tr w:rsidR="00AC23C4" w:rsidRPr="005F70FB" w14:paraId="2C54CC6B" w14:textId="77777777" w:rsidTr="00AC23C4">
        <w:tc>
          <w:tcPr>
            <w:tcW w:w="709" w:type="dxa"/>
            <w:shd w:val="clear" w:color="auto" w:fill="auto"/>
          </w:tcPr>
          <w:p w14:paraId="06CBAE8D" w14:textId="77777777" w:rsidR="00066802" w:rsidRPr="005F70FB" w:rsidRDefault="00066802" w:rsidP="00E74266">
            <w:pPr>
              <w:pStyle w:val="GlossEng2ptafter"/>
            </w:pPr>
          </w:p>
        </w:tc>
        <w:tc>
          <w:tcPr>
            <w:tcW w:w="484" w:type="dxa"/>
            <w:shd w:val="clear" w:color="auto" w:fill="auto"/>
          </w:tcPr>
          <w:p w14:paraId="4EF40CF2" w14:textId="77777777" w:rsidR="00066802" w:rsidRPr="005F70FB" w:rsidRDefault="00066802" w:rsidP="00E74266">
            <w:pPr>
              <w:pStyle w:val="GlossEng2ptafter"/>
            </w:pPr>
            <w:r w:rsidRPr="005F70FB">
              <w:t>so</w:t>
            </w:r>
          </w:p>
        </w:tc>
        <w:tc>
          <w:tcPr>
            <w:tcW w:w="862" w:type="dxa"/>
            <w:gridSpan w:val="3"/>
            <w:shd w:val="clear" w:color="auto" w:fill="auto"/>
          </w:tcPr>
          <w:p w14:paraId="03A182D3" w14:textId="77777777" w:rsidR="00066802" w:rsidRPr="005F70FB" w:rsidRDefault="00066802" w:rsidP="00E74266">
            <w:pPr>
              <w:pStyle w:val="GlossEng2ptafter"/>
            </w:pPr>
            <w:r w:rsidRPr="005F70FB">
              <w:t>morning</w:t>
            </w:r>
          </w:p>
        </w:tc>
        <w:tc>
          <w:tcPr>
            <w:tcW w:w="540" w:type="dxa"/>
            <w:gridSpan w:val="3"/>
            <w:shd w:val="clear" w:color="auto" w:fill="auto"/>
          </w:tcPr>
          <w:p w14:paraId="66248322" w14:textId="77777777" w:rsidR="00066802" w:rsidRPr="005F70FB" w:rsidRDefault="00066802" w:rsidP="00E74266">
            <w:pPr>
              <w:pStyle w:val="GlossEng2ptafter"/>
            </w:pPr>
            <w:r w:rsidRPr="005F70FB">
              <w:rPr>
                <w:rStyle w:val="ChSmallCaps"/>
              </w:rPr>
              <w:t>1sg</w:t>
            </w:r>
          </w:p>
        </w:tc>
        <w:tc>
          <w:tcPr>
            <w:tcW w:w="923" w:type="dxa"/>
            <w:gridSpan w:val="3"/>
            <w:shd w:val="clear" w:color="auto" w:fill="auto"/>
          </w:tcPr>
          <w:p w14:paraId="21C7AF2E" w14:textId="77777777" w:rsidR="00066802" w:rsidRPr="005F70FB" w:rsidRDefault="00066802" w:rsidP="00E74266">
            <w:pPr>
              <w:pStyle w:val="GlossEng2ptafter"/>
            </w:pPr>
            <w:r w:rsidRPr="005F70FB">
              <w:t>wake.up</w:t>
            </w:r>
          </w:p>
        </w:tc>
        <w:tc>
          <w:tcPr>
            <w:tcW w:w="489" w:type="dxa"/>
            <w:gridSpan w:val="3"/>
            <w:shd w:val="clear" w:color="auto" w:fill="auto"/>
          </w:tcPr>
          <w:p w14:paraId="04984CE9" w14:textId="77777777" w:rsidR="00066802" w:rsidRPr="005F70FB" w:rsidRDefault="00066802" w:rsidP="00E74266">
            <w:pPr>
              <w:pStyle w:val="GlossEng2ptafter"/>
            </w:pPr>
            <w:r w:rsidRPr="005F70FB">
              <w:rPr>
                <w:rStyle w:val="ChSmallCaps"/>
              </w:rPr>
              <w:t>1sg</w:t>
            </w:r>
          </w:p>
        </w:tc>
        <w:tc>
          <w:tcPr>
            <w:tcW w:w="529" w:type="dxa"/>
            <w:gridSpan w:val="3"/>
            <w:shd w:val="clear" w:color="auto" w:fill="auto"/>
          </w:tcPr>
          <w:p w14:paraId="61CB27E9" w14:textId="77777777" w:rsidR="00066802" w:rsidRPr="005F70FB" w:rsidRDefault="00066802" w:rsidP="00E74266">
            <w:pPr>
              <w:pStyle w:val="GlossEng2ptafter"/>
            </w:pPr>
            <w:r w:rsidRPr="005F70FB">
              <w:t>give</w:t>
            </w:r>
          </w:p>
        </w:tc>
        <w:tc>
          <w:tcPr>
            <w:tcW w:w="718" w:type="dxa"/>
            <w:gridSpan w:val="2"/>
            <w:shd w:val="clear" w:color="auto" w:fill="auto"/>
          </w:tcPr>
          <w:p w14:paraId="49C7085C" w14:textId="77777777" w:rsidR="00066802" w:rsidRPr="005F70FB" w:rsidRDefault="00066802" w:rsidP="00E74266">
            <w:pPr>
              <w:pStyle w:val="GlossEng2ptafter"/>
            </w:pPr>
            <w:r w:rsidRPr="005F70FB">
              <w:t>eat</w:t>
            </w:r>
          </w:p>
        </w:tc>
        <w:tc>
          <w:tcPr>
            <w:tcW w:w="634" w:type="dxa"/>
            <w:shd w:val="clear" w:color="auto" w:fill="auto"/>
          </w:tcPr>
          <w:p w14:paraId="73988EC8" w14:textId="77777777" w:rsidR="00066802" w:rsidRPr="005F70FB" w:rsidRDefault="00066802" w:rsidP="00E74266">
            <w:pPr>
              <w:pStyle w:val="GlossEng2ptafter"/>
            </w:pPr>
            <w:r w:rsidRPr="005F70FB">
              <w:t>dog</w:t>
            </w:r>
          </w:p>
        </w:tc>
        <w:tc>
          <w:tcPr>
            <w:tcW w:w="529" w:type="dxa"/>
            <w:gridSpan w:val="2"/>
            <w:shd w:val="clear" w:color="auto" w:fill="auto"/>
          </w:tcPr>
          <w:p w14:paraId="3EAA74EF" w14:textId="77777777" w:rsidR="00066802" w:rsidRPr="005F70FB" w:rsidRDefault="00066802" w:rsidP="00E74266">
            <w:pPr>
              <w:pStyle w:val="GlossEng2ptafter"/>
            </w:pPr>
            <w:r w:rsidRPr="005F70FB">
              <w:rPr>
                <w:rStyle w:val="ChSmallCaps"/>
              </w:rPr>
              <w:t>1sg</w:t>
            </w:r>
          </w:p>
        </w:tc>
      </w:tr>
      <w:tr w:rsidR="00AC23C4" w:rsidRPr="005F70FB" w14:paraId="3548377F" w14:textId="77777777" w:rsidTr="00AC23C4">
        <w:trPr>
          <w:gridAfter w:val="1"/>
          <w:wAfter w:w="48" w:type="dxa"/>
        </w:trPr>
        <w:tc>
          <w:tcPr>
            <w:tcW w:w="709" w:type="dxa"/>
            <w:shd w:val="clear" w:color="auto" w:fill="auto"/>
          </w:tcPr>
          <w:p w14:paraId="4C32E54F" w14:textId="77777777" w:rsidR="00066802" w:rsidRPr="005F70FB" w:rsidRDefault="00066802" w:rsidP="00E74266">
            <w:pPr>
              <w:pStyle w:val="O0Nwnext"/>
            </w:pPr>
          </w:p>
        </w:tc>
        <w:tc>
          <w:tcPr>
            <w:tcW w:w="762" w:type="dxa"/>
            <w:gridSpan w:val="2"/>
            <w:shd w:val="clear" w:color="auto" w:fill="auto"/>
          </w:tcPr>
          <w:p w14:paraId="5793E9A1" w14:textId="77777777" w:rsidR="00066802" w:rsidRPr="005F70FB" w:rsidRDefault="00066802" w:rsidP="00E74266">
            <w:pPr>
              <w:pStyle w:val="Text"/>
            </w:pPr>
            <w:r w:rsidRPr="005F70FB">
              <w:t>pegang</w:t>
            </w:r>
          </w:p>
        </w:tc>
        <w:tc>
          <w:tcPr>
            <w:tcW w:w="489" w:type="dxa"/>
            <w:shd w:val="clear" w:color="auto" w:fill="auto"/>
          </w:tcPr>
          <w:p w14:paraId="6076AED6" w14:textId="77777777" w:rsidR="00066802" w:rsidRPr="005F70FB" w:rsidRDefault="00066802" w:rsidP="00E74266">
            <w:pPr>
              <w:pStyle w:val="Text"/>
            </w:pPr>
            <w:r w:rsidRPr="005F70FB">
              <w:t>sa</w:t>
            </w:r>
          </w:p>
        </w:tc>
        <w:tc>
          <w:tcPr>
            <w:tcW w:w="567" w:type="dxa"/>
            <w:gridSpan w:val="3"/>
            <w:shd w:val="clear" w:color="auto" w:fill="auto"/>
          </w:tcPr>
          <w:p w14:paraId="441E306B" w14:textId="77777777" w:rsidR="00066802" w:rsidRPr="005F70FB" w:rsidRDefault="00066802" w:rsidP="00E74266">
            <w:pPr>
              <w:pStyle w:val="Text"/>
            </w:pPr>
            <w:r w:rsidRPr="005F70FB">
              <w:t>pu</w:t>
            </w:r>
          </w:p>
        </w:tc>
        <w:tc>
          <w:tcPr>
            <w:tcW w:w="1301" w:type="dxa"/>
            <w:gridSpan w:val="6"/>
            <w:shd w:val="clear" w:color="auto" w:fill="auto"/>
          </w:tcPr>
          <w:p w14:paraId="55344931" w14:textId="77777777" w:rsidR="00066802" w:rsidRPr="005F70FB" w:rsidRDefault="00066802" w:rsidP="00E74266">
            <w:pPr>
              <w:pStyle w:val="Text"/>
            </w:pPr>
            <w:r w:rsidRPr="005F70FB">
              <w:t>parang,</w:t>
            </w:r>
          </w:p>
        </w:tc>
        <w:tc>
          <w:tcPr>
            <w:tcW w:w="489" w:type="dxa"/>
            <w:gridSpan w:val="2"/>
            <w:shd w:val="clear" w:color="auto" w:fill="auto"/>
          </w:tcPr>
          <w:p w14:paraId="51E8D236" w14:textId="77777777" w:rsidR="00066802" w:rsidRPr="005F70FB" w:rsidRDefault="00066802" w:rsidP="00E74266">
            <w:pPr>
              <w:pStyle w:val="Text"/>
            </w:pPr>
            <w:r w:rsidRPr="005F70FB">
              <w:t>sa</w:t>
            </w:r>
          </w:p>
        </w:tc>
        <w:tc>
          <w:tcPr>
            <w:tcW w:w="673" w:type="dxa"/>
            <w:gridSpan w:val="3"/>
            <w:shd w:val="clear" w:color="auto" w:fill="auto"/>
          </w:tcPr>
          <w:p w14:paraId="6BD553A8" w14:textId="77777777" w:rsidR="00066802" w:rsidRPr="005F70FB" w:rsidRDefault="00066802" w:rsidP="00E74266">
            <w:pPr>
              <w:pStyle w:val="Text"/>
            </w:pPr>
            <w:r w:rsidRPr="005F70FB">
              <w:t>punya</w:t>
            </w:r>
          </w:p>
        </w:tc>
        <w:tc>
          <w:tcPr>
            <w:tcW w:w="1384" w:type="dxa"/>
            <w:gridSpan w:val="3"/>
            <w:shd w:val="clear" w:color="auto" w:fill="auto"/>
          </w:tcPr>
          <w:p w14:paraId="71F73F67" w14:textId="77777777" w:rsidR="00066802" w:rsidRPr="005F70FB" w:rsidRDefault="00066802" w:rsidP="00E74266">
            <w:pPr>
              <w:pStyle w:val="Text"/>
            </w:pPr>
            <w:r w:rsidRPr="005F70FB">
              <w:t>jubi,</w:t>
            </w:r>
          </w:p>
        </w:tc>
      </w:tr>
      <w:tr w:rsidR="00AC23C4" w:rsidRPr="005F70FB" w14:paraId="721FE183" w14:textId="77777777" w:rsidTr="00AC23C4">
        <w:trPr>
          <w:gridAfter w:val="1"/>
          <w:wAfter w:w="48" w:type="dxa"/>
        </w:trPr>
        <w:tc>
          <w:tcPr>
            <w:tcW w:w="709" w:type="dxa"/>
            <w:shd w:val="clear" w:color="auto" w:fill="auto"/>
          </w:tcPr>
          <w:p w14:paraId="2E85DE53" w14:textId="77777777" w:rsidR="00066802" w:rsidRPr="005F70FB" w:rsidRDefault="00066802" w:rsidP="00E74266">
            <w:pPr>
              <w:pStyle w:val="GlossEng2ptafter"/>
            </w:pPr>
          </w:p>
        </w:tc>
        <w:tc>
          <w:tcPr>
            <w:tcW w:w="762" w:type="dxa"/>
            <w:gridSpan w:val="2"/>
            <w:shd w:val="clear" w:color="auto" w:fill="auto"/>
          </w:tcPr>
          <w:p w14:paraId="60AEF22A" w14:textId="77777777" w:rsidR="00066802" w:rsidRPr="005F70FB" w:rsidRDefault="00066802" w:rsidP="00E74266">
            <w:pPr>
              <w:pStyle w:val="GlossEng2ptafter"/>
            </w:pPr>
            <w:r w:rsidRPr="005F70FB">
              <w:t>hold</w:t>
            </w:r>
          </w:p>
        </w:tc>
        <w:tc>
          <w:tcPr>
            <w:tcW w:w="489" w:type="dxa"/>
            <w:shd w:val="clear" w:color="auto" w:fill="auto"/>
          </w:tcPr>
          <w:p w14:paraId="328D1132" w14:textId="77777777" w:rsidR="00066802" w:rsidRPr="005F70FB" w:rsidRDefault="00066802" w:rsidP="00E74266">
            <w:pPr>
              <w:pStyle w:val="GlossEng2ptafter"/>
            </w:pPr>
            <w:r w:rsidRPr="005F70FB">
              <w:rPr>
                <w:rStyle w:val="ChSmallCaps"/>
              </w:rPr>
              <w:t>1sg</w:t>
            </w:r>
          </w:p>
        </w:tc>
        <w:tc>
          <w:tcPr>
            <w:tcW w:w="567" w:type="dxa"/>
            <w:gridSpan w:val="3"/>
            <w:shd w:val="clear" w:color="auto" w:fill="auto"/>
          </w:tcPr>
          <w:p w14:paraId="68D98021" w14:textId="77777777" w:rsidR="00066802" w:rsidRPr="005F70FB" w:rsidRDefault="00066802" w:rsidP="00E74266">
            <w:pPr>
              <w:pStyle w:val="GlossEng2ptafter"/>
            </w:pPr>
            <w:r w:rsidRPr="005F70FB">
              <w:rPr>
                <w:rStyle w:val="ChSmallCaps"/>
              </w:rPr>
              <w:t>poss</w:t>
            </w:r>
          </w:p>
        </w:tc>
        <w:tc>
          <w:tcPr>
            <w:tcW w:w="1301" w:type="dxa"/>
            <w:gridSpan w:val="6"/>
            <w:shd w:val="clear" w:color="auto" w:fill="auto"/>
          </w:tcPr>
          <w:p w14:paraId="7B157170" w14:textId="77777777" w:rsidR="00066802" w:rsidRPr="005F70FB" w:rsidRDefault="00066802" w:rsidP="00E74266">
            <w:pPr>
              <w:pStyle w:val="GlossEng2ptafter"/>
            </w:pPr>
            <w:r w:rsidRPr="005F70FB">
              <w:t>short.machete</w:t>
            </w:r>
          </w:p>
        </w:tc>
        <w:tc>
          <w:tcPr>
            <w:tcW w:w="489" w:type="dxa"/>
            <w:gridSpan w:val="2"/>
            <w:shd w:val="clear" w:color="auto" w:fill="auto"/>
          </w:tcPr>
          <w:p w14:paraId="00ADD4C5" w14:textId="77777777" w:rsidR="00066802" w:rsidRPr="005F70FB" w:rsidRDefault="00066802" w:rsidP="00E74266">
            <w:pPr>
              <w:pStyle w:val="GlossEng2ptafter"/>
            </w:pPr>
            <w:r w:rsidRPr="005F70FB">
              <w:rPr>
                <w:rStyle w:val="ChSmallCaps"/>
              </w:rPr>
              <w:t>1sg</w:t>
            </w:r>
          </w:p>
        </w:tc>
        <w:tc>
          <w:tcPr>
            <w:tcW w:w="673" w:type="dxa"/>
            <w:gridSpan w:val="3"/>
            <w:shd w:val="clear" w:color="auto" w:fill="auto"/>
          </w:tcPr>
          <w:p w14:paraId="27C83F71" w14:textId="77777777" w:rsidR="00066802" w:rsidRPr="005F70FB" w:rsidRDefault="00066802" w:rsidP="00E74266">
            <w:pPr>
              <w:pStyle w:val="GlossEng2ptafter"/>
            </w:pPr>
            <w:r w:rsidRPr="005F70FB">
              <w:rPr>
                <w:rStyle w:val="ChSmallCaps"/>
              </w:rPr>
              <w:t>poss</w:t>
            </w:r>
          </w:p>
        </w:tc>
        <w:tc>
          <w:tcPr>
            <w:tcW w:w="1384" w:type="dxa"/>
            <w:gridSpan w:val="3"/>
            <w:shd w:val="clear" w:color="auto" w:fill="auto"/>
          </w:tcPr>
          <w:p w14:paraId="48369C88" w14:textId="77777777" w:rsidR="00066802" w:rsidRPr="005F70FB" w:rsidRDefault="00066802" w:rsidP="00E74266">
            <w:pPr>
              <w:pStyle w:val="GlossEng2ptafter"/>
            </w:pPr>
            <w:r w:rsidRPr="005F70FB">
              <w:t>bow.and.arrow</w:t>
            </w:r>
          </w:p>
        </w:tc>
      </w:tr>
      <w:tr w:rsidR="00AC23C4" w:rsidRPr="005F70FB" w14:paraId="42E765EB" w14:textId="77777777" w:rsidTr="00AC23C4">
        <w:trPr>
          <w:gridAfter w:val="6"/>
          <w:wAfter w:w="2011" w:type="dxa"/>
        </w:trPr>
        <w:tc>
          <w:tcPr>
            <w:tcW w:w="709" w:type="dxa"/>
            <w:shd w:val="clear" w:color="auto" w:fill="auto"/>
          </w:tcPr>
          <w:p w14:paraId="4C1B477D" w14:textId="77777777" w:rsidR="00066802" w:rsidRPr="005F70FB" w:rsidRDefault="00066802" w:rsidP="00E74266">
            <w:pPr>
              <w:pStyle w:val="O0Nwnext"/>
            </w:pPr>
          </w:p>
        </w:tc>
        <w:tc>
          <w:tcPr>
            <w:tcW w:w="489" w:type="dxa"/>
            <w:shd w:val="clear" w:color="auto" w:fill="auto"/>
          </w:tcPr>
          <w:p w14:paraId="4D926BA3" w14:textId="77777777" w:rsidR="00066802" w:rsidRPr="005F70FB" w:rsidRDefault="00066802" w:rsidP="00E74266">
            <w:pPr>
              <w:pStyle w:val="Text"/>
            </w:pPr>
            <w:r w:rsidRPr="005F70FB">
              <w:t>sa</w:t>
            </w:r>
          </w:p>
        </w:tc>
        <w:tc>
          <w:tcPr>
            <w:tcW w:w="904" w:type="dxa"/>
            <w:gridSpan w:val="4"/>
            <w:shd w:val="clear" w:color="auto" w:fill="auto"/>
          </w:tcPr>
          <w:p w14:paraId="05383545" w14:textId="77777777" w:rsidR="00066802" w:rsidRPr="005F70FB" w:rsidRDefault="00066802" w:rsidP="00E74266">
            <w:pPr>
              <w:pStyle w:val="Text"/>
            </w:pPr>
            <w:r w:rsidRPr="005F70FB">
              <w:t>tokiang</w:t>
            </w:r>
          </w:p>
        </w:tc>
        <w:tc>
          <w:tcPr>
            <w:tcW w:w="651" w:type="dxa"/>
            <w:gridSpan w:val="3"/>
            <w:shd w:val="clear" w:color="auto" w:fill="auto"/>
          </w:tcPr>
          <w:p w14:paraId="58603E81" w14:textId="77777777" w:rsidR="00066802" w:rsidRPr="005F70FB" w:rsidRDefault="00066802" w:rsidP="00E74266">
            <w:pPr>
              <w:pStyle w:val="Text"/>
            </w:pPr>
            <w:r w:rsidRPr="005F70FB">
              <w:t>pana,</w:t>
            </w:r>
          </w:p>
        </w:tc>
        <w:tc>
          <w:tcPr>
            <w:tcW w:w="489" w:type="dxa"/>
            <w:shd w:val="clear" w:color="auto" w:fill="auto"/>
          </w:tcPr>
          <w:p w14:paraId="7F4ABBAB" w14:textId="77777777" w:rsidR="00066802" w:rsidRPr="005F70FB" w:rsidRDefault="00066802" w:rsidP="00E74266">
            <w:pPr>
              <w:pStyle w:val="Text"/>
            </w:pPr>
            <w:r w:rsidRPr="005F70FB">
              <w:t>sa</w:t>
            </w:r>
          </w:p>
        </w:tc>
        <w:tc>
          <w:tcPr>
            <w:tcW w:w="518" w:type="dxa"/>
            <w:gridSpan w:val="2"/>
            <w:shd w:val="clear" w:color="auto" w:fill="auto"/>
          </w:tcPr>
          <w:p w14:paraId="710E8308" w14:textId="77777777" w:rsidR="00066802" w:rsidRPr="005F70FB" w:rsidRDefault="00066802" w:rsidP="00E74266">
            <w:pPr>
              <w:pStyle w:val="Text"/>
            </w:pPr>
            <w:r w:rsidRPr="005F70FB">
              <w:t>toki</w:t>
            </w:r>
          </w:p>
        </w:tc>
        <w:tc>
          <w:tcPr>
            <w:tcW w:w="651" w:type="dxa"/>
            <w:gridSpan w:val="4"/>
            <w:shd w:val="clear" w:color="auto" w:fill="auto"/>
          </w:tcPr>
          <w:p w14:paraId="54C5CA1C" w14:textId="77777777" w:rsidR="00066802" w:rsidRPr="005F70FB" w:rsidRDefault="00066802" w:rsidP="00E74266">
            <w:pPr>
              <w:pStyle w:val="Text"/>
            </w:pPr>
            <w:r w:rsidRPr="005F70FB">
              <w:t>pana</w:t>
            </w:r>
          </w:p>
        </w:tc>
      </w:tr>
      <w:tr w:rsidR="00AC23C4" w:rsidRPr="005F70FB" w14:paraId="1B438A26" w14:textId="77777777" w:rsidTr="00AC23C4">
        <w:trPr>
          <w:gridAfter w:val="6"/>
          <w:wAfter w:w="2011" w:type="dxa"/>
        </w:trPr>
        <w:tc>
          <w:tcPr>
            <w:tcW w:w="709" w:type="dxa"/>
            <w:shd w:val="clear" w:color="auto" w:fill="auto"/>
          </w:tcPr>
          <w:p w14:paraId="423DC8BB" w14:textId="77777777" w:rsidR="00066802" w:rsidRPr="005F70FB" w:rsidRDefault="00066802" w:rsidP="00E74266">
            <w:pPr>
              <w:pStyle w:val="GlossEng"/>
            </w:pPr>
          </w:p>
        </w:tc>
        <w:tc>
          <w:tcPr>
            <w:tcW w:w="489" w:type="dxa"/>
            <w:shd w:val="clear" w:color="auto" w:fill="auto"/>
          </w:tcPr>
          <w:p w14:paraId="574A7809" w14:textId="77777777" w:rsidR="00066802" w:rsidRPr="005F70FB" w:rsidRDefault="00066802" w:rsidP="00E74266">
            <w:pPr>
              <w:pStyle w:val="GlossEng"/>
            </w:pPr>
            <w:r w:rsidRPr="005F70FB">
              <w:rPr>
                <w:rStyle w:val="ChSmallCaps"/>
              </w:rPr>
              <w:t>1sg</w:t>
            </w:r>
          </w:p>
        </w:tc>
        <w:tc>
          <w:tcPr>
            <w:tcW w:w="904" w:type="dxa"/>
            <w:gridSpan w:val="4"/>
            <w:shd w:val="clear" w:color="auto" w:fill="auto"/>
          </w:tcPr>
          <w:p w14:paraId="5EEBE3C2" w14:textId="77777777" w:rsidR="00066802" w:rsidRPr="005F70FB" w:rsidRDefault="00066802" w:rsidP="00E74266">
            <w:pPr>
              <w:pStyle w:val="GlossEng"/>
            </w:pPr>
            <w:r w:rsidRPr="005F70FB">
              <w:rPr>
                <w:rStyle w:val="ChSmallCaps"/>
              </w:rPr>
              <w:t>spm</w:t>
            </w:r>
            <w:r w:rsidRPr="005F70FB">
              <w:t>-beat</w:t>
            </w:r>
          </w:p>
        </w:tc>
        <w:tc>
          <w:tcPr>
            <w:tcW w:w="651" w:type="dxa"/>
            <w:gridSpan w:val="3"/>
            <w:shd w:val="clear" w:color="auto" w:fill="auto"/>
          </w:tcPr>
          <w:p w14:paraId="1A8D784C" w14:textId="77777777" w:rsidR="00066802" w:rsidRPr="005F70FB" w:rsidRDefault="00066802" w:rsidP="00E74266">
            <w:pPr>
              <w:pStyle w:val="GlossEng"/>
            </w:pPr>
            <w:r w:rsidRPr="005F70FB">
              <w:t>arrow</w:t>
            </w:r>
          </w:p>
        </w:tc>
        <w:tc>
          <w:tcPr>
            <w:tcW w:w="489" w:type="dxa"/>
            <w:shd w:val="clear" w:color="auto" w:fill="auto"/>
          </w:tcPr>
          <w:p w14:paraId="404CC7E3" w14:textId="77777777" w:rsidR="00066802" w:rsidRPr="005F70FB" w:rsidRDefault="00066802" w:rsidP="00E74266">
            <w:pPr>
              <w:pStyle w:val="GlossEng"/>
            </w:pPr>
            <w:r w:rsidRPr="005F70FB">
              <w:rPr>
                <w:rStyle w:val="ChSmallCaps"/>
              </w:rPr>
              <w:t>1sg</w:t>
            </w:r>
          </w:p>
        </w:tc>
        <w:tc>
          <w:tcPr>
            <w:tcW w:w="518" w:type="dxa"/>
            <w:gridSpan w:val="2"/>
            <w:shd w:val="clear" w:color="auto" w:fill="auto"/>
          </w:tcPr>
          <w:p w14:paraId="5C9D25DB" w14:textId="77777777" w:rsidR="00066802" w:rsidRPr="005F70FB" w:rsidRDefault="00066802" w:rsidP="00E74266">
            <w:pPr>
              <w:pStyle w:val="GlossEng"/>
            </w:pPr>
            <w:r w:rsidRPr="005F70FB">
              <w:t>beat</w:t>
            </w:r>
          </w:p>
        </w:tc>
        <w:tc>
          <w:tcPr>
            <w:tcW w:w="651" w:type="dxa"/>
            <w:gridSpan w:val="4"/>
            <w:shd w:val="clear" w:color="auto" w:fill="auto"/>
          </w:tcPr>
          <w:p w14:paraId="13C22CF6" w14:textId="77777777" w:rsidR="00066802" w:rsidRPr="005F70FB" w:rsidRDefault="00066802" w:rsidP="00E74266">
            <w:pPr>
              <w:pStyle w:val="GlossEng"/>
            </w:pPr>
            <w:r w:rsidRPr="005F70FB">
              <w:t>arrow</w:t>
            </w:r>
          </w:p>
        </w:tc>
      </w:tr>
    </w:tbl>
    <w:p w14:paraId="091790CD" w14:textId="71F75044" w:rsidR="00066802" w:rsidRPr="005F70FB" w:rsidRDefault="00E72F9E" w:rsidP="00066802">
      <w:pPr>
        <w:pStyle w:val="FreeTranslEng"/>
      </w:pPr>
      <w:r w:rsidRPr="005F70FB">
        <w:t>so, in the morning I got up</w:t>
      </w:r>
      <w:r w:rsidR="00066802" w:rsidRPr="005F70FB">
        <w:t>, I fed the dogs, I took my short machete, my bow and arrows, I banged[</w:t>
      </w:r>
      <w:r w:rsidR="00066802" w:rsidRPr="005F70FB">
        <w:rPr>
          <w:rStyle w:val="ChSmallCaps"/>
        </w:rPr>
        <w:t>spm</w:t>
      </w:r>
      <w:r w:rsidR="00066802" w:rsidRPr="005F70FB">
        <w:t>] (my) arrows, I banged my arrows</w:t>
      </w:r>
    </w:p>
    <w:tbl>
      <w:tblPr>
        <w:tblW w:w="0" w:type="auto"/>
        <w:tblCellMar>
          <w:left w:w="42" w:type="dxa"/>
          <w:right w:w="42" w:type="dxa"/>
        </w:tblCellMar>
        <w:tblLook w:val="01E0" w:firstRow="1" w:lastRow="1" w:firstColumn="1" w:lastColumn="1" w:noHBand="0" w:noVBand="0"/>
      </w:tblPr>
      <w:tblGrid>
        <w:gridCol w:w="709"/>
        <w:gridCol w:w="748"/>
        <w:gridCol w:w="1384"/>
      </w:tblGrid>
      <w:tr w:rsidR="00066802" w:rsidRPr="005F70FB" w14:paraId="1AC29058" w14:textId="77777777" w:rsidTr="00C82099">
        <w:tc>
          <w:tcPr>
            <w:tcW w:w="709" w:type="dxa"/>
            <w:shd w:val="clear" w:color="auto" w:fill="auto"/>
          </w:tcPr>
          <w:p w14:paraId="681AB667" w14:textId="77777777" w:rsidR="00066802" w:rsidRPr="005F70FB" w:rsidRDefault="00066802" w:rsidP="00E74266">
            <w:pPr>
              <w:pStyle w:val="Text"/>
            </w:pPr>
            <w:r w:rsidRPr="005F70FB">
              <w:t>0004</w:t>
            </w:r>
          </w:p>
        </w:tc>
        <w:tc>
          <w:tcPr>
            <w:tcW w:w="748" w:type="dxa"/>
            <w:shd w:val="clear" w:color="auto" w:fill="auto"/>
          </w:tcPr>
          <w:p w14:paraId="63D47484" w14:textId="2BA480BB" w:rsidR="00066802" w:rsidRPr="005F70FB" w:rsidRDefault="00C82099" w:rsidP="00C82099">
            <w:pPr>
              <w:pStyle w:val="Text"/>
            </w:pPr>
            <w:r>
              <w:rPr>
                <w:szCs w:val="19"/>
              </w:rPr>
              <w:t>Sarlota</w:t>
            </w:r>
            <w:r w:rsidR="00066802" w:rsidRPr="005F70FB">
              <w:t>:</w:t>
            </w:r>
          </w:p>
        </w:tc>
        <w:tc>
          <w:tcPr>
            <w:tcW w:w="1384" w:type="dxa"/>
            <w:shd w:val="clear" w:color="auto" w:fill="auto"/>
          </w:tcPr>
          <w:p w14:paraId="6886E9C1" w14:textId="77777777" w:rsidR="00066802" w:rsidRPr="005F70FB" w:rsidRDefault="00066802" w:rsidP="00E74266">
            <w:pPr>
              <w:pStyle w:val="Text"/>
            </w:pPr>
            <w:r w:rsidRPr="005F70FB">
              <w:t>jubi</w:t>
            </w:r>
          </w:p>
        </w:tc>
      </w:tr>
      <w:tr w:rsidR="00066802" w:rsidRPr="005F70FB" w14:paraId="56199907" w14:textId="77777777" w:rsidTr="00C82099">
        <w:tc>
          <w:tcPr>
            <w:tcW w:w="709" w:type="dxa"/>
            <w:shd w:val="clear" w:color="auto" w:fill="auto"/>
          </w:tcPr>
          <w:p w14:paraId="352843C8" w14:textId="77777777" w:rsidR="00066802" w:rsidRPr="005F70FB" w:rsidRDefault="00066802" w:rsidP="00E74266">
            <w:pPr>
              <w:pStyle w:val="GlossEng"/>
            </w:pPr>
          </w:p>
        </w:tc>
        <w:tc>
          <w:tcPr>
            <w:tcW w:w="748" w:type="dxa"/>
            <w:shd w:val="clear" w:color="auto" w:fill="auto"/>
          </w:tcPr>
          <w:p w14:paraId="64BD11E4" w14:textId="77777777" w:rsidR="00066802" w:rsidRPr="005F70FB" w:rsidRDefault="00066802" w:rsidP="00E74266">
            <w:pPr>
              <w:pStyle w:val="GlossEng"/>
            </w:pPr>
          </w:p>
        </w:tc>
        <w:tc>
          <w:tcPr>
            <w:tcW w:w="1384" w:type="dxa"/>
            <w:shd w:val="clear" w:color="auto" w:fill="auto"/>
          </w:tcPr>
          <w:p w14:paraId="4464478C" w14:textId="77777777" w:rsidR="00066802" w:rsidRPr="005F70FB" w:rsidRDefault="00066802" w:rsidP="00E74266">
            <w:pPr>
              <w:pStyle w:val="GlossEng"/>
            </w:pPr>
            <w:r w:rsidRPr="005F70FB">
              <w:t>bow.and.arrow</w:t>
            </w:r>
          </w:p>
        </w:tc>
      </w:tr>
    </w:tbl>
    <w:p w14:paraId="2F109336" w14:textId="5218E78D" w:rsidR="00066802" w:rsidRPr="005F70FB" w:rsidRDefault="00C82099" w:rsidP="00066802">
      <w:pPr>
        <w:pStyle w:val="FreeTranslEng"/>
      </w:pPr>
      <w:r>
        <w:rPr>
          <w:szCs w:val="19"/>
        </w:rPr>
        <w:t>Sarlota</w:t>
      </w:r>
      <w:r w:rsidR="00066802" w:rsidRPr="005F70FB">
        <w:t>: (I banged my) bow and arrows</w:t>
      </w:r>
    </w:p>
    <w:tbl>
      <w:tblPr>
        <w:tblW w:w="6449" w:type="dxa"/>
        <w:tblCellMar>
          <w:left w:w="42" w:type="dxa"/>
          <w:right w:w="42" w:type="dxa"/>
        </w:tblCellMar>
        <w:tblLook w:val="01E0" w:firstRow="1" w:lastRow="1" w:firstColumn="1" w:lastColumn="1" w:noHBand="0" w:noVBand="0"/>
      </w:tblPr>
      <w:tblGrid>
        <w:gridCol w:w="709"/>
        <w:gridCol w:w="629"/>
        <w:gridCol w:w="1384"/>
        <w:gridCol w:w="684"/>
        <w:gridCol w:w="707"/>
        <w:gridCol w:w="540"/>
        <w:gridCol w:w="707"/>
        <w:gridCol w:w="360"/>
        <w:gridCol w:w="729"/>
      </w:tblGrid>
      <w:tr w:rsidR="00AC23C4" w:rsidRPr="005F70FB" w14:paraId="517F5BEE" w14:textId="77777777" w:rsidTr="00AC23C4">
        <w:tc>
          <w:tcPr>
            <w:tcW w:w="709" w:type="dxa"/>
            <w:shd w:val="clear" w:color="auto" w:fill="auto"/>
          </w:tcPr>
          <w:p w14:paraId="29EC4726" w14:textId="77777777" w:rsidR="00066802" w:rsidRPr="005F70FB" w:rsidRDefault="00066802" w:rsidP="00E74266">
            <w:pPr>
              <w:pStyle w:val="Text"/>
            </w:pPr>
            <w:r w:rsidRPr="005F70FB">
              <w:t>0005</w:t>
            </w:r>
          </w:p>
        </w:tc>
        <w:tc>
          <w:tcPr>
            <w:tcW w:w="629" w:type="dxa"/>
            <w:shd w:val="clear" w:color="auto" w:fill="auto"/>
          </w:tcPr>
          <w:p w14:paraId="6872500C" w14:textId="77777777" w:rsidR="00066802" w:rsidRPr="005F70FB" w:rsidRDefault="00066802" w:rsidP="00E74266">
            <w:pPr>
              <w:pStyle w:val="Text"/>
            </w:pPr>
            <w:r w:rsidRPr="005F70FB">
              <w:rPr>
                <w:lang w:eastAsia="en-US"/>
              </w:rPr>
              <w:t>Iskia</w:t>
            </w:r>
            <w:r w:rsidRPr="005F70FB">
              <w:t>:</w:t>
            </w:r>
          </w:p>
        </w:tc>
        <w:tc>
          <w:tcPr>
            <w:tcW w:w="1384" w:type="dxa"/>
            <w:shd w:val="clear" w:color="auto" w:fill="auto"/>
          </w:tcPr>
          <w:p w14:paraId="0475D4FF" w14:textId="77777777" w:rsidR="00066802" w:rsidRPr="005F70FB" w:rsidRDefault="00066802" w:rsidP="00E74266">
            <w:pPr>
              <w:pStyle w:val="Text"/>
            </w:pPr>
            <w:r w:rsidRPr="005F70FB">
              <w:t>jubi,</w:t>
            </w:r>
          </w:p>
        </w:tc>
        <w:tc>
          <w:tcPr>
            <w:tcW w:w="684" w:type="dxa"/>
            <w:shd w:val="clear" w:color="auto" w:fill="auto"/>
          </w:tcPr>
          <w:p w14:paraId="3778FF0C" w14:textId="77777777" w:rsidR="00066802" w:rsidRPr="005F70FB" w:rsidRDefault="00066802" w:rsidP="00E74266">
            <w:pPr>
              <w:pStyle w:val="Text"/>
            </w:pPr>
            <w:r w:rsidRPr="005F70FB">
              <w:t>anjing</w:t>
            </w:r>
          </w:p>
        </w:tc>
        <w:tc>
          <w:tcPr>
            <w:tcW w:w="707" w:type="dxa"/>
            <w:shd w:val="clear" w:color="auto" w:fill="auto"/>
          </w:tcPr>
          <w:p w14:paraId="37DD42FB" w14:textId="77777777" w:rsidR="00066802" w:rsidRPr="005F70FB" w:rsidRDefault="00066802" w:rsidP="00E74266">
            <w:pPr>
              <w:pStyle w:val="Text"/>
            </w:pPr>
            <w:r w:rsidRPr="005F70FB">
              <w:t>ikut</w:t>
            </w:r>
          </w:p>
        </w:tc>
        <w:tc>
          <w:tcPr>
            <w:tcW w:w="540" w:type="dxa"/>
            <w:shd w:val="clear" w:color="auto" w:fill="auto"/>
          </w:tcPr>
          <w:p w14:paraId="3E5F65EF" w14:textId="77777777" w:rsidR="00066802" w:rsidRPr="005F70FB" w:rsidRDefault="00066802" w:rsidP="00E74266">
            <w:pPr>
              <w:pStyle w:val="Text"/>
            </w:pPr>
            <w:r w:rsidRPr="005F70FB">
              <w:t>saya</w:t>
            </w:r>
          </w:p>
        </w:tc>
        <w:tc>
          <w:tcPr>
            <w:tcW w:w="707" w:type="dxa"/>
            <w:shd w:val="clear" w:color="auto" w:fill="auto"/>
          </w:tcPr>
          <w:p w14:paraId="6CD657FD" w14:textId="77777777" w:rsidR="00066802" w:rsidRPr="005F70FB" w:rsidRDefault="00066802" w:rsidP="00E74266">
            <w:pPr>
              <w:pStyle w:val="Text"/>
            </w:pPr>
            <w:r w:rsidRPr="005F70FB">
              <w:t>masuk</w:t>
            </w:r>
          </w:p>
        </w:tc>
        <w:tc>
          <w:tcPr>
            <w:tcW w:w="360" w:type="dxa"/>
            <w:shd w:val="clear" w:color="auto" w:fill="auto"/>
          </w:tcPr>
          <w:p w14:paraId="75FA80C3" w14:textId="77777777" w:rsidR="00066802" w:rsidRPr="005F70FB" w:rsidRDefault="00066802" w:rsidP="00E74266">
            <w:pPr>
              <w:pStyle w:val="Text"/>
            </w:pPr>
            <w:r w:rsidRPr="005F70FB">
              <w:t>di</w:t>
            </w:r>
          </w:p>
        </w:tc>
        <w:tc>
          <w:tcPr>
            <w:tcW w:w="729" w:type="dxa"/>
            <w:shd w:val="clear" w:color="auto" w:fill="auto"/>
          </w:tcPr>
          <w:p w14:paraId="262AC2C9" w14:textId="77777777" w:rsidR="00066802" w:rsidRPr="005F70FB" w:rsidRDefault="00066802" w:rsidP="00E74266">
            <w:pPr>
              <w:pStyle w:val="Text"/>
            </w:pPr>
            <w:r w:rsidRPr="005F70FB">
              <w:t>hutang</w:t>
            </w:r>
          </w:p>
        </w:tc>
      </w:tr>
      <w:tr w:rsidR="00AC23C4" w:rsidRPr="005F70FB" w14:paraId="5F2FD731" w14:textId="77777777" w:rsidTr="00AC23C4">
        <w:tc>
          <w:tcPr>
            <w:tcW w:w="709" w:type="dxa"/>
            <w:shd w:val="clear" w:color="auto" w:fill="auto"/>
          </w:tcPr>
          <w:p w14:paraId="1DF69B2B" w14:textId="77777777" w:rsidR="00066802" w:rsidRPr="005F70FB" w:rsidRDefault="00066802" w:rsidP="00E74266">
            <w:pPr>
              <w:pStyle w:val="GlossEng"/>
            </w:pPr>
          </w:p>
        </w:tc>
        <w:tc>
          <w:tcPr>
            <w:tcW w:w="629" w:type="dxa"/>
            <w:shd w:val="clear" w:color="auto" w:fill="auto"/>
          </w:tcPr>
          <w:p w14:paraId="18AB9511" w14:textId="77777777" w:rsidR="00066802" w:rsidRPr="005F70FB" w:rsidRDefault="00066802" w:rsidP="00E74266">
            <w:pPr>
              <w:pStyle w:val="GlossEng"/>
            </w:pPr>
          </w:p>
        </w:tc>
        <w:tc>
          <w:tcPr>
            <w:tcW w:w="1384" w:type="dxa"/>
            <w:shd w:val="clear" w:color="auto" w:fill="auto"/>
          </w:tcPr>
          <w:p w14:paraId="09827BDB" w14:textId="77777777" w:rsidR="00066802" w:rsidRPr="005F70FB" w:rsidRDefault="00066802" w:rsidP="00E74266">
            <w:pPr>
              <w:pStyle w:val="GlossEng"/>
            </w:pPr>
            <w:r w:rsidRPr="005F70FB">
              <w:t>bow.and.arrow</w:t>
            </w:r>
          </w:p>
        </w:tc>
        <w:tc>
          <w:tcPr>
            <w:tcW w:w="684" w:type="dxa"/>
            <w:shd w:val="clear" w:color="auto" w:fill="auto"/>
          </w:tcPr>
          <w:p w14:paraId="6DD62964" w14:textId="77777777" w:rsidR="00066802" w:rsidRPr="005F70FB" w:rsidRDefault="00066802" w:rsidP="00E74266">
            <w:pPr>
              <w:pStyle w:val="GlossEng"/>
            </w:pPr>
            <w:r w:rsidRPr="005F70FB">
              <w:t>dog</w:t>
            </w:r>
          </w:p>
        </w:tc>
        <w:tc>
          <w:tcPr>
            <w:tcW w:w="707" w:type="dxa"/>
            <w:shd w:val="clear" w:color="auto" w:fill="auto"/>
          </w:tcPr>
          <w:p w14:paraId="4BFEE14E" w14:textId="77777777" w:rsidR="00066802" w:rsidRPr="005F70FB" w:rsidRDefault="00066802" w:rsidP="00E74266">
            <w:pPr>
              <w:pStyle w:val="GlossEng"/>
            </w:pPr>
            <w:r w:rsidRPr="005F70FB">
              <w:t>follow</w:t>
            </w:r>
          </w:p>
        </w:tc>
        <w:tc>
          <w:tcPr>
            <w:tcW w:w="540" w:type="dxa"/>
            <w:shd w:val="clear" w:color="auto" w:fill="auto"/>
          </w:tcPr>
          <w:p w14:paraId="0C165078" w14:textId="77777777" w:rsidR="00066802" w:rsidRPr="005F70FB" w:rsidRDefault="00066802" w:rsidP="00E74266">
            <w:pPr>
              <w:pStyle w:val="GlossEng"/>
            </w:pPr>
            <w:r w:rsidRPr="005F70FB">
              <w:rPr>
                <w:rStyle w:val="ChSmallCaps"/>
              </w:rPr>
              <w:t>1sg</w:t>
            </w:r>
          </w:p>
        </w:tc>
        <w:tc>
          <w:tcPr>
            <w:tcW w:w="707" w:type="dxa"/>
            <w:shd w:val="clear" w:color="auto" w:fill="auto"/>
          </w:tcPr>
          <w:p w14:paraId="4F19CAFC" w14:textId="77777777" w:rsidR="00066802" w:rsidRPr="005F70FB" w:rsidRDefault="00066802" w:rsidP="00E74266">
            <w:pPr>
              <w:pStyle w:val="GlossEng"/>
            </w:pPr>
            <w:r w:rsidRPr="005F70FB">
              <w:t>enter</w:t>
            </w:r>
          </w:p>
        </w:tc>
        <w:tc>
          <w:tcPr>
            <w:tcW w:w="360" w:type="dxa"/>
            <w:shd w:val="clear" w:color="auto" w:fill="auto"/>
          </w:tcPr>
          <w:p w14:paraId="2B8CF2A6" w14:textId="77777777" w:rsidR="00066802" w:rsidRPr="005F70FB" w:rsidRDefault="00066802" w:rsidP="00E74266">
            <w:pPr>
              <w:pStyle w:val="GlossEng"/>
            </w:pPr>
            <w:r w:rsidRPr="005F70FB">
              <w:t>at</w:t>
            </w:r>
          </w:p>
        </w:tc>
        <w:tc>
          <w:tcPr>
            <w:tcW w:w="729" w:type="dxa"/>
            <w:shd w:val="clear" w:color="auto" w:fill="auto"/>
          </w:tcPr>
          <w:p w14:paraId="5945A09F" w14:textId="77777777" w:rsidR="00066802" w:rsidRPr="005F70FB" w:rsidRDefault="00066802" w:rsidP="00E74266">
            <w:pPr>
              <w:pStyle w:val="GlossEng"/>
            </w:pPr>
            <w:r w:rsidRPr="005F70FB">
              <w:t>forest</w:t>
            </w:r>
          </w:p>
        </w:tc>
      </w:tr>
    </w:tbl>
    <w:p w14:paraId="495F4E10" w14:textId="77777777" w:rsidR="00066802" w:rsidRPr="005F70FB" w:rsidRDefault="00066802" w:rsidP="00066802">
      <w:pPr>
        <w:pStyle w:val="FreeTranslEng"/>
      </w:pPr>
      <w:r w:rsidRPr="005F70FB">
        <w:rPr>
          <w:lang w:eastAsia="en-US"/>
        </w:rPr>
        <w:t>Iskia</w:t>
      </w:r>
      <w:r w:rsidRPr="005F70FB">
        <w:t>: (I banged my) bow and arrows, the dogs followed me entering the forest</w:t>
      </w:r>
    </w:p>
    <w:tbl>
      <w:tblPr>
        <w:tblW w:w="6767" w:type="dxa"/>
        <w:tblCellMar>
          <w:left w:w="42" w:type="dxa"/>
          <w:right w:w="42" w:type="dxa"/>
        </w:tblCellMar>
        <w:tblLook w:val="01E0" w:firstRow="1" w:lastRow="1" w:firstColumn="1" w:lastColumn="1" w:noHBand="0" w:noVBand="0"/>
      </w:tblPr>
      <w:tblGrid>
        <w:gridCol w:w="706"/>
        <w:gridCol w:w="454"/>
        <w:gridCol w:w="73"/>
        <w:gridCol w:w="450"/>
        <w:gridCol w:w="72"/>
        <w:gridCol w:w="440"/>
        <w:gridCol w:w="183"/>
        <w:gridCol w:w="359"/>
        <w:gridCol w:w="237"/>
        <w:gridCol w:w="619"/>
        <w:gridCol w:w="27"/>
        <w:gridCol w:w="557"/>
        <w:gridCol w:w="265"/>
        <w:gridCol w:w="472"/>
        <w:gridCol w:w="211"/>
        <w:gridCol w:w="243"/>
        <w:gridCol w:w="440"/>
        <w:gridCol w:w="212"/>
        <w:gridCol w:w="747"/>
      </w:tblGrid>
      <w:tr w:rsidR="00AC23C4" w:rsidRPr="005F70FB" w14:paraId="1B2D6FDE" w14:textId="77777777" w:rsidTr="00D145E8">
        <w:tc>
          <w:tcPr>
            <w:tcW w:w="706" w:type="dxa"/>
            <w:shd w:val="clear" w:color="auto" w:fill="auto"/>
          </w:tcPr>
          <w:p w14:paraId="68429ECA" w14:textId="77777777" w:rsidR="00066802" w:rsidRPr="005F70FB" w:rsidRDefault="00066802" w:rsidP="00E74266">
            <w:pPr>
              <w:pStyle w:val="Text"/>
            </w:pPr>
            <w:r w:rsidRPr="005F70FB">
              <w:t>0006</w:t>
            </w:r>
          </w:p>
        </w:tc>
        <w:tc>
          <w:tcPr>
            <w:tcW w:w="454" w:type="dxa"/>
            <w:shd w:val="clear" w:color="auto" w:fill="auto"/>
          </w:tcPr>
          <w:p w14:paraId="5ED2A98F" w14:textId="77777777" w:rsidR="00066802" w:rsidRPr="005F70FB" w:rsidRDefault="00066802" w:rsidP="00E74266">
            <w:pPr>
              <w:pStyle w:val="Text"/>
            </w:pPr>
            <w:r w:rsidRPr="005F70FB">
              <w:t>saya</w:t>
            </w:r>
          </w:p>
        </w:tc>
        <w:tc>
          <w:tcPr>
            <w:tcW w:w="595" w:type="dxa"/>
            <w:gridSpan w:val="3"/>
            <w:shd w:val="clear" w:color="auto" w:fill="auto"/>
          </w:tcPr>
          <w:p w14:paraId="52BFCEA8" w14:textId="77777777" w:rsidR="00066802" w:rsidRPr="005F70FB" w:rsidRDefault="00066802" w:rsidP="00E74266">
            <w:pPr>
              <w:pStyle w:val="Text"/>
            </w:pPr>
            <w:r w:rsidRPr="005F70FB">
              <w:t>jalang</w:t>
            </w:r>
          </w:p>
        </w:tc>
        <w:tc>
          <w:tcPr>
            <w:tcW w:w="623" w:type="dxa"/>
            <w:gridSpan w:val="2"/>
            <w:shd w:val="clear" w:color="auto" w:fill="auto"/>
          </w:tcPr>
          <w:p w14:paraId="2367D89A" w14:textId="77777777" w:rsidR="00066802" w:rsidRPr="005F70FB" w:rsidRDefault="00066802" w:rsidP="00E74266">
            <w:pPr>
              <w:pStyle w:val="Text"/>
            </w:pPr>
            <w:r w:rsidRPr="005F70FB">
              <w:t>sampe</w:t>
            </w:r>
          </w:p>
        </w:tc>
        <w:tc>
          <w:tcPr>
            <w:tcW w:w="359" w:type="dxa"/>
            <w:shd w:val="clear" w:color="auto" w:fill="auto"/>
          </w:tcPr>
          <w:p w14:paraId="61ED500E" w14:textId="77777777" w:rsidR="00066802" w:rsidRPr="005F70FB" w:rsidRDefault="00066802" w:rsidP="00E74266">
            <w:pPr>
              <w:pStyle w:val="Text"/>
            </w:pPr>
            <w:r w:rsidRPr="005F70FB">
              <w:t>di</w:t>
            </w:r>
          </w:p>
        </w:tc>
        <w:tc>
          <w:tcPr>
            <w:tcW w:w="883" w:type="dxa"/>
            <w:gridSpan w:val="3"/>
            <w:shd w:val="clear" w:color="auto" w:fill="auto"/>
          </w:tcPr>
          <w:p w14:paraId="68250732" w14:textId="77777777" w:rsidR="00066802" w:rsidRPr="005F70FB" w:rsidRDefault="00066802" w:rsidP="00E74266">
            <w:pPr>
              <w:pStyle w:val="Text"/>
            </w:pPr>
            <w:r w:rsidRPr="005F70FB">
              <w:t>blakang</w:t>
            </w:r>
          </w:p>
        </w:tc>
        <w:tc>
          <w:tcPr>
            <w:tcW w:w="822" w:type="dxa"/>
            <w:gridSpan w:val="2"/>
            <w:shd w:val="clear" w:color="auto" w:fill="auto"/>
          </w:tcPr>
          <w:p w14:paraId="6F91E865" w14:textId="77777777" w:rsidR="00066802" w:rsidRPr="005F70FB" w:rsidRDefault="00066802" w:rsidP="00E74266">
            <w:pPr>
              <w:pStyle w:val="Text"/>
            </w:pPr>
            <w:r w:rsidRPr="005F70FB">
              <w:t>kebung,</w:t>
            </w:r>
          </w:p>
        </w:tc>
        <w:tc>
          <w:tcPr>
            <w:tcW w:w="683" w:type="dxa"/>
            <w:gridSpan w:val="2"/>
            <w:shd w:val="clear" w:color="auto" w:fill="auto"/>
          </w:tcPr>
          <w:p w14:paraId="4B8D65B9" w14:textId="77777777" w:rsidR="00066802" w:rsidRPr="005F70FB" w:rsidRDefault="00066802" w:rsidP="00E74266">
            <w:pPr>
              <w:pStyle w:val="Text"/>
            </w:pPr>
            <w:r w:rsidRPr="005F70FB">
              <w:t>anjing</w:t>
            </w:r>
          </w:p>
        </w:tc>
        <w:tc>
          <w:tcPr>
            <w:tcW w:w="683" w:type="dxa"/>
            <w:gridSpan w:val="2"/>
            <w:shd w:val="clear" w:color="auto" w:fill="auto"/>
          </w:tcPr>
          <w:p w14:paraId="0A844DF1" w14:textId="77777777" w:rsidR="00066802" w:rsidRPr="005F70FB" w:rsidRDefault="00066802" w:rsidP="00E74266">
            <w:pPr>
              <w:pStyle w:val="Text"/>
            </w:pPr>
            <w:r w:rsidRPr="005F70FB">
              <w:t>mulay</w:t>
            </w:r>
          </w:p>
        </w:tc>
        <w:tc>
          <w:tcPr>
            <w:tcW w:w="959" w:type="dxa"/>
            <w:gridSpan w:val="2"/>
            <w:shd w:val="clear" w:color="auto" w:fill="auto"/>
          </w:tcPr>
          <w:p w14:paraId="10AEC0F7" w14:textId="77777777" w:rsidR="00066802" w:rsidRPr="005F70FB" w:rsidRDefault="00066802" w:rsidP="00E74266">
            <w:pPr>
              <w:pStyle w:val="Text"/>
            </w:pPr>
            <w:r w:rsidRPr="005F70FB">
              <w:t>gong-gong</w:t>
            </w:r>
          </w:p>
        </w:tc>
      </w:tr>
      <w:tr w:rsidR="00AC23C4" w:rsidRPr="005F70FB" w14:paraId="390B2993" w14:textId="77777777" w:rsidTr="00D145E8">
        <w:tc>
          <w:tcPr>
            <w:tcW w:w="706" w:type="dxa"/>
            <w:shd w:val="clear" w:color="auto" w:fill="auto"/>
          </w:tcPr>
          <w:p w14:paraId="39294A9A" w14:textId="77777777" w:rsidR="00066802" w:rsidRPr="005F70FB" w:rsidRDefault="00066802" w:rsidP="00E74266">
            <w:pPr>
              <w:pStyle w:val="GlossEng2ptafter"/>
            </w:pPr>
          </w:p>
        </w:tc>
        <w:tc>
          <w:tcPr>
            <w:tcW w:w="454" w:type="dxa"/>
            <w:shd w:val="clear" w:color="auto" w:fill="auto"/>
          </w:tcPr>
          <w:p w14:paraId="001FBD35" w14:textId="77777777" w:rsidR="00066802" w:rsidRPr="005F70FB" w:rsidRDefault="00066802" w:rsidP="00E74266">
            <w:pPr>
              <w:pStyle w:val="GlossEng2ptafter"/>
            </w:pPr>
            <w:r w:rsidRPr="005F70FB">
              <w:rPr>
                <w:rStyle w:val="ChSmallCaps"/>
              </w:rPr>
              <w:t>1sg</w:t>
            </w:r>
          </w:p>
        </w:tc>
        <w:tc>
          <w:tcPr>
            <w:tcW w:w="595" w:type="dxa"/>
            <w:gridSpan w:val="3"/>
            <w:shd w:val="clear" w:color="auto" w:fill="auto"/>
          </w:tcPr>
          <w:p w14:paraId="5CAA43C3" w14:textId="77777777" w:rsidR="00066802" w:rsidRPr="005F70FB" w:rsidRDefault="00066802" w:rsidP="00E74266">
            <w:pPr>
              <w:pStyle w:val="GlossEng2ptafter"/>
            </w:pPr>
            <w:r w:rsidRPr="005F70FB">
              <w:t>walk</w:t>
            </w:r>
          </w:p>
        </w:tc>
        <w:tc>
          <w:tcPr>
            <w:tcW w:w="623" w:type="dxa"/>
            <w:gridSpan w:val="2"/>
            <w:shd w:val="clear" w:color="auto" w:fill="auto"/>
          </w:tcPr>
          <w:p w14:paraId="0AF681D0" w14:textId="77777777" w:rsidR="00066802" w:rsidRPr="005F70FB" w:rsidRDefault="00066802" w:rsidP="00E74266">
            <w:pPr>
              <w:pStyle w:val="GlossEng2ptafter"/>
            </w:pPr>
            <w:r w:rsidRPr="005F70FB">
              <w:t>reach</w:t>
            </w:r>
          </w:p>
        </w:tc>
        <w:tc>
          <w:tcPr>
            <w:tcW w:w="359" w:type="dxa"/>
            <w:shd w:val="clear" w:color="auto" w:fill="auto"/>
          </w:tcPr>
          <w:p w14:paraId="2DDEAEA1" w14:textId="77777777" w:rsidR="00066802" w:rsidRPr="005F70FB" w:rsidRDefault="00066802" w:rsidP="00E74266">
            <w:pPr>
              <w:pStyle w:val="GlossEng2ptafter"/>
            </w:pPr>
            <w:r w:rsidRPr="005F70FB">
              <w:t>at</w:t>
            </w:r>
          </w:p>
        </w:tc>
        <w:tc>
          <w:tcPr>
            <w:tcW w:w="883" w:type="dxa"/>
            <w:gridSpan w:val="3"/>
            <w:shd w:val="clear" w:color="auto" w:fill="auto"/>
          </w:tcPr>
          <w:p w14:paraId="52DE1474" w14:textId="77777777" w:rsidR="00066802" w:rsidRPr="005F70FB" w:rsidRDefault="00066802" w:rsidP="00E74266">
            <w:pPr>
              <w:pStyle w:val="GlossEng2ptafter"/>
            </w:pPr>
            <w:r w:rsidRPr="005F70FB">
              <w:t>backside</w:t>
            </w:r>
          </w:p>
        </w:tc>
        <w:tc>
          <w:tcPr>
            <w:tcW w:w="822" w:type="dxa"/>
            <w:gridSpan w:val="2"/>
            <w:shd w:val="clear" w:color="auto" w:fill="auto"/>
          </w:tcPr>
          <w:p w14:paraId="2CC3884C" w14:textId="77777777" w:rsidR="00066802" w:rsidRPr="005F70FB" w:rsidRDefault="00066802" w:rsidP="00E74266">
            <w:pPr>
              <w:pStyle w:val="GlossEng2ptafter"/>
            </w:pPr>
            <w:r w:rsidRPr="005F70FB">
              <w:t>garden</w:t>
            </w:r>
          </w:p>
        </w:tc>
        <w:tc>
          <w:tcPr>
            <w:tcW w:w="683" w:type="dxa"/>
            <w:gridSpan w:val="2"/>
            <w:shd w:val="clear" w:color="auto" w:fill="auto"/>
          </w:tcPr>
          <w:p w14:paraId="6450A380" w14:textId="77777777" w:rsidR="00066802" w:rsidRPr="005F70FB" w:rsidRDefault="00066802" w:rsidP="00E74266">
            <w:pPr>
              <w:pStyle w:val="GlossEng2ptafter"/>
            </w:pPr>
            <w:r w:rsidRPr="005F70FB">
              <w:t>dog</w:t>
            </w:r>
          </w:p>
        </w:tc>
        <w:tc>
          <w:tcPr>
            <w:tcW w:w="683" w:type="dxa"/>
            <w:gridSpan w:val="2"/>
            <w:shd w:val="clear" w:color="auto" w:fill="auto"/>
          </w:tcPr>
          <w:p w14:paraId="049D41D1" w14:textId="77777777" w:rsidR="00066802" w:rsidRPr="005F70FB" w:rsidRDefault="00066802" w:rsidP="00E74266">
            <w:pPr>
              <w:pStyle w:val="GlossEng2ptafter"/>
            </w:pPr>
            <w:r w:rsidRPr="005F70FB">
              <w:t>start</w:t>
            </w:r>
          </w:p>
        </w:tc>
        <w:tc>
          <w:tcPr>
            <w:tcW w:w="959" w:type="dxa"/>
            <w:gridSpan w:val="2"/>
            <w:shd w:val="clear" w:color="auto" w:fill="auto"/>
          </w:tcPr>
          <w:p w14:paraId="1FF29A03" w14:textId="77777777" w:rsidR="00066802" w:rsidRPr="005F70FB" w:rsidRDefault="00066802" w:rsidP="00E74266">
            <w:pPr>
              <w:pStyle w:val="GlossEng2ptafter"/>
            </w:pPr>
            <w:r w:rsidRPr="005F70FB">
              <w:t>bark(.at)</w:t>
            </w:r>
          </w:p>
        </w:tc>
      </w:tr>
      <w:tr w:rsidR="00AC23C4" w:rsidRPr="005F70FB" w14:paraId="5B0F313C" w14:textId="77777777" w:rsidTr="00D145E8">
        <w:trPr>
          <w:gridAfter w:val="1"/>
          <w:wAfter w:w="747" w:type="dxa"/>
        </w:trPr>
        <w:tc>
          <w:tcPr>
            <w:tcW w:w="706" w:type="dxa"/>
            <w:shd w:val="clear" w:color="auto" w:fill="auto"/>
          </w:tcPr>
          <w:p w14:paraId="7C46C6FD" w14:textId="77777777" w:rsidR="00066802" w:rsidRPr="005F70FB" w:rsidRDefault="00066802" w:rsidP="00E74266">
            <w:pPr>
              <w:pStyle w:val="O0Nwnext"/>
            </w:pPr>
          </w:p>
        </w:tc>
        <w:tc>
          <w:tcPr>
            <w:tcW w:w="527" w:type="dxa"/>
            <w:gridSpan w:val="2"/>
            <w:shd w:val="clear" w:color="auto" w:fill="auto"/>
          </w:tcPr>
          <w:p w14:paraId="424CC8E7" w14:textId="77777777" w:rsidR="00066802" w:rsidRPr="005F70FB" w:rsidRDefault="00066802" w:rsidP="00E74266">
            <w:pPr>
              <w:pStyle w:val="Text"/>
            </w:pPr>
            <w:r w:rsidRPr="005F70FB">
              <w:t>babi</w:t>
            </w:r>
          </w:p>
        </w:tc>
        <w:tc>
          <w:tcPr>
            <w:tcW w:w="450" w:type="dxa"/>
            <w:shd w:val="clear" w:color="auto" w:fill="auto"/>
          </w:tcPr>
          <w:p w14:paraId="16C41C77" w14:textId="77777777" w:rsidR="00066802" w:rsidRPr="005F70FB" w:rsidRDefault="00066802" w:rsidP="00E74266">
            <w:pPr>
              <w:pStyle w:val="Text"/>
            </w:pPr>
            <w:r w:rsidRPr="005F70FB">
              <w:t>o,</w:t>
            </w:r>
          </w:p>
        </w:tc>
        <w:tc>
          <w:tcPr>
            <w:tcW w:w="512" w:type="dxa"/>
            <w:gridSpan w:val="2"/>
            <w:shd w:val="clear" w:color="auto" w:fill="auto"/>
          </w:tcPr>
          <w:p w14:paraId="7C84ACD6" w14:textId="77777777" w:rsidR="00066802" w:rsidRPr="005F70FB" w:rsidRDefault="00066802" w:rsidP="00E74266">
            <w:pPr>
              <w:pStyle w:val="Text"/>
            </w:pPr>
            <w:r w:rsidRPr="005F70FB">
              <w:t>tida</w:t>
            </w:r>
          </w:p>
        </w:tc>
        <w:tc>
          <w:tcPr>
            <w:tcW w:w="779" w:type="dxa"/>
            <w:gridSpan w:val="3"/>
            <w:shd w:val="clear" w:color="auto" w:fill="auto"/>
          </w:tcPr>
          <w:p w14:paraId="08E78302" w14:textId="77777777" w:rsidR="00066802" w:rsidRPr="005F70FB" w:rsidRDefault="00066802" w:rsidP="00E74266">
            <w:pPr>
              <w:pStyle w:val="Text"/>
            </w:pPr>
            <w:r w:rsidRPr="005F70FB">
              <w:t>lama</w:t>
            </w:r>
          </w:p>
        </w:tc>
        <w:tc>
          <w:tcPr>
            <w:tcW w:w="619" w:type="dxa"/>
            <w:shd w:val="clear" w:color="auto" w:fill="auto"/>
          </w:tcPr>
          <w:p w14:paraId="3499A18B" w14:textId="77777777" w:rsidR="00066802" w:rsidRPr="005F70FB" w:rsidRDefault="00066802" w:rsidP="00E74266">
            <w:pPr>
              <w:pStyle w:val="Text"/>
            </w:pPr>
            <w:r w:rsidRPr="005F70FB">
              <w:t>lagi</w:t>
            </w:r>
          </w:p>
        </w:tc>
        <w:tc>
          <w:tcPr>
            <w:tcW w:w="584" w:type="dxa"/>
            <w:gridSpan w:val="2"/>
            <w:shd w:val="clear" w:color="auto" w:fill="auto"/>
          </w:tcPr>
          <w:p w14:paraId="04D725B8" w14:textId="77777777" w:rsidR="00066802" w:rsidRPr="005F70FB" w:rsidRDefault="00066802" w:rsidP="00E74266">
            <w:pPr>
              <w:pStyle w:val="Text"/>
            </w:pPr>
            <w:r w:rsidRPr="005F70FB">
              <w:t>dong</w:t>
            </w:r>
          </w:p>
        </w:tc>
        <w:tc>
          <w:tcPr>
            <w:tcW w:w="737" w:type="dxa"/>
            <w:gridSpan w:val="2"/>
            <w:shd w:val="clear" w:color="auto" w:fill="auto"/>
          </w:tcPr>
          <w:p w14:paraId="4CCEBD9D" w14:textId="77777777" w:rsidR="00066802" w:rsidRPr="005F70FB" w:rsidRDefault="00066802" w:rsidP="00E74266">
            <w:pPr>
              <w:pStyle w:val="Text"/>
            </w:pPr>
            <w:r w:rsidRPr="005F70FB">
              <w:t>su</w:t>
            </w:r>
          </w:p>
        </w:tc>
        <w:tc>
          <w:tcPr>
            <w:tcW w:w="454" w:type="dxa"/>
            <w:gridSpan w:val="2"/>
            <w:shd w:val="clear" w:color="auto" w:fill="auto"/>
          </w:tcPr>
          <w:p w14:paraId="324D0B99" w14:textId="77777777" w:rsidR="00066802" w:rsidRPr="005F70FB" w:rsidRDefault="00066802" w:rsidP="00E74266">
            <w:pPr>
              <w:pStyle w:val="Text"/>
            </w:pPr>
            <w:r w:rsidRPr="005F70FB">
              <w:t>kasi</w:t>
            </w:r>
          </w:p>
        </w:tc>
        <w:tc>
          <w:tcPr>
            <w:tcW w:w="652" w:type="dxa"/>
            <w:gridSpan w:val="2"/>
            <w:shd w:val="clear" w:color="auto" w:fill="auto"/>
          </w:tcPr>
          <w:p w14:paraId="50C2C512" w14:textId="77777777" w:rsidR="00066802" w:rsidRPr="005F70FB" w:rsidRDefault="00066802" w:rsidP="00E74266">
            <w:pPr>
              <w:pStyle w:val="Text"/>
            </w:pPr>
            <w:r w:rsidRPr="005F70FB">
              <w:t>berdiri</w:t>
            </w:r>
          </w:p>
        </w:tc>
      </w:tr>
      <w:tr w:rsidR="00AC23C4" w:rsidRPr="005F70FB" w14:paraId="74DF84DA" w14:textId="77777777" w:rsidTr="00D145E8">
        <w:trPr>
          <w:gridAfter w:val="1"/>
          <w:wAfter w:w="747" w:type="dxa"/>
        </w:trPr>
        <w:tc>
          <w:tcPr>
            <w:tcW w:w="706" w:type="dxa"/>
            <w:shd w:val="clear" w:color="auto" w:fill="auto"/>
          </w:tcPr>
          <w:p w14:paraId="70E0A1A3" w14:textId="77777777" w:rsidR="00066802" w:rsidRPr="005F70FB" w:rsidRDefault="00066802" w:rsidP="00E74266">
            <w:pPr>
              <w:pStyle w:val="GlossEng"/>
            </w:pPr>
          </w:p>
        </w:tc>
        <w:tc>
          <w:tcPr>
            <w:tcW w:w="527" w:type="dxa"/>
            <w:gridSpan w:val="2"/>
            <w:shd w:val="clear" w:color="auto" w:fill="auto"/>
          </w:tcPr>
          <w:p w14:paraId="74A5D80F" w14:textId="77777777" w:rsidR="00066802" w:rsidRPr="005F70FB" w:rsidRDefault="00066802" w:rsidP="00E74266">
            <w:pPr>
              <w:pStyle w:val="GlossEng"/>
            </w:pPr>
            <w:r w:rsidRPr="005F70FB">
              <w:t>pig</w:t>
            </w:r>
          </w:p>
        </w:tc>
        <w:tc>
          <w:tcPr>
            <w:tcW w:w="450" w:type="dxa"/>
            <w:shd w:val="clear" w:color="auto" w:fill="auto"/>
          </w:tcPr>
          <w:p w14:paraId="195E9C61" w14:textId="77777777" w:rsidR="00066802" w:rsidRPr="005F70FB" w:rsidRDefault="00066802" w:rsidP="00E74266">
            <w:pPr>
              <w:pStyle w:val="GlossEng"/>
            </w:pPr>
            <w:r w:rsidRPr="005F70FB">
              <w:t>oh!</w:t>
            </w:r>
          </w:p>
        </w:tc>
        <w:tc>
          <w:tcPr>
            <w:tcW w:w="512" w:type="dxa"/>
            <w:gridSpan w:val="2"/>
            <w:shd w:val="clear" w:color="auto" w:fill="auto"/>
          </w:tcPr>
          <w:p w14:paraId="5DA2027D" w14:textId="77777777" w:rsidR="00066802" w:rsidRPr="005F70FB" w:rsidRDefault="00066802" w:rsidP="00E74266">
            <w:pPr>
              <w:pStyle w:val="GlossEng"/>
            </w:pPr>
            <w:r w:rsidRPr="005F70FB">
              <w:rPr>
                <w:rStyle w:val="ChSmallCaps"/>
              </w:rPr>
              <w:t>neg</w:t>
            </w:r>
          </w:p>
        </w:tc>
        <w:tc>
          <w:tcPr>
            <w:tcW w:w="779" w:type="dxa"/>
            <w:gridSpan w:val="3"/>
            <w:shd w:val="clear" w:color="auto" w:fill="auto"/>
          </w:tcPr>
          <w:p w14:paraId="2B4659AA" w14:textId="66E4355B" w:rsidR="00066802" w:rsidRPr="005F70FB" w:rsidRDefault="00D145E8" w:rsidP="00D145E8">
            <w:pPr>
              <w:pStyle w:val="GlossEng"/>
            </w:pPr>
            <w:r>
              <w:t>be.</w:t>
            </w:r>
            <w:r w:rsidR="00066802" w:rsidRPr="005F70FB">
              <w:t>long</w:t>
            </w:r>
          </w:p>
        </w:tc>
        <w:tc>
          <w:tcPr>
            <w:tcW w:w="619" w:type="dxa"/>
            <w:shd w:val="clear" w:color="auto" w:fill="auto"/>
          </w:tcPr>
          <w:p w14:paraId="44EAA9F2" w14:textId="77777777" w:rsidR="00066802" w:rsidRPr="005F70FB" w:rsidRDefault="00066802" w:rsidP="00E74266">
            <w:pPr>
              <w:pStyle w:val="GlossEng"/>
            </w:pPr>
            <w:r w:rsidRPr="005F70FB">
              <w:t>again</w:t>
            </w:r>
          </w:p>
        </w:tc>
        <w:tc>
          <w:tcPr>
            <w:tcW w:w="584" w:type="dxa"/>
            <w:gridSpan w:val="2"/>
            <w:shd w:val="clear" w:color="auto" w:fill="auto"/>
          </w:tcPr>
          <w:p w14:paraId="798684EC" w14:textId="77777777" w:rsidR="00066802" w:rsidRPr="005F70FB" w:rsidRDefault="00066802" w:rsidP="00E74266">
            <w:pPr>
              <w:pStyle w:val="GlossEng"/>
            </w:pPr>
            <w:r w:rsidRPr="005F70FB">
              <w:rPr>
                <w:rStyle w:val="ChSmallCaps"/>
              </w:rPr>
              <w:t>3pl</w:t>
            </w:r>
          </w:p>
        </w:tc>
        <w:tc>
          <w:tcPr>
            <w:tcW w:w="737" w:type="dxa"/>
            <w:gridSpan w:val="2"/>
            <w:shd w:val="clear" w:color="auto" w:fill="auto"/>
          </w:tcPr>
          <w:p w14:paraId="38A65409" w14:textId="77777777" w:rsidR="00066802" w:rsidRPr="005F70FB" w:rsidRDefault="00066802" w:rsidP="00E74266">
            <w:pPr>
              <w:pStyle w:val="GlossEng"/>
            </w:pPr>
            <w:r w:rsidRPr="005F70FB">
              <w:t>already</w:t>
            </w:r>
          </w:p>
        </w:tc>
        <w:tc>
          <w:tcPr>
            <w:tcW w:w="454" w:type="dxa"/>
            <w:gridSpan w:val="2"/>
            <w:shd w:val="clear" w:color="auto" w:fill="auto"/>
          </w:tcPr>
          <w:p w14:paraId="5FF2B250" w14:textId="77777777" w:rsidR="00066802" w:rsidRPr="005F70FB" w:rsidRDefault="00066802" w:rsidP="00E74266">
            <w:pPr>
              <w:pStyle w:val="GlossEng"/>
            </w:pPr>
            <w:r w:rsidRPr="005F70FB">
              <w:t>give</w:t>
            </w:r>
          </w:p>
        </w:tc>
        <w:tc>
          <w:tcPr>
            <w:tcW w:w="652" w:type="dxa"/>
            <w:gridSpan w:val="2"/>
            <w:shd w:val="clear" w:color="auto" w:fill="auto"/>
          </w:tcPr>
          <w:p w14:paraId="7CAF871E" w14:textId="77777777" w:rsidR="00066802" w:rsidRPr="005F70FB" w:rsidRDefault="00066802" w:rsidP="00E74266">
            <w:pPr>
              <w:pStyle w:val="GlossEng"/>
            </w:pPr>
            <w:r w:rsidRPr="005F70FB">
              <w:t>stand</w:t>
            </w:r>
          </w:p>
        </w:tc>
      </w:tr>
    </w:tbl>
    <w:p w14:paraId="3DF8A23F" w14:textId="77777777" w:rsidR="00066802" w:rsidRPr="005F70FB" w:rsidRDefault="00066802" w:rsidP="00066802">
      <w:pPr>
        <w:pStyle w:val="FreeTranslEng"/>
      </w:pPr>
      <w:r w:rsidRPr="005F70FB">
        <w:t>I walked all the way to the back of (my) garden, the dogs start barking (because they smelt) a pig, oh, not long after that they already had (the pig) standing (still)</w:t>
      </w:r>
    </w:p>
    <w:tbl>
      <w:tblPr>
        <w:tblW w:w="6869" w:type="dxa"/>
        <w:tblCellMar>
          <w:left w:w="42" w:type="dxa"/>
          <w:right w:w="42" w:type="dxa"/>
        </w:tblCellMar>
        <w:tblLook w:val="01E0" w:firstRow="1" w:lastRow="1" w:firstColumn="1" w:lastColumn="1" w:noHBand="0" w:noVBand="0"/>
      </w:tblPr>
      <w:tblGrid>
        <w:gridCol w:w="709"/>
        <w:gridCol w:w="549"/>
        <w:gridCol w:w="213"/>
        <w:gridCol w:w="258"/>
        <w:gridCol w:w="161"/>
        <w:gridCol w:w="612"/>
        <w:gridCol w:w="256"/>
        <w:gridCol w:w="17"/>
        <w:gridCol w:w="472"/>
        <w:gridCol w:w="15"/>
        <w:gridCol w:w="258"/>
        <w:gridCol w:w="411"/>
        <w:gridCol w:w="118"/>
        <w:gridCol w:w="223"/>
        <w:gridCol w:w="137"/>
        <w:gridCol w:w="350"/>
        <w:gridCol w:w="184"/>
        <w:gridCol w:w="139"/>
        <w:gridCol w:w="350"/>
        <w:gridCol w:w="334"/>
        <w:gridCol w:w="127"/>
        <w:gridCol w:w="457"/>
        <w:gridCol w:w="31"/>
        <w:gridCol w:w="63"/>
        <w:gridCol w:w="425"/>
      </w:tblGrid>
      <w:tr w:rsidR="00AC23C4" w:rsidRPr="005F70FB" w14:paraId="0FB13D11" w14:textId="77777777" w:rsidTr="00B81EF8">
        <w:trPr>
          <w:gridAfter w:val="3"/>
          <w:wAfter w:w="519" w:type="dxa"/>
        </w:trPr>
        <w:tc>
          <w:tcPr>
            <w:tcW w:w="709" w:type="dxa"/>
            <w:shd w:val="clear" w:color="auto" w:fill="auto"/>
          </w:tcPr>
          <w:p w14:paraId="067518E4" w14:textId="77777777" w:rsidR="00066802" w:rsidRPr="005F70FB" w:rsidRDefault="00066802" w:rsidP="00E74266">
            <w:pPr>
              <w:pStyle w:val="Text"/>
            </w:pPr>
            <w:r w:rsidRPr="005F70FB">
              <w:t>0007</w:t>
            </w:r>
          </w:p>
        </w:tc>
        <w:tc>
          <w:tcPr>
            <w:tcW w:w="549" w:type="dxa"/>
            <w:shd w:val="clear" w:color="auto" w:fill="auto"/>
          </w:tcPr>
          <w:p w14:paraId="554899AD" w14:textId="77777777" w:rsidR="00066802" w:rsidRPr="005F70FB" w:rsidRDefault="00066802" w:rsidP="00E74266">
            <w:pPr>
              <w:pStyle w:val="Text"/>
            </w:pPr>
            <w:r w:rsidRPr="005F70FB">
              <w:t>sa</w:t>
            </w:r>
          </w:p>
        </w:tc>
        <w:tc>
          <w:tcPr>
            <w:tcW w:w="471" w:type="dxa"/>
            <w:gridSpan w:val="2"/>
            <w:shd w:val="clear" w:color="auto" w:fill="auto"/>
          </w:tcPr>
          <w:p w14:paraId="5D3C5A30" w14:textId="77777777" w:rsidR="00066802" w:rsidRPr="005F70FB" w:rsidRDefault="00066802" w:rsidP="00E74266">
            <w:pPr>
              <w:pStyle w:val="Text"/>
            </w:pPr>
            <w:r w:rsidRPr="005F70FB">
              <w:t>lari</w:t>
            </w:r>
          </w:p>
        </w:tc>
        <w:tc>
          <w:tcPr>
            <w:tcW w:w="773" w:type="dxa"/>
            <w:gridSpan w:val="2"/>
            <w:shd w:val="clear" w:color="auto" w:fill="auto"/>
          </w:tcPr>
          <w:p w14:paraId="6F5CC331" w14:textId="77777777" w:rsidR="00066802" w:rsidRPr="005F70FB" w:rsidRDefault="00066802" w:rsidP="00E74266">
            <w:pPr>
              <w:pStyle w:val="Text"/>
            </w:pPr>
            <w:r w:rsidRPr="005F70FB">
              <w:t>suda,</w:t>
            </w:r>
          </w:p>
        </w:tc>
        <w:tc>
          <w:tcPr>
            <w:tcW w:w="1018" w:type="dxa"/>
            <w:gridSpan w:val="5"/>
            <w:shd w:val="clear" w:color="auto" w:fill="auto"/>
          </w:tcPr>
          <w:p w14:paraId="54B9343F" w14:textId="77777777" w:rsidR="00066802" w:rsidRPr="005F70FB" w:rsidRDefault="00066802" w:rsidP="00E74266">
            <w:pPr>
              <w:pStyle w:val="Text"/>
            </w:pPr>
            <w:r w:rsidRPr="005F70FB">
              <w:t>mendekati</w:t>
            </w:r>
          </w:p>
        </w:tc>
        <w:tc>
          <w:tcPr>
            <w:tcW w:w="529" w:type="dxa"/>
            <w:gridSpan w:val="2"/>
            <w:shd w:val="clear" w:color="auto" w:fill="auto"/>
          </w:tcPr>
          <w:p w14:paraId="6016420E" w14:textId="77777777" w:rsidR="00066802" w:rsidRPr="005F70FB" w:rsidRDefault="00066802" w:rsidP="00E74266">
            <w:pPr>
              <w:pStyle w:val="Text"/>
            </w:pPr>
            <w:r w:rsidRPr="005F70FB">
              <w:t>babi</w:t>
            </w:r>
          </w:p>
        </w:tc>
        <w:tc>
          <w:tcPr>
            <w:tcW w:w="360" w:type="dxa"/>
            <w:gridSpan w:val="2"/>
            <w:shd w:val="clear" w:color="auto" w:fill="auto"/>
          </w:tcPr>
          <w:p w14:paraId="50F105E0" w14:textId="77777777" w:rsidR="00066802" w:rsidRPr="005F70FB" w:rsidRDefault="00066802" w:rsidP="00E74266">
            <w:pPr>
              <w:pStyle w:val="Text"/>
            </w:pPr>
            <w:r w:rsidRPr="005F70FB">
              <w:t>di</w:t>
            </w:r>
          </w:p>
        </w:tc>
        <w:tc>
          <w:tcPr>
            <w:tcW w:w="673" w:type="dxa"/>
            <w:gridSpan w:val="3"/>
            <w:shd w:val="clear" w:color="auto" w:fill="auto"/>
          </w:tcPr>
          <w:p w14:paraId="497B46B4" w14:textId="77777777" w:rsidR="00066802" w:rsidRPr="005F70FB" w:rsidRDefault="00066802" w:rsidP="00E74266">
            <w:pPr>
              <w:pStyle w:val="Text"/>
            </w:pPr>
            <w:r w:rsidRPr="005F70FB">
              <w:t>mana</w:t>
            </w:r>
          </w:p>
        </w:tc>
        <w:tc>
          <w:tcPr>
            <w:tcW w:w="684" w:type="dxa"/>
            <w:gridSpan w:val="2"/>
            <w:shd w:val="clear" w:color="auto" w:fill="auto"/>
          </w:tcPr>
          <w:p w14:paraId="1954498D" w14:textId="77777777" w:rsidR="00066802" w:rsidRPr="005F70FB" w:rsidRDefault="00066802" w:rsidP="00E74266">
            <w:pPr>
              <w:pStyle w:val="Text"/>
            </w:pPr>
            <w:r w:rsidRPr="005F70FB">
              <w:t>anjing</w:t>
            </w:r>
          </w:p>
        </w:tc>
        <w:tc>
          <w:tcPr>
            <w:tcW w:w="584" w:type="dxa"/>
            <w:gridSpan w:val="2"/>
            <w:shd w:val="clear" w:color="auto" w:fill="auto"/>
          </w:tcPr>
          <w:p w14:paraId="519657C0" w14:textId="77777777" w:rsidR="00066802" w:rsidRPr="005F70FB" w:rsidRDefault="00066802" w:rsidP="00E74266">
            <w:pPr>
              <w:pStyle w:val="Text"/>
            </w:pPr>
            <w:r w:rsidRPr="005F70FB">
              <w:t>dong</w:t>
            </w:r>
          </w:p>
        </w:tc>
      </w:tr>
      <w:tr w:rsidR="00AC23C4" w:rsidRPr="005F70FB" w14:paraId="3755CBA5" w14:textId="77777777" w:rsidTr="00B81EF8">
        <w:trPr>
          <w:gridAfter w:val="3"/>
          <w:wAfter w:w="519" w:type="dxa"/>
        </w:trPr>
        <w:tc>
          <w:tcPr>
            <w:tcW w:w="709" w:type="dxa"/>
            <w:shd w:val="clear" w:color="auto" w:fill="auto"/>
          </w:tcPr>
          <w:p w14:paraId="1D806043" w14:textId="77777777" w:rsidR="00066802" w:rsidRPr="005F70FB" w:rsidRDefault="00066802" w:rsidP="00E74266">
            <w:pPr>
              <w:pStyle w:val="GlossEng2ptafter"/>
            </w:pPr>
          </w:p>
        </w:tc>
        <w:tc>
          <w:tcPr>
            <w:tcW w:w="549" w:type="dxa"/>
            <w:shd w:val="clear" w:color="auto" w:fill="auto"/>
          </w:tcPr>
          <w:p w14:paraId="60F9AED3" w14:textId="77777777" w:rsidR="00066802" w:rsidRPr="005F70FB" w:rsidRDefault="00066802" w:rsidP="00E74266">
            <w:pPr>
              <w:pStyle w:val="GlossEng2ptafter"/>
            </w:pPr>
            <w:r w:rsidRPr="005F70FB">
              <w:rPr>
                <w:rStyle w:val="ChSmallCaps"/>
              </w:rPr>
              <w:t>1sg</w:t>
            </w:r>
          </w:p>
        </w:tc>
        <w:tc>
          <w:tcPr>
            <w:tcW w:w="471" w:type="dxa"/>
            <w:gridSpan w:val="2"/>
            <w:shd w:val="clear" w:color="auto" w:fill="auto"/>
          </w:tcPr>
          <w:p w14:paraId="65B4AF3D" w14:textId="77777777" w:rsidR="00066802" w:rsidRPr="005F70FB" w:rsidRDefault="00066802" w:rsidP="00E74266">
            <w:pPr>
              <w:pStyle w:val="GlossEng2ptafter"/>
            </w:pPr>
            <w:r w:rsidRPr="005F70FB">
              <w:t>run</w:t>
            </w:r>
          </w:p>
        </w:tc>
        <w:tc>
          <w:tcPr>
            <w:tcW w:w="773" w:type="dxa"/>
            <w:gridSpan w:val="2"/>
            <w:shd w:val="clear" w:color="auto" w:fill="auto"/>
          </w:tcPr>
          <w:p w14:paraId="5FB3A827" w14:textId="77777777" w:rsidR="00066802" w:rsidRPr="005F70FB" w:rsidRDefault="00066802" w:rsidP="00E74266">
            <w:pPr>
              <w:pStyle w:val="GlossEng2ptafter"/>
            </w:pPr>
            <w:r w:rsidRPr="005F70FB">
              <w:t>already</w:t>
            </w:r>
          </w:p>
        </w:tc>
        <w:tc>
          <w:tcPr>
            <w:tcW w:w="1018" w:type="dxa"/>
            <w:gridSpan w:val="5"/>
            <w:shd w:val="clear" w:color="auto" w:fill="auto"/>
          </w:tcPr>
          <w:p w14:paraId="0A46B6B7" w14:textId="77777777" w:rsidR="00066802" w:rsidRPr="005F70FB" w:rsidRDefault="00066802" w:rsidP="00E74266">
            <w:pPr>
              <w:pStyle w:val="GlossEng2ptafter"/>
            </w:pPr>
            <w:r w:rsidRPr="005F70FB">
              <w:t>near</w:t>
            </w:r>
          </w:p>
        </w:tc>
        <w:tc>
          <w:tcPr>
            <w:tcW w:w="529" w:type="dxa"/>
            <w:gridSpan w:val="2"/>
            <w:shd w:val="clear" w:color="auto" w:fill="auto"/>
          </w:tcPr>
          <w:p w14:paraId="55DC3616" w14:textId="77777777" w:rsidR="00066802" w:rsidRPr="005F70FB" w:rsidRDefault="00066802" w:rsidP="00E74266">
            <w:pPr>
              <w:pStyle w:val="GlossEng2ptafter"/>
            </w:pPr>
            <w:r w:rsidRPr="005F70FB">
              <w:t>pig</w:t>
            </w:r>
          </w:p>
        </w:tc>
        <w:tc>
          <w:tcPr>
            <w:tcW w:w="360" w:type="dxa"/>
            <w:gridSpan w:val="2"/>
            <w:shd w:val="clear" w:color="auto" w:fill="auto"/>
          </w:tcPr>
          <w:p w14:paraId="7C13DF40" w14:textId="77777777" w:rsidR="00066802" w:rsidRPr="005F70FB" w:rsidRDefault="00066802" w:rsidP="00E74266">
            <w:pPr>
              <w:pStyle w:val="GlossEng2ptafter"/>
            </w:pPr>
            <w:r w:rsidRPr="005F70FB">
              <w:t>at</w:t>
            </w:r>
          </w:p>
        </w:tc>
        <w:tc>
          <w:tcPr>
            <w:tcW w:w="673" w:type="dxa"/>
            <w:gridSpan w:val="3"/>
            <w:shd w:val="clear" w:color="auto" w:fill="auto"/>
          </w:tcPr>
          <w:p w14:paraId="2168A4B8" w14:textId="77777777" w:rsidR="00066802" w:rsidRPr="005F70FB" w:rsidRDefault="00066802" w:rsidP="00E74266">
            <w:pPr>
              <w:pStyle w:val="GlossEng2ptafter"/>
            </w:pPr>
            <w:r w:rsidRPr="005F70FB">
              <w:t>where</w:t>
            </w:r>
          </w:p>
        </w:tc>
        <w:tc>
          <w:tcPr>
            <w:tcW w:w="684" w:type="dxa"/>
            <w:gridSpan w:val="2"/>
            <w:shd w:val="clear" w:color="auto" w:fill="auto"/>
          </w:tcPr>
          <w:p w14:paraId="4683F418" w14:textId="77777777" w:rsidR="00066802" w:rsidRPr="005F70FB" w:rsidRDefault="00066802" w:rsidP="00E74266">
            <w:pPr>
              <w:pStyle w:val="GlossEng2ptafter"/>
            </w:pPr>
            <w:r w:rsidRPr="005F70FB">
              <w:t>dog</w:t>
            </w:r>
          </w:p>
        </w:tc>
        <w:tc>
          <w:tcPr>
            <w:tcW w:w="584" w:type="dxa"/>
            <w:gridSpan w:val="2"/>
            <w:shd w:val="clear" w:color="auto" w:fill="auto"/>
          </w:tcPr>
          <w:p w14:paraId="4F3820F9" w14:textId="77777777" w:rsidR="00066802" w:rsidRPr="005F70FB" w:rsidRDefault="00066802" w:rsidP="00E74266">
            <w:pPr>
              <w:pStyle w:val="GlossEng2ptafter"/>
            </w:pPr>
            <w:r w:rsidRPr="005F70FB">
              <w:rPr>
                <w:rStyle w:val="ChSmallCaps"/>
              </w:rPr>
              <w:t>3pl</w:t>
            </w:r>
          </w:p>
        </w:tc>
      </w:tr>
      <w:tr w:rsidR="00AC23C4" w:rsidRPr="005F70FB" w14:paraId="072E0B3D" w14:textId="77777777" w:rsidTr="00B81EF8">
        <w:trPr>
          <w:gridAfter w:val="1"/>
          <w:wAfter w:w="425" w:type="dxa"/>
        </w:trPr>
        <w:tc>
          <w:tcPr>
            <w:tcW w:w="709" w:type="dxa"/>
            <w:shd w:val="clear" w:color="auto" w:fill="auto"/>
          </w:tcPr>
          <w:p w14:paraId="717254F3" w14:textId="77777777" w:rsidR="00066802" w:rsidRPr="005F70FB" w:rsidRDefault="00066802" w:rsidP="00E74266">
            <w:pPr>
              <w:pStyle w:val="O0Nwnext"/>
            </w:pPr>
          </w:p>
        </w:tc>
        <w:tc>
          <w:tcPr>
            <w:tcW w:w="1181" w:type="dxa"/>
            <w:gridSpan w:val="4"/>
            <w:shd w:val="clear" w:color="auto" w:fill="auto"/>
          </w:tcPr>
          <w:p w14:paraId="4A31F094" w14:textId="77777777" w:rsidR="00066802" w:rsidRPr="005F70FB" w:rsidRDefault="00066802" w:rsidP="00E74266">
            <w:pPr>
              <w:pStyle w:val="Text"/>
            </w:pPr>
            <w:r w:rsidRPr="005F70FB">
              <w:t>gong-gong,</w:t>
            </w:r>
          </w:p>
        </w:tc>
        <w:tc>
          <w:tcPr>
            <w:tcW w:w="868" w:type="dxa"/>
            <w:gridSpan w:val="2"/>
            <w:shd w:val="clear" w:color="auto" w:fill="auto"/>
          </w:tcPr>
          <w:p w14:paraId="78E732CE" w14:textId="77777777" w:rsidR="00066802" w:rsidRPr="005F70FB" w:rsidRDefault="00066802" w:rsidP="00E74266">
            <w:pPr>
              <w:pStyle w:val="Text"/>
            </w:pPr>
            <w:r w:rsidRPr="005F70FB">
              <w:t>baru</w:t>
            </w:r>
          </w:p>
        </w:tc>
        <w:tc>
          <w:tcPr>
            <w:tcW w:w="489" w:type="dxa"/>
            <w:gridSpan w:val="2"/>
            <w:shd w:val="clear" w:color="auto" w:fill="auto"/>
          </w:tcPr>
          <w:p w14:paraId="58950F42" w14:textId="77777777" w:rsidR="00066802" w:rsidRPr="005F70FB" w:rsidRDefault="00066802" w:rsidP="00E74266">
            <w:pPr>
              <w:pStyle w:val="Text"/>
            </w:pPr>
            <w:r w:rsidRPr="005F70FB">
              <w:t>sa</w:t>
            </w:r>
          </w:p>
        </w:tc>
        <w:tc>
          <w:tcPr>
            <w:tcW w:w="684" w:type="dxa"/>
            <w:gridSpan w:val="3"/>
            <w:shd w:val="clear" w:color="auto" w:fill="auto"/>
          </w:tcPr>
          <w:p w14:paraId="69772BB8" w14:textId="77777777" w:rsidR="00066802" w:rsidRPr="005F70FB" w:rsidRDefault="00066802" w:rsidP="00E74266">
            <w:pPr>
              <w:pStyle w:val="Text"/>
            </w:pPr>
            <w:r w:rsidRPr="005F70FB">
              <w:t>mulay</w:t>
            </w:r>
          </w:p>
        </w:tc>
        <w:tc>
          <w:tcPr>
            <w:tcW w:w="1012" w:type="dxa"/>
            <w:gridSpan w:val="5"/>
            <w:shd w:val="clear" w:color="auto" w:fill="auto"/>
          </w:tcPr>
          <w:p w14:paraId="1BD51C65" w14:textId="77777777" w:rsidR="00066802" w:rsidRPr="005F70FB" w:rsidRDefault="00066802" w:rsidP="00E74266">
            <w:pPr>
              <w:pStyle w:val="Text"/>
            </w:pPr>
            <w:r w:rsidRPr="005F70FB">
              <w:t>pana</w:t>
            </w:r>
          </w:p>
        </w:tc>
        <w:tc>
          <w:tcPr>
            <w:tcW w:w="489" w:type="dxa"/>
            <w:gridSpan w:val="2"/>
            <w:shd w:val="clear" w:color="auto" w:fill="auto"/>
          </w:tcPr>
          <w:p w14:paraId="59AF0D68" w14:textId="77777777" w:rsidR="00066802" w:rsidRPr="005F70FB" w:rsidRDefault="00066802" w:rsidP="00E74266">
            <w:pPr>
              <w:pStyle w:val="Text"/>
            </w:pPr>
            <w:r w:rsidRPr="005F70FB">
              <w:t>dia,</w:t>
            </w:r>
          </w:p>
        </w:tc>
        <w:tc>
          <w:tcPr>
            <w:tcW w:w="1012" w:type="dxa"/>
            <w:gridSpan w:val="5"/>
            <w:shd w:val="clear" w:color="auto" w:fill="auto"/>
          </w:tcPr>
          <w:p w14:paraId="2BA229E5" w14:textId="77777777" w:rsidR="00066802" w:rsidRPr="005F70FB" w:rsidRDefault="00066802" w:rsidP="00E74266">
            <w:pPr>
              <w:pStyle w:val="Text"/>
            </w:pPr>
            <w:r w:rsidRPr="005F70FB">
              <w:t>pana</w:t>
            </w:r>
          </w:p>
        </w:tc>
      </w:tr>
      <w:tr w:rsidR="00AC23C4" w:rsidRPr="005F70FB" w14:paraId="1085CA29" w14:textId="77777777" w:rsidTr="00B81EF8">
        <w:trPr>
          <w:gridAfter w:val="1"/>
          <w:wAfter w:w="425" w:type="dxa"/>
        </w:trPr>
        <w:tc>
          <w:tcPr>
            <w:tcW w:w="709" w:type="dxa"/>
            <w:shd w:val="clear" w:color="auto" w:fill="auto"/>
          </w:tcPr>
          <w:p w14:paraId="0C71DCDC" w14:textId="77777777" w:rsidR="00066802" w:rsidRPr="005F70FB" w:rsidRDefault="00066802" w:rsidP="00E74266">
            <w:pPr>
              <w:pStyle w:val="GlossEng2ptafter"/>
            </w:pPr>
          </w:p>
        </w:tc>
        <w:tc>
          <w:tcPr>
            <w:tcW w:w="1181" w:type="dxa"/>
            <w:gridSpan w:val="4"/>
            <w:shd w:val="clear" w:color="auto" w:fill="auto"/>
          </w:tcPr>
          <w:p w14:paraId="07329228" w14:textId="77777777" w:rsidR="00066802" w:rsidRPr="005F70FB" w:rsidRDefault="00066802" w:rsidP="00E74266">
            <w:pPr>
              <w:pStyle w:val="GlossEng2ptafter"/>
            </w:pPr>
            <w:r w:rsidRPr="005F70FB">
              <w:t>bark(.at)</w:t>
            </w:r>
          </w:p>
        </w:tc>
        <w:tc>
          <w:tcPr>
            <w:tcW w:w="868" w:type="dxa"/>
            <w:gridSpan w:val="2"/>
            <w:shd w:val="clear" w:color="auto" w:fill="auto"/>
          </w:tcPr>
          <w:p w14:paraId="3A1DBEC8" w14:textId="77777777" w:rsidR="00066802" w:rsidRPr="005F70FB" w:rsidRDefault="00066802" w:rsidP="00E74266">
            <w:pPr>
              <w:pStyle w:val="GlossEng2ptafter"/>
            </w:pPr>
            <w:r w:rsidRPr="005F70FB">
              <w:t>and.then</w:t>
            </w:r>
          </w:p>
        </w:tc>
        <w:tc>
          <w:tcPr>
            <w:tcW w:w="489" w:type="dxa"/>
            <w:gridSpan w:val="2"/>
            <w:shd w:val="clear" w:color="auto" w:fill="auto"/>
          </w:tcPr>
          <w:p w14:paraId="222CC59E" w14:textId="77777777" w:rsidR="00066802" w:rsidRPr="005F70FB" w:rsidRDefault="00066802" w:rsidP="00E74266">
            <w:pPr>
              <w:pStyle w:val="GlossEng2ptafter"/>
            </w:pPr>
            <w:r w:rsidRPr="005F70FB">
              <w:rPr>
                <w:rStyle w:val="ChSmallCaps"/>
              </w:rPr>
              <w:t>1sg</w:t>
            </w:r>
          </w:p>
        </w:tc>
        <w:tc>
          <w:tcPr>
            <w:tcW w:w="684" w:type="dxa"/>
            <w:gridSpan w:val="3"/>
            <w:shd w:val="clear" w:color="auto" w:fill="auto"/>
          </w:tcPr>
          <w:p w14:paraId="2AA5F266" w14:textId="77777777" w:rsidR="00066802" w:rsidRPr="005F70FB" w:rsidRDefault="00066802" w:rsidP="00E74266">
            <w:pPr>
              <w:pStyle w:val="GlossEng2ptafter"/>
            </w:pPr>
            <w:r w:rsidRPr="005F70FB">
              <w:t>start</w:t>
            </w:r>
          </w:p>
        </w:tc>
        <w:tc>
          <w:tcPr>
            <w:tcW w:w="1012" w:type="dxa"/>
            <w:gridSpan w:val="5"/>
            <w:shd w:val="clear" w:color="auto" w:fill="auto"/>
          </w:tcPr>
          <w:p w14:paraId="3B510F24" w14:textId="77777777" w:rsidR="00066802" w:rsidRPr="005F70FB" w:rsidRDefault="00066802" w:rsidP="00E74266">
            <w:pPr>
              <w:pStyle w:val="GlossEng2ptafter"/>
            </w:pPr>
            <w:r w:rsidRPr="005F70FB">
              <w:t>bow.shoot</w:t>
            </w:r>
          </w:p>
        </w:tc>
        <w:tc>
          <w:tcPr>
            <w:tcW w:w="489" w:type="dxa"/>
            <w:gridSpan w:val="2"/>
            <w:shd w:val="clear" w:color="auto" w:fill="auto"/>
          </w:tcPr>
          <w:p w14:paraId="2FBEBAFC" w14:textId="77777777" w:rsidR="00066802" w:rsidRPr="005F70FB" w:rsidRDefault="00066802" w:rsidP="00E74266">
            <w:pPr>
              <w:pStyle w:val="GlossEng2ptafter"/>
            </w:pPr>
            <w:r w:rsidRPr="005F70FB">
              <w:rPr>
                <w:rStyle w:val="ChSmallCaps"/>
              </w:rPr>
              <w:t>3sg</w:t>
            </w:r>
          </w:p>
        </w:tc>
        <w:tc>
          <w:tcPr>
            <w:tcW w:w="1012" w:type="dxa"/>
            <w:gridSpan w:val="5"/>
            <w:shd w:val="clear" w:color="auto" w:fill="auto"/>
          </w:tcPr>
          <w:p w14:paraId="43182665" w14:textId="77777777" w:rsidR="00066802" w:rsidRPr="005F70FB" w:rsidRDefault="00066802" w:rsidP="00E74266">
            <w:pPr>
              <w:pStyle w:val="GlossEng2ptafter"/>
            </w:pPr>
            <w:r w:rsidRPr="005F70FB">
              <w:t>bow.shoot</w:t>
            </w:r>
          </w:p>
        </w:tc>
      </w:tr>
      <w:tr w:rsidR="00AC23C4" w:rsidRPr="005F70FB" w14:paraId="684E3D66" w14:textId="77777777" w:rsidTr="00B81EF8">
        <w:tc>
          <w:tcPr>
            <w:tcW w:w="709" w:type="dxa"/>
            <w:shd w:val="clear" w:color="auto" w:fill="auto"/>
          </w:tcPr>
          <w:p w14:paraId="77A935B9" w14:textId="77777777" w:rsidR="00066802" w:rsidRPr="005F70FB" w:rsidRDefault="00066802" w:rsidP="00E74266">
            <w:pPr>
              <w:pStyle w:val="O0Nwnext"/>
            </w:pPr>
          </w:p>
        </w:tc>
        <w:tc>
          <w:tcPr>
            <w:tcW w:w="762" w:type="dxa"/>
            <w:gridSpan w:val="2"/>
            <w:shd w:val="clear" w:color="auto" w:fill="auto"/>
          </w:tcPr>
          <w:p w14:paraId="317EE834" w14:textId="77777777" w:rsidR="00066802" w:rsidRPr="005F70FB" w:rsidRDefault="00066802" w:rsidP="00E74266">
            <w:pPr>
              <w:pStyle w:val="Text"/>
            </w:pPr>
            <w:r w:rsidRPr="005F70FB">
              <w:t>dengan</w:t>
            </w:r>
            <w:r w:rsidR="00E22DD1" w:rsidRPr="005F70FB">
              <w:t>g</w:t>
            </w:r>
          </w:p>
        </w:tc>
        <w:tc>
          <w:tcPr>
            <w:tcW w:w="1304" w:type="dxa"/>
            <w:gridSpan w:val="5"/>
            <w:shd w:val="clear" w:color="auto" w:fill="auto"/>
          </w:tcPr>
          <w:p w14:paraId="6C9EDF3D" w14:textId="77777777" w:rsidR="00066802" w:rsidRPr="005F70FB" w:rsidRDefault="00066802" w:rsidP="00E74266">
            <w:pPr>
              <w:pStyle w:val="Text"/>
            </w:pPr>
            <w:r w:rsidRPr="005F70FB">
              <w:t>jubi,</w:t>
            </w:r>
          </w:p>
        </w:tc>
        <w:tc>
          <w:tcPr>
            <w:tcW w:w="487" w:type="dxa"/>
            <w:gridSpan w:val="2"/>
            <w:shd w:val="clear" w:color="auto" w:fill="auto"/>
          </w:tcPr>
          <w:p w14:paraId="25E72AE3" w14:textId="77777777" w:rsidR="00066802" w:rsidRPr="005F70FB" w:rsidRDefault="00066802" w:rsidP="00E74266">
            <w:pPr>
              <w:pStyle w:val="Text"/>
            </w:pPr>
            <w:r w:rsidRPr="005F70FB">
              <w:t>sa</w:t>
            </w:r>
          </w:p>
        </w:tc>
        <w:tc>
          <w:tcPr>
            <w:tcW w:w="1010" w:type="dxa"/>
            <w:gridSpan w:val="4"/>
            <w:shd w:val="clear" w:color="auto" w:fill="auto"/>
          </w:tcPr>
          <w:p w14:paraId="30650688" w14:textId="77777777" w:rsidR="00066802" w:rsidRPr="005F70FB" w:rsidRDefault="00066802" w:rsidP="00E74266">
            <w:pPr>
              <w:pStyle w:val="Text"/>
            </w:pPr>
            <w:r w:rsidRPr="005F70FB">
              <w:t>jubi</w:t>
            </w:r>
          </w:p>
        </w:tc>
        <w:tc>
          <w:tcPr>
            <w:tcW w:w="487" w:type="dxa"/>
            <w:gridSpan w:val="2"/>
            <w:shd w:val="clear" w:color="auto" w:fill="auto"/>
          </w:tcPr>
          <w:p w14:paraId="2EB84E7F" w14:textId="77777777" w:rsidR="00066802" w:rsidRPr="005F70FB" w:rsidRDefault="00066802" w:rsidP="00E74266">
            <w:pPr>
              <w:pStyle w:val="Text"/>
            </w:pPr>
            <w:r w:rsidRPr="005F70FB">
              <w:t>dia,</w:t>
            </w:r>
          </w:p>
        </w:tc>
        <w:tc>
          <w:tcPr>
            <w:tcW w:w="1134" w:type="dxa"/>
            <w:gridSpan w:val="5"/>
            <w:shd w:val="clear" w:color="auto" w:fill="auto"/>
          </w:tcPr>
          <w:p w14:paraId="6FA835BA" w14:textId="77777777" w:rsidR="00066802" w:rsidRPr="005F70FB" w:rsidRDefault="00066802" w:rsidP="00E74266">
            <w:pPr>
              <w:pStyle w:val="Text"/>
            </w:pPr>
            <w:r w:rsidRPr="005F70FB">
              <w:t>langsung</w:t>
            </w:r>
          </w:p>
        </w:tc>
        <w:tc>
          <w:tcPr>
            <w:tcW w:w="488" w:type="dxa"/>
            <w:gridSpan w:val="2"/>
            <w:shd w:val="clear" w:color="auto" w:fill="auto"/>
          </w:tcPr>
          <w:p w14:paraId="23220760" w14:textId="77777777" w:rsidR="00066802" w:rsidRPr="005F70FB" w:rsidRDefault="00066802" w:rsidP="00E74266">
            <w:pPr>
              <w:pStyle w:val="Text"/>
            </w:pPr>
            <w:r w:rsidRPr="005F70FB">
              <w:t>babi</w:t>
            </w:r>
          </w:p>
        </w:tc>
        <w:tc>
          <w:tcPr>
            <w:tcW w:w="488" w:type="dxa"/>
            <w:gridSpan w:val="2"/>
            <w:shd w:val="clear" w:color="auto" w:fill="auto"/>
          </w:tcPr>
          <w:p w14:paraId="6B81A971" w14:textId="77777777" w:rsidR="00066802" w:rsidRPr="005F70FB" w:rsidRDefault="00066802" w:rsidP="00E74266">
            <w:pPr>
              <w:pStyle w:val="Text"/>
            </w:pPr>
            <w:r w:rsidRPr="005F70FB">
              <w:t>mati</w:t>
            </w:r>
          </w:p>
        </w:tc>
      </w:tr>
      <w:tr w:rsidR="00AC23C4" w:rsidRPr="005F70FB" w14:paraId="7E268476" w14:textId="77777777" w:rsidTr="00B81EF8">
        <w:tc>
          <w:tcPr>
            <w:tcW w:w="709" w:type="dxa"/>
            <w:shd w:val="clear" w:color="auto" w:fill="auto"/>
          </w:tcPr>
          <w:p w14:paraId="1C965AE2" w14:textId="77777777" w:rsidR="00066802" w:rsidRPr="005F70FB" w:rsidRDefault="00066802" w:rsidP="00E74266">
            <w:pPr>
              <w:pStyle w:val="GlossEng"/>
            </w:pPr>
          </w:p>
        </w:tc>
        <w:tc>
          <w:tcPr>
            <w:tcW w:w="762" w:type="dxa"/>
            <w:gridSpan w:val="2"/>
            <w:shd w:val="clear" w:color="auto" w:fill="auto"/>
          </w:tcPr>
          <w:p w14:paraId="4F2947FF" w14:textId="77777777" w:rsidR="00066802" w:rsidRPr="005F70FB" w:rsidRDefault="00066802" w:rsidP="00E74266">
            <w:pPr>
              <w:pStyle w:val="GlossEng"/>
            </w:pPr>
            <w:r w:rsidRPr="005F70FB">
              <w:t>with</w:t>
            </w:r>
          </w:p>
        </w:tc>
        <w:tc>
          <w:tcPr>
            <w:tcW w:w="1304" w:type="dxa"/>
            <w:gridSpan w:val="5"/>
            <w:shd w:val="clear" w:color="auto" w:fill="auto"/>
          </w:tcPr>
          <w:p w14:paraId="7DBBEECE" w14:textId="77777777" w:rsidR="00066802" w:rsidRPr="005F70FB" w:rsidRDefault="00066802" w:rsidP="00E74266">
            <w:pPr>
              <w:pStyle w:val="GlossEng"/>
            </w:pPr>
            <w:r w:rsidRPr="005F70FB">
              <w:t>bow.and.arrow</w:t>
            </w:r>
          </w:p>
        </w:tc>
        <w:tc>
          <w:tcPr>
            <w:tcW w:w="487" w:type="dxa"/>
            <w:gridSpan w:val="2"/>
            <w:shd w:val="clear" w:color="auto" w:fill="auto"/>
          </w:tcPr>
          <w:p w14:paraId="2DC547A1" w14:textId="77777777" w:rsidR="00066802" w:rsidRPr="005F70FB" w:rsidRDefault="00066802" w:rsidP="00E74266">
            <w:pPr>
              <w:pStyle w:val="GlossEng"/>
            </w:pPr>
            <w:r w:rsidRPr="005F70FB">
              <w:rPr>
                <w:rStyle w:val="ChSmallCaps"/>
              </w:rPr>
              <w:t>1sg</w:t>
            </w:r>
          </w:p>
        </w:tc>
        <w:tc>
          <w:tcPr>
            <w:tcW w:w="1010" w:type="dxa"/>
            <w:gridSpan w:val="4"/>
            <w:shd w:val="clear" w:color="auto" w:fill="auto"/>
          </w:tcPr>
          <w:p w14:paraId="0459A975" w14:textId="77777777" w:rsidR="00066802" w:rsidRPr="005F70FB" w:rsidRDefault="00066802" w:rsidP="00E74266">
            <w:pPr>
              <w:pStyle w:val="GlossEng"/>
            </w:pPr>
            <w:r w:rsidRPr="005F70FB">
              <w:t>bow.shoot</w:t>
            </w:r>
          </w:p>
        </w:tc>
        <w:tc>
          <w:tcPr>
            <w:tcW w:w="487" w:type="dxa"/>
            <w:gridSpan w:val="2"/>
            <w:shd w:val="clear" w:color="auto" w:fill="auto"/>
          </w:tcPr>
          <w:p w14:paraId="7EC6A94B" w14:textId="77777777" w:rsidR="00066802" w:rsidRPr="005F70FB" w:rsidRDefault="00066802" w:rsidP="00E74266">
            <w:pPr>
              <w:pStyle w:val="GlossEng"/>
            </w:pPr>
            <w:r w:rsidRPr="005F70FB">
              <w:rPr>
                <w:rStyle w:val="ChSmallCaps"/>
              </w:rPr>
              <w:t>3sg</w:t>
            </w:r>
          </w:p>
        </w:tc>
        <w:tc>
          <w:tcPr>
            <w:tcW w:w="1134" w:type="dxa"/>
            <w:gridSpan w:val="5"/>
            <w:shd w:val="clear" w:color="auto" w:fill="auto"/>
          </w:tcPr>
          <w:p w14:paraId="2659A081" w14:textId="77777777" w:rsidR="00066802" w:rsidRPr="005F70FB" w:rsidRDefault="00066802" w:rsidP="00E74266">
            <w:pPr>
              <w:pStyle w:val="GlossEng"/>
            </w:pPr>
            <w:r w:rsidRPr="005F70FB">
              <w:t>immediately</w:t>
            </w:r>
          </w:p>
        </w:tc>
        <w:tc>
          <w:tcPr>
            <w:tcW w:w="488" w:type="dxa"/>
            <w:gridSpan w:val="2"/>
            <w:shd w:val="clear" w:color="auto" w:fill="auto"/>
          </w:tcPr>
          <w:p w14:paraId="576F2AE3" w14:textId="77777777" w:rsidR="00066802" w:rsidRPr="005F70FB" w:rsidRDefault="00066802" w:rsidP="00E74266">
            <w:pPr>
              <w:pStyle w:val="GlossEng"/>
            </w:pPr>
            <w:r w:rsidRPr="005F70FB">
              <w:t>pig</w:t>
            </w:r>
          </w:p>
        </w:tc>
        <w:tc>
          <w:tcPr>
            <w:tcW w:w="488" w:type="dxa"/>
            <w:gridSpan w:val="2"/>
            <w:shd w:val="clear" w:color="auto" w:fill="auto"/>
          </w:tcPr>
          <w:p w14:paraId="5ECD1EE1" w14:textId="77777777" w:rsidR="00066802" w:rsidRPr="005F70FB" w:rsidRDefault="00066802" w:rsidP="00E74266">
            <w:pPr>
              <w:pStyle w:val="GlossEng"/>
            </w:pPr>
            <w:r w:rsidRPr="005F70FB">
              <w:t>die</w:t>
            </w:r>
          </w:p>
        </w:tc>
      </w:tr>
    </w:tbl>
    <w:p w14:paraId="26B4A432" w14:textId="77777777" w:rsidR="00066802" w:rsidRPr="005F70FB" w:rsidRDefault="00066802" w:rsidP="00066802">
      <w:pPr>
        <w:pStyle w:val="FreeTranslEng"/>
      </w:pPr>
      <w:r w:rsidRPr="005F70FB">
        <w:t>I just ran closing in on the pig where the dogs were barking, then I started bow shooting (it), bow shooting (it) with (my) bow and arrows, I bow shot it, immediately the pig died</w:t>
      </w:r>
    </w:p>
    <w:tbl>
      <w:tblPr>
        <w:tblW w:w="6568" w:type="dxa"/>
        <w:tblCellMar>
          <w:left w:w="42" w:type="dxa"/>
          <w:right w:w="42" w:type="dxa"/>
        </w:tblCellMar>
        <w:tblLook w:val="01E0" w:firstRow="1" w:lastRow="1" w:firstColumn="1" w:lastColumn="1" w:noHBand="0" w:noVBand="0"/>
      </w:tblPr>
      <w:tblGrid>
        <w:gridCol w:w="707"/>
        <w:gridCol w:w="565"/>
        <w:gridCol w:w="45"/>
        <w:gridCol w:w="167"/>
        <w:gridCol w:w="268"/>
        <w:gridCol w:w="266"/>
        <w:gridCol w:w="145"/>
        <w:gridCol w:w="168"/>
        <w:gridCol w:w="216"/>
        <w:gridCol w:w="351"/>
        <w:gridCol w:w="42"/>
        <w:gridCol w:w="384"/>
        <w:gridCol w:w="62"/>
        <w:gridCol w:w="427"/>
        <w:gridCol w:w="301"/>
        <w:gridCol w:w="467"/>
        <w:gridCol w:w="45"/>
        <w:gridCol w:w="673"/>
        <w:gridCol w:w="83"/>
        <w:gridCol w:w="698"/>
        <w:gridCol w:w="264"/>
        <w:gridCol w:w="224"/>
      </w:tblGrid>
      <w:tr w:rsidR="00AC23C4" w:rsidRPr="005F70FB" w14:paraId="36D184EB" w14:textId="77777777" w:rsidTr="00640703">
        <w:tc>
          <w:tcPr>
            <w:tcW w:w="707" w:type="dxa"/>
            <w:shd w:val="clear" w:color="auto" w:fill="auto"/>
          </w:tcPr>
          <w:p w14:paraId="7B0BD96B" w14:textId="77777777" w:rsidR="00066802" w:rsidRPr="005F70FB" w:rsidRDefault="00066802" w:rsidP="00E74266">
            <w:pPr>
              <w:pStyle w:val="Text"/>
            </w:pPr>
            <w:r w:rsidRPr="005F70FB">
              <w:t>0008</w:t>
            </w:r>
          </w:p>
        </w:tc>
        <w:tc>
          <w:tcPr>
            <w:tcW w:w="565" w:type="dxa"/>
            <w:shd w:val="clear" w:color="auto" w:fill="auto"/>
          </w:tcPr>
          <w:p w14:paraId="10A0D41C" w14:textId="77777777" w:rsidR="00066802" w:rsidRPr="005F70FB" w:rsidRDefault="00066802" w:rsidP="00E74266">
            <w:pPr>
              <w:pStyle w:val="Text"/>
            </w:pPr>
            <w:r w:rsidRPr="005F70FB">
              <w:t>wa,</w:t>
            </w:r>
          </w:p>
        </w:tc>
        <w:tc>
          <w:tcPr>
            <w:tcW w:w="480" w:type="dxa"/>
            <w:gridSpan w:val="3"/>
            <w:shd w:val="clear" w:color="auto" w:fill="auto"/>
          </w:tcPr>
          <w:p w14:paraId="04F601EE" w14:textId="77777777" w:rsidR="00066802" w:rsidRPr="005F70FB" w:rsidRDefault="00066802" w:rsidP="00E74266">
            <w:pPr>
              <w:pStyle w:val="Text"/>
            </w:pPr>
            <w:r w:rsidRPr="005F70FB">
              <w:t>babi</w:t>
            </w:r>
          </w:p>
        </w:tc>
        <w:tc>
          <w:tcPr>
            <w:tcW w:w="579" w:type="dxa"/>
            <w:gridSpan w:val="3"/>
            <w:shd w:val="clear" w:color="auto" w:fill="auto"/>
          </w:tcPr>
          <w:p w14:paraId="6CB4AD13" w14:textId="77777777" w:rsidR="00066802" w:rsidRPr="005F70FB" w:rsidRDefault="00066802" w:rsidP="00E74266">
            <w:pPr>
              <w:pStyle w:val="Text"/>
            </w:pPr>
            <w:r w:rsidRPr="005F70FB">
              <w:t>besar</w:t>
            </w:r>
          </w:p>
        </w:tc>
        <w:tc>
          <w:tcPr>
            <w:tcW w:w="567" w:type="dxa"/>
            <w:gridSpan w:val="2"/>
            <w:shd w:val="clear" w:color="auto" w:fill="auto"/>
          </w:tcPr>
          <w:p w14:paraId="6A6092C8" w14:textId="77777777" w:rsidR="00066802" w:rsidRPr="005F70FB" w:rsidRDefault="00066802" w:rsidP="00E74266">
            <w:pPr>
              <w:pStyle w:val="Text"/>
            </w:pPr>
            <w:r w:rsidRPr="005F70FB">
              <w:t>skali,</w:t>
            </w:r>
          </w:p>
        </w:tc>
        <w:tc>
          <w:tcPr>
            <w:tcW w:w="488" w:type="dxa"/>
            <w:gridSpan w:val="3"/>
            <w:shd w:val="clear" w:color="auto" w:fill="auto"/>
          </w:tcPr>
          <w:p w14:paraId="15EBFD9E" w14:textId="77777777" w:rsidR="00066802" w:rsidRPr="005F70FB" w:rsidRDefault="00066802" w:rsidP="00E74266">
            <w:pPr>
              <w:pStyle w:val="Text"/>
            </w:pPr>
            <w:r w:rsidRPr="005F70FB">
              <w:t>sa</w:t>
            </w:r>
          </w:p>
        </w:tc>
        <w:tc>
          <w:tcPr>
            <w:tcW w:w="728" w:type="dxa"/>
            <w:gridSpan w:val="2"/>
            <w:shd w:val="clear" w:color="auto" w:fill="auto"/>
          </w:tcPr>
          <w:p w14:paraId="196D4CA6" w14:textId="77777777" w:rsidR="00066802" w:rsidRPr="005F70FB" w:rsidRDefault="00066802" w:rsidP="00E74266">
            <w:pPr>
              <w:pStyle w:val="Text"/>
            </w:pPr>
            <w:r w:rsidRPr="005F70FB">
              <w:t>sendiri</w:t>
            </w:r>
          </w:p>
        </w:tc>
        <w:tc>
          <w:tcPr>
            <w:tcW w:w="512" w:type="dxa"/>
            <w:gridSpan w:val="2"/>
            <w:shd w:val="clear" w:color="auto" w:fill="auto"/>
          </w:tcPr>
          <w:p w14:paraId="11224344" w14:textId="77777777" w:rsidR="00066802" w:rsidRPr="005F70FB" w:rsidRDefault="00066802" w:rsidP="00E74266">
            <w:pPr>
              <w:pStyle w:val="Text"/>
            </w:pPr>
            <w:r w:rsidRPr="005F70FB">
              <w:t>tra</w:t>
            </w:r>
          </w:p>
        </w:tc>
        <w:tc>
          <w:tcPr>
            <w:tcW w:w="756" w:type="dxa"/>
            <w:gridSpan w:val="2"/>
            <w:shd w:val="clear" w:color="auto" w:fill="auto"/>
          </w:tcPr>
          <w:p w14:paraId="6A7B3BB3" w14:textId="77777777" w:rsidR="00066802" w:rsidRPr="005F70FB" w:rsidRDefault="00066802" w:rsidP="00E74266">
            <w:pPr>
              <w:pStyle w:val="Text"/>
            </w:pPr>
            <w:r w:rsidRPr="005F70FB">
              <w:t>bisa</w:t>
            </w:r>
          </w:p>
        </w:tc>
        <w:tc>
          <w:tcPr>
            <w:tcW w:w="698" w:type="dxa"/>
            <w:shd w:val="clear" w:color="auto" w:fill="auto"/>
          </w:tcPr>
          <w:p w14:paraId="14AE447B" w14:textId="77777777" w:rsidR="00066802" w:rsidRPr="005F70FB" w:rsidRDefault="00066802" w:rsidP="00E74266">
            <w:pPr>
              <w:pStyle w:val="Text"/>
            </w:pPr>
            <w:r w:rsidRPr="005F70FB">
              <w:t>angkat,</w:t>
            </w:r>
          </w:p>
        </w:tc>
        <w:tc>
          <w:tcPr>
            <w:tcW w:w="488" w:type="dxa"/>
            <w:gridSpan w:val="2"/>
            <w:shd w:val="clear" w:color="auto" w:fill="auto"/>
          </w:tcPr>
          <w:p w14:paraId="7C85DF39" w14:textId="77777777" w:rsidR="00066802" w:rsidRPr="005F70FB" w:rsidRDefault="00066802" w:rsidP="00E74266">
            <w:pPr>
              <w:pStyle w:val="Text"/>
            </w:pPr>
            <w:r w:rsidRPr="005F70FB">
              <w:t>sa</w:t>
            </w:r>
          </w:p>
        </w:tc>
      </w:tr>
      <w:tr w:rsidR="00AC23C4" w:rsidRPr="005F70FB" w14:paraId="55B9F0E3" w14:textId="77777777" w:rsidTr="00640703">
        <w:tc>
          <w:tcPr>
            <w:tcW w:w="707" w:type="dxa"/>
            <w:shd w:val="clear" w:color="auto" w:fill="auto"/>
          </w:tcPr>
          <w:p w14:paraId="1EE504EA" w14:textId="77777777" w:rsidR="00066802" w:rsidRPr="005F70FB" w:rsidRDefault="00066802" w:rsidP="00E74266">
            <w:pPr>
              <w:pStyle w:val="GlossEng2ptafter"/>
            </w:pPr>
          </w:p>
        </w:tc>
        <w:tc>
          <w:tcPr>
            <w:tcW w:w="565" w:type="dxa"/>
            <w:shd w:val="clear" w:color="auto" w:fill="auto"/>
          </w:tcPr>
          <w:p w14:paraId="52FA3ACE" w14:textId="77777777" w:rsidR="00066802" w:rsidRPr="005F70FB" w:rsidRDefault="00066802" w:rsidP="00E74266">
            <w:pPr>
              <w:pStyle w:val="GlossEng2ptafter"/>
            </w:pPr>
            <w:r w:rsidRPr="005F70FB">
              <w:t>wow!</w:t>
            </w:r>
          </w:p>
        </w:tc>
        <w:tc>
          <w:tcPr>
            <w:tcW w:w="480" w:type="dxa"/>
            <w:gridSpan w:val="3"/>
            <w:shd w:val="clear" w:color="auto" w:fill="auto"/>
          </w:tcPr>
          <w:p w14:paraId="64AEDAB5" w14:textId="77777777" w:rsidR="00066802" w:rsidRPr="005F70FB" w:rsidRDefault="00066802" w:rsidP="00E74266">
            <w:pPr>
              <w:pStyle w:val="GlossEng2ptafter"/>
            </w:pPr>
            <w:r w:rsidRPr="005F70FB">
              <w:t>pig</w:t>
            </w:r>
          </w:p>
        </w:tc>
        <w:tc>
          <w:tcPr>
            <w:tcW w:w="579" w:type="dxa"/>
            <w:gridSpan w:val="3"/>
            <w:shd w:val="clear" w:color="auto" w:fill="auto"/>
          </w:tcPr>
          <w:p w14:paraId="230944D9" w14:textId="77777777" w:rsidR="00066802" w:rsidRPr="005F70FB" w:rsidRDefault="00066802" w:rsidP="00E74266">
            <w:pPr>
              <w:pStyle w:val="GlossEng2ptafter"/>
            </w:pPr>
            <w:r w:rsidRPr="005F70FB">
              <w:t>be.big</w:t>
            </w:r>
          </w:p>
        </w:tc>
        <w:tc>
          <w:tcPr>
            <w:tcW w:w="567" w:type="dxa"/>
            <w:gridSpan w:val="2"/>
            <w:shd w:val="clear" w:color="auto" w:fill="auto"/>
          </w:tcPr>
          <w:p w14:paraId="35A2EC4F" w14:textId="77777777" w:rsidR="00066802" w:rsidRPr="005F70FB" w:rsidRDefault="00066802" w:rsidP="00E74266">
            <w:pPr>
              <w:pStyle w:val="GlossEng2ptafter"/>
            </w:pPr>
            <w:r w:rsidRPr="005F70FB">
              <w:t>very</w:t>
            </w:r>
          </w:p>
        </w:tc>
        <w:tc>
          <w:tcPr>
            <w:tcW w:w="488" w:type="dxa"/>
            <w:gridSpan w:val="3"/>
            <w:shd w:val="clear" w:color="auto" w:fill="auto"/>
          </w:tcPr>
          <w:p w14:paraId="4650645F" w14:textId="77777777" w:rsidR="00066802" w:rsidRPr="005F70FB" w:rsidRDefault="00066802" w:rsidP="00E74266">
            <w:pPr>
              <w:pStyle w:val="GlossEng2ptafter"/>
            </w:pPr>
            <w:r w:rsidRPr="005F70FB">
              <w:rPr>
                <w:rStyle w:val="ChSmallCaps"/>
              </w:rPr>
              <w:t>1sg</w:t>
            </w:r>
          </w:p>
        </w:tc>
        <w:tc>
          <w:tcPr>
            <w:tcW w:w="728" w:type="dxa"/>
            <w:gridSpan w:val="2"/>
            <w:shd w:val="clear" w:color="auto" w:fill="auto"/>
          </w:tcPr>
          <w:p w14:paraId="152769E7" w14:textId="77777777" w:rsidR="00066802" w:rsidRPr="005F70FB" w:rsidRDefault="00066802" w:rsidP="00E74266">
            <w:pPr>
              <w:pStyle w:val="GlossEng2ptafter"/>
            </w:pPr>
            <w:r w:rsidRPr="005F70FB">
              <w:t>alone</w:t>
            </w:r>
          </w:p>
        </w:tc>
        <w:tc>
          <w:tcPr>
            <w:tcW w:w="512" w:type="dxa"/>
            <w:gridSpan w:val="2"/>
            <w:shd w:val="clear" w:color="auto" w:fill="auto"/>
          </w:tcPr>
          <w:p w14:paraId="24169125" w14:textId="77777777" w:rsidR="00066802" w:rsidRPr="005F70FB" w:rsidRDefault="00066802" w:rsidP="00E74266">
            <w:pPr>
              <w:pStyle w:val="GlossEng2ptafter"/>
            </w:pPr>
            <w:r w:rsidRPr="005F70FB">
              <w:rPr>
                <w:rStyle w:val="ChSmallCaps"/>
              </w:rPr>
              <w:t>neg</w:t>
            </w:r>
          </w:p>
        </w:tc>
        <w:tc>
          <w:tcPr>
            <w:tcW w:w="756" w:type="dxa"/>
            <w:gridSpan w:val="2"/>
            <w:shd w:val="clear" w:color="auto" w:fill="auto"/>
          </w:tcPr>
          <w:p w14:paraId="10CB0432" w14:textId="3B10791C" w:rsidR="00066802" w:rsidRPr="005F70FB" w:rsidRDefault="00640703" w:rsidP="00E74266">
            <w:pPr>
              <w:pStyle w:val="GlossEng2ptafter"/>
            </w:pPr>
            <w:r>
              <w:t>be.</w:t>
            </w:r>
            <w:r w:rsidR="00066802" w:rsidRPr="005F70FB">
              <w:t>able</w:t>
            </w:r>
          </w:p>
        </w:tc>
        <w:tc>
          <w:tcPr>
            <w:tcW w:w="698" w:type="dxa"/>
            <w:shd w:val="clear" w:color="auto" w:fill="auto"/>
          </w:tcPr>
          <w:p w14:paraId="576CBE24" w14:textId="77777777" w:rsidR="00066802" w:rsidRPr="005F70FB" w:rsidRDefault="00066802" w:rsidP="00E74266">
            <w:pPr>
              <w:pStyle w:val="GlossEng2ptafter"/>
            </w:pPr>
            <w:r w:rsidRPr="005F70FB">
              <w:t>lift</w:t>
            </w:r>
          </w:p>
        </w:tc>
        <w:tc>
          <w:tcPr>
            <w:tcW w:w="488" w:type="dxa"/>
            <w:gridSpan w:val="2"/>
            <w:shd w:val="clear" w:color="auto" w:fill="auto"/>
          </w:tcPr>
          <w:p w14:paraId="01C74BF7" w14:textId="77777777" w:rsidR="00066802" w:rsidRPr="005F70FB" w:rsidRDefault="00066802" w:rsidP="00E74266">
            <w:pPr>
              <w:pStyle w:val="GlossEng2ptafter"/>
            </w:pPr>
            <w:r w:rsidRPr="005F70FB">
              <w:rPr>
                <w:rStyle w:val="ChSmallCaps"/>
              </w:rPr>
              <w:t>1sg</w:t>
            </w:r>
          </w:p>
        </w:tc>
      </w:tr>
      <w:tr w:rsidR="00AC23C4" w:rsidRPr="005F70FB" w14:paraId="788BCA46" w14:textId="77777777" w:rsidTr="00640703">
        <w:trPr>
          <w:gridAfter w:val="1"/>
          <w:wAfter w:w="224" w:type="dxa"/>
        </w:trPr>
        <w:tc>
          <w:tcPr>
            <w:tcW w:w="707" w:type="dxa"/>
            <w:shd w:val="clear" w:color="auto" w:fill="auto"/>
          </w:tcPr>
          <w:p w14:paraId="595B0A1C" w14:textId="77777777" w:rsidR="00066802" w:rsidRPr="005F70FB" w:rsidRDefault="00066802" w:rsidP="00E74266">
            <w:pPr>
              <w:pStyle w:val="O0Nwnext"/>
            </w:pPr>
          </w:p>
        </w:tc>
        <w:tc>
          <w:tcPr>
            <w:tcW w:w="610" w:type="dxa"/>
            <w:gridSpan w:val="2"/>
            <w:shd w:val="clear" w:color="auto" w:fill="auto"/>
          </w:tcPr>
          <w:p w14:paraId="149FB642" w14:textId="77777777" w:rsidR="00066802" w:rsidRPr="005F70FB" w:rsidRDefault="00066802" w:rsidP="00E74266">
            <w:pPr>
              <w:pStyle w:val="Text"/>
            </w:pPr>
            <w:r w:rsidRPr="005F70FB">
              <w:t>pikir,</w:t>
            </w:r>
          </w:p>
        </w:tc>
        <w:tc>
          <w:tcPr>
            <w:tcW w:w="701" w:type="dxa"/>
            <w:gridSpan w:val="3"/>
            <w:shd w:val="clear" w:color="auto" w:fill="auto"/>
          </w:tcPr>
          <w:p w14:paraId="4E1FAC89" w14:textId="77777777" w:rsidR="00066802" w:rsidRPr="005F70FB" w:rsidRDefault="00066802" w:rsidP="00E74266">
            <w:pPr>
              <w:pStyle w:val="Text"/>
            </w:pPr>
            <w:r w:rsidRPr="005F70FB">
              <w:t>adu,</w:t>
            </w:r>
          </w:p>
        </w:tc>
        <w:tc>
          <w:tcPr>
            <w:tcW w:w="529" w:type="dxa"/>
            <w:gridSpan w:val="3"/>
            <w:shd w:val="clear" w:color="auto" w:fill="auto"/>
          </w:tcPr>
          <w:p w14:paraId="302AE434" w14:textId="77777777" w:rsidR="00066802" w:rsidRPr="005F70FB" w:rsidRDefault="00066802" w:rsidP="00E74266">
            <w:pPr>
              <w:pStyle w:val="Text"/>
            </w:pPr>
            <w:r w:rsidRPr="005F70FB">
              <w:t>babi</w:t>
            </w:r>
          </w:p>
        </w:tc>
        <w:tc>
          <w:tcPr>
            <w:tcW w:w="777" w:type="dxa"/>
            <w:gridSpan w:val="3"/>
            <w:shd w:val="clear" w:color="auto" w:fill="auto"/>
          </w:tcPr>
          <w:p w14:paraId="78816FF6" w14:textId="77777777" w:rsidR="00066802" w:rsidRPr="005F70FB" w:rsidRDefault="00066802" w:rsidP="00E74266">
            <w:pPr>
              <w:pStyle w:val="Text"/>
            </w:pPr>
            <w:r w:rsidRPr="005F70FB">
              <w:t>ni</w:t>
            </w:r>
          </w:p>
        </w:tc>
        <w:tc>
          <w:tcPr>
            <w:tcW w:w="489" w:type="dxa"/>
            <w:gridSpan w:val="2"/>
            <w:shd w:val="clear" w:color="auto" w:fill="auto"/>
          </w:tcPr>
          <w:p w14:paraId="18B11EBD" w14:textId="77777777" w:rsidR="00066802" w:rsidRPr="005F70FB" w:rsidRDefault="00066802" w:rsidP="00E74266">
            <w:pPr>
              <w:pStyle w:val="Text"/>
            </w:pPr>
            <w:r w:rsidRPr="005F70FB">
              <w:t>sa</w:t>
            </w:r>
          </w:p>
        </w:tc>
        <w:tc>
          <w:tcPr>
            <w:tcW w:w="768" w:type="dxa"/>
            <w:gridSpan w:val="2"/>
            <w:shd w:val="clear" w:color="auto" w:fill="auto"/>
          </w:tcPr>
          <w:p w14:paraId="5DF50190" w14:textId="77777777" w:rsidR="00066802" w:rsidRPr="005F70FB" w:rsidRDefault="00066802" w:rsidP="00E74266">
            <w:pPr>
              <w:pStyle w:val="Text"/>
            </w:pPr>
            <w:r w:rsidRPr="005F70FB">
              <w:t>harus</w:t>
            </w:r>
          </w:p>
        </w:tc>
        <w:tc>
          <w:tcPr>
            <w:tcW w:w="718" w:type="dxa"/>
            <w:gridSpan w:val="2"/>
            <w:shd w:val="clear" w:color="auto" w:fill="auto"/>
          </w:tcPr>
          <w:p w14:paraId="1B49E767" w14:textId="77777777" w:rsidR="00066802" w:rsidRPr="005F70FB" w:rsidRDefault="00066802" w:rsidP="00E74266">
            <w:pPr>
              <w:pStyle w:val="Text"/>
            </w:pPr>
            <w:r w:rsidRPr="005F70FB">
              <w:t>angkat</w:t>
            </w:r>
          </w:p>
        </w:tc>
        <w:tc>
          <w:tcPr>
            <w:tcW w:w="1045" w:type="dxa"/>
            <w:gridSpan w:val="3"/>
            <w:shd w:val="clear" w:color="auto" w:fill="auto"/>
          </w:tcPr>
          <w:p w14:paraId="7D3F1815" w14:textId="77777777" w:rsidR="00066802" w:rsidRPr="005F70FB" w:rsidRDefault="00066802" w:rsidP="00E74266">
            <w:pPr>
              <w:pStyle w:val="Text"/>
            </w:pPr>
            <w:r w:rsidRPr="005F70FB">
              <w:t>bagemana,</w:t>
            </w:r>
          </w:p>
        </w:tc>
      </w:tr>
      <w:tr w:rsidR="00AC23C4" w:rsidRPr="005F70FB" w14:paraId="69EEB6CD" w14:textId="77777777" w:rsidTr="00640703">
        <w:trPr>
          <w:gridAfter w:val="1"/>
          <w:wAfter w:w="224" w:type="dxa"/>
        </w:trPr>
        <w:tc>
          <w:tcPr>
            <w:tcW w:w="707" w:type="dxa"/>
            <w:shd w:val="clear" w:color="auto" w:fill="auto"/>
          </w:tcPr>
          <w:p w14:paraId="25DBC7F5" w14:textId="77777777" w:rsidR="00066802" w:rsidRPr="005F70FB" w:rsidRDefault="00066802" w:rsidP="00E74266">
            <w:pPr>
              <w:pStyle w:val="GlossEng2ptafter"/>
            </w:pPr>
          </w:p>
        </w:tc>
        <w:tc>
          <w:tcPr>
            <w:tcW w:w="610" w:type="dxa"/>
            <w:gridSpan w:val="2"/>
            <w:shd w:val="clear" w:color="auto" w:fill="auto"/>
          </w:tcPr>
          <w:p w14:paraId="7B92C476" w14:textId="77777777" w:rsidR="00066802" w:rsidRPr="005F70FB" w:rsidRDefault="00066802" w:rsidP="00E74266">
            <w:pPr>
              <w:pStyle w:val="GlossEng2ptafter"/>
            </w:pPr>
            <w:r w:rsidRPr="005F70FB">
              <w:t>think</w:t>
            </w:r>
          </w:p>
        </w:tc>
        <w:tc>
          <w:tcPr>
            <w:tcW w:w="701" w:type="dxa"/>
            <w:gridSpan w:val="3"/>
            <w:shd w:val="clear" w:color="auto" w:fill="auto"/>
          </w:tcPr>
          <w:p w14:paraId="4887E77D" w14:textId="77777777" w:rsidR="00066802" w:rsidRPr="005F70FB" w:rsidRDefault="00066802" w:rsidP="00E74266">
            <w:pPr>
              <w:pStyle w:val="GlossEng2ptafter"/>
            </w:pPr>
            <w:r w:rsidRPr="005F70FB">
              <w:t>oh.no!</w:t>
            </w:r>
          </w:p>
        </w:tc>
        <w:tc>
          <w:tcPr>
            <w:tcW w:w="529" w:type="dxa"/>
            <w:gridSpan w:val="3"/>
            <w:shd w:val="clear" w:color="auto" w:fill="auto"/>
          </w:tcPr>
          <w:p w14:paraId="20C893BC" w14:textId="77777777" w:rsidR="00066802" w:rsidRPr="005F70FB" w:rsidRDefault="00066802" w:rsidP="00E74266">
            <w:pPr>
              <w:pStyle w:val="GlossEng2ptafter"/>
            </w:pPr>
            <w:r w:rsidRPr="005F70FB">
              <w:t>pig</w:t>
            </w:r>
          </w:p>
        </w:tc>
        <w:tc>
          <w:tcPr>
            <w:tcW w:w="777" w:type="dxa"/>
            <w:gridSpan w:val="3"/>
            <w:shd w:val="clear" w:color="auto" w:fill="auto"/>
          </w:tcPr>
          <w:p w14:paraId="49D8474C" w14:textId="77777777" w:rsidR="00066802" w:rsidRPr="005F70FB" w:rsidRDefault="00066802" w:rsidP="00E74266">
            <w:pPr>
              <w:pStyle w:val="GlossEng2ptafter"/>
            </w:pPr>
            <w:r w:rsidRPr="005F70FB">
              <w:rPr>
                <w:rStyle w:val="ChSmallCaps"/>
              </w:rPr>
              <w:t>d.prox</w:t>
            </w:r>
          </w:p>
        </w:tc>
        <w:tc>
          <w:tcPr>
            <w:tcW w:w="489" w:type="dxa"/>
            <w:gridSpan w:val="2"/>
            <w:shd w:val="clear" w:color="auto" w:fill="auto"/>
          </w:tcPr>
          <w:p w14:paraId="09340AB3" w14:textId="77777777" w:rsidR="00066802" w:rsidRPr="005F70FB" w:rsidRDefault="00066802" w:rsidP="00E74266">
            <w:pPr>
              <w:pStyle w:val="GlossEng2ptafter"/>
            </w:pPr>
            <w:r w:rsidRPr="005F70FB">
              <w:rPr>
                <w:rStyle w:val="ChSmallCaps"/>
              </w:rPr>
              <w:t>1sg</w:t>
            </w:r>
          </w:p>
        </w:tc>
        <w:tc>
          <w:tcPr>
            <w:tcW w:w="768" w:type="dxa"/>
            <w:gridSpan w:val="2"/>
            <w:shd w:val="clear" w:color="auto" w:fill="auto"/>
          </w:tcPr>
          <w:p w14:paraId="2C8B3192" w14:textId="77777777" w:rsidR="00066802" w:rsidRPr="005F70FB" w:rsidRDefault="00066802" w:rsidP="00E74266">
            <w:pPr>
              <w:pStyle w:val="GlossEng2ptafter"/>
            </w:pPr>
            <w:r w:rsidRPr="005F70FB">
              <w:t>have.to</w:t>
            </w:r>
          </w:p>
        </w:tc>
        <w:tc>
          <w:tcPr>
            <w:tcW w:w="718" w:type="dxa"/>
            <w:gridSpan w:val="2"/>
            <w:shd w:val="clear" w:color="auto" w:fill="auto"/>
          </w:tcPr>
          <w:p w14:paraId="72F97EE2" w14:textId="77777777" w:rsidR="00066802" w:rsidRPr="005F70FB" w:rsidRDefault="00066802" w:rsidP="00E74266">
            <w:pPr>
              <w:pStyle w:val="GlossEng2ptafter"/>
            </w:pPr>
            <w:r w:rsidRPr="005F70FB">
              <w:t>lift</w:t>
            </w:r>
          </w:p>
        </w:tc>
        <w:tc>
          <w:tcPr>
            <w:tcW w:w="1045" w:type="dxa"/>
            <w:gridSpan w:val="3"/>
            <w:shd w:val="clear" w:color="auto" w:fill="auto"/>
          </w:tcPr>
          <w:p w14:paraId="6885A3ED" w14:textId="77777777" w:rsidR="00066802" w:rsidRPr="005F70FB" w:rsidRDefault="00066802" w:rsidP="00E74266">
            <w:pPr>
              <w:pStyle w:val="GlossEng2ptafter"/>
            </w:pPr>
            <w:r w:rsidRPr="005F70FB">
              <w:t>how</w:t>
            </w:r>
          </w:p>
        </w:tc>
      </w:tr>
      <w:tr w:rsidR="00066802" w:rsidRPr="005F70FB" w14:paraId="244A38E8" w14:textId="77777777" w:rsidTr="00640703">
        <w:trPr>
          <w:gridAfter w:val="11"/>
          <w:wAfter w:w="3628" w:type="dxa"/>
        </w:trPr>
        <w:tc>
          <w:tcPr>
            <w:tcW w:w="707" w:type="dxa"/>
            <w:shd w:val="clear" w:color="auto" w:fill="auto"/>
          </w:tcPr>
          <w:p w14:paraId="05E7D268" w14:textId="77777777" w:rsidR="00066802" w:rsidRPr="005F70FB" w:rsidRDefault="00066802" w:rsidP="00E74266">
            <w:pPr>
              <w:pStyle w:val="O0Nwnext"/>
            </w:pPr>
          </w:p>
        </w:tc>
        <w:tc>
          <w:tcPr>
            <w:tcW w:w="777" w:type="dxa"/>
            <w:gridSpan w:val="3"/>
            <w:shd w:val="clear" w:color="auto" w:fill="auto"/>
          </w:tcPr>
          <w:p w14:paraId="297FA3E5" w14:textId="77777777" w:rsidR="00066802" w:rsidRPr="005F70FB" w:rsidRDefault="00066802" w:rsidP="00E74266">
            <w:pPr>
              <w:pStyle w:val="Text"/>
            </w:pPr>
            <w:r w:rsidRPr="005F70FB">
              <w:t>ini</w:t>
            </w:r>
          </w:p>
        </w:tc>
        <w:tc>
          <w:tcPr>
            <w:tcW w:w="679" w:type="dxa"/>
            <w:gridSpan w:val="3"/>
            <w:shd w:val="clear" w:color="auto" w:fill="auto"/>
          </w:tcPr>
          <w:p w14:paraId="20BF3FF1" w14:textId="77777777" w:rsidR="00066802" w:rsidRPr="005F70FB" w:rsidRDefault="00066802" w:rsidP="00E74266">
            <w:pPr>
              <w:pStyle w:val="Text"/>
            </w:pPr>
            <w:r w:rsidRPr="005F70FB">
              <w:t>besar</w:t>
            </w:r>
          </w:p>
        </w:tc>
        <w:tc>
          <w:tcPr>
            <w:tcW w:w="777" w:type="dxa"/>
            <w:gridSpan w:val="4"/>
            <w:shd w:val="clear" w:color="auto" w:fill="auto"/>
          </w:tcPr>
          <w:p w14:paraId="6404B96B" w14:textId="77777777" w:rsidR="00066802" w:rsidRPr="005F70FB" w:rsidRDefault="00066802" w:rsidP="00E74266">
            <w:pPr>
              <w:pStyle w:val="Text"/>
            </w:pPr>
            <w:r w:rsidRPr="005F70FB">
              <w:t>ini</w:t>
            </w:r>
          </w:p>
        </w:tc>
      </w:tr>
      <w:tr w:rsidR="00066802" w:rsidRPr="005F70FB" w14:paraId="7C07580C" w14:textId="77777777" w:rsidTr="00640703">
        <w:trPr>
          <w:gridAfter w:val="11"/>
          <w:wAfter w:w="3628" w:type="dxa"/>
        </w:trPr>
        <w:tc>
          <w:tcPr>
            <w:tcW w:w="707" w:type="dxa"/>
            <w:shd w:val="clear" w:color="auto" w:fill="auto"/>
          </w:tcPr>
          <w:p w14:paraId="4E75D97F" w14:textId="77777777" w:rsidR="00066802" w:rsidRPr="005F70FB" w:rsidRDefault="00066802" w:rsidP="00E74266">
            <w:pPr>
              <w:pStyle w:val="GlossEng"/>
            </w:pPr>
          </w:p>
        </w:tc>
        <w:tc>
          <w:tcPr>
            <w:tcW w:w="777" w:type="dxa"/>
            <w:gridSpan w:val="3"/>
            <w:shd w:val="clear" w:color="auto" w:fill="auto"/>
          </w:tcPr>
          <w:p w14:paraId="1A25C657" w14:textId="77777777" w:rsidR="00066802" w:rsidRPr="005F70FB" w:rsidRDefault="00066802" w:rsidP="00E74266">
            <w:pPr>
              <w:pStyle w:val="GlossEng"/>
            </w:pPr>
            <w:r w:rsidRPr="005F70FB">
              <w:rPr>
                <w:rStyle w:val="ChSmallCaps"/>
              </w:rPr>
              <w:t>d.prox</w:t>
            </w:r>
          </w:p>
        </w:tc>
        <w:tc>
          <w:tcPr>
            <w:tcW w:w="679" w:type="dxa"/>
            <w:gridSpan w:val="3"/>
            <w:shd w:val="clear" w:color="auto" w:fill="auto"/>
          </w:tcPr>
          <w:p w14:paraId="3636ABFB" w14:textId="77777777" w:rsidR="00066802" w:rsidRPr="005F70FB" w:rsidRDefault="00066802" w:rsidP="00E74266">
            <w:pPr>
              <w:pStyle w:val="GlossEng"/>
            </w:pPr>
            <w:r w:rsidRPr="005F70FB">
              <w:t>be.big</w:t>
            </w:r>
          </w:p>
        </w:tc>
        <w:tc>
          <w:tcPr>
            <w:tcW w:w="777" w:type="dxa"/>
            <w:gridSpan w:val="4"/>
            <w:shd w:val="clear" w:color="auto" w:fill="auto"/>
          </w:tcPr>
          <w:p w14:paraId="6A7094BF" w14:textId="77777777" w:rsidR="00066802" w:rsidRPr="005F70FB" w:rsidRDefault="00066802" w:rsidP="00E74266">
            <w:pPr>
              <w:pStyle w:val="GlossEng"/>
            </w:pPr>
            <w:r w:rsidRPr="005F70FB">
              <w:rPr>
                <w:rStyle w:val="ChSmallCaps"/>
              </w:rPr>
              <w:t>d.prox</w:t>
            </w:r>
          </w:p>
        </w:tc>
      </w:tr>
    </w:tbl>
    <w:p w14:paraId="40C9BD72" w14:textId="5B55E455" w:rsidR="00066802" w:rsidRPr="005F70FB" w:rsidRDefault="00066802" w:rsidP="00066802">
      <w:pPr>
        <w:pStyle w:val="FreeTranslEng"/>
      </w:pPr>
      <w:r w:rsidRPr="005F70FB">
        <w:t xml:space="preserve">wow!, the pig was very big, I alone could not transport it, I thought, </w:t>
      </w:r>
      <w:r w:rsidR="00B7093A" w:rsidRPr="005F70FB">
        <w:t>‘</w:t>
      </w:r>
      <w:r w:rsidRPr="005F70FB">
        <w:t>oh no!, this pig, how am I going to transport (it), this (one) here is really big</w:t>
      </w:r>
      <w:r w:rsidR="00B7093A" w:rsidRPr="005F70FB">
        <w:t>’</w:t>
      </w:r>
    </w:p>
    <w:tbl>
      <w:tblPr>
        <w:tblW w:w="0" w:type="auto"/>
        <w:tblCellMar>
          <w:left w:w="42" w:type="dxa"/>
          <w:right w:w="42" w:type="dxa"/>
        </w:tblCellMar>
        <w:tblLook w:val="01E0" w:firstRow="1" w:lastRow="1" w:firstColumn="1" w:lastColumn="1" w:noHBand="0" w:noVBand="0"/>
      </w:tblPr>
      <w:tblGrid>
        <w:gridCol w:w="709"/>
        <w:gridCol w:w="513"/>
        <w:gridCol w:w="351"/>
        <w:gridCol w:w="428"/>
        <w:gridCol w:w="108"/>
        <w:gridCol w:w="381"/>
        <w:gridCol w:w="399"/>
        <w:gridCol w:w="330"/>
        <w:gridCol w:w="562"/>
        <w:gridCol w:w="701"/>
        <w:gridCol w:w="718"/>
      </w:tblGrid>
      <w:tr w:rsidR="00AC23C4" w:rsidRPr="005F70FB" w14:paraId="3CF7EDD3" w14:textId="77777777" w:rsidTr="00D145E8">
        <w:tc>
          <w:tcPr>
            <w:tcW w:w="709" w:type="dxa"/>
            <w:shd w:val="clear" w:color="auto" w:fill="auto"/>
          </w:tcPr>
          <w:p w14:paraId="16758646" w14:textId="77777777" w:rsidR="00066802" w:rsidRPr="005F70FB" w:rsidRDefault="00066802" w:rsidP="00E74266">
            <w:pPr>
              <w:pStyle w:val="Text"/>
            </w:pPr>
            <w:r w:rsidRPr="005F70FB">
              <w:t>0009</w:t>
            </w:r>
          </w:p>
        </w:tc>
        <w:tc>
          <w:tcPr>
            <w:tcW w:w="513" w:type="dxa"/>
            <w:shd w:val="clear" w:color="auto" w:fill="auto"/>
          </w:tcPr>
          <w:p w14:paraId="35ACE653" w14:textId="77777777" w:rsidR="00066802" w:rsidRPr="005F70FB" w:rsidRDefault="00066802" w:rsidP="00E74266">
            <w:pPr>
              <w:pStyle w:val="Text"/>
            </w:pPr>
            <w:r w:rsidRPr="005F70FB">
              <w:t>tida</w:t>
            </w:r>
          </w:p>
        </w:tc>
        <w:tc>
          <w:tcPr>
            <w:tcW w:w="779" w:type="dxa"/>
            <w:gridSpan w:val="2"/>
            <w:shd w:val="clear" w:color="auto" w:fill="auto"/>
          </w:tcPr>
          <w:p w14:paraId="450CCF26" w14:textId="77777777" w:rsidR="00066802" w:rsidRPr="005F70FB" w:rsidRDefault="00066802" w:rsidP="00E74266">
            <w:pPr>
              <w:pStyle w:val="Text"/>
            </w:pPr>
            <w:r w:rsidRPr="005F70FB">
              <w:t>lama</w:t>
            </w:r>
          </w:p>
        </w:tc>
        <w:tc>
          <w:tcPr>
            <w:tcW w:w="489" w:type="dxa"/>
            <w:gridSpan w:val="2"/>
            <w:shd w:val="clear" w:color="auto" w:fill="auto"/>
          </w:tcPr>
          <w:p w14:paraId="1773CC35" w14:textId="77777777" w:rsidR="00066802" w:rsidRPr="005F70FB" w:rsidRDefault="00066802" w:rsidP="00E74266">
            <w:pPr>
              <w:pStyle w:val="Text"/>
            </w:pPr>
            <w:r w:rsidRPr="005F70FB">
              <w:t>sa</w:t>
            </w:r>
          </w:p>
        </w:tc>
        <w:tc>
          <w:tcPr>
            <w:tcW w:w="729" w:type="dxa"/>
            <w:gridSpan w:val="2"/>
            <w:shd w:val="clear" w:color="auto" w:fill="auto"/>
          </w:tcPr>
          <w:p w14:paraId="506DDA34" w14:textId="77777777" w:rsidR="00066802" w:rsidRPr="005F70FB" w:rsidRDefault="00066802" w:rsidP="00E74266">
            <w:pPr>
              <w:pStyle w:val="Text"/>
            </w:pPr>
            <w:r w:rsidRPr="005F70FB">
              <w:t>dengar</w:t>
            </w:r>
          </w:p>
        </w:tc>
        <w:tc>
          <w:tcPr>
            <w:tcW w:w="562" w:type="dxa"/>
            <w:shd w:val="clear" w:color="auto" w:fill="auto"/>
          </w:tcPr>
          <w:p w14:paraId="2158EBA3" w14:textId="77777777" w:rsidR="00066802" w:rsidRPr="005F70FB" w:rsidRDefault="00066802" w:rsidP="00E74266">
            <w:pPr>
              <w:pStyle w:val="Text"/>
            </w:pPr>
            <w:r w:rsidRPr="005F70FB">
              <w:t>ada</w:t>
            </w:r>
          </w:p>
        </w:tc>
        <w:tc>
          <w:tcPr>
            <w:tcW w:w="701" w:type="dxa"/>
            <w:shd w:val="clear" w:color="auto" w:fill="auto"/>
          </w:tcPr>
          <w:p w14:paraId="6B549185" w14:textId="77777777" w:rsidR="00066802" w:rsidRPr="005F70FB" w:rsidRDefault="00066802" w:rsidP="00E74266">
            <w:pPr>
              <w:pStyle w:val="Text"/>
            </w:pPr>
            <w:r w:rsidRPr="005F70FB">
              <w:t>swara,</w:t>
            </w:r>
          </w:p>
        </w:tc>
        <w:tc>
          <w:tcPr>
            <w:tcW w:w="718" w:type="dxa"/>
            <w:shd w:val="clear" w:color="auto" w:fill="auto"/>
          </w:tcPr>
          <w:p w14:paraId="265F9C32" w14:textId="77777777" w:rsidR="00066802" w:rsidRPr="005F70FB" w:rsidRDefault="00066802" w:rsidP="00E74266">
            <w:pPr>
              <w:pStyle w:val="Text"/>
            </w:pPr>
            <w:r w:rsidRPr="005F70FB">
              <w:t>orang,</w:t>
            </w:r>
          </w:p>
        </w:tc>
      </w:tr>
      <w:tr w:rsidR="00AC23C4" w:rsidRPr="005F70FB" w14:paraId="253F7472" w14:textId="77777777" w:rsidTr="00D145E8">
        <w:tc>
          <w:tcPr>
            <w:tcW w:w="709" w:type="dxa"/>
            <w:shd w:val="clear" w:color="auto" w:fill="auto"/>
          </w:tcPr>
          <w:p w14:paraId="0E6B9252" w14:textId="77777777" w:rsidR="00066802" w:rsidRPr="005F70FB" w:rsidRDefault="00066802" w:rsidP="00E74266">
            <w:pPr>
              <w:pStyle w:val="GlossEng2ptafter"/>
            </w:pPr>
          </w:p>
        </w:tc>
        <w:tc>
          <w:tcPr>
            <w:tcW w:w="513" w:type="dxa"/>
            <w:shd w:val="clear" w:color="auto" w:fill="auto"/>
          </w:tcPr>
          <w:p w14:paraId="4FD8FF06" w14:textId="77777777" w:rsidR="00066802" w:rsidRPr="005F70FB" w:rsidRDefault="00066802" w:rsidP="00E74266">
            <w:pPr>
              <w:pStyle w:val="GlossEng2ptafter"/>
            </w:pPr>
            <w:r w:rsidRPr="005F70FB">
              <w:rPr>
                <w:rStyle w:val="ChSmallCaps"/>
              </w:rPr>
              <w:t>neg</w:t>
            </w:r>
          </w:p>
        </w:tc>
        <w:tc>
          <w:tcPr>
            <w:tcW w:w="779" w:type="dxa"/>
            <w:gridSpan w:val="2"/>
            <w:shd w:val="clear" w:color="auto" w:fill="auto"/>
          </w:tcPr>
          <w:p w14:paraId="52BC5B9A" w14:textId="6FFAB1D9" w:rsidR="00066802" w:rsidRPr="005F70FB" w:rsidRDefault="00D145E8" w:rsidP="00D145E8">
            <w:pPr>
              <w:pStyle w:val="GlossEng2ptafter"/>
            </w:pPr>
            <w:r>
              <w:t>be.</w:t>
            </w:r>
            <w:r w:rsidR="00066802" w:rsidRPr="005F70FB">
              <w:t>long</w:t>
            </w:r>
          </w:p>
        </w:tc>
        <w:tc>
          <w:tcPr>
            <w:tcW w:w="489" w:type="dxa"/>
            <w:gridSpan w:val="2"/>
            <w:shd w:val="clear" w:color="auto" w:fill="auto"/>
          </w:tcPr>
          <w:p w14:paraId="1F12F54B" w14:textId="77777777" w:rsidR="00066802" w:rsidRPr="005F70FB" w:rsidRDefault="00066802" w:rsidP="00E74266">
            <w:pPr>
              <w:pStyle w:val="GlossEng2ptafter"/>
            </w:pPr>
            <w:r w:rsidRPr="005F70FB">
              <w:rPr>
                <w:rStyle w:val="ChSmallCaps"/>
              </w:rPr>
              <w:t>1sg</w:t>
            </w:r>
          </w:p>
        </w:tc>
        <w:tc>
          <w:tcPr>
            <w:tcW w:w="729" w:type="dxa"/>
            <w:gridSpan w:val="2"/>
            <w:shd w:val="clear" w:color="auto" w:fill="auto"/>
          </w:tcPr>
          <w:p w14:paraId="355909A0" w14:textId="77777777" w:rsidR="00066802" w:rsidRPr="005F70FB" w:rsidRDefault="00066802" w:rsidP="00E74266">
            <w:pPr>
              <w:pStyle w:val="GlossEng2ptafter"/>
            </w:pPr>
            <w:r w:rsidRPr="005F70FB">
              <w:t>hear</w:t>
            </w:r>
          </w:p>
        </w:tc>
        <w:tc>
          <w:tcPr>
            <w:tcW w:w="562" w:type="dxa"/>
            <w:shd w:val="clear" w:color="auto" w:fill="auto"/>
          </w:tcPr>
          <w:p w14:paraId="33D30EA0" w14:textId="77777777" w:rsidR="00066802" w:rsidRPr="005F70FB" w:rsidRDefault="00066802" w:rsidP="00E74266">
            <w:pPr>
              <w:pStyle w:val="GlossEng2ptafter"/>
            </w:pPr>
            <w:r w:rsidRPr="005F70FB">
              <w:t>exist</w:t>
            </w:r>
          </w:p>
        </w:tc>
        <w:tc>
          <w:tcPr>
            <w:tcW w:w="701" w:type="dxa"/>
            <w:shd w:val="clear" w:color="auto" w:fill="auto"/>
          </w:tcPr>
          <w:p w14:paraId="42E4DF40" w14:textId="77777777" w:rsidR="00066802" w:rsidRPr="005F70FB" w:rsidRDefault="00066802" w:rsidP="00E74266">
            <w:pPr>
              <w:pStyle w:val="GlossEng2ptafter"/>
            </w:pPr>
            <w:r w:rsidRPr="005F70FB">
              <w:t>voice</w:t>
            </w:r>
          </w:p>
        </w:tc>
        <w:tc>
          <w:tcPr>
            <w:tcW w:w="718" w:type="dxa"/>
            <w:shd w:val="clear" w:color="auto" w:fill="auto"/>
          </w:tcPr>
          <w:p w14:paraId="61556CE5" w14:textId="77777777" w:rsidR="00066802" w:rsidRPr="005F70FB" w:rsidRDefault="00066802" w:rsidP="00E74266">
            <w:pPr>
              <w:pStyle w:val="GlossEng2ptafter"/>
            </w:pPr>
            <w:r w:rsidRPr="005F70FB">
              <w:t>person</w:t>
            </w:r>
          </w:p>
        </w:tc>
      </w:tr>
      <w:tr w:rsidR="00066802" w:rsidRPr="005F70FB" w14:paraId="17A8FFAB" w14:textId="77777777" w:rsidTr="00AC23C4">
        <w:trPr>
          <w:gridAfter w:val="4"/>
          <w:wAfter w:w="2311" w:type="dxa"/>
        </w:trPr>
        <w:tc>
          <w:tcPr>
            <w:tcW w:w="709" w:type="dxa"/>
            <w:shd w:val="clear" w:color="auto" w:fill="auto"/>
          </w:tcPr>
          <w:p w14:paraId="0E62F86F" w14:textId="77777777" w:rsidR="00066802" w:rsidRPr="005F70FB" w:rsidRDefault="00066802" w:rsidP="00E74266">
            <w:pPr>
              <w:pStyle w:val="O0Nwnext"/>
            </w:pPr>
          </w:p>
        </w:tc>
        <w:tc>
          <w:tcPr>
            <w:tcW w:w="864" w:type="dxa"/>
            <w:gridSpan w:val="2"/>
            <w:shd w:val="clear" w:color="auto" w:fill="auto"/>
          </w:tcPr>
          <w:p w14:paraId="05E16496" w14:textId="77777777" w:rsidR="00066802" w:rsidRPr="005F70FB" w:rsidRDefault="00066802" w:rsidP="00E74266">
            <w:pPr>
              <w:pStyle w:val="Text"/>
            </w:pPr>
            <w:r w:rsidRPr="005F70FB">
              <w:t>baru</w:t>
            </w:r>
          </w:p>
        </w:tc>
        <w:tc>
          <w:tcPr>
            <w:tcW w:w="536" w:type="dxa"/>
            <w:gridSpan w:val="2"/>
            <w:shd w:val="clear" w:color="auto" w:fill="auto"/>
          </w:tcPr>
          <w:p w14:paraId="32DC930D" w14:textId="77777777" w:rsidR="00066802" w:rsidRPr="005F70FB" w:rsidRDefault="00066802" w:rsidP="00E74266">
            <w:pPr>
              <w:pStyle w:val="Text"/>
            </w:pPr>
            <w:r w:rsidRPr="005F70FB">
              <w:t>saya</w:t>
            </w:r>
          </w:p>
        </w:tc>
        <w:tc>
          <w:tcPr>
            <w:tcW w:w="780" w:type="dxa"/>
            <w:gridSpan w:val="2"/>
            <w:shd w:val="clear" w:color="auto" w:fill="auto"/>
          </w:tcPr>
          <w:p w14:paraId="53023B47" w14:textId="77777777" w:rsidR="00066802" w:rsidRPr="005F70FB" w:rsidRDefault="00066802" w:rsidP="00E74266">
            <w:pPr>
              <w:pStyle w:val="Text"/>
            </w:pPr>
            <w:r w:rsidRPr="005F70FB">
              <w:t>panggil</w:t>
            </w:r>
          </w:p>
        </w:tc>
      </w:tr>
      <w:tr w:rsidR="00066802" w:rsidRPr="005F70FB" w14:paraId="20186138" w14:textId="77777777" w:rsidTr="00AC23C4">
        <w:trPr>
          <w:gridAfter w:val="4"/>
          <w:wAfter w:w="2311" w:type="dxa"/>
        </w:trPr>
        <w:tc>
          <w:tcPr>
            <w:tcW w:w="709" w:type="dxa"/>
            <w:shd w:val="clear" w:color="auto" w:fill="auto"/>
          </w:tcPr>
          <w:p w14:paraId="4964F3AD" w14:textId="77777777" w:rsidR="00066802" w:rsidRPr="005F70FB" w:rsidRDefault="00066802" w:rsidP="00E74266">
            <w:pPr>
              <w:pStyle w:val="GlossEng"/>
            </w:pPr>
          </w:p>
        </w:tc>
        <w:tc>
          <w:tcPr>
            <w:tcW w:w="864" w:type="dxa"/>
            <w:gridSpan w:val="2"/>
            <w:shd w:val="clear" w:color="auto" w:fill="auto"/>
          </w:tcPr>
          <w:p w14:paraId="40E5024C" w14:textId="77777777" w:rsidR="00066802" w:rsidRPr="005F70FB" w:rsidRDefault="00066802" w:rsidP="00E74266">
            <w:pPr>
              <w:pStyle w:val="GlossEng"/>
            </w:pPr>
            <w:r w:rsidRPr="005F70FB">
              <w:t>and.then</w:t>
            </w:r>
          </w:p>
        </w:tc>
        <w:tc>
          <w:tcPr>
            <w:tcW w:w="536" w:type="dxa"/>
            <w:gridSpan w:val="2"/>
            <w:shd w:val="clear" w:color="auto" w:fill="auto"/>
          </w:tcPr>
          <w:p w14:paraId="2C95FE45" w14:textId="77777777" w:rsidR="00066802" w:rsidRPr="005F70FB" w:rsidRDefault="00066802" w:rsidP="00E74266">
            <w:pPr>
              <w:pStyle w:val="GlossEng"/>
            </w:pPr>
            <w:r w:rsidRPr="005F70FB">
              <w:rPr>
                <w:rStyle w:val="ChSmallCaps"/>
              </w:rPr>
              <w:t>1sg</w:t>
            </w:r>
          </w:p>
        </w:tc>
        <w:tc>
          <w:tcPr>
            <w:tcW w:w="780" w:type="dxa"/>
            <w:gridSpan w:val="2"/>
            <w:shd w:val="clear" w:color="auto" w:fill="auto"/>
          </w:tcPr>
          <w:p w14:paraId="11485CAF" w14:textId="77777777" w:rsidR="00066802" w:rsidRPr="005F70FB" w:rsidRDefault="00066802" w:rsidP="00E74266">
            <w:pPr>
              <w:pStyle w:val="GlossEng"/>
            </w:pPr>
            <w:r w:rsidRPr="005F70FB">
              <w:t>call</w:t>
            </w:r>
          </w:p>
        </w:tc>
      </w:tr>
    </w:tbl>
    <w:p w14:paraId="62566B4C" w14:textId="77777777" w:rsidR="00066802" w:rsidRPr="005F70FB" w:rsidRDefault="00066802" w:rsidP="00066802">
      <w:pPr>
        <w:pStyle w:val="FreeTranslEng"/>
      </w:pPr>
      <w:r w:rsidRPr="005F70FB">
        <w:t>not long after that I heard there were voices, (there were) people, and then I called (them)</w:t>
      </w:r>
    </w:p>
    <w:tbl>
      <w:tblPr>
        <w:tblW w:w="6818" w:type="dxa"/>
        <w:tblCellMar>
          <w:left w:w="42" w:type="dxa"/>
          <w:right w:w="42" w:type="dxa"/>
        </w:tblCellMar>
        <w:tblLook w:val="01E0" w:firstRow="1" w:lastRow="1" w:firstColumn="1" w:lastColumn="1" w:noHBand="0" w:noVBand="0"/>
      </w:tblPr>
      <w:tblGrid>
        <w:gridCol w:w="707"/>
        <w:gridCol w:w="573"/>
        <w:gridCol w:w="164"/>
        <w:gridCol w:w="36"/>
        <w:gridCol w:w="248"/>
        <w:gridCol w:w="198"/>
        <w:gridCol w:w="188"/>
        <w:gridCol w:w="124"/>
        <w:gridCol w:w="54"/>
        <w:gridCol w:w="173"/>
        <w:gridCol w:w="255"/>
        <w:gridCol w:w="101"/>
        <w:gridCol w:w="305"/>
        <w:gridCol w:w="20"/>
        <w:gridCol w:w="304"/>
        <w:gridCol w:w="165"/>
        <w:gridCol w:w="266"/>
        <w:gridCol w:w="164"/>
        <w:gridCol w:w="165"/>
        <w:gridCol w:w="434"/>
        <w:gridCol w:w="163"/>
        <w:gridCol w:w="220"/>
        <w:gridCol w:w="194"/>
        <w:gridCol w:w="151"/>
        <w:gridCol w:w="25"/>
        <w:gridCol w:w="412"/>
        <w:gridCol w:w="178"/>
        <w:gridCol w:w="148"/>
        <w:gridCol w:w="197"/>
        <w:gridCol w:w="245"/>
        <w:gridCol w:w="206"/>
        <w:gridCol w:w="35"/>
      </w:tblGrid>
      <w:tr w:rsidR="00AC23C4" w:rsidRPr="005F70FB" w14:paraId="329DD6F5" w14:textId="77777777" w:rsidTr="00B81EF8">
        <w:tc>
          <w:tcPr>
            <w:tcW w:w="707" w:type="dxa"/>
            <w:shd w:val="clear" w:color="auto" w:fill="auto"/>
          </w:tcPr>
          <w:p w14:paraId="285F272A" w14:textId="77777777" w:rsidR="00066802" w:rsidRPr="005F70FB" w:rsidRDefault="00066802" w:rsidP="00E74266">
            <w:pPr>
              <w:pStyle w:val="Text"/>
            </w:pPr>
            <w:r w:rsidRPr="005F70FB">
              <w:t>0010</w:t>
            </w:r>
          </w:p>
        </w:tc>
        <w:tc>
          <w:tcPr>
            <w:tcW w:w="737" w:type="dxa"/>
            <w:gridSpan w:val="2"/>
            <w:shd w:val="clear" w:color="auto" w:fill="auto"/>
          </w:tcPr>
          <w:p w14:paraId="656E46F4" w14:textId="77777777" w:rsidR="00066802" w:rsidRPr="005F70FB" w:rsidRDefault="00066802" w:rsidP="00E74266">
            <w:pPr>
              <w:pStyle w:val="Text"/>
            </w:pPr>
            <w:r w:rsidRPr="005F70FB">
              <w:t>mereka</w:t>
            </w:r>
          </w:p>
        </w:tc>
        <w:tc>
          <w:tcPr>
            <w:tcW w:w="482" w:type="dxa"/>
            <w:gridSpan w:val="3"/>
            <w:shd w:val="clear" w:color="auto" w:fill="auto"/>
          </w:tcPr>
          <w:p w14:paraId="52A4F088" w14:textId="77777777" w:rsidR="00066802" w:rsidRPr="005F70FB" w:rsidRDefault="00066802" w:rsidP="00E74266">
            <w:pPr>
              <w:pStyle w:val="Text"/>
            </w:pPr>
            <w:r w:rsidRPr="005F70FB">
              <w:t>ada</w:t>
            </w:r>
          </w:p>
        </w:tc>
        <w:tc>
          <w:tcPr>
            <w:tcW w:w="539" w:type="dxa"/>
            <w:gridSpan w:val="4"/>
            <w:shd w:val="clear" w:color="auto" w:fill="auto"/>
          </w:tcPr>
          <w:p w14:paraId="1CAC6ED8" w14:textId="77777777" w:rsidR="00066802" w:rsidRPr="005F70FB" w:rsidRDefault="00066802" w:rsidP="00E74266">
            <w:pPr>
              <w:pStyle w:val="Text"/>
            </w:pPr>
            <w:r w:rsidRPr="005F70FB">
              <w:t>tiga</w:t>
            </w:r>
          </w:p>
        </w:tc>
        <w:tc>
          <w:tcPr>
            <w:tcW w:w="681" w:type="dxa"/>
            <w:gridSpan w:val="4"/>
            <w:shd w:val="clear" w:color="auto" w:fill="auto"/>
          </w:tcPr>
          <w:p w14:paraId="1E251B5A" w14:textId="77777777" w:rsidR="00066802" w:rsidRPr="005F70FB" w:rsidRDefault="00066802" w:rsidP="00E74266">
            <w:pPr>
              <w:pStyle w:val="Text"/>
            </w:pPr>
            <w:r w:rsidRPr="005F70FB">
              <w:t>orang,</w:t>
            </w:r>
          </w:p>
        </w:tc>
        <w:tc>
          <w:tcPr>
            <w:tcW w:w="735" w:type="dxa"/>
            <w:gridSpan w:val="3"/>
            <w:shd w:val="clear" w:color="auto" w:fill="auto"/>
          </w:tcPr>
          <w:p w14:paraId="10971F18" w14:textId="77777777" w:rsidR="00066802" w:rsidRPr="005F70FB" w:rsidRDefault="00066802" w:rsidP="00E74266">
            <w:pPr>
              <w:pStyle w:val="Text"/>
            </w:pPr>
            <w:r w:rsidRPr="005F70FB">
              <w:t>dorang</w:t>
            </w:r>
          </w:p>
        </w:tc>
        <w:tc>
          <w:tcPr>
            <w:tcW w:w="763" w:type="dxa"/>
            <w:gridSpan w:val="3"/>
            <w:shd w:val="clear" w:color="auto" w:fill="auto"/>
          </w:tcPr>
          <w:p w14:paraId="10909591" w14:textId="77777777" w:rsidR="00066802" w:rsidRPr="005F70FB" w:rsidRDefault="00066802" w:rsidP="00E74266">
            <w:pPr>
              <w:pStyle w:val="Text"/>
            </w:pPr>
            <w:r w:rsidRPr="005F70FB">
              <w:t>datang,</w:t>
            </w:r>
          </w:p>
        </w:tc>
        <w:tc>
          <w:tcPr>
            <w:tcW w:w="728" w:type="dxa"/>
            <w:gridSpan w:val="4"/>
            <w:shd w:val="clear" w:color="auto" w:fill="auto"/>
          </w:tcPr>
          <w:p w14:paraId="15C697D9" w14:textId="77777777" w:rsidR="00066802" w:rsidRPr="005F70FB" w:rsidRDefault="00066802" w:rsidP="00E74266">
            <w:pPr>
              <w:pStyle w:val="Text"/>
            </w:pPr>
            <w:r w:rsidRPr="005F70FB">
              <w:t>dengar</w:t>
            </w:r>
          </w:p>
        </w:tc>
        <w:tc>
          <w:tcPr>
            <w:tcW w:w="763" w:type="dxa"/>
            <w:gridSpan w:val="4"/>
            <w:shd w:val="clear" w:color="auto" w:fill="auto"/>
          </w:tcPr>
          <w:p w14:paraId="7EBC0DD6" w14:textId="77777777" w:rsidR="00066802" w:rsidRPr="005F70FB" w:rsidRDefault="00066802" w:rsidP="00E74266">
            <w:pPr>
              <w:pStyle w:val="Text"/>
            </w:pPr>
            <w:r w:rsidRPr="005F70FB">
              <w:t>ini,</w:t>
            </w:r>
          </w:p>
        </w:tc>
        <w:tc>
          <w:tcPr>
            <w:tcW w:w="683" w:type="dxa"/>
            <w:gridSpan w:val="4"/>
            <w:shd w:val="clear" w:color="auto" w:fill="auto"/>
          </w:tcPr>
          <w:p w14:paraId="0F6BB8D1" w14:textId="77777777" w:rsidR="00066802" w:rsidRPr="005F70FB" w:rsidRDefault="00066802" w:rsidP="00E74266">
            <w:pPr>
              <w:pStyle w:val="Text"/>
            </w:pPr>
            <w:r w:rsidRPr="005F70FB">
              <w:t>anjing</w:t>
            </w:r>
          </w:p>
        </w:tc>
      </w:tr>
      <w:tr w:rsidR="00AC23C4" w:rsidRPr="005F70FB" w14:paraId="0B702841" w14:textId="77777777" w:rsidTr="00B81EF8">
        <w:tc>
          <w:tcPr>
            <w:tcW w:w="707" w:type="dxa"/>
            <w:shd w:val="clear" w:color="auto" w:fill="auto"/>
          </w:tcPr>
          <w:p w14:paraId="6C4C5536" w14:textId="77777777" w:rsidR="00066802" w:rsidRPr="005F70FB" w:rsidRDefault="00066802" w:rsidP="00E74266">
            <w:pPr>
              <w:pStyle w:val="GlossEng2ptafter"/>
            </w:pPr>
          </w:p>
        </w:tc>
        <w:tc>
          <w:tcPr>
            <w:tcW w:w="737" w:type="dxa"/>
            <w:gridSpan w:val="2"/>
            <w:shd w:val="clear" w:color="auto" w:fill="auto"/>
          </w:tcPr>
          <w:p w14:paraId="476DDB26" w14:textId="77777777" w:rsidR="00066802" w:rsidRPr="005F70FB" w:rsidRDefault="00066802" w:rsidP="00E74266">
            <w:pPr>
              <w:pStyle w:val="GlossEng2ptafter"/>
            </w:pPr>
            <w:r w:rsidRPr="005F70FB">
              <w:rPr>
                <w:rStyle w:val="ChSmallCaps"/>
              </w:rPr>
              <w:t>3pl</w:t>
            </w:r>
            <w:r w:rsidRPr="005F70FB">
              <w:t>[SI]</w:t>
            </w:r>
          </w:p>
        </w:tc>
        <w:tc>
          <w:tcPr>
            <w:tcW w:w="482" w:type="dxa"/>
            <w:gridSpan w:val="3"/>
            <w:shd w:val="clear" w:color="auto" w:fill="auto"/>
          </w:tcPr>
          <w:p w14:paraId="5C7D153F" w14:textId="77777777" w:rsidR="00066802" w:rsidRPr="005F70FB" w:rsidRDefault="00066802" w:rsidP="00E74266">
            <w:pPr>
              <w:pStyle w:val="GlossEng2ptafter"/>
            </w:pPr>
            <w:r w:rsidRPr="005F70FB">
              <w:t>exist</w:t>
            </w:r>
          </w:p>
        </w:tc>
        <w:tc>
          <w:tcPr>
            <w:tcW w:w="539" w:type="dxa"/>
            <w:gridSpan w:val="4"/>
            <w:shd w:val="clear" w:color="auto" w:fill="auto"/>
          </w:tcPr>
          <w:p w14:paraId="45A506ED" w14:textId="77777777" w:rsidR="00066802" w:rsidRPr="005F70FB" w:rsidRDefault="00066802" w:rsidP="00E74266">
            <w:pPr>
              <w:pStyle w:val="GlossEng2ptafter"/>
            </w:pPr>
            <w:r w:rsidRPr="005F70FB">
              <w:t>three</w:t>
            </w:r>
          </w:p>
        </w:tc>
        <w:tc>
          <w:tcPr>
            <w:tcW w:w="681" w:type="dxa"/>
            <w:gridSpan w:val="4"/>
            <w:shd w:val="clear" w:color="auto" w:fill="auto"/>
          </w:tcPr>
          <w:p w14:paraId="6707814B" w14:textId="77777777" w:rsidR="00066802" w:rsidRPr="005F70FB" w:rsidRDefault="00066802" w:rsidP="00E74266">
            <w:pPr>
              <w:pStyle w:val="GlossEng2ptafter"/>
            </w:pPr>
            <w:r w:rsidRPr="005F70FB">
              <w:t>person</w:t>
            </w:r>
          </w:p>
        </w:tc>
        <w:tc>
          <w:tcPr>
            <w:tcW w:w="735" w:type="dxa"/>
            <w:gridSpan w:val="3"/>
            <w:shd w:val="clear" w:color="auto" w:fill="auto"/>
          </w:tcPr>
          <w:p w14:paraId="25F81A3A" w14:textId="77777777" w:rsidR="00066802" w:rsidRPr="005F70FB" w:rsidRDefault="00066802" w:rsidP="00E74266">
            <w:pPr>
              <w:pStyle w:val="GlossEng2ptafter"/>
            </w:pPr>
            <w:r w:rsidRPr="005F70FB">
              <w:rPr>
                <w:rStyle w:val="ChSmallCaps"/>
              </w:rPr>
              <w:t>3pl</w:t>
            </w:r>
          </w:p>
        </w:tc>
        <w:tc>
          <w:tcPr>
            <w:tcW w:w="763" w:type="dxa"/>
            <w:gridSpan w:val="3"/>
            <w:shd w:val="clear" w:color="auto" w:fill="auto"/>
          </w:tcPr>
          <w:p w14:paraId="3A12DFD6" w14:textId="77777777" w:rsidR="00066802" w:rsidRPr="005F70FB" w:rsidRDefault="00066802" w:rsidP="00E74266">
            <w:pPr>
              <w:pStyle w:val="GlossEng2ptafter"/>
            </w:pPr>
            <w:r w:rsidRPr="005F70FB">
              <w:t>come</w:t>
            </w:r>
          </w:p>
        </w:tc>
        <w:tc>
          <w:tcPr>
            <w:tcW w:w="728" w:type="dxa"/>
            <w:gridSpan w:val="4"/>
            <w:shd w:val="clear" w:color="auto" w:fill="auto"/>
          </w:tcPr>
          <w:p w14:paraId="0121FA80" w14:textId="77777777" w:rsidR="00066802" w:rsidRPr="005F70FB" w:rsidRDefault="00066802" w:rsidP="00E74266">
            <w:pPr>
              <w:pStyle w:val="GlossEng2ptafter"/>
            </w:pPr>
            <w:r w:rsidRPr="005F70FB">
              <w:t>hear</w:t>
            </w:r>
          </w:p>
        </w:tc>
        <w:tc>
          <w:tcPr>
            <w:tcW w:w="763" w:type="dxa"/>
            <w:gridSpan w:val="4"/>
            <w:shd w:val="clear" w:color="auto" w:fill="auto"/>
          </w:tcPr>
          <w:p w14:paraId="0F93A73E" w14:textId="77777777" w:rsidR="00066802" w:rsidRPr="005F70FB" w:rsidRDefault="00066802" w:rsidP="00E74266">
            <w:pPr>
              <w:pStyle w:val="GlossEng2ptafter"/>
            </w:pPr>
            <w:r w:rsidRPr="005F70FB">
              <w:rPr>
                <w:rStyle w:val="ChSmallCaps"/>
              </w:rPr>
              <w:t>d.prox</w:t>
            </w:r>
          </w:p>
        </w:tc>
        <w:tc>
          <w:tcPr>
            <w:tcW w:w="683" w:type="dxa"/>
            <w:gridSpan w:val="4"/>
            <w:shd w:val="clear" w:color="auto" w:fill="auto"/>
          </w:tcPr>
          <w:p w14:paraId="2E83A57B" w14:textId="77777777" w:rsidR="00066802" w:rsidRPr="005F70FB" w:rsidRDefault="00066802" w:rsidP="00E74266">
            <w:pPr>
              <w:pStyle w:val="GlossEng2ptafter"/>
            </w:pPr>
            <w:r w:rsidRPr="005F70FB">
              <w:t>dog</w:t>
            </w:r>
          </w:p>
        </w:tc>
      </w:tr>
      <w:tr w:rsidR="00AC23C4" w:rsidRPr="005F70FB" w14:paraId="1FA14758" w14:textId="77777777" w:rsidTr="00B81EF8">
        <w:trPr>
          <w:gridAfter w:val="1"/>
          <w:wAfter w:w="35" w:type="dxa"/>
        </w:trPr>
        <w:tc>
          <w:tcPr>
            <w:tcW w:w="707" w:type="dxa"/>
            <w:shd w:val="clear" w:color="auto" w:fill="auto"/>
          </w:tcPr>
          <w:p w14:paraId="68C50929" w14:textId="77777777" w:rsidR="00066802" w:rsidRPr="005F70FB" w:rsidRDefault="00066802" w:rsidP="00E74266">
            <w:pPr>
              <w:pStyle w:val="O0Nwnext"/>
            </w:pPr>
          </w:p>
        </w:tc>
        <w:tc>
          <w:tcPr>
            <w:tcW w:w="1021" w:type="dxa"/>
            <w:gridSpan w:val="4"/>
            <w:shd w:val="clear" w:color="auto" w:fill="auto"/>
          </w:tcPr>
          <w:p w14:paraId="69FD4D49" w14:textId="77777777" w:rsidR="00066802" w:rsidRPr="005F70FB" w:rsidRDefault="00066802" w:rsidP="00E74266">
            <w:pPr>
              <w:pStyle w:val="Text"/>
            </w:pPr>
            <w:r w:rsidRPr="005F70FB">
              <w:t>gong-gong</w:t>
            </w:r>
          </w:p>
        </w:tc>
        <w:tc>
          <w:tcPr>
            <w:tcW w:w="510" w:type="dxa"/>
            <w:gridSpan w:val="3"/>
            <w:shd w:val="clear" w:color="auto" w:fill="auto"/>
          </w:tcPr>
          <w:p w14:paraId="358AD485" w14:textId="77777777" w:rsidR="00066802" w:rsidRPr="005F70FB" w:rsidRDefault="00066802" w:rsidP="00E74266">
            <w:pPr>
              <w:pStyle w:val="Text"/>
            </w:pPr>
            <w:r w:rsidRPr="005F70FB">
              <w:t>babi,</w:t>
            </w:r>
          </w:p>
        </w:tc>
        <w:tc>
          <w:tcPr>
            <w:tcW w:w="482" w:type="dxa"/>
            <w:gridSpan w:val="3"/>
            <w:shd w:val="clear" w:color="auto" w:fill="auto"/>
          </w:tcPr>
          <w:p w14:paraId="2A07B47B" w14:textId="77777777" w:rsidR="00066802" w:rsidRPr="005F70FB" w:rsidRDefault="00066802" w:rsidP="00E74266">
            <w:pPr>
              <w:pStyle w:val="Text"/>
            </w:pPr>
            <w:r w:rsidRPr="005F70FB">
              <w:t>tapi</w:t>
            </w:r>
          </w:p>
        </w:tc>
        <w:tc>
          <w:tcPr>
            <w:tcW w:w="1490" w:type="dxa"/>
            <w:gridSpan w:val="8"/>
            <w:shd w:val="clear" w:color="auto" w:fill="auto"/>
          </w:tcPr>
          <w:p w14:paraId="04A39513" w14:textId="77777777" w:rsidR="00066802" w:rsidRPr="005F70FB" w:rsidRDefault="00066802" w:rsidP="00E74266">
            <w:pPr>
              <w:pStyle w:val="Text"/>
            </w:pPr>
            <w:r w:rsidRPr="005F70FB">
              <w:t>sementara,</w:t>
            </w:r>
          </w:p>
        </w:tc>
        <w:tc>
          <w:tcPr>
            <w:tcW w:w="817" w:type="dxa"/>
            <w:gridSpan w:val="3"/>
            <w:shd w:val="clear" w:color="auto" w:fill="auto"/>
          </w:tcPr>
          <w:p w14:paraId="129AAAD5" w14:textId="77777777" w:rsidR="00066802" w:rsidRPr="005F70FB" w:rsidRDefault="00066802" w:rsidP="00E74266">
            <w:pPr>
              <w:pStyle w:val="Text"/>
            </w:pPr>
            <w:r w:rsidRPr="005F70FB">
              <w:t>karna</w:t>
            </w:r>
          </w:p>
        </w:tc>
        <w:tc>
          <w:tcPr>
            <w:tcW w:w="782" w:type="dxa"/>
            <w:gridSpan w:val="4"/>
            <w:shd w:val="clear" w:color="auto" w:fill="auto"/>
          </w:tcPr>
          <w:p w14:paraId="5298784E" w14:textId="77777777" w:rsidR="00066802" w:rsidRPr="005F70FB" w:rsidRDefault="00066802" w:rsidP="00E74266">
            <w:pPr>
              <w:pStyle w:val="Text"/>
            </w:pPr>
            <w:r w:rsidRPr="005F70FB">
              <w:t>mereka</w:t>
            </w:r>
          </w:p>
        </w:tc>
        <w:tc>
          <w:tcPr>
            <w:tcW w:w="523" w:type="dxa"/>
            <w:gridSpan w:val="3"/>
            <w:shd w:val="clear" w:color="auto" w:fill="auto"/>
          </w:tcPr>
          <w:p w14:paraId="3E4C3AC0" w14:textId="77777777" w:rsidR="00066802" w:rsidRPr="005F70FB" w:rsidRDefault="00066802" w:rsidP="00E74266">
            <w:pPr>
              <w:pStyle w:val="Text"/>
            </w:pPr>
            <w:r w:rsidRPr="005F70FB">
              <w:t>jaw,</w:t>
            </w:r>
          </w:p>
        </w:tc>
        <w:tc>
          <w:tcPr>
            <w:tcW w:w="451" w:type="dxa"/>
            <w:gridSpan w:val="2"/>
            <w:shd w:val="clear" w:color="auto" w:fill="auto"/>
          </w:tcPr>
          <w:p w14:paraId="0D76BF9B" w14:textId="77777777" w:rsidR="00066802" w:rsidRPr="005F70FB" w:rsidRDefault="00066802" w:rsidP="00E74266">
            <w:pPr>
              <w:pStyle w:val="Text"/>
            </w:pPr>
            <w:r w:rsidRPr="005F70FB">
              <w:t>lari</w:t>
            </w:r>
          </w:p>
        </w:tc>
      </w:tr>
      <w:tr w:rsidR="00AC23C4" w:rsidRPr="005F70FB" w14:paraId="53DAB9B5" w14:textId="77777777" w:rsidTr="00B81EF8">
        <w:trPr>
          <w:gridAfter w:val="1"/>
          <w:wAfter w:w="35" w:type="dxa"/>
        </w:trPr>
        <w:tc>
          <w:tcPr>
            <w:tcW w:w="707" w:type="dxa"/>
            <w:shd w:val="clear" w:color="auto" w:fill="auto"/>
          </w:tcPr>
          <w:p w14:paraId="093AD0FD" w14:textId="77777777" w:rsidR="00066802" w:rsidRPr="005F70FB" w:rsidRDefault="00066802" w:rsidP="00E74266">
            <w:pPr>
              <w:pStyle w:val="GlossEng2ptafter"/>
            </w:pPr>
          </w:p>
        </w:tc>
        <w:tc>
          <w:tcPr>
            <w:tcW w:w="1021" w:type="dxa"/>
            <w:gridSpan w:val="4"/>
            <w:shd w:val="clear" w:color="auto" w:fill="auto"/>
          </w:tcPr>
          <w:p w14:paraId="30704178" w14:textId="77777777" w:rsidR="00066802" w:rsidRPr="005F70FB" w:rsidRDefault="00066802" w:rsidP="00E74266">
            <w:pPr>
              <w:pStyle w:val="GlossEng2ptafter"/>
            </w:pPr>
            <w:r w:rsidRPr="005F70FB">
              <w:t>bark(.at)</w:t>
            </w:r>
          </w:p>
        </w:tc>
        <w:tc>
          <w:tcPr>
            <w:tcW w:w="510" w:type="dxa"/>
            <w:gridSpan w:val="3"/>
            <w:shd w:val="clear" w:color="auto" w:fill="auto"/>
          </w:tcPr>
          <w:p w14:paraId="5D8C5DFA" w14:textId="77777777" w:rsidR="00066802" w:rsidRPr="005F70FB" w:rsidRDefault="00066802" w:rsidP="00E74266">
            <w:pPr>
              <w:pStyle w:val="GlossEng2ptafter"/>
            </w:pPr>
            <w:r w:rsidRPr="005F70FB">
              <w:t>pig</w:t>
            </w:r>
          </w:p>
        </w:tc>
        <w:tc>
          <w:tcPr>
            <w:tcW w:w="482" w:type="dxa"/>
            <w:gridSpan w:val="3"/>
            <w:shd w:val="clear" w:color="auto" w:fill="auto"/>
          </w:tcPr>
          <w:p w14:paraId="6CFE214D" w14:textId="77777777" w:rsidR="00066802" w:rsidRPr="005F70FB" w:rsidRDefault="00066802" w:rsidP="00E74266">
            <w:pPr>
              <w:pStyle w:val="GlossEng2ptafter"/>
            </w:pPr>
            <w:r w:rsidRPr="005F70FB">
              <w:t>but</w:t>
            </w:r>
          </w:p>
        </w:tc>
        <w:tc>
          <w:tcPr>
            <w:tcW w:w="1490" w:type="dxa"/>
            <w:gridSpan w:val="8"/>
            <w:shd w:val="clear" w:color="auto" w:fill="auto"/>
          </w:tcPr>
          <w:p w14:paraId="6C506CDF" w14:textId="77777777" w:rsidR="00066802" w:rsidRPr="005F70FB" w:rsidRDefault="00066802" w:rsidP="00E74266">
            <w:pPr>
              <w:pStyle w:val="GlossEng2ptafter"/>
            </w:pPr>
            <w:r w:rsidRPr="005F70FB">
              <w:t>in.meantime[SI]</w:t>
            </w:r>
          </w:p>
        </w:tc>
        <w:tc>
          <w:tcPr>
            <w:tcW w:w="817" w:type="dxa"/>
            <w:gridSpan w:val="3"/>
            <w:shd w:val="clear" w:color="auto" w:fill="auto"/>
          </w:tcPr>
          <w:p w14:paraId="646DA869" w14:textId="77777777" w:rsidR="00066802" w:rsidRPr="005F70FB" w:rsidRDefault="00066802" w:rsidP="00E74266">
            <w:pPr>
              <w:pStyle w:val="GlossEng2ptafter"/>
            </w:pPr>
            <w:r w:rsidRPr="005F70FB">
              <w:t>because</w:t>
            </w:r>
          </w:p>
        </w:tc>
        <w:tc>
          <w:tcPr>
            <w:tcW w:w="782" w:type="dxa"/>
            <w:gridSpan w:val="4"/>
            <w:shd w:val="clear" w:color="auto" w:fill="auto"/>
          </w:tcPr>
          <w:p w14:paraId="5DE2B8A8" w14:textId="77777777" w:rsidR="00066802" w:rsidRPr="005F70FB" w:rsidRDefault="00066802" w:rsidP="00E74266">
            <w:pPr>
              <w:pStyle w:val="GlossEng2ptafter"/>
            </w:pPr>
            <w:r w:rsidRPr="005F70FB">
              <w:rPr>
                <w:rStyle w:val="ChSmallCaps"/>
              </w:rPr>
              <w:t>3pl</w:t>
            </w:r>
            <w:r w:rsidRPr="005F70FB">
              <w:t>[SI]</w:t>
            </w:r>
          </w:p>
        </w:tc>
        <w:tc>
          <w:tcPr>
            <w:tcW w:w="523" w:type="dxa"/>
            <w:gridSpan w:val="3"/>
            <w:shd w:val="clear" w:color="auto" w:fill="auto"/>
          </w:tcPr>
          <w:p w14:paraId="5DD2F02D" w14:textId="77777777" w:rsidR="00066802" w:rsidRPr="005F70FB" w:rsidRDefault="00066802" w:rsidP="00E74266">
            <w:pPr>
              <w:pStyle w:val="GlossEng2ptafter"/>
            </w:pPr>
            <w:r w:rsidRPr="005F70FB">
              <w:t>far</w:t>
            </w:r>
          </w:p>
        </w:tc>
        <w:tc>
          <w:tcPr>
            <w:tcW w:w="451" w:type="dxa"/>
            <w:gridSpan w:val="2"/>
            <w:shd w:val="clear" w:color="auto" w:fill="auto"/>
          </w:tcPr>
          <w:p w14:paraId="0054E4D0" w14:textId="77777777" w:rsidR="00066802" w:rsidRPr="005F70FB" w:rsidRDefault="00066802" w:rsidP="00E74266">
            <w:pPr>
              <w:pStyle w:val="GlossEng2ptafter"/>
            </w:pPr>
            <w:r w:rsidRPr="005F70FB">
              <w:t>run</w:t>
            </w:r>
          </w:p>
        </w:tc>
      </w:tr>
      <w:tr w:rsidR="00AC23C4" w:rsidRPr="005F70FB" w14:paraId="240BCC97" w14:textId="77777777" w:rsidTr="00B81EF8">
        <w:trPr>
          <w:gridAfter w:val="2"/>
          <w:wAfter w:w="241" w:type="dxa"/>
        </w:trPr>
        <w:tc>
          <w:tcPr>
            <w:tcW w:w="707" w:type="dxa"/>
            <w:shd w:val="clear" w:color="auto" w:fill="auto"/>
          </w:tcPr>
          <w:p w14:paraId="09132CCD" w14:textId="77777777" w:rsidR="00066802" w:rsidRPr="005F70FB" w:rsidRDefault="00066802" w:rsidP="00E74266">
            <w:pPr>
              <w:pStyle w:val="O0Nwnext"/>
            </w:pPr>
          </w:p>
        </w:tc>
        <w:tc>
          <w:tcPr>
            <w:tcW w:w="573" w:type="dxa"/>
            <w:shd w:val="clear" w:color="auto" w:fill="auto"/>
          </w:tcPr>
          <w:p w14:paraId="3FAA6062" w14:textId="77777777" w:rsidR="00066802" w:rsidRPr="005F70FB" w:rsidRDefault="00066802" w:rsidP="00E74266">
            <w:pPr>
              <w:pStyle w:val="Text"/>
            </w:pPr>
            <w:r w:rsidRPr="005F70FB">
              <w:t>mo</w:t>
            </w:r>
          </w:p>
        </w:tc>
        <w:tc>
          <w:tcPr>
            <w:tcW w:w="1012" w:type="dxa"/>
            <w:gridSpan w:val="7"/>
            <w:shd w:val="clear" w:color="auto" w:fill="auto"/>
          </w:tcPr>
          <w:p w14:paraId="06405404" w14:textId="77777777" w:rsidR="00066802" w:rsidRPr="005F70FB" w:rsidRDefault="00066802" w:rsidP="00E74266">
            <w:pPr>
              <w:pStyle w:val="Text"/>
            </w:pPr>
            <w:r w:rsidRPr="005F70FB">
              <w:t>pana</w:t>
            </w:r>
          </w:p>
        </w:tc>
        <w:tc>
          <w:tcPr>
            <w:tcW w:w="529" w:type="dxa"/>
            <w:gridSpan w:val="3"/>
            <w:shd w:val="clear" w:color="auto" w:fill="auto"/>
          </w:tcPr>
          <w:p w14:paraId="6CE3CAB5" w14:textId="77777777" w:rsidR="00066802" w:rsidRPr="005F70FB" w:rsidRDefault="00066802" w:rsidP="00E74266">
            <w:pPr>
              <w:pStyle w:val="Text"/>
            </w:pPr>
            <w:r w:rsidRPr="005F70FB">
              <w:t>babi</w:t>
            </w:r>
          </w:p>
        </w:tc>
        <w:tc>
          <w:tcPr>
            <w:tcW w:w="629" w:type="dxa"/>
            <w:gridSpan w:val="3"/>
            <w:shd w:val="clear" w:color="auto" w:fill="auto"/>
          </w:tcPr>
          <w:p w14:paraId="79E476DD" w14:textId="77777777" w:rsidR="00066802" w:rsidRPr="005F70FB" w:rsidRDefault="00066802" w:rsidP="00E74266">
            <w:pPr>
              <w:pStyle w:val="Text"/>
            </w:pPr>
            <w:r w:rsidRPr="005F70FB">
              <w:t>bantu</w:t>
            </w:r>
          </w:p>
        </w:tc>
        <w:tc>
          <w:tcPr>
            <w:tcW w:w="595" w:type="dxa"/>
            <w:gridSpan w:val="3"/>
            <w:shd w:val="clear" w:color="auto" w:fill="auto"/>
          </w:tcPr>
          <w:p w14:paraId="4CB0F8E4" w14:textId="77777777" w:rsidR="00066802" w:rsidRPr="005F70FB" w:rsidRDefault="00066802" w:rsidP="00E74266">
            <w:pPr>
              <w:pStyle w:val="Text"/>
            </w:pPr>
            <w:r w:rsidRPr="005F70FB">
              <w:t>sama</w:t>
            </w:r>
          </w:p>
        </w:tc>
        <w:tc>
          <w:tcPr>
            <w:tcW w:w="762" w:type="dxa"/>
            <w:gridSpan w:val="3"/>
            <w:shd w:val="clear" w:color="auto" w:fill="auto"/>
          </w:tcPr>
          <w:p w14:paraId="3C491F5D" w14:textId="77777777" w:rsidR="00066802" w:rsidRPr="005F70FB" w:rsidRDefault="00066802" w:rsidP="00E74266">
            <w:pPr>
              <w:pStyle w:val="Text"/>
            </w:pPr>
            <w:r w:rsidRPr="005F70FB">
              <w:t>dengan</w:t>
            </w:r>
            <w:r w:rsidR="00E22DD1" w:rsidRPr="005F70FB">
              <w:t>g</w:t>
            </w:r>
          </w:p>
        </w:tc>
        <w:tc>
          <w:tcPr>
            <w:tcW w:w="590" w:type="dxa"/>
            <w:gridSpan w:val="4"/>
            <w:shd w:val="clear" w:color="auto" w:fill="auto"/>
          </w:tcPr>
          <w:p w14:paraId="5C451923" w14:textId="77777777" w:rsidR="00066802" w:rsidRPr="005F70FB" w:rsidRDefault="00066802" w:rsidP="00E74266">
            <w:pPr>
              <w:pStyle w:val="Text"/>
            </w:pPr>
            <w:r w:rsidRPr="005F70FB">
              <w:t>saya,</w:t>
            </w:r>
          </w:p>
        </w:tc>
        <w:tc>
          <w:tcPr>
            <w:tcW w:w="590" w:type="dxa"/>
            <w:gridSpan w:val="2"/>
            <w:shd w:val="clear" w:color="auto" w:fill="auto"/>
          </w:tcPr>
          <w:p w14:paraId="61E23233" w14:textId="77777777" w:rsidR="00066802" w:rsidRPr="005F70FB" w:rsidRDefault="00066802" w:rsidP="00E74266">
            <w:pPr>
              <w:pStyle w:val="Text"/>
            </w:pPr>
            <w:r w:rsidRPr="005F70FB">
              <w:t>tapi</w:t>
            </w:r>
          </w:p>
        </w:tc>
        <w:tc>
          <w:tcPr>
            <w:tcW w:w="590" w:type="dxa"/>
            <w:gridSpan w:val="3"/>
            <w:shd w:val="clear" w:color="auto" w:fill="auto"/>
          </w:tcPr>
          <w:p w14:paraId="3DACAA3D" w14:textId="77777777" w:rsidR="00066802" w:rsidRPr="005F70FB" w:rsidRDefault="00066802" w:rsidP="00E74266">
            <w:pPr>
              <w:pStyle w:val="Text"/>
            </w:pPr>
            <w:r w:rsidRPr="005F70FB">
              <w:t>saya</w:t>
            </w:r>
          </w:p>
        </w:tc>
      </w:tr>
      <w:tr w:rsidR="00AC23C4" w:rsidRPr="005F70FB" w14:paraId="2D418360" w14:textId="77777777" w:rsidTr="00B81EF8">
        <w:trPr>
          <w:gridAfter w:val="2"/>
          <w:wAfter w:w="241" w:type="dxa"/>
        </w:trPr>
        <w:tc>
          <w:tcPr>
            <w:tcW w:w="707" w:type="dxa"/>
            <w:shd w:val="clear" w:color="auto" w:fill="auto"/>
          </w:tcPr>
          <w:p w14:paraId="73B47BF1" w14:textId="77777777" w:rsidR="00066802" w:rsidRPr="005F70FB" w:rsidRDefault="00066802" w:rsidP="00E74266">
            <w:pPr>
              <w:pStyle w:val="GlossEng2ptafter"/>
            </w:pPr>
          </w:p>
        </w:tc>
        <w:tc>
          <w:tcPr>
            <w:tcW w:w="573" w:type="dxa"/>
            <w:shd w:val="clear" w:color="auto" w:fill="auto"/>
          </w:tcPr>
          <w:p w14:paraId="6E03CA81" w14:textId="77777777" w:rsidR="00066802" w:rsidRPr="005F70FB" w:rsidRDefault="00066802" w:rsidP="00E74266">
            <w:pPr>
              <w:pStyle w:val="GlossEng2ptafter"/>
            </w:pPr>
            <w:r w:rsidRPr="005F70FB">
              <w:t>want</w:t>
            </w:r>
          </w:p>
        </w:tc>
        <w:tc>
          <w:tcPr>
            <w:tcW w:w="1012" w:type="dxa"/>
            <w:gridSpan w:val="7"/>
            <w:shd w:val="clear" w:color="auto" w:fill="auto"/>
          </w:tcPr>
          <w:p w14:paraId="227C9DBE" w14:textId="77777777" w:rsidR="00066802" w:rsidRPr="005F70FB" w:rsidRDefault="00066802" w:rsidP="00E74266">
            <w:pPr>
              <w:pStyle w:val="GlossEng2ptafter"/>
            </w:pPr>
            <w:r w:rsidRPr="005F70FB">
              <w:t>bow.shoot</w:t>
            </w:r>
          </w:p>
        </w:tc>
        <w:tc>
          <w:tcPr>
            <w:tcW w:w="529" w:type="dxa"/>
            <w:gridSpan w:val="3"/>
            <w:shd w:val="clear" w:color="auto" w:fill="auto"/>
          </w:tcPr>
          <w:p w14:paraId="21BC44A3" w14:textId="77777777" w:rsidR="00066802" w:rsidRPr="005F70FB" w:rsidRDefault="00066802" w:rsidP="00E74266">
            <w:pPr>
              <w:pStyle w:val="GlossEng2ptafter"/>
            </w:pPr>
            <w:r w:rsidRPr="005F70FB">
              <w:t>pig</w:t>
            </w:r>
          </w:p>
        </w:tc>
        <w:tc>
          <w:tcPr>
            <w:tcW w:w="629" w:type="dxa"/>
            <w:gridSpan w:val="3"/>
            <w:shd w:val="clear" w:color="auto" w:fill="auto"/>
          </w:tcPr>
          <w:p w14:paraId="4EA1E70C" w14:textId="77777777" w:rsidR="00066802" w:rsidRPr="005F70FB" w:rsidRDefault="00066802" w:rsidP="00E74266">
            <w:pPr>
              <w:pStyle w:val="GlossEng2ptafter"/>
            </w:pPr>
            <w:r w:rsidRPr="005F70FB">
              <w:t>help</w:t>
            </w:r>
          </w:p>
        </w:tc>
        <w:tc>
          <w:tcPr>
            <w:tcW w:w="595" w:type="dxa"/>
            <w:gridSpan w:val="3"/>
            <w:shd w:val="clear" w:color="auto" w:fill="auto"/>
          </w:tcPr>
          <w:p w14:paraId="34299C4A" w14:textId="77777777" w:rsidR="00066802" w:rsidRPr="005F70FB" w:rsidRDefault="00066802" w:rsidP="00E74266">
            <w:pPr>
              <w:pStyle w:val="GlossEng2ptafter"/>
            </w:pPr>
            <w:r w:rsidRPr="005F70FB">
              <w:t>to</w:t>
            </w:r>
          </w:p>
        </w:tc>
        <w:tc>
          <w:tcPr>
            <w:tcW w:w="762" w:type="dxa"/>
            <w:gridSpan w:val="3"/>
            <w:shd w:val="clear" w:color="auto" w:fill="auto"/>
          </w:tcPr>
          <w:p w14:paraId="3B5D900F" w14:textId="77777777" w:rsidR="00066802" w:rsidRPr="005F70FB" w:rsidRDefault="00066802" w:rsidP="00E74266">
            <w:pPr>
              <w:pStyle w:val="GlossEng2ptafter"/>
            </w:pPr>
            <w:r w:rsidRPr="005F70FB">
              <w:t>with</w:t>
            </w:r>
          </w:p>
        </w:tc>
        <w:tc>
          <w:tcPr>
            <w:tcW w:w="590" w:type="dxa"/>
            <w:gridSpan w:val="4"/>
            <w:shd w:val="clear" w:color="auto" w:fill="auto"/>
          </w:tcPr>
          <w:p w14:paraId="0F6C6CBD" w14:textId="77777777" w:rsidR="00066802" w:rsidRPr="005F70FB" w:rsidRDefault="00066802" w:rsidP="00E74266">
            <w:pPr>
              <w:pStyle w:val="GlossEng2ptafter"/>
            </w:pPr>
            <w:r w:rsidRPr="005F70FB">
              <w:rPr>
                <w:rStyle w:val="ChSmallCaps"/>
              </w:rPr>
              <w:t>1sg</w:t>
            </w:r>
          </w:p>
        </w:tc>
        <w:tc>
          <w:tcPr>
            <w:tcW w:w="590" w:type="dxa"/>
            <w:gridSpan w:val="2"/>
            <w:shd w:val="clear" w:color="auto" w:fill="auto"/>
          </w:tcPr>
          <w:p w14:paraId="4D94479B" w14:textId="77777777" w:rsidR="00066802" w:rsidRPr="005F70FB" w:rsidRDefault="00066802" w:rsidP="00E74266">
            <w:pPr>
              <w:pStyle w:val="GlossEng2ptafter"/>
            </w:pPr>
            <w:r w:rsidRPr="005F70FB">
              <w:t>but</w:t>
            </w:r>
          </w:p>
        </w:tc>
        <w:tc>
          <w:tcPr>
            <w:tcW w:w="590" w:type="dxa"/>
            <w:gridSpan w:val="3"/>
            <w:shd w:val="clear" w:color="auto" w:fill="auto"/>
          </w:tcPr>
          <w:p w14:paraId="4C8BE0F2" w14:textId="77777777" w:rsidR="00066802" w:rsidRPr="005F70FB" w:rsidRDefault="00066802" w:rsidP="00E74266">
            <w:pPr>
              <w:pStyle w:val="GlossEng2ptafter"/>
            </w:pPr>
            <w:r w:rsidRPr="005F70FB">
              <w:rPr>
                <w:rStyle w:val="ChSmallCaps"/>
              </w:rPr>
              <w:t>1sg</w:t>
            </w:r>
          </w:p>
        </w:tc>
      </w:tr>
      <w:tr w:rsidR="00AC23C4" w:rsidRPr="005F70FB" w14:paraId="0D35B679" w14:textId="77777777" w:rsidTr="00B81EF8">
        <w:trPr>
          <w:gridAfter w:val="9"/>
          <w:wAfter w:w="1597" w:type="dxa"/>
        </w:trPr>
        <w:tc>
          <w:tcPr>
            <w:tcW w:w="707" w:type="dxa"/>
            <w:shd w:val="clear" w:color="auto" w:fill="auto"/>
          </w:tcPr>
          <w:p w14:paraId="4559BD16" w14:textId="77777777" w:rsidR="00066802" w:rsidRPr="005F70FB" w:rsidRDefault="00066802" w:rsidP="00E74266">
            <w:pPr>
              <w:pStyle w:val="O0Nwnext"/>
            </w:pPr>
          </w:p>
        </w:tc>
        <w:tc>
          <w:tcPr>
            <w:tcW w:w="773" w:type="dxa"/>
            <w:gridSpan w:val="3"/>
            <w:shd w:val="clear" w:color="auto" w:fill="auto"/>
          </w:tcPr>
          <w:p w14:paraId="1EB7CC36" w14:textId="77777777" w:rsidR="00066802" w:rsidRPr="005F70FB" w:rsidRDefault="00066802" w:rsidP="00E74266">
            <w:pPr>
              <w:pStyle w:val="Text"/>
            </w:pPr>
            <w:r w:rsidRPr="005F70FB">
              <w:t>suda</w:t>
            </w:r>
          </w:p>
        </w:tc>
        <w:tc>
          <w:tcPr>
            <w:tcW w:w="634" w:type="dxa"/>
            <w:gridSpan w:val="3"/>
            <w:shd w:val="clear" w:color="auto" w:fill="auto"/>
          </w:tcPr>
          <w:p w14:paraId="0C21F795" w14:textId="77777777" w:rsidR="00066802" w:rsidRPr="005F70FB" w:rsidRDefault="00066802" w:rsidP="00E74266">
            <w:pPr>
              <w:pStyle w:val="Text"/>
            </w:pPr>
            <w:r w:rsidRPr="005F70FB">
              <w:t>bunu,</w:t>
            </w:r>
          </w:p>
        </w:tc>
        <w:tc>
          <w:tcPr>
            <w:tcW w:w="1012" w:type="dxa"/>
            <w:gridSpan w:val="6"/>
            <w:shd w:val="clear" w:color="auto" w:fill="auto"/>
          </w:tcPr>
          <w:p w14:paraId="0E23B8F1" w14:textId="77777777" w:rsidR="00066802" w:rsidRPr="005F70FB" w:rsidRDefault="00066802" w:rsidP="00E74266">
            <w:pPr>
              <w:pStyle w:val="Text"/>
            </w:pPr>
            <w:r w:rsidRPr="005F70FB">
              <w:t>pana</w:t>
            </w:r>
          </w:p>
        </w:tc>
        <w:tc>
          <w:tcPr>
            <w:tcW w:w="489" w:type="dxa"/>
            <w:gridSpan w:val="3"/>
            <w:shd w:val="clear" w:color="auto" w:fill="auto"/>
          </w:tcPr>
          <w:p w14:paraId="0B7AB6AB" w14:textId="77777777" w:rsidR="00066802" w:rsidRPr="005F70FB" w:rsidRDefault="00066802" w:rsidP="00E74266">
            <w:pPr>
              <w:pStyle w:val="Text"/>
            </w:pPr>
            <w:r w:rsidRPr="005F70FB">
              <w:t>dia</w:t>
            </w:r>
          </w:p>
        </w:tc>
        <w:tc>
          <w:tcPr>
            <w:tcW w:w="1606" w:type="dxa"/>
            <w:gridSpan w:val="7"/>
            <w:shd w:val="clear" w:color="auto" w:fill="auto"/>
          </w:tcPr>
          <w:p w14:paraId="7DBE6BAD" w14:textId="77777777" w:rsidR="00066802" w:rsidRPr="005F70FB" w:rsidRDefault="00066802" w:rsidP="00E74266">
            <w:pPr>
              <w:pStyle w:val="Text"/>
            </w:pPr>
            <w:r w:rsidRPr="005F70FB">
              <w:t>kemuka</w:t>
            </w:r>
          </w:p>
        </w:tc>
      </w:tr>
      <w:tr w:rsidR="00AC23C4" w:rsidRPr="005F70FB" w14:paraId="2E4423C6" w14:textId="77777777" w:rsidTr="00B81EF8">
        <w:trPr>
          <w:gridAfter w:val="9"/>
          <w:wAfter w:w="1597" w:type="dxa"/>
        </w:trPr>
        <w:tc>
          <w:tcPr>
            <w:tcW w:w="707" w:type="dxa"/>
            <w:shd w:val="clear" w:color="auto" w:fill="auto"/>
          </w:tcPr>
          <w:p w14:paraId="60A605B7" w14:textId="77777777" w:rsidR="00066802" w:rsidRPr="005F70FB" w:rsidRDefault="00066802" w:rsidP="00E74266">
            <w:pPr>
              <w:pStyle w:val="GlossEng"/>
            </w:pPr>
          </w:p>
        </w:tc>
        <w:tc>
          <w:tcPr>
            <w:tcW w:w="773" w:type="dxa"/>
            <w:gridSpan w:val="3"/>
            <w:shd w:val="clear" w:color="auto" w:fill="auto"/>
          </w:tcPr>
          <w:p w14:paraId="5C361B70" w14:textId="77777777" w:rsidR="00066802" w:rsidRPr="005F70FB" w:rsidRDefault="00066802" w:rsidP="00E74266">
            <w:pPr>
              <w:pStyle w:val="GlossEng"/>
            </w:pPr>
            <w:r w:rsidRPr="005F70FB">
              <w:t>already</w:t>
            </w:r>
          </w:p>
        </w:tc>
        <w:tc>
          <w:tcPr>
            <w:tcW w:w="634" w:type="dxa"/>
            <w:gridSpan w:val="3"/>
            <w:shd w:val="clear" w:color="auto" w:fill="auto"/>
          </w:tcPr>
          <w:p w14:paraId="22C78F5A" w14:textId="77777777" w:rsidR="00066802" w:rsidRPr="005F70FB" w:rsidRDefault="00066802" w:rsidP="00E74266">
            <w:pPr>
              <w:pStyle w:val="GlossEng"/>
            </w:pPr>
            <w:r w:rsidRPr="005F70FB">
              <w:t>kill</w:t>
            </w:r>
          </w:p>
        </w:tc>
        <w:tc>
          <w:tcPr>
            <w:tcW w:w="1012" w:type="dxa"/>
            <w:gridSpan w:val="6"/>
            <w:shd w:val="clear" w:color="auto" w:fill="auto"/>
          </w:tcPr>
          <w:p w14:paraId="5CD3263E" w14:textId="77777777" w:rsidR="00066802" w:rsidRPr="005F70FB" w:rsidRDefault="00066802" w:rsidP="00E74266">
            <w:pPr>
              <w:pStyle w:val="GlossEng"/>
            </w:pPr>
            <w:r w:rsidRPr="005F70FB">
              <w:t>bow.shoot</w:t>
            </w:r>
          </w:p>
        </w:tc>
        <w:tc>
          <w:tcPr>
            <w:tcW w:w="489" w:type="dxa"/>
            <w:gridSpan w:val="3"/>
            <w:shd w:val="clear" w:color="auto" w:fill="auto"/>
          </w:tcPr>
          <w:p w14:paraId="2B6EFB5B" w14:textId="77777777" w:rsidR="00066802" w:rsidRPr="005F70FB" w:rsidRDefault="00066802" w:rsidP="00E74266">
            <w:pPr>
              <w:pStyle w:val="GlossEng"/>
            </w:pPr>
            <w:r w:rsidRPr="005F70FB">
              <w:rPr>
                <w:rStyle w:val="ChSmallCaps"/>
              </w:rPr>
              <w:t>3sg</w:t>
            </w:r>
          </w:p>
        </w:tc>
        <w:tc>
          <w:tcPr>
            <w:tcW w:w="1606" w:type="dxa"/>
            <w:gridSpan w:val="7"/>
            <w:shd w:val="clear" w:color="auto" w:fill="auto"/>
          </w:tcPr>
          <w:p w14:paraId="5BAD9BF0" w14:textId="77777777" w:rsidR="00066802" w:rsidRPr="005F70FB" w:rsidRDefault="00066802" w:rsidP="00E74266">
            <w:pPr>
              <w:pStyle w:val="GlossEng"/>
            </w:pPr>
            <w:r w:rsidRPr="005F70FB">
              <w:t>first.before.others</w:t>
            </w:r>
          </w:p>
        </w:tc>
      </w:tr>
    </w:tbl>
    <w:p w14:paraId="071D37C1" w14:textId="7EAF21A7" w:rsidR="00066802" w:rsidRPr="005F70FB" w:rsidRDefault="00066802" w:rsidP="00066802">
      <w:pPr>
        <w:pStyle w:val="FreeTranslEng"/>
      </w:pPr>
      <w:r w:rsidRPr="005F70FB">
        <w:t>they were three people, they came (and) heard, what</w:t>
      </w:r>
      <w:r w:rsidR="00B7093A" w:rsidRPr="005F70FB">
        <w:t>’</w:t>
      </w:r>
      <w:r w:rsidRPr="005F70FB">
        <w:t>s-its-name, the dogs barking at the pig, but in the meantime, because they were far away, (they) ran wanting to bow shoot the pig, to help me, but I had already killed (it), had bow shot (it) before the others</w:t>
      </w:r>
    </w:p>
    <w:tbl>
      <w:tblPr>
        <w:tblW w:w="0" w:type="auto"/>
        <w:tblCellMar>
          <w:left w:w="42" w:type="dxa"/>
          <w:right w:w="42" w:type="dxa"/>
        </w:tblCellMar>
        <w:tblLook w:val="01E0" w:firstRow="1" w:lastRow="1" w:firstColumn="1" w:lastColumn="1" w:noHBand="0" w:noVBand="0"/>
      </w:tblPr>
      <w:tblGrid>
        <w:gridCol w:w="709"/>
        <w:gridCol w:w="673"/>
        <w:gridCol w:w="67"/>
        <w:gridCol w:w="489"/>
        <w:gridCol w:w="226"/>
        <w:gridCol w:w="458"/>
        <w:gridCol w:w="237"/>
        <w:gridCol w:w="308"/>
        <w:gridCol w:w="310"/>
        <w:gridCol w:w="219"/>
        <w:gridCol w:w="371"/>
        <w:gridCol w:w="402"/>
        <w:gridCol w:w="127"/>
        <w:gridCol w:w="413"/>
        <w:gridCol w:w="360"/>
        <w:gridCol w:w="540"/>
        <w:gridCol w:w="484"/>
      </w:tblGrid>
      <w:tr w:rsidR="00AC23C4" w:rsidRPr="005F70FB" w14:paraId="52B432C5" w14:textId="77777777" w:rsidTr="00AC23C4">
        <w:tc>
          <w:tcPr>
            <w:tcW w:w="709" w:type="dxa"/>
            <w:shd w:val="clear" w:color="auto" w:fill="auto"/>
          </w:tcPr>
          <w:p w14:paraId="06F08BE8" w14:textId="77777777" w:rsidR="00066802" w:rsidRPr="005F70FB" w:rsidRDefault="00066802" w:rsidP="00E74266">
            <w:pPr>
              <w:pStyle w:val="Text"/>
            </w:pPr>
            <w:r w:rsidRPr="005F70FB">
              <w:t>0011</w:t>
            </w:r>
          </w:p>
        </w:tc>
        <w:tc>
          <w:tcPr>
            <w:tcW w:w="673" w:type="dxa"/>
            <w:shd w:val="clear" w:color="auto" w:fill="auto"/>
          </w:tcPr>
          <w:p w14:paraId="5533FDE0" w14:textId="77777777" w:rsidR="00066802" w:rsidRPr="005F70FB" w:rsidRDefault="00066802" w:rsidP="00E74266">
            <w:pPr>
              <w:pStyle w:val="Text"/>
            </w:pPr>
            <w:r w:rsidRPr="005F70FB">
              <w:t>waktu</w:t>
            </w:r>
          </w:p>
        </w:tc>
        <w:tc>
          <w:tcPr>
            <w:tcW w:w="782" w:type="dxa"/>
            <w:gridSpan w:val="3"/>
            <w:shd w:val="clear" w:color="auto" w:fill="auto"/>
          </w:tcPr>
          <w:p w14:paraId="469F55DD" w14:textId="77777777" w:rsidR="00066802" w:rsidRPr="005F70FB" w:rsidRDefault="00066802" w:rsidP="00E74266">
            <w:pPr>
              <w:pStyle w:val="Text"/>
            </w:pPr>
            <w:r w:rsidRPr="005F70FB">
              <w:t>mereka</w:t>
            </w:r>
          </w:p>
        </w:tc>
        <w:tc>
          <w:tcPr>
            <w:tcW w:w="695" w:type="dxa"/>
            <w:gridSpan w:val="2"/>
            <w:shd w:val="clear" w:color="auto" w:fill="auto"/>
          </w:tcPr>
          <w:p w14:paraId="69ADD0CE" w14:textId="77777777" w:rsidR="00066802" w:rsidRPr="005F70FB" w:rsidRDefault="00066802" w:rsidP="00E74266">
            <w:pPr>
              <w:pStyle w:val="Text"/>
            </w:pPr>
            <w:r w:rsidRPr="005F70FB">
              <w:t>sampe</w:t>
            </w:r>
          </w:p>
        </w:tc>
        <w:tc>
          <w:tcPr>
            <w:tcW w:w="618" w:type="dxa"/>
            <w:gridSpan w:val="2"/>
            <w:shd w:val="clear" w:color="auto" w:fill="auto"/>
          </w:tcPr>
          <w:p w14:paraId="4C3060A7" w14:textId="77777777" w:rsidR="00066802" w:rsidRPr="005F70FB" w:rsidRDefault="00066802" w:rsidP="00E74266">
            <w:pPr>
              <w:pStyle w:val="Text"/>
            </w:pPr>
            <w:r w:rsidRPr="005F70FB">
              <w:t>dekat</w:t>
            </w:r>
          </w:p>
        </w:tc>
        <w:tc>
          <w:tcPr>
            <w:tcW w:w="590" w:type="dxa"/>
            <w:gridSpan w:val="2"/>
            <w:shd w:val="clear" w:color="auto" w:fill="auto"/>
          </w:tcPr>
          <w:p w14:paraId="76F8BD22" w14:textId="77777777" w:rsidR="00066802" w:rsidRPr="005F70FB" w:rsidRDefault="00066802" w:rsidP="00E74266">
            <w:pPr>
              <w:pStyle w:val="Text"/>
            </w:pPr>
            <w:r w:rsidRPr="005F70FB">
              <w:t>saya,</w:t>
            </w:r>
          </w:p>
        </w:tc>
        <w:tc>
          <w:tcPr>
            <w:tcW w:w="529" w:type="dxa"/>
            <w:gridSpan w:val="2"/>
            <w:shd w:val="clear" w:color="auto" w:fill="auto"/>
          </w:tcPr>
          <w:p w14:paraId="3F7CB2B8" w14:textId="77777777" w:rsidR="00066802" w:rsidRPr="005F70FB" w:rsidRDefault="00066802" w:rsidP="00E74266">
            <w:pPr>
              <w:pStyle w:val="Text"/>
            </w:pPr>
            <w:r w:rsidRPr="005F70FB">
              <w:t>babi</w:t>
            </w:r>
          </w:p>
        </w:tc>
        <w:tc>
          <w:tcPr>
            <w:tcW w:w="773" w:type="dxa"/>
            <w:gridSpan w:val="2"/>
            <w:shd w:val="clear" w:color="auto" w:fill="auto"/>
          </w:tcPr>
          <w:p w14:paraId="2DE10FF1" w14:textId="77777777" w:rsidR="00066802" w:rsidRPr="005F70FB" w:rsidRDefault="00066802" w:rsidP="00E74266">
            <w:pPr>
              <w:pStyle w:val="Text"/>
            </w:pPr>
            <w:r w:rsidRPr="005F70FB">
              <w:t>suda</w:t>
            </w:r>
          </w:p>
        </w:tc>
        <w:tc>
          <w:tcPr>
            <w:tcW w:w="540" w:type="dxa"/>
            <w:shd w:val="clear" w:color="auto" w:fill="auto"/>
          </w:tcPr>
          <w:p w14:paraId="2E2D54E3" w14:textId="77777777" w:rsidR="00066802" w:rsidRPr="005F70FB" w:rsidRDefault="00066802" w:rsidP="00E74266">
            <w:pPr>
              <w:pStyle w:val="Text"/>
            </w:pPr>
            <w:r w:rsidRPr="005F70FB">
              <w:t>mati</w:t>
            </w:r>
          </w:p>
        </w:tc>
        <w:tc>
          <w:tcPr>
            <w:tcW w:w="484" w:type="dxa"/>
            <w:shd w:val="clear" w:color="auto" w:fill="auto"/>
          </w:tcPr>
          <w:p w14:paraId="1C1E551E" w14:textId="77777777" w:rsidR="00066802" w:rsidRPr="005F70FB" w:rsidRDefault="00066802" w:rsidP="00E74266">
            <w:pPr>
              <w:pStyle w:val="Text"/>
            </w:pPr>
            <w:r w:rsidRPr="005F70FB">
              <w:t>jadi</w:t>
            </w:r>
          </w:p>
        </w:tc>
      </w:tr>
      <w:tr w:rsidR="00AC23C4" w:rsidRPr="005F70FB" w14:paraId="2D214AB1" w14:textId="77777777" w:rsidTr="00AC23C4">
        <w:tc>
          <w:tcPr>
            <w:tcW w:w="709" w:type="dxa"/>
            <w:shd w:val="clear" w:color="auto" w:fill="auto"/>
          </w:tcPr>
          <w:p w14:paraId="660C855B" w14:textId="77777777" w:rsidR="00066802" w:rsidRPr="005F70FB" w:rsidRDefault="00066802" w:rsidP="00E74266">
            <w:pPr>
              <w:pStyle w:val="GlossEng2ptafter"/>
            </w:pPr>
          </w:p>
        </w:tc>
        <w:tc>
          <w:tcPr>
            <w:tcW w:w="673" w:type="dxa"/>
            <w:shd w:val="clear" w:color="auto" w:fill="auto"/>
          </w:tcPr>
          <w:p w14:paraId="0964F371" w14:textId="77777777" w:rsidR="00066802" w:rsidRPr="005F70FB" w:rsidRDefault="00066802" w:rsidP="00E74266">
            <w:pPr>
              <w:pStyle w:val="GlossEng2ptafter"/>
            </w:pPr>
            <w:r w:rsidRPr="005F70FB">
              <w:t>time</w:t>
            </w:r>
          </w:p>
        </w:tc>
        <w:tc>
          <w:tcPr>
            <w:tcW w:w="782" w:type="dxa"/>
            <w:gridSpan w:val="3"/>
            <w:shd w:val="clear" w:color="auto" w:fill="auto"/>
          </w:tcPr>
          <w:p w14:paraId="00DBE170" w14:textId="77777777" w:rsidR="00066802" w:rsidRPr="005F70FB" w:rsidRDefault="00066802" w:rsidP="00E74266">
            <w:pPr>
              <w:pStyle w:val="GlossEng2ptafter"/>
            </w:pPr>
            <w:r w:rsidRPr="005F70FB">
              <w:rPr>
                <w:rStyle w:val="ChSmallCaps"/>
              </w:rPr>
              <w:t>3pl</w:t>
            </w:r>
            <w:r w:rsidRPr="005F70FB">
              <w:t>[SI]</w:t>
            </w:r>
          </w:p>
        </w:tc>
        <w:tc>
          <w:tcPr>
            <w:tcW w:w="695" w:type="dxa"/>
            <w:gridSpan w:val="2"/>
            <w:shd w:val="clear" w:color="auto" w:fill="auto"/>
          </w:tcPr>
          <w:p w14:paraId="0E643FAF" w14:textId="77777777" w:rsidR="00066802" w:rsidRPr="005F70FB" w:rsidRDefault="00066802" w:rsidP="00E74266">
            <w:pPr>
              <w:pStyle w:val="GlossEng2ptafter"/>
            </w:pPr>
            <w:r w:rsidRPr="005F70FB">
              <w:t>reach</w:t>
            </w:r>
          </w:p>
        </w:tc>
        <w:tc>
          <w:tcPr>
            <w:tcW w:w="618" w:type="dxa"/>
            <w:gridSpan w:val="2"/>
            <w:shd w:val="clear" w:color="auto" w:fill="auto"/>
          </w:tcPr>
          <w:p w14:paraId="36EBE6AE" w14:textId="77777777" w:rsidR="00066802" w:rsidRPr="005F70FB" w:rsidRDefault="00066802" w:rsidP="00E74266">
            <w:pPr>
              <w:pStyle w:val="GlossEng2ptafter"/>
            </w:pPr>
            <w:r w:rsidRPr="005F70FB">
              <w:t>near</w:t>
            </w:r>
          </w:p>
        </w:tc>
        <w:tc>
          <w:tcPr>
            <w:tcW w:w="590" w:type="dxa"/>
            <w:gridSpan w:val="2"/>
            <w:shd w:val="clear" w:color="auto" w:fill="auto"/>
          </w:tcPr>
          <w:p w14:paraId="12FD78D8" w14:textId="77777777" w:rsidR="00066802" w:rsidRPr="005F70FB" w:rsidRDefault="00066802" w:rsidP="00E74266">
            <w:pPr>
              <w:pStyle w:val="GlossEng2ptafter"/>
            </w:pPr>
            <w:r w:rsidRPr="005F70FB">
              <w:rPr>
                <w:rStyle w:val="ChSmallCaps"/>
              </w:rPr>
              <w:t>1sg</w:t>
            </w:r>
          </w:p>
        </w:tc>
        <w:tc>
          <w:tcPr>
            <w:tcW w:w="529" w:type="dxa"/>
            <w:gridSpan w:val="2"/>
            <w:shd w:val="clear" w:color="auto" w:fill="auto"/>
          </w:tcPr>
          <w:p w14:paraId="2111A72D" w14:textId="77777777" w:rsidR="00066802" w:rsidRPr="005F70FB" w:rsidRDefault="00066802" w:rsidP="00E74266">
            <w:pPr>
              <w:pStyle w:val="GlossEng2ptafter"/>
            </w:pPr>
            <w:r w:rsidRPr="005F70FB">
              <w:t>pig</w:t>
            </w:r>
          </w:p>
        </w:tc>
        <w:tc>
          <w:tcPr>
            <w:tcW w:w="773" w:type="dxa"/>
            <w:gridSpan w:val="2"/>
            <w:shd w:val="clear" w:color="auto" w:fill="auto"/>
          </w:tcPr>
          <w:p w14:paraId="3D471F5F" w14:textId="77777777" w:rsidR="00066802" w:rsidRPr="005F70FB" w:rsidRDefault="00066802" w:rsidP="00E74266">
            <w:pPr>
              <w:pStyle w:val="GlossEng2ptafter"/>
            </w:pPr>
            <w:r w:rsidRPr="005F70FB">
              <w:t>already</w:t>
            </w:r>
          </w:p>
        </w:tc>
        <w:tc>
          <w:tcPr>
            <w:tcW w:w="540" w:type="dxa"/>
            <w:shd w:val="clear" w:color="auto" w:fill="auto"/>
          </w:tcPr>
          <w:p w14:paraId="6C8B57ED" w14:textId="77777777" w:rsidR="00066802" w:rsidRPr="005F70FB" w:rsidRDefault="00066802" w:rsidP="00E74266">
            <w:pPr>
              <w:pStyle w:val="GlossEng2ptafter"/>
            </w:pPr>
            <w:r w:rsidRPr="005F70FB">
              <w:t>die</w:t>
            </w:r>
          </w:p>
        </w:tc>
        <w:tc>
          <w:tcPr>
            <w:tcW w:w="484" w:type="dxa"/>
            <w:shd w:val="clear" w:color="auto" w:fill="auto"/>
          </w:tcPr>
          <w:p w14:paraId="38B905D3" w14:textId="77777777" w:rsidR="00066802" w:rsidRPr="005F70FB" w:rsidRDefault="00066802" w:rsidP="00E74266">
            <w:pPr>
              <w:pStyle w:val="GlossEng2ptafter"/>
            </w:pPr>
            <w:r w:rsidRPr="005F70FB">
              <w:t>so</w:t>
            </w:r>
          </w:p>
        </w:tc>
      </w:tr>
      <w:tr w:rsidR="00AC23C4" w:rsidRPr="005F70FB" w14:paraId="654D42AF" w14:textId="77777777" w:rsidTr="00AC23C4">
        <w:trPr>
          <w:gridAfter w:val="3"/>
          <w:wAfter w:w="1384" w:type="dxa"/>
        </w:trPr>
        <w:tc>
          <w:tcPr>
            <w:tcW w:w="709" w:type="dxa"/>
            <w:shd w:val="clear" w:color="auto" w:fill="auto"/>
          </w:tcPr>
          <w:p w14:paraId="713B3660" w14:textId="77777777" w:rsidR="00066802" w:rsidRPr="005F70FB" w:rsidRDefault="00066802" w:rsidP="00E74266">
            <w:pPr>
              <w:pStyle w:val="O0Nwnext"/>
            </w:pPr>
          </w:p>
        </w:tc>
        <w:tc>
          <w:tcPr>
            <w:tcW w:w="740" w:type="dxa"/>
            <w:gridSpan w:val="2"/>
            <w:shd w:val="clear" w:color="auto" w:fill="auto"/>
          </w:tcPr>
          <w:p w14:paraId="07A1E50F" w14:textId="77777777" w:rsidR="00066802" w:rsidRPr="005F70FB" w:rsidRDefault="00066802" w:rsidP="00E74266">
            <w:pPr>
              <w:pStyle w:val="Text"/>
            </w:pPr>
            <w:r w:rsidRPr="005F70FB">
              <w:t>tinggal</w:t>
            </w:r>
          </w:p>
        </w:tc>
        <w:tc>
          <w:tcPr>
            <w:tcW w:w="489" w:type="dxa"/>
            <w:shd w:val="clear" w:color="auto" w:fill="auto"/>
          </w:tcPr>
          <w:p w14:paraId="68DD1E61" w14:textId="77777777" w:rsidR="00066802" w:rsidRPr="005F70FB" w:rsidRDefault="00066802" w:rsidP="00E74266">
            <w:pPr>
              <w:pStyle w:val="Text"/>
            </w:pPr>
            <w:r w:rsidRPr="005F70FB">
              <w:t>sa</w:t>
            </w:r>
          </w:p>
        </w:tc>
        <w:tc>
          <w:tcPr>
            <w:tcW w:w="684" w:type="dxa"/>
            <w:gridSpan w:val="2"/>
            <w:shd w:val="clear" w:color="auto" w:fill="auto"/>
          </w:tcPr>
          <w:p w14:paraId="05E35658" w14:textId="77777777" w:rsidR="00066802" w:rsidRPr="005F70FB" w:rsidRDefault="00066802" w:rsidP="00E74266">
            <w:pPr>
              <w:pStyle w:val="Text"/>
            </w:pPr>
            <w:r w:rsidRPr="005F70FB">
              <w:t>bilang</w:t>
            </w:r>
          </w:p>
        </w:tc>
        <w:tc>
          <w:tcPr>
            <w:tcW w:w="545" w:type="dxa"/>
            <w:gridSpan w:val="2"/>
            <w:shd w:val="clear" w:color="auto" w:fill="auto"/>
          </w:tcPr>
          <w:p w14:paraId="7D741F0B" w14:textId="77777777" w:rsidR="00066802" w:rsidRPr="005F70FB" w:rsidRDefault="00066802" w:rsidP="00E74266">
            <w:pPr>
              <w:pStyle w:val="Text"/>
            </w:pPr>
            <w:r w:rsidRPr="005F70FB">
              <w:t>saja,</w:t>
            </w:r>
          </w:p>
        </w:tc>
        <w:tc>
          <w:tcPr>
            <w:tcW w:w="529" w:type="dxa"/>
            <w:gridSpan w:val="2"/>
            <w:shd w:val="clear" w:color="auto" w:fill="auto"/>
          </w:tcPr>
          <w:p w14:paraId="6AD7E839" w14:textId="77777777" w:rsidR="00066802" w:rsidRPr="005F70FB" w:rsidRDefault="00066802" w:rsidP="00E74266">
            <w:pPr>
              <w:pStyle w:val="Text"/>
            </w:pPr>
            <w:r w:rsidRPr="005F70FB">
              <w:t>babi</w:t>
            </w:r>
          </w:p>
        </w:tc>
        <w:tc>
          <w:tcPr>
            <w:tcW w:w="773" w:type="dxa"/>
            <w:gridSpan w:val="2"/>
            <w:shd w:val="clear" w:color="auto" w:fill="auto"/>
          </w:tcPr>
          <w:p w14:paraId="77F4BD07" w14:textId="77777777" w:rsidR="00066802" w:rsidRPr="005F70FB" w:rsidRDefault="00066802" w:rsidP="00E74266">
            <w:pPr>
              <w:pStyle w:val="Text"/>
            </w:pPr>
            <w:r w:rsidRPr="005F70FB">
              <w:t>suda</w:t>
            </w:r>
          </w:p>
        </w:tc>
        <w:tc>
          <w:tcPr>
            <w:tcW w:w="540" w:type="dxa"/>
            <w:gridSpan w:val="2"/>
            <w:shd w:val="clear" w:color="auto" w:fill="auto"/>
          </w:tcPr>
          <w:p w14:paraId="0304AC29" w14:textId="77777777" w:rsidR="00066802" w:rsidRPr="005F70FB" w:rsidRDefault="00066802" w:rsidP="00E74266">
            <w:pPr>
              <w:pStyle w:val="Text"/>
            </w:pPr>
            <w:r w:rsidRPr="005F70FB">
              <w:t>mati</w:t>
            </w:r>
          </w:p>
        </w:tc>
      </w:tr>
      <w:tr w:rsidR="00AC23C4" w:rsidRPr="005F70FB" w14:paraId="1279CE43" w14:textId="77777777" w:rsidTr="00AC23C4">
        <w:trPr>
          <w:gridAfter w:val="3"/>
          <w:wAfter w:w="1384" w:type="dxa"/>
        </w:trPr>
        <w:tc>
          <w:tcPr>
            <w:tcW w:w="709" w:type="dxa"/>
            <w:shd w:val="clear" w:color="auto" w:fill="auto"/>
          </w:tcPr>
          <w:p w14:paraId="600430B5" w14:textId="77777777" w:rsidR="00066802" w:rsidRPr="005F70FB" w:rsidRDefault="00066802" w:rsidP="00E74266">
            <w:pPr>
              <w:pStyle w:val="GlossEng"/>
            </w:pPr>
          </w:p>
        </w:tc>
        <w:tc>
          <w:tcPr>
            <w:tcW w:w="740" w:type="dxa"/>
            <w:gridSpan w:val="2"/>
            <w:shd w:val="clear" w:color="auto" w:fill="auto"/>
          </w:tcPr>
          <w:p w14:paraId="1BCD6746" w14:textId="77777777" w:rsidR="00066802" w:rsidRPr="005F70FB" w:rsidRDefault="00066802" w:rsidP="00E74266">
            <w:pPr>
              <w:pStyle w:val="GlossEng"/>
            </w:pPr>
            <w:r w:rsidRPr="005F70FB">
              <w:t>stay</w:t>
            </w:r>
          </w:p>
        </w:tc>
        <w:tc>
          <w:tcPr>
            <w:tcW w:w="489" w:type="dxa"/>
            <w:shd w:val="clear" w:color="auto" w:fill="auto"/>
          </w:tcPr>
          <w:p w14:paraId="31FFA1E7" w14:textId="77777777" w:rsidR="00066802" w:rsidRPr="005F70FB" w:rsidRDefault="00066802" w:rsidP="00E74266">
            <w:pPr>
              <w:pStyle w:val="GlossEng"/>
            </w:pPr>
            <w:r w:rsidRPr="005F70FB">
              <w:rPr>
                <w:rStyle w:val="ChSmallCaps"/>
              </w:rPr>
              <w:t>1sg</w:t>
            </w:r>
          </w:p>
        </w:tc>
        <w:tc>
          <w:tcPr>
            <w:tcW w:w="684" w:type="dxa"/>
            <w:gridSpan w:val="2"/>
            <w:shd w:val="clear" w:color="auto" w:fill="auto"/>
          </w:tcPr>
          <w:p w14:paraId="36F2DA9C" w14:textId="77777777" w:rsidR="00066802" w:rsidRPr="005F70FB" w:rsidRDefault="00066802" w:rsidP="00E74266">
            <w:pPr>
              <w:pStyle w:val="GlossEng"/>
            </w:pPr>
            <w:r w:rsidRPr="005F70FB">
              <w:t>say</w:t>
            </w:r>
          </w:p>
        </w:tc>
        <w:tc>
          <w:tcPr>
            <w:tcW w:w="545" w:type="dxa"/>
            <w:gridSpan w:val="2"/>
            <w:shd w:val="clear" w:color="auto" w:fill="auto"/>
          </w:tcPr>
          <w:p w14:paraId="1DB95549" w14:textId="77777777" w:rsidR="00066802" w:rsidRPr="005F70FB" w:rsidRDefault="00066802" w:rsidP="00E74266">
            <w:pPr>
              <w:pStyle w:val="GlossEng"/>
            </w:pPr>
            <w:r w:rsidRPr="005F70FB">
              <w:t>just</w:t>
            </w:r>
          </w:p>
        </w:tc>
        <w:tc>
          <w:tcPr>
            <w:tcW w:w="529" w:type="dxa"/>
            <w:gridSpan w:val="2"/>
            <w:shd w:val="clear" w:color="auto" w:fill="auto"/>
          </w:tcPr>
          <w:p w14:paraId="6A09975A" w14:textId="77777777" w:rsidR="00066802" w:rsidRPr="005F70FB" w:rsidRDefault="00066802" w:rsidP="00E74266">
            <w:pPr>
              <w:pStyle w:val="GlossEng"/>
            </w:pPr>
            <w:r w:rsidRPr="005F70FB">
              <w:t>pig</w:t>
            </w:r>
          </w:p>
        </w:tc>
        <w:tc>
          <w:tcPr>
            <w:tcW w:w="773" w:type="dxa"/>
            <w:gridSpan w:val="2"/>
            <w:shd w:val="clear" w:color="auto" w:fill="auto"/>
          </w:tcPr>
          <w:p w14:paraId="0D003CA1" w14:textId="77777777" w:rsidR="00066802" w:rsidRPr="005F70FB" w:rsidRDefault="00066802" w:rsidP="00E74266">
            <w:pPr>
              <w:pStyle w:val="GlossEng"/>
            </w:pPr>
            <w:r w:rsidRPr="005F70FB">
              <w:t>already</w:t>
            </w:r>
          </w:p>
        </w:tc>
        <w:tc>
          <w:tcPr>
            <w:tcW w:w="540" w:type="dxa"/>
            <w:gridSpan w:val="2"/>
            <w:shd w:val="clear" w:color="auto" w:fill="auto"/>
          </w:tcPr>
          <w:p w14:paraId="5D22934D" w14:textId="77777777" w:rsidR="00066802" w:rsidRPr="005F70FB" w:rsidRDefault="00066802" w:rsidP="00E74266">
            <w:pPr>
              <w:pStyle w:val="GlossEng"/>
            </w:pPr>
            <w:r w:rsidRPr="005F70FB">
              <w:t>die</w:t>
            </w:r>
          </w:p>
        </w:tc>
      </w:tr>
    </w:tbl>
    <w:p w14:paraId="65EA9949" w14:textId="06D43178" w:rsidR="00066802" w:rsidRPr="005F70FB" w:rsidRDefault="00066802" w:rsidP="00066802">
      <w:pPr>
        <w:pStyle w:val="FreeTranslEng"/>
      </w:pPr>
      <w:r w:rsidRPr="005F70FB">
        <w:t xml:space="preserve">when they arrived near me the pig was already dead, so it just remained for me to say, </w:t>
      </w:r>
      <w:r w:rsidR="00B7093A" w:rsidRPr="005F70FB">
        <w:t>‘</w:t>
      </w:r>
      <w:r w:rsidRPr="005F70FB">
        <w:t>the pig is already dead</w:t>
      </w:r>
      <w:r w:rsidR="00B7093A" w:rsidRPr="005F70FB">
        <w:t>’</w:t>
      </w:r>
    </w:p>
    <w:tbl>
      <w:tblPr>
        <w:tblW w:w="6522" w:type="dxa"/>
        <w:tblCellMar>
          <w:left w:w="42" w:type="dxa"/>
          <w:right w:w="42" w:type="dxa"/>
        </w:tblCellMar>
        <w:tblLook w:val="01E0" w:firstRow="1" w:lastRow="1" w:firstColumn="1" w:lastColumn="1" w:noHBand="0" w:noVBand="0"/>
      </w:tblPr>
      <w:tblGrid>
        <w:gridCol w:w="709"/>
        <w:gridCol w:w="534"/>
        <w:gridCol w:w="334"/>
        <w:gridCol w:w="634"/>
        <w:gridCol w:w="334"/>
        <w:gridCol w:w="362"/>
        <w:gridCol w:w="122"/>
        <w:gridCol w:w="773"/>
        <w:gridCol w:w="17"/>
        <w:gridCol w:w="856"/>
        <w:gridCol w:w="12"/>
        <w:gridCol w:w="361"/>
        <w:gridCol w:w="607"/>
        <w:gridCol w:w="44"/>
        <w:gridCol w:w="640"/>
        <w:gridCol w:w="183"/>
      </w:tblGrid>
      <w:tr w:rsidR="00AC23C4" w:rsidRPr="005F70FB" w14:paraId="430AC998" w14:textId="77777777" w:rsidTr="00AC23C4">
        <w:tc>
          <w:tcPr>
            <w:tcW w:w="709" w:type="dxa"/>
            <w:shd w:val="clear" w:color="auto" w:fill="auto"/>
          </w:tcPr>
          <w:p w14:paraId="74076127" w14:textId="77777777" w:rsidR="00066802" w:rsidRPr="005F70FB" w:rsidRDefault="00066802" w:rsidP="00E74266">
            <w:pPr>
              <w:pStyle w:val="Text"/>
            </w:pPr>
            <w:r w:rsidRPr="005F70FB">
              <w:t>0012</w:t>
            </w:r>
          </w:p>
        </w:tc>
        <w:tc>
          <w:tcPr>
            <w:tcW w:w="534" w:type="dxa"/>
            <w:shd w:val="clear" w:color="auto" w:fill="auto"/>
          </w:tcPr>
          <w:p w14:paraId="5A271AFD" w14:textId="77777777" w:rsidR="00066802" w:rsidRPr="005F70FB" w:rsidRDefault="00066802" w:rsidP="00E74266">
            <w:pPr>
              <w:pStyle w:val="Text"/>
            </w:pPr>
            <w:r w:rsidRPr="005F70FB">
              <w:t>jadi</w:t>
            </w:r>
          </w:p>
        </w:tc>
        <w:tc>
          <w:tcPr>
            <w:tcW w:w="968" w:type="dxa"/>
            <w:gridSpan w:val="2"/>
            <w:shd w:val="clear" w:color="auto" w:fill="auto"/>
          </w:tcPr>
          <w:p w14:paraId="294345A3" w14:textId="77777777" w:rsidR="00066802" w:rsidRPr="005F70FB" w:rsidRDefault="00066802" w:rsidP="00E74266">
            <w:pPr>
              <w:pStyle w:val="Text"/>
            </w:pPr>
            <w:r w:rsidRPr="005F70FB">
              <w:t>nanti</w:t>
            </w:r>
          </w:p>
        </w:tc>
        <w:tc>
          <w:tcPr>
            <w:tcW w:w="696" w:type="dxa"/>
            <w:gridSpan w:val="2"/>
            <w:shd w:val="clear" w:color="auto" w:fill="auto"/>
          </w:tcPr>
          <w:p w14:paraId="14D33D02" w14:textId="77777777" w:rsidR="00066802" w:rsidRPr="005F70FB" w:rsidRDefault="00066802" w:rsidP="00E74266">
            <w:pPr>
              <w:pStyle w:val="Text"/>
            </w:pPr>
            <w:r w:rsidRPr="005F70FB">
              <w:t>kitong</w:t>
            </w:r>
          </w:p>
        </w:tc>
        <w:tc>
          <w:tcPr>
            <w:tcW w:w="895" w:type="dxa"/>
            <w:gridSpan w:val="2"/>
            <w:shd w:val="clear" w:color="auto" w:fill="auto"/>
          </w:tcPr>
          <w:p w14:paraId="06D83173" w14:textId="77777777" w:rsidR="00066802" w:rsidRPr="005F70FB" w:rsidRDefault="00066802" w:rsidP="00E74266">
            <w:pPr>
              <w:pStyle w:val="Text"/>
            </w:pPr>
            <w:r w:rsidRPr="005F70FB">
              <w:t>berusaha</w:t>
            </w:r>
          </w:p>
        </w:tc>
        <w:tc>
          <w:tcPr>
            <w:tcW w:w="873" w:type="dxa"/>
            <w:gridSpan w:val="2"/>
            <w:shd w:val="clear" w:color="auto" w:fill="auto"/>
          </w:tcPr>
          <w:p w14:paraId="2EEDB357" w14:textId="77777777" w:rsidR="00066802" w:rsidRPr="005F70FB" w:rsidRDefault="00066802" w:rsidP="00E74266">
            <w:pPr>
              <w:pStyle w:val="Text"/>
            </w:pPr>
            <w:r w:rsidRPr="005F70FB">
              <w:t>pikol</w:t>
            </w:r>
          </w:p>
        </w:tc>
        <w:tc>
          <w:tcPr>
            <w:tcW w:w="373" w:type="dxa"/>
            <w:gridSpan w:val="2"/>
            <w:shd w:val="clear" w:color="auto" w:fill="auto"/>
          </w:tcPr>
          <w:p w14:paraId="7005CAAC" w14:textId="77777777" w:rsidR="00066802" w:rsidRPr="005F70FB" w:rsidRDefault="00066802" w:rsidP="00E74266">
            <w:pPr>
              <w:pStyle w:val="Text"/>
            </w:pPr>
            <w:r w:rsidRPr="005F70FB">
              <w:t>ke</w:t>
            </w:r>
          </w:p>
        </w:tc>
        <w:tc>
          <w:tcPr>
            <w:tcW w:w="651" w:type="dxa"/>
            <w:gridSpan w:val="2"/>
            <w:shd w:val="clear" w:color="auto" w:fill="auto"/>
          </w:tcPr>
          <w:p w14:paraId="293D1FEC" w14:textId="77777777" w:rsidR="00066802" w:rsidRPr="005F70FB" w:rsidRDefault="00066802" w:rsidP="00E74266">
            <w:pPr>
              <w:pStyle w:val="Text"/>
            </w:pPr>
            <w:r w:rsidRPr="005F70FB">
              <w:t>ruma</w:t>
            </w:r>
          </w:p>
        </w:tc>
        <w:tc>
          <w:tcPr>
            <w:tcW w:w="823" w:type="dxa"/>
            <w:gridSpan w:val="2"/>
            <w:shd w:val="clear" w:color="auto" w:fill="auto"/>
          </w:tcPr>
          <w:p w14:paraId="28FE68E4" w14:textId="77777777" w:rsidR="00066802" w:rsidRPr="005F70FB" w:rsidRDefault="00066802" w:rsidP="00E74266">
            <w:pPr>
              <w:pStyle w:val="Text"/>
            </w:pPr>
            <w:r w:rsidRPr="005F70FB">
              <w:t>kebung,</w:t>
            </w:r>
          </w:p>
        </w:tc>
      </w:tr>
      <w:tr w:rsidR="00AC23C4" w:rsidRPr="005F70FB" w14:paraId="17A64CB9" w14:textId="77777777" w:rsidTr="00AC23C4">
        <w:tc>
          <w:tcPr>
            <w:tcW w:w="709" w:type="dxa"/>
            <w:shd w:val="clear" w:color="auto" w:fill="auto"/>
          </w:tcPr>
          <w:p w14:paraId="0FE4B319" w14:textId="77777777" w:rsidR="00066802" w:rsidRPr="005F70FB" w:rsidRDefault="00066802" w:rsidP="00E74266">
            <w:pPr>
              <w:pStyle w:val="GlossEng2ptafter"/>
            </w:pPr>
          </w:p>
        </w:tc>
        <w:tc>
          <w:tcPr>
            <w:tcW w:w="534" w:type="dxa"/>
            <w:shd w:val="clear" w:color="auto" w:fill="auto"/>
          </w:tcPr>
          <w:p w14:paraId="53B7889E" w14:textId="77777777" w:rsidR="00066802" w:rsidRPr="005F70FB" w:rsidRDefault="00066802" w:rsidP="00E74266">
            <w:pPr>
              <w:pStyle w:val="GlossEng2ptafter"/>
            </w:pPr>
            <w:r w:rsidRPr="005F70FB">
              <w:t>so</w:t>
            </w:r>
          </w:p>
        </w:tc>
        <w:tc>
          <w:tcPr>
            <w:tcW w:w="968" w:type="dxa"/>
            <w:gridSpan w:val="2"/>
            <w:shd w:val="clear" w:color="auto" w:fill="auto"/>
          </w:tcPr>
          <w:p w14:paraId="4300FAA0" w14:textId="77777777" w:rsidR="00066802" w:rsidRPr="005F70FB" w:rsidRDefault="00066802" w:rsidP="00E74266">
            <w:pPr>
              <w:pStyle w:val="GlossEng2ptafter"/>
            </w:pPr>
            <w:r w:rsidRPr="005F70FB">
              <w:t>very.soon</w:t>
            </w:r>
          </w:p>
        </w:tc>
        <w:tc>
          <w:tcPr>
            <w:tcW w:w="696" w:type="dxa"/>
            <w:gridSpan w:val="2"/>
            <w:shd w:val="clear" w:color="auto" w:fill="auto"/>
          </w:tcPr>
          <w:p w14:paraId="179BB52D" w14:textId="77777777" w:rsidR="00066802" w:rsidRPr="005F70FB" w:rsidRDefault="00066802" w:rsidP="00E74266">
            <w:pPr>
              <w:pStyle w:val="GlossEng2ptafter"/>
            </w:pPr>
            <w:r w:rsidRPr="005F70FB">
              <w:rPr>
                <w:rStyle w:val="ChSmallCaps"/>
              </w:rPr>
              <w:t>1pl</w:t>
            </w:r>
          </w:p>
        </w:tc>
        <w:tc>
          <w:tcPr>
            <w:tcW w:w="895" w:type="dxa"/>
            <w:gridSpan w:val="2"/>
            <w:shd w:val="clear" w:color="auto" w:fill="auto"/>
          </w:tcPr>
          <w:p w14:paraId="4B824C26" w14:textId="77777777" w:rsidR="00066802" w:rsidRPr="005F70FB" w:rsidRDefault="00066802" w:rsidP="00E74266">
            <w:pPr>
              <w:pStyle w:val="GlossEng2ptafter"/>
            </w:pPr>
            <w:r w:rsidRPr="005F70FB">
              <w:t>attempt</w:t>
            </w:r>
          </w:p>
        </w:tc>
        <w:tc>
          <w:tcPr>
            <w:tcW w:w="873" w:type="dxa"/>
            <w:gridSpan w:val="2"/>
            <w:shd w:val="clear" w:color="auto" w:fill="auto"/>
          </w:tcPr>
          <w:p w14:paraId="60B02E9C" w14:textId="77777777" w:rsidR="00066802" w:rsidRPr="005F70FB" w:rsidRDefault="00066802" w:rsidP="00E74266">
            <w:pPr>
              <w:pStyle w:val="GlossEng2ptafter"/>
            </w:pPr>
            <w:r w:rsidRPr="005F70FB">
              <w:t>shoulder</w:t>
            </w:r>
          </w:p>
        </w:tc>
        <w:tc>
          <w:tcPr>
            <w:tcW w:w="373" w:type="dxa"/>
            <w:gridSpan w:val="2"/>
            <w:shd w:val="clear" w:color="auto" w:fill="auto"/>
          </w:tcPr>
          <w:p w14:paraId="61F90A96" w14:textId="77777777" w:rsidR="00066802" w:rsidRPr="005F70FB" w:rsidRDefault="00066802" w:rsidP="00E74266">
            <w:pPr>
              <w:pStyle w:val="GlossEng2ptafter"/>
            </w:pPr>
            <w:r w:rsidRPr="005F70FB">
              <w:t>to</w:t>
            </w:r>
          </w:p>
        </w:tc>
        <w:tc>
          <w:tcPr>
            <w:tcW w:w="651" w:type="dxa"/>
            <w:gridSpan w:val="2"/>
            <w:shd w:val="clear" w:color="auto" w:fill="auto"/>
          </w:tcPr>
          <w:p w14:paraId="2A17F642" w14:textId="77777777" w:rsidR="00066802" w:rsidRPr="005F70FB" w:rsidRDefault="00066802" w:rsidP="00E74266">
            <w:pPr>
              <w:pStyle w:val="GlossEng2ptafter"/>
            </w:pPr>
            <w:r w:rsidRPr="005F70FB">
              <w:t>house</w:t>
            </w:r>
          </w:p>
        </w:tc>
        <w:tc>
          <w:tcPr>
            <w:tcW w:w="823" w:type="dxa"/>
            <w:gridSpan w:val="2"/>
            <w:shd w:val="clear" w:color="auto" w:fill="auto"/>
          </w:tcPr>
          <w:p w14:paraId="744F0CAD" w14:textId="77777777" w:rsidR="00066802" w:rsidRPr="005F70FB" w:rsidRDefault="00066802" w:rsidP="00E74266">
            <w:pPr>
              <w:pStyle w:val="GlossEng2ptafter"/>
            </w:pPr>
            <w:r w:rsidRPr="005F70FB">
              <w:t>garden</w:t>
            </w:r>
          </w:p>
        </w:tc>
      </w:tr>
      <w:tr w:rsidR="00AC23C4" w:rsidRPr="005F70FB" w14:paraId="2862EB44" w14:textId="77777777" w:rsidTr="00AC23C4">
        <w:trPr>
          <w:gridAfter w:val="1"/>
          <w:wAfter w:w="183" w:type="dxa"/>
        </w:trPr>
        <w:tc>
          <w:tcPr>
            <w:tcW w:w="709" w:type="dxa"/>
            <w:shd w:val="clear" w:color="auto" w:fill="auto"/>
          </w:tcPr>
          <w:p w14:paraId="61DA230E" w14:textId="77777777" w:rsidR="00066802" w:rsidRPr="005F70FB" w:rsidRDefault="00066802" w:rsidP="00E74266">
            <w:pPr>
              <w:pStyle w:val="O0Nwnext"/>
            </w:pPr>
          </w:p>
        </w:tc>
        <w:tc>
          <w:tcPr>
            <w:tcW w:w="868" w:type="dxa"/>
            <w:gridSpan w:val="2"/>
            <w:shd w:val="clear" w:color="auto" w:fill="auto"/>
          </w:tcPr>
          <w:p w14:paraId="087FC5BA" w14:textId="77777777" w:rsidR="00066802" w:rsidRPr="005F70FB" w:rsidRDefault="00066802" w:rsidP="00E74266">
            <w:pPr>
              <w:pStyle w:val="Text"/>
            </w:pPr>
            <w:r w:rsidRPr="005F70FB">
              <w:t>baru</w:t>
            </w:r>
          </w:p>
        </w:tc>
        <w:tc>
          <w:tcPr>
            <w:tcW w:w="968" w:type="dxa"/>
            <w:gridSpan w:val="2"/>
            <w:shd w:val="clear" w:color="auto" w:fill="auto"/>
          </w:tcPr>
          <w:p w14:paraId="28D12ACB" w14:textId="77777777" w:rsidR="00066802" w:rsidRPr="005F70FB" w:rsidRDefault="00066802" w:rsidP="00E74266">
            <w:pPr>
              <w:pStyle w:val="Text"/>
            </w:pPr>
            <w:r w:rsidRPr="005F70FB">
              <w:t>nanti</w:t>
            </w:r>
          </w:p>
        </w:tc>
        <w:tc>
          <w:tcPr>
            <w:tcW w:w="484" w:type="dxa"/>
            <w:gridSpan w:val="2"/>
            <w:shd w:val="clear" w:color="auto" w:fill="auto"/>
          </w:tcPr>
          <w:p w14:paraId="7B636663" w14:textId="77777777" w:rsidR="00066802" w:rsidRPr="005F70FB" w:rsidRDefault="00066802" w:rsidP="00E74266">
            <w:pPr>
              <w:pStyle w:val="Text"/>
            </w:pPr>
            <w:r w:rsidRPr="005F70FB">
              <w:t>kita</w:t>
            </w:r>
          </w:p>
        </w:tc>
        <w:tc>
          <w:tcPr>
            <w:tcW w:w="790" w:type="dxa"/>
            <w:gridSpan w:val="2"/>
            <w:shd w:val="clear" w:color="auto" w:fill="auto"/>
          </w:tcPr>
          <w:p w14:paraId="2F5BF075" w14:textId="77777777" w:rsidR="00066802" w:rsidRPr="005F70FB" w:rsidRDefault="00066802" w:rsidP="00E74266">
            <w:pPr>
              <w:pStyle w:val="Text"/>
            </w:pPr>
            <w:r w:rsidRPr="005F70FB">
              <w:t>potong,</w:t>
            </w:r>
          </w:p>
        </w:tc>
        <w:tc>
          <w:tcPr>
            <w:tcW w:w="868" w:type="dxa"/>
            <w:gridSpan w:val="2"/>
            <w:shd w:val="clear" w:color="auto" w:fill="auto"/>
          </w:tcPr>
          <w:p w14:paraId="75248228" w14:textId="77777777" w:rsidR="00066802" w:rsidRPr="005F70FB" w:rsidRDefault="00066802" w:rsidP="00E74266">
            <w:pPr>
              <w:pStyle w:val="Text"/>
            </w:pPr>
            <w:r w:rsidRPr="005F70FB">
              <w:t>baru</w:t>
            </w:r>
          </w:p>
        </w:tc>
        <w:tc>
          <w:tcPr>
            <w:tcW w:w="968" w:type="dxa"/>
            <w:gridSpan w:val="2"/>
            <w:shd w:val="clear" w:color="auto" w:fill="auto"/>
          </w:tcPr>
          <w:p w14:paraId="14A22794" w14:textId="77777777" w:rsidR="00066802" w:rsidRPr="005F70FB" w:rsidRDefault="00066802" w:rsidP="00E74266">
            <w:pPr>
              <w:pStyle w:val="Text"/>
            </w:pPr>
            <w:r w:rsidRPr="005F70FB">
              <w:t>nanti</w:t>
            </w:r>
          </w:p>
        </w:tc>
        <w:tc>
          <w:tcPr>
            <w:tcW w:w="684" w:type="dxa"/>
            <w:gridSpan w:val="2"/>
            <w:shd w:val="clear" w:color="auto" w:fill="auto"/>
          </w:tcPr>
          <w:p w14:paraId="2BD513BC" w14:textId="77777777" w:rsidR="00066802" w:rsidRPr="005F70FB" w:rsidRDefault="00066802" w:rsidP="00E74266">
            <w:pPr>
              <w:pStyle w:val="Text"/>
            </w:pPr>
            <w:r w:rsidRPr="005F70FB">
              <w:t>bagi</w:t>
            </w:r>
          </w:p>
        </w:tc>
      </w:tr>
      <w:tr w:rsidR="00AC23C4" w:rsidRPr="005F70FB" w14:paraId="40E931C9" w14:textId="77777777" w:rsidTr="00AC23C4">
        <w:trPr>
          <w:gridAfter w:val="1"/>
          <w:wAfter w:w="183" w:type="dxa"/>
        </w:trPr>
        <w:tc>
          <w:tcPr>
            <w:tcW w:w="709" w:type="dxa"/>
            <w:shd w:val="clear" w:color="auto" w:fill="auto"/>
          </w:tcPr>
          <w:p w14:paraId="75E84C9E" w14:textId="77777777" w:rsidR="00066802" w:rsidRPr="005F70FB" w:rsidRDefault="00066802" w:rsidP="00E74266">
            <w:pPr>
              <w:pStyle w:val="GlossEng"/>
            </w:pPr>
          </w:p>
        </w:tc>
        <w:tc>
          <w:tcPr>
            <w:tcW w:w="868" w:type="dxa"/>
            <w:gridSpan w:val="2"/>
            <w:shd w:val="clear" w:color="auto" w:fill="auto"/>
          </w:tcPr>
          <w:p w14:paraId="6BD03D16" w14:textId="77777777" w:rsidR="00066802" w:rsidRPr="005F70FB" w:rsidRDefault="00066802" w:rsidP="00E74266">
            <w:pPr>
              <w:pStyle w:val="GlossEng"/>
            </w:pPr>
            <w:r w:rsidRPr="005F70FB">
              <w:t>and.then</w:t>
            </w:r>
          </w:p>
        </w:tc>
        <w:tc>
          <w:tcPr>
            <w:tcW w:w="968" w:type="dxa"/>
            <w:gridSpan w:val="2"/>
            <w:shd w:val="clear" w:color="auto" w:fill="auto"/>
          </w:tcPr>
          <w:p w14:paraId="2EC46037" w14:textId="77777777" w:rsidR="00066802" w:rsidRPr="005F70FB" w:rsidRDefault="00066802" w:rsidP="00E74266">
            <w:pPr>
              <w:pStyle w:val="GlossEng"/>
            </w:pPr>
            <w:r w:rsidRPr="005F70FB">
              <w:t>very.soon</w:t>
            </w:r>
          </w:p>
        </w:tc>
        <w:tc>
          <w:tcPr>
            <w:tcW w:w="484" w:type="dxa"/>
            <w:gridSpan w:val="2"/>
            <w:shd w:val="clear" w:color="auto" w:fill="auto"/>
          </w:tcPr>
          <w:p w14:paraId="3EABF51F" w14:textId="77777777" w:rsidR="00066802" w:rsidRPr="005F70FB" w:rsidRDefault="00066802" w:rsidP="00E74266">
            <w:pPr>
              <w:pStyle w:val="GlossEng"/>
            </w:pPr>
            <w:r w:rsidRPr="005F70FB">
              <w:rPr>
                <w:rStyle w:val="ChSmallCaps"/>
              </w:rPr>
              <w:t>1pl</w:t>
            </w:r>
          </w:p>
        </w:tc>
        <w:tc>
          <w:tcPr>
            <w:tcW w:w="790" w:type="dxa"/>
            <w:gridSpan w:val="2"/>
            <w:shd w:val="clear" w:color="auto" w:fill="auto"/>
          </w:tcPr>
          <w:p w14:paraId="65E7899D" w14:textId="77777777" w:rsidR="00066802" w:rsidRPr="005F70FB" w:rsidRDefault="00066802" w:rsidP="00E74266">
            <w:pPr>
              <w:pStyle w:val="GlossEng"/>
            </w:pPr>
            <w:r w:rsidRPr="005F70FB">
              <w:t>cut</w:t>
            </w:r>
          </w:p>
        </w:tc>
        <w:tc>
          <w:tcPr>
            <w:tcW w:w="868" w:type="dxa"/>
            <w:gridSpan w:val="2"/>
            <w:shd w:val="clear" w:color="auto" w:fill="auto"/>
          </w:tcPr>
          <w:p w14:paraId="7E9746B0" w14:textId="77777777" w:rsidR="00066802" w:rsidRPr="005F70FB" w:rsidRDefault="00066802" w:rsidP="00E74266">
            <w:pPr>
              <w:pStyle w:val="GlossEng"/>
            </w:pPr>
            <w:r w:rsidRPr="005F70FB">
              <w:t>and.then</w:t>
            </w:r>
          </w:p>
        </w:tc>
        <w:tc>
          <w:tcPr>
            <w:tcW w:w="968" w:type="dxa"/>
            <w:gridSpan w:val="2"/>
            <w:shd w:val="clear" w:color="auto" w:fill="auto"/>
          </w:tcPr>
          <w:p w14:paraId="0C7FDB68" w14:textId="77777777" w:rsidR="00066802" w:rsidRPr="005F70FB" w:rsidRDefault="00066802" w:rsidP="00E74266">
            <w:pPr>
              <w:pStyle w:val="GlossEng"/>
            </w:pPr>
            <w:r w:rsidRPr="005F70FB">
              <w:t>very.soon</w:t>
            </w:r>
          </w:p>
        </w:tc>
        <w:tc>
          <w:tcPr>
            <w:tcW w:w="684" w:type="dxa"/>
            <w:gridSpan w:val="2"/>
            <w:shd w:val="clear" w:color="auto" w:fill="auto"/>
          </w:tcPr>
          <w:p w14:paraId="2010D5DD" w14:textId="77777777" w:rsidR="00066802" w:rsidRPr="005F70FB" w:rsidRDefault="00066802" w:rsidP="00E74266">
            <w:pPr>
              <w:pStyle w:val="GlossEng"/>
            </w:pPr>
            <w:r w:rsidRPr="005F70FB">
              <w:t>divide</w:t>
            </w:r>
          </w:p>
        </w:tc>
      </w:tr>
    </w:tbl>
    <w:p w14:paraId="4D27D631" w14:textId="2F627D76" w:rsidR="00066802" w:rsidRPr="005F70FB" w:rsidRDefault="00066802" w:rsidP="00066802">
      <w:pPr>
        <w:pStyle w:val="FreeTranslEng"/>
      </w:pPr>
      <w:r w:rsidRPr="005F70FB">
        <w:t>so later we</w:t>
      </w:r>
      <w:r w:rsidR="00B7093A" w:rsidRPr="005F70FB">
        <w:t>’</w:t>
      </w:r>
      <w:r w:rsidRPr="005F70FB">
        <w:t>ll try to carry the pig on our shoulders to the garden shelter, only then we</w:t>
      </w:r>
      <w:r w:rsidR="00B7093A" w:rsidRPr="005F70FB">
        <w:t>’</w:t>
      </w:r>
      <w:r w:rsidRPr="005F70FB">
        <w:t>ll cut it up, and then we</w:t>
      </w:r>
      <w:r w:rsidR="00B7093A" w:rsidRPr="005F70FB">
        <w:t>’</w:t>
      </w:r>
      <w:r w:rsidRPr="005F70FB">
        <w:t>ll distribute (it)</w:t>
      </w:r>
    </w:p>
    <w:tbl>
      <w:tblPr>
        <w:tblW w:w="6306" w:type="dxa"/>
        <w:tblCellMar>
          <w:left w:w="42" w:type="dxa"/>
          <w:right w:w="42" w:type="dxa"/>
        </w:tblCellMar>
        <w:tblLook w:val="01E0" w:firstRow="1" w:lastRow="1" w:firstColumn="1" w:lastColumn="1" w:noHBand="0" w:noVBand="0"/>
      </w:tblPr>
      <w:tblGrid>
        <w:gridCol w:w="709"/>
        <w:gridCol w:w="706"/>
        <w:gridCol w:w="579"/>
        <w:gridCol w:w="440"/>
        <w:gridCol w:w="167"/>
        <w:gridCol w:w="338"/>
        <w:gridCol w:w="35"/>
        <w:gridCol w:w="651"/>
        <w:gridCol w:w="498"/>
        <w:gridCol w:w="275"/>
        <w:gridCol w:w="365"/>
        <w:gridCol w:w="706"/>
        <w:gridCol w:w="837"/>
      </w:tblGrid>
      <w:tr w:rsidR="00AC23C4" w:rsidRPr="005F70FB" w14:paraId="54AFCB81" w14:textId="77777777" w:rsidTr="00AC23C4">
        <w:tc>
          <w:tcPr>
            <w:tcW w:w="709" w:type="dxa"/>
            <w:shd w:val="clear" w:color="auto" w:fill="auto"/>
          </w:tcPr>
          <w:p w14:paraId="0C50FE67" w14:textId="77777777" w:rsidR="00066802" w:rsidRPr="005F70FB" w:rsidRDefault="00066802" w:rsidP="00E74266">
            <w:pPr>
              <w:pStyle w:val="Text"/>
            </w:pPr>
            <w:r w:rsidRPr="005F70FB">
              <w:t>0013</w:t>
            </w:r>
          </w:p>
        </w:tc>
        <w:tc>
          <w:tcPr>
            <w:tcW w:w="706" w:type="dxa"/>
            <w:shd w:val="clear" w:color="auto" w:fill="auto"/>
          </w:tcPr>
          <w:p w14:paraId="1A3C7EC7" w14:textId="77777777" w:rsidR="00066802" w:rsidRPr="005F70FB" w:rsidRDefault="00066802" w:rsidP="00E74266">
            <w:pPr>
              <w:pStyle w:val="Text"/>
            </w:pPr>
            <w:r w:rsidRPr="005F70FB">
              <w:t>itu</w:t>
            </w:r>
          </w:p>
        </w:tc>
        <w:tc>
          <w:tcPr>
            <w:tcW w:w="579" w:type="dxa"/>
            <w:shd w:val="clear" w:color="auto" w:fill="auto"/>
          </w:tcPr>
          <w:p w14:paraId="1DD8451A" w14:textId="77777777" w:rsidR="00066802" w:rsidRPr="005F70FB" w:rsidRDefault="00066802" w:rsidP="00E74266">
            <w:pPr>
              <w:pStyle w:val="Text"/>
            </w:pPr>
            <w:r w:rsidRPr="005F70FB">
              <w:t>juga,</w:t>
            </w:r>
          </w:p>
        </w:tc>
        <w:tc>
          <w:tcPr>
            <w:tcW w:w="440" w:type="dxa"/>
            <w:shd w:val="clear" w:color="auto" w:fill="auto"/>
          </w:tcPr>
          <w:p w14:paraId="0CDFC1C0" w14:textId="77777777" w:rsidR="00066802" w:rsidRPr="005F70FB" w:rsidRDefault="00066802" w:rsidP="00E74266">
            <w:pPr>
              <w:pStyle w:val="Text"/>
            </w:pPr>
            <w:r w:rsidRPr="005F70FB">
              <w:t>a,</w:t>
            </w:r>
          </w:p>
        </w:tc>
        <w:tc>
          <w:tcPr>
            <w:tcW w:w="505" w:type="dxa"/>
            <w:gridSpan w:val="2"/>
            <w:shd w:val="clear" w:color="auto" w:fill="auto"/>
          </w:tcPr>
          <w:p w14:paraId="7F18AB47" w14:textId="77777777" w:rsidR="00066802" w:rsidRPr="005F70FB" w:rsidRDefault="00066802" w:rsidP="00E74266">
            <w:pPr>
              <w:pStyle w:val="Text"/>
            </w:pPr>
            <w:r w:rsidRPr="005F70FB">
              <w:t>tong</w:t>
            </w:r>
          </w:p>
        </w:tc>
        <w:tc>
          <w:tcPr>
            <w:tcW w:w="1184" w:type="dxa"/>
            <w:gridSpan w:val="3"/>
            <w:shd w:val="clear" w:color="auto" w:fill="auto"/>
          </w:tcPr>
          <w:p w14:paraId="706FBC66" w14:textId="77777777" w:rsidR="00066802" w:rsidRPr="005F70FB" w:rsidRDefault="00066802" w:rsidP="00E74266">
            <w:pPr>
              <w:pStyle w:val="Text"/>
            </w:pPr>
            <w:r w:rsidRPr="005F70FB">
              <w:t>langsung</w:t>
            </w:r>
          </w:p>
        </w:tc>
        <w:tc>
          <w:tcPr>
            <w:tcW w:w="640" w:type="dxa"/>
            <w:gridSpan w:val="2"/>
            <w:shd w:val="clear" w:color="auto" w:fill="auto"/>
          </w:tcPr>
          <w:p w14:paraId="099B8DC5" w14:textId="77777777" w:rsidR="00066802" w:rsidRPr="005F70FB" w:rsidRDefault="00066802" w:rsidP="00E74266">
            <w:pPr>
              <w:pStyle w:val="Text"/>
            </w:pPr>
            <w:r w:rsidRPr="005F70FB">
              <w:t>ambil</w:t>
            </w:r>
          </w:p>
        </w:tc>
        <w:tc>
          <w:tcPr>
            <w:tcW w:w="706" w:type="dxa"/>
            <w:shd w:val="clear" w:color="auto" w:fill="auto"/>
          </w:tcPr>
          <w:p w14:paraId="2F9A63A8" w14:textId="77777777" w:rsidR="00066802" w:rsidRPr="005F70FB" w:rsidRDefault="00066802" w:rsidP="00E74266">
            <w:pPr>
              <w:pStyle w:val="Text"/>
            </w:pPr>
            <w:r w:rsidRPr="005F70FB">
              <w:t>itu,</w:t>
            </w:r>
          </w:p>
        </w:tc>
        <w:tc>
          <w:tcPr>
            <w:tcW w:w="837" w:type="dxa"/>
            <w:shd w:val="clear" w:color="auto" w:fill="auto"/>
          </w:tcPr>
          <w:p w14:paraId="50EDFA7F" w14:textId="77777777" w:rsidR="00066802" w:rsidRPr="005F70FB" w:rsidRDefault="00066802" w:rsidP="00E74266">
            <w:pPr>
              <w:pStyle w:val="Text"/>
            </w:pPr>
            <w:r w:rsidRPr="005F70FB">
              <w:t>pikol</w:t>
            </w:r>
          </w:p>
        </w:tc>
      </w:tr>
      <w:tr w:rsidR="00AC23C4" w:rsidRPr="005F70FB" w14:paraId="429E31B5" w14:textId="77777777" w:rsidTr="00AC23C4">
        <w:tc>
          <w:tcPr>
            <w:tcW w:w="709" w:type="dxa"/>
            <w:shd w:val="clear" w:color="auto" w:fill="auto"/>
          </w:tcPr>
          <w:p w14:paraId="771EE6E1" w14:textId="77777777" w:rsidR="00066802" w:rsidRPr="005F70FB" w:rsidRDefault="00066802" w:rsidP="00E74266">
            <w:pPr>
              <w:pStyle w:val="GlossEng2ptafter"/>
            </w:pPr>
          </w:p>
        </w:tc>
        <w:tc>
          <w:tcPr>
            <w:tcW w:w="706" w:type="dxa"/>
            <w:shd w:val="clear" w:color="auto" w:fill="auto"/>
          </w:tcPr>
          <w:p w14:paraId="778C4FD4" w14:textId="77777777" w:rsidR="00066802" w:rsidRPr="005F70FB" w:rsidRDefault="00066802" w:rsidP="00E74266">
            <w:pPr>
              <w:pStyle w:val="GlossEng2ptafter"/>
            </w:pPr>
            <w:r w:rsidRPr="005F70FB">
              <w:rPr>
                <w:rStyle w:val="ChSmallCaps"/>
              </w:rPr>
              <w:t>d.dist</w:t>
            </w:r>
          </w:p>
        </w:tc>
        <w:tc>
          <w:tcPr>
            <w:tcW w:w="579" w:type="dxa"/>
            <w:shd w:val="clear" w:color="auto" w:fill="auto"/>
          </w:tcPr>
          <w:p w14:paraId="5CDF6F3A" w14:textId="77777777" w:rsidR="00066802" w:rsidRPr="005F70FB" w:rsidRDefault="00066802" w:rsidP="00E74266">
            <w:pPr>
              <w:pStyle w:val="GlossEng2ptafter"/>
            </w:pPr>
            <w:r w:rsidRPr="005F70FB">
              <w:t>also</w:t>
            </w:r>
          </w:p>
        </w:tc>
        <w:tc>
          <w:tcPr>
            <w:tcW w:w="440" w:type="dxa"/>
            <w:shd w:val="clear" w:color="auto" w:fill="auto"/>
          </w:tcPr>
          <w:p w14:paraId="02BADD9D" w14:textId="77777777" w:rsidR="00066802" w:rsidRPr="005F70FB" w:rsidRDefault="00066802" w:rsidP="00E74266">
            <w:pPr>
              <w:pStyle w:val="GlossEng2ptafter"/>
            </w:pPr>
            <w:r w:rsidRPr="005F70FB">
              <w:t>ah!</w:t>
            </w:r>
          </w:p>
        </w:tc>
        <w:tc>
          <w:tcPr>
            <w:tcW w:w="505" w:type="dxa"/>
            <w:gridSpan w:val="2"/>
            <w:shd w:val="clear" w:color="auto" w:fill="auto"/>
          </w:tcPr>
          <w:p w14:paraId="55D485D5" w14:textId="77777777" w:rsidR="00066802" w:rsidRPr="005F70FB" w:rsidRDefault="00066802" w:rsidP="00E74266">
            <w:pPr>
              <w:pStyle w:val="GlossEng2ptafter"/>
            </w:pPr>
            <w:r w:rsidRPr="005F70FB">
              <w:rPr>
                <w:rStyle w:val="ChSmallCaps"/>
              </w:rPr>
              <w:t>1pl</w:t>
            </w:r>
          </w:p>
        </w:tc>
        <w:tc>
          <w:tcPr>
            <w:tcW w:w="1184" w:type="dxa"/>
            <w:gridSpan w:val="3"/>
            <w:shd w:val="clear" w:color="auto" w:fill="auto"/>
          </w:tcPr>
          <w:p w14:paraId="551F2641" w14:textId="77777777" w:rsidR="00066802" w:rsidRPr="005F70FB" w:rsidRDefault="00066802" w:rsidP="00E74266">
            <w:pPr>
              <w:pStyle w:val="GlossEng2ptafter"/>
            </w:pPr>
            <w:r w:rsidRPr="005F70FB">
              <w:t>immediately</w:t>
            </w:r>
          </w:p>
        </w:tc>
        <w:tc>
          <w:tcPr>
            <w:tcW w:w="640" w:type="dxa"/>
            <w:gridSpan w:val="2"/>
            <w:shd w:val="clear" w:color="auto" w:fill="auto"/>
          </w:tcPr>
          <w:p w14:paraId="270B6F58" w14:textId="77777777" w:rsidR="00066802" w:rsidRPr="005F70FB" w:rsidRDefault="00066802" w:rsidP="00E74266">
            <w:pPr>
              <w:pStyle w:val="GlossEng2ptafter"/>
            </w:pPr>
            <w:r w:rsidRPr="005F70FB">
              <w:t>fetch</w:t>
            </w:r>
          </w:p>
        </w:tc>
        <w:tc>
          <w:tcPr>
            <w:tcW w:w="706" w:type="dxa"/>
            <w:shd w:val="clear" w:color="auto" w:fill="auto"/>
          </w:tcPr>
          <w:p w14:paraId="7CBB53BD" w14:textId="77777777" w:rsidR="00066802" w:rsidRPr="005F70FB" w:rsidRDefault="00066802" w:rsidP="00E74266">
            <w:pPr>
              <w:pStyle w:val="GlossEng2ptafter"/>
            </w:pPr>
            <w:r w:rsidRPr="005F70FB">
              <w:rPr>
                <w:rStyle w:val="ChSmallCaps"/>
              </w:rPr>
              <w:t>d.dist</w:t>
            </w:r>
          </w:p>
        </w:tc>
        <w:tc>
          <w:tcPr>
            <w:tcW w:w="837" w:type="dxa"/>
            <w:shd w:val="clear" w:color="auto" w:fill="auto"/>
          </w:tcPr>
          <w:p w14:paraId="39887285" w14:textId="77777777" w:rsidR="00066802" w:rsidRPr="005F70FB" w:rsidRDefault="00066802" w:rsidP="00E74266">
            <w:pPr>
              <w:pStyle w:val="GlossEng2ptafter"/>
            </w:pPr>
            <w:r w:rsidRPr="005F70FB">
              <w:t>shoulder</w:t>
            </w:r>
          </w:p>
        </w:tc>
      </w:tr>
      <w:tr w:rsidR="00AC23C4" w:rsidRPr="005F70FB" w14:paraId="0394ACCC" w14:textId="77777777" w:rsidTr="00AC23C4">
        <w:trPr>
          <w:gridAfter w:val="3"/>
          <w:wAfter w:w="1908" w:type="dxa"/>
        </w:trPr>
        <w:tc>
          <w:tcPr>
            <w:tcW w:w="709" w:type="dxa"/>
            <w:shd w:val="clear" w:color="auto" w:fill="auto"/>
          </w:tcPr>
          <w:p w14:paraId="49E5BAFB" w14:textId="77777777" w:rsidR="00066802" w:rsidRPr="005F70FB" w:rsidRDefault="00066802" w:rsidP="00E74266">
            <w:pPr>
              <w:pStyle w:val="O0Nwnext"/>
            </w:pPr>
          </w:p>
        </w:tc>
        <w:tc>
          <w:tcPr>
            <w:tcW w:w="706" w:type="dxa"/>
            <w:shd w:val="clear" w:color="auto" w:fill="auto"/>
          </w:tcPr>
          <w:p w14:paraId="0D42FAF1" w14:textId="77777777" w:rsidR="00066802" w:rsidRPr="005F70FB" w:rsidRDefault="00066802" w:rsidP="00E74266">
            <w:pPr>
              <w:pStyle w:val="Text"/>
            </w:pPr>
            <w:r w:rsidRPr="005F70FB">
              <w:t>itu,</w:t>
            </w:r>
          </w:p>
        </w:tc>
        <w:tc>
          <w:tcPr>
            <w:tcW w:w="579" w:type="dxa"/>
            <w:shd w:val="clear" w:color="auto" w:fill="auto"/>
          </w:tcPr>
          <w:p w14:paraId="5DA1952A" w14:textId="77777777" w:rsidR="00066802" w:rsidRPr="005F70FB" w:rsidRDefault="00066802" w:rsidP="00E74266">
            <w:pPr>
              <w:pStyle w:val="Text"/>
            </w:pPr>
            <w:r w:rsidRPr="005F70FB">
              <w:t>babi,</w:t>
            </w:r>
          </w:p>
        </w:tc>
        <w:tc>
          <w:tcPr>
            <w:tcW w:w="607" w:type="dxa"/>
            <w:gridSpan w:val="2"/>
            <w:shd w:val="clear" w:color="auto" w:fill="auto"/>
          </w:tcPr>
          <w:p w14:paraId="1AE44D25" w14:textId="77777777" w:rsidR="00066802" w:rsidRPr="005F70FB" w:rsidRDefault="00066802" w:rsidP="00E74266">
            <w:pPr>
              <w:pStyle w:val="Text"/>
            </w:pPr>
            <w:r w:rsidRPr="005F70FB">
              <w:t>bawa</w:t>
            </w:r>
          </w:p>
        </w:tc>
        <w:tc>
          <w:tcPr>
            <w:tcW w:w="373" w:type="dxa"/>
            <w:gridSpan w:val="2"/>
            <w:shd w:val="clear" w:color="auto" w:fill="auto"/>
          </w:tcPr>
          <w:p w14:paraId="43703299" w14:textId="77777777" w:rsidR="00066802" w:rsidRPr="005F70FB" w:rsidRDefault="00066802" w:rsidP="00E74266">
            <w:pPr>
              <w:pStyle w:val="Text"/>
            </w:pPr>
            <w:r w:rsidRPr="005F70FB">
              <w:t>ke</w:t>
            </w:r>
          </w:p>
        </w:tc>
        <w:tc>
          <w:tcPr>
            <w:tcW w:w="651" w:type="dxa"/>
            <w:shd w:val="clear" w:color="auto" w:fill="auto"/>
          </w:tcPr>
          <w:p w14:paraId="4251ED3A" w14:textId="77777777" w:rsidR="00066802" w:rsidRPr="005F70FB" w:rsidRDefault="00066802" w:rsidP="00E74266">
            <w:pPr>
              <w:pStyle w:val="Text"/>
            </w:pPr>
            <w:r w:rsidRPr="005F70FB">
              <w:t>ruma</w:t>
            </w:r>
          </w:p>
        </w:tc>
        <w:tc>
          <w:tcPr>
            <w:tcW w:w="773" w:type="dxa"/>
            <w:gridSpan w:val="2"/>
            <w:shd w:val="clear" w:color="auto" w:fill="auto"/>
          </w:tcPr>
          <w:p w14:paraId="5C069526" w14:textId="77777777" w:rsidR="00066802" w:rsidRPr="005F70FB" w:rsidRDefault="00066802" w:rsidP="00E74266">
            <w:pPr>
              <w:pStyle w:val="Text"/>
            </w:pPr>
            <w:r w:rsidRPr="005F70FB">
              <w:t>kebung</w:t>
            </w:r>
          </w:p>
        </w:tc>
      </w:tr>
      <w:tr w:rsidR="00AC23C4" w:rsidRPr="005F70FB" w14:paraId="19B39EC6" w14:textId="77777777" w:rsidTr="00AC23C4">
        <w:trPr>
          <w:gridAfter w:val="3"/>
          <w:wAfter w:w="1908" w:type="dxa"/>
        </w:trPr>
        <w:tc>
          <w:tcPr>
            <w:tcW w:w="709" w:type="dxa"/>
            <w:shd w:val="clear" w:color="auto" w:fill="auto"/>
          </w:tcPr>
          <w:p w14:paraId="79B5C75A" w14:textId="77777777" w:rsidR="00066802" w:rsidRPr="005F70FB" w:rsidRDefault="00066802" w:rsidP="00E74266">
            <w:pPr>
              <w:pStyle w:val="GlossEng"/>
            </w:pPr>
          </w:p>
        </w:tc>
        <w:tc>
          <w:tcPr>
            <w:tcW w:w="706" w:type="dxa"/>
            <w:shd w:val="clear" w:color="auto" w:fill="auto"/>
          </w:tcPr>
          <w:p w14:paraId="4DADBF35" w14:textId="77777777" w:rsidR="00066802" w:rsidRPr="005F70FB" w:rsidRDefault="00066802" w:rsidP="00E74266">
            <w:pPr>
              <w:pStyle w:val="GlossEng"/>
            </w:pPr>
            <w:r w:rsidRPr="005F70FB">
              <w:rPr>
                <w:rStyle w:val="ChSmallCaps"/>
              </w:rPr>
              <w:t>d.dist</w:t>
            </w:r>
          </w:p>
        </w:tc>
        <w:tc>
          <w:tcPr>
            <w:tcW w:w="579" w:type="dxa"/>
            <w:shd w:val="clear" w:color="auto" w:fill="auto"/>
          </w:tcPr>
          <w:p w14:paraId="1D8D234E" w14:textId="77777777" w:rsidR="00066802" w:rsidRPr="005F70FB" w:rsidRDefault="00066802" w:rsidP="00E74266">
            <w:pPr>
              <w:pStyle w:val="GlossEng"/>
            </w:pPr>
            <w:r w:rsidRPr="005F70FB">
              <w:t>pig</w:t>
            </w:r>
          </w:p>
        </w:tc>
        <w:tc>
          <w:tcPr>
            <w:tcW w:w="607" w:type="dxa"/>
            <w:gridSpan w:val="2"/>
            <w:shd w:val="clear" w:color="auto" w:fill="auto"/>
          </w:tcPr>
          <w:p w14:paraId="4A903303" w14:textId="77777777" w:rsidR="00066802" w:rsidRPr="005F70FB" w:rsidRDefault="00066802" w:rsidP="00E74266">
            <w:pPr>
              <w:pStyle w:val="GlossEng"/>
            </w:pPr>
            <w:r w:rsidRPr="005F70FB">
              <w:t>bring</w:t>
            </w:r>
          </w:p>
        </w:tc>
        <w:tc>
          <w:tcPr>
            <w:tcW w:w="373" w:type="dxa"/>
            <w:gridSpan w:val="2"/>
            <w:shd w:val="clear" w:color="auto" w:fill="auto"/>
          </w:tcPr>
          <w:p w14:paraId="1901E577" w14:textId="77777777" w:rsidR="00066802" w:rsidRPr="005F70FB" w:rsidRDefault="00066802" w:rsidP="00E74266">
            <w:pPr>
              <w:pStyle w:val="GlossEng"/>
            </w:pPr>
            <w:r w:rsidRPr="005F70FB">
              <w:t>to</w:t>
            </w:r>
          </w:p>
        </w:tc>
        <w:tc>
          <w:tcPr>
            <w:tcW w:w="651" w:type="dxa"/>
            <w:shd w:val="clear" w:color="auto" w:fill="auto"/>
          </w:tcPr>
          <w:p w14:paraId="78CCC4DE" w14:textId="77777777" w:rsidR="00066802" w:rsidRPr="005F70FB" w:rsidRDefault="00066802" w:rsidP="00E74266">
            <w:pPr>
              <w:pStyle w:val="GlossEng"/>
            </w:pPr>
            <w:r w:rsidRPr="005F70FB">
              <w:t>house</w:t>
            </w:r>
          </w:p>
        </w:tc>
        <w:tc>
          <w:tcPr>
            <w:tcW w:w="773" w:type="dxa"/>
            <w:gridSpan w:val="2"/>
            <w:shd w:val="clear" w:color="auto" w:fill="auto"/>
          </w:tcPr>
          <w:p w14:paraId="62A97328" w14:textId="77777777" w:rsidR="00066802" w:rsidRPr="005F70FB" w:rsidRDefault="00066802" w:rsidP="00E74266">
            <w:pPr>
              <w:pStyle w:val="GlossEng"/>
            </w:pPr>
            <w:r w:rsidRPr="005F70FB">
              <w:t>garden</w:t>
            </w:r>
          </w:p>
        </w:tc>
      </w:tr>
    </w:tbl>
    <w:p w14:paraId="1ADED239" w14:textId="77777777" w:rsidR="00066802" w:rsidRPr="005F70FB" w:rsidRDefault="00066802" w:rsidP="00066802">
      <w:pPr>
        <w:pStyle w:val="FreeTranslEng"/>
      </w:pPr>
      <w:r w:rsidRPr="005F70FB">
        <w:t>right after that, ah, we took it immediately, we shouldered it, the pig, (and) carried (it) to the garden shelter</w:t>
      </w:r>
    </w:p>
    <w:tbl>
      <w:tblPr>
        <w:tblW w:w="6367" w:type="dxa"/>
        <w:tblCellMar>
          <w:left w:w="42" w:type="dxa"/>
          <w:right w:w="42" w:type="dxa"/>
        </w:tblCellMar>
        <w:tblLook w:val="01E0" w:firstRow="1" w:lastRow="1" w:firstColumn="1" w:lastColumn="1" w:noHBand="0" w:noVBand="0"/>
      </w:tblPr>
      <w:tblGrid>
        <w:gridCol w:w="706"/>
        <w:gridCol w:w="540"/>
        <w:gridCol w:w="100"/>
        <w:gridCol w:w="12"/>
        <w:gridCol w:w="81"/>
        <w:gridCol w:w="265"/>
        <w:gridCol w:w="12"/>
        <w:gridCol w:w="269"/>
        <w:gridCol w:w="154"/>
        <w:gridCol w:w="341"/>
        <w:gridCol w:w="19"/>
        <w:gridCol w:w="185"/>
        <w:gridCol w:w="12"/>
        <w:gridCol w:w="292"/>
        <w:gridCol w:w="198"/>
        <w:gridCol w:w="194"/>
        <w:gridCol w:w="12"/>
        <w:gridCol w:w="269"/>
        <w:gridCol w:w="65"/>
        <w:gridCol w:w="15"/>
        <w:gridCol w:w="335"/>
        <w:gridCol w:w="12"/>
        <w:gridCol w:w="175"/>
        <w:gridCol w:w="147"/>
        <w:gridCol w:w="180"/>
        <w:gridCol w:w="48"/>
        <w:gridCol w:w="12"/>
        <w:gridCol w:w="289"/>
        <w:gridCol w:w="183"/>
        <w:gridCol w:w="12"/>
        <w:gridCol w:w="162"/>
        <w:gridCol w:w="284"/>
        <w:gridCol w:w="82"/>
        <w:gridCol w:w="12"/>
        <w:gridCol w:w="116"/>
        <w:gridCol w:w="355"/>
        <w:gridCol w:w="57"/>
        <w:gridCol w:w="12"/>
        <w:gridCol w:w="153"/>
      </w:tblGrid>
      <w:tr w:rsidR="00AC23C4" w:rsidRPr="005F70FB" w14:paraId="3B99F4D7" w14:textId="77777777" w:rsidTr="00B81EF8">
        <w:tc>
          <w:tcPr>
            <w:tcW w:w="706" w:type="dxa"/>
            <w:shd w:val="clear" w:color="auto" w:fill="auto"/>
          </w:tcPr>
          <w:p w14:paraId="71338256" w14:textId="77777777" w:rsidR="00066802" w:rsidRPr="005F70FB" w:rsidRDefault="00066802" w:rsidP="00E74266">
            <w:pPr>
              <w:pStyle w:val="Text"/>
            </w:pPr>
            <w:r w:rsidRPr="005F70FB">
              <w:t>0014</w:t>
            </w:r>
          </w:p>
        </w:tc>
        <w:tc>
          <w:tcPr>
            <w:tcW w:w="540" w:type="dxa"/>
            <w:shd w:val="clear" w:color="auto" w:fill="auto"/>
          </w:tcPr>
          <w:p w14:paraId="601C0ED5" w14:textId="77777777" w:rsidR="00066802" w:rsidRPr="005F70FB" w:rsidRDefault="00066802" w:rsidP="00E74266">
            <w:pPr>
              <w:pStyle w:val="Text"/>
            </w:pPr>
            <w:r w:rsidRPr="005F70FB">
              <w:t>tong</w:t>
            </w:r>
          </w:p>
        </w:tc>
        <w:tc>
          <w:tcPr>
            <w:tcW w:w="739" w:type="dxa"/>
            <w:gridSpan w:val="6"/>
            <w:shd w:val="clear" w:color="auto" w:fill="auto"/>
          </w:tcPr>
          <w:p w14:paraId="2F71E94E" w14:textId="77777777" w:rsidR="00066802" w:rsidRPr="005F70FB" w:rsidRDefault="00066802" w:rsidP="00E74266">
            <w:pPr>
              <w:pStyle w:val="Text"/>
            </w:pPr>
            <w:r w:rsidRPr="005F70FB">
              <w:t>potong</w:t>
            </w:r>
          </w:p>
        </w:tc>
        <w:tc>
          <w:tcPr>
            <w:tcW w:w="495" w:type="dxa"/>
            <w:gridSpan w:val="2"/>
            <w:shd w:val="clear" w:color="auto" w:fill="auto"/>
          </w:tcPr>
          <w:p w14:paraId="40102CB4" w14:textId="77777777" w:rsidR="00066802" w:rsidRPr="005F70FB" w:rsidRDefault="00066802" w:rsidP="00E74266">
            <w:pPr>
              <w:pStyle w:val="Text"/>
            </w:pPr>
            <w:r w:rsidRPr="005F70FB">
              <w:t>hari</w:t>
            </w:r>
          </w:p>
        </w:tc>
        <w:tc>
          <w:tcPr>
            <w:tcW w:w="706" w:type="dxa"/>
            <w:gridSpan w:val="5"/>
            <w:shd w:val="clear" w:color="auto" w:fill="auto"/>
          </w:tcPr>
          <w:p w14:paraId="478FC74A" w14:textId="77777777" w:rsidR="00066802" w:rsidRPr="005F70FB" w:rsidRDefault="00066802" w:rsidP="00E74266">
            <w:pPr>
              <w:pStyle w:val="Text"/>
            </w:pPr>
            <w:r w:rsidRPr="005F70FB">
              <w:t>itu,</w:t>
            </w:r>
          </w:p>
        </w:tc>
        <w:tc>
          <w:tcPr>
            <w:tcW w:w="540" w:type="dxa"/>
            <w:gridSpan w:val="4"/>
            <w:shd w:val="clear" w:color="auto" w:fill="auto"/>
          </w:tcPr>
          <w:p w14:paraId="71DD29D0" w14:textId="77777777" w:rsidR="00066802" w:rsidRPr="005F70FB" w:rsidRDefault="00066802" w:rsidP="00E74266">
            <w:pPr>
              <w:pStyle w:val="Text"/>
            </w:pPr>
            <w:r w:rsidRPr="005F70FB">
              <w:t>tong</w:t>
            </w:r>
          </w:p>
        </w:tc>
        <w:tc>
          <w:tcPr>
            <w:tcW w:w="684" w:type="dxa"/>
            <w:gridSpan w:val="5"/>
            <w:shd w:val="clear" w:color="auto" w:fill="auto"/>
          </w:tcPr>
          <w:p w14:paraId="4C99F8CA" w14:textId="77777777" w:rsidR="00066802" w:rsidRPr="005F70FB" w:rsidRDefault="00066802" w:rsidP="00E74266">
            <w:pPr>
              <w:pStyle w:val="Text"/>
            </w:pPr>
            <w:r w:rsidRPr="005F70FB">
              <w:t>bagi</w:t>
            </w:r>
          </w:p>
        </w:tc>
        <w:tc>
          <w:tcPr>
            <w:tcW w:w="529" w:type="dxa"/>
            <w:gridSpan w:val="4"/>
            <w:shd w:val="clear" w:color="auto" w:fill="auto"/>
          </w:tcPr>
          <w:p w14:paraId="49EA2A55" w14:textId="77777777" w:rsidR="00066802" w:rsidRPr="005F70FB" w:rsidRDefault="00066802" w:rsidP="00E74266">
            <w:pPr>
              <w:pStyle w:val="Text"/>
            </w:pPr>
            <w:r w:rsidRPr="005F70FB">
              <w:t>buat</w:t>
            </w:r>
          </w:p>
        </w:tc>
        <w:tc>
          <w:tcPr>
            <w:tcW w:w="851" w:type="dxa"/>
            <w:gridSpan w:val="7"/>
            <w:shd w:val="clear" w:color="auto" w:fill="auto"/>
          </w:tcPr>
          <w:p w14:paraId="3766EDA0" w14:textId="77777777" w:rsidR="00066802" w:rsidRPr="005F70FB" w:rsidRDefault="00066802" w:rsidP="00E74266">
            <w:pPr>
              <w:pStyle w:val="Text"/>
            </w:pPr>
            <w:r w:rsidRPr="005F70FB">
              <w:t>kitorang</w:t>
            </w:r>
          </w:p>
        </w:tc>
        <w:tc>
          <w:tcPr>
            <w:tcW w:w="577" w:type="dxa"/>
            <w:gridSpan w:val="4"/>
            <w:shd w:val="clear" w:color="auto" w:fill="auto"/>
          </w:tcPr>
          <w:p w14:paraId="02B6D870" w14:textId="77777777" w:rsidR="00066802" w:rsidRPr="005F70FB" w:rsidRDefault="00066802" w:rsidP="00E74266">
            <w:pPr>
              <w:pStyle w:val="Text"/>
            </w:pPr>
            <w:r w:rsidRPr="005F70FB">
              <w:t>yang</w:t>
            </w:r>
          </w:p>
        </w:tc>
      </w:tr>
      <w:tr w:rsidR="00AC23C4" w:rsidRPr="005F70FB" w14:paraId="302BED4E" w14:textId="77777777" w:rsidTr="00B81EF8">
        <w:tc>
          <w:tcPr>
            <w:tcW w:w="706" w:type="dxa"/>
            <w:shd w:val="clear" w:color="auto" w:fill="auto"/>
          </w:tcPr>
          <w:p w14:paraId="1C529FC5" w14:textId="77777777" w:rsidR="00066802" w:rsidRPr="005F70FB" w:rsidRDefault="00066802" w:rsidP="00E74266">
            <w:pPr>
              <w:pStyle w:val="GlossEng2ptafter"/>
            </w:pPr>
          </w:p>
        </w:tc>
        <w:tc>
          <w:tcPr>
            <w:tcW w:w="540" w:type="dxa"/>
            <w:shd w:val="clear" w:color="auto" w:fill="auto"/>
          </w:tcPr>
          <w:p w14:paraId="28C813DF" w14:textId="77777777" w:rsidR="00066802" w:rsidRPr="005F70FB" w:rsidRDefault="00066802" w:rsidP="00E74266">
            <w:pPr>
              <w:pStyle w:val="GlossEng2ptafter"/>
            </w:pPr>
            <w:r w:rsidRPr="005F70FB">
              <w:rPr>
                <w:rStyle w:val="ChSmallCaps"/>
              </w:rPr>
              <w:t>1pl</w:t>
            </w:r>
          </w:p>
        </w:tc>
        <w:tc>
          <w:tcPr>
            <w:tcW w:w="739" w:type="dxa"/>
            <w:gridSpan w:val="6"/>
            <w:shd w:val="clear" w:color="auto" w:fill="auto"/>
          </w:tcPr>
          <w:p w14:paraId="1EAF1A8B" w14:textId="77777777" w:rsidR="00066802" w:rsidRPr="005F70FB" w:rsidRDefault="00066802" w:rsidP="00E74266">
            <w:pPr>
              <w:pStyle w:val="GlossEng2ptafter"/>
            </w:pPr>
            <w:r w:rsidRPr="005F70FB">
              <w:t>cut</w:t>
            </w:r>
          </w:p>
        </w:tc>
        <w:tc>
          <w:tcPr>
            <w:tcW w:w="495" w:type="dxa"/>
            <w:gridSpan w:val="2"/>
            <w:shd w:val="clear" w:color="auto" w:fill="auto"/>
          </w:tcPr>
          <w:p w14:paraId="3E9A19BE" w14:textId="77777777" w:rsidR="00066802" w:rsidRPr="005F70FB" w:rsidRDefault="00066802" w:rsidP="00E74266">
            <w:pPr>
              <w:pStyle w:val="GlossEng2ptafter"/>
            </w:pPr>
            <w:r w:rsidRPr="005F70FB">
              <w:t>day</w:t>
            </w:r>
          </w:p>
        </w:tc>
        <w:tc>
          <w:tcPr>
            <w:tcW w:w="706" w:type="dxa"/>
            <w:gridSpan w:val="5"/>
            <w:shd w:val="clear" w:color="auto" w:fill="auto"/>
          </w:tcPr>
          <w:p w14:paraId="38DA604C" w14:textId="77777777" w:rsidR="00066802" w:rsidRPr="005F70FB" w:rsidRDefault="00066802" w:rsidP="00E74266">
            <w:pPr>
              <w:pStyle w:val="GlossEng2ptafter"/>
            </w:pPr>
            <w:r w:rsidRPr="005F70FB">
              <w:rPr>
                <w:rStyle w:val="ChSmallCaps"/>
              </w:rPr>
              <w:t>d.dist</w:t>
            </w:r>
          </w:p>
        </w:tc>
        <w:tc>
          <w:tcPr>
            <w:tcW w:w="540" w:type="dxa"/>
            <w:gridSpan w:val="4"/>
            <w:shd w:val="clear" w:color="auto" w:fill="auto"/>
          </w:tcPr>
          <w:p w14:paraId="2CAD0805" w14:textId="77777777" w:rsidR="00066802" w:rsidRPr="005F70FB" w:rsidRDefault="00066802" w:rsidP="00E74266">
            <w:pPr>
              <w:pStyle w:val="GlossEng2ptafter"/>
            </w:pPr>
            <w:r w:rsidRPr="005F70FB">
              <w:rPr>
                <w:rStyle w:val="ChSmallCaps"/>
              </w:rPr>
              <w:t>1pl</w:t>
            </w:r>
          </w:p>
        </w:tc>
        <w:tc>
          <w:tcPr>
            <w:tcW w:w="684" w:type="dxa"/>
            <w:gridSpan w:val="5"/>
            <w:shd w:val="clear" w:color="auto" w:fill="auto"/>
          </w:tcPr>
          <w:p w14:paraId="05197B71" w14:textId="77777777" w:rsidR="00066802" w:rsidRPr="005F70FB" w:rsidRDefault="00066802" w:rsidP="00E74266">
            <w:pPr>
              <w:pStyle w:val="GlossEng2ptafter"/>
            </w:pPr>
            <w:r w:rsidRPr="005F70FB">
              <w:t>divide</w:t>
            </w:r>
          </w:p>
        </w:tc>
        <w:tc>
          <w:tcPr>
            <w:tcW w:w="529" w:type="dxa"/>
            <w:gridSpan w:val="4"/>
            <w:shd w:val="clear" w:color="auto" w:fill="auto"/>
          </w:tcPr>
          <w:p w14:paraId="3DA14670" w14:textId="77777777" w:rsidR="00066802" w:rsidRPr="005F70FB" w:rsidRDefault="00066802" w:rsidP="00E74266">
            <w:pPr>
              <w:pStyle w:val="GlossEng2ptafter"/>
            </w:pPr>
            <w:r w:rsidRPr="005F70FB">
              <w:t>for</w:t>
            </w:r>
          </w:p>
        </w:tc>
        <w:tc>
          <w:tcPr>
            <w:tcW w:w="851" w:type="dxa"/>
            <w:gridSpan w:val="7"/>
            <w:shd w:val="clear" w:color="auto" w:fill="auto"/>
          </w:tcPr>
          <w:p w14:paraId="6F180CDA" w14:textId="77777777" w:rsidR="00066802" w:rsidRPr="005F70FB" w:rsidRDefault="00066802" w:rsidP="00E74266">
            <w:pPr>
              <w:pStyle w:val="GlossEng2ptafter"/>
            </w:pPr>
            <w:r w:rsidRPr="005F70FB">
              <w:rPr>
                <w:rStyle w:val="ChSmallCaps"/>
              </w:rPr>
              <w:t>1pl</w:t>
            </w:r>
          </w:p>
        </w:tc>
        <w:tc>
          <w:tcPr>
            <w:tcW w:w="577" w:type="dxa"/>
            <w:gridSpan w:val="4"/>
            <w:shd w:val="clear" w:color="auto" w:fill="auto"/>
          </w:tcPr>
          <w:p w14:paraId="08B2030E" w14:textId="77777777" w:rsidR="00066802" w:rsidRPr="005F70FB" w:rsidRDefault="00066802" w:rsidP="00E74266">
            <w:pPr>
              <w:pStyle w:val="GlossEng2ptafter"/>
            </w:pPr>
            <w:r w:rsidRPr="005F70FB">
              <w:rPr>
                <w:rStyle w:val="ChSmallCaps"/>
              </w:rPr>
              <w:t>rel</w:t>
            </w:r>
          </w:p>
        </w:tc>
      </w:tr>
      <w:tr w:rsidR="00AC23C4" w:rsidRPr="005F70FB" w14:paraId="7B77C7CA" w14:textId="77777777" w:rsidTr="00B81EF8">
        <w:trPr>
          <w:gridAfter w:val="3"/>
          <w:wAfter w:w="222" w:type="dxa"/>
        </w:trPr>
        <w:tc>
          <w:tcPr>
            <w:tcW w:w="706" w:type="dxa"/>
            <w:shd w:val="clear" w:color="auto" w:fill="auto"/>
          </w:tcPr>
          <w:p w14:paraId="203B8C2D" w14:textId="77777777" w:rsidR="00066802" w:rsidRPr="005F70FB" w:rsidRDefault="00066802" w:rsidP="00E74266">
            <w:pPr>
              <w:pStyle w:val="O0Nwnext"/>
            </w:pPr>
          </w:p>
        </w:tc>
        <w:tc>
          <w:tcPr>
            <w:tcW w:w="733" w:type="dxa"/>
            <w:gridSpan w:val="4"/>
            <w:shd w:val="clear" w:color="auto" w:fill="auto"/>
          </w:tcPr>
          <w:p w14:paraId="277D4EB9" w14:textId="77777777" w:rsidR="00066802" w:rsidRPr="005F70FB" w:rsidRDefault="00066802" w:rsidP="00E74266">
            <w:pPr>
              <w:pStyle w:val="Text"/>
            </w:pPr>
            <w:r w:rsidRPr="005F70FB">
              <w:t>potong</w:t>
            </w:r>
          </w:p>
        </w:tc>
        <w:tc>
          <w:tcPr>
            <w:tcW w:w="700" w:type="dxa"/>
            <w:gridSpan w:val="4"/>
            <w:shd w:val="clear" w:color="auto" w:fill="auto"/>
          </w:tcPr>
          <w:p w14:paraId="0D41E7C7" w14:textId="77777777" w:rsidR="00066802" w:rsidRPr="005F70FB" w:rsidRDefault="00066802" w:rsidP="00E74266">
            <w:pPr>
              <w:pStyle w:val="Text"/>
            </w:pPr>
            <w:r w:rsidRPr="005F70FB">
              <w:t>itu</w:t>
            </w:r>
          </w:p>
        </w:tc>
        <w:tc>
          <w:tcPr>
            <w:tcW w:w="545" w:type="dxa"/>
            <w:gridSpan w:val="3"/>
            <w:shd w:val="clear" w:color="auto" w:fill="auto"/>
          </w:tcPr>
          <w:p w14:paraId="3465653B" w14:textId="77777777" w:rsidR="00066802" w:rsidRPr="005F70FB" w:rsidRDefault="00066802" w:rsidP="00E74266">
            <w:pPr>
              <w:pStyle w:val="Text"/>
            </w:pPr>
            <w:r w:rsidRPr="005F70FB">
              <w:t>hari,</w:t>
            </w:r>
          </w:p>
        </w:tc>
        <w:tc>
          <w:tcPr>
            <w:tcW w:w="1057" w:type="dxa"/>
            <w:gridSpan w:val="8"/>
            <w:shd w:val="clear" w:color="auto" w:fill="auto"/>
          </w:tcPr>
          <w:p w14:paraId="30E95B28" w14:textId="77777777" w:rsidR="00066802" w:rsidRPr="005F70FB" w:rsidRDefault="00066802" w:rsidP="00E74266">
            <w:pPr>
              <w:pStyle w:val="Text"/>
            </w:pPr>
            <w:r w:rsidRPr="005F70FB">
              <w:t>kemudiang</w:t>
            </w:r>
          </w:p>
        </w:tc>
        <w:tc>
          <w:tcPr>
            <w:tcW w:w="522" w:type="dxa"/>
            <w:gridSpan w:val="3"/>
            <w:shd w:val="clear" w:color="auto" w:fill="auto"/>
          </w:tcPr>
          <w:p w14:paraId="035AD564" w14:textId="77777777" w:rsidR="00066802" w:rsidRPr="005F70FB" w:rsidRDefault="00066802" w:rsidP="00E74266">
            <w:pPr>
              <w:pStyle w:val="Text"/>
            </w:pPr>
            <w:r w:rsidRPr="005F70FB">
              <w:t>buat</w:t>
            </w:r>
          </w:p>
        </w:tc>
        <w:tc>
          <w:tcPr>
            <w:tcW w:w="1317" w:type="dxa"/>
            <w:gridSpan w:val="9"/>
            <w:shd w:val="clear" w:color="auto" w:fill="auto"/>
          </w:tcPr>
          <w:p w14:paraId="4EB91839" w14:textId="77777777" w:rsidR="00066802" w:rsidRPr="005F70FB" w:rsidRDefault="00E75EFF" w:rsidP="00E74266">
            <w:pPr>
              <w:pStyle w:val="Text"/>
            </w:pPr>
            <w:r w:rsidRPr="005F70FB">
              <w:t>sodara~sodara</w:t>
            </w:r>
          </w:p>
        </w:tc>
        <w:tc>
          <w:tcPr>
            <w:tcW w:w="565" w:type="dxa"/>
            <w:gridSpan w:val="4"/>
            <w:shd w:val="clear" w:color="auto" w:fill="auto"/>
          </w:tcPr>
          <w:p w14:paraId="2DE313B5" w14:textId="77777777" w:rsidR="00066802" w:rsidRPr="005F70FB" w:rsidRDefault="00066802" w:rsidP="00E74266">
            <w:pPr>
              <w:pStyle w:val="Text"/>
            </w:pPr>
            <w:r w:rsidRPr="005F70FB">
              <w:t>yang</w:t>
            </w:r>
          </w:p>
        </w:tc>
      </w:tr>
      <w:tr w:rsidR="00AC23C4" w:rsidRPr="005F70FB" w14:paraId="03678A76" w14:textId="77777777" w:rsidTr="00B81EF8">
        <w:trPr>
          <w:gridAfter w:val="3"/>
          <w:wAfter w:w="222" w:type="dxa"/>
        </w:trPr>
        <w:tc>
          <w:tcPr>
            <w:tcW w:w="706" w:type="dxa"/>
            <w:shd w:val="clear" w:color="auto" w:fill="auto"/>
          </w:tcPr>
          <w:p w14:paraId="3D3883B3" w14:textId="77777777" w:rsidR="00066802" w:rsidRPr="005F70FB" w:rsidRDefault="00066802" w:rsidP="00E74266">
            <w:pPr>
              <w:pStyle w:val="GlossEng2ptafter"/>
            </w:pPr>
          </w:p>
        </w:tc>
        <w:tc>
          <w:tcPr>
            <w:tcW w:w="733" w:type="dxa"/>
            <w:gridSpan w:val="4"/>
            <w:shd w:val="clear" w:color="auto" w:fill="auto"/>
          </w:tcPr>
          <w:p w14:paraId="3C21327C" w14:textId="77777777" w:rsidR="00066802" w:rsidRPr="005F70FB" w:rsidRDefault="00066802" w:rsidP="00E74266">
            <w:pPr>
              <w:pStyle w:val="GlossEng2ptafter"/>
            </w:pPr>
            <w:r w:rsidRPr="005F70FB">
              <w:t>cut</w:t>
            </w:r>
          </w:p>
        </w:tc>
        <w:tc>
          <w:tcPr>
            <w:tcW w:w="700" w:type="dxa"/>
            <w:gridSpan w:val="4"/>
            <w:shd w:val="clear" w:color="auto" w:fill="auto"/>
          </w:tcPr>
          <w:p w14:paraId="609A8B52" w14:textId="77777777" w:rsidR="00066802" w:rsidRPr="005F70FB" w:rsidRDefault="00066802" w:rsidP="00E74266">
            <w:pPr>
              <w:pStyle w:val="GlossEng2ptafter"/>
            </w:pPr>
            <w:r w:rsidRPr="005F70FB">
              <w:rPr>
                <w:rStyle w:val="ChSmallCaps"/>
              </w:rPr>
              <w:t>d.dist</w:t>
            </w:r>
          </w:p>
        </w:tc>
        <w:tc>
          <w:tcPr>
            <w:tcW w:w="545" w:type="dxa"/>
            <w:gridSpan w:val="3"/>
            <w:shd w:val="clear" w:color="auto" w:fill="auto"/>
          </w:tcPr>
          <w:p w14:paraId="23DFC58C" w14:textId="77777777" w:rsidR="00066802" w:rsidRPr="005F70FB" w:rsidRDefault="00066802" w:rsidP="00E74266">
            <w:pPr>
              <w:pStyle w:val="GlossEng2ptafter"/>
            </w:pPr>
            <w:r w:rsidRPr="005F70FB">
              <w:t>day</w:t>
            </w:r>
          </w:p>
        </w:tc>
        <w:tc>
          <w:tcPr>
            <w:tcW w:w="1057" w:type="dxa"/>
            <w:gridSpan w:val="8"/>
            <w:shd w:val="clear" w:color="auto" w:fill="auto"/>
          </w:tcPr>
          <w:p w14:paraId="5AAA4FE5" w14:textId="77777777" w:rsidR="00066802" w:rsidRPr="005F70FB" w:rsidRDefault="00066802" w:rsidP="00E74266">
            <w:pPr>
              <w:pStyle w:val="GlossEng2ptafter"/>
            </w:pPr>
            <w:r w:rsidRPr="005F70FB">
              <w:t>then[SI]</w:t>
            </w:r>
          </w:p>
        </w:tc>
        <w:tc>
          <w:tcPr>
            <w:tcW w:w="522" w:type="dxa"/>
            <w:gridSpan w:val="3"/>
            <w:shd w:val="clear" w:color="auto" w:fill="auto"/>
          </w:tcPr>
          <w:p w14:paraId="52C7DB55" w14:textId="77777777" w:rsidR="00066802" w:rsidRPr="005F70FB" w:rsidRDefault="00066802" w:rsidP="00E74266">
            <w:pPr>
              <w:pStyle w:val="GlossEng2ptafter"/>
            </w:pPr>
            <w:r w:rsidRPr="005F70FB">
              <w:t>for</w:t>
            </w:r>
          </w:p>
        </w:tc>
        <w:tc>
          <w:tcPr>
            <w:tcW w:w="1317" w:type="dxa"/>
            <w:gridSpan w:val="9"/>
            <w:shd w:val="clear" w:color="auto" w:fill="auto"/>
          </w:tcPr>
          <w:p w14:paraId="58362F3C" w14:textId="77777777" w:rsidR="00066802" w:rsidRPr="005F70FB" w:rsidRDefault="00066802" w:rsidP="00E74266">
            <w:pPr>
              <w:pStyle w:val="GlossEng2ptafter"/>
            </w:pPr>
            <w:r w:rsidRPr="005F70FB">
              <w:rPr>
                <w:rStyle w:val="ChSmallCaps"/>
              </w:rPr>
              <w:t>rdp</w:t>
            </w:r>
            <w:r w:rsidRPr="005F70FB">
              <w:t>~sibling</w:t>
            </w:r>
          </w:p>
        </w:tc>
        <w:tc>
          <w:tcPr>
            <w:tcW w:w="565" w:type="dxa"/>
            <w:gridSpan w:val="4"/>
            <w:shd w:val="clear" w:color="auto" w:fill="auto"/>
          </w:tcPr>
          <w:p w14:paraId="31BEE518" w14:textId="77777777" w:rsidR="00066802" w:rsidRPr="005F70FB" w:rsidRDefault="00066802" w:rsidP="00E74266">
            <w:pPr>
              <w:pStyle w:val="GlossEng2ptafter"/>
            </w:pPr>
            <w:r w:rsidRPr="005F70FB">
              <w:rPr>
                <w:rStyle w:val="ChSmallCaps"/>
              </w:rPr>
              <w:t>rel</w:t>
            </w:r>
          </w:p>
        </w:tc>
      </w:tr>
      <w:tr w:rsidR="00AC23C4" w:rsidRPr="005F70FB" w14:paraId="61DCFAE2" w14:textId="77777777" w:rsidTr="00B81EF8">
        <w:trPr>
          <w:gridAfter w:val="1"/>
          <w:wAfter w:w="152" w:type="dxa"/>
        </w:trPr>
        <w:tc>
          <w:tcPr>
            <w:tcW w:w="707" w:type="dxa"/>
            <w:shd w:val="clear" w:color="auto" w:fill="auto"/>
          </w:tcPr>
          <w:p w14:paraId="363781F2" w14:textId="77777777" w:rsidR="00066802" w:rsidRPr="005F70FB" w:rsidRDefault="00066802" w:rsidP="00E74266">
            <w:pPr>
              <w:pStyle w:val="O0Nwnext"/>
            </w:pPr>
          </w:p>
        </w:tc>
        <w:tc>
          <w:tcPr>
            <w:tcW w:w="652" w:type="dxa"/>
            <w:gridSpan w:val="3"/>
            <w:shd w:val="clear" w:color="auto" w:fill="auto"/>
          </w:tcPr>
          <w:p w14:paraId="0A80F9C8" w14:textId="77777777" w:rsidR="00066802" w:rsidRPr="005F70FB" w:rsidRDefault="00066802" w:rsidP="00E74266">
            <w:pPr>
              <w:pStyle w:val="Text"/>
            </w:pPr>
            <w:r w:rsidRPr="005F70FB">
              <w:t>tinggal</w:t>
            </w:r>
          </w:p>
        </w:tc>
        <w:tc>
          <w:tcPr>
            <w:tcW w:w="358" w:type="dxa"/>
            <w:gridSpan w:val="3"/>
            <w:shd w:val="clear" w:color="auto" w:fill="auto"/>
          </w:tcPr>
          <w:p w14:paraId="10FB3178" w14:textId="77777777" w:rsidR="00066802" w:rsidRPr="005F70FB" w:rsidRDefault="00066802" w:rsidP="00E74266">
            <w:pPr>
              <w:pStyle w:val="Text"/>
            </w:pPr>
            <w:r w:rsidRPr="005F70FB">
              <w:t>di</w:t>
            </w:r>
          </w:p>
        </w:tc>
        <w:tc>
          <w:tcPr>
            <w:tcW w:w="980" w:type="dxa"/>
            <w:gridSpan w:val="6"/>
            <w:shd w:val="clear" w:color="auto" w:fill="auto"/>
          </w:tcPr>
          <w:p w14:paraId="0FA58AD5" w14:textId="77777777" w:rsidR="00066802" w:rsidRPr="005F70FB" w:rsidRDefault="00066802" w:rsidP="00E74266">
            <w:pPr>
              <w:pStyle w:val="Text"/>
            </w:pPr>
            <w:r w:rsidRPr="005F70FB">
              <w:t>kampong,</w:t>
            </w:r>
          </w:p>
        </w:tc>
        <w:tc>
          <w:tcPr>
            <w:tcW w:w="696" w:type="dxa"/>
            <w:gridSpan w:val="4"/>
            <w:shd w:val="clear" w:color="auto" w:fill="auto"/>
          </w:tcPr>
          <w:p w14:paraId="5CCBD6BB" w14:textId="77777777" w:rsidR="00066802" w:rsidRPr="005F70FB" w:rsidRDefault="00066802" w:rsidP="00E74266">
            <w:pPr>
              <w:pStyle w:val="Text"/>
            </w:pPr>
            <w:r w:rsidRPr="005F70FB">
              <w:t>kitong</w:t>
            </w:r>
          </w:p>
        </w:tc>
        <w:tc>
          <w:tcPr>
            <w:tcW w:w="696" w:type="dxa"/>
            <w:gridSpan w:val="5"/>
            <w:shd w:val="clear" w:color="auto" w:fill="auto"/>
          </w:tcPr>
          <w:p w14:paraId="12F9BD78" w14:textId="77777777" w:rsidR="00066802" w:rsidRPr="005F70FB" w:rsidRDefault="00066802" w:rsidP="00E74266">
            <w:pPr>
              <w:pStyle w:val="Text"/>
            </w:pPr>
            <w:r w:rsidRPr="005F70FB">
              <w:t>hitung</w:t>
            </w:r>
          </w:p>
        </w:tc>
        <w:tc>
          <w:tcPr>
            <w:tcW w:w="562" w:type="dxa"/>
            <w:gridSpan w:val="5"/>
            <w:shd w:val="clear" w:color="auto" w:fill="auto"/>
          </w:tcPr>
          <w:p w14:paraId="11E66FE6" w14:textId="77777777" w:rsidR="00066802" w:rsidRPr="005F70FB" w:rsidRDefault="00066802" w:rsidP="00E74266">
            <w:pPr>
              <w:pStyle w:val="Text"/>
            </w:pPr>
            <w:r w:rsidRPr="005F70FB">
              <w:t>ada</w:t>
            </w:r>
          </w:p>
        </w:tc>
        <w:tc>
          <w:tcPr>
            <w:tcW w:w="484" w:type="dxa"/>
            <w:gridSpan w:val="3"/>
            <w:shd w:val="clear" w:color="auto" w:fill="auto"/>
          </w:tcPr>
          <w:p w14:paraId="505F9316" w14:textId="77777777" w:rsidR="00066802" w:rsidRPr="005F70FB" w:rsidRDefault="00066802" w:rsidP="00E74266">
            <w:pPr>
              <w:pStyle w:val="Text"/>
            </w:pPr>
            <w:r w:rsidRPr="005F70FB">
              <w:t>dua</w:t>
            </w:r>
          </w:p>
        </w:tc>
        <w:tc>
          <w:tcPr>
            <w:tcW w:w="540" w:type="dxa"/>
            <w:gridSpan w:val="4"/>
            <w:shd w:val="clear" w:color="auto" w:fill="auto"/>
          </w:tcPr>
          <w:p w14:paraId="7D9A863C" w14:textId="77777777" w:rsidR="00066802" w:rsidRPr="005F70FB" w:rsidRDefault="00066802" w:rsidP="00E74266">
            <w:pPr>
              <w:pStyle w:val="Text"/>
            </w:pPr>
            <w:r w:rsidRPr="005F70FB">
              <w:t>pulu</w:t>
            </w:r>
          </w:p>
        </w:tc>
        <w:tc>
          <w:tcPr>
            <w:tcW w:w="540" w:type="dxa"/>
            <w:gridSpan w:val="4"/>
            <w:shd w:val="clear" w:color="auto" w:fill="auto"/>
          </w:tcPr>
          <w:p w14:paraId="2C1CA46F" w14:textId="77777777" w:rsidR="00066802" w:rsidRPr="005F70FB" w:rsidRDefault="00066802" w:rsidP="00E74266">
            <w:pPr>
              <w:pStyle w:val="Text"/>
            </w:pPr>
            <w:r w:rsidRPr="005F70FB">
              <w:t>satu</w:t>
            </w:r>
          </w:p>
        </w:tc>
      </w:tr>
      <w:tr w:rsidR="00AC23C4" w:rsidRPr="005F70FB" w14:paraId="1272040A" w14:textId="77777777" w:rsidTr="00B81EF8">
        <w:trPr>
          <w:gridAfter w:val="2"/>
          <w:wAfter w:w="164" w:type="dxa"/>
        </w:trPr>
        <w:tc>
          <w:tcPr>
            <w:tcW w:w="707" w:type="dxa"/>
            <w:shd w:val="clear" w:color="auto" w:fill="auto"/>
          </w:tcPr>
          <w:p w14:paraId="759191A8" w14:textId="77777777" w:rsidR="00066802" w:rsidRPr="005F70FB" w:rsidRDefault="00066802" w:rsidP="00E74266">
            <w:pPr>
              <w:pStyle w:val="GlossEng2ptafter"/>
            </w:pPr>
          </w:p>
        </w:tc>
        <w:tc>
          <w:tcPr>
            <w:tcW w:w="640" w:type="dxa"/>
            <w:gridSpan w:val="2"/>
            <w:shd w:val="clear" w:color="auto" w:fill="auto"/>
          </w:tcPr>
          <w:p w14:paraId="6C8DC6E6" w14:textId="77777777" w:rsidR="00066802" w:rsidRPr="005F70FB" w:rsidRDefault="00066802" w:rsidP="00E74266">
            <w:pPr>
              <w:pStyle w:val="GlossEng2ptafter"/>
            </w:pPr>
            <w:r w:rsidRPr="005F70FB">
              <w:t>stay</w:t>
            </w:r>
          </w:p>
        </w:tc>
        <w:tc>
          <w:tcPr>
            <w:tcW w:w="358" w:type="dxa"/>
            <w:gridSpan w:val="3"/>
            <w:shd w:val="clear" w:color="auto" w:fill="auto"/>
          </w:tcPr>
          <w:p w14:paraId="161462EA" w14:textId="77777777" w:rsidR="00066802" w:rsidRPr="005F70FB" w:rsidRDefault="00066802" w:rsidP="00E74266">
            <w:pPr>
              <w:pStyle w:val="GlossEng2ptafter"/>
            </w:pPr>
            <w:r w:rsidRPr="005F70FB">
              <w:t>at</w:t>
            </w:r>
          </w:p>
        </w:tc>
        <w:tc>
          <w:tcPr>
            <w:tcW w:w="980" w:type="dxa"/>
            <w:gridSpan w:val="6"/>
            <w:shd w:val="clear" w:color="auto" w:fill="auto"/>
          </w:tcPr>
          <w:p w14:paraId="27235A24" w14:textId="77777777" w:rsidR="00066802" w:rsidRPr="005F70FB" w:rsidRDefault="00066802" w:rsidP="00E74266">
            <w:pPr>
              <w:pStyle w:val="GlossEng2ptafter"/>
            </w:pPr>
            <w:r w:rsidRPr="005F70FB">
              <w:t>village</w:t>
            </w:r>
          </w:p>
        </w:tc>
        <w:tc>
          <w:tcPr>
            <w:tcW w:w="696" w:type="dxa"/>
            <w:gridSpan w:val="4"/>
            <w:shd w:val="clear" w:color="auto" w:fill="auto"/>
          </w:tcPr>
          <w:p w14:paraId="1245D439" w14:textId="77777777" w:rsidR="00066802" w:rsidRPr="005F70FB" w:rsidRDefault="00066802" w:rsidP="00E74266">
            <w:pPr>
              <w:pStyle w:val="GlossEng2ptafter"/>
            </w:pPr>
            <w:r w:rsidRPr="005F70FB">
              <w:rPr>
                <w:rStyle w:val="ChSmallCaps"/>
              </w:rPr>
              <w:t>1pl</w:t>
            </w:r>
          </w:p>
        </w:tc>
        <w:tc>
          <w:tcPr>
            <w:tcW w:w="696" w:type="dxa"/>
            <w:gridSpan w:val="5"/>
            <w:shd w:val="clear" w:color="auto" w:fill="auto"/>
          </w:tcPr>
          <w:p w14:paraId="1BEB4A94" w14:textId="77777777" w:rsidR="00066802" w:rsidRPr="005F70FB" w:rsidRDefault="00066802" w:rsidP="00E74266">
            <w:pPr>
              <w:pStyle w:val="GlossEng2ptafter"/>
            </w:pPr>
            <w:r w:rsidRPr="005F70FB">
              <w:t>count</w:t>
            </w:r>
          </w:p>
        </w:tc>
        <w:tc>
          <w:tcPr>
            <w:tcW w:w="562" w:type="dxa"/>
            <w:gridSpan w:val="5"/>
            <w:shd w:val="clear" w:color="auto" w:fill="auto"/>
          </w:tcPr>
          <w:p w14:paraId="2C98C843" w14:textId="77777777" w:rsidR="00066802" w:rsidRPr="005F70FB" w:rsidRDefault="00066802" w:rsidP="00E74266">
            <w:pPr>
              <w:pStyle w:val="GlossEng2ptafter"/>
            </w:pPr>
            <w:r w:rsidRPr="005F70FB">
              <w:t>exist</w:t>
            </w:r>
          </w:p>
        </w:tc>
        <w:tc>
          <w:tcPr>
            <w:tcW w:w="484" w:type="dxa"/>
            <w:gridSpan w:val="3"/>
            <w:shd w:val="clear" w:color="auto" w:fill="auto"/>
          </w:tcPr>
          <w:p w14:paraId="7C478A87" w14:textId="77777777" w:rsidR="00066802" w:rsidRPr="005F70FB" w:rsidRDefault="00066802" w:rsidP="00E74266">
            <w:pPr>
              <w:pStyle w:val="GlossEng2ptafter"/>
            </w:pPr>
            <w:r w:rsidRPr="005F70FB">
              <w:t>two</w:t>
            </w:r>
          </w:p>
        </w:tc>
        <w:tc>
          <w:tcPr>
            <w:tcW w:w="540" w:type="dxa"/>
            <w:gridSpan w:val="4"/>
            <w:shd w:val="clear" w:color="auto" w:fill="auto"/>
          </w:tcPr>
          <w:p w14:paraId="5F9A553A" w14:textId="77777777" w:rsidR="00066802" w:rsidRPr="005F70FB" w:rsidRDefault="00066802" w:rsidP="00E74266">
            <w:pPr>
              <w:pStyle w:val="GlossEng2ptafter"/>
            </w:pPr>
            <w:r w:rsidRPr="005F70FB">
              <w:t>tens</w:t>
            </w:r>
          </w:p>
        </w:tc>
        <w:tc>
          <w:tcPr>
            <w:tcW w:w="540" w:type="dxa"/>
            <w:gridSpan w:val="4"/>
            <w:shd w:val="clear" w:color="auto" w:fill="auto"/>
          </w:tcPr>
          <w:p w14:paraId="3EC47966" w14:textId="77777777" w:rsidR="00066802" w:rsidRPr="005F70FB" w:rsidRDefault="00066802" w:rsidP="00E74266">
            <w:pPr>
              <w:pStyle w:val="GlossEng2ptafter"/>
            </w:pPr>
            <w:r w:rsidRPr="005F70FB">
              <w:t>one</w:t>
            </w:r>
          </w:p>
        </w:tc>
      </w:tr>
      <w:tr w:rsidR="00AC23C4" w:rsidRPr="005F70FB" w14:paraId="1D682306" w14:textId="77777777" w:rsidTr="00B81EF8">
        <w:trPr>
          <w:gridAfter w:val="8"/>
          <w:wAfter w:w="1070" w:type="dxa"/>
        </w:trPr>
        <w:tc>
          <w:tcPr>
            <w:tcW w:w="707" w:type="dxa"/>
            <w:shd w:val="clear" w:color="auto" w:fill="auto"/>
          </w:tcPr>
          <w:p w14:paraId="3B11C023" w14:textId="77777777" w:rsidR="00066802" w:rsidRPr="005F70FB" w:rsidRDefault="00066802" w:rsidP="00E74266">
            <w:pPr>
              <w:pStyle w:val="O0Nwnext"/>
            </w:pPr>
          </w:p>
        </w:tc>
        <w:tc>
          <w:tcPr>
            <w:tcW w:w="1433" w:type="dxa"/>
            <w:gridSpan w:val="8"/>
            <w:shd w:val="clear" w:color="auto" w:fill="auto"/>
          </w:tcPr>
          <w:p w14:paraId="3304C3A6" w14:textId="77777777" w:rsidR="00066802" w:rsidRPr="005F70FB" w:rsidRDefault="00066802" w:rsidP="00E74266">
            <w:pPr>
              <w:pStyle w:val="Text"/>
            </w:pPr>
            <w:r w:rsidRPr="005F70FB">
              <w:t>KK</w:t>
            </w:r>
          </w:p>
        </w:tc>
        <w:tc>
          <w:tcPr>
            <w:tcW w:w="360" w:type="dxa"/>
            <w:gridSpan w:val="2"/>
            <w:shd w:val="clear" w:color="auto" w:fill="auto"/>
          </w:tcPr>
          <w:p w14:paraId="58D29557" w14:textId="77777777" w:rsidR="00066802" w:rsidRPr="005F70FB" w:rsidRDefault="00066802" w:rsidP="00E74266">
            <w:pPr>
              <w:pStyle w:val="Text"/>
            </w:pPr>
            <w:r w:rsidRPr="005F70FB">
              <w:t>di</w:t>
            </w:r>
          </w:p>
        </w:tc>
        <w:tc>
          <w:tcPr>
            <w:tcW w:w="489" w:type="dxa"/>
            <w:gridSpan w:val="3"/>
            <w:shd w:val="clear" w:color="auto" w:fill="auto"/>
          </w:tcPr>
          <w:p w14:paraId="21B802E0" w14:textId="77777777" w:rsidR="00066802" w:rsidRPr="005F70FB" w:rsidRDefault="00066802" w:rsidP="00E74266">
            <w:pPr>
              <w:pStyle w:val="Text"/>
            </w:pPr>
            <w:r w:rsidRPr="005F70FB">
              <w:t>sa</w:t>
            </w:r>
          </w:p>
        </w:tc>
        <w:tc>
          <w:tcPr>
            <w:tcW w:w="673" w:type="dxa"/>
            <w:gridSpan w:val="4"/>
            <w:shd w:val="clear" w:color="auto" w:fill="auto"/>
          </w:tcPr>
          <w:p w14:paraId="2B52FDCE" w14:textId="77777777" w:rsidR="00066802" w:rsidRPr="005F70FB" w:rsidRDefault="00066802" w:rsidP="00E74266">
            <w:pPr>
              <w:pStyle w:val="Text"/>
            </w:pPr>
            <w:r w:rsidRPr="005F70FB">
              <w:t>punya</w:t>
            </w:r>
          </w:p>
        </w:tc>
        <w:tc>
          <w:tcPr>
            <w:tcW w:w="929" w:type="dxa"/>
            <w:gridSpan w:val="7"/>
            <w:shd w:val="clear" w:color="auto" w:fill="auto"/>
          </w:tcPr>
          <w:p w14:paraId="29DF84AE" w14:textId="77777777" w:rsidR="00066802" w:rsidRPr="005F70FB" w:rsidRDefault="00066802" w:rsidP="00E74266">
            <w:pPr>
              <w:pStyle w:val="Text"/>
            </w:pPr>
            <w:r w:rsidRPr="005F70FB">
              <w:t>kampung</w:t>
            </w:r>
          </w:p>
        </w:tc>
        <w:tc>
          <w:tcPr>
            <w:tcW w:w="706" w:type="dxa"/>
            <w:gridSpan w:val="6"/>
            <w:shd w:val="clear" w:color="auto" w:fill="auto"/>
          </w:tcPr>
          <w:p w14:paraId="7EF1CD91" w14:textId="77777777" w:rsidR="00066802" w:rsidRPr="005F70FB" w:rsidRDefault="00066802" w:rsidP="00E74266">
            <w:pPr>
              <w:pStyle w:val="Text"/>
            </w:pPr>
            <w:r w:rsidRPr="005F70FB">
              <w:t>itu</w:t>
            </w:r>
          </w:p>
        </w:tc>
      </w:tr>
      <w:tr w:rsidR="00AC23C4" w:rsidRPr="005F70FB" w14:paraId="4D115E01" w14:textId="77777777" w:rsidTr="00B81EF8">
        <w:trPr>
          <w:gridAfter w:val="8"/>
          <w:wAfter w:w="1070" w:type="dxa"/>
        </w:trPr>
        <w:tc>
          <w:tcPr>
            <w:tcW w:w="707" w:type="dxa"/>
            <w:shd w:val="clear" w:color="auto" w:fill="auto"/>
          </w:tcPr>
          <w:p w14:paraId="3F144DA9" w14:textId="77777777" w:rsidR="00066802" w:rsidRPr="005F70FB" w:rsidRDefault="00066802" w:rsidP="00E74266">
            <w:pPr>
              <w:pStyle w:val="GlossEng"/>
            </w:pPr>
          </w:p>
        </w:tc>
        <w:tc>
          <w:tcPr>
            <w:tcW w:w="1433" w:type="dxa"/>
            <w:gridSpan w:val="8"/>
            <w:shd w:val="clear" w:color="auto" w:fill="auto"/>
          </w:tcPr>
          <w:p w14:paraId="08F413E1" w14:textId="77777777" w:rsidR="00066802" w:rsidRPr="005F70FB" w:rsidRDefault="00066802" w:rsidP="00E74266">
            <w:pPr>
              <w:pStyle w:val="GlossEng"/>
            </w:pPr>
            <w:r w:rsidRPr="005F70FB">
              <w:t>household.head</w:t>
            </w:r>
          </w:p>
        </w:tc>
        <w:tc>
          <w:tcPr>
            <w:tcW w:w="360" w:type="dxa"/>
            <w:gridSpan w:val="2"/>
            <w:shd w:val="clear" w:color="auto" w:fill="auto"/>
          </w:tcPr>
          <w:p w14:paraId="16AB5D28" w14:textId="77777777" w:rsidR="00066802" w:rsidRPr="005F70FB" w:rsidRDefault="00066802" w:rsidP="00E74266">
            <w:pPr>
              <w:pStyle w:val="GlossEng"/>
            </w:pPr>
            <w:r w:rsidRPr="005F70FB">
              <w:t>at</w:t>
            </w:r>
          </w:p>
        </w:tc>
        <w:tc>
          <w:tcPr>
            <w:tcW w:w="489" w:type="dxa"/>
            <w:gridSpan w:val="3"/>
            <w:shd w:val="clear" w:color="auto" w:fill="auto"/>
          </w:tcPr>
          <w:p w14:paraId="472186C5" w14:textId="77777777" w:rsidR="00066802" w:rsidRPr="005F70FB" w:rsidRDefault="00066802" w:rsidP="00E74266">
            <w:pPr>
              <w:pStyle w:val="GlossEng"/>
            </w:pPr>
            <w:r w:rsidRPr="005F70FB">
              <w:rPr>
                <w:rStyle w:val="ChSmallCaps"/>
              </w:rPr>
              <w:t>1sg</w:t>
            </w:r>
          </w:p>
        </w:tc>
        <w:tc>
          <w:tcPr>
            <w:tcW w:w="673" w:type="dxa"/>
            <w:gridSpan w:val="4"/>
            <w:shd w:val="clear" w:color="auto" w:fill="auto"/>
          </w:tcPr>
          <w:p w14:paraId="6C3C1918" w14:textId="77777777" w:rsidR="00066802" w:rsidRPr="005F70FB" w:rsidRDefault="00066802" w:rsidP="00E74266">
            <w:pPr>
              <w:pStyle w:val="GlossEng"/>
            </w:pPr>
            <w:r w:rsidRPr="005F70FB">
              <w:rPr>
                <w:rStyle w:val="ChSmallCaps"/>
              </w:rPr>
              <w:t>poss</w:t>
            </w:r>
          </w:p>
        </w:tc>
        <w:tc>
          <w:tcPr>
            <w:tcW w:w="929" w:type="dxa"/>
            <w:gridSpan w:val="7"/>
            <w:shd w:val="clear" w:color="auto" w:fill="auto"/>
          </w:tcPr>
          <w:p w14:paraId="589B8C47" w14:textId="77777777" w:rsidR="00066802" w:rsidRPr="005F70FB" w:rsidRDefault="00066802" w:rsidP="00E74266">
            <w:pPr>
              <w:pStyle w:val="GlossEng"/>
            </w:pPr>
            <w:r w:rsidRPr="005F70FB">
              <w:t>village</w:t>
            </w:r>
          </w:p>
        </w:tc>
        <w:tc>
          <w:tcPr>
            <w:tcW w:w="706" w:type="dxa"/>
            <w:gridSpan w:val="6"/>
            <w:shd w:val="clear" w:color="auto" w:fill="auto"/>
          </w:tcPr>
          <w:p w14:paraId="6261629F" w14:textId="77777777" w:rsidR="00066802" w:rsidRPr="005F70FB" w:rsidRDefault="00066802" w:rsidP="00E74266">
            <w:pPr>
              <w:pStyle w:val="GlossEng"/>
            </w:pPr>
            <w:r w:rsidRPr="005F70FB">
              <w:rPr>
                <w:rStyle w:val="ChSmallCaps"/>
              </w:rPr>
              <w:t>d.dist</w:t>
            </w:r>
          </w:p>
        </w:tc>
      </w:tr>
    </w:tbl>
    <w:p w14:paraId="2E5029F3" w14:textId="77777777" w:rsidR="00066802" w:rsidRPr="005F70FB" w:rsidRDefault="00066802" w:rsidP="00066802">
      <w:pPr>
        <w:pStyle w:val="FreeTranslEng"/>
      </w:pPr>
      <w:r w:rsidRPr="005F70FB">
        <w:t>we cut (it) up that day, we divided (it) for us who cut (it) up that day, (and) then for the relatives and friends who live in the village, we counted (them), there are twenty one heads of households in that village of mine</w:t>
      </w:r>
    </w:p>
    <w:tbl>
      <w:tblPr>
        <w:tblW w:w="0" w:type="auto"/>
        <w:tblCellMar>
          <w:left w:w="42" w:type="dxa"/>
          <w:right w:w="42" w:type="dxa"/>
        </w:tblCellMar>
        <w:tblLook w:val="01E0" w:firstRow="1" w:lastRow="1" w:firstColumn="1" w:lastColumn="1" w:noHBand="0" w:noVBand="0"/>
      </w:tblPr>
      <w:tblGrid>
        <w:gridCol w:w="709"/>
        <w:gridCol w:w="534"/>
        <w:gridCol w:w="673"/>
        <w:gridCol w:w="72"/>
        <w:gridCol w:w="468"/>
        <w:gridCol w:w="72"/>
        <w:gridCol w:w="668"/>
        <w:gridCol w:w="16"/>
        <w:gridCol w:w="513"/>
        <w:gridCol w:w="16"/>
        <w:gridCol w:w="761"/>
        <w:gridCol w:w="729"/>
        <w:gridCol w:w="540"/>
      </w:tblGrid>
      <w:tr w:rsidR="00AC23C4" w:rsidRPr="005F70FB" w14:paraId="33655EDC" w14:textId="77777777" w:rsidTr="00AC23C4">
        <w:tc>
          <w:tcPr>
            <w:tcW w:w="709" w:type="dxa"/>
            <w:shd w:val="clear" w:color="auto" w:fill="auto"/>
          </w:tcPr>
          <w:p w14:paraId="54662418" w14:textId="77777777" w:rsidR="00066802" w:rsidRPr="005F70FB" w:rsidRDefault="00066802" w:rsidP="00E74266">
            <w:pPr>
              <w:pStyle w:val="Text"/>
            </w:pPr>
            <w:r w:rsidRPr="005F70FB">
              <w:t>0015</w:t>
            </w:r>
          </w:p>
        </w:tc>
        <w:tc>
          <w:tcPr>
            <w:tcW w:w="534" w:type="dxa"/>
            <w:shd w:val="clear" w:color="auto" w:fill="auto"/>
          </w:tcPr>
          <w:p w14:paraId="6D839E3C" w14:textId="77777777" w:rsidR="00066802" w:rsidRPr="005F70FB" w:rsidRDefault="00066802" w:rsidP="00E74266">
            <w:pPr>
              <w:pStyle w:val="Text"/>
            </w:pPr>
            <w:r w:rsidRPr="005F70FB">
              <w:t>jadi,</w:t>
            </w:r>
          </w:p>
        </w:tc>
        <w:tc>
          <w:tcPr>
            <w:tcW w:w="673" w:type="dxa"/>
            <w:shd w:val="clear" w:color="auto" w:fill="auto"/>
          </w:tcPr>
          <w:p w14:paraId="6D5A44C0" w14:textId="77777777" w:rsidR="00066802" w:rsidRPr="005F70FB" w:rsidRDefault="00066802" w:rsidP="00E74266">
            <w:pPr>
              <w:pStyle w:val="Text"/>
            </w:pPr>
            <w:r w:rsidRPr="005F70FB">
              <w:t>waktu</w:t>
            </w:r>
          </w:p>
        </w:tc>
        <w:tc>
          <w:tcPr>
            <w:tcW w:w="540" w:type="dxa"/>
            <w:gridSpan w:val="2"/>
            <w:shd w:val="clear" w:color="auto" w:fill="auto"/>
          </w:tcPr>
          <w:p w14:paraId="3B0C7BC0" w14:textId="77777777" w:rsidR="00066802" w:rsidRPr="005F70FB" w:rsidRDefault="00066802" w:rsidP="00E74266">
            <w:pPr>
              <w:pStyle w:val="Text"/>
            </w:pPr>
            <w:r w:rsidRPr="005F70FB">
              <w:t>saya</w:t>
            </w:r>
          </w:p>
        </w:tc>
        <w:tc>
          <w:tcPr>
            <w:tcW w:w="740" w:type="dxa"/>
            <w:gridSpan w:val="2"/>
            <w:shd w:val="clear" w:color="auto" w:fill="auto"/>
          </w:tcPr>
          <w:p w14:paraId="68F45448" w14:textId="77777777" w:rsidR="00066802" w:rsidRPr="005F70FB" w:rsidRDefault="00066802" w:rsidP="00E74266">
            <w:pPr>
              <w:pStyle w:val="Text"/>
            </w:pPr>
            <w:r w:rsidRPr="005F70FB">
              <w:t>potong</w:t>
            </w:r>
          </w:p>
        </w:tc>
        <w:tc>
          <w:tcPr>
            <w:tcW w:w="529" w:type="dxa"/>
            <w:gridSpan w:val="2"/>
            <w:shd w:val="clear" w:color="auto" w:fill="auto"/>
          </w:tcPr>
          <w:p w14:paraId="00523EB4" w14:textId="77777777" w:rsidR="00066802" w:rsidRPr="005F70FB" w:rsidRDefault="00066802" w:rsidP="00E74266">
            <w:pPr>
              <w:pStyle w:val="Text"/>
            </w:pPr>
            <w:r w:rsidRPr="005F70FB">
              <w:t>babi</w:t>
            </w:r>
          </w:p>
        </w:tc>
        <w:tc>
          <w:tcPr>
            <w:tcW w:w="777" w:type="dxa"/>
            <w:gridSpan w:val="2"/>
            <w:shd w:val="clear" w:color="auto" w:fill="auto"/>
          </w:tcPr>
          <w:p w14:paraId="6E3C2C1F" w14:textId="77777777" w:rsidR="00066802" w:rsidRPr="005F70FB" w:rsidRDefault="00066802" w:rsidP="00E74266">
            <w:pPr>
              <w:pStyle w:val="Text"/>
            </w:pPr>
            <w:r w:rsidRPr="005F70FB">
              <w:t>ini,</w:t>
            </w:r>
          </w:p>
        </w:tc>
        <w:tc>
          <w:tcPr>
            <w:tcW w:w="729" w:type="dxa"/>
            <w:shd w:val="clear" w:color="auto" w:fill="auto"/>
          </w:tcPr>
          <w:p w14:paraId="15758BF7" w14:textId="77777777" w:rsidR="00066802" w:rsidRPr="005F70FB" w:rsidRDefault="00066802" w:rsidP="00E74266">
            <w:pPr>
              <w:pStyle w:val="Text"/>
            </w:pPr>
            <w:r w:rsidRPr="005F70FB">
              <w:t>daging</w:t>
            </w:r>
          </w:p>
        </w:tc>
        <w:tc>
          <w:tcPr>
            <w:tcW w:w="540" w:type="dxa"/>
            <w:shd w:val="clear" w:color="auto" w:fill="auto"/>
          </w:tcPr>
          <w:p w14:paraId="59873767" w14:textId="77777777" w:rsidR="00066802" w:rsidRPr="005F70FB" w:rsidRDefault="00066802" w:rsidP="00E74266">
            <w:pPr>
              <w:pStyle w:val="Text"/>
            </w:pPr>
            <w:r w:rsidRPr="005F70FB">
              <w:t>saya</w:t>
            </w:r>
          </w:p>
        </w:tc>
      </w:tr>
      <w:tr w:rsidR="00AC23C4" w:rsidRPr="005F70FB" w14:paraId="225B5D17" w14:textId="77777777" w:rsidTr="00AC23C4">
        <w:tc>
          <w:tcPr>
            <w:tcW w:w="709" w:type="dxa"/>
            <w:shd w:val="clear" w:color="auto" w:fill="auto"/>
          </w:tcPr>
          <w:p w14:paraId="52F4DBBD" w14:textId="77777777" w:rsidR="00066802" w:rsidRPr="005F70FB" w:rsidRDefault="00066802" w:rsidP="00E74266">
            <w:pPr>
              <w:pStyle w:val="GlossEng2ptafter"/>
            </w:pPr>
          </w:p>
        </w:tc>
        <w:tc>
          <w:tcPr>
            <w:tcW w:w="534" w:type="dxa"/>
            <w:shd w:val="clear" w:color="auto" w:fill="auto"/>
          </w:tcPr>
          <w:p w14:paraId="169EB5E2" w14:textId="77777777" w:rsidR="00066802" w:rsidRPr="005F70FB" w:rsidRDefault="00066802" w:rsidP="00E74266">
            <w:pPr>
              <w:pStyle w:val="GlossEng2ptafter"/>
            </w:pPr>
            <w:r w:rsidRPr="005F70FB">
              <w:t>so</w:t>
            </w:r>
          </w:p>
        </w:tc>
        <w:tc>
          <w:tcPr>
            <w:tcW w:w="673" w:type="dxa"/>
            <w:shd w:val="clear" w:color="auto" w:fill="auto"/>
          </w:tcPr>
          <w:p w14:paraId="61B458DF" w14:textId="77777777" w:rsidR="00066802" w:rsidRPr="005F70FB" w:rsidRDefault="00066802" w:rsidP="00E74266">
            <w:pPr>
              <w:pStyle w:val="GlossEng2ptafter"/>
            </w:pPr>
            <w:r w:rsidRPr="005F70FB">
              <w:t>time</w:t>
            </w:r>
          </w:p>
        </w:tc>
        <w:tc>
          <w:tcPr>
            <w:tcW w:w="540" w:type="dxa"/>
            <w:gridSpan w:val="2"/>
            <w:shd w:val="clear" w:color="auto" w:fill="auto"/>
          </w:tcPr>
          <w:p w14:paraId="5EC23E93" w14:textId="77777777" w:rsidR="00066802" w:rsidRPr="005F70FB" w:rsidRDefault="00066802" w:rsidP="00E74266">
            <w:pPr>
              <w:pStyle w:val="GlossEng2ptafter"/>
            </w:pPr>
            <w:r w:rsidRPr="005F70FB">
              <w:rPr>
                <w:rStyle w:val="ChSmallCaps"/>
              </w:rPr>
              <w:t>1sg</w:t>
            </w:r>
          </w:p>
        </w:tc>
        <w:tc>
          <w:tcPr>
            <w:tcW w:w="740" w:type="dxa"/>
            <w:gridSpan w:val="2"/>
            <w:shd w:val="clear" w:color="auto" w:fill="auto"/>
          </w:tcPr>
          <w:p w14:paraId="5CE765E4" w14:textId="77777777" w:rsidR="00066802" w:rsidRPr="005F70FB" w:rsidRDefault="00066802" w:rsidP="00E74266">
            <w:pPr>
              <w:pStyle w:val="GlossEng2ptafter"/>
            </w:pPr>
            <w:r w:rsidRPr="005F70FB">
              <w:t>cut</w:t>
            </w:r>
          </w:p>
        </w:tc>
        <w:tc>
          <w:tcPr>
            <w:tcW w:w="529" w:type="dxa"/>
            <w:gridSpan w:val="2"/>
            <w:shd w:val="clear" w:color="auto" w:fill="auto"/>
          </w:tcPr>
          <w:p w14:paraId="343CC986" w14:textId="77777777" w:rsidR="00066802" w:rsidRPr="005F70FB" w:rsidRDefault="00066802" w:rsidP="00E74266">
            <w:pPr>
              <w:pStyle w:val="GlossEng2ptafter"/>
            </w:pPr>
            <w:r w:rsidRPr="005F70FB">
              <w:t>pig</w:t>
            </w:r>
          </w:p>
        </w:tc>
        <w:tc>
          <w:tcPr>
            <w:tcW w:w="777" w:type="dxa"/>
            <w:gridSpan w:val="2"/>
            <w:shd w:val="clear" w:color="auto" w:fill="auto"/>
          </w:tcPr>
          <w:p w14:paraId="1B0BF086" w14:textId="77777777" w:rsidR="00066802" w:rsidRPr="005F70FB" w:rsidRDefault="00066802" w:rsidP="00E74266">
            <w:pPr>
              <w:pStyle w:val="GlossEng2ptafter"/>
            </w:pPr>
            <w:r w:rsidRPr="005F70FB">
              <w:rPr>
                <w:rStyle w:val="ChSmallCaps"/>
              </w:rPr>
              <w:t>d.prox</w:t>
            </w:r>
          </w:p>
        </w:tc>
        <w:tc>
          <w:tcPr>
            <w:tcW w:w="729" w:type="dxa"/>
            <w:shd w:val="clear" w:color="auto" w:fill="auto"/>
          </w:tcPr>
          <w:p w14:paraId="34170C2A" w14:textId="77777777" w:rsidR="00066802" w:rsidRPr="005F70FB" w:rsidRDefault="00066802" w:rsidP="00E74266">
            <w:pPr>
              <w:pStyle w:val="GlossEng2ptafter"/>
            </w:pPr>
            <w:r w:rsidRPr="005F70FB">
              <w:t>meat</w:t>
            </w:r>
          </w:p>
        </w:tc>
        <w:tc>
          <w:tcPr>
            <w:tcW w:w="540" w:type="dxa"/>
            <w:shd w:val="clear" w:color="auto" w:fill="auto"/>
          </w:tcPr>
          <w:p w14:paraId="733A65AC" w14:textId="77777777" w:rsidR="00066802" w:rsidRPr="005F70FB" w:rsidRDefault="00066802" w:rsidP="00E74266">
            <w:pPr>
              <w:pStyle w:val="GlossEng2ptafter"/>
            </w:pPr>
            <w:r w:rsidRPr="005F70FB">
              <w:rPr>
                <w:rStyle w:val="ChSmallCaps"/>
              </w:rPr>
              <w:t>1sg</w:t>
            </w:r>
          </w:p>
        </w:tc>
      </w:tr>
      <w:tr w:rsidR="00AC23C4" w:rsidRPr="005F70FB" w14:paraId="18AA419B" w14:textId="77777777" w:rsidTr="00AC23C4">
        <w:trPr>
          <w:gridAfter w:val="3"/>
          <w:wAfter w:w="2030" w:type="dxa"/>
        </w:trPr>
        <w:tc>
          <w:tcPr>
            <w:tcW w:w="709" w:type="dxa"/>
            <w:shd w:val="clear" w:color="auto" w:fill="auto"/>
          </w:tcPr>
          <w:p w14:paraId="260EFA86" w14:textId="77777777" w:rsidR="00066802" w:rsidRPr="005F70FB" w:rsidRDefault="00066802" w:rsidP="00E74266">
            <w:pPr>
              <w:pStyle w:val="O0Nwnext"/>
            </w:pPr>
          </w:p>
        </w:tc>
        <w:tc>
          <w:tcPr>
            <w:tcW w:w="1279" w:type="dxa"/>
            <w:gridSpan w:val="3"/>
            <w:shd w:val="clear" w:color="auto" w:fill="auto"/>
          </w:tcPr>
          <w:p w14:paraId="27AD9EE1" w14:textId="77777777" w:rsidR="00066802" w:rsidRPr="005F70FB" w:rsidRDefault="00066802" w:rsidP="00E74266">
            <w:pPr>
              <w:pStyle w:val="Text"/>
            </w:pPr>
            <w:r w:rsidRPr="005F70FB">
              <w:t>memperkecil,</w:t>
            </w:r>
          </w:p>
        </w:tc>
        <w:tc>
          <w:tcPr>
            <w:tcW w:w="540" w:type="dxa"/>
            <w:gridSpan w:val="2"/>
            <w:shd w:val="clear" w:color="auto" w:fill="auto"/>
          </w:tcPr>
          <w:p w14:paraId="4AB4DA0E" w14:textId="77777777" w:rsidR="00066802" w:rsidRPr="005F70FB" w:rsidRDefault="00066802" w:rsidP="00E74266">
            <w:pPr>
              <w:pStyle w:val="Text"/>
            </w:pPr>
            <w:r w:rsidRPr="005F70FB">
              <w:t>saya</w:t>
            </w:r>
          </w:p>
        </w:tc>
        <w:tc>
          <w:tcPr>
            <w:tcW w:w="684" w:type="dxa"/>
            <w:gridSpan w:val="2"/>
            <w:shd w:val="clear" w:color="auto" w:fill="auto"/>
          </w:tcPr>
          <w:p w14:paraId="171E2D65" w14:textId="77777777" w:rsidR="00066802" w:rsidRPr="005F70FB" w:rsidRDefault="00066802" w:rsidP="00E74266">
            <w:pPr>
              <w:pStyle w:val="Text"/>
            </w:pPr>
            <w:r w:rsidRPr="005F70FB">
              <w:t>bagi</w:t>
            </w:r>
          </w:p>
        </w:tc>
        <w:tc>
          <w:tcPr>
            <w:tcW w:w="529" w:type="dxa"/>
            <w:gridSpan w:val="2"/>
            <w:shd w:val="clear" w:color="auto" w:fill="auto"/>
          </w:tcPr>
          <w:p w14:paraId="7BC03B27" w14:textId="77777777" w:rsidR="00066802" w:rsidRPr="005F70FB" w:rsidRDefault="00066802" w:rsidP="00E74266">
            <w:pPr>
              <w:pStyle w:val="Text"/>
            </w:pPr>
            <w:r w:rsidRPr="005F70FB">
              <w:t>juga</w:t>
            </w:r>
          </w:p>
        </w:tc>
      </w:tr>
      <w:tr w:rsidR="00AC23C4" w:rsidRPr="005F70FB" w14:paraId="425AEA71" w14:textId="77777777" w:rsidTr="00AC23C4">
        <w:trPr>
          <w:gridAfter w:val="3"/>
          <w:wAfter w:w="2030" w:type="dxa"/>
        </w:trPr>
        <w:tc>
          <w:tcPr>
            <w:tcW w:w="709" w:type="dxa"/>
            <w:shd w:val="clear" w:color="auto" w:fill="auto"/>
          </w:tcPr>
          <w:p w14:paraId="56A3834A" w14:textId="77777777" w:rsidR="00066802" w:rsidRPr="005F70FB" w:rsidRDefault="00066802" w:rsidP="00E74266">
            <w:pPr>
              <w:pStyle w:val="GlossEng"/>
            </w:pPr>
          </w:p>
        </w:tc>
        <w:tc>
          <w:tcPr>
            <w:tcW w:w="1279" w:type="dxa"/>
            <w:gridSpan w:val="3"/>
            <w:shd w:val="clear" w:color="auto" w:fill="auto"/>
          </w:tcPr>
          <w:p w14:paraId="59F09F9F" w14:textId="77777777" w:rsidR="00066802" w:rsidRPr="005F70FB" w:rsidRDefault="00066802" w:rsidP="00E74266">
            <w:pPr>
              <w:pStyle w:val="GlossEng"/>
            </w:pPr>
            <w:r w:rsidRPr="005F70FB">
              <w:t>make.smaller</w:t>
            </w:r>
          </w:p>
        </w:tc>
        <w:tc>
          <w:tcPr>
            <w:tcW w:w="540" w:type="dxa"/>
            <w:gridSpan w:val="2"/>
            <w:shd w:val="clear" w:color="auto" w:fill="auto"/>
          </w:tcPr>
          <w:p w14:paraId="7F288C9F" w14:textId="77777777" w:rsidR="00066802" w:rsidRPr="005F70FB" w:rsidRDefault="00066802" w:rsidP="00E74266">
            <w:pPr>
              <w:pStyle w:val="GlossEng"/>
            </w:pPr>
            <w:r w:rsidRPr="005F70FB">
              <w:rPr>
                <w:rStyle w:val="ChSmallCaps"/>
              </w:rPr>
              <w:t>1sg</w:t>
            </w:r>
          </w:p>
        </w:tc>
        <w:tc>
          <w:tcPr>
            <w:tcW w:w="684" w:type="dxa"/>
            <w:gridSpan w:val="2"/>
            <w:shd w:val="clear" w:color="auto" w:fill="auto"/>
          </w:tcPr>
          <w:p w14:paraId="51A7A540" w14:textId="77777777" w:rsidR="00066802" w:rsidRPr="005F70FB" w:rsidRDefault="00066802" w:rsidP="00E74266">
            <w:pPr>
              <w:pStyle w:val="GlossEng"/>
            </w:pPr>
            <w:r w:rsidRPr="005F70FB">
              <w:t>divide</w:t>
            </w:r>
          </w:p>
        </w:tc>
        <w:tc>
          <w:tcPr>
            <w:tcW w:w="529" w:type="dxa"/>
            <w:gridSpan w:val="2"/>
            <w:shd w:val="clear" w:color="auto" w:fill="auto"/>
          </w:tcPr>
          <w:p w14:paraId="277B5AE6" w14:textId="77777777" w:rsidR="00066802" w:rsidRPr="005F70FB" w:rsidRDefault="00066802" w:rsidP="00E74266">
            <w:pPr>
              <w:pStyle w:val="GlossEng"/>
            </w:pPr>
            <w:r w:rsidRPr="005F70FB">
              <w:t>also</w:t>
            </w:r>
          </w:p>
        </w:tc>
      </w:tr>
    </w:tbl>
    <w:p w14:paraId="34E0D66E" w14:textId="77777777" w:rsidR="00066802" w:rsidRPr="005F70FB" w:rsidRDefault="00066802" w:rsidP="00066802">
      <w:pPr>
        <w:pStyle w:val="FreeTranslEng"/>
      </w:pPr>
      <w:r w:rsidRPr="005F70FB">
        <w:t>so, when I cut up this pig, the meat, I cut (it) into small pieces, (and) I distributed them</w:t>
      </w:r>
    </w:p>
    <w:tbl>
      <w:tblPr>
        <w:tblW w:w="0" w:type="auto"/>
        <w:tblCellMar>
          <w:left w:w="42" w:type="dxa"/>
          <w:right w:w="42" w:type="dxa"/>
        </w:tblCellMar>
        <w:tblLook w:val="01E0" w:firstRow="1" w:lastRow="1" w:firstColumn="1" w:lastColumn="1" w:noHBand="0" w:noVBand="0"/>
      </w:tblPr>
      <w:tblGrid>
        <w:gridCol w:w="709"/>
        <w:gridCol w:w="751"/>
        <w:gridCol w:w="740"/>
        <w:gridCol w:w="1276"/>
      </w:tblGrid>
      <w:tr w:rsidR="00066802" w:rsidRPr="005F70FB" w14:paraId="3EF9396B" w14:textId="77777777" w:rsidTr="00AC23C4">
        <w:tc>
          <w:tcPr>
            <w:tcW w:w="709" w:type="dxa"/>
            <w:shd w:val="clear" w:color="auto" w:fill="auto"/>
          </w:tcPr>
          <w:p w14:paraId="308F0A96" w14:textId="77777777" w:rsidR="00066802" w:rsidRPr="005F70FB" w:rsidRDefault="00066802" w:rsidP="00E74266">
            <w:pPr>
              <w:pStyle w:val="Text"/>
            </w:pPr>
            <w:r w:rsidRPr="005F70FB">
              <w:t>0016</w:t>
            </w:r>
          </w:p>
        </w:tc>
        <w:tc>
          <w:tcPr>
            <w:tcW w:w="751" w:type="dxa"/>
            <w:shd w:val="clear" w:color="auto" w:fill="auto"/>
          </w:tcPr>
          <w:p w14:paraId="7A95E10C" w14:textId="7FC3A250" w:rsidR="00066802" w:rsidRPr="005F70FB" w:rsidRDefault="00C82099" w:rsidP="00E74266">
            <w:pPr>
              <w:pStyle w:val="Text"/>
            </w:pPr>
            <w:r>
              <w:rPr>
                <w:szCs w:val="19"/>
              </w:rPr>
              <w:t>Sarlota</w:t>
            </w:r>
            <w:r w:rsidR="00066802" w:rsidRPr="005F70FB">
              <w:t>:</w:t>
            </w:r>
          </w:p>
        </w:tc>
        <w:tc>
          <w:tcPr>
            <w:tcW w:w="740" w:type="dxa"/>
            <w:shd w:val="clear" w:color="auto" w:fill="auto"/>
          </w:tcPr>
          <w:p w14:paraId="62E79147" w14:textId="77777777" w:rsidR="00066802" w:rsidRPr="005F70FB" w:rsidRDefault="00066802" w:rsidP="00E74266">
            <w:pPr>
              <w:pStyle w:val="Text"/>
            </w:pPr>
            <w:r w:rsidRPr="005F70FB">
              <w:t>potong</w:t>
            </w:r>
          </w:p>
        </w:tc>
        <w:tc>
          <w:tcPr>
            <w:tcW w:w="1276" w:type="dxa"/>
            <w:shd w:val="clear" w:color="auto" w:fill="auto"/>
          </w:tcPr>
          <w:p w14:paraId="68BD3DD0" w14:textId="77777777" w:rsidR="00066802" w:rsidRPr="005F70FB" w:rsidRDefault="00066802" w:rsidP="00E74266">
            <w:pPr>
              <w:pStyle w:val="Text"/>
            </w:pPr>
            <w:r w:rsidRPr="005F70FB">
              <w:t>kecil~kecil</w:t>
            </w:r>
          </w:p>
        </w:tc>
      </w:tr>
      <w:tr w:rsidR="00066802" w:rsidRPr="005F70FB" w14:paraId="6BD9F99B" w14:textId="77777777" w:rsidTr="00AC23C4">
        <w:tc>
          <w:tcPr>
            <w:tcW w:w="709" w:type="dxa"/>
            <w:shd w:val="clear" w:color="auto" w:fill="auto"/>
          </w:tcPr>
          <w:p w14:paraId="7A1C8413" w14:textId="77777777" w:rsidR="00066802" w:rsidRPr="005F70FB" w:rsidRDefault="00066802" w:rsidP="00E74266">
            <w:pPr>
              <w:pStyle w:val="GlossEng"/>
            </w:pPr>
          </w:p>
        </w:tc>
        <w:tc>
          <w:tcPr>
            <w:tcW w:w="751" w:type="dxa"/>
            <w:shd w:val="clear" w:color="auto" w:fill="auto"/>
          </w:tcPr>
          <w:p w14:paraId="3303D4AC" w14:textId="77777777" w:rsidR="00066802" w:rsidRPr="005F70FB" w:rsidRDefault="00066802" w:rsidP="00E74266">
            <w:pPr>
              <w:pStyle w:val="GlossEng"/>
            </w:pPr>
          </w:p>
        </w:tc>
        <w:tc>
          <w:tcPr>
            <w:tcW w:w="740" w:type="dxa"/>
            <w:shd w:val="clear" w:color="auto" w:fill="auto"/>
          </w:tcPr>
          <w:p w14:paraId="3502A96B" w14:textId="77777777" w:rsidR="00066802" w:rsidRPr="005F70FB" w:rsidRDefault="00066802" w:rsidP="00E74266">
            <w:pPr>
              <w:pStyle w:val="GlossEng"/>
            </w:pPr>
            <w:r w:rsidRPr="005F70FB">
              <w:t>cut</w:t>
            </w:r>
          </w:p>
        </w:tc>
        <w:tc>
          <w:tcPr>
            <w:tcW w:w="1276" w:type="dxa"/>
            <w:shd w:val="clear" w:color="auto" w:fill="auto"/>
          </w:tcPr>
          <w:p w14:paraId="422A4D08" w14:textId="77777777" w:rsidR="00066802" w:rsidRPr="005F70FB" w:rsidRDefault="00066802" w:rsidP="00E74266">
            <w:pPr>
              <w:pStyle w:val="GlossEng"/>
            </w:pPr>
            <w:r w:rsidRPr="005F70FB">
              <w:rPr>
                <w:rStyle w:val="ChSmallCaps"/>
              </w:rPr>
              <w:t>rdp</w:t>
            </w:r>
            <w:r w:rsidRPr="005F70FB">
              <w:t>~be.small</w:t>
            </w:r>
          </w:p>
        </w:tc>
      </w:tr>
    </w:tbl>
    <w:p w14:paraId="24499703" w14:textId="71566183" w:rsidR="00066802" w:rsidRPr="005F70FB" w:rsidRDefault="00C82099" w:rsidP="00066802">
      <w:pPr>
        <w:pStyle w:val="FreeTranslEng"/>
      </w:pPr>
      <w:r>
        <w:rPr>
          <w:szCs w:val="19"/>
        </w:rPr>
        <w:t>Sarlota</w:t>
      </w:r>
      <w:r w:rsidR="00066802" w:rsidRPr="005F70FB">
        <w:t>: (I) cut (it into) small (pieces)</w:t>
      </w:r>
    </w:p>
    <w:tbl>
      <w:tblPr>
        <w:tblW w:w="6425" w:type="dxa"/>
        <w:tblCellMar>
          <w:left w:w="42" w:type="dxa"/>
          <w:right w:w="42" w:type="dxa"/>
        </w:tblCellMar>
        <w:tblLook w:val="01E0" w:firstRow="1" w:lastRow="1" w:firstColumn="1" w:lastColumn="1" w:noHBand="0" w:noVBand="0"/>
      </w:tblPr>
      <w:tblGrid>
        <w:gridCol w:w="708"/>
        <w:gridCol w:w="629"/>
        <w:gridCol w:w="253"/>
        <w:gridCol w:w="484"/>
        <w:gridCol w:w="540"/>
        <w:gridCol w:w="507"/>
        <w:gridCol w:w="361"/>
        <w:gridCol w:w="457"/>
        <w:gridCol w:w="83"/>
        <w:gridCol w:w="684"/>
        <w:gridCol w:w="695"/>
        <w:gridCol w:w="484"/>
        <w:gridCol w:w="540"/>
      </w:tblGrid>
      <w:tr w:rsidR="00AC23C4" w:rsidRPr="005F70FB" w14:paraId="66F03951" w14:textId="77777777" w:rsidTr="00AC23C4">
        <w:tc>
          <w:tcPr>
            <w:tcW w:w="709" w:type="dxa"/>
            <w:shd w:val="clear" w:color="auto" w:fill="auto"/>
          </w:tcPr>
          <w:p w14:paraId="3633108D" w14:textId="77777777" w:rsidR="00066802" w:rsidRPr="005F70FB" w:rsidRDefault="00066802" w:rsidP="00E74266">
            <w:pPr>
              <w:pStyle w:val="Text"/>
            </w:pPr>
            <w:r w:rsidRPr="005F70FB">
              <w:t>0017</w:t>
            </w:r>
          </w:p>
        </w:tc>
        <w:tc>
          <w:tcPr>
            <w:tcW w:w="629" w:type="dxa"/>
            <w:shd w:val="clear" w:color="auto" w:fill="auto"/>
          </w:tcPr>
          <w:p w14:paraId="600ECF7B" w14:textId="77777777" w:rsidR="00066802" w:rsidRPr="005F70FB" w:rsidRDefault="00066802" w:rsidP="00E74266">
            <w:pPr>
              <w:pStyle w:val="Text"/>
            </w:pPr>
            <w:r w:rsidRPr="005F70FB">
              <w:rPr>
                <w:lang w:eastAsia="en-US"/>
              </w:rPr>
              <w:t>Iskia</w:t>
            </w:r>
            <w:r w:rsidRPr="005F70FB">
              <w:t>:</w:t>
            </w:r>
          </w:p>
        </w:tc>
        <w:tc>
          <w:tcPr>
            <w:tcW w:w="1276" w:type="dxa"/>
            <w:gridSpan w:val="3"/>
            <w:shd w:val="clear" w:color="auto" w:fill="auto"/>
          </w:tcPr>
          <w:p w14:paraId="333A8EDB" w14:textId="77777777" w:rsidR="00066802" w:rsidRPr="005F70FB" w:rsidRDefault="00066802" w:rsidP="00E74266">
            <w:pPr>
              <w:pStyle w:val="Text"/>
            </w:pPr>
            <w:r w:rsidRPr="005F70FB">
              <w:t>kecil~kecil,</w:t>
            </w:r>
          </w:p>
        </w:tc>
        <w:tc>
          <w:tcPr>
            <w:tcW w:w="868" w:type="dxa"/>
            <w:gridSpan w:val="2"/>
            <w:shd w:val="clear" w:color="auto" w:fill="auto"/>
          </w:tcPr>
          <w:p w14:paraId="688733FC" w14:textId="77777777" w:rsidR="00066802" w:rsidRPr="005F70FB" w:rsidRDefault="00066802" w:rsidP="00E74266">
            <w:pPr>
              <w:pStyle w:val="Text"/>
            </w:pPr>
            <w:r w:rsidRPr="005F70FB">
              <w:t>baru</w:t>
            </w:r>
          </w:p>
        </w:tc>
        <w:tc>
          <w:tcPr>
            <w:tcW w:w="540" w:type="dxa"/>
            <w:gridSpan w:val="2"/>
            <w:shd w:val="clear" w:color="auto" w:fill="auto"/>
          </w:tcPr>
          <w:p w14:paraId="25E22EE1" w14:textId="77777777" w:rsidR="00066802" w:rsidRPr="005F70FB" w:rsidRDefault="00066802" w:rsidP="00E74266">
            <w:pPr>
              <w:pStyle w:val="Text"/>
            </w:pPr>
            <w:r w:rsidRPr="005F70FB">
              <w:t>saya</w:t>
            </w:r>
          </w:p>
        </w:tc>
        <w:tc>
          <w:tcPr>
            <w:tcW w:w="684" w:type="dxa"/>
            <w:shd w:val="clear" w:color="auto" w:fill="auto"/>
          </w:tcPr>
          <w:p w14:paraId="712D2987" w14:textId="77777777" w:rsidR="00066802" w:rsidRPr="005F70FB" w:rsidRDefault="00066802" w:rsidP="00E74266">
            <w:pPr>
              <w:pStyle w:val="Text"/>
            </w:pPr>
            <w:r w:rsidRPr="005F70FB">
              <w:t>bagi</w:t>
            </w:r>
          </w:p>
        </w:tc>
        <w:tc>
          <w:tcPr>
            <w:tcW w:w="695" w:type="dxa"/>
            <w:shd w:val="clear" w:color="auto" w:fill="auto"/>
          </w:tcPr>
          <w:p w14:paraId="6C9F1E4B" w14:textId="77777777" w:rsidR="00066802" w:rsidRPr="005F70FB" w:rsidRDefault="00066802" w:rsidP="00E74266">
            <w:pPr>
              <w:pStyle w:val="Text"/>
            </w:pPr>
            <w:r w:rsidRPr="005F70FB">
              <w:t>sampe</w:t>
            </w:r>
          </w:p>
        </w:tc>
        <w:tc>
          <w:tcPr>
            <w:tcW w:w="484" w:type="dxa"/>
            <w:shd w:val="clear" w:color="auto" w:fill="auto"/>
          </w:tcPr>
          <w:p w14:paraId="2F5A25FF" w14:textId="77777777" w:rsidR="00066802" w:rsidRPr="005F70FB" w:rsidRDefault="00066802" w:rsidP="00E74266">
            <w:pPr>
              <w:pStyle w:val="Text"/>
            </w:pPr>
            <w:r w:rsidRPr="005F70FB">
              <w:t>dua</w:t>
            </w:r>
          </w:p>
        </w:tc>
        <w:tc>
          <w:tcPr>
            <w:tcW w:w="540" w:type="dxa"/>
            <w:shd w:val="clear" w:color="auto" w:fill="auto"/>
          </w:tcPr>
          <w:p w14:paraId="30708021" w14:textId="77777777" w:rsidR="00066802" w:rsidRPr="005F70FB" w:rsidRDefault="00066802" w:rsidP="00E74266">
            <w:pPr>
              <w:pStyle w:val="Text"/>
            </w:pPr>
            <w:r w:rsidRPr="005F70FB">
              <w:t>pulu</w:t>
            </w:r>
          </w:p>
        </w:tc>
      </w:tr>
      <w:tr w:rsidR="00AC23C4" w:rsidRPr="005F70FB" w14:paraId="6C81C058" w14:textId="77777777" w:rsidTr="00AC23C4">
        <w:tc>
          <w:tcPr>
            <w:tcW w:w="709" w:type="dxa"/>
            <w:shd w:val="clear" w:color="auto" w:fill="auto"/>
          </w:tcPr>
          <w:p w14:paraId="28D3D5A2" w14:textId="77777777" w:rsidR="00066802" w:rsidRPr="005F70FB" w:rsidRDefault="00066802" w:rsidP="00E74266">
            <w:pPr>
              <w:pStyle w:val="GlossEng2ptafter"/>
            </w:pPr>
          </w:p>
        </w:tc>
        <w:tc>
          <w:tcPr>
            <w:tcW w:w="629" w:type="dxa"/>
            <w:shd w:val="clear" w:color="auto" w:fill="auto"/>
          </w:tcPr>
          <w:p w14:paraId="61B76F55" w14:textId="77777777" w:rsidR="00066802" w:rsidRPr="005F70FB" w:rsidRDefault="00066802" w:rsidP="00E74266">
            <w:pPr>
              <w:pStyle w:val="GlossEng2ptafter"/>
            </w:pPr>
          </w:p>
        </w:tc>
        <w:tc>
          <w:tcPr>
            <w:tcW w:w="1276" w:type="dxa"/>
            <w:gridSpan w:val="3"/>
            <w:shd w:val="clear" w:color="auto" w:fill="auto"/>
          </w:tcPr>
          <w:p w14:paraId="5536F4A8" w14:textId="77777777" w:rsidR="00066802" w:rsidRPr="005F70FB" w:rsidRDefault="00066802" w:rsidP="00E74266">
            <w:pPr>
              <w:pStyle w:val="GlossEng2ptafter"/>
            </w:pPr>
            <w:r w:rsidRPr="005F70FB">
              <w:rPr>
                <w:rStyle w:val="ChSmallCaps"/>
              </w:rPr>
              <w:t>rdp</w:t>
            </w:r>
            <w:r w:rsidRPr="005F70FB">
              <w:t>~be.small</w:t>
            </w:r>
          </w:p>
        </w:tc>
        <w:tc>
          <w:tcPr>
            <w:tcW w:w="868" w:type="dxa"/>
            <w:gridSpan w:val="2"/>
            <w:shd w:val="clear" w:color="auto" w:fill="auto"/>
          </w:tcPr>
          <w:p w14:paraId="3854B6A3" w14:textId="77777777" w:rsidR="00066802" w:rsidRPr="005F70FB" w:rsidRDefault="00066802" w:rsidP="00E74266">
            <w:pPr>
              <w:pStyle w:val="GlossEng2ptafter"/>
            </w:pPr>
            <w:r w:rsidRPr="005F70FB">
              <w:t>and.then</w:t>
            </w:r>
          </w:p>
        </w:tc>
        <w:tc>
          <w:tcPr>
            <w:tcW w:w="540" w:type="dxa"/>
            <w:gridSpan w:val="2"/>
            <w:shd w:val="clear" w:color="auto" w:fill="auto"/>
          </w:tcPr>
          <w:p w14:paraId="24EF4A62" w14:textId="77777777" w:rsidR="00066802" w:rsidRPr="005F70FB" w:rsidRDefault="00066802" w:rsidP="00E74266">
            <w:pPr>
              <w:pStyle w:val="GlossEng2ptafter"/>
            </w:pPr>
            <w:r w:rsidRPr="005F70FB">
              <w:rPr>
                <w:rStyle w:val="ChSmallCaps"/>
              </w:rPr>
              <w:t>1sg</w:t>
            </w:r>
          </w:p>
        </w:tc>
        <w:tc>
          <w:tcPr>
            <w:tcW w:w="684" w:type="dxa"/>
            <w:shd w:val="clear" w:color="auto" w:fill="auto"/>
          </w:tcPr>
          <w:p w14:paraId="0B0549CD" w14:textId="77777777" w:rsidR="00066802" w:rsidRPr="005F70FB" w:rsidRDefault="00066802" w:rsidP="00E74266">
            <w:pPr>
              <w:pStyle w:val="GlossEng2ptafter"/>
            </w:pPr>
            <w:r w:rsidRPr="005F70FB">
              <w:t>divide</w:t>
            </w:r>
          </w:p>
        </w:tc>
        <w:tc>
          <w:tcPr>
            <w:tcW w:w="695" w:type="dxa"/>
            <w:shd w:val="clear" w:color="auto" w:fill="auto"/>
          </w:tcPr>
          <w:p w14:paraId="64ECF9CA" w14:textId="77777777" w:rsidR="00066802" w:rsidRPr="005F70FB" w:rsidRDefault="00066802" w:rsidP="00E74266">
            <w:pPr>
              <w:pStyle w:val="GlossEng2ptafter"/>
            </w:pPr>
            <w:r w:rsidRPr="005F70FB">
              <w:t>reach</w:t>
            </w:r>
          </w:p>
        </w:tc>
        <w:tc>
          <w:tcPr>
            <w:tcW w:w="484" w:type="dxa"/>
            <w:shd w:val="clear" w:color="auto" w:fill="auto"/>
          </w:tcPr>
          <w:p w14:paraId="72379CB0" w14:textId="77777777" w:rsidR="00066802" w:rsidRPr="005F70FB" w:rsidRDefault="00066802" w:rsidP="00E74266">
            <w:pPr>
              <w:pStyle w:val="GlossEng2ptafter"/>
            </w:pPr>
            <w:r w:rsidRPr="005F70FB">
              <w:t>two</w:t>
            </w:r>
          </w:p>
        </w:tc>
        <w:tc>
          <w:tcPr>
            <w:tcW w:w="540" w:type="dxa"/>
            <w:shd w:val="clear" w:color="auto" w:fill="auto"/>
          </w:tcPr>
          <w:p w14:paraId="5A82F1C4" w14:textId="77777777" w:rsidR="00066802" w:rsidRPr="005F70FB" w:rsidRDefault="00066802" w:rsidP="00E74266">
            <w:pPr>
              <w:pStyle w:val="GlossEng2ptafter"/>
            </w:pPr>
            <w:r w:rsidRPr="005F70FB">
              <w:t>tens</w:t>
            </w:r>
          </w:p>
        </w:tc>
      </w:tr>
      <w:tr w:rsidR="00AC23C4" w:rsidRPr="005F70FB" w14:paraId="5D5800F7" w14:textId="77777777" w:rsidTr="00AC23C4">
        <w:trPr>
          <w:gridAfter w:val="5"/>
          <w:wAfter w:w="2486" w:type="dxa"/>
        </w:trPr>
        <w:tc>
          <w:tcPr>
            <w:tcW w:w="709" w:type="dxa"/>
            <w:shd w:val="clear" w:color="auto" w:fill="auto"/>
          </w:tcPr>
          <w:p w14:paraId="48BCEF7F" w14:textId="77777777" w:rsidR="00066802" w:rsidRPr="005F70FB" w:rsidRDefault="00066802" w:rsidP="00E74266">
            <w:pPr>
              <w:pStyle w:val="O0Nwnext"/>
            </w:pPr>
          </w:p>
        </w:tc>
        <w:tc>
          <w:tcPr>
            <w:tcW w:w="882" w:type="dxa"/>
            <w:gridSpan w:val="2"/>
            <w:shd w:val="clear" w:color="auto" w:fill="auto"/>
          </w:tcPr>
          <w:p w14:paraId="133CBAF9" w14:textId="77777777" w:rsidR="00066802" w:rsidRPr="005F70FB" w:rsidRDefault="00066802" w:rsidP="00E74266">
            <w:pPr>
              <w:pStyle w:val="Text"/>
            </w:pPr>
            <w:r w:rsidRPr="005F70FB">
              <w:t>bagi,</w:t>
            </w:r>
          </w:p>
        </w:tc>
        <w:tc>
          <w:tcPr>
            <w:tcW w:w="484" w:type="dxa"/>
            <w:shd w:val="clear" w:color="auto" w:fill="auto"/>
          </w:tcPr>
          <w:p w14:paraId="1BDDA226" w14:textId="77777777" w:rsidR="00066802" w:rsidRPr="005F70FB" w:rsidRDefault="00066802" w:rsidP="00E74266">
            <w:pPr>
              <w:pStyle w:val="Text"/>
            </w:pPr>
            <w:r w:rsidRPr="005F70FB">
              <w:t>dua</w:t>
            </w:r>
          </w:p>
        </w:tc>
        <w:tc>
          <w:tcPr>
            <w:tcW w:w="540" w:type="dxa"/>
            <w:shd w:val="clear" w:color="auto" w:fill="auto"/>
          </w:tcPr>
          <w:p w14:paraId="20A24E6B" w14:textId="77777777" w:rsidR="00066802" w:rsidRPr="005F70FB" w:rsidRDefault="00066802" w:rsidP="00E74266">
            <w:pPr>
              <w:pStyle w:val="Text"/>
            </w:pPr>
            <w:r w:rsidRPr="005F70FB">
              <w:t>pulu</w:t>
            </w:r>
          </w:p>
        </w:tc>
        <w:tc>
          <w:tcPr>
            <w:tcW w:w="507" w:type="dxa"/>
            <w:shd w:val="clear" w:color="auto" w:fill="auto"/>
          </w:tcPr>
          <w:p w14:paraId="0DA724B5" w14:textId="77777777" w:rsidR="00066802" w:rsidRPr="005F70FB" w:rsidRDefault="00066802" w:rsidP="00E74266">
            <w:pPr>
              <w:pStyle w:val="Text"/>
            </w:pPr>
            <w:r w:rsidRPr="005F70FB">
              <w:t>satu</w:t>
            </w:r>
          </w:p>
        </w:tc>
        <w:tc>
          <w:tcPr>
            <w:tcW w:w="818" w:type="dxa"/>
            <w:gridSpan w:val="2"/>
            <w:shd w:val="clear" w:color="auto" w:fill="auto"/>
          </w:tcPr>
          <w:p w14:paraId="6037F251" w14:textId="77777777" w:rsidR="00066802" w:rsidRPr="005F70FB" w:rsidRDefault="00066802" w:rsidP="00E74266">
            <w:pPr>
              <w:pStyle w:val="Text"/>
            </w:pPr>
            <w:r w:rsidRPr="005F70FB">
              <w:t>bagiang</w:t>
            </w:r>
          </w:p>
        </w:tc>
      </w:tr>
      <w:tr w:rsidR="00AC23C4" w:rsidRPr="005F70FB" w14:paraId="3A87B27B" w14:textId="77777777" w:rsidTr="00AC23C4">
        <w:trPr>
          <w:gridAfter w:val="5"/>
          <w:wAfter w:w="2486" w:type="dxa"/>
        </w:trPr>
        <w:tc>
          <w:tcPr>
            <w:tcW w:w="709" w:type="dxa"/>
            <w:shd w:val="clear" w:color="auto" w:fill="auto"/>
          </w:tcPr>
          <w:p w14:paraId="1429E105" w14:textId="77777777" w:rsidR="00066802" w:rsidRPr="005F70FB" w:rsidRDefault="00066802" w:rsidP="00E74266">
            <w:pPr>
              <w:pStyle w:val="GlossEng"/>
            </w:pPr>
          </w:p>
        </w:tc>
        <w:tc>
          <w:tcPr>
            <w:tcW w:w="882" w:type="dxa"/>
            <w:gridSpan w:val="2"/>
            <w:shd w:val="clear" w:color="auto" w:fill="auto"/>
          </w:tcPr>
          <w:p w14:paraId="25AA35C4" w14:textId="77777777" w:rsidR="00066802" w:rsidRPr="005F70FB" w:rsidRDefault="00066802" w:rsidP="00E74266">
            <w:pPr>
              <w:pStyle w:val="GlossEng"/>
            </w:pPr>
            <w:r w:rsidRPr="005F70FB">
              <w:rPr>
                <w:rStyle w:val="ChSmallCaps"/>
              </w:rPr>
              <w:t>tru</w:t>
            </w:r>
            <w:r w:rsidRPr="005F70FB">
              <w:t>-part</w:t>
            </w:r>
          </w:p>
        </w:tc>
        <w:tc>
          <w:tcPr>
            <w:tcW w:w="484" w:type="dxa"/>
            <w:shd w:val="clear" w:color="auto" w:fill="auto"/>
          </w:tcPr>
          <w:p w14:paraId="0DDD557B" w14:textId="77777777" w:rsidR="00066802" w:rsidRPr="005F70FB" w:rsidRDefault="00066802" w:rsidP="00E74266">
            <w:pPr>
              <w:pStyle w:val="GlossEng"/>
            </w:pPr>
            <w:r w:rsidRPr="005F70FB">
              <w:t>two</w:t>
            </w:r>
          </w:p>
        </w:tc>
        <w:tc>
          <w:tcPr>
            <w:tcW w:w="540" w:type="dxa"/>
            <w:shd w:val="clear" w:color="auto" w:fill="auto"/>
          </w:tcPr>
          <w:p w14:paraId="7F2508C7" w14:textId="77777777" w:rsidR="00066802" w:rsidRPr="005F70FB" w:rsidRDefault="00066802" w:rsidP="00E74266">
            <w:pPr>
              <w:pStyle w:val="GlossEng"/>
            </w:pPr>
            <w:r w:rsidRPr="005F70FB">
              <w:t>tens</w:t>
            </w:r>
          </w:p>
        </w:tc>
        <w:tc>
          <w:tcPr>
            <w:tcW w:w="507" w:type="dxa"/>
            <w:shd w:val="clear" w:color="auto" w:fill="auto"/>
          </w:tcPr>
          <w:p w14:paraId="4ACEA3DE" w14:textId="77777777" w:rsidR="00066802" w:rsidRPr="005F70FB" w:rsidRDefault="00066802" w:rsidP="00E74266">
            <w:pPr>
              <w:pStyle w:val="GlossEng"/>
            </w:pPr>
            <w:r w:rsidRPr="005F70FB">
              <w:t>one</w:t>
            </w:r>
          </w:p>
        </w:tc>
        <w:tc>
          <w:tcPr>
            <w:tcW w:w="818" w:type="dxa"/>
            <w:gridSpan w:val="2"/>
            <w:shd w:val="clear" w:color="auto" w:fill="auto"/>
          </w:tcPr>
          <w:p w14:paraId="747152F0" w14:textId="77777777" w:rsidR="00066802" w:rsidRPr="005F70FB" w:rsidRDefault="00066802" w:rsidP="00E74266">
            <w:pPr>
              <w:pStyle w:val="GlossEng"/>
            </w:pPr>
            <w:r w:rsidRPr="005F70FB">
              <w:t>part</w:t>
            </w:r>
          </w:p>
        </w:tc>
      </w:tr>
    </w:tbl>
    <w:p w14:paraId="02D6E4BD" w14:textId="77777777" w:rsidR="00066802" w:rsidRPr="005F70FB" w:rsidRDefault="00066802" w:rsidP="00066802">
      <w:pPr>
        <w:pStyle w:val="FreeTranslEng"/>
      </w:pPr>
      <w:r w:rsidRPr="005F70FB">
        <w:rPr>
          <w:lang w:eastAsia="en-US"/>
        </w:rPr>
        <w:t>Iskia</w:t>
      </w:r>
      <w:r w:rsidRPr="005F70FB">
        <w:t>: small (pieces), and then I divided (them) into twenty parts[</w:t>
      </w:r>
      <w:r w:rsidRPr="005F70FB">
        <w:rPr>
          <w:rStyle w:val="ChSmallCaps"/>
        </w:rPr>
        <w:t>tru</w:t>
      </w:r>
      <w:r w:rsidRPr="005F70FB">
        <w:t>], twenty one parts</w:t>
      </w:r>
    </w:p>
    <w:tbl>
      <w:tblPr>
        <w:tblW w:w="6578" w:type="dxa"/>
        <w:tblCellMar>
          <w:left w:w="42" w:type="dxa"/>
          <w:right w:w="42" w:type="dxa"/>
        </w:tblCellMar>
        <w:tblLook w:val="01E0" w:firstRow="1" w:lastRow="1" w:firstColumn="1" w:lastColumn="1" w:noHBand="0" w:noVBand="0"/>
      </w:tblPr>
      <w:tblGrid>
        <w:gridCol w:w="709"/>
        <w:gridCol w:w="480"/>
        <w:gridCol w:w="193"/>
        <w:gridCol w:w="484"/>
        <w:gridCol w:w="92"/>
        <w:gridCol w:w="652"/>
        <w:gridCol w:w="135"/>
        <w:gridCol w:w="471"/>
        <w:gridCol w:w="847"/>
        <w:gridCol w:w="418"/>
        <w:gridCol w:w="62"/>
        <w:gridCol w:w="611"/>
        <w:gridCol w:w="69"/>
        <w:gridCol w:w="510"/>
        <w:gridCol w:w="139"/>
        <w:gridCol w:w="456"/>
        <w:gridCol w:w="250"/>
      </w:tblGrid>
      <w:tr w:rsidR="00AC23C4" w:rsidRPr="005F70FB" w14:paraId="022692DC" w14:textId="77777777" w:rsidTr="00B81EF8">
        <w:tc>
          <w:tcPr>
            <w:tcW w:w="709" w:type="dxa"/>
            <w:shd w:val="clear" w:color="auto" w:fill="auto"/>
          </w:tcPr>
          <w:p w14:paraId="0911E827" w14:textId="77777777" w:rsidR="00066802" w:rsidRPr="005F70FB" w:rsidRDefault="00066802" w:rsidP="00E74266">
            <w:pPr>
              <w:pStyle w:val="Text"/>
            </w:pPr>
            <w:r w:rsidRPr="005F70FB">
              <w:t>0018</w:t>
            </w:r>
          </w:p>
        </w:tc>
        <w:tc>
          <w:tcPr>
            <w:tcW w:w="673" w:type="dxa"/>
            <w:gridSpan w:val="2"/>
            <w:shd w:val="clear" w:color="auto" w:fill="auto"/>
          </w:tcPr>
          <w:p w14:paraId="0F03CA35" w14:textId="77777777" w:rsidR="00066802" w:rsidRPr="005F70FB" w:rsidRDefault="00066802" w:rsidP="00E74266">
            <w:pPr>
              <w:pStyle w:val="Text"/>
            </w:pPr>
            <w:r w:rsidRPr="005F70FB">
              <w:t>waktu</w:t>
            </w:r>
          </w:p>
        </w:tc>
        <w:tc>
          <w:tcPr>
            <w:tcW w:w="484" w:type="dxa"/>
            <w:shd w:val="clear" w:color="auto" w:fill="auto"/>
          </w:tcPr>
          <w:p w14:paraId="1F7119E7" w14:textId="77777777" w:rsidR="00066802" w:rsidRPr="005F70FB" w:rsidRDefault="00066802" w:rsidP="00E74266">
            <w:pPr>
              <w:pStyle w:val="Text"/>
            </w:pPr>
            <w:r w:rsidRPr="005F70FB">
              <w:t>kita</w:t>
            </w:r>
          </w:p>
        </w:tc>
        <w:tc>
          <w:tcPr>
            <w:tcW w:w="879" w:type="dxa"/>
            <w:gridSpan w:val="3"/>
            <w:shd w:val="clear" w:color="auto" w:fill="auto"/>
          </w:tcPr>
          <w:p w14:paraId="50FB8886" w14:textId="77777777" w:rsidR="00066802" w:rsidRPr="005F70FB" w:rsidRDefault="00066802" w:rsidP="00E74266">
            <w:pPr>
              <w:pStyle w:val="Text"/>
            </w:pPr>
            <w:r w:rsidRPr="005F70FB">
              <w:t>pulang,</w:t>
            </w:r>
          </w:p>
        </w:tc>
        <w:tc>
          <w:tcPr>
            <w:tcW w:w="471" w:type="dxa"/>
            <w:shd w:val="clear" w:color="auto" w:fill="auto"/>
          </w:tcPr>
          <w:p w14:paraId="5CB15774" w14:textId="77777777" w:rsidR="00066802" w:rsidRPr="005F70FB" w:rsidRDefault="00066802" w:rsidP="00E74266">
            <w:pPr>
              <w:pStyle w:val="Text"/>
            </w:pPr>
            <w:r w:rsidRPr="005F70FB">
              <w:t>ta</w:t>
            </w:r>
          </w:p>
        </w:tc>
        <w:tc>
          <w:tcPr>
            <w:tcW w:w="1265" w:type="dxa"/>
            <w:gridSpan w:val="2"/>
            <w:shd w:val="clear" w:color="auto" w:fill="auto"/>
          </w:tcPr>
          <w:p w14:paraId="1A74EC56" w14:textId="77777777" w:rsidR="00066802" w:rsidRPr="005F70FB" w:rsidRDefault="00066802" w:rsidP="00E74266">
            <w:pPr>
              <w:pStyle w:val="Text"/>
            </w:pPr>
            <w:r w:rsidRPr="005F70FB">
              <w:t>p,</w:t>
            </w:r>
          </w:p>
        </w:tc>
        <w:tc>
          <w:tcPr>
            <w:tcW w:w="673" w:type="dxa"/>
            <w:gridSpan w:val="2"/>
            <w:shd w:val="clear" w:color="auto" w:fill="auto"/>
          </w:tcPr>
          <w:p w14:paraId="129B6800" w14:textId="77777777" w:rsidR="00066802" w:rsidRPr="005F70FB" w:rsidRDefault="00066802" w:rsidP="00E74266">
            <w:pPr>
              <w:pStyle w:val="Text"/>
            </w:pPr>
            <w:r w:rsidRPr="005F70FB">
              <w:t>empat</w:t>
            </w:r>
          </w:p>
        </w:tc>
        <w:tc>
          <w:tcPr>
            <w:tcW w:w="718" w:type="dxa"/>
            <w:gridSpan w:val="3"/>
            <w:shd w:val="clear" w:color="auto" w:fill="auto"/>
          </w:tcPr>
          <w:p w14:paraId="6EF189C9" w14:textId="77777777" w:rsidR="00066802" w:rsidRPr="005F70FB" w:rsidRDefault="00066802" w:rsidP="00E74266">
            <w:pPr>
              <w:pStyle w:val="Text"/>
            </w:pPr>
            <w:r w:rsidRPr="005F70FB">
              <w:t>orang</w:t>
            </w:r>
          </w:p>
        </w:tc>
        <w:tc>
          <w:tcPr>
            <w:tcW w:w="706" w:type="dxa"/>
            <w:gridSpan w:val="2"/>
            <w:shd w:val="clear" w:color="auto" w:fill="auto"/>
          </w:tcPr>
          <w:p w14:paraId="433FD04B" w14:textId="77777777" w:rsidR="00066802" w:rsidRPr="005F70FB" w:rsidRDefault="00066802" w:rsidP="00E74266">
            <w:pPr>
              <w:pStyle w:val="Text"/>
            </w:pPr>
            <w:r w:rsidRPr="005F70FB">
              <w:t>itu,</w:t>
            </w:r>
          </w:p>
        </w:tc>
      </w:tr>
      <w:tr w:rsidR="00AC23C4" w:rsidRPr="005F70FB" w14:paraId="106D0BF7" w14:textId="77777777" w:rsidTr="00B81EF8">
        <w:tc>
          <w:tcPr>
            <w:tcW w:w="709" w:type="dxa"/>
            <w:shd w:val="clear" w:color="auto" w:fill="auto"/>
          </w:tcPr>
          <w:p w14:paraId="1CDCAB96" w14:textId="77777777" w:rsidR="00066802" w:rsidRPr="005F70FB" w:rsidRDefault="00066802" w:rsidP="00E74266">
            <w:pPr>
              <w:pStyle w:val="GlossEng2ptafter"/>
            </w:pPr>
          </w:p>
        </w:tc>
        <w:tc>
          <w:tcPr>
            <w:tcW w:w="673" w:type="dxa"/>
            <w:gridSpan w:val="2"/>
            <w:shd w:val="clear" w:color="auto" w:fill="auto"/>
          </w:tcPr>
          <w:p w14:paraId="58AF4CAB" w14:textId="77777777" w:rsidR="00066802" w:rsidRPr="005F70FB" w:rsidRDefault="00066802" w:rsidP="00E74266">
            <w:pPr>
              <w:pStyle w:val="GlossEng2ptafter"/>
            </w:pPr>
            <w:r w:rsidRPr="005F70FB">
              <w:t>time</w:t>
            </w:r>
          </w:p>
        </w:tc>
        <w:tc>
          <w:tcPr>
            <w:tcW w:w="484" w:type="dxa"/>
            <w:shd w:val="clear" w:color="auto" w:fill="auto"/>
          </w:tcPr>
          <w:p w14:paraId="581D2F49" w14:textId="77777777" w:rsidR="00066802" w:rsidRPr="005F70FB" w:rsidRDefault="00066802" w:rsidP="00E74266">
            <w:pPr>
              <w:pStyle w:val="GlossEng2ptafter"/>
            </w:pPr>
            <w:r w:rsidRPr="005F70FB">
              <w:rPr>
                <w:rStyle w:val="ChSmallCaps"/>
              </w:rPr>
              <w:t>1pl</w:t>
            </w:r>
          </w:p>
        </w:tc>
        <w:tc>
          <w:tcPr>
            <w:tcW w:w="879" w:type="dxa"/>
            <w:gridSpan w:val="3"/>
            <w:shd w:val="clear" w:color="auto" w:fill="auto"/>
          </w:tcPr>
          <w:p w14:paraId="72ABE453" w14:textId="77777777" w:rsidR="00066802" w:rsidRPr="005F70FB" w:rsidRDefault="00066802" w:rsidP="00E74266">
            <w:pPr>
              <w:pStyle w:val="GlossEng2ptafter"/>
            </w:pPr>
            <w:r w:rsidRPr="005F70FB">
              <w:t>go.home</w:t>
            </w:r>
          </w:p>
        </w:tc>
        <w:tc>
          <w:tcPr>
            <w:tcW w:w="471" w:type="dxa"/>
            <w:shd w:val="clear" w:color="auto" w:fill="auto"/>
          </w:tcPr>
          <w:p w14:paraId="47633811" w14:textId="77777777" w:rsidR="00066802" w:rsidRPr="005F70FB" w:rsidRDefault="00066802" w:rsidP="00E74266">
            <w:pPr>
              <w:pStyle w:val="GlossEng2ptafter"/>
            </w:pPr>
            <w:r w:rsidRPr="005F70FB">
              <w:rPr>
                <w:rStyle w:val="ChSmallCaps"/>
              </w:rPr>
              <w:t>1pl</w:t>
            </w:r>
          </w:p>
        </w:tc>
        <w:tc>
          <w:tcPr>
            <w:tcW w:w="1265" w:type="dxa"/>
            <w:gridSpan w:val="2"/>
            <w:shd w:val="clear" w:color="auto" w:fill="auto"/>
          </w:tcPr>
          <w:p w14:paraId="446ABE04" w14:textId="77777777" w:rsidR="00066802" w:rsidRPr="005F70FB" w:rsidRDefault="00066802" w:rsidP="00E74266">
            <w:pPr>
              <w:pStyle w:val="GlossEng2ptafter"/>
            </w:pPr>
            <w:r w:rsidRPr="005F70FB">
              <w:rPr>
                <w:rStyle w:val="ChSmallCaps"/>
              </w:rPr>
              <w:t>tru</w:t>
            </w:r>
            <w:r w:rsidRPr="005F70FB">
              <w:t>-go.home</w:t>
            </w:r>
          </w:p>
        </w:tc>
        <w:tc>
          <w:tcPr>
            <w:tcW w:w="673" w:type="dxa"/>
            <w:gridSpan w:val="2"/>
            <w:shd w:val="clear" w:color="auto" w:fill="auto"/>
          </w:tcPr>
          <w:p w14:paraId="4E087120" w14:textId="77777777" w:rsidR="00066802" w:rsidRPr="005F70FB" w:rsidRDefault="00066802" w:rsidP="00E74266">
            <w:pPr>
              <w:pStyle w:val="GlossEng2ptafter"/>
            </w:pPr>
            <w:r w:rsidRPr="005F70FB">
              <w:t>four</w:t>
            </w:r>
          </w:p>
        </w:tc>
        <w:tc>
          <w:tcPr>
            <w:tcW w:w="718" w:type="dxa"/>
            <w:gridSpan w:val="3"/>
            <w:shd w:val="clear" w:color="auto" w:fill="auto"/>
          </w:tcPr>
          <w:p w14:paraId="34E8B204" w14:textId="77777777" w:rsidR="00066802" w:rsidRPr="005F70FB" w:rsidRDefault="00066802" w:rsidP="00E74266">
            <w:pPr>
              <w:pStyle w:val="GlossEng2ptafter"/>
            </w:pPr>
            <w:r w:rsidRPr="005F70FB">
              <w:t>person</w:t>
            </w:r>
          </w:p>
        </w:tc>
        <w:tc>
          <w:tcPr>
            <w:tcW w:w="706" w:type="dxa"/>
            <w:gridSpan w:val="2"/>
            <w:shd w:val="clear" w:color="auto" w:fill="auto"/>
          </w:tcPr>
          <w:p w14:paraId="5E0211AD" w14:textId="77777777" w:rsidR="00066802" w:rsidRPr="005F70FB" w:rsidRDefault="00066802" w:rsidP="00E74266">
            <w:pPr>
              <w:pStyle w:val="GlossEng2ptafter"/>
            </w:pPr>
            <w:r w:rsidRPr="005F70FB">
              <w:rPr>
                <w:rStyle w:val="ChSmallCaps"/>
              </w:rPr>
              <w:t>d.dist</w:t>
            </w:r>
          </w:p>
        </w:tc>
      </w:tr>
      <w:tr w:rsidR="00AC23C4" w:rsidRPr="005F70FB" w14:paraId="221FF404" w14:textId="77777777" w:rsidTr="00B81EF8">
        <w:trPr>
          <w:gridAfter w:val="1"/>
          <w:wAfter w:w="250" w:type="dxa"/>
        </w:trPr>
        <w:tc>
          <w:tcPr>
            <w:tcW w:w="709" w:type="dxa"/>
            <w:shd w:val="clear" w:color="auto" w:fill="auto"/>
          </w:tcPr>
          <w:p w14:paraId="4270CEB5" w14:textId="77777777" w:rsidR="00066802" w:rsidRPr="005F70FB" w:rsidRDefault="00066802" w:rsidP="00E74266">
            <w:pPr>
              <w:pStyle w:val="O0Nwnext"/>
            </w:pPr>
          </w:p>
        </w:tc>
        <w:tc>
          <w:tcPr>
            <w:tcW w:w="480" w:type="dxa"/>
            <w:shd w:val="clear" w:color="auto" w:fill="auto"/>
          </w:tcPr>
          <w:p w14:paraId="7CB6D6A2" w14:textId="77777777" w:rsidR="00066802" w:rsidRPr="005F70FB" w:rsidRDefault="00066802" w:rsidP="00E74266">
            <w:pPr>
              <w:pStyle w:val="Text"/>
            </w:pPr>
            <w:r w:rsidRPr="005F70FB">
              <w:t>kita</w:t>
            </w:r>
          </w:p>
        </w:tc>
        <w:tc>
          <w:tcPr>
            <w:tcW w:w="769" w:type="dxa"/>
            <w:gridSpan w:val="3"/>
            <w:shd w:val="clear" w:color="auto" w:fill="auto"/>
          </w:tcPr>
          <w:p w14:paraId="0D54FFBD" w14:textId="77777777" w:rsidR="00066802" w:rsidRPr="005F70FB" w:rsidRDefault="00066802" w:rsidP="00E74266">
            <w:pPr>
              <w:pStyle w:val="Text"/>
            </w:pPr>
            <w:r w:rsidRPr="005F70FB">
              <w:t>suda</w:t>
            </w:r>
          </w:p>
        </w:tc>
        <w:tc>
          <w:tcPr>
            <w:tcW w:w="652" w:type="dxa"/>
            <w:shd w:val="clear" w:color="auto" w:fill="auto"/>
          </w:tcPr>
          <w:p w14:paraId="10E3A4F1" w14:textId="77777777" w:rsidR="00066802" w:rsidRPr="005F70FB" w:rsidRDefault="00066802" w:rsidP="00E74266">
            <w:pPr>
              <w:pStyle w:val="Text"/>
            </w:pPr>
            <w:r w:rsidRPr="005F70FB">
              <w:t>bawa,</w:t>
            </w:r>
          </w:p>
        </w:tc>
        <w:tc>
          <w:tcPr>
            <w:tcW w:w="1453" w:type="dxa"/>
            <w:gridSpan w:val="3"/>
            <w:shd w:val="clear" w:color="auto" w:fill="auto"/>
          </w:tcPr>
          <w:p w14:paraId="083B7CA2" w14:textId="77777777" w:rsidR="00066802" w:rsidRPr="005F70FB" w:rsidRDefault="00066802" w:rsidP="00E74266">
            <w:pPr>
              <w:pStyle w:val="Text"/>
            </w:pPr>
            <w:r w:rsidRPr="005F70FB">
              <w:t>masing-masing,</w:t>
            </w:r>
          </w:p>
        </w:tc>
        <w:tc>
          <w:tcPr>
            <w:tcW w:w="480" w:type="dxa"/>
            <w:gridSpan w:val="2"/>
            <w:shd w:val="clear" w:color="auto" w:fill="auto"/>
          </w:tcPr>
          <w:p w14:paraId="6D29067A" w14:textId="77777777" w:rsidR="00066802" w:rsidRPr="005F70FB" w:rsidRDefault="00066802" w:rsidP="00E74266">
            <w:pPr>
              <w:pStyle w:val="Text"/>
            </w:pPr>
            <w:r w:rsidRPr="005F70FB">
              <w:t>kita</w:t>
            </w:r>
          </w:p>
        </w:tc>
        <w:tc>
          <w:tcPr>
            <w:tcW w:w="680" w:type="dxa"/>
            <w:gridSpan w:val="2"/>
            <w:shd w:val="clear" w:color="auto" w:fill="auto"/>
          </w:tcPr>
          <w:p w14:paraId="59EA55ED" w14:textId="77777777" w:rsidR="00066802" w:rsidRPr="005F70FB" w:rsidRDefault="00066802" w:rsidP="00E74266">
            <w:pPr>
              <w:pStyle w:val="Text"/>
            </w:pPr>
            <w:r w:rsidRPr="005F70FB">
              <w:t>suda</w:t>
            </w:r>
          </w:p>
        </w:tc>
        <w:tc>
          <w:tcPr>
            <w:tcW w:w="510" w:type="dxa"/>
            <w:shd w:val="clear" w:color="auto" w:fill="auto"/>
          </w:tcPr>
          <w:p w14:paraId="0DEF5C9D" w14:textId="77777777" w:rsidR="00066802" w:rsidRPr="005F70FB" w:rsidRDefault="00066802" w:rsidP="00E74266">
            <w:pPr>
              <w:pStyle w:val="Text"/>
            </w:pPr>
            <w:r w:rsidRPr="005F70FB">
              <w:t>baku</w:t>
            </w:r>
          </w:p>
        </w:tc>
        <w:tc>
          <w:tcPr>
            <w:tcW w:w="595" w:type="dxa"/>
            <w:gridSpan w:val="2"/>
            <w:shd w:val="clear" w:color="auto" w:fill="auto"/>
          </w:tcPr>
          <w:p w14:paraId="32C09BA6" w14:textId="77777777" w:rsidR="00066802" w:rsidRPr="005F70FB" w:rsidRDefault="00066802" w:rsidP="00E74266">
            <w:pPr>
              <w:pStyle w:val="Text"/>
            </w:pPr>
            <w:r w:rsidRPr="005F70FB">
              <w:t>bagi</w:t>
            </w:r>
          </w:p>
        </w:tc>
      </w:tr>
      <w:tr w:rsidR="00AC23C4" w:rsidRPr="005F70FB" w14:paraId="76DD1E47" w14:textId="77777777" w:rsidTr="00B81EF8">
        <w:trPr>
          <w:gridAfter w:val="1"/>
          <w:wAfter w:w="250" w:type="dxa"/>
        </w:trPr>
        <w:tc>
          <w:tcPr>
            <w:tcW w:w="709" w:type="dxa"/>
            <w:shd w:val="clear" w:color="auto" w:fill="auto"/>
          </w:tcPr>
          <w:p w14:paraId="3EE10695" w14:textId="77777777" w:rsidR="00066802" w:rsidRPr="005F70FB" w:rsidRDefault="00066802" w:rsidP="00E74266">
            <w:pPr>
              <w:pStyle w:val="GlossEng"/>
            </w:pPr>
          </w:p>
        </w:tc>
        <w:tc>
          <w:tcPr>
            <w:tcW w:w="480" w:type="dxa"/>
            <w:shd w:val="clear" w:color="auto" w:fill="auto"/>
          </w:tcPr>
          <w:p w14:paraId="59C666C2" w14:textId="77777777" w:rsidR="00066802" w:rsidRPr="005F70FB" w:rsidRDefault="00066802" w:rsidP="00E74266">
            <w:pPr>
              <w:pStyle w:val="GlossEng"/>
            </w:pPr>
            <w:r w:rsidRPr="005F70FB">
              <w:rPr>
                <w:rStyle w:val="ChSmallCaps"/>
              </w:rPr>
              <w:t>1pl</w:t>
            </w:r>
          </w:p>
        </w:tc>
        <w:tc>
          <w:tcPr>
            <w:tcW w:w="769" w:type="dxa"/>
            <w:gridSpan w:val="3"/>
            <w:shd w:val="clear" w:color="auto" w:fill="auto"/>
          </w:tcPr>
          <w:p w14:paraId="2B60F825" w14:textId="77777777" w:rsidR="00066802" w:rsidRPr="005F70FB" w:rsidRDefault="00066802" w:rsidP="00E74266">
            <w:pPr>
              <w:pStyle w:val="GlossEng"/>
            </w:pPr>
            <w:r w:rsidRPr="005F70FB">
              <w:t>already</w:t>
            </w:r>
          </w:p>
        </w:tc>
        <w:tc>
          <w:tcPr>
            <w:tcW w:w="652" w:type="dxa"/>
            <w:shd w:val="clear" w:color="auto" w:fill="auto"/>
          </w:tcPr>
          <w:p w14:paraId="421C6AD9" w14:textId="77777777" w:rsidR="00066802" w:rsidRPr="005F70FB" w:rsidRDefault="00066802" w:rsidP="00E74266">
            <w:pPr>
              <w:pStyle w:val="GlossEng"/>
            </w:pPr>
            <w:r w:rsidRPr="005F70FB">
              <w:t>bring</w:t>
            </w:r>
          </w:p>
        </w:tc>
        <w:tc>
          <w:tcPr>
            <w:tcW w:w="1453" w:type="dxa"/>
            <w:gridSpan w:val="3"/>
            <w:shd w:val="clear" w:color="auto" w:fill="auto"/>
          </w:tcPr>
          <w:p w14:paraId="573BE4A4" w14:textId="77777777" w:rsidR="00066802" w:rsidRPr="005F70FB" w:rsidRDefault="00066802" w:rsidP="00E74266">
            <w:pPr>
              <w:pStyle w:val="GlossEng"/>
            </w:pPr>
            <w:r w:rsidRPr="005F70FB">
              <w:t>each</w:t>
            </w:r>
          </w:p>
        </w:tc>
        <w:tc>
          <w:tcPr>
            <w:tcW w:w="480" w:type="dxa"/>
            <w:gridSpan w:val="2"/>
            <w:shd w:val="clear" w:color="auto" w:fill="auto"/>
          </w:tcPr>
          <w:p w14:paraId="2FBF514E" w14:textId="77777777" w:rsidR="00066802" w:rsidRPr="005F70FB" w:rsidRDefault="00066802" w:rsidP="00E74266">
            <w:pPr>
              <w:pStyle w:val="GlossEng"/>
            </w:pPr>
            <w:r w:rsidRPr="005F70FB">
              <w:rPr>
                <w:rStyle w:val="ChSmallCaps"/>
              </w:rPr>
              <w:t>1pl</w:t>
            </w:r>
          </w:p>
        </w:tc>
        <w:tc>
          <w:tcPr>
            <w:tcW w:w="680" w:type="dxa"/>
            <w:gridSpan w:val="2"/>
            <w:shd w:val="clear" w:color="auto" w:fill="auto"/>
          </w:tcPr>
          <w:p w14:paraId="599EDC20" w14:textId="77777777" w:rsidR="00066802" w:rsidRPr="005F70FB" w:rsidRDefault="00066802" w:rsidP="00E74266">
            <w:pPr>
              <w:pStyle w:val="GlossEng"/>
            </w:pPr>
            <w:r w:rsidRPr="005F70FB">
              <w:t>already</w:t>
            </w:r>
          </w:p>
        </w:tc>
        <w:tc>
          <w:tcPr>
            <w:tcW w:w="510" w:type="dxa"/>
            <w:shd w:val="clear" w:color="auto" w:fill="auto"/>
          </w:tcPr>
          <w:p w14:paraId="3E6F99B5" w14:textId="77777777" w:rsidR="00066802" w:rsidRPr="005F70FB" w:rsidRDefault="00066802" w:rsidP="00E74266">
            <w:pPr>
              <w:pStyle w:val="GlossEng"/>
            </w:pPr>
            <w:r w:rsidRPr="005F70FB">
              <w:rPr>
                <w:rStyle w:val="ChSmallCaps"/>
              </w:rPr>
              <w:t>recp</w:t>
            </w:r>
          </w:p>
        </w:tc>
        <w:tc>
          <w:tcPr>
            <w:tcW w:w="595" w:type="dxa"/>
            <w:gridSpan w:val="2"/>
            <w:shd w:val="clear" w:color="auto" w:fill="auto"/>
          </w:tcPr>
          <w:p w14:paraId="5A6885AD" w14:textId="77777777" w:rsidR="00066802" w:rsidRPr="005F70FB" w:rsidRDefault="00066802" w:rsidP="00E74266">
            <w:pPr>
              <w:pStyle w:val="GlossEng"/>
            </w:pPr>
            <w:r w:rsidRPr="005F70FB">
              <w:t>divide</w:t>
            </w:r>
          </w:p>
        </w:tc>
      </w:tr>
    </w:tbl>
    <w:p w14:paraId="1BDF813B" w14:textId="77777777" w:rsidR="00066802" w:rsidRPr="005F70FB" w:rsidRDefault="00066802" w:rsidP="00066802">
      <w:pPr>
        <w:pStyle w:val="FreeTranslEng"/>
      </w:pPr>
      <w:r w:rsidRPr="005F70FB">
        <w:t>when we went home, (when) we went home[</w:t>
      </w:r>
      <w:r w:rsidRPr="005F70FB">
        <w:rPr>
          <w:rStyle w:val="ChSmallCaps"/>
        </w:rPr>
        <w:t>tru</w:t>
      </w:r>
      <w:r w:rsidRPr="005F70FB">
        <w:t>], those four people, we brought (the meat) already (having been divided up), each of us, we had already divided (the meat) with each other</w:t>
      </w:r>
    </w:p>
    <w:tbl>
      <w:tblPr>
        <w:tblW w:w="6830" w:type="dxa"/>
        <w:tblCellMar>
          <w:left w:w="42" w:type="dxa"/>
          <w:right w:w="42" w:type="dxa"/>
        </w:tblCellMar>
        <w:tblLook w:val="01E0" w:firstRow="1" w:lastRow="1" w:firstColumn="1" w:lastColumn="1" w:noHBand="0" w:noVBand="0"/>
      </w:tblPr>
      <w:tblGrid>
        <w:gridCol w:w="709"/>
        <w:gridCol w:w="496"/>
        <w:gridCol w:w="99"/>
        <w:gridCol w:w="156"/>
        <w:gridCol w:w="164"/>
        <w:gridCol w:w="238"/>
        <w:gridCol w:w="61"/>
        <w:gridCol w:w="126"/>
        <w:gridCol w:w="288"/>
        <w:gridCol w:w="169"/>
        <w:gridCol w:w="54"/>
        <w:gridCol w:w="443"/>
        <w:gridCol w:w="180"/>
        <w:gridCol w:w="85"/>
        <w:gridCol w:w="259"/>
        <w:gridCol w:w="23"/>
        <w:gridCol w:w="267"/>
        <w:gridCol w:w="431"/>
        <w:gridCol w:w="351"/>
        <w:gridCol w:w="267"/>
        <w:gridCol w:w="266"/>
        <w:gridCol w:w="232"/>
        <w:gridCol w:w="20"/>
        <w:gridCol w:w="512"/>
        <w:gridCol w:w="124"/>
        <w:gridCol w:w="34"/>
        <w:gridCol w:w="541"/>
        <w:gridCol w:w="201"/>
        <w:gridCol w:w="34"/>
      </w:tblGrid>
      <w:tr w:rsidR="00AC23C4" w:rsidRPr="005F70FB" w14:paraId="583F4D01" w14:textId="77777777" w:rsidTr="00B81EF8">
        <w:trPr>
          <w:gridAfter w:val="1"/>
          <w:wAfter w:w="34" w:type="dxa"/>
        </w:trPr>
        <w:tc>
          <w:tcPr>
            <w:tcW w:w="709" w:type="dxa"/>
            <w:shd w:val="clear" w:color="auto" w:fill="auto"/>
          </w:tcPr>
          <w:p w14:paraId="686D7C96" w14:textId="77777777" w:rsidR="00066802" w:rsidRPr="005F70FB" w:rsidRDefault="00066802" w:rsidP="00E74266">
            <w:pPr>
              <w:pStyle w:val="Text"/>
            </w:pPr>
            <w:r w:rsidRPr="005F70FB">
              <w:t>0019</w:t>
            </w:r>
          </w:p>
        </w:tc>
        <w:tc>
          <w:tcPr>
            <w:tcW w:w="915" w:type="dxa"/>
            <w:gridSpan w:val="4"/>
            <w:shd w:val="clear" w:color="auto" w:fill="auto"/>
          </w:tcPr>
          <w:p w14:paraId="4B51839F" w14:textId="77777777" w:rsidR="00066802" w:rsidRPr="005F70FB" w:rsidRDefault="00066802" w:rsidP="00E74266">
            <w:pPr>
              <w:pStyle w:val="Text"/>
            </w:pPr>
            <w:r w:rsidRPr="005F70FB">
              <w:t>nanti</w:t>
            </w:r>
          </w:p>
        </w:tc>
        <w:tc>
          <w:tcPr>
            <w:tcW w:w="425" w:type="dxa"/>
            <w:gridSpan w:val="3"/>
            <w:shd w:val="clear" w:color="auto" w:fill="auto"/>
          </w:tcPr>
          <w:p w14:paraId="113351A4" w14:textId="77777777" w:rsidR="00066802" w:rsidRPr="005F70FB" w:rsidRDefault="00066802" w:rsidP="00E74266">
            <w:pPr>
              <w:pStyle w:val="Text"/>
            </w:pPr>
            <w:r w:rsidRPr="005F70FB">
              <w:t>ko</w:t>
            </w:r>
          </w:p>
        </w:tc>
        <w:tc>
          <w:tcPr>
            <w:tcW w:w="511" w:type="dxa"/>
            <w:gridSpan w:val="3"/>
            <w:shd w:val="clear" w:color="auto" w:fill="auto"/>
          </w:tcPr>
          <w:p w14:paraId="78CFC31C" w14:textId="77777777" w:rsidR="00066802" w:rsidRPr="005F70FB" w:rsidRDefault="00066802" w:rsidP="00E74266">
            <w:pPr>
              <w:pStyle w:val="Text"/>
            </w:pPr>
            <w:r w:rsidRPr="005F70FB">
              <w:t>kasi</w:t>
            </w:r>
          </w:p>
        </w:tc>
        <w:tc>
          <w:tcPr>
            <w:tcW w:w="708" w:type="dxa"/>
            <w:gridSpan w:val="3"/>
            <w:shd w:val="clear" w:color="auto" w:fill="auto"/>
          </w:tcPr>
          <w:p w14:paraId="557D14C3" w14:textId="77777777" w:rsidR="00066802" w:rsidRPr="005F70FB" w:rsidRDefault="00066802" w:rsidP="00E74266">
            <w:pPr>
              <w:pStyle w:val="Text"/>
            </w:pPr>
            <w:r w:rsidRPr="005F70FB">
              <w:t>sodara</w:t>
            </w:r>
          </w:p>
        </w:tc>
        <w:tc>
          <w:tcPr>
            <w:tcW w:w="549" w:type="dxa"/>
            <w:gridSpan w:val="3"/>
            <w:shd w:val="clear" w:color="auto" w:fill="auto"/>
          </w:tcPr>
          <w:p w14:paraId="3A9265F7" w14:textId="77777777" w:rsidR="00066802" w:rsidRPr="005F70FB" w:rsidRDefault="00066802" w:rsidP="00E74266">
            <w:pPr>
              <w:pStyle w:val="Text"/>
            </w:pPr>
            <w:r w:rsidRPr="005F70FB">
              <w:t>yang</w:t>
            </w:r>
          </w:p>
        </w:tc>
        <w:tc>
          <w:tcPr>
            <w:tcW w:w="1049" w:type="dxa"/>
            <w:gridSpan w:val="3"/>
            <w:shd w:val="clear" w:color="auto" w:fill="auto"/>
          </w:tcPr>
          <w:p w14:paraId="1D5E8881" w14:textId="77777777" w:rsidR="00066802" w:rsidRPr="005F70FB" w:rsidRDefault="00066802" w:rsidP="00E74266">
            <w:pPr>
              <w:pStyle w:val="Text"/>
            </w:pPr>
            <w:r w:rsidRPr="005F70FB">
              <w:t>laing,</w:t>
            </w:r>
          </w:p>
        </w:tc>
        <w:tc>
          <w:tcPr>
            <w:tcW w:w="518" w:type="dxa"/>
            <w:gridSpan w:val="3"/>
            <w:shd w:val="clear" w:color="auto" w:fill="auto"/>
          </w:tcPr>
          <w:p w14:paraId="4EA77330" w14:textId="77777777" w:rsidR="00066802" w:rsidRPr="005F70FB" w:rsidRDefault="00066802" w:rsidP="00E74266">
            <w:pPr>
              <w:pStyle w:val="Text"/>
            </w:pPr>
            <w:r w:rsidRPr="005F70FB">
              <w:t>saya</w:t>
            </w:r>
          </w:p>
        </w:tc>
        <w:tc>
          <w:tcPr>
            <w:tcW w:w="512" w:type="dxa"/>
            <w:shd w:val="clear" w:color="auto" w:fill="auto"/>
          </w:tcPr>
          <w:p w14:paraId="08FAC65E" w14:textId="77777777" w:rsidR="00066802" w:rsidRPr="005F70FB" w:rsidRDefault="00066802" w:rsidP="00E74266">
            <w:pPr>
              <w:pStyle w:val="Text"/>
            </w:pPr>
            <w:r w:rsidRPr="005F70FB">
              <w:t>juga</w:t>
            </w:r>
          </w:p>
        </w:tc>
        <w:tc>
          <w:tcPr>
            <w:tcW w:w="900" w:type="dxa"/>
            <w:gridSpan w:val="4"/>
            <w:shd w:val="clear" w:color="auto" w:fill="auto"/>
          </w:tcPr>
          <w:p w14:paraId="1798B408" w14:textId="77777777" w:rsidR="00066802" w:rsidRPr="005F70FB" w:rsidRDefault="00066802" w:rsidP="00E74266">
            <w:pPr>
              <w:pStyle w:val="Text"/>
            </w:pPr>
            <w:r w:rsidRPr="005F70FB">
              <w:t>nanti</w:t>
            </w:r>
          </w:p>
        </w:tc>
      </w:tr>
      <w:tr w:rsidR="00AC23C4" w:rsidRPr="005F70FB" w14:paraId="74EE979E" w14:textId="77777777" w:rsidTr="00B81EF8">
        <w:trPr>
          <w:gridAfter w:val="1"/>
          <w:wAfter w:w="34" w:type="dxa"/>
        </w:trPr>
        <w:tc>
          <w:tcPr>
            <w:tcW w:w="709" w:type="dxa"/>
            <w:shd w:val="clear" w:color="auto" w:fill="auto"/>
          </w:tcPr>
          <w:p w14:paraId="0F79FEC0" w14:textId="77777777" w:rsidR="00066802" w:rsidRPr="005F70FB" w:rsidRDefault="00066802" w:rsidP="00E74266">
            <w:pPr>
              <w:pStyle w:val="GlossEng2ptafter"/>
            </w:pPr>
          </w:p>
        </w:tc>
        <w:tc>
          <w:tcPr>
            <w:tcW w:w="915" w:type="dxa"/>
            <w:gridSpan w:val="4"/>
            <w:shd w:val="clear" w:color="auto" w:fill="auto"/>
          </w:tcPr>
          <w:p w14:paraId="562EC7FE" w14:textId="77777777" w:rsidR="00066802" w:rsidRPr="005F70FB" w:rsidRDefault="00066802" w:rsidP="00E74266">
            <w:pPr>
              <w:pStyle w:val="GlossEng2ptafter"/>
            </w:pPr>
            <w:r w:rsidRPr="005F70FB">
              <w:t>very.soon</w:t>
            </w:r>
          </w:p>
        </w:tc>
        <w:tc>
          <w:tcPr>
            <w:tcW w:w="425" w:type="dxa"/>
            <w:gridSpan w:val="3"/>
            <w:shd w:val="clear" w:color="auto" w:fill="auto"/>
          </w:tcPr>
          <w:p w14:paraId="5BBB369C" w14:textId="77777777" w:rsidR="00066802" w:rsidRPr="005F70FB" w:rsidRDefault="00066802" w:rsidP="00E74266">
            <w:pPr>
              <w:pStyle w:val="GlossEng2ptafter"/>
            </w:pPr>
            <w:r w:rsidRPr="005F70FB">
              <w:rPr>
                <w:rStyle w:val="ChSmallCaps"/>
              </w:rPr>
              <w:t>2sg</w:t>
            </w:r>
          </w:p>
        </w:tc>
        <w:tc>
          <w:tcPr>
            <w:tcW w:w="511" w:type="dxa"/>
            <w:gridSpan w:val="3"/>
            <w:shd w:val="clear" w:color="auto" w:fill="auto"/>
          </w:tcPr>
          <w:p w14:paraId="382AE89F" w14:textId="77777777" w:rsidR="00066802" w:rsidRPr="005F70FB" w:rsidRDefault="00066802" w:rsidP="00E74266">
            <w:pPr>
              <w:pStyle w:val="GlossEng2ptafter"/>
            </w:pPr>
            <w:r w:rsidRPr="005F70FB">
              <w:t>give</w:t>
            </w:r>
          </w:p>
        </w:tc>
        <w:tc>
          <w:tcPr>
            <w:tcW w:w="708" w:type="dxa"/>
            <w:gridSpan w:val="3"/>
            <w:shd w:val="clear" w:color="auto" w:fill="auto"/>
          </w:tcPr>
          <w:p w14:paraId="612AEF74" w14:textId="77777777" w:rsidR="00066802" w:rsidRPr="005F70FB" w:rsidRDefault="00066802" w:rsidP="00E74266">
            <w:pPr>
              <w:pStyle w:val="GlossEng2ptafter"/>
            </w:pPr>
            <w:r w:rsidRPr="005F70FB">
              <w:t>sibling</w:t>
            </w:r>
          </w:p>
        </w:tc>
        <w:tc>
          <w:tcPr>
            <w:tcW w:w="549" w:type="dxa"/>
            <w:gridSpan w:val="3"/>
            <w:shd w:val="clear" w:color="auto" w:fill="auto"/>
          </w:tcPr>
          <w:p w14:paraId="47313139" w14:textId="77777777" w:rsidR="00066802" w:rsidRPr="005F70FB" w:rsidRDefault="00066802" w:rsidP="00E74266">
            <w:pPr>
              <w:pStyle w:val="GlossEng2ptafter"/>
            </w:pPr>
            <w:r w:rsidRPr="005F70FB">
              <w:rPr>
                <w:rStyle w:val="ChSmallCaps"/>
              </w:rPr>
              <w:t>rel</w:t>
            </w:r>
          </w:p>
        </w:tc>
        <w:tc>
          <w:tcPr>
            <w:tcW w:w="1049" w:type="dxa"/>
            <w:gridSpan w:val="3"/>
            <w:shd w:val="clear" w:color="auto" w:fill="auto"/>
          </w:tcPr>
          <w:p w14:paraId="453A29C1" w14:textId="77777777" w:rsidR="00066802" w:rsidRPr="005F70FB" w:rsidRDefault="00066802" w:rsidP="00E74266">
            <w:pPr>
              <w:pStyle w:val="GlossEng2ptafter"/>
            </w:pPr>
            <w:r w:rsidRPr="005F70FB">
              <w:t>be.different</w:t>
            </w:r>
          </w:p>
        </w:tc>
        <w:tc>
          <w:tcPr>
            <w:tcW w:w="518" w:type="dxa"/>
            <w:gridSpan w:val="3"/>
            <w:shd w:val="clear" w:color="auto" w:fill="auto"/>
          </w:tcPr>
          <w:p w14:paraId="6360A6FB" w14:textId="77777777" w:rsidR="00066802" w:rsidRPr="005F70FB" w:rsidRDefault="00066802" w:rsidP="00E74266">
            <w:pPr>
              <w:pStyle w:val="GlossEng2ptafter"/>
            </w:pPr>
            <w:r w:rsidRPr="005F70FB">
              <w:rPr>
                <w:rStyle w:val="ChSmallCaps"/>
              </w:rPr>
              <w:t>1sg</w:t>
            </w:r>
          </w:p>
        </w:tc>
        <w:tc>
          <w:tcPr>
            <w:tcW w:w="512" w:type="dxa"/>
            <w:shd w:val="clear" w:color="auto" w:fill="auto"/>
          </w:tcPr>
          <w:p w14:paraId="0DF2CB2C" w14:textId="77777777" w:rsidR="00066802" w:rsidRPr="005F70FB" w:rsidRDefault="00066802" w:rsidP="00E74266">
            <w:pPr>
              <w:pStyle w:val="GlossEng2ptafter"/>
            </w:pPr>
            <w:r w:rsidRPr="005F70FB">
              <w:t>also</w:t>
            </w:r>
          </w:p>
        </w:tc>
        <w:tc>
          <w:tcPr>
            <w:tcW w:w="900" w:type="dxa"/>
            <w:gridSpan w:val="4"/>
            <w:shd w:val="clear" w:color="auto" w:fill="auto"/>
          </w:tcPr>
          <w:p w14:paraId="3668FE3F" w14:textId="77777777" w:rsidR="00066802" w:rsidRPr="005F70FB" w:rsidRDefault="00066802" w:rsidP="00E74266">
            <w:pPr>
              <w:pStyle w:val="GlossEng2ptafter"/>
            </w:pPr>
            <w:r w:rsidRPr="005F70FB">
              <w:t>very.soon</w:t>
            </w:r>
          </w:p>
        </w:tc>
      </w:tr>
      <w:tr w:rsidR="00AC23C4" w:rsidRPr="005F70FB" w14:paraId="78C6FE27" w14:textId="77777777" w:rsidTr="00B81EF8">
        <w:tc>
          <w:tcPr>
            <w:tcW w:w="709" w:type="dxa"/>
            <w:shd w:val="clear" w:color="auto" w:fill="auto"/>
          </w:tcPr>
          <w:p w14:paraId="003B7559" w14:textId="77777777" w:rsidR="00066802" w:rsidRPr="005F70FB" w:rsidRDefault="00066802" w:rsidP="00E74266">
            <w:pPr>
              <w:pStyle w:val="O0Nwnext"/>
            </w:pPr>
          </w:p>
        </w:tc>
        <w:tc>
          <w:tcPr>
            <w:tcW w:w="595" w:type="dxa"/>
            <w:gridSpan w:val="2"/>
            <w:shd w:val="clear" w:color="auto" w:fill="auto"/>
          </w:tcPr>
          <w:p w14:paraId="04118F02" w14:textId="77777777" w:rsidR="00066802" w:rsidRPr="005F70FB" w:rsidRDefault="00066802" w:rsidP="00E74266">
            <w:pPr>
              <w:pStyle w:val="Text"/>
            </w:pPr>
            <w:r w:rsidRPr="005F70FB">
              <w:t>bagi</w:t>
            </w:r>
          </w:p>
        </w:tc>
        <w:tc>
          <w:tcPr>
            <w:tcW w:w="1033" w:type="dxa"/>
            <w:gridSpan w:val="6"/>
            <w:shd w:val="clear" w:color="auto" w:fill="auto"/>
          </w:tcPr>
          <w:p w14:paraId="30A7F1A2" w14:textId="77777777" w:rsidR="00066802" w:rsidRPr="005F70FB" w:rsidRDefault="00066802" w:rsidP="00E74266">
            <w:pPr>
              <w:pStyle w:val="Text"/>
            </w:pPr>
            <w:r w:rsidRPr="005F70FB">
              <w:t>so</w:t>
            </w:r>
          </w:p>
        </w:tc>
        <w:tc>
          <w:tcPr>
            <w:tcW w:w="666" w:type="dxa"/>
            <w:gridSpan w:val="3"/>
            <w:shd w:val="clear" w:color="auto" w:fill="auto"/>
          </w:tcPr>
          <w:p w14:paraId="35ED94A7" w14:textId="77777777" w:rsidR="00066802" w:rsidRPr="005F70FB" w:rsidRDefault="00066802" w:rsidP="00E74266">
            <w:pPr>
              <w:pStyle w:val="Text"/>
            </w:pPr>
            <w:r w:rsidRPr="005F70FB">
              <w:t>sodara</w:t>
            </w:r>
          </w:p>
        </w:tc>
        <w:tc>
          <w:tcPr>
            <w:tcW w:w="547" w:type="dxa"/>
            <w:gridSpan w:val="4"/>
            <w:shd w:val="clear" w:color="auto" w:fill="auto"/>
          </w:tcPr>
          <w:p w14:paraId="766C922F" w14:textId="77777777" w:rsidR="00066802" w:rsidRPr="005F70FB" w:rsidRDefault="00066802" w:rsidP="00E74266">
            <w:pPr>
              <w:pStyle w:val="Text"/>
            </w:pPr>
            <w:r w:rsidRPr="005F70FB">
              <w:t>yang</w:t>
            </w:r>
          </w:p>
        </w:tc>
        <w:tc>
          <w:tcPr>
            <w:tcW w:w="1049" w:type="dxa"/>
            <w:gridSpan w:val="3"/>
            <w:shd w:val="clear" w:color="auto" w:fill="auto"/>
          </w:tcPr>
          <w:p w14:paraId="3E31108E" w14:textId="77777777" w:rsidR="00066802" w:rsidRPr="005F70FB" w:rsidRDefault="00066802" w:rsidP="00E74266">
            <w:pPr>
              <w:pStyle w:val="Text"/>
            </w:pPr>
            <w:r w:rsidRPr="005F70FB">
              <w:t>laing</w:t>
            </w:r>
          </w:p>
        </w:tc>
        <w:tc>
          <w:tcPr>
            <w:tcW w:w="765" w:type="dxa"/>
            <w:gridSpan w:val="3"/>
            <w:shd w:val="clear" w:color="auto" w:fill="auto"/>
          </w:tcPr>
          <w:p w14:paraId="7B54FE9C" w14:textId="77777777" w:rsidR="00066802" w:rsidRPr="005F70FB" w:rsidRDefault="00066802" w:rsidP="00E74266">
            <w:pPr>
              <w:pStyle w:val="Text"/>
            </w:pPr>
            <w:r w:rsidRPr="005F70FB">
              <w:t>suda</w:t>
            </w:r>
          </w:p>
        </w:tc>
        <w:tc>
          <w:tcPr>
            <w:tcW w:w="656" w:type="dxa"/>
            <w:gridSpan w:val="3"/>
            <w:shd w:val="clear" w:color="auto" w:fill="auto"/>
          </w:tcPr>
          <w:p w14:paraId="06B89D83" w14:textId="77777777" w:rsidR="00066802" w:rsidRPr="005F70FB" w:rsidRDefault="00066802" w:rsidP="00E74266">
            <w:pPr>
              <w:pStyle w:val="Text"/>
            </w:pPr>
            <w:r w:rsidRPr="005F70FB">
              <w:t>punya</w:t>
            </w:r>
          </w:p>
        </w:tc>
        <w:tc>
          <w:tcPr>
            <w:tcW w:w="810" w:type="dxa"/>
            <w:gridSpan w:val="4"/>
            <w:shd w:val="clear" w:color="auto" w:fill="auto"/>
          </w:tcPr>
          <w:p w14:paraId="737F615C" w14:textId="19E7D2A8" w:rsidR="00066802" w:rsidRPr="005F70FB" w:rsidRDefault="00066802" w:rsidP="00E74266">
            <w:pPr>
              <w:pStyle w:val="Text"/>
            </w:pPr>
            <w:r w:rsidRPr="005F70FB">
              <w:t>bagiang</w:t>
            </w:r>
            <w:r w:rsidR="00C82099">
              <w:t>,</w:t>
            </w:r>
          </w:p>
        </w:tc>
      </w:tr>
      <w:tr w:rsidR="00AC23C4" w:rsidRPr="005F70FB" w14:paraId="36644690" w14:textId="77777777" w:rsidTr="00B81EF8">
        <w:tc>
          <w:tcPr>
            <w:tcW w:w="709" w:type="dxa"/>
            <w:shd w:val="clear" w:color="auto" w:fill="auto"/>
          </w:tcPr>
          <w:p w14:paraId="05112890" w14:textId="77777777" w:rsidR="00066802" w:rsidRPr="005F70FB" w:rsidRDefault="00066802" w:rsidP="00E74266">
            <w:pPr>
              <w:pStyle w:val="GlossEng2ptafter"/>
            </w:pPr>
          </w:p>
        </w:tc>
        <w:tc>
          <w:tcPr>
            <w:tcW w:w="595" w:type="dxa"/>
            <w:gridSpan w:val="2"/>
            <w:shd w:val="clear" w:color="auto" w:fill="auto"/>
          </w:tcPr>
          <w:p w14:paraId="7E4DE2AB" w14:textId="77777777" w:rsidR="00066802" w:rsidRPr="005F70FB" w:rsidRDefault="00066802" w:rsidP="00E74266">
            <w:pPr>
              <w:pStyle w:val="GlossEng2ptafter"/>
            </w:pPr>
            <w:r w:rsidRPr="005F70FB">
              <w:t>divide</w:t>
            </w:r>
          </w:p>
        </w:tc>
        <w:tc>
          <w:tcPr>
            <w:tcW w:w="1033" w:type="dxa"/>
            <w:gridSpan w:val="6"/>
            <w:shd w:val="clear" w:color="auto" w:fill="auto"/>
          </w:tcPr>
          <w:p w14:paraId="0CFDA978" w14:textId="77777777" w:rsidR="00066802" w:rsidRPr="005F70FB" w:rsidRDefault="00066802" w:rsidP="00E74266">
            <w:pPr>
              <w:pStyle w:val="GlossEng2ptafter"/>
            </w:pPr>
            <w:r w:rsidRPr="005F70FB">
              <w:rPr>
                <w:rStyle w:val="ChSmallCaps"/>
              </w:rPr>
              <w:t>tru</w:t>
            </w:r>
            <w:r w:rsidRPr="005F70FB">
              <w:t>-sibling</w:t>
            </w:r>
          </w:p>
        </w:tc>
        <w:tc>
          <w:tcPr>
            <w:tcW w:w="666" w:type="dxa"/>
            <w:gridSpan w:val="3"/>
            <w:shd w:val="clear" w:color="auto" w:fill="auto"/>
          </w:tcPr>
          <w:p w14:paraId="7A5B1112" w14:textId="77777777" w:rsidR="00066802" w:rsidRPr="005F70FB" w:rsidRDefault="00066802" w:rsidP="00E74266">
            <w:pPr>
              <w:pStyle w:val="GlossEng2ptafter"/>
            </w:pPr>
            <w:r w:rsidRPr="005F70FB">
              <w:t>sibling</w:t>
            </w:r>
          </w:p>
        </w:tc>
        <w:tc>
          <w:tcPr>
            <w:tcW w:w="547" w:type="dxa"/>
            <w:gridSpan w:val="4"/>
            <w:shd w:val="clear" w:color="auto" w:fill="auto"/>
          </w:tcPr>
          <w:p w14:paraId="12AACD63" w14:textId="77777777" w:rsidR="00066802" w:rsidRPr="005F70FB" w:rsidRDefault="00066802" w:rsidP="00E74266">
            <w:pPr>
              <w:pStyle w:val="GlossEng2ptafter"/>
            </w:pPr>
            <w:r w:rsidRPr="005F70FB">
              <w:rPr>
                <w:rStyle w:val="ChSmallCaps"/>
              </w:rPr>
              <w:t>rel</w:t>
            </w:r>
          </w:p>
        </w:tc>
        <w:tc>
          <w:tcPr>
            <w:tcW w:w="1049" w:type="dxa"/>
            <w:gridSpan w:val="3"/>
            <w:shd w:val="clear" w:color="auto" w:fill="auto"/>
          </w:tcPr>
          <w:p w14:paraId="3D960D88" w14:textId="77777777" w:rsidR="00066802" w:rsidRPr="005F70FB" w:rsidRDefault="00066802" w:rsidP="00E74266">
            <w:pPr>
              <w:pStyle w:val="GlossEng2ptafter"/>
            </w:pPr>
            <w:r w:rsidRPr="005F70FB">
              <w:t>be.different</w:t>
            </w:r>
          </w:p>
        </w:tc>
        <w:tc>
          <w:tcPr>
            <w:tcW w:w="765" w:type="dxa"/>
            <w:gridSpan w:val="3"/>
            <w:shd w:val="clear" w:color="auto" w:fill="auto"/>
          </w:tcPr>
          <w:p w14:paraId="4091E795" w14:textId="77777777" w:rsidR="00066802" w:rsidRPr="005F70FB" w:rsidRDefault="00066802" w:rsidP="00E74266">
            <w:pPr>
              <w:pStyle w:val="GlossEng2ptafter"/>
            </w:pPr>
            <w:r w:rsidRPr="005F70FB">
              <w:t>already</w:t>
            </w:r>
          </w:p>
        </w:tc>
        <w:tc>
          <w:tcPr>
            <w:tcW w:w="656" w:type="dxa"/>
            <w:gridSpan w:val="3"/>
            <w:shd w:val="clear" w:color="auto" w:fill="auto"/>
          </w:tcPr>
          <w:p w14:paraId="386E1C6A" w14:textId="77777777" w:rsidR="00066802" w:rsidRPr="005F70FB" w:rsidRDefault="00066802" w:rsidP="00E74266">
            <w:pPr>
              <w:pStyle w:val="GlossEng2ptafter"/>
            </w:pPr>
            <w:r w:rsidRPr="005F70FB">
              <w:t>have</w:t>
            </w:r>
          </w:p>
        </w:tc>
        <w:tc>
          <w:tcPr>
            <w:tcW w:w="810" w:type="dxa"/>
            <w:gridSpan w:val="4"/>
            <w:shd w:val="clear" w:color="auto" w:fill="auto"/>
          </w:tcPr>
          <w:p w14:paraId="7344EDD0" w14:textId="77777777" w:rsidR="00066802" w:rsidRPr="005F70FB" w:rsidRDefault="00066802" w:rsidP="00E74266">
            <w:pPr>
              <w:pStyle w:val="GlossEng2ptafter"/>
            </w:pPr>
            <w:r w:rsidRPr="005F70FB">
              <w:t>part</w:t>
            </w:r>
          </w:p>
        </w:tc>
      </w:tr>
      <w:tr w:rsidR="00AC23C4" w:rsidRPr="005F70FB" w14:paraId="4D0AE82B" w14:textId="77777777" w:rsidTr="00B81EF8">
        <w:trPr>
          <w:gridAfter w:val="2"/>
          <w:wAfter w:w="235" w:type="dxa"/>
        </w:trPr>
        <w:tc>
          <w:tcPr>
            <w:tcW w:w="709" w:type="dxa"/>
            <w:shd w:val="clear" w:color="auto" w:fill="auto"/>
          </w:tcPr>
          <w:p w14:paraId="3FF3E1D9" w14:textId="77777777" w:rsidR="00066802" w:rsidRPr="005F70FB" w:rsidRDefault="00066802" w:rsidP="00E74266">
            <w:pPr>
              <w:pStyle w:val="O0Nwnext"/>
            </w:pPr>
          </w:p>
        </w:tc>
        <w:tc>
          <w:tcPr>
            <w:tcW w:w="751" w:type="dxa"/>
            <w:gridSpan w:val="3"/>
            <w:shd w:val="clear" w:color="auto" w:fill="auto"/>
          </w:tcPr>
          <w:p w14:paraId="0A2C0C04" w14:textId="77777777" w:rsidR="00066802" w:rsidRPr="005F70FB" w:rsidRDefault="00066802" w:rsidP="00E74266">
            <w:pPr>
              <w:pStyle w:val="Text"/>
            </w:pPr>
            <w:r w:rsidRPr="005F70FB">
              <w:t>tinggal</w:t>
            </w:r>
          </w:p>
        </w:tc>
        <w:tc>
          <w:tcPr>
            <w:tcW w:w="463" w:type="dxa"/>
            <w:gridSpan w:val="3"/>
            <w:shd w:val="clear" w:color="auto" w:fill="auto"/>
          </w:tcPr>
          <w:p w14:paraId="56D5A22F" w14:textId="77777777" w:rsidR="00066802" w:rsidRPr="005F70FB" w:rsidRDefault="00066802" w:rsidP="00E74266">
            <w:pPr>
              <w:pStyle w:val="Text"/>
            </w:pPr>
            <w:r w:rsidRPr="005F70FB">
              <w:t>kita</w:t>
            </w:r>
          </w:p>
        </w:tc>
        <w:tc>
          <w:tcPr>
            <w:tcW w:w="583" w:type="dxa"/>
            <w:gridSpan w:val="3"/>
            <w:shd w:val="clear" w:color="auto" w:fill="auto"/>
          </w:tcPr>
          <w:p w14:paraId="5CBBCFC5" w14:textId="77777777" w:rsidR="00066802" w:rsidRPr="005F70FB" w:rsidRDefault="00066802" w:rsidP="00E74266">
            <w:pPr>
              <w:pStyle w:val="Text"/>
            </w:pPr>
            <w:r w:rsidRPr="005F70FB">
              <w:t>bawa</w:t>
            </w:r>
          </w:p>
        </w:tc>
        <w:tc>
          <w:tcPr>
            <w:tcW w:w="677" w:type="dxa"/>
            <w:gridSpan w:val="3"/>
            <w:shd w:val="clear" w:color="auto" w:fill="auto"/>
          </w:tcPr>
          <w:p w14:paraId="2C1EAB95" w14:textId="77777777" w:rsidR="00066802" w:rsidRPr="005F70FB" w:rsidRDefault="00066802" w:rsidP="00E74266">
            <w:pPr>
              <w:pStyle w:val="Text"/>
            </w:pPr>
            <w:r w:rsidRPr="005F70FB">
              <w:t>sampe</w:t>
            </w:r>
          </w:p>
        </w:tc>
        <w:tc>
          <w:tcPr>
            <w:tcW w:w="344" w:type="dxa"/>
            <w:gridSpan w:val="2"/>
            <w:shd w:val="clear" w:color="auto" w:fill="auto"/>
          </w:tcPr>
          <w:p w14:paraId="2FA94600" w14:textId="77777777" w:rsidR="00066802" w:rsidRPr="005F70FB" w:rsidRDefault="00066802" w:rsidP="00E74266">
            <w:pPr>
              <w:pStyle w:val="Text"/>
            </w:pPr>
            <w:r w:rsidRPr="005F70FB">
              <w:t>di</w:t>
            </w:r>
          </w:p>
        </w:tc>
        <w:tc>
          <w:tcPr>
            <w:tcW w:w="721" w:type="dxa"/>
            <w:gridSpan w:val="3"/>
            <w:shd w:val="clear" w:color="auto" w:fill="auto"/>
          </w:tcPr>
          <w:p w14:paraId="0BEF43CC" w14:textId="77777777" w:rsidR="00066802" w:rsidRPr="005F70FB" w:rsidRDefault="00066802" w:rsidP="00E74266">
            <w:pPr>
              <w:pStyle w:val="Text"/>
            </w:pPr>
            <w:r w:rsidRPr="005F70FB">
              <w:t>ruma,</w:t>
            </w:r>
          </w:p>
        </w:tc>
        <w:tc>
          <w:tcPr>
            <w:tcW w:w="884" w:type="dxa"/>
            <w:gridSpan w:val="3"/>
            <w:shd w:val="clear" w:color="auto" w:fill="auto"/>
          </w:tcPr>
          <w:p w14:paraId="75089BC2" w14:textId="77777777" w:rsidR="00066802" w:rsidRPr="005F70FB" w:rsidRDefault="00066802" w:rsidP="00E74266">
            <w:pPr>
              <w:pStyle w:val="Text"/>
            </w:pPr>
            <w:r w:rsidRPr="005F70FB">
              <w:t>suda</w:t>
            </w:r>
          </w:p>
        </w:tc>
        <w:tc>
          <w:tcPr>
            <w:tcW w:w="922" w:type="dxa"/>
            <w:gridSpan w:val="5"/>
            <w:shd w:val="clear" w:color="auto" w:fill="auto"/>
          </w:tcPr>
          <w:p w14:paraId="664C5996" w14:textId="77777777" w:rsidR="00066802" w:rsidRPr="005F70FB" w:rsidRDefault="00066802" w:rsidP="00E74266">
            <w:pPr>
              <w:pStyle w:val="Text"/>
            </w:pPr>
            <w:r w:rsidRPr="005F70FB">
              <w:t>sore</w:t>
            </w:r>
          </w:p>
        </w:tc>
        <w:tc>
          <w:tcPr>
            <w:tcW w:w="541" w:type="dxa"/>
            <w:shd w:val="clear" w:color="auto" w:fill="auto"/>
          </w:tcPr>
          <w:p w14:paraId="1A15AFED" w14:textId="77777777" w:rsidR="00066802" w:rsidRPr="005F70FB" w:rsidRDefault="00066802" w:rsidP="00E74266">
            <w:pPr>
              <w:pStyle w:val="Text"/>
            </w:pPr>
            <w:r w:rsidRPr="005F70FB">
              <w:t>hari,</w:t>
            </w:r>
          </w:p>
        </w:tc>
      </w:tr>
      <w:tr w:rsidR="00AC23C4" w:rsidRPr="005F70FB" w14:paraId="545B3EA7" w14:textId="77777777" w:rsidTr="00B81EF8">
        <w:trPr>
          <w:gridAfter w:val="2"/>
          <w:wAfter w:w="235" w:type="dxa"/>
        </w:trPr>
        <w:tc>
          <w:tcPr>
            <w:tcW w:w="709" w:type="dxa"/>
            <w:shd w:val="clear" w:color="auto" w:fill="auto"/>
          </w:tcPr>
          <w:p w14:paraId="3679A7FE" w14:textId="77777777" w:rsidR="00066802" w:rsidRPr="005F70FB" w:rsidRDefault="00066802" w:rsidP="00E74266">
            <w:pPr>
              <w:pStyle w:val="GlossEng2ptafter"/>
            </w:pPr>
          </w:p>
        </w:tc>
        <w:tc>
          <w:tcPr>
            <w:tcW w:w="751" w:type="dxa"/>
            <w:gridSpan w:val="3"/>
            <w:shd w:val="clear" w:color="auto" w:fill="auto"/>
          </w:tcPr>
          <w:p w14:paraId="742E841A" w14:textId="77777777" w:rsidR="00066802" w:rsidRPr="005F70FB" w:rsidRDefault="00066802" w:rsidP="00E74266">
            <w:pPr>
              <w:pStyle w:val="GlossEng2ptafter"/>
            </w:pPr>
            <w:r w:rsidRPr="005F70FB">
              <w:t>stay</w:t>
            </w:r>
          </w:p>
        </w:tc>
        <w:tc>
          <w:tcPr>
            <w:tcW w:w="463" w:type="dxa"/>
            <w:gridSpan w:val="3"/>
            <w:shd w:val="clear" w:color="auto" w:fill="auto"/>
          </w:tcPr>
          <w:p w14:paraId="378EC891" w14:textId="77777777" w:rsidR="00066802" w:rsidRPr="005F70FB" w:rsidRDefault="00066802" w:rsidP="00E74266">
            <w:pPr>
              <w:pStyle w:val="GlossEng2ptafter"/>
            </w:pPr>
            <w:r w:rsidRPr="005F70FB">
              <w:rPr>
                <w:rStyle w:val="ChSmallCaps"/>
              </w:rPr>
              <w:t>1pl</w:t>
            </w:r>
          </w:p>
        </w:tc>
        <w:tc>
          <w:tcPr>
            <w:tcW w:w="583" w:type="dxa"/>
            <w:gridSpan w:val="3"/>
            <w:shd w:val="clear" w:color="auto" w:fill="auto"/>
          </w:tcPr>
          <w:p w14:paraId="7BB12489" w14:textId="77777777" w:rsidR="00066802" w:rsidRPr="005F70FB" w:rsidRDefault="00066802" w:rsidP="00E74266">
            <w:pPr>
              <w:pStyle w:val="GlossEng2ptafter"/>
            </w:pPr>
            <w:r w:rsidRPr="005F70FB">
              <w:t>bring</w:t>
            </w:r>
          </w:p>
        </w:tc>
        <w:tc>
          <w:tcPr>
            <w:tcW w:w="677" w:type="dxa"/>
            <w:gridSpan w:val="3"/>
            <w:shd w:val="clear" w:color="auto" w:fill="auto"/>
          </w:tcPr>
          <w:p w14:paraId="55D38F02" w14:textId="77777777" w:rsidR="00066802" w:rsidRPr="005F70FB" w:rsidRDefault="00066802" w:rsidP="00E74266">
            <w:pPr>
              <w:pStyle w:val="GlossEng2ptafter"/>
            </w:pPr>
            <w:r w:rsidRPr="005F70FB">
              <w:t>reach</w:t>
            </w:r>
          </w:p>
        </w:tc>
        <w:tc>
          <w:tcPr>
            <w:tcW w:w="344" w:type="dxa"/>
            <w:gridSpan w:val="2"/>
            <w:shd w:val="clear" w:color="auto" w:fill="auto"/>
          </w:tcPr>
          <w:p w14:paraId="302227A7" w14:textId="77777777" w:rsidR="00066802" w:rsidRPr="005F70FB" w:rsidRDefault="00066802" w:rsidP="00E74266">
            <w:pPr>
              <w:pStyle w:val="GlossEng2ptafter"/>
            </w:pPr>
            <w:r w:rsidRPr="005F70FB">
              <w:t>at</w:t>
            </w:r>
          </w:p>
        </w:tc>
        <w:tc>
          <w:tcPr>
            <w:tcW w:w="721" w:type="dxa"/>
            <w:gridSpan w:val="3"/>
            <w:shd w:val="clear" w:color="auto" w:fill="auto"/>
          </w:tcPr>
          <w:p w14:paraId="29580909" w14:textId="77777777" w:rsidR="00066802" w:rsidRPr="005F70FB" w:rsidRDefault="00066802" w:rsidP="00E74266">
            <w:pPr>
              <w:pStyle w:val="GlossEng2ptafter"/>
            </w:pPr>
            <w:r w:rsidRPr="005F70FB">
              <w:t>house</w:t>
            </w:r>
          </w:p>
        </w:tc>
        <w:tc>
          <w:tcPr>
            <w:tcW w:w="884" w:type="dxa"/>
            <w:gridSpan w:val="3"/>
            <w:shd w:val="clear" w:color="auto" w:fill="auto"/>
          </w:tcPr>
          <w:p w14:paraId="315F702B" w14:textId="77777777" w:rsidR="00066802" w:rsidRPr="005F70FB" w:rsidRDefault="00066802" w:rsidP="00E74266">
            <w:pPr>
              <w:pStyle w:val="GlossEng2ptafter"/>
            </w:pPr>
            <w:r w:rsidRPr="005F70FB">
              <w:t>already</w:t>
            </w:r>
          </w:p>
        </w:tc>
        <w:tc>
          <w:tcPr>
            <w:tcW w:w="922" w:type="dxa"/>
            <w:gridSpan w:val="5"/>
            <w:shd w:val="clear" w:color="auto" w:fill="auto"/>
          </w:tcPr>
          <w:p w14:paraId="355EE98E" w14:textId="77777777" w:rsidR="00066802" w:rsidRPr="005F70FB" w:rsidRDefault="00066802" w:rsidP="00E74266">
            <w:pPr>
              <w:pStyle w:val="GlossEng2ptafter"/>
            </w:pPr>
            <w:r w:rsidRPr="005F70FB">
              <w:t>afternoon</w:t>
            </w:r>
          </w:p>
        </w:tc>
        <w:tc>
          <w:tcPr>
            <w:tcW w:w="541" w:type="dxa"/>
            <w:shd w:val="clear" w:color="auto" w:fill="auto"/>
          </w:tcPr>
          <w:p w14:paraId="1532AE73" w14:textId="77777777" w:rsidR="00066802" w:rsidRPr="005F70FB" w:rsidRDefault="00066802" w:rsidP="00E74266">
            <w:pPr>
              <w:pStyle w:val="GlossEng2ptafter"/>
            </w:pPr>
            <w:r w:rsidRPr="005F70FB">
              <w:t>day</w:t>
            </w:r>
          </w:p>
        </w:tc>
      </w:tr>
      <w:tr w:rsidR="00066802" w:rsidRPr="005F70FB" w14:paraId="17B4A756" w14:textId="77777777" w:rsidTr="00B81EF8">
        <w:trPr>
          <w:gridAfter w:val="18"/>
          <w:wAfter w:w="4270" w:type="dxa"/>
        </w:trPr>
        <w:tc>
          <w:tcPr>
            <w:tcW w:w="709" w:type="dxa"/>
            <w:shd w:val="clear" w:color="auto" w:fill="auto"/>
          </w:tcPr>
          <w:p w14:paraId="4B7F7471" w14:textId="77777777" w:rsidR="00066802" w:rsidRPr="005F70FB" w:rsidRDefault="00066802" w:rsidP="00E74266">
            <w:pPr>
              <w:pStyle w:val="O0Nwnext"/>
            </w:pPr>
          </w:p>
        </w:tc>
        <w:tc>
          <w:tcPr>
            <w:tcW w:w="496" w:type="dxa"/>
            <w:shd w:val="clear" w:color="auto" w:fill="auto"/>
          </w:tcPr>
          <w:p w14:paraId="73A302D7" w14:textId="77777777" w:rsidR="00066802" w:rsidRPr="005F70FB" w:rsidRDefault="00066802" w:rsidP="00E74266">
            <w:pPr>
              <w:pStyle w:val="Text"/>
            </w:pPr>
            <w:r w:rsidRPr="005F70FB">
              <w:t>kita</w:t>
            </w:r>
          </w:p>
        </w:tc>
        <w:tc>
          <w:tcPr>
            <w:tcW w:w="657" w:type="dxa"/>
            <w:gridSpan w:val="4"/>
            <w:shd w:val="clear" w:color="auto" w:fill="auto"/>
          </w:tcPr>
          <w:p w14:paraId="4FB0F29B" w14:textId="77777777" w:rsidR="00066802" w:rsidRPr="005F70FB" w:rsidRDefault="00066802" w:rsidP="00E74266">
            <w:pPr>
              <w:pStyle w:val="Text"/>
            </w:pPr>
            <w:r w:rsidRPr="005F70FB">
              <w:t>bagi</w:t>
            </w:r>
          </w:p>
        </w:tc>
        <w:tc>
          <w:tcPr>
            <w:tcW w:w="698" w:type="dxa"/>
            <w:gridSpan w:val="5"/>
            <w:shd w:val="clear" w:color="auto" w:fill="auto"/>
          </w:tcPr>
          <w:p w14:paraId="525811EE" w14:textId="77777777" w:rsidR="00066802" w:rsidRPr="005F70FB" w:rsidRDefault="00066802" w:rsidP="00E74266">
            <w:pPr>
              <w:pStyle w:val="Text"/>
            </w:pPr>
            <w:r w:rsidRPr="005F70FB">
              <w:t>malam</w:t>
            </w:r>
          </w:p>
        </w:tc>
      </w:tr>
      <w:tr w:rsidR="00066802" w:rsidRPr="005F70FB" w14:paraId="740DE2E1" w14:textId="77777777" w:rsidTr="00B81EF8">
        <w:trPr>
          <w:gridAfter w:val="18"/>
          <w:wAfter w:w="4270" w:type="dxa"/>
        </w:trPr>
        <w:tc>
          <w:tcPr>
            <w:tcW w:w="709" w:type="dxa"/>
            <w:shd w:val="clear" w:color="auto" w:fill="auto"/>
          </w:tcPr>
          <w:p w14:paraId="088459D9" w14:textId="77777777" w:rsidR="00066802" w:rsidRPr="005F70FB" w:rsidRDefault="00066802" w:rsidP="00E74266">
            <w:pPr>
              <w:pStyle w:val="GlossEng"/>
            </w:pPr>
          </w:p>
        </w:tc>
        <w:tc>
          <w:tcPr>
            <w:tcW w:w="496" w:type="dxa"/>
            <w:shd w:val="clear" w:color="auto" w:fill="auto"/>
          </w:tcPr>
          <w:p w14:paraId="587797DF" w14:textId="77777777" w:rsidR="00066802" w:rsidRPr="005F70FB" w:rsidRDefault="00066802" w:rsidP="00E74266">
            <w:pPr>
              <w:pStyle w:val="GlossEng"/>
            </w:pPr>
            <w:r w:rsidRPr="005F70FB">
              <w:rPr>
                <w:rStyle w:val="ChSmallCaps"/>
              </w:rPr>
              <w:t>1pl</w:t>
            </w:r>
          </w:p>
        </w:tc>
        <w:tc>
          <w:tcPr>
            <w:tcW w:w="657" w:type="dxa"/>
            <w:gridSpan w:val="4"/>
            <w:shd w:val="clear" w:color="auto" w:fill="auto"/>
          </w:tcPr>
          <w:p w14:paraId="7F0A2F22" w14:textId="77777777" w:rsidR="00066802" w:rsidRPr="005F70FB" w:rsidRDefault="00066802" w:rsidP="00E74266">
            <w:pPr>
              <w:pStyle w:val="GlossEng"/>
            </w:pPr>
            <w:r w:rsidRPr="005F70FB">
              <w:t>divide</w:t>
            </w:r>
          </w:p>
        </w:tc>
        <w:tc>
          <w:tcPr>
            <w:tcW w:w="698" w:type="dxa"/>
            <w:gridSpan w:val="5"/>
            <w:shd w:val="clear" w:color="auto" w:fill="auto"/>
          </w:tcPr>
          <w:p w14:paraId="44BF257C" w14:textId="77777777" w:rsidR="00066802" w:rsidRPr="005F70FB" w:rsidRDefault="00066802" w:rsidP="00E74266">
            <w:pPr>
              <w:pStyle w:val="GlossEng"/>
            </w:pPr>
            <w:r w:rsidRPr="005F70FB">
              <w:t>night</w:t>
            </w:r>
          </w:p>
        </w:tc>
      </w:tr>
    </w:tbl>
    <w:p w14:paraId="53C5D3F6" w14:textId="297FD046" w:rsidR="00066802" w:rsidRPr="005F70FB" w:rsidRDefault="00066802" w:rsidP="00066802">
      <w:pPr>
        <w:pStyle w:val="FreeTranslEng"/>
      </w:pPr>
      <w:r w:rsidRPr="005F70FB">
        <w:t>later you give (the meat) to other friends and relatives, later I</w:t>
      </w:r>
      <w:r w:rsidR="00B7093A" w:rsidRPr="005F70FB">
        <w:t>’</w:t>
      </w:r>
      <w:r w:rsidRPr="005F70FB">
        <w:t>ll also distribute (it to) other friends and relatives, (we) already have (our) share, it remains that we bring (our share home), having arrived home, it was already afternoon, we distributed (the meat until) the evening</w:t>
      </w:r>
    </w:p>
    <w:tbl>
      <w:tblPr>
        <w:tblW w:w="0" w:type="auto"/>
        <w:tblCellMar>
          <w:left w:w="42" w:type="dxa"/>
          <w:right w:w="42" w:type="dxa"/>
        </w:tblCellMar>
        <w:tblLook w:val="01E0" w:firstRow="1" w:lastRow="1" w:firstColumn="1" w:lastColumn="1" w:noHBand="0" w:noVBand="0"/>
      </w:tblPr>
      <w:tblGrid>
        <w:gridCol w:w="709"/>
        <w:gridCol w:w="467"/>
        <w:gridCol w:w="603"/>
        <w:gridCol w:w="267"/>
        <w:gridCol w:w="508"/>
        <w:gridCol w:w="232"/>
        <w:gridCol w:w="359"/>
        <w:gridCol w:w="214"/>
        <w:gridCol w:w="355"/>
        <w:gridCol w:w="340"/>
        <w:gridCol w:w="362"/>
        <w:gridCol w:w="589"/>
        <w:gridCol w:w="440"/>
        <w:gridCol w:w="823"/>
      </w:tblGrid>
      <w:tr w:rsidR="00AC23C4" w:rsidRPr="005F70FB" w14:paraId="26604BC9" w14:textId="77777777" w:rsidTr="00AC23C4">
        <w:tc>
          <w:tcPr>
            <w:tcW w:w="709" w:type="dxa"/>
            <w:shd w:val="clear" w:color="auto" w:fill="auto"/>
          </w:tcPr>
          <w:p w14:paraId="676178E1" w14:textId="77777777" w:rsidR="00066802" w:rsidRPr="005F70FB" w:rsidRDefault="00066802" w:rsidP="00E74266">
            <w:pPr>
              <w:pStyle w:val="Text"/>
            </w:pPr>
            <w:r w:rsidRPr="005F70FB">
              <w:t>0020</w:t>
            </w:r>
          </w:p>
        </w:tc>
        <w:tc>
          <w:tcPr>
            <w:tcW w:w="1337" w:type="dxa"/>
            <w:gridSpan w:val="3"/>
            <w:shd w:val="clear" w:color="auto" w:fill="auto"/>
          </w:tcPr>
          <w:p w14:paraId="21673AE3" w14:textId="77777777" w:rsidR="00066802" w:rsidRPr="005F70FB" w:rsidRDefault="00066802" w:rsidP="00E74266">
            <w:pPr>
              <w:pStyle w:val="Text"/>
            </w:pPr>
            <w:r w:rsidRPr="005F70FB">
              <w:t>sodara~sodara</w:t>
            </w:r>
          </w:p>
        </w:tc>
        <w:tc>
          <w:tcPr>
            <w:tcW w:w="740" w:type="dxa"/>
            <w:gridSpan w:val="2"/>
            <w:shd w:val="clear" w:color="auto" w:fill="auto"/>
          </w:tcPr>
          <w:p w14:paraId="104AE691" w14:textId="77777777" w:rsidR="00066802" w:rsidRPr="005F70FB" w:rsidRDefault="00066802" w:rsidP="00E74266">
            <w:pPr>
              <w:pStyle w:val="Text"/>
            </w:pPr>
            <w:r w:rsidRPr="005F70FB">
              <w:t>dorang</w:t>
            </w:r>
          </w:p>
        </w:tc>
        <w:tc>
          <w:tcPr>
            <w:tcW w:w="573" w:type="dxa"/>
            <w:gridSpan w:val="2"/>
            <w:shd w:val="clear" w:color="auto" w:fill="auto"/>
          </w:tcPr>
          <w:p w14:paraId="247C02D2" w14:textId="77777777" w:rsidR="00066802" w:rsidRPr="005F70FB" w:rsidRDefault="00066802" w:rsidP="00E74266">
            <w:pPr>
              <w:pStyle w:val="Text"/>
            </w:pPr>
            <w:r w:rsidRPr="005F70FB">
              <w:t>mo</w:t>
            </w:r>
          </w:p>
        </w:tc>
        <w:tc>
          <w:tcPr>
            <w:tcW w:w="695" w:type="dxa"/>
            <w:gridSpan w:val="2"/>
            <w:shd w:val="clear" w:color="auto" w:fill="auto"/>
          </w:tcPr>
          <w:p w14:paraId="44850A54" w14:textId="77777777" w:rsidR="00066802" w:rsidRPr="005F70FB" w:rsidRDefault="00066802" w:rsidP="00E74266">
            <w:pPr>
              <w:pStyle w:val="Text"/>
            </w:pPr>
            <w:r w:rsidRPr="005F70FB">
              <w:t>masak</w:t>
            </w:r>
          </w:p>
        </w:tc>
        <w:tc>
          <w:tcPr>
            <w:tcW w:w="951" w:type="dxa"/>
            <w:gridSpan w:val="2"/>
            <w:shd w:val="clear" w:color="auto" w:fill="auto"/>
          </w:tcPr>
          <w:p w14:paraId="3EEA22C4" w14:textId="77777777" w:rsidR="00066802" w:rsidRPr="005F70FB" w:rsidRDefault="00066802" w:rsidP="00E74266">
            <w:pPr>
              <w:pStyle w:val="Text"/>
            </w:pPr>
            <w:r w:rsidRPr="005F70FB">
              <w:t>sayur,</w:t>
            </w:r>
          </w:p>
        </w:tc>
        <w:tc>
          <w:tcPr>
            <w:tcW w:w="440" w:type="dxa"/>
            <w:shd w:val="clear" w:color="auto" w:fill="auto"/>
          </w:tcPr>
          <w:p w14:paraId="37448269" w14:textId="77777777" w:rsidR="00066802" w:rsidRPr="005F70FB" w:rsidRDefault="00066802" w:rsidP="00E74266">
            <w:pPr>
              <w:pStyle w:val="Text"/>
            </w:pPr>
            <w:r w:rsidRPr="005F70FB">
              <w:t>liat</w:t>
            </w:r>
          </w:p>
        </w:tc>
        <w:tc>
          <w:tcPr>
            <w:tcW w:w="823" w:type="dxa"/>
            <w:shd w:val="clear" w:color="auto" w:fill="auto"/>
          </w:tcPr>
          <w:p w14:paraId="5A4BBB61" w14:textId="77777777" w:rsidR="00066802" w:rsidRPr="005F70FB" w:rsidRDefault="00066802" w:rsidP="00E74266">
            <w:pPr>
              <w:pStyle w:val="Text"/>
            </w:pPr>
            <w:r w:rsidRPr="005F70FB">
              <w:t>begini,</w:t>
            </w:r>
          </w:p>
        </w:tc>
      </w:tr>
      <w:tr w:rsidR="00AC23C4" w:rsidRPr="005F70FB" w14:paraId="619F3081" w14:textId="77777777" w:rsidTr="00AC23C4">
        <w:tc>
          <w:tcPr>
            <w:tcW w:w="709" w:type="dxa"/>
            <w:shd w:val="clear" w:color="auto" w:fill="auto"/>
          </w:tcPr>
          <w:p w14:paraId="574825CD" w14:textId="77777777" w:rsidR="00066802" w:rsidRPr="005F70FB" w:rsidRDefault="00066802" w:rsidP="00E74266">
            <w:pPr>
              <w:pStyle w:val="GlossEng2ptafter"/>
            </w:pPr>
          </w:p>
        </w:tc>
        <w:tc>
          <w:tcPr>
            <w:tcW w:w="1337" w:type="dxa"/>
            <w:gridSpan w:val="3"/>
            <w:shd w:val="clear" w:color="auto" w:fill="auto"/>
          </w:tcPr>
          <w:p w14:paraId="05DF03C4" w14:textId="77777777" w:rsidR="00066802" w:rsidRPr="005F70FB" w:rsidRDefault="00066802" w:rsidP="00E74266">
            <w:pPr>
              <w:pStyle w:val="GlossEng2ptafter"/>
            </w:pPr>
            <w:r w:rsidRPr="005F70FB">
              <w:rPr>
                <w:rStyle w:val="ChSmallCaps"/>
              </w:rPr>
              <w:t>rdp</w:t>
            </w:r>
            <w:r w:rsidRPr="005F70FB">
              <w:t>~sibling</w:t>
            </w:r>
          </w:p>
        </w:tc>
        <w:tc>
          <w:tcPr>
            <w:tcW w:w="740" w:type="dxa"/>
            <w:gridSpan w:val="2"/>
            <w:shd w:val="clear" w:color="auto" w:fill="auto"/>
          </w:tcPr>
          <w:p w14:paraId="57A024F5" w14:textId="77777777" w:rsidR="00066802" w:rsidRPr="005F70FB" w:rsidRDefault="00066802" w:rsidP="00E74266">
            <w:pPr>
              <w:pStyle w:val="GlossEng2ptafter"/>
            </w:pPr>
            <w:r w:rsidRPr="005F70FB">
              <w:rPr>
                <w:rStyle w:val="ChSmallCaps"/>
              </w:rPr>
              <w:t>3pl</w:t>
            </w:r>
          </w:p>
        </w:tc>
        <w:tc>
          <w:tcPr>
            <w:tcW w:w="573" w:type="dxa"/>
            <w:gridSpan w:val="2"/>
            <w:shd w:val="clear" w:color="auto" w:fill="auto"/>
          </w:tcPr>
          <w:p w14:paraId="35B6B208" w14:textId="77777777" w:rsidR="00066802" w:rsidRPr="005F70FB" w:rsidRDefault="00066802" w:rsidP="00E74266">
            <w:pPr>
              <w:pStyle w:val="GlossEng2ptafter"/>
            </w:pPr>
            <w:r w:rsidRPr="005F70FB">
              <w:t>want</w:t>
            </w:r>
          </w:p>
        </w:tc>
        <w:tc>
          <w:tcPr>
            <w:tcW w:w="695" w:type="dxa"/>
            <w:gridSpan w:val="2"/>
            <w:shd w:val="clear" w:color="auto" w:fill="auto"/>
          </w:tcPr>
          <w:p w14:paraId="3CD8AD61" w14:textId="77777777" w:rsidR="00066802" w:rsidRPr="005F70FB" w:rsidRDefault="00066802" w:rsidP="00E74266">
            <w:pPr>
              <w:pStyle w:val="GlossEng2ptafter"/>
            </w:pPr>
            <w:r w:rsidRPr="005F70FB">
              <w:t>cook</w:t>
            </w:r>
          </w:p>
        </w:tc>
        <w:tc>
          <w:tcPr>
            <w:tcW w:w="951" w:type="dxa"/>
            <w:gridSpan w:val="2"/>
            <w:shd w:val="clear" w:color="auto" w:fill="auto"/>
          </w:tcPr>
          <w:p w14:paraId="5F803F39" w14:textId="77777777" w:rsidR="00066802" w:rsidRPr="005F70FB" w:rsidRDefault="00066802" w:rsidP="00E74266">
            <w:pPr>
              <w:pStyle w:val="GlossEng2ptafter"/>
            </w:pPr>
            <w:r w:rsidRPr="005F70FB">
              <w:t>vegetable</w:t>
            </w:r>
          </w:p>
        </w:tc>
        <w:tc>
          <w:tcPr>
            <w:tcW w:w="440" w:type="dxa"/>
            <w:shd w:val="clear" w:color="auto" w:fill="auto"/>
          </w:tcPr>
          <w:p w14:paraId="56065781" w14:textId="77777777" w:rsidR="00066802" w:rsidRPr="005F70FB" w:rsidRDefault="00066802" w:rsidP="00E74266">
            <w:pPr>
              <w:pStyle w:val="GlossEng2ptafter"/>
            </w:pPr>
            <w:r w:rsidRPr="005F70FB">
              <w:t>see</w:t>
            </w:r>
          </w:p>
        </w:tc>
        <w:tc>
          <w:tcPr>
            <w:tcW w:w="823" w:type="dxa"/>
            <w:shd w:val="clear" w:color="auto" w:fill="auto"/>
          </w:tcPr>
          <w:p w14:paraId="4C57DBFC" w14:textId="77777777" w:rsidR="00066802" w:rsidRPr="005F70FB" w:rsidRDefault="00066802" w:rsidP="00E74266">
            <w:pPr>
              <w:pStyle w:val="GlossEng2ptafter"/>
            </w:pPr>
            <w:r w:rsidRPr="005F70FB">
              <w:t>like.this</w:t>
            </w:r>
          </w:p>
        </w:tc>
      </w:tr>
      <w:tr w:rsidR="00AC23C4" w:rsidRPr="005F70FB" w14:paraId="47F995A4" w14:textId="77777777" w:rsidTr="00AC23C4">
        <w:trPr>
          <w:gridAfter w:val="3"/>
          <w:wAfter w:w="1852" w:type="dxa"/>
        </w:trPr>
        <w:tc>
          <w:tcPr>
            <w:tcW w:w="709" w:type="dxa"/>
            <w:shd w:val="clear" w:color="auto" w:fill="auto"/>
          </w:tcPr>
          <w:p w14:paraId="3314BC86" w14:textId="77777777" w:rsidR="00066802" w:rsidRPr="005F70FB" w:rsidRDefault="00066802" w:rsidP="00E74266">
            <w:pPr>
              <w:pStyle w:val="O0Nwnext"/>
            </w:pPr>
          </w:p>
        </w:tc>
        <w:tc>
          <w:tcPr>
            <w:tcW w:w="467" w:type="dxa"/>
            <w:shd w:val="clear" w:color="auto" w:fill="auto"/>
          </w:tcPr>
          <w:p w14:paraId="3D913D97" w14:textId="77777777" w:rsidR="00066802" w:rsidRPr="005F70FB" w:rsidRDefault="00066802" w:rsidP="00E74266">
            <w:pPr>
              <w:pStyle w:val="Text"/>
            </w:pPr>
            <w:r w:rsidRPr="005F70FB">
              <w:t>ta</w:t>
            </w:r>
          </w:p>
        </w:tc>
        <w:tc>
          <w:tcPr>
            <w:tcW w:w="603" w:type="dxa"/>
            <w:shd w:val="clear" w:color="auto" w:fill="auto"/>
          </w:tcPr>
          <w:p w14:paraId="07F4ACB1" w14:textId="77777777" w:rsidR="00066802" w:rsidRPr="005F70FB" w:rsidRDefault="00066802" w:rsidP="00E74266">
            <w:pPr>
              <w:pStyle w:val="Text"/>
            </w:pPr>
            <w:r w:rsidRPr="005F70FB">
              <w:t>bawa</w:t>
            </w:r>
          </w:p>
        </w:tc>
        <w:tc>
          <w:tcPr>
            <w:tcW w:w="775" w:type="dxa"/>
            <w:gridSpan w:val="2"/>
            <w:shd w:val="clear" w:color="auto" w:fill="auto"/>
          </w:tcPr>
          <w:p w14:paraId="5091A5D1" w14:textId="77777777" w:rsidR="00066802" w:rsidRPr="005F70FB" w:rsidRDefault="00066802" w:rsidP="00E74266">
            <w:pPr>
              <w:pStyle w:val="Text"/>
            </w:pPr>
            <w:r w:rsidRPr="005F70FB">
              <w:t>daging,</w:t>
            </w:r>
          </w:p>
        </w:tc>
        <w:tc>
          <w:tcPr>
            <w:tcW w:w="591" w:type="dxa"/>
            <w:gridSpan w:val="2"/>
            <w:shd w:val="clear" w:color="auto" w:fill="auto"/>
          </w:tcPr>
          <w:p w14:paraId="7E932082" w14:textId="77777777" w:rsidR="00066802" w:rsidRPr="005F70FB" w:rsidRDefault="00066802" w:rsidP="00E74266">
            <w:pPr>
              <w:pStyle w:val="Text"/>
            </w:pPr>
            <w:r w:rsidRPr="005F70FB">
              <w:t>siapa</w:t>
            </w:r>
          </w:p>
        </w:tc>
        <w:tc>
          <w:tcPr>
            <w:tcW w:w="569" w:type="dxa"/>
            <w:gridSpan w:val="2"/>
            <w:shd w:val="clear" w:color="auto" w:fill="auto"/>
          </w:tcPr>
          <w:p w14:paraId="6D531668" w14:textId="77777777" w:rsidR="00066802" w:rsidRPr="005F70FB" w:rsidRDefault="00066802" w:rsidP="00E74266">
            <w:pPr>
              <w:pStyle w:val="Text"/>
            </w:pPr>
            <w:r w:rsidRPr="005F70FB">
              <w:t>yang</w:t>
            </w:r>
          </w:p>
        </w:tc>
        <w:tc>
          <w:tcPr>
            <w:tcW w:w="702" w:type="dxa"/>
            <w:gridSpan w:val="2"/>
            <w:shd w:val="clear" w:color="auto" w:fill="auto"/>
          </w:tcPr>
          <w:p w14:paraId="278F854D" w14:textId="77777777" w:rsidR="00066802" w:rsidRPr="005F70FB" w:rsidRDefault="00066802" w:rsidP="00E74266">
            <w:pPr>
              <w:pStyle w:val="Text"/>
            </w:pPr>
            <w:r w:rsidRPr="005F70FB">
              <w:t>dapat?</w:t>
            </w:r>
          </w:p>
        </w:tc>
      </w:tr>
      <w:tr w:rsidR="00AC23C4" w:rsidRPr="005F70FB" w14:paraId="58026F36" w14:textId="77777777" w:rsidTr="00AC23C4">
        <w:trPr>
          <w:gridAfter w:val="3"/>
          <w:wAfter w:w="1852" w:type="dxa"/>
        </w:trPr>
        <w:tc>
          <w:tcPr>
            <w:tcW w:w="709" w:type="dxa"/>
            <w:shd w:val="clear" w:color="auto" w:fill="auto"/>
          </w:tcPr>
          <w:p w14:paraId="4CEE9709" w14:textId="77777777" w:rsidR="00066802" w:rsidRPr="005F70FB" w:rsidRDefault="00066802" w:rsidP="00E74266">
            <w:pPr>
              <w:pStyle w:val="GlossEng"/>
            </w:pPr>
          </w:p>
        </w:tc>
        <w:tc>
          <w:tcPr>
            <w:tcW w:w="467" w:type="dxa"/>
            <w:shd w:val="clear" w:color="auto" w:fill="auto"/>
          </w:tcPr>
          <w:p w14:paraId="782501AB" w14:textId="77777777" w:rsidR="00066802" w:rsidRPr="005F70FB" w:rsidRDefault="00066802" w:rsidP="00E74266">
            <w:pPr>
              <w:pStyle w:val="GlossEng"/>
            </w:pPr>
            <w:r w:rsidRPr="005F70FB">
              <w:rPr>
                <w:rStyle w:val="ChSmallCaps"/>
              </w:rPr>
              <w:t>1pl</w:t>
            </w:r>
          </w:p>
        </w:tc>
        <w:tc>
          <w:tcPr>
            <w:tcW w:w="603" w:type="dxa"/>
            <w:shd w:val="clear" w:color="auto" w:fill="auto"/>
          </w:tcPr>
          <w:p w14:paraId="3EBDEF50" w14:textId="77777777" w:rsidR="00066802" w:rsidRPr="005F70FB" w:rsidRDefault="00066802" w:rsidP="00E74266">
            <w:pPr>
              <w:pStyle w:val="GlossEng"/>
            </w:pPr>
            <w:r w:rsidRPr="005F70FB">
              <w:t>bring</w:t>
            </w:r>
          </w:p>
        </w:tc>
        <w:tc>
          <w:tcPr>
            <w:tcW w:w="775" w:type="dxa"/>
            <w:gridSpan w:val="2"/>
            <w:shd w:val="clear" w:color="auto" w:fill="auto"/>
          </w:tcPr>
          <w:p w14:paraId="1792A303" w14:textId="77777777" w:rsidR="00066802" w:rsidRPr="005F70FB" w:rsidRDefault="00066802" w:rsidP="00E74266">
            <w:pPr>
              <w:pStyle w:val="GlossEng"/>
            </w:pPr>
            <w:r w:rsidRPr="005F70FB">
              <w:t>meat</w:t>
            </w:r>
          </w:p>
        </w:tc>
        <w:tc>
          <w:tcPr>
            <w:tcW w:w="591" w:type="dxa"/>
            <w:gridSpan w:val="2"/>
            <w:shd w:val="clear" w:color="auto" w:fill="auto"/>
          </w:tcPr>
          <w:p w14:paraId="6F84607C" w14:textId="77777777" w:rsidR="00066802" w:rsidRPr="005F70FB" w:rsidRDefault="00066802" w:rsidP="00E74266">
            <w:pPr>
              <w:pStyle w:val="GlossEng"/>
            </w:pPr>
            <w:r w:rsidRPr="005F70FB">
              <w:t>who</w:t>
            </w:r>
          </w:p>
        </w:tc>
        <w:tc>
          <w:tcPr>
            <w:tcW w:w="569" w:type="dxa"/>
            <w:gridSpan w:val="2"/>
            <w:shd w:val="clear" w:color="auto" w:fill="auto"/>
          </w:tcPr>
          <w:p w14:paraId="4476704E" w14:textId="77777777" w:rsidR="00066802" w:rsidRPr="005F70FB" w:rsidRDefault="00066802" w:rsidP="00E74266">
            <w:pPr>
              <w:pStyle w:val="GlossEng"/>
            </w:pPr>
            <w:r w:rsidRPr="005F70FB">
              <w:rPr>
                <w:rStyle w:val="ChSmallCaps"/>
              </w:rPr>
              <w:t>rel</w:t>
            </w:r>
          </w:p>
        </w:tc>
        <w:tc>
          <w:tcPr>
            <w:tcW w:w="702" w:type="dxa"/>
            <w:gridSpan w:val="2"/>
            <w:shd w:val="clear" w:color="auto" w:fill="auto"/>
          </w:tcPr>
          <w:p w14:paraId="0EBF3289" w14:textId="77777777" w:rsidR="00066802" w:rsidRPr="005F70FB" w:rsidRDefault="00066802" w:rsidP="00E74266">
            <w:pPr>
              <w:pStyle w:val="GlossEng"/>
            </w:pPr>
            <w:r w:rsidRPr="005F70FB">
              <w:t>get</w:t>
            </w:r>
          </w:p>
        </w:tc>
      </w:tr>
    </w:tbl>
    <w:p w14:paraId="7071425B" w14:textId="5519947B" w:rsidR="00066802" w:rsidRPr="005F70FB" w:rsidRDefault="00066802" w:rsidP="00066802">
      <w:pPr>
        <w:pStyle w:val="FreeTranslEng"/>
      </w:pPr>
      <w:r w:rsidRPr="005F70FB">
        <w:t xml:space="preserve">the </w:t>
      </w:r>
      <w:r w:rsidR="00E75EFF" w:rsidRPr="005F70FB">
        <w:t xml:space="preserve">relatives and </w:t>
      </w:r>
      <w:r w:rsidRPr="005F70FB">
        <w:t xml:space="preserve">friends wanted to cook vegetables, as (they) saw that we brought (them) meat (they asked us), </w:t>
      </w:r>
      <w:r w:rsidR="00B7093A" w:rsidRPr="005F70FB">
        <w:t>‘</w:t>
      </w:r>
      <w:r w:rsidRPr="005F70FB">
        <w:t>who (is the one) who got (the pig)?</w:t>
      </w:r>
      <w:r w:rsidR="00B7093A" w:rsidRPr="005F70FB">
        <w:t>’</w:t>
      </w:r>
    </w:p>
    <w:tbl>
      <w:tblPr>
        <w:tblW w:w="6853" w:type="dxa"/>
        <w:tblCellMar>
          <w:left w:w="42" w:type="dxa"/>
          <w:right w:w="42" w:type="dxa"/>
        </w:tblCellMar>
        <w:tblLook w:val="01E0" w:firstRow="1" w:lastRow="1" w:firstColumn="1" w:lastColumn="1" w:noHBand="0" w:noVBand="0"/>
      </w:tblPr>
      <w:tblGrid>
        <w:gridCol w:w="709"/>
        <w:gridCol w:w="618"/>
        <w:gridCol w:w="34"/>
        <w:gridCol w:w="84"/>
        <w:gridCol w:w="370"/>
        <w:gridCol w:w="41"/>
        <w:gridCol w:w="114"/>
        <w:gridCol w:w="355"/>
        <w:gridCol w:w="308"/>
        <w:gridCol w:w="62"/>
        <w:gridCol w:w="321"/>
        <w:gridCol w:w="415"/>
        <w:gridCol w:w="125"/>
        <w:gridCol w:w="318"/>
        <w:gridCol w:w="459"/>
        <w:gridCol w:w="393"/>
        <w:gridCol w:w="236"/>
        <w:gridCol w:w="367"/>
        <w:gridCol w:w="206"/>
        <w:gridCol w:w="524"/>
        <w:gridCol w:w="16"/>
        <w:gridCol w:w="656"/>
        <w:gridCol w:w="122"/>
      </w:tblGrid>
      <w:tr w:rsidR="00AC23C4" w:rsidRPr="005F70FB" w14:paraId="71208291" w14:textId="77777777" w:rsidTr="00B81EF8">
        <w:tc>
          <w:tcPr>
            <w:tcW w:w="709" w:type="dxa"/>
            <w:shd w:val="clear" w:color="auto" w:fill="auto"/>
          </w:tcPr>
          <w:p w14:paraId="440B91CC" w14:textId="77777777" w:rsidR="00066802" w:rsidRPr="005F70FB" w:rsidRDefault="00066802" w:rsidP="00E74266">
            <w:pPr>
              <w:pStyle w:val="Text"/>
            </w:pPr>
            <w:r w:rsidRPr="005F70FB">
              <w:t>0021</w:t>
            </w:r>
          </w:p>
        </w:tc>
        <w:tc>
          <w:tcPr>
            <w:tcW w:w="652" w:type="dxa"/>
            <w:gridSpan w:val="2"/>
            <w:shd w:val="clear" w:color="auto" w:fill="auto"/>
          </w:tcPr>
          <w:p w14:paraId="0AE518F4" w14:textId="77777777" w:rsidR="00066802" w:rsidRPr="005F70FB" w:rsidRDefault="00066802" w:rsidP="00E74266">
            <w:pPr>
              <w:pStyle w:val="Text"/>
            </w:pPr>
            <w:r w:rsidRPr="005F70FB">
              <w:t>bilang,</w:t>
            </w:r>
          </w:p>
        </w:tc>
        <w:tc>
          <w:tcPr>
            <w:tcW w:w="454" w:type="dxa"/>
            <w:gridSpan w:val="2"/>
            <w:shd w:val="clear" w:color="auto" w:fill="auto"/>
          </w:tcPr>
          <w:p w14:paraId="11FAF3F4" w14:textId="77777777" w:rsidR="00066802" w:rsidRPr="005F70FB" w:rsidRDefault="00066802" w:rsidP="00E74266">
            <w:pPr>
              <w:pStyle w:val="Text"/>
            </w:pPr>
            <w:r w:rsidRPr="005F70FB">
              <w:t>saya</w:t>
            </w:r>
          </w:p>
        </w:tc>
        <w:tc>
          <w:tcPr>
            <w:tcW w:w="510" w:type="dxa"/>
            <w:gridSpan w:val="3"/>
            <w:shd w:val="clear" w:color="auto" w:fill="auto"/>
          </w:tcPr>
          <w:p w14:paraId="636D8AAA" w14:textId="77777777" w:rsidR="00066802" w:rsidRPr="005F70FB" w:rsidRDefault="00066802" w:rsidP="00E74266">
            <w:pPr>
              <w:pStyle w:val="Text"/>
            </w:pPr>
            <w:r w:rsidRPr="005F70FB">
              <w:t>yang</w:t>
            </w:r>
          </w:p>
        </w:tc>
        <w:tc>
          <w:tcPr>
            <w:tcW w:w="691" w:type="dxa"/>
            <w:gridSpan w:val="3"/>
            <w:shd w:val="clear" w:color="auto" w:fill="auto"/>
          </w:tcPr>
          <w:p w14:paraId="7C6D9058" w14:textId="77777777" w:rsidR="00066802" w:rsidRPr="005F70FB" w:rsidRDefault="00066802" w:rsidP="00E74266">
            <w:pPr>
              <w:pStyle w:val="Text"/>
            </w:pPr>
            <w:r w:rsidRPr="005F70FB">
              <w:t>tadi</w:t>
            </w:r>
          </w:p>
        </w:tc>
        <w:tc>
          <w:tcPr>
            <w:tcW w:w="858" w:type="dxa"/>
            <w:gridSpan w:val="3"/>
            <w:shd w:val="clear" w:color="auto" w:fill="auto"/>
          </w:tcPr>
          <w:p w14:paraId="12477216" w14:textId="77777777" w:rsidR="00066802" w:rsidRPr="005F70FB" w:rsidRDefault="00066802" w:rsidP="00E74266">
            <w:pPr>
              <w:pStyle w:val="Text"/>
            </w:pPr>
            <w:r w:rsidRPr="005F70FB">
              <w:t>pagi</w:t>
            </w:r>
          </w:p>
        </w:tc>
        <w:tc>
          <w:tcPr>
            <w:tcW w:w="852" w:type="dxa"/>
            <w:gridSpan w:val="2"/>
            <w:shd w:val="clear" w:color="auto" w:fill="auto"/>
          </w:tcPr>
          <w:p w14:paraId="59F0820B" w14:textId="77777777" w:rsidR="00066802" w:rsidRPr="005F70FB" w:rsidRDefault="00066802" w:rsidP="00E74266">
            <w:pPr>
              <w:pStyle w:val="Text"/>
            </w:pPr>
            <w:r w:rsidRPr="005F70FB">
              <w:t>berburu,</w:t>
            </w:r>
          </w:p>
        </w:tc>
        <w:tc>
          <w:tcPr>
            <w:tcW w:w="603" w:type="dxa"/>
            <w:gridSpan w:val="2"/>
            <w:shd w:val="clear" w:color="auto" w:fill="auto"/>
          </w:tcPr>
          <w:p w14:paraId="7AB9C7D8" w14:textId="77777777" w:rsidR="00066802" w:rsidRPr="005F70FB" w:rsidRDefault="00066802" w:rsidP="00E74266">
            <w:pPr>
              <w:pStyle w:val="Text"/>
            </w:pPr>
            <w:r w:rsidRPr="005F70FB">
              <w:t>bawa</w:t>
            </w:r>
          </w:p>
        </w:tc>
        <w:tc>
          <w:tcPr>
            <w:tcW w:w="730" w:type="dxa"/>
            <w:gridSpan w:val="2"/>
            <w:shd w:val="clear" w:color="auto" w:fill="auto"/>
          </w:tcPr>
          <w:p w14:paraId="4434A03B" w14:textId="77777777" w:rsidR="00066802" w:rsidRPr="005F70FB" w:rsidRDefault="00066802" w:rsidP="00E74266">
            <w:pPr>
              <w:pStyle w:val="Text"/>
            </w:pPr>
            <w:r w:rsidRPr="005F70FB">
              <w:t>anjing,</w:t>
            </w:r>
          </w:p>
        </w:tc>
        <w:tc>
          <w:tcPr>
            <w:tcW w:w="794" w:type="dxa"/>
            <w:gridSpan w:val="3"/>
            <w:shd w:val="clear" w:color="auto" w:fill="auto"/>
          </w:tcPr>
          <w:p w14:paraId="31F3CD87" w14:textId="77777777" w:rsidR="00066802" w:rsidRPr="005F70FB" w:rsidRDefault="00066802" w:rsidP="00E74266">
            <w:pPr>
              <w:pStyle w:val="Text"/>
            </w:pPr>
            <w:r w:rsidRPr="005F70FB">
              <w:t>baru</w:t>
            </w:r>
          </w:p>
        </w:tc>
      </w:tr>
      <w:tr w:rsidR="00AC23C4" w:rsidRPr="005F70FB" w14:paraId="7213F03D" w14:textId="77777777" w:rsidTr="00B81EF8">
        <w:tc>
          <w:tcPr>
            <w:tcW w:w="709" w:type="dxa"/>
            <w:shd w:val="clear" w:color="auto" w:fill="auto"/>
          </w:tcPr>
          <w:p w14:paraId="073DDC4E" w14:textId="77777777" w:rsidR="00066802" w:rsidRPr="005F70FB" w:rsidRDefault="00066802" w:rsidP="00E74266">
            <w:pPr>
              <w:pStyle w:val="GlossEng2ptafter"/>
            </w:pPr>
          </w:p>
        </w:tc>
        <w:tc>
          <w:tcPr>
            <w:tcW w:w="652" w:type="dxa"/>
            <w:gridSpan w:val="2"/>
            <w:shd w:val="clear" w:color="auto" w:fill="auto"/>
          </w:tcPr>
          <w:p w14:paraId="6B3957E7" w14:textId="77777777" w:rsidR="00066802" w:rsidRPr="005F70FB" w:rsidRDefault="00066802" w:rsidP="00E74266">
            <w:pPr>
              <w:pStyle w:val="GlossEng2ptafter"/>
            </w:pPr>
            <w:r w:rsidRPr="005F70FB">
              <w:t>say</w:t>
            </w:r>
          </w:p>
        </w:tc>
        <w:tc>
          <w:tcPr>
            <w:tcW w:w="454" w:type="dxa"/>
            <w:gridSpan w:val="2"/>
            <w:shd w:val="clear" w:color="auto" w:fill="auto"/>
          </w:tcPr>
          <w:p w14:paraId="11EE2245" w14:textId="77777777" w:rsidR="00066802" w:rsidRPr="005F70FB" w:rsidRDefault="00066802" w:rsidP="00E74266">
            <w:pPr>
              <w:pStyle w:val="GlossEng2ptafter"/>
            </w:pPr>
            <w:r w:rsidRPr="005F70FB">
              <w:rPr>
                <w:rStyle w:val="ChSmallCaps"/>
              </w:rPr>
              <w:t>1sg</w:t>
            </w:r>
          </w:p>
        </w:tc>
        <w:tc>
          <w:tcPr>
            <w:tcW w:w="510" w:type="dxa"/>
            <w:gridSpan w:val="3"/>
            <w:shd w:val="clear" w:color="auto" w:fill="auto"/>
          </w:tcPr>
          <w:p w14:paraId="77A57386" w14:textId="77777777" w:rsidR="00066802" w:rsidRPr="005F70FB" w:rsidRDefault="00066802" w:rsidP="00E74266">
            <w:pPr>
              <w:pStyle w:val="GlossEng2ptafter"/>
            </w:pPr>
            <w:r w:rsidRPr="005F70FB">
              <w:rPr>
                <w:rStyle w:val="ChSmallCaps"/>
              </w:rPr>
              <w:t>rel</w:t>
            </w:r>
          </w:p>
        </w:tc>
        <w:tc>
          <w:tcPr>
            <w:tcW w:w="691" w:type="dxa"/>
            <w:gridSpan w:val="3"/>
            <w:shd w:val="clear" w:color="auto" w:fill="auto"/>
          </w:tcPr>
          <w:p w14:paraId="214DE04E" w14:textId="77777777" w:rsidR="00066802" w:rsidRPr="005F70FB" w:rsidRDefault="00066802" w:rsidP="00E74266">
            <w:pPr>
              <w:pStyle w:val="GlossEng2ptafter"/>
            </w:pPr>
            <w:r w:rsidRPr="005F70FB">
              <w:t>earlier</w:t>
            </w:r>
          </w:p>
        </w:tc>
        <w:tc>
          <w:tcPr>
            <w:tcW w:w="858" w:type="dxa"/>
            <w:gridSpan w:val="3"/>
            <w:shd w:val="clear" w:color="auto" w:fill="auto"/>
          </w:tcPr>
          <w:p w14:paraId="43A2D74B" w14:textId="77777777" w:rsidR="00066802" w:rsidRPr="005F70FB" w:rsidRDefault="00066802" w:rsidP="00E74266">
            <w:pPr>
              <w:pStyle w:val="GlossEng2ptafter"/>
            </w:pPr>
            <w:r w:rsidRPr="005F70FB">
              <w:t>morning</w:t>
            </w:r>
          </w:p>
        </w:tc>
        <w:tc>
          <w:tcPr>
            <w:tcW w:w="852" w:type="dxa"/>
            <w:gridSpan w:val="2"/>
            <w:shd w:val="clear" w:color="auto" w:fill="auto"/>
          </w:tcPr>
          <w:p w14:paraId="592A329C" w14:textId="77777777" w:rsidR="00066802" w:rsidRPr="005F70FB" w:rsidRDefault="00066802" w:rsidP="00E74266">
            <w:pPr>
              <w:pStyle w:val="GlossEng2ptafter"/>
            </w:pPr>
            <w:r w:rsidRPr="005F70FB">
              <w:t>hunt</w:t>
            </w:r>
          </w:p>
        </w:tc>
        <w:tc>
          <w:tcPr>
            <w:tcW w:w="603" w:type="dxa"/>
            <w:gridSpan w:val="2"/>
            <w:shd w:val="clear" w:color="auto" w:fill="auto"/>
          </w:tcPr>
          <w:p w14:paraId="42E466C2" w14:textId="77777777" w:rsidR="00066802" w:rsidRPr="005F70FB" w:rsidRDefault="00066802" w:rsidP="00E74266">
            <w:pPr>
              <w:pStyle w:val="GlossEng2ptafter"/>
            </w:pPr>
            <w:r w:rsidRPr="005F70FB">
              <w:t>bring</w:t>
            </w:r>
          </w:p>
        </w:tc>
        <w:tc>
          <w:tcPr>
            <w:tcW w:w="730" w:type="dxa"/>
            <w:gridSpan w:val="2"/>
            <w:shd w:val="clear" w:color="auto" w:fill="auto"/>
          </w:tcPr>
          <w:p w14:paraId="4F470362" w14:textId="77777777" w:rsidR="00066802" w:rsidRPr="005F70FB" w:rsidRDefault="00066802" w:rsidP="00E74266">
            <w:pPr>
              <w:pStyle w:val="GlossEng2ptafter"/>
            </w:pPr>
            <w:r w:rsidRPr="005F70FB">
              <w:t>dog</w:t>
            </w:r>
          </w:p>
        </w:tc>
        <w:tc>
          <w:tcPr>
            <w:tcW w:w="794" w:type="dxa"/>
            <w:gridSpan w:val="3"/>
            <w:shd w:val="clear" w:color="auto" w:fill="auto"/>
          </w:tcPr>
          <w:p w14:paraId="72599772" w14:textId="77777777" w:rsidR="00066802" w:rsidRPr="005F70FB" w:rsidRDefault="00066802" w:rsidP="00E74266">
            <w:pPr>
              <w:pStyle w:val="GlossEng2ptafter"/>
            </w:pPr>
            <w:r w:rsidRPr="005F70FB">
              <w:t>and.then</w:t>
            </w:r>
          </w:p>
        </w:tc>
      </w:tr>
      <w:tr w:rsidR="00AC23C4" w:rsidRPr="005F70FB" w14:paraId="2D072A38" w14:textId="77777777" w:rsidTr="00B81EF8">
        <w:trPr>
          <w:gridAfter w:val="1"/>
          <w:wAfter w:w="122" w:type="dxa"/>
        </w:trPr>
        <w:tc>
          <w:tcPr>
            <w:tcW w:w="709" w:type="dxa"/>
            <w:shd w:val="clear" w:color="auto" w:fill="auto"/>
          </w:tcPr>
          <w:p w14:paraId="01F44FDF" w14:textId="77777777" w:rsidR="00066802" w:rsidRPr="005F70FB" w:rsidRDefault="00066802" w:rsidP="00E74266">
            <w:pPr>
              <w:pStyle w:val="O0Nwnext"/>
            </w:pPr>
          </w:p>
        </w:tc>
        <w:tc>
          <w:tcPr>
            <w:tcW w:w="618" w:type="dxa"/>
            <w:shd w:val="clear" w:color="auto" w:fill="auto"/>
          </w:tcPr>
          <w:p w14:paraId="14A8CD4B" w14:textId="77777777" w:rsidR="00066802" w:rsidRPr="005F70FB" w:rsidRDefault="00066802" w:rsidP="00E74266">
            <w:pPr>
              <w:pStyle w:val="Text"/>
            </w:pPr>
            <w:r w:rsidRPr="005F70FB">
              <w:t>dapat</w:t>
            </w:r>
          </w:p>
        </w:tc>
        <w:tc>
          <w:tcPr>
            <w:tcW w:w="529" w:type="dxa"/>
            <w:gridSpan w:val="4"/>
            <w:shd w:val="clear" w:color="auto" w:fill="auto"/>
          </w:tcPr>
          <w:p w14:paraId="2AD88154" w14:textId="77777777" w:rsidR="00066802" w:rsidRPr="005F70FB" w:rsidRDefault="00066802" w:rsidP="00E74266">
            <w:pPr>
              <w:pStyle w:val="Text"/>
            </w:pPr>
            <w:r w:rsidRPr="005F70FB">
              <w:t>babi</w:t>
            </w:r>
          </w:p>
        </w:tc>
        <w:tc>
          <w:tcPr>
            <w:tcW w:w="777" w:type="dxa"/>
            <w:gridSpan w:val="3"/>
            <w:shd w:val="clear" w:color="auto" w:fill="auto"/>
          </w:tcPr>
          <w:p w14:paraId="4EE63E25" w14:textId="77777777" w:rsidR="00066802" w:rsidRPr="005F70FB" w:rsidRDefault="00066802" w:rsidP="00E74266">
            <w:pPr>
              <w:pStyle w:val="Text"/>
            </w:pPr>
            <w:r w:rsidRPr="005F70FB">
              <w:t>ini,</w:t>
            </w:r>
          </w:p>
        </w:tc>
        <w:tc>
          <w:tcPr>
            <w:tcW w:w="923" w:type="dxa"/>
            <w:gridSpan w:val="4"/>
            <w:shd w:val="clear" w:color="auto" w:fill="auto"/>
          </w:tcPr>
          <w:p w14:paraId="71EAE7FB" w14:textId="77777777" w:rsidR="00066802" w:rsidRPr="005F70FB" w:rsidRDefault="00066802" w:rsidP="00E74266">
            <w:pPr>
              <w:pStyle w:val="Text"/>
            </w:pPr>
            <w:r w:rsidRPr="005F70FB">
              <w:t>betulang,</w:t>
            </w:r>
          </w:p>
        </w:tc>
        <w:tc>
          <w:tcPr>
            <w:tcW w:w="777" w:type="dxa"/>
            <w:gridSpan w:val="2"/>
            <w:shd w:val="clear" w:color="auto" w:fill="auto"/>
          </w:tcPr>
          <w:p w14:paraId="5BD28084" w14:textId="77777777" w:rsidR="00066802" w:rsidRPr="005F70FB" w:rsidRDefault="00066802" w:rsidP="00E74266">
            <w:pPr>
              <w:pStyle w:val="Text"/>
            </w:pPr>
            <w:r w:rsidRPr="005F70FB">
              <w:t>ini</w:t>
            </w:r>
          </w:p>
        </w:tc>
        <w:tc>
          <w:tcPr>
            <w:tcW w:w="629" w:type="dxa"/>
            <w:gridSpan w:val="2"/>
            <w:shd w:val="clear" w:color="auto" w:fill="auto"/>
          </w:tcPr>
          <w:p w14:paraId="35993D5E" w14:textId="77777777" w:rsidR="00066802" w:rsidRPr="005F70FB" w:rsidRDefault="00066802" w:rsidP="00E74266">
            <w:pPr>
              <w:pStyle w:val="Text"/>
            </w:pPr>
            <w:r w:rsidRPr="005F70FB">
              <w:t>daging</w:t>
            </w:r>
          </w:p>
        </w:tc>
        <w:tc>
          <w:tcPr>
            <w:tcW w:w="573" w:type="dxa"/>
            <w:gridSpan w:val="2"/>
            <w:shd w:val="clear" w:color="auto" w:fill="auto"/>
          </w:tcPr>
          <w:p w14:paraId="52D40AD3" w14:textId="77777777" w:rsidR="00066802" w:rsidRPr="005F70FB" w:rsidRDefault="00066802" w:rsidP="00E74266">
            <w:pPr>
              <w:pStyle w:val="Text"/>
            </w:pPr>
            <w:r w:rsidRPr="005F70FB">
              <w:t>yang</w:t>
            </w:r>
          </w:p>
        </w:tc>
        <w:tc>
          <w:tcPr>
            <w:tcW w:w="540" w:type="dxa"/>
            <w:gridSpan w:val="2"/>
            <w:shd w:val="clear" w:color="auto" w:fill="auto"/>
          </w:tcPr>
          <w:p w14:paraId="2BB02C07" w14:textId="77777777" w:rsidR="00066802" w:rsidRPr="005F70FB" w:rsidRDefault="00066802" w:rsidP="00E74266">
            <w:pPr>
              <w:pStyle w:val="Text"/>
            </w:pPr>
            <w:r w:rsidRPr="005F70FB">
              <w:t>saya</w:t>
            </w:r>
          </w:p>
        </w:tc>
        <w:tc>
          <w:tcPr>
            <w:tcW w:w="656" w:type="dxa"/>
            <w:shd w:val="clear" w:color="auto" w:fill="auto"/>
          </w:tcPr>
          <w:p w14:paraId="2095C72F" w14:textId="77777777" w:rsidR="00066802" w:rsidRPr="005F70FB" w:rsidRDefault="00066802" w:rsidP="00E74266">
            <w:pPr>
              <w:pStyle w:val="Text"/>
            </w:pPr>
            <w:r w:rsidRPr="005F70FB">
              <w:t>bawa,</w:t>
            </w:r>
          </w:p>
        </w:tc>
      </w:tr>
      <w:tr w:rsidR="00AC23C4" w:rsidRPr="005F70FB" w14:paraId="12015A10" w14:textId="77777777" w:rsidTr="00B81EF8">
        <w:trPr>
          <w:gridAfter w:val="1"/>
          <w:wAfter w:w="122" w:type="dxa"/>
        </w:trPr>
        <w:tc>
          <w:tcPr>
            <w:tcW w:w="709" w:type="dxa"/>
            <w:shd w:val="clear" w:color="auto" w:fill="auto"/>
          </w:tcPr>
          <w:p w14:paraId="06EB7F83" w14:textId="77777777" w:rsidR="00066802" w:rsidRPr="005F70FB" w:rsidRDefault="00066802" w:rsidP="00E74266">
            <w:pPr>
              <w:pStyle w:val="GlossEng2ptafter"/>
            </w:pPr>
          </w:p>
        </w:tc>
        <w:tc>
          <w:tcPr>
            <w:tcW w:w="618" w:type="dxa"/>
            <w:shd w:val="clear" w:color="auto" w:fill="auto"/>
          </w:tcPr>
          <w:p w14:paraId="13877DEA" w14:textId="77777777" w:rsidR="00066802" w:rsidRPr="005F70FB" w:rsidRDefault="00066802" w:rsidP="00E74266">
            <w:pPr>
              <w:pStyle w:val="GlossEng2ptafter"/>
            </w:pPr>
            <w:r w:rsidRPr="005F70FB">
              <w:t>get</w:t>
            </w:r>
          </w:p>
        </w:tc>
        <w:tc>
          <w:tcPr>
            <w:tcW w:w="529" w:type="dxa"/>
            <w:gridSpan w:val="4"/>
            <w:shd w:val="clear" w:color="auto" w:fill="auto"/>
          </w:tcPr>
          <w:p w14:paraId="4FF62BC2" w14:textId="77777777" w:rsidR="00066802" w:rsidRPr="005F70FB" w:rsidRDefault="00066802" w:rsidP="00E74266">
            <w:pPr>
              <w:pStyle w:val="GlossEng2ptafter"/>
            </w:pPr>
            <w:r w:rsidRPr="005F70FB">
              <w:t>pig</w:t>
            </w:r>
          </w:p>
        </w:tc>
        <w:tc>
          <w:tcPr>
            <w:tcW w:w="777" w:type="dxa"/>
            <w:gridSpan w:val="3"/>
            <w:shd w:val="clear" w:color="auto" w:fill="auto"/>
          </w:tcPr>
          <w:p w14:paraId="31F9A2B2" w14:textId="77777777" w:rsidR="00066802" w:rsidRPr="005F70FB" w:rsidRDefault="00066802" w:rsidP="00E74266">
            <w:pPr>
              <w:pStyle w:val="GlossEng2ptafter"/>
            </w:pPr>
            <w:r w:rsidRPr="005F70FB">
              <w:rPr>
                <w:rStyle w:val="ChSmallCaps"/>
              </w:rPr>
              <w:t>d.prox</w:t>
            </w:r>
          </w:p>
        </w:tc>
        <w:tc>
          <w:tcPr>
            <w:tcW w:w="923" w:type="dxa"/>
            <w:gridSpan w:val="4"/>
            <w:shd w:val="clear" w:color="auto" w:fill="auto"/>
          </w:tcPr>
          <w:p w14:paraId="50E34BBF" w14:textId="77777777" w:rsidR="00066802" w:rsidRPr="005F70FB" w:rsidRDefault="00066802" w:rsidP="00E74266">
            <w:pPr>
              <w:pStyle w:val="GlossEng2ptafter"/>
            </w:pPr>
            <w:r w:rsidRPr="005F70FB">
              <w:t>chance</w:t>
            </w:r>
          </w:p>
        </w:tc>
        <w:tc>
          <w:tcPr>
            <w:tcW w:w="777" w:type="dxa"/>
            <w:gridSpan w:val="2"/>
            <w:shd w:val="clear" w:color="auto" w:fill="auto"/>
          </w:tcPr>
          <w:p w14:paraId="3ADDCA5C" w14:textId="77777777" w:rsidR="00066802" w:rsidRPr="005F70FB" w:rsidRDefault="00066802" w:rsidP="00E74266">
            <w:pPr>
              <w:pStyle w:val="GlossEng2ptafter"/>
            </w:pPr>
            <w:r w:rsidRPr="005F70FB">
              <w:rPr>
                <w:rStyle w:val="ChSmallCaps"/>
              </w:rPr>
              <w:t>d.prox</w:t>
            </w:r>
          </w:p>
        </w:tc>
        <w:tc>
          <w:tcPr>
            <w:tcW w:w="629" w:type="dxa"/>
            <w:gridSpan w:val="2"/>
            <w:shd w:val="clear" w:color="auto" w:fill="auto"/>
          </w:tcPr>
          <w:p w14:paraId="69A8FB71" w14:textId="77777777" w:rsidR="00066802" w:rsidRPr="005F70FB" w:rsidRDefault="00066802" w:rsidP="00E74266">
            <w:pPr>
              <w:pStyle w:val="GlossEng2ptafter"/>
            </w:pPr>
            <w:r w:rsidRPr="005F70FB">
              <w:t>meat</w:t>
            </w:r>
          </w:p>
        </w:tc>
        <w:tc>
          <w:tcPr>
            <w:tcW w:w="573" w:type="dxa"/>
            <w:gridSpan w:val="2"/>
            <w:shd w:val="clear" w:color="auto" w:fill="auto"/>
          </w:tcPr>
          <w:p w14:paraId="12C31DF5" w14:textId="77777777" w:rsidR="00066802" w:rsidRPr="005F70FB" w:rsidRDefault="00066802" w:rsidP="00E74266">
            <w:pPr>
              <w:pStyle w:val="GlossEng2ptafter"/>
            </w:pPr>
            <w:r w:rsidRPr="005F70FB">
              <w:rPr>
                <w:rStyle w:val="ChSmallCaps"/>
              </w:rPr>
              <w:t>rel</w:t>
            </w:r>
          </w:p>
        </w:tc>
        <w:tc>
          <w:tcPr>
            <w:tcW w:w="540" w:type="dxa"/>
            <w:gridSpan w:val="2"/>
            <w:shd w:val="clear" w:color="auto" w:fill="auto"/>
          </w:tcPr>
          <w:p w14:paraId="6260F5CD" w14:textId="77777777" w:rsidR="00066802" w:rsidRPr="005F70FB" w:rsidRDefault="00066802" w:rsidP="00E74266">
            <w:pPr>
              <w:pStyle w:val="GlossEng2ptafter"/>
            </w:pPr>
            <w:r w:rsidRPr="005F70FB">
              <w:rPr>
                <w:rStyle w:val="ChSmallCaps"/>
              </w:rPr>
              <w:t>1sg</w:t>
            </w:r>
          </w:p>
        </w:tc>
        <w:tc>
          <w:tcPr>
            <w:tcW w:w="656" w:type="dxa"/>
            <w:shd w:val="clear" w:color="auto" w:fill="auto"/>
          </w:tcPr>
          <w:p w14:paraId="3CC2A359" w14:textId="77777777" w:rsidR="00066802" w:rsidRPr="005F70FB" w:rsidRDefault="00066802" w:rsidP="00E74266">
            <w:pPr>
              <w:pStyle w:val="GlossEng2ptafter"/>
            </w:pPr>
            <w:r w:rsidRPr="005F70FB">
              <w:t>bring</w:t>
            </w:r>
          </w:p>
        </w:tc>
      </w:tr>
      <w:tr w:rsidR="00AC23C4" w:rsidRPr="005F70FB" w14:paraId="06BCEA68" w14:textId="77777777" w:rsidTr="00B81EF8">
        <w:trPr>
          <w:gridAfter w:val="11"/>
          <w:wAfter w:w="3422" w:type="dxa"/>
        </w:trPr>
        <w:tc>
          <w:tcPr>
            <w:tcW w:w="709" w:type="dxa"/>
            <w:shd w:val="clear" w:color="auto" w:fill="auto"/>
          </w:tcPr>
          <w:p w14:paraId="58E8CB49" w14:textId="77777777" w:rsidR="00066802" w:rsidRPr="005F70FB" w:rsidRDefault="00066802" w:rsidP="00E74266">
            <w:pPr>
              <w:pStyle w:val="O0Nwnext"/>
            </w:pPr>
          </w:p>
        </w:tc>
        <w:tc>
          <w:tcPr>
            <w:tcW w:w="736" w:type="dxa"/>
            <w:gridSpan w:val="3"/>
            <w:shd w:val="clear" w:color="auto" w:fill="auto"/>
          </w:tcPr>
          <w:p w14:paraId="75CBA78D" w14:textId="77777777" w:rsidR="00066802" w:rsidRPr="005F70FB" w:rsidRDefault="00066802" w:rsidP="00E74266">
            <w:pPr>
              <w:pStyle w:val="Text"/>
            </w:pPr>
            <w:r w:rsidRPr="005F70FB">
              <w:t>antar</w:t>
            </w:r>
          </w:p>
        </w:tc>
        <w:tc>
          <w:tcPr>
            <w:tcW w:w="525" w:type="dxa"/>
            <w:gridSpan w:val="3"/>
            <w:shd w:val="clear" w:color="auto" w:fill="auto"/>
          </w:tcPr>
          <w:p w14:paraId="20E7CBFA" w14:textId="77777777" w:rsidR="00066802" w:rsidRPr="005F70FB" w:rsidRDefault="00066802" w:rsidP="00E74266">
            <w:pPr>
              <w:pStyle w:val="Text"/>
            </w:pPr>
            <w:r w:rsidRPr="005F70FB">
              <w:t>buat</w:t>
            </w:r>
          </w:p>
        </w:tc>
        <w:tc>
          <w:tcPr>
            <w:tcW w:w="725" w:type="dxa"/>
            <w:gridSpan w:val="3"/>
            <w:shd w:val="clear" w:color="auto" w:fill="auto"/>
          </w:tcPr>
          <w:p w14:paraId="7789041E" w14:textId="77777777" w:rsidR="00066802" w:rsidRPr="005F70FB" w:rsidRDefault="00066802" w:rsidP="00E74266">
            <w:pPr>
              <w:pStyle w:val="Text"/>
            </w:pPr>
            <w:r w:rsidRPr="005F70FB">
              <w:t>sodara</w:t>
            </w:r>
          </w:p>
        </w:tc>
        <w:tc>
          <w:tcPr>
            <w:tcW w:w="736" w:type="dxa"/>
            <w:gridSpan w:val="2"/>
            <w:shd w:val="clear" w:color="auto" w:fill="auto"/>
          </w:tcPr>
          <w:p w14:paraId="5E6FEBFB" w14:textId="77777777" w:rsidR="00066802" w:rsidRPr="005F70FB" w:rsidRDefault="00066802" w:rsidP="00E74266">
            <w:pPr>
              <w:pStyle w:val="Text"/>
            </w:pPr>
            <w:r w:rsidRPr="005F70FB">
              <w:t>dorang</w:t>
            </w:r>
          </w:p>
        </w:tc>
      </w:tr>
      <w:tr w:rsidR="00AC23C4" w:rsidRPr="005F70FB" w14:paraId="030C3509" w14:textId="77777777" w:rsidTr="00B81EF8">
        <w:trPr>
          <w:gridAfter w:val="11"/>
          <w:wAfter w:w="3422" w:type="dxa"/>
        </w:trPr>
        <w:tc>
          <w:tcPr>
            <w:tcW w:w="709" w:type="dxa"/>
            <w:shd w:val="clear" w:color="auto" w:fill="auto"/>
          </w:tcPr>
          <w:p w14:paraId="187952AD" w14:textId="77777777" w:rsidR="00066802" w:rsidRPr="005F70FB" w:rsidRDefault="00066802" w:rsidP="00E74266">
            <w:pPr>
              <w:pStyle w:val="GlossEng"/>
            </w:pPr>
          </w:p>
        </w:tc>
        <w:tc>
          <w:tcPr>
            <w:tcW w:w="736" w:type="dxa"/>
            <w:gridSpan w:val="3"/>
            <w:shd w:val="clear" w:color="auto" w:fill="auto"/>
          </w:tcPr>
          <w:p w14:paraId="016587D9" w14:textId="77777777" w:rsidR="00066802" w:rsidRPr="005F70FB" w:rsidRDefault="00066802" w:rsidP="00E74266">
            <w:pPr>
              <w:pStyle w:val="GlossEng"/>
            </w:pPr>
            <w:r w:rsidRPr="005F70FB">
              <w:t>deliver</w:t>
            </w:r>
          </w:p>
        </w:tc>
        <w:tc>
          <w:tcPr>
            <w:tcW w:w="525" w:type="dxa"/>
            <w:gridSpan w:val="3"/>
            <w:shd w:val="clear" w:color="auto" w:fill="auto"/>
          </w:tcPr>
          <w:p w14:paraId="2F1950DF" w14:textId="77777777" w:rsidR="00066802" w:rsidRPr="005F70FB" w:rsidRDefault="00066802" w:rsidP="00E74266">
            <w:pPr>
              <w:pStyle w:val="GlossEng"/>
            </w:pPr>
            <w:r w:rsidRPr="005F70FB">
              <w:t>for</w:t>
            </w:r>
          </w:p>
        </w:tc>
        <w:tc>
          <w:tcPr>
            <w:tcW w:w="725" w:type="dxa"/>
            <w:gridSpan w:val="3"/>
            <w:shd w:val="clear" w:color="auto" w:fill="auto"/>
          </w:tcPr>
          <w:p w14:paraId="794047F6" w14:textId="77777777" w:rsidR="00066802" w:rsidRPr="005F70FB" w:rsidRDefault="00066802" w:rsidP="00E74266">
            <w:pPr>
              <w:pStyle w:val="GlossEng"/>
            </w:pPr>
            <w:r w:rsidRPr="005F70FB">
              <w:t>sibling</w:t>
            </w:r>
          </w:p>
        </w:tc>
        <w:tc>
          <w:tcPr>
            <w:tcW w:w="736" w:type="dxa"/>
            <w:gridSpan w:val="2"/>
            <w:shd w:val="clear" w:color="auto" w:fill="auto"/>
          </w:tcPr>
          <w:p w14:paraId="3215A29D" w14:textId="77777777" w:rsidR="00066802" w:rsidRPr="005F70FB" w:rsidRDefault="00066802" w:rsidP="00E74266">
            <w:pPr>
              <w:pStyle w:val="GlossEng"/>
            </w:pPr>
            <w:r w:rsidRPr="005F70FB">
              <w:rPr>
                <w:rStyle w:val="ChSmallCaps"/>
              </w:rPr>
              <w:t>3pl</w:t>
            </w:r>
          </w:p>
        </w:tc>
      </w:tr>
    </w:tbl>
    <w:p w14:paraId="065B3F23" w14:textId="11499874" w:rsidR="00066802" w:rsidRPr="005F70FB" w:rsidRDefault="00066802" w:rsidP="00066802">
      <w:pPr>
        <w:pStyle w:val="FreeTranslEng"/>
      </w:pPr>
      <w:r w:rsidRPr="005F70FB">
        <w:t xml:space="preserve">(I) said, </w:t>
      </w:r>
      <w:r w:rsidR="00B7093A" w:rsidRPr="005F70FB">
        <w:t>‘</w:t>
      </w:r>
      <w:r w:rsidRPr="005F70FB">
        <w:t>(it was) me who went hunting this morning, (who) took the dogs and then got this pig, coincidentally, this is the meat which I brought, (which I) delivered for (my) relatives</w:t>
      </w:r>
      <w:r w:rsidR="00B7093A" w:rsidRPr="005F70FB">
        <w:t>’</w:t>
      </w:r>
    </w:p>
    <w:tbl>
      <w:tblPr>
        <w:tblW w:w="6766" w:type="dxa"/>
        <w:tblCellMar>
          <w:left w:w="42" w:type="dxa"/>
          <w:right w:w="42" w:type="dxa"/>
        </w:tblCellMar>
        <w:tblLook w:val="01E0" w:firstRow="1" w:lastRow="1" w:firstColumn="1" w:lastColumn="1" w:noHBand="0" w:noVBand="0"/>
      </w:tblPr>
      <w:tblGrid>
        <w:gridCol w:w="709"/>
        <w:gridCol w:w="584"/>
        <w:gridCol w:w="151"/>
        <w:gridCol w:w="42"/>
        <w:gridCol w:w="484"/>
        <w:gridCol w:w="57"/>
        <w:gridCol w:w="38"/>
        <w:gridCol w:w="356"/>
        <w:gridCol w:w="400"/>
        <w:gridCol w:w="251"/>
        <w:gridCol w:w="78"/>
        <w:gridCol w:w="295"/>
        <w:gridCol w:w="167"/>
        <w:gridCol w:w="27"/>
        <w:gridCol w:w="486"/>
        <w:gridCol w:w="60"/>
        <w:gridCol w:w="61"/>
        <w:gridCol w:w="559"/>
        <w:gridCol w:w="198"/>
        <w:gridCol w:w="22"/>
        <w:gridCol w:w="517"/>
        <w:gridCol w:w="179"/>
        <w:gridCol w:w="233"/>
        <w:gridCol w:w="268"/>
        <w:gridCol w:w="454"/>
        <w:gridCol w:w="7"/>
        <w:gridCol w:w="83"/>
      </w:tblGrid>
      <w:tr w:rsidR="00AC23C4" w:rsidRPr="005F70FB" w14:paraId="6788326B" w14:textId="77777777" w:rsidTr="00640703">
        <w:trPr>
          <w:gridAfter w:val="1"/>
          <w:wAfter w:w="83" w:type="dxa"/>
        </w:trPr>
        <w:tc>
          <w:tcPr>
            <w:tcW w:w="709" w:type="dxa"/>
            <w:shd w:val="clear" w:color="auto" w:fill="auto"/>
          </w:tcPr>
          <w:p w14:paraId="7591E347" w14:textId="77777777" w:rsidR="00066802" w:rsidRPr="005F70FB" w:rsidRDefault="00066802" w:rsidP="00E74266">
            <w:pPr>
              <w:pStyle w:val="Text"/>
            </w:pPr>
            <w:r w:rsidRPr="005F70FB">
              <w:t>0022</w:t>
            </w:r>
          </w:p>
        </w:tc>
        <w:tc>
          <w:tcPr>
            <w:tcW w:w="584" w:type="dxa"/>
            <w:shd w:val="clear" w:color="auto" w:fill="auto"/>
          </w:tcPr>
          <w:p w14:paraId="78C90926" w14:textId="77777777" w:rsidR="00066802" w:rsidRPr="005F70FB" w:rsidRDefault="00066802" w:rsidP="00E74266">
            <w:pPr>
              <w:pStyle w:val="Text"/>
            </w:pPr>
            <w:r w:rsidRPr="005F70FB">
              <w:t>dong</w:t>
            </w:r>
          </w:p>
        </w:tc>
        <w:tc>
          <w:tcPr>
            <w:tcW w:w="734" w:type="dxa"/>
            <w:gridSpan w:val="4"/>
            <w:shd w:val="clear" w:color="auto" w:fill="auto"/>
          </w:tcPr>
          <w:p w14:paraId="5370FD26" w14:textId="77777777" w:rsidR="00066802" w:rsidRPr="005F70FB" w:rsidRDefault="00066802" w:rsidP="00E74266">
            <w:pPr>
              <w:pStyle w:val="Text"/>
            </w:pPr>
            <w:r w:rsidRPr="005F70FB">
              <w:t>bilang,</w:t>
            </w:r>
          </w:p>
        </w:tc>
        <w:tc>
          <w:tcPr>
            <w:tcW w:w="1045" w:type="dxa"/>
            <w:gridSpan w:val="4"/>
            <w:shd w:val="clear" w:color="auto" w:fill="auto"/>
          </w:tcPr>
          <w:p w14:paraId="30AC8EDF" w14:textId="77777777" w:rsidR="00066802" w:rsidRPr="005F70FB" w:rsidRDefault="00066802" w:rsidP="00E74266">
            <w:pPr>
              <w:pStyle w:val="Text"/>
            </w:pPr>
            <w:r w:rsidRPr="005F70FB">
              <w:t>trima-kasi,</w:t>
            </w:r>
          </w:p>
        </w:tc>
        <w:tc>
          <w:tcPr>
            <w:tcW w:w="540" w:type="dxa"/>
            <w:gridSpan w:val="3"/>
            <w:shd w:val="clear" w:color="auto" w:fill="auto"/>
          </w:tcPr>
          <w:p w14:paraId="66F1C259" w14:textId="77777777" w:rsidR="00066802" w:rsidRPr="005F70FB" w:rsidRDefault="00066802" w:rsidP="00E74266">
            <w:pPr>
              <w:pStyle w:val="Text"/>
            </w:pPr>
            <w:r w:rsidRPr="005F70FB">
              <w:t>tong</w:t>
            </w:r>
          </w:p>
        </w:tc>
        <w:tc>
          <w:tcPr>
            <w:tcW w:w="573" w:type="dxa"/>
            <w:gridSpan w:val="3"/>
            <w:shd w:val="clear" w:color="auto" w:fill="auto"/>
          </w:tcPr>
          <w:p w14:paraId="63B9B928" w14:textId="77777777" w:rsidR="00066802" w:rsidRPr="005F70FB" w:rsidRDefault="00066802" w:rsidP="00E74266">
            <w:pPr>
              <w:pStyle w:val="Text"/>
            </w:pPr>
            <w:r w:rsidRPr="005F70FB">
              <w:t>mo</w:t>
            </w:r>
          </w:p>
        </w:tc>
        <w:tc>
          <w:tcPr>
            <w:tcW w:w="818" w:type="dxa"/>
            <w:gridSpan w:val="3"/>
            <w:shd w:val="clear" w:color="auto" w:fill="auto"/>
          </w:tcPr>
          <w:p w14:paraId="670111CA" w14:textId="77777777" w:rsidR="00066802" w:rsidRPr="005F70FB" w:rsidRDefault="00066802" w:rsidP="00E74266">
            <w:pPr>
              <w:pStyle w:val="Text"/>
            </w:pPr>
            <w:r w:rsidRPr="005F70FB">
              <w:t>makang</w:t>
            </w:r>
          </w:p>
        </w:tc>
        <w:tc>
          <w:tcPr>
            <w:tcW w:w="951" w:type="dxa"/>
            <w:gridSpan w:val="4"/>
            <w:shd w:val="clear" w:color="auto" w:fill="auto"/>
          </w:tcPr>
          <w:p w14:paraId="2F145F8E" w14:textId="77777777" w:rsidR="00066802" w:rsidRPr="005F70FB" w:rsidRDefault="00066802" w:rsidP="00E74266">
            <w:pPr>
              <w:pStyle w:val="Text"/>
            </w:pPr>
            <w:r w:rsidRPr="005F70FB">
              <w:t>sayur</w:t>
            </w:r>
          </w:p>
        </w:tc>
        <w:tc>
          <w:tcPr>
            <w:tcW w:w="729" w:type="dxa"/>
            <w:gridSpan w:val="3"/>
            <w:shd w:val="clear" w:color="auto" w:fill="auto"/>
          </w:tcPr>
          <w:p w14:paraId="3BA29703" w14:textId="77777777" w:rsidR="00066802" w:rsidRPr="005F70FB" w:rsidRDefault="00066802" w:rsidP="00E74266">
            <w:pPr>
              <w:pStyle w:val="Text"/>
            </w:pPr>
            <w:r w:rsidRPr="005F70FB">
              <w:t>malam</w:t>
            </w:r>
          </w:p>
        </w:tc>
      </w:tr>
      <w:tr w:rsidR="00AC23C4" w:rsidRPr="005F70FB" w14:paraId="23D6EF3D" w14:textId="77777777" w:rsidTr="00640703">
        <w:trPr>
          <w:gridAfter w:val="1"/>
          <w:wAfter w:w="83" w:type="dxa"/>
        </w:trPr>
        <w:tc>
          <w:tcPr>
            <w:tcW w:w="709" w:type="dxa"/>
            <w:shd w:val="clear" w:color="auto" w:fill="auto"/>
          </w:tcPr>
          <w:p w14:paraId="6F031506" w14:textId="77777777" w:rsidR="00066802" w:rsidRPr="005F70FB" w:rsidRDefault="00066802" w:rsidP="00E74266">
            <w:pPr>
              <w:pStyle w:val="GlossEng2ptafter"/>
            </w:pPr>
          </w:p>
        </w:tc>
        <w:tc>
          <w:tcPr>
            <w:tcW w:w="584" w:type="dxa"/>
            <w:shd w:val="clear" w:color="auto" w:fill="auto"/>
          </w:tcPr>
          <w:p w14:paraId="644A856F" w14:textId="77777777" w:rsidR="00066802" w:rsidRPr="005F70FB" w:rsidRDefault="00066802" w:rsidP="00E74266">
            <w:pPr>
              <w:pStyle w:val="GlossEng2ptafter"/>
            </w:pPr>
            <w:r w:rsidRPr="005F70FB">
              <w:rPr>
                <w:rStyle w:val="ChSmallCaps"/>
              </w:rPr>
              <w:t>3pl</w:t>
            </w:r>
          </w:p>
        </w:tc>
        <w:tc>
          <w:tcPr>
            <w:tcW w:w="734" w:type="dxa"/>
            <w:gridSpan w:val="4"/>
            <w:shd w:val="clear" w:color="auto" w:fill="auto"/>
          </w:tcPr>
          <w:p w14:paraId="19EDCFB7" w14:textId="77777777" w:rsidR="00066802" w:rsidRPr="005F70FB" w:rsidRDefault="00066802" w:rsidP="00E74266">
            <w:pPr>
              <w:pStyle w:val="GlossEng2ptafter"/>
            </w:pPr>
            <w:r w:rsidRPr="005F70FB">
              <w:t>say</w:t>
            </w:r>
          </w:p>
        </w:tc>
        <w:tc>
          <w:tcPr>
            <w:tcW w:w="1045" w:type="dxa"/>
            <w:gridSpan w:val="4"/>
            <w:shd w:val="clear" w:color="auto" w:fill="auto"/>
          </w:tcPr>
          <w:p w14:paraId="53465188" w14:textId="77777777" w:rsidR="00066802" w:rsidRPr="005F70FB" w:rsidRDefault="00066802" w:rsidP="00E74266">
            <w:pPr>
              <w:pStyle w:val="GlossEng2ptafter"/>
            </w:pPr>
            <w:r w:rsidRPr="005F70FB">
              <w:t>thank.you</w:t>
            </w:r>
          </w:p>
        </w:tc>
        <w:tc>
          <w:tcPr>
            <w:tcW w:w="540" w:type="dxa"/>
            <w:gridSpan w:val="3"/>
            <w:shd w:val="clear" w:color="auto" w:fill="auto"/>
          </w:tcPr>
          <w:p w14:paraId="4BB2B522" w14:textId="77777777" w:rsidR="00066802" w:rsidRPr="005F70FB" w:rsidRDefault="00066802" w:rsidP="00E74266">
            <w:pPr>
              <w:pStyle w:val="GlossEng2ptafter"/>
            </w:pPr>
            <w:r w:rsidRPr="005F70FB">
              <w:rPr>
                <w:rStyle w:val="ChSmallCaps"/>
              </w:rPr>
              <w:t>1pl</w:t>
            </w:r>
          </w:p>
        </w:tc>
        <w:tc>
          <w:tcPr>
            <w:tcW w:w="573" w:type="dxa"/>
            <w:gridSpan w:val="3"/>
            <w:shd w:val="clear" w:color="auto" w:fill="auto"/>
          </w:tcPr>
          <w:p w14:paraId="21DBB451" w14:textId="77777777" w:rsidR="00066802" w:rsidRPr="005F70FB" w:rsidRDefault="00066802" w:rsidP="00E74266">
            <w:pPr>
              <w:pStyle w:val="GlossEng2ptafter"/>
            </w:pPr>
            <w:r w:rsidRPr="005F70FB">
              <w:t>want</w:t>
            </w:r>
          </w:p>
        </w:tc>
        <w:tc>
          <w:tcPr>
            <w:tcW w:w="818" w:type="dxa"/>
            <w:gridSpan w:val="3"/>
            <w:shd w:val="clear" w:color="auto" w:fill="auto"/>
          </w:tcPr>
          <w:p w14:paraId="04A14E89" w14:textId="77777777" w:rsidR="00066802" w:rsidRPr="005F70FB" w:rsidRDefault="00066802" w:rsidP="00E74266">
            <w:pPr>
              <w:pStyle w:val="GlossEng2ptafter"/>
            </w:pPr>
            <w:r w:rsidRPr="005F70FB">
              <w:t>eat</w:t>
            </w:r>
          </w:p>
        </w:tc>
        <w:tc>
          <w:tcPr>
            <w:tcW w:w="951" w:type="dxa"/>
            <w:gridSpan w:val="4"/>
            <w:shd w:val="clear" w:color="auto" w:fill="auto"/>
          </w:tcPr>
          <w:p w14:paraId="3B4E9FB5" w14:textId="77777777" w:rsidR="00066802" w:rsidRPr="005F70FB" w:rsidRDefault="00066802" w:rsidP="00E74266">
            <w:pPr>
              <w:pStyle w:val="GlossEng2ptafter"/>
            </w:pPr>
            <w:r w:rsidRPr="005F70FB">
              <w:t>vegetable</w:t>
            </w:r>
          </w:p>
        </w:tc>
        <w:tc>
          <w:tcPr>
            <w:tcW w:w="729" w:type="dxa"/>
            <w:gridSpan w:val="3"/>
            <w:shd w:val="clear" w:color="auto" w:fill="auto"/>
          </w:tcPr>
          <w:p w14:paraId="5251B699" w14:textId="77777777" w:rsidR="00066802" w:rsidRPr="005F70FB" w:rsidRDefault="00066802" w:rsidP="00E74266">
            <w:pPr>
              <w:pStyle w:val="GlossEng2ptafter"/>
            </w:pPr>
            <w:r w:rsidRPr="005F70FB">
              <w:t>night</w:t>
            </w:r>
          </w:p>
        </w:tc>
      </w:tr>
      <w:tr w:rsidR="00AC23C4" w:rsidRPr="005F70FB" w14:paraId="755C27B3" w14:textId="77777777" w:rsidTr="00640703">
        <w:tc>
          <w:tcPr>
            <w:tcW w:w="709" w:type="dxa"/>
            <w:shd w:val="clear" w:color="auto" w:fill="auto"/>
          </w:tcPr>
          <w:p w14:paraId="07A4C0F8" w14:textId="77777777" w:rsidR="00066802" w:rsidRPr="005F70FB" w:rsidRDefault="00066802" w:rsidP="00E74266">
            <w:pPr>
              <w:pStyle w:val="O0Nwnext"/>
            </w:pPr>
          </w:p>
        </w:tc>
        <w:tc>
          <w:tcPr>
            <w:tcW w:w="777" w:type="dxa"/>
            <w:gridSpan w:val="3"/>
            <w:shd w:val="clear" w:color="auto" w:fill="auto"/>
          </w:tcPr>
          <w:p w14:paraId="568B9A59" w14:textId="77777777" w:rsidR="00066802" w:rsidRPr="005F70FB" w:rsidRDefault="00066802" w:rsidP="00E74266">
            <w:pPr>
              <w:pStyle w:val="Text"/>
            </w:pPr>
            <w:r w:rsidRPr="005F70FB">
              <w:t>ini,</w:t>
            </w:r>
          </w:p>
        </w:tc>
        <w:tc>
          <w:tcPr>
            <w:tcW w:w="484" w:type="dxa"/>
            <w:shd w:val="clear" w:color="auto" w:fill="auto"/>
          </w:tcPr>
          <w:p w14:paraId="44AD2146" w14:textId="77777777" w:rsidR="00066802" w:rsidRPr="005F70FB" w:rsidRDefault="00066802" w:rsidP="00E74266">
            <w:pPr>
              <w:pStyle w:val="Text"/>
            </w:pPr>
            <w:r w:rsidRPr="005F70FB">
              <w:t>tapi</w:t>
            </w:r>
          </w:p>
        </w:tc>
        <w:tc>
          <w:tcPr>
            <w:tcW w:w="451" w:type="dxa"/>
            <w:gridSpan w:val="3"/>
            <w:shd w:val="clear" w:color="auto" w:fill="auto"/>
          </w:tcPr>
          <w:p w14:paraId="40E24535" w14:textId="77777777" w:rsidR="00066802" w:rsidRPr="005F70FB" w:rsidRDefault="00066802" w:rsidP="00E74266">
            <w:pPr>
              <w:pStyle w:val="Text"/>
            </w:pPr>
            <w:r w:rsidRPr="005F70FB">
              <w:t>ya</w:t>
            </w:r>
          </w:p>
        </w:tc>
        <w:tc>
          <w:tcPr>
            <w:tcW w:w="729" w:type="dxa"/>
            <w:gridSpan w:val="3"/>
            <w:shd w:val="clear" w:color="auto" w:fill="auto"/>
          </w:tcPr>
          <w:p w14:paraId="4385E6BC" w14:textId="77777777" w:rsidR="00066802" w:rsidRPr="005F70FB" w:rsidRDefault="00066802" w:rsidP="00E74266">
            <w:pPr>
              <w:pStyle w:val="Text"/>
            </w:pPr>
            <w:r w:rsidRPr="005F70FB">
              <w:t>sodara</w:t>
            </w:r>
          </w:p>
        </w:tc>
        <w:tc>
          <w:tcPr>
            <w:tcW w:w="489" w:type="dxa"/>
            <w:gridSpan w:val="3"/>
            <w:shd w:val="clear" w:color="auto" w:fill="auto"/>
          </w:tcPr>
          <w:p w14:paraId="02F18408" w14:textId="77777777" w:rsidR="00066802" w:rsidRPr="005F70FB" w:rsidRDefault="00066802" w:rsidP="00E74266">
            <w:pPr>
              <w:pStyle w:val="Text"/>
            </w:pPr>
            <w:r w:rsidRPr="005F70FB">
              <w:t>ko</w:t>
            </w:r>
          </w:p>
        </w:tc>
        <w:tc>
          <w:tcPr>
            <w:tcW w:w="607" w:type="dxa"/>
            <w:gridSpan w:val="3"/>
            <w:shd w:val="clear" w:color="auto" w:fill="auto"/>
          </w:tcPr>
          <w:p w14:paraId="0662D032" w14:textId="77777777" w:rsidR="00066802" w:rsidRPr="005F70FB" w:rsidRDefault="00066802" w:rsidP="00E74266">
            <w:pPr>
              <w:pStyle w:val="Text"/>
            </w:pPr>
            <w:r w:rsidRPr="005F70FB">
              <w:t>bawa</w:t>
            </w:r>
          </w:p>
        </w:tc>
        <w:tc>
          <w:tcPr>
            <w:tcW w:w="779" w:type="dxa"/>
            <w:gridSpan w:val="3"/>
            <w:shd w:val="clear" w:color="auto" w:fill="auto"/>
          </w:tcPr>
          <w:p w14:paraId="17D9C4DE" w14:textId="77777777" w:rsidR="00066802" w:rsidRPr="005F70FB" w:rsidRDefault="00066802" w:rsidP="00E74266">
            <w:pPr>
              <w:pStyle w:val="Text"/>
            </w:pPr>
            <w:r w:rsidRPr="005F70FB">
              <w:t>daging,</w:t>
            </w:r>
          </w:p>
        </w:tc>
        <w:tc>
          <w:tcPr>
            <w:tcW w:w="696" w:type="dxa"/>
            <w:gridSpan w:val="2"/>
            <w:shd w:val="clear" w:color="auto" w:fill="auto"/>
          </w:tcPr>
          <w:p w14:paraId="186233AF" w14:textId="77777777" w:rsidR="00066802" w:rsidRPr="005F70FB" w:rsidRDefault="00066802" w:rsidP="00E74266">
            <w:pPr>
              <w:pStyle w:val="Text"/>
            </w:pPr>
            <w:r w:rsidRPr="005F70FB">
              <w:t>kitong</w:t>
            </w:r>
          </w:p>
        </w:tc>
        <w:tc>
          <w:tcPr>
            <w:tcW w:w="1045" w:type="dxa"/>
            <w:gridSpan w:val="5"/>
            <w:shd w:val="clear" w:color="auto" w:fill="auto"/>
          </w:tcPr>
          <w:p w14:paraId="0A659044" w14:textId="77777777" w:rsidR="00066802" w:rsidRPr="005F70FB" w:rsidRDefault="00066802" w:rsidP="00E74266">
            <w:pPr>
              <w:pStyle w:val="Text"/>
            </w:pPr>
            <w:r w:rsidRPr="005F70FB">
              <w:t>trima-kasi,</w:t>
            </w:r>
          </w:p>
        </w:tc>
      </w:tr>
      <w:tr w:rsidR="00AC23C4" w:rsidRPr="005F70FB" w14:paraId="6E04BFA0" w14:textId="77777777" w:rsidTr="00640703">
        <w:tc>
          <w:tcPr>
            <w:tcW w:w="709" w:type="dxa"/>
            <w:shd w:val="clear" w:color="auto" w:fill="auto"/>
          </w:tcPr>
          <w:p w14:paraId="6B6BFFEA" w14:textId="77777777" w:rsidR="00066802" w:rsidRPr="005F70FB" w:rsidRDefault="00066802" w:rsidP="00E74266">
            <w:pPr>
              <w:pStyle w:val="GlossEng2ptafter"/>
            </w:pPr>
          </w:p>
        </w:tc>
        <w:tc>
          <w:tcPr>
            <w:tcW w:w="777" w:type="dxa"/>
            <w:gridSpan w:val="3"/>
            <w:shd w:val="clear" w:color="auto" w:fill="auto"/>
          </w:tcPr>
          <w:p w14:paraId="29459C3C" w14:textId="77777777" w:rsidR="00066802" w:rsidRPr="005F70FB" w:rsidRDefault="00066802" w:rsidP="00E74266">
            <w:pPr>
              <w:pStyle w:val="GlossEng2ptafter"/>
            </w:pPr>
            <w:r w:rsidRPr="005F70FB">
              <w:rPr>
                <w:rStyle w:val="ChSmallCaps"/>
              </w:rPr>
              <w:t>d.prox</w:t>
            </w:r>
          </w:p>
        </w:tc>
        <w:tc>
          <w:tcPr>
            <w:tcW w:w="484" w:type="dxa"/>
            <w:shd w:val="clear" w:color="auto" w:fill="auto"/>
          </w:tcPr>
          <w:p w14:paraId="6E8776BF" w14:textId="77777777" w:rsidR="00066802" w:rsidRPr="005F70FB" w:rsidRDefault="00066802" w:rsidP="00E74266">
            <w:pPr>
              <w:pStyle w:val="GlossEng2ptafter"/>
            </w:pPr>
            <w:r w:rsidRPr="005F70FB">
              <w:t>but</w:t>
            </w:r>
          </w:p>
        </w:tc>
        <w:tc>
          <w:tcPr>
            <w:tcW w:w="451" w:type="dxa"/>
            <w:gridSpan w:val="3"/>
            <w:shd w:val="clear" w:color="auto" w:fill="auto"/>
          </w:tcPr>
          <w:p w14:paraId="5DE36C21" w14:textId="77777777" w:rsidR="00066802" w:rsidRPr="005F70FB" w:rsidRDefault="00066802" w:rsidP="00E74266">
            <w:pPr>
              <w:pStyle w:val="GlossEng2ptafter"/>
            </w:pPr>
            <w:r w:rsidRPr="005F70FB">
              <w:t>yes</w:t>
            </w:r>
          </w:p>
        </w:tc>
        <w:tc>
          <w:tcPr>
            <w:tcW w:w="729" w:type="dxa"/>
            <w:gridSpan w:val="3"/>
            <w:shd w:val="clear" w:color="auto" w:fill="auto"/>
          </w:tcPr>
          <w:p w14:paraId="78B819CF" w14:textId="77777777" w:rsidR="00066802" w:rsidRPr="005F70FB" w:rsidRDefault="00066802" w:rsidP="00E74266">
            <w:pPr>
              <w:pStyle w:val="GlossEng2ptafter"/>
            </w:pPr>
            <w:r w:rsidRPr="005F70FB">
              <w:t>sibling</w:t>
            </w:r>
          </w:p>
        </w:tc>
        <w:tc>
          <w:tcPr>
            <w:tcW w:w="489" w:type="dxa"/>
            <w:gridSpan w:val="3"/>
            <w:shd w:val="clear" w:color="auto" w:fill="auto"/>
          </w:tcPr>
          <w:p w14:paraId="49C302A6" w14:textId="77777777" w:rsidR="00066802" w:rsidRPr="005F70FB" w:rsidRDefault="00066802" w:rsidP="00E74266">
            <w:pPr>
              <w:pStyle w:val="GlossEng2ptafter"/>
            </w:pPr>
            <w:r w:rsidRPr="005F70FB">
              <w:rPr>
                <w:rStyle w:val="ChSmallCaps"/>
              </w:rPr>
              <w:t>2sg</w:t>
            </w:r>
          </w:p>
        </w:tc>
        <w:tc>
          <w:tcPr>
            <w:tcW w:w="607" w:type="dxa"/>
            <w:gridSpan w:val="3"/>
            <w:shd w:val="clear" w:color="auto" w:fill="auto"/>
          </w:tcPr>
          <w:p w14:paraId="59497C3C" w14:textId="77777777" w:rsidR="00066802" w:rsidRPr="005F70FB" w:rsidRDefault="00066802" w:rsidP="00E74266">
            <w:pPr>
              <w:pStyle w:val="GlossEng2ptafter"/>
            </w:pPr>
            <w:r w:rsidRPr="005F70FB">
              <w:t>bring</w:t>
            </w:r>
          </w:p>
        </w:tc>
        <w:tc>
          <w:tcPr>
            <w:tcW w:w="779" w:type="dxa"/>
            <w:gridSpan w:val="3"/>
            <w:shd w:val="clear" w:color="auto" w:fill="auto"/>
          </w:tcPr>
          <w:p w14:paraId="732FF325" w14:textId="77777777" w:rsidR="00066802" w:rsidRPr="005F70FB" w:rsidRDefault="00066802" w:rsidP="00E74266">
            <w:pPr>
              <w:pStyle w:val="GlossEng2ptafter"/>
            </w:pPr>
            <w:r w:rsidRPr="005F70FB">
              <w:t>meat</w:t>
            </w:r>
          </w:p>
        </w:tc>
        <w:tc>
          <w:tcPr>
            <w:tcW w:w="696" w:type="dxa"/>
            <w:gridSpan w:val="2"/>
            <w:shd w:val="clear" w:color="auto" w:fill="auto"/>
          </w:tcPr>
          <w:p w14:paraId="118FBB1F" w14:textId="77777777" w:rsidR="00066802" w:rsidRPr="005F70FB" w:rsidRDefault="00066802" w:rsidP="00E74266">
            <w:pPr>
              <w:pStyle w:val="GlossEng2ptafter"/>
            </w:pPr>
            <w:r w:rsidRPr="005F70FB">
              <w:rPr>
                <w:rStyle w:val="ChSmallCaps"/>
              </w:rPr>
              <w:t>1pl</w:t>
            </w:r>
          </w:p>
        </w:tc>
        <w:tc>
          <w:tcPr>
            <w:tcW w:w="1045" w:type="dxa"/>
            <w:gridSpan w:val="5"/>
            <w:shd w:val="clear" w:color="auto" w:fill="auto"/>
          </w:tcPr>
          <w:p w14:paraId="520A3E4C" w14:textId="77777777" w:rsidR="00066802" w:rsidRPr="005F70FB" w:rsidRDefault="00066802" w:rsidP="00E74266">
            <w:pPr>
              <w:pStyle w:val="GlossEng2ptafter"/>
            </w:pPr>
            <w:r w:rsidRPr="005F70FB">
              <w:t>thank.you</w:t>
            </w:r>
          </w:p>
        </w:tc>
      </w:tr>
      <w:tr w:rsidR="00AC23C4" w:rsidRPr="005F70FB" w14:paraId="56BBE5BF" w14:textId="77777777" w:rsidTr="00640703">
        <w:trPr>
          <w:gridAfter w:val="2"/>
          <w:wAfter w:w="90" w:type="dxa"/>
        </w:trPr>
        <w:tc>
          <w:tcPr>
            <w:tcW w:w="709" w:type="dxa"/>
            <w:shd w:val="clear" w:color="auto" w:fill="auto"/>
          </w:tcPr>
          <w:p w14:paraId="47384B0B" w14:textId="77777777" w:rsidR="00066802" w:rsidRPr="005F70FB" w:rsidRDefault="00066802" w:rsidP="00E74266">
            <w:pPr>
              <w:pStyle w:val="O0Nwnext"/>
            </w:pPr>
          </w:p>
        </w:tc>
        <w:tc>
          <w:tcPr>
            <w:tcW w:w="735" w:type="dxa"/>
            <w:gridSpan w:val="2"/>
            <w:shd w:val="clear" w:color="auto" w:fill="auto"/>
          </w:tcPr>
          <w:p w14:paraId="55A3D0D1" w14:textId="77777777" w:rsidR="00066802" w:rsidRPr="005F70FB" w:rsidRDefault="00066802" w:rsidP="00E74266">
            <w:pPr>
              <w:pStyle w:val="Text"/>
            </w:pPr>
            <w:r w:rsidRPr="005F70FB">
              <w:t>karna</w:t>
            </w:r>
          </w:p>
        </w:tc>
        <w:tc>
          <w:tcPr>
            <w:tcW w:w="621" w:type="dxa"/>
            <w:gridSpan w:val="4"/>
            <w:shd w:val="clear" w:color="auto" w:fill="auto"/>
          </w:tcPr>
          <w:p w14:paraId="088ECA61" w14:textId="77777777" w:rsidR="00066802" w:rsidRPr="005F70FB" w:rsidRDefault="00066802" w:rsidP="00E74266">
            <w:pPr>
              <w:pStyle w:val="Text"/>
            </w:pPr>
            <w:r w:rsidRPr="005F70FB">
              <w:t>kitong</w:t>
            </w:r>
          </w:p>
        </w:tc>
        <w:tc>
          <w:tcPr>
            <w:tcW w:w="756" w:type="dxa"/>
            <w:gridSpan w:val="2"/>
            <w:shd w:val="clear" w:color="auto" w:fill="auto"/>
          </w:tcPr>
          <w:p w14:paraId="68F6A6A7" w14:textId="77777777" w:rsidR="00066802" w:rsidRPr="005F70FB" w:rsidRDefault="00066802" w:rsidP="00E74266">
            <w:pPr>
              <w:pStyle w:val="Text"/>
            </w:pPr>
            <w:r w:rsidRPr="005F70FB">
              <w:t>bisa</w:t>
            </w:r>
          </w:p>
        </w:tc>
        <w:tc>
          <w:tcPr>
            <w:tcW w:w="624" w:type="dxa"/>
            <w:gridSpan w:val="3"/>
            <w:shd w:val="clear" w:color="auto" w:fill="auto"/>
          </w:tcPr>
          <w:p w14:paraId="59645671" w14:textId="77777777" w:rsidR="00066802" w:rsidRPr="005F70FB" w:rsidRDefault="00066802" w:rsidP="00E74266">
            <w:pPr>
              <w:pStyle w:val="Text"/>
            </w:pPr>
            <w:r w:rsidRPr="005F70FB">
              <w:t>masak</w:t>
            </w:r>
          </w:p>
        </w:tc>
        <w:tc>
          <w:tcPr>
            <w:tcW w:w="680" w:type="dxa"/>
            <w:gridSpan w:val="3"/>
            <w:shd w:val="clear" w:color="auto" w:fill="auto"/>
          </w:tcPr>
          <w:p w14:paraId="79551DF7" w14:textId="77777777" w:rsidR="00066802" w:rsidRPr="005F70FB" w:rsidRDefault="00066802" w:rsidP="00E74266">
            <w:pPr>
              <w:pStyle w:val="Text"/>
            </w:pPr>
            <w:r w:rsidRPr="005F70FB">
              <w:t>daging,</w:t>
            </w:r>
          </w:p>
        </w:tc>
        <w:tc>
          <w:tcPr>
            <w:tcW w:w="680" w:type="dxa"/>
            <w:gridSpan w:val="3"/>
            <w:shd w:val="clear" w:color="auto" w:fill="auto"/>
          </w:tcPr>
          <w:p w14:paraId="516B82AB" w14:textId="77777777" w:rsidR="00066802" w:rsidRPr="005F70FB" w:rsidRDefault="00066802" w:rsidP="00E74266">
            <w:pPr>
              <w:pStyle w:val="Text"/>
            </w:pPr>
            <w:r w:rsidRPr="005F70FB">
              <w:t>sodara</w:t>
            </w:r>
          </w:p>
        </w:tc>
        <w:tc>
          <w:tcPr>
            <w:tcW w:w="737" w:type="dxa"/>
            <w:gridSpan w:val="3"/>
            <w:shd w:val="clear" w:color="auto" w:fill="auto"/>
          </w:tcPr>
          <w:p w14:paraId="2480B05E" w14:textId="77777777" w:rsidR="00066802" w:rsidRPr="005F70FB" w:rsidRDefault="00066802" w:rsidP="00E74266">
            <w:pPr>
              <w:pStyle w:val="Text"/>
            </w:pPr>
            <w:r w:rsidRPr="005F70FB">
              <w:t>berburu</w:t>
            </w:r>
          </w:p>
        </w:tc>
        <w:tc>
          <w:tcPr>
            <w:tcW w:w="680" w:type="dxa"/>
            <w:gridSpan w:val="3"/>
            <w:shd w:val="clear" w:color="auto" w:fill="auto"/>
          </w:tcPr>
          <w:p w14:paraId="77FABC3E" w14:textId="77777777" w:rsidR="00066802" w:rsidRPr="005F70FB" w:rsidRDefault="00066802" w:rsidP="00E74266">
            <w:pPr>
              <w:pStyle w:val="Text"/>
            </w:pPr>
            <w:r w:rsidRPr="005F70FB">
              <w:t>daging,</w:t>
            </w:r>
          </w:p>
        </w:tc>
        <w:tc>
          <w:tcPr>
            <w:tcW w:w="454" w:type="dxa"/>
            <w:shd w:val="clear" w:color="auto" w:fill="auto"/>
          </w:tcPr>
          <w:p w14:paraId="69149C45" w14:textId="77777777" w:rsidR="00066802" w:rsidRPr="005F70FB" w:rsidRDefault="00066802" w:rsidP="00E74266">
            <w:pPr>
              <w:pStyle w:val="Text"/>
            </w:pPr>
            <w:r w:rsidRPr="005F70FB">
              <w:t>babi</w:t>
            </w:r>
          </w:p>
        </w:tc>
      </w:tr>
      <w:tr w:rsidR="00AC23C4" w:rsidRPr="005F70FB" w14:paraId="7007CD8D" w14:textId="77777777" w:rsidTr="00640703">
        <w:trPr>
          <w:gridAfter w:val="2"/>
          <w:wAfter w:w="90" w:type="dxa"/>
        </w:trPr>
        <w:tc>
          <w:tcPr>
            <w:tcW w:w="709" w:type="dxa"/>
            <w:shd w:val="clear" w:color="auto" w:fill="auto"/>
          </w:tcPr>
          <w:p w14:paraId="0169B2B2" w14:textId="77777777" w:rsidR="00066802" w:rsidRPr="005F70FB" w:rsidRDefault="00066802" w:rsidP="00E74266">
            <w:pPr>
              <w:pStyle w:val="GlossEng"/>
            </w:pPr>
          </w:p>
        </w:tc>
        <w:tc>
          <w:tcPr>
            <w:tcW w:w="735" w:type="dxa"/>
            <w:gridSpan w:val="2"/>
            <w:shd w:val="clear" w:color="auto" w:fill="auto"/>
          </w:tcPr>
          <w:p w14:paraId="4EF91621" w14:textId="77777777" w:rsidR="00066802" w:rsidRPr="005F70FB" w:rsidRDefault="00066802" w:rsidP="00E74266">
            <w:pPr>
              <w:pStyle w:val="GlossEng"/>
            </w:pPr>
            <w:r w:rsidRPr="005F70FB">
              <w:t>because</w:t>
            </w:r>
          </w:p>
        </w:tc>
        <w:tc>
          <w:tcPr>
            <w:tcW w:w="621" w:type="dxa"/>
            <w:gridSpan w:val="4"/>
            <w:shd w:val="clear" w:color="auto" w:fill="auto"/>
          </w:tcPr>
          <w:p w14:paraId="44D2C40F" w14:textId="77777777" w:rsidR="00066802" w:rsidRPr="005F70FB" w:rsidRDefault="00066802" w:rsidP="00E74266">
            <w:pPr>
              <w:pStyle w:val="GlossEng"/>
            </w:pPr>
            <w:r w:rsidRPr="005F70FB">
              <w:rPr>
                <w:rStyle w:val="ChSmallCaps"/>
              </w:rPr>
              <w:t>1pl</w:t>
            </w:r>
          </w:p>
        </w:tc>
        <w:tc>
          <w:tcPr>
            <w:tcW w:w="756" w:type="dxa"/>
            <w:gridSpan w:val="2"/>
            <w:shd w:val="clear" w:color="auto" w:fill="auto"/>
          </w:tcPr>
          <w:p w14:paraId="64B8511C" w14:textId="7413F007" w:rsidR="00066802" w:rsidRPr="005F70FB" w:rsidRDefault="00640703" w:rsidP="00E74266">
            <w:pPr>
              <w:pStyle w:val="GlossEng"/>
            </w:pPr>
            <w:r>
              <w:t>be.</w:t>
            </w:r>
            <w:r w:rsidR="00066802" w:rsidRPr="005F70FB">
              <w:t>able</w:t>
            </w:r>
          </w:p>
        </w:tc>
        <w:tc>
          <w:tcPr>
            <w:tcW w:w="624" w:type="dxa"/>
            <w:gridSpan w:val="3"/>
            <w:shd w:val="clear" w:color="auto" w:fill="auto"/>
          </w:tcPr>
          <w:p w14:paraId="0E0C7AF6" w14:textId="77777777" w:rsidR="00066802" w:rsidRPr="005F70FB" w:rsidRDefault="00066802" w:rsidP="00E74266">
            <w:pPr>
              <w:pStyle w:val="GlossEng"/>
            </w:pPr>
            <w:r w:rsidRPr="005F70FB">
              <w:t>cook</w:t>
            </w:r>
          </w:p>
        </w:tc>
        <w:tc>
          <w:tcPr>
            <w:tcW w:w="680" w:type="dxa"/>
            <w:gridSpan w:val="3"/>
            <w:shd w:val="clear" w:color="auto" w:fill="auto"/>
          </w:tcPr>
          <w:p w14:paraId="0FD5F667" w14:textId="77777777" w:rsidR="00066802" w:rsidRPr="005F70FB" w:rsidRDefault="00066802" w:rsidP="00E74266">
            <w:pPr>
              <w:pStyle w:val="GlossEng"/>
            </w:pPr>
            <w:r w:rsidRPr="005F70FB">
              <w:t>meat</w:t>
            </w:r>
          </w:p>
        </w:tc>
        <w:tc>
          <w:tcPr>
            <w:tcW w:w="680" w:type="dxa"/>
            <w:gridSpan w:val="3"/>
            <w:shd w:val="clear" w:color="auto" w:fill="auto"/>
          </w:tcPr>
          <w:p w14:paraId="1E5A8864" w14:textId="77777777" w:rsidR="00066802" w:rsidRPr="005F70FB" w:rsidRDefault="00066802" w:rsidP="00E74266">
            <w:pPr>
              <w:pStyle w:val="GlossEng"/>
            </w:pPr>
            <w:r w:rsidRPr="005F70FB">
              <w:t>sibling</w:t>
            </w:r>
          </w:p>
        </w:tc>
        <w:tc>
          <w:tcPr>
            <w:tcW w:w="737" w:type="dxa"/>
            <w:gridSpan w:val="3"/>
            <w:shd w:val="clear" w:color="auto" w:fill="auto"/>
          </w:tcPr>
          <w:p w14:paraId="122F15EF" w14:textId="77777777" w:rsidR="00066802" w:rsidRPr="005F70FB" w:rsidRDefault="00066802" w:rsidP="00E74266">
            <w:pPr>
              <w:pStyle w:val="GlossEng"/>
            </w:pPr>
            <w:r w:rsidRPr="005F70FB">
              <w:t>hunt</w:t>
            </w:r>
          </w:p>
        </w:tc>
        <w:tc>
          <w:tcPr>
            <w:tcW w:w="680" w:type="dxa"/>
            <w:gridSpan w:val="3"/>
            <w:shd w:val="clear" w:color="auto" w:fill="auto"/>
          </w:tcPr>
          <w:p w14:paraId="33692EBE" w14:textId="77777777" w:rsidR="00066802" w:rsidRPr="005F70FB" w:rsidRDefault="00066802" w:rsidP="00E74266">
            <w:pPr>
              <w:pStyle w:val="GlossEng"/>
            </w:pPr>
            <w:r w:rsidRPr="005F70FB">
              <w:t>meat</w:t>
            </w:r>
          </w:p>
        </w:tc>
        <w:tc>
          <w:tcPr>
            <w:tcW w:w="454" w:type="dxa"/>
            <w:shd w:val="clear" w:color="auto" w:fill="auto"/>
          </w:tcPr>
          <w:p w14:paraId="6532FC59" w14:textId="77777777" w:rsidR="00066802" w:rsidRPr="005F70FB" w:rsidRDefault="00066802" w:rsidP="00E74266">
            <w:pPr>
              <w:pStyle w:val="GlossEng"/>
            </w:pPr>
            <w:r w:rsidRPr="005F70FB">
              <w:t>pig</w:t>
            </w:r>
          </w:p>
        </w:tc>
      </w:tr>
    </w:tbl>
    <w:p w14:paraId="766597A6" w14:textId="5BCE90DD" w:rsidR="00066802" w:rsidRPr="005F70FB" w:rsidRDefault="00066802" w:rsidP="00066802">
      <w:pPr>
        <w:pStyle w:val="FreeTranslEng"/>
      </w:pPr>
      <w:r w:rsidRPr="005F70FB">
        <w:t xml:space="preserve">they said, </w:t>
      </w:r>
      <w:r w:rsidR="00B7093A" w:rsidRPr="005F70FB">
        <w:t>‘</w:t>
      </w:r>
      <w:r w:rsidRPr="005F70FB">
        <w:t>thank you!, we were going to eat vegetables tonight, but, yes, you brother brought (us) meat, we say thank you, because (now) we can cook meat, (you) brother hunted meat, a pig</w:t>
      </w:r>
      <w:r w:rsidR="00B7093A" w:rsidRPr="005F70FB">
        <w:t>’</w:t>
      </w:r>
    </w:p>
    <w:tbl>
      <w:tblPr>
        <w:tblW w:w="6785" w:type="dxa"/>
        <w:tblCellMar>
          <w:left w:w="42" w:type="dxa"/>
          <w:right w:w="42" w:type="dxa"/>
        </w:tblCellMar>
        <w:tblLook w:val="01E0" w:firstRow="1" w:lastRow="1" w:firstColumn="1" w:lastColumn="1" w:noHBand="0" w:noVBand="0"/>
      </w:tblPr>
      <w:tblGrid>
        <w:gridCol w:w="709"/>
        <w:gridCol w:w="425"/>
        <w:gridCol w:w="104"/>
        <w:gridCol w:w="573"/>
        <w:gridCol w:w="60"/>
        <w:gridCol w:w="758"/>
        <w:gridCol w:w="319"/>
        <w:gridCol w:w="260"/>
        <w:gridCol w:w="420"/>
        <w:gridCol w:w="348"/>
        <w:gridCol w:w="276"/>
        <w:gridCol w:w="331"/>
        <w:gridCol w:w="437"/>
        <w:gridCol w:w="247"/>
        <w:gridCol w:w="699"/>
        <w:gridCol w:w="819"/>
      </w:tblGrid>
      <w:tr w:rsidR="00AC23C4" w:rsidRPr="005F70FB" w14:paraId="2F4899F0" w14:textId="77777777" w:rsidTr="00AC23C4">
        <w:tc>
          <w:tcPr>
            <w:tcW w:w="709" w:type="dxa"/>
            <w:shd w:val="clear" w:color="auto" w:fill="auto"/>
          </w:tcPr>
          <w:p w14:paraId="3277BE35" w14:textId="77777777" w:rsidR="00066802" w:rsidRPr="005F70FB" w:rsidRDefault="00066802" w:rsidP="00E74266">
            <w:pPr>
              <w:pStyle w:val="Text"/>
            </w:pPr>
            <w:r w:rsidRPr="005F70FB">
              <w:t>0023</w:t>
            </w:r>
          </w:p>
        </w:tc>
        <w:tc>
          <w:tcPr>
            <w:tcW w:w="425" w:type="dxa"/>
            <w:shd w:val="clear" w:color="auto" w:fill="auto"/>
          </w:tcPr>
          <w:p w14:paraId="36C8B752" w14:textId="77777777" w:rsidR="00066802" w:rsidRPr="005F70FB" w:rsidRDefault="00066802" w:rsidP="00E74266">
            <w:pPr>
              <w:pStyle w:val="Text"/>
            </w:pPr>
            <w:r w:rsidRPr="005F70FB">
              <w:t>jadi</w:t>
            </w:r>
          </w:p>
        </w:tc>
        <w:tc>
          <w:tcPr>
            <w:tcW w:w="737" w:type="dxa"/>
            <w:gridSpan w:val="3"/>
            <w:shd w:val="clear" w:color="auto" w:fill="auto"/>
          </w:tcPr>
          <w:p w14:paraId="4D2D83E1" w14:textId="77777777" w:rsidR="00066802" w:rsidRPr="005F70FB" w:rsidRDefault="00066802" w:rsidP="00E74266">
            <w:pPr>
              <w:pStyle w:val="Text"/>
            </w:pPr>
            <w:r w:rsidRPr="005F70FB">
              <w:t>ini</w:t>
            </w:r>
          </w:p>
        </w:tc>
        <w:tc>
          <w:tcPr>
            <w:tcW w:w="1077" w:type="dxa"/>
            <w:gridSpan w:val="2"/>
            <w:shd w:val="clear" w:color="auto" w:fill="auto"/>
          </w:tcPr>
          <w:p w14:paraId="66292654" w14:textId="77777777" w:rsidR="00066802" w:rsidRPr="005F70FB" w:rsidRDefault="00066802" w:rsidP="00E74266">
            <w:pPr>
              <w:pStyle w:val="Text"/>
            </w:pPr>
            <w:r w:rsidRPr="005F70FB">
              <w:t>kehidupang</w:t>
            </w:r>
          </w:p>
        </w:tc>
        <w:tc>
          <w:tcPr>
            <w:tcW w:w="680" w:type="dxa"/>
            <w:gridSpan w:val="2"/>
            <w:shd w:val="clear" w:color="auto" w:fill="auto"/>
          </w:tcPr>
          <w:p w14:paraId="53B04B51" w14:textId="77777777" w:rsidR="00066802" w:rsidRPr="005F70FB" w:rsidRDefault="00066802" w:rsidP="00E74266">
            <w:pPr>
              <w:pStyle w:val="Text"/>
            </w:pPr>
            <w:r w:rsidRPr="005F70FB">
              <w:t>orang</w:t>
            </w:r>
          </w:p>
        </w:tc>
        <w:tc>
          <w:tcPr>
            <w:tcW w:w="624" w:type="dxa"/>
            <w:gridSpan w:val="2"/>
            <w:shd w:val="clear" w:color="auto" w:fill="auto"/>
          </w:tcPr>
          <w:p w14:paraId="2D46445C" w14:textId="77777777" w:rsidR="00066802" w:rsidRPr="005F70FB" w:rsidRDefault="00066802" w:rsidP="00E74266">
            <w:pPr>
              <w:pStyle w:val="Text"/>
            </w:pPr>
            <w:r w:rsidRPr="005F70FB">
              <w:t>Papua</w:t>
            </w:r>
          </w:p>
        </w:tc>
        <w:tc>
          <w:tcPr>
            <w:tcW w:w="768" w:type="dxa"/>
            <w:gridSpan w:val="2"/>
            <w:shd w:val="clear" w:color="auto" w:fill="auto"/>
          </w:tcPr>
          <w:p w14:paraId="7BB94068" w14:textId="77777777" w:rsidR="00066802" w:rsidRPr="005F70FB" w:rsidRDefault="00066802" w:rsidP="00E74266">
            <w:pPr>
              <w:pStyle w:val="Text"/>
            </w:pPr>
            <w:r w:rsidRPr="005F70FB">
              <w:t>ini</w:t>
            </w:r>
          </w:p>
        </w:tc>
        <w:tc>
          <w:tcPr>
            <w:tcW w:w="946" w:type="dxa"/>
            <w:gridSpan w:val="2"/>
            <w:shd w:val="clear" w:color="auto" w:fill="auto"/>
          </w:tcPr>
          <w:p w14:paraId="0CE8BE76" w14:textId="77777777" w:rsidR="00066802" w:rsidRPr="005F70FB" w:rsidRDefault="00066802" w:rsidP="00E74266">
            <w:pPr>
              <w:pStyle w:val="Text"/>
            </w:pPr>
            <w:r w:rsidRPr="005F70FB">
              <w:t>sperti</w:t>
            </w:r>
          </w:p>
        </w:tc>
        <w:tc>
          <w:tcPr>
            <w:tcW w:w="819" w:type="dxa"/>
            <w:shd w:val="clear" w:color="auto" w:fill="auto"/>
          </w:tcPr>
          <w:p w14:paraId="57DF5EE7" w14:textId="77777777" w:rsidR="00066802" w:rsidRPr="005F70FB" w:rsidRDefault="00066802" w:rsidP="00E74266">
            <w:pPr>
              <w:pStyle w:val="Text"/>
            </w:pPr>
            <w:r w:rsidRPr="005F70FB">
              <w:t>begini,</w:t>
            </w:r>
          </w:p>
        </w:tc>
      </w:tr>
      <w:tr w:rsidR="00AC23C4" w:rsidRPr="005F70FB" w14:paraId="39206A2B" w14:textId="77777777" w:rsidTr="00AC23C4">
        <w:tc>
          <w:tcPr>
            <w:tcW w:w="709" w:type="dxa"/>
            <w:shd w:val="clear" w:color="auto" w:fill="auto"/>
          </w:tcPr>
          <w:p w14:paraId="0F4653BF" w14:textId="77777777" w:rsidR="00066802" w:rsidRPr="005F70FB" w:rsidRDefault="00066802" w:rsidP="00E74266">
            <w:pPr>
              <w:pStyle w:val="GlossEng2ptafter"/>
            </w:pPr>
          </w:p>
        </w:tc>
        <w:tc>
          <w:tcPr>
            <w:tcW w:w="425" w:type="dxa"/>
            <w:shd w:val="clear" w:color="auto" w:fill="auto"/>
          </w:tcPr>
          <w:p w14:paraId="18078BC6" w14:textId="77777777" w:rsidR="00066802" w:rsidRPr="005F70FB" w:rsidRDefault="00066802" w:rsidP="00E74266">
            <w:pPr>
              <w:pStyle w:val="GlossEng2ptafter"/>
            </w:pPr>
            <w:r w:rsidRPr="005F70FB">
              <w:t>so</w:t>
            </w:r>
          </w:p>
        </w:tc>
        <w:tc>
          <w:tcPr>
            <w:tcW w:w="737" w:type="dxa"/>
            <w:gridSpan w:val="3"/>
            <w:shd w:val="clear" w:color="auto" w:fill="auto"/>
          </w:tcPr>
          <w:p w14:paraId="7489E60C" w14:textId="77777777" w:rsidR="00066802" w:rsidRPr="005F70FB" w:rsidRDefault="00066802" w:rsidP="00E74266">
            <w:pPr>
              <w:pStyle w:val="GlossEng2ptafter"/>
            </w:pPr>
            <w:r w:rsidRPr="005F70FB">
              <w:rPr>
                <w:rStyle w:val="ChSmallCaps"/>
              </w:rPr>
              <w:t>d.prox</w:t>
            </w:r>
          </w:p>
        </w:tc>
        <w:tc>
          <w:tcPr>
            <w:tcW w:w="1077" w:type="dxa"/>
            <w:gridSpan w:val="2"/>
            <w:shd w:val="clear" w:color="auto" w:fill="auto"/>
          </w:tcPr>
          <w:p w14:paraId="694B4042" w14:textId="77777777" w:rsidR="00066802" w:rsidRPr="005F70FB" w:rsidRDefault="00066802" w:rsidP="00E74266">
            <w:pPr>
              <w:pStyle w:val="GlossEng2ptafter"/>
            </w:pPr>
            <w:r w:rsidRPr="005F70FB">
              <w:t>life</w:t>
            </w:r>
          </w:p>
        </w:tc>
        <w:tc>
          <w:tcPr>
            <w:tcW w:w="680" w:type="dxa"/>
            <w:gridSpan w:val="2"/>
            <w:shd w:val="clear" w:color="auto" w:fill="auto"/>
          </w:tcPr>
          <w:p w14:paraId="06ED2562" w14:textId="77777777" w:rsidR="00066802" w:rsidRPr="005F70FB" w:rsidRDefault="00066802" w:rsidP="00E74266">
            <w:pPr>
              <w:pStyle w:val="GlossEng2ptafter"/>
            </w:pPr>
            <w:r w:rsidRPr="005F70FB">
              <w:t>person</w:t>
            </w:r>
          </w:p>
        </w:tc>
        <w:tc>
          <w:tcPr>
            <w:tcW w:w="624" w:type="dxa"/>
            <w:gridSpan w:val="2"/>
            <w:shd w:val="clear" w:color="auto" w:fill="auto"/>
          </w:tcPr>
          <w:p w14:paraId="52BFC850" w14:textId="77777777" w:rsidR="00066802" w:rsidRPr="005F70FB" w:rsidRDefault="00066802" w:rsidP="00E74266">
            <w:pPr>
              <w:pStyle w:val="GlossEng2ptafter"/>
            </w:pPr>
            <w:r w:rsidRPr="005F70FB">
              <w:t>Papua</w:t>
            </w:r>
          </w:p>
        </w:tc>
        <w:tc>
          <w:tcPr>
            <w:tcW w:w="768" w:type="dxa"/>
            <w:gridSpan w:val="2"/>
            <w:shd w:val="clear" w:color="auto" w:fill="auto"/>
          </w:tcPr>
          <w:p w14:paraId="2274893E" w14:textId="77777777" w:rsidR="00066802" w:rsidRPr="005F70FB" w:rsidRDefault="00066802" w:rsidP="00E74266">
            <w:pPr>
              <w:pStyle w:val="GlossEng2ptafter"/>
            </w:pPr>
            <w:r w:rsidRPr="005F70FB">
              <w:rPr>
                <w:rStyle w:val="ChSmallCaps"/>
              </w:rPr>
              <w:t>d.prox</w:t>
            </w:r>
          </w:p>
        </w:tc>
        <w:tc>
          <w:tcPr>
            <w:tcW w:w="946" w:type="dxa"/>
            <w:gridSpan w:val="2"/>
            <w:shd w:val="clear" w:color="auto" w:fill="auto"/>
          </w:tcPr>
          <w:p w14:paraId="6BC1E3BE" w14:textId="77777777" w:rsidR="00066802" w:rsidRPr="005F70FB" w:rsidRDefault="00066802" w:rsidP="00E74266">
            <w:pPr>
              <w:pStyle w:val="GlossEng2ptafter"/>
            </w:pPr>
            <w:r w:rsidRPr="005F70FB">
              <w:t>similar.to</w:t>
            </w:r>
          </w:p>
        </w:tc>
        <w:tc>
          <w:tcPr>
            <w:tcW w:w="819" w:type="dxa"/>
            <w:shd w:val="clear" w:color="auto" w:fill="auto"/>
          </w:tcPr>
          <w:p w14:paraId="084AD029" w14:textId="77777777" w:rsidR="00066802" w:rsidRPr="005F70FB" w:rsidRDefault="00066802" w:rsidP="00E74266">
            <w:pPr>
              <w:pStyle w:val="GlossEng2ptafter"/>
            </w:pPr>
            <w:r w:rsidRPr="005F70FB">
              <w:t>like.this</w:t>
            </w:r>
          </w:p>
        </w:tc>
      </w:tr>
      <w:tr w:rsidR="00AC23C4" w:rsidRPr="005F70FB" w14:paraId="17D9DE8D" w14:textId="77777777" w:rsidTr="00AC23C4">
        <w:trPr>
          <w:gridAfter w:val="2"/>
          <w:wAfter w:w="1518" w:type="dxa"/>
        </w:trPr>
        <w:tc>
          <w:tcPr>
            <w:tcW w:w="709" w:type="dxa"/>
            <w:shd w:val="clear" w:color="auto" w:fill="auto"/>
          </w:tcPr>
          <w:p w14:paraId="2B95D315" w14:textId="77777777" w:rsidR="00066802" w:rsidRPr="005F70FB" w:rsidRDefault="00066802" w:rsidP="00E74266">
            <w:pPr>
              <w:pStyle w:val="O0Nwnext"/>
            </w:pPr>
          </w:p>
        </w:tc>
        <w:tc>
          <w:tcPr>
            <w:tcW w:w="529" w:type="dxa"/>
            <w:gridSpan w:val="2"/>
            <w:shd w:val="clear" w:color="auto" w:fill="auto"/>
          </w:tcPr>
          <w:p w14:paraId="2DCF8FD7" w14:textId="77777777" w:rsidR="00066802" w:rsidRPr="005F70FB" w:rsidRDefault="00066802" w:rsidP="00E74266">
            <w:pPr>
              <w:pStyle w:val="Text"/>
            </w:pPr>
            <w:r w:rsidRPr="005F70FB">
              <w:t>kalo</w:t>
            </w:r>
          </w:p>
        </w:tc>
        <w:tc>
          <w:tcPr>
            <w:tcW w:w="573" w:type="dxa"/>
            <w:shd w:val="clear" w:color="auto" w:fill="auto"/>
          </w:tcPr>
          <w:p w14:paraId="0ECE0253" w14:textId="77777777" w:rsidR="00066802" w:rsidRPr="005F70FB" w:rsidRDefault="00066802" w:rsidP="00E74266">
            <w:pPr>
              <w:pStyle w:val="Text"/>
            </w:pPr>
            <w:r w:rsidRPr="005F70FB">
              <w:t>mo</w:t>
            </w:r>
          </w:p>
        </w:tc>
        <w:tc>
          <w:tcPr>
            <w:tcW w:w="818" w:type="dxa"/>
            <w:gridSpan w:val="2"/>
            <w:shd w:val="clear" w:color="auto" w:fill="auto"/>
          </w:tcPr>
          <w:p w14:paraId="103BEE1E" w14:textId="77777777" w:rsidR="00066802" w:rsidRPr="005F70FB" w:rsidRDefault="00066802" w:rsidP="00E74266">
            <w:pPr>
              <w:pStyle w:val="Text"/>
            </w:pPr>
            <w:r w:rsidRPr="005F70FB">
              <w:t>makang</w:t>
            </w:r>
          </w:p>
        </w:tc>
        <w:tc>
          <w:tcPr>
            <w:tcW w:w="579" w:type="dxa"/>
            <w:gridSpan w:val="2"/>
            <w:shd w:val="clear" w:color="auto" w:fill="auto"/>
          </w:tcPr>
          <w:p w14:paraId="662A9EB5" w14:textId="77777777" w:rsidR="00066802" w:rsidRPr="005F70FB" w:rsidRDefault="00066802" w:rsidP="00E74266">
            <w:pPr>
              <w:pStyle w:val="Text"/>
            </w:pPr>
            <w:r w:rsidRPr="005F70FB">
              <w:t>babi,</w:t>
            </w:r>
          </w:p>
        </w:tc>
        <w:tc>
          <w:tcPr>
            <w:tcW w:w="768" w:type="dxa"/>
            <w:gridSpan w:val="2"/>
            <w:shd w:val="clear" w:color="auto" w:fill="auto"/>
          </w:tcPr>
          <w:p w14:paraId="0C176D3C" w14:textId="77777777" w:rsidR="00066802" w:rsidRPr="005F70FB" w:rsidRDefault="00066802" w:rsidP="00E74266">
            <w:pPr>
              <w:pStyle w:val="Text"/>
            </w:pPr>
            <w:r w:rsidRPr="005F70FB">
              <w:t>harus</w:t>
            </w:r>
          </w:p>
        </w:tc>
        <w:tc>
          <w:tcPr>
            <w:tcW w:w="607" w:type="dxa"/>
            <w:gridSpan w:val="2"/>
            <w:shd w:val="clear" w:color="auto" w:fill="auto"/>
          </w:tcPr>
          <w:p w14:paraId="79C6445A" w14:textId="77777777" w:rsidR="00066802" w:rsidRPr="005F70FB" w:rsidRDefault="00066802" w:rsidP="00E74266">
            <w:pPr>
              <w:pStyle w:val="Text"/>
            </w:pPr>
            <w:r w:rsidRPr="005F70FB">
              <w:t>bawa</w:t>
            </w:r>
          </w:p>
        </w:tc>
        <w:tc>
          <w:tcPr>
            <w:tcW w:w="684" w:type="dxa"/>
            <w:gridSpan w:val="2"/>
            <w:shd w:val="clear" w:color="auto" w:fill="auto"/>
          </w:tcPr>
          <w:p w14:paraId="46391B51" w14:textId="77777777" w:rsidR="00066802" w:rsidRPr="005F70FB" w:rsidRDefault="00066802" w:rsidP="00E74266">
            <w:pPr>
              <w:pStyle w:val="Text"/>
            </w:pPr>
            <w:r w:rsidRPr="005F70FB">
              <w:t>anjing</w:t>
            </w:r>
          </w:p>
        </w:tc>
      </w:tr>
      <w:tr w:rsidR="00AC23C4" w:rsidRPr="005F70FB" w14:paraId="5E70BFC5" w14:textId="77777777" w:rsidTr="00AC23C4">
        <w:trPr>
          <w:gridAfter w:val="2"/>
          <w:wAfter w:w="1518" w:type="dxa"/>
        </w:trPr>
        <w:tc>
          <w:tcPr>
            <w:tcW w:w="709" w:type="dxa"/>
            <w:shd w:val="clear" w:color="auto" w:fill="auto"/>
          </w:tcPr>
          <w:p w14:paraId="1C3B7ED2" w14:textId="77777777" w:rsidR="00066802" w:rsidRPr="005F70FB" w:rsidRDefault="00066802" w:rsidP="00E74266">
            <w:pPr>
              <w:pStyle w:val="GlossEng"/>
            </w:pPr>
          </w:p>
        </w:tc>
        <w:tc>
          <w:tcPr>
            <w:tcW w:w="529" w:type="dxa"/>
            <w:gridSpan w:val="2"/>
            <w:shd w:val="clear" w:color="auto" w:fill="auto"/>
          </w:tcPr>
          <w:p w14:paraId="317D0F96" w14:textId="77777777" w:rsidR="00066802" w:rsidRPr="005F70FB" w:rsidRDefault="00066802" w:rsidP="00E74266">
            <w:pPr>
              <w:pStyle w:val="GlossEng"/>
            </w:pPr>
            <w:r w:rsidRPr="005F70FB">
              <w:t>if</w:t>
            </w:r>
          </w:p>
        </w:tc>
        <w:tc>
          <w:tcPr>
            <w:tcW w:w="573" w:type="dxa"/>
            <w:shd w:val="clear" w:color="auto" w:fill="auto"/>
          </w:tcPr>
          <w:p w14:paraId="25CBCA68" w14:textId="77777777" w:rsidR="00066802" w:rsidRPr="005F70FB" w:rsidRDefault="00066802" w:rsidP="00E74266">
            <w:pPr>
              <w:pStyle w:val="GlossEng"/>
            </w:pPr>
            <w:r w:rsidRPr="005F70FB">
              <w:t>want</w:t>
            </w:r>
          </w:p>
        </w:tc>
        <w:tc>
          <w:tcPr>
            <w:tcW w:w="818" w:type="dxa"/>
            <w:gridSpan w:val="2"/>
            <w:shd w:val="clear" w:color="auto" w:fill="auto"/>
          </w:tcPr>
          <w:p w14:paraId="1620B440" w14:textId="77777777" w:rsidR="00066802" w:rsidRPr="005F70FB" w:rsidRDefault="00066802" w:rsidP="00E74266">
            <w:pPr>
              <w:pStyle w:val="GlossEng"/>
            </w:pPr>
            <w:r w:rsidRPr="005F70FB">
              <w:t>eat</w:t>
            </w:r>
          </w:p>
        </w:tc>
        <w:tc>
          <w:tcPr>
            <w:tcW w:w="579" w:type="dxa"/>
            <w:gridSpan w:val="2"/>
            <w:shd w:val="clear" w:color="auto" w:fill="auto"/>
          </w:tcPr>
          <w:p w14:paraId="7FAFC520" w14:textId="77777777" w:rsidR="00066802" w:rsidRPr="005F70FB" w:rsidRDefault="00066802" w:rsidP="00E74266">
            <w:pPr>
              <w:pStyle w:val="GlossEng"/>
            </w:pPr>
            <w:r w:rsidRPr="005F70FB">
              <w:t>pig</w:t>
            </w:r>
          </w:p>
        </w:tc>
        <w:tc>
          <w:tcPr>
            <w:tcW w:w="768" w:type="dxa"/>
            <w:gridSpan w:val="2"/>
            <w:shd w:val="clear" w:color="auto" w:fill="auto"/>
          </w:tcPr>
          <w:p w14:paraId="152A6094" w14:textId="77777777" w:rsidR="00066802" w:rsidRPr="005F70FB" w:rsidRDefault="00066802" w:rsidP="00E74266">
            <w:pPr>
              <w:pStyle w:val="GlossEng"/>
            </w:pPr>
            <w:r w:rsidRPr="005F70FB">
              <w:t>have.to</w:t>
            </w:r>
          </w:p>
        </w:tc>
        <w:tc>
          <w:tcPr>
            <w:tcW w:w="607" w:type="dxa"/>
            <w:gridSpan w:val="2"/>
            <w:shd w:val="clear" w:color="auto" w:fill="auto"/>
          </w:tcPr>
          <w:p w14:paraId="15C7BC4D" w14:textId="77777777" w:rsidR="00066802" w:rsidRPr="005F70FB" w:rsidRDefault="00066802" w:rsidP="00E74266">
            <w:pPr>
              <w:pStyle w:val="GlossEng"/>
            </w:pPr>
            <w:r w:rsidRPr="005F70FB">
              <w:t>bring</w:t>
            </w:r>
          </w:p>
        </w:tc>
        <w:tc>
          <w:tcPr>
            <w:tcW w:w="684" w:type="dxa"/>
            <w:gridSpan w:val="2"/>
            <w:shd w:val="clear" w:color="auto" w:fill="auto"/>
          </w:tcPr>
          <w:p w14:paraId="2A8F81BB" w14:textId="77777777" w:rsidR="00066802" w:rsidRPr="005F70FB" w:rsidRDefault="00066802" w:rsidP="00E74266">
            <w:pPr>
              <w:pStyle w:val="GlossEng"/>
            </w:pPr>
            <w:r w:rsidRPr="005F70FB">
              <w:t>dog</w:t>
            </w:r>
          </w:p>
        </w:tc>
      </w:tr>
    </w:tbl>
    <w:p w14:paraId="2679C46E" w14:textId="56721E7F" w:rsidR="00066802" w:rsidRPr="005F70FB" w:rsidRDefault="00066802" w:rsidP="00066802">
      <w:pPr>
        <w:pStyle w:val="FreeTranslEng"/>
      </w:pPr>
      <w:r w:rsidRPr="005F70FB">
        <w:t>so, what</w:t>
      </w:r>
      <w:r w:rsidR="00B7093A" w:rsidRPr="005F70FB">
        <w:t>’</w:t>
      </w:r>
      <w:r w:rsidRPr="005F70FB">
        <w:t>s-its-name, the life of (us) Papuan people here is like this: if (you) want to eat pig, (you) have to take dogs (with you)</w:t>
      </w:r>
    </w:p>
    <w:tbl>
      <w:tblPr>
        <w:tblW w:w="0" w:type="auto"/>
        <w:tblCellMar>
          <w:left w:w="42" w:type="dxa"/>
          <w:right w:w="42" w:type="dxa"/>
        </w:tblCellMar>
        <w:tblLook w:val="01E0" w:firstRow="1" w:lastRow="1" w:firstColumn="1" w:lastColumn="1" w:noHBand="0" w:noVBand="0"/>
      </w:tblPr>
      <w:tblGrid>
        <w:gridCol w:w="709"/>
        <w:gridCol w:w="451"/>
        <w:gridCol w:w="672"/>
        <w:gridCol w:w="274"/>
        <w:gridCol w:w="432"/>
        <w:gridCol w:w="274"/>
        <w:gridCol w:w="421"/>
        <w:gridCol w:w="673"/>
        <w:gridCol w:w="484"/>
        <w:gridCol w:w="806"/>
        <w:gridCol w:w="562"/>
        <w:gridCol w:w="734"/>
      </w:tblGrid>
      <w:tr w:rsidR="00AC23C4" w:rsidRPr="005F70FB" w14:paraId="26E7FA08" w14:textId="77777777" w:rsidTr="00AC23C4">
        <w:tc>
          <w:tcPr>
            <w:tcW w:w="709" w:type="dxa"/>
            <w:shd w:val="clear" w:color="auto" w:fill="auto"/>
          </w:tcPr>
          <w:p w14:paraId="28717DF7" w14:textId="77777777" w:rsidR="00066802" w:rsidRPr="005F70FB" w:rsidRDefault="00066802" w:rsidP="00E74266">
            <w:pPr>
              <w:pStyle w:val="Text"/>
            </w:pPr>
            <w:r w:rsidRPr="005F70FB">
              <w:t>0022</w:t>
            </w:r>
          </w:p>
        </w:tc>
        <w:tc>
          <w:tcPr>
            <w:tcW w:w="1123" w:type="dxa"/>
            <w:gridSpan w:val="2"/>
            <w:shd w:val="clear" w:color="auto" w:fill="auto"/>
          </w:tcPr>
          <w:p w14:paraId="24FA2394" w14:textId="77777777" w:rsidR="00066802" w:rsidRPr="005F70FB" w:rsidRDefault="00066802" w:rsidP="00E74266">
            <w:pPr>
              <w:pStyle w:val="Text"/>
            </w:pPr>
            <w:r w:rsidRPr="005F70FB">
              <w:t>kemudiang,</w:t>
            </w:r>
          </w:p>
        </w:tc>
        <w:tc>
          <w:tcPr>
            <w:tcW w:w="706" w:type="dxa"/>
            <w:gridSpan w:val="2"/>
            <w:shd w:val="clear" w:color="auto" w:fill="auto"/>
          </w:tcPr>
          <w:p w14:paraId="2B33BD1C" w14:textId="77777777" w:rsidR="00066802" w:rsidRPr="005F70FB" w:rsidRDefault="00066802" w:rsidP="00E74266">
            <w:pPr>
              <w:pStyle w:val="Text"/>
            </w:pPr>
            <w:r w:rsidRPr="005F70FB">
              <w:t>itu</w:t>
            </w:r>
          </w:p>
        </w:tc>
        <w:tc>
          <w:tcPr>
            <w:tcW w:w="695" w:type="dxa"/>
            <w:gridSpan w:val="2"/>
            <w:shd w:val="clear" w:color="auto" w:fill="auto"/>
          </w:tcPr>
          <w:p w14:paraId="7AEA9490" w14:textId="77777777" w:rsidR="00066802" w:rsidRPr="005F70FB" w:rsidRDefault="00066802" w:rsidP="00E74266">
            <w:pPr>
              <w:pStyle w:val="Text"/>
            </w:pPr>
            <w:r w:rsidRPr="005F70FB">
              <w:t>ceritra</w:t>
            </w:r>
          </w:p>
        </w:tc>
        <w:tc>
          <w:tcPr>
            <w:tcW w:w="673" w:type="dxa"/>
            <w:shd w:val="clear" w:color="auto" w:fill="auto"/>
          </w:tcPr>
          <w:p w14:paraId="14525DC3" w14:textId="77777777" w:rsidR="00066802" w:rsidRPr="005F70FB" w:rsidRDefault="00066802" w:rsidP="00E74266">
            <w:pPr>
              <w:pStyle w:val="Text"/>
            </w:pPr>
            <w:r w:rsidRPr="005F70FB">
              <w:t>waktu</w:t>
            </w:r>
          </w:p>
        </w:tc>
        <w:tc>
          <w:tcPr>
            <w:tcW w:w="484" w:type="dxa"/>
            <w:shd w:val="clear" w:color="auto" w:fill="auto"/>
          </w:tcPr>
          <w:p w14:paraId="36E3C8A6" w14:textId="77777777" w:rsidR="00066802" w:rsidRPr="005F70FB" w:rsidRDefault="00066802" w:rsidP="00E74266">
            <w:pPr>
              <w:pStyle w:val="Text"/>
            </w:pPr>
            <w:r w:rsidRPr="005F70FB">
              <w:t>kita</w:t>
            </w:r>
          </w:p>
        </w:tc>
        <w:tc>
          <w:tcPr>
            <w:tcW w:w="806" w:type="dxa"/>
            <w:shd w:val="clear" w:color="auto" w:fill="auto"/>
          </w:tcPr>
          <w:p w14:paraId="5B9554BB" w14:textId="77777777" w:rsidR="00066802" w:rsidRPr="005F70FB" w:rsidRDefault="00066802" w:rsidP="00E74266">
            <w:pPr>
              <w:pStyle w:val="Text"/>
            </w:pPr>
            <w:r w:rsidRPr="005F70FB">
              <w:t>berburu</w:t>
            </w:r>
          </w:p>
        </w:tc>
        <w:tc>
          <w:tcPr>
            <w:tcW w:w="562" w:type="dxa"/>
            <w:shd w:val="clear" w:color="auto" w:fill="auto"/>
          </w:tcPr>
          <w:p w14:paraId="0AE06E44" w14:textId="77777777" w:rsidR="00066802" w:rsidRPr="005F70FB" w:rsidRDefault="00066802" w:rsidP="00E74266">
            <w:pPr>
              <w:pStyle w:val="Text"/>
            </w:pPr>
            <w:r w:rsidRPr="005F70FB">
              <w:t>pake</w:t>
            </w:r>
          </w:p>
        </w:tc>
        <w:tc>
          <w:tcPr>
            <w:tcW w:w="734" w:type="dxa"/>
            <w:shd w:val="clear" w:color="auto" w:fill="auto"/>
          </w:tcPr>
          <w:p w14:paraId="5EF2E27F" w14:textId="77777777" w:rsidR="00066802" w:rsidRPr="005F70FB" w:rsidRDefault="00066802" w:rsidP="00E74266">
            <w:pPr>
              <w:pStyle w:val="Text"/>
            </w:pPr>
            <w:r w:rsidRPr="005F70FB">
              <w:t>anjing,</w:t>
            </w:r>
          </w:p>
        </w:tc>
      </w:tr>
      <w:tr w:rsidR="00AC23C4" w:rsidRPr="005F70FB" w14:paraId="5D30E837" w14:textId="77777777" w:rsidTr="00AC23C4">
        <w:tc>
          <w:tcPr>
            <w:tcW w:w="709" w:type="dxa"/>
            <w:shd w:val="clear" w:color="auto" w:fill="auto"/>
          </w:tcPr>
          <w:p w14:paraId="2C6FBADB" w14:textId="77777777" w:rsidR="00066802" w:rsidRPr="005F70FB" w:rsidRDefault="00066802" w:rsidP="00E74266">
            <w:pPr>
              <w:pStyle w:val="GlossEng2ptafter"/>
            </w:pPr>
          </w:p>
        </w:tc>
        <w:tc>
          <w:tcPr>
            <w:tcW w:w="1123" w:type="dxa"/>
            <w:gridSpan w:val="2"/>
            <w:shd w:val="clear" w:color="auto" w:fill="auto"/>
          </w:tcPr>
          <w:p w14:paraId="55603501" w14:textId="77777777" w:rsidR="00066802" w:rsidRPr="005F70FB" w:rsidRDefault="00066802" w:rsidP="00E74266">
            <w:pPr>
              <w:pStyle w:val="GlossEng2ptafter"/>
            </w:pPr>
            <w:r w:rsidRPr="005F70FB">
              <w:t>then[SI]</w:t>
            </w:r>
          </w:p>
        </w:tc>
        <w:tc>
          <w:tcPr>
            <w:tcW w:w="706" w:type="dxa"/>
            <w:gridSpan w:val="2"/>
            <w:shd w:val="clear" w:color="auto" w:fill="auto"/>
          </w:tcPr>
          <w:p w14:paraId="66DE5235" w14:textId="77777777" w:rsidR="00066802" w:rsidRPr="005F70FB" w:rsidRDefault="00066802" w:rsidP="00E74266">
            <w:pPr>
              <w:pStyle w:val="GlossEng2ptafter"/>
            </w:pPr>
            <w:r w:rsidRPr="005F70FB">
              <w:rPr>
                <w:rStyle w:val="ChSmallCaps"/>
              </w:rPr>
              <w:t>d.dist</w:t>
            </w:r>
          </w:p>
        </w:tc>
        <w:tc>
          <w:tcPr>
            <w:tcW w:w="695" w:type="dxa"/>
            <w:gridSpan w:val="2"/>
            <w:shd w:val="clear" w:color="auto" w:fill="auto"/>
          </w:tcPr>
          <w:p w14:paraId="7A04BC34" w14:textId="77777777" w:rsidR="00066802" w:rsidRPr="005F70FB" w:rsidRDefault="00066802" w:rsidP="00E74266">
            <w:pPr>
              <w:pStyle w:val="GlossEng2ptafter"/>
            </w:pPr>
            <w:r w:rsidRPr="005F70FB">
              <w:t>tell</w:t>
            </w:r>
          </w:p>
        </w:tc>
        <w:tc>
          <w:tcPr>
            <w:tcW w:w="673" w:type="dxa"/>
            <w:shd w:val="clear" w:color="auto" w:fill="auto"/>
          </w:tcPr>
          <w:p w14:paraId="22B507E2" w14:textId="77777777" w:rsidR="00066802" w:rsidRPr="005F70FB" w:rsidRDefault="00066802" w:rsidP="00E74266">
            <w:pPr>
              <w:pStyle w:val="GlossEng2ptafter"/>
            </w:pPr>
            <w:r w:rsidRPr="005F70FB">
              <w:t>time</w:t>
            </w:r>
          </w:p>
        </w:tc>
        <w:tc>
          <w:tcPr>
            <w:tcW w:w="484" w:type="dxa"/>
            <w:shd w:val="clear" w:color="auto" w:fill="auto"/>
          </w:tcPr>
          <w:p w14:paraId="15FC3FA6" w14:textId="77777777" w:rsidR="00066802" w:rsidRPr="005F70FB" w:rsidRDefault="00066802" w:rsidP="00E74266">
            <w:pPr>
              <w:pStyle w:val="GlossEng2ptafter"/>
            </w:pPr>
            <w:r w:rsidRPr="005F70FB">
              <w:rPr>
                <w:rStyle w:val="ChSmallCaps"/>
              </w:rPr>
              <w:t>1pl</w:t>
            </w:r>
          </w:p>
        </w:tc>
        <w:tc>
          <w:tcPr>
            <w:tcW w:w="806" w:type="dxa"/>
            <w:shd w:val="clear" w:color="auto" w:fill="auto"/>
          </w:tcPr>
          <w:p w14:paraId="09226EEB" w14:textId="77777777" w:rsidR="00066802" w:rsidRPr="005F70FB" w:rsidRDefault="00066802" w:rsidP="00E74266">
            <w:pPr>
              <w:pStyle w:val="GlossEng2ptafter"/>
            </w:pPr>
            <w:r w:rsidRPr="005F70FB">
              <w:t>hunt</w:t>
            </w:r>
          </w:p>
        </w:tc>
        <w:tc>
          <w:tcPr>
            <w:tcW w:w="562" w:type="dxa"/>
            <w:shd w:val="clear" w:color="auto" w:fill="auto"/>
          </w:tcPr>
          <w:p w14:paraId="0905D5E9" w14:textId="77777777" w:rsidR="00066802" w:rsidRPr="005F70FB" w:rsidRDefault="00066802" w:rsidP="00E74266">
            <w:pPr>
              <w:pStyle w:val="GlossEng2ptafter"/>
            </w:pPr>
            <w:r w:rsidRPr="005F70FB">
              <w:t>use</w:t>
            </w:r>
          </w:p>
        </w:tc>
        <w:tc>
          <w:tcPr>
            <w:tcW w:w="734" w:type="dxa"/>
            <w:shd w:val="clear" w:color="auto" w:fill="auto"/>
          </w:tcPr>
          <w:p w14:paraId="3FEC0963" w14:textId="77777777" w:rsidR="00066802" w:rsidRPr="005F70FB" w:rsidRDefault="00066802" w:rsidP="00E74266">
            <w:pPr>
              <w:pStyle w:val="GlossEng2ptafter"/>
            </w:pPr>
            <w:r w:rsidRPr="005F70FB">
              <w:t>dog</w:t>
            </w:r>
          </w:p>
        </w:tc>
      </w:tr>
      <w:tr w:rsidR="00066802" w:rsidRPr="005F70FB" w14:paraId="465DF76F" w14:textId="77777777" w:rsidTr="00AC23C4">
        <w:trPr>
          <w:gridAfter w:val="6"/>
          <w:wAfter w:w="3680" w:type="dxa"/>
        </w:trPr>
        <w:tc>
          <w:tcPr>
            <w:tcW w:w="709" w:type="dxa"/>
            <w:shd w:val="clear" w:color="auto" w:fill="auto"/>
          </w:tcPr>
          <w:p w14:paraId="38496A3C" w14:textId="77777777" w:rsidR="00066802" w:rsidRPr="005F70FB" w:rsidRDefault="00066802" w:rsidP="00E74266">
            <w:pPr>
              <w:pStyle w:val="O0Nwnext"/>
            </w:pPr>
          </w:p>
        </w:tc>
        <w:tc>
          <w:tcPr>
            <w:tcW w:w="451" w:type="dxa"/>
            <w:shd w:val="clear" w:color="auto" w:fill="auto"/>
          </w:tcPr>
          <w:p w14:paraId="737D5AFB" w14:textId="77777777" w:rsidR="00066802" w:rsidRPr="005F70FB" w:rsidRDefault="00066802" w:rsidP="00E74266">
            <w:pPr>
              <w:pStyle w:val="Text"/>
            </w:pPr>
            <w:r w:rsidRPr="005F70FB">
              <w:t>ya,</w:t>
            </w:r>
          </w:p>
        </w:tc>
        <w:tc>
          <w:tcPr>
            <w:tcW w:w="946" w:type="dxa"/>
            <w:gridSpan w:val="2"/>
            <w:shd w:val="clear" w:color="auto" w:fill="auto"/>
          </w:tcPr>
          <w:p w14:paraId="2B18518F" w14:textId="77777777" w:rsidR="00066802" w:rsidRPr="005F70FB" w:rsidRDefault="00066802" w:rsidP="00E74266">
            <w:pPr>
              <w:pStyle w:val="Text"/>
            </w:pPr>
            <w:r w:rsidRPr="005F70FB">
              <w:t>sperti</w:t>
            </w:r>
          </w:p>
        </w:tc>
        <w:tc>
          <w:tcPr>
            <w:tcW w:w="706" w:type="dxa"/>
            <w:gridSpan w:val="2"/>
            <w:shd w:val="clear" w:color="auto" w:fill="auto"/>
          </w:tcPr>
          <w:p w14:paraId="5EFDB6E2" w14:textId="77777777" w:rsidR="00066802" w:rsidRPr="005F70FB" w:rsidRDefault="00066802" w:rsidP="00E74266">
            <w:pPr>
              <w:pStyle w:val="Text"/>
            </w:pPr>
            <w:r w:rsidRPr="005F70FB">
              <w:t>itu</w:t>
            </w:r>
          </w:p>
        </w:tc>
      </w:tr>
      <w:tr w:rsidR="00066802" w:rsidRPr="005F70FB" w14:paraId="70B4D44B" w14:textId="77777777" w:rsidTr="00AC23C4">
        <w:trPr>
          <w:gridAfter w:val="6"/>
          <w:wAfter w:w="3680" w:type="dxa"/>
        </w:trPr>
        <w:tc>
          <w:tcPr>
            <w:tcW w:w="709" w:type="dxa"/>
            <w:shd w:val="clear" w:color="auto" w:fill="auto"/>
          </w:tcPr>
          <w:p w14:paraId="1DEA366B" w14:textId="77777777" w:rsidR="00066802" w:rsidRPr="005F70FB" w:rsidRDefault="00066802" w:rsidP="00E74266">
            <w:pPr>
              <w:pStyle w:val="GlossEng"/>
            </w:pPr>
          </w:p>
        </w:tc>
        <w:tc>
          <w:tcPr>
            <w:tcW w:w="451" w:type="dxa"/>
            <w:shd w:val="clear" w:color="auto" w:fill="auto"/>
          </w:tcPr>
          <w:p w14:paraId="3D365939" w14:textId="77777777" w:rsidR="00066802" w:rsidRPr="005F70FB" w:rsidRDefault="00066802" w:rsidP="00E74266">
            <w:pPr>
              <w:pStyle w:val="GlossEng"/>
            </w:pPr>
            <w:r w:rsidRPr="005F70FB">
              <w:t>yes</w:t>
            </w:r>
          </w:p>
        </w:tc>
        <w:tc>
          <w:tcPr>
            <w:tcW w:w="946" w:type="dxa"/>
            <w:gridSpan w:val="2"/>
            <w:shd w:val="clear" w:color="auto" w:fill="auto"/>
          </w:tcPr>
          <w:p w14:paraId="6909BBF1" w14:textId="77777777" w:rsidR="00066802" w:rsidRPr="005F70FB" w:rsidRDefault="00066802" w:rsidP="00E74266">
            <w:pPr>
              <w:pStyle w:val="GlossEng"/>
            </w:pPr>
            <w:r w:rsidRPr="005F70FB">
              <w:t>similar.to</w:t>
            </w:r>
          </w:p>
        </w:tc>
        <w:tc>
          <w:tcPr>
            <w:tcW w:w="706" w:type="dxa"/>
            <w:gridSpan w:val="2"/>
            <w:shd w:val="clear" w:color="auto" w:fill="auto"/>
          </w:tcPr>
          <w:p w14:paraId="357BFD65" w14:textId="77777777" w:rsidR="00066802" w:rsidRPr="005F70FB" w:rsidRDefault="00066802" w:rsidP="00E74266">
            <w:pPr>
              <w:pStyle w:val="GlossEng"/>
            </w:pPr>
            <w:r w:rsidRPr="005F70FB">
              <w:rPr>
                <w:rStyle w:val="ChSmallCaps"/>
              </w:rPr>
              <w:t>d.dist</w:t>
            </w:r>
          </w:p>
        </w:tc>
      </w:tr>
    </w:tbl>
    <w:p w14:paraId="644141D2" w14:textId="374DA10E" w:rsidR="00066802" w:rsidRPr="005F70FB" w:rsidRDefault="00066802" w:rsidP="00066802">
      <w:pPr>
        <w:pStyle w:val="FreeTranslEng15pt"/>
      </w:pPr>
      <w:r w:rsidRPr="005F70FB">
        <w:t>then, this was the story when we go hunting and use dogs, yes, it</w:t>
      </w:r>
      <w:r w:rsidR="00B7093A" w:rsidRPr="005F70FB">
        <w:t>’</w:t>
      </w:r>
      <w:r w:rsidRPr="005F70FB">
        <w:t>s like that</w:t>
      </w:r>
    </w:p>
    <w:p w14:paraId="368709CE" w14:textId="77777777" w:rsidR="00714650" w:rsidRPr="005F70FB" w:rsidRDefault="000706D2" w:rsidP="002A1DBD">
      <w:pPr>
        <w:pStyle w:val="Heading3"/>
        <w:numPr>
          <w:ilvl w:val="2"/>
          <w:numId w:val="19"/>
        </w:numPr>
      </w:pPr>
      <w:bookmarkStart w:id="5336" w:name="_Toc440455772"/>
      <w:r w:rsidRPr="005F70FB">
        <w:t>Expository: Directions to a certain statue and tree</w:t>
      </w:r>
      <w:r w:rsidRPr="005F70FB">
        <w:rPr>
          <w:rStyle w:val="FootnoteReference"/>
        </w:rPr>
        <w:footnoteReference w:id="264"/>
      </w:r>
      <w:bookmarkEnd w:id="5336"/>
    </w:p>
    <w:tbl>
      <w:tblPr>
        <w:tblW w:w="0" w:type="auto"/>
        <w:tblCellMar>
          <w:left w:w="42" w:type="dxa"/>
          <w:right w:w="42" w:type="dxa"/>
        </w:tblCellMar>
        <w:tblLook w:val="01E0" w:firstRow="1" w:lastRow="1" w:firstColumn="1" w:lastColumn="1" w:noHBand="0" w:noVBand="0"/>
      </w:tblPr>
      <w:tblGrid>
        <w:gridCol w:w="1304"/>
        <w:gridCol w:w="3319"/>
      </w:tblGrid>
      <w:tr w:rsidR="00066802" w:rsidRPr="005F70FB" w14:paraId="0BF43782" w14:textId="77777777" w:rsidTr="00AC23C4">
        <w:tc>
          <w:tcPr>
            <w:tcW w:w="1304" w:type="dxa"/>
            <w:shd w:val="clear" w:color="auto" w:fill="auto"/>
          </w:tcPr>
          <w:p w14:paraId="758FE89E" w14:textId="77777777" w:rsidR="00066802" w:rsidRPr="005F70FB" w:rsidRDefault="00066802" w:rsidP="00E74266">
            <w:r w:rsidRPr="005F70FB">
              <w:t>File name:</w:t>
            </w:r>
          </w:p>
        </w:tc>
        <w:tc>
          <w:tcPr>
            <w:tcW w:w="3319" w:type="dxa"/>
            <w:shd w:val="clear" w:color="auto" w:fill="auto"/>
          </w:tcPr>
          <w:p w14:paraId="2CDBEBDD" w14:textId="77777777" w:rsidR="00066802" w:rsidRPr="005F70FB" w:rsidRDefault="00066802" w:rsidP="00E74266">
            <w:r w:rsidRPr="005F70FB">
              <w:t>080917-009-CvEx</w:t>
            </w:r>
          </w:p>
        </w:tc>
      </w:tr>
      <w:tr w:rsidR="00066802" w:rsidRPr="005F70FB" w14:paraId="5597B9A8" w14:textId="77777777" w:rsidTr="00AC23C4">
        <w:tc>
          <w:tcPr>
            <w:tcW w:w="1304" w:type="dxa"/>
            <w:shd w:val="clear" w:color="auto" w:fill="auto"/>
          </w:tcPr>
          <w:p w14:paraId="33022EE0" w14:textId="77777777" w:rsidR="00066802" w:rsidRPr="005F70FB" w:rsidRDefault="00066802" w:rsidP="00E74266">
            <w:r w:rsidRPr="005F70FB">
              <w:t>Text type:</w:t>
            </w:r>
          </w:p>
        </w:tc>
        <w:tc>
          <w:tcPr>
            <w:tcW w:w="3319" w:type="dxa"/>
            <w:shd w:val="clear" w:color="auto" w:fill="auto"/>
          </w:tcPr>
          <w:p w14:paraId="75CD0723" w14:textId="77777777" w:rsidR="00066802" w:rsidRPr="005F70FB" w:rsidRDefault="00066802" w:rsidP="00E74266">
            <w:r w:rsidRPr="005F70FB">
              <w:t>Conversation, spontaneous: Expository</w:t>
            </w:r>
          </w:p>
        </w:tc>
      </w:tr>
      <w:tr w:rsidR="00066802" w:rsidRPr="005F70FB" w14:paraId="19719CF9" w14:textId="77777777" w:rsidTr="00AC23C4">
        <w:tc>
          <w:tcPr>
            <w:tcW w:w="1304" w:type="dxa"/>
            <w:shd w:val="clear" w:color="auto" w:fill="auto"/>
          </w:tcPr>
          <w:p w14:paraId="38BA4A42" w14:textId="77777777" w:rsidR="00066802" w:rsidRPr="005F70FB" w:rsidRDefault="00066802" w:rsidP="00E74266">
            <w:r w:rsidRPr="005F70FB">
              <w:t>Interlocutors:</w:t>
            </w:r>
          </w:p>
        </w:tc>
        <w:tc>
          <w:tcPr>
            <w:tcW w:w="3319" w:type="dxa"/>
            <w:shd w:val="clear" w:color="auto" w:fill="auto"/>
          </w:tcPr>
          <w:p w14:paraId="5DBF92DA" w14:textId="29A8E5DB" w:rsidR="00066802" w:rsidRPr="005F70FB" w:rsidRDefault="00884446" w:rsidP="00E74266">
            <w:r>
              <w:t>2</w:t>
            </w:r>
            <w:r w:rsidR="00066802" w:rsidRPr="005F70FB">
              <w:t xml:space="preserve"> male child, 1 older female</w:t>
            </w:r>
          </w:p>
        </w:tc>
      </w:tr>
      <w:tr w:rsidR="00066802" w:rsidRPr="005F70FB" w14:paraId="4301547E" w14:textId="77777777" w:rsidTr="00AC23C4">
        <w:tc>
          <w:tcPr>
            <w:tcW w:w="1304" w:type="dxa"/>
            <w:shd w:val="clear" w:color="auto" w:fill="auto"/>
          </w:tcPr>
          <w:p w14:paraId="369FC5E3" w14:textId="77777777" w:rsidR="00066802" w:rsidRPr="005F70FB" w:rsidRDefault="00066802" w:rsidP="00E74266">
            <w:r w:rsidRPr="005F70FB">
              <w:t>Length (min.):</w:t>
            </w:r>
          </w:p>
        </w:tc>
        <w:tc>
          <w:tcPr>
            <w:tcW w:w="3319" w:type="dxa"/>
            <w:shd w:val="clear" w:color="auto" w:fill="auto"/>
          </w:tcPr>
          <w:p w14:paraId="2A776F9B" w14:textId="77777777" w:rsidR="00066802" w:rsidRPr="005F70FB" w:rsidRDefault="00066802" w:rsidP="00E74266">
            <w:r w:rsidRPr="005F70FB">
              <w:t>0:50</w:t>
            </w:r>
          </w:p>
        </w:tc>
      </w:tr>
    </w:tbl>
    <w:p w14:paraId="25132EAE" w14:textId="77777777" w:rsidR="00066802" w:rsidRPr="005F70FB" w:rsidRDefault="00066802" w:rsidP="00066802">
      <w:pPr>
        <w:pStyle w:val="Body0500after"/>
      </w:pPr>
    </w:p>
    <w:tbl>
      <w:tblPr>
        <w:tblW w:w="0" w:type="auto"/>
        <w:tblCellMar>
          <w:left w:w="42" w:type="dxa"/>
          <w:right w:w="42" w:type="dxa"/>
        </w:tblCellMar>
        <w:tblLook w:val="01E0" w:firstRow="1" w:lastRow="1" w:firstColumn="1" w:lastColumn="1" w:noHBand="0" w:noVBand="0"/>
      </w:tblPr>
      <w:tblGrid>
        <w:gridCol w:w="709"/>
        <w:gridCol w:w="740"/>
        <w:gridCol w:w="100"/>
        <w:gridCol w:w="360"/>
        <w:gridCol w:w="246"/>
        <w:gridCol w:w="483"/>
        <w:gridCol w:w="557"/>
        <w:gridCol w:w="88"/>
        <w:gridCol w:w="618"/>
        <w:gridCol w:w="595"/>
        <w:gridCol w:w="310"/>
        <w:gridCol w:w="396"/>
        <w:gridCol w:w="255"/>
        <w:gridCol w:w="307"/>
        <w:gridCol w:w="573"/>
      </w:tblGrid>
      <w:tr w:rsidR="00AC23C4" w:rsidRPr="005F70FB" w14:paraId="6A6902FB" w14:textId="77777777" w:rsidTr="00AC23C4">
        <w:trPr>
          <w:gridAfter w:val="2"/>
          <w:wAfter w:w="880" w:type="dxa"/>
        </w:trPr>
        <w:tc>
          <w:tcPr>
            <w:tcW w:w="709" w:type="dxa"/>
            <w:shd w:val="clear" w:color="auto" w:fill="auto"/>
          </w:tcPr>
          <w:p w14:paraId="6BF298EF" w14:textId="77777777" w:rsidR="00066802" w:rsidRPr="005F70FB" w:rsidRDefault="00066802" w:rsidP="00E74266">
            <w:pPr>
              <w:pStyle w:val="O0Nwnext"/>
            </w:pPr>
            <w:r w:rsidRPr="005F70FB">
              <w:t>0001</w:t>
            </w:r>
          </w:p>
        </w:tc>
        <w:tc>
          <w:tcPr>
            <w:tcW w:w="840" w:type="dxa"/>
            <w:gridSpan w:val="2"/>
            <w:shd w:val="clear" w:color="auto" w:fill="auto"/>
          </w:tcPr>
          <w:p w14:paraId="54E1ECDA" w14:textId="77777777" w:rsidR="00066802" w:rsidRPr="005F70FB" w:rsidRDefault="00066802" w:rsidP="00E74266">
            <w:pPr>
              <w:pStyle w:val="Text"/>
            </w:pPr>
            <w:r w:rsidRPr="005F70FB">
              <w:t>Natalia:</w:t>
            </w:r>
          </w:p>
        </w:tc>
        <w:tc>
          <w:tcPr>
            <w:tcW w:w="360" w:type="dxa"/>
            <w:shd w:val="clear" w:color="auto" w:fill="auto"/>
          </w:tcPr>
          <w:p w14:paraId="7A4853EA" w14:textId="77777777" w:rsidR="00066802" w:rsidRPr="005F70FB" w:rsidRDefault="00066802" w:rsidP="00E74266">
            <w:pPr>
              <w:pStyle w:val="Text"/>
            </w:pPr>
            <w:r w:rsidRPr="005F70FB">
              <w:t>...</w:t>
            </w:r>
          </w:p>
        </w:tc>
        <w:tc>
          <w:tcPr>
            <w:tcW w:w="729" w:type="dxa"/>
            <w:gridSpan w:val="2"/>
            <w:shd w:val="clear" w:color="auto" w:fill="auto"/>
          </w:tcPr>
          <w:p w14:paraId="43C8275A" w14:textId="77777777" w:rsidR="00066802" w:rsidRPr="005F70FB" w:rsidRDefault="00066802" w:rsidP="00E74266">
            <w:pPr>
              <w:pStyle w:val="Text"/>
            </w:pPr>
            <w:r w:rsidRPr="005F70FB">
              <w:t>greja</w:t>
            </w:r>
          </w:p>
        </w:tc>
        <w:tc>
          <w:tcPr>
            <w:tcW w:w="645" w:type="dxa"/>
            <w:gridSpan w:val="2"/>
            <w:shd w:val="clear" w:color="auto" w:fill="auto"/>
          </w:tcPr>
          <w:p w14:paraId="709A7E89" w14:textId="77777777" w:rsidR="00066802" w:rsidRPr="005F70FB" w:rsidRDefault="00066802" w:rsidP="00E74266">
            <w:pPr>
              <w:pStyle w:val="Text"/>
            </w:pPr>
            <w:r w:rsidRPr="005F70FB">
              <w:t>sebla,</w:t>
            </w:r>
          </w:p>
        </w:tc>
        <w:tc>
          <w:tcPr>
            <w:tcW w:w="1523" w:type="dxa"/>
            <w:gridSpan w:val="3"/>
            <w:shd w:val="clear" w:color="auto" w:fill="auto"/>
          </w:tcPr>
          <w:p w14:paraId="71F53B9D" w14:textId="77777777" w:rsidR="00066802" w:rsidRPr="005F70FB" w:rsidRDefault="00066802" w:rsidP="00E74266">
            <w:pPr>
              <w:pStyle w:val="Text"/>
            </w:pPr>
            <w:r w:rsidRPr="005F70FB">
              <w:t>pokoknya</w:t>
            </w:r>
          </w:p>
        </w:tc>
        <w:tc>
          <w:tcPr>
            <w:tcW w:w="651" w:type="dxa"/>
            <w:gridSpan w:val="2"/>
            <w:shd w:val="clear" w:color="auto" w:fill="auto"/>
          </w:tcPr>
          <w:p w14:paraId="67FCDAF6" w14:textId="77777777" w:rsidR="00066802" w:rsidRPr="005F70FB" w:rsidRDefault="00066802" w:rsidP="00E74266">
            <w:pPr>
              <w:pStyle w:val="Text"/>
            </w:pPr>
            <w:r w:rsidRPr="005F70FB">
              <w:t>ruma</w:t>
            </w:r>
          </w:p>
        </w:tc>
      </w:tr>
      <w:tr w:rsidR="00AC23C4" w:rsidRPr="005F70FB" w14:paraId="02213A7C" w14:textId="77777777" w:rsidTr="00AC23C4">
        <w:trPr>
          <w:gridAfter w:val="2"/>
          <w:wAfter w:w="880" w:type="dxa"/>
        </w:trPr>
        <w:tc>
          <w:tcPr>
            <w:tcW w:w="709" w:type="dxa"/>
            <w:shd w:val="clear" w:color="auto" w:fill="auto"/>
          </w:tcPr>
          <w:p w14:paraId="59A43B70" w14:textId="77777777" w:rsidR="00066802" w:rsidRPr="005F70FB" w:rsidRDefault="00066802" w:rsidP="00E74266">
            <w:pPr>
              <w:pStyle w:val="GlossEng2ptafter"/>
            </w:pPr>
          </w:p>
        </w:tc>
        <w:tc>
          <w:tcPr>
            <w:tcW w:w="840" w:type="dxa"/>
            <w:gridSpan w:val="2"/>
            <w:shd w:val="clear" w:color="auto" w:fill="auto"/>
          </w:tcPr>
          <w:p w14:paraId="0C8912E1" w14:textId="77777777" w:rsidR="00066802" w:rsidRPr="005F70FB" w:rsidRDefault="00066802" w:rsidP="00E74266">
            <w:pPr>
              <w:pStyle w:val="GlossEng2ptafter"/>
            </w:pPr>
          </w:p>
        </w:tc>
        <w:tc>
          <w:tcPr>
            <w:tcW w:w="360" w:type="dxa"/>
            <w:shd w:val="clear" w:color="auto" w:fill="auto"/>
          </w:tcPr>
          <w:p w14:paraId="01A5F764" w14:textId="77777777" w:rsidR="00066802" w:rsidRPr="005F70FB" w:rsidRDefault="00066802" w:rsidP="00E74266">
            <w:pPr>
              <w:pStyle w:val="GlossEng2ptafter"/>
            </w:pPr>
            <w:r w:rsidRPr="005F70FB">
              <w:t>...</w:t>
            </w:r>
          </w:p>
        </w:tc>
        <w:tc>
          <w:tcPr>
            <w:tcW w:w="729" w:type="dxa"/>
            <w:gridSpan w:val="2"/>
            <w:shd w:val="clear" w:color="auto" w:fill="auto"/>
          </w:tcPr>
          <w:p w14:paraId="57106CE7" w14:textId="77777777" w:rsidR="00066802" w:rsidRPr="005F70FB" w:rsidRDefault="00066802" w:rsidP="00E74266">
            <w:pPr>
              <w:pStyle w:val="GlossEng2ptafter"/>
            </w:pPr>
            <w:r w:rsidRPr="005F70FB">
              <w:t>church</w:t>
            </w:r>
          </w:p>
        </w:tc>
        <w:tc>
          <w:tcPr>
            <w:tcW w:w="645" w:type="dxa"/>
            <w:gridSpan w:val="2"/>
            <w:shd w:val="clear" w:color="auto" w:fill="auto"/>
          </w:tcPr>
          <w:p w14:paraId="2C2EAEE4" w14:textId="77777777" w:rsidR="00066802" w:rsidRPr="005F70FB" w:rsidRDefault="00066802" w:rsidP="00E74266">
            <w:pPr>
              <w:pStyle w:val="GlossEng2ptafter"/>
            </w:pPr>
            <w:r w:rsidRPr="005F70FB">
              <w:t>side</w:t>
            </w:r>
          </w:p>
        </w:tc>
        <w:tc>
          <w:tcPr>
            <w:tcW w:w="1523" w:type="dxa"/>
            <w:gridSpan w:val="3"/>
            <w:shd w:val="clear" w:color="auto" w:fill="auto"/>
          </w:tcPr>
          <w:p w14:paraId="15F81F06" w14:textId="77777777" w:rsidR="00066802" w:rsidRPr="005F70FB" w:rsidRDefault="00066802" w:rsidP="00E74266">
            <w:pPr>
              <w:pStyle w:val="GlossEng2ptafter"/>
            </w:pPr>
            <w:r w:rsidRPr="005F70FB">
              <w:t>the.main.thing.is</w:t>
            </w:r>
          </w:p>
        </w:tc>
        <w:tc>
          <w:tcPr>
            <w:tcW w:w="651" w:type="dxa"/>
            <w:gridSpan w:val="2"/>
            <w:shd w:val="clear" w:color="auto" w:fill="auto"/>
          </w:tcPr>
          <w:p w14:paraId="6ACAD383" w14:textId="77777777" w:rsidR="00066802" w:rsidRPr="005F70FB" w:rsidRDefault="00066802" w:rsidP="00E74266">
            <w:pPr>
              <w:pStyle w:val="GlossEng2ptafter"/>
            </w:pPr>
            <w:r w:rsidRPr="005F70FB">
              <w:t>house</w:t>
            </w:r>
          </w:p>
        </w:tc>
      </w:tr>
      <w:tr w:rsidR="00AC23C4" w:rsidRPr="005F70FB" w14:paraId="36CE113A" w14:textId="77777777" w:rsidTr="00AC23C4">
        <w:tc>
          <w:tcPr>
            <w:tcW w:w="709" w:type="dxa"/>
            <w:shd w:val="clear" w:color="auto" w:fill="auto"/>
          </w:tcPr>
          <w:p w14:paraId="4FCD5E1E" w14:textId="77777777" w:rsidR="00066802" w:rsidRPr="005F70FB" w:rsidRDefault="00066802" w:rsidP="00E74266">
            <w:pPr>
              <w:pStyle w:val="O0Nwnext"/>
            </w:pPr>
          </w:p>
        </w:tc>
        <w:tc>
          <w:tcPr>
            <w:tcW w:w="740" w:type="dxa"/>
            <w:shd w:val="clear" w:color="auto" w:fill="auto"/>
          </w:tcPr>
          <w:p w14:paraId="14A09226" w14:textId="77777777" w:rsidR="00066802" w:rsidRPr="005F70FB" w:rsidRDefault="00066802" w:rsidP="00E74266">
            <w:pPr>
              <w:pStyle w:val="Text"/>
            </w:pPr>
            <w:r w:rsidRPr="005F70FB">
              <w:t>tingkat</w:t>
            </w:r>
          </w:p>
        </w:tc>
        <w:tc>
          <w:tcPr>
            <w:tcW w:w="706" w:type="dxa"/>
            <w:gridSpan w:val="3"/>
            <w:shd w:val="clear" w:color="auto" w:fill="auto"/>
          </w:tcPr>
          <w:p w14:paraId="6F137FD6" w14:textId="77777777" w:rsidR="00066802" w:rsidRPr="005F70FB" w:rsidRDefault="00066802" w:rsidP="00E74266">
            <w:pPr>
              <w:pStyle w:val="Text"/>
            </w:pPr>
            <w:r w:rsidRPr="005F70FB">
              <w:t>itu,</w:t>
            </w:r>
          </w:p>
        </w:tc>
        <w:tc>
          <w:tcPr>
            <w:tcW w:w="1040" w:type="dxa"/>
            <w:gridSpan w:val="2"/>
            <w:shd w:val="clear" w:color="auto" w:fill="auto"/>
          </w:tcPr>
          <w:p w14:paraId="5A1C323F" w14:textId="77777777" w:rsidR="00066802" w:rsidRPr="005F70FB" w:rsidRDefault="00066802" w:rsidP="00E74266">
            <w:pPr>
              <w:pStyle w:val="Text"/>
            </w:pPr>
            <w:r w:rsidRPr="005F70FB">
              <w:t>ruma-sakit</w:t>
            </w:r>
          </w:p>
        </w:tc>
        <w:tc>
          <w:tcPr>
            <w:tcW w:w="706" w:type="dxa"/>
            <w:gridSpan w:val="2"/>
            <w:shd w:val="clear" w:color="auto" w:fill="auto"/>
          </w:tcPr>
          <w:p w14:paraId="06C07E52" w14:textId="77777777" w:rsidR="00066802" w:rsidRPr="005F70FB" w:rsidRDefault="00066802" w:rsidP="00E74266">
            <w:pPr>
              <w:pStyle w:val="Text"/>
            </w:pPr>
            <w:r w:rsidRPr="005F70FB">
              <w:t>itu</w:t>
            </w:r>
          </w:p>
        </w:tc>
        <w:tc>
          <w:tcPr>
            <w:tcW w:w="595" w:type="dxa"/>
            <w:shd w:val="clear" w:color="auto" w:fill="auto"/>
          </w:tcPr>
          <w:p w14:paraId="21BAC4B1" w14:textId="77777777" w:rsidR="00066802" w:rsidRPr="005F70FB" w:rsidRDefault="00066802" w:rsidP="00E74266">
            <w:pPr>
              <w:pStyle w:val="Text"/>
            </w:pPr>
            <w:r w:rsidRPr="005F70FB">
              <w:t>sebla</w:t>
            </w:r>
          </w:p>
        </w:tc>
        <w:tc>
          <w:tcPr>
            <w:tcW w:w="706" w:type="dxa"/>
            <w:gridSpan w:val="2"/>
            <w:shd w:val="clear" w:color="auto" w:fill="auto"/>
          </w:tcPr>
          <w:p w14:paraId="151876EC" w14:textId="77777777" w:rsidR="00066802" w:rsidRPr="005F70FB" w:rsidRDefault="00066802" w:rsidP="00E74266">
            <w:pPr>
              <w:pStyle w:val="Text"/>
            </w:pPr>
            <w:r w:rsidRPr="005F70FB">
              <w:t>itu</w:t>
            </w:r>
          </w:p>
        </w:tc>
        <w:tc>
          <w:tcPr>
            <w:tcW w:w="562" w:type="dxa"/>
            <w:gridSpan w:val="2"/>
            <w:shd w:val="clear" w:color="auto" w:fill="auto"/>
          </w:tcPr>
          <w:p w14:paraId="6696ED2F" w14:textId="77777777" w:rsidR="00066802" w:rsidRPr="005F70FB" w:rsidRDefault="00066802" w:rsidP="00E74266">
            <w:pPr>
              <w:pStyle w:val="Text"/>
            </w:pPr>
            <w:r w:rsidRPr="005F70FB">
              <w:t>ada</w:t>
            </w:r>
          </w:p>
        </w:tc>
        <w:tc>
          <w:tcPr>
            <w:tcW w:w="573" w:type="dxa"/>
            <w:shd w:val="clear" w:color="auto" w:fill="auto"/>
          </w:tcPr>
          <w:p w14:paraId="47161FC8" w14:textId="77777777" w:rsidR="00066802" w:rsidRPr="005F70FB" w:rsidRDefault="00066802" w:rsidP="00E74266">
            <w:pPr>
              <w:pStyle w:val="Text"/>
            </w:pPr>
            <w:r w:rsidRPr="005F70FB">
              <w:t>[</w:t>
            </w:r>
            <w:r w:rsidRPr="005F70FB">
              <w:rPr>
                <w:rStyle w:val="ChSmallCaps"/>
              </w:rPr>
              <w:t>up</w:t>
            </w:r>
            <w:r w:rsidRPr="005F70FB">
              <w:t>]</w:t>
            </w:r>
          </w:p>
        </w:tc>
      </w:tr>
      <w:tr w:rsidR="00AC23C4" w:rsidRPr="005F70FB" w14:paraId="429F97BB" w14:textId="77777777" w:rsidTr="00AC23C4">
        <w:tc>
          <w:tcPr>
            <w:tcW w:w="709" w:type="dxa"/>
            <w:shd w:val="clear" w:color="auto" w:fill="auto"/>
          </w:tcPr>
          <w:p w14:paraId="1A77A22F" w14:textId="77777777" w:rsidR="00066802" w:rsidRPr="005F70FB" w:rsidRDefault="00066802" w:rsidP="00E74266">
            <w:pPr>
              <w:pStyle w:val="GlossEng"/>
            </w:pPr>
          </w:p>
        </w:tc>
        <w:tc>
          <w:tcPr>
            <w:tcW w:w="740" w:type="dxa"/>
            <w:shd w:val="clear" w:color="auto" w:fill="auto"/>
          </w:tcPr>
          <w:p w14:paraId="7A959CD1" w14:textId="77777777" w:rsidR="00066802" w:rsidRPr="005F70FB" w:rsidRDefault="00066802" w:rsidP="00E74266">
            <w:pPr>
              <w:pStyle w:val="GlossEng"/>
            </w:pPr>
            <w:r w:rsidRPr="005F70FB">
              <w:t>floor</w:t>
            </w:r>
          </w:p>
        </w:tc>
        <w:tc>
          <w:tcPr>
            <w:tcW w:w="706" w:type="dxa"/>
            <w:gridSpan w:val="3"/>
            <w:shd w:val="clear" w:color="auto" w:fill="auto"/>
          </w:tcPr>
          <w:p w14:paraId="58AE0386" w14:textId="77777777" w:rsidR="00066802" w:rsidRPr="005F70FB" w:rsidRDefault="00066802" w:rsidP="00E74266">
            <w:pPr>
              <w:pStyle w:val="GlossEng"/>
              <w:rPr>
                <w:rStyle w:val="ChSmallCaps"/>
              </w:rPr>
            </w:pPr>
            <w:r w:rsidRPr="005F70FB">
              <w:rPr>
                <w:rStyle w:val="ChSmallCaps"/>
              </w:rPr>
              <w:t>d.dist</w:t>
            </w:r>
          </w:p>
        </w:tc>
        <w:tc>
          <w:tcPr>
            <w:tcW w:w="1040" w:type="dxa"/>
            <w:gridSpan w:val="2"/>
            <w:shd w:val="clear" w:color="auto" w:fill="auto"/>
          </w:tcPr>
          <w:p w14:paraId="26CA006D" w14:textId="77777777" w:rsidR="00066802" w:rsidRPr="005F70FB" w:rsidRDefault="00066802" w:rsidP="00E74266">
            <w:pPr>
              <w:pStyle w:val="GlossEng"/>
            </w:pPr>
            <w:r w:rsidRPr="005F70FB">
              <w:t>hospital</w:t>
            </w:r>
          </w:p>
        </w:tc>
        <w:tc>
          <w:tcPr>
            <w:tcW w:w="706" w:type="dxa"/>
            <w:gridSpan w:val="2"/>
            <w:shd w:val="clear" w:color="auto" w:fill="auto"/>
          </w:tcPr>
          <w:p w14:paraId="2E7F19C9" w14:textId="77777777" w:rsidR="00066802" w:rsidRPr="005F70FB" w:rsidRDefault="00066802" w:rsidP="00E74266">
            <w:pPr>
              <w:pStyle w:val="GlossEng"/>
              <w:rPr>
                <w:rStyle w:val="ChSmallCaps"/>
              </w:rPr>
            </w:pPr>
            <w:r w:rsidRPr="005F70FB">
              <w:rPr>
                <w:rStyle w:val="ChSmallCaps"/>
              </w:rPr>
              <w:t>d.dist</w:t>
            </w:r>
          </w:p>
        </w:tc>
        <w:tc>
          <w:tcPr>
            <w:tcW w:w="595" w:type="dxa"/>
            <w:shd w:val="clear" w:color="auto" w:fill="auto"/>
          </w:tcPr>
          <w:p w14:paraId="5D0CF2BC" w14:textId="77777777" w:rsidR="00066802" w:rsidRPr="005F70FB" w:rsidRDefault="00066802" w:rsidP="00E74266">
            <w:pPr>
              <w:pStyle w:val="GlossEng"/>
            </w:pPr>
            <w:r w:rsidRPr="005F70FB">
              <w:t>side</w:t>
            </w:r>
          </w:p>
        </w:tc>
        <w:tc>
          <w:tcPr>
            <w:tcW w:w="706" w:type="dxa"/>
            <w:gridSpan w:val="2"/>
            <w:shd w:val="clear" w:color="auto" w:fill="auto"/>
          </w:tcPr>
          <w:p w14:paraId="54C8F169" w14:textId="77777777" w:rsidR="00066802" w:rsidRPr="005F70FB" w:rsidRDefault="00066802" w:rsidP="00E74266">
            <w:pPr>
              <w:pStyle w:val="GlossEng"/>
              <w:rPr>
                <w:rStyle w:val="ChSmallCaps"/>
              </w:rPr>
            </w:pPr>
            <w:r w:rsidRPr="005F70FB">
              <w:rPr>
                <w:rStyle w:val="ChSmallCaps"/>
              </w:rPr>
              <w:t>d.dist</w:t>
            </w:r>
          </w:p>
        </w:tc>
        <w:tc>
          <w:tcPr>
            <w:tcW w:w="562" w:type="dxa"/>
            <w:gridSpan w:val="2"/>
            <w:shd w:val="clear" w:color="auto" w:fill="auto"/>
          </w:tcPr>
          <w:p w14:paraId="3BE21E30" w14:textId="77777777" w:rsidR="00066802" w:rsidRPr="005F70FB" w:rsidRDefault="00066802" w:rsidP="00E74266">
            <w:pPr>
              <w:pStyle w:val="GlossEng"/>
            </w:pPr>
            <w:r w:rsidRPr="005F70FB">
              <w:t>exist</w:t>
            </w:r>
          </w:p>
        </w:tc>
        <w:tc>
          <w:tcPr>
            <w:tcW w:w="573" w:type="dxa"/>
            <w:shd w:val="clear" w:color="auto" w:fill="auto"/>
          </w:tcPr>
          <w:p w14:paraId="6CACF77E" w14:textId="77777777" w:rsidR="00066802" w:rsidRPr="005F70FB" w:rsidRDefault="00066802" w:rsidP="00E74266">
            <w:pPr>
              <w:pStyle w:val="GlossEng"/>
            </w:pPr>
          </w:p>
        </w:tc>
      </w:tr>
    </w:tbl>
    <w:p w14:paraId="7F8CBD9E" w14:textId="77777777" w:rsidR="00066802" w:rsidRPr="005F70FB" w:rsidRDefault="00066802" w:rsidP="00066802">
      <w:pPr>
        <w:pStyle w:val="FreeTranslEng"/>
      </w:pPr>
      <w:r w:rsidRPr="005F70FB">
        <w:t>[Reply about the directions to a certain statue:] Natalia: … next to the church, the main landmark is the multistoried house, that hospital next to it is [</w:t>
      </w:r>
      <w:r w:rsidRPr="005F70FB">
        <w:rPr>
          <w:rStyle w:val="ChSmallCaps"/>
        </w:rPr>
        <w:t>up</w:t>
      </w:r>
      <w:r w:rsidRPr="005F70FB">
        <w:t>]</w:t>
      </w:r>
    </w:p>
    <w:tbl>
      <w:tblPr>
        <w:tblW w:w="5109" w:type="dxa"/>
        <w:tblCellMar>
          <w:left w:w="42" w:type="dxa"/>
          <w:right w:w="42" w:type="dxa"/>
        </w:tblCellMar>
        <w:tblLook w:val="01E0" w:firstRow="1" w:lastRow="1" w:firstColumn="1" w:lastColumn="1" w:noHBand="0" w:noVBand="0"/>
      </w:tblPr>
      <w:tblGrid>
        <w:gridCol w:w="709"/>
        <w:gridCol w:w="596"/>
        <w:gridCol w:w="573"/>
        <w:gridCol w:w="729"/>
        <w:gridCol w:w="489"/>
        <w:gridCol w:w="562"/>
        <w:gridCol w:w="745"/>
        <w:gridCol w:w="706"/>
      </w:tblGrid>
      <w:tr w:rsidR="00AC23C4" w:rsidRPr="005F70FB" w14:paraId="1FCDAE8D" w14:textId="77777777" w:rsidTr="00AC23C4">
        <w:tc>
          <w:tcPr>
            <w:tcW w:w="709" w:type="dxa"/>
            <w:shd w:val="clear" w:color="auto" w:fill="auto"/>
          </w:tcPr>
          <w:p w14:paraId="55534AB0" w14:textId="77777777" w:rsidR="00066802" w:rsidRPr="005F70FB" w:rsidRDefault="00066802" w:rsidP="00E74266">
            <w:pPr>
              <w:pStyle w:val="O0Nwnext"/>
            </w:pPr>
            <w:r w:rsidRPr="005F70FB">
              <w:t>0002</w:t>
            </w:r>
          </w:p>
        </w:tc>
        <w:tc>
          <w:tcPr>
            <w:tcW w:w="596" w:type="dxa"/>
            <w:shd w:val="clear" w:color="auto" w:fill="auto"/>
          </w:tcPr>
          <w:p w14:paraId="7765182D" w14:textId="77777777" w:rsidR="00066802" w:rsidRPr="005F70FB" w:rsidRDefault="00066802" w:rsidP="00E74266">
            <w:pPr>
              <w:pStyle w:val="Text"/>
            </w:pPr>
            <w:r w:rsidRPr="005F70FB">
              <w:rPr>
                <w:lang w:eastAsia="en-US"/>
              </w:rPr>
              <w:t>Wili</w:t>
            </w:r>
            <w:r w:rsidRPr="005F70FB">
              <w:t>:</w:t>
            </w:r>
          </w:p>
        </w:tc>
        <w:tc>
          <w:tcPr>
            <w:tcW w:w="573" w:type="dxa"/>
            <w:shd w:val="clear" w:color="auto" w:fill="auto"/>
          </w:tcPr>
          <w:p w14:paraId="7C5D792B" w14:textId="77777777" w:rsidR="00066802" w:rsidRPr="005F70FB" w:rsidRDefault="00066802" w:rsidP="00E74266">
            <w:pPr>
              <w:pStyle w:val="Text"/>
            </w:pPr>
            <w:r w:rsidRPr="005F70FB">
              <w:t>yang</w:t>
            </w:r>
          </w:p>
        </w:tc>
        <w:tc>
          <w:tcPr>
            <w:tcW w:w="729" w:type="dxa"/>
            <w:shd w:val="clear" w:color="auto" w:fill="auto"/>
          </w:tcPr>
          <w:p w14:paraId="28FE6C85" w14:textId="77777777" w:rsidR="00066802" w:rsidRPr="005F70FB" w:rsidRDefault="00066802" w:rsidP="00E74266">
            <w:pPr>
              <w:pStyle w:val="Text"/>
            </w:pPr>
            <w:r w:rsidRPr="005F70FB">
              <w:t>Matias</w:t>
            </w:r>
          </w:p>
        </w:tc>
        <w:tc>
          <w:tcPr>
            <w:tcW w:w="489" w:type="dxa"/>
            <w:shd w:val="clear" w:color="auto" w:fill="auto"/>
          </w:tcPr>
          <w:p w14:paraId="4395F492" w14:textId="77777777" w:rsidR="00066802" w:rsidRPr="005F70FB" w:rsidRDefault="00066802" w:rsidP="00E74266">
            <w:pPr>
              <w:pStyle w:val="Text"/>
            </w:pPr>
            <w:r w:rsidRPr="005F70FB">
              <w:t>de</w:t>
            </w:r>
          </w:p>
        </w:tc>
        <w:tc>
          <w:tcPr>
            <w:tcW w:w="562" w:type="dxa"/>
            <w:shd w:val="clear" w:color="auto" w:fill="auto"/>
          </w:tcPr>
          <w:p w14:paraId="6AD45F1A" w14:textId="77777777" w:rsidR="00066802" w:rsidRPr="005F70FB" w:rsidRDefault="00066802" w:rsidP="00E74266">
            <w:pPr>
              <w:pStyle w:val="Text"/>
            </w:pPr>
            <w:r w:rsidRPr="005F70FB">
              <w:t>ada</w:t>
            </w:r>
          </w:p>
        </w:tc>
        <w:tc>
          <w:tcPr>
            <w:tcW w:w="745" w:type="dxa"/>
            <w:shd w:val="clear" w:color="auto" w:fill="auto"/>
          </w:tcPr>
          <w:p w14:paraId="70514F05" w14:textId="77777777" w:rsidR="00066802" w:rsidRPr="005F70FB" w:rsidRDefault="00066802" w:rsidP="00E74266">
            <w:pPr>
              <w:pStyle w:val="Text"/>
            </w:pPr>
            <w:r w:rsidRPr="005F70FB">
              <w:t>sakit</w:t>
            </w:r>
          </w:p>
        </w:tc>
        <w:tc>
          <w:tcPr>
            <w:tcW w:w="706" w:type="dxa"/>
            <w:shd w:val="clear" w:color="auto" w:fill="auto"/>
          </w:tcPr>
          <w:p w14:paraId="7A516647" w14:textId="77777777" w:rsidR="00066802" w:rsidRPr="005F70FB" w:rsidRDefault="00066802" w:rsidP="00E74266">
            <w:pPr>
              <w:pStyle w:val="Text"/>
            </w:pPr>
            <w:r w:rsidRPr="005F70FB">
              <w:t>itu?</w:t>
            </w:r>
          </w:p>
        </w:tc>
      </w:tr>
      <w:tr w:rsidR="00AC23C4" w:rsidRPr="005F70FB" w14:paraId="6A50CE1D" w14:textId="77777777" w:rsidTr="00AC23C4">
        <w:tc>
          <w:tcPr>
            <w:tcW w:w="709" w:type="dxa"/>
            <w:shd w:val="clear" w:color="auto" w:fill="auto"/>
          </w:tcPr>
          <w:p w14:paraId="30AE1B55" w14:textId="77777777" w:rsidR="00066802" w:rsidRPr="005F70FB" w:rsidRDefault="00066802" w:rsidP="00E74266">
            <w:pPr>
              <w:pStyle w:val="GlossEng"/>
            </w:pPr>
          </w:p>
        </w:tc>
        <w:tc>
          <w:tcPr>
            <w:tcW w:w="596" w:type="dxa"/>
            <w:shd w:val="clear" w:color="auto" w:fill="auto"/>
          </w:tcPr>
          <w:p w14:paraId="225B69FE" w14:textId="77777777" w:rsidR="00066802" w:rsidRPr="005F70FB" w:rsidRDefault="00066802" w:rsidP="00E74266">
            <w:pPr>
              <w:pStyle w:val="GlossEng"/>
            </w:pPr>
          </w:p>
        </w:tc>
        <w:tc>
          <w:tcPr>
            <w:tcW w:w="573" w:type="dxa"/>
            <w:shd w:val="clear" w:color="auto" w:fill="auto"/>
          </w:tcPr>
          <w:p w14:paraId="27FDEE25" w14:textId="77777777" w:rsidR="00066802" w:rsidRPr="005F70FB" w:rsidRDefault="00066802" w:rsidP="00E74266">
            <w:pPr>
              <w:pStyle w:val="GlossEng"/>
              <w:rPr>
                <w:rStyle w:val="ChSmallCaps"/>
              </w:rPr>
            </w:pPr>
            <w:r w:rsidRPr="005F70FB">
              <w:rPr>
                <w:rStyle w:val="ChSmallCaps"/>
              </w:rPr>
              <w:t>rel</w:t>
            </w:r>
          </w:p>
        </w:tc>
        <w:tc>
          <w:tcPr>
            <w:tcW w:w="729" w:type="dxa"/>
            <w:shd w:val="clear" w:color="auto" w:fill="auto"/>
          </w:tcPr>
          <w:p w14:paraId="53A5D61C" w14:textId="77777777" w:rsidR="00066802" w:rsidRPr="005F70FB" w:rsidRDefault="00066802" w:rsidP="00E74266">
            <w:pPr>
              <w:pStyle w:val="GlossEng"/>
            </w:pPr>
            <w:r w:rsidRPr="005F70FB">
              <w:t>Matias</w:t>
            </w:r>
          </w:p>
        </w:tc>
        <w:tc>
          <w:tcPr>
            <w:tcW w:w="489" w:type="dxa"/>
            <w:shd w:val="clear" w:color="auto" w:fill="auto"/>
          </w:tcPr>
          <w:p w14:paraId="1C13D3C1" w14:textId="77777777" w:rsidR="00066802" w:rsidRPr="005F70FB" w:rsidRDefault="00066802" w:rsidP="00E74266">
            <w:pPr>
              <w:pStyle w:val="GlossEng"/>
              <w:rPr>
                <w:rStyle w:val="ChSmallCaps"/>
              </w:rPr>
            </w:pPr>
            <w:r w:rsidRPr="005F70FB">
              <w:rPr>
                <w:rStyle w:val="ChSmallCaps"/>
              </w:rPr>
              <w:t>3sg</w:t>
            </w:r>
          </w:p>
        </w:tc>
        <w:tc>
          <w:tcPr>
            <w:tcW w:w="562" w:type="dxa"/>
            <w:shd w:val="clear" w:color="auto" w:fill="auto"/>
          </w:tcPr>
          <w:p w14:paraId="3FAF55F3" w14:textId="77777777" w:rsidR="00066802" w:rsidRPr="005F70FB" w:rsidRDefault="00066802" w:rsidP="00E74266">
            <w:pPr>
              <w:pStyle w:val="GlossEng"/>
            </w:pPr>
            <w:r w:rsidRPr="005F70FB">
              <w:t>exist</w:t>
            </w:r>
          </w:p>
        </w:tc>
        <w:tc>
          <w:tcPr>
            <w:tcW w:w="745" w:type="dxa"/>
            <w:shd w:val="clear" w:color="auto" w:fill="auto"/>
          </w:tcPr>
          <w:p w14:paraId="44812604" w14:textId="77777777" w:rsidR="00066802" w:rsidRPr="005F70FB" w:rsidRDefault="00066802" w:rsidP="00E74266">
            <w:pPr>
              <w:pStyle w:val="GlossEng"/>
            </w:pPr>
            <w:r w:rsidRPr="005F70FB">
              <w:t>be.sick</w:t>
            </w:r>
          </w:p>
        </w:tc>
        <w:tc>
          <w:tcPr>
            <w:tcW w:w="706" w:type="dxa"/>
            <w:shd w:val="clear" w:color="auto" w:fill="auto"/>
          </w:tcPr>
          <w:p w14:paraId="299C4005" w14:textId="77777777" w:rsidR="00066802" w:rsidRPr="005F70FB" w:rsidRDefault="00066802" w:rsidP="00E74266">
            <w:pPr>
              <w:pStyle w:val="GlossEng"/>
              <w:rPr>
                <w:rStyle w:val="ChSmallCaps"/>
              </w:rPr>
            </w:pPr>
            <w:r w:rsidRPr="005F70FB">
              <w:rPr>
                <w:rStyle w:val="ChSmallCaps"/>
              </w:rPr>
              <w:t>d.dist</w:t>
            </w:r>
          </w:p>
        </w:tc>
      </w:tr>
    </w:tbl>
    <w:p w14:paraId="3900279F" w14:textId="77777777" w:rsidR="00066802" w:rsidRPr="005F70FB" w:rsidRDefault="00066802" w:rsidP="00066802">
      <w:pPr>
        <w:pStyle w:val="FreeTranslEng"/>
      </w:pPr>
      <w:r w:rsidRPr="005F70FB">
        <w:rPr>
          <w:lang w:eastAsia="en-US"/>
        </w:rPr>
        <w:t>Wili</w:t>
      </w:r>
      <w:r w:rsidRPr="005F70FB">
        <w:t>: where Matias was sick?</w:t>
      </w:r>
    </w:p>
    <w:tbl>
      <w:tblPr>
        <w:tblW w:w="6814" w:type="dxa"/>
        <w:tblCellMar>
          <w:left w:w="42" w:type="dxa"/>
          <w:right w:w="42" w:type="dxa"/>
        </w:tblCellMar>
        <w:tblLook w:val="01E0" w:firstRow="1" w:lastRow="1" w:firstColumn="1" w:lastColumn="1" w:noHBand="0" w:noVBand="0"/>
      </w:tblPr>
      <w:tblGrid>
        <w:gridCol w:w="709"/>
        <w:gridCol w:w="582"/>
        <w:gridCol w:w="253"/>
        <w:gridCol w:w="27"/>
        <w:gridCol w:w="100"/>
        <w:gridCol w:w="177"/>
        <w:gridCol w:w="91"/>
        <w:gridCol w:w="78"/>
        <w:gridCol w:w="200"/>
        <w:gridCol w:w="360"/>
        <w:gridCol w:w="14"/>
        <w:gridCol w:w="36"/>
        <w:gridCol w:w="94"/>
        <w:gridCol w:w="430"/>
        <w:gridCol w:w="169"/>
        <w:gridCol w:w="77"/>
        <w:gridCol w:w="55"/>
        <w:gridCol w:w="441"/>
        <w:gridCol w:w="185"/>
        <w:gridCol w:w="62"/>
        <w:gridCol w:w="425"/>
        <w:gridCol w:w="31"/>
        <w:gridCol w:w="302"/>
        <w:gridCol w:w="135"/>
        <w:gridCol w:w="95"/>
        <w:gridCol w:w="497"/>
        <w:gridCol w:w="92"/>
        <w:gridCol w:w="390"/>
        <w:gridCol w:w="57"/>
        <w:gridCol w:w="162"/>
        <w:gridCol w:w="488"/>
      </w:tblGrid>
      <w:tr w:rsidR="00AC23C4" w:rsidRPr="005F70FB" w14:paraId="4AF17335" w14:textId="77777777" w:rsidTr="00B81EF8">
        <w:tc>
          <w:tcPr>
            <w:tcW w:w="709" w:type="dxa"/>
            <w:shd w:val="clear" w:color="auto" w:fill="auto"/>
          </w:tcPr>
          <w:p w14:paraId="55FCC69E" w14:textId="77777777" w:rsidR="00066802" w:rsidRPr="005F70FB" w:rsidRDefault="00066802" w:rsidP="00E74266">
            <w:pPr>
              <w:pStyle w:val="O0Nwnext"/>
            </w:pPr>
            <w:r w:rsidRPr="005F70FB">
              <w:t>0003</w:t>
            </w:r>
          </w:p>
        </w:tc>
        <w:tc>
          <w:tcPr>
            <w:tcW w:w="835" w:type="dxa"/>
            <w:gridSpan w:val="2"/>
            <w:shd w:val="clear" w:color="auto" w:fill="auto"/>
          </w:tcPr>
          <w:p w14:paraId="5D5C7CA7" w14:textId="77777777" w:rsidR="00066802" w:rsidRPr="005F70FB" w:rsidRDefault="00066802" w:rsidP="00E74266">
            <w:pPr>
              <w:pStyle w:val="Text"/>
            </w:pPr>
            <w:r w:rsidRPr="005F70FB">
              <w:t>Natalia:</w:t>
            </w:r>
          </w:p>
        </w:tc>
        <w:tc>
          <w:tcPr>
            <w:tcW w:w="395" w:type="dxa"/>
            <w:gridSpan w:val="4"/>
            <w:shd w:val="clear" w:color="auto" w:fill="auto"/>
          </w:tcPr>
          <w:p w14:paraId="40270A07" w14:textId="77777777" w:rsidR="00066802" w:rsidRPr="005F70FB" w:rsidRDefault="00066802" w:rsidP="00E74266">
            <w:pPr>
              <w:pStyle w:val="Text"/>
            </w:pPr>
            <w:r w:rsidRPr="005F70FB">
              <w:t>yo,</w:t>
            </w:r>
          </w:p>
        </w:tc>
        <w:tc>
          <w:tcPr>
            <w:tcW w:w="652" w:type="dxa"/>
            <w:gridSpan w:val="4"/>
            <w:shd w:val="clear" w:color="auto" w:fill="auto"/>
          </w:tcPr>
          <w:p w14:paraId="34B895F2" w14:textId="77777777" w:rsidR="00066802" w:rsidRPr="005F70FB" w:rsidRDefault="00066802" w:rsidP="00E74266">
            <w:pPr>
              <w:pStyle w:val="Text"/>
            </w:pPr>
            <w:r w:rsidRPr="005F70FB">
              <w:t>Matias</w:t>
            </w:r>
          </w:p>
        </w:tc>
        <w:tc>
          <w:tcPr>
            <w:tcW w:w="560" w:type="dxa"/>
            <w:gridSpan w:val="3"/>
            <w:shd w:val="clear" w:color="auto" w:fill="auto"/>
          </w:tcPr>
          <w:p w14:paraId="285D31DE" w14:textId="77777777" w:rsidR="00066802" w:rsidRPr="005F70FB" w:rsidRDefault="00066802" w:rsidP="00E74266">
            <w:pPr>
              <w:pStyle w:val="Text"/>
            </w:pPr>
            <w:r w:rsidRPr="005F70FB">
              <w:t>ada</w:t>
            </w:r>
          </w:p>
        </w:tc>
        <w:tc>
          <w:tcPr>
            <w:tcW w:w="742" w:type="dxa"/>
            <w:gridSpan w:val="4"/>
            <w:shd w:val="clear" w:color="auto" w:fill="auto"/>
          </w:tcPr>
          <w:p w14:paraId="1A4EDA08" w14:textId="77777777" w:rsidR="00066802" w:rsidRPr="005F70FB" w:rsidRDefault="00066802" w:rsidP="00E74266">
            <w:pPr>
              <w:pStyle w:val="Text"/>
            </w:pPr>
            <w:r w:rsidRPr="005F70FB">
              <w:t>sakit</w:t>
            </w:r>
          </w:p>
        </w:tc>
        <w:tc>
          <w:tcPr>
            <w:tcW w:w="703" w:type="dxa"/>
            <w:gridSpan w:val="4"/>
            <w:shd w:val="clear" w:color="auto" w:fill="auto"/>
          </w:tcPr>
          <w:p w14:paraId="5E0F2A37" w14:textId="77777777" w:rsidR="00066802" w:rsidRPr="005F70FB" w:rsidRDefault="00066802" w:rsidP="00E74266">
            <w:pPr>
              <w:pStyle w:val="Text"/>
            </w:pPr>
            <w:r w:rsidRPr="005F70FB">
              <w:t>itu,</w:t>
            </w:r>
          </w:p>
        </w:tc>
        <w:tc>
          <w:tcPr>
            <w:tcW w:w="437" w:type="dxa"/>
            <w:gridSpan w:val="2"/>
            <w:shd w:val="clear" w:color="auto" w:fill="auto"/>
          </w:tcPr>
          <w:p w14:paraId="06D35A7F" w14:textId="77777777" w:rsidR="00066802" w:rsidRPr="005F70FB" w:rsidRDefault="00066802" w:rsidP="00E74266">
            <w:pPr>
              <w:pStyle w:val="Text"/>
            </w:pPr>
            <w:r w:rsidRPr="005F70FB">
              <w:t>liat</w:t>
            </w:r>
          </w:p>
        </w:tc>
        <w:tc>
          <w:tcPr>
            <w:tcW w:w="592" w:type="dxa"/>
            <w:gridSpan w:val="2"/>
            <w:shd w:val="clear" w:color="auto" w:fill="auto"/>
          </w:tcPr>
          <w:p w14:paraId="75437DCB" w14:textId="77777777" w:rsidR="00066802" w:rsidRPr="005F70FB" w:rsidRDefault="00066802" w:rsidP="00E74266">
            <w:pPr>
              <w:pStyle w:val="Text"/>
            </w:pPr>
            <w:r w:rsidRPr="005F70FB">
              <w:t>sebla</w:t>
            </w:r>
          </w:p>
        </w:tc>
        <w:tc>
          <w:tcPr>
            <w:tcW w:w="482" w:type="dxa"/>
            <w:gridSpan w:val="2"/>
            <w:shd w:val="clear" w:color="auto" w:fill="auto"/>
          </w:tcPr>
          <w:p w14:paraId="393DD5C6" w14:textId="77777777" w:rsidR="00066802" w:rsidRPr="005F70FB" w:rsidRDefault="00066802" w:rsidP="00E74266">
            <w:pPr>
              <w:pStyle w:val="Text"/>
            </w:pPr>
            <w:r w:rsidRPr="005F70FB">
              <w:t>laut</w:t>
            </w:r>
          </w:p>
        </w:tc>
        <w:tc>
          <w:tcPr>
            <w:tcW w:w="707" w:type="dxa"/>
            <w:gridSpan w:val="3"/>
            <w:shd w:val="clear" w:color="auto" w:fill="auto"/>
          </w:tcPr>
          <w:p w14:paraId="143EDEAE" w14:textId="77777777" w:rsidR="00066802" w:rsidRPr="005F70FB" w:rsidRDefault="00066802" w:rsidP="00E74266">
            <w:pPr>
              <w:pStyle w:val="Text"/>
            </w:pPr>
            <w:r w:rsidRPr="005F70FB">
              <w:t>itu</w:t>
            </w:r>
          </w:p>
        </w:tc>
      </w:tr>
      <w:tr w:rsidR="00AC23C4" w:rsidRPr="005F70FB" w14:paraId="7E85C9DC" w14:textId="77777777" w:rsidTr="00B81EF8">
        <w:tc>
          <w:tcPr>
            <w:tcW w:w="709" w:type="dxa"/>
            <w:shd w:val="clear" w:color="auto" w:fill="auto"/>
          </w:tcPr>
          <w:p w14:paraId="2BDD825C" w14:textId="77777777" w:rsidR="00066802" w:rsidRPr="005F70FB" w:rsidRDefault="00066802" w:rsidP="00E74266">
            <w:pPr>
              <w:pStyle w:val="GlossEng2ptafter"/>
            </w:pPr>
          </w:p>
        </w:tc>
        <w:tc>
          <w:tcPr>
            <w:tcW w:w="835" w:type="dxa"/>
            <w:gridSpan w:val="2"/>
            <w:shd w:val="clear" w:color="auto" w:fill="auto"/>
          </w:tcPr>
          <w:p w14:paraId="6BDECF8C" w14:textId="77777777" w:rsidR="00066802" w:rsidRPr="005F70FB" w:rsidRDefault="00066802" w:rsidP="00E74266">
            <w:pPr>
              <w:pStyle w:val="GlossEng2ptafter"/>
            </w:pPr>
          </w:p>
        </w:tc>
        <w:tc>
          <w:tcPr>
            <w:tcW w:w="395" w:type="dxa"/>
            <w:gridSpan w:val="4"/>
            <w:shd w:val="clear" w:color="auto" w:fill="auto"/>
          </w:tcPr>
          <w:p w14:paraId="5DCD1CAD" w14:textId="77777777" w:rsidR="00066802" w:rsidRPr="005F70FB" w:rsidRDefault="00066802" w:rsidP="00E74266">
            <w:pPr>
              <w:pStyle w:val="GlossEng2ptafter"/>
            </w:pPr>
            <w:r w:rsidRPr="005F70FB">
              <w:t>yes</w:t>
            </w:r>
          </w:p>
        </w:tc>
        <w:tc>
          <w:tcPr>
            <w:tcW w:w="652" w:type="dxa"/>
            <w:gridSpan w:val="4"/>
            <w:shd w:val="clear" w:color="auto" w:fill="auto"/>
          </w:tcPr>
          <w:p w14:paraId="20D20B91" w14:textId="77777777" w:rsidR="00066802" w:rsidRPr="005F70FB" w:rsidRDefault="00066802" w:rsidP="00E74266">
            <w:pPr>
              <w:pStyle w:val="GlossEng2ptafter"/>
            </w:pPr>
            <w:r w:rsidRPr="005F70FB">
              <w:t>Matias</w:t>
            </w:r>
          </w:p>
        </w:tc>
        <w:tc>
          <w:tcPr>
            <w:tcW w:w="560" w:type="dxa"/>
            <w:gridSpan w:val="3"/>
            <w:shd w:val="clear" w:color="auto" w:fill="auto"/>
          </w:tcPr>
          <w:p w14:paraId="351270AD" w14:textId="77777777" w:rsidR="00066802" w:rsidRPr="005F70FB" w:rsidRDefault="00066802" w:rsidP="00E74266">
            <w:pPr>
              <w:pStyle w:val="GlossEng2ptafter"/>
            </w:pPr>
            <w:r w:rsidRPr="005F70FB">
              <w:t>exist</w:t>
            </w:r>
          </w:p>
        </w:tc>
        <w:tc>
          <w:tcPr>
            <w:tcW w:w="742" w:type="dxa"/>
            <w:gridSpan w:val="4"/>
            <w:shd w:val="clear" w:color="auto" w:fill="auto"/>
          </w:tcPr>
          <w:p w14:paraId="1F795CC4" w14:textId="77777777" w:rsidR="00066802" w:rsidRPr="005F70FB" w:rsidRDefault="00066802" w:rsidP="00E74266">
            <w:pPr>
              <w:pStyle w:val="GlossEng2ptafter"/>
            </w:pPr>
            <w:r w:rsidRPr="005F70FB">
              <w:t>be.sick</w:t>
            </w:r>
          </w:p>
        </w:tc>
        <w:tc>
          <w:tcPr>
            <w:tcW w:w="703" w:type="dxa"/>
            <w:gridSpan w:val="4"/>
            <w:shd w:val="clear" w:color="auto" w:fill="auto"/>
          </w:tcPr>
          <w:p w14:paraId="0DE87C5C" w14:textId="77777777" w:rsidR="00066802" w:rsidRPr="005F70FB" w:rsidRDefault="00066802" w:rsidP="00E74266">
            <w:pPr>
              <w:pStyle w:val="GlossEng2ptafter"/>
              <w:rPr>
                <w:rStyle w:val="ChSmallCaps"/>
              </w:rPr>
            </w:pPr>
            <w:r w:rsidRPr="005F70FB">
              <w:rPr>
                <w:rStyle w:val="ChSmallCaps"/>
              </w:rPr>
              <w:t>d.dist</w:t>
            </w:r>
          </w:p>
        </w:tc>
        <w:tc>
          <w:tcPr>
            <w:tcW w:w="437" w:type="dxa"/>
            <w:gridSpan w:val="2"/>
            <w:shd w:val="clear" w:color="auto" w:fill="auto"/>
          </w:tcPr>
          <w:p w14:paraId="2AF78EE5" w14:textId="77777777" w:rsidR="00066802" w:rsidRPr="005F70FB" w:rsidRDefault="00066802" w:rsidP="00E74266">
            <w:pPr>
              <w:pStyle w:val="GlossEng2ptafter"/>
            </w:pPr>
            <w:r w:rsidRPr="005F70FB">
              <w:t>see</w:t>
            </w:r>
          </w:p>
        </w:tc>
        <w:tc>
          <w:tcPr>
            <w:tcW w:w="592" w:type="dxa"/>
            <w:gridSpan w:val="2"/>
            <w:shd w:val="clear" w:color="auto" w:fill="auto"/>
          </w:tcPr>
          <w:p w14:paraId="7631A6E1" w14:textId="77777777" w:rsidR="00066802" w:rsidRPr="005F70FB" w:rsidRDefault="00066802" w:rsidP="00E74266">
            <w:pPr>
              <w:pStyle w:val="GlossEng2ptafter"/>
            </w:pPr>
            <w:r w:rsidRPr="005F70FB">
              <w:t>side</w:t>
            </w:r>
          </w:p>
        </w:tc>
        <w:tc>
          <w:tcPr>
            <w:tcW w:w="482" w:type="dxa"/>
            <w:gridSpan w:val="2"/>
            <w:shd w:val="clear" w:color="auto" w:fill="auto"/>
          </w:tcPr>
          <w:p w14:paraId="69DBEEB6" w14:textId="77777777" w:rsidR="00066802" w:rsidRPr="005F70FB" w:rsidRDefault="00066802" w:rsidP="00E74266">
            <w:pPr>
              <w:pStyle w:val="GlossEng2ptafter"/>
            </w:pPr>
            <w:r w:rsidRPr="005F70FB">
              <w:t>sea</w:t>
            </w:r>
          </w:p>
        </w:tc>
        <w:tc>
          <w:tcPr>
            <w:tcW w:w="707" w:type="dxa"/>
            <w:gridSpan w:val="3"/>
            <w:shd w:val="clear" w:color="auto" w:fill="auto"/>
          </w:tcPr>
          <w:p w14:paraId="3561A864" w14:textId="77777777" w:rsidR="00066802" w:rsidRPr="005F70FB" w:rsidRDefault="00066802" w:rsidP="00E74266">
            <w:pPr>
              <w:pStyle w:val="GlossEng2ptafter"/>
              <w:rPr>
                <w:rStyle w:val="ChSmallCaps"/>
              </w:rPr>
            </w:pPr>
            <w:r w:rsidRPr="005F70FB">
              <w:rPr>
                <w:rStyle w:val="ChSmallCaps"/>
              </w:rPr>
              <w:t>d.dist</w:t>
            </w:r>
          </w:p>
        </w:tc>
      </w:tr>
      <w:tr w:rsidR="00AC23C4" w:rsidRPr="005F70FB" w14:paraId="5E079587" w14:textId="77777777" w:rsidTr="00B81EF8">
        <w:trPr>
          <w:gridAfter w:val="2"/>
          <w:wAfter w:w="650" w:type="dxa"/>
        </w:trPr>
        <w:tc>
          <w:tcPr>
            <w:tcW w:w="709" w:type="dxa"/>
            <w:shd w:val="clear" w:color="auto" w:fill="auto"/>
          </w:tcPr>
          <w:p w14:paraId="6D9DEC56" w14:textId="77777777" w:rsidR="00066802" w:rsidRPr="005F70FB" w:rsidRDefault="00066802" w:rsidP="00E74266">
            <w:pPr>
              <w:pStyle w:val="O0Nwnext"/>
            </w:pPr>
          </w:p>
        </w:tc>
        <w:tc>
          <w:tcPr>
            <w:tcW w:w="582" w:type="dxa"/>
            <w:shd w:val="clear" w:color="auto" w:fill="auto"/>
          </w:tcPr>
          <w:p w14:paraId="5E80A357" w14:textId="77777777" w:rsidR="00066802" w:rsidRPr="005F70FB" w:rsidRDefault="00066802" w:rsidP="00E74266">
            <w:pPr>
              <w:pStyle w:val="Text"/>
            </w:pPr>
            <w:r w:rsidRPr="005F70FB">
              <w:t>dong</w:t>
            </w:r>
          </w:p>
        </w:tc>
        <w:tc>
          <w:tcPr>
            <w:tcW w:w="557" w:type="dxa"/>
            <w:gridSpan w:val="4"/>
            <w:shd w:val="clear" w:color="auto" w:fill="auto"/>
          </w:tcPr>
          <w:p w14:paraId="08072371" w14:textId="77777777" w:rsidR="00066802" w:rsidRPr="005F70FB" w:rsidRDefault="00066802" w:rsidP="00E74266">
            <w:pPr>
              <w:pStyle w:val="Text"/>
            </w:pPr>
            <w:r w:rsidRPr="005F70FB">
              <w:t>ada</w:t>
            </w:r>
          </w:p>
        </w:tc>
        <w:tc>
          <w:tcPr>
            <w:tcW w:w="729" w:type="dxa"/>
            <w:gridSpan w:val="4"/>
            <w:shd w:val="clear" w:color="auto" w:fill="auto"/>
          </w:tcPr>
          <w:p w14:paraId="14E74992" w14:textId="77777777" w:rsidR="00066802" w:rsidRPr="005F70FB" w:rsidRDefault="00066802" w:rsidP="00E74266">
            <w:pPr>
              <w:pStyle w:val="Text"/>
            </w:pPr>
            <w:r w:rsidRPr="005F70FB">
              <w:t>biking</w:t>
            </w:r>
          </w:p>
        </w:tc>
        <w:tc>
          <w:tcPr>
            <w:tcW w:w="820" w:type="dxa"/>
            <w:gridSpan w:val="6"/>
            <w:shd w:val="clear" w:color="auto" w:fill="auto"/>
          </w:tcPr>
          <w:p w14:paraId="07FE1D44" w14:textId="77777777" w:rsidR="00066802" w:rsidRPr="005F70FB" w:rsidRDefault="00066802" w:rsidP="00E74266">
            <w:pPr>
              <w:pStyle w:val="Text"/>
            </w:pPr>
            <w:r w:rsidRPr="005F70FB">
              <w:t>begini,</w:t>
            </w:r>
          </w:p>
        </w:tc>
        <w:tc>
          <w:tcPr>
            <w:tcW w:w="681" w:type="dxa"/>
            <w:gridSpan w:val="3"/>
            <w:shd w:val="clear" w:color="auto" w:fill="auto"/>
          </w:tcPr>
          <w:p w14:paraId="3AB56829" w14:textId="77777777" w:rsidR="00066802" w:rsidRPr="005F70FB" w:rsidRDefault="00066802" w:rsidP="00E74266">
            <w:pPr>
              <w:pStyle w:val="Text"/>
            </w:pPr>
            <w:r w:rsidRPr="005F70FB">
              <w:t>besar</w:t>
            </w:r>
          </w:p>
        </w:tc>
        <w:tc>
          <w:tcPr>
            <w:tcW w:w="487" w:type="dxa"/>
            <w:gridSpan w:val="2"/>
            <w:shd w:val="clear" w:color="auto" w:fill="auto"/>
          </w:tcPr>
          <w:p w14:paraId="5C69B80C" w14:textId="77777777" w:rsidR="00066802" w:rsidRPr="005F70FB" w:rsidRDefault="00066802" w:rsidP="00E74266">
            <w:pPr>
              <w:pStyle w:val="Text"/>
            </w:pPr>
            <w:r w:rsidRPr="005F70FB">
              <w:t>de</w:t>
            </w:r>
          </w:p>
        </w:tc>
        <w:tc>
          <w:tcPr>
            <w:tcW w:w="563" w:type="dxa"/>
            <w:gridSpan w:val="4"/>
            <w:shd w:val="clear" w:color="auto" w:fill="auto"/>
          </w:tcPr>
          <w:p w14:paraId="5EC68551" w14:textId="77777777" w:rsidR="00066802" w:rsidRPr="005F70FB" w:rsidRDefault="00066802" w:rsidP="00E74266">
            <w:pPr>
              <w:pStyle w:val="Text"/>
            </w:pPr>
            <w:r w:rsidRPr="005F70FB">
              <w:t>pu</w:t>
            </w:r>
          </w:p>
        </w:tc>
        <w:tc>
          <w:tcPr>
            <w:tcW w:w="1036" w:type="dxa"/>
            <w:gridSpan w:val="4"/>
            <w:shd w:val="clear" w:color="auto" w:fill="auto"/>
          </w:tcPr>
          <w:p w14:paraId="00F54FEB" w14:textId="77777777" w:rsidR="00066802" w:rsidRPr="005F70FB" w:rsidRDefault="00066802" w:rsidP="00E74266">
            <w:pPr>
              <w:pStyle w:val="Text"/>
            </w:pPr>
            <w:r w:rsidRPr="005F70FB">
              <w:t>tugu,</w:t>
            </w:r>
          </w:p>
        </w:tc>
      </w:tr>
      <w:tr w:rsidR="00AC23C4" w:rsidRPr="005F70FB" w14:paraId="477517E7" w14:textId="77777777" w:rsidTr="00B81EF8">
        <w:trPr>
          <w:gridAfter w:val="2"/>
          <w:wAfter w:w="650" w:type="dxa"/>
        </w:trPr>
        <w:tc>
          <w:tcPr>
            <w:tcW w:w="709" w:type="dxa"/>
            <w:shd w:val="clear" w:color="auto" w:fill="auto"/>
          </w:tcPr>
          <w:p w14:paraId="64004DDC" w14:textId="77777777" w:rsidR="00066802" w:rsidRPr="005F70FB" w:rsidRDefault="00066802" w:rsidP="00E74266">
            <w:pPr>
              <w:pStyle w:val="GlossEng2ptafter"/>
            </w:pPr>
          </w:p>
        </w:tc>
        <w:tc>
          <w:tcPr>
            <w:tcW w:w="582" w:type="dxa"/>
            <w:shd w:val="clear" w:color="auto" w:fill="auto"/>
          </w:tcPr>
          <w:p w14:paraId="7AB7D2DA" w14:textId="77777777" w:rsidR="00066802" w:rsidRPr="005F70FB" w:rsidRDefault="00066802" w:rsidP="00E74266">
            <w:pPr>
              <w:pStyle w:val="GlossEng2ptafter"/>
              <w:rPr>
                <w:rStyle w:val="ChSmallCaps"/>
              </w:rPr>
            </w:pPr>
            <w:r w:rsidRPr="005F70FB">
              <w:rPr>
                <w:rStyle w:val="ChSmallCaps"/>
              </w:rPr>
              <w:t>3pl</w:t>
            </w:r>
          </w:p>
        </w:tc>
        <w:tc>
          <w:tcPr>
            <w:tcW w:w="557" w:type="dxa"/>
            <w:gridSpan w:val="4"/>
            <w:shd w:val="clear" w:color="auto" w:fill="auto"/>
          </w:tcPr>
          <w:p w14:paraId="7920DE8B" w14:textId="77777777" w:rsidR="00066802" w:rsidRPr="005F70FB" w:rsidRDefault="00066802" w:rsidP="00E74266">
            <w:pPr>
              <w:pStyle w:val="GlossEng2ptafter"/>
            </w:pPr>
            <w:r w:rsidRPr="005F70FB">
              <w:t>exist</w:t>
            </w:r>
          </w:p>
        </w:tc>
        <w:tc>
          <w:tcPr>
            <w:tcW w:w="729" w:type="dxa"/>
            <w:gridSpan w:val="4"/>
            <w:shd w:val="clear" w:color="auto" w:fill="auto"/>
          </w:tcPr>
          <w:p w14:paraId="7D066351" w14:textId="77777777" w:rsidR="00066802" w:rsidRPr="005F70FB" w:rsidRDefault="00066802" w:rsidP="00E74266">
            <w:pPr>
              <w:pStyle w:val="GlossEng2ptafter"/>
            </w:pPr>
            <w:r w:rsidRPr="005F70FB">
              <w:t>make</w:t>
            </w:r>
          </w:p>
        </w:tc>
        <w:tc>
          <w:tcPr>
            <w:tcW w:w="820" w:type="dxa"/>
            <w:gridSpan w:val="6"/>
            <w:shd w:val="clear" w:color="auto" w:fill="auto"/>
          </w:tcPr>
          <w:p w14:paraId="791D1F1F" w14:textId="77777777" w:rsidR="00066802" w:rsidRPr="005F70FB" w:rsidRDefault="00066802" w:rsidP="00E74266">
            <w:pPr>
              <w:pStyle w:val="GlossEng2ptafter"/>
            </w:pPr>
            <w:r w:rsidRPr="005F70FB">
              <w:t>like.this</w:t>
            </w:r>
          </w:p>
        </w:tc>
        <w:tc>
          <w:tcPr>
            <w:tcW w:w="681" w:type="dxa"/>
            <w:gridSpan w:val="3"/>
            <w:shd w:val="clear" w:color="auto" w:fill="auto"/>
          </w:tcPr>
          <w:p w14:paraId="6D3FDC79" w14:textId="77777777" w:rsidR="00066802" w:rsidRPr="005F70FB" w:rsidRDefault="00066802" w:rsidP="00E74266">
            <w:pPr>
              <w:pStyle w:val="GlossEng2ptafter"/>
            </w:pPr>
            <w:r w:rsidRPr="005F70FB">
              <w:t>be.big</w:t>
            </w:r>
          </w:p>
        </w:tc>
        <w:tc>
          <w:tcPr>
            <w:tcW w:w="487" w:type="dxa"/>
            <w:gridSpan w:val="2"/>
            <w:shd w:val="clear" w:color="auto" w:fill="auto"/>
          </w:tcPr>
          <w:p w14:paraId="45FA03AB" w14:textId="77777777" w:rsidR="00066802" w:rsidRPr="005F70FB" w:rsidRDefault="00066802" w:rsidP="00E74266">
            <w:pPr>
              <w:pStyle w:val="GlossEng2ptafter"/>
              <w:rPr>
                <w:rStyle w:val="ChSmallCaps"/>
              </w:rPr>
            </w:pPr>
            <w:r w:rsidRPr="005F70FB">
              <w:rPr>
                <w:rStyle w:val="ChSmallCaps"/>
              </w:rPr>
              <w:t>3sg</w:t>
            </w:r>
          </w:p>
        </w:tc>
        <w:tc>
          <w:tcPr>
            <w:tcW w:w="563" w:type="dxa"/>
            <w:gridSpan w:val="4"/>
            <w:shd w:val="clear" w:color="auto" w:fill="auto"/>
          </w:tcPr>
          <w:p w14:paraId="236B9EC0" w14:textId="77777777" w:rsidR="00066802" w:rsidRPr="005F70FB" w:rsidRDefault="00066802" w:rsidP="00E74266">
            <w:pPr>
              <w:pStyle w:val="GlossEng2ptafter"/>
              <w:rPr>
                <w:rStyle w:val="ChSmallCaps"/>
              </w:rPr>
            </w:pPr>
            <w:r w:rsidRPr="005F70FB">
              <w:rPr>
                <w:rStyle w:val="ChSmallCaps"/>
              </w:rPr>
              <w:t>poss</w:t>
            </w:r>
          </w:p>
        </w:tc>
        <w:tc>
          <w:tcPr>
            <w:tcW w:w="1036" w:type="dxa"/>
            <w:gridSpan w:val="4"/>
            <w:shd w:val="clear" w:color="auto" w:fill="auto"/>
          </w:tcPr>
          <w:p w14:paraId="72B5E73E" w14:textId="77777777" w:rsidR="00066802" w:rsidRPr="005F70FB" w:rsidRDefault="00066802" w:rsidP="00E74266">
            <w:pPr>
              <w:pStyle w:val="GlossEng2ptafter"/>
            </w:pPr>
            <w:r w:rsidRPr="005F70FB">
              <w:t>monument</w:t>
            </w:r>
          </w:p>
        </w:tc>
      </w:tr>
      <w:tr w:rsidR="00AC23C4" w:rsidRPr="005F70FB" w14:paraId="6A73B80C" w14:textId="77777777" w:rsidTr="00B81EF8">
        <w:trPr>
          <w:gridAfter w:val="1"/>
          <w:wAfter w:w="488" w:type="dxa"/>
        </w:trPr>
        <w:tc>
          <w:tcPr>
            <w:tcW w:w="709" w:type="dxa"/>
            <w:shd w:val="clear" w:color="auto" w:fill="auto"/>
          </w:tcPr>
          <w:p w14:paraId="7222E5C9" w14:textId="77777777" w:rsidR="00066802" w:rsidRPr="005F70FB" w:rsidRDefault="00066802" w:rsidP="00E74266">
            <w:pPr>
              <w:pStyle w:val="O0Nwnext"/>
            </w:pPr>
          </w:p>
        </w:tc>
        <w:tc>
          <w:tcPr>
            <w:tcW w:w="862" w:type="dxa"/>
            <w:gridSpan w:val="3"/>
            <w:shd w:val="clear" w:color="auto" w:fill="auto"/>
          </w:tcPr>
          <w:p w14:paraId="3FD64D4D" w14:textId="77777777" w:rsidR="00066802" w:rsidRPr="005F70FB" w:rsidRDefault="00066802" w:rsidP="00E74266">
            <w:pPr>
              <w:pStyle w:val="Text"/>
            </w:pPr>
            <w:r w:rsidRPr="005F70FB">
              <w:t>baru,</w:t>
            </w:r>
          </w:p>
        </w:tc>
        <w:tc>
          <w:tcPr>
            <w:tcW w:w="446" w:type="dxa"/>
            <w:gridSpan w:val="4"/>
            <w:shd w:val="clear" w:color="auto" w:fill="auto"/>
          </w:tcPr>
          <w:p w14:paraId="1B60516D" w14:textId="77777777" w:rsidR="00066802" w:rsidRPr="005F70FB" w:rsidRDefault="00066802" w:rsidP="00E74266">
            <w:pPr>
              <w:pStyle w:val="Text"/>
            </w:pPr>
            <w:r w:rsidRPr="005F70FB">
              <w:t>a,</w:t>
            </w:r>
          </w:p>
        </w:tc>
        <w:tc>
          <w:tcPr>
            <w:tcW w:w="610" w:type="dxa"/>
            <w:gridSpan w:val="4"/>
            <w:shd w:val="clear" w:color="auto" w:fill="auto"/>
          </w:tcPr>
          <w:p w14:paraId="59207CE4" w14:textId="77777777" w:rsidR="00066802" w:rsidRPr="005F70FB" w:rsidRDefault="00066802" w:rsidP="00E74266">
            <w:pPr>
              <w:pStyle w:val="Text"/>
            </w:pPr>
            <w:r w:rsidRPr="005F70FB">
              <w:t>dong</w:t>
            </w:r>
          </w:p>
        </w:tc>
        <w:tc>
          <w:tcPr>
            <w:tcW w:w="693" w:type="dxa"/>
            <w:gridSpan w:val="3"/>
            <w:shd w:val="clear" w:color="auto" w:fill="auto"/>
          </w:tcPr>
          <w:p w14:paraId="4E641CCE" w14:textId="77777777" w:rsidR="00066802" w:rsidRPr="005F70FB" w:rsidRDefault="00066802" w:rsidP="00E74266">
            <w:pPr>
              <w:pStyle w:val="Text"/>
            </w:pPr>
            <w:r w:rsidRPr="005F70FB">
              <w:t>biking</w:t>
            </w:r>
          </w:p>
        </w:tc>
        <w:tc>
          <w:tcPr>
            <w:tcW w:w="820" w:type="dxa"/>
            <w:gridSpan w:val="5"/>
            <w:shd w:val="clear" w:color="auto" w:fill="auto"/>
          </w:tcPr>
          <w:p w14:paraId="71B1ECD7" w14:textId="77777777" w:rsidR="00066802" w:rsidRPr="005F70FB" w:rsidRDefault="00066802" w:rsidP="00E74266">
            <w:pPr>
              <w:pStyle w:val="Text"/>
            </w:pPr>
            <w:r w:rsidRPr="005F70FB">
              <w:t>bagus,</w:t>
            </w:r>
          </w:p>
        </w:tc>
        <w:tc>
          <w:tcPr>
            <w:tcW w:w="758" w:type="dxa"/>
            <w:gridSpan w:val="3"/>
            <w:shd w:val="clear" w:color="auto" w:fill="auto"/>
          </w:tcPr>
          <w:p w14:paraId="51D7E46C" w14:textId="55AC256C" w:rsidR="00066802" w:rsidRPr="005F70FB" w:rsidRDefault="00066802" w:rsidP="00E74266">
            <w:pPr>
              <w:pStyle w:val="Text"/>
            </w:pPr>
            <w:r w:rsidRPr="005F70FB">
              <w:t>smen</w:t>
            </w:r>
            <w:r w:rsidR="00C85221">
              <w:t>g</w:t>
            </w:r>
          </w:p>
        </w:tc>
        <w:tc>
          <w:tcPr>
            <w:tcW w:w="819" w:type="dxa"/>
            <w:gridSpan w:val="4"/>
            <w:shd w:val="clear" w:color="auto" w:fill="auto"/>
          </w:tcPr>
          <w:p w14:paraId="6262E7DC" w14:textId="77777777" w:rsidR="00066802" w:rsidRPr="005F70FB" w:rsidRDefault="00066802" w:rsidP="00E74266">
            <w:pPr>
              <w:pStyle w:val="Text"/>
            </w:pPr>
            <w:r w:rsidRPr="005F70FB">
              <w:t>bagus</w:t>
            </w:r>
          </w:p>
        </w:tc>
        <w:tc>
          <w:tcPr>
            <w:tcW w:w="609" w:type="dxa"/>
            <w:gridSpan w:val="3"/>
            <w:shd w:val="clear" w:color="auto" w:fill="auto"/>
          </w:tcPr>
          <w:p w14:paraId="0765E0F4" w14:textId="77777777" w:rsidR="00066802" w:rsidRPr="005F70FB" w:rsidRDefault="00066802" w:rsidP="00E74266">
            <w:pPr>
              <w:pStyle w:val="Text"/>
            </w:pPr>
            <w:r w:rsidRPr="005F70FB">
              <w:t>skali,</w:t>
            </w:r>
          </w:p>
        </w:tc>
      </w:tr>
      <w:tr w:rsidR="00AC23C4" w:rsidRPr="005F70FB" w14:paraId="35143DB3" w14:textId="77777777" w:rsidTr="00B81EF8">
        <w:trPr>
          <w:gridAfter w:val="1"/>
          <w:wAfter w:w="488" w:type="dxa"/>
        </w:trPr>
        <w:tc>
          <w:tcPr>
            <w:tcW w:w="709" w:type="dxa"/>
            <w:shd w:val="clear" w:color="auto" w:fill="auto"/>
          </w:tcPr>
          <w:p w14:paraId="7468822B" w14:textId="77777777" w:rsidR="00066802" w:rsidRPr="005F70FB" w:rsidRDefault="00066802" w:rsidP="00E74266">
            <w:pPr>
              <w:pStyle w:val="GlossEng2ptafter"/>
            </w:pPr>
          </w:p>
        </w:tc>
        <w:tc>
          <w:tcPr>
            <w:tcW w:w="862" w:type="dxa"/>
            <w:gridSpan w:val="3"/>
            <w:shd w:val="clear" w:color="auto" w:fill="auto"/>
          </w:tcPr>
          <w:p w14:paraId="68569558" w14:textId="77777777" w:rsidR="00066802" w:rsidRPr="005F70FB" w:rsidRDefault="00066802" w:rsidP="00E74266">
            <w:pPr>
              <w:pStyle w:val="GlossEng2ptafter"/>
            </w:pPr>
            <w:r w:rsidRPr="005F70FB">
              <w:t>and.then</w:t>
            </w:r>
          </w:p>
        </w:tc>
        <w:tc>
          <w:tcPr>
            <w:tcW w:w="446" w:type="dxa"/>
            <w:gridSpan w:val="4"/>
            <w:shd w:val="clear" w:color="auto" w:fill="auto"/>
          </w:tcPr>
          <w:p w14:paraId="5CAC3632" w14:textId="77777777" w:rsidR="00066802" w:rsidRPr="005F70FB" w:rsidRDefault="00066802" w:rsidP="00E74266">
            <w:pPr>
              <w:pStyle w:val="GlossEng2ptafter"/>
            </w:pPr>
            <w:r w:rsidRPr="005F70FB">
              <w:t>ah!</w:t>
            </w:r>
          </w:p>
        </w:tc>
        <w:tc>
          <w:tcPr>
            <w:tcW w:w="610" w:type="dxa"/>
            <w:gridSpan w:val="4"/>
            <w:shd w:val="clear" w:color="auto" w:fill="auto"/>
          </w:tcPr>
          <w:p w14:paraId="55A80536" w14:textId="77777777" w:rsidR="00066802" w:rsidRPr="005F70FB" w:rsidRDefault="00066802" w:rsidP="00E74266">
            <w:pPr>
              <w:pStyle w:val="GlossEng2ptafter"/>
              <w:rPr>
                <w:rStyle w:val="ChSmallCaps"/>
              </w:rPr>
            </w:pPr>
            <w:r w:rsidRPr="005F70FB">
              <w:rPr>
                <w:rStyle w:val="ChSmallCaps"/>
              </w:rPr>
              <w:t>3pl</w:t>
            </w:r>
          </w:p>
        </w:tc>
        <w:tc>
          <w:tcPr>
            <w:tcW w:w="693" w:type="dxa"/>
            <w:gridSpan w:val="3"/>
            <w:shd w:val="clear" w:color="auto" w:fill="auto"/>
          </w:tcPr>
          <w:p w14:paraId="29DCDBC9" w14:textId="77777777" w:rsidR="00066802" w:rsidRPr="005F70FB" w:rsidRDefault="00066802" w:rsidP="00E74266">
            <w:pPr>
              <w:pStyle w:val="GlossEng2ptafter"/>
            </w:pPr>
            <w:r w:rsidRPr="005F70FB">
              <w:t>make</w:t>
            </w:r>
          </w:p>
        </w:tc>
        <w:tc>
          <w:tcPr>
            <w:tcW w:w="820" w:type="dxa"/>
            <w:gridSpan w:val="5"/>
            <w:shd w:val="clear" w:color="auto" w:fill="auto"/>
          </w:tcPr>
          <w:p w14:paraId="18E86877" w14:textId="77777777" w:rsidR="00066802" w:rsidRPr="005F70FB" w:rsidRDefault="00066802" w:rsidP="00E74266">
            <w:pPr>
              <w:pStyle w:val="GlossEng2ptafter"/>
            </w:pPr>
            <w:r w:rsidRPr="005F70FB">
              <w:t>be.good</w:t>
            </w:r>
          </w:p>
        </w:tc>
        <w:tc>
          <w:tcPr>
            <w:tcW w:w="758" w:type="dxa"/>
            <w:gridSpan w:val="3"/>
            <w:shd w:val="clear" w:color="auto" w:fill="auto"/>
          </w:tcPr>
          <w:p w14:paraId="26FC6AC8" w14:textId="77777777" w:rsidR="00066802" w:rsidRPr="005F70FB" w:rsidRDefault="00066802" w:rsidP="00E74266">
            <w:pPr>
              <w:pStyle w:val="GlossEng2ptafter"/>
            </w:pPr>
            <w:r w:rsidRPr="005F70FB">
              <w:t>cement</w:t>
            </w:r>
          </w:p>
        </w:tc>
        <w:tc>
          <w:tcPr>
            <w:tcW w:w="819" w:type="dxa"/>
            <w:gridSpan w:val="4"/>
            <w:shd w:val="clear" w:color="auto" w:fill="auto"/>
          </w:tcPr>
          <w:p w14:paraId="3C99546C" w14:textId="77777777" w:rsidR="00066802" w:rsidRPr="005F70FB" w:rsidRDefault="00066802" w:rsidP="00E74266">
            <w:pPr>
              <w:pStyle w:val="GlossEng2ptafter"/>
            </w:pPr>
            <w:r w:rsidRPr="005F70FB">
              <w:t>be.good</w:t>
            </w:r>
          </w:p>
        </w:tc>
        <w:tc>
          <w:tcPr>
            <w:tcW w:w="609" w:type="dxa"/>
            <w:gridSpan w:val="3"/>
            <w:shd w:val="clear" w:color="auto" w:fill="auto"/>
          </w:tcPr>
          <w:p w14:paraId="61487DF0" w14:textId="77777777" w:rsidR="00066802" w:rsidRPr="005F70FB" w:rsidRDefault="00066802" w:rsidP="00E74266">
            <w:pPr>
              <w:pStyle w:val="GlossEng2ptafter"/>
            </w:pPr>
            <w:r w:rsidRPr="005F70FB">
              <w:t>very</w:t>
            </w:r>
          </w:p>
        </w:tc>
      </w:tr>
      <w:tr w:rsidR="00AC23C4" w:rsidRPr="005F70FB" w14:paraId="6493EC4E" w14:textId="77777777" w:rsidTr="00B81EF8">
        <w:trPr>
          <w:gridAfter w:val="12"/>
          <w:wAfter w:w="2736" w:type="dxa"/>
        </w:trPr>
        <w:tc>
          <w:tcPr>
            <w:tcW w:w="709" w:type="dxa"/>
            <w:shd w:val="clear" w:color="auto" w:fill="auto"/>
          </w:tcPr>
          <w:p w14:paraId="648FC9E0" w14:textId="77777777" w:rsidR="00066802" w:rsidRPr="005F70FB" w:rsidRDefault="00066802" w:rsidP="00E74266">
            <w:pPr>
              <w:pStyle w:val="O0Nwnext"/>
            </w:pPr>
          </w:p>
        </w:tc>
        <w:tc>
          <w:tcPr>
            <w:tcW w:w="962" w:type="dxa"/>
            <w:gridSpan w:val="4"/>
            <w:shd w:val="clear" w:color="auto" w:fill="auto"/>
          </w:tcPr>
          <w:p w14:paraId="7B408C02" w14:textId="77777777" w:rsidR="00066802" w:rsidRPr="005F70FB" w:rsidRDefault="00066802" w:rsidP="00E74266">
            <w:pPr>
              <w:pStyle w:val="Text"/>
            </w:pPr>
            <w:r w:rsidRPr="005F70FB">
              <w:t>nanti</w:t>
            </w:r>
          </w:p>
        </w:tc>
        <w:tc>
          <w:tcPr>
            <w:tcW w:w="546" w:type="dxa"/>
            <w:gridSpan w:val="4"/>
            <w:shd w:val="clear" w:color="auto" w:fill="auto"/>
          </w:tcPr>
          <w:p w14:paraId="76482FAB" w14:textId="77777777" w:rsidR="00066802" w:rsidRPr="005F70FB" w:rsidRDefault="00066802" w:rsidP="00E74266">
            <w:pPr>
              <w:pStyle w:val="Text"/>
            </w:pPr>
            <w:r w:rsidRPr="005F70FB">
              <w:t>kalo</w:t>
            </w:r>
          </w:p>
        </w:tc>
        <w:tc>
          <w:tcPr>
            <w:tcW w:w="504" w:type="dxa"/>
            <w:gridSpan w:val="4"/>
            <w:shd w:val="clear" w:color="auto" w:fill="auto"/>
          </w:tcPr>
          <w:p w14:paraId="4A59B891" w14:textId="77777777" w:rsidR="00066802" w:rsidRPr="005F70FB" w:rsidRDefault="00066802" w:rsidP="00E74266">
            <w:pPr>
              <w:pStyle w:val="Text"/>
            </w:pPr>
            <w:r w:rsidRPr="005F70FB">
              <w:t>ko</w:t>
            </w:r>
          </w:p>
        </w:tc>
        <w:tc>
          <w:tcPr>
            <w:tcW w:w="731" w:type="dxa"/>
            <w:gridSpan w:val="4"/>
            <w:shd w:val="clear" w:color="auto" w:fill="auto"/>
          </w:tcPr>
          <w:p w14:paraId="6F0A7FD8" w14:textId="77777777" w:rsidR="00066802" w:rsidRPr="005F70FB" w:rsidRDefault="00066802" w:rsidP="00E74266">
            <w:pPr>
              <w:pStyle w:val="Text"/>
            </w:pPr>
            <w:r w:rsidRPr="005F70FB">
              <w:t>blum</w:t>
            </w:r>
          </w:p>
        </w:tc>
        <w:tc>
          <w:tcPr>
            <w:tcW w:w="626" w:type="dxa"/>
            <w:gridSpan w:val="2"/>
            <w:shd w:val="clear" w:color="auto" w:fill="auto"/>
          </w:tcPr>
          <w:p w14:paraId="00D77443" w14:textId="77777777" w:rsidR="00066802" w:rsidRPr="005F70FB" w:rsidRDefault="00066802" w:rsidP="00E74266">
            <w:pPr>
              <w:pStyle w:val="Text"/>
            </w:pPr>
            <w:r w:rsidRPr="005F70FB">
              <w:t>taw</w:t>
            </w:r>
          </w:p>
        </w:tc>
      </w:tr>
      <w:tr w:rsidR="00AC23C4" w:rsidRPr="005F70FB" w14:paraId="6FF4A057" w14:textId="77777777" w:rsidTr="00B81EF8">
        <w:trPr>
          <w:gridAfter w:val="12"/>
          <w:wAfter w:w="2736" w:type="dxa"/>
        </w:trPr>
        <w:tc>
          <w:tcPr>
            <w:tcW w:w="709" w:type="dxa"/>
            <w:shd w:val="clear" w:color="auto" w:fill="auto"/>
          </w:tcPr>
          <w:p w14:paraId="19DD4E7F" w14:textId="77777777" w:rsidR="00066802" w:rsidRPr="005F70FB" w:rsidRDefault="00066802" w:rsidP="00E74266">
            <w:pPr>
              <w:pStyle w:val="GlossEng"/>
            </w:pPr>
          </w:p>
        </w:tc>
        <w:tc>
          <w:tcPr>
            <w:tcW w:w="962" w:type="dxa"/>
            <w:gridSpan w:val="4"/>
            <w:shd w:val="clear" w:color="auto" w:fill="auto"/>
          </w:tcPr>
          <w:p w14:paraId="5A191B21" w14:textId="77777777" w:rsidR="00066802" w:rsidRPr="005F70FB" w:rsidRDefault="00066802" w:rsidP="00E74266">
            <w:pPr>
              <w:pStyle w:val="GlossEng"/>
            </w:pPr>
            <w:r w:rsidRPr="005F70FB">
              <w:t>very.soon</w:t>
            </w:r>
          </w:p>
        </w:tc>
        <w:tc>
          <w:tcPr>
            <w:tcW w:w="546" w:type="dxa"/>
            <w:gridSpan w:val="4"/>
            <w:shd w:val="clear" w:color="auto" w:fill="auto"/>
          </w:tcPr>
          <w:p w14:paraId="10329549" w14:textId="77777777" w:rsidR="00066802" w:rsidRPr="005F70FB" w:rsidRDefault="00066802" w:rsidP="00E74266">
            <w:pPr>
              <w:pStyle w:val="GlossEng"/>
            </w:pPr>
            <w:r w:rsidRPr="005F70FB">
              <w:t>if</w:t>
            </w:r>
          </w:p>
        </w:tc>
        <w:tc>
          <w:tcPr>
            <w:tcW w:w="504" w:type="dxa"/>
            <w:gridSpan w:val="4"/>
            <w:shd w:val="clear" w:color="auto" w:fill="auto"/>
          </w:tcPr>
          <w:p w14:paraId="7F95D241" w14:textId="77777777" w:rsidR="00066802" w:rsidRPr="005F70FB" w:rsidRDefault="00066802" w:rsidP="00E74266">
            <w:pPr>
              <w:pStyle w:val="GlossEng"/>
              <w:rPr>
                <w:rStyle w:val="ChSmallCaps"/>
              </w:rPr>
            </w:pPr>
            <w:r w:rsidRPr="005F70FB">
              <w:rPr>
                <w:rStyle w:val="ChSmallCaps"/>
              </w:rPr>
              <w:t>2sg</w:t>
            </w:r>
          </w:p>
        </w:tc>
        <w:tc>
          <w:tcPr>
            <w:tcW w:w="731" w:type="dxa"/>
            <w:gridSpan w:val="4"/>
            <w:shd w:val="clear" w:color="auto" w:fill="auto"/>
          </w:tcPr>
          <w:p w14:paraId="31B0056B" w14:textId="77777777" w:rsidR="00066802" w:rsidRPr="005F70FB" w:rsidRDefault="00066802" w:rsidP="00E74266">
            <w:pPr>
              <w:pStyle w:val="GlossEng"/>
            </w:pPr>
            <w:r w:rsidRPr="005F70FB">
              <w:t>not.yet</w:t>
            </w:r>
          </w:p>
        </w:tc>
        <w:tc>
          <w:tcPr>
            <w:tcW w:w="626" w:type="dxa"/>
            <w:gridSpan w:val="2"/>
            <w:shd w:val="clear" w:color="auto" w:fill="auto"/>
          </w:tcPr>
          <w:p w14:paraId="48CCB2D0" w14:textId="77777777" w:rsidR="00066802" w:rsidRPr="005F70FB" w:rsidRDefault="00066802" w:rsidP="00E74266">
            <w:pPr>
              <w:pStyle w:val="GlossEng"/>
            </w:pPr>
            <w:r w:rsidRPr="005F70FB">
              <w:t>know</w:t>
            </w:r>
          </w:p>
        </w:tc>
      </w:tr>
    </w:tbl>
    <w:p w14:paraId="16B80E16" w14:textId="010E9CF8" w:rsidR="00066802" w:rsidRPr="005F70FB" w:rsidRDefault="00066802" w:rsidP="00066802">
      <w:pPr>
        <w:pStyle w:val="FreeTranslEng"/>
      </w:pPr>
      <w:r w:rsidRPr="005F70FB">
        <w:t>Natalia: yes, Matias was sick there, look toward the ocean, they made (the statue) like this, big is its statue, and then, ah, they built it well, (they) cemented it very well, later (you</w:t>
      </w:r>
      <w:r w:rsidR="00B7093A" w:rsidRPr="005F70FB">
        <w:t>’</w:t>
      </w:r>
      <w:r w:rsidRPr="005F70FB">
        <w:t>ll see it), if you don</w:t>
      </w:r>
      <w:r w:rsidR="00B7093A" w:rsidRPr="005F70FB">
        <w:t>’</w:t>
      </w:r>
      <w:r w:rsidRPr="005F70FB">
        <w:t>t know (it) yet</w:t>
      </w:r>
    </w:p>
    <w:tbl>
      <w:tblPr>
        <w:tblW w:w="6122" w:type="dxa"/>
        <w:tblCellMar>
          <w:left w:w="42" w:type="dxa"/>
          <w:right w:w="42" w:type="dxa"/>
        </w:tblCellMar>
        <w:tblLook w:val="01E0" w:firstRow="1" w:lastRow="1" w:firstColumn="1" w:lastColumn="1" w:noHBand="0" w:noVBand="0"/>
      </w:tblPr>
      <w:tblGrid>
        <w:gridCol w:w="709"/>
        <w:gridCol w:w="595"/>
        <w:gridCol w:w="373"/>
        <w:gridCol w:w="67"/>
        <w:gridCol w:w="551"/>
        <w:gridCol w:w="489"/>
        <w:gridCol w:w="290"/>
        <w:gridCol w:w="416"/>
        <w:gridCol w:w="318"/>
        <w:gridCol w:w="144"/>
        <w:gridCol w:w="585"/>
        <w:gridCol w:w="489"/>
        <w:gridCol w:w="607"/>
        <w:gridCol w:w="489"/>
      </w:tblGrid>
      <w:tr w:rsidR="00AC23C4" w:rsidRPr="005F70FB" w14:paraId="21385E9D" w14:textId="77777777" w:rsidTr="00AC23C4">
        <w:tc>
          <w:tcPr>
            <w:tcW w:w="709" w:type="dxa"/>
            <w:shd w:val="clear" w:color="auto" w:fill="auto"/>
          </w:tcPr>
          <w:p w14:paraId="2E012BCC" w14:textId="77777777" w:rsidR="00066802" w:rsidRPr="005F70FB" w:rsidRDefault="00066802" w:rsidP="00E74266">
            <w:pPr>
              <w:pStyle w:val="O0Nwnext"/>
            </w:pPr>
            <w:r w:rsidRPr="005F70FB">
              <w:t>0004</w:t>
            </w:r>
          </w:p>
        </w:tc>
        <w:tc>
          <w:tcPr>
            <w:tcW w:w="968" w:type="dxa"/>
            <w:gridSpan w:val="2"/>
            <w:shd w:val="clear" w:color="auto" w:fill="auto"/>
          </w:tcPr>
          <w:p w14:paraId="7DFA07B9" w14:textId="77777777" w:rsidR="00066802" w:rsidRPr="005F70FB" w:rsidRDefault="00066802" w:rsidP="00E74266">
            <w:pPr>
              <w:pStyle w:val="Text"/>
            </w:pPr>
            <w:r w:rsidRPr="005F70FB">
              <w:t>nanti</w:t>
            </w:r>
          </w:p>
        </w:tc>
        <w:tc>
          <w:tcPr>
            <w:tcW w:w="618" w:type="dxa"/>
            <w:gridSpan w:val="2"/>
            <w:shd w:val="clear" w:color="auto" w:fill="auto"/>
          </w:tcPr>
          <w:p w14:paraId="7C074382" w14:textId="77777777" w:rsidR="00066802" w:rsidRPr="005F70FB" w:rsidRDefault="00066802" w:rsidP="00E74266">
            <w:pPr>
              <w:pStyle w:val="Text"/>
            </w:pPr>
            <w:r w:rsidRPr="005F70FB">
              <w:t>tanya</w:t>
            </w:r>
          </w:p>
        </w:tc>
        <w:tc>
          <w:tcPr>
            <w:tcW w:w="779" w:type="dxa"/>
            <w:gridSpan w:val="2"/>
            <w:shd w:val="clear" w:color="auto" w:fill="auto"/>
          </w:tcPr>
          <w:p w14:paraId="3DB5C372" w14:textId="77777777" w:rsidR="00066802" w:rsidRPr="005F70FB" w:rsidRDefault="00066802" w:rsidP="00E74266">
            <w:pPr>
              <w:pStyle w:val="Text"/>
            </w:pPr>
            <w:r w:rsidRPr="005F70FB">
              <w:t>Matias,</w:t>
            </w:r>
          </w:p>
        </w:tc>
        <w:tc>
          <w:tcPr>
            <w:tcW w:w="734" w:type="dxa"/>
            <w:gridSpan w:val="2"/>
            <w:shd w:val="clear" w:color="auto" w:fill="auto"/>
          </w:tcPr>
          <w:p w14:paraId="0117B194" w14:textId="77777777" w:rsidR="00066802" w:rsidRPr="005F70FB" w:rsidRDefault="00066802" w:rsidP="00E74266">
            <w:pPr>
              <w:pStyle w:val="Text"/>
            </w:pPr>
            <w:r w:rsidRPr="005F70FB">
              <w:t>bilang,</w:t>
            </w:r>
          </w:p>
        </w:tc>
        <w:tc>
          <w:tcPr>
            <w:tcW w:w="729" w:type="dxa"/>
            <w:gridSpan w:val="2"/>
            <w:shd w:val="clear" w:color="auto" w:fill="auto"/>
          </w:tcPr>
          <w:p w14:paraId="050420FC" w14:textId="77777777" w:rsidR="00066802" w:rsidRPr="005F70FB" w:rsidRDefault="00066802" w:rsidP="00E74266">
            <w:pPr>
              <w:pStyle w:val="Text"/>
            </w:pPr>
            <w:r w:rsidRPr="005F70FB">
              <w:t>Matias</w:t>
            </w:r>
          </w:p>
        </w:tc>
        <w:tc>
          <w:tcPr>
            <w:tcW w:w="489" w:type="dxa"/>
            <w:shd w:val="clear" w:color="auto" w:fill="auto"/>
          </w:tcPr>
          <w:p w14:paraId="0A720917" w14:textId="77777777" w:rsidR="00066802" w:rsidRPr="005F70FB" w:rsidRDefault="00066802" w:rsidP="00E74266">
            <w:pPr>
              <w:pStyle w:val="Text"/>
            </w:pPr>
            <w:r w:rsidRPr="005F70FB">
              <w:t>ko</w:t>
            </w:r>
          </w:p>
        </w:tc>
        <w:tc>
          <w:tcPr>
            <w:tcW w:w="607" w:type="dxa"/>
            <w:shd w:val="clear" w:color="auto" w:fill="auto"/>
          </w:tcPr>
          <w:p w14:paraId="53D37667" w14:textId="77777777" w:rsidR="00066802" w:rsidRPr="005F70FB" w:rsidRDefault="00066802" w:rsidP="00E74266">
            <w:pPr>
              <w:pStyle w:val="Text"/>
            </w:pPr>
            <w:r w:rsidRPr="005F70FB">
              <w:t>bawa</w:t>
            </w:r>
          </w:p>
        </w:tc>
        <w:tc>
          <w:tcPr>
            <w:tcW w:w="489" w:type="dxa"/>
            <w:shd w:val="clear" w:color="auto" w:fill="auto"/>
          </w:tcPr>
          <w:p w14:paraId="72722D14" w14:textId="77777777" w:rsidR="00066802" w:rsidRPr="005F70FB" w:rsidRDefault="00066802" w:rsidP="00E74266">
            <w:pPr>
              <w:pStyle w:val="Text"/>
            </w:pPr>
            <w:r w:rsidRPr="005F70FB">
              <w:t>sa</w:t>
            </w:r>
          </w:p>
        </w:tc>
      </w:tr>
      <w:tr w:rsidR="00AC23C4" w:rsidRPr="005F70FB" w14:paraId="689114CB" w14:textId="77777777" w:rsidTr="00AC23C4">
        <w:tc>
          <w:tcPr>
            <w:tcW w:w="709" w:type="dxa"/>
            <w:shd w:val="clear" w:color="auto" w:fill="auto"/>
          </w:tcPr>
          <w:p w14:paraId="0A927ABD" w14:textId="77777777" w:rsidR="00066802" w:rsidRPr="005F70FB" w:rsidRDefault="00066802" w:rsidP="00E74266">
            <w:pPr>
              <w:pStyle w:val="GlossEng2ptafter"/>
            </w:pPr>
          </w:p>
        </w:tc>
        <w:tc>
          <w:tcPr>
            <w:tcW w:w="968" w:type="dxa"/>
            <w:gridSpan w:val="2"/>
            <w:shd w:val="clear" w:color="auto" w:fill="auto"/>
          </w:tcPr>
          <w:p w14:paraId="307B6600" w14:textId="77777777" w:rsidR="00066802" w:rsidRPr="005F70FB" w:rsidRDefault="00066802" w:rsidP="00E74266">
            <w:pPr>
              <w:pStyle w:val="GlossEng2ptafter"/>
            </w:pPr>
            <w:r w:rsidRPr="005F70FB">
              <w:t>very.soon</w:t>
            </w:r>
          </w:p>
        </w:tc>
        <w:tc>
          <w:tcPr>
            <w:tcW w:w="618" w:type="dxa"/>
            <w:gridSpan w:val="2"/>
            <w:shd w:val="clear" w:color="auto" w:fill="auto"/>
          </w:tcPr>
          <w:p w14:paraId="0904D077" w14:textId="77777777" w:rsidR="00066802" w:rsidRPr="005F70FB" w:rsidRDefault="00066802" w:rsidP="00E74266">
            <w:pPr>
              <w:pStyle w:val="GlossEng2ptafter"/>
            </w:pPr>
            <w:r w:rsidRPr="005F70FB">
              <w:t>ask</w:t>
            </w:r>
          </w:p>
        </w:tc>
        <w:tc>
          <w:tcPr>
            <w:tcW w:w="779" w:type="dxa"/>
            <w:gridSpan w:val="2"/>
            <w:shd w:val="clear" w:color="auto" w:fill="auto"/>
          </w:tcPr>
          <w:p w14:paraId="18BE1D21" w14:textId="77777777" w:rsidR="00066802" w:rsidRPr="005F70FB" w:rsidRDefault="00066802" w:rsidP="00E74266">
            <w:pPr>
              <w:pStyle w:val="GlossEng2ptafter"/>
            </w:pPr>
            <w:r w:rsidRPr="005F70FB">
              <w:t>Matias</w:t>
            </w:r>
          </w:p>
        </w:tc>
        <w:tc>
          <w:tcPr>
            <w:tcW w:w="734" w:type="dxa"/>
            <w:gridSpan w:val="2"/>
            <w:shd w:val="clear" w:color="auto" w:fill="auto"/>
          </w:tcPr>
          <w:p w14:paraId="507041CB" w14:textId="77777777" w:rsidR="00066802" w:rsidRPr="005F70FB" w:rsidRDefault="00066802" w:rsidP="00E74266">
            <w:pPr>
              <w:pStyle w:val="GlossEng2ptafter"/>
            </w:pPr>
            <w:r w:rsidRPr="005F70FB">
              <w:t>say</w:t>
            </w:r>
          </w:p>
        </w:tc>
        <w:tc>
          <w:tcPr>
            <w:tcW w:w="729" w:type="dxa"/>
            <w:gridSpan w:val="2"/>
            <w:shd w:val="clear" w:color="auto" w:fill="auto"/>
          </w:tcPr>
          <w:p w14:paraId="7D98FB88" w14:textId="77777777" w:rsidR="00066802" w:rsidRPr="005F70FB" w:rsidRDefault="00066802" w:rsidP="00E74266">
            <w:pPr>
              <w:pStyle w:val="GlossEng2ptafter"/>
            </w:pPr>
            <w:r w:rsidRPr="005F70FB">
              <w:t>Matias</w:t>
            </w:r>
          </w:p>
        </w:tc>
        <w:tc>
          <w:tcPr>
            <w:tcW w:w="489" w:type="dxa"/>
            <w:shd w:val="clear" w:color="auto" w:fill="auto"/>
          </w:tcPr>
          <w:p w14:paraId="70F69B19" w14:textId="77777777" w:rsidR="00066802" w:rsidRPr="005F70FB" w:rsidRDefault="00066802" w:rsidP="00E74266">
            <w:pPr>
              <w:pStyle w:val="GlossEng2ptafter"/>
              <w:rPr>
                <w:rStyle w:val="ChSmallCaps"/>
              </w:rPr>
            </w:pPr>
            <w:r w:rsidRPr="005F70FB">
              <w:rPr>
                <w:rStyle w:val="ChSmallCaps"/>
              </w:rPr>
              <w:t>2sg</w:t>
            </w:r>
          </w:p>
        </w:tc>
        <w:tc>
          <w:tcPr>
            <w:tcW w:w="607" w:type="dxa"/>
            <w:shd w:val="clear" w:color="auto" w:fill="auto"/>
          </w:tcPr>
          <w:p w14:paraId="3FA8F050" w14:textId="77777777" w:rsidR="00066802" w:rsidRPr="005F70FB" w:rsidRDefault="00066802" w:rsidP="00E74266">
            <w:pPr>
              <w:pStyle w:val="GlossEng2ptafter"/>
            </w:pPr>
            <w:r w:rsidRPr="005F70FB">
              <w:t>bring</w:t>
            </w:r>
          </w:p>
        </w:tc>
        <w:tc>
          <w:tcPr>
            <w:tcW w:w="489" w:type="dxa"/>
            <w:shd w:val="clear" w:color="auto" w:fill="auto"/>
          </w:tcPr>
          <w:p w14:paraId="4F180BFF" w14:textId="77777777" w:rsidR="00066802" w:rsidRPr="005F70FB" w:rsidRDefault="00066802" w:rsidP="00E74266">
            <w:pPr>
              <w:pStyle w:val="GlossEng2ptafter"/>
              <w:rPr>
                <w:rStyle w:val="ChSmallCaps"/>
              </w:rPr>
            </w:pPr>
            <w:r w:rsidRPr="005F70FB">
              <w:rPr>
                <w:rStyle w:val="ChSmallCaps"/>
              </w:rPr>
              <w:t>1sg</w:t>
            </w:r>
          </w:p>
        </w:tc>
      </w:tr>
      <w:tr w:rsidR="00AC23C4" w:rsidRPr="005F70FB" w14:paraId="49F60DF4" w14:textId="77777777" w:rsidTr="00AC23C4">
        <w:trPr>
          <w:gridAfter w:val="4"/>
          <w:wAfter w:w="2170" w:type="dxa"/>
        </w:trPr>
        <w:tc>
          <w:tcPr>
            <w:tcW w:w="709" w:type="dxa"/>
            <w:shd w:val="clear" w:color="auto" w:fill="auto"/>
          </w:tcPr>
          <w:p w14:paraId="20D7A3D0" w14:textId="77777777" w:rsidR="00066802" w:rsidRPr="005F70FB" w:rsidRDefault="00066802" w:rsidP="00E74266">
            <w:pPr>
              <w:pStyle w:val="O0Nwnext"/>
            </w:pPr>
          </w:p>
        </w:tc>
        <w:tc>
          <w:tcPr>
            <w:tcW w:w="595" w:type="dxa"/>
            <w:shd w:val="clear" w:color="auto" w:fill="auto"/>
          </w:tcPr>
          <w:p w14:paraId="0BB423E7" w14:textId="77777777" w:rsidR="00066802" w:rsidRPr="005F70FB" w:rsidRDefault="00066802" w:rsidP="00E74266">
            <w:pPr>
              <w:pStyle w:val="Text"/>
            </w:pPr>
            <w:r w:rsidRPr="005F70FB">
              <w:t>pergi</w:t>
            </w:r>
          </w:p>
        </w:tc>
        <w:tc>
          <w:tcPr>
            <w:tcW w:w="440" w:type="dxa"/>
            <w:gridSpan w:val="2"/>
            <w:shd w:val="clear" w:color="auto" w:fill="auto"/>
          </w:tcPr>
          <w:p w14:paraId="18D21762" w14:textId="77777777" w:rsidR="00066802" w:rsidRPr="005F70FB" w:rsidRDefault="00066802" w:rsidP="00E74266">
            <w:pPr>
              <w:pStyle w:val="Text"/>
            </w:pPr>
            <w:r w:rsidRPr="005F70FB">
              <w:t>liat</w:t>
            </w:r>
          </w:p>
        </w:tc>
        <w:tc>
          <w:tcPr>
            <w:tcW w:w="1040" w:type="dxa"/>
            <w:gridSpan w:val="2"/>
            <w:shd w:val="clear" w:color="auto" w:fill="auto"/>
          </w:tcPr>
          <w:p w14:paraId="4ED7C27F" w14:textId="77777777" w:rsidR="00066802" w:rsidRPr="005F70FB" w:rsidRDefault="00066802" w:rsidP="00E74266">
            <w:pPr>
              <w:pStyle w:val="Text"/>
            </w:pPr>
            <w:r w:rsidRPr="005F70FB">
              <w:t>tugu</w:t>
            </w:r>
          </w:p>
        </w:tc>
        <w:tc>
          <w:tcPr>
            <w:tcW w:w="706" w:type="dxa"/>
            <w:gridSpan w:val="2"/>
            <w:shd w:val="clear" w:color="auto" w:fill="auto"/>
          </w:tcPr>
          <w:p w14:paraId="464D6F4F" w14:textId="77777777" w:rsidR="00066802" w:rsidRPr="005F70FB" w:rsidRDefault="00066802" w:rsidP="00E74266">
            <w:pPr>
              <w:pStyle w:val="Text"/>
            </w:pPr>
            <w:r w:rsidRPr="005F70FB">
              <w:t>itu</w:t>
            </w:r>
          </w:p>
        </w:tc>
        <w:tc>
          <w:tcPr>
            <w:tcW w:w="462" w:type="dxa"/>
            <w:gridSpan w:val="2"/>
            <w:shd w:val="clear" w:color="auto" w:fill="auto"/>
          </w:tcPr>
          <w:p w14:paraId="23B3F621" w14:textId="77777777" w:rsidR="00066802" w:rsidRPr="005F70FB" w:rsidRDefault="00066802" w:rsidP="00E74266">
            <w:pPr>
              <w:pStyle w:val="Text"/>
            </w:pPr>
            <w:r w:rsidRPr="005F70FB">
              <w:t>ka?</w:t>
            </w:r>
          </w:p>
        </w:tc>
      </w:tr>
      <w:tr w:rsidR="00AC23C4" w:rsidRPr="005F70FB" w14:paraId="33E677A5" w14:textId="77777777" w:rsidTr="00AC23C4">
        <w:trPr>
          <w:gridAfter w:val="4"/>
          <w:wAfter w:w="2170" w:type="dxa"/>
        </w:trPr>
        <w:tc>
          <w:tcPr>
            <w:tcW w:w="709" w:type="dxa"/>
            <w:shd w:val="clear" w:color="auto" w:fill="auto"/>
          </w:tcPr>
          <w:p w14:paraId="7F822BCB" w14:textId="77777777" w:rsidR="00066802" w:rsidRPr="005F70FB" w:rsidRDefault="00066802" w:rsidP="00E74266">
            <w:pPr>
              <w:pStyle w:val="GlossEng"/>
            </w:pPr>
          </w:p>
        </w:tc>
        <w:tc>
          <w:tcPr>
            <w:tcW w:w="595" w:type="dxa"/>
            <w:shd w:val="clear" w:color="auto" w:fill="auto"/>
          </w:tcPr>
          <w:p w14:paraId="3FD70900" w14:textId="77777777" w:rsidR="00066802" w:rsidRPr="005F70FB" w:rsidRDefault="00066802" w:rsidP="00E74266">
            <w:pPr>
              <w:pStyle w:val="GlossEng"/>
            </w:pPr>
            <w:r w:rsidRPr="005F70FB">
              <w:t>go</w:t>
            </w:r>
          </w:p>
        </w:tc>
        <w:tc>
          <w:tcPr>
            <w:tcW w:w="440" w:type="dxa"/>
            <w:gridSpan w:val="2"/>
            <w:shd w:val="clear" w:color="auto" w:fill="auto"/>
          </w:tcPr>
          <w:p w14:paraId="37812163" w14:textId="77777777" w:rsidR="00066802" w:rsidRPr="005F70FB" w:rsidRDefault="00066802" w:rsidP="00E74266">
            <w:pPr>
              <w:pStyle w:val="GlossEng"/>
            </w:pPr>
            <w:r w:rsidRPr="005F70FB">
              <w:t>see</w:t>
            </w:r>
          </w:p>
        </w:tc>
        <w:tc>
          <w:tcPr>
            <w:tcW w:w="1040" w:type="dxa"/>
            <w:gridSpan w:val="2"/>
            <w:shd w:val="clear" w:color="auto" w:fill="auto"/>
          </w:tcPr>
          <w:p w14:paraId="6FEAAB61" w14:textId="77777777" w:rsidR="00066802" w:rsidRPr="005F70FB" w:rsidRDefault="00066802" w:rsidP="00E74266">
            <w:pPr>
              <w:pStyle w:val="GlossEng"/>
            </w:pPr>
            <w:r w:rsidRPr="005F70FB">
              <w:t>monument</w:t>
            </w:r>
          </w:p>
        </w:tc>
        <w:tc>
          <w:tcPr>
            <w:tcW w:w="706" w:type="dxa"/>
            <w:gridSpan w:val="2"/>
            <w:shd w:val="clear" w:color="auto" w:fill="auto"/>
          </w:tcPr>
          <w:p w14:paraId="18BD8EF8" w14:textId="77777777" w:rsidR="00066802" w:rsidRPr="005F70FB" w:rsidRDefault="00066802" w:rsidP="00E74266">
            <w:pPr>
              <w:pStyle w:val="GlossEng"/>
              <w:rPr>
                <w:rStyle w:val="ChSmallCaps"/>
              </w:rPr>
            </w:pPr>
            <w:r w:rsidRPr="005F70FB">
              <w:rPr>
                <w:rStyle w:val="ChSmallCaps"/>
              </w:rPr>
              <w:t>d.dist</w:t>
            </w:r>
          </w:p>
        </w:tc>
        <w:tc>
          <w:tcPr>
            <w:tcW w:w="462" w:type="dxa"/>
            <w:gridSpan w:val="2"/>
            <w:shd w:val="clear" w:color="auto" w:fill="auto"/>
          </w:tcPr>
          <w:p w14:paraId="3B2274C5" w14:textId="77777777" w:rsidR="00066802" w:rsidRPr="005F70FB" w:rsidRDefault="00066802" w:rsidP="00E74266">
            <w:pPr>
              <w:pStyle w:val="GlossEng"/>
            </w:pPr>
            <w:r w:rsidRPr="005F70FB">
              <w:t>or</w:t>
            </w:r>
          </w:p>
        </w:tc>
      </w:tr>
    </w:tbl>
    <w:p w14:paraId="2B88B2C2" w14:textId="64795584" w:rsidR="00066802" w:rsidRPr="005F70FB" w:rsidRDefault="00066802" w:rsidP="00066802">
      <w:pPr>
        <w:pStyle w:val="FreeTranslEng"/>
      </w:pPr>
      <w:r w:rsidRPr="005F70FB">
        <w:t xml:space="preserve">later ask Matias, say (to him), </w:t>
      </w:r>
      <w:r w:rsidR="00B7093A" w:rsidRPr="005F70FB">
        <w:t>‘</w:t>
      </w:r>
      <w:r w:rsidRPr="005F70FB">
        <w:t>will you Matias take me to go and see that statue?</w:t>
      </w:r>
      <w:r w:rsidR="00B7093A" w:rsidRPr="005F70FB">
        <w:t>’</w:t>
      </w:r>
    </w:p>
    <w:tbl>
      <w:tblPr>
        <w:tblW w:w="0" w:type="auto"/>
        <w:tblCellMar>
          <w:left w:w="42" w:type="dxa"/>
          <w:right w:w="42" w:type="dxa"/>
        </w:tblCellMar>
        <w:tblLook w:val="01E0" w:firstRow="1" w:lastRow="1" w:firstColumn="1" w:lastColumn="1" w:noHBand="0" w:noVBand="0"/>
      </w:tblPr>
      <w:tblGrid>
        <w:gridCol w:w="709"/>
        <w:gridCol w:w="596"/>
        <w:gridCol w:w="729"/>
        <w:gridCol w:w="373"/>
        <w:gridCol w:w="584"/>
      </w:tblGrid>
      <w:tr w:rsidR="00AC23C4" w:rsidRPr="005F70FB" w14:paraId="11C90003" w14:textId="77777777" w:rsidTr="00AC23C4">
        <w:tc>
          <w:tcPr>
            <w:tcW w:w="709" w:type="dxa"/>
            <w:shd w:val="clear" w:color="auto" w:fill="auto"/>
          </w:tcPr>
          <w:p w14:paraId="363E90B2" w14:textId="77777777" w:rsidR="00066802" w:rsidRPr="005F70FB" w:rsidRDefault="00066802" w:rsidP="00E74266">
            <w:pPr>
              <w:pStyle w:val="O0Nwnext"/>
            </w:pPr>
            <w:r w:rsidRPr="005F70FB">
              <w:t>0005</w:t>
            </w:r>
          </w:p>
        </w:tc>
        <w:tc>
          <w:tcPr>
            <w:tcW w:w="596" w:type="dxa"/>
            <w:shd w:val="clear" w:color="auto" w:fill="auto"/>
          </w:tcPr>
          <w:p w14:paraId="1941DCCD" w14:textId="77777777" w:rsidR="00066802" w:rsidRPr="005F70FB" w:rsidRDefault="00066802" w:rsidP="00E74266">
            <w:pPr>
              <w:pStyle w:val="Text"/>
            </w:pPr>
            <w:r w:rsidRPr="005F70FB">
              <w:rPr>
                <w:lang w:eastAsia="en-US"/>
              </w:rPr>
              <w:t>Wili</w:t>
            </w:r>
            <w:r w:rsidRPr="005F70FB">
              <w:t>:</w:t>
            </w:r>
          </w:p>
        </w:tc>
        <w:tc>
          <w:tcPr>
            <w:tcW w:w="729" w:type="dxa"/>
            <w:shd w:val="clear" w:color="auto" w:fill="auto"/>
          </w:tcPr>
          <w:p w14:paraId="0EC059AD" w14:textId="77777777" w:rsidR="00066802" w:rsidRPr="005F70FB" w:rsidRDefault="00066802" w:rsidP="00E74266">
            <w:pPr>
              <w:pStyle w:val="Text"/>
            </w:pPr>
            <w:r w:rsidRPr="005F70FB">
              <w:t>naik</w:t>
            </w:r>
          </w:p>
        </w:tc>
        <w:tc>
          <w:tcPr>
            <w:tcW w:w="373" w:type="dxa"/>
            <w:shd w:val="clear" w:color="auto" w:fill="auto"/>
          </w:tcPr>
          <w:p w14:paraId="043CF3FB" w14:textId="77777777" w:rsidR="00066802" w:rsidRPr="005F70FB" w:rsidRDefault="00066802" w:rsidP="00E74266">
            <w:pPr>
              <w:pStyle w:val="Text"/>
            </w:pPr>
            <w:r w:rsidRPr="005F70FB">
              <w:t>ke</w:t>
            </w:r>
          </w:p>
        </w:tc>
        <w:tc>
          <w:tcPr>
            <w:tcW w:w="584" w:type="dxa"/>
            <w:shd w:val="clear" w:color="auto" w:fill="auto"/>
          </w:tcPr>
          <w:p w14:paraId="31688527" w14:textId="77777777" w:rsidR="00066802" w:rsidRPr="005F70FB" w:rsidRDefault="00066802" w:rsidP="00E74266">
            <w:pPr>
              <w:pStyle w:val="Text"/>
            </w:pPr>
            <w:r w:rsidRPr="005F70FB">
              <w:t>atas?</w:t>
            </w:r>
          </w:p>
        </w:tc>
      </w:tr>
      <w:tr w:rsidR="00AC23C4" w:rsidRPr="005F70FB" w14:paraId="27B1ED44" w14:textId="77777777" w:rsidTr="00AC23C4">
        <w:tc>
          <w:tcPr>
            <w:tcW w:w="709" w:type="dxa"/>
            <w:shd w:val="clear" w:color="auto" w:fill="auto"/>
          </w:tcPr>
          <w:p w14:paraId="67123A92" w14:textId="77777777" w:rsidR="00066802" w:rsidRPr="005F70FB" w:rsidRDefault="00066802" w:rsidP="00E74266">
            <w:pPr>
              <w:pStyle w:val="GlossEng"/>
            </w:pPr>
          </w:p>
        </w:tc>
        <w:tc>
          <w:tcPr>
            <w:tcW w:w="596" w:type="dxa"/>
            <w:shd w:val="clear" w:color="auto" w:fill="auto"/>
          </w:tcPr>
          <w:p w14:paraId="415DD7D1" w14:textId="77777777" w:rsidR="00066802" w:rsidRPr="005F70FB" w:rsidRDefault="00066802" w:rsidP="00E74266">
            <w:pPr>
              <w:pStyle w:val="GlossEng"/>
            </w:pPr>
          </w:p>
        </w:tc>
        <w:tc>
          <w:tcPr>
            <w:tcW w:w="729" w:type="dxa"/>
            <w:shd w:val="clear" w:color="auto" w:fill="auto"/>
          </w:tcPr>
          <w:p w14:paraId="482D5287" w14:textId="77777777" w:rsidR="00066802" w:rsidRPr="005F70FB" w:rsidRDefault="00066802" w:rsidP="00E74266">
            <w:pPr>
              <w:pStyle w:val="GlossEng"/>
            </w:pPr>
            <w:r w:rsidRPr="005F70FB">
              <w:t>ascend</w:t>
            </w:r>
          </w:p>
        </w:tc>
        <w:tc>
          <w:tcPr>
            <w:tcW w:w="373" w:type="dxa"/>
            <w:shd w:val="clear" w:color="auto" w:fill="auto"/>
          </w:tcPr>
          <w:p w14:paraId="0DC3EA93" w14:textId="77777777" w:rsidR="00066802" w:rsidRPr="005F70FB" w:rsidRDefault="00066802" w:rsidP="00E74266">
            <w:pPr>
              <w:pStyle w:val="GlossEng"/>
            </w:pPr>
            <w:r w:rsidRPr="005F70FB">
              <w:t>to</w:t>
            </w:r>
          </w:p>
        </w:tc>
        <w:tc>
          <w:tcPr>
            <w:tcW w:w="584" w:type="dxa"/>
            <w:shd w:val="clear" w:color="auto" w:fill="auto"/>
          </w:tcPr>
          <w:p w14:paraId="300AC19A" w14:textId="77777777" w:rsidR="00066802" w:rsidRPr="005F70FB" w:rsidRDefault="00066802" w:rsidP="00E74266">
            <w:pPr>
              <w:pStyle w:val="GlossEng"/>
            </w:pPr>
            <w:r w:rsidRPr="005F70FB">
              <w:t>top</w:t>
            </w:r>
          </w:p>
        </w:tc>
      </w:tr>
    </w:tbl>
    <w:p w14:paraId="6FE805A5" w14:textId="77777777" w:rsidR="00066802" w:rsidRPr="005F70FB" w:rsidRDefault="00066802" w:rsidP="00066802">
      <w:pPr>
        <w:pStyle w:val="FreeTranslEng"/>
      </w:pPr>
      <w:r w:rsidRPr="005F70FB">
        <w:rPr>
          <w:lang w:eastAsia="en-US"/>
        </w:rPr>
        <w:t>Wili</w:t>
      </w:r>
      <w:r w:rsidRPr="005F70FB">
        <w:t>: (to get there one has to) climb up (the hill)?</w:t>
      </w:r>
    </w:p>
    <w:tbl>
      <w:tblPr>
        <w:tblW w:w="0" w:type="auto"/>
        <w:tblCellMar>
          <w:left w:w="42" w:type="dxa"/>
          <w:right w:w="42" w:type="dxa"/>
        </w:tblCellMar>
        <w:tblLook w:val="01E0" w:firstRow="1" w:lastRow="1" w:firstColumn="1" w:lastColumn="1" w:noHBand="0" w:noVBand="0"/>
      </w:tblPr>
      <w:tblGrid>
        <w:gridCol w:w="709"/>
        <w:gridCol w:w="840"/>
        <w:gridCol w:w="200"/>
        <w:gridCol w:w="313"/>
        <w:gridCol w:w="321"/>
        <w:gridCol w:w="408"/>
        <w:gridCol w:w="360"/>
        <w:gridCol w:w="618"/>
        <w:gridCol w:w="1634"/>
        <w:gridCol w:w="706"/>
      </w:tblGrid>
      <w:tr w:rsidR="00AC23C4" w:rsidRPr="005F70FB" w14:paraId="4213B898" w14:textId="77777777" w:rsidTr="00AC23C4">
        <w:tc>
          <w:tcPr>
            <w:tcW w:w="709" w:type="dxa"/>
            <w:shd w:val="clear" w:color="auto" w:fill="auto"/>
          </w:tcPr>
          <w:p w14:paraId="332D70C5" w14:textId="77777777" w:rsidR="00066802" w:rsidRPr="005F70FB" w:rsidRDefault="00066802" w:rsidP="00E74266">
            <w:pPr>
              <w:pStyle w:val="O0Nwnext"/>
            </w:pPr>
            <w:r w:rsidRPr="005F70FB">
              <w:t>0006</w:t>
            </w:r>
          </w:p>
        </w:tc>
        <w:tc>
          <w:tcPr>
            <w:tcW w:w="840" w:type="dxa"/>
            <w:shd w:val="clear" w:color="auto" w:fill="auto"/>
          </w:tcPr>
          <w:p w14:paraId="714C09B5" w14:textId="77777777" w:rsidR="00066802" w:rsidRPr="005F70FB" w:rsidRDefault="00066802" w:rsidP="00E74266">
            <w:pPr>
              <w:pStyle w:val="Text"/>
            </w:pPr>
            <w:r w:rsidRPr="005F70FB">
              <w:t>Natalia:</w:t>
            </w:r>
          </w:p>
        </w:tc>
        <w:tc>
          <w:tcPr>
            <w:tcW w:w="513" w:type="dxa"/>
            <w:gridSpan w:val="2"/>
            <w:shd w:val="clear" w:color="auto" w:fill="auto"/>
          </w:tcPr>
          <w:p w14:paraId="0D1D6449" w14:textId="77777777" w:rsidR="00066802" w:rsidRPr="005F70FB" w:rsidRDefault="00066802" w:rsidP="00E74266">
            <w:pPr>
              <w:pStyle w:val="Text"/>
            </w:pPr>
            <w:r w:rsidRPr="005F70FB">
              <w:t>tra</w:t>
            </w:r>
          </w:p>
        </w:tc>
        <w:tc>
          <w:tcPr>
            <w:tcW w:w="729" w:type="dxa"/>
            <w:gridSpan w:val="2"/>
            <w:shd w:val="clear" w:color="auto" w:fill="auto"/>
          </w:tcPr>
          <w:p w14:paraId="3B9CFDFD" w14:textId="77777777" w:rsidR="00066802" w:rsidRPr="005F70FB" w:rsidRDefault="00066802" w:rsidP="00E74266">
            <w:pPr>
              <w:pStyle w:val="Text"/>
            </w:pPr>
            <w:r w:rsidRPr="005F70FB">
              <w:t>naik,</w:t>
            </w:r>
          </w:p>
        </w:tc>
        <w:tc>
          <w:tcPr>
            <w:tcW w:w="360" w:type="dxa"/>
            <w:shd w:val="clear" w:color="auto" w:fill="auto"/>
          </w:tcPr>
          <w:p w14:paraId="10C8B8F7" w14:textId="77777777" w:rsidR="00066802" w:rsidRPr="005F70FB" w:rsidRDefault="00066802" w:rsidP="00E74266">
            <w:pPr>
              <w:pStyle w:val="Text"/>
            </w:pPr>
            <w:r w:rsidRPr="005F70FB">
              <w:t>di</w:t>
            </w:r>
          </w:p>
        </w:tc>
        <w:tc>
          <w:tcPr>
            <w:tcW w:w="618" w:type="dxa"/>
            <w:shd w:val="clear" w:color="auto" w:fill="auto"/>
          </w:tcPr>
          <w:p w14:paraId="7F6C9E57" w14:textId="77777777" w:rsidR="00066802" w:rsidRPr="005F70FB" w:rsidRDefault="00066802" w:rsidP="00E74266">
            <w:pPr>
              <w:pStyle w:val="Text"/>
            </w:pPr>
            <w:r w:rsidRPr="005F70FB">
              <w:t>dekat</w:t>
            </w:r>
          </w:p>
        </w:tc>
        <w:tc>
          <w:tcPr>
            <w:tcW w:w="1634" w:type="dxa"/>
            <w:shd w:val="clear" w:color="auto" w:fill="auto"/>
          </w:tcPr>
          <w:p w14:paraId="05035BCE" w14:textId="77777777" w:rsidR="00066802" w:rsidRPr="005F70FB" w:rsidRDefault="00066802" w:rsidP="00E74266">
            <w:pPr>
              <w:pStyle w:val="Text"/>
            </w:pPr>
            <w:r w:rsidRPr="005F70FB">
              <w:t>puskesmas</w:t>
            </w:r>
          </w:p>
        </w:tc>
        <w:tc>
          <w:tcPr>
            <w:tcW w:w="706" w:type="dxa"/>
            <w:shd w:val="clear" w:color="auto" w:fill="auto"/>
          </w:tcPr>
          <w:p w14:paraId="6CE5AC66" w14:textId="77777777" w:rsidR="00066802" w:rsidRPr="005F70FB" w:rsidRDefault="00066802" w:rsidP="00E74266">
            <w:pPr>
              <w:pStyle w:val="Text"/>
            </w:pPr>
            <w:r w:rsidRPr="005F70FB">
              <w:t>itu,</w:t>
            </w:r>
          </w:p>
        </w:tc>
      </w:tr>
      <w:tr w:rsidR="00AC23C4" w:rsidRPr="005F70FB" w14:paraId="1FE1D682" w14:textId="77777777" w:rsidTr="00AC23C4">
        <w:tc>
          <w:tcPr>
            <w:tcW w:w="709" w:type="dxa"/>
            <w:shd w:val="clear" w:color="auto" w:fill="auto"/>
          </w:tcPr>
          <w:p w14:paraId="099D7CA8" w14:textId="77777777" w:rsidR="00066802" w:rsidRPr="005F70FB" w:rsidRDefault="00066802" w:rsidP="00E74266">
            <w:pPr>
              <w:pStyle w:val="GlossEng2ptafter"/>
            </w:pPr>
          </w:p>
        </w:tc>
        <w:tc>
          <w:tcPr>
            <w:tcW w:w="840" w:type="dxa"/>
            <w:shd w:val="clear" w:color="auto" w:fill="auto"/>
          </w:tcPr>
          <w:p w14:paraId="79C3FFE9" w14:textId="77777777" w:rsidR="00066802" w:rsidRPr="005F70FB" w:rsidRDefault="00066802" w:rsidP="00E74266">
            <w:pPr>
              <w:pStyle w:val="GlossEng2ptafter"/>
            </w:pPr>
          </w:p>
        </w:tc>
        <w:tc>
          <w:tcPr>
            <w:tcW w:w="513" w:type="dxa"/>
            <w:gridSpan w:val="2"/>
            <w:shd w:val="clear" w:color="auto" w:fill="auto"/>
          </w:tcPr>
          <w:p w14:paraId="6F3D8767" w14:textId="77777777" w:rsidR="00066802" w:rsidRPr="005F70FB" w:rsidRDefault="00066802" w:rsidP="00E74266">
            <w:pPr>
              <w:pStyle w:val="GlossEng2ptafter"/>
              <w:rPr>
                <w:rStyle w:val="ChSmallCaps"/>
              </w:rPr>
            </w:pPr>
            <w:r w:rsidRPr="005F70FB">
              <w:rPr>
                <w:rStyle w:val="ChSmallCaps"/>
              </w:rPr>
              <w:t>neg</w:t>
            </w:r>
          </w:p>
        </w:tc>
        <w:tc>
          <w:tcPr>
            <w:tcW w:w="729" w:type="dxa"/>
            <w:gridSpan w:val="2"/>
            <w:shd w:val="clear" w:color="auto" w:fill="auto"/>
          </w:tcPr>
          <w:p w14:paraId="26805AB4" w14:textId="77777777" w:rsidR="00066802" w:rsidRPr="005F70FB" w:rsidRDefault="00066802" w:rsidP="00E74266">
            <w:pPr>
              <w:pStyle w:val="GlossEng2ptafter"/>
            </w:pPr>
            <w:r w:rsidRPr="005F70FB">
              <w:t>ascend</w:t>
            </w:r>
          </w:p>
        </w:tc>
        <w:tc>
          <w:tcPr>
            <w:tcW w:w="360" w:type="dxa"/>
            <w:shd w:val="clear" w:color="auto" w:fill="auto"/>
          </w:tcPr>
          <w:p w14:paraId="25246E9A" w14:textId="77777777" w:rsidR="00066802" w:rsidRPr="005F70FB" w:rsidRDefault="00066802" w:rsidP="00E74266">
            <w:pPr>
              <w:pStyle w:val="GlossEng2ptafter"/>
            </w:pPr>
            <w:r w:rsidRPr="005F70FB">
              <w:t>at</w:t>
            </w:r>
          </w:p>
        </w:tc>
        <w:tc>
          <w:tcPr>
            <w:tcW w:w="618" w:type="dxa"/>
            <w:shd w:val="clear" w:color="auto" w:fill="auto"/>
          </w:tcPr>
          <w:p w14:paraId="01B3E12A" w14:textId="77777777" w:rsidR="00066802" w:rsidRPr="005F70FB" w:rsidRDefault="00066802" w:rsidP="00E74266">
            <w:pPr>
              <w:pStyle w:val="GlossEng2ptafter"/>
            </w:pPr>
            <w:r w:rsidRPr="005F70FB">
              <w:t>near</w:t>
            </w:r>
          </w:p>
        </w:tc>
        <w:tc>
          <w:tcPr>
            <w:tcW w:w="1634" w:type="dxa"/>
            <w:shd w:val="clear" w:color="auto" w:fill="auto"/>
          </w:tcPr>
          <w:p w14:paraId="6CD1CC37" w14:textId="77777777" w:rsidR="00066802" w:rsidRPr="005F70FB" w:rsidRDefault="00066802" w:rsidP="00E74266">
            <w:pPr>
              <w:pStyle w:val="GlossEng2ptafter"/>
            </w:pPr>
            <w:r w:rsidRPr="005F70FB">
              <w:t>government.clinic</w:t>
            </w:r>
          </w:p>
        </w:tc>
        <w:tc>
          <w:tcPr>
            <w:tcW w:w="706" w:type="dxa"/>
            <w:shd w:val="clear" w:color="auto" w:fill="auto"/>
          </w:tcPr>
          <w:p w14:paraId="47945085" w14:textId="77777777" w:rsidR="00066802" w:rsidRPr="005F70FB" w:rsidRDefault="00066802" w:rsidP="00E74266">
            <w:pPr>
              <w:pStyle w:val="GlossEng2ptafter"/>
              <w:rPr>
                <w:rStyle w:val="ChSmallCaps"/>
              </w:rPr>
            </w:pPr>
            <w:r w:rsidRPr="005F70FB">
              <w:rPr>
                <w:rStyle w:val="ChSmallCaps"/>
              </w:rPr>
              <w:t>d.dist</w:t>
            </w:r>
          </w:p>
        </w:tc>
      </w:tr>
      <w:tr w:rsidR="00066802" w:rsidRPr="005F70FB" w14:paraId="4CDB5D3C" w14:textId="77777777" w:rsidTr="00AC23C4">
        <w:trPr>
          <w:gridAfter w:val="5"/>
          <w:wAfter w:w="3726" w:type="dxa"/>
        </w:trPr>
        <w:tc>
          <w:tcPr>
            <w:tcW w:w="709" w:type="dxa"/>
            <w:shd w:val="clear" w:color="auto" w:fill="auto"/>
          </w:tcPr>
          <w:p w14:paraId="35EF0B0D" w14:textId="77777777" w:rsidR="00066802" w:rsidRPr="005F70FB" w:rsidRDefault="00066802" w:rsidP="00E74266">
            <w:pPr>
              <w:pStyle w:val="O0Nwnext"/>
            </w:pPr>
          </w:p>
        </w:tc>
        <w:tc>
          <w:tcPr>
            <w:tcW w:w="1040" w:type="dxa"/>
            <w:gridSpan w:val="2"/>
            <w:shd w:val="clear" w:color="auto" w:fill="auto"/>
          </w:tcPr>
          <w:p w14:paraId="2E87B2B0" w14:textId="77777777" w:rsidR="00066802" w:rsidRPr="005F70FB" w:rsidRDefault="00066802" w:rsidP="00E74266">
            <w:pPr>
              <w:pStyle w:val="Text"/>
            </w:pPr>
            <w:r w:rsidRPr="005F70FB">
              <w:t>ruma-sakit</w:t>
            </w:r>
          </w:p>
        </w:tc>
        <w:tc>
          <w:tcPr>
            <w:tcW w:w="634" w:type="dxa"/>
            <w:gridSpan w:val="2"/>
            <w:shd w:val="clear" w:color="auto" w:fill="auto"/>
          </w:tcPr>
          <w:p w14:paraId="26DECFEC" w14:textId="77777777" w:rsidR="00066802" w:rsidRPr="005F70FB" w:rsidRDefault="00066802" w:rsidP="00E74266">
            <w:pPr>
              <w:pStyle w:val="Text"/>
            </w:pPr>
            <w:r w:rsidRPr="005F70FB">
              <w:t>situ</w:t>
            </w:r>
          </w:p>
        </w:tc>
      </w:tr>
      <w:tr w:rsidR="00066802" w:rsidRPr="005F70FB" w14:paraId="6F61B607" w14:textId="77777777" w:rsidTr="00AC23C4">
        <w:trPr>
          <w:gridAfter w:val="5"/>
          <w:wAfter w:w="3726" w:type="dxa"/>
        </w:trPr>
        <w:tc>
          <w:tcPr>
            <w:tcW w:w="709" w:type="dxa"/>
            <w:shd w:val="clear" w:color="auto" w:fill="auto"/>
          </w:tcPr>
          <w:p w14:paraId="1694B219" w14:textId="77777777" w:rsidR="00066802" w:rsidRPr="005F70FB" w:rsidRDefault="00066802" w:rsidP="00E74266">
            <w:pPr>
              <w:pStyle w:val="GlossEng"/>
            </w:pPr>
          </w:p>
        </w:tc>
        <w:tc>
          <w:tcPr>
            <w:tcW w:w="1040" w:type="dxa"/>
            <w:gridSpan w:val="2"/>
            <w:shd w:val="clear" w:color="auto" w:fill="auto"/>
          </w:tcPr>
          <w:p w14:paraId="618120C1" w14:textId="77777777" w:rsidR="00066802" w:rsidRPr="005F70FB" w:rsidRDefault="00066802" w:rsidP="00E74266">
            <w:pPr>
              <w:pStyle w:val="GlossEng"/>
            </w:pPr>
            <w:r w:rsidRPr="005F70FB">
              <w:t>hospital</w:t>
            </w:r>
          </w:p>
        </w:tc>
        <w:tc>
          <w:tcPr>
            <w:tcW w:w="634" w:type="dxa"/>
            <w:gridSpan w:val="2"/>
            <w:shd w:val="clear" w:color="auto" w:fill="auto"/>
          </w:tcPr>
          <w:p w14:paraId="31D26461" w14:textId="77777777" w:rsidR="00066802" w:rsidRPr="005F70FB" w:rsidRDefault="00066802" w:rsidP="00E74266">
            <w:pPr>
              <w:pStyle w:val="GlossEng"/>
              <w:rPr>
                <w:rStyle w:val="ChSmallCaps"/>
              </w:rPr>
            </w:pPr>
            <w:r w:rsidRPr="005F70FB">
              <w:rPr>
                <w:rStyle w:val="ChSmallCaps"/>
              </w:rPr>
              <w:t>l.med</w:t>
            </w:r>
          </w:p>
        </w:tc>
      </w:tr>
    </w:tbl>
    <w:p w14:paraId="12910DC0" w14:textId="313828AD" w:rsidR="00066802" w:rsidRPr="005F70FB" w:rsidRDefault="00066802" w:rsidP="00066802">
      <w:pPr>
        <w:pStyle w:val="FreeTranslEng"/>
      </w:pPr>
      <w:r w:rsidRPr="005F70FB">
        <w:t>Natalia: (you) don</w:t>
      </w:r>
      <w:r w:rsidR="00B7093A" w:rsidRPr="005F70FB">
        <w:t>’</w:t>
      </w:r>
      <w:r w:rsidRPr="005F70FB">
        <w:t>t (have to) climb, (the statue) is close to that government clinic, the hospital there</w:t>
      </w:r>
    </w:p>
    <w:tbl>
      <w:tblPr>
        <w:tblW w:w="0" w:type="auto"/>
        <w:tblCellMar>
          <w:left w:w="42" w:type="dxa"/>
          <w:right w:w="42" w:type="dxa"/>
        </w:tblCellMar>
        <w:tblLook w:val="01E0" w:firstRow="1" w:lastRow="1" w:firstColumn="1" w:lastColumn="1" w:noHBand="0" w:noVBand="0"/>
      </w:tblPr>
      <w:tblGrid>
        <w:gridCol w:w="709"/>
        <w:gridCol w:w="596"/>
        <w:gridCol w:w="473"/>
        <w:gridCol w:w="440"/>
      </w:tblGrid>
      <w:tr w:rsidR="00066802" w:rsidRPr="005F70FB" w14:paraId="435FB280" w14:textId="77777777" w:rsidTr="00AC23C4">
        <w:tc>
          <w:tcPr>
            <w:tcW w:w="709" w:type="dxa"/>
            <w:shd w:val="clear" w:color="auto" w:fill="auto"/>
          </w:tcPr>
          <w:p w14:paraId="61C9451B" w14:textId="77777777" w:rsidR="00066802" w:rsidRPr="005F70FB" w:rsidRDefault="00066802" w:rsidP="00E74266">
            <w:pPr>
              <w:pStyle w:val="O0Nwnext"/>
            </w:pPr>
            <w:r w:rsidRPr="005F70FB">
              <w:t>0007</w:t>
            </w:r>
          </w:p>
        </w:tc>
        <w:tc>
          <w:tcPr>
            <w:tcW w:w="596" w:type="dxa"/>
            <w:shd w:val="clear" w:color="auto" w:fill="auto"/>
          </w:tcPr>
          <w:p w14:paraId="016D0C28" w14:textId="77777777" w:rsidR="00066802" w:rsidRPr="005F70FB" w:rsidRDefault="00066802" w:rsidP="00E74266">
            <w:pPr>
              <w:pStyle w:val="Text"/>
            </w:pPr>
            <w:r w:rsidRPr="005F70FB">
              <w:rPr>
                <w:lang w:eastAsia="en-US"/>
              </w:rPr>
              <w:t>Wili</w:t>
            </w:r>
            <w:r w:rsidRPr="005F70FB">
              <w:t>:</w:t>
            </w:r>
          </w:p>
        </w:tc>
        <w:tc>
          <w:tcPr>
            <w:tcW w:w="473" w:type="dxa"/>
            <w:shd w:val="clear" w:color="auto" w:fill="auto"/>
          </w:tcPr>
          <w:p w14:paraId="4F780ADC" w14:textId="77777777" w:rsidR="00066802" w:rsidRPr="005F70FB" w:rsidRDefault="00066802" w:rsidP="00E74266">
            <w:pPr>
              <w:pStyle w:val="Text"/>
            </w:pPr>
            <w:r w:rsidRPr="005F70FB">
              <w:t>tra</w:t>
            </w:r>
          </w:p>
        </w:tc>
        <w:tc>
          <w:tcPr>
            <w:tcW w:w="440" w:type="dxa"/>
            <w:shd w:val="clear" w:color="auto" w:fill="auto"/>
          </w:tcPr>
          <w:p w14:paraId="4B4579D5" w14:textId="77777777" w:rsidR="00066802" w:rsidRPr="005F70FB" w:rsidRDefault="00066802" w:rsidP="00E74266">
            <w:pPr>
              <w:pStyle w:val="Text"/>
            </w:pPr>
            <w:r w:rsidRPr="005F70FB">
              <w:t>liat</w:t>
            </w:r>
          </w:p>
        </w:tc>
      </w:tr>
      <w:tr w:rsidR="00066802" w:rsidRPr="005F70FB" w14:paraId="32A78F7C" w14:textId="77777777" w:rsidTr="00AC23C4">
        <w:tc>
          <w:tcPr>
            <w:tcW w:w="709" w:type="dxa"/>
            <w:shd w:val="clear" w:color="auto" w:fill="auto"/>
          </w:tcPr>
          <w:p w14:paraId="494FB556" w14:textId="77777777" w:rsidR="00066802" w:rsidRPr="005F70FB" w:rsidRDefault="00066802" w:rsidP="00E74266">
            <w:pPr>
              <w:pStyle w:val="GlossEng"/>
            </w:pPr>
          </w:p>
        </w:tc>
        <w:tc>
          <w:tcPr>
            <w:tcW w:w="596" w:type="dxa"/>
            <w:shd w:val="clear" w:color="auto" w:fill="auto"/>
          </w:tcPr>
          <w:p w14:paraId="11EC801B" w14:textId="77777777" w:rsidR="00066802" w:rsidRPr="005F70FB" w:rsidRDefault="00066802" w:rsidP="00E74266">
            <w:pPr>
              <w:pStyle w:val="GlossEng"/>
            </w:pPr>
          </w:p>
        </w:tc>
        <w:tc>
          <w:tcPr>
            <w:tcW w:w="473" w:type="dxa"/>
            <w:shd w:val="clear" w:color="auto" w:fill="auto"/>
          </w:tcPr>
          <w:p w14:paraId="38FB59CF" w14:textId="77777777" w:rsidR="00066802" w:rsidRPr="005F70FB" w:rsidRDefault="00066802" w:rsidP="00E74266">
            <w:pPr>
              <w:pStyle w:val="GlossEng"/>
              <w:rPr>
                <w:rStyle w:val="ChSmallCaps"/>
              </w:rPr>
            </w:pPr>
            <w:r w:rsidRPr="005F70FB">
              <w:rPr>
                <w:rStyle w:val="ChSmallCaps"/>
              </w:rPr>
              <w:t>neg</w:t>
            </w:r>
          </w:p>
        </w:tc>
        <w:tc>
          <w:tcPr>
            <w:tcW w:w="440" w:type="dxa"/>
            <w:shd w:val="clear" w:color="auto" w:fill="auto"/>
          </w:tcPr>
          <w:p w14:paraId="1DB1376A" w14:textId="77777777" w:rsidR="00066802" w:rsidRPr="005F70FB" w:rsidRDefault="00066802" w:rsidP="00E74266">
            <w:pPr>
              <w:pStyle w:val="GlossEng"/>
            </w:pPr>
            <w:r w:rsidRPr="005F70FB">
              <w:t>see</w:t>
            </w:r>
          </w:p>
        </w:tc>
      </w:tr>
    </w:tbl>
    <w:p w14:paraId="613867CE" w14:textId="2AC518AF" w:rsidR="00066802" w:rsidRPr="005F70FB" w:rsidRDefault="00066802" w:rsidP="00066802">
      <w:pPr>
        <w:pStyle w:val="FreeTranslEng"/>
      </w:pPr>
      <w:r w:rsidRPr="005F70FB">
        <w:rPr>
          <w:lang w:eastAsia="en-US"/>
        </w:rPr>
        <w:t>Wili</w:t>
      </w:r>
      <w:r w:rsidRPr="005F70FB">
        <w:t>: (I) didn</w:t>
      </w:r>
      <w:r w:rsidR="00B7093A" w:rsidRPr="005F70FB">
        <w:t>’</w:t>
      </w:r>
      <w:r w:rsidRPr="005F70FB">
        <w:t>t see (it)</w:t>
      </w:r>
    </w:p>
    <w:tbl>
      <w:tblPr>
        <w:tblW w:w="6759" w:type="dxa"/>
        <w:tblCellMar>
          <w:left w:w="42" w:type="dxa"/>
          <w:right w:w="42" w:type="dxa"/>
        </w:tblCellMar>
        <w:tblLook w:val="01E0" w:firstRow="1" w:lastRow="1" w:firstColumn="1" w:lastColumn="1" w:noHBand="0" w:noVBand="0"/>
      </w:tblPr>
      <w:tblGrid>
        <w:gridCol w:w="708"/>
        <w:gridCol w:w="429"/>
        <w:gridCol w:w="33"/>
        <w:gridCol w:w="267"/>
        <w:gridCol w:w="111"/>
        <w:gridCol w:w="124"/>
        <w:gridCol w:w="242"/>
        <w:gridCol w:w="123"/>
        <w:gridCol w:w="68"/>
        <w:gridCol w:w="21"/>
        <w:gridCol w:w="394"/>
        <w:gridCol w:w="251"/>
        <w:gridCol w:w="101"/>
        <w:gridCol w:w="206"/>
        <w:gridCol w:w="174"/>
        <w:gridCol w:w="9"/>
        <w:gridCol w:w="43"/>
        <w:gridCol w:w="197"/>
        <w:gridCol w:w="200"/>
        <w:gridCol w:w="39"/>
        <w:gridCol w:w="284"/>
        <w:gridCol w:w="17"/>
        <w:gridCol w:w="188"/>
        <w:gridCol w:w="54"/>
        <w:gridCol w:w="386"/>
        <w:gridCol w:w="89"/>
        <w:gridCol w:w="59"/>
        <w:gridCol w:w="174"/>
        <w:gridCol w:w="67"/>
        <w:gridCol w:w="248"/>
        <w:gridCol w:w="57"/>
        <w:gridCol w:w="91"/>
        <w:gridCol w:w="37"/>
        <w:gridCol w:w="290"/>
        <w:gridCol w:w="50"/>
        <w:gridCol w:w="389"/>
        <w:gridCol w:w="18"/>
        <w:gridCol w:w="11"/>
        <w:gridCol w:w="9"/>
        <w:gridCol w:w="317"/>
        <w:gridCol w:w="18"/>
        <w:gridCol w:w="166"/>
      </w:tblGrid>
      <w:tr w:rsidR="00AC23C4" w:rsidRPr="005F70FB" w14:paraId="5FFC7A39" w14:textId="77777777" w:rsidTr="00B81EF8">
        <w:trPr>
          <w:gridAfter w:val="1"/>
          <w:wAfter w:w="165" w:type="dxa"/>
        </w:trPr>
        <w:tc>
          <w:tcPr>
            <w:tcW w:w="709" w:type="dxa"/>
            <w:shd w:val="clear" w:color="auto" w:fill="auto"/>
          </w:tcPr>
          <w:p w14:paraId="4BF328EB" w14:textId="77777777" w:rsidR="00066802" w:rsidRPr="005F70FB" w:rsidRDefault="00066802" w:rsidP="00E74266">
            <w:pPr>
              <w:pStyle w:val="O0Nwnext"/>
            </w:pPr>
            <w:r w:rsidRPr="005F70FB">
              <w:t>0008</w:t>
            </w:r>
          </w:p>
        </w:tc>
        <w:tc>
          <w:tcPr>
            <w:tcW w:w="840" w:type="dxa"/>
            <w:gridSpan w:val="4"/>
            <w:shd w:val="clear" w:color="auto" w:fill="auto"/>
          </w:tcPr>
          <w:p w14:paraId="4A75AC77" w14:textId="77777777" w:rsidR="00066802" w:rsidRPr="005F70FB" w:rsidRDefault="00066802" w:rsidP="00E74266">
            <w:pPr>
              <w:pStyle w:val="Text"/>
            </w:pPr>
            <w:r w:rsidRPr="005F70FB">
              <w:t>Natalia:</w:t>
            </w:r>
          </w:p>
        </w:tc>
        <w:tc>
          <w:tcPr>
            <w:tcW w:w="489" w:type="dxa"/>
            <w:gridSpan w:val="3"/>
            <w:shd w:val="clear" w:color="auto" w:fill="auto"/>
          </w:tcPr>
          <w:p w14:paraId="1F663D0E" w14:textId="77777777" w:rsidR="00066802" w:rsidRPr="005F70FB" w:rsidRDefault="00066802" w:rsidP="00E74266">
            <w:pPr>
              <w:pStyle w:val="Text"/>
            </w:pPr>
            <w:r w:rsidRPr="005F70FB">
              <w:t>ko</w:t>
            </w:r>
          </w:p>
        </w:tc>
        <w:tc>
          <w:tcPr>
            <w:tcW w:w="734" w:type="dxa"/>
            <w:gridSpan w:val="4"/>
            <w:shd w:val="clear" w:color="auto" w:fill="auto"/>
          </w:tcPr>
          <w:p w14:paraId="3041042D" w14:textId="77777777" w:rsidR="00066802" w:rsidRPr="005F70FB" w:rsidRDefault="00066802" w:rsidP="00E74266">
            <w:pPr>
              <w:pStyle w:val="Text"/>
            </w:pPr>
            <w:r w:rsidRPr="005F70FB">
              <w:t>blum</w:t>
            </w:r>
          </w:p>
        </w:tc>
        <w:tc>
          <w:tcPr>
            <w:tcW w:w="490" w:type="dxa"/>
            <w:gridSpan w:val="4"/>
            <w:shd w:val="clear" w:color="auto" w:fill="auto"/>
          </w:tcPr>
          <w:p w14:paraId="4949EDC4" w14:textId="77777777" w:rsidR="00066802" w:rsidRPr="005F70FB" w:rsidRDefault="00066802" w:rsidP="00E74266">
            <w:pPr>
              <w:pStyle w:val="Text"/>
            </w:pPr>
            <w:r w:rsidRPr="005F70FB">
              <w:t>liat,</w:t>
            </w:r>
          </w:p>
        </w:tc>
        <w:tc>
          <w:tcPr>
            <w:tcW w:w="440" w:type="dxa"/>
            <w:gridSpan w:val="3"/>
            <w:shd w:val="clear" w:color="auto" w:fill="auto"/>
          </w:tcPr>
          <w:p w14:paraId="3433539E" w14:textId="77777777" w:rsidR="00066802" w:rsidRPr="005F70FB" w:rsidRDefault="00066802" w:rsidP="00E74266">
            <w:pPr>
              <w:pStyle w:val="Text"/>
            </w:pPr>
            <w:r w:rsidRPr="005F70FB">
              <w:t>a,</w:t>
            </w:r>
          </w:p>
        </w:tc>
        <w:tc>
          <w:tcPr>
            <w:tcW w:w="968" w:type="dxa"/>
            <w:gridSpan w:val="6"/>
            <w:shd w:val="clear" w:color="auto" w:fill="auto"/>
          </w:tcPr>
          <w:p w14:paraId="301B9EF4" w14:textId="77777777" w:rsidR="00066802" w:rsidRPr="005F70FB" w:rsidRDefault="00066802" w:rsidP="00E74266">
            <w:pPr>
              <w:pStyle w:val="Text"/>
            </w:pPr>
            <w:r w:rsidRPr="005F70FB">
              <w:t>nanti</w:t>
            </w:r>
          </w:p>
        </w:tc>
        <w:tc>
          <w:tcPr>
            <w:tcW w:w="822" w:type="dxa"/>
            <w:gridSpan w:val="8"/>
            <w:shd w:val="clear" w:color="auto" w:fill="auto"/>
          </w:tcPr>
          <w:p w14:paraId="2EADC637" w14:textId="77777777" w:rsidR="00066802" w:rsidRPr="005F70FB" w:rsidRDefault="00066802" w:rsidP="00E74266">
            <w:pPr>
              <w:pStyle w:val="Text"/>
            </w:pPr>
            <w:r w:rsidRPr="005F70FB">
              <w:t>baru</w:t>
            </w:r>
          </w:p>
        </w:tc>
        <w:tc>
          <w:tcPr>
            <w:tcW w:w="729" w:type="dxa"/>
            <w:gridSpan w:val="3"/>
            <w:shd w:val="clear" w:color="auto" w:fill="auto"/>
          </w:tcPr>
          <w:p w14:paraId="5B9A0212" w14:textId="77777777" w:rsidR="00066802" w:rsidRPr="005F70FB" w:rsidRDefault="00066802" w:rsidP="00E74266">
            <w:pPr>
              <w:pStyle w:val="Text"/>
            </w:pPr>
            <w:r w:rsidRPr="005F70FB">
              <w:t>Matias</w:t>
            </w:r>
          </w:p>
        </w:tc>
        <w:tc>
          <w:tcPr>
            <w:tcW w:w="373" w:type="dxa"/>
            <w:gridSpan w:val="5"/>
            <w:shd w:val="clear" w:color="auto" w:fill="auto"/>
          </w:tcPr>
          <w:p w14:paraId="3E4E616D" w14:textId="77777777" w:rsidR="00066802" w:rsidRPr="005F70FB" w:rsidRDefault="00066802" w:rsidP="00E74266">
            <w:pPr>
              <w:pStyle w:val="Text"/>
            </w:pPr>
            <w:r w:rsidRPr="005F70FB">
              <w:t>ka</w:t>
            </w:r>
          </w:p>
        </w:tc>
      </w:tr>
      <w:tr w:rsidR="00AC23C4" w:rsidRPr="005F70FB" w14:paraId="31B927B7" w14:textId="77777777" w:rsidTr="00B81EF8">
        <w:trPr>
          <w:gridAfter w:val="1"/>
          <w:wAfter w:w="165" w:type="dxa"/>
        </w:trPr>
        <w:tc>
          <w:tcPr>
            <w:tcW w:w="709" w:type="dxa"/>
            <w:shd w:val="clear" w:color="auto" w:fill="auto"/>
          </w:tcPr>
          <w:p w14:paraId="73E9BE8F" w14:textId="77777777" w:rsidR="00066802" w:rsidRPr="005F70FB" w:rsidRDefault="00066802" w:rsidP="00E74266">
            <w:pPr>
              <w:pStyle w:val="GlossEng2ptafter"/>
            </w:pPr>
          </w:p>
        </w:tc>
        <w:tc>
          <w:tcPr>
            <w:tcW w:w="840" w:type="dxa"/>
            <w:gridSpan w:val="4"/>
            <w:shd w:val="clear" w:color="auto" w:fill="auto"/>
          </w:tcPr>
          <w:p w14:paraId="69407CB1" w14:textId="77777777" w:rsidR="00066802" w:rsidRPr="005F70FB" w:rsidRDefault="00066802" w:rsidP="00E74266">
            <w:pPr>
              <w:pStyle w:val="GlossEng2ptafter"/>
            </w:pPr>
          </w:p>
        </w:tc>
        <w:tc>
          <w:tcPr>
            <w:tcW w:w="489" w:type="dxa"/>
            <w:gridSpan w:val="3"/>
            <w:shd w:val="clear" w:color="auto" w:fill="auto"/>
          </w:tcPr>
          <w:p w14:paraId="69FC7F2B" w14:textId="77777777" w:rsidR="00066802" w:rsidRPr="005F70FB" w:rsidRDefault="00066802" w:rsidP="00E74266">
            <w:pPr>
              <w:pStyle w:val="GlossEng2ptafter"/>
              <w:rPr>
                <w:rStyle w:val="ChSmallCaps"/>
              </w:rPr>
            </w:pPr>
            <w:r w:rsidRPr="005F70FB">
              <w:rPr>
                <w:rStyle w:val="ChSmallCaps"/>
              </w:rPr>
              <w:t>2sg</w:t>
            </w:r>
          </w:p>
        </w:tc>
        <w:tc>
          <w:tcPr>
            <w:tcW w:w="734" w:type="dxa"/>
            <w:gridSpan w:val="4"/>
            <w:shd w:val="clear" w:color="auto" w:fill="auto"/>
          </w:tcPr>
          <w:p w14:paraId="16A791E7" w14:textId="77777777" w:rsidR="00066802" w:rsidRPr="005F70FB" w:rsidRDefault="00066802" w:rsidP="00E74266">
            <w:pPr>
              <w:pStyle w:val="GlossEng2ptafter"/>
            </w:pPr>
            <w:r w:rsidRPr="005F70FB">
              <w:t>not.yet</w:t>
            </w:r>
          </w:p>
        </w:tc>
        <w:tc>
          <w:tcPr>
            <w:tcW w:w="490" w:type="dxa"/>
            <w:gridSpan w:val="4"/>
            <w:shd w:val="clear" w:color="auto" w:fill="auto"/>
          </w:tcPr>
          <w:p w14:paraId="3595195E" w14:textId="77777777" w:rsidR="00066802" w:rsidRPr="005F70FB" w:rsidRDefault="00066802" w:rsidP="00E74266">
            <w:pPr>
              <w:pStyle w:val="GlossEng2ptafter"/>
            </w:pPr>
            <w:r w:rsidRPr="005F70FB">
              <w:t>see</w:t>
            </w:r>
          </w:p>
        </w:tc>
        <w:tc>
          <w:tcPr>
            <w:tcW w:w="440" w:type="dxa"/>
            <w:gridSpan w:val="3"/>
            <w:shd w:val="clear" w:color="auto" w:fill="auto"/>
          </w:tcPr>
          <w:p w14:paraId="33FB0BCF" w14:textId="77777777" w:rsidR="00066802" w:rsidRPr="005F70FB" w:rsidRDefault="00066802" w:rsidP="00E74266">
            <w:pPr>
              <w:pStyle w:val="GlossEng2ptafter"/>
            </w:pPr>
            <w:r w:rsidRPr="005F70FB">
              <w:t>ah!</w:t>
            </w:r>
          </w:p>
        </w:tc>
        <w:tc>
          <w:tcPr>
            <w:tcW w:w="968" w:type="dxa"/>
            <w:gridSpan w:val="6"/>
            <w:shd w:val="clear" w:color="auto" w:fill="auto"/>
          </w:tcPr>
          <w:p w14:paraId="4100C3D0" w14:textId="1677A8E6" w:rsidR="00066802" w:rsidRPr="005F70FB" w:rsidRDefault="00840471" w:rsidP="00E74266">
            <w:pPr>
              <w:pStyle w:val="GlossEng2ptafter"/>
            </w:pPr>
            <w:r w:rsidRPr="005F70FB">
              <w:t>very</w:t>
            </w:r>
            <w:r w:rsidR="00066802" w:rsidRPr="005F70FB">
              <w:t>.soon</w:t>
            </w:r>
          </w:p>
        </w:tc>
        <w:tc>
          <w:tcPr>
            <w:tcW w:w="822" w:type="dxa"/>
            <w:gridSpan w:val="8"/>
            <w:shd w:val="clear" w:color="auto" w:fill="auto"/>
          </w:tcPr>
          <w:p w14:paraId="5564E491" w14:textId="77777777" w:rsidR="00066802" w:rsidRPr="005F70FB" w:rsidRDefault="00066802" w:rsidP="00E74266">
            <w:pPr>
              <w:pStyle w:val="GlossEng2ptafter"/>
            </w:pPr>
            <w:r w:rsidRPr="005F70FB">
              <w:t>and.then</w:t>
            </w:r>
          </w:p>
        </w:tc>
        <w:tc>
          <w:tcPr>
            <w:tcW w:w="729" w:type="dxa"/>
            <w:gridSpan w:val="3"/>
            <w:shd w:val="clear" w:color="auto" w:fill="auto"/>
          </w:tcPr>
          <w:p w14:paraId="1AA17EFF" w14:textId="77777777" w:rsidR="00066802" w:rsidRPr="005F70FB" w:rsidRDefault="00066802" w:rsidP="00E74266">
            <w:pPr>
              <w:pStyle w:val="GlossEng2ptafter"/>
            </w:pPr>
            <w:r w:rsidRPr="005F70FB">
              <w:t>Matias</w:t>
            </w:r>
          </w:p>
        </w:tc>
        <w:tc>
          <w:tcPr>
            <w:tcW w:w="373" w:type="dxa"/>
            <w:gridSpan w:val="5"/>
            <w:shd w:val="clear" w:color="auto" w:fill="auto"/>
          </w:tcPr>
          <w:p w14:paraId="4091BAD4" w14:textId="77777777" w:rsidR="00066802" w:rsidRPr="005F70FB" w:rsidRDefault="00066802" w:rsidP="00E74266">
            <w:pPr>
              <w:pStyle w:val="GlossEng2ptafter"/>
            </w:pPr>
            <w:r w:rsidRPr="005F70FB">
              <w:t>or</w:t>
            </w:r>
          </w:p>
        </w:tc>
      </w:tr>
      <w:tr w:rsidR="00AC23C4" w:rsidRPr="005F70FB" w14:paraId="33EE0DD2" w14:textId="77777777" w:rsidTr="00B81EF8">
        <w:trPr>
          <w:gridAfter w:val="2"/>
          <w:wAfter w:w="183" w:type="dxa"/>
        </w:trPr>
        <w:tc>
          <w:tcPr>
            <w:tcW w:w="709" w:type="dxa"/>
            <w:shd w:val="clear" w:color="auto" w:fill="auto"/>
          </w:tcPr>
          <w:p w14:paraId="27356303" w14:textId="77777777" w:rsidR="00066802" w:rsidRPr="005F70FB" w:rsidRDefault="00066802" w:rsidP="00E74266">
            <w:pPr>
              <w:pStyle w:val="O0Nwnext"/>
            </w:pPr>
          </w:p>
        </w:tc>
        <w:tc>
          <w:tcPr>
            <w:tcW w:w="429" w:type="dxa"/>
            <w:shd w:val="clear" w:color="auto" w:fill="auto"/>
          </w:tcPr>
          <w:p w14:paraId="46242129" w14:textId="77777777" w:rsidR="00066802" w:rsidRPr="005F70FB" w:rsidRDefault="00066802" w:rsidP="00E74266">
            <w:pPr>
              <w:pStyle w:val="Text"/>
            </w:pPr>
            <w:r w:rsidRPr="005F70FB">
              <w:t>ato</w:t>
            </w:r>
          </w:p>
        </w:tc>
        <w:tc>
          <w:tcPr>
            <w:tcW w:w="968" w:type="dxa"/>
            <w:gridSpan w:val="7"/>
            <w:shd w:val="clear" w:color="auto" w:fill="auto"/>
          </w:tcPr>
          <w:p w14:paraId="73190F23" w14:textId="77777777" w:rsidR="00066802" w:rsidRPr="005F70FB" w:rsidRDefault="00066802" w:rsidP="00E74266">
            <w:pPr>
              <w:pStyle w:val="Text"/>
            </w:pPr>
            <w:r w:rsidRPr="005F70FB">
              <w:t>nanti</w:t>
            </w:r>
          </w:p>
        </w:tc>
        <w:tc>
          <w:tcPr>
            <w:tcW w:w="973" w:type="dxa"/>
            <w:gridSpan w:val="5"/>
            <w:shd w:val="clear" w:color="auto" w:fill="auto"/>
          </w:tcPr>
          <w:p w14:paraId="2366AB7A" w14:textId="77777777" w:rsidR="00066802" w:rsidRPr="005F70FB" w:rsidRDefault="00066802" w:rsidP="00E74266">
            <w:pPr>
              <w:pStyle w:val="Text"/>
            </w:pPr>
            <w:r w:rsidRPr="005F70FB">
              <w:t>besok</w:t>
            </w:r>
          </w:p>
        </w:tc>
        <w:tc>
          <w:tcPr>
            <w:tcW w:w="423" w:type="dxa"/>
            <w:gridSpan w:val="4"/>
            <w:shd w:val="clear" w:color="auto" w:fill="auto"/>
          </w:tcPr>
          <w:p w14:paraId="34CD213E" w14:textId="77777777" w:rsidR="00066802" w:rsidRPr="005F70FB" w:rsidRDefault="00066802" w:rsidP="00E74266">
            <w:pPr>
              <w:pStyle w:val="Text"/>
            </w:pPr>
            <w:r w:rsidRPr="005F70FB">
              <w:t>ka,</w:t>
            </w:r>
          </w:p>
        </w:tc>
        <w:tc>
          <w:tcPr>
            <w:tcW w:w="540" w:type="dxa"/>
            <w:gridSpan w:val="4"/>
            <w:shd w:val="clear" w:color="auto" w:fill="auto"/>
          </w:tcPr>
          <w:p w14:paraId="3C810AA9" w14:textId="77777777" w:rsidR="00066802" w:rsidRPr="005F70FB" w:rsidRDefault="00066802" w:rsidP="00E74266">
            <w:pPr>
              <w:pStyle w:val="Text"/>
            </w:pPr>
            <w:r w:rsidRPr="005F70FB">
              <w:t>deng</w:t>
            </w:r>
          </w:p>
        </w:tc>
        <w:tc>
          <w:tcPr>
            <w:tcW w:w="1017" w:type="dxa"/>
            <w:gridSpan w:val="7"/>
            <w:shd w:val="clear" w:color="auto" w:fill="auto"/>
          </w:tcPr>
          <w:p w14:paraId="3D82C5A5" w14:textId="77777777" w:rsidR="00066802" w:rsidRPr="005F70FB" w:rsidRDefault="00066802" w:rsidP="00E74266">
            <w:pPr>
              <w:pStyle w:val="Text"/>
            </w:pPr>
            <w:r w:rsidRPr="005F70FB">
              <w:t>mama-ade</w:t>
            </w:r>
          </w:p>
        </w:tc>
        <w:tc>
          <w:tcPr>
            <w:tcW w:w="723" w:type="dxa"/>
            <w:gridSpan w:val="5"/>
            <w:shd w:val="clear" w:color="auto" w:fill="auto"/>
          </w:tcPr>
          <w:p w14:paraId="5CE51305" w14:textId="77777777" w:rsidR="00066802" w:rsidRPr="005F70FB" w:rsidRDefault="00066802" w:rsidP="00E74266">
            <w:pPr>
              <w:pStyle w:val="Text"/>
            </w:pPr>
            <w:r w:rsidRPr="005F70FB">
              <w:t>jalang,</w:t>
            </w:r>
          </w:p>
        </w:tc>
        <w:tc>
          <w:tcPr>
            <w:tcW w:w="794" w:type="dxa"/>
            <w:gridSpan w:val="6"/>
            <w:shd w:val="clear" w:color="auto" w:fill="auto"/>
          </w:tcPr>
          <w:p w14:paraId="5B179CFA" w14:textId="77777777" w:rsidR="00066802" w:rsidRPr="005F70FB" w:rsidRDefault="00066802" w:rsidP="00E74266">
            <w:pPr>
              <w:pStyle w:val="Text"/>
            </w:pPr>
            <w:r w:rsidRPr="005F70FB">
              <w:t>baru</w:t>
            </w:r>
          </w:p>
        </w:tc>
      </w:tr>
      <w:tr w:rsidR="00AC23C4" w:rsidRPr="005F70FB" w14:paraId="7AFBCCED" w14:textId="77777777" w:rsidTr="00B81EF8">
        <w:trPr>
          <w:gridAfter w:val="2"/>
          <w:wAfter w:w="183" w:type="dxa"/>
        </w:trPr>
        <w:tc>
          <w:tcPr>
            <w:tcW w:w="709" w:type="dxa"/>
            <w:shd w:val="clear" w:color="auto" w:fill="auto"/>
          </w:tcPr>
          <w:p w14:paraId="4E94F373" w14:textId="77777777" w:rsidR="00066802" w:rsidRPr="005F70FB" w:rsidRDefault="00066802" w:rsidP="00E74266">
            <w:pPr>
              <w:pStyle w:val="GlossEng2ptafter"/>
            </w:pPr>
          </w:p>
        </w:tc>
        <w:tc>
          <w:tcPr>
            <w:tcW w:w="429" w:type="dxa"/>
            <w:shd w:val="clear" w:color="auto" w:fill="auto"/>
          </w:tcPr>
          <w:p w14:paraId="434C6B87" w14:textId="77777777" w:rsidR="00066802" w:rsidRPr="005F70FB" w:rsidRDefault="00066802" w:rsidP="00E74266">
            <w:pPr>
              <w:pStyle w:val="GlossEng2ptafter"/>
            </w:pPr>
            <w:r w:rsidRPr="005F70FB">
              <w:t>or</w:t>
            </w:r>
          </w:p>
        </w:tc>
        <w:tc>
          <w:tcPr>
            <w:tcW w:w="968" w:type="dxa"/>
            <w:gridSpan w:val="7"/>
            <w:shd w:val="clear" w:color="auto" w:fill="auto"/>
          </w:tcPr>
          <w:p w14:paraId="65C5F155" w14:textId="77777777" w:rsidR="00066802" w:rsidRPr="005F70FB" w:rsidRDefault="00066802" w:rsidP="00E74266">
            <w:pPr>
              <w:pStyle w:val="GlossEng2ptafter"/>
            </w:pPr>
            <w:r w:rsidRPr="005F70FB">
              <w:t>very.soon</w:t>
            </w:r>
          </w:p>
        </w:tc>
        <w:tc>
          <w:tcPr>
            <w:tcW w:w="973" w:type="dxa"/>
            <w:gridSpan w:val="5"/>
            <w:shd w:val="clear" w:color="auto" w:fill="auto"/>
          </w:tcPr>
          <w:p w14:paraId="75C83B2B" w14:textId="77777777" w:rsidR="00066802" w:rsidRPr="005F70FB" w:rsidRDefault="00066802" w:rsidP="00E74266">
            <w:pPr>
              <w:pStyle w:val="GlossEng2ptafter"/>
            </w:pPr>
            <w:r w:rsidRPr="005F70FB">
              <w:t>tomorrow</w:t>
            </w:r>
          </w:p>
        </w:tc>
        <w:tc>
          <w:tcPr>
            <w:tcW w:w="423" w:type="dxa"/>
            <w:gridSpan w:val="4"/>
            <w:shd w:val="clear" w:color="auto" w:fill="auto"/>
          </w:tcPr>
          <w:p w14:paraId="1D92D30A" w14:textId="77777777" w:rsidR="00066802" w:rsidRPr="005F70FB" w:rsidRDefault="00066802" w:rsidP="00E74266">
            <w:pPr>
              <w:pStyle w:val="GlossEng2ptafter"/>
            </w:pPr>
            <w:r w:rsidRPr="005F70FB">
              <w:t>or</w:t>
            </w:r>
          </w:p>
        </w:tc>
        <w:tc>
          <w:tcPr>
            <w:tcW w:w="540" w:type="dxa"/>
            <w:gridSpan w:val="4"/>
            <w:shd w:val="clear" w:color="auto" w:fill="auto"/>
          </w:tcPr>
          <w:p w14:paraId="24B6E832" w14:textId="77777777" w:rsidR="00066802" w:rsidRPr="005F70FB" w:rsidRDefault="00066802" w:rsidP="00E74266">
            <w:pPr>
              <w:pStyle w:val="GlossEng2ptafter"/>
            </w:pPr>
            <w:r w:rsidRPr="005F70FB">
              <w:t>with</w:t>
            </w:r>
          </w:p>
        </w:tc>
        <w:tc>
          <w:tcPr>
            <w:tcW w:w="1017" w:type="dxa"/>
            <w:gridSpan w:val="7"/>
            <w:shd w:val="clear" w:color="auto" w:fill="auto"/>
          </w:tcPr>
          <w:p w14:paraId="17F69D89" w14:textId="77777777" w:rsidR="00066802" w:rsidRPr="005F70FB" w:rsidRDefault="00066802" w:rsidP="00E74266">
            <w:pPr>
              <w:pStyle w:val="GlossEng2ptafter"/>
            </w:pPr>
            <w:r w:rsidRPr="005F70FB">
              <w:t>aunt</w:t>
            </w:r>
          </w:p>
        </w:tc>
        <w:tc>
          <w:tcPr>
            <w:tcW w:w="723" w:type="dxa"/>
            <w:gridSpan w:val="5"/>
            <w:shd w:val="clear" w:color="auto" w:fill="auto"/>
          </w:tcPr>
          <w:p w14:paraId="6B063C4D" w14:textId="77777777" w:rsidR="00066802" w:rsidRPr="005F70FB" w:rsidRDefault="00066802" w:rsidP="00E74266">
            <w:pPr>
              <w:pStyle w:val="GlossEng2ptafter"/>
            </w:pPr>
            <w:r w:rsidRPr="005F70FB">
              <w:t>walk</w:t>
            </w:r>
          </w:p>
        </w:tc>
        <w:tc>
          <w:tcPr>
            <w:tcW w:w="794" w:type="dxa"/>
            <w:gridSpan w:val="6"/>
            <w:shd w:val="clear" w:color="auto" w:fill="auto"/>
          </w:tcPr>
          <w:p w14:paraId="69444444" w14:textId="77777777" w:rsidR="00066802" w:rsidRPr="005F70FB" w:rsidRDefault="00066802" w:rsidP="00E74266">
            <w:pPr>
              <w:pStyle w:val="GlossEng2ptafter"/>
            </w:pPr>
            <w:r w:rsidRPr="005F70FB">
              <w:t>and.then</w:t>
            </w:r>
          </w:p>
        </w:tc>
      </w:tr>
      <w:tr w:rsidR="00AC23C4" w:rsidRPr="005F70FB" w14:paraId="5D4533B5" w14:textId="77777777" w:rsidTr="00B81EF8">
        <w:tc>
          <w:tcPr>
            <w:tcW w:w="708" w:type="dxa"/>
            <w:shd w:val="clear" w:color="auto" w:fill="auto"/>
          </w:tcPr>
          <w:p w14:paraId="28F19357" w14:textId="77777777" w:rsidR="00066802" w:rsidRPr="005F70FB" w:rsidRDefault="00066802" w:rsidP="00E74266">
            <w:pPr>
              <w:pStyle w:val="O0Nwnext"/>
            </w:pPr>
          </w:p>
        </w:tc>
        <w:tc>
          <w:tcPr>
            <w:tcW w:w="964" w:type="dxa"/>
            <w:gridSpan w:val="5"/>
            <w:shd w:val="clear" w:color="auto" w:fill="auto"/>
          </w:tcPr>
          <w:p w14:paraId="56AE322B" w14:textId="77777777" w:rsidR="00066802" w:rsidRPr="005F70FB" w:rsidRDefault="00066802" w:rsidP="00E74266">
            <w:pPr>
              <w:pStyle w:val="Text"/>
            </w:pPr>
            <w:r w:rsidRPr="005F70FB">
              <w:t>mama-ade</w:t>
            </w:r>
          </w:p>
        </w:tc>
        <w:tc>
          <w:tcPr>
            <w:tcW w:w="454" w:type="dxa"/>
            <w:gridSpan w:val="4"/>
            <w:shd w:val="clear" w:color="auto" w:fill="auto"/>
          </w:tcPr>
          <w:p w14:paraId="73C772FC" w14:textId="77777777" w:rsidR="00066802" w:rsidRPr="005F70FB" w:rsidRDefault="00066802" w:rsidP="00E74266">
            <w:pPr>
              <w:pStyle w:val="Text"/>
            </w:pPr>
            <w:r w:rsidRPr="005F70FB">
              <w:t>kas</w:t>
            </w:r>
          </w:p>
        </w:tc>
        <w:tc>
          <w:tcPr>
            <w:tcW w:w="746" w:type="dxa"/>
            <w:gridSpan w:val="3"/>
            <w:shd w:val="clear" w:color="auto" w:fill="auto"/>
          </w:tcPr>
          <w:p w14:paraId="459325CF" w14:textId="77777777" w:rsidR="00066802" w:rsidRPr="005F70FB" w:rsidRDefault="00066802" w:rsidP="00E74266">
            <w:pPr>
              <w:pStyle w:val="Text"/>
            </w:pPr>
            <w:r w:rsidRPr="005F70FB">
              <w:t>tunjuk,</w:t>
            </w:r>
          </w:p>
        </w:tc>
        <w:tc>
          <w:tcPr>
            <w:tcW w:w="868" w:type="dxa"/>
            <w:gridSpan w:val="7"/>
            <w:shd w:val="clear" w:color="auto" w:fill="auto"/>
          </w:tcPr>
          <w:p w14:paraId="391E3E35" w14:textId="77777777" w:rsidR="00066802" w:rsidRPr="005F70FB" w:rsidRDefault="00066802" w:rsidP="00E74266">
            <w:pPr>
              <w:pStyle w:val="Text"/>
            </w:pPr>
            <w:r w:rsidRPr="005F70FB">
              <w:t>baru</w:t>
            </w:r>
          </w:p>
        </w:tc>
        <w:tc>
          <w:tcPr>
            <w:tcW w:w="489" w:type="dxa"/>
            <w:gridSpan w:val="3"/>
            <w:shd w:val="clear" w:color="auto" w:fill="auto"/>
          </w:tcPr>
          <w:p w14:paraId="58454015" w14:textId="77777777" w:rsidR="00066802" w:rsidRPr="005F70FB" w:rsidRDefault="00066802" w:rsidP="00E74266">
            <w:pPr>
              <w:pStyle w:val="Text"/>
            </w:pPr>
            <w:r w:rsidRPr="005F70FB">
              <w:t>sa</w:t>
            </w:r>
          </w:p>
        </w:tc>
        <w:tc>
          <w:tcPr>
            <w:tcW w:w="529" w:type="dxa"/>
            <w:gridSpan w:val="3"/>
            <w:shd w:val="clear" w:color="auto" w:fill="auto"/>
          </w:tcPr>
          <w:p w14:paraId="73B854BF" w14:textId="77777777" w:rsidR="00066802" w:rsidRPr="005F70FB" w:rsidRDefault="00066802" w:rsidP="00E74266">
            <w:pPr>
              <w:pStyle w:val="Text"/>
            </w:pPr>
            <w:r w:rsidRPr="005F70FB">
              <w:t>kas</w:t>
            </w:r>
          </w:p>
        </w:tc>
        <w:tc>
          <w:tcPr>
            <w:tcW w:w="696" w:type="dxa"/>
            <w:gridSpan w:val="6"/>
            <w:shd w:val="clear" w:color="auto" w:fill="auto"/>
          </w:tcPr>
          <w:p w14:paraId="01980B8B" w14:textId="77777777" w:rsidR="00066802" w:rsidRPr="005F70FB" w:rsidRDefault="00066802" w:rsidP="00E74266">
            <w:pPr>
              <w:pStyle w:val="Text"/>
            </w:pPr>
            <w:r w:rsidRPr="005F70FB">
              <w:t>tunjuk</w:t>
            </w:r>
          </w:p>
        </w:tc>
        <w:tc>
          <w:tcPr>
            <w:tcW w:w="784" w:type="dxa"/>
            <w:gridSpan w:val="5"/>
            <w:shd w:val="clear" w:color="auto" w:fill="auto"/>
          </w:tcPr>
          <w:p w14:paraId="40FF7331" w14:textId="77777777" w:rsidR="00066802" w:rsidRPr="005F70FB" w:rsidRDefault="00066802" w:rsidP="00E74266">
            <w:pPr>
              <w:pStyle w:val="Text"/>
            </w:pPr>
            <w:r w:rsidRPr="005F70FB">
              <w:t>pohong</w:t>
            </w:r>
          </w:p>
        </w:tc>
        <w:tc>
          <w:tcPr>
            <w:tcW w:w="521" w:type="dxa"/>
            <w:gridSpan w:val="5"/>
            <w:shd w:val="clear" w:color="auto" w:fill="auto"/>
          </w:tcPr>
          <w:p w14:paraId="22F2F246" w14:textId="77777777" w:rsidR="00066802" w:rsidRPr="005F70FB" w:rsidRDefault="00066802" w:rsidP="00E74266">
            <w:pPr>
              <w:pStyle w:val="Text"/>
            </w:pPr>
            <w:r w:rsidRPr="005F70FB">
              <w:t>yang</w:t>
            </w:r>
          </w:p>
        </w:tc>
      </w:tr>
      <w:tr w:rsidR="00AC23C4" w:rsidRPr="005F70FB" w14:paraId="7B092368" w14:textId="77777777" w:rsidTr="00B81EF8">
        <w:tc>
          <w:tcPr>
            <w:tcW w:w="708" w:type="dxa"/>
            <w:shd w:val="clear" w:color="auto" w:fill="auto"/>
          </w:tcPr>
          <w:p w14:paraId="42DD7D25" w14:textId="77777777" w:rsidR="00066802" w:rsidRPr="005F70FB" w:rsidRDefault="00066802" w:rsidP="00E74266">
            <w:pPr>
              <w:pStyle w:val="GlossEng2ptafter"/>
            </w:pPr>
          </w:p>
        </w:tc>
        <w:tc>
          <w:tcPr>
            <w:tcW w:w="964" w:type="dxa"/>
            <w:gridSpan w:val="5"/>
            <w:shd w:val="clear" w:color="auto" w:fill="auto"/>
          </w:tcPr>
          <w:p w14:paraId="4616DED7" w14:textId="77777777" w:rsidR="00066802" w:rsidRPr="005F70FB" w:rsidRDefault="00066802" w:rsidP="00E74266">
            <w:pPr>
              <w:pStyle w:val="GlossEng2ptafter"/>
            </w:pPr>
            <w:r w:rsidRPr="005F70FB">
              <w:t>aunt</w:t>
            </w:r>
          </w:p>
        </w:tc>
        <w:tc>
          <w:tcPr>
            <w:tcW w:w="454" w:type="dxa"/>
            <w:gridSpan w:val="4"/>
            <w:shd w:val="clear" w:color="auto" w:fill="auto"/>
          </w:tcPr>
          <w:p w14:paraId="766FB53E" w14:textId="77777777" w:rsidR="00066802" w:rsidRPr="005F70FB" w:rsidRDefault="00066802" w:rsidP="00E74266">
            <w:pPr>
              <w:pStyle w:val="GlossEng2ptafter"/>
            </w:pPr>
            <w:r w:rsidRPr="005F70FB">
              <w:t>give</w:t>
            </w:r>
          </w:p>
        </w:tc>
        <w:tc>
          <w:tcPr>
            <w:tcW w:w="746" w:type="dxa"/>
            <w:gridSpan w:val="3"/>
            <w:shd w:val="clear" w:color="auto" w:fill="auto"/>
          </w:tcPr>
          <w:p w14:paraId="3689153E" w14:textId="77777777" w:rsidR="00066802" w:rsidRPr="005F70FB" w:rsidRDefault="00066802" w:rsidP="00E74266">
            <w:pPr>
              <w:pStyle w:val="GlossEng2ptafter"/>
            </w:pPr>
            <w:r w:rsidRPr="005F70FB">
              <w:t>show</w:t>
            </w:r>
          </w:p>
        </w:tc>
        <w:tc>
          <w:tcPr>
            <w:tcW w:w="868" w:type="dxa"/>
            <w:gridSpan w:val="7"/>
            <w:shd w:val="clear" w:color="auto" w:fill="auto"/>
          </w:tcPr>
          <w:p w14:paraId="4400BFF8" w14:textId="77777777" w:rsidR="00066802" w:rsidRPr="005F70FB" w:rsidRDefault="00066802" w:rsidP="00E74266">
            <w:pPr>
              <w:pStyle w:val="GlossEng2ptafter"/>
            </w:pPr>
            <w:r w:rsidRPr="005F70FB">
              <w:t>and.then</w:t>
            </w:r>
          </w:p>
        </w:tc>
        <w:tc>
          <w:tcPr>
            <w:tcW w:w="489" w:type="dxa"/>
            <w:gridSpan w:val="3"/>
            <w:shd w:val="clear" w:color="auto" w:fill="auto"/>
          </w:tcPr>
          <w:p w14:paraId="6BD15BC4" w14:textId="77777777" w:rsidR="00066802" w:rsidRPr="005F70FB" w:rsidRDefault="00066802" w:rsidP="00E74266">
            <w:pPr>
              <w:pStyle w:val="GlossEng2ptafter"/>
              <w:rPr>
                <w:rStyle w:val="ChSmallCaps"/>
              </w:rPr>
            </w:pPr>
            <w:r w:rsidRPr="005F70FB">
              <w:rPr>
                <w:rStyle w:val="ChSmallCaps"/>
              </w:rPr>
              <w:t>1sg</w:t>
            </w:r>
          </w:p>
        </w:tc>
        <w:tc>
          <w:tcPr>
            <w:tcW w:w="529" w:type="dxa"/>
            <w:gridSpan w:val="3"/>
            <w:shd w:val="clear" w:color="auto" w:fill="auto"/>
          </w:tcPr>
          <w:p w14:paraId="59BA63C4" w14:textId="77777777" w:rsidR="00066802" w:rsidRPr="005F70FB" w:rsidRDefault="00066802" w:rsidP="00E74266">
            <w:pPr>
              <w:pStyle w:val="GlossEng2ptafter"/>
            </w:pPr>
            <w:r w:rsidRPr="005F70FB">
              <w:t>give</w:t>
            </w:r>
          </w:p>
        </w:tc>
        <w:tc>
          <w:tcPr>
            <w:tcW w:w="696" w:type="dxa"/>
            <w:gridSpan w:val="6"/>
            <w:shd w:val="clear" w:color="auto" w:fill="auto"/>
          </w:tcPr>
          <w:p w14:paraId="5E922FE4" w14:textId="77777777" w:rsidR="00066802" w:rsidRPr="005F70FB" w:rsidRDefault="00066802" w:rsidP="00E74266">
            <w:pPr>
              <w:pStyle w:val="GlossEng2ptafter"/>
            </w:pPr>
            <w:r w:rsidRPr="005F70FB">
              <w:t>show</w:t>
            </w:r>
          </w:p>
        </w:tc>
        <w:tc>
          <w:tcPr>
            <w:tcW w:w="784" w:type="dxa"/>
            <w:gridSpan w:val="5"/>
            <w:shd w:val="clear" w:color="auto" w:fill="auto"/>
          </w:tcPr>
          <w:p w14:paraId="294427EE" w14:textId="77777777" w:rsidR="00066802" w:rsidRPr="005F70FB" w:rsidRDefault="00066802" w:rsidP="00E74266">
            <w:pPr>
              <w:pStyle w:val="GlossEng2ptafter"/>
            </w:pPr>
            <w:r w:rsidRPr="005F70FB">
              <w:t>tree</w:t>
            </w:r>
          </w:p>
        </w:tc>
        <w:tc>
          <w:tcPr>
            <w:tcW w:w="521" w:type="dxa"/>
            <w:gridSpan w:val="5"/>
            <w:shd w:val="clear" w:color="auto" w:fill="auto"/>
          </w:tcPr>
          <w:p w14:paraId="36BC90BB" w14:textId="77777777" w:rsidR="00066802" w:rsidRPr="005F70FB" w:rsidRDefault="00066802" w:rsidP="00E74266">
            <w:pPr>
              <w:pStyle w:val="GlossEng2ptafter"/>
              <w:rPr>
                <w:rStyle w:val="ChSmallCaps"/>
              </w:rPr>
            </w:pPr>
            <w:r w:rsidRPr="005F70FB">
              <w:rPr>
                <w:rStyle w:val="ChSmallCaps"/>
              </w:rPr>
              <w:t>rel</w:t>
            </w:r>
          </w:p>
        </w:tc>
      </w:tr>
      <w:tr w:rsidR="00AC23C4" w:rsidRPr="005F70FB" w14:paraId="7E4209A0" w14:textId="77777777" w:rsidTr="00B81EF8">
        <w:trPr>
          <w:gridAfter w:val="4"/>
          <w:wAfter w:w="510" w:type="dxa"/>
        </w:trPr>
        <w:tc>
          <w:tcPr>
            <w:tcW w:w="708" w:type="dxa"/>
            <w:shd w:val="clear" w:color="auto" w:fill="auto"/>
          </w:tcPr>
          <w:p w14:paraId="28A045F1" w14:textId="77777777" w:rsidR="00066802" w:rsidRPr="005F70FB" w:rsidRDefault="00066802" w:rsidP="00E74266">
            <w:pPr>
              <w:pStyle w:val="O0Nwnext"/>
            </w:pPr>
          </w:p>
        </w:tc>
        <w:tc>
          <w:tcPr>
            <w:tcW w:w="729" w:type="dxa"/>
            <w:gridSpan w:val="3"/>
            <w:shd w:val="clear" w:color="auto" w:fill="auto"/>
          </w:tcPr>
          <w:p w14:paraId="27A7FD74" w14:textId="77777777" w:rsidR="00066802" w:rsidRPr="005F70FB" w:rsidRDefault="00066802" w:rsidP="00E74266">
            <w:pPr>
              <w:pStyle w:val="Text"/>
            </w:pPr>
            <w:r w:rsidRPr="005F70FB">
              <w:t>Matias</w:t>
            </w:r>
          </w:p>
        </w:tc>
        <w:tc>
          <w:tcPr>
            <w:tcW w:w="477" w:type="dxa"/>
            <w:gridSpan w:val="3"/>
            <w:shd w:val="clear" w:color="auto" w:fill="auto"/>
          </w:tcPr>
          <w:p w14:paraId="72B308E1" w14:textId="77777777" w:rsidR="00066802" w:rsidRPr="005F70FB" w:rsidRDefault="00066802" w:rsidP="00E74266">
            <w:pPr>
              <w:pStyle w:val="Text"/>
            </w:pPr>
            <w:r w:rsidRPr="005F70FB">
              <w:t>de</w:t>
            </w:r>
          </w:p>
        </w:tc>
        <w:tc>
          <w:tcPr>
            <w:tcW w:w="1338" w:type="dxa"/>
            <w:gridSpan w:val="8"/>
            <w:shd w:val="clear" w:color="auto" w:fill="auto"/>
          </w:tcPr>
          <w:p w14:paraId="5968935A" w14:textId="77777777" w:rsidR="00066802" w:rsidRPr="005F70FB" w:rsidRDefault="00066802" w:rsidP="00E74266">
            <w:pPr>
              <w:pStyle w:val="Text"/>
            </w:pPr>
            <w:r w:rsidRPr="005F70FB">
              <w:t>takut,</w:t>
            </w:r>
          </w:p>
        </w:tc>
        <w:tc>
          <w:tcPr>
            <w:tcW w:w="772" w:type="dxa"/>
            <w:gridSpan w:val="6"/>
            <w:shd w:val="clear" w:color="auto" w:fill="auto"/>
          </w:tcPr>
          <w:p w14:paraId="1BE9C807" w14:textId="77777777" w:rsidR="00066802" w:rsidRPr="005F70FB" w:rsidRDefault="00066802" w:rsidP="00E74266">
            <w:pPr>
              <w:pStyle w:val="Text"/>
            </w:pPr>
            <w:r w:rsidRPr="005F70FB">
              <w:t>pohong</w:t>
            </w:r>
          </w:p>
        </w:tc>
        <w:tc>
          <w:tcPr>
            <w:tcW w:w="967" w:type="dxa"/>
            <w:gridSpan w:val="7"/>
            <w:shd w:val="clear" w:color="auto" w:fill="auto"/>
          </w:tcPr>
          <w:p w14:paraId="72AB7055" w14:textId="77777777" w:rsidR="00066802" w:rsidRPr="005F70FB" w:rsidRDefault="00066802" w:rsidP="00E74266">
            <w:pPr>
              <w:pStyle w:val="Text"/>
            </w:pPr>
            <w:r w:rsidRPr="005F70FB">
              <w:t>tagoyang,</w:t>
            </w:r>
          </w:p>
        </w:tc>
        <w:tc>
          <w:tcPr>
            <w:tcW w:w="372" w:type="dxa"/>
            <w:gridSpan w:val="3"/>
            <w:shd w:val="clear" w:color="auto" w:fill="auto"/>
          </w:tcPr>
          <w:p w14:paraId="36016B22" w14:textId="77777777" w:rsidR="00066802" w:rsidRPr="005F70FB" w:rsidRDefault="00066802" w:rsidP="00E74266">
            <w:pPr>
              <w:pStyle w:val="Text"/>
            </w:pPr>
            <w:r w:rsidRPr="005F70FB">
              <w:t>e,</w:t>
            </w:r>
          </w:p>
        </w:tc>
        <w:tc>
          <w:tcPr>
            <w:tcW w:w="468" w:type="dxa"/>
            <w:gridSpan w:val="4"/>
            <w:shd w:val="clear" w:color="auto" w:fill="auto"/>
          </w:tcPr>
          <w:p w14:paraId="6F77D3BC" w14:textId="77777777" w:rsidR="00066802" w:rsidRPr="005F70FB" w:rsidRDefault="00066802" w:rsidP="00E74266">
            <w:pPr>
              <w:pStyle w:val="Text"/>
            </w:pPr>
            <w:r w:rsidRPr="005F70FB">
              <w:t>Ise,</w:t>
            </w:r>
          </w:p>
        </w:tc>
        <w:tc>
          <w:tcPr>
            <w:tcW w:w="418" w:type="dxa"/>
            <w:gridSpan w:val="3"/>
            <w:shd w:val="clear" w:color="auto" w:fill="auto"/>
          </w:tcPr>
          <w:p w14:paraId="6302D213" w14:textId="77777777" w:rsidR="00066802" w:rsidRPr="005F70FB" w:rsidRDefault="00066802" w:rsidP="00E74266">
            <w:pPr>
              <w:pStyle w:val="Text"/>
            </w:pPr>
            <w:r w:rsidRPr="005F70FB">
              <w:t>Ise</w:t>
            </w:r>
          </w:p>
        </w:tc>
      </w:tr>
      <w:tr w:rsidR="00AC23C4" w:rsidRPr="005F70FB" w14:paraId="32A5E76B" w14:textId="77777777" w:rsidTr="00B81EF8">
        <w:trPr>
          <w:gridAfter w:val="4"/>
          <w:wAfter w:w="510" w:type="dxa"/>
        </w:trPr>
        <w:tc>
          <w:tcPr>
            <w:tcW w:w="708" w:type="dxa"/>
            <w:shd w:val="clear" w:color="auto" w:fill="auto"/>
          </w:tcPr>
          <w:p w14:paraId="46784074" w14:textId="77777777" w:rsidR="00066802" w:rsidRPr="005F70FB" w:rsidRDefault="00066802" w:rsidP="00E74266">
            <w:pPr>
              <w:pStyle w:val="GlossEng2ptafter"/>
            </w:pPr>
          </w:p>
        </w:tc>
        <w:tc>
          <w:tcPr>
            <w:tcW w:w="729" w:type="dxa"/>
            <w:gridSpan w:val="3"/>
            <w:shd w:val="clear" w:color="auto" w:fill="auto"/>
          </w:tcPr>
          <w:p w14:paraId="0E4D6967" w14:textId="77777777" w:rsidR="00066802" w:rsidRPr="005F70FB" w:rsidRDefault="00066802" w:rsidP="00E74266">
            <w:pPr>
              <w:pStyle w:val="GlossEng2ptafter"/>
            </w:pPr>
            <w:r w:rsidRPr="005F70FB">
              <w:t>Matias</w:t>
            </w:r>
          </w:p>
        </w:tc>
        <w:tc>
          <w:tcPr>
            <w:tcW w:w="477" w:type="dxa"/>
            <w:gridSpan w:val="3"/>
            <w:shd w:val="clear" w:color="auto" w:fill="auto"/>
          </w:tcPr>
          <w:p w14:paraId="4AD13DEE" w14:textId="77777777" w:rsidR="00066802" w:rsidRPr="005F70FB" w:rsidRDefault="00066802" w:rsidP="00E74266">
            <w:pPr>
              <w:pStyle w:val="GlossEng2ptafter"/>
              <w:rPr>
                <w:rStyle w:val="ChSmallCaps"/>
              </w:rPr>
            </w:pPr>
            <w:r w:rsidRPr="005F70FB">
              <w:rPr>
                <w:rStyle w:val="ChSmallCaps"/>
              </w:rPr>
              <w:t>3sg</w:t>
            </w:r>
          </w:p>
        </w:tc>
        <w:tc>
          <w:tcPr>
            <w:tcW w:w="1338" w:type="dxa"/>
            <w:gridSpan w:val="8"/>
            <w:shd w:val="clear" w:color="auto" w:fill="auto"/>
          </w:tcPr>
          <w:p w14:paraId="58419F10" w14:textId="77777777" w:rsidR="00066802" w:rsidRPr="005F70FB" w:rsidRDefault="00066802" w:rsidP="00E74266">
            <w:pPr>
              <w:pStyle w:val="GlossEng2ptafter"/>
            </w:pPr>
            <w:r w:rsidRPr="005F70FB">
              <w:t>feel.afraid(.of)</w:t>
            </w:r>
          </w:p>
        </w:tc>
        <w:tc>
          <w:tcPr>
            <w:tcW w:w="772" w:type="dxa"/>
            <w:gridSpan w:val="6"/>
            <w:shd w:val="clear" w:color="auto" w:fill="auto"/>
          </w:tcPr>
          <w:p w14:paraId="68800D37" w14:textId="77777777" w:rsidR="00066802" w:rsidRPr="005F70FB" w:rsidRDefault="00066802" w:rsidP="00E74266">
            <w:pPr>
              <w:pStyle w:val="GlossEng2ptafter"/>
            </w:pPr>
            <w:r w:rsidRPr="005F70FB">
              <w:t>tree</w:t>
            </w:r>
          </w:p>
        </w:tc>
        <w:tc>
          <w:tcPr>
            <w:tcW w:w="967" w:type="dxa"/>
            <w:gridSpan w:val="7"/>
            <w:shd w:val="clear" w:color="auto" w:fill="auto"/>
          </w:tcPr>
          <w:p w14:paraId="1387E01C" w14:textId="77777777" w:rsidR="00066802" w:rsidRPr="005F70FB" w:rsidRDefault="00066802" w:rsidP="00E74266">
            <w:pPr>
              <w:pStyle w:val="GlossEng2ptafter"/>
            </w:pPr>
            <w:r w:rsidRPr="005F70FB">
              <w:t>be.shaken</w:t>
            </w:r>
          </w:p>
        </w:tc>
        <w:tc>
          <w:tcPr>
            <w:tcW w:w="372" w:type="dxa"/>
            <w:gridSpan w:val="3"/>
            <w:shd w:val="clear" w:color="auto" w:fill="auto"/>
          </w:tcPr>
          <w:p w14:paraId="5EAD3F94" w14:textId="77777777" w:rsidR="00066802" w:rsidRPr="005F70FB" w:rsidRDefault="00066802" w:rsidP="00E74266">
            <w:pPr>
              <w:pStyle w:val="GlossEng2ptafter"/>
            </w:pPr>
            <w:r w:rsidRPr="005F70FB">
              <w:t>uh</w:t>
            </w:r>
          </w:p>
        </w:tc>
        <w:tc>
          <w:tcPr>
            <w:tcW w:w="468" w:type="dxa"/>
            <w:gridSpan w:val="4"/>
            <w:shd w:val="clear" w:color="auto" w:fill="auto"/>
          </w:tcPr>
          <w:p w14:paraId="376CED74" w14:textId="77777777" w:rsidR="00066802" w:rsidRPr="005F70FB" w:rsidRDefault="00066802" w:rsidP="00E74266">
            <w:pPr>
              <w:pStyle w:val="GlossEng2ptafter"/>
            </w:pPr>
            <w:r w:rsidRPr="005F70FB">
              <w:t>Ise</w:t>
            </w:r>
          </w:p>
        </w:tc>
        <w:tc>
          <w:tcPr>
            <w:tcW w:w="418" w:type="dxa"/>
            <w:gridSpan w:val="3"/>
            <w:shd w:val="clear" w:color="auto" w:fill="auto"/>
          </w:tcPr>
          <w:p w14:paraId="68DE4910" w14:textId="77777777" w:rsidR="00066802" w:rsidRPr="005F70FB" w:rsidRDefault="00066802" w:rsidP="00E74266">
            <w:pPr>
              <w:pStyle w:val="GlossEng2ptafter"/>
            </w:pPr>
            <w:r w:rsidRPr="005F70FB">
              <w:t>Ise</w:t>
            </w:r>
          </w:p>
        </w:tc>
      </w:tr>
      <w:tr w:rsidR="00AC23C4" w:rsidRPr="005F70FB" w14:paraId="73A21ECE" w14:textId="77777777" w:rsidTr="00B81EF8">
        <w:trPr>
          <w:gridAfter w:val="3"/>
          <w:wAfter w:w="501" w:type="dxa"/>
        </w:trPr>
        <w:tc>
          <w:tcPr>
            <w:tcW w:w="708" w:type="dxa"/>
            <w:shd w:val="clear" w:color="auto" w:fill="auto"/>
          </w:tcPr>
          <w:p w14:paraId="21ABD056" w14:textId="77777777" w:rsidR="00066802" w:rsidRPr="005F70FB" w:rsidRDefault="00066802" w:rsidP="00E74266">
            <w:pPr>
              <w:pStyle w:val="O0Nwnext"/>
            </w:pPr>
          </w:p>
        </w:tc>
        <w:tc>
          <w:tcPr>
            <w:tcW w:w="462" w:type="dxa"/>
            <w:gridSpan w:val="2"/>
            <w:shd w:val="clear" w:color="auto" w:fill="auto"/>
          </w:tcPr>
          <w:p w14:paraId="57642C43" w14:textId="77777777" w:rsidR="00066802" w:rsidRPr="005F70FB" w:rsidRDefault="00066802" w:rsidP="00E74266">
            <w:pPr>
              <w:pStyle w:val="Text"/>
            </w:pPr>
            <w:r w:rsidRPr="005F70FB">
              <w:t>dia</w:t>
            </w:r>
          </w:p>
        </w:tc>
        <w:tc>
          <w:tcPr>
            <w:tcW w:w="1350" w:type="dxa"/>
            <w:gridSpan w:val="8"/>
            <w:shd w:val="clear" w:color="auto" w:fill="auto"/>
          </w:tcPr>
          <w:p w14:paraId="3902E8F2" w14:textId="77777777" w:rsidR="00066802" w:rsidRPr="005F70FB" w:rsidRDefault="00066802" w:rsidP="00E74266">
            <w:pPr>
              <w:pStyle w:val="Text"/>
            </w:pPr>
            <w:r w:rsidRPr="005F70FB">
              <w:t>takut</w:t>
            </w:r>
          </w:p>
        </w:tc>
        <w:tc>
          <w:tcPr>
            <w:tcW w:w="784" w:type="dxa"/>
            <w:gridSpan w:val="6"/>
            <w:shd w:val="clear" w:color="auto" w:fill="auto"/>
          </w:tcPr>
          <w:p w14:paraId="3FAF6741" w14:textId="77777777" w:rsidR="00066802" w:rsidRPr="005F70FB" w:rsidRDefault="00066802" w:rsidP="00E74266">
            <w:pPr>
              <w:pStyle w:val="Text"/>
            </w:pPr>
            <w:r w:rsidRPr="005F70FB">
              <w:t>pohong</w:t>
            </w:r>
          </w:p>
        </w:tc>
        <w:tc>
          <w:tcPr>
            <w:tcW w:w="979" w:type="dxa"/>
            <w:gridSpan w:val="7"/>
            <w:shd w:val="clear" w:color="auto" w:fill="auto"/>
          </w:tcPr>
          <w:p w14:paraId="4718EC33" w14:textId="47EC3F73" w:rsidR="00066802" w:rsidRPr="005F70FB" w:rsidRDefault="00066802" w:rsidP="00E74266">
            <w:pPr>
              <w:pStyle w:val="Text"/>
            </w:pPr>
            <w:r w:rsidRPr="005F70FB">
              <w:t>tagoyang</w:t>
            </w:r>
            <w:r w:rsidR="00884446">
              <w:t>,</w:t>
            </w:r>
          </w:p>
        </w:tc>
        <w:tc>
          <w:tcPr>
            <w:tcW w:w="534" w:type="dxa"/>
            <w:gridSpan w:val="3"/>
            <w:shd w:val="clear" w:color="auto" w:fill="auto"/>
          </w:tcPr>
          <w:p w14:paraId="222A3439" w14:textId="013E23B3" w:rsidR="00066802" w:rsidRPr="005F70FB" w:rsidRDefault="00884446" w:rsidP="00E74266">
            <w:pPr>
              <w:pStyle w:val="Text"/>
            </w:pPr>
            <w:r>
              <w:t>jadi</w:t>
            </w:r>
          </w:p>
        </w:tc>
        <w:tc>
          <w:tcPr>
            <w:tcW w:w="489" w:type="dxa"/>
            <w:gridSpan w:val="3"/>
            <w:shd w:val="clear" w:color="auto" w:fill="auto"/>
          </w:tcPr>
          <w:p w14:paraId="4822446D" w14:textId="77777777" w:rsidR="00066802" w:rsidRPr="005F70FB" w:rsidRDefault="00066802" w:rsidP="00E74266">
            <w:pPr>
              <w:pStyle w:val="Text"/>
            </w:pPr>
            <w:r w:rsidRPr="005F70FB">
              <w:t>de</w:t>
            </w:r>
          </w:p>
        </w:tc>
        <w:tc>
          <w:tcPr>
            <w:tcW w:w="952" w:type="dxa"/>
            <w:gridSpan w:val="9"/>
            <w:shd w:val="clear" w:color="auto" w:fill="auto"/>
          </w:tcPr>
          <w:p w14:paraId="65A7DBA4" w14:textId="77777777" w:rsidR="00066802" w:rsidRPr="005F70FB" w:rsidRDefault="00066802" w:rsidP="00E74266">
            <w:pPr>
              <w:pStyle w:val="Text"/>
            </w:pPr>
            <w:r w:rsidRPr="005F70FB">
              <w:t>menangis</w:t>
            </w:r>
          </w:p>
        </w:tc>
      </w:tr>
      <w:tr w:rsidR="00AC23C4" w:rsidRPr="005F70FB" w14:paraId="525CD1F3" w14:textId="77777777" w:rsidTr="00B81EF8">
        <w:trPr>
          <w:gridAfter w:val="3"/>
          <w:wAfter w:w="501" w:type="dxa"/>
        </w:trPr>
        <w:tc>
          <w:tcPr>
            <w:tcW w:w="708" w:type="dxa"/>
            <w:shd w:val="clear" w:color="auto" w:fill="auto"/>
          </w:tcPr>
          <w:p w14:paraId="2D84CB2F" w14:textId="77777777" w:rsidR="00066802" w:rsidRPr="005F70FB" w:rsidRDefault="00066802" w:rsidP="00E74266">
            <w:pPr>
              <w:pStyle w:val="GlossEng"/>
            </w:pPr>
          </w:p>
        </w:tc>
        <w:tc>
          <w:tcPr>
            <w:tcW w:w="462" w:type="dxa"/>
            <w:gridSpan w:val="2"/>
            <w:shd w:val="clear" w:color="auto" w:fill="auto"/>
          </w:tcPr>
          <w:p w14:paraId="5A7397C6" w14:textId="77777777" w:rsidR="00066802" w:rsidRPr="005F70FB" w:rsidRDefault="00066802" w:rsidP="00E74266">
            <w:pPr>
              <w:pStyle w:val="GlossEng"/>
              <w:rPr>
                <w:rStyle w:val="ChSmallCaps"/>
              </w:rPr>
            </w:pPr>
            <w:r w:rsidRPr="005F70FB">
              <w:rPr>
                <w:rStyle w:val="ChSmallCaps"/>
              </w:rPr>
              <w:t>3sg</w:t>
            </w:r>
          </w:p>
        </w:tc>
        <w:tc>
          <w:tcPr>
            <w:tcW w:w="1350" w:type="dxa"/>
            <w:gridSpan w:val="8"/>
            <w:shd w:val="clear" w:color="auto" w:fill="auto"/>
          </w:tcPr>
          <w:p w14:paraId="1F926EA2" w14:textId="77777777" w:rsidR="00066802" w:rsidRPr="005F70FB" w:rsidRDefault="00066802" w:rsidP="00E74266">
            <w:pPr>
              <w:pStyle w:val="GlossEng"/>
            </w:pPr>
            <w:r w:rsidRPr="005F70FB">
              <w:t>feel.afraid(.of)</w:t>
            </w:r>
          </w:p>
        </w:tc>
        <w:tc>
          <w:tcPr>
            <w:tcW w:w="784" w:type="dxa"/>
            <w:gridSpan w:val="6"/>
            <w:shd w:val="clear" w:color="auto" w:fill="auto"/>
          </w:tcPr>
          <w:p w14:paraId="4FAAFF50" w14:textId="77777777" w:rsidR="00066802" w:rsidRPr="005F70FB" w:rsidRDefault="00066802" w:rsidP="00E74266">
            <w:pPr>
              <w:pStyle w:val="GlossEng"/>
            </w:pPr>
            <w:r w:rsidRPr="005F70FB">
              <w:t>tree</w:t>
            </w:r>
          </w:p>
        </w:tc>
        <w:tc>
          <w:tcPr>
            <w:tcW w:w="979" w:type="dxa"/>
            <w:gridSpan w:val="7"/>
            <w:shd w:val="clear" w:color="auto" w:fill="auto"/>
          </w:tcPr>
          <w:p w14:paraId="6E117E52" w14:textId="77777777" w:rsidR="00066802" w:rsidRPr="005F70FB" w:rsidRDefault="00066802" w:rsidP="00E74266">
            <w:pPr>
              <w:pStyle w:val="GlossEng"/>
            </w:pPr>
            <w:r w:rsidRPr="005F70FB">
              <w:t>be.shaken</w:t>
            </w:r>
          </w:p>
        </w:tc>
        <w:tc>
          <w:tcPr>
            <w:tcW w:w="534" w:type="dxa"/>
            <w:gridSpan w:val="3"/>
            <w:shd w:val="clear" w:color="auto" w:fill="auto"/>
          </w:tcPr>
          <w:p w14:paraId="3027FCF6" w14:textId="77777777" w:rsidR="00066802" w:rsidRPr="005F70FB" w:rsidRDefault="00066802" w:rsidP="00E74266">
            <w:pPr>
              <w:pStyle w:val="GlossEng"/>
            </w:pPr>
            <w:r w:rsidRPr="005F70FB">
              <w:t>so</w:t>
            </w:r>
          </w:p>
        </w:tc>
        <w:tc>
          <w:tcPr>
            <w:tcW w:w="489" w:type="dxa"/>
            <w:gridSpan w:val="3"/>
            <w:shd w:val="clear" w:color="auto" w:fill="auto"/>
          </w:tcPr>
          <w:p w14:paraId="092035DF" w14:textId="77777777" w:rsidR="00066802" w:rsidRPr="005F70FB" w:rsidRDefault="00066802" w:rsidP="00E74266">
            <w:pPr>
              <w:pStyle w:val="GlossEng"/>
              <w:rPr>
                <w:rStyle w:val="ChSmallCaps"/>
              </w:rPr>
            </w:pPr>
            <w:r w:rsidRPr="005F70FB">
              <w:rPr>
                <w:rStyle w:val="ChSmallCaps"/>
              </w:rPr>
              <w:t>3sg</w:t>
            </w:r>
          </w:p>
        </w:tc>
        <w:tc>
          <w:tcPr>
            <w:tcW w:w="952" w:type="dxa"/>
            <w:gridSpan w:val="9"/>
            <w:shd w:val="clear" w:color="auto" w:fill="auto"/>
          </w:tcPr>
          <w:p w14:paraId="33BF70F2" w14:textId="77777777" w:rsidR="00066802" w:rsidRPr="005F70FB" w:rsidRDefault="00066802" w:rsidP="00E74266">
            <w:pPr>
              <w:pStyle w:val="GlossEng"/>
            </w:pPr>
            <w:r w:rsidRPr="005F70FB">
              <w:t>cry</w:t>
            </w:r>
          </w:p>
        </w:tc>
      </w:tr>
    </w:tbl>
    <w:p w14:paraId="4DEF2F8B" w14:textId="4CD3F047" w:rsidR="00066802" w:rsidRPr="005F70FB" w:rsidRDefault="00066802" w:rsidP="00066802">
      <w:pPr>
        <w:pStyle w:val="FreeTranslEng"/>
      </w:pPr>
      <w:r w:rsidRPr="005F70FB">
        <w:t>Natalia: you haven</w:t>
      </w:r>
      <w:r w:rsidR="00B7093A" w:rsidRPr="005F70FB">
        <w:t>’</w:t>
      </w:r>
      <w:r w:rsidRPr="005F70FB">
        <w:t>t yet seen (the statue)?, ah, later on, maybe Matias or maybe tomorrow (you) walk (there) with me (</w:t>
      </w:r>
      <w:r w:rsidR="00B7093A" w:rsidRPr="005F70FB">
        <w:t>‘</w:t>
      </w:r>
      <w:r w:rsidRPr="005F70FB">
        <w:t>aunt</w:t>
      </w:r>
      <w:r w:rsidR="00B7093A" w:rsidRPr="005F70FB">
        <w:t>’</w:t>
      </w:r>
      <w:r w:rsidRPr="005F70FB">
        <w:t>), and then I (</w:t>
      </w:r>
      <w:r w:rsidR="00B7093A" w:rsidRPr="005F70FB">
        <w:t>‘</w:t>
      </w:r>
      <w:r w:rsidRPr="005F70FB">
        <w:t>aunt</w:t>
      </w:r>
      <w:r w:rsidR="00B7093A" w:rsidRPr="005F70FB">
        <w:t>’</w:t>
      </w:r>
      <w:r w:rsidRPr="005F70FB">
        <w:t>) will show, and then I</w:t>
      </w:r>
      <w:r w:rsidR="00B7093A" w:rsidRPr="005F70FB">
        <w:t>’</w:t>
      </w:r>
      <w:r w:rsidRPr="005F70FB">
        <w:t>ll show (you) the tree which Matias was afraid of, the shaking tree, uh Ise, Ise was afraid of the shaking tree, so she cried</w:t>
      </w:r>
    </w:p>
    <w:tbl>
      <w:tblPr>
        <w:tblW w:w="0" w:type="auto"/>
        <w:tblCellMar>
          <w:left w:w="42" w:type="dxa"/>
          <w:right w:w="42" w:type="dxa"/>
        </w:tblCellMar>
        <w:tblLook w:val="01E0" w:firstRow="1" w:lastRow="1" w:firstColumn="1" w:lastColumn="1" w:noHBand="0" w:noVBand="0"/>
      </w:tblPr>
      <w:tblGrid>
        <w:gridCol w:w="709"/>
        <w:gridCol w:w="596"/>
        <w:gridCol w:w="573"/>
        <w:gridCol w:w="618"/>
        <w:gridCol w:w="1129"/>
      </w:tblGrid>
      <w:tr w:rsidR="00AC23C4" w:rsidRPr="005F70FB" w14:paraId="73F97101" w14:textId="77777777" w:rsidTr="00AC23C4">
        <w:tc>
          <w:tcPr>
            <w:tcW w:w="709" w:type="dxa"/>
            <w:shd w:val="clear" w:color="auto" w:fill="auto"/>
          </w:tcPr>
          <w:p w14:paraId="6BFFC049" w14:textId="77777777" w:rsidR="00066802" w:rsidRPr="005F70FB" w:rsidRDefault="00066802" w:rsidP="00E74266">
            <w:pPr>
              <w:pStyle w:val="O0Nwnext"/>
            </w:pPr>
            <w:r w:rsidRPr="005F70FB">
              <w:t>0009</w:t>
            </w:r>
          </w:p>
        </w:tc>
        <w:tc>
          <w:tcPr>
            <w:tcW w:w="596" w:type="dxa"/>
            <w:shd w:val="clear" w:color="auto" w:fill="auto"/>
          </w:tcPr>
          <w:p w14:paraId="4D8093B9" w14:textId="77777777" w:rsidR="00066802" w:rsidRPr="005F70FB" w:rsidRDefault="00066802" w:rsidP="00E74266">
            <w:pPr>
              <w:pStyle w:val="Text"/>
            </w:pPr>
            <w:r w:rsidRPr="005F70FB">
              <w:rPr>
                <w:lang w:eastAsia="en-US"/>
              </w:rPr>
              <w:t>Wili</w:t>
            </w:r>
            <w:r w:rsidRPr="005F70FB">
              <w:t>:</w:t>
            </w:r>
          </w:p>
        </w:tc>
        <w:tc>
          <w:tcPr>
            <w:tcW w:w="573" w:type="dxa"/>
            <w:shd w:val="clear" w:color="auto" w:fill="auto"/>
          </w:tcPr>
          <w:p w14:paraId="58B00CED" w14:textId="77777777" w:rsidR="00066802" w:rsidRPr="005F70FB" w:rsidRDefault="00066802" w:rsidP="00E74266">
            <w:pPr>
              <w:pStyle w:val="Text"/>
            </w:pPr>
            <w:r w:rsidRPr="005F70FB">
              <w:t>yang</w:t>
            </w:r>
          </w:p>
        </w:tc>
        <w:tc>
          <w:tcPr>
            <w:tcW w:w="618" w:type="dxa"/>
            <w:shd w:val="clear" w:color="auto" w:fill="auto"/>
          </w:tcPr>
          <w:p w14:paraId="74ECCF70" w14:textId="77777777" w:rsidR="00066802" w:rsidRPr="005F70FB" w:rsidRDefault="00066802" w:rsidP="00E74266">
            <w:pPr>
              <w:pStyle w:val="Text"/>
            </w:pPr>
            <w:r w:rsidRPr="005F70FB">
              <w:t>dekat</w:t>
            </w:r>
          </w:p>
        </w:tc>
        <w:tc>
          <w:tcPr>
            <w:tcW w:w="1129" w:type="dxa"/>
            <w:shd w:val="clear" w:color="auto" w:fill="auto"/>
          </w:tcPr>
          <w:p w14:paraId="3BDEF8BE" w14:textId="77777777" w:rsidR="00066802" w:rsidRPr="005F70FB" w:rsidRDefault="00066802" w:rsidP="00E74266">
            <w:pPr>
              <w:pStyle w:val="Text"/>
            </w:pPr>
            <w:r w:rsidRPr="005F70FB">
              <w:t>ruma-sakit?</w:t>
            </w:r>
          </w:p>
        </w:tc>
      </w:tr>
      <w:tr w:rsidR="00AC23C4" w:rsidRPr="005F70FB" w14:paraId="337B745D" w14:textId="77777777" w:rsidTr="00AC23C4">
        <w:tc>
          <w:tcPr>
            <w:tcW w:w="709" w:type="dxa"/>
            <w:shd w:val="clear" w:color="auto" w:fill="auto"/>
          </w:tcPr>
          <w:p w14:paraId="4371275A" w14:textId="77777777" w:rsidR="00066802" w:rsidRPr="005F70FB" w:rsidRDefault="00066802" w:rsidP="00E74266">
            <w:pPr>
              <w:pStyle w:val="GlossEng"/>
            </w:pPr>
          </w:p>
        </w:tc>
        <w:tc>
          <w:tcPr>
            <w:tcW w:w="596" w:type="dxa"/>
            <w:shd w:val="clear" w:color="auto" w:fill="auto"/>
          </w:tcPr>
          <w:p w14:paraId="66FF886D" w14:textId="77777777" w:rsidR="00066802" w:rsidRPr="005F70FB" w:rsidRDefault="00066802" w:rsidP="00E74266">
            <w:pPr>
              <w:pStyle w:val="GlossEng"/>
            </w:pPr>
          </w:p>
        </w:tc>
        <w:tc>
          <w:tcPr>
            <w:tcW w:w="573" w:type="dxa"/>
            <w:shd w:val="clear" w:color="auto" w:fill="auto"/>
          </w:tcPr>
          <w:p w14:paraId="7421AA8A" w14:textId="77777777" w:rsidR="00066802" w:rsidRPr="005F70FB" w:rsidRDefault="00066802" w:rsidP="00E74266">
            <w:pPr>
              <w:pStyle w:val="GlossEng"/>
              <w:rPr>
                <w:rStyle w:val="ChSmallCaps"/>
              </w:rPr>
            </w:pPr>
            <w:r w:rsidRPr="005F70FB">
              <w:rPr>
                <w:rStyle w:val="ChSmallCaps"/>
              </w:rPr>
              <w:t>rel</w:t>
            </w:r>
          </w:p>
        </w:tc>
        <w:tc>
          <w:tcPr>
            <w:tcW w:w="618" w:type="dxa"/>
            <w:shd w:val="clear" w:color="auto" w:fill="auto"/>
          </w:tcPr>
          <w:p w14:paraId="4A987462" w14:textId="77777777" w:rsidR="00066802" w:rsidRPr="005F70FB" w:rsidRDefault="00066802" w:rsidP="00E74266">
            <w:pPr>
              <w:pStyle w:val="GlossEng"/>
            </w:pPr>
            <w:r w:rsidRPr="005F70FB">
              <w:t>near</w:t>
            </w:r>
          </w:p>
        </w:tc>
        <w:tc>
          <w:tcPr>
            <w:tcW w:w="1129" w:type="dxa"/>
            <w:shd w:val="clear" w:color="auto" w:fill="auto"/>
          </w:tcPr>
          <w:p w14:paraId="55B59E01" w14:textId="77777777" w:rsidR="00066802" w:rsidRPr="005F70FB" w:rsidRDefault="00066802" w:rsidP="00E74266">
            <w:pPr>
              <w:pStyle w:val="GlossEng"/>
            </w:pPr>
            <w:r w:rsidRPr="005F70FB">
              <w:t>hospital</w:t>
            </w:r>
          </w:p>
        </w:tc>
      </w:tr>
    </w:tbl>
    <w:p w14:paraId="222BF21F" w14:textId="77777777" w:rsidR="00066802" w:rsidRPr="005F70FB" w:rsidRDefault="00066802" w:rsidP="00066802">
      <w:pPr>
        <w:pStyle w:val="FreeTranslEng"/>
      </w:pPr>
      <w:r w:rsidRPr="005F70FB">
        <w:rPr>
          <w:lang w:eastAsia="en-US"/>
        </w:rPr>
        <w:t>Wili</w:t>
      </w:r>
      <w:r w:rsidRPr="005F70FB">
        <w:t>: (the one) which is close to the hospital?</w:t>
      </w:r>
    </w:p>
    <w:tbl>
      <w:tblPr>
        <w:tblW w:w="0" w:type="auto"/>
        <w:tblCellMar>
          <w:left w:w="42" w:type="dxa"/>
          <w:right w:w="42" w:type="dxa"/>
        </w:tblCellMar>
        <w:tblLook w:val="01E0" w:firstRow="1" w:lastRow="1" w:firstColumn="1" w:lastColumn="1" w:noHBand="0" w:noVBand="0"/>
      </w:tblPr>
      <w:tblGrid>
        <w:gridCol w:w="709"/>
        <w:gridCol w:w="551"/>
        <w:gridCol w:w="360"/>
        <w:gridCol w:w="706"/>
      </w:tblGrid>
      <w:tr w:rsidR="00066802" w:rsidRPr="005F70FB" w14:paraId="5D402097" w14:textId="77777777" w:rsidTr="00AC23C4">
        <w:tc>
          <w:tcPr>
            <w:tcW w:w="709" w:type="dxa"/>
            <w:shd w:val="clear" w:color="auto" w:fill="auto"/>
          </w:tcPr>
          <w:p w14:paraId="0AF45D0A" w14:textId="77777777" w:rsidR="00066802" w:rsidRPr="005F70FB" w:rsidRDefault="00066802" w:rsidP="00E74266">
            <w:pPr>
              <w:pStyle w:val="O0Nwnext"/>
            </w:pPr>
            <w:r w:rsidRPr="005F70FB">
              <w:t>0010</w:t>
            </w:r>
          </w:p>
        </w:tc>
        <w:tc>
          <w:tcPr>
            <w:tcW w:w="551" w:type="dxa"/>
            <w:shd w:val="clear" w:color="auto" w:fill="auto"/>
          </w:tcPr>
          <w:p w14:paraId="5BA210F0" w14:textId="77777777" w:rsidR="00066802" w:rsidRPr="005F70FB" w:rsidRDefault="00066802" w:rsidP="00E74266">
            <w:pPr>
              <w:pStyle w:val="Text"/>
            </w:pPr>
            <w:r w:rsidRPr="005F70FB">
              <w:t>MC:</w:t>
            </w:r>
          </w:p>
        </w:tc>
        <w:tc>
          <w:tcPr>
            <w:tcW w:w="360" w:type="dxa"/>
            <w:shd w:val="clear" w:color="auto" w:fill="auto"/>
          </w:tcPr>
          <w:p w14:paraId="7370ABE3" w14:textId="77777777" w:rsidR="00066802" w:rsidRPr="005F70FB" w:rsidRDefault="00066802" w:rsidP="00E74266">
            <w:pPr>
              <w:pStyle w:val="Text"/>
            </w:pPr>
            <w:r w:rsidRPr="005F70FB">
              <w:t>di</w:t>
            </w:r>
          </w:p>
        </w:tc>
        <w:tc>
          <w:tcPr>
            <w:tcW w:w="706" w:type="dxa"/>
            <w:shd w:val="clear" w:color="auto" w:fill="auto"/>
          </w:tcPr>
          <w:p w14:paraId="447F2876" w14:textId="77777777" w:rsidR="00066802" w:rsidRPr="005F70FB" w:rsidRDefault="00066802" w:rsidP="00E74266">
            <w:pPr>
              <w:pStyle w:val="Text"/>
            </w:pPr>
            <w:r w:rsidRPr="005F70FB">
              <w:t>mana?</w:t>
            </w:r>
          </w:p>
        </w:tc>
      </w:tr>
      <w:tr w:rsidR="00066802" w:rsidRPr="005F70FB" w14:paraId="04CDA7E9" w14:textId="77777777" w:rsidTr="00AC23C4">
        <w:tc>
          <w:tcPr>
            <w:tcW w:w="709" w:type="dxa"/>
            <w:shd w:val="clear" w:color="auto" w:fill="auto"/>
          </w:tcPr>
          <w:p w14:paraId="002F2603" w14:textId="77777777" w:rsidR="00066802" w:rsidRPr="005F70FB" w:rsidRDefault="00066802" w:rsidP="00E74266">
            <w:pPr>
              <w:pStyle w:val="GlossEng"/>
            </w:pPr>
          </w:p>
        </w:tc>
        <w:tc>
          <w:tcPr>
            <w:tcW w:w="551" w:type="dxa"/>
            <w:shd w:val="clear" w:color="auto" w:fill="auto"/>
          </w:tcPr>
          <w:p w14:paraId="2BD1FCCF" w14:textId="77777777" w:rsidR="00066802" w:rsidRPr="005F70FB" w:rsidRDefault="00066802" w:rsidP="00E74266">
            <w:pPr>
              <w:pStyle w:val="GlossEng"/>
            </w:pPr>
          </w:p>
        </w:tc>
        <w:tc>
          <w:tcPr>
            <w:tcW w:w="360" w:type="dxa"/>
            <w:shd w:val="clear" w:color="auto" w:fill="auto"/>
          </w:tcPr>
          <w:p w14:paraId="31DC6220" w14:textId="77777777" w:rsidR="00066802" w:rsidRPr="005F70FB" w:rsidRDefault="00066802" w:rsidP="00E74266">
            <w:pPr>
              <w:pStyle w:val="GlossEng"/>
            </w:pPr>
            <w:r w:rsidRPr="005F70FB">
              <w:t>at</w:t>
            </w:r>
          </w:p>
        </w:tc>
        <w:tc>
          <w:tcPr>
            <w:tcW w:w="706" w:type="dxa"/>
            <w:shd w:val="clear" w:color="auto" w:fill="auto"/>
          </w:tcPr>
          <w:p w14:paraId="6EAD2E14" w14:textId="77777777" w:rsidR="00066802" w:rsidRPr="005F70FB" w:rsidRDefault="00066802" w:rsidP="00E74266">
            <w:pPr>
              <w:pStyle w:val="GlossEng"/>
            </w:pPr>
            <w:r w:rsidRPr="005F70FB">
              <w:t>where</w:t>
            </w:r>
          </w:p>
        </w:tc>
      </w:tr>
    </w:tbl>
    <w:p w14:paraId="60AF45D2" w14:textId="77777777" w:rsidR="00066802" w:rsidRPr="005F70FB" w:rsidRDefault="00066802" w:rsidP="00066802">
      <w:pPr>
        <w:pStyle w:val="FreeTranslEng"/>
      </w:pPr>
      <w:r w:rsidRPr="005F70FB">
        <w:t>MC: where?</w:t>
      </w:r>
    </w:p>
    <w:tbl>
      <w:tblPr>
        <w:tblW w:w="0" w:type="auto"/>
        <w:tblCellMar>
          <w:left w:w="42" w:type="dxa"/>
          <w:right w:w="42" w:type="dxa"/>
        </w:tblCellMar>
        <w:tblLook w:val="01E0" w:firstRow="1" w:lastRow="1" w:firstColumn="1" w:lastColumn="1" w:noHBand="0" w:noVBand="0"/>
      </w:tblPr>
      <w:tblGrid>
        <w:gridCol w:w="709"/>
        <w:gridCol w:w="840"/>
        <w:gridCol w:w="360"/>
        <w:gridCol w:w="618"/>
        <w:gridCol w:w="1040"/>
        <w:gridCol w:w="595"/>
        <w:gridCol w:w="484"/>
        <w:gridCol w:w="540"/>
      </w:tblGrid>
      <w:tr w:rsidR="00AC23C4" w:rsidRPr="005F70FB" w14:paraId="2FED4BF8" w14:textId="77777777" w:rsidTr="004E5A52">
        <w:tc>
          <w:tcPr>
            <w:tcW w:w="709" w:type="dxa"/>
            <w:shd w:val="clear" w:color="auto" w:fill="auto"/>
          </w:tcPr>
          <w:p w14:paraId="3F1681A0" w14:textId="77777777" w:rsidR="00066802" w:rsidRPr="005F70FB" w:rsidRDefault="00066802" w:rsidP="00E74266">
            <w:pPr>
              <w:pStyle w:val="O0Nwnext"/>
            </w:pPr>
            <w:r w:rsidRPr="005F70FB">
              <w:t>0011</w:t>
            </w:r>
          </w:p>
        </w:tc>
        <w:tc>
          <w:tcPr>
            <w:tcW w:w="840" w:type="dxa"/>
            <w:shd w:val="clear" w:color="auto" w:fill="auto"/>
          </w:tcPr>
          <w:p w14:paraId="5D77A606" w14:textId="77777777" w:rsidR="00066802" w:rsidRPr="005F70FB" w:rsidRDefault="00066802" w:rsidP="00E74266">
            <w:pPr>
              <w:pStyle w:val="Text"/>
            </w:pPr>
            <w:r w:rsidRPr="005F70FB">
              <w:t>Natalia:</w:t>
            </w:r>
          </w:p>
        </w:tc>
        <w:tc>
          <w:tcPr>
            <w:tcW w:w="360" w:type="dxa"/>
            <w:shd w:val="clear" w:color="auto" w:fill="auto"/>
          </w:tcPr>
          <w:p w14:paraId="52291848" w14:textId="77777777" w:rsidR="00066802" w:rsidRPr="005F70FB" w:rsidRDefault="00066802" w:rsidP="00E74266">
            <w:pPr>
              <w:pStyle w:val="Text"/>
            </w:pPr>
            <w:r w:rsidRPr="005F70FB">
              <w:t>di</w:t>
            </w:r>
          </w:p>
        </w:tc>
        <w:tc>
          <w:tcPr>
            <w:tcW w:w="618" w:type="dxa"/>
            <w:shd w:val="clear" w:color="auto" w:fill="auto"/>
          </w:tcPr>
          <w:p w14:paraId="0D9575C6" w14:textId="77777777" w:rsidR="00066802" w:rsidRPr="005F70FB" w:rsidRDefault="00066802" w:rsidP="00E74266">
            <w:pPr>
              <w:pStyle w:val="Text"/>
            </w:pPr>
            <w:r w:rsidRPr="005F70FB">
              <w:t>dekat</w:t>
            </w:r>
          </w:p>
        </w:tc>
        <w:tc>
          <w:tcPr>
            <w:tcW w:w="1040" w:type="dxa"/>
            <w:shd w:val="clear" w:color="auto" w:fill="auto"/>
          </w:tcPr>
          <w:p w14:paraId="39D3EAD2" w14:textId="77777777" w:rsidR="00066802" w:rsidRPr="005F70FB" w:rsidRDefault="00066802" w:rsidP="00E74266">
            <w:pPr>
              <w:pStyle w:val="Text"/>
            </w:pPr>
            <w:r w:rsidRPr="005F70FB">
              <w:t>ruma-sakit</w:t>
            </w:r>
          </w:p>
        </w:tc>
        <w:tc>
          <w:tcPr>
            <w:tcW w:w="595" w:type="dxa"/>
            <w:shd w:val="clear" w:color="auto" w:fill="auto"/>
          </w:tcPr>
          <w:p w14:paraId="11E4557B" w14:textId="77777777" w:rsidR="00066802" w:rsidRPr="005F70FB" w:rsidRDefault="00066802" w:rsidP="00E74266">
            <w:pPr>
              <w:pStyle w:val="Text"/>
            </w:pPr>
            <w:r w:rsidRPr="005F70FB">
              <w:t>sebla</w:t>
            </w:r>
          </w:p>
        </w:tc>
        <w:tc>
          <w:tcPr>
            <w:tcW w:w="484" w:type="dxa"/>
            <w:shd w:val="clear" w:color="auto" w:fill="auto"/>
          </w:tcPr>
          <w:p w14:paraId="7FB00554" w14:textId="77777777" w:rsidR="00066802" w:rsidRPr="005F70FB" w:rsidRDefault="00066802" w:rsidP="00E74266">
            <w:pPr>
              <w:pStyle w:val="Text"/>
            </w:pPr>
            <w:r w:rsidRPr="005F70FB">
              <w:t>laut</w:t>
            </w:r>
          </w:p>
        </w:tc>
        <w:tc>
          <w:tcPr>
            <w:tcW w:w="540" w:type="dxa"/>
            <w:shd w:val="clear" w:color="auto" w:fill="auto"/>
          </w:tcPr>
          <w:p w14:paraId="1EC969D1" w14:textId="77777777" w:rsidR="00066802" w:rsidRPr="005F70FB" w:rsidRDefault="00066802" w:rsidP="00E74266">
            <w:pPr>
              <w:pStyle w:val="Text"/>
            </w:pPr>
            <w:r w:rsidRPr="005F70FB">
              <w:t>dulu</w:t>
            </w:r>
          </w:p>
        </w:tc>
      </w:tr>
      <w:tr w:rsidR="00AC23C4" w:rsidRPr="005F70FB" w14:paraId="3C04A65C" w14:textId="77777777" w:rsidTr="004E5A52">
        <w:tc>
          <w:tcPr>
            <w:tcW w:w="709" w:type="dxa"/>
            <w:shd w:val="clear" w:color="auto" w:fill="auto"/>
          </w:tcPr>
          <w:p w14:paraId="3D884927" w14:textId="77777777" w:rsidR="00066802" w:rsidRPr="005F70FB" w:rsidRDefault="00066802" w:rsidP="00E74266">
            <w:pPr>
              <w:pStyle w:val="GlossEng"/>
            </w:pPr>
          </w:p>
        </w:tc>
        <w:tc>
          <w:tcPr>
            <w:tcW w:w="840" w:type="dxa"/>
            <w:shd w:val="clear" w:color="auto" w:fill="auto"/>
          </w:tcPr>
          <w:p w14:paraId="306B31C3" w14:textId="77777777" w:rsidR="00066802" w:rsidRPr="005F70FB" w:rsidRDefault="00066802" w:rsidP="00E74266">
            <w:pPr>
              <w:pStyle w:val="GlossEng"/>
            </w:pPr>
          </w:p>
        </w:tc>
        <w:tc>
          <w:tcPr>
            <w:tcW w:w="360" w:type="dxa"/>
            <w:shd w:val="clear" w:color="auto" w:fill="auto"/>
          </w:tcPr>
          <w:p w14:paraId="1B60E274" w14:textId="77777777" w:rsidR="00066802" w:rsidRPr="005F70FB" w:rsidRDefault="00066802" w:rsidP="00E74266">
            <w:pPr>
              <w:pStyle w:val="GlossEng"/>
            </w:pPr>
            <w:r w:rsidRPr="005F70FB">
              <w:t>at</w:t>
            </w:r>
          </w:p>
        </w:tc>
        <w:tc>
          <w:tcPr>
            <w:tcW w:w="618" w:type="dxa"/>
            <w:shd w:val="clear" w:color="auto" w:fill="auto"/>
          </w:tcPr>
          <w:p w14:paraId="6EDC4318" w14:textId="77777777" w:rsidR="00066802" w:rsidRPr="005F70FB" w:rsidRDefault="00066802" w:rsidP="00E74266">
            <w:pPr>
              <w:pStyle w:val="GlossEng"/>
            </w:pPr>
            <w:r w:rsidRPr="005F70FB">
              <w:t>near</w:t>
            </w:r>
          </w:p>
        </w:tc>
        <w:tc>
          <w:tcPr>
            <w:tcW w:w="1040" w:type="dxa"/>
            <w:shd w:val="clear" w:color="auto" w:fill="auto"/>
          </w:tcPr>
          <w:p w14:paraId="1306F073" w14:textId="77777777" w:rsidR="00066802" w:rsidRPr="005F70FB" w:rsidRDefault="00066802" w:rsidP="00E74266">
            <w:pPr>
              <w:pStyle w:val="GlossEng"/>
            </w:pPr>
            <w:r w:rsidRPr="005F70FB">
              <w:t>hospital</w:t>
            </w:r>
          </w:p>
        </w:tc>
        <w:tc>
          <w:tcPr>
            <w:tcW w:w="595" w:type="dxa"/>
            <w:shd w:val="clear" w:color="auto" w:fill="auto"/>
          </w:tcPr>
          <w:p w14:paraId="0C4321A7" w14:textId="77777777" w:rsidR="00066802" w:rsidRPr="005F70FB" w:rsidRDefault="00066802" w:rsidP="00E74266">
            <w:pPr>
              <w:pStyle w:val="GlossEng"/>
            </w:pPr>
            <w:r w:rsidRPr="005F70FB">
              <w:t>side</w:t>
            </w:r>
          </w:p>
        </w:tc>
        <w:tc>
          <w:tcPr>
            <w:tcW w:w="484" w:type="dxa"/>
            <w:shd w:val="clear" w:color="auto" w:fill="auto"/>
          </w:tcPr>
          <w:p w14:paraId="066ECE27" w14:textId="77777777" w:rsidR="00066802" w:rsidRPr="005F70FB" w:rsidRDefault="00066802" w:rsidP="00E74266">
            <w:pPr>
              <w:pStyle w:val="GlossEng"/>
            </w:pPr>
            <w:r w:rsidRPr="005F70FB">
              <w:t>sea</w:t>
            </w:r>
          </w:p>
        </w:tc>
        <w:tc>
          <w:tcPr>
            <w:tcW w:w="540" w:type="dxa"/>
            <w:shd w:val="clear" w:color="auto" w:fill="auto"/>
          </w:tcPr>
          <w:p w14:paraId="63E75069" w14:textId="670E6C97" w:rsidR="00066802" w:rsidRPr="005F70FB" w:rsidRDefault="004E5A52" w:rsidP="00E74266">
            <w:pPr>
              <w:pStyle w:val="GlossEng"/>
            </w:pPr>
            <w:r>
              <w:t>first</w:t>
            </w:r>
          </w:p>
        </w:tc>
      </w:tr>
    </w:tbl>
    <w:p w14:paraId="196EE593" w14:textId="77777777" w:rsidR="00066802" w:rsidRPr="005F70FB" w:rsidRDefault="00066802" w:rsidP="00066802">
      <w:pPr>
        <w:pStyle w:val="FreeTranslEng"/>
      </w:pPr>
      <w:r w:rsidRPr="005F70FB">
        <w:t>Natalia: (it) is close to the hospital toward the ocean, in the past</w:t>
      </w:r>
    </w:p>
    <w:tbl>
      <w:tblPr>
        <w:tblW w:w="0" w:type="auto"/>
        <w:tblCellMar>
          <w:left w:w="42" w:type="dxa"/>
          <w:right w:w="42" w:type="dxa"/>
        </w:tblCellMar>
        <w:tblLook w:val="01E0" w:firstRow="1" w:lastRow="1" w:firstColumn="1" w:lastColumn="1" w:noHBand="0" w:noVBand="0"/>
      </w:tblPr>
      <w:tblGrid>
        <w:gridCol w:w="709"/>
        <w:gridCol w:w="596"/>
        <w:gridCol w:w="573"/>
        <w:gridCol w:w="618"/>
        <w:gridCol w:w="562"/>
        <w:gridCol w:w="651"/>
        <w:gridCol w:w="651"/>
      </w:tblGrid>
      <w:tr w:rsidR="00AC23C4" w:rsidRPr="005F70FB" w14:paraId="305C4F4E" w14:textId="77777777" w:rsidTr="00AC23C4">
        <w:tc>
          <w:tcPr>
            <w:tcW w:w="709" w:type="dxa"/>
            <w:shd w:val="clear" w:color="auto" w:fill="auto"/>
          </w:tcPr>
          <w:p w14:paraId="4E69FD30" w14:textId="77777777" w:rsidR="00066802" w:rsidRPr="005F70FB" w:rsidRDefault="00066802" w:rsidP="00E74266">
            <w:pPr>
              <w:pStyle w:val="O0Nwnext"/>
            </w:pPr>
            <w:r w:rsidRPr="005F70FB">
              <w:t>0012</w:t>
            </w:r>
          </w:p>
        </w:tc>
        <w:tc>
          <w:tcPr>
            <w:tcW w:w="596" w:type="dxa"/>
            <w:shd w:val="clear" w:color="auto" w:fill="auto"/>
          </w:tcPr>
          <w:p w14:paraId="5322EA89" w14:textId="77777777" w:rsidR="00066802" w:rsidRPr="005F70FB" w:rsidRDefault="00066802" w:rsidP="00E74266">
            <w:pPr>
              <w:pStyle w:val="Text"/>
            </w:pPr>
            <w:r w:rsidRPr="005F70FB">
              <w:rPr>
                <w:lang w:eastAsia="en-US"/>
              </w:rPr>
              <w:t>Wili</w:t>
            </w:r>
            <w:r w:rsidRPr="005F70FB">
              <w:t>:</w:t>
            </w:r>
          </w:p>
        </w:tc>
        <w:tc>
          <w:tcPr>
            <w:tcW w:w="573" w:type="dxa"/>
            <w:shd w:val="clear" w:color="auto" w:fill="auto"/>
          </w:tcPr>
          <w:p w14:paraId="7D8C6A46" w14:textId="77777777" w:rsidR="00066802" w:rsidRPr="005F70FB" w:rsidRDefault="00066802" w:rsidP="00E74266">
            <w:pPr>
              <w:pStyle w:val="Text"/>
            </w:pPr>
            <w:r w:rsidRPr="005F70FB">
              <w:t>yang</w:t>
            </w:r>
          </w:p>
        </w:tc>
        <w:tc>
          <w:tcPr>
            <w:tcW w:w="618" w:type="dxa"/>
            <w:shd w:val="clear" w:color="auto" w:fill="auto"/>
          </w:tcPr>
          <w:p w14:paraId="0ED5FDD6" w14:textId="77777777" w:rsidR="00066802" w:rsidRPr="005F70FB" w:rsidRDefault="00066802" w:rsidP="00E74266">
            <w:pPr>
              <w:pStyle w:val="Text"/>
            </w:pPr>
            <w:r w:rsidRPr="005F70FB">
              <w:t>dekat</w:t>
            </w:r>
          </w:p>
        </w:tc>
        <w:tc>
          <w:tcPr>
            <w:tcW w:w="562" w:type="dxa"/>
            <w:shd w:val="clear" w:color="auto" w:fill="auto"/>
          </w:tcPr>
          <w:p w14:paraId="4277BEB4" w14:textId="77777777" w:rsidR="00066802" w:rsidRPr="005F70FB" w:rsidRDefault="00066802" w:rsidP="00E74266">
            <w:pPr>
              <w:pStyle w:val="Text"/>
            </w:pPr>
            <w:r w:rsidRPr="005F70FB">
              <w:t>ada</w:t>
            </w:r>
          </w:p>
        </w:tc>
        <w:tc>
          <w:tcPr>
            <w:tcW w:w="651" w:type="dxa"/>
            <w:shd w:val="clear" w:color="auto" w:fill="auto"/>
          </w:tcPr>
          <w:p w14:paraId="06DBCF91" w14:textId="77777777" w:rsidR="00066802" w:rsidRPr="005F70FB" w:rsidRDefault="00066802" w:rsidP="00E74266">
            <w:pPr>
              <w:pStyle w:val="Text"/>
            </w:pPr>
            <w:r w:rsidRPr="005F70FB">
              <w:t>ruma</w:t>
            </w:r>
          </w:p>
        </w:tc>
        <w:tc>
          <w:tcPr>
            <w:tcW w:w="651" w:type="dxa"/>
            <w:shd w:val="clear" w:color="auto" w:fill="auto"/>
          </w:tcPr>
          <w:p w14:paraId="39B6AECA" w14:textId="77777777" w:rsidR="00066802" w:rsidRPr="005F70FB" w:rsidRDefault="00066802" w:rsidP="00E74266">
            <w:pPr>
              <w:pStyle w:val="Text"/>
            </w:pPr>
            <w:r w:rsidRPr="005F70FB">
              <w:t>to?</w:t>
            </w:r>
          </w:p>
        </w:tc>
      </w:tr>
      <w:tr w:rsidR="00AC23C4" w:rsidRPr="005F70FB" w14:paraId="43304AFC" w14:textId="77777777" w:rsidTr="00AC23C4">
        <w:tc>
          <w:tcPr>
            <w:tcW w:w="709" w:type="dxa"/>
            <w:shd w:val="clear" w:color="auto" w:fill="auto"/>
          </w:tcPr>
          <w:p w14:paraId="605B2798" w14:textId="77777777" w:rsidR="00066802" w:rsidRPr="005F70FB" w:rsidRDefault="00066802" w:rsidP="00E74266">
            <w:pPr>
              <w:pStyle w:val="GlossEng"/>
            </w:pPr>
          </w:p>
        </w:tc>
        <w:tc>
          <w:tcPr>
            <w:tcW w:w="596" w:type="dxa"/>
            <w:shd w:val="clear" w:color="auto" w:fill="auto"/>
          </w:tcPr>
          <w:p w14:paraId="240ADE44" w14:textId="77777777" w:rsidR="00066802" w:rsidRPr="005F70FB" w:rsidRDefault="00066802" w:rsidP="00E74266">
            <w:pPr>
              <w:pStyle w:val="GlossEng"/>
            </w:pPr>
          </w:p>
        </w:tc>
        <w:tc>
          <w:tcPr>
            <w:tcW w:w="573" w:type="dxa"/>
            <w:shd w:val="clear" w:color="auto" w:fill="auto"/>
          </w:tcPr>
          <w:p w14:paraId="4FFDADB2" w14:textId="77777777" w:rsidR="00066802" w:rsidRPr="005F70FB" w:rsidRDefault="00066802" w:rsidP="00E74266">
            <w:pPr>
              <w:pStyle w:val="GlossEng"/>
              <w:rPr>
                <w:rStyle w:val="ChSmallCaps"/>
              </w:rPr>
            </w:pPr>
            <w:r w:rsidRPr="005F70FB">
              <w:rPr>
                <w:rStyle w:val="ChSmallCaps"/>
              </w:rPr>
              <w:t>rel</w:t>
            </w:r>
          </w:p>
        </w:tc>
        <w:tc>
          <w:tcPr>
            <w:tcW w:w="618" w:type="dxa"/>
            <w:shd w:val="clear" w:color="auto" w:fill="auto"/>
          </w:tcPr>
          <w:p w14:paraId="51FD5B15" w14:textId="77777777" w:rsidR="00066802" w:rsidRPr="005F70FB" w:rsidRDefault="00066802" w:rsidP="00E74266">
            <w:pPr>
              <w:pStyle w:val="GlossEng"/>
            </w:pPr>
            <w:r w:rsidRPr="005F70FB">
              <w:t>near</w:t>
            </w:r>
          </w:p>
        </w:tc>
        <w:tc>
          <w:tcPr>
            <w:tcW w:w="562" w:type="dxa"/>
            <w:shd w:val="clear" w:color="auto" w:fill="auto"/>
          </w:tcPr>
          <w:p w14:paraId="7F9C1129" w14:textId="77777777" w:rsidR="00066802" w:rsidRPr="005F70FB" w:rsidRDefault="00066802" w:rsidP="00E74266">
            <w:pPr>
              <w:pStyle w:val="GlossEng"/>
            </w:pPr>
            <w:r w:rsidRPr="005F70FB">
              <w:t>exist</w:t>
            </w:r>
          </w:p>
        </w:tc>
        <w:tc>
          <w:tcPr>
            <w:tcW w:w="651" w:type="dxa"/>
            <w:shd w:val="clear" w:color="auto" w:fill="auto"/>
          </w:tcPr>
          <w:p w14:paraId="214B5E9D" w14:textId="77777777" w:rsidR="00066802" w:rsidRPr="005F70FB" w:rsidRDefault="00066802" w:rsidP="00E74266">
            <w:pPr>
              <w:pStyle w:val="GlossEng"/>
            </w:pPr>
            <w:r w:rsidRPr="005F70FB">
              <w:t>house</w:t>
            </w:r>
          </w:p>
        </w:tc>
        <w:tc>
          <w:tcPr>
            <w:tcW w:w="651" w:type="dxa"/>
            <w:shd w:val="clear" w:color="auto" w:fill="auto"/>
          </w:tcPr>
          <w:p w14:paraId="6379654E" w14:textId="77777777" w:rsidR="00066802" w:rsidRPr="005F70FB" w:rsidRDefault="00066802" w:rsidP="00E74266">
            <w:pPr>
              <w:pStyle w:val="GlossEng"/>
            </w:pPr>
            <w:r w:rsidRPr="005F70FB">
              <w:t>right?</w:t>
            </w:r>
          </w:p>
        </w:tc>
      </w:tr>
    </w:tbl>
    <w:p w14:paraId="2EB983BC" w14:textId="77777777" w:rsidR="00066802" w:rsidRPr="005F70FB" w:rsidRDefault="00066802" w:rsidP="00066802">
      <w:pPr>
        <w:pStyle w:val="FreeTranslEng"/>
      </w:pPr>
      <w:r w:rsidRPr="005F70FB">
        <w:rPr>
          <w:lang w:eastAsia="en-US"/>
        </w:rPr>
        <w:t>Wili</w:t>
      </w:r>
      <w:r w:rsidRPr="005F70FB">
        <w:t>: close by where the houses are, right?</w:t>
      </w:r>
    </w:p>
    <w:tbl>
      <w:tblPr>
        <w:tblW w:w="6146" w:type="dxa"/>
        <w:tblCellMar>
          <w:left w:w="42" w:type="dxa"/>
          <w:right w:w="42" w:type="dxa"/>
        </w:tblCellMar>
        <w:tblLook w:val="01E0" w:firstRow="1" w:lastRow="1" w:firstColumn="1" w:lastColumn="1" w:noHBand="0" w:noVBand="0"/>
      </w:tblPr>
      <w:tblGrid>
        <w:gridCol w:w="709"/>
        <w:gridCol w:w="840"/>
        <w:gridCol w:w="66"/>
        <w:gridCol w:w="695"/>
        <w:gridCol w:w="162"/>
        <w:gridCol w:w="651"/>
        <w:gridCol w:w="360"/>
        <w:gridCol w:w="668"/>
        <w:gridCol w:w="484"/>
        <w:gridCol w:w="711"/>
        <w:gridCol w:w="800"/>
      </w:tblGrid>
      <w:tr w:rsidR="00AC23C4" w:rsidRPr="005F70FB" w14:paraId="5D839550" w14:textId="77777777" w:rsidTr="00AC23C4">
        <w:tc>
          <w:tcPr>
            <w:tcW w:w="709" w:type="dxa"/>
            <w:shd w:val="clear" w:color="auto" w:fill="auto"/>
          </w:tcPr>
          <w:p w14:paraId="1DFF8323" w14:textId="77777777" w:rsidR="00066802" w:rsidRPr="005F70FB" w:rsidRDefault="00066802" w:rsidP="00E74266">
            <w:pPr>
              <w:pStyle w:val="O0Nwnext"/>
            </w:pPr>
            <w:r w:rsidRPr="005F70FB">
              <w:t>0013</w:t>
            </w:r>
          </w:p>
        </w:tc>
        <w:tc>
          <w:tcPr>
            <w:tcW w:w="840" w:type="dxa"/>
            <w:shd w:val="clear" w:color="auto" w:fill="auto"/>
          </w:tcPr>
          <w:p w14:paraId="6E56A643" w14:textId="77777777" w:rsidR="00066802" w:rsidRPr="005F70FB" w:rsidRDefault="00066802" w:rsidP="00E74266">
            <w:pPr>
              <w:pStyle w:val="Text"/>
            </w:pPr>
            <w:r w:rsidRPr="005F70FB">
              <w:t>Natalia:</w:t>
            </w:r>
          </w:p>
        </w:tc>
        <w:tc>
          <w:tcPr>
            <w:tcW w:w="923" w:type="dxa"/>
            <w:gridSpan w:val="3"/>
            <w:shd w:val="clear" w:color="auto" w:fill="auto"/>
          </w:tcPr>
          <w:p w14:paraId="0D353C4C" w14:textId="77777777" w:rsidR="00066802" w:rsidRPr="005F70FB" w:rsidRDefault="00066802" w:rsidP="00E74266">
            <w:pPr>
              <w:pStyle w:val="Text"/>
            </w:pPr>
            <w:r w:rsidRPr="005F70FB">
              <w:t>mm-mm,</w:t>
            </w:r>
          </w:p>
        </w:tc>
        <w:tc>
          <w:tcPr>
            <w:tcW w:w="651" w:type="dxa"/>
            <w:shd w:val="clear" w:color="auto" w:fill="auto"/>
          </w:tcPr>
          <w:p w14:paraId="4E56EF13" w14:textId="77777777" w:rsidR="00066802" w:rsidRPr="005F70FB" w:rsidRDefault="00066802" w:rsidP="00E74266">
            <w:pPr>
              <w:pStyle w:val="Text"/>
            </w:pPr>
            <w:r w:rsidRPr="005F70FB">
              <w:t>ruma</w:t>
            </w:r>
          </w:p>
        </w:tc>
        <w:tc>
          <w:tcPr>
            <w:tcW w:w="360" w:type="dxa"/>
            <w:shd w:val="clear" w:color="auto" w:fill="auto"/>
          </w:tcPr>
          <w:p w14:paraId="781E7FF8" w14:textId="77777777" w:rsidR="00066802" w:rsidRPr="005F70FB" w:rsidRDefault="00066802" w:rsidP="00E74266">
            <w:pPr>
              <w:pStyle w:val="Text"/>
            </w:pPr>
            <w:r w:rsidRPr="005F70FB">
              <w:t>di</w:t>
            </w:r>
          </w:p>
        </w:tc>
        <w:tc>
          <w:tcPr>
            <w:tcW w:w="668" w:type="dxa"/>
            <w:shd w:val="clear" w:color="auto" w:fill="auto"/>
          </w:tcPr>
          <w:p w14:paraId="452045A7" w14:textId="77777777" w:rsidR="00066802" w:rsidRPr="005F70FB" w:rsidRDefault="00066802" w:rsidP="00E74266">
            <w:pPr>
              <w:pStyle w:val="Text"/>
            </w:pPr>
            <w:r w:rsidRPr="005F70FB">
              <w:t>pante,</w:t>
            </w:r>
          </w:p>
        </w:tc>
        <w:tc>
          <w:tcPr>
            <w:tcW w:w="484" w:type="dxa"/>
            <w:shd w:val="clear" w:color="auto" w:fill="auto"/>
          </w:tcPr>
          <w:p w14:paraId="021CFB8D" w14:textId="77777777" w:rsidR="00066802" w:rsidRPr="005F70FB" w:rsidRDefault="00066802" w:rsidP="00E74266">
            <w:pPr>
              <w:pStyle w:val="Text"/>
            </w:pPr>
            <w:r w:rsidRPr="005F70FB">
              <w:t>jadi</w:t>
            </w:r>
          </w:p>
        </w:tc>
        <w:tc>
          <w:tcPr>
            <w:tcW w:w="711" w:type="dxa"/>
            <w:shd w:val="clear" w:color="auto" w:fill="auto"/>
          </w:tcPr>
          <w:p w14:paraId="2CEB0892" w14:textId="77777777" w:rsidR="00066802" w:rsidRPr="005F70FB" w:rsidRDefault="00066802" w:rsidP="00E74266">
            <w:pPr>
              <w:pStyle w:val="Text"/>
            </w:pPr>
            <w:r w:rsidRPr="005F70FB">
              <w:t>luar</w:t>
            </w:r>
          </w:p>
        </w:tc>
        <w:tc>
          <w:tcPr>
            <w:tcW w:w="800" w:type="dxa"/>
            <w:shd w:val="clear" w:color="auto" w:fill="auto"/>
          </w:tcPr>
          <w:p w14:paraId="4FB4934B" w14:textId="77777777" w:rsidR="00066802" w:rsidRPr="005F70FB" w:rsidRDefault="00066802" w:rsidP="00E74266">
            <w:pPr>
              <w:pStyle w:val="Text"/>
            </w:pPr>
            <w:r w:rsidRPr="005F70FB">
              <w:t>biasa</w:t>
            </w:r>
          </w:p>
        </w:tc>
      </w:tr>
      <w:tr w:rsidR="00AC23C4" w:rsidRPr="005F70FB" w14:paraId="1ACAFBF8" w14:textId="77777777" w:rsidTr="00AC23C4">
        <w:tc>
          <w:tcPr>
            <w:tcW w:w="709" w:type="dxa"/>
            <w:shd w:val="clear" w:color="auto" w:fill="auto"/>
          </w:tcPr>
          <w:p w14:paraId="1C03FB93" w14:textId="77777777" w:rsidR="00066802" w:rsidRPr="005F70FB" w:rsidRDefault="00066802" w:rsidP="00E74266">
            <w:pPr>
              <w:pStyle w:val="GlossEng2ptafter"/>
            </w:pPr>
          </w:p>
        </w:tc>
        <w:tc>
          <w:tcPr>
            <w:tcW w:w="840" w:type="dxa"/>
            <w:shd w:val="clear" w:color="auto" w:fill="auto"/>
          </w:tcPr>
          <w:p w14:paraId="5FD70440" w14:textId="77777777" w:rsidR="00066802" w:rsidRPr="005F70FB" w:rsidRDefault="00066802" w:rsidP="00E74266">
            <w:pPr>
              <w:pStyle w:val="GlossEng2ptafter"/>
            </w:pPr>
          </w:p>
        </w:tc>
        <w:tc>
          <w:tcPr>
            <w:tcW w:w="923" w:type="dxa"/>
            <w:gridSpan w:val="3"/>
            <w:shd w:val="clear" w:color="auto" w:fill="auto"/>
          </w:tcPr>
          <w:p w14:paraId="56CB00E3" w14:textId="77777777" w:rsidR="00066802" w:rsidRPr="005F70FB" w:rsidRDefault="00066802" w:rsidP="00E74266">
            <w:pPr>
              <w:pStyle w:val="GlossEng2ptafter"/>
            </w:pPr>
            <w:r w:rsidRPr="005F70FB">
              <w:t>mhm</w:t>
            </w:r>
          </w:p>
        </w:tc>
        <w:tc>
          <w:tcPr>
            <w:tcW w:w="651" w:type="dxa"/>
            <w:shd w:val="clear" w:color="auto" w:fill="auto"/>
          </w:tcPr>
          <w:p w14:paraId="44EDE50C" w14:textId="77777777" w:rsidR="00066802" w:rsidRPr="005F70FB" w:rsidRDefault="00066802" w:rsidP="00E74266">
            <w:pPr>
              <w:pStyle w:val="GlossEng2ptafter"/>
            </w:pPr>
            <w:r w:rsidRPr="005F70FB">
              <w:t>house</w:t>
            </w:r>
          </w:p>
        </w:tc>
        <w:tc>
          <w:tcPr>
            <w:tcW w:w="360" w:type="dxa"/>
            <w:shd w:val="clear" w:color="auto" w:fill="auto"/>
          </w:tcPr>
          <w:p w14:paraId="7578DC5E" w14:textId="77777777" w:rsidR="00066802" w:rsidRPr="005F70FB" w:rsidRDefault="00066802" w:rsidP="00E74266">
            <w:pPr>
              <w:pStyle w:val="GlossEng2ptafter"/>
            </w:pPr>
            <w:r w:rsidRPr="005F70FB">
              <w:t>at</w:t>
            </w:r>
          </w:p>
        </w:tc>
        <w:tc>
          <w:tcPr>
            <w:tcW w:w="668" w:type="dxa"/>
            <w:shd w:val="clear" w:color="auto" w:fill="auto"/>
          </w:tcPr>
          <w:p w14:paraId="38AAE847" w14:textId="77777777" w:rsidR="00066802" w:rsidRPr="005F70FB" w:rsidRDefault="00066802" w:rsidP="00E74266">
            <w:pPr>
              <w:pStyle w:val="GlossEng2ptafter"/>
            </w:pPr>
            <w:r w:rsidRPr="005F70FB">
              <w:t>coast</w:t>
            </w:r>
          </w:p>
        </w:tc>
        <w:tc>
          <w:tcPr>
            <w:tcW w:w="484" w:type="dxa"/>
            <w:shd w:val="clear" w:color="auto" w:fill="auto"/>
          </w:tcPr>
          <w:p w14:paraId="0F9DB573" w14:textId="77777777" w:rsidR="00066802" w:rsidRPr="005F70FB" w:rsidRDefault="00066802" w:rsidP="00E74266">
            <w:pPr>
              <w:pStyle w:val="GlossEng2ptafter"/>
            </w:pPr>
            <w:r w:rsidRPr="005F70FB">
              <w:t>so</w:t>
            </w:r>
          </w:p>
        </w:tc>
        <w:tc>
          <w:tcPr>
            <w:tcW w:w="711" w:type="dxa"/>
            <w:shd w:val="clear" w:color="auto" w:fill="auto"/>
          </w:tcPr>
          <w:p w14:paraId="3046C576" w14:textId="77777777" w:rsidR="00066802" w:rsidRPr="005F70FB" w:rsidRDefault="00066802" w:rsidP="00E74266">
            <w:pPr>
              <w:pStyle w:val="GlossEng2ptafter"/>
            </w:pPr>
            <w:r w:rsidRPr="005F70FB">
              <w:t>outside</w:t>
            </w:r>
          </w:p>
        </w:tc>
        <w:tc>
          <w:tcPr>
            <w:tcW w:w="800" w:type="dxa"/>
            <w:shd w:val="clear" w:color="auto" w:fill="auto"/>
          </w:tcPr>
          <w:p w14:paraId="2611FAB0" w14:textId="77777777" w:rsidR="00066802" w:rsidRPr="005F70FB" w:rsidRDefault="00066802" w:rsidP="00E74266">
            <w:pPr>
              <w:pStyle w:val="GlossEng2ptafter"/>
            </w:pPr>
            <w:r w:rsidRPr="005F70FB">
              <w:t>be.usual</w:t>
            </w:r>
          </w:p>
        </w:tc>
      </w:tr>
      <w:tr w:rsidR="00066802" w:rsidRPr="005F70FB" w14:paraId="3FAA3A0C" w14:textId="77777777" w:rsidTr="00AC23C4">
        <w:trPr>
          <w:gridAfter w:val="7"/>
          <w:wAfter w:w="3836" w:type="dxa"/>
        </w:trPr>
        <w:tc>
          <w:tcPr>
            <w:tcW w:w="709" w:type="dxa"/>
            <w:shd w:val="clear" w:color="auto" w:fill="auto"/>
          </w:tcPr>
          <w:p w14:paraId="78311E40" w14:textId="77777777" w:rsidR="00066802" w:rsidRPr="005F70FB" w:rsidRDefault="00066802" w:rsidP="00E74266">
            <w:pPr>
              <w:pStyle w:val="O0Nwnext"/>
            </w:pPr>
          </w:p>
        </w:tc>
        <w:tc>
          <w:tcPr>
            <w:tcW w:w="906" w:type="dxa"/>
            <w:gridSpan w:val="2"/>
            <w:shd w:val="clear" w:color="auto" w:fill="auto"/>
          </w:tcPr>
          <w:p w14:paraId="0F627031" w14:textId="77777777" w:rsidR="00066802" w:rsidRPr="005F70FB" w:rsidRDefault="00066802" w:rsidP="00E74266">
            <w:pPr>
              <w:pStyle w:val="Text"/>
            </w:pPr>
            <w:r w:rsidRPr="005F70FB">
              <w:t>((pause))</w:t>
            </w:r>
          </w:p>
        </w:tc>
        <w:tc>
          <w:tcPr>
            <w:tcW w:w="695" w:type="dxa"/>
            <w:shd w:val="clear" w:color="auto" w:fill="auto"/>
          </w:tcPr>
          <w:p w14:paraId="4E76D3DA" w14:textId="77777777" w:rsidR="00066802" w:rsidRPr="005F70FB" w:rsidRDefault="00066802" w:rsidP="00E74266">
            <w:pPr>
              <w:pStyle w:val="Text"/>
            </w:pPr>
            <w:r w:rsidRPr="005F70FB">
              <w:t>sampe</w:t>
            </w:r>
          </w:p>
        </w:tc>
      </w:tr>
      <w:tr w:rsidR="00066802" w:rsidRPr="005F70FB" w14:paraId="47173E8D" w14:textId="77777777" w:rsidTr="00AC23C4">
        <w:trPr>
          <w:gridAfter w:val="7"/>
          <w:wAfter w:w="3836" w:type="dxa"/>
        </w:trPr>
        <w:tc>
          <w:tcPr>
            <w:tcW w:w="709" w:type="dxa"/>
            <w:shd w:val="clear" w:color="auto" w:fill="auto"/>
          </w:tcPr>
          <w:p w14:paraId="0081AEC3" w14:textId="77777777" w:rsidR="00066802" w:rsidRPr="005F70FB" w:rsidRDefault="00066802" w:rsidP="00E74266">
            <w:pPr>
              <w:pStyle w:val="GlossEng"/>
            </w:pPr>
          </w:p>
        </w:tc>
        <w:tc>
          <w:tcPr>
            <w:tcW w:w="906" w:type="dxa"/>
            <w:gridSpan w:val="2"/>
            <w:shd w:val="clear" w:color="auto" w:fill="auto"/>
          </w:tcPr>
          <w:p w14:paraId="0A1A1E7F" w14:textId="77777777" w:rsidR="00066802" w:rsidRPr="005F70FB" w:rsidRDefault="00066802" w:rsidP="00E74266">
            <w:pPr>
              <w:pStyle w:val="GlossEng"/>
            </w:pPr>
          </w:p>
        </w:tc>
        <w:tc>
          <w:tcPr>
            <w:tcW w:w="695" w:type="dxa"/>
            <w:shd w:val="clear" w:color="auto" w:fill="auto"/>
          </w:tcPr>
          <w:p w14:paraId="2710B5B2" w14:textId="2D9F1A6D" w:rsidR="00066802" w:rsidRPr="005F70FB" w:rsidRDefault="00AC0050" w:rsidP="00E74266">
            <w:pPr>
              <w:pStyle w:val="GlossEng"/>
            </w:pPr>
            <w:r w:rsidRPr="005F70FB">
              <w:t>until</w:t>
            </w:r>
          </w:p>
        </w:tc>
      </w:tr>
    </w:tbl>
    <w:p w14:paraId="61C770FD" w14:textId="77777777" w:rsidR="00066802" w:rsidRPr="005F70FB" w:rsidRDefault="00066802" w:rsidP="00066802">
      <w:pPr>
        <w:pStyle w:val="FreeTranslEng"/>
      </w:pPr>
      <w:r w:rsidRPr="005F70FB">
        <w:t>Natalia: mhm, the houses along the beach, so this has been magnificent</w:t>
      </w:r>
      <w:r w:rsidRPr="005F70FB">
        <w:rPr>
          <w:rStyle w:val="FootnoteReference"/>
        </w:rPr>
        <w:footnoteReference w:id="265"/>
      </w:r>
      <w:r w:rsidRPr="005F70FB">
        <w:t xml:space="preserve"> ((pause)) until</w:t>
      </w:r>
    </w:p>
    <w:tbl>
      <w:tblPr>
        <w:tblW w:w="0" w:type="auto"/>
        <w:tblCellMar>
          <w:left w:w="42" w:type="dxa"/>
          <w:right w:w="42" w:type="dxa"/>
        </w:tblCellMar>
        <w:tblLook w:val="01E0" w:firstRow="1" w:lastRow="1" w:firstColumn="1" w:lastColumn="1" w:noHBand="0" w:noVBand="0"/>
      </w:tblPr>
      <w:tblGrid>
        <w:gridCol w:w="709"/>
        <w:gridCol w:w="596"/>
        <w:gridCol w:w="806"/>
        <w:gridCol w:w="777"/>
      </w:tblGrid>
      <w:tr w:rsidR="00066802" w:rsidRPr="005F70FB" w14:paraId="08578D26" w14:textId="77777777" w:rsidTr="00245645">
        <w:tc>
          <w:tcPr>
            <w:tcW w:w="709" w:type="dxa"/>
            <w:shd w:val="clear" w:color="auto" w:fill="auto"/>
          </w:tcPr>
          <w:p w14:paraId="3B468043" w14:textId="77777777" w:rsidR="00066802" w:rsidRPr="005F70FB" w:rsidRDefault="00066802" w:rsidP="00E74266">
            <w:pPr>
              <w:pStyle w:val="O0Nwnext"/>
            </w:pPr>
            <w:r w:rsidRPr="005F70FB">
              <w:t>0014</w:t>
            </w:r>
          </w:p>
        </w:tc>
        <w:tc>
          <w:tcPr>
            <w:tcW w:w="596" w:type="dxa"/>
            <w:shd w:val="clear" w:color="auto" w:fill="auto"/>
          </w:tcPr>
          <w:p w14:paraId="1AB368D4" w14:textId="77777777" w:rsidR="00066802" w:rsidRPr="005F70FB" w:rsidRDefault="00066802" w:rsidP="00E74266">
            <w:pPr>
              <w:pStyle w:val="Text"/>
            </w:pPr>
            <w:r w:rsidRPr="005F70FB">
              <w:rPr>
                <w:lang w:eastAsia="en-US"/>
              </w:rPr>
              <w:t>Wili</w:t>
            </w:r>
            <w:r w:rsidRPr="005F70FB">
              <w:t>:</w:t>
            </w:r>
          </w:p>
        </w:tc>
        <w:tc>
          <w:tcPr>
            <w:tcW w:w="806" w:type="dxa"/>
            <w:shd w:val="clear" w:color="auto" w:fill="auto"/>
          </w:tcPr>
          <w:p w14:paraId="6FC9425D" w14:textId="77777777" w:rsidR="00066802" w:rsidRPr="005F70FB" w:rsidRDefault="00066802" w:rsidP="00E74266">
            <w:pPr>
              <w:pStyle w:val="Text"/>
            </w:pPr>
            <w:r w:rsidRPr="005F70FB">
              <w:t>skarang</w:t>
            </w:r>
          </w:p>
        </w:tc>
        <w:tc>
          <w:tcPr>
            <w:tcW w:w="777" w:type="dxa"/>
            <w:shd w:val="clear" w:color="auto" w:fill="auto"/>
          </w:tcPr>
          <w:p w14:paraId="1703D037" w14:textId="77777777" w:rsidR="00066802" w:rsidRPr="005F70FB" w:rsidRDefault="00066802" w:rsidP="00E74266">
            <w:pPr>
              <w:pStyle w:val="Text"/>
            </w:pPr>
            <w:r w:rsidRPr="005F70FB">
              <w:t>ini</w:t>
            </w:r>
          </w:p>
        </w:tc>
      </w:tr>
      <w:tr w:rsidR="00066802" w:rsidRPr="005F70FB" w14:paraId="2A477FBA" w14:textId="77777777" w:rsidTr="00245645">
        <w:tc>
          <w:tcPr>
            <w:tcW w:w="709" w:type="dxa"/>
            <w:shd w:val="clear" w:color="auto" w:fill="auto"/>
          </w:tcPr>
          <w:p w14:paraId="21CEA301" w14:textId="77777777" w:rsidR="00066802" w:rsidRPr="005F70FB" w:rsidRDefault="00066802" w:rsidP="00E74266">
            <w:pPr>
              <w:pStyle w:val="GlossEng"/>
            </w:pPr>
          </w:p>
        </w:tc>
        <w:tc>
          <w:tcPr>
            <w:tcW w:w="596" w:type="dxa"/>
            <w:shd w:val="clear" w:color="auto" w:fill="auto"/>
          </w:tcPr>
          <w:p w14:paraId="0F5019AF" w14:textId="77777777" w:rsidR="00066802" w:rsidRPr="005F70FB" w:rsidRDefault="00066802" w:rsidP="00E74266">
            <w:pPr>
              <w:pStyle w:val="GlossEng"/>
            </w:pPr>
          </w:p>
        </w:tc>
        <w:tc>
          <w:tcPr>
            <w:tcW w:w="806" w:type="dxa"/>
            <w:shd w:val="clear" w:color="auto" w:fill="auto"/>
          </w:tcPr>
          <w:p w14:paraId="0EF60A85" w14:textId="015A5F4A" w:rsidR="00066802" w:rsidRPr="005F70FB" w:rsidRDefault="00245645" w:rsidP="00E74266">
            <w:pPr>
              <w:pStyle w:val="GlossEng"/>
            </w:pPr>
            <w:r>
              <w:t>now</w:t>
            </w:r>
          </w:p>
        </w:tc>
        <w:tc>
          <w:tcPr>
            <w:tcW w:w="777" w:type="dxa"/>
            <w:shd w:val="clear" w:color="auto" w:fill="auto"/>
          </w:tcPr>
          <w:p w14:paraId="0FFE4FC9" w14:textId="77777777" w:rsidR="00066802" w:rsidRPr="005F70FB" w:rsidRDefault="00066802" w:rsidP="00E74266">
            <w:pPr>
              <w:pStyle w:val="GlossEng"/>
              <w:rPr>
                <w:rStyle w:val="ChSmallCaps"/>
              </w:rPr>
            </w:pPr>
            <w:r w:rsidRPr="005F70FB">
              <w:rPr>
                <w:rStyle w:val="ChSmallCaps"/>
              </w:rPr>
              <w:t>d.prox</w:t>
            </w:r>
          </w:p>
        </w:tc>
      </w:tr>
    </w:tbl>
    <w:p w14:paraId="13FBD4C5" w14:textId="77777777" w:rsidR="00066802" w:rsidRPr="005F70FB" w:rsidRDefault="00066802" w:rsidP="00066802">
      <w:pPr>
        <w:pStyle w:val="FreeTranslEng"/>
      </w:pPr>
      <w:r w:rsidRPr="005F70FB">
        <w:rPr>
          <w:lang w:eastAsia="en-US"/>
        </w:rPr>
        <w:t>Wili</w:t>
      </w:r>
      <w:r w:rsidRPr="005F70FB">
        <w:t>: now!</w:t>
      </w:r>
    </w:p>
    <w:tbl>
      <w:tblPr>
        <w:tblW w:w="6758" w:type="dxa"/>
        <w:tblCellMar>
          <w:left w:w="42" w:type="dxa"/>
          <w:right w:w="42" w:type="dxa"/>
        </w:tblCellMar>
        <w:tblLook w:val="01E0" w:firstRow="1" w:lastRow="1" w:firstColumn="1" w:lastColumn="1" w:noHBand="0" w:noVBand="0"/>
      </w:tblPr>
      <w:tblGrid>
        <w:gridCol w:w="707"/>
        <w:gridCol w:w="842"/>
        <w:gridCol w:w="399"/>
        <w:gridCol w:w="305"/>
        <w:gridCol w:w="152"/>
        <w:gridCol w:w="243"/>
        <w:gridCol w:w="243"/>
        <w:gridCol w:w="130"/>
        <w:gridCol w:w="746"/>
        <w:gridCol w:w="13"/>
        <w:gridCol w:w="706"/>
        <w:gridCol w:w="157"/>
        <w:gridCol w:w="538"/>
        <w:gridCol w:w="32"/>
        <w:gridCol w:w="586"/>
        <w:gridCol w:w="118"/>
        <w:gridCol w:w="486"/>
        <w:gridCol w:w="158"/>
        <w:gridCol w:w="197"/>
      </w:tblGrid>
      <w:tr w:rsidR="00AC23C4" w:rsidRPr="005F70FB" w14:paraId="73D1DA88" w14:textId="77777777" w:rsidTr="00245645">
        <w:tc>
          <w:tcPr>
            <w:tcW w:w="707" w:type="dxa"/>
            <w:shd w:val="clear" w:color="auto" w:fill="auto"/>
          </w:tcPr>
          <w:p w14:paraId="3F1E4702" w14:textId="77777777" w:rsidR="00066802" w:rsidRPr="005F70FB" w:rsidRDefault="00066802" w:rsidP="00E74266">
            <w:pPr>
              <w:pStyle w:val="O0Nwnext"/>
            </w:pPr>
            <w:r w:rsidRPr="005F70FB">
              <w:t>0015</w:t>
            </w:r>
          </w:p>
        </w:tc>
        <w:tc>
          <w:tcPr>
            <w:tcW w:w="842" w:type="dxa"/>
            <w:shd w:val="clear" w:color="auto" w:fill="auto"/>
          </w:tcPr>
          <w:p w14:paraId="0796EF79" w14:textId="77777777" w:rsidR="00066802" w:rsidRPr="005F70FB" w:rsidRDefault="00066802" w:rsidP="00E74266">
            <w:pPr>
              <w:pStyle w:val="Text"/>
            </w:pPr>
            <w:r w:rsidRPr="005F70FB">
              <w:t>Natalia:</w:t>
            </w:r>
          </w:p>
        </w:tc>
        <w:tc>
          <w:tcPr>
            <w:tcW w:w="856" w:type="dxa"/>
            <w:gridSpan w:val="3"/>
            <w:shd w:val="clear" w:color="auto" w:fill="auto"/>
          </w:tcPr>
          <w:p w14:paraId="446D9CF8" w14:textId="77777777" w:rsidR="00066802" w:rsidRPr="005F70FB" w:rsidRDefault="00066802" w:rsidP="00E74266">
            <w:pPr>
              <w:pStyle w:val="Text"/>
            </w:pPr>
            <w:r w:rsidRPr="005F70FB">
              <w:t>skarang,</w:t>
            </w:r>
          </w:p>
        </w:tc>
        <w:tc>
          <w:tcPr>
            <w:tcW w:w="486" w:type="dxa"/>
            <w:gridSpan w:val="2"/>
            <w:shd w:val="clear" w:color="auto" w:fill="auto"/>
          </w:tcPr>
          <w:p w14:paraId="3C2BAFC9" w14:textId="77777777" w:rsidR="00066802" w:rsidRPr="005F70FB" w:rsidRDefault="00066802" w:rsidP="00E74266">
            <w:pPr>
              <w:pStyle w:val="Text"/>
            </w:pPr>
            <w:r w:rsidRPr="005F70FB">
              <w:t>say</w:t>
            </w:r>
          </w:p>
        </w:tc>
        <w:tc>
          <w:tcPr>
            <w:tcW w:w="876" w:type="dxa"/>
            <w:gridSpan w:val="2"/>
            <w:shd w:val="clear" w:color="auto" w:fill="auto"/>
          </w:tcPr>
          <w:p w14:paraId="730375C0" w14:textId="77777777" w:rsidR="00066802" w:rsidRPr="005F70FB" w:rsidRDefault="00066802" w:rsidP="00E74266">
            <w:pPr>
              <w:pStyle w:val="Text"/>
            </w:pPr>
            <w:r w:rsidRPr="005F70FB">
              <w:t>kembali,</w:t>
            </w:r>
          </w:p>
        </w:tc>
        <w:tc>
          <w:tcPr>
            <w:tcW w:w="876" w:type="dxa"/>
            <w:gridSpan w:val="3"/>
            <w:shd w:val="clear" w:color="auto" w:fill="auto"/>
          </w:tcPr>
          <w:p w14:paraId="66C94EBE" w14:textId="77777777" w:rsidR="00066802" w:rsidRPr="005F70FB" w:rsidRDefault="00066802" w:rsidP="00E74266">
            <w:pPr>
              <w:pStyle w:val="Text"/>
            </w:pPr>
            <w:r w:rsidRPr="005F70FB">
              <w:t>pulang</w:t>
            </w:r>
          </w:p>
        </w:tc>
        <w:tc>
          <w:tcPr>
            <w:tcW w:w="570" w:type="dxa"/>
            <w:gridSpan w:val="2"/>
            <w:shd w:val="clear" w:color="auto" w:fill="auto"/>
          </w:tcPr>
          <w:p w14:paraId="53DEC2F0" w14:textId="77777777" w:rsidR="00066802" w:rsidRPr="005F70FB" w:rsidRDefault="00066802" w:rsidP="00E74266">
            <w:pPr>
              <w:pStyle w:val="Text"/>
            </w:pPr>
            <w:r w:rsidRPr="005F70FB">
              <w:t>dari</w:t>
            </w:r>
          </w:p>
        </w:tc>
        <w:tc>
          <w:tcPr>
            <w:tcW w:w="704" w:type="dxa"/>
            <w:gridSpan w:val="2"/>
            <w:shd w:val="clear" w:color="auto" w:fill="auto"/>
          </w:tcPr>
          <w:p w14:paraId="23E94AF4" w14:textId="77777777" w:rsidR="00066802" w:rsidRPr="005F70FB" w:rsidRDefault="00066802" w:rsidP="00E74266">
            <w:pPr>
              <w:pStyle w:val="Text"/>
            </w:pPr>
            <w:r w:rsidRPr="005F70FB">
              <w:t>skola,</w:t>
            </w:r>
          </w:p>
        </w:tc>
        <w:tc>
          <w:tcPr>
            <w:tcW w:w="486" w:type="dxa"/>
            <w:shd w:val="clear" w:color="auto" w:fill="auto"/>
          </w:tcPr>
          <w:p w14:paraId="47ED3D58" w14:textId="77777777" w:rsidR="00066802" w:rsidRPr="005F70FB" w:rsidRDefault="00066802" w:rsidP="00E74266">
            <w:pPr>
              <w:pStyle w:val="Text"/>
            </w:pPr>
            <w:r w:rsidRPr="005F70FB">
              <w:t>sa</w:t>
            </w:r>
          </w:p>
        </w:tc>
        <w:tc>
          <w:tcPr>
            <w:tcW w:w="355" w:type="dxa"/>
            <w:gridSpan w:val="2"/>
            <w:shd w:val="clear" w:color="auto" w:fill="auto"/>
          </w:tcPr>
          <w:p w14:paraId="7357367A" w14:textId="77777777" w:rsidR="00066802" w:rsidRPr="005F70FB" w:rsidRDefault="00066802" w:rsidP="00E74266">
            <w:pPr>
              <w:pStyle w:val="Text"/>
            </w:pPr>
            <w:r w:rsidRPr="005F70FB">
              <w:t>di</w:t>
            </w:r>
          </w:p>
        </w:tc>
      </w:tr>
      <w:tr w:rsidR="00AC23C4" w:rsidRPr="005F70FB" w14:paraId="36646349" w14:textId="77777777" w:rsidTr="00245645">
        <w:tc>
          <w:tcPr>
            <w:tcW w:w="707" w:type="dxa"/>
            <w:shd w:val="clear" w:color="auto" w:fill="auto"/>
          </w:tcPr>
          <w:p w14:paraId="54B9891E" w14:textId="77777777" w:rsidR="00066802" w:rsidRPr="005F70FB" w:rsidRDefault="00066802" w:rsidP="00E74266">
            <w:pPr>
              <w:pStyle w:val="GlossEng2ptafter"/>
            </w:pPr>
          </w:p>
        </w:tc>
        <w:tc>
          <w:tcPr>
            <w:tcW w:w="842" w:type="dxa"/>
            <w:shd w:val="clear" w:color="auto" w:fill="auto"/>
          </w:tcPr>
          <w:p w14:paraId="6CCE2B86" w14:textId="77777777" w:rsidR="00066802" w:rsidRPr="005F70FB" w:rsidRDefault="00066802" w:rsidP="00E74266">
            <w:pPr>
              <w:pStyle w:val="GlossEng2ptafter"/>
            </w:pPr>
          </w:p>
        </w:tc>
        <w:tc>
          <w:tcPr>
            <w:tcW w:w="856" w:type="dxa"/>
            <w:gridSpan w:val="3"/>
            <w:shd w:val="clear" w:color="auto" w:fill="auto"/>
          </w:tcPr>
          <w:p w14:paraId="3C689589" w14:textId="21996DB4" w:rsidR="00066802" w:rsidRPr="005F70FB" w:rsidRDefault="00245645" w:rsidP="00E74266">
            <w:pPr>
              <w:pStyle w:val="GlossEng2ptafter"/>
            </w:pPr>
            <w:r>
              <w:t>now</w:t>
            </w:r>
          </w:p>
        </w:tc>
        <w:tc>
          <w:tcPr>
            <w:tcW w:w="486" w:type="dxa"/>
            <w:gridSpan w:val="2"/>
            <w:shd w:val="clear" w:color="auto" w:fill="auto"/>
          </w:tcPr>
          <w:p w14:paraId="133D8B4E" w14:textId="77777777" w:rsidR="00066802" w:rsidRPr="005F70FB" w:rsidRDefault="00066802" w:rsidP="00E74266">
            <w:pPr>
              <w:pStyle w:val="GlossEng2ptafter"/>
              <w:rPr>
                <w:rStyle w:val="ChSmallCaps"/>
              </w:rPr>
            </w:pPr>
            <w:r w:rsidRPr="005F70FB">
              <w:rPr>
                <w:rStyle w:val="ChSmallCaps"/>
              </w:rPr>
              <w:t>1sg</w:t>
            </w:r>
          </w:p>
        </w:tc>
        <w:tc>
          <w:tcPr>
            <w:tcW w:w="876" w:type="dxa"/>
            <w:gridSpan w:val="2"/>
            <w:shd w:val="clear" w:color="auto" w:fill="auto"/>
          </w:tcPr>
          <w:p w14:paraId="3B15DD58" w14:textId="77777777" w:rsidR="00066802" w:rsidRPr="005F70FB" w:rsidRDefault="00066802" w:rsidP="00E74266">
            <w:pPr>
              <w:pStyle w:val="GlossEng2ptafter"/>
            </w:pPr>
            <w:r w:rsidRPr="005F70FB">
              <w:t>return</w:t>
            </w:r>
          </w:p>
        </w:tc>
        <w:tc>
          <w:tcPr>
            <w:tcW w:w="876" w:type="dxa"/>
            <w:gridSpan w:val="3"/>
            <w:shd w:val="clear" w:color="auto" w:fill="auto"/>
          </w:tcPr>
          <w:p w14:paraId="50D940AD" w14:textId="77777777" w:rsidR="00066802" w:rsidRPr="005F70FB" w:rsidRDefault="00066802" w:rsidP="00E74266">
            <w:pPr>
              <w:pStyle w:val="GlossEng2ptafter"/>
            </w:pPr>
            <w:r w:rsidRPr="005F70FB">
              <w:t>go.home</w:t>
            </w:r>
          </w:p>
        </w:tc>
        <w:tc>
          <w:tcPr>
            <w:tcW w:w="570" w:type="dxa"/>
            <w:gridSpan w:val="2"/>
            <w:shd w:val="clear" w:color="auto" w:fill="auto"/>
          </w:tcPr>
          <w:p w14:paraId="3993002B" w14:textId="77777777" w:rsidR="00066802" w:rsidRPr="005F70FB" w:rsidRDefault="00066802" w:rsidP="00E74266">
            <w:pPr>
              <w:pStyle w:val="GlossEng2ptafter"/>
            </w:pPr>
            <w:r w:rsidRPr="005F70FB">
              <w:t>from</w:t>
            </w:r>
          </w:p>
        </w:tc>
        <w:tc>
          <w:tcPr>
            <w:tcW w:w="704" w:type="dxa"/>
            <w:gridSpan w:val="2"/>
            <w:shd w:val="clear" w:color="auto" w:fill="auto"/>
          </w:tcPr>
          <w:p w14:paraId="577A4ADC" w14:textId="77777777" w:rsidR="00066802" w:rsidRPr="005F70FB" w:rsidRDefault="00066802" w:rsidP="00E74266">
            <w:pPr>
              <w:pStyle w:val="GlossEng2ptafter"/>
            </w:pPr>
            <w:r w:rsidRPr="005F70FB">
              <w:t>school</w:t>
            </w:r>
          </w:p>
        </w:tc>
        <w:tc>
          <w:tcPr>
            <w:tcW w:w="486" w:type="dxa"/>
            <w:shd w:val="clear" w:color="auto" w:fill="auto"/>
          </w:tcPr>
          <w:p w14:paraId="0996C094" w14:textId="77777777" w:rsidR="00066802" w:rsidRPr="005F70FB" w:rsidRDefault="00066802" w:rsidP="00E74266">
            <w:pPr>
              <w:pStyle w:val="GlossEng2ptafter"/>
              <w:rPr>
                <w:rStyle w:val="ChSmallCaps"/>
              </w:rPr>
            </w:pPr>
            <w:r w:rsidRPr="005F70FB">
              <w:rPr>
                <w:rStyle w:val="ChSmallCaps"/>
              </w:rPr>
              <w:t>1sg</w:t>
            </w:r>
          </w:p>
        </w:tc>
        <w:tc>
          <w:tcPr>
            <w:tcW w:w="355" w:type="dxa"/>
            <w:gridSpan w:val="2"/>
            <w:shd w:val="clear" w:color="auto" w:fill="auto"/>
          </w:tcPr>
          <w:p w14:paraId="77669B65" w14:textId="77777777" w:rsidR="00066802" w:rsidRPr="005F70FB" w:rsidRDefault="00066802" w:rsidP="00E74266">
            <w:pPr>
              <w:pStyle w:val="GlossEng2ptafter"/>
            </w:pPr>
            <w:r w:rsidRPr="005F70FB">
              <w:t>at</w:t>
            </w:r>
          </w:p>
        </w:tc>
      </w:tr>
      <w:tr w:rsidR="00AC23C4" w:rsidRPr="005F70FB" w14:paraId="6913FE74" w14:textId="77777777" w:rsidTr="00245645">
        <w:trPr>
          <w:gridAfter w:val="1"/>
          <w:wAfter w:w="197" w:type="dxa"/>
        </w:trPr>
        <w:tc>
          <w:tcPr>
            <w:tcW w:w="707" w:type="dxa"/>
            <w:shd w:val="clear" w:color="auto" w:fill="auto"/>
          </w:tcPr>
          <w:p w14:paraId="4441A915" w14:textId="77777777" w:rsidR="00066802" w:rsidRPr="005F70FB" w:rsidRDefault="00066802" w:rsidP="00E74266">
            <w:pPr>
              <w:pStyle w:val="O0Nwnext"/>
            </w:pPr>
          </w:p>
        </w:tc>
        <w:tc>
          <w:tcPr>
            <w:tcW w:w="1241" w:type="dxa"/>
            <w:gridSpan w:val="2"/>
            <w:shd w:val="clear" w:color="auto" w:fill="auto"/>
          </w:tcPr>
          <w:p w14:paraId="260061FF" w14:textId="77777777" w:rsidR="00066802" w:rsidRPr="005F70FB" w:rsidRDefault="00066802" w:rsidP="00E74266">
            <w:pPr>
              <w:pStyle w:val="Text"/>
            </w:pPr>
            <w:r w:rsidRPr="005F70FB">
              <w:t>Pante-Timur,</w:t>
            </w:r>
          </w:p>
        </w:tc>
        <w:tc>
          <w:tcPr>
            <w:tcW w:w="700" w:type="dxa"/>
            <w:gridSpan w:val="3"/>
            <w:shd w:val="clear" w:color="auto" w:fill="auto"/>
          </w:tcPr>
          <w:p w14:paraId="77BC4588" w14:textId="77777777" w:rsidR="00066802" w:rsidRPr="005F70FB" w:rsidRDefault="00066802" w:rsidP="00E74266">
            <w:pPr>
              <w:pStyle w:val="Text"/>
            </w:pPr>
            <w:r w:rsidRPr="005F70FB">
              <w:t>Takar,</w:t>
            </w:r>
          </w:p>
        </w:tc>
        <w:tc>
          <w:tcPr>
            <w:tcW w:w="373" w:type="dxa"/>
            <w:gridSpan w:val="2"/>
            <w:shd w:val="clear" w:color="auto" w:fill="auto"/>
          </w:tcPr>
          <w:p w14:paraId="0CC460B4" w14:textId="77777777" w:rsidR="00066802" w:rsidRPr="005F70FB" w:rsidRDefault="00066802" w:rsidP="00E74266">
            <w:pPr>
              <w:pStyle w:val="Text"/>
            </w:pPr>
            <w:r w:rsidRPr="005F70FB">
              <w:t>ke</w:t>
            </w:r>
          </w:p>
        </w:tc>
        <w:tc>
          <w:tcPr>
            <w:tcW w:w="759" w:type="dxa"/>
            <w:gridSpan w:val="2"/>
            <w:shd w:val="clear" w:color="auto" w:fill="auto"/>
          </w:tcPr>
          <w:p w14:paraId="64BE9B40" w14:textId="77777777" w:rsidR="00066802" w:rsidRPr="005F70FB" w:rsidRDefault="00066802" w:rsidP="00E74266">
            <w:pPr>
              <w:pStyle w:val="Text"/>
            </w:pPr>
            <w:r w:rsidRPr="005F70FB">
              <w:t>sini,</w:t>
            </w:r>
          </w:p>
        </w:tc>
        <w:tc>
          <w:tcPr>
            <w:tcW w:w="706" w:type="dxa"/>
            <w:shd w:val="clear" w:color="auto" w:fill="auto"/>
          </w:tcPr>
          <w:p w14:paraId="7F56D97C" w14:textId="77777777" w:rsidR="00066802" w:rsidRPr="005F70FB" w:rsidRDefault="00066802" w:rsidP="00E74266">
            <w:pPr>
              <w:pStyle w:val="Text"/>
            </w:pPr>
            <w:r w:rsidRPr="005F70FB">
              <w:t>itu</w:t>
            </w:r>
          </w:p>
        </w:tc>
        <w:tc>
          <w:tcPr>
            <w:tcW w:w="695" w:type="dxa"/>
            <w:gridSpan w:val="2"/>
            <w:shd w:val="clear" w:color="auto" w:fill="auto"/>
          </w:tcPr>
          <w:p w14:paraId="41E27830" w14:textId="3A569A34" w:rsidR="00066802" w:rsidRPr="005F70FB" w:rsidRDefault="00066802" w:rsidP="00E74266">
            <w:pPr>
              <w:pStyle w:val="Text"/>
            </w:pPr>
            <w:r w:rsidRPr="005F70FB">
              <w:t>Tuhan</w:t>
            </w:r>
            <w:r w:rsidR="004E7A51">
              <w:t>g</w:t>
            </w:r>
          </w:p>
        </w:tc>
        <w:tc>
          <w:tcPr>
            <w:tcW w:w="618" w:type="dxa"/>
            <w:gridSpan w:val="2"/>
            <w:shd w:val="clear" w:color="auto" w:fill="auto"/>
          </w:tcPr>
          <w:p w14:paraId="282992F2" w14:textId="77777777" w:rsidR="00066802" w:rsidRPr="005F70FB" w:rsidRDefault="00066802" w:rsidP="00E74266">
            <w:pPr>
              <w:pStyle w:val="Text"/>
            </w:pPr>
            <w:r w:rsidRPr="005F70FB">
              <w:t>buat</w:t>
            </w:r>
          </w:p>
        </w:tc>
        <w:tc>
          <w:tcPr>
            <w:tcW w:w="762" w:type="dxa"/>
            <w:gridSpan w:val="3"/>
            <w:shd w:val="clear" w:color="auto" w:fill="auto"/>
          </w:tcPr>
          <w:p w14:paraId="5DF708A8" w14:textId="77777777" w:rsidR="00066802" w:rsidRPr="005F70FB" w:rsidRDefault="00066802" w:rsidP="00E74266">
            <w:pPr>
              <w:pStyle w:val="Text"/>
            </w:pPr>
            <w:r w:rsidRPr="005F70FB">
              <w:t>luar</w:t>
            </w:r>
          </w:p>
        </w:tc>
      </w:tr>
      <w:tr w:rsidR="00AC23C4" w:rsidRPr="005F70FB" w14:paraId="2F5AEF61" w14:textId="77777777" w:rsidTr="00245645">
        <w:trPr>
          <w:gridAfter w:val="1"/>
          <w:wAfter w:w="197" w:type="dxa"/>
        </w:trPr>
        <w:tc>
          <w:tcPr>
            <w:tcW w:w="707" w:type="dxa"/>
            <w:shd w:val="clear" w:color="auto" w:fill="auto"/>
          </w:tcPr>
          <w:p w14:paraId="3F1597C9" w14:textId="77777777" w:rsidR="00066802" w:rsidRPr="005F70FB" w:rsidRDefault="00066802" w:rsidP="00E74266">
            <w:pPr>
              <w:pStyle w:val="GlossEng2ptafter"/>
            </w:pPr>
          </w:p>
        </w:tc>
        <w:tc>
          <w:tcPr>
            <w:tcW w:w="1241" w:type="dxa"/>
            <w:gridSpan w:val="2"/>
            <w:shd w:val="clear" w:color="auto" w:fill="auto"/>
          </w:tcPr>
          <w:p w14:paraId="3A6CC639" w14:textId="77777777" w:rsidR="00066802" w:rsidRPr="005F70FB" w:rsidRDefault="00066802" w:rsidP="00E74266">
            <w:pPr>
              <w:pStyle w:val="GlossEng2ptafter"/>
            </w:pPr>
            <w:r w:rsidRPr="005F70FB">
              <w:t>Pante-Timur</w:t>
            </w:r>
          </w:p>
        </w:tc>
        <w:tc>
          <w:tcPr>
            <w:tcW w:w="700" w:type="dxa"/>
            <w:gridSpan w:val="3"/>
            <w:shd w:val="clear" w:color="auto" w:fill="auto"/>
          </w:tcPr>
          <w:p w14:paraId="79FD4821" w14:textId="77777777" w:rsidR="00066802" w:rsidRPr="005F70FB" w:rsidRDefault="00066802" w:rsidP="00E74266">
            <w:pPr>
              <w:pStyle w:val="GlossEng2ptafter"/>
            </w:pPr>
            <w:r w:rsidRPr="005F70FB">
              <w:t>Takar</w:t>
            </w:r>
          </w:p>
        </w:tc>
        <w:tc>
          <w:tcPr>
            <w:tcW w:w="373" w:type="dxa"/>
            <w:gridSpan w:val="2"/>
            <w:shd w:val="clear" w:color="auto" w:fill="auto"/>
          </w:tcPr>
          <w:p w14:paraId="04C50883" w14:textId="77777777" w:rsidR="00066802" w:rsidRPr="005F70FB" w:rsidRDefault="00066802" w:rsidP="00E74266">
            <w:pPr>
              <w:pStyle w:val="GlossEng2ptafter"/>
            </w:pPr>
            <w:r w:rsidRPr="005F70FB">
              <w:t>to</w:t>
            </w:r>
          </w:p>
        </w:tc>
        <w:tc>
          <w:tcPr>
            <w:tcW w:w="759" w:type="dxa"/>
            <w:gridSpan w:val="2"/>
            <w:shd w:val="clear" w:color="auto" w:fill="auto"/>
          </w:tcPr>
          <w:p w14:paraId="15E43A12" w14:textId="77777777" w:rsidR="00066802" w:rsidRPr="005F70FB" w:rsidRDefault="00066802" w:rsidP="00E74266">
            <w:pPr>
              <w:pStyle w:val="GlossEng2ptafter"/>
              <w:rPr>
                <w:rStyle w:val="ChSmallCaps"/>
              </w:rPr>
            </w:pPr>
            <w:r w:rsidRPr="005F70FB">
              <w:rPr>
                <w:rStyle w:val="ChSmallCaps"/>
              </w:rPr>
              <w:t>l.prox</w:t>
            </w:r>
          </w:p>
        </w:tc>
        <w:tc>
          <w:tcPr>
            <w:tcW w:w="706" w:type="dxa"/>
            <w:shd w:val="clear" w:color="auto" w:fill="auto"/>
          </w:tcPr>
          <w:p w14:paraId="6F948C05" w14:textId="77777777" w:rsidR="00066802" w:rsidRPr="005F70FB" w:rsidRDefault="00066802" w:rsidP="00E74266">
            <w:pPr>
              <w:pStyle w:val="GlossEng2ptafter"/>
              <w:rPr>
                <w:rStyle w:val="ChSmallCaps"/>
              </w:rPr>
            </w:pPr>
            <w:r w:rsidRPr="005F70FB">
              <w:rPr>
                <w:rStyle w:val="ChSmallCaps"/>
              </w:rPr>
              <w:t>d.dist</w:t>
            </w:r>
          </w:p>
        </w:tc>
        <w:tc>
          <w:tcPr>
            <w:tcW w:w="695" w:type="dxa"/>
            <w:gridSpan w:val="2"/>
            <w:shd w:val="clear" w:color="auto" w:fill="auto"/>
          </w:tcPr>
          <w:p w14:paraId="30CC8099" w14:textId="77777777" w:rsidR="00066802" w:rsidRPr="005F70FB" w:rsidRDefault="00066802" w:rsidP="00E74266">
            <w:pPr>
              <w:pStyle w:val="GlossEng2ptafter"/>
            </w:pPr>
            <w:r w:rsidRPr="005F70FB">
              <w:t>God</w:t>
            </w:r>
          </w:p>
        </w:tc>
        <w:tc>
          <w:tcPr>
            <w:tcW w:w="618" w:type="dxa"/>
            <w:gridSpan w:val="2"/>
            <w:shd w:val="clear" w:color="auto" w:fill="auto"/>
          </w:tcPr>
          <w:p w14:paraId="306E2CE6" w14:textId="77777777" w:rsidR="00066802" w:rsidRPr="005F70FB" w:rsidRDefault="00066802" w:rsidP="00E74266">
            <w:pPr>
              <w:pStyle w:val="GlossEng2ptafter"/>
            </w:pPr>
            <w:r w:rsidRPr="005F70FB">
              <w:t>make</w:t>
            </w:r>
          </w:p>
        </w:tc>
        <w:tc>
          <w:tcPr>
            <w:tcW w:w="762" w:type="dxa"/>
            <w:gridSpan w:val="3"/>
            <w:shd w:val="clear" w:color="auto" w:fill="auto"/>
          </w:tcPr>
          <w:p w14:paraId="0DBD39B1" w14:textId="77777777" w:rsidR="00066802" w:rsidRPr="005F70FB" w:rsidRDefault="00066802" w:rsidP="00E74266">
            <w:pPr>
              <w:pStyle w:val="GlossEng2ptafter"/>
            </w:pPr>
            <w:r w:rsidRPr="005F70FB">
              <w:t>outside</w:t>
            </w:r>
          </w:p>
        </w:tc>
      </w:tr>
      <w:tr w:rsidR="00066802" w:rsidRPr="005F70FB" w14:paraId="790A0B1D" w14:textId="77777777" w:rsidTr="00245645">
        <w:trPr>
          <w:gridAfter w:val="15"/>
          <w:wAfter w:w="4505" w:type="dxa"/>
        </w:trPr>
        <w:tc>
          <w:tcPr>
            <w:tcW w:w="707" w:type="dxa"/>
            <w:shd w:val="clear" w:color="auto" w:fill="auto"/>
          </w:tcPr>
          <w:p w14:paraId="4E9E18EE" w14:textId="77777777" w:rsidR="00066802" w:rsidRPr="005F70FB" w:rsidRDefault="00066802" w:rsidP="00E74266">
            <w:pPr>
              <w:pStyle w:val="O0Nwnext"/>
            </w:pPr>
          </w:p>
        </w:tc>
        <w:tc>
          <w:tcPr>
            <w:tcW w:w="842" w:type="dxa"/>
            <w:shd w:val="clear" w:color="auto" w:fill="auto"/>
          </w:tcPr>
          <w:p w14:paraId="222F413F" w14:textId="77777777" w:rsidR="00066802" w:rsidRPr="005F70FB" w:rsidRDefault="00066802" w:rsidP="00E74266">
            <w:pPr>
              <w:pStyle w:val="Text"/>
            </w:pPr>
            <w:r w:rsidRPr="005F70FB">
              <w:t>biasa</w:t>
            </w:r>
          </w:p>
        </w:tc>
        <w:tc>
          <w:tcPr>
            <w:tcW w:w="704" w:type="dxa"/>
            <w:gridSpan w:val="2"/>
            <w:shd w:val="clear" w:color="auto" w:fill="auto"/>
          </w:tcPr>
          <w:p w14:paraId="09E6DF1D" w14:textId="77777777" w:rsidR="00066802" w:rsidRPr="005F70FB" w:rsidRDefault="00066802" w:rsidP="00E74266">
            <w:pPr>
              <w:pStyle w:val="Text"/>
            </w:pPr>
            <w:r w:rsidRPr="005F70FB">
              <w:t>itu</w:t>
            </w:r>
          </w:p>
        </w:tc>
      </w:tr>
      <w:tr w:rsidR="00066802" w:rsidRPr="005F70FB" w14:paraId="2B55D9BE" w14:textId="77777777" w:rsidTr="00245645">
        <w:trPr>
          <w:gridAfter w:val="15"/>
          <w:wAfter w:w="4505" w:type="dxa"/>
        </w:trPr>
        <w:tc>
          <w:tcPr>
            <w:tcW w:w="707" w:type="dxa"/>
            <w:shd w:val="clear" w:color="auto" w:fill="auto"/>
          </w:tcPr>
          <w:p w14:paraId="11593E7D" w14:textId="77777777" w:rsidR="00066802" w:rsidRPr="005F70FB" w:rsidRDefault="00066802" w:rsidP="00E74266">
            <w:pPr>
              <w:pStyle w:val="GlossEng"/>
            </w:pPr>
          </w:p>
        </w:tc>
        <w:tc>
          <w:tcPr>
            <w:tcW w:w="842" w:type="dxa"/>
            <w:shd w:val="clear" w:color="auto" w:fill="auto"/>
          </w:tcPr>
          <w:p w14:paraId="27BF0B11" w14:textId="77777777" w:rsidR="00066802" w:rsidRPr="005F70FB" w:rsidRDefault="00066802" w:rsidP="00E74266">
            <w:pPr>
              <w:pStyle w:val="GlossEng"/>
            </w:pPr>
            <w:r w:rsidRPr="005F70FB">
              <w:t>be.usual</w:t>
            </w:r>
          </w:p>
        </w:tc>
        <w:tc>
          <w:tcPr>
            <w:tcW w:w="704" w:type="dxa"/>
            <w:gridSpan w:val="2"/>
            <w:shd w:val="clear" w:color="auto" w:fill="auto"/>
          </w:tcPr>
          <w:p w14:paraId="671853DB" w14:textId="77777777" w:rsidR="00066802" w:rsidRPr="005F70FB" w:rsidRDefault="00066802" w:rsidP="00E74266">
            <w:pPr>
              <w:pStyle w:val="GlossEng"/>
              <w:rPr>
                <w:rStyle w:val="ChSmallCaps"/>
              </w:rPr>
            </w:pPr>
            <w:r w:rsidRPr="005F70FB">
              <w:rPr>
                <w:rStyle w:val="ChSmallCaps"/>
              </w:rPr>
              <w:t>d.dist</w:t>
            </w:r>
          </w:p>
        </w:tc>
      </w:tr>
    </w:tbl>
    <w:p w14:paraId="178F180E" w14:textId="77777777" w:rsidR="00066802" w:rsidRPr="005F70FB" w:rsidRDefault="00066802" w:rsidP="00066802">
      <w:pPr>
        <w:pStyle w:val="FreeTranslEng15pt"/>
      </w:pPr>
      <w:r w:rsidRPr="005F70FB">
        <w:t>Natalia: now (after this experience with the statue and the tree), I returned (to Jayapura), (I) went home (after having finished) college, (then) I (stayed) in Pante-Timur, (in) Takar, (then I came) here, all this, God made it wonderful</w:t>
      </w:r>
    </w:p>
    <w:p w14:paraId="679A963E" w14:textId="77777777" w:rsidR="00714650" w:rsidRPr="005F70FB" w:rsidRDefault="000706D2" w:rsidP="002A1DBD">
      <w:pPr>
        <w:pStyle w:val="Heading3"/>
        <w:numPr>
          <w:ilvl w:val="2"/>
          <w:numId w:val="19"/>
        </w:numPr>
      </w:pPr>
      <w:bookmarkStart w:id="5337" w:name="_Toc440455773"/>
      <w:r w:rsidRPr="005F70FB">
        <w:t>Expository: Sterility</w:t>
      </w:r>
      <w:bookmarkEnd w:id="5337"/>
    </w:p>
    <w:tbl>
      <w:tblPr>
        <w:tblW w:w="0" w:type="auto"/>
        <w:tblCellMar>
          <w:left w:w="42" w:type="dxa"/>
          <w:right w:w="42" w:type="dxa"/>
        </w:tblCellMar>
        <w:tblLook w:val="01E0" w:firstRow="1" w:lastRow="1" w:firstColumn="1" w:lastColumn="1" w:noHBand="0" w:noVBand="0"/>
      </w:tblPr>
      <w:tblGrid>
        <w:gridCol w:w="1304"/>
        <w:gridCol w:w="3491"/>
      </w:tblGrid>
      <w:tr w:rsidR="00163350" w:rsidRPr="005F70FB" w14:paraId="20CC4245" w14:textId="77777777" w:rsidTr="00AC23C4">
        <w:tc>
          <w:tcPr>
            <w:tcW w:w="1304" w:type="dxa"/>
            <w:shd w:val="clear" w:color="auto" w:fill="auto"/>
          </w:tcPr>
          <w:p w14:paraId="3082BB77" w14:textId="77777777" w:rsidR="00163350" w:rsidRPr="005F70FB" w:rsidRDefault="00163350" w:rsidP="00E74266">
            <w:r w:rsidRPr="005F70FB">
              <w:t>File name:</w:t>
            </w:r>
          </w:p>
        </w:tc>
        <w:tc>
          <w:tcPr>
            <w:tcW w:w="3491" w:type="dxa"/>
            <w:shd w:val="clear" w:color="auto" w:fill="auto"/>
          </w:tcPr>
          <w:p w14:paraId="225E9023" w14:textId="77777777" w:rsidR="00163350" w:rsidRPr="005F70FB" w:rsidRDefault="00163350" w:rsidP="00E74266">
            <w:r w:rsidRPr="005F70FB">
              <w:t>081006-030-CvEx</w:t>
            </w:r>
          </w:p>
        </w:tc>
      </w:tr>
      <w:tr w:rsidR="00163350" w:rsidRPr="005F70FB" w14:paraId="6B901EC2" w14:textId="77777777" w:rsidTr="00AC23C4">
        <w:tc>
          <w:tcPr>
            <w:tcW w:w="1304" w:type="dxa"/>
            <w:shd w:val="clear" w:color="auto" w:fill="auto"/>
          </w:tcPr>
          <w:p w14:paraId="57170358" w14:textId="77777777" w:rsidR="00163350" w:rsidRPr="005F70FB" w:rsidRDefault="00163350" w:rsidP="00E74266">
            <w:r w:rsidRPr="005F70FB">
              <w:t>Text type:</w:t>
            </w:r>
          </w:p>
        </w:tc>
        <w:tc>
          <w:tcPr>
            <w:tcW w:w="3491" w:type="dxa"/>
            <w:shd w:val="clear" w:color="auto" w:fill="auto"/>
          </w:tcPr>
          <w:p w14:paraId="28E81C3D" w14:textId="77777777" w:rsidR="00163350" w:rsidRPr="005F70FB" w:rsidRDefault="00163350" w:rsidP="00E74266">
            <w:r w:rsidRPr="005F70FB">
              <w:t>Conversation with the author: Expository</w:t>
            </w:r>
          </w:p>
        </w:tc>
      </w:tr>
      <w:tr w:rsidR="00163350" w:rsidRPr="005F70FB" w14:paraId="40170F2F" w14:textId="77777777" w:rsidTr="00AC23C4">
        <w:tc>
          <w:tcPr>
            <w:tcW w:w="1304" w:type="dxa"/>
            <w:shd w:val="clear" w:color="auto" w:fill="auto"/>
          </w:tcPr>
          <w:p w14:paraId="12F8E713" w14:textId="77777777" w:rsidR="00163350" w:rsidRPr="005F70FB" w:rsidRDefault="00163350" w:rsidP="00E74266">
            <w:r w:rsidRPr="005F70FB">
              <w:t>Interlocutors:</w:t>
            </w:r>
          </w:p>
        </w:tc>
        <w:tc>
          <w:tcPr>
            <w:tcW w:w="3491" w:type="dxa"/>
            <w:shd w:val="clear" w:color="auto" w:fill="auto"/>
          </w:tcPr>
          <w:p w14:paraId="71C57B46" w14:textId="77777777" w:rsidR="00163350" w:rsidRPr="005F70FB" w:rsidRDefault="00163350" w:rsidP="00E74266">
            <w:r w:rsidRPr="005F70FB">
              <w:t>1 older female</w:t>
            </w:r>
          </w:p>
        </w:tc>
      </w:tr>
      <w:tr w:rsidR="00163350" w:rsidRPr="005F70FB" w14:paraId="5F6B5EDB" w14:textId="77777777" w:rsidTr="00AC23C4">
        <w:tc>
          <w:tcPr>
            <w:tcW w:w="1304" w:type="dxa"/>
            <w:shd w:val="clear" w:color="auto" w:fill="auto"/>
          </w:tcPr>
          <w:p w14:paraId="4FAE677F" w14:textId="77777777" w:rsidR="00163350" w:rsidRPr="005F70FB" w:rsidRDefault="00163350" w:rsidP="00E74266">
            <w:r w:rsidRPr="005F70FB">
              <w:t>Length (min.):</w:t>
            </w:r>
          </w:p>
        </w:tc>
        <w:tc>
          <w:tcPr>
            <w:tcW w:w="3491" w:type="dxa"/>
            <w:shd w:val="clear" w:color="auto" w:fill="auto"/>
          </w:tcPr>
          <w:p w14:paraId="70C562C7" w14:textId="77777777" w:rsidR="00163350" w:rsidRPr="005F70FB" w:rsidRDefault="00163350" w:rsidP="00E74266">
            <w:r w:rsidRPr="005F70FB">
              <w:t>1:56</w:t>
            </w:r>
          </w:p>
        </w:tc>
      </w:tr>
    </w:tbl>
    <w:p w14:paraId="3522ED6C" w14:textId="77777777" w:rsidR="00163350" w:rsidRPr="005F70FB" w:rsidRDefault="00163350" w:rsidP="00163350">
      <w:pPr>
        <w:pStyle w:val="Body0500after"/>
      </w:pPr>
    </w:p>
    <w:tbl>
      <w:tblPr>
        <w:tblW w:w="6805" w:type="dxa"/>
        <w:tblCellMar>
          <w:left w:w="42" w:type="dxa"/>
          <w:right w:w="42" w:type="dxa"/>
        </w:tblCellMar>
        <w:tblLook w:val="01E0" w:firstRow="1" w:lastRow="1" w:firstColumn="1" w:lastColumn="1" w:noHBand="0" w:noVBand="0"/>
      </w:tblPr>
      <w:tblGrid>
        <w:gridCol w:w="704"/>
        <w:gridCol w:w="512"/>
        <w:gridCol w:w="60"/>
        <w:gridCol w:w="200"/>
        <w:gridCol w:w="67"/>
        <w:gridCol w:w="484"/>
        <w:gridCol w:w="78"/>
        <w:gridCol w:w="234"/>
        <w:gridCol w:w="60"/>
        <w:gridCol w:w="190"/>
        <w:gridCol w:w="279"/>
        <w:gridCol w:w="15"/>
        <w:gridCol w:w="229"/>
        <w:gridCol w:w="55"/>
        <w:gridCol w:w="473"/>
        <w:gridCol w:w="37"/>
        <w:gridCol w:w="140"/>
        <w:gridCol w:w="46"/>
        <w:gridCol w:w="254"/>
        <w:gridCol w:w="308"/>
        <w:gridCol w:w="265"/>
        <w:gridCol w:w="95"/>
        <w:gridCol w:w="484"/>
        <w:gridCol w:w="7"/>
        <w:gridCol w:w="463"/>
        <w:gridCol w:w="35"/>
        <w:gridCol w:w="268"/>
        <w:gridCol w:w="270"/>
        <w:gridCol w:w="86"/>
        <w:gridCol w:w="342"/>
        <w:gridCol w:w="65"/>
      </w:tblGrid>
      <w:tr w:rsidR="00AC23C4" w:rsidRPr="005F70FB" w14:paraId="7E9595D3" w14:textId="77777777" w:rsidTr="00B81EF8">
        <w:trPr>
          <w:gridAfter w:val="1"/>
          <w:wAfter w:w="65" w:type="dxa"/>
        </w:trPr>
        <w:tc>
          <w:tcPr>
            <w:tcW w:w="704" w:type="dxa"/>
            <w:shd w:val="clear" w:color="auto" w:fill="auto"/>
          </w:tcPr>
          <w:p w14:paraId="17FB175D" w14:textId="77777777" w:rsidR="00163350" w:rsidRPr="005F70FB" w:rsidRDefault="00163350" w:rsidP="00E74266">
            <w:pPr>
              <w:pStyle w:val="O0Nwnext"/>
            </w:pPr>
            <w:r w:rsidRPr="005F70FB">
              <w:t>0001</w:t>
            </w:r>
          </w:p>
        </w:tc>
        <w:tc>
          <w:tcPr>
            <w:tcW w:w="839" w:type="dxa"/>
            <w:gridSpan w:val="4"/>
            <w:shd w:val="clear" w:color="auto" w:fill="auto"/>
          </w:tcPr>
          <w:p w14:paraId="16BBF712" w14:textId="77777777" w:rsidR="00163350" w:rsidRPr="005F70FB" w:rsidRDefault="00163350" w:rsidP="00E74266">
            <w:pPr>
              <w:pStyle w:val="Text"/>
            </w:pPr>
            <w:r w:rsidRPr="005F70FB">
              <w:t>Natalia:</w:t>
            </w:r>
          </w:p>
        </w:tc>
        <w:tc>
          <w:tcPr>
            <w:tcW w:w="484" w:type="dxa"/>
            <w:shd w:val="clear" w:color="auto" w:fill="auto"/>
          </w:tcPr>
          <w:p w14:paraId="44022E6D" w14:textId="77777777" w:rsidR="00163350" w:rsidRPr="005F70FB" w:rsidRDefault="00163350" w:rsidP="00E74266">
            <w:pPr>
              <w:pStyle w:val="Text"/>
            </w:pPr>
            <w:r w:rsidRPr="005F70FB">
              <w:t>jadi</w:t>
            </w:r>
          </w:p>
        </w:tc>
        <w:tc>
          <w:tcPr>
            <w:tcW w:w="562" w:type="dxa"/>
            <w:gridSpan w:val="4"/>
            <w:shd w:val="clear" w:color="auto" w:fill="auto"/>
          </w:tcPr>
          <w:p w14:paraId="22BBF0FA" w14:textId="77777777" w:rsidR="00163350" w:rsidRPr="005F70FB" w:rsidRDefault="00163350" w:rsidP="00E74266">
            <w:pPr>
              <w:pStyle w:val="Text"/>
            </w:pPr>
            <w:r w:rsidRPr="005F70FB">
              <w:t>ada</w:t>
            </w:r>
          </w:p>
        </w:tc>
        <w:tc>
          <w:tcPr>
            <w:tcW w:w="523" w:type="dxa"/>
            <w:gridSpan w:val="3"/>
            <w:shd w:val="clear" w:color="auto" w:fill="auto"/>
          </w:tcPr>
          <w:p w14:paraId="1F187772" w14:textId="77777777" w:rsidR="00163350" w:rsidRPr="005F70FB" w:rsidRDefault="00163350" w:rsidP="00E74266">
            <w:pPr>
              <w:pStyle w:val="Text"/>
            </w:pPr>
            <w:r w:rsidRPr="005F70FB">
              <w:t>dua,</w:t>
            </w:r>
          </w:p>
        </w:tc>
        <w:tc>
          <w:tcPr>
            <w:tcW w:w="528" w:type="dxa"/>
            <w:gridSpan w:val="2"/>
            <w:shd w:val="clear" w:color="auto" w:fill="auto"/>
          </w:tcPr>
          <w:p w14:paraId="08AB14FA" w14:textId="77777777" w:rsidR="00163350" w:rsidRPr="005F70FB" w:rsidRDefault="00163350" w:rsidP="00E74266">
            <w:pPr>
              <w:pStyle w:val="Text"/>
            </w:pPr>
            <w:r w:rsidRPr="005F70FB">
              <w:t>kalo</w:t>
            </w:r>
          </w:p>
        </w:tc>
        <w:tc>
          <w:tcPr>
            <w:tcW w:w="1145" w:type="dxa"/>
            <w:gridSpan w:val="7"/>
            <w:shd w:val="clear" w:color="auto" w:fill="auto"/>
          </w:tcPr>
          <w:p w14:paraId="26507604" w14:textId="77777777" w:rsidR="00163350" w:rsidRPr="005F70FB" w:rsidRDefault="00163350" w:rsidP="00E74266">
            <w:pPr>
              <w:pStyle w:val="Text"/>
            </w:pPr>
            <w:r w:rsidRPr="005F70FB">
              <w:t>misalnya,</w:t>
            </w:r>
          </w:p>
        </w:tc>
        <w:tc>
          <w:tcPr>
            <w:tcW w:w="484" w:type="dxa"/>
            <w:shd w:val="clear" w:color="auto" w:fill="auto"/>
          </w:tcPr>
          <w:p w14:paraId="77CC3DF5" w14:textId="77777777" w:rsidR="00163350" w:rsidRPr="005F70FB" w:rsidRDefault="00163350" w:rsidP="00E74266">
            <w:pPr>
              <w:pStyle w:val="Text"/>
            </w:pPr>
            <w:r w:rsidRPr="005F70FB">
              <w:t>kita</w:t>
            </w:r>
          </w:p>
        </w:tc>
        <w:tc>
          <w:tcPr>
            <w:tcW w:w="773" w:type="dxa"/>
            <w:gridSpan w:val="4"/>
            <w:shd w:val="clear" w:color="auto" w:fill="auto"/>
          </w:tcPr>
          <w:p w14:paraId="7171DD48" w14:textId="77777777" w:rsidR="00163350" w:rsidRPr="005F70FB" w:rsidRDefault="00163350" w:rsidP="00E74266">
            <w:pPr>
              <w:pStyle w:val="Text"/>
            </w:pPr>
            <w:r w:rsidRPr="005F70FB">
              <w:t>suda,</w:t>
            </w:r>
          </w:p>
        </w:tc>
        <w:tc>
          <w:tcPr>
            <w:tcW w:w="698" w:type="dxa"/>
            <w:gridSpan w:val="3"/>
            <w:shd w:val="clear" w:color="auto" w:fill="auto"/>
          </w:tcPr>
          <w:p w14:paraId="384307F8" w14:textId="77777777" w:rsidR="00163350" w:rsidRPr="005F70FB" w:rsidRDefault="00163350" w:rsidP="00E74266">
            <w:pPr>
              <w:pStyle w:val="Text"/>
            </w:pPr>
            <w:r w:rsidRPr="005F70FB">
              <w:t>kitong</w:t>
            </w:r>
          </w:p>
        </w:tc>
      </w:tr>
      <w:tr w:rsidR="00AC23C4" w:rsidRPr="005F70FB" w14:paraId="4F4B1B08" w14:textId="77777777" w:rsidTr="00B81EF8">
        <w:trPr>
          <w:gridAfter w:val="1"/>
          <w:wAfter w:w="65" w:type="dxa"/>
        </w:trPr>
        <w:tc>
          <w:tcPr>
            <w:tcW w:w="704" w:type="dxa"/>
            <w:shd w:val="clear" w:color="auto" w:fill="auto"/>
          </w:tcPr>
          <w:p w14:paraId="4BA1AC99" w14:textId="77777777" w:rsidR="00163350" w:rsidRPr="005F70FB" w:rsidRDefault="00163350" w:rsidP="00E74266">
            <w:pPr>
              <w:pStyle w:val="GlossEng2ptafter"/>
            </w:pPr>
          </w:p>
        </w:tc>
        <w:tc>
          <w:tcPr>
            <w:tcW w:w="839" w:type="dxa"/>
            <w:gridSpan w:val="4"/>
            <w:shd w:val="clear" w:color="auto" w:fill="auto"/>
          </w:tcPr>
          <w:p w14:paraId="1467479F" w14:textId="77777777" w:rsidR="00163350" w:rsidRPr="005F70FB" w:rsidRDefault="00163350" w:rsidP="00E74266">
            <w:pPr>
              <w:pStyle w:val="GlossEng2ptafter"/>
            </w:pPr>
          </w:p>
        </w:tc>
        <w:tc>
          <w:tcPr>
            <w:tcW w:w="484" w:type="dxa"/>
            <w:shd w:val="clear" w:color="auto" w:fill="auto"/>
          </w:tcPr>
          <w:p w14:paraId="593350AA" w14:textId="77777777" w:rsidR="00163350" w:rsidRPr="005F70FB" w:rsidRDefault="00163350" w:rsidP="00E74266">
            <w:pPr>
              <w:pStyle w:val="GlossEng2ptafter"/>
            </w:pPr>
            <w:r w:rsidRPr="005F70FB">
              <w:t>so</w:t>
            </w:r>
          </w:p>
        </w:tc>
        <w:tc>
          <w:tcPr>
            <w:tcW w:w="562" w:type="dxa"/>
            <w:gridSpan w:val="4"/>
            <w:shd w:val="clear" w:color="auto" w:fill="auto"/>
          </w:tcPr>
          <w:p w14:paraId="20AA628D" w14:textId="77777777" w:rsidR="00163350" w:rsidRPr="005F70FB" w:rsidRDefault="00163350" w:rsidP="00E74266">
            <w:pPr>
              <w:pStyle w:val="GlossEng2ptafter"/>
            </w:pPr>
            <w:r w:rsidRPr="005F70FB">
              <w:t>exist</w:t>
            </w:r>
          </w:p>
        </w:tc>
        <w:tc>
          <w:tcPr>
            <w:tcW w:w="523" w:type="dxa"/>
            <w:gridSpan w:val="3"/>
            <w:shd w:val="clear" w:color="auto" w:fill="auto"/>
          </w:tcPr>
          <w:p w14:paraId="43937811" w14:textId="77777777" w:rsidR="00163350" w:rsidRPr="005F70FB" w:rsidRDefault="00163350" w:rsidP="00E74266">
            <w:pPr>
              <w:pStyle w:val="GlossEng2ptafter"/>
            </w:pPr>
            <w:r w:rsidRPr="005F70FB">
              <w:t>two</w:t>
            </w:r>
          </w:p>
        </w:tc>
        <w:tc>
          <w:tcPr>
            <w:tcW w:w="528" w:type="dxa"/>
            <w:gridSpan w:val="2"/>
            <w:shd w:val="clear" w:color="auto" w:fill="auto"/>
          </w:tcPr>
          <w:p w14:paraId="0B71EA89" w14:textId="77777777" w:rsidR="00163350" w:rsidRPr="005F70FB" w:rsidRDefault="00163350" w:rsidP="00E74266">
            <w:pPr>
              <w:pStyle w:val="GlossEng2ptafter"/>
            </w:pPr>
            <w:r w:rsidRPr="005F70FB">
              <w:t>if</w:t>
            </w:r>
          </w:p>
        </w:tc>
        <w:tc>
          <w:tcPr>
            <w:tcW w:w="1145" w:type="dxa"/>
            <w:gridSpan w:val="7"/>
            <w:shd w:val="clear" w:color="auto" w:fill="auto"/>
          </w:tcPr>
          <w:p w14:paraId="2C3F52C0" w14:textId="77777777" w:rsidR="00163350" w:rsidRPr="005F70FB" w:rsidRDefault="00163350" w:rsidP="00E74266">
            <w:pPr>
              <w:pStyle w:val="GlossEng2ptafter"/>
            </w:pPr>
            <w:r w:rsidRPr="005F70FB">
              <w:t>for.example</w:t>
            </w:r>
          </w:p>
        </w:tc>
        <w:tc>
          <w:tcPr>
            <w:tcW w:w="484" w:type="dxa"/>
            <w:shd w:val="clear" w:color="auto" w:fill="auto"/>
          </w:tcPr>
          <w:p w14:paraId="14566672" w14:textId="77777777" w:rsidR="00163350" w:rsidRPr="005F70FB" w:rsidRDefault="00163350" w:rsidP="00E74266">
            <w:pPr>
              <w:pStyle w:val="GlossEng2ptafter"/>
            </w:pPr>
            <w:r w:rsidRPr="005F70FB">
              <w:rPr>
                <w:rStyle w:val="ChSmallCaps"/>
              </w:rPr>
              <w:t>1pl</w:t>
            </w:r>
          </w:p>
        </w:tc>
        <w:tc>
          <w:tcPr>
            <w:tcW w:w="773" w:type="dxa"/>
            <w:gridSpan w:val="4"/>
            <w:shd w:val="clear" w:color="auto" w:fill="auto"/>
          </w:tcPr>
          <w:p w14:paraId="51A4DCF5" w14:textId="77777777" w:rsidR="00163350" w:rsidRPr="005F70FB" w:rsidRDefault="00163350" w:rsidP="00E74266">
            <w:pPr>
              <w:pStyle w:val="GlossEng2ptafter"/>
            </w:pPr>
            <w:r w:rsidRPr="005F70FB">
              <w:t>already</w:t>
            </w:r>
          </w:p>
        </w:tc>
        <w:tc>
          <w:tcPr>
            <w:tcW w:w="698" w:type="dxa"/>
            <w:gridSpan w:val="3"/>
            <w:shd w:val="clear" w:color="auto" w:fill="auto"/>
          </w:tcPr>
          <w:p w14:paraId="3CBD9006" w14:textId="77777777" w:rsidR="00163350" w:rsidRPr="005F70FB" w:rsidRDefault="00163350" w:rsidP="00E74266">
            <w:pPr>
              <w:pStyle w:val="GlossEng2ptafter"/>
            </w:pPr>
            <w:r w:rsidRPr="005F70FB">
              <w:rPr>
                <w:rStyle w:val="ChSmallCaps"/>
              </w:rPr>
              <w:t>1pl</w:t>
            </w:r>
          </w:p>
        </w:tc>
      </w:tr>
      <w:tr w:rsidR="00AC23C4" w:rsidRPr="005F70FB" w14:paraId="3B1B7788" w14:textId="77777777" w:rsidTr="00B81EF8">
        <w:tc>
          <w:tcPr>
            <w:tcW w:w="704" w:type="dxa"/>
            <w:shd w:val="clear" w:color="auto" w:fill="auto"/>
          </w:tcPr>
          <w:p w14:paraId="0F58EE7B" w14:textId="77777777" w:rsidR="00163350" w:rsidRPr="005F70FB" w:rsidRDefault="00163350" w:rsidP="00E74266">
            <w:pPr>
              <w:pStyle w:val="O0Nwnext"/>
            </w:pPr>
          </w:p>
        </w:tc>
        <w:tc>
          <w:tcPr>
            <w:tcW w:w="772" w:type="dxa"/>
            <w:gridSpan w:val="3"/>
            <w:shd w:val="clear" w:color="auto" w:fill="auto"/>
          </w:tcPr>
          <w:p w14:paraId="61C19FBA" w14:textId="77777777" w:rsidR="00163350" w:rsidRPr="005F70FB" w:rsidRDefault="00163350" w:rsidP="00E74266">
            <w:pPr>
              <w:pStyle w:val="Text"/>
            </w:pPr>
            <w:r w:rsidRPr="005F70FB">
              <w:t>su</w:t>
            </w:r>
          </w:p>
        </w:tc>
        <w:tc>
          <w:tcPr>
            <w:tcW w:w="629" w:type="dxa"/>
            <w:gridSpan w:val="3"/>
            <w:shd w:val="clear" w:color="auto" w:fill="auto"/>
          </w:tcPr>
          <w:p w14:paraId="5C198181" w14:textId="77777777" w:rsidR="00163350" w:rsidRPr="005F70FB" w:rsidRDefault="00163350" w:rsidP="00E74266">
            <w:pPr>
              <w:pStyle w:val="Text"/>
            </w:pPr>
            <w:r w:rsidRPr="005F70FB">
              <w:t>bayar</w:t>
            </w:r>
          </w:p>
        </w:tc>
        <w:tc>
          <w:tcPr>
            <w:tcW w:w="1062" w:type="dxa"/>
            <w:gridSpan w:val="7"/>
            <w:shd w:val="clear" w:color="auto" w:fill="auto"/>
          </w:tcPr>
          <w:p w14:paraId="598A1105" w14:textId="2821DAF7" w:rsidR="00163350" w:rsidRPr="005F70FB" w:rsidRDefault="00163350" w:rsidP="00E74266">
            <w:pPr>
              <w:pStyle w:val="Text"/>
            </w:pPr>
            <w:r w:rsidRPr="005F70FB">
              <w:t>mas-kawin</w:t>
            </w:r>
            <w:r w:rsidR="0050678E">
              <w:t>g</w:t>
            </w:r>
          </w:p>
        </w:tc>
        <w:tc>
          <w:tcPr>
            <w:tcW w:w="650" w:type="dxa"/>
            <w:gridSpan w:val="3"/>
            <w:shd w:val="clear" w:color="auto" w:fill="auto"/>
          </w:tcPr>
          <w:p w14:paraId="20BBE0E2" w14:textId="77777777" w:rsidR="00163350" w:rsidRPr="005F70FB" w:rsidRDefault="00163350" w:rsidP="00E74266">
            <w:pPr>
              <w:pStyle w:val="Text"/>
            </w:pPr>
            <w:r w:rsidRPr="005F70FB">
              <w:t>to?,</w:t>
            </w:r>
          </w:p>
        </w:tc>
        <w:tc>
          <w:tcPr>
            <w:tcW w:w="873" w:type="dxa"/>
            <w:gridSpan w:val="4"/>
            <w:shd w:val="clear" w:color="auto" w:fill="auto"/>
          </w:tcPr>
          <w:p w14:paraId="62AEFF70" w14:textId="77777777" w:rsidR="00163350" w:rsidRPr="005F70FB" w:rsidRDefault="00163350" w:rsidP="00E74266">
            <w:pPr>
              <w:pStyle w:val="Text"/>
            </w:pPr>
            <w:r w:rsidRPr="005F70FB">
              <w:t>baru</w:t>
            </w:r>
          </w:p>
        </w:tc>
        <w:tc>
          <w:tcPr>
            <w:tcW w:w="1084" w:type="dxa"/>
            <w:gridSpan w:val="5"/>
            <w:shd w:val="clear" w:color="auto" w:fill="auto"/>
          </w:tcPr>
          <w:p w14:paraId="6E8A5482" w14:textId="77777777" w:rsidR="00163350" w:rsidRPr="005F70FB" w:rsidRDefault="00163350" w:rsidP="00E74266">
            <w:pPr>
              <w:pStyle w:val="Text"/>
            </w:pPr>
            <w:r w:rsidRPr="005F70FB">
              <w:t>prempuang</w:t>
            </w:r>
          </w:p>
        </w:tc>
        <w:tc>
          <w:tcPr>
            <w:tcW w:w="624" w:type="dxa"/>
            <w:gridSpan w:val="3"/>
            <w:shd w:val="clear" w:color="auto" w:fill="auto"/>
          </w:tcPr>
          <w:p w14:paraId="4BD903D9" w14:textId="77777777" w:rsidR="00163350" w:rsidRPr="005F70FB" w:rsidRDefault="00163350" w:rsidP="00E74266">
            <w:pPr>
              <w:pStyle w:val="Text"/>
            </w:pPr>
            <w:r w:rsidRPr="005F70FB">
              <w:t>itu</w:t>
            </w:r>
          </w:p>
        </w:tc>
        <w:tc>
          <w:tcPr>
            <w:tcW w:w="407" w:type="dxa"/>
            <w:gridSpan w:val="2"/>
            <w:shd w:val="clear" w:color="auto" w:fill="auto"/>
          </w:tcPr>
          <w:p w14:paraId="5F758927" w14:textId="77777777" w:rsidR="00163350" w:rsidRPr="005F70FB" w:rsidRDefault="00163350" w:rsidP="00E74266">
            <w:pPr>
              <w:pStyle w:val="Text"/>
            </w:pPr>
            <w:r w:rsidRPr="005F70FB">
              <w:t>de</w:t>
            </w:r>
          </w:p>
        </w:tc>
      </w:tr>
      <w:tr w:rsidR="00AC23C4" w:rsidRPr="005F70FB" w14:paraId="56756FB3" w14:textId="77777777" w:rsidTr="00B81EF8">
        <w:tc>
          <w:tcPr>
            <w:tcW w:w="704" w:type="dxa"/>
            <w:shd w:val="clear" w:color="auto" w:fill="auto"/>
          </w:tcPr>
          <w:p w14:paraId="27C5787F" w14:textId="77777777" w:rsidR="00163350" w:rsidRPr="005F70FB" w:rsidRDefault="00163350" w:rsidP="00E74266">
            <w:pPr>
              <w:pStyle w:val="GlossEng2ptafter"/>
            </w:pPr>
          </w:p>
        </w:tc>
        <w:tc>
          <w:tcPr>
            <w:tcW w:w="772" w:type="dxa"/>
            <w:gridSpan w:val="3"/>
            <w:shd w:val="clear" w:color="auto" w:fill="auto"/>
          </w:tcPr>
          <w:p w14:paraId="5DAC5CAD" w14:textId="77777777" w:rsidR="00163350" w:rsidRPr="005F70FB" w:rsidRDefault="00163350" w:rsidP="00E74266">
            <w:pPr>
              <w:pStyle w:val="GlossEng2ptafter"/>
            </w:pPr>
            <w:r w:rsidRPr="005F70FB">
              <w:t>already</w:t>
            </w:r>
          </w:p>
        </w:tc>
        <w:tc>
          <w:tcPr>
            <w:tcW w:w="629" w:type="dxa"/>
            <w:gridSpan w:val="3"/>
            <w:shd w:val="clear" w:color="auto" w:fill="auto"/>
          </w:tcPr>
          <w:p w14:paraId="386C500F" w14:textId="77777777" w:rsidR="00163350" w:rsidRPr="005F70FB" w:rsidRDefault="00163350" w:rsidP="00E74266">
            <w:pPr>
              <w:pStyle w:val="GlossEng2ptafter"/>
            </w:pPr>
            <w:r w:rsidRPr="005F70FB">
              <w:t>pay</w:t>
            </w:r>
          </w:p>
        </w:tc>
        <w:tc>
          <w:tcPr>
            <w:tcW w:w="1062" w:type="dxa"/>
            <w:gridSpan w:val="7"/>
            <w:shd w:val="clear" w:color="auto" w:fill="auto"/>
          </w:tcPr>
          <w:p w14:paraId="2E4828EA" w14:textId="77777777" w:rsidR="00163350" w:rsidRPr="005F70FB" w:rsidRDefault="00163350" w:rsidP="00E74266">
            <w:pPr>
              <w:pStyle w:val="GlossEng2ptafter"/>
            </w:pPr>
            <w:r w:rsidRPr="005F70FB">
              <w:t>bride.price</w:t>
            </w:r>
          </w:p>
        </w:tc>
        <w:tc>
          <w:tcPr>
            <w:tcW w:w="650" w:type="dxa"/>
            <w:gridSpan w:val="3"/>
            <w:shd w:val="clear" w:color="auto" w:fill="auto"/>
          </w:tcPr>
          <w:p w14:paraId="21566E34" w14:textId="77777777" w:rsidR="00163350" w:rsidRPr="005F70FB" w:rsidRDefault="00163350" w:rsidP="00E74266">
            <w:pPr>
              <w:pStyle w:val="GlossEng2ptafter"/>
            </w:pPr>
            <w:r w:rsidRPr="005F70FB">
              <w:t>right?</w:t>
            </w:r>
          </w:p>
        </w:tc>
        <w:tc>
          <w:tcPr>
            <w:tcW w:w="873" w:type="dxa"/>
            <w:gridSpan w:val="4"/>
            <w:shd w:val="clear" w:color="auto" w:fill="auto"/>
          </w:tcPr>
          <w:p w14:paraId="0BCE8887" w14:textId="77777777" w:rsidR="00163350" w:rsidRPr="005F70FB" w:rsidRDefault="00163350" w:rsidP="00E74266">
            <w:pPr>
              <w:pStyle w:val="GlossEng2ptafter"/>
            </w:pPr>
            <w:r w:rsidRPr="005F70FB">
              <w:t>and.then</w:t>
            </w:r>
          </w:p>
        </w:tc>
        <w:tc>
          <w:tcPr>
            <w:tcW w:w="1084" w:type="dxa"/>
            <w:gridSpan w:val="5"/>
            <w:shd w:val="clear" w:color="auto" w:fill="auto"/>
          </w:tcPr>
          <w:p w14:paraId="0D584909" w14:textId="77777777" w:rsidR="00163350" w:rsidRPr="005F70FB" w:rsidRDefault="00163350" w:rsidP="00E74266">
            <w:pPr>
              <w:pStyle w:val="GlossEng2ptafter"/>
            </w:pPr>
            <w:r w:rsidRPr="005F70FB">
              <w:t>woman</w:t>
            </w:r>
          </w:p>
        </w:tc>
        <w:tc>
          <w:tcPr>
            <w:tcW w:w="624" w:type="dxa"/>
            <w:gridSpan w:val="3"/>
            <w:shd w:val="clear" w:color="auto" w:fill="auto"/>
          </w:tcPr>
          <w:p w14:paraId="0EF69545" w14:textId="77777777" w:rsidR="00163350" w:rsidRPr="005F70FB" w:rsidRDefault="00163350" w:rsidP="00E74266">
            <w:pPr>
              <w:pStyle w:val="GlossEng2ptafter"/>
            </w:pPr>
            <w:r w:rsidRPr="005F70FB">
              <w:rPr>
                <w:rStyle w:val="ChSmallCaps"/>
              </w:rPr>
              <w:t>d.dist</w:t>
            </w:r>
          </w:p>
        </w:tc>
        <w:tc>
          <w:tcPr>
            <w:tcW w:w="407" w:type="dxa"/>
            <w:gridSpan w:val="2"/>
            <w:shd w:val="clear" w:color="auto" w:fill="auto"/>
          </w:tcPr>
          <w:p w14:paraId="24C937FB" w14:textId="77777777" w:rsidR="00163350" w:rsidRPr="005F70FB" w:rsidRDefault="00163350" w:rsidP="00E74266">
            <w:pPr>
              <w:pStyle w:val="GlossEng2ptafter"/>
            </w:pPr>
            <w:r w:rsidRPr="005F70FB">
              <w:rPr>
                <w:rStyle w:val="ChSmallCaps"/>
              </w:rPr>
              <w:t>3sg</w:t>
            </w:r>
          </w:p>
        </w:tc>
      </w:tr>
      <w:tr w:rsidR="00AC23C4" w:rsidRPr="005F70FB" w14:paraId="03C49F62" w14:textId="77777777" w:rsidTr="00B81EF8">
        <w:trPr>
          <w:gridAfter w:val="1"/>
          <w:wAfter w:w="65" w:type="dxa"/>
        </w:trPr>
        <w:tc>
          <w:tcPr>
            <w:tcW w:w="704" w:type="dxa"/>
            <w:shd w:val="clear" w:color="auto" w:fill="auto"/>
          </w:tcPr>
          <w:p w14:paraId="724B05DC" w14:textId="77777777" w:rsidR="00163350" w:rsidRPr="005F70FB" w:rsidRDefault="00163350" w:rsidP="00E74266">
            <w:pPr>
              <w:pStyle w:val="O0Nwnext"/>
            </w:pPr>
          </w:p>
        </w:tc>
        <w:tc>
          <w:tcPr>
            <w:tcW w:w="512" w:type="dxa"/>
            <w:shd w:val="clear" w:color="auto" w:fill="auto"/>
          </w:tcPr>
          <w:p w14:paraId="432CAEF9" w14:textId="77777777" w:rsidR="00163350" w:rsidRPr="005F70FB" w:rsidRDefault="00163350" w:rsidP="00E74266">
            <w:pPr>
              <w:pStyle w:val="Text"/>
            </w:pPr>
            <w:r w:rsidRPr="005F70FB">
              <w:t>tra</w:t>
            </w:r>
          </w:p>
        </w:tc>
        <w:tc>
          <w:tcPr>
            <w:tcW w:w="1123" w:type="dxa"/>
            <w:gridSpan w:val="6"/>
            <w:shd w:val="clear" w:color="auto" w:fill="auto"/>
          </w:tcPr>
          <w:p w14:paraId="24416F95" w14:textId="77777777" w:rsidR="00163350" w:rsidRPr="005F70FB" w:rsidRDefault="00163350" w:rsidP="00E74266">
            <w:pPr>
              <w:pStyle w:val="Text"/>
            </w:pPr>
            <w:r w:rsidRPr="005F70FB">
              <w:t>hamil,</w:t>
            </w:r>
          </w:p>
        </w:tc>
        <w:tc>
          <w:tcPr>
            <w:tcW w:w="529" w:type="dxa"/>
            <w:gridSpan w:val="3"/>
            <w:shd w:val="clear" w:color="auto" w:fill="auto"/>
          </w:tcPr>
          <w:p w14:paraId="7D627AE5" w14:textId="77777777" w:rsidR="00163350" w:rsidRPr="005F70FB" w:rsidRDefault="00163350" w:rsidP="00E74266">
            <w:pPr>
              <w:pStyle w:val="Text"/>
            </w:pPr>
            <w:r w:rsidRPr="005F70FB">
              <w:t>na,</w:t>
            </w:r>
          </w:p>
        </w:tc>
        <w:tc>
          <w:tcPr>
            <w:tcW w:w="995" w:type="dxa"/>
            <w:gridSpan w:val="7"/>
            <w:shd w:val="clear" w:color="auto" w:fill="auto"/>
          </w:tcPr>
          <w:p w14:paraId="4611A63E" w14:textId="77777777" w:rsidR="00163350" w:rsidRPr="005F70FB" w:rsidRDefault="00163350" w:rsidP="00E74266">
            <w:pPr>
              <w:pStyle w:val="Text"/>
            </w:pPr>
            <w:r w:rsidRPr="005F70FB">
              <w:t>mungking</w:t>
            </w:r>
          </w:p>
        </w:tc>
        <w:tc>
          <w:tcPr>
            <w:tcW w:w="562" w:type="dxa"/>
            <w:gridSpan w:val="2"/>
            <w:shd w:val="clear" w:color="auto" w:fill="auto"/>
          </w:tcPr>
          <w:p w14:paraId="2E236686" w14:textId="77777777" w:rsidR="00163350" w:rsidRPr="005F70FB" w:rsidRDefault="00163350" w:rsidP="00E74266">
            <w:pPr>
              <w:pStyle w:val="Text"/>
            </w:pPr>
            <w:r w:rsidRPr="005F70FB">
              <w:t>ada</w:t>
            </w:r>
          </w:p>
        </w:tc>
        <w:tc>
          <w:tcPr>
            <w:tcW w:w="851" w:type="dxa"/>
            <w:gridSpan w:val="4"/>
            <w:shd w:val="clear" w:color="auto" w:fill="auto"/>
          </w:tcPr>
          <w:p w14:paraId="1F20FFE5" w14:textId="77777777" w:rsidR="00163350" w:rsidRPr="005F70FB" w:rsidRDefault="00163350" w:rsidP="00E74266">
            <w:pPr>
              <w:pStyle w:val="Text"/>
            </w:pPr>
            <w:r w:rsidRPr="005F70FB">
              <w:t>masala</w:t>
            </w:r>
          </w:p>
        </w:tc>
        <w:tc>
          <w:tcPr>
            <w:tcW w:w="1464" w:type="dxa"/>
            <w:gridSpan w:val="6"/>
            <w:shd w:val="clear" w:color="auto" w:fill="auto"/>
          </w:tcPr>
          <w:p w14:paraId="5005A62B" w14:textId="77777777" w:rsidR="00163350" w:rsidRPr="005F70FB" w:rsidRDefault="00163350" w:rsidP="00E74266">
            <w:pPr>
              <w:pStyle w:val="Text"/>
            </w:pPr>
            <w:r w:rsidRPr="005F70FB">
              <w:t>menge,</w:t>
            </w:r>
          </w:p>
        </w:tc>
      </w:tr>
      <w:tr w:rsidR="00AC23C4" w:rsidRPr="005F70FB" w14:paraId="47A16CDA" w14:textId="77777777" w:rsidTr="00B81EF8">
        <w:trPr>
          <w:gridAfter w:val="1"/>
          <w:wAfter w:w="65" w:type="dxa"/>
        </w:trPr>
        <w:tc>
          <w:tcPr>
            <w:tcW w:w="704" w:type="dxa"/>
            <w:shd w:val="clear" w:color="auto" w:fill="auto"/>
          </w:tcPr>
          <w:p w14:paraId="29232B53" w14:textId="77777777" w:rsidR="00163350" w:rsidRPr="005F70FB" w:rsidRDefault="00163350" w:rsidP="00E74266">
            <w:pPr>
              <w:pStyle w:val="GlossEng2ptafter"/>
            </w:pPr>
          </w:p>
        </w:tc>
        <w:tc>
          <w:tcPr>
            <w:tcW w:w="512" w:type="dxa"/>
            <w:shd w:val="clear" w:color="auto" w:fill="auto"/>
          </w:tcPr>
          <w:p w14:paraId="4541D5E2" w14:textId="77777777" w:rsidR="00163350" w:rsidRPr="005F70FB" w:rsidRDefault="00163350" w:rsidP="00E74266">
            <w:pPr>
              <w:pStyle w:val="GlossEng2ptafter"/>
            </w:pPr>
            <w:r w:rsidRPr="005F70FB">
              <w:rPr>
                <w:rStyle w:val="ChSmallCaps"/>
              </w:rPr>
              <w:t>neg</w:t>
            </w:r>
          </w:p>
        </w:tc>
        <w:tc>
          <w:tcPr>
            <w:tcW w:w="1123" w:type="dxa"/>
            <w:gridSpan w:val="6"/>
            <w:shd w:val="clear" w:color="auto" w:fill="auto"/>
          </w:tcPr>
          <w:p w14:paraId="09B72AED" w14:textId="77777777" w:rsidR="00163350" w:rsidRPr="005F70FB" w:rsidRDefault="00163350" w:rsidP="00E74266">
            <w:pPr>
              <w:pStyle w:val="GlossEng2ptafter"/>
            </w:pPr>
            <w:r w:rsidRPr="005F70FB">
              <w:t>be.pregnant</w:t>
            </w:r>
          </w:p>
        </w:tc>
        <w:tc>
          <w:tcPr>
            <w:tcW w:w="529" w:type="dxa"/>
            <w:gridSpan w:val="3"/>
            <w:shd w:val="clear" w:color="auto" w:fill="auto"/>
          </w:tcPr>
          <w:p w14:paraId="52F6882F" w14:textId="77777777" w:rsidR="00163350" w:rsidRPr="005F70FB" w:rsidRDefault="00163350" w:rsidP="00E74266">
            <w:pPr>
              <w:pStyle w:val="GlossEng2ptafter"/>
            </w:pPr>
            <w:r w:rsidRPr="005F70FB">
              <w:t>well</w:t>
            </w:r>
          </w:p>
        </w:tc>
        <w:tc>
          <w:tcPr>
            <w:tcW w:w="995" w:type="dxa"/>
            <w:gridSpan w:val="7"/>
            <w:shd w:val="clear" w:color="auto" w:fill="auto"/>
          </w:tcPr>
          <w:p w14:paraId="56D354DB" w14:textId="77777777" w:rsidR="00163350" w:rsidRPr="005F70FB" w:rsidRDefault="00163350" w:rsidP="00E74266">
            <w:pPr>
              <w:pStyle w:val="GlossEng2ptafter"/>
            </w:pPr>
            <w:r w:rsidRPr="005F70FB">
              <w:t>maybe</w:t>
            </w:r>
          </w:p>
        </w:tc>
        <w:tc>
          <w:tcPr>
            <w:tcW w:w="562" w:type="dxa"/>
            <w:gridSpan w:val="2"/>
            <w:shd w:val="clear" w:color="auto" w:fill="auto"/>
          </w:tcPr>
          <w:p w14:paraId="046B30FA" w14:textId="77777777" w:rsidR="00163350" w:rsidRPr="005F70FB" w:rsidRDefault="00163350" w:rsidP="00E74266">
            <w:pPr>
              <w:pStyle w:val="GlossEng2ptafter"/>
            </w:pPr>
            <w:r w:rsidRPr="005F70FB">
              <w:t>exist</w:t>
            </w:r>
          </w:p>
        </w:tc>
        <w:tc>
          <w:tcPr>
            <w:tcW w:w="851" w:type="dxa"/>
            <w:gridSpan w:val="4"/>
            <w:shd w:val="clear" w:color="auto" w:fill="auto"/>
          </w:tcPr>
          <w:p w14:paraId="1F428B03" w14:textId="77777777" w:rsidR="00163350" w:rsidRPr="005F70FB" w:rsidRDefault="00163350" w:rsidP="00E74266">
            <w:pPr>
              <w:pStyle w:val="GlossEng2ptafter"/>
            </w:pPr>
            <w:r w:rsidRPr="005F70FB">
              <w:t>problem</w:t>
            </w:r>
          </w:p>
        </w:tc>
        <w:tc>
          <w:tcPr>
            <w:tcW w:w="1464" w:type="dxa"/>
            <w:gridSpan w:val="6"/>
            <w:shd w:val="clear" w:color="auto" w:fill="auto"/>
          </w:tcPr>
          <w:p w14:paraId="56DBC1AA" w14:textId="77777777" w:rsidR="00163350" w:rsidRPr="005F70FB" w:rsidRDefault="00163350" w:rsidP="00E74266">
            <w:pPr>
              <w:pStyle w:val="GlossEng2ptafter"/>
            </w:pPr>
            <w:r w:rsidRPr="005F70FB">
              <w:rPr>
                <w:rStyle w:val="ChSmallCaps"/>
              </w:rPr>
              <w:t>tru</w:t>
            </w:r>
            <w:r w:rsidRPr="005F70FB">
              <w:t>-concern[SI]</w:t>
            </w:r>
          </w:p>
        </w:tc>
      </w:tr>
      <w:tr w:rsidR="00AC23C4" w:rsidRPr="005F70FB" w14:paraId="10D8A27D" w14:textId="77777777" w:rsidTr="00B81EF8">
        <w:trPr>
          <w:gridAfter w:val="3"/>
          <w:wAfter w:w="493" w:type="dxa"/>
        </w:trPr>
        <w:tc>
          <w:tcPr>
            <w:tcW w:w="704" w:type="dxa"/>
            <w:shd w:val="clear" w:color="auto" w:fill="auto"/>
          </w:tcPr>
          <w:p w14:paraId="16D9B5B9" w14:textId="77777777" w:rsidR="00163350" w:rsidRPr="005F70FB" w:rsidRDefault="00163350" w:rsidP="00E74266">
            <w:pPr>
              <w:pStyle w:val="O0Nwnext"/>
            </w:pPr>
          </w:p>
        </w:tc>
        <w:tc>
          <w:tcPr>
            <w:tcW w:w="572" w:type="dxa"/>
            <w:gridSpan w:val="2"/>
            <w:shd w:val="clear" w:color="auto" w:fill="auto"/>
          </w:tcPr>
          <w:p w14:paraId="391D3B78" w14:textId="77777777" w:rsidR="00163350" w:rsidRPr="005F70FB" w:rsidRDefault="00163350" w:rsidP="00E74266">
            <w:pPr>
              <w:pStyle w:val="Text"/>
            </w:pPr>
            <w:r w:rsidRPr="005F70FB">
              <w:t>dari</w:t>
            </w:r>
          </w:p>
        </w:tc>
        <w:tc>
          <w:tcPr>
            <w:tcW w:w="1123" w:type="dxa"/>
            <w:gridSpan w:val="6"/>
            <w:shd w:val="clear" w:color="auto" w:fill="auto"/>
          </w:tcPr>
          <w:p w14:paraId="317F4C74" w14:textId="77777777" w:rsidR="00163350" w:rsidRPr="005F70FB" w:rsidRDefault="00163350" w:rsidP="00E74266">
            <w:pPr>
              <w:pStyle w:val="Text"/>
            </w:pPr>
            <w:r w:rsidRPr="005F70FB">
              <w:t>kesehatang,</w:t>
            </w:r>
          </w:p>
        </w:tc>
        <w:tc>
          <w:tcPr>
            <w:tcW w:w="484" w:type="dxa"/>
            <w:gridSpan w:val="3"/>
            <w:shd w:val="clear" w:color="auto" w:fill="auto"/>
          </w:tcPr>
          <w:p w14:paraId="7BA4BA28" w14:textId="77777777" w:rsidR="00163350" w:rsidRPr="005F70FB" w:rsidRDefault="00163350" w:rsidP="00E74266">
            <w:pPr>
              <w:pStyle w:val="Text"/>
            </w:pPr>
            <w:r w:rsidRPr="005F70FB">
              <w:t>kita</w:t>
            </w:r>
          </w:p>
        </w:tc>
        <w:tc>
          <w:tcPr>
            <w:tcW w:w="794" w:type="dxa"/>
            <w:gridSpan w:val="4"/>
            <w:shd w:val="clear" w:color="auto" w:fill="auto"/>
          </w:tcPr>
          <w:p w14:paraId="79867D53" w14:textId="77777777" w:rsidR="00163350" w:rsidRPr="005F70FB" w:rsidRDefault="00163350" w:rsidP="00E74266">
            <w:pPr>
              <w:pStyle w:val="Text"/>
            </w:pPr>
            <w:r w:rsidRPr="005F70FB">
              <w:t>bisa</w:t>
            </w:r>
          </w:p>
        </w:tc>
        <w:tc>
          <w:tcPr>
            <w:tcW w:w="440" w:type="dxa"/>
            <w:gridSpan w:val="3"/>
            <w:shd w:val="clear" w:color="auto" w:fill="auto"/>
          </w:tcPr>
          <w:p w14:paraId="3782CF77" w14:textId="77777777" w:rsidR="00163350" w:rsidRPr="005F70FB" w:rsidRDefault="00163350" w:rsidP="00E74266">
            <w:pPr>
              <w:pStyle w:val="Text"/>
            </w:pPr>
            <w:r w:rsidRPr="005F70FB">
              <w:t>liat</w:t>
            </w:r>
          </w:p>
        </w:tc>
        <w:tc>
          <w:tcPr>
            <w:tcW w:w="573" w:type="dxa"/>
            <w:gridSpan w:val="2"/>
            <w:shd w:val="clear" w:color="auto" w:fill="auto"/>
          </w:tcPr>
          <w:p w14:paraId="305DDAE1" w14:textId="77777777" w:rsidR="00163350" w:rsidRPr="005F70FB" w:rsidRDefault="00163350" w:rsidP="00E74266">
            <w:pPr>
              <w:pStyle w:val="Text"/>
            </w:pPr>
            <w:r w:rsidRPr="005F70FB">
              <w:t>dari</w:t>
            </w:r>
          </w:p>
        </w:tc>
        <w:tc>
          <w:tcPr>
            <w:tcW w:w="1049" w:type="dxa"/>
            <w:gridSpan w:val="4"/>
            <w:shd w:val="clear" w:color="auto" w:fill="auto"/>
          </w:tcPr>
          <w:p w14:paraId="1BA2AAA1" w14:textId="77777777" w:rsidR="00163350" w:rsidRPr="005F70FB" w:rsidRDefault="00163350" w:rsidP="00E74266">
            <w:pPr>
              <w:pStyle w:val="Text"/>
            </w:pPr>
            <w:r w:rsidRPr="005F70FB">
              <w:t>kesehatang,</w:t>
            </w:r>
          </w:p>
        </w:tc>
        <w:tc>
          <w:tcPr>
            <w:tcW w:w="573" w:type="dxa"/>
            <w:gridSpan w:val="3"/>
            <w:shd w:val="clear" w:color="auto" w:fill="auto"/>
          </w:tcPr>
          <w:p w14:paraId="4A78A181" w14:textId="77777777" w:rsidR="00163350" w:rsidRPr="005F70FB" w:rsidRDefault="00163350" w:rsidP="00E74266">
            <w:pPr>
              <w:pStyle w:val="Text"/>
            </w:pPr>
            <w:r w:rsidRPr="005F70FB">
              <w:t>a</w:t>
            </w:r>
          </w:p>
        </w:tc>
      </w:tr>
      <w:tr w:rsidR="00AC23C4" w:rsidRPr="005F70FB" w14:paraId="39B1CFE9" w14:textId="77777777" w:rsidTr="00B81EF8">
        <w:trPr>
          <w:gridAfter w:val="3"/>
          <w:wAfter w:w="493" w:type="dxa"/>
        </w:trPr>
        <w:tc>
          <w:tcPr>
            <w:tcW w:w="704" w:type="dxa"/>
            <w:shd w:val="clear" w:color="auto" w:fill="auto"/>
          </w:tcPr>
          <w:p w14:paraId="61DE59F8" w14:textId="77777777" w:rsidR="00163350" w:rsidRPr="005F70FB" w:rsidRDefault="00163350" w:rsidP="00E74266">
            <w:pPr>
              <w:pStyle w:val="GlossEng"/>
            </w:pPr>
          </w:p>
        </w:tc>
        <w:tc>
          <w:tcPr>
            <w:tcW w:w="572" w:type="dxa"/>
            <w:gridSpan w:val="2"/>
            <w:shd w:val="clear" w:color="auto" w:fill="auto"/>
          </w:tcPr>
          <w:p w14:paraId="2A2E60A7" w14:textId="77777777" w:rsidR="00163350" w:rsidRPr="005F70FB" w:rsidRDefault="00163350" w:rsidP="00E74266">
            <w:pPr>
              <w:pStyle w:val="GlossEng"/>
            </w:pPr>
            <w:r w:rsidRPr="005F70FB">
              <w:t>from</w:t>
            </w:r>
          </w:p>
        </w:tc>
        <w:tc>
          <w:tcPr>
            <w:tcW w:w="1123" w:type="dxa"/>
            <w:gridSpan w:val="6"/>
            <w:shd w:val="clear" w:color="auto" w:fill="auto"/>
          </w:tcPr>
          <w:p w14:paraId="503EAD2D" w14:textId="77777777" w:rsidR="00163350" w:rsidRPr="005F70FB" w:rsidRDefault="00163350" w:rsidP="00E74266">
            <w:pPr>
              <w:pStyle w:val="GlossEng"/>
            </w:pPr>
            <w:r w:rsidRPr="005F70FB">
              <w:t>health</w:t>
            </w:r>
          </w:p>
        </w:tc>
        <w:tc>
          <w:tcPr>
            <w:tcW w:w="484" w:type="dxa"/>
            <w:gridSpan w:val="3"/>
            <w:shd w:val="clear" w:color="auto" w:fill="auto"/>
          </w:tcPr>
          <w:p w14:paraId="0F866E45" w14:textId="77777777" w:rsidR="00163350" w:rsidRPr="005F70FB" w:rsidRDefault="00163350" w:rsidP="00E74266">
            <w:pPr>
              <w:pStyle w:val="GlossEng"/>
            </w:pPr>
            <w:r w:rsidRPr="005F70FB">
              <w:rPr>
                <w:rStyle w:val="ChSmallCaps"/>
              </w:rPr>
              <w:t>1pl</w:t>
            </w:r>
          </w:p>
        </w:tc>
        <w:tc>
          <w:tcPr>
            <w:tcW w:w="794" w:type="dxa"/>
            <w:gridSpan w:val="4"/>
            <w:shd w:val="clear" w:color="auto" w:fill="auto"/>
          </w:tcPr>
          <w:p w14:paraId="3340F527" w14:textId="217A5E36" w:rsidR="00163350" w:rsidRPr="005F70FB" w:rsidRDefault="00640703" w:rsidP="00E74266">
            <w:pPr>
              <w:pStyle w:val="GlossEng"/>
            </w:pPr>
            <w:r>
              <w:t>be.</w:t>
            </w:r>
            <w:r w:rsidR="00163350" w:rsidRPr="005F70FB">
              <w:t>able</w:t>
            </w:r>
          </w:p>
        </w:tc>
        <w:tc>
          <w:tcPr>
            <w:tcW w:w="440" w:type="dxa"/>
            <w:gridSpan w:val="3"/>
            <w:shd w:val="clear" w:color="auto" w:fill="auto"/>
          </w:tcPr>
          <w:p w14:paraId="5E09B9D3" w14:textId="77777777" w:rsidR="00163350" w:rsidRPr="005F70FB" w:rsidRDefault="00163350" w:rsidP="00E74266">
            <w:pPr>
              <w:pStyle w:val="GlossEng"/>
            </w:pPr>
            <w:r w:rsidRPr="005F70FB">
              <w:t>see</w:t>
            </w:r>
          </w:p>
        </w:tc>
        <w:tc>
          <w:tcPr>
            <w:tcW w:w="573" w:type="dxa"/>
            <w:gridSpan w:val="2"/>
            <w:shd w:val="clear" w:color="auto" w:fill="auto"/>
          </w:tcPr>
          <w:p w14:paraId="362AB9A1" w14:textId="77777777" w:rsidR="00163350" w:rsidRPr="005F70FB" w:rsidRDefault="00163350" w:rsidP="00E74266">
            <w:pPr>
              <w:pStyle w:val="GlossEng"/>
            </w:pPr>
            <w:r w:rsidRPr="005F70FB">
              <w:t>from</w:t>
            </w:r>
          </w:p>
        </w:tc>
        <w:tc>
          <w:tcPr>
            <w:tcW w:w="1049" w:type="dxa"/>
            <w:gridSpan w:val="4"/>
            <w:shd w:val="clear" w:color="auto" w:fill="auto"/>
          </w:tcPr>
          <w:p w14:paraId="2020377F" w14:textId="77777777" w:rsidR="00163350" w:rsidRPr="005F70FB" w:rsidRDefault="00163350" w:rsidP="00E74266">
            <w:pPr>
              <w:pStyle w:val="GlossEng"/>
            </w:pPr>
            <w:r w:rsidRPr="005F70FB">
              <w:t>health</w:t>
            </w:r>
          </w:p>
        </w:tc>
        <w:tc>
          <w:tcPr>
            <w:tcW w:w="573" w:type="dxa"/>
            <w:gridSpan w:val="3"/>
            <w:shd w:val="clear" w:color="auto" w:fill="auto"/>
          </w:tcPr>
          <w:p w14:paraId="0EFDCD18" w14:textId="77777777" w:rsidR="00163350" w:rsidRPr="005F70FB" w:rsidRDefault="00163350" w:rsidP="00E74266">
            <w:pPr>
              <w:pStyle w:val="GlossEng"/>
            </w:pPr>
            <w:r w:rsidRPr="005F70FB">
              <w:t>ah!</w:t>
            </w:r>
          </w:p>
        </w:tc>
      </w:tr>
    </w:tbl>
    <w:p w14:paraId="7581EE57" w14:textId="03ECF3BB" w:rsidR="00163350" w:rsidRPr="005F70FB" w:rsidRDefault="00163350" w:rsidP="00163350">
      <w:pPr>
        <w:pStyle w:val="FreeTranslEng"/>
      </w:pPr>
      <w:r w:rsidRPr="005F70FB">
        <w:t>Natalia: so there</w:t>
      </w:r>
      <w:r w:rsidR="00B7093A" w:rsidRPr="005F70FB">
        <w:t>’</w:t>
      </w:r>
      <w:r w:rsidRPr="005F70FB">
        <w:t>re two (issues related to sterility), if, for example, we</w:t>
      </w:r>
      <w:r w:rsidR="00B7093A" w:rsidRPr="005F70FB">
        <w:t>’</w:t>
      </w:r>
      <w:r w:rsidRPr="005F70FB">
        <w:t>ve already, (if) we</w:t>
      </w:r>
      <w:r w:rsidR="00B7093A" w:rsidRPr="005F70FB">
        <w:t>’</w:t>
      </w:r>
      <w:r w:rsidRPr="005F70FB">
        <w:t>ve already paid the bride price, right? and (if) that woman, (if) she doesn</w:t>
      </w:r>
      <w:r w:rsidR="00B7093A" w:rsidRPr="005F70FB">
        <w:t>’</w:t>
      </w:r>
      <w:r w:rsidRPr="005F70FB">
        <w:t>t get pregnant, well, maybe there is a problem regarding[</w:t>
      </w:r>
      <w:r w:rsidRPr="005F70FB">
        <w:rPr>
          <w:rStyle w:val="ChSmallCaps"/>
        </w:rPr>
        <w:t>tru</w:t>
      </w:r>
      <w:r w:rsidRPr="005F70FB">
        <w:t xml:space="preserve">], due to health (issues), we can see (that the problem of sterility) is due to a health (problem), ah! (Lit. </w:t>
      </w:r>
      <w:r w:rsidR="00B7093A" w:rsidRPr="005F70FB">
        <w:t>‘</w:t>
      </w:r>
      <w:r w:rsidRPr="005F70FB">
        <w:t>from health</w:t>
      </w:r>
      <w:r w:rsidR="00B7093A" w:rsidRPr="005F70FB">
        <w:t>’</w:t>
      </w:r>
      <w:r w:rsidRPr="005F70FB">
        <w:t>)</w:t>
      </w:r>
    </w:p>
    <w:tbl>
      <w:tblPr>
        <w:tblW w:w="6744" w:type="dxa"/>
        <w:tblCellMar>
          <w:left w:w="42" w:type="dxa"/>
          <w:right w:w="42" w:type="dxa"/>
        </w:tblCellMar>
        <w:tblLook w:val="01E0" w:firstRow="1" w:lastRow="1" w:firstColumn="1" w:lastColumn="1" w:noHBand="0" w:noVBand="0"/>
      </w:tblPr>
      <w:tblGrid>
        <w:gridCol w:w="709"/>
        <w:gridCol w:w="429"/>
        <w:gridCol w:w="155"/>
        <w:gridCol w:w="172"/>
        <w:gridCol w:w="423"/>
        <w:gridCol w:w="31"/>
        <w:gridCol w:w="303"/>
        <w:gridCol w:w="207"/>
        <w:gridCol w:w="21"/>
        <w:gridCol w:w="478"/>
        <w:gridCol w:w="295"/>
        <w:gridCol w:w="194"/>
        <w:gridCol w:w="912"/>
        <w:gridCol w:w="113"/>
        <w:gridCol w:w="706"/>
        <w:gridCol w:w="489"/>
        <w:gridCol w:w="32"/>
        <w:gridCol w:w="513"/>
        <w:gridCol w:w="367"/>
        <w:gridCol w:w="195"/>
      </w:tblGrid>
      <w:tr w:rsidR="00AC23C4" w:rsidRPr="005F70FB" w14:paraId="3093C9AD" w14:textId="77777777" w:rsidTr="00640703">
        <w:trPr>
          <w:gridAfter w:val="1"/>
          <w:wAfter w:w="195" w:type="dxa"/>
        </w:trPr>
        <w:tc>
          <w:tcPr>
            <w:tcW w:w="709" w:type="dxa"/>
            <w:shd w:val="clear" w:color="auto" w:fill="auto"/>
          </w:tcPr>
          <w:p w14:paraId="14A17180" w14:textId="77777777" w:rsidR="00163350" w:rsidRPr="005F70FB" w:rsidRDefault="00163350" w:rsidP="00E74266">
            <w:pPr>
              <w:pStyle w:val="O0Nwnext"/>
            </w:pPr>
            <w:r w:rsidRPr="005F70FB">
              <w:t>0002</w:t>
            </w:r>
          </w:p>
        </w:tc>
        <w:tc>
          <w:tcPr>
            <w:tcW w:w="756" w:type="dxa"/>
            <w:gridSpan w:val="3"/>
            <w:shd w:val="clear" w:color="auto" w:fill="auto"/>
          </w:tcPr>
          <w:p w14:paraId="108BF293" w14:textId="77777777" w:rsidR="00163350" w:rsidRPr="005F70FB" w:rsidRDefault="00163350" w:rsidP="00E74266">
            <w:pPr>
              <w:pStyle w:val="Text"/>
            </w:pPr>
            <w:r w:rsidRPr="005F70FB">
              <w:t>bisa</w:t>
            </w:r>
          </w:p>
        </w:tc>
        <w:tc>
          <w:tcPr>
            <w:tcW w:w="454" w:type="dxa"/>
            <w:gridSpan w:val="2"/>
            <w:shd w:val="clear" w:color="auto" w:fill="auto"/>
          </w:tcPr>
          <w:p w14:paraId="63E5B848" w14:textId="77777777" w:rsidR="00163350" w:rsidRPr="005F70FB" w:rsidRDefault="00163350" w:rsidP="00E74266">
            <w:pPr>
              <w:pStyle w:val="Text"/>
            </w:pPr>
            <w:r w:rsidRPr="005F70FB">
              <w:t>juga</w:t>
            </w:r>
          </w:p>
        </w:tc>
        <w:tc>
          <w:tcPr>
            <w:tcW w:w="510" w:type="dxa"/>
            <w:gridSpan w:val="2"/>
            <w:shd w:val="clear" w:color="auto" w:fill="auto"/>
          </w:tcPr>
          <w:p w14:paraId="7EDB9BE9" w14:textId="77777777" w:rsidR="00163350" w:rsidRPr="005F70FB" w:rsidRDefault="00163350" w:rsidP="00E74266">
            <w:pPr>
              <w:pStyle w:val="Text"/>
            </w:pPr>
            <w:r w:rsidRPr="005F70FB">
              <w:t>ada</w:t>
            </w:r>
          </w:p>
        </w:tc>
        <w:tc>
          <w:tcPr>
            <w:tcW w:w="794" w:type="dxa"/>
            <w:gridSpan w:val="3"/>
            <w:shd w:val="clear" w:color="auto" w:fill="auto"/>
          </w:tcPr>
          <w:p w14:paraId="49F94037" w14:textId="77777777" w:rsidR="00163350" w:rsidRPr="005F70FB" w:rsidRDefault="00163350" w:rsidP="00E74266">
            <w:pPr>
              <w:pStyle w:val="Text"/>
            </w:pPr>
            <w:r w:rsidRPr="005F70FB">
              <w:t>pikirang</w:t>
            </w:r>
          </w:p>
        </w:tc>
        <w:tc>
          <w:tcPr>
            <w:tcW w:w="1219" w:type="dxa"/>
            <w:gridSpan w:val="3"/>
            <w:shd w:val="clear" w:color="auto" w:fill="auto"/>
          </w:tcPr>
          <w:p w14:paraId="7A216082" w14:textId="77777777" w:rsidR="00163350" w:rsidRPr="005F70FB" w:rsidRDefault="00163350" w:rsidP="00E74266">
            <w:pPr>
              <w:pStyle w:val="Text"/>
            </w:pPr>
            <w:r w:rsidRPr="005F70FB">
              <w:t>laki~laki</w:t>
            </w:r>
          </w:p>
        </w:tc>
        <w:tc>
          <w:tcPr>
            <w:tcW w:w="706" w:type="dxa"/>
            <w:shd w:val="clear" w:color="auto" w:fill="auto"/>
          </w:tcPr>
          <w:p w14:paraId="6D8055F5" w14:textId="77777777" w:rsidR="00163350" w:rsidRPr="005F70FB" w:rsidRDefault="00163350" w:rsidP="00E74266">
            <w:pPr>
              <w:pStyle w:val="Text"/>
            </w:pPr>
            <w:r w:rsidRPr="005F70FB">
              <w:t>itu</w:t>
            </w:r>
          </w:p>
        </w:tc>
        <w:tc>
          <w:tcPr>
            <w:tcW w:w="489" w:type="dxa"/>
            <w:shd w:val="clear" w:color="auto" w:fill="auto"/>
          </w:tcPr>
          <w:p w14:paraId="6F6E8639" w14:textId="77777777" w:rsidR="00163350" w:rsidRPr="005F70FB" w:rsidRDefault="00163350" w:rsidP="00E74266">
            <w:pPr>
              <w:pStyle w:val="Text"/>
            </w:pPr>
            <w:r w:rsidRPr="005F70FB">
              <w:t>de</w:t>
            </w:r>
          </w:p>
        </w:tc>
        <w:tc>
          <w:tcPr>
            <w:tcW w:w="912" w:type="dxa"/>
            <w:gridSpan w:val="3"/>
            <w:shd w:val="clear" w:color="auto" w:fill="auto"/>
          </w:tcPr>
          <w:p w14:paraId="7E201A09" w14:textId="77777777" w:rsidR="00163350" w:rsidRPr="005F70FB" w:rsidRDefault="00163350" w:rsidP="00E74266">
            <w:pPr>
              <w:pStyle w:val="Text"/>
            </w:pPr>
            <w:r w:rsidRPr="005F70FB">
              <w:t>mandul</w:t>
            </w:r>
          </w:p>
        </w:tc>
      </w:tr>
      <w:tr w:rsidR="00AC23C4" w:rsidRPr="005F70FB" w14:paraId="545DCEF2" w14:textId="77777777" w:rsidTr="00640703">
        <w:trPr>
          <w:gridAfter w:val="1"/>
          <w:wAfter w:w="195" w:type="dxa"/>
        </w:trPr>
        <w:tc>
          <w:tcPr>
            <w:tcW w:w="709" w:type="dxa"/>
            <w:shd w:val="clear" w:color="auto" w:fill="auto"/>
          </w:tcPr>
          <w:p w14:paraId="30ACB5CF" w14:textId="77777777" w:rsidR="00163350" w:rsidRPr="005F70FB" w:rsidRDefault="00163350" w:rsidP="00E74266">
            <w:pPr>
              <w:pStyle w:val="GlossEng2ptafter"/>
            </w:pPr>
          </w:p>
        </w:tc>
        <w:tc>
          <w:tcPr>
            <w:tcW w:w="756" w:type="dxa"/>
            <w:gridSpan w:val="3"/>
            <w:shd w:val="clear" w:color="auto" w:fill="auto"/>
          </w:tcPr>
          <w:p w14:paraId="6CC7965F" w14:textId="1E56AD4B" w:rsidR="00163350" w:rsidRPr="005F70FB" w:rsidRDefault="00640703" w:rsidP="00E74266">
            <w:pPr>
              <w:pStyle w:val="GlossEng2ptafter"/>
            </w:pPr>
            <w:r>
              <w:t>be.</w:t>
            </w:r>
            <w:r w:rsidR="00163350" w:rsidRPr="005F70FB">
              <w:t>able</w:t>
            </w:r>
          </w:p>
        </w:tc>
        <w:tc>
          <w:tcPr>
            <w:tcW w:w="454" w:type="dxa"/>
            <w:gridSpan w:val="2"/>
            <w:shd w:val="clear" w:color="auto" w:fill="auto"/>
          </w:tcPr>
          <w:p w14:paraId="3FE0A1FD" w14:textId="77777777" w:rsidR="00163350" w:rsidRPr="005F70FB" w:rsidRDefault="00163350" w:rsidP="00E74266">
            <w:pPr>
              <w:pStyle w:val="GlossEng2ptafter"/>
            </w:pPr>
            <w:r w:rsidRPr="005F70FB">
              <w:t>also</w:t>
            </w:r>
          </w:p>
        </w:tc>
        <w:tc>
          <w:tcPr>
            <w:tcW w:w="510" w:type="dxa"/>
            <w:gridSpan w:val="2"/>
            <w:shd w:val="clear" w:color="auto" w:fill="auto"/>
          </w:tcPr>
          <w:p w14:paraId="27B33AE8" w14:textId="77777777" w:rsidR="00163350" w:rsidRPr="005F70FB" w:rsidRDefault="00163350" w:rsidP="00E74266">
            <w:pPr>
              <w:pStyle w:val="GlossEng2ptafter"/>
            </w:pPr>
            <w:r w:rsidRPr="005F70FB">
              <w:t>exist</w:t>
            </w:r>
          </w:p>
        </w:tc>
        <w:tc>
          <w:tcPr>
            <w:tcW w:w="794" w:type="dxa"/>
            <w:gridSpan w:val="3"/>
            <w:shd w:val="clear" w:color="auto" w:fill="auto"/>
          </w:tcPr>
          <w:p w14:paraId="21E7A183" w14:textId="77777777" w:rsidR="00163350" w:rsidRPr="005F70FB" w:rsidRDefault="00163350" w:rsidP="00E74266">
            <w:pPr>
              <w:pStyle w:val="GlossEng2ptafter"/>
            </w:pPr>
            <w:r w:rsidRPr="005F70FB">
              <w:t>thought</w:t>
            </w:r>
          </w:p>
        </w:tc>
        <w:tc>
          <w:tcPr>
            <w:tcW w:w="1219" w:type="dxa"/>
            <w:gridSpan w:val="3"/>
            <w:shd w:val="clear" w:color="auto" w:fill="auto"/>
          </w:tcPr>
          <w:p w14:paraId="4E2BE027" w14:textId="77777777" w:rsidR="00163350" w:rsidRPr="005F70FB" w:rsidRDefault="00163350" w:rsidP="00E74266">
            <w:pPr>
              <w:pStyle w:val="GlossEng2ptafter"/>
            </w:pPr>
            <w:r w:rsidRPr="005F70FB">
              <w:rPr>
                <w:rStyle w:val="ChSmallCaps"/>
              </w:rPr>
              <w:t>rdp</w:t>
            </w:r>
            <w:r w:rsidRPr="005F70FB">
              <w:t>~husband</w:t>
            </w:r>
          </w:p>
        </w:tc>
        <w:tc>
          <w:tcPr>
            <w:tcW w:w="706" w:type="dxa"/>
            <w:shd w:val="clear" w:color="auto" w:fill="auto"/>
          </w:tcPr>
          <w:p w14:paraId="04430F8A" w14:textId="77777777" w:rsidR="00163350" w:rsidRPr="005F70FB" w:rsidRDefault="00163350" w:rsidP="00E74266">
            <w:pPr>
              <w:pStyle w:val="GlossEng2ptafter"/>
            </w:pPr>
            <w:r w:rsidRPr="005F70FB">
              <w:rPr>
                <w:rStyle w:val="ChSmallCaps"/>
              </w:rPr>
              <w:t>d.dist</w:t>
            </w:r>
          </w:p>
        </w:tc>
        <w:tc>
          <w:tcPr>
            <w:tcW w:w="489" w:type="dxa"/>
            <w:shd w:val="clear" w:color="auto" w:fill="auto"/>
          </w:tcPr>
          <w:p w14:paraId="1BB7CCAB" w14:textId="77777777" w:rsidR="00163350" w:rsidRPr="005F70FB" w:rsidRDefault="00163350" w:rsidP="00E74266">
            <w:pPr>
              <w:pStyle w:val="GlossEng2ptafter"/>
            </w:pPr>
            <w:r w:rsidRPr="005F70FB">
              <w:rPr>
                <w:rStyle w:val="ChSmallCaps"/>
              </w:rPr>
              <w:t>3sg</w:t>
            </w:r>
          </w:p>
        </w:tc>
        <w:tc>
          <w:tcPr>
            <w:tcW w:w="912" w:type="dxa"/>
            <w:gridSpan w:val="3"/>
            <w:shd w:val="clear" w:color="auto" w:fill="auto"/>
          </w:tcPr>
          <w:p w14:paraId="7533840D" w14:textId="77777777" w:rsidR="00163350" w:rsidRPr="005F70FB" w:rsidRDefault="00163350" w:rsidP="00E74266">
            <w:pPr>
              <w:pStyle w:val="GlossEng2ptafter"/>
            </w:pPr>
            <w:r w:rsidRPr="005F70FB">
              <w:t>be.sterile</w:t>
            </w:r>
          </w:p>
        </w:tc>
      </w:tr>
      <w:tr w:rsidR="00AC23C4" w:rsidRPr="005F70FB" w14:paraId="3FD343B5" w14:textId="77777777" w:rsidTr="00640703">
        <w:tc>
          <w:tcPr>
            <w:tcW w:w="709" w:type="dxa"/>
            <w:shd w:val="clear" w:color="auto" w:fill="auto"/>
          </w:tcPr>
          <w:p w14:paraId="2DD90D3B" w14:textId="77777777" w:rsidR="00163350" w:rsidRPr="005F70FB" w:rsidRDefault="00163350" w:rsidP="00E74266">
            <w:pPr>
              <w:pStyle w:val="O0Nwnext"/>
            </w:pPr>
          </w:p>
        </w:tc>
        <w:tc>
          <w:tcPr>
            <w:tcW w:w="429" w:type="dxa"/>
            <w:shd w:val="clear" w:color="auto" w:fill="auto"/>
          </w:tcPr>
          <w:p w14:paraId="7ADD58D0" w14:textId="77777777" w:rsidR="00163350" w:rsidRPr="005F70FB" w:rsidRDefault="00163350" w:rsidP="00E74266">
            <w:pPr>
              <w:pStyle w:val="Text"/>
            </w:pPr>
            <w:r w:rsidRPr="005F70FB">
              <w:t>ato</w:t>
            </w:r>
          </w:p>
        </w:tc>
        <w:tc>
          <w:tcPr>
            <w:tcW w:w="1084" w:type="dxa"/>
            <w:gridSpan w:val="5"/>
            <w:shd w:val="clear" w:color="auto" w:fill="auto"/>
          </w:tcPr>
          <w:p w14:paraId="18A50F3D" w14:textId="77777777" w:rsidR="00163350" w:rsidRPr="005F70FB" w:rsidRDefault="00163350" w:rsidP="00E74266">
            <w:pPr>
              <w:pStyle w:val="Text"/>
            </w:pPr>
            <w:r w:rsidRPr="005F70FB">
              <w:t>prempuang</w:t>
            </w:r>
          </w:p>
        </w:tc>
        <w:tc>
          <w:tcPr>
            <w:tcW w:w="706" w:type="dxa"/>
            <w:gridSpan w:val="3"/>
            <w:shd w:val="clear" w:color="auto" w:fill="auto"/>
          </w:tcPr>
          <w:p w14:paraId="0F464B63" w14:textId="77777777" w:rsidR="00163350" w:rsidRPr="005F70FB" w:rsidRDefault="00163350" w:rsidP="00E74266">
            <w:pPr>
              <w:pStyle w:val="Text"/>
            </w:pPr>
            <w:r w:rsidRPr="005F70FB">
              <w:t>itu</w:t>
            </w:r>
          </w:p>
        </w:tc>
        <w:tc>
          <w:tcPr>
            <w:tcW w:w="489" w:type="dxa"/>
            <w:gridSpan w:val="2"/>
            <w:shd w:val="clear" w:color="auto" w:fill="auto"/>
          </w:tcPr>
          <w:p w14:paraId="16C6DF99" w14:textId="77777777" w:rsidR="00163350" w:rsidRPr="005F70FB" w:rsidRDefault="00163350" w:rsidP="00E74266">
            <w:pPr>
              <w:pStyle w:val="Text"/>
            </w:pPr>
            <w:r w:rsidRPr="005F70FB">
              <w:t>de</w:t>
            </w:r>
          </w:p>
        </w:tc>
        <w:tc>
          <w:tcPr>
            <w:tcW w:w="912" w:type="dxa"/>
            <w:shd w:val="clear" w:color="auto" w:fill="auto"/>
          </w:tcPr>
          <w:p w14:paraId="667CA0C2" w14:textId="77777777" w:rsidR="00163350" w:rsidRPr="005F70FB" w:rsidRDefault="00163350" w:rsidP="00E74266">
            <w:pPr>
              <w:pStyle w:val="Text"/>
            </w:pPr>
            <w:r w:rsidRPr="005F70FB">
              <w:t>mandul,</w:t>
            </w:r>
          </w:p>
        </w:tc>
        <w:tc>
          <w:tcPr>
            <w:tcW w:w="1340" w:type="dxa"/>
            <w:gridSpan w:val="4"/>
            <w:shd w:val="clear" w:color="auto" w:fill="auto"/>
          </w:tcPr>
          <w:p w14:paraId="56302ACF" w14:textId="77777777" w:rsidR="00163350" w:rsidRPr="005F70FB" w:rsidRDefault="00163350" w:rsidP="00E74266">
            <w:pPr>
              <w:pStyle w:val="Text"/>
            </w:pPr>
            <w:r w:rsidRPr="005F70FB">
              <w:t>makanya</w:t>
            </w:r>
          </w:p>
        </w:tc>
        <w:tc>
          <w:tcPr>
            <w:tcW w:w="513" w:type="dxa"/>
            <w:shd w:val="clear" w:color="auto" w:fill="auto"/>
          </w:tcPr>
          <w:p w14:paraId="10E73C77" w14:textId="77777777" w:rsidR="00163350" w:rsidRPr="005F70FB" w:rsidRDefault="00163350" w:rsidP="00E74266">
            <w:pPr>
              <w:pStyle w:val="Text"/>
            </w:pPr>
            <w:r w:rsidRPr="005F70FB">
              <w:t>tida</w:t>
            </w:r>
          </w:p>
        </w:tc>
        <w:tc>
          <w:tcPr>
            <w:tcW w:w="562" w:type="dxa"/>
            <w:gridSpan w:val="2"/>
            <w:shd w:val="clear" w:color="auto" w:fill="auto"/>
          </w:tcPr>
          <w:p w14:paraId="12075EF9" w14:textId="77777777" w:rsidR="00163350" w:rsidRPr="005F70FB" w:rsidRDefault="00163350" w:rsidP="00E74266">
            <w:pPr>
              <w:pStyle w:val="Text"/>
            </w:pPr>
            <w:r w:rsidRPr="005F70FB">
              <w:t>ada</w:t>
            </w:r>
          </w:p>
        </w:tc>
      </w:tr>
      <w:tr w:rsidR="00AC23C4" w:rsidRPr="005F70FB" w14:paraId="6A414541" w14:textId="77777777" w:rsidTr="00640703">
        <w:tc>
          <w:tcPr>
            <w:tcW w:w="709" w:type="dxa"/>
            <w:shd w:val="clear" w:color="auto" w:fill="auto"/>
          </w:tcPr>
          <w:p w14:paraId="26D95B03" w14:textId="77777777" w:rsidR="00163350" w:rsidRPr="005F70FB" w:rsidRDefault="00163350" w:rsidP="00E74266">
            <w:pPr>
              <w:pStyle w:val="GlossEng2ptafter"/>
            </w:pPr>
          </w:p>
        </w:tc>
        <w:tc>
          <w:tcPr>
            <w:tcW w:w="429" w:type="dxa"/>
            <w:shd w:val="clear" w:color="auto" w:fill="auto"/>
          </w:tcPr>
          <w:p w14:paraId="7B8536E9" w14:textId="77777777" w:rsidR="00163350" w:rsidRPr="005F70FB" w:rsidRDefault="00163350" w:rsidP="00E74266">
            <w:pPr>
              <w:pStyle w:val="GlossEng2ptafter"/>
            </w:pPr>
            <w:r w:rsidRPr="005F70FB">
              <w:t>or</w:t>
            </w:r>
          </w:p>
        </w:tc>
        <w:tc>
          <w:tcPr>
            <w:tcW w:w="1084" w:type="dxa"/>
            <w:gridSpan w:val="5"/>
            <w:shd w:val="clear" w:color="auto" w:fill="auto"/>
          </w:tcPr>
          <w:p w14:paraId="40988B05" w14:textId="77777777" w:rsidR="00163350" w:rsidRPr="005F70FB" w:rsidRDefault="00163350" w:rsidP="00E74266">
            <w:pPr>
              <w:pStyle w:val="GlossEng2ptafter"/>
            </w:pPr>
            <w:r w:rsidRPr="005F70FB">
              <w:t>woman</w:t>
            </w:r>
          </w:p>
        </w:tc>
        <w:tc>
          <w:tcPr>
            <w:tcW w:w="706" w:type="dxa"/>
            <w:gridSpan w:val="3"/>
            <w:shd w:val="clear" w:color="auto" w:fill="auto"/>
          </w:tcPr>
          <w:p w14:paraId="371A1AC1" w14:textId="77777777" w:rsidR="00163350" w:rsidRPr="005F70FB" w:rsidRDefault="00163350" w:rsidP="00E74266">
            <w:pPr>
              <w:pStyle w:val="GlossEng2ptafter"/>
            </w:pPr>
            <w:r w:rsidRPr="005F70FB">
              <w:rPr>
                <w:rStyle w:val="ChSmallCaps"/>
              </w:rPr>
              <w:t>d.dist</w:t>
            </w:r>
          </w:p>
        </w:tc>
        <w:tc>
          <w:tcPr>
            <w:tcW w:w="489" w:type="dxa"/>
            <w:gridSpan w:val="2"/>
            <w:shd w:val="clear" w:color="auto" w:fill="auto"/>
          </w:tcPr>
          <w:p w14:paraId="7F813314" w14:textId="77777777" w:rsidR="00163350" w:rsidRPr="005F70FB" w:rsidRDefault="00163350" w:rsidP="00E74266">
            <w:pPr>
              <w:pStyle w:val="GlossEng2ptafter"/>
            </w:pPr>
            <w:r w:rsidRPr="005F70FB">
              <w:rPr>
                <w:rStyle w:val="ChSmallCaps"/>
              </w:rPr>
              <w:t>3sg</w:t>
            </w:r>
          </w:p>
        </w:tc>
        <w:tc>
          <w:tcPr>
            <w:tcW w:w="912" w:type="dxa"/>
            <w:shd w:val="clear" w:color="auto" w:fill="auto"/>
          </w:tcPr>
          <w:p w14:paraId="1A9185B9" w14:textId="77777777" w:rsidR="00163350" w:rsidRPr="005F70FB" w:rsidRDefault="00163350" w:rsidP="00E74266">
            <w:pPr>
              <w:pStyle w:val="GlossEng2ptafter"/>
            </w:pPr>
            <w:r w:rsidRPr="005F70FB">
              <w:t>be.sterile</w:t>
            </w:r>
          </w:p>
        </w:tc>
        <w:tc>
          <w:tcPr>
            <w:tcW w:w="1340" w:type="dxa"/>
            <w:gridSpan w:val="4"/>
            <w:shd w:val="clear" w:color="auto" w:fill="auto"/>
          </w:tcPr>
          <w:p w14:paraId="5BC3BCA2" w14:textId="77777777" w:rsidR="00163350" w:rsidRPr="005F70FB" w:rsidRDefault="00163350" w:rsidP="00E74266">
            <w:pPr>
              <w:pStyle w:val="GlossEng2ptafter"/>
            </w:pPr>
            <w:r w:rsidRPr="005F70FB">
              <w:t>for.that.reason</w:t>
            </w:r>
          </w:p>
        </w:tc>
        <w:tc>
          <w:tcPr>
            <w:tcW w:w="513" w:type="dxa"/>
            <w:shd w:val="clear" w:color="auto" w:fill="auto"/>
          </w:tcPr>
          <w:p w14:paraId="7F28760E" w14:textId="77777777" w:rsidR="00163350" w:rsidRPr="005F70FB" w:rsidRDefault="00163350" w:rsidP="00E74266">
            <w:pPr>
              <w:pStyle w:val="GlossEng2ptafter"/>
            </w:pPr>
            <w:r w:rsidRPr="005F70FB">
              <w:rPr>
                <w:rStyle w:val="ChSmallCaps"/>
              </w:rPr>
              <w:t>neg</w:t>
            </w:r>
          </w:p>
        </w:tc>
        <w:tc>
          <w:tcPr>
            <w:tcW w:w="562" w:type="dxa"/>
            <w:gridSpan w:val="2"/>
            <w:shd w:val="clear" w:color="auto" w:fill="auto"/>
          </w:tcPr>
          <w:p w14:paraId="4E45E3CE" w14:textId="77777777" w:rsidR="00163350" w:rsidRPr="005F70FB" w:rsidRDefault="00163350" w:rsidP="00E74266">
            <w:pPr>
              <w:pStyle w:val="GlossEng2ptafter"/>
            </w:pPr>
            <w:r w:rsidRPr="005F70FB">
              <w:t>exist</w:t>
            </w:r>
          </w:p>
        </w:tc>
      </w:tr>
      <w:tr w:rsidR="00163350" w:rsidRPr="005F70FB" w14:paraId="6259694B" w14:textId="77777777" w:rsidTr="00640703">
        <w:trPr>
          <w:gridAfter w:val="11"/>
          <w:wAfter w:w="4294" w:type="dxa"/>
        </w:trPr>
        <w:tc>
          <w:tcPr>
            <w:tcW w:w="709" w:type="dxa"/>
            <w:shd w:val="clear" w:color="auto" w:fill="auto"/>
          </w:tcPr>
          <w:p w14:paraId="650AAC46" w14:textId="77777777" w:rsidR="00163350" w:rsidRPr="005F70FB" w:rsidRDefault="00163350" w:rsidP="00E74266">
            <w:pPr>
              <w:pStyle w:val="O0Nwnext"/>
            </w:pPr>
          </w:p>
        </w:tc>
        <w:tc>
          <w:tcPr>
            <w:tcW w:w="584" w:type="dxa"/>
            <w:gridSpan w:val="2"/>
            <w:shd w:val="clear" w:color="auto" w:fill="auto"/>
          </w:tcPr>
          <w:p w14:paraId="657FD537" w14:textId="77777777" w:rsidR="00163350" w:rsidRPr="005F70FB" w:rsidRDefault="00163350" w:rsidP="00E74266">
            <w:pPr>
              <w:pStyle w:val="Text"/>
            </w:pPr>
            <w:r w:rsidRPr="005F70FB">
              <w:t>ana</w:t>
            </w:r>
          </w:p>
        </w:tc>
        <w:tc>
          <w:tcPr>
            <w:tcW w:w="595" w:type="dxa"/>
            <w:gridSpan w:val="2"/>
            <w:shd w:val="clear" w:color="auto" w:fill="auto"/>
          </w:tcPr>
          <w:p w14:paraId="74238C5F" w14:textId="77777777" w:rsidR="00163350" w:rsidRPr="005F70FB" w:rsidRDefault="00163350" w:rsidP="00E74266">
            <w:pPr>
              <w:pStyle w:val="Text"/>
            </w:pPr>
            <w:r w:rsidRPr="005F70FB">
              <w:t>sama</w:t>
            </w:r>
          </w:p>
        </w:tc>
        <w:tc>
          <w:tcPr>
            <w:tcW w:w="562" w:type="dxa"/>
            <w:gridSpan w:val="4"/>
            <w:shd w:val="clear" w:color="auto" w:fill="auto"/>
          </w:tcPr>
          <w:p w14:paraId="12CD2036" w14:textId="77777777" w:rsidR="00163350" w:rsidRPr="005F70FB" w:rsidRDefault="00163350" w:rsidP="00E74266">
            <w:pPr>
              <w:pStyle w:val="Text"/>
            </w:pPr>
            <w:r w:rsidRPr="005F70FB">
              <w:t>skali</w:t>
            </w:r>
          </w:p>
        </w:tc>
      </w:tr>
      <w:tr w:rsidR="00163350" w:rsidRPr="005F70FB" w14:paraId="2D837478" w14:textId="77777777" w:rsidTr="00640703">
        <w:trPr>
          <w:gridAfter w:val="11"/>
          <w:wAfter w:w="4294" w:type="dxa"/>
        </w:trPr>
        <w:tc>
          <w:tcPr>
            <w:tcW w:w="709" w:type="dxa"/>
            <w:shd w:val="clear" w:color="auto" w:fill="auto"/>
          </w:tcPr>
          <w:p w14:paraId="1B294C7F" w14:textId="77777777" w:rsidR="00163350" w:rsidRPr="005F70FB" w:rsidRDefault="00163350" w:rsidP="00E74266">
            <w:pPr>
              <w:pStyle w:val="GlossEng"/>
            </w:pPr>
          </w:p>
        </w:tc>
        <w:tc>
          <w:tcPr>
            <w:tcW w:w="584" w:type="dxa"/>
            <w:gridSpan w:val="2"/>
            <w:shd w:val="clear" w:color="auto" w:fill="auto"/>
          </w:tcPr>
          <w:p w14:paraId="1A686D58" w14:textId="77777777" w:rsidR="00163350" w:rsidRPr="005F70FB" w:rsidRDefault="00163350" w:rsidP="00E74266">
            <w:pPr>
              <w:pStyle w:val="GlossEng"/>
            </w:pPr>
            <w:r w:rsidRPr="005F70FB">
              <w:t>child</w:t>
            </w:r>
          </w:p>
        </w:tc>
        <w:tc>
          <w:tcPr>
            <w:tcW w:w="595" w:type="dxa"/>
            <w:gridSpan w:val="2"/>
            <w:shd w:val="clear" w:color="auto" w:fill="auto"/>
          </w:tcPr>
          <w:p w14:paraId="33378E34" w14:textId="77777777" w:rsidR="00163350" w:rsidRPr="005F70FB" w:rsidRDefault="00163350" w:rsidP="00E74266">
            <w:pPr>
              <w:pStyle w:val="GlossEng"/>
            </w:pPr>
            <w:r w:rsidRPr="005F70FB">
              <w:t>same</w:t>
            </w:r>
          </w:p>
        </w:tc>
        <w:tc>
          <w:tcPr>
            <w:tcW w:w="562" w:type="dxa"/>
            <w:gridSpan w:val="4"/>
            <w:shd w:val="clear" w:color="auto" w:fill="auto"/>
          </w:tcPr>
          <w:p w14:paraId="7557346F" w14:textId="77777777" w:rsidR="00163350" w:rsidRPr="005F70FB" w:rsidRDefault="00163350" w:rsidP="00E74266">
            <w:pPr>
              <w:pStyle w:val="GlossEng"/>
            </w:pPr>
            <w:r w:rsidRPr="005F70FB">
              <w:t>very</w:t>
            </w:r>
          </w:p>
        </w:tc>
      </w:tr>
    </w:tbl>
    <w:p w14:paraId="2717FA09" w14:textId="5FA8128E" w:rsidR="00163350" w:rsidRPr="005F70FB" w:rsidRDefault="00163350" w:rsidP="00163350">
      <w:pPr>
        <w:pStyle w:val="FreeTranslEng"/>
      </w:pPr>
      <w:r w:rsidRPr="005F70FB">
        <w:t>it</w:t>
      </w:r>
      <w:r w:rsidR="00B7093A" w:rsidRPr="005F70FB">
        <w:t>’</w:t>
      </w:r>
      <w:r w:rsidRPr="005F70FB">
        <w:t>s also possible that there is the thought, (that) that man, (that) he</w:t>
      </w:r>
      <w:r w:rsidR="00B7093A" w:rsidRPr="005F70FB">
        <w:t>’</w:t>
      </w:r>
      <w:r w:rsidRPr="005F70FB">
        <w:t>s sterile or (that) that woman, (that) she</w:t>
      </w:r>
      <w:r w:rsidR="00B7093A" w:rsidRPr="005F70FB">
        <w:t>’</w:t>
      </w:r>
      <w:r w:rsidRPr="005F70FB">
        <w:t>s sterile, for that reason there aren</w:t>
      </w:r>
      <w:r w:rsidR="00B7093A" w:rsidRPr="005F70FB">
        <w:t>’</w:t>
      </w:r>
      <w:r w:rsidRPr="005F70FB">
        <w:t>t any children at all</w:t>
      </w:r>
    </w:p>
    <w:tbl>
      <w:tblPr>
        <w:tblW w:w="0" w:type="auto"/>
        <w:tblCellMar>
          <w:left w:w="42" w:type="dxa"/>
          <w:right w:w="42" w:type="dxa"/>
        </w:tblCellMar>
        <w:tblLook w:val="01E0" w:firstRow="1" w:lastRow="1" w:firstColumn="1" w:lastColumn="1" w:noHBand="0" w:noVBand="0"/>
      </w:tblPr>
      <w:tblGrid>
        <w:gridCol w:w="709"/>
        <w:gridCol w:w="440"/>
        <w:gridCol w:w="968"/>
        <w:gridCol w:w="490"/>
        <w:gridCol w:w="790"/>
        <w:gridCol w:w="790"/>
        <w:gridCol w:w="740"/>
      </w:tblGrid>
      <w:tr w:rsidR="00AC23C4" w:rsidRPr="005F70FB" w14:paraId="2A12799E" w14:textId="77777777" w:rsidTr="00AC23C4">
        <w:tc>
          <w:tcPr>
            <w:tcW w:w="709" w:type="dxa"/>
            <w:shd w:val="clear" w:color="auto" w:fill="auto"/>
          </w:tcPr>
          <w:p w14:paraId="5DDFE7F6" w14:textId="77777777" w:rsidR="00163350" w:rsidRPr="005F70FB" w:rsidRDefault="00163350" w:rsidP="00E74266">
            <w:pPr>
              <w:pStyle w:val="O0Nwnext"/>
            </w:pPr>
            <w:r w:rsidRPr="005F70FB">
              <w:t>0003</w:t>
            </w:r>
          </w:p>
        </w:tc>
        <w:tc>
          <w:tcPr>
            <w:tcW w:w="440" w:type="dxa"/>
            <w:shd w:val="clear" w:color="auto" w:fill="auto"/>
          </w:tcPr>
          <w:p w14:paraId="71D2A726" w14:textId="77777777" w:rsidR="00163350" w:rsidRPr="005F70FB" w:rsidRDefault="00163350" w:rsidP="00E74266">
            <w:pPr>
              <w:pStyle w:val="Text"/>
            </w:pPr>
            <w:r w:rsidRPr="005F70FB">
              <w:t>a,</w:t>
            </w:r>
          </w:p>
        </w:tc>
        <w:tc>
          <w:tcPr>
            <w:tcW w:w="968" w:type="dxa"/>
            <w:shd w:val="clear" w:color="auto" w:fill="auto"/>
          </w:tcPr>
          <w:p w14:paraId="39635464" w14:textId="77777777" w:rsidR="00163350" w:rsidRPr="005F70FB" w:rsidRDefault="00163350" w:rsidP="00E74266">
            <w:pPr>
              <w:pStyle w:val="Text"/>
            </w:pPr>
            <w:r w:rsidRPr="005F70FB">
              <w:t>nanti</w:t>
            </w:r>
          </w:p>
        </w:tc>
        <w:tc>
          <w:tcPr>
            <w:tcW w:w="490" w:type="dxa"/>
            <w:shd w:val="clear" w:color="auto" w:fill="auto"/>
          </w:tcPr>
          <w:p w14:paraId="32A95646" w14:textId="77777777" w:rsidR="00163350" w:rsidRPr="005F70FB" w:rsidRDefault="00163350" w:rsidP="00E74266">
            <w:pPr>
              <w:pStyle w:val="Text"/>
            </w:pPr>
            <w:r w:rsidRPr="005F70FB">
              <w:t>liat,</w:t>
            </w:r>
          </w:p>
        </w:tc>
        <w:tc>
          <w:tcPr>
            <w:tcW w:w="790" w:type="dxa"/>
            <w:shd w:val="clear" w:color="auto" w:fill="auto"/>
          </w:tcPr>
          <w:p w14:paraId="255F7C05" w14:textId="77777777" w:rsidR="00163350" w:rsidRPr="005F70FB" w:rsidRDefault="00163350" w:rsidP="00E74266">
            <w:pPr>
              <w:pStyle w:val="Text"/>
            </w:pPr>
            <w:r w:rsidRPr="005F70FB">
              <w:t>tinggal,</w:t>
            </w:r>
          </w:p>
        </w:tc>
        <w:tc>
          <w:tcPr>
            <w:tcW w:w="790" w:type="dxa"/>
            <w:shd w:val="clear" w:color="auto" w:fill="auto"/>
          </w:tcPr>
          <w:p w14:paraId="5B259552" w14:textId="77777777" w:rsidR="00163350" w:rsidRPr="005F70FB" w:rsidRDefault="00163350" w:rsidP="00E74266">
            <w:pPr>
              <w:pStyle w:val="Text"/>
            </w:pPr>
            <w:r w:rsidRPr="005F70FB">
              <w:t>tinggal,</w:t>
            </w:r>
          </w:p>
        </w:tc>
        <w:tc>
          <w:tcPr>
            <w:tcW w:w="740" w:type="dxa"/>
            <w:shd w:val="clear" w:color="auto" w:fill="auto"/>
          </w:tcPr>
          <w:p w14:paraId="4BDE4BE5" w14:textId="77777777" w:rsidR="00163350" w:rsidRPr="005F70FB" w:rsidRDefault="00163350" w:rsidP="00E74266">
            <w:pPr>
              <w:pStyle w:val="Text"/>
            </w:pPr>
            <w:r w:rsidRPr="005F70FB">
              <w:t>tinggal</w:t>
            </w:r>
          </w:p>
        </w:tc>
      </w:tr>
      <w:tr w:rsidR="00AC23C4" w:rsidRPr="005F70FB" w14:paraId="10A5399C" w14:textId="77777777" w:rsidTr="00AC23C4">
        <w:tc>
          <w:tcPr>
            <w:tcW w:w="709" w:type="dxa"/>
            <w:shd w:val="clear" w:color="auto" w:fill="auto"/>
          </w:tcPr>
          <w:p w14:paraId="21D06BAE" w14:textId="77777777" w:rsidR="00163350" w:rsidRPr="005F70FB" w:rsidRDefault="00163350" w:rsidP="00E74266">
            <w:pPr>
              <w:pStyle w:val="GlossEng"/>
            </w:pPr>
          </w:p>
        </w:tc>
        <w:tc>
          <w:tcPr>
            <w:tcW w:w="440" w:type="dxa"/>
            <w:shd w:val="clear" w:color="auto" w:fill="auto"/>
          </w:tcPr>
          <w:p w14:paraId="53BFBE6A" w14:textId="77777777" w:rsidR="00163350" w:rsidRPr="005F70FB" w:rsidRDefault="00163350" w:rsidP="00E74266">
            <w:pPr>
              <w:pStyle w:val="GlossEng"/>
            </w:pPr>
            <w:r w:rsidRPr="005F70FB">
              <w:t>ah!</w:t>
            </w:r>
          </w:p>
        </w:tc>
        <w:tc>
          <w:tcPr>
            <w:tcW w:w="968" w:type="dxa"/>
            <w:shd w:val="clear" w:color="auto" w:fill="auto"/>
          </w:tcPr>
          <w:p w14:paraId="7DF8B7EE" w14:textId="77777777" w:rsidR="00163350" w:rsidRPr="005F70FB" w:rsidRDefault="00163350" w:rsidP="00E74266">
            <w:pPr>
              <w:pStyle w:val="GlossEng"/>
            </w:pPr>
            <w:r w:rsidRPr="005F70FB">
              <w:t>very.soon</w:t>
            </w:r>
          </w:p>
        </w:tc>
        <w:tc>
          <w:tcPr>
            <w:tcW w:w="490" w:type="dxa"/>
            <w:shd w:val="clear" w:color="auto" w:fill="auto"/>
          </w:tcPr>
          <w:p w14:paraId="49B513FB" w14:textId="77777777" w:rsidR="00163350" w:rsidRPr="005F70FB" w:rsidRDefault="00163350" w:rsidP="00E74266">
            <w:pPr>
              <w:pStyle w:val="GlossEng"/>
            </w:pPr>
            <w:r w:rsidRPr="005F70FB">
              <w:t>see</w:t>
            </w:r>
          </w:p>
        </w:tc>
        <w:tc>
          <w:tcPr>
            <w:tcW w:w="790" w:type="dxa"/>
            <w:shd w:val="clear" w:color="auto" w:fill="auto"/>
          </w:tcPr>
          <w:p w14:paraId="42CC5B07" w14:textId="77777777" w:rsidR="00163350" w:rsidRPr="005F70FB" w:rsidRDefault="00163350" w:rsidP="00E74266">
            <w:pPr>
              <w:pStyle w:val="GlossEng"/>
            </w:pPr>
            <w:r w:rsidRPr="005F70FB">
              <w:t>stay</w:t>
            </w:r>
          </w:p>
        </w:tc>
        <w:tc>
          <w:tcPr>
            <w:tcW w:w="790" w:type="dxa"/>
            <w:shd w:val="clear" w:color="auto" w:fill="auto"/>
          </w:tcPr>
          <w:p w14:paraId="34CCE307" w14:textId="77777777" w:rsidR="00163350" w:rsidRPr="005F70FB" w:rsidRDefault="00163350" w:rsidP="00E74266">
            <w:pPr>
              <w:pStyle w:val="GlossEng"/>
            </w:pPr>
            <w:r w:rsidRPr="005F70FB">
              <w:t>stay</w:t>
            </w:r>
          </w:p>
        </w:tc>
        <w:tc>
          <w:tcPr>
            <w:tcW w:w="740" w:type="dxa"/>
            <w:shd w:val="clear" w:color="auto" w:fill="auto"/>
          </w:tcPr>
          <w:p w14:paraId="332E41F6" w14:textId="77777777" w:rsidR="00163350" w:rsidRPr="005F70FB" w:rsidRDefault="00163350" w:rsidP="00E74266">
            <w:pPr>
              <w:pStyle w:val="GlossEng"/>
            </w:pPr>
            <w:r w:rsidRPr="005F70FB">
              <w:t>stay</w:t>
            </w:r>
          </w:p>
        </w:tc>
      </w:tr>
    </w:tbl>
    <w:p w14:paraId="2D9FD4D6" w14:textId="678AE87D" w:rsidR="00163350" w:rsidRPr="005F70FB" w:rsidRDefault="00163350" w:rsidP="00163350">
      <w:pPr>
        <w:pStyle w:val="FreeTranslEng"/>
      </w:pPr>
      <w:r w:rsidRPr="005F70FB">
        <w:t>ah, later (we</w:t>
      </w:r>
      <w:r w:rsidR="00B7093A" w:rsidRPr="005F70FB">
        <w:t>’</w:t>
      </w:r>
      <w:r w:rsidRPr="005F70FB">
        <w:t>ll) see, (we</w:t>
      </w:r>
      <w:r w:rsidR="00B7093A" w:rsidRPr="005F70FB">
        <w:t>’</w:t>
      </w:r>
      <w:r w:rsidRPr="005F70FB">
        <w:t>ll) wait, wait, (and) wait</w:t>
      </w:r>
    </w:p>
    <w:tbl>
      <w:tblPr>
        <w:tblW w:w="6815" w:type="dxa"/>
        <w:tblCellMar>
          <w:left w:w="42" w:type="dxa"/>
          <w:right w:w="42" w:type="dxa"/>
        </w:tblCellMar>
        <w:tblLook w:val="01E0" w:firstRow="1" w:lastRow="1" w:firstColumn="1" w:lastColumn="1" w:noHBand="0" w:noVBand="0"/>
      </w:tblPr>
      <w:tblGrid>
        <w:gridCol w:w="705"/>
        <w:gridCol w:w="376"/>
        <w:gridCol w:w="76"/>
        <w:gridCol w:w="36"/>
        <w:gridCol w:w="277"/>
        <w:gridCol w:w="295"/>
        <w:gridCol w:w="84"/>
        <w:gridCol w:w="44"/>
        <w:gridCol w:w="340"/>
        <w:gridCol w:w="94"/>
        <w:gridCol w:w="76"/>
        <w:gridCol w:w="434"/>
        <w:gridCol w:w="74"/>
        <w:gridCol w:w="513"/>
        <w:gridCol w:w="14"/>
        <w:gridCol w:w="91"/>
        <w:gridCol w:w="336"/>
        <w:gridCol w:w="57"/>
        <w:gridCol w:w="154"/>
        <w:gridCol w:w="99"/>
        <w:gridCol w:w="13"/>
        <w:gridCol w:w="342"/>
        <w:gridCol w:w="309"/>
        <w:gridCol w:w="100"/>
        <w:gridCol w:w="95"/>
        <w:gridCol w:w="62"/>
        <w:gridCol w:w="393"/>
        <w:gridCol w:w="8"/>
        <w:gridCol w:w="580"/>
        <w:gridCol w:w="32"/>
        <w:gridCol w:w="37"/>
        <w:gridCol w:w="434"/>
        <w:gridCol w:w="214"/>
        <w:gridCol w:w="21"/>
      </w:tblGrid>
      <w:tr w:rsidR="00AC23C4" w:rsidRPr="005F70FB" w14:paraId="4B841952" w14:textId="77777777" w:rsidTr="00B81EF8">
        <w:trPr>
          <w:gridAfter w:val="1"/>
          <w:wAfter w:w="20" w:type="dxa"/>
        </w:trPr>
        <w:tc>
          <w:tcPr>
            <w:tcW w:w="706" w:type="dxa"/>
            <w:shd w:val="clear" w:color="auto" w:fill="auto"/>
          </w:tcPr>
          <w:p w14:paraId="67B4F44D" w14:textId="77777777" w:rsidR="00163350" w:rsidRPr="005F70FB" w:rsidRDefault="00163350" w:rsidP="00E74266">
            <w:pPr>
              <w:pStyle w:val="O0Nwnext"/>
            </w:pPr>
            <w:r w:rsidRPr="005F70FB">
              <w:t>0004</w:t>
            </w:r>
          </w:p>
        </w:tc>
        <w:tc>
          <w:tcPr>
            <w:tcW w:w="452" w:type="dxa"/>
            <w:gridSpan w:val="2"/>
            <w:shd w:val="clear" w:color="auto" w:fill="auto"/>
          </w:tcPr>
          <w:p w14:paraId="240D10A8" w14:textId="77777777" w:rsidR="00163350" w:rsidRPr="005F70FB" w:rsidRDefault="00163350" w:rsidP="00E74266">
            <w:pPr>
              <w:pStyle w:val="Text"/>
            </w:pPr>
            <w:r w:rsidRPr="005F70FB">
              <w:t>kalo</w:t>
            </w:r>
          </w:p>
        </w:tc>
        <w:tc>
          <w:tcPr>
            <w:tcW w:w="1076" w:type="dxa"/>
            <w:gridSpan w:val="6"/>
            <w:shd w:val="clear" w:color="auto" w:fill="auto"/>
          </w:tcPr>
          <w:p w14:paraId="2444B8FA" w14:textId="77777777" w:rsidR="00163350" w:rsidRPr="005F70FB" w:rsidRDefault="00163350" w:rsidP="00E74266">
            <w:pPr>
              <w:pStyle w:val="Text"/>
            </w:pPr>
            <w:r w:rsidRPr="005F70FB">
              <w:t>prempuang,</w:t>
            </w:r>
          </w:p>
        </w:tc>
        <w:tc>
          <w:tcPr>
            <w:tcW w:w="1191" w:type="dxa"/>
            <w:gridSpan w:val="5"/>
            <w:shd w:val="clear" w:color="auto" w:fill="auto"/>
          </w:tcPr>
          <w:p w14:paraId="7B790E48" w14:textId="77777777" w:rsidR="00163350" w:rsidRPr="005F70FB" w:rsidRDefault="00163350" w:rsidP="00E74266">
            <w:pPr>
              <w:pStyle w:val="Text"/>
            </w:pPr>
            <w:r w:rsidRPr="005F70FB">
              <w:t>laki~laki</w:t>
            </w:r>
          </w:p>
        </w:tc>
        <w:tc>
          <w:tcPr>
            <w:tcW w:w="652" w:type="dxa"/>
            <w:gridSpan w:val="5"/>
            <w:shd w:val="clear" w:color="auto" w:fill="auto"/>
          </w:tcPr>
          <w:p w14:paraId="6E25DA96" w14:textId="77777777" w:rsidR="00163350" w:rsidRPr="005F70FB" w:rsidRDefault="00163350" w:rsidP="00E74266">
            <w:pPr>
              <w:pStyle w:val="Text"/>
            </w:pPr>
            <w:r w:rsidRPr="005F70FB">
              <w:t>itu</w:t>
            </w:r>
          </w:p>
        </w:tc>
        <w:tc>
          <w:tcPr>
            <w:tcW w:w="454" w:type="dxa"/>
            <w:gridSpan w:val="3"/>
            <w:shd w:val="clear" w:color="auto" w:fill="auto"/>
          </w:tcPr>
          <w:p w14:paraId="3D3FA534" w14:textId="77777777" w:rsidR="00163350" w:rsidRPr="005F70FB" w:rsidRDefault="00163350" w:rsidP="00E74266">
            <w:pPr>
              <w:pStyle w:val="Text"/>
            </w:pPr>
            <w:r w:rsidRPr="005F70FB">
              <w:t>dia</w:t>
            </w:r>
          </w:p>
        </w:tc>
        <w:tc>
          <w:tcPr>
            <w:tcW w:w="566" w:type="dxa"/>
            <w:gridSpan w:val="4"/>
            <w:shd w:val="clear" w:color="auto" w:fill="auto"/>
          </w:tcPr>
          <w:p w14:paraId="4DB18758" w14:textId="77777777" w:rsidR="00163350" w:rsidRPr="005F70FB" w:rsidRDefault="00163350" w:rsidP="00E74266">
            <w:pPr>
              <w:pStyle w:val="Text"/>
            </w:pPr>
            <w:r w:rsidRPr="005F70FB">
              <w:t>maw</w:t>
            </w:r>
          </w:p>
        </w:tc>
        <w:tc>
          <w:tcPr>
            <w:tcW w:w="1050" w:type="dxa"/>
            <w:gridSpan w:val="5"/>
            <w:shd w:val="clear" w:color="auto" w:fill="auto"/>
          </w:tcPr>
          <w:p w14:paraId="2EA21170" w14:textId="77777777" w:rsidR="00163350" w:rsidRPr="005F70FB" w:rsidRDefault="00163350" w:rsidP="00E74266">
            <w:pPr>
              <w:pStyle w:val="Text"/>
            </w:pPr>
            <w:r w:rsidRPr="005F70FB">
              <w:t>turungang</w:t>
            </w:r>
          </w:p>
        </w:tc>
        <w:tc>
          <w:tcPr>
            <w:tcW w:w="648" w:type="dxa"/>
            <w:gridSpan w:val="2"/>
            <w:shd w:val="clear" w:color="auto" w:fill="auto"/>
          </w:tcPr>
          <w:p w14:paraId="1A83C0B1" w14:textId="77777777" w:rsidR="00163350" w:rsidRPr="005F70FB" w:rsidRDefault="00163350" w:rsidP="00E74266">
            <w:pPr>
              <w:pStyle w:val="Text"/>
            </w:pPr>
            <w:r w:rsidRPr="005F70FB">
              <w:t>to?,</w:t>
            </w:r>
          </w:p>
        </w:tc>
      </w:tr>
      <w:tr w:rsidR="00AC23C4" w:rsidRPr="005F70FB" w14:paraId="2276020C" w14:textId="77777777" w:rsidTr="00B81EF8">
        <w:trPr>
          <w:gridAfter w:val="1"/>
          <w:wAfter w:w="20" w:type="dxa"/>
        </w:trPr>
        <w:tc>
          <w:tcPr>
            <w:tcW w:w="706" w:type="dxa"/>
            <w:shd w:val="clear" w:color="auto" w:fill="auto"/>
          </w:tcPr>
          <w:p w14:paraId="25CC4285" w14:textId="77777777" w:rsidR="00163350" w:rsidRPr="005F70FB" w:rsidRDefault="00163350" w:rsidP="00E74266">
            <w:pPr>
              <w:pStyle w:val="GlossEng2ptafter"/>
            </w:pPr>
          </w:p>
        </w:tc>
        <w:tc>
          <w:tcPr>
            <w:tcW w:w="452" w:type="dxa"/>
            <w:gridSpan w:val="2"/>
            <w:shd w:val="clear" w:color="auto" w:fill="auto"/>
          </w:tcPr>
          <w:p w14:paraId="2820B917" w14:textId="77777777" w:rsidR="00163350" w:rsidRPr="005F70FB" w:rsidRDefault="00163350" w:rsidP="00E74266">
            <w:pPr>
              <w:pStyle w:val="GlossEng2ptafter"/>
            </w:pPr>
            <w:r w:rsidRPr="005F70FB">
              <w:t>if</w:t>
            </w:r>
          </w:p>
        </w:tc>
        <w:tc>
          <w:tcPr>
            <w:tcW w:w="1076" w:type="dxa"/>
            <w:gridSpan w:val="6"/>
            <w:shd w:val="clear" w:color="auto" w:fill="auto"/>
          </w:tcPr>
          <w:p w14:paraId="0A6979DB" w14:textId="77777777" w:rsidR="00163350" w:rsidRPr="005F70FB" w:rsidRDefault="00163350" w:rsidP="00E74266">
            <w:pPr>
              <w:pStyle w:val="GlossEng2ptafter"/>
            </w:pPr>
            <w:r w:rsidRPr="005F70FB">
              <w:t>woman</w:t>
            </w:r>
          </w:p>
        </w:tc>
        <w:tc>
          <w:tcPr>
            <w:tcW w:w="1191" w:type="dxa"/>
            <w:gridSpan w:val="5"/>
            <w:shd w:val="clear" w:color="auto" w:fill="auto"/>
          </w:tcPr>
          <w:p w14:paraId="0B747983" w14:textId="77777777" w:rsidR="00163350" w:rsidRPr="005F70FB" w:rsidRDefault="00163350" w:rsidP="00E74266">
            <w:pPr>
              <w:pStyle w:val="GlossEng2ptafter"/>
            </w:pPr>
            <w:r w:rsidRPr="005F70FB">
              <w:rPr>
                <w:rStyle w:val="ChSmallCaps"/>
              </w:rPr>
              <w:t>rdp</w:t>
            </w:r>
            <w:r w:rsidRPr="005F70FB">
              <w:t>~husband</w:t>
            </w:r>
          </w:p>
        </w:tc>
        <w:tc>
          <w:tcPr>
            <w:tcW w:w="652" w:type="dxa"/>
            <w:gridSpan w:val="5"/>
            <w:shd w:val="clear" w:color="auto" w:fill="auto"/>
          </w:tcPr>
          <w:p w14:paraId="0E665DDA" w14:textId="77777777" w:rsidR="00163350" w:rsidRPr="005F70FB" w:rsidRDefault="00163350" w:rsidP="00E74266">
            <w:pPr>
              <w:pStyle w:val="GlossEng2ptafter"/>
            </w:pPr>
            <w:r w:rsidRPr="005F70FB">
              <w:rPr>
                <w:rStyle w:val="ChSmallCaps"/>
              </w:rPr>
              <w:t>d.dist</w:t>
            </w:r>
          </w:p>
        </w:tc>
        <w:tc>
          <w:tcPr>
            <w:tcW w:w="454" w:type="dxa"/>
            <w:gridSpan w:val="3"/>
            <w:shd w:val="clear" w:color="auto" w:fill="auto"/>
          </w:tcPr>
          <w:p w14:paraId="082B1DB6" w14:textId="77777777" w:rsidR="00163350" w:rsidRPr="005F70FB" w:rsidRDefault="00163350" w:rsidP="00E74266">
            <w:pPr>
              <w:pStyle w:val="GlossEng2ptafter"/>
            </w:pPr>
            <w:r w:rsidRPr="005F70FB">
              <w:rPr>
                <w:rStyle w:val="ChSmallCaps"/>
              </w:rPr>
              <w:t>3sg</w:t>
            </w:r>
          </w:p>
        </w:tc>
        <w:tc>
          <w:tcPr>
            <w:tcW w:w="566" w:type="dxa"/>
            <w:gridSpan w:val="4"/>
            <w:shd w:val="clear" w:color="auto" w:fill="auto"/>
          </w:tcPr>
          <w:p w14:paraId="791F745A" w14:textId="77777777" w:rsidR="00163350" w:rsidRPr="005F70FB" w:rsidRDefault="00163350" w:rsidP="00E74266">
            <w:pPr>
              <w:pStyle w:val="GlossEng2ptafter"/>
            </w:pPr>
            <w:r w:rsidRPr="005F70FB">
              <w:t>want</w:t>
            </w:r>
          </w:p>
        </w:tc>
        <w:tc>
          <w:tcPr>
            <w:tcW w:w="1050" w:type="dxa"/>
            <w:gridSpan w:val="5"/>
            <w:shd w:val="clear" w:color="auto" w:fill="auto"/>
          </w:tcPr>
          <w:p w14:paraId="46BFAB76" w14:textId="77777777" w:rsidR="00163350" w:rsidRPr="005F70FB" w:rsidRDefault="00163350" w:rsidP="00E74266">
            <w:pPr>
              <w:pStyle w:val="GlossEng2ptafter"/>
            </w:pPr>
            <w:r w:rsidRPr="005F70FB">
              <w:t>descendant</w:t>
            </w:r>
          </w:p>
        </w:tc>
        <w:tc>
          <w:tcPr>
            <w:tcW w:w="648" w:type="dxa"/>
            <w:gridSpan w:val="2"/>
            <w:shd w:val="clear" w:color="auto" w:fill="auto"/>
          </w:tcPr>
          <w:p w14:paraId="4221B6FE" w14:textId="77777777" w:rsidR="00163350" w:rsidRPr="005F70FB" w:rsidRDefault="00163350" w:rsidP="00E74266">
            <w:pPr>
              <w:pStyle w:val="GlossEng2ptafter"/>
            </w:pPr>
            <w:r w:rsidRPr="005F70FB">
              <w:t>right?</w:t>
            </w:r>
          </w:p>
        </w:tc>
      </w:tr>
      <w:tr w:rsidR="00AC23C4" w:rsidRPr="005F70FB" w14:paraId="7BB8761E" w14:textId="77777777" w:rsidTr="00B81EF8">
        <w:trPr>
          <w:gridAfter w:val="2"/>
          <w:wAfter w:w="235" w:type="dxa"/>
        </w:trPr>
        <w:tc>
          <w:tcPr>
            <w:tcW w:w="706" w:type="dxa"/>
            <w:shd w:val="clear" w:color="auto" w:fill="auto"/>
          </w:tcPr>
          <w:p w14:paraId="24393CAF" w14:textId="77777777" w:rsidR="00163350" w:rsidRPr="005F70FB" w:rsidRDefault="00163350" w:rsidP="00E74266">
            <w:pPr>
              <w:pStyle w:val="O0Nwnext"/>
            </w:pPr>
          </w:p>
        </w:tc>
        <w:tc>
          <w:tcPr>
            <w:tcW w:w="488" w:type="dxa"/>
            <w:gridSpan w:val="3"/>
            <w:shd w:val="clear" w:color="auto" w:fill="auto"/>
          </w:tcPr>
          <w:p w14:paraId="42D9D380" w14:textId="77777777" w:rsidR="00163350" w:rsidRPr="005F70FB" w:rsidRDefault="00163350" w:rsidP="00E74266">
            <w:pPr>
              <w:pStyle w:val="Text"/>
            </w:pPr>
            <w:r w:rsidRPr="005F70FB">
              <w:t>dia</w:t>
            </w:r>
          </w:p>
        </w:tc>
        <w:tc>
          <w:tcPr>
            <w:tcW w:w="572" w:type="dxa"/>
            <w:gridSpan w:val="2"/>
            <w:shd w:val="clear" w:color="auto" w:fill="auto"/>
          </w:tcPr>
          <w:p w14:paraId="3993ABBE" w14:textId="77777777" w:rsidR="00163350" w:rsidRPr="005F70FB" w:rsidRDefault="00163350" w:rsidP="00E74266">
            <w:pPr>
              <w:pStyle w:val="Text"/>
            </w:pPr>
            <w:r w:rsidRPr="005F70FB">
              <w:t>maw</w:t>
            </w:r>
          </w:p>
        </w:tc>
        <w:tc>
          <w:tcPr>
            <w:tcW w:w="562" w:type="dxa"/>
            <w:gridSpan w:val="4"/>
            <w:shd w:val="clear" w:color="auto" w:fill="auto"/>
          </w:tcPr>
          <w:p w14:paraId="7130747B" w14:textId="77777777" w:rsidR="00163350" w:rsidRPr="005F70FB" w:rsidRDefault="00163350" w:rsidP="00E74266">
            <w:pPr>
              <w:pStyle w:val="Text"/>
            </w:pPr>
            <w:r w:rsidRPr="005F70FB">
              <w:t>ada</w:t>
            </w:r>
          </w:p>
        </w:tc>
        <w:tc>
          <w:tcPr>
            <w:tcW w:w="584" w:type="dxa"/>
            <w:gridSpan w:val="3"/>
            <w:shd w:val="clear" w:color="auto" w:fill="auto"/>
          </w:tcPr>
          <w:p w14:paraId="6AF1986E" w14:textId="77777777" w:rsidR="00163350" w:rsidRPr="005F70FB" w:rsidRDefault="00163350" w:rsidP="00E74266">
            <w:pPr>
              <w:pStyle w:val="Text"/>
            </w:pPr>
            <w:r w:rsidRPr="005F70FB">
              <w:t>ana</w:t>
            </w:r>
          </w:p>
        </w:tc>
        <w:tc>
          <w:tcPr>
            <w:tcW w:w="618" w:type="dxa"/>
            <w:gridSpan w:val="3"/>
            <w:shd w:val="clear" w:color="auto" w:fill="auto"/>
          </w:tcPr>
          <w:p w14:paraId="517196A4" w14:textId="77777777" w:rsidR="00163350" w:rsidRPr="005F70FB" w:rsidRDefault="00163350" w:rsidP="00E74266">
            <w:pPr>
              <w:pStyle w:val="Text"/>
            </w:pPr>
            <w:r w:rsidRPr="005F70FB">
              <w:t>lagi,</w:t>
            </w:r>
          </w:p>
        </w:tc>
        <w:tc>
          <w:tcPr>
            <w:tcW w:w="659" w:type="dxa"/>
            <w:gridSpan w:val="5"/>
            <w:shd w:val="clear" w:color="auto" w:fill="auto"/>
          </w:tcPr>
          <w:p w14:paraId="0DACF3F6" w14:textId="77777777" w:rsidR="00163350" w:rsidRPr="005F70FB" w:rsidRDefault="00163350" w:rsidP="00E74266">
            <w:pPr>
              <w:pStyle w:val="Text"/>
            </w:pPr>
            <w:r w:rsidRPr="005F70FB">
              <w:t>orang</w:t>
            </w:r>
          </w:p>
        </w:tc>
        <w:tc>
          <w:tcPr>
            <w:tcW w:w="650" w:type="dxa"/>
            <w:gridSpan w:val="2"/>
            <w:shd w:val="clear" w:color="auto" w:fill="auto"/>
          </w:tcPr>
          <w:p w14:paraId="3F17EACD" w14:textId="77777777" w:rsidR="00163350" w:rsidRPr="005F70FB" w:rsidRDefault="00163350" w:rsidP="00E74266">
            <w:pPr>
              <w:pStyle w:val="Text"/>
            </w:pPr>
            <w:r w:rsidRPr="005F70FB">
              <w:t>Papua</w:t>
            </w:r>
          </w:p>
        </w:tc>
        <w:tc>
          <w:tcPr>
            <w:tcW w:w="650" w:type="dxa"/>
            <w:gridSpan w:val="4"/>
            <w:shd w:val="clear" w:color="auto" w:fill="auto"/>
          </w:tcPr>
          <w:p w14:paraId="13978A6D" w14:textId="77777777" w:rsidR="00163350" w:rsidRPr="005F70FB" w:rsidRDefault="00163350" w:rsidP="00E74266">
            <w:pPr>
              <w:pStyle w:val="Text"/>
            </w:pPr>
            <w:r w:rsidRPr="005F70FB">
              <w:t>punya</w:t>
            </w:r>
          </w:p>
        </w:tc>
        <w:tc>
          <w:tcPr>
            <w:tcW w:w="1091" w:type="dxa"/>
            <w:gridSpan w:val="5"/>
            <w:shd w:val="clear" w:color="auto" w:fill="auto"/>
          </w:tcPr>
          <w:p w14:paraId="37A623CE" w14:textId="77777777" w:rsidR="00163350" w:rsidRPr="005F70FB" w:rsidRDefault="00163350" w:rsidP="00E74266">
            <w:pPr>
              <w:pStyle w:val="Text"/>
            </w:pPr>
            <w:r w:rsidRPr="005F70FB">
              <w:t>kebiasaang,</w:t>
            </w:r>
          </w:p>
        </w:tc>
      </w:tr>
      <w:tr w:rsidR="00AC23C4" w:rsidRPr="005F70FB" w14:paraId="6987B56F" w14:textId="77777777" w:rsidTr="00B81EF8">
        <w:trPr>
          <w:gridAfter w:val="2"/>
          <w:wAfter w:w="235" w:type="dxa"/>
        </w:trPr>
        <w:tc>
          <w:tcPr>
            <w:tcW w:w="706" w:type="dxa"/>
            <w:shd w:val="clear" w:color="auto" w:fill="auto"/>
          </w:tcPr>
          <w:p w14:paraId="6E984665" w14:textId="77777777" w:rsidR="00163350" w:rsidRPr="005F70FB" w:rsidRDefault="00163350" w:rsidP="00E74266">
            <w:pPr>
              <w:pStyle w:val="GlossEng2ptafter"/>
            </w:pPr>
          </w:p>
        </w:tc>
        <w:tc>
          <w:tcPr>
            <w:tcW w:w="488" w:type="dxa"/>
            <w:gridSpan w:val="3"/>
            <w:shd w:val="clear" w:color="auto" w:fill="auto"/>
          </w:tcPr>
          <w:p w14:paraId="62D1874D" w14:textId="77777777" w:rsidR="00163350" w:rsidRPr="005F70FB" w:rsidRDefault="00163350" w:rsidP="00E74266">
            <w:pPr>
              <w:pStyle w:val="GlossEng2ptafter"/>
            </w:pPr>
            <w:r w:rsidRPr="005F70FB">
              <w:rPr>
                <w:rStyle w:val="ChSmallCaps"/>
              </w:rPr>
              <w:t>3sg</w:t>
            </w:r>
          </w:p>
        </w:tc>
        <w:tc>
          <w:tcPr>
            <w:tcW w:w="572" w:type="dxa"/>
            <w:gridSpan w:val="2"/>
            <w:shd w:val="clear" w:color="auto" w:fill="auto"/>
          </w:tcPr>
          <w:p w14:paraId="1B40837F" w14:textId="77777777" w:rsidR="00163350" w:rsidRPr="005F70FB" w:rsidRDefault="00163350" w:rsidP="00E74266">
            <w:pPr>
              <w:pStyle w:val="GlossEng2ptafter"/>
            </w:pPr>
            <w:r w:rsidRPr="005F70FB">
              <w:t>want</w:t>
            </w:r>
          </w:p>
        </w:tc>
        <w:tc>
          <w:tcPr>
            <w:tcW w:w="562" w:type="dxa"/>
            <w:gridSpan w:val="4"/>
            <w:shd w:val="clear" w:color="auto" w:fill="auto"/>
          </w:tcPr>
          <w:p w14:paraId="15014F8B" w14:textId="77777777" w:rsidR="00163350" w:rsidRPr="005F70FB" w:rsidRDefault="00163350" w:rsidP="00E74266">
            <w:pPr>
              <w:pStyle w:val="GlossEng2ptafter"/>
            </w:pPr>
            <w:r w:rsidRPr="005F70FB">
              <w:t>exist</w:t>
            </w:r>
          </w:p>
        </w:tc>
        <w:tc>
          <w:tcPr>
            <w:tcW w:w="584" w:type="dxa"/>
            <w:gridSpan w:val="3"/>
            <w:shd w:val="clear" w:color="auto" w:fill="auto"/>
          </w:tcPr>
          <w:p w14:paraId="6E554802" w14:textId="77777777" w:rsidR="00163350" w:rsidRPr="005F70FB" w:rsidRDefault="00163350" w:rsidP="00E74266">
            <w:pPr>
              <w:pStyle w:val="GlossEng2ptafter"/>
            </w:pPr>
            <w:r w:rsidRPr="005F70FB">
              <w:t>child</w:t>
            </w:r>
          </w:p>
        </w:tc>
        <w:tc>
          <w:tcPr>
            <w:tcW w:w="618" w:type="dxa"/>
            <w:gridSpan w:val="3"/>
            <w:shd w:val="clear" w:color="auto" w:fill="auto"/>
          </w:tcPr>
          <w:p w14:paraId="58B85DA0" w14:textId="77777777" w:rsidR="00163350" w:rsidRPr="005F70FB" w:rsidRDefault="00163350" w:rsidP="00E74266">
            <w:pPr>
              <w:pStyle w:val="GlossEng2ptafter"/>
            </w:pPr>
            <w:r w:rsidRPr="005F70FB">
              <w:t>again</w:t>
            </w:r>
          </w:p>
        </w:tc>
        <w:tc>
          <w:tcPr>
            <w:tcW w:w="659" w:type="dxa"/>
            <w:gridSpan w:val="5"/>
            <w:shd w:val="clear" w:color="auto" w:fill="auto"/>
          </w:tcPr>
          <w:p w14:paraId="33ECA85B" w14:textId="77777777" w:rsidR="00163350" w:rsidRPr="005F70FB" w:rsidRDefault="00163350" w:rsidP="00E74266">
            <w:pPr>
              <w:pStyle w:val="GlossEng2ptafter"/>
            </w:pPr>
            <w:r w:rsidRPr="005F70FB">
              <w:t>person</w:t>
            </w:r>
          </w:p>
        </w:tc>
        <w:tc>
          <w:tcPr>
            <w:tcW w:w="650" w:type="dxa"/>
            <w:gridSpan w:val="2"/>
            <w:shd w:val="clear" w:color="auto" w:fill="auto"/>
          </w:tcPr>
          <w:p w14:paraId="19036DBF" w14:textId="77777777" w:rsidR="00163350" w:rsidRPr="005F70FB" w:rsidRDefault="00163350" w:rsidP="00E74266">
            <w:pPr>
              <w:pStyle w:val="GlossEng2ptafter"/>
            </w:pPr>
            <w:r w:rsidRPr="005F70FB">
              <w:t>Papua</w:t>
            </w:r>
          </w:p>
        </w:tc>
        <w:tc>
          <w:tcPr>
            <w:tcW w:w="650" w:type="dxa"/>
            <w:gridSpan w:val="4"/>
            <w:shd w:val="clear" w:color="auto" w:fill="auto"/>
          </w:tcPr>
          <w:p w14:paraId="33960530" w14:textId="77777777" w:rsidR="00163350" w:rsidRPr="005F70FB" w:rsidRDefault="00163350" w:rsidP="00E74266">
            <w:pPr>
              <w:pStyle w:val="GlossEng2ptafter"/>
            </w:pPr>
            <w:r w:rsidRPr="005F70FB">
              <w:rPr>
                <w:rStyle w:val="ChSmallCaps"/>
              </w:rPr>
              <w:t>poss</w:t>
            </w:r>
          </w:p>
        </w:tc>
        <w:tc>
          <w:tcPr>
            <w:tcW w:w="1091" w:type="dxa"/>
            <w:gridSpan w:val="5"/>
            <w:shd w:val="clear" w:color="auto" w:fill="auto"/>
          </w:tcPr>
          <w:p w14:paraId="1D51E33F" w14:textId="77777777" w:rsidR="00163350" w:rsidRPr="005F70FB" w:rsidRDefault="00163350" w:rsidP="00E74266">
            <w:pPr>
              <w:pStyle w:val="GlossEng2ptafter"/>
            </w:pPr>
            <w:r w:rsidRPr="005F70FB">
              <w:t>habit</w:t>
            </w:r>
          </w:p>
        </w:tc>
      </w:tr>
      <w:tr w:rsidR="00AC23C4" w:rsidRPr="005F70FB" w14:paraId="17085318" w14:textId="77777777" w:rsidTr="00B81EF8">
        <w:tc>
          <w:tcPr>
            <w:tcW w:w="705" w:type="dxa"/>
            <w:shd w:val="clear" w:color="auto" w:fill="auto"/>
          </w:tcPr>
          <w:p w14:paraId="16486374" w14:textId="77777777" w:rsidR="00163350" w:rsidRPr="005F70FB" w:rsidRDefault="00163350" w:rsidP="00E74266">
            <w:pPr>
              <w:pStyle w:val="O0Nwnext"/>
            </w:pPr>
          </w:p>
        </w:tc>
        <w:tc>
          <w:tcPr>
            <w:tcW w:w="376" w:type="dxa"/>
            <w:shd w:val="clear" w:color="auto" w:fill="auto"/>
          </w:tcPr>
          <w:p w14:paraId="721C23D7" w14:textId="77777777" w:rsidR="00163350" w:rsidRPr="005F70FB" w:rsidRDefault="00163350" w:rsidP="00E74266">
            <w:pPr>
              <w:pStyle w:val="Text"/>
            </w:pPr>
            <w:r w:rsidRPr="005F70FB">
              <w:t>a,</w:t>
            </w:r>
          </w:p>
        </w:tc>
        <w:tc>
          <w:tcPr>
            <w:tcW w:w="389" w:type="dxa"/>
            <w:gridSpan w:val="3"/>
            <w:shd w:val="clear" w:color="auto" w:fill="auto"/>
          </w:tcPr>
          <w:p w14:paraId="3C97F2FB" w14:textId="77777777" w:rsidR="00163350" w:rsidRPr="005F70FB" w:rsidRDefault="00163350" w:rsidP="00E74266">
            <w:pPr>
              <w:pStyle w:val="Text"/>
            </w:pPr>
            <w:r w:rsidRPr="005F70FB">
              <w:t>dia</w:t>
            </w:r>
          </w:p>
        </w:tc>
        <w:tc>
          <w:tcPr>
            <w:tcW w:w="379" w:type="dxa"/>
            <w:gridSpan w:val="2"/>
            <w:shd w:val="clear" w:color="auto" w:fill="auto"/>
          </w:tcPr>
          <w:p w14:paraId="2C515509" w14:textId="77777777" w:rsidR="00163350" w:rsidRPr="005F70FB" w:rsidRDefault="00163350" w:rsidP="00E74266">
            <w:pPr>
              <w:pStyle w:val="Text"/>
            </w:pPr>
            <w:r w:rsidRPr="005F70FB">
              <w:t>e</w:t>
            </w:r>
          </w:p>
        </w:tc>
        <w:tc>
          <w:tcPr>
            <w:tcW w:w="1589" w:type="dxa"/>
            <w:gridSpan w:val="8"/>
            <w:shd w:val="clear" w:color="auto" w:fill="auto"/>
          </w:tcPr>
          <w:p w14:paraId="4738098B" w14:textId="35D9F9EB" w:rsidR="00163350" w:rsidRPr="005F70FB" w:rsidRDefault="00163350" w:rsidP="00E74266">
            <w:pPr>
              <w:pStyle w:val="Text"/>
            </w:pPr>
            <w:r w:rsidRPr="005F70FB">
              <w:t>kawin</w:t>
            </w:r>
            <w:r w:rsidR="0050678E">
              <w:t>g</w:t>
            </w:r>
          </w:p>
        </w:tc>
        <w:tc>
          <w:tcPr>
            <w:tcW w:w="737" w:type="dxa"/>
            <w:gridSpan w:val="5"/>
            <w:shd w:val="clear" w:color="auto" w:fill="auto"/>
          </w:tcPr>
          <w:p w14:paraId="4BD2FA14" w14:textId="77777777" w:rsidR="00163350" w:rsidRPr="005F70FB" w:rsidRDefault="00163350" w:rsidP="00E74266">
            <w:pPr>
              <w:pStyle w:val="Text"/>
            </w:pPr>
            <w:r w:rsidRPr="005F70FB">
              <w:t>ini</w:t>
            </w:r>
          </w:p>
        </w:tc>
        <w:tc>
          <w:tcPr>
            <w:tcW w:w="764" w:type="dxa"/>
            <w:gridSpan w:val="4"/>
            <w:shd w:val="clear" w:color="auto" w:fill="auto"/>
          </w:tcPr>
          <w:p w14:paraId="77D0B046" w14:textId="77777777" w:rsidR="00163350" w:rsidRPr="005F70FB" w:rsidRDefault="00163350" w:rsidP="00E74266">
            <w:pPr>
              <w:pStyle w:val="Text"/>
            </w:pPr>
            <w:r w:rsidRPr="005F70FB">
              <w:t>harus</w:t>
            </w:r>
          </w:p>
        </w:tc>
        <w:tc>
          <w:tcPr>
            <w:tcW w:w="558" w:type="dxa"/>
            <w:gridSpan w:val="4"/>
            <w:shd w:val="clear" w:color="auto" w:fill="auto"/>
          </w:tcPr>
          <w:p w14:paraId="1C07538F" w14:textId="77777777" w:rsidR="00163350" w:rsidRPr="005F70FB" w:rsidRDefault="00163350" w:rsidP="00E74266">
            <w:pPr>
              <w:pStyle w:val="Text"/>
            </w:pPr>
            <w:r w:rsidRPr="005F70FB">
              <w:t>ada</w:t>
            </w:r>
          </w:p>
        </w:tc>
        <w:tc>
          <w:tcPr>
            <w:tcW w:w="580" w:type="dxa"/>
            <w:shd w:val="clear" w:color="auto" w:fill="auto"/>
          </w:tcPr>
          <w:p w14:paraId="601D5E9A" w14:textId="77777777" w:rsidR="00163350" w:rsidRPr="005F70FB" w:rsidRDefault="00163350" w:rsidP="00E74266">
            <w:pPr>
              <w:pStyle w:val="Text"/>
            </w:pPr>
            <w:r w:rsidRPr="005F70FB">
              <w:t>ana</w:t>
            </w:r>
          </w:p>
        </w:tc>
        <w:tc>
          <w:tcPr>
            <w:tcW w:w="737" w:type="dxa"/>
            <w:gridSpan w:val="5"/>
            <w:shd w:val="clear" w:color="auto" w:fill="auto"/>
          </w:tcPr>
          <w:p w14:paraId="61C328FD" w14:textId="77777777" w:rsidR="00163350" w:rsidRPr="005F70FB" w:rsidRDefault="00163350" w:rsidP="00E74266">
            <w:pPr>
              <w:pStyle w:val="Text"/>
            </w:pPr>
            <w:r w:rsidRPr="005F70FB">
              <w:t>karna</w:t>
            </w:r>
          </w:p>
        </w:tc>
      </w:tr>
      <w:tr w:rsidR="00AC23C4" w:rsidRPr="005F70FB" w14:paraId="1FF7675A" w14:textId="77777777" w:rsidTr="00B81EF8">
        <w:tc>
          <w:tcPr>
            <w:tcW w:w="705" w:type="dxa"/>
            <w:shd w:val="clear" w:color="auto" w:fill="auto"/>
          </w:tcPr>
          <w:p w14:paraId="356889C0" w14:textId="77777777" w:rsidR="00163350" w:rsidRPr="005F70FB" w:rsidRDefault="00163350" w:rsidP="00E74266">
            <w:pPr>
              <w:pStyle w:val="GlossEng2ptafter"/>
            </w:pPr>
          </w:p>
        </w:tc>
        <w:tc>
          <w:tcPr>
            <w:tcW w:w="376" w:type="dxa"/>
            <w:shd w:val="clear" w:color="auto" w:fill="auto"/>
          </w:tcPr>
          <w:p w14:paraId="06794FEA" w14:textId="77777777" w:rsidR="00163350" w:rsidRPr="005F70FB" w:rsidRDefault="00163350" w:rsidP="00E74266">
            <w:pPr>
              <w:pStyle w:val="GlossEng2ptafter"/>
            </w:pPr>
            <w:r w:rsidRPr="005F70FB">
              <w:t>ah!</w:t>
            </w:r>
          </w:p>
        </w:tc>
        <w:tc>
          <w:tcPr>
            <w:tcW w:w="389" w:type="dxa"/>
            <w:gridSpan w:val="3"/>
            <w:shd w:val="clear" w:color="auto" w:fill="auto"/>
          </w:tcPr>
          <w:p w14:paraId="76FB6A38" w14:textId="77777777" w:rsidR="00163350" w:rsidRPr="005F70FB" w:rsidRDefault="00163350" w:rsidP="00E74266">
            <w:pPr>
              <w:pStyle w:val="GlossEng2ptafter"/>
            </w:pPr>
            <w:r w:rsidRPr="005F70FB">
              <w:rPr>
                <w:rStyle w:val="ChSmallCaps"/>
              </w:rPr>
              <w:t>3sg</w:t>
            </w:r>
          </w:p>
        </w:tc>
        <w:tc>
          <w:tcPr>
            <w:tcW w:w="379" w:type="dxa"/>
            <w:gridSpan w:val="2"/>
            <w:shd w:val="clear" w:color="auto" w:fill="auto"/>
          </w:tcPr>
          <w:p w14:paraId="2626D89C" w14:textId="77777777" w:rsidR="00163350" w:rsidRPr="005F70FB" w:rsidRDefault="00163350" w:rsidP="00E74266">
            <w:pPr>
              <w:pStyle w:val="GlossEng2ptafter"/>
            </w:pPr>
            <w:r w:rsidRPr="005F70FB">
              <w:t>uh</w:t>
            </w:r>
          </w:p>
        </w:tc>
        <w:tc>
          <w:tcPr>
            <w:tcW w:w="1589" w:type="dxa"/>
            <w:gridSpan w:val="8"/>
            <w:shd w:val="clear" w:color="auto" w:fill="auto"/>
          </w:tcPr>
          <w:p w14:paraId="3B50B2A9" w14:textId="77777777" w:rsidR="00163350" w:rsidRPr="005F70FB" w:rsidRDefault="00163350" w:rsidP="00E74266">
            <w:pPr>
              <w:pStyle w:val="GlossEng2ptafter"/>
            </w:pPr>
            <w:r w:rsidRPr="005F70FB">
              <w:t>marry.unofficially</w:t>
            </w:r>
          </w:p>
        </w:tc>
        <w:tc>
          <w:tcPr>
            <w:tcW w:w="737" w:type="dxa"/>
            <w:gridSpan w:val="5"/>
            <w:shd w:val="clear" w:color="auto" w:fill="auto"/>
          </w:tcPr>
          <w:p w14:paraId="21E2DD01" w14:textId="77777777" w:rsidR="00163350" w:rsidRPr="005F70FB" w:rsidRDefault="00163350" w:rsidP="00E74266">
            <w:pPr>
              <w:pStyle w:val="GlossEng2ptafter"/>
            </w:pPr>
            <w:r w:rsidRPr="005F70FB">
              <w:rPr>
                <w:rStyle w:val="ChSmallCaps"/>
              </w:rPr>
              <w:t>d.prox</w:t>
            </w:r>
          </w:p>
        </w:tc>
        <w:tc>
          <w:tcPr>
            <w:tcW w:w="764" w:type="dxa"/>
            <w:gridSpan w:val="4"/>
            <w:shd w:val="clear" w:color="auto" w:fill="auto"/>
          </w:tcPr>
          <w:p w14:paraId="17454083" w14:textId="77777777" w:rsidR="00163350" w:rsidRPr="005F70FB" w:rsidRDefault="00163350" w:rsidP="00E74266">
            <w:pPr>
              <w:pStyle w:val="GlossEng2ptafter"/>
            </w:pPr>
            <w:r w:rsidRPr="005F70FB">
              <w:t>have.to</w:t>
            </w:r>
          </w:p>
        </w:tc>
        <w:tc>
          <w:tcPr>
            <w:tcW w:w="558" w:type="dxa"/>
            <w:gridSpan w:val="4"/>
            <w:shd w:val="clear" w:color="auto" w:fill="auto"/>
          </w:tcPr>
          <w:p w14:paraId="56C8B090" w14:textId="77777777" w:rsidR="00163350" w:rsidRPr="005F70FB" w:rsidRDefault="00163350" w:rsidP="00E74266">
            <w:pPr>
              <w:pStyle w:val="GlossEng2ptafter"/>
            </w:pPr>
            <w:r w:rsidRPr="005F70FB">
              <w:t>exist</w:t>
            </w:r>
          </w:p>
        </w:tc>
        <w:tc>
          <w:tcPr>
            <w:tcW w:w="580" w:type="dxa"/>
            <w:shd w:val="clear" w:color="auto" w:fill="auto"/>
          </w:tcPr>
          <w:p w14:paraId="6C2A6F62" w14:textId="77777777" w:rsidR="00163350" w:rsidRPr="005F70FB" w:rsidRDefault="00163350" w:rsidP="00E74266">
            <w:pPr>
              <w:pStyle w:val="GlossEng2ptafter"/>
            </w:pPr>
            <w:r w:rsidRPr="005F70FB">
              <w:t>child</w:t>
            </w:r>
          </w:p>
        </w:tc>
        <w:tc>
          <w:tcPr>
            <w:tcW w:w="737" w:type="dxa"/>
            <w:gridSpan w:val="5"/>
            <w:shd w:val="clear" w:color="auto" w:fill="auto"/>
          </w:tcPr>
          <w:p w14:paraId="32FFF219" w14:textId="77777777" w:rsidR="00163350" w:rsidRPr="005F70FB" w:rsidRDefault="00163350" w:rsidP="00E74266">
            <w:pPr>
              <w:pStyle w:val="GlossEng2ptafter"/>
            </w:pPr>
            <w:r w:rsidRPr="005F70FB">
              <w:t>because</w:t>
            </w:r>
          </w:p>
        </w:tc>
      </w:tr>
      <w:tr w:rsidR="00AC23C4" w:rsidRPr="005F70FB" w14:paraId="3875368C" w14:textId="77777777" w:rsidTr="00B81EF8">
        <w:tc>
          <w:tcPr>
            <w:tcW w:w="705" w:type="dxa"/>
            <w:shd w:val="clear" w:color="auto" w:fill="auto"/>
          </w:tcPr>
          <w:p w14:paraId="714498FF" w14:textId="77777777" w:rsidR="00163350" w:rsidRPr="005F70FB" w:rsidRDefault="00163350" w:rsidP="00E74266">
            <w:pPr>
              <w:pStyle w:val="O0Nwnext"/>
            </w:pPr>
          </w:p>
        </w:tc>
        <w:tc>
          <w:tcPr>
            <w:tcW w:w="452" w:type="dxa"/>
            <w:gridSpan w:val="2"/>
            <w:shd w:val="clear" w:color="auto" w:fill="auto"/>
          </w:tcPr>
          <w:p w14:paraId="6FAE5C67" w14:textId="77777777" w:rsidR="00163350" w:rsidRPr="005F70FB" w:rsidRDefault="00163350" w:rsidP="00E74266">
            <w:pPr>
              <w:pStyle w:val="Text"/>
            </w:pPr>
            <w:r w:rsidRPr="005F70FB">
              <w:t>dia</w:t>
            </w:r>
          </w:p>
        </w:tc>
        <w:tc>
          <w:tcPr>
            <w:tcW w:w="736" w:type="dxa"/>
            <w:gridSpan w:val="5"/>
            <w:shd w:val="clear" w:color="auto" w:fill="auto"/>
          </w:tcPr>
          <w:p w14:paraId="0F1BDFAB" w14:textId="77777777" w:rsidR="00163350" w:rsidRPr="005F70FB" w:rsidRDefault="00163350" w:rsidP="00E74266">
            <w:pPr>
              <w:pStyle w:val="Text"/>
            </w:pPr>
            <w:r w:rsidRPr="005F70FB">
              <w:t>harus</w:t>
            </w:r>
          </w:p>
        </w:tc>
        <w:tc>
          <w:tcPr>
            <w:tcW w:w="510" w:type="dxa"/>
            <w:gridSpan w:val="3"/>
            <w:shd w:val="clear" w:color="auto" w:fill="auto"/>
          </w:tcPr>
          <w:p w14:paraId="3B606D87" w14:textId="77777777" w:rsidR="00163350" w:rsidRPr="005F70FB" w:rsidRDefault="00163350" w:rsidP="00E74266">
            <w:pPr>
              <w:pStyle w:val="Text"/>
            </w:pPr>
            <w:r w:rsidRPr="005F70FB">
              <w:t>ada</w:t>
            </w:r>
          </w:p>
        </w:tc>
        <w:tc>
          <w:tcPr>
            <w:tcW w:w="1021" w:type="dxa"/>
            <w:gridSpan w:val="3"/>
            <w:shd w:val="clear" w:color="auto" w:fill="auto"/>
          </w:tcPr>
          <w:p w14:paraId="7D5695AD" w14:textId="77777777" w:rsidR="00163350" w:rsidRPr="005F70FB" w:rsidRDefault="00163350" w:rsidP="00E74266">
            <w:pPr>
              <w:pStyle w:val="Text"/>
            </w:pPr>
            <w:r w:rsidRPr="005F70FB">
              <w:t>turungang,</w:t>
            </w:r>
          </w:p>
        </w:tc>
        <w:tc>
          <w:tcPr>
            <w:tcW w:w="441" w:type="dxa"/>
            <w:gridSpan w:val="3"/>
            <w:shd w:val="clear" w:color="auto" w:fill="auto"/>
          </w:tcPr>
          <w:p w14:paraId="7DB9128B" w14:textId="77777777" w:rsidR="00163350" w:rsidRPr="005F70FB" w:rsidRDefault="00163350" w:rsidP="00E74266">
            <w:pPr>
              <w:pStyle w:val="Text"/>
            </w:pPr>
            <w:r w:rsidRPr="005F70FB">
              <w:t>a,</w:t>
            </w:r>
          </w:p>
        </w:tc>
        <w:tc>
          <w:tcPr>
            <w:tcW w:w="974" w:type="dxa"/>
            <w:gridSpan w:val="6"/>
            <w:shd w:val="clear" w:color="auto" w:fill="auto"/>
          </w:tcPr>
          <w:p w14:paraId="400952B6" w14:textId="77777777" w:rsidR="00163350" w:rsidRPr="005F70FB" w:rsidRDefault="00163350" w:rsidP="00E74266">
            <w:pPr>
              <w:pStyle w:val="Text"/>
            </w:pPr>
            <w:r w:rsidRPr="005F70FB">
              <w:t>nanti</w:t>
            </w:r>
          </w:p>
        </w:tc>
        <w:tc>
          <w:tcPr>
            <w:tcW w:w="1270" w:type="dxa"/>
            <w:gridSpan w:val="7"/>
            <w:shd w:val="clear" w:color="auto" w:fill="auto"/>
          </w:tcPr>
          <w:p w14:paraId="40B6DF77" w14:textId="77777777" w:rsidR="00163350" w:rsidRPr="005F70FB" w:rsidRDefault="00163350" w:rsidP="00E74266">
            <w:pPr>
              <w:pStyle w:val="Text"/>
            </w:pPr>
            <w:r w:rsidRPr="005F70FB">
              <w:t>laki~laki</w:t>
            </w:r>
          </w:p>
        </w:tc>
        <w:tc>
          <w:tcPr>
            <w:tcW w:w="706" w:type="dxa"/>
            <w:gridSpan w:val="4"/>
            <w:shd w:val="clear" w:color="auto" w:fill="auto"/>
          </w:tcPr>
          <w:p w14:paraId="42A7BFC8" w14:textId="77777777" w:rsidR="00163350" w:rsidRPr="005F70FB" w:rsidRDefault="00163350" w:rsidP="00E74266">
            <w:pPr>
              <w:pStyle w:val="Text"/>
            </w:pPr>
            <w:r w:rsidRPr="005F70FB">
              <w:t>itu</w:t>
            </w:r>
          </w:p>
        </w:tc>
      </w:tr>
      <w:tr w:rsidR="00AC23C4" w:rsidRPr="005F70FB" w14:paraId="77B4A702" w14:textId="77777777" w:rsidTr="00B81EF8">
        <w:tc>
          <w:tcPr>
            <w:tcW w:w="705" w:type="dxa"/>
            <w:shd w:val="clear" w:color="auto" w:fill="auto"/>
          </w:tcPr>
          <w:p w14:paraId="03BA5901" w14:textId="77777777" w:rsidR="00163350" w:rsidRPr="005F70FB" w:rsidRDefault="00163350" w:rsidP="00E74266">
            <w:pPr>
              <w:pStyle w:val="GlossEng2ptafter"/>
            </w:pPr>
          </w:p>
        </w:tc>
        <w:tc>
          <w:tcPr>
            <w:tcW w:w="452" w:type="dxa"/>
            <w:gridSpan w:val="2"/>
            <w:shd w:val="clear" w:color="auto" w:fill="auto"/>
          </w:tcPr>
          <w:p w14:paraId="1EF51B0F" w14:textId="77777777" w:rsidR="00163350" w:rsidRPr="005F70FB" w:rsidRDefault="00163350" w:rsidP="00E74266">
            <w:pPr>
              <w:pStyle w:val="GlossEng2ptafter"/>
            </w:pPr>
            <w:r w:rsidRPr="005F70FB">
              <w:rPr>
                <w:rStyle w:val="ChSmallCaps"/>
              </w:rPr>
              <w:t>3sg</w:t>
            </w:r>
          </w:p>
        </w:tc>
        <w:tc>
          <w:tcPr>
            <w:tcW w:w="736" w:type="dxa"/>
            <w:gridSpan w:val="5"/>
            <w:shd w:val="clear" w:color="auto" w:fill="auto"/>
          </w:tcPr>
          <w:p w14:paraId="3C1BE1EB" w14:textId="77777777" w:rsidR="00163350" w:rsidRPr="005F70FB" w:rsidRDefault="00163350" w:rsidP="00E74266">
            <w:pPr>
              <w:pStyle w:val="GlossEng2ptafter"/>
            </w:pPr>
            <w:r w:rsidRPr="005F70FB">
              <w:t>have.to</w:t>
            </w:r>
          </w:p>
        </w:tc>
        <w:tc>
          <w:tcPr>
            <w:tcW w:w="510" w:type="dxa"/>
            <w:gridSpan w:val="3"/>
            <w:shd w:val="clear" w:color="auto" w:fill="auto"/>
          </w:tcPr>
          <w:p w14:paraId="14B6DB8D" w14:textId="77777777" w:rsidR="00163350" w:rsidRPr="005F70FB" w:rsidRDefault="00163350" w:rsidP="00E74266">
            <w:pPr>
              <w:pStyle w:val="GlossEng2ptafter"/>
            </w:pPr>
            <w:r w:rsidRPr="005F70FB">
              <w:t>exist</w:t>
            </w:r>
          </w:p>
        </w:tc>
        <w:tc>
          <w:tcPr>
            <w:tcW w:w="1021" w:type="dxa"/>
            <w:gridSpan w:val="3"/>
            <w:shd w:val="clear" w:color="auto" w:fill="auto"/>
          </w:tcPr>
          <w:p w14:paraId="46116845" w14:textId="77777777" w:rsidR="00163350" w:rsidRPr="005F70FB" w:rsidRDefault="00163350" w:rsidP="00E74266">
            <w:pPr>
              <w:pStyle w:val="GlossEng2ptafter"/>
            </w:pPr>
            <w:r w:rsidRPr="005F70FB">
              <w:t>descendant</w:t>
            </w:r>
          </w:p>
        </w:tc>
        <w:tc>
          <w:tcPr>
            <w:tcW w:w="441" w:type="dxa"/>
            <w:gridSpan w:val="3"/>
            <w:shd w:val="clear" w:color="auto" w:fill="auto"/>
          </w:tcPr>
          <w:p w14:paraId="24D9F3D0" w14:textId="77777777" w:rsidR="00163350" w:rsidRPr="005F70FB" w:rsidRDefault="00163350" w:rsidP="00E74266">
            <w:pPr>
              <w:pStyle w:val="GlossEng2ptafter"/>
            </w:pPr>
            <w:r w:rsidRPr="005F70FB">
              <w:t>ah!</w:t>
            </w:r>
          </w:p>
        </w:tc>
        <w:tc>
          <w:tcPr>
            <w:tcW w:w="974" w:type="dxa"/>
            <w:gridSpan w:val="6"/>
            <w:shd w:val="clear" w:color="auto" w:fill="auto"/>
          </w:tcPr>
          <w:p w14:paraId="586B36BF" w14:textId="77777777" w:rsidR="00163350" w:rsidRPr="005F70FB" w:rsidRDefault="00163350" w:rsidP="00E74266">
            <w:pPr>
              <w:pStyle w:val="GlossEng2ptafter"/>
            </w:pPr>
            <w:r w:rsidRPr="005F70FB">
              <w:t>very.soon</w:t>
            </w:r>
          </w:p>
        </w:tc>
        <w:tc>
          <w:tcPr>
            <w:tcW w:w="1270" w:type="dxa"/>
            <w:gridSpan w:val="7"/>
            <w:shd w:val="clear" w:color="auto" w:fill="auto"/>
          </w:tcPr>
          <w:p w14:paraId="24202278" w14:textId="77777777" w:rsidR="00163350" w:rsidRPr="005F70FB" w:rsidRDefault="00163350" w:rsidP="00E74266">
            <w:pPr>
              <w:pStyle w:val="GlossEng2ptafter"/>
            </w:pPr>
            <w:r w:rsidRPr="005F70FB">
              <w:rPr>
                <w:rStyle w:val="ChSmallCaps"/>
              </w:rPr>
              <w:t>rdp</w:t>
            </w:r>
            <w:r w:rsidRPr="005F70FB">
              <w:t>~husband</w:t>
            </w:r>
          </w:p>
        </w:tc>
        <w:tc>
          <w:tcPr>
            <w:tcW w:w="706" w:type="dxa"/>
            <w:gridSpan w:val="4"/>
            <w:shd w:val="clear" w:color="auto" w:fill="auto"/>
          </w:tcPr>
          <w:p w14:paraId="7FD70A57" w14:textId="77777777" w:rsidR="00163350" w:rsidRPr="005F70FB" w:rsidRDefault="00163350" w:rsidP="00E74266">
            <w:pPr>
              <w:pStyle w:val="GlossEng2ptafter"/>
            </w:pPr>
            <w:r w:rsidRPr="005F70FB">
              <w:rPr>
                <w:rStyle w:val="ChSmallCaps"/>
              </w:rPr>
              <w:t>d.dist</w:t>
            </w:r>
          </w:p>
        </w:tc>
      </w:tr>
      <w:tr w:rsidR="00AC23C4" w:rsidRPr="005F70FB" w14:paraId="68720FD9" w14:textId="77777777" w:rsidTr="00B81EF8">
        <w:trPr>
          <w:gridAfter w:val="9"/>
          <w:wAfter w:w="1781" w:type="dxa"/>
        </w:trPr>
        <w:tc>
          <w:tcPr>
            <w:tcW w:w="705" w:type="dxa"/>
            <w:shd w:val="clear" w:color="auto" w:fill="auto"/>
          </w:tcPr>
          <w:p w14:paraId="6877FE39" w14:textId="77777777" w:rsidR="00163350" w:rsidRPr="005F70FB" w:rsidRDefault="00163350" w:rsidP="00E74266">
            <w:pPr>
              <w:pStyle w:val="O0Nwnext"/>
            </w:pPr>
          </w:p>
        </w:tc>
        <w:tc>
          <w:tcPr>
            <w:tcW w:w="488" w:type="dxa"/>
            <w:gridSpan w:val="3"/>
            <w:shd w:val="clear" w:color="auto" w:fill="auto"/>
          </w:tcPr>
          <w:p w14:paraId="5E60AC58" w14:textId="77777777" w:rsidR="00163350" w:rsidRPr="005F70FB" w:rsidRDefault="00163350" w:rsidP="00E74266">
            <w:pPr>
              <w:pStyle w:val="Text"/>
            </w:pPr>
            <w:r w:rsidRPr="005F70FB">
              <w:t>dia</w:t>
            </w:r>
          </w:p>
        </w:tc>
        <w:tc>
          <w:tcPr>
            <w:tcW w:w="1644" w:type="dxa"/>
            <w:gridSpan w:val="8"/>
            <w:shd w:val="clear" w:color="auto" w:fill="auto"/>
          </w:tcPr>
          <w:p w14:paraId="3DC08B6E" w14:textId="06556B17" w:rsidR="00163350" w:rsidRPr="005F70FB" w:rsidRDefault="00163350" w:rsidP="00E74266">
            <w:pPr>
              <w:pStyle w:val="Text"/>
            </w:pPr>
            <w:r w:rsidRPr="005F70FB">
              <w:t>kawin</w:t>
            </w:r>
            <w:r w:rsidR="0050678E">
              <w:t>g</w:t>
            </w:r>
          </w:p>
        </w:tc>
        <w:tc>
          <w:tcPr>
            <w:tcW w:w="1085" w:type="dxa"/>
            <w:gridSpan w:val="6"/>
            <w:shd w:val="clear" w:color="auto" w:fill="auto"/>
          </w:tcPr>
          <w:p w14:paraId="1EB1BE2D" w14:textId="77777777" w:rsidR="00163350" w:rsidRPr="005F70FB" w:rsidRDefault="00163350" w:rsidP="00E74266">
            <w:pPr>
              <w:pStyle w:val="Text"/>
            </w:pPr>
            <w:r w:rsidRPr="005F70FB">
              <w:t>prempuang</w:t>
            </w:r>
          </w:p>
        </w:tc>
        <w:tc>
          <w:tcPr>
            <w:tcW w:w="1112" w:type="dxa"/>
            <w:gridSpan w:val="7"/>
            <w:shd w:val="clear" w:color="auto" w:fill="auto"/>
          </w:tcPr>
          <w:p w14:paraId="23D97534" w14:textId="77777777" w:rsidR="00163350" w:rsidRPr="005F70FB" w:rsidRDefault="00163350" w:rsidP="00E74266">
            <w:pPr>
              <w:pStyle w:val="Text"/>
            </w:pPr>
            <w:r w:rsidRPr="005F70FB">
              <w:t>laing</w:t>
            </w:r>
          </w:p>
        </w:tc>
      </w:tr>
      <w:tr w:rsidR="00AC23C4" w:rsidRPr="005F70FB" w14:paraId="5B68CA9B" w14:textId="77777777" w:rsidTr="00B81EF8">
        <w:trPr>
          <w:gridAfter w:val="9"/>
          <w:wAfter w:w="1781" w:type="dxa"/>
        </w:trPr>
        <w:tc>
          <w:tcPr>
            <w:tcW w:w="705" w:type="dxa"/>
            <w:shd w:val="clear" w:color="auto" w:fill="auto"/>
          </w:tcPr>
          <w:p w14:paraId="7AD6EE5E" w14:textId="77777777" w:rsidR="00163350" w:rsidRPr="005F70FB" w:rsidRDefault="00163350" w:rsidP="00E74266">
            <w:pPr>
              <w:pStyle w:val="GlossEng"/>
            </w:pPr>
          </w:p>
        </w:tc>
        <w:tc>
          <w:tcPr>
            <w:tcW w:w="488" w:type="dxa"/>
            <w:gridSpan w:val="3"/>
            <w:shd w:val="clear" w:color="auto" w:fill="auto"/>
          </w:tcPr>
          <w:p w14:paraId="228373A0" w14:textId="77777777" w:rsidR="00163350" w:rsidRPr="005F70FB" w:rsidRDefault="00163350" w:rsidP="00E74266">
            <w:pPr>
              <w:pStyle w:val="GlossEng"/>
            </w:pPr>
            <w:r w:rsidRPr="005F70FB">
              <w:rPr>
                <w:rStyle w:val="ChSmallCaps"/>
              </w:rPr>
              <w:t>3sg</w:t>
            </w:r>
          </w:p>
        </w:tc>
        <w:tc>
          <w:tcPr>
            <w:tcW w:w="1644" w:type="dxa"/>
            <w:gridSpan w:val="8"/>
            <w:shd w:val="clear" w:color="auto" w:fill="auto"/>
          </w:tcPr>
          <w:p w14:paraId="27F7951F" w14:textId="77777777" w:rsidR="00163350" w:rsidRPr="005F70FB" w:rsidRDefault="00163350" w:rsidP="00E74266">
            <w:pPr>
              <w:pStyle w:val="GlossEng"/>
            </w:pPr>
            <w:r w:rsidRPr="005F70FB">
              <w:t>marry.unofficially</w:t>
            </w:r>
          </w:p>
        </w:tc>
        <w:tc>
          <w:tcPr>
            <w:tcW w:w="1085" w:type="dxa"/>
            <w:gridSpan w:val="6"/>
            <w:shd w:val="clear" w:color="auto" w:fill="auto"/>
          </w:tcPr>
          <w:p w14:paraId="6020917D" w14:textId="77777777" w:rsidR="00163350" w:rsidRPr="005F70FB" w:rsidRDefault="00163350" w:rsidP="00E74266">
            <w:pPr>
              <w:pStyle w:val="GlossEng"/>
            </w:pPr>
            <w:r w:rsidRPr="005F70FB">
              <w:t>woman</w:t>
            </w:r>
          </w:p>
        </w:tc>
        <w:tc>
          <w:tcPr>
            <w:tcW w:w="1112" w:type="dxa"/>
            <w:gridSpan w:val="7"/>
            <w:shd w:val="clear" w:color="auto" w:fill="auto"/>
          </w:tcPr>
          <w:p w14:paraId="5C7A5056" w14:textId="77777777" w:rsidR="00163350" w:rsidRPr="005F70FB" w:rsidRDefault="00163350" w:rsidP="00E74266">
            <w:pPr>
              <w:pStyle w:val="GlossEng"/>
            </w:pPr>
            <w:r w:rsidRPr="005F70FB">
              <w:t>be.different</w:t>
            </w:r>
          </w:p>
        </w:tc>
      </w:tr>
    </w:tbl>
    <w:p w14:paraId="5E319491" w14:textId="0CE2147A" w:rsidR="00163350" w:rsidRPr="005F70FB" w:rsidRDefault="00163350" w:rsidP="00163350">
      <w:pPr>
        <w:pStyle w:val="FreeTranslEng"/>
      </w:pPr>
      <w:r w:rsidRPr="005F70FB">
        <w:t>if that woman (or) man, (if) he/she wants offsprings, right?, (if) he/she also wants to have children, the Papuan people</w:t>
      </w:r>
      <w:r w:rsidR="00B7093A" w:rsidRPr="005F70FB">
        <w:t>’</w:t>
      </w:r>
      <w:r w:rsidRPr="005F70FB">
        <w:t>s habit, ah, (when) he/she here, what</w:t>
      </w:r>
      <w:r w:rsidR="00B7093A" w:rsidRPr="005F70FB">
        <w:t>’</w:t>
      </w:r>
      <w:r w:rsidRPr="005F70FB">
        <w:t>s-its-name, marries (then) there have to be children because he/she has to have offsprings, ah, (otherwise) later that man, he</w:t>
      </w:r>
      <w:r w:rsidR="00B7093A" w:rsidRPr="005F70FB">
        <w:t>’</w:t>
      </w:r>
      <w:r w:rsidRPr="005F70FB">
        <w:t>ll marry a different woman</w:t>
      </w:r>
    </w:p>
    <w:tbl>
      <w:tblPr>
        <w:tblW w:w="6809" w:type="dxa"/>
        <w:tblCellMar>
          <w:left w:w="42" w:type="dxa"/>
          <w:right w:w="42" w:type="dxa"/>
        </w:tblCellMar>
        <w:tblLook w:val="01E0" w:firstRow="1" w:lastRow="1" w:firstColumn="1" w:lastColumn="1" w:noHBand="0" w:noVBand="0"/>
      </w:tblPr>
      <w:tblGrid>
        <w:gridCol w:w="709"/>
        <w:gridCol w:w="440"/>
        <w:gridCol w:w="266"/>
        <w:gridCol w:w="206"/>
        <w:gridCol w:w="17"/>
        <w:gridCol w:w="339"/>
        <w:gridCol w:w="584"/>
        <w:gridCol w:w="144"/>
        <w:gridCol w:w="307"/>
        <w:gridCol w:w="271"/>
        <w:gridCol w:w="199"/>
        <w:gridCol w:w="59"/>
        <w:gridCol w:w="454"/>
        <w:gridCol w:w="372"/>
        <w:gridCol w:w="8"/>
        <w:gridCol w:w="182"/>
        <w:gridCol w:w="584"/>
        <w:gridCol w:w="318"/>
        <w:gridCol w:w="20"/>
        <w:gridCol w:w="496"/>
        <w:gridCol w:w="261"/>
        <w:gridCol w:w="327"/>
        <w:gridCol w:w="246"/>
      </w:tblGrid>
      <w:tr w:rsidR="00AC23C4" w:rsidRPr="005F70FB" w14:paraId="37609464" w14:textId="77777777" w:rsidTr="00AC23C4">
        <w:trPr>
          <w:gridAfter w:val="1"/>
          <w:wAfter w:w="246" w:type="dxa"/>
        </w:trPr>
        <w:tc>
          <w:tcPr>
            <w:tcW w:w="709" w:type="dxa"/>
            <w:shd w:val="clear" w:color="auto" w:fill="auto"/>
          </w:tcPr>
          <w:p w14:paraId="2F1D6CF9" w14:textId="77777777" w:rsidR="00163350" w:rsidRPr="005F70FB" w:rsidRDefault="00163350" w:rsidP="00E74266">
            <w:pPr>
              <w:pStyle w:val="O0Nwnext"/>
            </w:pPr>
            <w:r w:rsidRPr="005F70FB">
              <w:t>0005</w:t>
            </w:r>
          </w:p>
        </w:tc>
        <w:tc>
          <w:tcPr>
            <w:tcW w:w="440" w:type="dxa"/>
            <w:shd w:val="clear" w:color="auto" w:fill="auto"/>
          </w:tcPr>
          <w:p w14:paraId="16EA4E52" w14:textId="77777777" w:rsidR="00163350" w:rsidRPr="005F70FB" w:rsidRDefault="00163350" w:rsidP="00E74266">
            <w:pPr>
              <w:pStyle w:val="Text"/>
            </w:pPr>
            <w:r w:rsidRPr="005F70FB">
              <w:t>a,</w:t>
            </w:r>
          </w:p>
        </w:tc>
        <w:tc>
          <w:tcPr>
            <w:tcW w:w="489" w:type="dxa"/>
            <w:gridSpan w:val="3"/>
            <w:shd w:val="clear" w:color="auto" w:fill="auto"/>
          </w:tcPr>
          <w:p w14:paraId="35CB6CAB" w14:textId="77777777" w:rsidR="00163350" w:rsidRPr="005F70FB" w:rsidRDefault="00163350" w:rsidP="00E74266">
            <w:pPr>
              <w:pStyle w:val="Text"/>
            </w:pPr>
            <w:r w:rsidRPr="005F70FB">
              <w:t>de</w:t>
            </w:r>
          </w:p>
        </w:tc>
        <w:tc>
          <w:tcPr>
            <w:tcW w:w="1645" w:type="dxa"/>
            <w:gridSpan w:val="5"/>
            <w:shd w:val="clear" w:color="auto" w:fill="auto"/>
          </w:tcPr>
          <w:p w14:paraId="58149D88" w14:textId="15FA061C" w:rsidR="00163350" w:rsidRPr="005F70FB" w:rsidRDefault="00163350" w:rsidP="00E74266">
            <w:pPr>
              <w:pStyle w:val="Text"/>
            </w:pPr>
            <w:r w:rsidRPr="005F70FB">
              <w:t>kawin</w:t>
            </w:r>
            <w:r w:rsidR="0050678E">
              <w:t>g</w:t>
            </w:r>
          </w:p>
        </w:tc>
        <w:tc>
          <w:tcPr>
            <w:tcW w:w="1084" w:type="dxa"/>
            <w:gridSpan w:val="4"/>
            <w:shd w:val="clear" w:color="auto" w:fill="auto"/>
          </w:tcPr>
          <w:p w14:paraId="29EC5A33" w14:textId="77777777" w:rsidR="00163350" w:rsidRPr="005F70FB" w:rsidRDefault="00163350" w:rsidP="00E74266">
            <w:pPr>
              <w:pStyle w:val="Text"/>
            </w:pPr>
            <w:r w:rsidRPr="005F70FB">
              <w:t>prempuang</w:t>
            </w:r>
          </w:p>
        </w:tc>
        <w:tc>
          <w:tcPr>
            <w:tcW w:w="1112" w:type="dxa"/>
            <w:gridSpan w:val="5"/>
            <w:shd w:val="clear" w:color="auto" w:fill="auto"/>
          </w:tcPr>
          <w:p w14:paraId="6B4D30AA" w14:textId="77777777" w:rsidR="00163350" w:rsidRPr="005F70FB" w:rsidRDefault="00163350" w:rsidP="00E74266">
            <w:pPr>
              <w:pStyle w:val="Text"/>
            </w:pPr>
            <w:r w:rsidRPr="005F70FB">
              <w:t>laing,</w:t>
            </w:r>
          </w:p>
        </w:tc>
        <w:tc>
          <w:tcPr>
            <w:tcW w:w="1084" w:type="dxa"/>
            <w:gridSpan w:val="3"/>
            <w:shd w:val="clear" w:color="auto" w:fill="auto"/>
          </w:tcPr>
          <w:p w14:paraId="0B50D74E" w14:textId="77777777" w:rsidR="00163350" w:rsidRPr="005F70FB" w:rsidRDefault="00163350" w:rsidP="00E74266">
            <w:pPr>
              <w:pStyle w:val="Text"/>
            </w:pPr>
            <w:r w:rsidRPr="005F70FB">
              <w:t>prempuang</w:t>
            </w:r>
          </w:p>
        </w:tc>
      </w:tr>
      <w:tr w:rsidR="00AC23C4" w:rsidRPr="005F70FB" w14:paraId="5B8F6AE1" w14:textId="77777777" w:rsidTr="00AC23C4">
        <w:trPr>
          <w:gridAfter w:val="1"/>
          <w:wAfter w:w="246" w:type="dxa"/>
        </w:trPr>
        <w:tc>
          <w:tcPr>
            <w:tcW w:w="709" w:type="dxa"/>
            <w:shd w:val="clear" w:color="auto" w:fill="auto"/>
          </w:tcPr>
          <w:p w14:paraId="0F299DFE" w14:textId="77777777" w:rsidR="00163350" w:rsidRPr="005F70FB" w:rsidRDefault="00163350" w:rsidP="00E74266">
            <w:pPr>
              <w:pStyle w:val="GlossEng2ptafter"/>
            </w:pPr>
          </w:p>
        </w:tc>
        <w:tc>
          <w:tcPr>
            <w:tcW w:w="440" w:type="dxa"/>
            <w:shd w:val="clear" w:color="auto" w:fill="auto"/>
          </w:tcPr>
          <w:p w14:paraId="4A9ECEB2" w14:textId="77777777" w:rsidR="00163350" w:rsidRPr="005F70FB" w:rsidRDefault="00163350" w:rsidP="00E74266">
            <w:pPr>
              <w:pStyle w:val="GlossEng2ptafter"/>
            </w:pPr>
            <w:r w:rsidRPr="005F70FB">
              <w:t>ah!</w:t>
            </w:r>
          </w:p>
        </w:tc>
        <w:tc>
          <w:tcPr>
            <w:tcW w:w="489" w:type="dxa"/>
            <w:gridSpan w:val="3"/>
            <w:shd w:val="clear" w:color="auto" w:fill="auto"/>
          </w:tcPr>
          <w:p w14:paraId="496C700F" w14:textId="77777777" w:rsidR="00163350" w:rsidRPr="005F70FB" w:rsidRDefault="00163350" w:rsidP="00E74266">
            <w:pPr>
              <w:pStyle w:val="GlossEng2ptafter"/>
            </w:pPr>
            <w:r w:rsidRPr="005F70FB">
              <w:rPr>
                <w:rStyle w:val="ChSmallCaps"/>
              </w:rPr>
              <w:t>3sg</w:t>
            </w:r>
          </w:p>
        </w:tc>
        <w:tc>
          <w:tcPr>
            <w:tcW w:w="1645" w:type="dxa"/>
            <w:gridSpan w:val="5"/>
            <w:shd w:val="clear" w:color="auto" w:fill="auto"/>
          </w:tcPr>
          <w:p w14:paraId="6013D0C8" w14:textId="77777777" w:rsidR="00163350" w:rsidRPr="005F70FB" w:rsidRDefault="00163350" w:rsidP="00E74266">
            <w:pPr>
              <w:pStyle w:val="GlossEng2ptafter"/>
            </w:pPr>
            <w:r w:rsidRPr="005F70FB">
              <w:t>marry.unofficially</w:t>
            </w:r>
          </w:p>
        </w:tc>
        <w:tc>
          <w:tcPr>
            <w:tcW w:w="1084" w:type="dxa"/>
            <w:gridSpan w:val="4"/>
            <w:shd w:val="clear" w:color="auto" w:fill="auto"/>
          </w:tcPr>
          <w:p w14:paraId="733D609F" w14:textId="77777777" w:rsidR="00163350" w:rsidRPr="005F70FB" w:rsidRDefault="00163350" w:rsidP="00E74266">
            <w:pPr>
              <w:pStyle w:val="GlossEng2ptafter"/>
            </w:pPr>
            <w:r w:rsidRPr="005F70FB">
              <w:t>woman</w:t>
            </w:r>
          </w:p>
        </w:tc>
        <w:tc>
          <w:tcPr>
            <w:tcW w:w="1112" w:type="dxa"/>
            <w:gridSpan w:val="5"/>
            <w:shd w:val="clear" w:color="auto" w:fill="auto"/>
          </w:tcPr>
          <w:p w14:paraId="14B0970B" w14:textId="77777777" w:rsidR="00163350" w:rsidRPr="005F70FB" w:rsidRDefault="00163350" w:rsidP="00E74266">
            <w:pPr>
              <w:pStyle w:val="GlossEng2ptafter"/>
            </w:pPr>
            <w:r w:rsidRPr="005F70FB">
              <w:t>be.different</w:t>
            </w:r>
          </w:p>
        </w:tc>
        <w:tc>
          <w:tcPr>
            <w:tcW w:w="1084" w:type="dxa"/>
            <w:gridSpan w:val="3"/>
            <w:shd w:val="clear" w:color="auto" w:fill="auto"/>
          </w:tcPr>
          <w:p w14:paraId="559F4E65" w14:textId="77777777" w:rsidR="00163350" w:rsidRPr="005F70FB" w:rsidRDefault="00163350" w:rsidP="00E74266">
            <w:pPr>
              <w:pStyle w:val="GlossEng2ptafter"/>
            </w:pPr>
            <w:r w:rsidRPr="005F70FB">
              <w:t>woman</w:t>
            </w:r>
          </w:p>
        </w:tc>
      </w:tr>
      <w:tr w:rsidR="00AC23C4" w:rsidRPr="005F70FB" w14:paraId="4AD157A3" w14:textId="77777777" w:rsidTr="00AC23C4">
        <w:tc>
          <w:tcPr>
            <w:tcW w:w="709" w:type="dxa"/>
            <w:shd w:val="clear" w:color="auto" w:fill="auto"/>
          </w:tcPr>
          <w:p w14:paraId="2804330D" w14:textId="77777777" w:rsidR="00163350" w:rsidRPr="005F70FB" w:rsidRDefault="00163350" w:rsidP="00E74266">
            <w:pPr>
              <w:pStyle w:val="O0Nwnext"/>
            </w:pPr>
          </w:p>
        </w:tc>
        <w:tc>
          <w:tcPr>
            <w:tcW w:w="706" w:type="dxa"/>
            <w:gridSpan w:val="2"/>
            <w:shd w:val="clear" w:color="auto" w:fill="auto"/>
          </w:tcPr>
          <w:p w14:paraId="4427301F" w14:textId="77777777" w:rsidR="00163350" w:rsidRPr="005F70FB" w:rsidRDefault="00163350" w:rsidP="00E74266">
            <w:pPr>
              <w:pStyle w:val="Text"/>
            </w:pPr>
            <w:r w:rsidRPr="005F70FB">
              <w:t>itu</w:t>
            </w:r>
          </w:p>
        </w:tc>
        <w:tc>
          <w:tcPr>
            <w:tcW w:w="562" w:type="dxa"/>
            <w:gridSpan w:val="3"/>
            <w:shd w:val="clear" w:color="auto" w:fill="auto"/>
          </w:tcPr>
          <w:p w14:paraId="2E6DEA28" w14:textId="77777777" w:rsidR="00163350" w:rsidRPr="005F70FB" w:rsidRDefault="00163350" w:rsidP="00E74266">
            <w:pPr>
              <w:pStyle w:val="Text"/>
            </w:pPr>
            <w:r w:rsidRPr="005F70FB">
              <w:t>ada</w:t>
            </w:r>
          </w:p>
        </w:tc>
        <w:tc>
          <w:tcPr>
            <w:tcW w:w="584" w:type="dxa"/>
            <w:shd w:val="clear" w:color="auto" w:fill="auto"/>
          </w:tcPr>
          <w:p w14:paraId="49BCD2A7" w14:textId="77777777" w:rsidR="00163350" w:rsidRPr="005F70FB" w:rsidRDefault="00163350" w:rsidP="00E74266">
            <w:pPr>
              <w:pStyle w:val="Text"/>
            </w:pPr>
            <w:r w:rsidRPr="005F70FB">
              <w:t>ana</w:t>
            </w:r>
          </w:p>
        </w:tc>
        <w:tc>
          <w:tcPr>
            <w:tcW w:w="451" w:type="dxa"/>
            <w:gridSpan w:val="2"/>
            <w:shd w:val="clear" w:color="auto" w:fill="auto"/>
          </w:tcPr>
          <w:p w14:paraId="6BEA2D80" w14:textId="77777777" w:rsidR="00163350" w:rsidRPr="005F70FB" w:rsidRDefault="00163350" w:rsidP="00E74266">
            <w:pPr>
              <w:pStyle w:val="Text"/>
            </w:pPr>
            <w:r w:rsidRPr="005F70FB">
              <w:t>o,</w:t>
            </w:r>
          </w:p>
        </w:tc>
        <w:tc>
          <w:tcPr>
            <w:tcW w:w="529" w:type="dxa"/>
            <w:gridSpan w:val="3"/>
            <w:shd w:val="clear" w:color="auto" w:fill="auto"/>
          </w:tcPr>
          <w:p w14:paraId="11E089BB" w14:textId="77777777" w:rsidR="00163350" w:rsidRPr="005F70FB" w:rsidRDefault="00163350" w:rsidP="00E74266">
            <w:pPr>
              <w:pStyle w:val="Text"/>
            </w:pPr>
            <w:r w:rsidRPr="005F70FB">
              <w:t>kalo</w:t>
            </w:r>
          </w:p>
        </w:tc>
        <w:tc>
          <w:tcPr>
            <w:tcW w:w="834" w:type="dxa"/>
            <w:gridSpan w:val="3"/>
            <w:shd w:val="clear" w:color="auto" w:fill="auto"/>
          </w:tcPr>
          <w:p w14:paraId="6E1072B8" w14:textId="77777777" w:rsidR="00163350" w:rsidRPr="005F70FB" w:rsidRDefault="00163350" w:rsidP="00E74266">
            <w:pPr>
              <w:pStyle w:val="Text"/>
            </w:pPr>
            <w:r w:rsidRPr="005F70FB">
              <w:t>begitu,</w:t>
            </w:r>
          </w:p>
        </w:tc>
        <w:tc>
          <w:tcPr>
            <w:tcW w:w="1084" w:type="dxa"/>
            <w:gridSpan w:val="3"/>
            <w:shd w:val="clear" w:color="auto" w:fill="auto"/>
          </w:tcPr>
          <w:p w14:paraId="080DE7FF" w14:textId="77777777" w:rsidR="00163350" w:rsidRPr="005F70FB" w:rsidRDefault="00163350" w:rsidP="00E74266">
            <w:pPr>
              <w:pStyle w:val="Text"/>
            </w:pPr>
            <w:r w:rsidRPr="005F70FB">
              <w:t>prempuang</w:t>
            </w:r>
          </w:p>
        </w:tc>
        <w:tc>
          <w:tcPr>
            <w:tcW w:w="777" w:type="dxa"/>
            <w:gridSpan w:val="3"/>
            <w:shd w:val="clear" w:color="auto" w:fill="auto"/>
          </w:tcPr>
          <w:p w14:paraId="1889CB86" w14:textId="77777777" w:rsidR="00163350" w:rsidRPr="005F70FB" w:rsidRDefault="00163350" w:rsidP="00E74266">
            <w:pPr>
              <w:pStyle w:val="Text"/>
            </w:pPr>
            <w:r w:rsidRPr="005F70FB">
              <w:t>ini</w:t>
            </w:r>
          </w:p>
        </w:tc>
        <w:tc>
          <w:tcPr>
            <w:tcW w:w="573" w:type="dxa"/>
            <w:gridSpan w:val="2"/>
            <w:shd w:val="clear" w:color="auto" w:fill="auto"/>
          </w:tcPr>
          <w:p w14:paraId="79519BC2" w14:textId="77777777" w:rsidR="00163350" w:rsidRPr="005F70FB" w:rsidRDefault="00163350" w:rsidP="00E74266">
            <w:pPr>
              <w:pStyle w:val="Text"/>
            </w:pPr>
            <w:r w:rsidRPr="005F70FB">
              <w:t>yang</w:t>
            </w:r>
          </w:p>
        </w:tc>
      </w:tr>
      <w:tr w:rsidR="00AC23C4" w:rsidRPr="005F70FB" w14:paraId="10402B2A" w14:textId="77777777" w:rsidTr="00AC23C4">
        <w:tc>
          <w:tcPr>
            <w:tcW w:w="709" w:type="dxa"/>
            <w:shd w:val="clear" w:color="auto" w:fill="auto"/>
          </w:tcPr>
          <w:p w14:paraId="5C1BF349" w14:textId="77777777" w:rsidR="00163350" w:rsidRPr="005F70FB" w:rsidRDefault="00163350" w:rsidP="00E74266">
            <w:pPr>
              <w:pStyle w:val="GlossEng2ptafter"/>
            </w:pPr>
          </w:p>
        </w:tc>
        <w:tc>
          <w:tcPr>
            <w:tcW w:w="706" w:type="dxa"/>
            <w:gridSpan w:val="2"/>
            <w:shd w:val="clear" w:color="auto" w:fill="auto"/>
          </w:tcPr>
          <w:p w14:paraId="37512704" w14:textId="77777777" w:rsidR="00163350" w:rsidRPr="005F70FB" w:rsidRDefault="00163350" w:rsidP="00E74266">
            <w:pPr>
              <w:pStyle w:val="GlossEng2ptafter"/>
            </w:pPr>
            <w:r w:rsidRPr="005F70FB">
              <w:rPr>
                <w:rStyle w:val="ChSmallCaps"/>
              </w:rPr>
              <w:t>d.dist</w:t>
            </w:r>
          </w:p>
        </w:tc>
        <w:tc>
          <w:tcPr>
            <w:tcW w:w="562" w:type="dxa"/>
            <w:gridSpan w:val="3"/>
            <w:shd w:val="clear" w:color="auto" w:fill="auto"/>
          </w:tcPr>
          <w:p w14:paraId="3F5282B8" w14:textId="77777777" w:rsidR="00163350" w:rsidRPr="005F70FB" w:rsidRDefault="00163350" w:rsidP="00E74266">
            <w:pPr>
              <w:pStyle w:val="GlossEng2ptafter"/>
            </w:pPr>
            <w:r w:rsidRPr="005F70FB">
              <w:t>exist</w:t>
            </w:r>
          </w:p>
        </w:tc>
        <w:tc>
          <w:tcPr>
            <w:tcW w:w="584" w:type="dxa"/>
            <w:shd w:val="clear" w:color="auto" w:fill="auto"/>
          </w:tcPr>
          <w:p w14:paraId="5B6DA482" w14:textId="77777777" w:rsidR="00163350" w:rsidRPr="005F70FB" w:rsidRDefault="00163350" w:rsidP="00E74266">
            <w:pPr>
              <w:pStyle w:val="GlossEng2ptafter"/>
            </w:pPr>
            <w:r w:rsidRPr="005F70FB">
              <w:t>child</w:t>
            </w:r>
          </w:p>
        </w:tc>
        <w:tc>
          <w:tcPr>
            <w:tcW w:w="451" w:type="dxa"/>
            <w:gridSpan w:val="2"/>
            <w:shd w:val="clear" w:color="auto" w:fill="auto"/>
          </w:tcPr>
          <w:p w14:paraId="184CFD00" w14:textId="77777777" w:rsidR="00163350" w:rsidRPr="005F70FB" w:rsidRDefault="00163350" w:rsidP="00E74266">
            <w:pPr>
              <w:pStyle w:val="GlossEng2ptafter"/>
            </w:pPr>
            <w:r w:rsidRPr="005F70FB">
              <w:t>oh!</w:t>
            </w:r>
          </w:p>
        </w:tc>
        <w:tc>
          <w:tcPr>
            <w:tcW w:w="529" w:type="dxa"/>
            <w:gridSpan w:val="3"/>
            <w:shd w:val="clear" w:color="auto" w:fill="auto"/>
          </w:tcPr>
          <w:p w14:paraId="5C92A072" w14:textId="77777777" w:rsidR="00163350" w:rsidRPr="005F70FB" w:rsidRDefault="00163350" w:rsidP="00E74266">
            <w:pPr>
              <w:pStyle w:val="GlossEng2ptafter"/>
            </w:pPr>
            <w:r w:rsidRPr="005F70FB">
              <w:t>if</w:t>
            </w:r>
          </w:p>
        </w:tc>
        <w:tc>
          <w:tcPr>
            <w:tcW w:w="834" w:type="dxa"/>
            <w:gridSpan w:val="3"/>
            <w:shd w:val="clear" w:color="auto" w:fill="auto"/>
          </w:tcPr>
          <w:p w14:paraId="00221F24" w14:textId="77777777" w:rsidR="00163350" w:rsidRPr="005F70FB" w:rsidRDefault="00163350" w:rsidP="00E74266">
            <w:pPr>
              <w:pStyle w:val="GlossEng2ptafter"/>
            </w:pPr>
            <w:r w:rsidRPr="005F70FB">
              <w:t>like.that</w:t>
            </w:r>
          </w:p>
        </w:tc>
        <w:tc>
          <w:tcPr>
            <w:tcW w:w="1084" w:type="dxa"/>
            <w:gridSpan w:val="3"/>
            <w:shd w:val="clear" w:color="auto" w:fill="auto"/>
          </w:tcPr>
          <w:p w14:paraId="381166DE" w14:textId="77777777" w:rsidR="00163350" w:rsidRPr="005F70FB" w:rsidRDefault="00163350" w:rsidP="00E74266">
            <w:pPr>
              <w:pStyle w:val="GlossEng2ptafter"/>
            </w:pPr>
            <w:r w:rsidRPr="005F70FB">
              <w:t>woman</w:t>
            </w:r>
          </w:p>
        </w:tc>
        <w:tc>
          <w:tcPr>
            <w:tcW w:w="777" w:type="dxa"/>
            <w:gridSpan w:val="3"/>
            <w:shd w:val="clear" w:color="auto" w:fill="auto"/>
          </w:tcPr>
          <w:p w14:paraId="0EA434BC" w14:textId="77777777" w:rsidR="00163350" w:rsidRPr="005F70FB" w:rsidRDefault="00163350" w:rsidP="00E74266">
            <w:pPr>
              <w:pStyle w:val="GlossEng2ptafter"/>
            </w:pPr>
            <w:r w:rsidRPr="005F70FB">
              <w:rPr>
                <w:rStyle w:val="ChSmallCaps"/>
              </w:rPr>
              <w:t>d.prox</w:t>
            </w:r>
          </w:p>
        </w:tc>
        <w:tc>
          <w:tcPr>
            <w:tcW w:w="573" w:type="dxa"/>
            <w:gridSpan w:val="2"/>
            <w:shd w:val="clear" w:color="auto" w:fill="auto"/>
          </w:tcPr>
          <w:p w14:paraId="4C87C93E" w14:textId="77777777" w:rsidR="00163350" w:rsidRPr="005F70FB" w:rsidRDefault="00163350" w:rsidP="00E74266">
            <w:pPr>
              <w:pStyle w:val="GlossEng2ptafter"/>
            </w:pPr>
            <w:r w:rsidRPr="005F70FB">
              <w:rPr>
                <w:rStyle w:val="ChSmallCaps"/>
              </w:rPr>
              <w:t>rel</w:t>
            </w:r>
          </w:p>
        </w:tc>
      </w:tr>
      <w:tr w:rsidR="00AC23C4" w:rsidRPr="005F70FB" w14:paraId="145BEA80" w14:textId="77777777" w:rsidTr="00AC23C4">
        <w:trPr>
          <w:gridAfter w:val="3"/>
          <w:wAfter w:w="834" w:type="dxa"/>
        </w:trPr>
        <w:tc>
          <w:tcPr>
            <w:tcW w:w="709" w:type="dxa"/>
            <w:shd w:val="clear" w:color="auto" w:fill="auto"/>
          </w:tcPr>
          <w:p w14:paraId="08C4A35B" w14:textId="77777777" w:rsidR="00163350" w:rsidRPr="005F70FB" w:rsidRDefault="00163350" w:rsidP="00E74266">
            <w:pPr>
              <w:pStyle w:val="O0Nwnext"/>
            </w:pPr>
          </w:p>
        </w:tc>
        <w:tc>
          <w:tcPr>
            <w:tcW w:w="912" w:type="dxa"/>
            <w:gridSpan w:val="3"/>
            <w:shd w:val="clear" w:color="auto" w:fill="auto"/>
          </w:tcPr>
          <w:p w14:paraId="7ABB9D44" w14:textId="77777777" w:rsidR="00163350" w:rsidRPr="005F70FB" w:rsidRDefault="00163350" w:rsidP="00E74266">
            <w:pPr>
              <w:pStyle w:val="Text"/>
            </w:pPr>
            <w:r w:rsidRPr="005F70FB">
              <w:t>mandul,</w:t>
            </w:r>
          </w:p>
        </w:tc>
        <w:tc>
          <w:tcPr>
            <w:tcW w:w="1084" w:type="dxa"/>
            <w:gridSpan w:val="4"/>
            <w:shd w:val="clear" w:color="auto" w:fill="auto"/>
          </w:tcPr>
          <w:p w14:paraId="0A8D3749" w14:textId="77777777" w:rsidR="00163350" w:rsidRPr="005F70FB" w:rsidRDefault="00163350" w:rsidP="00E74266">
            <w:pPr>
              <w:pStyle w:val="Text"/>
            </w:pPr>
            <w:r w:rsidRPr="005F70FB">
              <w:t>prempuang</w:t>
            </w:r>
          </w:p>
        </w:tc>
        <w:tc>
          <w:tcPr>
            <w:tcW w:w="777" w:type="dxa"/>
            <w:gridSpan w:val="3"/>
            <w:shd w:val="clear" w:color="auto" w:fill="auto"/>
          </w:tcPr>
          <w:p w14:paraId="668EAF7A" w14:textId="77777777" w:rsidR="00163350" w:rsidRPr="005F70FB" w:rsidRDefault="00163350" w:rsidP="00E74266">
            <w:pPr>
              <w:pStyle w:val="Text"/>
            </w:pPr>
            <w:r w:rsidRPr="005F70FB">
              <w:t>ini</w:t>
            </w:r>
          </w:p>
        </w:tc>
        <w:tc>
          <w:tcPr>
            <w:tcW w:w="513" w:type="dxa"/>
            <w:gridSpan w:val="2"/>
            <w:shd w:val="clear" w:color="auto" w:fill="auto"/>
          </w:tcPr>
          <w:p w14:paraId="0AEED1DC" w14:textId="77777777" w:rsidR="00163350" w:rsidRPr="005F70FB" w:rsidRDefault="00163350" w:rsidP="00E74266">
            <w:pPr>
              <w:pStyle w:val="Text"/>
            </w:pPr>
            <w:r w:rsidRPr="005F70FB">
              <w:t>tra</w:t>
            </w:r>
          </w:p>
        </w:tc>
        <w:tc>
          <w:tcPr>
            <w:tcW w:w="562" w:type="dxa"/>
            <w:gridSpan w:val="3"/>
            <w:shd w:val="clear" w:color="auto" w:fill="auto"/>
          </w:tcPr>
          <w:p w14:paraId="06F5A60A" w14:textId="77777777" w:rsidR="00163350" w:rsidRPr="005F70FB" w:rsidRDefault="00163350" w:rsidP="00E74266">
            <w:pPr>
              <w:pStyle w:val="Text"/>
            </w:pPr>
            <w:r w:rsidRPr="005F70FB">
              <w:t>ada</w:t>
            </w:r>
          </w:p>
        </w:tc>
        <w:tc>
          <w:tcPr>
            <w:tcW w:w="584" w:type="dxa"/>
            <w:shd w:val="clear" w:color="auto" w:fill="auto"/>
          </w:tcPr>
          <w:p w14:paraId="18EF7B31" w14:textId="77777777" w:rsidR="00163350" w:rsidRPr="005F70FB" w:rsidRDefault="00163350" w:rsidP="00E74266">
            <w:pPr>
              <w:pStyle w:val="Text"/>
            </w:pPr>
            <w:r w:rsidRPr="005F70FB">
              <w:t>ana,</w:t>
            </w:r>
          </w:p>
        </w:tc>
        <w:tc>
          <w:tcPr>
            <w:tcW w:w="834" w:type="dxa"/>
            <w:gridSpan w:val="3"/>
            <w:shd w:val="clear" w:color="auto" w:fill="auto"/>
          </w:tcPr>
          <w:p w14:paraId="3655CB10" w14:textId="77777777" w:rsidR="00163350" w:rsidRPr="005F70FB" w:rsidRDefault="00163350" w:rsidP="00E74266">
            <w:pPr>
              <w:pStyle w:val="Text"/>
            </w:pPr>
            <w:r w:rsidRPr="005F70FB">
              <w:t>begitu</w:t>
            </w:r>
          </w:p>
        </w:tc>
      </w:tr>
      <w:tr w:rsidR="00AC23C4" w:rsidRPr="005F70FB" w14:paraId="2DB6D835" w14:textId="77777777" w:rsidTr="00AC23C4">
        <w:trPr>
          <w:gridAfter w:val="3"/>
          <w:wAfter w:w="834" w:type="dxa"/>
        </w:trPr>
        <w:tc>
          <w:tcPr>
            <w:tcW w:w="709" w:type="dxa"/>
            <w:shd w:val="clear" w:color="auto" w:fill="auto"/>
          </w:tcPr>
          <w:p w14:paraId="253FE121" w14:textId="77777777" w:rsidR="00163350" w:rsidRPr="005F70FB" w:rsidRDefault="00163350" w:rsidP="00E74266">
            <w:pPr>
              <w:pStyle w:val="GlossEng"/>
            </w:pPr>
          </w:p>
        </w:tc>
        <w:tc>
          <w:tcPr>
            <w:tcW w:w="912" w:type="dxa"/>
            <w:gridSpan w:val="3"/>
            <w:shd w:val="clear" w:color="auto" w:fill="auto"/>
          </w:tcPr>
          <w:p w14:paraId="1EAC8469" w14:textId="77777777" w:rsidR="00163350" w:rsidRPr="005F70FB" w:rsidRDefault="00163350" w:rsidP="00E74266">
            <w:pPr>
              <w:pStyle w:val="GlossEng"/>
            </w:pPr>
            <w:r w:rsidRPr="005F70FB">
              <w:t>be.sterile</w:t>
            </w:r>
          </w:p>
        </w:tc>
        <w:tc>
          <w:tcPr>
            <w:tcW w:w="1084" w:type="dxa"/>
            <w:gridSpan w:val="4"/>
            <w:shd w:val="clear" w:color="auto" w:fill="auto"/>
          </w:tcPr>
          <w:p w14:paraId="5B606651" w14:textId="77777777" w:rsidR="00163350" w:rsidRPr="005F70FB" w:rsidRDefault="00163350" w:rsidP="00E74266">
            <w:pPr>
              <w:pStyle w:val="GlossEng"/>
            </w:pPr>
            <w:r w:rsidRPr="005F70FB">
              <w:t>woman</w:t>
            </w:r>
          </w:p>
        </w:tc>
        <w:tc>
          <w:tcPr>
            <w:tcW w:w="777" w:type="dxa"/>
            <w:gridSpan w:val="3"/>
            <w:shd w:val="clear" w:color="auto" w:fill="auto"/>
          </w:tcPr>
          <w:p w14:paraId="1C4217C8" w14:textId="77777777" w:rsidR="00163350" w:rsidRPr="005F70FB" w:rsidRDefault="00163350" w:rsidP="00E74266">
            <w:pPr>
              <w:pStyle w:val="GlossEng"/>
            </w:pPr>
            <w:r w:rsidRPr="005F70FB">
              <w:rPr>
                <w:rStyle w:val="ChSmallCaps"/>
              </w:rPr>
              <w:t>d.prox</w:t>
            </w:r>
          </w:p>
        </w:tc>
        <w:tc>
          <w:tcPr>
            <w:tcW w:w="513" w:type="dxa"/>
            <w:gridSpan w:val="2"/>
            <w:shd w:val="clear" w:color="auto" w:fill="auto"/>
          </w:tcPr>
          <w:p w14:paraId="2E970BC7" w14:textId="77777777" w:rsidR="00163350" w:rsidRPr="005F70FB" w:rsidRDefault="00163350" w:rsidP="00E74266">
            <w:pPr>
              <w:pStyle w:val="GlossEng"/>
            </w:pPr>
            <w:r w:rsidRPr="005F70FB">
              <w:rPr>
                <w:rStyle w:val="ChSmallCaps"/>
              </w:rPr>
              <w:t>neg</w:t>
            </w:r>
          </w:p>
        </w:tc>
        <w:tc>
          <w:tcPr>
            <w:tcW w:w="562" w:type="dxa"/>
            <w:gridSpan w:val="3"/>
            <w:shd w:val="clear" w:color="auto" w:fill="auto"/>
          </w:tcPr>
          <w:p w14:paraId="73ABAD01" w14:textId="77777777" w:rsidR="00163350" w:rsidRPr="005F70FB" w:rsidRDefault="00163350" w:rsidP="00E74266">
            <w:pPr>
              <w:pStyle w:val="GlossEng"/>
            </w:pPr>
            <w:r w:rsidRPr="005F70FB">
              <w:t>exist</w:t>
            </w:r>
          </w:p>
        </w:tc>
        <w:tc>
          <w:tcPr>
            <w:tcW w:w="584" w:type="dxa"/>
            <w:shd w:val="clear" w:color="auto" w:fill="auto"/>
          </w:tcPr>
          <w:p w14:paraId="1C18E5CB" w14:textId="77777777" w:rsidR="00163350" w:rsidRPr="005F70FB" w:rsidRDefault="00163350" w:rsidP="00E74266">
            <w:pPr>
              <w:pStyle w:val="GlossEng"/>
            </w:pPr>
            <w:r w:rsidRPr="005F70FB">
              <w:t>child</w:t>
            </w:r>
          </w:p>
        </w:tc>
        <w:tc>
          <w:tcPr>
            <w:tcW w:w="834" w:type="dxa"/>
            <w:gridSpan w:val="3"/>
            <w:shd w:val="clear" w:color="auto" w:fill="auto"/>
          </w:tcPr>
          <w:p w14:paraId="02345BEA" w14:textId="77777777" w:rsidR="00163350" w:rsidRPr="005F70FB" w:rsidRDefault="00163350" w:rsidP="00E74266">
            <w:pPr>
              <w:pStyle w:val="GlossEng"/>
            </w:pPr>
            <w:r w:rsidRPr="005F70FB">
              <w:t>like.that</w:t>
            </w:r>
          </w:p>
        </w:tc>
      </w:tr>
    </w:tbl>
    <w:p w14:paraId="5A912592" w14:textId="03681F10" w:rsidR="00163350" w:rsidRPr="005F70FB" w:rsidRDefault="00163350" w:rsidP="00163350">
      <w:pPr>
        <w:pStyle w:val="FreeTranslEng"/>
      </w:pPr>
      <w:r w:rsidRPr="005F70FB">
        <w:t>ah, (when) he marries a different woman, (and when) that woman has children (we</w:t>
      </w:r>
      <w:r w:rsidR="00B7093A" w:rsidRPr="005F70FB">
        <w:t>’</w:t>
      </w:r>
      <w:r w:rsidRPr="005F70FB">
        <w:t xml:space="preserve">ll know), </w:t>
      </w:r>
      <w:r w:rsidR="00B7093A" w:rsidRPr="005F70FB">
        <w:t>‘</w:t>
      </w:r>
      <w:r w:rsidRPr="005F70FB">
        <w:t>oh, in that case, (it</w:t>
      </w:r>
      <w:r w:rsidR="00B7093A" w:rsidRPr="005F70FB">
        <w:t>’</w:t>
      </w:r>
      <w:r w:rsidRPr="005F70FB">
        <w:t>s) this (first) woman who</w:t>
      </w:r>
      <w:r w:rsidR="00B7093A" w:rsidRPr="005F70FB">
        <w:t>’</w:t>
      </w:r>
      <w:r w:rsidRPr="005F70FB">
        <w:t>s sterile, this (first) woman doesn</w:t>
      </w:r>
      <w:r w:rsidR="00B7093A" w:rsidRPr="005F70FB">
        <w:t>’</w:t>
      </w:r>
      <w:r w:rsidRPr="005F70FB">
        <w:t>t have children</w:t>
      </w:r>
      <w:r w:rsidR="00B7093A" w:rsidRPr="005F70FB">
        <w:t>’</w:t>
      </w:r>
      <w:r w:rsidRPr="005F70FB">
        <w:t>, (it</w:t>
      </w:r>
      <w:r w:rsidR="00B7093A" w:rsidRPr="005F70FB">
        <w:t>’</w:t>
      </w:r>
      <w:r w:rsidRPr="005F70FB">
        <w:t>s) like that</w:t>
      </w:r>
    </w:p>
    <w:tbl>
      <w:tblPr>
        <w:tblW w:w="0" w:type="auto"/>
        <w:tblCellMar>
          <w:left w:w="42" w:type="dxa"/>
          <w:right w:w="42" w:type="dxa"/>
        </w:tblCellMar>
        <w:tblLook w:val="01E0" w:firstRow="1" w:lastRow="1" w:firstColumn="1" w:lastColumn="1" w:noHBand="0" w:noVBand="0"/>
      </w:tblPr>
      <w:tblGrid>
        <w:gridCol w:w="709"/>
        <w:gridCol w:w="484"/>
        <w:gridCol w:w="45"/>
        <w:gridCol w:w="463"/>
        <w:gridCol w:w="71"/>
        <w:gridCol w:w="172"/>
        <w:gridCol w:w="146"/>
        <w:gridCol w:w="229"/>
        <w:gridCol w:w="259"/>
        <w:gridCol w:w="289"/>
        <w:gridCol w:w="70"/>
        <w:gridCol w:w="314"/>
        <w:gridCol w:w="270"/>
        <w:gridCol w:w="141"/>
        <w:gridCol w:w="16"/>
        <w:gridCol w:w="279"/>
        <w:gridCol w:w="15"/>
        <w:gridCol w:w="179"/>
        <w:gridCol w:w="379"/>
        <w:gridCol w:w="150"/>
        <w:gridCol w:w="562"/>
        <w:gridCol w:w="100"/>
        <w:gridCol w:w="78"/>
        <w:gridCol w:w="183"/>
        <w:gridCol w:w="212"/>
        <w:gridCol w:w="576"/>
        <w:gridCol w:w="220"/>
        <w:gridCol w:w="127"/>
      </w:tblGrid>
      <w:tr w:rsidR="00AC23C4" w:rsidRPr="005F70FB" w14:paraId="4B279002" w14:textId="77777777" w:rsidTr="00B81EF8">
        <w:trPr>
          <w:gridAfter w:val="1"/>
          <w:wAfter w:w="127" w:type="dxa"/>
        </w:trPr>
        <w:tc>
          <w:tcPr>
            <w:tcW w:w="709" w:type="dxa"/>
            <w:shd w:val="clear" w:color="auto" w:fill="auto"/>
          </w:tcPr>
          <w:p w14:paraId="0D5B4B5A" w14:textId="77777777" w:rsidR="00163350" w:rsidRPr="005F70FB" w:rsidRDefault="00163350" w:rsidP="00E74266">
            <w:pPr>
              <w:pStyle w:val="O0Nwnext"/>
            </w:pPr>
            <w:r w:rsidRPr="005F70FB">
              <w:t>0006</w:t>
            </w:r>
          </w:p>
        </w:tc>
        <w:tc>
          <w:tcPr>
            <w:tcW w:w="484" w:type="dxa"/>
            <w:shd w:val="clear" w:color="auto" w:fill="auto"/>
          </w:tcPr>
          <w:p w14:paraId="02667219" w14:textId="77777777" w:rsidR="00163350" w:rsidRPr="005F70FB" w:rsidRDefault="00163350" w:rsidP="00E74266">
            <w:pPr>
              <w:pStyle w:val="Text"/>
            </w:pPr>
            <w:r w:rsidRPr="005F70FB">
              <w:t>tapi</w:t>
            </w:r>
          </w:p>
        </w:tc>
        <w:tc>
          <w:tcPr>
            <w:tcW w:w="579" w:type="dxa"/>
            <w:gridSpan w:val="3"/>
            <w:shd w:val="clear" w:color="auto" w:fill="auto"/>
          </w:tcPr>
          <w:p w14:paraId="2F33D79D" w14:textId="77777777" w:rsidR="00163350" w:rsidRPr="005F70FB" w:rsidRDefault="00163350" w:rsidP="00E74266">
            <w:pPr>
              <w:pStyle w:val="Text"/>
            </w:pPr>
            <w:r w:rsidRPr="005F70FB">
              <w:t>kalo,</w:t>
            </w:r>
          </w:p>
        </w:tc>
        <w:tc>
          <w:tcPr>
            <w:tcW w:w="806" w:type="dxa"/>
            <w:gridSpan w:val="4"/>
            <w:shd w:val="clear" w:color="auto" w:fill="auto"/>
          </w:tcPr>
          <w:p w14:paraId="72E37428" w14:textId="77777777" w:rsidR="00163350" w:rsidRPr="005F70FB" w:rsidRDefault="00163350" w:rsidP="00E74266">
            <w:pPr>
              <w:pStyle w:val="Text"/>
            </w:pPr>
            <w:r w:rsidRPr="005F70FB">
              <w:t>macang</w:t>
            </w:r>
          </w:p>
        </w:tc>
        <w:tc>
          <w:tcPr>
            <w:tcW w:w="1084" w:type="dxa"/>
            <w:gridSpan w:val="5"/>
            <w:shd w:val="clear" w:color="auto" w:fill="auto"/>
          </w:tcPr>
          <w:p w14:paraId="1AEC165F" w14:textId="77777777" w:rsidR="00163350" w:rsidRPr="005F70FB" w:rsidRDefault="00163350" w:rsidP="00E74266">
            <w:pPr>
              <w:pStyle w:val="Text"/>
            </w:pPr>
            <w:r w:rsidRPr="005F70FB">
              <w:t>prempuang</w:t>
            </w:r>
          </w:p>
        </w:tc>
        <w:tc>
          <w:tcPr>
            <w:tcW w:w="489" w:type="dxa"/>
            <w:gridSpan w:val="4"/>
            <w:shd w:val="clear" w:color="auto" w:fill="auto"/>
          </w:tcPr>
          <w:p w14:paraId="6E230D74" w14:textId="77777777" w:rsidR="00163350" w:rsidRPr="005F70FB" w:rsidRDefault="00163350" w:rsidP="00E74266">
            <w:pPr>
              <w:pStyle w:val="Text"/>
            </w:pPr>
            <w:r w:rsidRPr="005F70FB">
              <w:t>de</w:t>
            </w:r>
          </w:p>
        </w:tc>
        <w:tc>
          <w:tcPr>
            <w:tcW w:w="529" w:type="dxa"/>
            <w:gridSpan w:val="2"/>
            <w:shd w:val="clear" w:color="auto" w:fill="auto"/>
          </w:tcPr>
          <w:p w14:paraId="51C81E44" w14:textId="77777777" w:rsidR="00163350" w:rsidRPr="005F70FB" w:rsidRDefault="00163350" w:rsidP="00E74266">
            <w:pPr>
              <w:pStyle w:val="Text"/>
            </w:pPr>
            <w:r w:rsidRPr="005F70FB">
              <w:t>kasi</w:t>
            </w:r>
          </w:p>
        </w:tc>
        <w:tc>
          <w:tcPr>
            <w:tcW w:w="740" w:type="dxa"/>
            <w:gridSpan w:val="3"/>
            <w:shd w:val="clear" w:color="auto" w:fill="auto"/>
          </w:tcPr>
          <w:p w14:paraId="053DEBC0" w14:textId="77777777" w:rsidR="00163350" w:rsidRPr="005F70FB" w:rsidRDefault="00163350" w:rsidP="00E74266">
            <w:pPr>
              <w:pStyle w:val="Text"/>
            </w:pPr>
            <w:r w:rsidRPr="005F70FB">
              <w:t>tinggal</w:t>
            </w:r>
          </w:p>
        </w:tc>
        <w:tc>
          <w:tcPr>
            <w:tcW w:w="1191" w:type="dxa"/>
            <w:gridSpan w:val="4"/>
            <w:shd w:val="clear" w:color="auto" w:fill="auto"/>
          </w:tcPr>
          <w:p w14:paraId="3389DE72" w14:textId="77777777" w:rsidR="00163350" w:rsidRPr="005F70FB" w:rsidRDefault="00163350" w:rsidP="00E74266">
            <w:pPr>
              <w:pStyle w:val="Text"/>
            </w:pPr>
            <w:r w:rsidRPr="005F70FB">
              <w:t>laki~laki,</w:t>
            </w:r>
          </w:p>
        </w:tc>
      </w:tr>
      <w:tr w:rsidR="00AC23C4" w:rsidRPr="005F70FB" w14:paraId="2019DF12" w14:textId="77777777" w:rsidTr="00B81EF8">
        <w:trPr>
          <w:gridAfter w:val="1"/>
          <w:wAfter w:w="127" w:type="dxa"/>
        </w:trPr>
        <w:tc>
          <w:tcPr>
            <w:tcW w:w="709" w:type="dxa"/>
            <w:shd w:val="clear" w:color="auto" w:fill="auto"/>
          </w:tcPr>
          <w:p w14:paraId="47CC7956" w14:textId="77777777" w:rsidR="00163350" w:rsidRPr="005F70FB" w:rsidRDefault="00163350" w:rsidP="00E74266">
            <w:pPr>
              <w:pStyle w:val="GlossEng2ptafter"/>
            </w:pPr>
          </w:p>
        </w:tc>
        <w:tc>
          <w:tcPr>
            <w:tcW w:w="484" w:type="dxa"/>
            <w:shd w:val="clear" w:color="auto" w:fill="auto"/>
          </w:tcPr>
          <w:p w14:paraId="0A57C591" w14:textId="77777777" w:rsidR="00163350" w:rsidRPr="005F70FB" w:rsidRDefault="00163350" w:rsidP="00E74266">
            <w:pPr>
              <w:pStyle w:val="GlossEng2ptafter"/>
            </w:pPr>
            <w:r w:rsidRPr="005F70FB">
              <w:t>but</w:t>
            </w:r>
          </w:p>
        </w:tc>
        <w:tc>
          <w:tcPr>
            <w:tcW w:w="579" w:type="dxa"/>
            <w:gridSpan w:val="3"/>
            <w:shd w:val="clear" w:color="auto" w:fill="auto"/>
          </w:tcPr>
          <w:p w14:paraId="6442FFAD" w14:textId="77777777" w:rsidR="00163350" w:rsidRPr="005F70FB" w:rsidRDefault="00163350" w:rsidP="00E74266">
            <w:pPr>
              <w:pStyle w:val="GlossEng2ptafter"/>
            </w:pPr>
            <w:r w:rsidRPr="005F70FB">
              <w:t>if</w:t>
            </w:r>
          </w:p>
        </w:tc>
        <w:tc>
          <w:tcPr>
            <w:tcW w:w="806" w:type="dxa"/>
            <w:gridSpan w:val="4"/>
            <w:shd w:val="clear" w:color="auto" w:fill="auto"/>
          </w:tcPr>
          <w:p w14:paraId="79576BEE" w14:textId="77777777" w:rsidR="00163350" w:rsidRPr="005F70FB" w:rsidRDefault="00163350" w:rsidP="00E74266">
            <w:pPr>
              <w:pStyle w:val="GlossEng2ptafter"/>
            </w:pPr>
            <w:r w:rsidRPr="005F70FB">
              <w:t>variety</w:t>
            </w:r>
          </w:p>
        </w:tc>
        <w:tc>
          <w:tcPr>
            <w:tcW w:w="1084" w:type="dxa"/>
            <w:gridSpan w:val="5"/>
            <w:shd w:val="clear" w:color="auto" w:fill="auto"/>
          </w:tcPr>
          <w:p w14:paraId="29D492BB" w14:textId="77777777" w:rsidR="00163350" w:rsidRPr="005F70FB" w:rsidRDefault="00163350" w:rsidP="00E74266">
            <w:pPr>
              <w:pStyle w:val="GlossEng2ptafter"/>
            </w:pPr>
            <w:r w:rsidRPr="005F70FB">
              <w:t>woman</w:t>
            </w:r>
          </w:p>
        </w:tc>
        <w:tc>
          <w:tcPr>
            <w:tcW w:w="489" w:type="dxa"/>
            <w:gridSpan w:val="4"/>
            <w:shd w:val="clear" w:color="auto" w:fill="auto"/>
          </w:tcPr>
          <w:p w14:paraId="5B0DE0C8" w14:textId="77777777" w:rsidR="00163350" w:rsidRPr="005F70FB" w:rsidRDefault="00163350" w:rsidP="00E74266">
            <w:pPr>
              <w:pStyle w:val="GlossEng2ptafter"/>
            </w:pPr>
            <w:r w:rsidRPr="005F70FB">
              <w:rPr>
                <w:rStyle w:val="ChSmallCaps"/>
              </w:rPr>
              <w:t>3sg</w:t>
            </w:r>
          </w:p>
        </w:tc>
        <w:tc>
          <w:tcPr>
            <w:tcW w:w="529" w:type="dxa"/>
            <w:gridSpan w:val="2"/>
            <w:shd w:val="clear" w:color="auto" w:fill="auto"/>
          </w:tcPr>
          <w:p w14:paraId="3E75321F" w14:textId="77777777" w:rsidR="00163350" w:rsidRPr="005F70FB" w:rsidRDefault="00163350" w:rsidP="00E74266">
            <w:pPr>
              <w:pStyle w:val="GlossEng2ptafter"/>
            </w:pPr>
            <w:r w:rsidRPr="005F70FB">
              <w:t>give</w:t>
            </w:r>
          </w:p>
        </w:tc>
        <w:tc>
          <w:tcPr>
            <w:tcW w:w="740" w:type="dxa"/>
            <w:gridSpan w:val="3"/>
            <w:shd w:val="clear" w:color="auto" w:fill="auto"/>
          </w:tcPr>
          <w:p w14:paraId="3110A475" w14:textId="77777777" w:rsidR="00163350" w:rsidRPr="005F70FB" w:rsidRDefault="00163350" w:rsidP="00E74266">
            <w:pPr>
              <w:pStyle w:val="GlossEng2ptafter"/>
            </w:pPr>
            <w:r w:rsidRPr="005F70FB">
              <w:t>stay</w:t>
            </w:r>
          </w:p>
        </w:tc>
        <w:tc>
          <w:tcPr>
            <w:tcW w:w="1191" w:type="dxa"/>
            <w:gridSpan w:val="4"/>
            <w:shd w:val="clear" w:color="auto" w:fill="auto"/>
          </w:tcPr>
          <w:p w14:paraId="6681E422" w14:textId="77777777" w:rsidR="00163350" w:rsidRPr="005F70FB" w:rsidRDefault="00163350" w:rsidP="00E74266">
            <w:pPr>
              <w:pStyle w:val="GlossEng2ptafter"/>
            </w:pPr>
            <w:r w:rsidRPr="005F70FB">
              <w:rPr>
                <w:rStyle w:val="ChSmallCaps"/>
              </w:rPr>
              <w:t>rdp</w:t>
            </w:r>
            <w:r w:rsidRPr="005F70FB">
              <w:t>~husband</w:t>
            </w:r>
          </w:p>
        </w:tc>
      </w:tr>
      <w:tr w:rsidR="00AC23C4" w:rsidRPr="005F70FB" w14:paraId="4BFCC61F" w14:textId="77777777" w:rsidTr="00B81EF8">
        <w:trPr>
          <w:gridAfter w:val="2"/>
          <w:wAfter w:w="347" w:type="dxa"/>
        </w:trPr>
        <w:tc>
          <w:tcPr>
            <w:tcW w:w="709" w:type="dxa"/>
            <w:shd w:val="clear" w:color="auto" w:fill="auto"/>
          </w:tcPr>
          <w:p w14:paraId="1B8F6C8A" w14:textId="77777777" w:rsidR="00163350" w:rsidRPr="005F70FB" w:rsidRDefault="00163350" w:rsidP="00E74266">
            <w:pPr>
              <w:pStyle w:val="O0Nwnext"/>
            </w:pPr>
          </w:p>
        </w:tc>
        <w:tc>
          <w:tcPr>
            <w:tcW w:w="992" w:type="dxa"/>
            <w:gridSpan w:val="3"/>
            <w:shd w:val="clear" w:color="auto" w:fill="auto"/>
          </w:tcPr>
          <w:p w14:paraId="6843AA0B" w14:textId="77777777" w:rsidR="00163350" w:rsidRPr="005F70FB" w:rsidRDefault="00163350" w:rsidP="00E74266">
            <w:pPr>
              <w:pStyle w:val="Text"/>
            </w:pPr>
            <w:r w:rsidRPr="005F70FB">
              <w:t>prempuang</w:t>
            </w:r>
          </w:p>
        </w:tc>
        <w:tc>
          <w:tcPr>
            <w:tcW w:w="389" w:type="dxa"/>
            <w:gridSpan w:val="3"/>
            <w:shd w:val="clear" w:color="auto" w:fill="auto"/>
          </w:tcPr>
          <w:p w14:paraId="06DF65E1" w14:textId="77777777" w:rsidR="00163350" w:rsidRPr="005F70FB" w:rsidRDefault="00163350" w:rsidP="00E74266">
            <w:pPr>
              <w:pStyle w:val="Text"/>
            </w:pPr>
            <w:r w:rsidRPr="005F70FB">
              <w:t>de</w:t>
            </w:r>
          </w:p>
        </w:tc>
        <w:tc>
          <w:tcPr>
            <w:tcW w:w="1588" w:type="dxa"/>
            <w:gridSpan w:val="8"/>
            <w:shd w:val="clear" w:color="auto" w:fill="auto"/>
          </w:tcPr>
          <w:p w14:paraId="43542235" w14:textId="33C90EDA" w:rsidR="00163350" w:rsidRPr="005F70FB" w:rsidRDefault="00163350" w:rsidP="00E74266">
            <w:pPr>
              <w:pStyle w:val="Text"/>
            </w:pPr>
            <w:r w:rsidRPr="005F70FB">
              <w:t>kawin</w:t>
            </w:r>
            <w:r w:rsidR="0050678E">
              <w:t>g</w:t>
            </w:r>
          </w:p>
        </w:tc>
        <w:tc>
          <w:tcPr>
            <w:tcW w:w="473" w:type="dxa"/>
            <w:gridSpan w:val="3"/>
            <w:shd w:val="clear" w:color="auto" w:fill="auto"/>
          </w:tcPr>
          <w:p w14:paraId="0DB1314F" w14:textId="77777777" w:rsidR="00163350" w:rsidRPr="005F70FB" w:rsidRDefault="00163350" w:rsidP="00E74266">
            <w:pPr>
              <w:pStyle w:val="Text"/>
            </w:pPr>
            <w:r w:rsidRPr="005F70FB">
              <w:t>deng</w:t>
            </w:r>
          </w:p>
        </w:tc>
        <w:tc>
          <w:tcPr>
            <w:tcW w:w="1191" w:type="dxa"/>
            <w:gridSpan w:val="4"/>
            <w:shd w:val="clear" w:color="auto" w:fill="auto"/>
          </w:tcPr>
          <w:p w14:paraId="61BD664F" w14:textId="77777777" w:rsidR="00163350" w:rsidRPr="005F70FB" w:rsidRDefault="00163350" w:rsidP="00E74266">
            <w:pPr>
              <w:pStyle w:val="Text"/>
            </w:pPr>
            <w:r w:rsidRPr="005F70FB">
              <w:t>laki~laki</w:t>
            </w:r>
          </w:p>
        </w:tc>
        <w:tc>
          <w:tcPr>
            <w:tcW w:w="1049" w:type="dxa"/>
            <w:gridSpan w:val="4"/>
            <w:shd w:val="clear" w:color="auto" w:fill="auto"/>
          </w:tcPr>
          <w:p w14:paraId="3A0AD0E5" w14:textId="77777777" w:rsidR="00163350" w:rsidRPr="005F70FB" w:rsidRDefault="00163350" w:rsidP="00E74266">
            <w:pPr>
              <w:pStyle w:val="Text"/>
            </w:pPr>
            <w:r w:rsidRPr="005F70FB">
              <w:t>laing,</w:t>
            </w:r>
          </w:p>
        </w:tc>
      </w:tr>
      <w:tr w:rsidR="00AC23C4" w:rsidRPr="005F70FB" w14:paraId="0947FE8A" w14:textId="77777777" w:rsidTr="00B81EF8">
        <w:trPr>
          <w:gridAfter w:val="2"/>
          <w:wAfter w:w="347" w:type="dxa"/>
        </w:trPr>
        <w:tc>
          <w:tcPr>
            <w:tcW w:w="709" w:type="dxa"/>
            <w:shd w:val="clear" w:color="auto" w:fill="auto"/>
          </w:tcPr>
          <w:p w14:paraId="3B496070" w14:textId="77777777" w:rsidR="00163350" w:rsidRPr="005F70FB" w:rsidRDefault="00163350" w:rsidP="00E74266">
            <w:pPr>
              <w:pStyle w:val="GlossEng2ptafter"/>
            </w:pPr>
          </w:p>
        </w:tc>
        <w:tc>
          <w:tcPr>
            <w:tcW w:w="992" w:type="dxa"/>
            <w:gridSpan w:val="3"/>
            <w:shd w:val="clear" w:color="auto" w:fill="auto"/>
          </w:tcPr>
          <w:p w14:paraId="090585FA" w14:textId="77777777" w:rsidR="00163350" w:rsidRPr="005F70FB" w:rsidRDefault="00163350" w:rsidP="00E74266">
            <w:pPr>
              <w:pStyle w:val="GlossEng2ptafter"/>
            </w:pPr>
            <w:r w:rsidRPr="005F70FB">
              <w:t>woman</w:t>
            </w:r>
          </w:p>
        </w:tc>
        <w:tc>
          <w:tcPr>
            <w:tcW w:w="389" w:type="dxa"/>
            <w:gridSpan w:val="3"/>
            <w:shd w:val="clear" w:color="auto" w:fill="auto"/>
          </w:tcPr>
          <w:p w14:paraId="33F180C4" w14:textId="77777777" w:rsidR="00163350" w:rsidRPr="005F70FB" w:rsidRDefault="00163350" w:rsidP="00E74266">
            <w:pPr>
              <w:pStyle w:val="GlossEng2ptafter"/>
            </w:pPr>
            <w:r w:rsidRPr="005F70FB">
              <w:rPr>
                <w:rStyle w:val="ChSmallCaps"/>
              </w:rPr>
              <w:t>3sg</w:t>
            </w:r>
          </w:p>
        </w:tc>
        <w:tc>
          <w:tcPr>
            <w:tcW w:w="1588" w:type="dxa"/>
            <w:gridSpan w:val="8"/>
            <w:shd w:val="clear" w:color="auto" w:fill="auto"/>
          </w:tcPr>
          <w:p w14:paraId="52E5BAD7" w14:textId="77777777" w:rsidR="00163350" w:rsidRPr="005F70FB" w:rsidRDefault="00163350" w:rsidP="00E74266">
            <w:pPr>
              <w:pStyle w:val="GlossEng2ptafter"/>
            </w:pPr>
            <w:r w:rsidRPr="005F70FB">
              <w:t>marry.unofficially</w:t>
            </w:r>
          </w:p>
        </w:tc>
        <w:tc>
          <w:tcPr>
            <w:tcW w:w="473" w:type="dxa"/>
            <w:gridSpan w:val="3"/>
            <w:shd w:val="clear" w:color="auto" w:fill="auto"/>
          </w:tcPr>
          <w:p w14:paraId="523DA990" w14:textId="77777777" w:rsidR="00163350" w:rsidRPr="005F70FB" w:rsidRDefault="00163350" w:rsidP="00E74266">
            <w:pPr>
              <w:pStyle w:val="GlossEng2ptafter"/>
            </w:pPr>
            <w:r w:rsidRPr="005F70FB">
              <w:t>with</w:t>
            </w:r>
          </w:p>
        </w:tc>
        <w:tc>
          <w:tcPr>
            <w:tcW w:w="1191" w:type="dxa"/>
            <w:gridSpan w:val="4"/>
            <w:shd w:val="clear" w:color="auto" w:fill="auto"/>
          </w:tcPr>
          <w:p w14:paraId="229EE2E3" w14:textId="77777777" w:rsidR="00163350" w:rsidRPr="005F70FB" w:rsidRDefault="00163350" w:rsidP="00E74266">
            <w:pPr>
              <w:pStyle w:val="GlossEng2ptafter"/>
            </w:pPr>
            <w:r w:rsidRPr="005F70FB">
              <w:rPr>
                <w:rStyle w:val="ChSmallCaps"/>
              </w:rPr>
              <w:t>rdp</w:t>
            </w:r>
            <w:r w:rsidRPr="005F70FB">
              <w:t>~husband</w:t>
            </w:r>
          </w:p>
        </w:tc>
        <w:tc>
          <w:tcPr>
            <w:tcW w:w="1049" w:type="dxa"/>
            <w:gridSpan w:val="4"/>
            <w:shd w:val="clear" w:color="auto" w:fill="auto"/>
          </w:tcPr>
          <w:p w14:paraId="4472F5AE" w14:textId="77777777" w:rsidR="00163350" w:rsidRPr="005F70FB" w:rsidRDefault="00163350" w:rsidP="00E74266">
            <w:pPr>
              <w:pStyle w:val="GlossEng2ptafter"/>
            </w:pPr>
            <w:r w:rsidRPr="005F70FB">
              <w:t>be.different</w:t>
            </w:r>
          </w:p>
        </w:tc>
      </w:tr>
      <w:tr w:rsidR="00AC23C4" w:rsidRPr="005F70FB" w14:paraId="44F5A264" w14:textId="77777777" w:rsidTr="00B81EF8">
        <w:tc>
          <w:tcPr>
            <w:tcW w:w="709" w:type="dxa"/>
            <w:shd w:val="clear" w:color="auto" w:fill="auto"/>
          </w:tcPr>
          <w:p w14:paraId="29FC9DF2" w14:textId="77777777" w:rsidR="00163350" w:rsidRPr="005F70FB" w:rsidRDefault="00163350" w:rsidP="00E74266">
            <w:pPr>
              <w:pStyle w:val="O0Nwnext"/>
            </w:pPr>
          </w:p>
        </w:tc>
        <w:tc>
          <w:tcPr>
            <w:tcW w:w="992" w:type="dxa"/>
            <w:gridSpan w:val="3"/>
            <w:shd w:val="clear" w:color="auto" w:fill="auto"/>
          </w:tcPr>
          <w:p w14:paraId="5B440E07" w14:textId="77777777" w:rsidR="00163350" w:rsidRPr="005F70FB" w:rsidRDefault="00163350" w:rsidP="00E74266">
            <w:pPr>
              <w:pStyle w:val="Text"/>
            </w:pPr>
            <w:r w:rsidRPr="005F70FB">
              <w:t>prempuang</w:t>
            </w:r>
          </w:p>
        </w:tc>
        <w:tc>
          <w:tcPr>
            <w:tcW w:w="618" w:type="dxa"/>
            <w:gridSpan w:val="4"/>
            <w:shd w:val="clear" w:color="auto" w:fill="auto"/>
          </w:tcPr>
          <w:p w14:paraId="5CDAF676" w14:textId="77777777" w:rsidR="00163350" w:rsidRPr="005F70FB" w:rsidRDefault="00163350" w:rsidP="00E74266">
            <w:pPr>
              <w:pStyle w:val="Text"/>
            </w:pPr>
            <w:r w:rsidRPr="005F70FB">
              <w:t>itu</w:t>
            </w:r>
          </w:p>
        </w:tc>
        <w:tc>
          <w:tcPr>
            <w:tcW w:w="618" w:type="dxa"/>
            <w:gridSpan w:val="3"/>
            <w:shd w:val="clear" w:color="auto" w:fill="auto"/>
          </w:tcPr>
          <w:p w14:paraId="572DF77D" w14:textId="77777777" w:rsidR="00163350" w:rsidRPr="005F70FB" w:rsidRDefault="00163350" w:rsidP="00E74266">
            <w:pPr>
              <w:pStyle w:val="Text"/>
            </w:pPr>
            <w:r w:rsidRPr="005F70FB">
              <w:t>dapat</w:t>
            </w:r>
          </w:p>
        </w:tc>
        <w:tc>
          <w:tcPr>
            <w:tcW w:w="584" w:type="dxa"/>
            <w:gridSpan w:val="2"/>
            <w:shd w:val="clear" w:color="auto" w:fill="auto"/>
          </w:tcPr>
          <w:p w14:paraId="197C6276" w14:textId="77777777" w:rsidR="00163350" w:rsidRPr="005F70FB" w:rsidRDefault="00163350" w:rsidP="00E74266">
            <w:pPr>
              <w:pStyle w:val="Text"/>
            </w:pPr>
            <w:r w:rsidRPr="005F70FB">
              <w:t>ana</w:t>
            </w:r>
          </w:p>
        </w:tc>
        <w:tc>
          <w:tcPr>
            <w:tcW w:w="451" w:type="dxa"/>
            <w:gridSpan w:val="4"/>
            <w:shd w:val="clear" w:color="auto" w:fill="auto"/>
          </w:tcPr>
          <w:p w14:paraId="53D9F97F" w14:textId="77777777" w:rsidR="00163350" w:rsidRPr="005F70FB" w:rsidRDefault="00163350" w:rsidP="00E74266">
            <w:pPr>
              <w:pStyle w:val="Text"/>
            </w:pPr>
            <w:r w:rsidRPr="005F70FB">
              <w:t>o,</w:t>
            </w:r>
          </w:p>
        </w:tc>
        <w:tc>
          <w:tcPr>
            <w:tcW w:w="1270" w:type="dxa"/>
            <w:gridSpan w:val="4"/>
            <w:shd w:val="clear" w:color="auto" w:fill="auto"/>
          </w:tcPr>
          <w:p w14:paraId="6C45528D" w14:textId="77777777" w:rsidR="00163350" w:rsidRPr="005F70FB" w:rsidRDefault="00163350" w:rsidP="00E74266">
            <w:pPr>
              <w:pStyle w:val="Text"/>
            </w:pPr>
            <w:r w:rsidRPr="005F70FB">
              <w:t>laki~laki</w:t>
            </w:r>
          </w:p>
        </w:tc>
        <w:tc>
          <w:tcPr>
            <w:tcW w:w="573" w:type="dxa"/>
            <w:gridSpan w:val="4"/>
            <w:shd w:val="clear" w:color="auto" w:fill="auto"/>
          </w:tcPr>
          <w:p w14:paraId="3A7CEE20" w14:textId="77777777" w:rsidR="00163350" w:rsidRPr="005F70FB" w:rsidRDefault="00163350" w:rsidP="00E74266">
            <w:pPr>
              <w:pStyle w:val="Text"/>
            </w:pPr>
            <w:r w:rsidRPr="005F70FB">
              <w:t>yang</w:t>
            </w:r>
          </w:p>
        </w:tc>
        <w:tc>
          <w:tcPr>
            <w:tcW w:w="923" w:type="dxa"/>
            <w:gridSpan w:val="3"/>
            <w:shd w:val="clear" w:color="auto" w:fill="auto"/>
          </w:tcPr>
          <w:p w14:paraId="65C801B0" w14:textId="77777777" w:rsidR="00163350" w:rsidRPr="005F70FB" w:rsidRDefault="00163350" w:rsidP="00E74266">
            <w:pPr>
              <w:pStyle w:val="Text"/>
            </w:pPr>
            <w:r w:rsidRPr="005F70FB">
              <w:t>mandul,</w:t>
            </w:r>
          </w:p>
        </w:tc>
      </w:tr>
      <w:tr w:rsidR="00AC23C4" w:rsidRPr="005F70FB" w14:paraId="41D0AB90" w14:textId="77777777" w:rsidTr="00B81EF8">
        <w:tc>
          <w:tcPr>
            <w:tcW w:w="709" w:type="dxa"/>
            <w:shd w:val="clear" w:color="auto" w:fill="auto"/>
          </w:tcPr>
          <w:p w14:paraId="1E63ADEC" w14:textId="77777777" w:rsidR="00163350" w:rsidRPr="005F70FB" w:rsidRDefault="00163350" w:rsidP="00E74266">
            <w:pPr>
              <w:pStyle w:val="GlossEng2ptafter"/>
            </w:pPr>
          </w:p>
        </w:tc>
        <w:tc>
          <w:tcPr>
            <w:tcW w:w="992" w:type="dxa"/>
            <w:gridSpan w:val="3"/>
            <w:shd w:val="clear" w:color="auto" w:fill="auto"/>
          </w:tcPr>
          <w:p w14:paraId="7113F72C" w14:textId="77777777" w:rsidR="00163350" w:rsidRPr="005F70FB" w:rsidRDefault="00163350" w:rsidP="00E74266">
            <w:pPr>
              <w:pStyle w:val="GlossEng2ptafter"/>
            </w:pPr>
            <w:r w:rsidRPr="005F70FB">
              <w:t>woman</w:t>
            </w:r>
          </w:p>
        </w:tc>
        <w:tc>
          <w:tcPr>
            <w:tcW w:w="618" w:type="dxa"/>
            <w:gridSpan w:val="4"/>
            <w:shd w:val="clear" w:color="auto" w:fill="auto"/>
          </w:tcPr>
          <w:p w14:paraId="25FE34EB" w14:textId="77777777" w:rsidR="00163350" w:rsidRPr="005F70FB" w:rsidRDefault="00163350" w:rsidP="00E74266">
            <w:pPr>
              <w:pStyle w:val="GlossEng2ptafter"/>
            </w:pPr>
            <w:r w:rsidRPr="005F70FB">
              <w:rPr>
                <w:rStyle w:val="ChSmallCaps"/>
              </w:rPr>
              <w:t>d.dist</w:t>
            </w:r>
          </w:p>
        </w:tc>
        <w:tc>
          <w:tcPr>
            <w:tcW w:w="618" w:type="dxa"/>
            <w:gridSpan w:val="3"/>
            <w:shd w:val="clear" w:color="auto" w:fill="auto"/>
          </w:tcPr>
          <w:p w14:paraId="2440DE6F" w14:textId="77777777" w:rsidR="00163350" w:rsidRPr="005F70FB" w:rsidRDefault="00163350" w:rsidP="00E74266">
            <w:pPr>
              <w:pStyle w:val="GlossEng2ptafter"/>
            </w:pPr>
            <w:r w:rsidRPr="005F70FB">
              <w:t>get</w:t>
            </w:r>
          </w:p>
        </w:tc>
        <w:tc>
          <w:tcPr>
            <w:tcW w:w="584" w:type="dxa"/>
            <w:gridSpan w:val="2"/>
            <w:shd w:val="clear" w:color="auto" w:fill="auto"/>
          </w:tcPr>
          <w:p w14:paraId="67A2119A" w14:textId="77777777" w:rsidR="00163350" w:rsidRPr="005F70FB" w:rsidRDefault="00163350" w:rsidP="00E74266">
            <w:pPr>
              <w:pStyle w:val="GlossEng2ptafter"/>
            </w:pPr>
            <w:r w:rsidRPr="005F70FB">
              <w:t>child</w:t>
            </w:r>
          </w:p>
        </w:tc>
        <w:tc>
          <w:tcPr>
            <w:tcW w:w="451" w:type="dxa"/>
            <w:gridSpan w:val="4"/>
            <w:shd w:val="clear" w:color="auto" w:fill="auto"/>
          </w:tcPr>
          <w:p w14:paraId="4F8A3383" w14:textId="77777777" w:rsidR="00163350" w:rsidRPr="005F70FB" w:rsidRDefault="00163350" w:rsidP="00E74266">
            <w:pPr>
              <w:pStyle w:val="GlossEng2ptafter"/>
            </w:pPr>
            <w:r w:rsidRPr="005F70FB">
              <w:t>oh!</w:t>
            </w:r>
          </w:p>
        </w:tc>
        <w:tc>
          <w:tcPr>
            <w:tcW w:w="1270" w:type="dxa"/>
            <w:gridSpan w:val="4"/>
            <w:shd w:val="clear" w:color="auto" w:fill="auto"/>
          </w:tcPr>
          <w:p w14:paraId="03E6F805" w14:textId="77777777" w:rsidR="00163350" w:rsidRPr="005F70FB" w:rsidRDefault="00163350" w:rsidP="00E74266">
            <w:pPr>
              <w:pStyle w:val="GlossEng2ptafter"/>
            </w:pPr>
            <w:r w:rsidRPr="005F70FB">
              <w:rPr>
                <w:rStyle w:val="ChSmallCaps"/>
              </w:rPr>
              <w:t>rdp</w:t>
            </w:r>
            <w:r w:rsidRPr="005F70FB">
              <w:t>~husband</w:t>
            </w:r>
          </w:p>
        </w:tc>
        <w:tc>
          <w:tcPr>
            <w:tcW w:w="573" w:type="dxa"/>
            <w:gridSpan w:val="4"/>
            <w:shd w:val="clear" w:color="auto" w:fill="auto"/>
          </w:tcPr>
          <w:p w14:paraId="4EC5799C" w14:textId="77777777" w:rsidR="00163350" w:rsidRPr="005F70FB" w:rsidRDefault="00163350" w:rsidP="00E74266">
            <w:pPr>
              <w:pStyle w:val="GlossEng2ptafter"/>
            </w:pPr>
            <w:r w:rsidRPr="005F70FB">
              <w:rPr>
                <w:rStyle w:val="ChSmallCaps"/>
              </w:rPr>
              <w:t>rel</w:t>
            </w:r>
          </w:p>
        </w:tc>
        <w:tc>
          <w:tcPr>
            <w:tcW w:w="923" w:type="dxa"/>
            <w:gridSpan w:val="3"/>
            <w:shd w:val="clear" w:color="auto" w:fill="auto"/>
          </w:tcPr>
          <w:p w14:paraId="08D72C71" w14:textId="77777777" w:rsidR="00163350" w:rsidRPr="005F70FB" w:rsidRDefault="00163350" w:rsidP="00E74266">
            <w:pPr>
              <w:pStyle w:val="GlossEng2ptafter"/>
            </w:pPr>
            <w:r w:rsidRPr="005F70FB">
              <w:t>be.sterile</w:t>
            </w:r>
          </w:p>
        </w:tc>
      </w:tr>
      <w:tr w:rsidR="00AC23C4" w:rsidRPr="005F70FB" w14:paraId="4DA29F78" w14:textId="77777777" w:rsidTr="00AC23C4">
        <w:trPr>
          <w:gridAfter w:val="4"/>
          <w:wAfter w:w="1135" w:type="dxa"/>
        </w:trPr>
        <w:tc>
          <w:tcPr>
            <w:tcW w:w="709" w:type="dxa"/>
            <w:shd w:val="clear" w:color="auto" w:fill="auto"/>
          </w:tcPr>
          <w:p w14:paraId="7D529C35" w14:textId="77777777" w:rsidR="00163350" w:rsidRPr="005F70FB" w:rsidRDefault="00163350" w:rsidP="00E74266">
            <w:pPr>
              <w:pStyle w:val="O0Nwnext"/>
            </w:pPr>
          </w:p>
        </w:tc>
        <w:tc>
          <w:tcPr>
            <w:tcW w:w="529" w:type="dxa"/>
            <w:gridSpan w:val="2"/>
            <w:shd w:val="clear" w:color="auto" w:fill="auto"/>
          </w:tcPr>
          <w:p w14:paraId="653FA8D8" w14:textId="77777777" w:rsidR="00163350" w:rsidRPr="005F70FB" w:rsidRDefault="00163350" w:rsidP="00E74266">
            <w:pPr>
              <w:pStyle w:val="Text"/>
            </w:pPr>
            <w:r w:rsidRPr="005F70FB">
              <w:t>kalo</w:t>
            </w:r>
          </w:p>
        </w:tc>
        <w:tc>
          <w:tcPr>
            <w:tcW w:w="706" w:type="dxa"/>
            <w:gridSpan w:val="3"/>
            <w:shd w:val="clear" w:color="auto" w:fill="auto"/>
          </w:tcPr>
          <w:p w14:paraId="563D4F98" w14:textId="77777777" w:rsidR="00163350" w:rsidRPr="005F70FB" w:rsidRDefault="00163350" w:rsidP="00E74266">
            <w:pPr>
              <w:pStyle w:val="Text"/>
            </w:pPr>
            <w:r w:rsidRPr="005F70FB">
              <w:t>itu</w:t>
            </w:r>
          </w:p>
        </w:tc>
        <w:tc>
          <w:tcPr>
            <w:tcW w:w="923" w:type="dxa"/>
            <w:gridSpan w:val="4"/>
            <w:shd w:val="clear" w:color="auto" w:fill="auto"/>
          </w:tcPr>
          <w:p w14:paraId="09234DFE" w14:textId="77777777" w:rsidR="00163350" w:rsidRPr="005F70FB" w:rsidRDefault="00163350" w:rsidP="00E74266">
            <w:pPr>
              <w:pStyle w:val="Text"/>
            </w:pPr>
            <w:r w:rsidRPr="005F70FB">
              <w:t>memang,</w:t>
            </w:r>
          </w:p>
        </w:tc>
        <w:tc>
          <w:tcPr>
            <w:tcW w:w="384" w:type="dxa"/>
            <w:gridSpan w:val="2"/>
            <w:shd w:val="clear" w:color="auto" w:fill="auto"/>
          </w:tcPr>
          <w:p w14:paraId="2A73BF99" w14:textId="77777777" w:rsidR="00163350" w:rsidRPr="005F70FB" w:rsidRDefault="00163350" w:rsidP="00E74266">
            <w:pPr>
              <w:pStyle w:val="Text"/>
            </w:pPr>
            <w:r w:rsidRPr="005F70FB">
              <w:t>e,</w:t>
            </w:r>
          </w:p>
        </w:tc>
        <w:tc>
          <w:tcPr>
            <w:tcW w:w="706" w:type="dxa"/>
            <w:gridSpan w:val="4"/>
            <w:shd w:val="clear" w:color="auto" w:fill="auto"/>
          </w:tcPr>
          <w:p w14:paraId="358A1E82" w14:textId="77777777" w:rsidR="00163350" w:rsidRPr="005F70FB" w:rsidRDefault="00163350" w:rsidP="00E74266">
            <w:pPr>
              <w:pStyle w:val="Text"/>
            </w:pPr>
            <w:r w:rsidRPr="005F70FB">
              <w:t>diliat</w:t>
            </w:r>
          </w:p>
        </w:tc>
        <w:tc>
          <w:tcPr>
            <w:tcW w:w="573" w:type="dxa"/>
            <w:gridSpan w:val="3"/>
            <w:shd w:val="clear" w:color="auto" w:fill="auto"/>
          </w:tcPr>
          <w:p w14:paraId="0EC13779" w14:textId="77777777" w:rsidR="00163350" w:rsidRPr="005F70FB" w:rsidRDefault="00163350" w:rsidP="00E74266">
            <w:pPr>
              <w:pStyle w:val="Text"/>
            </w:pPr>
            <w:r w:rsidRPr="005F70FB">
              <w:t>dari</w:t>
            </w:r>
          </w:p>
        </w:tc>
        <w:tc>
          <w:tcPr>
            <w:tcW w:w="1073" w:type="dxa"/>
            <w:gridSpan w:val="5"/>
            <w:shd w:val="clear" w:color="auto" w:fill="auto"/>
          </w:tcPr>
          <w:p w14:paraId="2579D30F" w14:textId="77777777" w:rsidR="00163350" w:rsidRPr="005F70FB" w:rsidRDefault="00163350" w:rsidP="00E74266">
            <w:pPr>
              <w:pStyle w:val="Text"/>
            </w:pPr>
            <w:r w:rsidRPr="005F70FB">
              <w:t>kesehatang</w:t>
            </w:r>
          </w:p>
        </w:tc>
      </w:tr>
      <w:tr w:rsidR="00AC23C4" w:rsidRPr="005F70FB" w14:paraId="4E7510BC" w14:textId="77777777" w:rsidTr="00AC23C4">
        <w:trPr>
          <w:gridAfter w:val="4"/>
          <w:wAfter w:w="1135" w:type="dxa"/>
        </w:trPr>
        <w:tc>
          <w:tcPr>
            <w:tcW w:w="709" w:type="dxa"/>
            <w:shd w:val="clear" w:color="auto" w:fill="auto"/>
          </w:tcPr>
          <w:p w14:paraId="72CCA132" w14:textId="77777777" w:rsidR="00163350" w:rsidRPr="005F70FB" w:rsidRDefault="00163350" w:rsidP="00E74266">
            <w:pPr>
              <w:pStyle w:val="GlossEng"/>
            </w:pPr>
          </w:p>
        </w:tc>
        <w:tc>
          <w:tcPr>
            <w:tcW w:w="529" w:type="dxa"/>
            <w:gridSpan w:val="2"/>
            <w:shd w:val="clear" w:color="auto" w:fill="auto"/>
          </w:tcPr>
          <w:p w14:paraId="2F50FCDE" w14:textId="77777777" w:rsidR="00163350" w:rsidRPr="005F70FB" w:rsidRDefault="00163350" w:rsidP="00E74266">
            <w:pPr>
              <w:pStyle w:val="GlossEng"/>
            </w:pPr>
            <w:r w:rsidRPr="005F70FB">
              <w:t>if</w:t>
            </w:r>
          </w:p>
        </w:tc>
        <w:tc>
          <w:tcPr>
            <w:tcW w:w="706" w:type="dxa"/>
            <w:gridSpan w:val="3"/>
            <w:shd w:val="clear" w:color="auto" w:fill="auto"/>
          </w:tcPr>
          <w:p w14:paraId="5101944F" w14:textId="77777777" w:rsidR="00163350" w:rsidRPr="005F70FB" w:rsidRDefault="00163350" w:rsidP="00E74266">
            <w:pPr>
              <w:pStyle w:val="GlossEng"/>
            </w:pPr>
            <w:r w:rsidRPr="005F70FB">
              <w:rPr>
                <w:rStyle w:val="ChSmallCaps"/>
              </w:rPr>
              <w:t>d.dist</w:t>
            </w:r>
          </w:p>
        </w:tc>
        <w:tc>
          <w:tcPr>
            <w:tcW w:w="923" w:type="dxa"/>
            <w:gridSpan w:val="4"/>
            <w:shd w:val="clear" w:color="auto" w:fill="auto"/>
          </w:tcPr>
          <w:p w14:paraId="44A3755D" w14:textId="77777777" w:rsidR="00163350" w:rsidRPr="005F70FB" w:rsidRDefault="00163350" w:rsidP="00E74266">
            <w:pPr>
              <w:pStyle w:val="GlossEng"/>
            </w:pPr>
            <w:r w:rsidRPr="005F70FB">
              <w:t>indeed</w:t>
            </w:r>
          </w:p>
        </w:tc>
        <w:tc>
          <w:tcPr>
            <w:tcW w:w="384" w:type="dxa"/>
            <w:gridSpan w:val="2"/>
            <w:shd w:val="clear" w:color="auto" w:fill="auto"/>
          </w:tcPr>
          <w:p w14:paraId="4DDA4262" w14:textId="77777777" w:rsidR="00163350" w:rsidRPr="005F70FB" w:rsidRDefault="00163350" w:rsidP="00E74266">
            <w:pPr>
              <w:pStyle w:val="GlossEng"/>
            </w:pPr>
            <w:r w:rsidRPr="005F70FB">
              <w:t>uh</w:t>
            </w:r>
          </w:p>
        </w:tc>
        <w:tc>
          <w:tcPr>
            <w:tcW w:w="706" w:type="dxa"/>
            <w:gridSpan w:val="4"/>
            <w:shd w:val="clear" w:color="auto" w:fill="auto"/>
          </w:tcPr>
          <w:p w14:paraId="49317C06" w14:textId="77777777" w:rsidR="00163350" w:rsidRPr="005F70FB" w:rsidRDefault="00163350" w:rsidP="00E74266">
            <w:pPr>
              <w:pStyle w:val="GlossEng"/>
            </w:pPr>
            <w:r w:rsidRPr="005F70FB">
              <w:rPr>
                <w:rStyle w:val="ChSmallCaps"/>
              </w:rPr>
              <w:t>uv</w:t>
            </w:r>
            <w:r w:rsidRPr="005F70FB">
              <w:t>-see</w:t>
            </w:r>
          </w:p>
        </w:tc>
        <w:tc>
          <w:tcPr>
            <w:tcW w:w="573" w:type="dxa"/>
            <w:gridSpan w:val="3"/>
            <w:shd w:val="clear" w:color="auto" w:fill="auto"/>
          </w:tcPr>
          <w:p w14:paraId="0A6FC488" w14:textId="77777777" w:rsidR="00163350" w:rsidRPr="005F70FB" w:rsidRDefault="00163350" w:rsidP="00E74266">
            <w:pPr>
              <w:pStyle w:val="GlossEng"/>
            </w:pPr>
            <w:r w:rsidRPr="005F70FB">
              <w:t>from</w:t>
            </w:r>
          </w:p>
        </w:tc>
        <w:tc>
          <w:tcPr>
            <w:tcW w:w="1073" w:type="dxa"/>
            <w:gridSpan w:val="5"/>
            <w:shd w:val="clear" w:color="auto" w:fill="auto"/>
          </w:tcPr>
          <w:p w14:paraId="7CD33A6B" w14:textId="77777777" w:rsidR="00163350" w:rsidRPr="005F70FB" w:rsidRDefault="00163350" w:rsidP="00E74266">
            <w:pPr>
              <w:pStyle w:val="GlossEng"/>
            </w:pPr>
            <w:r w:rsidRPr="005F70FB">
              <w:t>health</w:t>
            </w:r>
          </w:p>
        </w:tc>
      </w:tr>
    </w:tbl>
    <w:p w14:paraId="7C0FCB7E" w14:textId="7089CBC5" w:rsidR="00163350" w:rsidRPr="005F70FB" w:rsidRDefault="00163350" w:rsidP="00163350">
      <w:pPr>
        <w:pStyle w:val="FreeTranslEng"/>
      </w:pPr>
      <w:r w:rsidRPr="005F70FB">
        <w:t>but if, for example, the woman leaves (her) husband (and if) the woman marries a different man (and if) that woman has children (we</w:t>
      </w:r>
      <w:r w:rsidR="00B7093A" w:rsidRPr="005F70FB">
        <w:t>’</w:t>
      </w:r>
      <w:r w:rsidRPr="005F70FB">
        <w:t xml:space="preserve">ll know), </w:t>
      </w:r>
      <w:r w:rsidR="00B7093A" w:rsidRPr="005F70FB">
        <w:t>‘</w:t>
      </w:r>
      <w:r w:rsidRPr="005F70FB">
        <w:t>oh, (it</w:t>
      </w:r>
      <w:r w:rsidR="00B7093A" w:rsidRPr="005F70FB">
        <w:t>’</w:t>
      </w:r>
      <w:r w:rsidRPr="005F70FB">
        <w:t>s) the (first) man who</w:t>
      </w:r>
      <w:r w:rsidR="00B7093A" w:rsidRPr="005F70FB">
        <w:t>’</w:t>
      </w:r>
      <w:r w:rsidRPr="005F70FB">
        <w:t>s sterile</w:t>
      </w:r>
      <w:r w:rsidR="00B7093A" w:rsidRPr="005F70FB">
        <w:t>’</w:t>
      </w:r>
      <w:r w:rsidRPr="005F70FB">
        <w:t>, if it</w:t>
      </w:r>
      <w:r w:rsidR="00B7093A" w:rsidRPr="005F70FB">
        <w:t>’</w:t>
      </w:r>
      <w:r w:rsidRPr="005F70FB">
        <w:t>s like that indeed, umh, (the issue of sterility) is due to a health (problem)</w:t>
      </w:r>
    </w:p>
    <w:tbl>
      <w:tblPr>
        <w:tblW w:w="0" w:type="auto"/>
        <w:tblCellMar>
          <w:left w:w="42" w:type="dxa"/>
          <w:right w:w="42" w:type="dxa"/>
        </w:tblCellMar>
        <w:tblLook w:val="01E0" w:firstRow="1" w:lastRow="1" w:firstColumn="1" w:lastColumn="1" w:noHBand="0" w:noVBand="0"/>
      </w:tblPr>
      <w:tblGrid>
        <w:gridCol w:w="709"/>
        <w:gridCol w:w="814"/>
        <w:gridCol w:w="458"/>
      </w:tblGrid>
      <w:tr w:rsidR="00163350" w:rsidRPr="005F70FB" w14:paraId="3912BFE0" w14:textId="77777777" w:rsidTr="00AC23C4">
        <w:tc>
          <w:tcPr>
            <w:tcW w:w="709" w:type="dxa"/>
            <w:shd w:val="clear" w:color="auto" w:fill="auto"/>
          </w:tcPr>
          <w:p w14:paraId="04FEA0C1" w14:textId="77777777" w:rsidR="00163350" w:rsidRPr="005F70FB" w:rsidRDefault="00163350" w:rsidP="00E74266">
            <w:pPr>
              <w:pStyle w:val="O0Nwnext"/>
            </w:pPr>
            <w:r w:rsidRPr="005F70FB">
              <w:t>0007</w:t>
            </w:r>
          </w:p>
        </w:tc>
        <w:tc>
          <w:tcPr>
            <w:tcW w:w="814" w:type="dxa"/>
            <w:shd w:val="clear" w:color="auto" w:fill="auto"/>
          </w:tcPr>
          <w:p w14:paraId="3769C8E2" w14:textId="77777777" w:rsidR="00163350" w:rsidRPr="005F70FB" w:rsidRDefault="00163350" w:rsidP="00E74266">
            <w:pPr>
              <w:pStyle w:val="Text"/>
            </w:pPr>
            <w:r w:rsidRPr="005F70FB">
              <w:t>Author:</w:t>
            </w:r>
          </w:p>
        </w:tc>
        <w:tc>
          <w:tcPr>
            <w:tcW w:w="458" w:type="dxa"/>
            <w:shd w:val="clear" w:color="auto" w:fill="auto"/>
          </w:tcPr>
          <w:p w14:paraId="704C457D" w14:textId="77777777" w:rsidR="00163350" w:rsidRPr="005F70FB" w:rsidRDefault="00163350" w:rsidP="00E74266">
            <w:pPr>
              <w:pStyle w:val="Text"/>
            </w:pPr>
            <w:r w:rsidRPr="005F70FB">
              <w:t>yo</w:t>
            </w:r>
          </w:p>
        </w:tc>
      </w:tr>
      <w:tr w:rsidR="00163350" w:rsidRPr="005F70FB" w14:paraId="7F9DD158" w14:textId="77777777" w:rsidTr="00AC23C4">
        <w:tc>
          <w:tcPr>
            <w:tcW w:w="709" w:type="dxa"/>
            <w:shd w:val="clear" w:color="auto" w:fill="auto"/>
          </w:tcPr>
          <w:p w14:paraId="1F57CAC5" w14:textId="77777777" w:rsidR="00163350" w:rsidRPr="005F70FB" w:rsidRDefault="00163350" w:rsidP="00E74266">
            <w:pPr>
              <w:pStyle w:val="GlossEng"/>
            </w:pPr>
          </w:p>
        </w:tc>
        <w:tc>
          <w:tcPr>
            <w:tcW w:w="814" w:type="dxa"/>
            <w:shd w:val="clear" w:color="auto" w:fill="auto"/>
          </w:tcPr>
          <w:p w14:paraId="060AAB9B" w14:textId="77777777" w:rsidR="00163350" w:rsidRPr="005F70FB" w:rsidRDefault="00163350" w:rsidP="00E74266">
            <w:pPr>
              <w:pStyle w:val="GlossEng"/>
            </w:pPr>
          </w:p>
        </w:tc>
        <w:tc>
          <w:tcPr>
            <w:tcW w:w="458" w:type="dxa"/>
            <w:shd w:val="clear" w:color="auto" w:fill="auto"/>
          </w:tcPr>
          <w:p w14:paraId="62660A16" w14:textId="77777777" w:rsidR="00163350" w:rsidRPr="005F70FB" w:rsidRDefault="00163350" w:rsidP="00E74266">
            <w:pPr>
              <w:pStyle w:val="GlossEng"/>
            </w:pPr>
            <w:r w:rsidRPr="005F70FB">
              <w:t>yes</w:t>
            </w:r>
          </w:p>
        </w:tc>
      </w:tr>
    </w:tbl>
    <w:p w14:paraId="647517A0" w14:textId="77777777" w:rsidR="00163350" w:rsidRPr="005F70FB" w:rsidRDefault="00163350" w:rsidP="00163350">
      <w:pPr>
        <w:pStyle w:val="FreeTranslEng"/>
      </w:pPr>
      <w:r w:rsidRPr="005F70FB">
        <w:t>Author: yes</w:t>
      </w:r>
    </w:p>
    <w:tbl>
      <w:tblPr>
        <w:tblW w:w="0" w:type="auto"/>
        <w:tblCellMar>
          <w:left w:w="42" w:type="dxa"/>
          <w:right w:w="42" w:type="dxa"/>
        </w:tblCellMar>
        <w:tblLook w:val="01E0" w:firstRow="1" w:lastRow="1" w:firstColumn="1" w:lastColumn="1" w:noHBand="0" w:noVBand="0"/>
      </w:tblPr>
      <w:tblGrid>
        <w:gridCol w:w="709"/>
        <w:gridCol w:w="525"/>
        <w:gridCol w:w="315"/>
        <w:gridCol w:w="165"/>
        <w:gridCol w:w="592"/>
        <w:gridCol w:w="77"/>
        <w:gridCol w:w="484"/>
        <w:gridCol w:w="86"/>
        <w:gridCol w:w="443"/>
        <w:gridCol w:w="484"/>
        <w:gridCol w:w="773"/>
        <w:gridCol w:w="629"/>
        <w:gridCol w:w="1112"/>
      </w:tblGrid>
      <w:tr w:rsidR="00AC23C4" w:rsidRPr="005F70FB" w14:paraId="3D289227" w14:textId="77777777" w:rsidTr="00AC23C4">
        <w:tc>
          <w:tcPr>
            <w:tcW w:w="709" w:type="dxa"/>
            <w:shd w:val="clear" w:color="auto" w:fill="auto"/>
          </w:tcPr>
          <w:p w14:paraId="7B183C4C" w14:textId="77777777" w:rsidR="00163350" w:rsidRPr="005F70FB" w:rsidRDefault="00163350" w:rsidP="00E74266">
            <w:pPr>
              <w:pStyle w:val="O0Nwnext"/>
            </w:pPr>
            <w:r w:rsidRPr="005F70FB">
              <w:t>0008</w:t>
            </w:r>
          </w:p>
        </w:tc>
        <w:tc>
          <w:tcPr>
            <w:tcW w:w="840" w:type="dxa"/>
            <w:gridSpan w:val="2"/>
            <w:shd w:val="clear" w:color="auto" w:fill="auto"/>
          </w:tcPr>
          <w:p w14:paraId="6BCE3461" w14:textId="77777777" w:rsidR="00163350" w:rsidRPr="005F70FB" w:rsidRDefault="00163350" w:rsidP="00E74266">
            <w:pPr>
              <w:pStyle w:val="Text"/>
            </w:pPr>
            <w:r w:rsidRPr="005F70FB">
              <w:t>Natalia:</w:t>
            </w:r>
          </w:p>
        </w:tc>
        <w:tc>
          <w:tcPr>
            <w:tcW w:w="834" w:type="dxa"/>
            <w:gridSpan w:val="3"/>
            <w:shd w:val="clear" w:color="auto" w:fill="auto"/>
          </w:tcPr>
          <w:p w14:paraId="60BC6858" w14:textId="77777777" w:rsidR="00163350" w:rsidRPr="005F70FB" w:rsidRDefault="00163350" w:rsidP="00E74266">
            <w:pPr>
              <w:pStyle w:val="Text"/>
            </w:pPr>
            <w:r w:rsidRPr="005F70FB">
              <w:t>begitu,</w:t>
            </w:r>
          </w:p>
        </w:tc>
        <w:tc>
          <w:tcPr>
            <w:tcW w:w="484" w:type="dxa"/>
            <w:shd w:val="clear" w:color="auto" w:fill="auto"/>
          </w:tcPr>
          <w:p w14:paraId="36FBE298" w14:textId="77777777" w:rsidR="00163350" w:rsidRPr="005F70FB" w:rsidRDefault="00163350" w:rsidP="00E74266">
            <w:pPr>
              <w:pStyle w:val="Text"/>
            </w:pPr>
            <w:r w:rsidRPr="005F70FB">
              <w:t>tapi</w:t>
            </w:r>
          </w:p>
        </w:tc>
        <w:tc>
          <w:tcPr>
            <w:tcW w:w="529" w:type="dxa"/>
            <w:gridSpan w:val="2"/>
            <w:shd w:val="clear" w:color="auto" w:fill="auto"/>
          </w:tcPr>
          <w:p w14:paraId="7830A6E6" w14:textId="77777777" w:rsidR="00163350" w:rsidRPr="005F70FB" w:rsidRDefault="00163350" w:rsidP="00E74266">
            <w:pPr>
              <w:pStyle w:val="Text"/>
            </w:pPr>
            <w:r w:rsidRPr="005F70FB">
              <w:t>kalo</w:t>
            </w:r>
          </w:p>
        </w:tc>
        <w:tc>
          <w:tcPr>
            <w:tcW w:w="484" w:type="dxa"/>
            <w:shd w:val="clear" w:color="auto" w:fill="auto"/>
          </w:tcPr>
          <w:p w14:paraId="7D7FC2E8" w14:textId="77777777" w:rsidR="00163350" w:rsidRPr="005F70FB" w:rsidRDefault="00163350" w:rsidP="00E74266">
            <w:pPr>
              <w:pStyle w:val="Text"/>
            </w:pPr>
            <w:r w:rsidRPr="005F70FB">
              <w:t>kita</w:t>
            </w:r>
          </w:p>
        </w:tc>
        <w:tc>
          <w:tcPr>
            <w:tcW w:w="773" w:type="dxa"/>
            <w:shd w:val="clear" w:color="auto" w:fill="auto"/>
          </w:tcPr>
          <w:p w14:paraId="29653A24" w14:textId="77777777" w:rsidR="00163350" w:rsidRPr="005F70FB" w:rsidRDefault="00163350" w:rsidP="00E74266">
            <w:pPr>
              <w:pStyle w:val="Text"/>
            </w:pPr>
            <w:r w:rsidRPr="005F70FB">
              <w:t>suda</w:t>
            </w:r>
          </w:p>
        </w:tc>
        <w:tc>
          <w:tcPr>
            <w:tcW w:w="629" w:type="dxa"/>
            <w:shd w:val="clear" w:color="auto" w:fill="auto"/>
          </w:tcPr>
          <w:p w14:paraId="2B74344C" w14:textId="77777777" w:rsidR="00163350" w:rsidRPr="005F70FB" w:rsidRDefault="00163350" w:rsidP="00E74266">
            <w:pPr>
              <w:pStyle w:val="Text"/>
            </w:pPr>
            <w:r w:rsidRPr="005F70FB">
              <w:t>bayar</w:t>
            </w:r>
          </w:p>
        </w:tc>
        <w:tc>
          <w:tcPr>
            <w:tcW w:w="1112" w:type="dxa"/>
            <w:shd w:val="clear" w:color="auto" w:fill="auto"/>
          </w:tcPr>
          <w:p w14:paraId="24070A73" w14:textId="434BA141" w:rsidR="00163350" w:rsidRPr="005F70FB" w:rsidRDefault="00163350" w:rsidP="00E74266">
            <w:pPr>
              <w:pStyle w:val="Text"/>
            </w:pPr>
            <w:r w:rsidRPr="005F70FB">
              <w:t>mas-kawin</w:t>
            </w:r>
            <w:r w:rsidR="0050678E">
              <w:t>g</w:t>
            </w:r>
            <w:r w:rsidRPr="005F70FB">
              <w:t>,</w:t>
            </w:r>
          </w:p>
        </w:tc>
      </w:tr>
      <w:tr w:rsidR="00AC23C4" w:rsidRPr="005F70FB" w14:paraId="002A9D72" w14:textId="77777777" w:rsidTr="00AC23C4">
        <w:tc>
          <w:tcPr>
            <w:tcW w:w="709" w:type="dxa"/>
            <w:shd w:val="clear" w:color="auto" w:fill="auto"/>
          </w:tcPr>
          <w:p w14:paraId="587BBABB" w14:textId="77777777" w:rsidR="00163350" w:rsidRPr="005F70FB" w:rsidRDefault="00163350" w:rsidP="00E74266">
            <w:pPr>
              <w:pStyle w:val="GlossEng2ptafter"/>
            </w:pPr>
          </w:p>
        </w:tc>
        <w:tc>
          <w:tcPr>
            <w:tcW w:w="840" w:type="dxa"/>
            <w:gridSpan w:val="2"/>
            <w:shd w:val="clear" w:color="auto" w:fill="auto"/>
          </w:tcPr>
          <w:p w14:paraId="1DB78C99" w14:textId="77777777" w:rsidR="00163350" w:rsidRPr="005F70FB" w:rsidRDefault="00163350" w:rsidP="00E74266">
            <w:pPr>
              <w:pStyle w:val="GlossEng2ptafter"/>
            </w:pPr>
          </w:p>
        </w:tc>
        <w:tc>
          <w:tcPr>
            <w:tcW w:w="834" w:type="dxa"/>
            <w:gridSpan w:val="3"/>
            <w:shd w:val="clear" w:color="auto" w:fill="auto"/>
          </w:tcPr>
          <w:p w14:paraId="25999C4E" w14:textId="77777777" w:rsidR="00163350" w:rsidRPr="005F70FB" w:rsidRDefault="00163350" w:rsidP="00E74266">
            <w:pPr>
              <w:pStyle w:val="GlossEng2ptafter"/>
            </w:pPr>
            <w:r w:rsidRPr="005F70FB">
              <w:t>like.that</w:t>
            </w:r>
          </w:p>
        </w:tc>
        <w:tc>
          <w:tcPr>
            <w:tcW w:w="484" w:type="dxa"/>
            <w:shd w:val="clear" w:color="auto" w:fill="auto"/>
          </w:tcPr>
          <w:p w14:paraId="110E2432" w14:textId="77777777" w:rsidR="00163350" w:rsidRPr="005F70FB" w:rsidRDefault="00163350" w:rsidP="00E74266">
            <w:pPr>
              <w:pStyle w:val="GlossEng2ptafter"/>
            </w:pPr>
            <w:r w:rsidRPr="005F70FB">
              <w:t>but</w:t>
            </w:r>
          </w:p>
        </w:tc>
        <w:tc>
          <w:tcPr>
            <w:tcW w:w="529" w:type="dxa"/>
            <w:gridSpan w:val="2"/>
            <w:shd w:val="clear" w:color="auto" w:fill="auto"/>
          </w:tcPr>
          <w:p w14:paraId="668F4D0E" w14:textId="77777777" w:rsidR="00163350" w:rsidRPr="005F70FB" w:rsidRDefault="00163350" w:rsidP="00E74266">
            <w:pPr>
              <w:pStyle w:val="GlossEng2ptafter"/>
            </w:pPr>
            <w:r w:rsidRPr="005F70FB">
              <w:t>if</w:t>
            </w:r>
          </w:p>
        </w:tc>
        <w:tc>
          <w:tcPr>
            <w:tcW w:w="484" w:type="dxa"/>
            <w:shd w:val="clear" w:color="auto" w:fill="auto"/>
          </w:tcPr>
          <w:p w14:paraId="228C0973" w14:textId="77777777" w:rsidR="00163350" w:rsidRPr="005F70FB" w:rsidRDefault="00163350" w:rsidP="00E74266">
            <w:pPr>
              <w:pStyle w:val="GlossEng2ptafter"/>
            </w:pPr>
            <w:r w:rsidRPr="005F70FB">
              <w:rPr>
                <w:rStyle w:val="ChSmallCaps"/>
              </w:rPr>
              <w:t>1pl</w:t>
            </w:r>
          </w:p>
        </w:tc>
        <w:tc>
          <w:tcPr>
            <w:tcW w:w="773" w:type="dxa"/>
            <w:shd w:val="clear" w:color="auto" w:fill="auto"/>
          </w:tcPr>
          <w:p w14:paraId="715341D0" w14:textId="77777777" w:rsidR="00163350" w:rsidRPr="005F70FB" w:rsidRDefault="00163350" w:rsidP="00E74266">
            <w:pPr>
              <w:pStyle w:val="GlossEng2ptafter"/>
            </w:pPr>
            <w:r w:rsidRPr="005F70FB">
              <w:t>already</w:t>
            </w:r>
          </w:p>
        </w:tc>
        <w:tc>
          <w:tcPr>
            <w:tcW w:w="629" w:type="dxa"/>
            <w:shd w:val="clear" w:color="auto" w:fill="auto"/>
          </w:tcPr>
          <w:p w14:paraId="2210BBE1" w14:textId="77777777" w:rsidR="00163350" w:rsidRPr="005F70FB" w:rsidRDefault="00163350" w:rsidP="00E74266">
            <w:pPr>
              <w:pStyle w:val="GlossEng2ptafter"/>
            </w:pPr>
            <w:r w:rsidRPr="005F70FB">
              <w:t>pay</w:t>
            </w:r>
          </w:p>
        </w:tc>
        <w:tc>
          <w:tcPr>
            <w:tcW w:w="1112" w:type="dxa"/>
            <w:shd w:val="clear" w:color="auto" w:fill="auto"/>
          </w:tcPr>
          <w:p w14:paraId="77046F31" w14:textId="77777777" w:rsidR="00163350" w:rsidRPr="005F70FB" w:rsidRDefault="00163350" w:rsidP="00E74266">
            <w:pPr>
              <w:pStyle w:val="GlossEng2ptafter"/>
            </w:pPr>
            <w:r w:rsidRPr="005F70FB">
              <w:t>bride.price</w:t>
            </w:r>
          </w:p>
        </w:tc>
      </w:tr>
      <w:tr w:rsidR="00AC23C4" w:rsidRPr="005F70FB" w14:paraId="02D05C22" w14:textId="77777777" w:rsidTr="00AC23C4">
        <w:trPr>
          <w:gridAfter w:val="5"/>
          <w:wAfter w:w="3441" w:type="dxa"/>
        </w:trPr>
        <w:tc>
          <w:tcPr>
            <w:tcW w:w="709" w:type="dxa"/>
            <w:shd w:val="clear" w:color="auto" w:fill="auto"/>
          </w:tcPr>
          <w:p w14:paraId="7DE6CE97" w14:textId="77777777" w:rsidR="00163350" w:rsidRPr="005F70FB" w:rsidRDefault="00163350" w:rsidP="00E74266">
            <w:pPr>
              <w:pStyle w:val="O0Nwnext"/>
            </w:pPr>
          </w:p>
        </w:tc>
        <w:tc>
          <w:tcPr>
            <w:tcW w:w="525" w:type="dxa"/>
            <w:shd w:val="clear" w:color="auto" w:fill="auto"/>
          </w:tcPr>
          <w:p w14:paraId="1A906F32" w14:textId="77777777" w:rsidR="00163350" w:rsidRPr="005F70FB" w:rsidRDefault="00163350" w:rsidP="00E74266">
            <w:pPr>
              <w:pStyle w:val="Text"/>
            </w:pPr>
            <w:r w:rsidRPr="005F70FB">
              <w:t>kalo</w:t>
            </w:r>
          </w:p>
        </w:tc>
        <w:tc>
          <w:tcPr>
            <w:tcW w:w="480" w:type="dxa"/>
            <w:gridSpan w:val="2"/>
            <w:shd w:val="clear" w:color="auto" w:fill="auto"/>
          </w:tcPr>
          <w:p w14:paraId="32068816" w14:textId="77777777" w:rsidR="00163350" w:rsidRPr="005F70FB" w:rsidRDefault="00163350" w:rsidP="00E74266">
            <w:pPr>
              <w:pStyle w:val="Text"/>
            </w:pPr>
            <w:r w:rsidRPr="005F70FB">
              <w:t>kita</w:t>
            </w:r>
          </w:p>
        </w:tc>
        <w:tc>
          <w:tcPr>
            <w:tcW w:w="592" w:type="dxa"/>
            <w:shd w:val="clear" w:color="auto" w:fill="auto"/>
          </w:tcPr>
          <w:p w14:paraId="3F9F934D" w14:textId="77777777" w:rsidR="00163350" w:rsidRPr="005F70FB" w:rsidRDefault="00163350" w:rsidP="00E74266">
            <w:pPr>
              <w:pStyle w:val="Text"/>
            </w:pPr>
            <w:r w:rsidRPr="005F70FB">
              <w:t>pikir</w:t>
            </w:r>
          </w:p>
        </w:tc>
        <w:tc>
          <w:tcPr>
            <w:tcW w:w="647" w:type="dxa"/>
            <w:gridSpan w:val="3"/>
            <w:shd w:val="clear" w:color="auto" w:fill="auto"/>
          </w:tcPr>
          <w:p w14:paraId="67E2CC9C" w14:textId="77777777" w:rsidR="00163350" w:rsidRPr="005F70FB" w:rsidRDefault="00163350" w:rsidP="00E74266">
            <w:pPr>
              <w:pStyle w:val="Text"/>
            </w:pPr>
            <w:r w:rsidRPr="005F70FB">
              <w:t>to?</w:t>
            </w:r>
          </w:p>
        </w:tc>
      </w:tr>
      <w:tr w:rsidR="00AC23C4" w:rsidRPr="005F70FB" w14:paraId="121D64E0" w14:textId="77777777" w:rsidTr="00AC23C4">
        <w:trPr>
          <w:gridAfter w:val="5"/>
          <w:wAfter w:w="3441" w:type="dxa"/>
        </w:trPr>
        <w:tc>
          <w:tcPr>
            <w:tcW w:w="709" w:type="dxa"/>
            <w:shd w:val="clear" w:color="auto" w:fill="auto"/>
          </w:tcPr>
          <w:p w14:paraId="0E6B4791" w14:textId="77777777" w:rsidR="00163350" w:rsidRPr="005F70FB" w:rsidRDefault="00163350" w:rsidP="00E74266">
            <w:pPr>
              <w:pStyle w:val="GlossEng"/>
            </w:pPr>
          </w:p>
        </w:tc>
        <w:tc>
          <w:tcPr>
            <w:tcW w:w="525" w:type="dxa"/>
            <w:shd w:val="clear" w:color="auto" w:fill="auto"/>
          </w:tcPr>
          <w:p w14:paraId="44A53688" w14:textId="77777777" w:rsidR="00163350" w:rsidRPr="005F70FB" w:rsidRDefault="00163350" w:rsidP="00E74266">
            <w:pPr>
              <w:pStyle w:val="GlossEng"/>
            </w:pPr>
            <w:r w:rsidRPr="005F70FB">
              <w:t>if</w:t>
            </w:r>
          </w:p>
        </w:tc>
        <w:tc>
          <w:tcPr>
            <w:tcW w:w="480" w:type="dxa"/>
            <w:gridSpan w:val="2"/>
            <w:shd w:val="clear" w:color="auto" w:fill="auto"/>
          </w:tcPr>
          <w:p w14:paraId="1129DA5F" w14:textId="77777777" w:rsidR="00163350" w:rsidRPr="005F70FB" w:rsidRDefault="00163350" w:rsidP="00E74266">
            <w:pPr>
              <w:pStyle w:val="GlossEng"/>
            </w:pPr>
            <w:r w:rsidRPr="005F70FB">
              <w:rPr>
                <w:rStyle w:val="ChSmallCaps"/>
              </w:rPr>
              <w:t>1pl</w:t>
            </w:r>
          </w:p>
        </w:tc>
        <w:tc>
          <w:tcPr>
            <w:tcW w:w="592" w:type="dxa"/>
            <w:shd w:val="clear" w:color="auto" w:fill="auto"/>
          </w:tcPr>
          <w:p w14:paraId="0DAB359F" w14:textId="77777777" w:rsidR="00163350" w:rsidRPr="005F70FB" w:rsidRDefault="00163350" w:rsidP="00E74266">
            <w:pPr>
              <w:pStyle w:val="GlossEng"/>
            </w:pPr>
            <w:r w:rsidRPr="005F70FB">
              <w:t>think</w:t>
            </w:r>
          </w:p>
        </w:tc>
        <w:tc>
          <w:tcPr>
            <w:tcW w:w="647" w:type="dxa"/>
            <w:gridSpan w:val="3"/>
            <w:shd w:val="clear" w:color="auto" w:fill="auto"/>
          </w:tcPr>
          <w:p w14:paraId="7C34D6B2" w14:textId="77777777" w:rsidR="00163350" w:rsidRPr="005F70FB" w:rsidRDefault="00163350" w:rsidP="00E74266">
            <w:pPr>
              <w:pStyle w:val="GlossEng"/>
            </w:pPr>
            <w:r w:rsidRPr="005F70FB">
              <w:t>right?</w:t>
            </w:r>
          </w:p>
        </w:tc>
      </w:tr>
    </w:tbl>
    <w:p w14:paraId="0CB3A2BF" w14:textId="2B7EB4FD" w:rsidR="00163350" w:rsidRPr="005F70FB" w:rsidRDefault="00163350" w:rsidP="00163350">
      <w:pPr>
        <w:pStyle w:val="FreeTranslEng"/>
      </w:pPr>
      <w:r w:rsidRPr="005F70FB">
        <w:t>Natalia: (it</w:t>
      </w:r>
      <w:r w:rsidR="00B7093A" w:rsidRPr="005F70FB">
        <w:t>’</w:t>
      </w:r>
      <w:r w:rsidRPr="005F70FB">
        <w:t>s) like that, but if we</w:t>
      </w:r>
      <w:r w:rsidR="00B7093A" w:rsidRPr="005F70FB">
        <w:t>’</w:t>
      </w:r>
      <w:r w:rsidRPr="005F70FB">
        <w:t>ve already paid the bride price, if we think, right?</w:t>
      </w:r>
    </w:p>
    <w:tbl>
      <w:tblPr>
        <w:tblW w:w="6803" w:type="dxa"/>
        <w:tblCellMar>
          <w:left w:w="42" w:type="dxa"/>
          <w:right w:w="42" w:type="dxa"/>
        </w:tblCellMar>
        <w:tblLook w:val="01E0" w:firstRow="1" w:lastRow="1" w:firstColumn="1" w:lastColumn="1" w:noHBand="0" w:noVBand="0"/>
      </w:tblPr>
      <w:tblGrid>
        <w:gridCol w:w="688"/>
        <w:gridCol w:w="443"/>
        <w:gridCol w:w="339"/>
        <w:gridCol w:w="332"/>
        <w:gridCol w:w="319"/>
        <w:gridCol w:w="127"/>
        <w:gridCol w:w="6"/>
        <w:gridCol w:w="407"/>
        <w:gridCol w:w="149"/>
        <w:gridCol w:w="208"/>
        <w:gridCol w:w="224"/>
        <w:gridCol w:w="112"/>
        <w:gridCol w:w="186"/>
        <w:gridCol w:w="305"/>
        <w:gridCol w:w="132"/>
        <w:gridCol w:w="117"/>
        <w:gridCol w:w="70"/>
        <w:gridCol w:w="418"/>
        <w:gridCol w:w="109"/>
        <w:gridCol w:w="420"/>
        <w:gridCol w:w="143"/>
        <w:gridCol w:w="44"/>
        <w:gridCol w:w="186"/>
        <w:gridCol w:w="302"/>
        <w:gridCol w:w="113"/>
        <w:gridCol w:w="346"/>
        <w:gridCol w:w="54"/>
        <w:gridCol w:w="337"/>
        <w:gridCol w:w="167"/>
      </w:tblGrid>
      <w:tr w:rsidR="00AC23C4" w:rsidRPr="005F70FB" w14:paraId="5A4DCF0F" w14:textId="77777777" w:rsidTr="0050678E">
        <w:trPr>
          <w:gridAfter w:val="2"/>
          <w:wAfter w:w="504" w:type="dxa"/>
        </w:trPr>
        <w:tc>
          <w:tcPr>
            <w:tcW w:w="688" w:type="dxa"/>
            <w:shd w:val="clear" w:color="auto" w:fill="auto"/>
          </w:tcPr>
          <w:p w14:paraId="627723CB" w14:textId="77777777" w:rsidR="00163350" w:rsidRPr="005F70FB" w:rsidRDefault="00163350" w:rsidP="00E74266">
            <w:pPr>
              <w:pStyle w:val="O0Nwnext"/>
            </w:pPr>
            <w:r w:rsidRPr="005F70FB">
              <w:t>0009</w:t>
            </w:r>
          </w:p>
        </w:tc>
        <w:tc>
          <w:tcPr>
            <w:tcW w:w="443" w:type="dxa"/>
            <w:shd w:val="clear" w:color="auto" w:fill="auto"/>
          </w:tcPr>
          <w:p w14:paraId="0FA51B9C" w14:textId="77777777" w:rsidR="00163350" w:rsidRPr="005F70FB" w:rsidRDefault="00163350" w:rsidP="00E74266">
            <w:pPr>
              <w:pStyle w:val="Text"/>
            </w:pPr>
            <w:r w:rsidRPr="005F70FB">
              <w:t>o,</w:t>
            </w:r>
          </w:p>
        </w:tc>
        <w:tc>
          <w:tcPr>
            <w:tcW w:w="990" w:type="dxa"/>
            <w:gridSpan w:val="3"/>
            <w:shd w:val="clear" w:color="auto" w:fill="auto"/>
          </w:tcPr>
          <w:p w14:paraId="4C20E29F" w14:textId="77777777" w:rsidR="00163350" w:rsidRPr="005F70FB" w:rsidRDefault="00163350" w:rsidP="00E74266">
            <w:pPr>
              <w:pStyle w:val="Text"/>
            </w:pPr>
            <w:r w:rsidRPr="005F70FB">
              <w:t>mungking</w:t>
            </w:r>
          </w:p>
        </w:tc>
        <w:tc>
          <w:tcPr>
            <w:tcW w:w="689" w:type="dxa"/>
            <w:gridSpan w:val="4"/>
            <w:shd w:val="clear" w:color="auto" w:fill="auto"/>
          </w:tcPr>
          <w:p w14:paraId="24A2DB62" w14:textId="77777777" w:rsidR="00163350" w:rsidRPr="005F70FB" w:rsidRDefault="00163350" w:rsidP="00E74266">
            <w:pPr>
              <w:pStyle w:val="Text"/>
            </w:pPr>
            <w:r w:rsidRPr="005F70FB">
              <w:t>kitong</w:t>
            </w:r>
          </w:p>
        </w:tc>
        <w:tc>
          <w:tcPr>
            <w:tcW w:w="730" w:type="dxa"/>
            <w:gridSpan w:val="4"/>
            <w:shd w:val="clear" w:color="auto" w:fill="auto"/>
          </w:tcPr>
          <w:p w14:paraId="16C70E7A" w14:textId="77777777" w:rsidR="00163350" w:rsidRPr="005F70FB" w:rsidRDefault="00163350" w:rsidP="00E74266">
            <w:pPr>
              <w:pStyle w:val="Text"/>
            </w:pPr>
            <w:r w:rsidRPr="005F70FB">
              <w:t>blum</w:t>
            </w:r>
          </w:p>
        </w:tc>
        <w:tc>
          <w:tcPr>
            <w:tcW w:w="624" w:type="dxa"/>
            <w:gridSpan w:val="4"/>
            <w:shd w:val="clear" w:color="auto" w:fill="auto"/>
          </w:tcPr>
          <w:p w14:paraId="6D8329EC" w14:textId="77777777" w:rsidR="00163350" w:rsidRPr="005F70FB" w:rsidRDefault="00163350" w:rsidP="00E74266">
            <w:pPr>
              <w:pStyle w:val="Text"/>
            </w:pPr>
            <w:r w:rsidRPr="005F70FB">
              <w:t>bayar</w:t>
            </w:r>
          </w:p>
        </w:tc>
        <w:tc>
          <w:tcPr>
            <w:tcW w:w="1134" w:type="dxa"/>
            <w:gridSpan w:val="5"/>
            <w:shd w:val="clear" w:color="auto" w:fill="auto"/>
          </w:tcPr>
          <w:p w14:paraId="5BEC2723" w14:textId="47760F35" w:rsidR="00163350" w:rsidRPr="005F70FB" w:rsidRDefault="00163350" w:rsidP="00E74266">
            <w:pPr>
              <w:pStyle w:val="Text"/>
            </w:pPr>
            <w:r w:rsidRPr="005F70FB">
              <w:t>mas-kawin</w:t>
            </w:r>
            <w:r w:rsidR="0050678E">
              <w:t>g</w:t>
            </w:r>
            <w:r w:rsidRPr="005F70FB">
              <w:t>,</w:t>
            </w:r>
          </w:p>
        </w:tc>
        <w:tc>
          <w:tcPr>
            <w:tcW w:w="488" w:type="dxa"/>
            <w:gridSpan w:val="2"/>
            <w:shd w:val="clear" w:color="auto" w:fill="auto"/>
          </w:tcPr>
          <w:p w14:paraId="0DA652D8" w14:textId="77777777" w:rsidR="00163350" w:rsidRPr="005F70FB" w:rsidRDefault="00163350" w:rsidP="00E74266">
            <w:pPr>
              <w:pStyle w:val="Text"/>
            </w:pPr>
            <w:r w:rsidRPr="005F70FB">
              <w:t>de</w:t>
            </w:r>
          </w:p>
        </w:tc>
        <w:tc>
          <w:tcPr>
            <w:tcW w:w="513" w:type="dxa"/>
            <w:gridSpan w:val="3"/>
            <w:shd w:val="clear" w:color="auto" w:fill="auto"/>
          </w:tcPr>
          <w:p w14:paraId="40C4D5E0" w14:textId="77777777" w:rsidR="00163350" w:rsidRPr="005F70FB" w:rsidRDefault="00163350" w:rsidP="00E74266">
            <w:pPr>
              <w:pStyle w:val="Text"/>
            </w:pPr>
            <w:r w:rsidRPr="005F70FB">
              <w:t>tra</w:t>
            </w:r>
          </w:p>
        </w:tc>
      </w:tr>
      <w:tr w:rsidR="00AC23C4" w:rsidRPr="005F70FB" w14:paraId="76119471" w14:textId="77777777" w:rsidTr="0050678E">
        <w:trPr>
          <w:gridAfter w:val="2"/>
          <w:wAfter w:w="504" w:type="dxa"/>
        </w:trPr>
        <w:tc>
          <w:tcPr>
            <w:tcW w:w="688" w:type="dxa"/>
            <w:shd w:val="clear" w:color="auto" w:fill="auto"/>
          </w:tcPr>
          <w:p w14:paraId="760D66BC" w14:textId="77777777" w:rsidR="00163350" w:rsidRPr="005F70FB" w:rsidRDefault="00163350" w:rsidP="00E74266">
            <w:pPr>
              <w:pStyle w:val="GlossEng2ptafter"/>
            </w:pPr>
          </w:p>
        </w:tc>
        <w:tc>
          <w:tcPr>
            <w:tcW w:w="443" w:type="dxa"/>
            <w:shd w:val="clear" w:color="auto" w:fill="auto"/>
          </w:tcPr>
          <w:p w14:paraId="7B2B36E6" w14:textId="77777777" w:rsidR="00163350" w:rsidRPr="005F70FB" w:rsidRDefault="00163350" w:rsidP="00E74266">
            <w:pPr>
              <w:pStyle w:val="GlossEng2ptafter"/>
            </w:pPr>
            <w:r w:rsidRPr="005F70FB">
              <w:t>oh!</w:t>
            </w:r>
          </w:p>
        </w:tc>
        <w:tc>
          <w:tcPr>
            <w:tcW w:w="990" w:type="dxa"/>
            <w:gridSpan w:val="3"/>
            <w:shd w:val="clear" w:color="auto" w:fill="auto"/>
          </w:tcPr>
          <w:p w14:paraId="43E61874" w14:textId="77777777" w:rsidR="00163350" w:rsidRPr="005F70FB" w:rsidRDefault="00163350" w:rsidP="00E74266">
            <w:pPr>
              <w:pStyle w:val="GlossEng2ptafter"/>
            </w:pPr>
            <w:r w:rsidRPr="005F70FB">
              <w:t>maybe</w:t>
            </w:r>
          </w:p>
        </w:tc>
        <w:tc>
          <w:tcPr>
            <w:tcW w:w="689" w:type="dxa"/>
            <w:gridSpan w:val="4"/>
            <w:shd w:val="clear" w:color="auto" w:fill="auto"/>
          </w:tcPr>
          <w:p w14:paraId="6D450091" w14:textId="77777777" w:rsidR="00163350" w:rsidRPr="005F70FB" w:rsidRDefault="00163350" w:rsidP="00E74266">
            <w:pPr>
              <w:pStyle w:val="GlossEng2ptafter"/>
            </w:pPr>
            <w:r w:rsidRPr="005F70FB">
              <w:rPr>
                <w:rStyle w:val="ChSmallCaps"/>
              </w:rPr>
              <w:t>1pl</w:t>
            </w:r>
          </w:p>
        </w:tc>
        <w:tc>
          <w:tcPr>
            <w:tcW w:w="730" w:type="dxa"/>
            <w:gridSpan w:val="4"/>
            <w:shd w:val="clear" w:color="auto" w:fill="auto"/>
          </w:tcPr>
          <w:p w14:paraId="0B33A022" w14:textId="77777777" w:rsidR="00163350" w:rsidRPr="005F70FB" w:rsidRDefault="00163350" w:rsidP="00E74266">
            <w:pPr>
              <w:pStyle w:val="GlossEng2ptafter"/>
            </w:pPr>
            <w:r w:rsidRPr="005F70FB">
              <w:t>not.yet</w:t>
            </w:r>
          </w:p>
        </w:tc>
        <w:tc>
          <w:tcPr>
            <w:tcW w:w="624" w:type="dxa"/>
            <w:gridSpan w:val="4"/>
            <w:shd w:val="clear" w:color="auto" w:fill="auto"/>
          </w:tcPr>
          <w:p w14:paraId="5692E9BA" w14:textId="77777777" w:rsidR="00163350" w:rsidRPr="005F70FB" w:rsidRDefault="00163350" w:rsidP="00E74266">
            <w:pPr>
              <w:pStyle w:val="GlossEng2ptafter"/>
            </w:pPr>
            <w:r w:rsidRPr="005F70FB">
              <w:t>pay</w:t>
            </w:r>
          </w:p>
        </w:tc>
        <w:tc>
          <w:tcPr>
            <w:tcW w:w="1134" w:type="dxa"/>
            <w:gridSpan w:val="5"/>
            <w:shd w:val="clear" w:color="auto" w:fill="auto"/>
          </w:tcPr>
          <w:p w14:paraId="5D1D794F" w14:textId="77777777" w:rsidR="00163350" w:rsidRPr="005F70FB" w:rsidRDefault="00163350" w:rsidP="00E74266">
            <w:pPr>
              <w:pStyle w:val="GlossEng2ptafter"/>
            </w:pPr>
            <w:r w:rsidRPr="005F70FB">
              <w:t>bride.price</w:t>
            </w:r>
          </w:p>
        </w:tc>
        <w:tc>
          <w:tcPr>
            <w:tcW w:w="488" w:type="dxa"/>
            <w:gridSpan w:val="2"/>
            <w:shd w:val="clear" w:color="auto" w:fill="auto"/>
          </w:tcPr>
          <w:p w14:paraId="4EC3A563" w14:textId="77777777" w:rsidR="00163350" w:rsidRPr="005F70FB" w:rsidRDefault="00163350" w:rsidP="00E74266">
            <w:pPr>
              <w:pStyle w:val="GlossEng2ptafter"/>
            </w:pPr>
            <w:r w:rsidRPr="005F70FB">
              <w:rPr>
                <w:rStyle w:val="ChSmallCaps"/>
              </w:rPr>
              <w:t>3sg</w:t>
            </w:r>
          </w:p>
        </w:tc>
        <w:tc>
          <w:tcPr>
            <w:tcW w:w="513" w:type="dxa"/>
            <w:gridSpan w:val="3"/>
            <w:shd w:val="clear" w:color="auto" w:fill="auto"/>
          </w:tcPr>
          <w:p w14:paraId="42ACB110" w14:textId="77777777" w:rsidR="00163350" w:rsidRPr="005F70FB" w:rsidRDefault="00163350" w:rsidP="00E74266">
            <w:pPr>
              <w:pStyle w:val="GlossEng2ptafter"/>
            </w:pPr>
            <w:r w:rsidRPr="005F70FB">
              <w:rPr>
                <w:rStyle w:val="ChSmallCaps"/>
              </w:rPr>
              <w:t>neg</w:t>
            </w:r>
          </w:p>
        </w:tc>
      </w:tr>
      <w:tr w:rsidR="00AC23C4" w:rsidRPr="005F70FB" w14:paraId="1304C679" w14:textId="77777777" w:rsidTr="0050678E">
        <w:trPr>
          <w:gridAfter w:val="1"/>
          <w:wAfter w:w="167" w:type="dxa"/>
        </w:trPr>
        <w:tc>
          <w:tcPr>
            <w:tcW w:w="688" w:type="dxa"/>
            <w:shd w:val="clear" w:color="auto" w:fill="auto"/>
          </w:tcPr>
          <w:p w14:paraId="1B78A6E4" w14:textId="77777777" w:rsidR="00163350" w:rsidRPr="005F70FB" w:rsidRDefault="00163350" w:rsidP="00E74266">
            <w:pPr>
              <w:pStyle w:val="O0Nwnext"/>
            </w:pPr>
          </w:p>
        </w:tc>
        <w:tc>
          <w:tcPr>
            <w:tcW w:w="1114" w:type="dxa"/>
            <w:gridSpan w:val="3"/>
            <w:shd w:val="clear" w:color="auto" w:fill="auto"/>
          </w:tcPr>
          <w:p w14:paraId="7EA74BC5" w14:textId="77777777" w:rsidR="00163350" w:rsidRPr="005F70FB" w:rsidRDefault="00163350" w:rsidP="00E74266">
            <w:pPr>
              <w:pStyle w:val="Text"/>
            </w:pPr>
            <w:r w:rsidRPr="005F70FB">
              <w:t>hamil,</w:t>
            </w:r>
          </w:p>
        </w:tc>
        <w:tc>
          <w:tcPr>
            <w:tcW w:w="859" w:type="dxa"/>
            <w:gridSpan w:val="4"/>
            <w:shd w:val="clear" w:color="auto" w:fill="auto"/>
          </w:tcPr>
          <w:p w14:paraId="7312C7B0" w14:textId="77777777" w:rsidR="00163350" w:rsidRPr="005F70FB" w:rsidRDefault="00163350" w:rsidP="00E74266">
            <w:pPr>
              <w:pStyle w:val="Text"/>
            </w:pPr>
            <w:r w:rsidRPr="005F70FB">
              <w:t>baru</w:t>
            </w:r>
          </w:p>
        </w:tc>
        <w:tc>
          <w:tcPr>
            <w:tcW w:w="693" w:type="dxa"/>
            <w:gridSpan w:val="4"/>
            <w:shd w:val="clear" w:color="auto" w:fill="auto"/>
          </w:tcPr>
          <w:p w14:paraId="3283A658" w14:textId="77777777" w:rsidR="00163350" w:rsidRPr="005F70FB" w:rsidRDefault="00163350" w:rsidP="00E74266">
            <w:pPr>
              <w:pStyle w:val="Text"/>
            </w:pPr>
            <w:r w:rsidRPr="005F70FB">
              <w:t>kitong</w:t>
            </w:r>
          </w:p>
        </w:tc>
        <w:tc>
          <w:tcPr>
            <w:tcW w:w="623" w:type="dxa"/>
            <w:gridSpan w:val="3"/>
            <w:shd w:val="clear" w:color="auto" w:fill="auto"/>
          </w:tcPr>
          <w:p w14:paraId="7F915E19" w14:textId="77777777" w:rsidR="00163350" w:rsidRPr="005F70FB" w:rsidRDefault="00163350" w:rsidP="00E74266">
            <w:pPr>
              <w:pStyle w:val="Text"/>
            </w:pPr>
            <w:r w:rsidRPr="005F70FB">
              <w:t>bayar</w:t>
            </w:r>
          </w:p>
        </w:tc>
        <w:tc>
          <w:tcPr>
            <w:tcW w:w="1134" w:type="dxa"/>
            <w:gridSpan w:val="5"/>
            <w:shd w:val="clear" w:color="auto" w:fill="auto"/>
          </w:tcPr>
          <w:p w14:paraId="06D3E703" w14:textId="173240DE" w:rsidR="00163350" w:rsidRPr="005F70FB" w:rsidRDefault="00163350" w:rsidP="00E74266">
            <w:pPr>
              <w:pStyle w:val="Text"/>
            </w:pPr>
            <w:r w:rsidRPr="005F70FB">
              <w:t>mas-kawin</w:t>
            </w:r>
            <w:r w:rsidR="0050678E">
              <w:t>g</w:t>
            </w:r>
            <w:r w:rsidRPr="005F70FB">
              <w:t>,</w:t>
            </w:r>
          </w:p>
        </w:tc>
        <w:tc>
          <w:tcPr>
            <w:tcW w:w="788" w:type="dxa"/>
            <w:gridSpan w:val="5"/>
            <w:shd w:val="clear" w:color="auto" w:fill="auto"/>
          </w:tcPr>
          <w:p w14:paraId="0A52105F" w14:textId="77777777" w:rsidR="00163350" w:rsidRPr="005F70FB" w:rsidRDefault="00163350" w:rsidP="00E74266">
            <w:pPr>
              <w:pStyle w:val="Text"/>
            </w:pPr>
            <w:r w:rsidRPr="005F70FB">
              <w:t>tinggal,</w:t>
            </w:r>
          </w:p>
        </w:tc>
        <w:tc>
          <w:tcPr>
            <w:tcW w:w="737" w:type="dxa"/>
            <w:gridSpan w:val="3"/>
            <w:shd w:val="clear" w:color="auto" w:fill="auto"/>
          </w:tcPr>
          <w:p w14:paraId="094ABB6C" w14:textId="77777777" w:rsidR="00163350" w:rsidRPr="005F70FB" w:rsidRDefault="00163350" w:rsidP="00E74266">
            <w:pPr>
              <w:pStyle w:val="Text"/>
            </w:pPr>
            <w:r w:rsidRPr="005F70FB">
              <w:t>tinggal,</w:t>
            </w:r>
          </w:p>
        </w:tc>
      </w:tr>
      <w:tr w:rsidR="00AC23C4" w:rsidRPr="005F70FB" w14:paraId="2925D29A" w14:textId="77777777" w:rsidTr="0050678E">
        <w:trPr>
          <w:gridAfter w:val="1"/>
          <w:wAfter w:w="167" w:type="dxa"/>
        </w:trPr>
        <w:tc>
          <w:tcPr>
            <w:tcW w:w="688" w:type="dxa"/>
            <w:shd w:val="clear" w:color="auto" w:fill="auto"/>
          </w:tcPr>
          <w:p w14:paraId="393ED830" w14:textId="77777777" w:rsidR="00163350" w:rsidRPr="005F70FB" w:rsidRDefault="00163350" w:rsidP="00E74266">
            <w:pPr>
              <w:pStyle w:val="GlossEng2ptafter"/>
            </w:pPr>
          </w:p>
        </w:tc>
        <w:tc>
          <w:tcPr>
            <w:tcW w:w="1114" w:type="dxa"/>
            <w:gridSpan w:val="3"/>
            <w:shd w:val="clear" w:color="auto" w:fill="auto"/>
          </w:tcPr>
          <w:p w14:paraId="3AF8872C" w14:textId="77777777" w:rsidR="00163350" w:rsidRPr="005F70FB" w:rsidRDefault="00163350" w:rsidP="00E74266">
            <w:pPr>
              <w:pStyle w:val="GlossEng2ptafter"/>
            </w:pPr>
            <w:r w:rsidRPr="005F70FB">
              <w:t>be.pregnant</w:t>
            </w:r>
          </w:p>
        </w:tc>
        <w:tc>
          <w:tcPr>
            <w:tcW w:w="859" w:type="dxa"/>
            <w:gridSpan w:val="4"/>
            <w:shd w:val="clear" w:color="auto" w:fill="auto"/>
          </w:tcPr>
          <w:p w14:paraId="6B6685BD" w14:textId="77777777" w:rsidR="00163350" w:rsidRPr="005F70FB" w:rsidRDefault="00163350" w:rsidP="00E74266">
            <w:pPr>
              <w:pStyle w:val="GlossEng2ptafter"/>
            </w:pPr>
            <w:r w:rsidRPr="005F70FB">
              <w:t>and.then</w:t>
            </w:r>
          </w:p>
        </w:tc>
        <w:tc>
          <w:tcPr>
            <w:tcW w:w="693" w:type="dxa"/>
            <w:gridSpan w:val="4"/>
            <w:shd w:val="clear" w:color="auto" w:fill="auto"/>
          </w:tcPr>
          <w:p w14:paraId="57258CEF" w14:textId="77777777" w:rsidR="00163350" w:rsidRPr="005F70FB" w:rsidRDefault="00163350" w:rsidP="00E74266">
            <w:pPr>
              <w:pStyle w:val="GlossEng2ptafter"/>
            </w:pPr>
            <w:r w:rsidRPr="005F70FB">
              <w:rPr>
                <w:rStyle w:val="ChSmallCaps"/>
              </w:rPr>
              <w:t>1pl</w:t>
            </w:r>
          </w:p>
        </w:tc>
        <w:tc>
          <w:tcPr>
            <w:tcW w:w="623" w:type="dxa"/>
            <w:gridSpan w:val="3"/>
            <w:shd w:val="clear" w:color="auto" w:fill="auto"/>
          </w:tcPr>
          <w:p w14:paraId="569C8E9B" w14:textId="77777777" w:rsidR="00163350" w:rsidRPr="005F70FB" w:rsidRDefault="00163350" w:rsidP="00E74266">
            <w:pPr>
              <w:pStyle w:val="GlossEng2ptafter"/>
            </w:pPr>
            <w:r w:rsidRPr="005F70FB">
              <w:t>pay</w:t>
            </w:r>
          </w:p>
        </w:tc>
        <w:tc>
          <w:tcPr>
            <w:tcW w:w="1134" w:type="dxa"/>
            <w:gridSpan w:val="5"/>
            <w:shd w:val="clear" w:color="auto" w:fill="auto"/>
          </w:tcPr>
          <w:p w14:paraId="4F17ABB8" w14:textId="77777777" w:rsidR="00163350" w:rsidRPr="005F70FB" w:rsidRDefault="00163350" w:rsidP="00E74266">
            <w:pPr>
              <w:pStyle w:val="GlossEng2ptafter"/>
            </w:pPr>
            <w:r w:rsidRPr="005F70FB">
              <w:t>bride.price</w:t>
            </w:r>
          </w:p>
        </w:tc>
        <w:tc>
          <w:tcPr>
            <w:tcW w:w="788" w:type="dxa"/>
            <w:gridSpan w:val="5"/>
            <w:shd w:val="clear" w:color="auto" w:fill="auto"/>
          </w:tcPr>
          <w:p w14:paraId="5A23A2C2" w14:textId="77777777" w:rsidR="00163350" w:rsidRPr="005F70FB" w:rsidRDefault="00163350" w:rsidP="00E74266">
            <w:pPr>
              <w:pStyle w:val="GlossEng2ptafter"/>
            </w:pPr>
            <w:r w:rsidRPr="005F70FB">
              <w:t>stay</w:t>
            </w:r>
          </w:p>
        </w:tc>
        <w:tc>
          <w:tcPr>
            <w:tcW w:w="737" w:type="dxa"/>
            <w:gridSpan w:val="3"/>
            <w:shd w:val="clear" w:color="auto" w:fill="auto"/>
          </w:tcPr>
          <w:p w14:paraId="2427E26A" w14:textId="77777777" w:rsidR="00163350" w:rsidRPr="005F70FB" w:rsidRDefault="00163350" w:rsidP="00E74266">
            <w:pPr>
              <w:pStyle w:val="GlossEng2ptafter"/>
            </w:pPr>
            <w:r w:rsidRPr="005F70FB">
              <w:t>stay</w:t>
            </w:r>
          </w:p>
        </w:tc>
      </w:tr>
      <w:tr w:rsidR="00AC23C4" w:rsidRPr="005F70FB" w14:paraId="636F4E08" w14:textId="77777777" w:rsidTr="0050678E">
        <w:tc>
          <w:tcPr>
            <w:tcW w:w="688" w:type="dxa"/>
            <w:shd w:val="clear" w:color="auto" w:fill="auto"/>
          </w:tcPr>
          <w:p w14:paraId="2B0D2C79" w14:textId="77777777" w:rsidR="00163350" w:rsidRPr="005F70FB" w:rsidRDefault="00163350" w:rsidP="00E74266">
            <w:pPr>
              <w:pStyle w:val="O0Nwnext"/>
            </w:pPr>
          </w:p>
        </w:tc>
        <w:tc>
          <w:tcPr>
            <w:tcW w:w="782" w:type="dxa"/>
            <w:gridSpan w:val="2"/>
            <w:shd w:val="clear" w:color="auto" w:fill="auto"/>
          </w:tcPr>
          <w:p w14:paraId="336FDF38" w14:textId="77777777" w:rsidR="00163350" w:rsidRPr="005F70FB" w:rsidRDefault="00163350" w:rsidP="00E74266">
            <w:pPr>
              <w:pStyle w:val="Text"/>
            </w:pPr>
            <w:r w:rsidRPr="005F70FB">
              <w:t>tinggal,</w:t>
            </w:r>
          </w:p>
        </w:tc>
        <w:tc>
          <w:tcPr>
            <w:tcW w:w="784" w:type="dxa"/>
            <w:gridSpan w:val="4"/>
            <w:shd w:val="clear" w:color="auto" w:fill="auto"/>
          </w:tcPr>
          <w:p w14:paraId="65D34933" w14:textId="77777777" w:rsidR="00163350" w:rsidRPr="005F70FB" w:rsidRDefault="00163350" w:rsidP="00E74266">
            <w:pPr>
              <w:pStyle w:val="Text"/>
            </w:pPr>
            <w:r w:rsidRPr="005F70FB">
              <w:t>tinggal,</w:t>
            </w:r>
          </w:p>
        </w:tc>
        <w:tc>
          <w:tcPr>
            <w:tcW w:w="988" w:type="dxa"/>
            <w:gridSpan w:val="4"/>
            <w:shd w:val="clear" w:color="auto" w:fill="auto"/>
          </w:tcPr>
          <w:p w14:paraId="75AC0BE8" w14:textId="77777777" w:rsidR="00163350" w:rsidRPr="005F70FB" w:rsidRDefault="00163350" w:rsidP="00E74266">
            <w:pPr>
              <w:pStyle w:val="Text"/>
            </w:pPr>
            <w:r w:rsidRPr="005F70FB">
              <w:t>bereskang</w:t>
            </w:r>
          </w:p>
        </w:tc>
        <w:tc>
          <w:tcPr>
            <w:tcW w:w="603" w:type="dxa"/>
            <w:gridSpan w:val="3"/>
            <w:shd w:val="clear" w:color="auto" w:fill="auto"/>
          </w:tcPr>
          <w:p w14:paraId="6451B013" w14:textId="77777777" w:rsidR="00163350" w:rsidRPr="005F70FB" w:rsidRDefault="00163350" w:rsidP="00E74266">
            <w:pPr>
              <w:pStyle w:val="Text"/>
            </w:pPr>
            <w:r w:rsidRPr="005F70FB">
              <w:t>smua</w:t>
            </w:r>
          </w:p>
        </w:tc>
        <w:tc>
          <w:tcPr>
            <w:tcW w:w="846" w:type="dxa"/>
            <w:gridSpan w:val="5"/>
            <w:shd w:val="clear" w:color="auto" w:fill="auto"/>
          </w:tcPr>
          <w:p w14:paraId="2CDCBF37" w14:textId="77777777" w:rsidR="00163350" w:rsidRPr="005F70FB" w:rsidRDefault="00163350" w:rsidP="00E74266">
            <w:pPr>
              <w:pStyle w:val="Text"/>
            </w:pPr>
            <w:r w:rsidRPr="005F70FB">
              <w:t>masala</w:t>
            </w:r>
          </w:p>
        </w:tc>
        <w:tc>
          <w:tcPr>
            <w:tcW w:w="563" w:type="dxa"/>
            <w:gridSpan w:val="2"/>
            <w:shd w:val="clear" w:color="auto" w:fill="auto"/>
          </w:tcPr>
          <w:p w14:paraId="2BA0738E" w14:textId="77777777" w:rsidR="00163350" w:rsidRPr="005F70FB" w:rsidRDefault="00163350" w:rsidP="00E74266">
            <w:pPr>
              <w:pStyle w:val="Text"/>
            </w:pPr>
            <w:r w:rsidRPr="005F70FB">
              <w:t>apa,</w:t>
            </w:r>
          </w:p>
        </w:tc>
        <w:tc>
          <w:tcPr>
            <w:tcW w:w="991" w:type="dxa"/>
            <w:gridSpan w:val="5"/>
            <w:shd w:val="clear" w:color="auto" w:fill="auto"/>
          </w:tcPr>
          <w:p w14:paraId="457DC881" w14:textId="77777777" w:rsidR="00163350" w:rsidRPr="005F70FB" w:rsidRDefault="00163350" w:rsidP="00E74266">
            <w:pPr>
              <w:pStyle w:val="Text"/>
            </w:pPr>
            <w:r w:rsidRPr="005F70FB">
              <w:t>prempuang</w:t>
            </w:r>
          </w:p>
        </w:tc>
        <w:tc>
          <w:tcPr>
            <w:tcW w:w="558" w:type="dxa"/>
            <w:gridSpan w:val="3"/>
            <w:shd w:val="clear" w:color="auto" w:fill="auto"/>
          </w:tcPr>
          <w:p w14:paraId="0581E65E" w14:textId="77777777" w:rsidR="00163350" w:rsidRPr="005F70FB" w:rsidRDefault="00163350" w:rsidP="00E74266">
            <w:pPr>
              <w:pStyle w:val="Text"/>
            </w:pPr>
            <w:r w:rsidRPr="005F70FB">
              <w:t>tra</w:t>
            </w:r>
          </w:p>
        </w:tc>
      </w:tr>
      <w:tr w:rsidR="00AC23C4" w:rsidRPr="005F70FB" w14:paraId="22CE9AAD" w14:textId="77777777" w:rsidTr="0050678E">
        <w:tc>
          <w:tcPr>
            <w:tcW w:w="688" w:type="dxa"/>
            <w:shd w:val="clear" w:color="auto" w:fill="auto"/>
          </w:tcPr>
          <w:p w14:paraId="4011775A" w14:textId="77777777" w:rsidR="00163350" w:rsidRPr="005F70FB" w:rsidRDefault="00163350" w:rsidP="00E74266">
            <w:pPr>
              <w:pStyle w:val="GlossEng2ptafter"/>
            </w:pPr>
          </w:p>
        </w:tc>
        <w:tc>
          <w:tcPr>
            <w:tcW w:w="782" w:type="dxa"/>
            <w:gridSpan w:val="2"/>
            <w:shd w:val="clear" w:color="auto" w:fill="auto"/>
          </w:tcPr>
          <w:p w14:paraId="791C877E" w14:textId="77777777" w:rsidR="00163350" w:rsidRPr="005F70FB" w:rsidRDefault="00163350" w:rsidP="00E74266">
            <w:pPr>
              <w:pStyle w:val="GlossEng2ptafter"/>
            </w:pPr>
            <w:r w:rsidRPr="005F70FB">
              <w:t>stay</w:t>
            </w:r>
          </w:p>
        </w:tc>
        <w:tc>
          <w:tcPr>
            <w:tcW w:w="784" w:type="dxa"/>
            <w:gridSpan w:val="4"/>
            <w:shd w:val="clear" w:color="auto" w:fill="auto"/>
          </w:tcPr>
          <w:p w14:paraId="5686D7C5" w14:textId="77777777" w:rsidR="00163350" w:rsidRPr="005F70FB" w:rsidRDefault="00163350" w:rsidP="00E74266">
            <w:pPr>
              <w:pStyle w:val="GlossEng2ptafter"/>
            </w:pPr>
            <w:r w:rsidRPr="005F70FB">
              <w:t>stay</w:t>
            </w:r>
          </w:p>
        </w:tc>
        <w:tc>
          <w:tcPr>
            <w:tcW w:w="988" w:type="dxa"/>
            <w:gridSpan w:val="4"/>
            <w:shd w:val="clear" w:color="auto" w:fill="auto"/>
          </w:tcPr>
          <w:p w14:paraId="0E108918" w14:textId="77777777" w:rsidR="00163350" w:rsidRPr="005F70FB" w:rsidRDefault="00163350" w:rsidP="00E74266">
            <w:pPr>
              <w:pStyle w:val="GlossEng2ptafter"/>
            </w:pPr>
            <w:r w:rsidRPr="005F70FB">
              <w:t>clean.up</w:t>
            </w:r>
          </w:p>
        </w:tc>
        <w:tc>
          <w:tcPr>
            <w:tcW w:w="603" w:type="dxa"/>
            <w:gridSpan w:val="3"/>
            <w:shd w:val="clear" w:color="auto" w:fill="auto"/>
          </w:tcPr>
          <w:p w14:paraId="2B68201B" w14:textId="77777777" w:rsidR="00163350" w:rsidRPr="005F70FB" w:rsidRDefault="00163350" w:rsidP="00E74266">
            <w:pPr>
              <w:pStyle w:val="GlossEng2ptafter"/>
            </w:pPr>
            <w:r w:rsidRPr="005F70FB">
              <w:t>all</w:t>
            </w:r>
          </w:p>
        </w:tc>
        <w:tc>
          <w:tcPr>
            <w:tcW w:w="846" w:type="dxa"/>
            <w:gridSpan w:val="5"/>
            <w:shd w:val="clear" w:color="auto" w:fill="auto"/>
          </w:tcPr>
          <w:p w14:paraId="54A48319" w14:textId="77777777" w:rsidR="00163350" w:rsidRPr="005F70FB" w:rsidRDefault="00163350" w:rsidP="00E74266">
            <w:pPr>
              <w:pStyle w:val="GlossEng2ptafter"/>
            </w:pPr>
            <w:r w:rsidRPr="005F70FB">
              <w:t>problem</w:t>
            </w:r>
          </w:p>
        </w:tc>
        <w:tc>
          <w:tcPr>
            <w:tcW w:w="563" w:type="dxa"/>
            <w:gridSpan w:val="2"/>
            <w:shd w:val="clear" w:color="auto" w:fill="auto"/>
          </w:tcPr>
          <w:p w14:paraId="46464760" w14:textId="77777777" w:rsidR="00163350" w:rsidRPr="005F70FB" w:rsidRDefault="00163350" w:rsidP="00E74266">
            <w:pPr>
              <w:pStyle w:val="GlossEng2ptafter"/>
            </w:pPr>
            <w:r w:rsidRPr="005F70FB">
              <w:t>what</w:t>
            </w:r>
          </w:p>
        </w:tc>
        <w:tc>
          <w:tcPr>
            <w:tcW w:w="991" w:type="dxa"/>
            <w:gridSpan w:val="5"/>
            <w:shd w:val="clear" w:color="auto" w:fill="auto"/>
          </w:tcPr>
          <w:p w14:paraId="112CF9EE" w14:textId="77777777" w:rsidR="00163350" w:rsidRPr="005F70FB" w:rsidRDefault="00163350" w:rsidP="00E74266">
            <w:pPr>
              <w:pStyle w:val="GlossEng2ptafter"/>
            </w:pPr>
            <w:r w:rsidRPr="005F70FB">
              <w:t>woman</w:t>
            </w:r>
          </w:p>
        </w:tc>
        <w:tc>
          <w:tcPr>
            <w:tcW w:w="558" w:type="dxa"/>
            <w:gridSpan w:val="3"/>
            <w:shd w:val="clear" w:color="auto" w:fill="auto"/>
          </w:tcPr>
          <w:p w14:paraId="057CE0F4" w14:textId="77777777" w:rsidR="00163350" w:rsidRPr="005F70FB" w:rsidRDefault="00163350" w:rsidP="00E74266">
            <w:pPr>
              <w:pStyle w:val="GlossEng2ptafter"/>
            </w:pPr>
            <w:r w:rsidRPr="005F70FB">
              <w:rPr>
                <w:rStyle w:val="ChSmallCaps"/>
              </w:rPr>
              <w:t>neg</w:t>
            </w:r>
          </w:p>
        </w:tc>
      </w:tr>
      <w:tr w:rsidR="00AC23C4" w:rsidRPr="005F70FB" w14:paraId="164A9451" w14:textId="77777777" w:rsidTr="0050678E">
        <w:trPr>
          <w:gridAfter w:val="6"/>
          <w:wAfter w:w="1319" w:type="dxa"/>
        </w:trPr>
        <w:tc>
          <w:tcPr>
            <w:tcW w:w="688" w:type="dxa"/>
            <w:shd w:val="clear" w:color="auto" w:fill="auto"/>
          </w:tcPr>
          <w:p w14:paraId="6B10B4DD" w14:textId="77777777" w:rsidR="00163350" w:rsidRPr="005F70FB" w:rsidRDefault="00163350" w:rsidP="00E74266">
            <w:pPr>
              <w:pStyle w:val="O0Nwnext"/>
            </w:pPr>
          </w:p>
        </w:tc>
        <w:tc>
          <w:tcPr>
            <w:tcW w:w="1114" w:type="dxa"/>
            <w:gridSpan w:val="3"/>
            <w:shd w:val="clear" w:color="auto" w:fill="auto"/>
          </w:tcPr>
          <w:p w14:paraId="7AF77034" w14:textId="77777777" w:rsidR="00163350" w:rsidRPr="005F70FB" w:rsidRDefault="00163350" w:rsidP="00E74266">
            <w:pPr>
              <w:pStyle w:val="Text"/>
            </w:pPr>
            <w:r w:rsidRPr="005F70FB">
              <w:t>hamil,</w:t>
            </w:r>
          </w:p>
        </w:tc>
        <w:tc>
          <w:tcPr>
            <w:tcW w:w="446" w:type="dxa"/>
            <w:gridSpan w:val="2"/>
            <w:shd w:val="clear" w:color="auto" w:fill="auto"/>
          </w:tcPr>
          <w:p w14:paraId="019866B7" w14:textId="77777777" w:rsidR="00163350" w:rsidRPr="005F70FB" w:rsidRDefault="00163350" w:rsidP="00E74266">
            <w:pPr>
              <w:pStyle w:val="Text"/>
            </w:pPr>
            <w:r w:rsidRPr="005F70FB">
              <w:t>o,</w:t>
            </w:r>
          </w:p>
        </w:tc>
        <w:tc>
          <w:tcPr>
            <w:tcW w:w="770" w:type="dxa"/>
            <w:gridSpan w:val="4"/>
            <w:shd w:val="clear" w:color="auto" w:fill="auto"/>
          </w:tcPr>
          <w:p w14:paraId="4EA93CA4" w14:textId="77777777" w:rsidR="00163350" w:rsidRPr="005F70FB" w:rsidRDefault="00163350" w:rsidP="00E74266">
            <w:pPr>
              <w:pStyle w:val="Text"/>
            </w:pPr>
            <w:r w:rsidRPr="005F70FB">
              <w:t>ini</w:t>
            </w:r>
          </w:p>
        </w:tc>
        <w:tc>
          <w:tcPr>
            <w:tcW w:w="1076" w:type="dxa"/>
            <w:gridSpan w:val="6"/>
            <w:shd w:val="clear" w:color="auto" w:fill="auto"/>
          </w:tcPr>
          <w:p w14:paraId="4D884854" w14:textId="77777777" w:rsidR="00163350" w:rsidRPr="005F70FB" w:rsidRDefault="00163350" w:rsidP="00E74266">
            <w:pPr>
              <w:pStyle w:val="Text"/>
            </w:pPr>
            <w:r w:rsidRPr="005F70FB">
              <w:t>prempuang</w:t>
            </w:r>
          </w:p>
        </w:tc>
        <w:tc>
          <w:tcPr>
            <w:tcW w:w="488" w:type="dxa"/>
            <w:gridSpan w:val="2"/>
            <w:shd w:val="clear" w:color="auto" w:fill="auto"/>
          </w:tcPr>
          <w:p w14:paraId="004BA146" w14:textId="77777777" w:rsidR="00163350" w:rsidRPr="005F70FB" w:rsidRDefault="00163350" w:rsidP="00E74266">
            <w:pPr>
              <w:pStyle w:val="Text"/>
            </w:pPr>
            <w:r w:rsidRPr="005F70FB">
              <w:t>de</w:t>
            </w:r>
          </w:p>
        </w:tc>
        <w:tc>
          <w:tcPr>
            <w:tcW w:w="902" w:type="dxa"/>
            <w:gridSpan w:val="5"/>
            <w:shd w:val="clear" w:color="auto" w:fill="auto"/>
          </w:tcPr>
          <w:p w14:paraId="7076BD57" w14:textId="77777777" w:rsidR="00163350" w:rsidRPr="005F70FB" w:rsidRDefault="00163350" w:rsidP="00E74266">
            <w:pPr>
              <w:pStyle w:val="Text"/>
            </w:pPr>
            <w:r w:rsidRPr="005F70FB">
              <w:t>mandul</w:t>
            </w:r>
          </w:p>
        </w:tc>
      </w:tr>
      <w:tr w:rsidR="00AC23C4" w:rsidRPr="005F70FB" w14:paraId="3331A406" w14:textId="77777777" w:rsidTr="0050678E">
        <w:trPr>
          <w:gridAfter w:val="6"/>
          <w:wAfter w:w="1319" w:type="dxa"/>
        </w:trPr>
        <w:tc>
          <w:tcPr>
            <w:tcW w:w="688" w:type="dxa"/>
            <w:shd w:val="clear" w:color="auto" w:fill="auto"/>
          </w:tcPr>
          <w:p w14:paraId="4628A3E5" w14:textId="77777777" w:rsidR="00163350" w:rsidRPr="005F70FB" w:rsidRDefault="00163350" w:rsidP="00E74266">
            <w:pPr>
              <w:pStyle w:val="GlossEng"/>
            </w:pPr>
          </w:p>
        </w:tc>
        <w:tc>
          <w:tcPr>
            <w:tcW w:w="1114" w:type="dxa"/>
            <w:gridSpan w:val="3"/>
            <w:shd w:val="clear" w:color="auto" w:fill="auto"/>
          </w:tcPr>
          <w:p w14:paraId="20245213" w14:textId="77777777" w:rsidR="00163350" w:rsidRPr="005F70FB" w:rsidRDefault="00163350" w:rsidP="00E74266">
            <w:pPr>
              <w:pStyle w:val="GlossEng"/>
            </w:pPr>
            <w:r w:rsidRPr="005F70FB">
              <w:t>be.pregnant</w:t>
            </w:r>
          </w:p>
        </w:tc>
        <w:tc>
          <w:tcPr>
            <w:tcW w:w="446" w:type="dxa"/>
            <w:gridSpan w:val="2"/>
            <w:shd w:val="clear" w:color="auto" w:fill="auto"/>
          </w:tcPr>
          <w:p w14:paraId="2C6D5A20" w14:textId="77777777" w:rsidR="00163350" w:rsidRPr="005F70FB" w:rsidRDefault="00163350" w:rsidP="00E74266">
            <w:pPr>
              <w:pStyle w:val="GlossEng"/>
            </w:pPr>
            <w:r w:rsidRPr="005F70FB">
              <w:t>oh!</w:t>
            </w:r>
          </w:p>
        </w:tc>
        <w:tc>
          <w:tcPr>
            <w:tcW w:w="770" w:type="dxa"/>
            <w:gridSpan w:val="4"/>
            <w:shd w:val="clear" w:color="auto" w:fill="auto"/>
          </w:tcPr>
          <w:p w14:paraId="7A275271" w14:textId="77777777" w:rsidR="00163350" w:rsidRPr="005F70FB" w:rsidRDefault="00163350" w:rsidP="00E74266">
            <w:pPr>
              <w:pStyle w:val="GlossEng"/>
            </w:pPr>
            <w:r w:rsidRPr="005F70FB">
              <w:rPr>
                <w:rStyle w:val="ChSmallCaps"/>
              </w:rPr>
              <w:t>d.prox</w:t>
            </w:r>
          </w:p>
        </w:tc>
        <w:tc>
          <w:tcPr>
            <w:tcW w:w="1076" w:type="dxa"/>
            <w:gridSpan w:val="6"/>
            <w:shd w:val="clear" w:color="auto" w:fill="auto"/>
          </w:tcPr>
          <w:p w14:paraId="5192AA91" w14:textId="77777777" w:rsidR="00163350" w:rsidRPr="005F70FB" w:rsidRDefault="00163350" w:rsidP="00E74266">
            <w:pPr>
              <w:pStyle w:val="GlossEng"/>
            </w:pPr>
            <w:r w:rsidRPr="005F70FB">
              <w:t>woman</w:t>
            </w:r>
          </w:p>
        </w:tc>
        <w:tc>
          <w:tcPr>
            <w:tcW w:w="488" w:type="dxa"/>
            <w:gridSpan w:val="2"/>
            <w:shd w:val="clear" w:color="auto" w:fill="auto"/>
          </w:tcPr>
          <w:p w14:paraId="02A65DB6" w14:textId="77777777" w:rsidR="00163350" w:rsidRPr="005F70FB" w:rsidRDefault="00163350" w:rsidP="00E74266">
            <w:pPr>
              <w:pStyle w:val="GlossEng"/>
            </w:pPr>
            <w:r w:rsidRPr="005F70FB">
              <w:rPr>
                <w:rStyle w:val="ChSmallCaps"/>
              </w:rPr>
              <w:t>3sg</w:t>
            </w:r>
          </w:p>
        </w:tc>
        <w:tc>
          <w:tcPr>
            <w:tcW w:w="902" w:type="dxa"/>
            <w:gridSpan w:val="5"/>
            <w:shd w:val="clear" w:color="auto" w:fill="auto"/>
          </w:tcPr>
          <w:p w14:paraId="4365CB36" w14:textId="77777777" w:rsidR="00163350" w:rsidRPr="005F70FB" w:rsidRDefault="00163350" w:rsidP="00E74266">
            <w:pPr>
              <w:pStyle w:val="GlossEng"/>
            </w:pPr>
            <w:r w:rsidRPr="005F70FB">
              <w:t>be.sterile</w:t>
            </w:r>
          </w:p>
        </w:tc>
      </w:tr>
    </w:tbl>
    <w:p w14:paraId="126E36A6" w14:textId="0756BDAE" w:rsidR="00163350" w:rsidRPr="005F70FB" w:rsidRDefault="00B7093A" w:rsidP="00E72F9E">
      <w:pPr>
        <w:pStyle w:val="FreeTranslEng"/>
      </w:pPr>
      <w:r w:rsidRPr="005F70FB">
        <w:t>‘</w:t>
      </w:r>
      <w:r w:rsidR="00163350" w:rsidRPr="005F70FB">
        <w:t>oh, maybe we haven</w:t>
      </w:r>
      <w:r w:rsidRPr="005F70FB">
        <w:t>’</w:t>
      </w:r>
      <w:r w:rsidR="00163350" w:rsidRPr="005F70FB">
        <w:t>t yet paid the bride price, (and that</w:t>
      </w:r>
      <w:r w:rsidRPr="005F70FB">
        <w:t>’</w:t>
      </w:r>
      <w:r w:rsidR="00163350" w:rsidRPr="005F70FB">
        <w:t>s the reason why) she</w:t>
      </w:r>
      <w:r w:rsidRPr="005F70FB">
        <w:t>’</w:t>
      </w:r>
      <w:r w:rsidR="00163350" w:rsidRPr="005F70FB">
        <w:t>s not pregnant</w:t>
      </w:r>
      <w:r w:rsidRPr="005F70FB">
        <w:t>’</w:t>
      </w:r>
      <w:r w:rsidR="00163350" w:rsidRPr="005F70FB">
        <w:t>, but then we pay the bride price, (and we) wait, wait, wait, (and) wait, (we) settle all problems what(ever they may be, and) the woman is (still) not pregnant, (then we</w:t>
      </w:r>
      <w:r w:rsidRPr="005F70FB">
        <w:t>’</w:t>
      </w:r>
      <w:r w:rsidR="00163350" w:rsidRPr="005F70FB">
        <w:t xml:space="preserve">ll know,) </w:t>
      </w:r>
      <w:r w:rsidRPr="005F70FB">
        <w:t>‘</w:t>
      </w:r>
      <w:r w:rsidR="00163350" w:rsidRPr="005F70FB">
        <w:t>oh, this is because the woman is sterile</w:t>
      </w:r>
      <w:r w:rsidRPr="005F70FB">
        <w:t>’</w:t>
      </w:r>
    </w:p>
    <w:tbl>
      <w:tblPr>
        <w:tblW w:w="6808" w:type="dxa"/>
        <w:tblCellMar>
          <w:left w:w="42" w:type="dxa"/>
          <w:right w:w="42" w:type="dxa"/>
        </w:tblCellMar>
        <w:tblLook w:val="01E0" w:firstRow="1" w:lastRow="1" w:firstColumn="1" w:lastColumn="1" w:noHBand="0" w:noVBand="0"/>
      </w:tblPr>
      <w:tblGrid>
        <w:gridCol w:w="667"/>
        <w:gridCol w:w="529"/>
        <w:gridCol w:w="88"/>
        <w:gridCol w:w="251"/>
        <w:gridCol w:w="296"/>
        <w:gridCol w:w="68"/>
        <w:gridCol w:w="72"/>
        <w:gridCol w:w="269"/>
        <w:gridCol w:w="171"/>
        <w:gridCol w:w="61"/>
        <w:gridCol w:w="28"/>
        <w:gridCol w:w="158"/>
        <w:gridCol w:w="538"/>
        <w:gridCol w:w="128"/>
        <w:gridCol w:w="326"/>
        <w:gridCol w:w="372"/>
        <w:gridCol w:w="47"/>
        <w:gridCol w:w="322"/>
        <w:gridCol w:w="161"/>
        <w:gridCol w:w="197"/>
        <w:gridCol w:w="412"/>
        <w:gridCol w:w="75"/>
        <w:gridCol w:w="182"/>
        <w:gridCol w:w="204"/>
        <w:gridCol w:w="168"/>
        <w:gridCol w:w="344"/>
        <w:gridCol w:w="29"/>
        <w:gridCol w:w="50"/>
        <w:gridCol w:w="517"/>
        <w:gridCol w:w="21"/>
        <w:gridCol w:w="57"/>
      </w:tblGrid>
      <w:tr w:rsidR="00AC23C4" w:rsidRPr="005F70FB" w14:paraId="313D5A39" w14:textId="77777777" w:rsidTr="00E72F9E">
        <w:trPr>
          <w:gridAfter w:val="2"/>
          <w:wAfter w:w="86" w:type="dxa"/>
        </w:trPr>
        <w:tc>
          <w:tcPr>
            <w:tcW w:w="709" w:type="dxa"/>
            <w:shd w:val="clear" w:color="auto" w:fill="auto"/>
          </w:tcPr>
          <w:p w14:paraId="29334830" w14:textId="77777777" w:rsidR="00163350" w:rsidRPr="005F70FB" w:rsidRDefault="00163350" w:rsidP="00E74266">
            <w:pPr>
              <w:pStyle w:val="O0Nwnext"/>
            </w:pPr>
            <w:r w:rsidRPr="005F70FB">
              <w:t>0010</w:t>
            </w:r>
          </w:p>
        </w:tc>
        <w:tc>
          <w:tcPr>
            <w:tcW w:w="529" w:type="dxa"/>
            <w:shd w:val="clear" w:color="auto" w:fill="auto"/>
          </w:tcPr>
          <w:p w14:paraId="2F6510A9" w14:textId="77777777" w:rsidR="00163350" w:rsidRPr="005F70FB" w:rsidRDefault="00163350" w:rsidP="00E74266">
            <w:pPr>
              <w:pStyle w:val="Text"/>
            </w:pPr>
            <w:r w:rsidRPr="005F70FB">
              <w:t>kalo</w:t>
            </w:r>
          </w:p>
        </w:tc>
        <w:tc>
          <w:tcPr>
            <w:tcW w:w="709" w:type="dxa"/>
            <w:gridSpan w:val="4"/>
            <w:shd w:val="clear" w:color="auto" w:fill="auto"/>
          </w:tcPr>
          <w:p w14:paraId="533CF836" w14:textId="77777777" w:rsidR="00163350" w:rsidRPr="005F70FB" w:rsidRDefault="00163350" w:rsidP="00E74266">
            <w:pPr>
              <w:pStyle w:val="Text"/>
            </w:pPr>
            <w:r w:rsidRPr="005F70FB">
              <w:t>orang</w:t>
            </w:r>
          </w:p>
        </w:tc>
        <w:tc>
          <w:tcPr>
            <w:tcW w:w="573" w:type="dxa"/>
            <w:gridSpan w:val="4"/>
            <w:shd w:val="clear" w:color="auto" w:fill="auto"/>
          </w:tcPr>
          <w:p w14:paraId="650B2122" w14:textId="77777777" w:rsidR="00163350" w:rsidRPr="005F70FB" w:rsidRDefault="00163350" w:rsidP="00E74266">
            <w:pPr>
              <w:pStyle w:val="Text"/>
            </w:pPr>
            <w:r w:rsidRPr="005F70FB">
              <w:t>yang</w:t>
            </w:r>
          </w:p>
        </w:tc>
        <w:tc>
          <w:tcPr>
            <w:tcW w:w="728" w:type="dxa"/>
            <w:gridSpan w:val="3"/>
            <w:shd w:val="clear" w:color="auto" w:fill="auto"/>
          </w:tcPr>
          <w:p w14:paraId="7702F64E" w14:textId="77777777" w:rsidR="00163350" w:rsidRPr="005F70FB" w:rsidRDefault="00163350" w:rsidP="00E74266">
            <w:pPr>
              <w:pStyle w:val="Text"/>
            </w:pPr>
            <w:r w:rsidRPr="005F70FB">
              <w:t>blum</w:t>
            </w:r>
          </w:p>
        </w:tc>
        <w:tc>
          <w:tcPr>
            <w:tcW w:w="883" w:type="dxa"/>
            <w:gridSpan w:val="4"/>
            <w:shd w:val="clear" w:color="auto" w:fill="auto"/>
          </w:tcPr>
          <w:p w14:paraId="47B01030" w14:textId="77777777" w:rsidR="00163350" w:rsidRPr="005F70FB" w:rsidRDefault="00163350" w:rsidP="00E74266">
            <w:pPr>
              <w:pStyle w:val="Text"/>
            </w:pPr>
            <w:r w:rsidRPr="005F70FB">
              <w:t>bertobat,</w:t>
            </w:r>
          </w:p>
        </w:tc>
        <w:tc>
          <w:tcPr>
            <w:tcW w:w="680" w:type="dxa"/>
            <w:gridSpan w:val="3"/>
            <w:shd w:val="clear" w:color="auto" w:fill="auto"/>
          </w:tcPr>
          <w:p w14:paraId="4869D309" w14:textId="61815693" w:rsidR="00163350" w:rsidRPr="005F70FB" w:rsidRDefault="00163350" w:rsidP="00E74266">
            <w:pPr>
              <w:pStyle w:val="Text"/>
            </w:pPr>
            <w:r w:rsidRPr="005F70FB">
              <w:t>bukan</w:t>
            </w:r>
            <w:r w:rsidR="00E72F9E" w:rsidRPr="005F70FB">
              <w:t>g</w:t>
            </w:r>
          </w:p>
        </w:tc>
        <w:tc>
          <w:tcPr>
            <w:tcW w:w="671" w:type="dxa"/>
            <w:gridSpan w:val="3"/>
            <w:shd w:val="clear" w:color="auto" w:fill="auto"/>
          </w:tcPr>
          <w:p w14:paraId="1ED1D2B1" w14:textId="77777777" w:rsidR="00163350" w:rsidRPr="005F70FB" w:rsidRDefault="00163350" w:rsidP="00E74266">
            <w:pPr>
              <w:pStyle w:val="Text"/>
            </w:pPr>
            <w:r w:rsidRPr="005F70FB">
              <w:t>hamba</w:t>
            </w:r>
          </w:p>
        </w:tc>
        <w:tc>
          <w:tcPr>
            <w:tcW w:w="673" w:type="dxa"/>
            <w:gridSpan w:val="4"/>
            <w:shd w:val="clear" w:color="auto" w:fill="auto"/>
          </w:tcPr>
          <w:p w14:paraId="728CA2A5" w14:textId="27667F34" w:rsidR="00163350" w:rsidRPr="005F70FB" w:rsidRDefault="00163350" w:rsidP="00E74266">
            <w:pPr>
              <w:pStyle w:val="Text"/>
            </w:pPr>
            <w:r w:rsidRPr="005F70FB">
              <w:t>Tuhan</w:t>
            </w:r>
            <w:r w:rsidR="004E7A51">
              <w:t>g</w:t>
            </w:r>
            <w:r w:rsidRPr="005F70FB">
              <w:t>,</w:t>
            </w:r>
          </w:p>
        </w:tc>
        <w:tc>
          <w:tcPr>
            <w:tcW w:w="567" w:type="dxa"/>
            <w:gridSpan w:val="2"/>
            <w:shd w:val="clear" w:color="auto" w:fill="auto"/>
          </w:tcPr>
          <w:p w14:paraId="184885AF" w14:textId="77777777" w:rsidR="00163350" w:rsidRPr="005F70FB" w:rsidRDefault="00163350" w:rsidP="00E74266">
            <w:pPr>
              <w:pStyle w:val="Text"/>
            </w:pPr>
            <w:r w:rsidRPr="005F70FB">
              <w:t>dia</w:t>
            </w:r>
          </w:p>
        </w:tc>
      </w:tr>
      <w:tr w:rsidR="00AC23C4" w:rsidRPr="005F70FB" w14:paraId="0D8C2144" w14:textId="77777777" w:rsidTr="00E72F9E">
        <w:trPr>
          <w:gridAfter w:val="2"/>
          <w:wAfter w:w="86" w:type="dxa"/>
        </w:trPr>
        <w:tc>
          <w:tcPr>
            <w:tcW w:w="709" w:type="dxa"/>
            <w:shd w:val="clear" w:color="auto" w:fill="auto"/>
          </w:tcPr>
          <w:p w14:paraId="19BB19C5" w14:textId="77777777" w:rsidR="00163350" w:rsidRPr="005F70FB" w:rsidRDefault="00163350" w:rsidP="00E74266">
            <w:pPr>
              <w:pStyle w:val="GlossEng2ptafter"/>
            </w:pPr>
          </w:p>
        </w:tc>
        <w:tc>
          <w:tcPr>
            <w:tcW w:w="529" w:type="dxa"/>
            <w:shd w:val="clear" w:color="auto" w:fill="auto"/>
          </w:tcPr>
          <w:p w14:paraId="39D864F9" w14:textId="77777777" w:rsidR="00163350" w:rsidRPr="005F70FB" w:rsidRDefault="00163350" w:rsidP="00E74266">
            <w:pPr>
              <w:pStyle w:val="GlossEng2ptafter"/>
            </w:pPr>
            <w:r w:rsidRPr="005F70FB">
              <w:t>if</w:t>
            </w:r>
          </w:p>
        </w:tc>
        <w:tc>
          <w:tcPr>
            <w:tcW w:w="709" w:type="dxa"/>
            <w:gridSpan w:val="4"/>
            <w:shd w:val="clear" w:color="auto" w:fill="auto"/>
          </w:tcPr>
          <w:p w14:paraId="3DA66618" w14:textId="77777777" w:rsidR="00163350" w:rsidRPr="005F70FB" w:rsidRDefault="00163350" w:rsidP="00E74266">
            <w:pPr>
              <w:pStyle w:val="GlossEng2ptafter"/>
            </w:pPr>
            <w:r w:rsidRPr="005F70FB">
              <w:t>person</w:t>
            </w:r>
          </w:p>
        </w:tc>
        <w:tc>
          <w:tcPr>
            <w:tcW w:w="573" w:type="dxa"/>
            <w:gridSpan w:val="4"/>
            <w:shd w:val="clear" w:color="auto" w:fill="auto"/>
          </w:tcPr>
          <w:p w14:paraId="33A7850E" w14:textId="77777777" w:rsidR="00163350" w:rsidRPr="005F70FB" w:rsidRDefault="00163350" w:rsidP="00E74266">
            <w:pPr>
              <w:pStyle w:val="GlossEng2ptafter"/>
            </w:pPr>
            <w:r w:rsidRPr="005F70FB">
              <w:rPr>
                <w:rStyle w:val="ChSmallCaps"/>
              </w:rPr>
              <w:t>rel</w:t>
            </w:r>
          </w:p>
        </w:tc>
        <w:tc>
          <w:tcPr>
            <w:tcW w:w="728" w:type="dxa"/>
            <w:gridSpan w:val="3"/>
            <w:shd w:val="clear" w:color="auto" w:fill="auto"/>
          </w:tcPr>
          <w:p w14:paraId="3CA837DD" w14:textId="77777777" w:rsidR="00163350" w:rsidRPr="005F70FB" w:rsidRDefault="00163350" w:rsidP="00E74266">
            <w:pPr>
              <w:pStyle w:val="GlossEng2ptafter"/>
            </w:pPr>
            <w:r w:rsidRPr="005F70FB">
              <w:t>not.yet</w:t>
            </w:r>
          </w:p>
        </w:tc>
        <w:tc>
          <w:tcPr>
            <w:tcW w:w="883" w:type="dxa"/>
            <w:gridSpan w:val="4"/>
            <w:shd w:val="clear" w:color="auto" w:fill="auto"/>
          </w:tcPr>
          <w:p w14:paraId="1C73E198" w14:textId="77777777" w:rsidR="00163350" w:rsidRPr="005F70FB" w:rsidRDefault="00163350" w:rsidP="00E74266">
            <w:pPr>
              <w:pStyle w:val="GlossEng2ptafter"/>
            </w:pPr>
            <w:r w:rsidRPr="005F70FB">
              <w:t>repent</w:t>
            </w:r>
          </w:p>
        </w:tc>
        <w:tc>
          <w:tcPr>
            <w:tcW w:w="680" w:type="dxa"/>
            <w:gridSpan w:val="3"/>
            <w:shd w:val="clear" w:color="auto" w:fill="auto"/>
          </w:tcPr>
          <w:p w14:paraId="24A24290" w14:textId="77777777" w:rsidR="00163350" w:rsidRPr="005F70FB" w:rsidRDefault="00163350" w:rsidP="00E74266">
            <w:pPr>
              <w:pStyle w:val="GlossEng2ptafter"/>
            </w:pPr>
            <w:r w:rsidRPr="005F70FB">
              <w:rPr>
                <w:rStyle w:val="ChSmallCaps"/>
              </w:rPr>
              <w:t>neg</w:t>
            </w:r>
          </w:p>
        </w:tc>
        <w:tc>
          <w:tcPr>
            <w:tcW w:w="671" w:type="dxa"/>
            <w:gridSpan w:val="3"/>
            <w:shd w:val="clear" w:color="auto" w:fill="auto"/>
          </w:tcPr>
          <w:p w14:paraId="7FE04694" w14:textId="77777777" w:rsidR="00163350" w:rsidRPr="005F70FB" w:rsidRDefault="00163350" w:rsidP="00E74266">
            <w:pPr>
              <w:pStyle w:val="GlossEng2ptafter"/>
            </w:pPr>
            <w:r w:rsidRPr="005F70FB">
              <w:t>servant</w:t>
            </w:r>
          </w:p>
        </w:tc>
        <w:tc>
          <w:tcPr>
            <w:tcW w:w="673" w:type="dxa"/>
            <w:gridSpan w:val="4"/>
            <w:shd w:val="clear" w:color="auto" w:fill="auto"/>
          </w:tcPr>
          <w:p w14:paraId="5A00ABC7" w14:textId="77777777" w:rsidR="00163350" w:rsidRPr="005F70FB" w:rsidRDefault="00163350" w:rsidP="00E74266">
            <w:pPr>
              <w:pStyle w:val="GlossEng2ptafter"/>
            </w:pPr>
            <w:r w:rsidRPr="005F70FB">
              <w:t>God</w:t>
            </w:r>
          </w:p>
        </w:tc>
        <w:tc>
          <w:tcPr>
            <w:tcW w:w="567" w:type="dxa"/>
            <w:gridSpan w:val="2"/>
            <w:shd w:val="clear" w:color="auto" w:fill="auto"/>
          </w:tcPr>
          <w:p w14:paraId="66CACFA0" w14:textId="77777777" w:rsidR="00163350" w:rsidRPr="005F70FB" w:rsidRDefault="00163350" w:rsidP="00E74266">
            <w:pPr>
              <w:pStyle w:val="GlossEng2ptafter"/>
            </w:pPr>
            <w:r w:rsidRPr="005F70FB">
              <w:rPr>
                <w:rStyle w:val="ChSmallCaps"/>
              </w:rPr>
              <w:t>3`sg</w:t>
            </w:r>
          </w:p>
        </w:tc>
      </w:tr>
      <w:tr w:rsidR="00AC23C4" w:rsidRPr="005F70FB" w14:paraId="1EDD9E06" w14:textId="77777777" w:rsidTr="00E72F9E">
        <w:tc>
          <w:tcPr>
            <w:tcW w:w="709" w:type="dxa"/>
            <w:shd w:val="clear" w:color="auto" w:fill="auto"/>
          </w:tcPr>
          <w:p w14:paraId="53E4F602" w14:textId="77777777" w:rsidR="00163350" w:rsidRPr="005F70FB" w:rsidRDefault="00163350" w:rsidP="00E74266">
            <w:pPr>
              <w:pStyle w:val="O0Nwnext"/>
            </w:pPr>
          </w:p>
        </w:tc>
        <w:tc>
          <w:tcPr>
            <w:tcW w:w="1579" w:type="dxa"/>
            <w:gridSpan w:val="7"/>
            <w:shd w:val="clear" w:color="auto" w:fill="auto"/>
          </w:tcPr>
          <w:p w14:paraId="11BE8F6F" w14:textId="7DEF4B9A" w:rsidR="00163350" w:rsidRPr="005F70FB" w:rsidRDefault="00163350" w:rsidP="00E74266">
            <w:pPr>
              <w:pStyle w:val="Text"/>
            </w:pPr>
            <w:r w:rsidRPr="005F70FB">
              <w:t>kawin</w:t>
            </w:r>
            <w:r w:rsidR="0050678E">
              <w:t>g</w:t>
            </w:r>
          </w:p>
        </w:tc>
        <w:tc>
          <w:tcPr>
            <w:tcW w:w="421" w:type="dxa"/>
            <w:gridSpan w:val="4"/>
            <w:shd w:val="clear" w:color="auto" w:fill="auto"/>
          </w:tcPr>
          <w:p w14:paraId="56914D98" w14:textId="77777777" w:rsidR="00163350" w:rsidRPr="005F70FB" w:rsidRDefault="00163350" w:rsidP="00E74266">
            <w:pPr>
              <w:pStyle w:val="Text"/>
            </w:pPr>
            <w:r w:rsidRPr="005F70FB">
              <w:t>satu</w:t>
            </w:r>
          </w:p>
        </w:tc>
        <w:tc>
          <w:tcPr>
            <w:tcW w:w="539" w:type="dxa"/>
            <w:shd w:val="clear" w:color="auto" w:fill="auto"/>
          </w:tcPr>
          <w:p w14:paraId="1F5AA9DF" w14:textId="77777777" w:rsidR="00163350" w:rsidRPr="005F70FB" w:rsidRDefault="00163350" w:rsidP="00E74266">
            <w:pPr>
              <w:pStyle w:val="Text"/>
            </w:pPr>
            <w:r w:rsidRPr="005F70FB">
              <w:t>lagi,</w:t>
            </w:r>
          </w:p>
        </w:tc>
        <w:tc>
          <w:tcPr>
            <w:tcW w:w="454" w:type="dxa"/>
            <w:gridSpan w:val="2"/>
            <w:shd w:val="clear" w:color="auto" w:fill="auto"/>
          </w:tcPr>
          <w:p w14:paraId="743387D5" w14:textId="77777777" w:rsidR="00163350" w:rsidRPr="005F70FB" w:rsidRDefault="00163350" w:rsidP="00E74266">
            <w:pPr>
              <w:pStyle w:val="Text"/>
            </w:pPr>
            <w:r w:rsidRPr="005F70FB">
              <w:t>de</w:t>
            </w:r>
          </w:p>
        </w:tc>
        <w:tc>
          <w:tcPr>
            <w:tcW w:w="1596" w:type="dxa"/>
            <w:gridSpan w:val="7"/>
            <w:shd w:val="clear" w:color="auto" w:fill="auto"/>
          </w:tcPr>
          <w:p w14:paraId="77EEDC94" w14:textId="603453AC" w:rsidR="00163350" w:rsidRPr="005F70FB" w:rsidRDefault="00163350" w:rsidP="00E74266">
            <w:pPr>
              <w:pStyle w:val="Text"/>
            </w:pPr>
            <w:r w:rsidRPr="005F70FB">
              <w:t>kawin</w:t>
            </w:r>
            <w:r w:rsidR="0050678E">
              <w:t>g</w:t>
            </w:r>
          </w:p>
        </w:tc>
        <w:tc>
          <w:tcPr>
            <w:tcW w:w="520" w:type="dxa"/>
            <w:gridSpan w:val="3"/>
            <w:shd w:val="clear" w:color="auto" w:fill="auto"/>
          </w:tcPr>
          <w:p w14:paraId="219110AE" w14:textId="77777777" w:rsidR="00163350" w:rsidRPr="005F70FB" w:rsidRDefault="00163350" w:rsidP="00E74266">
            <w:pPr>
              <w:pStyle w:val="Text"/>
            </w:pPr>
            <w:r w:rsidRPr="005F70FB">
              <w:t>satu,</w:t>
            </w:r>
          </w:p>
        </w:tc>
        <w:tc>
          <w:tcPr>
            <w:tcW w:w="990" w:type="dxa"/>
            <w:gridSpan w:val="6"/>
            <w:shd w:val="clear" w:color="auto" w:fill="auto"/>
          </w:tcPr>
          <w:p w14:paraId="5539A0E0" w14:textId="77777777" w:rsidR="00163350" w:rsidRPr="005F70FB" w:rsidRDefault="00163350" w:rsidP="00E74266">
            <w:pPr>
              <w:pStyle w:val="Text"/>
            </w:pPr>
            <w:r w:rsidRPr="005F70FB">
              <w:t>prempuang</w:t>
            </w:r>
          </w:p>
        </w:tc>
      </w:tr>
      <w:tr w:rsidR="00AC23C4" w:rsidRPr="005F70FB" w14:paraId="171271DD" w14:textId="77777777" w:rsidTr="00E72F9E">
        <w:tc>
          <w:tcPr>
            <w:tcW w:w="709" w:type="dxa"/>
            <w:shd w:val="clear" w:color="auto" w:fill="auto"/>
          </w:tcPr>
          <w:p w14:paraId="37040E31" w14:textId="77777777" w:rsidR="00163350" w:rsidRPr="005F70FB" w:rsidRDefault="00163350" w:rsidP="00E74266">
            <w:pPr>
              <w:pStyle w:val="GlossEng2ptafter"/>
            </w:pPr>
          </w:p>
        </w:tc>
        <w:tc>
          <w:tcPr>
            <w:tcW w:w="1579" w:type="dxa"/>
            <w:gridSpan w:val="7"/>
            <w:shd w:val="clear" w:color="auto" w:fill="auto"/>
          </w:tcPr>
          <w:p w14:paraId="31A1489D" w14:textId="77777777" w:rsidR="00163350" w:rsidRPr="005F70FB" w:rsidRDefault="00163350" w:rsidP="00E74266">
            <w:pPr>
              <w:pStyle w:val="GlossEng2ptafter"/>
            </w:pPr>
            <w:r w:rsidRPr="005F70FB">
              <w:t>marry.unofficially</w:t>
            </w:r>
          </w:p>
        </w:tc>
        <w:tc>
          <w:tcPr>
            <w:tcW w:w="421" w:type="dxa"/>
            <w:gridSpan w:val="4"/>
            <w:shd w:val="clear" w:color="auto" w:fill="auto"/>
          </w:tcPr>
          <w:p w14:paraId="136B8E92" w14:textId="77777777" w:rsidR="00163350" w:rsidRPr="005F70FB" w:rsidRDefault="00163350" w:rsidP="00E74266">
            <w:pPr>
              <w:pStyle w:val="GlossEng2ptafter"/>
            </w:pPr>
            <w:r w:rsidRPr="005F70FB">
              <w:t>one</w:t>
            </w:r>
          </w:p>
        </w:tc>
        <w:tc>
          <w:tcPr>
            <w:tcW w:w="539" w:type="dxa"/>
            <w:shd w:val="clear" w:color="auto" w:fill="auto"/>
          </w:tcPr>
          <w:p w14:paraId="20494138" w14:textId="77777777" w:rsidR="00163350" w:rsidRPr="005F70FB" w:rsidRDefault="00163350" w:rsidP="00E74266">
            <w:pPr>
              <w:pStyle w:val="GlossEng2ptafter"/>
            </w:pPr>
            <w:r w:rsidRPr="005F70FB">
              <w:t>again</w:t>
            </w:r>
          </w:p>
        </w:tc>
        <w:tc>
          <w:tcPr>
            <w:tcW w:w="454" w:type="dxa"/>
            <w:gridSpan w:val="2"/>
            <w:shd w:val="clear" w:color="auto" w:fill="auto"/>
          </w:tcPr>
          <w:p w14:paraId="3557D471" w14:textId="77777777" w:rsidR="00163350" w:rsidRPr="005F70FB" w:rsidRDefault="00163350" w:rsidP="00E74266">
            <w:pPr>
              <w:pStyle w:val="GlossEng2ptafter"/>
            </w:pPr>
            <w:r w:rsidRPr="005F70FB">
              <w:rPr>
                <w:rStyle w:val="ChSmallCaps"/>
              </w:rPr>
              <w:t>3sg</w:t>
            </w:r>
          </w:p>
        </w:tc>
        <w:tc>
          <w:tcPr>
            <w:tcW w:w="1596" w:type="dxa"/>
            <w:gridSpan w:val="7"/>
            <w:shd w:val="clear" w:color="auto" w:fill="auto"/>
          </w:tcPr>
          <w:p w14:paraId="057DB764" w14:textId="77777777" w:rsidR="00163350" w:rsidRPr="005F70FB" w:rsidRDefault="00163350" w:rsidP="00E74266">
            <w:pPr>
              <w:pStyle w:val="GlossEng2ptafter"/>
            </w:pPr>
            <w:r w:rsidRPr="005F70FB">
              <w:t>marry.unofficially</w:t>
            </w:r>
          </w:p>
        </w:tc>
        <w:tc>
          <w:tcPr>
            <w:tcW w:w="520" w:type="dxa"/>
            <w:gridSpan w:val="3"/>
            <w:shd w:val="clear" w:color="auto" w:fill="auto"/>
          </w:tcPr>
          <w:p w14:paraId="42F11D9E" w14:textId="77777777" w:rsidR="00163350" w:rsidRPr="005F70FB" w:rsidRDefault="00163350" w:rsidP="00E74266">
            <w:pPr>
              <w:pStyle w:val="GlossEng2ptafter"/>
            </w:pPr>
            <w:r w:rsidRPr="005F70FB">
              <w:t>one</w:t>
            </w:r>
          </w:p>
        </w:tc>
        <w:tc>
          <w:tcPr>
            <w:tcW w:w="990" w:type="dxa"/>
            <w:gridSpan w:val="6"/>
            <w:shd w:val="clear" w:color="auto" w:fill="auto"/>
          </w:tcPr>
          <w:p w14:paraId="370A0945" w14:textId="77777777" w:rsidR="00163350" w:rsidRPr="005F70FB" w:rsidRDefault="00163350" w:rsidP="00E74266">
            <w:pPr>
              <w:pStyle w:val="GlossEng2ptafter"/>
            </w:pPr>
            <w:r w:rsidRPr="005F70FB">
              <w:t>woman</w:t>
            </w:r>
          </w:p>
        </w:tc>
      </w:tr>
      <w:tr w:rsidR="00AC23C4" w:rsidRPr="005F70FB" w14:paraId="6E0C18A9" w14:textId="77777777" w:rsidTr="00E72F9E">
        <w:trPr>
          <w:gridAfter w:val="1"/>
          <w:wAfter w:w="65" w:type="dxa"/>
        </w:trPr>
        <w:tc>
          <w:tcPr>
            <w:tcW w:w="709" w:type="dxa"/>
            <w:shd w:val="clear" w:color="auto" w:fill="auto"/>
          </w:tcPr>
          <w:p w14:paraId="39A6DDF0" w14:textId="77777777" w:rsidR="00163350" w:rsidRPr="005F70FB" w:rsidRDefault="00163350" w:rsidP="00E74266">
            <w:pPr>
              <w:pStyle w:val="O0Nwnext"/>
            </w:pPr>
          </w:p>
        </w:tc>
        <w:tc>
          <w:tcPr>
            <w:tcW w:w="617" w:type="dxa"/>
            <w:gridSpan w:val="2"/>
            <w:shd w:val="clear" w:color="auto" w:fill="auto"/>
          </w:tcPr>
          <w:p w14:paraId="519D11EF" w14:textId="77777777" w:rsidR="00163350" w:rsidRPr="005F70FB" w:rsidRDefault="00163350" w:rsidP="00E74266">
            <w:pPr>
              <w:pStyle w:val="Text"/>
            </w:pPr>
            <w:r w:rsidRPr="005F70FB">
              <w:t>itu</w:t>
            </w:r>
          </w:p>
        </w:tc>
        <w:tc>
          <w:tcPr>
            <w:tcW w:w="553" w:type="dxa"/>
            <w:gridSpan w:val="2"/>
            <w:shd w:val="clear" w:color="auto" w:fill="auto"/>
          </w:tcPr>
          <w:p w14:paraId="11C5DE2F" w14:textId="77777777" w:rsidR="00163350" w:rsidRPr="005F70FB" w:rsidRDefault="00163350" w:rsidP="00E74266">
            <w:pPr>
              <w:pStyle w:val="Text"/>
            </w:pPr>
            <w:r w:rsidRPr="005F70FB">
              <w:t>ada</w:t>
            </w:r>
          </w:p>
        </w:tc>
        <w:tc>
          <w:tcPr>
            <w:tcW w:w="580" w:type="dxa"/>
            <w:gridSpan w:val="4"/>
            <w:shd w:val="clear" w:color="auto" w:fill="auto"/>
          </w:tcPr>
          <w:p w14:paraId="6EE97B2D" w14:textId="77777777" w:rsidR="00163350" w:rsidRPr="005F70FB" w:rsidRDefault="00163350" w:rsidP="00E74266">
            <w:pPr>
              <w:pStyle w:val="Text"/>
            </w:pPr>
            <w:r w:rsidRPr="005F70FB">
              <w:t>ana,</w:t>
            </w:r>
          </w:p>
        </w:tc>
        <w:tc>
          <w:tcPr>
            <w:tcW w:w="1625" w:type="dxa"/>
            <w:gridSpan w:val="7"/>
            <w:shd w:val="clear" w:color="auto" w:fill="auto"/>
          </w:tcPr>
          <w:p w14:paraId="0E275FD7" w14:textId="527AC9B8" w:rsidR="00163350" w:rsidRPr="005F70FB" w:rsidRDefault="00163350" w:rsidP="00E74266">
            <w:pPr>
              <w:pStyle w:val="Text"/>
            </w:pPr>
            <w:r w:rsidRPr="005F70FB">
              <w:t>kawin</w:t>
            </w:r>
            <w:r w:rsidR="0050678E">
              <w:t>g</w:t>
            </w:r>
          </w:p>
        </w:tc>
        <w:tc>
          <w:tcPr>
            <w:tcW w:w="530" w:type="dxa"/>
            <w:gridSpan w:val="3"/>
            <w:shd w:val="clear" w:color="auto" w:fill="auto"/>
          </w:tcPr>
          <w:p w14:paraId="17948390" w14:textId="77777777" w:rsidR="00163350" w:rsidRPr="005F70FB" w:rsidRDefault="00163350" w:rsidP="00E74266">
            <w:pPr>
              <w:pStyle w:val="Text"/>
            </w:pPr>
            <w:r w:rsidRPr="005F70FB">
              <w:t>satu,</w:t>
            </w:r>
          </w:p>
        </w:tc>
        <w:tc>
          <w:tcPr>
            <w:tcW w:w="1053" w:type="dxa"/>
            <w:gridSpan w:val="5"/>
            <w:shd w:val="clear" w:color="auto" w:fill="auto"/>
          </w:tcPr>
          <w:p w14:paraId="3787F797" w14:textId="77777777" w:rsidR="00163350" w:rsidRPr="005F70FB" w:rsidRDefault="00163350" w:rsidP="00E74266">
            <w:pPr>
              <w:pStyle w:val="Text"/>
            </w:pPr>
            <w:r w:rsidRPr="005F70FB">
              <w:t>prempuang</w:t>
            </w:r>
          </w:p>
        </w:tc>
        <w:tc>
          <w:tcPr>
            <w:tcW w:w="538" w:type="dxa"/>
            <w:gridSpan w:val="4"/>
            <w:shd w:val="clear" w:color="auto" w:fill="auto"/>
          </w:tcPr>
          <w:p w14:paraId="7632323F" w14:textId="77777777" w:rsidR="00163350" w:rsidRPr="005F70FB" w:rsidRDefault="00163350" w:rsidP="00E74266">
            <w:pPr>
              <w:pStyle w:val="Text"/>
            </w:pPr>
            <w:r w:rsidRPr="005F70FB">
              <w:t>ada</w:t>
            </w:r>
          </w:p>
        </w:tc>
        <w:tc>
          <w:tcPr>
            <w:tcW w:w="538" w:type="dxa"/>
            <w:gridSpan w:val="2"/>
            <w:shd w:val="clear" w:color="auto" w:fill="auto"/>
          </w:tcPr>
          <w:p w14:paraId="7EBE8548" w14:textId="77777777" w:rsidR="00163350" w:rsidRPr="005F70FB" w:rsidRDefault="00163350" w:rsidP="00E74266">
            <w:pPr>
              <w:pStyle w:val="Text"/>
            </w:pPr>
            <w:r w:rsidRPr="005F70FB">
              <w:t>ana,</w:t>
            </w:r>
          </w:p>
        </w:tc>
      </w:tr>
      <w:tr w:rsidR="00AC23C4" w:rsidRPr="005F70FB" w14:paraId="3C7F55D4" w14:textId="77777777" w:rsidTr="00E72F9E">
        <w:trPr>
          <w:gridAfter w:val="1"/>
          <w:wAfter w:w="65" w:type="dxa"/>
        </w:trPr>
        <w:tc>
          <w:tcPr>
            <w:tcW w:w="709" w:type="dxa"/>
            <w:shd w:val="clear" w:color="auto" w:fill="auto"/>
          </w:tcPr>
          <w:p w14:paraId="611AEED3" w14:textId="77777777" w:rsidR="00163350" w:rsidRPr="005F70FB" w:rsidRDefault="00163350" w:rsidP="00E74266">
            <w:pPr>
              <w:pStyle w:val="GlossEng2ptafter"/>
            </w:pPr>
          </w:p>
        </w:tc>
        <w:tc>
          <w:tcPr>
            <w:tcW w:w="617" w:type="dxa"/>
            <w:gridSpan w:val="2"/>
            <w:shd w:val="clear" w:color="auto" w:fill="auto"/>
          </w:tcPr>
          <w:p w14:paraId="6148EFFD" w14:textId="77777777" w:rsidR="00163350" w:rsidRPr="005F70FB" w:rsidRDefault="00163350" w:rsidP="00E74266">
            <w:pPr>
              <w:pStyle w:val="GlossEng2ptafter"/>
            </w:pPr>
            <w:r w:rsidRPr="005F70FB">
              <w:rPr>
                <w:rStyle w:val="ChSmallCaps"/>
              </w:rPr>
              <w:t>d.dist</w:t>
            </w:r>
          </w:p>
        </w:tc>
        <w:tc>
          <w:tcPr>
            <w:tcW w:w="553" w:type="dxa"/>
            <w:gridSpan w:val="2"/>
            <w:shd w:val="clear" w:color="auto" w:fill="auto"/>
          </w:tcPr>
          <w:p w14:paraId="462BA6DC" w14:textId="77777777" w:rsidR="00163350" w:rsidRPr="005F70FB" w:rsidRDefault="00163350" w:rsidP="00E74266">
            <w:pPr>
              <w:pStyle w:val="GlossEng2ptafter"/>
            </w:pPr>
            <w:r w:rsidRPr="005F70FB">
              <w:t>exist</w:t>
            </w:r>
          </w:p>
        </w:tc>
        <w:tc>
          <w:tcPr>
            <w:tcW w:w="580" w:type="dxa"/>
            <w:gridSpan w:val="4"/>
            <w:shd w:val="clear" w:color="auto" w:fill="auto"/>
          </w:tcPr>
          <w:p w14:paraId="13AD199F" w14:textId="77777777" w:rsidR="00163350" w:rsidRPr="005F70FB" w:rsidRDefault="00163350" w:rsidP="00E74266">
            <w:pPr>
              <w:pStyle w:val="GlossEng2ptafter"/>
            </w:pPr>
            <w:r w:rsidRPr="005F70FB">
              <w:t>child</w:t>
            </w:r>
          </w:p>
        </w:tc>
        <w:tc>
          <w:tcPr>
            <w:tcW w:w="1625" w:type="dxa"/>
            <w:gridSpan w:val="7"/>
            <w:shd w:val="clear" w:color="auto" w:fill="auto"/>
          </w:tcPr>
          <w:p w14:paraId="72BC981D" w14:textId="77777777" w:rsidR="00163350" w:rsidRPr="005F70FB" w:rsidRDefault="00163350" w:rsidP="00E74266">
            <w:pPr>
              <w:pStyle w:val="GlossEng2ptafter"/>
            </w:pPr>
            <w:r w:rsidRPr="005F70FB">
              <w:t>marry.unofficially</w:t>
            </w:r>
          </w:p>
        </w:tc>
        <w:tc>
          <w:tcPr>
            <w:tcW w:w="530" w:type="dxa"/>
            <w:gridSpan w:val="3"/>
            <w:shd w:val="clear" w:color="auto" w:fill="auto"/>
          </w:tcPr>
          <w:p w14:paraId="482488F2" w14:textId="77777777" w:rsidR="00163350" w:rsidRPr="005F70FB" w:rsidRDefault="00163350" w:rsidP="00E74266">
            <w:pPr>
              <w:pStyle w:val="GlossEng2ptafter"/>
            </w:pPr>
            <w:r w:rsidRPr="005F70FB">
              <w:t>one</w:t>
            </w:r>
          </w:p>
        </w:tc>
        <w:tc>
          <w:tcPr>
            <w:tcW w:w="1053" w:type="dxa"/>
            <w:gridSpan w:val="5"/>
            <w:shd w:val="clear" w:color="auto" w:fill="auto"/>
          </w:tcPr>
          <w:p w14:paraId="3CA681DB" w14:textId="77777777" w:rsidR="00163350" w:rsidRPr="005F70FB" w:rsidRDefault="00163350" w:rsidP="00E74266">
            <w:pPr>
              <w:pStyle w:val="GlossEng2ptafter"/>
            </w:pPr>
            <w:r w:rsidRPr="005F70FB">
              <w:t>woman</w:t>
            </w:r>
          </w:p>
        </w:tc>
        <w:tc>
          <w:tcPr>
            <w:tcW w:w="538" w:type="dxa"/>
            <w:gridSpan w:val="4"/>
            <w:shd w:val="clear" w:color="auto" w:fill="auto"/>
          </w:tcPr>
          <w:p w14:paraId="5AD09582" w14:textId="77777777" w:rsidR="00163350" w:rsidRPr="005F70FB" w:rsidRDefault="00163350" w:rsidP="00E74266">
            <w:pPr>
              <w:pStyle w:val="GlossEng2ptafter"/>
            </w:pPr>
            <w:r w:rsidRPr="005F70FB">
              <w:t>exist</w:t>
            </w:r>
          </w:p>
        </w:tc>
        <w:tc>
          <w:tcPr>
            <w:tcW w:w="538" w:type="dxa"/>
            <w:gridSpan w:val="2"/>
            <w:shd w:val="clear" w:color="auto" w:fill="auto"/>
          </w:tcPr>
          <w:p w14:paraId="0F048C19" w14:textId="77777777" w:rsidR="00163350" w:rsidRPr="005F70FB" w:rsidRDefault="00163350" w:rsidP="00E74266">
            <w:pPr>
              <w:pStyle w:val="GlossEng2ptafter"/>
            </w:pPr>
            <w:r w:rsidRPr="005F70FB">
              <w:t>child</w:t>
            </w:r>
          </w:p>
        </w:tc>
      </w:tr>
      <w:tr w:rsidR="00AC23C4" w:rsidRPr="005F70FB" w14:paraId="70AB98F2" w14:textId="77777777" w:rsidTr="00E72F9E">
        <w:trPr>
          <w:gridAfter w:val="5"/>
          <w:wAfter w:w="675" w:type="dxa"/>
        </w:trPr>
        <w:tc>
          <w:tcPr>
            <w:tcW w:w="709" w:type="dxa"/>
            <w:shd w:val="clear" w:color="auto" w:fill="auto"/>
          </w:tcPr>
          <w:p w14:paraId="7C0C6913" w14:textId="77777777" w:rsidR="00163350" w:rsidRPr="005F70FB" w:rsidRDefault="00163350" w:rsidP="00E74266">
            <w:pPr>
              <w:pStyle w:val="O0Nwnext"/>
            </w:pPr>
          </w:p>
        </w:tc>
        <w:tc>
          <w:tcPr>
            <w:tcW w:w="868" w:type="dxa"/>
            <w:gridSpan w:val="3"/>
            <w:shd w:val="clear" w:color="auto" w:fill="auto"/>
          </w:tcPr>
          <w:p w14:paraId="0327ED8D" w14:textId="77777777" w:rsidR="00163350" w:rsidRPr="005F70FB" w:rsidRDefault="00163350" w:rsidP="00E74266">
            <w:pPr>
              <w:pStyle w:val="Text"/>
            </w:pPr>
            <w:r w:rsidRPr="005F70FB">
              <w:t>baru</w:t>
            </w:r>
          </w:p>
        </w:tc>
        <w:tc>
          <w:tcPr>
            <w:tcW w:w="442" w:type="dxa"/>
            <w:gridSpan w:val="3"/>
            <w:shd w:val="clear" w:color="auto" w:fill="auto"/>
          </w:tcPr>
          <w:p w14:paraId="2DD0E036" w14:textId="77777777" w:rsidR="00163350" w:rsidRPr="005F70FB" w:rsidRDefault="00163350" w:rsidP="00E74266">
            <w:pPr>
              <w:pStyle w:val="Text"/>
            </w:pPr>
            <w:r w:rsidRPr="005F70FB">
              <w:t>o,</w:t>
            </w:r>
          </w:p>
        </w:tc>
        <w:tc>
          <w:tcPr>
            <w:tcW w:w="529" w:type="dxa"/>
            <w:gridSpan w:val="4"/>
            <w:shd w:val="clear" w:color="auto" w:fill="auto"/>
          </w:tcPr>
          <w:p w14:paraId="413654FB" w14:textId="77777777" w:rsidR="00163350" w:rsidRPr="005F70FB" w:rsidRDefault="00163350" w:rsidP="00E74266">
            <w:pPr>
              <w:pStyle w:val="Text"/>
            </w:pPr>
            <w:r w:rsidRPr="005F70FB">
              <w:t>kalo</w:t>
            </w:r>
          </w:p>
        </w:tc>
        <w:tc>
          <w:tcPr>
            <w:tcW w:w="828" w:type="dxa"/>
            <w:gridSpan w:val="3"/>
            <w:shd w:val="clear" w:color="auto" w:fill="auto"/>
          </w:tcPr>
          <w:p w14:paraId="5C66F819" w14:textId="77777777" w:rsidR="00163350" w:rsidRPr="005F70FB" w:rsidRDefault="00163350" w:rsidP="00E74266">
            <w:pPr>
              <w:pStyle w:val="Text"/>
            </w:pPr>
            <w:r w:rsidRPr="005F70FB">
              <w:t>begitu</w:t>
            </w:r>
          </w:p>
        </w:tc>
        <w:tc>
          <w:tcPr>
            <w:tcW w:w="1077" w:type="dxa"/>
            <w:gridSpan w:val="4"/>
            <w:shd w:val="clear" w:color="auto" w:fill="auto"/>
          </w:tcPr>
          <w:p w14:paraId="7548CBE4" w14:textId="77777777" w:rsidR="00163350" w:rsidRPr="005F70FB" w:rsidRDefault="00163350" w:rsidP="00E74266">
            <w:pPr>
              <w:pStyle w:val="Text"/>
            </w:pPr>
            <w:r w:rsidRPr="005F70FB">
              <w:t>prempuang</w:t>
            </w:r>
          </w:p>
        </w:tc>
        <w:tc>
          <w:tcPr>
            <w:tcW w:w="770" w:type="dxa"/>
            <w:gridSpan w:val="3"/>
            <w:shd w:val="clear" w:color="auto" w:fill="auto"/>
          </w:tcPr>
          <w:p w14:paraId="04C2F0DA" w14:textId="77777777" w:rsidR="00163350" w:rsidRPr="005F70FB" w:rsidRDefault="00163350" w:rsidP="00E74266">
            <w:pPr>
              <w:pStyle w:val="Text"/>
            </w:pPr>
            <w:r w:rsidRPr="005F70FB">
              <w:t>ini</w:t>
            </w:r>
          </w:p>
        </w:tc>
        <w:tc>
          <w:tcPr>
            <w:tcW w:w="910" w:type="dxa"/>
            <w:gridSpan w:val="5"/>
            <w:shd w:val="clear" w:color="auto" w:fill="auto"/>
          </w:tcPr>
          <w:p w14:paraId="459E9AF6" w14:textId="77777777" w:rsidR="00163350" w:rsidRPr="005F70FB" w:rsidRDefault="00163350" w:rsidP="00E74266">
            <w:pPr>
              <w:pStyle w:val="Text"/>
            </w:pPr>
            <w:r w:rsidRPr="005F70FB">
              <w:t>mandul</w:t>
            </w:r>
          </w:p>
        </w:tc>
      </w:tr>
      <w:tr w:rsidR="00AC23C4" w:rsidRPr="005F70FB" w14:paraId="50D00197" w14:textId="77777777" w:rsidTr="00E72F9E">
        <w:trPr>
          <w:gridAfter w:val="5"/>
          <w:wAfter w:w="675" w:type="dxa"/>
        </w:trPr>
        <w:tc>
          <w:tcPr>
            <w:tcW w:w="709" w:type="dxa"/>
            <w:shd w:val="clear" w:color="auto" w:fill="auto"/>
          </w:tcPr>
          <w:p w14:paraId="021763FE" w14:textId="77777777" w:rsidR="00163350" w:rsidRPr="005F70FB" w:rsidRDefault="00163350" w:rsidP="00E74266">
            <w:pPr>
              <w:pStyle w:val="GlossEng"/>
            </w:pPr>
          </w:p>
        </w:tc>
        <w:tc>
          <w:tcPr>
            <w:tcW w:w="868" w:type="dxa"/>
            <w:gridSpan w:val="3"/>
            <w:shd w:val="clear" w:color="auto" w:fill="auto"/>
          </w:tcPr>
          <w:p w14:paraId="5663C649" w14:textId="77777777" w:rsidR="00163350" w:rsidRPr="005F70FB" w:rsidRDefault="00163350" w:rsidP="00E74266">
            <w:pPr>
              <w:pStyle w:val="GlossEng"/>
            </w:pPr>
            <w:r w:rsidRPr="005F70FB">
              <w:t>and.then</w:t>
            </w:r>
          </w:p>
        </w:tc>
        <w:tc>
          <w:tcPr>
            <w:tcW w:w="442" w:type="dxa"/>
            <w:gridSpan w:val="3"/>
            <w:shd w:val="clear" w:color="auto" w:fill="auto"/>
          </w:tcPr>
          <w:p w14:paraId="4CBAD582" w14:textId="77777777" w:rsidR="00163350" w:rsidRPr="005F70FB" w:rsidRDefault="00163350" w:rsidP="00E74266">
            <w:pPr>
              <w:pStyle w:val="GlossEng"/>
            </w:pPr>
            <w:r w:rsidRPr="005F70FB">
              <w:t>oh!</w:t>
            </w:r>
          </w:p>
        </w:tc>
        <w:tc>
          <w:tcPr>
            <w:tcW w:w="529" w:type="dxa"/>
            <w:gridSpan w:val="4"/>
            <w:shd w:val="clear" w:color="auto" w:fill="auto"/>
          </w:tcPr>
          <w:p w14:paraId="369DB7CA" w14:textId="77777777" w:rsidR="00163350" w:rsidRPr="005F70FB" w:rsidRDefault="00163350" w:rsidP="00E74266">
            <w:pPr>
              <w:pStyle w:val="GlossEng"/>
            </w:pPr>
            <w:r w:rsidRPr="005F70FB">
              <w:t>if</w:t>
            </w:r>
          </w:p>
        </w:tc>
        <w:tc>
          <w:tcPr>
            <w:tcW w:w="828" w:type="dxa"/>
            <w:gridSpan w:val="3"/>
            <w:shd w:val="clear" w:color="auto" w:fill="auto"/>
          </w:tcPr>
          <w:p w14:paraId="5BA098DF" w14:textId="77777777" w:rsidR="00163350" w:rsidRPr="005F70FB" w:rsidRDefault="00163350" w:rsidP="00E74266">
            <w:pPr>
              <w:pStyle w:val="GlossEng"/>
            </w:pPr>
            <w:r w:rsidRPr="005F70FB">
              <w:t>like.that</w:t>
            </w:r>
          </w:p>
        </w:tc>
        <w:tc>
          <w:tcPr>
            <w:tcW w:w="1077" w:type="dxa"/>
            <w:gridSpan w:val="4"/>
            <w:shd w:val="clear" w:color="auto" w:fill="auto"/>
          </w:tcPr>
          <w:p w14:paraId="3B1590B5" w14:textId="77777777" w:rsidR="00163350" w:rsidRPr="005F70FB" w:rsidRDefault="00163350" w:rsidP="00E74266">
            <w:pPr>
              <w:pStyle w:val="GlossEng"/>
            </w:pPr>
            <w:r w:rsidRPr="005F70FB">
              <w:t>woman</w:t>
            </w:r>
          </w:p>
        </w:tc>
        <w:tc>
          <w:tcPr>
            <w:tcW w:w="770" w:type="dxa"/>
            <w:gridSpan w:val="3"/>
            <w:shd w:val="clear" w:color="auto" w:fill="auto"/>
          </w:tcPr>
          <w:p w14:paraId="455D4699" w14:textId="77777777" w:rsidR="00163350" w:rsidRPr="005F70FB" w:rsidRDefault="00163350" w:rsidP="00E74266">
            <w:pPr>
              <w:pStyle w:val="GlossEng"/>
            </w:pPr>
            <w:r w:rsidRPr="005F70FB">
              <w:rPr>
                <w:rStyle w:val="ChSmallCaps"/>
              </w:rPr>
              <w:t>d.prox</w:t>
            </w:r>
          </w:p>
        </w:tc>
        <w:tc>
          <w:tcPr>
            <w:tcW w:w="910" w:type="dxa"/>
            <w:gridSpan w:val="5"/>
            <w:shd w:val="clear" w:color="auto" w:fill="auto"/>
          </w:tcPr>
          <w:p w14:paraId="266A2311" w14:textId="77777777" w:rsidR="00163350" w:rsidRPr="005F70FB" w:rsidRDefault="00163350" w:rsidP="00E74266">
            <w:pPr>
              <w:pStyle w:val="GlossEng"/>
            </w:pPr>
            <w:r w:rsidRPr="005F70FB">
              <w:t>be.sterile</w:t>
            </w:r>
          </w:p>
        </w:tc>
      </w:tr>
    </w:tbl>
    <w:p w14:paraId="56D9E375" w14:textId="72F0932D" w:rsidR="00163350" w:rsidRPr="005F70FB" w:rsidRDefault="00163350" w:rsidP="00163350">
      <w:pPr>
        <w:pStyle w:val="FreeTranslEng"/>
      </w:pPr>
      <w:r w:rsidRPr="005F70FB">
        <w:t>if someone isn</w:t>
      </w:r>
      <w:r w:rsidR="00B7093A" w:rsidRPr="005F70FB">
        <w:t>’</w:t>
      </w:r>
      <w:r w:rsidRPr="005F70FB">
        <w:t>t a Christian yet (and) is not a servant of God, (if) he marries another woman, (if) he marries another (woman and) that woman has children, (if) he marries another (woman and) the woman has children, then (we</w:t>
      </w:r>
      <w:r w:rsidR="00B7093A" w:rsidRPr="005F70FB">
        <w:t>’</w:t>
      </w:r>
      <w:r w:rsidRPr="005F70FB">
        <w:t xml:space="preserve">ll know), </w:t>
      </w:r>
      <w:r w:rsidR="00B7093A" w:rsidRPr="005F70FB">
        <w:t>‘</w:t>
      </w:r>
      <w:r w:rsidRPr="005F70FB">
        <w:t>oh, if it</w:t>
      </w:r>
      <w:r w:rsidR="00B7093A" w:rsidRPr="005F70FB">
        <w:t>’</w:t>
      </w:r>
      <w:r w:rsidRPr="005F70FB">
        <w:t>s like that, (then) this (first) woman is sterile</w:t>
      </w:r>
      <w:r w:rsidR="00B7093A" w:rsidRPr="005F70FB">
        <w:t>’</w:t>
      </w:r>
      <w:r w:rsidRPr="005F70FB">
        <w:t xml:space="preserve"> (Lit. </w:t>
      </w:r>
      <w:r w:rsidR="00B7093A" w:rsidRPr="005F70FB">
        <w:t>‘</w:t>
      </w:r>
      <w:r w:rsidRPr="005F70FB">
        <w:t>if someone hasn</w:t>
      </w:r>
      <w:r w:rsidR="00B7093A" w:rsidRPr="005F70FB">
        <w:t>’</w:t>
      </w:r>
      <w:r w:rsidRPr="005F70FB">
        <w:t>t yet repented</w:t>
      </w:r>
      <w:r w:rsidR="00B7093A" w:rsidRPr="005F70FB">
        <w:t>’</w:t>
      </w:r>
      <w:r w:rsidRPr="005F70FB">
        <w:t>)</w:t>
      </w:r>
    </w:p>
    <w:tbl>
      <w:tblPr>
        <w:tblW w:w="6705" w:type="dxa"/>
        <w:tblCellMar>
          <w:left w:w="42" w:type="dxa"/>
          <w:right w:w="42" w:type="dxa"/>
        </w:tblCellMar>
        <w:tblLook w:val="01E0" w:firstRow="1" w:lastRow="1" w:firstColumn="1" w:lastColumn="1" w:noHBand="0" w:noVBand="0"/>
      </w:tblPr>
      <w:tblGrid>
        <w:gridCol w:w="699"/>
        <w:gridCol w:w="10"/>
        <w:gridCol w:w="380"/>
        <w:gridCol w:w="104"/>
        <w:gridCol w:w="29"/>
        <w:gridCol w:w="321"/>
        <w:gridCol w:w="241"/>
        <w:gridCol w:w="321"/>
        <w:gridCol w:w="62"/>
        <w:gridCol w:w="201"/>
        <w:gridCol w:w="465"/>
        <w:gridCol w:w="106"/>
        <w:gridCol w:w="341"/>
        <w:gridCol w:w="230"/>
        <w:gridCol w:w="254"/>
        <w:gridCol w:w="202"/>
        <w:gridCol w:w="287"/>
        <w:gridCol w:w="567"/>
        <w:gridCol w:w="475"/>
        <w:gridCol w:w="38"/>
        <w:gridCol w:w="562"/>
        <w:gridCol w:w="111"/>
        <w:gridCol w:w="473"/>
        <w:gridCol w:w="226"/>
      </w:tblGrid>
      <w:tr w:rsidR="00AC23C4" w:rsidRPr="005F70FB" w14:paraId="24DE007C" w14:textId="77777777" w:rsidTr="00AC23C4">
        <w:tc>
          <w:tcPr>
            <w:tcW w:w="699" w:type="dxa"/>
            <w:shd w:val="clear" w:color="auto" w:fill="auto"/>
          </w:tcPr>
          <w:p w14:paraId="7FF7E507" w14:textId="77777777" w:rsidR="00163350" w:rsidRPr="005F70FB" w:rsidRDefault="00163350" w:rsidP="00E74266">
            <w:pPr>
              <w:pStyle w:val="O0Nwnext"/>
            </w:pPr>
            <w:r w:rsidRPr="005F70FB">
              <w:t>0011</w:t>
            </w:r>
          </w:p>
        </w:tc>
        <w:tc>
          <w:tcPr>
            <w:tcW w:w="390" w:type="dxa"/>
            <w:gridSpan w:val="2"/>
            <w:shd w:val="clear" w:color="auto" w:fill="auto"/>
          </w:tcPr>
          <w:p w14:paraId="641A4277" w14:textId="77777777" w:rsidR="00163350" w:rsidRPr="005F70FB" w:rsidRDefault="00163350" w:rsidP="00E74266">
            <w:pPr>
              <w:pStyle w:val="Text"/>
            </w:pPr>
            <w:r w:rsidRPr="005F70FB">
              <w:t>de</w:t>
            </w:r>
          </w:p>
        </w:tc>
        <w:tc>
          <w:tcPr>
            <w:tcW w:w="454" w:type="dxa"/>
            <w:gridSpan w:val="3"/>
            <w:shd w:val="clear" w:color="auto" w:fill="auto"/>
          </w:tcPr>
          <w:p w14:paraId="5E74B20F" w14:textId="77777777" w:rsidR="00163350" w:rsidRPr="005F70FB" w:rsidRDefault="00163350" w:rsidP="00E74266">
            <w:pPr>
              <w:pStyle w:val="Text"/>
            </w:pPr>
            <w:r w:rsidRPr="005F70FB">
              <w:t>tida,</w:t>
            </w:r>
          </w:p>
        </w:tc>
        <w:tc>
          <w:tcPr>
            <w:tcW w:w="624" w:type="dxa"/>
            <w:gridSpan w:val="3"/>
            <w:shd w:val="clear" w:color="auto" w:fill="auto"/>
          </w:tcPr>
          <w:p w14:paraId="3DDFD9B1" w14:textId="77777777" w:rsidR="00163350" w:rsidRPr="005F70FB" w:rsidRDefault="00163350" w:rsidP="00E74266">
            <w:pPr>
              <w:pStyle w:val="Text"/>
            </w:pPr>
            <w:r w:rsidRPr="005F70FB">
              <w:t>orang</w:t>
            </w:r>
          </w:p>
        </w:tc>
        <w:tc>
          <w:tcPr>
            <w:tcW w:w="666" w:type="dxa"/>
            <w:gridSpan w:val="2"/>
            <w:shd w:val="clear" w:color="auto" w:fill="auto"/>
          </w:tcPr>
          <w:p w14:paraId="4FAF38E3" w14:textId="77777777" w:rsidR="00163350" w:rsidRPr="005F70FB" w:rsidRDefault="00163350" w:rsidP="00E74266">
            <w:pPr>
              <w:pStyle w:val="Text"/>
            </w:pPr>
            <w:r w:rsidRPr="005F70FB">
              <w:t>Papua</w:t>
            </w:r>
          </w:p>
        </w:tc>
        <w:tc>
          <w:tcPr>
            <w:tcW w:w="677" w:type="dxa"/>
            <w:gridSpan w:val="3"/>
            <w:shd w:val="clear" w:color="auto" w:fill="auto"/>
          </w:tcPr>
          <w:p w14:paraId="10263149" w14:textId="77777777" w:rsidR="00163350" w:rsidRPr="005F70FB" w:rsidRDefault="00163350" w:rsidP="00E74266">
            <w:pPr>
              <w:pStyle w:val="Text"/>
            </w:pPr>
            <w:r w:rsidRPr="005F70FB">
              <w:t>bilang</w:t>
            </w:r>
          </w:p>
        </w:tc>
        <w:tc>
          <w:tcPr>
            <w:tcW w:w="456" w:type="dxa"/>
            <w:gridSpan w:val="2"/>
            <w:shd w:val="clear" w:color="auto" w:fill="auto"/>
          </w:tcPr>
          <w:p w14:paraId="243D88AD" w14:textId="77777777" w:rsidR="00163350" w:rsidRPr="005F70FB" w:rsidRDefault="00163350" w:rsidP="00E74266">
            <w:pPr>
              <w:pStyle w:val="Text"/>
            </w:pPr>
            <w:r w:rsidRPr="005F70FB">
              <w:t>[Is]</w:t>
            </w:r>
          </w:p>
        </w:tc>
        <w:tc>
          <w:tcPr>
            <w:tcW w:w="1329" w:type="dxa"/>
            <w:gridSpan w:val="3"/>
            <w:shd w:val="clear" w:color="auto" w:fill="auto"/>
          </w:tcPr>
          <w:p w14:paraId="67B10F71" w14:textId="77777777" w:rsidR="00163350" w:rsidRPr="005F70FB" w:rsidRDefault="00163350" w:rsidP="00E74266">
            <w:pPr>
              <w:pStyle w:val="Text"/>
            </w:pPr>
            <w:r w:rsidRPr="005F70FB">
              <w:t>makanya</w:t>
            </w:r>
          </w:p>
        </w:tc>
        <w:tc>
          <w:tcPr>
            <w:tcW w:w="711" w:type="dxa"/>
            <w:gridSpan w:val="3"/>
            <w:shd w:val="clear" w:color="auto" w:fill="auto"/>
          </w:tcPr>
          <w:p w14:paraId="0EAA3D8B" w14:textId="77777777" w:rsidR="00163350" w:rsidRPr="005F70FB" w:rsidRDefault="00163350" w:rsidP="00E74266">
            <w:pPr>
              <w:pStyle w:val="Text"/>
            </w:pPr>
            <w:r w:rsidRPr="005F70FB">
              <w:t>orang</w:t>
            </w:r>
          </w:p>
        </w:tc>
        <w:tc>
          <w:tcPr>
            <w:tcW w:w="699" w:type="dxa"/>
            <w:gridSpan w:val="2"/>
            <w:shd w:val="clear" w:color="auto" w:fill="auto"/>
          </w:tcPr>
          <w:p w14:paraId="3407A8A8" w14:textId="77777777" w:rsidR="00163350" w:rsidRPr="005F70FB" w:rsidRDefault="00163350" w:rsidP="00E74266">
            <w:pPr>
              <w:pStyle w:val="Text"/>
            </w:pPr>
            <w:r w:rsidRPr="005F70FB">
              <w:t>itu</w:t>
            </w:r>
          </w:p>
        </w:tc>
      </w:tr>
      <w:tr w:rsidR="00AC23C4" w:rsidRPr="005F70FB" w14:paraId="62AE03C1" w14:textId="77777777" w:rsidTr="00AC23C4">
        <w:tc>
          <w:tcPr>
            <w:tcW w:w="699" w:type="dxa"/>
            <w:shd w:val="clear" w:color="auto" w:fill="auto"/>
          </w:tcPr>
          <w:p w14:paraId="73C56B83" w14:textId="77777777" w:rsidR="00163350" w:rsidRPr="005F70FB" w:rsidRDefault="00163350" w:rsidP="00E74266">
            <w:pPr>
              <w:pStyle w:val="GlossEng2ptafter"/>
            </w:pPr>
          </w:p>
        </w:tc>
        <w:tc>
          <w:tcPr>
            <w:tcW w:w="390" w:type="dxa"/>
            <w:gridSpan w:val="2"/>
            <w:shd w:val="clear" w:color="auto" w:fill="auto"/>
          </w:tcPr>
          <w:p w14:paraId="77BA71F4" w14:textId="77777777" w:rsidR="00163350" w:rsidRPr="005F70FB" w:rsidRDefault="00163350" w:rsidP="00E74266">
            <w:pPr>
              <w:pStyle w:val="GlossEng2ptafter"/>
            </w:pPr>
            <w:r w:rsidRPr="005F70FB">
              <w:rPr>
                <w:rStyle w:val="ChSmallCaps"/>
              </w:rPr>
              <w:t>3sg</w:t>
            </w:r>
          </w:p>
        </w:tc>
        <w:tc>
          <w:tcPr>
            <w:tcW w:w="454" w:type="dxa"/>
            <w:gridSpan w:val="3"/>
            <w:shd w:val="clear" w:color="auto" w:fill="auto"/>
          </w:tcPr>
          <w:p w14:paraId="46B29719" w14:textId="77777777" w:rsidR="00163350" w:rsidRPr="005F70FB" w:rsidRDefault="00163350" w:rsidP="00E74266">
            <w:pPr>
              <w:pStyle w:val="GlossEng2ptafter"/>
            </w:pPr>
            <w:r w:rsidRPr="005F70FB">
              <w:rPr>
                <w:rStyle w:val="ChSmallCaps"/>
              </w:rPr>
              <w:t>neg</w:t>
            </w:r>
          </w:p>
        </w:tc>
        <w:tc>
          <w:tcPr>
            <w:tcW w:w="624" w:type="dxa"/>
            <w:gridSpan w:val="3"/>
            <w:shd w:val="clear" w:color="auto" w:fill="auto"/>
          </w:tcPr>
          <w:p w14:paraId="4C5B84DB" w14:textId="77777777" w:rsidR="00163350" w:rsidRPr="005F70FB" w:rsidRDefault="00163350" w:rsidP="00E74266">
            <w:pPr>
              <w:pStyle w:val="GlossEng2ptafter"/>
            </w:pPr>
            <w:r w:rsidRPr="005F70FB">
              <w:t>person</w:t>
            </w:r>
          </w:p>
        </w:tc>
        <w:tc>
          <w:tcPr>
            <w:tcW w:w="666" w:type="dxa"/>
            <w:gridSpan w:val="2"/>
            <w:shd w:val="clear" w:color="auto" w:fill="auto"/>
          </w:tcPr>
          <w:p w14:paraId="6E04992D" w14:textId="77777777" w:rsidR="00163350" w:rsidRPr="005F70FB" w:rsidRDefault="00163350" w:rsidP="00E74266">
            <w:pPr>
              <w:pStyle w:val="GlossEng2ptafter"/>
            </w:pPr>
            <w:r w:rsidRPr="005F70FB">
              <w:t>Papua</w:t>
            </w:r>
          </w:p>
        </w:tc>
        <w:tc>
          <w:tcPr>
            <w:tcW w:w="677" w:type="dxa"/>
            <w:gridSpan w:val="3"/>
            <w:shd w:val="clear" w:color="auto" w:fill="auto"/>
          </w:tcPr>
          <w:p w14:paraId="41754876" w14:textId="77777777" w:rsidR="00163350" w:rsidRPr="005F70FB" w:rsidRDefault="00163350" w:rsidP="00E74266">
            <w:pPr>
              <w:pStyle w:val="GlossEng2ptafter"/>
            </w:pPr>
            <w:r w:rsidRPr="005F70FB">
              <w:t>say</w:t>
            </w:r>
          </w:p>
        </w:tc>
        <w:tc>
          <w:tcPr>
            <w:tcW w:w="456" w:type="dxa"/>
            <w:gridSpan w:val="2"/>
            <w:shd w:val="clear" w:color="auto" w:fill="auto"/>
          </w:tcPr>
          <w:p w14:paraId="4B69AD1C" w14:textId="77777777" w:rsidR="00163350" w:rsidRPr="005F70FB" w:rsidRDefault="00163350" w:rsidP="00E74266">
            <w:pPr>
              <w:pStyle w:val="GlossEng2ptafter"/>
            </w:pPr>
          </w:p>
        </w:tc>
        <w:tc>
          <w:tcPr>
            <w:tcW w:w="1329" w:type="dxa"/>
            <w:gridSpan w:val="3"/>
            <w:shd w:val="clear" w:color="auto" w:fill="auto"/>
          </w:tcPr>
          <w:p w14:paraId="3022E7A2" w14:textId="77777777" w:rsidR="00163350" w:rsidRPr="005F70FB" w:rsidRDefault="00163350" w:rsidP="00E74266">
            <w:pPr>
              <w:pStyle w:val="GlossEng2ptafter"/>
            </w:pPr>
            <w:r w:rsidRPr="005F70FB">
              <w:t>for.that.reason</w:t>
            </w:r>
          </w:p>
        </w:tc>
        <w:tc>
          <w:tcPr>
            <w:tcW w:w="711" w:type="dxa"/>
            <w:gridSpan w:val="3"/>
            <w:shd w:val="clear" w:color="auto" w:fill="auto"/>
          </w:tcPr>
          <w:p w14:paraId="461D113C" w14:textId="77777777" w:rsidR="00163350" w:rsidRPr="005F70FB" w:rsidRDefault="00163350" w:rsidP="00E74266">
            <w:pPr>
              <w:pStyle w:val="GlossEng2ptafter"/>
            </w:pPr>
            <w:r w:rsidRPr="005F70FB">
              <w:t>person</w:t>
            </w:r>
          </w:p>
        </w:tc>
        <w:tc>
          <w:tcPr>
            <w:tcW w:w="699" w:type="dxa"/>
            <w:gridSpan w:val="2"/>
            <w:shd w:val="clear" w:color="auto" w:fill="auto"/>
          </w:tcPr>
          <w:p w14:paraId="642B0D67" w14:textId="77777777" w:rsidR="00163350" w:rsidRPr="005F70FB" w:rsidRDefault="00163350" w:rsidP="00E74266">
            <w:pPr>
              <w:pStyle w:val="GlossEng2ptafter"/>
            </w:pPr>
            <w:r w:rsidRPr="005F70FB">
              <w:rPr>
                <w:rStyle w:val="ChSmallCaps"/>
              </w:rPr>
              <w:t>d.dist</w:t>
            </w:r>
          </w:p>
        </w:tc>
      </w:tr>
      <w:tr w:rsidR="00AC23C4" w:rsidRPr="005F70FB" w14:paraId="33DCA8C7" w14:textId="77777777" w:rsidTr="00AC23C4">
        <w:trPr>
          <w:gridAfter w:val="1"/>
          <w:wAfter w:w="226" w:type="dxa"/>
        </w:trPr>
        <w:tc>
          <w:tcPr>
            <w:tcW w:w="709" w:type="dxa"/>
            <w:gridSpan w:val="2"/>
            <w:shd w:val="clear" w:color="auto" w:fill="auto"/>
          </w:tcPr>
          <w:p w14:paraId="48D2ED10" w14:textId="77777777" w:rsidR="00163350" w:rsidRPr="005F70FB" w:rsidRDefault="00163350" w:rsidP="00E74266">
            <w:pPr>
              <w:pStyle w:val="O0Nwnext"/>
            </w:pPr>
          </w:p>
        </w:tc>
        <w:tc>
          <w:tcPr>
            <w:tcW w:w="513" w:type="dxa"/>
            <w:gridSpan w:val="3"/>
            <w:shd w:val="clear" w:color="auto" w:fill="auto"/>
          </w:tcPr>
          <w:p w14:paraId="5EDD5281" w14:textId="77777777" w:rsidR="00163350" w:rsidRPr="005F70FB" w:rsidRDefault="00163350" w:rsidP="00E74266">
            <w:pPr>
              <w:pStyle w:val="Text"/>
            </w:pPr>
            <w:r w:rsidRPr="005F70FB">
              <w:t>tida</w:t>
            </w:r>
          </w:p>
        </w:tc>
        <w:tc>
          <w:tcPr>
            <w:tcW w:w="562" w:type="dxa"/>
            <w:gridSpan w:val="2"/>
            <w:shd w:val="clear" w:color="auto" w:fill="auto"/>
          </w:tcPr>
          <w:p w14:paraId="6BB31AF1" w14:textId="77777777" w:rsidR="00163350" w:rsidRPr="005F70FB" w:rsidRDefault="00163350" w:rsidP="00E74266">
            <w:pPr>
              <w:pStyle w:val="Text"/>
            </w:pPr>
            <w:r w:rsidRPr="005F70FB">
              <w:t>ada</w:t>
            </w:r>
          </w:p>
        </w:tc>
        <w:tc>
          <w:tcPr>
            <w:tcW w:w="584" w:type="dxa"/>
            <w:gridSpan w:val="3"/>
            <w:shd w:val="clear" w:color="auto" w:fill="auto"/>
          </w:tcPr>
          <w:p w14:paraId="511D87F6" w14:textId="77777777" w:rsidR="00163350" w:rsidRPr="005F70FB" w:rsidRDefault="00163350" w:rsidP="00E74266">
            <w:pPr>
              <w:pStyle w:val="Text"/>
            </w:pPr>
            <w:r w:rsidRPr="005F70FB">
              <w:t>ana,</w:t>
            </w:r>
          </w:p>
        </w:tc>
        <w:tc>
          <w:tcPr>
            <w:tcW w:w="912" w:type="dxa"/>
            <w:gridSpan w:val="3"/>
            <w:shd w:val="clear" w:color="auto" w:fill="auto"/>
          </w:tcPr>
          <w:p w14:paraId="74F5BE4F" w14:textId="77777777" w:rsidR="00163350" w:rsidRPr="005F70FB" w:rsidRDefault="00163350" w:rsidP="00E74266">
            <w:pPr>
              <w:pStyle w:val="Text"/>
            </w:pPr>
            <w:r w:rsidRPr="005F70FB">
              <w:t>mandul,</w:t>
            </w:r>
          </w:p>
        </w:tc>
        <w:tc>
          <w:tcPr>
            <w:tcW w:w="484" w:type="dxa"/>
            <w:gridSpan w:val="2"/>
            <w:shd w:val="clear" w:color="auto" w:fill="auto"/>
          </w:tcPr>
          <w:p w14:paraId="1292C3A7" w14:textId="77777777" w:rsidR="00163350" w:rsidRPr="005F70FB" w:rsidRDefault="00163350" w:rsidP="00E74266">
            <w:pPr>
              <w:pStyle w:val="Text"/>
            </w:pPr>
            <w:r w:rsidRPr="005F70FB">
              <w:t>jadi</w:t>
            </w:r>
          </w:p>
        </w:tc>
        <w:tc>
          <w:tcPr>
            <w:tcW w:w="489" w:type="dxa"/>
            <w:gridSpan w:val="2"/>
            <w:shd w:val="clear" w:color="auto" w:fill="auto"/>
          </w:tcPr>
          <w:p w14:paraId="2368A753" w14:textId="77777777" w:rsidR="00163350" w:rsidRPr="005F70FB" w:rsidRDefault="00163350" w:rsidP="00E74266">
            <w:pPr>
              <w:pStyle w:val="Text"/>
            </w:pPr>
            <w:r w:rsidRPr="005F70FB">
              <w:t>de</w:t>
            </w:r>
          </w:p>
        </w:tc>
        <w:tc>
          <w:tcPr>
            <w:tcW w:w="567" w:type="dxa"/>
            <w:shd w:val="clear" w:color="auto" w:fill="auto"/>
          </w:tcPr>
          <w:p w14:paraId="00E7E3D6" w14:textId="77777777" w:rsidR="00163350" w:rsidRPr="005F70FB" w:rsidRDefault="00163350" w:rsidP="00E74266">
            <w:pPr>
              <w:pStyle w:val="Text"/>
            </w:pPr>
            <w:r w:rsidRPr="005F70FB">
              <w:t>pu,</w:t>
            </w:r>
          </w:p>
        </w:tc>
        <w:tc>
          <w:tcPr>
            <w:tcW w:w="513" w:type="dxa"/>
            <w:gridSpan w:val="2"/>
            <w:shd w:val="clear" w:color="auto" w:fill="auto"/>
          </w:tcPr>
          <w:p w14:paraId="5B1C438F" w14:textId="77777777" w:rsidR="00163350" w:rsidRPr="005F70FB" w:rsidRDefault="00163350" w:rsidP="00E74266">
            <w:pPr>
              <w:pStyle w:val="Text"/>
            </w:pPr>
            <w:r w:rsidRPr="005F70FB">
              <w:t>tida</w:t>
            </w:r>
          </w:p>
        </w:tc>
        <w:tc>
          <w:tcPr>
            <w:tcW w:w="562" w:type="dxa"/>
            <w:shd w:val="clear" w:color="auto" w:fill="auto"/>
          </w:tcPr>
          <w:p w14:paraId="6658B557" w14:textId="77777777" w:rsidR="00163350" w:rsidRPr="005F70FB" w:rsidRDefault="00163350" w:rsidP="00E74266">
            <w:pPr>
              <w:pStyle w:val="Text"/>
            </w:pPr>
            <w:r w:rsidRPr="005F70FB">
              <w:t>ada</w:t>
            </w:r>
          </w:p>
        </w:tc>
        <w:tc>
          <w:tcPr>
            <w:tcW w:w="584" w:type="dxa"/>
            <w:gridSpan w:val="2"/>
            <w:shd w:val="clear" w:color="auto" w:fill="auto"/>
          </w:tcPr>
          <w:p w14:paraId="7431C197" w14:textId="77777777" w:rsidR="00163350" w:rsidRPr="005F70FB" w:rsidRDefault="00163350" w:rsidP="00E74266">
            <w:pPr>
              <w:pStyle w:val="Text"/>
            </w:pPr>
            <w:r w:rsidRPr="005F70FB">
              <w:t>ana</w:t>
            </w:r>
          </w:p>
        </w:tc>
      </w:tr>
      <w:tr w:rsidR="00AC23C4" w:rsidRPr="005F70FB" w14:paraId="27509506" w14:textId="77777777" w:rsidTr="00AC23C4">
        <w:trPr>
          <w:gridAfter w:val="1"/>
          <w:wAfter w:w="226" w:type="dxa"/>
        </w:trPr>
        <w:tc>
          <w:tcPr>
            <w:tcW w:w="709" w:type="dxa"/>
            <w:gridSpan w:val="2"/>
            <w:shd w:val="clear" w:color="auto" w:fill="auto"/>
          </w:tcPr>
          <w:p w14:paraId="3343BBED" w14:textId="77777777" w:rsidR="00163350" w:rsidRPr="005F70FB" w:rsidRDefault="00163350" w:rsidP="00E74266">
            <w:pPr>
              <w:pStyle w:val="GlossEng2ptafter"/>
            </w:pPr>
          </w:p>
        </w:tc>
        <w:tc>
          <w:tcPr>
            <w:tcW w:w="513" w:type="dxa"/>
            <w:gridSpan w:val="3"/>
            <w:shd w:val="clear" w:color="auto" w:fill="auto"/>
          </w:tcPr>
          <w:p w14:paraId="488D4093" w14:textId="77777777" w:rsidR="00163350" w:rsidRPr="005F70FB" w:rsidRDefault="00163350" w:rsidP="00E74266">
            <w:pPr>
              <w:pStyle w:val="GlossEng2ptafter"/>
            </w:pPr>
            <w:r w:rsidRPr="005F70FB">
              <w:rPr>
                <w:rStyle w:val="ChSmallCaps"/>
              </w:rPr>
              <w:t>neg</w:t>
            </w:r>
          </w:p>
        </w:tc>
        <w:tc>
          <w:tcPr>
            <w:tcW w:w="562" w:type="dxa"/>
            <w:gridSpan w:val="2"/>
            <w:shd w:val="clear" w:color="auto" w:fill="auto"/>
          </w:tcPr>
          <w:p w14:paraId="6DF31A32" w14:textId="77777777" w:rsidR="00163350" w:rsidRPr="005F70FB" w:rsidRDefault="00163350" w:rsidP="00E74266">
            <w:pPr>
              <w:pStyle w:val="GlossEng2ptafter"/>
            </w:pPr>
            <w:r w:rsidRPr="005F70FB">
              <w:t>exist</w:t>
            </w:r>
          </w:p>
        </w:tc>
        <w:tc>
          <w:tcPr>
            <w:tcW w:w="584" w:type="dxa"/>
            <w:gridSpan w:val="3"/>
            <w:shd w:val="clear" w:color="auto" w:fill="auto"/>
          </w:tcPr>
          <w:p w14:paraId="2240E55B" w14:textId="77777777" w:rsidR="00163350" w:rsidRPr="005F70FB" w:rsidRDefault="00163350" w:rsidP="00E74266">
            <w:pPr>
              <w:pStyle w:val="GlossEng2ptafter"/>
            </w:pPr>
            <w:r w:rsidRPr="005F70FB">
              <w:t>child</w:t>
            </w:r>
          </w:p>
        </w:tc>
        <w:tc>
          <w:tcPr>
            <w:tcW w:w="912" w:type="dxa"/>
            <w:gridSpan w:val="3"/>
            <w:shd w:val="clear" w:color="auto" w:fill="auto"/>
          </w:tcPr>
          <w:p w14:paraId="2EAB8AD5" w14:textId="77777777" w:rsidR="00163350" w:rsidRPr="005F70FB" w:rsidRDefault="00163350" w:rsidP="00E74266">
            <w:pPr>
              <w:pStyle w:val="GlossEng2ptafter"/>
            </w:pPr>
            <w:r w:rsidRPr="005F70FB">
              <w:t>be.sterile</w:t>
            </w:r>
          </w:p>
        </w:tc>
        <w:tc>
          <w:tcPr>
            <w:tcW w:w="484" w:type="dxa"/>
            <w:gridSpan w:val="2"/>
            <w:shd w:val="clear" w:color="auto" w:fill="auto"/>
          </w:tcPr>
          <w:p w14:paraId="05F9DEC1" w14:textId="77777777" w:rsidR="00163350" w:rsidRPr="005F70FB" w:rsidRDefault="00163350" w:rsidP="00E74266">
            <w:pPr>
              <w:pStyle w:val="GlossEng2ptafter"/>
            </w:pPr>
            <w:r w:rsidRPr="005F70FB">
              <w:t>so</w:t>
            </w:r>
          </w:p>
        </w:tc>
        <w:tc>
          <w:tcPr>
            <w:tcW w:w="489" w:type="dxa"/>
            <w:gridSpan w:val="2"/>
            <w:shd w:val="clear" w:color="auto" w:fill="auto"/>
          </w:tcPr>
          <w:p w14:paraId="5DE34FA1" w14:textId="77777777" w:rsidR="00163350" w:rsidRPr="005F70FB" w:rsidRDefault="00163350" w:rsidP="00E74266">
            <w:pPr>
              <w:pStyle w:val="GlossEng2ptafter"/>
            </w:pPr>
            <w:r w:rsidRPr="005F70FB">
              <w:rPr>
                <w:rStyle w:val="ChSmallCaps"/>
              </w:rPr>
              <w:t>3sg</w:t>
            </w:r>
          </w:p>
        </w:tc>
        <w:tc>
          <w:tcPr>
            <w:tcW w:w="567" w:type="dxa"/>
            <w:shd w:val="clear" w:color="auto" w:fill="auto"/>
          </w:tcPr>
          <w:p w14:paraId="7472B232" w14:textId="77777777" w:rsidR="00163350" w:rsidRPr="005F70FB" w:rsidRDefault="00163350" w:rsidP="00E74266">
            <w:pPr>
              <w:pStyle w:val="GlossEng2ptafter"/>
            </w:pPr>
            <w:r w:rsidRPr="005F70FB">
              <w:rPr>
                <w:rStyle w:val="ChSmallCaps"/>
              </w:rPr>
              <w:t>poss</w:t>
            </w:r>
          </w:p>
        </w:tc>
        <w:tc>
          <w:tcPr>
            <w:tcW w:w="513" w:type="dxa"/>
            <w:gridSpan w:val="2"/>
            <w:shd w:val="clear" w:color="auto" w:fill="auto"/>
          </w:tcPr>
          <w:p w14:paraId="6F2B18C7" w14:textId="77777777" w:rsidR="00163350" w:rsidRPr="005F70FB" w:rsidRDefault="00163350" w:rsidP="00E74266">
            <w:pPr>
              <w:pStyle w:val="GlossEng2ptafter"/>
            </w:pPr>
            <w:r w:rsidRPr="005F70FB">
              <w:rPr>
                <w:rStyle w:val="ChSmallCaps"/>
              </w:rPr>
              <w:t>neg</w:t>
            </w:r>
          </w:p>
        </w:tc>
        <w:tc>
          <w:tcPr>
            <w:tcW w:w="562" w:type="dxa"/>
            <w:shd w:val="clear" w:color="auto" w:fill="auto"/>
          </w:tcPr>
          <w:p w14:paraId="63628ACB" w14:textId="77777777" w:rsidR="00163350" w:rsidRPr="005F70FB" w:rsidRDefault="00163350" w:rsidP="00E74266">
            <w:pPr>
              <w:pStyle w:val="GlossEng2ptafter"/>
            </w:pPr>
            <w:r w:rsidRPr="005F70FB">
              <w:t>exist</w:t>
            </w:r>
          </w:p>
        </w:tc>
        <w:tc>
          <w:tcPr>
            <w:tcW w:w="584" w:type="dxa"/>
            <w:gridSpan w:val="2"/>
            <w:shd w:val="clear" w:color="auto" w:fill="auto"/>
          </w:tcPr>
          <w:p w14:paraId="56737B5D" w14:textId="77777777" w:rsidR="00163350" w:rsidRPr="005F70FB" w:rsidRDefault="00163350" w:rsidP="00E74266">
            <w:pPr>
              <w:pStyle w:val="GlossEng2ptafter"/>
            </w:pPr>
            <w:r w:rsidRPr="005F70FB">
              <w:t>child</w:t>
            </w:r>
          </w:p>
        </w:tc>
      </w:tr>
      <w:tr w:rsidR="00163350" w:rsidRPr="005F70FB" w14:paraId="27990E8B" w14:textId="77777777" w:rsidTr="00AC23C4">
        <w:trPr>
          <w:gridAfter w:val="12"/>
          <w:wAfter w:w="3766" w:type="dxa"/>
        </w:trPr>
        <w:tc>
          <w:tcPr>
            <w:tcW w:w="709" w:type="dxa"/>
            <w:gridSpan w:val="2"/>
            <w:shd w:val="clear" w:color="auto" w:fill="auto"/>
          </w:tcPr>
          <w:p w14:paraId="5971D2C8" w14:textId="77777777" w:rsidR="00163350" w:rsidRPr="005F70FB" w:rsidRDefault="00163350" w:rsidP="00E74266">
            <w:pPr>
              <w:pStyle w:val="O0Nwnext"/>
            </w:pPr>
          </w:p>
        </w:tc>
        <w:tc>
          <w:tcPr>
            <w:tcW w:w="484" w:type="dxa"/>
            <w:gridSpan w:val="2"/>
            <w:shd w:val="clear" w:color="auto" w:fill="auto"/>
          </w:tcPr>
          <w:p w14:paraId="7EB0270F" w14:textId="77777777" w:rsidR="00163350" w:rsidRPr="005F70FB" w:rsidRDefault="00163350" w:rsidP="00E74266">
            <w:pPr>
              <w:pStyle w:val="Text"/>
            </w:pPr>
            <w:r w:rsidRPr="005F70FB">
              <w:t>jadi</w:t>
            </w:r>
          </w:p>
        </w:tc>
        <w:tc>
          <w:tcPr>
            <w:tcW w:w="912" w:type="dxa"/>
            <w:gridSpan w:val="4"/>
            <w:shd w:val="clear" w:color="auto" w:fill="auto"/>
          </w:tcPr>
          <w:p w14:paraId="46D75393" w14:textId="77777777" w:rsidR="00163350" w:rsidRPr="005F70FB" w:rsidRDefault="00163350" w:rsidP="00E74266">
            <w:pPr>
              <w:pStyle w:val="Text"/>
            </w:pPr>
            <w:r w:rsidRPr="005F70FB">
              <w:t>mandul,</w:t>
            </w:r>
          </w:p>
        </w:tc>
        <w:tc>
          <w:tcPr>
            <w:tcW w:w="834" w:type="dxa"/>
            <w:gridSpan w:val="4"/>
            <w:shd w:val="clear" w:color="auto" w:fill="auto"/>
          </w:tcPr>
          <w:p w14:paraId="4DAE023F" w14:textId="77777777" w:rsidR="00163350" w:rsidRPr="005F70FB" w:rsidRDefault="00163350" w:rsidP="00E74266">
            <w:pPr>
              <w:pStyle w:val="Text"/>
            </w:pPr>
            <w:r w:rsidRPr="005F70FB">
              <w:t>begitu</w:t>
            </w:r>
          </w:p>
        </w:tc>
      </w:tr>
      <w:tr w:rsidR="00163350" w:rsidRPr="005F70FB" w14:paraId="624109E3" w14:textId="77777777" w:rsidTr="00AC23C4">
        <w:trPr>
          <w:gridAfter w:val="12"/>
          <w:wAfter w:w="3766" w:type="dxa"/>
        </w:trPr>
        <w:tc>
          <w:tcPr>
            <w:tcW w:w="709" w:type="dxa"/>
            <w:gridSpan w:val="2"/>
            <w:shd w:val="clear" w:color="auto" w:fill="auto"/>
          </w:tcPr>
          <w:p w14:paraId="35CFB44D" w14:textId="77777777" w:rsidR="00163350" w:rsidRPr="005F70FB" w:rsidRDefault="00163350" w:rsidP="00E74266">
            <w:pPr>
              <w:pStyle w:val="GlossEng"/>
            </w:pPr>
          </w:p>
        </w:tc>
        <w:tc>
          <w:tcPr>
            <w:tcW w:w="484" w:type="dxa"/>
            <w:gridSpan w:val="2"/>
            <w:shd w:val="clear" w:color="auto" w:fill="auto"/>
          </w:tcPr>
          <w:p w14:paraId="7C44C496" w14:textId="77777777" w:rsidR="00163350" w:rsidRPr="005F70FB" w:rsidRDefault="00163350" w:rsidP="00E74266">
            <w:pPr>
              <w:pStyle w:val="GlossEng"/>
            </w:pPr>
            <w:r w:rsidRPr="005F70FB">
              <w:t>so</w:t>
            </w:r>
          </w:p>
        </w:tc>
        <w:tc>
          <w:tcPr>
            <w:tcW w:w="912" w:type="dxa"/>
            <w:gridSpan w:val="4"/>
            <w:shd w:val="clear" w:color="auto" w:fill="auto"/>
          </w:tcPr>
          <w:p w14:paraId="7536ADCB" w14:textId="77777777" w:rsidR="00163350" w:rsidRPr="005F70FB" w:rsidRDefault="00163350" w:rsidP="00E74266">
            <w:pPr>
              <w:pStyle w:val="GlossEng"/>
            </w:pPr>
            <w:r w:rsidRPr="005F70FB">
              <w:t>be.sterile</w:t>
            </w:r>
          </w:p>
        </w:tc>
        <w:tc>
          <w:tcPr>
            <w:tcW w:w="834" w:type="dxa"/>
            <w:gridSpan w:val="4"/>
            <w:shd w:val="clear" w:color="auto" w:fill="auto"/>
          </w:tcPr>
          <w:p w14:paraId="4DB635F6" w14:textId="77777777" w:rsidR="00163350" w:rsidRPr="005F70FB" w:rsidRDefault="00163350" w:rsidP="00E74266">
            <w:pPr>
              <w:pStyle w:val="GlossEng"/>
            </w:pPr>
            <w:r w:rsidRPr="005F70FB">
              <w:t>like.that</w:t>
            </w:r>
          </w:p>
        </w:tc>
      </w:tr>
    </w:tbl>
    <w:p w14:paraId="74253C67" w14:textId="0512A5AE" w:rsidR="00163350" w:rsidRPr="005F70FB" w:rsidRDefault="00163350" w:rsidP="00163350">
      <w:pPr>
        <w:pStyle w:val="FreeTranslEng15pt"/>
      </w:pPr>
      <w:r w:rsidRPr="005F70FB">
        <w:t>he/she doesn</w:t>
      </w:r>
      <w:r w:rsidR="00B7093A" w:rsidRPr="005F70FB">
        <w:t>’</w:t>
      </w:r>
      <w:r w:rsidRPr="005F70FB">
        <w:t xml:space="preserve">t, the Papuan people say </w:t>
      </w:r>
      <w:r w:rsidR="00B7093A" w:rsidRPr="005F70FB">
        <w:t>‘</w:t>
      </w:r>
      <w:r w:rsidRPr="005F70FB">
        <w:t>[Is]</w:t>
      </w:r>
      <w:r w:rsidR="00B7093A" w:rsidRPr="005F70FB">
        <w:t>’</w:t>
      </w:r>
      <w:r w:rsidRPr="005F70FB">
        <w:t>, that is to say, that person doesn</w:t>
      </w:r>
      <w:r w:rsidR="00B7093A" w:rsidRPr="005F70FB">
        <w:t>’</w:t>
      </w:r>
      <w:r w:rsidRPr="005F70FB">
        <w:t>t have children, (he/she</w:t>
      </w:r>
      <w:r w:rsidR="00B7093A" w:rsidRPr="005F70FB">
        <w:t>’</w:t>
      </w:r>
      <w:r w:rsidRPr="005F70FB">
        <w:t>s) sterile, so, his/her, (he/she) doesn</w:t>
      </w:r>
      <w:r w:rsidR="00B7093A" w:rsidRPr="005F70FB">
        <w:t>’</w:t>
      </w:r>
      <w:r w:rsidRPr="005F70FB">
        <w:t>t have children, so (he/she</w:t>
      </w:r>
      <w:r w:rsidR="00B7093A" w:rsidRPr="005F70FB">
        <w:t>’</w:t>
      </w:r>
      <w:r w:rsidRPr="005F70FB">
        <w:t>s) sterile, (it</w:t>
      </w:r>
      <w:r w:rsidR="00B7093A" w:rsidRPr="005F70FB">
        <w:t>’</w:t>
      </w:r>
      <w:r w:rsidRPr="005F70FB">
        <w:t>s) like that</w:t>
      </w:r>
    </w:p>
    <w:p w14:paraId="538B2DAF" w14:textId="1221831D" w:rsidR="00714650" w:rsidRPr="005F70FB" w:rsidRDefault="009E37B6" w:rsidP="002A1DBD">
      <w:pPr>
        <w:pStyle w:val="Heading3"/>
        <w:numPr>
          <w:ilvl w:val="2"/>
          <w:numId w:val="19"/>
        </w:numPr>
      </w:pPr>
      <w:bookmarkStart w:id="5338" w:name="_Toc440455774"/>
      <w:r w:rsidRPr="005F70FB">
        <w:t>Hortatory: Don</w:t>
      </w:r>
      <w:r w:rsidR="00B7093A" w:rsidRPr="005F70FB">
        <w:t>’</w:t>
      </w:r>
      <w:r w:rsidRPr="005F70FB">
        <w:t>t get dirty!</w:t>
      </w:r>
      <w:bookmarkEnd w:id="5338"/>
    </w:p>
    <w:tbl>
      <w:tblPr>
        <w:tblW w:w="0" w:type="auto"/>
        <w:tblCellMar>
          <w:left w:w="42" w:type="dxa"/>
          <w:right w:w="42" w:type="dxa"/>
        </w:tblCellMar>
        <w:tblLook w:val="01E0" w:firstRow="1" w:lastRow="1" w:firstColumn="1" w:lastColumn="1" w:noHBand="0" w:noVBand="0"/>
      </w:tblPr>
      <w:tblGrid>
        <w:gridCol w:w="1304"/>
        <w:gridCol w:w="3219"/>
      </w:tblGrid>
      <w:tr w:rsidR="00163350" w:rsidRPr="005F70FB" w14:paraId="5F5AC1E1" w14:textId="77777777" w:rsidTr="00AC23C4">
        <w:tc>
          <w:tcPr>
            <w:tcW w:w="1304" w:type="dxa"/>
            <w:shd w:val="clear" w:color="auto" w:fill="auto"/>
          </w:tcPr>
          <w:p w14:paraId="1D646C91" w14:textId="77777777" w:rsidR="00163350" w:rsidRPr="005F70FB" w:rsidRDefault="00163350" w:rsidP="00E74266">
            <w:r w:rsidRPr="005F70FB">
              <w:t>File name:</w:t>
            </w:r>
          </w:p>
        </w:tc>
        <w:tc>
          <w:tcPr>
            <w:tcW w:w="3219" w:type="dxa"/>
            <w:shd w:val="clear" w:color="auto" w:fill="auto"/>
          </w:tcPr>
          <w:p w14:paraId="30A5AFEC" w14:textId="77777777" w:rsidR="00163350" w:rsidRPr="005F70FB" w:rsidRDefault="00163350" w:rsidP="00E74266">
            <w:r w:rsidRPr="005F70FB">
              <w:t>080917-004-CvHt</w:t>
            </w:r>
          </w:p>
        </w:tc>
      </w:tr>
      <w:tr w:rsidR="00163350" w:rsidRPr="005F70FB" w14:paraId="7DCAB0F2" w14:textId="77777777" w:rsidTr="00AC23C4">
        <w:tc>
          <w:tcPr>
            <w:tcW w:w="1304" w:type="dxa"/>
            <w:shd w:val="clear" w:color="auto" w:fill="auto"/>
          </w:tcPr>
          <w:p w14:paraId="37CCCA14" w14:textId="77777777" w:rsidR="00163350" w:rsidRPr="005F70FB" w:rsidRDefault="00163350" w:rsidP="00E74266">
            <w:r w:rsidRPr="005F70FB">
              <w:t>Text type:</w:t>
            </w:r>
          </w:p>
        </w:tc>
        <w:tc>
          <w:tcPr>
            <w:tcW w:w="3219" w:type="dxa"/>
            <w:shd w:val="clear" w:color="auto" w:fill="auto"/>
          </w:tcPr>
          <w:p w14:paraId="467125FA" w14:textId="77777777" w:rsidR="00163350" w:rsidRPr="005F70FB" w:rsidRDefault="00163350" w:rsidP="00E74266">
            <w:r w:rsidRPr="005F70FB">
              <w:t>Conversation, spontaneous: Hortatory</w:t>
            </w:r>
          </w:p>
        </w:tc>
      </w:tr>
      <w:tr w:rsidR="00163350" w:rsidRPr="005F70FB" w14:paraId="5D430E8E" w14:textId="77777777" w:rsidTr="00AC23C4">
        <w:tc>
          <w:tcPr>
            <w:tcW w:w="1304" w:type="dxa"/>
            <w:shd w:val="clear" w:color="auto" w:fill="auto"/>
          </w:tcPr>
          <w:p w14:paraId="63F33EE7" w14:textId="77777777" w:rsidR="00163350" w:rsidRPr="005F70FB" w:rsidRDefault="00163350" w:rsidP="00E74266">
            <w:r w:rsidRPr="005F70FB">
              <w:t>Interlocutors:</w:t>
            </w:r>
          </w:p>
        </w:tc>
        <w:tc>
          <w:tcPr>
            <w:tcW w:w="3219" w:type="dxa"/>
            <w:shd w:val="clear" w:color="auto" w:fill="auto"/>
          </w:tcPr>
          <w:p w14:paraId="05C12207" w14:textId="7C0DF2F3" w:rsidR="00163350" w:rsidRPr="005F70FB" w:rsidRDefault="00163350" w:rsidP="00884446">
            <w:r w:rsidRPr="005F70FB">
              <w:t>2 male children,</w:t>
            </w:r>
            <w:r w:rsidR="00884446" w:rsidRPr="005F70FB">
              <w:rPr>
                <w:rStyle w:val="FootnoteReference"/>
              </w:rPr>
              <w:footnoteReference w:id="266"/>
            </w:r>
            <w:r w:rsidRPr="005F70FB">
              <w:t xml:space="preserve"> 1 older female</w:t>
            </w:r>
          </w:p>
        </w:tc>
      </w:tr>
      <w:tr w:rsidR="00163350" w:rsidRPr="005F70FB" w14:paraId="4A53B6AD" w14:textId="77777777" w:rsidTr="00AC23C4">
        <w:tc>
          <w:tcPr>
            <w:tcW w:w="1304" w:type="dxa"/>
            <w:shd w:val="clear" w:color="auto" w:fill="auto"/>
          </w:tcPr>
          <w:p w14:paraId="70923746" w14:textId="77777777" w:rsidR="00163350" w:rsidRPr="005F70FB" w:rsidRDefault="00163350" w:rsidP="00E74266">
            <w:r w:rsidRPr="005F70FB">
              <w:t>Length (min.):</w:t>
            </w:r>
          </w:p>
        </w:tc>
        <w:tc>
          <w:tcPr>
            <w:tcW w:w="3219" w:type="dxa"/>
            <w:shd w:val="clear" w:color="auto" w:fill="auto"/>
          </w:tcPr>
          <w:p w14:paraId="345F6287" w14:textId="77777777" w:rsidR="00163350" w:rsidRPr="005F70FB" w:rsidRDefault="00163350" w:rsidP="00E74266">
            <w:r w:rsidRPr="005F70FB">
              <w:t>0:10</w:t>
            </w:r>
          </w:p>
        </w:tc>
      </w:tr>
    </w:tbl>
    <w:p w14:paraId="0893D854" w14:textId="77777777" w:rsidR="00163350" w:rsidRPr="005F70FB" w:rsidRDefault="00163350" w:rsidP="00163350">
      <w:pPr>
        <w:pStyle w:val="Body0500after"/>
      </w:pPr>
    </w:p>
    <w:tbl>
      <w:tblPr>
        <w:tblW w:w="6746" w:type="dxa"/>
        <w:tblCellMar>
          <w:left w:w="42" w:type="dxa"/>
          <w:right w:w="42" w:type="dxa"/>
        </w:tblCellMar>
        <w:tblLook w:val="01E0" w:firstRow="1" w:lastRow="1" w:firstColumn="1" w:lastColumn="1" w:noHBand="0" w:noVBand="0"/>
      </w:tblPr>
      <w:tblGrid>
        <w:gridCol w:w="709"/>
        <w:gridCol w:w="540"/>
        <w:gridCol w:w="56"/>
        <w:gridCol w:w="428"/>
        <w:gridCol w:w="79"/>
        <w:gridCol w:w="450"/>
        <w:gridCol w:w="518"/>
        <w:gridCol w:w="350"/>
        <w:gridCol w:w="139"/>
        <w:gridCol w:w="629"/>
        <w:gridCol w:w="590"/>
        <w:gridCol w:w="489"/>
        <w:gridCol w:w="490"/>
        <w:gridCol w:w="489"/>
        <w:gridCol w:w="790"/>
      </w:tblGrid>
      <w:tr w:rsidR="00AC23C4" w:rsidRPr="005F70FB" w14:paraId="4B337B3D" w14:textId="77777777" w:rsidTr="00AC23C4">
        <w:tc>
          <w:tcPr>
            <w:tcW w:w="709" w:type="dxa"/>
            <w:shd w:val="clear" w:color="auto" w:fill="auto"/>
          </w:tcPr>
          <w:p w14:paraId="2ADEBAF3" w14:textId="77777777" w:rsidR="00163350" w:rsidRPr="005F70FB" w:rsidRDefault="00163350" w:rsidP="00E74266">
            <w:pPr>
              <w:pStyle w:val="Text"/>
            </w:pPr>
            <w:r w:rsidRPr="005F70FB">
              <w:t>0001</w:t>
            </w:r>
          </w:p>
        </w:tc>
        <w:tc>
          <w:tcPr>
            <w:tcW w:w="596" w:type="dxa"/>
            <w:gridSpan w:val="2"/>
            <w:shd w:val="clear" w:color="auto" w:fill="auto"/>
          </w:tcPr>
          <w:p w14:paraId="3DB6CB1A" w14:textId="77777777" w:rsidR="00163350" w:rsidRPr="005F70FB" w:rsidRDefault="00163350" w:rsidP="00E74266">
            <w:pPr>
              <w:pStyle w:val="Text"/>
            </w:pPr>
            <w:r w:rsidRPr="005F70FB">
              <w:rPr>
                <w:lang w:eastAsia="en-US"/>
              </w:rPr>
              <w:t>Wili</w:t>
            </w:r>
            <w:r w:rsidRPr="005F70FB">
              <w:t>:</w:t>
            </w:r>
          </w:p>
        </w:tc>
        <w:tc>
          <w:tcPr>
            <w:tcW w:w="507" w:type="dxa"/>
            <w:gridSpan w:val="2"/>
            <w:shd w:val="clear" w:color="auto" w:fill="auto"/>
          </w:tcPr>
          <w:p w14:paraId="289A8195" w14:textId="77777777" w:rsidR="00163350" w:rsidRPr="005F70FB" w:rsidRDefault="00163350" w:rsidP="00E74266">
            <w:pPr>
              <w:pStyle w:val="Text"/>
            </w:pPr>
            <w:r w:rsidRPr="005F70FB">
              <w:t>Nofi</w:t>
            </w:r>
          </w:p>
        </w:tc>
        <w:tc>
          <w:tcPr>
            <w:tcW w:w="968" w:type="dxa"/>
            <w:gridSpan w:val="2"/>
            <w:shd w:val="clear" w:color="auto" w:fill="auto"/>
          </w:tcPr>
          <w:p w14:paraId="4A6A0280" w14:textId="77777777" w:rsidR="00163350" w:rsidRPr="005F70FB" w:rsidRDefault="00163350" w:rsidP="00E74266">
            <w:pPr>
              <w:pStyle w:val="Text"/>
            </w:pPr>
            <w:r w:rsidRPr="005F70FB">
              <w:t>nanti</w:t>
            </w:r>
          </w:p>
        </w:tc>
        <w:tc>
          <w:tcPr>
            <w:tcW w:w="489" w:type="dxa"/>
            <w:gridSpan w:val="2"/>
            <w:shd w:val="clear" w:color="auto" w:fill="auto"/>
          </w:tcPr>
          <w:p w14:paraId="5FEECC61" w14:textId="77777777" w:rsidR="00163350" w:rsidRPr="005F70FB" w:rsidRDefault="00163350" w:rsidP="00E74266">
            <w:pPr>
              <w:pStyle w:val="Text"/>
            </w:pPr>
            <w:r w:rsidRPr="005F70FB">
              <w:t>ko</w:t>
            </w:r>
          </w:p>
        </w:tc>
        <w:tc>
          <w:tcPr>
            <w:tcW w:w="629" w:type="dxa"/>
            <w:shd w:val="clear" w:color="auto" w:fill="auto"/>
          </w:tcPr>
          <w:p w14:paraId="672383F2" w14:textId="77777777" w:rsidR="00163350" w:rsidRPr="005F70FB" w:rsidRDefault="00163350" w:rsidP="00E74266">
            <w:pPr>
              <w:pStyle w:val="Text"/>
            </w:pPr>
            <w:r w:rsidRPr="005F70FB">
              <w:t>kejar</w:t>
            </w:r>
          </w:p>
        </w:tc>
        <w:tc>
          <w:tcPr>
            <w:tcW w:w="590" w:type="dxa"/>
            <w:shd w:val="clear" w:color="auto" w:fill="auto"/>
          </w:tcPr>
          <w:p w14:paraId="5889CB88" w14:textId="77777777" w:rsidR="00163350" w:rsidRPr="005F70FB" w:rsidRDefault="00163350" w:rsidP="00E74266">
            <w:pPr>
              <w:pStyle w:val="Text"/>
            </w:pPr>
            <w:r w:rsidRPr="005F70FB">
              <w:t>saya,</w:t>
            </w:r>
          </w:p>
        </w:tc>
        <w:tc>
          <w:tcPr>
            <w:tcW w:w="489" w:type="dxa"/>
            <w:shd w:val="clear" w:color="auto" w:fill="auto"/>
          </w:tcPr>
          <w:p w14:paraId="3951FA79" w14:textId="77777777" w:rsidR="00163350" w:rsidRPr="005F70FB" w:rsidRDefault="00163350" w:rsidP="00E74266">
            <w:pPr>
              <w:pStyle w:val="Text"/>
            </w:pPr>
            <w:r w:rsidRPr="005F70FB">
              <w:t>ko</w:t>
            </w:r>
          </w:p>
        </w:tc>
        <w:tc>
          <w:tcPr>
            <w:tcW w:w="490" w:type="dxa"/>
            <w:shd w:val="clear" w:color="auto" w:fill="auto"/>
          </w:tcPr>
          <w:p w14:paraId="1902B42C" w14:textId="77777777" w:rsidR="00163350" w:rsidRPr="005F70FB" w:rsidRDefault="00163350" w:rsidP="00E74266">
            <w:pPr>
              <w:pStyle w:val="Text"/>
            </w:pPr>
            <w:r w:rsidRPr="005F70FB">
              <w:t>liat,</w:t>
            </w:r>
          </w:p>
        </w:tc>
        <w:tc>
          <w:tcPr>
            <w:tcW w:w="489" w:type="dxa"/>
            <w:shd w:val="clear" w:color="auto" w:fill="auto"/>
          </w:tcPr>
          <w:p w14:paraId="17C6C903" w14:textId="77777777" w:rsidR="00163350" w:rsidRPr="005F70FB" w:rsidRDefault="00163350" w:rsidP="00E74266">
            <w:pPr>
              <w:pStyle w:val="Text"/>
            </w:pPr>
            <w:r w:rsidRPr="005F70FB">
              <w:t>ko</w:t>
            </w:r>
          </w:p>
        </w:tc>
        <w:tc>
          <w:tcPr>
            <w:tcW w:w="790" w:type="dxa"/>
            <w:shd w:val="clear" w:color="auto" w:fill="auto"/>
          </w:tcPr>
          <w:p w14:paraId="401A4770" w14:textId="77777777" w:rsidR="00163350" w:rsidRPr="005F70FB" w:rsidRDefault="00163350" w:rsidP="00E74266">
            <w:pPr>
              <w:pStyle w:val="Text"/>
            </w:pPr>
            <w:r w:rsidRPr="005F70FB">
              <w:t>tunggu,</w:t>
            </w:r>
          </w:p>
        </w:tc>
      </w:tr>
      <w:tr w:rsidR="00AC23C4" w:rsidRPr="005F70FB" w14:paraId="7BB58A87" w14:textId="77777777" w:rsidTr="00AC23C4">
        <w:tc>
          <w:tcPr>
            <w:tcW w:w="709" w:type="dxa"/>
            <w:shd w:val="clear" w:color="auto" w:fill="auto"/>
          </w:tcPr>
          <w:p w14:paraId="110BAE0D" w14:textId="77777777" w:rsidR="00163350" w:rsidRPr="005F70FB" w:rsidRDefault="00163350" w:rsidP="00E74266">
            <w:pPr>
              <w:pStyle w:val="GlossEng2ptafter"/>
            </w:pPr>
          </w:p>
        </w:tc>
        <w:tc>
          <w:tcPr>
            <w:tcW w:w="596" w:type="dxa"/>
            <w:gridSpan w:val="2"/>
            <w:shd w:val="clear" w:color="auto" w:fill="auto"/>
          </w:tcPr>
          <w:p w14:paraId="0820E8DD" w14:textId="77777777" w:rsidR="00163350" w:rsidRPr="005F70FB" w:rsidRDefault="00163350" w:rsidP="00E74266">
            <w:pPr>
              <w:pStyle w:val="GlossEng2ptafter"/>
            </w:pPr>
          </w:p>
        </w:tc>
        <w:tc>
          <w:tcPr>
            <w:tcW w:w="507" w:type="dxa"/>
            <w:gridSpan w:val="2"/>
            <w:shd w:val="clear" w:color="auto" w:fill="auto"/>
          </w:tcPr>
          <w:p w14:paraId="71922C57" w14:textId="77777777" w:rsidR="00163350" w:rsidRPr="005F70FB" w:rsidRDefault="00163350" w:rsidP="00E74266">
            <w:pPr>
              <w:pStyle w:val="GlossEng2ptafter"/>
            </w:pPr>
            <w:r w:rsidRPr="005F70FB">
              <w:t>Nofi</w:t>
            </w:r>
          </w:p>
        </w:tc>
        <w:tc>
          <w:tcPr>
            <w:tcW w:w="968" w:type="dxa"/>
            <w:gridSpan w:val="2"/>
            <w:shd w:val="clear" w:color="auto" w:fill="auto"/>
          </w:tcPr>
          <w:p w14:paraId="0FBBFF71" w14:textId="77777777" w:rsidR="00163350" w:rsidRPr="005F70FB" w:rsidRDefault="00163350" w:rsidP="00E74266">
            <w:pPr>
              <w:pStyle w:val="GlossEng2ptafter"/>
            </w:pPr>
            <w:r w:rsidRPr="005F70FB">
              <w:t>very.soon</w:t>
            </w:r>
          </w:p>
        </w:tc>
        <w:tc>
          <w:tcPr>
            <w:tcW w:w="489" w:type="dxa"/>
            <w:gridSpan w:val="2"/>
            <w:shd w:val="clear" w:color="auto" w:fill="auto"/>
          </w:tcPr>
          <w:p w14:paraId="3A435304" w14:textId="77777777" w:rsidR="00163350" w:rsidRPr="005F70FB" w:rsidRDefault="00163350" w:rsidP="00E74266">
            <w:pPr>
              <w:pStyle w:val="GlossEng2ptafter"/>
            </w:pPr>
            <w:r w:rsidRPr="005F70FB">
              <w:rPr>
                <w:rStyle w:val="ChSmallCaps"/>
              </w:rPr>
              <w:t>2sg</w:t>
            </w:r>
          </w:p>
        </w:tc>
        <w:tc>
          <w:tcPr>
            <w:tcW w:w="629" w:type="dxa"/>
            <w:shd w:val="clear" w:color="auto" w:fill="auto"/>
          </w:tcPr>
          <w:p w14:paraId="43D48670" w14:textId="77777777" w:rsidR="00163350" w:rsidRPr="005F70FB" w:rsidRDefault="00163350" w:rsidP="00E74266">
            <w:pPr>
              <w:pStyle w:val="GlossEng2ptafter"/>
            </w:pPr>
            <w:r w:rsidRPr="005F70FB">
              <w:t>chase</w:t>
            </w:r>
          </w:p>
        </w:tc>
        <w:tc>
          <w:tcPr>
            <w:tcW w:w="590" w:type="dxa"/>
            <w:shd w:val="clear" w:color="auto" w:fill="auto"/>
          </w:tcPr>
          <w:p w14:paraId="4B364330" w14:textId="77777777" w:rsidR="00163350" w:rsidRPr="005F70FB" w:rsidRDefault="00163350" w:rsidP="00E74266">
            <w:pPr>
              <w:pStyle w:val="GlossEng2ptafter"/>
            </w:pPr>
            <w:r w:rsidRPr="005F70FB">
              <w:rPr>
                <w:rStyle w:val="ChSmallCaps"/>
              </w:rPr>
              <w:t>1sg</w:t>
            </w:r>
          </w:p>
        </w:tc>
        <w:tc>
          <w:tcPr>
            <w:tcW w:w="489" w:type="dxa"/>
            <w:shd w:val="clear" w:color="auto" w:fill="auto"/>
          </w:tcPr>
          <w:p w14:paraId="7BBC73BB" w14:textId="77777777" w:rsidR="00163350" w:rsidRPr="005F70FB" w:rsidRDefault="00163350" w:rsidP="00E74266">
            <w:pPr>
              <w:pStyle w:val="GlossEng2ptafter"/>
            </w:pPr>
            <w:r w:rsidRPr="005F70FB">
              <w:rPr>
                <w:rStyle w:val="ChSmallCaps"/>
              </w:rPr>
              <w:t>2sg</w:t>
            </w:r>
          </w:p>
        </w:tc>
        <w:tc>
          <w:tcPr>
            <w:tcW w:w="490" w:type="dxa"/>
            <w:shd w:val="clear" w:color="auto" w:fill="auto"/>
          </w:tcPr>
          <w:p w14:paraId="07B0D156" w14:textId="77777777" w:rsidR="00163350" w:rsidRPr="005F70FB" w:rsidRDefault="00163350" w:rsidP="00E74266">
            <w:pPr>
              <w:pStyle w:val="GlossEng2ptafter"/>
            </w:pPr>
            <w:r w:rsidRPr="005F70FB">
              <w:t>see</w:t>
            </w:r>
          </w:p>
        </w:tc>
        <w:tc>
          <w:tcPr>
            <w:tcW w:w="489" w:type="dxa"/>
            <w:shd w:val="clear" w:color="auto" w:fill="auto"/>
          </w:tcPr>
          <w:p w14:paraId="255B8239" w14:textId="77777777" w:rsidR="00163350" w:rsidRPr="005F70FB" w:rsidRDefault="00163350" w:rsidP="00E74266">
            <w:pPr>
              <w:pStyle w:val="GlossEng2ptafter"/>
            </w:pPr>
            <w:r w:rsidRPr="005F70FB">
              <w:rPr>
                <w:rStyle w:val="ChSmallCaps"/>
              </w:rPr>
              <w:t>2sg</w:t>
            </w:r>
          </w:p>
        </w:tc>
        <w:tc>
          <w:tcPr>
            <w:tcW w:w="790" w:type="dxa"/>
            <w:shd w:val="clear" w:color="auto" w:fill="auto"/>
          </w:tcPr>
          <w:p w14:paraId="429F7E1A" w14:textId="77777777" w:rsidR="00163350" w:rsidRPr="005F70FB" w:rsidRDefault="00163350" w:rsidP="00E74266">
            <w:pPr>
              <w:pStyle w:val="GlossEng2ptafter"/>
            </w:pPr>
            <w:r w:rsidRPr="005F70FB">
              <w:t>wait</w:t>
            </w:r>
          </w:p>
        </w:tc>
      </w:tr>
      <w:tr w:rsidR="00AC23C4" w:rsidRPr="005F70FB" w14:paraId="5476039A" w14:textId="77777777" w:rsidTr="00AC23C4">
        <w:trPr>
          <w:gridAfter w:val="7"/>
          <w:wAfter w:w="3616" w:type="dxa"/>
        </w:trPr>
        <w:tc>
          <w:tcPr>
            <w:tcW w:w="709" w:type="dxa"/>
            <w:shd w:val="clear" w:color="auto" w:fill="auto"/>
          </w:tcPr>
          <w:p w14:paraId="7E904A23" w14:textId="77777777" w:rsidR="00163350" w:rsidRPr="005F70FB" w:rsidRDefault="00163350" w:rsidP="00E74266">
            <w:pPr>
              <w:pStyle w:val="O0Nwnext"/>
            </w:pPr>
          </w:p>
        </w:tc>
        <w:tc>
          <w:tcPr>
            <w:tcW w:w="540" w:type="dxa"/>
            <w:shd w:val="clear" w:color="auto" w:fill="auto"/>
          </w:tcPr>
          <w:p w14:paraId="00790C8A" w14:textId="77777777" w:rsidR="00163350" w:rsidRPr="005F70FB" w:rsidRDefault="00163350" w:rsidP="00E74266">
            <w:pPr>
              <w:pStyle w:val="Text"/>
            </w:pPr>
            <w:r w:rsidRPr="005F70FB">
              <w:t>tong</w:t>
            </w:r>
          </w:p>
        </w:tc>
        <w:tc>
          <w:tcPr>
            <w:tcW w:w="484" w:type="dxa"/>
            <w:gridSpan w:val="2"/>
            <w:shd w:val="clear" w:color="auto" w:fill="auto"/>
          </w:tcPr>
          <w:p w14:paraId="3EE2CC4B" w14:textId="77777777" w:rsidR="00163350" w:rsidRPr="005F70FB" w:rsidRDefault="00163350" w:rsidP="00E74266">
            <w:pPr>
              <w:pStyle w:val="Text"/>
            </w:pPr>
            <w:r w:rsidRPr="005F70FB">
              <w:t>dua</w:t>
            </w:r>
          </w:p>
        </w:tc>
        <w:tc>
          <w:tcPr>
            <w:tcW w:w="529" w:type="dxa"/>
            <w:gridSpan w:val="2"/>
            <w:shd w:val="clear" w:color="auto" w:fill="auto"/>
          </w:tcPr>
          <w:p w14:paraId="1DC44200" w14:textId="77777777" w:rsidR="00163350" w:rsidRPr="005F70FB" w:rsidRDefault="00163350" w:rsidP="00E74266">
            <w:pPr>
              <w:pStyle w:val="Text"/>
            </w:pPr>
            <w:r w:rsidRPr="005F70FB">
              <w:t>bla,</w:t>
            </w:r>
          </w:p>
        </w:tc>
        <w:tc>
          <w:tcPr>
            <w:tcW w:w="868" w:type="dxa"/>
            <w:gridSpan w:val="2"/>
            <w:shd w:val="clear" w:color="auto" w:fill="auto"/>
          </w:tcPr>
          <w:p w14:paraId="0D24B665" w14:textId="77777777" w:rsidR="00163350" w:rsidRPr="005F70FB" w:rsidRDefault="00163350" w:rsidP="00E74266">
            <w:pPr>
              <w:pStyle w:val="Text"/>
            </w:pPr>
            <w:r w:rsidRPr="005F70FB">
              <w:t>baru</w:t>
            </w:r>
          </w:p>
        </w:tc>
      </w:tr>
      <w:tr w:rsidR="00AC23C4" w:rsidRPr="005F70FB" w14:paraId="4751440C" w14:textId="77777777" w:rsidTr="00AC23C4">
        <w:trPr>
          <w:gridAfter w:val="7"/>
          <w:wAfter w:w="3616" w:type="dxa"/>
        </w:trPr>
        <w:tc>
          <w:tcPr>
            <w:tcW w:w="709" w:type="dxa"/>
            <w:shd w:val="clear" w:color="auto" w:fill="auto"/>
          </w:tcPr>
          <w:p w14:paraId="4E750CA7" w14:textId="77777777" w:rsidR="00163350" w:rsidRPr="005F70FB" w:rsidRDefault="00163350" w:rsidP="00E74266">
            <w:pPr>
              <w:pStyle w:val="GlossEng"/>
            </w:pPr>
          </w:p>
        </w:tc>
        <w:tc>
          <w:tcPr>
            <w:tcW w:w="540" w:type="dxa"/>
            <w:shd w:val="clear" w:color="auto" w:fill="auto"/>
          </w:tcPr>
          <w:p w14:paraId="7B73371C" w14:textId="77777777" w:rsidR="00163350" w:rsidRPr="005F70FB" w:rsidRDefault="00163350" w:rsidP="00E74266">
            <w:pPr>
              <w:pStyle w:val="GlossEng"/>
            </w:pPr>
            <w:r w:rsidRPr="005F70FB">
              <w:rPr>
                <w:rStyle w:val="ChSmallCaps"/>
              </w:rPr>
              <w:t>1pl</w:t>
            </w:r>
          </w:p>
        </w:tc>
        <w:tc>
          <w:tcPr>
            <w:tcW w:w="484" w:type="dxa"/>
            <w:gridSpan w:val="2"/>
            <w:shd w:val="clear" w:color="auto" w:fill="auto"/>
          </w:tcPr>
          <w:p w14:paraId="0E162237" w14:textId="77777777" w:rsidR="00163350" w:rsidRPr="005F70FB" w:rsidRDefault="00163350" w:rsidP="00E74266">
            <w:pPr>
              <w:pStyle w:val="GlossEng"/>
            </w:pPr>
            <w:r w:rsidRPr="005F70FB">
              <w:t>two</w:t>
            </w:r>
          </w:p>
        </w:tc>
        <w:tc>
          <w:tcPr>
            <w:tcW w:w="529" w:type="dxa"/>
            <w:gridSpan w:val="2"/>
            <w:shd w:val="clear" w:color="auto" w:fill="auto"/>
          </w:tcPr>
          <w:p w14:paraId="022B40F8" w14:textId="77777777" w:rsidR="00163350" w:rsidRPr="005F70FB" w:rsidRDefault="00163350" w:rsidP="00E74266">
            <w:pPr>
              <w:pStyle w:val="GlossEng"/>
            </w:pPr>
            <w:r w:rsidRPr="005F70FB">
              <w:t>split</w:t>
            </w:r>
          </w:p>
        </w:tc>
        <w:tc>
          <w:tcPr>
            <w:tcW w:w="868" w:type="dxa"/>
            <w:gridSpan w:val="2"/>
            <w:shd w:val="clear" w:color="auto" w:fill="auto"/>
          </w:tcPr>
          <w:p w14:paraId="50682B48" w14:textId="77777777" w:rsidR="00163350" w:rsidRPr="005F70FB" w:rsidRDefault="00163350" w:rsidP="00E74266">
            <w:pPr>
              <w:pStyle w:val="GlossEng"/>
            </w:pPr>
            <w:r w:rsidRPr="005F70FB">
              <w:t>and.then</w:t>
            </w:r>
          </w:p>
        </w:tc>
      </w:tr>
    </w:tbl>
    <w:p w14:paraId="13AC5781" w14:textId="77777777" w:rsidR="00163350" w:rsidRPr="005F70FB" w:rsidRDefault="00163350" w:rsidP="00163350">
      <w:pPr>
        <w:pStyle w:val="FreeTranslEng"/>
      </w:pPr>
      <w:r w:rsidRPr="005F70FB">
        <w:rPr>
          <w:lang w:eastAsia="en-US"/>
        </w:rPr>
        <w:t>Wili</w:t>
      </w:r>
      <w:r w:rsidRPr="005F70FB">
        <w:t>: Nofi, in a moment you chase (me down to the water), you observe (me), you wait, we two crack (the coconut) open, and then</w:t>
      </w:r>
    </w:p>
    <w:tbl>
      <w:tblPr>
        <w:tblW w:w="6134" w:type="dxa"/>
        <w:tblCellMar>
          <w:left w:w="42" w:type="dxa"/>
          <w:right w:w="42" w:type="dxa"/>
        </w:tblCellMar>
        <w:tblLook w:val="01E0" w:firstRow="1" w:lastRow="1" w:firstColumn="1" w:lastColumn="1" w:noHBand="0" w:noVBand="0"/>
      </w:tblPr>
      <w:tblGrid>
        <w:gridCol w:w="709"/>
        <w:gridCol w:w="751"/>
        <w:gridCol w:w="105"/>
        <w:gridCol w:w="408"/>
        <w:gridCol w:w="121"/>
        <w:gridCol w:w="647"/>
        <w:gridCol w:w="82"/>
        <w:gridCol w:w="429"/>
        <w:gridCol w:w="290"/>
        <w:gridCol w:w="244"/>
        <w:gridCol w:w="329"/>
        <w:gridCol w:w="366"/>
        <w:gridCol w:w="123"/>
        <w:gridCol w:w="968"/>
        <w:gridCol w:w="332"/>
        <w:gridCol w:w="230"/>
      </w:tblGrid>
      <w:tr w:rsidR="00AC23C4" w:rsidRPr="005F70FB" w14:paraId="08022E8A" w14:textId="77777777" w:rsidTr="00AC23C4">
        <w:tc>
          <w:tcPr>
            <w:tcW w:w="709" w:type="dxa"/>
            <w:shd w:val="clear" w:color="auto" w:fill="auto"/>
          </w:tcPr>
          <w:p w14:paraId="55A5ACDB" w14:textId="77777777" w:rsidR="00163350" w:rsidRPr="005F70FB" w:rsidRDefault="00163350" w:rsidP="00E74266">
            <w:pPr>
              <w:pStyle w:val="Text"/>
            </w:pPr>
            <w:r w:rsidRPr="005F70FB">
              <w:t>0002</w:t>
            </w:r>
          </w:p>
        </w:tc>
        <w:tc>
          <w:tcPr>
            <w:tcW w:w="751" w:type="dxa"/>
            <w:shd w:val="clear" w:color="auto" w:fill="auto"/>
          </w:tcPr>
          <w:p w14:paraId="4FE521DA" w14:textId="77777777" w:rsidR="00163350" w:rsidRPr="005F70FB" w:rsidRDefault="00163350" w:rsidP="00E74266">
            <w:pPr>
              <w:pStyle w:val="Text"/>
            </w:pPr>
            <w:r w:rsidRPr="005F70FB">
              <w:rPr>
                <w:szCs w:val="19"/>
              </w:rPr>
              <w:t>Nofita</w:t>
            </w:r>
            <w:r w:rsidRPr="005F70FB">
              <w:t>:</w:t>
            </w:r>
          </w:p>
        </w:tc>
        <w:tc>
          <w:tcPr>
            <w:tcW w:w="513" w:type="dxa"/>
            <w:gridSpan w:val="2"/>
            <w:shd w:val="clear" w:color="auto" w:fill="auto"/>
          </w:tcPr>
          <w:p w14:paraId="24508F4C" w14:textId="77777777" w:rsidR="00163350" w:rsidRPr="005F70FB" w:rsidRDefault="00163350" w:rsidP="00E74266">
            <w:pPr>
              <w:pStyle w:val="Text"/>
            </w:pPr>
            <w:r w:rsidRPr="005F70FB">
              <w:t>tida</w:t>
            </w:r>
          </w:p>
        </w:tc>
        <w:tc>
          <w:tcPr>
            <w:tcW w:w="768" w:type="dxa"/>
            <w:gridSpan w:val="2"/>
            <w:shd w:val="clear" w:color="auto" w:fill="auto"/>
          </w:tcPr>
          <w:p w14:paraId="41962E0D" w14:textId="77777777" w:rsidR="00163350" w:rsidRPr="005F70FB" w:rsidRDefault="00163350" w:rsidP="00E74266">
            <w:pPr>
              <w:pStyle w:val="Text"/>
            </w:pPr>
            <w:r w:rsidRPr="005F70FB">
              <w:t>usa,</w:t>
            </w:r>
          </w:p>
        </w:tc>
        <w:tc>
          <w:tcPr>
            <w:tcW w:w="801" w:type="dxa"/>
            <w:gridSpan w:val="3"/>
            <w:shd w:val="clear" w:color="auto" w:fill="auto"/>
          </w:tcPr>
          <w:p w14:paraId="39718197" w14:textId="77777777" w:rsidR="00163350" w:rsidRPr="005F70FB" w:rsidRDefault="00163350" w:rsidP="00E74266">
            <w:pPr>
              <w:pStyle w:val="Text"/>
            </w:pPr>
            <w:r w:rsidRPr="005F70FB">
              <w:t>kotor</w:t>
            </w:r>
          </w:p>
        </w:tc>
        <w:tc>
          <w:tcPr>
            <w:tcW w:w="573" w:type="dxa"/>
            <w:gridSpan w:val="2"/>
            <w:shd w:val="clear" w:color="auto" w:fill="auto"/>
          </w:tcPr>
          <w:p w14:paraId="528541AA" w14:textId="77777777" w:rsidR="00163350" w:rsidRPr="005F70FB" w:rsidRDefault="00163350" w:rsidP="00E74266">
            <w:pPr>
              <w:pStyle w:val="Text"/>
            </w:pPr>
            <w:r w:rsidRPr="005F70FB">
              <w:t>dang</w:t>
            </w:r>
          </w:p>
        </w:tc>
        <w:tc>
          <w:tcPr>
            <w:tcW w:w="489" w:type="dxa"/>
            <w:gridSpan w:val="2"/>
            <w:shd w:val="clear" w:color="auto" w:fill="auto"/>
          </w:tcPr>
          <w:p w14:paraId="5D34FF5B" w14:textId="77777777" w:rsidR="00163350" w:rsidRPr="005F70FB" w:rsidRDefault="00163350" w:rsidP="00E74266">
            <w:pPr>
              <w:pStyle w:val="Text"/>
            </w:pPr>
            <w:r w:rsidRPr="005F70FB">
              <w:t>ko</w:t>
            </w:r>
          </w:p>
        </w:tc>
        <w:tc>
          <w:tcPr>
            <w:tcW w:w="968" w:type="dxa"/>
            <w:shd w:val="clear" w:color="auto" w:fill="auto"/>
          </w:tcPr>
          <w:p w14:paraId="553535C7" w14:textId="77777777" w:rsidR="00163350" w:rsidRPr="005F70FB" w:rsidRDefault="00163350" w:rsidP="00E74266">
            <w:pPr>
              <w:pStyle w:val="Text"/>
            </w:pPr>
            <w:r w:rsidRPr="005F70FB">
              <w:t>nanti</w:t>
            </w:r>
          </w:p>
        </w:tc>
        <w:tc>
          <w:tcPr>
            <w:tcW w:w="562" w:type="dxa"/>
            <w:gridSpan w:val="2"/>
            <w:shd w:val="clear" w:color="auto" w:fill="auto"/>
          </w:tcPr>
          <w:p w14:paraId="755CE676" w14:textId="77777777" w:rsidR="00163350" w:rsidRPr="005F70FB" w:rsidRDefault="00163350" w:rsidP="00E74266">
            <w:pPr>
              <w:pStyle w:val="Text"/>
            </w:pPr>
            <w:r w:rsidRPr="005F70FB">
              <w:t>kena</w:t>
            </w:r>
          </w:p>
        </w:tc>
      </w:tr>
      <w:tr w:rsidR="00AC23C4" w:rsidRPr="005F70FB" w14:paraId="5528C681" w14:textId="77777777" w:rsidTr="00AC23C4">
        <w:tc>
          <w:tcPr>
            <w:tcW w:w="709" w:type="dxa"/>
            <w:shd w:val="clear" w:color="auto" w:fill="auto"/>
          </w:tcPr>
          <w:p w14:paraId="56C00660" w14:textId="77777777" w:rsidR="00163350" w:rsidRPr="005F70FB" w:rsidRDefault="00163350" w:rsidP="00E74266">
            <w:pPr>
              <w:pStyle w:val="GlossEng2ptafter"/>
            </w:pPr>
          </w:p>
        </w:tc>
        <w:tc>
          <w:tcPr>
            <w:tcW w:w="751" w:type="dxa"/>
            <w:shd w:val="clear" w:color="auto" w:fill="auto"/>
          </w:tcPr>
          <w:p w14:paraId="1FC16B17" w14:textId="77777777" w:rsidR="00163350" w:rsidRPr="005F70FB" w:rsidRDefault="00163350" w:rsidP="00E74266">
            <w:pPr>
              <w:pStyle w:val="GlossEng2ptafter"/>
            </w:pPr>
          </w:p>
        </w:tc>
        <w:tc>
          <w:tcPr>
            <w:tcW w:w="513" w:type="dxa"/>
            <w:gridSpan w:val="2"/>
            <w:shd w:val="clear" w:color="auto" w:fill="auto"/>
          </w:tcPr>
          <w:p w14:paraId="5A361F81" w14:textId="77777777" w:rsidR="00163350" w:rsidRPr="005F70FB" w:rsidRDefault="00163350" w:rsidP="00E74266">
            <w:pPr>
              <w:pStyle w:val="GlossEng2ptafter"/>
            </w:pPr>
            <w:r w:rsidRPr="005F70FB">
              <w:rPr>
                <w:rStyle w:val="ChSmallCaps"/>
              </w:rPr>
              <w:t>neg</w:t>
            </w:r>
          </w:p>
        </w:tc>
        <w:tc>
          <w:tcPr>
            <w:tcW w:w="768" w:type="dxa"/>
            <w:gridSpan w:val="2"/>
            <w:shd w:val="clear" w:color="auto" w:fill="auto"/>
          </w:tcPr>
          <w:p w14:paraId="69638302" w14:textId="77777777" w:rsidR="00163350" w:rsidRPr="005F70FB" w:rsidRDefault="00163350" w:rsidP="00E74266">
            <w:pPr>
              <w:pStyle w:val="GlossEng2ptafter"/>
            </w:pPr>
            <w:r w:rsidRPr="005F70FB">
              <w:t>need.to</w:t>
            </w:r>
          </w:p>
        </w:tc>
        <w:tc>
          <w:tcPr>
            <w:tcW w:w="801" w:type="dxa"/>
            <w:gridSpan w:val="3"/>
            <w:shd w:val="clear" w:color="auto" w:fill="auto"/>
          </w:tcPr>
          <w:p w14:paraId="29A5DA31" w14:textId="77777777" w:rsidR="00163350" w:rsidRPr="005F70FB" w:rsidRDefault="00163350" w:rsidP="00E74266">
            <w:pPr>
              <w:pStyle w:val="GlossEng2ptafter"/>
            </w:pPr>
            <w:r w:rsidRPr="005F70FB">
              <w:t>be.dirty</w:t>
            </w:r>
          </w:p>
        </w:tc>
        <w:tc>
          <w:tcPr>
            <w:tcW w:w="573" w:type="dxa"/>
            <w:gridSpan w:val="2"/>
            <w:shd w:val="clear" w:color="auto" w:fill="auto"/>
          </w:tcPr>
          <w:p w14:paraId="5AB043F2" w14:textId="77777777" w:rsidR="00163350" w:rsidRPr="005F70FB" w:rsidRDefault="00163350" w:rsidP="00E74266">
            <w:pPr>
              <w:pStyle w:val="GlossEng2ptafter"/>
            </w:pPr>
            <w:r w:rsidRPr="005F70FB">
              <w:t>and</w:t>
            </w:r>
          </w:p>
        </w:tc>
        <w:tc>
          <w:tcPr>
            <w:tcW w:w="489" w:type="dxa"/>
            <w:gridSpan w:val="2"/>
            <w:shd w:val="clear" w:color="auto" w:fill="auto"/>
          </w:tcPr>
          <w:p w14:paraId="372B72F5" w14:textId="77777777" w:rsidR="00163350" w:rsidRPr="005F70FB" w:rsidRDefault="00163350" w:rsidP="00E74266">
            <w:pPr>
              <w:pStyle w:val="GlossEng2ptafter"/>
            </w:pPr>
            <w:r w:rsidRPr="005F70FB">
              <w:rPr>
                <w:rStyle w:val="ChSmallCaps"/>
              </w:rPr>
              <w:t>2sg</w:t>
            </w:r>
          </w:p>
        </w:tc>
        <w:tc>
          <w:tcPr>
            <w:tcW w:w="968" w:type="dxa"/>
            <w:shd w:val="clear" w:color="auto" w:fill="auto"/>
          </w:tcPr>
          <w:p w14:paraId="18E5E4E4" w14:textId="77777777" w:rsidR="00163350" w:rsidRPr="005F70FB" w:rsidRDefault="00163350" w:rsidP="00E74266">
            <w:pPr>
              <w:pStyle w:val="GlossEng2ptafter"/>
            </w:pPr>
            <w:r w:rsidRPr="005F70FB">
              <w:t>very.soon</w:t>
            </w:r>
          </w:p>
        </w:tc>
        <w:tc>
          <w:tcPr>
            <w:tcW w:w="562" w:type="dxa"/>
            <w:gridSpan w:val="2"/>
            <w:shd w:val="clear" w:color="auto" w:fill="auto"/>
          </w:tcPr>
          <w:p w14:paraId="468AC808" w14:textId="77777777" w:rsidR="00163350" w:rsidRPr="005F70FB" w:rsidRDefault="00163350" w:rsidP="00E74266">
            <w:pPr>
              <w:pStyle w:val="GlossEng2ptafter"/>
            </w:pPr>
            <w:r w:rsidRPr="005F70FB">
              <w:t>hit</w:t>
            </w:r>
          </w:p>
        </w:tc>
      </w:tr>
      <w:tr w:rsidR="00AC23C4" w:rsidRPr="005F70FB" w14:paraId="31EDF768" w14:textId="77777777" w:rsidTr="00AC23C4">
        <w:trPr>
          <w:gridAfter w:val="1"/>
          <w:wAfter w:w="230" w:type="dxa"/>
        </w:trPr>
        <w:tc>
          <w:tcPr>
            <w:tcW w:w="709" w:type="dxa"/>
            <w:shd w:val="clear" w:color="auto" w:fill="auto"/>
          </w:tcPr>
          <w:p w14:paraId="18541669" w14:textId="77777777" w:rsidR="00163350" w:rsidRPr="005F70FB" w:rsidRDefault="00163350" w:rsidP="00E74266">
            <w:pPr>
              <w:pStyle w:val="O0Nwnext"/>
            </w:pPr>
          </w:p>
        </w:tc>
        <w:tc>
          <w:tcPr>
            <w:tcW w:w="856" w:type="dxa"/>
            <w:gridSpan w:val="2"/>
            <w:shd w:val="clear" w:color="auto" w:fill="auto"/>
          </w:tcPr>
          <w:p w14:paraId="6CEC81EC" w14:textId="77777777" w:rsidR="00163350" w:rsidRPr="005F70FB" w:rsidRDefault="00163350" w:rsidP="00E74266">
            <w:pPr>
              <w:pStyle w:val="Text"/>
            </w:pPr>
            <w:r w:rsidRPr="005F70FB">
              <w:t>picaang,</w:t>
            </w:r>
          </w:p>
        </w:tc>
        <w:tc>
          <w:tcPr>
            <w:tcW w:w="529" w:type="dxa"/>
            <w:gridSpan w:val="2"/>
            <w:shd w:val="clear" w:color="auto" w:fill="auto"/>
          </w:tcPr>
          <w:p w14:paraId="48413B63" w14:textId="77777777" w:rsidR="00163350" w:rsidRPr="005F70FB" w:rsidRDefault="00163350" w:rsidP="00E74266">
            <w:pPr>
              <w:pStyle w:val="Text"/>
            </w:pPr>
            <w:r w:rsidRPr="005F70FB">
              <w:t>kam</w:t>
            </w:r>
          </w:p>
        </w:tc>
        <w:tc>
          <w:tcPr>
            <w:tcW w:w="729" w:type="dxa"/>
            <w:gridSpan w:val="2"/>
            <w:shd w:val="clear" w:color="auto" w:fill="auto"/>
          </w:tcPr>
          <w:p w14:paraId="09901A29" w14:textId="77777777" w:rsidR="00163350" w:rsidRPr="005F70FB" w:rsidRDefault="00163350" w:rsidP="00E74266">
            <w:pPr>
              <w:pStyle w:val="Text"/>
            </w:pPr>
            <w:r w:rsidRPr="005F70FB">
              <w:t>dengar</w:t>
            </w:r>
          </w:p>
        </w:tc>
        <w:tc>
          <w:tcPr>
            <w:tcW w:w="429" w:type="dxa"/>
            <w:shd w:val="clear" w:color="auto" w:fill="auto"/>
          </w:tcPr>
          <w:p w14:paraId="78485E86" w14:textId="77777777" w:rsidR="00163350" w:rsidRPr="005F70FB" w:rsidRDefault="00163350" w:rsidP="00E74266">
            <w:pPr>
              <w:pStyle w:val="Text"/>
            </w:pPr>
            <w:r w:rsidRPr="005F70FB">
              <w:t>ato</w:t>
            </w:r>
          </w:p>
        </w:tc>
        <w:tc>
          <w:tcPr>
            <w:tcW w:w="534" w:type="dxa"/>
            <w:gridSpan w:val="2"/>
            <w:shd w:val="clear" w:color="auto" w:fill="auto"/>
          </w:tcPr>
          <w:p w14:paraId="0B5F2D66" w14:textId="77777777" w:rsidR="00163350" w:rsidRPr="005F70FB" w:rsidRDefault="00163350" w:rsidP="00E74266">
            <w:pPr>
              <w:pStyle w:val="Text"/>
            </w:pPr>
            <w:r w:rsidRPr="005F70FB">
              <w:t>tida,</w:t>
            </w:r>
          </w:p>
        </w:tc>
        <w:tc>
          <w:tcPr>
            <w:tcW w:w="695" w:type="dxa"/>
            <w:gridSpan w:val="2"/>
            <w:shd w:val="clear" w:color="auto" w:fill="auto"/>
          </w:tcPr>
          <w:p w14:paraId="5D5D5920" w14:textId="77777777" w:rsidR="00163350" w:rsidRPr="005F70FB" w:rsidRDefault="00163350" w:rsidP="00E74266">
            <w:pPr>
              <w:pStyle w:val="Text"/>
            </w:pPr>
            <w:r w:rsidRPr="005F70FB">
              <w:t>terlalu</w:t>
            </w:r>
          </w:p>
        </w:tc>
        <w:tc>
          <w:tcPr>
            <w:tcW w:w="1423" w:type="dxa"/>
            <w:gridSpan w:val="3"/>
            <w:shd w:val="clear" w:color="auto" w:fill="auto"/>
          </w:tcPr>
          <w:p w14:paraId="61310DDE" w14:textId="77777777" w:rsidR="00163350" w:rsidRPr="005F70FB" w:rsidRDefault="00163350" w:rsidP="00E74266">
            <w:pPr>
              <w:pStyle w:val="Text"/>
            </w:pPr>
            <w:r w:rsidRPr="005F70FB">
              <w:t>nakal</w:t>
            </w:r>
          </w:p>
        </w:tc>
      </w:tr>
      <w:tr w:rsidR="00AC23C4" w:rsidRPr="005F70FB" w14:paraId="668503AB" w14:textId="77777777" w:rsidTr="00AC23C4">
        <w:trPr>
          <w:gridAfter w:val="1"/>
          <w:wAfter w:w="230" w:type="dxa"/>
        </w:trPr>
        <w:tc>
          <w:tcPr>
            <w:tcW w:w="709" w:type="dxa"/>
            <w:shd w:val="clear" w:color="auto" w:fill="auto"/>
          </w:tcPr>
          <w:p w14:paraId="113930FE" w14:textId="77777777" w:rsidR="00163350" w:rsidRPr="005F70FB" w:rsidRDefault="00163350" w:rsidP="00E74266">
            <w:pPr>
              <w:pStyle w:val="GlossEng"/>
            </w:pPr>
          </w:p>
        </w:tc>
        <w:tc>
          <w:tcPr>
            <w:tcW w:w="856" w:type="dxa"/>
            <w:gridSpan w:val="2"/>
            <w:shd w:val="clear" w:color="auto" w:fill="auto"/>
          </w:tcPr>
          <w:p w14:paraId="5A193C71" w14:textId="77777777" w:rsidR="00163350" w:rsidRPr="005F70FB" w:rsidRDefault="00163350" w:rsidP="00E74266">
            <w:pPr>
              <w:pStyle w:val="GlossEng"/>
            </w:pPr>
            <w:r w:rsidRPr="005F70FB">
              <w:t>splinter</w:t>
            </w:r>
          </w:p>
        </w:tc>
        <w:tc>
          <w:tcPr>
            <w:tcW w:w="529" w:type="dxa"/>
            <w:gridSpan w:val="2"/>
            <w:shd w:val="clear" w:color="auto" w:fill="auto"/>
          </w:tcPr>
          <w:p w14:paraId="15308F6C" w14:textId="77777777" w:rsidR="00163350" w:rsidRPr="005F70FB" w:rsidRDefault="00163350" w:rsidP="00E74266">
            <w:pPr>
              <w:pStyle w:val="GlossEng"/>
            </w:pPr>
            <w:r w:rsidRPr="005F70FB">
              <w:rPr>
                <w:rStyle w:val="ChSmallCaps"/>
              </w:rPr>
              <w:t>2pl</w:t>
            </w:r>
          </w:p>
        </w:tc>
        <w:tc>
          <w:tcPr>
            <w:tcW w:w="729" w:type="dxa"/>
            <w:gridSpan w:val="2"/>
            <w:shd w:val="clear" w:color="auto" w:fill="auto"/>
          </w:tcPr>
          <w:p w14:paraId="02FAE9F2" w14:textId="77777777" w:rsidR="00163350" w:rsidRPr="005F70FB" w:rsidRDefault="00163350" w:rsidP="00E74266">
            <w:pPr>
              <w:pStyle w:val="GlossEng"/>
            </w:pPr>
            <w:r w:rsidRPr="005F70FB">
              <w:t>hear</w:t>
            </w:r>
          </w:p>
        </w:tc>
        <w:tc>
          <w:tcPr>
            <w:tcW w:w="429" w:type="dxa"/>
            <w:shd w:val="clear" w:color="auto" w:fill="auto"/>
          </w:tcPr>
          <w:p w14:paraId="6EED95DE" w14:textId="77777777" w:rsidR="00163350" w:rsidRPr="005F70FB" w:rsidRDefault="00163350" w:rsidP="00E74266">
            <w:pPr>
              <w:pStyle w:val="GlossEng"/>
            </w:pPr>
            <w:r w:rsidRPr="005F70FB">
              <w:t>or</w:t>
            </w:r>
          </w:p>
        </w:tc>
        <w:tc>
          <w:tcPr>
            <w:tcW w:w="534" w:type="dxa"/>
            <w:gridSpan w:val="2"/>
            <w:shd w:val="clear" w:color="auto" w:fill="auto"/>
          </w:tcPr>
          <w:p w14:paraId="2B9B6541" w14:textId="77777777" w:rsidR="00163350" w:rsidRPr="005F70FB" w:rsidRDefault="00163350" w:rsidP="00E74266">
            <w:pPr>
              <w:pStyle w:val="GlossEng"/>
            </w:pPr>
            <w:r w:rsidRPr="005F70FB">
              <w:rPr>
                <w:rStyle w:val="ChSmallCaps"/>
              </w:rPr>
              <w:t>neg</w:t>
            </w:r>
          </w:p>
        </w:tc>
        <w:tc>
          <w:tcPr>
            <w:tcW w:w="695" w:type="dxa"/>
            <w:gridSpan w:val="2"/>
            <w:shd w:val="clear" w:color="auto" w:fill="auto"/>
          </w:tcPr>
          <w:p w14:paraId="038845E9" w14:textId="77777777" w:rsidR="00163350" w:rsidRPr="005F70FB" w:rsidRDefault="00163350" w:rsidP="00E74266">
            <w:pPr>
              <w:pStyle w:val="GlossEng"/>
            </w:pPr>
            <w:r w:rsidRPr="005F70FB">
              <w:t>too</w:t>
            </w:r>
          </w:p>
        </w:tc>
        <w:tc>
          <w:tcPr>
            <w:tcW w:w="1423" w:type="dxa"/>
            <w:gridSpan w:val="3"/>
            <w:shd w:val="clear" w:color="auto" w:fill="auto"/>
          </w:tcPr>
          <w:p w14:paraId="1DEEA036" w14:textId="77777777" w:rsidR="00163350" w:rsidRPr="005F70FB" w:rsidRDefault="00163350" w:rsidP="00E74266">
            <w:pPr>
              <w:pStyle w:val="GlossEng"/>
            </w:pPr>
            <w:r w:rsidRPr="005F70FB">
              <w:t>be.mischievous</w:t>
            </w:r>
          </w:p>
        </w:tc>
      </w:tr>
    </w:tbl>
    <w:p w14:paraId="17EA9EF9" w14:textId="13758AE5" w:rsidR="00163350" w:rsidRPr="005F70FB" w:rsidRDefault="00163350" w:rsidP="00163350">
      <w:pPr>
        <w:pStyle w:val="FreeTranslEng15pt"/>
      </w:pPr>
      <w:r w:rsidRPr="005F70FB">
        <w:rPr>
          <w:szCs w:val="19"/>
        </w:rPr>
        <w:t>Nofita</w:t>
      </w:r>
      <w:r w:rsidRPr="005F70FB">
        <w:t>: don</w:t>
      </w:r>
      <w:r w:rsidR="00B7093A" w:rsidRPr="005F70FB">
        <w:t>’</w:t>
      </w:r>
      <w:r w:rsidRPr="005F70FB">
        <w:t>t (go down to the beach, it</w:t>
      </w:r>
      <w:r w:rsidR="00B7093A" w:rsidRPr="005F70FB">
        <w:t>’</w:t>
      </w:r>
      <w:r w:rsidRPr="005F70FB">
        <w:t>s) dirty, and later you</w:t>
      </w:r>
      <w:r w:rsidR="00B7093A" w:rsidRPr="005F70FB">
        <w:t>’</w:t>
      </w:r>
      <w:r w:rsidRPr="005F70FB">
        <w:t>ll run into broken glass and cans, are you listening or not?!, (you</w:t>
      </w:r>
      <w:r w:rsidR="00B7093A" w:rsidRPr="005F70FB">
        <w:t>’</w:t>
      </w:r>
      <w:r w:rsidRPr="005F70FB">
        <w:t>re) too naughty!</w:t>
      </w:r>
    </w:p>
    <w:p w14:paraId="1EE186DC" w14:textId="77777777" w:rsidR="00714650" w:rsidRPr="005F70FB" w:rsidRDefault="009E37B6" w:rsidP="002A1DBD">
      <w:pPr>
        <w:pStyle w:val="Heading3"/>
        <w:numPr>
          <w:ilvl w:val="2"/>
          <w:numId w:val="19"/>
        </w:numPr>
      </w:pPr>
      <w:bookmarkStart w:id="5339" w:name="_Toc440455775"/>
      <w:r w:rsidRPr="005F70FB">
        <w:t>Hortatory: Bathe in the ocean!</w:t>
      </w:r>
      <w:bookmarkEnd w:id="5339"/>
    </w:p>
    <w:tbl>
      <w:tblPr>
        <w:tblW w:w="0" w:type="auto"/>
        <w:tblCellMar>
          <w:left w:w="42" w:type="dxa"/>
          <w:right w:w="42" w:type="dxa"/>
        </w:tblCellMar>
        <w:tblLook w:val="01E0" w:firstRow="1" w:lastRow="1" w:firstColumn="1" w:lastColumn="1" w:noHBand="0" w:noVBand="0"/>
      </w:tblPr>
      <w:tblGrid>
        <w:gridCol w:w="1304"/>
        <w:gridCol w:w="3219"/>
      </w:tblGrid>
      <w:tr w:rsidR="00133AF5" w:rsidRPr="005F70FB" w14:paraId="0864F38A" w14:textId="77777777" w:rsidTr="00AC23C4">
        <w:tc>
          <w:tcPr>
            <w:tcW w:w="1304" w:type="dxa"/>
            <w:shd w:val="clear" w:color="auto" w:fill="auto"/>
          </w:tcPr>
          <w:p w14:paraId="4CFF5593" w14:textId="77777777" w:rsidR="00133AF5" w:rsidRPr="005F70FB" w:rsidRDefault="00133AF5" w:rsidP="00E74266">
            <w:r w:rsidRPr="005F70FB">
              <w:t>File name:</w:t>
            </w:r>
          </w:p>
        </w:tc>
        <w:tc>
          <w:tcPr>
            <w:tcW w:w="3219" w:type="dxa"/>
            <w:shd w:val="clear" w:color="auto" w:fill="auto"/>
          </w:tcPr>
          <w:p w14:paraId="7A82D652" w14:textId="77777777" w:rsidR="00133AF5" w:rsidRPr="005F70FB" w:rsidRDefault="00133AF5" w:rsidP="00E74266">
            <w:r w:rsidRPr="005F70FB">
              <w:t>080917-006-CvHt</w:t>
            </w:r>
          </w:p>
        </w:tc>
      </w:tr>
      <w:tr w:rsidR="00133AF5" w:rsidRPr="005F70FB" w14:paraId="44EA1FFD" w14:textId="77777777" w:rsidTr="00AC23C4">
        <w:tc>
          <w:tcPr>
            <w:tcW w:w="1304" w:type="dxa"/>
            <w:shd w:val="clear" w:color="auto" w:fill="auto"/>
          </w:tcPr>
          <w:p w14:paraId="23DFB067" w14:textId="77777777" w:rsidR="00133AF5" w:rsidRPr="005F70FB" w:rsidRDefault="00133AF5" w:rsidP="00E74266">
            <w:r w:rsidRPr="005F70FB">
              <w:t>Text type:</w:t>
            </w:r>
          </w:p>
        </w:tc>
        <w:tc>
          <w:tcPr>
            <w:tcW w:w="3219" w:type="dxa"/>
            <w:shd w:val="clear" w:color="auto" w:fill="auto"/>
          </w:tcPr>
          <w:p w14:paraId="577F2CE5" w14:textId="77777777" w:rsidR="00133AF5" w:rsidRPr="005F70FB" w:rsidRDefault="00133AF5" w:rsidP="00E74266">
            <w:r w:rsidRPr="005F70FB">
              <w:t>Conversation, spontaneous: Hortatory</w:t>
            </w:r>
          </w:p>
        </w:tc>
      </w:tr>
      <w:tr w:rsidR="00133AF5" w:rsidRPr="005F70FB" w14:paraId="72D0CBB2" w14:textId="77777777" w:rsidTr="00AC23C4">
        <w:tc>
          <w:tcPr>
            <w:tcW w:w="1304" w:type="dxa"/>
            <w:shd w:val="clear" w:color="auto" w:fill="auto"/>
          </w:tcPr>
          <w:p w14:paraId="64D9FBBC" w14:textId="77777777" w:rsidR="00133AF5" w:rsidRPr="005F70FB" w:rsidRDefault="00133AF5" w:rsidP="00E74266">
            <w:r w:rsidRPr="005F70FB">
              <w:t>Interlocutors:</w:t>
            </w:r>
          </w:p>
        </w:tc>
        <w:tc>
          <w:tcPr>
            <w:tcW w:w="3219" w:type="dxa"/>
            <w:shd w:val="clear" w:color="auto" w:fill="auto"/>
          </w:tcPr>
          <w:p w14:paraId="199B386F" w14:textId="77777777" w:rsidR="00133AF5" w:rsidRPr="005F70FB" w:rsidRDefault="00133AF5" w:rsidP="00E74266">
            <w:r w:rsidRPr="005F70FB">
              <w:t>3 male children,</w:t>
            </w:r>
            <w:r w:rsidRPr="005F70FB">
              <w:rPr>
                <w:rStyle w:val="FootnoteReference"/>
              </w:rPr>
              <w:footnoteReference w:id="267"/>
            </w:r>
            <w:r w:rsidRPr="005F70FB">
              <w:t xml:space="preserve"> 2 older females</w:t>
            </w:r>
          </w:p>
        </w:tc>
      </w:tr>
      <w:tr w:rsidR="00133AF5" w:rsidRPr="005F70FB" w14:paraId="1BF3A962" w14:textId="77777777" w:rsidTr="00AC23C4">
        <w:tc>
          <w:tcPr>
            <w:tcW w:w="1304" w:type="dxa"/>
            <w:shd w:val="clear" w:color="auto" w:fill="auto"/>
          </w:tcPr>
          <w:p w14:paraId="4F234F8B" w14:textId="77777777" w:rsidR="00133AF5" w:rsidRPr="005F70FB" w:rsidRDefault="00133AF5" w:rsidP="00E74266">
            <w:r w:rsidRPr="005F70FB">
              <w:t>Length (min.):</w:t>
            </w:r>
          </w:p>
        </w:tc>
        <w:tc>
          <w:tcPr>
            <w:tcW w:w="3219" w:type="dxa"/>
            <w:shd w:val="clear" w:color="auto" w:fill="auto"/>
          </w:tcPr>
          <w:p w14:paraId="18AF6648" w14:textId="77777777" w:rsidR="00133AF5" w:rsidRPr="005F70FB" w:rsidRDefault="00133AF5" w:rsidP="00E74266">
            <w:r w:rsidRPr="005F70FB">
              <w:t>1:00</w:t>
            </w:r>
          </w:p>
        </w:tc>
      </w:tr>
    </w:tbl>
    <w:p w14:paraId="6DB5C42E" w14:textId="77777777" w:rsidR="00133AF5" w:rsidRPr="005F70FB" w:rsidRDefault="00133AF5" w:rsidP="00133AF5">
      <w:pPr>
        <w:pStyle w:val="Body0500after"/>
      </w:pPr>
    </w:p>
    <w:tbl>
      <w:tblPr>
        <w:tblW w:w="0" w:type="auto"/>
        <w:tblCellMar>
          <w:left w:w="42" w:type="dxa"/>
          <w:right w:w="42" w:type="dxa"/>
        </w:tblCellMar>
        <w:tblLook w:val="01E0" w:firstRow="1" w:lastRow="1" w:firstColumn="1" w:lastColumn="1" w:noHBand="0" w:noVBand="0"/>
      </w:tblPr>
      <w:tblGrid>
        <w:gridCol w:w="709"/>
        <w:gridCol w:w="529"/>
        <w:gridCol w:w="222"/>
        <w:gridCol w:w="706"/>
        <w:gridCol w:w="716"/>
        <w:gridCol w:w="29"/>
        <w:gridCol w:w="489"/>
        <w:gridCol w:w="11"/>
        <w:gridCol w:w="502"/>
        <w:gridCol w:w="193"/>
        <w:gridCol w:w="563"/>
        <w:gridCol w:w="10"/>
        <w:gridCol w:w="585"/>
        <w:gridCol w:w="765"/>
      </w:tblGrid>
      <w:tr w:rsidR="00AC23C4" w:rsidRPr="005F70FB" w14:paraId="016D7B66" w14:textId="77777777" w:rsidTr="00640703">
        <w:tc>
          <w:tcPr>
            <w:tcW w:w="709" w:type="dxa"/>
            <w:shd w:val="clear" w:color="auto" w:fill="auto"/>
          </w:tcPr>
          <w:p w14:paraId="7133FFA9" w14:textId="77777777" w:rsidR="00133AF5" w:rsidRPr="005F70FB" w:rsidRDefault="00133AF5" w:rsidP="00E74266">
            <w:pPr>
              <w:pStyle w:val="O0Nwnext"/>
            </w:pPr>
            <w:r w:rsidRPr="005F70FB">
              <w:t>0001</w:t>
            </w:r>
          </w:p>
        </w:tc>
        <w:tc>
          <w:tcPr>
            <w:tcW w:w="751" w:type="dxa"/>
            <w:gridSpan w:val="2"/>
            <w:shd w:val="clear" w:color="auto" w:fill="auto"/>
          </w:tcPr>
          <w:p w14:paraId="72E3E669" w14:textId="77777777" w:rsidR="00133AF5" w:rsidRPr="005F70FB" w:rsidRDefault="00133AF5" w:rsidP="00E74266">
            <w:pPr>
              <w:pStyle w:val="Text"/>
            </w:pPr>
            <w:r w:rsidRPr="005F70FB">
              <w:rPr>
                <w:szCs w:val="19"/>
              </w:rPr>
              <w:t>Nofita</w:t>
            </w:r>
            <w:r w:rsidRPr="005F70FB">
              <w:t>:</w:t>
            </w:r>
          </w:p>
        </w:tc>
        <w:tc>
          <w:tcPr>
            <w:tcW w:w="706" w:type="dxa"/>
            <w:shd w:val="clear" w:color="auto" w:fill="auto"/>
          </w:tcPr>
          <w:p w14:paraId="2C0B3944" w14:textId="77777777" w:rsidR="00133AF5" w:rsidRPr="005F70FB" w:rsidRDefault="00133AF5" w:rsidP="00E74266">
            <w:pPr>
              <w:pStyle w:val="Text"/>
            </w:pPr>
            <w:r w:rsidRPr="005F70FB">
              <w:t>kepala</w:t>
            </w:r>
          </w:p>
        </w:tc>
        <w:tc>
          <w:tcPr>
            <w:tcW w:w="745" w:type="dxa"/>
            <w:gridSpan w:val="2"/>
            <w:shd w:val="clear" w:color="auto" w:fill="auto"/>
          </w:tcPr>
          <w:p w14:paraId="45A0A791" w14:textId="77777777" w:rsidR="00133AF5" w:rsidRPr="005F70FB" w:rsidRDefault="00133AF5" w:rsidP="00E74266">
            <w:pPr>
              <w:pStyle w:val="Text"/>
            </w:pPr>
            <w:r w:rsidRPr="005F70FB">
              <w:t>sakit</w:t>
            </w:r>
          </w:p>
        </w:tc>
        <w:tc>
          <w:tcPr>
            <w:tcW w:w="489" w:type="dxa"/>
            <w:shd w:val="clear" w:color="auto" w:fill="auto"/>
          </w:tcPr>
          <w:p w14:paraId="3F49328D" w14:textId="77777777" w:rsidR="00133AF5" w:rsidRPr="005F70FB" w:rsidRDefault="00133AF5" w:rsidP="00E74266">
            <w:pPr>
              <w:pStyle w:val="Text"/>
            </w:pPr>
            <w:r w:rsidRPr="005F70FB">
              <w:t>sa</w:t>
            </w:r>
          </w:p>
        </w:tc>
        <w:tc>
          <w:tcPr>
            <w:tcW w:w="513" w:type="dxa"/>
            <w:gridSpan w:val="2"/>
            <w:shd w:val="clear" w:color="auto" w:fill="auto"/>
          </w:tcPr>
          <w:p w14:paraId="762532FF" w14:textId="77777777" w:rsidR="00133AF5" w:rsidRPr="005F70FB" w:rsidRDefault="00133AF5" w:rsidP="00E74266">
            <w:pPr>
              <w:pStyle w:val="Text"/>
            </w:pPr>
            <w:r w:rsidRPr="005F70FB">
              <w:t>tra</w:t>
            </w:r>
          </w:p>
        </w:tc>
        <w:tc>
          <w:tcPr>
            <w:tcW w:w="756" w:type="dxa"/>
            <w:gridSpan w:val="2"/>
            <w:shd w:val="clear" w:color="auto" w:fill="auto"/>
          </w:tcPr>
          <w:p w14:paraId="0C22506F" w14:textId="77777777" w:rsidR="00133AF5" w:rsidRPr="005F70FB" w:rsidRDefault="00133AF5" w:rsidP="00E74266">
            <w:pPr>
              <w:pStyle w:val="Text"/>
            </w:pPr>
            <w:r w:rsidRPr="005F70FB">
              <w:t>bisa</w:t>
            </w:r>
          </w:p>
        </w:tc>
        <w:tc>
          <w:tcPr>
            <w:tcW w:w="595" w:type="dxa"/>
            <w:gridSpan w:val="2"/>
            <w:shd w:val="clear" w:color="auto" w:fill="auto"/>
          </w:tcPr>
          <w:p w14:paraId="1B74661A" w14:textId="77777777" w:rsidR="00133AF5" w:rsidRPr="005F70FB" w:rsidRDefault="00133AF5" w:rsidP="00E74266">
            <w:pPr>
              <w:pStyle w:val="Text"/>
            </w:pPr>
            <w:r w:rsidRPr="005F70FB">
              <w:t>bicara</w:t>
            </w:r>
          </w:p>
        </w:tc>
        <w:tc>
          <w:tcPr>
            <w:tcW w:w="765" w:type="dxa"/>
            <w:shd w:val="clear" w:color="auto" w:fill="auto"/>
          </w:tcPr>
          <w:p w14:paraId="5B7DBAA0" w14:textId="77777777" w:rsidR="00133AF5" w:rsidRPr="005F70FB" w:rsidRDefault="00133AF5" w:rsidP="00E74266">
            <w:pPr>
              <w:pStyle w:val="Text"/>
            </w:pPr>
            <w:r w:rsidRPr="005F70FB">
              <w:t>banyak,</w:t>
            </w:r>
          </w:p>
        </w:tc>
      </w:tr>
      <w:tr w:rsidR="00AC23C4" w:rsidRPr="005F70FB" w14:paraId="7BF5C52C" w14:textId="77777777" w:rsidTr="00640703">
        <w:tc>
          <w:tcPr>
            <w:tcW w:w="709" w:type="dxa"/>
            <w:shd w:val="clear" w:color="auto" w:fill="auto"/>
          </w:tcPr>
          <w:p w14:paraId="6023A16A" w14:textId="77777777" w:rsidR="00133AF5" w:rsidRPr="005F70FB" w:rsidRDefault="00133AF5" w:rsidP="00E74266">
            <w:pPr>
              <w:pStyle w:val="GlossEng2ptafter"/>
            </w:pPr>
          </w:p>
        </w:tc>
        <w:tc>
          <w:tcPr>
            <w:tcW w:w="751" w:type="dxa"/>
            <w:gridSpan w:val="2"/>
            <w:shd w:val="clear" w:color="auto" w:fill="auto"/>
          </w:tcPr>
          <w:p w14:paraId="51F4438A" w14:textId="77777777" w:rsidR="00133AF5" w:rsidRPr="005F70FB" w:rsidRDefault="00133AF5" w:rsidP="00E74266">
            <w:pPr>
              <w:pStyle w:val="GlossEng2ptafter"/>
            </w:pPr>
          </w:p>
        </w:tc>
        <w:tc>
          <w:tcPr>
            <w:tcW w:w="706" w:type="dxa"/>
            <w:shd w:val="clear" w:color="auto" w:fill="auto"/>
          </w:tcPr>
          <w:p w14:paraId="22CFD6E2" w14:textId="77777777" w:rsidR="00133AF5" w:rsidRPr="005F70FB" w:rsidRDefault="00133AF5" w:rsidP="00E74266">
            <w:pPr>
              <w:pStyle w:val="GlossEng2ptafter"/>
            </w:pPr>
            <w:r w:rsidRPr="005F70FB">
              <w:t>head</w:t>
            </w:r>
          </w:p>
        </w:tc>
        <w:tc>
          <w:tcPr>
            <w:tcW w:w="745" w:type="dxa"/>
            <w:gridSpan w:val="2"/>
            <w:shd w:val="clear" w:color="auto" w:fill="auto"/>
          </w:tcPr>
          <w:p w14:paraId="1A735619" w14:textId="77777777" w:rsidR="00133AF5" w:rsidRPr="005F70FB" w:rsidRDefault="00133AF5" w:rsidP="00E74266">
            <w:pPr>
              <w:pStyle w:val="GlossEng2ptafter"/>
            </w:pPr>
            <w:r w:rsidRPr="005F70FB">
              <w:t>be.sick</w:t>
            </w:r>
          </w:p>
        </w:tc>
        <w:tc>
          <w:tcPr>
            <w:tcW w:w="489" w:type="dxa"/>
            <w:shd w:val="clear" w:color="auto" w:fill="auto"/>
          </w:tcPr>
          <w:p w14:paraId="55BAC72F" w14:textId="77777777" w:rsidR="00133AF5" w:rsidRPr="005F70FB" w:rsidRDefault="00133AF5" w:rsidP="00E74266">
            <w:pPr>
              <w:pStyle w:val="GlossEng2ptafter"/>
            </w:pPr>
            <w:r w:rsidRPr="005F70FB">
              <w:rPr>
                <w:rStyle w:val="ChSmallCaps"/>
              </w:rPr>
              <w:t>1sg</w:t>
            </w:r>
          </w:p>
        </w:tc>
        <w:tc>
          <w:tcPr>
            <w:tcW w:w="513" w:type="dxa"/>
            <w:gridSpan w:val="2"/>
            <w:shd w:val="clear" w:color="auto" w:fill="auto"/>
          </w:tcPr>
          <w:p w14:paraId="79784890" w14:textId="77777777" w:rsidR="00133AF5" w:rsidRPr="005F70FB" w:rsidRDefault="00133AF5" w:rsidP="00E74266">
            <w:pPr>
              <w:pStyle w:val="GlossEng2ptafter"/>
            </w:pPr>
            <w:r w:rsidRPr="005F70FB">
              <w:rPr>
                <w:rStyle w:val="ChSmallCaps"/>
              </w:rPr>
              <w:t>neg</w:t>
            </w:r>
          </w:p>
        </w:tc>
        <w:tc>
          <w:tcPr>
            <w:tcW w:w="756" w:type="dxa"/>
            <w:gridSpan w:val="2"/>
            <w:shd w:val="clear" w:color="auto" w:fill="auto"/>
          </w:tcPr>
          <w:p w14:paraId="1684AB22" w14:textId="38BD006A" w:rsidR="00133AF5" w:rsidRPr="005F70FB" w:rsidRDefault="00640703" w:rsidP="00E74266">
            <w:pPr>
              <w:pStyle w:val="GlossEng2ptafter"/>
            </w:pPr>
            <w:r>
              <w:t>be.</w:t>
            </w:r>
            <w:r w:rsidR="00133AF5" w:rsidRPr="005F70FB">
              <w:t>able</w:t>
            </w:r>
          </w:p>
        </w:tc>
        <w:tc>
          <w:tcPr>
            <w:tcW w:w="595" w:type="dxa"/>
            <w:gridSpan w:val="2"/>
            <w:shd w:val="clear" w:color="auto" w:fill="auto"/>
          </w:tcPr>
          <w:p w14:paraId="7AA603B3" w14:textId="77777777" w:rsidR="00133AF5" w:rsidRPr="005F70FB" w:rsidRDefault="00133AF5" w:rsidP="00E74266">
            <w:pPr>
              <w:pStyle w:val="GlossEng2ptafter"/>
            </w:pPr>
            <w:r w:rsidRPr="005F70FB">
              <w:t>speak</w:t>
            </w:r>
          </w:p>
        </w:tc>
        <w:tc>
          <w:tcPr>
            <w:tcW w:w="765" w:type="dxa"/>
            <w:shd w:val="clear" w:color="auto" w:fill="auto"/>
          </w:tcPr>
          <w:p w14:paraId="4DE8EDC0" w14:textId="77777777" w:rsidR="00133AF5" w:rsidRPr="005F70FB" w:rsidRDefault="00133AF5" w:rsidP="00E74266">
            <w:pPr>
              <w:pStyle w:val="GlossEng2ptafter"/>
            </w:pPr>
            <w:r w:rsidRPr="005F70FB">
              <w:t>many</w:t>
            </w:r>
          </w:p>
        </w:tc>
      </w:tr>
      <w:tr w:rsidR="00AC23C4" w:rsidRPr="005F70FB" w14:paraId="26A4EBB0" w14:textId="77777777" w:rsidTr="00B81EF8">
        <w:trPr>
          <w:gridAfter w:val="2"/>
          <w:wAfter w:w="1350" w:type="dxa"/>
        </w:trPr>
        <w:tc>
          <w:tcPr>
            <w:tcW w:w="709" w:type="dxa"/>
            <w:shd w:val="clear" w:color="auto" w:fill="auto"/>
          </w:tcPr>
          <w:p w14:paraId="1E9A34CE" w14:textId="77777777" w:rsidR="00133AF5" w:rsidRPr="005F70FB" w:rsidRDefault="00133AF5" w:rsidP="00E74266">
            <w:pPr>
              <w:pStyle w:val="O0Nwnext"/>
            </w:pPr>
          </w:p>
        </w:tc>
        <w:tc>
          <w:tcPr>
            <w:tcW w:w="529" w:type="dxa"/>
            <w:shd w:val="clear" w:color="auto" w:fill="auto"/>
          </w:tcPr>
          <w:p w14:paraId="1CE87437" w14:textId="77777777" w:rsidR="00133AF5" w:rsidRPr="005F70FB" w:rsidRDefault="00133AF5" w:rsidP="00E74266">
            <w:pPr>
              <w:pStyle w:val="Text"/>
            </w:pPr>
            <w:r w:rsidRPr="005F70FB">
              <w:t>kam</w:t>
            </w:r>
          </w:p>
        </w:tc>
        <w:tc>
          <w:tcPr>
            <w:tcW w:w="1644" w:type="dxa"/>
            <w:gridSpan w:val="3"/>
            <w:shd w:val="clear" w:color="auto" w:fill="auto"/>
          </w:tcPr>
          <w:p w14:paraId="1CBF305C" w14:textId="77777777" w:rsidR="00133AF5" w:rsidRPr="005F70FB" w:rsidRDefault="00133AF5" w:rsidP="00E74266">
            <w:pPr>
              <w:pStyle w:val="Text"/>
            </w:pPr>
            <w:r w:rsidRPr="005F70FB">
              <w:t>dengar~dengarang,</w:t>
            </w:r>
          </w:p>
        </w:tc>
        <w:tc>
          <w:tcPr>
            <w:tcW w:w="529" w:type="dxa"/>
            <w:gridSpan w:val="3"/>
            <w:shd w:val="clear" w:color="auto" w:fill="auto"/>
          </w:tcPr>
          <w:p w14:paraId="6DAEECBF" w14:textId="77777777" w:rsidR="00133AF5" w:rsidRPr="005F70FB" w:rsidRDefault="00133AF5" w:rsidP="00E74266">
            <w:pPr>
              <w:pStyle w:val="Text"/>
            </w:pPr>
            <w:r w:rsidRPr="005F70FB">
              <w:t>kam</w:t>
            </w:r>
          </w:p>
        </w:tc>
        <w:tc>
          <w:tcPr>
            <w:tcW w:w="695" w:type="dxa"/>
            <w:gridSpan w:val="2"/>
            <w:shd w:val="clear" w:color="auto" w:fill="auto"/>
          </w:tcPr>
          <w:p w14:paraId="6ABD457C" w14:textId="77777777" w:rsidR="00133AF5" w:rsidRPr="005F70FB" w:rsidRDefault="00133AF5" w:rsidP="00E74266">
            <w:pPr>
              <w:pStyle w:val="Text"/>
            </w:pPr>
            <w:r w:rsidRPr="005F70FB">
              <w:t>cari</w:t>
            </w:r>
          </w:p>
        </w:tc>
        <w:tc>
          <w:tcPr>
            <w:tcW w:w="573" w:type="dxa"/>
            <w:gridSpan w:val="2"/>
            <w:shd w:val="clear" w:color="auto" w:fill="auto"/>
          </w:tcPr>
          <w:p w14:paraId="7A1F87AD" w14:textId="77777777" w:rsidR="00133AF5" w:rsidRPr="005F70FB" w:rsidRDefault="00133AF5" w:rsidP="00E74266">
            <w:pPr>
              <w:pStyle w:val="Text"/>
            </w:pPr>
            <w:r w:rsidRPr="005F70FB">
              <w:t>apa?</w:t>
            </w:r>
          </w:p>
        </w:tc>
      </w:tr>
      <w:tr w:rsidR="00AC23C4" w:rsidRPr="005F70FB" w14:paraId="1E939579" w14:textId="77777777" w:rsidTr="00B81EF8">
        <w:trPr>
          <w:gridAfter w:val="2"/>
          <w:wAfter w:w="1350" w:type="dxa"/>
        </w:trPr>
        <w:tc>
          <w:tcPr>
            <w:tcW w:w="709" w:type="dxa"/>
            <w:shd w:val="clear" w:color="auto" w:fill="auto"/>
          </w:tcPr>
          <w:p w14:paraId="1FF291E3" w14:textId="77777777" w:rsidR="00133AF5" w:rsidRPr="005F70FB" w:rsidRDefault="00133AF5" w:rsidP="00E74266">
            <w:pPr>
              <w:pStyle w:val="GlossEng"/>
            </w:pPr>
          </w:p>
        </w:tc>
        <w:tc>
          <w:tcPr>
            <w:tcW w:w="529" w:type="dxa"/>
            <w:shd w:val="clear" w:color="auto" w:fill="auto"/>
          </w:tcPr>
          <w:p w14:paraId="37D367DD" w14:textId="77777777" w:rsidR="00133AF5" w:rsidRPr="005F70FB" w:rsidRDefault="00133AF5" w:rsidP="00E74266">
            <w:pPr>
              <w:pStyle w:val="GlossEng"/>
            </w:pPr>
            <w:r w:rsidRPr="005F70FB">
              <w:rPr>
                <w:rStyle w:val="ChSmallCaps"/>
              </w:rPr>
              <w:t>2pl</w:t>
            </w:r>
          </w:p>
        </w:tc>
        <w:tc>
          <w:tcPr>
            <w:tcW w:w="1644" w:type="dxa"/>
            <w:gridSpan w:val="3"/>
            <w:shd w:val="clear" w:color="auto" w:fill="auto"/>
          </w:tcPr>
          <w:p w14:paraId="44445E2E" w14:textId="77777777" w:rsidR="00133AF5" w:rsidRPr="005F70FB" w:rsidRDefault="00133AF5" w:rsidP="00E74266">
            <w:pPr>
              <w:pStyle w:val="GlossEng"/>
            </w:pPr>
            <w:r w:rsidRPr="005F70FB">
              <w:rPr>
                <w:rStyle w:val="ChSmallCaps"/>
              </w:rPr>
              <w:t>rdp</w:t>
            </w:r>
            <w:r w:rsidRPr="005F70FB">
              <w:t>~hear</w:t>
            </w:r>
            <w:r w:rsidRPr="005F70FB">
              <w:rPr>
                <w:rStyle w:val="ChSmallCaps"/>
              </w:rPr>
              <w:t>:pat</w:t>
            </w:r>
          </w:p>
        </w:tc>
        <w:tc>
          <w:tcPr>
            <w:tcW w:w="529" w:type="dxa"/>
            <w:gridSpan w:val="3"/>
            <w:shd w:val="clear" w:color="auto" w:fill="auto"/>
          </w:tcPr>
          <w:p w14:paraId="0DDDDCD6" w14:textId="77777777" w:rsidR="00133AF5" w:rsidRPr="005F70FB" w:rsidRDefault="00133AF5" w:rsidP="00E74266">
            <w:pPr>
              <w:pStyle w:val="GlossEng"/>
            </w:pPr>
            <w:r w:rsidRPr="005F70FB">
              <w:rPr>
                <w:rStyle w:val="ChSmallCaps"/>
              </w:rPr>
              <w:t>2pl</w:t>
            </w:r>
          </w:p>
        </w:tc>
        <w:tc>
          <w:tcPr>
            <w:tcW w:w="695" w:type="dxa"/>
            <w:gridSpan w:val="2"/>
            <w:shd w:val="clear" w:color="auto" w:fill="auto"/>
          </w:tcPr>
          <w:p w14:paraId="136DB438" w14:textId="77777777" w:rsidR="00133AF5" w:rsidRPr="005F70FB" w:rsidRDefault="00133AF5" w:rsidP="00E74266">
            <w:pPr>
              <w:pStyle w:val="GlossEng"/>
            </w:pPr>
            <w:r w:rsidRPr="005F70FB">
              <w:t>search</w:t>
            </w:r>
          </w:p>
        </w:tc>
        <w:tc>
          <w:tcPr>
            <w:tcW w:w="573" w:type="dxa"/>
            <w:gridSpan w:val="2"/>
            <w:shd w:val="clear" w:color="auto" w:fill="auto"/>
          </w:tcPr>
          <w:p w14:paraId="72A77DD7" w14:textId="77777777" w:rsidR="00133AF5" w:rsidRPr="005F70FB" w:rsidRDefault="00133AF5" w:rsidP="00E74266">
            <w:pPr>
              <w:pStyle w:val="GlossEng"/>
            </w:pPr>
            <w:r w:rsidRPr="005F70FB">
              <w:t>what</w:t>
            </w:r>
          </w:p>
        </w:tc>
      </w:tr>
    </w:tbl>
    <w:p w14:paraId="1ED9F9E2" w14:textId="7BD5AA95" w:rsidR="00133AF5" w:rsidRPr="005F70FB" w:rsidRDefault="00133AF5" w:rsidP="00133AF5">
      <w:pPr>
        <w:pStyle w:val="FreeTranslEng"/>
      </w:pPr>
      <w:r w:rsidRPr="005F70FB">
        <w:rPr>
          <w:szCs w:val="19"/>
        </w:rPr>
        <w:t>Nofita</w:t>
      </w:r>
      <w:r w:rsidRPr="005F70FB">
        <w:t>: (I have) a headache, I can</w:t>
      </w:r>
      <w:r w:rsidR="00B7093A" w:rsidRPr="005F70FB">
        <w:t>’</w:t>
      </w:r>
      <w:r w:rsidRPr="005F70FB">
        <w:t>t talk much, you listen to me! what are you looking for?</w:t>
      </w:r>
    </w:p>
    <w:tbl>
      <w:tblPr>
        <w:tblW w:w="0" w:type="auto"/>
        <w:tblCellMar>
          <w:left w:w="42" w:type="dxa"/>
          <w:right w:w="42" w:type="dxa"/>
        </w:tblCellMar>
        <w:tblLook w:val="01E0" w:firstRow="1" w:lastRow="1" w:firstColumn="1" w:lastColumn="1" w:noHBand="0" w:noVBand="0"/>
      </w:tblPr>
      <w:tblGrid>
        <w:gridCol w:w="709"/>
        <w:gridCol w:w="596"/>
        <w:gridCol w:w="440"/>
        <w:gridCol w:w="868"/>
        <w:gridCol w:w="507"/>
        <w:gridCol w:w="673"/>
        <w:gridCol w:w="696"/>
        <w:gridCol w:w="567"/>
        <w:gridCol w:w="1181"/>
      </w:tblGrid>
      <w:tr w:rsidR="00AC23C4" w:rsidRPr="005F70FB" w14:paraId="1F16B9A6" w14:textId="77777777" w:rsidTr="00AC23C4">
        <w:tc>
          <w:tcPr>
            <w:tcW w:w="709" w:type="dxa"/>
            <w:shd w:val="clear" w:color="auto" w:fill="auto"/>
          </w:tcPr>
          <w:p w14:paraId="2B540C0C" w14:textId="77777777" w:rsidR="00133AF5" w:rsidRPr="005F70FB" w:rsidRDefault="00133AF5" w:rsidP="00E74266">
            <w:pPr>
              <w:pStyle w:val="O0Nwnext"/>
            </w:pPr>
            <w:r w:rsidRPr="005F70FB">
              <w:t>0002</w:t>
            </w:r>
          </w:p>
        </w:tc>
        <w:tc>
          <w:tcPr>
            <w:tcW w:w="596" w:type="dxa"/>
            <w:shd w:val="clear" w:color="auto" w:fill="auto"/>
          </w:tcPr>
          <w:p w14:paraId="525F03FF" w14:textId="77777777" w:rsidR="00133AF5" w:rsidRPr="005F70FB" w:rsidRDefault="00133AF5" w:rsidP="00E74266">
            <w:pPr>
              <w:pStyle w:val="Text"/>
            </w:pPr>
            <w:r w:rsidRPr="005F70FB">
              <w:rPr>
                <w:lang w:eastAsia="en-US"/>
              </w:rPr>
              <w:t>Wili</w:t>
            </w:r>
            <w:r w:rsidRPr="005F70FB">
              <w:t>:</w:t>
            </w:r>
          </w:p>
        </w:tc>
        <w:tc>
          <w:tcPr>
            <w:tcW w:w="440" w:type="dxa"/>
            <w:shd w:val="clear" w:color="auto" w:fill="auto"/>
          </w:tcPr>
          <w:p w14:paraId="22292D19" w14:textId="77777777" w:rsidR="00133AF5" w:rsidRPr="005F70FB" w:rsidRDefault="00133AF5" w:rsidP="00E74266">
            <w:pPr>
              <w:pStyle w:val="Text"/>
            </w:pPr>
            <w:r w:rsidRPr="005F70FB">
              <w:t>a,</w:t>
            </w:r>
          </w:p>
        </w:tc>
        <w:tc>
          <w:tcPr>
            <w:tcW w:w="868" w:type="dxa"/>
            <w:shd w:val="clear" w:color="auto" w:fill="auto"/>
          </w:tcPr>
          <w:p w14:paraId="20B3DB4C" w14:textId="77777777" w:rsidR="00133AF5" w:rsidRPr="005F70FB" w:rsidRDefault="00133AF5" w:rsidP="00E74266">
            <w:pPr>
              <w:pStyle w:val="Text"/>
            </w:pPr>
            <w:r w:rsidRPr="005F70FB">
              <w:t>jangang,</w:t>
            </w:r>
          </w:p>
        </w:tc>
        <w:tc>
          <w:tcPr>
            <w:tcW w:w="507" w:type="dxa"/>
            <w:shd w:val="clear" w:color="auto" w:fill="auto"/>
          </w:tcPr>
          <w:p w14:paraId="2EF0A377" w14:textId="77777777" w:rsidR="00133AF5" w:rsidRPr="005F70FB" w:rsidRDefault="00133AF5" w:rsidP="00E74266">
            <w:pPr>
              <w:pStyle w:val="Text"/>
            </w:pPr>
            <w:r w:rsidRPr="005F70FB">
              <w:t>Nofi</w:t>
            </w:r>
          </w:p>
        </w:tc>
        <w:tc>
          <w:tcPr>
            <w:tcW w:w="673" w:type="dxa"/>
            <w:shd w:val="clear" w:color="auto" w:fill="auto"/>
          </w:tcPr>
          <w:p w14:paraId="60BBD030" w14:textId="77777777" w:rsidR="00133AF5" w:rsidRPr="005F70FB" w:rsidRDefault="00133AF5" w:rsidP="00E74266">
            <w:pPr>
              <w:pStyle w:val="Text"/>
            </w:pPr>
            <w:r w:rsidRPr="005F70FB">
              <w:t>mana</w:t>
            </w:r>
          </w:p>
        </w:tc>
        <w:tc>
          <w:tcPr>
            <w:tcW w:w="696" w:type="dxa"/>
            <w:shd w:val="clear" w:color="auto" w:fill="auto"/>
          </w:tcPr>
          <w:p w14:paraId="202EB7FA" w14:textId="77777777" w:rsidR="00133AF5" w:rsidRPr="005F70FB" w:rsidRDefault="00133AF5" w:rsidP="00E74266">
            <w:pPr>
              <w:pStyle w:val="Text"/>
            </w:pPr>
            <w:r w:rsidRPr="005F70FB">
              <w:t>kitong</w:t>
            </w:r>
          </w:p>
        </w:tc>
        <w:tc>
          <w:tcPr>
            <w:tcW w:w="567" w:type="dxa"/>
            <w:shd w:val="clear" w:color="auto" w:fill="auto"/>
          </w:tcPr>
          <w:p w14:paraId="3B54B2EF" w14:textId="77777777" w:rsidR="00133AF5" w:rsidRPr="005F70FB" w:rsidRDefault="00133AF5" w:rsidP="00E74266">
            <w:pPr>
              <w:pStyle w:val="Text"/>
            </w:pPr>
            <w:r w:rsidRPr="005F70FB">
              <w:t>pu</w:t>
            </w:r>
          </w:p>
        </w:tc>
        <w:tc>
          <w:tcPr>
            <w:tcW w:w="1181" w:type="dxa"/>
            <w:shd w:val="clear" w:color="auto" w:fill="auto"/>
          </w:tcPr>
          <w:p w14:paraId="3B614EBF" w14:textId="77777777" w:rsidR="00133AF5" w:rsidRPr="005F70FB" w:rsidRDefault="00133AF5" w:rsidP="00E74266">
            <w:pPr>
              <w:pStyle w:val="Text"/>
            </w:pPr>
            <w:r w:rsidRPr="005F70FB">
              <w:t>ikang~ikang</w:t>
            </w:r>
          </w:p>
        </w:tc>
      </w:tr>
      <w:tr w:rsidR="00AC23C4" w:rsidRPr="005F70FB" w14:paraId="2A5E35DC" w14:textId="77777777" w:rsidTr="00AC23C4">
        <w:tc>
          <w:tcPr>
            <w:tcW w:w="709" w:type="dxa"/>
            <w:shd w:val="clear" w:color="auto" w:fill="auto"/>
          </w:tcPr>
          <w:p w14:paraId="45DCDAFD" w14:textId="77777777" w:rsidR="00133AF5" w:rsidRPr="005F70FB" w:rsidRDefault="00133AF5" w:rsidP="00E74266">
            <w:pPr>
              <w:pStyle w:val="GlossEng"/>
            </w:pPr>
          </w:p>
        </w:tc>
        <w:tc>
          <w:tcPr>
            <w:tcW w:w="596" w:type="dxa"/>
            <w:shd w:val="clear" w:color="auto" w:fill="auto"/>
          </w:tcPr>
          <w:p w14:paraId="44C9F2E7" w14:textId="77777777" w:rsidR="00133AF5" w:rsidRPr="005F70FB" w:rsidRDefault="00133AF5" w:rsidP="00E74266">
            <w:pPr>
              <w:pStyle w:val="GlossEng"/>
            </w:pPr>
          </w:p>
        </w:tc>
        <w:tc>
          <w:tcPr>
            <w:tcW w:w="440" w:type="dxa"/>
            <w:shd w:val="clear" w:color="auto" w:fill="auto"/>
          </w:tcPr>
          <w:p w14:paraId="12785D57" w14:textId="77777777" w:rsidR="00133AF5" w:rsidRPr="005F70FB" w:rsidRDefault="00133AF5" w:rsidP="00E74266">
            <w:pPr>
              <w:pStyle w:val="GlossEng"/>
            </w:pPr>
            <w:r w:rsidRPr="005F70FB">
              <w:t>ah!</w:t>
            </w:r>
          </w:p>
        </w:tc>
        <w:tc>
          <w:tcPr>
            <w:tcW w:w="868" w:type="dxa"/>
            <w:shd w:val="clear" w:color="auto" w:fill="auto"/>
          </w:tcPr>
          <w:p w14:paraId="2EA188C8" w14:textId="77777777" w:rsidR="00133AF5" w:rsidRPr="005F70FB" w:rsidRDefault="00133AF5" w:rsidP="00E74266">
            <w:pPr>
              <w:pStyle w:val="GlossEng"/>
            </w:pPr>
            <w:r w:rsidRPr="005F70FB">
              <w:rPr>
                <w:rStyle w:val="ChSmallCaps"/>
              </w:rPr>
              <w:t>neg.imp</w:t>
            </w:r>
          </w:p>
        </w:tc>
        <w:tc>
          <w:tcPr>
            <w:tcW w:w="507" w:type="dxa"/>
            <w:shd w:val="clear" w:color="auto" w:fill="auto"/>
          </w:tcPr>
          <w:p w14:paraId="060920A6" w14:textId="77777777" w:rsidR="00133AF5" w:rsidRPr="005F70FB" w:rsidRDefault="00133AF5" w:rsidP="00E74266">
            <w:pPr>
              <w:pStyle w:val="GlossEng"/>
            </w:pPr>
            <w:r w:rsidRPr="005F70FB">
              <w:t>Nofi</w:t>
            </w:r>
          </w:p>
        </w:tc>
        <w:tc>
          <w:tcPr>
            <w:tcW w:w="673" w:type="dxa"/>
            <w:shd w:val="clear" w:color="auto" w:fill="auto"/>
          </w:tcPr>
          <w:p w14:paraId="2736386E" w14:textId="77777777" w:rsidR="00133AF5" w:rsidRPr="005F70FB" w:rsidRDefault="00133AF5" w:rsidP="00E74266">
            <w:pPr>
              <w:pStyle w:val="GlossEng"/>
            </w:pPr>
            <w:r w:rsidRPr="005F70FB">
              <w:t>where</w:t>
            </w:r>
          </w:p>
        </w:tc>
        <w:tc>
          <w:tcPr>
            <w:tcW w:w="696" w:type="dxa"/>
            <w:shd w:val="clear" w:color="auto" w:fill="auto"/>
          </w:tcPr>
          <w:p w14:paraId="661F894F" w14:textId="77777777" w:rsidR="00133AF5" w:rsidRPr="005F70FB" w:rsidRDefault="00133AF5" w:rsidP="00E74266">
            <w:pPr>
              <w:pStyle w:val="GlossEng"/>
            </w:pPr>
            <w:r w:rsidRPr="005F70FB">
              <w:rPr>
                <w:rStyle w:val="ChSmallCaps"/>
              </w:rPr>
              <w:t>1pl</w:t>
            </w:r>
          </w:p>
        </w:tc>
        <w:tc>
          <w:tcPr>
            <w:tcW w:w="567" w:type="dxa"/>
            <w:shd w:val="clear" w:color="auto" w:fill="auto"/>
          </w:tcPr>
          <w:p w14:paraId="62E38220" w14:textId="77777777" w:rsidR="00133AF5" w:rsidRPr="005F70FB" w:rsidRDefault="00133AF5" w:rsidP="00E74266">
            <w:pPr>
              <w:pStyle w:val="GlossEng"/>
            </w:pPr>
            <w:r w:rsidRPr="005F70FB">
              <w:rPr>
                <w:rStyle w:val="ChSmallCaps"/>
              </w:rPr>
              <w:t>poss</w:t>
            </w:r>
          </w:p>
        </w:tc>
        <w:tc>
          <w:tcPr>
            <w:tcW w:w="1181" w:type="dxa"/>
            <w:shd w:val="clear" w:color="auto" w:fill="auto"/>
          </w:tcPr>
          <w:p w14:paraId="4D03EB14" w14:textId="77777777" w:rsidR="00133AF5" w:rsidRPr="005F70FB" w:rsidRDefault="00133AF5" w:rsidP="00E74266">
            <w:pPr>
              <w:pStyle w:val="GlossEng"/>
            </w:pPr>
            <w:r w:rsidRPr="005F70FB">
              <w:rPr>
                <w:rStyle w:val="ChSmallCaps"/>
              </w:rPr>
              <w:t>rdp</w:t>
            </w:r>
            <w:r w:rsidRPr="005F70FB">
              <w:t>~fish</w:t>
            </w:r>
          </w:p>
        </w:tc>
      </w:tr>
    </w:tbl>
    <w:p w14:paraId="7B44F95B" w14:textId="010DF646" w:rsidR="00133AF5" w:rsidRPr="005F70FB" w:rsidRDefault="00133AF5" w:rsidP="00133AF5">
      <w:pPr>
        <w:pStyle w:val="FreeTranslEng"/>
      </w:pPr>
      <w:r w:rsidRPr="005F70FB">
        <w:rPr>
          <w:lang w:eastAsia="en-US"/>
        </w:rPr>
        <w:t>Wili</w:t>
      </w:r>
      <w:r w:rsidRPr="005F70FB">
        <w:t>: ah, don</w:t>
      </w:r>
      <w:r w:rsidR="00B7093A" w:rsidRPr="005F70FB">
        <w:t>’</w:t>
      </w:r>
      <w:r w:rsidRPr="005F70FB">
        <w:t>t! Nofi, where are our fish?</w:t>
      </w:r>
    </w:p>
    <w:tbl>
      <w:tblPr>
        <w:tblW w:w="0" w:type="auto"/>
        <w:tblCellMar>
          <w:left w:w="42" w:type="dxa"/>
          <w:right w:w="42" w:type="dxa"/>
        </w:tblCellMar>
        <w:tblLook w:val="01E0" w:firstRow="1" w:lastRow="1" w:firstColumn="1" w:lastColumn="1" w:noHBand="0" w:noVBand="0"/>
      </w:tblPr>
      <w:tblGrid>
        <w:gridCol w:w="709"/>
        <w:gridCol w:w="562"/>
        <w:gridCol w:w="489"/>
        <w:gridCol w:w="773"/>
        <w:gridCol w:w="495"/>
        <w:gridCol w:w="360"/>
        <w:gridCol w:w="718"/>
        <w:gridCol w:w="759"/>
      </w:tblGrid>
      <w:tr w:rsidR="00AC23C4" w:rsidRPr="005F70FB" w14:paraId="033E1C07" w14:textId="77777777" w:rsidTr="00AC23C4">
        <w:tc>
          <w:tcPr>
            <w:tcW w:w="709" w:type="dxa"/>
            <w:shd w:val="clear" w:color="auto" w:fill="auto"/>
          </w:tcPr>
          <w:p w14:paraId="201F205B" w14:textId="77777777" w:rsidR="00133AF5" w:rsidRPr="005F70FB" w:rsidRDefault="00133AF5" w:rsidP="00E74266">
            <w:pPr>
              <w:pStyle w:val="O0Nwnext"/>
            </w:pPr>
            <w:r w:rsidRPr="005F70FB">
              <w:t>0003</w:t>
            </w:r>
          </w:p>
        </w:tc>
        <w:tc>
          <w:tcPr>
            <w:tcW w:w="562" w:type="dxa"/>
            <w:shd w:val="clear" w:color="auto" w:fill="auto"/>
          </w:tcPr>
          <w:p w14:paraId="6529061E" w14:textId="77777777" w:rsidR="00133AF5" w:rsidRPr="005F70FB" w:rsidRDefault="00133AF5" w:rsidP="00E74266">
            <w:pPr>
              <w:pStyle w:val="Text"/>
            </w:pPr>
            <w:r w:rsidRPr="005F70FB">
              <w:t>Nofi:</w:t>
            </w:r>
          </w:p>
        </w:tc>
        <w:tc>
          <w:tcPr>
            <w:tcW w:w="489" w:type="dxa"/>
            <w:shd w:val="clear" w:color="auto" w:fill="auto"/>
          </w:tcPr>
          <w:p w14:paraId="71DC9C8A" w14:textId="77777777" w:rsidR="00133AF5" w:rsidRPr="005F70FB" w:rsidRDefault="00133AF5" w:rsidP="00E74266">
            <w:pPr>
              <w:pStyle w:val="Text"/>
            </w:pPr>
            <w:r w:rsidRPr="005F70FB">
              <w:t>sa</w:t>
            </w:r>
          </w:p>
        </w:tc>
        <w:tc>
          <w:tcPr>
            <w:tcW w:w="773" w:type="dxa"/>
            <w:shd w:val="clear" w:color="auto" w:fill="auto"/>
          </w:tcPr>
          <w:p w14:paraId="376E4CB3" w14:textId="77777777" w:rsidR="00133AF5" w:rsidRPr="005F70FB" w:rsidRDefault="00133AF5" w:rsidP="00E74266">
            <w:pPr>
              <w:pStyle w:val="Text"/>
            </w:pPr>
            <w:r w:rsidRPr="005F70FB">
              <w:t>su</w:t>
            </w:r>
          </w:p>
        </w:tc>
        <w:tc>
          <w:tcPr>
            <w:tcW w:w="495" w:type="dxa"/>
            <w:shd w:val="clear" w:color="auto" w:fill="auto"/>
          </w:tcPr>
          <w:p w14:paraId="1D813E87" w14:textId="77777777" w:rsidR="00133AF5" w:rsidRPr="005F70FB" w:rsidRDefault="00133AF5" w:rsidP="00E74266">
            <w:pPr>
              <w:pStyle w:val="Text"/>
            </w:pPr>
            <w:r w:rsidRPr="005F70FB">
              <w:t>taru</w:t>
            </w:r>
          </w:p>
        </w:tc>
        <w:tc>
          <w:tcPr>
            <w:tcW w:w="360" w:type="dxa"/>
            <w:shd w:val="clear" w:color="auto" w:fill="auto"/>
          </w:tcPr>
          <w:p w14:paraId="0248902C" w14:textId="77777777" w:rsidR="00133AF5" w:rsidRPr="005F70FB" w:rsidRDefault="00133AF5" w:rsidP="00E74266">
            <w:pPr>
              <w:pStyle w:val="Text"/>
            </w:pPr>
            <w:r w:rsidRPr="005F70FB">
              <w:t>di</w:t>
            </w:r>
          </w:p>
        </w:tc>
        <w:tc>
          <w:tcPr>
            <w:tcW w:w="718" w:type="dxa"/>
            <w:shd w:val="clear" w:color="auto" w:fill="auto"/>
          </w:tcPr>
          <w:p w14:paraId="34CF9445" w14:textId="77777777" w:rsidR="00133AF5" w:rsidRPr="005F70FB" w:rsidRDefault="00133AF5" w:rsidP="00E74266">
            <w:pPr>
              <w:pStyle w:val="Text"/>
            </w:pPr>
            <w:r w:rsidRPr="005F70FB">
              <w:t>ember</w:t>
            </w:r>
          </w:p>
        </w:tc>
        <w:tc>
          <w:tcPr>
            <w:tcW w:w="759" w:type="dxa"/>
            <w:shd w:val="clear" w:color="auto" w:fill="auto"/>
          </w:tcPr>
          <w:p w14:paraId="1A77DBF6" w14:textId="77777777" w:rsidR="00133AF5" w:rsidRPr="005F70FB" w:rsidRDefault="00133AF5" w:rsidP="00E74266">
            <w:pPr>
              <w:pStyle w:val="Text"/>
            </w:pPr>
            <w:r w:rsidRPr="005F70FB">
              <w:t>sini</w:t>
            </w:r>
          </w:p>
        </w:tc>
      </w:tr>
      <w:tr w:rsidR="00AC23C4" w:rsidRPr="005F70FB" w14:paraId="095A5F15" w14:textId="77777777" w:rsidTr="00AC23C4">
        <w:tc>
          <w:tcPr>
            <w:tcW w:w="709" w:type="dxa"/>
            <w:shd w:val="clear" w:color="auto" w:fill="auto"/>
          </w:tcPr>
          <w:p w14:paraId="00C5D9BE" w14:textId="77777777" w:rsidR="00133AF5" w:rsidRPr="005F70FB" w:rsidRDefault="00133AF5" w:rsidP="00E74266">
            <w:pPr>
              <w:pStyle w:val="GlossEng"/>
            </w:pPr>
          </w:p>
        </w:tc>
        <w:tc>
          <w:tcPr>
            <w:tcW w:w="562" w:type="dxa"/>
            <w:shd w:val="clear" w:color="auto" w:fill="auto"/>
          </w:tcPr>
          <w:p w14:paraId="413EED0C" w14:textId="77777777" w:rsidR="00133AF5" w:rsidRPr="005F70FB" w:rsidRDefault="00133AF5" w:rsidP="00E74266">
            <w:pPr>
              <w:pStyle w:val="GlossEng"/>
            </w:pPr>
          </w:p>
        </w:tc>
        <w:tc>
          <w:tcPr>
            <w:tcW w:w="489" w:type="dxa"/>
            <w:shd w:val="clear" w:color="auto" w:fill="auto"/>
          </w:tcPr>
          <w:p w14:paraId="2618B77A" w14:textId="77777777" w:rsidR="00133AF5" w:rsidRPr="005F70FB" w:rsidRDefault="00133AF5" w:rsidP="00E74266">
            <w:pPr>
              <w:pStyle w:val="GlossEng"/>
            </w:pPr>
            <w:r w:rsidRPr="005F70FB">
              <w:rPr>
                <w:rStyle w:val="ChSmallCaps"/>
              </w:rPr>
              <w:t>1sg</w:t>
            </w:r>
          </w:p>
        </w:tc>
        <w:tc>
          <w:tcPr>
            <w:tcW w:w="773" w:type="dxa"/>
            <w:shd w:val="clear" w:color="auto" w:fill="auto"/>
          </w:tcPr>
          <w:p w14:paraId="1D438D0D" w14:textId="77777777" w:rsidR="00133AF5" w:rsidRPr="005F70FB" w:rsidRDefault="00133AF5" w:rsidP="00E74266">
            <w:pPr>
              <w:pStyle w:val="GlossEng"/>
            </w:pPr>
            <w:r w:rsidRPr="005F70FB">
              <w:t>already</w:t>
            </w:r>
          </w:p>
        </w:tc>
        <w:tc>
          <w:tcPr>
            <w:tcW w:w="495" w:type="dxa"/>
            <w:shd w:val="clear" w:color="auto" w:fill="auto"/>
          </w:tcPr>
          <w:p w14:paraId="4386FB5F" w14:textId="77777777" w:rsidR="00133AF5" w:rsidRPr="005F70FB" w:rsidRDefault="00133AF5" w:rsidP="00E74266">
            <w:pPr>
              <w:pStyle w:val="GlossEng"/>
            </w:pPr>
            <w:r w:rsidRPr="005F70FB">
              <w:t>put</w:t>
            </w:r>
          </w:p>
        </w:tc>
        <w:tc>
          <w:tcPr>
            <w:tcW w:w="360" w:type="dxa"/>
            <w:shd w:val="clear" w:color="auto" w:fill="auto"/>
          </w:tcPr>
          <w:p w14:paraId="2C664893" w14:textId="77777777" w:rsidR="00133AF5" w:rsidRPr="005F70FB" w:rsidRDefault="00133AF5" w:rsidP="00E74266">
            <w:pPr>
              <w:pStyle w:val="GlossEng"/>
            </w:pPr>
            <w:r w:rsidRPr="005F70FB">
              <w:t>at</w:t>
            </w:r>
          </w:p>
        </w:tc>
        <w:tc>
          <w:tcPr>
            <w:tcW w:w="718" w:type="dxa"/>
            <w:shd w:val="clear" w:color="auto" w:fill="auto"/>
          </w:tcPr>
          <w:p w14:paraId="6AFAF9CE" w14:textId="77777777" w:rsidR="00133AF5" w:rsidRPr="005F70FB" w:rsidRDefault="00133AF5" w:rsidP="00E74266">
            <w:pPr>
              <w:pStyle w:val="GlossEng"/>
            </w:pPr>
            <w:r w:rsidRPr="005F70FB">
              <w:t>bucket</w:t>
            </w:r>
          </w:p>
        </w:tc>
        <w:tc>
          <w:tcPr>
            <w:tcW w:w="759" w:type="dxa"/>
            <w:shd w:val="clear" w:color="auto" w:fill="auto"/>
          </w:tcPr>
          <w:p w14:paraId="394E3BD6" w14:textId="77777777" w:rsidR="00133AF5" w:rsidRPr="005F70FB" w:rsidRDefault="00133AF5" w:rsidP="00E74266">
            <w:pPr>
              <w:pStyle w:val="GlossEng"/>
            </w:pPr>
            <w:r w:rsidRPr="005F70FB">
              <w:rPr>
                <w:rStyle w:val="ChSmallCaps"/>
              </w:rPr>
              <w:t>l.prox</w:t>
            </w:r>
          </w:p>
        </w:tc>
      </w:tr>
    </w:tbl>
    <w:p w14:paraId="6AFE500A" w14:textId="77777777" w:rsidR="00133AF5" w:rsidRPr="005F70FB" w:rsidRDefault="00133AF5" w:rsidP="00133AF5">
      <w:pPr>
        <w:pStyle w:val="FreeTranslEng"/>
      </w:pPr>
      <w:r w:rsidRPr="005F70FB">
        <w:t>Nofi: I already put (the fish) in the bucket here</w:t>
      </w:r>
    </w:p>
    <w:tbl>
      <w:tblPr>
        <w:tblW w:w="0" w:type="auto"/>
        <w:tblCellMar>
          <w:left w:w="42" w:type="dxa"/>
          <w:right w:w="42" w:type="dxa"/>
        </w:tblCellMar>
        <w:tblLook w:val="01E0" w:firstRow="1" w:lastRow="1" w:firstColumn="1" w:lastColumn="1" w:noHBand="0" w:noVBand="0"/>
      </w:tblPr>
      <w:tblGrid>
        <w:gridCol w:w="709"/>
        <w:gridCol w:w="751"/>
        <w:gridCol w:w="529"/>
        <w:gridCol w:w="484"/>
        <w:gridCol w:w="384"/>
        <w:gridCol w:w="573"/>
        <w:gridCol w:w="662"/>
        <w:gridCol w:w="360"/>
        <w:gridCol w:w="484"/>
        <w:gridCol w:w="688"/>
      </w:tblGrid>
      <w:tr w:rsidR="00AC23C4" w:rsidRPr="005F70FB" w14:paraId="7A9BDCA5" w14:textId="77777777" w:rsidTr="00AC23C4">
        <w:tc>
          <w:tcPr>
            <w:tcW w:w="709" w:type="dxa"/>
            <w:shd w:val="clear" w:color="auto" w:fill="auto"/>
          </w:tcPr>
          <w:p w14:paraId="39517E4D" w14:textId="77777777" w:rsidR="00133AF5" w:rsidRPr="005F70FB" w:rsidRDefault="00133AF5" w:rsidP="00E74266">
            <w:pPr>
              <w:pStyle w:val="O0Nwnext"/>
            </w:pPr>
            <w:r w:rsidRPr="005F70FB">
              <w:t>0004</w:t>
            </w:r>
          </w:p>
        </w:tc>
        <w:tc>
          <w:tcPr>
            <w:tcW w:w="751" w:type="dxa"/>
            <w:shd w:val="clear" w:color="auto" w:fill="auto"/>
          </w:tcPr>
          <w:p w14:paraId="066734C1" w14:textId="77777777" w:rsidR="00133AF5" w:rsidRPr="005F70FB" w:rsidRDefault="00133AF5" w:rsidP="00E74266">
            <w:pPr>
              <w:pStyle w:val="Text"/>
            </w:pPr>
            <w:r w:rsidRPr="005F70FB">
              <w:rPr>
                <w:szCs w:val="19"/>
              </w:rPr>
              <w:t>Nofita</w:t>
            </w:r>
            <w:r w:rsidRPr="005F70FB">
              <w:t>:</w:t>
            </w:r>
          </w:p>
        </w:tc>
        <w:tc>
          <w:tcPr>
            <w:tcW w:w="529" w:type="dxa"/>
            <w:shd w:val="clear" w:color="auto" w:fill="auto"/>
          </w:tcPr>
          <w:p w14:paraId="405F8F5A" w14:textId="77777777" w:rsidR="00133AF5" w:rsidRPr="005F70FB" w:rsidRDefault="00133AF5" w:rsidP="00E74266">
            <w:pPr>
              <w:pStyle w:val="Text"/>
            </w:pPr>
            <w:r w:rsidRPr="005F70FB">
              <w:t>kam</w:t>
            </w:r>
          </w:p>
        </w:tc>
        <w:tc>
          <w:tcPr>
            <w:tcW w:w="484" w:type="dxa"/>
            <w:shd w:val="clear" w:color="auto" w:fill="auto"/>
          </w:tcPr>
          <w:p w14:paraId="2D0B553A" w14:textId="77777777" w:rsidR="00133AF5" w:rsidRPr="005F70FB" w:rsidRDefault="00133AF5" w:rsidP="00E74266">
            <w:pPr>
              <w:pStyle w:val="Text"/>
            </w:pPr>
            <w:r w:rsidRPr="005F70FB">
              <w:t>dua</w:t>
            </w:r>
          </w:p>
        </w:tc>
        <w:tc>
          <w:tcPr>
            <w:tcW w:w="384" w:type="dxa"/>
            <w:shd w:val="clear" w:color="auto" w:fill="auto"/>
          </w:tcPr>
          <w:p w14:paraId="26D14A45" w14:textId="77777777" w:rsidR="00133AF5" w:rsidRPr="005F70FB" w:rsidRDefault="00133AF5" w:rsidP="00E74266">
            <w:pPr>
              <w:pStyle w:val="Text"/>
            </w:pPr>
            <w:r w:rsidRPr="005F70FB">
              <w:t>pi</w:t>
            </w:r>
          </w:p>
        </w:tc>
        <w:tc>
          <w:tcPr>
            <w:tcW w:w="573" w:type="dxa"/>
            <w:shd w:val="clear" w:color="auto" w:fill="auto"/>
          </w:tcPr>
          <w:p w14:paraId="461AF562" w14:textId="77777777" w:rsidR="00133AF5" w:rsidRPr="005F70FB" w:rsidRDefault="00133AF5" w:rsidP="00E74266">
            <w:pPr>
              <w:pStyle w:val="Text"/>
            </w:pPr>
            <w:r w:rsidRPr="005F70FB">
              <w:t>spul</w:t>
            </w:r>
          </w:p>
        </w:tc>
        <w:tc>
          <w:tcPr>
            <w:tcW w:w="662" w:type="dxa"/>
            <w:shd w:val="clear" w:color="auto" w:fill="auto"/>
          </w:tcPr>
          <w:p w14:paraId="134492E9" w14:textId="30AAF946" w:rsidR="00133AF5" w:rsidRPr="005F70FB" w:rsidRDefault="00133AF5" w:rsidP="00E74266">
            <w:pPr>
              <w:pStyle w:val="Text"/>
            </w:pPr>
            <w:r w:rsidRPr="005F70FB">
              <w:t>badan</w:t>
            </w:r>
            <w:r w:rsidR="00E50368">
              <w:t>g</w:t>
            </w:r>
          </w:p>
        </w:tc>
        <w:tc>
          <w:tcPr>
            <w:tcW w:w="360" w:type="dxa"/>
            <w:shd w:val="clear" w:color="auto" w:fill="auto"/>
          </w:tcPr>
          <w:p w14:paraId="48C4B41C" w14:textId="77777777" w:rsidR="00133AF5" w:rsidRPr="005F70FB" w:rsidRDefault="00133AF5" w:rsidP="00E74266">
            <w:pPr>
              <w:pStyle w:val="Text"/>
            </w:pPr>
            <w:r w:rsidRPr="005F70FB">
              <w:t>di</w:t>
            </w:r>
          </w:p>
        </w:tc>
        <w:tc>
          <w:tcPr>
            <w:tcW w:w="484" w:type="dxa"/>
            <w:shd w:val="clear" w:color="auto" w:fill="auto"/>
          </w:tcPr>
          <w:p w14:paraId="3D3E6A3E" w14:textId="77777777" w:rsidR="00133AF5" w:rsidRPr="005F70FB" w:rsidRDefault="00133AF5" w:rsidP="00E74266">
            <w:pPr>
              <w:pStyle w:val="Text"/>
            </w:pPr>
            <w:r w:rsidRPr="005F70FB">
              <w:t>laut</w:t>
            </w:r>
          </w:p>
        </w:tc>
        <w:tc>
          <w:tcPr>
            <w:tcW w:w="688" w:type="dxa"/>
            <w:shd w:val="clear" w:color="auto" w:fill="auto"/>
          </w:tcPr>
          <w:p w14:paraId="1E7E9EB9" w14:textId="77777777" w:rsidR="00133AF5" w:rsidRPr="005F70FB" w:rsidRDefault="00133AF5" w:rsidP="00E74266">
            <w:pPr>
              <w:pStyle w:val="Text"/>
            </w:pPr>
            <w:r w:rsidRPr="005F70FB">
              <w:t>sana</w:t>
            </w:r>
          </w:p>
        </w:tc>
      </w:tr>
      <w:tr w:rsidR="00AC23C4" w:rsidRPr="005F70FB" w14:paraId="261E9F51" w14:textId="77777777" w:rsidTr="00AC23C4">
        <w:tc>
          <w:tcPr>
            <w:tcW w:w="709" w:type="dxa"/>
            <w:shd w:val="clear" w:color="auto" w:fill="auto"/>
          </w:tcPr>
          <w:p w14:paraId="486CA40C" w14:textId="77777777" w:rsidR="00133AF5" w:rsidRPr="005F70FB" w:rsidRDefault="00133AF5" w:rsidP="00E74266">
            <w:pPr>
              <w:pStyle w:val="GlossEng"/>
            </w:pPr>
          </w:p>
        </w:tc>
        <w:tc>
          <w:tcPr>
            <w:tcW w:w="751" w:type="dxa"/>
            <w:shd w:val="clear" w:color="auto" w:fill="auto"/>
          </w:tcPr>
          <w:p w14:paraId="0ADE2ED0" w14:textId="77777777" w:rsidR="00133AF5" w:rsidRPr="005F70FB" w:rsidRDefault="00133AF5" w:rsidP="00E74266">
            <w:pPr>
              <w:pStyle w:val="GlossEng"/>
            </w:pPr>
          </w:p>
        </w:tc>
        <w:tc>
          <w:tcPr>
            <w:tcW w:w="529" w:type="dxa"/>
            <w:shd w:val="clear" w:color="auto" w:fill="auto"/>
          </w:tcPr>
          <w:p w14:paraId="08B69BDC" w14:textId="77777777" w:rsidR="00133AF5" w:rsidRPr="005F70FB" w:rsidRDefault="00133AF5" w:rsidP="00E74266">
            <w:pPr>
              <w:pStyle w:val="GlossEng"/>
            </w:pPr>
            <w:r w:rsidRPr="005F70FB">
              <w:rPr>
                <w:rStyle w:val="ChSmallCaps"/>
              </w:rPr>
              <w:t>2pl</w:t>
            </w:r>
          </w:p>
        </w:tc>
        <w:tc>
          <w:tcPr>
            <w:tcW w:w="484" w:type="dxa"/>
            <w:shd w:val="clear" w:color="auto" w:fill="auto"/>
          </w:tcPr>
          <w:p w14:paraId="60860689" w14:textId="77777777" w:rsidR="00133AF5" w:rsidRPr="005F70FB" w:rsidRDefault="00133AF5" w:rsidP="00E74266">
            <w:pPr>
              <w:pStyle w:val="GlossEng"/>
            </w:pPr>
            <w:r w:rsidRPr="005F70FB">
              <w:t>two</w:t>
            </w:r>
          </w:p>
        </w:tc>
        <w:tc>
          <w:tcPr>
            <w:tcW w:w="384" w:type="dxa"/>
            <w:shd w:val="clear" w:color="auto" w:fill="auto"/>
          </w:tcPr>
          <w:p w14:paraId="10B597C7" w14:textId="77777777" w:rsidR="00133AF5" w:rsidRPr="005F70FB" w:rsidRDefault="00133AF5" w:rsidP="00E74266">
            <w:pPr>
              <w:pStyle w:val="GlossEng"/>
            </w:pPr>
            <w:r w:rsidRPr="005F70FB">
              <w:t>go</w:t>
            </w:r>
          </w:p>
        </w:tc>
        <w:tc>
          <w:tcPr>
            <w:tcW w:w="573" w:type="dxa"/>
            <w:shd w:val="clear" w:color="auto" w:fill="auto"/>
          </w:tcPr>
          <w:p w14:paraId="218C7740" w14:textId="77777777" w:rsidR="00133AF5" w:rsidRPr="005F70FB" w:rsidRDefault="00133AF5" w:rsidP="00E74266">
            <w:pPr>
              <w:pStyle w:val="GlossEng"/>
            </w:pPr>
            <w:r w:rsidRPr="005F70FB">
              <w:t>rinse</w:t>
            </w:r>
          </w:p>
        </w:tc>
        <w:tc>
          <w:tcPr>
            <w:tcW w:w="662" w:type="dxa"/>
            <w:shd w:val="clear" w:color="auto" w:fill="auto"/>
          </w:tcPr>
          <w:p w14:paraId="24C79071" w14:textId="77777777" w:rsidR="00133AF5" w:rsidRPr="005F70FB" w:rsidRDefault="00133AF5" w:rsidP="00E74266">
            <w:pPr>
              <w:pStyle w:val="GlossEng"/>
            </w:pPr>
            <w:r w:rsidRPr="005F70FB">
              <w:t>body</w:t>
            </w:r>
          </w:p>
        </w:tc>
        <w:tc>
          <w:tcPr>
            <w:tcW w:w="360" w:type="dxa"/>
            <w:shd w:val="clear" w:color="auto" w:fill="auto"/>
          </w:tcPr>
          <w:p w14:paraId="16FD0FC0" w14:textId="77777777" w:rsidR="00133AF5" w:rsidRPr="005F70FB" w:rsidRDefault="00133AF5" w:rsidP="00E74266">
            <w:pPr>
              <w:pStyle w:val="GlossEng"/>
            </w:pPr>
            <w:r w:rsidRPr="005F70FB">
              <w:t>at</w:t>
            </w:r>
          </w:p>
        </w:tc>
        <w:tc>
          <w:tcPr>
            <w:tcW w:w="484" w:type="dxa"/>
            <w:shd w:val="clear" w:color="auto" w:fill="auto"/>
          </w:tcPr>
          <w:p w14:paraId="05520448" w14:textId="77777777" w:rsidR="00133AF5" w:rsidRPr="005F70FB" w:rsidRDefault="00133AF5" w:rsidP="00E74266">
            <w:pPr>
              <w:pStyle w:val="GlossEng"/>
            </w:pPr>
            <w:r w:rsidRPr="005F70FB">
              <w:t>sea</w:t>
            </w:r>
          </w:p>
        </w:tc>
        <w:tc>
          <w:tcPr>
            <w:tcW w:w="688" w:type="dxa"/>
            <w:shd w:val="clear" w:color="auto" w:fill="auto"/>
          </w:tcPr>
          <w:p w14:paraId="367AF53B" w14:textId="77777777" w:rsidR="00133AF5" w:rsidRPr="005F70FB" w:rsidRDefault="00133AF5" w:rsidP="00E74266">
            <w:pPr>
              <w:pStyle w:val="GlossEng"/>
            </w:pPr>
            <w:r w:rsidRPr="005F70FB">
              <w:rPr>
                <w:rStyle w:val="ChSmallCaps"/>
              </w:rPr>
              <w:t>l.dist</w:t>
            </w:r>
          </w:p>
        </w:tc>
      </w:tr>
    </w:tbl>
    <w:p w14:paraId="7FD2B9D1" w14:textId="77777777" w:rsidR="00133AF5" w:rsidRPr="005F70FB" w:rsidRDefault="00133AF5" w:rsidP="00133AF5">
      <w:pPr>
        <w:pStyle w:val="FreeTranslEng"/>
      </w:pPr>
      <w:r w:rsidRPr="005F70FB">
        <w:rPr>
          <w:szCs w:val="19"/>
        </w:rPr>
        <w:t>Nofita</w:t>
      </w:r>
      <w:r w:rsidRPr="005F70FB">
        <w:t>: you two go rinse (your) bodies in the ocean over there</w:t>
      </w:r>
    </w:p>
    <w:tbl>
      <w:tblPr>
        <w:tblW w:w="0" w:type="auto"/>
        <w:tblCellMar>
          <w:left w:w="42" w:type="dxa"/>
          <w:right w:w="42" w:type="dxa"/>
        </w:tblCellMar>
        <w:tblLook w:val="01E0" w:firstRow="1" w:lastRow="1" w:firstColumn="1" w:lastColumn="1" w:noHBand="0" w:noVBand="0"/>
      </w:tblPr>
      <w:tblGrid>
        <w:gridCol w:w="709"/>
        <w:gridCol w:w="725"/>
        <w:gridCol w:w="558"/>
        <w:gridCol w:w="773"/>
      </w:tblGrid>
      <w:tr w:rsidR="00133AF5" w:rsidRPr="005F70FB" w14:paraId="18876A02" w14:textId="77777777" w:rsidTr="00AC23C4">
        <w:tc>
          <w:tcPr>
            <w:tcW w:w="709" w:type="dxa"/>
            <w:shd w:val="clear" w:color="auto" w:fill="auto"/>
          </w:tcPr>
          <w:p w14:paraId="522F8D7F" w14:textId="77777777" w:rsidR="00133AF5" w:rsidRPr="005F70FB" w:rsidRDefault="00133AF5" w:rsidP="00E74266">
            <w:pPr>
              <w:pStyle w:val="O0Nwnext"/>
            </w:pPr>
            <w:r w:rsidRPr="005F70FB">
              <w:t>0005</w:t>
            </w:r>
          </w:p>
        </w:tc>
        <w:tc>
          <w:tcPr>
            <w:tcW w:w="725" w:type="dxa"/>
            <w:shd w:val="clear" w:color="auto" w:fill="auto"/>
          </w:tcPr>
          <w:p w14:paraId="055423AC" w14:textId="77777777" w:rsidR="00133AF5" w:rsidRPr="005F70FB" w:rsidRDefault="00133AF5" w:rsidP="00E74266">
            <w:pPr>
              <w:pStyle w:val="Text"/>
            </w:pPr>
            <w:r w:rsidRPr="005F70FB">
              <w:t>Nofi:</w:t>
            </w:r>
          </w:p>
        </w:tc>
        <w:tc>
          <w:tcPr>
            <w:tcW w:w="558" w:type="dxa"/>
            <w:shd w:val="clear" w:color="auto" w:fill="auto"/>
          </w:tcPr>
          <w:p w14:paraId="07E92B7E" w14:textId="77777777" w:rsidR="00133AF5" w:rsidRPr="005F70FB" w:rsidRDefault="00133AF5" w:rsidP="00E74266">
            <w:pPr>
              <w:pStyle w:val="Text"/>
            </w:pPr>
            <w:r w:rsidRPr="005F70FB">
              <w:t>ada</w:t>
            </w:r>
          </w:p>
        </w:tc>
        <w:tc>
          <w:tcPr>
            <w:tcW w:w="773" w:type="dxa"/>
            <w:shd w:val="clear" w:color="auto" w:fill="auto"/>
          </w:tcPr>
          <w:p w14:paraId="1736487C" w14:textId="77777777" w:rsidR="00133AF5" w:rsidRPr="005F70FB" w:rsidRDefault="00133AF5" w:rsidP="00E74266">
            <w:pPr>
              <w:pStyle w:val="Text"/>
            </w:pPr>
            <w:r w:rsidRPr="005F70FB">
              <w:t>ni</w:t>
            </w:r>
          </w:p>
        </w:tc>
      </w:tr>
      <w:tr w:rsidR="00133AF5" w:rsidRPr="005F70FB" w14:paraId="6FB4CC32" w14:textId="77777777" w:rsidTr="00AC23C4">
        <w:tc>
          <w:tcPr>
            <w:tcW w:w="709" w:type="dxa"/>
            <w:shd w:val="clear" w:color="auto" w:fill="auto"/>
          </w:tcPr>
          <w:p w14:paraId="1DFA819B" w14:textId="77777777" w:rsidR="00133AF5" w:rsidRPr="005F70FB" w:rsidRDefault="00133AF5" w:rsidP="00E74266">
            <w:pPr>
              <w:pStyle w:val="GlossEng"/>
            </w:pPr>
          </w:p>
        </w:tc>
        <w:tc>
          <w:tcPr>
            <w:tcW w:w="725" w:type="dxa"/>
            <w:shd w:val="clear" w:color="auto" w:fill="auto"/>
          </w:tcPr>
          <w:p w14:paraId="2E4AD799" w14:textId="77777777" w:rsidR="00133AF5" w:rsidRPr="005F70FB" w:rsidRDefault="00133AF5" w:rsidP="00E74266">
            <w:pPr>
              <w:pStyle w:val="GlossEng"/>
            </w:pPr>
          </w:p>
        </w:tc>
        <w:tc>
          <w:tcPr>
            <w:tcW w:w="558" w:type="dxa"/>
            <w:shd w:val="clear" w:color="auto" w:fill="auto"/>
          </w:tcPr>
          <w:p w14:paraId="083DDC95" w14:textId="77777777" w:rsidR="00133AF5" w:rsidRPr="005F70FB" w:rsidRDefault="00133AF5" w:rsidP="00E74266">
            <w:pPr>
              <w:pStyle w:val="GlossEng"/>
            </w:pPr>
            <w:r w:rsidRPr="005F70FB">
              <w:t>exist</w:t>
            </w:r>
          </w:p>
        </w:tc>
        <w:tc>
          <w:tcPr>
            <w:tcW w:w="773" w:type="dxa"/>
            <w:shd w:val="clear" w:color="auto" w:fill="auto"/>
          </w:tcPr>
          <w:p w14:paraId="4843E4FE" w14:textId="77777777" w:rsidR="00133AF5" w:rsidRPr="005F70FB" w:rsidRDefault="00133AF5" w:rsidP="00E74266">
            <w:pPr>
              <w:pStyle w:val="GlossEng"/>
            </w:pPr>
            <w:r w:rsidRPr="005F70FB">
              <w:rPr>
                <w:rStyle w:val="ChSmallCaps"/>
              </w:rPr>
              <w:t>d.prox</w:t>
            </w:r>
          </w:p>
        </w:tc>
      </w:tr>
    </w:tbl>
    <w:p w14:paraId="060A97E6" w14:textId="77777777" w:rsidR="00133AF5" w:rsidRPr="005F70FB" w:rsidRDefault="00133AF5" w:rsidP="00133AF5">
      <w:pPr>
        <w:pStyle w:val="FreeTranslEng"/>
      </w:pPr>
      <w:r w:rsidRPr="005F70FB">
        <w:t>Nofi: (the fish) are here</w:t>
      </w:r>
    </w:p>
    <w:tbl>
      <w:tblPr>
        <w:tblW w:w="6707" w:type="dxa"/>
        <w:tblCellMar>
          <w:left w:w="42" w:type="dxa"/>
          <w:right w:w="42" w:type="dxa"/>
        </w:tblCellMar>
        <w:tblLook w:val="01E0" w:firstRow="1" w:lastRow="1" w:firstColumn="1" w:lastColumn="1" w:noHBand="0" w:noVBand="0"/>
      </w:tblPr>
      <w:tblGrid>
        <w:gridCol w:w="707"/>
        <w:gridCol w:w="561"/>
        <w:gridCol w:w="21"/>
        <w:gridCol w:w="169"/>
        <w:gridCol w:w="36"/>
        <w:gridCol w:w="145"/>
        <w:gridCol w:w="222"/>
        <w:gridCol w:w="170"/>
        <w:gridCol w:w="58"/>
        <w:gridCol w:w="201"/>
        <w:gridCol w:w="272"/>
        <w:gridCol w:w="181"/>
        <w:gridCol w:w="97"/>
        <w:gridCol w:w="146"/>
        <w:gridCol w:w="286"/>
        <w:gridCol w:w="147"/>
        <w:gridCol w:w="368"/>
        <w:gridCol w:w="303"/>
        <w:gridCol w:w="242"/>
        <w:gridCol w:w="91"/>
        <w:gridCol w:w="262"/>
        <w:gridCol w:w="187"/>
        <w:gridCol w:w="173"/>
        <w:gridCol w:w="155"/>
        <w:gridCol w:w="367"/>
        <w:gridCol w:w="12"/>
        <w:gridCol w:w="528"/>
        <w:gridCol w:w="280"/>
        <w:gridCol w:w="60"/>
        <w:gridCol w:w="260"/>
      </w:tblGrid>
      <w:tr w:rsidR="00AC23C4" w:rsidRPr="005F70FB" w14:paraId="1E05337B" w14:textId="77777777" w:rsidTr="00AC23C4">
        <w:trPr>
          <w:gridAfter w:val="1"/>
          <w:wAfter w:w="260" w:type="dxa"/>
        </w:trPr>
        <w:tc>
          <w:tcPr>
            <w:tcW w:w="709" w:type="dxa"/>
            <w:shd w:val="clear" w:color="auto" w:fill="auto"/>
          </w:tcPr>
          <w:p w14:paraId="5F71FE3C" w14:textId="77777777" w:rsidR="00133AF5" w:rsidRPr="005F70FB" w:rsidRDefault="00133AF5" w:rsidP="00E74266">
            <w:pPr>
              <w:pStyle w:val="O0Nwnext"/>
            </w:pPr>
            <w:r w:rsidRPr="005F70FB">
              <w:t>0006</w:t>
            </w:r>
          </w:p>
        </w:tc>
        <w:tc>
          <w:tcPr>
            <w:tcW w:w="751" w:type="dxa"/>
            <w:gridSpan w:val="3"/>
            <w:shd w:val="clear" w:color="auto" w:fill="auto"/>
          </w:tcPr>
          <w:p w14:paraId="33334007" w14:textId="77777777" w:rsidR="00133AF5" w:rsidRPr="005F70FB" w:rsidRDefault="00133AF5" w:rsidP="00E74266">
            <w:pPr>
              <w:pStyle w:val="Text"/>
            </w:pPr>
            <w:r w:rsidRPr="005F70FB">
              <w:rPr>
                <w:szCs w:val="19"/>
              </w:rPr>
              <w:t>Nofita</w:t>
            </w:r>
            <w:r w:rsidRPr="005F70FB">
              <w:t>:</w:t>
            </w:r>
          </w:p>
        </w:tc>
        <w:tc>
          <w:tcPr>
            <w:tcW w:w="573" w:type="dxa"/>
            <w:gridSpan w:val="4"/>
            <w:shd w:val="clear" w:color="auto" w:fill="auto"/>
          </w:tcPr>
          <w:p w14:paraId="502C2C87" w14:textId="77777777" w:rsidR="00133AF5" w:rsidRPr="005F70FB" w:rsidRDefault="00133AF5" w:rsidP="00E74266">
            <w:pPr>
              <w:pStyle w:val="Text"/>
            </w:pPr>
            <w:r w:rsidRPr="005F70FB">
              <w:t>spul</w:t>
            </w:r>
          </w:p>
        </w:tc>
        <w:tc>
          <w:tcPr>
            <w:tcW w:w="712" w:type="dxa"/>
            <w:gridSpan w:val="4"/>
            <w:shd w:val="clear" w:color="auto" w:fill="auto"/>
          </w:tcPr>
          <w:p w14:paraId="49B504AB" w14:textId="2A29C321" w:rsidR="00133AF5" w:rsidRPr="005F70FB" w:rsidRDefault="00133AF5" w:rsidP="00E74266">
            <w:pPr>
              <w:pStyle w:val="Text"/>
            </w:pPr>
            <w:r w:rsidRPr="005F70FB">
              <w:t>badan</w:t>
            </w:r>
            <w:r w:rsidR="00E50368">
              <w:t>g</w:t>
            </w:r>
            <w:r w:rsidRPr="005F70FB">
              <w:t>,</w:t>
            </w:r>
          </w:p>
        </w:tc>
        <w:tc>
          <w:tcPr>
            <w:tcW w:w="529" w:type="dxa"/>
            <w:gridSpan w:val="3"/>
            <w:shd w:val="clear" w:color="auto" w:fill="auto"/>
          </w:tcPr>
          <w:p w14:paraId="4080F4DB" w14:textId="77777777" w:rsidR="00133AF5" w:rsidRPr="005F70FB" w:rsidRDefault="00133AF5" w:rsidP="00E74266">
            <w:pPr>
              <w:pStyle w:val="Text"/>
            </w:pPr>
            <w:r w:rsidRPr="005F70FB">
              <w:t>trus</w:t>
            </w:r>
          </w:p>
        </w:tc>
        <w:tc>
          <w:tcPr>
            <w:tcW w:w="818" w:type="dxa"/>
            <w:gridSpan w:val="3"/>
            <w:shd w:val="clear" w:color="auto" w:fill="auto"/>
          </w:tcPr>
          <w:p w14:paraId="2E3E3C24" w14:textId="77777777" w:rsidR="00133AF5" w:rsidRPr="005F70FB" w:rsidRDefault="00133AF5" w:rsidP="00E74266">
            <w:pPr>
              <w:pStyle w:val="Text"/>
            </w:pPr>
            <w:r w:rsidRPr="005F70FB">
              <w:t>celana</w:t>
            </w:r>
          </w:p>
        </w:tc>
        <w:tc>
          <w:tcPr>
            <w:tcW w:w="595" w:type="dxa"/>
            <w:gridSpan w:val="3"/>
            <w:shd w:val="clear" w:color="auto" w:fill="auto"/>
          </w:tcPr>
          <w:p w14:paraId="24960EF7" w14:textId="77777777" w:rsidR="00133AF5" w:rsidRPr="005F70FB" w:rsidRDefault="00133AF5" w:rsidP="00E74266">
            <w:pPr>
              <w:pStyle w:val="Text"/>
            </w:pPr>
            <w:r w:rsidRPr="005F70FB">
              <w:t>cuci</w:t>
            </w:r>
          </w:p>
        </w:tc>
        <w:tc>
          <w:tcPr>
            <w:tcW w:w="360" w:type="dxa"/>
            <w:gridSpan w:val="2"/>
            <w:shd w:val="clear" w:color="auto" w:fill="auto"/>
          </w:tcPr>
          <w:p w14:paraId="2BC8E410" w14:textId="77777777" w:rsidR="00133AF5" w:rsidRPr="005F70FB" w:rsidRDefault="00133AF5" w:rsidP="00E74266">
            <w:pPr>
              <w:pStyle w:val="Text"/>
            </w:pPr>
            <w:r w:rsidRPr="005F70FB">
              <w:t>di</w:t>
            </w:r>
          </w:p>
        </w:tc>
        <w:tc>
          <w:tcPr>
            <w:tcW w:w="534" w:type="dxa"/>
            <w:gridSpan w:val="3"/>
            <w:shd w:val="clear" w:color="auto" w:fill="auto"/>
          </w:tcPr>
          <w:p w14:paraId="54E1F47B" w14:textId="77777777" w:rsidR="00133AF5" w:rsidRPr="005F70FB" w:rsidRDefault="00133AF5" w:rsidP="00E74266">
            <w:pPr>
              <w:pStyle w:val="Text"/>
            </w:pPr>
            <w:r w:rsidRPr="005F70FB">
              <w:t>laut,</w:t>
            </w:r>
          </w:p>
        </w:tc>
        <w:tc>
          <w:tcPr>
            <w:tcW w:w="868" w:type="dxa"/>
            <w:gridSpan w:val="3"/>
            <w:shd w:val="clear" w:color="auto" w:fill="auto"/>
          </w:tcPr>
          <w:p w14:paraId="7B6CF523" w14:textId="77777777" w:rsidR="00133AF5" w:rsidRPr="005F70FB" w:rsidRDefault="00133AF5" w:rsidP="00E74266">
            <w:pPr>
              <w:pStyle w:val="Text"/>
            </w:pPr>
            <w:r w:rsidRPr="005F70FB">
              <w:t>baru</w:t>
            </w:r>
          </w:p>
        </w:tc>
      </w:tr>
      <w:tr w:rsidR="00AC23C4" w:rsidRPr="005F70FB" w14:paraId="31503290" w14:textId="77777777" w:rsidTr="00AC23C4">
        <w:trPr>
          <w:gridAfter w:val="1"/>
          <w:wAfter w:w="260" w:type="dxa"/>
        </w:trPr>
        <w:tc>
          <w:tcPr>
            <w:tcW w:w="709" w:type="dxa"/>
            <w:shd w:val="clear" w:color="auto" w:fill="auto"/>
          </w:tcPr>
          <w:p w14:paraId="4894C196" w14:textId="77777777" w:rsidR="00133AF5" w:rsidRPr="005F70FB" w:rsidRDefault="00133AF5" w:rsidP="00E74266">
            <w:pPr>
              <w:pStyle w:val="GlossEng2ptafter"/>
            </w:pPr>
          </w:p>
        </w:tc>
        <w:tc>
          <w:tcPr>
            <w:tcW w:w="751" w:type="dxa"/>
            <w:gridSpan w:val="3"/>
            <w:shd w:val="clear" w:color="auto" w:fill="auto"/>
          </w:tcPr>
          <w:p w14:paraId="0DD37169" w14:textId="77777777" w:rsidR="00133AF5" w:rsidRPr="005F70FB" w:rsidRDefault="00133AF5" w:rsidP="00E74266">
            <w:pPr>
              <w:pStyle w:val="GlossEng2ptafter"/>
            </w:pPr>
          </w:p>
        </w:tc>
        <w:tc>
          <w:tcPr>
            <w:tcW w:w="573" w:type="dxa"/>
            <w:gridSpan w:val="4"/>
            <w:shd w:val="clear" w:color="auto" w:fill="auto"/>
          </w:tcPr>
          <w:p w14:paraId="03B27B6D" w14:textId="77777777" w:rsidR="00133AF5" w:rsidRPr="005F70FB" w:rsidRDefault="00133AF5" w:rsidP="00E74266">
            <w:pPr>
              <w:pStyle w:val="GlossEng2ptafter"/>
            </w:pPr>
            <w:r w:rsidRPr="005F70FB">
              <w:t>rinse</w:t>
            </w:r>
          </w:p>
        </w:tc>
        <w:tc>
          <w:tcPr>
            <w:tcW w:w="712" w:type="dxa"/>
            <w:gridSpan w:val="4"/>
            <w:shd w:val="clear" w:color="auto" w:fill="auto"/>
          </w:tcPr>
          <w:p w14:paraId="7135B380" w14:textId="77777777" w:rsidR="00133AF5" w:rsidRPr="005F70FB" w:rsidRDefault="00133AF5" w:rsidP="00E74266">
            <w:pPr>
              <w:pStyle w:val="GlossEng2ptafter"/>
            </w:pPr>
            <w:r w:rsidRPr="005F70FB">
              <w:t>body</w:t>
            </w:r>
          </w:p>
        </w:tc>
        <w:tc>
          <w:tcPr>
            <w:tcW w:w="529" w:type="dxa"/>
            <w:gridSpan w:val="3"/>
            <w:shd w:val="clear" w:color="auto" w:fill="auto"/>
          </w:tcPr>
          <w:p w14:paraId="34342A77" w14:textId="77777777" w:rsidR="00133AF5" w:rsidRPr="005F70FB" w:rsidRDefault="00133AF5" w:rsidP="00E74266">
            <w:pPr>
              <w:pStyle w:val="GlossEng2ptafter"/>
            </w:pPr>
            <w:r w:rsidRPr="005F70FB">
              <w:t>next</w:t>
            </w:r>
          </w:p>
        </w:tc>
        <w:tc>
          <w:tcPr>
            <w:tcW w:w="818" w:type="dxa"/>
            <w:gridSpan w:val="3"/>
            <w:shd w:val="clear" w:color="auto" w:fill="auto"/>
          </w:tcPr>
          <w:p w14:paraId="504DDF89" w14:textId="77777777" w:rsidR="00133AF5" w:rsidRPr="005F70FB" w:rsidRDefault="00133AF5" w:rsidP="00E74266">
            <w:pPr>
              <w:pStyle w:val="GlossEng2ptafter"/>
            </w:pPr>
            <w:r w:rsidRPr="005F70FB">
              <w:t>trousers</w:t>
            </w:r>
          </w:p>
        </w:tc>
        <w:tc>
          <w:tcPr>
            <w:tcW w:w="595" w:type="dxa"/>
            <w:gridSpan w:val="3"/>
            <w:shd w:val="clear" w:color="auto" w:fill="auto"/>
          </w:tcPr>
          <w:p w14:paraId="56856F79" w14:textId="77777777" w:rsidR="00133AF5" w:rsidRPr="005F70FB" w:rsidRDefault="00133AF5" w:rsidP="00E74266">
            <w:pPr>
              <w:pStyle w:val="GlossEng2ptafter"/>
            </w:pPr>
            <w:r w:rsidRPr="005F70FB">
              <w:t>wash</w:t>
            </w:r>
          </w:p>
        </w:tc>
        <w:tc>
          <w:tcPr>
            <w:tcW w:w="360" w:type="dxa"/>
            <w:gridSpan w:val="2"/>
            <w:shd w:val="clear" w:color="auto" w:fill="auto"/>
          </w:tcPr>
          <w:p w14:paraId="58125397" w14:textId="77777777" w:rsidR="00133AF5" w:rsidRPr="005F70FB" w:rsidRDefault="00133AF5" w:rsidP="00E74266">
            <w:pPr>
              <w:pStyle w:val="GlossEng2ptafter"/>
            </w:pPr>
            <w:r w:rsidRPr="005F70FB">
              <w:t>at</w:t>
            </w:r>
          </w:p>
        </w:tc>
        <w:tc>
          <w:tcPr>
            <w:tcW w:w="534" w:type="dxa"/>
            <w:gridSpan w:val="3"/>
            <w:shd w:val="clear" w:color="auto" w:fill="auto"/>
          </w:tcPr>
          <w:p w14:paraId="521DB181" w14:textId="77777777" w:rsidR="00133AF5" w:rsidRPr="005F70FB" w:rsidRDefault="00133AF5" w:rsidP="00E74266">
            <w:pPr>
              <w:pStyle w:val="GlossEng2ptafter"/>
            </w:pPr>
            <w:r w:rsidRPr="005F70FB">
              <w:t>sea</w:t>
            </w:r>
          </w:p>
        </w:tc>
        <w:tc>
          <w:tcPr>
            <w:tcW w:w="868" w:type="dxa"/>
            <w:gridSpan w:val="3"/>
            <w:shd w:val="clear" w:color="auto" w:fill="auto"/>
          </w:tcPr>
          <w:p w14:paraId="582F800C" w14:textId="77777777" w:rsidR="00133AF5" w:rsidRPr="005F70FB" w:rsidRDefault="00133AF5" w:rsidP="00E74266">
            <w:pPr>
              <w:pStyle w:val="GlossEng2ptafter"/>
            </w:pPr>
            <w:r w:rsidRPr="005F70FB">
              <w:t>and.then</w:t>
            </w:r>
          </w:p>
        </w:tc>
      </w:tr>
      <w:tr w:rsidR="00AC23C4" w:rsidRPr="005F70FB" w14:paraId="050CACD1" w14:textId="77777777" w:rsidTr="00AC23C4">
        <w:tc>
          <w:tcPr>
            <w:tcW w:w="707" w:type="dxa"/>
            <w:shd w:val="clear" w:color="auto" w:fill="auto"/>
          </w:tcPr>
          <w:p w14:paraId="6CB08EDC" w14:textId="77777777" w:rsidR="00133AF5" w:rsidRPr="005F70FB" w:rsidRDefault="00133AF5" w:rsidP="00E74266">
            <w:pPr>
              <w:pStyle w:val="O0Nwnext"/>
            </w:pPr>
          </w:p>
        </w:tc>
        <w:tc>
          <w:tcPr>
            <w:tcW w:w="561" w:type="dxa"/>
            <w:shd w:val="clear" w:color="auto" w:fill="auto"/>
          </w:tcPr>
          <w:p w14:paraId="4C6571E0" w14:textId="77777777" w:rsidR="00133AF5" w:rsidRPr="005F70FB" w:rsidRDefault="00133AF5" w:rsidP="00E74266">
            <w:pPr>
              <w:pStyle w:val="Text"/>
            </w:pPr>
            <w:r w:rsidRPr="005F70FB">
              <w:t>pake</w:t>
            </w:r>
          </w:p>
        </w:tc>
        <w:tc>
          <w:tcPr>
            <w:tcW w:w="371" w:type="dxa"/>
            <w:gridSpan w:val="4"/>
            <w:shd w:val="clear" w:color="auto" w:fill="auto"/>
          </w:tcPr>
          <w:p w14:paraId="6ACE8433" w14:textId="77777777" w:rsidR="00133AF5" w:rsidRPr="005F70FB" w:rsidRDefault="00133AF5" w:rsidP="00E74266">
            <w:pPr>
              <w:pStyle w:val="Text"/>
            </w:pPr>
            <w:r w:rsidRPr="005F70FB">
              <w:t>ke</w:t>
            </w:r>
          </w:p>
        </w:tc>
        <w:tc>
          <w:tcPr>
            <w:tcW w:w="651" w:type="dxa"/>
            <w:gridSpan w:val="4"/>
            <w:shd w:val="clear" w:color="auto" w:fill="auto"/>
          </w:tcPr>
          <w:p w14:paraId="0FB292F7" w14:textId="77777777" w:rsidR="00133AF5" w:rsidRPr="005F70FB" w:rsidRDefault="00133AF5" w:rsidP="00E74266">
            <w:pPr>
              <w:pStyle w:val="Text"/>
            </w:pPr>
            <w:r w:rsidRPr="005F70FB">
              <w:t>mari,</w:t>
            </w:r>
          </w:p>
        </w:tc>
        <w:tc>
          <w:tcPr>
            <w:tcW w:w="696" w:type="dxa"/>
            <w:gridSpan w:val="4"/>
            <w:shd w:val="clear" w:color="auto" w:fill="auto"/>
          </w:tcPr>
          <w:p w14:paraId="50BCB9B6" w14:textId="77777777" w:rsidR="00133AF5" w:rsidRPr="005F70FB" w:rsidRDefault="00133AF5" w:rsidP="00E74266">
            <w:pPr>
              <w:pStyle w:val="Text"/>
            </w:pPr>
            <w:r w:rsidRPr="005F70FB">
              <w:t>biking</w:t>
            </w:r>
          </w:p>
        </w:tc>
        <w:tc>
          <w:tcPr>
            <w:tcW w:w="801" w:type="dxa"/>
            <w:gridSpan w:val="3"/>
            <w:shd w:val="clear" w:color="auto" w:fill="auto"/>
          </w:tcPr>
          <w:p w14:paraId="732D6CDB" w14:textId="77777777" w:rsidR="00133AF5" w:rsidRPr="005F70FB" w:rsidRDefault="00133AF5" w:rsidP="00E74266">
            <w:pPr>
              <w:pStyle w:val="Text"/>
            </w:pPr>
            <w:r w:rsidRPr="005F70FB">
              <w:t>kotor</w:t>
            </w:r>
          </w:p>
        </w:tc>
        <w:tc>
          <w:tcPr>
            <w:tcW w:w="545" w:type="dxa"/>
            <w:gridSpan w:val="2"/>
            <w:shd w:val="clear" w:color="auto" w:fill="auto"/>
          </w:tcPr>
          <w:p w14:paraId="30B6036C" w14:textId="77777777" w:rsidR="00133AF5" w:rsidRPr="005F70FB" w:rsidRDefault="00133AF5" w:rsidP="00E74266">
            <w:pPr>
              <w:pStyle w:val="Text"/>
            </w:pPr>
            <w:r w:rsidRPr="005F70FB">
              <w:t>saja,</w:t>
            </w:r>
          </w:p>
        </w:tc>
        <w:tc>
          <w:tcPr>
            <w:tcW w:w="540" w:type="dxa"/>
            <w:gridSpan w:val="3"/>
            <w:shd w:val="clear" w:color="auto" w:fill="auto"/>
          </w:tcPr>
          <w:p w14:paraId="51AE156F" w14:textId="77777777" w:rsidR="00133AF5" w:rsidRPr="005F70FB" w:rsidRDefault="00133AF5" w:rsidP="00E74266">
            <w:pPr>
              <w:pStyle w:val="Text"/>
            </w:pPr>
            <w:r w:rsidRPr="005F70FB">
              <w:t>saya</w:t>
            </w:r>
          </w:p>
        </w:tc>
        <w:tc>
          <w:tcPr>
            <w:tcW w:w="695" w:type="dxa"/>
            <w:gridSpan w:val="3"/>
            <w:shd w:val="clear" w:color="auto" w:fill="auto"/>
          </w:tcPr>
          <w:p w14:paraId="1E791CF1" w14:textId="77777777" w:rsidR="00133AF5" w:rsidRPr="005F70FB" w:rsidRDefault="00133AF5" w:rsidP="00E74266">
            <w:pPr>
              <w:pStyle w:val="Text"/>
            </w:pPr>
            <w:r w:rsidRPr="005F70FB">
              <w:t>stenga</w:t>
            </w:r>
          </w:p>
        </w:tc>
        <w:tc>
          <w:tcPr>
            <w:tcW w:w="540" w:type="dxa"/>
            <w:gridSpan w:val="2"/>
            <w:shd w:val="clear" w:color="auto" w:fill="auto"/>
          </w:tcPr>
          <w:p w14:paraId="27580652" w14:textId="77777777" w:rsidR="00133AF5" w:rsidRPr="005F70FB" w:rsidRDefault="00133AF5" w:rsidP="00E74266">
            <w:pPr>
              <w:pStyle w:val="Text"/>
            </w:pPr>
            <w:r w:rsidRPr="005F70FB">
              <w:t>mati</w:t>
            </w:r>
          </w:p>
        </w:tc>
        <w:tc>
          <w:tcPr>
            <w:tcW w:w="600" w:type="dxa"/>
            <w:gridSpan w:val="3"/>
            <w:shd w:val="clear" w:color="auto" w:fill="auto"/>
          </w:tcPr>
          <w:p w14:paraId="76F7372D" w14:textId="77777777" w:rsidR="00133AF5" w:rsidRPr="005F70FB" w:rsidRDefault="00133AF5" w:rsidP="00E74266">
            <w:pPr>
              <w:pStyle w:val="Text"/>
            </w:pPr>
            <w:r w:rsidRPr="005F70FB">
              <w:t>cuci,</w:t>
            </w:r>
          </w:p>
        </w:tc>
      </w:tr>
      <w:tr w:rsidR="00AC23C4" w:rsidRPr="005F70FB" w14:paraId="24259FA5" w14:textId="77777777" w:rsidTr="00AC23C4">
        <w:tc>
          <w:tcPr>
            <w:tcW w:w="707" w:type="dxa"/>
            <w:shd w:val="clear" w:color="auto" w:fill="auto"/>
          </w:tcPr>
          <w:p w14:paraId="524E7DF4" w14:textId="77777777" w:rsidR="00133AF5" w:rsidRPr="005F70FB" w:rsidRDefault="00133AF5" w:rsidP="00E74266">
            <w:pPr>
              <w:pStyle w:val="GlossEng2ptafter"/>
            </w:pPr>
          </w:p>
        </w:tc>
        <w:tc>
          <w:tcPr>
            <w:tcW w:w="561" w:type="dxa"/>
            <w:shd w:val="clear" w:color="auto" w:fill="auto"/>
          </w:tcPr>
          <w:p w14:paraId="2842E40A" w14:textId="77777777" w:rsidR="00133AF5" w:rsidRPr="005F70FB" w:rsidRDefault="00133AF5" w:rsidP="00E74266">
            <w:pPr>
              <w:pStyle w:val="GlossEng2ptafter"/>
            </w:pPr>
            <w:r w:rsidRPr="005F70FB">
              <w:t>use</w:t>
            </w:r>
          </w:p>
        </w:tc>
        <w:tc>
          <w:tcPr>
            <w:tcW w:w="371" w:type="dxa"/>
            <w:gridSpan w:val="4"/>
            <w:shd w:val="clear" w:color="auto" w:fill="auto"/>
          </w:tcPr>
          <w:p w14:paraId="29332AC7" w14:textId="77777777" w:rsidR="00133AF5" w:rsidRPr="005F70FB" w:rsidRDefault="00133AF5" w:rsidP="00E74266">
            <w:pPr>
              <w:pStyle w:val="GlossEng2ptafter"/>
            </w:pPr>
            <w:r w:rsidRPr="005F70FB">
              <w:t>to</w:t>
            </w:r>
          </w:p>
        </w:tc>
        <w:tc>
          <w:tcPr>
            <w:tcW w:w="651" w:type="dxa"/>
            <w:gridSpan w:val="4"/>
            <w:shd w:val="clear" w:color="auto" w:fill="auto"/>
          </w:tcPr>
          <w:p w14:paraId="2AFCD149" w14:textId="77777777" w:rsidR="00133AF5" w:rsidRPr="005F70FB" w:rsidRDefault="00133AF5" w:rsidP="00E74266">
            <w:pPr>
              <w:pStyle w:val="GlossEng2ptafter"/>
            </w:pPr>
            <w:r w:rsidRPr="005F70FB">
              <w:t>hither</w:t>
            </w:r>
          </w:p>
        </w:tc>
        <w:tc>
          <w:tcPr>
            <w:tcW w:w="696" w:type="dxa"/>
            <w:gridSpan w:val="4"/>
            <w:shd w:val="clear" w:color="auto" w:fill="auto"/>
          </w:tcPr>
          <w:p w14:paraId="3FF5B1D0" w14:textId="77777777" w:rsidR="00133AF5" w:rsidRPr="005F70FB" w:rsidRDefault="00133AF5" w:rsidP="00E74266">
            <w:pPr>
              <w:pStyle w:val="GlossEng2ptafter"/>
            </w:pPr>
            <w:r w:rsidRPr="005F70FB">
              <w:t>make</w:t>
            </w:r>
          </w:p>
        </w:tc>
        <w:tc>
          <w:tcPr>
            <w:tcW w:w="801" w:type="dxa"/>
            <w:gridSpan w:val="3"/>
            <w:shd w:val="clear" w:color="auto" w:fill="auto"/>
          </w:tcPr>
          <w:p w14:paraId="4FB35FAA" w14:textId="77777777" w:rsidR="00133AF5" w:rsidRPr="005F70FB" w:rsidRDefault="00133AF5" w:rsidP="00E74266">
            <w:pPr>
              <w:pStyle w:val="GlossEng2ptafter"/>
            </w:pPr>
            <w:r w:rsidRPr="005F70FB">
              <w:t>be.dirty</w:t>
            </w:r>
          </w:p>
        </w:tc>
        <w:tc>
          <w:tcPr>
            <w:tcW w:w="545" w:type="dxa"/>
            <w:gridSpan w:val="2"/>
            <w:shd w:val="clear" w:color="auto" w:fill="auto"/>
          </w:tcPr>
          <w:p w14:paraId="2F69D433" w14:textId="77777777" w:rsidR="00133AF5" w:rsidRPr="005F70FB" w:rsidRDefault="00133AF5" w:rsidP="00E74266">
            <w:pPr>
              <w:pStyle w:val="GlossEng2ptafter"/>
            </w:pPr>
            <w:r w:rsidRPr="005F70FB">
              <w:t>just</w:t>
            </w:r>
          </w:p>
        </w:tc>
        <w:tc>
          <w:tcPr>
            <w:tcW w:w="540" w:type="dxa"/>
            <w:gridSpan w:val="3"/>
            <w:shd w:val="clear" w:color="auto" w:fill="auto"/>
          </w:tcPr>
          <w:p w14:paraId="09FE8165" w14:textId="77777777" w:rsidR="00133AF5" w:rsidRPr="005F70FB" w:rsidRDefault="00133AF5" w:rsidP="00E74266">
            <w:pPr>
              <w:pStyle w:val="GlossEng2ptafter"/>
            </w:pPr>
            <w:r w:rsidRPr="005F70FB">
              <w:rPr>
                <w:rStyle w:val="ChSmallCaps"/>
              </w:rPr>
              <w:t>1sg</w:t>
            </w:r>
          </w:p>
        </w:tc>
        <w:tc>
          <w:tcPr>
            <w:tcW w:w="695" w:type="dxa"/>
            <w:gridSpan w:val="3"/>
            <w:shd w:val="clear" w:color="auto" w:fill="auto"/>
          </w:tcPr>
          <w:p w14:paraId="03B6C381" w14:textId="77777777" w:rsidR="00133AF5" w:rsidRPr="005F70FB" w:rsidRDefault="00133AF5" w:rsidP="00E74266">
            <w:pPr>
              <w:pStyle w:val="GlossEng2ptafter"/>
            </w:pPr>
            <w:r w:rsidRPr="005F70FB">
              <w:t>half</w:t>
            </w:r>
          </w:p>
        </w:tc>
        <w:tc>
          <w:tcPr>
            <w:tcW w:w="540" w:type="dxa"/>
            <w:gridSpan w:val="2"/>
            <w:shd w:val="clear" w:color="auto" w:fill="auto"/>
          </w:tcPr>
          <w:p w14:paraId="1576EE1A" w14:textId="77777777" w:rsidR="00133AF5" w:rsidRPr="005F70FB" w:rsidRDefault="00133AF5" w:rsidP="00E74266">
            <w:pPr>
              <w:pStyle w:val="GlossEng2ptafter"/>
            </w:pPr>
            <w:r w:rsidRPr="005F70FB">
              <w:t>die</w:t>
            </w:r>
          </w:p>
        </w:tc>
        <w:tc>
          <w:tcPr>
            <w:tcW w:w="600" w:type="dxa"/>
            <w:gridSpan w:val="3"/>
            <w:shd w:val="clear" w:color="auto" w:fill="auto"/>
          </w:tcPr>
          <w:p w14:paraId="0E9924CE" w14:textId="77777777" w:rsidR="00133AF5" w:rsidRPr="005F70FB" w:rsidRDefault="00133AF5" w:rsidP="00E74266">
            <w:pPr>
              <w:pStyle w:val="GlossEng2ptafter"/>
            </w:pPr>
            <w:r w:rsidRPr="005F70FB">
              <w:t>wash</w:t>
            </w:r>
          </w:p>
        </w:tc>
      </w:tr>
      <w:tr w:rsidR="00AC23C4" w:rsidRPr="005F70FB" w14:paraId="6C9243A1" w14:textId="77777777" w:rsidTr="00AC23C4">
        <w:trPr>
          <w:gridAfter w:val="2"/>
          <w:wAfter w:w="320" w:type="dxa"/>
        </w:trPr>
        <w:tc>
          <w:tcPr>
            <w:tcW w:w="707" w:type="dxa"/>
            <w:shd w:val="clear" w:color="auto" w:fill="auto"/>
          </w:tcPr>
          <w:p w14:paraId="526A483E" w14:textId="77777777" w:rsidR="00133AF5" w:rsidRPr="005F70FB" w:rsidRDefault="00133AF5" w:rsidP="00E74266">
            <w:pPr>
              <w:pStyle w:val="O0Nwnext"/>
            </w:pPr>
          </w:p>
        </w:tc>
        <w:tc>
          <w:tcPr>
            <w:tcW w:w="787" w:type="dxa"/>
            <w:gridSpan w:val="4"/>
            <w:shd w:val="clear" w:color="auto" w:fill="auto"/>
          </w:tcPr>
          <w:p w14:paraId="5262616B" w14:textId="77777777" w:rsidR="00133AF5" w:rsidRPr="005F70FB" w:rsidRDefault="00133AF5" w:rsidP="00E74266">
            <w:pPr>
              <w:pStyle w:val="Text"/>
            </w:pPr>
            <w:r w:rsidRPr="005F70FB">
              <w:t>cape</w:t>
            </w:r>
          </w:p>
        </w:tc>
        <w:tc>
          <w:tcPr>
            <w:tcW w:w="595" w:type="dxa"/>
            <w:gridSpan w:val="4"/>
            <w:shd w:val="clear" w:color="auto" w:fill="auto"/>
          </w:tcPr>
          <w:p w14:paraId="2340191E" w14:textId="77777777" w:rsidR="00133AF5" w:rsidRPr="005F70FB" w:rsidRDefault="00133AF5" w:rsidP="00E74266">
            <w:pPr>
              <w:pStyle w:val="Text"/>
            </w:pPr>
            <w:r w:rsidRPr="005F70FB">
              <w:t>cuci</w:t>
            </w:r>
          </w:p>
        </w:tc>
        <w:tc>
          <w:tcPr>
            <w:tcW w:w="751" w:type="dxa"/>
            <w:gridSpan w:val="4"/>
            <w:shd w:val="clear" w:color="auto" w:fill="auto"/>
          </w:tcPr>
          <w:p w14:paraId="6D10662B" w14:textId="77777777" w:rsidR="00133AF5" w:rsidRPr="005F70FB" w:rsidRDefault="00133AF5" w:rsidP="00E74266">
            <w:pPr>
              <w:pStyle w:val="Text"/>
            </w:pPr>
            <w:r w:rsidRPr="005F70FB">
              <w:t>pakeang</w:t>
            </w:r>
          </w:p>
        </w:tc>
        <w:tc>
          <w:tcPr>
            <w:tcW w:w="579" w:type="dxa"/>
            <w:gridSpan w:val="3"/>
            <w:shd w:val="clear" w:color="auto" w:fill="auto"/>
          </w:tcPr>
          <w:p w14:paraId="292C6A65" w14:textId="77777777" w:rsidR="00133AF5" w:rsidRPr="005F70FB" w:rsidRDefault="00133AF5" w:rsidP="00E74266">
            <w:pPr>
              <w:pStyle w:val="Text"/>
            </w:pPr>
            <w:r w:rsidRPr="005F70FB">
              <w:t>juga,</w:t>
            </w:r>
          </w:p>
        </w:tc>
        <w:tc>
          <w:tcPr>
            <w:tcW w:w="1004" w:type="dxa"/>
            <w:gridSpan w:val="4"/>
            <w:shd w:val="clear" w:color="auto" w:fill="auto"/>
          </w:tcPr>
          <w:p w14:paraId="27FA7863" w14:textId="77777777" w:rsidR="00133AF5" w:rsidRPr="005F70FB" w:rsidRDefault="00133AF5" w:rsidP="00E74266">
            <w:pPr>
              <w:pStyle w:val="Text"/>
            </w:pPr>
            <w:r w:rsidRPr="005F70FB">
              <w:t>ana~ana</w:t>
            </w:r>
          </w:p>
        </w:tc>
        <w:tc>
          <w:tcPr>
            <w:tcW w:w="777" w:type="dxa"/>
            <w:gridSpan w:val="4"/>
            <w:shd w:val="clear" w:color="auto" w:fill="auto"/>
          </w:tcPr>
          <w:p w14:paraId="4EE943AF" w14:textId="77777777" w:rsidR="00133AF5" w:rsidRPr="005F70FB" w:rsidRDefault="00133AF5" w:rsidP="00E74266">
            <w:pPr>
              <w:pStyle w:val="Text"/>
            </w:pPr>
            <w:r w:rsidRPr="005F70FB">
              <w:t>ini</w:t>
            </w:r>
          </w:p>
        </w:tc>
        <w:tc>
          <w:tcPr>
            <w:tcW w:w="1187" w:type="dxa"/>
            <w:gridSpan w:val="4"/>
            <w:shd w:val="clear" w:color="auto" w:fill="auto"/>
          </w:tcPr>
          <w:p w14:paraId="65D6629E" w14:textId="77777777" w:rsidR="00133AF5" w:rsidRPr="005F70FB" w:rsidRDefault="00133AF5" w:rsidP="00E74266">
            <w:pPr>
              <w:pStyle w:val="Text"/>
            </w:pPr>
            <w:r w:rsidRPr="005F70FB">
              <w:t>kotor~kotor,</w:t>
            </w:r>
          </w:p>
        </w:tc>
      </w:tr>
      <w:tr w:rsidR="00AC23C4" w:rsidRPr="005F70FB" w14:paraId="7BBB1298" w14:textId="77777777" w:rsidTr="00AC23C4">
        <w:trPr>
          <w:gridAfter w:val="2"/>
          <w:wAfter w:w="320" w:type="dxa"/>
        </w:trPr>
        <w:tc>
          <w:tcPr>
            <w:tcW w:w="707" w:type="dxa"/>
            <w:shd w:val="clear" w:color="auto" w:fill="auto"/>
          </w:tcPr>
          <w:p w14:paraId="42395779" w14:textId="77777777" w:rsidR="00133AF5" w:rsidRPr="005F70FB" w:rsidRDefault="00133AF5" w:rsidP="00E74266">
            <w:pPr>
              <w:pStyle w:val="GlossEng2ptafter"/>
            </w:pPr>
          </w:p>
        </w:tc>
        <w:tc>
          <w:tcPr>
            <w:tcW w:w="787" w:type="dxa"/>
            <w:gridSpan w:val="4"/>
            <w:shd w:val="clear" w:color="auto" w:fill="auto"/>
          </w:tcPr>
          <w:p w14:paraId="2CDD8AA9" w14:textId="77777777" w:rsidR="00133AF5" w:rsidRPr="005F70FB" w:rsidRDefault="00133AF5" w:rsidP="00E74266">
            <w:pPr>
              <w:pStyle w:val="GlossEng2ptafter"/>
            </w:pPr>
            <w:r w:rsidRPr="005F70FB">
              <w:t>be.tired</w:t>
            </w:r>
          </w:p>
        </w:tc>
        <w:tc>
          <w:tcPr>
            <w:tcW w:w="595" w:type="dxa"/>
            <w:gridSpan w:val="4"/>
            <w:shd w:val="clear" w:color="auto" w:fill="auto"/>
          </w:tcPr>
          <w:p w14:paraId="4A1D36BB" w14:textId="77777777" w:rsidR="00133AF5" w:rsidRPr="005F70FB" w:rsidRDefault="00133AF5" w:rsidP="00E74266">
            <w:pPr>
              <w:pStyle w:val="GlossEng2ptafter"/>
            </w:pPr>
            <w:r w:rsidRPr="005F70FB">
              <w:t>wash</w:t>
            </w:r>
          </w:p>
        </w:tc>
        <w:tc>
          <w:tcPr>
            <w:tcW w:w="751" w:type="dxa"/>
            <w:gridSpan w:val="4"/>
            <w:shd w:val="clear" w:color="auto" w:fill="auto"/>
          </w:tcPr>
          <w:p w14:paraId="5DC98CC2" w14:textId="77777777" w:rsidR="00133AF5" w:rsidRPr="005F70FB" w:rsidRDefault="00133AF5" w:rsidP="00E74266">
            <w:pPr>
              <w:pStyle w:val="GlossEng2ptafter"/>
            </w:pPr>
            <w:r w:rsidRPr="005F70FB">
              <w:t>clothes</w:t>
            </w:r>
          </w:p>
        </w:tc>
        <w:tc>
          <w:tcPr>
            <w:tcW w:w="579" w:type="dxa"/>
            <w:gridSpan w:val="3"/>
            <w:shd w:val="clear" w:color="auto" w:fill="auto"/>
          </w:tcPr>
          <w:p w14:paraId="1829CCBD" w14:textId="77777777" w:rsidR="00133AF5" w:rsidRPr="005F70FB" w:rsidRDefault="00133AF5" w:rsidP="00E74266">
            <w:pPr>
              <w:pStyle w:val="GlossEng2ptafter"/>
            </w:pPr>
            <w:r w:rsidRPr="005F70FB">
              <w:t>also</w:t>
            </w:r>
          </w:p>
        </w:tc>
        <w:tc>
          <w:tcPr>
            <w:tcW w:w="1004" w:type="dxa"/>
            <w:gridSpan w:val="4"/>
            <w:shd w:val="clear" w:color="auto" w:fill="auto"/>
          </w:tcPr>
          <w:p w14:paraId="16A03578" w14:textId="77777777" w:rsidR="00133AF5" w:rsidRPr="005F70FB" w:rsidRDefault="00133AF5" w:rsidP="00E74266">
            <w:pPr>
              <w:pStyle w:val="GlossEng2ptafter"/>
            </w:pPr>
            <w:r w:rsidRPr="005F70FB">
              <w:rPr>
                <w:rStyle w:val="ChSmallCaps"/>
              </w:rPr>
              <w:t>rdp</w:t>
            </w:r>
            <w:r w:rsidRPr="005F70FB">
              <w:t>~child</w:t>
            </w:r>
          </w:p>
        </w:tc>
        <w:tc>
          <w:tcPr>
            <w:tcW w:w="777" w:type="dxa"/>
            <w:gridSpan w:val="4"/>
            <w:shd w:val="clear" w:color="auto" w:fill="auto"/>
          </w:tcPr>
          <w:p w14:paraId="1B300906" w14:textId="77777777" w:rsidR="00133AF5" w:rsidRPr="005F70FB" w:rsidRDefault="00133AF5" w:rsidP="00E74266">
            <w:pPr>
              <w:pStyle w:val="GlossEng2ptafter"/>
            </w:pPr>
            <w:r w:rsidRPr="005F70FB">
              <w:rPr>
                <w:rStyle w:val="ChSmallCaps"/>
              </w:rPr>
              <w:t>d.prox</w:t>
            </w:r>
          </w:p>
        </w:tc>
        <w:tc>
          <w:tcPr>
            <w:tcW w:w="1187" w:type="dxa"/>
            <w:gridSpan w:val="4"/>
            <w:shd w:val="clear" w:color="auto" w:fill="auto"/>
          </w:tcPr>
          <w:p w14:paraId="1CD6E926" w14:textId="77777777" w:rsidR="00133AF5" w:rsidRPr="005F70FB" w:rsidRDefault="00133AF5" w:rsidP="00E74266">
            <w:pPr>
              <w:pStyle w:val="GlossEng2ptafter"/>
            </w:pPr>
            <w:r w:rsidRPr="005F70FB">
              <w:rPr>
                <w:rStyle w:val="ChSmallCaps"/>
              </w:rPr>
              <w:t>rdp</w:t>
            </w:r>
            <w:r w:rsidRPr="005F70FB">
              <w:t>~be.dirty</w:t>
            </w:r>
          </w:p>
        </w:tc>
      </w:tr>
      <w:tr w:rsidR="00133AF5" w:rsidRPr="005F70FB" w14:paraId="71A4AC7A" w14:textId="77777777" w:rsidTr="00AC23C4">
        <w:trPr>
          <w:gridAfter w:val="19"/>
          <w:wAfter w:w="4145" w:type="dxa"/>
        </w:trPr>
        <w:tc>
          <w:tcPr>
            <w:tcW w:w="707" w:type="dxa"/>
            <w:shd w:val="clear" w:color="auto" w:fill="auto"/>
          </w:tcPr>
          <w:p w14:paraId="52C54F79" w14:textId="77777777" w:rsidR="00133AF5" w:rsidRPr="005F70FB" w:rsidRDefault="00133AF5" w:rsidP="00E74266">
            <w:pPr>
              <w:pStyle w:val="O0Nwnext"/>
            </w:pPr>
          </w:p>
        </w:tc>
        <w:tc>
          <w:tcPr>
            <w:tcW w:w="582" w:type="dxa"/>
            <w:gridSpan w:val="2"/>
            <w:shd w:val="clear" w:color="auto" w:fill="auto"/>
          </w:tcPr>
          <w:p w14:paraId="7686B157" w14:textId="77777777" w:rsidR="00133AF5" w:rsidRPr="005F70FB" w:rsidRDefault="00133AF5" w:rsidP="00E74266">
            <w:pPr>
              <w:pStyle w:val="Text"/>
            </w:pPr>
            <w:r w:rsidRPr="005F70FB">
              <w:t>dong</w:t>
            </w:r>
          </w:p>
        </w:tc>
        <w:tc>
          <w:tcPr>
            <w:tcW w:w="572" w:type="dxa"/>
            <w:gridSpan w:val="4"/>
            <w:shd w:val="clear" w:color="auto" w:fill="auto"/>
          </w:tcPr>
          <w:p w14:paraId="284E5563" w14:textId="77777777" w:rsidR="00133AF5" w:rsidRPr="005F70FB" w:rsidRDefault="00133AF5" w:rsidP="00E74266">
            <w:pPr>
              <w:pStyle w:val="Text"/>
            </w:pPr>
            <w:r w:rsidRPr="005F70FB">
              <w:t>[</w:t>
            </w:r>
            <w:r w:rsidRPr="005F70FB">
              <w:rPr>
                <w:rStyle w:val="ChSmallCaps"/>
              </w:rPr>
              <w:t>up</w:t>
            </w:r>
            <w:r w:rsidRPr="005F70FB">
              <w:t>]</w:t>
            </w:r>
          </w:p>
        </w:tc>
        <w:tc>
          <w:tcPr>
            <w:tcW w:w="701" w:type="dxa"/>
            <w:gridSpan w:val="4"/>
            <w:shd w:val="clear" w:color="auto" w:fill="auto"/>
          </w:tcPr>
          <w:p w14:paraId="602E7754" w14:textId="77777777" w:rsidR="00133AF5" w:rsidRPr="005F70FB" w:rsidRDefault="00133AF5" w:rsidP="00E74266">
            <w:pPr>
              <w:pStyle w:val="Text"/>
            </w:pPr>
            <w:r w:rsidRPr="005F70FB">
              <w:t>adu</w:t>
            </w:r>
          </w:p>
        </w:tc>
      </w:tr>
      <w:tr w:rsidR="00133AF5" w:rsidRPr="005F70FB" w14:paraId="54C9A80D" w14:textId="77777777" w:rsidTr="00AC23C4">
        <w:trPr>
          <w:gridAfter w:val="19"/>
          <w:wAfter w:w="4145" w:type="dxa"/>
        </w:trPr>
        <w:tc>
          <w:tcPr>
            <w:tcW w:w="707" w:type="dxa"/>
            <w:shd w:val="clear" w:color="auto" w:fill="auto"/>
          </w:tcPr>
          <w:p w14:paraId="5579B1CA" w14:textId="77777777" w:rsidR="00133AF5" w:rsidRPr="005F70FB" w:rsidRDefault="00133AF5" w:rsidP="00E74266">
            <w:pPr>
              <w:pStyle w:val="GlossEng"/>
            </w:pPr>
          </w:p>
        </w:tc>
        <w:tc>
          <w:tcPr>
            <w:tcW w:w="582" w:type="dxa"/>
            <w:gridSpan w:val="2"/>
            <w:shd w:val="clear" w:color="auto" w:fill="auto"/>
          </w:tcPr>
          <w:p w14:paraId="38A67AC2" w14:textId="77777777" w:rsidR="00133AF5" w:rsidRPr="005F70FB" w:rsidRDefault="00133AF5" w:rsidP="00E74266">
            <w:pPr>
              <w:pStyle w:val="GlossEng"/>
            </w:pPr>
            <w:r w:rsidRPr="005F70FB">
              <w:rPr>
                <w:rStyle w:val="ChSmallCaps"/>
              </w:rPr>
              <w:t>3pl</w:t>
            </w:r>
          </w:p>
        </w:tc>
        <w:tc>
          <w:tcPr>
            <w:tcW w:w="572" w:type="dxa"/>
            <w:gridSpan w:val="4"/>
            <w:shd w:val="clear" w:color="auto" w:fill="auto"/>
          </w:tcPr>
          <w:p w14:paraId="65C03F4A" w14:textId="77777777" w:rsidR="00133AF5" w:rsidRPr="005F70FB" w:rsidRDefault="00133AF5" w:rsidP="00E74266">
            <w:pPr>
              <w:pStyle w:val="GlossEng"/>
            </w:pPr>
          </w:p>
        </w:tc>
        <w:tc>
          <w:tcPr>
            <w:tcW w:w="701" w:type="dxa"/>
            <w:gridSpan w:val="4"/>
            <w:shd w:val="clear" w:color="auto" w:fill="auto"/>
          </w:tcPr>
          <w:p w14:paraId="1B48D96B" w14:textId="77777777" w:rsidR="00133AF5" w:rsidRPr="005F70FB" w:rsidRDefault="00133AF5" w:rsidP="00E74266">
            <w:pPr>
              <w:pStyle w:val="GlossEng"/>
            </w:pPr>
            <w:r w:rsidRPr="005F70FB">
              <w:t>oh.no!</w:t>
            </w:r>
          </w:p>
        </w:tc>
      </w:tr>
    </w:tbl>
    <w:p w14:paraId="5740CDD1" w14:textId="517CF957" w:rsidR="00133AF5" w:rsidRPr="005F70FB" w:rsidRDefault="00133AF5" w:rsidP="00133AF5">
      <w:pPr>
        <w:pStyle w:val="FreeTranslEng"/>
      </w:pPr>
      <w:r w:rsidRPr="005F70FB">
        <w:rPr>
          <w:szCs w:val="19"/>
        </w:rPr>
        <w:t>Nofita</w:t>
      </w:r>
      <w:r w:rsidRPr="005F70FB">
        <w:t>: rinse (your) bodies, then wash (your) trousers in the ocean, and then put them on (and) come here, (they) make (all their clothes) dirty, I</w:t>
      </w:r>
      <w:r w:rsidR="00B7093A" w:rsidRPr="005F70FB">
        <w:t>’</w:t>
      </w:r>
      <w:r w:rsidRPr="005F70FB">
        <w:t>m half dead (from) washing, I</w:t>
      </w:r>
      <w:r w:rsidR="00B7093A" w:rsidRPr="005F70FB">
        <w:t>’</w:t>
      </w:r>
      <w:r w:rsidRPr="005F70FB">
        <w:t>m also tired of washing clothes, these kids make (their trousers) dirty, they [</w:t>
      </w:r>
      <w:r w:rsidRPr="005F70FB">
        <w:rPr>
          <w:rStyle w:val="ChSmallCaps"/>
        </w:rPr>
        <w:t>up</w:t>
      </w:r>
      <w:r w:rsidRPr="005F70FB">
        <w:t>] oh no!</w:t>
      </w:r>
    </w:p>
    <w:tbl>
      <w:tblPr>
        <w:tblW w:w="6489" w:type="dxa"/>
        <w:tblCellMar>
          <w:left w:w="42" w:type="dxa"/>
          <w:right w:w="42" w:type="dxa"/>
        </w:tblCellMar>
        <w:tblLook w:val="01E0" w:firstRow="1" w:lastRow="1" w:firstColumn="1" w:lastColumn="1" w:noHBand="0" w:noVBand="0"/>
      </w:tblPr>
      <w:tblGrid>
        <w:gridCol w:w="709"/>
        <w:gridCol w:w="540"/>
        <w:gridCol w:w="44"/>
        <w:gridCol w:w="485"/>
        <w:gridCol w:w="251"/>
        <w:gridCol w:w="71"/>
        <w:gridCol w:w="162"/>
        <w:gridCol w:w="185"/>
        <w:gridCol w:w="199"/>
        <w:gridCol w:w="71"/>
        <w:gridCol w:w="407"/>
        <w:gridCol w:w="155"/>
        <w:gridCol w:w="51"/>
        <w:gridCol w:w="360"/>
        <w:gridCol w:w="291"/>
        <w:gridCol w:w="193"/>
        <w:gridCol w:w="153"/>
        <w:gridCol w:w="255"/>
        <w:gridCol w:w="365"/>
        <w:gridCol w:w="142"/>
        <w:gridCol w:w="211"/>
        <w:gridCol w:w="176"/>
        <w:gridCol w:w="326"/>
        <w:gridCol w:w="203"/>
        <w:gridCol w:w="477"/>
        <w:gridCol w:w="7"/>
      </w:tblGrid>
      <w:tr w:rsidR="00AC23C4" w:rsidRPr="005F70FB" w14:paraId="7173E979" w14:textId="77777777" w:rsidTr="00B81EF8">
        <w:tc>
          <w:tcPr>
            <w:tcW w:w="709" w:type="dxa"/>
            <w:shd w:val="clear" w:color="auto" w:fill="auto"/>
          </w:tcPr>
          <w:p w14:paraId="6C24B59F" w14:textId="77777777" w:rsidR="00133AF5" w:rsidRPr="005F70FB" w:rsidRDefault="00133AF5" w:rsidP="00E74266">
            <w:pPr>
              <w:pStyle w:val="O0Nwnext"/>
            </w:pPr>
            <w:r w:rsidRPr="005F70FB">
              <w:t>0007</w:t>
            </w:r>
          </w:p>
        </w:tc>
        <w:tc>
          <w:tcPr>
            <w:tcW w:w="540" w:type="dxa"/>
            <w:shd w:val="clear" w:color="auto" w:fill="auto"/>
          </w:tcPr>
          <w:p w14:paraId="575887C7" w14:textId="77777777" w:rsidR="00133AF5" w:rsidRPr="005F70FB" w:rsidRDefault="00133AF5" w:rsidP="00E74266">
            <w:pPr>
              <w:pStyle w:val="Text"/>
            </w:pPr>
            <w:r w:rsidRPr="005F70FB">
              <w:t>ey,</w:t>
            </w:r>
          </w:p>
        </w:tc>
        <w:tc>
          <w:tcPr>
            <w:tcW w:w="529" w:type="dxa"/>
            <w:gridSpan w:val="2"/>
            <w:shd w:val="clear" w:color="auto" w:fill="auto"/>
          </w:tcPr>
          <w:p w14:paraId="7A5DB03C" w14:textId="77777777" w:rsidR="00133AF5" w:rsidRPr="005F70FB" w:rsidRDefault="00133AF5" w:rsidP="00E74266">
            <w:pPr>
              <w:pStyle w:val="Text"/>
            </w:pPr>
            <w:r w:rsidRPr="005F70FB">
              <w:t>kam</w:t>
            </w:r>
          </w:p>
        </w:tc>
        <w:tc>
          <w:tcPr>
            <w:tcW w:w="484" w:type="dxa"/>
            <w:gridSpan w:val="3"/>
            <w:shd w:val="clear" w:color="auto" w:fill="auto"/>
          </w:tcPr>
          <w:p w14:paraId="773EF0EB" w14:textId="77777777" w:rsidR="00133AF5" w:rsidRPr="005F70FB" w:rsidRDefault="00133AF5" w:rsidP="00E74266">
            <w:pPr>
              <w:pStyle w:val="Text"/>
            </w:pPr>
            <w:r w:rsidRPr="005F70FB">
              <w:t>dua</w:t>
            </w:r>
          </w:p>
        </w:tc>
        <w:tc>
          <w:tcPr>
            <w:tcW w:w="384" w:type="dxa"/>
            <w:gridSpan w:val="2"/>
            <w:shd w:val="clear" w:color="auto" w:fill="auto"/>
          </w:tcPr>
          <w:p w14:paraId="44AD62C7" w14:textId="77777777" w:rsidR="00133AF5" w:rsidRPr="005F70FB" w:rsidRDefault="00133AF5" w:rsidP="00E74266">
            <w:pPr>
              <w:pStyle w:val="Text"/>
            </w:pPr>
            <w:r w:rsidRPr="005F70FB">
              <w:t>pi</w:t>
            </w:r>
          </w:p>
        </w:tc>
        <w:tc>
          <w:tcPr>
            <w:tcW w:w="684" w:type="dxa"/>
            <w:gridSpan w:val="4"/>
            <w:shd w:val="clear" w:color="auto" w:fill="auto"/>
          </w:tcPr>
          <w:p w14:paraId="4AB34C6D" w14:textId="77777777" w:rsidR="00133AF5" w:rsidRPr="005F70FB" w:rsidRDefault="00133AF5" w:rsidP="00E74266">
            <w:pPr>
              <w:pStyle w:val="Text"/>
            </w:pPr>
            <w:r w:rsidRPr="005F70FB">
              <w:t>mandi</w:t>
            </w:r>
          </w:p>
        </w:tc>
        <w:tc>
          <w:tcPr>
            <w:tcW w:w="360" w:type="dxa"/>
            <w:shd w:val="clear" w:color="auto" w:fill="auto"/>
          </w:tcPr>
          <w:p w14:paraId="5B87CD29" w14:textId="77777777" w:rsidR="00133AF5" w:rsidRPr="005F70FB" w:rsidRDefault="00133AF5" w:rsidP="00E74266">
            <w:pPr>
              <w:pStyle w:val="Text"/>
            </w:pPr>
            <w:r w:rsidRPr="005F70FB">
              <w:t>di</w:t>
            </w:r>
          </w:p>
        </w:tc>
        <w:tc>
          <w:tcPr>
            <w:tcW w:w="484" w:type="dxa"/>
            <w:gridSpan w:val="2"/>
            <w:shd w:val="clear" w:color="auto" w:fill="auto"/>
          </w:tcPr>
          <w:p w14:paraId="03D67664" w14:textId="77777777" w:rsidR="00133AF5" w:rsidRPr="005F70FB" w:rsidRDefault="00133AF5" w:rsidP="00E74266">
            <w:pPr>
              <w:pStyle w:val="Text"/>
            </w:pPr>
            <w:r w:rsidRPr="005F70FB">
              <w:t>laut</w:t>
            </w:r>
          </w:p>
        </w:tc>
        <w:tc>
          <w:tcPr>
            <w:tcW w:w="773" w:type="dxa"/>
            <w:gridSpan w:val="3"/>
            <w:shd w:val="clear" w:color="auto" w:fill="auto"/>
          </w:tcPr>
          <w:p w14:paraId="55887B4C" w14:textId="77777777" w:rsidR="00133AF5" w:rsidRPr="005F70FB" w:rsidRDefault="00133AF5" w:rsidP="00E74266">
            <w:pPr>
              <w:pStyle w:val="Text"/>
            </w:pPr>
            <w:r w:rsidRPr="005F70FB">
              <w:t>suda,</w:t>
            </w:r>
          </w:p>
        </w:tc>
        <w:tc>
          <w:tcPr>
            <w:tcW w:w="529" w:type="dxa"/>
            <w:gridSpan w:val="3"/>
            <w:shd w:val="clear" w:color="auto" w:fill="auto"/>
          </w:tcPr>
          <w:p w14:paraId="6FEEE973" w14:textId="77777777" w:rsidR="00133AF5" w:rsidRPr="005F70FB" w:rsidRDefault="00133AF5" w:rsidP="00E74266">
            <w:pPr>
              <w:pStyle w:val="Text"/>
            </w:pPr>
            <w:r w:rsidRPr="005F70FB">
              <w:t>trus</w:t>
            </w:r>
          </w:p>
        </w:tc>
        <w:tc>
          <w:tcPr>
            <w:tcW w:w="529" w:type="dxa"/>
            <w:gridSpan w:val="2"/>
            <w:shd w:val="clear" w:color="auto" w:fill="auto"/>
          </w:tcPr>
          <w:p w14:paraId="3B7ECE9F" w14:textId="77777777" w:rsidR="00133AF5" w:rsidRPr="005F70FB" w:rsidRDefault="00133AF5" w:rsidP="00E74266">
            <w:pPr>
              <w:pStyle w:val="Text"/>
            </w:pPr>
            <w:r w:rsidRPr="005F70FB">
              <w:t>kam</w:t>
            </w:r>
          </w:p>
        </w:tc>
        <w:tc>
          <w:tcPr>
            <w:tcW w:w="484" w:type="dxa"/>
            <w:gridSpan w:val="2"/>
            <w:shd w:val="clear" w:color="auto" w:fill="auto"/>
          </w:tcPr>
          <w:p w14:paraId="0AC98EB2" w14:textId="77777777" w:rsidR="00133AF5" w:rsidRPr="005F70FB" w:rsidRDefault="00133AF5" w:rsidP="00E74266">
            <w:pPr>
              <w:pStyle w:val="Text"/>
            </w:pPr>
            <w:r w:rsidRPr="005F70FB">
              <w:t>dua</w:t>
            </w:r>
          </w:p>
        </w:tc>
      </w:tr>
      <w:tr w:rsidR="00AC23C4" w:rsidRPr="005F70FB" w14:paraId="4433D8C6" w14:textId="77777777" w:rsidTr="00B81EF8">
        <w:tc>
          <w:tcPr>
            <w:tcW w:w="709" w:type="dxa"/>
            <w:shd w:val="clear" w:color="auto" w:fill="auto"/>
          </w:tcPr>
          <w:p w14:paraId="06D0CA9C" w14:textId="77777777" w:rsidR="00133AF5" w:rsidRPr="005F70FB" w:rsidRDefault="00133AF5" w:rsidP="00E74266">
            <w:pPr>
              <w:pStyle w:val="GlossEng2ptafter"/>
            </w:pPr>
          </w:p>
        </w:tc>
        <w:tc>
          <w:tcPr>
            <w:tcW w:w="540" w:type="dxa"/>
            <w:shd w:val="clear" w:color="auto" w:fill="auto"/>
          </w:tcPr>
          <w:p w14:paraId="12F97BB2" w14:textId="77777777" w:rsidR="00133AF5" w:rsidRPr="005F70FB" w:rsidRDefault="00133AF5" w:rsidP="00E74266">
            <w:pPr>
              <w:pStyle w:val="GlossEng2ptafter"/>
            </w:pPr>
            <w:r w:rsidRPr="005F70FB">
              <w:t>hey!</w:t>
            </w:r>
          </w:p>
        </w:tc>
        <w:tc>
          <w:tcPr>
            <w:tcW w:w="529" w:type="dxa"/>
            <w:gridSpan w:val="2"/>
            <w:shd w:val="clear" w:color="auto" w:fill="auto"/>
          </w:tcPr>
          <w:p w14:paraId="080B17E9" w14:textId="77777777" w:rsidR="00133AF5" w:rsidRPr="005F70FB" w:rsidRDefault="00133AF5" w:rsidP="00E74266">
            <w:pPr>
              <w:pStyle w:val="GlossEng2ptafter"/>
            </w:pPr>
            <w:r w:rsidRPr="005F70FB">
              <w:rPr>
                <w:rStyle w:val="ChSmallCaps"/>
              </w:rPr>
              <w:t>2pl</w:t>
            </w:r>
          </w:p>
        </w:tc>
        <w:tc>
          <w:tcPr>
            <w:tcW w:w="484" w:type="dxa"/>
            <w:gridSpan w:val="3"/>
            <w:shd w:val="clear" w:color="auto" w:fill="auto"/>
          </w:tcPr>
          <w:p w14:paraId="2CA0FA9F" w14:textId="77777777" w:rsidR="00133AF5" w:rsidRPr="005F70FB" w:rsidRDefault="00133AF5" w:rsidP="00E74266">
            <w:pPr>
              <w:pStyle w:val="GlossEng2ptafter"/>
            </w:pPr>
            <w:r w:rsidRPr="005F70FB">
              <w:t>two</w:t>
            </w:r>
          </w:p>
        </w:tc>
        <w:tc>
          <w:tcPr>
            <w:tcW w:w="384" w:type="dxa"/>
            <w:gridSpan w:val="2"/>
            <w:shd w:val="clear" w:color="auto" w:fill="auto"/>
          </w:tcPr>
          <w:p w14:paraId="36BB6959" w14:textId="77777777" w:rsidR="00133AF5" w:rsidRPr="005F70FB" w:rsidRDefault="00133AF5" w:rsidP="00E74266">
            <w:pPr>
              <w:pStyle w:val="GlossEng2ptafter"/>
            </w:pPr>
            <w:r w:rsidRPr="005F70FB">
              <w:t>go</w:t>
            </w:r>
          </w:p>
        </w:tc>
        <w:tc>
          <w:tcPr>
            <w:tcW w:w="684" w:type="dxa"/>
            <w:gridSpan w:val="4"/>
            <w:shd w:val="clear" w:color="auto" w:fill="auto"/>
          </w:tcPr>
          <w:p w14:paraId="4EC54F07" w14:textId="77777777" w:rsidR="00133AF5" w:rsidRPr="005F70FB" w:rsidRDefault="00133AF5" w:rsidP="00E74266">
            <w:pPr>
              <w:pStyle w:val="GlossEng2ptafter"/>
            </w:pPr>
            <w:r w:rsidRPr="005F70FB">
              <w:t>bathe</w:t>
            </w:r>
          </w:p>
        </w:tc>
        <w:tc>
          <w:tcPr>
            <w:tcW w:w="360" w:type="dxa"/>
            <w:shd w:val="clear" w:color="auto" w:fill="auto"/>
          </w:tcPr>
          <w:p w14:paraId="02759544" w14:textId="77777777" w:rsidR="00133AF5" w:rsidRPr="005F70FB" w:rsidRDefault="00133AF5" w:rsidP="00E74266">
            <w:pPr>
              <w:pStyle w:val="GlossEng2ptafter"/>
            </w:pPr>
            <w:r w:rsidRPr="005F70FB">
              <w:t>at</w:t>
            </w:r>
          </w:p>
        </w:tc>
        <w:tc>
          <w:tcPr>
            <w:tcW w:w="484" w:type="dxa"/>
            <w:gridSpan w:val="2"/>
            <w:shd w:val="clear" w:color="auto" w:fill="auto"/>
          </w:tcPr>
          <w:p w14:paraId="73EBFD62" w14:textId="77777777" w:rsidR="00133AF5" w:rsidRPr="005F70FB" w:rsidRDefault="00133AF5" w:rsidP="00E74266">
            <w:pPr>
              <w:pStyle w:val="GlossEng2ptafter"/>
            </w:pPr>
            <w:r w:rsidRPr="005F70FB">
              <w:t>sea</w:t>
            </w:r>
          </w:p>
        </w:tc>
        <w:tc>
          <w:tcPr>
            <w:tcW w:w="773" w:type="dxa"/>
            <w:gridSpan w:val="3"/>
            <w:shd w:val="clear" w:color="auto" w:fill="auto"/>
          </w:tcPr>
          <w:p w14:paraId="3F6494D6" w14:textId="77777777" w:rsidR="00133AF5" w:rsidRPr="005F70FB" w:rsidRDefault="00133AF5" w:rsidP="00E74266">
            <w:pPr>
              <w:pStyle w:val="GlossEng2ptafter"/>
            </w:pPr>
            <w:r w:rsidRPr="005F70FB">
              <w:t>already</w:t>
            </w:r>
          </w:p>
        </w:tc>
        <w:tc>
          <w:tcPr>
            <w:tcW w:w="529" w:type="dxa"/>
            <w:gridSpan w:val="3"/>
            <w:shd w:val="clear" w:color="auto" w:fill="auto"/>
          </w:tcPr>
          <w:p w14:paraId="10AEA671" w14:textId="77777777" w:rsidR="00133AF5" w:rsidRPr="005F70FB" w:rsidRDefault="00133AF5" w:rsidP="00E74266">
            <w:pPr>
              <w:pStyle w:val="GlossEng2ptafter"/>
            </w:pPr>
            <w:r w:rsidRPr="005F70FB">
              <w:t>next</w:t>
            </w:r>
          </w:p>
        </w:tc>
        <w:tc>
          <w:tcPr>
            <w:tcW w:w="529" w:type="dxa"/>
            <w:gridSpan w:val="2"/>
            <w:shd w:val="clear" w:color="auto" w:fill="auto"/>
          </w:tcPr>
          <w:p w14:paraId="17340895" w14:textId="77777777" w:rsidR="00133AF5" w:rsidRPr="005F70FB" w:rsidRDefault="00133AF5" w:rsidP="00E74266">
            <w:pPr>
              <w:pStyle w:val="GlossEng2ptafter"/>
            </w:pPr>
            <w:r w:rsidRPr="005F70FB">
              <w:rPr>
                <w:rStyle w:val="ChSmallCaps"/>
              </w:rPr>
              <w:t>2pl</w:t>
            </w:r>
          </w:p>
        </w:tc>
        <w:tc>
          <w:tcPr>
            <w:tcW w:w="484" w:type="dxa"/>
            <w:gridSpan w:val="2"/>
            <w:shd w:val="clear" w:color="auto" w:fill="auto"/>
          </w:tcPr>
          <w:p w14:paraId="4239F334" w14:textId="77777777" w:rsidR="00133AF5" w:rsidRPr="005F70FB" w:rsidRDefault="00133AF5" w:rsidP="00E74266">
            <w:pPr>
              <w:pStyle w:val="GlossEng2ptafter"/>
            </w:pPr>
            <w:r w:rsidRPr="005F70FB">
              <w:t>two</w:t>
            </w:r>
          </w:p>
        </w:tc>
      </w:tr>
      <w:tr w:rsidR="00AC23C4" w:rsidRPr="005F70FB" w14:paraId="0CAEBF65" w14:textId="77777777" w:rsidTr="00B81EF8">
        <w:trPr>
          <w:gridAfter w:val="1"/>
          <w:wAfter w:w="7" w:type="dxa"/>
        </w:trPr>
        <w:tc>
          <w:tcPr>
            <w:tcW w:w="709" w:type="dxa"/>
            <w:shd w:val="clear" w:color="auto" w:fill="auto"/>
          </w:tcPr>
          <w:p w14:paraId="140FF754" w14:textId="77777777" w:rsidR="00133AF5" w:rsidRPr="005F70FB" w:rsidRDefault="00133AF5" w:rsidP="00E74266">
            <w:pPr>
              <w:pStyle w:val="O0Nwnext"/>
            </w:pPr>
          </w:p>
        </w:tc>
        <w:tc>
          <w:tcPr>
            <w:tcW w:w="584" w:type="dxa"/>
            <w:gridSpan w:val="2"/>
            <w:shd w:val="clear" w:color="auto" w:fill="auto"/>
          </w:tcPr>
          <w:p w14:paraId="43900B5C" w14:textId="77777777" w:rsidR="00133AF5" w:rsidRPr="005F70FB" w:rsidRDefault="00133AF5" w:rsidP="00E74266">
            <w:pPr>
              <w:pStyle w:val="Text"/>
            </w:pPr>
            <w:r w:rsidRPr="005F70FB">
              <w:t>cuci</w:t>
            </w:r>
          </w:p>
        </w:tc>
        <w:tc>
          <w:tcPr>
            <w:tcW w:w="807" w:type="dxa"/>
            <w:gridSpan w:val="3"/>
            <w:shd w:val="clear" w:color="auto" w:fill="auto"/>
          </w:tcPr>
          <w:p w14:paraId="0810AAF5" w14:textId="77777777" w:rsidR="00133AF5" w:rsidRPr="005F70FB" w:rsidRDefault="00133AF5" w:rsidP="00E74266">
            <w:pPr>
              <w:pStyle w:val="Text"/>
            </w:pPr>
            <w:r w:rsidRPr="005F70FB">
              <w:t>celana</w:t>
            </w:r>
          </w:p>
        </w:tc>
        <w:tc>
          <w:tcPr>
            <w:tcW w:w="347" w:type="dxa"/>
            <w:gridSpan w:val="2"/>
            <w:shd w:val="clear" w:color="auto" w:fill="auto"/>
          </w:tcPr>
          <w:p w14:paraId="027B2704" w14:textId="77777777" w:rsidR="00133AF5" w:rsidRPr="005F70FB" w:rsidRDefault="00133AF5" w:rsidP="00E74266">
            <w:pPr>
              <w:pStyle w:val="Text"/>
            </w:pPr>
            <w:r w:rsidRPr="005F70FB">
              <w:t>di</w:t>
            </w:r>
          </w:p>
        </w:tc>
        <w:tc>
          <w:tcPr>
            <w:tcW w:w="677" w:type="dxa"/>
            <w:gridSpan w:val="3"/>
            <w:shd w:val="clear" w:color="auto" w:fill="auto"/>
          </w:tcPr>
          <w:p w14:paraId="499465CC" w14:textId="77777777" w:rsidR="00133AF5" w:rsidRPr="005F70FB" w:rsidRDefault="00133AF5" w:rsidP="00E74266">
            <w:pPr>
              <w:pStyle w:val="Text"/>
            </w:pPr>
            <w:r w:rsidRPr="005F70FB">
              <w:t>situ,</w:t>
            </w:r>
          </w:p>
        </w:tc>
        <w:tc>
          <w:tcPr>
            <w:tcW w:w="857" w:type="dxa"/>
            <w:gridSpan w:val="4"/>
            <w:shd w:val="clear" w:color="auto" w:fill="auto"/>
          </w:tcPr>
          <w:p w14:paraId="5D12166E" w14:textId="77777777" w:rsidR="00133AF5" w:rsidRPr="005F70FB" w:rsidRDefault="00133AF5" w:rsidP="00E74266">
            <w:pPr>
              <w:pStyle w:val="Text"/>
            </w:pPr>
            <w:r w:rsidRPr="005F70FB">
              <w:t>baru</w:t>
            </w:r>
          </w:p>
        </w:tc>
        <w:tc>
          <w:tcPr>
            <w:tcW w:w="601" w:type="dxa"/>
            <w:gridSpan w:val="3"/>
            <w:shd w:val="clear" w:color="auto" w:fill="auto"/>
          </w:tcPr>
          <w:p w14:paraId="19F36A35" w14:textId="77777777" w:rsidR="00133AF5" w:rsidRPr="005F70FB" w:rsidRDefault="00133AF5" w:rsidP="00E74266">
            <w:pPr>
              <w:pStyle w:val="Text"/>
            </w:pPr>
            <w:r w:rsidRPr="005F70FB">
              <w:t>pake,</w:t>
            </w:r>
          </w:p>
        </w:tc>
        <w:tc>
          <w:tcPr>
            <w:tcW w:w="718" w:type="dxa"/>
            <w:gridSpan w:val="3"/>
            <w:shd w:val="clear" w:color="auto" w:fill="auto"/>
          </w:tcPr>
          <w:p w14:paraId="2A3E2A7A" w14:textId="77777777" w:rsidR="00133AF5" w:rsidRPr="005F70FB" w:rsidRDefault="00133AF5" w:rsidP="00E74266">
            <w:pPr>
              <w:pStyle w:val="Text"/>
            </w:pPr>
            <w:r w:rsidRPr="005F70FB">
              <w:t>naik,</w:t>
            </w:r>
          </w:p>
        </w:tc>
        <w:tc>
          <w:tcPr>
            <w:tcW w:w="502" w:type="dxa"/>
            <w:gridSpan w:val="2"/>
            <w:shd w:val="clear" w:color="auto" w:fill="auto"/>
          </w:tcPr>
          <w:p w14:paraId="2DF05F24" w14:textId="77777777" w:rsidR="00133AF5" w:rsidRPr="005F70FB" w:rsidRDefault="00133AF5" w:rsidP="00E74266">
            <w:pPr>
              <w:pStyle w:val="Text"/>
            </w:pPr>
            <w:r w:rsidRPr="005F70FB">
              <w:t>tra</w:t>
            </w:r>
          </w:p>
        </w:tc>
        <w:tc>
          <w:tcPr>
            <w:tcW w:w="680" w:type="dxa"/>
            <w:gridSpan w:val="2"/>
            <w:shd w:val="clear" w:color="auto" w:fill="auto"/>
          </w:tcPr>
          <w:p w14:paraId="797EB33A" w14:textId="77777777" w:rsidR="00133AF5" w:rsidRPr="005F70FB" w:rsidRDefault="00133AF5" w:rsidP="00E74266">
            <w:pPr>
              <w:pStyle w:val="Text"/>
            </w:pPr>
            <w:r w:rsidRPr="005F70FB">
              <w:t>usa</w:t>
            </w:r>
          </w:p>
        </w:tc>
      </w:tr>
      <w:tr w:rsidR="00AC23C4" w:rsidRPr="005F70FB" w14:paraId="60DF7349" w14:textId="77777777" w:rsidTr="00B81EF8">
        <w:trPr>
          <w:gridAfter w:val="1"/>
          <w:wAfter w:w="7" w:type="dxa"/>
        </w:trPr>
        <w:tc>
          <w:tcPr>
            <w:tcW w:w="709" w:type="dxa"/>
            <w:shd w:val="clear" w:color="auto" w:fill="auto"/>
          </w:tcPr>
          <w:p w14:paraId="26F13AF8" w14:textId="77777777" w:rsidR="00133AF5" w:rsidRPr="005F70FB" w:rsidRDefault="00133AF5" w:rsidP="00E74266">
            <w:pPr>
              <w:pStyle w:val="GlossEng2ptafter"/>
            </w:pPr>
          </w:p>
        </w:tc>
        <w:tc>
          <w:tcPr>
            <w:tcW w:w="584" w:type="dxa"/>
            <w:gridSpan w:val="2"/>
            <w:shd w:val="clear" w:color="auto" w:fill="auto"/>
          </w:tcPr>
          <w:p w14:paraId="0F6FF531" w14:textId="77777777" w:rsidR="00133AF5" w:rsidRPr="005F70FB" w:rsidRDefault="00133AF5" w:rsidP="00E74266">
            <w:pPr>
              <w:pStyle w:val="GlossEng2ptafter"/>
            </w:pPr>
            <w:r w:rsidRPr="005F70FB">
              <w:t>wash</w:t>
            </w:r>
          </w:p>
        </w:tc>
        <w:tc>
          <w:tcPr>
            <w:tcW w:w="807" w:type="dxa"/>
            <w:gridSpan w:val="3"/>
            <w:shd w:val="clear" w:color="auto" w:fill="auto"/>
          </w:tcPr>
          <w:p w14:paraId="551E1C03" w14:textId="77777777" w:rsidR="00133AF5" w:rsidRPr="005F70FB" w:rsidRDefault="00133AF5" w:rsidP="00E74266">
            <w:pPr>
              <w:pStyle w:val="GlossEng2ptafter"/>
            </w:pPr>
            <w:r w:rsidRPr="005F70FB">
              <w:t>trousers</w:t>
            </w:r>
          </w:p>
        </w:tc>
        <w:tc>
          <w:tcPr>
            <w:tcW w:w="347" w:type="dxa"/>
            <w:gridSpan w:val="2"/>
            <w:shd w:val="clear" w:color="auto" w:fill="auto"/>
          </w:tcPr>
          <w:p w14:paraId="7F25764E" w14:textId="77777777" w:rsidR="00133AF5" w:rsidRPr="005F70FB" w:rsidRDefault="00133AF5" w:rsidP="00E74266">
            <w:pPr>
              <w:pStyle w:val="GlossEng2ptafter"/>
            </w:pPr>
            <w:r w:rsidRPr="005F70FB">
              <w:t>at</w:t>
            </w:r>
          </w:p>
        </w:tc>
        <w:tc>
          <w:tcPr>
            <w:tcW w:w="677" w:type="dxa"/>
            <w:gridSpan w:val="3"/>
            <w:shd w:val="clear" w:color="auto" w:fill="auto"/>
          </w:tcPr>
          <w:p w14:paraId="5B3878A8" w14:textId="77777777" w:rsidR="00133AF5" w:rsidRPr="005F70FB" w:rsidRDefault="00133AF5" w:rsidP="00E74266">
            <w:pPr>
              <w:pStyle w:val="GlossEng2ptafter"/>
            </w:pPr>
            <w:r w:rsidRPr="005F70FB">
              <w:rPr>
                <w:rStyle w:val="ChSmallCaps"/>
              </w:rPr>
              <w:t>l.med</w:t>
            </w:r>
          </w:p>
        </w:tc>
        <w:tc>
          <w:tcPr>
            <w:tcW w:w="857" w:type="dxa"/>
            <w:gridSpan w:val="4"/>
            <w:shd w:val="clear" w:color="auto" w:fill="auto"/>
          </w:tcPr>
          <w:p w14:paraId="2079BBA5" w14:textId="77777777" w:rsidR="00133AF5" w:rsidRPr="005F70FB" w:rsidRDefault="00133AF5" w:rsidP="00E74266">
            <w:pPr>
              <w:pStyle w:val="GlossEng2ptafter"/>
            </w:pPr>
            <w:r w:rsidRPr="005F70FB">
              <w:t>and.then</w:t>
            </w:r>
          </w:p>
        </w:tc>
        <w:tc>
          <w:tcPr>
            <w:tcW w:w="601" w:type="dxa"/>
            <w:gridSpan w:val="3"/>
            <w:shd w:val="clear" w:color="auto" w:fill="auto"/>
          </w:tcPr>
          <w:p w14:paraId="79207105" w14:textId="77777777" w:rsidR="00133AF5" w:rsidRPr="005F70FB" w:rsidRDefault="00133AF5" w:rsidP="00E74266">
            <w:pPr>
              <w:pStyle w:val="GlossEng2ptafter"/>
            </w:pPr>
            <w:r w:rsidRPr="005F70FB">
              <w:t>use</w:t>
            </w:r>
          </w:p>
        </w:tc>
        <w:tc>
          <w:tcPr>
            <w:tcW w:w="718" w:type="dxa"/>
            <w:gridSpan w:val="3"/>
            <w:shd w:val="clear" w:color="auto" w:fill="auto"/>
          </w:tcPr>
          <w:p w14:paraId="6C9CC2FA" w14:textId="77777777" w:rsidR="00133AF5" w:rsidRPr="005F70FB" w:rsidRDefault="00133AF5" w:rsidP="00E74266">
            <w:pPr>
              <w:pStyle w:val="GlossEng2ptafter"/>
            </w:pPr>
            <w:r w:rsidRPr="005F70FB">
              <w:t>ascend</w:t>
            </w:r>
          </w:p>
        </w:tc>
        <w:tc>
          <w:tcPr>
            <w:tcW w:w="502" w:type="dxa"/>
            <w:gridSpan w:val="2"/>
            <w:shd w:val="clear" w:color="auto" w:fill="auto"/>
          </w:tcPr>
          <w:p w14:paraId="54F0DBE4" w14:textId="77777777" w:rsidR="00133AF5" w:rsidRPr="005F70FB" w:rsidRDefault="00133AF5" w:rsidP="00E74266">
            <w:pPr>
              <w:pStyle w:val="GlossEng2ptafter"/>
            </w:pPr>
            <w:r w:rsidRPr="005F70FB">
              <w:rPr>
                <w:rStyle w:val="ChSmallCaps"/>
              </w:rPr>
              <w:t>neg</w:t>
            </w:r>
          </w:p>
        </w:tc>
        <w:tc>
          <w:tcPr>
            <w:tcW w:w="680" w:type="dxa"/>
            <w:gridSpan w:val="2"/>
            <w:shd w:val="clear" w:color="auto" w:fill="auto"/>
          </w:tcPr>
          <w:p w14:paraId="3730A966" w14:textId="77777777" w:rsidR="00133AF5" w:rsidRPr="005F70FB" w:rsidRDefault="00133AF5" w:rsidP="00E74266">
            <w:pPr>
              <w:pStyle w:val="GlossEng2ptafter"/>
            </w:pPr>
            <w:r w:rsidRPr="005F70FB">
              <w:t>need.to</w:t>
            </w:r>
          </w:p>
        </w:tc>
      </w:tr>
      <w:tr w:rsidR="00AC23C4" w:rsidRPr="005F70FB" w14:paraId="5223CAF2" w14:textId="77777777" w:rsidTr="00B81EF8">
        <w:trPr>
          <w:gridAfter w:val="6"/>
          <w:wAfter w:w="1400" w:type="dxa"/>
        </w:trPr>
        <w:tc>
          <w:tcPr>
            <w:tcW w:w="709" w:type="dxa"/>
            <w:shd w:val="clear" w:color="auto" w:fill="auto"/>
          </w:tcPr>
          <w:p w14:paraId="7756B16D" w14:textId="77777777" w:rsidR="00133AF5" w:rsidRPr="005F70FB" w:rsidRDefault="00133AF5" w:rsidP="00E74266">
            <w:pPr>
              <w:pStyle w:val="O0Nwnext"/>
            </w:pPr>
          </w:p>
        </w:tc>
        <w:tc>
          <w:tcPr>
            <w:tcW w:w="1320" w:type="dxa"/>
            <w:gridSpan w:val="4"/>
            <w:shd w:val="clear" w:color="auto" w:fill="auto"/>
          </w:tcPr>
          <w:p w14:paraId="53E190BE" w14:textId="77777777" w:rsidR="00133AF5" w:rsidRPr="005F70FB" w:rsidRDefault="00133AF5" w:rsidP="00E74266">
            <w:pPr>
              <w:pStyle w:val="Text"/>
            </w:pPr>
            <w:r w:rsidRPr="005F70FB">
              <w:t>loncat~loncat,</w:t>
            </w:r>
          </w:p>
        </w:tc>
        <w:tc>
          <w:tcPr>
            <w:tcW w:w="688" w:type="dxa"/>
            <w:gridSpan w:val="5"/>
            <w:shd w:val="clear" w:color="auto" w:fill="auto"/>
          </w:tcPr>
          <w:p w14:paraId="0F7AA377" w14:textId="77777777" w:rsidR="00133AF5" w:rsidRPr="005F70FB" w:rsidRDefault="00133AF5" w:rsidP="00E74266">
            <w:pPr>
              <w:pStyle w:val="Text"/>
            </w:pPr>
            <w:r w:rsidRPr="005F70FB">
              <w:t>situ</w:t>
            </w:r>
          </w:p>
        </w:tc>
        <w:tc>
          <w:tcPr>
            <w:tcW w:w="562" w:type="dxa"/>
            <w:gridSpan w:val="2"/>
            <w:shd w:val="clear" w:color="auto" w:fill="auto"/>
          </w:tcPr>
          <w:p w14:paraId="6EDDC8EB" w14:textId="77777777" w:rsidR="00133AF5" w:rsidRPr="005F70FB" w:rsidRDefault="00133AF5" w:rsidP="00E74266">
            <w:pPr>
              <w:pStyle w:val="Text"/>
            </w:pPr>
            <w:r w:rsidRPr="005F70FB">
              <w:t>ada</w:t>
            </w:r>
          </w:p>
        </w:tc>
        <w:tc>
          <w:tcPr>
            <w:tcW w:w="1048" w:type="dxa"/>
            <w:gridSpan w:val="5"/>
            <w:shd w:val="clear" w:color="auto" w:fill="auto"/>
          </w:tcPr>
          <w:p w14:paraId="4D71E485" w14:textId="77777777" w:rsidR="00133AF5" w:rsidRPr="005F70FB" w:rsidRDefault="00133AF5" w:rsidP="00E74266">
            <w:pPr>
              <w:pStyle w:val="Text"/>
            </w:pPr>
            <w:r w:rsidRPr="005F70FB">
              <w:t>besi~besi</w:t>
            </w:r>
          </w:p>
        </w:tc>
        <w:tc>
          <w:tcPr>
            <w:tcW w:w="762" w:type="dxa"/>
            <w:gridSpan w:val="3"/>
            <w:shd w:val="clear" w:color="auto" w:fill="auto"/>
          </w:tcPr>
          <w:p w14:paraId="2558939E" w14:textId="77777777" w:rsidR="00133AF5" w:rsidRPr="005F70FB" w:rsidRDefault="00133AF5" w:rsidP="00E74266">
            <w:pPr>
              <w:pStyle w:val="Text"/>
            </w:pPr>
            <w:r w:rsidRPr="005F70FB">
              <w:t>banyak</w:t>
            </w:r>
          </w:p>
        </w:tc>
      </w:tr>
      <w:tr w:rsidR="00AC23C4" w:rsidRPr="005F70FB" w14:paraId="771064A1" w14:textId="77777777" w:rsidTr="00B81EF8">
        <w:trPr>
          <w:gridAfter w:val="6"/>
          <w:wAfter w:w="1400" w:type="dxa"/>
        </w:trPr>
        <w:tc>
          <w:tcPr>
            <w:tcW w:w="709" w:type="dxa"/>
            <w:shd w:val="clear" w:color="auto" w:fill="auto"/>
          </w:tcPr>
          <w:p w14:paraId="422D88BF" w14:textId="77777777" w:rsidR="00133AF5" w:rsidRPr="005F70FB" w:rsidRDefault="00133AF5" w:rsidP="00E74266">
            <w:pPr>
              <w:pStyle w:val="GlossEng"/>
            </w:pPr>
          </w:p>
        </w:tc>
        <w:tc>
          <w:tcPr>
            <w:tcW w:w="1320" w:type="dxa"/>
            <w:gridSpan w:val="4"/>
            <w:shd w:val="clear" w:color="auto" w:fill="auto"/>
          </w:tcPr>
          <w:p w14:paraId="67E3D144" w14:textId="77777777" w:rsidR="00133AF5" w:rsidRPr="005F70FB" w:rsidRDefault="00133AF5" w:rsidP="00E74266">
            <w:pPr>
              <w:pStyle w:val="GlossEng"/>
            </w:pPr>
            <w:r w:rsidRPr="005F70FB">
              <w:rPr>
                <w:rStyle w:val="ChSmallCaps"/>
              </w:rPr>
              <w:t>rdp</w:t>
            </w:r>
            <w:r w:rsidRPr="005F70FB">
              <w:t>~jump</w:t>
            </w:r>
          </w:p>
        </w:tc>
        <w:tc>
          <w:tcPr>
            <w:tcW w:w="688" w:type="dxa"/>
            <w:gridSpan w:val="5"/>
            <w:shd w:val="clear" w:color="auto" w:fill="auto"/>
          </w:tcPr>
          <w:p w14:paraId="29DFFB4A" w14:textId="77777777" w:rsidR="00133AF5" w:rsidRPr="005F70FB" w:rsidRDefault="00133AF5" w:rsidP="00E74266">
            <w:pPr>
              <w:pStyle w:val="GlossEng"/>
            </w:pPr>
            <w:r w:rsidRPr="005F70FB">
              <w:rPr>
                <w:rStyle w:val="ChSmallCaps"/>
              </w:rPr>
              <w:t>l.med</w:t>
            </w:r>
          </w:p>
        </w:tc>
        <w:tc>
          <w:tcPr>
            <w:tcW w:w="562" w:type="dxa"/>
            <w:gridSpan w:val="2"/>
            <w:shd w:val="clear" w:color="auto" w:fill="auto"/>
          </w:tcPr>
          <w:p w14:paraId="10B81AB4" w14:textId="77777777" w:rsidR="00133AF5" w:rsidRPr="005F70FB" w:rsidRDefault="00133AF5" w:rsidP="00E74266">
            <w:pPr>
              <w:pStyle w:val="GlossEng"/>
            </w:pPr>
            <w:r w:rsidRPr="005F70FB">
              <w:t>exist</w:t>
            </w:r>
          </w:p>
        </w:tc>
        <w:tc>
          <w:tcPr>
            <w:tcW w:w="1048" w:type="dxa"/>
            <w:gridSpan w:val="5"/>
            <w:shd w:val="clear" w:color="auto" w:fill="auto"/>
          </w:tcPr>
          <w:p w14:paraId="01E5368C" w14:textId="77777777" w:rsidR="00133AF5" w:rsidRPr="005F70FB" w:rsidRDefault="00133AF5" w:rsidP="00E74266">
            <w:pPr>
              <w:pStyle w:val="GlossEng"/>
            </w:pPr>
            <w:r w:rsidRPr="005F70FB">
              <w:rPr>
                <w:rStyle w:val="ChSmallCaps"/>
              </w:rPr>
              <w:t>rdp</w:t>
            </w:r>
            <w:r w:rsidRPr="005F70FB">
              <w:t>~metal</w:t>
            </w:r>
          </w:p>
        </w:tc>
        <w:tc>
          <w:tcPr>
            <w:tcW w:w="762" w:type="dxa"/>
            <w:gridSpan w:val="3"/>
            <w:shd w:val="clear" w:color="auto" w:fill="auto"/>
          </w:tcPr>
          <w:p w14:paraId="516A5374" w14:textId="77777777" w:rsidR="00133AF5" w:rsidRPr="005F70FB" w:rsidRDefault="00133AF5" w:rsidP="00E74266">
            <w:pPr>
              <w:pStyle w:val="GlossEng"/>
            </w:pPr>
            <w:r w:rsidRPr="005F70FB">
              <w:t>many</w:t>
            </w:r>
          </w:p>
        </w:tc>
      </w:tr>
    </w:tbl>
    <w:p w14:paraId="4AF15D03" w14:textId="50CFE339" w:rsidR="00133AF5" w:rsidRPr="005F70FB" w:rsidRDefault="00133AF5" w:rsidP="00133AF5">
      <w:pPr>
        <w:pStyle w:val="FreeTranslEng"/>
      </w:pPr>
      <w:r w:rsidRPr="005F70FB">
        <w:t>hey, you two go bathe in the ocean already!, and then you two wash (your) trousers there, after that put (them) on (and) come up (to the house), don</w:t>
      </w:r>
      <w:r w:rsidR="00B7093A" w:rsidRPr="005F70FB">
        <w:t>’</w:t>
      </w:r>
      <w:r w:rsidRPr="005F70FB">
        <w:t>t jump up and down, there are lots of metal pieces over there</w:t>
      </w:r>
    </w:p>
    <w:tbl>
      <w:tblPr>
        <w:tblW w:w="0" w:type="auto"/>
        <w:tblCellMar>
          <w:left w:w="42" w:type="dxa"/>
          <w:right w:w="42" w:type="dxa"/>
        </w:tblCellMar>
        <w:tblLook w:val="01E0" w:firstRow="1" w:lastRow="1" w:firstColumn="1" w:lastColumn="1" w:noHBand="0" w:noVBand="0"/>
      </w:tblPr>
      <w:tblGrid>
        <w:gridCol w:w="709"/>
        <w:gridCol w:w="773"/>
        <w:gridCol w:w="923"/>
        <w:gridCol w:w="806"/>
        <w:gridCol w:w="529"/>
        <w:gridCol w:w="762"/>
      </w:tblGrid>
      <w:tr w:rsidR="00AC23C4" w:rsidRPr="005F70FB" w14:paraId="07FCAB88" w14:textId="77777777" w:rsidTr="00AC23C4">
        <w:tc>
          <w:tcPr>
            <w:tcW w:w="709" w:type="dxa"/>
            <w:shd w:val="clear" w:color="auto" w:fill="auto"/>
          </w:tcPr>
          <w:p w14:paraId="288A24EB" w14:textId="77777777" w:rsidR="00133AF5" w:rsidRPr="005F70FB" w:rsidRDefault="00133AF5" w:rsidP="00E74266">
            <w:pPr>
              <w:pStyle w:val="O0Nwnext"/>
            </w:pPr>
            <w:r w:rsidRPr="005F70FB">
              <w:t>0008</w:t>
            </w:r>
          </w:p>
        </w:tc>
        <w:tc>
          <w:tcPr>
            <w:tcW w:w="773" w:type="dxa"/>
            <w:shd w:val="clear" w:color="auto" w:fill="auto"/>
          </w:tcPr>
          <w:p w14:paraId="56B70344" w14:textId="77777777" w:rsidR="00133AF5" w:rsidRPr="005F70FB" w:rsidRDefault="00133AF5" w:rsidP="00E74266">
            <w:pPr>
              <w:pStyle w:val="Text"/>
            </w:pPr>
            <w:r w:rsidRPr="005F70FB">
              <w:t>Anelia:</w:t>
            </w:r>
          </w:p>
        </w:tc>
        <w:tc>
          <w:tcPr>
            <w:tcW w:w="923" w:type="dxa"/>
            <w:shd w:val="clear" w:color="auto" w:fill="auto"/>
          </w:tcPr>
          <w:p w14:paraId="460534E0" w14:textId="77777777" w:rsidR="00133AF5" w:rsidRPr="005F70FB" w:rsidRDefault="00133AF5" w:rsidP="00E74266">
            <w:pPr>
              <w:pStyle w:val="Text"/>
            </w:pPr>
            <w:r w:rsidRPr="005F70FB">
              <w:t>mm-mm,</w:t>
            </w:r>
          </w:p>
        </w:tc>
        <w:tc>
          <w:tcPr>
            <w:tcW w:w="806" w:type="dxa"/>
            <w:shd w:val="clear" w:color="auto" w:fill="auto"/>
          </w:tcPr>
          <w:p w14:paraId="50CA41CD" w14:textId="77777777" w:rsidR="00133AF5" w:rsidRPr="005F70FB" w:rsidRDefault="00133AF5" w:rsidP="00E74266">
            <w:pPr>
              <w:pStyle w:val="Text"/>
            </w:pPr>
            <w:r w:rsidRPr="005F70FB">
              <w:t>picaang</w:t>
            </w:r>
          </w:p>
        </w:tc>
        <w:tc>
          <w:tcPr>
            <w:tcW w:w="529" w:type="dxa"/>
            <w:shd w:val="clear" w:color="auto" w:fill="auto"/>
          </w:tcPr>
          <w:p w14:paraId="7A4B39CC" w14:textId="77777777" w:rsidR="00133AF5" w:rsidRPr="005F70FB" w:rsidRDefault="00133AF5" w:rsidP="00E74266">
            <w:pPr>
              <w:pStyle w:val="Text"/>
            </w:pPr>
            <w:r w:rsidRPr="005F70FB">
              <w:t>juga</w:t>
            </w:r>
          </w:p>
        </w:tc>
        <w:tc>
          <w:tcPr>
            <w:tcW w:w="762" w:type="dxa"/>
            <w:shd w:val="clear" w:color="auto" w:fill="auto"/>
          </w:tcPr>
          <w:p w14:paraId="32F54FA1" w14:textId="77777777" w:rsidR="00133AF5" w:rsidRPr="005F70FB" w:rsidRDefault="00133AF5" w:rsidP="00E74266">
            <w:pPr>
              <w:pStyle w:val="Text"/>
            </w:pPr>
            <w:r w:rsidRPr="005F70FB">
              <w:t>banyak</w:t>
            </w:r>
          </w:p>
        </w:tc>
      </w:tr>
      <w:tr w:rsidR="00AC23C4" w:rsidRPr="005F70FB" w14:paraId="04334965" w14:textId="77777777" w:rsidTr="00AC23C4">
        <w:tc>
          <w:tcPr>
            <w:tcW w:w="709" w:type="dxa"/>
            <w:shd w:val="clear" w:color="auto" w:fill="auto"/>
          </w:tcPr>
          <w:p w14:paraId="034D444C" w14:textId="77777777" w:rsidR="00133AF5" w:rsidRPr="005F70FB" w:rsidRDefault="00133AF5" w:rsidP="00E74266">
            <w:pPr>
              <w:pStyle w:val="GlossEng"/>
            </w:pPr>
          </w:p>
        </w:tc>
        <w:tc>
          <w:tcPr>
            <w:tcW w:w="773" w:type="dxa"/>
            <w:shd w:val="clear" w:color="auto" w:fill="auto"/>
          </w:tcPr>
          <w:p w14:paraId="4641BA73" w14:textId="77777777" w:rsidR="00133AF5" w:rsidRPr="005F70FB" w:rsidRDefault="00133AF5" w:rsidP="00E74266">
            <w:pPr>
              <w:pStyle w:val="GlossEng"/>
            </w:pPr>
          </w:p>
        </w:tc>
        <w:tc>
          <w:tcPr>
            <w:tcW w:w="923" w:type="dxa"/>
            <w:shd w:val="clear" w:color="auto" w:fill="auto"/>
          </w:tcPr>
          <w:p w14:paraId="629AB960" w14:textId="77777777" w:rsidR="00133AF5" w:rsidRPr="005F70FB" w:rsidRDefault="00133AF5" w:rsidP="00E74266">
            <w:pPr>
              <w:pStyle w:val="GlossEng"/>
            </w:pPr>
            <w:r w:rsidRPr="005F70FB">
              <w:t>mhm</w:t>
            </w:r>
          </w:p>
        </w:tc>
        <w:tc>
          <w:tcPr>
            <w:tcW w:w="806" w:type="dxa"/>
            <w:shd w:val="clear" w:color="auto" w:fill="auto"/>
          </w:tcPr>
          <w:p w14:paraId="64C6826C" w14:textId="77777777" w:rsidR="00133AF5" w:rsidRPr="005F70FB" w:rsidRDefault="00133AF5" w:rsidP="00E74266">
            <w:pPr>
              <w:pStyle w:val="GlossEng"/>
            </w:pPr>
            <w:r w:rsidRPr="005F70FB">
              <w:t>splinter</w:t>
            </w:r>
          </w:p>
        </w:tc>
        <w:tc>
          <w:tcPr>
            <w:tcW w:w="529" w:type="dxa"/>
            <w:shd w:val="clear" w:color="auto" w:fill="auto"/>
          </w:tcPr>
          <w:p w14:paraId="2E864E50" w14:textId="77777777" w:rsidR="00133AF5" w:rsidRPr="005F70FB" w:rsidRDefault="00133AF5" w:rsidP="00E74266">
            <w:pPr>
              <w:pStyle w:val="GlossEng"/>
            </w:pPr>
            <w:r w:rsidRPr="005F70FB">
              <w:t>also</w:t>
            </w:r>
          </w:p>
        </w:tc>
        <w:tc>
          <w:tcPr>
            <w:tcW w:w="762" w:type="dxa"/>
            <w:shd w:val="clear" w:color="auto" w:fill="auto"/>
          </w:tcPr>
          <w:p w14:paraId="71772E2C" w14:textId="77777777" w:rsidR="00133AF5" w:rsidRPr="005F70FB" w:rsidRDefault="00133AF5" w:rsidP="00E74266">
            <w:pPr>
              <w:pStyle w:val="GlossEng"/>
            </w:pPr>
            <w:r w:rsidRPr="005F70FB">
              <w:t>many</w:t>
            </w:r>
          </w:p>
        </w:tc>
      </w:tr>
    </w:tbl>
    <w:p w14:paraId="3E936176" w14:textId="5093319D" w:rsidR="00133AF5" w:rsidRPr="005F70FB" w:rsidRDefault="00133AF5" w:rsidP="00133AF5">
      <w:pPr>
        <w:pStyle w:val="FreeTranslEng"/>
      </w:pPr>
      <w:r w:rsidRPr="005F70FB">
        <w:t xml:space="preserve">Anelia: mhm, (at the beach there) are also lots of broken glass and cans (Lit. </w:t>
      </w:r>
      <w:r w:rsidR="00B7093A" w:rsidRPr="005F70FB">
        <w:t>‘</w:t>
      </w:r>
      <w:r w:rsidRPr="005F70FB">
        <w:t>the splinters are also many</w:t>
      </w:r>
      <w:r w:rsidR="00B7093A" w:rsidRPr="005F70FB">
        <w:t>’</w:t>
      </w:r>
      <w:r w:rsidRPr="005F70FB">
        <w:t>)</w:t>
      </w:r>
    </w:p>
    <w:tbl>
      <w:tblPr>
        <w:tblW w:w="0" w:type="auto"/>
        <w:tblCellMar>
          <w:left w:w="42" w:type="dxa"/>
          <w:right w:w="42" w:type="dxa"/>
        </w:tblCellMar>
        <w:tblLook w:val="01E0" w:firstRow="1" w:lastRow="1" w:firstColumn="1" w:lastColumn="1" w:noHBand="0" w:noVBand="0"/>
      </w:tblPr>
      <w:tblGrid>
        <w:gridCol w:w="709"/>
        <w:gridCol w:w="751"/>
        <w:gridCol w:w="806"/>
        <w:gridCol w:w="762"/>
      </w:tblGrid>
      <w:tr w:rsidR="00133AF5" w:rsidRPr="005F70FB" w14:paraId="2682E408" w14:textId="77777777" w:rsidTr="00AC23C4">
        <w:tc>
          <w:tcPr>
            <w:tcW w:w="709" w:type="dxa"/>
            <w:shd w:val="clear" w:color="auto" w:fill="auto"/>
          </w:tcPr>
          <w:p w14:paraId="370EC76E" w14:textId="5F706FD8" w:rsidR="00133AF5" w:rsidRPr="005F70FB" w:rsidRDefault="00133AF5" w:rsidP="00E74266">
            <w:pPr>
              <w:pStyle w:val="O0Nwnext"/>
            </w:pPr>
            <w:r w:rsidRPr="005F70FB">
              <w:t>000</w:t>
            </w:r>
            <w:r w:rsidR="00C82099">
              <w:t>9</w:t>
            </w:r>
          </w:p>
        </w:tc>
        <w:tc>
          <w:tcPr>
            <w:tcW w:w="751" w:type="dxa"/>
            <w:shd w:val="clear" w:color="auto" w:fill="auto"/>
          </w:tcPr>
          <w:p w14:paraId="4D059F73" w14:textId="77777777" w:rsidR="00133AF5" w:rsidRPr="005F70FB" w:rsidRDefault="00133AF5" w:rsidP="00E74266">
            <w:pPr>
              <w:pStyle w:val="Text"/>
            </w:pPr>
            <w:r w:rsidRPr="005F70FB">
              <w:rPr>
                <w:szCs w:val="19"/>
              </w:rPr>
              <w:t>Nofita</w:t>
            </w:r>
            <w:r w:rsidRPr="005F70FB">
              <w:t>:</w:t>
            </w:r>
          </w:p>
        </w:tc>
        <w:tc>
          <w:tcPr>
            <w:tcW w:w="806" w:type="dxa"/>
            <w:shd w:val="clear" w:color="auto" w:fill="auto"/>
          </w:tcPr>
          <w:p w14:paraId="6BC2EC78" w14:textId="77777777" w:rsidR="00133AF5" w:rsidRPr="005F70FB" w:rsidRDefault="00133AF5" w:rsidP="00E74266">
            <w:pPr>
              <w:pStyle w:val="Text"/>
            </w:pPr>
            <w:r w:rsidRPr="005F70FB">
              <w:t>picaang</w:t>
            </w:r>
          </w:p>
        </w:tc>
        <w:tc>
          <w:tcPr>
            <w:tcW w:w="762" w:type="dxa"/>
            <w:shd w:val="clear" w:color="auto" w:fill="auto"/>
          </w:tcPr>
          <w:p w14:paraId="2FF6B4CD" w14:textId="77777777" w:rsidR="00133AF5" w:rsidRPr="005F70FB" w:rsidRDefault="00133AF5" w:rsidP="00E74266">
            <w:pPr>
              <w:pStyle w:val="Text"/>
            </w:pPr>
            <w:r w:rsidRPr="005F70FB">
              <w:t>banyak</w:t>
            </w:r>
          </w:p>
        </w:tc>
      </w:tr>
      <w:tr w:rsidR="00133AF5" w:rsidRPr="005F70FB" w14:paraId="6A64F7E5" w14:textId="77777777" w:rsidTr="00AC23C4">
        <w:tc>
          <w:tcPr>
            <w:tcW w:w="709" w:type="dxa"/>
            <w:shd w:val="clear" w:color="auto" w:fill="auto"/>
          </w:tcPr>
          <w:p w14:paraId="0672CC4B" w14:textId="77777777" w:rsidR="00133AF5" w:rsidRPr="005F70FB" w:rsidRDefault="00133AF5" w:rsidP="00E74266">
            <w:pPr>
              <w:pStyle w:val="GlossEng"/>
            </w:pPr>
          </w:p>
        </w:tc>
        <w:tc>
          <w:tcPr>
            <w:tcW w:w="751" w:type="dxa"/>
            <w:shd w:val="clear" w:color="auto" w:fill="auto"/>
          </w:tcPr>
          <w:p w14:paraId="7D14145C" w14:textId="77777777" w:rsidR="00133AF5" w:rsidRPr="005F70FB" w:rsidRDefault="00133AF5" w:rsidP="00E74266">
            <w:pPr>
              <w:pStyle w:val="GlossEng"/>
            </w:pPr>
          </w:p>
        </w:tc>
        <w:tc>
          <w:tcPr>
            <w:tcW w:w="806" w:type="dxa"/>
            <w:shd w:val="clear" w:color="auto" w:fill="auto"/>
          </w:tcPr>
          <w:p w14:paraId="065E19B1" w14:textId="77777777" w:rsidR="00133AF5" w:rsidRPr="005F70FB" w:rsidRDefault="00133AF5" w:rsidP="00E74266">
            <w:pPr>
              <w:pStyle w:val="GlossEng"/>
            </w:pPr>
            <w:r w:rsidRPr="005F70FB">
              <w:t>splinter</w:t>
            </w:r>
          </w:p>
        </w:tc>
        <w:tc>
          <w:tcPr>
            <w:tcW w:w="762" w:type="dxa"/>
            <w:shd w:val="clear" w:color="auto" w:fill="auto"/>
          </w:tcPr>
          <w:p w14:paraId="630C4FF9" w14:textId="77777777" w:rsidR="00133AF5" w:rsidRPr="005F70FB" w:rsidRDefault="00133AF5" w:rsidP="00E74266">
            <w:pPr>
              <w:pStyle w:val="GlossEng"/>
            </w:pPr>
            <w:r w:rsidRPr="005F70FB">
              <w:t>many</w:t>
            </w:r>
          </w:p>
        </w:tc>
      </w:tr>
    </w:tbl>
    <w:p w14:paraId="3E86F05F" w14:textId="77777777" w:rsidR="00133AF5" w:rsidRPr="005F70FB" w:rsidRDefault="00133AF5" w:rsidP="00133AF5">
      <w:pPr>
        <w:pStyle w:val="FreeTranslEng15pt"/>
      </w:pPr>
      <w:r w:rsidRPr="005F70FB">
        <w:rPr>
          <w:szCs w:val="19"/>
        </w:rPr>
        <w:t>Nofita</w:t>
      </w:r>
      <w:r w:rsidRPr="005F70FB">
        <w:t>: (there) are lots of broken glass and cans</w:t>
      </w:r>
    </w:p>
    <w:p w14:paraId="59C040BB" w14:textId="77777777" w:rsidR="00940304" w:rsidRPr="005F70FB" w:rsidRDefault="00940304" w:rsidP="002A1DBD">
      <w:pPr>
        <w:pStyle w:val="Heading3"/>
        <w:numPr>
          <w:ilvl w:val="2"/>
          <w:numId w:val="19"/>
        </w:numPr>
      </w:pPr>
      <w:bookmarkStart w:id="5340" w:name="_Toc440455776"/>
      <w:r w:rsidRPr="005F70FB">
        <w:t>Joke: Drawing a monkey</w:t>
      </w:r>
      <w:bookmarkEnd w:id="5340"/>
    </w:p>
    <w:tbl>
      <w:tblPr>
        <w:tblW w:w="0" w:type="auto"/>
        <w:tblCellMar>
          <w:left w:w="42" w:type="dxa"/>
          <w:right w:w="42" w:type="dxa"/>
        </w:tblCellMar>
        <w:tblLook w:val="01E0" w:firstRow="1" w:lastRow="1" w:firstColumn="1" w:lastColumn="1" w:noHBand="0" w:noVBand="0"/>
      </w:tblPr>
      <w:tblGrid>
        <w:gridCol w:w="1304"/>
        <w:gridCol w:w="1644"/>
      </w:tblGrid>
      <w:tr w:rsidR="00133AF5" w:rsidRPr="005F70FB" w14:paraId="0AB76C27" w14:textId="77777777" w:rsidTr="001B5EC0">
        <w:tc>
          <w:tcPr>
            <w:tcW w:w="1304" w:type="dxa"/>
            <w:shd w:val="clear" w:color="auto" w:fill="auto"/>
          </w:tcPr>
          <w:p w14:paraId="3F802611" w14:textId="77777777" w:rsidR="00133AF5" w:rsidRPr="005F70FB" w:rsidRDefault="00133AF5" w:rsidP="00E74266">
            <w:r w:rsidRPr="005F70FB">
              <w:t>File name:</w:t>
            </w:r>
          </w:p>
        </w:tc>
        <w:tc>
          <w:tcPr>
            <w:tcW w:w="1644" w:type="dxa"/>
            <w:shd w:val="clear" w:color="auto" w:fill="auto"/>
          </w:tcPr>
          <w:p w14:paraId="324135BD" w14:textId="77777777" w:rsidR="00133AF5" w:rsidRPr="005F70FB" w:rsidRDefault="00133AF5" w:rsidP="00E74266">
            <w:r w:rsidRPr="005F70FB">
              <w:t>081109-002-JR</w:t>
            </w:r>
          </w:p>
        </w:tc>
      </w:tr>
      <w:tr w:rsidR="00133AF5" w:rsidRPr="005F70FB" w14:paraId="5E70BB73" w14:textId="77777777" w:rsidTr="001B5EC0">
        <w:tc>
          <w:tcPr>
            <w:tcW w:w="1304" w:type="dxa"/>
            <w:shd w:val="clear" w:color="auto" w:fill="auto"/>
          </w:tcPr>
          <w:p w14:paraId="39BCDB80" w14:textId="77777777" w:rsidR="00133AF5" w:rsidRPr="005F70FB" w:rsidRDefault="00133AF5" w:rsidP="00E74266">
            <w:r w:rsidRPr="005F70FB">
              <w:t>Text type:</w:t>
            </w:r>
          </w:p>
        </w:tc>
        <w:tc>
          <w:tcPr>
            <w:tcW w:w="1644" w:type="dxa"/>
            <w:shd w:val="clear" w:color="auto" w:fill="auto"/>
          </w:tcPr>
          <w:p w14:paraId="1D3D9458" w14:textId="77777777" w:rsidR="00133AF5" w:rsidRPr="005F70FB" w:rsidRDefault="00133AF5" w:rsidP="00E74266">
            <w:r w:rsidRPr="005F70FB">
              <w:t>Joke</w:t>
            </w:r>
            <w:r w:rsidR="001B5EC0" w:rsidRPr="005F70FB">
              <w:t xml:space="preserve"> (Elicited text)</w:t>
            </w:r>
          </w:p>
        </w:tc>
      </w:tr>
      <w:tr w:rsidR="00133AF5" w:rsidRPr="005F70FB" w14:paraId="7CBF36F6" w14:textId="77777777" w:rsidTr="001B5EC0">
        <w:tc>
          <w:tcPr>
            <w:tcW w:w="1304" w:type="dxa"/>
            <w:shd w:val="clear" w:color="auto" w:fill="auto"/>
          </w:tcPr>
          <w:p w14:paraId="25D40F8F" w14:textId="77777777" w:rsidR="00133AF5" w:rsidRPr="005F70FB" w:rsidRDefault="00133AF5" w:rsidP="00E74266">
            <w:r w:rsidRPr="005F70FB">
              <w:t>Interlocutors:</w:t>
            </w:r>
          </w:p>
        </w:tc>
        <w:tc>
          <w:tcPr>
            <w:tcW w:w="1644" w:type="dxa"/>
            <w:shd w:val="clear" w:color="auto" w:fill="auto"/>
          </w:tcPr>
          <w:p w14:paraId="5365A030" w14:textId="77777777" w:rsidR="00133AF5" w:rsidRPr="005F70FB" w:rsidRDefault="00133AF5" w:rsidP="00E74266">
            <w:r w:rsidRPr="005F70FB">
              <w:t>2 younger males</w:t>
            </w:r>
          </w:p>
        </w:tc>
      </w:tr>
      <w:tr w:rsidR="00133AF5" w:rsidRPr="005F70FB" w14:paraId="21C42B5D" w14:textId="77777777" w:rsidTr="001B5EC0">
        <w:tc>
          <w:tcPr>
            <w:tcW w:w="1304" w:type="dxa"/>
            <w:shd w:val="clear" w:color="auto" w:fill="auto"/>
          </w:tcPr>
          <w:p w14:paraId="4EAC804A" w14:textId="77777777" w:rsidR="00133AF5" w:rsidRPr="005F70FB" w:rsidRDefault="00133AF5" w:rsidP="00E74266">
            <w:r w:rsidRPr="005F70FB">
              <w:t>Length (min.):</w:t>
            </w:r>
          </w:p>
        </w:tc>
        <w:tc>
          <w:tcPr>
            <w:tcW w:w="1644" w:type="dxa"/>
            <w:shd w:val="clear" w:color="auto" w:fill="auto"/>
          </w:tcPr>
          <w:p w14:paraId="4AC279B7" w14:textId="77777777" w:rsidR="00133AF5" w:rsidRPr="005F70FB" w:rsidRDefault="00133AF5" w:rsidP="00E74266">
            <w:r w:rsidRPr="005F70FB">
              <w:t>0:59</w:t>
            </w:r>
          </w:p>
        </w:tc>
      </w:tr>
    </w:tbl>
    <w:p w14:paraId="7DC04601" w14:textId="77777777" w:rsidR="00133AF5" w:rsidRPr="005F70FB" w:rsidRDefault="00133AF5" w:rsidP="00133AF5">
      <w:pPr>
        <w:pStyle w:val="Body0500after"/>
      </w:pPr>
    </w:p>
    <w:tbl>
      <w:tblPr>
        <w:tblW w:w="0" w:type="auto"/>
        <w:tblCellMar>
          <w:left w:w="42" w:type="dxa"/>
          <w:right w:w="42" w:type="dxa"/>
        </w:tblCellMar>
        <w:tblLook w:val="01E0" w:firstRow="1" w:lastRow="1" w:firstColumn="1" w:lastColumn="1" w:noHBand="0" w:noVBand="0"/>
      </w:tblPr>
      <w:tblGrid>
        <w:gridCol w:w="709"/>
        <w:gridCol w:w="584"/>
        <w:gridCol w:w="123"/>
        <w:gridCol w:w="77"/>
        <w:gridCol w:w="406"/>
        <w:gridCol w:w="294"/>
        <w:gridCol w:w="129"/>
        <w:gridCol w:w="360"/>
        <w:gridCol w:w="51"/>
        <w:gridCol w:w="233"/>
        <w:gridCol w:w="211"/>
        <w:gridCol w:w="329"/>
        <w:gridCol w:w="55"/>
        <w:gridCol w:w="400"/>
        <w:gridCol w:w="129"/>
        <w:gridCol w:w="77"/>
        <w:gridCol w:w="551"/>
        <w:gridCol w:w="6"/>
        <w:gridCol w:w="447"/>
        <w:gridCol w:w="160"/>
        <w:gridCol w:w="160"/>
        <w:gridCol w:w="298"/>
        <w:gridCol w:w="126"/>
        <w:gridCol w:w="349"/>
        <w:gridCol w:w="120"/>
        <w:gridCol w:w="315"/>
      </w:tblGrid>
      <w:tr w:rsidR="00AC23C4" w:rsidRPr="005F70FB" w14:paraId="543373A0" w14:textId="77777777" w:rsidTr="00B81EF8">
        <w:trPr>
          <w:gridAfter w:val="1"/>
          <w:wAfter w:w="315" w:type="dxa"/>
        </w:trPr>
        <w:tc>
          <w:tcPr>
            <w:tcW w:w="709" w:type="dxa"/>
            <w:shd w:val="clear" w:color="auto" w:fill="auto"/>
          </w:tcPr>
          <w:p w14:paraId="544A8F8B" w14:textId="77777777" w:rsidR="00133AF5" w:rsidRPr="005F70FB" w:rsidRDefault="00133AF5" w:rsidP="00E74266">
            <w:pPr>
              <w:pStyle w:val="O0Nwnext"/>
            </w:pPr>
            <w:r w:rsidRPr="005F70FB">
              <w:t>0001</w:t>
            </w:r>
          </w:p>
        </w:tc>
        <w:tc>
          <w:tcPr>
            <w:tcW w:w="707" w:type="dxa"/>
            <w:gridSpan w:val="2"/>
            <w:shd w:val="clear" w:color="auto" w:fill="auto"/>
          </w:tcPr>
          <w:p w14:paraId="4B71B903" w14:textId="77777777" w:rsidR="00133AF5" w:rsidRPr="005F70FB" w:rsidRDefault="00133AF5" w:rsidP="00E74266">
            <w:pPr>
              <w:pStyle w:val="Text"/>
            </w:pPr>
            <w:r w:rsidRPr="005F70FB">
              <w:t>skola</w:t>
            </w:r>
          </w:p>
        </w:tc>
        <w:tc>
          <w:tcPr>
            <w:tcW w:w="777" w:type="dxa"/>
            <w:gridSpan w:val="3"/>
            <w:shd w:val="clear" w:color="auto" w:fill="auto"/>
          </w:tcPr>
          <w:p w14:paraId="64D3890C" w14:textId="77777777" w:rsidR="00133AF5" w:rsidRPr="005F70FB" w:rsidRDefault="00133AF5" w:rsidP="00E74266">
            <w:pPr>
              <w:pStyle w:val="Text"/>
            </w:pPr>
            <w:r w:rsidRPr="005F70FB">
              <w:t>ini</w:t>
            </w:r>
          </w:p>
        </w:tc>
        <w:tc>
          <w:tcPr>
            <w:tcW w:w="773" w:type="dxa"/>
            <w:gridSpan w:val="4"/>
            <w:shd w:val="clear" w:color="auto" w:fill="auto"/>
          </w:tcPr>
          <w:p w14:paraId="223D6CD9" w14:textId="77777777" w:rsidR="00133AF5" w:rsidRPr="005F70FB" w:rsidRDefault="00133AF5" w:rsidP="00E74266">
            <w:pPr>
              <w:pStyle w:val="Text"/>
            </w:pPr>
            <w:r w:rsidRPr="005F70FB">
              <w:t>ibu</w:t>
            </w:r>
          </w:p>
        </w:tc>
        <w:tc>
          <w:tcPr>
            <w:tcW w:w="595" w:type="dxa"/>
            <w:gridSpan w:val="3"/>
            <w:shd w:val="clear" w:color="auto" w:fill="auto"/>
          </w:tcPr>
          <w:p w14:paraId="2985925B" w14:textId="77777777" w:rsidR="00133AF5" w:rsidRPr="005F70FB" w:rsidRDefault="00133AF5" w:rsidP="00E74266">
            <w:pPr>
              <w:pStyle w:val="Text"/>
            </w:pPr>
            <w:r w:rsidRPr="005F70FB">
              <w:t>mulay</w:t>
            </w:r>
          </w:p>
        </w:tc>
        <w:tc>
          <w:tcPr>
            <w:tcW w:w="606" w:type="dxa"/>
            <w:gridSpan w:val="3"/>
            <w:shd w:val="clear" w:color="auto" w:fill="auto"/>
          </w:tcPr>
          <w:p w14:paraId="044C7884" w14:textId="77777777" w:rsidR="00133AF5" w:rsidRPr="005F70FB" w:rsidRDefault="00133AF5" w:rsidP="00E74266">
            <w:pPr>
              <w:pStyle w:val="Text"/>
            </w:pPr>
            <w:r w:rsidRPr="005F70FB">
              <w:t>suru</w:t>
            </w:r>
          </w:p>
        </w:tc>
        <w:tc>
          <w:tcPr>
            <w:tcW w:w="1004" w:type="dxa"/>
            <w:gridSpan w:val="3"/>
            <w:shd w:val="clear" w:color="auto" w:fill="auto"/>
          </w:tcPr>
          <w:p w14:paraId="04B81010" w14:textId="77777777" w:rsidR="00133AF5" w:rsidRPr="005F70FB" w:rsidRDefault="00133AF5" w:rsidP="00E74266">
            <w:pPr>
              <w:pStyle w:val="Text"/>
            </w:pPr>
            <w:r w:rsidRPr="005F70FB">
              <w:t>ana~ana</w:t>
            </w:r>
          </w:p>
        </w:tc>
        <w:tc>
          <w:tcPr>
            <w:tcW w:w="618" w:type="dxa"/>
            <w:gridSpan w:val="3"/>
            <w:shd w:val="clear" w:color="auto" w:fill="auto"/>
          </w:tcPr>
          <w:p w14:paraId="244CDA74" w14:textId="77777777" w:rsidR="00133AF5" w:rsidRPr="005F70FB" w:rsidRDefault="00133AF5" w:rsidP="00E74266">
            <w:pPr>
              <w:pStyle w:val="Text"/>
            </w:pPr>
            <w:r w:rsidRPr="005F70FB">
              <w:t>murit</w:t>
            </w:r>
          </w:p>
        </w:tc>
        <w:tc>
          <w:tcPr>
            <w:tcW w:w="595" w:type="dxa"/>
            <w:gridSpan w:val="3"/>
            <w:shd w:val="clear" w:color="auto" w:fill="auto"/>
          </w:tcPr>
          <w:p w14:paraId="3365672A" w14:textId="77777777" w:rsidR="00133AF5" w:rsidRPr="005F70FB" w:rsidRDefault="00133AF5" w:rsidP="00E74266">
            <w:pPr>
              <w:pStyle w:val="Text"/>
            </w:pPr>
            <w:r w:rsidRPr="005F70FB">
              <w:t>mulay</w:t>
            </w:r>
          </w:p>
        </w:tc>
      </w:tr>
      <w:tr w:rsidR="00AC23C4" w:rsidRPr="005F70FB" w14:paraId="7D464B06" w14:textId="77777777" w:rsidTr="00B81EF8">
        <w:trPr>
          <w:gridAfter w:val="1"/>
          <w:wAfter w:w="315" w:type="dxa"/>
        </w:trPr>
        <w:tc>
          <w:tcPr>
            <w:tcW w:w="709" w:type="dxa"/>
            <w:shd w:val="clear" w:color="auto" w:fill="auto"/>
          </w:tcPr>
          <w:p w14:paraId="54E791E6" w14:textId="77777777" w:rsidR="00133AF5" w:rsidRPr="005F70FB" w:rsidRDefault="00133AF5" w:rsidP="00E74266">
            <w:pPr>
              <w:pStyle w:val="GlossEng2ptafter"/>
            </w:pPr>
          </w:p>
        </w:tc>
        <w:tc>
          <w:tcPr>
            <w:tcW w:w="707" w:type="dxa"/>
            <w:gridSpan w:val="2"/>
            <w:shd w:val="clear" w:color="auto" w:fill="auto"/>
          </w:tcPr>
          <w:p w14:paraId="52D4F70D" w14:textId="77777777" w:rsidR="00133AF5" w:rsidRPr="005F70FB" w:rsidRDefault="00133AF5" w:rsidP="00E74266">
            <w:pPr>
              <w:pStyle w:val="GlossEng2ptafter"/>
            </w:pPr>
            <w:r w:rsidRPr="005F70FB">
              <w:t>school</w:t>
            </w:r>
          </w:p>
        </w:tc>
        <w:tc>
          <w:tcPr>
            <w:tcW w:w="777" w:type="dxa"/>
            <w:gridSpan w:val="3"/>
            <w:shd w:val="clear" w:color="auto" w:fill="auto"/>
          </w:tcPr>
          <w:p w14:paraId="4F168709" w14:textId="77777777" w:rsidR="00133AF5" w:rsidRPr="005F70FB" w:rsidRDefault="00133AF5" w:rsidP="00E74266">
            <w:pPr>
              <w:pStyle w:val="GlossEng2ptafter"/>
            </w:pPr>
            <w:r w:rsidRPr="005F70FB">
              <w:rPr>
                <w:rStyle w:val="ChSmallCaps"/>
              </w:rPr>
              <w:t>d.prox</w:t>
            </w:r>
          </w:p>
        </w:tc>
        <w:tc>
          <w:tcPr>
            <w:tcW w:w="773" w:type="dxa"/>
            <w:gridSpan w:val="4"/>
            <w:shd w:val="clear" w:color="auto" w:fill="auto"/>
          </w:tcPr>
          <w:p w14:paraId="2E4751E4" w14:textId="77777777" w:rsidR="00133AF5" w:rsidRPr="005F70FB" w:rsidRDefault="00133AF5" w:rsidP="00E74266">
            <w:pPr>
              <w:pStyle w:val="GlossEng2ptafter"/>
            </w:pPr>
            <w:r w:rsidRPr="005F70FB">
              <w:t>woman</w:t>
            </w:r>
          </w:p>
        </w:tc>
        <w:tc>
          <w:tcPr>
            <w:tcW w:w="595" w:type="dxa"/>
            <w:gridSpan w:val="3"/>
            <w:shd w:val="clear" w:color="auto" w:fill="auto"/>
          </w:tcPr>
          <w:p w14:paraId="011D67B5" w14:textId="77777777" w:rsidR="00133AF5" w:rsidRPr="005F70FB" w:rsidRDefault="00133AF5" w:rsidP="00E74266">
            <w:pPr>
              <w:pStyle w:val="GlossEng2ptafter"/>
            </w:pPr>
            <w:r w:rsidRPr="005F70FB">
              <w:t>start</w:t>
            </w:r>
          </w:p>
        </w:tc>
        <w:tc>
          <w:tcPr>
            <w:tcW w:w="606" w:type="dxa"/>
            <w:gridSpan w:val="3"/>
            <w:shd w:val="clear" w:color="auto" w:fill="auto"/>
          </w:tcPr>
          <w:p w14:paraId="60202FFE" w14:textId="77777777" w:rsidR="00133AF5" w:rsidRPr="005F70FB" w:rsidRDefault="00133AF5" w:rsidP="00E74266">
            <w:pPr>
              <w:pStyle w:val="GlossEng2ptafter"/>
            </w:pPr>
            <w:r w:rsidRPr="005F70FB">
              <w:t>order</w:t>
            </w:r>
          </w:p>
        </w:tc>
        <w:tc>
          <w:tcPr>
            <w:tcW w:w="1004" w:type="dxa"/>
            <w:gridSpan w:val="3"/>
            <w:shd w:val="clear" w:color="auto" w:fill="auto"/>
          </w:tcPr>
          <w:p w14:paraId="4DDE07AE" w14:textId="77777777" w:rsidR="00133AF5" w:rsidRPr="005F70FB" w:rsidRDefault="00133AF5" w:rsidP="00E74266">
            <w:pPr>
              <w:pStyle w:val="GlossEng2ptafter"/>
            </w:pPr>
            <w:r w:rsidRPr="005F70FB">
              <w:rPr>
                <w:rStyle w:val="ChSmallCaps"/>
              </w:rPr>
              <w:t>rdp</w:t>
            </w:r>
            <w:r w:rsidRPr="005F70FB">
              <w:t>~child</w:t>
            </w:r>
          </w:p>
        </w:tc>
        <w:tc>
          <w:tcPr>
            <w:tcW w:w="618" w:type="dxa"/>
            <w:gridSpan w:val="3"/>
            <w:shd w:val="clear" w:color="auto" w:fill="auto"/>
          </w:tcPr>
          <w:p w14:paraId="59D96C6F" w14:textId="77777777" w:rsidR="00133AF5" w:rsidRPr="005F70FB" w:rsidRDefault="00133AF5" w:rsidP="00E74266">
            <w:pPr>
              <w:pStyle w:val="GlossEng2ptafter"/>
            </w:pPr>
            <w:r w:rsidRPr="005F70FB">
              <w:t>pupil</w:t>
            </w:r>
          </w:p>
        </w:tc>
        <w:tc>
          <w:tcPr>
            <w:tcW w:w="595" w:type="dxa"/>
            <w:gridSpan w:val="3"/>
            <w:shd w:val="clear" w:color="auto" w:fill="auto"/>
          </w:tcPr>
          <w:p w14:paraId="0521D072" w14:textId="77777777" w:rsidR="00133AF5" w:rsidRPr="005F70FB" w:rsidRDefault="00133AF5" w:rsidP="00E74266">
            <w:pPr>
              <w:pStyle w:val="GlossEng2ptafter"/>
            </w:pPr>
            <w:r w:rsidRPr="005F70FB">
              <w:t>start</w:t>
            </w:r>
          </w:p>
        </w:tc>
      </w:tr>
      <w:tr w:rsidR="00AC23C4" w:rsidRPr="005F70FB" w14:paraId="284735F2" w14:textId="77777777" w:rsidTr="00AC23C4">
        <w:trPr>
          <w:gridAfter w:val="2"/>
          <w:wAfter w:w="435" w:type="dxa"/>
        </w:trPr>
        <w:tc>
          <w:tcPr>
            <w:tcW w:w="709" w:type="dxa"/>
            <w:shd w:val="clear" w:color="auto" w:fill="auto"/>
          </w:tcPr>
          <w:p w14:paraId="0CB92C6E" w14:textId="77777777" w:rsidR="00133AF5" w:rsidRPr="005F70FB" w:rsidRDefault="00133AF5" w:rsidP="00E74266">
            <w:pPr>
              <w:pStyle w:val="O0Nwnext"/>
            </w:pPr>
          </w:p>
        </w:tc>
        <w:tc>
          <w:tcPr>
            <w:tcW w:w="784" w:type="dxa"/>
            <w:gridSpan w:val="3"/>
            <w:shd w:val="clear" w:color="auto" w:fill="auto"/>
          </w:tcPr>
          <w:p w14:paraId="36EA2631" w14:textId="77777777" w:rsidR="00133AF5" w:rsidRPr="005F70FB" w:rsidRDefault="00133AF5" w:rsidP="00E74266">
            <w:pPr>
              <w:pStyle w:val="Text"/>
            </w:pPr>
            <w:r w:rsidRPr="005F70FB">
              <w:t>gambar</w:t>
            </w:r>
          </w:p>
        </w:tc>
        <w:tc>
          <w:tcPr>
            <w:tcW w:w="829" w:type="dxa"/>
            <w:gridSpan w:val="3"/>
            <w:shd w:val="clear" w:color="auto" w:fill="auto"/>
          </w:tcPr>
          <w:p w14:paraId="4FC80269" w14:textId="77777777" w:rsidR="00133AF5" w:rsidRPr="005F70FB" w:rsidRDefault="00133AF5" w:rsidP="00E74266">
            <w:pPr>
              <w:pStyle w:val="Text"/>
            </w:pPr>
            <w:r w:rsidRPr="005F70FB">
              <w:t>monyet</w:t>
            </w:r>
          </w:p>
        </w:tc>
        <w:tc>
          <w:tcPr>
            <w:tcW w:w="360" w:type="dxa"/>
            <w:shd w:val="clear" w:color="auto" w:fill="auto"/>
          </w:tcPr>
          <w:p w14:paraId="47116377" w14:textId="77777777" w:rsidR="00133AF5" w:rsidRPr="005F70FB" w:rsidRDefault="00133AF5" w:rsidP="00E74266">
            <w:pPr>
              <w:pStyle w:val="Text"/>
            </w:pPr>
            <w:r w:rsidRPr="005F70FB">
              <w:t>di</w:t>
            </w:r>
          </w:p>
        </w:tc>
        <w:tc>
          <w:tcPr>
            <w:tcW w:w="495" w:type="dxa"/>
            <w:gridSpan w:val="3"/>
            <w:shd w:val="clear" w:color="auto" w:fill="auto"/>
          </w:tcPr>
          <w:p w14:paraId="0121A699" w14:textId="77777777" w:rsidR="00133AF5" w:rsidRPr="005F70FB" w:rsidRDefault="00133AF5" w:rsidP="00E74266">
            <w:pPr>
              <w:pStyle w:val="Text"/>
            </w:pPr>
            <w:r w:rsidRPr="005F70FB">
              <w:t>atas</w:t>
            </w:r>
          </w:p>
        </w:tc>
        <w:tc>
          <w:tcPr>
            <w:tcW w:w="784" w:type="dxa"/>
            <w:gridSpan w:val="3"/>
            <w:shd w:val="clear" w:color="auto" w:fill="auto"/>
          </w:tcPr>
          <w:p w14:paraId="0300F14F" w14:textId="77777777" w:rsidR="00133AF5" w:rsidRPr="005F70FB" w:rsidRDefault="00133AF5" w:rsidP="00E74266">
            <w:pPr>
              <w:pStyle w:val="Text"/>
            </w:pPr>
            <w:r w:rsidRPr="005F70FB">
              <w:t>pohong</w:t>
            </w:r>
          </w:p>
        </w:tc>
        <w:tc>
          <w:tcPr>
            <w:tcW w:w="757" w:type="dxa"/>
            <w:gridSpan w:val="3"/>
            <w:shd w:val="clear" w:color="auto" w:fill="auto"/>
          </w:tcPr>
          <w:p w14:paraId="5636203E" w14:textId="77777777" w:rsidR="00133AF5" w:rsidRPr="005F70FB" w:rsidRDefault="00133AF5" w:rsidP="00E74266">
            <w:pPr>
              <w:pStyle w:val="Text"/>
            </w:pPr>
            <w:r w:rsidRPr="005F70FB">
              <w:t>pisang,</w:t>
            </w:r>
          </w:p>
        </w:tc>
        <w:tc>
          <w:tcPr>
            <w:tcW w:w="773" w:type="dxa"/>
            <w:gridSpan w:val="4"/>
            <w:shd w:val="clear" w:color="auto" w:fill="auto"/>
          </w:tcPr>
          <w:p w14:paraId="757FC6DE" w14:textId="77777777" w:rsidR="00133AF5" w:rsidRPr="005F70FB" w:rsidRDefault="00133AF5" w:rsidP="00E74266">
            <w:pPr>
              <w:pStyle w:val="Text"/>
            </w:pPr>
            <w:r w:rsidRPr="005F70FB">
              <w:t>suda,</w:t>
            </w:r>
          </w:p>
        </w:tc>
        <w:tc>
          <w:tcPr>
            <w:tcW w:w="773" w:type="dxa"/>
            <w:gridSpan w:val="3"/>
            <w:shd w:val="clear" w:color="auto" w:fill="auto"/>
          </w:tcPr>
          <w:p w14:paraId="41FD2A29" w14:textId="77777777" w:rsidR="00133AF5" w:rsidRPr="005F70FB" w:rsidRDefault="00133AF5" w:rsidP="00E74266">
            <w:pPr>
              <w:pStyle w:val="Text"/>
            </w:pPr>
            <w:r w:rsidRPr="005F70FB">
              <w:t>ibu</w:t>
            </w:r>
          </w:p>
        </w:tc>
      </w:tr>
      <w:tr w:rsidR="00AC23C4" w:rsidRPr="005F70FB" w14:paraId="7950D180" w14:textId="77777777" w:rsidTr="00AC23C4">
        <w:trPr>
          <w:gridAfter w:val="2"/>
          <w:wAfter w:w="435" w:type="dxa"/>
        </w:trPr>
        <w:tc>
          <w:tcPr>
            <w:tcW w:w="709" w:type="dxa"/>
            <w:shd w:val="clear" w:color="auto" w:fill="auto"/>
          </w:tcPr>
          <w:p w14:paraId="4EED5097" w14:textId="77777777" w:rsidR="00133AF5" w:rsidRPr="005F70FB" w:rsidRDefault="00133AF5" w:rsidP="00E74266">
            <w:pPr>
              <w:pStyle w:val="GlossEng2ptafter"/>
            </w:pPr>
          </w:p>
        </w:tc>
        <w:tc>
          <w:tcPr>
            <w:tcW w:w="784" w:type="dxa"/>
            <w:gridSpan w:val="3"/>
            <w:shd w:val="clear" w:color="auto" w:fill="auto"/>
          </w:tcPr>
          <w:p w14:paraId="01399C3B" w14:textId="77777777" w:rsidR="00133AF5" w:rsidRPr="005F70FB" w:rsidRDefault="00133AF5" w:rsidP="00E74266">
            <w:pPr>
              <w:pStyle w:val="GlossEng2ptafter"/>
            </w:pPr>
            <w:r w:rsidRPr="005F70FB">
              <w:t>draw</w:t>
            </w:r>
          </w:p>
        </w:tc>
        <w:tc>
          <w:tcPr>
            <w:tcW w:w="829" w:type="dxa"/>
            <w:gridSpan w:val="3"/>
            <w:shd w:val="clear" w:color="auto" w:fill="auto"/>
          </w:tcPr>
          <w:p w14:paraId="1A2B4214" w14:textId="77777777" w:rsidR="00133AF5" w:rsidRPr="005F70FB" w:rsidRDefault="00133AF5" w:rsidP="00E74266">
            <w:pPr>
              <w:pStyle w:val="GlossEng2ptafter"/>
            </w:pPr>
            <w:r w:rsidRPr="005F70FB">
              <w:t>monkey</w:t>
            </w:r>
          </w:p>
        </w:tc>
        <w:tc>
          <w:tcPr>
            <w:tcW w:w="360" w:type="dxa"/>
            <w:shd w:val="clear" w:color="auto" w:fill="auto"/>
          </w:tcPr>
          <w:p w14:paraId="0892A70D" w14:textId="77777777" w:rsidR="00133AF5" w:rsidRPr="005F70FB" w:rsidRDefault="00133AF5" w:rsidP="00E74266">
            <w:pPr>
              <w:pStyle w:val="GlossEng2ptafter"/>
            </w:pPr>
            <w:r w:rsidRPr="005F70FB">
              <w:t>at</w:t>
            </w:r>
          </w:p>
        </w:tc>
        <w:tc>
          <w:tcPr>
            <w:tcW w:w="495" w:type="dxa"/>
            <w:gridSpan w:val="3"/>
            <w:shd w:val="clear" w:color="auto" w:fill="auto"/>
          </w:tcPr>
          <w:p w14:paraId="7D1F5C06" w14:textId="77777777" w:rsidR="00133AF5" w:rsidRPr="005F70FB" w:rsidRDefault="00133AF5" w:rsidP="00E74266">
            <w:pPr>
              <w:pStyle w:val="GlossEng2ptafter"/>
            </w:pPr>
            <w:r w:rsidRPr="005F70FB">
              <w:t>top</w:t>
            </w:r>
          </w:p>
        </w:tc>
        <w:tc>
          <w:tcPr>
            <w:tcW w:w="784" w:type="dxa"/>
            <w:gridSpan w:val="3"/>
            <w:shd w:val="clear" w:color="auto" w:fill="auto"/>
          </w:tcPr>
          <w:p w14:paraId="371A4083" w14:textId="77777777" w:rsidR="00133AF5" w:rsidRPr="005F70FB" w:rsidRDefault="00133AF5" w:rsidP="00E74266">
            <w:pPr>
              <w:pStyle w:val="GlossEng2ptafter"/>
            </w:pPr>
            <w:r w:rsidRPr="005F70FB">
              <w:t>tree</w:t>
            </w:r>
          </w:p>
        </w:tc>
        <w:tc>
          <w:tcPr>
            <w:tcW w:w="757" w:type="dxa"/>
            <w:gridSpan w:val="3"/>
            <w:shd w:val="clear" w:color="auto" w:fill="auto"/>
          </w:tcPr>
          <w:p w14:paraId="0529BA3C" w14:textId="77777777" w:rsidR="00133AF5" w:rsidRPr="005F70FB" w:rsidRDefault="00133AF5" w:rsidP="00E74266">
            <w:pPr>
              <w:pStyle w:val="GlossEng2ptafter"/>
            </w:pPr>
            <w:r w:rsidRPr="005F70FB">
              <w:t>banana</w:t>
            </w:r>
          </w:p>
        </w:tc>
        <w:tc>
          <w:tcPr>
            <w:tcW w:w="773" w:type="dxa"/>
            <w:gridSpan w:val="4"/>
            <w:shd w:val="clear" w:color="auto" w:fill="auto"/>
          </w:tcPr>
          <w:p w14:paraId="2CDA3EB4" w14:textId="77777777" w:rsidR="00133AF5" w:rsidRPr="005F70FB" w:rsidRDefault="00133AF5" w:rsidP="00E74266">
            <w:pPr>
              <w:pStyle w:val="GlossEng2ptafter"/>
            </w:pPr>
            <w:r w:rsidRPr="005F70FB">
              <w:t>already</w:t>
            </w:r>
          </w:p>
        </w:tc>
        <w:tc>
          <w:tcPr>
            <w:tcW w:w="773" w:type="dxa"/>
            <w:gridSpan w:val="3"/>
            <w:shd w:val="clear" w:color="auto" w:fill="auto"/>
          </w:tcPr>
          <w:p w14:paraId="4BA44DFD" w14:textId="77777777" w:rsidR="00133AF5" w:rsidRPr="005F70FB" w:rsidRDefault="00133AF5" w:rsidP="00E74266">
            <w:pPr>
              <w:pStyle w:val="GlossEng2ptafter"/>
            </w:pPr>
            <w:r w:rsidRPr="005F70FB">
              <w:t>woman</w:t>
            </w:r>
          </w:p>
        </w:tc>
      </w:tr>
      <w:tr w:rsidR="00AC23C4" w:rsidRPr="005F70FB" w14:paraId="528B249D" w14:textId="77777777" w:rsidTr="00AC23C4">
        <w:tc>
          <w:tcPr>
            <w:tcW w:w="709" w:type="dxa"/>
            <w:shd w:val="clear" w:color="auto" w:fill="auto"/>
          </w:tcPr>
          <w:p w14:paraId="2C821F9A" w14:textId="77777777" w:rsidR="00133AF5" w:rsidRPr="005F70FB" w:rsidRDefault="00133AF5" w:rsidP="00E74266">
            <w:pPr>
              <w:pStyle w:val="O0Nwnext"/>
            </w:pPr>
          </w:p>
        </w:tc>
        <w:tc>
          <w:tcPr>
            <w:tcW w:w="584" w:type="dxa"/>
            <w:shd w:val="clear" w:color="auto" w:fill="auto"/>
          </w:tcPr>
          <w:p w14:paraId="1703136A" w14:textId="77777777" w:rsidR="00133AF5" w:rsidRPr="005F70FB" w:rsidRDefault="00133AF5" w:rsidP="00E74266">
            <w:pPr>
              <w:pStyle w:val="Text"/>
            </w:pPr>
            <w:r w:rsidRPr="005F70FB">
              <w:t>mulay</w:t>
            </w:r>
          </w:p>
        </w:tc>
        <w:tc>
          <w:tcPr>
            <w:tcW w:w="606" w:type="dxa"/>
            <w:gridSpan w:val="3"/>
            <w:shd w:val="clear" w:color="auto" w:fill="auto"/>
          </w:tcPr>
          <w:p w14:paraId="6C0C9362" w14:textId="77777777" w:rsidR="00133AF5" w:rsidRPr="005F70FB" w:rsidRDefault="00133AF5" w:rsidP="00E74266">
            <w:pPr>
              <w:pStyle w:val="Text"/>
            </w:pPr>
            <w:r w:rsidRPr="005F70FB">
              <w:t>suru</w:t>
            </w:r>
          </w:p>
        </w:tc>
        <w:tc>
          <w:tcPr>
            <w:tcW w:w="834" w:type="dxa"/>
            <w:gridSpan w:val="4"/>
            <w:shd w:val="clear" w:color="auto" w:fill="auto"/>
          </w:tcPr>
          <w:p w14:paraId="397F1A8D" w14:textId="77777777" w:rsidR="00133AF5" w:rsidRPr="005F70FB" w:rsidRDefault="00133AF5" w:rsidP="00E74266">
            <w:pPr>
              <w:pStyle w:val="Text"/>
            </w:pPr>
            <w:r w:rsidRPr="005F70FB">
              <w:t>gambar,</w:t>
            </w:r>
          </w:p>
        </w:tc>
        <w:tc>
          <w:tcPr>
            <w:tcW w:w="773" w:type="dxa"/>
            <w:gridSpan w:val="3"/>
            <w:shd w:val="clear" w:color="auto" w:fill="auto"/>
          </w:tcPr>
          <w:p w14:paraId="5C2A681D" w14:textId="77777777" w:rsidR="00133AF5" w:rsidRPr="005F70FB" w:rsidRDefault="00133AF5" w:rsidP="00E74266">
            <w:pPr>
              <w:pStyle w:val="Text"/>
            </w:pPr>
            <w:r w:rsidRPr="005F70FB">
              <w:t>suda</w:t>
            </w:r>
          </w:p>
        </w:tc>
        <w:tc>
          <w:tcPr>
            <w:tcW w:w="584" w:type="dxa"/>
            <w:gridSpan w:val="3"/>
            <w:shd w:val="clear" w:color="auto" w:fill="auto"/>
          </w:tcPr>
          <w:p w14:paraId="61E91905" w14:textId="77777777" w:rsidR="00133AF5" w:rsidRPr="005F70FB" w:rsidRDefault="00133AF5" w:rsidP="00E74266">
            <w:pPr>
              <w:pStyle w:val="Text"/>
            </w:pPr>
            <w:r w:rsidRPr="005F70FB">
              <w:t>dong</w:t>
            </w:r>
          </w:p>
        </w:tc>
        <w:tc>
          <w:tcPr>
            <w:tcW w:w="634" w:type="dxa"/>
            <w:gridSpan w:val="3"/>
            <w:shd w:val="clear" w:color="auto" w:fill="auto"/>
          </w:tcPr>
          <w:p w14:paraId="4671B1A7" w14:textId="77777777" w:rsidR="00133AF5" w:rsidRPr="005F70FB" w:rsidRDefault="00133AF5" w:rsidP="00E74266">
            <w:pPr>
              <w:pStyle w:val="Text"/>
            </w:pPr>
            <w:r w:rsidRPr="005F70FB">
              <w:t>mulay,</w:t>
            </w:r>
          </w:p>
        </w:tc>
        <w:tc>
          <w:tcPr>
            <w:tcW w:w="607" w:type="dxa"/>
            <w:gridSpan w:val="2"/>
            <w:shd w:val="clear" w:color="auto" w:fill="auto"/>
          </w:tcPr>
          <w:p w14:paraId="12B92F88" w14:textId="77777777" w:rsidR="00133AF5" w:rsidRPr="005F70FB" w:rsidRDefault="00133AF5" w:rsidP="00E74266">
            <w:pPr>
              <w:pStyle w:val="Text"/>
            </w:pPr>
            <w:r w:rsidRPr="005F70FB">
              <w:t>smua</w:t>
            </w:r>
          </w:p>
        </w:tc>
        <w:tc>
          <w:tcPr>
            <w:tcW w:w="584" w:type="dxa"/>
            <w:gridSpan w:val="3"/>
            <w:shd w:val="clear" w:color="auto" w:fill="auto"/>
          </w:tcPr>
          <w:p w14:paraId="65614268" w14:textId="77777777" w:rsidR="00133AF5" w:rsidRPr="005F70FB" w:rsidRDefault="00133AF5" w:rsidP="00E74266">
            <w:pPr>
              <w:pStyle w:val="Text"/>
            </w:pPr>
            <w:r w:rsidRPr="005F70FB">
              <w:t>dong</w:t>
            </w:r>
          </w:p>
        </w:tc>
        <w:tc>
          <w:tcPr>
            <w:tcW w:w="784" w:type="dxa"/>
            <w:gridSpan w:val="3"/>
            <w:shd w:val="clear" w:color="auto" w:fill="auto"/>
          </w:tcPr>
          <w:p w14:paraId="5F3D6CFE" w14:textId="77777777" w:rsidR="00133AF5" w:rsidRPr="005F70FB" w:rsidRDefault="00133AF5" w:rsidP="00E74266">
            <w:pPr>
              <w:pStyle w:val="Text"/>
            </w:pPr>
            <w:r w:rsidRPr="005F70FB">
              <w:t>gambar</w:t>
            </w:r>
          </w:p>
        </w:tc>
      </w:tr>
      <w:tr w:rsidR="00AC23C4" w:rsidRPr="005F70FB" w14:paraId="5BE45245" w14:textId="77777777" w:rsidTr="00AC23C4">
        <w:tc>
          <w:tcPr>
            <w:tcW w:w="709" w:type="dxa"/>
            <w:shd w:val="clear" w:color="auto" w:fill="auto"/>
          </w:tcPr>
          <w:p w14:paraId="3F087ACB" w14:textId="77777777" w:rsidR="00133AF5" w:rsidRPr="005F70FB" w:rsidRDefault="00133AF5" w:rsidP="00E74266">
            <w:pPr>
              <w:pStyle w:val="GlossEng"/>
            </w:pPr>
          </w:p>
        </w:tc>
        <w:tc>
          <w:tcPr>
            <w:tcW w:w="584" w:type="dxa"/>
            <w:shd w:val="clear" w:color="auto" w:fill="auto"/>
          </w:tcPr>
          <w:p w14:paraId="435B9CD5" w14:textId="77777777" w:rsidR="00133AF5" w:rsidRPr="005F70FB" w:rsidRDefault="00133AF5" w:rsidP="00E74266">
            <w:pPr>
              <w:pStyle w:val="GlossEng"/>
            </w:pPr>
            <w:r w:rsidRPr="005F70FB">
              <w:t>start</w:t>
            </w:r>
          </w:p>
        </w:tc>
        <w:tc>
          <w:tcPr>
            <w:tcW w:w="606" w:type="dxa"/>
            <w:gridSpan w:val="3"/>
            <w:shd w:val="clear" w:color="auto" w:fill="auto"/>
          </w:tcPr>
          <w:p w14:paraId="2C9C5E1D" w14:textId="77777777" w:rsidR="00133AF5" w:rsidRPr="005F70FB" w:rsidRDefault="00133AF5" w:rsidP="00E74266">
            <w:pPr>
              <w:pStyle w:val="GlossEng"/>
            </w:pPr>
            <w:r w:rsidRPr="005F70FB">
              <w:t>order</w:t>
            </w:r>
          </w:p>
        </w:tc>
        <w:tc>
          <w:tcPr>
            <w:tcW w:w="834" w:type="dxa"/>
            <w:gridSpan w:val="4"/>
            <w:shd w:val="clear" w:color="auto" w:fill="auto"/>
          </w:tcPr>
          <w:p w14:paraId="05D343FF" w14:textId="77777777" w:rsidR="00133AF5" w:rsidRPr="005F70FB" w:rsidRDefault="00133AF5" w:rsidP="00E74266">
            <w:pPr>
              <w:pStyle w:val="GlossEng"/>
            </w:pPr>
            <w:r w:rsidRPr="005F70FB">
              <w:t>draw</w:t>
            </w:r>
          </w:p>
        </w:tc>
        <w:tc>
          <w:tcPr>
            <w:tcW w:w="773" w:type="dxa"/>
            <w:gridSpan w:val="3"/>
            <w:shd w:val="clear" w:color="auto" w:fill="auto"/>
          </w:tcPr>
          <w:p w14:paraId="14E44FBA" w14:textId="77777777" w:rsidR="00133AF5" w:rsidRPr="005F70FB" w:rsidRDefault="00133AF5" w:rsidP="00E74266">
            <w:pPr>
              <w:pStyle w:val="GlossEng"/>
            </w:pPr>
            <w:r w:rsidRPr="005F70FB">
              <w:t>already</w:t>
            </w:r>
          </w:p>
        </w:tc>
        <w:tc>
          <w:tcPr>
            <w:tcW w:w="584" w:type="dxa"/>
            <w:gridSpan w:val="3"/>
            <w:shd w:val="clear" w:color="auto" w:fill="auto"/>
          </w:tcPr>
          <w:p w14:paraId="15D34DFE" w14:textId="77777777" w:rsidR="00133AF5" w:rsidRPr="005F70FB" w:rsidRDefault="00133AF5" w:rsidP="00E74266">
            <w:pPr>
              <w:pStyle w:val="GlossEng"/>
            </w:pPr>
            <w:r w:rsidRPr="005F70FB">
              <w:rPr>
                <w:rStyle w:val="ChSmallCaps"/>
              </w:rPr>
              <w:t>3pl</w:t>
            </w:r>
          </w:p>
        </w:tc>
        <w:tc>
          <w:tcPr>
            <w:tcW w:w="634" w:type="dxa"/>
            <w:gridSpan w:val="3"/>
            <w:shd w:val="clear" w:color="auto" w:fill="auto"/>
          </w:tcPr>
          <w:p w14:paraId="6663BE52" w14:textId="77777777" w:rsidR="00133AF5" w:rsidRPr="005F70FB" w:rsidRDefault="00133AF5" w:rsidP="00E74266">
            <w:pPr>
              <w:pStyle w:val="GlossEng"/>
            </w:pPr>
            <w:r w:rsidRPr="005F70FB">
              <w:t>start</w:t>
            </w:r>
          </w:p>
        </w:tc>
        <w:tc>
          <w:tcPr>
            <w:tcW w:w="607" w:type="dxa"/>
            <w:gridSpan w:val="2"/>
            <w:shd w:val="clear" w:color="auto" w:fill="auto"/>
          </w:tcPr>
          <w:p w14:paraId="1B8940B5" w14:textId="77777777" w:rsidR="00133AF5" w:rsidRPr="005F70FB" w:rsidRDefault="00133AF5" w:rsidP="00E74266">
            <w:pPr>
              <w:pStyle w:val="GlossEng"/>
            </w:pPr>
            <w:r w:rsidRPr="005F70FB">
              <w:t>all</w:t>
            </w:r>
          </w:p>
        </w:tc>
        <w:tc>
          <w:tcPr>
            <w:tcW w:w="584" w:type="dxa"/>
            <w:gridSpan w:val="3"/>
            <w:shd w:val="clear" w:color="auto" w:fill="auto"/>
          </w:tcPr>
          <w:p w14:paraId="7B842F53" w14:textId="77777777" w:rsidR="00133AF5" w:rsidRPr="005F70FB" w:rsidRDefault="00133AF5" w:rsidP="00E74266">
            <w:pPr>
              <w:pStyle w:val="GlossEng"/>
            </w:pPr>
            <w:r w:rsidRPr="005F70FB">
              <w:rPr>
                <w:rStyle w:val="ChSmallCaps"/>
              </w:rPr>
              <w:t>3pl</w:t>
            </w:r>
          </w:p>
        </w:tc>
        <w:tc>
          <w:tcPr>
            <w:tcW w:w="784" w:type="dxa"/>
            <w:gridSpan w:val="3"/>
            <w:shd w:val="clear" w:color="auto" w:fill="auto"/>
          </w:tcPr>
          <w:p w14:paraId="19187F9C" w14:textId="77777777" w:rsidR="00133AF5" w:rsidRPr="005F70FB" w:rsidRDefault="00133AF5" w:rsidP="00E74266">
            <w:pPr>
              <w:pStyle w:val="GlossEng"/>
            </w:pPr>
            <w:r w:rsidRPr="005F70FB">
              <w:t>draw</w:t>
            </w:r>
          </w:p>
        </w:tc>
      </w:tr>
    </w:tbl>
    <w:p w14:paraId="61350FA9" w14:textId="77777777" w:rsidR="00133AF5" w:rsidRPr="005F70FB" w:rsidRDefault="00133AF5" w:rsidP="00133AF5">
      <w:pPr>
        <w:pStyle w:val="FreeTranslEng"/>
      </w:pPr>
      <w:r w:rsidRPr="005F70FB">
        <w:t>(in) this school, Ms. (Teacher) starts ordering the s</w:t>
      </w:r>
      <w:r w:rsidR="00C202CB" w:rsidRPr="005F70FB">
        <w:t>chool kids</w:t>
      </w:r>
      <w:r w:rsidRPr="005F70FB">
        <w:t xml:space="preserve"> to start drawing a monkey on a banana tree, well, Ms. Teacher orders (them to) draw, well, they start, they all draw (a picture)</w:t>
      </w:r>
    </w:p>
    <w:tbl>
      <w:tblPr>
        <w:tblW w:w="0" w:type="auto"/>
        <w:tblCellMar>
          <w:left w:w="42" w:type="dxa"/>
          <w:right w:w="42" w:type="dxa"/>
        </w:tblCellMar>
        <w:tblLook w:val="01E0" w:firstRow="1" w:lastRow="1" w:firstColumn="1" w:lastColumn="1" w:noHBand="0" w:noVBand="0"/>
      </w:tblPr>
      <w:tblGrid>
        <w:gridCol w:w="709"/>
        <w:gridCol w:w="618"/>
        <w:gridCol w:w="166"/>
        <w:gridCol w:w="84"/>
        <w:gridCol w:w="257"/>
        <w:gridCol w:w="266"/>
        <w:gridCol w:w="61"/>
        <w:gridCol w:w="89"/>
        <w:gridCol w:w="361"/>
        <w:gridCol w:w="18"/>
        <w:gridCol w:w="389"/>
        <w:gridCol w:w="55"/>
        <w:gridCol w:w="27"/>
        <w:gridCol w:w="18"/>
        <w:gridCol w:w="407"/>
        <w:gridCol w:w="88"/>
        <w:gridCol w:w="44"/>
        <w:gridCol w:w="245"/>
        <w:gridCol w:w="362"/>
        <w:gridCol w:w="38"/>
        <w:gridCol w:w="145"/>
        <w:gridCol w:w="190"/>
        <w:gridCol w:w="94"/>
        <w:gridCol w:w="60"/>
        <w:gridCol w:w="429"/>
        <w:gridCol w:w="84"/>
        <w:gridCol w:w="95"/>
        <w:gridCol w:w="109"/>
        <w:gridCol w:w="360"/>
        <w:gridCol w:w="175"/>
        <w:gridCol w:w="95"/>
        <w:gridCol w:w="394"/>
        <w:gridCol w:w="87"/>
        <w:gridCol w:w="103"/>
      </w:tblGrid>
      <w:tr w:rsidR="00AC23C4" w:rsidRPr="005F70FB" w14:paraId="0DDF97B9" w14:textId="77777777" w:rsidTr="00AC23C4">
        <w:tc>
          <w:tcPr>
            <w:tcW w:w="709" w:type="dxa"/>
            <w:shd w:val="clear" w:color="auto" w:fill="auto"/>
          </w:tcPr>
          <w:p w14:paraId="4BA6A421" w14:textId="77777777" w:rsidR="00133AF5" w:rsidRPr="005F70FB" w:rsidRDefault="00133AF5" w:rsidP="00E74266">
            <w:pPr>
              <w:pStyle w:val="O0Nwnext"/>
            </w:pPr>
            <w:r w:rsidRPr="005F70FB">
              <w:t>0002</w:t>
            </w:r>
          </w:p>
        </w:tc>
        <w:tc>
          <w:tcPr>
            <w:tcW w:w="868" w:type="dxa"/>
            <w:gridSpan w:val="3"/>
            <w:shd w:val="clear" w:color="auto" w:fill="auto"/>
          </w:tcPr>
          <w:p w14:paraId="52F368BE" w14:textId="77777777" w:rsidR="00133AF5" w:rsidRPr="005F70FB" w:rsidRDefault="00133AF5" w:rsidP="00E74266">
            <w:pPr>
              <w:pStyle w:val="Text"/>
            </w:pPr>
            <w:r w:rsidRPr="005F70FB">
              <w:t>baru</w:t>
            </w:r>
          </w:p>
        </w:tc>
        <w:tc>
          <w:tcPr>
            <w:tcW w:w="584" w:type="dxa"/>
            <w:gridSpan w:val="3"/>
            <w:shd w:val="clear" w:color="auto" w:fill="auto"/>
          </w:tcPr>
          <w:p w14:paraId="5F062A4C" w14:textId="77777777" w:rsidR="00133AF5" w:rsidRPr="005F70FB" w:rsidRDefault="00133AF5" w:rsidP="00E74266">
            <w:pPr>
              <w:pStyle w:val="Text"/>
            </w:pPr>
            <w:r w:rsidRPr="005F70FB">
              <w:t>ana</w:t>
            </w:r>
          </w:p>
        </w:tc>
        <w:tc>
          <w:tcPr>
            <w:tcW w:w="857" w:type="dxa"/>
            <w:gridSpan w:val="4"/>
            <w:shd w:val="clear" w:color="auto" w:fill="auto"/>
          </w:tcPr>
          <w:p w14:paraId="0A918752" w14:textId="77777777" w:rsidR="00133AF5" w:rsidRPr="005F70FB" w:rsidRDefault="00133AF5" w:rsidP="00E74266">
            <w:pPr>
              <w:pStyle w:val="Text"/>
            </w:pPr>
            <w:r w:rsidRPr="005F70FB">
              <w:t>kecil</w:t>
            </w:r>
          </w:p>
        </w:tc>
        <w:tc>
          <w:tcPr>
            <w:tcW w:w="507" w:type="dxa"/>
            <w:gridSpan w:val="4"/>
            <w:shd w:val="clear" w:color="auto" w:fill="auto"/>
          </w:tcPr>
          <w:p w14:paraId="0C0102E0" w14:textId="77777777" w:rsidR="00133AF5" w:rsidRPr="005F70FB" w:rsidRDefault="00133AF5" w:rsidP="00E74266">
            <w:pPr>
              <w:pStyle w:val="Text"/>
            </w:pPr>
            <w:r w:rsidRPr="005F70FB">
              <w:t>satu</w:t>
            </w:r>
          </w:p>
        </w:tc>
        <w:tc>
          <w:tcPr>
            <w:tcW w:w="777" w:type="dxa"/>
            <w:gridSpan w:val="5"/>
            <w:shd w:val="clear" w:color="auto" w:fill="auto"/>
          </w:tcPr>
          <w:p w14:paraId="1DD7F3B0" w14:textId="77777777" w:rsidR="00133AF5" w:rsidRPr="005F70FB" w:rsidRDefault="00133AF5" w:rsidP="00E74266">
            <w:pPr>
              <w:pStyle w:val="Text"/>
            </w:pPr>
            <w:r w:rsidRPr="005F70FB">
              <w:t>ini</w:t>
            </w:r>
          </w:p>
        </w:tc>
        <w:tc>
          <w:tcPr>
            <w:tcW w:w="489" w:type="dxa"/>
            <w:gridSpan w:val="4"/>
            <w:shd w:val="clear" w:color="auto" w:fill="auto"/>
          </w:tcPr>
          <w:p w14:paraId="00AC7624" w14:textId="77777777" w:rsidR="00133AF5" w:rsidRPr="005F70FB" w:rsidRDefault="00133AF5" w:rsidP="00E74266">
            <w:pPr>
              <w:pStyle w:val="Text"/>
            </w:pPr>
            <w:r w:rsidRPr="005F70FB">
              <w:t>de</w:t>
            </w:r>
          </w:p>
        </w:tc>
        <w:tc>
          <w:tcPr>
            <w:tcW w:w="513" w:type="dxa"/>
            <w:gridSpan w:val="2"/>
            <w:shd w:val="clear" w:color="auto" w:fill="auto"/>
          </w:tcPr>
          <w:p w14:paraId="733CF654" w14:textId="77777777" w:rsidR="00133AF5" w:rsidRPr="005F70FB" w:rsidRDefault="00133AF5" w:rsidP="00E74266">
            <w:pPr>
              <w:pStyle w:val="Text"/>
            </w:pPr>
            <w:r w:rsidRPr="005F70FB">
              <w:t>tra</w:t>
            </w:r>
          </w:p>
        </w:tc>
        <w:tc>
          <w:tcPr>
            <w:tcW w:w="834" w:type="dxa"/>
            <w:gridSpan w:val="5"/>
            <w:shd w:val="clear" w:color="auto" w:fill="auto"/>
          </w:tcPr>
          <w:p w14:paraId="04C2D7A7" w14:textId="77777777" w:rsidR="00133AF5" w:rsidRPr="005F70FB" w:rsidRDefault="00133AF5" w:rsidP="00E74266">
            <w:pPr>
              <w:pStyle w:val="Text"/>
            </w:pPr>
            <w:r w:rsidRPr="005F70FB">
              <w:t>gambar,</w:t>
            </w:r>
          </w:p>
        </w:tc>
        <w:tc>
          <w:tcPr>
            <w:tcW w:w="584" w:type="dxa"/>
            <w:gridSpan w:val="3"/>
            <w:shd w:val="clear" w:color="auto" w:fill="auto"/>
          </w:tcPr>
          <w:p w14:paraId="41D7C64F" w14:textId="77777777" w:rsidR="00133AF5" w:rsidRPr="005F70FB" w:rsidRDefault="00133AF5" w:rsidP="00E74266">
            <w:pPr>
              <w:pStyle w:val="Text"/>
            </w:pPr>
            <w:r w:rsidRPr="005F70FB">
              <w:t>ana</w:t>
            </w:r>
          </w:p>
        </w:tc>
      </w:tr>
      <w:tr w:rsidR="00AC23C4" w:rsidRPr="005F70FB" w14:paraId="621B6DA0" w14:textId="77777777" w:rsidTr="00AC23C4">
        <w:tc>
          <w:tcPr>
            <w:tcW w:w="709" w:type="dxa"/>
            <w:shd w:val="clear" w:color="auto" w:fill="auto"/>
          </w:tcPr>
          <w:p w14:paraId="55CC5193" w14:textId="77777777" w:rsidR="00133AF5" w:rsidRPr="005F70FB" w:rsidRDefault="00133AF5" w:rsidP="00E74266">
            <w:pPr>
              <w:pStyle w:val="GlossEng2ptafter"/>
            </w:pPr>
          </w:p>
        </w:tc>
        <w:tc>
          <w:tcPr>
            <w:tcW w:w="868" w:type="dxa"/>
            <w:gridSpan w:val="3"/>
            <w:shd w:val="clear" w:color="auto" w:fill="auto"/>
          </w:tcPr>
          <w:p w14:paraId="1A62452D" w14:textId="77777777" w:rsidR="00133AF5" w:rsidRPr="005F70FB" w:rsidRDefault="00133AF5" w:rsidP="00E74266">
            <w:pPr>
              <w:pStyle w:val="GlossEng2ptafter"/>
            </w:pPr>
            <w:r w:rsidRPr="005F70FB">
              <w:t>and.then</w:t>
            </w:r>
          </w:p>
        </w:tc>
        <w:tc>
          <w:tcPr>
            <w:tcW w:w="584" w:type="dxa"/>
            <w:gridSpan w:val="3"/>
            <w:shd w:val="clear" w:color="auto" w:fill="auto"/>
          </w:tcPr>
          <w:p w14:paraId="4704A1D8" w14:textId="77777777" w:rsidR="00133AF5" w:rsidRPr="005F70FB" w:rsidRDefault="00133AF5" w:rsidP="00E74266">
            <w:pPr>
              <w:pStyle w:val="GlossEng2ptafter"/>
            </w:pPr>
            <w:r w:rsidRPr="005F70FB">
              <w:t>child</w:t>
            </w:r>
          </w:p>
        </w:tc>
        <w:tc>
          <w:tcPr>
            <w:tcW w:w="857" w:type="dxa"/>
            <w:gridSpan w:val="4"/>
            <w:shd w:val="clear" w:color="auto" w:fill="auto"/>
          </w:tcPr>
          <w:p w14:paraId="17C1B4C9" w14:textId="77777777" w:rsidR="00133AF5" w:rsidRPr="005F70FB" w:rsidRDefault="00133AF5" w:rsidP="00E74266">
            <w:pPr>
              <w:pStyle w:val="GlossEng2ptafter"/>
            </w:pPr>
            <w:r w:rsidRPr="005F70FB">
              <w:t>be.small</w:t>
            </w:r>
          </w:p>
        </w:tc>
        <w:tc>
          <w:tcPr>
            <w:tcW w:w="507" w:type="dxa"/>
            <w:gridSpan w:val="4"/>
            <w:shd w:val="clear" w:color="auto" w:fill="auto"/>
          </w:tcPr>
          <w:p w14:paraId="7D414A46" w14:textId="77777777" w:rsidR="00133AF5" w:rsidRPr="005F70FB" w:rsidRDefault="00133AF5" w:rsidP="00E74266">
            <w:pPr>
              <w:pStyle w:val="GlossEng2ptafter"/>
            </w:pPr>
            <w:r w:rsidRPr="005F70FB">
              <w:t>one</w:t>
            </w:r>
          </w:p>
        </w:tc>
        <w:tc>
          <w:tcPr>
            <w:tcW w:w="777" w:type="dxa"/>
            <w:gridSpan w:val="5"/>
            <w:shd w:val="clear" w:color="auto" w:fill="auto"/>
          </w:tcPr>
          <w:p w14:paraId="4CCB55AB" w14:textId="77777777" w:rsidR="00133AF5" w:rsidRPr="005F70FB" w:rsidRDefault="00133AF5" w:rsidP="00E74266">
            <w:pPr>
              <w:pStyle w:val="GlossEng2ptafter"/>
            </w:pPr>
            <w:r w:rsidRPr="005F70FB">
              <w:rPr>
                <w:rStyle w:val="ChSmallCaps"/>
              </w:rPr>
              <w:t>d.prox</w:t>
            </w:r>
          </w:p>
        </w:tc>
        <w:tc>
          <w:tcPr>
            <w:tcW w:w="489" w:type="dxa"/>
            <w:gridSpan w:val="4"/>
            <w:shd w:val="clear" w:color="auto" w:fill="auto"/>
          </w:tcPr>
          <w:p w14:paraId="2FA24CE0" w14:textId="77777777" w:rsidR="00133AF5" w:rsidRPr="005F70FB" w:rsidRDefault="00133AF5" w:rsidP="00E74266">
            <w:pPr>
              <w:pStyle w:val="GlossEng2ptafter"/>
            </w:pPr>
            <w:r w:rsidRPr="005F70FB">
              <w:rPr>
                <w:rStyle w:val="ChSmallCaps"/>
              </w:rPr>
              <w:t>3sg</w:t>
            </w:r>
          </w:p>
        </w:tc>
        <w:tc>
          <w:tcPr>
            <w:tcW w:w="513" w:type="dxa"/>
            <w:gridSpan w:val="2"/>
            <w:shd w:val="clear" w:color="auto" w:fill="auto"/>
          </w:tcPr>
          <w:p w14:paraId="006BF95B" w14:textId="77777777" w:rsidR="00133AF5" w:rsidRPr="005F70FB" w:rsidRDefault="00133AF5" w:rsidP="00E74266">
            <w:pPr>
              <w:pStyle w:val="GlossEng2ptafter"/>
            </w:pPr>
            <w:r w:rsidRPr="005F70FB">
              <w:rPr>
                <w:rStyle w:val="ChSmallCaps"/>
              </w:rPr>
              <w:t>neg</w:t>
            </w:r>
          </w:p>
        </w:tc>
        <w:tc>
          <w:tcPr>
            <w:tcW w:w="834" w:type="dxa"/>
            <w:gridSpan w:val="5"/>
            <w:shd w:val="clear" w:color="auto" w:fill="auto"/>
          </w:tcPr>
          <w:p w14:paraId="4949D294" w14:textId="77777777" w:rsidR="00133AF5" w:rsidRPr="005F70FB" w:rsidRDefault="00133AF5" w:rsidP="00E74266">
            <w:pPr>
              <w:pStyle w:val="GlossEng2ptafter"/>
            </w:pPr>
            <w:r w:rsidRPr="005F70FB">
              <w:t>draw</w:t>
            </w:r>
          </w:p>
        </w:tc>
        <w:tc>
          <w:tcPr>
            <w:tcW w:w="584" w:type="dxa"/>
            <w:gridSpan w:val="3"/>
            <w:shd w:val="clear" w:color="auto" w:fill="auto"/>
          </w:tcPr>
          <w:p w14:paraId="30204C4A" w14:textId="77777777" w:rsidR="00133AF5" w:rsidRPr="005F70FB" w:rsidRDefault="00133AF5" w:rsidP="00E74266">
            <w:pPr>
              <w:pStyle w:val="GlossEng2ptafter"/>
            </w:pPr>
            <w:r w:rsidRPr="005F70FB">
              <w:t>child</w:t>
            </w:r>
          </w:p>
        </w:tc>
      </w:tr>
      <w:tr w:rsidR="00AC23C4" w:rsidRPr="005F70FB" w14:paraId="038FC26D" w14:textId="77777777" w:rsidTr="00AC23C4">
        <w:trPr>
          <w:gridAfter w:val="2"/>
          <w:wAfter w:w="190" w:type="dxa"/>
        </w:trPr>
        <w:tc>
          <w:tcPr>
            <w:tcW w:w="709" w:type="dxa"/>
            <w:shd w:val="clear" w:color="auto" w:fill="auto"/>
          </w:tcPr>
          <w:p w14:paraId="51497C8C" w14:textId="77777777" w:rsidR="00133AF5" w:rsidRPr="005F70FB" w:rsidRDefault="00133AF5" w:rsidP="00E74266">
            <w:pPr>
              <w:pStyle w:val="O0Nwnext"/>
            </w:pPr>
          </w:p>
        </w:tc>
        <w:tc>
          <w:tcPr>
            <w:tcW w:w="618" w:type="dxa"/>
            <w:shd w:val="clear" w:color="auto" w:fill="auto"/>
          </w:tcPr>
          <w:p w14:paraId="0B3BF682" w14:textId="77777777" w:rsidR="00133AF5" w:rsidRPr="005F70FB" w:rsidRDefault="00133AF5" w:rsidP="00E74266">
            <w:pPr>
              <w:pStyle w:val="Text"/>
            </w:pPr>
            <w:r w:rsidRPr="005F70FB">
              <w:t>murit</w:t>
            </w:r>
          </w:p>
        </w:tc>
        <w:tc>
          <w:tcPr>
            <w:tcW w:w="507" w:type="dxa"/>
            <w:gridSpan w:val="3"/>
            <w:shd w:val="clear" w:color="auto" w:fill="auto"/>
          </w:tcPr>
          <w:p w14:paraId="166C7F11" w14:textId="77777777" w:rsidR="00133AF5" w:rsidRPr="005F70FB" w:rsidRDefault="00133AF5" w:rsidP="00E74266">
            <w:pPr>
              <w:pStyle w:val="Text"/>
            </w:pPr>
            <w:r w:rsidRPr="005F70FB">
              <w:t>satu</w:t>
            </w:r>
          </w:p>
        </w:tc>
        <w:tc>
          <w:tcPr>
            <w:tcW w:w="777" w:type="dxa"/>
            <w:gridSpan w:val="4"/>
            <w:shd w:val="clear" w:color="auto" w:fill="auto"/>
          </w:tcPr>
          <w:p w14:paraId="5B537E99" w14:textId="77777777" w:rsidR="00133AF5" w:rsidRPr="005F70FB" w:rsidRDefault="00133AF5" w:rsidP="00E74266">
            <w:pPr>
              <w:pStyle w:val="Text"/>
            </w:pPr>
            <w:r w:rsidRPr="005F70FB">
              <w:t>ni</w:t>
            </w:r>
          </w:p>
        </w:tc>
        <w:tc>
          <w:tcPr>
            <w:tcW w:w="489" w:type="dxa"/>
            <w:gridSpan w:val="4"/>
            <w:shd w:val="clear" w:color="auto" w:fill="auto"/>
          </w:tcPr>
          <w:p w14:paraId="2D2CA21A" w14:textId="77777777" w:rsidR="00133AF5" w:rsidRPr="005F70FB" w:rsidRDefault="00133AF5" w:rsidP="00E74266">
            <w:pPr>
              <w:pStyle w:val="Text"/>
            </w:pPr>
            <w:r w:rsidRPr="005F70FB">
              <w:t>de</w:t>
            </w:r>
          </w:p>
        </w:tc>
        <w:tc>
          <w:tcPr>
            <w:tcW w:w="513" w:type="dxa"/>
            <w:gridSpan w:val="3"/>
            <w:shd w:val="clear" w:color="auto" w:fill="auto"/>
          </w:tcPr>
          <w:p w14:paraId="24539637" w14:textId="77777777" w:rsidR="00133AF5" w:rsidRPr="005F70FB" w:rsidRDefault="00133AF5" w:rsidP="00E74266">
            <w:pPr>
              <w:pStyle w:val="Text"/>
            </w:pPr>
            <w:r w:rsidRPr="005F70FB">
              <w:t>tra</w:t>
            </w:r>
          </w:p>
        </w:tc>
        <w:tc>
          <w:tcPr>
            <w:tcW w:w="834" w:type="dxa"/>
            <w:gridSpan w:val="5"/>
            <w:shd w:val="clear" w:color="auto" w:fill="auto"/>
          </w:tcPr>
          <w:p w14:paraId="35B67C7F" w14:textId="77777777" w:rsidR="00133AF5" w:rsidRPr="005F70FB" w:rsidRDefault="00133AF5" w:rsidP="00E74266">
            <w:pPr>
              <w:pStyle w:val="Text"/>
            </w:pPr>
            <w:r w:rsidRPr="005F70FB">
              <w:t>gambar,</w:t>
            </w:r>
          </w:p>
        </w:tc>
        <w:tc>
          <w:tcPr>
            <w:tcW w:w="773" w:type="dxa"/>
            <w:gridSpan w:val="4"/>
            <w:shd w:val="clear" w:color="auto" w:fill="auto"/>
          </w:tcPr>
          <w:p w14:paraId="34D2D6AD" w14:textId="77777777" w:rsidR="00133AF5" w:rsidRPr="005F70FB" w:rsidRDefault="00133AF5" w:rsidP="00E74266">
            <w:pPr>
              <w:pStyle w:val="Text"/>
            </w:pPr>
            <w:r w:rsidRPr="005F70FB">
              <w:t>suda,</w:t>
            </w:r>
          </w:p>
        </w:tc>
        <w:tc>
          <w:tcPr>
            <w:tcW w:w="823" w:type="dxa"/>
            <w:gridSpan w:val="5"/>
            <w:shd w:val="clear" w:color="auto" w:fill="auto"/>
          </w:tcPr>
          <w:p w14:paraId="178269B7" w14:textId="77777777" w:rsidR="00133AF5" w:rsidRPr="005F70FB" w:rsidRDefault="00133AF5" w:rsidP="00E74266">
            <w:pPr>
              <w:pStyle w:val="Text"/>
            </w:pPr>
            <w:r w:rsidRPr="005F70FB">
              <w:t>begini</w:t>
            </w:r>
          </w:p>
        </w:tc>
        <w:tc>
          <w:tcPr>
            <w:tcW w:w="489" w:type="dxa"/>
            <w:gridSpan w:val="2"/>
            <w:shd w:val="clear" w:color="auto" w:fill="auto"/>
          </w:tcPr>
          <w:p w14:paraId="011E542C" w14:textId="77777777" w:rsidR="00133AF5" w:rsidRPr="005F70FB" w:rsidRDefault="00133AF5" w:rsidP="00E74266">
            <w:pPr>
              <w:pStyle w:val="Text"/>
            </w:pPr>
            <w:r w:rsidRPr="005F70FB">
              <w:t>de</w:t>
            </w:r>
          </w:p>
        </w:tc>
      </w:tr>
      <w:tr w:rsidR="00AC23C4" w:rsidRPr="005F70FB" w14:paraId="3C70A9BA" w14:textId="77777777" w:rsidTr="00AC23C4">
        <w:trPr>
          <w:gridAfter w:val="2"/>
          <w:wAfter w:w="190" w:type="dxa"/>
        </w:trPr>
        <w:tc>
          <w:tcPr>
            <w:tcW w:w="709" w:type="dxa"/>
            <w:shd w:val="clear" w:color="auto" w:fill="auto"/>
          </w:tcPr>
          <w:p w14:paraId="3D228A0B" w14:textId="77777777" w:rsidR="00133AF5" w:rsidRPr="005F70FB" w:rsidRDefault="00133AF5" w:rsidP="00E74266">
            <w:pPr>
              <w:pStyle w:val="GlossEng2ptafter"/>
            </w:pPr>
          </w:p>
        </w:tc>
        <w:tc>
          <w:tcPr>
            <w:tcW w:w="618" w:type="dxa"/>
            <w:shd w:val="clear" w:color="auto" w:fill="auto"/>
          </w:tcPr>
          <w:p w14:paraId="7116A10B" w14:textId="77777777" w:rsidR="00133AF5" w:rsidRPr="005F70FB" w:rsidRDefault="00133AF5" w:rsidP="00E74266">
            <w:pPr>
              <w:pStyle w:val="GlossEng2ptafter"/>
            </w:pPr>
            <w:r w:rsidRPr="005F70FB">
              <w:t>pupil</w:t>
            </w:r>
          </w:p>
        </w:tc>
        <w:tc>
          <w:tcPr>
            <w:tcW w:w="507" w:type="dxa"/>
            <w:gridSpan w:val="3"/>
            <w:shd w:val="clear" w:color="auto" w:fill="auto"/>
          </w:tcPr>
          <w:p w14:paraId="0C2D03CF" w14:textId="77777777" w:rsidR="00133AF5" w:rsidRPr="005F70FB" w:rsidRDefault="00133AF5" w:rsidP="00E74266">
            <w:pPr>
              <w:pStyle w:val="GlossEng2ptafter"/>
            </w:pPr>
            <w:r w:rsidRPr="005F70FB">
              <w:t>one</w:t>
            </w:r>
          </w:p>
        </w:tc>
        <w:tc>
          <w:tcPr>
            <w:tcW w:w="777" w:type="dxa"/>
            <w:gridSpan w:val="4"/>
            <w:shd w:val="clear" w:color="auto" w:fill="auto"/>
          </w:tcPr>
          <w:p w14:paraId="35F7C363" w14:textId="77777777" w:rsidR="00133AF5" w:rsidRPr="005F70FB" w:rsidRDefault="00133AF5" w:rsidP="00E74266">
            <w:pPr>
              <w:pStyle w:val="GlossEng2ptafter"/>
            </w:pPr>
            <w:r w:rsidRPr="005F70FB">
              <w:rPr>
                <w:rStyle w:val="ChSmallCaps"/>
              </w:rPr>
              <w:t>d.prox</w:t>
            </w:r>
          </w:p>
        </w:tc>
        <w:tc>
          <w:tcPr>
            <w:tcW w:w="489" w:type="dxa"/>
            <w:gridSpan w:val="4"/>
            <w:shd w:val="clear" w:color="auto" w:fill="auto"/>
          </w:tcPr>
          <w:p w14:paraId="7D0F86BA" w14:textId="77777777" w:rsidR="00133AF5" w:rsidRPr="005F70FB" w:rsidRDefault="00133AF5" w:rsidP="00E74266">
            <w:pPr>
              <w:pStyle w:val="GlossEng2ptafter"/>
            </w:pPr>
            <w:r w:rsidRPr="005F70FB">
              <w:rPr>
                <w:rStyle w:val="ChSmallCaps"/>
              </w:rPr>
              <w:t>3sg</w:t>
            </w:r>
          </w:p>
        </w:tc>
        <w:tc>
          <w:tcPr>
            <w:tcW w:w="513" w:type="dxa"/>
            <w:gridSpan w:val="3"/>
            <w:shd w:val="clear" w:color="auto" w:fill="auto"/>
          </w:tcPr>
          <w:p w14:paraId="57B07EA3" w14:textId="77777777" w:rsidR="00133AF5" w:rsidRPr="005F70FB" w:rsidRDefault="00133AF5" w:rsidP="00E74266">
            <w:pPr>
              <w:pStyle w:val="GlossEng2ptafter"/>
            </w:pPr>
            <w:r w:rsidRPr="005F70FB">
              <w:rPr>
                <w:rStyle w:val="ChSmallCaps"/>
              </w:rPr>
              <w:t>neg</w:t>
            </w:r>
          </w:p>
        </w:tc>
        <w:tc>
          <w:tcPr>
            <w:tcW w:w="834" w:type="dxa"/>
            <w:gridSpan w:val="5"/>
            <w:shd w:val="clear" w:color="auto" w:fill="auto"/>
          </w:tcPr>
          <w:p w14:paraId="28F710CD" w14:textId="77777777" w:rsidR="00133AF5" w:rsidRPr="005F70FB" w:rsidRDefault="00133AF5" w:rsidP="00E74266">
            <w:pPr>
              <w:pStyle w:val="GlossEng2ptafter"/>
            </w:pPr>
            <w:r w:rsidRPr="005F70FB">
              <w:t>draw</w:t>
            </w:r>
          </w:p>
        </w:tc>
        <w:tc>
          <w:tcPr>
            <w:tcW w:w="773" w:type="dxa"/>
            <w:gridSpan w:val="4"/>
            <w:shd w:val="clear" w:color="auto" w:fill="auto"/>
          </w:tcPr>
          <w:p w14:paraId="294C5D4B" w14:textId="77777777" w:rsidR="00133AF5" w:rsidRPr="005F70FB" w:rsidRDefault="00133AF5" w:rsidP="00E74266">
            <w:pPr>
              <w:pStyle w:val="GlossEng2ptafter"/>
            </w:pPr>
            <w:r w:rsidRPr="005F70FB">
              <w:t>already</w:t>
            </w:r>
          </w:p>
        </w:tc>
        <w:tc>
          <w:tcPr>
            <w:tcW w:w="823" w:type="dxa"/>
            <w:gridSpan w:val="5"/>
            <w:shd w:val="clear" w:color="auto" w:fill="auto"/>
          </w:tcPr>
          <w:p w14:paraId="71A3D165" w14:textId="77777777" w:rsidR="00133AF5" w:rsidRPr="005F70FB" w:rsidRDefault="00133AF5" w:rsidP="00E74266">
            <w:pPr>
              <w:pStyle w:val="GlossEng2ptafter"/>
            </w:pPr>
            <w:r w:rsidRPr="005F70FB">
              <w:t>like.this</w:t>
            </w:r>
          </w:p>
        </w:tc>
        <w:tc>
          <w:tcPr>
            <w:tcW w:w="489" w:type="dxa"/>
            <w:gridSpan w:val="2"/>
            <w:shd w:val="clear" w:color="auto" w:fill="auto"/>
          </w:tcPr>
          <w:p w14:paraId="34A51703" w14:textId="77777777" w:rsidR="00133AF5" w:rsidRPr="005F70FB" w:rsidRDefault="00133AF5" w:rsidP="00E74266">
            <w:pPr>
              <w:pStyle w:val="GlossEng2ptafter"/>
            </w:pPr>
            <w:r w:rsidRPr="005F70FB">
              <w:rPr>
                <w:rStyle w:val="ChSmallCaps"/>
              </w:rPr>
              <w:t>3sg</w:t>
            </w:r>
          </w:p>
        </w:tc>
      </w:tr>
      <w:tr w:rsidR="00AC23C4" w:rsidRPr="005F70FB" w14:paraId="5A02421B" w14:textId="77777777" w:rsidTr="00AC23C4">
        <w:trPr>
          <w:gridAfter w:val="1"/>
          <w:wAfter w:w="103" w:type="dxa"/>
        </w:trPr>
        <w:tc>
          <w:tcPr>
            <w:tcW w:w="709" w:type="dxa"/>
            <w:shd w:val="clear" w:color="auto" w:fill="auto"/>
          </w:tcPr>
          <w:p w14:paraId="492C2407" w14:textId="77777777" w:rsidR="00133AF5" w:rsidRPr="005F70FB" w:rsidRDefault="00133AF5" w:rsidP="00E74266">
            <w:pPr>
              <w:pStyle w:val="O0Nwnext"/>
            </w:pPr>
          </w:p>
        </w:tc>
        <w:tc>
          <w:tcPr>
            <w:tcW w:w="784" w:type="dxa"/>
            <w:gridSpan w:val="2"/>
            <w:shd w:val="clear" w:color="auto" w:fill="auto"/>
          </w:tcPr>
          <w:p w14:paraId="3D6F0A1E" w14:textId="77777777" w:rsidR="00133AF5" w:rsidRPr="005F70FB" w:rsidRDefault="00133AF5" w:rsidP="00E74266">
            <w:pPr>
              <w:pStyle w:val="Text"/>
            </w:pPr>
            <w:r w:rsidRPr="005F70FB">
              <w:t>gambar</w:t>
            </w:r>
          </w:p>
        </w:tc>
        <w:tc>
          <w:tcPr>
            <w:tcW w:w="607" w:type="dxa"/>
            <w:gridSpan w:val="3"/>
            <w:shd w:val="clear" w:color="auto" w:fill="auto"/>
          </w:tcPr>
          <w:p w14:paraId="67E3F81D" w14:textId="77777777" w:rsidR="00133AF5" w:rsidRPr="005F70FB" w:rsidRDefault="00133AF5" w:rsidP="00E74266">
            <w:pPr>
              <w:pStyle w:val="Text"/>
            </w:pPr>
            <w:r w:rsidRPr="005F70FB">
              <w:t>batu,</w:t>
            </w:r>
          </w:p>
        </w:tc>
        <w:tc>
          <w:tcPr>
            <w:tcW w:w="529" w:type="dxa"/>
            <w:gridSpan w:val="4"/>
            <w:shd w:val="clear" w:color="auto" w:fill="auto"/>
          </w:tcPr>
          <w:p w14:paraId="2FB25ADC" w14:textId="77777777" w:rsidR="00133AF5" w:rsidRPr="005F70FB" w:rsidRDefault="00133AF5" w:rsidP="00E74266">
            <w:pPr>
              <w:pStyle w:val="Text"/>
            </w:pPr>
            <w:r w:rsidRPr="005F70FB">
              <w:t>trus</w:t>
            </w:r>
          </w:p>
        </w:tc>
        <w:tc>
          <w:tcPr>
            <w:tcW w:w="489" w:type="dxa"/>
            <w:gridSpan w:val="4"/>
            <w:shd w:val="clear" w:color="auto" w:fill="auto"/>
          </w:tcPr>
          <w:p w14:paraId="68547A18" w14:textId="77777777" w:rsidR="00133AF5" w:rsidRPr="005F70FB" w:rsidRDefault="00133AF5" w:rsidP="00E74266">
            <w:pPr>
              <w:pStyle w:val="Text"/>
            </w:pPr>
            <w:r w:rsidRPr="005F70FB">
              <w:t>de</w:t>
            </w:r>
          </w:p>
        </w:tc>
        <w:tc>
          <w:tcPr>
            <w:tcW w:w="784" w:type="dxa"/>
            <w:gridSpan w:val="4"/>
            <w:shd w:val="clear" w:color="auto" w:fill="auto"/>
          </w:tcPr>
          <w:p w14:paraId="0BDCD233" w14:textId="77777777" w:rsidR="00133AF5" w:rsidRPr="005F70FB" w:rsidRDefault="00133AF5" w:rsidP="00E74266">
            <w:pPr>
              <w:pStyle w:val="Text"/>
            </w:pPr>
            <w:r w:rsidRPr="005F70FB">
              <w:t>gambar</w:t>
            </w:r>
          </w:p>
        </w:tc>
        <w:tc>
          <w:tcPr>
            <w:tcW w:w="829" w:type="dxa"/>
            <w:gridSpan w:val="5"/>
            <w:shd w:val="clear" w:color="auto" w:fill="auto"/>
          </w:tcPr>
          <w:p w14:paraId="31789C16" w14:textId="77777777" w:rsidR="00133AF5" w:rsidRPr="005F70FB" w:rsidRDefault="00133AF5" w:rsidP="00E74266">
            <w:pPr>
              <w:pStyle w:val="Text"/>
            </w:pPr>
            <w:r w:rsidRPr="005F70FB">
              <w:t>monyet</w:t>
            </w:r>
          </w:p>
        </w:tc>
        <w:tc>
          <w:tcPr>
            <w:tcW w:w="777" w:type="dxa"/>
            <w:gridSpan w:val="5"/>
            <w:shd w:val="clear" w:color="auto" w:fill="auto"/>
          </w:tcPr>
          <w:p w14:paraId="7B08BC40" w14:textId="77777777" w:rsidR="00133AF5" w:rsidRPr="005F70FB" w:rsidRDefault="00133AF5" w:rsidP="00E74266">
            <w:pPr>
              <w:pStyle w:val="Text"/>
            </w:pPr>
            <w:r w:rsidRPr="005F70FB">
              <w:t>ini</w:t>
            </w:r>
          </w:p>
        </w:tc>
        <w:tc>
          <w:tcPr>
            <w:tcW w:w="360" w:type="dxa"/>
            <w:shd w:val="clear" w:color="auto" w:fill="auto"/>
          </w:tcPr>
          <w:p w14:paraId="192ACF4D" w14:textId="77777777" w:rsidR="00133AF5" w:rsidRPr="005F70FB" w:rsidRDefault="00133AF5" w:rsidP="00E74266">
            <w:pPr>
              <w:pStyle w:val="Text"/>
            </w:pPr>
            <w:r w:rsidRPr="005F70FB">
              <w:t>di</w:t>
            </w:r>
          </w:p>
        </w:tc>
        <w:tc>
          <w:tcPr>
            <w:tcW w:w="751" w:type="dxa"/>
            <w:gridSpan w:val="4"/>
            <w:shd w:val="clear" w:color="auto" w:fill="auto"/>
          </w:tcPr>
          <w:p w14:paraId="1A5F6DC1" w14:textId="77777777" w:rsidR="00133AF5" w:rsidRPr="005F70FB" w:rsidRDefault="00133AF5" w:rsidP="00E74266">
            <w:pPr>
              <w:pStyle w:val="Text"/>
            </w:pPr>
            <w:r w:rsidRPr="005F70FB">
              <w:t>bawa</w:t>
            </w:r>
          </w:p>
        </w:tc>
      </w:tr>
      <w:tr w:rsidR="00AC23C4" w:rsidRPr="005F70FB" w14:paraId="1D62BD57" w14:textId="77777777" w:rsidTr="00AC23C4">
        <w:trPr>
          <w:gridAfter w:val="1"/>
          <w:wAfter w:w="103" w:type="dxa"/>
        </w:trPr>
        <w:tc>
          <w:tcPr>
            <w:tcW w:w="709" w:type="dxa"/>
            <w:shd w:val="clear" w:color="auto" w:fill="auto"/>
          </w:tcPr>
          <w:p w14:paraId="23AEDA1B" w14:textId="77777777" w:rsidR="00133AF5" w:rsidRPr="005F70FB" w:rsidRDefault="00133AF5" w:rsidP="00E74266">
            <w:pPr>
              <w:pStyle w:val="GlossEng2ptafter"/>
            </w:pPr>
          </w:p>
        </w:tc>
        <w:tc>
          <w:tcPr>
            <w:tcW w:w="784" w:type="dxa"/>
            <w:gridSpan w:val="2"/>
            <w:shd w:val="clear" w:color="auto" w:fill="auto"/>
          </w:tcPr>
          <w:p w14:paraId="05F1FE8D" w14:textId="77777777" w:rsidR="00133AF5" w:rsidRPr="005F70FB" w:rsidRDefault="00133AF5" w:rsidP="00E74266">
            <w:pPr>
              <w:pStyle w:val="GlossEng2ptafter"/>
            </w:pPr>
            <w:r w:rsidRPr="005F70FB">
              <w:t>draw</w:t>
            </w:r>
          </w:p>
        </w:tc>
        <w:tc>
          <w:tcPr>
            <w:tcW w:w="607" w:type="dxa"/>
            <w:gridSpan w:val="3"/>
            <w:shd w:val="clear" w:color="auto" w:fill="auto"/>
          </w:tcPr>
          <w:p w14:paraId="2FBF184D" w14:textId="77777777" w:rsidR="00133AF5" w:rsidRPr="005F70FB" w:rsidRDefault="00133AF5" w:rsidP="00E74266">
            <w:pPr>
              <w:pStyle w:val="GlossEng2ptafter"/>
            </w:pPr>
            <w:r w:rsidRPr="005F70FB">
              <w:t>stone</w:t>
            </w:r>
          </w:p>
        </w:tc>
        <w:tc>
          <w:tcPr>
            <w:tcW w:w="529" w:type="dxa"/>
            <w:gridSpan w:val="4"/>
            <w:shd w:val="clear" w:color="auto" w:fill="auto"/>
          </w:tcPr>
          <w:p w14:paraId="51141AD6" w14:textId="77777777" w:rsidR="00133AF5" w:rsidRPr="005F70FB" w:rsidRDefault="00133AF5" w:rsidP="00E74266">
            <w:pPr>
              <w:pStyle w:val="GlossEng2ptafter"/>
            </w:pPr>
            <w:r w:rsidRPr="005F70FB">
              <w:t>next</w:t>
            </w:r>
          </w:p>
        </w:tc>
        <w:tc>
          <w:tcPr>
            <w:tcW w:w="489" w:type="dxa"/>
            <w:gridSpan w:val="4"/>
            <w:shd w:val="clear" w:color="auto" w:fill="auto"/>
          </w:tcPr>
          <w:p w14:paraId="0B566DEB" w14:textId="77777777" w:rsidR="00133AF5" w:rsidRPr="005F70FB" w:rsidRDefault="00133AF5" w:rsidP="00E74266">
            <w:pPr>
              <w:pStyle w:val="GlossEng2ptafter"/>
            </w:pPr>
            <w:r w:rsidRPr="005F70FB">
              <w:rPr>
                <w:rStyle w:val="ChSmallCaps"/>
              </w:rPr>
              <w:t>3sg</w:t>
            </w:r>
          </w:p>
        </w:tc>
        <w:tc>
          <w:tcPr>
            <w:tcW w:w="784" w:type="dxa"/>
            <w:gridSpan w:val="4"/>
            <w:shd w:val="clear" w:color="auto" w:fill="auto"/>
          </w:tcPr>
          <w:p w14:paraId="0DC3929C" w14:textId="77777777" w:rsidR="00133AF5" w:rsidRPr="005F70FB" w:rsidRDefault="00133AF5" w:rsidP="00E74266">
            <w:pPr>
              <w:pStyle w:val="GlossEng2ptafter"/>
            </w:pPr>
            <w:r w:rsidRPr="005F70FB">
              <w:t>draw</w:t>
            </w:r>
          </w:p>
        </w:tc>
        <w:tc>
          <w:tcPr>
            <w:tcW w:w="829" w:type="dxa"/>
            <w:gridSpan w:val="5"/>
            <w:shd w:val="clear" w:color="auto" w:fill="auto"/>
          </w:tcPr>
          <w:p w14:paraId="22DC3407" w14:textId="77777777" w:rsidR="00133AF5" w:rsidRPr="005F70FB" w:rsidRDefault="00133AF5" w:rsidP="00E74266">
            <w:pPr>
              <w:pStyle w:val="GlossEng2ptafter"/>
            </w:pPr>
            <w:r w:rsidRPr="005F70FB">
              <w:t>monkey</w:t>
            </w:r>
          </w:p>
        </w:tc>
        <w:tc>
          <w:tcPr>
            <w:tcW w:w="777" w:type="dxa"/>
            <w:gridSpan w:val="5"/>
            <w:shd w:val="clear" w:color="auto" w:fill="auto"/>
          </w:tcPr>
          <w:p w14:paraId="74C4C3B6" w14:textId="77777777" w:rsidR="00133AF5" w:rsidRPr="005F70FB" w:rsidRDefault="00133AF5" w:rsidP="00E74266">
            <w:pPr>
              <w:pStyle w:val="GlossEng2ptafter"/>
            </w:pPr>
            <w:r w:rsidRPr="005F70FB">
              <w:rPr>
                <w:rStyle w:val="ChSmallCaps"/>
              </w:rPr>
              <w:t>d.prox</w:t>
            </w:r>
          </w:p>
        </w:tc>
        <w:tc>
          <w:tcPr>
            <w:tcW w:w="360" w:type="dxa"/>
            <w:shd w:val="clear" w:color="auto" w:fill="auto"/>
          </w:tcPr>
          <w:p w14:paraId="3B950EC9" w14:textId="77777777" w:rsidR="00133AF5" w:rsidRPr="005F70FB" w:rsidRDefault="00133AF5" w:rsidP="00E74266">
            <w:pPr>
              <w:pStyle w:val="GlossEng2ptafter"/>
            </w:pPr>
            <w:r w:rsidRPr="005F70FB">
              <w:t>at</w:t>
            </w:r>
          </w:p>
        </w:tc>
        <w:tc>
          <w:tcPr>
            <w:tcW w:w="751" w:type="dxa"/>
            <w:gridSpan w:val="4"/>
            <w:shd w:val="clear" w:color="auto" w:fill="auto"/>
          </w:tcPr>
          <w:p w14:paraId="6064FDA0" w14:textId="77777777" w:rsidR="00133AF5" w:rsidRPr="005F70FB" w:rsidRDefault="00133AF5" w:rsidP="00E74266">
            <w:pPr>
              <w:pStyle w:val="GlossEng2ptafter"/>
            </w:pPr>
            <w:r w:rsidRPr="005F70FB">
              <w:t>bottom</w:t>
            </w:r>
          </w:p>
        </w:tc>
      </w:tr>
      <w:tr w:rsidR="00AC23C4" w:rsidRPr="005F70FB" w14:paraId="388CE701" w14:textId="77777777" w:rsidTr="00AC23C4">
        <w:trPr>
          <w:gridAfter w:val="7"/>
          <w:wAfter w:w="1323" w:type="dxa"/>
        </w:trPr>
        <w:tc>
          <w:tcPr>
            <w:tcW w:w="709" w:type="dxa"/>
            <w:shd w:val="clear" w:color="auto" w:fill="auto"/>
          </w:tcPr>
          <w:p w14:paraId="700680C1" w14:textId="77777777" w:rsidR="00133AF5" w:rsidRPr="005F70FB" w:rsidRDefault="00133AF5" w:rsidP="00E74266">
            <w:pPr>
              <w:pStyle w:val="O0Nwnext"/>
            </w:pPr>
          </w:p>
        </w:tc>
        <w:tc>
          <w:tcPr>
            <w:tcW w:w="784" w:type="dxa"/>
            <w:gridSpan w:val="2"/>
            <w:shd w:val="clear" w:color="auto" w:fill="auto"/>
          </w:tcPr>
          <w:p w14:paraId="44865743" w14:textId="77777777" w:rsidR="00133AF5" w:rsidRPr="005F70FB" w:rsidRDefault="00133AF5" w:rsidP="00E74266">
            <w:pPr>
              <w:pStyle w:val="Text"/>
            </w:pPr>
            <w:r w:rsidRPr="005F70FB">
              <w:t>pohong</w:t>
            </w:r>
          </w:p>
        </w:tc>
        <w:tc>
          <w:tcPr>
            <w:tcW w:w="757" w:type="dxa"/>
            <w:gridSpan w:val="5"/>
            <w:shd w:val="clear" w:color="auto" w:fill="auto"/>
          </w:tcPr>
          <w:p w14:paraId="70CE7596" w14:textId="77777777" w:rsidR="00133AF5" w:rsidRPr="005F70FB" w:rsidRDefault="00133AF5" w:rsidP="00E74266">
            <w:pPr>
              <w:pStyle w:val="Text"/>
            </w:pPr>
            <w:r w:rsidRPr="005F70FB">
              <w:t>pisang,</w:t>
            </w:r>
          </w:p>
        </w:tc>
        <w:tc>
          <w:tcPr>
            <w:tcW w:w="823" w:type="dxa"/>
            <w:gridSpan w:val="4"/>
            <w:shd w:val="clear" w:color="auto" w:fill="auto"/>
          </w:tcPr>
          <w:p w14:paraId="3B81E9F0" w14:textId="77777777" w:rsidR="00133AF5" w:rsidRPr="005F70FB" w:rsidRDefault="00133AF5" w:rsidP="00E74266">
            <w:pPr>
              <w:pStyle w:val="Text"/>
            </w:pPr>
            <w:r w:rsidRPr="005F70FB">
              <w:t>begini</w:t>
            </w:r>
          </w:p>
        </w:tc>
        <w:tc>
          <w:tcPr>
            <w:tcW w:w="584" w:type="dxa"/>
            <w:gridSpan w:val="5"/>
            <w:shd w:val="clear" w:color="auto" w:fill="auto"/>
          </w:tcPr>
          <w:p w14:paraId="01F86C24" w14:textId="77777777" w:rsidR="00133AF5" w:rsidRPr="005F70FB" w:rsidRDefault="00133AF5" w:rsidP="00E74266">
            <w:pPr>
              <w:pStyle w:val="Text"/>
            </w:pPr>
            <w:r w:rsidRPr="005F70FB">
              <w:t>dong</w:t>
            </w:r>
          </w:p>
        </w:tc>
        <w:tc>
          <w:tcPr>
            <w:tcW w:w="607" w:type="dxa"/>
            <w:gridSpan w:val="2"/>
            <w:shd w:val="clear" w:color="auto" w:fill="auto"/>
          </w:tcPr>
          <w:p w14:paraId="32594D49" w14:textId="77777777" w:rsidR="00133AF5" w:rsidRPr="005F70FB" w:rsidRDefault="00133AF5" w:rsidP="00E74266">
            <w:pPr>
              <w:pStyle w:val="Text"/>
            </w:pPr>
            <w:r w:rsidRPr="005F70FB">
              <w:t>bawa</w:t>
            </w:r>
          </w:p>
        </w:tc>
        <w:tc>
          <w:tcPr>
            <w:tcW w:w="373" w:type="dxa"/>
            <w:gridSpan w:val="3"/>
            <w:shd w:val="clear" w:color="auto" w:fill="auto"/>
          </w:tcPr>
          <w:p w14:paraId="26F6C9CE" w14:textId="77777777" w:rsidR="00133AF5" w:rsidRPr="005F70FB" w:rsidRDefault="00133AF5" w:rsidP="00E74266">
            <w:pPr>
              <w:pStyle w:val="Text"/>
            </w:pPr>
            <w:r w:rsidRPr="005F70FB">
              <w:t>ke</w:t>
            </w:r>
          </w:p>
        </w:tc>
        <w:tc>
          <w:tcPr>
            <w:tcW w:w="762" w:type="dxa"/>
            <w:gridSpan w:val="5"/>
            <w:shd w:val="clear" w:color="auto" w:fill="auto"/>
          </w:tcPr>
          <w:p w14:paraId="64A8BDF9" w14:textId="77777777" w:rsidR="00133AF5" w:rsidRPr="005F70FB" w:rsidRDefault="00133AF5" w:rsidP="00E74266">
            <w:pPr>
              <w:pStyle w:val="Text"/>
            </w:pPr>
            <w:r w:rsidRPr="005F70FB">
              <w:t>depang</w:t>
            </w:r>
          </w:p>
        </w:tc>
      </w:tr>
      <w:tr w:rsidR="00AC23C4" w:rsidRPr="005F70FB" w14:paraId="29FC6BEA" w14:textId="77777777" w:rsidTr="00AC23C4">
        <w:trPr>
          <w:gridAfter w:val="7"/>
          <w:wAfter w:w="1323" w:type="dxa"/>
        </w:trPr>
        <w:tc>
          <w:tcPr>
            <w:tcW w:w="709" w:type="dxa"/>
            <w:shd w:val="clear" w:color="auto" w:fill="auto"/>
          </w:tcPr>
          <w:p w14:paraId="1086DA46" w14:textId="77777777" w:rsidR="00133AF5" w:rsidRPr="005F70FB" w:rsidRDefault="00133AF5" w:rsidP="00E74266">
            <w:pPr>
              <w:pStyle w:val="GlossEng"/>
            </w:pPr>
          </w:p>
        </w:tc>
        <w:tc>
          <w:tcPr>
            <w:tcW w:w="784" w:type="dxa"/>
            <w:gridSpan w:val="2"/>
            <w:shd w:val="clear" w:color="auto" w:fill="auto"/>
          </w:tcPr>
          <w:p w14:paraId="207058CB" w14:textId="77777777" w:rsidR="00133AF5" w:rsidRPr="005F70FB" w:rsidRDefault="00133AF5" w:rsidP="00E74266">
            <w:pPr>
              <w:pStyle w:val="GlossEng"/>
            </w:pPr>
            <w:r w:rsidRPr="005F70FB">
              <w:t>tree</w:t>
            </w:r>
          </w:p>
        </w:tc>
        <w:tc>
          <w:tcPr>
            <w:tcW w:w="757" w:type="dxa"/>
            <w:gridSpan w:val="5"/>
            <w:shd w:val="clear" w:color="auto" w:fill="auto"/>
          </w:tcPr>
          <w:p w14:paraId="110B216A" w14:textId="77777777" w:rsidR="00133AF5" w:rsidRPr="005F70FB" w:rsidRDefault="00133AF5" w:rsidP="00E74266">
            <w:pPr>
              <w:pStyle w:val="GlossEng"/>
            </w:pPr>
            <w:r w:rsidRPr="005F70FB">
              <w:t>banana</w:t>
            </w:r>
          </w:p>
        </w:tc>
        <w:tc>
          <w:tcPr>
            <w:tcW w:w="823" w:type="dxa"/>
            <w:gridSpan w:val="4"/>
            <w:shd w:val="clear" w:color="auto" w:fill="auto"/>
          </w:tcPr>
          <w:p w14:paraId="730DA5CA" w14:textId="77777777" w:rsidR="00133AF5" w:rsidRPr="005F70FB" w:rsidRDefault="00133AF5" w:rsidP="00E74266">
            <w:pPr>
              <w:pStyle w:val="GlossEng"/>
            </w:pPr>
            <w:r w:rsidRPr="005F70FB">
              <w:t>like.this</w:t>
            </w:r>
          </w:p>
        </w:tc>
        <w:tc>
          <w:tcPr>
            <w:tcW w:w="584" w:type="dxa"/>
            <w:gridSpan w:val="5"/>
            <w:shd w:val="clear" w:color="auto" w:fill="auto"/>
          </w:tcPr>
          <w:p w14:paraId="6D9E1EC1" w14:textId="77777777" w:rsidR="00133AF5" w:rsidRPr="005F70FB" w:rsidRDefault="00133AF5" w:rsidP="00E74266">
            <w:pPr>
              <w:pStyle w:val="GlossEng"/>
            </w:pPr>
            <w:r w:rsidRPr="005F70FB">
              <w:rPr>
                <w:rStyle w:val="ChSmallCaps"/>
              </w:rPr>
              <w:t>3pl</w:t>
            </w:r>
          </w:p>
        </w:tc>
        <w:tc>
          <w:tcPr>
            <w:tcW w:w="607" w:type="dxa"/>
            <w:gridSpan w:val="2"/>
            <w:shd w:val="clear" w:color="auto" w:fill="auto"/>
          </w:tcPr>
          <w:p w14:paraId="660ED35D" w14:textId="77777777" w:rsidR="00133AF5" w:rsidRPr="005F70FB" w:rsidRDefault="00133AF5" w:rsidP="00E74266">
            <w:pPr>
              <w:pStyle w:val="GlossEng"/>
            </w:pPr>
            <w:r w:rsidRPr="005F70FB">
              <w:t>bring</w:t>
            </w:r>
          </w:p>
        </w:tc>
        <w:tc>
          <w:tcPr>
            <w:tcW w:w="373" w:type="dxa"/>
            <w:gridSpan w:val="3"/>
            <w:shd w:val="clear" w:color="auto" w:fill="auto"/>
          </w:tcPr>
          <w:p w14:paraId="61CF7D5C" w14:textId="77777777" w:rsidR="00133AF5" w:rsidRPr="005F70FB" w:rsidRDefault="00133AF5" w:rsidP="00E74266">
            <w:pPr>
              <w:pStyle w:val="GlossEng"/>
            </w:pPr>
            <w:r w:rsidRPr="005F70FB">
              <w:t>to</w:t>
            </w:r>
          </w:p>
        </w:tc>
        <w:tc>
          <w:tcPr>
            <w:tcW w:w="762" w:type="dxa"/>
            <w:gridSpan w:val="5"/>
            <w:shd w:val="clear" w:color="auto" w:fill="auto"/>
          </w:tcPr>
          <w:p w14:paraId="700925CF" w14:textId="77777777" w:rsidR="00133AF5" w:rsidRPr="005F70FB" w:rsidRDefault="00133AF5" w:rsidP="00E74266">
            <w:pPr>
              <w:pStyle w:val="GlossEng"/>
            </w:pPr>
            <w:r w:rsidRPr="005F70FB">
              <w:t>front</w:t>
            </w:r>
          </w:p>
        </w:tc>
      </w:tr>
    </w:tbl>
    <w:p w14:paraId="53C4B145" w14:textId="75F87C7E" w:rsidR="00133AF5" w:rsidRPr="005F70FB" w:rsidRDefault="00133AF5" w:rsidP="00133AF5">
      <w:pPr>
        <w:pStyle w:val="FreeTranslEng"/>
      </w:pPr>
      <w:r w:rsidRPr="005F70FB">
        <w:t>but then this particular small child, he doesn</w:t>
      </w:r>
      <w:r w:rsidR="00B7093A" w:rsidRPr="005F70FB">
        <w:t>’</w:t>
      </w:r>
      <w:r w:rsidRPr="005F70FB">
        <w:t xml:space="preserve">t draw, this particular </w:t>
      </w:r>
      <w:r w:rsidR="00C202CB" w:rsidRPr="005F70FB">
        <w:t>school kid</w:t>
      </w:r>
      <w:r w:rsidRPr="005F70FB">
        <w:t>, he doesn</w:t>
      </w:r>
      <w:r w:rsidR="00B7093A" w:rsidRPr="005F70FB">
        <w:t>’</w:t>
      </w:r>
      <w:r w:rsidRPr="005F70FB">
        <w:t>t draw, well, he draws a stone (instead), and then he draws this monkey under the banana tree, it goes on like this (and) they bring (their drawings) to the front</w:t>
      </w:r>
    </w:p>
    <w:tbl>
      <w:tblPr>
        <w:tblW w:w="6589" w:type="dxa"/>
        <w:tblCellMar>
          <w:left w:w="42" w:type="dxa"/>
          <w:right w:w="42" w:type="dxa"/>
        </w:tblCellMar>
        <w:tblLook w:val="01E0" w:firstRow="1" w:lastRow="1" w:firstColumn="1" w:lastColumn="1" w:noHBand="0" w:noVBand="0"/>
      </w:tblPr>
      <w:tblGrid>
        <w:gridCol w:w="708"/>
        <w:gridCol w:w="372"/>
        <w:gridCol w:w="311"/>
        <w:gridCol w:w="87"/>
        <w:gridCol w:w="32"/>
        <w:gridCol w:w="26"/>
        <w:gridCol w:w="353"/>
        <w:gridCol w:w="7"/>
        <w:gridCol w:w="118"/>
        <w:gridCol w:w="196"/>
        <w:gridCol w:w="72"/>
        <w:gridCol w:w="371"/>
        <w:gridCol w:w="8"/>
        <w:gridCol w:w="321"/>
        <w:gridCol w:w="122"/>
        <w:gridCol w:w="107"/>
        <w:gridCol w:w="225"/>
        <w:gridCol w:w="75"/>
        <w:gridCol w:w="189"/>
        <w:gridCol w:w="136"/>
        <w:gridCol w:w="193"/>
        <w:gridCol w:w="164"/>
        <w:gridCol w:w="95"/>
        <w:gridCol w:w="99"/>
        <w:gridCol w:w="214"/>
        <w:gridCol w:w="146"/>
        <w:gridCol w:w="52"/>
        <w:gridCol w:w="373"/>
        <w:gridCol w:w="275"/>
        <w:gridCol w:w="297"/>
        <w:gridCol w:w="40"/>
        <w:gridCol w:w="75"/>
        <w:gridCol w:w="100"/>
        <w:gridCol w:w="260"/>
        <w:gridCol w:w="230"/>
        <w:gridCol w:w="140"/>
      </w:tblGrid>
      <w:tr w:rsidR="00AC23C4" w:rsidRPr="005F70FB" w14:paraId="454D5607" w14:textId="77777777" w:rsidTr="00AC23C4">
        <w:tc>
          <w:tcPr>
            <w:tcW w:w="707" w:type="dxa"/>
            <w:shd w:val="clear" w:color="auto" w:fill="auto"/>
          </w:tcPr>
          <w:p w14:paraId="3BD185EC" w14:textId="77777777" w:rsidR="00133AF5" w:rsidRPr="005F70FB" w:rsidRDefault="00133AF5" w:rsidP="00E74266">
            <w:pPr>
              <w:pStyle w:val="O0Nwnext"/>
            </w:pPr>
            <w:r w:rsidRPr="005F70FB">
              <w:t>0003</w:t>
            </w:r>
          </w:p>
        </w:tc>
        <w:tc>
          <w:tcPr>
            <w:tcW w:w="771" w:type="dxa"/>
            <w:gridSpan w:val="3"/>
            <w:shd w:val="clear" w:color="auto" w:fill="auto"/>
          </w:tcPr>
          <w:p w14:paraId="700B911D" w14:textId="77777777" w:rsidR="00133AF5" w:rsidRPr="005F70FB" w:rsidRDefault="00133AF5" w:rsidP="00E74266">
            <w:pPr>
              <w:pStyle w:val="Text"/>
            </w:pPr>
            <w:r w:rsidRPr="005F70FB">
              <w:t>ibu</w:t>
            </w:r>
          </w:p>
        </w:tc>
        <w:tc>
          <w:tcPr>
            <w:tcW w:w="733" w:type="dxa"/>
            <w:gridSpan w:val="6"/>
            <w:shd w:val="clear" w:color="auto" w:fill="auto"/>
          </w:tcPr>
          <w:p w14:paraId="06CAF256" w14:textId="77777777" w:rsidR="00133AF5" w:rsidRPr="005F70FB" w:rsidRDefault="00133AF5" w:rsidP="00E74266">
            <w:pPr>
              <w:pStyle w:val="Text"/>
            </w:pPr>
            <w:r w:rsidRPr="005F70FB">
              <w:t>bilang,</w:t>
            </w:r>
          </w:p>
        </w:tc>
        <w:tc>
          <w:tcPr>
            <w:tcW w:w="773" w:type="dxa"/>
            <w:gridSpan w:val="4"/>
            <w:shd w:val="clear" w:color="auto" w:fill="auto"/>
          </w:tcPr>
          <w:p w14:paraId="32BF76D4" w14:textId="77777777" w:rsidR="00133AF5" w:rsidRPr="005F70FB" w:rsidRDefault="00133AF5" w:rsidP="00E74266">
            <w:pPr>
              <w:pStyle w:val="Text"/>
            </w:pPr>
            <w:r w:rsidRPr="005F70FB">
              <w:t>ibu</w:t>
            </w:r>
          </w:p>
        </w:tc>
        <w:tc>
          <w:tcPr>
            <w:tcW w:w="529" w:type="dxa"/>
            <w:gridSpan w:val="4"/>
            <w:shd w:val="clear" w:color="auto" w:fill="auto"/>
          </w:tcPr>
          <w:p w14:paraId="763E7595" w14:textId="77777777" w:rsidR="00133AF5" w:rsidRPr="005F70FB" w:rsidRDefault="00133AF5" w:rsidP="00E74266">
            <w:pPr>
              <w:pStyle w:val="Text"/>
            </w:pPr>
            <w:r w:rsidRPr="005F70FB">
              <w:t>kalo</w:t>
            </w:r>
          </w:p>
        </w:tc>
        <w:tc>
          <w:tcPr>
            <w:tcW w:w="518" w:type="dxa"/>
            <w:gridSpan w:val="3"/>
            <w:shd w:val="clear" w:color="auto" w:fill="auto"/>
          </w:tcPr>
          <w:p w14:paraId="5531DBC6" w14:textId="77777777" w:rsidR="00133AF5" w:rsidRPr="005F70FB" w:rsidRDefault="00133AF5" w:rsidP="00E74266">
            <w:pPr>
              <w:pStyle w:val="Text"/>
            </w:pPr>
            <w:r w:rsidRPr="005F70FB">
              <w:t>toki</w:t>
            </w:r>
          </w:p>
        </w:tc>
        <w:tc>
          <w:tcPr>
            <w:tcW w:w="573" w:type="dxa"/>
            <w:gridSpan w:val="4"/>
            <w:shd w:val="clear" w:color="auto" w:fill="auto"/>
          </w:tcPr>
          <w:p w14:paraId="74C92480" w14:textId="77777777" w:rsidR="00133AF5" w:rsidRPr="005F70FB" w:rsidRDefault="00133AF5" w:rsidP="00E74266">
            <w:pPr>
              <w:pStyle w:val="Text"/>
            </w:pPr>
            <w:r w:rsidRPr="005F70FB">
              <w:t>meja</w:t>
            </w:r>
          </w:p>
        </w:tc>
        <w:tc>
          <w:tcPr>
            <w:tcW w:w="1184" w:type="dxa"/>
            <w:gridSpan w:val="6"/>
            <w:shd w:val="clear" w:color="auto" w:fill="auto"/>
          </w:tcPr>
          <w:p w14:paraId="638A4014" w14:textId="77777777" w:rsidR="00133AF5" w:rsidRPr="005F70FB" w:rsidRDefault="00133AF5" w:rsidP="00E74266">
            <w:pPr>
              <w:pStyle w:val="Text"/>
            </w:pPr>
            <w:r w:rsidRPr="005F70FB">
              <w:t>langsung</w:t>
            </w:r>
          </w:p>
        </w:tc>
        <w:tc>
          <w:tcPr>
            <w:tcW w:w="801" w:type="dxa"/>
            <w:gridSpan w:val="5"/>
            <w:shd w:val="clear" w:color="auto" w:fill="auto"/>
          </w:tcPr>
          <w:p w14:paraId="49C92997" w14:textId="77777777" w:rsidR="00133AF5" w:rsidRPr="005F70FB" w:rsidRDefault="00133AF5" w:rsidP="00E74266">
            <w:pPr>
              <w:pStyle w:val="Text"/>
            </w:pPr>
            <w:r w:rsidRPr="005F70FB">
              <w:t>kumpul</w:t>
            </w:r>
          </w:p>
        </w:tc>
      </w:tr>
      <w:tr w:rsidR="00AC23C4" w:rsidRPr="005F70FB" w14:paraId="10A95E4C" w14:textId="77777777" w:rsidTr="00AC23C4">
        <w:tc>
          <w:tcPr>
            <w:tcW w:w="707" w:type="dxa"/>
            <w:shd w:val="clear" w:color="auto" w:fill="auto"/>
          </w:tcPr>
          <w:p w14:paraId="42EA3205" w14:textId="77777777" w:rsidR="00133AF5" w:rsidRPr="005F70FB" w:rsidRDefault="00133AF5" w:rsidP="00E74266">
            <w:pPr>
              <w:pStyle w:val="GlossEng2ptafter"/>
            </w:pPr>
          </w:p>
        </w:tc>
        <w:tc>
          <w:tcPr>
            <w:tcW w:w="771" w:type="dxa"/>
            <w:gridSpan w:val="3"/>
            <w:shd w:val="clear" w:color="auto" w:fill="auto"/>
          </w:tcPr>
          <w:p w14:paraId="2D8DBDBD" w14:textId="77777777" w:rsidR="00133AF5" w:rsidRPr="005F70FB" w:rsidRDefault="00133AF5" w:rsidP="00E74266">
            <w:pPr>
              <w:pStyle w:val="GlossEng2ptafter"/>
            </w:pPr>
            <w:r w:rsidRPr="005F70FB">
              <w:t>woman</w:t>
            </w:r>
          </w:p>
        </w:tc>
        <w:tc>
          <w:tcPr>
            <w:tcW w:w="733" w:type="dxa"/>
            <w:gridSpan w:val="6"/>
            <w:shd w:val="clear" w:color="auto" w:fill="auto"/>
          </w:tcPr>
          <w:p w14:paraId="31B4BFEC" w14:textId="77777777" w:rsidR="00133AF5" w:rsidRPr="005F70FB" w:rsidRDefault="00133AF5" w:rsidP="00E74266">
            <w:pPr>
              <w:pStyle w:val="GlossEng2ptafter"/>
            </w:pPr>
            <w:r w:rsidRPr="005F70FB">
              <w:t>say</w:t>
            </w:r>
          </w:p>
        </w:tc>
        <w:tc>
          <w:tcPr>
            <w:tcW w:w="773" w:type="dxa"/>
            <w:gridSpan w:val="4"/>
            <w:shd w:val="clear" w:color="auto" w:fill="auto"/>
          </w:tcPr>
          <w:p w14:paraId="7E33866A" w14:textId="77777777" w:rsidR="00133AF5" w:rsidRPr="005F70FB" w:rsidRDefault="00133AF5" w:rsidP="00E74266">
            <w:pPr>
              <w:pStyle w:val="GlossEng2ptafter"/>
            </w:pPr>
            <w:r w:rsidRPr="005F70FB">
              <w:t>woman</w:t>
            </w:r>
          </w:p>
        </w:tc>
        <w:tc>
          <w:tcPr>
            <w:tcW w:w="529" w:type="dxa"/>
            <w:gridSpan w:val="4"/>
            <w:shd w:val="clear" w:color="auto" w:fill="auto"/>
          </w:tcPr>
          <w:p w14:paraId="19B88DDE" w14:textId="77777777" w:rsidR="00133AF5" w:rsidRPr="005F70FB" w:rsidRDefault="00133AF5" w:rsidP="00E74266">
            <w:pPr>
              <w:pStyle w:val="GlossEng2ptafter"/>
            </w:pPr>
            <w:r w:rsidRPr="005F70FB">
              <w:t>if</w:t>
            </w:r>
          </w:p>
        </w:tc>
        <w:tc>
          <w:tcPr>
            <w:tcW w:w="518" w:type="dxa"/>
            <w:gridSpan w:val="3"/>
            <w:shd w:val="clear" w:color="auto" w:fill="auto"/>
          </w:tcPr>
          <w:p w14:paraId="58272CC7" w14:textId="77777777" w:rsidR="00133AF5" w:rsidRPr="005F70FB" w:rsidRDefault="00133AF5" w:rsidP="00E74266">
            <w:pPr>
              <w:pStyle w:val="GlossEng2ptafter"/>
            </w:pPr>
            <w:r w:rsidRPr="005F70FB">
              <w:t>beat</w:t>
            </w:r>
          </w:p>
        </w:tc>
        <w:tc>
          <w:tcPr>
            <w:tcW w:w="573" w:type="dxa"/>
            <w:gridSpan w:val="4"/>
            <w:shd w:val="clear" w:color="auto" w:fill="auto"/>
          </w:tcPr>
          <w:p w14:paraId="71EDB1CC" w14:textId="77777777" w:rsidR="00133AF5" w:rsidRPr="005F70FB" w:rsidRDefault="00133AF5" w:rsidP="00E74266">
            <w:pPr>
              <w:pStyle w:val="GlossEng2ptafter"/>
            </w:pPr>
            <w:r w:rsidRPr="005F70FB">
              <w:t>table</w:t>
            </w:r>
          </w:p>
        </w:tc>
        <w:tc>
          <w:tcPr>
            <w:tcW w:w="1184" w:type="dxa"/>
            <w:gridSpan w:val="6"/>
            <w:shd w:val="clear" w:color="auto" w:fill="auto"/>
          </w:tcPr>
          <w:p w14:paraId="46CAC157" w14:textId="77777777" w:rsidR="00133AF5" w:rsidRPr="005F70FB" w:rsidRDefault="00133AF5" w:rsidP="00E74266">
            <w:pPr>
              <w:pStyle w:val="GlossEng2ptafter"/>
            </w:pPr>
            <w:r w:rsidRPr="005F70FB">
              <w:t>immediately</w:t>
            </w:r>
          </w:p>
        </w:tc>
        <w:tc>
          <w:tcPr>
            <w:tcW w:w="801" w:type="dxa"/>
            <w:gridSpan w:val="5"/>
            <w:shd w:val="clear" w:color="auto" w:fill="auto"/>
          </w:tcPr>
          <w:p w14:paraId="6B68058A" w14:textId="77777777" w:rsidR="00133AF5" w:rsidRPr="005F70FB" w:rsidRDefault="00133AF5" w:rsidP="00E74266">
            <w:pPr>
              <w:pStyle w:val="GlossEng2ptafter"/>
            </w:pPr>
            <w:r w:rsidRPr="005F70FB">
              <w:t>gather</w:t>
            </w:r>
          </w:p>
        </w:tc>
      </w:tr>
      <w:tr w:rsidR="00AC23C4" w:rsidRPr="005F70FB" w14:paraId="71F30CC1" w14:textId="77777777" w:rsidTr="00AC23C4">
        <w:trPr>
          <w:gridAfter w:val="3"/>
          <w:wAfter w:w="631" w:type="dxa"/>
        </w:trPr>
        <w:tc>
          <w:tcPr>
            <w:tcW w:w="707" w:type="dxa"/>
            <w:shd w:val="clear" w:color="auto" w:fill="auto"/>
          </w:tcPr>
          <w:p w14:paraId="4C933119" w14:textId="77777777" w:rsidR="00133AF5" w:rsidRPr="005F70FB" w:rsidRDefault="00133AF5" w:rsidP="00E74266">
            <w:pPr>
              <w:pStyle w:val="O0Nwnext"/>
            </w:pPr>
          </w:p>
        </w:tc>
        <w:tc>
          <w:tcPr>
            <w:tcW w:w="372" w:type="dxa"/>
            <w:shd w:val="clear" w:color="auto" w:fill="auto"/>
          </w:tcPr>
          <w:p w14:paraId="45CF5B5B" w14:textId="77777777" w:rsidR="00133AF5" w:rsidRPr="005F70FB" w:rsidRDefault="00133AF5" w:rsidP="00E74266">
            <w:pPr>
              <w:pStyle w:val="Text"/>
            </w:pPr>
            <w:r w:rsidRPr="005F70FB">
              <w:t>ke</w:t>
            </w:r>
          </w:p>
        </w:tc>
        <w:tc>
          <w:tcPr>
            <w:tcW w:w="810" w:type="dxa"/>
            <w:gridSpan w:val="5"/>
            <w:shd w:val="clear" w:color="auto" w:fill="auto"/>
          </w:tcPr>
          <w:p w14:paraId="3EF092A4" w14:textId="77777777" w:rsidR="00133AF5" w:rsidRPr="005F70FB" w:rsidRDefault="00133AF5" w:rsidP="00E74266">
            <w:pPr>
              <w:pStyle w:val="Text"/>
            </w:pPr>
            <w:r w:rsidRPr="005F70FB">
              <w:t>depang,</w:t>
            </w:r>
          </w:p>
        </w:tc>
        <w:tc>
          <w:tcPr>
            <w:tcW w:w="773" w:type="dxa"/>
            <w:gridSpan w:val="6"/>
            <w:shd w:val="clear" w:color="auto" w:fill="auto"/>
          </w:tcPr>
          <w:p w14:paraId="2E367C97" w14:textId="77777777" w:rsidR="00133AF5" w:rsidRPr="005F70FB" w:rsidRDefault="00133AF5" w:rsidP="00E74266">
            <w:pPr>
              <w:pStyle w:val="Text"/>
            </w:pPr>
            <w:r w:rsidRPr="005F70FB">
              <w:t>suda</w:t>
            </w:r>
          </w:p>
        </w:tc>
        <w:tc>
          <w:tcPr>
            <w:tcW w:w="551" w:type="dxa"/>
            <w:gridSpan w:val="3"/>
            <w:shd w:val="clear" w:color="auto" w:fill="auto"/>
          </w:tcPr>
          <w:p w14:paraId="7B566C9E" w14:textId="77777777" w:rsidR="00133AF5" w:rsidRPr="005F70FB" w:rsidRDefault="00133AF5" w:rsidP="00E74266">
            <w:pPr>
              <w:pStyle w:val="Text"/>
            </w:pPr>
            <w:r w:rsidRPr="005F70FB">
              <w:t>pace</w:t>
            </w:r>
          </w:p>
        </w:tc>
        <w:tc>
          <w:tcPr>
            <w:tcW w:w="489" w:type="dxa"/>
            <w:gridSpan w:val="3"/>
            <w:shd w:val="clear" w:color="auto" w:fill="auto"/>
          </w:tcPr>
          <w:p w14:paraId="3D91D957" w14:textId="77777777" w:rsidR="00133AF5" w:rsidRPr="005F70FB" w:rsidRDefault="00133AF5" w:rsidP="00E74266">
            <w:pPr>
              <w:pStyle w:val="Text"/>
            </w:pPr>
            <w:r w:rsidRPr="005F70FB">
              <w:t>de</w:t>
            </w:r>
          </w:p>
        </w:tc>
        <w:tc>
          <w:tcPr>
            <w:tcW w:w="1048" w:type="dxa"/>
            <w:gridSpan w:val="7"/>
            <w:shd w:val="clear" w:color="auto" w:fill="auto"/>
          </w:tcPr>
          <w:p w14:paraId="1F4BC6D5" w14:textId="77777777" w:rsidR="00133AF5" w:rsidRPr="005F70FB" w:rsidRDefault="00133AF5" w:rsidP="00E74266">
            <w:pPr>
              <w:pStyle w:val="Text"/>
            </w:pPr>
            <w:r w:rsidRPr="005F70FB">
              <w:t>pikir~pikir</w:t>
            </w:r>
          </w:p>
        </w:tc>
        <w:tc>
          <w:tcPr>
            <w:tcW w:w="700" w:type="dxa"/>
            <w:gridSpan w:val="3"/>
            <w:shd w:val="clear" w:color="auto" w:fill="auto"/>
          </w:tcPr>
          <w:p w14:paraId="3917A642" w14:textId="77777777" w:rsidR="00133AF5" w:rsidRPr="005F70FB" w:rsidRDefault="00133AF5" w:rsidP="00E74266">
            <w:pPr>
              <w:pStyle w:val="Text"/>
            </w:pPr>
            <w:r w:rsidRPr="005F70FB">
              <w:t>sampe</w:t>
            </w:r>
          </w:p>
        </w:tc>
        <w:tc>
          <w:tcPr>
            <w:tcW w:w="513" w:type="dxa"/>
            <w:gridSpan w:val="4"/>
            <w:shd w:val="clear" w:color="auto" w:fill="auto"/>
          </w:tcPr>
          <w:p w14:paraId="5B51F363" w14:textId="77777777" w:rsidR="00133AF5" w:rsidRPr="005F70FB" w:rsidRDefault="00133AF5" w:rsidP="00E74266">
            <w:pPr>
              <w:pStyle w:val="Text"/>
            </w:pPr>
            <w:r w:rsidRPr="005F70FB">
              <w:t>tra</w:t>
            </w:r>
          </w:p>
        </w:tc>
      </w:tr>
      <w:tr w:rsidR="00AC23C4" w:rsidRPr="005F70FB" w14:paraId="588EA7B5" w14:textId="77777777" w:rsidTr="00AC23C4">
        <w:trPr>
          <w:gridAfter w:val="3"/>
          <w:wAfter w:w="631" w:type="dxa"/>
        </w:trPr>
        <w:tc>
          <w:tcPr>
            <w:tcW w:w="707" w:type="dxa"/>
            <w:shd w:val="clear" w:color="auto" w:fill="auto"/>
          </w:tcPr>
          <w:p w14:paraId="143D489E" w14:textId="77777777" w:rsidR="00133AF5" w:rsidRPr="005F70FB" w:rsidRDefault="00133AF5" w:rsidP="00E74266">
            <w:pPr>
              <w:pStyle w:val="GlossEng2ptafter"/>
            </w:pPr>
          </w:p>
        </w:tc>
        <w:tc>
          <w:tcPr>
            <w:tcW w:w="372" w:type="dxa"/>
            <w:shd w:val="clear" w:color="auto" w:fill="auto"/>
          </w:tcPr>
          <w:p w14:paraId="0E179CA9" w14:textId="77777777" w:rsidR="00133AF5" w:rsidRPr="005F70FB" w:rsidRDefault="00133AF5" w:rsidP="00E74266">
            <w:pPr>
              <w:pStyle w:val="GlossEng2ptafter"/>
            </w:pPr>
            <w:r w:rsidRPr="005F70FB">
              <w:t>to</w:t>
            </w:r>
          </w:p>
        </w:tc>
        <w:tc>
          <w:tcPr>
            <w:tcW w:w="810" w:type="dxa"/>
            <w:gridSpan w:val="5"/>
            <w:shd w:val="clear" w:color="auto" w:fill="auto"/>
          </w:tcPr>
          <w:p w14:paraId="3AE1A8E8" w14:textId="77777777" w:rsidR="00133AF5" w:rsidRPr="005F70FB" w:rsidRDefault="00133AF5" w:rsidP="00E74266">
            <w:pPr>
              <w:pStyle w:val="GlossEng2ptafter"/>
            </w:pPr>
            <w:r w:rsidRPr="005F70FB">
              <w:t>front</w:t>
            </w:r>
          </w:p>
        </w:tc>
        <w:tc>
          <w:tcPr>
            <w:tcW w:w="773" w:type="dxa"/>
            <w:gridSpan w:val="6"/>
            <w:shd w:val="clear" w:color="auto" w:fill="auto"/>
          </w:tcPr>
          <w:p w14:paraId="7E1997E1" w14:textId="77777777" w:rsidR="00133AF5" w:rsidRPr="005F70FB" w:rsidRDefault="00133AF5" w:rsidP="00E74266">
            <w:pPr>
              <w:pStyle w:val="GlossEng2ptafter"/>
            </w:pPr>
            <w:r w:rsidRPr="005F70FB">
              <w:t>already</w:t>
            </w:r>
          </w:p>
        </w:tc>
        <w:tc>
          <w:tcPr>
            <w:tcW w:w="551" w:type="dxa"/>
            <w:gridSpan w:val="3"/>
            <w:shd w:val="clear" w:color="auto" w:fill="auto"/>
          </w:tcPr>
          <w:p w14:paraId="36E49D82" w14:textId="77777777" w:rsidR="00133AF5" w:rsidRPr="005F70FB" w:rsidRDefault="00133AF5" w:rsidP="00E74266">
            <w:pPr>
              <w:pStyle w:val="GlossEng2ptafter"/>
            </w:pPr>
            <w:r w:rsidRPr="005F70FB">
              <w:t>man</w:t>
            </w:r>
          </w:p>
        </w:tc>
        <w:tc>
          <w:tcPr>
            <w:tcW w:w="489" w:type="dxa"/>
            <w:gridSpan w:val="3"/>
            <w:shd w:val="clear" w:color="auto" w:fill="auto"/>
          </w:tcPr>
          <w:p w14:paraId="7B7B46FC" w14:textId="77777777" w:rsidR="00133AF5" w:rsidRPr="005F70FB" w:rsidRDefault="00133AF5" w:rsidP="00E74266">
            <w:pPr>
              <w:pStyle w:val="GlossEng2ptafter"/>
            </w:pPr>
            <w:r w:rsidRPr="005F70FB">
              <w:rPr>
                <w:rStyle w:val="ChSmallCaps"/>
              </w:rPr>
              <w:t>3sg</w:t>
            </w:r>
          </w:p>
        </w:tc>
        <w:tc>
          <w:tcPr>
            <w:tcW w:w="1048" w:type="dxa"/>
            <w:gridSpan w:val="7"/>
            <w:shd w:val="clear" w:color="auto" w:fill="auto"/>
          </w:tcPr>
          <w:p w14:paraId="435F2BAE" w14:textId="77777777" w:rsidR="00133AF5" w:rsidRPr="005F70FB" w:rsidRDefault="00133AF5" w:rsidP="00E74266">
            <w:pPr>
              <w:pStyle w:val="GlossEng2ptafter"/>
            </w:pPr>
            <w:r w:rsidRPr="005F70FB">
              <w:rPr>
                <w:rStyle w:val="ChSmallCaps"/>
              </w:rPr>
              <w:t>rdp</w:t>
            </w:r>
            <w:r w:rsidRPr="005F70FB">
              <w:t>~think</w:t>
            </w:r>
          </w:p>
        </w:tc>
        <w:tc>
          <w:tcPr>
            <w:tcW w:w="700" w:type="dxa"/>
            <w:gridSpan w:val="3"/>
            <w:shd w:val="clear" w:color="auto" w:fill="auto"/>
          </w:tcPr>
          <w:p w14:paraId="351B8F0C" w14:textId="08261070" w:rsidR="00133AF5" w:rsidRPr="005F70FB" w:rsidRDefault="00AC0050" w:rsidP="00E74266">
            <w:pPr>
              <w:pStyle w:val="GlossEng2ptafter"/>
            </w:pPr>
            <w:r w:rsidRPr="005F70FB">
              <w:t>until</w:t>
            </w:r>
          </w:p>
        </w:tc>
        <w:tc>
          <w:tcPr>
            <w:tcW w:w="513" w:type="dxa"/>
            <w:gridSpan w:val="4"/>
            <w:shd w:val="clear" w:color="auto" w:fill="auto"/>
          </w:tcPr>
          <w:p w14:paraId="7D4B9B38" w14:textId="77777777" w:rsidR="00133AF5" w:rsidRPr="005F70FB" w:rsidRDefault="00133AF5" w:rsidP="00E74266">
            <w:pPr>
              <w:pStyle w:val="GlossEng2ptafter"/>
            </w:pPr>
            <w:r w:rsidRPr="005F70FB">
              <w:rPr>
                <w:rStyle w:val="ChSmallCaps"/>
              </w:rPr>
              <w:t>neg</w:t>
            </w:r>
          </w:p>
        </w:tc>
      </w:tr>
      <w:tr w:rsidR="00AC23C4" w:rsidRPr="005F70FB" w14:paraId="2F4648D2" w14:textId="77777777" w:rsidTr="00AC23C4">
        <w:trPr>
          <w:gridAfter w:val="2"/>
          <w:wAfter w:w="371" w:type="dxa"/>
        </w:trPr>
        <w:tc>
          <w:tcPr>
            <w:tcW w:w="707" w:type="dxa"/>
            <w:shd w:val="clear" w:color="auto" w:fill="auto"/>
          </w:tcPr>
          <w:p w14:paraId="73C4A809" w14:textId="77777777" w:rsidR="00133AF5" w:rsidRPr="005F70FB" w:rsidRDefault="00133AF5" w:rsidP="00E74266">
            <w:pPr>
              <w:pStyle w:val="O0Nwnext"/>
            </w:pPr>
          </w:p>
        </w:tc>
        <w:tc>
          <w:tcPr>
            <w:tcW w:w="803" w:type="dxa"/>
            <w:gridSpan w:val="4"/>
            <w:shd w:val="clear" w:color="auto" w:fill="auto"/>
          </w:tcPr>
          <w:p w14:paraId="5A6F66F1" w14:textId="77777777" w:rsidR="00133AF5" w:rsidRPr="005F70FB" w:rsidRDefault="00133AF5" w:rsidP="00E74266">
            <w:pPr>
              <w:pStyle w:val="Text"/>
            </w:pPr>
            <w:r w:rsidRPr="005F70FB">
              <w:t>jadi,</w:t>
            </w:r>
          </w:p>
        </w:tc>
        <w:tc>
          <w:tcPr>
            <w:tcW w:w="773" w:type="dxa"/>
            <w:gridSpan w:val="6"/>
            <w:shd w:val="clear" w:color="auto" w:fill="auto"/>
          </w:tcPr>
          <w:p w14:paraId="7ECD072F" w14:textId="77777777" w:rsidR="00133AF5" w:rsidRPr="005F70FB" w:rsidRDefault="00133AF5" w:rsidP="00E74266">
            <w:pPr>
              <w:pStyle w:val="Text"/>
            </w:pPr>
            <w:r w:rsidRPr="005F70FB">
              <w:t>suda</w:t>
            </w:r>
          </w:p>
        </w:tc>
        <w:tc>
          <w:tcPr>
            <w:tcW w:w="823" w:type="dxa"/>
            <w:gridSpan w:val="4"/>
            <w:shd w:val="clear" w:color="auto" w:fill="auto"/>
          </w:tcPr>
          <w:p w14:paraId="1A999BE6" w14:textId="77777777" w:rsidR="00133AF5" w:rsidRPr="005F70FB" w:rsidRDefault="00133AF5" w:rsidP="00E74266">
            <w:pPr>
              <w:pStyle w:val="Text"/>
            </w:pPr>
            <w:r w:rsidRPr="005F70FB">
              <w:t>begini</w:t>
            </w:r>
          </w:p>
        </w:tc>
        <w:tc>
          <w:tcPr>
            <w:tcW w:w="1184" w:type="dxa"/>
            <w:gridSpan w:val="8"/>
            <w:shd w:val="clear" w:color="auto" w:fill="auto"/>
          </w:tcPr>
          <w:p w14:paraId="11FE89EB" w14:textId="77777777" w:rsidR="00133AF5" w:rsidRPr="005F70FB" w:rsidRDefault="00133AF5" w:rsidP="00E74266">
            <w:pPr>
              <w:pStyle w:val="Text"/>
            </w:pPr>
            <w:r w:rsidRPr="005F70FB">
              <w:t>langsung</w:t>
            </w:r>
          </w:p>
        </w:tc>
        <w:tc>
          <w:tcPr>
            <w:tcW w:w="1160" w:type="dxa"/>
            <w:gridSpan w:val="6"/>
            <w:shd w:val="clear" w:color="auto" w:fill="auto"/>
          </w:tcPr>
          <w:p w14:paraId="6CFDBB29" w14:textId="77777777" w:rsidR="00133AF5" w:rsidRPr="005F70FB" w:rsidRDefault="00133AF5" w:rsidP="00E74266">
            <w:pPr>
              <w:pStyle w:val="Text"/>
            </w:pPr>
            <w:r w:rsidRPr="005F70FB">
              <w:t>i</w:t>
            </w:r>
          </w:p>
        </w:tc>
        <w:tc>
          <w:tcPr>
            <w:tcW w:w="773" w:type="dxa"/>
            <w:gridSpan w:val="5"/>
            <w:shd w:val="clear" w:color="auto" w:fill="auto"/>
          </w:tcPr>
          <w:p w14:paraId="5D01F5F9" w14:textId="77777777" w:rsidR="00133AF5" w:rsidRPr="005F70FB" w:rsidRDefault="00133AF5" w:rsidP="00E74266">
            <w:pPr>
              <w:pStyle w:val="Text"/>
            </w:pPr>
            <w:r w:rsidRPr="005F70FB">
              <w:t>ibu</w:t>
            </w:r>
          </w:p>
        </w:tc>
      </w:tr>
      <w:tr w:rsidR="00AC23C4" w:rsidRPr="005F70FB" w14:paraId="1E19CB91" w14:textId="77777777" w:rsidTr="00AC23C4">
        <w:trPr>
          <w:gridAfter w:val="2"/>
          <w:wAfter w:w="371" w:type="dxa"/>
        </w:trPr>
        <w:tc>
          <w:tcPr>
            <w:tcW w:w="707" w:type="dxa"/>
            <w:shd w:val="clear" w:color="auto" w:fill="auto"/>
          </w:tcPr>
          <w:p w14:paraId="36646154" w14:textId="77777777" w:rsidR="00133AF5" w:rsidRPr="005F70FB" w:rsidRDefault="00133AF5" w:rsidP="00E74266">
            <w:pPr>
              <w:pStyle w:val="GlossEng2ptafter"/>
            </w:pPr>
          </w:p>
        </w:tc>
        <w:tc>
          <w:tcPr>
            <w:tcW w:w="803" w:type="dxa"/>
            <w:gridSpan w:val="4"/>
            <w:shd w:val="clear" w:color="auto" w:fill="auto"/>
          </w:tcPr>
          <w:p w14:paraId="43F6A078" w14:textId="77777777" w:rsidR="00133AF5" w:rsidRPr="005F70FB" w:rsidRDefault="00133AF5" w:rsidP="00E74266">
            <w:pPr>
              <w:pStyle w:val="GlossEng2ptafter"/>
            </w:pPr>
            <w:r w:rsidRPr="005F70FB">
              <w:t>become</w:t>
            </w:r>
          </w:p>
        </w:tc>
        <w:tc>
          <w:tcPr>
            <w:tcW w:w="773" w:type="dxa"/>
            <w:gridSpan w:val="6"/>
            <w:shd w:val="clear" w:color="auto" w:fill="auto"/>
          </w:tcPr>
          <w:p w14:paraId="6776E3F9" w14:textId="77777777" w:rsidR="00133AF5" w:rsidRPr="005F70FB" w:rsidRDefault="00133AF5" w:rsidP="00E74266">
            <w:pPr>
              <w:pStyle w:val="GlossEng2ptafter"/>
            </w:pPr>
            <w:r w:rsidRPr="005F70FB">
              <w:t>already</w:t>
            </w:r>
          </w:p>
        </w:tc>
        <w:tc>
          <w:tcPr>
            <w:tcW w:w="823" w:type="dxa"/>
            <w:gridSpan w:val="4"/>
            <w:shd w:val="clear" w:color="auto" w:fill="auto"/>
          </w:tcPr>
          <w:p w14:paraId="5714B321" w14:textId="77777777" w:rsidR="00133AF5" w:rsidRPr="005F70FB" w:rsidRDefault="00133AF5" w:rsidP="00E74266">
            <w:pPr>
              <w:pStyle w:val="GlossEng2ptafter"/>
            </w:pPr>
            <w:r w:rsidRPr="005F70FB">
              <w:t>like.this</w:t>
            </w:r>
          </w:p>
        </w:tc>
        <w:tc>
          <w:tcPr>
            <w:tcW w:w="1184" w:type="dxa"/>
            <w:gridSpan w:val="8"/>
            <w:shd w:val="clear" w:color="auto" w:fill="auto"/>
          </w:tcPr>
          <w:p w14:paraId="5028D380" w14:textId="77777777" w:rsidR="00133AF5" w:rsidRPr="005F70FB" w:rsidRDefault="00133AF5" w:rsidP="00E74266">
            <w:pPr>
              <w:pStyle w:val="GlossEng2ptafter"/>
            </w:pPr>
            <w:r w:rsidRPr="005F70FB">
              <w:t>immediately</w:t>
            </w:r>
          </w:p>
        </w:tc>
        <w:tc>
          <w:tcPr>
            <w:tcW w:w="1160" w:type="dxa"/>
            <w:gridSpan w:val="6"/>
            <w:shd w:val="clear" w:color="auto" w:fill="auto"/>
          </w:tcPr>
          <w:p w14:paraId="4946BF86" w14:textId="77777777" w:rsidR="00133AF5" w:rsidRPr="005F70FB" w:rsidRDefault="00133AF5" w:rsidP="00E74266">
            <w:pPr>
              <w:pStyle w:val="GlossEng2ptafter"/>
            </w:pPr>
            <w:r w:rsidRPr="005F70FB">
              <w:rPr>
                <w:rStyle w:val="ChSmallCaps"/>
              </w:rPr>
              <w:t>tru</w:t>
            </w:r>
            <w:r w:rsidRPr="005F70FB">
              <w:t>-woman</w:t>
            </w:r>
          </w:p>
        </w:tc>
        <w:tc>
          <w:tcPr>
            <w:tcW w:w="773" w:type="dxa"/>
            <w:gridSpan w:val="5"/>
            <w:shd w:val="clear" w:color="auto" w:fill="auto"/>
          </w:tcPr>
          <w:p w14:paraId="3A2E5258" w14:textId="77777777" w:rsidR="00133AF5" w:rsidRPr="005F70FB" w:rsidRDefault="00133AF5" w:rsidP="00E74266">
            <w:pPr>
              <w:pStyle w:val="GlossEng2ptafter"/>
            </w:pPr>
            <w:r w:rsidRPr="005F70FB">
              <w:t>woman</w:t>
            </w:r>
          </w:p>
        </w:tc>
      </w:tr>
      <w:tr w:rsidR="00AC23C4" w:rsidRPr="005F70FB" w14:paraId="6586ABF8" w14:textId="77777777" w:rsidTr="00AC23C4">
        <w:trPr>
          <w:gridAfter w:val="1"/>
          <w:wAfter w:w="140" w:type="dxa"/>
        </w:trPr>
        <w:tc>
          <w:tcPr>
            <w:tcW w:w="707" w:type="dxa"/>
            <w:shd w:val="clear" w:color="auto" w:fill="auto"/>
          </w:tcPr>
          <w:p w14:paraId="5EA34C18" w14:textId="77777777" w:rsidR="00133AF5" w:rsidRPr="005F70FB" w:rsidRDefault="00133AF5" w:rsidP="00E74266">
            <w:pPr>
              <w:pStyle w:val="O0Nwnext"/>
            </w:pPr>
          </w:p>
        </w:tc>
        <w:tc>
          <w:tcPr>
            <w:tcW w:w="684" w:type="dxa"/>
            <w:gridSpan w:val="2"/>
            <w:shd w:val="clear" w:color="auto" w:fill="auto"/>
          </w:tcPr>
          <w:p w14:paraId="39AB2D6E" w14:textId="77777777" w:rsidR="00133AF5" w:rsidRPr="005F70FB" w:rsidRDefault="00133AF5" w:rsidP="00E74266">
            <w:pPr>
              <w:pStyle w:val="Text"/>
            </w:pPr>
            <w:r w:rsidRPr="005F70FB">
              <w:t>bagi</w:t>
            </w:r>
          </w:p>
        </w:tc>
        <w:tc>
          <w:tcPr>
            <w:tcW w:w="623" w:type="dxa"/>
            <w:gridSpan w:val="6"/>
            <w:shd w:val="clear" w:color="auto" w:fill="auto"/>
          </w:tcPr>
          <w:p w14:paraId="76FAA056" w14:textId="77777777" w:rsidR="00133AF5" w:rsidRPr="005F70FB" w:rsidRDefault="00133AF5" w:rsidP="00E74266">
            <w:pPr>
              <w:pStyle w:val="Text"/>
            </w:pPr>
            <w:r w:rsidRPr="005F70FB">
              <w:t>meja,</w:t>
            </w:r>
          </w:p>
        </w:tc>
        <w:tc>
          <w:tcPr>
            <w:tcW w:w="640" w:type="dxa"/>
            <w:gridSpan w:val="3"/>
            <w:shd w:val="clear" w:color="auto" w:fill="auto"/>
          </w:tcPr>
          <w:p w14:paraId="07E5F91C" w14:textId="77777777" w:rsidR="00133AF5" w:rsidRPr="005F70FB" w:rsidRDefault="00133AF5" w:rsidP="00E74266">
            <w:pPr>
              <w:pStyle w:val="Text"/>
            </w:pPr>
            <w:r w:rsidRPr="005F70FB">
              <w:t>pak!,</w:t>
            </w:r>
          </w:p>
        </w:tc>
        <w:tc>
          <w:tcPr>
            <w:tcW w:w="1184" w:type="dxa"/>
            <w:gridSpan w:val="8"/>
            <w:shd w:val="clear" w:color="auto" w:fill="auto"/>
          </w:tcPr>
          <w:p w14:paraId="1C925003" w14:textId="77777777" w:rsidR="00133AF5" w:rsidRPr="005F70FB" w:rsidRDefault="00133AF5" w:rsidP="00E74266">
            <w:pPr>
              <w:pStyle w:val="Text"/>
            </w:pPr>
            <w:r w:rsidRPr="005F70FB">
              <w:t>langsung</w:t>
            </w:r>
          </w:p>
        </w:tc>
        <w:tc>
          <w:tcPr>
            <w:tcW w:w="551" w:type="dxa"/>
            <w:gridSpan w:val="4"/>
            <w:shd w:val="clear" w:color="auto" w:fill="auto"/>
          </w:tcPr>
          <w:p w14:paraId="34143658" w14:textId="77777777" w:rsidR="00133AF5" w:rsidRPr="005F70FB" w:rsidRDefault="00133AF5" w:rsidP="00E74266">
            <w:pPr>
              <w:pStyle w:val="Text"/>
            </w:pPr>
            <w:r w:rsidRPr="005F70FB">
              <w:t>pace</w:t>
            </w:r>
          </w:p>
        </w:tc>
        <w:tc>
          <w:tcPr>
            <w:tcW w:w="784" w:type="dxa"/>
            <w:gridSpan w:val="4"/>
            <w:shd w:val="clear" w:color="auto" w:fill="auto"/>
          </w:tcPr>
          <w:p w14:paraId="06758ABD" w14:textId="77777777" w:rsidR="00133AF5" w:rsidRPr="005F70FB" w:rsidRDefault="00133AF5" w:rsidP="00E74266">
            <w:pPr>
              <w:pStyle w:val="Text"/>
            </w:pPr>
            <w:r w:rsidRPr="005F70FB">
              <w:t>gambar</w:t>
            </w:r>
          </w:p>
        </w:tc>
        <w:tc>
          <w:tcPr>
            <w:tcW w:w="573" w:type="dxa"/>
            <w:gridSpan w:val="2"/>
            <w:shd w:val="clear" w:color="auto" w:fill="auto"/>
          </w:tcPr>
          <w:p w14:paraId="6658340C" w14:textId="77777777" w:rsidR="00133AF5" w:rsidRPr="005F70FB" w:rsidRDefault="00133AF5" w:rsidP="00E74266">
            <w:pPr>
              <w:pStyle w:val="Text"/>
            </w:pPr>
            <w:r w:rsidRPr="005F70FB">
              <w:t>[</w:t>
            </w:r>
            <w:r w:rsidRPr="005F70FB">
              <w:rPr>
                <w:rStyle w:val="ChSmallCaps"/>
              </w:rPr>
              <w:t>up</w:t>
            </w:r>
            <w:r w:rsidRPr="005F70FB">
              <w:t>]</w:t>
            </w:r>
          </w:p>
        </w:tc>
        <w:tc>
          <w:tcPr>
            <w:tcW w:w="706" w:type="dxa"/>
            <w:gridSpan w:val="5"/>
            <w:shd w:val="clear" w:color="auto" w:fill="auto"/>
          </w:tcPr>
          <w:p w14:paraId="60D1A3D2" w14:textId="77777777" w:rsidR="00133AF5" w:rsidRPr="005F70FB" w:rsidRDefault="00133AF5" w:rsidP="00E74266">
            <w:pPr>
              <w:pStyle w:val="Text"/>
            </w:pPr>
            <w:r w:rsidRPr="005F70FB">
              <w:t>itu,</w:t>
            </w:r>
          </w:p>
        </w:tc>
      </w:tr>
      <w:tr w:rsidR="00AC23C4" w:rsidRPr="005F70FB" w14:paraId="19653F42" w14:textId="77777777" w:rsidTr="00AC23C4">
        <w:trPr>
          <w:gridAfter w:val="1"/>
          <w:wAfter w:w="140" w:type="dxa"/>
        </w:trPr>
        <w:tc>
          <w:tcPr>
            <w:tcW w:w="707" w:type="dxa"/>
            <w:shd w:val="clear" w:color="auto" w:fill="auto"/>
          </w:tcPr>
          <w:p w14:paraId="7A802C85" w14:textId="77777777" w:rsidR="00133AF5" w:rsidRPr="005F70FB" w:rsidRDefault="00133AF5" w:rsidP="00E74266">
            <w:pPr>
              <w:pStyle w:val="GlossEng2ptafter"/>
            </w:pPr>
          </w:p>
        </w:tc>
        <w:tc>
          <w:tcPr>
            <w:tcW w:w="684" w:type="dxa"/>
            <w:gridSpan w:val="2"/>
            <w:shd w:val="clear" w:color="auto" w:fill="auto"/>
          </w:tcPr>
          <w:p w14:paraId="2238EBF2" w14:textId="77777777" w:rsidR="00133AF5" w:rsidRPr="005F70FB" w:rsidRDefault="00133AF5" w:rsidP="00E74266">
            <w:pPr>
              <w:pStyle w:val="GlossEng2ptafter"/>
            </w:pPr>
            <w:r w:rsidRPr="005F70FB">
              <w:t>divide</w:t>
            </w:r>
          </w:p>
        </w:tc>
        <w:tc>
          <w:tcPr>
            <w:tcW w:w="623" w:type="dxa"/>
            <w:gridSpan w:val="6"/>
            <w:shd w:val="clear" w:color="auto" w:fill="auto"/>
          </w:tcPr>
          <w:p w14:paraId="7CC05FAD" w14:textId="77777777" w:rsidR="00133AF5" w:rsidRPr="005F70FB" w:rsidRDefault="00133AF5" w:rsidP="00E74266">
            <w:pPr>
              <w:pStyle w:val="GlossEng2ptafter"/>
            </w:pPr>
            <w:r w:rsidRPr="005F70FB">
              <w:t>table</w:t>
            </w:r>
          </w:p>
        </w:tc>
        <w:tc>
          <w:tcPr>
            <w:tcW w:w="640" w:type="dxa"/>
            <w:gridSpan w:val="3"/>
            <w:shd w:val="clear" w:color="auto" w:fill="auto"/>
          </w:tcPr>
          <w:p w14:paraId="7B237BF6" w14:textId="77777777" w:rsidR="00133AF5" w:rsidRPr="005F70FB" w:rsidRDefault="00133AF5" w:rsidP="00E74266">
            <w:pPr>
              <w:pStyle w:val="GlossEng2ptafter"/>
            </w:pPr>
            <w:r w:rsidRPr="005F70FB">
              <w:t>bang!</w:t>
            </w:r>
          </w:p>
        </w:tc>
        <w:tc>
          <w:tcPr>
            <w:tcW w:w="1184" w:type="dxa"/>
            <w:gridSpan w:val="8"/>
            <w:shd w:val="clear" w:color="auto" w:fill="auto"/>
          </w:tcPr>
          <w:p w14:paraId="1B577FFC" w14:textId="77777777" w:rsidR="00133AF5" w:rsidRPr="005F70FB" w:rsidRDefault="00133AF5" w:rsidP="00E74266">
            <w:pPr>
              <w:pStyle w:val="GlossEng2ptafter"/>
            </w:pPr>
            <w:r w:rsidRPr="005F70FB">
              <w:t>immediately</w:t>
            </w:r>
          </w:p>
        </w:tc>
        <w:tc>
          <w:tcPr>
            <w:tcW w:w="551" w:type="dxa"/>
            <w:gridSpan w:val="4"/>
            <w:shd w:val="clear" w:color="auto" w:fill="auto"/>
          </w:tcPr>
          <w:p w14:paraId="06D5A484" w14:textId="77777777" w:rsidR="00133AF5" w:rsidRPr="005F70FB" w:rsidRDefault="00133AF5" w:rsidP="00E74266">
            <w:pPr>
              <w:pStyle w:val="GlossEng2ptafter"/>
            </w:pPr>
            <w:r w:rsidRPr="005F70FB">
              <w:t>man</w:t>
            </w:r>
          </w:p>
        </w:tc>
        <w:tc>
          <w:tcPr>
            <w:tcW w:w="784" w:type="dxa"/>
            <w:gridSpan w:val="4"/>
            <w:shd w:val="clear" w:color="auto" w:fill="auto"/>
          </w:tcPr>
          <w:p w14:paraId="4D1517BF" w14:textId="77777777" w:rsidR="00133AF5" w:rsidRPr="005F70FB" w:rsidRDefault="00133AF5" w:rsidP="00E74266">
            <w:pPr>
              <w:pStyle w:val="GlossEng2ptafter"/>
            </w:pPr>
            <w:r w:rsidRPr="005F70FB">
              <w:t>draw</w:t>
            </w:r>
          </w:p>
        </w:tc>
        <w:tc>
          <w:tcPr>
            <w:tcW w:w="573" w:type="dxa"/>
            <w:gridSpan w:val="2"/>
            <w:shd w:val="clear" w:color="auto" w:fill="auto"/>
          </w:tcPr>
          <w:p w14:paraId="3D3CD247" w14:textId="77777777" w:rsidR="00133AF5" w:rsidRPr="005F70FB" w:rsidRDefault="00133AF5" w:rsidP="00E74266">
            <w:pPr>
              <w:pStyle w:val="GlossEng2ptafter"/>
            </w:pPr>
          </w:p>
        </w:tc>
        <w:tc>
          <w:tcPr>
            <w:tcW w:w="706" w:type="dxa"/>
            <w:gridSpan w:val="5"/>
            <w:shd w:val="clear" w:color="auto" w:fill="auto"/>
          </w:tcPr>
          <w:p w14:paraId="615BCA1A" w14:textId="77777777" w:rsidR="00133AF5" w:rsidRPr="005F70FB" w:rsidRDefault="00133AF5" w:rsidP="00E74266">
            <w:pPr>
              <w:pStyle w:val="GlossEng2ptafter"/>
            </w:pPr>
            <w:r w:rsidRPr="005F70FB">
              <w:rPr>
                <w:rStyle w:val="ChSmallCaps"/>
              </w:rPr>
              <w:t>d.dist</w:t>
            </w:r>
          </w:p>
        </w:tc>
      </w:tr>
      <w:tr w:rsidR="00AC23C4" w:rsidRPr="005F70FB" w14:paraId="4847CD79" w14:textId="77777777" w:rsidTr="00AC23C4">
        <w:trPr>
          <w:gridAfter w:val="4"/>
          <w:wAfter w:w="731" w:type="dxa"/>
        </w:trPr>
        <w:tc>
          <w:tcPr>
            <w:tcW w:w="709" w:type="dxa"/>
            <w:shd w:val="clear" w:color="auto" w:fill="auto"/>
          </w:tcPr>
          <w:p w14:paraId="5C388B76" w14:textId="77777777" w:rsidR="00133AF5" w:rsidRPr="005F70FB" w:rsidRDefault="00133AF5" w:rsidP="00E74266">
            <w:pPr>
              <w:pStyle w:val="O0Nwnext"/>
            </w:pPr>
          </w:p>
        </w:tc>
        <w:tc>
          <w:tcPr>
            <w:tcW w:w="829" w:type="dxa"/>
            <w:gridSpan w:val="5"/>
            <w:shd w:val="clear" w:color="auto" w:fill="auto"/>
          </w:tcPr>
          <w:p w14:paraId="004B0876" w14:textId="77777777" w:rsidR="00133AF5" w:rsidRPr="005F70FB" w:rsidRDefault="00133AF5" w:rsidP="00E74266">
            <w:pPr>
              <w:pStyle w:val="Text"/>
            </w:pPr>
            <w:r w:rsidRPr="005F70FB">
              <w:t>monyet</w:t>
            </w:r>
          </w:p>
        </w:tc>
        <w:tc>
          <w:tcPr>
            <w:tcW w:w="360" w:type="dxa"/>
            <w:gridSpan w:val="2"/>
            <w:shd w:val="clear" w:color="auto" w:fill="auto"/>
          </w:tcPr>
          <w:p w14:paraId="59903B22" w14:textId="77777777" w:rsidR="00133AF5" w:rsidRPr="005F70FB" w:rsidRDefault="00133AF5" w:rsidP="00E74266">
            <w:pPr>
              <w:pStyle w:val="Text"/>
            </w:pPr>
            <w:r w:rsidRPr="005F70FB">
              <w:t>di</w:t>
            </w:r>
          </w:p>
        </w:tc>
        <w:tc>
          <w:tcPr>
            <w:tcW w:w="751" w:type="dxa"/>
            <w:gridSpan w:val="4"/>
            <w:shd w:val="clear" w:color="auto" w:fill="auto"/>
          </w:tcPr>
          <w:p w14:paraId="0D395DE6" w14:textId="77777777" w:rsidR="00133AF5" w:rsidRPr="005F70FB" w:rsidRDefault="00133AF5" w:rsidP="00E74266">
            <w:pPr>
              <w:pStyle w:val="Text"/>
            </w:pPr>
            <w:r w:rsidRPr="005F70FB">
              <w:t>bawa</w:t>
            </w:r>
          </w:p>
        </w:tc>
        <w:tc>
          <w:tcPr>
            <w:tcW w:w="784" w:type="dxa"/>
            <w:gridSpan w:val="5"/>
            <w:shd w:val="clear" w:color="auto" w:fill="auto"/>
          </w:tcPr>
          <w:p w14:paraId="6CD3FA8C" w14:textId="77777777" w:rsidR="00133AF5" w:rsidRPr="005F70FB" w:rsidRDefault="00133AF5" w:rsidP="00E74266">
            <w:pPr>
              <w:pStyle w:val="Text"/>
            </w:pPr>
            <w:r w:rsidRPr="005F70FB">
              <w:t>pohong</w:t>
            </w:r>
          </w:p>
        </w:tc>
        <w:tc>
          <w:tcPr>
            <w:tcW w:w="757" w:type="dxa"/>
            <w:gridSpan w:val="5"/>
            <w:shd w:val="clear" w:color="auto" w:fill="auto"/>
          </w:tcPr>
          <w:p w14:paraId="1B3FBD54" w14:textId="77777777" w:rsidR="00133AF5" w:rsidRPr="005F70FB" w:rsidRDefault="00133AF5" w:rsidP="00E74266">
            <w:pPr>
              <w:pStyle w:val="Text"/>
            </w:pPr>
            <w:r w:rsidRPr="005F70FB">
              <w:t>pisang,</w:t>
            </w:r>
          </w:p>
        </w:tc>
        <w:tc>
          <w:tcPr>
            <w:tcW w:w="607" w:type="dxa"/>
            <w:gridSpan w:val="5"/>
            <w:shd w:val="clear" w:color="auto" w:fill="auto"/>
          </w:tcPr>
          <w:p w14:paraId="774F0BB7" w14:textId="77777777" w:rsidR="00133AF5" w:rsidRPr="005F70FB" w:rsidRDefault="00133AF5" w:rsidP="00E74266">
            <w:pPr>
              <w:pStyle w:val="Text"/>
            </w:pPr>
            <w:r w:rsidRPr="005F70FB">
              <w:t>bawa</w:t>
            </w:r>
          </w:p>
        </w:tc>
        <w:tc>
          <w:tcPr>
            <w:tcW w:w="373" w:type="dxa"/>
            <w:shd w:val="clear" w:color="auto" w:fill="auto"/>
          </w:tcPr>
          <w:p w14:paraId="2E816145" w14:textId="77777777" w:rsidR="00133AF5" w:rsidRPr="005F70FB" w:rsidRDefault="00133AF5" w:rsidP="00E74266">
            <w:pPr>
              <w:pStyle w:val="Text"/>
            </w:pPr>
            <w:r w:rsidRPr="005F70FB">
              <w:t>ke</w:t>
            </w:r>
          </w:p>
        </w:tc>
        <w:tc>
          <w:tcPr>
            <w:tcW w:w="688" w:type="dxa"/>
            <w:gridSpan w:val="4"/>
            <w:shd w:val="clear" w:color="auto" w:fill="auto"/>
          </w:tcPr>
          <w:p w14:paraId="347D5C39" w14:textId="77777777" w:rsidR="00133AF5" w:rsidRPr="005F70FB" w:rsidRDefault="00133AF5" w:rsidP="00E74266">
            <w:pPr>
              <w:pStyle w:val="Text"/>
            </w:pPr>
            <w:r w:rsidRPr="005F70FB">
              <w:t>sana</w:t>
            </w:r>
          </w:p>
        </w:tc>
      </w:tr>
      <w:tr w:rsidR="00AC23C4" w:rsidRPr="005F70FB" w14:paraId="53944E86" w14:textId="77777777" w:rsidTr="00AC23C4">
        <w:trPr>
          <w:gridAfter w:val="4"/>
          <w:wAfter w:w="731" w:type="dxa"/>
        </w:trPr>
        <w:tc>
          <w:tcPr>
            <w:tcW w:w="709" w:type="dxa"/>
            <w:shd w:val="clear" w:color="auto" w:fill="auto"/>
          </w:tcPr>
          <w:p w14:paraId="05A281D6" w14:textId="77777777" w:rsidR="00133AF5" w:rsidRPr="005F70FB" w:rsidRDefault="00133AF5" w:rsidP="00E74266">
            <w:pPr>
              <w:pStyle w:val="GlossEng"/>
            </w:pPr>
          </w:p>
        </w:tc>
        <w:tc>
          <w:tcPr>
            <w:tcW w:w="829" w:type="dxa"/>
            <w:gridSpan w:val="5"/>
            <w:shd w:val="clear" w:color="auto" w:fill="auto"/>
          </w:tcPr>
          <w:p w14:paraId="465BB147" w14:textId="77777777" w:rsidR="00133AF5" w:rsidRPr="005F70FB" w:rsidRDefault="00133AF5" w:rsidP="00E74266">
            <w:pPr>
              <w:pStyle w:val="GlossEng"/>
            </w:pPr>
            <w:r w:rsidRPr="005F70FB">
              <w:t>monkey</w:t>
            </w:r>
          </w:p>
        </w:tc>
        <w:tc>
          <w:tcPr>
            <w:tcW w:w="360" w:type="dxa"/>
            <w:gridSpan w:val="2"/>
            <w:shd w:val="clear" w:color="auto" w:fill="auto"/>
          </w:tcPr>
          <w:p w14:paraId="46ACD605" w14:textId="77777777" w:rsidR="00133AF5" w:rsidRPr="005F70FB" w:rsidRDefault="00133AF5" w:rsidP="00E74266">
            <w:pPr>
              <w:pStyle w:val="GlossEng"/>
            </w:pPr>
            <w:r w:rsidRPr="005F70FB">
              <w:t>at</w:t>
            </w:r>
          </w:p>
        </w:tc>
        <w:tc>
          <w:tcPr>
            <w:tcW w:w="751" w:type="dxa"/>
            <w:gridSpan w:val="4"/>
            <w:shd w:val="clear" w:color="auto" w:fill="auto"/>
          </w:tcPr>
          <w:p w14:paraId="6F9B66DD" w14:textId="77777777" w:rsidR="00133AF5" w:rsidRPr="005F70FB" w:rsidRDefault="00133AF5" w:rsidP="00E74266">
            <w:pPr>
              <w:pStyle w:val="GlossEng"/>
            </w:pPr>
            <w:r w:rsidRPr="005F70FB">
              <w:t>bottom</w:t>
            </w:r>
          </w:p>
        </w:tc>
        <w:tc>
          <w:tcPr>
            <w:tcW w:w="784" w:type="dxa"/>
            <w:gridSpan w:val="5"/>
            <w:shd w:val="clear" w:color="auto" w:fill="auto"/>
          </w:tcPr>
          <w:p w14:paraId="37C61F73" w14:textId="77777777" w:rsidR="00133AF5" w:rsidRPr="005F70FB" w:rsidRDefault="00133AF5" w:rsidP="00E74266">
            <w:pPr>
              <w:pStyle w:val="GlossEng"/>
            </w:pPr>
            <w:r w:rsidRPr="005F70FB">
              <w:t>tree</w:t>
            </w:r>
          </w:p>
        </w:tc>
        <w:tc>
          <w:tcPr>
            <w:tcW w:w="757" w:type="dxa"/>
            <w:gridSpan w:val="5"/>
            <w:shd w:val="clear" w:color="auto" w:fill="auto"/>
          </w:tcPr>
          <w:p w14:paraId="46B15FA9" w14:textId="77777777" w:rsidR="00133AF5" w:rsidRPr="005F70FB" w:rsidRDefault="00133AF5" w:rsidP="00E74266">
            <w:pPr>
              <w:pStyle w:val="GlossEng"/>
            </w:pPr>
            <w:r w:rsidRPr="005F70FB">
              <w:t>banana</w:t>
            </w:r>
          </w:p>
        </w:tc>
        <w:tc>
          <w:tcPr>
            <w:tcW w:w="607" w:type="dxa"/>
            <w:gridSpan w:val="5"/>
            <w:shd w:val="clear" w:color="auto" w:fill="auto"/>
          </w:tcPr>
          <w:p w14:paraId="1DAFAAEB" w14:textId="77777777" w:rsidR="00133AF5" w:rsidRPr="005F70FB" w:rsidRDefault="00133AF5" w:rsidP="00E74266">
            <w:pPr>
              <w:pStyle w:val="GlossEng"/>
            </w:pPr>
            <w:r w:rsidRPr="005F70FB">
              <w:t>bring</w:t>
            </w:r>
          </w:p>
        </w:tc>
        <w:tc>
          <w:tcPr>
            <w:tcW w:w="373" w:type="dxa"/>
            <w:shd w:val="clear" w:color="auto" w:fill="auto"/>
          </w:tcPr>
          <w:p w14:paraId="773CA8A6" w14:textId="77777777" w:rsidR="00133AF5" w:rsidRPr="005F70FB" w:rsidRDefault="00133AF5" w:rsidP="00E74266">
            <w:pPr>
              <w:pStyle w:val="GlossEng"/>
            </w:pPr>
            <w:r w:rsidRPr="005F70FB">
              <w:t>to</w:t>
            </w:r>
          </w:p>
        </w:tc>
        <w:tc>
          <w:tcPr>
            <w:tcW w:w="688" w:type="dxa"/>
            <w:gridSpan w:val="4"/>
            <w:shd w:val="clear" w:color="auto" w:fill="auto"/>
          </w:tcPr>
          <w:p w14:paraId="6D1ED9BE" w14:textId="77777777" w:rsidR="00133AF5" w:rsidRPr="005F70FB" w:rsidRDefault="00133AF5" w:rsidP="00E74266">
            <w:pPr>
              <w:pStyle w:val="GlossEng"/>
            </w:pPr>
            <w:r w:rsidRPr="005F70FB">
              <w:rPr>
                <w:rStyle w:val="ChSmallCaps"/>
              </w:rPr>
              <w:t>l.dist</w:t>
            </w:r>
          </w:p>
        </w:tc>
      </w:tr>
    </w:tbl>
    <w:p w14:paraId="7B95584C" w14:textId="0655E768" w:rsidR="00133AF5" w:rsidRPr="005F70FB" w:rsidRDefault="00133AF5" w:rsidP="00133AF5">
      <w:pPr>
        <w:pStyle w:val="FreeTranslEng"/>
      </w:pPr>
      <w:r w:rsidRPr="005F70FB">
        <w:t xml:space="preserve">Ms. (Teacher) says, </w:t>
      </w:r>
      <w:r w:rsidR="00B7093A" w:rsidRPr="005F70FB">
        <w:t>‘</w:t>
      </w:r>
      <w:r w:rsidRPr="005F70FB">
        <w:t xml:space="preserve">when I </w:t>
      </w:r>
      <w:r w:rsidR="00884446">
        <w:t xml:space="preserve">(‘Ms.’) </w:t>
      </w:r>
      <w:r w:rsidRPr="005F70FB">
        <w:t>knock (on) the table, (you) bring (your pictures) together to the front immediately</w:t>
      </w:r>
      <w:r w:rsidR="00B7093A" w:rsidRPr="005F70FB">
        <w:t>’</w:t>
      </w:r>
      <w:r w:rsidRPr="005F70FB">
        <w:t>, then the guy thinks on and on (but) nothing happens, as it goes on like this immediately Ms.[</w:t>
      </w:r>
      <w:r w:rsidRPr="005F70FB">
        <w:rPr>
          <w:rStyle w:val="ChSmallCaps"/>
        </w:rPr>
        <w:t>tru</w:t>
      </w:r>
      <w:r w:rsidRPr="005F70FB">
        <w:t xml:space="preserve">], Ms. (Teacher) hits the table, </w:t>
      </w:r>
      <w:r w:rsidR="00B7093A" w:rsidRPr="005F70FB">
        <w:t>‘</w:t>
      </w:r>
      <w:r w:rsidRPr="005F70FB">
        <w:t>bang!</w:t>
      </w:r>
      <w:r w:rsidR="00B7093A" w:rsidRPr="005F70FB">
        <w:t>’</w:t>
      </w:r>
      <w:r w:rsidRPr="005F70FB">
        <w:t>, immediately the guy draws [</w:t>
      </w:r>
      <w:r w:rsidRPr="005F70FB">
        <w:rPr>
          <w:rStyle w:val="ChSmallCaps"/>
        </w:rPr>
        <w:t>up</w:t>
      </w:r>
      <w:r w:rsidRPr="005F70FB">
        <w:t>], what</w:t>
      </w:r>
      <w:r w:rsidR="00B7093A" w:rsidRPr="005F70FB">
        <w:t>’</w:t>
      </w:r>
      <w:r w:rsidRPr="005F70FB">
        <w:t>s-its-name, a monkey under a banana tree (and) brings it to the front</w:t>
      </w:r>
    </w:p>
    <w:tbl>
      <w:tblPr>
        <w:tblW w:w="6299" w:type="dxa"/>
        <w:tblCellMar>
          <w:left w:w="42" w:type="dxa"/>
          <w:right w:w="42" w:type="dxa"/>
        </w:tblCellMar>
        <w:tblLook w:val="01E0" w:firstRow="1" w:lastRow="1" w:firstColumn="1" w:lastColumn="1" w:noHBand="0" w:noVBand="0"/>
      </w:tblPr>
      <w:tblGrid>
        <w:gridCol w:w="707"/>
        <w:gridCol w:w="488"/>
        <w:gridCol w:w="173"/>
        <w:gridCol w:w="112"/>
        <w:gridCol w:w="381"/>
        <w:gridCol w:w="212"/>
        <w:gridCol w:w="139"/>
        <w:gridCol w:w="199"/>
        <w:gridCol w:w="185"/>
        <w:gridCol w:w="48"/>
        <w:gridCol w:w="191"/>
        <w:gridCol w:w="416"/>
        <w:gridCol w:w="73"/>
        <w:gridCol w:w="45"/>
        <w:gridCol w:w="104"/>
        <w:gridCol w:w="151"/>
        <w:gridCol w:w="209"/>
        <w:gridCol w:w="209"/>
        <w:gridCol w:w="16"/>
        <w:gridCol w:w="254"/>
        <w:gridCol w:w="272"/>
        <w:gridCol w:w="247"/>
        <w:gridCol w:w="23"/>
        <w:gridCol w:w="231"/>
        <w:gridCol w:w="235"/>
        <w:gridCol w:w="48"/>
        <w:gridCol w:w="259"/>
        <w:gridCol w:w="76"/>
        <w:gridCol w:w="340"/>
        <w:gridCol w:w="76"/>
        <w:gridCol w:w="73"/>
        <w:gridCol w:w="107"/>
      </w:tblGrid>
      <w:tr w:rsidR="00AC23C4" w:rsidRPr="005F70FB" w14:paraId="75C71649" w14:textId="77777777" w:rsidTr="00AC23C4">
        <w:tc>
          <w:tcPr>
            <w:tcW w:w="708" w:type="dxa"/>
            <w:shd w:val="clear" w:color="auto" w:fill="auto"/>
          </w:tcPr>
          <w:p w14:paraId="2B6951D9" w14:textId="77777777" w:rsidR="00133AF5" w:rsidRPr="005F70FB" w:rsidRDefault="00133AF5" w:rsidP="00E74266">
            <w:pPr>
              <w:pStyle w:val="O0Nwnext"/>
            </w:pPr>
            <w:r w:rsidRPr="005F70FB">
              <w:t>0004</w:t>
            </w:r>
          </w:p>
        </w:tc>
        <w:tc>
          <w:tcPr>
            <w:tcW w:w="775" w:type="dxa"/>
            <w:gridSpan w:val="3"/>
            <w:shd w:val="clear" w:color="auto" w:fill="auto"/>
          </w:tcPr>
          <w:p w14:paraId="0275BD97" w14:textId="77777777" w:rsidR="00133AF5" w:rsidRPr="005F70FB" w:rsidRDefault="00133AF5" w:rsidP="00E74266">
            <w:pPr>
              <w:pStyle w:val="Text"/>
            </w:pPr>
            <w:r w:rsidRPr="005F70FB">
              <w:t>ibu</w:t>
            </w:r>
          </w:p>
        </w:tc>
        <w:tc>
          <w:tcPr>
            <w:tcW w:w="733" w:type="dxa"/>
            <w:gridSpan w:val="3"/>
            <w:shd w:val="clear" w:color="auto" w:fill="auto"/>
          </w:tcPr>
          <w:p w14:paraId="79F6EF77" w14:textId="77777777" w:rsidR="00133AF5" w:rsidRPr="005F70FB" w:rsidRDefault="00133AF5" w:rsidP="00E74266">
            <w:pPr>
              <w:pStyle w:val="Text"/>
            </w:pPr>
            <w:r w:rsidRPr="005F70FB">
              <w:t>bilang,</w:t>
            </w:r>
          </w:p>
        </w:tc>
        <w:tc>
          <w:tcPr>
            <w:tcW w:w="384" w:type="dxa"/>
            <w:gridSpan w:val="2"/>
            <w:shd w:val="clear" w:color="auto" w:fill="auto"/>
          </w:tcPr>
          <w:p w14:paraId="114DAF7B" w14:textId="77777777" w:rsidR="00133AF5" w:rsidRPr="005F70FB" w:rsidRDefault="00133AF5" w:rsidP="00E74266">
            <w:pPr>
              <w:pStyle w:val="Text"/>
            </w:pPr>
            <w:r w:rsidRPr="005F70FB">
              <w:t>e,</w:t>
            </w:r>
          </w:p>
        </w:tc>
        <w:tc>
          <w:tcPr>
            <w:tcW w:w="773" w:type="dxa"/>
            <w:gridSpan w:val="5"/>
            <w:shd w:val="clear" w:color="auto" w:fill="auto"/>
          </w:tcPr>
          <w:p w14:paraId="6C51C6D7" w14:textId="77777777" w:rsidR="00133AF5" w:rsidRPr="005F70FB" w:rsidRDefault="00133AF5" w:rsidP="00E74266">
            <w:pPr>
              <w:pStyle w:val="Text"/>
            </w:pPr>
            <w:r w:rsidRPr="005F70FB">
              <w:t>ibu</w:t>
            </w:r>
          </w:p>
        </w:tc>
        <w:tc>
          <w:tcPr>
            <w:tcW w:w="673" w:type="dxa"/>
            <w:gridSpan w:val="4"/>
            <w:shd w:val="clear" w:color="auto" w:fill="auto"/>
          </w:tcPr>
          <w:p w14:paraId="1846190C" w14:textId="77777777" w:rsidR="00133AF5" w:rsidRPr="005F70FB" w:rsidRDefault="00133AF5" w:rsidP="00E74266">
            <w:pPr>
              <w:pStyle w:val="Text"/>
            </w:pPr>
            <w:r w:rsidRPr="005F70FB">
              <w:t>priksa</w:t>
            </w:r>
          </w:p>
        </w:tc>
        <w:tc>
          <w:tcPr>
            <w:tcW w:w="812" w:type="dxa"/>
            <w:gridSpan w:val="5"/>
            <w:shd w:val="clear" w:color="auto" w:fill="auto"/>
          </w:tcPr>
          <w:p w14:paraId="543BAD69" w14:textId="77777777" w:rsidR="00133AF5" w:rsidRPr="005F70FB" w:rsidRDefault="00133AF5" w:rsidP="00E74266">
            <w:pPr>
              <w:pStyle w:val="Text"/>
            </w:pPr>
            <w:r w:rsidRPr="005F70FB">
              <w:t>selesay,</w:t>
            </w:r>
          </w:p>
        </w:tc>
        <w:tc>
          <w:tcPr>
            <w:tcW w:w="773" w:type="dxa"/>
            <w:gridSpan w:val="4"/>
            <w:shd w:val="clear" w:color="auto" w:fill="auto"/>
          </w:tcPr>
          <w:p w14:paraId="10787D00" w14:textId="77777777" w:rsidR="00133AF5" w:rsidRPr="005F70FB" w:rsidRDefault="00133AF5" w:rsidP="00E74266">
            <w:pPr>
              <w:pStyle w:val="Text"/>
            </w:pPr>
            <w:r w:rsidRPr="005F70FB">
              <w:t>ibu</w:t>
            </w:r>
          </w:p>
        </w:tc>
        <w:tc>
          <w:tcPr>
            <w:tcW w:w="668" w:type="dxa"/>
            <w:gridSpan w:val="5"/>
            <w:shd w:val="clear" w:color="auto" w:fill="auto"/>
          </w:tcPr>
          <w:p w14:paraId="79601308" w14:textId="77777777" w:rsidR="00133AF5" w:rsidRPr="005F70FB" w:rsidRDefault="00133AF5" w:rsidP="00E74266">
            <w:pPr>
              <w:pStyle w:val="Text"/>
            </w:pPr>
            <w:r w:rsidRPr="005F70FB">
              <w:t>tanya,</w:t>
            </w:r>
          </w:p>
        </w:tc>
      </w:tr>
      <w:tr w:rsidR="00AC23C4" w:rsidRPr="005F70FB" w14:paraId="4BD4934D" w14:textId="77777777" w:rsidTr="00AC23C4">
        <w:tc>
          <w:tcPr>
            <w:tcW w:w="708" w:type="dxa"/>
            <w:shd w:val="clear" w:color="auto" w:fill="auto"/>
          </w:tcPr>
          <w:p w14:paraId="71AEDC70" w14:textId="77777777" w:rsidR="00133AF5" w:rsidRPr="005F70FB" w:rsidRDefault="00133AF5" w:rsidP="00E74266">
            <w:pPr>
              <w:pStyle w:val="GlossEng2ptafter"/>
            </w:pPr>
          </w:p>
        </w:tc>
        <w:tc>
          <w:tcPr>
            <w:tcW w:w="775" w:type="dxa"/>
            <w:gridSpan w:val="3"/>
            <w:shd w:val="clear" w:color="auto" w:fill="auto"/>
          </w:tcPr>
          <w:p w14:paraId="5C4BA082" w14:textId="77777777" w:rsidR="00133AF5" w:rsidRPr="005F70FB" w:rsidRDefault="00133AF5" w:rsidP="00E74266">
            <w:pPr>
              <w:pStyle w:val="GlossEng2ptafter"/>
            </w:pPr>
            <w:r w:rsidRPr="005F70FB">
              <w:t>woman</w:t>
            </w:r>
          </w:p>
        </w:tc>
        <w:tc>
          <w:tcPr>
            <w:tcW w:w="733" w:type="dxa"/>
            <w:gridSpan w:val="3"/>
            <w:shd w:val="clear" w:color="auto" w:fill="auto"/>
          </w:tcPr>
          <w:p w14:paraId="5C5983C0" w14:textId="77777777" w:rsidR="00133AF5" w:rsidRPr="005F70FB" w:rsidRDefault="00133AF5" w:rsidP="00E74266">
            <w:pPr>
              <w:pStyle w:val="GlossEng2ptafter"/>
            </w:pPr>
            <w:r w:rsidRPr="005F70FB">
              <w:t>say</w:t>
            </w:r>
          </w:p>
        </w:tc>
        <w:tc>
          <w:tcPr>
            <w:tcW w:w="384" w:type="dxa"/>
            <w:gridSpan w:val="2"/>
            <w:shd w:val="clear" w:color="auto" w:fill="auto"/>
          </w:tcPr>
          <w:p w14:paraId="7120457F" w14:textId="77777777" w:rsidR="00133AF5" w:rsidRPr="005F70FB" w:rsidRDefault="00133AF5" w:rsidP="00E74266">
            <w:pPr>
              <w:pStyle w:val="GlossEng2ptafter"/>
            </w:pPr>
            <w:r w:rsidRPr="005F70FB">
              <w:t>uh</w:t>
            </w:r>
          </w:p>
        </w:tc>
        <w:tc>
          <w:tcPr>
            <w:tcW w:w="773" w:type="dxa"/>
            <w:gridSpan w:val="5"/>
            <w:shd w:val="clear" w:color="auto" w:fill="auto"/>
          </w:tcPr>
          <w:p w14:paraId="7E1716CA" w14:textId="77777777" w:rsidR="00133AF5" w:rsidRPr="005F70FB" w:rsidRDefault="00133AF5" w:rsidP="00E74266">
            <w:pPr>
              <w:pStyle w:val="GlossEng2ptafter"/>
            </w:pPr>
            <w:r w:rsidRPr="005F70FB">
              <w:t>woman</w:t>
            </w:r>
          </w:p>
        </w:tc>
        <w:tc>
          <w:tcPr>
            <w:tcW w:w="673" w:type="dxa"/>
            <w:gridSpan w:val="4"/>
            <w:shd w:val="clear" w:color="auto" w:fill="auto"/>
          </w:tcPr>
          <w:p w14:paraId="56D234C0" w14:textId="77777777" w:rsidR="00133AF5" w:rsidRPr="005F70FB" w:rsidRDefault="00133AF5" w:rsidP="00E74266">
            <w:pPr>
              <w:pStyle w:val="GlossEng2ptafter"/>
            </w:pPr>
            <w:r w:rsidRPr="005F70FB">
              <w:t>check</w:t>
            </w:r>
          </w:p>
        </w:tc>
        <w:tc>
          <w:tcPr>
            <w:tcW w:w="812" w:type="dxa"/>
            <w:gridSpan w:val="5"/>
            <w:shd w:val="clear" w:color="auto" w:fill="auto"/>
          </w:tcPr>
          <w:p w14:paraId="593E7CD8" w14:textId="77777777" w:rsidR="00133AF5" w:rsidRPr="005F70FB" w:rsidRDefault="00133AF5" w:rsidP="00E74266">
            <w:pPr>
              <w:pStyle w:val="GlossEng2ptafter"/>
            </w:pPr>
            <w:r w:rsidRPr="005F70FB">
              <w:t>finish</w:t>
            </w:r>
          </w:p>
        </w:tc>
        <w:tc>
          <w:tcPr>
            <w:tcW w:w="773" w:type="dxa"/>
            <w:gridSpan w:val="4"/>
            <w:shd w:val="clear" w:color="auto" w:fill="auto"/>
          </w:tcPr>
          <w:p w14:paraId="4D48552B" w14:textId="77777777" w:rsidR="00133AF5" w:rsidRPr="005F70FB" w:rsidRDefault="00133AF5" w:rsidP="00E74266">
            <w:pPr>
              <w:pStyle w:val="GlossEng2ptafter"/>
            </w:pPr>
            <w:r w:rsidRPr="005F70FB">
              <w:t>woman</w:t>
            </w:r>
          </w:p>
        </w:tc>
        <w:tc>
          <w:tcPr>
            <w:tcW w:w="668" w:type="dxa"/>
            <w:gridSpan w:val="5"/>
            <w:shd w:val="clear" w:color="auto" w:fill="auto"/>
          </w:tcPr>
          <w:p w14:paraId="6AF81F45" w14:textId="77777777" w:rsidR="00133AF5" w:rsidRPr="005F70FB" w:rsidRDefault="00133AF5" w:rsidP="00E74266">
            <w:pPr>
              <w:pStyle w:val="GlossEng2ptafter"/>
            </w:pPr>
            <w:r w:rsidRPr="005F70FB">
              <w:t>ask</w:t>
            </w:r>
          </w:p>
        </w:tc>
      </w:tr>
      <w:tr w:rsidR="00AC23C4" w:rsidRPr="005F70FB" w14:paraId="3B4E5384" w14:textId="77777777" w:rsidTr="00AC23C4">
        <w:trPr>
          <w:gridAfter w:val="3"/>
          <w:wAfter w:w="256" w:type="dxa"/>
        </w:trPr>
        <w:tc>
          <w:tcPr>
            <w:tcW w:w="708" w:type="dxa"/>
            <w:shd w:val="clear" w:color="auto" w:fill="auto"/>
          </w:tcPr>
          <w:p w14:paraId="3523C6EB" w14:textId="77777777" w:rsidR="00133AF5" w:rsidRPr="005F70FB" w:rsidRDefault="00133AF5" w:rsidP="00E74266">
            <w:pPr>
              <w:pStyle w:val="O0Nwnext"/>
            </w:pPr>
          </w:p>
        </w:tc>
        <w:tc>
          <w:tcPr>
            <w:tcW w:w="775" w:type="dxa"/>
            <w:gridSpan w:val="3"/>
            <w:shd w:val="clear" w:color="auto" w:fill="auto"/>
          </w:tcPr>
          <w:p w14:paraId="3892E5F6" w14:textId="77777777" w:rsidR="00133AF5" w:rsidRPr="005F70FB" w:rsidRDefault="00133AF5" w:rsidP="00E74266">
            <w:pPr>
              <w:pStyle w:val="Text"/>
            </w:pPr>
            <w:r w:rsidRPr="005F70FB">
              <w:t>ini</w:t>
            </w:r>
          </w:p>
        </w:tc>
        <w:tc>
          <w:tcPr>
            <w:tcW w:w="594" w:type="dxa"/>
            <w:gridSpan w:val="2"/>
            <w:shd w:val="clear" w:color="auto" w:fill="auto"/>
          </w:tcPr>
          <w:p w14:paraId="768CD7DE" w14:textId="77777777" w:rsidR="00133AF5" w:rsidRPr="005F70FB" w:rsidRDefault="00133AF5" w:rsidP="00E74266">
            <w:pPr>
              <w:pStyle w:val="Text"/>
            </w:pPr>
            <w:r w:rsidRPr="005F70FB">
              <w:t>siapa</w:t>
            </w:r>
          </w:p>
        </w:tc>
        <w:tc>
          <w:tcPr>
            <w:tcW w:w="762" w:type="dxa"/>
            <w:gridSpan w:val="5"/>
            <w:shd w:val="clear" w:color="auto" w:fill="auto"/>
          </w:tcPr>
          <w:p w14:paraId="1442671F" w14:textId="77777777" w:rsidR="00133AF5" w:rsidRPr="005F70FB" w:rsidRDefault="00133AF5" w:rsidP="00E74266">
            <w:pPr>
              <w:pStyle w:val="Text"/>
            </w:pPr>
            <w:r w:rsidRPr="005F70FB">
              <w:t>punya?</w:t>
            </w:r>
          </w:p>
        </w:tc>
        <w:tc>
          <w:tcPr>
            <w:tcW w:w="489" w:type="dxa"/>
            <w:gridSpan w:val="2"/>
            <w:shd w:val="clear" w:color="auto" w:fill="auto"/>
          </w:tcPr>
          <w:p w14:paraId="527AD352" w14:textId="77777777" w:rsidR="00133AF5" w:rsidRPr="005F70FB" w:rsidRDefault="00133AF5" w:rsidP="00E74266">
            <w:pPr>
              <w:pStyle w:val="Text"/>
            </w:pPr>
            <w:r w:rsidRPr="005F70FB">
              <w:t>de</w:t>
            </w:r>
          </w:p>
        </w:tc>
        <w:tc>
          <w:tcPr>
            <w:tcW w:w="734" w:type="dxa"/>
            <w:gridSpan w:val="6"/>
            <w:shd w:val="clear" w:color="auto" w:fill="auto"/>
          </w:tcPr>
          <w:p w14:paraId="4D09E06F" w14:textId="77777777" w:rsidR="00133AF5" w:rsidRPr="005F70FB" w:rsidRDefault="00133AF5" w:rsidP="00E74266">
            <w:pPr>
              <w:pStyle w:val="Text"/>
            </w:pPr>
            <w:r w:rsidRPr="005F70FB">
              <w:t>bilang,</w:t>
            </w:r>
          </w:p>
        </w:tc>
        <w:tc>
          <w:tcPr>
            <w:tcW w:w="773" w:type="dxa"/>
            <w:gridSpan w:val="3"/>
            <w:shd w:val="clear" w:color="auto" w:fill="auto"/>
          </w:tcPr>
          <w:p w14:paraId="0EF3CE88" w14:textId="77777777" w:rsidR="00133AF5" w:rsidRPr="005F70FB" w:rsidRDefault="00133AF5" w:rsidP="00E74266">
            <w:pPr>
              <w:pStyle w:val="Text"/>
            </w:pPr>
            <w:r w:rsidRPr="005F70FB">
              <w:t>ibu,</w:t>
            </w:r>
          </w:p>
        </w:tc>
        <w:tc>
          <w:tcPr>
            <w:tcW w:w="489" w:type="dxa"/>
            <w:gridSpan w:val="3"/>
            <w:shd w:val="clear" w:color="auto" w:fill="auto"/>
          </w:tcPr>
          <w:p w14:paraId="3A46E078" w14:textId="77777777" w:rsidR="00133AF5" w:rsidRPr="005F70FB" w:rsidRDefault="00133AF5" w:rsidP="00E74266">
            <w:pPr>
              <w:pStyle w:val="Text"/>
            </w:pPr>
            <w:r w:rsidRPr="005F70FB">
              <w:t>sa</w:t>
            </w:r>
          </w:p>
        </w:tc>
        <w:tc>
          <w:tcPr>
            <w:tcW w:w="723" w:type="dxa"/>
            <w:gridSpan w:val="4"/>
            <w:shd w:val="clear" w:color="auto" w:fill="auto"/>
          </w:tcPr>
          <w:p w14:paraId="4C1E23C0" w14:textId="77777777" w:rsidR="00133AF5" w:rsidRPr="005F70FB" w:rsidRDefault="00133AF5" w:rsidP="00E74266">
            <w:pPr>
              <w:pStyle w:val="Text"/>
            </w:pPr>
            <w:r w:rsidRPr="005F70FB">
              <w:t>punya,</w:t>
            </w:r>
          </w:p>
        </w:tc>
      </w:tr>
      <w:tr w:rsidR="00AC23C4" w:rsidRPr="005F70FB" w14:paraId="1F64E285" w14:textId="77777777" w:rsidTr="00AC23C4">
        <w:trPr>
          <w:gridAfter w:val="3"/>
          <w:wAfter w:w="256" w:type="dxa"/>
        </w:trPr>
        <w:tc>
          <w:tcPr>
            <w:tcW w:w="708" w:type="dxa"/>
            <w:shd w:val="clear" w:color="auto" w:fill="auto"/>
          </w:tcPr>
          <w:p w14:paraId="46E6D5D4" w14:textId="77777777" w:rsidR="00133AF5" w:rsidRPr="005F70FB" w:rsidRDefault="00133AF5" w:rsidP="00E74266">
            <w:pPr>
              <w:pStyle w:val="GlossEng2ptafter"/>
            </w:pPr>
          </w:p>
        </w:tc>
        <w:tc>
          <w:tcPr>
            <w:tcW w:w="775" w:type="dxa"/>
            <w:gridSpan w:val="3"/>
            <w:shd w:val="clear" w:color="auto" w:fill="auto"/>
          </w:tcPr>
          <w:p w14:paraId="20A60EEB" w14:textId="77777777" w:rsidR="00133AF5" w:rsidRPr="005F70FB" w:rsidRDefault="00133AF5" w:rsidP="00E74266">
            <w:pPr>
              <w:pStyle w:val="GlossEng2ptafter"/>
            </w:pPr>
            <w:r w:rsidRPr="005F70FB">
              <w:rPr>
                <w:rStyle w:val="ChSmallCaps"/>
              </w:rPr>
              <w:t>d.prox</w:t>
            </w:r>
          </w:p>
        </w:tc>
        <w:tc>
          <w:tcPr>
            <w:tcW w:w="594" w:type="dxa"/>
            <w:gridSpan w:val="2"/>
            <w:shd w:val="clear" w:color="auto" w:fill="auto"/>
          </w:tcPr>
          <w:p w14:paraId="1D970C3D" w14:textId="77777777" w:rsidR="00133AF5" w:rsidRPr="005F70FB" w:rsidRDefault="00133AF5" w:rsidP="00E74266">
            <w:pPr>
              <w:pStyle w:val="GlossEng2ptafter"/>
            </w:pPr>
            <w:r w:rsidRPr="005F70FB">
              <w:t>who</w:t>
            </w:r>
          </w:p>
        </w:tc>
        <w:tc>
          <w:tcPr>
            <w:tcW w:w="762" w:type="dxa"/>
            <w:gridSpan w:val="5"/>
            <w:shd w:val="clear" w:color="auto" w:fill="auto"/>
          </w:tcPr>
          <w:p w14:paraId="46BD42D9" w14:textId="77777777" w:rsidR="00133AF5" w:rsidRPr="005F70FB" w:rsidRDefault="00133AF5" w:rsidP="00E74266">
            <w:pPr>
              <w:pStyle w:val="GlossEng2ptafter"/>
            </w:pPr>
            <w:r w:rsidRPr="005F70FB">
              <w:rPr>
                <w:rStyle w:val="ChSmallCaps"/>
              </w:rPr>
              <w:t>poss</w:t>
            </w:r>
          </w:p>
        </w:tc>
        <w:tc>
          <w:tcPr>
            <w:tcW w:w="489" w:type="dxa"/>
            <w:gridSpan w:val="2"/>
            <w:shd w:val="clear" w:color="auto" w:fill="auto"/>
          </w:tcPr>
          <w:p w14:paraId="65BA4BA2" w14:textId="77777777" w:rsidR="00133AF5" w:rsidRPr="005F70FB" w:rsidRDefault="00133AF5" w:rsidP="00E74266">
            <w:pPr>
              <w:pStyle w:val="GlossEng2ptafter"/>
            </w:pPr>
            <w:r w:rsidRPr="005F70FB">
              <w:rPr>
                <w:rStyle w:val="ChSmallCaps"/>
              </w:rPr>
              <w:t>3sg</w:t>
            </w:r>
          </w:p>
        </w:tc>
        <w:tc>
          <w:tcPr>
            <w:tcW w:w="734" w:type="dxa"/>
            <w:gridSpan w:val="6"/>
            <w:shd w:val="clear" w:color="auto" w:fill="auto"/>
          </w:tcPr>
          <w:p w14:paraId="36F466A9" w14:textId="77777777" w:rsidR="00133AF5" w:rsidRPr="005F70FB" w:rsidRDefault="00133AF5" w:rsidP="00E74266">
            <w:pPr>
              <w:pStyle w:val="GlossEng2ptafter"/>
            </w:pPr>
            <w:r w:rsidRPr="005F70FB">
              <w:t>say</w:t>
            </w:r>
          </w:p>
        </w:tc>
        <w:tc>
          <w:tcPr>
            <w:tcW w:w="773" w:type="dxa"/>
            <w:gridSpan w:val="3"/>
            <w:shd w:val="clear" w:color="auto" w:fill="auto"/>
          </w:tcPr>
          <w:p w14:paraId="59132EF2" w14:textId="77777777" w:rsidR="00133AF5" w:rsidRPr="005F70FB" w:rsidRDefault="00133AF5" w:rsidP="00E74266">
            <w:pPr>
              <w:pStyle w:val="GlossEng2ptafter"/>
            </w:pPr>
            <w:r w:rsidRPr="005F70FB">
              <w:t>woman</w:t>
            </w:r>
          </w:p>
        </w:tc>
        <w:tc>
          <w:tcPr>
            <w:tcW w:w="489" w:type="dxa"/>
            <w:gridSpan w:val="3"/>
            <w:shd w:val="clear" w:color="auto" w:fill="auto"/>
          </w:tcPr>
          <w:p w14:paraId="4FFCD3AD" w14:textId="77777777" w:rsidR="00133AF5" w:rsidRPr="005F70FB" w:rsidRDefault="00133AF5" w:rsidP="00E74266">
            <w:pPr>
              <w:pStyle w:val="GlossEng2ptafter"/>
            </w:pPr>
            <w:r w:rsidRPr="005F70FB">
              <w:rPr>
                <w:rStyle w:val="ChSmallCaps"/>
              </w:rPr>
              <w:t>1sg</w:t>
            </w:r>
          </w:p>
        </w:tc>
        <w:tc>
          <w:tcPr>
            <w:tcW w:w="723" w:type="dxa"/>
            <w:gridSpan w:val="4"/>
            <w:shd w:val="clear" w:color="auto" w:fill="auto"/>
          </w:tcPr>
          <w:p w14:paraId="315184EA" w14:textId="77777777" w:rsidR="00133AF5" w:rsidRPr="005F70FB" w:rsidRDefault="00133AF5" w:rsidP="00E74266">
            <w:pPr>
              <w:pStyle w:val="GlossEng2ptafter"/>
            </w:pPr>
            <w:r w:rsidRPr="005F70FB">
              <w:rPr>
                <w:rStyle w:val="ChSmallCaps"/>
              </w:rPr>
              <w:t>poss</w:t>
            </w:r>
          </w:p>
        </w:tc>
      </w:tr>
      <w:tr w:rsidR="00AC23C4" w:rsidRPr="005F70FB" w14:paraId="1AFC8010" w14:textId="77777777" w:rsidTr="00AC23C4">
        <w:trPr>
          <w:gridAfter w:val="1"/>
          <w:wAfter w:w="107" w:type="dxa"/>
        </w:trPr>
        <w:tc>
          <w:tcPr>
            <w:tcW w:w="708" w:type="dxa"/>
            <w:shd w:val="clear" w:color="auto" w:fill="auto"/>
          </w:tcPr>
          <w:p w14:paraId="7C52D62A" w14:textId="77777777" w:rsidR="00133AF5" w:rsidRPr="005F70FB" w:rsidRDefault="00133AF5" w:rsidP="00E74266">
            <w:pPr>
              <w:pStyle w:val="O0Nwnext"/>
            </w:pPr>
          </w:p>
        </w:tc>
        <w:tc>
          <w:tcPr>
            <w:tcW w:w="488" w:type="dxa"/>
            <w:shd w:val="clear" w:color="auto" w:fill="auto"/>
          </w:tcPr>
          <w:p w14:paraId="10EEFEE6" w14:textId="77777777" w:rsidR="00133AF5" w:rsidRPr="005F70FB" w:rsidRDefault="00133AF5" w:rsidP="00E74266">
            <w:pPr>
              <w:pStyle w:val="Text"/>
            </w:pPr>
            <w:r w:rsidRPr="005F70FB">
              <w:t>de</w:t>
            </w:r>
          </w:p>
        </w:tc>
        <w:tc>
          <w:tcPr>
            <w:tcW w:w="668" w:type="dxa"/>
            <w:gridSpan w:val="3"/>
            <w:shd w:val="clear" w:color="auto" w:fill="auto"/>
          </w:tcPr>
          <w:p w14:paraId="3BB577ED" w14:textId="77777777" w:rsidR="00133AF5" w:rsidRPr="005F70FB" w:rsidRDefault="00133AF5" w:rsidP="00E74266">
            <w:pPr>
              <w:pStyle w:val="Text"/>
            </w:pPr>
            <w:r w:rsidRPr="005F70FB">
              <w:t>tanya,</w:t>
            </w:r>
          </w:p>
        </w:tc>
        <w:tc>
          <w:tcPr>
            <w:tcW w:w="551" w:type="dxa"/>
            <w:gridSpan w:val="3"/>
            <w:shd w:val="clear" w:color="auto" w:fill="auto"/>
          </w:tcPr>
          <w:p w14:paraId="3BC685AE" w14:textId="77777777" w:rsidR="00133AF5" w:rsidRPr="005F70FB" w:rsidRDefault="00133AF5" w:rsidP="00E74266">
            <w:pPr>
              <w:pStyle w:val="Text"/>
            </w:pPr>
            <w:r w:rsidRPr="005F70FB">
              <w:t>pace</w:t>
            </w:r>
          </w:p>
        </w:tc>
        <w:tc>
          <w:tcPr>
            <w:tcW w:w="840" w:type="dxa"/>
            <w:gridSpan w:val="4"/>
            <w:shd w:val="clear" w:color="auto" w:fill="auto"/>
          </w:tcPr>
          <w:p w14:paraId="4A034219" w14:textId="77777777" w:rsidR="00133AF5" w:rsidRPr="005F70FB" w:rsidRDefault="00133AF5" w:rsidP="00E74266">
            <w:pPr>
              <w:pStyle w:val="Text"/>
            </w:pPr>
            <w:r w:rsidRPr="005F70FB">
              <w:t>maju</w:t>
            </w:r>
          </w:p>
        </w:tc>
        <w:tc>
          <w:tcPr>
            <w:tcW w:w="373" w:type="dxa"/>
            <w:gridSpan w:val="4"/>
            <w:shd w:val="clear" w:color="auto" w:fill="auto"/>
          </w:tcPr>
          <w:p w14:paraId="7A0B8368" w14:textId="77777777" w:rsidR="00133AF5" w:rsidRPr="005F70FB" w:rsidRDefault="00133AF5" w:rsidP="00E74266">
            <w:pPr>
              <w:pStyle w:val="Text"/>
            </w:pPr>
            <w:r w:rsidRPr="005F70FB">
              <w:t>ke</w:t>
            </w:r>
          </w:p>
        </w:tc>
        <w:tc>
          <w:tcPr>
            <w:tcW w:w="688" w:type="dxa"/>
            <w:gridSpan w:val="4"/>
            <w:shd w:val="clear" w:color="auto" w:fill="auto"/>
          </w:tcPr>
          <w:p w14:paraId="26BD342E" w14:textId="77777777" w:rsidR="00133AF5" w:rsidRPr="005F70FB" w:rsidRDefault="00133AF5" w:rsidP="00E74266">
            <w:pPr>
              <w:pStyle w:val="Text"/>
            </w:pPr>
            <w:r w:rsidRPr="005F70FB">
              <w:t>sana,</w:t>
            </w:r>
          </w:p>
        </w:tc>
        <w:tc>
          <w:tcPr>
            <w:tcW w:w="773" w:type="dxa"/>
            <w:gridSpan w:val="4"/>
            <w:shd w:val="clear" w:color="auto" w:fill="auto"/>
          </w:tcPr>
          <w:p w14:paraId="438784E1" w14:textId="77777777" w:rsidR="00133AF5" w:rsidRPr="005F70FB" w:rsidRDefault="00133AF5" w:rsidP="00E74266">
            <w:pPr>
              <w:pStyle w:val="Text"/>
            </w:pPr>
            <w:r w:rsidRPr="005F70FB">
              <w:t>ibu</w:t>
            </w:r>
          </w:p>
        </w:tc>
        <w:tc>
          <w:tcPr>
            <w:tcW w:w="618" w:type="dxa"/>
            <w:gridSpan w:val="4"/>
            <w:shd w:val="clear" w:color="auto" w:fill="auto"/>
          </w:tcPr>
          <w:p w14:paraId="4101801C" w14:textId="77777777" w:rsidR="00133AF5" w:rsidRPr="005F70FB" w:rsidRDefault="00133AF5" w:rsidP="00E74266">
            <w:pPr>
              <w:pStyle w:val="Text"/>
            </w:pPr>
            <w:r w:rsidRPr="005F70FB">
              <w:t>tanya</w:t>
            </w:r>
          </w:p>
        </w:tc>
        <w:tc>
          <w:tcPr>
            <w:tcW w:w="489" w:type="dxa"/>
            <w:gridSpan w:val="3"/>
            <w:shd w:val="clear" w:color="auto" w:fill="auto"/>
          </w:tcPr>
          <w:p w14:paraId="719C79E0" w14:textId="77777777" w:rsidR="00133AF5" w:rsidRPr="005F70FB" w:rsidRDefault="00133AF5" w:rsidP="00E74266">
            <w:pPr>
              <w:pStyle w:val="Text"/>
            </w:pPr>
            <w:r w:rsidRPr="005F70FB">
              <w:t>dia,</w:t>
            </w:r>
          </w:p>
        </w:tc>
      </w:tr>
      <w:tr w:rsidR="00AC23C4" w:rsidRPr="005F70FB" w14:paraId="5E00DF7A" w14:textId="77777777" w:rsidTr="00AC23C4">
        <w:trPr>
          <w:gridAfter w:val="1"/>
          <w:wAfter w:w="107" w:type="dxa"/>
        </w:trPr>
        <w:tc>
          <w:tcPr>
            <w:tcW w:w="708" w:type="dxa"/>
            <w:shd w:val="clear" w:color="auto" w:fill="auto"/>
          </w:tcPr>
          <w:p w14:paraId="63C998B0" w14:textId="77777777" w:rsidR="00133AF5" w:rsidRPr="005F70FB" w:rsidRDefault="00133AF5" w:rsidP="00E74266">
            <w:pPr>
              <w:pStyle w:val="GlossEng2ptafter"/>
            </w:pPr>
          </w:p>
        </w:tc>
        <w:tc>
          <w:tcPr>
            <w:tcW w:w="488" w:type="dxa"/>
            <w:shd w:val="clear" w:color="auto" w:fill="auto"/>
          </w:tcPr>
          <w:p w14:paraId="47F37E97" w14:textId="77777777" w:rsidR="00133AF5" w:rsidRPr="005F70FB" w:rsidRDefault="00133AF5" w:rsidP="00E74266">
            <w:pPr>
              <w:pStyle w:val="GlossEng2ptafter"/>
            </w:pPr>
            <w:r w:rsidRPr="005F70FB">
              <w:rPr>
                <w:rStyle w:val="ChSmallCaps"/>
              </w:rPr>
              <w:t>3sg</w:t>
            </w:r>
          </w:p>
        </w:tc>
        <w:tc>
          <w:tcPr>
            <w:tcW w:w="668" w:type="dxa"/>
            <w:gridSpan w:val="3"/>
            <w:shd w:val="clear" w:color="auto" w:fill="auto"/>
          </w:tcPr>
          <w:p w14:paraId="634C3AD9" w14:textId="77777777" w:rsidR="00133AF5" w:rsidRPr="005F70FB" w:rsidRDefault="00133AF5" w:rsidP="00E74266">
            <w:pPr>
              <w:pStyle w:val="GlossEng2ptafter"/>
            </w:pPr>
            <w:r w:rsidRPr="005F70FB">
              <w:t>ask</w:t>
            </w:r>
          </w:p>
        </w:tc>
        <w:tc>
          <w:tcPr>
            <w:tcW w:w="551" w:type="dxa"/>
            <w:gridSpan w:val="3"/>
            <w:shd w:val="clear" w:color="auto" w:fill="auto"/>
          </w:tcPr>
          <w:p w14:paraId="7E7A886B" w14:textId="77777777" w:rsidR="00133AF5" w:rsidRPr="005F70FB" w:rsidRDefault="00133AF5" w:rsidP="00E74266">
            <w:pPr>
              <w:pStyle w:val="GlossEng2ptafter"/>
            </w:pPr>
            <w:r w:rsidRPr="005F70FB">
              <w:t>man</w:t>
            </w:r>
          </w:p>
        </w:tc>
        <w:tc>
          <w:tcPr>
            <w:tcW w:w="840" w:type="dxa"/>
            <w:gridSpan w:val="4"/>
            <w:shd w:val="clear" w:color="auto" w:fill="auto"/>
          </w:tcPr>
          <w:p w14:paraId="3DD07F29" w14:textId="77777777" w:rsidR="00133AF5" w:rsidRPr="005F70FB" w:rsidRDefault="00133AF5" w:rsidP="00E74266">
            <w:pPr>
              <w:pStyle w:val="GlossEng2ptafter"/>
            </w:pPr>
            <w:r w:rsidRPr="005F70FB">
              <w:t>advance</w:t>
            </w:r>
          </w:p>
        </w:tc>
        <w:tc>
          <w:tcPr>
            <w:tcW w:w="373" w:type="dxa"/>
            <w:gridSpan w:val="4"/>
            <w:shd w:val="clear" w:color="auto" w:fill="auto"/>
          </w:tcPr>
          <w:p w14:paraId="02AB1F57" w14:textId="77777777" w:rsidR="00133AF5" w:rsidRPr="005F70FB" w:rsidRDefault="00133AF5" w:rsidP="00E74266">
            <w:pPr>
              <w:pStyle w:val="GlossEng2ptafter"/>
            </w:pPr>
            <w:r w:rsidRPr="005F70FB">
              <w:t>to</w:t>
            </w:r>
          </w:p>
        </w:tc>
        <w:tc>
          <w:tcPr>
            <w:tcW w:w="688" w:type="dxa"/>
            <w:gridSpan w:val="4"/>
            <w:shd w:val="clear" w:color="auto" w:fill="auto"/>
          </w:tcPr>
          <w:p w14:paraId="79DDFF1B" w14:textId="77777777" w:rsidR="00133AF5" w:rsidRPr="005F70FB" w:rsidRDefault="00133AF5" w:rsidP="00E74266">
            <w:pPr>
              <w:pStyle w:val="GlossEng2ptafter"/>
            </w:pPr>
            <w:r w:rsidRPr="005F70FB">
              <w:rPr>
                <w:rStyle w:val="ChSmallCaps"/>
              </w:rPr>
              <w:t>l.dist</w:t>
            </w:r>
          </w:p>
        </w:tc>
        <w:tc>
          <w:tcPr>
            <w:tcW w:w="773" w:type="dxa"/>
            <w:gridSpan w:val="4"/>
            <w:shd w:val="clear" w:color="auto" w:fill="auto"/>
          </w:tcPr>
          <w:p w14:paraId="549098FC" w14:textId="77777777" w:rsidR="00133AF5" w:rsidRPr="005F70FB" w:rsidRDefault="00133AF5" w:rsidP="00E74266">
            <w:pPr>
              <w:pStyle w:val="GlossEng2ptafter"/>
            </w:pPr>
            <w:r w:rsidRPr="005F70FB">
              <w:t>woman</w:t>
            </w:r>
          </w:p>
        </w:tc>
        <w:tc>
          <w:tcPr>
            <w:tcW w:w="618" w:type="dxa"/>
            <w:gridSpan w:val="4"/>
            <w:shd w:val="clear" w:color="auto" w:fill="auto"/>
          </w:tcPr>
          <w:p w14:paraId="4A49D4C9" w14:textId="77777777" w:rsidR="00133AF5" w:rsidRPr="005F70FB" w:rsidRDefault="00133AF5" w:rsidP="00E74266">
            <w:pPr>
              <w:pStyle w:val="GlossEng2ptafter"/>
            </w:pPr>
            <w:r w:rsidRPr="005F70FB">
              <w:t>ask</w:t>
            </w:r>
          </w:p>
        </w:tc>
        <w:tc>
          <w:tcPr>
            <w:tcW w:w="489" w:type="dxa"/>
            <w:gridSpan w:val="3"/>
            <w:shd w:val="clear" w:color="auto" w:fill="auto"/>
          </w:tcPr>
          <w:p w14:paraId="0D7509AD" w14:textId="77777777" w:rsidR="00133AF5" w:rsidRPr="005F70FB" w:rsidRDefault="00133AF5" w:rsidP="00E74266">
            <w:pPr>
              <w:pStyle w:val="GlossEng2ptafter"/>
            </w:pPr>
            <w:r w:rsidRPr="005F70FB">
              <w:rPr>
                <w:rStyle w:val="ChSmallCaps"/>
              </w:rPr>
              <w:t>3sg</w:t>
            </w:r>
          </w:p>
        </w:tc>
      </w:tr>
      <w:tr w:rsidR="00AC23C4" w:rsidRPr="005F70FB" w14:paraId="4AC7D4E9" w14:textId="77777777" w:rsidTr="00AC23C4">
        <w:trPr>
          <w:gridAfter w:val="2"/>
          <w:wAfter w:w="180" w:type="dxa"/>
        </w:trPr>
        <w:tc>
          <w:tcPr>
            <w:tcW w:w="709" w:type="dxa"/>
            <w:shd w:val="clear" w:color="auto" w:fill="auto"/>
          </w:tcPr>
          <w:p w14:paraId="628A3CE9" w14:textId="77777777" w:rsidR="00133AF5" w:rsidRPr="005F70FB" w:rsidRDefault="00133AF5" w:rsidP="00E74266">
            <w:pPr>
              <w:pStyle w:val="O0Nwnext"/>
            </w:pPr>
          </w:p>
        </w:tc>
        <w:tc>
          <w:tcPr>
            <w:tcW w:w="662" w:type="dxa"/>
            <w:gridSpan w:val="2"/>
            <w:shd w:val="clear" w:color="auto" w:fill="auto"/>
          </w:tcPr>
          <w:p w14:paraId="6C4F9E91" w14:textId="77777777" w:rsidR="00133AF5" w:rsidRPr="005F70FB" w:rsidRDefault="00133AF5" w:rsidP="00E74266">
            <w:pPr>
              <w:pStyle w:val="Text"/>
            </w:pPr>
            <w:r w:rsidRPr="005F70FB">
              <w:t>knapa</w:t>
            </w:r>
          </w:p>
        </w:tc>
        <w:tc>
          <w:tcPr>
            <w:tcW w:w="489" w:type="dxa"/>
            <w:gridSpan w:val="2"/>
            <w:shd w:val="clear" w:color="auto" w:fill="auto"/>
          </w:tcPr>
          <w:p w14:paraId="45831E68" w14:textId="77777777" w:rsidR="00133AF5" w:rsidRPr="005F70FB" w:rsidRDefault="00133AF5" w:rsidP="00E74266">
            <w:pPr>
              <w:pStyle w:val="Text"/>
            </w:pPr>
            <w:r w:rsidRPr="005F70FB">
              <w:t>ko</w:t>
            </w:r>
          </w:p>
        </w:tc>
        <w:tc>
          <w:tcPr>
            <w:tcW w:w="784" w:type="dxa"/>
            <w:gridSpan w:val="5"/>
            <w:shd w:val="clear" w:color="auto" w:fill="auto"/>
          </w:tcPr>
          <w:p w14:paraId="52324DD4" w14:textId="77777777" w:rsidR="00133AF5" w:rsidRPr="005F70FB" w:rsidRDefault="00133AF5" w:rsidP="00E74266">
            <w:pPr>
              <w:pStyle w:val="Text"/>
            </w:pPr>
            <w:r w:rsidRPr="005F70FB">
              <w:t>gambar</w:t>
            </w:r>
          </w:p>
        </w:tc>
        <w:tc>
          <w:tcPr>
            <w:tcW w:w="829" w:type="dxa"/>
            <w:gridSpan w:val="5"/>
            <w:shd w:val="clear" w:color="auto" w:fill="auto"/>
          </w:tcPr>
          <w:p w14:paraId="6EE093E2" w14:textId="77777777" w:rsidR="00133AF5" w:rsidRPr="005F70FB" w:rsidRDefault="00133AF5" w:rsidP="00E74266">
            <w:pPr>
              <w:pStyle w:val="Text"/>
            </w:pPr>
            <w:r w:rsidRPr="005F70FB">
              <w:t>monyet</w:t>
            </w:r>
          </w:p>
        </w:tc>
        <w:tc>
          <w:tcPr>
            <w:tcW w:w="360" w:type="dxa"/>
            <w:gridSpan w:val="2"/>
            <w:shd w:val="clear" w:color="auto" w:fill="auto"/>
          </w:tcPr>
          <w:p w14:paraId="38962516" w14:textId="77777777" w:rsidR="00133AF5" w:rsidRPr="005F70FB" w:rsidRDefault="00133AF5" w:rsidP="00E74266">
            <w:pPr>
              <w:pStyle w:val="Text"/>
            </w:pPr>
            <w:r w:rsidRPr="005F70FB">
              <w:t>di</w:t>
            </w:r>
          </w:p>
        </w:tc>
        <w:tc>
          <w:tcPr>
            <w:tcW w:w="751" w:type="dxa"/>
            <w:gridSpan w:val="4"/>
            <w:shd w:val="clear" w:color="auto" w:fill="auto"/>
          </w:tcPr>
          <w:p w14:paraId="73198AB1" w14:textId="77777777" w:rsidR="00133AF5" w:rsidRPr="005F70FB" w:rsidRDefault="00133AF5" w:rsidP="00E74266">
            <w:pPr>
              <w:pStyle w:val="Text"/>
            </w:pPr>
            <w:r w:rsidRPr="005F70FB">
              <w:t>bawa</w:t>
            </w:r>
          </w:p>
        </w:tc>
        <w:tc>
          <w:tcPr>
            <w:tcW w:w="784" w:type="dxa"/>
            <w:gridSpan w:val="5"/>
            <w:shd w:val="clear" w:color="auto" w:fill="auto"/>
          </w:tcPr>
          <w:p w14:paraId="35EA9001" w14:textId="77777777" w:rsidR="00133AF5" w:rsidRPr="005F70FB" w:rsidRDefault="00133AF5" w:rsidP="00E74266">
            <w:pPr>
              <w:pStyle w:val="Text"/>
            </w:pPr>
            <w:r w:rsidRPr="005F70FB">
              <w:t>pohong</w:t>
            </w:r>
          </w:p>
        </w:tc>
        <w:tc>
          <w:tcPr>
            <w:tcW w:w="751" w:type="dxa"/>
            <w:gridSpan w:val="4"/>
            <w:shd w:val="clear" w:color="auto" w:fill="auto"/>
          </w:tcPr>
          <w:p w14:paraId="02A338D4" w14:textId="77777777" w:rsidR="00133AF5" w:rsidRPr="005F70FB" w:rsidRDefault="00133AF5" w:rsidP="00E74266">
            <w:pPr>
              <w:pStyle w:val="Text"/>
            </w:pPr>
            <w:r w:rsidRPr="005F70FB">
              <w:t>pisang?</w:t>
            </w:r>
          </w:p>
        </w:tc>
      </w:tr>
      <w:tr w:rsidR="00AC23C4" w:rsidRPr="005F70FB" w14:paraId="65B8072A" w14:textId="77777777" w:rsidTr="00AC23C4">
        <w:trPr>
          <w:gridAfter w:val="2"/>
          <w:wAfter w:w="180" w:type="dxa"/>
        </w:trPr>
        <w:tc>
          <w:tcPr>
            <w:tcW w:w="709" w:type="dxa"/>
            <w:shd w:val="clear" w:color="auto" w:fill="auto"/>
          </w:tcPr>
          <w:p w14:paraId="6F3FDBD1" w14:textId="77777777" w:rsidR="00133AF5" w:rsidRPr="005F70FB" w:rsidRDefault="00133AF5" w:rsidP="00E74266">
            <w:pPr>
              <w:pStyle w:val="GlossEng"/>
            </w:pPr>
          </w:p>
        </w:tc>
        <w:tc>
          <w:tcPr>
            <w:tcW w:w="662" w:type="dxa"/>
            <w:gridSpan w:val="2"/>
            <w:shd w:val="clear" w:color="auto" w:fill="auto"/>
          </w:tcPr>
          <w:p w14:paraId="7FE0C45A" w14:textId="77777777" w:rsidR="00133AF5" w:rsidRPr="005F70FB" w:rsidRDefault="00133AF5" w:rsidP="00E74266">
            <w:pPr>
              <w:pStyle w:val="GlossEng"/>
            </w:pPr>
            <w:r w:rsidRPr="005F70FB">
              <w:t>why</w:t>
            </w:r>
          </w:p>
        </w:tc>
        <w:tc>
          <w:tcPr>
            <w:tcW w:w="489" w:type="dxa"/>
            <w:gridSpan w:val="2"/>
            <w:shd w:val="clear" w:color="auto" w:fill="auto"/>
          </w:tcPr>
          <w:p w14:paraId="6CD9B265" w14:textId="77777777" w:rsidR="00133AF5" w:rsidRPr="005F70FB" w:rsidRDefault="00133AF5" w:rsidP="00E74266">
            <w:pPr>
              <w:pStyle w:val="GlossEng"/>
            </w:pPr>
            <w:r w:rsidRPr="005F70FB">
              <w:rPr>
                <w:rStyle w:val="ChSmallCaps"/>
              </w:rPr>
              <w:t>2sg</w:t>
            </w:r>
          </w:p>
        </w:tc>
        <w:tc>
          <w:tcPr>
            <w:tcW w:w="784" w:type="dxa"/>
            <w:gridSpan w:val="5"/>
            <w:shd w:val="clear" w:color="auto" w:fill="auto"/>
          </w:tcPr>
          <w:p w14:paraId="769DB6B6" w14:textId="77777777" w:rsidR="00133AF5" w:rsidRPr="005F70FB" w:rsidRDefault="00133AF5" w:rsidP="00E74266">
            <w:pPr>
              <w:pStyle w:val="GlossEng"/>
            </w:pPr>
            <w:r w:rsidRPr="005F70FB">
              <w:t>draw</w:t>
            </w:r>
          </w:p>
        </w:tc>
        <w:tc>
          <w:tcPr>
            <w:tcW w:w="829" w:type="dxa"/>
            <w:gridSpan w:val="5"/>
            <w:shd w:val="clear" w:color="auto" w:fill="auto"/>
          </w:tcPr>
          <w:p w14:paraId="1B776539" w14:textId="77777777" w:rsidR="00133AF5" w:rsidRPr="005F70FB" w:rsidRDefault="00133AF5" w:rsidP="00E74266">
            <w:pPr>
              <w:pStyle w:val="GlossEng"/>
            </w:pPr>
            <w:r w:rsidRPr="005F70FB">
              <w:t>monkey</w:t>
            </w:r>
          </w:p>
        </w:tc>
        <w:tc>
          <w:tcPr>
            <w:tcW w:w="360" w:type="dxa"/>
            <w:gridSpan w:val="2"/>
            <w:shd w:val="clear" w:color="auto" w:fill="auto"/>
          </w:tcPr>
          <w:p w14:paraId="4E72EDFC" w14:textId="77777777" w:rsidR="00133AF5" w:rsidRPr="005F70FB" w:rsidRDefault="00133AF5" w:rsidP="00E74266">
            <w:pPr>
              <w:pStyle w:val="GlossEng"/>
            </w:pPr>
            <w:r w:rsidRPr="005F70FB">
              <w:t>at</w:t>
            </w:r>
          </w:p>
        </w:tc>
        <w:tc>
          <w:tcPr>
            <w:tcW w:w="751" w:type="dxa"/>
            <w:gridSpan w:val="4"/>
            <w:shd w:val="clear" w:color="auto" w:fill="auto"/>
          </w:tcPr>
          <w:p w14:paraId="2A20B1D1" w14:textId="77777777" w:rsidR="00133AF5" w:rsidRPr="005F70FB" w:rsidRDefault="00133AF5" w:rsidP="00E74266">
            <w:pPr>
              <w:pStyle w:val="GlossEng"/>
            </w:pPr>
            <w:r w:rsidRPr="005F70FB">
              <w:t>bottom</w:t>
            </w:r>
          </w:p>
        </w:tc>
        <w:tc>
          <w:tcPr>
            <w:tcW w:w="784" w:type="dxa"/>
            <w:gridSpan w:val="5"/>
            <w:shd w:val="clear" w:color="auto" w:fill="auto"/>
          </w:tcPr>
          <w:p w14:paraId="43526D87" w14:textId="77777777" w:rsidR="00133AF5" w:rsidRPr="005F70FB" w:rsidRDefault="00133AF5" w:rsidP="00E74266">
            <w:pPr>
              <w:pStyle w:val="GlossEng"/>
            </w:pPr>
            <w:r w:rsidRPr="005F70FB">
              <w:t>tree</w:t>
            </w:r>
          </w:p>
        </w:tc>
        <w:tc>
          <w:tcPr>
            <w:tcW w:w="751" w:type="dxa"/>
            <w:gridSpan w:val="4"/>
            <w:shd w:val="clear" w:color="auto" w:fill="auto"/>
          </w:tcPr>
          <w:p w14:paraId="4C409C46" w14:textId="77777777" w:rsidR="00133AF5" w:rsidRPr="005F70FB" w:rsidRDefault="00133AF5" w:rsidP="00E74266">
            <w:pPr>
              <w:pStyle w:val="GlossEng"/>
            </w:pPr>
            <w:r w:rsidRPr="005F70FB">
              <w:t>banana</w:t>
            </w:r>
          </w:p>
        </w:tc>
      </w:tr>
    </w:tbl>
    <w:p w14:paraId="5FF7B903" w14:textId="5652ECA0" w:rsidR="00133AF5" w:rsidRPr="005F70FB" w:rsidRDefault="00133AF5" w:rsidP="00133AF5">
      <w:pPr>
        <w:pStyle w:val="FreeTranslEng"/>
      </w:pPr>
      <w:r w:rsidRPr="005F70FB">
        <w:t xml:space="preserve">Ms. (Teacher) says, uh, after Ms. (Teacher) has finished checking (the pictures), Ms. (Teacher) asks (them), </w:t>
      </w:r>
      <w:r w:rsidR="00B7093A" w:rsidRPr="005F70FB">
        <w:t>‘</w:t>
      </w:r>
      <w:r w:rsidRPr="005F70FB">
        <w:t>this (picture here), whose is (it)?</w:t>
      </w:r>
      <w:r w:rsidR="00B7093A" w:rsidRPr="005F70FB">
        <w:t>’</w:t>
      </w:r>
      <w:r w:rsidRPr="005F70FB">
        <w:t xml:space="preserve">, he says, </w:t>
      </w:r>
      <w:r w:rsidR="00B7093A" w:rsidRPr="005F70FB">
        <w:t>‘</w:t>
      </w:r>
      <w:r w:rsidRPr="005F70FB">
        <w:t>Madam, (it</w:t>
      </w:r>
      <w:r w:rsidR="00B7093A" w:rsidRPr="005F70FB">
        <w:t>’</w:t>
      </w:r>
      <w:r w:rsidRPr="005F70FB">
        <w:t>s) mine</w:t>
      </w:r>
      <w:r w:rsidR="00B7093A" w:rsidRPr="005F70FB">
        <w:t>’</w:t>
      </w:r>
      <w:r w:rsidRPr="005F70FB">
        <w:t xml:space="preserve">, she asks (him), the guy comes to the front, Ms. (Teacher) asks him, </w:t>
      </w:r>
      <w:r w:rsidR="00B7093A" w:rsidRPr="005F70FB">
        <w:t>‘</w:t>
      </w:r>
      <w:r w:rsidRPr="005F70FB">
        <w:t>why did you draw the monkey under the banana tree?</w:t>
      </w:r>
      <w:r w:rsidR="00B7093A" w:rsidRPr="005F70FB">
        <w:t>’</w:t>
      </w:r>
    </w:p>
    <w:tbl>
      <w:tblPr>
        <w:tblW w:w="0" w:type="auto"/>
        <w:tblCellMar>
          <w:left w:w="42" w:type="dxa"/>
          <w:right w:w="42" w:type="dxa"/>
        </w:tblCellMar>
        <w:tblLook w:val="01E0" w:firstRow="1" w:lastRow="1" w:firstColumn="1" w:lastColumn="1" w:noHBand="0" w:noVBand="0"/>
      </w:tblPr>
      <w:tblGrid>
        <w:gridCol w:w="709"/>
        <w:gridCol w:w="489"/>
        <w:gridCol w:w="217"/>
        <w:gridCol w:w="462"/>
        <w:gridCol w:w="111"/>
        <w:gridCol w:w="590"/>
        <w:gridCol w:w="239"/>
        <w:gridCol w:w="489"/>
        <w:gridCol w:w="45"/>
        <w:gridCol w:w="439"/>
        <w:gridCol w:w="256"/>
        <w:gridCol w:w="317"/>
        <w:gridCol w:w="456"/>
        <w:gridCol w:w="39"/>
        <w:gridCol w:w="479"/>
        <w:gridCol w:w="573"/>
      </w:tblGrid>
      <w:tr w:rsidR="00AC23C4" w:rsidRPr="005F70FB" w14:paraId="7C189FD1" w14:textId="77777777" w:rsidTr="00AC23C4">
        <w:tc>
          <w:tcPr>
            <w:tcW w:w="709" w:type="dxa"/>
            <w:shd w:val="clear" w:color="auto" w:fill="auto"/>
          </w:tcPr>
          <w:p w14:paraId="3D81915D" w14:textId="77777777" w:rsidR="00133AF5" w:rsidRPr="005F70FB" w:rsidRDefault="00133AF5" w:rsidP="00E74266">
            <w:pPr>
              <w:pStyle w:val="O0Nwnext"/>
            </w:pPr>
            <w:r w:rsidRPr="005F70FB">
              <w:t>0005</w:t>
            </w:r>
          </w:p>
        </w:tc>
        <w:tc>
          <w:tcPr>
            <w:tcW w:w="489" w:type="dxa"/>
            <w:shd w:val="clear" w:color="auto" w:fill="auto"/>
          </w:tcPr>
          <w:p w14:paraId="2EB27E7E" w14:textId="77777777" w:rsidR="00133AF5" w:rsidRPr="005F70FB" w:rsidRDefault="00133AF5" w:rsidP="00E74266">
            <w:pPr>
              <w:pStyle w:val="Text"/>
            </w:pPr>
            <w:r w:rsidRPr="005F70FB">
              <w:t>de</w:t>
            </w:r>
          </w:p>
        </w:tc>
        <w:tc>
          <w:tcPr>
            <w:tcW w:w="679" w:type="dxa"/>
            <w:gridSpan w:val="2"/>
            <w:shd w:val="clear" w:color="auto" w:fill="auto"/>
          </w:tcPr>
          <w:p w14:paraId="10AB7C39" w14:textId="77777777" w:rsidR="00133AF5" w:rsidRPr="005F70FB" w:rsidRDefault="00133AF5" w:rsidP="00E74266">
            <w:pPr>
              <w:pStyle w:val="Text"/>
            </w:pPr>
            <w:r w:rsidRPr="005F70FB">
              <w:t>blang,</w:t>
            </w:r>
          </w:p>
        </w:tc>
        <w:tc>
          <w:tcPr>
            <w:tcW w:w="701" w:type="dxa"/>
            <w:gridSpan w:val="2"/>
            <w:shd w:val="clear" w:color="auto" w:fill="auto"/>
          </w:tcPr>
          <w:p w14:paraId="1DC93F05" w14:textId="77777777" w:rsidR="00133AF5" w:rsidRPr="005F70FB" w:rsidRDefault="00133AF5" w:rsidP="00E74266">
            <w:pPr>
              <w:pStyle w:val="Text"/>
            </w:pPr>
            <w:r w:rsidRPr="005F70FB">
              <w:t>adu</w:t>
            </w:r>
          </w:p>
        </w:tc>
        <w:tc>
          <w:tcPr>
            <w:tcW w:w="773" w:type="dxa"/>
            <w:gridSpan w:val="3"/>
            <w:shd w:val="clear" w:color="auto" w:fill="auto"/>
          </w:tcPr>
          <w:p w14:paraId="4C837204" w14:textId="77777777" w:rsidR="00133AF5" w:rsidRPr="005F70FB" w:rsidRDefault="00133AF5" w:rsidP="00E74266">
            <w:pPr>
              <w:pStyle w:val="Text"/>
            </w:pPr>
            <w:r w:rsidRPr="005F70FB">
              <w:t>ibu,</w:t>
            </w:r>
          </w:p>
        </w:tc>
        <w:tc>
          <w:tcPr>
            <w:tcW w:w="695" w:type="dxa"/>
            <w:gridSpan w:val="2"/>
            <w:shd w:val="clear" w:color="auto" w:fill="auto"/>
          </w:tcPr>
          <w:p w14:paraId="69B9DD11" w14:textId="77777777" w:rsidR="00133AF5" w:rsidRPr="005F70FB" w:rsidRDefault="00133AF5" w:rsidP="00E74266">
            <w:pPr>
              <w:pStyle w:val="Text"/>
            </w:pPr>
            <w:r w:rsidRPr="005F70FB">
              <w:t>tadi</w:t>
            </w:r>
          </w:p>
        </w:tc>
        <w:tc>
          <w:tcPr>
            <w:tcW w:w="773" w:type="dxa"/>
            <w:gridSpan w:val="2"/>
            <w:shd w:val="clear" w:color="auto" w:fill="auto"/>
          </w:tcPr>
          <w:p w14:paraId="1A62B84F" w14:textId="77777777" w:rsidR="00133AF5" w:rsidRPr="005F70FB" w:rsidRDefault="00133AF5" w:rsidP="00E74266">
            <w:pPr>
              <w:pStyle w:val="Text"/>
            </w:pPr>
            <w:r w:rsidRPr="005F70FB">
              <w:t>ibu</w:t>
            </w:r>
          </w:p>
        </w:tc>
        <w:tc>
          <w:tcPr>
            <w:tcW w:w="518" w:type="dxa"/>
            <w:gridSpan w:val="2"/>
            <w:shd w:val="clear" w:color="auto" w:fill="auto"/>
          </w:tcPr>
          <w:p w14:paraId="58456E16" w14:textId="77777777" w:rsidR="00133AF5" w:rsidRPr="005F70FB" w:rsidRDefault="00133AF5" w:rsidP="00E74266">
            <w:pPr>
              <w:pStyle w:val="Text"/>
            </w:pPr>
            <w:r w:rsidRPr="005F70FB">
              <w:t>toki</w:t>
            </w:r>
          </w:p>
        </w:tc>
        <w:tc>
          <w:tcPr>
            <w:tcW w:w="573" w:type="dxa"/>
            <w:shd w:val="clear" w:color="auto" w:fill="auto"/>
          </w:tcPr>
          <w:p w14:paraId="7A9D3574" w14:textId="77777777" w:rsidR="00133AF5" w:rsidRPr="005F70FB" w:rsidRDefault="00133AF5" w:rsidP="00E74266">
            <w:pPr>
              <w:pStyle w:val="Text"/>
            </w:pPr>
            <w:r w:rsidRPr="005F70FB">
              <w:t>meja</w:t>
            </w:r>
          </w:p>
        </w:tc>
      </w:tr>
      <w:tr w:rsidR="00AC23C4" w:rsidRPr="005F70FB" w14:paraId="7346B0A4" w14:textId="77777777" w:rsidTr="00AC23C4">
        <w:tc>
          <w:tcPr>
            <w:tcW w:w="709" w:type="dxa"/>
            <w:shd w:val="clear" w:color="auto" w:fill="auto"/>
          </w:tcPr>
          <w:p w14:paraId="57B81EB8" w14:textId="77777777" w:rsidR="00133AF5" w:rsidRPr="005F70FB" w:rsidRDefault="00133AF5" w:rsidP="00E74266">
            <w:pPr>
              <w:pStyle w:val="GlossEng2ptafter"/>
            </w:pPr>
          </w:p>
        </w:tc>
        <w:tc>
          <w:tcPr>
            <w:tcW w:w="489" w:type="dxa"/>
            <w:shd w:val="clear" w:color="auto" w:fill="auto"/>
          </w:tcPr>
          <w:p w14:paraId="4D7F542E" w14:textId="77777777" w:rsidR="00133AF5" w:rsidRPr="005F70FB" w:rsidRDefault="00133AF5" w:rsidP="00E74266">
            <w:pPr>
              <w:pStyle w:val="GlossEng2ptafter"/>
            </w:pPr>
            <w:r w:rsidRPr="005F70FB">
              <w:rPr>
                <w:rStyle w:val="ChSmallCaps"/>
              </w:rPr>
              <w:t>3sg</w:t>
            </w:r>
          </w:p>
        </w:tc>
        <w:tc>
          <w:tcPr>
            <w:tcW w:w="679" w:type="dxa"/>
            <w:gridSpan w:val="2"/>
            <w:shd w:val="clear" w:color="auto" w:fill="auto"/>
          </w:tcPr>
          <w:p w14:paraId="28CD52A9" w14:textId="77777777" w:rsidR="00133AF5" w:rsidRPr="005F70FB" w:rsidRDefault="00133AF5" w:rsidP="00E74266">
            <w:pPr>
              <w:pStyle w:val="GlossEng2ptafter"/>
            </w:pPr>
            <w:r w:rsidRPr="005F70FB">
              <w:t>say</w:t>
            </w:r>
          </w:p>
        </w:tc>
        <w:tc>
          <w:tcPr>
            <w:tcW w:w="701" w:type="dxa"/>
            <w:gridSpan w:val="2"/>
            <w:shd w:val="clear" w:color="auto" w:fill="auto"/>
          </w:tcPr>
          <w:p w14:paraId="67E8F116" w14:textId="77777777" w:rsidR="00133AF5" w:rsidRPr="005F70FB" w:rsidRDefault="00133AF5" w:rsidP="00E74266">
            <w:pPr>
              <w:pStyle w:val="GlossEng2ptafter"/>
            </w:pPr>
            <w:r w:rsidRPr="005F70FB">
              <w:t>oh.no!</w:t>
            </w:r>
          </w:p>
        </w:tc>
        <w:tc>
          <w:tcPr>
            <w:tcW w:w="773" w:type="dxa"/>
            <w:gridSpan w:val="3"/>
            <w:shd w:val="clear" w:color="auto" w:fill="auto"/>
          </w:tcPr>
          <w:p w14:paraId="6E75D512" w14:textId="77777777" w:rsidR="00133AF5" w:rsidRPr="005F70FB" w:rsidRDefault="00133AF5" w:rsidP="00E74266">
            <w:pPr>
              <w:pStyle w:val="GlossEng2ptafter"/>
            </w:pPr>
            <w:r w:rsidRPr="005F70FB">
              <w:t>woman</w:t>
            </w:r>
          </w:p>
        </w:tc>
        <w:tc>
          <w:tcPr>
            <w:tcW w:w="695" w:type="dxa"/>
            <w:gridSpan w:val="2"/>
            <w:shd w:val="clear" w:color="auto" w:fill="auto"/>
          </w:tcPr>
          <w:p w14:paraId="397C0BF3" w14:textId="77777777" w:rsidR="00133AF5" w:rsidRPr="005F70FB" w:rsidRDefault="00133AF5" w:rsidP="00E74266">
            <w:pPr>
              <w:pStyle w:val="GlossEng2ptafter"/>
            </w:pPr>
            <w:r w:rsidRPr="005F70FB">
              <w:t>earlier</w:t>
            </w:r>
          </w:p>
        </w:tc>
        <w:tc>
          <w:tcPr>
            <w:tcW w:w="773" w:type="dxa"/>
            <w:gridSpan w:val="2"/>
            <w:shd w:val="clear" w:color="auto" w:fill="auto"/>
          </w:tcPr>
          <w:p w14:paraId="66E33F38" w14:textId="77777777" w:rsidR="00133AF5" w:rsidRPr="005F70FB" w:rsidRDefault="00133AF5" w:rsidP="00E74266">
            <w:pPr>
              <w:pStyle w:val="GlossEng2ptafter"/>
            </w:pPr>
            <w:r w:rsidRPr="005F70FB">
              <w:t>woman</w:t>
            </w:r>
          </w:p>
        </w:tc>
        <w:tc>
          <w:tcPr>
            <w:tcW w:w="518" w:type="dxa"/>
            <w:gridSpan w:val="2"/>
            <w:shd w:val="clear" w:color="auto" w:fill="auto"/>
          </w:tcPr>
          <w:p w14:paraId="36FD2E4C" w14:textId="77777777" w:rsidR="00133AF5" w:rsidRPr="005F70FB" w:rsidRDefault="00133AF5" w:rsidP="00E74266">
            <w:pPr>
              <w:pStyle w:val="GlossEng2ptafter"/>
            </w:pPr>
            <w:r w:rsidRPr="005F70FB">
              <w:t>beat</w:t>
            </w:r>
          </w:p>
        </w:tc>
        <w:tc>
          <w:tcPr>
            <w:tcW w:w="573" w:type="dxa"/>
            <w:shd w:val="clear" w:color="auto" w:fill="auto"/>
          </w:tcPr>
          <w:p w14:paraId="29E5E31E" w14:textId="77777777" w:rsidR="00133AF5" w:rsidRPr="005F70FB" w:rsidRDefault="00133AF5" w:rsidP="00E74266">
            <w:pPr>
              <w:pStyle w:val="GlossEng2ptafter"/>
            </w:pPr>
            <w:r w:rsidRPr="005F70FB">
              <w:t>table</w:t>
            </w:r>
          </w:p>
        </w:tc>
      </w:tr>
      <w:tr w:rsidR="00AC23C4" w:rsidRPr="005F70FB" w14:paraId="7B0956F2" w14:textId="77777777" w:rsidTr="00AC23C4">
        <w:trPr>
          <w:gridAfter w:val="2"/>
          <w:wAfter w:w="1052" w:type="dxa"/>
        </w:trPr>
        <w:tc>
          <w:tcPr>
            <w:tcW w:w="709" w:type="dxa"/>
            <w:shd w:val="clear" w:color="auto" w:fill="auto"/>
          </w:tcPr>
          <w:p w14:paraId="79F36D00" w14:textId="77777777" w:rsidR="00133AF5" w:rsidRPr="005F70FB" w:rsidRDefault="00133AF5" w:rsidP="00E74266">
            <w:pPr>
              <w:pStyle w:val="O0Nwnext"/>
            </w:pPr>
          </w:p>
        </w:tc>
        <w:tc>
          <w:tcPr>
            <w:tcW w:w="706" w:type="dxa"/>
            <w:gridSpan w:val="2"/>
            <w:shd w:val="clear" w:color="auto" w:fill="auto"/>
          </w:tcPr>
          <w:p w14:paraId="0AA988B9" w14:textId="77777777" w:rsidR="00133AF5" w:rsidRPr="005F70FB" w:rsidRDefault="00133AF5" w:rsidP="00E74266">
            <w:pPr>
              <w:pStyle w:val="Text"/>
            </w:pPr>
            <w:r w:rsidRPr="005F70FB">
              <w:t>itu</w:t>
            </w:r>
          </w:p>
        </w:tc>
        <w:tc>
          <w:tcPr>
            <w:tcW w:w="573" w:type="dxa"/>
            <w:gridSpan w:val="2"/>
            <w:shd w:val="clear" w:color="auto" w:fill="auto"/>
          </w:tcPr>
          <w:p w14:paraId="24EECE17" w14:textId="77777777" w:rsidR="00133AF5" w:rsidRPr="005F70FB" w:rsidRDefault="00133AF5" w:rsidP="00E74266">
            <w:pPr>
              <w:pStyle w:val="Text"/>
            </w:pPr>
            <w:r w:rsidRPr="005F70FB">
              <w:t>yang</w:t>
            </w:r>
          </w:p>
        </w:tc>
        <w:tc>
          <w:tcPr>
            <w:tcW w:w="829" w:type="dxa"/>
            <w:gridSpan w:val="2"/>
            <w:shd w:val="clear" w:color="auto" w:fill="auto"/>
          </w:tcPr>
          <w:p w14:paraId="78651AA0" w14:textId="77777777" w:rsidR="00133AF5" w:rsidRPr="005F70FB" w:rsidRDefault="00133AF5" w:rsidP="00E74266">
            <w:pPr>
              <w:pStyle w:val="Text"/>
            </w:pPr>
            <w:r w:rsidRPr="005F70FB">
              <w:t>monyet</w:t>
            </w:r>
          </w:p>
        </w:tc>
        <w:tc>
          <w:tcPr>
            <w:tcW w:w="489" w:type="dxa"/>
            <w:shd w:val="clear" w:color="auto" w:fill="auto"/>
          </w:tcPr>
          <w:p w14:paraId="59BB56E6" w14:textId="77777777" w:rsidR="00133AF5" w:rsidRPr="005F70FB" w:rsidRDefault="00133AF5" w:rsidP="00E74266">
            <w:pPr>
              <w:pStyle w:val="Text"/>
            </w:pPr>
            <w:r w:rsidRPr="005F70FB">
              <w:t>de</w:t>
            </w:r>
          </w:p>
        </w:tc>
        <w:tc>
          <w:tcPr>
            <w:tcW w:w="484" w:type="dxa"/>
            <w:gridSpan w:val="2"/>
            <w:shd w:val="clear" w:color="auto" w:fill="auto"/>
          </w:tcPr>
          <w:p w14:paraId="03018941" w14:textId="77777777" w:rsidR="00133AF5" w:rsidRPr="005F70FB" w:rsidRDefault="00133AF5" w:rsidP="00E74266">
            <w:pPr>
              <w:pStyle w:val="Text"/>
            </w:pPr>
            <w:r w:rsidRPr="005F70FB">
              <w:t>jatu</w:t>
            </w:r>
          </w:p>
        </w:tc>
        <w:tc>
          <w:tcPr>
            <w:tcW w:w="573" w:type="dxa"/>
            <w:gridSpan w:val="2"/>
            <w:shd w:val="clear" w:color="auto" w:fill="auto"/>
          </w:tcPr>
          <w:p w14:paraId="6CFB31F7" w14:textId="77777777" w:rsidR="00133AF5" w:rsidRPr="005F70FB" w:rsidRDefault="00133AF5" w:rsidP="00E74266">
            <w:pPr>
              <w:pStyle w:val="Text"/>
            </w:pPr>
            <w:r w:rsidRPr="005F70FB">
              <w:t>dari</w:t>
            </w:r>
          </w:p>
        </w:tc>
        <w:tc>
          <w:tcPr>
            <w:tcW w:w="495" w:type="dxa"/>
            <w:gridSpan w:val="2"/>
            <w:shd w:val="clear" w:color="auto" w:fill="auto"/>
          </w:tcPr>
          <w:p w14:paraId="7BB8C924" w14:textId="77777777" w:rsidR="00133AF5" w:rsidRPr="005F70FB" w:rsidRDefault="00133AF5" w:rsidP="00E74266">
            <w:pPr>
              <w:pStyle w:val="Text"/>
            </w:pPr>
            <w:r w:rsidRPr="005F70FB">
              <w:t>atas</w:t>
            </w:r>
          </w:p>
        </w:tc>
      </w:tr>
      <w:tr w:rsidR="00AC23C4" w:rsidRPr="005F70FB" w14:paraId="67D279E5" w14:textId="77777777" w:rsidTr="00AC23C4">
        <w:trPr>
          <w:gridAfter w:val="2"/>
          <w:wAfter w:w="1052" w:type="dxa"/>
        </w:trPr>
        <w:tc>
          <w:tcPr>
            <w:tcW w:w="709" w:type="dxa"/>
            <w:shd w:val="clear" w:color="auto" w:fill="auto"/>
          </w:tcPr>
          <w:p w14:paraId="30597F45" w14:textId="77777777" w:rsidR="00133AF5" w:rsidRPr="005F70FB" w:rsidRDefault="00133AF5" w:rsidP="00E74266">
            <w:pPr>
              <w:pStyle w:val="GlossEng"/>
            </w:pPr>
          </w:p>
        </w:tc>
        <w:tc>
          <w:tcPr>
            <w:tcW w:w="706" w:type="dxa"/>
            <w:gridSpan w:val="2"/>
            <w:shd w:val="clear" w:color="auto" w:fill="auto"/>
          </w:tcPr>
          <w:p w14:paraId="74744F8F" w14:textId="77777777" w:rsidR="00133AF5" w:rsidRPr="005F70FB" w:rsidRDefault="00133AF5" w:rsidP="00E74266">
            <w:pPr>
              <w:pStyle w:val="GlossEng"/>
            </w:pPr>
            <w:r w:rsidRPr="005F70FB">
              <w:rPr>
                <w:rStyle w:val="ChSmallCaps"/>
              </w:rPr>
              <w:t>d.dist</w:t>
            </w:r>
          </w:p>
        </w:tc>
        <w:tc>
          <w:tcPr>
            <w:tcW w:w="573" w:type="dxa"/>
            <w:gridSpan w:val="2"/>
            <w:shd w:val="clear" w:color="auto" w:fill="auto"/>
          </w:tcPr>
          <w:p w14:paraId="2D1D0475" w14:textId="77777777" w:rsidR="00133AF5" w:rsidRPr="005F70FB" w:rsidRDefault="00133AF5" w:rsidP="00E74266">
            <w:pPr>
              <w:pStyle w:val="GlossEng"/>
            </w:pPr>
            <w:r w:rsidRPr="005F70FB">
              <w:rPr>
                <w:rStyle w:val="ChSmallCaps"/>
              </w:rPr>
              <w:t>rel</w:t>
            </w:r>
          </w:p>
        </w:tc>
        <w:tc>
          <w:tcPr>
            <w:tcW w:w="829" w:type="dxa"/>
            <w:gridSpan w:val="2"/>
            <w:shd w:val="clear" w:color="auto" w:fill="auto"/>
          </w:tcPr>
          <w:p w14:paraId="4D40B85F" w14:textId="77777777" w:rsidR="00133AF5" w:rsidRPr="005F70FB" w:rsidRDefault="00133AF5" w:rsidP="00E74266">
            <w:pPr>
              <w:pStyle w:val="GlossEng"/>
            </w:pPr>
            <w:r w:rsidRPr="005F70FB">
              <w:t>monkey</w:t>
            </w:r>
          </w:p>
        </w:tc>
        <w:tc>
          <w:tcPr>
            <w:tcW w:w="489" w:type="dxa"/>
            <w:shd w:val="clear" w:color="auto" w:fill="auto"/>
          </w:tcPr>
          <w:p w14:paraId="46EDF35F" w14:textId="77777777" w:rsidR="00133AF5" w:rsidRPr="005F70FB" w:rsidRDefault="00133AF5" w:rsidP="00E74266">
            <w:pPr>
              <w:pStyle w:val="GlossEng"/>
            </w:pPr>
            <w:r w:rsidRPr="005F70FB">
              <w:rPr>
                <w:rStyle w:val="ChSmallCaps"/>
              </w:rPr>
              <w:t>3sg</w:t>
            </w:r>
          </w:p>
        </w:tc>
        <w:tc>
          <w:tcPr>
            <w:tcW w:w="484" w:type="dxa"/>
            <w:gridSpan w:val="2"/>
            <w:shd w:val="clear" w:color="auto" w:fill="auto"/>
          </w:tcPr>
          <w:p w14:paraId="319E5BB4" w14:textId="77777777" w:rsidR="00133AF5" w:rsidRPr="005F70FB" w:rsidRDefault="00133AF5" w:rsidP="00E74266">
            <w:pPr>
              <w:pStyle w:val="GlossEng"/>
            </w:pPr>
            <w:r w:rsidRPr="005F70FB">
              <w:t>fall</w:t>
            </w:r>
          </w:p>
        </w:tc>
        <w:tc>
          <w:tcPr>
            <w:tcW w:w="573" w:type="dxa"/>
            <w:gridSpan w:val="2"/>
            <w:shd w:val="clear" w:color="auto" w:fill="auto"/>
          </w:tcPr>
          <w:p w14:paraId="2330DA37" w14:textId="77777777" w:rsidR="00133AF5" w:rsidRPr="005F70FB" w:rsidRDefault="00133AF5" w:rsidP="00E74266">
            <w:pPr>
              <w:pStyle w:val="GlossEng"/>
            </w:pPr>
            <w:r w:rsidRPr="005F70FB">
              <w:t>from</w:t>
            </w:r>
          </w:p>
        </w:tc>
        <w:tc>
          <w:tcPr>
            <w:tcW w:w="495" w:type="dxa"/>
            <w:gridSpan w:val="2"/>
            <w:shd w:val="clear" w:color="auto" w:fill="auto"/>
          </w:tcPr>
          <w:p w14:paraId="243030F2" w14:textId="77777777" w:rsidR="00133AF5" w:rsidRPr="005F70FB" w:rsidRDefault="00133AF5" w:rsidP="00E74266">
            <w:pPr>
              <w:pStyle w:val="GlossEng"/>
            </w:pPr>
            <w:r w:rsidRPr="005F70FB">
              <w:t>top</w:t>
            </w:r>
          </w:p>
        </w:tc>
      </w:tr>
    </w:tbl>
    <w:p w14:paraId="109B390F" w14:textId="212DFFA8" w:rsidR="00133AF5" w:rsidRPr="005F70FB" w:rsidRDefault="00133AF5" w:rsidP="00133AF5">
      <w:pPr>
        <w:pStyle w:val="FreeTranslEng15pt"/>
      </w:pPr>
      <w:r w:rsidRPr="005F70FB">
        <w:t xml:space="preserve">he says, </w:t>
      </w:r>
      <w:r w:rsidR="00B7093A" w:rsidRPr="005F70FB">
        <w:t>‘</w:t>
      </w:r>
      <w:r w:rsidRPr="005F70FB">
        <w:t>oh no!, Madam!, a little bit earlier you (</w:t>
      </w:r>
      <w:r w:rsidR="00B7093A" w:rsidRPr="005F70FB">
        <w:t>‘</w:t>
      </w:r>
      <w:r w:rsidRPr="005F70FB">
        <w:t>Madam</w:t>
      </w:r>
      <w:r w:rsidR="00B7093A" w:rsidRPr="005F70FB">
        <w:t>’</w:t>
      </w:r>
      <w:r w:rsidRPr="005F70FB">
        <w:t>) knocked on the table, that</w:t>
      </w:r>
      <w:r w:rsidR="00B7093A" w:rsidRPr="005F70FB">
        <w:t>’</w:t>
      </w:r>
      <w:r w:rsidRPr="005F70FB">
        <w:t>s why the monkey fell off from the top (of the banana plant)</w:t>
      </w:r>
      <w:r w:rsidR="00B7093A" w:rsidRPr="005F70FB">
        <w:t>’</w:t>
      </w:r>
    </w:p>
    <w:p w14:paraId="2DE8B962" w14:textId="77777777" w:rsidR="00714650" w:rsidRPr="005F70FB" w:rsidRDefault="00AE2592" w:rsidP="002A1DBD">
      <w:pPr>
        <w:pStyle w:val="Heading3"/>
        <w:numPr>
          <w:ilvl w:val="2"/>
          <w:numId w:val="19"/>
        </w:numPr>
      </w:pPr>
      <w:bookmarkStart w:id="5341" w:name="_Toc440455777"/>
      <w:r w:rsidRPr="005F70FB">
        <w:t>Joke: Dividing three fish</w:t>
      </w:r>
      <w:bookmarkEnd w:id="5341"/>
    </w:p>
    <w:tbl>
      <w:tblPr>
        <w:tblW w:w="0" w:type="auto"/>
        <w:tblCellMar>
          <w:left w:w="42" w:type="dxa"/>
          <w:right w:w="42" w:type="dxa"/>
        </w:tblCellMar>
        <w:tblLook w:val="01E0" w:firstRow="1" w:lastRow="1" w:firstColumn="1" w:lastColumn="1" w:noHBand="0" w:noVBand="0"/>
      </w:tblPr>
      <w:tblGrid>
        <w:gridCol w:w="1304"/>
        <w:gridCol w:w="1644"/>
      </w:tblGrid>
      <w:tr w:rsidR="00133AF5" w:rsidRPr="005F70FB" w14:paraId="03B5AA7A" w14:textId="77777777" w:rsidTr="001B5EC0">
        <w:tc>
          <w:tcPr>
            <w:tcW w:w="1304" w:type="dxa"/>
            <w:shd w:val="clear" w:color="auto" w:fill="auto"/>
          </w:tcPr>
          <w:p w14:paraId="541CC2A3" w14:textId="77777777" w:rsidR="00133AF5" w:rsidRPr="005F70FB" w:rsidRDefault="00133AF5" w:rsidP="00E74266">
            <w:r w:rsidRPr="005F70FB">
              <w:t>File name:</w:t>
            </w:r>
          </w:p>
        </w:tc>
        <w:tc>
          <w:tcPr>
            <w:tcW w:w="1644" w:type="dxa"/>
            <w:shd w:val="clear" w:color="auto" w:fill="auto"/>
          </w:tcPr>
          <w:p w14:paraId="6E63BF7A" w14:textId="77777777" w:rsidR="00133AF5" w:rsidRPr="005F70FB" w:rsidRDefault="00133AF5" w:rsidP="00E74266">
            <w:r w:rsidRPr="005F70FB">
              <w:t>081109-011-JR</w:t>
            </w:r>
          </w:p>
        </w:tc>
      </w:tr>
      <w:tr w:rsidR="00133AF5" w:rsidRPr="005F70FB" w14:paraId="3E464C45" w14:textId="77777777" w:rsidTr="001B5EC0">
        <w:tc>
          <w:tcPr>
            <w:tcW w:w="1304" w:type="dxa"/>
            <w:shd w:val="clear" w:color="auto" w:fill="auto"/>
          </w:tcPr>
          <w:p w14:paraId="6B59C73C" w14:textId="77777777" w:rsidR="00133AF5" w:rsidRPr="005F70FB" w:rsidRDefault="00133AF5" w:rsidP="00E74266">
            <w:r w:rsidRPr="005F70FB">
              <w:t>Text type:</w:t>
            </w:r>
          </w:p>
        </w:tc>
        <w:tc>
          <w:tcPr>
            <w:tcW w:w="1644" w:type="dxa"/>
            <w:shd w:val="clear" w:color="auto" w:fill="auto"/>
          </w:tcPr>
          <w:p w14:paraId="6E3D3C7C" w14:textId="77777777" w:rsidR="00133AF5" w:rsidRPr="005F70FB" w:rsidRDefault="001B5EC0" w:rsidP="00E74266">
            <w:r w:rsidRPr="005F70FB">
              <w:t>Joke (Elicited text)</w:t>
            </w:r>
          </w:p>
        </w:tc>
      </w:tr>
      <w:tr w:rsidR="00133AF5" w:rsidRPr="005F70FB" w14:paraId="0415D2F8" w14:textId="77777777" w:rsidTr="001B5EC0">
        <w:tc>
          <w:tcPr>
            <w:tcW w:w="1304" w:type="dxa"/>
            <w:shd w:val="clear" w:color="auto" w:fill="auto"/>
          </w:tcPr>
          <w:p w14:paraId="29E8CA36" w14:textId="77777777" w:rsidR="00133AF5" w:rsidRPr="005F70FB" w:rsidRDefault="00133AF5" w:rsidP="00E74266">
            <w:r w:rsidRPr="005F70FB">
              <w:t>Interlocutors:</w:t>
            </w:r>
          </w:p>
        </w:tc>
        <w:tc>
          <w:tcPr>
            <w:tcW w:w="1644" w:type="dxa"/>
            <w:shd w:val="clear" w:color="auto" w:fill="auto"/>
          </w:tcPr>
          <w:p w14:paraId="62A2369B" w14:textId="77777777" w:rsidR="00133AF5" w:rsidRPr="005F70FB" w:rsidRDefault="00133AF5" w:rsidP="00E74266">
            <w:r w:rsidRPr="005F70FB">
              <w:t>2 younger males</w:t>
            </w:r>
          </w:p>
        </w:tc>
      </w:tr>
      <w:tr w:rsidR="00133AF5" w:rsidRPr="005F70FB" w14:paraId="1FAA9F28" w14:textId="77777777" w:rsidTr="001B5EC0">
        <w:tc>
          <w:tcPr>
            <w:tcW w:w="1304" w:type="dxa"/>
            <w:shd w:val="clear" w:color="auto" w:fill="auto"/>
          </w:tcPr>
          <w:p w14:paraId="544B34D5" w14:textId="77777777" w:rsidR="00133AF5" w:rsidRPr="005F70FB" w:rsidRDefault="00133AF5" w:rsidP="00E74266">
            <w:r w:rsidRPr="005F70FB">
              <w:t>Length (min.):</w:t>
            </w:r>
          </w:p>
        </w:tc>
        <w:tc>
          <w:tcPr>
            <w:tcW w:w="1644" w:type="dxa"/>
            <w:shd w:val="clear" w:color="auto" w:fill="auto"/>
          </w:tcPr>
          <w:p w14:paraId="6436A6D1" w14:textId="77777777" w:rsidR="00133AF5" w:rsidRPr="005F70FB" w:rsidRDefault="00133AF5" w:rsidP="00E74266">
            <w:r w:rsidRPr="005F70FB">
              <w:t>1:07</w:t>
            </w:r>
          </w:p>
        </w:tc>
      </w:tr>
    </w:tbl>
    <w:p w14:paraId="6FA88557" w14:textId="77777777" w:rsidR="00133AF5" w:rsidRPr="005F70FB" w:rsidRDefault="00133AF5" w:rsidP="00133AF5">
      <w:pPr>
        <w:pStyle w:val="Body0500after"/>
      </w:pPr>
    </w:p>
    <w:tbl>
      <w:tblPr>
        <w:tblW w:w="0" w:type="auto"/>
        <w:tblCellMar>
          <w:left w:w="42" w:type="dxa"/>
          <w:right w:w="42" w:type="dxa"/>
        </w:tblCellMar>
        <w:tblLook w:val="01E0" w:firstRow="1" w:lastRow="1" w:firstColumn="1" w:lastColumn="1" w:noHBand="0" w:noVBand="0"/>
      </w:tblPr>
      <w:tblGrid>
        <w:gridCol w:w="709"/>
        <w:gridCol w:w="551"/>
        <w:gridCol w:w="33"/>
        <w:gridCol w:w="484"/>
        <w:gridCol w:w="106"/>
        <w:gridCol w:w="33"/>
        <w:gridCol w:w="62"/>
        <w:gridCol w:w="417"/>
        <w:gridCol w:w="72"/>
        <w:gridCol w:w="73"/>
        <w:gridCol w:w="411"/>
        <w:gridCol w:w="73"/>
        <w:gridCol w:w="100"/>
        <w:gridCol w:w="422"/>
        <w:gridCol w:w="62"/>
        <w:gridCol w:w="193"/>
        <w:gridCol w:w="530"/>
        <w:gridCol w:w="54"/>
        <w:gridCol w:w="90"/>
        <w:gridCol w:w="340"/>
        <w:gridCol w:w="33"/>
        <w:gridCol w:w="127"/>
        <w:gridCol w:w="424"/>
        <w:gridCol w:w="33"/>
        <w:gridCol w:w="106"/>
        <w:gridCol w:w="55"/>
        <w:gridCol w:w="290"/>
        <w:gridCol w:w="339"/>
        <w:gridCol w:w="89"/>
      </w:tblGrid>
      <w:tr w:rsidR="00AC23C4" w:rsidRPr="005F70FB" w14:paraId="211C3CFB" w14:textId="77777777" w:rsidTr="00AC23C4">
        <w:trPr>
          <w:gridAfter w:val="2"/>
          <w:wAfter w:w="428" w:type="dxa"/>
        </w:trPr>
        <w:tc>
          <w:tcPr>
            <w:tcW w:w="709" w:type="dxa"/>
            <w:shd w:val="clear" w:color="auto" w:fill="auto"/>
          </w:tcPr>
          <w:p w14:paraId="2F104335" w14:textId="503397E2" w:rsidR="00133AF5" w:rsidRPr="005F70FB" w:rsidRDefault="00C82099" w:rsidP="00E74266">
            <w:pPr>
              <w:pStyle w:val="O0Nwnext"/>
            </w:pPr>
            <w:r>
              <w:t>0003</w:t>
            </w:r>
          </w:p>
        </w:tc>
        <w:tc>
          <w:tcPr>
            <w:tcW w:w="551" w:type="dxa"/>
            <w:shd w:val="clear" w:color="auto" w:fill="auto"/>
          </w:tcPr>
          <w:p w14:paraId="1DEF119C" w14:textId="77777777" w:rsidR="00133AF5" w:rsidRPr="005F70FB" w:rsidRDefault="00133AF5" w:rsidP="00E74266">
            <w:pPr>
              <w:pStyle w:val="Text"/>
            </w:pPr>
            <w:r w:rsidRPr="005F70FB">
              <w:t>pace</w:t>
            </w:r>
          </w:p>
        </w:tc>
        <w:tc>
          <w:tcPr>
            <w:tcW w:w="718" w:type="dxa"/>
            <w:gridSpan w:val="5"/>
            <w:shd w:val="clear" w:color="auto" w:fill="auto"/>
          </w:tcPr>
          <w:p w14:paraId="778360D7" w14:textId="77777777" w:rsidR="00133AF5" w:rsidRPr="005F70FB" w:rsidRDefault="00133AF5" w:rsidP="00E74266">
            <w:pPr>
              <w:pStyle w:val="Text"/>
            </w:pPr>
            <w:r w:rsidRPr="005F70FB">
              <w:t>orang</w:t>
            </w:r>
          </w:p>
        </w:tc>
        <w:tc>
          <w:tcPr>
            <w:tcW w:w="562" w:type="dxa"/>
            <w:gridSpan w:val="3"/>
            <w:shd w:val="clear" w:color="auto" w:fill="auto"/>
          </w:tcPr>
          <w:p w14:paraId="062709C7" w14:textId="77777777" w:rsidR="00133AF5" w:rsidRPr="005F70FB" w:rsidRDefault="00133AF5" w:rsidP="00E74266">
            <w:pPr>
              <w:pStyle w:val="Text"/>
            </w:pPr>
            <w:r w:rsidRPr="005F70FB">
              <w:t>Biak</w:t>
            </w:r>
          </w:p>
        </w:tc>
        <w:tc>
          <w:tcPr>
            <w:tcW w:w="584" w:type="dxa"/>
            <w:gridSpan w:val="3"/>
            <w:shd w:val="clear" w:color="auto" w:fill="auto"/>
          </w:tcPr>
          <w:p w14:paraId="22AEB98A" w14:textId="77777777" w:rsidR="00133AF5" w:rsidRPr="005F70FB" w:rsidRDefault="00133AF5" w:rsidP="00E74266">
            <w:pPr>
              <w:pStyle w:val="Text"/>
            </w:pPr>
            <w:r w:rsidRPr="005F70FB">
              <w:t>dong</w:t>
            </w:r>
          </w:p>
        </w:tc>
        <w:tc>
          <w:tcPr>
            <w:tcW w:w="484" w:type="dxa"/>
            <w:gridSpan w:val="2"/>
            <w:shd w:val="clear" w:color="auto" w:fill="auto"/>
          </w:tcPr>
          <w:p w14:paraId="241096FC" w14:textId="77777777" w:rsidR="00133AF5" w:rsidRPr="005F70FB" w:rsidRDefault="00133AF5" w:rsidP="00E74266">
            <w:pPr>
              <w:pStyle w:val="Text"/>
            </w:pPr>
            <w:r w:rsidRPr="005F70FB">
              <w:t>dua</w:t>
            </w:r>
          </w:p>
        </w:tc>
        <w:tc>
          <w:tcPr>
            <w:tcW w:w="1207" w:type="dxa"/>
            <w:gridSpan w:val="5"/>
            <w:shd w:val="clear" w:color="auto" w:fill="auto"/>
          </w:tcPr>
          <w:p w14:paraId="2B7D0FB3" w14:textId="77777777" w:rsidR="00133AF5" w:rsidRPr="005F70FB" w:rsidRDefault="00133AF5" w:rsidP="00E74266">
            <w:pPr>
              <w:pStyle w:val="Text"/>
            </w:pPr>
            <w:r w:rsidRPr="005F70FB">
              <w:t>mancing,</w:t>
            </w:r>
          </w:p>
        </w:tc>
        <w:tc>
          <w:tcPr>
            <w:tcW w:w="584" w:type="dxa"/>
            <w:gridSpan w:val="3"/>
            <w:shd w:val="clear" w:color="auto" w:fill="auto"/>
          </w:tcPr>
          <w:p w14:paraId="77D00ACF" w14:textId="77777777" w:rsidR="00133AF5" w:rsidRPr="005F70FB" w:rsidRDefault="00133AF5" w:rsidP="00E74266">
            <w:pPr>
              <w:pStyle w:val="Text"/>
            </w:pPr>
            <w:r w:rsidRPr="005F70FB">
              <w:t>dong</w:t>
            </w:r>
          </w:p>
        </w:tc>
        <w:tc>
          <w:tcPr>
            <w:tcW w:w="484" w:type="dxa"/>
            <w:gridSpan w:val="4"/>
            <w:shd w:val="clear" w:color="auto" w:fill="auto"/>
          </w:tcPr>
          <w:p w14:paraId="033B9DAA" w14:textId="77777777" w:rsidR="00133AF5" w:rsidRPr="005F70FB" w:rsidRDefault="00133AF5" w:rsidP="00E74266">
            <w:pPr>
              <w:pStyle w:val="Text"/>
            </w:pPr>
            <w:r w:rsidRPr="005F70FB">
              <w:t>dua</w:t>
            </w:r>
          </w:p>
        </w:tc>
      </w:tr>
      <w:tr w:rsidR="00AC23C4" w:rsidRPr="005F70FB" w14:paraId="4FC55BEE" w14:textId="77777777" w:rsidTr="00AC23C4">
        <w:trPr>
          <w:gridAfter w:val="2"/>
          <w:wAfter w:w="428" w:type="dxa"/>
        </w:trPr>
        <w:tc>
          <w:tcPr>
            <w:tcW w:w="709" w:type="dxa"/>
            <w:shd w:val="clear" w:color="auto" w:fill="auto"/>
          </w:tcPr>
          <w:p w14:paraId="535C21D5" w14:textId="77777777" w:rsidR="00133AF5" w:rsidRPr="005F70FB" w:rsidRDefault="00133AF5" w:rsidP="00E74266">
            <w:pPr>
              <w:pStyle w:val="GlossEng2ptafter"/>
            </w:pPr>
          </w:p>
        </w:tc>
        <w:tc>
          <w:tcPr>
            <w:tcW w:w="551" w:type="dxa"/>
            <w:shd w:val="clear" w:color="auto" w:fill="auto"/>
          </w:tcPr>
          <w:p w14:paraId="108ABF26" w14:textId="77777777" w:rsidR="00133AF5" w:rsidRPr="005F70FB" w:rsidRDefault="00133AF5" w:rsidP="00E74266">
            <w:pPr>
              <w:pStyle w:val="GlossEng2ptafter"/>
            </w:pPr>
            <w:r w:rsidRPr="005F70FB">
              <w:t>man</w:t>
            </w:r>
          </w:p>
        </w:tc>
        <w:tc>
          <w:tcPr>
            <w:tcW w:w="718" w:type="dxa"/>
            <w:gridSpan w:val="5"/>
            <w:shd w:val="clear" w:color="auto" w:fill="auto"/>
          </w:tcPr>
          <w:p w14:paraId="35D3D552" w14:textId="77777777" w:rsidR="00133AF5" w:rsidRPr="005F70FB" w:rsidRDefault="00133AF5" w:rsidP="00E74266">
            <w:pPr>
              <w:pStyle w:val="GlossEng2ptafter"/>
            </w:pPr>
            <w:r w:rsidRPr="005F70FB">
              <w:t>person</w:t>
            </w:r>
          </w:p>
        </w:tc>
        <w:tc>
          <w:tcPr>
            <w:tcW w:w="562" w:type="dxa"/>
            <w:gridSpan w:val="3"/>
            <w:shd w:val="clear" w:color="auto" w:fill="auto"/>
          </w:tcPr>
          <w:p w14:paraId="1AAB6D54" w14:textId="77777777" w:rsidR="00133AF5" w:rsidRPr="005F70FB" w:rsidRDefault="00133AF5" w:rsidP="00E74266">
            <w:pPr>
              <w:pStyle w:val="GlossEng2ptafter"/>
            </w:pPr>
            <w:r w:rsidRPr="005F70FB">
              <w:t>Biak</w:t>
            </w:r>
          </w:p>
        </w:tc>
        <w:tc>
          <w:tcPr>
            <w:tcW w:w="584" w:type="dxa"/>
            <w:gridSpan w:val="3"/>
            <w:shd w:val="clear" w:color="auto" w:fill="auto"/>
          </w:tcPr>
          <w:p w14:paraId="3D8DEE62" w14:textId="77777777" w:rsidR="00133AF5" w:rsidRPr="005F70FB" w:rsidRDefault="00133AF5" w:rsidP="00E74266">
            <w:pPr>
              <w:pStyle w:val="GlossEng2ptafter"/>
            </w:pPr>
            <w:r w:rsidRPr="005F70FB">
              <w:rPr>
                <w:rStyle w:val="ChSmallCaps"/>
              </w:rPr>
              <w:t>3pl</w:t>
            </w:r>
          </w:p>
        </w:tc>
        <w:tc>
          <w:tcPr>
            <w:tcW w:w="484" w:type="dxa"/>
            <w:gridSpan w:val="2"/>
            <w:shd w:val="clear" w:color="auto" w:fill="auto"/>
          </w:tcPr>
          <w:p w14:paraId="08FEE84B" w14:textId="77777777" w:rsidR="00133AF5" w:rsidRPr="005F70FB" w:rsidRDefault="00133AF5" w:rsidP="00E74266">
            <w:pPr>
              <w:pStyle w:val="GlossEng2ptafter"/>
            </w:pPr>
            <w:r w:rsidRPr="005F70FB">
              <w:t>two</w:t>
            </w:r>
          </w:p>
        </w:tc>
        <w:tc>
          <w:tcPr>
            <w:tcW w:w="1207" w:type="dxa"/>
            <w:gridSpan w:val="5"/>
            <w:shd w:val="clear" w:color="auto" w:fill="auto"/>
          </w:tcPr>
          <w:p w14:paraId="36222BAF" w14:textId="77777777" w:rsidR="00133AF5" w:rsidRPr="005F70FB" w:rsidRDefault="00133AF5" w:rsidP="00E74266">
            <w:pPr>
              <w:pStyle w:val="GlossEng2ptafter"/>
            </w:pPr>
            <w:r w:rsidRPr="005F70FB">
              <w:t>fish.with.rod</w:t>
            </w:r>
          </w:p>
        </w:tc>
        <w:tc>
          <w:tcPr>
            <w:tcW w:w="584" w:type="dxa"/>
            <w:gridSpan w:val="3"/>
            <w:shd w:val="clear" w:color="auto" w:fill="auto"/>
          </w:tcPr>
          <w:p w14:paraId="57F2B961" w14:textId="77777777" w:rsidR="00133AF5" w:rsidRPr="005F70FB" w:rsidRDefault="00133AF5" w:rsidP="00E74266">
            <w:pPr>
              <w:pStyle w:val="GlossEng2ptafter"/>
            </w:pPr>
            <w:r w:rsidRPr="005F70FB">
              <w:rPr>
                <w:rStyle w:val="ChSmallCaps"/>
              </w:rPr>
              <w:t>3pl</w:t>
            </w:r>
          </w:p>
        </w:tc>
        <w:tc>
          <w:tcPr>
            <w:tcW w:w="484" w:type="dxa"/>
            <w:gridSpan w:val="4"/>
            <w:shd w:val="clear" w:color="auto" w:fill="auto"/>
          </w:tcPr>
          <w:p w14:paraId="15BEB228" w14:textId="77777777" w:rsidR="00133AF5" w:rsidRPr="005F70FB" w:rsidRDefault="00133AF5" w:rsidP="00E74266">
            <w:pPr>
              <w:pStyle w:val="GlossEng2ptafter"/>
            </w:pPr>
            <w:r w:rsidRPr="005F70FB">
              <w:t>two</w:t>
            </w:r>
          </w:p>
        </w:tc>
      </w:tr>
      <w:tr w:rsidR="00AC23C4" w:rsidRPr="005F70FB" w14:paraId="460864BD" w14:textId="77777777" w:rsidTr="00AC23C4">
        <w:tc>
          <w:tcPr>
            <w:tcW w:w="709" w:type="dxa"/>
            <w:shd w:val="clear" w:color="auto" w:fill="auto"/>
          </w:tcPr>
          <w:p w14:paraId="6164AA87" w14:textId="77777777" w:rsidR="00133AF5" w:rsidRPr="005F70FB" w:rsidRDefault="00133AF5" w:rsidP="00E74266">
            <w:pPr>
              <w:pStyle w:val="O0Nwnext"/>
            </w:pPr>
          </w:p>
        </w:tc>
        <w:tc>
          <w:tcPr>
            <w:tcW w:w="1207" w:type="dxa"/>
            <w:gridSpan w:val="5"/>
            <w:shd w:val="clear" w:color="auto" w:fill="auto"/>
          </w:tcPr>
          <w:p w14:paraId="6DEEDA8D" w14:textId="77777777" w:rsidR="00133AF5" w:rsidRPr="005F70FB" w:rsidRDefault="00133AF5" w:rsidP="00E74266">
            <w:pPr>
              <w:pStyle w:val="Text"/>
            </w:pPr>
            <w:r w:rsidRPr="005F70FB">
              <w:t>mancing,</w:t>
            </w:r>
          </w:p>
        </w:tc>
        <w:tc>
          <w:tcPr>
            <w:tcW w:w="1208" w:type="dxa"/>
            <w:gridSpan w:val="7"/>
            <w:shd w:val="clear" w:color="auto" w:fill="auto"/>
          </w:tcPr>
          <w:p w14:paraId="7F43476F" w14:textId="77777777" w:rsidR="00133AF5" w:rsidRPr="005F70FB" w:rsidRDefault="00133AF5" w:rsidP="00E74266">
            <w:pPr>
              <w:pStyle w:val="Text"/>
            </w:pPr>
            <w:r w:rsidRPr="005F70FB">
              <w:t>mancing</w:t>
            </w:r>
          </w:p>
        </w:tc>
        <w:tc>
          <w:tcPr>
            <w:tcW w:w="1207" w:type="dxa"/>
            <w:gridSpan w:val="4"/>
            <w:shd w:val="clear" w:color="auto" w:fill="auto"/>
          </w:tcPr>
          <w:p w14:paraId="53186309" w14:textId="77777777" w:rsidR="00133AF5" w:rsidRPr="005F70FB" w:rsidRDefault="00133AF5" w:rsidP="00E74266">
            <w:pPr>
              <w:pStyle w:val="Text"/>
            </w:pPr>
            <w:r w:rsidRPr="005F70FB">
              <w:t>mancing</w:t>
            </w:r>
          </w:p>
        </w:tc>
        <w:tc>
          <w:tcPr>
            <w:tcW w:w="1207" w:type="dxa"/>
            <w:gridSpan w:val="8"/>
            <w:shd w:val="clear" w:color="auto" w:fill="auto"/>
          </w:tcPr>
          <w:p w14:paraId="699C37E5" w14:textId="77777777" w:rsidR="00133AF5" w:rsidRPr="005F70FB" w:rsidRDefault="00133AF5" w:rsidP="00E74266">
            <w:pPr>
              <w:pStyle w:val="Text"/>
            </w:pPr>
            <w:r w:rsidRPr="005F70FB">
              <w:t>mancing,</w:t>
            </w:r>
          </w:p>
        </w:tc>
        <w:tc>
          <w:tcPr>
            <w:tcW w:w="773" w:type="dxa"/>
            <w:gridSpan w:val="4"/>
            <w:shd w:val="clear" w:color="auto" w:fill="auto"/>
          </w:tcPr>
          <w:p w14:paraId="29192E0D" w14:textId="77777777" w:rsidR="00133AF5" w:rsidRPr="005F70FB" w:rsidRDefault="00133AF5" w:rsidP="00E74266">
            <w:pPr>
              <w:pStyle w:val="Text"/>
            </w:pPr>
            <w:r w:rsidRPr="005F70FB">
              <w:t>suda</w:t>
            </w:r>
          </w:p>
        </w:tc>
      </w:tr>
      <w:tr w:rsidR="00AC23C4" w:rsidRPr="005F70FB" w14:paraId="5E8E7BD2" w14:textId="77777777" w:rsidTr="00AC23C4">
        <w:tc>
          <w:tcPr>
            <w:tcW w:w="709" w:type="dxa"/>
            <w:shd w:val="clear" w:color="auto" w:fill="auto"/>
          </w:tcPr>
          <w:p w14:paraId="4B0D9375" w14:textId="77777777" w:rsidR="00133AF5" w:rsidRPr="005F70FB" w:rsidRDefault="00133AF5" w:rsidP="00E74266">
            <w:pPr>
              <w:pStyle w:val="GlossEng2ptafter"/>
            </w:pPr>
          </w:p>
        </w:tc>
        <w:tc>
          <w:tcPr>
            <w:tcW w:w="1207" w:type="dxa"/>
            <w:gridSpan w:val="5"/>
            <w:shd w:val="clear" w:color="auto" w:fill="auto"/>
          </w:tcPr>
          <w:p w14:paraId="62DEBF73" w14:textId="77777777" w:rsidR="00133AF5" w:rsidRPr="005F70FB" w:rsidRDefault="00133AF5" w:rsidP="00E74266">
            <w:pPr>
              <w:pStyle w:val="GlossEng2ptafter"/>
            </w:pPr>
            <w:r w:rsidRPr="005F70FB">
              <w:t>fish.with.rod</w:t>
            </w:r>
          </w:p>
        </w:tc>
        <w:tc>
          <w:tcPr>
            <w:tcW w:w="1208" w:type="dxa"/>
            <w:gridSpan w:val="7"/>
            <w:shd w:val="clear" w:color="auto" w:fill="auto"/>
          </w:tcPr>
          <w:p w14:paraId="166397B7" w14:textId="77777777" w:rsidR="00133AF5" w:rsidRPr="005F70FB" w:rsidRDefault="00133AF5" w:rsidP="00E74266">
            <w:pPr>
              <w:pStyle w:val="GlossEng2ptafter"/>
            </w:pPr>
            <w:r w:rsidRPr="005F70FB">
              <w:t>fish.with.rod</w:t>
            </w:r>
          </w:p>
        </w:tc>
        <w:tc>
          <w:tcPr>
            <w:tcW w:w="1207" w:type="dxa"/>
            <w:gridSpan w:val="4"/>
            <w:shd w:val="clear" w:color="auto" w:fill="auto"/>
          </w:tcPr>
          <w:p w14:paraId="05C00167" w14:textId="77777777" w:rsidR="00133AF5" w:rsidRPr="005F70FB" w:rsidRDefault="00133AF5" w:rsidP="00E74266">
            <w:pPr>
              <w:pStyle w:val="GlossEng2ptafter"/>
            </w:pPr>
            <w:r w:rsidRPr="005F70FB">
              <w:t>fish.with.rod</w:t>
            </w:r>
          </w:p>
        </w:tc>
        <w:tc>
          <w:tcPr>
            <w:tcW w:w="1207" w:type="dxa"/>
            <w:gridSpan w:val="8"/>
            <w:shd w:val="clear" w:color="auto" w:fill="auto"/>
          </w:tcPr>
          <w:p w14:paraId="32028F8E" w14:textId="77777777" w:rsidR="00133AF5" w:rsidRPr="005F70FB" w:rsidRDefault="00133AF5" w:rsidP="00E74266">
            <w:pPr>
              <w:pStyle w:val="GlossEng2ptafter"/>
            </w:pPr>
            <w:r w:rsidRPr="005F70FB">
              <w:t>fish.with.rod</w:t>
            </w:r>
          </w:p>
        </w:tc>
        <w:tc>
          <w:tcPr>
            <w:tcW w:w="773" w:type="dxa"/>
            <w:gridSpan w:val="4"/>
            <w:shd w:val="clear" w:color="auto" w:fill="auto"/>
          </w:tcPr>
          <w:p w14:paraId="274A0AD6" w14:textId="77777777" w:rsidR="00133AF5" w:rsidRPr="005F70FB" w:rsidRDefault="00133AF5" w:rsidP="00E74266">
            <w:pPr>
              <w:pStyle w:val="GlossEng2ptafter"/>
            </w:pPr>
            <w:r w:rsidRPr="005F70FB">
              <w:t>already</w:t>
            </w:r>
          </w:p>
        </w:tc>
      </w:tr>
      <w:tr w:rsidR="00AC23C4" w:rsidRPr="005F70FB" w14:paraId="749EC399" w14:textId="77777777" w:rsidTr="00AC23C4">
        <w:trPr>
          <w:gridAfter w:val="1"/>
          <w:wAfter w:w="89" w:type="dxa"/>
        </w:trPr>
        <w:tc>
          <w:tcPr>
            <w:tcW w:w="709" w:type="dxa"/>
            <w:shd w:val="clear" w:color="auto" w:fill="auto"/>
          </w:tcPr>
          <w:p w14:paraId="1B311D74" w14:textId="77777777" w:rsidR="00133AF5" w:rsidRPr="005F70FB" w:rsidRDefault="00133AF5" w:rsidP="00E74266">
            <w:pPr>
              <w:pStyle w:val="O0Nwnext"/>
            </w:pPr>
          </w:p>
        </w:tc>
        <w:tc>
          <w:tcPr>
            <w:tcW w:w="584" w:type="dxa"/>
            <w:gridSpan w:val="2"/>
            <w:shd w:val="clear" w:color="auto" w:fill="auto"/>
          </w:tcPr>
          <w:p w14:paraId="4643AFC6" w14:textId="77777777" w:rsidR="00133AF5" w:rsidRPr="005F70FB" w:rsidRDefault="00133AF5" w:rsidP="00E74266">
            <w:pPr>
              <w:pStyle w:val="Text"/>
            </w:pPr>
            <w:r w:rsidRPr="005F70FB">
              <w:t>dong</w:t>
            </w:r>
          </w:p>
        </w:tc>
        <w:tc>
          <w:tcPr>
            <w:tcW w:w="484" w:type="dxa"/>
            <w:shd w:val="clear" w:color="auto" w:fill="auto"/>
          </w:tcPr>
          <w:p w14:paraId="2DBB2775" w14:textId="77777777" w:rsidR="00133AF5" w:rsidRPr="005F70FB" w:rsidRDefault="00133AF5" w:rsidP="00E74266">
            <w:pPr>
              <w:pStyle w:val="Text"/>
            </w:pPr>
            <w:r w:rsidRPr="005F70FB">
              <w:t>dua</w:t>
            </w:r>
          </w:p>
        </w:tc>
        <w:tc>
          <w:tcPr>
            <w:tcW w:w="618" w:type="dxa"/>
            <w:gridSpan w:val="4"/>
            <w:shd w:val="clear" w:color="auto" w:fill="auto"/>
          </w:tcPr>
          <w:p w14:paraId="7FE575E3" w14:textId="77777777" w:rsidR="00133AF5" w:rsidRPr="005F70FB" w:rsidRDefault="00133AF5" w:rsidP="00E74266">
            <w:pPr>
              <w:pStyle w:val="Text"/>
            </w:pPr>
            <w:r w:rsidRPr="005F70FB">
              <w:t>dapat</w:t>
            </w:r>
          </w:p>
        </w:tc>
        <w:tc>
          <w:tcPr>
            <w:tcW w:w="629" w:type="dxa"/>
            <w:gridSpan w:val="4"/>
            <w:shd w:val="clear" w:color="auto" w:fill="auto"/>
          </w:tcPr>
          <w:p w14:paraId="20E8831F" w14:textId="77777777" w:rsidR="00133AF5" w:rsidRPr="005F70FB" w:rsidRDefault="00133AF5" w:rsidP="00E74266">
            <w:pPr>
              <w:pStyle w:val="Text"/>
            </w:pPr>
            <w:r w:rsidRPr="005F70FB">
              <w:t>ikang</w:t>
            </w:r>
          </w:p>
        </w:tc>
        <w:tc>
          <w:tcPr>
            <w:tcW w:w="777" w:type="dxa"/>
            <w:gridSpan w:val="4"/>
            <w:shd w:val="clear" w:color="auto" w:fill="auto"/>
          </w:tcPr>
          <w:p w14:paraId="12FB0745" w14:textId="77777777" w:rsidR="00133AF5" w:rsidRPr="005F70FB" w:rsidRDefault="00133AF5" w:rsidP="00E74266">
            <w:pPr>
              <w:pStyle w:val="Text"/>
            </w:pPr>
            <w:r w:rsidRPr="005F70FB">
              <w:t>ini</w:t>
            </w:r>
          </w:p>
        </w:tc>
        <w:tc>
          <w:tcPr>
            <w:tcW w:w="584" w:type="dxa"/>
            <w:gridSpan w:val="2"/>
            <w:shd w:val="clear" w:color="auto" w:fill="auto"/>
          </w:tcPr>
          <w:p w14:paraId="43528EB9" w14:textId="77777777" w:rsidR="00133AF5" w:rsidRPr="005F70FB" w:rsidRDefault="00133AF5" w:rsidP="00E74266">
            <w:pPr>
              <w:pStyle w:val="Text"/>
            </w:pPr>
            <w:r w:rsidRPr="005F70FB">
              <w:t>tiga</w:t>
            </w:r>
          </w:p>
        </w:tc>
        <w:tc>
          <w:tcPr>
            <w:tcW w:w="590" w:type="dxa"/>
            <w:gridSpan w:val="4"/>
            <w:shd w:val="clear" w:color="auto" w:fill="auto"/>
          </w:tcPr>
          <w:p w14:paraId="513A32F0" w14:textId="77777777" w:rsidR="00133AF5" w:rsidRPr="005F70FB" w:rsidRDefault="00133AF5" w:rsidP="00E74266">
            <w:pPr>
              <w:pStyle w:val="Text"/>
            </w:pPr>
            <w:r w:rsidRPr="005F70FB">
              <w:t>ekor,</w:t>
            </w:r>
          </w:p>
        </w:tc>
        <w:tc>
          <w:tcPr>
            <w:tcW w:w="618" w:type="dxa"/>
            <w:gridSpan w:val="4"/>
            <w:shd w:val="clear" w:color="auto" w:fill="auto"/>
          </w:tcPr>
          <w:p w14:paraId="40C0F1F6" w14:textId="77777777" w:rsidR="00133AF5" w:rsidRPr="005F70FB" w:rsidRDefault="00133AF5" w:rsidP="00E74266">
            <w:pPr>
              <w:pStyle w:val="Text"/>
            </w:pPr>
            <w:r w:rsidRPr="005F70FB">
              <w:t>dapat</w:t>
            </w:r>
          </w:p>
        </w:tc>
        <w:tc>
          <w:tcPr>
            <w:tcW w:w="629" w:type="dxa"/>
            <w:gridSpan w:val="2"/>
            <w:shd w:val="clear" w:color="auto" w:fill="auto"/>
          </w:tcPr>
          <w:p w14:paraId="450F3CDD" w14:textId="77777777" w:rsidR="00133AF5" w:rsidRPr="005F70FB" w:rsidRDefault="00133AF5" w:rsidP="00E74266">
            <w:pPr>
              <w:pStyle w:val="Text"/>
            </w:pPr>
            <w:r w:rsidRPr="005F70FB">
              <w:t>ikang</w:t>
            </w:r>
          </w:p>
        </w:tc>
      </w:tr>
      <w:tr w:rsidR="00AC23C4" w:rsidRPr="005F70FB" w14:paraId="6EC65F3A" w14:textId="77777777" w:rsidTr="00AC23C4">
        <w:trPr>
          <w:gridAfter w:val="1"/>
          <w:wAfter w:w="89" w:type="dxa"/>
        </w:trPr>
        <w:tc>
          <w:tcPr>
            <w:tcW w:w="709" w:type="dxa"/>
            <w:shd w:val="clear" w:color="auto" w:fill="auto"/>
          </w:tcPr>
          <w:p w14:paraId="09C2B235" w14:textId="77777777" w:rsidR="00133AF5" w:rsidRPr="005F70FB" w:rsidRDefault="00133AF5" w:rsidP="00E74266">
            <w:pPr>
              <w:pStyle w:val="GlossEng2ptafter"/>
            </w:pPr>
          </w:p>
        </w:tc>
        <w:tc>
          <w:tcPr>
            <w:tcW w:w="584" w:type="dxa"/>
            <w:gridSpan w:val="2"/>
            <w:shd w:val="clear" w:color="auto" w:fill="auto"/>
          </w:tcPr>
          <w:p w14:paraId="0D3B44D8" w14:textId="77777777" w:rsidR="00133AF5" w:rsidRPr="005F70FB" w:rsidRDefault="00133AF5" w:rsidP="00E74266">
            <w:pPr>
              <w:pStyle w:val="GlossEng2ptafter"/>
            </w:pPr>
            <w:r w:rsidRPr="005F70FB">
              <w:rPr>
                <w:rStyle w:val="ChSmallCaps"/>
              </w:rPr>
              <w:t>3pl</w:t>
            </w:r>
          </w:p>
        </w:tc>
        <w:tc>
          <w:tcPr>
            <w:tcW w:w="484" w:type="dxa"/>
            <w:shd w:val="clear" w:color="auto" w:fill="auto"/>
          </w:tcPr>
          <w:p w14:paraId="35CCBEAD" w14:textId="77777777" w:rsidR="00133AF5" w:rsidRPr="005F70FB" w:rsidRDefault="00133AF5" w:rsidP="00E74266">
            <w:pPr>
              <w:pStyle w:val="GlossEng2ptafter"/>
            </w:pPr>
            <w:r w:rsidRPr="005F70FB">
              <w:t>two</w:t>
            </w:r>
          </w:p>
        </w:tc>
        <w:tc>
          <w:tcPr>
            <w:tcW w:w="618" w:type="dxa"/>
            <w:gridSpan w:val="4"/>
            <w:shd w:val="clear" w:color="auto" w:fill="auto"/>
          </w:tcPr>
          <w:p w14:paraId="0ABBD322" w14:textId="77777777" w:rsidR="00133AF5" w:rsidRPr="005F70FB" w:rsidRDefault="00133AF5" w:rsidP="00E74266">
            <w:pPr>
              <w:pStyle w:val="GlossEng2ptafter"/>
            </w:pPr>
            <w:r w:rsidRPr="005F70FB">
              <w:t>get</w:t>
            </w:r>
          </w:p>
        </w:tc>
        <w:tc>
          <w:tcPr>
            <w:tcW w:w="629" w:type="dxa"/>
            <w:gridSpan w:val="4"/>
            <w:shd w:val="clear" w:color="auto" w:fill="auto"/>
          </w:tcPr>
          <w:p w14:paraId="629F827C" w14:textId="77777777" w:rsidR="00133AF5" w:rsidRPr="005F70FB" w:rsidRDefault="00133AF5" w:rsidP="00E74266">
            <w:pPr>
              <w:pStyle w:val="GlossEng2ptafter"/>
            </w:pPr>
            <w:r w:rsidRPr="005F70FB">
              <w:t>fish</w:t>
            </w:r>
          </w:p>
        </w:tc>
        <w:tc>
          <w:tcPr>
            <w:tcW w:w="777" w:type="dxa"/>
            <w:gridSpan w:val="4"/>
            <w:shd w:val="clear" w:color="auto" w:fill="auto"/>
          </w:tcPr>
          <w:p w14:paraId="1C5DC5A9" w14:textId="77777777" w:rsidR="00133AF5" w:rsidRPr="005F70FB" w:rsidRDefault="00133AF5" w:rsidP="00E74266">
            <w:pPr>
              <w:pStyle w:val="GlossEng2ptafter"/>
            </w:pPr>
            <w:r w:rsidRPr="005F70FB">
              <w:rPr>
                <w:rStyle w:val="ChSmallCaps"/>
              </w:rPr>
              <w:t>d.prox</w:t>
            </w:r>
          </w:p>
        </w:tc>
        <w:tc>
          <w:tcPr>
            <w:tcW w:w="584" w:type="dxa"/>
            <w:gridSpan w:val="2"/>
            <w:shd w:val="clear" w:color="auto" w:fill="auto"/>
          </w:tcPr>
          <w:p w14:paraId="5474AC7A" w14:textId="77777777" w:rsidR="00133AF5" w:rsidRPr="005F70FB" w:rsidRDefault="00133AF5" w:rsidP="00E74266">
            <w:pPr>
              <w:pStyle w:val="GlossEng2ptafter"/>
            </w:pPr>
            <w:r w:rsidRPr="005F70FB">
              <w:t>three</w:t>
            </w:r>
          </w:p>
        </w:tc>
        <w:tc>
          <w:tcPr>
            <w:tcW w:w="590" w:type="dxa"/>
            <w:gridSpan w:val="4"/>
            <w:shd w:val="clear" w:color="auto" w:fill="auto"/>
          </w:tcPr>
          <w:p w14:paraId="1B09941F" w14:textId="77777777" w:rsidR="00133AF5" w:rsidRPr="005F70FB" w:rsidRDefault="00133AF5" w:rsidP="00E74266">
            <w:pPr>
              <w:pStyle w:val="GlossEng2ptafter"/>
            </w:pPr>
            <w:r w:rsidRPr="005F70FB">
              <w:t>tail</w:t>
            </w:r>
          </w:p>
        </w:tc>
        <w:tc>
          <w:tcPr>
            <w:tcW w:w="618" w:type="dxa"/>
            <w:gridSpan w:val="4"/>
            <w:shd w:val="clear" w:color="auto" w:fill="auto"/>
          </w:tcPr>
          <w:p w14:paraId="59842DE5" w14:textId="77777777" w:rsidR="00133AF5" w:rsidRPr="005F70FB" w:rsidRDefault="00133AF5" w:rsidP="00E74266">
            <w:pPr>
              <w:pStyle w:val="GlossEng2ptafter"/>
            </w:pPr>
            <w:r w:rsidRPr="005F70FB">
              <w:t>get</w:t>
            </w:r>
          </w:p>
        </w:tc>
        <w:tc>
          <w:tcPr>
            <w:tcW w:w="629" w:type="dxa"/>
            <w:gridSpan w:val="2"/>
            <w:shd w:val="clear" w:color="auto" w:fill="auto"/>
          </w:tcPr>
          <w:p w14:paraId="3EE192B7" w14:textId="77777777" w:rsidR="00133AF5" w:rsidRPr="005F70FB" w:rsidRDefault="00133AF5" w:rsidP="00E74266">
            <w:pPr>
              <w:pStyle w:val="GlossEng2ptafter"/>
            </w:pPr>
            <w:r w:rsidRPr="005F70FB">
              <w:t>fish</w:t>
            </w:r>
          </w:p>
        </w:tc>
      </w:tr>
      <w:tr w:rsidR="00AC23C4" w:rsidRPr="005F70FB" w14:paraId="6A2F287D" w14:textId="77777777" w:rsidTr="00B81EF8">
        <w:trPr>
          <w:gridAfter w:val="5"/>
          <w:wAfter w:w="879" w:type="dxa"/>
        </w:trPr>
        <w:tc>
          <w:tcPr>
            <w:tcW w:w="709" w:type="dxa"/>
            <w:shd w:val="clear" w:color="auto" w:fill="auto"/>
          </w:tcPr>
          <w:p w14:paraId="4B4031BA" w14:textId="77777777" w:rsidR="00133AF5" w:rsidRPr="005F70FB" w:rsidRDefault="00133AF5" w:rsidP="00E74266">
            <w:pPr>
              <w:pStyle w:val="O0Nwnext"/>
            </w:pPr>
          </w:p>
        </w:tc>
        <w:tc>
          <w:tcPr>
            <w:tcW w:w="584" w:type="dxa"/>
            <w:gridSpan w:val="2"/>
            <w:shd w:val="clear" w:color="auto" w:fill="auto"/>
          </w:tcPr>
          <w:p w14:paraId="78C07792" w14:textId="77777777" w:rsidR="00133AF5" w:rsidRPr="005F70FB" w:rsidRDefault="00133AF5" w:rsidP="00E74266">
            <w:pPr>
              <w:pStyle w:val="Text"/>
            </w:pPr>
            <w:r w:rsidRPr="005F70FB">
              <w:t>tiga</w:t>
            </w:r>
          </w:p>
        </w:tc>
        <w:tc>
          <w:tcPr>
            <w:tcW w:w="590" w:type="dxa"/>
            <w:gridSpan w:val="2"/>
            <w:shd w:val="clear" w:color="auto" w:fill="auto"/>
          </w:tcPr>
          <w:p w14:paraId="0AB8156D" w14:textId="77777777" w:rsidR="00133AF5" w:rsidRPr="005F70FB" w:rsidRDefault="00133AF5" w:rsidP="00E74266">
            <w:pPr>
              <w:pStyle w:val="Text"/>
            </w:pPr>
            <w:r w:rsidRPr="005F70FB">
              <w:t>ekor,</w:t>
            </w:r>
          </w:p>
        </w:tc>
        <w:tc>
          <w:tcPr>
            <w:tcW w:w="584" w:type="dxa"/>
            <w:gridSpan w:val="4"/>
            <w:shd w:val="clear" w:color="auto" w:fill="auto"/>
          </w:tcPr>
          <w:p w14:paraId="531AB3F7" w14:textId="77777777" w:rsidR="00133AF5" w:rsidRPr="005F70FB" w:rsidRDefault="00133AF5" w:rsidP="00E74266">
            <w:pPr>
              <w:pStyle w:val="Text"/>
            </w:pPr>
            <w:r w:rsidRPr="005F70FB">
              <w:t>dong</w:t>
            </w:r>
          </w:p>
        </w:tc>
        <w:tc>
          <w:tcPr>
            <w:tcW w:w="484" w:type="dxa"/>
            <w:gridSpan w:val="2"/>
            <w:shd w:val="clear" w:color="auto" w:fill="auto"/>
          </w:tcPr>
          <w:p w14:paraId="4276DB81" w14:textId="77777777" w:rsidR="00133AF5" w:rsidRPr="005F70FB" w:rsidRDefault="00133AF5" w:rsidP="00E74266">
            <w:pPr>
              <w:pStyle w:val="Text"/>
            </w:pPr>
            <w:r w:rsidRPr="005F70FB">
              <w:t>dua</w:t>
            </w:r>
          </w:p>
        </w:tc>
        <w:tc>
          <w:tcPr>
            <w:tcW w:w="595" w:type="dxa"/>
            <w:gridSpan w:val="3"/>
            <w:shd w:val="clear" w:color="auto" w:fill="auto"/>
          </w:tcPr>
          <w:p w14:paraId="64CFB65B" w14:textId="77777777" w:rsidR="00133AF5" w:rsidRPr="005F70FB" w:rsidRDefault="00133AF5" w:rsidP="00E74266">
            <w:pPr>
              <w:pStyle w:val="Text"/>
            </w:pPr>
            <w:r w:rsidRPr="005F70FB">
              <w:t>mulay</w:t>
            </w:r>
          </w:p>
        </w:tc>
        <w:tc>
          <w:tcPr>
            <w:tcW w:w="929" w:type="dxa"/>
            <w:gridSpan w:val="5"/>
            <w:shd w:val="clear" w:color="auto" w:fill="auto"/>
          </w:tcPr>
          <w:p w14:paraId="0F93C0BD" w14:textId="77777777" w:rsidR="00133AF5" w:rsidRPr="005F70FB" w:rsidRDefault="00133AF5" w:rsidP="00E74266">
            <w:pPr>
              <w:pStyle w:val="Text"/>
            </w:pPr>
            <w:r w:rsidRPr="005F70FB">
              <w:t>mendarat</w:t>
            </w:r>
          </w:p>
        </w:tc>
        <w:tc>
          <w:tcPr>
            <w:tcW w:w="373" w:type="dxa"/>
            <w:gridSpan w:val="2"/>
            <w:shd w:val="clear" w:color="auto" w:fill="auto"/>
          </w:tcPr>
          <w:p w14:paraId="3255D9EB" w14:textId="77777777" w:rsidR="00133AF5" w:rsidRPr="005F70FB" w:rsidRDefault="00133AF5" w:rsidP="00E74266">
            <w:pPr>
              <w:pStyle w:val="Text"/>
            </w:pPr>
            <w:r w:rsidRPr="005F70FB">
              <w:t>ke</w:t>
            </w:r>
          </w:p>
        </w:tc>
        <w:tc>
          <w:tcPr>
            <w:tcW w:w="584" w:type="dxa"/>
            <w:gridSpan w:val="3"/>
            <w:shd w:val="clear" w:color="auto" w:fill="auto"/>
          </w:tcPr>
          <w:p w14:paraId="2295DC3F" w14:textId="77777777" w:rsidR="00133AF5" w:rsidRPr="005F70FB" w:rsidRDefault="00133AF5" w:rsidP="00E74266">
            <w:pPr>
              <w:pStyle w:val="Text"/>
            </w:pPr>
            <w:r w:rsidRPr="005F70FB">
              <w:t>darat</w:t>
            </w:r>
          </w:p>
        </w:tc>
      </w:tr>
      <w:tr w:rsidR="00AC23C4" w:rsidRPr="005F70FB" w14:paraId="17473BF6" w14:textId="77777777" w:rsidTr="00B81EF8">
        <w:trPr>
          <w:gridAfter w:val="5"/>
          <w:wAfter w:w="879" w:type="dxa"/>
        </w:trPr>
        <w:tc>
          <w:tcPr>
            <w:tcW w:w="709" w:type="dxa"/>
            <w:shd w:val="clear" w:color="auto" w:fill="auto"/>
          </w:tcPr>
          <w:p w14:paraId="2E3127D1" w14:textId="77777777" w:rsidR="00133AF5" w:rsidRPr="005F70FB" w:rsidRDefault="00133AF5" w:rsidP="00E74266">
            <w:pPr>
              <w:pStyle w:val="GlossEng"/>
            </w:pPr>
          </w:p>
        </w:tc>
        <w:tc>
          <w:tcPr>
            <w:tcW w:w="584" w:type="dxa"/>
            <w:gridSpan w:val="2"/>
            <w:shd w:val="clear" w:color="auto" w:fill="auto"/>
          </w:tcPr>
          <w:p w14:paraId="2ED13FB0" w14:textId="77777777" w:rsidR="00133AF5" w:rsidRPr="005F70FB" w:rsidRDefault="00133AF5" w:rsidP="00E74266">
            <w:pPr>
              <w:pStyle w:val="GlossEng"/>
            </w:pPr>
            <w:r w:rsidRPr="005F70FB">
              <w:t>three</w:t>
            </w:r>
          </w:p>
        </w:tc>
        <w:tc>
          <w:tcPr>
            <w:tcW w:w="590" w:type="dxa"/>
            <w:gridSpan w:val="2"/>
            <w:shd w:val="clear" w:color="auto" w:fill="auto"/>
          </w:tcPr>
          <w:p w14:paraId="2C8516B5" w14:textId="77777777" w:rsidR="00133AF5" w:rsidRPr="005F70FB" w:rsidRDefault="00133AF5" w:rsidP="00E74266">
            <w:pPr>
              <w:pStyle w:val="GlossEng"/>
            </w:pPr>
            <w:r w:rsidRPr="005F70FB">
              <w:t>tail</w:t>
            </w:r>
          </w:p>
        </w:tc>
        <w:tc>
          <w:tcPr>
            <w:tcW w:w="584" w:type="dxa"/>
            <w:gridSpan w:val="4"/>
            <w:shd w:val="clear" w:color="auto" w:fill="auto"/>
          </w:tcPr>
          <w:p w14:paraId="08C4FA72" w14:textId="77777777" w:rsidR="00133AF5" w:rsidRPr="005F70FB" w:rsidRDefault="00133AF5" w:rsidP="00E74266">
            <w:pPr>
              <w:pStyle w:val="GlossEng"/>
            </w:pPr>
            <w:r w:rsidRPr="005F70FB">
              <w:rPr>
                <w:rStyle w:val="ChSmallCaps"/>
              </w:rPr>
              <w:t>3pl</w:t>
            </w:r>
          </w:p>
        </w:tc>
        <w:tc>
          <w:tcPr>
            <w:tcW w:w="484" w:type="dxa"/>
            <w:gridSpan w:val="2"/>
            <w:shd w:val="clear" w:color="auto" w:fill="auto"/>
          </w:tcPr>
          <w:p w14:paraId="07C88EFB" w14:textId="77777777" w:rsidR="00133AF5" w:rsidRPr="005F70FB" w:rsidRDefault="00133AF5" w:rsidP="00E74266">
            <w:pPr>
              <w:pStyle w:val="GlossEng"/>
            </w:pPr>
            <w:r w:rsidRPr="005F70FB">
              <w:t>two</w:t>
            </w:r>
          </w:p>
        </w:tc>
        <w:tc>
          <w:tcPr>
            <w:tcW w:w="595" w:type="dxa"/>
            <w:gridSpan w:val="3"/>
            <w:shd w:val="clear" w:color="auto" w:fill="auto"/>
          </w:tcPr>
          <w:p w14:paraId="3421E310" w14:textId="77777777" w:rsidR="00133AF5" w:rsidRPr="005F70FB" w:rsidRDefault="00133AF5" w:rsidP="00E74266">
            <w:pPr>
              <w:pStyle w:val="GlossEng"/>
            </w:pPr>
            <w:r w:rsidRPr="005F70FB">
              <w:t>start</w:t>
            </w:r>
          </w:p>
        </w:tc>
        <w:tc>
          <w:tcPr>
            <w:tcW w:w="929" w:type="dxa"/>
            <w:gridSpan w:val="5"/>
            <w:shd w:val="clear" w:color="auto" w:fill="auto"/>
          </w:tcPr>
          <w:p w14:paraId="1310B947" w14:textId="77777777" w:rsidR="00133AF5" w:rsidRPr="005F70FB" w:rsidRDefault="00133AF5" w:rsidP="00E74266">
            <w:pPr>
              <w:pStyle w:val="GlossEng"/>
            </w:pPr>
            <w:r w:rsidRPr="005F70FB">
              <w:t>land</w:t>
            </w:r>
          </w:p>
        </w:tc>
        <w:tc>
          <w:tcPr>
            <w:tcW w:w="373" w:type="dxa"/>
            <w:gridSpan w:val="2"/>
            <w:shd w:val="clear" w:color="auto" w:fill="auto"/>
          </w:tcPr>
          <w:p w14:paraId="03A091D1" w14:textId="77777777" w:rsidR="00133AF5" w:rsidRPr="005F70FB" w:rsidRDefault="00133AF5" w:rsidP="00E74266">
            <w:pPr>
              <w:pStyle w:val="GlossEng"/>
            </w:pPr>
            <w:r w:rsidRPr="005F70FB">
              <w:t>to</w:t>
            </w:r>
          </w:p>
        </w:tc>
        <w:tc>
          <w:tcPr>
            <w:tcW w:w="584" w:type="dxa"/>
            <w:gridSpan w:val="3"/>
            <w:shd w:val="clear" w:color="auto" w:fill="auto"/>
          </w:tcPr>
          <w:p w14:paraId="4206BB2B" w14:textId="77777777" w:rsidR="00133AF5" w:rsidRPr="005F70FB" w:rsidRDefault="00133AF5" w:rsidP="00E74266">
            <w:pPr>
              <w:pStyle w:val="GlossEng"/>
            </w:pPr>
            <w:r w:rsidRPr="005F70FB">
              <w:t>land</w:t>
            </w:r>
          </w:p>
        </w:tc>
      </w:tr>
    </w:tbl>
    <w:p w14:paraId="22D40FF4" w14:textId="77777777" w:rsidR="00133AF5" w:rsidRPr="005F70FB" w:rsidRDefault="00133AF5" w:rsidP="00133AF5">
      <w:pPr>
        <w:pStyle w:val="FreeTranslEng"/>
      </w:pPr>
      <w:r w:rsidRPr="005F70FB">
        <w:t>the two Biak guys are fishing, they are fishing, fishing, fishing, fishing, eventually the two of them get these fish, three (of them), having gotten three fish, the two of them start landing on the shore</w:t>
      </w:r>
    </w:p>
    <w:tbl>
      <w:tblPr>
        <w:tblW w:w="6810" w:type="dxa"/>
        <w:tblCellMar>
          <w:left w:w="42" w:type="dxa"/>
          <w:right w:w="42" w:type="dxa"/>
        </w:tblCellMar>
        <w:tblLook w:val="01E0" w:firstRow="1" w:lastRow="1" w:firstColumn="1" w:lastColumn="1" w:noHBand="0" w:noVBand="0"/>
      </w:tblPr>
      <w:tblGrid>
        <w:gridCol w:w="691"/>
        <w:gridCol w:w="18"/>
        <w:gridCol w:w="468"/>
        <w:gridCol w:w="139"/>
        <w:gridCol w:w="45"/>
        <w:gridCol w:w="360"/>
        <w:gridCol w:w="108"/>
        <w:gridCol w:w="44"/>
        <w:gridCol w:w="482"/>
        <w:gridCol w:w="7"/>
        <w:gridCol w:w="391"/>
        <w:gridCol w:w="216"/>
        <w:gridCol w:w="159"/>
        <w:gridCol w:w="348"/>
        <w:gridCol w:w="130"/>
        <w:gridCol w:w="106"/>
        <w:gridCol w:w="275"/>
        <w:gridCol w:w="209"/>
        <w:gridCol w:w="386"/>
        <w:gridCol w:w="209"/>
        <w:gridCol w:w="522"/>
        <w:gridCol w:w="162"/>
        <w:gridCol w:w="629"/>
        <w:gridCol w:w="12"/>
        <w:gridCol w:w="486"/>
        <w:gridCol w:w="208"/>
      </w:tblGrid>
      <w:tr w:rsidR="00AC23C4" w:rsidRPr="005F70FB" w14:paraId="5D84BB1C" w14:textId="77777777" w:rsidTr="00646F68">
        <w:tc>
          <w:tcPr>
            <w:tcW w:w="709" w:type="dxa"/>
            <w:gridSpan w:val="2"/>
            <w:shd w:val="clear" w:color="auto" w:fill="auto"/>
          </w:tcPr>
          <w:p w14:paraId="3C74D756" w14:textId="77777777" w:rsidR="00133AF5" w:rsidRPr="005F70FB" w:rsidRDefault="00133AF5" w:rsidP="00E74266">
            <w:pPr>
              <w:pStyle w:val="O0Nwnext"/>
            </w:pPr>
            <w:r w:rsidRPr="005F70FB">
              <w:t>0004</w:t>
            </w:r>
          </w:p>
        </w:tc>
        <w:tc>
          <w:tcPr>
            <w:tcW w:w="652" w:type="dxa"/>
            <w:gridSpan w:val="3"/>
            <w:shd w:val="clear" w:color="auto" w:fill="auto"/>
          </w:tcPr>
          <w:p w14:paraId="6975D3F5" w14:textId="77777777" w:rsidR="00133AF5" w:rsidRPr="005F70FB" w:rsidRDefault="00133AF5" w:rsidP="00E74266">
            <w:pPr>
              <w:pStyle w:val="Text"/>
            </w:pPr>
            <w:r w:rsidRPr="005F70FB">
              <w:t>sampe</w:t>
            </w:r>
          </w:p>
        </w:tc>
        <w:tc>
          <w:tcPr>
            <w:tcW w:w="360" w:type="dxa"/>
            <w:shd w:val="clear" w:color="auto" w:fill="auto"/>
          </w:tcPr>
          <w:p w14:paraId="68515669" w14:textId="77777777" w:rsidR="00133AF5" w:rsidRPr="005F70FB" w:rsidRDefault="00133AF5" w:rsidP="00E74266">
            <w:pPr>
              <w:pStyle w:val="Text"/>
            </w:pPr>
            <w:r w:rsidRPr="005F70FB">
              <w:t>di</w:t>
            </w:r>
          </w:p>
        </w:tc>
        <w:tc>
          <w:tcPr>
            <w:tcW w:w="634" w:type="dxa"/>
            <w:gridSpan w:val="3"/>
            <w:shd w:val="clear" w:color="auto" w:fill="auto"/>
          </w:tcPr>
          <w:p w14:paraId="136CF661" w14:textId="77777777" w:rsidR="00133AF5" w:rsidRPr="005F70FB" w:rsidRDefault="00133AF5" w:rsidP="00E74266">
            <w:pPr>
              <w:pStyle w:val="Text"/>
            </w:pPr>
            <w:r w:rsidRPr="005F70FB">
              <w:t>darat,</w:t>
            </w:r>
          </w:p>
        </w:tc>
        <w:tc>
          <w:tcPr>
            <w:tcW w:w="773" w:type="dxa"/>
            <w:gridSpan w:val="4"/>
            <w:shd w:val="clear" w:color="auto" w:fill="auto"/>
          </w:tcPr>
          <w:p w14:paraId="5634A0DB" w14:textId="77777777" w:rsidR="00133AF5" w:rsidRPr="005F70FB" w:rsidRDefault="00133AF5" w:rsidP="00E74266">
            <w:pPr>
              <w:pStyle w:val="Text"/>
            </w:pPr>
            <w:r w:rsidRPr="005F70FB">
              <w:t>suda</w:t>
            </w:r>
          </w:p>
        </w:tc>
        <w:tc>
          <w:tcPr>
            <w:tcW w:w="584" w:type="dxa"/>
            <w:gridSpan w:val="3"/>
            <w:shd w:val="clear" w:color="auto" w:fill="auto"/>
          </w:tcPr>
          <w:p w14:paraId="3C0BE58C" w14:textId="77777777" w:rsidR="00133AF5" w:rsidRPr="005F70FB" w:rsidRDefault="00133AF5" w:rsidP="00E74266">
            <w:pPr>
              <w:pStyle w:val="Text"/>
            </w:pPr>
            <w:r w:rsidRPr="005F70FB">
              <w:t>dong</w:t>
            </w:r>
          </w:p>
        </w:tc>
        <w:tc>
          <w:tcPr>
            <w:tcW w:w="484" w:type="dxa"/>
            <w:gridSpan w:val="2"/>
            <w:shd w:val="clear" w:color="auto" w:fill="auto"/>
          </w:tcPr>
          <w:p w14:paraId="2F720C98" w14:textId="77777777" w:rsidR="00133AF5" w:rsidRPr="005F70FB" w:rsidRDefault="00133AF5" w:rsidP="00E74266">
            <w:pPr>
              <w:pStyle w:val="Text"/>
            </w:pPr>
            <w:r w:rsidRPr="005F70FB">
              <w:t>dua</w:t>
            </w:r>
          </w:p>
        </w:tc>
        <w:tc>
          <w:tcPr>
            <w:tcW w:w="595" w:type="dxa"/>
            <w:gridSpan w:val="2"/>
            <w:shd w:val="clear" w:color="auto" w:fill="auto"/>
          </w:tcPr>
          <w:p w14:paraId="4559E9CD" w14:textId="77777777" w:rsidR="00133AF5" w:rsidRPr="005F70FB" w:rsidRDefault="00133AF5" w:rsidP="00E74266">
            <w:pPr>
              <w:pStyle w:val="Text"/>
            </w:pPr>
            <w:r w:rsidRPr="005F70FB">
              <w:t>mulay</w:t>
            </w:r>
          </w:p>
        </w:tc>
        <w:tc>
          <w:tcPr>
            <w:tcW w:w="684" w:type="dxa"/>
            <w:gridSpan w:val="2"/>
            <w:shd w:val="clear" w:color="auto" w:fill="auto"/>
          </w:tcPr>
          <w:p w14:paraId="256B3B5C" w14:textId="77777777" w:rsidR="00133AF5" w:rsidRPr="005F70FB" w:rsidRDefault="00133AF5" w:rsidP="00E74266">
            <w:pPr>
              <w:pStyle w:val="Text"/>
            </w:pPr>
            <w:r w:rsidRPr="005F70FB">
              <w:t>bagi</w:t>
            </w:r>
          </w:p>
        </w:tc>
        <w:tc>
          <w:tcPr>
            <w:tcW w:w="629" w:type="dxa"/>
            <w:shd w:val="clear" w:color="auto" w:fill="auto"/>
          </w:tcPr>
          <w:p w14:paraId="1DD102C1" w14:textId="77777777" w:rsidR="00133AF5" w:rsidRPr="005F70FB" w:rsidRDefault="00133AF5" w:rsidP="00E74266">
            <w:pPr>
              <w:pStyle w:val="Text"/>
            </w:pPr>
            <w:r w:rsidRPr="005F70FB">
              <w:t>ikang</w:t>
            </w:r>
          </w:p>
        </w:tc>
        <w:tc>
          <w:tcPr>
            <w:tcW w:w="706" w:type="dxa"/>
            <w:gridSpan w:val="3"/>
            <w:shd w:val="clear" w:color="auto" w:fill="auto"/>
          </w:tcPr>
          <w:p w14:paraId="766360C7" w14:textId="77777777" w:rsidR="00133AF5" w:rsidRPr="005F70FB" w:rsidRDefault="00133AF5" w:rsidP="00E74266">
            <w:pPr>
              <w:pStyle w:val="Text"/>
            </w:pPr>
            <w:r w:rsidRPr="005F70FB">
              <w:t>itu,</w:t>
            </w:r>
          </w:p>
        </w:tc>
      </w:tr>
      <w:tr w:rsidR="00AC23C4" w:rsidRPr="005F70FB" w14:paraId="19A693FF" w14:textId="77777777" w:rsidTr="00646F68">
        <w:tc>
          <w:tcPr>
            <w:tcW w:w="709" w:type="dxa"/>
            <w:gridSpan w:val="2"/>
            <w:shd w:val="clear" w:color="auto" w:fill="auto"/>
          </w:tcPr>
          <w:p w14:paraId="480B1516" w14:textId="77777777" w:rsidR="00133AF5" w:rsidRPr="005F70FB" w:rsidRDefault="00133AF5" w:rsidP="00E74266">
            <w:pPr>
              <w:pStyle w:val="GlossEng2ptafter"/>
            </w:pPr>
          </w:p>
        </w:tc>
        <w:tc>
          <w:tcPr>
            <w:tcW w:w="652" w:type="dxa"/>
            <w:gridSpan w:val="3"/>
            <w:shd w:val="clear" w:color="auto" w:fill="auto"/>
          </w:tcPr>
          <w:p w14:paraId="6C34C6C1" w14:textId="77777777" w:rsidR="00133AF5" w:rsidRPr="005F70FB" w:rsidRDefault="00133AF5" w:rsidP="00E74266">
            <w:pPr>
              <w:pStyle w:val="GlossEng2ptafter"/>
            </w:pPr>
            <w:r w:rsidRPr="005F70FB">
              <w:t>reach</w:t>
            </w:r>
          </w:p>
        </w:tc>
        <w:tc>
          <w:tcPr>
            <w:tcW w:w="360" w:type="dxa"/>
            <w:shd w:val="clear" w:color="auto" w:fill="auto"/>
          </w:tcPr>
          <w:p w14:paraId="3FB9CB2E" w14:textId="77777777" w:rsidR="00133AF5" w:rsidRPr="005F70FB" w:rsidRDefault="00133AF5" w:rsidP="00E74266">
            <w:pPr>
              <w:pStyle w:val="GlossEng2ptafter"/>
            </w:pPr>
            <w:r w:rsidRPr="005F70FB">
              <w:t>at</w:t>
            </w:r>
          </w:p>
        </w:tc>
        <w:tc>
          <w:tcPr>
            <w:tcW w:w="634" w:type="dxa"/>
            <w:gridSpan w:val="3"/>
            <w:shd w:val="clear" w:color="auto" w:fill="auto"/>
          </w:tcPr>
          <w:p w14:paraId="55B4814C" w14:textId="77777777" w:rsidR="00133AF5" w:rsidRPr="005F70FB" w:rsidRDefault="00133AF5" w:rsidP="00E74266">
            <w:pPr>
              <w:pStyle w:val="GlossEng2ptafter"/>
            </w:pPr>
            <w:r w:rsidRPr="005F70FB">
              <w:t>land</w:t>
            </w:r>
          </w:p>
        </w:tc>
        <w:tc>
          <w:tcPr>
            <w:tcW w:w="773" w:type="dxa"/>
            <w:gridSpan w:val="4"/>
            <w:shd w:val="clear" w:color="auto" w:fill="auto"/>
          </w:tcPr>
          <w:p w14:paraId="08D1156F" w14:textId="77777777" w:rsidR="00133AF5" w:rsidRPr="005F70FB" w:rsidRDefault="00133AF5" w:rsidP="00E74266">
            <w:pPr>
              <w:pStyle w:val="GlossEng2ptafter"/>
            </w:pPr>
            <w:r w:rsidRPr="005F70FB">
              <w:t>already</w:t>
            </w:r>
          </w:p>
        </w:tc>
        <w:tc>
          <w:tcPr>
            <w:tcW w:w="584" w:type="dxa"/>
            <w:gridSpan w:val="3"/>
            <w:shd w:val="clear" w:color="auto" w:fill="auto"/>
          </w:tcPr>
          <w:p w14:paraId="582FE81D" w14:textId="77777777" w:rsidR="00133AF5" w:rsidRPr="005F70FB" w:rsidRDefault="00133AF5" w:rsidP="00E74266">
            <w:pPr>
              <w:pStyle w:val="GlossEng2ptafter"/>
            </w:pPr>
            <w:r w:rsidRPr="005F70FB">
              <w:rPr>
                <w:rStyle w:val="ChSmallCaps"/>
              </w:rPr>
              <w:t>3pl</w:t>
            </w:r>
          </w:p>
        </w:tc>
        <w:tc>
          <w:tcPr>
            <w:tcW w:w="484" w:type="dxa"/>
            <w:gridSpan w:val="2"/>
            <w:shd w:val="clear" w:color="auto" w:fill="auto"/>
          </w:tcPr>
          <w:p w14:paraId="40E8817E" w14:textId="77777777" w:rsidR="00133AF5" w:rsidRPr="005F70FB" w:rsidRDefault="00133AF5" w:rsidP="00E74266">
            <w:pPr>
              <w:pStyle w:val="GlossEng2ptafter"/>
            </w:pPr>
            <w:r w:rsidRPr="005F70FB">
              <w:t>two</w:t>
            </w:r>
          </w:p>
        </w:tc>
        <w:tc>
          <w:tcPr>
            <w:tcW w:w="595" w:type="dxa"/>
            <w:gridSpan w:val="2"/>
            <w:shd w:val="clear" w:color="auto" w:fill="auto"/>
          </w:tcPr>
          <w:p w14:paraId="32BC9A43" w14:textId="77777777" w:rsidR="00133AF5" w:rsidRPr="005F70FB" w:rsidRDefault="00133AF5" w:rsidP="00E74266">
            <w:pPr>
              <w:pStyle w:val="GlossEng2ptafter"/>
            </w:pPr>
            <w:r w:rsidRPr="005F70FB">
              <w:t>start</w:t>
            </w:r>
          </w:p>
        </w:tc>
        <w:tc>
          <w:tcPr>
            <w:tcW w:w="684" w:type="dxa"/>
            <w:gridSpan w:val="2"/>
            <w:shd w:val="clear" w:color="auto" w:fill="auto"/>
          </w:tcPr>
          <w:p w14:paraId="0876CDDE" w14:textId="77777777" w:rsidR="00133AF5" w:rsidRPr="005F70FB" w:rsidRDefault="00133AF5" w:rsidP="00E74266">
            <w:pPr>
              <w:pStyle w:val="GlossEng2ptafter"/>
            </w:pPr>
            <w:r w:rsidRPr="005F70FB">
              <w:t>divide</w:t>
            </w:r>
          </w:p>
        </w:tc>
        <w:tc>
          <w:tcPr>
            <w:tcW w:w="629" w:type="dxa"/>
            <w:shd w:val="clear" w:color="auto" w:fill="auto"/>
          </w:tcPr>
          <w:p w14:paraId="50C462BD" w14:textId="77777777" w:rsidR="00133AF5" w:rsidRPr="005F70FB" w:rsidRDefault="00133AF5" w:rsidP="00E74266">
            <w:pPr>
              <w:pStyle w:val="GlossEng2ptafter"/>
            </w:pPr>
            <w:r w:rsidRPr="005F70FB">
              <w:t>fish</w:t>
            </w:r>
          </w:p>
        </w:tc>
        <w:tc>
          <w:tcPr>
            <w:tcW w:w="706" w:type="dxa"/>
            <w:gridSpan w:val="3"/>
            <w:shd w:val="clear" w:color="auto" w:fill="auto"/>
          </w:tcPr>
          <w:p w14:paraId="190CC321" w14:textId="77777777" w:rsidR="00133AF5" w:rsidRPr="005F70FB" w:rsidRDefault="00133AF5" w:rsidP="00E74266">
            <w:pPr>
              <w:pStyle w:val="GlossEng2ptafter"/>
            </w:pPr>
            <w:r w:rsidRPr="005F70FB">
              <w:rPr>
                <w:rStyle w:val="ChSmallCaps"/>
              </w:rPr>
              <w:t>d.dist</w:t>
            </w:r>
          </w:p>
        </w:tc>
      </w:tr>
      <w:tr w:rsidR="00AC23C4" w:rsidRPr="005F70FB" w14:paraId="0B234A8B" w14:textId="77777777" w:rsidTr="00646F68">
        <w:trPr>
          <w:gridAfter w:val="1"/>
          <w:wAfter w:w="208" w:type="dxa"/>
        </w:trPr>
        <w:tc>
          <w:tcPr>
            <w:tcW w:w="691" w:type="dxa"/>
            <w:shd w:val="clear" w:color="auto" w:fill="auto"/>
          </w:tcPr>
          <w:p w14:paraId="26884A4C" w14:textId="77777777" w:rsidR="00133AF5" w:rsidRPr="005F70FB" w:rsidRDefault="00133AF5" w:rsidP="00E74266">
            <w:pPr>
              <w:pStyle w:val="O0Nwnext"/>
            </w:pPr>
          </w:p>
        </w:tc>
        <w:tc>
          <w:tcPr>
            <w:tcW w:w="486" w:type="dxa"/>
            <w:gridSpan w:val="2"/>
            <w:shd w:val="clear" w:color="auto" w:fill="auto"/>
          </w:tcPr>
          <w:p w14:paraId="559702FA" w14:textId="77777777" w:rsidR="00133AF5" w:rsidRPr="005F70FB" w:rsidRDefault="00133AF5" w:rsidP="00E74266">
            <w:pPr>
              <w:pStyle w:val="Text"/>
            </w:pPr>
            <w:r w:rsidRPr="005F70FB">
              <w:t>de</w:t>
            </w:r>
          </w:p>
        </w:tc>
        <w:tc>
          <w:tcPr>
            <w:tcW w:w="652" w:type="dxa"/>
            <w:gridSpan w:val="4"/>
            <w:shd w:val="clear" w:color="auto" w:fill="auto"/>
          </w:tcPr>
          <w:p w14:paraId="1D5A0198" w14:textId="77777777" w:rsidR="00133AF5" w:rsidRPr="005F70FB" w:rsidRDefault="00133AF5" w:rsidP="00E74266">
            <w:pPr>
              <w:pStyle w:val="Text"/>
            </w:pPr>
            <w:r w:rsidRPr="005F70FB">
              <w:t>mulay,</w:t>
            </w:r>
          </w:p>
        </w:tc>
        <w:tc>
          <w:tcPr>
            <w:tcW w:w="924" w:type="dxa"/>
            <w:gridSpan w:val="4"/>
            <w:shd w:val="clear" w:color="auto" w:fill="auto"/>
          </w:tcPr>
          <w:p w14:paraId="20FBF6B8" w14:textId="77777777" w:rsidR="00133AF5" w:rsidRPr="005F70FB" w:rsidRDefault="00133AF5" w:rsidP="00E74266">
            <w:pPr>
              <w:pStyle w:val="Text"/>
            </w:pPr>
            <w:r w:rsidRPr="005F70FB">
              <w:t>dep</w:t>
            </w:r>
          </w:p>
        </w:tc>
        <w:tc>
          <w:tcPr>
            <w:tcW w:w="853" w:type="dxa"/>
            <w:gridSpan w:val="4"/>
            <w:shd w:val="clear" w:color="auto" w:fill="auto"/>
          </w:tcPr>
          <w:p w14:paraId="7D34A3CB" w14:textId="77777777" w:rsidR="00133AF5" w:rsidRPr="005F70FB" w:rsidRDefault="00133AF5" w:rsidP="00E74266">
            <w:pPr>
              <w:pStyle w:val="Text"/>
            </w:pPr>
            <w:r w:rsidRPr="005F70FB">
              <w:t>kawang,</w:t>
            </w:r>
          </w:p>
        </w:tc>
        <w:tc>
          <w:tcPr>
            <w:tcW w:w="381" w:type="dxa"/>
            <w:gridSpan w:val="2"/>
            <w:shd w:val="clear" w:color="auto" w:fill="auto"/>
          </w:tcPr>
          <w:p w14:paraId="677C905D" w14:textId="77777777" w:rsidR="00133AF5" w:rsidRPr="005F70FB" w:rsidRDefault="00133AF5" w:rsidP="00E74266">
            <w:pPr>
              <w:pStyle w:val="Text"/>
            </w:pPr>
            <w:r w:rsidRPr="005F70FB">
              <w:t>e,</w:t>
            </w:r>
          </w:p>
        </w:tc>
        <w:tc>
          <w:tcPr>
            <w:tcW w:w="595" w:type="dxa"/>
            <w:gridSpan w:val="2"/>
            <w:shd w:val="clear" w:color="auto" w:fill="auto"/>
          </w:tcPr>
          <w:p w14:paraId="30BB3619" w14:textId="77777777" w:rsidR="00133AF5" w:rsidRPr="005F70FB" w:rsidRDefault="00133AF5" w:rsidP="00E74266">
            <w:pPr>
              <w:pStyle w:val="Text"/>
            </w:pPr>
            <w:r w:rsidRPr="005F70FB">
              <w:t>mulay</w:t>
            </w:r>
          </w:p>
        </w:tc>
        <w:tc>
          <w:tcPr>
            <w:tcW w:w="731" w:type="dxa"/>
            <w:gridSpan w:val="2"/>
            <w:shd w:val="clear" w:color="auto" w:fill="auto"/>
          </w:tcPr>
          <w:p w14:paraId="19172FA8" w14:textId="77777777" w:rsidR="00133AF5" w:rsidRPr="005F70FB" w:rsidRDefault="00133AF5" w:rsidP="00E74266">
            <w:pPr>
              <w:pStyle w:val="Text"/>
            </w:pPr>
            <w:r w:rsidRPr="005F70FB">
              <w:t>bilang,</w:t>
            </w:r>
          </w:p>
        </w:tc>
        <w:tc>
          <w:tcPr>
            <w:tcW w:w="803" w:type="dxa"/>
            <w:gridSpan w:val="3"/>
            <w:shd w:val="clear" w:color="auto" w:fill="auto"/>
          </w:tcPr>
          <w:p w14:paraId="298BF9F4" w14:textId="77777777" w:rsidR="00133AF5" w:rsidRPr="005F70FB" w:rsidRDefault="00133AF5" w:rsidP="00E74266">
            <w:pPr>
              <w:pStyle w:val="Text"/>
            </w:pPr>
            <w:r w:rsidRPr="005F70FB">
              <w:t>kawang</w:t>
            </w:r>
          </w:p>
        </w:tc>
        <w:tc>
          <w:tcPr>
            <w:tcW w:w="486" w:type="dxa"/>
            <w:shd w:val="clear" w:color="auto" w:fill="auto"/>
          </w:tcPr>
          <w:p w14:paraId="7A00C8C6" w14:textId="77777777" w:rsidR="00133AF5" w:rsidRPr="005F70FB" w:rsidRDefault="00133AF5" w:rsidP="00E74266">
            <w:pPr>
              <w:pStyle w:val="Text"/>
            </w:pPr>
            <w:r w:rsidRPr="005F70FB">
              <w:t>ko</w:t>
            </w:r>
          </w:p>
        </w:tc>
      </w:tr>
      <w:tr w:rsidR="00AC23C4" w:rsidRPr="005F70FB" w14:paraId="1B495FFE" w14:textId="77777777" w:rsidTr="00646F68">
        <w:trPr>
          <w:gridAfter w:val="1"/>
          <w:wAfter w:w="208" w:type="dxa"/>
        </w:trPr>
        <w:tc>
          <w:tcPr>
            <w:tcW w:w="691" w:type="dxa"/>
            <w:shd w:val="clear" w:color="auto" w:fill="auto"/>
          </w:tcPr>
          <w:p w14:paraId="63EF7EA6" w14:textId="77777777" w:rsidR="00133AF5" w:rsidRPr="005F70FB" w:rsidRDefault="00133AF5" w:rsidP="00E74266">
            <w:pPr>
              <w:pStyle w:val="GlossEng2ptafter"/>
            </w:pPr>
          </w:p>
        </w:tc>
        <w:tc>
          <w:tcPr>
            <w:tcW w:w="486" w:type="dxa"/>
            <w:gridSpan w:val="2"/>
            <w:shd w:val="clear" w:color="auto" w:fill="auto"/>
          </w:tcPr>
          <w:p w14:paraId="75DAA36F" w14:textId="77777777" w:rsidR="00133AF5" w:rsidRPr="005F70FB" w:rsidRDefault="00133AF5" w:rsidP="00E74266">
            <w:pPr>
              <w:pStyle w:val="GlossEng2ptafter"/>
            </w:pPr>
            <w:r w:rsidRPr="005F70FB">
              <w:rPr>
                <w:rStyle w:val="ChSmallCaps"/>
              </w:rPr>
              <w:t>3sg</w:t>
            </w:r>
          </w:p>
        </w:tc>
        <w:tc>
          <w:tcPr>
            <w:tcW w:w="652" w:type="dxa"/>
            <w:gridSpan w:val="4"/>
            <w:shd w:val="clear" w:color="auto" w:fill="auto"/>
          </w:tcPr>
          <w:p w14:paraId="5FBCC033" w14:textId="77777777" w:rsidR="00133AF5" w:rsidRPr="005F70FB" w:rsidRDefault="00133AF5" w:rsidP="00E74266">
            <w:pPr>
              <w:pStyle w:val="GlossEng2ptafter"/>
            </w:pPr>
            <w:r w:rsidRPr="005F70FB">
              <w:t>start</w:t>
            </w:r>
          </w:p>
        </w:tc>
        <w:tc>
          <w:tcPr>
            <w:tcW w:w="924" w:type="dxa"/>
            <w:gridSpan w:val="4"/>
            <w:shd w:val="clear" w:color="auto" w:fill="auto"/>
          </w:tcPr>
          <w:p w14:paraId="67264D80" w14:textId="77777777" w:rsidR="00133AF5" w:rsidRPr="005F70FB" w:rsidRDefault="00133AF5" w:rsidP="00E74266">
            <w:pPr>
              <w:pStyle w:val="GlossEng2ptafter"/>
            </w:pPr>
            <w:r w:rsidRPr="005F70FB">
              <w:rPr>
                <w:rStyle w:val="ChSmallCaps"/>
              </w:rPr>
              <w:t>3sg</w:t>
            </w:r>
            <w:r w:rsidRPr="005F70FB">
              <w:t>:</w:t>
            </w:r>
            <w:r w:rsidRPr="005F70FB">
              <w:rPr>
                <w:rStyle w:val="ChSmallCaps"/>
              </w:rPr>
              <w:t>poss</w:t>
            </w:r>
          </w:p>
        </w:tc>
        <w:tc>
          <w:tcPr>
            <w:tcW w:w="853" w:type="dxa"/>
            <w:gridSpan w:val="4"/>
            <w:shd w:val="clear" w:color="auto" w:fill="auto"/>
          </w:tcPr>
          <w:p w14:paraId="437813B2" w14:textId="77777777" w:rsidR="00133AF5" w:rsidRPr="005F70FB" w:rsidRDefault="00133AF5" w:rsidP="00E74266">
            <w:pPr>
              <w:pStyle w:val="GlossEng2ptafter"/>
            </w:pPr>
            <w:r w:rsidRPr="005F70FB">
              <w:t>friend</w:t>
            </w:r>
          </w:p>
        </w:tc>
        <w:tc>
          <w:tcPr>
            <w:tcW w:w="381" w:type="dxa"/>
            <w:gridSpan w:val="2"/>
            <w:shd w:val="clear" w:color="auto" w:fill="auto"/>
          </w:tcPr>
          <w:p w14:paraId="70987897" w14:textId="77777777" w:rsidR="00133AF5" w:rsidRPr="005F70FB" w:rsidRDefault="00133AF5" w:rsidP="00E74266">
            <w:pPr>
              <w:pStyle w:val="GlossEng2ptafter"/>
            </w:pPr>
            <w:r w:rsidRPr="005F70FB">
              <w:t>uh</w:t>
            </w:r>
          </w:p>
        </w:tc>
        <w:tc>
          <w:tcPr>
            <w:tcW w:w="595" w:type="dxa"/>
            <w:gridSpan w:val="2"/>
            <w:shd w:val="clear" w:color="auto" w:fill="auto"/>
          </w:tcPr>
          <w:p w14:paraId="24572C66" w14:textId="77777777" w:rsidR="00133AF5" w:rsidRPr="005F70FB" w:rsidRDefault="00133AF5" w:rsidP="00E74266">
            <w:pPr>
              <w:pStyle w:val="GlossEng2ptafter"/>
            </w:pPr>
            <w:r w:rsidRPr="005F70FB">
              <w:t>start</w:t>
            </w:r>
          </w:p>
        </w:tc>
        <w:tc>
          <w:tcPr>
            <w:tcW w:w="731" w:type="dxa"/>
            <w:gridSpan w:val="2"/>
            <w:shd w:val="clear" w:color="auto" w:fill="auto"/>
          </w:tcPr>
          <w:p w14:paraId="3F4EFC21" w14:textId="77777777" w:rsidR="00133AF5" w:rsidRPr="005F70FB" w:rsidRDefault="00133AF5" w:rsidP="00E74266">
            <w:pPr>
              <w:pStyle w:val="GlossEng2ptafter"/>
            </w:pPr>
            <w:r w:rsidRPr="005F70FB">
              <w:t>say</w:t>
            </w:r>
          </w:p>
        </w:tc>
        <w:tc>
          <w:tcPr>
            <w:tcW w:w="803" w:type="dxa"/>
            <w:gridSpan w:val="3"/>
            <w:shd w:val="clear" w:color="auto" w:fill="auto"/>
          </w:tcPr>
          <w:p w14:paraId="542B44DF" w14:textId="77777777" w:rsidR="00133AF5" w:rsidRPr="005F70FB" w:rsidRDefault="00133AF5" w:rsidP="00E74266">
            <w:pPr>
              <w:pStyle w:val="GlossEng2ptafter"/>
            </w:pPr>
            <w:r w:rsidRPr="005F70FB">
              <w:t>friend</w:t>
            </w:r>
          </w:p>
        </w:tc>
        <w:tc>
          <w:tcPr>
            <w:tcW w:w="486" w:type="dxa"/>
            <w:shd w:val="clear" w:color="auto" w:fill="auto"/>
          </w:tcPr>
          <w:p w14:paraId="1AFDF269" w14:textId="77777777" w:rsidR="00133AF5" w:rsidRPr="005F70FB" w:rsidRDefault="00133AF5" w:rsidP="00E74266">
            <w:pPr>
              <w:pStyle w:val="GlossEng2ptafter"/>
            </w:pPr>
            <w:r w:rsidRPr="005F70FB">
              <w:rPr>
                <w:rStyle w:val="ChSmallCaps"/>
              </w:rPr>
              <w:t>2sg</w:t>
            </w:r>
          </w:p>
        </w:tc>
      </w:tr>
      <w:tr w:rsidR="00AC23C4" w:rsidRPr="005F70FB" w14:paraId="6F9D531D" w14:textId="77777777" w:rsidTr="00646F68">
        <w:trPr>
          <w:gridAfter w:val="12"/>
          <w:wAfter w:w="3334" w:type="dxa"/>
        </w:trPr>
        <w:tc>
          <w:tcPr>
            <w:tcW w:w="709" w:type="dxa"/>
            <w:gridSpan w:val="2"/>
            <w:shd w:val="clear" w:color="auto" w:fill="auto"/>
          </w:tcPr>
          <w:p w14:paraId="68F44F70" w14:textId="77777777" w:rsidR="00133AF5" w:rsidRPr="005F70FB" w:rsidRDefault="00133AF5" w:rsidP="00E74266">
            <w:pPr>
              <w:pStyle w:val="O0Nwnext"/>
            </w:pPr>
          </w:p>
        </w:tc>
        <w:tc>
          <w:tcPr>
            <w:tcW w:w="607" w:type="dxa"/>
            <w:gridSpan w:val="2"/>
            <w:shd w:val="clear" w:color="auto" w:fill="auto"/>
          </w:tcPr>
          <w:p w14:paraId="7F98766B" w14:textId="77777777" w:rsidR="00133AF5" w:rsidRPr="005F70FB" w:rsidRDefault="00133AF5" w:rsidP="00E74266">
            <w:pPr>
              <w:pStyle w:val="Text"/>
            </w:pPr>
            <w:r w:rsidRPr="005F70FB">
              <w:t>bawa</w:t>
            </w:r>
          </w:p>
        </w:tc>
        <w:tc>
          <w:tcPr>
            <w:tcW w:w="557" w:type="dxa"/>
            <w:gridSpan w:val="4"/>
            <w:shd w:val="clear" w:color="auto" w:fill="auto"/>
          </w:tcPr>
          <w:p w14:paraId="1703D4F2" w14:textId="77777777" w:rsidR="00133AF5" w:rsidRPr="005F70FB" w:rsidRDefault="00133AF5" w:rsidP="00E74266">
            <w:pPr>
              <w:pStyle w:val="Text"/>
            </w:pPr>
            <w:r w:rsidRPr="005F70FB">
              <w:t>satu,</w:t>
            </w:r>
          </w:p>
        </w:tc>
        <w:tc>
          <w:tcPr>
            <w:tcW w:w="489" w:type="dxa"/>
            <w:gridSpan w:val="2"/>
            <w:shd w:val="clear" w:color="auto" w:fill="auto"/>
          </w:tcPr>
          <w:p w14:paraId="090CF4F3" w14:textId="77777777" w:rsidR="00133AF5" w:rsidRPr="005F70FB" w:rsidRDefault="00133AF5" w:rsidP="00E74266">
            <w:pPr>
              <w:pStyle w:val="Text"/>
            </w:pPr>
            <w:r w:rsidRPr="005F70FB">
              <w:t>sa</w:t>
            </w:r>
          </w:p>
        </w:tc>
        <w:tc>
          <w:tcPr>
            <w:tcW w:w="607" w:type="dxa"/>
            <w:gridSpan w:val="2"/>
            <w:shd w:val="clear" w:color="auto" w:fill="auto"/>
          </w:tcPr>
          <w:p w14:paraId="511DC81F" w14:textId="77777777" w:rsidR="00133AF5" w:rsidRPr="005F70FB" w:rsidRDefault="00133AF5" w:rsidP="00E74266">
            <w:pPr>
              <w:pStyle w:val="Text"/>
            </w:pPr>
            <w:r w:rsidRPr="005F70FB">
              <w:t>bawa</w:t>
            </w:r>
          </w:p>
        </w:tc>
        <w:tc>
          <w:tcPr>
            <w:tcW w:w="507" w:type="dxa"/>
            <w:gridSpan w:val="2"/>
            <w:shd w:val="clear" w:color="auto" w:fill="auto"/>
          </w:tcPr>
          <w:p w14:paraId="7E932FCA" w14:textId="77777777" w:rsidR="00133AF5" w:rsidRPr="005F70FB" w:rsidRDefault="00133AF5" w:rsidP="00E74266">
            <w:pPr>
              <w:pStyle w:val="Text"/>
            </w:pPr>
            <w:r w:rsidRPr="005F70FB">
              <w:t>satu</w:t>
            </w:r>
          </w:p>
        </w:tc>
      </w:tr>
      <w:tr w:rsidR="00AC23C4" w:rsidRPr="005F70FB" w14:paraId="30E21E90" w14:textId="77777777" w:rsidTr="00646F68">
        <w:trPr>
          <w:gridAfter w:val="12"/>
          <w:wAfter w:w="3334" w:type="dxa"/>
        </w:trPr>
        <w:tc>
          <w:tcPr>
            <w:tcW w:w="709" w:type="dxa"/>
            <w:gridSpan w:val="2"/>
            <w:shd w:val="clear" w:color="auto" w:fill="auto"/>
          </w:tcPr>
          <w:p w14:paraId="018A6DC2" w14:textId="77777777" w:rsidR="00133AF5" w:rsidRPr="005F70FB" w:rsidRDefault="00133AF5" w:rsidP="00E74266">
            <w:pPr>
              <w:pStyle w:val="GlossEng"/>
            </w:pPr>
          </w:p>
        </w:tc>
        <w:tc>
          <w:tcPr>
            <w:tcW w:w="607" w:type="dxa"/>
            <w:gridSpan w:val="2"/>
            <w:shd w:val="clear" w:color="auto" w:fill="auto"/>
          </w:tcPr>
          <w:p w14:paraId="36A16672" w14:textId="77777777" w:rsidR="00133AF5" w:rsidRPr="005F70FB" w:rsidRDefault="00133AF5" w:rsidP="00E74266">
            <w:pPr>
              <w:pStyle w:val="GlossEng"/>
            </w:pPr>
            <w:r w:rsidRPr="005F70FB">
              <w:t>bring</w:t>
            </w:r>
          </w:p>
        </w:tc>
        <w:tc>
          <w:tcPr>
            <w:tcW w:w="557" w:type="dxa"/>
            <w:gridSpan w:val="4"/>
            <w:shd w:val="clear" w:color="auto" w:fill="auto"/>
          </w:tcPr>
          <w:p w14:paraId="68E3FB61" w14:textId="77777777" w:rsidR="00133AF5" w:rsidRPr="005F70FB" w:rsidRDefault="00133AF5" w:rsidP="00E74266">
            <w:pPr>
              <w:pStyle w:val="GlossEng"/>
            </w:pPr>
            <w:r w:rsidRPr="005F70FB">
              <w:t>one</w:t>
            </w:r>
          </w:p>
        </w:tc>
        <w:tc>
          <w:tcPr>
            <w:tcW w:w="489" w:type="dxa"/>
            <w:gridSpan w:val="2"/>
            <w:shd w:val="clear" w:color="auto" w:fill="auto"/>
          </w:tcPr>
          <w:p w14:paraId="0D2FA6FC" w14:textId="77777777" w:rsidR="00133AF5" w:rsidRPr="005F70FB" w:rsidRDefault="00133AF5" w:rsidP="00E74266">
            <w:pPr>
              <w:pStyle w:val="GlossEng"/>
            </w:pPr>
            <w:r w:rsidRPr="005F70FB">
              <w:rPr>
                <w:rStyle w:val="ChSmallCaps"/>
              </w:rPr>
              <w:t>1sg</w:t>
            </w:r>
          </w:p>
        </w:tc>
        <w:tc>
          <w:tcPr>
            <w:tcW w:w="607" w:type="dxa"/>
            <w:gridSpan w:val="2"/>
            <w:shd w:val="clear" w:color="auto" w:fill="auto"/>
          </w:tcPr>
          <w:p w14:paraId="7825D6DA" w14:textId="77777777" w:rsidR="00133AF5" w:rsidRPr="005F70FB" w:rsidRDefault="00133AF5" w:rsidP="00E74266">
            <w:pPr>
              <w:pStyle w:val="GlossEng"/>
            </w:pPr>
            <w:r w:rsidRPr="005F70FB">
              <w:t>bring</w:t>
            </w:r>
          </w:p>
        </w:tc>
        <w:tc>
          <w:tcPr>
            <w:tcW w:w="507" w:type="dxa"/>
            <w:gridSpan w:val="2"/>
            <w:shd w:val="clear" w:color="auto" w:fill="auto"/>
          </w:tcPr>
          <w:p w14:paraId="5EB06A12" w14:textId="77777777" w:rsidR="00133AF5" w:rsidRPr="005F70FB" w:rsidRDefault="00133AF5" w:rsidP="00E74266">
            <w:pPr>
              <w:pStyle w:val="GlossEng"/>
            </w:pPr>
            <w:r w:rsidRPr="005F70FB">
              <w:t>one</w:t>
            </w:r>
          </w:p>
        </w:tc>
      </w:tr>
    </w:tbl>
    <w:p w14:paraId="6DBB54F9" w14:textId="781D631C" w:rsidR="00133AF5" w:rsidRPr="005F70FB" w:rsidRDefault="00133AF5" w:rsidP="00133AF5">
      <w:pPr>
        <w:pStyle w:val="FreeTranslEng"/>
      </w:pPr>
      <w:r w:rsidRPr="005F70FB">
        <w:t xml:space="preserve">having arrived on the shore, the two of them start dividing the fish, he starts to, his friend, uh, starts to say, </w:t>
      </w:r>
      <w:r w:rsidR="00B7093A" w:rsidRPr="005F70FB">
        <w:t>‘</w:t>
      </w:r>
      <w:r w:rsidRPr="005F70FB">
        <w:t>you friend take one (and) I take one</w:t>
      </w:r>
      <w:r w:rsidR="00B7093A" w:rsidRPr="005F70FB">
        <w:t>’</w:t>
      </w:r>
    </w:p>
    <w:tbl>
      <w:tblPr>
        <w:tblW w:w="0" w:type="auto"/>
        <w:tblCellMar>
          <w:left w:w="42" w:type="dxa"/>
          <w:right w:w="42" w:type="dxa"/>
        </w:tblCellMar>
        <w:tblLook w:val="01E0" w:firstRow="1" w:lastRow="1" w:firstColumn="1" w:lastColumn="1" w:noHBand="0" w:noVBand="0"/>
      </w:tblPr>
      <w:tblGrid>
        <w:gridCol w:w="709"/>
        <w:gridCol w:w="529"/>
        <w:gridCol w:w="89"/>
        <w:gridCol w:w="309"/>
        <w:gridCol w:w="91"/>
        <w:gridCol w:w="373"/>
        <w:gridCol w:w="309"/>
        <w:gridCol w:w="52"/>
        <w:gridCol w:w="146"/>
        <w:gridCol w:w="405"/>
        <w:gridCol w:w="103"/>
        <w:gridCol w:w="176"/>
        <w:gridCol w:w="264"/>
        <w:gridCol w:w="325"/>
        <w:gridCol w:w="29"/>
        <w:gridCol w:w="135"/>
        <w:gridCol w:w="409"/>
        <w:gridCol w:w="286"/>
        <w:gridCol w:w="221"/>
        <w:gridCol w:w="463"/>
        <w:gridCol w:w="314"/>
        <w:gridCol w:w="459"/>
        <w:gridCol w:w="30"/>
      </w:tblGrid>
      <w:tr w:rsidR="00AC23C4" w:rsidRPr="005F70FB" w14:paraId="2A4FF24F" w14:textId="77777777" w:rsidTr="00AC23C4">
        <w:tc>
          <w:tcPr>
            <w:tcW w:w="709" w:type="dxa"/>
            <w:shd w:val="clear" w:color="auto" w:fill="auto"/>
          </w:tcPr>
          <w:p w14:paraId="46B7CC6B" w14:textId="77777777" w:rsidR="00133AF5" w:rsidRPr="005F70FB" w:rsidRDefault="00133AF5" w:rsidP="00E74266">
            <w:pPr>
              <w:pStyle w:val="O0Nwnext"/>
            </w:pPr>
            <w:r w:rsidRPr="005F70FB">
              <w:t>0005</w:t>
            </w:r>
          </w:p>
        </w:tc>
        <w:tc>
          <w:tcPr>
            <w:tcW w:w="529" w:type="dxa"/>
            <w:shd w:val="clear" w:color="auto" w:fill="auto"/>
          </w:tcPr>
          <w:p w14:paraId="1429F75F" w14:textId="77777777" w:rsidR="00133AF5" w:rsidRPr="005F70FB" w:rsidRDefault="00133AF5" w:rsidP="00E74266">
            <w:pPr>
              <w:pStyle w:val="Text"/>
            </w:pPr>
            <w:r w:rsidRPr="005F70FB">
              <w:t>trus</w:t>
            </w:r>
          </w:p>
        </w:tc>
        <w:tc>
          <w:tcPr>
            <w:tcW w:w="489" w:type="dxa"/>
            <w:gridSpan w:val="3"/>
            <w:shd w:val="clear" w:color="auto" w:fill="auto"/>
          </w:tcPr>
          <w:p w14:paraId="2903AA77" w14:textId="77777777" w:rsidR="00133AF5" w:rsidRPr="005F70FB" w:rsidRDefault="00133AF5" w:rsidP="00E74266">
            <w:pPr>
              <w:pStyle w:val="Text"/>
            </w:pPr>
            <w:r w:rsidRPr="005F70FB">
              <w:t>de</w:t>
            </w:r>
          </w:p>
        </w:tc>
        <w:tc>
          <w:tcPr>
            <w:tcW w:w="734" w:type="dxa"/>
            <w:gridSpan w:val="3"/>
            <w:shd w:val="clear" w:color="auto" w:fill="auto"/>
          </w:tcPr>
          <w:p w14:paraId="0CAF5E7E" w14:textId="77777777" w:rsidR="00133AF5" w:rsidRPr="005F70FB" w:rsidRDefault="00133AF5" w:rsidP="00E74266">
            <w:pPr>
              <w:pStyle w:val="Text"/>
            </w:pPr>
            <w:r w:rsidRPr="005F70FB">
              <w:t>bilang,</w:t>
            </w:r>
          </w:p>
        </w:tc>
        <w:tc>
          <w:tcPr>
            <w:tcW w:w="551" w:type="dxa"/>
            <w:gridSpan w:val="2"/>
            <w:shd w:val="clear" w:color="auto" w:fill="auto"/>
          </w:tcPr>
          <w:p w14:paraId="3EC8B149" w14:textId="77777777" w:rsidR="00133AF5" w:rsidRPr="005F70FB" w:rsidRDefault="00133AF5" w:rsidP="00E74266">
            <w:pPr>
              <w:pStyle w:val="Text"/>
            </w:pPr>
            <w:r w:rsidRPr="005F70FB">
              <w:t>i,</w:t>
            </w:r>
          </w:p>
        </w:tc>
        <w:tc>
          <w:tcPr>
            <w:tcW w:w="868" w:type="dxa"/>
            <w:gridSpan w:val="4"/>
            <w:shd w:val="clear" w:color="auto" w:fill="auto"/>
          </w:tcPr>
          <w:p w14:paraId="34460920" w14:textId="77777777" w:rsidR="00133AF5" w:rsidRPr="005F70FB" w:rsidRDefault="00133AF5" w:rsidP="00E74266">
            <w:pPr>
              <w:pStyle w:val="Text"/>
            </w:pPr>
            <w:r w:rsidRPr="005F70FB">
              <w:t>baru</w:t>
            </w:r>
          </w:p>
        </w:tc>
        <w:tc>
          <w:tcPr>
            <w:tcW w:w="573" w:type="dxa"/>
            <w:gridSpan w:val="3"/>
            <w:shd w:val="clear" w:color="auto" w:fill="auto"/>
          </w:tcPr>
          <w:p w14:paraId="7DD8CEAA" w14:textId="77777777" w:rsidR="00133AF5" w:rsidRPr="005F70FB" w:rsidRDefault="00133AF5" w:rsidP="00E74266">
            <w:pPr>
              <w:pStyle w:val="Text"/>
            </w:pPr>
            <w:r w:rsidRPr="005F70FB">
              <w:t>yang</w:t>
            </w:r>
          </w:p>
        </w:tc>
        <w:tc>
          <w:tcPr>
            <w:tcW w:w="507" w:type="dxa"/>
            <w:gridSpan w:val="2"/>
            <w:shd w:val="clear" w:color="auto" w:fill="auto"/>
          </w:tcPr>
          <w:p w14:paraId="017D38E3" w14:textId="77777777" w:rsidR="00133AF5" w:rsidRPr="005F70FB" w:rsidRDefault="00133AF5" w:rsidP="00E74266">
            <w:pPr>
              <w:pStyle w:val="Text"/>
            </w:pPr>
            <w:r w:rsidRPr="005F70FB">
              <w:t>satu</w:t>
            </w:r>
          </w:p>
        </w:tc>
        <w:tc>
          <w:tcPr>
            <w:tcW w:w="777" w:type="dxa"/>
            <w:gridSpan w:val="2"/>
            <w:shd w:val="clear" w:color="auto" w:fill="auto"/>
          </w:tcPr>
          <w:p w14:paraId="3BFC09F2" w14:textId="77777777" w:rsidR="00133AF5" w:rsidRPr="005F70FB" w:rsidRDefault="00133AF5" w:rsidP="00E74266">
            <w:pPr>
              <w:pStyle w:val="Text"/>
            </w:pPr>
            <w:r w:rsidRPr="005F70FB">
              <w:t>ini,</w:t>
            </w:r>
          </w:p>
        </w:tc>
        <w:tc>
          <w:tcPr>
            <w:tcW w:w="489" w:type="dxa"/>
            <w:gridSpan w:val="2"/>
            <w:shd w:val="clear" w:color="auto" w:fill="auto"/>
          </w:tcPr>
          <w:p w14:paraId="4F166C92" w14:textId="77777777" w:rsidR="00133AF5" w:rsidRPr="005F70FB" w:rsidRDefault="00133AF5" w:rsidP="00E74266">
            <w:pPr>
              <w:pStyle w:val="Text"/>
            </w:pPr>
            <w:r w:rsidRPr="005F70FB">
              <w:t>de</w:t>
            </w:r>
          </w:p>
        </w:tc>
      </w:tr>
      <w:tr w:rsidR="00AC23C4" w:rsidRPr="005F70FB" w14:paraId="59CE72AB" w14:textId="77777777" w:rsidTr="00AC23C4">
        <w:tc>
          <w:tcPr>
            <w:tcW w:w="709" w:type="dxa"/>
            <w:shd w:val="clear" w:color="auto" w:fill="auto"/>
          </w:tcPr>
          <w:p w14:paraId="580F8F4C" w14:textId="77777777" w:rsidR="00133AF5" w:rsidRPr="005F70FB" w:rsidRDefault="00133AF5" w:rsidP="00E74266">
            <w:pPr>
              <w:pStyle w:val="GlossEng2ptafter"/>
            </w:pPr>
          </w:p>
        </w:tc>
        <w:tc>
          <w:tcPr>
            <w:tcW w:w="529" w:type="dxa"/>
            <w:shd w:val="clear" w:color="auto" w:fill="auto"/>
          </w:tcPr>
          <w:p w14:paraId="67F94534" w14:textId="77777777" w:rsidR="00133AF5" w:rsidRPr="005F70FB" w:rsidRDefault="00133AF5" w:rsidP="00E74266">
            <w:pPr>
              <w:pStyle w:val="GlossEng2ptafter"/>
            </w:pPr>
            <w:r w:rsidRPr="005F70FB">
              <w:t>next</w:t>
            </w:r>
          </w:p>
        </w:tc>
        <w:tc>
          <w:tcPr>
            <w:tcW w:w="489" w:type="dxa"/>
            <w:gridSpan w:val="3"/>
            <w:shd w:val="clear" w:color="auto" w:fill="auto"/>
          </w:tcPr>
          <w:p w14:paraId="60E0B9A0" w14:textId="77777777" w:rsidR="00133AF5" w:rsidRPr="005F70FB" w:rsidRDefault="00133AF5" w:rsidP="00E74266">
            <w:pPr>
              <w:pStyle w:val="GlossEng2ptafter"/>
            </w:pPr>
            <w:r w:rsidRPr="005F70FB">
              <w:rPr>
                <w:rStyle w:val="ChSmallCaps"/>
              </w:rPr>
              <w:t>3sg</w:t>
            </w:r>
          </w:p>
        </w:tc>
        <w:tc>
          <w:tcPr>
            <w:tcW w:w="734" w:type="dxa"/>
            <w:gridSpan w:val="3"/>
            <w:shd w:val="clear" w:color="auto" w:fill="auto"/>
          </w:tcPr>
          <w:p w14:paraId="283E11E2" w14:textId="77777777" w:rsidR="00133AF5" w:rsidRPr="005F70FB" w:rsidRDefault="00133AF5" w:rsidP="00E74266">
            <w:pPr>
              <w:pStyle w:val="GlossEng2ptafter"/>
            </w:pPr>
            <w:r w:rsidRPr="005F70FB">
              <w:t>say</w:t>
            </w:r>
          </w:p>
        </w:tc>
        <w:tc>
          <w:tcPr>
            <w:tcW w:w="551" w:type="dxa"/>
            <w:gridSpan w:val="2"/>
            <w:shd w:val="clear" w:color="auto" w:fill="auto"/>
          </w:tcPr>
          <w:p w14:paraId="7040CE03" w14:textId="77777777" w:rsidR="00133AF5" w:rsidRPr="005F70FB" w:rsidRDefault="00133AF5" w:rsidP="00E74266">
            <w:pPr>
              <w:pStyle w:val="GlossEng2ptafter"/>
            </w:pPr>
            <w:r w:rsidRPr="005F70FB">
              <w:t>ugh!</w:t>
            </w:r>
          </w:p>
        </w:tc>
        <w:tc>
          <w:tcPr>
            <w:tcW w:w="868" w:type="dxa"/>
            <w:gridSpan w:val="4"/>
            <w:shd w:val="clear" w:color="auto" w:fill="auto"/>
          </w:tcPr>
          <w:p w14:paraId="012C2ACD" w14:textId="77777777" w:rsidR="00133AF5" w:rsidRPr="005F70FB" w:rsidRDefault="00133AF5" w:rsidP="00E74266">
            <w:pPr>
              <w:pStyle w:val="GlossEng2ptafter"/>
            </w:pPr>
            <w:r w:rsidRPr="005F70FB">
              <w:t>and.then</w:t>
            </w:r>
          </w:p>
        </w:tc>
        <w:tc>
          <w:tcPr>
            <w:tcW w:w="573" w:type="dxa"/>
            <w:gridSpan w:val="3"/>
            <w:shd w:val="clear" w:color="auto" w:fill="auto"/>
          </w:tcPr>
          <w:p w14:paraId="1672A88E" w14:textId="77777777" w:rsidR="00133AF5" w:rsidRPr="005F70FB" w:rsidRDefault="00133AF5" w:rsidP="00E74266">
            <w:pPr>
              <w:pStyle w:val="GlossEng2ptafter"/>
            </w:pPr>
            <w:r w:rsidRPr="005F70FB">
              <w:rPr>
                <w:rStyle w:val="ChSmallCaps"/>
              </w:rPr>
              <w:t>rel</w:t>
            </w:r>
          </w:p>
        </w:tc>
        <w:tc>
          <w:tcPr>
            <w:tcW w:w="507" w:type="dxa"/>
            <w:gridSpan w:val="2"/>
            <w:shd w:val="clear" w:color="auto" w:fill="auto"/>
          </w:tcPr>
          <w:p w14:paraId="47B91E43" w14:textId="77777777" w:rsidR="00133AF5" w:rsidRPr="005F70FB" w:rsidRDefault="00133AF5" w:rsidP="00E74266">
            <w:pPr>
              <w:pStyle w:val="GlossEng2ptafter"/>
            </w:pPr>
            <w:r w:rsidRPr="005F70FB">
              <w:t>one</w:t>
            </w:r>
          </w:p>
        </w:tc>
        <w:tc>
          <w:tcPr>
            <w:tcW w:w="777" w:type="dxa"/>
            <w:gridSpan w:val="2"/>
            <w:shd w:val="clear" w:color="auto" w:fill="auto"/>
          </w:tcPr>
          <w:p w14:paraId="23CACB0B" w14:textId="77777777" w:rsidR="00133AF5" w:rsidRPr="005F70FB" w:rsidRDefault="00133AF5" w:rsidP="00E74266">
            <w:pPr>
              <w:pStyle w:val="GlossEng2ptafter"/>
            </w:pPr>
            <w:r w:rsidRPr="005F70FB">
              <w:rPr>
                <w:rStyle w:val="ChSmallCaps"/>
              </w:rPr>
              <w:t>d.prox</w:t>
            </w:r>
          </w:p>
        </w:tc>
        <w:tc>
          <w:tcPr>
            <w:tcW w:w="489" w:type="dxa"/>
            <w:gridSpan w:val="2"/>
            <w:shd w:val="clear" w:color="auto" w:fill="auto"/>
          </w:tcPr>
          <w:p w14:paraId="35DC26EF" w14:textId="77777777" w:rsidR="00133AF5" w:rsidRPr="005F70FB" w:rsidRDefault="00133AF5" w:rsidP="00E74266">
            <w:pPr>
              <w:pStyle w:val="GlossEng2ptafter"/>
            </w:pPr>
            <w:r w:rsidRPr="005F70FB">
              <w:rPr>
                <w:rStyle w:val="ChSmallCaps"/>
              </w:rPr>
              <w:t>3sg</w:t>
            </w:r>
          </w:p>
        </w:tc>
      </w:tr>
      <w:tr w:rsidR="00AC23C4" w:rsidRPr="005F70FB" w14:paraId="19C05613" w14:textId="77777777" w:rsidTr="00AC23C4">
        <w:trPr>
          <w:gridAfter w:val="1"/>
          <w:wAfter w:w="30" w:type="dxa"/>
        </w:trPr>
        <w:tc>
          <w:tcPr>
            <w:tcW w:w="709" w:type="dxa"/>
            <w:shd w:val="clear" w:color="auto" w:fill="auto"/>
          </w:tcPr>
          <w:p w14:paraId="6011EDC6" w14:textId="77777777" w:rsidR="00133AF5" w:rsidRPr="005F70FB" w:rsidRDefault="00133AF5" w:rsidP="00E74266">
            <w:pPr>
              <w:pStyle w:val="O0Nwnext"/>
            </w:pPr>
          </w:p>
        </w:tc>
        <w:tc>
          <w:tcPr>
            <w:tcW w:w="927" w:type="dxa"/>
            <w:gridSpan w:val="3"/>
            <w:shd w:val="clear" w:color="auto" w:fill="auto"/>
          </w:tcPr>
          <w:p w14:paraId="2ADBB519" w14:textId="77777777" w:rsidR="00133AF5" w:rsidRPr="005F70FB" w:rsidRDefault="00133AF5" w:rsidP="00E74266">
            <w:pPr>
              <w:pStyle w:val="Text"/>
            </w:pPr>
            <w:r w:rsidRPr="005F70FB">
              <w:t>dep</w:t>
            </w:r>
          </w:p>
        </w:tc>
        <w:tc>
          <w:tcPr>
            <w:tcW w:w="773" w:type="dxa"/>
            <w:gridSpan w:val="3"/>
            <w:shd w:val="clear" w:color="auto" w:fill="auto"/>
          </w:tcPr>
          <w:p w14:paraId="49BF56B3" w14:textId="77777777" w:rsidR="00133AF5" w:rsidRPr="005F70FB" w:rsidRDefault="00133AF5" w:rsidP="00E74266">
            <w:pPr>
              <w:pStyle w:val="Text"/>
            </w:pPr>
            <w:r w:rsidRPr="005F70FB">
              <w:t>temang</w:t>
            </w:r>
          </w:p>
        </w:tc>
        <w:tc>
          <w:tcPr>
            <w:tcW w:w="706" w:type="dxa"/>
            <w:gridSpan w:val="4"/>
            <w:shd w:val="clear" w:color="auto" w:fill="auto"/>
          </w:tcPr>
          <w:p w14:paraId="4C6DE9F7" w14:textId="77777777" w:rsidR="00133AF5" w:rsidRPr="005F70FB" w:rsidRDefault="00133AF5" w:rsidP="00E74266">
            <w:pPr>
              <w:pStyle w:val="Text"/>
            </w:pPr>
            <w:r w:rsidRPr="005F70FB">
              <w:t>tu,</w:t>
            </w:r>
          </w:p>
        </w:tc>
        <w:tc>
          <w:tcPr>
            <w:tcW w:w="440" w:type="dxa"/>
            <w:gridSpan w:val="2"/>
            <w:shd w:val="clear" w:color="auto" w:fill="auto"/>
          </w:tcPr>
          <w:p w14:paraId="2FB599E0" w14:textId="77777777" w:rsidR="00133AF5" w:rsidRPr="005F70FB" w:rsidRDefault="00133AF5" w:rsidP="00E74266">
            <w:pPr>
              <w:pStyle w:val="Text"/>
            </w:pPr>
            <w:r w:rsidRPr="005F70FB">
              <w:t>a,</w:t>
            </w:r>
          </w:p>
        </w:tc>
        <w:tc>
          <w:tcPr>
            <w:tcW w:w="489" w:type="dxa"/>
            <w:gridSpan w:val="3"/>
            <w:shd w:val="clear" w:color="auto" w:fill="auto"/>
          </w:tcPr>
          <w:p w14:paraId="64DCE47D" w14:textId="77777777" w:rsidR="00133AF5" w:rsidRPr="005F70FB" w:rsidRDefault="00133AF5" w:rsidP="00E74266">
            <w:pPr>
              <w:pStyle w:val="Text"/>
            </w:pPr>
            <w:r w:rsidRPr="005F70FB">
              <w:t>ko</w:t>
            </w:r>
          </w:p>
        </w:tc>
        <w:tc>
          <w:tcPr>
            <w:tcW w:w="695" w:type="dxa"/>
            <w:gridSpan w:val="2"/>
            <w:shd w:val="clear" w:color="auto" w:fill="auto"/>
          </w:tcPr>
          <w:p w14:paraId="09367F82" w14:textId="77777777" w:rsidR="00133AF5" w:rsidRPr="005F70FB" w:rsidRDefault="00133AF5" w:rsidP="00E74266">
            <w:pPr>
              <w:pStyle w:val="Text"/>
            </w:pPr>
            <w:r w:rsidRPr="005F70FB">
              <w:t>sala</w:t>
            </w:r>
          </w:p>
        </w:tc>
        <w:tc>
          <w:tcPr>
            <w:tcW w:w="684" w:type="dxa"/>
            <w:gridSpan w:val="2"/>
            <w:shd w:val="clear" w:color="auto" w:fill="auto"/>
          </w:tcPr>
          <w:p w14:paraId="0AC64784" w14:textId="77777777" w:rsidR="00133AF5" w:rsidRPr="005F70FB" w:rsidRDefault="00133AF5" w:rsidP="00E74266">
            <w:pPr>
              <w:pStyle w:val="Text"/>
            </w:pPr>
            <w:r w:rsidRPr="005F70FB">
              <w:t>bagi,</w:t>
            </w:r>
          </w:p>
        </w:tc>
        <w:tc>
          <w:tcPr>
            <w:tcW w:w="773" w:type="dxa"/>
            <w:gridSpan w:val="2"/>
            <w:shd w:val="clear" w:color="auto" w:fill="auto"/>
          </w:tcPr>
          <w:p w14:paraId="73B249A6" w14:textId="77777777" w:rsidR="00133AF5" w:rsidRPr="005F70FB" w:rsidRDefault="00133AF5" w:rsidP="00E74266">
            <w:pPr>
              <w:pStyle w:val="Text"/>
            </w:pPr>
            <w:r w:rsidRPr="005F70FB">
              <w:t>gabung</w:t>
            </w:r>
          </w:p>
        </w:tc>
      </w:tr>
      <w:tr w:rsidR="00AC23C4" w:rsidRPr="005F70FB" w14:paraId="7286CFA7" w14:textId="77777777" w:rsidTr="00AC23C4">
        <w:trPr>
          <w:gridAfter w:val="1"/>
          <w:wAfter w:w="30" w:type="dxa"/>
        </w:trPr>
        <w:tc>
          <w:tcPr>
            <w:tcW w:w="709" w:type="dxa"/>
            <w:shd w:val="clear" w:color="auto" w:fill="auto"/>
          </w:tcPr>
          <w:p w14:paraId="02B2D89E" w14:textId="77777777" w:rsidR="00133AF5" w:rsidRPr="005F70FB" w:rsidRDefault="00133AF5" w:rsidP="00E74266">
            <w:pPr>
              <w:pStyle w:val="GlossEng2ptafter"/>
            </w:pPr>
          </w:p>
        </w:tc>
        <w:tc>
          <w:tcPr>
            <w:tcW w:w="927" w:type="dxa"/>
            <w:gridSpan w:val="3"/>
            <w:shd w:val="clear" w:color="auto" w:fill="auto"/>
          </w:tcPr>
          <w:p w14:paraId="222CE457" w14:textId="77777777" w:rsidR="00133AF5" w:rsidRPr="005F70FB" w:rsidRDefault="00133AF5" w:rsidP="00E74266">
            <w:pPr>
              <w:pStyle w:val="GlossEng2ptafter"/>
            </w:pPr>
            <w:r w:rsidRPr="005F70FB">
              <w:rPr>
                <w:rStyle w:val="ChSmallCaps"/>
              </w:rPr>
              <w:t>3sg</w:t>
            </w:r>
            <w:r w:rsidRPr="005F70FB">
              <w:t>:</w:t>
            </w:r>
            <w:r w:rsidRPr="005F70FB">
              <w:rPr>
                <w:rStyle w:val="ChSmallCaps"/>
              </w:rPr>
              <w:t>poss</w:t>
            </w:r>
          </w:p>
        </w:tc>
        <w:tc>
          <w:tcPr>
            <w:tcW w:w="773" w:type="dxa"/>
            <w:gridSpan w:val="3"/>
            <w:shd w:val="clear" w:color="auto" w:fill="auto"/>
          </w:tcPr>
          <w:p w14:paraId="2F40A743" w14:textId="77777777" w:rsidR="00133AF5" w:rsidRPr="005F70FB" w:rsidRDefault="00133AF5" w:rsidP="00E74266">
            <w:pPr>
              <w:pStyle w:val="GlossEng2ptafter"/>
            </w:pPr>
            <w:r w:rsidRPr="005F70FB">
              <w:t>friend</w:t>
            </w:r>
          </w:p>
        </w:tc>
        <w:tc>
          <w:tcPr>
            <w:tcW w:w="706" w:type="dxa"/>
            <w:gridSpan w:val="4"/>
            <w:shd w:val="clear" w:color="auto" w:fill="auto"/>
          </w:tcPr>
          <w:p w14:paraId="5E5D9506" w14:textId="77777777" w:rsidR="00133AF5" w:rsidRPr="005F70FB" w:rsidRDefault="00133AF5" w:rsidP="00E74266">
            <w:pPr>
              <w:pStyle w:val="GlossEng2ptafter"/>
            </w:pPr>
            <w:r w:rsidRPr="005F70FB">
              <w:rPr>
                <w:rStyle w:val="ChSmallCaps"/>
              </w:rPr>
              <w:t>d.dist</w:t>
            </w:r>
          </w:p>
        </w:tc>
        <w:tc>
          <w:tcPr>
            <w:tcW w:w="440" w:type="dxa"/>
            <w:gridSpan w:val="2"/>
            <w:shd w:val="clear" w:color="auto" w:fill="auto"/>
          </w:tcPr>
          <w:p w14:paraId="472ADF4C" w14:textId="77777777" w:rsidR="00133AF5" w:rsidRPr="005F70FB" w:rsidRDefault="00133AF5" w:rsidP="00E74266">
            <w:pPr>
              <w:pStyle w:val="GlossEng2ptafter"/>
            </w:pPr>
            <w:r w:rsidRPr="005F70FB">
              <w:t>ah!</w:t>
            </w:r>
          </w:p>
        </w:tc>
        <w:tc>
          <w:tcPr>
            <w:tcW w:w="489" w:type="dxa"/>
            <w:gridSpan w:val="3"/>
            <w:shd w:val="clear" w:color="auto" w:fill="auto"/>
          </w:tcPr>
          <w:p w14:paraId="52C53176" w14:textId="77777777" w:rsidR="00133AF5" w:rsidRPr="005F70FB" w:rsidRDefault="00133AF5" w:rsidP="00E74266">
            <w:pPr>
              <w:pStyle w:val="GlossEng2ptafter"/>
            </w:pPr>
            <w:r w:rsidRPr="005F70FB">
              <w:rPr>
                <w:rStyle w:val="ChSmallCaps"/>
              </w:rPr>
              <w:t>2sg</w:t>
            </w:r>
          </w:p>
        </w:tc>
        <w:tc>
          <w:tcPr>
            <w:tcW w:w="695" w:type="dxa"/>
            <w:gridSpan w:val="2"/>
            <w:shd w:val="clear" w:color="auto" w:fill="auto"/>
          </w:tcPr>
          <w:p w14:paraId="72076750" w14:textId="77777777" w:rsidR="00133AF5" w:rsidRPr="005F70FB" w:rsidRDefault="00133AF5" w:rsidP="00E74266">
            <w:pPr>
              <w:pStyle w:val="GlossEng2ptafter"/>
            </w:pPr>
            <w:r w:rsidRPr="005F70FB">
              <w:t>wrong</w:t>
            </w:r>
          </w:p>
        </w:tc>
        <w:tc>
          <w:tcPr>
            <w:tcW w:w="684" w:type="dxa"/>
            <w:gridSpan w:val="2"/>
            <w:shd w:val="clear" w:color="auto" w:fill="auto"/>
          </w:tcPr>
          <w:p w14:paraId="21135409" w14:textId="77777777" w:rsidR="00133AF5" w:rsidRPr="005F70FB" w:rsidRDefault="00133AF5" w:rsidP="00E74266">
            <w:pPr>
              <w:pStyle w:val="GlossEng2ptafter"/>
            </w:pPr>
            <w:r w:rsidRPr="005F70FB">
              <w:t>divide</w:t>
            </w:r>
          </w:p>
        </w:tc>
        <w:tc>
          <w:tcPr>
            <w:tcW w:w="773" w:type="dxa"/>
            <w:gridSpan w:val="2"/>
            <w:shd w:val="clear" w:color="auto" w:fill="auto"/>
          </w:tcPr>
          <w:p w14:paraId="7D8BAD5D" w14:textId="77777777" w:rsidR="00133AF5" w:rsidRPr="005F70FB" w:rsidRDefault="00133AF5" w:rsidP="00E74266">
            <w:pPr>
              <w:pStyle w:val="GlossEng2ptafter"/>
            </w:pPr>
            <w:r w:rsidRPr="005F70FB">
              <w:t>join</w:t>
            </w:r>
          </w:p>
        </w:tc>
      </w:tr>
      <w:tr w:rsidR="00AC23C4" w:rsidRPr="005F70FB" w14:paraId="626967C8" w14:textId="77777777" w:rsidTr="00AC23C4">
        <w:trPr>
          <w:gridAfter w:val="8"/>
          <w:wAfter w:w="2317" w:type="dxa"/>
        </w:trPr>
        <w:tc>
          <w:tcPr>
            <w:tcW w:w="709" w:type="dxa"/>
            <w:shd w:val="clear" w:color="auto" w:fill="auto"/>
          </w:tcPr>
          <w:p w14:paraId="38D93813" w14:textId="77777777" w:rsidR="00133AF5" w:rsidRPr="005F70FB" w:rsidRDefault="00133AF5" w:rsidP="00E74266">
            <w:pPr>
              <w:pStyle w:val="O0Nwnext"/>
            </w:pPr>
          </w:p>
        </w:tc>
        <w:tc>
          <w:tcPr>
            <w:tcW w:w="618" w:type="dxa"/>
            <w:gridSpan w:val="2"/>
            <w:shd w:val="clear" w:color="auto" w:fill="auto"/>
          </w:tcPr>
          <w:p w14:paraId="0048F4DE" w14:textId="77777777" w:rsidR="00133AF5" w:rsidRPr="005F70FB" w:rsidRDefault="00133AF5" w:rsidP="00E74266">
            <w:pPr>
              <w:pStyle w:val="Text"/>
            </w:pPr>
            <w:r w:rsidRPr="005F70FB">
              <w:t>lagi,</w:t>
            </w:r>
          </w:p>
        </w:tc>
        <w:tc>
          <w:tcPr>
            <w:tcW w:w="773" w:type="dxa"/>
            <w:gridSpan w:val="3"/>
            <w:shd w:val="clear" w:color="auto" w:fill="auto"/>
          </w:tcPr>
          <w:p w14:paraId="09E69276" w14:textId="77777777" w:rsidR="00133AF5" w:rsidRPr="005F70FB" w:rsidRDefault="00133AF5" w:rsidP="00E74266">
            <w:pPr>
              <w:pStyle w:val="Text"/>
            </w:pPr>
            <w:r w:rsidRPr="005F70FB">
              <w:t>temang</w:t>
            </w:r>
          </w:p>
        </w:tc>
        <w:tc>
          <w:tcPr>
            <w:tcW w:w="507" w:type="dxa"/>
            <w:gridSpan w:val="3"/>
            <w:shd w:val="clear" w:color="auto" w:fill="auto"/>
          </w:tcPr>
          <w:p w14:paraId="6D8D79FB" w14:textId="77777777" w:rsidR="00133AF5" w:rsidRPr="005F70FB" w:rsidRDefault="00133AF5" w:rsidP="00E74266">
            <w:pPr>
              <w:pStyle w:val="Text"/>
            </w:pPr>
            <w:r w:rsidRPr="005F70FB">
              <w:t>satu</w:t>
            </w:r>
          </w:p>
        </w:tc>
        <w:tc>
          <w:tcPr>
            <w:tcW w:w="684" w:type="dxa"/>
            <w:gridSpan w:val="3"/>
            <w:shd w:val="clear" w:color="auto" w:fill="auto"/>
          </w:tcPr>
          <w:p w14:paraId="678D747A" w14:textId="77777777" w:rsidR="00133AF5" w:rsidRPr="005F70FB" w:rsidRDefault="00133AF5" w:rsidP="00E74266">
            <w:pPr>
              <w:pStyle w:val="Text"/>
            </w:pPr>
            <w:r w:rsidRPr="005F70FB">
              <w:t>bagi</w:t>
            </w:r>
          </w:p>
        </w:tc>
        <w:tc>
          <w:tcPr>
            <w:tcW w:w="618" w:type="dxa"/>
            <w:gridSpan w:val="3"/>
            <w:shd w:val="clear" w:color="auto" w:fill="auto"/>
          </w:tcPr>
          <w:p w14:paraId="38BA6960" w14:textId="77777777" w:rsidR="00133AF5" w:rsidRPr="005F70FB" w:rsidRDefault="00133AF5" w:rsidP="00E74266">
            <w:pPr>
              <w:pStyle w:val="Text"/>
            </w:pPr>
            <w:r w:rsidRPr="005F70FB">
              <w:t>lagi</w:t>
            </w:r>
          </w:p>
        </w:tc>
      </w:tr>
      <w:tr w:rsidR="00AC23C4" w:rsidRPr="005F70FB" w14:paraId="54CE5036" w14:textId="77777777" w:rsidTr="00AC23C4">
        <w:trPr>
          <w:gridAfter w:val="8"/>
          <w:wAfter w:w="2317" w:type="dxa"/>
        </w:trPr>
        <w:tc>
          <w:tcPr>
            <w:tcW w:w="709" w:type="dxa"/>
            <w:shd w:val="clear" w:color="auto" w:fill="auto"/>
          </w:tcPr>
          <w:p w14:paraId="00BF50AE" w14:textId="77777777" w:rsidR="00133AF5" w:rsidRPr="005F70FB" w:rsidRDefault="00133AF5" w:rsidP="00E74266">
            <w:pPr>
              <w:pStyle w:val="GlossEng"/>
            </w:pPr>
          </w:p>
        </w:tc>
        <w:tc>
          <w:tcPr>
            <w:tcW w:w="618" w:type="dxa"/>
            <w:gridSpan w:val="2"/>
            <w:shd w:val="clear" w:color="auto" w:fill="auto"/>
          </w:tcPr>
          <w:p w14:paraId="4686E1B3" w14:textId="77777777" w:rsidR="00133AF5" w:rsidRPr="005F70FB" w:rsidRDefault="00133AF5" w:rsidP="00E74266">
            <w:pPr>
              <w:pStyle w:val="GlossEng"/>
            </w:pPr>
            <w:r w:rsidRPr="005F70FB">
              <w:t>again</w:t>
            </w:r>
          </w:p>
        </w:tc>
        <w:tc>
          <w:tcPr>
            <w:tcW w:w="773" w:type="dxa"/>
            <w:gridSpan w:val="3"/>
            <w:shd w:val="clear" w:color="auto" w:fill="auto"/>
          </w:tcPr>
          <w:p w14:paraId="3F8D7C9A" w14:textId="77777777" w:rsidR="00133AF5" w:rsidRPr="005F70FB" w:rsidRDefault="00133AF5" w:rsidP="00E74266">
            <w:pPr>
              <w:pStyle w:val="GlossEng"/>
            </w:pPr>
            <w:r w:rsidRPr="005F70FB">
              <w:t>friend</w:t>
            </w:r>
          </w:p>
        </w:tc>
        <w:tc>
          <w:tcPr>
            <w:tcW w:w="507" w:type="dxa"/>
            <w:gridSpan w:val="3"/>
            <w:shd w:val="clear" w:color="auto" w:fill="auto"/>
          </w:tcPr>
          <w:p w14:paraId="31F1E674" w14:textId="77777777" w:rsidR="00133AF5" w:rsidRPr="005F70FB" w:rsidRDefault="00133AF5" w:rsidP="00E74266">
            <w:pPr>
              <w:pStyle w:val="GlossEng"/>
            </w:pPr>
            <w:r w:rsidRPr="005F70FB">
              <w:t>one</w:t>
            </w:r>
          </w:p>
        </w:tc>
        <w:tc>
          <w:tcPr>
            <w:tcW w:w="684" w:type="dxa"/>
            <w:gridSpan w:val="3"/>
            <w:shd w:val="clear" w:color="auto" w:fill="auto"/>
          </w:tcPr>
          <w:p w14:paraId="2822C70F" w14:textId="77777777" w:rsidR="00133AF5" w:rsidRPr="005F70FB" w:rsidRDefault="00133AF5" w:rsidP="00E74266">
            <w:pPr>
              <w:pStyle w:val="GlossEng"/>
            </w:pPr>
            <w:r w:rsidRPr="005F70FB">
              <w:t>divide</w:t>
            </w:r>
          </w:p>
        </w:tc>
        <w:tc>
          <w:tcPr>
            <w:tcW w:w="618" w:type="dxa"/>
            <w:gridSpan w:val="3"/>
            <w:shd w:val="clear" w:color="auto" w:fill="auto"/>
          </w:tcPr>
          <w:p w14:paraId="593B58E6" w14:textId="77777777" w:rsidR="00133AF5" w:rsidRPr="005F70FB" w:rsidRDefault="00133AF5" w:rsidP="00E74266">
            <w:pPr>
              <w:pStyle w:val="GlossEng"/>
            </w:pPr>
            <w:r w:rsidRPr="005F70FB">
              <w:t>again</w:t>
            </w:r>
          </w:p>
        </w:tc>
      </w:tr>
    </w:tbl>
    <w:p w14:paraId="09E80D99" w14:textId="01B9F167" w:rsidR="00133AF5" w:rsidRPr="005F70FB" w:rsidRDefault="00133AF5" w:rsidP="00133AF5">
      <w:pPr>
        <w:pStyle w:val="FreeTranslEng"/>
      </w:pPr>
      <w:r w:rsidRPr="005F70FB">
        <w:t xml:space="preserve">then he says, </w:t>
      </w:r>
      <w:r w:rsidR="00B7093A" w:rsidRPr="005F70FB">
        <w:t>‘</w:t>
      </w:r>
      <w:r w:rsidRPr="005F70FB">
        <w:t>ugh, but what about this one?</w:t>
      </w:r>
      <w:r w:rsidR="00B7093A" w:rsidRPr="005F70FB">
        <w:t>’</w:t>
      </w:r>
      <w:r w:rsidRPr="005F70FB">
        <w:t xml:space="preserve">, he, his friend says, </w:t>
      </w:r>
      <w:r w:rsidR="00B7093A" w:rsidRPr="005F70FB">
        <w:t>‘</w:t>
      </w:r>
      <w:r w:rsidRPr="005F70FB">
        <w:t>ah, you</w:t>
      </w:r>
      <w:r w:rsidR="00B7093A" w:rsidRPr="005F70FB">
        <w:t>’</w:t>
      </w:r>
      <w:r w:rsidRPr="005F70FB">
        <w:t>ve divided (the fish) incorrectly</w:t>
      </w:r>
      <w:r w:rsidR="00B7093A" w:rsidRPr="005F70FB">
        <w:t>’</w:t>
      </w:r>
      <w:r w:rsidRPr="005F70FB">
        <w:t>, (they) put (the fish back) together again, (that) one friend divides them again</w:t>
      </w:r>
    </w:p>
    <w:tbl>
      <w:tblPr>
        <w:tblW w:w="0" w:type="auto"/>
        <w:tblCellMar>
          <w:left w:w="42" w:type="dxa"/>
          <w:right w:w="42" w:type="dxa"/>
        </w:tblCellMar>
        <w:tblLook w:val="01E0" w:firstRow="1" w:lastRow="1" w:firstColumn="1" w:lastColumn="1" w:noHBand="0" w:noVBand="0"/>
      </w:tblPr>
      <w:tblGrid>
        <w:gridCol w:w="709"/>
        <w:gridCol w:w="618"/>
        <w:gridCol w:w="144"/>
        <w:gridCol w:w="413"/>
        <w:gridCol w:w="171"/>
        <w:gridCol w:w="318"/>
        <w:gridCol w:w="300"/>
        <w:gridCol w:w="257"/>
        <w:gridCol w:w="232"/>
        <w:gridCol w:w="341"/>
        <w:gridCol w:w="432"/>
        <w:gridCol w:w="345"/>
        <w:gridCol w:w="273"/>
        <w:gridCol w:w="216"/>
        <w:gridCol w:w="567"/>
        <w:gridCol w:w="323"/>
        <w:gridCol w:w="450"/>
        <w:gridCol w:w="513"/>
      </w:tblGrid>
      <w:tr w:rsidR="00AC23C4" w:rsidRPr="005F70FB" w14:paraId="13106345" w14:textId="77777777" w:rsidTr="00AC23C4">
        <w:tc>
          <w:tcPr>
            <w:tcW w:w="709" w:type="dxa"/>
            <w:shd w:val="clear" w:color="auto" w:fill="auto"/>
          </w:tcPr>
          <w:p w14:paraId="265E623A" w14:textId="77777777" w:rsidR="00133AF5" w:rsidRPr="005F70FB" w:rsidRDefault="00133AF5" w:rsidP="00E74266">
            <w:pPr>
              <w:pStyle w:val="O0Nwnext"/>
            </w:pPr>
            <w:r w:rsidRPr="005F70FB">
              <w:t>0006</w:t>
            </w:r>
          </w:p>
        </w:tc>
        <w:tc>
          <w:tcPr>
            <w:tcW w:w="618" w:type="dxa"/>
            <w:shd w:val="clear" w:color="auto" w:fill="auto"/>
          </w:tcPr>
          <w:p w14:paraId="0DEB1507" w14:textId="77777777" w:rsidR="00133AF5" w:rsidRPr="005F70FB" w:rsidRDefault="00133AF5" w:rsidP="00E74266">
            <w:pPr>
              <w:pStyle w:val="Text"/>
            </w:pPr>
            <w:r w:rsidRPr="005F70FB">
              <w:t>dapat</w:t>
            </w:r>
          </w:p>
        </w:tc>
        <w:tc>
          <w:tcPr>
            <w:tcW w:w="557" w:type="dxa"/>
            <w:gridSpan w:val="2"/>
            <w:shd w:val="clear" w:color="auto" w:fill="auto"/>
          </w:tcPr>
          <w:p w14:paraId="0E926BBD" w14:textId="77777777" w:rsidR="00133AF5" w:rsidRPr="005F70FB" w:rsidRDefault="00133AF5" w:rsidP="00E74266">
            <w:pPr>
              <w:pStyle w:val="Text"/>
            </w:pPr>
            <w:r w:rsidRPr="005F70FB">
              <w:t>satu,</w:t>
            </w:r>
          </w:p>
        </w:tc>
        <w:tc>
          <w:tcPr>
            <w:tcW w:w="489" w:type="dxa"/>
            <w:gridSpan w:val="2"/>
            <w:shd w:val="clear" w:color="auto" w:fill="auto"/>
          </w:tcPr>
          <w:p w14:paraId="223BDBFF" w14:textId="77777777" w:rsidR="00133AF5" w:rsidRPr="005F70FB" w:rsidRDefault="00133AF5" w:rsidP="00E74266">
            <w:pPr>
              <w:pStyle w:val="Text"/>
            </w:pPr>
            <w:r w:rsidRPr="005F70FB">
              <w:t>sa</w:t>
            </w:r>
          </w:p>
        </w:tc>
        <w:tc>
          <w:tcPr>
            <w:tcW w:w="557" w:type="dxa"/>
            <w:gridSpan w:val="2"/>
            <w:shd w:val="clear" w:color="auto" w:fill="auto"/>
          </w:tcPr>
          <w:p w14:paraId="6D739129" w14:textId="77777777" w:rsidR="00133AF5" w:rsidRPr="005F70FB" w:rsidRDefault="00133AF5" w:rsidP="00E74266">
            <w:pPr>
              <w:pStyle w:val="Text"/>
            </w:pPr>
            <w:r w:rsidRPr="005F70FB">
              <w:t>satu,</w:t>
            </w:r>
          </w:p>
        </w:tc>
        <w:tc>
          <w:tcPr>
            <w:tcW w:w="573" w:type="dxa"/>
            <w:gridSpan w:val="2"/>
            <w:shd w:val="clear" w:color="auto" w:fill="auto"/>
          </w:tcPr>
          <w:p w14:paraId="0594D5B3" w14:textId="77777777" w:rsidR="00133AF5" w:rsidRPr="005F70FB" w:rsidRDefault="00133AF5" w:rsidP="00E74266">
            <w:pPr>
              <w:pStyle w:val="Text"/>
            </w:pPr>
            <w:r w:rsidRPr="005F70FB">
              <w:t>yang</w:t>
            </w:r>
          </w:p>
        </w:tc>
        <w:tc>
          <w:tcPr>
            <w:tcW w:w="777" w:type="dxa"/>
            <w:gridSpan w:val="2"/>
            <w:shd w:val="clear" w:color="auto" w:fill="auto"/>
          </w:tcPr>
          <w:p w14:paraId="39D6D49F" w14:textId="77777777" w:rsidR="00133AF5" w:rsidRPr="005F70FB" w:rsidRDefault="00133AF5" w:rsidP="00E74266">
            <w:pPr>
              <w:pStyle w:val="Text"/>
            </w:pPr>
            <w:r w:rsidRPr="005F70FB">
              <w:t>ini?,</w:t>
            </w:r>
          </w:p>
        </w:tc>
        <w:tc>
          <w:tcPr>
            <w:tcW w:w="489" w:type="dxa"/>
            <w:gridSpan w:val="2"/>
            <w:shd w:val="clear" w:color="auto" w:fill="auto"/>
          </w:tcPr>
          <w:p w14:paraId="01A7B221" w14:textId="77777777" w:rsidR="00133AF5" w:rsidRPr="005F70FB" w:rsidRDefault="00133AF5" w:rsidP="00E74266">
            <w:pPr>
              <w:pStyle w:val="Text"/>
            </w:pPr>
            <w:r w:rsidRPr="005F70FB">
              <w:t>de</w:t>
            </w:r>
          </w:p>
        </w:tc>
        <w:tc>
          <w:tcPr>
            <w:tcW w:w="567" w:type="dxa"/>
            <w:shd w:val="clear" w:color="auto" w:fill="auto"/>
          </w:tcPr>
          <w:p w14:paraId="196951B7" w14:textId="77777777" w:rsidR="00133AF5" w:rsidRPr="005F70FB" w:rsidRDefault="00133AF5" w:rsidP="00E74266">
            <w:pPr>
              <w:pStyle w:val="Text"/>
            </w:pPr>
            <w:r w:rsidRPr="005F70FB">
              <w:t>pu</w:t>
            </w:r>
          </w:p>
        </w:tc>
        <w:tc>
          <w:tcPr>
            <w:tcW w:w="773" w:type="dxa"/>
            <w:gridSpan w:val="2"/>
            <w:shd w:val="clear" w:color="auto" w:fill="auto"/>
          </w:tcPr>
          <w:p w14:paraId="78709605" w14:textId="77777777" w:rsidR="00133AF5" w:rsidRPr="005F70FB" w:rsidRDefault="00133AF5" w:rsidP="00E74266">
            <w:pPr>
              <w:pStyle w:val="Text"/>
            </w:pPr>
            <w:r w:rsidRPr="005F70FB">
              <w:t>temang</w:t>
            </w:r>
          </w:p>
        </w:tc>
        <w:tc>
          <w:tcPr>
            <w:tcW w:w="513" w:type="dxa"/>
            <w:shd w:val="clear" w:color="auto" w:fill="auto"/>
          </w:tcPr>
          <w:p w14:paraId="12384088" w14:textId="77777777" w:rsidR="00133AF5" w:rsidRPr="005F70FB" w:rsidRDefault="00133AF5" w:rsidP="00E74266">
            <w:pPr>
              <w:pStyle w:val="Text"/>
            </w:pPr>
            <w:r w:rsidRPr="005F70FB">
              <w:t>tra</w:t>
            </w:r>
          </w:p>
        </w:tc>
      </w:tr>
      <w:tr w:rsidR="00AC23C4" w:rsidRPr="005F70FB" w14:paraId="6CCEA89F" w14:textId="77777777" w:rsidTr="00AC23C4">
        <w:tc>
          <w:tcPr>
            <w:tcW w:w="709" w:type="dxa"/>
            <w:shd w:val="clear" w:color="auto" w:fill="auto"/>
          </w:tcPr>
          <w:p w14:paraId="76BD1AF1" w14:textId="77777777" w:rsidR="00133AF5" w:rsidRPr="005F70FB" w:rsidRDefault="00133AF5" w:rsidP="00E74266">
            <w:pPr>
              <w:pStyle w:val="GlossEng2ptafter"/>
            </w:pPr>
          </w:p>
        </w:tc>
        <w:tc>
          <w:tcPr>
            <w:tcW w:w="618" w:type="dxa"/>
            <w:shd w:val="clear" w:color="auto" w:fill="auto"/>
          </w:tcPr>
          <w:p w14:paraId="4FBF7753" w14:textId="77777777" w:rsidR="00133AF5" w:rsidRPr="005F70FB" w:rsidRDefault="00133AF5" w:rsidP="00E74266">
            <w:pPr>
              <w:pStyle w:val="GlossEng2ptafter"/>
            </w:pPr>
            <w:r w:rsidRPr="005F70FB">
              <w:t>get</w:t>
            </w:r>
          </w:p>
        </w:tc>
        <w:tc>
          <w:tcPr>
            <w:tcW w:w="557" w:type="dxa"/>
            <w:gridSpan w:val="2"/>
            <w:shd w:val="clear" w:color="auto" w:fill="auto"/>
          </w:tcPr>
          <w:p w14:paraId="7F519B04" w14:textId="77777777" w:rsidR="00133AF5" w:rsidRPr="005F70FB" w:rsidRDefault="00133AF5" w:rsidP="00E74266">
            <w:pPr>
              <w:pStyle w:val="GlossEng2ptafter"/>
            </w:pPr>
            <w:r w:rsidRPr="005F70FB">
              <w:t>one</w:t>
            </w:r>
          </w:p>
        </w:tc>
        <w:tc>
          <w:tcPr>
            <w:tcW w:w="489" w:type="dxa"/>
            <w:gridSpan w:val="2"/>
            <w:shd w:val="clear" w:color="auto" w:fill="auto"/>
          </w:tcPr>
          <w:p w14:paraId="78B4EFEC" w14:textId="77777777" w:rsidR="00133AF5" w:rsidRPr="005F70FB" w:rsidRDefault="00133AF5" w:rsidP="00E74266">
            <w:pPr>
              <w:pStyle w:val="GlossEng2ptafter"/>
            </w:pPr>
            <w:r w:rsidRPr="005F70FB">
              <w:rPr>
                <w:rStyle w:val="ChSmallCaps"/>
              </w:rPr>
              <w:t>1sg</w:t>
            </w:r>
          </w:p>
        </w:tc>
        <w:tc>
          <w:tcPr>
            <w:tcW w:w="557" w:type="dxa"/>
            <w:gridSpan w:val="2"/>
            <w:shd w:val="clear" w:color="auto" w:fill="auto"/>
          </w:tcPr>
          <w:p w14:paraId="50651A28" w14:textId="77777777" w:rsidR="00133AF5" w:rsidRPr="005F70FB" w:rsidRDefault="00133AF5" w:rsidP="00E74266">
            <w:pPr>
              <w:pStyle w:val="GlossEng2ptafter"/>
            </w:pPr>
            <w:r w:rsidRPr="005F70FB">
              <w:t>one</w:t>
            </w:r>
          </w:p>
        </w:tc>
        <w:tc>
          <w:tcPr>
            <w:tcW w:w="573" w:type="dxa"/>
            <w:gridSpan w:val="2"/>
            <w:shd w:val="clear" w:color="auto" w:fill="auto"/>
          </w:tcPr>
          <w:p w14:paraId="51A96040" w14:textId="77777777" w:rsidR="00133AF5" w:rsidRPr="005F70FB" w:rsidRDefault="00133AF5" w:rsidP="00E74266">
            <w:pPr>
              <w:pStyle w:val="GlossEng2ptafter"/>
            </w:pPr>
            <w:r w:rsidRPr="005F70FB">
              <w:rPr>
                <w:rStyle w:val="ChSmallCaps"/>
              </w:rPr>
              <w:t>rel</w:t>
            </w:r>
          </w:p>
        </w:tc>
        <w:tc>
          <w:tcPr>
            <w:tcW w:w="777" w:type="dxa"/>
            <w:gridSpan w:val="2"/>
            <w:shd w:val="clear" w:color="auto" w:fill="auto"/>
          </w:tcPr>
          <w:p w14:paraId="69DE4A6B" w14:textId="77777777" w:rsidR="00133AF5" w:rsidRPr="005F70FB" w:rsidRDefault="00133AF5" w:rsidP="00E74266">
            <w:pPr>
              <w:pStyle w:val="GlossEng2ptafter"/>
            </w:pPr>
            <w:r w:rsidRPr="005F70FB">
              <w:rPr>
                <w:rStyle w:val="ChSmallCaps"/>
              </w:rPr>
              <w:t>d.prox</w:t>
            </w:r>
          </w:p>
        </w:tc>
        <w:tc>
          <w:tcPr>
            <w:tcW w:w="489" w:type="dxa"/>
            <w:gridSpan w:val="2"/>
            <w:shd w:val="clear" w:color="auto" w:fill="auto"/>
          </w:tcPr>
          <w:p w14:paraId="0FD9DC8A" w14:textId="77777777" w:rsidR="00133AF5" w:rsidRPr="005F70FB" w:rsidRDefault="00133AF5" w:rsidP="00E74266">
            <w:pPr>
              <w:pStyle w:val="GlossEng2ptafter"/>
            </w:pPr>
            <w:r w:rsidRPr="005F70FB">
              <w:rPr>
                <w:rStyle w:val="ChSmallCaps"/>
              </w:rPr>
              <w:t>3sg</w:t>
            </w:r>
          </w:p>
        </w:tc>
        <w:tc>
          <w:tcPr>
            <w:tcW w:w="567" w:type="dxa"/>
            <w:shd w:val="clear" w:color="auto" w:fill="auto"/>
          </w:tcPr>
          <w:p w14:paraId="33EE62AA" w14:textId="77777777" w:rsidR="00133AF5" w:rsidRPr="005F70FB" w:rsidRDefault="00133AF5" w:rsidP="00E74266">
            <w:pPr>
              <w:pStyle w:val="GlossEng2ptafter"/>
            </w:pPr>
            <w:r w:rsidRPr="005F70FB">
              <w:rPr>
                <w:rStyle w:val="ChSmallCaps"/>
              </w:rPr>
              <w:t>poss</w:t>
            </w:r>
          </w:p>
        </w:tc>
        <w:tc>
          <w:tcPr>
            <w:tcW w:w="773" w:type="dxa"/>
            <w:gridSpan w:val="2"/>
            <w:shd w:val="clear" w:color="auto" w:fill="auto"/>
          </w:tcPr>
          <w:p w14:paraId="5B4BE700" w14:textId="77777777" w:rsidR="00133AF5" w:rsidRPr="005F70FB" w:rsidRDefault="00133AF5" w:rsidP="00E74266">
            <w:pPr>
              <w:pStyle w:val="GlossEng2ptafter"/>
            </w:pPr>
            <w:r w:rsidRPr="005F70FB">
              <w:t>friend</w:t>
            </w:r>
          </w:p>
        </w:tc>
        <w:tc>
          <w:tcPr>
            <w:tcW w:w="513" w:type="dxa"/>
            <w:shd w:val="clear" w:color="auto" w:fill="auto"/>
          </w:tcPr>
          <w:p w14:paraId="09E9E3A3" w14:textId="77777777" w:rsidR="00133AF5" w:rsidRPr="005F70FB" w:rsidRDefault="00133AF5" w:rsidP="00E74266">
            <w:pPr>
              <w:pStyle w:val="GlossEng2ptafter"/>
            </w:pPr>
            <w:r w:rsidRPr="005F70FB">
              <w:rPr>
                <w:rStyle w:val="ChSmallCaps"/>
              </w:rPr>
              <w:t>neg</w:t>
            </w:r>
          </w:p>
        </w:tc>
      </w:tr>
      <w:tr w:rsidR="00AC23C4" w:rsidRPr="005F70FB" w14:paraId="5375019E" w14:textId="77777777" w:rsidTr="00AC23C4">
        <w:trPr>
          <w:gridAfter w:val="2"/>
          <w:wAfter w:w="963" w:type="dxa"/>
        </w:trPr>
        <w:tc>
          <w:tcPr>
            <w:tcW w:w="709" w:type="dxa"/>
            <w:shd w:val="clear" w:color="auto" w:fill="auto"/>
          </w:tcPr>
          <w:p w14:paraId="4F27D5BF" w14:textId="77777777" w:rsidR="00133AF5" w:rsidRPr="005F70FB" w:rsidRDefault="00133AF5" w:rsidP="00E74266">
            <w:pPr>
              <w:pStyle w:val="O0Nwnext"/>
            </w:pPr>
          </w:p>
        </w:tc>
        <w:tc>
          <w:tcPr>
            <w:tcW w:w="762" w:type="dxa"/>
            <w:gridSpan w:val="2"/>
            <w:shd w:val="clear" w:color="auto" w:fill="auto"/>
          </w:tcPr>
          <w:p w14:paraId="463FCF23" w14:textId="77777777" w:rsidR="00133AF5" w:rsidRPr="005F70FB" w:rsidRDefault="00133AF5" w:rsidP="00E74266">
            <w:pPr>
              <w:pStyle w:val="Text"/>
            </w:pPr>
            <w:r w:rsidRPr="005F70FB">
              <w:t>trima</w:t>
            </w:r>
          </w:p>
        </w:tc>
        <w:tc>
          <w:tcPr>
            <w:tcW w:w="584" w:type="dxa"/>
            <w:gridSpan w:val="2"/>
            <w:shd w:val="clear" w:color="auto" w:fill="auto"/>
          </w:tcPr>
          <w:p w14:paraId="18FA47E3" w14:textId="77777777" w:rsidR="00133AF5" w:rsidRPr="005F70FB" w:rsidRDefault="00133AF5" w:rsidP="00E74266">
            <w:pPr>
              <w:pStyle w:val="Text"/>
            </w:pPr>
            <w:r w:rsidRPr="005F70FB">
              <w:t>baik</w:t>
            </w:r>
          </w:p>
        </w:tc>
        <w:tc>
          <w:tcPr>
            <w:tcW w:w="618" w:type="dxa"/>
            <w:gridSpan w:val="2"/>
            <w:shd w:val="clear" w:color="auto" w:fill="auto"/>
          </w:tcPr>
          <w:p w14:paraId="54A47E98" w14:textId="77777777" w:rsidR="00133AF5" w:rsidRPr="005F70FB" w:rsidRDefault="00133AF5" w:rsidP="00E74266">
            <w:pPr>
              <w:pStyle w:val="Text"/>
            </w:pPr>
            <w:r w:rsidRPr="005F70FB">
              <w:t>lagi,</w:t>
            </w:r>
          </w:p>
        </w:tc>
        <w:tc>
          <w:tcPr>
            <w:tcW w:w="489" w:type="dxa"/>
            <w:gridSpan w:val="2"/>
            <w:shd w:val="clear" w:color="auto" w:fill="auto"/>
          </w:tcPr>
          <w:p w14:paraId="459970B9" w14:textId="77777777" w:rsidR="00133AF5" w:rsidRPr="005F70FB" w:rsidRDefault="00133AF5" w:rsidP="00E74266">
            <w:pPr>
              <w:pStyle w:val="Text"/>
            </w:pPr>
            <w:r w:rsidRPr="005F70FB">
              <w:t>de</w:t>
            </w:r>
          </w:p>
        </w:tc>
        <w:tc>
          <w:tcPr>
            <w:tcW w:w="773" w:type="dxa"/>
            <w:gridSpan w:val="2"/>
            <w:shd w:val="clear" w:color="auto" w:fill="auto"/>
          </w:tcPr>
          <w:p w14:paraId="2A864B71" w14:textId="77777777" w:rsidR="00133AF5" w:rsidRPr="005F70FB" w:rsidRDefault="00133AF5" w:rsidP="00E74266">
            <w:pPr>
              <w:pStyle w:val="Text"/>
            </w:pPr>
            <w:r w:rsidRPr="005F70FB">
              <w:t>gabung</w:t>
            </w:r>
          </w:p>
        </w:tc>
        <w:tc>
          <w:tcPr>
            <w:tcW w:w="618" w:type="dxa"/>
            <w:gridSpan w:val="2"/>
            <w:shd w:val="clear" w:color="auto" w:fill="auto"/>
          </w:tcPr>
          <w:p w14:paraId="7D08E68B" w14:textId="77777777" w:rsidR="00133AF5" w:rsidRPr="005F70FB" w:rsidRDefault="00133AF5" w:rsidP="00E74266">
            <w:pPr>
              <w:pStyle w:val="Text"/>
            </w:pPr>
            <w:r w:rsidRPr="005F70FB">
              <w:t>lagi</w:t>
            </w:r>
          </w:p>
        </w:tc>
        <w:tc>
          <w:tcPr>
            <w:tcW w:w="1106" w:type="dxa"/>
            <w:gridSpan w:val="3"/>
            <w:shd w:val="clear" w:color="auto" w:fill="auto"/>
          </w:tcPr>
          <w:p w14:paraId="5981610C" w14:textId="77777777" w:rsidR="00133AF5" w:rsidRPr="005F70FB" w:rsidRDefault="00133AF5" w:rsidP="00E74266">
            <w:pPr>
              <w:pStyle w:val="Text"/>
            </w:pPr>
            <w:r w:rsidRPr="005F70FB">
              <w:t>((laughter))</w:t>
            </w:r>
          </w:p>
        </w:tc>
      </w:tr>
      <w:tr w:rsidR="00AC23C4" w:rsidRPr="005F70FB" w14:paraId="381ED598" w14:textId="77777777" w:rsidTr="00AC23C4">
        <w:trPr>
          <w:gridAfter w:val="2"/>
          <w:wAfter w:w="963" w:type="dxa"/>
        </w:trPr>
        <w:tc>
          <w:tcPr>
            <w:tcW w:w="709" w:type="dxa"/>
            <w:shd w:val="clear" w:color="auto" w:fill="auto"/>
          </w:tcPr>
          <w:p w14:paraId="4ACBF8B1" w14:textId="77777777" w:rsidR="00133AF5" w:rsidRPr="005F70FB" w:rsidRDefault="00133AF5" w:rsidP="00E74266">
            <w:pPr>
              <w:pStyle w:val="GlossEng"/>
            </w:pPr>
          </w:p>
        </w:tc>
        <w:tc>
          <w:tcPr>
            <w:tcW w:w="762" w:type="dxa"/>
            <w:gridSpan w:val="2"/>
            <w:shd w:val="clear" w:color="auto" w:fill="auto"/>
          </w:tcPr>
          <w:p w14:paraId="0E108688" w14:textId="77777777" w:rsidR="00133AF5" w:rsidRPr="005F70FB" w:rsidRDefault="00133AF5" w:rsidP="00E74266">
            <w:pPr>
              <w:pStyle w:val="GlossEng"/>
            </w:pPr>
            <w:r w:rsidRPr="005F70FB">
              <w:t>receive</w:t>
            </w:r>
          </w:p>
        </w:tc>
        <w:tc>
          <w:tcPr>
            <w:tcW w:w="584" w:type="dxa"/>
            <w:gridSpan w:val="2"/>
            <w:shd w:val="clear" w:color="auto" w:fill="auto"/>
          </w:tcPr>
          <w:p w14:paraId="2B05B5EC" w14:textId="77777777" w:rsidR="00133AF5" w:rsidRPr="005F70FB" w:rsidRDefault="00133AF5" w:rsidP="00E74266">
            <w:pPr>
              <w:pStyle w:val="GlossEng"/>
            </w:pPr>
            <w:r w:rsidRPr="005F70FB">
              <w:t>good</w:t>
            </w:r>
          </w:p>
        </w:tc>
        <w:tc>
          <w:tcPr>
            <w:tcW w:w="618" w:type="dxa"/>
            <w:gridSpan w:val="2"/>
            <w:shd w:val="clear" w:color="auto" w:fill="auto"/>
          </w:tcPr>
          <w:p w14:paraId="1520E026" w14:textId="77777777" w:rsidR="00133AF5" w:rsidRPr="005F70FB" w:rsidRDefault="00133AF5" w:rsidP="00E74266">
            <w:pPr>
              <w:pStyle w:val="GlossEng"/>
            </w:pPr>
            <w:r w:rsidRPr="005F70FB">
              <w:t>again</w:t>
            </w:r>
          </w:p>
        </w:tc>
        <w:tc>
          <w:tcPr>
            <w:tcW w:w="489" w:type="dxa"/>
            <w:gridSpan w:val="2"/>
            <w:shd w:val="clear" w:color="auto" w:fill="auto"/>
          </w:tcPr>
          <w:p w14:paraId="2943DB3C" w14:textId="77777777" w:rsidR="00133AF5" w:rsidRPr="005F70FB" w:rsidRDefault="00133AF5" w:rsidP="00E74266">
            <w:pPr>
              <w:pStyle w:val="GlossEng"/>
            </w:pPr>
            <w:r w:rsidRPr="005F70FB">
              <w:rPr>
                <w:rStyle w:val="ChSmallCaps"/>
              </w:rPr>
              <w:t>3sg</w:t>
            </w:r>
          </w:p>
        </w:tc>
        <w:tc>
          <w:tcPr>
            <w:tcW w:w="773" w:type="dxa"/>
            <w:gridSpan w:val="2"/>
            <w:shd w:val="clear" w:color="auto" w:fill="auto"/>
          </w:tcPr>
          <w:p w14:paraId="2B3E66F0" w14:textId="77777777" w:rsidR="00133AF5" w:rsidRPr="005F70FB" w:rsidRDefault="00133AF5" w:rsidP="00E74266">
            <w:pPr>
              <w:pStyle w:val="GlossEng"/>
            </w:pPr>
            <w:r w:rsidRPr="005F70FB">
              <w:t>join</w:t>
            </w:r>
          </w:p>
        </w:tc>
        <w:tc>
          <w:tcPr>
            <w:tcW w:w="618" w:type="dxa"/>
            <w:gridSpan w:val="2"/>
            <w:shd w:val="clear" w:color="auto" w:fill="auto"/>
          </w:tcPr>
          <w:p w14:paraId="13FFCC5F" w14:textId="77777777" w:rsidR="00133AF5" w:rsidRPr="005F70FB" w:rsidRDefault="00133AF5" w:rsidP="00E74266">
            <w:pPr>
              <w:pStyle w:val="GlossEng"/>
            </w:pPr>
            <w:r w:rsidRPr="005F70FB">
              <w:t>again</w:t>
            </w:r>
          </w:p>
        </w:tc>
        <w:tc>
          <w:tcPr>
            <w:tcW w:w="1106" w:type="dxa"/>
            <w:gridSpan w:val="3"/>
            <w:shd w:val="clear" w:color="auto" w:fill="auto"/>
          </w:tcPr>
          <w:p w14:paraId="5750216A" w14:textId="77777777" w:rsidR="00133AF5" w:rsidRPr="005F70FB" w:rsidRDefault="00133AF5" w:rsidP="00E74266">
            <w:pPr>
              <w:pStyle w:val="GlossEng"/>
            </w:pPr>
          </w:p>
        </w:tc>
      </w:tr>
    </w:tbl>
    <w:p w14:paraId="11F50C40" w14:textId="2B8E49EB" w:rsidR="00133AF5" w:rsidRPr="005F70FB" w:rsidRDefault="00B7093A" w:rsidP="00133AF5">
      <w:pPr>
        <w:pStyle w:val="FreeTranslEng"/>
      </w:pPr>
      <w:r w:rsidRPr="005F70FB">
        <w:t>‘</w:t>
      </w:r>
      <w:r w:rsidR="00133AF5" w:rsidRPr="005F70FB">
        <w:t>(you) get one, I (get) one</w:t>
      </w:r>
      <w:r w:rsidRPr="005F70FB">
        <w:t>’</w:t>
      </w:r>
      <w:r w:rsidR="00133AF5" w:rsidRPr="005F70FB">
        <w:t xml:space="preserve">, </w:t>
      </w:r>
      <w:r w:rsidRPr="005F70FB">
        <w:t>‘</w:t>
      </w:r>
      <w:r w:rsidR="00133AF5" w:rsidRPr="005F70FB">
        <w:t>(and) this one?</w:t>
      </w:r>
      <w:r w:rsidRPr="005F70FB">
        <w:t>’</w:t>
      </w:r>
      <w:r w:rsidR="00133AF5" w:rsidRPr="005F70FB">
        <w:t xml:space="preserve"> again his friend doesn</w:t>
      </w:r>
      <w:r w:rsidRPr="005F70FB">
        <w:t>’</w:t>
      </w:r>
      <w:r w:rsidR="00133AF5" w:rsidRPr="005F70FB">
        <w:t>t accept (the result of this dividing,) well, he puts (them back) together again ((laughter))</w:t>
      </w:r>
    </w:p>
    <w:tbl>
      <w:tblPr>
        <w:tblW w:w="6142" w:type="dxa"/>
        <w:tblCellMar>
          <w:left w:w="42" w:type="dxa"/>
          <w:right w:w="42" w:type="dxa"/>
        </w:tblCellMar>
        <w:tblLook w:val="01E0" w:firstRow="1" w:lastRow="1" w:firstColumn="1" w:lastColumn="1" w:noHBand="0" w:noVBand="0"/>
      </w:tblPr>
      <w:tblGrid>
        <w:gridCol w:w="709"/>
        <w:gridCol w:w="536"/>
        <w:gridCol w:w="48"/>
        <w:gridCol w:w="134"/>
        <w:gridCol w:w="343"/>
        <w:gridCol w:w="7"/>
        <w:gridCol w:w="473"/>
        <w:gridCol w:w="106"/>
        <w:gridCol w:w="105"/>
        <w:gridCol w:w="358"/>
        <w:gridCol w:w="305"/>
        <w:gridCol w:w="110"/>
        <w:gridCol w:w="587"/>
        <w:gridCol w:w="21"/>
        <w:gridCol w:w="226"/>
        <w:gridCol w:w="263"/>
        <w:gridCol w:w="59"/>
        <w:gridCol w:w="675"/>
        <w:gridCol w:w="304"/>
        <w:gridCol w:w="773"/>
      </w:tblGrid>
      <w:tr w:rsidR="00AC23C4" w:rsidRPr="005F70FB" w14:paraId="36C0DB58" w14:textId="77777777" w:rsidTr="00AC23C4">
        <w:tc>
          <w:tcPr>
            <w:tcW w:w="709" w:type="dxa"/>
            <w:shd w:val="clear" w:color="auto" w:fill="auto"/>
          </w:tcPr>
          <w:p w14:paraId="00E3B989" w14:textId="77777777" w:rsidR="00133AF5" w:rsidRPr="005F70FB" w:rsidRDefault="00133AF5" w:rsidP="00E74266">
            <w:pPr>
              <w:pStyle w:val="O0Nwnext"/>
            </w:pPr>
            <w:r w:rsidRPr="005F70FB">
              <w:t>0007</w:t>
            </w:r>
          </w:p>
        </w:tc>
        <w:tc>
          <w:tcPr>
            <w:tcW w:w="584" w:type="dxa"/>
            <w:gridSpan w:val="2"/>
            <w:shd w:val="clear" w:color="auto" w:fill="auto"/>
          </w:tcPr>
          <w:p w14:paraId="3B517EC8" w14:textId="77777777" w:rsidR="00133AF5" w:rsidRPr="005F70FB" w:rsidRDefault="00133AF5" w:rsidP="00E74266">
            <w:pPr>
              <w:pStyle w:val="Text"/>
            </w:pPr>
            <w:r w:rsidRPr="005F70FB">
              <w:t>dong</w:t>
            </w:r>
          </w:p>
        </w:tc>
        <w:tc>
          <w:tcPr>
            <w:tcW w:w="484" w:type="dxa"/>
            <w:gridSpan w:val="3"/>
            <w:shd w:val="clear" w:color="auto" w:fill="auto"/>
          </w:tcPr>
          <w:p w14:paraId="40799979" w14:textId="77777777" w:rsidR="00133AF5" w:rsidRPr="005F70FB" w:rsidRDefault="00133AF5" w:rsidP="00E74266">
            <w:pPr>
              <w:pStyle w:val="Text"/>
            </w:pPr>
            <w:r w:rsidRPr="005F70FB">
              <w:t>dua</w:t>
            </w:r>
          </w:p>
        </w:tc>
        <w:tc>
          <w:tcPr>
            <w:tcW w:w="684" w:type="dxa"/>
            <w:gridSpan w:val="3"/>
            <w:shd w:val="clear" w:color="auto" w:fill="auto"/>
          </w:tcPr>
          <w:p w14:paraId="14017B98" w14:textId="77777777" w:rsidR="00133AF5" w:rsidRPr="005F70FB" w:rsidRDefault="00133AF5" w:rsidP="00E74266">
            <w:pPr>
              <w:pStyle w:val="Text"/>
            </w:pPr>
            <w:r w:rsidRPr="005F70FB">
              <w:t>bagi</w:t>
            </w:r>
          </w:p>
        </w:tc>
        <w:tc>
          <w:tcPr>
            <w:tcW w:w="773" w:type="dxa"/>
            <w:gridSpan w:val="3"/>
            <w:shd w:val="clear" w:color="auto" w:fill="auto"/>
          </w:tcPr>
          <w:p w14:paraId="17EF3862" w14:textId="77777777" w:rsidR="00133AF5" w:rsidRPr="005F70FB" w:rsidRDefault="00133AF5" w:rsidP="00E74266">
            <w:pPr>
              <w:pStyle w:val="Text"/>
            </w:pPr>
            <w:r w:rsidRPr="005F70FB">
              <w:t>su</w:t>
            </w:r>
          </w:p>
        </w:tc>
        <w:tc>
          <w:tcPr>
            <w:tcW w:w="834" w:type="dxa"/>
            <w:gridSpan w:val="3"/>
            <w:shd w:val="clear" w:color="auto" w:fill="auto"/>
          </w:tcPr>
          <w:p w14:paraId="4F52C9FD" w14:textId="77777777" w:rsidR="00133AF5" w:rsidRPr="005F70FB" w:rsidRDefault="00133AF5" w:rsidP="00E74266">
            <w:pPr>
              <w:pStyle w:val="Text"/>
            </w:pPr>
            <w:r w:rsidRPr="005F70FB">
              <w:t>begitu</w:t>
            </w:r>
          </w:p>
        </w:tc>
        <w:tc>
          <w:tcPr>
            <w:tcW w:w="1301" w:type="dxa"/>
            <w:gridSpan w:val="4"/>
            <w:shd w:val="clear" w:color="auto" w:fill="auto"/>
          </w:tcPr>
          <w:p w14:paraId="361BC634" w14:textId="77777777" w:rsidR="00133AF5" w:rsidRPr="005F70FB" w:rsidRDefault="00133AF5" w:rsidP="00E74266">
            <w:pPr>
              <w:pStyle w:val="Text"/>
            </w:pPr>
            <w:r w:rsidRPr="005F70FB">
              <w:t>trus,</w:t>
            </w:r>
          </w:p>
        </w:tc>
        <w:tc>
          <w:tcPr>
            <w:tcW w:w="773" w:type="dxa"/>
            <w:shd w:val="clear" w:color="auto" w:fill="auto"/>
          </w:tcPr>
          <w:p w14:paraId="628F83D1" w14:textId="77777777" w:rsidR="00133AF5" w:rsidRPr="005F70FB" w:rsidRDefault="00133AF5" w:rsidP="00E74266">
            <w:pPr>
              <w:pStyle w:val="Text"/>
            </w:pPr>
            <w:r w:rsidRPr="005F70FB">
              <w:t>suda</w:t>
            </w:r>
          </w:p>
        </w:tc>
      </w:tr>
      <w:tr w:rsidR="00AC23C4" w:rsidRPr="005F70FB" w14:paraId="6ED8F1E2" w14:textId="77777777" w:rsidTr="00AC23C4">
        <w:tc>
          <w:tcPr>
            <w:tcW w:w="709" w:type="dxa"/>
            <w:shd w:val="clear" w:color="auto" w:fill="auto"/>
          </w:tcPr>
          <w:p w14:paraId="1FAB8075" w14:textId="77777777" w:rsidR="00133AF5" w:rsidRPr="005F70FB" w:rsidRDefault="00133AF5" w:rsidP="00E74266">
            <w:pPr>
              <w:pStyle w:val="GlossEng2ptafter"/>
            </w:pPr>
          </w:p>
        </w:tc>
        <w:tc>
          <w:tcPr>
            <w:tcW w:w="584" w:type="dxa"/>
            <w:gridSpan w:val="2"/>
            <w:shd w:val="clear" w:color="auto" w:fill="auto"/>
          </w:tcPr>
          <w:p w14:paraId="116BD8E8" w14:textId="77777777" w:rsidR="00133AF5" w:rsidRPr="005F70FB" w:rsidRDefault="00133AF5" w:rsidP="00E74266">
            <w:pPr>
              <w:pStyle w:val="GlossEng2ptafter"/>
            </w:pPr>
            <w:r w:rsidRPr="005F70FB">
              <w:rPr>
                <w:rStyle w:val="ChSmallCaps"/>
              </w:rPr>
              <w:t>3pl</w:t>
            </w:r>
          </w:p>
        </w:tc>
        <w:tc>
          <w:tcPr>
            <w:tcW w:w="484" w:type="dxa"/>
            <w:gridSpan w:val="3"/>
            <w:shd w:val="clear" w:color="auto" w:fill="auto"/>
          </w:tcPr>
          <w:p w14:paraId="716CEBEF" w14:textId="77777777" w:rsidR="00133AF5" w:rsidRPr="005F70FB" w:rsidRDefault="00133AF5" w:rsidP="00E74266">
            <w:pPr>
              <w:pStyle w:val="GlossEng2ptafter"/>
            </w:pPr>
            <w:r w:rsidRPr="005F70FB">
              <w:t>two</w:t>
            </w:r>
          </w:p>
        </w:tc>
        <w:tc>
          <w:tcPr>
            <w:tcW w:w="684" w:type="dxa"/>
            <w:gridSpan w:val="3"/>
            <w:shd w:val="clear" w:color="auto" w:fill="auto"/>
          </w:tcPr>
          <w:p w14:paraId="7AA41DBE" w14:textId="77777777" w:rsidR="00133AF5" w:rsidRPr="005F70FB" w:rsidRDefault="00133AF5" w:rsidP="00E74266">
            <w:pPr>
              <w:pStyle w:val="GlossEng2ptafter"/>
            </w:pPr>
            <w:r w:rsidRPr="005F70FB">
              <w:t>divide</w:t>
            </w:r>
          </w:p>
        </w:tc>
        <w:tc>
          <w:tcPr>
            <w:tcW w:w="773" w:type="dxa"/>
            <w:gridSpan w:val="3"/>
            <w:shd w:val="clear" w:color="auto" w:fill="auto"/>
          </w:tcPr>
          <w:p w14:paraId="0515EDD9" w14:textId="77777777" w:rsidR="00133AF5" w:rsidRPr="005F70FB" w:rsidRDefault="00133AF5" w:rsidP="00E74266">
            <w:pPr>
              <w:pStyle w:val="GlossEng2ptafter"/>
            </w:pPr>
            <w:r w:rsidRPr="005F70FB">
              <w:t>already</w:t>
            </w:r>
          </w:p>
        </w:tc>
        <w:tc>
          <w:tcPr>
            <w:tcW w:w="834" w:type="dxa"/>
            <w:gridSpan w:val="3"/>
            <w:shd w:val="clear" w:color="auto" w:fill="auto"/>
          </w:tcPr>
          <w:p w14:paraId="35525FFF" w14:textId="77777777" w:rsidR="00133AF5" w:rsidRPr="005F70FB" w:rsidRDefault="00133AF5" w:rsidP="00E74266">
            <w:pPr>
              <w:pStyle w:val="GlossEng2ptafter"/>
            </w:pPr>
            <w:r w:rsidRPr="005F70FB">
              <w:t>like.that</w:t>
            </w:r>
          </w:p>
        </w:tc>
        <w:tc>
          <w:tcPr>
            <w:tcW w:w="1301" w:type="dxa"/>
            <w:gridSpan w:val="4"/>
            <w:shd w:val="clear" w:color="auto" w:fill="auto"/>
          </w:tcPr>
          <w:p w14:paraId="34397C06" w14:textId="77777777" w:rsidR="00133AF5" w:rsidRPr="005F70FB" w:rsidRDefault="00133AF5" w:rsidP="00E74266">
            <w:pPr>
              <w:pStyle w:val="GlossEng2ptafter"/>
            </w:pPr>
            <w:r w:rsidRPr="005F70FB">
              <w:t>be.continuous</w:t>
            </w:r>
          </w:p>
        </w:tc>
        <w:tc>
          <w:tcPr>
            <w:tcW w:w="773" w:type="dxa"/>
            <w:shd w:val="clear" w:color="auto" w:fill="auto"/>
          </w:tcPr>
          <w:p w14:paraId="1C57C979" w14:textId="77777777" w:rsidR="00133AF5" w:rsidRPr="005F70FB" w:rsidRDefault="00133AF5" w:rsidP="00E74266">
            <w:pPr>
              <w:pStyle w:val="GlossEng2ptafter"/>
            </w:pPr>
            <w:r w:rsidRPr="005F70FB">
              <w:t>already</w:t>
            </w:r>
          </w:p>
        </w:tc>
      </w:tr>
      <w:tr w:rsidR="00AC23C4" w:rsidRPr="005F70FB" w14:paraId="503F11CA" w14:textId="77777777" w:rsidTr="00AC23C4">
        <w:trPr>
          <w:gridAfter w:val="2"/>
          <w:wAfter w:w="1077" w:type="dxa"/>
        </w:trPr>
        <w:tc>
          <w:tcPr>
            <w:tcW w:w="709" w:type="dxa"/>
            <w:shd w:val="clear" w:color="auto" w:fill="auto"/>
          </w:tcPr>
          <w:p w14:paraId="13C45D85" w14:textId="77777777" w:rsidR="00133AF5" w:rsidRPr="005F70FB" w:rsidRDefault="00133AF5" w:rsidP="00E74266">
            <w:pPr>
              <w:pStyle w:val="O0Nwnext"/>
            </w:pPr>
          </w:p>
        </w:tc>
        <w:tc>
          <w:tcPr>
            <w:tcW w:w="718" w:type="dxa"/>
            <w:gridSpan w:val="3"/>
            <w:shd w:val="clear" w:color="auto" w:fill="auto"/>
          </w:tcPr>
          <w:p w14:paraId="6F4478E0" w14:textId="77777777" w:rsidR="00133AF5" w:rsidRPr="005F70FB" w:rsidRDefault="00133AF5" w:rsidP="00E74266">
            <w:pPr>
              <w:pStyle w:val="Text"/>
            </w:pPr>
            <w:r w:rsidRPr="005F70FB">
              <w:t>orang</w:t>
            </w:r>
          </w:p>
        </w:tc>
        <w:tc>
          <w:tcPr>
            <w:tcW w:w="929" w:type="dxa"/>
            <w:gridSpan w:val="4"/>
            <w:shd w:val="clear" w:color="auto" w:fill="auto"/>
          </w:tcPr>
          <w:p w14:paraId="30DE271B" w14:textId="77777777" w:rsidR="00133AF5" w:rsidRPr="005F70FB" w:rsidRDefault="00133AF5" w:rsidP="00E74266">
            <w:pPr>
              <w:pStyle w:val="Text"/>
            </w:pPr>
            <w:r w:rsidRPr="005F70FB">
              <w:t>Ayamaru</w:t>
            </w:r>
          </w:p>
        </w:tc>
        <w:tc>
          <w:tcPr>
            <w:tcW w:w="768" w:type="dxa"/>
            <w:gridSpan w:val="3"/>
            <w:shd w:val="clear" w:color="auto" w:fill="auto"/>
          </w:tcPr>
          <w:p w14:paraId="558F08DB" w14:textId="77777777" w:rsidR="00133AF5" w:rsidRPr="005F70FB" w:rsidRDefault="00133AF5" w:rsidP="00E74266">
            <w:pPr>
              <w:pStyle w:val="Text"/>
            </w:pPr>
            <w:r w:rsidRPr="005F70FB">
              <w:t>datang,</w:t>
            </w:r>
          </w:p>
        </w:tc>
        <w:tc>
          <w:tcPr>
            <w:tcW w:w="718" w:type="dxa"/>
            <w:gridSpan w:val="3"/>
            <w:shd w:val="clear" w:color="auto" w:fill="auto"/>
          </w:tcPr>
          <w:p w14:paraId="6B538F6D" w14:textId="77777777" w:rsidR="00133AF5" w:rsidRPr="005F70FB" w:rsidRDefault="00133AF5" w:rsidP="00E74266">
            <w:pPr>
              <w:pStyle w:val="Text"/>
            </w:pPr>
            <w:r w:rsidRPr="005F70FB">
              <w:t>datang</w:t>
            </w:r>
          </w:p>
        </w:tc>
        <w:tc>
          <w:tcPr>
            <w:tcW w:w="489" w:type="dxa"/>
            <w:gridSpan w:val="2"/>
            <w:shd w:val="clear" w:color="auto" w:fill="auto"/>
          </w:tcPr>
          <w:p w14:paraId="7FB22894" w14:textId="77777777" w:rsidR="00133AF5" w:rsidRPr="005F70FB" w:rsidRDefault="00133AF5" w:rsidP="00E74266">
            <w:pPr>
              <w:pStyle w:val="Text"/>
            </w:pPr>
            <w:r w:rsidRPr="005F70FB">
              <w:t>de</w:t>
            </w:r>
          </w:p>
        </w:tc>
        <w:tc>
          <w:tcPr>
            <w:tcW w:w="734" w:type="dxa"/>
            <w:gridSpan w:val="2"/>
            <w:shd w:val="clear" w:color="auto" w:fill="auto"/>
          </w:tcPr>
          <w:p w14:paraId="70CBA9D4" w14:textId="77777777" w:rsidR="00133AF5" w:rsidRPr="005F70FB" w:rsidRDefault="00133AF5" w:rsidP="00E74266">
            <w:pPr>
              <w:pStyle w:val="Text"/>
            </w:pPr>
            <w:r w:rsidRPr="005F70FB">
              <w:t>bilang,</w:t>
            </w:r>
          </w:p>
        </w:tc>
      </w:tr>
      <w:tr w:rsidR="00AC23C4" w:rsidRPr="005F70FB" w14:paraId="6B9E9C8C" w14:textId="77777777" w:rsidTr="00AC23C4">
        <w:trPr>
          <w:gridAfter w:val="2"/>
          <w:wAfter w:w="1077" w:type="dxa"/>
        </w:trPr>
        <w:tc>
          <w:tcPr>
            <w:tcW w:w="709" w:type="dxa"/>
            <w:shd w:val="clear" w:color="auto" w:fill="auto"/>
          </w:tcPr>
          <w:p w14:paraId="1E9A6241" w14:textId="77777777" w:rsidR="00133AF5" w:rsidRPr="005F70FB" w:rsidRDefault="00133AF5" w:rsidP="00E74266">
            <w:pPr>
              <w:pStyle w:val="GlossEng2ptafter"/>
            </w:pPr>
          </w:p>
        </w:tc>
        <w:tc>
          <w:tcPr>
            <w:tcW w:w="718" w:type="dxa"/>
            <w:gridSpan w:val="3"/>
            <w:shd w:val="clear" w:color="auto" w:fill="auto"/>
          </w:tcPr>
          <w:p w14:paraId="23B8125C" w14:textId="77777777" w:rsidR="00133AF5" w:rsidRPr="005F70FB" w:rsidRDefault="00133AF5" w:rsidP="00E74266">
            <w:pPr>
              <w:pStyle w:val="GlossEng2ptafter"/>
            </w:pPr>
            <w:r w:rsidRPr="005F70FB">
              <w:t>person</w:t>
            </w:r>
          </w:p>
        </w:tc>
        <w:tc>
          <w:tcPr>
            <w:tcW w:w="929" w:type="dxa"/>
            <w:gridSpan w:val="4"/>
            <w:shd w:val="clear" w:color="auto" w:fill="auto"/>
          </w:tcPr>
          <w:p w14:paraId="67A5167B" w14:textId="77777777" w:rsidR="00133AF5" w:rsidRPr="005F70FB" w:rsidRDefault="00133AF5" w:rsidP="00E74266">
            <w:pPr>
              <w:pStyle w:val="GlossEng2ptafter"/>
            </w:pPr>
            <w:r w:rsidRPr="005F70FB">
              <w:t>Ayamaru</w:t>
            </w:r>
          </w:p>
        </w:tc>
        <w:tc>
          <w:tcPr>
            <w:tcW w:w="768" w:type="dxa"/>
            <w:gridSpan w:val="3"/>
            <w:shd w:val="clear" w:color="auto" w:fill="auto"/>
          </w:tcPr>
          <w:p w14:paraId="435C5C54" w14:textId="77777777" w:rsidR="00133AF5" w:rsidRPr="005F70FB" w:rsidRDefault="00133AF5" w:rsidP="00E74266">
            <w:pPr>
              <w:pStyle w:val="GlossEng2ptafter"/>
            </w:pPr>
            <w:r w:rsidRPr="005F70FB">
              <w:t>come</w:t>
            </w:r>
          </w:p>
        </w:tc>
        <w:tc>
          <w:tcPr>
            <w:tcW w:w="718" w:type="dxa"/>
            <w:gridSpan w:val="3"/>
            <w:shd w:val="clear" w:color="auto" w:fill="auto"/>
          </w:tcPr>
          <w:p w14:paraId="494ECEB8" w14:textId="77777777" w:rsidR="00133AF5" w:rsidRPr="005F70FB" w:rsidRDefault="00133AF5" w:rsidP="00E74266">
            <w:pPr>
              <w:pStyle w:val="GlossEng2ptafter"/>
            </w:pPr>
            <w:r w:rsidRPr="005F70FB">
              <w:t>come</w:t>
            </w:r>
          </w:p>
        </w:tc>
        <w:tc>
          <w:tcPr>
            <w:tcW w:w="489" w:type="dxa"/>
            <w:gridSpan w:val="2"/>
            <w:shd w:val="clear" w:color="auto" w:fill="auto"/>
          </w:tcPr>
          <w:p w14:paraId="6F5D3844" w14:textId="77777777" w:rsidR="00133AF5" w:rsidRPr="005F70FB" w:rsidRDefault="00133AF5" w:rsidP="00E74266">
            <w:pPr>
              <w:pStyle w:val="GlossEng2ptafter"/>
            </w:pPr>
            <w:r w:rsidRPr="005F70FB">
              <w:rPr>
                <w:rStyle w:val="ChSmallCaps"/>
              </w:rPr>
              <w:t>3sg</w:t>
            </w:r>
          </w:p>
        </w:tc>
        <w:tc>
          <w:tcPr>
            <w:tcW w:w="734" w:type="dxa"/>
            <w:gridSpan w:val="2"/>
            <w:shd w:val="clear" w:color="auto" w:fill="auto"/>
          </w:tcPr>
          <w:p w14:paraId="66447738" w14:textId="77777777" w:rsidR="00133AF5" w:rsidRPr="005F70FB" w:rsidRDefault="00133AF5" w:rsidP="00E74266">
            <w:pPr>
              <w:pStyle w:val="GlossEng2ptafter"/>
            </w:pPr>
            <w:r w:rsidRPr="005F70FB">
              <w:t>say</w:t>
            </w:r>
          </w:p>
        </w:tc>
      </w:tr>
      <w:tr w:rsidR="00AC23C4" w:rsidRPr="005F70FB" w14:paraId="708B5662" w14:textId="77777777" w:rsidTr="00AC23C4">
        <w:trPr>
          <w:gridAfter w:val="3"/>
          <w:wAfter w:w="1752" w:type="dxa"/>
        </w:trPr>
        <w:tc>
          <w:tcPr>
            <w:tcW w:w="709" w:type="dxa"/>
            <w:shd w:val="clear" w:color="auto" w:fill="auto"/>
          </w:tcPr>
          <w:p w14:paraId="3EE894B4" w14:textId="77777777" w:rsidR="00133AF5" w:rsidRPr="005F70FB" w:rsidRDefault="00133AF5" w:rsidP="00E74266">
            <w:pPr>
              <w:pStyle w:val="O0Nwnext"/>
            </w:pPr>
          </w:p>
        </w:tc>
        <w:tc>
          <w:tcPr>
            <w:tcW w:w="536" w:type="dxa"/>
            <w:shd w:val="clear" w:color="auto" w:fill="auto"/>
          </w:tcPr>
          <w:p w14:paraId="7B9DA251" w14:textId="77777777" w:rsidR="00133AF5" w:rsidRPr="005F70FB" w:rsidRDefault="00133AF5" w:rsidP="00E74266">
            <w:pPr>
              <w:pStyle w:val="Text"/>
            </w:pPr>
            <w:r w:rsidRPr="005F70FB">
              <w:t>eh,</w:t>
            </w:r>
          </w:p>
        </w:tc>
        <w:tc>
          <w:tcPr>
            <w:tcW w:w="525" w:type="dxa"/>
            <w:gridSpan w:val="3"/>
            <w:shd w:val="clear" w:color="auto" w:fill="auto"/>
          </w:tcPr>
          <w:p w14:paraId="6968F0F7" w14:textId="77777777" w:rsidR="00133AF5" w:rsidRPr="005F70FB" w:rsidRDefault="00133AF5" w:rsidP="00E74266">
            <w:pPr>
              <w:pStyle w:val="Text"/>
            </w:pPr>
            <w:r w:rsidRPr="005F70FB">
              <w:t>kam</w:t>
            </w:r>
          </w:p>
        </w:tc>
        <w:tc>
          <w:tcPr>
            <w:tcW w:w="480" w:type="dxa"/>
            <w:gridSpan w:val="2"/>
            <w:shd w:val="clear" w:color="auto" w:fill="auto"/>
          </w:tcPr>
          <w:p w14:paraId="79F1112A" w14:textId="77777777" w:rsidR="00133AF5" w:rsidRPr="005F70FB" w:rsidRDefault="00133AF5" w:rsidP="00E74266">
            <w:pPr>
              <w:pStyle w:val="Text"/>
            </w:pPr>
            <w:r w:rsidRPr="005F70FB">
              <w:t>dua</w:t>
            </w:r>
          </w:p>
        </w:tc>
        <w:tc>
          <w:tcPr>
            <w:tcW w:w="569" w:type="dxa"/>
            <w:gridSpan w:val="3"/>
            <w:shd w:val="clear" w:color="auto" w:fill="auto"/>
          </w:tcPr>
          <w:p w14:paraId="302C6581" w14:textId="77777777" w:rsidR="00133AF5" w:rsidRPr="005F70FB" w:rsidRDefault="00133AF5" w:rsidP="00E74266">
            <w:pPr>
              <w:pStyle w:val="Text"/>
            </w:pPr>
            <w:r w:rsidRPr="005F70FB">
              <w:t>baku</w:t>
            </w:r>
          </w:p>
        </w:tc>
        <w:tc>
          <w:tcPr>
            <w:tcW w:w="1002" w:type="dxa"/>
            <w:gridSpan w:val="3"/>
            <w:shd w:val="clear" w:color="auto" w:fill="auto"/>
          </w:tcPr>
          <w:p w14:paraId="323ED969" w14:textId="77777777" w:rsidR="00133AF5" w:rsidRPr="005F70FB" w:rsidRDefault="00133AF5" w:rsidP="00E74266">
            <w:pPr>
              <w:pStyle w:val="Text"/>
            </w:pPr>
            <w:r w:rsidRPr="005F70FB">
              <w:t>melawang</w:t>
            </w:r>
          </w:p>
        </w:tc>
        <w:tc>
          <w:tcPr>
            <w:tcW w:w="569" w:type="dxa"/>
            <w:gridSpan w:val="4"/>
            <w:shd w:val="clear" w:color="auto" w:fill="auto"/>
          </w:tcPr>
          <w:p w14:paraId="302758ED" w14:textId="77777777" w:rsidR="00133AF5" w:rsidRPr="005F70FB" w:rsidRDefault="00133AF5" w:rsidP="00E74266">
            <w:pPr>
              <w:pStyle w:val="Text"/>
            </w:pPr>
            <w:r w:rsidRPr="005F70FB">
              <w:t>apa?</w:t>
            </w:r>
          </w:p>
        </w:tc>
      </w:tr>
      <w:tr w:rsidR="00AC23C4" w:rsidRPr="005F70FB" w14:paraId="329D158A" w14:textId="77777777" w:rsidTr="00AC23C4">
        <w:trPr>
          <w:gridAfter w:val="3"/>
          <w:wAfter w:w="1752" w:type="dxa"/>
        </w:trPr>
        <w:tc>
          <w:tcPr>
            <w:tcW w:w="709" w:type="dxa"/>
            <w:shd w:val="clear" w:color="auto" w:fill="auto"/>
          </w:tcPr>
          <w:p w14:paraId="2C7DE916" w14:textId="77777777" w:rsidR="00133AF5" w:rsidRPr="005F70FB" w:rsidRDefault="00133AF5" w:rsidP="00E74266">
            <w:pPr>
              <w:pStyle w:val="GlossEng"/>
            </w:pPr>
          </w:p>
        </w:tc>
        <w:tc>
          <w:tcPr>
            <w:tcW w:w="536" w:type="dxa"/>
            <w:shd w:val="clear" w:color="auto" w:fill="auto"/>
          </w:tcPr>
          <w:p w14:paraId="7563B1A7" w14:textId="77777777" w:rsidR="00133AF5" w:rsidRPr="005F70FB" w:rsidRDefault="00133AF5" w:rsidP="00E74266">
            <w:pPr>
              <w:pStyle w:val="GlossEng"/>
            </w:pPr>
            <w:r w:rsidRPr="005F70FB">
              <w:t>hey!</w:t>
            </w:r>
          </w:p>
        </w:tc>
        <w:tc>
          <w:tcPr>
            <w:tcW w:w="525" w:type="dxa"/>
            <w:gridSpan w:val="3"/>
            <w:shd w:val="clear" w:color="auto" w:fill="auto"/>
          </w:tcPr>
          <w:p w14:paraId="0CA34A82" w14:textId="77777777" w:rsidR="00133AF5" w:rsidRPr="005F70FB" w:rsidRDefault="00133AF5" w:rsidP="00E74266">
            <w:pPr>
              <w:pStyle w:val="GlossEng"/>
            </w:pPr>
            <w:r w:rsidRPr="005F70FB">
              <w:rPr>
                <w:rStyle w:val="ChSmallCaps"/>
              </w:rPr>
              <w:t>2pl</w:t>
            </w:r>
          </w:p>
        </w:tc>
        <w:tc>
          <w:tcPr>
            <w:tcW w:w="480" w:type="dxa"/>
            <w:gridSpan w:val="2"/>
            <w:shd w:val="clear" w:color="auto" w:fill="auto"/>
          </w:tcPr>
          <w:p w14:paraId="6F6E13FF" w14:textId="77777777" w:rsidR="00133AF5" w:rsidRPr="005F70FB" w:rsidRDefault="00133AF5" w:rsidP="00E74266">
            <w:pPr>
              <w:pStyle w:val="GlossEng"/>
            </w:pPr>
            <w:r w:rsidRPr="005F70FB">
              <w:t>two</w:t>
            </w:r>
          </w:p>
        </w:tc>
        <w:tc>
          <w:tcPr>
            <w:tcW w:w="569" w:type="dxa"/>
            <w:gridSpan w:val="3"/>
            <w:shd w:val="clear" w:color="auto" w:fill="auto"/>
          </w:tcPr>
          <w:p w14:paraId="6D02155F" w14:textId="77777777" w:rsidR="00133AF5" w:rsidRPr="005F70FB" w:rsidRDefault="00133AF5" w:rsidP="00E74266">
            <w:pPr>
              <w:pStyle w:val="GlossEng"/>
              <w:rPr>
                <w:rStyle w:val="ChSmallCaps"/>
              </w:rPr>
            </w:pPr>
            <w:r w:rsidRPr="005F70FB">
              <w:rPr>
                <w:rStyle w:val="ChSmallCaps"/>
              </w:rPr>
              <w:t>recp</w:t>
            </w:r>
          </w:p>
        </w:tc>
        <w:tc>
          <w:tcPr>
            <w:tcW w:w="1002" w:type="dxa"/>
            <w:gridSpan w:val="3"/>
            <w:shd w:val="clear" w:color="auto" w:fill="auto"/>
          </w:tcPr>
          <w:p w14:paraId="03FAC18C" w14:textId="77777777" w:rsidR="00133AF5" w:rsidRPr="005F70FB" w:rsidRDefault="00133AF5" w:rsidP="00E74266">
            <w:pPr>
              <w:pStyle w:val="GlossEng"/>
            </w:pPr>
            <w:r w:rsidRPr="005F70FB">
              <w:t>fight</w:t>
            </w:r>
          </w:p>
        </w:tc>
        <w:tc>
          <w:tcPr>
            <w:tcW w:w="569" w:type="dxa"/>
            <w:gridSpan w:val="4"/>
            <w:shd w:val="clear" w:color="auto" w:fill="auto"/>
          </w:tcPr>
          <w:p w14:paraId="45DFB7DB" w14:textId="77777777" w:rsidR="00133AF5" w:rsidRPr="005F70FB" w:rsidRDefault="00133AF5" w:rsidP="00E74266">
            <w:pPr>
              <w:pStyle w:val="GlossEng"/>
            </w:pPr>
            <w:r w:rsidRPr="005F70FB">
              <w:t>what</w:t>
            </w:r>
          </w:p>
        </w:tc>
      </w:tr>
    </w:tbl>
    <w:p w14:paraId="4F5025D3" w14:textId="07153224" w:rsidR="00133AF5" w:rsidRPr="005F70FB" w:rsidRDefault="00133AF5" w:rsidP="00133AF5">
      <w:pPr>
        <w:pStyle w:val="FreeTranslEng"/>
      </w:pPr>
      <w:r w:rsidRPr="005F70FB">
        <w:t xml:space="preserve">the two of them continue dividing (the fish) just like that, eventually an Ayamaru guy comes by, having come by, he says, </w:t>
      </w:r>
      <w:r w:rsidR="00B7093A" w:rsidRPr="005F70FB">
        <w:t>‘</w:t>
      </w:r>
      <w:r w:rsidRPr="005F70FB">
        <w:t>hey, about what are you two fighting with each other?</w:t>
      </w:r>
      <w:r w:rsidR="00B7093A" w:rsidRPr="005F70FB">
        <w:t>’</w:t>
      </w:r>
    </w:p>
    <w:tbl>
      <w:tblPr>
        <w:tblW w:w="6183" w:type="dxa"/>
        <w:tblCellMar>
          <w:left w:w="42" w:type="dxa"/>
          <w:right w:w="42" w:type="dxa"/>
        </w:tblCellMar>
        <w:tblLook w:val="01E0" w:firstRow="1" w:lastRow="1" w:firstColumn="1" w:lastColumn="1" w:noHBand="0" w:noVBand="0"/>
      </w:tblPr>
      <w:tblGrid>
        <w:gridCol w:w="709"/>
        <w:gridCol w:w="489"/>
        <w:gridCol w:w="379"/>
        <w:gridCol w:w="71"/>
        <w:gridCol w:w="284"/>
        <w:gridCol w:w="218"/>
        <w:gridCol w:w="177"/>
        <w:gridCol w:w="223"/>
        <w:gridCol w:w="377"/>
        <w:gridCol w:w="96"/>
        <w:gridCol w:w="304"/>
        <w:gridCol w:w="180"/>
        <w:gridCol w:w="388"/>
        <w:gridCol w:w="128"/>
        <w:gridCol w:w="168"/>
        <w:gridCol w:w="77"/>
        <w:gridCol w:w="239"/>
        <w:gridCol w:w="173"/>
        <w:gridCol w:w="294"/>
        <w:gridCol w:w="118"/>
        <w:gridCol w:w="95"/>
        <w:gridCol w:w="489"/>
        <w:gridCol w:w="422"/>
        <w:gridCol w:w="85"/>
      </w:tblGrid>
      <w:tr w:rsidR="00AC23C4" w:rsidRPr="005F70FB" w14:paraId="5FD3D9B5" w14:textId="77777777" w:rsidTr="00AC23C4">
        <w:trPr>
          <w:gridAfter w:val="1"/>
          <w:wAfter w:w="85" w:type="dxa"/>
        </w:trPr>
        <w:tc>
          <w:tcPr>
            <w:tcW w:w="709" w:type="dxa"/>
            <w:shd w:val="clear" w:color="auto" w:fill="auto"/>
          </w:tcPr>
          <w:p w14:paraId="50C7EF8F" w14:textId="77777777" w:rsidR="00133AF5" w:rsidRPr="005F70FB" w:rsidRDefault="00133AF5" w:rsidP="00E74266">
            <w:pPr>
              <w:pStyle w:val="O0Nwnext"/>
            </w:pPr>
            <w:r w:rsidRPr="005F70FB">
              <w:t>0008</w:t>
            </w:r>
          </w:p>
        </w:tc>
        <w:tc>
          <w:tcPr>
            <w:tcW w:w="489" w:type="dxa"/>
            <w:shd w:val="clear" w:color="auto" w:fill="auto"/>
          </w:tcPr>
          <w:p w14:paraId="213E2DF9" w14:textId="77777777" w:rsidR="00133AF5" w:rsidRPr="005F70FB" w:rsidRDefault="00133AF5" w:rsidP="00E74266">
            <w:pPr>
              <w:pStyle w:val="Text"/>
            </w:pPr>
            <w:r w:rsidRPr="005F70FB">
              <w:t>de</w:t>
            </w:r>
          </w:p>
        </w:tc>
        <w:tc>
          <w:tcPr>
            <w:tcW w:w="734" w:type="dxa"/>
            <w:gridSpan w:val="3"/>
            <w:shd w:val="clear" w:color="auto" w:fill="auto"/>
          </w:tcPr>
          <w:p w14:paraId="697667F2" w14:textId="77777777" w:rsidR="00133AF5" w:rsidRPr="005F70FB" w:rsidRDefault="00133AF5" w:rsidP="00E74266">
            <w:pPr>
              <w:pStyle w:val="Text"/>
            </w:pPr>
            <w:r w:rsidRPr="005F70FB">
              <w:t>bilang,</w:t>
            </w:r>
          </w:p>
        </w:tc>
        <w:tc>
          <w:tcPr>
            <w:tcW w:w="618" w:type="dxa"/>
            <w:gridSpan w:val="3"/>
            <w:shd w:val="clear" w:color="auto" w:fill="auto"/>
          </w:tcPr>
          <w:p w14:paraId="7E7E9B7B" w14:textId="77777777" w:rsidR="00133AF5" w:rsidRPr="005F70FB" w:rsidRDefault="00133AF5" w:rsidP="00E74266">
            <w:pPr>
              <w:pStyle w:val="Text"/>
            </w:pPr>
            <w:r w:rsidRPr="005F70FB">
              <w:t>om,</w:t>
            </w:r>
          </w:p>
        </w:tc>
        <w:tc>
          <w:tcPr>
            <w:tcW w:w="777" w:type="dxa"/>
            <w:gridSpan w:val="3"/>
            <w:shd w:val="clear" w:color="auto" w:fill="auto"/>
          </w:tcPr>
          <w:p w14:paraId="5A1FC574" w14:textId="77777777" w:rsidR="00133AF5" w:rsidRPr="005F70FB" w:rsidRDefault="00133AF5" w:rsidP="00E74266">
            <w:pPr>
              <w:pStyle w:val="Text"/>
            </w:pPr>
            <w:r w:rsidRPr="005F70FB">
              <w:t>ini,</w:t>
            </w:r>
          </w:p>
        </w:tc>
        <w:tc>
          <w:tcPr>
            <w:tcW w:w="696" w:type="dxa"/>
            <w:gridSpan w:val="3"/>
            <w:shd w:val="clear" w:color="auto" w:fill="auto"/>
          </w:tcPr>
          <w:p w14:paraId="0FE6D214" w14:textId="77777777" w:rsidR="00133AF5" w:rsidRPr="005F70FB" w:rsidRDefault="00133AF5" w:rsidP="00E74266">
            <w:pPr>
              <w:pStyle w:val="Text"/>
            </w:pPr>
            <w:r w:rsidRPr="005F70FB">
              <w:t>kitong</w:t>
            </w:r>
          </w:p>
        </w:tc>
        <w:tc>
          <w:tcPr>
            <w:tcW w:w="484" w:type="dxa"/>
            <w:gridSpan w:val="3"/>
            <w:shd w:val="clear" w:color="auto" w:fill="auto"/>
          </w:tcPr>
          <w:p w14:paraId="25160210" w14:textId="77777777" w:rsidR="00133AF5" w:rsidRPr="005F70FB" w:rsidRDefault="00133AF5" w:rsidP="00E74266">
            <w:pPr>
              <w:pStyle w:val="Text"/>
            </w:pPr>
            <w:r w:rsidRPr="005F70FB">
              <w:t>dua</w:t>
            </w:r>
          </w:p>
        </w:tc>
        <w:tc>
          <w:tcPr>
            <w:tcW w:w="585" w:type="dxa"/>
            <w:gridSpan w:val="3"/>
            <w:shd w:val="clear" w:color="auto" w:fill="auto"/>
          </w:tcPr>
          <w:p w14:paraId="5859ED83" w14:textId="77777777" w:rsidR="00133AF5" w:rsidRPr="005F70FB" w:rsidRDefault="00133AF5" w:rsidP="00E74266">
            <w:pPr>
              <w:pStyle w:val="Text"/>
            </w:pPr>
            <w:r w:rsidRPr="005F70FB">
              <w:t>baku</w:t>
            </w:r>
          </w:p>
        </w:tc>
        <w:tc>
          <w:tcPr>
            <w:tcW w:w="1006" w:type="dxa"/>
            <w:gridSpan w:val="3"/>
            <w:shd w:val="clear" w:color="auto" w:fill="auto"/>
          </w:tcPr>
          <w:p w14:paraId="0CF9A24B" w14:textId="77777777" w:rsidR="00133AF5" w:rsidRPr="005F70FB" w:rsidRDefault="00133AF5" w:rsidP="00E74266">
            <w:pPr>
              <w:pStyle w:val="Text"/>
            </w:pPr>
            <w:r w:rsidRPr="005F70FB">
              <w:t>melawang</w:t>
            </w:r>
          </w:p>
        </w:tc>
      </w:tr>
      <w:tr w:rsidR="00AC23C4" w:rsidRPr="005F70FB" w14:paraId="67395385" w14:textId="77777777" w:rsidTr="00AC23C4">
        <w:trPr>
          <w:gridAfter w:val="1"/>
          <w:wAfter w:w="85" w:type="dxa"/>
        </w:trPr>
        <w:tc>
          <w:tcPr>
            <w:tcW w:w="709" w:type="dxa"/>
            <w:shd w:val="clear" w:color="auto" w:fill="auto"/>
          </w:tcPr>
          <w:p w14:paraId="5D53D303" w14:textId="77777777" w:rsidR="00133AF5" w:rsidRPr="005F70FB" w:rsidRDefault="00133AF5" w:rsidP="00E74266">
            <w:pPr>
              <w:pStyle w:val="GlossEng2ptafter"/>
            </w:pPr>
          </w:p>
        </w:tc>
        <w:tc>
          <w:tcPr>
            <w:tcW w:w="489" w:type="dxa"/>
            <w:shd w:val="clear" w:color="auto" w:fill="auto"/>
          </w:tcPr>
          <w:p w14:paraId="73D30742" w14:textId="77777777" w:rsidR="00133AF5" w:rsidRPr="005F70FB" w:rsidRDefault="00133AF5" w:rsidP="00E74266">
            <w:pPr>
              <w:pStyle w:val="GlossEng2ptafter"/>
            </w:pPr>
            <w:r w:rsidRPr="005F70FB">
              <w:rPr>
                <w:rStyle w:val="ChSmallCaps"/>
              </w:rPr>
              <w:t>3sg</w:t>
            </w:r>
          </w:p>
        </w:tc>
        <w:tc>
          <w:tcPr>
            <w:tcW w:w="734" w:type="dxa"/>
            <w:gridSpan w:val="3"/>
            <w:shd w:val="clear" w:color="auto" w:fill="auto"/>
          </w:tcPr>
          <w:p w14:paraId="01CA61C5" w14:textId="77777777" w:rsidR="00133AF5" w:rsidRPr="005F70FB" w:rsidRDefault="00133AF5" w:rsidP="00E74266">
            <w:pPr>
              <w:pStyle w:val="GlossEng2ptafter"/>
            </w:pPr>
            <w:r w:rsidRPr="005F70FB">
              <w:t>say</w:t>
            </w:r>
          </w:p>
        </w:tc>
        <w:tc>
          <w:tcPr>
            <w:tcW w:w="618" w:type="dxa"/>
            <w:gridSpan w:val="3"/>
            <w:shd w:val="clear" w:color="auto" w:fill="auto"/>
          </w:tcPr>
          <w:p w14:paraId="4C158088" w14:textId="77777777" w:rsidR="00133AF5" w:rsidRPr="005F70FB" w:rsidRDefault="00133AF5" w:rsidP="00E74266">
            <w:pPr>
              <w:pStyle w:val="GlossEng2ptafter"/>
            </w:pPr>
            <w:r w:rsidRPr="005F70FB">
              <w:t>uncle</w:t>
            </w:r>
          </w:p>
        </w:tc>
        <w:tc>
          <w:tcPr>
            <w:tcW w:w="777" w:type="dxa"/>
            <w:gridSpan w:val="3"/>
            <w:shd w:val="clear" w:color="auto" w:fill="auto"/>
          </w:tcPr>
          <w:p w14:paraId="6FF0C390" w14:textId="77777777" w:rsidR="00133AF5" w:rsidRPr="005F70FB" w:rsidRDefault="00133AF5" w:rsidP="00E74266">
            <w:pPr>
              <w:pStyle w:val="GlossEng2ptafter"/>
            </w:pPr>
            <w:r w:rsidRPr="005F70FB">
              <w:rPr>
                <w:rStyle w:val="ChSmallCaps"/>
              </w:rPr>
              <w:t>d.prox</w:t>
            </w:r>
          </w:p>
        </w:tc>
        <w:tc>
          <w:tcPr>
            <w:tcW w:w="696" w:type="dxa"/>
            <w:gridSpan w:val="3"/>
            <w:shd w:val="clear" w:color="auto" w:fill="auto"/>
          </w:tcPr>
          <w:p w14:paraId="028B5A36" w14:textId="77777777" w:rsidR="00133AF5" w:rsidRPr="005F70FB" w:rsidRDefault="00133AF5" w:rsidP="00E74266">
            <w:pPr>
              <w:pStyle w:val="GlossEng2ptafter"/>
            </w:pPr>
            <w:r w:rsidRPr="005F70FB">
              <w:rPr>
                <w:rStyle w:val="ChSmallCaps"/>
              </w:rPr>
              <w:t>1pl</w:t>
            </w:r>
          </w:p>
        </w:tc>
        <w:tc>
          <w:tcPr>
            <w:tcW w:w="484" w:type="dxa"/>
            <w:gridSpan w:val="3"/>
            <w:shd w:val="clear" w:color="auto" w:fill="auto"/>
          </w:tcPr>
          <w:p w14:paraId="37107680" w14:textId="77777777" w:rsidR="00133AF5" w:rsidRPr="005F70FB" w:rsidRDefault="00133AF5" w:rsidP="00E74266">
            <w:pPr>
              <w:pStyle w:val="GlossEng2ptafter"/>
            </w:pPr>
            <w:r w:rsidRPr="005F70FB">
              <w:t>two</w:t>
            </w:r>
          </w:p>
        </w:tc>
        <w:tc>
          <w:tcPr>
            <w:tcW w:w="585" w:type="dxa"/>
            <w:gridSpan w:val="3"/>
            <w:shd w:val="clear" w:color="auto" w:fill="auto"/>
          </w:tcPr>
          <w:p w14:paraId="0D9EDEC7" w14:textId="77777777" w:rsidR="00133AF5" w:rsidRPr="005F70FB" w:rsidRDefault="00133AF5" w:rsidP="00E74266">
            <w:pPr>
              <w:pStyle w:val="GlossEng2ptafter"/>
            </w:pPr>
            <w:r w:rsidRPr="005F70FB">
              <w:rPr>
                <w:rStyle w:val="ChSmallCaps"/>
              </w:rPr>
              <w:t>recp</w:t>
            </w:r>
          </w:p>
        </w:tc>
        <w:tc>
          <w:tcPr>
            <w:tcW w:w="1006" w:type="dxa"/>
            <w:gridSpan w:val="3"/>
            <w:shd w:val="clear" w:color="auto" w:fill="auto"/>
          </w:tcPr>
          <w:p w14:paraId="22D52D58" w14:textId="77777777" w:rsidR="00133AF5" w:rsidRPr="005F70FB" w:rsidRDefault="00133AF5" w:rsidP="00E74266">
            <w:pPr>
              <w:pStyle w:val="GlossEng2ptafter"/>
            </w:pPr>
            <w:r w:rsidRPr="005F70FB">
              <w:t>fight</w:t>
            </w:r>
          </w:p>
        </w:tc>
      </w:tr>
      <w:tr w:rsidR="00AC23C4" w:rsidRPr="005F70FB" w14:paraId="444CBB8C" w14:textId="77777777" w:rsidTr="00AC23C4">
        <w:tc>
          <w:tcPr>
            <w:tcW w:w="709" w:type="dxa"/>
            <w:shd w:val="clear" w:color="auto" w:fill="auto"/>
          </w:tcPr>
          <w:p w14:paraId="1D460B42" w14:textId="77777777" w:rsidR="00133AF5" w:rsidRPr="005F70FB" w:rsidRDefault="00133AF5" w:rsidP="00E74266">
            <w:pPr>
              <w:pStyle w:val="O0Nwnext"/>
            </w:pPr>
          </w:p>
        </w:tc>
        <w:tc>
          <w:tcPr>
            <w:tcW w:w="939" w:type="dxa"/>
            <w:gridSpan w:val="3"/>
            <w:shd w:val="clear" w:color="auto" w:fill="auto"/>
          </w:tcPr>
          <w:p w14:paraId="232A92B5" w14:textId="77777777" w:rsidR="00133AF5" w:rsidRPr="005F70FB" w:rsidRDefault="00133AF5" w:rsidP="00E74266">
            <w:pPr>
              <w:pStyle w:val="Text"/>
            </w:pPr>
            <w:r w:rsidRPr="005F70FB">
              <w:t>gara-gara</w:t>
            </w:r>
          </w:p>
        </w:tc>
        <w:tc>
          <w:tcPr>
            <w:tcW w:w="679" w:type="dxa"/>
            <w:gridSpan w:val="3"/>
            <w:shd w:val="clear" w:color="auto" w:fill="auto"/>
          </w:tcPr>
          <w:p w14:paraId="334AF848" w14:textId="77777777" w:rsidR="00133AF5" w:rsidRPr="005F70FB" w:rsidRDefault="00133AF5" w:rsidP="00E74266">
            <w:pPr>
              <w:pStyle w:val="Text"/>
            </w:pPr>
            <w:r w:rsidRPr="005F70FB">
              <w:t>ikang,</w:t>
            </w:r>
          </w:p>
        </w:tc>
        <w:tc>
          <w:tcPr>
            <w:tcW w:w="696" w:type="dxa"/>
            <w:gridSpan w:val="3"/>
            <w:shd w:val="clear" w:color="auto" w:fill="auto"/>
          </w:tcPr>
          <w:p w14:paraId="5E23A36B" w14:textId="77777777" w:rsidR="00133AF5" w:rsidRPr="005F70FB" w:rsidRDefault="00133AF5" w:rsidP="00E74266">
            <w:pPr>
              <w:pStyle w:val="Text"/>
            </w:pPr>
            <w:r w:rsidRPr="005F70FB">
              <w:t>kitong</w:t>
            </w:r>
          </w:p>
        </w:tc>
        <w:tc>
          <w:tcPr>
            <w:tcW w:w="484" w:type="dxa"/>
            <w:gridSpan w:val="2"/>
            <w:shd w:val="clear" w:color="auto" w:fill="auto"/>
          </w:tcPr>
          <w:p w14:paraId="184121BB" w14:textId="77777777" w:rsidR="00133AF5" w:rsidRPr="005F70FB" w:rsidRDefault="00133AF5" w:rsidP="00E74266">
            <w:pPr>
              <w:pStyle w:val="Text"/>
            </w:pPr>
            <w:r w:rsidRPr="005F70FB">
              <w:t>dua</w:t>
            </w:r>
          </w:p>
        </w:tc>
        <w:tc>
          <w:tcPr>
            <w:tcW w:w="684" w:type="dxa"/>
            <w:gridSpan w:val="3"/>
            <w:shd w:val="clear" w:color="auto" w:fill="auto"/>
          </w:tcPr>
          <w:p w14:paraId="15B7BEF4" w14:textId="77777777" w:rsidR="00133AF5" w:rsidRPr="005F70FB" w:rsidRDefault="00133AF5" w:rsidP="00E74266">
            <w:pPr>
              <w:pStyle w:val="Text"/>
            </w:pPr>
            <w:r w:rsidRPr="005F70FB">
              <w:t>bagi,</w:t>
            </w:r>
          </w:p>
        </w:tc>
        <w:tc>
          <w:tcPr>
            <w:tcW w:w="489" w:type="dxa"/>
            <w:gridSpan w:val="3"/>
            <w:shd w:val="clear" w:color="auto" w:fill="auto"/>
          </w:tcPr>
          <w:p w14:paraId="45255D13" w14:textId="77777777" w:rsidR="00133AF5" w:rsidRPr="005F70FB" w:rsidRDefault="00133AF5" w:rsidP="00E74266">
            <w:pPr>
              <w:pStyle w:val="Text"/>
            </w:pPr>
            <w:r w:rsidRPr="005F70FB">
              <w:t>de</w:t>
            </w:r>
          </w:p>
        </w:tc>
        <w:tc>
          <w:tcPr>
            <w:tcW w:w="507" w:type="dxa"/>
            <w:gridSpan w:val="3"/>
            <w:shd w:val="clear" w:color="auto" w:fill="auto"/>
          </w:tcPr>
          <w:p w14:paraId="457071DA" w14:textId="77777777" w:rsidR="00133AF5" w:rsidRPr="005F70FB" w:rsidRDefault="00133AF5" w:rsidP="00E74266">
            <w:pPr>
              <w:pStyle w:val="Text"/>
            </w:pPr>
            <w:r w:rsidRPr="005F70FB">
              <w:t>satu,</w:t>
            </w:r>
          </w:p>
        </w:tc>
        <w:tc>
          <w:tcPr>
            <w:tcW w:w="489" w:type="dxa"/>
            <w:shd w:val="clear" w:color="auto" w:fill="auto"/>
          </w:tcPr>
          <w:p w14:paraId="05CC8AC5" w14:textId="77777777" w:rsidR="00133AF5" w:rsidRPr="005F70FB" w:rsidRDefault="00133AF5" w:rsidP="00E74266">
            <w:pPr>
              <w:pStyle w:val="Text"/>
            </w:pPr>
            <w:r w:rsidRPr="005F70FB">
              <w:t>sa</w:t>
            </w:r>
          </w:p>
        </w:tc>
        <w:tc>
          <w:tcPr>
            <w:tcW w:w="507" w:type="dxa"/>
            <w:gridSpan w:val="2"/>
            <w:shd w:val="clear" w:color="auto" w:fill="auto"/>
          </w:tcPr>
          <w:p w14:paraId="12F4617D" w14:textId="77777777" w:rsidR="00133AF5" w:rsidRPr="005F70FB" w:rsidRDefault="00133AF5" w:rsidP="00E74266">
            <w:pPr>
              <w:pStyle w:val="Text"/>
            </w:pPr>
            <w:r w:rsidRPr="005F70FB">
              <w:t>satu</w:t>
            </w:r>
          </w:p>
        </w:tc>
      </w:tr>
      <w:tr w:rsidR="00AC23C4" w:rsidRPr="005F70FB" w14:paraId="188EA636" w14:textId="77777777" w:rsidTr="00AC23C4">
        <w:tc>
          <w:tcPr>
            <w:tcW w:w="709" w:type="dxa"/>
            <w:shd w:val="clear" w:color="auto" w:fill="auto"/>
          </w:tcPr>
          <w:p w14:paraId="4EC3BA1B" w14:textId="77777777" w:rsidR="00133AF5" w:rsidRPr="005F70FB" w:rsidRDefault="00133AF5" w:rsidP="00E74266">
            <w:pPr>
              <w:pStyle w:val="GlossEng2ptafter"/>
            </w:pPr>
          </w:p>
        </w:tc>
        <w:tc>
          <w:tcPr>
            <w:tcW w:w="939" w:type="dxa"/>
            <w:gridSpan w:val="3"/>
            <w:shd w:val="clear" w:color="auto" w:fill="auto"/>
          </w:tcPr>
          <w:p w14:paraId="45C78C41" w14:textId="77777777" w:rsidR="00133AF5" w:rsidRPr="005F70FB" w:rsidRDefault="00133AF5" w:rsidP="00E74266">
            <w:pPr>
              <w:pStyle w:val="GlossEng2ptafter"/>
            </w:pPr>
            <w:r w:rsidRPr="005F70FB">
              <w:t>because</w:t>
            </w:r>
          </w:p>
        </w:tc>
        <w:tc>
          <w:tcPr>
            <w:tcW w:w="679" w:type="dxa"/>
            <w:gridSpan w:val="3"/>
            <w:shd w:val="clear" w:color="auto" w:fill="auto"/>
          </w:tcPr>
          <w:p w14:paraId="135C696A" w14:textId="77777777" w:rsidR="00133AF5" w:rsidRPr="005F70FB" w:rsidRDefault="00133AF5" w:rsidP="00E74266">
            <w:pPr>
              <w:pStyle w:val="GlossEng2ptafter"/>
            </w:pPr>
            <w:r w:rsidRPr="005F70FB">
              <w:t>fish</w:t>
            </w:r>
          </w:p>
        </w:tc>
        <w:tc>
          <w:tcPr>
            <w:tcW w:w="696" w:type="dxa"/>
            <w:gridSpan w:val="3"/>
            <w:shd w:val="clear" w:color="auto" w:fill="auto"/>
          </w:tcPr>
          <w:p w14:paraId="5B44CC24" w14:textId="77777777" w:rsidR="00133AF5" w:rsidRPr="005F70FB" w:rsidRDefault="00133AF5" w:rsidP="00E74266">
            <w:pPr>
              <w:pStyle w:val="GlossEng2ptafter"/>
            </w:pPr>
            <w:r w:rsidRPr="005F70FB">
              <w:rPr>
                <w:rStyle w:val="ChSmallCaps"/>
              </w:rPr>
              <w:t>1pl</w:t>
            </w:r>
          </w:p>
        </w:tc>
        <w:tc>
          <w:tcPr>
            <w:tcW w:w="484" w:type="dxa"/>
            <w:gridSpan w:val="2"/>
            <w:shd w:val="clear" w:color="auto" w:fill="auto"/>
          </w:tcPr>
          <w:p w14:paraId="7958699A" w14:textId="77777777" w:rsidR="00133AF5" w:rsidRPr="005F70FB" w:rsidRDefault="00133AF5" w:rsidP="00E74266">
            <w:pPr>
              <w:pStyle w:val="GlossEng2ptafter"/>
            </w:pPr>
            <w:r w:rsidRPr="005F70FB">
              <w:t>two</w:t>
            </w:r>
          </w:p>
        </w:tc>
        <w:tc>
          <w:tcPr>
            <w:tcW w:w="684" w:type="dxa"/>
            <w:gridSpan w:val="3"/>
            <w:shd w:val="clear" w:color="auto" w:fill="auto"/>
          </w:tcPr>
          <w:p w14:paraId="4FD821B2" w14:textId="77777777" w:rsidR="00133AF5" w:rsidRPr="005F70FB" w:rsidRDefault="00133AF5" w:rsidP="00E74266">
            <w:pPr>
              <w:pStyle w:val="GlossEng2ptafter"/>
            </w:pPr>
            <w:r w:rsidRPr="005F70FB">
              <w:t>divide</w:t>
            </w:r>
          </w:p>
        </w:tc>
        <w:tc>
          <w:tcPr>
            <w:tcW w:w="489" w:type="dxa"/>
            <w:gridSpan w:val="3"/>
            <w:shd w:val="clear" w:color="auto" w:fill="auto"/>
          </w:tcPr>
          <w:p w14:paraId="3191811B" w14:textId="77777777" w:rsidR="00133AF5" w:rsidRPr="005F70FB" w:rsidRDefault="00133AF5" w:rsidP="00E74266">
            <w:pPr>
              <w:pStyle w:val="GlossEng2ptafter"/>
            </w:pPr>
            <w:r w:rsidRPr="005F70FB">
              <w:rPr>
                <w:rStyle w:val="ChSmallCaps"/>
              </w:rPr>
              <w:t>3sg</w:t>
            </w:r>
          </w:p>
        </w:tc>
        <w:tc>
          <w:tcPr>
            <w:tcW w:w="507" w:type="dxa"/>
            <w:gridSpan w:val="3"/>
            <w:shd w:val="clear" w:color="auto" w:fill="auto"/>
          </w:tcPr>
          <w:p w14:paraId="3612C1AD" w14:textId="77777777" w:rsidR="00133AF5" w:rsidRPr="005F70FB" w:rsidRDefault="00133AF5" w:rsidP="00E74266">
            <w:pPr>
              <w:pStyle w:val="GlossEng2ptafter"/>
            </w:pPr>
            <w:r w:rsidRPr="005F70FB">
              <w:t>one</w:t>
            </w:r>
          </w:p>
        </w:tc>
        <w:tc>
          <w:tcPr>
            <w:tcW w:w="489" w:type="dxa"/>
            <w:shd w:val="clear" w:color="auto" w:fill="auto"/>
          </w:tcPr>
          <w:p w14:paraId="089CCDA9" w14:textId="77777777" w:rsidR="00133AF5" w:rsidRPr="005F70FB" w:rsidRDefault="00133AF5" w:rsidP="00E74266">
            <w:pPr>
              <w:pStyle w:val="GlossEng2ptafter"/>
            </w:pPr>
            <w:r w:rsidRPr="005F70FB">
              <w:rPr>
                <w:rStyle w:val="ChSmallCaps"/>
              </w:rPr>
              <w:t>1sg</w:t>
            </w:r>
          </w:p>
        </w:tc>
        <w:tc>
          <w:tcPr>
            <w:tcW w:w="507" w:type="dxa"/>
            <w:gridSpan w:val="2"/>
            <w:shd w:val="clear" w:color="auto" w:fill="auto"/>
          </w:tcPr>
          <w:p w14:paraId="028A8EA3" w14:textId="77777777" w:rsidR="00133AF5" w:rsidRPr="005F70FB" w:rsidRDefault="00133AF5" w:rsidP="00E74266">
            <w:pPr>
              <w:pStyle w:val="GlossEng2ptafter"/>
            </w:pPr>
            <w:r w:rsidRPr="005F70FB">
              <w:t>one</w:t>
            </w:r>
          </w:p>
        </w:tc>
      </w:tr>
      <w:tr w:rsidR="00AC23C4" w:rsidRPr="005F70FB" w14:paraId="49B4A0C9" w14:textId="77777777" w:rsidTr="00AC23C4">
        <w:trPr>
          <w:gridAfter w:val="5"/>
          <w:wAfter w:w="1209" w:type="dxa"/>
        </w:trPr>
        <w:tc>
          <w:tcPr>
            <w:tcW w:w="709" w:type="dxa"/>
            <w:shd w:val="clear" w:color="auto" w:fill="auto"/>
          </w:tcPr>
          <w:p w14:paraId="338B126E" w14:textId="77777777" w:rsidR="00133AF5" w:rsidRPr="005F70FB" w:rsidRDefault="00133AF5" w:rsidP="00E74266">
            <w:pPr>
              <w:pStyle w:val="O0Nwnext"/>
            </w:pPr>
          </w:p>
        </w:tc>
        <w:tc>
          <w:tcPr>
            <w:tcW w:w="868" w:type="dxa"/>
            <w:gridSpan w:val="2"/>
            <w:shd w:val="clear" w:color="auto" w:fill="auto"/>
          </w:tcPr>
          <w:p w14:paraId="794EC1E7" w14:textId="77777777" w:rsidR="00133AF5" w:rsidRPr="005F70FB" w:rsidRDefault="00133AF5" w:rsidP="00E74266">
            <w:pPr>
              <w:pStyle w:val="Text"/>
            </w:pPr>
            <w:r w:rsidRPr="005F70FB">
              <w:t>baru</w:t>
            </w:r>
          </w:p>
        </w:tc>
        <w:tc>
          <w:tcPr>
            <w:tcW w:w="573" w:type="dxa"/>
            <w:gridSpan w:val="3"/>
            <w:shd w:val="clear" w:color="auto" w:fill="auto"/>
          </w:tcPr>
          <w:p w14:paraId="5D71A0BE" w14:textId="77777777" w:rsidR="00133AF5" w:rsidRPr="005F70FB" w:rsidRDefault="00133AF5" w:rsidP="00E74266">
            <w:pPr>
              <w:pStyle w:val="Text"/>
            </w:pPr>
            <w:r w:rsidRPr="005F70FB">
              <w:t>yang</w:t>
            </w:r>
          </w:p>
        </w:tc>
        <w:tc>
          <w:tcPr>
            <w:tcW w:w="777" w:type="dxa"/>
            <w:gridSpan w:val="3"/>
            <w:shd w:val="clear" w:color="auto" w:fill="auto"/>
          </w:tcPr>
          <w:p w14:paraId="6B309387" w14:textId="77777777" w:rsidR="00133AF5" w:rsidRPr="005F70FB" w:rsidRDefault="00133AF5" w:rsidP="00E74266">
            <w:pPr>
              <w:pStyle w:val="Text"/>
            </w:pPr>
            <w:r w:rsidRPr="005F70FB">
              <w:t>ini</w:t>
            </w:r>
          </w:p>
        </w:tc>
        <w:tc>
          <w:tcPr>
            <w:tcW w:w="968" w:type="dxa"/>
            <w:gridSpan w:val="4"/>
            <w:shd w:val="clear" w:color="auto" w:fill="auto"/>
          </w:tcPr>
          <w:p w14:paraId="4198A192" w14:textId="77777777" w:rsidR="00133AF5" w:rsidRPr="005F70FB" w:rsidRDefault="00133AF5" w:rsidP="00E74266">
            <w:pPr>
              <w:pStyle w:val="Text"/>
            </w:pPr>
            <w:r w:rsidRPr="005F70FB">
              <w:t>nanti</w:t>
            </w:r>
          </w:p>
        </w:tc>
        <w:tc>
          <w:tcPr>
            <w:tcW w:w="373" w:type="dxa"/>
            <w:gridSpan w:val="3"/>
            <w:shd w:val="clear" w:color="auto" w:fill="auto"/>
          </w:tcPr>
          <w:p w14:paraId="177B3DE0" w14:textId="77777777" w:rsidR="00133AF5" w:rsidRPr="005F70FB" w:rsidRDefault="00133AF5" w:rsidP="00E74266">
            <w:pPr>
              <w:pStyle w:val="Text"/>
            </w:pPr>
            <w:r w:rsidRPr="005F70FB">
              <w:t>ke</w:t>
            </w:r>
          </w:p>
        </w:tc>
        <w:tc>
          <w:tcPr>
            <w:tcW w:w="706" w:type="dxa"/>
            <w:gridSpan w:val="3"/>
            <w:shd w:val="clear" w:color="auto" w:fill="auto"/>
          </w:tcPr>
          <w:p w14:paraId="6E017A10" w14:textId="77777777" w:rsidR="00133AF5" w:rsidRPr="005F70FB" w:rsidRDefault="00133AF5" w:rsidP="00E74266">
            <w:pPr>
              <w:pStyle w:val="Text"/>
            </w:pPr>
            <w:r w:rsidRPr="005F70FB">
              <w:t>mana?</w:t>
            </w:r>
          </w:p>
        </w:tc>
      </w:tr>
      <w:tr w:rsidR="00AC23C4" w:rsidRPr="005F70FB" w14:paraId="0A8C1DE9" w14:textId="77777777" w:rsidTr="00AC23C4">
        <w:trPr>
          <w:gridAfter w:val="5"/>
          <w:wAfter w:w="1209" w:type="dxa"/>
        </w:trPr>
        <w:tc>
          <w:tcPr>
            <w:tcW w:w="709" w:type="dxa"/>
            <w:shd w:val="clear" w:color="auto" w:fill="auto"/>
          </w:tcPr>
          <w:p w14:paraId="31892B4B" w14:textId="77777777" w:rsidR="00133AF5" w:rsidRPr="005F70FB" w:rsidRDefault="00133AF5" w:rsidP="00E74266">
            <w:pPr>
              <w:pStyle w:val="GlossEng"/>
            </w:pPr>
          </w:p>
        </w:tc>
        <w:tc>
          <w:tcPr>
            <w:tcW w:w="868" w:type="dxa"/>
            <w:gridSpan w:val="2"/>
            <w:shd w:val="clear" w:color="auto" w:fill="auto"/>
          </w:tcPr>
          <w:p w14:paraId="764EA1C7" w14:textId="77777777" w:rsidR="00133AF5" w:rsidRPr="005F70FB" w:rsidRDefault="00133AF5" w:rsidP="00E74266">
            <w:pPr>
              <w:pStyle w:val="GlossEng"/>
            </w:pPr>
            <w:r w:rsidRPr="005F70FB">
              <w:t>and.then</w:t>
            </w:r>
          </w:p>
        </w:tc>
        <w:tc>
          <w:tcPr>
            <w:tcW w:w="573" w:type="dxa"/>
            <w:gridSpan w:val="3"/>
            <w:shd w:val="clear" w:color="auto" w:fill="auto"/>
          </w:tcPr>
          <w:p w14:paraId="41A13EB6" w14:textId="77777777" w:rsidR="00133AF5" w:rsidRPr="005F70FB" w:rsidRDefault="00133AF5" w:rsidP="00E74266">
            <w:pPr>
              <w:pStyle w:val="GlossEng"/>
            </w:pPr>
            <w:r w:rsidRPr="005F70FB">
              <w:rPr>
                <w:rStyle w:val="ChSmallCaps"/>
              </w:rPr>
              <w:t>rel</w:t>
            </w:r>
          </w:p>
        </w:tc>
        <w:tc>
          <w:tcPr>
            <w:tcW w:w="777" w:type="dxa"/>
            <w:gridSpan w:val="3"/>
            <w:shd w:val="clear" w:color="auto" w:fill="auto"/>
          </w:tcPr>
          <w:p w14:paraId="61EFA9DA" w14:textId="77777777" w:rsidR="00133AF5" w:rsidRPr="005F70FB" w:rsidRDefault="00133AF5" w:rsidP="00E74266">
            <w:pPr>
              <w:pStyle w:val="GlossEng"/>
            </w:pPr>
            <w:r w:rsidRPr="005F70FB">
              <w:rPr>
                <w:rStyle w:val="ChSmallCaps"/>
              </w:rPr>
              <w:t>d.prox</w:t>
            </w:r>
          </w:p>
        </w:tc>
        <w:tc>
          <w:tcPr>
            <w:tcW w:w="968" w:type="dxa"/>
            <w:gridSpan w:val="4"/>
            <w:shd w:val="clear" w:color="auto" w:fill="auto"/>
          </w:tcPr>
          <w:p w14:paraId="4253F2F3" w14:textId="77777777" w:rsidR="00133AF5" w:rsidRPr="005F70FB" w:rsidRDefault="00133AF5" w:rsidP="00E74266">
            <w:pPr>
              <w:pStyle w:val="GlossEng"/>
            </w:pPr>
            <w:r w:rsidRPr="005F70FB">
              <w:t>very.soon</w:t>
            </w:r>
          </w:p>
        </w:tc>
        <w:tc>
          <w:tcPr>
            <w:tcW w:w="373" w:type="dxa"/>
            <w:gridSpan w:val="3"/>
            <w:shd w:val="clear" w:color="auto" w:fill="auto"/>
          </w:tcPr>
          <w:p w14:paraId="299C3D8E" w14:textId="77777777" w:rsidR="00133AF5" w:rsidRPr="005F70FB" w:rsidRDefault="00133AF5" w:rsidP="00E74266">
            <w:pPr>
              <w:pStyle w:val="GlossEng"/>
            </w:pPr>
            <w:r w:rsidRPr="005F70FB">
              <w:t>to</w:t>
            </w:r>
          </w:p>
        </w:tc>
        <w:tc>
          <w:tcPr>
            <w:tcW w:w="706" w:type="dxa"/>
            <w:gridSpan w:val="3"/>
            <w:shd w:val="clear" w:color="auto" w:fill="auto"/>
          </w:tcPr>
          <w:p w14:paraId="69F22BED" w14:textId="77777777" w:rsidR="00133AF5" w:rsidRPr="005F70FB" w:rsidRDefault="00133AF5" w:rsidP="00E74266">
            <w:pPr>
              <w:pStyle w:val="GlossEng"/>
            </w:pPr>
            <w:r w:rsidRPr="005F70FB">
              <w:t>where</w:t>
            </w:r>
          </w:p>
        </w:tc>
      </w:tr>
    </w:tbl>
    <w:p w14:paraId="3C641BF5" w14:textId="0D383114" w:rsidR="00133AF5" w:rsidRPr="005F70FB" w:rsidRDefault="00133AF5" w:rsidP="00133AF5">
      <w:pPr>
        <w:pStyle w:val="FreeTranslEng"/>
      </w:pPr>
      <w:r w:rsidRPr="005F70FB">
        <w:t xml:space="preserve">he says, </w:t>
      </w:r>
      <w:r w:rsidR="00B7093A" w:rsidRPr="005F70FB">
        <w:t>‘</w:t>
      </w:r>
      <w:r w:rsidRPr="005F70FB">
        <w:t>uncle, what</w:t>
      </w:r>
      <w:r w:rsidR="00B7093A" w:rsidRPr="005F70FB">
        <w:t>’</w:t>
      </w:r>
      <w:r w:rsidRPr="005F70FB">
        <w:t>s-its-name, the two of us are fighting each other because of the fish, we two divide (it), he (has) one (fish), I (have) one (fish), but where does this one go?</w:t>
      </w:r>
      <w:r w:rsidR="00B7093A" w:rsidRPr="005F70FB">
        <w:t>’</w:t>
      </w:r>
    </w:p>
    <w:tbl>
      <w:tblPr>
        <w:tblW w:w="0" w:type="auto"/>
        <w:tblCellMar>
          <w:left w:w="42" w:type="dxa"/>
          <w:right w:w="42" w:type="dxa"/>
        </w:tblCellMar>
        <w:tblLook w:val="01E0" w:firstRow="1" w:lastRow="1" w:firstColumn="1" w:lastColumn="1" w:noHBand="0" w:noVBand="0"/>
      </w:tblPr>
      <w:tblGrid>
        <w:gridCol w:w="709"/>
        <w:gridCol w:w="489"/>
        <w:gridCol w:w="84"/>
        <w:gridCol w:w="584"/>
        <w:gridCol w:w="66"/>
        <w:gridCol w:w="657"/>
        <w:gridCol w:w="49"/>
        <w:gridCol w:w="440"/>
        <w:gridCol w:w="133"/>
        <w:gridCol w:w="562"/>
        <w:gridCol w:w="39"/>
        <w:gridCol w:w="765"/>
        <w:gridCol w:w="75"/>
        <w:gridCol w:w="576"/>
        <w:gridCol w:w="14"/>
        <w:gridCol w:w="489"/>
        <w:gridCol w:w="762"/>
      </w:tblGrid>
      <w:tr w:rsidR="00AC23C4" w:rsidRPr="005F70FB" w14:paraId="6702438E" w14:textId="77777777" w:rsidTr="00646F68">
        <w:tc>
          <w:tcPr>
            <w:tcW w:w="709" w:type="dxa"/>
            <w:shd w:val="clear" w:color="auto" w:fill="auto"/>
          </w:tcPr>
          <w:p w14:paraId="67915533" w14:textId="77777777" w:rsidR="00133AF5" w:rsidRPr="005F70FB" w:rsidRDefault="00133AF5" w:rsidP="00E74266">
            <w:pPr>
              <w:pStyle w:val="O0Nwnext"/>
            </w:pPr>
            <w:r w:rsidRPr="005F70FB">
              <w:t>0009</w:t>
            </w:r>
          </w:p>
        </w:tc>
        <w:tc>
          <w:tcPr>
            <w:tcW w:w="489" w:type="dxa"/>
            <w:shd w:val="clear" w:color="auto" w:fill="auto"/>
          </w:tcPr>
          <w:p w14:paraId="4D7E8581" w14:textId="77777777" w:rsidR="00133AF5" w:rsidRPr="005F70FB" w:rsidRDefault="00133AF5" w:rsidP="00E74266">
            <w:pPr>
              <w:pStyle w:val="Text"/>
            </w:pPr>
            <w:r w:rsidRPr="005F70FB">
              <w:t>de</w:t>
            </w:r>
          </w:p>
        </w:tc>
        <w:tc>
          <w:tcPr>
            <w:tcW w:w="734" w:type="dxa"/>
            <w:gridSpan w:val="3"/>
            <w:shd w:val="clear" w:color="auto" w:fill="auto"/>
          </w:tcPr>
          <w:p w14:paraId="09D488FF" w14:textId="77777777" w:rsidR="00133AF5" w:rsidRPr="005F70FB" w:rsidRDefault="00133AF5" w:rsidP="00E74266">
            <w:pPr>
              <w:pStyle w:val="Text"/>
            </w:pPr>
            <w:r w:rsidRPr="005F70FB">
              <w:t>bilang,</w:t>
            </w:r>
          </w:p>
        </w:tc>
        <w:tc>
          <w:tcPr>
            <w:tcW w:w="706" w:type="dxa"/>
            <w:gridSpan w:val="2"/>
            <w:shd w:val="clear" w:color="auto" w:fill="auto"/>
          </w:tcPr>
          <w:p w14:paraId="39985E07" w14:textId="77777777" w:rsidR="00133AF5" w:rsidRPr="005F70FB" w:rsidRDefault="00133AF5" w:rsidP="00E74266">
            <w:pPr>
              <w:pStyle w:val="Text"/>
            </w:pPr>
            <w:r w:rsidRPr="005F70FB">
              <w:t>itu</w:t>
            </w:r>
          </w:p>
        </w:tc>
        <w:tc>
          <w:tcPr>
            <w:tcW w:w="573" w:type="dxa"/>
            <w:gridSpan w:val="2"/>
            <w:shd w:val="clear" w:color="auto" w:fill="auto"/>
          </w:tcPr>
          <w:p w14:paraId="255BFFA5" w14:textId="77777777" w:rsidR="00133AF5" w:rsidRPr="005F70FB" w:rsidRDefault="00133AF5" w:rsidP="00E74266">
            <w:pPr>
              <w:pStyle w:val="Text"/>
            </w:pPr>
            <w:r w:rsidRPr="005F70FB">
              <w:t>yang</w:t>
            </w:r>
          </w:p>
        </w:tc>
        <w:tc>
          <w:tcPr>
            <w:tcW w:w="562" w:type="dxa"/>
            <w:shd w:val="clear" w:color="auto" w:fill="auto"/>
          </w:tcPr>
          <w:p w14:paraId="556B3342" w14:textId="77777777" w:rsidR="00133AF5" w:rsidRPr="005F70FB" w:rsidRDefault="00133AF5" w:rsidP="00E74266">
            <w:pPr>
              <w:pStyle w:val="Text"/>
            </w:pPr>
            <w:r w:rsidRPr="005F70FB">
              <w:t>masi</w:t>
            </w:r>
          </w:p>
        </w:tc>
        <w:tc>
          <w:tcPr>
            <w:tcW w:w="879" w:type="dxa"/>
            <w:gridSpan w:val="3"/>
            <w:shd w:val="clear" w:color="auto" w:fill="auto"/>
          </w:tcPr>
          <w:p w14:paraId="0C9A4E69" w14:textId="77777777" w:rsidR="00133AF5" w:rsidRPr="005F70FB" w:rsidRDefault="00133AF5" w:rsidP="00E74266">
            <w:pPr>
              <w:pStyle w:val="Text"/>
            </w:pPr>
            <w:r w:rsidRPr="005F70FB">
              <w:t>tunggu</w:t>
            </w:r>
          </w:p>
        </w:tc>
        <w:tc>
          <w:tcPr>
            <w:tcW w:w="590" w:type="dxa"/>
            <w:gridSpan w:val="2"/>
            <w:shd w:val="clear" w:color="auto" w:fill="auto"/>
          </w:tcPr>
          <w:p w14:paraId="16BEC70C" w14:textId="77777777" w:rsidR="00133AF5" w:rsidRPr="005F70FB" w:rsidRDefault="00133AF5" w:rsidP="00E74266">
            <w:pPr>
              <w:pStyle w:val="Text"/>
            </w:pPr>
            <w:r w:rsidRPr="005F70FB">
              <w:t>saya,</w:t>
            </w:r>
          </w:p>
        </w:tc>
        <w:tc>
          <w:tcPr>
            <w:tcW w:w="489" w:type="dxa"/>
            <w:shd w:val="clear" w:color="auto" w:fill="auto"/>
          </w:tcPr>
          <w:p w14:paraId="2FE6D3FA" w14:textId="77777777" w:rsidR="00133AF5" w:rsidRPr="005F70FB" w:rsidRDefault="00133AF5" w:rsidP="00E74266">
            <w:pPr>
              <w:pStyle w:val="Text"/>
            </w:pPr>
            <w:r w:rsidRPr="005F70FB">
              <w:t>de</w:t>
            </w:r>
          </w:p>
        </w:tc>
        <w:tc>
          <w:tcPr>
            <w:tcW w:w="762" w:type="dxa"/>
            <w:shd w:val="clear" w:color="auto" w:fill="auto"/>
          </w:tcPr>
          <w:p w14:paraId="455EF5A3" w14:textId="77777777" w:rsidR="00133AF5" w:rsidRPr="005F70FB" w:rsidRDefault="00133AF5" w:rsidP="00E74266">
            <w:pPr>
              <w:pStyle w:val="Text"/>
            </w:pPr>
            <w:r w:rsidRPr="005F70FB">
              <w:t>pegang</w:t>
            </w:r>
          </w:p>
        </w:tc>
      </w:tr>
      <w:tr w:rsidR="00AC23C4" w:rsidRPr="005F70FB" w14:paraId="6AE2B585" w14:textId="77777777" w:rsidTr="00646F68">
        <w:tc>
          <w:tcPr>
            <w:tcW w:w="709" w:type="dxa"/>
            <w:shd w:val="clear" w:color="auto" w:fill="auto"/>
          </w:tcPr>
          <w:p w14:paraId="5CE69A84" w14:textId="77777777" w:rsidR="00133AF5" w:rsidRPr="005F70FB" w:rsidRDefault="00133AF5" w:rsidP="00E74266">
            <w:pPr>
              <w:pStyle w:val="GlossEng2ptafter"/>
            </w:pPr>
          </w:p>
        </w:tc>
        <w:tc>
          <w:tcPr>
            <w:tcW w:w="489" w:type="dxa"/>
            <w:shd w:val="clear" w:color="auto" w:fill="auto"/>
          </w:tcPr>
          <w:p w14:paraId="15C2A46E" w14:textId="77777777" w:rsidR="00133AF5" w:rsidRPr="005F70FB" w:rsidRDefault="00133AF5" w:rsidP="00E74266">
            <w:pPr>
              <w:pStyle w:val="GlossEng2ptafter"/>
            </w:pPr>
            <w:r w:rsidRPr="005F70FB">
              <w:rPr>
                <w:rStyle w:val="ChSmallCaps"/>
              </w:rPr>
              <w:t>3sg</w:t>
            </w:r>
          </w:p>
        </w:tc>
        <w:tc>
          <w:tcPr>
            <w:tcW w:w="734" w:type="dxa"/>
            <w:gridSpan w:val="3"/>
            <w:shd w:val="clear" w:color="auto" w:fill="auto"/>
          </w:tcPr>
          <w:p w14:paraId="672AC7B5" w14:textId="77777777" w:rsidR="00133AF5" w:rsidRPr="005F70FB" w:rsidRDefault="00133AF5" w:rsidP="00E74266">
            <w:pPr>
              <w:pStyle w:val="GlossEng2ptafter"/>
            </w:pPr>
            <w:r w:rsidRPr="005F70FB">
              <w:t>say</w:t>
            </w:r>
          </w:p>
        </w:tc>
        <w:tc>
          <w:tcPr>
            <w:tcW w:w="706" w:type="dxa"/>
            <w:gridSpan w:val="2"/>
            <w:shd w:val="clear" w:color="auto" w:fill="auto"/>
          </w:tcPr>
          <w:p w14:paraId="6F3C49FC" w14:textId="77777777" w:rsidR="00133AF5" w:rsidRPr="005F70FB" w:rsidRDefault="00133AF5" w:rsidP="00E74266">
            <w:pPr>
              <w:pStyle w:val="GlossEng2ptafter"/>
            </w:pPr>
            <w:r w:rsidRPr="005F70FB">
              <w:rPr>
                <w:rStyle w:val="ChSmallCaps"/>
              </w:rPr>
              <w:t>d.dist</w:t>
            </w:r>
          </w:p>
        </w:tc>
        <w:tc>
          <w:tcPr>
            <w:tcW w:w="573" w:type="dxa"/>
            <w:gridSpan w:val="2"/>
            <w:shd w:val="clear" w:color="auto" w:fill="auto"/>
          </w:tcPr>
          <w:p w14:paraId="76EF4393" w14:textId="77777777" w:rsidR="00133AF5" w:rsidRPr="005F70FB" w:rsidRDefault="00133AF5" w:rsidP="00E74266">
            <w:pPr>
              <w:pStyle w:val="GlossEng2ptafter"/>
            </w:pPr>
            <w:r w:rsidRPr="005F70FB">
              <w:rPr>
                <w:rStyle w:val="ChSmallCaps"/>
              </w:rPr>
              <w:t>3sg</w:t>
            </w:r>
          </w:p>
        </w:tc>
        <w:tc>
          <w:tcPr>
            <w:tcW w:w="562" w:type="dxa"/>
            <w:shd w:val="clear" w:color="auto" w:fill="auto"/>
          </w:tcPr>
          <w:p w14:paraId="5400687F" w14:textId="77777777" w:rsidR="00133AF5" w:rsidRPr="005F70FB" w:rsidRDefault="00133AF5" w:rsidP="00E74266">
            <w:pPr>
              <w:pStyle w:val="GlossEng2ptafter"/>
            </w:pPr>
            <w:r w:rsidRPr="005F70FB">
              <w:t>still</w:t>
            </w:r>
          </w:p>
        </w:tc>
        <w:tc>
          <w:tcPr>
            <w:tcW w:w="879" w:type="dxa"/>
            <w:gridSpan w:val="3"/>
            <w:shd w:val="clear" w:color="auto" w:fill="auto"/>
          </w:tcPr>
          <w:p w14:paraId="2EB5A0FC" w14:textId="77777777" w:rsidR="00133AF5" w:rsidRPr="005F70FB" w:rsidRDefault="00133AF5" w:rsidP="00E74266">
            <w:pPr>
              <w:pStyle w:val="GlossEng2ptafter"/>
            </w:pPr>
            <w:r w:rsidRPr="005F70FB">
              <w:t>wait</w:t>
            </w:r>
          </w:p>
        </w:tc>
        <w:tc>
          <w:tcPr>
            <w:tcW w:w="590" w:type="dxa"/>
            <w:gridSpan w:val="2"/>
            <w:shd w:val="clear" w:color="auto" w:fill="auto"/>
          </w:tcPr>
          <w:p w14:paraId="08EDBD04" w14:textId="77777777" w:rsidR="00133AF5" w:rsidRPr="005F70FB" w:rsidRDefault="00133AF5" w:rsidP="00E74266">
            <w:pPr>
              <w:pStyle w:val="GlossEng2ptafter"/>
            </w:pPr>
            <w:r w:rsidRPr="005F70FB">
              <w:rPr>
                <w:rStyle w:val="ChSmallCaps"/>
              </w:rPr>
              <w:t>1sg</w:t>
            </w:r>
          </w:p>
        </w:tc>
        <w:tc>
          <w:tcPr>
            <w:tcW w:w="489" w:type="dxa"/>
            <w:shd w:val="clear" w:color="auto" w:fill="auto"/>
          </w:tcPr>
          <w:p w14:paraId="2378F149" w14:textId="77777777" w:rsidR="00133AF5" w:rsidRPr="005F70FB" w:rsidRDefault="00133AF5" w:rsidP="00E74266">
            <w:pPr>
              <w:pStyle w:val="GlossEng2ptafter"/>
            </w:pPr>
            <w:r w:rsidRPr="005F70FB">
              <w:rPr>
                <w:rStyle w:val="ChSmallCaps"/>
              </w:rPr>
              <w:t>3sg</w:t>
            </w:r>
          </w:p>
        </w:tc>
        <w:tc>
          <w:tcPr>
            <w:tcW w:w="762" w:type="dxa"/>
            <w:shd w:val="clear" w:color="auto" w:fill="auto"/>
          </w:tcPr>
          <w:p w14:paraId="71CD4526" w14:textId="77777777" w:rsidR="00133AF5" w:rsidRPr="005F70FB" w:rsidRDefault="00133AF5" w:rsidP="00E74266">
            <w:pPr>
              <w:pStyle w:val="GlossEng2ptafter"/>
            </w:pPr>
            <w:r w:rsidRPr="005F70FB">
              <w:t>hold</w:t>
            </w:r>
          </w:p>
        </w:tc>
      </w:tr>
      <w:tr w:rsidR="00AC23C4" w:rsidRPr="005F70FB" w14:paraId="441789CD" w14:textId="77777777" w:rsidTr="00646F68">
        <w:trPr>
          <w:gridAfter w:val="3"/>
          <w:wAfter w:w="1265" w:type="dxa"/>
        </w:trPr>
        <w:tc>
          <w:tcPr>
            <w:tcW w:w="709" w:type="dxa"/>
            <w:shd w:val="clear" w:color="auto" w:fill="auto"/>
          </w:tcPr>
          <w:p w14:paraId="165A8CC1" w14:textId="77777777" w:rsidR="00133AF5" w:rsidRPr="005F70FB" w:rsidRDefault="00133AF5" w:rsidP="00E74266">
            <w:pPr>
              <w:pStyle w:val="O0Nwnext"/>
            </w:pPr>
          </w:p>
        </w:tc>
        <w:tc>
          <w:tcPr>
            <w:tcW w:w="573" w:type="dxa"/>
            <w:gridSpan w:val="2"/>
            <w:shd w:val="clear" w:color="auto" w:fill="auto"/>
          </w:tcPr>
          <w:p w14:paraId="2AD68F12" w14:textId="77777777" w:rsidR="00133AF5" w:rsidRPr="005F70FB" w:rsidRDefault="00133AF5" w:rsidP="00E74266">
            <w:pPr>
              <w:pStyle w:val="Text"/>
            </w:pPr>
            <w:r w:rsidRPr="005F70FB">
              <w:t>dang</w:t>
            </w:r>
          </w:p>
        </w:tc>
        <w:tc>
          <w:tcPr>
            <w:tcW w:w="584" w:type="dxa"/>
            <w:shd w:val="clear" w:color="auto" w:fill="auto"/>
          </w:tcPr>
          <w:p w14:paraId="043B7FE8" w14:textId="77777777" w:rsidR="00133AF5" w:rsidRPr="005F70FB" w:rsidRDefault="00133AF5" w:rsidP="00E74266">
            <w:pPr>
              <w:pStyle w:val="Text"/>
            </w:pPr>
            <w:r w:rsidRPr="005F70FB">
              <w:t>dong</w:t>
            </w:r>
          </w:p>
        </w:tc>
        <w:tc>
          <w:tcPr>
            <w:tcW w:w="723" w:type="dxa"/>
            <w:gridSpan w:val="2"/>
            <w:shd w:val="clear" w:color="auto" w:fill="auto"/>
          </w:tcPr>
          <w:p w14:paraId="79A69D00" w14:textId="77777777" w:rsidR="00133AF5" w:rsidRPr="005F70FB" w:rsidRDefault="00133AF5" w:rsidP="00E74266">
            <w:pPr>
              <w:pStyle w:val="Text"/>
            </w:pPr>
            <w:r w:rsidRPr="005F70FB">
              <w:t>jalang,</w:t>
            </w:r>
          </w:p>
        </w:tc>
        <w:tc>
          <w:tcPr>
            <w:tcW w:w="489" w:type="dxa"/>
            <w:gridSpan w:val="2"/>
            <w:shd w:val="clear" w:color="auto" w:fill="auto"/>
          </w:tcPr>
          <w:p w14:paraId="07E21246" w14:textId="77777777" w:rsidR="00133AF5" w:rsidRPr="005F70FB" w:rsidRDefault="00133AF5" w:rsidP="00E74266">
            <w:pPr>
              <w:pStyle w:val="Text"/>
            </w:pPr>
            <w:r w:rsidRPr="005F70FB">
              <w:t>de</w:t>
            </w:r>
          </w:p>
        </w:tc>
        <w:tc>
          <w:tcPr>
            <w:tcW w:w="734" w:type="dxa"/>
            <w:gridSpan w:val="3"/>
            <w:shd w:val="clear" w:color="auto" w:fill="auto"/>
          </w:tcPr>
          <w:p w14:paraId="06E3B1EB" w14:textId="77777777" w:rsidR="00133AF5" w:rsidRPr="005F70FB" w:rsidRDefault="00133AF5" w:rsidP="00E74266">
            <w:pPr>
              <w:pStyle w:val="Text"/>
            </w:pPr>
            <w:r w:rsidRPr="005F70FB">
              <w:t>bilang,</w:t>
            </w:r>
          </w:p>
        </w:tc>
        <w:tc>
          <w:tcPr>
            <w:tcW w:w="765" w:type="dxa"/>
            <w:shd w:val="clear" w:color="auto" w:fill="auto"/>
          </w:tcPr>
          <w:p w14:paraId="682D3778" w14:textId="77777777" w:rsidR="00133AF5" w:rsidRPr="005F70FB" w:rsidRDefault="00133AF5" w:rsidP="00E74266">
            <w:pPr>
              <w:pStyle w:val="Text"/>
            </w:pPr>
            <w:r w:rsidRPr="005F70FB">
              <w:t>pas</w:t>
            </w:r>
          </w:p>
        </w:tc>
        <w:tc>
          <w:tcPr>
            <w:tcW w:w="651" w:type="dxa"/>
            <w:gridSpan w:val="2"/>
            <w:shd w:val="clear" w:color="auto" w:fill="auto"/>
          </w:tcPr>
          <w:p w14:paraId="29B5F227" w14:textId="77777777" w:rsidR="00133AF5" w:rsidRPr="005F70FB" w:rsidRDefault="00133AF5" w:rsidP="00E74266">
            <w:pPr>
              <w:pStyle w:val="Text"/>
            </w:pPr>
            <w:r w:rsidRPr="005F70FB">
              <w:t>to?</w:t>
            </w:r>
          </w:p>
        </w:tc>
      </w:tr>
      <w:tr w:rsidR="00AC23C4" w:rsidRPr="005F70FB" w14:paraId="589FDD08" w14:textId="77777777" w:rsidTr="00646F68">
        <w:trPr>
          <w:gridAfter w:val="3"/>
          <w:wAfter w:w="1265" w:type="dxa"/>
        </w:trPr>
        <w:tc>
          <w:tcPr>
            <w:tcW w:w="709" w:type="dxa"/>
            <w:shd w:val="clear" w:color="auto" w:fill="auto"/>
          </w:tcPr>
          <w:p w14:paraId="560E49D3" w14:textId="77777777" w:rsidR="00133AF5" w:rsidRPr="005F70FB" w:rsidRDefault="00133AF5" w:rsidP="00E74266">
            <w:pPr>
              <w:pStyle w:val="GlossEng"/>
            </w:pPr>
          </w:p>
        </w:tc>
        <w:tc>
          <w:tcPr>
            <w:tcW w:w="573" w:type="dxa"/>
            <w:gridSpan w:val="2"/>
            <w:shd w:val="clear" w:color="auto" w:fill="auto"/>
          </w:tcPr>
          <w:p w14:paraId="7D330102" w14:textId="77777777" w:rsidR="00133AF5" w:rsidRPr="005F70FB" w:rsidRDefault="00133AF5" w:rsidP="00E74266">
            <w:pPr>
              <w:pStyle w:val="GlossEng"/>
            </w:pPr>
            <w:r w:rsidRPr="005F70FB">
              <w:t>and</w:t>
            </w:r>
          </w:p>
        </w:tc>
        <w:tc>
          <w:tcPr>
            <w:tcW w:w="584" w:type="dxa"/>
            <w:shd w:val="clear" w:color="auto" w:fill="auto"/>
          </w:tcPr>
          <w:p w14:paraId="28BAB65E" w14:textId="77777777" w:rsidR="00133AF5" w:rsidRPr="005F70FB" w:rsidRDefault="00133AF5" w:rsidP="00E74266">
            <w:pPr>
              <w:pStyle w:val="GlossEng"/>
            </w:pPr>
            <w:r w:rsidRPr="005F70FB">
              <w:rPr>
                <w:rStyle w:val="ChSmallCaps"/>
              </w:rPr>
              <w:t>3pl</w:t>
            </w:r>
          </w:p>
        </w:tc>
        <w:tc>
          <w:tcPr>
            <w:tcW w:w="723" w:type="dxa"/>
            <w:gridSpan w:val="2"/>
            <w:shd w:val="clear" w:color="auto" w:fill="auto"/>
          </w:tcPr>
          <w:p w14:paraId="1DF30BBE" w14:textId="77777777" w:rsidR="00133AF5" w:rsidRPr="005F70FB" w:rsidRDefault="00133AF5" w:rsidP="00E74266">
            <w:pPr>
              <w:pStyle w:val="GlossEng"/>
            </w:pPr>
            <w:r w:rsidRPr="005F70FB">
              <w:t>walk</w:t>
            </w:r>
          </w:p>
        </w:tc>
        <w:tc>
          <w:tcPr>
            <w:tcW w:w="489" w:type="dxa"/>
            <w:gridSpan w:val="2"/>
            <w:shd w:val="clear" w:color="auto" w:fill="auto"/>
          </w:tcPr>
          <w:p w14:paraId="10163877" w14:textId="77777777" w:rsidR="00133AF5" w:rsidRPr="005F70FB" w:rsidRDefault="00133AF5" w:rsidP="00E74266">
            <w:pPr>
              <w:pStyle w:val="GlossEng"/>
            </w:pPr>
            <w:r w:rsidRPr="005F70FB">
              <w:rPr>
                <w:rStyle w:val="ChSmallCaps"/>
              </w:rPr>
              <w:t>3sg</w:t>
            </w:r>
          </w:p>
        </w:tc>
        <w:tc>
          <w:tcPr>
            <w:tcW w:w="734" w:type="dxa"/>
            <w:gridSpan w:val="3"/>
            <w:shd w:val="clear" w:color="auto" w:fill="auto"/>
          </w:tcPr>
          <w:p w14:paraId="3F80E8CC" w14:textId="77777777" w:rsidR="00133AF5" w:rsidRPr="005F70FB" w:rsidRDefault="00133AF5" w:rsidP="00E74266">
            <w:pPr>
              <w:pStyle w:val="GlossEng"/>
            </w:pPr>
            <w:r w:rsidRPr="005F70FB">
              <w:t>say</w:t>
            </w:r>
          </w:p>
        </w:tc>
        <w:tc>
          <w:tcPr>
            <w:tcW w:w="765" w:type="dxa"/>
            <w:shd w:val="clear" w:color="auto" w:fill="auto"/>
          </w:tcPr>
          <w:p w14:paraId="4F6FC375" w14:textId="77777777" w:rsidR="00133AF5" w:rsidRPr="005F70FB" w:rsidRDefault="00133AF5" w:rsidP="00E74266">
            <w:pPr>
              <w:pStyle w:val="GlossEng"/>
            </w:pPr>
            <w:r w:rsidRPr="005F70FB">
              <w:t>be.exact</w:t>
            </w:r>
          </w:p>
        </w:tc>
        <w:tc>
          <w:tcPr>
            <w:tcW w:w="651" w:type="dxa"/>
            <w:gridSpan w:val="2"/>
            <w:shd w:val="clear" w:color="auto" w:fill="auto"/>
          </w:tcPr>
          <w:p w14:paraId="0DAA482F" w14:textId="77777777" w:rsidR="00133AF5" w:rsidRPr="005F70FB" w:rsidRDefault="00133AF5" w:rsidP="00E74266">
            <w:pPr>
              <w:pStyle w:val="GlossEng"/>
            </w:pPr>
            <w:r w:rsidRPr="005F70FB">
              <w:t>right?</w:t>
            </w:r>
          </w:p>
        </w:tc>
      </w:tr>
    </w:tbl>
    <w:p w14:paraId="07EF7153" w14:textId="0C96CC82" w:rsidR="00133AF5" w:rsidRPr="005F70FB" w:rsidRDefault="00133AF5" w:rsidP="00133AF5">
      <w:pPr>
        <w:pStyle w:val="FreeTranslEng"/>
      </w:pPr>
      <w:r w:rsidRPr="005F70FB">
        <w:t xml:space="preserve">he says, </w:t>
      </w:r>
      <w:r w:rsidR="00B7093A" w:rsidRPr="005F70FB">
        <w:t>‘</w:t>
      </w:r>
      <w:r w:rsidRPr="005F70FB">
        <w:t>that (is one) which is still waiting for me</w:t>
      </w:r>
      <w:r w:rsidR="00B7093A" w:rsidRPr="005F70FB">
        <w:t>’</w:t>
      </w:r>
      <w:r w:rsidRPr="005F70FB">
        <w:t xml:space="preserve"> he takes (it) and they walk (away), and he says, </w:t>
      </w:r>
      <w:r w:rsidR="00B7093A" w:rsidRPr="005F70FB">
        <w:t>‘</w:t>
      </w:r>
      <w:r w:rsidRPr="005F70FB">
        <w:t>that fits, right?</w:t>
      </w:r>
      <w:r w:rsidR="00B7093A" w:rsidRPr="005F70FB">
        <w:t>’</w:t>
      </w:r>
    </w:p>
    <w:tbl>
      <w:tblPr>
        <w:tblW w:w="0" w:type="auto"/>
        <w:tblCellMar>
          <w:left w:w="42" w:type="dxa"/>
          <w:right w:w="42" w:type="dxa"/>
        </w:tblCellMar>
        <w:tblLook w:val="01E0" w:firstRow="1" w:lastRow="1" w:firstColumn="1" w:lastColumn="1" w:noHBand="0" w:noVBand="0"/>
      </w:tblPr>
      <w:tblGrid>
        <w:gridCol w:w="709"/>
        <w:gridCol w:w="489"/>
        <w:gridCol w:w="734"/>
        <w:gridCol w:w="117"/>
        <w:gridCol w:w="589"/>
        <w:gridCol w:w="573"/>
        <w:gridCol w:w="233"/>
        <w:gridCol w:w="489"/>
        <w:gridCol w:w="146"/>
        <w:gridCol w:w="627"/>
        <w:gridCol w:w="285"/>
        <w:gridCol w:w="449"/>
      </w:tblGrid>
      <w:tr w:rsidR="00AC23C4" w:rsidRPr="005F70FB" w14:paraId="40E82A4B" w14:textId="77777777" w:rsidTr="00AC23C4">
        <w:tc>
          <w:tcPr>
            <w:tcW w:w="709" w:type="dxa"/>
            <w:shd w:val="clear" w:color="auto" w:fill="auto"/>
          </w:tcPr>
          <w:p w14:paraId="07DB2278" w14:textId="77777777" w:rsidR="00133AF5" w:rsidRPr="005F70FB" w:rsidRDefault="00133AF5" w:rsidP="00E74266">
            <w:pPr>
              <w:pStyle w:val="O0Nwnext"/>
            </w:pPr>
            <w:r w:rsidRPr="005F70FB">
              <w:t>0010</w:t>
            </w:r>
          </w:p>
        </w:tc>
        <w:tc>
          <w:tcPr>
            <w:tcW w:w="489" w:type="dxa"/>
            <w:shd w:val="clear" w:color="auto" w:fill="auto"/>
          </w:tcPr>
          <w:p w14:paraId="7CC61A99" w14:textId="77777777" w:rsidR="00133AF5" w:rsidRPr="005F70FB" w:rsidRDefault="00133AF5" w:rsidP="00E74266">
            <w:pPr>
              <w:pStyle w:val="Text"/>
            </w:pPr>
            <w:r w:rsidRPr="005F70FB">
              <w:t>de</w:t>
            </w:r>
          </w:p>
        </w:tc>
        <w:tc>
          <w:tcPr>
            <w:tcW w:w="734" w:type="dxa"/>
            <w:shd w:val="clear" w:color="auto" w:fill="auto"/>
          </w:tcPr>
          <w:p w14:paraId="56F76AF3" w14:textId="77777777" w:rsidR="00133AF5" w:rsidRPr="005F70FB" w:rsidRDefault="00133AF5" w:rsidP="00E74266">
            <w:pPr>
              <w:pStyle w:val="Text"/>
            </w:pPr>
            <w:r w:rsidRPr="005F70FB">
              <w:t>bilang,</w:t>
            </w:r>
          </w:p>
        </w:tc>
        <w:tc>
          <w:tcPr>
            <w:tcW w:w="706" w:type="dxa"/>
            <w:gridSpan w:val="2"/>
            <w:shd w:val="clear" w:color="auto" w:fill="auto"/>
          </w:tcPr>
          <w:p w14:paraId="6CCEC06B" w14:textId="77777777" w:rsidR="00133AF5" w:rsidRPr="005F70FB" w:rsidRDefault="00133AF5" w:rsidP="00E74266">
            <w:pPr>
              <w:pStyle w:val="Text"/>
            </w:pPr>
            <w:r w:rsidRPr="005F70FB">
              <w:t>itu</w:t>
            </w:r>
          </w:p>
        </w:tc>
        <w:tc>
          <w:tcPr>
            <w:tcW w:w="806" w:type="dxa"/>
            <w:gridSpan w:val="2"/>
            <w:shd w:val="clear" w:color="auto" w:fill="auto"/>
          </w:tcPr>
          <w:p w14:paraId="52B8C866" w14:textId="77777777" w:rsidR="00133AF5" w:rsidRPr="005F70FB" w:rsidRDefault="00133AF5" w:rsidP="00E74266">
            <w:pPr>
              <w:pStyle w:val="Text"/>
            </w:pPr>
            <w:r w:rsidRPr="005F70FB">
              <w:t>kawang</w:t>
            </w:r>
          </w:p>
        </w:tc>
        <w:tc>
          <w:tcPr>
            <w:tcW w:w="489" w:type="dxa"/>
            <w:shd w:val="clear" w:color="auto" w:fill="auto"/>
          </w:tcPr>
          <w:p w14:paraId="15ECD0E4" w14:textId="77777777" w:rsidR="00133AF5" w:rsidRPr="005F70FB" w:rsidRDefault="00133AF5" w:rsidP="00E74266">
            <w:pPr>
              <w:pStyle w:val="Text"/>
            </w:pPr>
            <w:r w:rsidRPr="005F70FB">
              <w:t>sa</w:t>
            </w:r>
          </w:p>
        </w:tc>
        <w:tc>
          <w:tcPr>
            <w:tcW w:w="773" w:type="dxa"/>
            <w:gridSpan w:val="2"/>
            <w:shd w:val="clear" w:color="auto" w:fill="auto"/>
          </w:tcPr>
          <w:p w14:paraId="39167A85" w14:textId="77777777" w:rsidR="00133AF5" w:rsidRPr="005F70FB" w:rsidRDefault="00133AF5" w:rsidP="00E74266">
            <w:pPr>
              <w:pStyle w:val="Text"/>
            </w:pPr>
            <w:r w:rsidRPr="005F70FB">
              <w:t>su</w:t>
            </w:r>
          </w:p>
        </w:tc>
        <w:tc>
          <w:tcPr>
            <w:tcW w:w="734" w:type="dxa"/>
            <w:gridSpan w:val="2"/>
            <w:shd w:val="clear" w:color="auto" w:fill="auto"/>
          </w:tcPr>
          <w:p w14:paraId="2E6702EE" w14:textId="77777777" w:rsidR="00133AF5" w:rsidRPr="005F70FB" w:rsidRDefault="00133AF5" w:rsidP="00E74266">
            <w:pPr>
              <w:pStyle w:val="Text"/>
            </w:pPr>
            <w:r w:rsidRPr="005F70FB">
              <w:t>bilang,</w:t>
            </w:r>
          </w:p>
        </w:tc>
      </w:tr>
      <w:tr w:rsidR="00AC23C4" w:rsidRPr="005F70FB" w14:paraId="6A533556" w14:textId="77777777" w:rsidTr="00AC23C4">
        <w:tc>
          <w:tcPr>
            <w:tcW w:w="709" w:type="dxa"/>
            <w:shd w:val="clear" w:color="auto" w:fill="auto"/>
          </w:tcPr>
          <w:p w14:paraId="25AB642D" w14:textId="77777777" w:rsidR="00133AF5" w:rsidRPr="005F70FB" w:rsidRDefault="00133AF5" w:rsidP="00E74266">
            <w:pPr>
              <w:pStyle w:val="GlossEng2ptafter"/>
            </w:pPr>
          </w:p>
        </w:tc>
        <w:tc>
          <w:tcPr>
            <w:tcW w:w="489" w:type="dxa"/>
            <w:shd w:val="clear" w:color="auto" w:fill="auto"/>
          </w:tcPr>
          <w:p w14:paraId="3B2EDF86" w14:textId="77777777" w:rsidR="00133AF5" w:rsidRPr="005F70FB" w:rsidRDefault="00133AF5" w:rsidP="00E74266">
            <w:pPr>
              <w:pStyle w:val="GlossEng2ptafter"/>
            </w:pPr>
            <w:r w:rsidRPr="005F70FB">
              <w:rPr>
                <w:rStyle w:val="ChSmallCaps"/>
              </w:rPr>
              <w:t>3sg</w:t>
            </w:r>
          </w:p>
        </w:tc>
        <w:tc>
          <w:tcPr>
            <w:tcW w:w="734" w:type="dxa"/>
            <w:shd w:val="clear" w:color="auto" w:fill="auto"/>
          </w:tcPr>
          <w:p w14:paraId="1041F4F8" w14:textId="77777777" w:rsidR="00133AF5" w:rsidRPr="005F70FB" w:rsidRDefault="00133AF5" w:rsidP="00E74266">
            <w:pPr>
              <w:pStyle w:val="GlossEng2ptafter"/>
            </w:pPr>
            <w:r w:rsidRPr="005F70FB">
              <w:t>say</w:t>
            </w:r>
          </w:p>
        </w:tc>
        <w:tc>
          <w:tcPr>
            <w:tcW w:w="706" w:type="dxa"/>
            <w:gridSpan w:val="2"/>
            <w:shd w:val="clear" w:color="auto" w:fill="auto"/>
          </w:tcPr>
          <w:p w14:paraId="4D5F870A" w14:textId="77777777" w:rsidR="00133AF5" w:rsidRPr="005F70FB" w:rsidRDefault="00133AF5" w:rsidP="00E74266">
            <w:pPr>
              <w:pStyle w:val="GlossEng2ptafter"/>
            </w:pPr>
            <w:r w:rsidRPr="005F70FB">
              <w:rPr>
                <w:rStyle w:val="ChSmallCaps"/>
              </w:rPr>
              <w:t>d.dist</w:t>
            </w:r>
          </w:p>
        </w:tc>
        <w:tc>
          <w:tcPr>
            <w:tcW w:w="806" w:type="dxa"/>
            <w:gridSpan w:val="2"/>
            <w:shd w:val="clear" w:color="auto" w:fill="auto"/>
          </w:tcPr>
          <w:p w14:paraId="64CC6645" w14:textId="77777777" w:rsidR="00133AF5" w:rsidRPr="005F70FB" w:rsidRDefault="00133AF5" w:rsidP="00E74266">
            <w:pPr>
              <w:pStyle w:val="GlossEng2ptafter"/>
            </w:pPr>
            <w:r w:rsidRPr="005F70FB">
              <w:t>friend</w:t>
            </w:r>
          </w:p>
        </w:tc>
        <w:tc>
          <w:tcPr>
            <w:tcW w:w="489" w:type="dxa"/>
            <w:shd w:val="clear" w:color="auto" w:fill="auto"/>
          </w:tcPr>
          <w:p w14:paraId="107C4487" w14:textId="77777777" w:rsidR="00133AF5" w:rsidRPr="005F70FB" w:rsidRDefault="00133AF5" w:rsidP="00E74266">
            <w:pPr>
              <w:pStyle w:val="GlossEng2ptafter"/>
            </w:pPr>
            <w:r w:rsidRPr="005F70FB">
              <w:rPr>
                <w:rStyle w:val="ChSmallCaps"/>
              </w:rPr>
              <w:t>1sg</w:t>
            </w:r>
          </w:p>
        </w:tc>
        <w:tc>
          <w:tcPr>
            <w:tcW w:w="773" w:type="dxa"/>
            <w:gridSpan w:val="2"/>
            <w:shd w:val="clear" w:color="auto" w:fill="auto"/>
          </w:tcPr>
          <w:p w14:paraId="0A5DB242" w14:textId="77777777" w:rsidR="00133AF5" w:rsidRPr="005F70FB" w:rsidRDefault="00133AF5" w:rsidP="00E74266">
            <w:pPr>
              <w:pStyle w:val="GlossEng2ptafter"/>
            </w:pPr>
            <w:r w:rsidRPr="005F70FB">
              <w:t>already</w:t>
            </w:r>
          </w:p>
        </w:tc>
        <w:tc>
          <w:tcPr>
            <w:tcW w:w="734" w:type="dxa"/>
            <w:gridSpan w:val="2"/>
            <w:shd w:val="clear" w:color="auto" w:fill="auto"/>
          </w:tcPr>
          <w:p w14:paraId="478C3ED4" w14:textId="77777777" w:rsidR="00133AF5" w:rsidRPr="005F70FB" w:rsidRDefault="00133AF5" w:rsidP="00E74266">
            <w:pPr>
              <w:pStyle w:val="GlossEng2ptafter"/>
            </w:pPr>
            <w:r w:rsidRPr="005F70FB">
              <w:t>say</w:t>
            </w:r>
          </w:p>
        </w:tc>
      </w:tr>
      <w:tr w:rsidR="00AC23C4" w:rsidRPr="005F70FB" w14:paraId="0B7FB39E" w14:textId="77777777" w:rsidTr="00AC23C4">
        <w:trPr>
          <w:gridAfter w:val="1"/>
          <w:wAfter w:w="449" w:type="dxa"/>
        </w:trPr>
        <w:tc>
          <w:tcPr>
            <w:tcW w:w="709" w:type="dxa"/>
            <w:shd w:val="clear" w:color="auto" w:fill="auto"/>
          </w:tcPr>
          <w:p w14:paraId="15321AC8" w14:textId="77777777" w:rsidR="00133AF5" w:rsidRPr="005F70FB" w:rsidRDefault="00133AF5" w:rsidP="00E74266">
            <w:pPr>
              <w:pStyle w:val="O0Nwnext"/>
            </w:pPr>
          </w:p>
        </w:tc>
        <w:tc>
          <w:tcPr>
            <w:tcW w:w="1340" w:type="dxa"/>
            <w:gridSpan w:val="3"/>
            <w:shd w:val="clear" w:color="auto" w:fill="auto"/>
          </w:tcPr>
          <w:p w14:paraId="3E3A2BC5" w14:textId="77777777" w:rsidR="00133AF5" w:rsidRPr="005F70FB" w:rsidRDefault="00133AF5" w:rsidP="00E74266">
            <w:pPr>
              <w:pStyle w:val="Text"/>
            </w:pPr>
            <w:r w:rsidRPr="005F70FB">
              <w:t>makanya</w:t>
            </w:r>
          </w:p>
        </w:tc>
        <w:tc>
          <w:tcPr>
            <w:tcW w:w="1162" w:type="dxa"/>
            <w:gridSpan w:val="2"/>
            <w:shd w:val="clear" w:color="auto" w:fill="auto"/>
          </w:tcPr>
          <w:p w14:paraId="58ADF87C" w14:textId="77777777" w:rsidR="00133AF5" w:rsidRPr="005F70FB" w:rsidRDefault="00133AF5" w:rsidP="00E74266">
            <w:pPr>
              <w:pStyle w:val="Text"/>
            </w:pPr>
            <w:r w:rsidRPr="005F70FB">
              <w:t>skola</w:t>
            </w:r>
          </w:p>
        </w:tc>
        <w:tc>
          <w:tcPr>
            <w:tcW w:w="868" w:type="dxa"/>
            <w:gridSpan w:val="3"/>
            <w:shd w:val="clear" w:color="auto" w:fill="auto"/>
          </w:tcPr>
          <w:p w14:paraId="252297AC" w14:textId="77777777" w:rsidR="00133AF5" w:rsidRPr="005F70FB" w:rsidRDefault="00133AF5" w:rsidP="00E74266">
            <w:pPr>
              <w:pStyle w:val="Text"/>
            </w:pPr>
            <w:r w:rsidRPr="005F70FB">
              <w:t>baru</w:t>
            </w:r>
          </w:p>
        </w:tc>
        <w:tc>
          <w:tcPr>
            <w:tcW w:w="912" w:type="dxa"/>
            <w:gridSpan w:val="2"/>
            <w:shd w:val="clear" w:color="auto" w:fill="auto"/>
          </w:tcPr>
          <w:p w14:paraId="3B21672B" w14:textId="77777777" w:rsidR="00133AF5" w:rsidRPr="005F70FB" w:rsidRDefault="00133AF5" w:rsidP="00E74266">
            <w:pPr>
              <w:pStyle w:val="Text"/>
            </w:pPr>
            <w:r w:rsidRPr="005F70FB">
              <w:t>pintar</w:t>
            </w:r>
          </w:p>
        </w:tc>
      </w:tr>
      <w:tr w:rsidR="00AC23C4" w:rsidRPr="005F70FB" w14:paraId="1DC533E7" w14:textId="77777777" w:rsidTr="00AC23C4">
        <w:trPr>
          <w:gridAfter w:val="1"/>
          <w:wAfter w:w="449" w:type="dxa"/>
        </w:trPr>
        <w:tc>
          <w:tcPr>
            <w:tcW w:w="709" w:type="dxa"/>
            <w:shd w:val="clear" w:color="auto" w:fill="auto"/>
          </w:tcPr>
          <w:p w14:paraId="3D1A6374" w14:textId="77777777" w:rsidR="00133AF5" w:rsidRPr="005F70FB" w:rsidRDefault="00133AF5" w:rsidP="00E74266">
            <w:pPr>
              <w:pStyle w:val="GlossEng"/>
            </w:pPr>
          </w:p>
        </w:tc>
        <w:tc>
          <w:tcPr>
            <w:tcW w:w="1340" w:type="dxa"/>
            <w:gridSpan w:val="3"/>
            <w:shd w:val="clear" w:color="auto" w:fill="auto"/>
          </w:tcPr>
          <w:p w14:paraId="386635AE" w14:textId="77777777" w:rsidR="00133AF5" w:rsidRPr="005F70FB" w:rsidRDefault="00133AF5" w:rsidP="00E74266">
            <w:pPr>
              <w:pStyle w:val="GlossEng"/>
            </w:pPr>
            <w:r w:rsidRPr="005F70FB">
              <w:t>for.that.reason</w:t>
            </w:r>
          </w:p>
        </w:tc>
        <w:tc>
          <w:tcPr>
            <w:tcW w:w="1162" w:type="dxa"/>
            <w:gridSpan w:val="2"/>
            <w:shd w:val="clear" w:color="auto" w:fill="auto"/>
          </w:tcPr>
          <w:p w14:paraId="44261433" w14:textId="77777777" w:rsidR="00133AF5" w:rsidRPr="005F70FB" w:rsidRDefault="00133AF5" w:rsidP="00E74266">
            <w:pPr>
              <w:pStyle w:val="GlossEng"/>
            </w:pPr>
            <w:r w:rsidRPr="005F70FB">
              <w:t>go.to.school</w:t>
            </w:r>
          </w:p>
        </w:tc>
        <w:tc>
          <w:tcPr>
            <w:tcW w:w="868" w:type="dxa"/>
            <w:gridSpan w:val="3"/>
            <w:shd w:val="clear" w:color="auto" w:fill="auto"/>
          </w:tcPr>
          <w:p w14:paraId="03E1C704" w14:textId="77777777" w:rsidR="00133AF5" w:rsidRPr="005F70FB" w:rsidRDefault="00133AF5" w:rsidP="00E74266">
            <w:pPr>
              <w:pStyle w:val="GlossEng"/>
            </w:pPr>
            <w:r w:rsidRPr="005F70FB">
              <w:t>and.then</w:t>
            </w:r>
          </w:p>
        </w:tc>
        <w:tc>
          <w:tcPr>
            <w:tcW w:w="912" w:type="dxa"/>
            <w:gridSpan w:val="2"/>
            <w:shd w:val="clear" w:color="auto" w:fill="auto"/>
          </w:tcPr>
          <w:p w14:paraId="079C99CE" w14:textId="77777777" w:rsidR="00133AF5" w:rsidRPr="005F70FB" w:rsidRDefault="00133AF5" w:rsidP="00E74266">
            <w:pPr>
              <w:pStyle w:val="GlossEng"/>
            </w:pPr>
            <w:r w:rsidRPr="005F70FB">
              <w:t>be.clever</w:t>
            </w:r>
          </w:p>
        </w:tc>
      </w:tr>
    </w:tbl>
    <w:p w14:paraId="3164E402" w14:textId="39C7042C" w:rsidR="00133AF5" w:rsidRPr="005F70FB" w:rsidRDefault="00133AF5" w:rsidP="00133AF5">
      <w:pPr>
        <w:pStyle w:val="FreeTranslEng15pt"/>
      </w:pPr>
      <w:r w:rsidRPr="005F70FB">
        <w:t xml:space="preserve">he says, </w:t>
      </w:r>
      <w:r w:rsidR="00B7093A" w:rsidRPr="005F70FB">
        <w:t>‘</w:t>
      </w:r>
      <w:r w:rsidRPr="005F70FB">
        <w:t>friend, that</w:t>
      </w:r>
      <w:r w:rsidR="00B7093A" w:rsidRPr="005F70FB">
        <w:t>’</w:t>
      </w:r>
      <w:r w:rsidRPr="005F70FB">
        <w:t>s (what) I already told (you), that</w:t>
      </w:r>
      <w:r w:rsidR="00B7093A" w:rsidRPr="005F70FB">
        <w:t>’</w:t>
      </w:r>
      <w:r w:rsidRPr="005F70FB">
        <w:t>s why you should go to school, then you</w:t>
      </w:r>
      <w:r w:rsidR="00B7093A" w:rsidRPr="005F70FB">
        <w:t>’</w:t>
      </w:r>
      <w:r w:rsidRPr="005F70FB">
        <w:t>ll be clever</w:t>
      </w:r>
      <w:r w:rsidR="00B7093A" w:rsidRPr="005F70FB">
        <w:t>’</w:t>
      </w:r>
    </w:p>
    <w:p w14:paraId="068BF852" w14:textId="77777777" w:rsidR="00CF121C" w:rsidRPr="005F70FB" w:rsidRDefault="00CF121C" w:rsidP="00CF121C">
      <w:pPr>
        <w:sectPr w:rsidR="00CF121C" w:rsidRPr="005F70FB" w:rsidSect="00D707BC">
          <w:type w:val="oddPage"/>
          <w:pgSz w:w="11907" w:h="16840" w:code="9"/>
          <w:pgMar w:top="3289" w:right="2552" w:bottom="2722" w:left="2552" w:header="2722" w:footer="1134" w:gutter="0"/>
          <w:cols w:space="720"/>
          <w:titlePg/>
        </w:sectPr>
      </w:pPr>
    </w:p>
    <w:p w14:paraId="42C2223A" w14:textId="77777777" w:rsidR="0040054B" w:rsidRPr="005F70FB" w:rsidRDefault="0040054B" w:rsidP="002A1DBD">
      <w:pPr>
        <w:pStyle w:val="Heading2"/>
        <w:numPr>
          <w:ilvl w:val="1"/>
          <w:numId w:val="21"/>
        </w:numPr>
      </w:pPr>
      <w:bookmarkStart w:id="5342" w:name="_Ref373929508"/>
      <w:bookmarkStart w:id="5343" w:name="_Toc440455778"/>
      <w:bookmarkStart w:id="5344" w:name="_Ref373928434"/>
      <w:r w:rsidRPr="005F70FB">
        <w:t>Overview of recorded corpus</w:t>
      </w:r>
      <w:bookmarkEnd w:id="5342"/>
      <w:bookmarkEnd w:id="5343"/>
    </w:p>
    <w:p w14:paraId="2CA7ED01" w14:textId="77777777" w:rsidR="00723623" w:rsidRPr="005F70FB" w:rsidRDefault="00723623" w:rsidP="007E38E2">
      <w:pPr>
        <w:pStyle w:val="Body0005after"/>
      </w:pPr>
      <w:r w:rsidRPr="005F70FB">
        <w:t>This appendix gives an overview of the recorded 220 texts which form the basis for the present description of Papuan Malay (see also §</w:t>
      </w:r>
      <w:r w:rsidRPr="005F70FB">
        <w:fldChar w:fldCharType="begin"/>
      </w:r>
      <w:r w:rsidRPr="005F70FB">
        <w:instrText xml:space="preserve"> REF _Ref368494726 \w \h  \* MERGEFORMAT </w:instrText>
      </w:r>
      <w:r w:rsidRPr="005F70FB">
        <w:fldChar w:fldCharType="separate"/>
      </w:r>
      <w:r w:rsidR="00154D81">
        <w:rPr>
          <w:cs/>
        </w:rPr>
        <w:t>‎</w:t>
      </w:r>
      <w:r w:rsidR="00154D81">
        <w:t>1.11.4</w:t>
      </w:r>
      <w:r w:rsidRPr="005F70FB">
        <w:fldChar w:fldCharType="end"/>
      </w:r>
      <w:r w:rsidRPr="005F70FB">
        <w:t xml:space="preserve"> and §</w:t>
      </w:r>
      <w:r w:rsidRPr="005F70FB">
        <w:fldChar w:fldCharType="begin"/>
      </w:r>
      <w:r w:rsidRPr="005F70FB">
        <w:instrText xml:space="preserve"> REF _Ref368494728 \w \h  \* MERGEFORMAT </w:instrText>
      </w:r>
      <w:r w:rsidRPr="005F70FB">
        <w:fldChar w:fldCharType="separate"/>
      </w:r>
      <w:r w:rsidR="00154D81">
        <w:rPr>
          <w:cs/>
        </w:rPr>
        <w:t>‎</w:t>
      </w:r>
      <w:r w:rsidR="00154D81">
        <w:t>1.11.5</w:t>
      </w:r>
      <w:r w:rsidRPr="005F70FB">
        <w:fldChar w:fldCharType="end"/>
      </w:r>
      <w:r w:rsidRPr="005F70FB">
        <w:t>). For each text the following information is provided:</w:t>
      </w:r>
    </w:p>
    <w:p w14:paraId="413C0259" w14:textId="02BBCFF0" w:rsidR="00723623" w:rsidRPr="005F70FB" w:rsidRDefault="00723623" w:rsidP="00723623">
      <w:pPr>
        <w:pStyle w:val="I05I"/>
      </w:pPr>
      <w:r w:rsidRPr="005F70FB">
        <w:t xml:space="preserve">File name: For each text the name of the respective WAV file and Toolbox record is given. This name specifies the date of its recording, a running number for all texts recorded during one day, and a code for the type of text recorded. This is illustrated with the record number 080919-007-CvNP: 080919 stands for </w:t>
      </w:r>
      <w:r w:rsidR="00B7093A" w:rsidRPr="005F70FB">
        <w:t>“</w:t>
      </w:r>
      <w:r w:rsidRPr="005F70FB">
        <w:t>2008, September 19</w:t>
      </w:r>
      <w:r w:rsidR="00B7093A" w:rsidRPr="005F70FB">
        <w:t>”</w:t>
      </w:r>
      <w:r w:rsidRPr="005F70FB">
        <w:t xml:space="preserve">; 007 stands for </w:t>
      </w:r>
      <w:r w:rsidR="00B7093A" w:rsidRPr="005F70FB">
        <w:t>“</w:t>
      </w:r>
      <w:r w:rsidRPr="005F70FB">
        <w:t>recorded text #7 of that day</w:t>
      </w:r>
      <w:r w:rsidR="00B7093A" w:rsidRPr="005F70FB">
        <w:t>”</w:t>
      </w:r>
      <w:r w:rsidRPr="005F70FB">
        <w:t xml:space="preserve">; and CvNP stands for </w:t>
      </w:r>
      <w:r w:rsidR="00B7093A" w:rsidRPr="005F70FB">
        <w:t>“</w:t>
      </w:r>
      <w:r w:rsidRPr="005F70FB">
        <w:t>Personal Narrative (NP) which occurred during a Conversation (Cv)</w:t>
      </w:r>
      <w:r w:rsidR="00B7093A" w:rsidRPr="005F70FB">
        <w:t>”</w:t>
      </w:r>
      <w:r w:rsidRPr="005F70FB">
        <w:t xml:space="preserve">. The same record numbers are used for the examples given in this book (see </w:t>
      </w:r>
      <w:r w:rsidR="00B7093A" w:rsidRPr="005F70FB">
        <w:t>‘</w:t>
      </w:r>
      <w:r w:rsidR="00B66641" w:rsidRPr="005F70FB">
        <w:fldChar w:fldCharType="begin"/>
      </w:r>
      <w:r w:rsidR="00B66641" w:rsidRPr="005F70FB">
        <w:instrText xml:space="preserve"> REF _Ref434428827 \h </w:instrText>
      </w:r>
      <w:r w:rsidR="005F70FB">
        <w:instrText xml:space="preserve"> \* MERGEFORMAT </w:instrText>
      </w:r>
      <w:r w:rsidR="00B66641" w:rsidRPr="005F70FB">
        <w:fldChar w:fldCharType="separate"/>
      </w:r>
      <w:r w:rsidR="00154D81" w:rsidRPr="006C65BE">
        <w:rPr>
          <w:lang w:eastAsia="en-US"/>
        </w:rPr>
        <w:t>Conventions for examples</w:t>
      </w:r>
      <w:r w:rsidR="00B66641" w:rsidRPr="005F70FB">
        <w:fldChar w:fldCharType="end"/>
      </w:r>
      <w:r w:rsidR="00B7093A" w:rsidRPr="005F70FB">
        <w:t>‘</w:t>
      </w:r>
      <w:r w:rsidR="00B66641" w:rsidRPr="005F70FB">
        <w:t xml:space="preserve">, p. </w:t>
      </w:r>
      <w:r w:rsidR="00B66641" w:rsidRPr="005F70FB">
        <w:fldChar w:fldCharType="begin"/>
      </w:r>
      <w:r w:rsidR="00B66641" w:rsidRPr="005F70FB">
        <w:instrText xml:space="preserve"> PAGEREF _Ref434428827 \h </w:instrText>
      </w:r>
      <w:r w:rsidR="00B66641" w:rsidRPr="005F70FB">
        <w:fldChar w:fldCharType="separate"/>
      </w:r>
      <w:r w:rsidR="00154D81">
        <w:rPr>
          <w:noProof/>
        </w:rPr>
        <w:t>xix</w:t>
      </w:r>
      <w:r w:rsidR="00B66641" w:rsidRPr="005F70FB">
        <w:fldChar w:fldCharType="end"/>
      </w:r>
      <w:r w:rsidR="00B66641" w:rsidRPr="005F70FB">
        <w:t>)</w:t>
      </w:r>
      <w:r w:rsidRPr="005F70FB">
        <w:t xml:space="preserve"> and the transcribed texts presented in Appendix </w:t>
      </w:r>
      <w:r w:rsidRPr="005F70FB">
        <w:fldChar w:fldCharType="begin"/>
      </w:r>
      <w:r w:rsidRPr="005F70FB">
        <w:instrText xml:space="preserve"> REF _Ref373929512 \n \h </w:instrText>
      </w:r>
      <w:r w:rsidR="005F70FB">
        <w:instrText xml:space="preserve"> \* MERGEFORMAT </w:instrText>
      </w:r>
      <w:r w:rsidRPr="005F70FB">
        <w:fldChar w:fldCharType="separate"/>
      </w:r>
      <w:r w:rsidR="00154D81">
        <w:rPr>
          <w:cs/>
        </w:rPr>
        <w:t>‎</w:t>
      </w:r>
      <w:r w:rsidR="00154D81">
        <w:t>B</w:t>
      </w:r>
      <w:r w:rsidRPr="005F70FB">
        <w:fldChar w:fldCharType="end"/>
      </w:r>
      <w:r w:rsidRPr="005F70FB">
        <w:t>.</w:t>
      </w:r>
    </w:p>
    <w:p w14:paraId="3632F902" w14:textId="791FBBCA" w:rsidR="00723623" w:rsidRPr="005F70FB" w:rsidRDefault="00723623" w:rsidP="00EF07D7">
      <w:pPr>
        <w:pStyle w:val="I05I"/>
      </w:pPr>
      <w:r w:rsidRPr="005F70FB">
        <w:t>Text type: The meta data specify the genre of the recor</w:t>
      </w:r>
      <w:r w:rsidR="00126A22">
        <w:t>ded texts, such as conversation, narrative, expository, hortatory, or joke</w:t>
      </w:r>
      <w:r w:rsidRPr="005F70FB">
        <w:t xml:space="preserve">, and whether the recorded texts occurred </w:t>
      </w:r>
      <w:r w:rsidR="00843653" w:rsidRPr="005F70FB">
        <w:t>spontaneously</w:t>
      </w:r>
      <w:r w:rsidRPr="005F70FB">
        <w:t xml:space="preserve"> or were elicited.</w:t>
      </w:r>
    </w:p>
    <w:p w14:paraId="5C87920C" w14:textId="77777777" w:rsidR="00723623" w:rsidRPr="005F70FB" w:rsidRDefault="00723623" w:rsidP="00723623">
      <w:pPr>
        <w:pStyle w:val="I05I"/>
      </w:pPr>
      <w:r w:rsidRPr="005F70FB">
        <w:t>Interlocutors: The meta data give information about the gender and age group of the recorded interlocutors.</w:t>
      </w:r>
    </w:p>
    <w:p w14:paraId="57FACBC5" w14:textId="77777777" w:rsidR="00723623" w:rsidRPr="005F70FB" w:rsidRDefault="00723623" w:rsidP="00723623">
      <w:pPr>
        <w:pStyle w:val="I05I"/>
      </w:pPr>
      <w:r w:rsidRPr="005F70FB">
        <w:t>Topics: For each recorded text the overall topic is given.</w:t>
      </w:r>
    </w:p>
    <w:p w14:paraId="4B68369B" w14:textId="77777777" w:rsidR="00723623" w:rsidRPr="005F70FB" w:rsidRDefault="00723623" w:rsidP="00723623">
      <w:pPr>
        <w:pStyle w:val="I05I"/>
      </w:pPr>
      <w:r w:rsidRPr="005F70FB">
        <w:t>Length in minutes</w:t>
      </w:r>
    </w:p>
    <w:p w14:paraId="7803C3AE" w14:textId="77777777" w:rsidR="00EF07D7" w:rsidRPr="005F70FB" w:rsidRDefault="00EF07D7" w:rsidP="007E38E2">
      <w:pPr>
        <w:pStyle w:val="Body0005after"/>
      </w:pPr>
      <w:r w:rsidRPr="005F70FB">
        <w:t>The following abbreviations are being used:</w:t>
      </w:r>
    </w:p>
    <w:p w14:paraId="4376CF37" w14:textId="77777777" w:rsidR="00EF07D7" w:rsidRPr="005F70FB" w:rsidRDefault="00EF07D7" w:rsidP="00EF07D7">
      <w:pPr>
        <w:pStyle w:val="I05I"/>
      </w:pPr>
      <w:r w:rsidRPr="005F70FB">
        <w:t>File name: Cv = conversation, Ph = conversation over the phone, NP = narrative, personal experience, NF = narrative, folk story, Ex = expository, Ht = hortatory, Pr = procedural, JR = Joke/Riddle.</w:t>
      </w:r>
    </w:p>
    <w:p w14:paraId="3FF84520" w14:textId="77777777" w:rsidR="00EF07D7" w:rsidRPr="005F70FB" w:rsidRDefault="00EF07D7" w:rsidP="00EF07D7">
      <w:pPr>
        <w:pStyle w:val="I05I"/>
      </w:pPr>
      <w:r w:rsidRPr="005F70FB">
        <w:t>Text type: CvSp = spontaneous conversation, Cv-w/auth = conversation with the author, Elicit = elicited text, Ca</w:t>
      </w:r>
      <w:r w:rsidR="00B57473" w:rsidRPr="005F70FB">
        <w:t xml:space="preserve">s = casual conversation, ph. = </w:t>
      </w:r>
      <w:r w:rsidRPr="005F70FB">
        <w:t>conversation over the phone, Expos = expository, Hortat = hortatory, Proc = procedural, NarrP = narrative, personal experience, NarrF = narrative, folk story.</w:t>
      </w:r>
    </w:p>
    <w:p w14:paraId="3280B5CA" w14:textId="77777777" w:rsidR="00310A55" w:rsidRDefault="00310A55" w:rsidP="00352167">
      <w:pPr>
        <w:pStyle w:val="I1I"/>
      </w:pPr>
      <w:r w:rsidRPr="005F70FB">
        <w:t>Interlocutors: M = males, F = females, O = older adults in their thirties or older, Y = young adults in teens or twenties, C = children of about five to 13 years of age.</w:t>
      </w:r>
    </w:p>
    <w:tbl>
      <w:tblPr>
        <w:tblW w:w="6747" w:type="dxa"/>
        <w:tblBorders>
          <w:top w:val="single" w:sz="4" w:space="0" w:color="auto"/>
          <w:bottom w:val="single" w:sz="4" w:space="0" w:color="auto"/>
        </w:tblBorders>
        <w:tblLook w:val="04A0" w:firstRow="1" w:lastRow="0" w:firstColumn="1" w:lastColumn="0" w:noHBand="0" w:noVBand="1"/>
      </w:tblPr>
      <w:tblGrid>
        <w:gridCol w:w="1956"/>
        <w:gridCol w:w="1786"/>
        <w:gridCol w:w="3005"/>
      </w:tblGrid>
      <w:tr w:rsidR="00352167" w:rsidRPr="00E77AF9" w14:paraId="3C250279" w14:textId="77777777" w:rsidTr="00352167">
        <w:trPr>
          <w:tblHeader/>
        </w:trPr>
        <w:tc>
          <w:tcPr>
            <w:tcW w:w="1956" w:type="dxa"/>
            <w:tcBorders>
              <w:top w:val="single" w:sz="4" w:space="0" w:color="auto"/>
              <w:bottom w:val="single" w:sz="4" w:space="0" w:color="auto"/>
            </w:tcBorders>
            <w:shd w:val="clear" w:color="auto" w:fill="auto"/>
            <w:noWrap/>
            <w:vAlign w:val="center"/>
            <w:hideMark/>
          </w:tcPr>
          <w:p w14:paraId="72C15B13" w14:textId="77777777" w:rsidR="00352167" w:rsidRPr="00E77AF9" w:rsidRDefault="00352167" w:rsidP="00CD0D9F">
            <w:pPr>
              <w:pStyle w:val="TableHd"/>
            </w:pPr>
            <w:r w:rsidRPr="00E77AF9">
              <w:t>File name</w:t>
            </w:r>
          </w:p>
        </w:tc>
        <w:tc>
          <w:tcPr>
            <w:tcW w:w="1786" w:type="dxa"/>
            <w:tcBorders>
              <w:top w:val="single" w:sz="4" w:space="0" w:color="auto"/>
              <w:bottom w:val="single" w:sz="4" w:space="0" w:color="auto"/>
            </w:tcBorders>
            <w:shd w:val="clear" w:color="auto" w:fill="auto"/>
            <w:noWrap/>
            <w:vAlign w:val="center"/>
            <w:hideMark/>
          </w:tcPr>
          <w:p w14:paraId="7ECFE315" w14:textId="3604671B" w:rsidR="00352167" w:rsidRPr="00E77AF9" w:rsidRDefault="00352167" w:rsidP="00CD0D9F">
            <w:pPr>
              <w:pStyle w:val="TableHd"/>
            </w:pPr>
            <w:r w:rsidRPr="00E77AF9">
              <w:t>Text type</w:t>
            </w:r>
            <w:r>
              <w:t xml:space="preserve"> / Length</w:t>
            </w:r>
          </w:p>
        </w:tc>
        <w:tc>
          <w:tcPr>
            <w:tcW w:w="3005" w:type="dxa"/>
            <w:tcBorders>
              <w:top w:val="single" w:sz="4" w:space="0" w:color="auto"/>
              <w:bottom w:val="single" w:sz="4" w:space="0" w:color="auto"/>
            </w:tcBorders>
            <w:shd w:val="clear" w:color="auto" w:fill="auto"/>
            <w:noWrap/>
            <w:vAlign w:val="center"/>
            <w:hideMark/>
          </w:tcPr>
          <w:p w14:paraId="08478E26" w14:textId="66C7EC7F" w:rsidR="00352167" w:rsidRPr="00E77AF9" w:rsidRDefault="00352167" w:rsidP="00CD0D9F">
            <w:pPr>
              <w:pStyle w:val="TableHd"/>
            </w:pPr>
            <w:r>
              <w:t xml:space="preserve">Topic / </w:t>
            </w:r>
            <w:r w:rsidRPr="00E77AF9">
              <w:t>Interlocutors</w:t>
            </w:r>
          </w:p>
        </w:tc>
      </w:tr>
      <w:tr w:rsidR="00352167" w:rsidRPr="00E77AF9" w14:paraId="64F30FC5" w14:textId="77777777" w:rsidTr="00352167">
        <w:tc>
          <w:tcPr>
            <w:tcW w:w="1956" w:type="dxa"/>
            <w:tcBorders>
              <w:top w:val="single" w:sz="4" w:space="0" w:color="auto"/>
            </w:tcBorders>
            <w:shd w:val="clear" w:color="auto" w:fill="auto"/>
            <w:noWrap/>
            <w:hideMark/>
          </w:tcPr>
          <w:p w14:paraId="72DCBE69" w14:textId="77777777" w:rsidR="00352167" w:rsidRPr="00E77AF9" w:rsidRDefault="00352167" w:rsidP="00CD0D9F">
            <w:pPr>
              <w:pStyle w:val="TableCell0-0"/>
              <w:rPr>
                <w:lang w:eastAsia="en-US"/>
              </w:rPr>
            </w:pPr>
            <w:r w:rsidRPr="00E77AF9">
              <w:rPr>
                <w:lang w:eastAsia="en-US"/>
              </w:rPr>
              <w:t>080916-001-CvNP</w:t>
            </w:r>
          </w:p>
        </w:tc>
        <w:tc>
          <w:tcPr>
            <w:tcW w:w="1786" w:type="dxa"/>
            <w:tcBorders>
              <w:top w:val="single" w:sz="4" w:space="0" w:color="auto"/>
            </w:tcBorders>
            <w:shd w:val="clear" w:color="auto" w:fill="auto"/>
            <w:noWrap/>
            <w:hideMark/>
          </w:tcPr>
          <w:p w14:paraId="1981B5E9" w14:textId="77777777" w:rsidR="00352167" w:rsidRPr="00E77AF9" w:rsidRDefault="00352167" w:rsidP="00CD0D9F">
            <w:pPr>
              <w:pStyle w:val="TableCell0-0"/>
              <w:rPr>
                <w:lang w:eastAsia="en-US"/>
              </w:rPr>
            </w:pPr>
            <w:r w:rsidRPr="00E77AF9">
              <w:rPr>
                <w:lang w:eastAsia="en-US"/>
              </w:rPr>
              <w:t>CvSp_NarrP</w:t>
            </w:r>
          </w:p>
        </w:tc>
        <w:tc>
          <w:tcPr>
            <w:tcW w:w="3005" w:type="dxa"/>
            <w:tcBorders>
              <w:top w:val="single" w:sz="4" w:space="0" w:color="auto"/>
            </w:tcBorders>
            <w:shd w:val="clear" w:color="auto" w:fill="auto"/>
            <w:noWrap/>
          </w:tcPr>
          <w:p w14:paraId="202C778D" w14:textId="77777777" w:rsidR="00352167" w:rsidRPr="00E77AF9" w:rsidRDefault="00352167" w:rsidP="00CD0D9F">
            <w:pPr>
              <w:pStyle w:val="TableCell0-0"/>
              <w:rPr>
                <w:lang w:eastAsia="en-US"/>
              </w:rPr>
            </w:pPr>
            <w:r w:rsidRPr="00E77AF9">
              <w:rPr>
                <w:lang w:eastAsia="en-US"/>
              </w:rPr>
              <w:t>A drunkard in the hospital at night</w:t>
            </w:r>
          </w:p>
        </w:tc>
      </w:tr>
      <w:tr w:rsidR="00352167" w:rsidRPr="00E77AF9" w14:paraId="7495FC33" w14:textId="77777777" w:rsidTr="00352167">
        <w:tc>
          <w:tcPr>
            <w:tcW w:w="1956" w:type="dxa"/>
            <w:shd w:val="clear" w:color="auto" w:fill="auto"/>
            <w:noWrap/>
          </w:tcPr>
          <w:p w14:paraId="5BB0F792" w14:textId="77777777" w:rsidR="00352167" w:rsidRPr="00E77AF9" w:rsidRDefault="00352167" w:rsidP="00CD0D9F">
            <w:pPr>
              <w:pStyle w:val="TableCell0-2Break"/>
              <w:rPr>
                <w:lang w:eastAsia="en-US"/>
              </w:rPr>
            </w:pPr>
          </w:p>
        </w:tc>
        <w:tc>
          <w:tcPr>
            <w:tcW w:w="1786" w:type="dxa"/>
            <w:shd w:val="clear" w:color="auto" w:fill="auto"/>
            <w:noWrap/>
          </w:tcPr>
          <w:p w14:paraId="2F16714F" w14:textId="77777777" w:rsidR="00352167" w:rsidRPr="00E77AF9" w:rsidRDefault="00352167" w:rsidP="00CD0D9F">
            <w:pPr>
              <w:pStyle w:val="TableCell0-2Break"/>
              <w:rPr>
                <w:lang w:eastAsia="en-US"/>
              </w:rPr>
            </w:pPr>
            <w:r w:rsidRPr="00E77AF9">
              <w:rPr>
                <w:lang w:eastAsia="en-US"/>
              </w:rPr>
              <w:t>2:33:00</w:t>
            </w:r>
          </w:p>
        </w:tc>
        <w:tc>
          <w:tcPr>
            <w:tcW w:w="3005" w:type="dxa"/>
            <w:shd w:val="clear" w:color="auto" w:fill="auto"/>
            <w:noWrap/>
          </w:tcPr>
          <w:p w14:paraId="0B05B24D" w14:textId="77777777" w:rsidR="00352167" w:rsidRPr="00E77AF9" w:rsidRDefault="00352167" w:rsidP="00CD0D9F">
            <w:pPr>
              <w:pStyle w:val="TableCell0-2Break"/>
              <w:rPr>
                <w:lang w:eastAsia="en-US"/>
              </w:rPr>
            </w:pPr>
            <w:r w:rsidRPr="00E77AF9">
              <w:rPr>
                <w:lang w:eastAsia="en-US"/>
              </w:rPr>
              <w:t>2 FO</w:t>
            </w:r>
          </w:p>
        </w:tc>
      </w:tr>
      <w:tr w:rsidR="00352167" w:rsidRPr="00E77AF9" w14:paraId="2904FBB0" w14:textId="77777777" w:rsidTr="00352167">
        <w:tc>
          <w:tcPr>
            <w:tcW w:w="1956" w:type="dxa"/>
            <w:shd w:val="clear" w:color="auto" w:fill="auto"/>
            <w:noWrap/>
            <w:hideMark/>
          </w:tcPr>
          <w:p w14:paraId="38F934A0" w14:textId="77777777" w:rsidR="00352167" w:rsidRPr="00E77AF9" w:rsidRDefault="00352167" w:rsidP="00CD0D9F">
            <w:pPr>
              <w:pStyle w:val="TableCell0-0"/>
              <w:rPr>
                <w:lang w:eastAsia="en-US"/>
              </w:rPr>
            </w:pPr>
            <w:r w:rsidRPr="00E77AF9">
              <w:rPr>
                <w:lang w:eastAsia="en-US"/>
              </w:rPr>
              <w:t>080917-001-CvNP</w:t>
            </w:r>
          </w:p>
        </w:tc>
        <w:tc>
          <w:tcPr>
            <w:tcW w:w="1786" w:type="dxa"/>
            <w:shd w:val="clear" w:color="auto" w:fill="auto"/>
            <w:noWrap/>
            <w:hideMark/>
          </w:tcPr>
          <w:p w14:paraId="4B64C0F4"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734B40E1" w14:textId="77777777" w:rsidR="00352167" w:rsidRPr="00E77AF9" w:rsidRDefault="00352167" w:rsidP="00CD0D9F">
            <w:pPr>
              <w:pStyle w:val="TableCell0-0"/>
              <w:rPr>
                <w:lang w:eastAsia="en-US"/>
              </w:rPr>
            </w:pPr>
            <w:r w:rsidRPr="00E77AF9">
              <w:rPr>
                <w:lang w:eastAsia="en-US"/>
              </w:rPr>
              <w:t>Woken up by a friend</w:t>
            </w:r>
          </w:p>
        </w:tc>
      </w:tr>
      <w:tr w:rsidR="00352167" w:rsidRPr="00E77AF9" w14:paraId="7A7B122D" w14:textId="77777777" w:rsidTr="00352167">
        <w:tc>
          <w:tcPr>
            <w:tcW w:w="1956" w:type="dxa"/>
            <w:shd w:val="clear" w:color="auto" w:fill="auto"/>
            <w:noWrap/>
          </w:tcPr>
          <w:p w14:paraId="3F3863D5" w14:textId="77777777" w:rsidR="00352167" w:rsidRPr="00E77AF9" w:rsidRDefault="00352167" w:rsidP="00CD0D9F">
            <w:pPr>
              <w:pStyle w:val="TableCell0-2Break"/>
              <w:rPr>
                <w:lang w:eastAsia="en-US"/>
              </w:rPr>
            </w:pPr>
          </w:p>
        </w:tc>
        <w:tc>
          <w:tcPr>
            <w:tcW w:w="1786" w:type="dxa"/>
            <w:shd w:val="clear" w:color="auto" w:fill="auto"/>
            <w:noWrap/>
          </w:tcPr>
          <w:p w14:paraId="715AB47F" w14:textId="77777777" w:rsidR="00352167" w:rsidRPr="00E77AF9" w:rsidRDefault="00352167" w:rsidP="00CD0D9F">
            <w:pPr>
              <w:pStyle w:val="TableCell0-2Break"/>
              <w:rPr>
                <w:lang w:eastAsia="en-US"/>
              </w:rPr>
            </w:pPr>
            <w:r w:rsidRPr="00E77AF9">
              <w:rPr>
                <w:lang w:eastAsia="en-US"/>
              </w:rPr>
              <w:t>0:40:00</w:t>
            </w:r>
          </w:p>
        </w:tc>
        <w:tc>
          <w:tcPr>
            <w:tcW w:w="3005" w:type="dxa"/>
            <w:shd w:val="clear" w:color="auto" w:fill="auto"/>
            <w:noWrap/>
          </w:tcPr>
          <w:p w14:paraId="3FCB6F56" w14:textId="77777777" w:rsidR="00352167" w:rsidRPr="00E77AF9" w:rsidRDefault="00352167" w:rsidP="00CD0D9F">
            <w:pPr>
              <w:pStyle w:val="TableCell0-2Break"/>
              <w:rPr>
                <w:lang w:eastAsia="en-US"/>
              </w:rPr>
            </w:pPr>
            <w:r w:rsidRPr="00E77AF9">
              <w:rPr>
                <w:lang w:eastAsia="en-US"/>
              </w:rPr>
              <w:t>1 MY, 1 MO</w:t>
            </w:r>
          </w:p>
        </w:tc>
      </w:tr>
      <w:tr w:rsidR="00352167" w:rsidRPr="00E77AF9" w14:paraId="3D8944F5" w14:textId="77777777" w:rsidTr="00352167">
        <w:tc>
          <w:tcPr>
            <w:tcW w:w="1956" w:type="dxa"/>
            <w:shd w:val="clear" w:color="auto" w:fill="auto"/>
            <w:noWrap/>
            <w:hideMark/>
          </w:tcPr>
          <w:p w14:paraId="5E7543AE" w14:textId="77777777" w:rsidR="00352167" w:rsidRPr="00E77AF9" w:rsidRDefault="00352167" w:rsidP="00CD0D9F">
            <w:pPr>
              <w:pStyle w:val="TableCell0-0"/>
              <w:rPr>
                <w:lang w:eastAsia="en-US"/>
              </w:rPr>
            </w:pPr>
            <w:r w:rsidRPr="00E77AF9">
              <w:rPr>
                <w:lang w:eastAsia="en-US"/>
              </w:rPr>
              <w:t>080917-002-Cv</w:t>
            </w:r>
          </w:p>
        </w:tc>
        <w:tc>
          <w:tcPr>
            <w:tcW w:w="1786" w:type="dxa"/>
            <w:shd w:val="clear" w:color="auto" w:fill="auto"/>
            <w:noWrap/>
            <w:hideMark/>
          </w:tcPr>
          <w:p w14:paraId="53B2437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8D2796D" w14:textId="77777777" w:rsidR="00352167" w:rsidRPr="00E77AF9" w:rsidRDefault="00352167" w:rsidP="00CD0D9F">
            <w:pPr>
              <w:pStyle w:val="TableCell0-0"/>
              <w:rPr>
                <w:lang w:eastAsia="en-US"/>
              </w:rPr>
            </w:pPr>
            <w:r w:rsidRPr="00E77AF9">
              <w:rPr>
                <w:lang w:eastAsia="en-US"/>
              </w:rPr>
              <w:t>Organizing a youth event got interrupted</w:t>
            </w:r>
          </w:p>
        </w:tc>
      </w:tr>
      <w:tr w:rsidR="00352167" w:rsidRPr="00E77AF9" w14:paraId="10ED8C7C" w14:textId="77777777" w:rsidTr="00352167">
        <w:tc>
          <w:tcPr>
            <w:tcW w:w="1956" w:type="dxa"/>
            <w:shd w:val="clear" w:color="auto" w:fill="auto"/>
            <w:noWrap/>
          </w:tcPr>
          <w:p w14:paraId="5627364E" w14:textId="77777777" w:rsidR="00352167" w:rsidRPr="00E77AF9" w:rsidRDefault="00352167" w:rsidP="00CD0D9F">
            <w:pPr>
              <w:pStyle w:val="TableCell0-2Break"/>
              <w:rPr>
                <w:lang w:eastAsia="en-US"/>
              </w:rPr>
            </w:pPr>
          </w:p>
        </w:tc>
        <w:tc>
          <w:tcPr>
            <w:tcW w:w="1786" w:type="dxa"/>
            <w:shd w:val="clear" w:color="auto" w:fill="auto"/>
            <w:noWrap/>
          </w:tcPr>
          <w:p w14:paraId="395B3D3B" w14:textId="77777777" w:rsidR="00352167" w:rsidRPr="00E77AF9" w:rsidRDefault="00352167" w:rsidP="00CD0D9F">
            <w:pPr>
              <w:pStyle w:val="TableCell0-2Break"/>
              <w:rPr>
                <w:lang w:eastAsia="en-US"/>
              </w:rPr>
            </w:pPr>
            <w:r w:rsidRPr="00E77AF9">
              <w:rPr>
                <w:lang w:eastAsia="en-US"/>
              </w:rPr>
              <w:t>1:25:00</w:t>
            </w:r>
          </w:p>
        </w:tc>
        <w:tc>
          <w:tcPr>
            <w:tcW w:w="3005" w:type="dxa"/>
            <w:shd w:val="clear" w:color="auto" w:fill="auto"/>
            <w:noWrap/>
          </w:tcPr>
          <w:p w14:paraId="7C48D3AD" w14:textId="77777777" w:rsidR="00352167" w:rsidRPr="00E77AF9" w:rsidRDefault="00352167" w:rsidP="00CD0D9F">
            <w:pPr>
              <w:pStyle w:val="TableCell0-2Break"/>
              <w:rPr>
                <w:lang w:eastAsia="en-US"/>
              </w:rPr>
            </w:pPr>
            <w:r w:rsidRPr="00E77AF9">
              <w:rPr>
                <w:lang w:eastAsia="en-US"/>
              </w:rPr>
              <w:t>1 MO, 1 MY, 1 FO</w:t>
            </w:r>
          </w:p>
        </w:tc>
      </w:tr>
      <w:tr w:rsidR="00352167" w:rsidRPr="00E77AF9" w14:paraId="321F1073" w14:textId="77777777" w:rsidTr="00352167">
        <w:tc>
          <w:tcPr>
            <w:tcW w:w="1956" w:type="dxa"/>
            <w:shd w:val="clear" w:color="auto" w:fill="auto"/>
            <w:noWrap/>
            <w:hideMark/>
          </w:tcPr>
          <w:p w14:paraId="0433359C" w14:textId="77777777" w:rsidR="00352167" w:rsidRPr="00E77AF9" w:rsidRDefault="00352167" w:rsidP="00CD0D9F">
            <w:pPr>
              <w:pStyle w:val="TableCell0-0"/>
              <w:rPr>
                <w:lang w:eastAsia="en-US"/>
              </w:rPr>
            </w:pPr>
            <w:r w:rsidRPr="00E77AF9">
              <w:rPr>
                <w:lang w:eastAsia="en-US"/>
              </w:rPr>
              <w:t>080917-003a-CvEx</w:t>
            </w:r>
          </w:p>
        </w:tc>
        <w:tc>
          <w:tcPr>
            <w:tcW w:w="1786" w:type="dxa"/>
            <w:shd w:val="clear" w:color="auto" w:fill="auto"/>
            <w:noWrap/>
            <w:hideMark/>
          </w:tcPr>
          <w:p w14:paraId="3B9C5CDE"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78A37727" w14:textId="77777777" w:rsidR="00352167" w:rsidRPr="00E77AF9" w:rsidRDefault="00352167" w:rsidP="00CD0D9F">
            <w:pPr>
              <w:pStyle w:val="TableCell0-0"/>
              <w:rPr>
                <w:lang w:eastAsia="en-US"/>
              </w:rPr>
            </w:pPr>
            <w:r w:rsidRPr="00E77AF9">
              <w:rPr>
                <w:lang w:eastAsia="en-US"/>
              </w:rPr>
              <w:t>Asking for a leave of absence 1</w:t>
            </w:r>
          </w:p>
        </w:tc>
      </w:tr>
      <w:tr w:rsidR="00352167" w:rsidRPr="00E77AF9" w14:paraId="0D63489C" w14:textId="77777777" w:rsidTr="00352167">
        <w:tc>
          <w:tcPr>
            <w:tcW w:w="1956" w:type="dxa"/>
            <w:shd w:val="clear" w:color="auto" w:fill="auto"/>
            <w:noWrap/>
          </w:tcPr>
          <w:p w14:paraId="6CC6DA3A" w14:textId="77777777" w:rsidR="00352167" w:rsidRPr="00E77AF9" w:rsidRDefault="00352167" w:rsidP="00CD0D9F">
            <w:pPr>
              <w:pStyle w:val="TableCell0-2Break"/>
              <w:rPr>
                <w:lang w:eastAsia="en-US"/>
              </w:rPr>
            </w:pPr>
          </w:p>
        </w:tc>
        <w:tc>
          <w:tcPr>
            <w:tcW w:w="1786" w:type="dxa"/>
            <w:shd w:val="clear" w:color="auto" w:fill="auto"/>
            <w:noWrap/>
          </w:tcPr>
          <w:p w14:paraId="23AEC3BB" w14:textId="77777777" w:rsidR="00352167" w:rsidRPr="00E77AF9" w:rsidRDefault="00352167" w:rsidP="00CD0D9F">
            <w:pPr>
              <w:pStyle w:val="TableCell0-2Break"/>
              <w:rPr>
                <w:lang w:eastAsia="en-US"/>
              </w:rPr>
            </w:pPr>
            <w:r w:rsidRPr="00E77AF9">
              <w:rPr>
                <w:lang w:eastAsia="en-US"/>
              </w:rPr>
              <w:t>2:11:00</w:t>
            </w:r>
          </w:p>
        </w:tc>
        <w:tc>
          <w:tcPr>
            <w:tcW w:w="3005" w:type="dxa"/>
            <w:shd w:val="clear" w:color="auto" w:fill="auto"/>
            <w:noWrap/>
          </w:tcPr>
          <w:p w14:paraId="02979CB4" w14:textId="77777777" w:rsidR="00352167" w:rsidRPr="00E77AF9" w:rsidRDefault="00352167" w:rsidP="00CD0D9F">
            <w:pPr>
              <w:pStyle w:val="TableCell0-2Break"/>
              <w:rPr>
                <w:lang w:eastAsia="en-US"/>
              </w:rPr>
            </w:pPr>
            <w:r w:rsidRPr="00E77AF9">
              <w:rPr>
                <w:lang w:eastAsia="en-US"/>
              </w:rPr>
              <w:t>1 MC, 2 FY, 1 FO</w:t>
            </w:r>
          </w:p>
        </w:tc>
      </w:tr>
      <w:tr w:rsidR="00352167" w:rsidRPr="00E77AF9" w14:paraId="020B9B4E" w14:textId="77777777" w:rsidTr="00352167">
        <w:tc>
          <w:tcPr>
            <w:tcW w:w="1956" w:type="dxa"/>
            <w:shd w:val="clear" w:color="auto" w:fill="auto"/>
            <w:noWrap/>
            <w:hideMark/>
          </w:tcPr>
          <w:p w14:paraId="34E54A63" w14:textId="77777777" w:rsidR="00352167" w:rsidRPr="00E77AF9" w:rsidRDefault="00352167" w:rsidP="00CD0D9F">
            <w:pPr>
              <w:pStyle w:val="TableCell0-0"/>
              <w:rPr>
                <w:lang w:eastAsia="en-US"/>
              </w:rPr>
            </w:pPr>
            <w:r w:rsidRPr="00E77AF9">
              <w:rPr>
                <w:lang w:eastAsia="en-US"/>
              </w:rPr>
              <w:t>080917-003b-CvEx</w:t>
            </w:r>
          </w:p>
        </w:tc>
        <w:tc>
          <w:tcPr>
            <w:tcW w:w="1786" w:type="dxa"/>
            <w:shd w:val="clear" w:color="auto" w:fill="auto"/>
            <w:noWrap/>
            <w:hideMark/>
          </w:tcPr>
          <w:p w14:paraId="5B638DE8"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1547E43C" w14:textId="77777777" w:rsidR="00352167" w:rsidRPr="00E77AF9" w:rsidRDefault="00352167" w:rsidP="00CD0D9F">
            <w:pPr>
              <w:pStyle w:val="TableCell0-0"/>
              <w:rPr>
                <w:lang w:eastAsia="en-US"/>
              </w:rPr>
            </w:pPr>
            <w:r w:rsidRPr="00E77AF9">
              <w:rPr>
                <w:lang w:eastAsia="en-US"/>
              </w:rPr>
              <w:t>Asking for a leave of absence 2</w:t>
            </w:r>
          </w:p>
        </w:tc>
      </w:tr>
      <w:tr w:rsidR="00352167" w:rsidRPr="00E77AF9" w14:paraId="6A4515A0" w14:textId="77777777" w:rsidTr="00352167">
        <w:tc>
          <w:tcPr>
            <w:tcW w:w="1956" w:type="dxa"/>
            <w:shd w:val="clear" w:color="auto" w:fill="auto"/>
            <w:noWrap/>
          </w:tcPr>
          <w:p w14:paraId="1251BA15" w14:textId="77777777" w:rsidR="00352167" w:rsidRPr="00E77AF9" w:rsidRDefault="00352167" w:rsidP="00CD0D9F">
            <w:pPr>
              <w:pStyle w:val="TableCell0-2Break"/>
              <w:rPr>
                <w:lang w:eastAsia="en-US"/>
              </w:rPr>
            </w:pPr>
          </w:p>
        </w:tc>
        <w:tc>
          <w:tcPr>
            <w:tcW w:w="1786" w:type="dxa"/>
            <w:shd w:val="clear" w:color="auto" w:fill="auto"/>
            <w:noWrap/>
          </w:tcPr>
          <w:p w14:paraId="645C7AB1" w14:textId="77777777" w:rsidR="00352167" w:rsidRPr="00E77AF9" w:rsidRDefault="00352167" w:rsidP="00CD0D9F">
            <w:pPr>
              <w:pStyle w:val="TableCell0-2Break"/>
              <w:rPr>
                <w:lang w:eastAsia="en-US"/>
              </w:rPr>
            </w:pPr>
            <w:r w:rsidRPr="00E77AF9">
              <w:rPr>
                <w:lang w:eastAsia="en-US"/>
              </w:rPr>
              <w:t>2:27:00</w:t>
            </w:r>
          </w:p>
        </w:tc>
        <w:tc>
          <w:tcPr>
            <w:tcW w:w="3005" w:type="dxa"/>
            <w:shd w:val="clear" w:color="auto" w:fill="auto"/>
            <w:noWrap/>
          </w:tcPr>
          <w:p w14:paraId="4ADBB895" w14:textId="77777777" w:rsidR="00352167" w:rsidRPr="00E77AF9" w:rsidRDefault="00352167" w:rsidP="00CD0D9F">
            <w:pPr>
              <w:pStyle w:val="TableCell0-2Break"/>
              <w:rPr>
                <w:lang w:eastAsia="en-US"/>
              </w:rPr>
            </w:pPr>
            <w:r w:rsidRPr="00E77AF9">
              <w:rPr>
                <w:lang w:eastAsia="en-US"/>
              </w:rPr>
              <w:t>1 MC, 2 FY, 1 FO</w:t>
            </w:r>
          </w:p>
        </w:tc>
      </w:tr>
      <w:tr w:rsidR="00352167" w:rsidRPr="00E77AF9" w14:paraId="0C6A8A08" w14:textId="77777777" w:rsidTr="00352167">
        <w:tc>
          <w:tcPr>
            <w:tcW w:w="1956" w:type="dxa"/>
            <w:shd w:val="clear" w:color="auto" w:fill="auto"/>
            <w:noWrap/>
            <w:hideMark/>
          </w:tcPr>
          <w:p w14:paraId="775B91BC" w14:textId="77777777" w:rsidR="00352167" w:rsidRPr="00E77AF9" w:rsidRDefault="00352167" w:rsidP="00CD0D9F">
            <w:pPr>
              <w:pStyle w:val="TableCell0-0"/>
              <w:rPr>
                <w:lang w:eastAsia="en-US"/>
              </w:rPr>
            </w:pPr>
            <w:r w:rsidRPr="00E77AF9">
              <w:rPr>
                <w:lang w:eastAsia="en-US"/>
              </w:rPr>
              <w:t>080917-004-CvHt</w:t>
            </w:r>
          </w:p>
        </w:tc>
        <w:tc>
          <w:tcPr>
            <w:tcW w:w="1786" w:type="dxa"/>
            <w:shd w:val="clear" w:color="auto" w:fill="auto"/>
            <w:noWrap/>
            <w:hideMark/>
          </w:tcPr>
          <w:p w14:paraId="0EF2C7BF" w14:textId="77777777" w:rsidR="00352167" w:rsidRPr="00E77AF9" w:rsidRDefault="00352167" w:rsidP="00CD0D9F">
            <w:pPr>
              <w:pStyle w:val="TableCell0-0"/>
              <w:rPr>
                <w:lang w:eastAsia="en-US"/>
              </w:rPr>
            </w:pPr>
            <w:r w:rsidRPr="00E77AF9">
              <w:rPr>
                <w:lang w:eastAsia="en-US"/>
              </w:rPr>
              <w:t>CvSp_Hort</w:t>
            </w:r>
          </w:p>
        </w:tc>
        <w:tc>
          <w:tcPr>
            <w:tcW w:w="3005" w:type="dxa"/>
            <w:shd w:val="clear" w:color="auto" w:fill="auto"/>
            <w:noWrap/>
          </w:tcPr>
          <w:p w14:paraId="12E593FA" w14:textId="77777777" w:rsidR="00352167" w:rsidRPr="00E77AF9" w:rsidRDefault="00352167" w:rsidP="00CD0D9F">
            <w:pPr>
              <w:pStyle w:val="TableCell0-0"/>
              <w:rPr>
                <w:lang w:eastAsia="en-US"/>
              </w:rPr>
            </w:pPr>
            <w:r w:rsidRPr="00E77AF9">
              <w:rPr>
                <w:lang w:eastAsia="en-US"/>
              </w:rPr>
              <w:t>Don</w:t>
            </w:r>
            <w:r>
              <w:rPr>
                <w:lang w:eastAsia="en-US"/>
              </w:rPr>
              <w:t>’</w:t>
            </w:r>
            <w:r w:rsidRPr="00E77AF9">
              <w:rPr>
                <w:lang w:eastAsia="en-US"/>
              </w:rPr>
              <w:t>t get dirty!</w:t>
            </w:r>
          </w:p>
        </w:tc>
      </w:tr>
      <w:tr w:rsidR="00352167" w:rsidRPr="00E77AF9" w14:paraId="1058E6F5" w14:textId="77777777" w:rsidTr="00352167">
        <w:tc>
          <w:tcPr>
            <w:tcW w:w="1956" w:type="dxa"/>
            <w:shd w:val="clear" w:color="auto" w:fill="auto"/>
            <w:noWrap/>
          </w:tcPr>
          <w:p w14:paraId="6E3E0ED3" w14:textId="77777777" w:rsidR="00352167" w:rsidRPr="00E77AF9" w:rsidRDefault="00352167" w:rsidP="00CD0D9F">
            <w:pPr>
              <w:pStyle w:val="TableCell0-2Break"/>
              <w:rPr>
                <w:lang w:eastAsia="en-US"/>
              </w:rPr>
            </w:pPr>
          </w:p>
        </w:tc>
        <w:tc>
          <w:tcPr>
            <w:tcW w:w="1786" w:type="dxa"/>
            <w:shd w:val="clear" w:color="auto" w:fill="auto"/>
            <w:noWrap/>
          </w:tcPr>
          <w:p w14:paraId="5DCB9E26" w14:textId="77777777" w:rsidR="00352167" w:rsidRPr="00E77AF9" w:rsidRDefault="00352167" w:rsidP="00CD0D9F">
            <w:pPr>
              <w:pStyle w:val="TableCell0-2Break"/>
              <w:rPr>
                <w:lang w:eastAsia="en-US"/>
              </w:rPr>
            </w:pPr>
            <w:r w:rsidRPr="00E77AF9">
              <w:rPr>
                <w:lang w:eastAsia="en-US"/>
              </w:rPr>
              <w:t>0:10:00</w:t>
            </w:r>
          </w:p>
        </w:tc>
        <w:tc>
          <w:tcPr>
            <w:tcW w:w="3005" w:type="dxa"/>
            <w:shd w:val="clear" w:color="auto" w:fill="auto"/>
            <w:noWrap/>
          </w:tcPr>
          <w:p w14:paraId="677F0E6A" w14:textId="77777777" w:rsidR="00352167" w:rsidRPr="00E77AF9" w:rsidRDefault="00352167" w:rsidP="00CD0D9F">
            <w:pPr>
              <w:pStyle w:val="TableCell0-2Break"/>
              <w:rPr>
                <w:lang w:eastAsia="en-US"/>
              </w:rPr>
            </w:pPr>
            <w:r w:rsidRPr="00E77AF9">
              <w:rPr>
                <w:lang w:eastAsia="en-US"/>
              </w:rPr>
              <w:t>2 MC, 1 FO</w:t>
            </w:r>
          </w:p>
        </w:tc>
      </w:tr>
      <w:tr w:rsidR="00352167" w:rsidRPr="00E77AF9" w14:paraId="23E132D5" w14:textId="77777777" w:rsidTr="00352167">
        <w:tc>
          <w:tcPr>
            <w:tcW w:w="1956" w:type="dxa"/>
            <w:shd w:val="clear" w:color="auto" w:fill="auto"/>
            <w:noWrap/>
            <w:hideMark/>
          </w:tcPr>
          <w:p w14:paraId="3DA0EE71" w14:textId="77777777" w:rsidR="00352167" w:rsidRPr="00E77AF9" w:rsidRDefault="00352167" w:rsidP="00CD0D9F">
            <w:pPr>
              <w:pStyle w:val="TableCell0-0"/>
              <w:rPr>
                <w:lang w:eastAsia="en-US"/>
              </w:rPr>
            </w:pPr>
            <w:r w:rsidRPr="00E77AF9">
              <w:rPr>
                <w:lang w:eastAsia="en-US"/>
              </w:rPr>
              <w:t>080917-005-Cv</w:t>
            </w:r>
          </w:p>
        </w:tc>
        <w:tc>
          <w:tcPr>
            <w:tcW w:w="1786" w:type="dxa"/>
            <w:shd w:val="clear" w:color="auto" w:fill="auto"/>
            <w:noWrap/>
            <w:hideMark/>
          </w:tcPr>
          <w:p w14:paraId="61E829AF"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294071A" w14:textId="77777777" w:rsidR="00352167" w:rsidRPr="00E77AF9" w:rsidRDefault="00352167" w:rsidP="00CD0D9F">
            <w:pPr>
              <w:pStyle w:val="TableCell0-0"/>
              <w:rPr>
                <w:lang w:eastAsia="en-US"/>
              </w:rPr>
            </w:pPr>
            <w:r w:rsidRPr="00E77AF9">
              <w:rPr>
                <w:lang w:eastAsia="en-US"/>
              </w:rPr>
              <w:t>What is this?</w:t>
            </w:r>
          </w:p>
        </w:tc>
      </w:tr>
      <w:tr w:rsidR="00352167" w:rsidRPr="00E77AF9" w14:paraId="3B1E00CD" w14:textId="77777777" w:rsidTr="00352167">
        <w:tc>
          <w:tcPr>
            <w:tcW w:w="1956" w:type="dxa"/>
            <w:shd w:val="clear" w:color="auto" w:fill="auto"/>
            <w:noWrap/>
          </w:tcPr>
          <w:p w14:paraId="1167ECAC" w14:textId="77777777" w:rsidR="00352167" w:rsidRPr="00E77AF9" w:rsidRDefault="00352167" w:rsidP="00CD0D9F">
            <w:pPr>
              <w:pStyle w:val="TableCell0-2Break"/>
              <w:rPr>
                <w:lang w:eastAsia="en-US"/>
              </w:rPr>
            </w:pPr>
          </w:p>
        </w:tc>
        <w:tc>
          <w:tcPr>
            <w:tcW w:w="1786" w:type="dxa"/>
            <w:shd w:val="clear" w:color="auto" w:fill="auto"/>
            <w:noWrap/>
          </w:tcPr>
          <w:p w14:paraId="5AEF4D69" w14:textId="77777777" w:rsidR="00352167" w:rsidRPr="00E77AF9" w:rsidRDefault="00352167" w:rsidP="00CD0D9F">
            <w:pPr>
              <w:pStyle w:val="TableCell0-2Break"/>
              <w:rPr>
                <w:lang w:eastAsia="en-US"/>
              </w:rPr>
            </w:pPr>
            <w:r w:rsidRPr="00E77AF9">
              <w:rPr>
                <w:lang w:eastAsia="en-US"/>
              </w:rPr>
              <w:t>0:02:00</w:t>
            </w:r>
          </w:p>
        </w:tc>
        <w:tc>
          <w:tcPr>
            <w:tcW w:w="3005" w:type="dxa"/>
            <w:shd w:val="clear" w:color="auto" w:fill="auto"/>
            <w:noWrap/>
          </w:tcPr>
          <w:p w14:paraId="2979A790" w14:textId="77777777" w:rsidR="00352167" w:rsidRPr="00E77AF9" w:rsidRDefault="00352167" w:rsidP="00CD0D9F">
            <w:pPr>
              <w:pStyle w:val="TableCell0-2Break"/>
              <w:rPr>
                <w:lang w:eastAsia="en-US"/>
              </w:rPr>
            </w:pPr>
            <w:r w:rsidRPr="00E77AF9">
              <w:rPr>
                <w:lang w:eastAsia="en-US"/>
              </w:rPr>
              <w:t>1 MC</w:t>
            </w:r>
          </w:p>
        </w:tc>
      </w:tr>
      <w:tr w:rsidR="00352167" w:rsidRPr="00E77AF9" w14:paraId="76341D9D" w14:textId="77777777" w:rsidTr="00352167">
        <w:tc>
          <w:tcPr>
            <w:tcW w:w="1956" w:type="dxa"/>
            <w:shd w:val="clear" w:color="auto" w:fill="auto"/>
            <w:noWrap/>
            <w:hideMark/>
          </w:tcPr>
          <w:p w14:paraId="091188E0" w14:textId="77777777" w:rsidR="00352167" w:rsidRPr="00E77AF9" w:rsidRDefault="00352167" w:rsidP="00CD0D9F">
            <w:pPr>
              <w:pStyle w:val="TableCell0-0"/>
              <w:rPr>
                <w:lang w:eastAsia="en-US"/>
              </w:rPr>
            </w:pPr>
            <w:r w:rsidRPr="00E77AF9">
              <w:rPr>
                <w:lang w:eastAsia="en-US"/>
              </w:rPr>
              <w:t>080917-006-CvHt</w:t>
            </w:r>
          </w:p>
        </w:tc>
        <w:tc>
          <w:tcPr>
            <w:tcW w:w="1786" w:type="dxa"/>
            <w:shd w:val="clear" w:color="auto" w:fill="auto"/>
            <w:noWrap/>
            <w:hideMark/>
          </w:tcPr>
          <w:p w14:paraId="00BCA909" w14:textId="77777777" w:rsidR="00352167" w:rsidRPr="00E77AF9" w:rsidRDefault="00352167" w:rsidP="00CD0D9F">
            <w:pPr>
              <w:pStyle w:val="TableCell0-0"/>
              <w:rPr>
                <w:lang w:eastAsia="en-US"/>
              </w:rPr>
            </w:pPr>
            <w:r w:rsidRPr="00E77AF9">
              <w:rPr>
                <w:lang w:eastAsia="en-US"/>
              </w:rPr>
              <w:t>CvSp_Hort</w:t>
            </w:r>
          </w:p>
        </w:tc>
        <w:tc>
          <w:tcPr>
            <w:tcW w:w="3005" w:type="dxa"/>
            <w:shd w:val="clear" w:color="auto" w:fill="auto"/>
            <w:noWrap/>
          </w:tcPr>
          <w:p w14:paraId="60AD5F76" w14:textId="77777777" w:rsidR="00352167" w:rsidRPr="00E77AF9" w:rsidRDefault="00352167" w:rsidP="00CD0D9F">
            <w:pPr>
              <w:pStyle w:val="TableCell0-0"/>
              <w:rPr>
                <w:lang w:eastAsia="en-US"/>
              </w:rPr>
            </w:pPr>
            <w:r w:rsidRPr="00E77AF9">
              <w:rPr>
                <w:lang w:eastAsia="en-US"/>
              </w:rPr>
              <w:t>Bathe in the ocean!</w:t>
            </w:r>
          </w:p>
        </w:tc>
      </w:tr>
      <w:tr w:rsidR="00352167" w:rsidRPr="00E77AF9" w14:paraId="5FF98476" w14:textId="77777777" w:rsidTr="00352167">
        <w:tc>
          <w:tcPr>
            <w:tcW w:w="1956" w:type="dxa"/>
            <w:shd w:val="clear" w:color="auto" w:fill="auto"/>
            <w:noWrap/>
          </w:tcPr>
          <w:p w14:paraId="4860FCFB" w14:textId="77777777" w:rsidR="00352167" w:rsidRPr="00E77AF9" w:rsidRDefault="00352167" w:rsidP="00CD0D9F">
            <w:pPr>
              <w:pStyle w:val="TableCell0-2Break"/>
              <w:rPr>
                <w:lang w:eastAsia="en-US"/>
              </w:rPr>
            </w:pPr>
          </w:p>
        </w:tc>
        <w:tc>
          <w:tcPr>
            <w:tcW w:w="1786" w:type="dxa"/>
            <w:shd w:val="clear" w:color="auto" w:fill="auto"/>
            <w:noWrap/>
          </w:tcPr>
          <w:p w14:paraId="4BD60738" w14:textId="77777777" w:rsidR="00352167" w:rsidRPr="00E77AF9" w:rsidRDefault="00352167" w:rsidP="00CD0D9F">
            <w:pPr>
              <w:pStyle w:val="TableCell0-2Break"/>
              <w:rPr>
                <w:lang w:eastAsia="en-US"/>
              </w:rPr>
            </w:pPr>
            <w:r w:rsidRPr="00E77AF9">
              <w:rPr>
                <w:lang w:eastAsia="en-US"/>
              </w:rPr>
              <w:t>1:00:00</w:t>
            </w:r>
          </w:p>
        </w:tc>
        <w:tc>
          <w:tcPr>
            <w:tcW w:w="3005" w:type="dxa"/>
            <w:shd w:val="clear" w:color="auto" w:fill="auto"/>
            <w:noWrap/>
          </w:tcPr>
          <w:p w14:paraId="6CDFC79B" w14:textId="77777777" w:rsidR="00352167" w:rsidRPr="00E77AF9" w:rsidRDefault="00352167" w:rsidP="00CD0D9F">
            <w:pPr>
              <w:pStyle w:val="TableCell0-2Break"/>
              <w:rPr>
                <w:lang w:eastAsia="en-US"/>
              </w:rPr>
            </w:pPr>
            <w:r w:rsidRPr="00E77AF9">
              <w:rPr>
                <w:lang w:eastAsia="en-US"/>
              </w:rPr>
              <w:t>3 MC, 2 FO</w:t>
            </w:r>
          </w:p>
        </w:tc>
      </w:tr>
      <w:tr w:rsidR="00352167" w:rsidRPr="00E77AF9" w14:paraId="4022A3AE" w14:textId="77777777" w:rsidTr="00352167">
        <w:tc>
          <w:tcPr>
            <w:tcW w:w="1956" w:type="dxa"/>
            <w:shd w:val="clear" w:color="auto" w:fill="auto"/>
            <w:noWrap/>
            <w:hideMark/>
          </w:tcPr>
          <w:p w14:paraId="025B8627" w14:textId="77777777" w:rsidR="00352167" w:rsidRPr="00E77AF9" w:rsidRDefault="00352167" w:rsidP="00CD0D9F">
            <w:pPr>
              <w:pStyle w:val="TableCell0-0"/>
              <w:rPr>
                <w:lang w:eastAsia="en-US"/>
              </w:rPr>
            </w:pPr>
            <w:r w:rsidRPr="00E77AF9">
              <w:rPr>
                <w:lang w:eastAsia="en-US"/>
              </w:rPr>
              <w:t>080917-007-CvHt</w:t>
            </w:r>
          </w:p>
        </w:tc>
        <w:tc>
          <w:tcPr>
            <w:tcW w:w="1786" w:type="dxa"/>
            <w:shd w:val="clear" w:color="auto" w:fill="auto"/>
            <w:noWrap/>
            <w:hideMark/>
          </w:tcPr>
          <w:p w14:paraId="0C362D22" w14:textId="77777777" w:rsidR="00352167" w:rsidRPr="00E77AF9" w:rsidRDefault="00352167" w:rsidP="00CD0D9F">
            <w:pPr>
              <w:pStyle w:val="TableCell0-0"/>
              <w:rPr>
                <w:lang w:eastAsia="en-US"/>
              </w:rPr>
            </w:pPr>
            <w:r w:rsidRPr="00E77AF9">
              <w:rPr>
                <w:lang w:eastAsia="en-US"/>
              </w:rPr>
              <w:t>CvSp_Hort</w:t>
            </w:r>
          </w:p>
        </w:tc>
        <w:tc>
          <w:tcPr>
            <w:tcW w:w="3005" w:type="dxa"/>
            <w:shd w:val="clear" w:color="auto" w:fill="auto"/>
            <w:noWrap/>
          </w:tcPr>
          <w:p w14:paraId="156E3637" w14:textId="77777777" w:rsidR="00352167" w:rsidRPr="00E77AF9" w:rsidRDefault="00352167" w:rsidP="00CD0D9F">
            <w:pPr>
              <w:pStyle w:val="TableCell0-0"/>
              <w:rPr>
                <w:lang w:eastAsia="en-US"/>
              </w:rPr>
            </w:pPr>
            <w:r w:rsidRPr="00E77AF9">
              <w:rPr>
                <w:lang w:eastAsia="en-US"/>
              </w:rPr>
              <w:t>Get a Malaria blood test!</w:t>
            </w:r>
          </w:p>
        </w:tc>
      </w:tr>
      <w:tr w:rsidR="00352167" w:rsidRPr="00E77AF9" w14:paraId="29BF49E6" w14:textId="77777777" w:rsidTr="00352167">
        <w:tc>
          <w:tcPr>
            <w:tcW w:w="1956" w:type="dxa"/>
            <w:shd w:val="clear" w:color="auto" w:fill="auto"/>
            <w:noWrap/>
          </w:tcPr>
          <w:p w14:paraId="0BEE0E49" w14:textId="77777777" w:rsidR="00352167" w:rsidRPr="00E77AF9" w:rsidRDefault="00352167" w:rsidP="00CD0D9F">
            <w:pPr>
              <w:pStyle w:val="TableCell0-2Break"/>
              <w:rPr>
                <w:lang w:eastAsia="en-US"/>
              </w:rPr>
            </w:pPr>
          </w:p>
        </w:tc>
        <w:tc>
          <w:tcPr>
            <w:tcW w:w="1786" w:type="dxa"/>
            <w:shd w:val="clear" w:color="auto" w:fill="auto"/>
            <w:noWrap/>
          </w:tcPr>
          <w:p w14:paraId="46A6CE00" w14:textId="77777777" w:rsidR="00352167" w:rsidRPr="00E77AF9" w:rsidRDefault="00352167" w:rsidP="00CD0D9F">
            <w:pPr>
              <w:pStyle w:val="TableCell0-2Break"/>
              <w:rPr>
                <w:lang w:eastAsia="en-US"/>
              </w:rPr>
            </w:pPr>
            <w:r w:rsidRPr="00E77AF9">
              <w:rPr>
                <w:lang w:eastAsia="en-US"/>
              </w:rPr>
              <w:t>1:05:00</w:t>
            </w:r>
          </w:p>
        </w:tc>
        <w:tc>
          <w:tcPr>
            <w:tcW w:w="3005" w:type="dxa"/>
            <w:shd w:val="clear" w:color="auto" w:fill="auto"/>
            <w:noWrap/>
          </w:tcPr>
          <w:p w14:paraId="0839BAC8" w14:textId="77777777" w:rsidR="00352167" w:rsidRPr="00E77AF9" w:rsidRDefault="00352167" w:rsidP="00CD0D9F">
            <w:pPr>
              <w:pStyle w:val="TableCell0-2Break"/>
              <w:rPr>
                <w:lang w:eastAsia="en-US"/>
              </w:rPr>
            </w:pPr>
            <w:r w:rsidRPr="00E77AF9">
              <w:rPr>
                <w:lang w:eastAsia="en-US"/>
              </w:rPr>
              <w:t>1 MY, 1 FO</w:t>
            </w:r>
          </w:p>
        </w:tc>
      </w:tr>
      <w:tr w:rsidR="00352167" w:rsidRPr="00E77AF9" w14:paraId="3D59CB77" w14:textId="77777777" w:rsidTr="00352167">
        <w:tc>
          <w:tcPr>
            <w:tcW w:w="1956" w:type="dxa"/>
            <w:shd w:val="clear" w:color="auto" w:fill="auto"/>
            <w:noWrap/>
            <w:hideMark/>
          </w:tcPr>
          <w:p w14:paraId="2A82BBB9" w14:textId="77777777" w:rsidR="00352167" w:rsidRPr="00E77AF9" w:rsidRDefault="00352167" w:rsidP="00CD0D9F">
            <w:pPr>
              <w:pStyle w:val="TableCell0-0"/>
              <w:rPr>
                <w:lang w:eastAsia="en-US"/>
              </w:rPr>
            </w:pPr>
            <w:r w:rsidRPr="00E77AF9">
              <w:rPr>
                <w:lang w:eastAsia="en-US"/>
              </w:rPr>
              <w:t>080917-008-NP</w:t>
            </w:r>
          </w:p>
        </w:tc>
        <w:tc>
          <w:tcPr>
            <w:tcW w:w="1786" w:type="dxa"/>
            <w:shd w:val="clear" w:color="auto" w:fill="auto"/>
            <w:noWrap/>
            <w:hideMark/>
          </w:tcPr>
          <w:p w14:paraId="74686066" w14:textId="77777777" w:rsidR="00352167" w:rsidRPr="00E77AF9" w:rsidRDefault="00352167" w:rsidP="00CD0D9F">
            <w:pPr>
              <w:pStyle w:val="TableCell0-0"/>
              <w:rPr>
                <w:lang w:eastAsia="en-US"/>
              </w:rPr>
            </w:pPr>
            <w:r w:rsidRPr="00E77AF9">
              <w:rPr>
                <w:lang w:eastAsia="en-US"/>
              </w:rPr>
              <w:t>Elicit_NarrP</w:t>
            </w:r>
          </w:p>
        </w:tc>
        <w:tc>
          <w:tcPr>
            <w:tcW w:w="3005" w:type="dxa"/>
            <w:shd w:val="clear" w:color="auto" w:fill="auto"/>
            <w:noWrap/>
          </w:tcPr>
          <w:p w14:paraId="63473219" w14:textId="77777777" w:rsidR="00352167" w:rsidRPr="00E77AF9" w:rsidRDefault="00352167" w:rsidP="00CD0D9F">
            <w:pPr>
              <w:pStyle w:val="TableCell0-0"/>
              <w:rPr>
                <w:lang w:eastAsia="en-US"/>
              </w:rPr>
            </w:pPr>
            <w:r w:rsidRPr="00E77AF9">
              <w:rPr>
                <w:lang w:eastAsia="en-US"/>
              </w:rPr>
              <w:t>Deliverance for Sarmi</w:t>
            </w:r>
          </w:p>
        </w:tc>
      </w:tr>
      <w:tr w:rsidR="00352167" w:rsidRPr="00E77AF9" w14:paraId="3B294D96" w14:textId="77777777" w:rsidTr="00352167">
        <w:tc>
          <w:tcPr>
            <w:tcW w:w="1956" w:type="dxa"/>
            <w:shd w:val="clear" w:color="auto" w:fill="auto"/>
            <w:noWrap/>
          </w:tcPr>
          <w:p w14:paraId="38DF5AAA" w14:textId="77777777" w:rsidR="00352167" w:rsidRPr="00E77AF9" w:rsidRDefault="00352167" w:rsidP="00CD0D9F">
            <w:pPr>
              <w:pStyle w:val="TableCell0-2Break"/>
              <w:rPr>
                <w:lang w:eastAsia="en-US"/>
              </w:rPr>
            </w:pPr>
          </w:p>
        </w:tc>
        <w:tc>
          <w:tcPr>
            <w:tcW w:w="1786" w:type="dxa"/>
            <w:shd w:val="clear" w:color="auto" w:fill="auto"/>
            <w:noWrap/>
          </w:tcPr>
          <w:p w14:paraId="6BA5FBB4" w14:textId="77777777" w:rsidR="00352167" w:rsidRPr="00E77AF9" w:rsidRDefault="00352167" w:rsidP="00CD0D9F">
            <w:pPr>
              <w:pStyle w:val="TableCell0-2Break"/>
              <w:rPr>
                <w:lang w:eastAsia="en-US"/>
              </w:rPr>
            </w:pPr>
            <w:r w:rsidRPr="00E77AF9">
              <w:rPr>
                <w:lang w:eastAsia="en-US"/>
              </w:rPr>
              <w:t>26:00:00</w:t>
            </w:r>
          </w:p>
        </w:tc>
        <w:tc>
          <w:tcPr>
            <w:tcW w:w="3005" w:type="dxa"/>
            <w:shd w:val="clear" w:color="auto" w:fill="auto"/>
            <w:noWrap/>
          </w:tcPr>
          <w:p w14:paraId="59B62153" w14:textId="77777777" w:rsidR="00352167" w:rsidRPr="00E77AF9" w:rsidRDefault="00352167" w:rsidP="00CD0D9F">
            <w:pPr>
              <w:pStyle w:val="TableCell0-2Break"/>
              <w:rPr>
                <w:lang w:eastAsia="en-US"/>
              </w:rPr>
            </w:pPr>
            <w:r w:rsidRPr="00E77AF9">
              <w:rPr>
                <w:lang w:eastAsia="en-US"/>
              </w:rPr>
              <w:t>1 FO</w:t>
            </w:r>
          </w:p>
        </w:tc>
      </w:tr>
      <w:tr w:rsidR="00352167" w:rsidRPr="00E77AF9" w14:paraId="7EA17E88" w14:textId="77777777" w:rsidTr="00352167">
        <w:tc>
          <w:tcPr>
            <w:tcW w:w="1956" w:type="dxa"/>
            <w:shd w:val="clear" w:color="auto" w:fill="auto"/>
            <w:noWrap/>
            <w:hideMark/>
          </w:tcPr>
          <w:p w14:paraId="3A924491" w14:textId="77777777" w:rsidR="00352167" w:rsidRPr="00E77AF9" w:rsidRDefault="00352167" w:rsidP="00CD0D9F">
            <w:pPr>
              <w:pStyle w:val="TableCell0-0"/>
              <w:rPr>
                <w:lang w:eastAsia="en-US"/>
              </w:rPr>
            </w:pPr>
            <w:r w:rsidRPr="00E77AF9">
              <w:rPr>
                <w:lang w:eastAsia="en-US"/>
              </w:rPr>
              <w:t>080917-009-CvEx</w:t>
            </w:r>
          </w:p>
        </w:tc>
        <w:tc>
          <w:tcPr>
            <w:tcW w:w="1786" w:type="dxa"/>
            <w:shd w:val="clear" w:color="auto" w:fill="auto"/>
            <w:noWrap/>
            <w:hideMark/>
          </w:tcPr>
          <w:p w14:paraId="185D36AF"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4B07A067" w14:textId="77777777" w:rsidR="00352167" w:rsidRPr="00E77AF9" w:rsidRDefault="00352167" w:rsidP="00CD0D9F">
            <w:pPr>
              <w:pStyle w:val="TableCell0-0"/>
              <w:rPr>
                <w:lang w:eastAsia="en-US"/>
              </w:rPr>
            </w:pPr>
            <w:r w:rsidRPr="00E77AF9">
              <w:rPr>
                <w:lang w:eastAsia="en-US"/>
              </w:rPr>
              <w:t>Directions to a certain statue and tree</w:t>
            </w:r>
          </w:p>
        </w:tc>
      </w:tr>
      <w:tr w:rsidR="00352167" w:rsidRPr="00E77AF9" w14:paraId="23B08C29" w14:textId="77777777" w:rsidTr="00352167">
        <w:tc>
          <w:tcPr>
            <w:tcW w:w="1956" w:type="dxa"/>
            <w:shd w:val="clear" w:color="auto" w:fill="auto"/>
            <w:noWrap/>
          </w:tcPr>
          <w:p w14:paraId="148035EC" w14:textId="77777777" w:rsidR="00352167" w:rsidRPr="00E77AF9" w:rsidRDefault="00352167" w:rsidP="00CD0D9F">
            <w:pPr>
              <w:pStyle w:val="TableCell0-2Break"/>
              <w:rPr>
                <w:lang w:eastAsia="en-US"/>
              </w:rPr>
            </w:pPr>
          </w:p>
        </w:tc>
        <w:tc>
          <w:tcPr>
            <w:tcW w:w="1786" w:type="dxa"/>
            <w:shd w:val="clear" w:color="auto" w:fill="auto"/>
            <w:noWrap/>
          </w:tcPr>
          <w:p w14:paraId="15A164CC" w14:textId="77777777" w:rsidR="00352167" w:rsidRPr="00E77AF9" w:rsidRDefault="00352167" w:rsidP="00CD0D9F">
            <w:pPr>
              <w:pStyle w:val="TableCell0-2Break"/>
              <w:rPr>
                <w:lang w:eastAsia="en-US"/>
              </w:rPr>
            </w:pPr>
            <w:r w:rsidRPr="00E77AF9">
              <w:rPr>
                <w:lang w:eastAsia="en-US"/>
              </w:rPr>
              <w:t>0:50:00</w:t>
            </w:r>
          </w:p>
        </w:tc>
        <w:tc>
          <w:tcPr>
            <w:tcW w:w="3005" w:type="dxa"/>
            <w:shd w:val="clear" w:color="auto" w:fill="auto"/>
            <w:noWrap/>
          </w:tcPr>
          <w:p w14:paraId="6BA49337" w14:textId="77777777" w:rsidR="00352167" w:rsidRPr="00E77AF9" w:rsidRDefault="00352167" w:rsidP="00CD0D9F">
            <w:pPr>
              <w:pStyle w:val="TableCell0-2Break"/>
              <w:rPr>
                <w:lang w:eastAsia="en-US"/>
              </w:rPr>
            </w:pPr>
            <w:r w:rsidRPr="00E77AF9">
              <w:rPr>
                <w:lang w:eastAsia="en-US"/>
              </w:rPr>
              <w:t>2 MC, 1 FO</w:t>
            </w:r>
          </w:p>
        </w:tc>
      </w:tr>
      <w:tr w:rsidR="00352167" w:rsidRPr="00E77AF9" w14:paraId="58D46607" w14:textId="77777777" w:rsidTr="00352167">
        <w:tc>
          <w:tcPr>
            <w:tcW w:w="1956" w:type="dxa"/>
            <w:shd w:val="clear" w:color="auto" w:fill="auto"/>
            <w:noWrap/>
            <w:hideMark/>
          </w:tcPr>
          <w:p w14:paraId="46FDB904" w14:textId="77777777" w:rsidR="00352167" w:rsidRPr="00E77AF9" w:rsidRDefault="00352167" w:rsidP="00CD0D9F">
            <w:pPr>
              <w:pStyle w:val="TableCell0-0"/>
              <w:rPr>
                <w:lang w:eastAsia="en-US"/>
              </w:rPr>
            </w:pPr>
            <w:r w:rsidRPr="00E77AF9">
              <w:rPr>
                <w:lang w:eastAsia="en-US"/>
              </w:rPr>
              <w:t>080917-010-CvEx</w:t>
            </w:r>
          </w:p>
        </w:tc>
        <w:tc>
          <w:tcPr>
            <w:tcW w:w="1786" w:type="dxa"/>
            <w:shd w:val="clear" w:color="auto" w:fill="auto"/>
            <w:noWrap/>
            <w:hideMark/>
          </w:tcPr>
          <w:p w14:paraId="0EAFAA2B"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041FF3B0" w14:textId="77777777" w:rsidR="00352167" w:rsidRPr="00E77AF9" w:rsidRDefault="00352167" w:rsidP="00CD0D9F">
            <w:pPr>
              <w:pStyle w:val="TableCell0-0"/>
              <w:rPr>
                <w:lang w:eastAsia="en-US"/>
              </w:rPr>
            </w:pPr>
            <w:r w:rsidRPr="00E77AF9">
              <w:rPr>
                <w:lang w:eastAsia="en-US"/>
              </w:rPr>
              <w:t>Raising children well</w:t>
            </w:r>
          </w:p>
        </w:tc>
      </w:tr>
      <w:tr w:rsidR="00352167" w:rsidRPr="00E77AF9" w14:paraId="0BB52B6F" w14:textId="77777777" w:rsidTr="00352167">
        <w:tc>
          <w:tcPr>
            <w:tcW w:w="1956" w:type="dxa"/>
            <w:shd w:val="clear" w:color="auto" w:fill="auto"/>
            <w:noWrap/>
          </w:tcPr>
          <w:p w14:paraId="675AF222" w14:textId="77777777" w:rsidR="00352167" w:rsidRPr="00E77AF9" w:rsidRDefault="00352167" w:rsidP="00CD0D9F">
            <w:pPr>
              <w:pStyle w:val="TableCell0-2Break"/>
              <w:rPr>
                <w:lang w:eastAsia="en-US"/>
              </w:rPr>
            </w:pPr>
          </w:p>
        </w:tc>
        <w:tc>
          <w:tcPr>
            <w:tcW w:w="1786" w:type="dxa"/>
            <w:shd w:val="clear" w:color="auto" w:fill="auto"/>
            <w:noWrap/>
          </w:tcPr>
          <w:p w14:paraId="2707E928" w14:textId="77777777" w:rsidR="00352167" w:rsidRPr="00E77AF9" w:rsidRDefault="00352167" w:rsidP="00CD0D9F">
            <w:pPr>
              <w:pStyle w:val="TableCell0-2Break"/>
              <w:rPr>
                <w:lang w:eastAsia="en-US"/>
              </w:rPr>
            </w:pPr>
            <w:r w:rsidRPr="00E77AF9">
              <w:rPr>
                <w:lang w:eastAsia="en-US"/>
              </w:rPr>
              <w:t>16:00:00</w:t>
            </w:r>
          </w:p>
        </w:tc>
        <w:tc>
          <w:tcPr>
            <w:tcW w:w="3005" w:type="dxa"/>
            <w:shd w:val="clear" w:color="auto" w:fill="auto"/>
            <w:noWrap/>
          </w:tcPr>
          <w:p w14:paraId="75885F19" w14:textId="77777777" w:rsidR="00352167" w:rsidRPr="00E77AF9" w:rsidRDefault="00352167" w:rsidP="00CD0D9F">
            <w:pPr>
              <w:pStyle w:val="TableCell0-2Break"/>
              <w:rPr>
                <w:lang w:eastAsia="en-US"/>
              </w:rPr>
            </w:pPr>
            <w:r w:rsidRPr="00E77AF9">
              <w:rPr>
                <w:lang w:eastAsia="en-US"/>
              </w:rPr>
              <w:t>1 FY, 1 FO</w:t>
            </w:r>
          </w:p>
        </w:tc>
      </w:tr>
      <w:tr w:rsidR="00352167" w:rsidRPr="00E77AF9" w14:paraId="0392D429" w14:textId="77777777" w:rsidTr="00352167">
        <w:tc>
          <w:tcPr>
            <w:tcW w:w="1956" w:type="dxa"/>
            <w:shd w:val="clear" w:color="auto" w:fill="auto"/>
            <w:noWrap/>
            <w:hideMark/>
          </w:tcPr>
          <w:p w14:paraId="405003C9" w14:textId="77777777" w:rsidR="00352167" w:rsidRPr="00E77AF9" w:rsidRDefault="00352167" w:rsidP="00CD0D9F">
            <w:pPr>
              <w:pStyle w:val="TableCell0-0"/>
              <w:rPr>
                <w:lang w:eastAsia="en-US"/>
              </w:rPr>
            </w:pPr>
            <w:r w:rsidRPr="00E77AF9">
              <w:rPr>
                <w:lang w:eastAsia="en-US"/>
              </w:rPr>
              <w:t>080918-001-CvNP</w:t>
            </w:r>
          </w:p>
        </w:tc>
        <w:tc>
          <w:tcPr>
            <w:tcW w:w="1786" w:type="dxa"/>
            <w:shd w:val="clear" w:color="auto" w:fill="auto"/>
            <w:noWrap/>
            <w:hideMark/>
          </w:tcPr>
          <w:p w14:paraId="58AE1447"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294CD4F7" w14:textId="77777777" w:rsidR="00352167" w:rsidRPr="00E77AF9" w:rsidRDefault="00352167" w:rsidP="00CD0D9F">
            <w:pPr>
              <w:pStyle w:val="TableCell0-0"/>
              <w:rPr>
                <w:lang w:eastAsia="en-US"/>
              </w:rPr>
            </w:pPr>
            <w:r w:rsidRPr="00E77AF9">
              <w:rPr>
                <w:lang w:eastAsia="en-US"/>
              </w:rPr>
              <w:t>Two sudden deaths</w:t>
            </w:r>
          </w:p>
        </w:tc>
      </w:tr>
      <w:tr w:rsidR="00352167" w:rsidRPr="00E77AF9" w14:paraId="2CC99DD8" w14:textId="77777777" w:rsidTr="00352167">
        <w:tc>
          <w:tcPr>
            <w:tcW w:w="1956" w:type="dxa"/>
            <w:shd w:val="clear" w:color="auto" w:fill="auto"/>
            <w:noWrap/>
          </w:tcPr>
          <w:p w14:paraId="32E1E6DD" w14:textId="77777777" w:rsidR="00352167" w:rsidRPr="00E77AF9" w:rsidRDefault="00352167" w:rsidP="00CD0D9F">
            <w:pPr>
              <w:pStyle w:val="TableCell0-2Break"/>
              <w:rPr>
                <w:lang w:eastAsia="en-US"/>
              </w:rPr>
            </w:pPr>
          </w:p>
        </w:tc>
        <w:tc>
          <w:tcPr>
            <w:tcW w:w="1786" w:type="dxa"/>
            <w:shd w:val="clear" w:color="auto" w:fill="auto"/>
            <w:noWrap/>
          </w:tcPr>
          <w:p w14:paraId="1F626815" w14:textId="77777777" w:rsidR="00352167" w:rsidRPr="00E77AF9" w:rsidRDefault="00352167" w:rsidP="00CD0D9F">
            <w:pPr>
              <w:pStyle w:val="TableCell0-2Break"/>
              <w:rPr>
                <w:lang w:eastAsia="en-US"/>
              </w:rPr>
            </w:pPr>
            <w:r w:rsidRPr="00E77AF9">
              <w:rPr>
                <w:lang w:eastAsia="en-US"/>
              </w:rPr>
              <w:t>5:30:00</w:t>
            </w:r>
          </w:p>
        </w:tc>
        <w:tc>
          <w:tcPr>
            <w:tcW w:w="3005" w:type="dxa"/>
            <w:shd w:val="clear" w:color="auto" w:fill="auto"/>
            <w:noWrap/>
          </w:tcPr>
          <w:p w14:paraId="1D3F9F29" w14:textId="77777777" w:rsidR="00352167" w:rsidRPr="00E77AF9" w:rsidRDefault="00352167" w:rsidP="00CD0D9F">
            <w:pPr>
              <w:pStyle w:val="TableCell0-2Break"/>
              <w:rPr>
                <w:lang w:eastAsia="en-US"/>
              </w:rPr>
            </w:pPr>
            <w:r w:rsidRPr="00E77AF9">
              <w:rPr>
                <w:lang w:eastAsia="en-US"/>
              </w:rPr>
              <w:t>2 MY, 1 FO</w:t>
            </w:r>
          </w:p>
        </w:tc>
      </w:tr>
      <w:tr w:rsidR="00352167" w:rsidRPr="00E77AF9" w14:paraId="2C8B236F" w14:textId="77777777" w:rsidTr="00352167">
        <w:tc>
          <w:tcPr>
            <w:tcW w:w="1956" w:type="dxa"/>
            <w:shd w:val="clear" w:color="auto" w:fill="auto"/>
            <w:noWrap/>
            <w:hideMark/>
          </w:tcPr>
          <w:p w14:paraId="4DB938EA" w14:textId="77777777" w:rsidR="00352167" w:rsidRPr="00E77AF9" w:rsidRDefault="00352167" w:rsidP="00CD0D9F">
            <w:pPr>
              <w:pStyle w:val="TableCell0-0"/>
              <w:rPr>
                <w:lang w:eastAsia="en-US"/>
              </w:rPr>
            </w:pPr>
            <w:r w:rsidRPr="00E77AF9">
              <w:rPr>
                <w:lang w:eastAsia="en-US"/>
              </w:rPr>
              <w:t>080919-001-Cv</w:t>
            </w:r>
          </w:p>
        </w:tc>
        <w:tc>
          <w:tcPr>
            <w:tcW w:w="1786" w:type="dxa"/>
            <w:shd w:val="clear" w:color="auto" w:fill="auto"/>
            <w:noWrap/>
            <w:hideMark/>
          </w:tcPr>
          <w:p w14:paraId="55C953DB"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7A2D326" w14:textId="77777777" w:rsidR="00352167" w:rsidRPr="00E77AF9" w:rsidRDefault="00352167" w:rsidP="00CD0D9F">
            <w:pPr>
              <w:pStyle w:val="TableCell0-0"/>
              <w:rPr>
                <w:lang w:eastAsia="en-US"/>
              </w:rPr>
            </w:pPr>
            <w:r w:rsidRPr="00E77AF9">
              <w:rPr>
                <w:lang w:eastAsia="en-US"/>
              </w:rPr>
              <w:t>Candidates for local elections</w:t>
            </w:r>
          </w:p>
        </w:tc>
      </w:tr>
      <w:tr w:rsidR="00352167" w:rsidRPr="00E77AF9" w14:paraId="5CF4023D" w14:textId="77777777" w:rsidTr="00352167">
        <w:tc>
          <w:tcPr>
            <w:tcW w:w="1956" w:type="dxa"/>
            <w:shd w:val="clear" w:color="auto" w:fill="auto"/>
            <w:noWrap/>
          </w:tcPr>
          <w:p w14:paraId="70DB2FDD" w14:textId="77777777" w:rsidR="00352167" w:rsidRPr="00E77AF9" w:rsidRDefault="00352167" w:rsidP="00CD0D9F">
            <w:pPr>
              <w:pStyle w:val="TableCell0-2Break"/>
              <w:rPr>
                <w:lang w:eastAsia="en-US"/>
              </w:rPr>
            </w:pPr>
          </w:p>
        </w:tc>
        <w:tc>
          <w:tcPr>
            <w:tcW w:w="1786" w:type="dxa"/>
            <w:shd w:val="clear" w:color="auto" w:fill="auto"/>
            <w:noWrap/>
          </w:tcPr>
          <w:p w14:paraId="23C8299F" w14:textId="77777777" w:rsidR="00352167" w:rsidRPr="00E77AF9" w:rsidRDefault="00352167" w:rsidP="00CD0D9F">
            <w:pPr>
              <w:pStyle w:val="TableCell0-2Break"/>
              <w:rPr>
                <w:lang w:eastAsia="en-US"/>
              </w:rPr>
            </w:pPr>
            <w:r w:rsidRPr="00E77AF9">
              <w:rPr>
                <w:lang w:eastAsia="en-US"/>
              </w:rPr>
              <w:t>8:30:00</w:t>
            </w:r>
          </w:p>
        </w:tc>
        <w:tc>
          <w:tcPr>
            <w:tcW w:w="3005" w:type="dxa"/>
            <w:shd w:val="clear" w:color="auto" w:fill="auto"/>
            <w:noWrap/>
          </w:tcPr>
          <w:p w14:paraId="50F187CF" w14:textId="77777777" w:rsidR="00352167" w:rsidRPr="00E77AF9" w:rsidRDefault="00352167" w:rsidP="00CD0D9F">
            <w:pPr>
              <w:pStyle w:val="TableCell0-2Break"/>
              <w:rPr>
                <w:lang w:eastAsia="en-US"/>
              </w:rPr>
            </w:pPr>
            <w:r w:rsidRPr="00E77AF9">
              <w:rPr>
                <w:lang w:eastAsia="en-US"/>
              </w:rPr>
              <w:t>1 MO</w:t>
            </w:r>
          </w:p>
        </w:tc>
      </w:tr>
      <w:tr w:rsidR="00352167" w:rsidRPr="00E77AF9" w14:paraId="39D0230C" w14:textId="77777777" w:rsidTr="00352167">
        <w:tc>
          <w:tcPr>
            <w:tcW w:w="1956" w:type="dxa"/>
            <w:shd w:val="clear" w:color="auto" w:fill="auto"/>
            <w:noWrap/>
            <w:hideMark/>
          </w:tcPr>
          <w:p w14:paraId="1806C989" w14:textId="77777777" w:rsidR="00352167" w:rsidRPr="00E77AF9" w:rsidRDefault="00352167" w:rsidP="00CD0D9F">
            <w:pPr>
              <w:pStyle w:val="TableCell0-0"/>
              <w:rPr>
                <w:lang w:eastAsia="en-US"/>
              </w:rPr>
            </w:pPr>
            <w:r w:rsidRPr="00E77AF9">
              <w:rPr>
                <w:lang w:eastAsia="en-US"/>
              </w:rPr>
              <w:t>080919-002-Cv</w:t>
            </w:r>
          </w:p>
        </w:tc>
        <w:tc>
          <w:tcPr>
            <w:tcW w:w="1786" w:type="dxa"/>
            <w:shd w:val="clear" w:color="auto" w:fill="auto"/>
            <w:noWrap/>
            <w:hideMark/>
          </w:tcPr>
          <w:p w14:paraId="576E4B69"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D4FCF4A" w14:textId="77777777" w:rsidR="00352167" w:rsidRPr="00E77AF9" w:rsidRDefault="00352167" w:rsidP="00CD0D9F">
            <w:pPr>
              <w:pStyle w:val="TableCell0-0"/>
              <w:rPr>
                <w:lang w:eastAsia="en-US"/>
              </w:rPr>
            </w:pPr>
            <w:r w:rsidRPr="00E77AF9">
              <w:rPr>
                <w:lang w:eastAsia="en-US"/>
              </w:rPr>
              <w:t xml:space="preserve">Transport options to the </w:t>
            </w:r>
            <w:r>
              <w:rPr>
                <w:lang w:eastAsia="en-US"/>
              </w:rPr>
              <w:t xml:space="preserve">regent’s </w:t>
            </w:r>
            <w:r w:rsidRPr="00E77AF9">
              <w:rPr>
                <w:lang w:eastAsia="en-US"/>
              </w:rPr>
              <w:t>office</w:t>
            </w:r>
          </w:p>
        </w:tc>
      </w:tr>
      <w:tr w:rsidR="00352167" w:rsidRPr="00E77AF9" w14:paraId="019960E1" w14:textId="77777777" w:rsidTr="00352167">
        <w:tc>
          <w:tcPr>
            <w:tcW w:w="1956" w:type="dxa"/>
            <w:shd w:val="clear" w:color="auto" w:fill="auto"/>
            <w:noWrap/>
          </w:tcPr>
          <w:p w14:paraId="00DD630C" w14:textId="77777777" w:rsidR="00352167" w:rsidRPr="00E77AF9" w:rsidRDefault="00352167" w:rsidP="00CD0D9F">
            <w:pPr>
              <w:pStyle w:val="TableCell0-2Break"/>
              <w:rPr>
                <w:lang w:eastAsia="en-US"/>
              </w:rPr>
            </w:pPr>
          </w:p>
        </w:tc>
        <w:tc>
          <w:tcPr>
            <w:tcW w:w="1786" w:type="dxa"/>
            <w:shd w:val="clear" w:color="auto" w:fill="auto"/>
            <w:noWrap/>
          </w:tcPr>
          <w:p w14:paraId="482D751D" w14:textId="77777777" w:rsidR="00352167" w:rsidRPr="00E77AF9" w:rsidRDefault="00352167" w:rsidP="00CD0D9F">
            <w:pPr>
              <w:pStyle w:val="TableCell0-2Break"/>
              <w:rPr>
                <w:lang w:eastAsia="en-US"/>
              </w:rPr>
            </w:pPr>
            <w:r w:rsidRPr="00E77AF9">
              <w:rPr>
                <w:lang w:eastAsia="en-US"/>
              </w:rPr>
              <w:t>0:45:00</w:t>
            </w:r>
          </w:p>
        </w:tc>
        <w:tc>
          <w:tcPr>
            <w:tcW w:w="3005" w:type="dxa"/>
            <w:shd w:val="clear" w:color="auto" w:fill="auto"/>
            <w:noWrap/>
          </w:tcPr>
          <w:p w14:paraId="12F2A465" w14:textId="77777777" w:rsidR="00352167" w:rsidRPr="00E77AF9" w:rsidRDefault="00352167" w:rsidP="00CD0D9F">
            <w:pPr>
              <w:pStyle w:val="TableCell0-2Break"/>
              <w:rPr>
                <w:lang w:eastAsia="en-US"/>
              </w:rPr>
            </w:pPr>
            <w:r w:rsidRPr="00E77AF9">
              <w:rPr>
                <w:lang w:eastAsia="en-US"/>
              </w:rPr>
              <w:t>2 FY, 2 FO</w:t>
            </w:r>
          </w:p>
        </w:tc>
      </w:tr>
      <w:tr w:rsidR="00352167" w:rsidRPr="00E77AF9" w14:paraId="57008313" w14:textId="77777777" w:rsidTr="00352167">
        <w:tc>
          <w:tcPr>
            <w:tcW w:w="1956" w:type="dxa"/>
            <w:shd w:val="clear" w:color="auto" w:fill="auto"/>
            <w:noWrap/>
            <w:hideMark/>
          </w:tcPr>
          <w:p w14:paraId="74265554" w14:textId="77777777" w:rsidR="00352167" w:rsidRPr="00E77AF9" w:rsidRDefault="00352167" w:rsidP="00CD0D9F">
            <w:pPr>
              <w:pStyle w:val="TableCell0-0"/>
              <w:rPr>
                <w:lang w:eastAsia="en-US"/>
              </w:rPr>
            </w:pPr>
            <w:r w:rsidRPr="00E77AF9">
              <w:rPr>
                <w:lang w:eastAsia="en-US"/>
              </w:rPr>
              <w:t>080919-003-NP</w:t>
            </w:r>
          </w:p>
        </w:tc>
        <w:tc>
          <w:tcPr>
            <w:tcW w:w="1786" w:type="dxa"/>
            <w:shd w:val="clear" w:color="auto" w:fill="auto"/>
            <w:noWrap/>
            <w:hideMark/>
          </w:tcPr>
          <w:p w14:paraId="7DA45D31" w14:textId="77777777" w:rsidR="00352167" w:rsidRPr="00E77AF9" w:rsidRDefault="00352167" w:rsidP="00CD0D9F">
            <w:pPr>
              <w:pStyle w:val="TableCell0-0"/>
              <w:rPr>
                <w:lang w:eastAsia="en-US"/>
              </w:rPr>
            </w:pPr>
            <w:r w:rsidRPr="00E77AF9">
              <w:rPr>
                <w:lang w:eastAsia="en-US"/>
              </w:rPr>
              <w:t>Elicit_NarrP</w:t>
            </w:r>
          </w:p>
        </w:tc>
        <w:tc>
          <w:tcPr>
            <w:tcW w:w="3005" w:type="dxa"/>
            <w:shd w:val="clear" w:color="auto" w:fill="auto"/>
            <w:noWrap/>
          </w:tcPr>
          <w:p w14:paraId="259818EA" w14:textId="77777777" w:rsidR="00352167" w:rsidRPr="00E77AF9" w:rsidRDefault="00352167" w:rsidP="00CD0D9F">
            <w:pPr>
              <w:pStyle w:val="TableCell0-0"/>
              <w:rPr>
                <w:lang w:eastAsia="en-US"/>
              </w:rPr>
            </w:pPr>
            <w:r w:rsidRPr="00E77AF9">
              <w:rPr>
                <w:lang w:eastAsia="en-US"/>
              </w:rPr>
              <w:t>Pig hunting with dogs</w:t>
            </w:r>
          </w:p>
        </w:tc>
      </w:tr>
      <w:tr w:rsidR="00352167" w:rsidRPr="00E77AF9" w14:paraId="0E99DC68" w14:textId="77777777" w:rsidTr="00352167">
        <w:tc>
          <w:tcPr>
            <w:tcW w:w="1956" w:type="dxa"/>
            <w:shd w:val="clear" w:color="auto" w:fill="auto"/>
            <w:noWrap/>
          </w:tcPr>
          <w:p w14:paraId="49B16756" w14:textId="77777777" w:rsidR="00352167" w:rsidRPr="00E77AF9" w:rsidRDefault="00352167" w:rsidP="00CD0D9F">
            <w:pPr>
              <w:pStyle w:val="TableCell0-2Break"/>
              <w:rPr>
                <w:lang w:eastAsia="en-US"/>
              </w:rPr>
            </w:pPr>
          </w:p>
        </w:tc>
        <w:tc>
          <w:tcPr>
            <w:tcW w:w="1786" w:type="dxa"/>
            <w:shd w:val="clear" w:color="auto" w:fill="auto"/>
            <w:noWrap/>
          </w:tcPr>
          <w:p w14:paraId="35D63C9D" w14:textId="77777777" w:rsidR="00352167" w:rsidRPr="00E77AF9" w:rsidRDefault="00352167" w:rsidP="00CD0D9F">
            <w:pPr>
              <w:pStyle w:val="TableCell0-2Break"/>
              <w:rPr>
                <w:lang w:eastAsia="en-US"/>
              </w:rPr>
            </w:pPr>
            <w:r w:rsidRPr="00E77AF9">
              <w:rPr>
                <w:lang w:eastAsia="en-US"/>
              </w:rPr>
              <w:t>4:20:00</w:t>
            </w:r>
          </w:p>
        </w:tc>
        <w:tc>
          <w:tcPr>
            <w:tcW w:w="3005" w:type="dxa"/>
            <w:shd w:val="clear" w:color="auto" w:fill="auto"/>
            <w:noWrap/>
          </w:tcPr>
          <w:p w14:paraId="76E01BDD"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3CB8FCD2" w14:textId="77777777" w:rsidTr="00352167">
        <w:tc>
          <w:tcPr>
            <w:tcW w:w="1956" w:type="dxa"/>
            <w:shd w:val="clear" w:color="auto" w:fill="auto"/>
            <w:noWrap/>
            <w:hideMark/>
          </w:tcPr>
          <w:p w14:paraId="3FA943A5" w14:textId="77777777" w:rsidR="00352167" w:rsidRPr="00E77AF9" w:rsidRDefault="00352167" w:rsidP="00CD0D9F">
            <w:pPr>
              <w:pStyle w:val="TableCell0-0"/>
              <w:rPr>
                <w:lang w:eastAsia="en-US"/>
              </w:rPr>
            </w:pPr>
            <w:r w:rsidRPr="00E77AF9">
              <w:rPr>
                <w:lang w:eastAsia="en-US"/>
              </w:rPr>
              <w:t>080919-004-NP</w:t>
            </w:r>
          </w:p>
        </w:tc>
        <w:tc>
          <w:tcPr>
            <w:tcW w:w="1786" w:type="dxa"/>
            <w:shd w:val="clear" w:color="auto" w:fill="auto"/>
            <w:noWrap/>
            <w:hideMark/>
          </w:tcPr>
          <w:p w14:paraId="5B94DDD1" w14:textId="77777777" w:rsidR="00352167" w:rsidRPr="00E77AF9" w:rsidRDefault="00352167" w:rsidP="00CD0D9F">
            <w:pPr>
              <w:pStyle w:val="TableCell0-0"/>
              <w:rPr>
                <w:lang w:eastAsia="en-US"/>
              </w:rPr>
            </w:pPr>
            <w:r w:rsidRPr="00E77AF9">
              <w:rPr>
                <w:lang w:eastAsia="en-US"/>
              </w:rPr>
              <w:t>Elicit_NarrP</w:t>
            </w:r>
          </w:p>
        </w:tc>
        <w:tc>
          <w:tcPr>
            <w:tcW w:w="3005" w:type="dxa"/>
            <w:shd w:val="clear" w:color="auto" w:fill="auto"/>
            <w:noWrap/>
          </w:tcPr>
          <w:p w14:paraId="790E82B3" w14:textId="77777777" w:rsidR="00352167" w:rsidRPr="00E77AF9" w:rsidRDefault="00352167" w:rsidP="00CD0D9F">
            <w:pPr>
              <w:pStyle w:val="TableCell0-0"/>
              <w:rPr>
                <w:lang w:eastAsia="en-US"/>
              </w:rPr>
            </w:pPr>
            <w:r w:rsidRPr="00E77AF9">
              <w:rPr>
                <w:lang w:eastAsia="en-US"/>
              </w:rPr>
              <w:t>Pig hunting with bow and arrows</w:t>
            </w:r>
          </w:p>
        </w:tc>
      </w:tr>
      <w:tr w:rsidR="00352167" w:rsidRPr="00E77AF9" w14:paraId="49029B0E" w14:textId="77777777" w:rsidTr="00352167">
        <w:tc>
          <w:tcPr>
            <w:tcW w:w="1956" w:type="dxa"/>
            <w:shd w:val="clear" w:color="auto" w:fill="auto"/>
            <w:noWrap/>
          </w:tcPr>
          <w:p w14:paraId="1FC7DE6E" w14:textId="77777777" w:rsidR="00352167" w:rsidRPr="00E77AF9" w:rsidRDefault="00352167" w:rsidP="00CD0D9F">
            <w:pPr>
              <w:pStyle w:val="TableCell0-2Break"/>
              <w:rPr>
                <w:lang w:eastAsia="en-US"/>
              </w:rPr>
            </w:pPr>
          </w:p>
        </w:tc>
        <w:tc>
          <w:tcPr>
            <w:tcW w:w="1786" w:type="dxa"/>
            <w:shd w:val="clear" w:color="auto" w:fill="auto"/>
            <w:noWrap/>
          </w:tcPr>
          <w:p w14:paraId="51ACE924" w14:textId="77777777" w:rsidR="00352167" w:rsidRPr="00E77AF9" w:rsidRDefault="00352167" w:rsidP="00CD0D9F">
            <w:pPr>
              <w:pStyle w:val="TableCell0-2Break"/>
              <w:rPr>
                <w:lang w:eastAsia="en-US"/>
              </w:rPr>
            </w:pPr>
            <w:r w:rsidRPr="00E77AF9">
              <w:rPr>
                <w:lang w:eastAsia="en-US"/>
              </w:rPr>
              <w:t>13:38:00</w:t>
            </w:r>
          </w:p>
        </w:tc>
        <w:tc>
          <w:tcPr>
            <w:tcW w:w="3005" w:type="dxa"/>
            <w:shd w:val="clear" w:color="auto" w:fill="auto"/>
            <w:noWrap/>
          </w:tcPr>
          <w:p w14:paraId="7178F958"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28A048CF" w14:textId="77777777" w:rsidTr="00352167">
        <w:tc>
          <w:tcPr>
            <w:tcW w:w="1956" w:type="dxa"/>
            <w:shd w:val="clear" w:color="auto" w:fill="auto"/>
            <w:noWrap/>
            <w:hideMark/>
          </w:tcPr>
          <w:p w14:paraId="04034C1F" w14:textId="77777777" w:rsidR="00352167" w:rsidRPr="00E77AF9" w:rsidRDefault="00352167" w:rsidP="00CD0D9F">
            <w:pPr>
              <w:pStyle w:val="TableCell0-0"/>
              <w:rPr>
                <w:lang w:eastAsia="en-US"/>
              </w:rPr>
            </w:pPr>
            <w:r w:rsidRPr="00E77AF9">
              <w:rPr>
                <w:lang w:eastAsia="en-US"/>
              </w:rPr>
              <w:t>080919-005-Cv</w:t>
            </w:r>
          </w:p>
        </w:tc>
        <w:tc>
          <w:tcPr>
            <w:tcW w:w="1786" w:type="dxa"/>
            <w:shd w:val="clear" w:color="auto" w:fill="auto"/>
            <w:noWrap/>
            <w:hideMark/>
          </w:tcPr>
          <w:p w14:paraId="0D8BE12F"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A4A8A16" w14:textId="77777777" w:rsidR="00352167" w:rsidRPr="00E77AF9" w:rsidRDefault="00352167" w:rsidP="00CD0D9F">
            <w:pPr>
              <w:pStyle w:val="TableCell0-0"/>
              <w:rPr>
                <w:lang w:eastAsia="en-US"/>
              </w:rPr>
            </w:pPr>
            <w:r w:rsidRPr="00E77AF9">
              <w:rPr>
                <w:lang w:eastAsia="en-US"/>
              </w:rPr>
              <w:t>Wearing glasses</w:t>
            </w:r>
          </w:p>
        </w:tc>
      </w:tr>
      <w:tr w:rsidR="00352167" w:rsidRPr="00E77AF9" w14:paraId="7B609676" w14:textId="77777777" w:rsidTr="00352167">
        <w:tc>
          <w:tcPr>
            <w:tcW w:w="1956" w:type="dxa"/>
            <w:shd w:val="clear" w:color="auto" w:fill="auto"/>
            <w:noWrap/>
          </w:tcPr>
          <w:p w14:paraId="2815E65F" w14:textId="77777777" w:rsidR="00352167" w:rsidRPr="00E77AF9" w:rsidRDefault="00352167" w:rsidP="00CD0D9F">
            <w:pPr>
              <w:pStyle w:val="TableCell0-2Break"/>
              <w:rPr>
                <w:lang w:eastAsia="en-US"/>
              </w:rPr>
            </w:pPr>
          </w:p>
        </w:tc>
        <w:tc>
          <w:tcPr>
            <w:tcW w:w="1786" w:type="dxa"/>
            <w:shd w:val="clear" w:color="auto" w:fill="auto"/>
            <w:noWrap/>
          </w:tcPr>
          <w:p w14:paraId="6B3394B0" w14:textId="77777777" w:rsidR="00352167" w:rsidRPr="00E77AF9" w:rsidRDefault="00352167" w:rsidP="00CD0D9F">
            <w:pPr>
              <w:pStyle w:val="TableCell0-2Break"/>
              <w:rPr>
                <w:lang w:eastAsia="en-US"/>
              </w:rPr>
            </w:pPr>
            <w:r w:rsidRPr="00E77AF9">
              <w:rPr>
                <w:lang w:eastAsia="en-US"/>
              </w:rPr>
              <w:t>1:45:00</w:t>
            </w:r>
          </w:p>
        </w:tc>
        <w:tc>
          <w:tcPr>
            <w:tcW w:w="3005" w:type="dxa"/>
            <w:shd w:val="clear" w:color="auto" w:fill="auto"/>
            <w:noWrap/>
          </w:tcPr>
          <w:p w14:paraId="34DC1D66"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3ED92C1F" w14:textId="77777777" w:rsidTr="00352167">
        <w:tc>
          <w:tcPr>
            <w:tcW w:w="1956" w:type="dxa"/>
            <w:shd w:val="clear" w:color="auto" w:fill="auto"/>
            <w:noWrap/>
            <w:hideMark/>
          </w:tcPr>
          <w:p w14:paraId="437926DA" w14:textId="77777777" w:rsidR="00352167" w:rsidRPr="00E77AF9" w:rsidRDefault="00352167" w:rsidP="00CD0D9F">
            <w:pPr>
              <w:pStyle w:val="TableCell0-0"/>
              <w:rPr>
                <w:lang w:eastAsia="en-US"/>
              </w:rPr>
            </w:pPr>
            <w:r w:rsidRPr="00E77AF9">
              <w:rPr>
                <w:lang w:eastAsia="en-US"/>
              </w:rPr>
              <w:t>080919-006-CvNP</w:t>
            </w:r>
          </w:p>
        </w:tc>
        <w:tc>
          <w:tcPr>
            <w:tcW w:w="1786" w:type="dxa"/>
            <w:shd w:val="clear" w:color="auto" w:fill="auto"/>
            <w:noWrap/>
            <w:hideMark/>
          </w:tcPr>
          <w:p w14:paraId="19D447F3"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7FD8E514" w14:textId="77777777" w:rsidR="00352167" w:rsidRPr="00E77AF9" w:rsidRDefault="00352167" w:rsidP="00CD0D9F">
            <w:pPr>
              <w:pStyle w:val="TableCell0-0"/>
              <w:rPr>
                <w:lang w:eastAsia="en-US"/>
              </w:rPr>
            </w:pPr>
            <w:r w:rsidRPr="00E77AF9">
              <w:rPr>
                <w:lang w:eastAsia="en-US"/>
              </w:rPr>
              <w:t>The speaker and her niece</w:t>
            </w:r>
          </w:p>
        </w:tc>
      </w:tr>
      <w:tr w:rsidR="00352167" w:rsidRPr="00E77AF9" w14:paraId="6000AD77" w14:textId="77777777" w:rsidTr="00352167">
        <w:tc>
          <w:tcPr>
            <w:tcW w:w="1956" w:type="dxa"/>
            <w:shd w:val="clear" w:color="auto" w:fill="auto"/>
            <w:noWrap/>
          </w:tcPr>
          <w:p w14:paraId="2C7E84D8" w14:textId="77777777" w:rsidR="00352167" w:rsidRPr="00E77AF9" w:rsidRDefault="00352167" w:rsidP="00CD0D9F">
            <w:pPr>
              <w:pStyle w:val="TableCell0-2Break"/>
              <w:rPr>
                <w:lang w:eastAsia="en-US"/>
              </w:rPr>
            </w:pPr>
          </w:p>
        </w:tc>
        <w:tc>
          <w:tcPr>
            <w:tcW w:w="1786" w:type="dxa"/>
            <w:shd w:val="clear" w:color="auto" w:fill="auto"/>
            <w:noWrap/>
          </w:tcPr>
          <w:p w14:paraId="0CBB154F" w14:textId="77777777" w:rsidR="00352167" w:rsidRPr="00E77AF9" w:rsidRDefault="00352167" w:rsidP="00CD0D9F">
            <w:pPr>
              <w:pStyle w:val="TableCell0-2Break"/>
              <w:rPr>
                <w:lang w:eastAsia="en-US"/>
              </w:rPr>
            </w:pPr>
            <w:r w:rsidRPr="00E77AF9">
              <w:rPr>
                <w:lang w:eastAsia="en-US"/>
              </w:rPr>
              <w:t>4:30:00</w:t>
            </w:r>
          </w:p>
        </w:tc>
        <w:tc>
          <w:tcPr>
            <w:tcW w:w="3005" w:type="dxa"/>
            <w:shd w:val="clear" w:color="auto" w:fill="auto"/>
            <w:noWrap/>
          </w:tcPr>
          <w:p w14:paraId="002D2C14" w14:textId="77777777" w:rsidR="00352167" w:rsidRPr="00E77AF9" w:rsidRDefault="00352167" w:rsidP="00CD0D9F">
            <w:pPr>
              <w:pStyle w:val="TableCell0-2Break"/>
              <w:rPr>
                <w:lang w:eastAsia="en-US"/>
              </w:rPr>
            </w:pPr>
            <w:r w:rsidRPr="00E77AF9">
              <w:rPr>
                <w:lang w:eastAsia="en-US"/>
              </w:rPr>
              <w:t>1 MY, 2 FY</w:t>
            </w:r>
          </w:p>
        </w:tc>
      </w:tr>
      <w:tr w:rsidR="00352167" w:rsidRPr="00E77AF9" w14:paraId="121287A1" w14:textId="77777777" w:rsidTr="00352167">
        <w:tc>
          <w:tcPr>
            <w:tcW w:w="1956" w:type="dxa"/>
            <w:shd w:val="clear" w:color="auto" w:fill="auto"/>
            <w:noWrap/>
            <w:hideMark/>
          </w:tcPr>
          <w:p w14:paraId="150BA2E6" w14:textId="77777777" w:rsidR="00352167" w:rsidRPr="00E77AF9" w:rsidRDefault="00352167" w:rsidP="00CD0D9F">
            <w:pPr>
              <w:pStyle w:val="TableCell0-0"/>
              <w:rPr>
                <w:lang w:eastAsia="en-US"/>
              </w:rPr>
            </w:pPr>
            <w:r w:rsidRPr="00E77AF9">
              <w:rPr>
                <w:lang w:eastAsia="en-US"/>
              </w:rPr>
              <w:t>080919-007-CvNP</w:t>
            </w:r>
          </w:p>
        </w:tc>
        <w:tc>
          <w:tcPr>
            <w:tcW w:w="1786" w:type="dxa"/>
            <w:shd w:val="clear" w:color="auto" w:fill="auto"/>
            <w:noWrap/>
            <w:hideMark/>
          </w:tcPr>
          <w:p w14:paraId="7A750C4C"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7765A908" w14:textId="77777777" w:rsidR="00352167" w:rsidRPr="00E77AF9" w:rsidRDefault="00352167" w:rsidP="00CD0D9F">
            <w:pPr>
              <w:pStyle w:val="TableCell0-0"/>
              <w:rPr>
                <w:lang w:eastAsia="en-US"/>
              </w:rPr>
            </w:pPr>
            <w:r w:rsidRPr="00E77AF9">
              <w:rPr>
                <w:lang w:eastAsia="en-US"/>
              </w:rPr>
              <w:t>A drunkard dies in hospital</w:t>
            </w:r>
          </w:p>
        </w:tc>
      </w:tr>
      <w:tr w:rsidR="00352167" w:rsidRPr="00E77AF9" w14:paraId="5F4EBC52" w14:textId="77777777" w:rsidTr="00352167">
        <w:tc>
          <w:tcPr>
            <w:tcW w:w="1956" w:type="dxa"/>
            <w:shd w:val="clear" w:color="auto" w:fill="auto"/>
            <w:noWrap/>
          </w:tcPr>
          <w:p w14:paraId="6BE9D85E" w14:textId="77777777" w:rsidR="00352167" w:rsidRPr="00E77AF9" w:rsidRDefault="00352167" w:rsidP="00CD0D9F">
            <w:pPr>
              <w:pStyle w:val="TableCell0-2Break"/>
              <w:rPr>
                <w:lang w:eastAsia="en-US"/>
              </w:rPr>
            </w:pPr>
          </w:p>
        </w:tc>
        <w:tc>
          <w:tcPr>
            <w:tcW w:w="1786" w:type="dxa"/>
            <w:shd w:val="clear" w:color="auto" w:fill="auto"/>
            <w:noWrap/>
          </w:tcPr>
          <w:p w14:paraId="051E86C9" w14:textId="77777777" w:rsidR="00352167" w:rsidRPr="00E77AF9" w:rsidRDefault="00352167" w:rsidP="00CD0D9F">
            <w:pPr>
              <w:pStyle w:val="TableCell0-2Break"/>
              <w:rPr>
                <w:lang w:eastAsia="en-US"/>
              </w:rPr>
            </w:pPr>
            <w:r w:rsidRPr="00E77AF9">
              <w:rPr>
                <w:lang w:eastAsia="en-US"/>
              </w:rPr>
              <w:t>6:00:00</w:t>
            </w:r>
          </w:p>
        </w:tc>
        <w:tc>
          <w:tcPr>
            <w:tcW w:w="3005" w:type="dxa"/>
            <w:shd w:val="clear" w:color="auto" w:fill="auto"/>
            <w:noWrap/>
          </w:tcPr>
          <w:p w14:paraId="7F259193" w14:textId="77777777" w:rsidR="00352167" w:rsidRPr="00E77AF9" w:rsidRDefault="00352167" w:rsidP="00CD0D9F">
            <w:pPr>
              <w:pStyle w:val="TableCell0-2Break"/>
              <w:rPr>
                <w:lang w:eastAsia="en-US"/>
              </w:rPr>
            </w:pPr>
            <w:r w:rsidRPr="00E77AF9">
              <w:rPr>
                <w:lang w:eastAsia="en-US"/>
              </w:rPr>
              <w:t>1 MY, 1 FO, 2 FY</w:t>
            </w:r>
          </w:p>
        </w:tc>
      </w:tr>
      <w:tr w:rsidR="00352167" w:rsidRPr="00E77AF9" w14:paraId="346F65BB" w14:textId="77777777" w:rsidTr="00352167">
        <w:tc>
          <w:tcPr>
            <w:tcW w:w="1956" w:type="dxa"/>
            <w:shd w:val="clear" w:color="auto" w:fill="auto"/>
            <w:noWrap/>
            <w:hideMark/>
          </w:tcPr>
          <w:p w14:paraId="6A9B82CF" w14:textId="77777777" w:rsidR="00352167" w:rsidRPr="00E77AF9" w:rsidRDefault="00352167" w:rsidP="00CD0D9F">
            <w:pPr>
              <w:pStyle w:val="TableCell0-0"/>
              <w:rPr>
                <w:lang w:eastAsia="en-US"/>
              </w:rPr>
            </w:pPr>
            <w:r w:rsidRPr="00E77AF9">
              <w:rPr>
                <w:lang w:eastAsia="en-US"/>
              </w:rPr>
              <w:t>080919-008-CvNP</w:t>
            </w:r>
          </w:p>
        </w:tc>
        <w:tc>
          <w:tcPr>
            <w:tcW w:w="1786" w:type="dxa"/>
            <w:shd w:val="clear" w:color="auto" w:fill="auto"/>
            <w:noWrap/>
            <w:hideMark/>
          </w:tcPr>
          <w:p w14:paraId="6AF6240D"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7FD1F34A" w14:textId="77777777" w:rsidR="00352167" w:rsidRPr="00E77AF9" w:rsidRDefault="00352167" w:rsidP="00CD0D9F">
            <w:pPr>
              <w:pStyle w:val="TableCell0-0"/>
              <w:rPr>
                <w:lang w:eastAsia="en-US"/>
              </w:rPr>
            </w:pPr>
            <w:r w:rsidRPr="00E77AF9">
              <w:rPr>
                <w:lang w:eastAsia="en-US"/>
              </w:rPr>
              <w:t>A dying mother sees snow 1</w:t>
            </w:r>
          </w:p>
        </w:tc>
      </w:tr>
      <w:tr w:rsidR="00352167" w:rsidRPr="00E77AF9" w14:paraId="433D1880" w14:textId="77777777" w:rsidTr="00352167">
        <w:tc>
          <w:tcPr>
            <w:tcW w:w="1956" w:type="dxa"/>
            <w:shd w:val="clear" w:color="auto" w:fill="auto"/>
            <w:noWrap/>
          </w:tcPr>
          <w:p w14:paraId="309E768D" w14:textId="77777777" w:rsidR="00352167" w:rsidRPr="00E77AF9" w:rsidRDefault="00352167" w:rsidP="00CD0D9F">
            <w:pPr>
              <w:pStyle w:val="TableCell0-2Break"/>
              <w:rPr>
                <w:lang w:eastAsia="en-US"/>
              </w:rPr>
            </w:pPr>
          </w:p>
        </w:tc>
        <w:tc>
          <w:tcPr>
            <w:tcW w:w="1786" w:type="dxa"/>
            <w:shd w:val="clear" w:color="auto" w:fill="auto"/>
            <w:noWrap/>
          </w:tcPr>
          <w:p w14:paraId="4A36BADE" w14:textId="77777777" w:rsidR="00352167" w:rsidRPr="00E77AF9" w:rsidRDefault="00352167" w:rsidP="00CD0D9F">
            <w:pPr>
              <w:pStyle w:val="TableCell0-2Break"/>
              <w:rPr>
                <w:lang w:eastAsia="en-US"/>
              </w:rPr>
            </w:pPr>
            <w:r w:rsidRPr="00E77AF9">
              <w:rPr>
                <w:lang w:eastAsia="en-US"/>
              </w:rPr>
              <w:t>2:40:00</w:t>
            </w:r>
          </w:p>
        </w:tc>
        <w:tc>
          <w:tcPr>
            <w:tcW w:w="3005" w:type="dxa"/>
            <w:shd w:val="clear" w:color="auto" w:fill="auto"/>
            <w:noWrap/>
          </w:tcPr>
          <w:p w14:paraId="30ABA09B"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3F30BC91" w14:textId="77777777" w:rsidTr="00352167">
        <w:tc>
          <w:tcPr>
            <w:tcW w:w="1956" w:type="dxa"/>
            <w:shd w:val="clear" w:color="auto" w:fill="auto"/>
            <w:noWrap/>
            <w:hideMark/>
          </w:tcPr>
          <w:p w14:paraId="19E1B733" w14:textId="77777777" w:rsidR="00352167" w:rsidRPr="00E77AF9" w:rsidRDefault="00352167" w:rsidP="00CD0D9F">
            <w:pPr>
              <w:pStyle w:val="TableCell0-0"/>
              <w:rPr>
                <w:lang w:eastAsia="en-US"/>
              </w:rPr>
            </w:pPr>
            <w:r w:rsidRPr="00E77AF9">
              <w:rPr>
                <w:lang w:eastAsia="en-US"/>
              </w:rPr>
              <w:t>080921-001-CvNP</w:t>
            </w:r>
          </w:p>
        </w:tc>
        <w:tc>
          <w:tcPr>
            <w:tcW w:w="1786" w:type="dxa"/>
            <w:shd w:val="clear" w:color="auto" w:fill="auto"/>
            <w:noWrap/>
            <w:hideMark/>
          </w:tcPr>
          <w:p w14:paraId="033DEB0F"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796F5585" w14:textId="77777777" w:rsidR="00352167" w:rsidRPr="00E77AF9" w:rsidRDefault="00352167" w:rsidP="00CD0D9F">
            <w:pPr>
              <w:pStyle w:val="TableCell0-0"/>
              <w:rPr>
                <w:lang w:eastAsia="en-US"/>
              </w:rPr>
            </w:pPr>
            <w:r w:rsidRPr="00E77AF9">
              <w:rPr>
                <w:lang w:eastAsia="en-US"/>
              </w:rPr>
              <w:t>Trip to Pante Timur 1</w:t>
            </w:r>
          </w:p>
        </w:tc>
      </w:tr>
      <w:tr w:rsidR="00352167" w:rsidRPr="00E77AF9" w14:paraId="70A7E373" w14:textId="77777777" w:rsidTr="00352167">
        <w:tc>
          <w:tcPr>
            <w:tcW w:w="1956" w:type="dxa"/>
            <w:shd w:val="clear" w:color="auto" w:fill="auto"/>
            <w:noWrap/>
          </w:tcPr>
          <w:p w14:paraId="4BBECAC9" w14:textId="77777777" w:rsidR="00352167" w:rsidRPr="00E77AF9" w:rsidRDefault="00352167" w:rsidP="00CD0D9F">
            <w:pPr>
              <w:pStyle w:val="TableCell0-2Break"/>
              <w:rPr>
                <w:lang w:eastAsia="en-US"/>
              </w:rPr>
            </w:pPr>
          </w:p>
        </w:tc>
        <w:tc>
          <w:tcPr>
            <w:tcW w:w="1786" w:type="dxa"/>
            <w:shd w:val="clear" w:color="auto" w:fill="auto"/>
            <w:noWrap/>
          </w:tcPr>
          <w:p w14:paraId="71765F20" w14:textId="77777777" w:rsidR="00352167" w:rsidRPr="00E77AF9" w:rsidRDefault="00352167" w:rsidP="00CD0D9F">
            <w:pPr>
              <w:pStyle w:val="TableCell0-2Break"/>
              <w:rPr>
                <w:lang w:eastAsia="en-US"/>
              </w:rPr>
            </w:pPr>
            <w:r w:rsidRPr="00E77AF9">
              <w:rPr>
                <w:lang w:eastAsia="en-US"/>
              </w:rPr>
              <w:t>3:00:00</w:t>
            </w:r>
          </w:p>
        </w:tc>
        <w:tc>
          <w:tcPr>
            <w:tcW w:w="3005" w:type="dxa"/>
            <w:shd w:val="clear" w:color="auto" w:fill="auto"/>
            <w:noWrap/>
          </w:tcPr>
          <w:p w14:paraId="652C5438" w14:textId="77777777" w:rsidR="00352167" w:rsidRPr="00E77AF9" w:rsidRDefault="00352167" w:rsidP="00CD0D9F">
            <w:pPr>
              <w:pStyle w:val="TableCell0-2Break"/>
              <w:rPr>
                <w:lang w:eastAsia="en-US"/>
              </w:rPr>
            </w:pPr>
            <w:r w:rsidRPr="00E77AF9">
              <w:rPr>
                <w:lang w:eastAsia="en-US"/>
              </w:rPr>
              <w:t>1 MO, 1 FY, 3 FO</w:t>
            </w:r>
          </w:p>
        </w:tc>
      </w:tr>
      <w:tr w:rsidR="00352167" w:rsidRPr="00E77AF9" w14:paraId="394FFB8E" w14:textId="77777777" w:rsidTr="00352167">
        <w:tc>
          <w:tcPr>
            <w:tcW w:w="1956" w:type="dxa"/>
            <w:shd w:val="clear" w:color="auto" w:fill="auto"/>
            <w:noWrap/>
            <w:hideMark/>
          </w:tcPr>
          <w:p w14:paraId="73CD9D53" w14:textId="77777777" w:rsidR="00352167" w:rsidRPr="00E77AF9" w:rsidRDefault="00352167" w:rsidP="00CD0D9F">
            <w:pPr>
              <w:pStyle w:val="TableCell0-0"/>
              <w:rPr>
                <w:lang w:eastAsia="en-US"/>
              </w:rPr>
            </w:pPr>
            <w:r w:rsidRPr="00E77AF9">
              <w:rPr>
                <w:lang w:eastAsia="en-US"/>
              </w:rPr>
              <w:t>080921-002-Cv</w:t>
            </w:r>
          </w:p>
        </w:tc>
        <w:tc>
          <w:tcPr>
            <w:tcW w:w="1786" w:type="dxa"/>
            <w:shd w:val="clear" w:color="auto" w:fill="auto"/>
            <w:noWrap/>
            <w:hideMark/>
          </w:tcPr>
          <w:p w14:paraId="32195E62"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246985E" w14:textId="77777777" w:rsidR="00352167" w:rsidRPr="00E77AF9" w:rsidRDefault="00352167" w:rsidP="00CD0D9F">
            <w:pPr>
              <w:pStyle w:val="TableCell0-0"/>
              <w:rPr>
                <w:lang w:eastAsia="en-US"/>
              </w:rPr>
            </w:pPr>
            <w:r w:rsidRPr="00E77AF9">
              <w:rPr>
                <w:lang w:eastAsia="en-US"/>
              </w:rPr>
              <w:t>Coming to Sarmi</w:t>
            </w:r>
          </w:p>
        </w:tc>
      </w:tr>
      <w:tr w:rsidR="00352167" w:rsidRPr="00E77AF9" w14:paraId="0668DD70" w14:textId="77777777" w:rsidTr="00352167">
        <w:tc>
          <w:tcPr>
            <w:tcW w:w="1956" w:type="dxa"/>
            <w:shd w:val="clear" w:color="auto" w:fill="auto"/>
            <w:noWrap/>
          </w:tcPr>
          <w:p w14:paraId="4C725346" w14:textId="77777777" w:rsidR="00352167" w:rsidRPr="00E77AF9" w:rsidRDefault="00352167" w:rsidP="00CD0D9F">
            <w:pPr>
              <w:pStyle w:val="TableCell0-2Break"/>
              <w:rPr>
                <w:lang w:eastAsia="en-US"/>
              </w:rPr>
            </w:pPr>
          </w:p>
        </w:tc>
        <w:tc>
          <w:tcPr>
            <w:tcW w:w="1786" w:type="dxa"/>
            <w:shd w:val="clear" w:color="auto" w:fill="auto"/>
            <w:noWrap/>
          </w:tcPr>
          <w:p w14:paraId="58F1725B" w14:textId="77777777" w:rsidR="00352167" w:rsidRPr="00E77AF9" w:rsidRDefault="00352167" w:rsidP="00CD0D9F">
            <w:pPr>
              <w:pStyle w:val="TableCell0-2Break"/>
              <w:rPr>
                <w:lang w:eastAsia="en-US"/>
              </w:rPr>
            </w:pPr>
            <w:r w:rsidRPr="00E77AF9">
              <w:rPr>
                <w:lang w:eastAsia="en-US"/>
              </w:rPr>
              <w:t>0:35:00</w:t>
            </w:r>
          </w:p>
        </w:tc>
        <w:tc>
          <w:tcPr>
            <w:tcW w:w="3005" w:type="dxa"/>
            <w:shd w:val="clear" w:color="auto" w:fill="auto"/>
            <w:noWrap/>
          </w:tcPr>
          <w:p w14:paraId="41BCE34D" w14:textId="77777777" w:rsidR="00352167" w:rsidRPr="00E77AF9" w:rsidRDefault="00352167" w:rsidP="00CD0D9F">
            <w:pPr>
              <w:pStyle w:val="TableCell0-2Break"/>
              <w:rPr>
                <w:lang w:eastAsia="en-US"/>
              </w:rPr>
            </w:pPr>
            <w:r w:rsidRPr="00E77AF9">
              <w:rPr>
                <w:lang w:eastAsia="en-US"/>
              </w:rPr>
              <w:t>1 MY, 1 MO, 1 FY, 1 FO</w:t>
            </w:r>
          </w:p>
        </w:tc>
      </w:tr>
      <w:tr w:rsidR="00352167" w:rsidRPr="00E77AF9" w14:paraId="35F62240" w14:textId="77777777" w:rsidTr="00352167">
        <w:tc>
          <w:tcPr>
            <w:tcW w:w="1956" w:type="dxa"/>
            <w:shd w:val="clear" w:color="auto" w:fill="auto"/>
            <w:noWrap/>
            <w:hideMark/>
          </w:tcPr>
          <w:p w14:paraId="0003CAB6" w14:textId="77777777" w:rsidR="00352167" w:rsidRPr="00E77AF9" w:rsidRDefault="00352167" w:rsidP="00CD0D9F">
            <w:pPr>
              <w:pStyle w:val="TableCell0-0"/>
              <w:rPr>
                <w:lang w:eastAsia="en-US"/>
              </w:rPr>
            </w:pPr>
            <w:r w:rsidRPr="00E77AF9">
              <w:rPr>
                <w:lang w:eastAsia="en-US"/>
              </w:rPr>
              <w:t>080921-003-CvNP</w:t>
            </w:r>
          </w:p>
        </w:tc>
        <w:tc>
          <w:tcPr>
            <w:tcW w:w="1786" w:type="dxa"/>
            <w:shd w:val="clear" w:color="auto" w:fill="auto"/>
            <w:noWrap/>
            <w:hideMark/>
          </w:tcPr>
          <w:p w14:paraId="2C84645C"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6E0AF8C2" w14:textId="77777777" w:rsidR="00352167" w:rsidRPr="00E77AF9" w:rsidRDefault="00352167" w:rsidP="00CD0D9F">
            <w:pPr>
              <w:pStyle w:val="TableCell0-0"/>
              <w:rPr>
                <w:lang w:eastAsia="en-US"/>
              </w:rPr>
            </w:pPr>
            <w:r w:rsidRPr="00E77AF9">
              <w:rPr>
                <w:lang w:eastAsia="en-US"/>
              </w:rPr>
              <w:t>Trip to Pante Timur 2</w:t>
            </w:r>
          </w:p>
        </w:tc>
      </w:tr>
      <w:tr w:rsidR="00352167" w:rsidRPr="00E77AF9" w14:paraId="117CFC0C" w14:textId="77777777" w:rsidTr="00352167">
        <w:tc>
          <w:tcPr>
            <w:tcW w:w="1956" w:type="dxa"/>
            <w:shd w:val="clear" w:color="auto" w:fill="auto"/>
            <w:noWrap/>
          </w:tcPr>
          <w:p w14:paraId="3E8CC58B" w14:textId="77777777" w:rsidR="00352167" w:rsidRPr="00E77AF9" w:rsidRDefault="00352167" w:rsidP="00CD0D9F">
            <w:pPr>
              <w:pStyle w:val="TableCell0-2Break"/>
              <w:rPr>
                <w:lang w:eastAsia="en-US"/>
              </w:rPr>
            </w:pPr>
          </w:p>
        </w:tc>
        <w:tc>
          <w:tcPr>
            <w:tcW w:w="1786" w:type="dxa"/>
            <w:shd w:val="clear" w:color="auto" w:fill="auto"/>
            <w:noWrap/>
          </w:tcPr>
          <w:p w14:paraId="39834C99" w14:textId="77777777" w:rsidR="00352167" w:rsidRPr="00E77AF9" w:rsidRDefault="00352167" w:rsidP="00CD0D9F">
            <w:pPr>
              <w:pStyle w:val="TableCell0-2Break"/>
              <w:rPr>
                <w:lang w:eastAsia="en-US"/>
              </w:rPr>
            </w:pPr>
            <w:r w:rsidRPr="00E77AF9">
              <w:rPr>
                <w:lang w:eastAsia="en-US"/>
              </w:rPr>
              <w:t>0:55:00</w:t>
            </w:r>
          </w:p>
        </w:tc>
        <w:tc>
          <w:tcPr>
            <w:tcW w:w="3005" w:type="dxa"/>
            <w:shd w:val="clear" w:color="auto" w:fill="auto"/>
            <w:noWrap/>
          </w:tcPr>
          <w:p w14:paraId="7D1E6105" w14:textId="77777777" w:rsidR="00352167" w:rsidRPr="00E77AF9" w:rsidRDefault="00352167" w:rsidP="00CD0D9F">
            <w:pPr>
              <w:pStyle w:val="TableCell0-2Break"/>
              <w:rPr>
                <w:lang w:eastAsia="en-US"/>
              </w:rPr>
            </w:pPr>
            <w:r w:rsidRPr="00E77AF9">
              <w:rPr>
                <w:lang w:eastAsia="en-US"/>
              </w:rPr>
              <w:t>1 MY, 1 MO, 1 FY, 1 FO</w:t>
            </w:r>
          </w:p>
        </w:tc>
      </w:tr>
      <w:tr w:rsidR="00352167" w:rsidRPr="00E77AF9" w14:paraId="7CB9AA63" w14:textId="77777777" w:rsidTr="00352167">
        <w:tc>
          <w:tcPr>
            <w:tcW w:w="1956" w:type="dxa"/>
            <w:shd w:val="clear" w:color="auto" w:fill="auto"/>
            <w:noWrap/>
            <w:hideMark/>
          </w:tcPr>
          <w:p w14:paraId="02DE1C53" w14:textId="77777777" w:rsidR="00352167" w:rsidRPr="00E77AF9" w:rsidRDefault="00352167" w:rsidP="00CD0D9F">
            <w:pPr>
              <w:pStyle w:val="TableCell0-0"/>
              <w:rPr>
                <w:lang w:eastAsia="en-US"/>
              </w:rPr>
            </w:pPr>
            <w:r w:rsidRPr="00E77AF9">
              <w:rPr>
                <w:lang w:eastAsia="en-US"/>
              </w:rPr>
              <w:t>080921-004a-CvNP</w:t>
            </w:r>
          </w:p>
        </w:tc>
        <w:tc>
          <w:tcPr>
            <w:tcW w:w="1786" w:type="dxa"/>
            <w:shd w:val="clear" w:color="auto" w:fill="auto"/>
            <w:noWrap/>
            <w:hideMark/>
          </w:tcPr>
          <w:p w14:paraId="1DF145F7"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4C15D5D8" w14:textId="77777777" w:rsidR="00352167" w:rsidRPr="00E77AF9" w:rsidRDefault="00352167" w:rsidP="00CD0D9F">
            <w:pPr>
              <w:pStyle w:val="TableCell0-0"/>
              <w:rPr>
                <w:lang w:eastAsia="en-US"/>
              </w:rPr>
            </w:pPr>
            <w:r w:rsidRPr="00E77AF9">
              <w:rPr>
                <w:lang w:eastAsia="en-US"/>
              </w:rPr>
              <w:t>Trip to Pante Timur 3a</w:t>
            </w:r>
          </w:p>
        </w:tc>
      </w:tr>
      <w:tr w:rsidR="00352167" w:rsidRPr="00E77AF9" w14:paraId="1DB8C50E" w14:textId="77777777" w:rsidTr="00352167">
        <w:tc>
          <w:tcPr>
            <w:tcW w:w="1956" w:type="dxa"/>
            <w:shd w:val="clear" w:color="auto" w:fill="auto"/>
            <w:noWrap/>
          </w:tcPr>
          <w:p w14:paraId="79CA9FE2" w14:textId="77777777" w:rsidR="00352167" w:rsidRPr="00E77AF9" w:rsidRDefault="00352167" w:rsidP="00CD0D9F">
            <w:pPr>
              <w:pStyle w:val="TableCell0-2Break"/>
              <w:rPr>
                <w:lang w:eastAsia="en-US"/>
              </w:rPr>
            </w:pPr>
          </w:p>
        </w:tc>
        <w:tc>
          <w:tcPr>
            <w:tcW w:w="1786" w:type="dxa"/>
            <w:shd w:val="clear" w:color="auto" w:fill="auto"/>
            <w:noWrap/>
          </w:tcPr>
          <w:p w14:paraId="6D648E1F" w14:textId="77777777" w:rsidR="00352167" w:rsidRPr="00E77AF9" w:rsidRDefault="00352167" w:rsidP="00CD0D9F">
            <w:pPr>
              <w:pStyle w:val="TableCell0-2Break"/>
              <w:rPr>
                <w:lang w:eastAsia="en-US"/>
              </w:rPr>
            </w:pPr>
            <w:r w:rsidRPr="00E77AF9">
              <w:rPr>
                <w:lang w:eastAsia="en-US"/>
              </w:rPr>
              <w:t>4:00:00</w:t>
            </w:r>
          </w:p>
        </w:tc>
        <w:tc>
          <w:tcPr>
            <w:tcW w:w="3005" w:type="dxa"/>
            <w:shd w:val="clear" w:color="auto" w:fill="auto"/>
            <w:noWrap/>
          </w:tcPr>
          <w:p w14:paraId="45AD2031" w14:textId="77777777" w:rsidR="00352167" w:rsidRPr="00E77AF9" w:rsidRDefault="00352167" w:rsidP="00CD0D9F">
            <w:pPr>
              <w:pStyle w:val="TableCell0-2Break"/>
              <w:rPr>
                <w:lang w:eastAsia="en-US"/>
              </w:rPr>
            </w:pPr>
            <w:r w:rsidRPr="00E77AF9">
              <w:rPr>
                <w:lang w:eastAsia="en-US"/>
              </w:rPr>
              <w:t>1 MY, 1 MO, 1 FY, 1 FO</w:t>
            </w:r>
          </w:p>
        </w:tc>
      </w:tr>
      <w:tr w:rsidR="00352167" w:rsidRPr="00E77AF9" w14:paraId="4D831B99" w14:textId="77777777" w:rsidTr="00352167">
        <w:tc>
          <w:tcPr>
            <w:tcW w:w="1956" w:type="dxa"/>
            <w:shd w:val="clear" w:color="auto" w:fill="auto"/>
            <w:noWrap/>
            <w:hideMark/>
          </w:tcPr>
          <w:p w14:paraId="546C67FA" w14:textId="77777777" w:rsidR="00352167" w:rsidRPr="00E77AF9" w:rsidRDefault="00352167" w:rsidP="00CD0D9F">
            <w:pPr>
              <w:pStyle w:val="TableCell0-0"/>
              <w:rPr>
                <w:lang w:eastAsia="en-US"/>
              </w:rPr>
            </w:pPr>
            <w:r w:rsidRPr="00E77AF9">
              <w:rPr>
                <w:lang w:eastAsia="en-US"/>
              </w:rPr>
              <w:t>080921-004b-CvNP</w:t>
            </w:r>
          </w:p>
        </w:tc>
        <w:tc>
          <w:tcPr>
            <w:tcW w:w="1786" w:type="dxa"/>
            <w:shd w:val="clear" w:color="auto" w:fill="auto"/>
            <w:noWrap/>
            <w:hideMark/>
          </w:tcPr>
          <w:p w14:paraId="5DDDBD02"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1EA8D1BE" w14:textId="77777777" w:rsidR="00352167" w:rsidRPr="00E77AF9" w:rsidRDefault="00352167" w:rsidP="00CD0D9F">
            <w:pPr>
              <w:pStyle w:val="TableCell0-0"/>
              <w:rPr>
                <w:lang w:eastAsia="en-US"/>
              </w:rPr>
            </w:pPr>
            <w:r w:rsidRPr="00E77AF9">
              <w:rPr>
                <w:lang w:eastAsia="en-US"/>
              </w:rPr>
              <w:t>Trip to Pante Timur 3b</w:t>
            </w:r>
          </w:p>
        </w:tc>
      </w:tr>
      <w:tr w:rsidR="00352167" w:rsidRPr="00E77AF9" w14:paraId="51362E87" w14:textId="77777777" w:rsidTr="00352167">
        <w:tc>
          <w:tcPr>
            <w:tcW w:w="1956" w:type="dxa"/>
            <w:shd w:val="clear" w:color="auto" w:fill="auto"/>
            <w:noWrap/>
          </w:tcPr>
          <w:p w14:paraId="39C6918D" w14:textId="77777777" w:rsidR="00352167" w:rsidRPr="00E77AF9" w:rsidRDefault="00352167" w:rsidP="00CD0D9F">
            <w:pPr>
              <w:pStyle w:val="TableCell0-2Break"/>
              <w:rPr>
                <w:lang w:eastAsia="en-US"/>
              </w:rPr>
            </w:pPr>
          </w:p>
        </w:tc>
        <w:tc>
          <w:tcPr>
            <w:tcW w:w="1786" w:type="dxa"/>
            <w:shd w:val="clear" w:color="auto" w:fill="auto"/>
            <w:noWrap/>
          </w:tcPr>
          <w:p w14:paraId="11CAA751" w14:textId="77777777" w:rsidR="00352167" w:rsidRPr="00E77AF9" w:rsidRDefault="00352167" w:rsidP="00CD0D9F">
            <w:pPr>
              <w:pStyle w:val="TableCell0-2Break"/>
              <w:rPr>
                <w:lang w:eastAsia="en-US"/>
              </w:rPr>
            </w:pPr>
            <w:r w:rsidRPr="00E77AF9">
              <w:rPr>
                <w:lang w:eastAsia="en-US"/>
              </w:rPr>
              <w:t>2:00:00</w:t>
            </w:r>
          </w:p>
        </w:tc>
        <w:tc>
          <w:tcPr>
            <w:tcW w:w="3005" w:type="dxa"/>
            <w:shd w:val="clear" w:color="auto" w:fill="auto"/>
            <w:noWrap/>
          </w:tcPr>
          <w:p w14:paraId="268180C8" w14:textId="77777777" w:rsidR="00352167" w:rsidRPr="00E77AF9" w:rsidRDefault="00352167" w:rsidP="00CD0D9F">
            <w:pPr>
              <w:pStyle w:val="TableCell0-2Break"/>
              <w:rPr>
                <w:lang w:eastAsia="en-US"/>
              </w:rPr>
            </w:pPr>
            <w:r w:rsidRPr="00E77AF9">
              <w:rPr>
                <w:lang w:eastAsia="en-US"/>
              </w:rPr>
              <w:t>1 MY, 1 MO, 1 FY, 1 FO</w:t>
            </w:r>
          </w:p>
        </w:tc>
      </w:tr>
      <w:tr w:rsidR="00352167" w:rsidRPr="00E77AF9" w14:paraId="52AAF043" w14:textId="77777777" w:rsidTr="00352167">
        <w:tc>
          <w:tcPr>
            <w:tcW w:w="1956" w:type="dxa"/>
            <w:shd w:val="clear" w:color="auto" w:fill="auto"/>
            <w:noWrap/>
            <w:hideMark/>
          </w:tcPr>
          <w:p w14:paraId="26A3E1E3" w14:textId="77777777" w:rsidR="00352167" w:rsidRPr="00E77AF9" w:rsidRDefault="00352167" w:rsidP="00CD0D9F">
            <w:pPr>
              <w:pStyle w:val="TableCell0-0"/>
              <w:rPr>
                <w:lang w:eastAsia="en-US"/>
              </w:rPr>
            </w:pPr>
            <w:r w:rsidRPr="00E77AF9">
              <w:rPr>
                <w:lang w:eastAsia="en-US"/>
              </w:rPr>
              <w:t>080921-005-CvNP</w:t>
            </w:r>
          </w:p>
        </w:tc>
        <w:tc>
          <w:tcPr>
            <w:tcW w:w="1786" w:type="dxa"/>
            <w:shd w:val="clear" w:color="auto" w:fill="auto"/>
            <w:noWrap/>
            <w:hideMark/>
          </w:tcPr>
          <w:p w14:paraId="781D8A11"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2046AEC1" w14:textId="77777777" w:rsidR="00352167" w:rsidRPr="00E77AF9" w:rsidRDefault="00352167" w:rsidP="00CD0D9F">
            <w:pPr>
              <w:pStyle w:val="TableCell0-0"/>
              <w:rPr>
                <w:lang w:eastAsia="en-US"/>
              </w:rPr>
            </w:pPr>
            <w:r w:rsidRPr="00E77AF9">
              <w:rPr>
                <w:lang w:eastAsia="en-US"/>
              </w:rPr>
              <w:t>A dying mother sees snow 2</w:t>
            </w:r>
          </w:p>
        </w:tc>
      </w:tr>
      <w:tr w:rsidR="00352167" w:rsidRPr="00E77AF9" w14:paraId="37C80655" w14:textId="77777777" w:rsidTr="00352167">
        <w:tc>
          <w:tcPr>
            <w:tcW w:w="1956" w:type="dxa"/>
            <w:shd w:val="clear" w:color="auto" w:fill="auto"/>
            <w:noWrap/>
          </w:tcPr>
          <w:p w14:paraId="02D0257E" w14:textId="77777777" w:rsidR="00352167" w:rsidRPr="00E77AF9" w:rsidRDefault="00352167" w:rsidP="00CD0D9F">
            <w:pPr>
              <w:pStyle w:val="TableCell0-2Break"/>
              <w:rPr>
                <w:lang w:eastAsia="en-US"/>
              </w:rPr>
            </w:pPr>
          </w:p>
        </w:tc>
        <w:tc>
          <w:tcPr>
            <w:tcW w:w="1786" w:type="dxa"/>
            <w:shd w:val="clear" w:color="auto" w:fill="auto"/>
            <w:noWrap/>
          </w:tcPr>
          <w:p w14:paraId="063AFC83" w14:textId="77777777" w:rsidR="00352167" w:rsidRPr="00E77AF9" w:rsidRDefault="00352167" w:rsidP="00CD0D9F">
            <w:pPr>
              <w:pStyle w:val="TableCell0-2Break"/>
              <w:rPr>
                <w:lang w:eastAsia="en-US"/>
              </w:rPr>
            </w:pPr>
            <w:r w:rsidRPr="00E77AF9">
              <w:rPr>
                <w:lang w:eastAsia="en-US"/>
              </w:rPr>
              <w:t>1:00:00</w:t>
            </w:r>
          </w:p>
        </w:tc>
        <w:tc>
          <w:tcPr>
            <w:tcW w:w="3005" w:type="dxa"/>
            <w:shd w:val="clear" w:color="auto" w:fill="auto"/>
            <w:noWrap/>
          </w:tcPr>
          <w:p w14:paraId="1FF5E7BD"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26B590DC" w14:textId="77777777" w:rsidTr="00352167">
        <w:tc>
          <w:tcPr>
            <w:tcW w:w="1956" w:type="dxa"/>
            <w:shd w:val="clear" w:color="auto" w:fill="auto"/>
            <w:noWrap/>
            <w:hideMark/>
          </w:tcPr>
          <w:p w14:paraId="0FA7BCD1" w14:textId="77777777" w:rsidR="00352167" w:rsidRPr="00E77AF9" w:rsidRDefault="00352167" w:rsidP="00CD0D9F">
            <w:pPr>
              <w:pStyle w:val="TableCell0-0"/>
              <w:rPr>
                <w:lang w:eastAsia="en-US"/>
              </w:rPr>
            </w:pPr>
            <w:r w:rsidRPr="00E77AF9">
              <w:rPr>
                <w:lang w:eastAsia="en-US"/>
              </w:rPr>
              <w:t>080921-006-CvNP</w:t>
            </w:r>
          </w:p>
        </w:tc>
        <w:tc>
          <w:tcPr>
            <w:tcW w:w="1786" w:type="dxa"/>
            <w:shd w:val="clear" w:color="auto" w:fill="auto"/>
            <w:noWrap/>
            <w:hideMark/>
          </w:tcPr>
          <w:p w14:paraId="31035620"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680BC5F1" w14:textId="77777777" w:rsidR="00352167" w:rsidRPr="00E77AF9" w:rsidRDefault="00352167" w:rsidP="00CD0D9F">
            <w:pPr>
              <w:pStyle w:val="TableCell0-0"/>
              <w:rPr>
                <w:lang w:eastAsia="en-US"/>
              </w:rPr>
            </w:pPr>
            <w:r w:rsidRPr="00E77AF9">
              <w:rPr>
                <w:lang w:eastAsia="en-US"/>
              </w:rPr>
              <w:t>A dying mother sees snow 3</w:t>
            </w:r>
          </w:p>
        </w:tc>
      </w:tr>
      <w:tr w:rsidR="00352167" w:rsidRPr="00E77AF9" w14:paraId="4FE7F509" w14:textId="77777777" w:rsidTr="00352167">
        <w:tc>
          <w:tcPr>
            <w:tcW w:w="1956" w:type="dxa"/>
            <w:shd w:val="clear" w:color="auto" w:fill="auto"/>
            <w:noWrap/>
          </w:tcPr>
          <w:p w14:paraId="1E830763" w14:textId="77777777" w:rsidR="00352167" w:rsidRPr="00E77AF9" w:rsidRDefault="00352167" w:rsidP="00CD0D9F">
            <w:pPr>
              <w:pStyle w:val="TableCell0-2Break"/>
              <w:rPr>
                <w:lang w:eastAsia="en-US"/>
              </w:rPr>
            </w:pPr>
          </w:p>
        </w:tc>
        <w:tc>
          <w:tcPr>
            <w:tcW w:w="1786" w:type="dxa"/>
            <w:shd w:val="clear" w:color="auto" w:fill="auto"/>
            <w:noWrap/>
          </w:tcPr>
          <w:p w14:paraId="23BF3509" w14:textId="77777777" w:rsidR="00352167" w:rsidRPr="00E77AF9" w:rsidRDefault="00352167" w:rsidP="00CD0D9F">
            <w:pPr>
              <w:pStyle w:val="TableCell0-2Break"/>
              <w:rPr>
                <w:lang w:eastAsia="en-US"/>
              </w:rPr>
            </w:pPr>
            <w:r w:rsidRPr="00E77AF9">
              <w:rPr>
                <w:lang w:eastAsia="en-US"/>
              </w:rPr>
              <w:t>1:20:00</w:t>
            </w:r>
          </w:p>
        </w:tc>
        <w:tc>
          <w:tcPr>
            <w:tcW w:w="3005" w:type="dxa"/>
            <w:shd w:val="clear" w:color="auto" w:fill="auto"/>
            <w:noWrap/>
          </w:tcPr>
          <w:p w14:paraId="79626C76"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390F5A78" w14:textId="77777777" w:rsidTr="00352167">
        <w:tc>
          <w:tcPr>
            <w:tcW w:w="1956" w:type="dxa"/>
            <w:shd w:val="clear" w:color="auto" w:fill="auto"/>
            <w:noWrap/>
            <w:hideMark/>
          </w:tcPr>
          <w:p w14:paraId="10B03204" w14:textId="77777777" w:rsidR="00352167" w:rsidRPr="00E77AF9" w:rsidRDefault="00352167" w:rsidP="00CD0D9F">
            <w:pPr>
              <w:pStyle w:val="TableCell0-0"/>
              <w:rPr>
                <w:lang w:eastAsia="en-US"/>
              </w:rPr>
            </w:pPr>
            <w:r w:rsidRPr="00E77AF9">
              <w:rPr>
                <w:lang w:eastAsia="en-US"/>
              </w:rPr>
              <w:t>080921-007-CvNP</w:t>
            </w:r>
          </w:p>
        </w:tc>
        <w:tc>
          <w:tcPr>
            <w:tcW w:w="1786" w:type="dxa"/>
            <w:shd w:val="clear" w:color="auto" w:fill="auto"/>
            <w:noWrap/>
            <w:hideMark/>
          </w:tcPr>
          <w:p w14:paraId="527B6B77"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63D68DEB" w14:textId="77777777" w:rsidR="00352167" w:rsidRPr="00E77AF9" w:rsidRDefault="00352167" w:rsidP="00CD0D9F">
            <w:pPr>
              <w:pStyle w:val="TableCell0-0"/>
              <w:rPr>
                <w:lang w:eastAsia="en-US"/>
              </w:rPr>
            </w:pPr>
            <w:r w:rsidRPr="00E77AF9">
              <w:rPr>
                <w:lang w:eastAsia="en-US"/>
              </w:rPr>
              <w:t>Trip to Pante Timur 4</w:t>
            </w:r>
          </w:p>
        </w:tc>
      </w:tr>
      <w:tr w:rsidR="00352167" w:rsidRPr="00E77AF9" w14:paraId="6CC22DDA" w14:textId="77777777" w:rsidTr="00352167">
        <w:tc>
          <w:tcPr>
            <w:tcW w:w="1956" w:type="dxa"/>
            <w:shd w:val="clear" w:color="auto" w:fill="auto"/>
            <w:noWrap/>
          </w:tcPr>
          <w:p w14:paraId="1D0E8F3A" w14:textId="77777777" w:rsidR="00352167" w:rsidRPr="00E77AF9" w:rsidRDefault="00352167" w:rsidP="00CD0D9F">
            <w:pPr>
              <w:pStyle w:val="TableCell0-2Break"/>
              <w:rPr>
                <w:lang w:eastAsia="en-US"/>
              </w:rPr>
            </w:pPr>
          </w:p>
        </w:tc>
        <w:tc>
          <w:tcPr>
            <w:tcW w:w="1786" w:type="dxa"/>
            <w:shd w:val="clear" w:color="auto" w:fill="auto"/>
            <w:noWrap/>
          </w:tcPr>
          <w:p w14:paraId="5299718C" w14:textId="77777777" w:rsidR="00352167" w:rsidRPr="00E77AF9" w:rsidRDefault="00352167" w:rsidP="00CD0D9F">
            <w:pPr>
              <w:pStyle w:val="TableCell0-2Break"/>
              <w:rPr>
                <w:lang w:eastAsia="en-US"/>
              </w:rPr>
            </w:pPr>
            <w:r w:rsidRPr="00E77AF9">
              <w:rPr>
                <w:lang w:eastAsia="en-US"/>
              </w:rPr>
              <w:t>1:00:00</w:t>
            </w:r>
          </w:p>
        </w:tc>
        <w:tc>
          <w:tcPr>
            <w:tcW w:w="3005" w:type="dxa"/>
            <w:shd w:val="clear" w:color="auto" w:fill="auto"/>
            <w:noWrap/>
          </w:tcPr>
          <w:p w14:paraId="63A5DAA7" w14:textId="77777777" w:rsidR="00352167" w:rsidRPr="00E77AF9" w:rsidRDefault="00352167" w:rsidP="00CD0D9F">
            <w:pPr>
              <w:pStyle w:val="TableCell0-2Break"/>
              <w:rPr>
                <w:lang w:eastAsia="en-US"/>
              </w:rPr>
            </w:pPr>
            <w:r w:rsidRPr="00E77AF9">
              <w:rPr>
                <w:lang w:eastAsia="en-US"/>
              </w:rPr>
              <w:t>1 MY, 1 MO, 1 FY, 1 FO</w:t>
            </w:r>
          </w:p>
        </w:tc>
      </w:tr>
      <w:tr w:rsidR="00352167" w:rsidRPr="00E77AF9" w14:paraId="23141447" w14:textId="77777777" w:rsidTr="00352167">
        <w:tc>
          <w:tcPr>
            <w:tcW w:w="1956" w:type="dxa"/>
            <w:shd w:val="clear" w:color="auto" w:fill="auto"/>
            <w:noWrap/>
            <w:hideMark/>
          </w:tcPr>
          <w:p w14:paraId="706607B1" w14:textId="77777777" w:rsidR="00352167" w:rsidRPr="00E77AF9" w:rsidRDefault="00352167" w:rsidP="00CD0D9F">
            <w:pPr>
              <w:pStyle w:val="TableCell0-0"/>
              <w:rPr>
                <w:lang w:eastAsia="en-US"/>
              </w:rPr>
            </w:pPr>
            <w:r w:rsidRPr="00E77AF9">
              <w:rPr>
                <w:lang w:eastAsia="en-US"/>
              </w:rPr>
              <w:t>080921-008-Cv</w:t>
            </w:r>
          </w:p>
        </w:tc>
        <w:tc>
          <w:tcPr>
            <w:tcW w:w="1786" w:type="dxa"/>
            <w:shd w:val="clear" w:color="auto" w:fill="auto"/>
            <w:noWrap/>
            <w:hideMark/>
          </w:tcPr>
          <w:p w14:paraId="1542091D"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1646219" w14:textId="77777777" w:rsidR="00352167" w:rsidRPr="00E77AF9" w:rsidRDefault="00352167" w:rsidP="00CD0D9F">
            <w:pPr>
              <w:pStyle w:val="TableCell0-0"/>
              <w:rPr>
                <w:lang w:eastAsia="en-US"/>
              </w:rPr>
            </w:pPr>
            <w:r w:rsidRPr="00E77AF9">
              <w:rPr>
                <w:lang w:eastAsia="en-US"/>
              </w:rPr>
              <w:t>Swimming in the ocean</w:t>
            </w:r>
          </w:p>
        </w:tc>
      </w:tr>
      <w:tr w:rsidR="00352167" w:rsidRPr="00E77AF9" w14:paraId="40D6BF73" w14:textId="77777777" w:rsidTr="00352167">
        <w:tc>
          <w:tcPr>
            <w:tcW w:w="1956" w:type="dxa"/>
            <w:shd w:val="clear" w:color="auto" w:fill="auto"/>
            <w:noWrap/>
          </w:tcPr>
          <w:p w14:paraId="545AAE4D" w14:textId="77777777" w:rsidR="00352167" w:rsidRPr="00E77AF9" w:rsidRDefault="00352167" w:rsidP="00CD0D9F">
            <w:pPr>
              <w:pStyle w:val="TableCell0-2Break"/>
              <w:rPr>
                <w:lang w:eastAsia="en-US"/>
              </w:rPr>
            </w:pPr>
          </w:p>
        </w:tc>
        <w:tc>
          <w:tcPr>
            <w:tcW w:w="1786" w:type="dxa"/>
            <w:shd w:val="clear" w:color="auto" w:fill="auto"/>
            <w:noWrap/>
          </w:tcPr>
          <w:p w14:paraId="35DD96E4" w14:textId="77777777" w:rsidR="00352167" w:rsidRPr="00E77AF9" w:rsidRDefault="00352167" w:rsidP="00CD0D9F">
            <w:pPr>
              <w:pStyle w:val="TableCell0-2Break"/>
              <w:rPr>
                <w:lang w:eastAsia="en-US"/>
              </w:rPr>
            </w:pPr>
            <w:r w:rsidRPr="00E77AF9">
              <w:rPr>
                <w:lang w:eastAsia="en-US"/>
              </w:rPr>
              <w:t>1:00:00</w:t>
            </w:r>
          </w:p>
        </w:tc>
        <w:tc>
          <w:tcPr>
            <w:tcW w:w="3005" w:type="dxa"/>
            <w:shd w:val="clear" w:color="auto" w:fill="auto"/>
            <w:noWrap/>
          </w:tcPr>
          <w:p w14:paraId="10F27748"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6456C788" w14:textId="77777777" w:rsidTr="00352167">
        <w:tc>
          <w:tcPr>
            <w:tcW w:w="1956" w:type="dxa"/>
            <w:shd w:val="clear" w:color="auto" w:fill="auto"/>
            <w:noWrap/>
            <w:hideMark/>
          </w:tcPr>
          <w:p w14:paraId="097B84C2" w14:textId="77777777" w:rsidR="00352167" w:rsidRPr="00E77AF9" w:rsidRDefault="00352167" w:rsidP="00CD0D9F">
            <w:pPr>
              <w:pStyle w:val="TableCell0-0"/>
              <w:rPr>
                <w:lang w:eastAsia="en-US"/>
              </w:rPr>
            </w:pPr>
            <w:r w:rsidRPr="00E77AF9">
              <w:rPr>
                <w:lang w:eastAsia="en-US"/>
              </w:rPr>
              <w:t>080921-009-Cv</w:t>
            </w:r>
          </w:p>
        </w:tc>
        <w:tc>
          <w:tcPr>
            <w:tcW w:w="1786" w:type="dxa"/>
            <w:shd w:val="clear" w:color="auto" w:fill="auto"/>
            <w:noWrap/>
            <w:hideMark/>
          </w:tcPr>
          <w:p w14:paraId="62A0C21E"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C43E937" w14:textId="77777777" w:rsidR="00352167" w:rsidRPr="00E77AF9" w:rsidRDefault="00352167" w:rsidP="00CD0D9F">
            <w:pPr>
              <w:pStyle w:val="TableCell0-0"/>
              <w:rPr>
                <w:lang w:eastAsia="en-US"/>
              </w:rPr>
            </w:pPr>
            <w:r w:rsidRPr="00E77AF9">
              <w:rPr>
                <w:lang w:eastAsia="en-US"/>
              </w:rPr>
              <w:t>Feeling sleepy at night</w:t>
            </w:r>
          </w:p>
        </w:tc>
      </w:tr>
      <w:tr w:rsidR="00352167" w:rsidRPr="00E77AF9" w14:paraId="583541E9" w14:textId="77777777" w:rsidTr="00352167">
        <w:tc>
          <w:tcPr>
            <w:tcW w:w="1956" w:type="dxa"/>
            <w:shd w:val="clear" w:color="auto" w:fill="auto"/>
            <w:noWrap/>
          </w:tcPr>
          <w:p w14:paraId="7031A377" w14:textId="77777777" w:rsidR="00352167" w:rsidRPr="00E77AF9" w:rsidRDefault="00352167" w:rsidP="00CD0D9F">
            <w:pPr>
              <w:pStyle w:val="TableCell0-2Break"/>
              <w:rPr>
                <w:lang w:eastAsia="en-US"/>
              </w:rPr>
            </w:pPr>
          </w:p>
        </w:tc>
        <w:tc>
          <w:tcPr>
            <w:tcW w:w="1786" w:type="dxa"/>
            <w:shd w:val="clear" w:color="auto" w:fill="auto"/>
            <w:noWrap/>
          </w:tcPr>
          <w:p w14:paraId="3B58FE1F" w14:textId="77777777" w:rsidR="00352167" w:rsidRPr="00E77AF9" w:rsidRDefault="00352167" w:rsidP="00CD0D9F">
            <w:pPr>
              <w:pStyle w:val="TableCell0-2Break"/>
              <w:rPr>
                <w:lang w:eastAsia="en-US"/>
              </w:rPr>
            </w:pPr>
            <w:r w:rsidRPr="00E77AF9">
              <w:rPr>
                <w:lang w:eastAsia="en-US"/>
              </w:rPr>
              <w:t>0:30:00</w:t>
            </w:r>
          </w:p>
        </w:tc>
        <w:tc>
          <w:tcPr>
            <w:tcW w:w="3005" w:type="dxa"/>
            <w:shd w:val="clear" w:color="auto" w:fill="auto"/>
            <w:noWrap/>
          </w:tcPr>
          <w:p w14:paraId="6019C8B2" w14:textId="77777777" w:rsidR="00352167" w:rsidRPr="00E77AF9" w:rsidRDefault="00352167" w:rsidP="00CD0D9F">
            <w:pPr>
              <w:pStyle w:val="TableCell0-2Break"/>
              <w:rPr>
                <w:lang w:eastAsia="en-US"/>
              </w:rPr>
            </w:pPr>
            <w:r w:rsidRPr="00E77AF9">
              <w:rPr>
                <w:lang w:eastAsia="en-US"/>
              </w:rPr>
              <w:t>1 MY, 2 FY</w:t>
            </w:r>
          </w:p>
        </w:tc>
      </w:tr>
      <w:tr w:rsidR="00352167" w:rsidRPr="00E77AF9" w14:paraId="66CF1195" w14:textId="77777777" w:rsidTr="00352167">
        <w:tc>
          <w:tcPr>
            <w:tcW w:w="1956" w:type="dxa"/>
            <w:shd w:val="clear" w:color="auto" w:fill="auto"/>
            <w:noWrap/>
            <w:hideMark/>
          </w:tcPr>
          <w:p w14:paraId="0E2E5B0B" w14:textId="77777777" w:rsidR="00352167" w:rsidRPr="00E77AF9" w:rsidRDefault="00352167" w:rsidP="00CD0D9F">
            <w:pPr>
              <w:pStyle w:val="TableCell0-0"/>
              <w:rPr>
                <w:lang w:eastAsia="en-US"/>
              </w:rPr>
            </w:pPr>
            <w:r w:rsidRPr="00E77AF9">
              <w:rPr>
                <w:lang w:eastAsia="en-US"/>
              </w:rPr>
              <w:t>080921-010-Cv</w:t>
            </w:r>
          </w:p>
        </w:tc>
        <w:tc>
          <w:tcPr>
            <w:tcW w:w="1786" w:type="dxa"/>
            <w:shd w:val="clear" w:color="auto" w:fill="auto"/>
            <w:noWrap/>
            <w:hideMark/>
          </w:tcPr>
          <w:p w14:paraId="23676ED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21410A3" w14:textId="77777777" w:rsidR="00352167" w:rsidRPr="00E77AF9" w:rsidRDefault="00352167" w:rsidP="00CD0D9F">
            <w:pPr>
              <w:pStyle w:val="TableCell0-0"/>
              <w:rPr>
                <w:lang w:eastAsia="en-US"/>
              </w:rPr>
            </w:pPr>
            <w:r w:rsidRPr="00E77AF9">
              <w:rPr>
                <w:lang w:eastAsia="en-US"/>
              </w:rPr>
              <w:t>A funny relative</w:t>
            </w:r>
          </w:p>
        </w:tc>
      </w:tr>
      <w:tr w:rsidR="00352167" w:rsidRPr="00E77AF9" w14:paraId="368F5944" w14:textId="77777777" w:rsidTr="00352167">
        <w:tc>
          <w:tcPr>
            <w:tcW w:w="1956" w:type="dxa"/>
            <w:shd w:val="clear" w:color="auto" w:fill="auto"/>
            <w:noWrap/>
          </w:tcPr>
          <w:p w14:paraId="30E26F33" w14:textId="77777777" w:rsidR="00352167" w:rsidRPr="00E77AF9" w:rsidRDefault="00352167" w:rsidP="00CD0D9F">
            <w:pPr>
              <w:pStyle w:val="TableCell0-2Break"/>
              <w:rPr>
                <w:lang w:eastAsia="en-US"/>
              </w:rPr>
            </w:pPr>
          </w:p>
        </w:tc>
        <w:tc>
          <w:tcPr>
            <w:tcW w:w="1786" w:type="dxa"/>
            <w:shd w:val="clear" w:color="auto" w:fill="auto"/>
            <w:noWrap/>
          </w:tcPr>
          <w:p w14:paraId="79D0CAD8" w14:textId="77777777" w:rsidR="00352167" w:rsidRPr="00E77AF9" w:rsidRDefault="00352167" w:rsidP="00CD0D9F">
            <w:pPr>
              <w:pStyle w:val="TableCell0-2Break"/>
              <w:rPr>
                <w:lang w:eastAsia="en-US"/>
              </w:rPr>
            </w:pPr>
            <w:r w:rsidRPr="00E77AF9">
              <w:rPr>
                <w:lang w:eastAsia="en-US"/>
              </w:rPr>
              <w:t>0:45:00</w:t>
            </w:r>
          </w:p>
        </w:tc>
        <w:tc>
          <w:tcPr>
            <w:tcW w:w="3005" w:type="dxa"/>
            <w:shd w:val="clear" w:color="auto" w:fill="auto"/>
            <w:noWrap/>
          </w:tcPr>
          <w:p w14:paraId="5A02C012"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1BBD645C" w14:textId="77777777" w:rsidTr="00352167">
        <w:tc>
          <w:tcPr>
            <w:tcW w:w="1956" w:type="dxa"/>
            <w:shd w:val="clear" w:color="auto" w:fill="auto"/>
            <w:noWrap/>
            <w:hideMark/>
          </w:tcPr>
          <w:p w14:paraId="346060AB" w14:textId="77777777" w:rsidR="00352167" w:rsidRPr="00E77AF9" w:rsidRDefault="00352167" w:rsidP="00CD0D9F">
            <w:pPr>
              <w:pStyle w:val="TableCell0-0"/>
              <w:rPr>
                <w:lang w:eastAsia="en-US"/>
              </w:rPr>
            </w:pPr>
            <w:r w:rsidRPr="00E77AF9">
              <w:rPr>
                <w:lang w:eastAsia="en-US"/>
              </w:rPr>
              <w:t>080921-011-Cv</w:t>
            </w:r>
          </w:p>
        </w:tc>
        <w:tc>
          <w:tcPr>
            <w:tcW w:w="1786" w:type="dxa"/>
            <w:shd w:val="clear" w:color="auto" w:fill="auto"/>
            <w:noWrap/>
            <w:hideMark/>
          </w:tcPr>
          <w:p w14:paraId="7069473A"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1DE6460" w14:textId="77777777" w:rsidR="00352167" w:rsidRPr="00E77AF9" w:rsidRDefault="00352167" w:rsidP="00CD0D9F">
            <w:pPr>
              <w:pStyle w:val="TableCell0-0"/>
              <w:rPr>
                <w:lang w:eastAsia="en-US"/>
              </w:rPr>
            </w:pPr>
            <w:r w:rsidRPr="00E77AF9">
              <w:rPr>
                <w:lang w:eastAsia="en-US"/>
              </w:rPr>
              <w:t>Picnic at the beach</w:t>
            </w:r>
          </w:p>
        </w:tc>
      </w:tr>
      <w:tr w:rsidR="00352167" w:rsidRPr="00E77AF9" w14:paraId="51BF0AA7" w14:textId="77777777" w:rsidTr="00352167">
        <w:tc>
          <w:tcPr>
            <w:tcW w:w="1956" w:type="dxa"/>
            <w:shd w:val="clear" w:color="auto" w:fill="auto"/>
            <w:noWrap/>
          </w:tcPr>
          <w:p w14:paraId="4BBFDAB6" w14:textId="77777777" w:rsidR="00352167" w:rsidRPr="00E77AF9" w:rsidRDefault="00352167" w:rsidP="00CD0D9F">
            <w:pPr>
              <w:pStyle w:val="TableCell0-2Break"/>
              <w:rPr>
                <w:lang w:eastAsia="en-US"/>
              </w:rPr>
            </w:pPr>
          </w:p>
        </w:tc>
        <w:tc>
          <w:tcPr>
            <w:tcW w:w="1786" w:type="dxa"/>
            <w:shd w:val="clear" w:color="auto" w:fill="auto"/>
            <w:noWrap/>
          </w:tcPr>
          <w:p w14:paraId="1A36684A" w14:textId="77777777" w:rsidR="00352167" w:rsidRPr="00E77AF9" w:rsidRDefault="00352167" w:rsidP="00CD0D9F">
            <w:pPr>
              <w:pStyle w:val="TableCell0-2Break"/>
              <w:rPr>
                <w:lang w:eastAsia="en-US"/>
              </w:rPr>
            </w:pPr>
            <w:r w:rsidRPr="00E77AF9">
              <w:rPr>
                <w:lang w:eastAsia="en-US"/>
              </w:rPr>
              <w:t>2:00:00</w:t>
            </w:r>
          </w:p>
        </w:tc>
        <w:tc>
          <w:tcPr>
            <w:tcW w:w="3005" w:type="dxa"/>
            <w:shd w:val="clear" w:color="auto" w:fill="auto"/>
            <w:noWrap/>
          </w:tcPr>
          <w:p w14:paraId="344B8F23"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7428C732" w14:textId="77777777" w:rsidTr="00352167">
        <w:tc>
          <w:tcPr>
            <w:tcW w:w="1956" w:type="dxa"/>
            <w:shd w:val="clear" w:color="auto" w:fill="auto"/>
            <w:noWrap/>
            <w:hideMark/>
          </w:tcPr>
          <w:p w14:paraId="290899D0" w14:textId="77777777" w:rsidR="00352167" w:rsidRPr="00E77AF9" w:rsidRDefault="00352167" w:rsidP="00CD0D9F">
            <w:pPr>
              <w:pStyle w:val="TableCell0-0"/>
              <w:rPr>
                <w:lang w:eastAsia="en-US"/>
              </w:rPr>
            </w:pPr>
            <w:r w:rsidRPr="00E77AF9">
              <w:rPr>
                <w:lang w:eastAsia="en-US"/>
              </w:rPr>
              <w:t>080922-001a-CvPh</w:t>
            </w:r>
          </w:p>
        </w:tc>
        <w:tc>
          <w:tcPr>
            <w:tcW w:w="1786" w:type="dxa"/>
            <w:shd w:val="clear" w:color="auto" w:fill="auto"/>
            <w:noWrap/>
            <w:hideMark/>
          </w:tcPr>
          <w:p w14:paraId="4A017EAE" w14:textId="77777777" w:rsidR="00352167" w:rsidRPr="00E77AF9" w:rsidRDefault="00352167" w:rsidP="00CD0D9F">
            <w:pPr>
              <w:pStyle w:val="TableCell0-0"/>
              <w:rPr>
                <w:lang w:eastAsia="en-US"/>
              </w:rPr>
            </w:pPr>
            <w:r w:rsidRPr="00E77AF9">
              <w:rPr>
                <w:lang w:eastAsia="en-US"/>
              </w:rPr>
              <w:t>CvSp_Cas (ph.)</w:t>
            </w:r>
          </w:p>
        </w:tc>
        <w:tc>
          <w:tcPr>
            <w:tcW w:w="3005" w:type="dxa"/>
            <w:shd w:val="clear" w:color="auto" w:fill="auto"/>
            <w:noWrap/>
          </w:tcPr>
          <w:p w14:paraId="3665A2F1" w14:textId="77777777" w:rsidR="00352167" w:rsidRPr="00E77AF9" w:rsidRDefault="00352167" w:rsidP="00CD0D9F">
            <w:pPr>
              <w:pStyle w:val="TableCell0-0"/>
              <w:rPr>
                <w:lang w:eastAsia="en-US"/>
              </w:rPr>
            </w:pPr>
            <w:r w:rsidRPr="00E77AF9">
              <w:rPr>
                <w:lang w:eastAsia="en-US"/>
              </w:rPr>
              <w:t>Trip to Sorong 1</w:t>
            </w:r>
          </w:p>
        </w:tc>
      </w:tr>
      <w:tr w:rsidR="00352167" w:rsidRPr="00E77AF9" w14:paraId="7780E6EF" w14:textId="77777777" w:rsidTr="00352167">
        <w:tc>
          <w:tcPr>
            <w:tcW w:w="1956" w:type="dxa"/>
            <w:shd w:val="clear" w:color="auto" w:fill="auto"/>
            <w:noWrap/>
          </w:tcPr>
          <w:p w14:paraId="5B6ECC96" w14:textId="77777777" w:rsidR="00352167" w:rsidRPr="00E77AF9" w:rsidRDefault="00352167" w:rsidP="00CD0D9F">
            <w:pPr>
              <w:pStyle w:val="TableCell0-2Break"/>
              <w:rPr>
                <w:lang w:eastAsia="en-US"/>
              </w:rPr>
            </w:pPr>
          </w:p>
        </w:tc>
        <w:tc>
          <w:tcPr>
            <w:tcW w:w="1786" w:type="dxa"/>
            <w:shd w:val="clear" w:color="auto" w:fill="auto"/>
            <w:noWrap/>
          </w:tcPr>
          <w:p w14:paraId="44AB8769" w14:textId="77777777" w:rsidR="00352167" w:rsidRPr="00E77AF9" w:rsidRDefault="00352167" w:rsidP="00CD0D9F">
            <w:pPr>
              <w:pStyle w:val="TableCell0-2Break"/>
              <w:rPr>
                <w:lang w:eastAsia="en-US"/>
              </w:rPr>
            </w:pPr>
            <w:r w:rsidRPr="00E77AF9">
              <w:rPr>
                <w:lang w:eastAsia="en-US"/>
              </w:rPr>
              <w:t>66:00:00</w:t>
            </w:r>
          </w:p>
        </w:tc>
        <w:tc>
          <w:tcPr>
            <w:tcW w:w="3005" w:type="dxa"/>
            <w:shd w:val="clear" w:color="auto" w:fill="auto"/>
            <w:noWrap/>
          </w:tcPr>
          <w:p w14:paraId="037696B9" w14:textId="77777777" w:rsidR="00352167" w:rsidRPr="00E77AF9" w:rsidRDefault="00352167" w:rsidP="00CD0D9F">
            <w:pPr>
              <w:pStyle w:val="TableCell0-2Break"/>
              <w:rPr>
                <w:lang w:eastAsia="en-US"/>
              </w:rPr>
            </w:pPr>
            <w:r w:rsidRPr="00E77AF9">
              <w:rPr>
                <w:lang w:eastAsia="en-US"/>
              </w:rPr>
              <w:t>1 MY, 1 MO, 1 FY</w:t>
            </w:r>
          </w:p>
        </w:tc>
      </w:tr>
      <w:tr w:rsidR="00352167" w:rsidRPr="00E77AF9" w14:paraId="58F6401E" w14:textId="77777777" w:rsidTr="00352167">
        <w:tc>
          <w:tcPr>
            <w:tcW w:w="1956" w:type="dxa"/>
            <w:shd w:val="clear" w:color="auto" w:fill="auto"/>
            <w:noWrap/>
            <w:hideMark/>
          </w:tcPr>
          <w:p w14:paraId="272853B7" w14:textId="77777777" w:rsidR="00352167" w:rsidRPr="00E77AF9" w:rsidRDefault="00352167" w:rsidP="00CD0D9F">
            <w:pPr>
              <w:pStyle w:val="TableCell0-0"/>
              <w:rPr>
                <w:lang w:eastAsia="en-US"/>
              </w:rPr>
            </w:pPr>
            <w:r w:rsidRPr="00E77AF9">
              <w:rPr>
                <w:lang w:eastAsia="en-US"/>
              </w:rPr>
              <w:t>080922-001b-CvPh</w:t>
            </w:r>
          </w:p>
        </w:tc>
        <w:tc>
          <w:tcPr>
            <w:tcW w:w="1786" w:type="dxa"/>
            <w:shd w:val="clear" w:color="auto" w:fill="auto"/>
            <w:noWrap/>
            <w:hideMark/>
          </w:tcPr>
          <w:p w14:paraId="512054BE" w14:textId="77777777" w:rsidR="00352167" w:rsidRPr="00E77AF9" w:rsidRDefault="00352167" w:rsidP="00CD0D9F">
            <w:pPr>
              <w:pStyle w:val="TableCell0-0"/>
              <w:rPr>
                <w:lang w:eastAsia="en-US"/>
              </w:rPr>
            </w:pPr>
            <w:r w:rsidRPr="00E77AF9">
              <w:rPr>
                <w:lang w:eastAsia="en-US"/>
              </w:rPr>
              <w:t>CvSp_Cas (ph.)</w:t>
            </w:r>
          </w:p>
        </w:tc>
        <w:tc>
          <w:tcPr>
            <w:tcW w:w="3005" w:type="dxa"/>
            <w:shd w:val="clear" w:color="auto" w:fill="auto"/>
            <w:noWrap/>
          </w:tcPr>
          <w:p w14:paraId="605FDEE1" w14:textId="77777777" w:rsidR="00352167" w:rsidRPr="00E77AF9" w:rsidRDefault="00352167" w:rsidP="00CD0D9F">
            <w:pPr>
              <w:pStyle w:val="TableCell0-0"/>
              <w:rPr>
                <w:lang w:eastAsia="en-US"/>
              </w:rPr>
            </w:pPr>
            <w:r w:rsidRPr="00E77AF9">
              <w:rPr>
                <w:lang w:eastAsia="en-US"/>
              </w:rPr>
              <w:t>Trip to Sorong 2</w:t>
            </w:r>
          </w:p>
        </w:tc>
      </w:tr>
      <w:tr w:rsidR="00352167" w:rsidRPr="00E77AF9" w14:paraId="61D70289" w14:textId="77777777" w:rsidTr="00352167">
        <w:tc>
          <w:tcPr>
            <w:tcW w:w="1956" w:type="dxa"/>
            <w:shd w:val="clear" w:color="auto" w:fill="auto"/>
            <w:noWrap/>
          </w:tcPr>
          <w:p w14:paraId="7A06ABB1" w14:textId="77777777" w:rsidR="00352167" w:rsidRPr="00E77AF9" w:rsidRDefault="00352167" w:rsidP="00CD0D9F">
            <w:pPr>
              <w:pStyle w:val="TableCell0-2Break"/>
              <w:rPr>
                <w:lang w:eastAsia="en-US"/>
              </w:rPr>
            </w:pPr>
          </w:p>
        </w:tc>
        <w:tc>
          <w:tcPr>
            <w:tcW w:w="1786" w:type="dxa"/>
            <w:shd w:val="clear" w:color="auto" w:fill="auto"/>
            <w:noWrap/>
          </w:tcPr>
          <w:p w14:paraId="6CF59B9C" w14:textId="77777777" w:rsidR="00352167" w:rsidRPr="00E77AF9" w:rsidRDefault="00352167" w:rsidP="00CD0D9F">
            <w:pPr>
              <w:pStyle w:val="TableCell0-2Break"/>
              <w:rPr>
                <w:lang w:eastAsia="en-US"/>
              </w:rPr>
            </w:pPr>
            <w:r w:rsidRPr="00E77AF9">
              <w:rPr>
                <w:lang w:eastAsia="en-US"/>
              </w:rPr>
              <w:t>1:45:00</w:t>
            </w:r>
          </w:p>
        </w:tc>
        <w:tc>
          <w:tcPr>
            <w:tcW w:w="3005" w:type="dxa"/>
            <w:shd w:val="clear" w:color="auto" w:fill="auto"/>
            <w:noWrap/>
          </w:tcPr>
          <w:p w14:paraId="255FA8AF" w14:textId="77777777" w:rsidR="00352167" w:rsidRPr="00E77AF9" w:rsidRDefault="00352167" w:rsidP="00CD0D9F">
            <w:pPr>
              <w:pStyle w:val="TableCell0-2Break"/>
              <w:rPr>
                <w:lang w:eastAsia="en-US"/>
              </w:rPr>
            </w:pPr>
            <w:r w:rsidRPr="00E77AF9">
              <w:rPr>
                <w:lang w:eastAsia="en-US"/>
              </w:rPr>
              <w:t>1 MY, 1 MO, 1 FY</w:t>
            </w:r>
          </w:p>
        </w:tc>
      </w:tr>
      <w:tr w:rsidR="00352167" w:rsidRPr="00E77AF9" w14:paraId="06A207BC" w14:textId="77777777" w:rsidTr="00352167">
        <w:tc>
          <w:tcPr>
            <w:tcW w:w="1956" w:type="dxa"/>
            <w:shd w:val="clear" w:color="auto" w:fill="auto"/>
            <w:noWrap/>
            <w:hideMark/>
          </w:tcPr>
          <w:p w14:paraId="10892E1E" w14:textId="77777777" w:rsidR="00352167" w:rsidRPr="00E77AF9" w:rsidRDefault="00352167" w:rsidP="00CD0D9F">
            <w:pPr>
              <w:pStyle w:val="TableCell0-0"/>
              <w:rPr>
                <w:lang w:eastAsia="en-US"/>
              </w:rPr>
            </w:pPr>
            <w:r w:rsidRPr="00E77AF9">
              <w:rPr>
                <w:lang w:eastAsia="en-US"/>
              </w:rPr>
              <w:t>080922-002-Cv</w:t>
            </w:r>
          </w:p>
        </w:tc>
        <w:tc>
          <w:tcPr>
            <w:tcW w:w="1786" w:type="dxa"/>
            <w:shd w:val="clear" w:color="auto" w:fill="auto"/>
            <w:noWrap/>
            <w:hideMark/>
          </w:tcPr>
          <w:p w14:paraId="79BB016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631915B" w14:textId="77777777" w:rsidR="00352167" w:rsidRPr="00E77AF9" w:rsidRDefault="00352167" w:rsidP="00CD0D9F">
            <w:pPr>
              <w:pStyle w:val="TableCell0-0"/>
              <w:rPr>
                <w:lang w:eastAsia="en-US"/>
              </w:rPr>
            </w:pPr>
            <w:r w:rsidRPr="00E77AF9">
              <w:rPr>
                <w:lang w:eastAsia="en-US"/>
              </w:rPr>
              <w:t>Various topics 1</w:t>
            </w:r>
          </w:p>
        </w:tc>
      </w:tr>
      <w:tr w:rsidR="00352167" w:rsidRPr="00E77AF9" w14:paraId="3AD46D36" w14:textId="77777777" w:rsidTr="00352167">
        <w:tc>
          <w:tcPr>
            <w:tcW w:w="1956" w:type="dxa"/>
            <w:shd w:val="clear" w:color="auto" w:fill="auto"/>
            <w:noWrap/>
          </w:tcPr>
          <w:p w14:paraId="110F6934" w14:textId="77777777" w:rsidR="00352167" w:rsidRPr="00E77AF9" w:rsidRDefault="00352167" w:rsidP="00CD0D9F">
            <w:pPr>
              <w:pStyle w:val="TableCell0-2Break"/>
              <w:rPr>
                <w:lang w:eastAsia="en-US"/>
              </w:rPr>
            </w:pPr>
          </w:p>
        </w:tc>
        <w:tc>
          <w:tcPr>
            <w:tcW w:w="1786" w:type="dxa"/>
            <w:shd w:val="clear" w:color="auto" w:fill="auto"/>
            <w:noWrap/>
          </w:tcPr>
          <w:p w14:paraId="1743A252" w14:textId="77777777" w:rsidR="00352167" w:rsidRPr="00E77AF9" w:rsidRDefault="00352167" w:rsidP="00CD0D9F">
            <w:pPr>
              <w:pStyle w:val="TableCell0-2Break"/>
              <w:rPr>
                <w:lang w:eastAsia="en-US"/>
              </w:rPr>
            </w:pPr>
            <w:r w:rsidRPr="00E77AF9">
              <w:rPr>
                <w:lang w:eastAsia="en-US"/>
              </w:rPr>
              <w:t>7:54:00</w:t>
            </w:r>
          </w:p>
        </w:tc>
        <w:tc>
          <w:tcPr>
            <w:tcW w:w="3005" w:type="dxa"/>
            <w:shd w:val="clear" w:color="auto" w:fill="auto"/>
            <w:noWrap/>
          </w:tcPr>
          <w:p w14:paraId="18B6E0A2"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72DDF143" w14:textId="77777777" w:rsidTr="00352167">
        <w:tc>
          <w:tcPr>
            <w:tcW w:w="1956" w:type="dxa"/>
            <w:shd w:val="clear" w:color="auto" w:fill="auto"/>
            <w:noWrap/>
            <w:hideMark/>
          </w:tcPr>
          <w:p w14:paraId="026E799A" w14:textId="77777777" w:rsidR="00352167" w:rsidRPr="00E77AF9" w:rsidRDefault="00352167" w:rsidP="00CD0D9F">
            <w:pPr>
              <w:pStyle w:val="TableCell0-0"/>
              <w:rPr>
                <w:lang w:eastAsia="en-US"/>
              </w:rPr>
            </w:pPr>
            <w:r w:rsidRPr="00E77AF9">
              <w:rPr>
                <w:lang w:eastAsia="en-US"/>
              </w:rPr>
              <w:t>080922-003-Cv</w:t>
            </w:r>
          </w:p>
        </w:tc>
        <w:tc>
          <w:tcPr>
            <w:tcW w:w="1786" w:type="dxa"/>
            <w:shd w:val="clear" w:color="auto" w:fill="auto"/>
            <w:noWrap/>
            <w:hideMark/>
          </w:tcPr>
          <w:p w14:paraId="633BB94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53F9258" w14:textId="77777777" w:rsidR="00352167" w:rsidRPr="00E77AF9" w:rsidRDefault="00352167" w:rsidP="00CD0D9F">
            <w:pPr>
              <w:pStyle w:val="TableCell0-0"/>
              <w:rPr>
                <w:lang w:eastAsia="en-US"/>
              </w:rPr>
            </w:pPr>
            <w:r w:rsidRPr="00E77AF9">
              <w:rPr>
                <w:lang w:eastAsia="en-US"/>
              </w:rPr>
              <w:t>Various topics 2</w:t>
            </w:r>
          </w:p>
        </w:tc>
      </w:tr>
      <w:tr w:rsidR="00352167" w:rsidRPr="00E77AF9" w14:paraId="099D587B" w14:textId="77777777" w:rsidTr="00352167">
        <w:tc>
          <w:tcPr>
            <w:tcW w:w="1956" w:type="dxa"/>
            <w:shd w:val="clear" w:color="auto" w:fill="auto"/>
            <w:noWrap/>
          </w:tcPr>
          <w:p w14:paraId="477D997D" w14:textId="77777777" w:rsidR="00352167" w:rsidRPr="00E77AF9" w:rsidRDefault="00352167" w:rsidP="00CD0D9F">
            <w:pPr>
              <w:pStyle w:val="TableCell0-2Break"/>
              <w:rPr>
                <w:lang w:eastAsia="en-US"/>
              </w:rPr>
            </w:pPr>
          </w:p>
        </w:tc>
        <w:tc>
          <w:tcPr>
            <w:tcW w:w="1786" w:type="dxa"/>
            <w:shd w:val="clear" w:color="auto" w:fill="auto"/>
            <w:noWrap/>
          </w:tcPr>
          <w:p w14:paraId="38763DE2" w14:textId="77777777" w:rsidR="00352167" w:rsidRPr="00E77AF9" w:rsidRDefault="00352167" w:rsidP="00CD0D9F">
            <w:pPr>
              <w:pStyle w:val="TableCell0-2Break"/>
              <w:rPr>
                <w:lang w:eastAsia="en-US"/>
              </w:rPr>
            </w:pPr>
            <w:r w:rsidRPr="00E77AF9">
              <w:rPr>
                <w:lang w:eastAsia="en-US"/>
              </w:rPr>
              <w:t>6:23:00</w:t>
            </w:r>
          </w:p>
        </w:tc>
        <w:tc>
          <w:tcPr>
            <w:tcW w:w="3005" w:type="dxa"/>
            <w:shd w:val="clear" w:color="auto" w:fill="auto"/>
            <w:noWrap/>
          </w:tcPr>
          <w:p w14:paraId="2B30C90A"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1C30B0E9" w14:textId="77777777" w:rsidTr="00352167">
        <w:tc>
          <w:tcPr>
            <w:tcW w:w="1956" w:type="dxa"/>
            <w:shd w:val="clear" w:color="auto" w:fill="auto"/>
            <w:noWrap/>
            <w:hideMark/>
          </w:tcPr>
          <w:p w14:paraId="745823F9" w14:textId="77777777" w:rsidR="00352167" w:rsidRPr="00E77AF9" w:rsidRDefault="00352167" w:rsidP="00CD0D9F">
            <w:pPr>
              <w:pStyle w:val="TableCell0-0"/>
              <w:rPr>
                <w:lang w:eastAsia="en-US"/>
              </w:rPr>
            </w:pPr>
            <w:r w:rsidRPr="00E77AF9">
              <w:rPr>
                <w:lang w:eastAsia="en-US"/>
              </w:rPr>
              <w:t>080922-004-Cv</w:t>
            </w:r>
          </w:p>
        </w:tc>
        <w:tc>
          <w:tcPr>
            <w:tcW w:w="1786" w:type="dxa"/>
            <w:shd w:val="clear" w:color="auto" w:fill="auto"/>
            <w:noWrap/>
            <w:hideMark/>
          </w:tcPr>
          <w:p w14:paraId="7468F79F"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9F08BD0" w14:textId="77777777" w:rsidR="00352167" w:rsidRPr="00E77AF9" w:rsidRDefault="00352167" w:rsidP="00CD0D9F">
            <w:pPr>
              <w:pStyle w:val="TableCell0-0"/>
              <w:rPr>
                <w:lang w:eastAsia="en-US"/>
              </w:rPr>
            </w:pPr>
            <w:r w:rsidRPr="00E77AF9">
              <w:rPr>
                <w:lang w:eastAsia="en-US"/>
              </w:rPr>
              <w:t>Meeting a certain woman</w:t>
            </w:r>
          </w:p>
        </w:tc>
      </w:tr>
      <w:tr w:rsidR="00352167" w:rsidRPr="00E77AF9" w14:paraId="7615E13F" w14:textId="77777777" w:rsidTr="00352167">
        <w:tc>
          <w:tcPr>
            <w:tcW w:w="1956" w:type="dxa"/>
            <w:shd w:val="clear" w:color="auto" w:fill="auto"/>
            <w:noWrap/>
          </w:tcPr>
          <w:p w14:paraId="12FFA859" w14:textId="77777777" w:rsidR="00352167" w:rsidRPr="00E77AF9" w:rsidRDefault="00352167" w:rsidP="00CD0D9F">
            <w:pPr>
              <w:pStyle w:val="TableCell0-2Break"/>
              <w:rPr>
                <w:lang w:eastAsia="en-US"/>
              </w:rPr>
            </w:pPr>
          </w:p>
        </w:tc>
        <w:tc>
          <w:tcPr>
            <w:tcW w:w="1786" w:type="dxa"/>
            <w:shd w:val="clear" w:color="auto" w:fill="auto"/>
            <w:noWrap/>
          </w:tcPr>
          <w:p w14:paraId="74EA1FAB" w14:textId="77777777" w:rsidR="00352167" w:rsidRPr="00E77AF9" w:rsidRDefault="00352167" w:rsidP="00CD0D9F">
            <w:pPr>
              <w:pStyle w:val="TableCell0-2Break"/>
              <w:rPr>
                <w:lang w:eastAsia="en-US"/>
              </w:rPr>
            </w:pPr>
            <w:r w:rsidRPr="00E77AF9">
              <w:rPr>
                <w:lang w:eastAsia="en-US"/>
              </w:rPr>
              <w:t>2:03:00</w:t>
            </w:r>
          </w:p>
        </w:tc>
        <w:tc>
          <w:tcPr>
            <w:tcW w:w="3005" w:type="dxa"/>
            <w:shd w:val="clear" w:color="auto" w:fill="auto"/>
            <w:noWrap/>
          </w:tcPr>
          <w:p w14:paraId="54CDCBF2"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4EDE7D30" w14:textId="77777777" w:rsidTr="00352167">
        <w:tc>
          <w:tcPr>
            <w:tcW w:w="1956" w:type="dxa"/>
            <w:shd w:val="clear" w:color="auto" w:fill="auto"/>
            <w:noWrap/>
            <w:hideMark/>
          </w:tcPr>
          <w:p w14:paraId="406F2207" w14:textId="77777777" w:rsidR="00352167" w:rsidRPr="00E77AF9" w:rsidRDefault="00352167" w:rsidP="00CD0D9F">
            <w:pPr>
              <w:pStyle w:val="TableCell0-0"/>
              <w:rPr>
                <w:lang w:eastAsia="en-US"/>
              </w:rPr>
            </w:pPr>
            <w:r w:rsidRPr="00E77AF9">
              <w:rPr>
                <w:lang w:eastAsia="en-US"/>
              </w:rPr>
              <w:t>080922-005-CvEx</w:t>
            </w:r>
          </w:p>
        </w:tc>
        <w:tc>
          <w:tcPr>
            <w:tcW w:w="1786" w:type="dxa"/>
            <w:shd w:val="clear" w:color="auto" w:fill="auto"/>
            <w:noWrap/>
            <w:hideMark/>
          </w:tcPr>
          <w:p w14:paraId="02792F01"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7E0CDF46" w14:textId="77777777" w:rsidR="00352167" w:rsidRPr="00E77AF9" w:rsidRDefault="00352167" w:rsidP="00CD0D9F">
            <w:pPr>
              <w:pStyle w:val="TableCell0-0"/>
              <w:rPr>
                <w:lang w:eastAsia="en-US"/>
              </w:rPr>
            </w:pPr>
            <w:r w:rsidRPr="00E77AF9">
              <w:rPr>
                <w:lang w:eastAsia="en-US"/>
              </w:rPr>
              <w:t>Bride-exchange customs</w:t>
            </w:r>
          </w:p>
        </w:tc>
      </w:tr>
      <w:tr w:rsidR="00352167" w:rsidRPr="00E77AF9" w14:paraId="6299FC3B" w14:textId="77777777" w:rsidTr="00352167">
        <w:tc>
          <w:tcPr>
            <w:tcW w:w="1956" w:type="dxa"/>
            <w:shd w:val="clear" w:color="auto" w:fill="auto"/>
            <w:noWrap/>
          </w:tcPr>
          <w:p w14:paraId="4875757A" w14:textId="77777777" w:rsidR="00352167" w:rsidRPr="00E77AF9" w:rsidRDefault="00352167" w:rsidP="00CD0D9F">
            <w:pPr>
              <w:pStyle w:val="TableCell0-2Break"/>
              <w:rPr>
                <w:lang w:eastAsia="en-US"/>
              </w:rPr>
            </w:pPr>
          </w:p>
        </w:tc>
        <w:tc>
          <w:tcPr>
            <w:tcW w:w="1786" w:type="dxa"/>
            <w:shd w:val="clear" w:color="auto" w:fill="auto"/>
            <w:noWrap/>
          </w:tcPr>
          <w:p w14:paraId="5D289765" w14:textId="77777777" w:rsidR="00352167" w:rsidRPr="00E77AF9" w:rsidRDefault="00352167" w:rsidP="00CD0D9F">
            <w:pPr>
              <w:pStyle w:val="TableCell0-2Break"/>
              <w:rPr>
                <w:lang w:eastAsia="en-US"/>
              </w:rPr>
            </w:pPr>
            <w:r w:rsidRPr="00E77AF9">
              <w:rPr>
                <w:lang w:eastAsia="en-US"/>
              </w:rPr>
              <w:t>1:52:00</w:t>
            </w:r>
          </w:p>
        </w:tc>
        <w:tc>
          <w:tcPr>
            <w:tcW w:w="3005" w:type="dxa"/>
            <w:shd w:val="clear" w:color="auto" w:fill="auto"/>
            <w:noWrap/>
          </w:tcPr>
          <w:p w14:paraId="7944E1DE"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3DEF6F00" w14:textId="77777777" w:rsidTr="00352167">
        <w:tc>
          <w:tcPr>
            <w:tcW w:w="1956" w:type="dxa"/>
            <w:shd w:val="clear" w:color="auto" w:fill="auto"/>
            <w:noWrap/>
            <w:hideMark/>
          </w:tcPr>
          <w:p w14:paraId="486E4391" w14:textId="77777777" w:rsidR="00352167" w:rsidRPr="00E77AF9" w:rsidRDefault="00352167" w:rsidP="00CD0D9F">
            <w:pPr>
              <w:pStyle w:val="TableCell0-0"/>
              <w:rPr>
                <w:lang w:eastAsia="en-US"/>
              </w:rPr>
            </w:pPr>
            <w:r w:rsidRPr="00E77AF9">
              <w:rPr>
                <w:lang w:eastAsia="en-US"/>
              </w:rPr>
              <w:t>080922-006-CvEx</w:t>
            </w:r>
          </w:p>
        </w:tc>
        <w:tc>
          <w:tcPr>
            <w:tcW w:w="1786" w:type="dxa"/>
            <w:shd w:val="clear" w:color="auto" w:fill="auto"/>
            <w:noWrap/>
            <w:hideMark/>
          </w:tcPr>
          <w:p w14:paraId="4922ED3D"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5BF415A6" w14:textId="77777777" w:rsidR="00352167" w:rsidRPr="00E77AF9" w:rsidRDefault="00352167" w:rsidP="00CD0D9F">
            <w:pPr>
              <w:pStyle w:val="TableCell0-0"/>
              <w:rPr>
                <w:lang w:eastAsia="en-US"/>
              </w:rPr>
            </w:pPr>
            <w:r w:rsidRPr="00E77AF9">
              <w:rPr>
                <w:lang w:eastAsia="en-US"/>
              </w:rPr>
              <w:t>Children</w:t>
            </w:r>
            <w:r>
              <w:rPr>
                <w:lang w:eastAsia="en-US"/>
              </w:rPr>
              <w:t>’</w:t>
            </w:r>
            <w:r w:rsidRPr="00E77AF9">
              <w:rPr>
                <w:lang w:eastAsia="en-US"/>
              </w:rPr>
              <w:t>s future</w:t>
            </w:r>
          </w:p>
        </w:tc>
      </w:tr>
      <w:tr w:rsidR="00352167" w:rsidRPr="00E77AF9" w14:paraId="4A088BB0" w14:textId="77777777" w:rsidTr="00352167">
        <w:tc>
          <w:tcPr>
            <w:tcW w:w="1956" w:type="dxa"/>
            <w:shd w:val="clear" w:color="auto" w:fill="auto"/>
            <w:noWrap/>
          </w:tcPr>
          <w:p w14:paraId="258229D8" w14:textId="77777777" w:rsidR="00352167" w:rsidRPr="00E77AF9" w:rsidRDefault="00352167" w:rsidP="00CD0D9F">
            <w:pPr>
              <w:pStyle w:val="TableCell0-2Break"/>
              <w:rPr>
                <w:lang w:eastAsia="en-US"/>
              </w:rPr>
            </w:pPr>
          </w:p>
        </w:tc>
        <w:tc>
          <w:tcPr>
            <w:tcW w:w="1786" w:type="dxa"/>
            <w:shd w:val="clear" w:color="auto" w:fill="auto"/>
            <w:noWrap/>
          </w:tcPr>
          <w:p w14:paraId="0D8C0AF4" w14:textId="77777777" w:rsidR="00352167" w:rsidRPr="00E77AF9" w:rsidRDefault="00352167" w:rsidP="00CD0D9F">
            <w:pPr>
              <w:pStyle w:val="TableCell0-2Break"/>
              <w:rPr>
                <w:lang w:eastAsia="en-US"/>
              </w:rPr>
            </w:pPr>
            <w:r w:rsidRPr="00E77AF9">
              <w:rPr>
                <w:lang w:eastAsia="en-US"/>
              </w:rPr>
              <w:t>0:46:00</w:t>
            </w:r>
          </w:p>
        </w:tc>
        <w:tc>
          <w:tcPr>
            <w:tcW w:w="3005" w:type="dxa"/>
            <w:shd w:val="clear" w:color="auto" w:fill="auto"/>
            <w:noWrap/>
          </w:tcPr>
          <w:p w14:paraId="508CF10E"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39812F32" w14:textId="77777777" w:rsidTr="00352167">
        <w:tc>
          <w:tcPr>
            <w:tcW w:w="1956" w:type="dxa"/>
            <w:shd w:val="clear" w:color="auto" w:fill="auto"/>
            <w:noWrap/>
            <w:hideMark/>
          </w:tcPr>
          <w:p w14:paraId="44E3C477" w14:textId="77777777" w:rsidR="00352167" w:rsidRPr="00E77AF9" w:rsidRDefault="00352167" w:rsidP="00CD0D9F">
            <w:pPr>
              <w:pStyle w:val="TableCell0-0"/>
              <w:rPr>
                <w:lang w:eastAsia="en-US"/>
              </w:rPr>
            </w:pPr>
            <w:r w:rsidRPr="00E77AF9">
              <w:rPr>
                <w:lang w:eastAsia="en-US"/>
              </w:rPr>
              <w:t>080922-007-CvNP</w:t>
            </w:r>
          </w:p>
        </w:tc>
        <w:tc>
          <w:tcPr>
            <w:tcW w:w="1786" w:type="dxa"/>
            <w:shd w:val="clear" w:color="auto" w:fill="auto"/>
            <w:noWrap/>
            <w:hideMark/>
          </w:tcPr>
          <w:p w14:paraId="70F4E7CA"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7E6D130F" w14:textId="77777777" w:rsidR="00352167" w:rsidRPr="00E77AF9" w:rsidRDefault="00352167" w:rsidP="00CD0D9F">
            <w:pPr>
              <w:pStyle w:val="TableCell0-0"/>
              <w:rPr>
                <w:lang w:eastAsia="en-US"/>
              </w:rPr>
            </w:pPr>
            <w:r w:rsidRPr="00E77AF9">
              <w:rPr>
                <w:lang w:eastAsia="en-US"/>
              </w:rPr>
              <w:t>A child</w:t>
            </w:r>
            <w:r>
              <w:rPr>
                <w:lang w:eastAsia="en-US"/>
              </w:rPr>
              <w:t>’</w:t>
            </w:r>
            <w:r w:rsidRPr="00E77AF9">
              <w:rPr>
                <w:lang w:eastAsia="en-US"/>
              </w:rPr>
              <w:t>s magic thinking</w:t>
            </w:r>
          </w:p>
        </w:tc>
      </w:tr>
      <w:tr w:rsidR="00352167" w:rsidRPr="00E77AF9" w14:paraId="509E464E" w14:textId="77777777" w:rsidTr="00352167">
        <w:tc>
          <w:tcPr>
            <w:tcW w:w="1956" w:type="dxa"/>
            <w:shd w:val="clear" w:color="auto" w:fill="auto"/>
            <w:noWrap/>
          </w:tcPr>
          <w:p w14:paraId="2BFC57AC" w14:textId="77777777" w:rsidR="00352167" w:rsidRPr="00E77AF9" w:rsidRDefault="00352167" w:rsidP="00CD0D9F">
            <w:pPr>
              <w:pStyle w:val="TableCell0-2Break"/>
              <w:rPr>
                <w:lang w:eastAsia="en-US"/>
              </w:rPr>
            </w:pPr>
          </w:p>
        </w:tc>
        <w:tc>
          <w:tcPr>
            <w:tcW w:w="1786" w:type="dxa"/>
            <w:shd w:val="clear" w:color="auto" w:fill="auto"/>
            <w:noWrap/>
          </w:tcPr>
          <w:p w14:paraId="0ABC3868" w14:textId="77777777" w:rsidR="00352167" w:rsidRPr="00E77AF9" w:rsidRDefault="00352167" w:rsidP="00CD0D9F">
            <w:pPr>
              <w:pStyle w:val="TableCell0-2Break"/>
              <w:rPr>
                <w:lang w:eastAsia="en-US"/>
              </w:rPr>
            </w:pPr>
            <w:r w:rsidRPr="00E77AF9">
              <w:rPr>
                <w:lang w:eastAsia="en-US"/>
              </w:rPr>
              <w:t>1:12:00</w:t>
            </w:r>
          </w:p>
        </w:tc>
        <w:tc>
          <w:tcPr>
            <w:tcW w:w="3005" w:type="dxa"/>
            <w:shd w:val="clear" w:color="auto" w:fill="auto"/>
            <w:noWrap/>
          </w:tcPr>
          <w:p w14:paraId="71CC95DD"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64F69DCE" w14:textId="77777777" w:rsidTr="00352167">
        <w:tc>
          <w:tcPr>
            <w:tcW w:w="1956" w:type="dxa"/>
            <w:shd w:val="clear" w:color="auto" w:fill="auto"/>
            <w:noWrap/>
            <w:hideMark/>
          </w:tcPr>
          <w:p w14:paraId="62FC0476" w14:textId="77777777" w:rsidR="00352167" w:rsidRPr="00E77AF9" w:rsidRDefault="00352167" w:rsidP="00CD0D9F">
            <w:pPr>
              <w:pStyle w:val="TableCell0-0"/>
              <w:rPr>
                <w:lang w:eastAsia="en-US"/>
              </w:rPr>
            </w:pPr>
            <w:r w:rsidRPr="00E77AF9">
              <w:rPr>
                <w:lang w:eastAsia="en-US"/>
              </w:rPr>
              <w:t>080922-008-CvNP</w:t>
            </w:r>
          </w:p>
        </w:tc>
        <w:tc>
          <w:tcPr>
            <w:tcW w:w="1786" w:type="dxa"/>
            <w:shd w:val="clear" w:color="auto" w:fill="auto"/>
            <w:noWrap/>
            <w:hideMark/>
          </w:tcPr>
          <w:p w14:paraId="794412CF"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43927746" w14:textId="77777777" w:rsidR="00352167" w:rsidRPr="00E77AF9" w:rsidRDefault="00352167" w:rsidP="00CD0D9F">
            <w:pPr>
              <w:pStyle w:val="TableCell0-0"/>
              <w:rPr>
                <w:lang w:eastAsia="en-US"/>
              </w:rPr>
            </w:pPr>
            <w:r w:rsidRPr="00E77AF9">
              <w:rPr>
                <w:lang w:eastAsia="en-US"/>
              </w:rPr>
              <w:t>Various childhood experiences</w:t>
            </w:r>
          </w:p>
        </w:tc>
      </w:tr>
      <w:tr w:rsidR="00352167" w:rsidRPr="00E77AF9" w14:paraId="225D0B02" w14:textId="77777777" w:rsidTr="00352167">
        <w:tc>
          <w:tcPr>
            <w:tcW w:w="1956" w:type="dxa"/>
            <w:shd w:val="clear" w:color="auto" w:fill="auto"/>
            <w:noWrap/>
          </w:tcPr>
          <w:p w14:paraId="6410DED2" w14:textId="77777777" w:rsidR="00352167" w:rsidRPr="00E77AF9" w:rsidRDefault="00352167" w:rsidP="00CD0D9F">
            <w:pPr>
              <w:pStyle w:val="TableCell0-2Break"/>
              <w:rPr>
                <w:lang w:eastAsia="en-US"/>
              </w:rPr>
            </w:pPr>
          </w:p>
        </w:tc>
        <w:tc>
          <w:tcPr>
            <w:tcW w:w="1786" w:type="dxa"/>
            <w:shd w:val="clear" w:color="auto" w:fill="auto"/>
            <w:noWrap/>
          </w:tcPr>
          <w:p w14:paraId="76410935" w14:textId="77777777" w:rsidR="00352167" w:rsidRPr="00E77AF9" w:rsidRDefault="00352167" w:rsidP="00CD0D9F">
            <w:pPr>
              <w:pStyle w:val="TableCell0-2Break"/>
              <w:rPr>
                <w:lang w:eastAsia="en-US"/>
              </w:rPr>
            </w:pPr>
            <w:r w:rsidRPr="00E77AF9">
              <w:rPr>
                <w:lang w:eastAsia="en-US"/>
              </w:rPr>
              <w:t>6:12:00</w:t>
            </w:r>
          </w:p>
        </w:tc>
        <w:tc>
          <w:tcPr>
            <w:tcW w:w="3005" w:type="dxa"/>
            <w:shd w:val="clear" w:color="auto" w:fill="auto"/>
            <w:noWrap/>
          </w:tcPr>
          <w:p w14:paraId="380B3E2D"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62A7E56C" w14:textId="77777777" w:rsidTr="00352167">
        <w:tc>
          <w:tcPr>
            <w:tcW w:w="1956" w:type="dxa"/>
            <w:shd w:val="clear" w:color="auto" w:fill="auto"/>
            <w:noWrap/>
            <w:hideMark/>
          </w:tcPr>
          <w:p w14:paraId="667C0A37" w14:textId="77777777" w:rsidR="00352167" w:rsidRPr="00E77AF9" w:rsidRDefault="00352167" w:rsidP="00CD0D9F">
            <w:pPr>
              <w:pStyle w:val="TableCell0-0"/>
              <w:rPr>
                <w:lang w:eastAsia="en-US"/>
              </w:rPr>
            </w:pPr>
            <w:r w:rsidRPr="00E77AF9">
              <w:rPr>
                <w:lang w:eastAsia="en-US"/>
              </w:rPr>
              <w:t>080922-009-CvNP</w:t>
            </w:r>
          </w:p>
        </w:tc>
        <w:tc>
          <w:tcPr>
            <w:tcW w:w="1786" w:type="dxa"/>
            <w:shd w:val="clear" w:color="auto" w:fill="auto"/>
            <w:noWrap/>
            <w:hideMark/>
          </w:tcPr>
          <w:p w14:paraId="3FA0CC8D"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16D41EA2" w14:textId="77777777" w:rsidR="00352167" w:rsidRPr="00E77AF9" w:rsidRDefault="00352167" w:rsidP="00CD0D9F">
            <w:pPr>
              <w:pStyle w:val="TableCell0-0"/>
              <w:rPr>
                <w:lang w:eastAsia="en-US"/>
              </w:rPr>
            </w:pPr>
            <w:r w:rsidRPr="00E77AF9">
              <w:rPr>
                <w:lang w:eastAsia="en-US"/>
              </w:rPr>
              <w:t>Playing as children</w:t>
            </w:r>
          </w:p>
        </w:tc>
      </w:tr>
      <w:tr w:rsidR="00352167" w:rsidRPr="00E77AF9" w14:paraId="0DDD745F" w14:textId="77777777" w:rsidTr="00352167">
        <w:tc>
          <w:tcPr>
            <w:tcW w:w="1956" w:type="dxa"/>
            <w:shd w:val="clear" w:color="auto" w:fill="auto"/>
            <w:noWrap/>
          </w:tcPr>
          <w:p w14:paraId="5E193F64" w14:textId="77777777" w:rsidR="00352167" w:rsidRPr="00E77AF9" w:rsidRDefault="00352167" w:rsidP="00CD0D9F">
            <w:pPr>
              <w:pStyle w:val="TableCell0-2Break"/>
              <w:rPr>
                <w:lang w:eastAsia="en-US"/>
              </w:rPr>
            </w:pPr>
          </w:p>
        </w:tc>
        <w:tc>
          <w:tcPr>
            <w:tcW w:w="1786" w:type="dxa"/>
            <w:shd w:val="clear" w:color="auto" w:fill="auto"/>
            <w:noWrap/>
          </w:tcPr>
          <w:p w14:paraId="09A1D365" w14:textId="77777777" w:rsidR="00352167" w:rsidRPr="00E77AF9" w:rsidRDefault="00352167" w:rsidP="00CD0D9F">
            <w:pPr>
              <w:pStyle w:val="TableCell0-2Break"/>
              <w:rPr>
                <w:lang w:eastAsia="en-US"/>
              </w:rPr>
            </w:pPr>
            <w:r w:rsidRPr="00E77AF9">
              <w:rPr>
                <w:lang w:eastAsia="en-US"/>
              </w:rPr>
              <w:t>2:57:00</w:t>
            </w:r>
          </w:p>
        </w:tc>
        <w:tc>
          <w:tcPr>
            <w:tcW w:w="3005" w:type="dxa"/>
            <w:shd w:val="clear" w:color="auto" w:fill="auto"/>
            <w:noWrap/>
          </w:tcPr>
          <w:p w14:paraId="20378B08"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40C6C381" w14:textId="77777777" w:rsidTr="00352167">
        <w:tc>
          <w:tcPr>
            <w:tcW w:w="1956" w:type="dxa"/>
            <w:shd w:val="clear" w:color="auto" w:fill="auto"/>
            <w:noWrap/>
            <w:hideMark/>
          </w:tcPr>
          <w:p w14:paraId="03C6186A" w14:textId="77777777" w:rsidR="00352167" w:rsidRPr="00E77AF9" w:rsidRDefault="00352167" w:rsidP="00CD0D9F">
            <w:pPr>
              <w:pStyle w:val="TableCell0-0"/>
              <w:rPr>
                <w:lang w:eastAsia="en-US"/>
              </w:rPr>
            </w:pPr>
            <w:r w:rsidRPr="00E77AF9">
              <w:rPr>
                <w:lang w:eastAsia="en-US"/>
              </w:rPr>
              <w:t>080922-010a-CvNF</w:t>
            </w:r>
          </w:p>
        </w:tc>
        <w:tc>
          <w:tcPr>
            <w:tcW w:w="1786" w:type="dxa"/>
            <w:shd w:val="clear" w:color="auto" w:fill="auto"/>
            <w:noWrap/>
            <w:hideMark/>
          </w:tcPr>
          <w:p w14:paraId="61A33AF3" w14:textId="77777777" w:rsidR="00352167" w:rsidRPr="00E77AF9" w:rsidRDefault="00352167" w:rsidP="00CD0D9F">
            <w:pPr>
              <w:pStyle w:val="TableCell0-0"/>
              <w:rPr>
                <w:lang w:eastAsia="en-US"/>
              </w:rPr>
            </w:pPr>
            <w:r w:rsidRPr="00E77AF9">
              <w:rPr>
                <w:lang w:eastAsia="en-US"/>
              </w:rPr>
              <w:t>CvSp_NarrF</w:t>
            </w:r>
          </w:p>
        </w:tc>
        <w:tc>
          <w:tcPr>
            <w:tcW w:w="3005" w:type="dxa"/>
            <w:shd w:val="clear" w:color="auto" w:fill="auto"/>
            <w:noWrap/>
          </w:tcPr>
          <w:p w14:paraId="4E196F11" w14:textId="77777777" w:rsidR="00352167" w:rsidRPr="00E77AF9" w:rsidRDefault="00352167" w:rsidP="00CD0D9F">
            <w:pPr>
              <w:pStyle w:val="TableCell0-0"/>
              <w:rPr>
                <w:lang w:eastAsia="en-US"/>
              </w:rPr>
            </w:pPr>
            <w:r w:rsidRPr="00E77AF9">
              <w:rPr>
                <w:lang w:eastAsia="en-US"/>
              </w:rPr>
              <w:t>Origins of a certain clan 1</w:t>
            </w:r>
          </w:p>
        </w:tc>
      </w:tr>
      <w:tr w:rsidR="00352167" w:rsidRPr="00E77AF9" w14:paraId="1977BEA0" w14:textId="77777777" w:rsidTr="00352167">
        <w:tc>
          <w:tcPr>
            <w:tcW w:w="1956" w:type="dxa"/>
            <w:shd w:val="clear" w:color="auto" w:fill="auto"/>
            <w:noWrap/>
          </w:tcPr>
          <w:p w14:paraId="24470E05" w14:textId="77777777" w:rsidR="00352167" w:rsidRPr="00E77AF9" w:rsidRDefault="00352167" w:rsidP="00CD0D9F">
            <w:pPr>
              <w:pStyle w:val="TableCell0-2Break"/>
              <w:rPr>
                <w:lang w:eastAsia="en-US"/>
              </w:rPr>
            </w:pPr>
          </w:p>
        </w:tc>
        <w:tc>
          <w:tcPr>
            <w:tcW w:w="1786" w:type="dxa"/>
            <w:shd w:val="clear" w:color="auto" w:fill="auto"/>
            <w:noWrap/>
          </w:tcPr>
          <w:p w14:paraId="54F1ADB5" w14:textId="77777777" w:rsidR="00352167" w:rsidRPr="00E77AF9" w:rsidRDefault="00352167" w:rsidP="00CD0D9F">
            <w:pPr>
              <w:pStyle w:val="TableCell0-2Break"/>
              <w:rPr>
                <w:lang w:eastAsia="en-US"/>
              </w:rPr>
            </w:pPr>
            <w:r w:rsidRPr="00E77AF9">
              <w:rPr>
                <w:lang w:eastAsia="en-US"/>
              </w:rPr>
              <w:t>39:00:00</w:t>
            </w:r>
          </w:p>
        </w:tc>
        <w:tc>
          <w:tcPr>
            <w:tcW w:w="3005" w:type="dxa"/>
            <w:shd w:val="clear" w:color="auto" w:fill="auto"/>
            <w:noWrap/>
          </w:tcPr>
          <w:p w14:paraId="56A1D511" w14:textId="77777777" w:rsidR="00352167" w:rsidRPr="00E77AF9" w:rsidRDefault="00352167" w:rsidP="00CD0D9F">
            <w:pPr>
              <w:pStyle w:val="TableCell0-2Break"/>
              <w:rPr>
                <w:lang w:eastAsia="en-US"/>
              </w:rPr>
            </w:pPr>
            <w:r w:rsidRPr="00E77AF9">
              <w:rPr>
                <w:lang w:eastAsia="en-US"/>
              </w:rPr>
              <w:t>1 MC, 1 MY, 1 FY</w:t>
            </w:r>
          </w:p>
        </w:tc>
      </w:tr>
      <w:tr w:rsidR="00352167" w:rsidRPr="00E77AF9" w14:paraId="78522BA2" w14:textId="77777777" w:rsidTr="00352167">
        <w:tc>
          <w:tcPr>
            <w:tcW w:w="1956" w:type="dxa"/>
            <w:shd w:val="clear" w:color="auto" w:fill="auto"/>
            <w:noWrap/>
            <w:hideMark/>
          </w:tcPr>
          <w:p w14:paraId="21D8C49D" w14:textId="77777777" w:rsidR="00352167" w:rsidRPr="00E77AF9" w:rsidRDefault="00352167" w:rsidP="00CD0D9F">
            <w:pPr>
              <w:pStyle w:val="TableCell0-0"/>
              <w:rPr>
                <w:lang w:eastAsia="en-US"/>
              </w:rPr>
            </w:pPr>
            <w:r w:rsidRPr="00E77AF9">
              <w:rPr>
                <w:lang w:eastAsia="en-US"/>
              </w:rPr>
              <w:t>080922-010b-CvNF</w:t>
            </w:r>
          </w:p>
        </w:tc>
        <w:tc>
          <w:tcPr>
            <w:tcW w:w="1786" w:type="dxa"/>
            <w:shd w:val="clear" w:color="auto" w:fill="auto"/>
            <w:noWrap/>
            <w:hideMark/>
          </w:tcPr>
          <w:p w14:paraId="13FB6F43" w14:textId="77777777" w:rsidR="00352167" w:rsidRPr="00E77AF9" w:rsidRDefault="00352167" w:rsidP="00CD0D9F">
            <w:pPr>
              <w:pStyle w:val="TableCell0-0"/>
              <w:rPr>
                <w:lang w:eastAsia="en-US"/>
              </w:rPr>
            </w:pPr>
            <w:r w:rsidRPr="00E77AF9">
              <w:rPr>
                <w:lang w:eastAsia="en-US"/>
              </w:rPr>
              <w:t>CvSp_NarrF</w:t>
            </w:r>
          </w:p>
        </w:tc>
        <w:tc>
          <w:tcPr>
            <w:tcW w:w="3005" w:type="dxa"/>
            <w:shd w:val="clear" w:color="auto" w:fill="auto"/>
            <w:noWrap/>
          </w:tcPr>
          <w:p w14:paraId="2FE827F8" w14:textId="77777777" w:rsidR="00352167" w:rsidRPr="00E77AF9" w:rsidRDefault="00352167" w:rsidP="00CD0D9F">
            <w:pPr>
              <w:pStyle w:val="TableCell0-0"/>
              <w:rPr>
                <w:lang w:eastAsia="en-US"/>
              </w:rPr>
            </w:pPr>
            <w:r w:rsidRPr="00E77AF9">
              <w:rPr>
                <w:lang w:eastAsia="en-US"/>
              </w:rPr>
              <w:t>Origins of a certain clan 2</w:t>
            </w:r>
          </w:p>
        </w:tc>
      </w:tr>
      <w:tr w:rsidR="00352167" w:rsidRPr="00E77AF9" w14:paraId="6296985D" w14:textId="77777777" w:rsidTr="00352167">
        <w:tc>
          <w:tcPr>
            <w:tcW w:w="1956" w:type="dxa"/>
            <w:shd w:val="clear" w:color="auto" w:fill="auto"/>
            <w:noWrap/>
          </w:tcPr>
          <w:p w14:paraId="0360DE31" w14:textId="77777777" w:rsidR="00352167" w:rsidRPr="00E77AF9" w:rsidRDefault="00352167" w:rsidP="00CD0D9F">
            <w:pPr>
              <w:pStyle w:val="TableCell0-2Break"/>
              <w:rPr>
                <w:lang w:eastAsia="en-US"/>
              </w:rPr>
            </w:pPr>
          </w:p>
        </w:tc>
        <w:tc>
          <w:tcPr>
            <w:tcW w:w="1786" w:type="dxa"/>
            <w:shd w:val="clear" w:color="auto" w:fill="auto"/>
            <w:noWrap/>
          </w:tcPr>
          <w:p w14:paraId="3638A67D" w14:textId="77777777" w:rsidR="00352167" w:rsidRPr="00E77AF9" w:rsidRDefault="00352167" w:rsidP="00CD0D9F">
            <w:pPr>
              <w:pStyle w:val="TableCell0-2Break"/>
              <w:rPr>
                <w:lang w:eastAsia="en-US"/>
              </w:rPr>
            </w:pPr>
            <w:r w:rsidRPr="00E77AF9">
              <w:rPr>
                <w:lang w:eastAsia="en-US"/>
              </w:rPr>
              <w:t>0:45:00</w:t>
            </w:r>
          </w:p>
        </w:tc>
        <w:tc>
          <w:tcPr>
            <w:tcW w:w="3005" w:type="dxa"/>
            <w:shd w:val="clear" w:color="auto" w:fill="auto"/>
            <w:noWrap/>
          </w:tcPr>
          <w:p w14:paraId="3657D517" w14:textId="77777777" w:rsidR="00352167" w:rsidRPr="00E77AF9" w:rsidRDefault="00352167" w:rsidP="00CD0D9F">
            <w:pPr>
              <w:pStyle w:val="TableCell0-2Break"/>
              <w:rPr>
                <w:lang w:eastAsia="en-US"/>
              </w:rPr>
            </w:pPr>
            <w:r w:rsidRPr="00E77AF9">
              <w:rPr>
                <w:lang w:eastAsia="en-US"/>
              </w:rPr>
              <w:t>1 MY, 1 FY</w:t>
            </w:r>
          </w:p>
        </w:tc>
      </w:tr>
      <w:tr w:rsidR="00352167" w:rsidRPr="00E77AF9" w14:paraId="799CF216" w14:textId="77777777" w:rsidTr="00352167">
        <w:tc>
          <w:tcPr>
            <w:tcW w:w="1956" w:type="dxa"/>
            <w:shd w:val="clear" w:color="auto" w:fill="auto"/>
            <w:noWrap/>
            <w:hideMark/>
          </w:tcPr>
          <w:p w14:paraId="46600CCA" w14:textId="77777777" w:rsidR="00352167" w:rsidRPr="00E77AF9" w:rsidRDefault="00352167" w:rsidP="00CD0D9F">
            <w:pPr>
              <w:pStyle w:val="TableCell0-0"/>
              <w:rPr>
                <w:lang w:eastAsia="en-US"/>
              </w:rPr>
            </w:pPr>
            <w:r w:rsidRPr="00E77AF9">
              <w:rPr>
                <w:lang w:eastAsia="en-US"/>
              </w:rPr>
              <w:t>080923-001-CvNP</w:t>
            </w:r>
          </w:p>
        </w:tc>
        <w:tc>
          <w:tcPr>
            <w:tcW w:w="1786" w:type="dxa"/>
            <w:shd w:val="clear" w:color="auto" w:fill="auto"/>
            <w:noWrap/>
            <w:hideMark/>
          </w:tcPr>
          <w:p w14:paraId="6DD77586"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7DC49534" w14:textId="77777777" w:rsidR="00352167" w:rsidRPr="00E77AF9" w:rsidRDefault="00352167" w:rsidP="00CD0D9F">
            <w:pPr>
              <w:pStyle w:val="TableCell0-0"/>
              <w:rPr>
                <w:lang w:eastAsia="en-US"/>
              </w:rPr>
            </w:pPr>
            <w:r w:rsidRPr="00E77AF9">
              <w:rPr>
                <w:lang w:eastAsia="en-US"/>
              </w:rPr>
              <w:t>A crying child; looking for someone</w:t>
            </w:r>
          </w:p>
        </w:tc>
      </w:tr>
      <w:tr w:rsidR="00352167" w:rsidRPr="00E77AF9" w14:paraId="5F44BDE7" w14:textId="77777777" w:rsidTr="00352167">
        <w:tc>
          <w:tcPr>
            <w:tcW w:w="1956" w:type="dxa"/>
            <w:shd w:val="clear" w:color="auto" w:fill="auto"/>
            <w:noWrap/>
          </w:tcPr>
          <w:p w14:paraId="15001C1F" w14:textId="77777777" w:rsidR="00352167" w:rsidRPr="00E77AF9" w:rsidRDefault="00352167" w:rsidP="00CD0D9F">
            <w:pPr>
              <w:pStyle w:val="TableCell0-2Break"/>
              <w:rPr>
                <w:lang w:eastAsia="en-US"/>
              </w:rPr>
            </w:pPr>
          </w:p>
        </w:tc>
        <w:tc>
          <w:tcPr>
            <w:tcW w:w="1786" w:type="dxa"/>
            <w:shd w:val="clear" w:color="auto" w:fill="auto"/>
            <w:noWrap/>
          </w:tcPr>
          <w:p w14:paraId="40439AEB" w14:textId="77777777" w:rsidR="00352167" w:rsidRPr="00E77AF9" w:rsidRDefault="00352167" w:rsidP="00CD0D9F">
            <w:pPr>
              <w:pStyle w:val="TableCell0-2Break"/>
              <w:rPr>
                <w:lang w:eastAsia="en-US"/>
              </w:rPr>
            </w:pPr>
            <w:r w:rsidRPr="00E77AF9">
              <w:rPr>
                <w:lang w:eastAsia="en-US"/>
              </w:rPr>
              <w:t>1:50:00</w:t>
            </w:r>
          </w:p>
        </w:tc>
        <w:tc>
          <w:tcPr>
            <w:tcW w:w="3005" w:type="dxa"/>
            <w:shd w:val="clear" w:color="auto" w:fill="auto"/>
            <w:noWrap/>
          </w:tcPr>
          <w:p w14:paraId="7C9AF20C" w14:textId="77777777" w:rsidR="00352167" w:rsidRPr="00E77AF9" w:rsidRDefault="00352167" w:rsidP="00CD0D9F">
            <w:pPr>
              <w:pStyle w:val="TableCell0-2Break"/>
              <w:rPr>
                <w:lang w:eastAsia="en-US"/>
              </w:rPr>
            </w:pPr>
            <w:r w:rsidRPr="00E77AF9">
              <w:rPr>
                <w:lang w:eastAsia="en-US"/>
              </w:rPr>
              <w:t>2 MO</w:t>
            </w:r>
          </w:p>
        </w:tc>
      </w:tr>
      <w:tr w:rsidR="00352167" w:rsidRPr="00E77AF9" w14:paraId="33C00CA0" w14:textId="77777777" w:rsidTr="00352167">
        <w:tc>
          <w:tcPr>
            <w:tcW w:w="1956" w:type="dxa"/>
            <w:shd w:val="clear" w:color="auto" w:fill="auto"/>
            <w:noWrap/>
            <w:hideMark/>
          </w:tcPr>
          <w:p w14:paraId="6B363762" w14:textId="77777777" w:rsidR="00352167" w:rsidRPr="00E77AF9" w:rsidRDefault="00352167" w:rsidP="00CD0D9F">
            <w:pPr>
              <w:pStyle w:val="TableCell0-0"/>
              <w:rPr>
                <w:lang w:eastAsia="en-US"/>
              </w:rPr>
            </w:pPr>
            <w:r w:rsidRPr="00E77AF9">
              <w:rPr>
                <w:lang w:eastAsia="en-US"/>
              </w:rPr>
              <w:t>080923-002-CvEx</w:t>
            </w:r>
          </w:p>
        </w:tc>
        <w:tc>
          <w:tcPr>
            <w:tcW w:w="1786" w:type="dxa"/>
            <w:shd w:val="clear" w:color="auto" w:fill="auto"/>
            <w:noWrap/>
            <w:hideMark/>
          </w:tcPr>
          <w:p w14:paraId="19F79D18"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4B526A2D" w14:textId="77777777" w:rsidR="00352167" w:rsidRPr="00E77AF9" w:rsidRDefault="00352167" w:rsidP="00CD0D9F">
            <w:pPr>
              <w:pStyle w:val="TableCell0-0"/>
              <w:rPr>
                <w:lang w:eastAsia="en-US"/>
              </w:rPr>
            </w:pPr>
            <w:r w:rsidRPr="00E77AF9">
              <w:rPr>
                <w:lang w:eastAsia="en-US"/>
              </w:rPr>
              <w:t>Working moral</w:t>
            </w:r>
          </w:p>
        </w:tc>
      </w:tr>
      <w:tr w:rsidR="00352167" w:rsidRPr="00E77AF9" w14:paraId="58FABA19" w14:textId="77777777" w:rsidTr="00352167">
        <w:tc>
          <w:tcPr>
            <w:tcW w:w="1956" w:type="dxa"/>
            <w:shd w:val="clear" w:color="auto" w:fill="auto"/>
            <w:noWrap/>
          </w:tcPr>
          <w:p w14:paraId="69B12C84" w14:textId="77777777" w:rsidR="00352167" w:rsidRPr="00E77AF9" w:rsidRDefault="00352167" w:rsidP="00CD0D9F">
            <w:pPr>
              <w:pStyle w:val="TableCell0-2Break"/>
              <w:rPr>
                <w:lang w:eastAsia="en-US"/>
              </w:rPr>
            </w:pPr>
          </w:p>
        </w:tc>
        <w:tc>
          <w:tcPr>
            <w:tcW w:w="1786" w:type="dxa"/>
            <w:shd w:val="clear" w:color="auto" w:fill="auto"/>
            <w:noWrap/>
          </w:tcPr>
          <w:p w14:paraId="4D05AE5A" w14:textId="77777777" w:rsidR="00352167" w:rsidRPr="00E77AF9" w:rsidRDefault="00352167" w:rsidP="00CD0D9F">
            <w:pPr>
              <w:pStyle w:val="TableCell0-2Break"/>
              <w:rPr>
                <w:lang w:eastAsia="en-US"/>
              </w:rPr>
            </w:pPr>
            <w:r w:rsidRPr="00E77AF9">
              <w:rPr>
                <w:lang w:eastAsia="en-US"/>
              </w:rPr>
              <w:t>1:10:00</w:t>
            </w:r>
          </w:p>
        </w:tc>
        <w:tc>
          <w:tcPr>
            <w:tcW w:w="3005" w:type="dxa"/>
            <w:shd w:val="clear" w:color="auto" w:fill="auto"/>
            <w:noWrap/>
          </w:tcPr>
          <w:p w14:paraId="6DFE89D6" w14:textId="77777777" w:rsidR="00352167" w:rsidRPr="00E77AF9" w:rsidRDefault="00352167" w:rsidP="00CD0D9F">
            <w:pPr>
              <w:pStyle w:val="TableCell0-2Break"/>
              <w:rPr>
                <w:lang w:eastAsia="en-US"/>
              </w:rPr>
            </w:pPr>
            <w:r w:rsidRPr="00E77AF9">
              <w:rPr>
                <w:lang w:eastAsia="en-US"/>
              </w:rPr>
              <w:t>1 MY, 1 MO</w:t>
            </w:r>
          </w:p>
        </w:tc>
      </w:tr>
      <w:tr w:rsidR="00352167" w:rsidRPr="00E77AF9" w14:paraId="478DE39C" w14:textId="77777777" w:rsidTr="00352167">
        <w:tc>
          <w:tcPr>
            <w:tcW w:w="1956" w:type="dxa"/>
            <w:shd w:val="clear" w:color="auto" w:fill="auto"/>
            <w:noWrap/>
            <w:hideMark/>
          </w:tcPr>
          <w:p w14:paraId="25C22587" w14:textId="77777777" w:rsidR="00352167" w:rsidRPr="00E77AF9" w:rsidRDefault="00352167" w:rsidP="00CD0D9F">
            <w:pPr>
              <w:pStyle w:val="TableCell0-0"/>
              <w:rPr>
                <w:lang w:eastAsia="en-US"/>
              </w:rPr>
            </w:pPr>
            <w:r w:rsidRPr="00E77AF9">
              <w:rPr>
                <w:lang w:eastAsia="en-US"/>
              </w:rPr>
              <w:t>080923-003-CvNP</w:t>
            </w:r>
          </w:p>
        </w:tc>
        <w:tc>
          <w:tcPr>
            <w:tcW w:w="1786" w:type="dxa"/>
            <w:shd w:val="clear" w:color="auto" w:fill="auto"/>
            <w:noWrap/>
            <w:hideMark/>
          </w:tcPr>
          <w:p w14:paraId="24267AB8"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733EB40A" w14:textId="77777777" w:rsidR="00352167" w:rsidRPr="00E77AF9" w:rsidRDefault="00352167" w:rsidP="00CD0D9F">
            <w:pPr>
              <w:pStyle w:val="TableCell0-0"/>
              <w:rPr>
                <w:lang w:eastAsia="en-US"/>
              </w:rPr>
            </w:pPr>
            <w:r w:rsidRPr="00E77AF9">
              <w:rPr>
                <w:lang w:eastAsia="en-US"/>
              </w:rPr>
              <w:t>Getting up early</w:t>
            </w:r>
          </w:p>
        </w:tc>
      </w:tr>
      <w:tr w:rsidR="00352167" w:rsidRPr="00E77AF9" w14:paraId="03B3E44E" w14:textId="77777777" w:rsidTr="00352167">
        <w:tc>
          <w:tcPr>
            <w:tcW w:w="1956" w:type="dxa"/>
            <w:shd w:val="clear" w:color="auto" w:fill="auto"/>
            <w:noWrap/>
          </w:tcPr>
          <w:p w14:paraId="2961BACE" w14:textId="77777777" w:rsidR="00352167" w:rsidRPr="00E77AF9" w:rsidRDefault="00352167" w:rsidP="00CD0D9F">
            <w:pPr>
              <w:pStyle w:val="TableCell0-2Break"/>
              <w:rPr>
                <w:lang w:eastAsia="en-US"/>
              </w:rPr>
            </w:pPr>
          </w:p>
        </w:tc>
        <w:tc>
          <w:tcPr>
            <w:tcW w:w="1786" w:type="dxa"/>
            <w:shd w:val="clear" w:color="auto" w:fill="auto"/>
            <w:noWrap/>
          </w:tcPr>
          <w:p w14:paraId="2548303A" w14:textId="77777777" w:rsidR="00352167" w:rsidRPr="00E77AF9" w:rsidRDefault="00352167" w:rsidP="00CD0D9F">
            <w:pPr>
              <w:pStyle w:val="TableCell0-2Break"/>
              <w:rPr>
                <w:lang w:eastAsia="en-US"/>
              </w:rPr>
            </w:pPr>
            <w:r w:rsidRPr="00E77AF9">
              <w:rPr>
                <w:lang w:eastAsia="en-US"/>
              </w:rPr>
              <w:t>0:23:00</w:t>
            </w:r>
          </w:p>
        </w:tc>
        <w:tc>
          <w:tcPr>
            <w:tcW w:w="3005" w:type="dxa"/>
            <w:shd w:val="clear" w:color="auto" w:fill="auto"/>
            <w:noWrap/>
          </w:tcPr>
          <w:p w14:paraId="5D6EEE2C" w14:textId="77777777" w:rsidR="00352167" w:rsidRPr="00E77AF9" w:rsidRDefault="00352167" w:rsidP="00CD0D9F">
            <w:pPr>
              <w:pStyle w:val="TableCell0-2Break"/>
              <w:rPr>
                <w:lang w:eastAsia="en-US"/>
              </w:rPr>
            </w:pPr>
            <w:r w:rsidRPr="00E77AF9">
              <w:rPr>
                <w:lang w:eastAsia="en-US"/>
              </w:rPr>
              <w:t>1 MO, 2 FY</w:t>
            </w:r>
          </w:p>
        </w:tc>
      </w:tr>
      <w:tr w:rsidR="00352167" w:rsidRPr="00E77AF9" w14:paraId="7CD2EC9D" w14:textId="77777777" w:rsidTr="00352167">
        <w:tc>
          <w:tcPr>
            <w:tcW w:w="1956" w:type="dxa"/>
            <w:shd w:val="clear" w:color="auto" w:fill="auto"/>
            <w:noWrap/>
            <w:hideMark/>
          </w:tcPr>
          <w:p w14:paraId="274A4168" w14:textId="77777777" w:rsidR="00352167" w:rsidRPr="00E77AF9" w:rsidRDefault="00352167" w:rsidP="00CD0D9F">
            <w:pPr>
              <w:pStyle w:val="TableCell0-0"/>
              <w:rPr>
                <w:lang w:eastAsia="en-US"/>
              </w:rPr>
            </w:pPr>
            <w:r w:rsidRPr="00E77AF9">
              <w:rPr>
                <w:lang w:eastAsia="en-US"/>
              </w:rPr>
              <w:t>080923-004-Cv</w:t>
            </w:r>
          </w:p>
        </w:tc>
        <w:tc>
          <w:tcPr>
            <w:tcW w:w="1786" w:type="dxa"/>
            <w:shd w:val="clear" w:color="auto" w:fill="auto"/>
            <w:noWrap/>
            <w:hideMark/>
          </w:tcPr>
          <w:p w14:paraId="66BBE7AE"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1B3E131" w14:textId="77777777" w:rsidR="00352167" w:rsidRPr="00E77AF9" w:rsidRDefault="00352167" w:rsidP="00CD0D9F">
            <w:pPr>
              <w:pStyle w:val="TableCell0-0"/>
              <w:rPr>
                <w:lang w:eastAsia="en-US"/>
              </w:rPr>
            </w:pPr>
            <w:r w:rsidRPr="00E77AF9">
              <w:rPr>
                <w:lang w:eastAsia="en-US"/>
              </w:rPr>
              <w:t>Cooking</w:t>
            </w:r>
          </w:p>
        </w:tc>
      </w:tr>
      <w:tr w:rsidR="00352167" w:rsidRPr="00E77AF9" w14:paraId="285CD185" w14:textId="77777777" w:rsidTr="00352167">
        <w:tc>
          <w:tcPr>
            <w:tcW w:w="1956" w:type="dxa"/>
            <w:shd w:val="clear" w:color="auto" w:fill="auto"/>
            <w:noWrap/>
          </w:tcPr>
          <w:p w14:paraId="42CC3EBE" w14:textId="77777777" w:rsidR="00352167" w:rsidRPr="00E77AF9" w:rsidRDefault="00352167" w:rsidP="00CD0D9F">
            <w:pPr>
              <w:pStyle w:val="TableCell0-2Break"/>
              <w:rPr>
                <w:lang w:eastAsia="en-US"/>
              </w:rPr>
            </w:pPr>
          </w:p>
        </w:tc>
        <w:tc>
          <w:tcPr>
            <w:tcW w:w="1786" w:type="dxa"/>
            <w:shd w:val="clear" w:color="auto" w:fill="auto"/>
            <w:noWrap/>
          </w:tcPr>
          <w:p w14:paraId="308FD4AB" w14:textId="77777777" w:rsidR="00352167" w:rsidRPr="00E77AF9" w:rsidRDefault="00352167" w:rsidP="00CD0D9F">
            <w:pPr>
              <w:pStyle w:val="TableCell0-2Break"/>
              <w:rPr>
                <w:lang w:eastAsia="en-US"/>
              </w:rPr>
            </w:pPr>
            <w:r w:rsidRPr="00E77AF9">
              <w:rPr>
                <w:lang w:eastAsia="en-US"/>
              </w:rPr>
              <w:t>2:30:00</w:t>
            </w:r>
          </w:p>
        </w:tc>
        <w:tc>
          <w:tcPr>
            <w:tcW w:w="3005" w:type="dxa"/>
            <w:shd w:val="clear" w:color="auto" w:fill="auto"/>
            <w:noWrap/>
          </w:tcPr>
          <w:p w14:paraId="18DE6F34" w14:textId="77777777" w:rsidR="00352167" w:rsidRPr="00E77AF9" w:rsidRDefault="00352167" w:rsidP="00CD0D9F">
            <w:pPr>
              <w:pStyle w:val="TableCell0-2Break"/>
              <w:rPr>
                <w:lang w:eastAsia="en-US"/>
              </w:rPr>
            </w:pPr>
            <w:r w:rsidRPr="00E77AF9">
              <w:rPr>
                <w:lang w:eastAsia="en-US"/>
              </w:rPr>
              <w:t>1 MO, 1 FY</w:t>
            </w:r>
          </w:p>
        </w:tc>
      </w:tr>
      <w:tr w:rsidR="00352167" w:rsidRPr="00E77AF9" w14:paraId="2459BD54" w14:textId="77777777" w:rsidTr="00352167">
        <w:tc>
          <w:tcPr>
            <w:tcW w:w="1956" w:type="dxa"/>
            <w:shd w:val="clear" w:color="auto" w:fill="auto"/>
            <w:noWrap/>
            <w:hideMark/>
          </w:tcPr>
          <w:p w14:paraId="0BDE9491" w14:textId="77777777" w:rsidR="00352167" w:rsidRPr="00E77AF9" w:rsidRDefault="00352167" w:rsidP="00CD0D9F">
            <w:pPr>
              <w:pStyle w:val="TableCell0-0"/>
              <w:rPr>
                <w:lang w:eastAsia="en-US"/>
              </w:rPr>
            </w:pPr>
            <w:r w:rsidRPr="00E77AF9">
              <w:rPr>
                <w:lang w:eastAsia="en-US"/>
              </w:rPr>
              <w:t>080923-005-Cv</w:t>
            </w:r>
          </w:p>
        </w:tc>
        <w:tc>
          <w:tcPr>
            <w:tcW w:w="1786" w:type="dxa"/>
            <w:shd w:val="clear" w:color="auto" w:fill="auto"/>
            <w:noWrap/>
            <w:hideMark/>
          </w:tcPr>
          <w:p w14:paraId="74F62975"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2A162D8" w14:textId="77777777" w:rsidR="00352167" w:rsidRPr="00E77AF9" w:rsidRDefault="00352167" w:rsidP="00CD0D9F">
            <w:pPr>
              <w:pStyle w:val="TableCell0-0"/>
              <w:rPr>
                <w:lang w:eastAsia="en-US"/>
              </w:rPr>
            </w:pPr>
            <w:r w:rsidRPr="00E77AF9">
              <w:rPr>
                <w:lang w:eastAsia="en-US"/>
              </w:rPr>
              <w:t>A sudden death</w:t>
            </w:r>
          </w:p>
        </w:tc>
      </w:tr>
      <w:tr w:rsidR="00352167" w:rsidRPr="00E77AF9" w14:paraId="0ABB3AE1" w14:textId="77777777" w:rsidTr="00352167">
        <w:tc>
          <w:tcPr>
            <w:tcW w:w="1956" w:type="dxa"/>
            <w:shd w:val="clear" w:color="auto" w:fill="auto"/>
            <w:noWrap/>
          </w:tcPr>
          <w:p w14:paraId="21C11696" w14:textId="77777777" w:rsidR="00352167" w:rsidRPr="00E77AF9" w:rsidRDefault="00352167" w:rsidP="00CD0D9F">
            <w:pPr>
              <w:pStyle w:val="TableCell0-2Break"/>
              <w:rPr>
                <w:lang w:eastAsia="en-US"/>
              </w:rPr>
            </w:pPr>
          </w:p>
        </w:tc>
        <w:tc>
          <w:tcPr>
            <w:tcW w:w="1786" w:type="dxa"/>
            <w:shd w:val="clear" w:color="auto" w:fill="auto"/>
            <w:noWrap/>
          </w:tcPr>
          <w:p w14:paraId="078C2E85" w14:textId="77777777" w:rsidR="00352167" w:rsidRPr="00E77AF9" w:rsidRDefault="00352167" w:rsidP="00CD0D9F">
            <w:pPr>
              <w:pStyle w:val="TableCell0-2Break"/>
              <w:rPr>
                <w:lang w:eastAsia="en-US"/>
              </w:rPr>
            </w:pPr>
            <w:r w:rsidRPr="00E77AF9">
              <w:rPr>
                <w:lang w:eastAsia="en-US"/>
              </w:rPr>
              <w:t>0:19:00</w:t>
            </w:r>
          </w:p>
        </w:tc>
        <w:tc>
          <w:tcPr>
            <w:tcW w:w="3005" w:type="dxa"/>
            <w:shd w:val="clear" w:color="auto" w:fill="auto"/>
            <w:noWrap/>
          </w:tcPr>
          <w:p w14:paraId="27E1565F" w14:textId="77777777" w:rsidR="00352167" w:rsidRPr="00E77AF9" w:rsidRDefault="00352167" w:rsidP="00CD0D9F">
            <w:pPr>
              <w:pStyle w:val="TableCell0-2Break"/>
              <w:rPr>
                <w:lang w:eastAsia="en-US"/>
              </w:rPr>
            </w:pPr>
            <w:r w:rsidRPr="00E77AF9">
              <w:rPr>
                <w:lang w:eastAsia="en-US"/>
              </w:rPr>
              <w:t>1 MO, 1 FY</w:t>
            </w:r>
          </w:p>
        </w:tc>
      </w:tr>
      <w:tr w:rsidR="00352167" w:rsidRPr="00E77AF9" w14:paraId="1CD658B8" w14:textId="77777777" w:rsidTr="00352167">
        <w:tc>
          <w:tcPr>
            <w:tcW w:w="1956" w:type="dxa"/>
            <w:shd w:val="clear" w:color="auto" w:fill="auto"/>
            <w:noWrap/>
            <w:hideMark/>
          </w:tcPr>
          <w:p w14:paraId="4BCE7E56" w14:textId="77777777" w:rsidR="00352167" w:rsidRPr="00E77AF9" w:rsidRDefault="00352167" w:rsidP="00CD0D9F">
            <w:pPr>
              <w:pStyle w:val="TableCell0-0"/>
              <w:rPr>
                <w:lang w:eastAsia="en-US"/>
              </w:rPr>
            </w:pPr>
            <w:r w:rsidRPr="00E77AF9">
              <w:rPr>
                <w:lang w:eastAsia="en-US"/>
              </w:rPr>
              <w:t>080923-006-CvNP</w:t>
            </w:r>
          </w:p>
        </w:tc>
        <w:tc>
          <w:tcPr>
            <w:tcW w:w="1786" w:type="dxa"/>
            <w:shd w:val="clear" w:color="auto" w:fill="auto"/>
            <w:noWrap/>
            <w:hideMark/>
          </w:tcPr>
          <w:p w14:paraId="4BD196B6"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428FAC6B" w14:textId="77777777" w:rsidR="00352167" w:rsidRPr="00E77AF9" w:rsidRDefault="00352167" w:rsidP="00CD0D9F">
            <w:pPr>
              <w:pStyle w:val="TableCell0-0"/>
              <w:rPr>
                <w:lang w:eastAsia="en-US"/>
              </w:rPr>
            </w:pPr>
            <w:r w:rsidRPr="00E77AF9">
              <w:rPr>
                <w:lang w:eastAsia="en-US"/>
              </w:rPr>
              <w:t>An incident with a young person</w:t>
            </w:r>
          </w:p>
        </w:tc>
      </w:tr>
      <w:tr w:rsidR="00352167" w:rsidRPr="00E77AF9" w14:paraId="1AEF8DC4" w14:textId="77777777" w:rsidTr="00352167">
        <w:tc>
          <w:tcPr>
            <w:tcW w:w="1956" w:type="dxa"/>
            <w:shd w:val="clear" w:color="auto" w:fill="auto"/>
            <w:noWrap/>
          </w:tcPr>
          <w:p w14:paraId="66164822" w14:textId="77777777" w:rsidR="00352167" w:rsidRPr="00E77AF9" w:rsidRDefault="00352167" w:rsidP="00CD0D9F">
            <w:pPr>
              <w:pStyle w:val="TableCell0-2Break"/>
              <w:rPr>
                <w:lang w:eastAsia="en-US"/>
              </w:rPr>
            </w:pPr>
          </w:p>
        </w:tc>
        <w:tc>
          <w:tcPr>
            <w:tcW w:w="1786" w:type="dxa"/>
            <w:shd w:val="clear" w:color="auto" w:fill="auto"/>
            <w:noWrap/>
          </w:tcPr>
          <w:p w14:paraId="7FDA3084" w14:textId="77777777" w:rsidR="00352167" w:rsidRPr="00E77AF9" w:rsidRDefault="00352167" w:rsidP="00CD0D9F">
            <w:pPr>
              <w:pStyle w:val="TableCell0-2Break"/>
              <w:rPr>
                <w:lang w:eastAsia="en-US"/>
              </w:rPr>
            </w:pPr>
            <w:r w:rsidRPr="00E77AF9">
              <w:rPr>
                <w:lang w:eastAsia="en-US"/>
              </w:rPr>
              <w:t>1:25:00</w:t>
            </w:r>
          </w:p>
        </w:tc>
        <w:tc>
          <w:tcPr>
            <w:tcW w:w="3005" w:type="dxa"/>
            <w:shd w:val="clear" w:color="auto" w:fill="auto"/>
            <w:noWrap/>
          </w:tcPr>
          <w:p w14:paraId="708434EE" w14:textId="77777777" w:rsidR="00352167" w:rsidRPr="00E77AF9" w:rsidRDefault="00352167" w:rsidP="00CD0D9F">
            <w:pPr>
              <w:pStyle w:val="TableCell0-2Break"/>
              <w:rPr>
                <w:lang w:eastAsia="en-US"/>
              </w:rPr>
            </w:pPr>
            <w:r w:rsidRPr="00E77AF9">
              <w:rPr>
                <w:lang w:eastAsia="en-US"/>
              </w:rPr>
              <w:t>1 MO, 1 FY</w:t>
            </w:r>
          </w:p>
        </w:tc>
      </w:tr>
      <w:tr w:rsidR="00352167" w:rsidRPr="00E77AF9" w14:paraId="4E562514" w14:textId="77777777" w:rsidTr="00352167">
        <w:tc>
          <w:tcPr>
            <w:tcW w:w="1956" w:type="dxa"/>
            <w:shd w:val="clear" w:color="auto" w:fill="auto"/>
            <w:noWrap/>
            <w:hideMark/>
          </w:tcPr>
          <w:p w14:paraId="731E630E" w14:textId="77777777" w:rsidR="00352167" w:rsidRPr="00E77AF9" w:rsidRDefault="00352167" w:rsidP="00CD0D9F">
            <w:pPr>
              <w:pStyle w:val="TableCell0-0"/>
              <w:rPr>
                <w:lang w:eastAsia="en-US"/>
              </w:rPr>
            </w:pPr>
            <w:r w:rsidRPr="00E77AF9">
              <w:rPr>
                <w:lang w:eastAsia="en-US"/>
              </w:rPr>
              <w:t>080923-007-Cv</w:t>
            </w:r>
          </w:p>
        </w:tc>
        <w:tc>
          <w:tcPr>
            <w:tcW w:w="1786" w:type="dxa"/>
            <w:shd w:val="clear" w:color="auto" w:fill="auto"/>
            <w:noWrap/>
            <w:hideMark/>
          </w:tcPr>
          <w:p w14:paraId="6FCAFB8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9207C87" w14:textId="77777777" w:rsidR="00352167" w:rsidRPr="00E77AF9" w:rsidRDefault="00352167" w:rsidP="00CD0D9F">
            <w:pPr>
              <w:pStyle w:val="TableCell0-0"/>
              <w:rPr>
                <w:lang w:eastAsia="en-US"/>
              </w:rPr>
            </w:pPr>
            <w:r w:rsidRPr="00E77AF9">
              <w:rPr>
                <w:lang w:eastAsia="en-US"/>
              </w:rPr>
              <w:t>A sparrow in the kitchen; bridges are needed</w:t>
            </w:r>
          </w:p>
        </w:tc>
      </w:tr>
      <w:tr w:rsidR="00352167" w:rsidRPr="00E77AF9" w14:paraId="6C4F31DE" w14:textId="77777777" w:rsidTr="00352167">
        <w:tc>
          <w:tcPr>
            <w:tcW w:w="1956" w:type="dxa"/>
            <w:shd w:val="clear" w:color="auto" w:fill="auto"/>
            <w:noWrap/>
          </w:tcPr>
          <w:p w14:paraId="59D94888" w14:textId="77777777" w:rsidR="00352167" w:rsidRPr="00E77AF9" w:rsidRDefault="00352167" w:rsidP="00CD0D9F">
            <w:pPr>
              <w:pStyle w:val="TableCell0-2Break"/>
              <w:rPr>
                <w:lang w:eastAsia="en-US"/>
              </w:rPr>
            </w:pPr>
          </w:p>
        </w:tc>
        <w:tc>
          <w:tcPr>
            <w:tcW w:w="1786" w:type="dxa"/>
            <w:shd w:val="clear" w:color="auto" w:fill="auto"/>
            <w:noWrap/>
          </w:tcPr>
          <w:p w14:paraId="7FC06231" w14:textId="77777777" w:rsidR="00352167" w:rsidRPr="00E77AF9" w:rsidRDefault="00352167" w:rsidP="00CD0D9F">
            <w:pPr>
              <w:pStyle w:val="TableCell0-2Break"/>
              <w:rPr>
                <w:lang w:eastAsia="en-US"/>
              </w:rPr>
            </w:pPr>
            <w:r w:rsidRPr="00E77AF9">
              <w:rPr>
                <w:lang w:eastAsia="en-US"/>
              </w:rPr>
              <w:t>1:45:00</w:t>
            </w:r>
          </w:p>
        </w:tc>
        <w:tc>
          <w:tcPr>
            <w:tcW w:w="3005" w:type="dxa"/>
            <w:shd w:val="clear" w:color="auto" w:fill="auto"/>
            <w:noWrap/>
          </w:tcPr>
          <w:p w14:paraId="1283FB5F" w14:textId="77777777" w:rsidR="00352167" w:rsidRPr="00E77AF9" w:rsidRDefault="00352167" w:rsidP="00CD0D9F">
            <w:pPr>
              <w:pStyle w:val="TableCell0-2Break"/>
              <w:rPr>
                <w:lang w:eastAsia="en-US"/>
              </w:rPr>
            </w:pPr>
            <w:r w:rsidRPr="00E77AF9">
              <w:rPr>
                <w:lang w:eastAsia="en-US"/>
              </w:rPr>
              <w:t>1 MO, 1 FY</w:t>
            </w:r>
          </w:p>
        </w:tc>
      </w:tr>
      <w:tr w:rsidR="00352167" w:rsidRPr="00E77AF9" w14:paraId="5B653B04" w14:textId="77777777" w:rsidTr="00352167">
        <w:tc>
          <w:tcPr>
            <w:tcW w:w="1956" w:type="dxa"/>
            <w:shd w:val="clear" w:color="auto" w:fill="auto"/>
            <w:noWrap/>
            <w:hideMark/>
          </w:tcPr>
          <w:p w14:paraId="353900FE" w14:textId="77777777" w:rsidR="00352167" w:rsidRPr="00E77AF9" w:rsidRDefault="00352167" w:rsidP="00CD0D9F">
            <w:pPr>
              <w:pStyle w:val="TableCell0-0"/>
              <w:rPr>
                <w:lang w:eastAsia="en-US"/>
              </w:rPr>
            </w:pPr>
            <w:r w:rsidRPr="00E77AF9">
              <w:rPr>
                <w:lang w:eastAsia="en-US"/>
              </w:rPr>
              <w:t>080923-008-Cv</w:t>
            </w:r>
          </w:p>
        </w:tc>
        <w:tc>
          <w:tcPr>
            <w:tcW w:w="1786" w:type="dxa"/>
            <w:shd w:val="clear" w:color="auto" w:fill="auto"/>
            <w:noWrap/>
            <w:hideMark/>
          </w:tcPr>
          <w:p w14:paraId="66E7E71D"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99A3161" w14:textId="77777777" w:rsidR="00352167" w:rsidRPr="00E77AF9" w:rsidRDefault="00352167" w:rsidP="00CD0D9F">
            <w:pPr>
              <w:pStyle w:val="TableCell0-0"/>
              <w:rPr>
                <w:lang w:eastAsia="en-US"/>
              </w:rPr>
            </w:pPr>
            <w:r w:rsidRPr="00E77AF9">
              <w:rPr>
                <w:lang w:eastAsia="en-US"/>
              </w:rPr>
              <w:t>Reprimanding a young teacher</w:t>
            </w:r>
          </w:p>
        </w:tc>
      </w:tr>
      <w:tr w:rsidR="00352167" w:rsidRPr="00E77AF9" w14:paraId="28836F0D" w14:textId="77777777" w:rsidTr="00352167">
        <w:tc>
          <w:tcPr>
            <w:tcW w:w="1956" w:type="dxa"/>
            <w:shd w:val="clear" w:color="auto" w:fill="auto"/>
            <w:noWrap/>
          </w:tcPr>
          <w:p w14:paraId="5595EE0E" w14:textId="77777777" w:rsidR="00352167" w:rsidRPr="00E77AF9" w:rsidRDefault="00352167" w:rsidP="00CD0D9F">
            <w:pPr>
              <w:pStyle w:val="TableCell0-2Break"/>
              <w:rPr>
                <w:lang w:eastAsia="en-US"/>
              </w:rPr>
            </w:pPr>
          </w:p>
        </w:tc>
        <w:tc>
          <w:tcPr>
            <w:tcW w:w="1786" w:type="dxa"/>
            <w:shd w:val="clear" w:color="auto" w:fill="auto"/>
            <w:noWrap/>
          </w:tcPr>
          <w:p w14:paraId="73DA749C" w14:textId="77777777" w:rsidR="00352167" w:rsidRPr="00E77AF9" w:rsidRDefault="00352167" w:rsidP="00CD0D9F">
            <w:pPr>
              <w:pStyle w:val="TableCell0-2Break"/>
              <w:rPr>
                <w:lang w:eastAsia="en-US"/>
              </w:rPr>
            </w:pPr>
            <w:r w:rsidRPr="00E77AF9">
              <w:rPr>
                <w:lang w:eastAsia="en-US"/>
              </w:rPr>
              <w:t>2:12:00</w:t>
            </w:r>
          </w:p>
        </w:tc>
        <w:tc>
          <w:tcPr>
            <w:tcW w:w="3005" w:type="dxa"/>
            <w:shd w:val="clear" w:color="auto" w:fill="auto"/>
            <w:noWrap/>
          </w:tcPr>
          <w:p w14:paraId="1EB88999" w14:textId="77777777" w:rsidR="00352167" w:rsidRPr="00E77AF9" w:rsidRDefault="00352167" w:rsidP="00CD0D9F">
            <w:pPr>
              <w:pStyle w:val="TableCell0-2Break"/>
              <w:rPr>
                <w:lang w:eastAsia="en-US"/>
              </w:rPr>
            </w:pPr>
            <w:r w:rsidRPr="00E77AF9">
              <w:rPr>
                <w:lang w:eastAsia="en-US"/>
              </w:rPr>
              <w:t>1 MO, 1 FY</w:t>
            </w:r>
          </w:p>
        </w:tc>
      </w:tr>
      <w:tr w:rsidR="00352167" w:rsidRPr="00E77AF9" w14:paraId="5E6F9E39" w14:textId="77777777" w:rsidTr="00352167">
        <w:tc>
          <w:tcPr>
            <w:tcW w:w="1956" w:type="dxa"/>
            <w:shd w:val="clear" w:color="auto" w:fill="auto"/>
            <w:noWrap/>
            <w:hideMark/>
          </w:tcPr>
          <w:p w14:paraId="55480F9A" w14:textId="77777777" w:rsidR="00352167" w:rsidRPr="00E77AF9" w:rsidRDefault="00352167" w:rsidP="00CD0D9F">
            <w:pPr>
              <w:pStyle w:val="TableCell0-0"/>
              <w:rPr>
                <w:lang w:eastAsia="en-US"/>
              </w:rPr>
            </w:pPr>
            <w:r w:rsidRPr="00E77AF9">
              <w:rPr>
                <w:lang w:eastAsia="en-US"/>
              </w:rPr>
              <w:t>080923-009-Cv</w:t>
            </w:r>
          </w:p>
        </w:tc>
        <w:tc>
          <w:tcPr>
            <w:tcW w:w="1786" w:type="dxa"/>
            <w:shd w:val="clear" w:color="auto" w:fill="auto"/>
            <w:noWrap/>
            <w:hideMark/>
          </w:tcPr>
          <w:p w14:paraId="488B648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69C8A3A" w14:textId="77777777" w:rsidR="00352167" w:rsidRPr="00E77AF9" w:rsidRDefault="00352167" w:rsidP="00CD0D9F">
            <w:pPr>
              <w:pStyle w:val="TableCell0-0"/>
              <w:rPr>
                <w:lang w:eastAsia="en-US"/>
              </w:rPr>
            </w:pPr>
            <w:r w:rsidRPr="00E77AF9">
              <w:rPr>
                <w:lang w:eastAsia="en-US"/>
              </w:rPr>
              <w:t>The speaker</w:t>
            </w:r>
            <w:r>
              <w:rPr>
                <w:lang w:eastAsia="en-US"/>
              </w:rPr>
              <w:t>’</w:t>
            </w:r>
            <w:r w:rsidRPr="00E77AF9">
              <w:rPr>
                <w:lang w:eastAsia="en-US"/>
              </w:rPr>
              <w:t>s personal background</w:t>
            </w:r>
          </w:p>
        </w:tc>
      </w:tr>
      <w:tr w:rsidR="00352167" w:rsidRPr="00E77AF9" w14:paraId="7E903377" w14:textId="77777777" w:rsidTr="00352167">
        <w:tc>
          <w:tcPr>
            <w:tcW w:w="1956" w:type="dxa"/>
            <w:shd w:val="clear" w:color="auto" w:fill="auto"/>
            <w:noWrap/>
          </w:tcPr>
          <w:p w14:paraId="7B15D1A9" w14:textId="77777777" w:rsidR="00352167" w:rsidRPr="00E77AF9" w:rsidRDefault="00352167" w:rsidP="00CD0D9F">
            <w:pPr>
              <w:pStyle w:val="TableCell0-2Break"/>
              <w:rPr>
                <w:lang w:eastAsia="en-US"/>
              </w:rPr>
            </w:pPr>
          </w:p>
        </w:tc>
        <w:tc>
          <w:tcPr>
            <w:tcW w:w="1786" w:type="dxa"/>
            <w:shd w:val="clear" w:color="auto" w:fill="auto"/>
            <w:noWrap/>
          </w:tcPr>
          <w:p w14:paraId="0F194240" w14:textId="77777777" w:rsidR="00352167" w:rsidRPr="00E77AF9" w:rsidRDefault="00352167" w:rsidP="00CD0D9F">
            <w:pPr>
              <w:pStyle w:val="TableCell0-2Break"/>
              <w:rPr>
                <w:lang w:eastAsia="en-US"/>
              </w:rPr>
            </w:pPr>
            <w:r w:rsidRPr="00E77AF9">
              <w:rPr>
                <w:lang w:eastAsia="en-US"/>
              </w:rPr>
              <w:t>4:55:00</w:t>
            </w:r>
          </w:p>
        </w:tc>
        <w:tc>
          <w:tcPr>
            <w:tcW w:w="3005" w:type="dxa"/>
            <w:shd w:val="clear" w:color="auto" w:fill="auto"/>
            <w:noWrap/>
          </w:tcPr>
          <w:p w14:paraId="570F3C7C" w14:textId="77777777" w:rsidR="00352167" w:rsidRPr="00E77AF9" w:rsidRDefault="00352167" w:rsidP="00CD0D9F">
            <w:pPr>
              <w:pStyle w:val="TableCell0-2Break"/>
              <w:rPr>
                <w:lang w:eastAsia="en-US"/>
              </w:rPr>
            </w:pPr>
            <w:r w:rsidRPr="00E77AF9">
              <w:rPr>
                <w:lang w:eastAsia="en-US"/>
              </w:rPr>
              <w:t>1 MO, 1 FY</w:t>
            </w:r>
          </w:p>
        </w:tc>
      </w:tr>
      <w:tr w:rsidR="00352167" w:rsidRPr="00E77AF9" w14:paraId="6FBBB740" w14:textId="77777777" w:rsidTr="00352167">
        <w:tc>
          <w:tcPr>
            <w:tcW w:w="1956" w:type="dxa"/>
            <w:shd w:val="clear" w:color="auto" w:fill="auto"/>
            <w:noWrap/>
            <w:hideMark/>
          </w:tcPr>
          <w:p w14:paraId="7D1354F0" w14:textId="77777777" w:rsidR="00352167" w:rsidRPr="00E77AF9" w:rsidRDefault="00352167" w:rsidP="00CD0D9F">
            <w:pPr>
              <w:pStyle w:val="TableCell0-0"/>
              <w:rPr>
                <w:lang w:eastAsia="en-US"/>
              </w:rPr>
            </w:pPr>
            <w:r w:rsidRPr="00E77AF9">
              <w:rPr>
                <w:lang w:eastAsia="en-US"/>
              </w:rPr>
              <w:t>080923-010-CvNP</w:t>
            </w:r>
          </w:p>
        </w:tc>
        <w:tc>
          <w:tcPr>
            <w:tcW w:w="1786" w:type="dxa"/>
            <w:shd w:val="clear" w:color="auto" w:fill="auto"/>
            <w:noWrap/>
            <w:hideMark/>
          </w:tcPr>
          <w:p w14:paraId="69AE6D00"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639895E7" w14:textId="77777777" w:rsidR="00352167" w:rsidRPr="00E77AF9" w:rsidRDefault="00352167" w:rsidP="00CD0D9F">
            <w:pPr>
              <w:pStyle w:val="TableCell0-0"/>
              <w:rPr>
                <w:lang w:eastAsia="en-US"/>
              </w:rPr>
            </w:pPr>
            <w:r w:rsidRPr="00E77AF9">
              <w:rPr>
                <w:lang w:eastAsia="en-US"/>
              </w:rPr>
              <w:t>An accident with a motorbike taxi driver</w:t>
            </w:r>
          </w:p>
        </w:tc>
      </w:tr>
      <w:tr w:rsidR="00352167" w:rsidRPr="00E77AF9" w14:paraId="742EE426" w14:textId="77777777" w:rsidTr="00352167">
        <w:tc>
          <w:tcPr>
            <w:tcW w:w="1956" w:type="dxa"/>
            <w:shd w:val="clear" w:color="auto" w:fill="auto"/>
            <w:noWrap/>
          </w:tcPr>
          <w:p w14:paraId="0F720784" w14:textId="77777777" w:rsidR="00352167" w:rsidRPr="00E77AF9" w:rsidRDefault="00352167" w:rsidP="00CD0D9F">
            <w:pPr>
              <w:pStyle w:val="TableCell0-2Break"/>
              <w:rPr>
                <w:lang w:eastAsia="en-US"/>
              </w:rPr>
            </w:pPr>
          </w:p>
        </w:tc>
        <w:tc>
          <w:tcPr>
            <w:tcW w:w="1786" w:type="dxa"/>
            <w:shd w:val="clear" w:color="auto" w:fill="auto"/>
            <w:noWrap/>
          </w:tcPr>
          <w:p w14:paraId="249710C5" w14:textId="77777777" w:rsidR="00352167" w:rsidRPr="00E77AF9" w:rsidRDefault="00352167" w:rsidP="00CD0D9F">
            <w:pPr>
              <w:pStyle w:val="TableCell0-2Break"/>
              <w:rPr>
                <w:lang w:eastAsia="en-US"/>
              </w:rPr>
            </w:pPr>
            <w:r w:rsidRPr="00E77AF9">
              <w:rPr>
                <w:lang w:eastAsia="en-US"/>
              </w:rPr>
              <w:t>2:16:00</w:t>
            </w:r>
          </w:p>
        </w:tc>
        <w:tc>
          <w:tcPr>
            <w:tcW w:w="3005" w:type="dxa"/>
            <w:shd w:val="clear" w:color="auto" w:fill="auto"/>
            <w:noWrap/>
          </w:tcPr>
          <w:p w14:paraId="526B29C9" w14:textId="77777777" w:rsidR="00352167" w:rsidRPr="00E77AF9" w:rsidRDefault="00352167" w:rsidP="00CD0D9F">
            <w:pPr>
              <w:pStyle w:val="TableCell0-2Break"/>
              <w:rPr>
                <w:lang w:eastAsia="en-US"/>
              </w:rPr>
            </w:pPr>
            <w:r w:rsidRPr="00E77AF9">
              <w:rPr>
                <w:lang w:eastAsia="en-US"/>
              </w:rPr>
              <w:t>1 MO, 1 FY</w:t>
            </w:r>
          </w:p>
        </w:tc>
      </w:tr>
      <w:tr w:rsidR="00352167" w:rsidRPr="00E77AF9" w14:paraId="28AE7216" w14:textId="77777777" w:rsidTr="00352167">
        <w:tc>
          <w:tcPr>
            <w:tcW w:w="1956" w:type="dxa"/>
            <w:shd w:val="clear" w:color="auto" w:fill="auto"/>
            <w:noWrap/>
            <w:hideMark/>
          </w:tcPr>
          <w:p w14:paraId="45F387BB" w14:textId="77777777" w:rsidR="00352167" w:rsidRPr="00E77AF9" w:rsidRDefault="00352167" w:rsidP="00CD0D9F">
            <w:pPr>
              <w:pStyle w:val="TableCell0-0"/>
              <w:rPr>
                <w:lang w:eastAsia="en-US"/>
              </w:rPr>
            </w:pPr>
            <w:r w:rsidRPr="00E77AF9">
              <w:rPr>
                <w:lang w:eastAsia="en-US"/>
              </w:rPr>
              <w:t>080923-011-Cv</w:t>
            </w:r>
          </w:p>
        </w:tc>
        <w:tc>
          <w:tcPr>
            <w:tcW w:w="1786" w:type="dxa"/>
            <w:shd w:val="clear" w:color="auto" w:fill="auto"/>
            <w:noWrap/>
            <w:hideMark/>
          </w:tcPr>
          <w:p w14:paraId="2AAAE99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9CF81AB" w14:textId="77777777" w:rsidR="00352167" w:rsidRPr="00E77AF9" w:rsidRDefault="00352167" w:rsidP="00CD0D9F">
            <w:pPr>
              <w:pStyle w:val="TableCell0-0"/>
              <w:rPr>
                <w:lang w:eastAsia="en-US"/>
              </w:rPr>
            </w:pPr>
            <w:r w:rsidRPr="00E77AF9">
              <w:rPr>
                <w:lang w:eastAsia="en-US"/>
              </w:rPr>
              <w:t>A sudden death; about a sick relative</w:t>
            </w:r>
          </w:p>
        </w:tc>
      </w:tr>
      <w:tr w:rsidR="00352167" w:rsidRPr="00E77AF9" w14:paraId="48232350" w14:textId="77777777" w:rsidTr="00352167">
        <w:tc>
          <w:tcPr>
            <w:tcW w:w="1956" w:type="dxa"/>
            <w:shd w:val="clear" w:color="auto" w:fill="auto"/>
            <w:noWrap/>
          </w:tcPr>
          <w:p w14:paraId="475B7E4C" w14:textId="77777777" w:rsidR="00352167" w:rsidRPr="00E77AF9" w:rsidRDefault="00352167" w:rsidP="00CD0D9F">
            <w:pPr>
              <w:pStyle w:val="TableCell0-2Break"/>
              <w:rPr>
                <w:lang w:eastAsia="en-US"/>
              </w:rPr>
            </w:pPr>
          </w:p>
        </w:tc>
        <w:tc>
          <w:tcPr>
            <w:tcW w:w="1786" w:type="dxa"/>
            <w:shd w:val="clear" w:color="auto" w:fill="auto"/>
            <w:noWrap/>
          </w:tcPr>
          <w:p w14:paraId="1C090E51" w14:textId="77777777" w:rsidR="00352167" w:rsidRPr="00E77AF9" w:rsidRDefault="00352167" w:rsidP="00CD0D9F">
            <w:pPr>
              <w:pStyle w:val="TableCell0-2Break"/>
              <w:rPr>
                <w:lang w:eastAsia="en-US"/>
              </w:rPr>
            </w:pPr>
            <w:r w:rsidRPr="00E77AF9">
              <w:rPr>
                <w:lang w:eastAsia="en-US"/>
              </w:rPr>
              <w:t>1:40:00</w:t>
            </w:r>
          </w:p>
        </w:tc>
        <w:tc>
          <w:tcPr>
            <w:tcW w:w="3005" w:type="dxa"/>
            <w:shd w:val="clear" w:color="auto" w:fill="auto"/>
            <w:noWrap/>
          </w:tcPr>
          <w:p w14:paraId="2276F1B3" w14:textId="77777777" w:rsidR="00352167" w:rsidRPr="00E77AF9" w:rsidRDefault="00352167" w:rsidP="00CD0D9F">
            <w:pPr>
              <w:pStyle w:val="TableCell0-2Break"/>
              <w:rPr>
                <w:lang w:eastAsia="en-US"/>
              </w:rPr>
            </w:pPr>
            <w:r w:rsidRPr="00E77AF9">
              <w:rPr>
                <w:lang w:eastAsia="en-US"/>
              </w:rPr>
              <w:t>1 MO, 1 FO, 1 FY</w:t>
            </w:r>
          </w:p>
        </w:tc>
      </w:tr>
      <w:tr w:rsidR="00352167" w:rsidRPr="00E77AF9" w14:paraId="6101A4DF" w14:textId="77777777" w:rsidTr="00352167">
        <w:tc>
          <w:tcPr>
            <w:tcW w:w="1956" w:type="dxa"/>
            <w:shd w:val="clear" w:color="auto" w:fill="auto"/>
            <w:noWrap/>
            <w:hideMark/>
          </w:tcPr>
          <w:p w14:paraId="070E9240" w14:textId="77777777" w:rsidR="00352167" w:rsidRPr="00E77AF9" w:rsidRDefault="00352167" w:rsidP="00CD0D9F">
            <w:pPr>
              <w:pStyle w:val="TableCell0-0"/>
              <w:rPr>
                <w:lang w:eastAsia="en-US"/>
              </w:rPr>
            </w:pPr>
            <w:r w:rsidRPr="00E77AF9">
              <w:rPr>
                <w:lang w:eastAsia="en-US"/>
              </w:rPr>
              <w:t>080923-012-CvNP</w:t>
            </w:r>
          </w:p>
        </w:tc>
        <w:tc>
          <w:tcPr>
            <w:tcW w:w="1786" w:type="dxa"/>
            <w:shd w:val="clear" w:color="auto" w:fill="auto"/>
            <w:noWrap/>
            <w:hideMark/>
          </w:tcPr>
          <w:p w14:paraId="550D6117"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7D527FE6" w14:textId="77777777" w:rsidR="00352167" w:rsidRPr="00E77AF9" w:rsidRDefault="00352167" w:rsidP="00CD0D9F">
            <w:pPr>
              <w:pStyle w:val="TableCell0-0"/>
              <w:rPr>
                <w:lang w:eastAsia="en-US"/>
              </w:rPr>
            </w:pPr>
            <w:r w:rsidRPr="00E77AF9">
              <w:rPr>
                <w:lang w:eastAsia="en-US"/>
              </w:rPr>
              <w:t>Being sick from eating grass-cutters</w:t>
            </w:r>
          </w:p>
        </w:tc>
      </w:tr>
      <w:tr w:rsidR="00352167" w:rsidRPr="00E77AF9" w14:paraId="6691E84C" w14:textId="77777777" w:rsidTr="00352167">
        <w:tc>
          <w:tcPr>
            <w:tcW w:w="1956" w:type="dxa"/>
            <w:shd w:val="clear" w:color="auto" w:fill="auto"/>
            <w:noWrap/>
          </w:tcPr>
          <w:p w14:paraId="171EE4D8" w14:textId="77777777" w:rsidR="00352167" w:rsidRPr="00E77AF9" w:rsidRDefault="00352167" w:rsidP="00CD0D9F">
            <w:pPr>
              <w:pStyle w:val="TableCell0-2Break"/>
              <w:rPr>
                <w:lang w:eastAsia="en-US"/>
              </w:rPr>
            </w:pPr>
          </w:p>
        </w:tc>
        <w:tc>
          <w:tcPr>
            <w:tcW w:w="1786" w:type="dxa"/>
            <w:shd w:val="clear" w:color="auto" w:fill="auto"/>
            <w:noWrap/>
          </w:tcPr>
          <w:p w14:paraId="173DE02E" w14:textId="77777777" w:rsidR="00352167" w:rsidRPr="00E77AF9" w:rsidRDefault="00352167" w:rsidP="00CD0D9F">
            <w:pPr>
              <w:pStyle w:val="TableCell0-2Break"/>
              <w:rPr>
                <w:lang w:eastAsia="en-US"/>
              </w:rPr>
            </w:pPr>
            <w:r w:rsidRPr="00E77AF9">
              <w:rPr>
                <w:lang w:eastAsia="en-US"/>
              </w:rPr>
              <w:t>4:14:00</w:t>
            </w:r>
          </w:p>
        </w:tc>
        <w:tc>
          <w:tcPr>
            <w:tcW w:w="3005" w:type="dxa"/>
            <w:shd w:val="clear" w:color="auto" w:fill="auto"/>
            <w:noWrap/>
          </w:tcPr>
          <w:p w14:paraId="3BCDF08B" w14:textId="77777777" w:rsidR="00352167" w:rsidRPr="00E77AF9" w:rsidRDefault="00352167" w:rsidP="00CD0D9F">
            <w:pPr>
              <w:pStyle w:val="TableCell0-2Break"/>
              <w:rPr>
                <w:lang w:eastAsia="en-US"/>
              </w:rPr>
            </w:pPr>
            <w:r w:rsidRPr="00E77AF9">
              <w:rPr>
                <w:lang w:eastAsia="en-US"/>
              </w:rPr>
              <w:t>1 MY, 1 MO, 1 FO</w:t>
            </w:r>
          </w:p>
        </w:tc>
      </w:tr>
      <w:tr w:rsidR="00352167" w:rsidRPr="00E77AF9" w14:paraId="052F50FD" w14:textId="77777777" w:rsidTr="00352167">
        <w:tc>
          <w:tcPr>
            <w:tcW w:w="1956" w:type="dxa"/>
            <w:shd w:val="clear" w:color="auto" w:fill="auto"/>
            <w:noWrap/>
            <w:hideMark/>
          </w:tcPr>
          <w:p w14:paraId="0689A9B8" w14:textId="77777777" w:rsidR="00352167" w:rsidRPr="00E77AF9" w:rsidRDefault="00352167" w:rsidP="00CD0D9F">
            <w:pPr>
              <w:pStyle w:val="TableCell0-0"/>
              <w:rPr>
                <w:lang w:eastAsia="en-US"/>
              </w:rPr>
            </w:pPr>
            <w:r w:rsidRPr="00E77AF9">
              <w:rPr>
                <w:lang w:eastAsia="en-US"/>
              </w:rPr>
              <w:t>080923-013-CvEx</w:t>
            </w:r>
          </w:p>
        </w:tc>
        <w:tc>
          <w:tcPr>
            <w:tcW w:w="1786" w:type="dxa"/>
            <w:shd w:val="clear" w:color="auto" w:fill="auto"/>
            <w:noWrap/>
            <w:hideMark/>
          </w:tcPr>
          <w:p w14:paraId="6A409FDA"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4C416E3F" w14:textId="77777777" w:rsidR="00352167" w:rsidRPr="00E77AF9" w:rsidRDefault="00352167" w:rsidP="00CD0D9F">
            <w:pPr>
              <w:pStyle w:val="TableCell0-0"/>
              <w:rPr>
                <w:lang w:eastAsia="en-US"/>
              </w:rPr>
            </w:pPr>
            <w:r w:rsidRPr="00E77AF9">
              <w:rPr>
                <w:lang w:eastAsia="en-US"/>
              </w:rPr>
              <w:t>How to find out whether a sick person will survive 1</w:t>
            </w:r>
          </w:p>
        </w:tc>
      </w:tr>
      <w:tr w:rsidR="00352167" w:rsidRPr="00E77AF9" w14:paraId="6189A29F" w14:textId="77777777" w:rsidTr="00352167">
        <w:tc>
          <w:tcPr>
            <w:tcW w:w="1956" w:type="dxa"/>
            <w:shd w:val="clear" w:color="auto" w:fill="auto"/>
            <w:noWrap/>
          </w:tcPr>
          <w:p w14:paraId="0342B52F" w14:textId="77777777" w:rsidR="00352167" w:rsidRPr="00E77AF9" w:rsidRDefault="00352167" w:rsidP="00CD0D9F">
            <w:pPr>
              <w:pStyle w:val="TableCell0-2Break"/>
              <w:rPr>
                <w:lang w:eastAsia="en-US"/>
              </w:rPr>
            </w:pPr>
          </w:p>
        </w:tc>
        <w:tc>
          <w:tcPr>
            <w:tcW w:w="1786" w:type="dxa"/>
            <w:shd w:val="clear" w:color="auto" w:fill="auto"/>
            <w:noWrap/>
          </w:tcPr>
          <w:p w14:paraId="312D7330" w14:textId="77777777" w:rsidR="00352167" w:rsidRPr="00E77AF9" w:rsidRDefault="00352167" w:rsidP="00CD0D9F">
            <w:pPr>
              <w:pStyle w:val="TableCell0-2Break"/>
              <w:rPr>
                <w:lang w:eastAsia="en-US"/>
              </w:rPr>
            </w:pPr>
            <w:r w:rsidRPr="00E77AF9">
              <w:rPr>
                <w:lang w:eastAsia="en-US"/>
              </w:rPr>
              <w:t>3:45:00</w:t>
            </w:r>
          </w:p>
        </w:tc>
        <w:tc>
          <w:tcPr>
            <w:tcW w:w="3005" w:type="dxa"/>
            <w:shd w:val="clear" w:color="auto" w:fill="auto"/>
            <w:noWrap/>
          </w:tcPr>
          <w:p w14:paraId="37A8CB3D" w14:textId="77777777" w:rsidR="00352167" w:rsidRPr="00E77AF9" w:rsidRDefault="00352167" w:rsidP="00CD0D9F">
            <w:pPr>
              <w:pStyle w:val="TableCell0-2Break"/>
              <w:rPr>
                <w:lang w:eastAsia="en-US"/>
              </w:rPr>
            </w:pPr>
            <w:r w:rsidRPr="00E77AF9">
              <w:rPr>
                <w:lang w:eastAsia="en-US"/>
              </w:rPr>
              <w:t>1 MY, 1 MO</w:t>
            </w:r>
          </w:p>
        </w:tc>
      </w:tr>
      <w:tr w:rsidR="00352167" w:rsidRPr="00E77AF9" w14:paraId="2FAD59C2" w14:textId="77777777" w:rsidTr="00352167">
        <w:tc>
          <w:tcPr>
            <w:tcW w:w="1956" w:type="dxa"/>
            <w:shd w:val="clear" w:color="auto" w:fill="auto"/>
            <w:noWrap/>
            <w:hideMark/>
          </w:tcPr>
          <w:p w14:paraId="7830A831" w14:textId="77777777" w:rsidR="00352167" w:rsidRPr="00E77AF9" w:rsidRDefault="00352167" w:rsidP="00CD0D9F">
            <w:pPr>
              <w:pStyle w:val="TableCell0-0"/>
              <w:rPr>
                <w:lang w:eastAsia="en-US"/>
              </w:rPr>
            </w:pPr>
            <w:r w:rsidRPr="00E77AF9">
              <w:rPr>
                <w:lang w:eastAsia="en-US"/>
              </w:rPr>
              <w:t>080923-014-CvEx</w:t>
            </w:r>
          </w:p>
        </w:tc>
        <w:tc>
          <w:tcPr>
            <w:tcW w:w="1786" w:type="dxa"/>
            <w:shd w:val="clear" w:color="auto" w:fill="auto"/>
            <w:noWrap/>
            <w:hideMark/>
          </w:tcPr>
          <w:p w14:paraId="7DB1585B"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1797A54E" w14:textId="77777777" w:rsidR="00352167" w:rsidRPr="00E77AF9" w:rsidRDefault="00352167" w:rsidP="00CD0D9F">
            <w:pPr>
              <w:pStyle w:val="TableCell0-0"/>
              <w:rPr>
                <w:lang w:eastAsia="en-US"/>
              </w:rPr>
            </w:pPr>
            <w:r w:rsidRPr="00E77AF9">
              <w:rPr>
                <w:lang w:eastAsia="en-US"/>
              </w:rPr>
              <w:t>How to find out whether a sick person will survive 2</w:t>
            </w:r>
          </w:p>
        </w:tc>
      </w:tr>
      <w:tr w:rsidR="00352167" w:rsidRPr="00E77AF9" w14:paraId="016DC2DF" w14:textId="77777777" w:rsidTr="00352167">
        <w:tc>
          <w:tcPr>
            <w:tcW w:w="1956" w:type="dxa"/>
            <w:shd w:val="clear" w:color="auto" w:fill="auto"/>
            <w:noWrap/>
          </w:tcPr>
          <w:p w14:paraId="285938B3" w14:textId="77777777" w:rsidR="00352167" w:rsidRPr="00E77AF9" w:rsidRDefault="00352167" w:rsidP="00CD0D9F">
            <w:pPr>
              <w:pStyle w:val="TableCell0-2Break"/>
              <w:rPr>
                <w:lang w:eastAsia="en-US"/>
              </w:rPr>
            </w:pPr>
          </w:p>
        </w:tc>
        <w:tc>
          <w:tcPr>
            <w:tcW w:w="1786" w:type="dxa"/>
            <w:shd w:val="clear" w:color="auto" w:fill="auto"/>
            <w:noWrap/>
          </w:tcPr>
          <w:p w14:paraId="01E100F9" w14:textId="77777777" w:rsidR="00352167" w:rsidRPr="00E77AF9" w:rsidRDefault="00352167" w:rsidP="00CD0D9F">
            <w:pPr>
              <w:pStyle w:val="TableCell0-2Break"/>
              <w:rPr>
                <w:lang w:eastAsia="en-US"/>
              </w:rPr>
            </w:pPr>
            <w:r w:rsidRPr="00E77AF9">
              <w:rPr>
                <w:lang w:eastAsia="en-US"/>
              </w:rPr>
              <w:t>2:59:00</w:t>
            </w:r>
          </w:p>
        </w:tc>
        <w:tc>
          <w:tcPr>
            <w:tcW w:w="3005" w:type="dxa"/>
            <w:shd w:val="clear" w:color="auto" w:fill="auto"/>
            <w:noWrap/>
          </w:tcPr>
          <w:p w14:paraId="2FEF110C" w14:textId="77777777" w:rsidR="00352167" w:rsidRPr="00E77AF9" w:rsidRDefault="00352167" w:rsidP="00CD0D9F">
            <w:pPr>
              <w:pStyle w:val="TableCell0-2Break"/>
              <w:rPr>
                <w:lang w:eastAsia="en-US"/>
              </w:rPr>
            </w:pPr>
            <w:r w:rsidRPr="00E77AF9">
              <w:rPr>
                <w:lang w:eastAsia="en-US"/>
              </w:rPr>
              <w:t>1 MY, 1 MO</w:t>
            </w:r>
          </w:p>
        </w:tc>
      </w:tr>
      <w:tr w:rsidR="00352167" w:rsidRPr="00E77AF9" w14:paraId="141EB43B" w14:textId="77777777" w:rsidTr="00352167">
        <w:tc>
          <w:tcPr>
            <w:tcW w:w="1956" w:type="dxa"/>
            <w:shd w:val="clear" w:color="auto" w:fill="auto"/>
            <w:noWrap/>
            <w:hideMark/>
          </w:tcPr>
          <w:p w14:paraId="6AD99065" w14:textId="77777777" w:rsidR="00352167" w:rsidRPr="00E77AF9" w:rsidRDefault="00352167" w:rsidP="00CD0D9F">
            <w:pPr>
              <w:pStyle w:val="TableCell0-0"/>
              <w:rPr>
                <w:lang w:eastAsia="en-US"/>
              </w:rPr>
            </w:pPr>
            <w:r w:rsidRPr="00E77AF9">
              <w:rPr>
                <w:lang w:eastAsia="en-US"/>
              </w:rPr>
              <w:t>080923-015-CvEx</w:t>
            </w:r>
          </w:p>
        </w:tc>
        <w:tc>
          <w:tcPr>
            <w:tcW w:w="1786" w:type="dxa"/>
            <w:shd w:val="clear" w:color="auto" w:fill="auto"/>
            <w:noWrap/>
            <w:hideMark/>
          </w:tcPr>
          <w:p w14:paraId="3785530D"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10CFEF5E" w14:textId="77777777" w:rsidR="00352167" w:rsidRPr="00E77AF9" w:rsidRDefault="00352167" w:rsidP="00CD0D9F">
            <w:pPr>
              <w:pStyle w:val="TableCell0-0"/>
              <w:rPr>
                <w:lang w:eastAsia="en-US"/>
              </w:rPr>
            </w:pPr>
            <w:r w:rsidRPr="00E77AF9">
              <w:rPr>
                <w:lang w:eastAsia="en-US"/>
              </w:rPr>
              <w:t>Getting a sign about a dying person</w:t>
            </w:r>
          </w:p>
        </w:tc>
      </w:tr>
      <w:tr w:rsidR="00352167" w:rsidRPr="00E77AF9" w14:paraId="6A3F8E8E" w14:textId="77777777" w:rsidTr="00352167">
        <w:tc>
          <w:tcPr>
            <w:tcW w:w="1956" w:type="dxa"/>
            <w:shd w:val="clear" w:color="auto" w:fill="auto"/>
            <w:noWrap/>
          </w:tcPr>
          <w:p w14:paraId="78F4EF0E" w14:textId="77777777" w:rsidR="00352167" w:rsidRPr="00E77AF9" w:rsidRDefault="00352167" w:rsidP="00CD0D9F">
            <w:pPr>
              <w:pStyle w:val="TableCell0-2Break"/>
              <w:rPr>
                <w:lang w:eastAsia="en-US"/>
              </w:rPr>
            </w:pPr>
          </w:p>
        </w:tc>
        <w:tc>
          <w:tcPr>
            <w:tcW w:w="1786" w:type="dxa"/>
            <w:shd w:val="clear" w:color="auto" w:fill="auto"/>
            <w:noWrap/>
          </w:tcPr>
          <w:p w14:paraId="6783F20E" w14:textId="77777777" w:rsidR="00352167" w:rsidRPr="00E77AF9" w:rsidRDefault="00352167" w:rsidP="00CD0D9F">
            <w:pPr>
              <w:pStyle w:val="TableCell0-2Break"/>
              <w:rPr>
                <w:lang w:eastAsia="en-US"/>
              </w:rPr>
            </w:pPr>
            <w:r w:rsidRPr="00E77AF9">
              <w:rPr>
                <w:lang w:eastAsia="en-US"/>
              </w:rPr>
              <w:t>5:20:00</w:t>
            </w:r>
          </w:p>
        </w:tc>
        <w:tc>
          <w:tcPr>
            <w:tcW w:w="3005" w:type="dxa"/>
            <w:shd w:val="clear" w:color="auto" w:fill="auto"/>
            <w:noWrap/>
          </w:tcPr>
          <w:p w14:paraId="4BE9FA99" w14:textId="77777777" w:rsidR="00352167" w:rsidRPr="00E77AF9" w:rsidRDefault="00352167" w:rsidP="00CD0D9F">
            <w:pPr>
              <w:pStyle w:val="TableCell0-2Break"/>
              <w:rPr>
                <w:lang w:eastAsia="en-US"/>
              </w:rPr>
            </w:pPr>
            <w:r w:rsidRPr="00E77AF9">
              <w:rPr>
                <w:lang w:eastAsia="en-US"/>
              </w:rPr>
              <w:t>1 MY, 1 MO</w:t>
            </w:r>
          </w:p>
        </w:tc>
      </w:tr>
      <w:tr w:rsidR="00352167" w:rsidRPr="00E77AF9" w14:paraId="3761075E" w14:textId="77777777" w:rsidTr="00352167">
        <w:tc>
          <w:tcPr>
            <w:tcW w:w="1956" w:type="dxa"/>
            <w:shd w:val="clear" w:color="auto" w:fill="auto"/>
            <w:noWrap/>
            <w:hideMark/>
          </w:tcPr>
          <w:p w14:paraId="234CC8A9" w14:textId="77777777" w:rsidR="00352167" w:rsidRPr="00E77AF9" w:rsidRDefault="00352167" w:rsidP="00CD0D9F">
            <w:pPr>
              <w:pStyle w:val="TableCell0-0"/>
              <w:rPr>
                <w:lang w:eastAsia="en-US"/>
              </w:rPr>
            </w:pPr>
            <w:r w:rsidRPr="00E77AF9">
              <w:rPr>
                <w:lang w:eastAsia="en-US"/>
              </w:rPr>
              <w:t>080923-016-CvNP</w:t>
            </w:r>
          </w:p>
        </w:tc>
        <w:tc>
          <w:tcPr>
            <w:tcW w:w="1786" w:type="dxa"/>
            <w:shd w:val="clear" w:color="auto" w:fill="auto"/>
            <w:noWrap/>
            <w:hideMark/>
          </w:tcPr>
          <w:p w14:paraId="53BAC486"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3F122D4F" w14:textId="77777777" w:rsidR="00352167" w:rsidRPr="00E77AF9" w:rsidRDefault="00352167" w:rsidP="00CD0D9F">
            <w:pPr>
              <w:pStyle w:val="TableCell0-0"/>
              <w:rPr>
                <w:lang w:eastAsia="en-US"/>
              </w:rPr>
            </w:pPr>
            <w:r w:rsidRPr="00E77AF9">
              <w:rPr>
                <w:lang w:eastAsia="en-US"/>
              </w:rPr>
              <w:t>Making a song book</w:t>
            </w:r>
          </w:p>
        </w:tc>
      </w:tr>
      <w:tr w:rsidR="00352167" w:rsidRPr="00E77AF9" w14:paraId="076B38AA" w14:textId="77777777" w:rsidTr="00352167">
        <w:tc>
          <w:tcPr>
            <w:tcW w:w="1956" w:type="dxa"/>
            <w:shd w:val="clear" w:color="auto" w:fill="auto"/>
            <w:noWrap/>
          </w:tcPr>
          <w:p w14:paraId="2064688F" w14:textId="77777777" w:rsidR="00352167" w:rsidRPr="00E77AF9" w:rsidRDefault="00352167" w:rsidP="00CD0D9F">
            <w:pPr>
              <w:pStyle w:val="TableCell0-2Break"/>
              <w:rPr>
                <w:lang w:eastAsia="en-US"/>
              </w:rPr>
            </w:pPr>
          </w:p>
        </w:tc>
        <w:tc>
          <w:tcPr>
            <w:tcW w:w="1786" w:type="dxa"/>
            <w:shd w:val="clear" w:color="auto" w:fill="auto"/>
            <w:noWrap/>
          </w:tcPr>
          <w:p w14:paraId="470BED65" w14:textId="77777777" w:rsidR="00352167" w:rsidRPr="00E77AF9" w:rsidRDefault="00352167" w:rsidP="00CD0D9F">
            <w:pPr>
              <w:pStyle w:val="TableCell0-2Break"/>
              <w:rPr>
                <w:lang w:eastAsia="en-US"/>
              </w:rPr>
            </w:pPr>
            <w:r w:rsidRPr="00E77AF9">
              <w:rPr>
                <w:lang w:eastAsia="en-US"/>
              </w:rPr>
              <w:t>1:48:00</w:t>
            </w:r>
          </w:p>
        </w:tc>
        <w:tc>
          <w:tcPr>
            <w:tcW w:w="3005" w:type="dxa"/>
            <w:shd w:val="clear" w:color="auto" w:fill="auto"/>
            <w:noWrap/>
          </w:tcPr>
          <w:p w14:paraId="2F9F256B" w14:textId="77777777" w:rsidR="00352167" w:rsidRPr="00E77AF9" w:rsidRDefault="00352167" w:rsidP="00CD0D9F">
            <w:pPr>
              <w:pStyle w:val="TableCell0-2Break"/>
              <w:rPr>
                <w:lang w:eastAsia="en-US"/>
              </w:rPr>
            </w:pPr>
            <w:r w:rsidRPr="00E77AF9">
              <w:rPr>
                <w:lang w:eastAsia="en-US"/>
              </w:rPr>
              <w:t>1 MY, 1 MO</w:t>
            </w:r>
          </w:p>
        </w:tc>
      </w:tr>
      <w:tr w:rsidR="00352167" w:rsidRPr="00E77AF9" w14:paraId="66922C13" w14:textId="77777777" w:rsidTr="00352167">
        <w:tc>
          <w:tcPr>
            <w:tcW w:w="1956" w:type="dxa"/>
            <w:shd w:val="clear" w:color="auto" w:fill="auto"/>
            <w:noWrap/>
            <w:hideMark/>
          </w:tcPr>
          <w:p w14:paraId="37698D7A" w14:textId="77777777" w:rsidR="00352167" w:rsidRPr="00E77AF9" w:rsidRDefault="00352167" w:rsidP="00CD0D9F">
            <w:pPr>
              <w:pStyle w:val="TableCell0-0"/>
              <w:rPr>
                <w:lang w:eastAsia="en-US"/>
              </w:rPr>
            </w:pPr>
            <w:r w:rsidRPr="00E77AF9">
              <w:rPr>
                <w:lang w:eastAsia="en-US"/>
              </w:rPr>
              <w:t>080924-001-Pr</w:t>
            </w:r>
          </w:p>
        </w:tc>
        <w:tc>
          <w:tcPr>
            <w:tcW w:w="1786" w:type="dxa"/>
            <w:shd w:val="clear" w:color="auto" w:fill="auto"/>
            <w:noWrap/>
            <w:hideMark/>
          </w:tcPr>
          <w:p w14:paraId="6765523E" w14:textId="77777777" w:rsidR="00352167" w:rsidRPr="00E77AF9" w:rsidRDefault="00352167" w:rsidP="00CD0D9F">
            <w:pPr>
              <w:pStyle w:val="TableCell0-0"/>
              <w:rPr>
                <w:lang w:eastAsia="en-US"/>
              </w:rPr>
            </w:pPr>
            <w:r w:rsidRPr="00E77AF9">
              <w:rPr>
                <w:lang w:eastAsia="en-US"/>
              </w:rPr>
              <w:t>Elicit_Proc</w:t>
            </w:r>
          </w:p>
        </w:tc>
        <w:tc>
          <w:tcPr>
            <w:tcW w:w="3005" w:type="dxa"/>
            <w:shd w:val="clear" w:color="auto" w:fill="auto"/>
            <w:noWrap/>
          </w:tcPr>
          <w:p w14:paraId="3510F4F5" w14:textId="77777777" w:rsidR="00352167" w:rsidRPr="00E77AF9" w:rsidRDefault="00352167" w:rsidP="00CD0D9F">
            <w:pPr>
              <w:pStyle w:val="TableCell0-0"/>
              <w:rPr>
                <w:lang w:eastAsia="en-US"/>
              </w:rPr>
            </w:pPr>
            <w:r w:rsidRPr="00E77AF9">
              <w:rPr>
                <w:lang w:eastAsia="en-US"/>
              </w:rPr>
              <w:t>Making sago</w:t>
            </w:r>
          </w:p>
        </w:tc>
      </w:tr>
      <w:tr w:rsidR="00352167" w:rsidRPr="00E77AF9" w14:paraId="7071ECDE" w14:textId="77777777" w:rsidTr="00352167">
        <w:tc>
          <w:tcPr>
            <w:tcW w:w="1956" w:type="dxa"/>
            <w:shd w:val="clear" w:color="auto" w:fill="auto"/>
            <w:noWrap/>
          </w:tcPr>
          <w:p w14:paraId="10B1C346" w14:textId="77777777" w:rsidR="00352167" w:rsidRPr="00E77AF9" w:rsidRDefault="00352167" w:rsidP="00CD0D9F">
            <w:pPr>
              <w:pStyle w:val="TableCell0-2Break"/>
              <w:rPr>
                <w:lang w:eastAsia="en-US"/>
              </w:rPr>
            </w:pPr>
          </w:p>
        </w:tc>
        <w:tc>
          <w:tcPr>
            <w:tcW w:w="1786" w:type="dxa"/>
            <w:shd w:val="clear" w:color="auto" w:fill="auto"/>
            <w:noWrap/>
          </w:tcPr>
          <w:p w14:paraId="0E9D1D43" w14:textId="77777777" w:rsidR="00352167" w:rsidRPr="00E77AF9" w:rsidRDefault="00352167" w:rsidP="00CD0D9F">
            <w:pPr>
              <w:pStyle w:val="TableCell0-2Break"/>
              <w:rPr>
                <w:lang w:eastAsia="en-US"/>
              </w:rPr>
            </w:pPr>
            <w:r w:rsidRPr="00E77AF9">
              <w:rPr>
                <w:lang w:eastAsia="en-US"/>
              </w:rPr>
              <w:t>1:21:00</w:t>
            </w:r>
          </w:p>
        </w:tc>
        <w:tc>
          <w:tcPr>
            <w:tcW w:w="3005" w:type="dxa"/>
            <w:shd w:val="clear" w:color="auto" w:fill="auto"/>
            <w:noWrap/>
          </w:tcPr>
          <w:p w14:paraId="3C785C19" w14:textId="77777777" w:rsidR="00352167" w:rsidRPr="00E77AF9" w:rsidRDefault="00352167" w:rsidP="00CD0D9F">
            <w:pPr>
              <w:pStyle w:val="TableCell0-2Break"/>
              <w:rPr>
                <w:lang w:eastAsia="en-US"/>
              </w:rPr>
            </w:pPr>
            <w:r w:rsidRPr="00E77AF9">
              <w:rPr>
                <w:lang w:eastAsia="en-US"/>
              </w:rPr>
              <w:t>1 FO</w:t>
            </w:r>
          </w:p>
        </w:tc>
      </w:tr>
      <w:tr w:rsidR="00352167" w:rsidRPr="00E77AF9" w14:paraId="1F7DA3D1" w14:textId="77777777" w:rsidTr="00352167">
        <w:tc>
          <w:tcPr>
            <w:tcW w:w="1956" w:type="dxa"/>
            <w:shd w:val="clear" w:color="auto" w:fill="auto"/>
            <w:noWrap/>
            <w:hideMark/>
          </w:tcPr>
          <w:p w14:paraId="5D98ECEB" w14:textId="77777777" w:rsidR="00352167" w:rsidRPr="00E77AF9" w:rsidRDefault="00352167" w:rsidP="00CD0D9F">
            <w:pPr>
              <w:pStyle w:val="TableCell0-0"/>
              <w:rPr>
                <w:lang w:eastAsia="en-US"/>
              </w:rPr>
            </w:pPr>
            <w:r w:rsidRPr="00E77AF9">
              <w:rPr>
                <w:lang w:eastAsia="en-US"/>
              </w:rPr>
              <w:t>080924-002-Pr</w:t>
            </w:r>
          </w:p>
        </w:tc>
        <w:tc>
          <w:tcPr>
            <w:tcW w:w="1786" w:type="dxa"/>
            <w:shd w:val="clear" w:color="auto" w:fill="auto"/>
            <w:noWrap/>
            <w:hideMark/>
          </w:tcPr>
          <w:p w14:paraId="4EC5DF58" w14:textId="77777777" w:rsidR="00352167" w:rsidRPr="00E77AF9" w:rsidRDefault="00352167" w:rsidP="00CD0D9F">
            <w:pPr>
              <w:pStyle w:val="TableCell0-0"/>
              <w:rPr>
                <w:lang w:eastAsia="en-US"/>
              </w:rPr>
            </w:pPr>
            <w:r w:rsidRPr="00E77AF9">
              <w:rPr>
                <w:lang w:eastAsia="en-US"/>
              </w:rPr>
              <w:t>Elicit_Proc</w:t>
            </w:r>
          </w:p>
        </w:tc>
        <w:tc>
          <w:tcPr>
            <w:tcW w:w="3005" w:type="dxa"/>
            <w:shd w:val="clear" w:color="auto" w:fill="auto"/>
            <w:noWrap/>
          </w:tcPr>
          <w:p w14:paraId="181602FF" w14:textId="77777777" w:rsidR="00352167" w:rsidRPr="00E77AF9" w:rsidRDefault="00352167" w:rsidP="00CD0D9F">
            <w:pPr>
              <w:pStyle w:val="TableCell0-0"/>
              <w:rPr>
                <w:lang w:eastAsia="en-US"/>
              </w:rPr>
            </w:pPr>
            <w:r w:rsidRPr="00E77AF9">
              <w:rPr>
                <w:lang w:eastAsia="en-US"/>
              </w:rPr>
              <w:t>Working in the garden</w:t>
            </w:r>
          </w:p>
        </w:tc>
      </w:tr>
      <w:tr w:rsidR="00352167" w:rsidRPr="00E77AF9" w14:paraId="128B97E7" w14:textId="77777777" w:rsidTr="00352167">
        <w:tc>
          <w:tcPr>
            <w:tcW w:w="1956" w:type="dxa"/>
            <w:shd w:val="clear" w:color="auto" w:fill="auto"/>
            <w:noWrap/>
          </w:tcPr>
          <w:p w14:paraId="32023EBA" w14:textId="77777777" w:rsidR="00352167" w:rsidRPr="00E77AF9" w:rsidRDefault="00352167" w:rsidP="00CD0D9F">
            <w:pPr>
              <w:pStyle w:val="TableCell0-2Break"/>
              <w:rPr>
                <w:lang w:eastAsia="en-US"/>
              </w:rPr>
            </w:pPr>
          </w:p>
        </w:tc>
        <w:tc>
          <w:tcPr>
            <w:tcW w:w="1786" w:type="dxa"/>
            <w:shd w:val="clear" w:color="auto" w:fill="auto"/>
            <w:noWrap/>
          </w:tcPr>
          <w:p w14:paraId="1B2D2915" w14:textId="77777777" w:rsidR="00352167" w:rsidRPr="00E77AF9" w:rsidRDefault="00352167" w:rsidP="00CD0D9F">
            <w:pPr>
              <w:pStyle w:val="TableCell0-2Break"/>
              <w:rPr>
                <w:lang w:eastAsia="en-US"/>
              </w:rPr>
            </w:pPr>
            <w:r w:rsidRPr="00E77AF9">
              <w:rPr>
                <w:lang w:eastAsia="en-US"/>
              </w:rPr>
              <w:t>1:57:00</w:t>
            </w:r>
          </w:p>
        </w:tc>
        <w:tc>
          <w:tcPr>
            <w:tcW w:w="3005" w:type="dxa"/>
            <w:shd w:val="clear" w:color="auto" w:fill="auto"/>
            <w:noWrap/>
          </w:tcPr>
          <w:p w14:paraId="2E8DD75B" w14:textId="77777777" w:rsidR="00352167" w:rsidRPr="00E77AF9" w:rsidRDefault="00352167" w:rsidP="00CD0D9F">
            <w:pPr>
              <w:pStyle w:val="TableCell0-2Break"/>
              <w:rPr>
                <w:lang w:eastAsia="en-US"/>
              </w:rPr>
            </w:pPr>
            <w:r w:rsidRPr="00E77AF9">
              <w:rPr>
                <w:lang w:eastAsia="en-US"/>
              </w:rPr>
              <w:t>1 FO</w:t>
            </w:r>
          </w:p>
        </w:tc>
      </w:tr>
      <w:tr w:rsidR="00352167" w:rsidRPr="00E77AF9" w14:paraId="6E28DB78" w14:textId="77777777" w:rsidTr="00352167">
        <w:tc>
          <w:tcPr>
            <w:tcW w:w="1956" w:type="dxa"/>
            <w:shd w:val="clear" w:color="auto" w:fill="auto"/>
            <w:noWrap/>
            <w:hideMark/>
          </w:tcPr>
          <w:p w14:paraId="104F243B" w14:textId="77777777" w:rsidR="00352167" w:rsidRPr="00E77AF9" w:rsidRDefault="00352167" w:rsidP="00CD0D9F">
            <w:pPr>
              <w:pStyle w:val="TableCell0-0"/>
              <w:rPr>
                <w:lang w:eastAsia="en-US"/>
              </w:rPr>
            </w:pPr>
            <w:r w:rsidRPr="00E77AF9">
              <w:rPr>
                <w:lang w:eastAsia="en-US"/>
              </w:rPr>
              <w:t>080925-001-CvEx</w:t>
            </w:r>
          </w:p>
        </w:tc>
        <w:tc>
          <w:tcPr>
            <w:tcW w:w="1786" w:type="dxa"/>
            <w:shd w:val="clear" w:color="auto" w:fill="auto"/>
            <w:noWrap/>
            <w:hideMark/>
          </w:tcPr>
          <w:p w14:paraId="472D9E76"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3C24E318" w14:textId="77777777" w:rsidR="00352167" w:rsidRPr="00E77AF9" w:rsidRDefault="00352167" w:rsidP="00CD0D9F">
            <w:pPr>
              <w:pStyle w:val="TableCell0-0"/>
              <w:rPr>
                <w:lang w:eastAsia="en-US"/>
              </w:rPr>
            </w:pPr>
            <w:r w:rsidRPr="00E77AF9">
              <w:rPr>
                <w:lang w:eastAsia="en-US"/>
              </w:rPr>
              <w:t>Children</w:t>
            </w:r>
            <w:r>
              <w:rPr>
                <w:lang w:eastAsia="en-US"/>
              </w:rPr>
              <w:t>’</w:t>
            </w:r>
            <w:r w:rsidRPr="00E77AF9">
              <w:rPr>
                <w:lang w:eastAsia="en-US"/>
              </w:rPr>
              <w:t>s language proficiency</w:t>
            </w:r>
          </w:p>
        </w:tc>
      </w:tr>
      <w:tr w:rsidR="00352167" w:rsidRPr="00E77AF9" w14:paraId="65822FDA" w14:textId="77777777" w:rsidTr="00352167">
        <w:tc>
          <w:tcPr>
            <w:tcW w:w="1956" w:type="dxa"/>
            <w:shd w:val="clear" w:color="auto" w:fill="auto"/>
            <w:noWrap/>
          </w:tcPr>
          <w:p w14:paraId="30787CF0" w14:textId="77777777" w:rsidR="00352167" w:rsidRPr="00E77AF9" w:rsidRDefault="00352167" w:rsidP="00CD0D9F">
            <w:pPr>
              <w:pStyle w:val="TableCell0-2Break"/>
              <w:rPr>
                <w:lang w:eastAsia="en-US"/>
              </w:rPr>
            </w:pPr>
          </w:p>
        </w:tc>
        <w:tc>
          <w:tcPr>
            <w:tcW w:w="1786" w:type="dxa"/>
            <w:shd w:val="clear" w:color="auto" w:fill="auto"/>
            <w:noWrap/>
          </w:tcPr>
          <w:p w14:paraId="195DBDDC" w14:textId="77777777" w:rsidR="00352167" w:rsidRPr="00E77AF9" w:rsidRDefault="00352167" w:rsidP="00CD0D9F">
            <w:pPr>
              <w:pStyle w:val="TableCell0-2Break"/>
              <w:rPr>
                <w:lang w:eastAsia="en-US"/>
              </w:rPr>
            </w:pPr>
            <w:r w:rsidRPr="00E77AF9">
              <w:rPr>
                <w:lang w:eastAsia="en-US"/>
              </w:rPr>
              <w:t>1:17:00</w:t>
            </w:r>
          </w:p>
        </w:tc>
        <w:tc>
          <w:tcPr>
            <w:tcW w:w="3005" w:type="dxa"/>
            <w:shd w:val="clear" w:color="auto" w:fill="auto"/>
            <w:noWrap/>
          </w:tcPr>
          <w:p w14:paraId="3C495D04" w14:textId="77777777" w:rsidR="00352167" w:rsidRPr="00E77AF9" w:rsidRDefault="00352167" w:rsidP="00CD0D9F">
            <w:pPr>
              <w:pStyle w:val="TableCell0-2Break"/>
              <w:rPr>
                <w:lang w:eastAsia="en-US"/>
              </w:rPr>
            </w:pPr>
            <w:r w:rsidRPr="00E77AF9">
              <w:rPr>
                <w:lang w:eastAsia="en-US"/>
              </w:rPr>
              <w:t>1 FY, 1 FO</w:t>
            </w:r>
          </w:p>
        </w:tc>
      </w:tr>
      <w:tr w:rsidR="00352167" w:rsidRPr="00E77AF9" w14:paraId="507E0DAD" w14:textId="77777777" w:rsidTr="00352167">
        <w:tc>
          <w:tcPr>
            <w:tcW w:w="1956" w:type="dxa"/>
            <w:shd w:val="clear" w:color="auto" w:fill="auto"/>
            <w:noWrap/>
            <w:hideMark/>
          </w:tcPr>
          <w:p w14:paraId="4E72B063" w14:textId="77777777" w:rsidR="00352167" w:rsidRPr="00E77AF9" w:rsidRDefault="00352167" w:rsidP="00CD0D9F">
            <w:pPr>
              <w:pStyle w:val="TableCell0-0"/>
              <w:rPr>
                <w:lang w:eastAsia="en-US"/>
              </w:rPr>
            </w:pPr>
            <w:r w:rsidRPr="00E77AF9">
              <w:rPr>
                <w:lang w:eastAsia="en-US"/>
              </w:rPr>
              <w:t>080925-002-CvHt</w:t>
            </w:r>
          </w:p>
        </w:tc>
        <w:tc>
          <w:tcPr>
            <w:tcW w:w="1786" w:type="dxa"/>
            <w:shd w:val="clear" w:color="auto" w:fill="auto"/>
            <w:noWrap/>
            <w:hideMark/>
          </w:tcPr>
          <w:p w14:paraId="20E598EA" w14:textId="77777777" w:rsidR="00352167" w:rsidRPr="00E77AF9" w:rsidRDefault="00352167" w:rsidP="00CD0D9F">
            <w:pPr>
              <w:pStyle w:val="TableCell0-0"/>
              <w:rPr>
                <w:lang w:eastAsia="en-US"/>
              </w:rPr>
            </w:pPr>
            <w:r w:rsidRPr="00E77AF9">
              <w:rPr>
                <w:lang w:eastAsia="en-US"/>
              </w:rPr>
              <w:t>CvSp_Hort</w:t>
            </w:r>
          </w:p>
        </w:tc>
        <w:tc>
          <w:tcPr>
            <w:tcW w:w="3005" w:type="dxa"/>
            <w:shd w:val="clear" w:color="auto" w:fill="auto"/>
            <w:noWrap/>
          </w:tcPr>
          <w:p w14:paraId="2327FF68" w14:textId="77777777" w:rsidR="00352167" w:rsidRPr="00E77AF9" w:rsidRDefault="00352167" w:rsidP="00CD0D9F">
            <w:pPr>
              <w:pStyle w:val="TableCell0-0"/>
              <w:rPr>
                <w:lang w:eastAsia="en-US"/>
              </w:rPr>
            </w:pPr>
            <w:r w:rsidRPr="00E77AF9">
              <w:rPr>
                <w:lang w:eastAsia="en-US"/>
              </w:rPr>
              <w:t>Clean the water filter!</w:t>
            </w:r>
          </w:p>
        </w:tc>
      </w:tr>
      <w:tr w:rsidR="00352167" w:rsidRPr="00E77AF9" w14:paraId="66A7F527" w14:textId="77777777" w:rsidTr="00352167">
        <w:tc>
          <w:tcPr>
            <w:tcW w:w="1956" w:type="dxa"/>
            <w:shd w:val="clear" w:color="auto" w:fill="auto"/>
            <w:noWrap/>
          </w:tcPr>
          <w:p w14:paraId="0EDF77F9" w14:textId="77777777" w:rsidR="00352167" w:rsidRPr="00E77AF9" w:rsidRDefault="00352167" w:rsidP="00CD0D9F">
            <w:pPr>
              <w:pStyle w:val="TableCell0-2Break"/>
              <w:rPr>
                <w:lang w:eastAsia="en-US"/>
              </w:rPr>
            </w:pPr>
          </w:p>
        </w:tc>
        <w:tc>
          <w:tcPr>
            <w:tcW w:w="1786" w:type="dxa"/>
            <w:shd w:val="clear" w:color="auto" w:fill="auto"/>
            <w:noWrap/>
          </w:tcPr>
          <w:p w14:paraId="2E0A41EE" w14:textId="77777777" w:rsidR="00352167" w:rsidRPr="00E77AF9" w:rsidRDefault="00352167" w:rsidP="00CD0D9F">
            <w:pPr>
              <w:pStyle w:val="TableCell0-2Break"/>
              <w:rPr>
                <w:lang w:eastAsia="en-US"/>
              </w:rPr>
            </w:pPr>
            <w:r w:rsidRPr="00E77AF9">
              <w:rPr>
                <w:lang w:eastAsia="en-US"/>
              </w:rPr>
              <w:t>0:19:00</w:t>
            </w:r>
          </w:p>
        </w:tc>
        <w:tc>
          <w:tcPr>
            <w:tcW w:w="3005" w:type="dxa"/>
            <w:shd w:val="clear" w:color="auto" w:fill="auto"/>
            <w:noWrap/>
          </w:tcPr>
          <w:p w14:paraId="5A902352" w14:textId="77777777" w:rsidR="00352167" w:rsidRPr="00E77AF9" w:rsidRDefault="00352167" w:rsidP="00CD0D9F">
            <w:pPr>
              <w:pStyle w:val="TableCell0-2Break"/>
              <w:rPr>
                <w:lang w:eastAsia="en-US"/>
              </w:rPr>
            </w:pPr>
            <w:r w:rsidRPr="00E77AF9">
              <w:rPr>
                <w:lang w:eastAsia="en-US"/>
              </w:rPr>
              <w:t>1 FO</w:t>
            </w:r>
          </w:p>
        </w:tc>
      </w:tr>
      <w:tr w:rsidR="00352167" w:rsidRPr="00E77AF9" w14:paraId="5F5E63C3" w14:textId="77777777" w:rsidTr="00352167">
        <w:tc>
          <w:tcPr>
            <w:tcW w:w="1956" w:type="dxa"/>
            <w:shd w:val="clear" w:color="auto" w:fill="auto"/>
            <w:noWrap/>
            <w:hideMark/>
          </w:tcPr>
          <w:p w14:paraId="5474B661" w14:textId="77777777" w:rsidR="00352167" w:rsidRPr="00E77AF9" w:rsidRDefault="00352167" w:rsidP="00CD0D9F">
            <w:pPr>
              <w:pStyle w:val="TableCell0-0"/>
              <w:rPr>
                <w:lang w:eastAsia="en-US"/>
              </w:rPr>
            </w:pPr>
            <w:r w:rsidRPr="00E77AF9">
              <w:rPr>
                <w:lang w:eastAsia="en-US"/>
              </w:rPr>
              <w:t>080925-003-Cv</w:t>
            </w:r>
          </w:p>
        </w:tc>
        <w:tc>
          <w:tcPr>
            <w:tcW w:w="1786" w:type="dxa"/>
            <w:shd w:val="clear" w:color="auto" w:fill="auto"/>
            <w:noWrap/>
            <w:hideMark/>
          </w:tcPr>
          <w:p w14:paraId="1C857F95"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87C3086" w14:textId="77777777" w:rsidR="00352167" w:rsidRPr="00E77AF9" w:rsidRDefault="00352167" w:rsidP="00CD0D9F">
            <w:pPr>
              <w:pStyle w:val="TableCell0-0"/>
              <w:rPr>
                <w:lang w:eastAsia="en-US"/>
              </w:rPr>
            </w:pPr>
            <w:r w:rsidRPr="00E77AF9">
              <w:rPr>
                <w:lang w:eastAsia="en-US"/>
              </w:rPr>
              <w:t>Construction work on the new church in Sawar 1</w:t>
            </w:r>
          </w:p>
        </w:tc>
      </w:tr>
      <w:tr w:rsidR="00352167" w:rsidRPr="00E77AF9" w14:paraId="4F81E01C" w14:textId="77777777" w:rsidTr="00352167">
        <w:tc>
          <w:tcPr>
            <w:tcW w:w="1956" w:type="dxa"/>
            <w:shd w:val="clear" w:color="auto" w:fill="auto"/>
            <w:noWrap/>
          </w:tcPr>
          <w:p w14:paraId="43261CF0" w14:textId="77777777" w:rsidR="00352167" w:rsidRPr="00E77AF9" w:rsidRDefault="00352167" w:rsidP="00CD0D9F">
            <w:pPr>
              <w:pStyle w:val="TableCell0-2Break"/>
              <w:rPr>
                <w:lang w:eastAsia="en-US"/>
              </w:rPr>
            </w:pPr>
          </w:p>
        </w:tc>
        <w:tc>
          <w:tcPr>
            <w:tcW w:w="1786" w:type="dxa"/>
            <w:shd w:val="clear" w:color="auto" w:fill="auto"/>
            <w:noWrap/>
          </w:tcPr>
          <w:p w14:paraId="2830E8A6" w14:textId="77777777" w:rsidR="00352167" w:rsidRPr="00E77AF9" w:rsidRDefault="00352167" w:rsidP="00CD0D9F">
            <w:pPr>
              <w:pStyle w:val="TableCell0-2Break"/>
              <w:rPr>
                <w:lang w:eastAsia="en-US"/>
              </w:rPr>
            </w:pPr>
            <w:r w:rsidRPr="00E77AF9">
              <w:rPr>
                <w:lang w:eastAsia="en-US"/>
              </w:rPr>
              <w:t>13:19:00</w:t>
            </w:r>
          </w:p>
        </w:tc>
        <w:tc>
          <w:tcPr>
            <w:tcW w:w="3005" w:type="dxa"/>
            <w:shd w:val="clear" w:color="auto" w:fill="auto"/>
            <w:noWrap/>
          </w:tcPr>
          <w:p w14:paraId="7759EA63" w14:textId="77777777" w:rsidR="00352167" w:rsidRPr="00E77AF9" w:rsidRDefault="00352167" w:rsidP="00CD0D9F">
            <w:pPr>
              <w:pStyle w:val="TableCell0-2Break"/>
              <w:rPr>
                <w:lang w:eastAsia="en-US"/>
              </w:rPr>
            </w:pPr>
            <w:r w:rsidRPr="00E77AF9">
              <w:rPr>
                <w:lang w:eastAsia="en-US"/>
              </w:rPr>
              <w:t>1 MO, 2 FO</w:t>
            </w:r>
          </w:p>
        </w:tc>
      </w:tr>
      <w:tr w:rsidR="00352167" w:rsidRPr="00E77AF9" w14:paraId="2C14941F" w14:textId="77777777" w:rsidTr="00352167">
        <w:tc>
          <w:tcPr>
            <w:tcW w:w="1956" w:type="dxa"/>
            <w:shd w:val="clear" w:color="auto" w:fill="auto"/>
            <w:noWrap/>
            <w:hideMark/>
          </w:tcPr>
          <w:p w14:paraId="447F6DA9" w14:textId="77777777" w:rsidR="00352167" w:rsidRPr="00E77AF9" w:rsidRDefault="00352167" w:rsidP="00CD0D9F">
            <w:pPr>
              <w:pStyle w:val="TableCell0-0"/>
              <w:rPr>
                <w:lang w:eastAsia="en-US"/>
              </w:rPr>
            </w:pPr>
            <w:r w:rsidRPr="00E77AF9">
              <w:rPr>
                <w:lang w:eastAsia="en-US"/>
              </w:rPr>
              <w:t>080925-004-Cv</w:t>
            </w:r>
          </w:p>
        </w:tc>
        <w:tc>
          <w:tcPr>
            <w:tcW w:w="1786" w:type="dxa"/>
            <w:shd w:val="clear" w:color="auto" w:fill="auto"/>
            <w:noWrap/>
            <w:hideMark/>
          </w:tcPr>
          <w:p w14:paraId="679EBDEA"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FE8ABD3" w14:textId="77777777" w:rsidR="00352167" w:rsidRPr="00E77AF9" w:rsidRDefault="00352167" w:rsidP="00CD0D9F">
            <w:pPr>
              <w:pStyle w:val="TableCell0-0"/>
              <w:rPr>
                <w:lang w:eastAsia="en-US"/>
              </w:rPr>
            </w:pPr>
            <w:r w:rsidRPr="00E77AF9">
              <w:rPr>
                <w:lang w:eastAsia="en-US"/>
              </w:rPr>
              <w:t>Evening tea</w:t>
            </w:r>
          </w:p>
        </w:tc>
      </w:tr>
      <w:tr w:rsidR="00352167" w:rsidRPr="00E77AF9" w14:paraId="3A91D2F6" w14:textId="77777777" w:rsidTr="00352167">
        <w:tc>
          <w:tcPr>
            <w:tcW w:w="1956" w:type="dxa"/>
            <w:shd w:val="clear" w:color="auto" w:fill="auto"/>
            <w:noWrap/>
          </w:tcPr>
          <w:p w14:paraId="2C833444" w14:textId="77777777" w:rsidR="00352167" w:rsidRPr="00E77AF9" w:rsidRDefault="00352167" w:rsidP="00CD0D9F">
            <w:pPr>
              <w:pStyle w:val="TableCell0-2Break"/>
              <w:rPr>
                <w:lang w:eastAsia="en-US"/>
              </w:rPr>
            </w:pPr>
          </w:p>
        </w:tc>
        <w:tc>
          <w:tcPr>
            <w:tcW w:w="1786" w:type="dxa"/>
            <w:shd w:val="clear" w:color="auto" w:fill="auto"/>
            <w:noWrap/>
          </w:tcPr>
          <w:p w14:paraId="4078E7B9" w14:textId="77777777" w:rsidR="00352167" w:rsidRPr="00E77AF9" w:rsidRDefault="00352167" w:rsidP="00CD0D9F">
            <w:pPr>
              <w:pStyle w:val="TableCell0-2Break"/>
              <w:rPr>
                <w:lang w:eastAsia="en-US"/>
              </w:rPr>
            </w:pPr>
            <w:r w:rsidRPr="00E77AF9">
              <w:rPr>
                <w:lang w:eastAsia="en-US"/>
              </w:rPr>
              <w:t>1:32:00</w:t>
            </w:r>
          </w:p>
        </w:tc>
        <w:tc>
          <w:tcPr>
            <w:tcW w:w="3005" w:type="dxa"/>
            <w:shd w:val="clear" w:color="auto" w:fill="auto"/>
            <w:noWrap/>
          </w:tcPr>
          <w:p w14:paraId="795E87EF" w14:textId="77777777" w:rsidR="00352167" w:rsidRPr="00E77AF9" w:rsidRDefault="00352167" w:rsidP="00CD0D9F">
            <w:pPr>
              <w:pStyle w:val="TableCell0-2Break"/>
              <w:rPr>
                <w:lang w:eastAsia="en-US"/>
              </w:rPr>
            </w:pPr>
            <w:r w:rsidRPr="00E77AF9">
              <w:rPr>
                <w:lang w:eastAsia="en-US"/>
              </w:rPr>
              <w:t>1 FO</w:t>
            </w:r>
          </w:p>
        </w:tc>
      </w:tr>
      <w:tr w:rsidR="00352167" w:rsidRPr="00E77AF9" w14:paraId="31E2962C" w14:textId="77777777" w:rsidTr="00352167">
        <w:tc>
          <w:tcPr>
            <w:tcW w:w="1956" w:type="dxa"/>
            <w:shd w:val="clear" w:color="auto" w:fill="auto"/>
            <w:noWrap/>
            <w:hideMark/>
          </w:tcPr>
          <w:p w14:paraId="0756FA04" w14:textId="77777777" w:rsidR="00352167" w:rsidRPr="00E77AF9" w:rsidRDefault="00352167" w:rsidP="00CD0D9F">
            <w:pPr>
              <w:pStyle w:val="TableCell0-0"/>
              <w:rPr>
                <w:lang w:eastAsia="en-US"/>
              </w:rPr>
            </w:pPr>
            <w:r w:rsidRPr="00E77AF9">
              <w:rPr>
                <w:lang w:eastAsia="en-US"/>
              </w:rPr>
              <w:t>080925-005-CvPh</w:t>
            </w:r>
          </w:p>
        </w:tc>
        <w:tc>
          <w:tcPr>
            <w:tcW w:w="1786" w:type="dxa"/>
            <w:shd w:val="clear" w:color="auto" w:fill="auto"/>
            <w:noWrap/>
            <w:hideMark/>
          </w:tcPr>
          <w:p w14:paraId="2EC22C58" w14:textId="77777777" w:rsidR="00352167" w:rsidRPr="00E77AF9" w:rsidRDefault="00352167" w:rsidP="00CD0D9F">
            <w:pPr>
              <w:pStyle w:val="TableCell0-0"/>
              <w:rPr>
                <w:lang w:eastAsia="en-US"/>
              </w:rPr>
            </w:pPr>
            <w:r w:rsidRPr="00E77AF9">
              <w:rPr>
                <w:lang w:eastAsia="en-US"/>
              </w:rPr>
              <w:t>CvSp_Cas (ph.)</w:t>
            </w:r>
          </w:p>
        </w:tc>
        <w:tc>
          <w:tcPr>
            <w:tcW w:w="3005" w:type="dxa"/>
            <w:shd w:val="clear" w:color="auto" w:fill="auto"/>
            <w:noWrap/>
          </w:tcPr>
          <w:p w14:paraId="6A2BEAFB" w14:textId="77777777" w:rsidR="00352167" w:rsidRPr="00E77AF9" w:rsidRDefault="00352167" w:rsidP="00CD0D9F">
            <w:pPr>
              <w:pStyle w:val="TableCell0-0"/>
              <w:rPr>
                <w:lang w:eastAsia="en-US"/>
              </w:rPr>
            </w:pPr>
            <w:r w:rsidRPr="00E77AF9">
              <w:rPr>
                <w:lang w:eastAsia="en-US"/>
              </w:rPr>
              <w:t>Talking on the phone with his children in Jayapura</w:t>
            </w:r>
          </w:p>
        </w:tc>
      </w:tr>
      <w:tr w:rsidR="00352167" w:rsidRPr="00E77AF9" w14:paraId="3F11C923" w14:textId="77777777" w:rsidTr="00352167">
        <w:tc>
          <w:tcPr>
            <w:tcW w:w="1956" w:type="dxa"/>
            <w:shd w:val="clear" w:color="auto" w:fill="auto"/>
            <w:noWrap/>
          </w:tcPr>
          <w:p w14:paraId="5CA7DA8B" w14:textId="77777777" w:rsidR="00352167" w:rsidRPr="00E77AF9" w:rsidRDefault="00352167" w:rsidP="00CD0D9F">
            <w:pPr>
              <w:pStyle w:val="TableCell0-2Break"/>
              <w:rPr>
                <w:lang w:eastAsia="en-US"/>
              </w:rPr>
            </w:pPr>
          </w:p>
        </w:tc>
        <w:tc>
          <w:tcPr>
            <w:tcW w:w="1786" w:type="dxa"/>
            <w:shd w:val="clear" w:color="auto" w:fill="auto"/>
            <w:noWrap/>
          </w:tcPr>
          <w:p w14:paraId="2E77E80E" w14:textId="77777777" w:rsidR="00352167" w:rsidRPr="00E77AF9" w:rsidRDefault="00352167" w:rsidP="00CD0D9F">
            <w:pPr>
              <w:pStyle w:val="TableCell0-2Break"/>
              <w:rPr>
                <w:lang w:eastAsia="en-US"/>
              </w:rPr>
            </w:pPr>
            <w:r w:rsidRPr="00E77AF9">
              <w:rPr>
                <w:lang w:eastAsia="en-US"/>
              </w:rPr>
              <w:t>1:15:00</w:t>
            </w:r>
          </w:p>
        </w:tc>
        <w:tc>
          <w:tcPr>
            <w:tcW w:w="3005" w:type="dxa"/>
            <w:shd w:val="clear" w:color="auto" w:fill="auto"/>
            <w:noWrap/>
          </w:tcPr>
          <w:p w14:paraId="490E2798" w14:textId="77777777" w:rsidR="00352167" w:rsidRPr="00E77AF9" w:rsidRDefault="00352167" w:rsidP="00CD0D9F">
            <w:pPr>
              <w:pStyle w:val="TableCell0-2Break"/>
              <w:rPr>
                <w:lang w:eastAsia="en-US"/>
              </w:rPr>
            </w:pPr>
            <w:r w:rsidRPr="00E77AF9">
              <w:rPr>
                <w:lang w:eastAsia="en-US"/>
              </w:rPr>
              <w:t>1 MO</w:t>
            </w:r>
          </w:p>
        </w:tc>
      </w:tr>
      <w:tr w:rsidR="00352167" w:rsidRPr="00E77AF9" w14:paraId="35D5208E" w14:textId="77777777" w:rsidTr="00352167">
        <w:tc>
          <w:tcPr>
            <w:tcW w:w="1956" w:type="dxa"/>
            <w:shd w:val="clear" w:color="auto" w:fill="auto"/>
            <w:noWrap/>
            <w:hideMark/>
          </w:tcPr>
          <w:p w14:paraId="285E122B" w14:textId="77777777" w:rsidR="00352167" w:rsidRPr="00E77AF9" w:rsidRDefault="00352167" w:rsidP="00CD0D9F">
            <w:pPr>
              <w:pStyle w:val="TableCell0-0"/>
              <w:rPr>
                <w:lang w:eastAsia="en-US"/>
              </w:rPr>
            </w:pPr>
            <w:r w:rsidRPr="00E77AF9">
              <w:rPr>
                <w:lang w:eastAsia="en-US"/>
              </w:rPr>
              <w:t>080927-001-Cv</w:t>
            </w:r>
          </w:p>
        </w:tc>
        <w:tc>
          <w:tcPr>
            <w:tcW w:w="1786" w:type="dxa"/>
            <w:shd w:val="clear" w:color="auto" w:fill="auto"/>
            <w:noWrap/>
            <w:hideMark/>
          </w:tcPr>
          <w:p w14:paraId="3BEBB5EA"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CAEB7FC" w14:textId="77777777" w:rsidR="00352167" w:rsidRPr="00E77AF9" w:rsidRDefault="00352167" w:rsidP="00CD0D9F">
            <w:pPr>
              <w:pStyle w:val="TableCell0-0"/>
              <w:rPr>
                <w:lang w:eastAsia="en-US"/>
              </w:rPr>
            </w:pPr>
            <w:r w:rsidRPr="00E77AF9">
              <w:rPr>
                <w:lang w:eastAsia="en-US"/>
              </w:rPr>
              <w:t>Going on vacation</w:t>
            </w:r>
          </w:p>
        </w:tc>
      </w:tr>
      <w:tr w:rsidR="00352167" w:rsidRPr="00E77AF9" w14:paraId="2878BFBF" w14:textId="77777777" w:rsidTr="00352167">
        <w:tc>
          <w:tcPr>
            <w:tcW w:w="1956" w:type="dxa"/>
            <w:shd w:val="clear" w:color="auto" w:fill="auto"/>
            <w:noWrap/>
          </w:tcPr>
          <w:p w14:paraId="4C4EB18A" w14:textId="77777777" w:rsidR="00352167" w:rsidRPr="00E77AF9" w:rsidRDefault="00352167" w:rsidP="00CD0D9F">
            <w:pPr>
              <w:pStyle w:val="TableCell0-2Break"/>
              <w:rPr>
                <w:lang w:eastAsia="en-US"/>
              </w:rPr>
            </w:pPr>
          </w:p>
        </w:tc>
        <w:tc>
          <w:tcPr>
            <w:tcW w:w="1786" w:type="dxa"/>
            <w:shd w:val="clear" w:color="auto" w:fill="auto"/>
            <w:noWrap/>
          </w:tcPr>
          <w:p w14:paraId="01FDDFB1" w14:textId="77777777" w:rsidR="00352167" w:rsidRPr="00E77AF9" w:rsidRDefault="00352167" w:rsidP="00CD0D9F">
            <w:pPr>
              <w:pStyle w:val="TableCell0-2Break"/>
              <w:rPr>
                <w:lang w:eastAsia="en-US"/>
              </w:rPr>
            </w:pPr>
            <w:r w:rsidRPr="00E77AF9">
              <w:rPr>
                <w:lang w:eastAsia="en-US"/>
              </w:rPr>
              <w:t>0:39:00</w:t>
            </w:r>
          </w:p>
        </w:tc>
        <w:tc>
          <w:tcPr>
            <w:tcW w:w="3005" w:type="dxa"/>
            <w:shd w:val="clear" w:color="auto" w:fill="auto"/>
            <w:noWrap/>
          </w:tcPr>
          <w:p w14:paraId="037B33A4" w14:textId="77777777" w:rsidR="00352167" w:rsidRPr="00E77AF9" w:rsidRDefault="00352167" w:rsidP="00CD0D9F">
            <w:pPr>
              <w:pStyle w:val="TableCell0-2Break"/>
              <w:rPr>
                <w:lang w:eastAsia="en-US"/>
              </w:rPr>
            </w:pPr>
            <w:r w:rsidRPr="00E77AF9">
              <w:rPr>
                <w:lang w:eastAsia="en-US"/>
              </w:rPr>
              <w:t>1 FO</w:t>
            </w:r>
          </w:p>
        </w:tc>
      </w:tr>
      <w:tr w:rsidR="00352167" w:rsidRPr="00E77AF9" w14:paraId="1E7D7C2D" w14:textId="77777777" w:rsidTr="00352167">
        <w:tc>
          <w:tcPr>
            <w:tcW w:w="1956" w:type="dxa"/>
            <w:shd w:val="clear" w:color="auto" w:fill="auto"/>
            <w:noWrap/>
            <w:hideMark/>
          </w:tcPr>
          <w:p w14:paraId="3B60D074" w14:textId="77777777" w:rsidR="00352167" w:rsidRPr="00E77AF9" w:rsidRDefault="00352167" w:rsidP="00CD0D9F">
            <w:pPr>
              <w:pStyle w:val="TableCell0-0"/>
              <w:rPr>
                <w:lang w:eastAsia="en-US"/>
              </w:rPr>
            </w:pPr>
            <w:r w:rsidRPr="00E77AF9">
              <w:rPr>
                <w:lang w:eastAsia="en-US"/>
              </w:rPr>
              <w:t>080927-002-CvNP</w:t>
            </w:r>
          </w:p>
        </w:tc>
        <w:tc>
          <w:tcPr>
            <w:tcW w:w="1786" w:type="dxa"/>
            <w:shd w:val="clear" w:color="auto" w:fill="auto"/>
            <w:noWrap/>
            <w:hideMark/>
          </w:tcPr>
          <w:p w14:paraId="0C29C713"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39C6E64A" w14:textId="77777777" w:rsidR="00352167" w:rsidRPr="00E77AF9" w:rsidRDefault="00352167" w:rsidP="00CD0D9F">
            <w:pPr>
              <w:pStyle w:val="TableCell0-0"/>
              <w:rPr>
                <w:lang w:eastAsia="en-US"/>
              </w:rPr>
            </w:pPr>
            <w:r w:rsidRPr="00E77AF9">
              <w:rPr>
                <w:lang w:eastAsia="en-US"/>
              </w:rPr>
              <w:t>Eating food that is too spicy</w:t>
            </w:r>
          </w:p>
        </w:tc>
      </w:tr>
      <w:tr w:rsidR="00352167" w:rsidRPr="00E77AF9" w14:paraId="2D089857" w14:textId="77777777" w:rsidTr="00352167">
        <w:tc>
          <w:tcPr>
            <w:tcW w:w="1956" w:type="dxa"/>
            <w:shd w:val="clear" w:color="auto" w:fill="auto"/>
            <w:noWrap/>
          </w:tcPr>
          <w:p w14:paraId="4F119546" w14:textId="77777777" w:rsidR="00352167" w:rsidRPr="00E77AF9" w:rsidRDefault="00352167" w:rsidP="00CD0D9F">
            <w:pPr>
              <w:pStyle w:val="TableCell0-2Break"/>
              <w:rPr>
                <w:lang w:eastAsia="en-US"/>
              </w:rPr>
            </w:pPr>
          </w:p>
        </w:tc>
        <w:tc>
          <w:tcPr>
            <w:tcW w:w="1786" w:type="dxa"/>
            <w:shd w:val="clear" w:color="auto" w:fill="auto"/>
            <w:noWrap/>
          </w:tcPr>
          <w:p w14:paraId="709890D8" w14:textId="77777777" w:rsidR="00352167" w:rsidRPr="00E77AF9" w:rsidRDefault="00352167" w:rsidP="00CD0D9F">
            <w:pPr>
              <w:pStyle w:val="TableCell0-2Break"/>
              <w:rPr>
                <w:lang w:eastAsia="en-US"/>
              </w:rPr>
            </w:pPr>
            <w:r w:rsidRPr="00E77AF9">
              <w:rPr>
                <w:lang w:eastAsia="en-US"/>
              </w:rPr>
              <w:t>1:33:00</w:t>
            </w:r>
          </w:p>
        </w:tc>
        <w:tc>
          <w:tcPr>
            <w:tcW w:w="3005" w:type="dxa"/>
            <w:shd w:val="clear" w:color="auto" w:fill="auto"/>
            <w:noWrap/>
          </w:tcPr>
          <w:p w14:paraId="27F99652" w14:textId="77777777" w:rsidR="00352167" w:rsidRPr="00E77AF9" w:rsidRDefault="00352167" w:rsidP="00CD0D9F">
            <w:pPr>
              <w:pStyle w:val="TableCell0-2Break"/>
              <w:rPr>
                <w:lang w:eastAsia="en-US"/>
              </w:rPr>
            </w:pPr>
            <w:r w:rsidRPr="00E77AF9">
              <w:rPr>
                <w:lang w:eastAsia="en-US"/>
              </w:rPr>
              <w:t>1 FO</w:t>
            </w:r>
          </w:p>
        </w:tc>
      </w:tr>
      <w:tr w:rsidR="00352167" w:rsidRPr="00E77AF9" w14:paraId="441FB862" w14:textId="77777777" w:rsidTr="00352167">
        <w:tc>
          <w:tcPr>
            <w:tcW w:w="1956" w:type="dxa"/>
            <w:shd w:val="clear" w:color="auto" w:fill="auto"/>
            <w:noWrap/>
            <w:hideMark/>
          </w:tcPr>
          <w:p w14:paraId="3DC8FF32" w14:textId="77777777" w:rsidR="00352167" w:rsidRPr="00E77AF9" w:rsidRDefault="00352167" w:rsidP="00CD0D9F">
            <w:pPr>
              <w:pStyle w:val="TableCell0-0"/>
              <w:rPr>
                <w:lang w:eastAsia="en-US"/>
              </w:rPr>
            </w:pPr>
            <w:r w:rsidRPr="00E77AF9">
              <w:rPr>
                <w:lang w:eastAsia="en-US"/>
              </w:rPr>
              <w:t>080927-003-Cv</w:t>
            </w:r>
          </w:p>
        </w:tc>
        <w:tc>
          <w:tcPr>
            <w:tcW w:w="1786" w:type="dxa"/>
            <w:shd w:val="clear" w:color="auto" w:fill="auto"/>
            <w:noWrap/>
            <w:hideMark/>
          </w:tcPr>
          <w:p w14:paraId="62F306D7"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05A529B" w14:textId="77777777" w:rsidR="00352167" w:rsidRPr="00E77AF9" w:rsidRDefault="00352167" w:rsidP="00CD0D9F">
            <w:pPr>
              <w:pStyle w:val="TableCell0-0"/>
              <w:rPr>
                <w:lang w:eastAsia="en-US"/>
              </w:rPr>
            </w:pPr>
            <w:r w:rsidRPr="00E77AF9">
              <w:rPr>
                <w:lang w:eastAsia="en-US"/>
              </w:rPr>
              <w:t>Transporting goods by a Johnson motorboat</w:t>
            </w:r>
          </w:p>
        </w:tc>
      </w:tr>
      <w:tr w:rsidR="00352167" w:rsidRPr="00E77AF9" w14:paraId="6BD1F3BF" w14:textId="77777777" w:rsidTr="00352167">
        <w:tc>
          <w:tcPr>
            <w:tcW w:w="1956" w:type="dxa"/>
            <w:shd w:val="clear" w:color="auto" w:fill="auto"/>
            <w:noWrap/>
          </w:tcPr>
          <w:p w14:paraId="0FF16AA9" w14:textId="77777777" w:rsidR="00352167" w:rsidRPr="00E77AF9" w:rsidRDefault="00352167" w:rsidP="00CD0D9F">
            <w:pPr>
              <w:pStyle w:val="TableCell0-2Break"/>
              <w:rPr>
                <w:lang w:eastAsia="en-US"/>
              </w:rPr>
            </w:pPr>
          </w:p>
        </w:tc>
        <w:tc>
          <w:tcPr>
            <w:tcW w:w="1786" w:type="dxa"/>
            <w:shd w:val="clear" w:color="auto" w:fill="auto"/>
            <w:noWrap/>
          </w:tcPr>
          <w:p w14:paraId="3B958DD1" w14:textId="77777777" w:rsidR="00352167" w:rsidRPr="00E77AF9" w:rsidRDefault="00352167" w:rsidP="00CD0D9F">
            <w:pPr>
              <w:pStyle w:val="TableCell0-2Break"/>
              <w:rPr>
                <w:lang w:eastAsia="en-US"/>
              </w:rPr>
            </w:pPr>
            <w:r w:rsidRPr="00E77AF9">
              <w:rPr>
                <w:lang w:eastAsia="en-US"/>
              </w:rPr>
              <w:t>1:53:00</w:t>
            </w:r>
          </w:p>
        </w:tc>
        <w:tc>
          <w:tcPr>
            <w:tcW w:w="3005" w:type="dxa"/>
            <w:shd w:val="clear" w:color="auto" w:fill="auto"/>
            <w:noWrap/>
          </w:tcPr>
          <w:p w14:paraId="736E5C25" w14:textId="77777777" w:rsidR="00352167" w:rsidRPr="00E77AF9" w:rsidRDefault="00352167" w:rsidP="00CD0D9F">
            <w:pPr>
              <w:pStyle w:val="TableCell0-2Break"/>
              <w:rPr>
                <w:lang w:eastAsia="en-US"/>
              </w:rPr>
            </w:pPr>
            <w:r w:rsidRPr="00E77AF9">
              <w:rPr>
                <w:lang w:eastAsia="en-US"/>
              </w:rPr>
              <w:t>2 FO</w:t>
            </w:r>
          </w:p>
        </w:tc>
      </w:tr>
      <w:tr w:rsidR="00352167" w:rsidRPr="00E77AF9" w14:paraId="796CBA2E" w14:textId="77777777" w:rsidTr="00352167">
        <w:tc>
          <w:tcPr>
            <w:tcW w:w="1956" w:type="dxa"/>
            <w:shd w:val="clear" w:color="auto" w:fill="auto"/>
            <w:noWrap/>
            <w:hideMark/>
          </w:tcPr>
          <w:p w14:paraId="7080CD69" w14:textId="77777777" w:rsidR="00352167" w:rsidRPr="00E77AF9" w:rsidRDefault="00352167" w:rsidP="00CD0D9F">
            <w:pPr>
              <w:pStyle w:val="TableCell0-0"/>
              <w:rPr>
                <w:lang w:eastAsia="en-US"/>
              </w:rPr>
            </w:pPr>
            <w:r w:rsidRPr="00E77AF9">
              <w:rPr>
                <w:lang w:eastAsia="en-US"/>
              </w:rPr>
              <w:t>080927-004-CvNP</w:t>
            </w:r>
          </w:p>
        </w:tc>
        <w:tc>
          <w:tcPr>
            <w:tcW w:w="1786" w:type="dxa"/>
            <w:shd w:val="clear" w:color="auto" w:fill="auto"/>
            <w:noWrap/>
            <w:hideMark/>
          </w:tcPr>
          <w:p w14:paraId="18552C0F" w14:textId="77777777" w:rsidR="00352167" w:rsidRPr="00E77AF9" w:rsidRDefault="00352167" w:rsidP="00CD0D9F">
            <w:pPr>
              <w:pStyle w:val="TableCell0-0"/>
              <w:rPr>
                <w:lang w:eastAsia="en-US"/>
              </w:rPr>
            </w:pPr>
            <w:r w:rsidRPr="00E77AF9">
              <w:rPr>
                <w:lang w:eastAsia="en-US"/>
              </w:rPr>
              <w:t>Cv-w/auth_NarrP</w:t>
            </w:r>
          </w:p>
        </w:tc>
        <w:tc>
          <w:tcPr>
            <w:tcW w:w="3005" w:type="dxa"/>
            <w:shd w:val="clear" w:color="auto" w:fill="auto"/>
            <w:noWrap/>
          </w:tcPr>
          <w:p w14:paraId="1687F91E" w14:textId="77777777" w:rsidR="00352167" w:rsidRPr="00E77AF9" w:rsidRDefault="00352167" w:rsidP="00CD0D9F">
            <w:pPr>
              <w:pStyle w:val="TableCell0-0"/>
              <w:rPr>
                <w:lang w:eastAsia="en-US"/>
              </w:rPr>
            </w:pPr>
            <w:r w:rsidRPr="00E77AF9">
              <w:rPr>
                <w:lang w:eastAsia="en-US"/>
              </w:rPr>
              <w:t>Construction work on the new church in Sawar 2a</w:t>
            </w:r>
          </w:p>
        </w:tc>
      </w:tr>
      <w:tr w:rsidR="00352167" w:rsidRPr="00E77AF9" w14:paraId="035A2796" w14:textId="77777777" w:rsidTr="00352167">
        <w:tc>
          <w:tcPr>
            <w:tcW w:w="1956" w:type="dxa"/>
            <w:shd w:val="clear" w:color="auto" w:fill="auto"/>
            <w:noWrap/>
          </w:tcPr>
          <w:p w14:paraId="5B2F5F16" w14:textId="77777777" w:rsidR="00352167" w:rsidRPr="00E77AF9" w:rsidRDefault="00352167" w:rsidP="00CD0D9F">
            <w:pPr>
              <w:pStyle w:val="TableCell0-2Break"/>
              <w:rPr>
                <w:lang w:eastAsia="en-US"/>
              </w:rPr>
            </w:pPr>
          </w:p>
        </w:tc>
        <w:tc>
          <w:tcPr>
            <w:tcW w:w="1786" w:type="dxa"/>
            <w:shd w:val="clear" w:color="auto" w:fill="auto"/>
            <w:noWrap/>
          </w:tcPr>
          <w:p w14:paraId="435FA9E1" w14:textId="77777777" w:rsidR="00352167" w:rsidRPr="00E77AF9" w:rsidRDefault="00352167" w:rsidP="00CD0D9F">
            <w:pPr>
              <w:pStyle w:val="TableCell0-2Break"/>
              <w:rPr>
                <w:lang w:eastAsia="en-US"/>
              </w:rPr>
            </w:pPr>
            <w:r w:rsidRPr="00E77AF9">
              <w:rPr>
                <w:lang w:eastAsia="en-US"/>
              </w:rPr>
              <w:t>1:00:00</w:t>
            </w:r>
          </w:p>
        </w:tc>
        <w:tc>
          <w:tcPr>
            <w:tcW w:w="3005" w:type="dxa"/>
            <w:shd w:val="clear" w:color="auto" w:fill="auto"/>
            <w:noWrap/>
          </w:tcPr>
          <w:p w14:paraId="4805033D" w14:textId="77777777" w:rsidR="00352167" w:rsidRPr="00E77AF9" w:rsidRDefault="00352167" w:rsidP="00CD0D9F">
            <w:pPr>
              <w:pStyle w:val="TableCell0-2Break"/>
              <w:rPr>
                <w:lang w:eastAsia="en-US"/>
              </w:rPr>
            </w:pPr>
            <w:r w:rsidRPr="00E77AF9">
              <w:rPr>
                <w:lang w:eastAsia="en-US"/>
              </w:rPr>
              <w:t>1 FO</w:t>
            </w:r>
          </w:p>
        </w:tc>
      </w:tr>
      <w:tr w:rsidR="00352167" w:rsidRPr="00E77AF9" w14:paraId="27231736" w14:textId="77777777" w:rsidTr="00352167">
        <w:tc>
          <w:tcPr>
            <w:tcW w:w="1956" w:type="dxa"/>
            <w:shd w:val="clear" w:color="auto" w:fill="auto"/>
            <w:noWrap/>
            <w:hideMark/>
          </w:tcPr>
          <w:p w14:paraId="34AD529A" w14:textId="77777777" w:rsidR="00352167" w:rsidRPr="00E77AF9" w:rsidRDefault="00352167" w:rsidP="00CD0D9F">
            <w:pPr>
              <w:pStyle w:val="TableCell0-0"/>
              <w:rPr>
                <w:lang w:eastAsia="en-US"/>
              </w:rPr>
            </w:pPr>
            <w:r w:rsidRPr="00E77AF9">
              <w:rPr>
                <w:lang w:eastAsia="en-US"/>
              </w:rPr>
              <w:t>080927-005-CvNP</w:t>
            </w:r>
          </w:p>
        </w:tc>
        <w:tc>
          <w:tcPr>
            <w:tcW w:w="1786" w:type="dxa"/>
            <w:shd w:val="clear" w:color="auto" w:fill="auto"/>
            <w:noWrap/>
            <w:hideMark/>
          </w:tcPr>
          <w:p w14:paraId="78469EC1" w14:textId="77777777" w:rsidR="00352167" w:rsidRPr="00E77AF9" w:rsidRDefault="00352167" w:rsidP="00CD0D9F">
            <w:pPr>
              <w:pStyle w:val="TableCell0-0"/>
              <w:rPr>
                <w:lang w:eastAsia="en-US"/>
              </w:rPr>
            </w:pPr>
            <w:r w:rsidRPr="00E77AF9">
              <w:rPr>
                <w:lang w:eastAsia="en-US"/>
              </w:rPr>
              <w:t>Cv-w/auth_NarrP</w:t>
            </w:r>
          </w:p>
        </w:tc>
        <w:tc>
          <w:tcPr>
            <w:tcW w:w="3005" w:type="dxa"/>
            <w:shd w:val="clear" w:color="auto" w:fill="auto"/>
            <w:noWrap/>
          </w:tcPr>
          <w:p w14:paraId="484556E3" w14:textId="77777777" w:rsidR="00352167" w:rsidRPr="00E77AF9" w:rsidRDefault="00352167" w:rsidP="00CD0D9F">
            <w:pPr>
              <w:pStyle w:val="TableCell0-0"/>
              <w:rPr>
                <w:lang w:eastAsia="en-US"/>
              </w:rPr>
            </w:pPr>
            <w:r w:rsidRPr="00E77AF9">
              <w:rPr>
                <w:lang w:eastAsia="en-US"/>
              </w:rPr>
              <w:t>Construction work on the new church in Sawar 2b</w:t>
            </w:r>
          </w:p>
        </w:tc>
      </w:tr>
      <w:tr w:rsidR="00352167" w:rsidRPr="00E77AF9" w14:paraId="72689748" w14:textId="77777777" w:rsidTr="00352167">
        <w:tc>
          <w:tcPr>
            <w:tcW w:w="1956" w:type="dxa"/>
            <w:shd w:val="clear" w:color="auto" w:fill="auto"/>
            <w:noWrap/>
          </w:tcPr>
          <w:p w14:paraId="083E36CE" w14:textId="77777777" w:rsidR="00352167" w:rsidRPr="00E77AF9" w:rsidRDefault="00352167" w:rsidP="00CD0D9F">
            <w:pPr>
              <w:pStyle w:val="TableCell0-2Break"/>
              <w:rPr>
                <w:lang w:eastAsia="en-US"/>
              </w:rPr>
            </w:pPr>
          </w:p>
        </w:tc>
        <w:tc>
          <w:tcPr>
            <w:tcW w:w="1786" w:type="dxa"/>
            <w:shd w:val="clear" w:color="auto" w:fill="auto"/>
            <w:noWrap/>
          </w:tcPr>
          <w:p w14:paraId="55C93B8D" w14:textId="77777777" w:rsidR="00352167" w:rsidRPr="00E77AF9" w:rsidRDefault="00352167" w:rsidP="00CD0D9F">
            <w:pPr>
              <w:pStyle w:val="TableCell0-2Break"/>
              <w:rPr>
                <w:lang w:eastAsia="en-US"/>
              </w:rPr>
            </w:pPr>
            <w:r w:rsidRPr="00E77AF9">
              <w:rPr>
                <w:lang w:eastAsia="en-US"/>
              </w:rPr>
              <w:t>1:30:00</w:t>
            </w:r>
          </w:p>
        </w:tc>
        <w:tc>
          <w:tcPr>
            <w:tcW w:w="3005" w:type="dxa"/>
            <w:shd w:val="clear" w:color="auto" w:fill="auto"/>
            <w:noWrap/>
          </w:tcPr>
          <w:p w14:paraId="23FE6B56" w14:textId="77777777" w:rsidR="00352167" w:rsidRPr="00E77AF9" w:rsidRDefault="00352167" w:rsidP="00CD0D9F">
            <w:pPr>
              <w:pStyle w:val="TableCell0-2Break"/>
              <w:rPr>
                <w:lang w:eastAsia="en-US"/>
              </w:rPr>
            </w:pPr>
            <w:r w:rsidRPr="00E77AF9">
              <w:rPr>
                <w:lang w:eastAsia="en-US"/>
              </w:rPr>
              <w:t>1 FO</w:t>
            </w:r>
          </w:p>
        </w:tc>
      </w:tr>
      <w:tr w:rsidR="00352167" w:rsidRPr="00E77AF9" w14:paraId="57FF2B02" w14:textId="77777777" w:rsidTr="00352167">
        <w:tc>
          <w:tcPr>
            <w:tcW w:w="1956" w:type="dxa"/>
            <w:shd w:val="clear" w:color="auto" w:fill="auto"/>
            <w:noWrap/>
            <w:hideMark/>
          </w:tcPr>
          <w:p w14:paraId="3180AB94" w14:textId="77777777" w:rsidR="00352167" w:rsidRPr="00E77AF9" w:rsidRDefault="00352167" w:rsidP="00CD0D9F">
            <w:pPr>
              <w:pStyle w:val="TableCell0-0"/>
              <w:rPr>
                <w:lang w:eastAsia="en-US"/>
              </w:rPr>
            </w:pPr>
            <w:r w:rsidRPr="00E77AF9">
              <w:rPr>
                <w:lang w:eastAsia="en-US"/>
              </w:rPr>
              <w:t>080927-006-CvNP</w:t>
            </w:r>
          </w:p>
        </w:tc>
        <w:tc>
          <w:tcPr>
            <w:tcW w:w="1786" w:type="dxa"/>
            <w:shd w:val="clear" w:color="auto" w:fill="auto"/>
            <w:noWrap/>
            <w:hideMark/>
          </w:tcPr>
          <w:p w14:paraId="30432183" w14:textId="77777777" w:rsidR="00352167" w:rsidRPr="00E77AF9" w:rsidRDefault="00352167" w:rsidP="00CD0D9F">
            <w:pPr>
              <w:pStyle w:val="TableCell0-0"/>
              <w:rPr>
                <w:lang w:eastAsia="en-US"/>
              </w:rPr>
            </w:pPr>
            <w:r w:rsidRPr="00E77AF9">
              <w:rPr>
                <w:lang w:eastAsia="en-US"/>
              </w:rPr>
              <w:t>Cv-w/auth_NarrP</w:t>
            </w:r>
          </w:p>
        </w:tc>
        <w:tc>
          <w:tcPr>
            <w:tcW w:w="3005" w:type="dxa"/>
            <w:shd w:val="clear" w:color="auto" w:fill="auto"/>
            <w:noWrap/>
          </w:tcPr>
          <w:p w14:paraId="1A6962C7" w14:textId="77777777" w:rsidR="00352167" w:rsidRPr="00E77AF9" w:rsidRDefault="00352167" w:rsidP="00CD0D9F">
            <w:pPr>
              <w:pStyle w:val="TableCell0-0"/>
              <w:rPr>
                <w:lang w:eastAsia="en-US"/>
              </w:rPr>
            </w:pPr>
            <w:r w:rsidRPr="00E77AF9">
              <w:rPr>
                <w:lang w:eastAsia="en-US"/>
              </w:rPr>
              <w:t>The speaker</w:t>
            </w:r>
            <w:r>
              <w:rPr>
                <w:lang w:eastAsia="en-US"/>
              </w:rPr>
              <w:t>’</w:t>
            </w:r>
            <w:r w:rsidRPr="00E77AF9">
              <w:rPr>
                <w:lang w:eastAsia="en-US"/>
              </w:rPr>
              <w:t>s work in Sawar</w:t>
            </w:r>
          </w:p>
        </w:tc>
      </w:tr>
      <w:tr w:rsidR="00352167" w:rsidRPr="00E77AF9" w14:paraId="52C692D3" w14:textId="77777777" w:rsidTr="00352167">
        <w:tc>
          <w:tcPr>
            <w:tcW w:w="1956" w:type="dxa"/>
            <w:shd w:val="clear" w:color="auto" w:fill="auto"/>
            <w:noWrap/>
          </w:tcPr>
          <w:p w14:paraId="7321C6D6" w14:textId="77777777" w:rsidR="00352167" w:rsidRPr="00E77AF9" w:rsidRDefault="00352167" w:rsidP="00CD0D9F">
            <w:pPr>
              <w:pStyle w:val="TableCell0-2Break"/>
              <w:rPr>
                <w:lang w:eastAsia="en-US"/>
              </w:rPr>
            </w:pPr>
          </w:p>
        </w:tc>
        <w:tc>
          <w:tcPr>
            <w:tcW w:w="1786" w:type="dxa"/>
            <w:shd w:val="clear" w:color="auto" w:fill="auto"/>
            <w:noWrap/>
          </w:tcPr>
          <w:p w14:paraId="71D5FB25" w14:textId="77777777" w:rsidR="00352167" w:rsidRPr="00E77AF9" w:rsidRDefault="00352167" w:rsidP="00CD0D9F">
            <w:pPr>
              <w:pStyle w:val="TableCell0-2Break"/>
              <w:rPr>
                <w:lang w:eastAsia="en-US"/>
              </w:rPr>
            </w:pPr>
            <w:r w:rsidRPr="00E77AF9">
              <w:rPr>
                <w:lang w:eastAsia="en-US"/>
              </w:rPr>
              <w:t>4:02:00</w:t>
            </w:r>
          </w:p>
        </w:tc>
        <w:tc>
          <w:tcPr>
            <w:tcW w:w="3005" w:type="dxa"/>
            <w:shd w:val="clear" w:color="auto" w:fill="auto"/>
            <w:noWrap/>
          </w:tcPr>
          <w:p w14:paraId="3910C0F0" w14:textId="77777777" w:rsidR="00352167" w:rsidRPr="00E77AF9" w:rsidRDefault="00352167" w:rsidP="00CD0D9F">
            <w:pPr>
              <w:pStyle w:val="TableCell0-2Break"/>
              <w:rPr>
                <w:lang w:eastAsia="en-US"/>
              </w:rPr>
            </w:pPr>
            <w:r w:rsidRPr="00E77AF9">
              <w:rPr>
                <w:lang w:eastAsia="en-US"/>
              </w:rPr>
              <w:t>1 FO</w:t>
            </w:r>
          </w:p>
        </w:tc>
      </w:tr>
      <w:tr w:rsidR="00352167" w:rsidRPr="00E77AF9" w14:paraId="043EB746" w14:textId="77777777" w:rsidTr="00352167">
        <w:tc>
          <w:tcPr>
            <w:tcW w:w="1956" w:type="dxa"/>
            <w:shd w:val="clear" w:color="auto" w:fill="auto"/>
            <w:noWrap/>
            <w:hideMark/>
          </w:tcPr>
          <w:p w14:paraId="26FB881D" w14:textId="77777777" w:rsidR="00352167" w:rsidRPr="00E77AF9" w:rsidRDefault="00352167" w:rsidP="00CD0D9F">
            <w:pPr>
              <w:pStyle w:val="TableCell0-0"/>
              <w:rPr>
                <w:lang w:eastAsia="en-US"/>
              </w:rPr>
            </w:pPr>
            <w:r w:rsidRPr="00E77AF9">
              <w:rPr>
                <w:lang w:eastAsia="en-US"/>
              </w:rPr>
              <w:t>080927-007-CvNP</w:t>
            </w:r>
          </w:p>
        </w:tc>
        <w:tc>
          <w:tcPr>
            <w:tcW w:w="1786" w:type="dxa"/>
            <w:shd w:val="clear" w:color="auto" w:fill="auto"/>
            <w:noWrap/>
            <w:hideMark/>
          </w:tcPr>
          <w:p w14:paraId="1AA183C0" w14:textId="77777777" w:rsidR="00352167" w:rsidRPr="00E77AF9" w:rsidRDefault="00352167" w:rsidP="00CD0D9F">
            <w:pPr>
              <w:pStyle w:val="TableCell0-0"/>
              <w:rPr>
                <w:lang w:eastAsia="en-US"/>
              </w:rPr>
            </w:pPr>
            <w:r w:rsidRPr="00E77AF9">
              <w:rPr>
                <w:lang w:eastAsia="en-US"/>
              </w:rPr>
              <w:t>Cv-w/auth_NarrP</w:t>
            </w:r>
          </w:p>
        </w:tc>
        <w:tc>
          <w:tcPr>
            <w:tcW w:w="3005" w:type="dxa"/>
            <w:shd w:val="clear" w:color="auto" w:fill="auto"/>
            <w:noWrap/>
          </w:tcPr>
          <w:p w14:paraId="41480D9A" w14:textId="77777777" w:rsidR="00352167" w:rsidRPr="00E77AF9" w:rsidRDefault="00352167" w:rsidP="00CD0D9F">
            <w:pPr>
              <w:pStyle w:val="TableCell0-0"/>
              <w:rPr>
                <w:lang w:eastAsia="en-US"/>
              </w:rPr>
            </w:pPr>
            <w:r w:rsidRPr="00E77AF9">
              <w:rPr>
                <w:lang w:eastAsia="en-US"/>
              </w:rPr>
              <w:t>The speaker</w:t>
            </w:r>
            <w:r>
              <w:rPr>
                <w:lang w:eastAsia="en-US"/>
              </w:rPr>
              <w:t>’</w:t>
            </w:r>
            <w:r w:rsidRPr="00E77AF9">
              <w:rPr>
                <w:lang w:eastAsia="en-US"/>
              </w:rPr>
              <w:t>s family relations 1</w:t>
            </w:r>
          </w:p>
        </w:tc>
      </w:tr>
      <w:tr w:rsidR="00352167" w:rsidRPr="00E77AF9" w14:paraId="14714CD9" w14:textId="77777777" w:rsidTr="00352167">
        <w:tc>
          <w:tcPr>
            <w:tcW w:w="1956" w:type="dxa"/>
            <w:shd w:val="clear" w:color="auto" w:fill="auto"/>
            <w:noWrap/>
          </w:tcPr>
          <w:p w14:paraId="7509A23D" w14:textId="77777777" w:rsidR="00352167" w:rsidRPr="00E77AF9" w:rsidRDefault="00352167" w:rsidP="00CD0D9F">
            <w:pPr>
              <w:pStyle w:val="TableCell0-2Break"/>
              <w:rPr>
                <w:lang w:eastAsia="en-US"/>
              </w:rPr>
            </w:pPr>
          </w:p>
        </w:tc>
        <w:tc>
          <w:tcPr>
            <w:tcW w:w="1786" w:type="dxa"/>
            <w:shd w:val="clear" w:color="auto" w:fill="auto"/>
            <w:noWrap/>
          </w:tcPr>
          <w:p w14:paraId="0DA1E5A4" w14:textId="77777777" w:rsidR="00352167" w:rsidRPr="00E77AF9" w:rsidRDefault="00352167" w:rsidP="00CD0D9F">
            <w:pPr>
              <w:pStyle w:val="TableCell0-2Break"/>
              <w:rPr>
                <w:lang w:eastAsia="en-US"/>
              </w:rPr>
            </w:pPr>
            <w:r w:rsidRPr="00E77AF9">
              <w:rPr>
                <w:lang w:eastAsia="en-US"/>
              </w:rPr>
              <w:t>2:06:00</w:t>
            </w:r>
          </w:p>
        </w:tc>
        <w:tc>
          <w:tcPr>
            <w:tcW w:w="3005" w:type="dxa"/>
            <w:shd w:val="clear" w:color="auto" w:fill="auto"/>
            <w:noWrap/>
          </w:tcPr>
          <w:p w14:paraId="16F37236" w14:textId="77777777" w:rsidR="00352167" w:rsidRPr="00E77AF9" w:rsidRDefault="00352167" w:rsidP="00CD0D9F">
            <w:pPr>
              <w:pStyle w:val="TableCell0-2Break"/>
              <w:rPr>
                <w:lang w:eastAsia="en-US"/>
              </w:rPr>
            </w:pPr>
            <w:r w:rsidRPr="00E77AF9">
              <w:rPr>
                <w:lang w:eastAsia="en-US"/>
              </w:rPr>
              <w:t>1 FO</w:t>
            </w:r>
          </w:p>
        </w:tc>
      </w:tr>
      <w:tr w:rsidR="00352167" w:rsidRPr="00E77AF9" w14:paraId="0147FF44" w14:textId="77777777" w:rsidTr="00352167">
        <w:tc>
          <w:tcPr>
            <w:tcW w:w="1956" w:type="dxa"/>
            <w:shd w:val="clear" w:color="auto" w:fill="auto"/>
            <w:noWrap/>
            <w:hideMark/>
          </w:tcPr>
          <w:p w14:paraId="599DE265" w14:textId="77777777" w:rsidR="00352167" w:rsidRPr="00E77AF9" w:rsidRDefault="00352167" w:rsidP="00CD0D9F">
            <w:pPr>
              <w:pStyle w:val="TableCell0-0"/>
              <w:rPr>
                <w:lang w:eastAsia="en-US"/>
              </w:rPr>
            </w:pPr>
            <w:r w:rsidRPr="00E77AF9">
              <w:rPr>
                <w:lang w:eastAsia="en-US"/>
              </w:rPr>
              <w:t>080927-008-CvEx</w:t>
            </w:r>
          </w:p>
        </w:tc>
        <w:tc>
          <w:tcPr>
            <w:tcW w:w="1786" w:type="dxa"/>
            <w:shd w:val="clear" w:color="auto" w:fill="auto"/>
            <w:noWrap/>
            <w:hideMark/>
          </w:tcPr>
          <w:p w14:paraId="1903140F"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26255559" w14:textId="77777777" w:rsidR="00352167" w:rsidRPr="00E77AF9" w:rsidRDefault="00352167" w:rsidP="00CD0D9F">
            <w:pPr>
              <w:pStyle w:val="TableCell0-0"/>
              <w:rPr>
                <w:lang w:eastAsia="en-US"/>
              </w:rPr>
            </w:pPr>
            <w:r w:rsidRPr="00E77AF9">
              <w:rPr>
                <w:lang w:eastAsia="en-US"/>
              </w:rPr>
              <w:t>Metallic blue water color</w:t>
            </w:r>
          </w:p>
        </w:tc>
      </w:tr>
      <w:tr w:rsidR="00352167" w:rsidRPr="00E77AF9" w14:paraId="5821C2A4" w14:textId="77777777" w:rsidTr="00352167">
        <w:tc>
          <w:tcPr>
            <w:tcW w:w="1956" w:type="dxa"/>
            <w:shd w:val="clear" w:color="auto" w:fill="auto"/>
            <w:noWrap/>
          </w:tcPr>
          <w:p w14:paraId="42189591" w14:textId="77777777" w:rsidR="00352167" w:rsidRPr="00E77AF9" w:rsidRDefault="00352167" w:rsidP="00CD0D9F">
            <w:pPr>
              <w:pStyle w:val="TableCell0-2Break"/>
              <w:rPr>
                <w:lang w:eastAsia="en-US"/>
              </w:rPr>
            </w:pPr>
          </w:p>
        </w:tc>
        <w:tc>
          <w:tcPr>
            <w:tcW w:w="1786" w:type="dxa"/>
            <w:shd w:val="clear" w:color="auto" w:fill="auto"/>
            <w:noWrap/>
          </w:tcPr>
          <w:p w14:paraId="442EA88E" w14:textId="77777777" w:rsidR="00352167" w:rsidRPr="00E77AF9" w:rsidRDefault="00352167" w:rsidP="00CD0D9F">
            <w:pPr>
              <w:pStyle w:val="TableCell0-2Break"/>
              <w:rPr>
                <w:lang w:eastAsia="en-US"/>
              </w:rPr>
            </w:pPr>
            <w:r w:rsidRPr="00E77AF9">
              <w:rPr>
                <w:lang w:eastAsia="en-US"/>
              </w:rPr>
              <w:t>1:04:00</w:t>
            </w:r>
          </w:p>
        </w:tc>
        <w:tc>
          <w:tcPr>
            <w:tcW w:w="3005" w:type="dxa"/>
            <w:shd w:val="clear" w:color="auto" w:fill="auto"/>
            <w:noWrap/>
          </w:tcPr>
          <w:p w14:paraId="4D051C76" w14:textId="77777777" w:rsidR="00352167" w:rsidRPr="00E77AF9" w:rsidRDefault="00352167" w:rsidP="00CD0D9F">
            <w:pPr>
              <w:pStyle w:val="TableCell0-2Break"/>
              <w:rPr>
                <w:lang w:eastAsia="en-US"/>
              </w:rPr>
            </w:pPr>
            <w:r w:rsidRPr="00E77AF9">
              <w:rPr>
                <w:lang w:eastAsia="en-US"/>
              </w:rPr>
              <w:t>1 FO</w:t>
            </w:r>
          </w:p>
        </w:tc>
      </w:tr>
      <w:tr w:rsidR="00352167" w:rsidRPr="00E77AF9" w14:paraId="5D8A2419" w14:textId="77777777" w:rsidTr="00352167">
        <w:tc>
          <w:tcPr>
            <w:tcW w:w="1956" w:type="dxa"/>
            <w:shd w:val="clear" w:color="auto" w:fill="auto"/>
            <w:noWrap/>
            <w:hideMark/>
          </w:tcPr>
          <w:p w14:paraId="2234FD60" w14:textId="77777777" w:rsidR="00352167" w:rsidRPr="00E77AF9" w:rsidRDefault="00352167" w:rsidP="00CD0D9F">
            <w:pPr>
              <w:pStyle w:val="TableCell0-0"/>
              <w:rPr>
                <w:lang w:eastAsia="en-US"/>
              </w:rPr>
            </w:pPr>
            <w:r w:rsidRPr="00E77AF9">
              <w:rPr>
                <w:lang w:eastAsia="en-US"/>
              </w:rPr>
              <w:t>080927-009-CvNP</w:t>
            </w:r>
          </w:p>
        </w:tc>
        <w:tc>
          <w:tcPr>
            <w:tcW w:w="1786" w:type="dxa"/>
            <w:shd w:val="clear" w:color="auto" w:fill="auto"/>
            <w:noWrap/>
            <w:hideMark/>
          </w:tcPr>
          <w:p w14:paraId="65E8FFA6" w14:textId="77777777" w:rsidR="00352167" w:rsidRPr="00E77AF9" w:rsidRDefault="00352167" w:rsidP="00CD0D9F">
            <w:pPr>
              <w:pStyle w:val="TableCell0-0"/>
              <w:rPr>
                <w:lang w:eastAsia="en-US"/>
              </w:rPr>
            </w:pPr>
            <w:r w:rsidRPr="00E77AF9">
              <w:rPr>
                <w:lang w:eastAsia="en-US"/>
              </w:rPr>
              <w:t>Cv-w/auth_NarrP</w:t>
            </w:r>
          </w:p>
        </w:tc>
        <w:tc>
          <w:tcPr>
            <w:tcW w:w="3005" w:type="dxa"/>
            <w:shd w:val="clear" w:color="auto" w:fill="auto"/>
            <w:noWrap/>
          </w:tcPr>
          <w:p w14:paraId="36A470DA" w14:textId="77777777" w:rsidR="00352167" w:rsidRPr="00E77AF9" w:rsidRDefault="00352167" w:rsidP="00CD0D9F">
            <w:pPr>
              <w:pStyle w:val="TableCell0-0"/>
              <w:rPr>
                <w:lang w:eastAsia="en-US"/>
              </w:rPr>
            </w:pPr>
            <w:r w:rsidRPr="00E77AF9">
              <w:rPr>
                <w:lang w:eastAsia="en-US"/>
              </w:rPr>
              <w:t>The speaker</w:t>
            </w:r>
            <w:r>
              <w:rPr>
                <w:lang w:eastAsia="en-US"/>
              </w:rPr>
              <w:t>’</w:t>
            </w:r>
            <w:r w:rsidRPr="00E77AF9">
              <w:rPr>
                <w:lang w:eastAsia="en-US"/>
              </w:rPr>
              <w:t>s family relations 2; life in Sarmi</w:t>
            </w:r>
          </w:p>
        </w:tc>
      </w:tr>
      <w:tr w:rsidR="00352167" w:rsidRPr="00E77AF9" w14:paraId="3D2218A7" w14:textId="77777777" w:rsidTr="00352167">
        <w:tc>
          <w:tcPr>
            <w:tcW w:w="1956" w:type="dxa"/>
            <w:shd w:val="clear" w:color="auto" w:fill="auto"/>
            <w:noWrap/>
          </w:tcPr>
          <w:p w14:paraId="1797C92C" w14:textId="77777777" w:rsidR="00352167" w:rsidRPr="00E77AF9" w:rsidRDefault="00352167" w:rsidP="00CD0D9F">
            <w:pPr>
              <w:pStyle w:val="TableCell0-2Break"/>
              <w:rPr>
                <w:lang w:eastAsia="en-US"/>
              </w:rPr>
            </w:pPr>
          </w:p>
        </w:tc>
        <w:tc>
          <w:tcPr>
            <w:tcW w:w="1786" w:type="dxa"/>
            <w:shd w:val="clear" w:color="auto" w:fill="auto"/>
            <w:noWrap/>
          </w:tcPr>
          <w:p w14:paraId="350D5AA7" w14:textId="77777777" w:rsidR="00352167" w:rsidRPr="00E77AF9" w:rsidRDefault="00352167" w:rsidP="00CD0D9F">
            <w:pPr>
              <w:pStyle w:val="TableCell0-2Break"/>
              <w:rPr>
                <w:lang w:eastAsia="en-US"/>
              </w:rPr>
            </w:pPr>
            <w:r w:rsidRPr="00E77AF9">
              <w:rPr>
                <w:lang w:eastAsia="en-US"/>
              </w:rPr>
              <w:t>6:47:00</w:t>
            </w:r>
          </w:p>
        </w:tc>
        <w:tc>
          <w:tcPr>
            <w:tcW w:w="3005" w:type="dxa"/>
            <w:shd w:val="clear" w:color="auto" w:fill="auto"/>
            <w:noWrap/>
          </w:tcPr>
          <w:p w14:paraId="5C5B7EF3" w14:textId="77777777" w:rsidR="00352167" w:rsidRPr="00E77AF9" w:rsidRDefault="00352167" w:rsidP="00CD0D9F">
            <w:pPr>
              <w:pStyle w:val="TableCell0-2Break"/>
              <w:rPr>
                <w:lang w:eastAsia="en-US"/>
              </w:rPr>
            </w:pPr>
            <w:r w:rsidRPr="00E77AF9">
              <w:rPr>
                <w:lang w:eastAsia="en-US"/>
              </w:rPr>
              <w:t>1 FO</w:t>
            </w:r>
          </w:p>
        </w:tc>
      </w:tr>
      <w:tr w:rsidR="00352167" w:rsidRPr="00E77AF9" w14:paraId="63D3D8C6" w14:textId="77777777" w:rsidTr="00352167">
        <w:tc>
          <w:tcPr>
            <w:tcW w:w="1956" w:type="dxa"/>
            <w:shd w:val="clear" w:color="auto" w:fill="auto"/>
            <w:noWrap/>
            <w:hideMark/>
          </w:tcPr>
          <w:p w14:paraId="6018997B" w14:textId="77777777" w:rsidR="00352167" w:rsidRPr="00E77AF9" w:rsidRDefault="00352167" w:rsidP="00CD0D9F">
            <w:pPr>
              <w:pStyle w:val="TableCell0-0"/>
              <w:rPr>
                <w:lang w:eastAsia="en-US"/>
              </w:rPr>
            </w:pPr>
            <w:r w:rsidRPr="00E77AF9">
              <w:rPr>
                <w:lang w:eastAsia="en-US"/>
              </w:rPr>
              <w:t>081002-001-CvNP</w:t>
            </w:r>
          </w:p>
        </w:tc>
        <w:tc>
          <w:tcPr>
            <w:tcW w:w="1786" w:type="dxa"/>
            <w:shd w:val="clear" w:color="auto" w:fill="auto"/>
            <w:noWrap/>
            <w:hideMark/>
          </w:tcPr>
          <w:p w14:paraId="2AC4E338"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5E4DA585" w14:textId="77777777" w:rsidR="00352167" w:rsidRPr="00E77AF9" w:rsidRDefault="00352167" w:rsidP="00CD0D9F">
            <w:pPr>
              <w:pStyle w:val="TableCell0-0"/>
              <w:rPr>
                <w:lang w:eastAsia="en-US"/>
              </w:rPr>
            </w:pPr>
            <w:r w:rsidRPr="00E77AF9">
              <w:rPr>
                <w:lang w:eastAsia="en-US"/>
              </w:rPr>
              <w:t>Traveling from Webro to Sarmi</w:t>
            </w:r>
          </w:p>
        </w:tc>
      </w:tr>
      <w:tr w:rsidR="00352167" w:rsidRPr="00E77AF9" w14:paraId="35D09612" w14:textId="77777777" w:rsidTr="00352167">
        <w:tc>
          <w:tcPr>
            <w:tcW w:w="1956" w:type="dxa"/>
            <w:shd w:val="clear" w:color="auto" w:fill="auto"/>
            <w:noWrap/>
          </w:tcPr>
          <w:p w14:paraId="51300EA0" w14:textId="77777777" w:rsidR="00352167" w:rsidRPr="00E77AF9" w:rsidRDefault="00352167" w:rsidP="00CD0D9F">
            <w:pPr>
              <w:pStyle w:val="TableCell0-2Break"/>
              <w:rPr>
                <w:lang w:eastAsia="en-US"/>
              </w:rPr>
            </w:pPr>
          </w:p>
        </w:tc>
        <w:tc>
          <w:tcPr>
            <w:tcW w:w="1786" w:type="dxa"/>
            <w:shd w:val="clear" w:color="auto" w:fill="auto"/>
            <w:noWrap/>
          </w:tcPr>
          <w:p w14:paraId="3BAE0324" w14:textId="77777777" w:rsidR="00352167" w:rsidRPr="00E77AF9" w:rsidRDefault="00352167" w:rsidP="00CD0D9F">
            <w:pPr>
              <w:pStyle w:val="TableCell0-2Break"/>
              <w:rPr>
                <w:lang w:eastAsia="en-US"/>
              </w:rPr>
            </w:pPr>
            <w:r w:rsidRPr="00E77AF9">
              <w:rPr>
                <w:lang w:eastAsia="en-US"/>
              </w:rPr>
              <w:t>4:39:00</w:t>
            </w:r>
          </w:p>
        </w:tc>
        <w:tc>
          <w:tcPr>
            <w:tcW w:w="3005" w:type="dxa"/>
            <w:shd w:val="clear" w:color="auto" w:fill="auto"/>
            <w:noWrap/>
          </w:tcPr>
          <w:p w14:paraId="1DBB4EF4" w14:textId="77777777" w:rsidR="00352167" w:rsidRPr="00E77AF9" w:rsidRDefault="00352167" w:rsidP="00CD0D9F">
            <w:pPr>
              <w:pStyle w:val="TableCell0-2Break"/>
              <w:rPr>
                <w:lang w:eastAsia="en-US"/>
              </w:rPr>
            </w:pPr>
            <w:r w:rsidRPr="00E77AF9">
              <w:rPr>
                <w:lang w:eastAsia="en-US"/>
              </w:rPr>
              <w:t>2 FY</w:t>
            </w:r>
          </w:p>
        </w:tc>
      </w:tr>
      <w:tr w:rsidR="00352167" w:rsidRPr="00E77AF9" w14:paraId="3A76C544" w14:textId="77777777" w:rsidTr="00352167">
        <w:tc>
          <w:tcPr>
            <w:tcW w:w="1956" w:type="dxa"/>
            <w:shd w:val="clear" w:color="auto" w:fill="auto"/>
            <w:noWrap/>
            <w:hideMark/>
          </w:tcPr>
          <w:p w14:paraId="1E1A098E" w14:textId="77777777" w:rsidR="00352167" w:rsidRPr="00E77AF9" w:rsidRDefault="00352167" w:rsidP="00CD0D9F">
            <w:pPr>
              <w:pStyle w:val="TableCell0-0"/>
              <w:rPr>
                <w:lang w:eastAsia="en-US"/>
              </w:rPr>
            </w:pPr>
            <w:r w:rsidRPr="00E77AF9">
              <w:rPr>
                <w:lang w:eastAsia="en-US"/>
              </w:rPr>
              <w:t>081002-002-Cv</w:t>
            </w:r>
          </w:p>
        </w:tc>
        <w:tc>
          <w:tcPr>
            <w:tcW w:w="1786" w:type="dxa"/>
            <w:shd w:val="clear" w:color="auto" w:fill="auto"/>
            <w:noWrap/>
            <w:hideMark/>
          </w:tcPr>
          <w:p w14:paraId="67ED5E55"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848C33D" w14:textId="77777777" w:rsidR="00352167" w:rsidRPr="00E77AF9" w:rsidRDefault="00352167" w:rsidP="00CD0D9F">
            <w:pPr>
              <w:pStyle w:val="TableCell0-0"/>
              <w:rPr>
                <w:lang w:eastAsia="en-US"/>
              </w:rPr>
            </w:pPr>
            <w:r w:rsidRPr="00E77AF9">
              <w:rPr>
                <w:lang w:eastAsia="en-US"/>
              </w:rPr>
              <w:t>Eating and bathing</w:t>
            </w:r>
          </w:p>
        </w:tc>
      </w:tr>
      <w:tr w:rsidR="00352167" w:rsidRPr="00E77AF9" w14:paraId="5B1D6827" w14:textId="77777777" w:rsidTr="00352167">
        <w:tc>
          <w:tcPr>
            <w:tcW w:w="1956" w:type="dxa"/>
            <w:shd w:val="clear" w:color="auto" w:fill="auto"/>
            <w:noWrap/>
          </w:tcPr>
          <w:p w14:paraId="797A8DD4" w14:textId="77777777" w:rsidR="00352167" w:rsidRPr="00E77AF9" w:rsidRDefault="00352167" w:rsidP="00CD0D9F">
            <w:pPr>
              <w:pStyle w:val="TableCell0-2Break"/>
              <w:rPr>
                <w:lang w:eastAsia="en-US"/>
              </w:rPr>
            </w:pPr>
          </w:p>
        </w:tc>
        <w:tc>
          <w:tcPr>
            <w:tcW w:w="1786" w:type="dxa"/>
            <w:shd w:val="clear" w:color="auto" w:fill="auto"/>
            <w:noWrap/>
          </w:tcPr>
          <w:p w14:paraId="6D9FECD5" w14:textId="77777777" w:rsidR="00352167" w:rsidRPr="00E77AF9" w:rsidRDefault="00352167" w:rsidP="00CD0D9F">
            <w:pPr>
              <w:pStyle w:val="TableCell0-2Break"/>
              <w:rPr>
                <w:lang w:eastAsia="en-US"/>
              </w:rPr>
            </w:pPr>
            <w:r w:rsidRPr="00E77AF9">
              <w:rPr>
                <w:lang w:eastAsia="en-US"/>
              </w:rPr>
              <w:t>0:25:00</w:t>
            </w:r>
          </w:p>
        </w:tc>
        <w:tc>
          <w:tcPr>
            <w:tcW w:w="3005" w:type="dxa"/>
            <w:shd w:val="clear" w:color="auto" w:fill="auto"/>
            <w:noWrap/>
          </w:tcPr>
          <w:p w14:paraId="2B4D9A19" w14:textId="77777777" w:rsidR="00352167" w:rsidRPr="00E77AF9" w:rsidRDefault="00352167" w:rsidP="00CD0D9F">
            <w:pPr>
              <w:pStyle w:val="TableCell0-2Break"/>
              <w:rPr>
                <w:lang w:eastAsia="en-US"/>
              </w:rPr>
            </w:pPr>
            <w:r w:rsidRPr="00E77AF9">
              <w:rPr>
                <w:lang w:eastAsia="en-US"/>
              </w:rPr>
              <w:t>2 FY</w:t>
            </w:r>
          </w:p>
        </w:tc>
      </w:tr>
      <w:tr w:rsidR="00352167" w:rsidRPr="00E77AF9" w14:paraId="56515228" w14:textId="77777777" w:rsidTr="00352167">
        <w:tc>
          <w:tcPr>
            <w:tcW w:w="1956" w:type="dxa"/>
            <w:shd w:val="clear" w:color="auto" w:fill="auto"/>
            <w:noWrap/>
            <w:hideMark/>
          </w:tcPr>
          <w:p w14:paraId="12318D6B" w14:textId="77777777" w:rsidR="00352167" w:rsidRPr="00E77AF9" w:rsidRDefault="00352167" w:rsidP="00CD0D9F">
            <w:pPr>
              <w:pStyle w:val="TableCell0-0"/>
              <w:rPr>
                <w:lang w:eastAsia="en-US"/>
              </w:rPr>
            </w:pPr>
            <w:r w:rsidRPr="00E77AF9">
              <w:rPr>
                <w:lang w:eastAsia="en-US"/>
              </w:rPr>
              <w:t>081002-003-Cv</w:t>
            </w:r>
          </w:p>
        </w:tc>
        <w:tc>
          <w:tcPr>
            <w:tcW w:w="1786" w:type="dxa"/>
            <w:shd w:val="clear" w:color="auto" w:fill="auto"/>
            <w:noWrap/>
            <w:hideMark/>
          </w:tcPr>
          <w:p w14:paraId="120AEEE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87BF420" w14:textId="77777777" w:rsidR="00352167" w:rsidRPr="00E77AF9" w:rsidRDefault="00352167" w:rsidP="00CD0D9F">
            <w:pPr>
              <w:pStyle w:val="TableCell0-0"/>
              <w:rPr>
                <w:lang w:eastAsia="en-US"/>
              </w:rPr>
            </w:pPr>
            <w:r w:rsidRPr="00E77AF9">
              <w:rPr>
                <w:lang w:eastAsia="en-US"/>
              </w:rPr>
              <w:t xml:space="preserve">Eating </w:t>
            </w:r>
            <w:r>
              <w:rPr>
                <w:lang w:eastAsia="en-US"/>
              </w:rPr>
              <w:t>betel nut</w:t>
            </w:r>
          </w:p>
        </w:tc>
      </w:tr>
      <w:tr w:rsidR="00352167" w:rsidRPr="00E77AF9" w14:paraId="6081C0A7" w14:textId="77777777" w:rsidTr="00352167">
        <w:tc>
          <w:tcPr>
            <w:tcW w:w="1956" w:type="dxa"/>
            <w:shd w:val="clear" w:color="auto" w:fill="auto"/>
            <w:noWrap/>
          </w:tcPr>
          <w:p w14:paraId="08C99CE7" w14:textId="77777777" w:rsidR="00352167" w:rsidRPr="00E77AF9" w:rsidRDefault="00352167" w:rsidP="00CD0D9F">
            <w:pPr>
              <w:pStyle w:val="TableCell0-2Break"/>
              <w:rPr>
                <w:lang w:eastAsia="en-US"/>
              </w:rPr>
            </w:pPr>
          </w:p>
        </w:tc>
        <w:tc>
          <w:tcPr>
            <w:tcW w:w="1786" w:type="dxa"/>
            <w:shd w:val="clear" w:color="auto" w:fill="auto"/>
            <w:noWrap/>
          </w:tcPr>
          <w:p w14:paraId="399511A0" w14:textId="77777777" w:rsidR="00352167" w:rsidRPr="00E77AF9" w:rsidRDefault="00352167" w:rsidP="00CD0D9F">
            <w:pPr>
              <w:pStyle w:val="TableCell0-2Break"/>
              <w:rPr>
                <w:lang w:eastAsia="en-US"/>
              </w:rPr>
            </w:pPr>
            <w:r w:rsidRPr="00E77AF9">
              <w:rPr>
                <w:lang w:eastAsia="en-US"/>
              </w:rPr>
              <w:t>0:38:00</w:t>
            </w:r>
          </w:p>
        </w:tc>
        <w:tc>
          <w:tcPr>
            <w:tcW w:w="3005" w:type="dxa"/>
            <w:shd w:val="clear" w:color="auto" w:fill="auto"/>
            <w:noWrap/>
          </w:tcPr>
          <w:p w14:paraId="26D1FA72" w14:textId="77777777" w:rsidR="00352167" w:rsidRPr="00E77AF9" w:rsidRDefault="00352167" w:rsidP="00CD0D9F">
            <w:pPr>
              <w:pStyle w:val="TableCell0-2Break"/>
              <w:rPr>
                <w:lang w:eastAsia="en-US"/>
              </w:rPr>
            </w:pPr>
            <w:r w:rsidRPr="00E77AF9">
              <w:rPr>
                <w:lang w:eastAsia="en-US"/>
              </w:rPr>
              <w:t>2 FY</w:t>
            </w:r>
          </w:p>
        </w:tc>
      </w:tr>
      <w:tr w:rsidR="00352167" w:rsidRPr="00E77AF9" w14:paraId="4AA060AF" w14:textId="77777777" w:rsidTr="00352167">
        <w:tc>
          <w:tcPr>
            <w:tcW w:w="1956" w:type="dxa"/>
            <w:shd w:val="clear" w:color="auto" w:fill="auto"/>
            <w:noWrap/>
            <w:hideMark/>
          </w:tcPr>
          <w:p w14:paraId="6CC8AD51" w14:textId="77777777" w:rsidR="00352167" w:rsidRPr="00E77AF9" w:rsidRDefault="00352167" w:rsidP="00CD0D9F">
            <w:pPr>
              <w:pStyle w:val="TableCell0-0"/>
              <w:rPr>
                <w:lang w:eastAsia="en-US"/>
              </w:rPr>
            </w:pPr>
            <w:r w:rsidRPr="00E77AF9">
              <w:rPr>
                <w:lang w:eastAsia="en-US"/>
              </w:rPr>
              <w:t>081005-001-Cv</w:t>
            </w:r>
          </w:p>
        </w:tc>
        <w:tc>
          <w:tcPr>
            <w:tcW w:w="1786" w:type="dxa"/>
            <w:shd w:val="clear" w:color="auto" w:fill="auto"/>
            <w:noWrap/>
            <w:hideMark/>
          </w:tcPr>
          <w:p w14:paraId="69ADF6C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1E14852" w14:textId="77777777" w:rsidR="00352167" w:rsidRPr="00E77AF9" w:rsidRDefault="00352167" w:rsidP="00CD0D9F">
            <w:pPr>
              <w:pStyle w:val="TableCell0-0"/>
              <w:rPr>
                <w:lang w:eastAsia="en-US"/>
              </w:rPr>
            </w:pPr>
            <w:r w:rsidRPr="00E77AF9">
              <w:rPr>
                <w:lang w:eastAsia="en-US"/>
              </w:rPr>
              <w:t>Visiting and calling government offices</w:t>
            </w:r>
          </w:p>
        </w:tc>
      </w:tr>
      <w:tr w:rsidR="00352167" w:rsidRPr="00E77AF9" w14:paraId="2ECC3AD4" w14:textId="77777777" w:rsidTr="00352167">
        <w:tc>
          <w:tcPr>
            <w:tcW w:w="1956" w:type="dxa"/>
            <w:shd w:val="clear" w:color="auto" w:fill="auto"/>
            <w:noWrap/>
          </w:tcPr>
          <w:p w14:paraId="05A9ECD3" w14:textId="77777777" w:rsidR="00352167" w:rsidRPr="00E77AF9" w:rsidRDefault="00352167" w:rsidP="00CD0D9F">
            <w:pPr>
              <w:pStyle w:val="TableCell0-2Break"/>
              <w:rPr>
                <w:lang w:eastAsia="en-US"/>
              </w:rPr>
            </w:pPr>
          </w:p>
        </w:tc>
        <w:tc>
          <w:tcPr>
            <w:tcW w:w="1786" w:type="dxa"/>
            <w:shd w:val="clear" w:color="auto" w:fill="auto"/>
            <w:noWrap/>
          </w:tcPr>
          <w:p w14:paraId="62EF068F" w14:textId="77777777" w:rsidR="00352167" w:rsidRPr="00E77AF9" w:rsidRDefault="00352167" w:rsidP="00CD0D9F">
            <w:pPr>
              <w:pStyle w:val="TableCell0-2Break"/>
              <w:rPr>
                <w:lang w:eastAsia="en-US"/>
              </w:rPr>
            </w:pPr>
            <w:r w:rsidRPr="00E77AF9">
              <w:rPr>
                <w:lang w:eastAsia="en-US"/>
              </w:rPr>
              <w:t>1:43:00</w:t>
            </w:r>
          </w:p>
        </w:tc>
        <w:tc>
          <w:tcPr>
            <w:tcW w:w="3005" w:type="dxa"/>
            <w:shd w:val="clear" w:color="auto" w:fill="auto"/>
            <w:noWrap/>
          </w:tcPr>
          <w:p w14:paraId="06DB86BA" w14:textId="77777777" w:rsidR="00352167" w:rsidRPr="00E77AF9" w:rsidRDefault="00352167" w:rsidP="00CD0D9F">
            <w:pPr>
              <w:pStyle w:val="TableCell0-2Break"/>
              <w:rPr>
                <w:lang w:eastAsia="en-US"/>
              </w:rPr>
            </w:pPr>
            <w:r w:rsidRPr="00E77AF9">
              <w:rPr>
                <w:lang w:eastAsia="en-US"/>
              </w:rPr>
              <w:t>2 MO</w:t>
            </w:r>
          </w:p>
        </w:tc>
      </w:tr>
      <w:tr w:rsidR="00352167" w:rsidRPr="00E77AF9" w14:paraId="24A1299D" w14:textId="77777777" w:rsidTr="00352167">
        <w:tc>
          <w:tcPr>
            <w:tcW w:w="1956" w:type="dxa"/>
            <w:shd w:val="clear" w:color="auto" w:fill="auto"/>
            <w:noWrap/>
            <w:hideMark/>
          </w:tcPr>
          <w:p w14:paraId="6BF9A5C3" w14:textId="77777777" w:rsidR="00352167" w:rsidRPr="00E77AF9" w:rsidRDefault="00352167" w:rsidP="00CD0D9F">
            <w:pPr>
              <w:pStyle w:val="TableCell0-0"/>
              <w:rPr>
                <w:lang w:eastAsia="en-US"/>
              </w:rPr>
            </w:pPr>
            <w:r w:rsidRPr="00E77AF9">
              <w:rPr>
                <w:lang w:eastAsia="en-US"/>
              </w:rPr>
              <w:t>081006-001-Cv</w:t>
            </w:r>
          </w:p>
        </w:tc>
        <w:tc>
          <w:tcPr>
            <w:tcW w:w="1786" w:type="dxa"/>
            <w:shd w:val="clear" w:color="auto" w:fill="auto"/>
            <w:noWrap/>
            <w:hideMark/>
          </w:tcPr>
          <w:p w14:paraId="6359265E"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E21E027" w14:textId="77777777" w:rsidR="00352167" w:rsidRPr="00E77AF9" w:rsidRDefault="00352167" w:rsidP="00CD0D9F">
            <w:pPr>
              <w:pStyle w:val="TableCell0-0"/>
              <w:rPr>
                <w:lang w:eastAsia="en-US"/>
              </w:rPr>
            </w:pPr>
            <w:r w:rsidRPr="00E77AF9">
              <w:rPr>
                <w:lang w:eastAsia="en-US"/>
              </w:rPr>
              <w:t>Visiting a sick person</w:t>
            </w:r>
          </w:p>
        </w:tc>
      </w:tr>
      <w:tr w:rsidR="00352167" w:rsidRPr="00E77AF9" w14:paraId="75D471F8" w14:textId="77777777" w:rsidTr="00352167">
        <w:tc>
          <w:tcPr>
            <w:tcW w:w="1956" w:type="dxa"/>
            <w:shd w:val="clear" w:color="auto" w:fill="auto"/>
            <w:noWrap/>
          </w:tcPr>
          <w:p w14:paraId="55C61FCF" w14:textId="77777777" w:rsidR="00352167" w:rsidRPr="00E77AF9" w:rsidRDefault="00352167" w:rsidP="00CD0D9F">
            <w:pPr>
              <w:pStyle w:val="TableCell0-2Break"/>
              <w:rPr>
                <w:lang w:eastAsia="en-US"/>
              </w:rPr>
            </w:pPr>
          </w:p>
        </w:tc>
        <w:tc>
          <w:tcPr>
            <w:tcW w:w="1786" w:type="dxa"/>
            <w:shd w:val="clear" w:color="auto" w:fill="auto"/>
            <w:noWrap/>
          </w:tcPr>
          <w:p w14:paraId="2CBF35BF" w14:textId="77777777" w:rsidR="00352167" w:rsidRPr="00E77AF9" w:rsidRDefault="00352167" w:rsidP="00CD0D9F">
            <w:pPr>
              <w:pStyle w:val="TableCell0-2Break"/>
              <w:rPr>
                <w:lang w:eastAsia="en-US"/>
              </w:rPr>
            </w:pPr>
            <w:r w:rsidRPr="00E77AF9">
              <w:rPr>
                <w:lang w:eastAsia="en-US"/>
              </w:rPr>
              <w:t>0:56:00</w:t>
            </w:r>
          </w:p>
        </w:tc>
        <w:tc>
          <w:tcPr>
            <w:tcW w:w="3005" w:type="dxa"/>
            <w:shd w:val="clear" w:color="auto" w:fill="auto"/>
            <w:noWrap/>
          </w:tcPr>
          <w:p w14:paraId="3E7DA94B" w14:textId="77777777" w:rsidR="00352167" w:rsidRPr="00E77AF9" w:rsidRDefault="00352167" w:rsidP="00CD0D9F">
            <w:pPr>
              <w:pStyle w:val="TableCell0-2Break"/>
              <w:rPr>
                <w:lang w:eastAsia="en-US"/>
              </w:rPr>
            </w:pPr>
            <w:r w:rsidRPr="00E77AF9">
              <w:rPr>
                <w:lang w:eastAsia="en-US"/>
              </w:rPr>
              <w:t>1 MY, 1 MO</w:t>
            </w:r>
          </w:p>
        </w:tc>
      </w:tr>
      <w:tr w:rsidR="00352167" w:rsidRPr="00E77AF9" w14:paraId="5DF22D9B" w14:textId="77777777" w:rsidTr="00352167">
        <w:tc>
          <w:tcPr>
            <w:tcW w:w="1956" w:type="dxa"/>
            <w:shd w:val="clear" w:color="auto" w:fill="auto"/>
            <w:noWrap/>
            <w:hideMark/>
          </w:tcPr>
          <w:p w14:paraId="72251B1F" w14:textId="77777777" w:rsidR="00352167" w:rsidRPr="00E77AF9" w:rsidRDefault="00352167" w:rsidP="00CD0D9F">
            <w:pPr>
              <w:pStyle w:val="TableCell0-0"/>
              <w:rPr>
                <w:lang w:eastAsia="en-US"/>
              </w:rPr>
            </w:pPr>
            <w:r w:rsidRPr="00E77AF9">
              <w:rPr>
                <w:lang w:eastAsia="en-US"/>
              </w:rPr>
              <w:t>081006-002-Cv</w:t>
            </w:r>
          </w:p>
        </w:tc>
        <w:tc>
          <w:tcPr>
            <w:tcW w:w="1786" w:type="dxa"/>
            <w:shd w:val="clear" w:color="auto" w:fill="auto"/>
            <w:noWrap/>
            <w:hideMark/>
          </w:tcPr>
          <w:p w14:paraId="148E60FC"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52B6C9A" w14:textId="77777777" w:rsidR="00352167" w:rsidRPr="00E77AF9" w:rsidRDefault="00352167" w:rsidP="00CD0D9F">
            <w:pPr>
              <w:pStyle w:val="TableCell0-0"/>
              <w:rPr>
                <w:lang w:eastAsia="en-US"/>
              </w:rPr>
            </w:pPr>
            <w:r w:rsidRPr="00E77AF9">
              <w:rPr>
                <w:lang w:eastAsia="en-US"/>
              </w:rPr>
              <w:t>Returning from Sarmi to Jayapura</w:t>
            </w:r>
          </w:p>
        </w:tc>
      </w:tr>
      <w:tr w:rsidR="00352167" w:rsidRPr="00E77AF9" w14:paraId="098332B1" w14:textId="77777777" w:rsidTr="00352167">
        <w:tc>
          <w:tcPr>
            <w:tcW w:w="1956" w:type="dxa"/>
            <w:shd w:val="clear" w:color="auto" w:fill="auto"/>
            <w:noWrap/>
          </w:tcPr>
          <w:p w14:paraId="2ECC6F19" w14:textId="77777777" w:rsidR="00352167" w:rsidRPr="00E77AF9" w:rsidRDefault="00352167" w:rsidP="00CD0D9F">
            <w:pPr>
              <w:pStyle w:val="TableCell0-2Break"/>
              <w:rPr>
                <w:lang w:eastAsia="en-US"/>
              </w:rPr>
            </w:pPr>
          </w:p>
        </w:tc>
        <w:tc>
          <w:tcPr>
            <w:tcW w:w="1786" w:type="dxa"/>
            <w:shd w:val="clear" w:color="auto" w:fill="auto"/>
            <w:noWrap/>
          </w:tcPr>
          <w:p w14:paraId="73CED91C" w14:textId="77777777" w:rsidR="00352167" w:rsidRPr="00E77AF9" w:rsidRDefault="00352167" w:rsidP="00CD0D9F">
            <w:pPr>
              <w:pStyle w:val="TableCell0-2Break"/>
              <w:rPr>
                <w:lang w:eastAsia="en-US"/>
              </w:rPr>
            </w:pPr>
            <w:r w:rsidRPr="00E77AF9">
              <w:rPr>
                <w:lang w:eastAsia="en-US"/>
              </w:rPr>
              <w:t>0:43:00</w:t>
            </w:r>
          </w:p>
        </w:tc>
        <w:tc>
          <w:tcPr>
            <w:tcW w:w="3005" w:type="dxa"/>
            <w:shd w:val="clear" w:color="auto" w:fill="auto"/>
            <w:noWrap/>
          </w:tcPr>
          <w:p w14:paraId="616C0EDE"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159C42E5" w14:textId="77777777" w:rsidTr="00352167">
        <w:tc>
          <w:tcPr>
            <w:tcW w:w="1956" w:type="dxa"/>
            <w:shd w:val="clear" w:color="auto" w:fill="auto"/>
            <w:noWrap/>
            <w:hideMark/>
          </w:tcPr>
          <w:p w14:paraId="093C7431" w14:textId="77777777" w:rsidR="00352167" w:rsidRPr="00E77AF9" w:rsidRDefault="00352167" w:rsidP="00CD0D9F">
            <w:pPr>
              <w:pStyle w:val="TableCell0-0"/>
              <w:rPr>
                <w:lang w:eastAsia="en-US"/>
              </w:rPr>
            </w:pPr>
            <w:r w:rsidRPr="00E77AF9">
              <w:rPr>
                <w:lang w:eastAsia="en-US"/>
              </w:rPr>
              <w:t>081006-003-Cv</w:t>
            </w:r>
          </w:p>
        </w:tc>
        <w:tc>
          <w:tcPr>
            <w:tcW w:w="1786" w:type="dxa"/>
            <w:shd w:val="clear" w:color="auto" w:fill="auto"/>
            <w:noWrap/>
            <w:hideMark/>
          </w:tcPr>
          <w:p w14:paraId="6F421EA4"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69E652D" w14:textId="77777777" w:rsidR="00352167" w:rsidRPr="00E77AF9" w:rsidRDefault="00352167" w:rsidP="00CD0D9F">
            <w:pPr>
              <w:pStyle w:val="TableCell0-0"/>
              <w:rPr>
                <w:lang w:eastAsia="en-US"/>
              </w:rPr>
            </w:pPr>
            <w:r w:rsidRPr="00E77AF9">
              <w:rPr>
                <w:lang w:eastAsia="en-US"/>
              </w:rPr>
              <w:t>Traveling by low tide</w:t>
            </w:r>
          </w:p>
        </w:tc>
      </w:tr>
      <w:tr w:rsidR="00352167" w:rsidRPr="00E77AF9" w14:paraId="3797B3E4" w14:textId="77777777" w:rsidTr="00352167">
        <w:tc>
          <w:tcPr>
            <w:tcW w:w="1956" w:type="dxa"/>
            <w:shd w:val="clear" w:color="auto" w:fill="auto"/>
            <w:noWrap/>
          </w:tcPr>
          <w:p w14:paraId="26BF12F9" w14:textId="77777777" w:rsidR="00352167" w:rsidRPr="00E77AF9" w:rsidRDefault="00352167" w:rsidP="00CD0D9F">
            <w:pPr>
              <w:pStyle w:val="TableCell0-2Break"/>
              <w:rPr>
                <w:lang w:eastAsia="en-US"/>
              </w:rPr>
            </w:pPr>
          </w:p>
        </w:tc>
        <w:tc>
          <w:tcPr>
            <w:tcW w:w="1786" w:type="dxa"/>
            <w:shd w:val="clear" w:color="auto" w:fill="auto"/>
            <w:noWrap/>
          </w:tcPr>
          <w:p w14:paraId="0B47B4C0" w14:textId="77777777" w:rsidR="00352167" w:rsidRPr="00E77AF9" w:rsidRDefault="00352167" w:rsidP="00CD0D9F">
            <w:pPr>
              <w:pStyle w:val="TableCell0-2Break"/>
              <w:rPr>
                <w:lang w:eastAsia="en-US"/>
              </w:rPr>
            </w:pPr>
            <w:r w:rsidRPr="00E77AF9">
              <w:rPr>
                <w:lang w:eastAsia="en-US"/>
              </w:rPr>
              <w:t>0:32:00</w:t>
            </w:r>
          </w:p>
        </w:tc>
        <w:tc>
          <w:tcPr>
            <w:tcW w:w="3005" w:type="dxa"/>
            <w:shd w:val="clear" w:color="auto" w:fill="auto"/>
            <w:noWrap/>
          </w:tcPr>
          <w:p w14:paraId="58EDD881"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2649E499" w14:textId="77777777" w:rsidTr="00352167">
        <w:tc>
          <w:tcPr>
            <w:tcW w:w="1956" w:type="dxa"/>
            <w:shd w:val="clear" w:color="auto" w:fill="auto"/>
            <w:noWrap/>
            <w:hideMark/>
          </w:tcPr>
          <w:p w14:paraId="51DD024D" w14:textId="77777777" w:rsidR="00352167" w:rsidRPr="00E77AF9" w:rsidRDefault="00352167" w:rsidP="00CD0D9F">
            <w:pPr>
              <w:pStyle w:val="TableCell0-0"/>
              <w:rPr>
                <w:lang w:eastAsia="en-US"/>
              </w:rPr>
            </w:pPr>
            <w:r w:rsidRPr="00E77AF9">
              <w:rPr>
                <w:lang w:eastAsia="en-US"/>
              </w:rPr>
              <w:t>081006-004-Cv</w:t>
            </w:r>
          </w:p>
        </w:tc>
        <w:tc>
          <w:tcPr>
            <w:tcW w:w="1786" w:type="dxa"/>
            <w:shd w:val="clear" w:color="auto" w:fill="auto"/>
            <w:noWrap/>
            <w:hideMark/>
          </w:tcPr>
          <w:p w14:paraId="26AE20F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13340CF" w14:textId="77777777" w:rsidR="00352167" w:rsidRPr="00E77AF9" w:rsidRDefault="00352167" w:rsidP="00CD0D9F">
            <w:pPr>
              <w:pStyle w:val="TableCell0-0"/>
              <w:rPr>
                <w:lang w:eastAsia="en-US"/>
              </w:rPr>
            </w:pPr>
            <w:r w:rsidRPr="00E77AF9">
              <w:rPr>
                <w:lang w:eastAsia="en-US"/>
              </w:rPr>
              <w:t>Waiting for the village mayor</w:t>
            </w:r>
          </w:p>
        </w:tc>
      </w:tr>
      <w:tr w:rsidR="00352167" w:rsidRPr="00E77AF9" w14:paraId="78C14624" w14:textId="77777777" w:rsidTr="00352167">
        <w:tc>
          <w:tcPr>
            <w:tcW w:w="1956" w:type="dxa"/>
            <w:shd w:val="clear" w:color="auto" w:fill="auto"/>
            <w:noWrap/>
          </w:tcPr>
          <w:p w14:paraId="7BD3792D" w14:textId="77777777" w:rsidR="00352167" w:rsidRPr="00E77AF9" w:rsidRDefault="00352167" w:rsidP="00CD0D9F">
            <w:pPr>
              <w:pStyle w:val="TableCell0-2Break"/>
              <w:rPr>
                <w:lang w:eastAsia="en-US"/>
              </w:rPr>
            </w:pPr>
          </w:p>
        </w:tc>
        <w:tc>
          <w:tcPr>
            <w:tcW w:w="1786" w:type="dxa"/>
            <w:shd w:val="clear" w:color="auto" w:fill="auto"/>
            <w:noWrap/>
          </w:tcPr>
          <w:p w14:paraId="7ADCB682" w14:textId="77777777" w:rsidR="00352167" w:rsidRPr="00E77AF9" w:rsidRDefault="00352167" w:rsidP="00CD0D9F">
            <w:pPr>
              <w:pStyle w:val="TableCell0-2Break"/>
              <w:rPr>
                <w:lang w:eastAsia="en-US"/>
              </w:rPr>
            </w:pPr>
            <w:r w:rsidRPr="00E77AF9">
              <w:rPr>
                <w:lang w:eastAsia="en-US"/>
              </w:rPr>
              <w:t>0:33:00</w:t>
            </w:r>
          </w:p>
        </w:tc>
        <w:tc>
          <w:tcPr>
            <w:tcW w:w="3005" w:type="dxa"/>
            <w:shd w:val="clear" w:color="auto" w:fill="auto"/>
            <w:noWrap/>
          </w:tcPr>
          <w:p w14:paraId="005284E7" w14:textId="77777777" w:rsidR="00352167" w:rsidRPr="00E77AF9" w:rsidRDefault="00352167" w:rsidP="00CD0D9F">
            <w:pPr>
              <w:pStyle w:val="TableCell0-2Break"/>
              <w:rPr>
                <w:lang w:eastAsia="en-US"/>
              </w:rPr>
            </w:pPr>
            <w:r w:rsidRPr="00E77AF9">
              <w:rPr>
                <w:lang w:eastAsia="en-US"/>
              </w:rPr>
              <w:t>2 MO</w:t>
            </w:r>
          </w:p>
        </w:tc>
      </w:tr>
      <w:tr w:rsidR="00352167" w:rsidRPr="00E77AF9" w14:paraId="47416DDA" w14:textId="77777777" w:rsidTr="00352167">
        <w:tc>
          <w:tcPr>
            <w:tcW w:w="1956" w:type="dxa"/>
            <w:shd w:val="clear" w:color="auto" w:fill="auto"/>
            <w:noWrap/>
            <w:hideMark/>
          </w:tcPr>
          <w:p w14:paraId="29ACC413" w14:textId="77777777" w:rsidR="00352167" w:rsidRPr="00E77AF9" w:rsidRDefault="00352167" w:rsidP="00CD0D9F">
            <w:pPr>
              <w:pStyle w:val="TableCell0-0"/>
              <w:rPr>
                <w:lang w:eastAsia="en-US"/>
              </w:rPr>
            </w:pPr>
            <w:r w:rsidRPr="00E77AF9">
              <w:rPr>
                <w:lang w:eastAsia="en-US"/>
              </w:rPr>
              <w:t>081006-005-Cv</w:t>
            </w:r>
          </w:p>
        </w:tc>
        <w:tc>
          <w:tcPr>
            <w:tcW w:w="1786" w:type="dxa"/>
            <w:shd w:val="clear" w:color="auto" w:fill="auto"/>
            <w:noWrap/>
            <w:hideMark/>
          </w:tcPr>
          <w:p w14:paraId="63EACB77"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18C87C5" w14:textId="77777777" w:rsidR="00352167" w:rsidRPr="00E77AF9" w:rsidRDefault="00352167" w:rsidP="00CD0D9F">
            <w:pPr>
              <w:pStyle w:val="TableCell0-0"/>
              <w:rPr>
                <w:lang w:eastAsia="en-US"/>
              </w:rPr>
            </w:pPr>
            <w:r w:rsidRPr="00E77AF9">
              <w:rPr>
                <w:lang w:eastAsia="en-US"/>
              </w:rPr>
              <w:t>A proud person</w:t>
            </w:r>
          </w:p>
        </w:tc>
      </w:tr>
      <w:tr w:rsidR="00352167" w:rsidRPr="00E77AF9" w14:paraId="1072B895" w14:textId="77777777" w:rsidTr="00352167">
        <w:tc>
          <w:tcPr>
            <w:tcW w:w="1956" w:type="dxa"/>
            <w:shd w:val="clear" w:color="auto" w:fill="auto"/>
            <w:noWrap/>
          </w:tcPr>
          <w:p w14:paraId="34202381" w14:textId="77777777" w:rsidR="00352167" w:rsidRPr="00E77AF9" w:rsidRDefault="00352167" w:rsidP="00CD0D9F">
            <w:pPr>
              <w:pStyle w:val="TableCell0-2Break"/>
              <w:rPr>
                <w:lang w:eastAsia="en-US"/>
              </w:rPr>
            </w:pPr>
          </w:p>
        </w:tc>
        <w:tc>
          <w:tcPr>
            <w:tcW w:w="1786" w:type="dxa"/>
            <w:shd w:val="clear" w:color="auto" w:fill="auto"/>
            <w:noWrap/>
          </w:tcPr>
          <w:p w14:paraId="4FFEE780" w14:textId="77777777" w:rsidR="00352167" w:rsidRPr="00E77AF9" w:rsidRDefault="00352167" w:rsidP="00CD0D9F">
            <w:pPr>
              <w:pStyle w:val="TableCell0-2Break"/>
              <w:rPr>
                <w:lang w:eastAsia="en-US"/>
              </w:rPr>
            </w:pPr>
            <w:r w:rsidRPr="00E77AF9">
              <w:rPr>
                <w:lang w:eastAsia="en-US"/>
              </w:rPr>
              <w:t>0:22:00</w:t>
            </w:r>
          </w:p>
        </w:tc>
        <w:tc>
          <w:tcPr>
            <w:tcW w:w="3005" w:type="dxa"/>
            <w:shd w:val="clear" w:color="auto" w:fill="auto"/>
            <w:noWrap/>
          </w:tcPr>
          <w:p w14:paraId="0103F8F6" w14:textId="77777777" w:rsidR="00352167" w:rsidRPr="00E77AF9" w:rsidRDefault="00352167" w:rsidP="00CD0D9F">
            <w:pPr>
              <w:pStyle w:val="TableCell0-2Break"/>
              <w:rPr>
                <w:lang w:eastAsia="en-US"/>
              </w:rPr>
            </w:pPr>
            <w:r w:rsidRPr="00E77AF9">
              <w:rPr>
                <w:lang w:eastAsia="en-US"/>
              </w:rPr>
              <w:t>2 FY</w:t>
            </w:r>
          </w:p>
        </w:tc>
      </w:tr>
      <w:tr w:rsidR="00352167" w:rsidRPr="00E77AF9" w14:paraId="060838C0" w14:textId="77777777" w:rsidTr="00352167">
        <w:tc>
          <w:tcPr>
            <w:tcW w:w="1956" w:type="dxa"/>
            <w:shd w:val="clear" w:color="auto" w:fill="auto"/>
            <w:noWrap/>
            <w:hideMark/>
          </w:tcPr>
          <w:p w14:paraId="1C1FDCFC" w14:textId="77777777" w:rsidR="00352167" w:rsidRPr="00E77AF9" w:rsidRDefault="00352167" w:rsidP="00CD0D9F">
            <w:pPr>
              <w:pStyle w:val="TableCell0-0"/>
              <w:rPr>
                <w:lang w:eastAsia="en-US"/>
              </w:rPr>
            </w:pPr>
            <w:r w:rsidRPr="00E77AF9">
              <w:rPr>
                <w:lang w:eastAsia="en-US"/>
              </w:rPr>
              <w:t>081006-006-Cv</w:t>
            </w:r>
          </w:p>
        </w:tc>
        <w:tc>
          <w:tcPr>
            <w:tcW w:w="1786" w:type="dxa"/>
            <w:shd w:val="clear" w:color="auto" w:fill="auto"/>
            <w:noWrap/>
            <w:hideMark/>
          </w:tcPr>
          <w:p w14:paraId="0D6D7F0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CAE4E8D" w14:textId="77777777" w:rsidR="00352167" w:rsidRPr="00E77AF9" w:rsidRDefault="00352167" w:rsidP="00CD0D9F">
            <w:pPr>
              <w:pStyle w:val="TableCell0-0"/>
              <w:rPr>
                <w:lang w:eastAsia="en-US"/>
              </w:rPr>
            </w:pPr>
            <w:r w:rsidRPr="00E77AF9">
              <w:rPr>
                <w:lang w:eastAsia="en-US"/>
              </w:rPr>
              <w:t>What</w:t>
            </w:r>
            <w:r>
              <w:rPr>
                <w:lang w:eastAsia="en-US"/>
              </w:rPr>
              <w:t>’</w:t>
            </w:r>
            <w:r w:rsidRPr="00E77AF9">
              <w:rPr>
                <w:lang w:eastAsia="en-US"/>
              </w:rPr>
              <w:t>s his/her name?</w:t>
            </w:r>
          </w:p>
        </w:tc>
      </w:tr>
      <w:tr w:rsidR="00352167" w:rsidRPr="00E77AF9" w14:paraId="6A81159F" w14:textId="77777777" w:rsidTr="00352167">
        <w:tc>
          <w:tcPr>
            <w:tcW w:w="1956" w:type="dxa"/>
            <w:shd w:val="clear" w:color="auto" w:fill="auto"/>
            <w:noWrap/>
          </w:tcPr>
          <w:p w14:paraId="0475DE7E" w14:textId="77777777" w:rsidR="00352167" w:rsidRPr="00E77AF9" w:rsidRDefault="00352167" w:rsidP="00CD0D9F">
            <w:pPr>
              <w:pStyle w:val="TableCell0-2Break"/>
              <w:rPr>
                <w:lang w:eastAsia="en-US"/>
              </w:rPr>
            </w:pPr>
          </w:p>
        </w:tc>
        <w:tc>
          <w:tcPr>
            <w:tcW w:w="1786" w:type="dxa"/>
            <w:shd w:val="clear" w:color="auto" w:fill="auto"/>
            <w:noWrap/>
          </w:tcPr>
          <w:p w14:paraId="38E538DA" w14:textId="77777777" w:rsidR="00352167" w:rsidRPr="00E77AF9" w:rsidRDefault="00352167" w:rsidP="00CD0D9F">
            <w:pPr>
              <w:pStyle w:val="TableCell0-2Break"/>
              <w:rPr>
                <w:lang w:eastAsia="en-US"/>
              </w:rPr>
            </w:pPr>
            <w:r w:rsidRPr="00E77AF9">
              <w:rPr>
                <w:lang w:eastAsia="en-US"/>
              </w:rPr>
              <w:t>0:02:00</w:t>
            </w:r>
          </w:p>
        </w:tc>
        <w:tc>
          <w:tcPr>
            <w:tcW w:w="3005" w:type="dxa"/>
            <w:shd w:val="clear" w:color="auto" w:fill="auto"/>
            <w:noWrap/>
          </w:tcPr>
          <w:p w14:paraId="4CC2DC0F" w14:textId="77777777" w:rsidR="00352167" w:rsidRPr="00E77AF9" w:rsidRDefault="00352167" w:rsidP="00CD0D9F">
            <w:pPr>
              <w:pStyle w:val="TableCell0-2Break"/>
              <w:rPr>
                <w:lang w:eastAsia="en-US"/>
              </w:rPr>
            </w:pPr>
            <w:r w:rsidRPr="00E77AF9">
              <w:rPr>
                <w:lang w:eastAsia="en-US"/>
              </w:rPr>
              <w:t>2 FY</w:t>
            </w:r>
          </w:p>
        </w:tc>
      </w:tr>
      <w:tr w:rsidR="00352167" w:rsidRPr="00E77AF9" w14:paraId="6004AC6D" w14:textId="77777777" w:rsidTr="00352167">
        <w:tc>
          <w:tcPr>
            <w:tcW w:w="1956" w:type="dxa"/>
            <w:shd w:val="clear" w:color="auto" w:fill="auto"/>
            <w:noWrap/>
            <w:hideMark/>
          </w:tcPr>
          <w:p w14:paraId="75275D5C" w14:textId="77777777" w:rsidR="00352167" w:rsidRPr="00E77AF9" w:rsidRDefault="00352167" w:rsidP="00CD0D9F">
            <w:pPr>
              <w:pStyle w:val="TableCell0-0"/>
              <w:rPr>
                <w:lang w:eastAsia="en-US"/>
              </w:rPr>
            </w:pPr>
            <w:r w:rsidRPr="00E77AF9">
              <w:rPr>
                <w:lang w:eastAsia="en-US"/>
              </w:rPr>
              <w:t>081006-007-Cv</w:t>
            </w:r>
          </w:p>
        </w:tc>
        <w:tc>
          <w:tcPr>
            <w:tcW w:w="1786" w:type="dxa"/>
            <w:shd w:val="clear" w:color="auto" w:fill="auto"/>
            <w:noWrap/>
            <w:hideMark/>
          </w:tcPr>
          <w:p w14:paraId="02358225"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9CE7252" w14:textId="77777777" w:rsidR="00352167" w:rsidRPr="00E77AF9" w:rsidRDefault="00352167" w:rsidP="00CD0D9F">
            <w:pPr>
              <w:pStyle w:val="TableCell0-0"/>
              <w:rPr>
                <w:lang w:eastAsia="en-US"/>
              </w:rPr>
            </w:pPr>
            <w:r w:rsidRPr="00E77AF9">
              <w:rPr>
                <w:lang w:eastAsia="en-US"/>
              </w:rPr>
              <w:t>Traveling to Arso</w:t>
            </w:r>
          </w:p>
        </w:tc>
      </w:tr>
      <w:tr w:rsidR="00352167" w:rsidRPr="00E77AF9" w14:paraId="0E65A933" w14:textId="77777777" w:rsidTr="00352167">
        <w:tc>
          <w:tcPr>
            <w:tcW w:w="1956" w:type="dxa"/>
            <w:shd w:val="clear" w:color="auto" w:fill="auto"/>
            <w:noWrap/>
          </w:tcPr>
          <w:p w14:paraId="2E57AD03" w14:textId="77777777" w:rsidR="00352167" w:rsidRPr="00E77AF9" w:rsidRDefault="00352167" w:rsidP="00CD0D9F">
            <w:pPr>
              <w:pStyle w:val="TableCell0-2Break"/>
              <w:rPr>
                <w:lang w:eastAsia="en-US"/>
              </w:rPr>
            </w:pPr>
          </w:p>
        </w:tc>
        <w:tc>
          <w:tcPr>
            <w:tcW w:w="1786" w:type="dxa"/>
            <w:shd w:val="clear" w:color="auto" w:fill="auto"/>
            <w:noWrap/>
          </w:tcPr>
          <w:p w14:paraId="749516A4" w14:textId="77777777" w:rsidR="00352167" w:rsidRPr="00E77AF9" w:rsidRDefault="00352167" w:rsidP="00CD0D9F">
            <w:pPr>
              <w:pStyle w:val="TableCell0-2Break"/>
              <w:rPr>
                <w:lang w:eastAsia="en-US"/>
              </w:rPr>
            </w:pPr>
            <w:r w:rsidRPr="00E77AF9">
              <w:rPr>
                <w:lang w:eastAsia="en-US"/>
              </w:rPr>
              <w:t>0:20:00</w:t>
            </w:r>
          </w:p>
        </w:tc>
        <w:tc>
          <w:tcPr>
            <w:tcW w:w="3005" w:type="dxa"/>
            <w:shd w:val="clear" w:color="auto" w:fill="auto"/>
            <w:noWrap/>
          </w:tcPr>
          <w:p w14:paraId="16928785" w14:textId="77777777" w:rsidR="00352167" w:rsidRPr="00E77AF9" w:rsidRDefault="00352167" w:rsidP="00CD0D9F">
            <w:pPr>
              <w:pStyle w:val="TableCell0-2Break"/>
              <w:rPr>
                <w:lang w:eastAsia="en-US"/>
              </w:rPr>
            </w:pPr>
            <w:r w:rsidRPr="00E77AF9">
              <w:rPr>
                <w:lang w:eastAsia="en-US"/>
              </w:rPr>
              <w:t>2 FY</w:t>
            </w:r>
          </w:p>
        </w:tc>
      </w:tr>
      <w:tr w:rsidR="00352167" w:rsidRPr="00E77AF9" w14:paraId="12968B97" w14:textId="77777777" w:rsidTr="00352167">
        <w:tc>
          <w:tcPr>
            <w:tcW w:w="1956" w:type="dxa"/>
            <w:shd w:val="clear" w:color="auto" w:fill="auto"/>
            <w:noWrap/>
            <w:hideMark/>
          </w:tcPr>
          <w:p w14:paraId="6D18BFA0" w14:textId="77777777" w:rsidR="00352167" w:rsidRPr="00E77AF9" w:rsidRDefault="00352167" w:rsidP="00CD0D9F">
            <w:pPr>
              <w:pStyle w:val="TableCell0-0"/>
              <w:rPr>
                <w:lang w:eastAsia="en-US"/>
              </w:rPr>
            </w:pPr>
            <w:r w:rsidRPr="00E77AF9">
              <w:rPr>
                <w:lang w:eastAsia="en-US"/>
              </w:rPr>
              <w:t>081006-008-Cv</w:t>
            </w:r>
          </w:p>
        </w:tc>
        <w:tc>
          <w:tcPr>
            <w:tcW w:w="1786" w:type="dxa"/>
            <w:shd w:val="clear" w:color="auto" w:fill="auto"/>
            <w:noWrap/>
            <w:hideMark/>
          </w:tcPr>
          <w:p w14:paraId="697C3C82"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E2A29E8" w14:textId="77777777" w:rsidR="00352167" w:rsidRPr="00E77AF9" w:rsidRDefault="00352167" w:rsidP="00CD0D9F">
            <w:pPr>
              <w:pStyle w:val="TableCell0-0"/>
              <w:rPr>
                <w:lang w:eastAsia="en-US"/>
              </w:rPr>
            </w:pPr>
            <w:r w:rsidRPr="00E77AF9">
              <w:rPr>
                <w:lang w:eastAsia="en-US"/>
              </w:rPr>
              <w:t>Celebrating a birthday</w:t>
            </w:r>
          </w:p>
        </w:tc>
      </w:tr>
      <w:tr w:rsidR="00352167" w:rsidRPr="00E77AF9" w14:paraId="2455E4B4" w14:textId="77777777" w:rsidTr="00352167">
        <w:tc>
          <w:tcPr>
            <w:tcW w:w="1956" w:type="dxa"/>
            <w:shd w:val="clear" w:color="auto" w:fill="auto"/>
            <w:noWrap/>
          </w:tcPr>
          <w:p w14:paraId="3475DF52" w14:textId="77777777" w:rsidR="00352167" w:rsidRPr="00E77AF9" w:rsidRDefault="00352167" w:rsidP="00CD0D9F">
            <w:pPr>
              <w:pStyle w:val="TableCell0-2Break"/>
              <w:rPr>
                <w:lang w:eastAsia="en-US"/>
              </w:rPr>
            </w:pPr>
          </w:p>
        </w:tc>
        <w:tc>
          <w:tcPr>
            <w:tcW w:w="1786" w:type="dxa"/>
            <w:shd w:val="clear" w:color="auto" w:fill="auto"/>
            <w:noWrap/>
          </w:tcPr>
          <w:p w14:paraId="290520DC" w14:textId="77777777" w:rsidR="00352167" w:rsidRPr="00E77AF9" w:rsidRDefault="00352167" w:rsidP="00CD0D9F">
            <w:pPr>
              <w:pStyle w:val="TableCell0-2Break"/>
              <w:rPr>
                <w:lang w:eastAsia="en-US"/>
              </w:rPr>
            </w:pPr>
            <w:r w:rsidRPr="00E77AF9">
              <w:rPr>
                <w:lang w:eastAsia="en-US"/>
              </w:rPr>
              <w:t>1:35:00</w:t>
            </w:r>
          </w:p>
        </w:tc>
        <w:tc>
          <w:tcPr>
            <w:tcW w:w="3005" w:type="dxa"/>
            <w:shd w:val="clear" w:color="auto" w:fill="auto"/>
            <w:noWrap/>
          </w:tcPr>
          <w:p w14:paraId="44CA6A1E" w14:textId="77777777" w:rsidR="00352167" w:rsidRPr="00E77AF9" w:rsidRDefault="00352167" w:rsidP="00CD0D9F">
            <w:pPr>
              <w:pStyle w:val="TableCell0-2Break"/>
              <w:rPr>
                <w:lang w:eastAsia="en-US"/>
              </w:rPr>
            </w:pPr>
            <w:r w:rsidRPr="00E77AF9">
              <w:rPr>
                <w:lang w:eastAsia="en-US"/>
              </w:rPr>
              <w:t>2 FY</w:t>
            </w:r>
          </w:p>
        </w:tc>
      </w:tr>
      <w:tr w:rsidR="00352167" w:rsidRPr="00E77AF9" w14:paraId="351DD227" w14:textId="77777777" w:rsidTr="00352167">
        <w:tc>
          <w:tcPr>
            <w:tcW w:w="1956" w:type="dxa"/>
            <w:shd w:val="clear" w:color="auto" w:fill="auto"/>
            <w:noWrap/>
            <w:hideMark/>
          </w:tcPr>
          <w:p w14:paraId="0E33A523" w14:textId="77777777" w:rsidR="00352167" w:rsidRPr="00E77AF9" w:rsidRDefault="00352167" w:rsidP="00CD0D9F">
            <w:pPr>
              <w:pStyle w:val="TableCell0-0"/>
              <w:rPr>
                <w:lang w:eastAsia="en-US"/>
              </w:rPr>
            </w:pPr>
            <w:r w:rsidRPr="00E77AF9">
              <w:rPr>
                <w:lang w:eastAsia="en-US"/>
              </w:rPr>
              <w:t>081006-009-Cv</w:t>
            </w:r>
          </w:p>
        </w:tc>
        <w:tc>
          <w:tcPr>
            <w:tcW w:w="1786" w:type="dxa"/>
            <w:shd w:val="clear" w:color="auto" w:fill="auto"/>
            <w:noWrap/>
            <w:hideMark/>
          </w:tcPr>
          <w:p w14:paraId="6E52D7B9"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B2AD442" w14:textId="77777777" w:rsidR="00352167" w:rsidRPr="00E77AF9" w:rsidRDefault="00352167" w:rsidP="00CD0D9F">
            <w:pPr>
              <w:pStyle w:val="TableCell0-0"/>
              <w:rPr>
                <w:lang w:eastAsia="en-US"/>
              </w:rPr>
            </w:pPr>
            <w:r w:rsidRPr="00E77AF9">
              <w:rPr>
                <w:lang w:eastAsia="en-US"/>
              </w:rPr>
              <w:t>An angry person</w:t>
            </w:r>
          </w:p>
        </w:tc>
      </w:tr>
      <w:tr w:rsidR="00352167" w:rsidRPr="00E77AF9" w14:paraId="597E57F8" w14:textId="77777777" w:rsidTr="00352167">
        <w:tc>
          <w:tcPr>
            <w:tcW w:w="1956" w:type="dxa"/>
            <w:shd w:val="clear" w:color="auto" w:fill="auto"/>
            <w:noWrap/>
          </w:tcPr>
          <w:p w14:paraId="5413E47B" w14:textId="77777777" w:rsidR="00352167" w:rsidRPr="00E77AF9" w:rsidRDefault="00352167" w:rsidP="00CD0D9F">
            <w:pPr>
              <w:pStyle w:val="TableCell0-2Break"/>
              <w:rPr>
                <w:lang w:eastAsia="en-US"/>
              </w:rPr>
            </w:pPr>
          </w:p>
        </w:tc>
        <w:tc>
          <w:tcPr>
            <w:tcW w:w="1786" w:type="dxa"/>
            <w:shd w:val="clear" w:color="auto" w:fill="auto"/>
            <w:noWrap/>
          </w:tcPr>
          <w:p w14:paraId="1A311302" w14:textId="77777777" w:rsidR="00352167" w:rsidRPr="00E77AF9" w:rsidRDefault="00352167" w:rsidP="00CD0D9F">
            <w:pPr>
              <w:pStyle w:val="TableCell0-2Break"/>
              <w:rPr>
                <w:lang w:eastAsia="en-US"/>
              </w:rPr>
            </w:pPr>
            <w:r w:rsidRPr="00E77AF9">
              <w:rPr>
                <w:lang w:eastAsia="en-US"/>
              </w:rPr>
              <w:t>2:07:00</w:t>
            </w:r>
          </w:p>
        </w:tc>
        <w:tc>
          <w:tcPr>
            <w:tcW w:w="3005" w:type="dxa"/>
            <w:shd w:val="clear" w:color="auto" w:fill="auto"/>
            <w:noWrap/>
          </w:tcPr>
          <w:p w14:paraId="67B302C6" w14:textId="77777777" w:rsidR="00352167" w:rsidRPr="00E77AF9" w:rsidRDefault="00352167" w:rsidP="00CD0D9F">
            <w:pPr>
              <w:pStyle w:val="TableCell0-2Break"/>
              <w:rPr>
                <w:lang w:eastAsia="en-US"/>
              </w:rPr>
            </w:pPr>
            <w:r w:rsidRPr="00E77AF9">
              <w:rPr>
                <w:lang w:eastAsia="en-US"/>
              </w:rPr>
              <w:t>2 FY</w:t>
            </w:r>
          </w:p>
        </w:tc>
      </w:tr>
      <w:tr w:rsidR="00352167" w:rsidRPr="00E77AF9" w14:paraId="2C1E5DB8" w14:textId="77777777" w:rsidTr="00352167">
        <w:tc>
          <w:tcPr>
            <w:tcW w:w="1956" w:type="dxa"/>
            <w:shd w:val="clear" w:color="auto" w:fill="auto"/>
            <w:noWrap/>
            <w:hideMark/>
          </w:tcPr>
          <w:p w14:paraId="5F01B077" w14:textId="77777777" w:rsidR="00352167" w:rsidRPr="00E77AF9" w:rsidRDefault="00352167" w:rsidP="00CD0D9F">
            <w:pPr>
              <w:pStyle w:val="TableCell0-0"/>
              <w:rPr>
                <w:lang w:eastAsia="en-US"/>
              </w:rPr>
            </w:pPr>
            <w:r w:rsidRPr="00E77AF9">
              <w:rPr>
                <w:lang w:eastAsia="en-US"/>
              </w:rPr>
              <w:t>081006-010-Cv</w:t>
            </w:r>
          </w:p>
        </w:tc>
        <w:tc>
          <w:tcPr>
            <w:tcW w:w="1786" w:type="dxa"/>
            <w:shd w:val="clear" w:color="auto" w:fill="auto"/>
            <w:noWrap/>
            <w:hideMark/>
          </w:tcPr>
          <w:p w14:paraId="5EDBAA3B"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C1E93F1" w14:textId="77777777" w:rsidR="00352167" w:rsidRPr="00E77AF9" w:rsidRDefault="00352167" w:rsidP="00CD0D9F">
            <w:pPr>
              <w:pStyle w:val="TableCell0-0"/>
              <w:rPr>
                <w:lang w:eastAsia="en-US"/>
              </w:rPr>
            </w:pPr>
            <w:r w:rsidRPr="00E77AF9">
              <w:rPr>
                <w:lang w:eastAsia="en-US"/>
              </w:rPr>
              <w:t>Returning from Webro</w:t>
            </w:r>
          </w:p>
        </w:tc>
      </w:tr>
      <w:tr w:rsidR="00352167" w:rsidRPr="00E77AF9" w14:paraId="7FF20804" w14:textId="77777777" w:rsidTr="00352167">
        <w:tc>
          <w:tcPr>
            <w:tcW w:w="1956" w:type="dxa"/>
            <w:shd w:val="clear" w:color="auto" w:fill="auto"/>
            <w:noWrap/>
          </w:tcPr>
          <w:p w14:paraId="23FE152A" w14:textId="77777777" w:rsidR="00352167" w:rsidRPr="00E77AF9" w:rsidRDefault="00352167" w:rsidP="00CD0D9F">
            <w:pPr>
              <w:pStyle w:val="TableCell0-2Break"/>
              <w:rPr>
                <w:lang w:eastAsia="en-US"/>
              </w:rPr>
            </w:pPr>
          </w:p>
        </w:tc>
        <w:tc>
          <w:tcPr>
            <w:tcW w:w="1786" w:type="dxa"/>
            <w:shd w:val="clear" w:color="auto" w:fill="auto"/>
            <w:noWrap/>
          </w:tcPr>
          <w:p w14:paraId="657EC45F" w14:textId="77777777" w:rsidR="00352167" w:rsidRPr="00E77AF9" w:rsidRDefault="00352167" w:rsidP="00CD0D9F">
            <w:pPr>
              <w:pStyle w:val="TableCell0-2Break"/>
              <w:rPr>
                <w:lang w:eastAsia="en-US"/>
              </w:rPr>
            </w:pPr>
            <w:r w:rsidRPr="00E77AF9">
              <w:rPr>
                <w:lang w:eastAsia="en-US"/>
              </w:rPr>
              <w:t>0:32:00</w:t>
            </w:r>
          </w:p>
        </w:tc>
        <w:tc>
          <w:tcPr>
            <w:tcW w:w="3005" w:type="dxa"/>
            <w:shd w:val="clear" w:color="auto" w:fill="auto"/>
            <w:noWrap/>
          </w:tcPr>
          <w:p w14:paraId="4B4061BA" w14:textId="77777777" w:rsidR="00352167" w:rsidRPr="00E77AF9" w:rsidRDefault="00352167" w:rsidP="00CD0D9F">
            <w:pPr>
              <w:pStyle w:val="TableCell0-2Break"/>
              <w:rPr>
                <w:lang w:eastAsia="en-US"/>
              </w:rPr>
            </w:pPr>
            <w:r w:rsidRPr="00E77AF9">
              <w:rPr>
                <w:lang w:eastAsia="en-US"/>
              </w:rPr>
              <w:t>2 FY</w:t>
            </w:r>
          </w:p>
        </w:tc>
      </w:tr>
      <w:tr w:rsidR="00352167" w:rsidRPr="00E77AF9" w14:paraId="4C8EEE07" w14:textId="77777777" w:rsidTr="00352167">
        <w:tc>
          <w:tcPr>
            <w:tcW w:w="1956" w:type="dxa"/>
            <w:shd w:val="clear" w:color="auto" w:fill="auto"/>
            <w:noWrap/>
            <w:hideMark/>
          </w:tcPr>
          <w:p w14:paraId="032A6D6E" w14:textId="77777777" w:rsidR="00352167" w:rsidRPr="00E77AF9" w:rsidRDefault="00352167" w:rsidP="00CD0D9F">
            <w:pPr>
              <w:pStyle w:val="TableCell0-0"/>
              <w:rPr>
                <w:lang w:eastAsia="en-US"/>
              </w:rPr>
            </w:pPr>
            <w:r w:rsidRPr="00E77AF9">
              <w:rPr>
                <w:lang w:eastAsia="en-US"/>
              </w:rPr>
              <w:t>081006-011-Cv</w:t>
            </w:r>
          </w:p>
        </w:tc>
        <w:tc>
          <w:tcPr>
            <w:tcW w:w="1786" w:type="dxa"/>
            <w:shd w:val="clear" w:color="auto" w:fill="auto"/>
            <w:noWrap/>
            <w:hideMark/>
          </w:tcPr>
          <w:p w14:paraId="0DB4BEB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A04932C" w14:textId="77777777" w:rsidR="00352167" w:rsidRPr="00E77AF9" w:rsidRDefault="00352167" w:rsidP="00CD0D9F">
            <w:pPr>
              <w:pStyle w:val="TableCell0-0"/>
              <w:rPr>
                <w:lang w:eastAsia="en-US"/>
              </w:rPr>
            </w:pPr>
            <w:r w:rsidRPr="00E77AF9">
              <w:rPr>
                <w:lang w:eastAsia="en-US"/>
              </w:rPr>
              <w:t>Going home</w:t>
            </w:r>
          </w:p>
        </w:tc>
      </w:tr>
      <w:tr w:rsidR="00352167" w:rsidRPr="00E77AF9" w14:paraId="39DE4D63" w14:textId="77777777" w:rsidTr="00352167">
        <w:tc>
          <w:tcPr>
            <w:tcW w:w="1956" w:type="dxa"/>
            <w:shd w:val="clear" w:color="auto" w:fill="auto"/>
            <w:noWrap/>
          </w:tcPr>
          <w:p w14:paraId="224E63BA" w14:textId="77777777" w:rsidR="00352167" w:rsidRPr="00E77AF9" w:rsidRDefault="00352167" w:rsidP="00CD0D9F">
            <w:pPr>
              <w:pStyle w:val="TableCell0-2Break"/>
              <w:rPr>
                <w:lang w:eastAsia="en-US"/>
              </w:rPr>
            </w:pPr>
          </w:p>
        </w:tc>
        <w:tc>
          <w:tcPr>
            <w:tcW w:w="1786" w:type="dxa"/>
            <w:shd w:val="clear" w:color="auto" w:fill="auto"/>
            <w:noWrap/>
          </w:tcPr>
          <w:p w14:paraId="3454A09A" w14:textId="77777777" w:rsidR="00352167" w:rsidRPr="00E77AF9" w:rsidRDefault="00352167" w:rsidP="00CD0D9F">
            <w:pPr>
              <w:pStyle w:val="TableCell0-2Break"/>
              <w:rPr>
                <w:lang w:eastAsia="en-US"/>
              </w:rPr>
            </w:pPr>
            <w:r w:rsidRPr="00E77AF9">
              <w:rPr>
                <w:lang w:eastAsia="en-US"/>
              </w:rPr>
              <w:t>0:12:00</w:t>
            </w:r>
          </w:p>
        </w:tc>
        <w:tc>
          <w:tcPr>
            <w:tcW w:w="3005" w:type="dxa"/>
            <w:shd w:val="clear" w:color="auto" w:fill="auto"/>
            <w:noWrap/>
          </w:tcPr>
          <w:p w14:paraId="2DA1F91B" w14:textId="77777777" w:rsidR="00352167" w:rsidRPr="00E77AF9" w:rsidRDefault="00352167" w:rsidP="00CD0D9F">
            <w:pPr>
              <w:pStyle w:val="TableCell0-2Break"/>
              <w:rPr>
                <w:lang w:eastAsia="en-US"/>
              </w:rPr>
            </w:pPr>
            <w:r w:rsidRPr="00E77AF9">
              <w:rPr>
                <w:lang w:eastAsia="en-US"/>
              </w:rPr>
              <w:t>1 MO, 1 FY</w:t>
            </w:r>
          </w:p>
        </w:tc>
      </w:tr>
      <w:tr w:rsidR="00352167" w:rsidRPr="00E77AF9" w14:paraId="77E031E8" w14:textId="77777777" w:rsidTr="00352167">
        <w:tc>
          <w:tcPr>
            <w:tcW w:w="1956" w:type="dxa"/>
            <w:shd w:val="clear" w:color="auto" w:fill="auto"/>
            <w:noWrap/>
            <w:hideMark/>
          </w:tcPr>
          <w:p w14:paraId="204B9ADF" w14:textId="77777777" w:rsidR="00352167" w:rsidRPr="00E77AF9" w:rsidRDefault="00352167" w:rsidP="00CD0D9F">
            <w:pPr>
              <w:pStyle w:val="TableCell0-0"/>
              <w:rPr>
                <w:lang w:eastAsia="en-US"/>
              </w:rPr>
            </w:pPr>
            <w:r w:rsidRPr="00E77AF9">
              <w:rPr>
                <w:lang w:eastAsia="en-US"/>
              </w:rPr>
              <w:t>081006-012-Cv</w:t>
            </w:r>
          </w:p>
        </w:tc>
        <w:tc>
          <w:tcPr>
            <w:tcW w:w="1786" w:type="dxa"/>
            <w:shd w:val="clear" w:color="auto" w:fill="auto"/>
            <w:noWrap/>
            <w:hideMark/>
          </w:tcPr>
          <w:p w14:paraId="0F811091"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5653CF3" w14:textId="77777777" w:rsidR="00352167" w:rsidRPr="00E77AF9" w:rsidRDefault="00352167" w:rsidP="00CD0D9F">
            <w:pPr>
              <w:pStyle w:val="TableCell0-0"/>
              <w:rPr>
                <w:lang w:eastAsia="en-US"/>
              </w:rPr>
            </w:pPr>
            <w:r w:rsidRPr="00E77AF9">
              <w:rPr>
                <w:lang w:eastAsia="en-US"/>
              </w:rPr>
              <w:t>A church meeting</w:t>
            </w:r>
          </w:p>
        </w:tc>
      </w:tr>
      <w:tr w:rsidR="00352167" w:rsidRPr="00E77AF9" w14:paraId="23223E5F" w14:textId="77777777" w:rsidTr="00352167">
        <w:tc>
          <w:tcPr>
            <w:tcW w:w="1956" w:type="dxa"/>
            <w:shd w:val="clear" w:color="auto" w:fill="auto"/>
            <w:noWrap/>
          </w:tcPr>
          <w:p w14:paraId="6EE7863E" w14:textId="77777777" w:rsidR="00352167" w:rsidRPr="00E77AF9" w:rsidRDefault="00352167" w:rsidP="00CD0D9F">
            <w:pPr>
              <w:pStyle w:val="TableCell0-2Break"/>
              <w:rPr>
                <w:lang w:eastAsia="en-US"/>
              </w:rPr>
            </w:pPr>
          </w:p>
        </w:tc>
        <w:tc>
          <w:tcPr>
            <w:tcW w:w="1786" w:type="dxa"/>
            <w:shd w:val="clear" w:color="auto" w:fill="auto"/>
            <w:noWrap/>
          </w:tcPr>
          <w:p w14:paraId="4315E731" w14:textId="77777777" w:rsidR="00352167" w:rsidRPr="00E77AF9" w:rsidRDefault="00352167" w:rsidP="00CD0D9F">
            <w:pPr>
              <w:pStyle w:val="TableCell0-2Break"/>
              <w:rPr>
                <w:lang w:eastAsia="en-US"/>
              </w:rPr>
            </w:pPr>
            <w:r w:rsidRPr="00E77AF9">
              <w:rPr>
                <w:lang w:eastAsia="en-US"/>
              </w:rPr>
              <w:t>0:19:00</w:t>
            </w:r>
          </w:p>
        </w:tc>
        <w:tc>
          <w:tcPr>
            <w:tcW w:w="3005" w:type="dxa"/>
            <w:shd w:val="clear" w:color="auto" w:fill="auto"/>
            <w:noWrap/>
          </w:tcPr>
          <w:p w14:paraId="3A532794" w14:textId="77777777" w:rsidR="00352167" w:rsidRPr="00E77AF9" w:rsidRDefault="00352167" w:rsidP="00CD0D9F">
            <w:pPr>
              <w:pStyle w:val="TableCell0-2Break"/>
              <w:rPr>
                <w:lang w:eastAsia="en-US"/>
              </w:rPr>
            </w:pPr>
            <w:r w:rsidRPr="00E77AF9">
              <w:rPr>
                <w:lang w:eastAsia="en-US"/>
              </w:rPr>
              <w:t>4 MO</w:t>
            </w:r>
          </w:p>
        </w:tc>
      </w:tr>
      <w:tr w:rsidR="00352167" w:rsidRPr="00E77AF9" w14:paraId="4B25D0EA" w14:textId="77777777" w:rsidTr="00352167">
        <w:tc>
          <w:tcPr>
            <w:tcW w:w="1956" w:type="dxa"/>
            <w:shd w:val="clear" w:color="auto" w:fill="auto"/>
            <w:noWrap/>
            <w:hideMark/>
          </w:tcPr>
          <w:p w14:paraId="73BF81AC" w14:textId="77777777" w:rsidR="00352167" w:rsidRPr="00E77AF9" w:rsidRDefault="00352167" w:rsidP="00CD0D9F">
            <w:pPr>
              <w:pStyle w:val="TableCell0-0"/>
              <w:rPr>
                <w:lang w:eastAsia="en-US"/>
              </w:rPr>
            </w:pPr>
            <w:r w:rsidRPr="00E77AF9">
              <w:rPr>
                <w:lang w:eastAsia="en-US"/>
              </w:rPr>
              <w:t>081006-013-Cv</w:t>
            </w:r>
          </w:p>
        </w:tc>
        <w:tc>
          <w:tcPr>
            <w:tcW w:w="1786" w:type="dxa"/>
            <w:shd w:val="clear" w:color="auto" w:fill="auto"/>
            <w:noWrap/>
            <w:hideMark/>
          </w:tcPr>
          <w:p w14:paraId="14DEA869"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CEF809D" w14:textId="77777777" w:rsidR="00352167" w:rsidRPr="00E77AF9" w:rsidRDefault="00352167" w:rsidP="00CD0D9F">
            <w:pPr>
              <w:pStyle w:val="TableCell0-0"/>
              <w:rPr>
                <w:lang w:eastAsia="en-US"/>
              </w:rPr>
            </w:pPr>
            <w:r w:rsidRPr="00E77AF9">
              <w:rPr>
                <w:lang w:eastAsia="en-US"/>
              </w:rPr>
              <w:t>Taking a hot bath when sick with malaria</w:t>
            </w:r>
          </w:p>
        </w:tc>
      </w:tr>
      <w:tr w:rsidR="00352167" w:rsidRPr="00E77AF9" w14:paraId="3FE7D3FA" w14:textId="77777777" w:rsidTr="00352167">
        <w:tc>
          <w:tcPr>
            <w:tcW w:w="1956" w:type="dxa"/>
            <w:shd w:val="clear" w:color="auto" w:fill="auto"/>
            <w:noWrap/>
          </w:tcPr>
          <w:p w14:paraId="04CC7E99" w14:textId="77777777" w:rsidR="00352167" w:rsidRPr="00E77AF9" w:rsidRDefault="00352167" w:rsidP="00CD0D9F">
            <w:pPr>
              <w:pStyle w:val="TableCell0-2Break"/>
              <w:rPr>
                <w:lang w:eastAsia="en-US"/>
              </w:rPr>
            </w:pPr>
          </w:p>
        </w:tc>
        <w:tc>
          <w:tcPr>
            <w:tcW w:w="1786" w:type="dxa"/>
            <w:shd w:val="clear" w:color="auto" w:fill="auto"/>
            <w:noWrap/>
          </w:tcPr>
          <w:p w14:paraId="3421620A" w14:textId="77777777" w:rsidR="00352167" w:rsidRPr="00E77AF9" w:rsidRDefault="00352167" w:rsidP="00CD0D9F">
            <w:pPr>
              <w:pStyle w:val="TableCell0-2Break"/>
              <w:rPr>
                <w:lang w:eastAsia="en-US"/>
              </w:rPr>
            </w:pPr>
            <w:r w:rsidRPr="00E77AF9">
              <w:rPr>
                <w:lang w:eastAsia="en-US"/>
              </w:rPr>
              <w:t>0:57:00</w:t>
            </w:r>
          </w:p>
        </w:tc>
        <w:tc>
          <w:tcPr>
            <w:tcW w:w="3005" w:type="dxa"/>
            <w:shd w:val="clear" w:color="auto" w:fill="auto"/>
            <w:noWrap/>
          </w:tcPr>
          <w:p w14:paraId="7FBAE4C8" w14:textId="77777777" w:rsidR="00352167" w:rsidRPr="00E77AF9" w:rsidRDefault="00352167" w:rsidP="00CD0D9F">
            <w:pPr>
              <w:pStyle w:val="TableCell0-2Break"/>
              <w:rPr>
                <w:lang w:eastAsia="en-US"/>
              </w:rPr>
            </w:pPr>
            <w:r w:rsidRPr="00E77AF9">
              <w:rPr>
                <w:lang w:eastAsia="en-US"/>
              </w:rPr>
              <w:t>1 MO, 4 FO</w:t>
            </w:r>
          </w:p>
        </w:tc>
      </w:tr>
      <w:tr w:rsidR="00352167" w:rsidRPr="00E77AF9" w14:paraId="35C79EC5" w14:textId="77777777" w:rsidTr="00352167">
        <w:tc>
          <w:tcPr>
            <w:tcW w:w="1956" w:type="dxa"/>
            <w:shd w:val="clear" w:color="auto" w:fill="auto"/>
            <w:noWrap/>
            <w:hideMark/>
          </w:tcPr>
          <w:p w14:paraId="3BBBF975" w14:textId="77777777" w:rsidR="00352167" w:rsidRPr="00E77AF9" w:rsidRDefault="00352167" w:rsidP="00CD0D9F">
            <w:pPr>
              <w:pStyle w:val="TableCell0-0"/>
              <w:rPr>
                <w:lang w:eastAsia="en-US"/>
              </w:rPr>
            </w:pPr>
            <w:r w:rsidRPr="00E77AF9">
              <w:rPr>
                <w:lang w:eastAsia="en-US"/>
              </w:rPr>
              <w:t>081006-014-Cv</w:t>
            </w:r>
          </w:p>
        </w:tc>
        <w:tc>
          <w:tcPr>
            <w:tcW w:w="1786" w:type="dxa"/>
            <w:shd w:val="clear" w:color="auto" w:fill="auto"/>
            <w:noWrap/>
            <w:hideMark/>
          </w:tcPr>
          <w:p w14:paraId="355DDCF7"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CF2B2F0" w14:textId="77777777" w:rsidR="00352167" w:rsidRPr="00E77AF9" w:rsidRDefault="00352167" w:rsidP="00CD0D9F">
            <w:pPr>
              <w:pStyle w:val="TableCell0-0"/>
              <w:rPr>
                <w:lang w:eastAsia="en-US"/>
              </w:rPr>
            </w:pPr>
            <w:r w:rsidRPr="00E77AF9">
              <w:rPr>
                <w:lang w:eastAsia="en-US"/>
              </w:rPr>
              <w:t>Playing football at the beach</w:t>
            </w:r>
          </w:p>
        </w:tc>
      </w:tr>
      <w:tr w:rsidR="00352167" w:rsidRPr="00E77AF9" w14:paraId="30C0DB6D" w14:textId="77777777" w:rsidTr="00352167">
        <w:tc>
          <w:tcPr>
            <w:tcW w:w="1956" w:type="dxa"/>
            <w:shd w:val="clear" w:color="auto" w:fill="auto"/>
            <w:noWrap/>
          </w:tcPr>
          <w:p w14:paraId="4622AF87" w14:textId="77777777" w:rsidR="00352167" w:rsidRPr="00E77AF9" w:rsidRDefault="00352167" w:rsidP="00CD0D9F">
            <w:pPr>
              <w:pStyle w:val="TableCell0-2Break"/>
              <w:rPr>
                <w:lang w:eastAsia="en-US"/>
              </w:rPr>
            </w:pPr>
          </w:p>
        </w:tc>
        <w:tc>
          <w:tcPr>
            <w:tcW w:w="1786" w:type="dxa"/>
            <w:shd w:val="clear" w:color="auto" w:fill="auto"/>
            <w:noWrap/>
          </w:tcPr>
          <w:p w14:paraId="3BB49E38" w14:textId="77777777" w:rsidR="00352167" w:rsidRPr="00E77AF9" w:rsidRDefault="00352167" w:rsidP="00CD0D9F">
            <w:pPr>
              <w:pStyle w:val="TableCell0-2Break"/>
              <w:rPr>
                <w:lang w:eastAsia="en-US"/>
              </w:rPr>
            </w:pPr>
            <w:r w:rsidRPr="00E77AF9">
              <w:rPr>
                <w:lang w:eastAsia="en-US"/>
              </w:rPr>
              <w:t>3:43:00</w:t>
            </w:r>
          </w:p>
        </w:tc>
        <w:tc>
          <w:tcPr>
            <w:tcW w:w="3005" w:type="dxa"/>
            <w:shd w:val="clear" w:color="auto" w:fill="auto"/>
            <w:noWrap/>
          </w:tcPr>
          <w:p w14:paraId="1B268B76" w14:textId="77777777" w:rsidR="00352167" w:rsidRPr="00E77AF9" w:rsidRDefault="00352167" w:rsidP="00CD0D9F">
            <w:pPr>
              <w:pStyle w:val="TableCell0-2Break"/>
              <w:rPr>
                <w:lang w:eastAsia="en-US"/>
              </w:rPr>
            </w:pPr>
            <w:r w:rsidRPr="00E77AF9">
              <w:rPr>
                <w:lang w:eastAsia="en-US"/>
              </w:rPr>
              <w:t>5 FY</w:t>
            </w:r>
          </w:p>
        </w:tc>
      </w:tr>
      <w:tr w:rsidR="00352167" w:rsidRPr="00E77AF9" w14:paraId="13D9F923" w14:textId="77777777" w:rsidTr="00352167">
        <w:tc>
          <w:tcPr>
            <w:tcW w:w="1956" w:type="dxa"/>
            <w:shd w:val="clear" w:color="auto" w:fill="auto"/>
            <w:noWrap/>
            <w:hideMark/>
          </w:tcPr>
          <w:p w14:paraId="71AEA8DB" w14:textId="77777777" w:rsidR="00352167" w:rsidRPr="00E77AF9" w:rsidRDefault="00352167" w:rsidP="00CD0D9F">
            <w:pPr>
              <w:pStyle w:val="TableCell0-0"/>
              <w:rPr>
                <w:lang w:eastAsia="en-US"/>
              </w:rPr>
            </w:pPr>
            <w:r w:rsidRPr="00E77AF9">
              <w:rPr>
                <w:lang w:eastAsia="en-US"/>
              </w:rPr>
              <w:t>081006-015-Cv</w:t>
            </w:r>
          </w:p>
        </w:tc>
        <w:tc>
          <w:tcPr>
            <w:tcW w:w="1786" w:type="dxa"/>
            <w:shd w:val="clear" w:color="auto" w:fill="auto"/>
            <w:noWrap/>
            <w:hideMark/>
          </w:tcPr>
          <w:p w14:paraId="5490C59B"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0F9A273" w14:textId="77777777" w:rsidR="00352167" w:rsidRPr="00E77AF9" w:rsidRDefault="00352167" w:rsidP="00CD0D9F">
            <w:pPr>
              <w:pStyle w:val="TableCell0-0"/>
              <w:rPr>
                <w:lang w:eastAsia="en-US"/>
              </w:rPr>
            </w:pPr>
            <w:r w:rsidRPr="00E77AF9">
              <w:rPr>
                <w:lang w:eastAsia="en-US"/>
              </w:rPr>
              <w:t>The car outside and their owners</w:t>
            </w:r>
          </w:p>
        </w:tc>
      </w:tr>
      <w:tr w:rsidR="00352167" w:rsidRPr="00E77AF9" w14:paraId="6134588D" w14:textId="77777777" w:rsidTr="00352167">
        <w:tc>
          <w:tcPr>
            <w:tcW w:w="1956" w:type="dxa"/>
            <w:shd w:val="clear" w:color="auto" w:fill="auto"/>
            <w:noWrap/>
          </w:tcPr>
          <w:p w14:paraId="2C3761A6" w14:textId="77777777" w:rsidR="00352167" w:rsidRPr="00E77AF9" w:rsidRDefault="00352167" w:rsidP="00CD0D9F">
            <w:pPr>
              <w:pStyle w:val="TableCell0-2Break"/>
              <w:rPr>
                <w:lang w:eastAsia="en-US"/>
              </w:rPr>
            </w:pPr>
          </w:p>
        </w:tc>
        <w:tc>
          <w:tcPr>
            <w:tcW w:w="1786" w:type="dxa"/>
            <w:shd w:val="clear" w:color="auto" w:fill="auto"/>
            <w:noWrap/>
          </w:tcPr>
          <w:p w14:paraId="63A9DE0A" w14:textId="77777777" w:rsidR="00352167" w:rsidRPr="00E77AF9" w:rsidRDefault="00352167" w:rsidP="00CD0D9F">
            <w:pPr>
              <w:pStyle w:val="TableCell0-2Break"/>
              <w:rPr>
                <w:lang w:eastAsia="en-US"/>
              </w:rPr>
            </w:pPr>
            <w:r w:rsidRPr="00E77AF9">
              <w:rPr>
                <w:lang w:eastAsia="en-US"/>
              </w:rPr>
              <w:t>1:52:00</w:t>
            </w:r>
          </w:p>
        </w:tc>
        <w:tc>
          <w:tcPr>
            <w:tcW w:w="3005" w:type="dxa"/>
            <w:shd w:val="clear" w:color="auto" w:fill="auto"/>
            <w:noWrap/>
          </w:tcPr>
          <w:p w14:paraId="06B82371" w14:textId="77777777" w:rsidR="00352167" w:rsidRPr="00E77AF9" w:rsidRDefault="00352167" w:rsidP="00CD0D9F">
            <w:pPr>
              <w:pStyle w:val="TableCell0-2Break"/>
              <w:rPr>
                <w:lang w:eastAsia="en-US"/>
              </w:rPr>
            </w:pPr>
            <w:r w:rsidRPr="00E77AF9">
              <w:rPr>
                <w:lang w:eastAsia="en-US"/>
              </w:rPr>
              <w:t>5 FY</w:t>
            </w:r>
          </w:p>
        </w:tc>
      </w:tr>
      <w:tr w:rsidR="00352167" w:rsidRPr="00E77AF9" w14:paraId="524BC71D" w14:textId="77777777" w:rsidTr="00352167">
        <w:tc>
          <w:tcPr>
            <w:tcW w:w="1956" w:type="dxa"/>
            <w:shd w:val="clear" w:color="auto" w:fill="auto"/>
            <w:noWrap/>
            <w:hideMark/>
          </w:tcPr>
          <w:p w14:paraId="30360366" w14:textId="77777777" w:rsidR="00352167" w:rsidRPr="00E77AF9" w:rsidRDefault="00352167" w:rsidP="00CD0D9F">
            <w:pPr>
              <w:pStyle w:val="TableCell0-0"/>
              <w:rPr>
                <w:lang w:eastAsia="en-US"/>
              </w:rPr>
            </w:pPr>
            <w:r w:rsidRPr="00E77AF9">
              <w:rPr>
                <w:lang w:eastAsia="en-US"/>
              </w:rPr>
              <w:t>081006-016-Cv</w:t>
            </w:r>
          </w:p>
        </w:tc>
        <w:tc>
          <w:tcPr>
            <w:tcW w:w="1786" w:type="dxa"/>
            <w:shd w:val="clear" w:color="auto" w:fill="auto"/>
            <w:noWrap/>
            <w:hideMark/>
          </w:tcPr>
          <w:p w14:paraId="232D224B"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589609B" w14:textId="77777777" w:rsidR="00352167" w:rsidRPr="00E77AF9" w:rsidRDefault="00352167" w:rsidP="00CD0D9F">
            <w:pPr>
              <w:pStyle w:val="TableCell0-0"/>
              <w:rPr>
                <w:lang w:eastAsia="en-US"/>
              </w:rPr>
            </w:pPr>
            <w:r w:rsidRPr="00E77AF9">
              <w:rPr>
                <w:lang w:eastAsia="en-US"/>
              </w:rPr>
              <w:t>The upcoming youth retreat</w:t>
            </w:r>
          </w:p>
        </w:tc>
      </w:tr>
      <w:tr w:rsidR="00352167" w:rsidRPr="00E77AF9" w14:paraId="77B84EF4" w14:textId="77777777" w:rsidTr="00352167">
        <w:tc>
          <w:tcPr>
            <w:tcW w:w="1956" w:type="dxa"/>
            <w:shd w:val="clear" w:color="auto" w:fill="auto"/>
            <w:noWrap/>
          </w:tcPr>
          <w:p w14:paraId="40229534" w14:textId="77777777" w:rsidR="00352167" w:rsidRPr="00E77AF9" w:rsidRDefault="00352167" w:rsidP="00CD0D9F">
            <w:pPr>
              <w:pStyle w:val="TableCell0-2Break"/>
              <w:rPr>
                <w:lang w:eastAsia="en-US"/>
              </w:rPr>
            </w:pPr>
          </w:p>
        </w:tc>
        <w:tc>
          <w:tcPr>
            <w:tcW w:w="1786" w:type="dxa"/>
            <w:shd w:val="clear" w:color="auto" w:fill="auto"/>
            <w:noWrap/>
          </w:tcPr>
          <w:p w14:paraId="09C2B46D" w14:textId="77777777" w:rsidR="00352167" w:rsidRPr="00E77AF9" w:rsidRDefault="00352167" w:rsidP="00CD0D9F">
            <w:pPr>
              <w:pStyle w:val="TableCell0-2Break"/>
              <w:rPr>
                <w:lang w:eastAsia="en-US"/>
              </w:rPr>
            </w:pPr>
            <w:r w:rsidRPr="00E77AF9">
              <w:rPr>
                <w:lang w:eastAsia="en-US"/>
              </w:rPr>
              <w:t>2:17:00</w:t>
            </w:r>
          </w:p>
        </w:tc>
        <w:tc>
          <w:tcPr>
            <w:tcW w:w="3005" w:type="dxa"/>
            <w:shd w:val="clear" w:color="auto" w:fill="auto"/>
            <w:noWrap/>
          </w:tcPr>
          <w:p w14:paraId="0D90667C" w14:textId="77777777" w:rsidR="00352167" w:rsidRPr="00E77AF9" w:rsidRDefault="00352167" w:rsidP="00CD0D9F">
            <w:pPr>
              <w:pStyle w:val="TableCell0-2Break"/>
              <w:rPr>
                <w:lang w:eastAsia="en-US"/>
              </w:rPr>
            </w:pPr>
            <w:r w:rsidRPr="00E77AF9">
              <w:rPr>
                <w:lang w:eastAsia="en-US"/>
              </w:rPr>
              <w:t>5 FY</w:t>
            </w:r>
          </w:p>
        </w:tc>
      </w:tr>
      <w:tr w:rsidR="00352167" w:rsidRPr="00E77AF9" w14:paraId="7D372D96" w14:textId="77777777" w:rsidTr="00352167">
        <w:tc>
          <w:tcPr>
            <w:tcW w:w="1956" w:type="dxa"/>
            <w:shd w:val="clear" w:color="auto" w:fill="auto"/>
            <w:noWrap/>
            <w:hideMark/>
          </w:tcPr>
          <w:p w14:paraId="74B9D169" w14:textId="77777777" w:rsidR="00352167" w:rsidRPr="00E77AF9" w:rsidRDefault="00352167" w:rsidP="00CD0D9F">
            <w:pPr>
              <w:pStyle w:val="TableCell0-0"/>
              <w:rPr>
                <w:lang w:eastAsia="en-US"/>
              </w:rPr>
            </w:pPr>
            <w:r w:rsidRPr="00E77AF9">
              <w:rPr>
                <w:lang w:eastAsia="en-US"/>
              </w:rPr>
              <w:t>081006-017-Cv</w:t>
            </w:r>
          </w:p>
        </w:tc>
        <w:tc>
          <w:tcPr>
            <w:tcW w:w="1786" w:type="dxa"/>
            <w:shd w:val="clear" w:color="auto" w:fill="auto"/>
            <w:noWrap/>
            <w:hideMark/>
          </w:tcPr>
          <w:p w14:paraId="17A3A335"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BB8D7AE" w14:textId="77777777" w:rsidR="00352167" w:rsidRPr="00E77AF9" w:rsidRDefault="00352167" w:rsidP="00CD0D9F">
            <w:pPr>
              <w:pStyle w:val="TableCell0-0"/>
              <w:rPr>
                <w:lang w:eastAsia="en-US"/>
              </w:rPr>
            </w:pPr>
            <w:r w:rsidRPr="00E77AF9">
              <w:rPr>
                <w:lang w:eastAsia="en-US"/>
              </w:rPr>
              <w:t>Driving around Sarmi; preparing for Christmas</w:t>
            </w:r>
          </w:p>
        </w:tc>
      </w:tr>
      <w:tr w:rsidR="00352167" w:rsidRPr="00E77AF9" w14:paraId="25AB0212" w14:textId="77777777" w:rsidTr="00352167">
        <w:tc>
          <w:tcPr>
            <w:tcW w:w="1956" w:type="dxa"/>
            <w:shd w:val="clear" w:color="auto" w:fill="auto"/>
            <w:noWrap/>
          </w:tcPr>
          <w:p w14:paraId="48DCCB9A" w14:textId="77777777" w:rsidR="00352167" w:rsidRPr="00E77AF9" w:rsidRDefault="00352167" w:rsidP="00CD0D9F">
            <w:pPr>
              <w:pStyle w:val="TableCell0-2Break"/>
              <w:rPr>
                <w:lang w:eastAsia="en-US"/>
              </w:rPr>
            </w:pPr>
          </w:p>
        </w:tc>
        <w:tc>
          <w:tcPr>
            <w:tcW w:w="1786" w:type="dxa"/>
            <w:shd w:val="clear" w:color="auto" w:fill="auto"/>
            <w:noWrap/>
          </w:tcPr>
          <w:p w14:paraId="597BB360" w14:textId="77777777" w:rsidR="00352167" w:rsidRPr="00E77AF9" w:rsidRDefault="00352167" w:rsidP="00CD0D9F">
            <w:pPr>
              <w:pStyle w:val="TableCell0-2Break"/>
              <w:rPr>
                <w:lang w:eastAsia="en-US"/>
              </w:rPr>
            </w:pPr>
            <w:r w:rsidRPr="00E77AF9">
              <w:rPr>
                <w:lang w:eastAsia="en-US"/>
              </w:rPr>
              <w:t>3:13:00</w:t>
            </w:r>
          </w:p>
        </w:tc>
        <w:tc>
          <w:tcPr>
            <w:tcW w:w="3005" w:type="dxa"/>
            <w:shd w:val="clear" w:color="auto" w:fill="auto"/>
            <w:noWrap/>
          </w:tcPr>
          <w:p w14:paraId="799D614F" w14:textId="77777777" w:rsidR="00352167" w:rsidRPr="00E77AF9" w:rsidRDefault="00352167" w:rsidP="00CD0D9F">
            <w:pPr>
              <w:pStyle w:val="TableCell0-2Break"/>
              <w:rPr>
                <w:lang w:eastAsia="en-US"/>
              </w:rPr>
            </w:pPr>
            <w:r w:rsidRPr="00E77AF9">
              <w:rPr>
                <w:lang w:eastAsia="en-US"/>
              </w:rPr>
              <w:t>5 FY</w:t>
            </w:r>
          </w:p>
        </w:tc>
      </w:tr>
      <w:tr w:rsidR="00352167" w:rsidRPr="00E77AF9" w14:paraId="282595AC" w14:textId="77777777" w:rsidTr="00352167">
        <w:tc>
          <w:tcPr>
            <w:tcW w:w="1956" w:type="dxa"/>
            <w:shd w:val="clear" w:color="auto" w:fill="auto"/>
            <w:noWrap/>
            <w:hideMark/>
          </w:tcPr>
          <w:p w14:paraId="2C7B3572" w14:textId="77777777" w:rsidR="00352167" w:rsidRPr="00E77AF9" w:rsidRDefault="00352167" w:rsidP="00CD0D9F">
            <w:pPr>
              <w:pStyle w:val="TableCell0-0"/>
              <w:rPr>
                <w:lang w:eastAsia="en-US"/>
              </w:rPr>
            </w:pPr>
            <w:r w:rsidRPr="00E77AF9">
              <w:rPr>
                <w:lang w:eastAsia="en-US"/>
              </w:rPr>
              <w:t>081006-018-Cv</w:t>
            </w:r>
          </w:p>
        </w:tc>
        <w:tc>
          <w:tcPr>
            <w:tcW w:w="1786" w:type="dxa"/>
            <w:shd w:val="clear" w:color="auto" w:fill="auto"/>
            <w:noWrap/>
            <w:hideMark/>
          </w:tcPr>
          <w:p w14:paraId="0DBE2624"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2C9F0BE" w14:textId="77777777" w:rsidR="00352167" w:rsidRPr="00E77AF9" w:rsidRDefault="00352167" w:rsidP="00CD0D9F">
            <w:pPr>
              <w:pStyle w:val="TableCell0-0"/>
              <w:rPr>
                <w:lang w:eastAsia="en-US"/>
              </w:rPr>
            </w:pPr>
            <w:r w:rsidRPr="00E77AF9">
              <w:rPr>
                <w:lang w:eastAsia="en-US"/>
              </w:rPr>
              <w:t>Playing music and irritating others</w:t>
            </w:r>
          </w:p>
        </w:tc>
      </w:tr>
      <w:tr w:rsidR="00352167" w:rsidRPr="00E77AF9" w14:paraId="006E39BF" w14:textId="77777777" w:rsidTr="00352167">
        <w:tc>
          <w:tcPr>
            <w:tcW w:w="1956" w:type="dxa"/>
            <w:shd w:val="clear" w:color="auto" w:fill="auto"/>
            <w:noWrap/>
          </w:tcPr>
          <w:p w14:paraId="44EBA97F" w14:textId="77777777" w:rsidR="00352167" w:rsidRPr="00E77AF9" w:rsidRDefault="00352167" w:rsidP="00CD0D9F">
            <w:pPr>
              <w:pStyle w:val="TableCell0-2Break"/>
              <w:rPr>
                <w:lang w:eastAsia="en-US"/>
              </w:rPr>
            </w:pPr>
          </w:p>
        </w:tc>
        <w:tc>
          <w:tcPr>
            <w:tcW w:w="1786" w:type="dxa"/>
            <w:shd w:val="clear" w:color="auto" w:fill="auto"/>
            <w:noWrap/>
          </w:tcPr>
          <w:p w14:paraId="1FD247F4" w14:textId="77777777" w:rsidR="00352167" w:rsidRPr="00E77AF9" w:rsidRDefault="00352167" w:rsidP="00CD0D9F">
            <w:pPr>
              <w:pStyle w:val="TableCell0-2Break"/>
              <w:rPr>
                <w:lang w:eastAsia="en-US"/>
              </w:rPr>
            </w:pPr>
            <w:r w:rsidRPr="00E77AF9">
              <w:rPr>
                <w:lang w:eastAsia="en-US"/>
              </w:rPr>
              <w:t>0:26:00</w:t>
            </w:r>
          </w:p>
        </w:tc>
        <w:tc>
          <w:tcPr>
            <w:tcW w:w="3005" w:type="dxa"/>
            <w:shd w:val="clear" w:color="auto" w:fill="auto"/>
            <w:noWrap/>
          </w:tcPr>
          <w:p w14:paraId="611F14CF" w14:textId="77777777" w:rsidR="00352167" w:rsidRPr="00E77AF9" w:rsidRDefault="00352167" w:rsidP="00CD0D9F">
            <w:pPr>
              <w:pStyle w:val="TableCell0-2Break"/>
              <w:rPr>
                <w:lang w:eastAsia="en-US"/>
              </w:rPr>
            </w:pPr>
            <w:r w:rsidRPr="00E77AF9">
              <w:rPr>
                <w:lang w:eastAsia="en-US"/>
              </w:rPr>
              <w:t>5 FY</w:t>
            </w:r>
          </w:p>
        </w:tc>
      </w:tr>
      <w:tr w:rsidR="00352167" w:rsidRPr="00E77AF9" w14:paraId="7AB014DA" w14:textId="77777777" w:rsidTr="00352167">
        <w:tc>
          <w:tcPr>
            <w:tcW w:w="1956" w:type="dxa"/>
            <w:shd w:val="clear" w:color="auto" w:fill="auto"/>
            <w:noWrap/>
            <w:hideMark/>
          </w:tcPr>
          <w:p w14:paraId="1FAA011F" w14:textId="77777777" w:rsidR="00352167" w:rsidRPr="00E77AF9" w:rsidRDefault="00352167" w:rsidP="00CD0D9F">
            <w:pPr>
              <w:pStyle w:val="TableCell0-0"/>
              <w:rPr>
                <w:lang w:eastAsia="en-US"/>
              </w:rPr>
            </w:pPr>
            <w:r w:rsidRPr="00E77AF9">
              <w:rPr>
                <w:lang w:eastAsia="en-US"/>
              </w:rPr>
              <w:t>081006-019-Cv</w:t>
            </w:r>
          </w:p>
        </w:tc>
        <w:tc>
          <w:tcPr>
            <w:tcW w:w="1786" w:type="dxa"/>
            <w:shd w:val="clear" w:color="auto" w:fill="auto"/>
            <w:noWrap/>
            <w:hideMark/>
          </w:tcPr>
          <w:p w14:paraId="57F9C699"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2444B3BD" w14:textId="77777777" w:rsidR="00352167" w:rsidRPr="00E77AF9" w:rsidRDefault="00352167" w:rsidP="00CD0D9F">
            <w:pPr>
              <w:pStyle w:val="TableCell0-0"/>
              <w:rPr>
                <w:lang w:eastAsia="en-US"/>
              </w:rPr>
            </w:pPr>
            <w:r w:rsidRPr="00E77AF9">
              <w:rPr>
                <w:lang w:eastAsia="en-US"/>
              </w:rPr>
              <w:t>A trip to Webro and returning to Sarmi</w:t>
            </w:r>
          </w:p>
        </w:tc>
      </w:tr>
      <w:tr w:rsidR="00352167" w:rsidRPr="00E77AF9" w14:paraId="36352E2C" w14:textId="77777777" w:rsidTr="00352167">
        <w:tc>
          <w:tcPr>
            <w:tcW w:w="1956" w:type="dxa"/>
            <w:shd w:val="clear" w:color="auto" w:fill="auto"/>
            <w:noWrap/>
          </w:tcPr>
          <w:p w14:paraId="501CDC11" w14:textId="77777777" w:rsidR="00352167" w:rsidRPr="00E77AF9" w:rsidRDefault="00352167" w:rsidP="00CD0D9F">
            <w:pPr>
              <w:pStyle w:val="TableCell0-2Break"/>
              <w:rPr>
                <w:lang w:eastAsia="en-US"/>
              </w:rPr>
            </w:pPr>
          </w:p>
        </w:tc>
        <w:tc>
          <w:tcPr>
            <w:tcW w:w="1786" w:type="dxa"/>
            <w:shd w:val="clear" w:color="auto" w:fill="auto"/>
            <w:noWrap/>
          </w:tcPr>
          <w:p w14:paraId="7E334F2A" w14:textId="77777777" w:rsidR="00352167" w:rsidRPr="00E77AF9" w:rsidRDefault="00352167" w:rsidP="00CD0D9F">
            <w:pPr>
              <w:pStyle w:val="TableCell0-2Break"/>
              <w:rPr>
                <w:lang w:eastAsia="en-US"/>
              </w:rPr>
            </w:pPr>
            <w:r w:rsidRPr="00E77AF9">
              <w:rPr>
                <w:lang w:eastAsia="en-US"/>
              </w:rPr>
              <w:t>0:50:00</w:t>
            </w:r>
          </w:p>
        </w:tc>
        <w:tc>
          <w:tcPr>
            <w:tcW w:w="3005" w:type="dxa"/>
            <w:shd w:val="clear" w:color="auto" w:fill="auto"/>
            <w:noWrap/>
          </w:tcPr>
          <w:p w14:paraId="1170FA0B" w14:textId="77777777" w:rsidR="00352167" w:rsidRPr="00E77AF9" w:rsidRDefault="00352167" w:rsidP="00CD0D9F">
            <w:pPr>
              <w:pStyle w:val="TableCell0-2Break"/>
              <w:rPr>
                <w:lang w:eastAsia="en-US"/>
              </w:rPr>
            </w:pPr>
            <w:r w:rsidRPr="00E77AF9">
              <w:rPr>
                <w:lang w:eastAsia="en-US"/>
              </w:rPr>
              <w:t>1 FO</w:t>
            </w:r>
          </w:p>
        </w:tc>
      </w:tr>
      <w:tr w:rsidR="00352167" w:rsidRPr="00E77AF9" w14:paraId="3878C4C5" w14:textId="77777777" w:rsidTr="00352167">
        <w:tc>
          <w:tcPr>
            <w:tcW w:w="1956" w:type="dxa"/>
            <w:shd w:val="clear" w:color="auto" w:fill="auto"/>
            <w:noWrap/>
            <w:hideMark/>
          </w:tcPr>
          <w:p w14:paraId="31390DF9" w14:textId="77777777" w:rsidR="00352167" w:rsidRPr="00E77AF9" w:rsidRDefault="00352167" w:rsidP="00CD0D9F">
            <w:pPr>
              <w:pStyle w:val="TableCell0-0"/>
              <w:rPr>
                <w:lang w:eastAsia="en-US"/>
              </w:rPr>
            </w:pPr>
            <w:r w:rsidRPr="00E77AF9">
              <w:rPr>
                <w:lang w:eastAsia="en-US"/>
              </w:rPr>
              <w:t>081006-020-Cv</w:t>
            </w:r>
          </w:p>
        </w:tc>
        <w:tc>
          <w:tcPr>
            <w:tcW w:w="1786" w:type="dxa"/>
            <w:shd w:val="clear" w:color="auto" w:fill="auto"/>
            <w:noWrap/>
            <w:hideMark/>
          </w:tcPr>
          <w:p w14:paraId="74D9E7F0"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66A3E443" w14:textId="77777777" w:rsidR="00352167" w:rsidRPr="00E77AF9" w:rsidRDefault="00352167" w:rsidP="00CD0D9F">
            <w:pPr>
              <w:pStyle w:val="TableCell0-0"/>
              <w:rPr>
                <w:lang w:eastAsia="en-US"/>
              </w:rPr>
            </w:pPr>
            <w:r w:rsidRPr="00E77AF9">
              <w:rPr>
                <w:lang w:eastAsia="en-US"/>
              </w:rPr>
              <w:t>A motorbike accident</w:t>
            </w:r>
          </w:p>
        </w:tc>
      </w:tr>
      <w:tr w:rsidR="00352167" w:rsidRPr="00E77AF9" w14:paraId="134A843F" w14:textId="77777777" w:rsidTr="00352167">
        <w:tc>
          <w:tcPr>
            <w:tcW w:w="1956" w:type="dxa"/>
            <w:shd w:val="clear" w:color="auto" w:fill="auto"/>
            <w:noWrap/>
          </w:tcPr>
          <w:p w14:paraId="0C2178A9" w14:textId="77777777" w:rsidR="00352167" w:rsidRPr="00E77AF9" w:rsidRDefault="00352167" w:rsidP="00CD0D9F">
            <w:pPr>
              <w:pStyle w:val="TableCell0-2Break"/>
              <w:rPr>
                <w:lang w:eastAsia="en-US"/>
              </w:rPr>
            </w:pPr>
          </w:p>
        </w:tc>
        <w:tc>
          <w:tcPr>
            <w:tcW w:w="1786" w:type="dxa"/>
            <w:shd w:val="clear" w:color="auto" w:fill="auto"/>
            <w:noWrap/>
          </w:tcPr>
          <w:p w14:paraId="7B1E9C9F" w14:textId="77777777" w:rsidR="00352167" w:rsidRPr="00E77AF9" w:rsidRDefault="00352167" w:rsidP="00CD0D9F">
            <w:pPr>
              <w:pStyle w:val="TableCell0-2Break"/>
              <w:rPr>
                <w:lang w:eastAsia="en-US"/>
              </w:rPr>
            </w:pPr>
            <w:r w:rsidRPr="00E77AF9">
              <w:rPr>
                <w:lang w:eastAsia="en-US"/>
              </w:rPr>
              <w:t>2:46:00</w:t>
            </w:r>
          </w:p>
        </w:tc>
        <w:tc>
          <w:tcPr>
            <w:tcW w:w="3005" w:type="dxa"/>
            <w:shd w:val="clear" w:color="auto" w:fill="auto"/>
            <w:noWrap/>
          </w:tcPr>
          <w:p w14:paraId="606B6690"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64523763" w14:textId="77777777" w:rsidTr="00352167">
        <w:tc>
          <w:tcPr>
            <w:tcW w:w="1956" w:type="dxa"/>
            <w:shd w:val="clear" w:color="auto" w:fill="auto"/>
            <w:noWrap/>
            <w:hideMark/>
          </w:tcPr>
          <w:p w14:paraId="2CC027E0" w14:textId="77777777" w:rsidR="00352167" w:rsidRPr="00E77AF9" w:rsidRDefault="00352167" w:rsidP="00CD0D9F">
            <w:pPr>
              <w:pStyle w:val="TableCell0-0"/>
              <w:rPr>
                <w:lang w:eastAsia="en-US"/>
              </w:rPr>
            </w:pPr>
            <w:r w:rsidRPr="00E77AF9">
              <w:rPr>
                <w:lang w:eastAsia="en-US"/>
              </w:rPr>
              <w:t>081006-021-CvHt</w:t>
            </w:r>
          </w:p>
        </w:tc>
        <w:tc>
          <w:tcPr>
            <w:tcW w:w="1786" w:type="dxa"/>
            <w:shd w:val="clear" w:color="auto" w:fill="auto"/>
            <w:noWrap/>
            <w:hideMark/>
          </w:tcPr>
          <w:p w14:paraId="62C67EAF" w14:textId="77777777" w:rsidR="00352167" w:rsidRPr="00E77AF9" w:rsidRDefault="00352167" w:rsidP="00CD0D9F">
            <w:pPr>
              <w:pStyle w:val="TableCell0-0"/>
              <w:rPr>
                <w:lang w:eastAsia="en-US"/>
              </w:rPr>
            </w:pPr>
            <w:r w:rsidRPr="00E77AF9">
              <w:rPr>
                <w:lang w:eastAsia="en-US"/>
              </w:rPr>
              <w:t>CvSp_Hort</w:t>
            </w:r>
          </w:p>
        </w:tc>
        <w:tc>
          <w:tcPr>
            <w:tcW w:w="3005" w:type="dxa"/>
            <w:shd w:val="clear" w:color="auto" w:fill="auto"/>
            <w:noWrap/>
          </w:tcPr>
          <w:p w14:paraId="73F6F642" w14:textId="77777777" w:rsidR="00352167" w:rsidRPr="00E77AF9" w:rsidRDefault="00352167" w:rsidP="00CD0D9F">
            <w:pPr>
              <w:pStyle w:val="TableCell0-0"/>
              <w:rPr>
                <w:lang w:eastAsia="en-US"/>
              </w:rPr>
            </w:pPr>
            <w:r w:rsidRPr="00E77AF9">
              <w:rPr>
                <w:lang w:eastAsia="en-US"/>
              </w:rPr>
              <w:t>Picking flowers</w:t>
            </w:r>
          </w:p>
        </w:tc>
      </w:tr>
      <w:tr w:rsidR="00352167" w:rsidRPr="00E77AF9" w14:paraId="15B00353" w14:textId="77777777" w:rsidTr="00352167">
        <w:tc>
          <w:tcPr>
            <w:tcW w:w="1956" w:type="dxa"/>
            <w:shd w:val="clear" w:color="auto" w:fill="auto"/>
            <w:noWrap/>
          </w:tcPr>
          <w:p w14:paraId="4123C315" w14:textId="77777777" w:rsidR="00352167" w:rsidRPr="00E77AF9" w:rsidRDefault="00352167" w:rsidP="00CD0D9F">
            <w:pPr>
              <w:pStyle w:val="TableCell0-2Break"/>
              <w:rPr>
                <w:lang w:eastAsia="en-US"/>
              </w:rPr>
            </w:pPr>
          </w:p>
        </w:tc>
        <w:tc>
          <w:tcPr>
            <w:tcW w:w="1786" w:type="dxa"/>
            <w:shd w:val="clear" w:color="auto" w:fill="auto"/>
            <w:noWrap/>
          </w:tcPr>
          <w:p w14:paraId="13FFC89C" w14:textId="77777777" w:rsidR="00352167" w:rsidRPr="00E77AF9" w:rsidRDefault="00352167" w:rsidP="00CD0D9F">
            <w:pPr>
              <w:pStyle w:val="TableCell0-2Break"/>
              <w:rPr>
                <w:lang w:eastAsia="en-US"/>
              </w:rPr>
            </w:pPr>
            <w:r w:rsidRPr="00E77AF9">
              <w:rPr>
                <w:lang w:eastAsia="en-US"/>
              </w:rPr>
              <w:t>1:14:00</w:t>
            </w:r>
          </w:p>
        </w:tc>
        <w:tc>
          <w:tcPr>
            <w:tcW w:w="3005" w:type="dxa"/>
            <w:shd w:val="clear" w:color="auto" w:fill="auto"/>
            <w:noWrap/>
          </w:tcPr>
          <w:p w14:paraId="56BFC331" w14:textId="77777777" w:rsidR="00352167" w:rsidRPr="00E77AF9" w:rsidRDefault="00352167" w:rsidP="00CD0D9F">
            <w:pPr>
              <w:pStyle w:val="TableCell0-2Break"/>
              <w:rPr>
                <w:lang w:eastAsia="en-US"/>
              </w:rPr>
            </w:pPr>
            <w:r w:rsidRPr="00E77AF9">
              <w:rPr>
                <w:lang w:eastAsia="en-US"/>
              </w:rPr>
              <w:t>1 FC, 1 FY</w:t>
            </w:r>
          </w:p>
        </w:tc>
      </w:tr>
      <w:tr w:rsidR="00352167" w:rsidRPr="00E77AF9" w14:paraId="18699D64" w14:textId="77777777" w:rsidTr="00352167">
        <w:tc>
          <w:tcPr>
            <w:tcW w:w="1956" w:type="dxa"/>
            <w:shd w:val="clear" w:color="auto" w:fill="auto"/>
            <w:noWrap/>
            <w:hideMark/>
          </w:tcPr>
          <w:p w14:paraId="1C7C366F" w14:textId="77777777" w:rsidR="00352167" w:rsidRPr="00E77AF9" w:rsidRDefault="00352167" w:rsidP="00CD0D9F">
            <w:pPr>
              <w:pStyle w:val="TableCell0-0"/>
              <w:rPr>
                <w:lang w:eastAsia="en-US"/>
              </w:rPr>
            </w:pPr>
            <w:r w:rsidRPr="00E77AF9">
              <w:rPr>
                <w:lang w:eastAsia="en-US"/>
              </w:rPr>
              <w:t>081006-022-CvEx</w:t>
            </w:r>
          </w:p>
        </w:tc>
        <w:tc>
          <w:tcPr>
            <w:tcW w:w="1786" w:type="dxa"/>
            <w:shd w:val="clear" w:color="auto" w:fill="auto"/>
            <w:noWrap/>
            <w:hideMark/>
          </w:tcPr>
          <w:p w14:paraId="64410B67"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2E5F4869" w14:textId="77777777" w:rsidR="00352167" w:rsidRPr="00E77AF9" w:rsidRDefault="00352167" w:rsidP="00CD0D9F">
            <w:pPr>
              <w:pStyle w:val="TableCell0-0"/>
              <w:rPr>
                <w:lang w:eastAsia="en-US"/>
              </w:rPr>
            </w:pPr>
            <w:r w:rsidRPr="00E77AF9">
              <w:rPr>
                <w:lang w:eastAsia="en-US"/>
              </w:rPr>
              <w:t>Evil spirits in humans</w:t>
            </w:r>
          </w:p>
        </w:tc>
      </w:tr>
      <w:tr w:rsidR="00352167" w:rsidRPr="00E77AF9" w14:paraId="344AD7EC" w14:textId="77777777" w:rsidTr="00352167">
        <w:tc>
          <w:tcPr>
            <w:tcW w:w="1956" w:type="dxa"/>
            <w:shd w:val="clear" w:color="auto" w:fill="auto"/>
            <w:noWrap/>
          </w:tcPr>
          <w:p w14:paraId="26C7D67A" w14:textId="77777777" w:rsidR="00352167" w:rsidRPr="00E77AF9" w:rsidRDefault="00352167" w:rsidP="00CD0D9F">
            <w:pPr>
              <w:pStyle w:val="TableCell0-2Break"/>
              <w:rPr>
                <w:lang w:eastAsia="en-US"/>
              </w:rPr>
            </w:pPr>
          </w:p>
        </w:tc>
        <w:tc>
          <w:tcPr>
            <w:tcW w:w="1786" w:type="dxa"/>
            <w:shd w:val="clear" w:color="auto" w:fill="auto"/>
            <w:noWrap/>
          </w:tcPr>
          <w:p w14:paraId="5B7BD54B" w14:textId="77777777" w:rsidR="00352167" w:rsidRPr="00E77AF9" w:rsidRDefault="00352167" w:rsidP="00CD0D9F">
            <w:pPr>
              <w:pStyle w:val="TableCell0-2Break"/>
              <w:rPr>
                <w:lang w:eastAsia="en-US"/>
              </w:rPr>
            </w:pPr>
            <w:r w:rsidRPr="00E77AF9">
              <w:rPr>
                <w:lang w:eastAsia="en-US"/>
              </w:rPr>
              <w:t>15:43:00</w:t>
            </w:r>
          </w:p>
        </w:tc>
        <w:tc>
          <w:tcPr>
            <w:tcW w:w="3005" w:type="dxa"/>
            <w:shd w:val="clear" w:color="auto" w:fill="auto"/>
            <w:noWrap/>
          </w:tcPr>
          <w:p w14:paraId="38B28952"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2B9965DB" w14:textId="77777777" w:rsidTr="00352167">
        <w:tc>
          <w:tcPr>
            <w:tcW w:w="1956" w:type="dxa"/>
            <w:shd w:val="clear" w:color="auto" w:fill="auto"/>
            <w:noWrap/>
            <w:hideMark/>
          </w:tcPr>
          <w:p w14:paraId="364A3700" w14:textId="77777777" w:rsidR="00352167" w:rsidRPr="00E77AF9" w:rsidRDefault="00352167" w:rsidP="00CD0D9F">
            <w:pPr>
              <w:pStyle w:val="TableCell0-0"/>
              <w:rPr>
                <w:lang w:eastAsia="en-US"/>
              </w:rPr>
            </w:pPr>
            <w:r w:rsidRPr="00E77AF9">
              <w:rPr>
                <w:lang w:eastAsia="en-US"/>
              </w:rPr>
              <w:t>081006-023-CvEx</w:t>
            </w:r>
          </w:p>
        </w:tc>
        <w:tc>
          <w:tcPr>
            <w:tcW w:w="1786" w:type="dxa"/>
            <w:shd w:val="clear" w:color="auto" w:fill="auto"/>
            <w:noWrap/>
            <w:hideMark/>
          </w:tcPr>
          <w:p w14:paraId="582CD2AA"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4A9AB187" w14:textId="77777777" w:rsidR="00352167" w:rsidRPr="00E77AF9" w:rsidRDefault="00352167" w:rsidP="00CD0D9F">
            <w:pPr>
              <w:pStyle w:val="TableCell0-0"/>
              <w:rPr>
                <w:lang w:eastAsia="en-US"/>
              </w:rPr>
            </w:pPr>
            <w:r w:rsidRPr="00E77AF9">
              <w:rPr>
                <w:lang w:eastAsia="en-US"/>
              </w:rPr>
              <w:t>What non-Christians believe; heaven and hell</w:t>
            </w:r>
          </w:p>
        </w:tc>
      </w:tr>
      <w:tr w:rsidR="00352167" w:rsidRPr="00E77AF9" w14:paraId="2B7BBCC4" w14:textId="77777777" w:rsidTr="00352167">
        <w:tc>
          <w:tcPr>
            <w:tcW w:w="1956" w:type="dxa"/>
            <w:shd w:val="clear" w:color="auto" w:fill="auto"/>
            <w:noWrap/>
          </w:tcPr>
          <w:p w14:paraId="36E545EC" w14:textId="77777777" w:rsidR="00352167" w:rsidRPr="00E77AF9" w:rsidRDefault="00352167" w:rsidP="00CD0D9F">
            <w:pPr>
              <w:pStyle w:val="TableCell0-2Break"/>
              <w:rPr>
                <w:lang w:eastAsia="en-US"/>
              </w:rPr>
            </w:pPr>
          </w:p>
        </w:tc>
        <w:tc>
          <w:tcPr>
            <w:tcW w:w="1786" w:type="dxa"/>
            <w:shd w:val="clear" w:color="auto" w:fill="auto"/>
            <w:noWrap/>
          </w:tcPr>
          <w:p w14:paraId="14B82D87" w14:textId="77777777" w:rsidR="00352167" w:rsidRPr="00E77AF9" w:rsidRDefault="00352167" w:rsidP="00CD0D9F">
            <w:pPr>
              <w:pStyle w:val="TableCell0-2Break"/>
              <w:rPr>
                <w:lang w:eastAsia="en-US"/>
              </w:rPr>
            </w:pPr>
            <w:r w:rsidRPr="00E77AF9">
              <w:rPr>
                <w:lang w:eastAsia="en-US"/>
              </w:rPr>
              <w:t>12:36:00</w:t>
            </w:r>
          </w:p>
        </w:tc>
        <w:tc>
          <w:tcPr>
            <w:tcW w:w="3005" w:type="dxa"/>
            <w:shd w:val="clear" w:color="auto" w:fill="auto"/>
            <w:noWrap/>
          </w:tcPr>
          <w:p w14:paraId="78B74FC2"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34E596EB" w14:textId="77777777" w:rsidTr="00352167">
        <w:tc>
          <w:tcPr>
            <w:tcW w:w="1956" w:type="dxa"/>
            <w:shd w:val="clear" w:color="auto" w:fill="auto"/>
            <w:noWrap/>
            <w:hideMark/>
          </w:tcPr>
          <w:p w14:paraId="45056546" w14:textId="77777777" w:rsidR="00352167" w:rsidRPr="00E77AF9" w:rsidRDefault="00352167" w:rsidP="00CD0D9F">
            <w:pPr>
              <w:pStyle w:val="TableCell0-0"/>
              <w:rPr>
                <w:lang w:eastAsia="en-US"/>
              </w:rPr>
            </w:pPr>
            <w:r w:rsidRPr="00E77AF9">
              <w:rPr>
                <w:lang w:eastAsia="en-US"/>
              </w:rPr>
              <w:t>081006-024-CvEx</w:t>
            </w:r>
          </w:p>
        </w:tc>
        <w:tc>
          <w:tcPr>
            <w:tcW w:w="1786" w:type="dxa"/>
            <w:shd w:val="clear" w:color="auto" w:fill="auto"/>
            <w:noWrap/>
            <w:hideMark/>
          </w:tcPr>
          <w:p w14:paraId="7B0AFF80"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6FF8BFDE" w14:textId="77777777" w:rsidR="00352167" w:rsidRPr="00E77AF9" w:rsidRDefault="00352167" w:rsidP="00CD0D9F">
            <w:pPr>
              <w:pStyle w:val="TableCell0-0"/>
              <w:rPr>
                <w:lang w:eastAsia="en-US"/>
              </w:rPr>
            </w:pPr>
            <w:r w:rsidRPr="00E77AF9">
              <w:rPr>
                <w:lang w:eastAsia="en-US"/>
              </w:rPr>
              <w:t>Exchanging children 1</w:t>
            </w:r>
          </w:p>
        </w:tc>
      </w:tr>
      <w:tr w:rsidR="00352167" w:rsidRPr="00E77AF9" w14:paraId="37E93C7C" w14:textId="77777777" w:rsidTr="00352167">
        <w:tc>
          <w:tcPr>
            <w:tcW w:w="1956" w:type="dxa"/>
            <w:shd w:val="clear" w:color="auto" w:fill="auto"/>
            <w:noWrap/>
          </w:tcPr>
          <w:p w14:paraId="66DB852B" w14:textId="77777777" w:rsidR="00352167" w:rsidRPr="00E77AF9" w:rsidRDefault="00352167" w:rsidP="00CD0D9F">
            <w:pPr>
              <w:pStyle w:val="TableCell0-2Break"/>
              <w:rPr>
                <w:lang w:eastAsia="en-US"/>
              </w:rPr>
            </w:pPr>
          </w:p>
        </w:tc>
        <w:tc>
          <w:tcPr>
            <w:tcW w:w="1786" w:type="dxa"/>
            <w:shd w:val="clear" w:color="auto" w:fill="auto"/>
            <w:noWrap/>
          </w:tcPr>
          <w:p w14:paraId="0E90AD9F" w14:textId="77777777" w:rsidR="00352167" w:rsidRPr="00E77AF9" w:rsidRDefault="00352167" w:rsidP="00CD0D9F">
            <w:pPr>
              <w:pStyle w:val="TableCell0-2Break"/>
              <w:rPr>
                <w:lang w:eastAsia="en-US"/>
              </w:rPr>
            </w:pPr>
            <w:r w:rsidRPr="00E77AF9">
              <w:rPr>
                <w:lang w:eastAsia="en-US"/>
              </w:rPr>
              <w:t>17:39:00</w:t>
            </w:r>
          </w:p>
        </w:tc>
        <w:tc>
          <w:tcPr>
            <w:tcW w:w="3005" w:type="dxa"/>
            <w:shd w:val="clear" w:color="auto" w:fill="auto"/>
            <w:noWrap/>
          </w:tcPr>
          <w:p w14:paraId="5F616EEC" w14:textId="77777777" w:rsidR="00352167" w:rsidRPr="00E77AF9" w:rsidRDefault="00352167" w:rsidP="00CD0D9F">
            <w:pPr>
              <w:pStyle w:val="TableCell0-2Break"/>
              <w:rPr>
                <w:lang w:eastAsia="en-US"/>
              </w:rPr>
            </w:pPr>
            <w:r w:rsidRPr="00E77AF9">
              <w:rPr>
                <w:lang w:eastAsia="en-US"/>
              </w:rPr>
              <w:t>1 FO</w:t>
            </w:r>
          </w:p>
        </w:tc>
      </w:tr>
      <w:tr w:rsidR="00352167" w:rsidRPr="00E77AF9" w14:paraId="01F01338" w14:textId="77777777" w:rsidTr="00352167">
        <w:tc>
          <w:tcPr>
            <w:tcW w:w="1956" w:type="dxa"/>
            <w:shd w:val="clear" w:color="auto" w:fill="auto"/>
            <w:noWrap/>
            <w:hideMark/>
          </w:tcPr>
          <w:p w14:paraId="09C23858" w14:textId="77777777" w:rsidR="00352167" w:rsidRPr="00E77AF9" w:rsidRDefault="00352167" w:rsidP="00CD0D9F">
            <w:pPr>
              <w:pStyle w:val="TableCell0-0"/>
              <w:rPr>
                <w:lang w:eastAsia="en-US"/>
              </w:rPr>
            </w:pPr>
            <w:r w:rsidRPr="00E77AF9">
              <w:rPr>
                <w:lang w:eastAsia="en-US"/>
              </w:rPr>
              <w:t>081006-025-CvEx</w:t>
            </w:r>
          </w:p>
        </w:tc>
        <w:tc>
          <w:tcPr>
            <w:tcW w:w="1786" w:type="dxa"/>
            <w:shd w:val="clear" w:color="auto" w:fill="auto"/>
            <w:noWrap/>
            <w:hideMark/>
          </w:tcPr>
          <w:p w14:paraId="7AF82C88"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1DD14FD3" w14:textId="77777777" w:rsidR="00352167" w:rsidRPr="00E77AF9" w:rsidRDefault="00352167" w:rsidP="00CD0D9F">
            <w:pPr>
              <w:pStyle w:val="TableCell0-0"/>
              <w:rPr>
                <w:lang w:eastAsia="en-US"/>
              </w:rPr>
            </w:pPr>
            <w:r w:rsidRPr="00E77AF9">
              <w:rPr>
                <w:lang w:eastAsia="en-US"/>
              </w:rPr>
              <w:t>Exchanging children 2</w:t>
            </w:r>
          </w:p>
        </w:tc>
      </w:tr>
      <w:tr w:rsidR="00352167" w:rsidRPr="00E77AF9" w14:paraId="7589674E" w14:textId="77777777" w:rsidTr="00352167">
        <w:tc>
          <w:tcPr>
            <w:tcW w:w="1956" w:type="dxa"/>
            <w:shd w:val="clear" w:color="auto" w:fill="auto"/>
            <w:noWrap/>
          </w:tcPr>
          <w:p w14:paraId="721DFC58" w14:textId="77777777" w:rsidR="00352167" w:rsidRPr="00E77AF9" w:rsidRDefault="00352167" w:rsidP="00CD0D9F">
            <w:pPr>
              <w:pStyle w:val="TableCell0-2Break"/>
              <w:rPr>
                <w:lang w:eastAsia="en-US"/>
              </w:rPr>
            </w:pPr>
          </w:p>
        </w:tc>
        <w:tc>
          <w:tcPr>
            <w:tcW w:w="1786" w:type="dxa"/>
            <w:shd w:val="clear" w:color="auto" w:fill="auto"/>
            <w:noWrap/>
          </w:tcPr>
          <w:p w14:paraId="0366B43C" w14:textId="77777777" w:rsidR="00352167" w:rsidRPr="00E77AF9" w:rsidRDefault="00352167" w:rsidP="00CD0D9F">
            <w:pPr>
              <w:pStyle w:val="TableCell0-2Break"/>
              <w:rPr>
                <w:lang w:eastAsia="en-US"/>
              </w:rPr>
            </w:pPr>
            <w:r w:rsidRPr="00E77AF9">
              <w:rPr>
                <w:lang w:eastAsia="en-US"/>
              </w:rPr>
              <w:t>4:07:00</w:t>
            </w:r>
          </w:p>
        </w:tc>
        <w:tc>
          <w:tcPr>
            <w:tcW w:w="3005" w:type="dxa"/>
            <w:shd w:val="clear" w:color="auto" w:fill="auto"/>
            <w:noWrap/>
          </w:tcPr>
          <w:p w14:paraId="161D1A5F" w14:textId="77777777" w:rsidR="00352167" w:rsidRPr="00E77AF9" w:rsidRDefault="00352167" w:rsidP="00CD0D9F">
            <w:pPr>
              <w:pStyle w:val="TableCell0-2Break"/>
              <w:rPr>
                <w:lang w:eastAsia="en-US"/>
              </w:rPr>
            </w:pPr>
            <w:r w:rsidRPr="00E77AF9">
              <w:rPr>
                <w:lang w:eastAsia="en-US"/>
              </w:rPr>
              <w:t>1 FO</w:t>
            </w:r>
          </w:p>
        </w:tc>
      </w:tr>
      <w:tr w:rsidR="00352167" w:rsidRPr="00E77AF9" w14:paraId="16EC3E57" w14:textId="77777777" w:rsidTr="00352167">
        <w:tc>
          <w:tcPr>
            <w:tcW w:w="1956" w:type="dxa"/>
            <w:shd w:val="clear" w:color="auto" w:fill="auto"/>
            <w:noWrap/>
            <w:hideMark/>
          </w:tcPr>
          <w:p w14:paraId="334D0F67" w14:textId="77777777" w:rsidR="00352167" w:rsidRPr="00E77AF9" w:rsidRDefault="00352167" w:rsidP="00CD0D9F">
            <w:pPr>
              <w:pStyle w:val="TableCell0-0"/>
              <w:rPr>
                <w:lang w:eastAsia="en-US"/>
              </w:rPr>
            </w:pPr>
            <w:r w:rsidRPr="00E77AF9">
              <w:rPr>
                <w:lang w:eastAsia="en-US"/>
              </w:rPr>
              <w:t>081006-026-CvEx</w:t>
            </w:r>
          </w:p>
        </w:tc>
        <w:tc>
          <w:tcPr>
            <w:tcW w:w="1786" w:type="dxa"/>
            <w:shd w:val="clear" w:color="auto" w:fill="auto"/>
            <w:noWrap/>
            <w:hideMark/>
          </w:tcPr>
          <w:p w14:paraId="2E54A3D5"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001DEBD0" w14:textId="77777777" w:rsidR="00352167" w:rsidRPr="00E77AF9" w:rsidRDefault="00352167" w:rsidP="00CD0D9F">
            <w:pPr>
              <w:pStyle w:val="TableCell0-0"/>
              <w:rPr>
                <w:lang w:eastAsia="en-US"/>
              </w:rPr>
            </w:pPr>
            <w:r w:rsidRPr="00E77AF9">
              <w:rPr>
                <w:lang w:eastAsia="en-US"/>
              </w:rPr>
              <w:t>Exchanging children 3</w:t>
            </w:r>
          </w:p>
        </w:tc>
      </w:tr>
      <w:tr w:rsidR="00352167" w:rsidRPr="00E77AF9" w14:paraId="4E2A3747" w14:textId="77777777" w:rsidTr="00352167">
        <w:tc>
          <w:tcPr>
            <w:tcW w:w="1956" w:type="dxa"/>
            <w:shd w:val="clear" w:color="auto" w:fill="auto"/>
            <w:noWrap/>
          </w:tcPr>
          <w:p w14:paraId="002056CB" w14:textId="77777777" w:rsidR="00352167" w:rsidRPr="00E77AF9" w:rsidRDefault="00352167" w:rsidP="00CD0D9F">
            <w:pPr>
              <w:pStyle w:val="TableCell0-2Break"/>
              <w:rPr>
                <w:lang w:eastAsia="en-US"/>
              </w:rPr>
            </w:pPr>
          </w:p>
        </w:tc>
        <w:tc>
          <w:tcPr>
            <w:tcW w:w="1786" w:type="dxa"/>
            <w:shd w:val="clear" w:color="auto" w:fill="auto"/>
            <w:noWrap/>
          </w:tcPr>
          <w:p w14:paraId="73AE5AA7" w14:textId="77777777" w:rsidR="00352167" w:rsidRPr="00E77AF9" w:rsidRDefault="00352167" w:rsidP="00CD0D9F">
            <w:pPr>
              <w:pStyle w:val="TableCell0-2Break"/>
              <w:rPr>
                <w:lang w:eastAsia="en-US"/>
              </w:rPr>
            </w:pPr>
            <w:r w:rsidRPr="00E77AF9">
              <w:rPr>
                <w:lang w:eastAsia="en-US"/>
              </w:rPr>
              <w:t>2:06:00</w:t>
            </w:r>
          </w:p>
        </w:tc>
        <w:tc>
          <w:tcPr>
            <w:tcW w:w="3005" w:type="dxa"/>
            <w:shd w:val="clear" w:color="auto" w:fill="auto"/>
            <w:noWrap/>
          </w:tcPr>
          <w:p w14:paraId="02D8B1D0" w14:textId="77777777" w:rsidR="00352167" w:rsidRPr="00E77AF9" w:rsidRDefault="00352167" w:rsidP="00CD0D9F">
            <w:pPr>
              <w:pStyle w:val="TableCell0-2Break"/>
              <w:rPr>
                <w:lang w:eastAsia="en-US"/>
              </w:rPr>
            </w:pPr>
            <w:r w:rsidRPr="00E77AF9">
              <w:rPr>
                <w:lang w:eastAsia="en-US"/>
              </w:rPr>
              <w:t>1 FO</w:t>
            </w:r>
          </w:p>
        </w:tc>
      </w:tr>
      <w:tr w:rsidR="00352167" w:rsidRPr="00E77AF9" w14:paraId="7F6976A5" w14:textId="77777777" w:rsidTr="00352167">
        <w:tc>
          <w:tcPr>
            <w:tcW w:w="1956" w:type="dxa"/>
            <w:shd w:val="clear" w:color="auto" w:fill="auto"/>
            <w:noWrap/>
            <w:hideMark/>
          </w:tcPr>
          <w:p w14:paraId="449779E8" w14:textId="77777777" w:rsidR="00352167" w:rsidRPr="00E77AF9" w:rsidRDefault="00352167" w:rsidP="00CD0D9F">
            <w:pPr>
              <w:pStyle w:val="TableCell0-0"/>
              <w:rPr>
                <w:lang w:eastAsia="en-US"/>
              </w:rPr>
            </w:pPr>
            <w:r w:rsidRPr="00E77AF9">
              <w:rPr>
                <w:lang w:eastAsia="en-US"/>
              </w:rPr>
              <w:t>081006-027-CvEx</w:t>
            </w:r>
          </w:p>
        </w:tc>
        <w:tc>
          <w:tcPr>
            <w:tcW w:w="1786" w:type="dxa"/>
            <w:shd w:val="clear" w:color="auto" w:fill="auto"/>
            <w:noWrap/>
            <w:hideMark/>
          </w:tcPr>
          <w:p w14:paraId="022CA555"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05CF5E83" w14:textId="77777777" w:rsidR="00352167" w:rsidRPr="00E77AF9" w:rsidRDefault="00352167" w:rsidP="00CD0D9F">
            <w:pPr>
              <w:pStyle w:val="TableCell0-0"/>
              <w:rPr>
                <w:lang w:eastAsia="en-US"/>
              </w:rPr>
            </w:pPr>
            <w:r w:rsidRPr="00E77AF9">
              <w:rPr>
                <w:lang w:eastAsia="en-US"/>
              </w:rPr>
              <w:t>Exchanging children 4</w:t>
            </w:r>
          </w:p>
        </w:tc>
      </w:tr>
      <w:tr w:rsidR="00352167" w:rsidRPr="00E77AF9" w14:paraId="68D10C40" w14:textId="77777777" w:rsidTr="00352167">
        <w:tc>
          <w:tcPr>
            <w:tcW w:w="1956" w:type="dxa"/>
            <w:shd w:val="clear" w:color="auto" w:fill="auto"/>
            <w:noWrap/>
          </w:tcPr>
          <w:p w14:paraId="0BF98B7A" w14:textId="77777777" w:rsidR="00352167" w:rsidRPr="00E77AF9" w:rsidRDefault="00352167" w:rsidP="00CD0D9F">
            <w:pPr>
              <w:pStyle w:val="TableCell0-2Break"/>
              <w:rPr>
                <w:lang w:eastAsia="en-US"/>
              </w:rPr>
            </w:pPr>
          </w:p>
        </w:tc>
        <w:tc>
          <w:tcPr>
            <w:tcW w:w="1786" w:type="dxa"/>
            <w:shd w:val="clear" w:color="auto" w:fill="auto"/>
            <w:noWrap/>
          </w:tcPr>
          <w:p w14:paraId="7F686F1B" w14:textId="77777777" w:rsidR="00352167" w:rsidRPr="00E77AF9" w:rsidRDefault="00352167" w:rsidP="00CD0D9F">
            <w:pPr>
              <w:pStyle w:val="TableCell0-2Break"/>
              <w:rPr>
                <w:lang w:eastAsia="en-US"/>
              </w:rPr>
            </w:pPr>
            <w:r w:rsidRPr="00E77AF9">
              <w:rPr>
                <w:lang w:eastAsia="en-US"/>
              </w:rPr>
              <w:t>2:21:00</w:t>
            </w:r>
          </w:p>
        </w:tc>
        <w:tc>
          <w:tcPr>
            <w:tcW w:w="3005" w:type="dxa"/>
            <w:shd w:val="clear" w:color="auto" w:fill="auto"/>
            <w:noWrap/>
          </w:tcPr>
          <w:p w14:paraId="647B49F4" w14:textId="77777777" w:rsidR="00352167" w:rsidRPr="00E77AF9" w:rsidRDefault="00352167" w:rsidP="00CD0D9F">
            <w:pPr>
              <w:pStyle w:val="TableCell0-2Break"/>
              <w:rPr>
                <w:lang w:eastAsia="en-US"/>
              </w:rPr>
            </w:pPr>
            <w:r w:rsidRPr="00E77AF9">
              <w:rPr>
                <w:lang w:eastAsia="en-US"/>
              </w:rPr>
              <w:t>1 FO</w:t>
            </w:r>
          </w:p>
        </w:tc>
      </w:tr>
      <w:tr w:rsidR="00352167" w:rsidRPr="00E77AF9" w14:paraId="69655CCF" w14:textId="77777777" w:rsidTr="00352167">
        <w:tc>
          <w:tcPr>
            <w:tcW w:w="1956" w:type="dxa"/>
            <w:shd w:val="clear" w:color="auto" w:fill="auto"/>
            <w:noWrap/>
            <w:hideMark/>
          </w:tcPr>
          <w:p w14:paraId="36CFE1B2" w14:textId="77777777" w:rsidR="00352167" w:rsidRPr="00E77AF9" w:rsidRDefault="00352167" w:rsidP="00CD0D9F">
            <w:pPr>
              <w:pStyle w:val="TableCell0-0"/>
              <w:rPr>
                <w:lang w:eastAsia="en-US"/>
              </w:rPr>
            </w:pPr>
            <w:r w:rsidRPr="00E77AF9">
              <w:rPr>
                <w:lang w:eastAsia="en-US"/>
              </w:rPr>
              <w:t>081006-028-CvEx</w:t>
            </w:r>
          </w:p>
        </w:tc>
        <w:tc>
          <w:tcPr>
            <w:tcW w:w="1786" w:type="dxa"/>
            <w:shd w:val="clear" w:color="auto" w:fill="auto"/>
            <w:noWrap/>
            <w:hideMark/>
          </w:tcPr>
          <w:p w14:paraId="60123976"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36334EDE" w14:textId="77777777" w:rsidR="00352167" w:rsidRPr="00E77AF9" w:rsidRDefault="00352167" w:rsidP="00CD0D9F">
            <w:pPr>
              <w:pStyle w:val="TableCell0-0"/>
              <w:rPr>
                <w:lang w:eastAsia="en-US"/>
              </w:rPr>
            </w:pPr>
            <w:r w:rsidRPr="00E77AF9">
              <w:rPr>
                <w:lang w:eastAsia="en-US"/>
              </w:rPr>
              <w:t>Exchanging children 5</w:t>
            </w:r>
          </w:p>
        </w:tc>
      </w:tr>
      <w:tr w:rsidR="00352167" w:rsidRPr="00E77AF9" w14:paraId="559FBB04" w14:textId="77777777" w:rsidTr="00352167">
        <w:tc>
          <w:tcPr>
            <w:tcW w:w="1956" w:type="dxa"/>
            <w:shd w:val="clear" w:color="auto" w:fill="auto"/>
            <w:noWrap/>
          </w:tcPr>
          <w:p w14:paraId="70A659F2" w14:textId="77777777" w:rsidR="00352167" w:rsidRPr="00E77AF9" w:rsidRDefault="00352167" w:rsidP="00CD0D9F">
            <w:pPr>
              <w:pStyle w:val="TableCell0-2Break"/>
              <w:rPr>
                <w:lang w:eastAsia="en-US"/>
              </w:rPr>
            </w:pPr>
          </w:p>
        </w:tc>
        <w:tc>
          <w:tcPr>
            <w:tcW w:w="1786" w:type="dxa"/>
            <w:shd w:val="clear" w:color="auto" w:fill="auto"/>
            <w:noWrap/>
          </w:tcPr>
          <w:p w14:paraId="38D59692" w14:textId="77777777" w:rsidR="00352167" w:rsidRPr="00E77AF9" w:rsidRDefault="00352167" w:rsidP="00CD0D9F">
            <w:pPr>
              <w:pStyle w:val="TableCell0-2Break"/>
              <w:rPr>
                <w:lang w:eastAsia="en-US"/>
              </w:rPr>
            </w:pPr>
            <w:r w:rsidRPr="00E77AF9">
              <w:rPr>
                <w:lang w:eastAsia="en-US"/>
              </w:rPr>
              <w:t>2:44:00</w:t>
            </w:r>
          </w:p>
        </w:tc>
        <w:tc>
          <w:tcPr>
            <w:tcW w:w="3005" w:type="dxa"/>
            <w:shd w:val="clear" w:color="auto" w:fill="auto"/>
            <w:noWrap/>
          </w:tcPr>
          <w:p w14:paraId="74FE2A0A" w14:textId="77777777" w:rsidR="00352167" w:rsidRPr="00E77AF9" w:rsidRDefault="00352167" w:rsidP="00CD0D9F">
            <w:pPr>
              <w:pStyle w:val="TableCell0-2Break"/>
              <w:rPr>
                <w:lang w:eastAsia="en-US"/>
              </w:rPr>
            </w:pPr>
            <w:r w:rsidRPr="00E77AF9">
              <w:rPr>
                <w:lang w:eastAsia="en-US"/>
              </w:rPr>
              <w:t>1 FO</w:t>
            </w:r>
          </w:p>
        </w:tc>
      </w:tr>
      <w:tr w:rsidR="00352167" w:rsidRPr="00E77AF9" w14:paraId="2957D993" w14:textId="77777777" w:rsidTr="00352167">
        <w:tc>
          <w:tcPr>
            <w:tcW w:w="1956" w:type="dxa"/>
            <w:shd w:val="clear" w:color="auto" w:fill="auto"/>
            <w:noWrap/>
            <w:hideMark/>
          </w:tcPr>
          <w:p w14:paraId="6BD66C2E" w14:textId="77777777" w:rsidR="00352167" w:rsidRPr="00E77AF9" w:rsidRDefault="00352167" w:rsidP="00CD0D9F">
            <w:pPr>
              <w:pStyle w:val="TableCell0-0"/>
              <w:rPr>
                <w:lang w:eastAsia="en-US"/>
              </w:rPr>
            </w:pPr>
            <w:r w:rsidRPr="00E77AF9">
              <w:rPr>
                <w:lang w:eastAsia="en-US"/>
              </w:rPr>
              <w:t>081006-029-CvEx</w:t>
            </w:r>
          </w:p>
        </w:tc>
        <w:tc>
          <w:tcPr>
            <w:tcW w:w="1786" w:type="dxa"/>
            <w:shd w:val="clear" w:color="auto" w:fill="auto"/>
            <w:noWrap/>
            <w:hideMark/>
          </w:tcPr>
          <w:p w14:paraId="1C0117D9"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70FCB27A" w14:textId="77777777" w:rsidR="00352167" w:rsidRPr="00E77AF9" w:rsidRDefault="00352167" w:rsidP="00CD0D9F">
            <w:pPr>
              <w:pStyle w:val="TableCell0-0"/>
              <w:rPr>
                <w:lang w:eastAsia="en-US"/>
              </w:rPr>
            </w:pPr>
            <w:r w:rsidRPr="00E77AF9">
              <w:rPr>
                <w:lang w:eastAsia="en-US"/>
              </w:rPr>
              <w:t>Bride price customs</w:t>
            </w:r>
          </w:p>
        </w:tc>
      </w:tr>
      <w:tr w:rsidR="00352167" w:rsidRPr="00E77AF9" w14:paraId="4ED5B2A0" w14:textId="77777777" w:rsidTr="00352167">
        <w:tc>
          <w:tcPr>
            <w:tcW w:w="1956" w:type="dxa"/>
            <w:shd w:val="clear" w:color="auto" w:fill="auto"/>
            <w:noWrap/>
          </w:tcPr>
          <w:p w14:paraId="2A429B92" w14:textId="77777777" w:rsidR="00352167" w:rsidRPr="00E77AF9" w:rsidRDefault="00352167" w:rsidP="00CD0D9F">
            <w:pPr>
              <w:pStyle w:val="TableCell0-2Break"/>
              <w:rPr>
                <w:lang w:eastAsia="en-US"/>
              </w:rPr>
            </w:pPr>
          </w:p>
        </w:tc>
        <w:tc>
          <w:tcPr>
            <w:tcW w:w="1786" w:type="dxa"/>
            <w:shd w:val="clear" w:color="auto" w:fill="auto"/>
            <w:noWrap/>
          </w:tcPr>
          <w:p w14:paraId="5856E83C" w14:textId="77777777" w:rsidR="00352167" w:rsidRPr="00E77AF9" w:rsidRDefault="00352167" w:rsidP="00CD0D9F">
            <w:pPr>
              <w:pStyle w:val="TableCell0-2Break"/>
              <w:rPr>
                <w:lang w:eastAsia="en-US"/>
              </w:rPr>
            </w:pPr>
            <w:r w:rsidRPr="00E77AF9">
              <w:rPr>
                <w:lang w:eastAsia="en-US"/>
              </w:rPr>
              <w:t>5:29:00</w:t>
            </w:r>
          </w:p>
        </w:tc>
        <w:tc>
          <w:tcPr>
            <w:tcW w:w="3005" w:type="dxa"/>
            <w:shd w:val="clear" w:color="auto" w:fill="auto"/>
            <w:noWrap/>
          </w:tcPr>
          <w:p w14:paraId="1918287B" w14:textId="77777777" w:rsidR="00352167" w:rsidRPr="00E77AF9" w:rsidRDefault="00352167" w:rsidP="00CD0D9F">
            <w:pPr>
              <w:pStyle w:val="TableCell0-2Break"/>
              <w:rPr>
                <w:lang w:eastAsia="en-US"/>
              </w:rPr>
            </w:pPr>
            <w:r w:rsidRPr="00E77AF9">
              <w:rPr>
                <w:lang w:eastAsia="en-US"/>
              </w:rPr>
              <w:t>1 FO</w:t>
            </w:r>
          </w:p>
        </w:tc>
      </w:tr>
      <w:tr w:rsidR="00352167" w:rsidRPr="00E77AF9" w14:paraId="12DF899D" w14:textId="77777777" w:rsidTr="00352167">
        <w:tc>
          <w:tcPr>
            <w:tcW w:w="1956" w:type="dxa"/>
            <w:shd w:val="clear" w:color="auto" w:fill="auto"/>
            <w:noWrap/>
            <w:hideMark/>
          </w:tcPr>
          <w:p w14:paraId="773289F3" w14:textId="77777777" w:rsidR="00352167" w:rsidRPr="00E77AF9" w:rsidRDefault="00352167" w:rsidP="00CD0D9F">
            <w:pPr>
              <w:pStyle w:val="TableCell0-0"/>
              <w:rPr>
                <w:lang w:eastAsia="en-US"/>
              </w:rPr>
            </w:pPr>
            <w:r w:rsidRPr="00E77AF9">
              <w:rPr>
                <w:lang w:eastAsia="en-US"/>
              </w:rPr>
              <w:t>081006-030-CvEx</w:t>
            </w:r>
          </w:p>
        </w:tc>
        <w:tc>
          <w:tcPr>
            <w:tcW w:w="1786" w:type="dxa"/>
            <w:shd w:val="clear" w:color="auto" w:fill="auto"/>
            <w:noWrap/>
            <w:hideMark/>
          </w:tcPr>
          <w:p w14:paraId="68E329B5"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6DC3FD76" w14:textId="77777777" w:rsidR="00352167" w:rsidRPr="00E77AF9" w:rsidRDefault="00352167" w:rsidP="00CD0D9F">
            <w:pPr>
              <w:pStyle w:val="TableCell0-0"/>
              <w:rPr>
                <w:lang w:eastAsia="en-US"/>
              </w:rPr>
            </w:pPr>
            <w:r w:rsidRPr="00E77AF9">
              <w:rPr>
                <w:lang w:eastAsia="en-US"/>
              </w:rPr>
              <w:t>Sterility</w:t>
            </w:r>
          </w:p>
        </w:tc>
      </w:tr>
      <w:tr w:rsidR="00352167" w:rsidRPr="00E77AF9" w14:paraId="41A4F595" w14:textId="77777777" w:rsidTr="00352167">
        <w:tc>
          <w:tcPr>
            <w:tcW w:w="1956" w:type="dxa"/>
            <w:shd w:val="clear" w:color="auto" w:fill="auto"/>
            <w:noWrap/>
          </w:tcPr>
          <w:p w14:paraId="24AEF553" w14:textId="77777777" w:rsidR="00352167" w:rsidRPr="00E77AF9" w:rsidRDefault="00352167" w:rsidP="00CD0D9F">
            <w:pPr>
              <w:pStyle w:val="TableCell0-2Break"/>
              <w:rPr>
                <w:lang w:eastAsia="en-US"/>
              </w:rPr>
            </w:pPr>
          </w:p>
        </w:tc>
        <w:tc>
          <w:tcPr>
            <w:tcW w:w="1786" w:type="dxa"/>
            <w:shd w:val="clear" w:color="auto" w:fill="auto"/>
            <w:noWrap/>
          </w:tcPr>
          <w:p w14:paraId="670627D9" w14:textId="77777777" w:rsidR="00352167" w:rsidRPr="00E77AF9" w:rsidRDefault="00352167" w:rsidP="00CD0D9F">
            <w:pPr>
              <w:pStyle w:val="TableCell0-2Break"/>
              <w:rPr>
                <w:lang w:eastAsia="en-US"/>
              </w:rPr>
            </w:pPr>
            <w:r w:rsidRPr="00E77AF9">
              <w:rPr>
                <w:lang w:eastAsia="en-US"/>
              </w:rPr>
              <w:t>1:56:00</w:t>
            </w:r>
          </w:p>
        </w:tc>
        <w:tc>
          <w:tcPr>
            <w:tcW w:w="3005" w:type="dxa"/>
            <w:shd w:val="clear" w:color="auto" w:fill="auto"/>
            <w:noWrap/>
          </w:tcPr>
          <w:p w14:paraId="7233A099" w14:textId="77777777" w:rsidR="00352167" w:rsidRPr="00E77AF9" w:rsidRDefault="00352167" w:rsidP="00CD0D9F">
            <w:pPr>
              <w:pStyle w:val="TableCell0-2Break"/>
              <w:rPr>
                <w:lang w:eastAsia="en-US"/>
              </w:rPr>
            </w:pPr>
            <w:r w:rsidRPr="00E77AF9">
              <w:rPr>
                <w:lang w:eastAsia="en-US"/>
              </w:rPr>
              <w:t>1 FO</w:t>
            </w:r>
          </w:p>
        </w:tc>
      </w:tr>
      <w:tr w:rsidR="00352167" w:rsidRPr="00E77AF9" w14:paraId="3956725A" w14:textId="77777777" w:rsidTr="00352167">
        <w:tc>
          <w:tcPr>
            <w:tcW w:w="1956" w:type="dxa"/>
            <w:shd w:val="clear" w:color="auto" w:fill="auto"/>
            <w:noWrap/>
            <w:hideMark/>
          </w:tcPr>
          <w:p w14:paraId="706E3376" w14:textId="77777777" w:rsidR="00352167" w:rsidRPr="00E77AF9" w:rsidRDefault="00352167" w:rsidP="00CD0D9F">
            <w:pPr>
              <w:pStyle w:val="TableCell0-0"/>
              <w:rPr>
                <w:lang w:eastAsia="en-US"/>
              </w:rPr>
            </w:pPr>
            <w:r w:rsidRPr="00E77AF9">
              <w:rPr>
                <w:lang w:eastAsia="en-US"/>
              </w:rPr>
              <w:t>081006-031-Cv</w:t>
            </w:r>
          </w:p>
        </w:tc>
        <w:tc>
          <w:tcPr>
            <w:tcW w:w="1786" w:type="dxa"/>
            <w:shd w:val="clear" w:color="auto" w:fill="auto"/>
            <w:noWrap/>
            <w:hideMark/>
          </w:tcPr>
          <w:p w14:paraId="4EB92A01"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08D572F" w14:textId="77777777" w:rsidR="00352167" w:rsidRPr="00E77AF9" w:rsidRDefault="00352167" w:rsidP="00CD0D9F">
            <w:pPr>
              <w:pStyle w:val="TableCell0-0"/>
              <w:rPr>
                <w:lang w:eastAsia="en-US"/>
              </w:rPr>
            </w:pPr>
            <w:r w:rsidRPr="00E77AF9">
              <w:rPr>
                <w:lang w:eastAsia="en-US"/>
              </w:rPr>
              <w:t>Returning to Jayapura</w:t>
            </w:r>
          </w:p>
        </w:tc>
      </w:tr>
      <w:tr w:rsidR="00352167" w:rsidRPr="00E77AF9" w14:paraId="6FF19CF2" w14:textId="77777777" w:rsidTr="00352167">
        <w:tc>
          <w:tcPr>
            <w:tcW w:w="1956" w:type="dxa"/>
            <w:shd w:val="clear" w:color="auto" w:fill="auto"/>
            <w:noWrap/>
          </w:tcPr>
          <w:p w14:paraId="446DBD16" w14:textId="77777777" w:rsidR="00352167" w:rsidRPr="00E77AF9" w:rsidRDefault="00352167" w:rsidP="00CD0D9F">
            <w:pPr>
              <w:pStyle w:val="TableCell0-2Break"/>
              <w:rPr>
                <w:lang w:eastAsia="en-US"/>
              </w:rPr>
            </w:pPr>
          </w:p>
        </w:tc>
        <w:tc>
          <w:tcPr>
            <w:tcW w:w="1786" w:type="dxa"/>
            <w:shd w:val="clear" w:color="auto" w:fill="auto"/>
            <w:noWrap/>
          </w:tcPr>
          <w:p w14:paraId="40FBDF64" w14:textId="77777777" w:rsidR="00352167" w:rsidRPr="00E77AF9" w:rsidRDefault="00352167" w:rsidP="00CD0D9F">
            <w:pPr>
              <w:pStyle w:val="TableCell0-2Break"/>
              <w:rPr>
                <w:lang w:eastAsia="en-US"/>
              </w:rPr>
            </w:pPr>
            <w:r w:rsidRPr="00E77AF9">
              <w:rPr>
                <w:lang w:eastAsia="en-US"/>
              </w:rPr>
              <w:t>0:48:00</w:t>
            </w:r>
          </w:p>
        </w:tc>
        <w:tc>
          <w:tcPr>
            <w:tcW w:w="3005" w:type="dxa"/>
            <w:shd w:val="clear" w:color="auto" w:fill="auto"/>
            <w:noWrap/>
          </w:tcPr>
          <w:p w14:paraId="19B5D679" w14:textId="77777777" w:rsidR="00352167" w:rsidRPr="00E77AF9" w:rsidRDefault="00352167" w:rsidP="00CD0D9F">
            <w:pPr>
              <w:pStyle w:val="TableCell0-2Break"/>
              <w:rPr>
                <w:lang w:eastAsia="en-US"/>
              </w:rPr>
            </w:pPr>
            <w:r w:rsidRPr="00E77AF9">
              <w:rPr>
                <w:lang w:eastAsia="en-US"/>
              </w:rPr>
              <w:t>2 MO, 1 FO</w:t>
            </w:r>
          </w:p>
        </w:tc>
      </w:tr>
      <w:tr w:rsidR="00352167" w:rsidRPr="00E77AF9" w14:paraId="7C509712" w14:textId="77777777" w:rsidTr="00352167">
        <w:tc>
          <w:tcPr>
            <w:tcW w:w="1956" w:type="dxa"/>
            <w:shd w:val="clear" w:color="auto" w:fill="auto"/>
            <w:noWrap/>
            <w:hideMark/>
          </w:tcPr>
          <w:p w14:paraId="231EEA93" w14:textId="77777777" w:rsidR="00352167" w:rsidRPr="00E77AF9" w:rsidRDefault="00352167" w:rsidP="00CD0D9F">
            <w:pPr>
              <w:pStyle w:val="TableCell0-0"/>
              <w:rPr>
                <w:lang w:eastAsia="en-US"/>
              </w:rPr>
            </w:pPr>
            <w:r w:rsidRPr="00E77AF9">
              <w:rPr>
                <w:lang w:eastAsia="en-US"/>
              </w:rPr>
              <w:t>081006-032-Cv</w:t>
            </w:r>
          </w:p>
        </w:tc>
        <w:tc>
          <w:tcPr>
            <w:tcW w:w="1786" w:type="dxa"/>
            <w:shd w:val="clear" w:color="auto" w:fill="auto"/>
            <w:noWrap/>
            <w:hideMark/>
          </w:tcPr>
          <w:p w14:paraId="7419CA3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C6F7E65" w14:textId="77777777" w:rsidR="00352167" w:rsidRPr="00E77AF9" w:rsidRDefault="00352167" w:rsidP="00CD0D9F">
            <w:pPr>
              <w:pStyle w:val="TableCell0-0"/>
              <w:rPr>
                <w:lang w:eastAsia="en-US"/>
              </w:rPr>
            </w:pPr>
            <w:r w:rsidRPr="00E77AF9">
              <w:rPr>
                <w:lang w:eastAsia="en-US"/>
              </w:rPr>
              <w:t>An anniversary; Papuans and outsiders; elections</w:t>
            </w:r>
          </w:p>
        </w:tc>
      </w:tr>
      <w:tr w:rsidR="00352167" w:rsidRPr="00E77AF9" w14:paraId="49ACB97E" w14:textId="77777777" w:rsidTr="00352167">
        <w:tc>
          <w:tcPr>
            <w:tcW w:w="1956" w:type="dxa"/>
            <w:shd w:val="clear" w:color="auto" w:fill="auto"/>
            <w:noWrap/>
          </w:tcPr>
          <w:p w14:paraId="3AC07816" w14:textId="77777777" w:rsidR="00352167" w:rsidRPr="00E77AF9" w:rsidRDefault="00352167" w:rsidP="00CD0D9F">
            <w:pPr>
              <w:pStyle w:val="TableCell0-2Break"/>
              <w:rPr>
                <w:lang w:eastAsia="en-US"/>
              </w:rPr>
            </w:pPr>
          </w:p>
        </w:tc>
        <w:tc>
          <w:tcPr>
            <w:tcW w:w="1786" w:type="dxa"/>
            <w:shd w:val="clear" w:color="auto" w:fill="auto"/>
            <w:noWrap/>
          </w:tcPr>
          <w:p w14:paraId="04CBC939" w14:textId="77777777" w:rsidR="00352167" w:rsidRPr="00E77AF9" w:rsidRDefault="00352167" w:rsidP="00CD0D9F">
            <w:pPr>
              <w:pStyle w:val="TableCell0-2Break"/>
              <w:rPr>
                <w:lang w:eastAsia="en-US"/>
              </w:rPr>
            </w:pPr>
            <w:r w:rsidRPr="00E77AF9">
              <w:rPr>
                <w:lang w:eastAsia="en-US"/>
              </w:rPr>
              <w:t>7:17:00</w:t>
            </w:r>
          </w:p>
        </w:tc>
        <w:tc>
          <w:tcPr>
            <w:tcW w:w="3005" w:type="dxa"/>
            <w:shd w:val="clear" w:color="auto" w:fill="auto"/>
            <w:noWrap/>
          </w:tcPr>
          <w:p w14:paraId="18F35265" w14:textId="77777777" w:rsidR="00352167" w:rsidRPr="00E77AF9" w:rsidRDefault="00352167" w:rsidP="00CD0D9F">
            <w:pPr>
              <w:pStyle w:val="TableCell0-2Break"/>
              <w:rPr>
                <w:lang w:eastAsia="en-US"/>
              </w:rPr>
            </w:pPr>
            <w:r w:rsidRPr="00E77AF9">
              <w:rPr>
                <w:lang w:eastAsia="en-US"/>
              </w:rPr>
              <w:t>2 MO, 1 FO</w:t>
            </w:r>
          </w:p>
        </w:tc>
      </w:tr>
      <w:tr w:rsidR="00352167" w:rsidRPr="00E77AF9" w14:paraId="1DF0D087" w14:textId="77777777" w:rsidTr="00352167">
        <w:tc>
          <w:tcPr>
            <w:tcW w:w="1956" w:type="dxa"/>
            <w:shd w:val="clear" w:color="auto" w:fill="auto"/>
            <w:noWrap/>
            <w:hideMark/>
          </w:tcPr>
          <w:p w14:paraId="0254F796" w14:textId="77777777" w:rsidR="00352167" w:rsidRPr="00E77AF9" w:rsidRDefault="00352167" w:rsidP="00CD0D9F">
            <w:pPr>
              <w:pStyle w:val="TableCell0-0"/>
              <w:rPr>
                <w:lang w:eastAsia="en-US"/>
              </w:rPr>
            </w:pPr>
            <w:r w:rsidRPr="00E77AF9">
              <w:rPr>
                <w:lang w:eastAsia="en-US"/>
              </w:rPr>
              <w:t>081006-033-Cv</w:t>
            </w:r>
          </w:p>
        </w:tc>
        <w:tc>
          <w:tcPr>
            <w:tcW w:w="1786" w:type="dxa"/>
            <w:shd w:val="clear" w:color="auto" w:fill="auto"/>
            <w:noWrap/>
            <w:hideMark/>
          </w:tcPr>
          <w:p w14:paraId="10AADCAF"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5E0D8FB" w14:textId="77777777" w:rsidR="00352167" w:rsidRPr="00E77AF9" w:rsidRDefault="00352167" w:rsidP="00CD0D9F">
            <w:pPr>
              <w:pStyle w:val="TableCell0-0"/>
              <w:rPr>
                <w:lang w:eastAsia="en-US"/>
              </w:rPr>
            </w:pPr>
            <w:r w:rsidRPr="00E77AF9">
              <w:rPr>
                <w:lang w:eastAsia="en-US"/>
              </w:rPr>
              <w:t>Building a road to Webro</w:t>
            </w:r>
          </w:p>
        </w:tc>
      </w:tr>
      <w:tr w:rsidR="00352167" w:rsidRPr="00E77AF9" w14:paraId="6C3C756A" w14:textId="77777777" w:rsidTr="00352167">
        <w:tc>
          <w:tcPr>
            <w:tcW w:w="1956" w:type="dxa"/>
            <w:shd w:val="clear" w:color="auto" w:fill="auto"/>
            <w:noWrap/>
          </w:tcPr>
          <w:p w14:paraId="3A7C9F7D" w14:textId="77777777" w:rsidR="00352167" w:rsidRPr="00E77AF9" w:rsidRDefault="00352167" w:rsidP="00CD0D9F">
            <w:pPr>
              <w:pStyle w:val="TableCell0-2Break"/>
              <w:rPr>
                <w:lang w:eastAsia="en-US"/>
              </w:rPr>
            </w:pPr>
          </w:p>
        </w:tc>
        <w:tc>
          <w:tcPr>
            <w:tcW w:w="1786" w:type="dxa"/>
            <w:shd w:val="clear" w:color="auto" w:fill="auto"/>
            <w:noWrap/>
          </w:tcPr>
          <w:p w14:paraId="59FF4D15" w14:textId="77777777" w:rsidR="00352167" w:rsidRPr="00E77AF9" w:rsidRDefault="00352167" w:rsidP="00CD0D9F">
            <w:pPr>
              <w:pStyle w:val="TableCell0-2Break"/>
              <w:rPr>
                <w:lang w:eastAsia="en-US"/>
              </w:rPr>
            </w:pPr>
            <w:r w:rsidRPr="00E77AF9">
              <w:rPr>
                <w:lang w:eastAsia="en-US"/>
              </w:rPr>
              <w:t>5:01:00</w:t>
            </w:r>
          </w:p>
        </w:tc>
        <w:tc>
          <w:tcPr>
            <w:tcW w:w="3005" w:type="dxa"/>
            <w:shd w:val="clear" w:color="auto" w:fill="auto"/>
            <w:noWrap/>
          </w:tcPr>
          <w:p w14:paraId="323D1431" w14:textId="77777777" w:rsidR="00352167" w:rsidRPr="00E77AF9" w:rsidRDefault="00352167" w:rsidP="00CD0D9F">
            <w:pPr>
              <w:pStyle w:val="TableCell0-2Break"/>
              <w:rPr>
                <w:lang w:eastAsia="en-US"/>
              </w:rPr>
            </w:pPr>
            <w:r w:rsidRPr="00E77AF9">
              <w:rPr>
                <w:lang w:eastAsia="en-US"/>
              </w:rPr>
              <w:t>2 MO, 2 FO</w:t>
            </w:r>
          </w:p>
        </w:tc>
      </w:tr>
      <w:tr w:rsidR="00352167" w:rsidRPr="00E77AF9" w14:paraId="11E93960" w14:textId="77777777" w:rsidTr="00352167">
        <w:tc>
          <w:tcPr>
            <w:tcW w:w="1956" w:type="dxa"/>
            <w:shd w:val="clear" w:color="auto" w:fill="auto"/>
            <w:noWrap/>
            <w:hideMark/>
          </w:tcPr>
          <w:p w14:paraId="667146A3" w14:textId="77777777" w:rsidR="00352167" w:rsidRPr="00E77AF9" w:rsidRDefault="00352167" w:rsidP="00CD0D9F">
            <w:pPr>
              <w:pStyle w:val="TableCell0-0"/>
              <w:rPr>
                <w:lang w:eastAsia="en-US"/>
              </w:rPr>
            </w:pPr>
            <w:r w:rsidRPr="00E77AF9">
              <w:rPr>
                <w:lang w:eastAsia="en-US"/>
              </w:rPr>
              <w:t>081006-034-CvEx</w:t>
            </w:r>
          </w:p>
        </w:tc>
        <w:tc>
          <w:tcPr>
            <w:tcW w:w="1786" w:type="dxa"/>
            <w:shd w:val="clear" w:color="auto" w:fill="auto"/>
            <w:noWrap/>
            <w:hideMark/>
          </w:tcPr>
          <w:p w14:paraId="22AFC10B"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4B8D9711" w14:textId="77777777" w:rsidR="00352167" w:rsidRPr="00E77AF9" w:rsidRDefault="00352167" w:rsidP="00CD0D9F">
            <w:pPr>
              <w:pStyle w:val="TableCell0-0"/>
              <w:rPr>
                <w:lang w:eastAsia="en-US"/>
              </w:rPr>
            </w:pPr>
            <w:r w:rsidRPr="00E77AF9">
              <w:rPr>
                <w:lang w:eastAsia="en-US"/>
              </w:rPr>
              <w:t>Spiritual warfare 1</w:t>
            </w:r>
          </w:p>
        </w:tc>
      </w:tr>
      <w:tr w:rsidR="00352167" w:rsidRPr="00E77AF9" w14:paraId="77552F53" w14:textId="77777777" w:rsidTr="00352167">
        <w:tc>
          <w:tcPr>
            <w:tcW w:w="1956" w:type="dxa"/>
            <w:shd w:val="clear" w:color="auto" w:fill="auto"/>
            <w:noWrap/>
          </w:tcPr>
          <w:p w14:paraId="3B4AD551" w14:textId="77777777" w:rsidR="00352167" w:rsidRPr="00E77AF9" w:rsidRDefault="00352167" w:rsidP="00CD0D9F">
            <w:pPr>
              <w:pStyle w:val="TableCell0-2Break"/>
              <w:rPr>
                <w:lang w:eastAsia="en-US"/>
              </w:rPr>
            </w:pPr>
          </w:p>
        </w:tc>
        <w:tc>
          <w:tcPr>
            <w:tcW w:w="1786" w:type="dxa"/>
            <w:shd w:val="clear" w:color="auto" w:fill="auto"/>
            <w:noWrap/>
          </w:tcPr>
          <w:p w14:paraId="40E65C2B" w14:textId="77777777" w:rsidR="00352167" w:rsidRPr="00E77AF9" w:rsidRDefault="00352167" w:rsidP="00CD0D9F">
            <w:pPr>
              <w:pStyle w:val="TableCell0-2Break"/>
              <w:rPr>
                <w:lang w:eastAsia="en-US"/>
              </w:rPr>
            </w:pPr>
            <w:r w:rsidRPr="00E77AF9">
              <w:rPr>
                <w:lang w:eastAsia="en-US"/>
              </w:rPr>
              <w:t>6:50:00</w:t>
            </w:r>
          </w:p>
        </w:tc>
        <w:tc>
          <w:tcPr>
            <w:tcW w:w="3005" w:type="dxa"/>
            <w:shd w:val="clear" w:color="auto" w:fill="auto"/>
            <w:noWrap/>
          </w:tcPr>
          <w:p w14:paraId="606AABFF" w14:textId="77777777" w:rsidR="00352167" w:rsidRPr="00E77AF9" w:rsidRDefault="00352167" w:rsidP="00CD0D9F">
            <w:pPr>
              <w:pStyle w:val="TableCell0-2Break"/>
              <w:rPr>
                <w:lang w:eastAsia="en-US"/>
              </w:rPr>
            </w:pPr>
            <w:r w:rsidRPr="00E77AF9">
              <w:rPr>
                <w:lang w:eastAsia="en-US"/>
              </w:rPr>
              <w:t>1 MY, 1 FO</w:t>
            </w:r>
          </w:p>
        </w:tc>
      </w:tr>
      <w:tr w:rsidR="00352167" w:rsidRPr="00E77AF9" w14:paraId="61F8788F" w14:textId="77777777" w:rsidTr="00352167">
        <w:tc>
          <w:tcPr>
            <w:tcW w:w="1956" w:type="dxa"/>
            <w:shd w:val="clear" w:color="auto" w:fill="auto"/>
            <w:noWrap/>
            <w:hideMark/>
          </w:tcPr>
          <w:p w14:paraId="1A056D41" w14:textId="77777777" w:rsidR="00352167" w:rsidRPr="00E77AF9" w:rsidRDefault="00352167" w:rsidP="00CD0D9F">
            <w:pPr>
              <w:pStyle w:val="TableCell0-0"/>
              <w:rPr>
                <w:lang w:eastAsia="en-US"/>
              </w:rPr>
            </w:pPr>
            <w:r w:rsidRPr="00E77AF9">
              <w:rPr>
                <w:lang w:eastAsia="en-US"/>
              </w:rPr>
              <w:t>081006-035-CvEx</w:t>
            </w:r>
          </w:p>
        </w:tc>
        <w:tc>
          <w:tcPr>
            <w:tcW w:w="1786" w:type="dxa"/>
            <w:shd w:val="clear" w:color="auto" w:fill="auto"/>
            <w:noWrap/>
            <w:hideMark/>
          </w:tcPr>
          <w:p w14:paraId="5D3D11E1"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0AE3D895" w14:textId="77777777" w:rsidR="00352167" w:rsidRPr="00E77AF9" w:rsidRDefault="00352167" w:rsidP="00CD0D9F">
            <w:pPr>
              <w:pStyle w:val="TableCell0-0"/>
              <w:rPr>
                <w:lang w:eastAsia="en-US"/>
              </w:rPr>
            </w:pPr>
            <w:r w:rsidRPr="00E77AF9">
              <w:rPr>
                <w:lang w:eastAsia="en-US"/>
              </w:rPr>
              <w:t>Spiritual warfare 2</w:t>
            </w:r>
          </w:p>
        </w:tc>
      </w:tr>
      <w:tr w:rsidR="00352167" w:rsidRPr="00E77AF9" w14:paraId="715CC4B4" w14:textId="77777777" w:rsidTr="00352167">
        <w:tc>
          <w:tcPr>
            <w:tcW w:w="1956" w:type="dxa"/>
            <w:shd w:val="clear" w:color="auto" w:fill="auto"/>
            <w:noWrap/>
          </w:tcPr>
          <w:p w14:paraId="1435FB24" w14:textId="77777777" w:rsidR="00352167" w:rsidRPr="00E77AF9" w:rsidRDefault="00352167" w:rsidP="00CD0D9F">
            <w:pPr>
              <w:pStyle w:val="TableCell0-2Break"/>
              <w:rPr>
                <w:lang w:eastAsia="en-US"/>
              </w:rPr>
            </w:pPr>
          </w:p>
        </w:tc>
        <w:tc>
          <w:tcPr>
            <w:tcW w:w="1786" w:type="dxa"/>
            <w:shd w:val="clear" w:color="auto" w:fill="auto"/>
            <w:noWrap/>
          </w:tcPr>
          <w:p w14:paraId="75F04AD9" w14:textId="77777777" w:rsidR="00352167" w:rsidRPr="00E77AF9" w:rsidRDefault="00352167" w:rsidP="00CD0D9F">
            <w:pPr>
              <w:pStyle w:val="TableCell0-2Break"/>
              <w:rPr>
                <w:lang w:eastAsia="en-US"/>
              </w:rPr>
            </w:pPr>
            <w:r w:rsidRPr="00E77AF9">
              <w:rPr>
                <w:lang w:eastAsia="en-US"/>
              </w:rPr>
              <w:t>11:40:00</w:t>
            </w:r>
          </w:p>
        </w:tc>
        <w:tc>
          <w:tcPr>
            <w:tcW w:w="3005" w:type="dxa"/>
            <w:shd w:val="clear" w:color="auto" w:fill="auto"/>
            <w:noWrap/>
          </w:tcPr>
          <w:p w14:paraId="1E745E92" w14:textId="77777777" w:rsidR="00352167" w:rsidRPr="00E77AF9" w:rsidRDefault="00352167" w:rsidP="00CD0D9F">
            <w:pPr>
              <w:pStyle w:val="TableCell0-2Break"/>
              <w:rPr>
                <w:lang w:eastAsia="en-US"/>
              </w:rPr>
            </w:pPr>
            <w:r w:rsidRPr="00E77AF9">
              <w:rPr>
                <w:lang w:eastAsia="en-US"/>
              </w:rPr>
              <w:t>1 MY, 1 FO</w:t>
            </w:r>
          </w:p>
        </w:tc>
      </w:tr>
      <w:tr w:rsidR="00352167" w:rsidRPr="00E77AF9" w14:paraId="5092EE6D" w14:textId="77777777" w:rsidTr="00352167">
        <w:tc>
          <w:tcPr>
            <w:tcW w:w="1956" w:type="dxa"/>
            <w:shd w:val="clear" w:color="auto" w:fill="auto"/>
            <w:noWrap/>
            <w:hideMark/>
          </w:tcPr>
          <w:p w14:paraId="0EF31A0A" w14:textId="77777777" w:rsidR="00352167" w:rsidRPr="00E77AF9" w:rsidRDefault="00352167" w:rsidP="00CD0D9F">
            <w:pPr>
              <w:pStyle w:val="TableCell0-0"/>
              <w:rPr>
                <w:lang w:eastAsia="en-US"/>
              </w:rPr>
            </w:pPr>
            <w:r w:rsidRPr="00E77AF9">
              <w:rPr>
                <w:lang w:eastAsia="en-US"/>
              </w:rPr>
              <w:t>081006-036-CvEx</w:t>
            </w:r>
          </w:p>
        </w:tc>
        <w:tc>
          <w:tcPr>
            <w:tcW w:w="1786" w:type="dxa"/>
            <w:shd w:val="clear" w:color="auto" w:fill="auto"/>
            <w:noWrap/>
            <w:hideMark/>
          </w:tcPr>
          <w:p w14:paraId="1F3AB3CC" w14:textId="77777777" w:rsidR="00352167" w:rsidRPr="00E77AF9" w:rsidRDefault="00352167" w:rsidP="00CD0D9F">
            <w:pPr>
              <w:pStyle w:val="TableCell0-0"/>
              <w:rPr>
                <w:lang w:eastAsia="en-US"/>
              </w:rPr>
            </w:pPr>
            <w:r w:rsidRPr="00E77AF9">
              <w:rPr>
                <w:lang w:eastAsia="en-US"/>
              </w:rPr>
              <w:t>CvSp_Expos</w:t>
            </w:r>
          </w:p>
        </w:tc>
        <w:tc>
          <w:tcPr>
            <w:tcW w:w="3005" w:type="dxa"/>
            <w:shd w:val="clear" w:color="auto" w:fill="auto"/>
            <w:noWrap/>
          </w:tcPr>
          <w:p w14:paraId="2A105B7F" w14:textId="77777777" w:rsidR="00352167" w:rsidRPr="00E77AF9" w:rsidRDefault="00352167" w:rsidP="00CD0D9F">
            <w:pPr>
              <w:pStyle w:val="TableCell0-0"/>
              <w:rPr>
                <w:lang w:eastAsia="en-US"/>
              </w:rPr>
            </w:pPr>
            <w:r w:rsidRPr="00E77AF9">
              <w:rPr>
                <w:lang w:eastAsia="en-US"/>
              </w:rPr>
              <w:t>Spiritual warfare 3</w:t>
            </w:r>
          </w:p>
        </w:tc>
      </w:tr>
      <w:tr w:rsidR="00352167" w:rsidRPr="00E77AF9" w14:paraId="32230641" w14:textId="77777777" w:rsidTr="00352167">
        <w:tc>
          <w:tcPr>
            <w:tcW w:w="1956" w:type="dxa"/>
            <w:shd w:val="clear" w:color="auto" w:fill="auto"/>
            <w:noWrap/>
          </w:tcPr>
          <w:p w14:paraId="2FD1BCE4" w14:textId="77777777" w:rsidR="00352167" w:rsidRPr="00E77AF9" w:rsidRDefault="00352167" w:rsidP="00CD0D9F">
            <w:pPr>
              <w:pStyle w:val="TableCell0-2Break"/>
              <w:rPr>
                <w:lang w:eastAsia="en-US"/>
              </w:rPr>
            </w:pPr>
          </w:p>
        </w:tc>
        <w:tc>
          <w:tcPr>
            <w:tcW w:w="1786" w:type="dxa"/>
            <w:shd w:val="clear" w:color="auto" w:fill="auto"/>
            <w:noWrap/>
          </w:tcPr>
          <w:p w14:paraId="1C4842E2" w14:textId="77777777" w:rsidR="00352167" w:rsidRPr="00E77AF9" w:rsidRDefault="00352167" w:rsidP="00CD0D9F">
            <w:pPr>
              <w:pStyle w:val="TableCell0-2Break"/>
              <w:rPr>
                <w:lang w:eastAsia="en-US"/>
              </w:rPr>
            </w:pPr>
            <w:r w:rsidRPr="00E77AF9">
              <w:rPr>
                <w:lang w:eastAsia="en-US"/>
              </w:rPr>
              <w:t>2:41:00</w:t>
            </w:r>
          </w:p>
        </w:tc>
        <w:tc>
          <w:tcPr>
            <w:tcW w:w="3005" w:type="dxa"/>
            <w:shd w:val="clear" w:color="auto" w:fill="auto"/>
            <w:noWrap/>
          </w:tcPr>
          <w:p w14:paraId="1B3A9997" w14:textId="77777777" w:rsidR="00352167" w:rsidRPr="00E77AF9" w:rsidRDefault="00352167" w:rsidP="00CD0D9F">
            <w:pPr>
              <w:pStyle w:val="TableCell0-2Break"/>
              <w:rPr>
                <w:lang w:eastAsia="en-US"/>
              </w:rPr>
            </w:pPr>
            <w:r w:rsidRPr="00E77AF9">
              <w:rPr>
                <w:lang w:eastAsia="en-US"/>
              </w:rPr>
              <w:t>1 MY, 1 FO</w:t>
            </w:r>
          </w:p>
        </w:tc>
      </w:tr>
      <w:tr w:rsidR="00352167" w:rsidRPr="00E77AF9" w14:paraId="665ABCAC" w14:textId="77777777" w:rsidTr="00352167">
        <w:tc>
          <w:tcPr>
            <w:tcW w:w="1956" w:type="dxa"/>
            <w:shd w:val="clear" w:color="auto" w:fill="auto"/>
            <w:noWrap/>
            <w:hideMark/>
          </w:tcPr>
          <w:p w14:paraId="04B3C1A3" w14:textId="77777777" w:rsidR="00352167" w:rsidRPr="00E77AF9" w:rsidRDefault="00352167" w:rsidP="00CD0D9F">
            <w:pPr>
              <w:pStyle w:val="TableCell0-0"/>
              <w:rPr>
                <w:lang w:eastAsia="en-US"/>
              </w:rPr>
            </w:pPr>
            <w:r w:rsidRPr="00E77AF9">
              <w:rPr>
                <w:lang w:eastAsia="en-US"/>
              </w:rPr>
              <w:t>081008-001-Cv</w:t>
            </w:r>
          </w:p>
        </w:tc>
        <w:tc>
          <w:tcPr>
            <w:tcW w:w="1786" w:type="dxa"/>
            <w:shd w:val="clear" w:color="auto" w:fill="auto"/>
            <w:noWrap/>
            <w:hideMark/>
          </w:tcPr>
          <w:p w14:paraId="7F182B6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D462087" w14:textId="77777777" w:rsidR="00352167" w:rsidRPr="00E77AF9" w:rsidRDefault="00352167" w:rsidP="00CD0D9F">
            <w:pPr>
              <w:pStyle w:val="TableCell0-0"/>
              <w:rPr>
                <w:lang w:eastAsia="en-US"/>
              </w:rPr>
            </w:pPr>
            <w:r w:rsidRPr="00E77AF9">
              <w:rPr>
                <w:lang w:eastAsia="en-US"/>
              </w:rPr>
              <w:t>A meeting of village mayors 1</w:t>
            </w:r>
          </w:p>
        </w:tc>
      </w:tr>
      <w:tr w:rsidR="00352167" w:rsidRPr="00E77AF9" w14:paraId="1DC06795" w14:textId="77777777" w:rsidTr="00352167">
        <w:tc>
          <w:tcPr>
            <w:tcW w:w="1956" w:type="dxa"/>
            <w:shd w:val="clear" w:color="auto" w:fill="auto"/>
            <w:noWrap/>
          </w:tcPr>
          <w:p w14:paraId="42050653" w14:textId="77777777" w:rsidR="00352167" w:rsidRPr="00E77AF9" w:rsidRDefault="00352167" w:rsidP="00CD0D9F">
            <w:pPr>
              <w:pStyle w:val="TableCell0-2Break"/>
              <w:rPr>
                <w:lang w:eastAsia="en-US"/>
              </w:rPr>
            </w:pPr>
          </w:p>
        </w:tc>
        <w:tc>
          <w:tcPr>
            <w:tcW w:w="1786" w:type="dxa"/>
            <w:shd w:val="clear" w:color="auto" w:fill="auto"/>
            <w:noWrap/>
          </w:tcPr>
          <w:p w14:paraId="55D070F2" w14:textId="77777777" w:rsidR="00352167" w:rsidRPr="00E77AF9" w:rsidRDefault="00352167" w:rsidP="00CD0D9F">
            <w:pPr>
              <w:pStyle w:val="TableCell0-2Break"/>
              <w:rPr>
                <w:lang w:eastAsia="en-US"/>
              </w:rPr>
            </w:pPr>
            <w:r w:rsidRPr="00E77AF9">
              <w:rPr>
                <w:lang w:eastAsia="en-US"/>
              </w:rPr>
              <w:t>4:43:00</w:t>
            </w:r>
          </w:p>
        </w:tc>
        <w:tc>
          <w:tcPr>
            <w:tcW w:w="3005" w:type="dxa"/>
            <w:shd w:val="clear" w:color="auto" w:fill="auto"/>
            <w:noWrap/>
          </w:tcPr>
          <w:p w14:paraId="3889E91A" w14:textId="77777777" w:rsidR="00352167" w:rsidRPr="00E77AF9" w:rsidRDefault="00352167" w:rsidP="00CD0D9F">
            <w:pPr>
              <w:pStyle w:val="TableCell0-2Break"/>
              <w:rPr>
                <w:lang w:eastAsia="en-US"/>
              </w:rPr>
            </w:pPr>
            <w:r w:rsidRPr="00E77AF9">
              <w:rPr>
                <w:lang w:eastAsia="en-US"/>
              </w:rPr>
              <w:t>2 MY, 3 MO</w:t>
            </w:r>
          </w:p>
        </w:tc>
      </w:tr>
      <w:tr w:rsidR="00352167" w:rsidRPr="00E77AF9" w14:paraId="7C077179" w14:textId="77777777" w:rsidTr="00352167">
        <w:tc>
          <w:tcPr>
            <w:tcW w:w="1956" w:type="dxa"/>
            <w:shd w:val="clear" w:color="auto" w:fill="auto"/>
            <w:noWrap/>
            <w:hideMark/>
          </w:tcPr>
          <w:p w14:paraId="7952907F" w14:textId="77777777" w:rsidR="00352167" w:rsidRPr="00E77AF9" w:rsidRDefault="00352167" w:rsidP="00CD0D9F">
            <w:pPr>
              <w:pStyle w:val="TableCell0-0"/>
              <w:rPr>
                <w:lang w:eastAsia="en-US"/>
              </w:rPr>
            </w:pPr>
            <w:r w:rsidRPr="00E77AF9">
              <w:rPr>
                <w:lang w:eastAsia="en-US"/>
              </w:rPr>
              <w:t>081008-002-Cv</w:t>
            </w:r>
          </w:p>
        </w:tc>
        <w:tc>
          <w:tcPr>
            <w:tcW w:w="1786" w:type="dxa"/>
            <w:shd w:val="clear" w:color="auto" w:fill="auto"/>
            <w:noWrap/>
            <w:hideMark/>
          </w:tcPr>
          <w:p w14:paraId="6F7E6260"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E910205" w14:textId="77777777" w:rsidR="00352167" w:rsidRPr="00E77AF9" w:rsidRDefault="00352167" w:rsidP="00CD0D9F">
            <w:pPr>
              <w:pStyle w:val="TableCell0-0"/>
              <w:rPr>
                <w:lang w:eastAsia="en-US"/>
              </w:rPr>
            </w:pPr>
            <w:r w:rsidRPr="00E77AF9">
              <w:rPr>
                <w:lang w:eastAsia="en-US"/>
              </w:rPr>
              <w:t>A meeting of village mayors 2</w:t>
            </w:r>
          </w:p>
        </w:tc>
      </w:tr>
      <w:tr w:rsidR="00352167" w:rsidRPr="00E77AF9" w14:paraId="2C0707B7" w14:textId="77777777" w:rsidTr="00352167">
        <w:tc>
          <w:tcPr>
            <w:tcW w:w="1956" w:type="dxa"/>
            <w:shd w:val="clear" w:color="auto" w:fill="auto"/>
            <w:noWrap/>
          </w:tcPr>
          <w:p w14:paraId="4499323B" w14:textId="77777777" w:rsidR="00352167" w:rsidRPr="00E77AF9" w:rsidRDefault="00352167" w:rsidP="00CD0D9F">
            <w:pPr>
              <w:pStyle w:val="TableCell0-2Break"/>
              <w:rPr>
                <w:lang w:eastAsia="en-US"/>
              </w:rPr>
            </w:pPr>
          </w:p>
        </w:tc>
        <w:tc>
          <w:tcPr>
            <w:tcW w:w="1786" w:type="dxa"/>
            <w:shd w:val="clear" w:color="auto" w:fill="auto"/>
            <w:noWrap/>
          </w:tcPr>
          <w:p w14:paraId="4428E444" w14:textId="77777777" w:rsidR="00352167" w:rsidRPr="00E77AF9" w:rsidRDefault="00352167" w:rsidP="00CD0D9F">
            <w:pPr>
              <w:pStyle w:val="TableCell0-2Break"/>
              <w:rPr>
                <w:lang w:eastAsia="en-US"/>
              </w:rPr>
            </w:pPr>
            <w:r w:rsidRPr="00E77AF9">
              <w:rPr>
                <w:lang w:eastAsia="en-US"/>
              </w:rPr>
              <w:t>0:30:00</w:t>
            </w:r>
          </w:p>
        </w:tc>
        <w:tc>
          <w:tcPr>
            <w:tcW w:w="3005" w:type="dxa"/>
            <w:shd w:val="clear" w:color="auto" w:fill="auto"/>
            <w:noWrap/>
          </w:tcPr>
          <w:p w14:paraId="6FC9CE94" w14:textId="77777777" w:rsidR="00352167" w:rsidRPr="00E77AF9" w:rsidRDefault="00352167" w:rsidP="00CD0D9F">
            <w:pPr>
              <w:pStyle w:val="TableCell0-2Break"/>
              <w:rPr>
                <w:lang w:eastAsia="en-US"/>
              </w:rPr>
            </w:pPr>
            <w:r w:rsidRPr="00E77AF9">
              <w:rPr>
                <w:lang w:eastAsia="en-US"/>
              </w:rPr>
              <w:t>2 MY, 2 MO</w:t>
            </w:r>
          </w:p>
        </w:tc>
      </w:tr>
      <w:tr w:rsidR="00352167" w:rsidRPr="00E77AF9" w14:paraId="6E5DB4E4" w14:textId="77777777" w:rsidTr="00352167">
        <w:tc>
          <w:tcPr>
            <w:tcW w:w="1956" w:type="dxa"/>
            <w:shd w:val="clear" w:color="auto" w:fill="auto"/>
            <w:noWrap/>
            <w:hideMark/>
          </w:tcPr>
          <w:p w14:paraId="24BFCC60" w14:textId="77777777" w:rsidR="00352167" w:rsidRPr="00E77AF9" w:rsidRDefault="00352167" w:rsidP="00CD0D9F">
            <w:pPr>
              <w:pStyle w:val="TableCell0-0"/>
              <w:rPr>
                <w:lang w:eastAsia="en-US"/>
              </w:rPr>
            </w:pPr>
            <w:r w:rsidRPr="00E77AF9">
              <w:rPr>
                <w:lang w:eastAsia="en-US"/>
              </w:rPr>
              <w:t>081008-003-Cv</w:t>
            </w:r>
          </w:p>
        </w:tc>
        <w:tc>
          <w:tcPr>
            <w:tcW w:w="1786" w:type="dxa"/>
            <w:shd w:val="clear" w:color="auto" w:fill="auto"/>
            <w:noWrap/>
            <w:hideMark/>
          </w:tcPr>
          <w:p w14:paraId="6D1050FE"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600237A" w14:textId="77777777" w:rsidR="00352167" w:rsidRPr="00E77AF9" w:rsidRDefault="00352167" w:rsidP="00CD0D9F">
            <w:pPr>
              <w:pStyle w:val="TableCell0-0"/>
              <w:rPr>
                <w:lang w:eastAsia="en-US"/>
              </w:rPr>
            </w:pPr>
            <w:r w:rsidRPr="00E77AF9">
              <w:rPr>
                <w:lang w:eastAsia="en-US"/>
              </w:rPr>
              <w:t>Motorbike problems</w:t>
            </w:r>
          </w:p>
        </w:tc>
      </w:tr>
      <w:tr w:rsidR="00352167" w:rsidRPr="00E77AF9" w14:paraId="6367BD5B" w14:textId="77777777" w:rsidTr="00352167">
        <w:tc>
          <w:tcPr>
            <w:tcW w:w="1956" w:type="dxa"/>
            <w:shd w:val="clear" w:color="auto" w:fill="auto"/>
            <w:noWrap/>
          </w:tcPr>
          <w:p w14:paraId="1BF18A2A" w14:textId="77777777" w:rsidR="00352167" w:rsidRPr="00E77AF9" w:rsidRDefault="00352167" w:rsidP="00CD0D9F">
            <w:pPr>
              <w:pStyle w:val="TableCell0-2Break"/>
              <w:rPr>
                <w:lang w:eastAsia="en-US"/>
              </w:rPr>
            </w:pPr>
          </w:p>
        </w:tc>
        <w:tc>
          <w:tcPr>
            <w:tcW w:w="1786" w:type="dxa"/>
            <w:shd w:val="clear" w:color="auto" w:fill="auto"/>
            <w:noWrap/>
          </w:tcPr>
          <w:p w14:paraId="1C4E2023" w14:textId="77777777" w:rsidR="00352167" w:rsidRPr="00E77AF9" w:rsidRDefault="00352167" w:rsidP="00CD0D9F">
            <w:pPr>
              <w:pStyle w:val="TableCell0-2Break"/>
              <w:rPr>
                <w:lang w:eastAsia="en-US"/>
              </w:rPr>
            </w:pPr>
            <w:r w:rsidRPr="00E77AF9">
              <w:rPr>
                <w:lang w:eastAsia="en-US"/>
              </w:rPr>
              <w:t>5:17:00</w:t>
            </w:r>
          </w:p>
        </w:tc>
        <w:tc>
          <w:tcPr>
            <w:tcW w:w="3005" w:type="dxa"/>
            <w:shd w:val="clear" w:color="auto" w:fill="auto"/>
            <w:noWrap/>
          </w:tcPr>
          <w:p w14:paraId="7C339F00" w14:textId="77777777" w:rsidR="00352167" w:rsidRPr="00E77AF9" w:rsidRDefault="00352167" w:rsidP="00CD0D9F">
            <w:pPr>
              <w:pStyle w:val="TableCell0-2Break"/>
              <w:rPr>
                <w:lang w:eastAsia="en-US"/>
              </w:rPr>
            </w:pPr>
            <w:r w:rsidRPr="00E77AF9">
              <w:rPr>
                <w:lang w:eastAsia="en-US"/>
              </w:rPr>
              <w:t>3 MO</w:t>
            </w:r>
          </w:p>
        </w:tc>
      </w:tr>
      <w:tr w:rsidR="00352167" w:rsidRPr="00E77AF9" w14:paraId="665F4992" w14:textId="77777777" w:rsidTr="00352167">
        <w:tc>
          <w:tcPr>
            <w:tcW w:w="1956" w:type="dxa"/>
            <w:shd w:val="clear" w:color="auto" w:fill="auto"/>
            <w:noWrap/>
            <w:hideMark/>
          </w:tcPr>
          <w:p w14:paraId="1DD83DBA" w14:textId="77777777" w:rsidR="00352167" w:rsidRPr="00E77AF9" w:rsidRDefault="00352167" w:rsidP="00CD0D9F">
            <w:pPr>
              <w:pStyle w:val="TableCell0-0"/>
              <w:rPr>
                <w:lang w:eastAsia="en-US"/>
              </w:rPr>
            </w:pPr>
            <w:r w:rsidRPr="00E77AF9">
              <w:rPr>
                <w:lang w:eastAsia="en-US"/>
              </w:rPr>
              <w:t>081010-001-Cv</w:t>
            </w:r>
          </w:p>
        </w:tc>
        <w:tc>
          <w:tcPr>
            <w:tcW w:w="1786" w:type="dxa"/>
            <w:shd w:val="clear" w:color="auto" w:fill="auto"/>
            <w:noWrap/>
            <w:hideMark/>
          </w:tcPr>
          <w:p w14:paraId="0BC4D11B"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896A5B2" w14:textId="77777777" w:rsidR="00352167" w:rsidRPr="00E77AF9" w:rsidRDefault="00352167" w:rsidP="00CD0D9F">
            <w:pPr>
              <w:pStyle w:val="TableCell0-0"/>
              <w:rPr>
                <w:lang w:eastAsia="en-US"/>
              </w:rPr>
            </w:pPr>
            <w:r w:rsidRPr="00E77AF9">
              <w:rPr>
                <w:lang w:eastAsia="en-US"/>
              </w:rPr>
              <w:t>A women</w:t>
            </w:r>
            <w:r>
              <w:rPr>
                <w:lang w:eastAsia="en-US"/>
              </w:rPr>
              <w:t>’</w:t>
            </w:r>
            <w:r w:rsidRPr="00E77AF9">
              <w:rPr>
                <w:lang w:eastAsia="en-US"/>
              </w:rPr>
              <w:t>s meeting at the regent</w:t>
            </w:r>
            <w:r>
              <w:rPr>
                <w:lang w:eastAsia="en-US"/>
              </w:rPr>
              <w:t>’</w:t>
            </w:r>
            <w:r w:rsidRPr="00E77AF9">
              <w:rPr>
                <w:lang w:eastAsia="en-US"/>
              </w:rPr>
              <w:t>s office</w:t>
            </w:r>
          </w:p>
        </w:tc>
      </w:tr>
      <w:tr w:rsidR="00352167" w:rsidRPr="00E77AF9" w14:paraId="06D610D3" w14:textId="77777777" w:rsidTr="00352167">
        <w:tc>
          <w:tcPr>
            <w:tcW w:w="1956" w:type="dxa"/>
            <w:shd w:val="clear" w:color="auto" w:fill="auto"/>
            <w:noWrap/>
          </w:tcPr>
          <w:p w14:paraId="709650CF" w14:textId="77777777" w:rsidR="00352167" w:rsidRPr="00E77AF9" w:rsidRDefault="00352167" w:rsidP="00CD0D9F">
            <w:pPr>
              <w:pStyle w:val="TableCell0-2Break"/>
              <w:rPr>
                <w:lang w:eastAsia="en-US"/>
              </w:rPr>
            </w:pPr>
          </w:p>
        </w:tc>
        <w:tc>
          <w:tcPr>
            <w:tcW w:w="1786" w:type="dxa"/>
            <w:shd w:val="clear" w:color="auto" w:fill="auto"/>
            <w:noWrap/>
          </w:tcPr>
          <w:p w14:paraId="51A70F2F" w14:textId="77777777" w:rsidR="00352167" w:rsidRPr="00E77AF9" w:rsidRDefault="00352167" w:rsidP="00CD0D9F">
            <w:pPr>
              <w:pStyle w:val="TableCell0-2Break"/>
              <w:rPr>
                <w:lang w:eastAsia="en-US"/>
              </w:rPr>
            </w:pPr>
            <w:r w:rsidRPr="00E77AF9">
              <w:rPr>
                <w:lang w:eastAsia="en-US"/>
              </w:rPr>
              <w:t>9:41:00</w:t>
            </w:r>
          </w:p>
        </w:tc>
        <w:tc>
          <w:tcPr>
            <w:tcW w:w="3005" w:type="dxa"/>
            <w:shd w:val="clear" w:color="auto" w:fill="auto"/>
            <w:noWrap/>
          </w:tcPr>
          <w:p w14:paraId="10FE4CD4" w14:textId="77777777" w:rsidR="00352167" w:rsidRPr="00E77AF9" w:rsidRDefault="00352167" w:rsidP="00CD0D9F">
            <w:pPr>
              <w:pStyle w:val="TableCell0-2Break"/>
              <w:rPr>
                <w:lang w:eastAsia="en-US"/>
              </w:rPr>
            </w:pPr>
            <w:r w:rsidRPr="00E77AF9">
              <w:rPr>
                <w:lang w:eastAsia="en-US"/>
              </w:rPr>
              <w:t>5 FO</w:t>
            </w:r>
          </w:p>
        </w:tc>
      </w:tr>
      <w:tr w:rsidR="00352167" w:rsidRPr="00E77AF9" w14:paraId="3150827C" w14:textId="77777777" w:rsidTr="00352167">
        <w:tc>
          <w:tcPr>
            <w:tcW w:w="1956" w:type="dxa"/>
            <w:shd w:val="clear" w:color="auto" w:fill="auto"/>
            <w:noWrap/>
            <w:hideMark/>
          </w:tcPr>
          <w:p w14:paraId="5D501DC8" w14:textId="77777777" w:rsidR="00352167" w:rsidRPr="00E77AF9" w:rsidRDefault="00352167" w:rsidP="00CD0D9F">
            <w:pPr>
              <w:pStyle w:val="TableCell0-0"/>
              <w:rPr>
                <w:lang w:eastAsia="en-US"/>
              </w:rPr>
            </w:pPr>
            <w:r w:rsidRPr="00E77AF9">
              <w:rPr>
                <w:lang w:eastAsia="en-US"/>
              </w:rPr>
              <w:t>081011-001-Cv</w:t>
            </w:r>
          </w:p>
        </w:tc>
        <w:tc>
          <w:tcPr>
            <w:tcW w:w="1786" w:type="dxa"/>
            <w:shd w:val="clear" w:color="auto" w:fill="auto"/>
            <w:noWrap/>
            <w:hideMark/>
          </w:tcPr>
          <w:p w14:paraId="65936529"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29CB820" w14:textId="77777777" w:rsidR="00352167" w:rsidRPr="00E77AF9" w:rsidRDefault="00352167" w:rsidP="00CD0D9F">
            <w:pPr>
              <w:pStyle w:val="TableCell0-0"/>
              <w:rPr>
                <w:lang w:eastAsia="en-US"/>
              </w:rPr>
            </w:pPr>
            <w:r w:rsidRPr="00E77AF9">
              <w:rPr>
                <w:lang w:eastAsia="en-US"/>
              </w:rPr>
              <w:t>Development of Sarmi</w:t>
            </w:r>
          </w:p>
        </w:tc>
      </w:tr>
      <w:tr w:rsidR="00352167" w:rsidRPr="00E77AF9" w14:paraId="13FDFB93" w14:textId="77777777" w:rsidTr="00352167">
        <w:tc>
          <w:tcPr>
            <w:tcW w:w="1956" w:type="dxa"/>
            <w:shd w:val="clear" w:color="auto" w:fill="auto"/>
            <w:noWrap/>
          </w:tcPr>
          <w:p w14:paraId="78AAA73C" w14:textId="77777777" w:rsidR="00352167" w:rsidRPr="00E77AF9" w:rsidRDefault="00352167" w:rsidP="00CD0D9F">
            <w:pPr>
              <w:pStyle w:val="TableCell0-2Break"/>
              <w:rPr>
                <w:lang w:eastAsia="en-US"/>
              </w:rPr>
            </w:pPr>
          </w:p>
        </w:tc>
        <w:tc>
          <w:tcPr>
            <w:tcW w:w="1786" w:type="dxa"/>
            <w:shd w:val="clear" w:color="auto" w:fill="auto"/>
            <w:noWrap/>
          </w:tcPr>
          <w:p w14:paraId="45DEA0FB" w14:textId="77777777" w:rsidR="00352167" w:rsidRPr="00E77AF9" w:rsidRDefault="00352167" w:rsidP="00CD0D9F">
            <w:pPr>
              <w:pStyle w:val="TableCell0-2Break"/>
              <w:rPr>
                <w:lang w:eastAsia="en-US"/>
              </w:rPr>
            </w:pPr>
            <w:r w:rsidRPr="00E77AF9">
              <w:rPr>
                <w:lang w:eastAsia="en-US"/>
              </w:rPr>
              <w:t>15:08:00</w:t>
            </w:r>
          </w:p>
        </w:tc>
        <w:tc>
          <w:tcPr>
            <w:tcW w:w="3005" w:type="dxa"/>
            <w:shd w:val="clear" w:color="auto" w:fill="auto"/>
            <w:noWrap/>
          </w:tcPr>
          <w:p w14:paraId="08D2A483" w14:textId="77777777" w:rsidR="00352167" w:rsidRPr="00E77AF9" w:rsidRDefault="00352167" w:rsidP="00CD0D9F">
            <w:pPr>
              <w:pStyle w:val="TableCell0-2Break"/>
              <w:rPr>
                <w:lang w:eastAsia="en-US"/>
              </w:rPr>
            </w:pPr>
            <w:r w:rsidRPr="00E77AF9">
              <w:rPr>
                <w:lang w:eastAsia="en-US"/>
              </w:rPr>
              <w:t>2 MY, 2 MO</w:t>
            </w:r>
          </w:p>
        </w:tc>
      </w:tr>
      <w:tr w:rsidR="00352167" w:rsidRPr="00E77AF9" w14:paraId="433538B8" w14:textId="77777777" w:rsidTr="00352167">
        <w:tc>
          <w:tcPr>
            <w:tcW w:w="1956" w:type="dxa"/>
            <w:shd w:val="clear" w:color="auto" w:fill="auto"/>
            <w:noWrap/>
            <w:hideMark/>
          </w:tcPr>
          <w:p w14:paraId="11A902E8" w14:textId="77777777" w:rsidR="00352167" w:rsidRPr="00E77AF9" w:rsidRDefault="00352167" w:rsidP="00CD0D9F">
            <w:pPr>
              <w:pStyle w:val="TableCell0-0"/>
              <w:rPr>
                <w:lang w:eastAsia="en-US"/>
              </w:rPr>
            </w:pPr>
            <w:r w:rsidRPr="00E77AF9">
              <w:rPr>
                <w:lang w:eastAsia="en-US"/>
              </w:rPr>
              <w:t>081011-002-Cv</w:t>
            </w:r>
          </w:p>
        </w:tc>
        <w:tc>
          <w:tcPr>
            <w:tcW w:w="1786" w:type="dxa"/>
            <w:shd w:val="clear" w:color="auto" w:fill="auto"/>
            <w:noWrap/>
            <w:hideMark/>
          </w:tcPr>
          <w:p w14:paraId="1BE1433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BDC7304" w14:textId="77777777" w:rsidR="00352167" w:rsidRPr="00E77AF9" w:rsidRDefault="00352167" w:rsidP="00CD0D9F">
            <w:pPr>
              <w:pStyle w:val="TableCell0-0"/>
              <w:rPr>
                <w:lang w:eastAsia="en-US"/>
              </w:rPr>
            </w:pPr>
            <w:r w:rsidRPr="00E77AF9">
              <w:rPr>
                <w:lang w:eastAsia="en-US"/>
              </w:rPr>
              <w:t>Islamic service at school</w:t>
            </w:r>
          </w:p>
        </w:tc>
      </w:tr>
      <w:tr w:rsidR="00352167" w:rsidRPr="00E77AF9" w14:paraId="54EB682E" w14:textId="77777777" w:rsidTr="00352167">
        <w:tc>
          <w:tcPr>
            <w:tcW w:w="1956" w:type="dxa"/>
            <w:shd w:val="clear" w:color="auto" w:fill="auto"/>
            <w:noWrap/>
          </w:tcPr>
          <w:p w14:paraId="6BCDC3A2" w14:textId="77777777" w:rsidR="00352167" w:rsidRPr="00E77AF9" w:rsidRDefault="00352167" w:rsidP="00CD0D9F">
            <w:pPr>
              <w:pStyle w:val="TableCell0-2Break"/>
              <w:rPr>
                <w:lang w:eastAsia="en-US"/>
              </w:rPr>
            </w:pPr>
          </w:p>
        </w:tc>
        <w:tc>
          <w:tcPr>
            <w:tcW w:w="1786" w:type="dxa"/>
            <w:shd w:val="clear" w:color="auto" w:fill="auto"/>
            <w:noWrap/>
          </w:tcPr>
          <w:p w14:paraId="4FD7010E" w14:textId="77777777" w:rsidR="00352167" w:rsidRPr="00E77AF9" w:rsidRDefault="00352167" w:rsidP="00CD0D9F">
            <w:pPr>
              <w:pStyle w:val="TableCell0-2Break"/>
              <w:rPr>
                <w:lang w:eastAsia="en-US"/>
              </w:rPr>
            </w:pPr>
            <w:r w:rsidRPr="00E77AF9">
              <w:rPr>
                <w:lang w:eastAsia="en-US"/>
              </w:rPr>
              <w:t>0:03:00</w:t>
            </w:r>
          </w:p>
        </w:tc>
        <w:tc>
          <w:tcPr>
            <w:tcW w:w="3005" w:type="dxa"/>
            <w:shd w:val="clear" w:color="auto" w:fill="auto"/>
            <w:noWrap/>
          </w:tcPr>
          <w:p w14:paraId="065062D0" w14:textId="77777777" w:rsidR="00352167" w:rsidRPr="00E77AF9" w:rsidRDefault="00352167" w:rsidP="00CD0D9F">
            <w:pPr>
              <w:pStyle w:val="TableCell0-2Break"/>
              <w:rPr>
                <w:lang w:eastAsia="en-US"/>
              </w:rPr>
            </w:pPr>
            <w:r w:rsidRPr="00E77AF9">
              <w:rPr>
                <w:lang w:eastAsia="en-US"/>
              </w:rPr>
              <w:t>1 FY</w:t>
            </w:r>
          </w:p>
        </w:tc>
      </w:tr>
      <w:tr w:rsidR="00352167" w:rsidRPr="00E77AF9" w14:paraId="7527DBE9" w14:textId="77777777" w:rsidTr="00352167">
        <w:tc>
          <w:tcPr>
            <w:tcW w:w="1956" w:type="dxa"/>
            <w:shd w:val="clear" w:color="auto" w:fill="auto"/>
            <w:noWrap/>
            <w:hideMark/>
          </w:tcPr>
          <w:p w14:paraId="66088367" w14:textId="77777777" w:rsidR="00352167" w:rsidRPr="00E77AF9" w:rsidRDefault="00352167" w:rsidP="00CD0D9F">
            <w:pPr>
              <w:pStyle w:val="TableCell0-0"/>
              <w:rPr>
                <w:lang w:eastAsia="en-US"/>
              </w:rPr>
            </w:pPr>
            <w:r w:rsidRPr="00E77AF9">
              <w:rPr>
                <w:lang w:eastAsia="en-US"/>
              </w:rPr>
              <w:t>081011-003-Cv</w:t>
            </w:r>
          </w:p>
        </w:tc>
        <w:tc>
          <w:tcPr>
            <w:tcW w:w="1786" w:type="dxa"/>
            <w:shd w:val="clear" w:color="auto" w:fill="auto"/>
            <w:noWrap/>
            <w:hideMark/>
          </w:tcPr>
          <w:p w14:paraId="6FA5E65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A81EB2C" w14:textId="77777777" w:rsidR="00352167" w:rsidRPr="00E77AF9" w:rsidRDefault="00352167" w:rsidP="00CD0D9F">
            <w:pPr>
              <w:pStyle w:val="TableCell0-0"/>
              <w:rPr>
                <w:lang w:eastAsia="en-US"/>
              </w:rPr>
            </w:pPr>
            <w:r w:rsidRPr="00E77AF9">
              <w:rPr>
                <w:lang w:eastAsia="en-US"/>
              </w:rPr>
              <w:t>Wanting bananas</w:t>
            </w:r>
          </w:p>
        </w:tc>
      </w:tr>
      <w:tr w:rsidR="00352167" w:rsidRPr="00E77AF9" w14:paraId="4844065A" w14:textId="77777777" w:rsidTr="00352167">
        <w:tc>
          <w:tcPr>
            <w:tcW w:w="1956" w:type="dxa"/>
            <w:shd w:val="clear" w:color="auto" w:fill="auto"/>
            <w:noWrap/>
          </w:tcPr>
          <w:p w14:paraId="152C6D30" w14:textId="77777777" w:rsidR="00352167" w:rsidRPr="00E77AF9" w:rsidRDefault="00352167" w:rsidP="00CD0D9F">
            <w:pPr>
              <w:pStyle w:val="TableCell0-2Break"/>
              <w:rPr>
                <w:lang w:eastAsia="en-US"/>
              </w:rPr>
            </w:pPr>
          </w:p>
        </w:tc>
        <w:tc>
          <w:tcPr>
            <w:tcW w:w="1786" w:type="dxa"/>
            <w:shd w:val="clear" w:color="auto" w:fill="auto"/>
            <w:noWrap/>
          </w:tcPr>
          <w:p w14:paraId="64658182" w14:textId="77777777" w:rsidR="00352167" w:rsidRPr="00E77AF9" w:rsidRDefault="00352167" w:rsidP="00CD0D9F">
            <w:pPr>
              <w:pStyle w:val="TableCell0-2Break"/>
              <w:rPr>
                <w:lang w:eastAsia="en-US"/>
              </w:rPr>
            </w:pPr>
            <w:r w:rsidRPr="00E77AF9">
              <w:rPr>
                <w:lang w:eastAsia="en-US"/>
              </w:rPr>
              <w:t>0:35:00</w:t>
            </w:r>
          </w:p>
        </w:tc>
        <w:tc>
          <w:tcPr>
            <w:tcW w:w="3005" w:type="dxa"/>
            <w:shd w:val="clear" w:color="auto" w:fill="auto"/>
            <w:noWrap/>
          </w:tcPr>
          <w:p w14:paraId="25264579" w14:textId="77777777" w:rsidR="00352167" w:rsidRPr="00E77AF9" w:rsidRDefault="00352167" w:rsidP="00CD0D9F">
            <w:pPr>
              <w:pStyle w:val="TableCell0-2Break"/>
              <w:rPr>
                <w:lang w:eastAsia="en-US"/>
              </w:rPr>
            </w:pPr>
            <w:r w:rsidRPr="00E77AF9">
              <w:rPr>
                <w:lang w:eastAsia="en-US"/>
              </w:rPr>
              <w:t>1 MC, 2 FY, 2 FO</w:t>
            </w:r>
          </w:p>
        </w:tc>
      </w:tr>
      <w:tr w:rsidR="00352167" w:rsidRPr="00E77AF9" w14:paraId="66835B61" w14:textId="77777777" w:rsidTr="00352167">
        <w:tc>
          <w:tcPr>
            <w:tcW w:w="1956" w:type="dxa"/>
            <w:shd w:val="clear" w:color="auto" w:fill="auto"/>
            <w:noWrap/>
            <w:hideMark/>
          </w:tcPr>
          <w:p w14:paraId="74B48AE6" w14:textId="77777777" w:rsidR="00352167" w:rsidRPr="00E77AF9" w:rsidRDefault="00352167" w:rsidP="00CD0D9F">
            <w:pPr>
              <w:pStyle w:val="TableCell0-0"/>
              <w:rPr>
                <w:lang w:eastAsia="en-US"/>
              </w:rPr>
            </w:pPr>
            <w:r w:rsidRPr="00E77AF9">
              <w:rPr>
                <w:lang w:eastAsia="en-US"/>
              </w:rPr>
              <w:t>081011-004-Cv</w:t>
            </w:r>
          </w:p>
        </w:tc>
        <w:tc>
          <w:tcPr>
            <w:tcW w:w="1786" w:type="dxa"/>
            <w:shd w:val="clear" w:color="auto" w:fill="auto"/>
            <w:noWrap/>
            <w:hideMark/>
          </w:tcPr>
          <w:p w14:paraId="4D41A27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A01EA38" w14:textId="77777777" w:rsidR="00352167" w:rsidRPr="00E77AF9" w:rsidRDefault="00352167" w:rsidP="00CD0D9F">
            <w:pPr>
              <w:pStyle w:val="TableCell0-0"/>
              <w:rPr>
                <w:lang w:eastAsia="en-US"/>
              </w:rPr>
            </w:pPr>
            <w:r w:rsidRPr="00E77AF9">
              <w:rPr>
                <w:lang w:eastAsia="en-US"/>
              </w:rPr>
              <w:t>Traveling to Jayapura</w:t>
            </w:r>
          </w:p>
        </w:tc>
      </w:tr>
      <w:tr w:rsidR="00352167" w:rsidRPr="00E77AF9" w14:paraId="0BC00105" w14:textId="77777777" w:rsidTr="00352167">
        <w:tc>
          <w:tcPr>
            <w:tcW w:w="1956" w:type="dxa"/>
            <w:shd w:val="clear" w:color="auto" w:fill="auto"/>
            <w:noWrap/>
          </w:tcPr>
          <w:p w14:paraId="58558DCD" w14:textId="77777777" w:rsidR="00352167" w:rsidRPr="00E77AF9" w:rsidRDefault="00352167" w:rsidP="00CD0D9F">
            <w:pPr>
              <w:pStyle w:val="TableCell0-2Break"/>
              <w:rPr>
                <w:lang w:eastAsia="en-US"/>
              </w:rPr>
            </w:pPr>
          </w:p>
        </w:tc>
        <w:tc>
          <w:tcPr>
            <w:tcW w:w="1786" w:type="dxa"/>
            <w:shd w:val="clear" w:color="auto" w:fill="auto"/>
            <w:noWrap/>
          </w:tcPr>
          <w:p w14:paraId="652DCB16" w14:textId="77777777" w:rsidR="00352167" w:rsidRPr="00E77AF9" w:rsidRDefault="00352167" w:rsidP="00CD0D9F">
            <w:pPr>
              <w:pStyle w:val="TableCell0-2Break"/>
              <w:rPr>
                <w:lang w:eastAsia="en-US"/>
              </w:rPr>
            </w:pPr>
            <w:r w:rsidRPr="00E77AF9">
              <w:rPr>
                <w:lang w:eastAsia="en-US"/>
              </w:rPr>
              <w:t>0:23:00</w:t>
            </w:r>
          </w:p>
        </w:tc>
        <w:tc>
          <w:tcPr>
            <w:tcW w:w="3005" w:type="dxa"/>
            <w:shd w:val="clear" w:color="auto" w:fill="auto"/>
            <w:noWrap/>
          </w:tcPr>
          <w:p w14:paraId="28D4EE20" w14:textId="77777777" w:rsidR="00352167" w:rsidRPr="00E77AF9" w:rsidRDefault="00352167" w:rsidP="00CD0D9F">
            <w:pPr>
              <w:pStyle w:val="TableCell0-2Break"/>
              <w:rPr>
                <w:lang w:eastAsia="en-US"/>
              </w:rPr>
            </w:pPr>
            <w:r w:rsidRPr="00E77AF9">
              <w:rPr>
                <w:lang w:eastAsia="en-US"/>
              </w:rPr>
              <w:t>1 FY, 1 FO</w:t>
            </w:r>
          </w:p>
        </w:tc>
      </w:tr>
      <w:tr w:rsidR="00352167" w:rsidRPr="00E77AF9" w14:paraId="31CEA299" w14:textId="77777777" w:rsidTr="00352167">
        <w:tc>
          <w:tcPr>
            <w:tcW w:w="1956" w:type="dxa"/>
            <w:shd w:val="clear" w:color="auto" w:fill="auto"/>
            <w:noWrap/>
            <w:hideMark/>
          </w:tcPr>
          <w:p w14:paraId="5FF3C38D" w14:textId="77777777" w:rsidR="00352167" w:rsidRPr="00E77AF9" w:rsidRDefault="00352167" w:rsidP="00CD0D9F">
            <w:pPr>
              <w:pStyle w:val="TableCell0-0"/>
              <w:rPr>
                <w:lang w:eastAsia="en-US"/>
              </w:rPr>
            </w:pPr>
            <w:r w:rsidRPr="00E77AF9">
              <w:rPr>
                <w:lang w:eastAsia="en-US"/>
              </w:rPr>
              <w:t>081011-005-Cv</w:t>
            </w:r>
          </w:p>
        </w:tc>
        <w:tc>
          <w:tcPr>
            <w:tcW w:w="1786" w:type="dxa"/>
            <w:shd w:val="clear" w:color="auto" w:fill="auto"/>
            <w:noWrap/>
            <w:hideMark/>
          </w:tcPr>
          <w:p w14:paraId="25A1F4E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13D2559" w14:textId="77777777" w:rsidR="00352167" w:rsidRPr="00E77AF9" w:rsidRDefault="00352167" w:rsidP="00CD0D9F">
            <w:pPr>
              <w:pStyle w:val="TableCell0-0"/>
              <w:rPr>
                <w:lang w:eastAsia="en-US"/>
              </w:rPr>
            </w:pPr>
            <w:r w:rsidRPr="00E77AF9">
              <w:rPr>
                <w:lang w:eastAsia="en-US"/>
              </w:rPr>
              <w:t>A youth retreat and youth meetings</w:t>
            </w:r>
          </w:p>
        </w:tc>
      </w:tr>
      <w:tr w:rsidR="00352167" w:rsidRPr="00E77AF9" w14:paraId="464E93A1" w14:textId="77777777" w:rsidTr="00352167">
        <w:tc>
          <w:tcPr>
            <w:tcW w:w="1956" w:type="dxa"/>
            <w:shd w:val="clear" w:color="auto" w:fill="auto"/>
            <w:noWrap/>
          </w:tcPr>
          <w:p w14:paraId="5F408433" w14:textId="77777777" w:rsidR="00352167" w:rsidRPr="00E77AF9" w:rsidRDefault="00352167" w:rsidP="00CD0D9F">
            <w:pPr>
              <w:pStyle w:val="TableCell0-2Break"/>
              <w:rPr>
                <w:lang w:eastAsia="en-US"/>
              </w:rPr>
            </w:pPr>
          </w:p>
        </w:tc>
        <w:tc>
          <w:tcPr>
            <w:tcW w:w="1786" w:type="dxa"/>
            <w:shd w:val="clear" w:color="auto" w:fill="auto"/>
            <w:noWrap/>
          </w:tcPr>
          <w:p w14:paraId="491C7058" w14:textId="77777777" w:rsidR="00352167" w:rsidRPr="00E77AF9" w:rsidRDefault="00352167" w:rsidP="00CD0D9F">
            <w:pPr>
              <w:pStyle w:val="TableCell0-2Break"/>
              <w:rPr>
                <w:lang w:eastAsia="en-US"/>
              </w:rPr>
            </w:pPr>
            <w:r w:rsidRPr="00E77AF9">
              <w:rPr>
                <w:lang w:eastAsia="en-US"/>
              </w:rPr>
              <w:t>4:22:00</w:t>
            </w:r>
          </w:p>
        </w:tc>
        <w:tc>
          <w:tcPr>
            <w:tcW w:w="3005" w:type="dxa"/>
            <w:shd w:val="clear" w:color="auto" w:fill="auto"/>
            <w:noWrap/>
          </w:tcPr>
          <w:p w14:paraId="630EB54F" w14:textId="77777777" w:rsidR="00352167" w:rsidRPr="00E77AF9" w:rsidRDefault="00352167" w:rsidP="00CD0D9F">
            <w:pPr>
              <w:pStyle w:val="TableCell0-2Break"/>
              <w:rPr>
                <w:lang w:eastAsia="en-US"/>
              </w:rPr>
            </w:pPr>
            <w:r w:rsidRPr="00E77AF9">
              <w:rPr>
                <w:lang w:eastAsia="en-US"/>
              </w:rPr>
              <w:t>2 FY</w:t>
            </w:r>
          </w:p>
        </w:tc>
      </w:tr>
      <w:tr w:rsidR="00352167" w:rsidRPr="00E77AF9" w14:paraId="442C4F41" w14:textId="77777777" w:rsidTr="00352167">
        <w:tc>
          <w:tcPr>
            <w:tcW w:w="1956" w:type="dxa"/>
            <w:shd w:val="clear" w:color="auto" w:fill="auto"/>
            <w:noWrap/>
            <w:hideMark/>
          </w:tcPr>
          <w:p w14:paraId="4F8271F6" w14:textId="77777777" w:rsidR="00352167" w:rsidRPr="00E77AF9" w:rsidRDefault="00352167" w:rsidP="00CD0D9F">
            <w:pPr>
              <w:pStyle w:val="TableCell0-0"/>
              <w:rPr>
                <w:lang w:eastAsia="en-US"/>
              </w:rPr>
            </w:pPr>
            <w:r w:rsidRPr="00E77AF9">
              <w:rPr>
                <w:lang w:eastAsia="en-US"/>
              </w:rPr>
              <w:t>081011-006-Cv</w:t>
            </w:r>
          </w:p>
        </w:tc>
        <w:tc>
          <w:tcPr>
            <w:tcW w:w="1786" w:type="dxa"/>
            <w:shd w:val="clear" w:color="auto" w:fill="auto"/>
            <w:noWrap/>
            <w:hideMark/>
          </w:tcPr>
          <w:p w14:paraId="5A5AC87A"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7C9CF8D" w14:textId="77777777" w:rsidR="00352167" w:rsidRPr="00E77AF9" w:rsidRDefault="00352167" w:rsidP="00CD0D9F">
            <w:pPr>
              <w:pStyle w:val="TableCell0-0"/>
              <w:rPr>
                <w:lang w:eastAsia="en-US"/>
              </w:rPr>
            </w:pPr>
            <w:r w:rsidRPr="00E77AF9">
              <w:rPr>
                <w:lang w:eastAsia="en-US"/>
              </w:rPr>
              <w:t>Going to school</w:t>
            </w:r>
          </w:p>
        </w:tc>
      </w:tr>
      <w:tr w:rsidR="00352167" w:rsidRPr="00E77AF9" w14:paraId="51430A4D" w14:textId="77777777" w:rsidTr="00352167">
        <w:tc>
          <w:tcPr>
            <w:tcW w:w="1956" w:type="dxa"/>
            <w:shd w:val="clear" w:color="auto" w:fill="auto"/>
            <w:noWrap/>
          </w:tcPr>
          <w:p w14:paraId="72E95431" w14:textId="77777777" w:rsidR="00352167" w:rsidRPr="00E77AF9" w:rsidRDefault="00352167" w:rsidP="00CD0D9F">
            <w:pPr>
              <w:pStyle w:val="TableCell0-2Break"/>
              <w:rPr>
                <w:lang w:eastAsia="en-US"/>
              </w:rPr>
            </w:pPr>
          </w:p>
        </w:tc>
        <w:tc>
          <w:tcPr>
            <w:tcW w:w="1786" w:type="dxa"/>
            <w:shd w:val="clear" w:color="auto" w:fill="auto"/>
            <w:noWrap/>
          </w:tcPr>
          <w:p w14:paraId="7C4FC4FF" w14:textId="77777777" w:rsidR="00352167" w:rsidRPr="00E77AF9" w:rsidRDefault="00352167" w:rsidP="00CD0D9F">
            <w:pPr>
              <w:pStyle w:val="TableCell0-2Break"/>
              <w:rPr>
                <w:lang w:eastAsia="en-US"/>
              </w:rPr>
            </w:pPr>
            <w:r w:rsidRPr="00E77AF9">
              <w:rPr>
                <w:lang w:eastAsia="en-US"/>
              </w:rPr>
              <w:t>0:11:00</w:t>
            </w:r>
          </w:p>
        </w:tc>
        <w:tc>
          <w:tcPr>
            <w:tcW w:w="3005" w:type="dxa"/>
            <w:shd w:val="clear" w:color="auto" w:fill="auto"/>
            <w:noWrap/>
          </w:tcPr>
          <w:p w14:paraId="1B456BBE" w14:textId="77777777" w:rsidR="00352167" w:rsidRPr="00E77AF9" w:rsidRDefault="00352167" w:rsidP="00CD0D9F">
            <w:pPr>
              <w:pStyle w:val="TableCell0-2Break"/>
              <w:rPr>
                <w:lang w:eastAsia="en-US"/>
              </w:rPr>
            </w:pPr>
            <w:r w:rsidRPr="00E77AF9">
              <w:rPr>
                <w:lang w:eastAsia="en-US"/>
              </w:rPr>
              <w:t>1 MC, 1 MO, 2 FO</w:t>
            </w:r>
          </w:p>
        </w:tc>
      </w:tr>
      <w:tr w:rsidR="00352167" w:rsidRPr="00E77AF9" w14:paraId="37A3BC4B" w14:textId="77777777" w:rsidTr="00352167">
        <w:tc>
          <w:tcPr>
            <w:tcW w:w="1956" w:type="dxa"/>
            <w:shd w:val="clear" w:color="auto" w:fill="auto"/>
            <w:noWrap/>
            <w:hideMark/>
          </w:tcPr>
          <w:p w14:paraId="13EF013E" w14:textId="77777777" w:rsidR="00352167" w:rsidRPr="00E77AF9" w:rsidRDefault="00352167" w:rsidP="00CD0D9F">
            <w:pPr>
              <w:pStyle w:val="TableCell0-0"/>
              <w:rPr>
                <w:lang w:eastAsia="en-US"/>
              </w:rPr>
            </w:pPr>
            <w:r w:rsidRPr="00E77AF9">
              <w:rPr>
                <w:lang w:eastAsia="en-US"/>
              </w:rPr>
              <w:t>081011-007-Cv</w:t>
            </w:r>
          </w:p>
        </w:tc>
        <w:tc>
          <w:tcPr>
            <w:tcW w:w="1786" w:type="dxa"/>
            <w:shd w:val="clear" w:color="auto" w:fill="auto"/>
            <w:noWrap/>
            <w:hideMark/>
          </w:tcPr>
          <w:p w14:paraId="530F761F"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33371DC" w14:textId="77777777" w:rsidR="00352167" w:rsidRPr="00E77AF9" w:rsidRDefault="00352167" w:rsidP="00CD0D9F">
            <w:pPr>
              <w:pStyle w:val="TableCell0-0"/>
              <w:rPr>
                <w:lang w:eastAsia="en-US"/>
              </w:rPr>
            </w:pPr>
            <w:r w:rsidRPr="00E77AF9">
              <w:rPr>
                <w:lang w:eastAsia="en-US"/>
              </w:rPr>
              <w:t>Songs in the vernacular</w:t>
            </w:r>
          </w:p>
        </w:tc>
      </w:tr>
      <w:tr w:rsidR="00352167" w:rsidRPr="00E77AF9" w14:paraId="149AA329" w14:textId="77777777" w:rsidTr="00352167">
        <w:tc>
          <w:tcPr>
            <w:tcW w:w="1956" w:type="dxa"/>
            <w:shd w:val="clear" w:color="auto" w:fill="auto"/>
            <w:noWrap/>
          </w:tcPr>
          <w:p w14:paraId="1F7B6C01" w14:textId="77777777" w:rsidR="00352167" w:rsidRPr="00E77AF9" w:rsidRDefault="00352167" w:rsidP="00CD0D9F">
            <w:pPr>
              <w:pStyle w:val="TableCell0-2Break"/>
              <w:rPr>
                <w:lang w:eastAsia="en-US"/>
              </w:rPr>
            </w:pPr>
          </w:p>
        </w:tc>
        <w:tc>
          <w:tcPr>
            <w:tcW w:w="1786" w:type="dxa"/>
            <w:shd w:val="clear" w:color="auto" w:fill="auto"/>
            <w:noWrap/>
          </w:tcPr>
          <w:p w14:paraId="5CEB2546" w14:textId="77777777" w:rsidR="00352167" w:rsidRPr="00E77AF9" w:rsidRDefault="00352167" w:rsidP="00CD0D9F">
            <w:pPr>
              <w:pStyle w:val="TableCell0-2Break"/>
              <w:rPr>
                <w:lang w:eastAsia="en-US"/>
              </w:rPr>
            </w:pPr>
            <w:r w:rsidRPr="00E77AF9">
              <w:rPr>
                <w:lang w:eastAsia="en-US"/>
              </w:rPr>
              <w:t>0:40:00</w:t>
            </w:r>
          </w:p>
        </w:tc>
        <w:tc>
          <w:tcPr>
            <w:tcW w:w="3005" w:type="dxa"/>
            <w:shd w:val="clear" w:color="auto" w:fill="auto"/>
            <w:noWrap/>
          </w:tcPr>
          <w:p w14:paraId="4401D023" w14:textId="77777777" w:rsidR="00352167" w:rsidRPr="00E77AF9" w:rsidRDefault="00352167" w:rsidP="00CD0D9F">
            <w:pPr>
              <w:pStyle w:val="TableCell0-2Break"/>
              <w:rPr>
                <w:lang w:eastAsia="en-US"/>
              </w:rPr>
            </w:pPr>
            <w:r w:rsidRPr="00E77AF9">
              <w:rPr>
                <w:lang w:eastAsia="en-US"/>
              </w:rPr>
              <w:t>1 FO</w:t>
            </w:r>
          </w:p>
        </w:tc>
      </w:tr>
      <w:tr w:rsidR="00352167" w:rsidRPr="00E77AF9" w14:paraId="77EC7A0F" w14:textId="77777777" w:rsidTr="00352167">
        <w:tc>
          <w:tcPr>
            <w:tcW w:w="1956" w:type="dxa"/>
            <w:shd w:val="clear" w:color="auto" w:fill="auto"/>
            <w:noWrap/>
            <w:hideMark/>
          </w:tcPr>
          <w:p w14:paraId="0B722A93" w14:textId="77777777" w:rsidR="00352167" w:rsidRPr="00E77AF9" w:rsidRDefault="00352167" w:rsidP="00CD0D9F">
            <w:pPr>
              <w:pStyle w:val="TableCell0-0"/>
              <w:rPr>
                <w:lang w:eastAsia="en-US"/>
              </w:rPr>
            </w:pPr>
            <w:r w:rsidRPr="00E77AF9">
              <w:rPr>
                <w:lang w:eastAsia="en-US"/>
              </w:rPr>
              <w:t>081011-008-CvPh</w:t>
            </w:r>
          </w:p>
        </w:tc>
        <w:tc>
          <w:tcPr>
            <w:tcW w:w="1786" w:type="dxa"/>
            <w:shd w:val="clear" w:color="auto" w:fill="auto"/>
            <w:noWrap/>
            <w:hideMark/>
          </w:tcPr>
          <w:p w14:paraId="35D7F23D" w14:textId="77777777" w:rsidR="00352167" w:rsidRPr="00E77AF9" w:rsidRDefault="00352167" w:rsidP="00CD0D9F">
            <w:pPr>
              <w:pStyle w:val="TableCell0-0"/>
              <w:rPr>
                <w:lang w:eastAsia="en-US"/>
              </w:rPr>
            </w:pPr>
            <w:r w:rsidRPr="00E77AF9">
              <w:rPr>
                <w:lang w:eastAsia="en-US"/>
              </w:rPr>
              <w:t>CvSp_Cas (ph.)</w:t>
            </w:r>
          </w:p>
        </w:tc>
        <w:tc>
          <w:tcPr>
            <w:tcW w:w="3005" w:type="dxa"/>
            <w:shd w:val="clear" w:color="auto" w:fill="auto"/>
            <w:noWrap/>
          </w:tcPr>
          <w:p w14:paraId="3874E7C6" w14:textId="77777777" w:rsidR="00352167" w:rsidRPr="00E77AF9" w:rsidRDefault="00352167" w:rsidP="00CD0D9F">
            <w:pPr>
              <w:pStyle w:val="TableCell0-0"/>
              <w:rPr>
                <w:lang w:eastAsia="en-US"/>
              </w:rPr>
            </w:pPr>
            <w:r w:rsidRPr="00E77AF9">
              <w:rPr>
                <w:lang w:eastAsia="en-US"/>
              </w:rPr>
              <w:t>Looking for someone</w:t>
            </w:r>
          </w:p>
        </w:tc>
      </w:tr>
      <w:tr w:rsidR="00352167" w:rsidRPr="00E77AF9" w14:paraId="2F50C838" w14:textId="77777777" w:rsidTr="00352167">
        <w:tc>
          <w:tcPr>
            <w:tcW w:w="1956" w:type="dxa"/>
            <w:shd w:val="clear" w:color="auto" w:fill="auto"/>
            <w:noWrap/>
          </w:tcPr>
          <w:p w14:paraId="46137734" w14:textId="77777777" w:rsidR="00352167" w:rsidRPr="00E77AF9" w:rsidRDefault="00352167" w:rsidP="00CD0D9F">
            <w:pPr>
              <w:pStyle w:val="TableCell0-2Break"/>
              <w:rPr>
                <w:lang w:eastAsia="en-US"/>
              </w:rPr>
            </w:pPr>
          </w:p>
        </w:tc>
        <w:tc>
          <w:tcPr>
            <w:tcW w:w="1786" w:type="dxa"/>
            <w:shd w:val="clear" w:color="auto" w:fill="auto"/>
            <w:noWrap/>
          </w:tcPr>
          <w:p w14:paraId="73D0D324" w14:textId="77777777" w:rsidR="00352167" w:rsidRPr="00E77AF9" w:rsidRDefault="00352167" w:rsidP="00CD0D9F">
            <w:pPr>
              <w:pStyle w:val="TableCell0-2Break"/>
              <w:rPr>
                <w:lang w:eastAsia="en-US"/>
              </w:rPr>
            </w:pPr>
            <w:r w:rsidRPr="00E77AF9">
              <w:rPr>
                <w:lang w:eastAsia="en-US"/>
              </w:rPr>
              <w:t>1:17:00</w:t>
            </w:r>
          </w:p>
        </w:tc>
        <w:tc>
          <w:tcPr>
            <w:tcW w:w="3005" w:type="dxa"/>
            <w:shd w:val="clear" w:color="auto" w:fill="auto"/>
            <w:noWrap/>
          </w:tcPr>
          <w:p w14:paraId="2D40F055"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38CB664C" w14:textId="77777777" w:rsidTr="00352167">
        <w:tc>
          <w:tcPr>
            <w:tcW w:w="1956" w:type="dxa"/>
            <w:shd w:val="clear" w:color="auto" w:fill="auto"/>
            <w:noWrap/>
            <w:hideMark/>
          </w:tcPr>
          <w:p w14:paraId="491DCFEE" w14:textId="77777777" w:rsidR="00352167" w:rsidRPr="00E77AF9" w:rsidRDefault="00352167" w:rsidP="00CD0D9F">
            <w:pPr>
              <w:pStyle w:val="TableCell0-0"/>
              <w:rPr>
                <w:lang w:eastAsia="en-US"/>
              </w:rPr>
            </w:pPr>
            <w:r w:rsidRPr="00E77AF9">
              <w:rPr>
                <w:lang w:eastAsia="en-US"/>
              </w:rPr>
              <w:t>081011-009-Cv</w:t>
            </w:r>
          </w:p>
        </w:tc>
        <w:tc>
          <w:tcPr>
            <w:tcW w:w="1786" w:type="dxa"/>
            <w:shd w:val="clear" w:color="auto" w:fill="auto"/>
            <w:noWrap/>
            <w:hideMark/>
          </w:tcPr>
          <w:p w14:paraId="17BEB129"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99F2141" w14:textId="77777777" w:rsidR="00352167" w:rsidRPr="00E77AF9" w:rsidRDefault="00352167" w:rsidP="00CD0D9F">
            <w:pPr>
              <w:pStyle w:val="TableCell0-0"/>
              <w:rPr>
                <w:lang w:eastAsia="en-US"/>
              </w:rPr>
            </w:pPr>
            <w:r w:rsidRPr="00E77AF9">
              <w:rPr>
                <w:lang w:eastAsia="en-US"/>
              </w:rPr>
              <w:t>A drunken youth</w:t>
            </w:r>
          </w:p>
        </w:tc>
      </w:tr>
      <w:tr w:rsidR="00352167" w:rsidRPr="00E77AF9" w14:paraId="1CBFD1F9" w14:textId="77777777" w:rsidTr="00352167">
        <w:tc>
          <w:tcPr>
            <w:tcW w:w="1956" w:type="dxa"/>
            <w:shd w:val="clear" w:color="auto" w:fill="auto"/>
            <w:noWrap/>
          </w:tcPr>
          <w:p w14:paraId="6E20477A" w14:textId="77777777" w:rsidR="00352167" w:rsidRPr="00E77AF9" w:rsidRDefault="00352167" w:rsidP="00CD0D9F">
            <w:pPr>
              <w:pStyle w:val="TableCell0-2Break"/>
              <w:rPr>
                <w:lang w:eastAsia="en-US"/>
              </w:rPr>
            </w:pPr>
          </w:p>
        </w:tc>
        <w:tc>
          <w:tcPr>
            <w:tcW w:w="1786" w:type="dxa"/>
            <w:shd w:val="clear" w:color="auto" w:fill="auto"/>
            <w:noWrap/>
          </w:tcPr>
          <w:p w14:paraId="6762F34D" w14:textId="77777777" w:rsidR="00352167" w:rsidRPr="00E77AF9" w:rsidRDefault="00352167" w:rsidP="00CD0D9F">
            <w:pPr>
              <w:pStyle w:val="TableCell0-2Break"/>
              <w:rPr>
                <w:lang w:eastAsia="en-US"/>
              </w:rPr>
            </w:pPr>
            <w:r w:rsidRPr="00E77AF9">
              <w:rPr>
                <w:lang w:eastAsia="en-US"/>
              </w:rPr>
              <w:t>2:49:00</w:t>
            </w:r>
          </w:p>
        </w:tc>
        <w:tc>
          <w:tcPr>
            <w:tcW w:w="3005" w:type="dxa"/>
            <w:shd w:val="clear" w:color="auto" w:fill="auto"/>
            <w:noWrap/>
          </w:tcPr>
          <w:p w14:paraId="5A1CC509" w14:textId="77777777" w:rsidR="00352167" w:rsidRPr="00E77AF9" w:rsidRDefault="00352167" w:rsidP="00CD0D9F">
            <w:pPr>
              <w:pStyle w:val="TableCell0-2Break"/>
              <w:rPr>
                <w:lang w:eastAsia="en-US"/>
              </w:rPr>
            </w:pPr>
            <w:r w:rsidRPr="00E77AF9">
              <w:rPr>
                <w:lang w:eastAsia="en-US"/>
              </w:rPr>
              <w:t>2 MO, 1 FY, 1 FO</w:t>
            </w:r>
          </w:p>
        </w:tc>
      </w:tr>
      <w:tr w:rsidR="00352167" w:rsidRPr="00E77AF9" w14:paraId="3C8650D2" w14:textId="77777777" w:rsidTr="00352167">
        <w:tc>
          <w:tcPr>
            <w:tcW w:w="1956" w:type="dxa"/>
            <w:shd w:val="clear" w:color="auto" w:fill="auto"/>
            <w:noWrap/>
            <w:hideMark/>
          </w:tcPr>
          <w:p w14:paraId="05E6FFEC" w14:textId="77777777" w:rsidR="00352167" w:rsidRPr="00E77AF9" w:rsidRDefault="00352167" w:rsidP="00CD0D9F">
            <w:pPr>
              <w:pStyle w:val="TableCell0-0"/>
              <w:rPr>
                <w:lang w:eastAsia="en-US"/>
              </w:rPr>
            </w:pPr>
            <w:r w:rsidRPr="00E77AF9">
              <w:rPr>
                <w:lang w:eastAsia="en-US"/>
              </w:rPr>
              <w:t>081011-010-Cv</w:t>
            </w:r>
          </w:p>
        </w:tc>
        <w:tc>
          <w:tcPr>
            <w:tcW w:w="1786" w:type="dxa"/>
            <w:shd w:val="clear" w:color="auto" w:fill="auto"/>
            <w:noWrap/>
            <w:hideMark/>
          </w:tcPr>
          <w:p w14:paraId="09F4B8A2"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C5BE5AA" w14:textId="77777777" w:rsidR="00352167" w:rsidRPr="00E77AF9" w:rsidRDefault="00352167" w:rsidP="00CD0D9F">
            <w:pPr>
              <w:pStyle w:val="TableCell0-0"/>
              <w:rPr>
                <w:lang w:eastAsia="en-US"/>
              </w:rPr>
            </w:pPr>
            <w:r w:rsidRPr="00E77AF9">
              <w:rPr>
                <w:lang w:eastAsia="en-US"/>
              </w:rPr>
              <w:t>A small plane circling Sarmi</w:t>
            </w:r>
          </w:p>
        </w:tc>
      </w:tr>
      <w:tr w:rsidR="00352167" w:rsidRPr="00E77AF9" w14:paraId="7CFACAB4" w14:textId="77777777" w:rsidTr="00352167">
        <w:tc>
          <w:tcPr>
            <w:tcW w:w="1956" w:type="dxa"/>
            <w:shd w:val="clear" w:color="auto" w:fill="auto"/>
            <w:noWrap/>
          </w:tcPr>
          <w:p w14:paraId="07D76C9F" w14:textId="77777777" w:rsidR="00352167" w:rsidRPr="00E77AF9" w:rsidRDefault="00352167" w:rsidP="00CD0D9F">
            <w:pPr>
              <w:pStyle w:val="TableCell0-2Break"/>
              <w:rPr>
                <w:lang w:eastAsia="en-US"/>
              </w:rPr>
            </w:pPr>
          </w:p>
        </w:tc>
        <w:tc>
          <w:tcPr>
            <w:tcW w:w="1786" w:type="dxa"/>
            <w:shd w:val="clear" w:color="auto" w:fill="auto"/>
            <w:noWrap/>
          </w:tcPr>
          <w:p w14:paraId="6E6ECB8D" w14:textId="77777777" w:rsidR="00352167" w:rsidRPr="00E77AF9" w:rsidRDefault="00352167" w:rsidP="00CD0D9F">
            <w:pPr>
              <w:pStyle w:val="TableCell0-2Break"/>
              <w:rPr>
                <w:lang w:eastAsia="en-US"/>
              </w:rPr>
            </w:pPr>
            <w:r w:rsidRPr="00E77AF9">
              <w:rPr>
                <w:lang w:eastAsia="en-US"/>
              </w:rPr>
              <w:t>1:00:00</w:t>
            </w:r>
          </w:p>
        </w:tc>
        <w:tc>
          <w:tcPr>
            <w:tcW w:w="3005" w:type="dxa"/>
            <w:shd w:val="clear" w:color="auto" w:fill="auto"/>
            <w:noWrap/>
          </w:tcPr>
          <w:p w14:paraId="2B83DE7A"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6296D1B7" w14:textId="77777777" w:rsidTr="00352167">
        <w:tc>
          <w:tcPr>
            <w:tcW w:w="1956" w:type="dxa"/>
            <w:shd w:val="clear" w:color="auto" w:fill="auto"/>
            <w:noWrap/>
            <w:hideMark/>
          </w:tcPr>
          <w:p w14:paraId="3C3F5A2B" w14:textId="77777777" w:rsidR="00352167" w:rsidRPr="00E77AF9" w:rsidRDefault="00352167" w:rsidP="00CD0D9F">
            <w:pPr>
              <w:pStyle w:val="TableCell0-0"/>
              <w:rPr>
                <w:lang w:eastAsia="en-US"/>
              </w:rPr>
            </w:pPr>
            <w:r w:rsidRPr="00E77AF9">
              <w:rPr>
                <w:lang w:eastAsia="en-US"/>
              </w:rPr>
              <w:t>081011-011-Cv</w:t>
            </w:r>
          </w:p>
        </w:tc>
        <w:tc>
          <w:tcPr>
            <w:tcW w:w="1786" w:type="dxa"/>
            <w:shd w:val="clear" w:color="auto" w:fill="auto"/>
            <w:noWrap/>
            <w:hideMark/>
          </w:tcPr>
          <w:p w14:paraId="65730A59"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960D34C" w14:textId="77777777" w:rsidR="00352167" w:rsidRPr="00E77AF9" w:rsidRDefault="00352167" w:rsidP="00CD0D9F">
            <w:pPr>
              <w:pStyle w:val="TableCell0-0"/>
              <w:rPr>
                <w:lang w:eastAsia="en-US"/>
              </w:rPr>
            </w:pPr>
            <w:r w:rsidRPr="00E77AF9">
              <w:rPr>
                <w:lang w:eastAsia="en-US"/>
              </w:rPr>
              <w:t>Obtaining a school certificate 1; a drunken youth</w:t>
            </w:r>
          </w:p>
        </w:tc>
      </w:tr>
      <w:tr w:rsidR="00352167" w:rsidRPr="00E77AF9" w14:paraId="6A3CC355" w14:textId="77777777" w:rsidTr="00352167">
        <w:tc>
          <w:tcPr>
            <w:tcW w:w="1956" w:type="dxa"/>
            <w:shd w:val="clear" w:color="auto" w:fill="auto"/>
            <w:noWrap/>
          </w:tcPr>
          <w:p w14:paraId="4EF841C8" w14:textId="77777777" w:rsidR="00352167" w:rsidRPr="00E77AF9" w:rsidRDefault="00352167" w:rsidP="00CD0D9F">
            <w:pPr>
              <w:pStyle w:val="TableCell0-2Break"/>
              <w:rPr>
                <w:lang w:eastAsia="en-US"/>
              </w:rPr>
            </w:pPr>
          </w:p>
        </w:tc>
        <w:tc>
          <w:tcPr>
            <w:tcW w:w="1786" w:type="dxa"/>
            <w:shd w:val="clear" w:color="auto" w:fill="auto"/>
            <w:noWrap/>
          </w:tcPr>
          <w:p w14:paraId="25006981" w14:textId="77777777" w:rsidR="00352167" w:rsidRPr="00E77AF9" w:rsidRDefault="00352167" w:rsidP="00CD0D9F">
            <w:pPr>
              <w:pStyle w:val="TableCell0-2Break"/>
              <w:rPr>
                <w:lang w:eastAsia="en-US"/>
              </w:rPr>
            </w:pPr>
            <w:r w:rsidRPr="00E77AF9">
              <w:rPr>
                <w:lang w:eastAsia="en-US"/>
              </w:rPr>
              <w:t>3:41:00</w:t>
            </w:r>
          </w:p>
        </w:tc>
        <w:tc>
          <w:tcPr>
            <w:tcW w:w="3005" w:type="dxa"/>
            <w:shd w:val="clear" w:color="auto" w:fill="auto"/>
            <w:noWrap/>
          </w:tcPr>
          <w:p w14:paraId="1BDC3728" w14:textId="77777777" w:rsidR="00352167" w:rsidRPr="00E77AF9" w:rsidRDefault="00352167" w:rsidP="00CD0D9F">
            <w:pPr>
              <w:pStyle w:val="TableCell0-2Break"/>
              <w:rPr>
                <w:lang w:eastAsia="en-US"/>
              </w:rPr>
            </w:pPr>
            <w:r w:rsidRPr="00E77AF9">
              <w:rPr>
                <w:lang w:eastAsia="en-US"/>
              </w:rPr>
              <w:t>2 MO, 1 FO</w:t>
            </w:r>
          </w:p>
        </w:tc>
      </w:tr>
      <w:tr w:rsidR="00352167" w:rsidRPr="00E77AF9" w14:paraId="4DF40F4A" w14:textId="77777777" w:rsidTr="00352167">
        <w:tc>
          <w:tcPr>
            <w:tcW w:w="1956" w:type="dxa"/>
            <w:shd w:val="clear" w:color="auto" w:fill="auto"/>
            <w:noWrap/>
            <w:hideMark/>
          </w:tcPr>
          <w:p w14:paraId="381E90DC" w14:textId="77777777" w:rsidR="00352167" w:rsidRPr="00E77AF9" w:rsidRDefault="00352167" w:rsidP="00CD0D9F">
            <w:pPr>
              <w:pStyle w:val="TableCell0-0"/>
              <w:rPr>
                <w:lang w:eastAsia="en-US"/>
              </w:rPr>
            </w:pPr>
            <w:r w:rsidRPr="00E77AF9">
              <w:rPr>
                <w:lang w:eastAsia="en-US"/>
              </w:rPr>
              <w:t>081011-012-Cv</w:t>
            </w:r>
          </w:p>
        </w:tc>
        <w:tc>
          <w:tcPr>
            <w:tcW w:w="1786" w:type="dxa"/>
            <w:shd w:val="clear" w:color="auto" w:fill="auto"/>
            <w:noWrap/>
            <w:hideMark/>
          </w:tcPr>
          <w:p w14:paraId="07A820DE"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8018910" w14:textId="77777777" w:rsidR="00352167" w:rsidRPr="00E77AF9" w:rsidRDefault="00352167" w:rsidP="00CD0D9F">
            <w:pPr>
              <w:pStyle w:val="TableCell0-0"/>
              <w:rPr>
                <w:lang w:eastAsia="en-US"/>
              </w:rPr>
            </w:pPr>
            <w:r w:rsidRPr="00E77AF9">
              <w:rPr>
                <w:lang w:eastAsia="en-US"/>
              </w:rPr>
              <w:t>Obtaining a school certificate 2</w:t>
            </w:r>
          </w:p>
        </w:tc>
      </w:tr>
      <w:tr w:rsidR="00352167" w:rsidRPr="00E77AF9" w14:paraId="3002C270" w14:textId="77777777" w:rsidTr="00352167">
        <w:tc>
          <w:tcPr>
            <w:tcW w:w="1956" w:type="dxa"/>
            <w:shd w:val="clear" w:color="auto" w:fill="auto"/>
            <w:noWrap/>
          </w:tcPr>
          <w:p w14:paraId="26FB79FA" w14:textId="77777777" w:rsidR="00352167" w:rsidRPr="00E77AF9" w:rsidRDefault="00352167" w:rsidP="00CD0D9F">
            <w:pPr>
              <w:pStyle w:val="TableCell0-2Break"/>
              <w:rPr>
                <w:lang w:eastAsia="en-US"/>
              </w:rPr>
            </w:pPr>
          </w:p>
        </w:tc>
        <w:tc>
          <w:tcPr>
            <w:tcW w:w="1786" w:type="dxa"/>
            <w:shd w:val="clear" w:color="auto" w:fill="auto"/>
            <w:noWrap/>
          </w:tcPr>
          <w:p w14:paraId="18833B79" w14:textId="77777777" w:rsidR="00352167" w:rsidRPr="00E77AF9" w:rsidRDefault="00352167" w:rsidP="00CD0D9F">
            <w:pPr>
              <w:pStyle w:val="TableCell0-2Break"/>
              <w:rPr>
                <w:lang w:eastAsia="en-US"/>
              </w:rPr>
            </w:pPr>
            <w:r w:rsidRPr="00E77AF9">
              <w:rPr>
                <w:lang w:eastAsia="en-US"/>
              </w:rPr>
              <w:t>1:37:00</w:t>
            </w:r>
          </w:p>
        </w:tc>
        <w:tc>
          <w:tcPr>
            <w:tcW w:w="3005" w:type="dxa"/>
            <w:shd w:val="clear" w:color="auto" w:fill="auto"/>
            <w:noWrap/>
          </w:tcPr>
          <w:p w14:paraId="7D8D47A7" w14:textId="77777777" w:rsidR="00352167" w:rsidRPr="00E77AF9" w:rsidRDefault="00352167" w:rsidP="00CD0D9F">
            <w:pPr>
              <w:pStyle w:val="TableCell0-2Break"/>
              <w:rPr>
                <w:lang w:eastAsia="en-US"/>
              </w:rPr>
            </w:pPr>
            <w:r w:rsidRPr="00E77AF9">
              <w:rPr>
                <w:lang w:eastAsia="en-US"/>
              </w:rPr>
              <w:t>1 FY, 1 FO</w:t>
            </w:r>
          </w:p>
        </w:tc>
      </w:tr>
      <w:tr w:rsidR="00352167" w:rsidRPr="00E77AF9" w14:paraId="365160F2" w14:textId="77777777" w:rsidTr="00352167">
        <w:tc>
          <w:tcPr>
            <w:tcW w:w="1956" w:type="dxa"/>
            <w:shd w:val="clear" w:color="auto" w:fill="auto"/>
            <w:noWrap/>
            <w:hideMark/>
          </w:tcPr>
          <w:p w14:paraId="74EA0466" w14:textId="77777777" w:rsidR="00352167" w:rsidRPr="00E77AF9" w:rsidRDefault="00352167" w:rsidP="00CD0D9F">
            <w:pPr>
              <w:pStyle w:val="TableCell0-0"/>
              <w:rPr>
                <w:lang w:eastAsia="en-US"/>
              </w:rPr>
            </w:pPr>
            <w:r w:rsidRPr="00E77AF9">
              <w:rPr>
                <w:lang w:eastAsia="en-US"/>
              </w:rPr>
              <w:t>081011-013-Cv</w:t>
            </w:r>
          </w:p>
        </w:tc>
        <w:tc>
          <w:tcPr>
            <w:tcW w:w="1786" w:type="dxa"/>
            <w:shd w:val="clear" w:color="auto" w:fill="auto"/>
            <w:noWrap/>
            <w:hideMark/>
          </w:tcPr>
          <w:p w14:paraId="50B7A25B"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FDC6D14" w14:textId="77777777" w:rsidR="00352167" w:rsidRPr="00E77AF9" w:rsidRDefault="00352167" w:rsidP="00CD0D9F">
            <w:pPr>
              <w:pStyle w:val="TableCell0-0"/>
              <w:rPr>
                <w:lang w:eastAsia="en-US"/>
              </w:rPr>
            </w:pPr>
            <w:r w:rsidRPr="00E77AF9">
              <w:rPr>
                <w:lang w:eastAsia="en-US"/>
              </w:rPr>
              <w:t>Living in Wamena</w:t>
            </w:r>
          </w:p>
        </w:tc>
      </w:tr>
      <w:tr w:rsidR="00352167" w:rsidRPr="00E77AF9" w14:paraId="28BAAC3E" w14:textId="77777777" w:rsidTr="00352167">
        <w:tc>
          <w:tcPr>
            <w:tcW w:w="1956" w:type="dxa"/>
            <w:shd w:val="clear" w:color="auto" w:fill="auto"/>
            <w:noWrap/>
          </w:tcPr>
          <w:p w14:paraId="6B010518" w14:textId="77777777" w:rsidR="00352167" w:rsidRPr="00E77AF9" w:rsidRDefault="00352167" w:rsidP="00CD0D9F">
            <w:pPr>
              <w:pStyle w:val="TableCell0-2Break"/>
              <w:rPr>
                <w:lang w:eastAsia="en-US"/>
              </w:rPr>
            </w:pPr>
          </w:p>
        </w:tc>
        <w:tc>
          <w:tcPr>
            <w:tcW w:w="1786" w:type="dxa"/>
            <w:shd w:val="clear" w:color="auto" w:fill="auto"/>
            <w:noWrap/>
          </w:tcPr>
          <w:p w14:paraId="212D5A1D" w14:textId="77777777" w:rsidR="00352167" w:rsidRPr="00E77AF9" w:rsidRDefault="00352167" w:rsidP="00CD0D9F">
            <w:pPr>
              <w:pStyle w:val="TableCell0-2Break"/>
              <w:rPr>
                <w:lang w:eastAsia="en-US"/>
              </w:rPr>
            </w:pPr>
            <w:r w:rsidRPr="00E77AF9">
              <w:rPr>
                <w:lang w:eastAsia="en-US"/>
              </w:rPr>
              <w:t>0:52:00</w:t>
            </w:r>
          </w:p>
        </w:tc>
        <w:tc>
          <w:tcPr>
            <w:tcW w:w="3005" w:type="dxa"/>
            <w:shd w:val="clear" w:color="auto" w:fill="auto"/>
            <w:noWrap/>
          </w:tcPr>
          <w:p w14:paraId="63E6CFB1" w14:textId="77777777" w:rsidR="00352167" w:rsidRPr="00E77AF9" w:rsidRDefault="00352167" w:rsidP="00CD0D9F">
            <w:pPr>
              <w:pStyle w:val="TableCell0-2Break"/>
              <w:rPr>
                <w:lang w:eastAsia="en-US"/>
              </w:rPr>
            </w:pPr>
            <w:r w:rsidRPr="00E77AF9">
              <w:rPr>
                <w:lang w:eastAsia="en-US"/>
              </w:rPr>
              <w:t>1 MO, 1 FY</w:t>
            </w:r>
          </w:p>
        </w:tc>
      </w:tr>
      <w:tr w:rsidR="00352167" w:rsidRPr="00E77AF9" w14:paraId="74D3BFB3" w14:textId="77777777" w:rsidTr="00352167">
        <w:tc>
          <w:tcPr>
            <w:tcW w:w="1956" w:type="dxa"/>
            <w:shd w:val="clear" w:color="auto" w:fill="auto"/>
            <w:noWrap/>
            <w:hideMark/>
          </w:tcPr>
          <w:p w14:paraId="1C6E926E" w14:textId="77777777" w:rsidR="00352167" w:rsidRPr="00E77AF9" w:rsidRDefault="00352167" w:rsidP="00CD0D9F">
            <w:pPr>
              <w:pStyle w:val="TableCell0-0"/>
              <w:rPr>
                <w:lang w:eastAsia="en-US"/>
              </w:rPr>
            </w:pPr>
            <w:r w:rsidRPr="00E77AF9">
              <w:rPr>
                <w:lang w:eastAsia="en-US"/>
              </w:rPr>
              <w:t>081011-014-Cv</w:t>
            </w:r>
          </w:p>
        </w:tc>
        <w:tc>
          <w:tcPr>
            <w:tcW w:w="1786" w:type="dxa"/>
            <w:shd w:val="clear" w:color="auto" w:fill="auto"/>
            <w:noWrap/>
            <w:hideMark/>
          </w:tcPr>
          <w:p w14:paraId="58F4398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C4F2F3B" w14:textId="77777777" w:rsidR="00352167" w:rsidRPr="00E77AF9" w:rsidRDefault="00352167" w:rsidP="00CD0D9F">
            <w:pPr>
              <w:pStyle w:val="TableCell0-0"/>
              <w:rPr>
                <w:lang w:eastAsia="en-US"/>
              </w:rPr>
            </w:pPr>
            <w:r w:rsidRPr="00E77AF9">
              <w:rPr>
                <w:lang w:eastAsia="en-US"/>
              </w:rPr>
              <w:t>About shortening something</w:t>
            </w:r>
          </w:p>
        </w:tc>
      </w:tr>
      <w:tr w:rsidR="00352167" w:rsidRPr="00E77AF9" w14:paraId="4AE5AE2C" w14:textId="77777777" w:rsidTr="00352167">
        <w:tc>
          <w:tcPr>
            <w:tcW w:w="1956" w:type="dxa"/>
            <w:shd w:val="clear" w:color="auto" w:fill="auto"/>
            <w:noWrap/>
          </w:tcPr>
          <w:p w14:paraId="7A6E2AFD" w14:textId="77777777" w:rsidR="00352167" w:rsidRPr="00E77AF9" w:rsidRDefault="00352167" w:rsidP="00CD0D9F">
            <w:pPr>
              <w:pStyle w:val="TableCell0-2Break"/>
              <w:rPr>
                <w:lang w:eastAsia="en-US"/>
              </w:rPr>
            </w:pPr>
          </w:p>
        </w:tc>
        <w:tc>
          <w:tcPr>
            <w:tcW w:w="1786" w:type="dxa"/>
            <w:shd w:val="clear" w:color="auto" w:fill="auto"/>
            <w:noWrap/>
          </w:tcPr>
          <w:p w14:paraId="6F741A94" w14:textId="77777777" w:rsidR="00352167" w:rsidRPr="00E77AF9" w:rsidRDefault="00352167" w:rsidP="00CD0D9F">
            <w:pPr>
              <w:pStyle w:val="TableCell0-2Break"/>
              <w:rPr>
                <w:lang w:eastAsia="en-US"/>
              </w:rPr>
            </w:pPr>
            <w:r w:rsidRPr="00E77AF9">
              <w:rPr>
                <w:lang w:eastAsia="en-US"/>
              </w:rPr>
              <w:t>1:03:00</w:t>
            </w:r>
          </w:p>
        </w:tc>
        <w:tc>
          <w:tcPr>
            <w:tcW w:w="3005" w:type="dxa"/>
            <w:shd w:val="clear" w:color="auto" w:fill="auto"/>
            <w:noWrap/>
          </w:tcPr>
          <w:p w14:paraId="542C848B" w14:textId="77777777" w:rsidR="00352167" w:rsidRPr="00E77AF9" w:rsidRDefault="00352167" w:rsidP="00CD0D9F">
            <w:pPr>
              <w:pStyle w:val="TableCell0-2Break"/>
              <w:rPr>
                <w:lang w:eastAsia="en-US"/>
              </w:rPr>
            </w:pPr>
            <w:r w:rsidRPr="00E77AF9">
              <w:rPr>
                <w:lang w:eastAsia="en-US"/>
              </w:rPr>
              <w:t>1 FY, 1 FO</w:t>
            </w:r>
          </w:p>
        </w:tc>
      </w:tr>
      <w:tr w:rsidR="00352167" w:rsidRPr="00E77AF9" w14:paraId="47235D36" w14:textId="77777777" w:rsidTr="00352167">
        <w:tc>
          <w:tcPr>
            <w:tcW w:w="1956" w:type="dxa"/>
            <w:shd w:val="clear" w:color="auto" w:fill="auto"/>
            <w:noWrap/>
            <w:hideMark/>
          </w:tcPr>
          <w:p w14:paraId="6857BA7A" w14:textId="77777777" w:rsidR="00352167" w:rsidRPr="00E77AF9" w:rsidRDefault="00352167" w:rsidP="00CD0D9F">
            <w:pPr>
              <w:pStyle w:val="TableCell0-0"/>
              <w:rPr>
                <w:lang w:eastAsia="en-US"/>
              </w:rPr>
            </w:pPr>
            <w:r w:rsidRPr="00E77AF9">
              <w:rPr>
                <w:lang w:eastAsia="en-US"/>
              </w:rPr>
              <w:t>081011-015-Cv</w:t>
            </w:r>
          </w:p>
        </w:tc>
        <w:tc>
          <w:tcPr>
            <w:tcW w:w="1786" w:type="dxa"/>
            <w:shd w:val="clear" w:color="auto" w:fill="auto"/>
            <w:noWrap/>
            <w:hideMark/>
          </w:tcPr>
          <w:p w14:paraId="0899DB20"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1781752" w14:textId="77777777" w:rsidR="00352167" w:rsidRPr="00E77AF9" w:rsidRDefault="00352167" w:rsidP="00CD0D9F">
            <w:pPr>
              <w:pStyle w:val="TableCell0-0"/>
              <w:rPr>
                <w:lang w:eastAsia="en-US"/>
              </w:rPr>
            </w:pPr>
            <w:r w:rsidRPr="00E77AF9">
              <w:rPr>
                <w:lang w:eastAsia="en-US"/>
              </w:rPr>
              <w:t>Using different kinds of oil as medicine</w:t>
            </w:r>
          </w:p>
        </w:tc>
      </w:tr>
      <w:tr w:rsidR="00352167" w:rsidRPr="00E77AF9" w14:paraId="2CAA4092" w14:textId="77777777" w:rsidTr="00352167">
        <w:tc>
          <w:tcPr>
            <w:tcW w:w="1956" w:type="dxa"/>
            <w:shd w:val="clear" w:color="auto" w:fill="auto"/>
            <w:noWrap/>
          </w:tcPr>
          <w:p w14:paraId="32BBB1D7" w14:textId="77777777" w:rsidR="00352167" w:rsidRPr="00E77AF9" w:rsidRDefault="00352167" w:rsidP="00CD0D9F">
            <w:pPr>
              <w:pStyle w:val="TableCell0-2Break"/>
              <w:rPr>
                <w:lang w:eastAsia="en-US"/>
              </w:rPr>
            </w:pPr>
          </w:p>
        </w:tc>
        <w:tc>
          <w:tcPr>
            <w:tcW w:w="1786" w:type="dxa"/>
            <w:shd w:val="clear" w:color="auto" w:fill="auto"/>
            <w:noWrap/>
          </w:tcPr>
          <w:p w14:paraId="65A25B0C" w14:textId="77777777" w:rsidR="00352167" w:rsidRPr="00E77AF9" w:rsidRDefault="00352167" w:rsidP="00CD0D9F">
            <w:pPr>
              <w:pStyle w:val="TableCell0-2Break"/>
              <w:rPr>
                <w:lang w:eastAsia="en-US"/>
              </w:rPr>
            </w:pPr>
            <w:r w:rsidRPr="00E77AF9">
              <w:rPr>
                <w:lang w:eastAsia="en-US"/>
              </w:rPr>
              <w:t>0:34:00</w:t>
            </w:r>
          </w:p>
        </w:tc>
        <w:tc>
          <w:tcPr>
            <w:tcW w:w="3005" w:type="dxa"/>
            <w:shd w:val="clear" w:color="auto" w:fill="auto"/>
            <w:noWrap/>
          </w:tcPr>
          <w:p w14:paraId="208BC250" w14:textId="77777777" w:rsidR="00352167" w:rsidRPr="00E77AF9" w:rsidRDefault="00352167" w:rsidP="00CD0D9F">
            <w:pPr>
              <w:pStyle w:val="TableCell0-2Break"/>
              <w:rPr>
                <w:lang w:eastAsia="en-US"/>
              </w:rPr>
            </w:pPr>
            <w:r w:rsidRPr="00E77AF9">
              <w:rPr>
                <w:lang w:eastAsia="en-US"/>
              </w:rPr>
              <w:t>1 FY, 1 FO</w:t>
            </w:r>
          </w:p>
        </w:tc>
      </w:tr>
      <w:tr w:rsidR="00352167" w:rsidRPr="00E77AF9" w14:paraId="3155E5D9" w14:textId="77777777" w:rsidTr="00352167">
        <w:tc>
          <w:tcPr>
            <w:tcW w:w="1956" w:type="dxa"/>
            <w:shd w:val="clear" w:color="auto" w:fill="auto"/>
            <w:noWrap/>
            <w:hideMark/>
          </w:tcPr>
          <w:p w14:paraId="1A7BDBC9" w14:textId="77777777" w:rsidR="00352167" w:rsidRPr="00E77AF9" w:rsidRDefault="00352167" w:rsidP="00CD0D9F">
            <w:pPr>
              <w:pStyle w:val="TableCell0-0"/>
              <w:rPr>
                <w:lang w:eastAsia="en-US"/>
              </w:rPr>
            </w:pPr>
            <w:r w:rsidRPr="00E77AF9">
              <w:rPr>
                <w:lang w:eastAsia="en-US"/>
              </w:rPr>
              <w:t>081011-016-Cv</w:t>
            </w:r>
          </w:p>
        </w:tc>
        <w:tc>
          <w:tcPr>
            <w:tcW w:w="1786" w:type="dxa"/>
            <w:shd w:val="clear" w:color="auto" w:fill="auto"/>
            <w:noWrap/>
            <w:hideMark/>
          </w:tcPr>
          <w:p w14:paraId="1CAB7115"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81DFBE8" w14:textId="77777777" w:rsidR="00352167" w:rsidRPr="00E77AF9" w:rsidRDefault="00352167" w:rsidP="00CD0D9F">
            <w:pPr>
              <w:pStyle w:val="TableCell0-0"/>
              <w:rPr>
                <w:lang w:eastAsia="en-US"/>
              </w:rPr>
            </w:pPr>
            <w:r w:rsidRPr="00E77AF9">
              <w:rPr>
                <w:lang w:eastAsia="en-US"/>
              </w:rPr>
              <w:t>A certain river</w:t>
            </w:r>
          </w:p>
        </w:tc>
      </w:tr>
      <w:tr w:rsidR="00352167" w:rsidRPr="00E77AF9" w14:paraId="16EA2DFB" w14:textId="77777777" w:rsidTr="00352167">
        <w:tc>
          <w:tcPr>
            <w:tcW w:w="1956" w:type="dxa"/>
            <w:shd w:val="clear" w:color="auto" w:fill="auto"/>
            <w:noWrap/>
          </w:tcPr>
          <w:p w14:paraId="475F8555" w14:textId="77777777" w:rsidR="00352167" w:rsidRPr="00E77AF9" w:rsidRDefault="00352167" w:rsidP="00CD0D9F">
            <w:pPr>
              <w:pStyle w:val="TableCell0-2Break"/>
              <w:rPr>
                <w:lang w:eastAsia="en-US"/>
              </w:rPr>
            </w:pPr>
          </w:p>
        </w:tc>
        <w:tc>
          <w:tcPr>
            <w:tcW w:w="1786" w:type="dxa"/>
            <w:shd w:val="clear" w:color="auto" w:fill="auto"/>
            <w:noWrap/>
          </w:tcPr>
          <w:p w14:paraId="368ADD01" w14:textId="77777777" w:rsidR="00352167" w:rsidRPr="00E77AF9" w:rsidRDefault="00352167" w:rsidP="00CD0D9F">
            <w:pPr>
              <w:pStyle w:val="TableCell0-2Break"/>
              <w:rPr>
                <w:lang w:eastAsia="en-US"/>
              </w:rPr>
            </w:pPr>
            <w:r w:rsidRPr="00E77AF9">
              <w:rPr>
                <w:lang w:eastAsia="en-US"/>
              </w:rPr>
              <w:t>0:28:00</w:t>
            </w:r>
          </w:p>
        </w:tc>
        <w:tc>
          <w:tcPr>
            <w:tcW w:w="3005" w:type="dxa"/>
            <w:shd w:val="clear" w:color="auto" w:fill="auto"/>
            <w:noWrap/>
          </w:tcPr>
          <w:p w14:paraId="084D4203" w14:textId="77777777" w:rsidR="00352167" w:rsidRPr="00E77AF9" w:rsidRDefault="00352167" w:rsidP="00CD0D9F">
            <w:pPr>
              <w:pStyle w:val="TableCell0-2Break"/>
              <w:rPr>
                <w:lang w:eastAsia="en-US"/>
              </w:rPr>
            </w:pPr>
            <w:r w:rsidRPr="00E77AF9">
              <w:rPr>
                <w:lang w:eastAsia="en-US"/>
              </w:rPr>
              <w:t>1 FO</w:t>
            </w:r>
          </w:p>
        </w:tc>
      </w:tr>
      <w:tr w:rsidR="00352167" w:rsidRPr="00E77AF9" w14:paraId="1DA9D321" w14:textId="77777777" w:rsidTr="00352167">
        <w:tc>
          <w:tcPr>
            <w:tcW w:w="1956" w:type="dxa"/>
            <w:shd w:val="clear" w:color="auto" w:fill="auto"/>
            <w:noWrap/>
            <w:hideMark/>
          </w:tcPr>
          <w:p w14:paraId="30F2B533" w14:textId="77777777" w:rsidR="00352167" w:rsidRPr="00E77AF9" w:rsidRDefault="00352167" w:rsidP="00CD0D9F">
            <w:pPr>
              <w:pStyle w:val="TableCell0-0"/>
              <w:rPr>
                <w:lang w:eastAsia="en-US"/>
              </w:rPr>
            </w:pPr>
            <w:r w:rsidRPr="00E77AF9">
              <w:rPr>
                <w:lang w:eastAsia="en-US"/>
              </w:rPr>
              <w:t>081011-017-Cv</w:t>
            </w:r>
          </w:p>
        </w:tc>
        <w:tc>
          <w:tcPr>
            <w:tcW w:w="1786" w:type="dxa"/>
            <w:shd w:val="clear" w:color="auto" w:fill="auto"/>
            <w:noWrap/>
            <w:hideMark/>
          </w:tcPr>
          <w:p w14:paraId="6A1E362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4103ABB" w14:textId="77777777" w:rsidR="00352167" w:rsidRPr="00E77AF9" w:rsidRDefault="00352167" w:rsidP="00CD0D9F">
            <w:pPr>
              <w:pStyle w:val="TableCell0-0"/>
              <w:rPr>
                <w:lang w:eastAsia="en-US"/>
              </w:rPr>
            </w:pPr>
            <w:r w:rsidRPr="00E77AF9">
              <w:rPr>
                <w:lang w:eastAsia="en-US"/>
              </w:rPr>
              <w:t>Problems with a muffler</w:t>
            </w:r>
          </w:p>
        </w:tc>
      </w:tr>
      <w:tr w:rsidR="00352167" w:rsidRPr="00E77AF9" w14:paraId="4D21456D" w14:textId="77777777" w:rsidTr="00352167">
        <w:tc>
          <w:tcPr>
            <w:tcW w:w="1956" w:type="dxa"/>
            <w:shd w:val="clear" w:color="auto" w:fill="auto"/>
            <w:noWrap/>
          </w:tcPr>
          <w:p w14:paraId="17155F80" w14:textId="77777777" w:rsidR="00352167" w:rsidRPr="00E77AF9" w:rsidRDefault="00352167" w:rsidP="00CD0D9F">
            <w:pPr>
              <w:pStyle w:val="TableCell0-2Break"/>
              <w:rPr>
                <w:lang w:eastAsia="en-US"/>
              </w:rPr>
            </w:pPr>
          </w:p>
        </w:tc>
        <w:tc>
          <w:tcPr>
            <w:tcW w:w="1786" w:type="dxa"/>
            <w:shd w:val="clear" w:color="auto" w:fill="auto"/>
            <w:noWrap/>
          </w:tcPr>
          <w:p w14:paraId="29FD620E" w14:textId="77777777" w:rsidR="00352167" w:rsidRPr="00E77AF9" w:rsidRDefault="00352167" w:rsidP="00CD0D9F">
            <w:pPr>
              <w:pStyle w:val="TableCell0-2Break"/>
              <w:rPr>
                <w:lang w:eastAsia="en-US"/>
              </w:rPr>
            </w:pPr>
            <w:r w:rsidRPr="00E77AF9">
              <w:rPr>
                <w:lang w:eastAsia="en-US"/>
              </w:rPr>
              <w:t>0:12:00</w:t>
            </w:r>
          </w:p>
        </w:tc>
        <w:tc>
          <w:tcPr>
            <w:tcW w:w="3005" w:type="dxa"/>
            <w:shd w:val="clear" w:color="auto" w:fill="auto"/>
            <w:noWrap/>
          </w:tcPr>
          <w:p w14:paraId="78A78188"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1BEE5F0B" w14:textId="77777777" w:rsidTr="00352167">
        <w:tc>
          <w:tcPr>
            <w:tcW w:w="1956" w:type="dxa"/>
            <w:shd w:val="clear" w:color="auto" w:fill="auto"/>
            <w:noWrap/>
            <w:hideMark/>
          </w:tcPr>
          <w:p w14:paraId="10714CBA" w14:textId="77777777" w:rsidR="00352167" w:rsidRPr="00E77AF9" w:rsidRDefault="00352167" w:rsidP="00CD0D9F">
            <w:pPr>
              <w:pStyle w:val="TableCell0-0"/>
              <w:rPr>
                <w:lang w:eastAsia="en-US"/>
              </w:rPr>
            </w:pPr>
            <w:r w:rsidRPr="00E77AF9">
              <w:rPr>
                <w:lang w:eastAsia="en-US"/>
              </w:rPr>
              <w:t>081011-018-Cv</w:t>
            </w:r>
          </w:p>
        </w:tc>
        <w:tc>
          <w:tcPr>
            <w:tcW w:w="1786" w:type="dxa"/>
            <w:shd w:val="clear" w:color="auto" w:fill="auto"/>
            <w:noWrap/>
            <w:hideMark/>
          </w:tcPr>
          <w:p w14:paraId="6599452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3FEAAE1" w14:textId="77777777" w:rsidR="00352167" w:rsidRPr="00E77AF9" w:rsidRDefault="00352167" w:rsidP="00CD0D9F">
            <w:pPr>
              <w:pStyle w:val="TableCell0-0"/>
              <w:rPr>
                <w:lang w:eastAsia="en-US"/>
              </w:rPr>
            </w:pPr>
            <w:r w:rsidRPr="00E77AF9">
              <w:rPr>
                <w:lang w:eastAsia="en-US"/>
              </w:rPr>
              <w:t>Obtaining a school certificate 3</w:t>
            </w:r>
          </w:p>
        </w:tc>
      </w:tr>
      <w:tr w:rsidR="00352167" w:rsidRPr="00E77AF9" w14:paraId="6427CDFB" w14:textId="77777777" w:rsidTr="00352167">
        <w:tc>
          <w:tcPr>
            <w:tcW w:w="1956" w:type="dxa"/>
            <w:shd w:val="clear" w:color="auto" w:fill="auto"/>
            <w:noWrap/>
          </w:tcPr>
          <w:p w14:paraId="22C0F2A7" w14:textId="77777777" w:rsidR="00352167" w:rsidRPr="00E77AF9" w:rsidRDefault="00352167" w:rsidP="00CD0D9F">
            <w:pPr>
              <w:pStyle w:val="TableCell0-2Break"/>
              <w:rPr>
                <w:lang w:eastAsia="en-US"/>
              </w:rPr>
            </w:pPr>
          </w:p>
        </w:tc>
        <w:tc>
          <w:tcPr>
            <w:tcW w:w="1786" w:type="dxa"/>
            <w:shd w:val="clear" w:color="auto" w:fill="auto"/>
            <w:noWrap/>
          </w:tcPr>
          <w:p w14:paraId="5F29B959" w14:textId="77777777" w:rsidR="00352167" w:rsidRPr="00E77AF9" w:rsidRDefault="00352167" w:rsidP="00CD0D9F">
            <w:pPr>
              <w:pStyle w:val="TableCell0-2Break"/>
              <w:rPr>
                <w:lang w:eastAsia="en-US"/>
              </w:rPr>
            </w:pPr>
            <w:r w:rsidRPr="00E77AF9">
              <w:rPr>
                <w:lang w:eastAsia="en-US"/>
              </w:rPr>
              <w:t>2:17:00</w:t>
            </w:r>
          </w:p>
        </w:tc>
        <w:tc>
          <w:tcPr>
            <w:tcW w:w="3005" w:type="dxa"/>
            <w:shd w:val="clear" w:color="auto" w:fill="auto"/>
            <w:noWrap/>
          </w:tcPr>
          <w:p w14:paraId="5EB86C83" w14:textId="77777777" w:rsidR="00352167" w:rsidRPr="00E77AF9" w:rsidRDefault="00352167" w:rsidP="00CD0D9F">
            <w:pPr>
              <w:pStyle w:val="TableCell0-2Break"/>
              <w:rPr>
                <w:lang w:eastAsia="en-US"/>
              </w:rPr>
            </w:pPr>
            <w:r w:rsidRPr="00E77AF9">
              <w:rPr>
                <w:lang w:eastAsia="en-US"/>
              </w:rPr>
              <w:t>1 MY, 2 FO</w:t>
            </w:r>
          </w:p>
        </w:tc>
      </w:tr>
      <w:tr w:rsidR="00352167" w:rsidRPr="00E77AF9" w14:paraId="1F6B8BA6" w14:textId="77777777" w:rsidTr="00352167">
        <w:tc>
          <w:tcPr>
            <w:tcW w:w="1956" w:type="dxa"/>
            <w:shd w:val="clear" w:color="auto" w:fill="auto"/>
            <w:noWrap/>
            <w:hideMark/>
          </w:tcPr>
          <w:p w14:paraId="661601B4" w14:textId="77777777" w:rsidR="00352167" w:rsidRPr="00E77AF9" w:rsidRDefault="00352167" w:rsidP="00CD0D9F">
            <w:pPr>
              <w:pStyle w:val="TableCell0-0"/>
              <w:rPr>
                <w:lang w:eastAsia="en-US"/>
              </w:rPr>
            </w:pPr>
            <w:r w:rsidRPr="00E77AF9">
              <w:rPr>
                <w:lang w:eastAsia="en-US"/>
              </w:rPr>
              <w:t>081011-019-Cv</w:t>
            </w:r>
          </w:p>
        </w:tc>
        <w:tc>
          <w:tcPr>
            <w:tcW w:w="1786" w:type="dxa"/>
            <w:shd w:val="clear" w:color="auto" w:fill="auto"/>
            <w:noWrap/>
            <w:hideMark/>
          </w:tcPr>
          <w:p w14:paraId="754C4954"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AA60DC9" w14:textId="77777777" w:rsidR="00352167" w:rsidRPr="00E77AF9" w:rsidRDefault="00352167" w:rsidP="00CD0D9F">
            <w:pPr>
              <w:pStyle w:val="TableCell0-0"/>
              <w:rPr>
                <w:lang w:eastAsia="en-US"/>
              </w:rPr>
            </w:pPr>
            <w:r w:rsidRPr="00E77AF9">
              <w:rPr>
                <w:lang w:eastAsia="en-US"/>
              </w:rPr>
              <w:t>Electricity problems</w:t>
            </w:r>
          </w:p>
        </w:tc>
      </w:tr>
      <w:tr w:rsidR="00352167" w:rsidRPr="00E77AF9" w14:paraId="30E5D8FE" w14:textId="77777777" w:rsidTr="00352167">
        <w:tc>
          <w:tcPr>
            <w:tcW w:w="1956" w:type="dxa"/>
            <w:shd w:val="clear" w:color="auto" w:fill="auto"/>
            <w:noWrap/>
          </w:tcPr>
          <w:p w14:paraId="7BD9188C" w14:textId="77777777" w:rsidR="00352167" w:rsidRPr="00E77AF9" w:rsidRDefault="00352167" w:rsidP="00CD0D9F">
            <w:pPr>
              <w:pStyle w:val="TableCell0-2Break"/>
              <w:rPr>
                <w:lang w:eastAsia="en-US"/>
              </w:rPr>
            </w:pPr>
          </w:p>
        </w:tc>
        <w:tc>
          <w:tcPr>
            <w:tcW w:w="1786" w:type="dxa"/>
            <w:shd w:val="clear" w:color="auto" w:fill="auto"/>
            <w:noWrap/>
          </w:tcPr>
          <w:p w14:paraId="528FAA5F" w14:textId="77777777" w:rsidR="00352167" w:rsidRPr="00E77AF9" w:rsidRDefault="00352167" w:rsidP="00CD0D9F">
            <w:pPr>
              <w:pStyle w:val="TableCell0-2Break"/>
              <w:rPr>
                <w:lang w:eastAsia="en-US"/>
              </w:rPr>
            </w:pPr>
            <w:r w:rsidRPr="00E77AF9">
              <w:rPr>
                <w:lang w:eastAsia="en-US"/>
              </w:rPr>
              <w:t>1:30:00</w:t>
            </w:r>
          </w:p>
        </w:tc>
        <w:tc>
          <w:tcPr>
            <w:tcW w:w="3005" w:type="dxa"/>
            <w:shd w:val="clear" w:color="auto" w:fill="auto"/>
            <w:noWrap/>
          </w:tcPr>
          <w:p w14:paraId="6C87CD8F" w14:textId="77777777" w:rsidR="00352167" w:rsidRPr="00E77AF9" w:rsidRDefault="00352167" w:rsidP="00CD0D9F">
            <w:pPr>
              <w:pStyle w:val="TableCell0-2Break"/>
              <w:rPr>
                <w:lang w:eastAsia="en-US"/>
              </w:rPr>
            </w:pPr>
            <w:r w:rsidRPr="00E77AF9">
              <w:rPr>
                <w:lang w:eastAsia="en-US"/>
              </w:rPr>
              <w:t>2 FO</w:t>
            </w:r>
          </w:p>
        </w:tc>
      </w:tr>
      <w:tr w:rsidR="00352167" w:rsidRPr="00E77AF9" w14:paraId="4E4615F2" w14:textId="77777777" w:rsidTr="00352167">
        <w:tc>
          <w:tcPr>
            <w:tcW w:w="1956" w:type="dxa"/>
            <w:shd w:val="clear" w:color="auto" w:fill="auto"/>
            <w:noWrap/>
            <w:hideMark/>
          </w:tcPr>
          <w:p w14:paraId="7CC24D6E" w14:textId="77777777" w:rsidR="00352167" w:rsidRPr="00E77AF9" w:rsidRDefault="00352167" w:rsidP="00CD0D9F">
            <w:pPr>
              <w:pStyle w:val="TableCell0-0"/>
              <w:rPr>
                <w:lang w:eastAsia="en-US"/>
              </w:rPr>
            </w:pPr>
            <w:r w:rsidRPr="00E77AF9">
              <w:rPr>
                <w:lang w:eastAsia="en-US"/>
              </w:rPr>
              <w:t>081011-020-Cv</w:t>
            </w:r>
          </w:p>
        </w:tc>
        <w:tc>
          <w:tcPr>
            <w:tcW w:w="1786" w:type="dxa"/>
            <w:shd w:val="clear" w:color="auto" w:fill="auto"/>
            <w:noWrap/>
            <w:hideMark/>
          </w:tcPr>
          <w:p w14:paraId="452167E7"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D9BD4F9" w14:textId="77777777" w:rsidR="00352167" w:rsidRPr="00E77AF9" w:rsidRDefault="00352167" w:rsidP="00CD0D9F">
            <w:pPr>
              <w:pStyle w:val="TableCell0-0"/>
              <w:rPr>
                <w:lang w:eastAsia="en-US"/>
              </w:rPr>
            </w:pPr>
            <w:r w:rsidRPr="00E77AF9">
              <w:rPr>
                <w:lang w:eastAsia="en-US"/>
              </w:rPr>
              <w:t>Traveling to Pante Timur 1</w:t>
            </w:r>
          </w:p>
        </w:tc>
      </w:tr>
      <w:tr w:rsidR="00352167" w:rsidRPr="00E77AF9" w14:paraId="698F43D2" w14:textId="77777777" w:rsidTr="00352167">
        <w:tc>
          <w:tcPr>
            <w:tcW w:w="1956" w:type="dxa"/>
            <w:shd w:val="clear" w:color="auto" w:fill="auto"/>
            <w:noWrap/>
          </w:tcPr>
          <w:p w14:paraId="71C4B54F" w14:textId="77777777" w:rsidR="00352167" w:rsidRPr="00E77AF9" w:rsidRDefault="00352167" w:rsidP="00CD0D9F">
            <w:pPr>
              <w:pStyle w:val="TableCell0-2Break"/>
              <w:rPr>
                <w:lang w:eastAsia="en-US"/>
              </w:rPr>
            </w:pPr>
          </w:p>
        </w:tc>
        <w:tc>
          <w:tcPr>
            <w:tcW w:w="1786" w:type="dxa"/>
            <w:shd w:val="clear" w:color="auto" w:fill="auto"/>
            <w:noWrap/>
          </w:tcPr>
          <w:p w14:paraId="226C9415" w14:textId="77777777" w:rsidR="00352167" w:rsidRPr="00E77AF9" w:rsidRDefault="00352167" w:rsidP="00CD0D9F">
            <w:pPr>
              <w:pStyle w:val="TableCell0-2Break"/>
              <w:rPr>
                <w:lang w:eastAsia="en-US"/>
              </w:rPr>
            </w:pPr>
            <w:r w:rsidRPr="00E77AF9">
              <w:rPr>
                <w:lang w:eastAsia="en-US"/>
              </w:rPr>
              <w:t>10:59:00</w:t>
            </w:r>
          </w:p>
        </w:tc>
        <w:tc>
          <w:tcPr>
            <w:tcW w:w="3005" w:type="dxa"/>
            <w:shd w:val="clear" w:color="auto" w:fill="auto"/>
            <w:noWrap/>
          </w:tcPr>
          <w:p w14:paraId="3A79B130"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3DBA45ED" w14:textId="77777777" w:rsidTr="00352167">
        <w:tc>
          <w:tcPr>
            <w:tcW w:w="1956" w:type="dxa"/>
            <w:shd w:val="clear" w:color="auto" w:fill="auto"/>
            <w:noWrap/>
            <w:hideMark/>
          </w:tcPr>
          <w:p w14:paraId="3829B0C6" w14:textId="77777777" w:rsidR="00352167" w:rsidRPr="00E77AF9" w:rsidRDefault="00352167" w:rsidP="00CD0D9F">
            <w:pPr>
              <w:pStyle w:val="TableCell0-0"/>
              <w:rPr>
                <w:lang w:eastAsia="en-US"/>
              </w:rPr>
            </w:pPr>
            <w:r w:rsidRPr="00E77AF9">
              <w:rPr>
                <w:lang w:eastAsia="en-US"/>
              </w:rPr>
              <w:t>081011-021-Cv</w:t>
            </w:r>
          </w:p>
        </w:tc>
        <w:tc>
          <w:tcPr>
            <w:tcW w:w="1786" w:type="dxa"/>
            <w:shd w:val="clear" w:color="auto" w:fill="auto"/>
            <w:noWrap/>
            <w:hideMark/>
          </w:tcPr>
          <w:p w14:paraId="326F5B7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514E5A1" w14:textId="77777777" w:rsidR="00352167" w:rsidRPr="00E77AF9" w:rsidRDefault="00352167" w:rsidP="00CD0D9F">
            <w:pPr>
              <w:pStyle w:val="TableCell0-0"/>
              <w:rPr>
                <w:lang w:eastAsia="en-US"/>
              </w:rPr>
            </w:pPr>
            <w:r w:rsidRPr="00E77AF9">
              <w:rPr>
                <w:lang w:eastAsia="en-US"/>
              </w:rPr>
              <w:t>Traveling to Pante Timur 2</w:t>
            </w:r>
          </w:p>
        </w:tc>
      </w:tr>
      <w:tr w:rsidR="00352167" w:rsidRPr="00E77AF9" w14:paraId="18E3C2AD" w14:textId="77777777" w:rsidTr="00352167">
        <w:tc>
          <w:tcPr>
            <w:tcW w:w="1956" w:type="dxa"/>
            <w:shd w:val="clear" w:color="auto" w:fill="auto"/>
            <w:noWrap/>
          </w:tcPr>
          <w:p w14:paraId="2E19796E" w14:textId="77777777" w:rsidR="00352167" w:rsidRPr="00E77AF9" w:rsidRDefault="00352167" w:rsidP="00CD0D9F">
            <w:pPr>
              <w:pStyle w:val="TableCell0-2Break"/>
              <w:rPr>
                <w:lang w:eastAsia="en-US"/>
              </w:rPr>
            </w:pPr>
          </w:p>
        </w:tc>
        <w:tc>
          <w:tcPr>
            <w:tcW w:w="1786" w:type="dxa"/>
            <w:shd w:val="clear" w:color="auto" w:fill="auto"/>
            <w:noWrap/>
          </w:tcPr>
          <w:p w14:paraId="22542CC1" w14:textId="77777777" w:rsidR="00352167" w:rsidRPr="00E77AF9" w:rsidRDefault="00352167" w:rsidP="00CD0D9F">
            <w:pPr>
              <w:pStyle w:val="TableCell0-2Break"/>
              <w:rPr>
                <w:lang w:eastAsia="en-US"/>
              </w:rPr>
            </w:pPr>
            <w:r w:rsidRPr="00E77AF9">
              <w:rPr>
                <w:lang w:eastAsia="en-US"/>
              </w:rPr>
              <w:t>1:36:00</w:t>
            </w:r>
          </w:p>
        </w:tc>
        <w:tc>
          <w:tcPr>
            <w:tcW w:w="3005" w:type="dxa"/>
            <w:shd w:val="clear" w:color="auto" w:fill="auto"/>
            <w:noWrap/>
          </w:tcPr>
          <w:p w14:paraId="1245C002" w14:textId="77777777" w:rsidR="00352167" w:rsidRPr="00E77AF9" w:rsidRDefault="00352167" w:rsidP="00CD0D9F">
            <w:pPr>
              <w:pStyle w:val="TableCell0-2Break"/>
              <w:rPr>
                <w:lang w:eastAsia="en-US"/>
              </w:rPr>
            </w:pPr>
            <w:r w:rsidRPr="00E77AF9">
              <w:rPr>
                <w:lang w:eastAsia="en-US"/>
              </w:rPr>
              <w:t>1 FY, 1 FO</w:t>
            </w:r>
          </w:p>
        </w:tc>
      </w:tr>
      <w:tr w:rsidR="00352167" w:rsidRPr="00E77AF9" w14:paraId="6FDAA811" w14:textId="77777777" w:rsidTr="00352167">
        <w:tc>
          <w:tcPr>
            <w:tcW w:w="1956" w:type="dxa"/>
            <w:shd w:val="clear" w:color="auto" w:fill="auto"/>
            <w:noWrap/>
            <w:hideMark/>
          </w:tcPr>
          <w:p w14:paraId="74B0384B" w14:textId="77777777" w:rsidR="00352167" w:rsidRPr="00E77AF9" w:rsidRDefault="00352167" w:rsidP="00CD0D9F">
            <w:pPr>
              <w:pStyle w:val="TableCell0-0"/>
              <w:rPr>
                <w:lang w:eastAsia="en-US"/>
              </w:rPr>
            </w:pPr>
            <w:r w:rsidRPr="00E77AF9">
              <w:rPr>
                <w:lang w:eastAsia="en-US"/>
              </w:rPr>
              <w:t>081011-022-Cv</w:t>
            </w:r>
          </w:p>
        </w:tc>
        <w:tc>
          <w:tcPr>
            <w:tcW w:w="1786" w:type="dxa"/>
            <w:shd w:val="clear" w:color="auto" w:fill="auto"/>
            <w:noWrap/>
            <w:hideMark/>
          </w:tcPr>
          <w:p w14:paraId="276C8018"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87AF376" w14:textId="77777777" w:rsidR="00352167" w:rsidRPr="00E77AF9" w:rsidRDefault="00352167" w:rsidP="00CD0D9F">
            <w:pPr>
              <w:pStyle w:val="TableCell0-0"/>
              <w:rPr>
                <w:lang w:eastAsia="en-US"/>
              </w:rPr>
            </w:pPr>
            <w:r w:rsidRPr="00E77AF9">
              <w:rPr>
                <w:lang w:eastAsia="en-US"/>
              </w:rPr>
              <w:t>Hosting many people; killing one of two twins</w:t>
            </w:r>
          </w:p>
        </w:tc>
      </w:tr>
      <w:tr w:rsidR="00352167" w:rsidRPr="00E77AF9" w14:paraId="0093142A" w14:textId="77777777" w:rsidTr="00352167">
        <w:tc>
          <w:tcPr>
            <w:tcW w:w="1956" w:type="dxa"/>
            <w:shd w:val="clear" w:color="auto" w:fill="auto"/>
            <w:noWrap/>
          </w:tcPr>
          <w:p w14:paraId="326E88D7" w14:textId="77777777" w:rsidR="00352167" w:rsidRPr="00E77AF9" w:rsidRDefault="00352167" w:rsidP="00CD0D9F">
            <w:pPr>
              <w:pStyle w:val="TableCell0-2Break"/>
              <w:rPr>
                <w:lang w:eastAsia="en-US"/>
              </w:rPr>
            </w:pPr>
          </w:p>
        </w:tc>
        <w:tc>
          <w:tcPr>
            <w:tcW w:w="1786" w:type="dxa"/>
            <w:shd w:val="clear" w:color="auto" w:fill="auto"/>
            <w:noWrap/>
          </w:tcPr>
          <w:p w14:paraId="558472E6" w14:textId="77777777" w:rsidR="00352167" w:rsidRPr="00E77AF9" w:rsidRDefault="00352167" w:rsidP="00CD0D9F">
            <w:pPr>
              <w:pStyle w:val="TableCell0-2Break"/>
              <w:rPr>
                <w:lang w:eastAsia="en-US"/>
              </w:rPr>
            </w:pPr>
            <w:r w:rsidRPr="00E77AF9">
              <w:rPr>
                <w:lang w:eastAsia="en-US"/>
              </w:rPr>
              <w:t>15:52:00</w:t>
            </w:r>
          </w:p>
        </w:tc>
        <w:tc>
          <w:tcPr>
            <w:tcW w:w="3005" w:type="dxa"/>
            <w:shd w:val="clear" w:color="auto" w:fill="auto"/>
            <w:noWrap/>
          </w:tcPr>
          <w:p w14:paraId="5538D6BE" w14:textId="77777777" w:rsidR="00352167" w:rsidRPr="00E77AF9" w:rsidRDefault="00352167" w:rsidP="00CD0D9F">
            <w:pPr>
              <w:pStyle w:val="TableCell0-2Break"/>
              <w:rPr>
                <w:lang w:eastAsia="en-US"/>
              </w:rPr>
            </w:pPr>
            <w:r w:rsidRPr="00E77AF9">
              <w:rPr>
                <w:lang w:eastAsia="en-US"/>
              </w:rPr>
              <w:t>1 MO, 1 FY, 1 FO</w:t>
            </w:r>
          </w:p>
        </w:tc>
      </w:tr>
      <w:tr w:rsidR="00352167" w:rsidRPr="00E77AF9" w14:paraId="2BAC3E79" w14:textId="77777777" w:rsidTr="00352167">
        <w:tc>
          <w:tcPr>
            <w:tcW w:w="1956" w:type="dxa"/>
            <w:shd w:val="clear" w:color="auto" w:fill="auto"/>
            <w:noWrap/>
            <w:hideMark/>
          </w:tcPr>
          <w:p w14:paraId="25793A45" w14:textId="77777777" w:rsidR="00352167" w:rsidRPr="00E77AF9" w:rsidRDefault="00352167" w:rsidP="00CD0D9F">
            <w:pPr>
              <w:pStyle w:val="TableCell0-0"/>
              <w:rPr>
                <w:lang w:eastAsia="en-US"/>
              </w:rPr>
            </w:pPr>
            <w:r w:rsidRPr="00E77AF9">
              <w:rPr>
                <w:lang w:eastAsia="en-US"/>
              </w:rPr>
              <w:t>081011-023-Cv</w:t>
            </w:r>
          </w:p>
        </w:tc>
        <w:tc>
          <w:tcPr>
            <w:tcW w:w="1786" w:type="dxa"/>
            <w:shd w:val="clear" w:color="auto" w:fill="auto"/>
            <w:noWrap/>
            <w:hideMark/>
          </w:tcPr>
          <w:p w14:paraId="36BD269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17E0C58" w14:textId="77777777" w:rsidR="00352167" w:rsidRPr="00E77AF9" w:rsidRDefault="00352167" w:rsidP="00CD0D9F">
            <w:pPr>
              <w:pStyle w:val="TableCell0-0"/>
              <w:rPr>
                <w:lang w:eastAsia="en-US"/>
              </w:rPr>
            </w:pPr>
            <w:r w:rsidRPr="00E77AF9">
              <w:rPr>
                <w:lang w:eastAsia="en-US"/>
              </w:rPr>
              <w:t>Obtaining a school certificate 4; rural school education</w:t>
            </w:r>
          </w:p>
        </w:tc>
      </w:tr>
      <w:tr w:rsidR="00352167" w:rsidRPr="00E77AF9" w14:paraId="169008F9" w14:textId="77777777" w:rsidTr="00352167">
        <w:tc>
          <w:tcPr>
            <w:tcW w:w="1956" w:type="dxa"/>
            <w:shd w:val="clear" w:color="auto" w:fill="auto"/>
            <w:noWrap/>
          </w:tcPr>
          <w:p w14:paraId="09E56BC5" w14:textId="77777777" w:rsidR="00352167" w:rsidRPr="00E77AF9" w:rsidRDefault="00352167" w:rsidP="00CD0D9F">
            <w:pPr>
              <w:pStyle w:val="TableCell0-2Break"/>
              <w:rPr>
                <w:lang w:eastAsia="en-US"/>
              </w:rPr>
            </w:pPr>
          </w:p>
        </w:tc>
        <w:tc>
          <w:tcPr>
            <w:tcW w:w="1786" w:type="dxa"/>
            <w:shd w:val="clear" w:color="auto" w:fill="auto"/>
            <w:noWrap/>
          </w:tcPr>
          <w:p w14:paraId="416426CE" w14:textId="77777777" w:rsidR="00352167" w:rsidRPr="00E77AF9" w:rsidRDefault="00352167" w:rsidP="00CD0D9F">
            <w:pPr>
              <w:pStyle w:val="TableCell0-2Break"/>
              <w:rPr>
                <w:lang w:eastAsia="en-US"/>
              </w:rPr>
            </w:pPr>
            <w:r w:rsidRPr="00E77AF9">
              <w:rPr>
                <w:lang w:eastAsia="en-US"/>
              </w:rPr>
              <w:t>21:45:00</w:t>
            </w:r>
          </w:p>
        </w:tc>
        <w:tc>
          <w:tcPr>
            <w:tcW w:w="3005" w:type="dxa"/>
            <w:shd w:val="clear" w:color="auto" w:fill="auto"/>
            <w:noWrap/>
          </w:tcPr>
          <w:p w14:paraId="3A317631" w14:textId="77777777" w:rsidR="00352167" w:rsidRPr="00E77AF9" w:rsidRDefault="00352167" w:rsidP="00CD0D9F">
            <w:pPr>
              <w:pStyle w:val="TableCell0-2Break"/>
              <w:rPr>
                <w:lang w:eastAsia="en-US"/>
              </w:rPr>
            </w:pPr>
            <w:r w:rsidRPr="00E77AF9">
              <w:rPr>
                <w:lang w:eastAsia="en-US"/>
              </w:rPr>
              <w:t>1 FY, 1 FO</w:t>
            </w:r>
          </w:p>
        </w:tc>
      </w:tr>
      <w:tr w:rsidR="00352167" w:rsidRPr="00E77AF9" w14:paraId="5AD12FD2" w14:textId="77777777" w:rsidTr="00352167">
        <w:tc>
          <w:tcPr>
            <w:tcW w:w="1956" w:type="dxa"/>
            <w:shd w:val="clear" w:color="auto" w:fill="auto"/>
            <w:noWrap/>
            <w:hideMark/>
          </w:tcPr>
          <w:p w14:paraId="2EB503C3" w14:textId="77777777" w:rsidR="00352167" w:rsidRPr="00E77AF9" w:rsidRDefault="00352167" w:rsidP="00CD0D9F">
            <w:pPr>
              <w:pStyle w:val="TableCell0-0"/>
              <w:rPr>
                <w:lang w:eastAsia="en-US"/>
              </w:rPr>
            </w:pPr>
            <w:r w:rsidRPr="00E77AF9">
              <w:rPr>
                <w:lang w:eastAsia="en-US"/>
              </w:rPr>
              <w:t>081011-024-Cv</w:t>
            </w:r>
          </w:p>
        </w:tc>
        <w:tc>
          <w:tcPr>
            <w:tcW w:w="1786" w:type="dxa"/>
            <w:shd w:val="clear" w:color="auto" w:fill="auto"/>
            <w:noWrap/>
            <w:hideMark/>
          </w:tcPr>
          <w:p w14:paraId="715E185E"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1D9C7C2" w14:textId="77777777" w:rsidR="00352167" w:rsidRPr="00E77AF9" w:rsidRDefault="00352167" w:rsidP="00CD0D9F">
            <w:pPr>
              <w:pStyle w:val="TableCell0-0"/>
              <w:rPr>
                <w:lang w:eastAsia="en-US"/>
              </w:rPr>
            </w:pPr>
            <w:r w:rsidRPr="00E77AF9">
              <w:rPr>
                <w:lang w:eastAsia="en-US"/>
              </w:rPr>
              <w:t>Rural school education and politics</w:t>
            </w:r>
          </w:p>
        </w:tc>
      </w:tr>
      <w:tr w:rsidR="00352167" w:rsidRPr="00E77AF9" w14:paraId="062FEDEE" w14:textId="77777777" w:rsidTr="00352167">
        <w:tc>
          <w:tcPr>
            <w:tcW w:w="1956" w:type="dxa"/>
            <w:shd w:val="clear" w:color="auto" w:fill="auto"/>
            <w:noWrap/>
          </w:tcPr>
          <w:p w14:paraId="26247D08" w14:textId="77777777" w:rsidR="00352167" w:rsidRPr="00E77AF9" w:rsidRDefault="00352167" w:rsidP="00CD0D9F">
            <w:pPr>
              <w:pStyle w:val="TableCell0-2Break"/>
              <w:rPr>
                <w:lang w:eastAsia="en-US"/>
              </w:rPr>
            </w:pPr>
          </w:p>
        </w:tc>
        <w:tc>
          <w:tcPr>
            <w:tcW w:w="1786" w:type="dxa"/>
            <w:shd w:val="clear" w:color="auto" w:fill="auto"/>
            <w:noWrap/>
          </w:tcPr>
          <w:p w14:paraId="60DD6B67" w14:textId="77777777" w:rsidR="00352167" w:rsidRPr="00E77AF9" w:rsidRDefault="00352167" w:rsidP="00CD0D9F">
            <w:pPr>
              <w:pStyle w:val="TableCell0-2Break"/>
              <w:rPr>
                <w:lang w:eastAsia="en-US"/>
              </w:rPr>
            </w:pPr>
            <w:r w:rsidRPr="00E77AF9">
              <w:rPr>
                <w:lang w:eastAsia="en-US"/>
              </w:rPr>
              <w:t>9:13:00</w:t>
            </w:r>
          </w:p>
        </w:tc>
        <w:tc>
          <w:tcPr>
            <w:tcW w:w="3005" w:type="dxa"/>
            <w:shd w:val="clear" w:color="auto" w:fill="auto"/>
            <w:noWrap/>
          </w:tcPr>
          <w:p w14:paraId="296E43E8" w14:textId="77777777" w:rsidR="00352167" w:rsidRPr="00E77AF9" w:rsidRDefault="00352167" w:rsidP="00CD0D9F">
            <w:pPr>
              <w:pStyle w:val="TableCell0-2Break"/>
              <w:rPr>
                <w:lang w:eastAsia="en-US"/>
              </w:rPr>
            </w:pPr>
            <w:r w:rsidRPr="00E77AF9">
              <w:rPr>
                <w:lang w:eastAsia="en-US"/>
              </w:rPr>
              <w:t>4 MO</w:t>
            </w:r>
          </w:p>
        </w:tc>
      </w:tr>
      <w:tr w:rsidR="00352167" w:rsidRPr="00E77AF9" w14:paraId="182D0275" w14:textId="77777777" w:rsidTr="00352167">
        <w:tc>
          <w:tcPr>
            <w:tcW w:w="1956" w:type="dxa"/>
            <w:shd w:val="clear" w:color="auto" w:fill="auto"/>
            <w:noWrap/>
            <w:hideMark/>
          </w:tcPr>
          <w:p w14:paraId="77C78459" w14:textId="77777777" w:rsidR="00352167" w:rsidRPr="00E77AF9" w:rsidRDefault="00352167" w:rsidP="00CD0D9F">
            <w:pPr>
              <w:pStyle w:val="TableCell0-0"/>
              <w:rPr>
                <w:lang w:eastAsia="en-US"/>
              </w:rPr>
            </w:pPr>
            <w:r w:rsidRPr="00E77AF9">
              <w:rPr>
                <w:lang w:eastAsia="en-US"/>
              </w:rPr>
              <w:t>081012-001-CvPh</w:t>
            </w:r>
          </w:p>
        </w:tc>
        <w:tc>
          <w:tcPr>
            <w:tcW w:w="1786" w:type="dxa"/>
            <w:shd w:val="clear" w:color="auto" w:fill="auto"/>
            <w:noWrap/>
            <w:hideMark/>
          </w:tcPr>
          <w:p w14:paraId="3C2D2FB6" w14:textId="77777777" w:rsidR="00352167" w:rsidRPr="00E77AF9" w:rsidRDefault="00352167" w:rsidP="00CD0D9F">
            <w:pPr>
              <w:pStyle w:val="TableCell0-0"/>
              <w:rPr>
                <w:lang w:eastAsia="en-US"/>
              </w:rPr>
            </w:pPr>
            <w:r w:rsidRPr="00E77AF9">
              <w:rPr>
                <w:lang w:eastAsia="en-US"/>
              </w:rPr>
              <w:t>CvSp_Cas (ph.)</w:t>
            </w:r>
          </w:p>
        </w:tc>
        <w:tc>
          <w:tcPr>
            <w:tcW w:w="3005" w:type="dxa"/>
            <w:shd w:val="clear" w:color="auto" w:fill="auto"/>
            <w:noWrap/>
          </w:tcPr>
          <w:p w14:paraId="2C8C29D1" w14:textId="77777777" w:rsidR="00352167" w:rsidRPr="00E77AF9" w:rsidRDefault="00352167" w:rsidP="00CD0D9F">
            <w:pPr>
              <w:pStyle w:val="TableCell0-0"/>
              <w:rPr>
                <w:lang w:eastAsia="en-US"/>
              </w:rPr>
            </w:pPr>
            <w:r w:rsidRPr="00E77AF9">
              <w:rPr>
                <w:lang w:eastAsia="en-US"/>
              </w:rPr>
              <w:t>Wanting to visit his friend</w:t>
            </w:r>
          </w:p>
        </w:tc>
      </w:tr>
      <w:tr w:rsidR="00352167" w:rsidRPr="00E77AF9" w14:paraId="675D2B3C" w14:textId="77777777" w:rsidTr="00352167">
        <w:tc>
          <w:tcPr>
            <w:tcW w:w="1956" w:type="dxa"/>
            <w:shd w:val="clear" w:color="auto" w:fill="auto"/>
            <w:noWrap/>
          </w:tcPr>
          <w:p w14:paraId="11C3F994" w14:textId="77777777" w:rsidR="00352167" w:rsidRPr="00E77AF9" w:rsidRDefault="00352167" w:rsidP="00CD0D9F">
            <w:pPr>
              <w:pStyle w:val="TableCell0-2Break"/>
              <w:rPr>
                <w:lang w:eastAsia="en-US"/>
              </w:rPr>
            </w:pPr>
          </w:p>
        </w:tc>
        <w:tc>
          <w:tcPr>
            <w:tcW w:w="1786" w:type="dxa"/>
            <w:shd w:val="clear" w:color="auto" w:fill="auto"/>
            <w:noWrap/>
          </w:tcPr>
          <w:p w14:paraId="264A69A6" w14:textId="77777777" w:rsidR="00352167" w:rsidRPr="00E77AF9" w:rsidRDefault="00352167" w:rsidP="00CD0D9F">
            <w:pPr>
              <w:pStyle w:val="TableCell0-2Break"/>
              <w:rPr>
                <w:lang w:eastAsia="en-US"/>
              </w:rPr>
            </w:pPr>
            <w:r w:rsidRPr="00E77AF9">
              <w:rPr>
                <w:lang w:eastAsia="en-US"/>
              </w:rPr>
              <w:t>3:02:00</w:t>
            </w:r>
          </w:p>
        </w:tc>
        <w:tc>
          <w:tcPr>
            <w:tcW w:w="3005" w:type="dxa"/>
            <w:shd w:val="clear" w:color="auto" w:fill="auto"/>
            <w:noWrap/>
          </w:tcPr>
          <w:p w14:paraId="0FC3D8B4" w14:textId="77777777" w:rsidR="00352167" w:rsidRPr="00E77AF9" w:rsidRDefault="00352167" w:rsidP="00CD0D9F">
            <w:pPr>
              <w:pStyle w:val="TableCell0-2Break"/>
              <w:rPr>
                <w:lang w:eastAsia="en-US"/>
              </w:rPr>
            </w:pPr>
            <w:r w:rsidRPr="00E77AF9">
              <w:rPr>
                <w:lang w:eastAsia="en-US"/>
              </w:rPr>
              <w:t>1 MO</w:t>
            </w:r>
          </w:p>
        </w:tc>
      </w:tr>
      <w:tr w:rsidR="00352167" w:rsidRPr="00E77AF9" w14:paraId="0B61FC0D" w14:textId="77777777" w:rsidTr="00352167">
        <w:tc>
          <w:tcPr>
            <w:tcW w:w="1956" w:type="dxa"/>
            <w:shd w:val="clear" w:color="auto" w:fill="auto"/>
            <w:noWrap/>
            <w:hideMark/>
          </w:tcPr>
          <w:p w14:paraId="7C507F53" w14:textId="77777777" w:rsidR="00352167" w:rsidRPr="00E77AF9" w:rsidRDefault="00352167" w:rsidP="00CD0D9F">
            <w:pPr>
              <w:pStyle w:val="TableCell0-0"/>
              <w:rPr>
                <w:lang w:eastAsia="en-US"/>
              </w:rPr>
            </w:pPr>
            <w:r w:rsidRPr="00E77AF9">
              <w:rPr>
                <w:lang w:eastAsia="en-US"/>
              </w:rPr>
              <w:t>081013-001-Cv</w:t>
            </w:r>
          </w:p>
        </w:tc>
        <w:tc>
          <w:tcPr>
            <w:tcW w:w="1786" w:type="dxa"/>
            <w:shd w:val="clear" w:color="auto" w:fill="auto"/>
            <w:noWrap/>
            <w:hideMark/>
          </w:tcPr>
          <w:p w14:paraId="37318DE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31D0553" w14:textId="77777777" w:rsidR="00352167" w:rsidRPr="00E77AF9" w:rsidRDefault="00352167" w:rsidP="00CD0D9F">
            <w:pPr>
              <w:pStyle w:val="TableCell0-0"/>
              <w:rPr>
                <w:lang w:eastAsia="en-US"/>
              </w:rPr>
            </w:pPr>
            <w:r w:rsidRPr="00E77AF9">
              <w:rPr>
                <w:lang w:eastAsia="en-US"/>
              </w:rPr>
              <w:t>Obtaining a school certificate 5</w:t>
            </w:r>
          </w:p>
        </w:tc>
      </w:tr>
      <w:tr w:rsidR="00352167" w:rsidRPr="00E77AF9" w14:paraId="123431EB" w14:textId="77777777" w:rsidTr="00352167">
        <w:tc>
          <w:tcPr>
            <w:tcW w:w="1956" w:type="dxa"/>
            <w:shd w:val="clear" w:color="auto" w:fill="auto"/>
            <w:noWrap/>
          </w:tcPr>
          <w:p w14:paraId="490F295C" w14:textId="77777777" w:rsidR="00352167" w:rsidRPr="00E77AF9" w:rsidRDefault="00352167" w:rsidP="00CD0D9F">
            <w:pPr>
              <w:pStyle w:val="TableCell0-2Break"/>
              <w:rPr>
                <w:lang w:eastAsia="en-US"/>
              </w:rPr>
            </w:pPr>
          </w:p>
        </w:tc>
        <w:tc>
          <w:tcPr>
            <w:tcW w:w="1786" w:type="dxa"/>
            <w:shd w:val="clear" w:color="auto" w:fill="auto"/>
            <w:noWrap/>
          </w:tcPr>
          <w:p w14:paraId="65B28674" w14:textId="77777777" w:rsidR="00352167" w:rsidRPr="00E77AF9" w:rsidRDefault="00352167" w:rsidP="00CD0D9F">
            <w:pPr>
              <w:pStyle w:val="TableCell0-2Break"/>
              <w:rPr>
                <w:lang w:eastAsia="en-US"/>
              </w:rPr>
            </w:pPr>
            <w:r w:rsidRPr="00E77AF9">
              <w:rPr>
                <w:lang w:eastAsia="en-US"/>
              </w:rPr>
              <w:t>0:39:00</w:t>
            </w:r>
          </w:p>
        </w:tc>
        <w:tc>
          <w:tcPr>
            <w:tcW w:w="3005" w:type="dxa"/>
            <w:shd w:val="clear" w:color="auto" w:fill="auto"/>
            <w:noWrap/>
          </w:tcPr>
          <w:p w14:paraId="0CDCEB1B"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034FB1EC" w14:textId="77777777" w:rsidTr="00352167">
        <w:tc>
          <w:tcPr>
            <w:tcW w:w="1956" w:type="dxa"/>
            <w:shd w:val="clear" w:color="auto" w:fill="auto"/>
            <w:noWrap/>
            <w:hideMark/>
          </w:tcPr>
          <w:p w14:paraId="776BC64E" w14:textId="77777777" w:rsidR="00352167" w:rsidRPr="00E77AF9" w:rsidRDefault="00352167" w:rsidP="00CD0D9F">
            <w:pPr>
              <w:pStyle w:val="TableCell0-0"/>
              <w:rPr>
                <w:lang w:eastAsia="en-US"/>
              </w:rPr>
            </w:pPr>
            <w:r w:rsidRPr="00E77AF9">
              <w:rPr>
                <w:lang w:eastAsia="en-US"/>
              </w:rPr>
              <w:t>081013-002-Cv</w:t>
            </w:r>
          </w:p>
        </w:tc>
        <w:tc>
          <w:tcPr>
            <w:tcW w:w="1786" w:type="dxa"/>
            <w:shd w:val="clear" w:color="auto" w:fill="auto"/>
            <w:noWrap/>
            <w:hideMark/>
          </w:tcPr>
          <w:p w14:paraId="7CA3988A"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B1FF03A" w14:textId="77777777" w:rsidR="00352167" w:rsidRPr="00E77AF9" w:rsidRDefault="00352167" w:rsidP="00CD0D9F">
            <w:pPr>
              <w:pStyle w:val="TableCell0-0"/>
              <w:rPr>
                <w:lang w:eastAsia="en-US"/>
              </w:rPr>
            </w:pPr>
            <w:r w:rsidRPr="00E77AF9">
              <w:rPr>
                <w:lang w:eastAsia="en-US"/>
              </w:rPr>
              <w:t>The bridge at Muara</w:t>
            </w:r>
          </w:p>
        </w:tc>
      </w:tr>
      <w:tr w:rsidR="00352167" w:rsidRPr="00E77AF9" w14:paraId="7A4D29EF" w14:textId="77777777" w:rsidTr="00352167">
        <w:tc>
          <w:tcPr>
            <w:tcW w:w="1956" w:type="dxa"/>
            <w:shd w:val="clear" w:color="auto" w:fill="auto"/>
            <w:noWrap/>
          </w:tcPr>
          <w:p w14:paraId="23695DD6" w14:textId="77777777" w:rsidR="00352167" w:rsidRPr="00E77AF9" w:rsidRDefault="00352167" w:rsidP="00CD0D9F">
            <w:pPr>
              <w:pStyle w:val="TableCell0-2Break"/>
              <w:rPr>
                <w:lang w:eastAsia="en-US"/>
              </w:rPr>
            </w:pPr>
          </w:p>
        </w:tc>
        <w:tc>
          <w:tcPr>
            <w:tcW w:w="1786" w:type="dxa"/>
            <w:shd w:val="clear" w:color="auto" w:fill="auto"/>
            <w:noWrap/>
          </w:tcPr>
          <w:p w14:paraId="1C41AFF1" w14:textId="77777777" w:rsidR="00352167" w:rsidRPr="00E77AF9" w:rsidRDefault="00352167" w:rsidP="00CD0D9F">
            <w:pPr>
              <w:pStyle w:val="TableCell0-2Break"/>
              <w:rPr>
                <w:lang w:eastAsia="en-US"/>
              </w:rPr>
            </w:pPr>
            <w:r w:rsidRPr="00E77AF9">
              <w:rPr>
                <w:lang w:eastAsia="en-US"/>
              </w:rPr>
              <w:t>0:58:00</w:t>
            </w:r>
          </w:p>
        </w:tc>
        <w:tc>
          <w:tcPr>
            <w:tcW w:w="3005" w:type="dxa"/>
            <w:shd w:val="clear" w:color="auto" w:fill="auto"/>
            <w:noWrap/>
          </w:tcPr>
          <w:p w14:paraId="1F0768D3"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5044B742" w14:textId="77777777" w:rsidTr="00352167">
        <w:tc>
          <w:tcPr>
            <w:tcW w:w="1956" w:type="dxa"/>
            <w:shd w:val="clear" w:color="auto" w:fill="auto"/>
            <w:noWrap/>
            <w:hideMark/>
          </w:tcPr>
          <w:p w14:paraId="7D4EBA5E" w14:textId="77777777" w:rsidR="00352167" w:rsidRPr="00E77AF9" w:rsidRDefault="00352167" w:rsidP="00CD0D9F">
            <w:pPr>
              <w:pStyle w:val="TableCell0-0"/>
              <w:rPr>
                <w:lang w:eastAsia="en-US"/>
              </w:rPr>
            </w:pPr>
            <w:r w:rsidRPr="00E77AF9">
              <w:rPr>
                <w:lang w:eastAsia="en-US"/>
              </w:rPr>
              <w:t>081013-003-Cv</w:t>
            </w:r>
          </w:p>
        </w:tc>
        <w:tc>
          <w:tcPr>
            <w:tcW w:w="1786" w:type="dxa"/>
            <w:shd w:val="clear" w:color="auto" w:fill="auto"/>
            <w:noWrap/>
            <w:hideMark/>
          </w:tcPr>
          <w:p w14:paraId="5050B4CA"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33480F9" w14:textId="77777777" w:rsidR="00352167" w:rsidRPr="00E77AF9" w:rsidRDefault="00352167" w:rsidP="00CD0D9F">
            <w:pPr>
              <w:pStyle w:val="TableCell0-0"/>
              <w:rPr>
                <w:lang w:eastAsia="en-US"/>
              </w:rPr>
            </w:pPr>
            <w:r w:rsidRPr="00E77AF9">
              <w:rPr>
                <w:lang w:eastAsia="en-US"/>
              </w:rPr>
              <w:t>A motorbike accident 1</w:t>
            </w:r>
          </w:p>
        </w:tc>
      </w:tr>
      <w:tr w:rsidR="00352167" w:rsidRPr="00E77AF9" w14:paraId="531F3552" w14:textId="77777777" w:rsidTr="00352167">
        <w:tc>
          <w:tcPr>
            <w:tcW w:w="1956" w:type="dxa"/>
            <w:shd w:val="clear" w:color="auto" w:fill="auto"/>
            <w:noWrap/>
          </w:tcPr>
          <w:p w14:paraId="773740E8" w14:textId="77777777" w:rsidR="00352167" w:rsidRPr="00E77AF9" w:rsidRDefault="00352167" w:rsidP="00CD0D9F">
            <w:pPr>
              <w:pStyle w:val="TableCell0-2Break"/>
              <w:rPr>
                <w:lang w:eastAsia="en-US"/>
              </w:rPr>
            </w:pPr>
          </w:p>
        </w:tc>
        <w:tc>
          <w:tcPr>
            <w:tcW w:w="1786" w:type="dxa"/>
            <w:shd w:val="clear" w:color="auto" w:fill="auto"/>
            <w:noWrap/>
          </w:tcPr>
          <w:p w14:paraId="1DC1EDA2" w14:textId="77777777" w:rsidR="00352167" w:rsidRPr="00E77AF9" w:rsidRDefault="00352167" w:rsidP="00CD0D9F">
            <w:pPr>
              <w:pStyle w:val="TableCell0-2Break"/>
              <w:rPr>
                <w:lang w:eastAsia="en-US"/>
              </w:rPr>
            </w:pPr>
            <w:r w:rsidRPr="00E77AF9">
              <w:rPr>
                <w:lang w:eastAsia="en-US"/>
              </w:rPr>
              <w:t>0:46:00</w:t>
            </w:r>
          </w:p>
        </w:tc>
        <w:tc>
          <w:tcPr>
            <w:tcW w:w="3005" w:type="dxa"/>
            <w:shd w:val="clear" w:color="auto" w:fill="auto"/>
            <w:noWrap/>
          </w:tcPr>
          <w:p w14:paraId="33C62250"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48E9CF0F" w14:textId="77777777" w:rsidTr="00352167">
        <w:tc>
          <w:tcPr>
            <w:tcW w:w="1956" w:type="dxa"/>
            <w:shd w:val="clear" w:color="auto" w:fill="auto"/>
            <w:noWrap/>
            <w:hideMark/>
          </w:tcPr>
          <w:p w14:paraId="6F4D77F5" w14:textId="77777777" w:rsidR="00352167" w:rsidRPr="00E77AF9" w:rsidRDefault="00352167" w:rsidP="00CD0D9F">
            <w:pPr>
              <w:pStyle w:val="TableCell0-0"/>
              <w:rPr>
                <w:lang w:eastAsia="en-US"/>
              </w:rPr>
            </w:pPr>
            <w:r w:rsidRPr="00E77AF9">
              <w:rPr>
                <w:lang w:eastAsia="en-US"/>
              </w:rPr>
              <w:t>081013-004-Cv</w:t>
            </w:r>
          </w:p>
        </w:tc>
        <w:tc>
          <w:tcPr>
            <w:tcW w:w="1786" w:type="dxa"/>
            <w:shd w:val="clear" w:color="auto" w:fill="auto"/>
            <w:noWrap/>
            <w:hideMark/>
          </w:tcPr>
          <w:p w14:paraId="09FFE4CC"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8F92413" w14:textId="77777777" w:rsidR="00352167" w:rsidRPr="00E77AF9" w:rsidRDefault="00352167" w:rsidP="00CD0D9F">
            <w:pPr>
              <w:pStyle w:val="TableCell0-0"/>
              <w:rPr>
                <w:lang w:eastAsia="en-US"/>
              </w:rPr>
            </w:pPr>
            <w:r w:rsidRPr="00E77AF9">
              <w:rPr>
                <w:lang w:eastAsia="en-US"/>
              </w:rPr>
              <w:t>A motorbike accident 2</w:t>
            </w:r>
          </w:p>
        </w:tc>
      </w:tr>
      <w:tr w:rsidR="00352167" w:rsidRPr="00E77AF9" w14:paraId="1CA363DA" w14:textId="77777777" w:rsidTr="00352167">
        <w:tc>
          <w:tcPr>
            <w:tcW w:w="1956" w:type="dxa"/>
            <w:shd w:val="clear" w:color="auto" w:fill="auto"/>
            <w:noWrap/>
          </w:tcPr>
          <w:p w14:paraId="4CB94A57" w14:textId="77777777" w:rsidR="00352167" w:rsidRPr="00E77AF9" w:rsidRDefault="00352167" w:rsidP="00CD0D9F">
            <w:pPr>
              <w:pStyle w:val="TableCell0-2Break"/>
              <w:rPr>
                <w:lang w:eastAsia="en-US"/>
              </w:rPr>
            </w:pPr>
          </w:p>
        </w:tc>
        <w:tc>
          <w:tcPr>
            <w:tcW w:w="1786" w:type="dxa"/>
            <w:shd w:val="clear" w:color="auto" w:fill="auto"/>
            <w:noWrap/>
          </w:tcPr>
          <w:p w14:paraId="7B65C7EA" w14:textId="77777777" w:rsidR="00352167" w:rsidRPr="00E77AF9" w:rsidRDefault="00352167" w:rsidP="00CD0D9F">
            <w:pPr>
              <w:pStyle w:val="TableCell0-2Break"/>
              <w:rPr>
                <w:lang w:eastAsia="en-US"/>
              </w:rPr>
            </w:pPr>
            <w:r w:rsidRPr="00E77AF9">
              <w:rPr>
                <w:lang w:eastAsia="en-US"/>
              </w:rPr>
              <w:t>0:54:00</w:t>
            </w:r>
          </w:p>
        </w:tc>
        <w:tc>
          <w:tcPr>
            <w:tcW w:w="3005" w:type="dxa"/>
            <w:shd w:val="clear" w:color="auto" w:fill="auto"/>
            <w:noWrap/>
          </w:tcPr>
          <w:p w14:paraId="0AB353D2"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39B78CD8" w14:textId="77777777" w:rsidTr="00352167">
        <w:tc>
          <w:tcPr>
            <w:tcW w:w="1956" w:type="dxa"/>
            <w:shd w:val="clear" w:color="auto" w:fill="auto"/>
            <w:noWrap/>
            <w:hideMark/>
          </w:tcPr>
          <w:p w14:paraId="433A5D64" w14:textId="77777777" w:rsidR="00352167" w:rsidRPr="00E77AF9" w:rsidRDefault="00352167" w:rsidP="00CD0D9F">
            <w:pPr>
              <w:pStyle w:val="TableCell0-0"/>
              <w:rPr>
                <w:lang w:eastAsia="en-US"/>
              </w:rPr>
            </w:pPr>
            <w:r w:rsidRPr="00E77AF9">
              <w:rPr>
                <w:lang w:eastAsia="en-US"/>
              </w:rPr>
              <w:t>081014-001-Cv</w:t>
            </w:r>
          </w:p>
        </w:tc>
        <w:tc>
          <w:tcPr>
            <w:tcW w:w="1786" w:type="dxa"/>
            <w:shd w:val="clear" w:color="auto" w:fill="auto"/>
            <w:noWrap/>
            <w:hideMark/>
          </w:tcPr>
          <w:p w14:paraId="311D8BD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58A67A8" w14:textId="77777777" w:rsidR="00352167" w:rsidRPr="00E77AF9" w:rsidRDefault="00352167" w:rsidP="00CD0D9F">
            <w:pPr>
              <w:pStyle w:val="TableCell0-0"/>
              <w:rPr>
                <w:lang w:eastAsia="en-US"/>
              </w:rPr>
            </w:pPr>
            <w:r w:rsidRPr="00E77AF9">
              <w:rPr>
                <w:lang w:eastAsia="en-US"/>
              </w:rPr>
              <w:t>Feeling hot and cold</w:t>
            </w:r>
          </w:p>
        </w:tc>
      </w:tr>
      <w:tr w:rsidR="00352167" w:rsidRPr="00E77AF9" w14:paraId="7377DB98" w14:textId="77777777" w:rsidTr="00352167">
        <w:tc>
          <w:tcPr>
            <w:tcW w:w="1956" w:type="dxa"/>
            <w:shd w:val="clear" w:color="auto" w:fill="auto"/>
            <w:noWrap/>
          </w:tcPr>
          <w:p w14:paraId="51A31B20" w14:textId="77777777" w:rsidR="00352167" w:rsidRPr="00E77AF9" w:rsidRDefault="00352167" w:rsidP="00CD0D9F">
            <w:pPr>
              <w:pStyle w:val="TableCell0-2Break"/>
              <w:rPr>
                <w:lang w:eastAsia="en-US"/>
              </w:rPr>
            </w:pPr>
          </w:p>
        </w:tc>
        <w:tc>
          <w:tcPr>
            <w:tcW w:w="1786" w:type="dxa"/>
            <w:shd w:val="clear" w:color="auto" w:fill="auto"/>
            <w:noWrap/>
          </w:tcPr>
          <w:p w14:paraId="79548099" w14:textId="77777777" w:rsidR="00352167" w:rsidRPr="00E77AF9" w:rsidRDefault="00352167" w:rsidP="00CD0D9F">
            <w:pPr>
              <w:pStyle w:val="TableCell0-2Break"/>
              <w:rPr>
                <w:lang w:eastAsia="en-US"/>
              </w:rPr>
            </w:pPr>
            <w:r w:rsidRPr="00E77AF9">
              <w:rPr>
                <w:lang w:eastAsia="en-US"/>
              </w:rPr>
              <w:t>0:29:00</w:t>
            </w:r>
          </w:p>
        </w:tc>
        <w:tc>
          <w:tcPr>
            <w:tcW w:w="3005" w:type="dxa"/>
            <w:shd w:val="clear" w:color="auto" w:fill="auto"/>
            <w:noWrap/>
          </w:tcPr>
          <w:p w14:paraId="39D675F4" w14:textId="77777777" w:rsidR="00352167" w:rsidRPr="00E77AF9" w:rsidRDefault="00352167" w:rsidP="00CD0D9F">
            <w:pPr>
              <w:pStyle w:val="TableCell0-2Break"/>
              <w:rPr>
                <w:lang w:eastAsia="en-US"/>
              </w:rPr>
            </w:pPr>
            <w:r w:rsidRPr="00E77AF9">
              <w:rPr>
                <w:lang w:eastAsia="en-US"/>
              </w:rPr>
              <w:t>1 FO</w:t>
            </w:r>
          </w:p>
        </w:tc>
      </w:tr>
      <w:tr w:rsidR="00352167" w:rsidRPr="00E77AF9" w14:paraId="393484AC" w14:textId="77777777" w:rsidTr="00352167">
        <w:tc>
          <w:tcPr>
            <w:tcW w:w="1956" w:type="dxa"/>
            <w:shd w:val="clear" w:color="auto" w:fill="auto"/>
            <w:noWrap/>
            <w:hideMark/>
          </w:tcPr>
          <w:p w14:paraId="58303AC5" w14:textId="77777777" w:rsidR="00352167" w:rsidRPr="00E77AF9" w:rsidRDefault="00352167" w:rsidP="00CD0D9F">
            <w:pPr>
              <w:pStyle w:val="TableCell0-0"/>
              <w:rPr>
                <w:lang w:eastAsia="en-US"/>
              </w:rPr>
            </w:pPr>
            <w:r w:rsidRPr="00E77AF9">
              <w:rPr>
                <w:lang w:eastAsia="en-US"/>
              </w:rPr>
              <w:t>081014-002-Cv</w:t>
            </w:r>
          </w:p>
        </w:tc>
        <w:tc>
          <w:tcPr>
            <w:tcW w:w="1786" w:type="dxa"/>
            <w:shd w:val="clear" w:color="auto" w:fill="auto"/>
            <w:noWrap/>
            <w:hideMark/>
          </w:tcPr>
          <w:p w14:paraId="4D4B8EC7"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6B141C1" w14:textId="77777777" w:rsidR="00352167" w:rsidRPr="00E77AF9" w:rsidRDefault="00352167" w:rsidP="00CD0D9F">
            <w:pPr>
              <w:pStyle w:val="TableCell0-0"/>
              <w:rPr>
                <w:lang w:eastAsia="en-US"/>
              </w:rPr>
            </w:pPr>
            <w:r w:rsidRPr="00E77AF9">
              <w:rPr>
                <w:lang w:eastAsia="en-US"/>
              </w:rPr>
              <w:t>School problems</w:t>
            </w:r>
          </w:p>
        </w:tc>
      </w:tr>
      <w:tr w:rsidR="00352167" w:rsidRPr="00E77AF9" w14:paraId="4723D7F3" w14:textId="77777777" w:rsidTr="00352167">
        <w:tc>
          <w:tcPr>
            <w:tcW w:w="1956" w:type="dxa"/>
            <w:shd w:val="clear" w:color="auto" w:fill="auto"/>
            <w:noWrap/>
          </w:tcPr>
          <w:p w14:paraId="2ED2821E" w14:textId="77777777" w:rsidR="00352167" w:rsidRPr="00E77AF9" w:rsidRDefault="00352167" w:rsidP="00CD0D9F">
            <w:pPr>
              <w:pStyle w:val="TableCell0-2Break"/>
              <w:rPr>
                <w:lang w:eastAsia="en-US"/>
              </w:rPr>
            </w:pPr>
          </w:p>
        </w:tc>
        <w:tc>
          <w:tcPr>
            <w:tcW w:w="1786" w:type="dxa"/>
            <w:shd w:val="clear" w:color="auto" w:fill="auto"/>
            <w:noWrap/>
          </w:tcPr>
          <w:p w14:paraId="5CD68540" w14:textId="77777777" w:rsidR="00352167" w:rsidRPr="00E77AF9" w:rsidRDefault="00352167" w:rsidP="00CD0D9F">
            <w:pPr>
              <w:pStyle w:val="TableCell0-2Break"/>
              <w:rPr>
                <w:lang w:eastAsia="en-US"/>
              </w:rPr>
            </w:pPr>
            <w:r w:rsidRPr="00E77AF9">
              <w:rPr>
                <w:lang w:eastAsia="en-US"/>
              </w:rPr>
              <w:t>0:17:00</w:t>
            </w:r>
          </w:p>
        </w:tc>
        <w:tc>
          <w:tcPr>
            <w:tcW w:w="3005" w:type="dxa"/>
            <w:shd w:val="clear" w:color="auto" w:fill="auto"/>
            <w:noWrap/>
          </w:tcPr>
          <w:p w14:paraId="2CC2C59D" w14:textId="77777777" w:rsidR="00352167" w:rsidRPr="00E77AF9" w:rsidRDefault="00352167" w:rsidP="00CD0D9F">
            <w:pPr>
              <w:pStyle w:val="TableCell0-2Break"/>
              <w:rPr>
                <w:lang w:eastAsia="en-US"/>
              </w:rPr>
            </w:pPr>
            <w:r w:rsidRPr="00E77AF9">
              <w:rPr>
                <w:lang w:eastAsia="en-US"/>
              </w:rPr>
              <w:t>1 FO</w:t>
            </w:r>
          </w:p>
        </w:tc>
      </w:tr>
      <w:tr w:rsidR="00352167" w:rsidRPr="00E77AF9" w14:paraId="619AD0E6" w14:textId="77777777" w:rsidTr="00352167">
        <w:tc>
          <w:tcPr>
            <w:tcW w:w="1956" w:type="dxa"/>
            <w:shd w:val="clear" w:color="auto" w:fill="auto"/>
            <w:noWrap/>
            <w:hideMark/>
          </w:tcPr>
          <w:p w14:paraId="45205CCB" w14:textId="77777777" w:rsidR="00352167" w:rsidRPr="00E77AF9" w:rsidRDefault="00352167" w:rsidP="00CD0D9F">
            <w:pPr>
              <w:pStyle w:val="TableCell0-0"/>
              <w:rPr>
                <w:lang w:eastAsia="en-US"/>
              </w:rPr>
            </w:pPr>
            <w:r w:rsidRPr="00E77AF9">
              <w:rPr>
                <w:lang w:eastAsia="en-US"/>
              </w:rPr>
              <w:t>081014-003-Cv</w:t>
            </w:r>
          </w:p>
        </w:tc>
        <w:tc>
          <w:tcPr>
            <w:tcW w:w="1786" w:type="dxa"/>
            <w:shd w:val="clear" w:color="auto" w:fill="auto"/>
            <w:noWrap/>
            <w:hideMark/>
          </w:tcPr>
          <w:p w14:paraId="0594B795"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5538ED2" w14:textId="77777777" w:rsidR="00352167" w:rsidRPr="00E77AF9" w:rsidRDefault="00352167" w:rsidP="00CD0D9F">
            <w:pPr>
              <w:pStyle w:val="TableCell0-0"/>
              <w:rPr>
                <w:lang w:eastAsia="en-US"/>
              </w:rPr>
            </w:pPr>
            <w:r w:rsidRPr="00E77AF9">
              <w:rPr>
                <w:lang w:eastAsia="en-US"/>
              </w:rPr>
              <w:t>Motorbike problems</w:t>
            </w:r>
          </w:p>
        </w:tc>
      </w:tr>
      <w:tr w:rsidR="00352167" w:rsidRPr="00E77AF9" w14:paraId="490C4C40" w14:textId="77777777" w:rsidTr="00352167">
        <w:tc>
          <w:tcPr>
            <w:tcW w:w="1956" w:type="dxa"/>
            <w:shd w:val="clear" w:color="auto" w:fill="auto"/>
            <w:noWrap/>
          </w:tcPr>
          <w:p w14:paraId="0B4CF3C1" w14:textId="77777777" w:rsidR="00352167" w:rsidRPr="00E77AF9" w:rsidRDefault="00352167" w:rsidP="00CD0D9F">
            <w:pPr>
              <w:pStyle w:val="TableCell0-2Break"/>
              <w:rPr>
                <w:lang w:eastAsia="en-US"/>
              </w:rPr>
            </w:pPr>
          </w:p>
        </w:tc>
        <w:tc>
          <w:tcPr>
            <w:tcW w:w="1786" w:type="dxa"/>
            <w:shd w:val="clear" w:color="auto" w:fill="auto"/>
            <w:noWrap/>
          </w:tcPr>
          <w:p w14:paraId="222FF1AE" w14:textId="77777777" w:rsidR="00352167" w:rsidRPr="00E77AF9" w:rsidRDefault="00352167" w:rsidP="00CD0D9F">
            <w:pPr>
              <w:pStyle w:val="TableCell0-2Break"/>
              <w:rPr>
                <w:lang w:eastAsia="en-US"/>
              </w:rPr>
            </w:pPr>
            <w:r w:rsidRPr="00E77AF9">
              <w:rPr>
                <w:lang w:eastAsia="en-US"/>
              </w:rPr>
              <w:t>3:30:00</w:t>
            </w:r>
          </w:p>
        </w:tc>
        <w:tc>
          <w:tcPr>
            <w:tcW w:w="3005" w:type="dxa"/>
            <w:shd w:val="clear" w:color="auto" w:fill="auto"/>
            <w:noWrap/>
          </w:tcPr>
          <w:p w14:paraId="24576D64"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365033B9" w14:textId="77777777" w:rsidTr="00352167">
        <w:tc>
          <w:tcPr>
            <w:tcW w:w="1956" w:type="dxa"/>
            <w:shd w:val="clear" w:color="auto" w:fill="auto"/>
            <w:noWrap/>
            <w:hideMark/>
          </w:tcPr>
          <w:p w14:paraId="77D6128E" w14:textId="77777777" w:rsidR="00352167" w:rsidRPr="00E77AF9" w:rsidRDefault="00352167" w:rsidP="00CD0D9F">
            <w:pPr>
              <w:pStyle w:val="TableCell0-0"/>
              <w:rPr>
                <w:lang w:eastAsia="en-US"/>
              </w:rPr>
            </w:pPr>
            <w:r w:rsidRPr="00E77AF9">
              <w:rPr>
                <w:lang w:eastAsia="en-US"/>
              </w:rPr>
              <w:t>081014-004-Cv</w:t>
            </w:r>
          </w:p>
        </w:tc>
        <w:tc>
          <w:tcPr>
            <w:tcW w:w="1786" w:type="dxa"/>
            <w:shd w:val="clear" w:color="auto" w:fill="auto"/>
            <w:noWrap/>
            <w:hideMark/>
          </w:tcPr>
          <w:p w14:paraId="6A92D39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DCC0107" w14:textId="77777777" w:rsidR="00352167" w:rsidRPr="00E77AF9" w:rsidRDefault="00352167" w:rsidP="00CD0D9F">
            <w:pPr>
              <w:pStyle w:val="TableCell0-0"/>
              <w:rPr>
                <w:lang w:eastAsia="en-US"/>
              </w:rPr>
            </w:pPr>
            <w:r w:rsidRPr="00E77AF9">
              <w:rPr>
                <w:lang w:eastAsia="en-US"/>
              </w:rPr>
              <w:t>The upcoming local elections</w:t>
            </w:r>
          </w:p>
        </w:tc>
      </w:tr>
      <w:tr w:rsidR="00352167" w:rsidRPr="00E77AF9" w14:paraId="26E7EB96" w14:textId="77777777" w:rsidTr="00352167">
        <w:tc>
          <w:tcPr>
            <w:tcW w:w="1956" w:type="dxa"/>
            <w:shd w:val="clear" w:color="auto" w:fill="auto"/>
            <w:noWrap/>
          </w:tcPr>
          <w:p w14:paraId="3DDD134E" w14:textId="77777777" w:rsidR="00352167" w:rsidRPr="00E77AF9" w:rsidRDefault="00352167" w:rsidP="00CD0D9F">
            <w:pPr>
              <w:pStyle w:val="TableCell0-2Break"/>
              <w:rPr>
                <w:lang w:eastAsia="en-US"/>
              </w:rPr>
            </w:pPr>
          </w:p>
        </w:tc>
        <w:tc>
          <w:tcPr>
            <w:tcW w:w="1786" w:type="dxa"/>
            <w:shd w:val="clear" w:color="auto" w:fill="auto"/>
            <w:noWrap/>
          </w:tcPr>
          <w:p w14:paraId="653A5BAB" w14:textId="77777777" w:rsidR="00352167" w:rsidRPr="00E77AF9" w:rsidRDefault="00352167" w:rsidP="00CD0D9F">
            <w:pPr>
              <w:pStyle w:val="TableCell0-2Break"/>
              <w:rPr>
                <w:lang w:eastAsia="en-US"/>
              </w:rPr>
            </w:pPr>
            <w:r w:rsidRPr="00E77AF9">
              <w:rPr>
                <w:lang w:eastAsia="en-US"/>
              </w:rPr>
              <w:t>4:15:00</w:t>
            </w:r>
          </w:p>
        </w:tc>
        <w:tc>
          <w:tcPr>
            <w:tcW w:w="3005" w:type="dxa"/>
            <w:shd w:val="clear" w:color="auto" w:fill="auto"/>
            <w:noWrap/>
          </w:tcPr>
          <w:p w14:paraId="0ADBA224" w14:textId="77777777" w:rsidR="00352167" w:rsidRPr="00E77AF9" w:rsidRDefault="00352167" w:rsidP="00CD0D9F">
            <w:pPr>
              <w:pStyle w:val="TableCell0-2Break"/>
              <w:rPr>
                <w:lang w:eastAsia="en-US"/>
              </w:rPr>
            </w:pPr>
            <w:r w:rsidRPr="00E77AF9">
              <w:rPr>
                <w:lang w:eastAsia="en-US"/>
              </w:rPr>
              <w:t>1 FO</w:t>
            </w:r>
          </w:p>
        </w:tc>
      </w:tr>
      <w:tr w:rsidR="00352167" w:rsidRPr="00E77AF9" w14:paraId="369A3950" w14:textId="77777777" w:rsidTr="00352167">
        <w:tc>
          <w:tcPr>
            <w:tcW w:w="1956" w:type="dxa"/>
            <w:shd w:val="clear" w:color="auto" w:fill="auto"/>
            <w:noWrap/>
            <w:hideMark/>
          </w:tcPr>
          <w:p w14:paraId="2A45AF49" w14:textId="77777777" w:rsidR="00352167" w:rsidRPr="00E77AF9" w:rsidRDefault="00352167" w:rsidP="00CD0D9F">
            <w:pPr>
              <w:pStyle w:val="TableCell0-0"/>
              <w:rPr>
                <w:lang w:eastAsia="en-US"/>
              </w:rPr>
            </w:pPr>
            <w:r w:rsidRPr="00E77AF9">
              <w:rPr>
                <w:lang w:eastAsia="en-US"/>
              </w:rPr>
              <w:t>081014-005-Cv</w:t>
            </w:r>
          </w:p>
        </w:tc>
        <w:tc>
          <w:tcPr>
            <w:tcW w:w="1786" w:type="dxa"/>
            <w:shd w:val="clear" w:color="auto" w:fill="auto"/>
            <w:noWrap/>
            <w:hideMark/>
          </w:tcPr>
          <w:p w14:paraId="4E625C89"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E84C585" w14:textId="77777777" w:rsidR="00352167" w:rsidRPr="00E77AF9" w:rsidRDefault="00352167" w:rsidP="00CD0D9F">
            <w:pPr>
              <w:pStyle w:val="TableCell0-0"/>
              <w:rPr>
                <w:lang w:eastAsia="en-US"/>
              </w:rPr>
            </w:pPr>
            <w:r w:rsidRPr="00E77AF9">
              <w:rPr>
                <w:lang w:eastAsia="en-US"/>
              </w:rPr>
              <w:t>Problems with a drunken person</w:t>
            </w:r>
          </w:p>
        </w:tc>
      </w:tr>
      <w:tr w:rsidR="00352167" w:rsidRPr="00E77AF9" w14:paraId="4630A488" w14:textId="77777777" w:rsidTr="00352167">
        <w:tc>
          <w:tcPr>
            <w:tcW w:w="1956" w:type="dxa"/>
            <w:shd w:val="clear" w:color="auto" w:fill="auto"/>
            <w:noWrap/>
          </w:tcPr>
          <w:p w14:paraId="55957C2A" w14:textId="77777777" w:rsidR="00352167" w:rsidRPr="00E77AF9" w:rsidRDefault="00352167" w:rsidP="00CD0D9F">
            <w:pPr>
              <w:pStyle w:val="TableCell0-2Break"/>
              <w:rPr>
                <w:lang w:eastAsia="en-US"/>
              </w:rPr>
            </w:pPr>
          </w:p>
        </w:tc>
        <w:tc>
          <w:tcPr>
            <w:tcW w:w="1786" w:type="dxa"/>
            <w:shd w:val="clear" w:color="auto" w:fill="auto"/>
            <w:noWrap/>
          </w:tcPr>
          <w:p w14:paraId="62C949BF" w14:textId="77777777" w:rsidR="00352167" w:rsidRPr="00E77AF9" w:rsidRDefault="00352167" w:rsidP="00CD0D9F">
            <w:pPr>
              <w:pStyle w:val="TableCell0-2Break"/>
              <w:rPr>
                <w:lang w:eastAsia="en-US"/>
              </w:rPr>
            </w:pPr>
            <w:r w:rsidRPr="00E77AF9">
              <w:rPr>
                <w:lang w:eastAsia="en-US"/>
              </w:rPr>
              <w:t>4:10:00</w:t>
            </w:r>
          </w:p>
        </w:tc>
        <w:tc>
          <w:tcPr>
            <w:tcW w:w="3005" w:type="dxa"/>
            <w:shd w:val="clear" w:color="auto" w:fill="auto"/>
            <w:noWrap/>
          </w:tcPr>
          <w:p w14:paraId="5F1F1334" w14:textId="77777777" w:rsidR="00352167" w:rsidRPr="00E77AF9" w:rsidRDefault="00352167" w:rsidP="00CD0D9F">
            <w:pPr>
              <w:pStyle w:val="TableCell0-2Break"/>
              <w:rPr>
                <w:lang w:eastAsia="en-US"/>
              </w:rPr>
            </w:pPr>
            <w:r w:rsidRPr="00E77AF9">
              <w:rPr>
                <w:lang w:eastAsia="en-US"/>
              </w:rPr>
              <w:t>1 FY</w:t>
            </w:r>
          </w:p>
        </w:tc>
      </w:tr>
      <w:tr w:rsidR="00352167" w:rsidRPr="00E77AF9" w14:paraId="65051680" w14:textId="77777777" w:rsidTr="00352167">
        <w:tc>
          <w:tcPr>
            <w:tcW w:w="1956" w:type="dxa"/>
            <w:shd w:val="clear" w:color="auto" w:fill="auto"/>
            <w:noWrap/>
            <w:hideMark/>
          </w:tcPr>
          <w:p w14:paraId="5324CBCC" w14:textId="77777777" w:rsidR="00352167" w:rsidRPr="00E77AF9" w:rsidRDefault="00352167" w:rsidP="00CD0D9F">
            <w:pPr>
              <w:pStyle w:val="TableCell0-0"/>
              <w:rPr>
                <w:lang w:eastAsia="en-US"/>
              </w:rPr>
            </w:pPr>
            <w:r w:rsidRPr="00E77AF9">
              <w:rPr>
                <w:lang w:eastAsia="en-US"/>
              </w:rPr>
              <w:t>081014-006-CvPr</w:t>
            </w:r>
          </w:p>
        </w:tc>
        <w:tc>
          <w:tcPr>
            <w:tcW w:w="1786" w:type="dxa"/>
            <w:shd w:val="clear" w:color="auto" w:fill="auto"/>
            <w:noWrap/>
            <w:hideMark/>
          </w:tcPr>
          <w:p w14:paraId="45AB3B82" w14:textId="77777777" w:rsidR="00352167" w:rsidRPr="00E77AF9" w:rsidRDefault="00352167" w:rsidP="00CD0D9F">
            <w:pPr>
              <w:pStyle w:val="TableCell0-0"/>
              <w:rPr>
                <w:lang w:eastAsia="en-US"/>
              </w:rPr>
            </w:pPr>
            <w:r w:rsidRPr="00E77AF9">
              <w:rPr>
                <w:lang w:eastAsia="en-US"/>
              </w:rPr>
              <w:t>Cv-w/auth_Proc</w:t>
            </w:r>
          </w:p>
        </w:tc>
        <w:tc>
          <w:tcPr>
            <w:tcW w:w="3005" w:type="dxa"/>
            <w:shd w:val="clear" w:color="auto" w:fill="auto"/>
            <w:noWrap/>
          </w:tcPr>
          <w:p w14:paraId="5516C15E" w14:textId="77777777" w:rsidR="00352167" w:rsidRPr="00E77AF9" w:rsidRDefault="00352167" w:rsidP="00CD0D9F">
            <w:pPr>
              <w:pStyle w:val="TableCell0-0"/>
              <w:rPr>
                <w:lang w:eastAsia="en-US"/>
              </w:rPr>
            </w:pPr>
            <w:r w:rsidRPr="00E77AF9">
              <w:rPr>
                <w:lang w:eastAsia="en-US"/>
              </w:rPr>
              <w:t>Making sago</w:t>
            </w:r>
          </w:p>
        </w:tc>
      </w:tr>
      <w:tr w:rsidR="00352167" w:rsidRPr="00E77AF9" w14:paraId="41988C1C" w14:textId="77777777" w:rsidTr="00352167">
        <w:tc>
          <w:tcPr>
            <w:tcW w:w="1956" w:type="dxa"/>
            <w:shd w:val="clear" w:color="auto" w:fill="auto"/>
            <w:noWrap/>
          </w:tcPr>
          <w:p w14:paraId="0F3D2729" w14:textId="77777777" w:rsidR="00352167" w:rsidRPr="00E77AF9" w:rsidRDefault="00352167" w:rsidP="00CD0D9F">
            <w:pPr>
              <w:pStyle w:val="TableCell0-2Break"/>
              <w:rPr>
                <w:lang w:eastAsia="en-US"/>
              </w:rPr>
            </w:pPr>
          </w:p>
        </w:tc>
        <w:tc>
          <w:tcPr>
            <w:tcW w:w="1786" w:type="dxa"/>
            <w:shd w:val="clear" w:color="auto" w:fill="auto"/>
            <w:noWrap/>
          </w:tcPr>
          <w:p w14:paraId="381410A2" w14:textId="77777777" w:rsidR="00352167" w:rsidRPr="00E77AF9" w:rsidRDefault="00352167" w:rsidP="00CD0D9F">
            <w:pPr>
              <w:pStyle w:val="TableCell0-2Break"/>
              <w:rPr>
                <w:lang w:eastAsia="en-US"/>
              </w:rPr>
            </w:pPr>
            <w:r w:rsidRPr="00E77AF9">
              <w:rPr>
                <w:lang w:eastAsia="en-US"/>
              </w:rPr>
              <w:t>8:30:00</w:t>
            </w:r>
          </w:p>
        </w:tc>
        <w:tc>
          <w:tcPr>
            <w:tcW w:w="3005" w:type="dxa"/>
            <w:shd w:val="clear" w:color="auto" w:fill="auto"/>
            <w:noWrap/>
          </w:tcPr>
          <w:p w14:paraId="74CEEE4A" w14:textId="77777777" w:rsidR="00352167" w:rsidRPr="00E77AF9" w:rsidRDefault="00352167" w:rsidP="00CD0D9F">
            <w:pPr>
              <w:pStyle w:val="TableCell0-2Break"/>
              <w:rPr>
                <w:lang w:eastAsia="en-US"/>
              </w:rPr>
            </w:pPr>
            <w:r w:rsidRPr="00E77AF9">
              <w:rPr>
                <w:lang w:eastAsia="en-US"/>
              </w:rPr>
              <w:t>1 FO</w:t>
            </w:r>
          </w:p>
        </w:tc>
      </w:tr>
      <w:tr w:rsidR="00352167" w:rsidRPr="00E77AF9" w14:paraId="7CD10844" w14:textId="77777777" w:rsidTr="00352167">
        <w:tc>
          <w:tcPr>
            <w:tcW w:w="1956" w:type="dxa"/>
            <w:shd w:val="clear" w:color="auto" w:fill="auto"/>
            <w:noWrap/>
            <w:hideMark/>
          </w:tcPr>
          <w:p w14:paraId="1443F880" w14:textId="77777777" w:rsidR="00352167" w:rsidRPr="00E77AF9" w:rsidRDefault="00352167" w:rsidP="00CD0D9F">
            <w:pPr>
              <w:pStyle w:val="TableCell0-0"/>
              <w:rPr>
                <w:lang w:eastAsia="en-US"/>
              </w:rPr>
            </w:pPr>
            <w:r w:rsidRPr="00E77AF9">
              <w:rPr>
                <w:lang w:eastAsia="en-US"/>
              </w:rPr>
              <w:t>081014-007-CvEx</w:t>
            </w:r>
          </w:p>
        </w:tc>
        <w:tc>
          <w:tcPr>
            <w:tcW w:w="1786" w:type="dxa"/>
            <w:shd w:val="clear" w:color="auto" w:fill="auto"/>
            <w:noWrap/>
            <w:hideMark/>
          </w:tcPr>
          <w:p w14:paraId="0EA0F050"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4F2FEE2D" w14:textId="77777777" w:rsidR="00352167" w:rsidRPr="00E77AF9" w:rsidRDefault="00352167" w:rsidP="00CD0D9F">
            <w:pPr>
              <w:pStyle w:val="TableCell0-0"/>
              <w:rPr>
                <w:lang w:eastAsia="en-US"/>
              </w:rPr>
            </w:pPr>
            <w:r w:rsidRPr="00E77AF9">
              <w:rPr>
                <w:lang w:eastAsia="en-US"/>
              </w:rPr>
              <w:t>Women and men</w:t>
            </w:r>
            <w:r>
              <w:rPr>
                <w:lang w:eastAsia="en-US"/>
              </w:rPr>
              <w:t>’</w:t>
            </w:r>
            <w:r w:rsidRPr="00E77AF9">
              <w:rPr>
                <w:lang w:eastAsia="en-US"/>
              </w:rPr>
              <w:t>s roles in Webro</w:t>
            </w:r>
          </w:p>
        </w:tc>
      </w:tr>
      <w:tr w:rsidR="00352167" w:rsidRPr="00E77AF9" w14:paraId="645D077E" w14:textId="77777777" w:rsidTr="00352167">
        <w:tc>
          <w:tcPr>
            <w:tcW w:w="1956" w:type="dxa"/>
            <w:shd w:val="clear" w:color="auto" w:fill="auto"/>
            <w:noWrap/>
          </w:tcPr>
          <w:p w14:paraId="7A370353" w14:textId="77777777" w:rsidR="00352167" w:rsidRPr="00E77AF9" w:rsidRDefault="00352167" w:rsidP="00CD0D9F">
            <w:pPr>
              <w:pStyle w:val="TableCell0-2Break"/>
              <w:rPr>
                <w:lang w:eastAsia="en-US"/>
              </w:rPr>
            </w:pPr>
          </w:p>
        </w:tc>
        <w:tc>
          <w:tcPr>
            <w:tcW w:w="1786" w:type="dxa"/>
            <w:shd w:val="clear" w:color="auto" w:fill="auto"/>
            <w:noWrap/>
          </w:tcPr>
          <w:p w14:paraId="2B877347" w14:textId="77777777" w:rsidR="00352167" w:rsidRPr="00E77AF9" w:rsidRDefault="00352167" w:rsidP="00CD0D9F">
            <w:pPr>
              <w:pStyle w:val="TableCell0-2Break"/>
              <w:rPr>
                <w:lang w:eastAsia="en-US"/>
              </w:rPr>
            </w:pPr>
            <w:r w:rsidRPr="00E77AF9">
              <w:rPr>
                <w:lang w:eastAsia="en-US"/>
              </w:rPr>
              <w:t>15:18:00</w:t>
            </w:r>
          </w:p>
        </w:tc>
        <w:tc>
          <w:tcPr>
            <w:tcW w:w="3005" w:type="dxa"/>
            <w:shd w:val="clear" w:color="auto" w:fill="auto"/>
            <w:noWrap/>
          </w:tcPr>
          <w:p w14:paraId="065E2278" w14:textId="77777777" w:rsidR="00352167" w:rsidRPr="00E77AF9" w:rsidRDefault="00352167" w:rsidP="00CD0D9F">
            <w:pPr>
              <w:pStyle w:val="TableCell0-2Break"/>
              <w:rPr>
                <w:lang w:eastAsia="en-US"/>
              </w:rPr>
            </w:pPr>
            <w:r w:rsidRPr="00E77AF9">
              <w:rPr>
                <w:lang w:eastAsia="en-US"/>
              </w:rPr>
              <w:t>1 FO</w:t>
            </w:r>
          </w:p>
        </w:tc>
      </w:tr>
      <w:tr w:rsidR="00352167" w:rsidRPr="00E77AF9" w14:paraId="4EFD49A5" w14:textId="77777777" w:rsidTr="00352167">
        <w:tc>
          <w:tcPr>
            <w:tcW w:w="1956" w:type="dxa"/>
            <w:shd w:val="clear" w:color="auto" w:fill="auto"/>
            <w:noWrap/>
            <w:hideMark/>
          </w:tcPr>
          <w:p w14:paraId="5FF56BED" w14:textId="77777777" w:rsidR="00352167" w:rsidRPr="00E77AF9" w:rsidRDefault="00352167" w:rsidP="00CD0D9F">
            <w:pPr>
              <w:pStyle w:val="TableCell0-0"/>
              <w:rPr>
                <w:lang w:eastAsia="en-US"/>
              </w:rPr>
            </w:pPr>
            <w:r w:rsidRPr="00E77AF9">
              <w:rPr>
                <w:lang w:eastAsia="en-US"/>
              </w:rPr>
              <w:t>081014-008-CvNP</w:t>
            </w:r>
          </w:p>
        </w:tc>
        <w:tc>
          <w:tcPr>
            <w:tcW w:w="1786" w:type="dxa"/>
            <w:shd w:val="clear" w:color="auto" w:fill="auto"/>
            <w:noWrap/>
            <w:hideMark/>
          </w:tcPr>
          <w:p w14:paraId="653A464D" w14:textId="77777777" w:rsidR="00352167" w:rsidRPr="00E77AF9" w:rsidRDefault="00352167" w:rsidP="00CD0D9F">
            <w:pPr>
              <w:pStyle w:val="TableCell0-0"/>
              <w:rPr>
                <w:lang w:eastAsia="en-US"/>
              </w:rPr>
            </w:pPr>
            <w:r w:rsidRPr="00E77AF9">
              <w:rPr>
                <w:lang w:eastAsia="en-US"/>
              </w:rPr>
              <w:t>Cv-w/auth_NarrP</w:t>
            </w:r>
          </w:p>
        </w:tc>
        <w:tc>
          <w:tcPr>
            <w:tcW w:w="3005" w:type="dxa"/>
            <w:shd w:val="clear" w:color="auto" w:fill="auto"/>
            <w:noWrap/>
          </w:tcPr>
          <w:p w14:paraId="07A7E4B3" w14:textId="77777777" w:rsidR="00352167" w:rsidRPr="00E77AF9" w:rsidRDefault="00352167" w:rsidP="00CD0D9F">
            <w:pPr>
              <w:pStyle w:val="TableCell0-0"/>
              <w:rPr>
                <w:lang w:eastAsia="en-US"/>
              </w:rPr>
            </w:pPr>
            <w:r w:rsidRPr="00E77AF9">
              <w:rPr>
                <w:lang w:eastAsia="en-US"/>
              </w:rPr>
              <w:t>A motorbike accident</w:t>
            </w:r>
          </w:p>
        </w:tc>
      </w:tr>
      <w:tr w:rsidR="00352167" w:rsidRPr="00E77AF9" w14:paraId="61D7CEFD" w14:textId="77777777" w:rsidTr="00352167">
        <w:tc>
          <w:tcPr>
            <w:tcW w:w="1956" w:type="dxa"/>
            <w:shd w:val="clear" w:color="auto" w:fill="auto"/>
            <w:noWrap/>
          </w:tcPr>
          <w:p w14:paraId="65FF15A2" w14:textId="77777777" w:rsidR="00352167" w:rsidRPr="00E77AF9" w:rsidRDefault="00352167" w:rsidP="00CD0D9F">
            <w:pPr>
              <w:pStyle w:val="TableCell0-2Break"/>
              <w:rPr>
                <w:lang w:eastAsia="en-US"/>
              </w:rPr>
            </w:pPr>
          </w:p>
        </w:tc>
        <w:tc>
          <w:tcPr>
            <w:tcW w:w="1786" w:type="dxa"/>
            <w:shd w:val="clear" w:color="auto" w:fill="auto"/>
            <w:noWrap/>
          </w:tcPr>
          <w:p w14:paraId="05EDC7C3" w14:textId="77777777" w:rsidR="00352167" w:rsidRPr="00E77AF9" w:rsidRDefault="00352167" w:rsidP="00CD0D9F">
            <w:pPr>
              <w:pStyle w:val="TableCell0-2Break"/>
              <w:rPr>
                <w:lang w:eastAsia="en-US"/>
              </w:rPr>
            </w:pPr>
            <w:r w:rsidRPr="00E77AF9">
              <w:rPr>
                <w:lang w:eastAsia="en-US"/>
              </w:rPr>
              <w:t>3:30:00</w:t>
            </w:r>
          </w:p>
        </w:tc>
        <w:tc>
          <w:tcPr>
            <w:tcW w:w="3005" w:type="dxa"/>
            <w:shd w:val="clear" w:color="auto" w:fill="auto"/>
            <w:noWrap/>
          </w:tcPr>
          <w:p w14:paraId="0E154A80"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0BF08F0C" w14:textId="77777777" w:rsidTr="00352167">
        <w:tc>
          <w:tcPr>
            <w:tcW w:w="1956" w:type="dxa"/>
            <w:shd w:val="clear" w:color="auto" w:fill="auto"/>
            <w:noWrap/>
            <w:hideMark/>
          </w:tcPr>
          <w:p w14:paraId="2F2CAC7C" w14:textId="77777777" w:rsidR="00352167" w:rsidRPr="00E77AF9" w:rsidRDefault="00352167" w:rsidP="00CD0D9F">
            <w:pPr>
              <w:pStyle w:val="TableCell0-0"/>
              <w:rPr>
                <w:lang w:eastAsia="en-US"/>
              </w:rPr>
            </w:pPr>
            <w:r w:rsidRPr="00E77AF9">
              <w:rPr>
                <w:lang w:eastAsia="en-US"/>
              </w:rPr>
              <w:t>081014-009-CvEx</w:t>
            </w:r>
          </w:p>
        </w:tc>
        <w:tc>
          <w:tcPr>
            <w:tcW w:w="1786" w:type="dxa"/>
            <w:shd w:val="clear" w:color="auto" w:fill="auto"/>
            <w:noWrap/>
            <w:hideMark/>
          </w:tcPr>
          <w:p w14:paraId="5FE1CC17"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745F6D49" w14:textId="77777777" w:rsidR="00352167" w:rsidRPr="00E77AF9" w:rsidRDefault="00352167" w:rsidP="00CD0D9F">
            <w:pPr>
              <w:pStyle w:val="TableCell0-0"/>
              <w:rPr>
                <w:lang w:eastAsia="en-US"/>
              </w:rPr>
            </w:pPr>
            <w:r w:rsidRPr="00E77AF9">
              <w:rPr>
                <w:lang w:eastAsia="en-US"/>
              </w:rPr>
              <w:t>Honoring guests 1</w:t>
            </w:r>
          </w:p>
        </w:tc>
      </w:tr>
      <w:tr w:rsidR="00352167" w:rsidRPr="00E77AF9" w14:paraId="6FF28956" w14:textId="77777777" w:rsidTr="00352167">
        <w:tc>
          <w:tcPr>
            <w:tcW w:w="1956" w:type="dxa"/>
            <w:shd w:val="clear" w:color="auto" w:fill="auto"/>
            <w:noWrap/>
          </w:tcPr>
          <w:p w14:paraId="26AC66D9" w14:textId="77777777" w:rsidR="00352167" w:rsidRPr="00E77AF9" w:rsidRDefault="00352167" w:rsidP="00CD0D9F">
            <w:pPr>
              <w:pStyle w:val="TableCell0-2Break"/>
              <w:rPr>
                <w:lang w:eastAsia="en-US"/>
              </w:rPr>
            </w:pPr>
          </w:p>
        </w:tc>
        <w:tc>
          <w:tcPr>
            <w:tcW w:w="1786" w:type="dxa"/>
            <w:shd w:val="clear" w:color="auto" w:fill="auto"/>
            <w:noWrap/>
          </w:tcPr>
          <w:p w14:paraId="3EF2621B" w14:textId="77777777" w:rsidR="00352167" w:rsidRPr="00E77AF9" w:rsidRDefault="00352167" w:rsidP="00CD0D9F">
            <w:pPr>
              <w:pStyle w:val="TableCell0-2Break"/>
              <w:rPr>
                <w:lang w:eastAsia="en-US"/>
              </w:rPr>
            </w:pPr>
            <w:r w:rsidRPr="00E77AF9">
              <w:rPr>
                <w:lang w:eastAsia="en-US"/>
              </w:rPr>
              <w:t>3:00:00</w:t>
            </w:r>
          </w:p>
        </w:tc>
        <w:tc>
          <w:tcPr>
            <w:tcW w:w="3005" w:type="dxa"/>
            <w:shd w:val="clear" w:color="auto" w:fill="auto"/>
            <w:noWrap/>
          </w:tcPr>
          <w:p w14:paraId="73AA8663" w14:textId="77777777" w:rsidR="00352167" w:rsidRPr="00E77AF9" w:rsidRDefault="00352167" w:rsidP="00CD0D9F">
            <w:pPr>
              <w:pStyle w:val="TableCell0-2Break"/>
              <w:rPr>
                <w:lang w:eastAsia="en-US"/>
              </w:rPr>
            </w:pPr>
            <w:r w:rsidRPr="00E77AF9">
              <w:rPr>
                <w:lang w:eastAsia="en-US"/>
              </w:rPr>
              <w:t>1 FO</w:t>
            </w:r>
          </w:p>
        </w:tc>
      </w:tr>
      <w:tr w:rsidR="00352167" w:rsidRPr="00E77AF9" w14:paraId="72FFF94D" w14:textId="77777777" w:rsidTr="00352167">
        <w:tc>
          <w:tcPr>
            <w:tcW w:w="1956" w:type="dxa"/>
            <w:shd w:val="clear" w:color="auto" w:fill="auto"/>
            <w:noWrap/>
            <w:hideMark/>
          </w:tcPr>
          <w:p w14:paraId="468B8E5F" w14:textId="77777777" w:rsidR="00352167" w:rsidRPr="00E77AF9" w:rsidRDefault="00352167" w:rsidP="00CD0D9F">
            <w:pPr>
              <w:pStyle w:val="TableCell0-0"/>
              <w:rPr>
                <w:lang w:eastAsia="en-US"/>
              </w:rPr>
            </w:pPr>
            <w:r w:rsidRPr="00E77AF9">
              <w:rPr>
                <w:lang w:eastAsia="en-US"/>
              </w:rPr>
              <w:t>081014-010-CvEx</w:t>
            </w:r>
          </w:p>
        </w:tc>
        <w:tc>
          <w:tcPr>
            <w:tcW w:w="1786" w:type="dxa"/>
            <w:shd w:val="clear" w:color="auto" w:fill="auto"/>
            <w:noWrap/>
            <w:hideMark/>
          </w:tcPr>
          <w:p w14:paraId="72E19C2A"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5430E64D" w14:textId="77777777" w:rsidR="00352167" w:rsidRPr="00E77AF9" w:rsidRDefault="00352167" w:rsidP="00CD0D9F">
            <w:pPr>
              <w:pStyle w:val="TableCell0-0"/>
              <w:rPr>
                <w:lang w:eastAsia="en-US"/>
              </w:rPr>
            </w:pPr>
            <w:r w:rsidRPr="00E77AF9">
              <w:rPr>
                <w:lang w:eastAsia="en-US"/>
              </w:rPr>
              <w:t>Honoring guests 2</w:t>
            </w:r>
          </w:p>
        </w:tc>
      </w:tr>
      <w:tr w:rsidR="00352167" w:rsidRPr="00E77AF9" w14:paraId="12F45E32" w14:textId="77777777" w:rsidTr="00352167">
        <w:tc>
          <w:tcPr>
            <w:tcW w:w="1956" w:type="dxa"/>
            <w:shd w:val="clear" w:color="auto" w:fill="auto"/>
            <w:noWrap/>
          </w:tcPr>
          <w:p w14:paraId="610BFD4D" w14:textId="77777777" w:rsidR="00352167" w:rsidRPr="00E77AF9" w:rsidRDefault="00352167" w:rsidP="00CD0D9F">
            <w:pPr>
              <w:pStyle w:val="TableCell0-2Break"/>
              <w:rPr>
                <w:lang w:eastAsia="en-US"/>
              </w:rPr>
            </w:pPr>
          </w:p>
        </w:tc>
        <w:tc>
          <w:tcPr>
            <w:tcW w:w="1786" w:type="dxa"/>
            <w:shd w:val="clear" w:color="auto" w:fill="auto"/>
            <w:noWrap/>
          </w:tcPr>
          <w:p w14:paraId="24015668" w14:textId="77777777" w:rsidR="00352167" w:rsidRPr="00E77AF9" w:rsidRDefault="00352167" w:rsidP="00CD0D9F">
            <w:pPr>
              <w:pStyle w:val="TableCell0-2Break"/>
              <w:rPr>
                <w:lang w:eastAsia="en-US"/>
              </w:rPr>
            </w:pPr>
            <w:r w:rsidRPr="00E77AF9">
              <w:rPr>
                <w:lang w:eastAsia="en-US"/>
              </w:rPr>
              <w:t>2:06:00</w:t>
            </w:r>
          </w:p>
        </w:tc>
        <w:tc>
          <w:tcPr>
            <w:tcW w:w="3005" w:type="dxa"/>
            <w:shd w:val="clear" w:color="auto" w:fill="auto"/>
            <w:noWrap/>
          </w:tcPr>
          <w:p w14:paraId="625C88AE"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70CC9C53" w14:textId="77777777" w:rsidTr="00352167">
        <w:tc>
          <w:tcPr>
            <w:tcW w:w="1956" w:type="dxa"/>
            <w:shd w:val="clear" w:color="auto" w:fill="auto"/>
            <w:noWrap/>
            <w:hideMark/>
          </w:tcPr>
          <w:p w14:paraId="43CE559E" w14:textId="77777777" w:rsidR="00352167" w:rsidRPr="00E77AF9" w:rsidRDefault="00352167" w:rsidP="00CD0D9F">
            <w:pPr>
              <w:pStyle w:val="TableCell0-0"/>
              <w:rPr>
                <w:lang w:eastAsia="en-US"/>
              </w:rPr>
            </w:pPr>
            <w:r w:rsidRPr="00E77AF9">
              <w:rPr>
                <w:lang w:eastAsia="en-US"/>
              </w:rPr>
              <w:t>081014-011-CvEx</w:t>
            </w:r>
          </w:p>
        </w:tc>
        <w:tc>
          <w:tcPr>
            <w:tcW w:w="1786" w:type="dxa"/>
            <w:shd w:val="clear" w:color="auto" w:fill="auto"/>
            <w:noWrap/>
            <w:hideMark/>
          </w:tcPr>
          <w:p w14:paraId="5DB763BE"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5F7A4597" w14:textId="77777777" w:rsidR="00352167" w:rsidRPr="00E77AF9" w:rsidRDefault="00352167" w:rsidP="00CD0D9F">
            <w:pPr>
              <w:pStyle w:val="TableCell0-0"/>
              <w:rPr>
                <w:lang w:eastAsia="en-US"/>
              </w:rPr>
            </w:pPr>
            <w:r w:rsidRPr="00E77AF9">
              <w:rPr>
                <w:lang w:eastAsia="en-US"/>
              </w:rPr>
              <w:t>Honoring guests 3</w:t>
            </w:r>
          </w:p>
        </w:tc>
      </w:tr>
      <w:tr w:rsidR="00352167" w:rsidRPr="00E77AF9" w14:paraId="42449CCE" w14:textId="77777777" w:rsidTr="00352167">
        <w:tc>
          <w:tcPr>
            <w:tcW w:w="1956" w:type="dxa"/>
            <w:shd w:val="clear" w:color="auto" w:fill="auto"/>
            <w:noWrap/>
          </w:tcPr>
          <w:p w14:paraId="7496209F" w14:textId="77777777" w:rsidR="00352167" w:rsidRPr="00E77AF9" w:rsidRDefault="00352167" w:rsidP="00CD0D9F">
            <w:pPr>
              <w:pStyle w:val="TableCell0-2Break"/>
              <w:rPr>
                <w:lang w:eastAsia="en-US"/>
              </w:rPr>
            </w:pPr>
          </w:p>
        </w:tc>
        <w:tc>
          <w:tcPr>
            <w:tcW w:w="1786" w:type="dxa"/>
            <w:shd w:val="clear" w:color="auto" w:fill="auto"/>
            <w:noWrap/>
          </w:tcPr>
          <w:p w14:paraId="3E6E795C" w14:textId="77777777" w:rsidR="00352167" w:rsidRPr="00E77AF9" w:rsidRDefault="00352167" w:rsidP="00CD0D9F">
            <w:pPr>
              <w:pStyle w:val="TableCell0-2Break"/>
              <w:rPr>
                <w:lang w:eastAsia="en-US"/>
              </w:rPr>
            </w:pPr>
            <w:r w:rsidRPr="00E77AF9">
              <w:rPr>
                <w:lang w:eastAsia="en-US"/>
              </w:rPr>
              <w:t>7:02:00</w:t>
            </w:r>
          </w:p>
        </w:tc>
        <w:tc>
          <w:tcPr>
            <w:tcW w:w="3005" w:type="dxa"/>
            <w:shd w:val="clear" w:color="auto" w:fill="auto"/>
            <w:noWrap/>
          </w:tcPr>
          <w:p w14:paraId="2F32932B"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7C645964" w14:textId="77777777" w:rsidTr="00352167">
        <w:tc>
          <w:tcPr>
            <w:tcW w:w="1956" w:type="dxa"/>
            <w:shd w:val="clear" w:color="auto" w:fill="auto"/>
            <w:noWrap/>
            <w:hideMark/>
          </w:tcPr>
          <w:p w14:paraId="5D406FEA" w14:textId="77777777" w:rsidR="00352167" w:rsidRPr="00E77AF9" w:rsidRDefault="00352167" w:rsidP="00CD0D9F">
            <w:pPr>
              <w:pStyle w:val="TableCell0-0"/>
              <w:rPr>
                <w:lang w:eastAsia="en-US"/>
              </w:rPr>
            </w:pPr>
            <w:r w:rsidRPr="00E77AF9">
              <w:rPr>
                <w:lang w:eastAsia="en-US"/>
              </w:rPr>
              <w:t>081014-012-NP</w:t>
            </w:r>
          </w:p>
        </w:tc>
        <w:tc>
          <w:tcPr>
            <w:tcW w:w="1786" w:type="dxa"/>
            <w:shd w:val="clear" w:color="auto" w:fill="auto"/>
            <w:noWrap/>
            <w:hideMark/>
          </w:tcPr>
          <w:p w14:paraId="0C123F20" w14:textId="77777777" w:rsidR="00352167" w:rsidRPr="00E77AF9" w:rsidRDefault="00352167" w:rsidP="00CD0D9F">
            <w:pPr>
              <w:pStyle w:val="TableCell0-0"/>
              <w:rPr>
                <w:lang w:eastAsia="en-US"/>
              </w:rPr>
            </w:pPr>
            <w:r w:rsidRPr="00E77AF9">
              <w:rPr>
                <w:lang w:eastAsia="en-US"/>
              </w:rPr>
              <w:t>Elicit_NarrP</w:t>
            </w:r>
          </w:p>
        </w:tc>
        <w:tc>
          <w:tcPr>
            <w:tcW w:w="3005" w:type="dxa"/>
            <w:shd w:val="clear" w:color="auto" w:fill="auto"/>
            <w:noWrap/>
          </w:tcPr>
          <w:p w14:paraId="330C5D4E" w14:textId="77777777" w:rsidR="00352167" w:rsidRPr="00E77AF9" w:rsidRDefault="00352167" w:rsidP="00CD0D9F">
            <w:pPr>
              <w:pStyle w:val="TableCell0-0"/>
              <w:rPr>
                <w:lang w:eastAsia="en-US"/>
              </w:rPr>
            </w:pPr>
            <w:r w:rsidRPr="00E77AF9">
              <w:rPr>
                <w:lang w:eastAsia="en-US"/>
              </w:rPr>
              <w:t>A bicycle accident</w:t>
            </w:r>
          </w:p>
        </w:tc>
      </w:tr>
      <w:tr w:rsidR="00352167" w:rsidRPr="00E77AF9" w14:paraId="543F8EF4" w14:textId="77777777" w:rsidTr="00352167">
        <w:tc>
          <w:tcPr>
            <w:tcW w:w="1956" w:type="dxa"/>
            <w:shd w:val="clear" w:color="auto" w:fill="auto"/>
            <w:noWrap/>
          </w:tcPr>
          <w:p w14:paraId="30C64C49" w14:textId="77777777" w:rsidR="00352167" w:rsidRPr="00E77AF9" w:rsidRDefault="00352167" w:rsidP="00CD0D9F">
            <w:pPr>
              <w:pStyle w:val="TableCell0-2Break"/>
              <w:rPr>
                <w:lang w:eastAsia="en-US"/>
              </w:rPr>
            </w:pPr>
          </w:p>
        </w:tc>
        <w:tc>
          <w:tcPr>
            <w:tcW w:w="1786" w:type="dxa"/>
            <w:shd w:val="clear" w:color="auto" w:fill="auto"/>
            <w:noWrap/>
          </w:tcPr>
          <w:p w14:paraId="42696935" w14:textId="77777777" w:rsidR="00352167" w:rsidRPr="00E77AF9" w:rsidRDefault="00352167" w:rsidP="00CD0D9F">
            <w:pPr>
              <w:pStyle w:val="TableCell0-2Break"/>
              <w:rPr>
                <w:lang w:eastAsia="en-US"/>
              </w:rPr>
            </w:pPr>
            <w:r w:rsidRPr="00E77AF9">
              <w:rPr>
                <w:lang w:eastAsia="en-US"/>
              </w:rPr>
              <w:t>1:16:00</w:t>
            </w:r>
          </w:p>
        </w:tc>
        <w:tc>
          <w:tcPr>
            <w:tcW w:w="3005" w:type="dxa"/>
            <w:shd w:val="clear" w:color="auto" w:fill="auto"/>
            <w:noWrap/>
          </w:tcPr>
          <w:p w14:paraId="60F5E42D" w14:textId="77777777" w:rsidR="00352167" w:rsidRPr="00E77AF9" w:rsidRDefault="00352167" w:rsidP="00CD0D9F">
            <w:pPr>
              <w:pStyle w:val="TableCell0-2Break"/>
              <w:rPr>
                <w:lang w:eastAsia="en-US"/>
              </w:rPr>
            </w:pPr>
            <w:r w:rsidRPr="00E77AF9">
              <w:rPr>
                <w:lang w:eastAsia="en-US"/>
              </w:rPr>
              <w:t>1 FY</w:t>
            </w:r>
          </w:p>
        </w:tc>
      </w:tr>
      <w:tr w:rsidR="00352167" w:rsidRPr="00E77AF9" w14:paraId="0E294D1A" w14:textId="77777777" w:rsidTr="00352167">
        <w:tc>
          <w:tcPr>
            <w:tcW w:w="1956" w:type="dxa"/>
            <w:shd w:val="clear" w:color="auto" w:fill="auto"/>
            <w:noWrap/>
            <w:hideMark/>
          </w:tcPr>
          <w:p w14:paraId="255C031B" w14:textId="77777777" w:rsidR="00352167" w:rsidRPr="00E77AF9" w:rsidRDefault="00352167" w:rsidP="00CD0D9F">
            <w:pPr>
              <w:pStyle w:val="TableCell0-0"/>
              <w:rPr>
                <w:lang w:eastAsia="en-US"/>
              </w:rPr>
            </w:pPr>
            <w:r w:rsidRPr="00E77AF9">
              <w:rPr>
                <w:lang w:eastAsia="en-US"/>
              </w:rPr>
              <w:t>081014-013-NP</w:t>
            </w:r>
          </w:p>
        </w:tc>
        <w:tc>
          <w:tcPr>
            <w:tcW w:w="1786" w:type="dxa"/>
            <w:shd w:val="clear" w:color="auto" w:fill="auto"/>
            <w:noWrap/>
            <w:hideMark/>
          </w:tcPr>
          <w:p w14:paraId="55EFDBD4" w14:textId="77777777" w:rsidR="00352167" w:rsidRPr="00E77AF9" w:rsidRDefault="00352167" w:rsidP="00CD0D9F">
            <w:pPr>
              <w:pStyle w:val="TableCell0-0"/>
              <w:rPr>
                <w:lang w:eastAsia="en-US"/>
              </w:rPr>
            </w:pPr>
            <w:r w:rsidRPr="00E77AF9">
              <w:rPr>
                <w:lang w:eastAsia="en-US"/>
              </w:rPr>
              <w:t>Elicit_NarrP</w:t>
            </w:r>
          </w:p>
        </w:tc>
        <w:tc>
          <w:tcPr>
            <w:tcW w:w="3005" w:type="dxa"/>
            <w:shd w:val="clear" w:color="auto" w:fill="auto"/>
            <w:noWrap/>
          </w:tcPr>
          <w:p w14:paraId="6DD1369E" w14:textId="77777777" w:rsidR="00352167" w:rsidRPr="00E77AF9" w:rsidRDefault="00352167" w:rsidP="00CD0D9F">
            <w:pPr>
              <w:pStyle w:val="TableCell0-0"/>
              <w:rPr>
                <w:lang w:eastAsia="en-US"/>
              </w:rPr>
            </w:pPr>
            <w:r w:rsidRPr="00E77AF9">
              <w:rPr>
                <w:lang w:eastAsia="en-US"/>
              </w:rPr>
              <w:t>A motorbike accident</w:t>
            </w:r>
          </w:p>
        </w:tc>
      </w:tr>
      <w:tr w:rsidR="00352167" w:rsidRPr="00E77AF9" w14:paraId="05932116" w14:textId="77777777" w:rsidTr="00352167">
        <w:tc>
          <w:tcPr>
            <w:tcW w:w="1956" w:type="dxa"/>
            <w:shd w:val="clear" w:color="auto" w:fill="auto"/>
            <w:noWrap/>
          </w:tcPr>
          <w:p w14:paraId="617FA21B" w14:textId="77777777" w:rsidR="00352167" w:rsidRPr="00E77AF9" w:rsidRDefault="00352167" w:rsidP="00CD0D9F">
            <w:pPr>
              <w:pStyle w:val="TableCell0-2Break"/>
              <w:rPr>
                <w:lang w:eastAsia="en-US"/>
              </w:rPr>
            </w:pPr>
          </w:p>
        </w:tc>
        <w:tc>
          <w:tcPr>
            <w:tcW w:w="1786" w:type="dxa"/>
            <w:shd w:val="clear" w:color="auto" w:fill="auto"/>
            <w:noWrap/>
          </w:tcPr>
          <w:p w14:paraId="787AC078" w14:textId="77777777" w:rsidR="00352167" w:rsidRPr="00E77AF9" w:rsidRDefault="00352167" w:rsidP="00CD0D9F">
            <w:pPr>
              <w:pStyle w:val="TableCell0-2Break"/>
              <w:rPr>
                <w:lang w:eastAsia="en-US"/>
              </w:rPr>
            </w:pPr>
            <w:r w:rsidRPr="00E77AF9">
              <w:rPr>
                <w:lang w:eastAsia="en-US"/>
              </w:rPr>
              <w:t>1:06:00</w:t>
            </w:r>
          </w:p>
        </w:tc>
        <w:tc>
          <w:tcPr>
            <w:tcW w:w="3005" w:type="dxa"/>
            <w:shd w:val="clear" w:color="auto" w:fill="auto"/>
            <w:noWrap/>
          </w:tcPr>
          <w:p w14:paraId="1836B38F" w14:textId="77777777" w:rsidR="00352167" w:rsidRPr="00E77AF9" w:rsidRDefault="00352167" w:rsidP="00CD0D9F">
            <w:pPr>
              <w:pStyle w:val="TableCell0-2Break"/>
              <w:rPr>
                <w:lang w:eastAsia="en-US"/>
              </w:rPr>
            </w:pPr>
            <w:r w:rsidRPr="00E77AF9">
              <w:rPr>
                <w:lang w:eastAsia="en-US"/>
              </w:rPr>
              <w:t>1 FY</w:t>
            </w:r>
          </w:p>
        </w:tc>
      </w:tr>
      <w:tr w:rsidR="00352167" w:rsidRPr="00E77AF9" w14:paraId="554C9878" w14:textId="77777777" w:rsidTr="00352167">
        <w:tc>
          <w:tcPr>
            <w:tcW w:w="1956" w:type="dxa"/>
            <w:shd w:val="clear" w:color="auto" w:fill="auto"/>
            <w:noWrap/>
            <w:hideMark/>
          </w:tcPr>
          <w:p w14:paraId="7868FBF1" w14:textId="77777777" w:rsidR="00352167" w:rsidRPr="00E77AF9" w:rsidRDefault="00352167" w:rsidP="00CD0D9F">
            <w:pPr>
              <w:pStyle w:val="TableCell0-0"/>
              <w:rPr>
                <w:lang w:eastAsia="en-US"/>
              </w:rPr>
            </w:pPr>
            <w:r w:rsidRPr="00E77AF9">
              <w:rPr>
                <w:lang w:eastAsia="en-US"/>
              </w:rPr>
              <w:t>081014-014-NP</w:t>
            </w:r>
          </w:p>
        </w:tc>
        <w:tc>
          <w:tcPr>
            <w:tcW w:w="1786" w:type="dxa"/>
            <w:shd w:val="clear" w:color="auto" w:fill="auto"/>
            <w:noWrap/>
            <w:hideMark/>
          </w:tcPr>
          <w:p w14:paraId="6E963A2B" w14:textId="77777777" w:rsidR="00352167" w:rsidRPr="00E77AF9" w:rsidRDefault="00352167" w:rsidP="00CD0D9F">
            <w:pPr>
              <w:pStyle w:val="TableCell0-0"/>
              <w:rPr>
                <w:lang w:eastAsia="en-US"/>
              </w:rPr>
            </w:pPr>
            <w:r w:rsidRPr="00E77AF9">
              <w:rPr>
                <w:lang w:eastAsia="en-US"/>
              </w:rPr>
              <w:t>Elicit_NarrP</w:t>
            </w:r>
          </w:p>
        </w:tc>
        <w:tc>
          <w:tcPr>
            <w:tcW w:w="3005" w:type="dxa"/>
            <w:shd w:val="clear" w:color="auto" w:fill="auto"/>
            <w:noWrap/>
          </w:tcPr>
          <w:p w14:paraId="144279F0" w14:textId="77777777" w:rsidR="00352167" w:rsidRPr="00E77AF9" w:rsidRDefault="00352167" w:rsidP="00CD0D9F">
            <w:pPr>
              <w:pStyle w:val="TableCell0-0"/>
              <w:rPr>
                <w:lang w:eastAsia="en-US"/>
              </w:rPr>
            </w:pPr>
            <w:r w:rsidRPr="00E77AF9">
              <w:rPr>
                <w:lang w:eastAsia="en-US"/>
              </w:rPr>
              <w:t>Departed spirits</w:t>
            </w:r>
          </w:p>
        </w:tc>
      </w:tr>
      <w:tr w:rsidR="00352167" w:rsidRPr="00E77AF9" w14:paraId="56122B02" w14:textId="77777777" w:rsidTr="00352167">
        <w:tc>
          <w:tcPr>
            <w:tcW w:w="1956" w:type="dxa"/>
            <w:shd w:val="clear" w:color="auto" w:fill="auto"/>
            <w:noWrap/>
          </w:tcPr>
          <w:p w14:paraId="76821AD8" w14:textId="77777777" w:rsidR="00352167" w:rsidRPr="00E77AF9" w:rsidRDefault="00352167" w:rsidP="00CD0D9F">
            <w:pPr>
              <w:pStyle w:val="TableCell0-2Break"/>
              <w:rPr>
                <w:lang w:eastAsia="en-US"/>
              </w:rPr>
            </w:pPr>
          </w:p>
        </w:tc>
        <w:tc>
          <w:tcPr>
            <w:tcW w:w="1786" w:type="dxa"/>
            <w:shd w:val="clear" w:color="auto" w:fill="auto"/>
            <w:noWrap/>
          </w:tcPr>
          <w:p w14:paraId="784CB5D8" w14:textId="77777777" w:rsidR="00352167" w:rsidRPr="00E77AF9" w:rsidRDefault="00352167" w:rsidP="00CD0D9F">
            <w:pPr>
              <w:pStyle w:val="TableCell0-2Break"/>
              <w:rPr>
                <w:lang w:eastAsia="en-US"/>
              </w:rPr>
            </w:pPr>
            <w:r w:rsidRPr="00E77AF9">
              <w:rPr>
                <w:lang w:eastAsia="en-US"/>
              </w:rPr>
              <w:t>9:58:00</w:t>
            </w:r>
          </w:p>
        </w:tc>
        <w:tc>
          <w:tcPr>
            <w:tcW w:w="3005" w:type="dxa"/>
            <w:shd w:val="clear" w:color="auto" w:fill="auto"/>
            <w:noWrap/>
          </w:tcPr>
          <w:p w14:paraId="31E91688" w14:textId="77777777" w:rsidR="00352167" w:rsidRPr="00E77AF9" w:rsidRDefault="00352167" w:rsidP="00CD0D9F">
            <w:pPr>
              <w:pStyle w:val="TableCell0-2Break"/>
              <w:rPr>
                <w:lang w:eastAsia="en-US"/>
              </w:rPr>
            </w:pPr>
            <w:r w:rsidRPr="00E77AF9">
              <w:rPr>
                <w:lang w:eastAsia="en-US"/>
              </w:rPr>
              <w:t>1 FY</w:t>
            </w:r>
          </w:p>
        </w:tc>
      </w:tr>
      <w:tr w:rsidR="00352167" w:rsidRPr="00E77AF9" w14:paraId="7E3D8C2B" w14:textId="77777777" w:rsidTr="00352167">
        <w:tc>
          <w:tcPr>
            <w:tcW w:w="1956" w:type="dxa"/>
            <w:shd w:val="clear" w:color="auto" w:fill="auto"/>
            <w:noWrap/>
            <w:hideMark/>
          </w:tcPr>
          <w:p w14:paraId="1208D022" w14:textId="77777777" w:rsidR="00352167" w:rsidRPr="00E77AF9" w:rsidRDefault="00352167" w:rsidP="00CD0D9F">
            <w:pPr>
              <w:pStyle w:val="TableCell0-0"/>
              <w:rPr>
                <w:lang w:eastAsia="en-US"/>
              </w:rPr>
            </w:pPr>
            <w:r w:rsidRPr="00E77AF9">
              <w:rPr>
                <w:lang w:eastAsia="en-US"/>
              </w:rPr>
              <w:t>081014-015-Cv</w:t>
            </w:r>
          </w:p>
        </w:tc>
        <w:tc>
          <w:tcPr>
            <w:tcW w:w="1786" w:type="dxa"/>
            <w:shd w:val="clear" w:color="auto" w:fill="auto"/>
            <w:noWrap/>
            <w:hideMark/>
          </w:tcPr>
          <w:p w14:paraId="77256B1C"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18B0B4D" w14:textId="77777777" w:rsidR="00352167" w:rsidRPr="00E77AF9" w:rsidRDefault="00352167" w:rsidP="00CD0D9F">
            <w:pPr>
              <w:pStyle w:val="TableCell0-0"/>
              <w:rPr>
                <w:lang w:eastAsia="en-US"/>
              </w:rPr>
            </w:pPr>
            <w:r w:rsidRPr="00E77AF9">
              <w:rPr>
                <w:lang w:eastAsia="en-US"/>
              </w:rPr>
              <w:t>Making music</w:t>
            </w:r>
          </w:p>
        </w:tc>
      </w:tr>
      <w:tr w:rsidR="00352167" w:rsidRPr="00E77AF9" w14:paraId="6196C84A" w14:textId="77777777" w:rsidTr="00352167">
        <w:tc>
          <w:tcPr>
            <w:tcW w:w="1956" w:type="dxa"/>
            <w:shd w:val="clear" w:color="auto" w:fill="auto"/>
            <w:noWrap/>
          </w:tcPr>
          <w:p w14:paraId="1A374FED" w14:textId="77777777" w:rsidR="00352167" w:rsidRPr="00E77AF9" w:rsidRDefault="00352167" w:rsidP="00CD0D9F">
            <w:pPr>
              <w:pStyle w:val="TableCell0-2Break"/>
              <w:rPr>
                <w:lang w:eastAsia="en-US"/>
              </w:rPr>
            </w:pPr>
          </w:p>
        </w:tc>
        <w:tc>
          <w:tcPr>
            <w:tcW w:w="1786" w:type="dxa"/>
            <w:shd w:val="clear" w:color="auto" w:fill="auto"/>
            <w:noWrap/>
          </w:tcPr>
          <w:p w14:paraId="5701E5C7" w14:textId="77777777" w:rsidR="00352167" w:rsidRPr="00E77AF9" w:rsidRDefault="00352167" w:rsidP="00CD0D9F">
            <w:pPr>
              <w:pStyle w:val="TableCell0-2Break"/>
              <w:rPr>
                <w:lang w:eastAsia="en-US"/>
              </w:rPr>
            </w:pPr>
            <w:r w:rsidRPr="00E77AF9">
              <w:rPr>
                <w:lang w:eastAsia="en-US"/>
              </w:rPr>
              <w:t>1:43:00</w:t>
            </w:r>
          </w:p>
        </w:tc>
        <w:tc>
          <w:tcPr>
            <w:tcW w:w="3005" w:type="dxa"/>
            <w:shd w:val="clear" w:color="auto" w:fill="auto"/>
            <w:noWrap/>
          </w:tcPr>
          <w:p w14:paraId="7ED8E359" w14:textId="77777777" w:rsidR="00352167" w:rsidRPr="00E77AF9" w:rsidRDefault="00352167" w:rsidP="00CD0D9F">
            <w:pPr>
              <w:pStyle w:val="TableCell0-2Break"/>
              <w:rPr>
                <w:lang w:eastAsia="en-US"/>
              </w:rPr>
            </w:pPr>
            <w:r w:rsidRPr="00E77AF9">
              <w:rPr>
                <w:lang w:eastAsia="en-US"/>
              </w:rPr>
              <w:t>3 FO</w:t>
            </w:r>
          </w:p>
        </w:tc>
      </w:tr>
      <w:tr w:rsidR="00352167" w:rsidRPr="00E77AF9" w14:paraId="7A15A6EA" w14:textId="77777777" w:rsidTr="00352167">
        <w:tc>
          <w:tcPr>
            <w:tcW w:w="1956" w:type="dxa"/>
            <w:shd w:val="clear" w:color="auto" w:fill="auto"/>
            <w:noWrap/>
            <w:hideMark/>
          </w:tcPr>
          <w:p w14:paraId="708E9B91" w14:textId="77777777" w:rsidR="00352167" w:rsidRPr="00E77AF9" w:rsidRDefault="00352167" w:rsidP="00CD0D9F">
            <w:pPr>
              <w:pStyle w:val="TableCell0-0"/>
              <w:rPr>
                <w:lang w:eastAsia="en-US"/>
              </w:rPr>
            </w:pPr>
            <w:r w:rsidRPr="00E77AF9">
              <w:rPr>
                <w:lang w:eastAsia="en-US"/>
              </w:rPr>
              <w:t>081014-016-Cv</w:t>
            </w:r>
          </w:p>
        </w:tc>
        <w:tc>
          <w:tcPr>
            <w:tcW w:w="1786" w:type="dxa"/>
            <w:shd w:val="clear" w:color="auto" w:fill="auto"/>
            <w:noWrap/>
            <w:hideMark/>
          </w:tcPr>
          <w:p w14:paraId="29F2FDF7"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A05C2F8" w14:textId="77777777" w:rsidR="00352167" w:rsidRPr="00E77AF9" w:rsidRDefault="00352167" w:rsidP="00CD0D9F">
            <w:pPr>
              <w:pStyle w:val="TableCell0-0"/>
              <w:rPr>
                <w:lang w:eastAsia="en-US"/>
              </w:rPr>
            </w:pPr>
            <w:r w:rsidRPr="00E77AF9">
              <w:rPr>
                <w:lang w:eastAsia="en-US"/>
              </w:rPr>
              <w:t>Cell phones</w:t>
            </w:r>
          </w:p>
        </w:tc>
      </w:tr>
      <w:tr w:rsidR="00352167" w:rsidRPr="00E77AF9" w14:paraId="26DDE08D" w14:textId="77777777" w:rsidTr="00352167">
        <w:tc>
          <w:tcPr>
            <w:tcW w:w="1956" w:type="dxa"/>
            <w:shd w:val="clear" w:color="auto" w:fill="auto"/>
            <w:noWrap/>
          </w:tcPr>
          <w:p w14:paraId="2BB164C2" w14:textId="77777777" w:rsidR="00352167" w:rsidRPr="00E77AF9" w:rsidRDefault="00352167" w:rsidP="00CD0D9F">
            <w:pPr>
              <w:pStyle w:val="TableCell0-2Break"/>
              <w:rPr>
                <w:lang w:eastAsia="en-US"/>
              </w:rPr>
            </w:pPr>
          </w:p>
        </w:tc>
        <w:tc>
          <w:tcPr>
            <w:tcW w:w="1786" w:type="dxa"/>
            <w:shd w:val="clear" w:color="auto" w:fill="auto"/>
            <w:noWrap/>
          </w:tcPr>
          <w:p w14:paraId="4F7322CB" w14:textId="77777777" w:rsidR="00352167" w:rsidRPr="00E77AF9" w:rsidRDefault="00352167" w:rsidP="00CD0D9F">
            <w:pPr>
              <w:pStyle w:val="TableCell0-2Break"/>
              <w:rPr>
                <w:lang w:eastAsia="en-US"/>
              </w:rPr>
            </w:pPr>
            <w:r w:rsidRPr="00E77AF9">
              <w:rPr>
                <w:lang w:eastAsia="en-US"/>
              </w:rPr>
              <w:t>2:56:00</w:t>
            </w:r>
          </w:p>
        </w:tc>
        <w:tc>
          <w:tcPr>
            <w:tcW w:w="3005" w:type="dxa"/>
            <w:shd w:val="clear" w:color="auto" w:fill="auto"/>
            <w:noWrap/>
          </w:tcPr>
          <w:p w14:paraId="0F0AA80E" w14:textId="77777777" w:rsidR="00352167" w:rsidRPr="00E77AF9" w:rsidRDefault="00352167" w:rsidP="00CD0D9F">
            <w:pPr>
              <w:pStyle w:val="TableCell0-2Break"/>
              <w:rPr>
                <w:lang w:eastAsia="en-US"/>
              </w:rPr>
            </w:pPr>
            <w:r w:rsidRPr="00E77AF9">
              <w:rPr>
                <w:lang w:eastAsia="en-US"/>
              </w:rPr>
              <w:t>1 MY, 1 FO</w:t>
            </w:r>
          </w:p>
        </w:tc>
      </w:tr>
      <w:tr w:rsidR="00352167" w:rsidRPr="00E77AF9" w14:paraId="1A7B634D" w14:textId="77777777" w:rsidTr="00352167">
        <w:tc>
          <w:tcPr>
            <w:tcW w:w="1956" w:type="dxa"/>
            <w:shd w:val="clear" w:color="auto" w:fill="auto"/>
            <w:noWrap/>
            <w:hideMark/>
          </w:tcPr>
          <w:p w14:paraId="28FC554B" w14:textId="77777777" w:rsidR="00352167" w:rsidRPr="00E77AF9" w:rsidRDefault="00352167" w:rsidP="00CD0D9F">
            <w:pPr>
              <w:pStyle w:val="TableCell0-0"/>
              <w:rPr>
                <w:lang w:eastAsia="en-US"/>
              </w:rPr>
            </w:pPr>
            <w:r w:rsidRPr="00E77AF9">
              <w:rPr>
                <w:lang w:eastAsia="en-US"/>
              </w:rPr>
              <w:t>081014-017-CvPr</w:t>
            </w:r>
          </w:p>
        </w:tc>
        <w:tc>
          <w:tcPr>
            <w:tcW w:w="1786" w:type="dxa"/>
            <w:shd w:val="clear" w:color="auto" w:fill="auto"/>
            <w:noWrap/>
            <w:hideMark/>
          </w:tcPr>
          <w:p w14:paraId="7360F071" w14:textId="77777777" w:rsidR="00352167" w:rsidRPr="00E77AF9" w:rsidRDefault="00352167" w:rsidP="00CD0D9F">
            <w:pPr>
              <w:pStyle w:val="TableCell0-0"/>
              <w:rPr>
                <w:lang w:eastAsia="en-US"/>
              </w:rPr>
            </w:pPr>
            <w:r w:rsidRPr="00E77AF9">
              <w:rPr>
                <w:lang w:eastAsia="en-US"/>
              </w:rPr>
              <w:t>CvSp_Proc</w:t>
            </w:r>
          </w:p>
        </w:tc>
        <w:tc>
          <w:tcPr>
            <w:tcW w:w="3005" w:type="dxa"/>
            <w:shd w:val="clear" w:color="auto" w:fill="auto"/>
            <w:noWrap/>
          </w:tcPr>
          <w:p w14:paraId="68F502DA" w14:textId="77777777" w:rsidR="00352167" w:rsidRPr="00E77AF9" w:rsidRDefault="00352167" w:rsidP="00CD0D9F">
            <w:pPr>
              <w:pStyle w:val="TableCell0-0"/>
              <w:rPr>
                <w:lang w:eastAsia="en-US"/>
              </w:rPr>
            </w:pPr>
            <w:r w:rsidRPr="00E77AF9">
              <w:rPr>
                <w:lang w:eastAsia="en-US"/>
              </w:rPr>
              <w:t>Cooking pigs</w:t>
            </w:r>
          </w:p>
        </w:tc>
      </w:tr>
      <w:tr w:rsidR="00352167" w:rsidRPr="00E77AF9" w14:paraId="1B0692A4" w14:textId="77777777" w:rsidTr="00352167">
        <w:tc>
          <w:tcPr>
            <w:tcW w:w="1956" w:type="dxa"/>
            <w:shd w:val="clear" w:color="auto" w:fill="auto"/>
            <w:noWrap/>
          </w:tcPr>
          <w:p w14:paraId="0A9D4F5A" w14:textId="77777777" w:rsidR="00352167" w:rsidRPr="00E77AF9" w:rsidRDefault="00352167" w:rsidP="00CD0D9F">
            <w:pPr>
              <w:pStyle w:val="TableCell0-2Break"/>
              <w:rPr>
                <w:lang w:eastAsia="en-US"/>
              </w:rPr>
            </w:pPr>
          </w:p>
        </w:tc>
        <w:tc>
          <w:tcPr>
            <w:tcW w:w="1786" w:type="dxa"/>
            <w:shd w:val="clear" w:color="auto" w:fill="auto"/>
            <w:noWrap/>
          </w:tcPr>
          <w:p w14:paraId="4FF9E305" w14:textId="77777777" w:rsidR="00352167" w:rsidRPr="00E77AF9" w:rsidRDefault="00352167" w:rsidP="00CD0D9F">
            <w:pPr>
              <w:pStyle w:val="TableCell0-2Break"/>
              <w:rPr>
                <w:lang w:eastAsia="en-US"/>
              </w:rPr>
            </w:pPr>
            <w:r w:rsidRPr="00E77AF9">
              <w:rPr>
                <w:lang w:eastAsia="en-US"/>
              </w:rPr>
              <w:t>6:10:00</w:t>
            </w:r>
          </w:p>
        </w:tc>
        <w:tc>
          <w:tcPr>
            <w:tcW w:w="3005" w:type="dxa"/>
            <w:shd w:val="clear" w:color="auto" w:fill="auto"/>
            <w:noWrap/>
          </w:tcPr>
          <w:p w14:paraId="408720EA" w14:textId="77777777" w:rsidR="00352167" w:rsidRPr="00E77AF9" w:rsidRDefault="00352167" w:rsidP="00CD0D9F">
            <w:pPr>
              <w:pStyle w:val="TableCell0-2Break"/>
              <w:rPr>
                <w:lang w:eastAsia="en-US"/>
              </w:rPr>
            </w:pPr>
            <w:r w:rsidRPr="00E77AF9">
              <w:rPr>
                <w:lang w:eastAsia="en-US"/>
              </w:rPr>
              <w:t>1 MY, 1 MO, 1 FY, 2 FO</w:t>
            </w:r>
          </w:p>
        </w:tc>
      </w:tr>
      <w:tr w:rsidR="00352167" w:rsidRPr="00E77AF9" w14:paraId="2380773C" w14:textId="77777777" w:rsidTr="00352167">
        <w:tc>
          <w:tcPr>
            <w:tcW w:w="1956" w:type="dxa"/>
            <w:shd w:val="clear" w:color="auto" w:fill="auto"/>
            <w:noWrap/>
            <w:hideMark/>
          </w:tcPr>
          <w:p w14:paraId="66346B0D" w14:textId="77777777" w:rsidR="00352167" w:rsidRPr="00E77AF9" w:rsidRDefault="00352167" w:rsidP="00CD0D9F">
            <w:pPr>
              <w:pStyle w:val="TableCell0-0"/>
              <w:rPr>
                <w:lang w:eastAsia="en-US"/>
              </w:rPr>
            </w:pPr>
            <w:r w:rsidRPr="00E77AF9">
              <w:rPr>
                <w:lang w:eastAsia="en-US"/>
              </w:rPr>
              <w:t>081015-001-Cv</w:t>
            </w:r>
          </w:p>
        </w:tc>
        <w:tc>
          <w:tcPr>
            <w:tcW w:w="1786" w:type="dxa"/>
            <w:shd w:val="clear" w:color="auto" w:fill="auto"/>
            <w:noWrap/>
            <w:hideMark/>
          </w:tcPr>
          <w:p w14:paraId="03FBCAE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DA30EEC" w14:textId="77777777" w:rsidR="00352167" w:rsidRPr="00E77AF9" w:rsidRDefault="00352167" w:rsidP="00CD0D9F">
            <w:pPr>
              <w:pStyle w:val="TableCell0-0"/>
              <w:rPr>
                <w:lang w:eastAsia="en-US"/>
              </w:rPr>
            </w:pPr>
            <w:r w:rsidRPr="00E77AF9">
              <w:rPr>
                <w:lang w:eastAsia="en-US"/>
              </w:rPr>
              <w:t>A fight</w:t>
            </w:r>
          </w:p>
        </w:tc>
      </w:tr>
      <w:tr w:rsidR="00352167" w:rsidRPr="00E77AF9" w14:paraId="67C9DA12" w14:textId="77777777" w:rsidTr="00352167">
        <w:tc>
          <w:tcPr>
            <w:tcW w:w="1956" w:type="dxa"/>
            <w:shd w:val="clear" w:color="auto" w:fill="auto"/>
            <w:noWrap/>
          </w:tcPr>
          <w:p w14:paraId="126B0A3F" w14:textId="77777777" w:rsidR="00352167" w:rsidRPr="00E77AF9" w:rsidRDefault="00352167" w:rsidP="00CD0D9F">
            <w:pPr>
              <w:pStyle w:val="TableCell0-2Break"/>
              <w:rPr>
                <w:lang w:eastAsia="en-US"/>
              </w:rPr>
            </w:pPr>
          </w:p>
        </w:tc>
        <w:tc>
          <w:tcPr>
            <w:tcW w:w="1786" w:type="dxa"/>
            <w:shd w:val="clear" w:color="auto" w:fill="auto"/>
            <w:noWrap/>
          </w:tcPr>
          <w:p w14:paraId="2F74D75F" w14:textId="77777777" w:rsidR="00352167" w:rsidRPr="00E77AF9" w:rsidRDefault="00352167" w:rsidP="00CD0D9F">
            <w:pPr>
              <w:pStyle w:val="TableCell0-2Break"/>
              <w:rPr>
                <w:lang w:eastAsia="en-US"/>
              </w:rPr>
            </w:pPr>
            <w:r w:rsidRPr="00E77AF9">
              <w:rPr>
                <w:lang w:eastAsia="en-US"/>
              </w:rPr>
              <w:t>2:31:00</w:t>
            </w:r>
          </w:p>
        </w:tc>
        <w:tc>
          <w:tcPr>
            <w:tcW w:w="3005" w:type="dxa"/>
            <w:shd w:val="clear" w:color="auto" w:fill="auto"/>
            <w:noWrap/>
          </w:tcPr>
          <w:p w14:paraId="3077321A" w14:textId="77777777" w:rsidR="00352167" w:rsidRPr="00E77AF9" w:rsidRDefault="00352167" w:rsidP="00CD0D9F">
            <w:pPr>
              <w:pStyle w:val="TableCell0-2Break"/>
              <w:rPr>
                <w:lang w:eastAsia="en-US"/>
              </w:rPr>
            </w:pPr>
            <w:r w:rsidRPr="00E77AF9">
              <w:rPr>
                <w:lang w:eastAsia="en-US"/>
              </w:rPr>
              <w:t>1 FO</w:t>
            </w:r>
          </w:p>
        </w:tc>
      </w:tr>
      <w:tr w:rsidR="00352167" w:rsidRPr="00E77AF9" w14:paraId="7D1D5A76" w14:textId="77777777" w:rsidTr="00352167">
        <w:tc>
          <w:tcPr>
            <w:tcW w:w="1956" w:type="dxa"/>
            <w:shd w:val="clear" w:color="auto" w:fill="auto"/>
            <w:noWrap/>
            <w:hideMark/>
          </w:tcPr>
          <w:p w14:paraId="45BFE172" w14:textId="77777777" w:rsidR="00352167" w:rsidRPr="00E77AF9" w:rsidRDefault="00352167" w:rsidP="00CD0D9F">
            <w:pPr>
              <w:pStyle w:val="TableCell0-0"/>
              <w:rPr>
                <w:lang w:eastAsia="en-US"/>
              </w:rPr>
            </w:pPr>
            <w:r w:rsidRPr="00E77AF9">
              <w:rPr>
                <w:lang w:eastAsia="en-US"/>
              </w:rPr>
              <w:t>081015-002-Cv</w:t>
            </w:r>
          </w:p>
        </w:tc>
        <w:tc>
          <w:tcPr>
            <w:tcW w:w="1786" w:type="dxa"/>
            <w:shd w:val="clear" w:color="auto" w:fill="auto"/>
            <w:noWrap/>
            <w:hideMark/>
          </w:tcPr>
          <w:p w14:paraId="6D38A462"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10738DE" w14:textId="77777777" w:rsidR="00352167" w:rsidRPr="00E77AF9" w:rsidRDefault="00352167" w:rsidP="00CD0D9F">
            <w:pPr>
              <w:pStyle w:val="TableCell0-0"/>
              <w:rPr>
                <w:lang w:eastAsia="en-US"/>
              </w:rPr>
            </w:pPr>
            <w:r w:rsidRPr="00E77AF9">
              <w:rPr>
                <w:lang w:eastAsia="en-US"/>
              </w:rPr>
              <w:t>On a plane</w:t>
            </w:r>
          </w:p>
        </w:tc>
      </w:tr>
      <w:tr w:rsidR="00352167" w:rsidRPr="00E77AF9" w14:paraId="3733B1BF" w14:textId="77777777" w:rsidTr="00352167">
        <w:tc>
          <w:tcPr>
            <w:tcW w:w="1956" w:type="dxa"/>
            <w:shd w:val="clear" w:color="auto" w:fill="auto"/>
            <w:noWrap/>
          </w:tcPr>
          <w:p w14:paraId="6A245B73" w14:textId="77777777" w:rsidR="00352167" w:rsidRPr="00E77AF9" w:rsidRDefault="00352167" w:rsidP="00CD0D9F">
            <w:pPr>
              <w:pStyle w:val="TableCell0-2Break"/>
              <w:rPr>
                <w:lang w:eastAsia="en-US"/>
              </w:rPr>
            </w:pPr>
          </w:p>
        </w:tc>
        <w:tc>
          <w:tcPr>
            <w:tcW w:w="1786" w:type="dxa"/>
            <w:shd w:val="clear" w:color="auto" w:fill="auto"/>
            <w:noWrap/>
          </w:tcPr>
          <w:p w14:paraId="0FD52AEA" w14:textId="77777777" w:rsidR="00352167" w:rsidRPr="00E77AF9" w:rsidRDefault="00352167" w:rsidP="00CD0D9F">
            <w:pPr>
              <w:pStyle w:val="TableCell0-2Break"/>
              <w:rPr>
                <w:lang w:eastAsia="en-US"/>
              </w:rPr>
            </w:pPr>
            <w:r w:rsidRPr="00E77AF9">
              <w:rPr>
                <w:lang w:eastAsia="en-US"/>
              </w:rPr>
              <w:t>0:22:00</w:t>
            </w:r>
          </w:p>
        </w:tc>
        <w:tc>
          <w:tcPr>
            <w:tcW w:w="3005" w:type="dxa"/>
            <w:shd w:val="clear" w:color="auto" w:fill="auto"/>
            <w:noWrap/>
          </w:tcPr>
          <w:p w14:paraId="7FDC0834" w14:textId="77777777" w:rsidR="00352167" w:rsidRPr="00E77AF9" w:rsidRDefault="00352167" w:rsidP="00CD0D9F">
            <w:pPr>
              <w:pStyle w:val="TableCell0-2Break"/>
              <w:rPr>
                <w:lang w:eastAsia="en-US"/>
              </w:rPr>
            </w:pPr>
            <w:r w:rsidRPr="00E77AF9">
              <w:rPr>
                <w:lang w:eastAsia="en-US"/>
              </w:rPr>
              <w:t>1 FO</w:t>
            </w:r>
          </w:p>
        </w:tc>
      </w:tr>
      <w:tr w:rsidR="00352167" w:rsidRPr="00E77AF9" w14:paraId="399558DA" w14:textId="77777777" w:rsidTr="00352167">
        <w:tc>
          <w:tcPr>
            <w:tcW w:w="1956" w:type="dxa"/>
            <w:shd w:val="clear" w:color="auto" w:fill="auto"/>
            <w:noWrap/>
            <w:hideMark/>
          </w:tcPr>
          <w:p w14:paraId="5536B3CB" w14:textId="77777777" w:rsidR="00352167" w:rsidRPr="00E77AF9" w:rsidRDefault="00352167" w:rsidP="00CD0D9F">
            <w:pPr>
              <w:pStyle w:val="TableCell0-0"/>
              <w:rPr>
                <w:lang w:eastAsia="en-US"/>
              </w:rPr>
            </w:pPr>
            <w:r w:rsidRPr="00E77AF9">
              <w:rPr>
                <w:lang w:eastAsia="en-US"/>
              </w:rPr>
              <w:t>081015-003-Cv</w:t>
            </w:r>
          </w:p>
        </w:tc>
        <w:tc>
          <w:tcPr>
            <w:tcW w:w="1786" w:type="dxa"/>
            <w:shd w:val="clear" w:color="auto" w:fill="auto"/>
            <w:noWrap/>
            <w:hideMark/>
          </w:tcPr>
          <w:p w14:paraId="2E9C508F"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DCB414F" w14:textId="77777777" w:rsidR="00352167" w:rsidRPr="00E77AF9" w:rsidRDefault="00352167" w:rsidP="00CD0D9F">
            <w:pPr>
              <w:pStyle w:val="TableCell0-0"/>
              <w:rPr>
                <w:lang w:eastAsia="en-US"/>
              </w:rPr>
            </w:pPr>
            <w:r w:rsidRPr="00E77AF9">
              <w:rPr>
                <w:lang w:eastAsia="en-US"/>
              </w:rPr>
              <w:t>Traveling to Sarmi 1</w:t>
            </w:r>
          </w:p>
        </w:tc>
      </w:tr>
      <w:tr w:rsidR="00352167" w:rsidRPr="00E77AF9" w14:paraId="048A2B16" w14:textId="77777777" w:rsidTr="00352167">
        <w:tc>
          <w:tcPr>
            <w:tcW w:w="1956" w:type="dxa"/>
            <w:shd w:val="clear" w:color="auto" w:fill="auto"/>
            <w:noWrap/>
          </w:tcPr>
          <w:p w14:paraId="317E8547" w14:textId="77777777" w:rsidR="00352167" w:rsidRPr="00E77AF9" w:rsidRDefault="00352167" w:rsidP="00CD0D9F">
            <w:pPr>
              <w:pStyle w:val="TableCell0-2Break"/>
              <w:rPr>
                <w:lang w:eastAsia="en-US"/>
              </w:rPr>
            </w:pPr>
          </w:p>
        </w:tc>
        <w:tc>
          <w:tcPr>
            <w:tcW w:w="1786" w:type="dxa"/>
            <w:shd w:val="clear" w:color="auto" w:fill="auto"/>
            <w:noWrap/>
          </w:tcPr>
          <w:p w14:paraId="5DCBC5B7" w14:textId="77777777" w:rsidR="00352167" w:rsidRPr="00E77AF9" w:rsidRDefault="00352167" w:rsidP="00CD0D9F">
            <w:pPr>
              <w:pStyle w:val="TableCell0-2Break"/>
              <w:rPr>
                <w:lang w:eastAsia="en-US"/>
              </w:rPr>
            </w:pPr>
            <w:r w:rsidRPr="00E77AF9">
              <w:rPr>
                <w:lang w:eastAsia="en-US"/>
              </w:rPr>
              <w:t>1:38:00</w:t>
            </w:r>
          </w:p>
        </w:tc>
        <w:tc>
          <w:tcPr>
            <w:tcW w:w="3005" w:type="dxa"/>
            <w:shd w:val="clear" w:color="auto" w:fill="auto"/>
            <w:noWrap/>
          </w:tcPr>
          <w:p w14:paraId="6D6CDDE9" w14:textId="77777777" w:rsidR="00352167" w:rsidRPr="00E77AF9" w:rsidRDefault="00352167" w:rsidP="00CD0D9F">
            <w:pPr>
              <w:pStyle w:val="TableCell0-2Break"/>
              <w:rPr>
                <w:lang w:eastAsia="en-US"/>
              </w:rPr>
            </w:pPr>
            <w:r w:rsidRPr="00E77AF9">
              <w:rPr>
                <w:lang w:eastAsia="en-US"/>
              </w:rPr>
              <w:t>1 FY, 1 FO</w:t>
            </w:r>
          </w:p>
        </w:tc>
      </w:tr>
      <w:tr w:rsidR="00352167" w:rsidRPr="00E77AF9" w14:paraId="2EBB242B" w14:textId="77777777" w:rsidTr="00352167">
        <w:tc>
          <w:tcPr>
            <w:tcW w:w="1956" w:type="dxa"/>
            <w:shd w:val="clear" w:color="auto" w:fill="auto"/>
            <w:noWrap/>
            <w:hideMark/>
          </w:tcPr>
          <w:p w14:paraId="43A38CC9" w14:textId="77777777" w:rsidR="00352167" w:rsidRPr="00E77AF9" w:rsidRDefault="00352167" w:rsidP="00CD0D9F">
            <w:pPr>
              <w:pStyle w:val="TableCell0-0"/>
              <w:rPr>
                <w:lang w:eastAsia="en-US"/>
              </w:rPr>
            </w:pPr>
            <w:r w:rsidRPr="00E77AF9">
              <w:rPr>
                <w:lang w:eastAsia="en-US"/>
              </w:rPr>
              <w:t>081015-004-Cv</w:t>
            </w:r>
          </w:p>
        </w:tc>
        <w:tc>
          <w:tcPr>
            <w:tcW w:w="1786" w:type="dxa"/>
            <w:shd w:val="clear" w:color="auto" w:fill="auto"/>
            <w:noWrap/>
            <w:hideMark/>
          </w:tcPr>
          <w:p w14:paraId="745CD1C9"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7E8F2E6" w14:textId="77777777" w:rsidR="00352167" w:rsidRPr="00E77AF9" w:rsidRDefault="00352167" w:rsidP="00CD0D9F">
            <w:pPr>
              <w:pStyle w:val="TableCell0-0"/>
              <w:rPr>
                <w:lang w:eastAsia="en-US"/>
              </w:rPr>
            </w:pPr>
            <w:r w:rsidRPr="00E77AF9">
              <w:rPr>
                <w:lang w:eastAsia="en-US"/>
              </w:rPr>
              <w:t>Traveling to Sarmi 2</w:t>
            </w:r>
          </w:p>
        </w:tc>
      </w:tr>
      <w:tr w:rsidR="00352167" w:rsidRPr="00E77AF9" w14:paraId="2C70A2C5" w14:textId="77777777" w:rsidTr="00352167">
        <w:tc>
          <w:tcPr>
            <w:tcW w:w="1956" w:type="dxa"/>
            <w:shd w:val="clear" w:color="auto" w:fill="auto"/>
            <w:noWrap/>
          </w:tcPr>
          <w:p w14:paraId="5C674B74" w14:textId="77777777" w:rsidR="00352167" w:rsidRPr="00E77AF9" w:rsidRDefault="00352167" w:rsidP="00CD0D9F">
            <w:pPr>
              <w:pStyle w:val="TableCell0-2Break"/>
              <w:rPr>
                <w:lang w:eastAsia="en-US"/>
              </w:rPr>
            </w:pPr>
          </w:p>
        </w:tc>
        <w:tc>
          <w:tcPr>
            <w:tcW w:w="1786" w:type="dxa"/>
            <w:shd w:val="clear" w:color="auto" w:fill="auto"/>
            <w:noWrap/>
          </w:tcPr>
          <w:p w14:paraId="01C68613" w14:textId="77777777" w:rsidR="00352167" w:rsidRPr="00E77AF9" w:rsidRDefault="00352167" w:rsidP="00CD0D9F">
            <w:pPr>
              <w:pStyle w:val="TableCell0-2Break"/>
              <w:rPr>
                <w:lang w:eastAsia="en-US"/>
              </w:rPr>
            </w:pPr>
            <w:r w:rsidRPr="00E77AF9">
              <w:rPr>
                <w:lang w:eastAsia="en-US"/>
              </w:rPr>
              <w:t>1:40:00</w:t>
            </w:r>
          </w:p>
        </w:tc>
        <w:tc>
          <w:tcPr>
            <w:tcW w:w="3005" w:type="dxa"/>
            <w:shd w:val="clear" w:color="auto" w:fill="auto"/>
            <w:noWrap/>
          </w:tcPr>
          <w:p w14:paraId="38122DB7" w14:textId="77777777" w:rsidR="00352167" w:rsidRPr="00E77AF9" w:rsidRDefault="00352167" w:rsidP="00CD0D9F">
            <w:pPr>
              <w:pStyle w:val="TableCell0-2Break"/>
              <w:rPr>
                <w:lang w:eastAsia="en-US"/>
              </w:rPr>
            </w:pPr>
            <w:r w:rsidRPr="00E77AF9">
              <w:rPr>
                <w:lang w:eastAsia="en-US"/>
              </w:rPr>
              <w:t>2 FY, 1 FO</w:t>
            </w:r>
          </w:p>
        </w:tc>
      </w:tr>
      <w:tr w:rsidR="00352167" w:rsidRPr="00E77AF9" w14:paraId="2110FF9C" w14:textId="77777777" w:rsidTr="00352167">
        <w:tc>
          <w:tcPr>
            <w:tcW w:w="1956" w:type="dxa"/>
            <w:shd w:val="clear" w:color="auto" w:fill="auto"/>
            <w:noWrap/>
            <w:hideMark/>
          </w:tcPr>
          <w:p w14:paraId="78212F83" w14:textId="77777777" w:rsidR="00352167" w:rsidRPr="00E77AF9" w:rsidRDefault="00352167" w:rsidP="00CD0D9F">
            <w:pPr>
              <w:pStyle w:val="TableCell0-0"/>
              <w:rPr>
                <w:lang w:eastAsia="en-US"/>
              </w:rPr>
            </w:pPr>
            <w:r w:rsidRPr="00E77AF9">
              <w:rPr>
                <w:lang w:eastAsia="en-US"/>
              </w:rPr>
              <w:t>081015-005-NP</w:t>
            </w:r>
          </w:p>
        </w:tc>
        <w:tc>
          <w:tcPr>
            <w:tcW w:w="1786" w:type="dxa"/>
            <w:shd w:val="clear" w:color="auto" w:fill="auto"/>
            <w:noWrap/>
            <w:hideMark/>
          </w:tcPr>
          <w:p w14:paraId="2C28AD87" w14:textId="77777777" w:rsidR="00352167" w:rsidRPr="00E77AF9" w:rsidRDefault="00352167" w:rsidP="00CD0D9F">
            <w:pPr>
              <w:pStyle w:val="TableCell0-0"/>
              <w:rPr>
                <w:lang w:eastAsia="en-US"/>
              </w:rPr>
            </w:pPr>
            <w:r w:rsidRPr="00E77AF9">
              <w:rPr>
                <w:lang w:eastAsia="en-US"/>
              </w:rPr>
              <w:t>Elicit_NarrP</w:t>
            </w:r>
          </w:p>
        </w:tc>
        <w:tc>
          <w:tcPr>
            <w:tcW w:w="3005" w:type="dxa"/>
            <w:shd w:val="clear" w:color="auto" w:fill="auto"/>
            <w:noWrap/>
          </w:tcPr>
          <w:p w14:paraId="2F95CE1D" w14:textId="77777777" w:rsidR="00352167" w:rsidRPr="00E77AF9" w:rsidRDefault="00352167" w:rsidP="00CD0D9F">
            <w:pPr>
              <w:pStyle w:val="TableCell0-0"/>
              <w:rPr>
                <w:lang w:eastAsia="en-US"/>
              </w:rPr>
            </w:pPr>
            <w:r w:rsidRPr="00E77AF9">
              <w:rPr>
                <w:lang w:eastAsia="en-US"/>
              </w:rPr>
              <w:t>A motorbike accident</w:t>
            </w:r>
          </w:p>
        </w:tc>
      </w:tr>
      <w:tr w:rsidR="00352167" w:rsidRPr="00E77AF9" w14:paraId="2E1856E7" w14:textId="77777777" w:rsidTr="00352167">
        <w:tc>
          <w:tcPr>
            <w:tcW w:w="1956" w:type="dxa"/>
            <w:shd w:val="clear" w:color="auto" w:fill="auto"/>
            <w:noWrap/>
          </w:tcPr>
          <w:p w14:paraId="242ACBAE" w14:textId="77777777" w:rsidR="00352167" w:rsidRPr="00E77AF9" w:rsidRDefault="00352167" w:rsidP="00CD0D9F">
            <w:pPr>
              <w:pStyle w:val="TableCell0-2Break"/>
              <w:rPr>
                <w:lang w:eastAsia="en-US"/>
              </w:rPr>
            </w:pPr>
          </w:p>
        </w:tc>
        <w:tc>
          <w:tcPr>
            <w:tcW w:w="1786" w:type="dxa"/>
            <w:shd w:val="clear" w:color="auto" w:fill="auto"/>
            <w:noWrap/>
          </w:tcPr>
          <w:p w14:paraId="18D49B0B" w14:textId="77777777" w:rsidR="00352167" w:rsidRPr="00E77AF9" w:rsidRDefault="00352167" w:rsidP="00CD0D9F">
            <w:pPr>
              <w:pStyle w:val="TableCell0-2Break"/>
              <w:rPr>
                <w:lang w:eastAsia="en-US"/>
              </w:rPr>
            </w:pPr>
            <w:r w:rsidRPr="00E77AF9">
              <w:rPr>
                <w:lang w:eastAsia="en-US"/>
              </w:rPr>
              <w:t>10:29:00</w:t>
            </w:r>
          </w:p>
        </w:tc>
        <w:tc>
          <w:tcPr>
            <w:tcW w:w="3005" w:type="dxa"/>
            <w:shd w:val="clear" w:color="auto" w:fill="auto"/>
            <w:noWrap/>
          </w:tcPr>
          <w:p w14:paraId="2F4CBDC1" w14:textId="77777777" w:rsidR="00352167" w:rsidRPr="00E77AF9" w:rsidRDefault="00352167" w:rsidP="00CD0D9F">
            <w:pPr>
              <w:pStyle w:val="TableCell0-2Break"/>
              <w:rPr>
                <w:lang w:eastAsia="en-US"/>
              </w:rPr>
            </w:pPr>
            <w:r w:rsidRPr="00E77AF9">
              <w:rPr>
                <w:lang w:eastAsia="en-US"/>
              </w:rPr>
              <w:t>2 MO, 3 FO</w:t>
            </w:r>
          </w:p>
        </w:tc>
      </w:tr>
      <w:tr w:rsidR="00352167" w:rsidRPr="00E77AF9" w14:paraId="7FBD0273" w14:textId="77777777" w:rsidTr="00352167">
        <w:tc>
          <w:tcPr>
            <w:tcW w:w="1956" w:type="dxa"/>
            <w:shd w:val="clear" w:color="auto" w:fill="auto"/>
            <w:noWrap/>
            <w:hideMark/>
          </w:tcPr>
          <w:p w14:paraId="76CAA1D3" w14:textId="77777777" w:rsidR="00352167" w:rsidRPr="00E77AF9" w:rsidRDefault="00352167" w:rsidP="00CD0D9F">
            <w:pPr>
              <w:pStyle w:val="TableCell0-0"/>
              <w:rPr>
                <w:lang w:eastAsia="en-US"/>
              </w:rPr>
            </w:pPr>
            <w:r w:rsidRPr="00E77AF9">
              <w:rPr>
                <w:lang w:eastAsia="en-US"/>
              </w:rPr>
              <w:t>081022-001-Cv</w:t>
            </w:r>
          </w:p>
        </w:tc>
        <w:tc>
          <w:tcPr>
            <w:tcW w:w="1786" w:type="dxa"/>
            <w:shd w:val="clear" w:color="auto" w:fill="auto"/>
            <w:noWrap/>
            <w:hideMark/>
          </w:tcPr>
          <w:p w14:paraId="56AF078C"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3C17548" w14:textId="77777777" w:rsidR="00352167" w:rsidRPr="00E77AF9" w:rsidRDefault="00352167" w:rsidP="00CD0D9F">
            <w:pPr>
              <w:pStyle w:val="TableCell0-0"/>
              <w:rPr>
                <w:lang w:eastAsia="en-US"/>
              </w:rPr>
            </w:pPr>
            <w:r w:rsidRPr="00E77AF9">
              <w:rPr>
                <w:lang w:eastAsia="en-US"/>
              </w:rPr>
              <w:t>Returning from Takar</w:t>
            </w:r>
          </w:p>
        </w:tc>
      </w:tr>
      <w:tr w:rsidR="00352167" w:rsidRPr="00E77AF9" w14:paraId="09A4B0AB" w14:textId="77777777" w:rsidTr="00352167">
        <w:tc>
          <w:tcPr>
            <w:tcW w:w="1956" w:type="dxa"/>
            <w:shd w:val="clear" w:color="auto" w:fill="auto"/>
            <w:noWrap/>
          </w:tcPr>
          <w:p w14:paraId="1113F7EE" w14:textId="77777777" w:rsidR="00352167" w:rsidRPr="00E77AF9" w:rsidRDefault="00352167" w:rsidP="00CD0D9F">
            <w:pPr>
              <w:pStyle w:val="TableCell0-2Break"/>
              <w:rPr>
                <w:lang w:eastAsia="en-US"/>
              </w:rPr>
            </w:pPr>
          </w:p>
        </w:tc>
        <w:tc>
          <w:tcPr>
            <w:tcW w:w="1786" w:type="dxa"/>
            <w:shd w:val="clear" w:color="auto" w:fill="auto"/>
            <w:noWrap/>
          </w:tcPr>
          <w:p w14:paraId="461B2C91" w14:textId="77777777" w:rsidR="00352167" w:rsidRPr="00E77AF9" w:rsidRDefault="00352167" w:rsidP="00CD0D9F">
            <w:pPr>
              <w:pStyle w:val="TableCell0-2Break"/>
              <w:rPr>
                <w:lang w:eastAsia="en-US"/>
              </w:rPr>
            </w:pPr>
            <w:r w:rsidRPr="00E77AF9">
              <w:rPr>
                <w:lang w:eastAsia="en-US"/>
              </w:rPr>
              <w:t>0:42:00</w:t>
            </w:r>
          </w:p>
        </w:tc>
        <w:tc>
          <w:tcPr>
            <w:tcW w:w="3005" w:type="dxa"/>
            <w:shd w:val="clear" w:color="auto" w:fill="auto"/>
            <w:noWrap/>
          </w:tcPr>
          <w:p w14:paraId="1B899EFA" w14:textId="77777777" w:rsidR="00352167" w:rsidRPr="00E77AF9" w:rsidRDefault="00352167" w:rsidP="00CD0D9F">
            <w:pPr>
              <w:pStyle w:val="TableCell0-2Break"/>
              <w:rPr>
                <w:lang w:eastAsia="en-US"/>
              </w:rPr>
            </w:pPr>
            <w:r w:rsidRPr="00E77AF9">
              <w:rPr>
                <w:lang w:eastAsia="en-US"/>
              </w:rPr>
              <w:t>1 MC, 2 FY</w:t>
            </w:r>
          </w:p>
        </w:tc>
      </w:tr>
      <w:tr w:rsidR="00352167" w:rsidRPr="00E77AF9" w14:paraId="34A82027" w14:textId="77777777" w:rsidTr="00352167">
        <w:tc>
          <w:tcPr>
            <w:tcW w:w="1956" w:type="dxa"/>
            <w:shd w:val="clear" w:color="auto" w:fill="auto"/>
            <w:noWrap/>
            <w:hideMark/>
          </w:tcPr>
          <w:p w14:paraId="0E1A4D6A" w14:textId="77777777" w:rsidR="00352167" w:rsidRPr="00E77AF9" w:rsidRDefault="00352167" w:rsidP="00CD0D9F">
            <w:pPr>
              <w:pStyle w:val="TableCell0-0"/>
              <w:rPr>
                <w:lang w:eastAsia="en-US"/>
              </w:rPr>
            </w:pPr>
            <w:r w:rsidRPr="00E77AF9">
              <w:rPr>
                <w:lang w:eastAsia="en-US"/>
              </w:rPr>
              <w:t>081022-002-CvNP</w:t>
            </w:r>
          </w:p>
        </w:tc>
        <w:tc>
          <w:tcPr>
            <w:tcW w:w="1786" w:type="dxa"/>
            <w:shd w:val="clear" w:color="auto" w:fill="auto"/>
            <w:noWrap/>
            <w:hideMark/>
          </w:tcPr>
          <w:p w14:paraId="2218A550" w14:textId="77777777" w:rsidR="00352167" w:rsidRPr="00E77AF9" w:rsidRDefault="00352167" w:rsidP="00CD0D9F">
            <w:pPr>
              <w:pStyle w:val="TableCell0-0"/>
              <w:rPr>
                <w:lang w:eastAsia="en-US"/>
              </w:rPr>
            </w:pPr>
            <w:r w:rsidRPr="00E77AF9">
              <w:rPr>
                <w:lang w:eastAsia="en-US"/>
              </w:rPr>
              <w:t>CvSp_NarrP</w:t>
            </w:r>
          </w:p>
        </w:tc>
        <w:tc>
          <w:tcPr>
            <w:tcW w:w="3005" w:type="dxa"/>
            <w:shd w:val="clear" w:color="auto" w:fill="auto"/>
            <w:noWrap/>
          </w:tcPr>
          <w:p w14:paraId="268AC4AE" w14:textId="77777777" w:rsidR="00352167" w:rsidRPr="00E77AF9" w:rsidRDefault="00352167" w:rsidP="00CD0D9F">
            <w:pPr>
              <w:pStyle w:val="TableCell0-0"/>
              <w:rPr>
                <w:lang w:eastAsia="en-US"/>
              </w:rPr>
            </w:pPr>
            <w:r w:rsidRPr="00E77AF9">
              <w:rPr>
                <w:lang w:eastAsia="en-US"/>
              </w:rPr>
              <w:t>Retreat in Takar 1</w:t>
            </w:r>
          </w:p>
        </w:tc>
      </w:tr>
      <w:tr w:rsidR="00352167" w:rsidRPr="00E77AF9" w14:paraId="53796CE2" w14:textId="77777777" w:rsidTr="00352167">
        <w:tc>
          <w:tcPr>
            <w:tcW w:w="1956" w:type="dxa"/>
            <w:shd w:val="clear" w:color="auto" w:fill="auto"/>
            <w:noWrap/>
          </w:tcPr>
          <w:p w14:paraId="30E642F3" w14:textId="77777777" w:rsidR="00352167" w:rsidRPr="00E77AF9" w:rsidRDefault="00352167" w:rsidP="00CD0D9F">
            <w:pPr>
              <w:pStyle w:val="TableCell0-2Break"/>
              <w:rPr>
                <w:lang w:eastAsia="en-US"/>
              </w:rPr>
            </w:pPr>
          </w:p>
        </w:tc>
        <w:tc>
          <w:tcPr>
            <w:tcW w:w="1786" w:type="dxa"/>
            <w:shd w:val="clear" w:color="auto" w:fill="auto"/>
            <w:noWrap/>
          </w:tcPr>
          <w:p w14:paraId="0CA32265" w14:textId="77777777" w:rsidR="00352167" w:rsidRPr="00E77AF9" w:rsidRDefault="00352167" w:rsidP="00CD0D9F">
            <w:pPr>
              <w:pStyle w:val="TableCell0-2Break"/>
              <w:rPr>
                <w:lang w:eastAsia="en-US"/>
              </w:rPr>
            </w:pPr>
            <w:r w:rsidRPr="00E77AF9">
              <w:rPr>
                <w:lang w:eastAsia="en-US"/>
              </w:rPr>
              <w:t>1:40:00</w:t>
            </w:r>
          </w:p>
        </w:tc>
        <w:tc>
          <w:tcPr>
            <w:tcW w:w="3005" w:type="dxa"/>
            <w:shd w:val="clear" w:color="auto" w:fill="auto"/>
            <w:noWrap/>
          </w:tcPr>
          <w:p w14:paraId="696B466B" w14:textId="77777777" w:rsidR="00352167" w:rsidRPr="00E77AF9" w:rsidRDefault="00352167" w:rsidP="00CD0D9F">
            <w:pPr>
              <w:pStyle w:val="TableCell0-2Break"/>
              <w:rPr>
                <w:lang w:eastAsia="en-US"/>
              </w:rPr>
            </w:pPr>
            <w:r w:rsidRPr="00E77AF9">
              <w:rPr>
                <w:lang w:eastAsia="en-US"/>
              </w:rPr>
              <w:t>1 MC, 1 FY</w:t>
            </w:r>
          </w:p>
        </w:tc>
      </w:tr>
      <w:tr w:rsidR="00352167" w:rsidRPr="00E77AF9" w14:paraId="53D79FE5" w14:textId="77777777" w:rsidTr="00352167">
        <w:tc>
          <w:tcPr>
            <w:tcW w:w="1956" w:type="dxa"/>
            <w:shd w:val="clear" w:color="auto" w:fill="auto"/>
            <w:noWrap/>
            <w:hideMark/>
          </w:tcPr>
          <w:p w14:paraId="7452F729" w14:textId="77777777" w:rsidR="00352167" w:rsidRPr="00E77AF9" w:rsidRDefault="00352167" w:rsidP="00CD0D9F">
            <w:pPr>
              <w:pStyle w:val="TableCell0-0"/>
              <w:rPr>
                <w:lang w:eastAsia="en-US"/>
              </w:rPr>
            </w:pPr>
            <w:r w:rsidRPr="00E77AF9">
              <w:rPr>
                <w:lang w:eastAsia="en-US"/>
              </w:rPr>
              <w:t>081022-003-Cv</w:t>
            </w:r>
          </w:p>
        </w:tc>
        <w:tc>
          <w:tcPr>
            <w:tcW w:w="1786" w:type="dxa"/>
            <w:shd w:val="clear" w:color="auto" w:fill="auto"/>
            <w:noWrap/>
            <w:hideMark/>
          </w:tcPr>
          <w:p w14:paraId="2DE0D0AA"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4B1CB79" w14:textId="77777777" w:rsidR="00352167" w:rsidRPr="00E77AF9" w:rsidRDefault="00352167" w:rsidP="00CD0D9F">
            <w:pPr>
              <w:pStyle w:val="TableCell0-0"/>
              <w:rPr>
                <w:lang w:eastAsia="en-US"/>
              </w:rPr>
            </w:pPr>
            <w:r w:rsidRPr="00E77AF9">
              <w:rPr>
                <w:lang w:eastAsia="en-US"/>
              </w:rPr>
              <w:t>Retreat in Takar 2</w:t>
            </w:r>
          </w:p>
        </w:tc>
      </w:tr>
      <w:tr w:rsidR="00352167" w:rsidRPr="00E77AF9" w14:paraId="738DDDC6" w14:textId="77777777" w:rsidTr="00352167">
        <w:tc>
          <w:tcPr>
            <w:tcW w:w="1956" w:type="dxa"/>
            <w:shd w:val="clear" w:color="auto" w:fill="auto"/>
            <w:noWrap/>
          </w:tcPr>
          <w:p w14:paraId="121E0436" w14:textId="77777777" w:rsidR="00352167" w:rsidRPr="00E77AF9" w:rsidRDefault="00352167" w:rsidP="00CD0D9F">
            <w:pPr>
              <w:pStyle w:val="TableCell0-2Break"/>
              <w:rPr>
                <w:lang w:eastAsia="en-US"/>
              </w:rPr>
            </w:pPr>
          </w:p>
        </w:tc>
        <w:tc>
          <w:tcPr>
            <w:tcW w:w="1786" w:type="dxa"/>
            <w:shd w:val="clear" w:color="auto" w:fill="auto"/>
            <w:noWrap/>
          </w:tcPr>
          <w:p w14:paraId="2494544D" w14:textId="77777777" w:rsidR="00352167" w:rsidRPr="00E77AF9" w:rsidRDefault="00352167" w:rsidP="00CD0D9F">
            <w:pPr>
              <w:pStyle w:val="TableCell0-2Break"/>
              <w:rPr>
                <w:lang w:eastAsia="en-US"/>
              </w:rPr>
            </w:pPr>
            <w:r w:rsidRPr="00E77AF9">
              <w:rPr>
                <w:lang w:eastAsia="en-US"/>
              </w:rPr>
              <w:t>1:25:00</w:t>
            </w:r>
          </w:p>
        </w:tc>
        <w:tc>
          <w:tcPr>
            <w:tcW w:w="3005" w:type="dxa"/>
            <w:shd w:val="clear" w:color="auto" w:fill="auto"/>
            <w:noWrap/>
          </w:tcPr>
          <w:p w14:paraId="6972C8CA" w14:textId="77777777" w:rsidR="00352167" w:rsidRPr="00E77AF9" w:rsidRDefault="00352167" w:rsidP="00CD0D9F">
            <w:pPr>
              <w:pStyle w:val="TableCell0-2Break"/>
              <w:rPr>
                <w:lang w:eastAsia="en-US"/>
              </w:rPr>
            </w:pPr>
            <w:r w:rsidRPr="00E77AF9">
              <w:rPr>
                <w:lang w:eastAsia="en-US"/>
              </w:rPr>
              <w:t>1 MC, 1 FY</w:t>
            </w:r>
          </w:p>
        </w:tc>
      </w:tr>
      <w:tr w:rsidR="00352167" w:rsidRPr="00E77AF9" w14:paraId="173F8732" w14:textId="77777777" w:rsidTr="00352167">
        <w:tc>
          <w:tcPr>
            <w:tcW w:w="1956" w:type="dxa"/>
            <w:shd w:val="clear" w:color="auto" w:fill="auto"/>
            <w:noWrap/>
            <w:hideMark/>
          </w:tcPr>
          <w:p w14:paraId="2481E074" w14:textId="77777777" w:rsidR="00352167" w:rsidRPr="00E77AF9" w:rsidRDefault="00352167" w:rsidP="00CD0D9F">
            <w:pPr>
              <w:pStyle w:val="TableCell0-0"/>
              <w:rPr>
                <w:lang w:eastAsia="en-US"/>
              </w:rPr>
            </w:pPr>
            <w:r w:rsidRPr="00E77AF9">
              <w:rPr>
                <w:lang w:eastAsia="en-US"/>
              </w:rPr>
              <w:t>081023-001-Cv</w:t>
            </w:r>
          </w:p>
        </w:tc>
        <w:tc>
          <w:tcPr>
            <w:tcW w:w="1786" w:type="dxa"/>
            <w:shd w:val="clear" w:color="auto" w:fill="auto"/>
            <w:noWrap/>
            <w:hideMark/>
          </w:tcPr>
          <w:p w14:paraId="258C8ECB"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C4ED49F" w14:textId="77777777" w:rsidR="00352167" w:rsidRPr="00E77AF9" w:rsidRDefault="00352167" w:rsidP="00CD0D9F">
            <w:pPr>
              <w:pStyle w:val="TableCell0-0"/>
              <w:rPr>
                <w:lang w:eastAsia="en-US"/>
              </w:rPr>
            </w:pPr>
            <w:r w:rsidRPr="00E77AF9">
              <w:rPr>
                <w:lang w:eastAsia="en-US"/>
              </w:rPr>
              <w:t>Playing volleyball; morning chores</w:t>
            </w:r>
          </w:p>
        </w:tc>
      </w:tr>
      <w:tr w:rsidR="00352167" w:rsidRPr="00E77AF9" w14:paraId="046FF873" w14:textId="77777777" w:rsidTr="00352167">
        <w:tc>
          <w:tcPr>
            <w:tcW w:w="1956" w:type="dxa"/>
            <w:shd w:val="clear" w:color="auto" w:fill="auto"/>
            <w:noWrap/>
          </w:tcPr>
          <w:p w14:paraId="7B323BD0" w14:textId="77777777" w:rsidR="00352167" w:rsidRPr="00E77AF9" w:rsidRDefault="00352167" w:rsidP="00CD0D9F">
            <w:pPr>
              <w:pStyle w:val="TableCell0-2Break"/>
              <w:rPr>
                <w:lang w:eastAsia="en-US"/>
              </w:rPr>
            </w:pPr>
          </w:p>
        </w:tc>
        <w:tc>
          <w:tcPr>
            <w:tcW w:w="1786" w:type="dxa"/>
            <w:shd w:val="clear" w:color="auto" w:fill="auto"/>
            <w:noWrap/>
          </w:tcPr>
          <w:p w14:paraId="512D92AC" w14:textId="77777777" w:rsidR="00352167" w:rsidRPr="00E77AF9" w:rsidRDefault="00352167" w:rsidP="00CD0D9F">
            <w:pPr>
              <w:pStyle w:val="TableCell0-2Break"/>
              <w:rPr>
                <w:lang w:eastAsia="en-US"/>
              </w:rPr>
            </w:pPr>
            <w:r w:rsidRPr="00E77AF9">
              <w:rPr>
                <w:lang w:eastAsia="en-US"/>
              </w:rPr>
              <w:t>4:52:00</w:t>
            </w:r>
          </w:p>
        </w:tc>
        <w:tc>
          <w:tcPr>
            <w:tcW w:w="3005" w:type="dxa"/>
            <w:shd w:val="clear" w:color="auto" w:fill="auto"/>
            <w:noWrap/>
          </w:tcPr>
          <w:p w14:paraId="5C60B0EA" w14:textId="77777777" w:rsidR="00352167" w:rsidRPr="00E77AF9" w:rsidRDefault="00352167" w:rsidP="00CD0D9F">
            <w:pPr>
              <w:pStyle w:val="TableCell0-2Break"/>
              <w:rPr>
                <w:lang w:eastAsia="en-US"/>
              </w:rPr>
            </w:pPr>
            <w:r w:rsidRPr="00E77AF9">
              <w:rPr>
                <w:lang w:eastAsia="en-US"/>
              </w:rPr>
              <w:t>1 MY, 2 FY</w:t>
            </w:r>
          </w:p>
        </w:tc>
      </w:tr>
      <w:tr w:rsidR="00352167" w:rsidRPr="00E77AF9" w14:paraId="1A7F979D" w14:textId="77777777" w:rsidTr="00352167">
        <w:tc>
          <w:tcPr>
            <w:tcW w:w="1956" w:type="dxa"/>
            <w:shd w:val="clear" w:color="auto" w:fill="auto"/>
            <w:noWrap/>
            <w:hideMark/>
          </w:tcPr>
          <w:p w14:paraId="569AF56B" w14:textId="77777777" w:rsidR="00352167" w:rsidRPr="00E77AF9" w:rsidRDefault="00352167" w:rsidP="00CD0D9F">
            <w:pPr>
              <w:pStyle w:val="TableCell0-0"/>
              <w:rPr>
                <w:lang w:eastAsia="en-US"/>
              </w:rPr>
            </w:pPr>
            <w:r w:rsidRPr="00E77AF9">
              <w:rPr>
                <w:lang w:eastAsia="en-US"/>
              </w:rPr>
              <w:t>081023-002-Cv</w:t>
            </w:r>
          </w:p>
        </w:tc>
        <w:tc>
          <w:tcPr>
            <w:tcW w:w="1786" w:type="dxa"/>
            <w:shd w:val="clear" w:color="auto" w:fill="auto"/>
            <w:noWrap/>
            <w:hideMark/>
          </w:tcPr>
          <w:p w14:paraId="11C5F911"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2F0C9EE" w14:textId="77777777" w:rsidR="00352167" w:rsidRPr="00E77AF9" w:rsidRDefault="00352167" w:rsidP="00CD0D9F">
            <w:pPr>
              <w:pStyle w:val="TableCell0-0"/>
              <w:rPr>
                <w:lang w:eastAsia="en-US"/>
              </w:rPr>
            </w:pPr>
            <w:r w:rsidRPr="00E77AF9">
              <w:rPr>
                <w:lang w:eastAsia="en-US"/>
              </w:rPr>
              <w:t>The taekwondo team</w:t>
            </w:r>
          </w:p>
        </w:tc>
      </w:tr>
      <w:tr w:rsidR="00352167" w:rsidRPr="00E77AF9" w14:paraId="136AB173" w14:textId="77777777" w:rsidTr="00352167">
        <w:tc>
          <w:tcPr>
            <w:tcW w:w="1956" w:type="dxa"/>
            <w:shd w:val="clear" w:color="auto" w:fill="auto"/>
            <w:noWrap/>
          </w:tcPr>
          <w:p w14:paraId="2BE82818" w14:textId="77777777" w:rsidR="00352167" w:rsidRPr="00E77AF9" w:rsidRDefault="00352167" w:rsidP="00CD0D9F">
            <w:pPr>
              <w:pStyle w:val="TableCell0-2Break"/>
              <w:rPr>
                <w:lang w:eastAsia="en-US"/>
              </w:rPr>
            </w:pPr>
          </w:p>
        </w:tc>
        <w:tc>
          <w:tcPr>
            <w:tcW w:w="1786" w:type="dxa"/>
            <w:shd w:val="clear" w:color="auto" w:fill="auto"/>
            <w:noWrap/>
          </w:tcPr>
          <w:p w14:paraId="0456F431" w14:textId="77777777" w:rsidR="00352167" w:rsidRPr="00E77AF9" w:rsidRDefault="00352167" w:rsidP="00CD0D9F">
            <w:pPr>
              <w:pStyle w:val="TableCell0-2Break"/>
              <w:rPr>
                <w:lang w:eastAsia="en-US"/>
              </w:rPr>
            </w:pPr>
            <w:r w:rsidRPr="00E77AF9">
              <w:rPr>
                <w:lang w:eastAsia="en-US"/>
              </w:rPr>
              <w:t>0:46:00</w:t>
            </w:r>
          </w:p>
        </w:tc>
        <w:tc>
          <w:tcPr>
            <w:tcW w:w="3005" w:type="dxa"/>
            <w:shd w:val="clear" w:color="auto" w:fill="auto"/>
            <w:noWrap/>
          </w:tcPr>
          <w:p w14:paraId="16E2BC9E" w14:textId="77777777" w:rsidR="00352167" w:rsidRPr="00E77AF9" w:rsidRDefault="00352167" w:rsidP="00CD0D9F">
            <w:pPr>
              <w:pStyle w:val="TableCell0-2Break"/>
              <w:rPr>
                <w:lang w:eastAsia="en-US"/>
              </w:rPr>
            </w:pPr>
            <w:r w:rsidRPr="00E77AF9">
              <w:rPr>
                <w:lang w:eastAsia="en-US"/>
              </w:rPr>
              <w:t>1 MY, 2 FY</w:t>
            </w:r>
          </w:p>
        </w:tc>
      </w:tr>
      <w:tr w:rsidR="00352167" w:rsidRPr="00E77AF9" w14:paraId="0652A2E7" w14:textId="77777777" w:rsidTr="00352167">
        <w:tc>
          <w:tcPr>
            <w:tcW w:w="1956" w:type="dxa"/>
            <w:shd w:val="clear" w:color="auto" w:fill="auto"/>
            <w:noWrap/>
            <w:hideMark/>
          </w:tcPr>
          <w:p w14:paraId="7F263728" w14:textId="77777777" w:rsidR="00352167" w:rsidRPr="00E77AF9" w:rsidRDefault="00352167" w:rsidP="00CD0D9F">
            <w:pPr>
              <w:pStyle w:val="TableCell0-0"/>
              <w:rPr>
                <w:lang w:eastAsia="en-US"/>
              </w:rPr>
            </w:pPr>
            <w:r w:rsidRPr="00E77AF9">
              <w:rPr>
                <w:lang w:eastAsia="en-US"/>
              </w:rPr>
              <w:t>081023-003-Cv</w:t>
            </w:r>
          </w:p>
        </w:tc>
        <w:tc>
          <w:tcPr>
            <w:tcW w:w="1786" w:type="dxa"/>
            <w:shd w:val="clear" w:color="auto" w:fill="auto"/>
            <w:noWrap/>
            <w:hideMark/>
          </w:tcPr>
          <w:p w14:paraId="781EE414"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5420B87E" w14:textId="77777777" w:rsidR="00352167" w:rsidRPr="00E77AF9" w:rsidRDefault="00352167" w:rsidP="00CD0D9F">
            <w:pPr>
              <w:pStyle w:val="TableCell0-0"/>
              <w:rPr>
                <w:lang w:eastAsia="en-US"/>
              </w:rPr>
            </w:pPr>
            <w:r w:rsidRPr="00E77AF9">
              <w:rPr>
                <w:lang w:eastAsia="en-US"/>
              </w:rPr>
              <w:t>Women</w:t>
            </w:r>
            <w:r>
              <w:rPr>
                <w:lang w:eastAsia="en-US"/>
              </w:rPr>
              <w:t>’</w:t>
            </w:r>
            <w:r w:rsidRPr="00E77AF9">
              <w:rPr>
                <w:lang w:eastAsia="en-US"/>
              </w:rPr>
              <w:t>s sports</w:t>
            </w:r>
          </w:p>
        </w:tc>
      </w:tr>
      <w:tr w:rsidR="00352167" w:rsidRPr="00E77AF9" w14:paraId="456E9C26" w14:textId="77777777" w:rsidTr="00352167">
        <w:tc>
          <w:tcPr>
            <w:tcW w:w="1956" w:type="dxa"/>
            <w:shd w:val="clear" w:color="auto" w:fill="auto"/>
            <w:noWrap/>
          </w:tcPr>
          <w:p w14:paraId="2B402553" w14:textId="77777777" w:rsidR="00352167" w:rsidRPr="00E77AF9" w:rsidRDefault="00352167" w:rsidP="00CD0D9F">
            <w:pPr>
              <w:pStyle w:val="TableCell0-2Break"/>
              <w:rPr>
                <w:lang w:eastAsia="en-US"/>
              </w:rPr>
            </w:pPr>
          </w:p>
        </w:tc>
        <w:tc>
          <w:tcPr>
            <w:tcW w:w="1786" w:type="dxa"/>
            <w:shd w:val="clear" w:color="auto" w:fill="auto"/>
            <w:noWrap/>
          </w:tcPr>
          <w:p w14:paraId="56E4BDD6" w14:textId="77777777" w:rsidR="00352167" w:rsidRPr="00E77AF9" w:rsidRDefault="00352167" w:rsidP="00CD0D9F">
            <w:pPr>
              <w:pStyle w:val="TableCell0-2Break"/>
              <w:rPr>
                <w:lang w:eastAsia="en-US"/>
              </w:rPr>
            </w:pPr>
            <w:r w:rsidRPr="00E77AF9">
              <w:rPr>
                <w:lang w:eastAsia="en-US"/>
              </w:rPr>
              <w:t>0:54:00</w:t>
            </w:r>
          </w:p>
        </w:tc>
        <w:tc>
          <w:tcPr>
            <w:tcW w:w="3005" w:type="dxa"/>
            <w:shd w:val="clear" w:color="auto" w:fill="auto"/>
            <w:noWrap/>
          </w:tcPr>
          <w:p w14:paraId="2053AF08" w14:textId="77777777" w:rsidR="00352167" w:rsidRPr="00E77AF9" w:rsidRDefault="00352167" w:rsidP="00CD0D9F">
            <w:pPr>
              <w:pStyle w:val="TableCell0-2Break"/>
              <w:rPr>
                <w:lang w:eastAsia="en-US"/>
              </w:rPr>
            </w:pPr>
            <w:r w:rsidRPr="00E77AF9">
              <w:rPr>
                <w:lang w:eastAsia="en-US"/>
              </w:rPr>
              <w:t>1 MY, 2 FY</w:t>
            </w:r>
          </w:p>
        </w:tc>
      </w:tr>
      <w:tr w:rsidR="00352167" w:rsidRPr="00E77AF9" w14:paraId="532230EB" w14:textId="77777777" w:rsidTr="00352167">
        <w:tc>
          <w:tcPr>
            <w:tcW w:w="1956" w:type="dxa"/>
            <w:shd w:val="clear" w:color="auto" w:fill="auto"/>
            <w:noWrap/>
            <w:hideMark/>
          </w:tcPr>
          <w:p w14:paraId="3F693A44" w14:textId="77777777" w:rsidR="00352167" w:rsidRPr="00E77AF9" w:rsidRDefault="00352167" w:rsidP="00CD0D9F">
            <w:pPr>
              <w:pStyle w:val="TableCell0-0"/>
              <w:rPr>
                <w:lang w:eastAsia="en-US"/>
              </w:rPr>
            </w:pPr>
            <w:r w:rsidRPr="00E77AF9">
              <w:rPr>
                <w:lang w:eastAsia="en-US"/>
              </w:rPr>
              <w:t>081023-004-Cv</w:t>
            </w:r>
          </w:p>
        </w:tc>
        <w:tc>
          <w:tcPr>
            <w:tcW w:w="1786" w:type="dxa"/>
            <w:shd w:val="clear" w:color="auto" w:fill="auto"/>
            <w:noWrap/>
            <w:hideMark/>
          </w:tcPr>
          <w:p w14:paraId="42ED2216"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1E41889A" w14:textId="77777777" w:rsidR="00352167" w:rsidRPr="00E77AF9" w:rsidRDefault="00352167" w:rsidP="00CD0D9F">
            <w:pPr>
              <w:pStyle w:val="TableCell0-0"/>
              <w:rPr>
                <w:lang w:eastAsia="en-US"/>
              </w:rPr>
            </w:pPr>
            <w:r w:rsidRPr="00E77AF9">
              <w:rPr>
                <w:lang w:eastAsia="en-US"/>
              </w:rPr>
              <w:t>Retreat in Takar 3; school absences</w:t>
            </w:r>
          </w:p>
        </w:tc>
      </w:tr>
      <w:tr w:rsidR="00352167" w:rsidRPr="00E77AF9" w14:paraId="08624D41" w14:textId="77777777" w:rsidTr="00352167">
        <w:tc>
          <w:tcPr>
            <w:tcW w:w="1956" w:type="dxa"/>
            <w:shd w:val="clear" w:color="auto" w:fill="auto"/>
            <w:noWrap/>
          </w:tcPr>
          <w:p w14:paraId="61BB9151" w14:textId="77777777" w:rsidR="00352167" w:rsidRPr="00E77AF9" w:rsidRDefault="00352167" w:rsidP="00CD0D9F">
            <w:pPr>
              <w:pStyle w:val="TableCell0-2Break"/>
              <w:rPr>
                <w:lang w:eastAsia="en-US"/>
              </w:rPr>
            </w:pPr>
          </w:p>
        </w:tc>
        <w:tc>
          <w:tcPr>
            <w:tcW w:w="1786" w:type="dxa"/>
            <w:shd w:val="clear" w:color="auto" w:fill="auto"/>
            <w:noWrap/>
          </w:tcPr>
          <w:p w14:paraId="73C2CA7B" w14:textId="77777777" w:rsidR="00352167" w:rsidRPr="00E77AF9" w:rsidRDefault="00352167" w:rsidP="00CD0D9F">
            <w:pPr>
              <w:pStyle w:val="TableCell0-2Break"/>
              <w:rPr>
                <w:lang w:eastAsia="en-US"/>
              </w:rPr>
            </w:pPr>
            <w:r w:rsidRPr="00E77AF9">
              <w:rPr>
                <w:lang w:eastAsia="en-US"/>
              </w:rPr>
              <w:t>3:16:00</w:t>
            </w:r>
          </w:p>
        </w:tc>
        <w:tc>
          <w:tcPr>
            <w:tcW w:w="3005" w:type="dxa"/>
            <w:shd w:val="clear" w:color="auto" w:fill="auto"/>
            <w:noWrap/>
          </w:tcPr>
          <w:p w14:paraId="12DECCC5" w14:textId="77777777" w:rsidR="00352167" w:rsidRPr="00E77AF9" w:rsidRDefault="00352167" w:rsidP="00CD0D9F">
            <w:pPr>
              <w:pStyle w:val="TableCell0-2Break"/>
              <w:rPr>
                <w:lang w:eastAsia="en-US"/>
              </w:rPr>
            </w:pPr>
            <w:r w:rsidRPr="00E77AF9">
              <w:rPr>
                <w:lang w:eastAsia="en-US"/>
              </w:rPr>
              <w:t>1 MY, 2 FY</w:t>
            </w:r>
          </w:p>
        </w:tc>
      </w:tr>
      <w:tr w:rsidR="00352167" w:rsidRPr="00E77AF9" w14:paraId="065BAB4E" w14:textId="77777777" w:rsidTr="00352167">
        <w:tc>
          <w:tcPr>
            <w:tcW w:w="1956" w:type="dxa"/>
            <w:shd w:val="clear" w:color="auto" w:fill="auto"/>
            <w:noWrap/>
            <w:hideMark/>
          </w:tcPr>
          <w:p w14:paraId="3E3A661E" w14:textId="77777777" w:rsidR="00352167" w:rsidRPr="00E77AF9" w:rsidRDefault="00352167" w:rsidP="00CD0D9F">
            <w:pPr>
              <w:pStyle w:val="TableCell0-0"/>
              <w:rPr>
                <w:lang w:eastAsia="en-US"/>
              </w:rPr>
            </w:pPr>
            <w:r w:rsidRPr="00E77AF9">
              <w:rPr>
                <w:lang w:eastAsia="en-US"/>
              </w:rPr>
              <w:t>081025-001-CvHt</w:t>
            </w:r>
          </w:p>
        </w:tc>
        <w:tc>
          <w:tcPr>
            <w:tcW w:w="1786" w:type="dxa"/>
            <w:shd w:val="clear" w:color="auto" w:fill="auto"/>
            <w:noWrap/>
            <w:hideMark/>
          </w:tcPr>
          <w:p w14:paraId="616C6CE1" w14:textId="77777777" w:rsidR="00352167" w:rsidRPr="00E77AF9" w:rsidRDefault="00352167" w:rsidP="00CD0D9F">
            <w:pPr>
              <w:pStyle w:val="TableCell0-0"/>
              <w:rPr>
                <w:lang w:eastAsia="en-US"/>
              </w:rPr>
            </w:pPr>
            <w:r w:rsidRPr="00E77AF9">
              <w:rPr>
                <w:lang w:eastAsia="en-US"/>
              </w:rPr>
              <w:t>Cv-w/auth_Hort</w:t>
            </w:r>
          </w:p>
        </w:tc>
        <w:tc>
          <w:tcPr>
            <w:tcW w:w="3005" w:type="dxa"/>
            <w:shd w:val="clear" w:color="auto" w:fill="auto"/>
            <w:noWrap/>
          </w:tcPr>
          <w:p w14:paraId="1799E7BB" w14:textId="77777777" w:rsidR="00352167" w:rsidRPr="00E77AF9" w:rsidRDefault="00352167" w:rsidP="00CD0D9F">
            <w:pPr>
              <w:pStyle w:val="TableCell0-0"/>
              <w:rPr>
                <w:lang w:eastAsia="en-US"/>
              </w:rPr>
            </w:pPr>
            <w:r w:rsidRPr="00E77AF9">
              <w:rPr>
                <w:lang w:eastAsia="en-US"/>
              </w:rPr>
              <w:t>Put your trousers on!</w:t>
            </w:r>
          </w:p>
        </w:tc>
      </w:tr>
      <w:tr w:rsidR="00352167" w:rsidRPr="00E77AF9" w14:paraId="2BB92D5F" w14:textId="77777777" w:rsidTr="00352167">
        <w:tc>
          <w:tcPr>
            <w:tcW w:w="1956" w:type="dxa"/>
            <w:shd w:val="clear" w:color="auto" w:fill="auto"/>
            <w:noWrap/>
          </w:tcPr>
          <w:p w14:paraId="05C795EC" w14:textId="77777777" w:rsidR="00352167" w:rsidRPr="00E77AF9" w:rsidRDefault="00352167" w:rsidP="00CD0D9F">
            <w:pPr>
              <w:pStyle w:val="TableCell0-2Break"/>
              <w:rPr>
                <w:lang w:eastAsia="en-US"/>
              </w:rPr>
            </w:pPr>
          </w:p>
        </w:tc>
        <w:tc>
          <w:tcPr>
            <w:tcW w:w="1786" w:type="dxa"/>
            <w:shd w:val="clear" w:color="auto" w:fill="auto"/>
            <w:noWrap/>
          </w:tcPr>
          <w:p w14:paraId="54CF3641" w14:textId="77777777" w:rsidR="00352167" w:rsidRPr="00E77AF9" w:rsidRDefault="00352167" w:rsidP="00CD0D9F">
            <w:pPr>
              <w:pStyle w:val="TableCell0-2Break"/>
              <w:rPr>
                <w:lang w:eastAsia="en-US"/>
              </w:rPr>
            </w:pPr>
            <w:r w:rsidRPr="00E77AF9">
              <w:rPr>
                <w:lang w:eastAsia="en-US"/>
              </w:rPr>
              <w:t>0:46:00</w:t>
            </w:r>
          </w:p>
        </w:tc>
        <w:tc>
          <w:tcPr>
            <w:tcW w:w="3005" w:type="dxa"/>
            <w:shd w:val="clear" w:color="auto" w:fill="auto"/>
            <w:noWrap/>
          </w:tcPr>
          <w:p w14:paraId="2C614C4F" w14:textId="77777777" w:rsidR="00352167" w:rsidRPr="00E77AF9" w:rsidRDefault="00352167" w:rsidP="00CD0D9F">
            <w:pPr>
              <w:pStyle w:val="TableCell0-2Break"/>
              <w:rPr>
                <w:lang w:eastAsia="en-US"/>
              </w:rPr>
            </w:pPr>
            <w:r w:rsidRPr="00E77AF9">
              <w:rPr>
                <w:lang w:eastAsia="en-US"/>
              </w:rPr>
              <w:t>1 FC, 1 FO</w:t>
            </w:r>
          </w:p>
        </w:tc>
      </w:tr>
      <w:tr w:rsidR="00352167" w:rsidRPr="00E77AF9" w14:paraId="614C37BB" w14:textId="77777777" w:rsidTr="00352167">
        <w:tc>
          <w:tcPr>
            <w:tcW w:w="1956" w:type="dxa"/>
            <w:shd w:val="clear" w:color="auto" w:fill="auto"/>
            <w:noWrap/>
            <w:hideMark/>
          </w:tcPr>
          <w:p w14:paraId="7A0E519A" w14:textId="77777777" w:rsidR="00352167" w:rsidRPr="00E77AF9" w:rsidRDefault="00352167" w:rsidP="00CD0D9F">
            <w:pPr>
              <w:pStyle w:val="TableCell0-0"/>
              <w:rPr>
                <w:lang w:eastAsia="en-US"/>
              </w:rPr>
            </w:pPr>
            <w:r w:rsidRPr="00E77AF9">
              <w:rPr>
                <w:lang w:eastAsia="en-US"/>
              </w:rPr>
              <w:t>081025-002-Cv</w:t>
            </w:r>
          </w:p>
        </w:tc>
        <w:tc>
          <w:tcPr>
            <w:tcW w:w="1786" w:type="dxa"/>
            <w:shd w:val="clear" w:color="auto" w:fill="auto"/>
            <w:noWrap/>
            <w:hideMark/>
          </w:tcPr>
          <w:p w14:paraId="125D74B6"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26533605" w14:textId="77777777" w:rsidR="00352167" w:rsidRPr="00E77AF9" w:rsidRDefault="00352167" w:rsidP="00CD0D9F">
            <w:pPr>
              <w:pStyle w:val="TableCell0-0"/>
              <w:rPr>
                <w:lang w:eastAsia="en-US"/>
              </w:rPr>
            </w:pPr>
            <w:r w:rsidRPr="00E77AF9">
              <w:rPr>
                <w:lang w:eastAsia="en-US"/>
              </w:rPr>
              <w:t>Papeda and fish</w:t>
            </w:r>
          </w:p>
        </w:tc>
      </w:tr>
      <w:tr w:rsidR="00352167" w:rsidRPr="00E77AF9" w14:paraId="49932E39" w14:textId="77777777" w:rsidTr="00352167">
        <w:tc>
          <w:tcPr>
            <w:tcW w:w="1956" w:type="dxa"/>
            <w:shd w:val="clear" w:color="auto" w:fill="auto"/>
            <w:noWrap/>
          </w:tcPr>
          <w:p w14:paraId="4402D993" w14:textId="77777777" w:rsidR="00352167" w:rsidRPr="00E77AF9" w:rsidRDefault="00352167" w:rsidP="00CD0D9F">
            <w:pPr>
              <w:pStyle w:val="TableCell0-2Break"/>
              <w:rPr>
                <w:lang w:eastAsia="en-US"/>
              </w:rPr>
            </w:pPr>
          </w:p>
        </w:tc>
        <w:tc>
          <w:tcPr>
            <w:tcW w:w="1786" w:type="dxa"/>
            <w:shd w:val="clear" w:color="auto" w:fill="auto"/>
            <w:noWrap/>
          </w:tcPr>
          <w:p w14:paraId="3C61B1AC" w14:textId="77777777" w:rsidR="00352167" w:rsidRPr="00E77AF9" w:rsidRDefault="00352167" w:rsidP="00CD0D9F">
            <w:pPr>
              <w:pStyle w:val="TableCell0-2Break"/>
              <w:rPr>
                <w:lang w:eastAsia="en-US"/>
              </w:rPr>
            </w:pPr>
            <w:r w:rsidRPr="00E77AF9">
              <w:rPr>
                <w:lang w:eastAsia="en-US"/>
              </w:rPr>
              <w:t>0:13:00</w:t>
            </w:r>
          </w:p>
        </w:tc>
        <w:tc>
          <w:tcPr>
            <w:tcW w:w="3005" w:type="dxa"/>
            <w:shd w:val="clear" w:color="auto" w:fill="auto"/>
            <w:noWrap/>
          </w:tcPr>
          <w:p w14:paraId="0AE9E216" w14:textId="77777777" w:rsidR="00352167" w:rsidRPr="00E77AF9" w:rsidRDefault="00352167" w:rsidP="00CD0D9F">
            <w:pPr>
              <w:pStyle w:val="TableCell0-2Break"/>
              <w:rPr>
                <w:lang w:eastAsia="en-US"/>
              </w:rPr>
            </w:pPr>
            <w:r w:rsidRPr="00E77AF9">
              <w:rPr>
                <w:lang w:eastAsia="en-US"/>
              </w:rPr>
              <w:t>1 FO</w:t>
            </w:r>
          </w:p>
        </w:tc>
      </w:tr>
      <w:tr w:rsidR="00352167" w:rsidRPr="00E77AF9" w14:paraId="37B46AE1" w14:textId="77777777" w:rsidTr="00352167">
        <w:tc>
          <w:tcPr>
            <w:tcW w:w="1956" w:type="dxa"/>
            <w:shd w:val="clear" w:color="auto" w:fill="auto"/>
            <w:noWrap/>
            <w:hideMark/>
          </w:tcPr>
          <w:p w14:paraId="2E611E72" w14:textId="77777777" w:rsidR="00352167" w:rsidRPr="00E77AF9" w:rsidRDefault="00352167" w:rsidP="00CD0D9F">
            <w:pPr>
              <w:pStyle w:val="TableCell0-0"/>
              <w:rPr>
                <w:lang w:eastAsia="en-US"/>
              </w:rPr>
            </w:pPr>
            <w:r w:rsidRPr="00E77AF9">
              <w:rPr>
                <w:lang w:eastAsia="en-US"/>
              </w:rPr>
              <w:t>081025-003-Cv</w:t>
            </w:r>
          </w:p>
        </w:tc>
        <w:tc>
          <w:tcPr>
            <w:tcW w:w="1786" w:type="dxa"/>
            <w:shd w:val="clear" w:color="auto" w:fill="auto"/>
            <w:noWrap/>
            <w:hideMark/>
          </w:tcPr>
          <w:p w14:paraId="5ED9B7CE"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616D431C" w14:textId="77777777" w:rsidR="00352167" w:rsidRPr="00E77AF9" w:rsidRDefault="00352167" w:rsidP="00CD0D9F">
            <w:pPr>
              <w:pStyle w:val="TableCell0-0"/>
              <w:rPr>
                <w:lang w:eastAsia="en-US"/>
              </w:rPr>
            </w:pPr>
            <w:r w:rsidRPr="00E77AF9">
              <w:rPr>
                <w:lang w:eastAsia="en-US"/>
              </w:rPr>
              <w:t>Certain acquaintances; workshops in Sentani</w:t>
            </w:r>
          </w:p>
        </w:tc>
      </w:tr>
      <w:tr w:rsidR="00352167" w:rsidRPr="00E77AF9" w14:paraId="1047AEE5" w14:textId="77777777" w:rsidTr="00352167">
        <w:tc>
          <w:tcPr>
            <w:tcW w:w="1956" w:type="dxa"/>
            <w:shd w:val="clear" w:color="auto" w:fill="auto"/>
            <w:noWrap/>
          </w:tcPr>
          <w:p w14:paraId="1F750E2F" w14:textId="77777777" w:rsidR="00352167" w:rsidRPr="00E77AF9" w:rsidRDefault="00352167" w:rsidP="00CD0D9F">
            <w:pPr>
              <w:pStyle w:val="TableCell0-2Break"/>
              <w:rPr>
                <w:lang w:eastAsia="en-US"/>
              </w:rPr>
            </w:pPr>
          </w:p>
        </w:tc>
        <w:tc>
          <w:tcPr>
            <w:tcW w:w="1786" w:type="dxa"/>
            <w:shd w:val="clear" w:color="auto" w:fill="auto"/>
            <w:noWrap/>
          </w:tcPr>
          <w:p w14:paraId="68ADEFBF" w14:textId="77777777" w:rsidR="00352167" w:rsidRPr="00E77AF9" w:rsidRDefault="00352167" w:rsidP="00CD0D9F">
            <w:pPr>
              <w:pStyle w:val="TableCell0-2Break"/>
              <w:rPr>
                <w:lang w:eastAsia="en-US"/>
              </w:rPr>
            </w:pPr>
            <w:r w:rsidRPr="00E77AF9">
              <w:rPr>
                <w:lang w:eastAsia="en-US"/>
              </w:rPr>
              <w:t>16:53:00</w:t>
            </w:r>
          </w:p>
        </w:tc>
        <w:tc>
          <w:tcPr>
            <w:tcW w:w="3005" w:type="dxa"/>
            <w:shd w:val="clear" w:color="auto" w:fill="auto"/>
            <w:noWrap/>
          </w:tcPr>
          <w:p w14:paraId="73D367F2"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712CD228" w14:textId="77777777" w:rsidTr="00352167">
        <w:tc>
          <w:tcPr>
            <w:tcW w:w="1956" w:type="dxa"/>
            <w:shd w:val="clear" w:color="auto" w:fill="auto"/>
            <w:noWrap/>
            <w:hideMark/>
          </w:tcPr>
          <w:p w14:paraId="290D43F6" w14:textId="77777777" w:rsidR="00352167" w:rsidRPr="00E77AF9" w:rsidRDefault="00352167" w:rsidP="00CD0D9F">
            <w:pPr>
              <w:pStyle w:val="TableCell0-0"/>
              <w:rPr>
                <w:lang w:eastAsia="en-US"/>
              </w:rPr>
            </w:pPr>
            <w:r w:rsidRPr="00E77AF9">
              <w:rPr>
                <w:lang w:eastAsia="en-US"/>
              </w:rPr>
              <w:t>081025-004-Cv</w:t>
            </w:r>
          </w:p>
        </w:tc>
        <w:tc>
          <w:tcPr>
            <w:tcW w:w="1786" w:type="dxa"/>
            <w:shd w:val="clear" w:color="auto" w:fill="auto"/>
            <w:noWrap/>
            <w:hideMark/>
          </w:tcPr>
          <w:p w14:paraId="7CF4F3C1"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5C382694" w14:textId="77777777" w:rsidR="00352167" w:rsidRPr="00E77AF9" w:rsidRDefault="00352167" w:rsidP="00CD0D9F">
            <w:pPr>
              <w:pStyle w:val="TableCell0-0"/>
              <w:rPr>
                <w:lang w:eastAsia="en-US"/>
              </w:rPr>
            </w:pPr>
            <w:r w:rsidRPr="00E77AF9">
              <w:rPr>
                <w:lang w:eastAsia="en-US"/>
              </w:rPr>
              <w:t>Politics in Papua 1</w:t>
            </w:r>
          </w:p>
        </w:tc>
      </w:tr>
      <w:tr w:rsidR="00352167" w:rsidRPr="00E77AF9" w14:paraId="67D95C44" w14:textId="77777777" w:rsidTr="00352167">
        <w:tc>
          <w:tcPr>
            <w:tcW w:w="1956" w:type="dxa"/>
            <w:shd w:val="clear" w:color="auto" w:fill="auto"/>
            <w:noWrap/>
          </w:tcPr>
          <w:p w14:paraId="5F8732EE" w14:textId="77777777" w:rsidR="00352167" w:rsidRPr="00E77AF9" w:rsidRDefault="00352167" w:rsidP="00CD0D9F">
            <w:pPr>
              <w:pStyle w:val="TableCell0-2Break"/>
              <w:rPr>
                <w:lang w:eastAsia="en-US"/>
              </w:rPr>
            </w:pPr>
          </w:p>
        </w:tc>
        <w:tc>
          <w:tcPr>
            <w:tcW w:w="1786" w:type="dxa"/>
            <w:shd w:val="clear" w:color="auto" w:fill="auto"/>
            <w:noWrap/>
          </w:tcPr>
          <w:p w14:paraId="60B9AB9A" w14:textId="77777777" w:rsidR="00352167" w:rsidRPr="00E77AF9" w:rsidRDefault="00352167" w:rsidP="00CD0D9F">
            <w:pPr>
              <w:pStyle w:val="TableCell0-2Break"/>
              <w:rPr>
                <w:lang w:eastAsia="en-US"/>
              </w:rPr>
            </w:pPr>
            <w:r w:rsidRPr="00E77AF9">
              <w:rPr>
                <w:lang w:eastAsia="en-US"/>
              </w:rPr>
              <w:t>12:35:00</w:t>
            </w:r>
          </w:p>
        </w:tc>
        <w:tc>
          <w:tcPr>
            <w:tcW w:w="3005" w:type="dxa"/>
            <w:shd w:val="clear" w:color="auto" w:fill="auto"/>
            <w:noWrap/>
          </w:tcPr>
          <w:p w14:paraId="4DF9164D" w14:textId="77777777" w:rsidR="00352167" w:rsidRPr="00E77AF9" w:rsidRDefault="00352167" w:rsidP="00CD0D9F">
            <w:pPr>
              <w:pStyle w:val="TableCell0-2Break"/>
              <w:rPr>
                <w:lang w:eastAsia="en-US"/>
              </w:rPr>
            </w:pPr>
            <w:r w:rsidRPr="00E77AF9">
              <w:rPr>
                <w:lang w:eastAsia="en-US"/>
              </w:rPr>
              <w:t>several MO, 1 FO</w:t>
            </w:r>
          </w:p>
        </w:tc>
      </w:tr>
      <w:tr w:rsidR="00352167" w:rsidRPr="00E77AF9" w14:paraId="16A99835" w14:textId="77777777" w:rsidTr="00352167">
        <w:tc>
          <w:tcPr>
            <w:tcW w:w="1956" w:type="dxa"/>
            <w:shd w:val="clear" w:color="auto" w:fill="auto"/>
            <w:noWrap/>
            <w:hideMark/>
          </w:tcPr>
          <w:p w14:paraId="18B583CF" w14:textId="77777777" w:rsidR="00352167" w:rsidRPr="00E77AF9" w:rsidRDefault="00352167" w:rsidP="00CD0D9F">
            <w:pPr>
              <w:pStyle w:val="TableCell0-0"/>
              <w:rPr>
                <w:lang w:eastAsia="en-US"/>
              </w:rPr>
            </w:pPr>
            <w:r w:rsidRPr="00E77AF9">
              <w:rPr>
                <w:lang w:eastAsia="en-US"/>
              </w:rPr>
              <w:t>081025-005-Cv</w:t>
            </w:r>
          </w:p>
        </w:tc>
        <w:tc>
          <w:tcPr>
            <w:tcW w:w="1786" w:type="dxa"/>
            <w:shd w:val="clear" w:color="auto" w:fill="auto"/>
            <w:noWrap/>
            <w:hideMark/>
          </w:tcPr>
          <w:p w14:paraId="068E4D48"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1C3775A9" w14:textId="77777777" w:rsidR="00352167" w:rsidRPr="00E77AF9" w:rsidRDefault="00352167" w:rsidP="00CD0D9F">
            <w:pPr>
              <w:pStyle w:val="TableCell0-0"/>
              <w:rPr>
                <w:lang w:eastAsia="en-US"/>
              </w:rPr>
            </w:pPr>
            <w:r w:rsidRPr="00E77AF9">
              <w:rPr>
                <w:lang w:eastAsia="en-US"/>
              </w:rPr>
              <w:t>Demonstrations</w:t>
            </w:r>
          </w:p>
        </w:tc>
      </w:tr>
      <w:tr w:rsidR="00352167" w:rsidRPr="00E77AF9" w14:paraId="4EBE7246" w14:textId="77777777" w:rsidTr="00352167">
        <w:tc>
          <w:tcPr>
            <w:tcW w:w="1956" w:type="dxa"/>
            <w:shd w:val="clear" w:color="auto" w:fill="auto"/>
            <w:noWrap/>
          </w:tcPr>
          <w:p w14:paraId="0340EB7F" w14:textId="77777777" w:rsidR="00352167" w:rsidRPr="00E77AF9" w:rsidRDefault="00352167" w:rsidP="00CD0D9F">
            <w:pPr>
              <w:pStyle w:val="TableCell0-2Break"/>
              <w:rPr>
                <w:lang w:eastAsia="en-US"/>
              </w:rPr>
            </w:pPr>
          </w:p>
        </w:tc>
        <w:tc>
          <w:tcPr>
            <w:tcW w:w="1786" w:type="dxa"/>
            <w:shd w:val="clear" w:color="auto" w:fill="auto"/>
            <w:noWrap/>
          </w:tcPr>
          <w:p w14:paraId="6C970A20" w14:textId="77777777" w:rsidR="00352167" w:rsidRPr="00E77AF9" w:rsidRDefault="00352167" w:rsidP="00CD0D9F">
            <w:pPr>
              <w:pStyle w:val="TableCell0-2Break"/>
              <w:rPr>
                <w:lang w:eastAsia="en-US"/>
              </w:rPr>
            </w:pPr>
            <w:r w:rsidRPr="00E77AF9">
              <w:rPr>
                <w:lang w:eastAsia="en-US"/>
              </w:rPr>
              <w:t>0:55:00</w:t>
            </w:r>
          </w:p>
        </w:tc>
        <w:tc>
          <w:tcPr>
            <w:tcW w:w="3005" w:type="dxa"/>
            <w:shd w:val="clear" w:color="auto" w:fill="auto"/>
            <w:noWrap/>
          </w:tcPr>
          <w:p w14:paraId="796C6728" w14:textId="77777777" w:rsidR="00352167" w:rsidRPr="00E77AF9" w:rsidRDefault="00352167" w:rsidP="00CD0D9F">
            <w:pPr>
              <w:pStyle w:val="TableCell0-2Break"/>
              <w:rPr>
                <w:lang w:eastAsia="en-US"/>
              </w:rPr>
            </w:pPr>
            <w:r w:rsidRPr="00E77AF9">
              <w:rPr>
                <w:lang w:eastAsia="en-US"/>
              </w:rPr>
              <w:t>several MO, 1 FO</w:t>
            </w:r>
          </w:p>
        </w:tc>
      </w:tr>
      <w:tr w:rsidR="00352167" w:rsidRPr="00E77AF9" w14:paraId="32BF7D74" w14:textId="77777777" w:rsidTr="00352167">
        <w:tc>
          <w:tcPr>
            <w:tcW w:w="1956" w:type="dxa"/>
            <w:shd w:val="clear" w:color="auto" w:fill="auto"/>
            <w:noWrap/>
            <w:hideMark/>
          </w:tcPr>
          <w:p w14:paraId="7B32D44C" w14:textId="77777777" w:rsidR="00352167" w:rsidRPr="00E77AF9" w:rsidRDefault="00352167" w:rsidP="00CD0D9F">
            <w:pPr>
              <w:pStyle w:val="TableCell0-0"/>
              <w:rPr>
                <w:lang w:eastAsia="en-US"/>
              </w:rPr>
            </w:pPr>
            <w:r w:rsidRPr="00E77AF9">
              <w:rPr>
                <w:lang w:eastAsia="en-US"/>
              </w:rPr>
              <w:t>081025-006-Cv</w:t>
            </w:r>
          </w:p>
        </w:tc>
        <w:tc>
          <w:tcPr>
            <w:tcW w:w="1786" w:type="dxa"/>
            <w:shd w:val="clear" w:color="auto" w:fill="auto"/>
            <w:noWrap/>
            <w:hideMark/>
          </w:tcPr>
          <w:p w14:paraId="680764E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7EB64D46" w14:textId="77777777" w:rsidR="00352167" w:rsidRPr="00E77AF9" w:rsidRDefault="00352167" w:rsidP="00CD0D9F">
            <w:pPr>
              <w:pStyle w:val="TableCell0-0"/>
              <w:rPr>
                <w:lang w:eastAsia="en-US"/>
              </w:rPr>
            </w:pPr>
            <w:r w:rsidRPr="00E77AF9">
              <w:rPr>
                <w:lang w:eastAsia="en-US"/>
              </w:rPr>
              <w:t>Retreat in Takar 4; spiritual warfare 1</w:t>
            </w:r>
          </w:p>
        </w:tc>
      </w:tr>
      <w:tr w:rsidR="00352167" w:rsidRPr="00E77AF9" w14:paraId="4E6A45AE" w14:textId="77777777" w:rsidTr="00352167">
        <w:tc>
          <w:tcPr>
            <w:tcW w:w="1956" w:type="dxa"/>
            <w:shd w:val="clear" w:color="auto" w:fill="auto"/>
            <w:noWrap/>
          </w:tcPr>
          <w:p w14:paraId="773C8AE7" w14:textId="77777777" w:rsidR="00352167" w:rsidRPr="00E77AF9" w:rsidRDefault="00352167" w:rsidP="00CD0D9F">
            <w:pPr>
              <w:pStyle w:val="TableCell0-2Break"/>
              <w:rPr>
                <w:lang w:eastAsia="en-US"/>
              </w:rPr>
            </w:pPr>
          </w:p>
        </w:tc>
        <w:tc>
          <w:tcPr>
            <w:tcW w:w="1786" w:type="dxa"/>
            <w:shd w:val="clear" w:color="auto" w:fill="auto"/>
            <w:noWrap/>
          </w:tcPr>
          <w:p w14:paraId="68A9AFDC" w14:textId="77777777" w:rsidR="00352167" w:rsidRPr="00E77AF9" w:rsidRDefault="00352167" w:rsidP="00CD0D9F">
            <w:pPr>
              <w:pStyle w:val="TableCell0-2Break"/>
              <w:rPr>
                <w:lang w:eastAsia="en-US"/>
              </w:rPr>
            </w:pPr>
            <w:r w:rsidRPr="00E77AF9">
              <w:rPr>
                <w:lang w:eastAsia="en-US"/>
              </w:rPr>
              <w:t>24:49:00</w:t>
            </w:r>
          </w:p>
        </w:tc>
        <w:tc>
          <w:tcPr>
            <w:tcW w:w="3005" w:type="dxa"/>
            <w:shd w:val="clear" w:color="auto" w:fill="auto"/>
            <w:noWrap/>
          </w:tcPr>
          <w:p w14:paraId="50CC7325" w14:textId="77777777" w:rsidR="00352167" w:rsidRPr="00E77AF9" w:rsidRDefault="00352167" w:rsidP="00CD0D9F">
            <w:pPr>
              <w:pStyle w:val="TableCell0-2Break"/>
              <w:rPr>
                <w:lang w:eastAsia="en-US"/>
              </w:rPr>
            </w:pPr>
            <w:r w:rsidRPr="00E77AF9">
              <w:rPr>
                <w:lang w:eastAsia="en-US"/>
              </w:rPr>
              <w:t>3 FY, 1 FO</w:t>
            </w:r>
          </w:p>
        </w:tc>
      </w:tr>
      <w:tr w:rsidR="00352167" w:rsidRPr="00E77AF9" w14:paraId="10D09F92" w14:textId="77777777" w:rsidTr="00352167">
        <w:tc>
          <w:tcPr>
            <w:tcW w:w="1956" w:type="dxa"/>
            <w:shd w:val="clear" w:color="auto" w:fill="auto"/>
            <w:noWrap/>
            <w:hideMark/>
          </w:tcPr>
          <w:p w14:paraId="5E000BFC" w14:textId="77777777" w:rsidR="00352167" w:rsidRPr="00E77AF9" w:rsidRDefault="00352167" w:rsidP="00CD0D9F">
            <w:pPr>
              <w:pStyle w:val="TableCell0-0"/>
              <w:rPr>
                <w:lang w:eastAsia="en-US"/>
              </w:rPr>
            </w:pPr>
            <w:r w:rsidRPr="00E77AF9">
              <w:rPr>
                <w:lang w:eastAsia="en-US"/>
              </w:rPr>
              <w:t>081025-007-Cv</w:t>
            </w:r>
          </w:p>
        </w:tc>
        <w:tc>
          <w:tcPr>
            <w:tcW w:w="1786" w:type="dxa"/>
            <w:shd w:val="clear" w:color="auto" w:fill="auto"/>
            <w:noWrap/>
            <w:hideMark/>
          </w:tcPr>
          <w:p w14:paraId="42D8B257"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E3E8DBF" w14:textId="77777777" w:rsidR="00352167" w:rsidRPr="00E77AF9" w:rsidRDefault="00352167" w:rsidP="00CD0D9F">
            <w:pPr>
              <w:pStyle w:val="TableCell0-0"/>
              <w:rPr>
                <w:lang w:eastAsia="en-US"/>
              </w:rPr>
            </w:pPr>
            <w:r w:rsidRPr="00E77AF9">
              <w:rPr>
                <w:lang w:eastAsia="en-US"/>
              </w:rPr>
              <w:t>Retreat in Takar 5; spiritual warfare 2</w:t>
            </w:r>
          </w:p>
        </w:tc>
      </w:tr>
      <w:tr w:rsidR="00352167" w:rsidRPr="00E77AF9" w14:paraId="3439AB3F" w14:textId="77777777" w:rsidTr="00352167">
        <w:tc>
          <w:tcPr>
            <w:tcW w:w="1956" w:type="dxa"/>
            <w:shd w:val="clear" w:color="auto" w:fill="auto"/>
            <w:noWrap/>
          </w:tcPr>
          <w:p w14:paraId="2E866CF2" w14:textId="77777777" w:rsidR="00352167" w:rsidRPr="00E77AF9" w:rsidRDefault="00352167" w:rsidP="00CD0D9F">
            <w:pPr>
              <w:pStyle w:val="TableCell0-2Break"/>
              <w:rPr>
                <w:lang w:eastAsia="en-US"/>
              </w:rPr>
            </w:pPr>
          </w:p>
        </w:tc>
        <w:tc>
          <w:tcPr>
            <w:tcW w:w="1786" w:type="dxa"/>
            <w:shd w:val="clear" w:color="auto" w:fill="auto"/>
            <w:noWrap/>
          </w:tcPr>
          <w:p w14:paraId="760E4FA3" w14:textId="77777777" w:rsidR="00352167" w:rsidRPr="00E77AF9" w:rsidRDefault="00352167" w:rsidP="00CD0D9F">
            <w:pPr>
              <w:pStyle w:val="TableCell0-2Break"/>
              <w:rPr>
                <w:lang w:eastAsia="en-US"/>
              </w:rPr>
            </w:pPr>
            <w:r w:rsidRPr="00E77AF9">
              <w:rPr>
                <w:lang w:eastAsia="en-US"/>
              </w:rPr>
              <w:t>2:10:00</w:t>
            </w:r>
          </w:p>
        </w:tc>
        <w:tc>
          <w:tcPr>
            <w:tcW w:w="3005" w:type="dxa"/>
            <w:shd w:val="clear" w:color="auto" w:fill="auto"/>
            <w:noWrap/>
          </w:tcPr>
          <w:p w14:paraId="1E12043F" w14:textId="77777777" w:rsidR="00352167" w:rsidRPr="00E77AF9" w:rsidRDefault="00352167" w:rsidP="00CD0D9F">
            <w:pPr>
              <w:pStyle w:val="TableCell0-2Break"/>
              <w:rPr>
                <w:lang w:eastAsia="en-US"/>
              </w:rPr>
            </w:pPr>
            <w:r w:rsidRPr="00E77AF9">
              <w:rPr>
                <w:lang w:eastAsia="en-US"/>
              </w:rPr>
              <w:t>3 FY, 1 FO</w:t>
            </w:r>
          </w:p>
        </w:tc>
      </w:tr>
      <w:tr w:rsidR="00352167" w:rsidRPr="00E77AF9" w14:paraId="681B1E9C" w14:textId="77777777" w:rsidTr="00352167">
        <w:tc>
          <w:tcPr>
            <w:tcW w:w="1956" w:type="dxa"/>
            <w:shd w:val="clear" w:color="auto" w:fill="auto"/>
            <w:noWrap/>
            <w:hideMark/>
          </w:tcPr>
          <w:p w14:paraId="236B58DE" w14:textId="77777777" w:rsidR="00352167" w:rsidRPr="00E77AF9" w:rsidRDefault="00352167" w:rsidP="00CD0D9F">
            <w:pPr>
              <w:pStyle w:val="TableCell0-0"/>
              <w:rPr>
                <w:lang w:eastAsia="en-US"/>
              </w:rPr>
            </w:pPr>
            <w:r w:rsidRPr="00E77AF9">
              <w:rPr>
                <w:lang w:eastAsia="en-US"/>
              </w:rPr>
              <w:t>081025-008-Cv</w:t>
            </w:r>
          </w:p>
        </w:tc>
        <w:tc>
          <w:tcPr>
            <w:tcW w:w="1786" w:type="dxa"/>
            <w:shd w:val="clear" w:color="auto" w:fill="auto"/>
            <w:noWrap/>
            <w:hideMark/>
          </w:tcPr>
          <w:p w14:paraId="683D1357"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A1BD084" w14:textId="77777777" w:rsidR="00352167" w:rsidRPr="00E77AF9" w:rsidRDefault="00352167" w:rsidP="00CD0D9F">
            <w:pPr>
              <w:pStyle w:val="TableCell0-0"/>
              <w:rPr>
                <w:lang w:eastAsia="en-US"/>
              </w:rPr>
            </w:pPr>
            <w:r w:rsidRPr="00E77AF9">
              <w:rPr>
                <w:lang w:eastAsia="en-US"/>
              </w:rPr>
              <w:t>Retreat in Takar 6; spiritual warfare 3</w:t>
            </w:r>
          </w:p>
        </w:tc>
      </w:tr>
      <w:tr w:rsidR="00352167" w:rsidRPr="00E77AF9" w14:paraId="159C23EA" w14:textId="77777777" w:rsidTr="00352167">
        <w:tc>
          <w:tcPr>
            <w:tcW w:w="1956" w:type="dxa"/>
            <w:shd w:val="clear" w:color="auto" w:fill="auto"/>
            <w:noWrap/>
          </w:tcPr>
          <w:p w14:paraId="73722B86" w14:textId="77777777" w:rsidR="00352167" w:rsidRPr="00E77AF9" w:rsidRDefault="00352167" w:rsidP="00CD0D9F">
            <w:pPr>
              <w:pStyle w:val="TableCell0-2Break"/>
              <w:rPr>
                <w:lang w:eastAsia="en-US"/>
              </w:rPr>
            </w:pPr>
          </w:p>
        </w:tc>
        <w:tc>
          <w:tcPr>
            <w:tcW w:w="1786" w:type="dxa"/>
            <w:shd w:val="clear" w:color="auto" w:fill="auto"/>
            <w:noWrap/>
          </w:tcPr>
          <w:p w14:paraId="7DFCA03F" w14:textId="77777777" w:rsidR="00352167" w:rsidRPr="00E77AF9" w:rsidRDefault="00352167" w:rsidP="00CD0D9F">
            <w:pPr>
              <w:pStyle w:val="TableCell0-2Break"/>
              <w:rPr>
                <w:lang w:eastAsia="en-US"/>
              </w:rPr>
            </w:pPr>
            <w:r w:rsidRPr="00E77AF9">
              <w:rPr>
                <w:lang w:eastAsia="en-US"/>
              </w:rPr>
              <w:t>11:14:00</w:t>
            </w:r>
          </w:p>
        </w:tc>
        <w:tc>
          <w:tcPr>
            <w:tcW w:w="3005" w:type="dxa"/>
            <w:shd w:val="clear" w:color="auto" w:fill="auto"/>
            <w:noWrap/>
          </w:tcPr>
          <w:p w14:paraId="5F9C98BB" w14:textId="77777777" w:rsidR="00352167" w:rsidRPr="00E77AF9" w:rsidRDefault="00352167" w:rsidP="00CD0D9F">
            <w:pPr>
              <w:pStyle w:val="TableCell0-2Break"/>
              <w:rPr>
                <w:lang w:eastAsia="en-US"/>
              </w:rPr>
            </w:pPr>
            <w:r w:rsidRPr="00E77AF9">
              <w:rPr>
                <w:lang w:eastAsia="en-US"/>
              </w:rPr>
              <w:t>3 FY, 1 FO</w:t>
            </w:r>
          </w:p>
        </w:tc>
      </w:tr>
      <w:tr w:rsidR="00352167" w:rsidRPr="00E77AF9" w14:paraId="2FDCAB46" w14:textId="77777777" w:rsidTr="00352167">
        <w:tc>
          <w:tcPr>
            <w:tcW w:w="1956" w:type="dxa"/>
            <w:shd w:val="clear" w:color="auto" w:fill="auto"/>
            <w:noWrap/>
            <w:hideMark/>
          </w:tcPr>
          <w:p w14:paraId="221A83A7" w14:textId="77777777" w:rsidR="00352167" w:rsidRPr="00E77AF9" w:rsidRDefault="00352167" w:rsidP="00CD0D9F">
            <w:pPr>
              <w:pStyle w:val="TableCell0-0"/>
              <w:rPr>
                <w:lang w:eastAsia="en-US"/>
              </w:rPr>
            </w:pPr>
            <w:r w:rsidRPr="00E77AF9">
              <w:rPr>
                <w:lang w:eastAsia="en-US"/>
              </w:rPr>
              <w:t>081025-009a-Cv</w:t>
            </w:r>
          </w:p>
        </w:tc>
        <w:tc>
          <w:tcPr>
            <w:tcW w:w="1786" w:type="dxa"/>
            <w:shd w:val="clear" w:color="auto" w:fill="auto"/>
            <w:noWrap/>
            <w:hideMark/>
          </w:tcPr>
          <w:p w14:paraId="6E39679F"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B492351" w14:textId="77777777" w:rsidR="00352167" w:rsidRPr="00E77AF9" w:rsidRDefault="00352167" w:rsidP="00CD0D9F">
            <w:pPr>
              <w:pStyle w:val="TableCell0-0"/>
              <w:rPr>
                <w:lang w:eastAsia="en-US"/>
              </w:rPr>
            </w:pPr>
            <w:r w:rsidRPr="00E77AF9">
              <w:rPr>
                <w:lang w:eastAsia="en-US"/>
              </w:rPr>
              <w:t>Retreat in Takar 7; spiritual warfare 4a</w:t>
            </w:r>
          </w:p>
        </w:tc>
      </w:tr>
      <w:tr w:rsidR="00352167" w:rsidRPr="00E77AF9" w14:paraId="6F25E1EE" w14:textId="77777777" w:rsidTr="00352167">
        <w:tc>
          <w:tcPr>
            <w:tcW w:w="1956" w:type="dxa"/>
            <w:shd w:val="clear" w:color="auto" w:fill="auto"/>
            <w:noWrap/>
          </w:tcPr>
          <w:p w14:paraId="3FA375E5" w14:textId="77777777" w:rsidR="00352167" w:rsidRPr="00E77AF9" w:rsidRDefault="00352167" w:rsidP="00CD0D9F">
            <w:pPr>
              <w:pStyle w:val="TableCell0-2Break"/>
              <w:rPr>
                <w:lang w:eastAsia="en-US"/>
              </w:rPr>
            </w:pPr>
          </w:p>
        </w:tc>
        <w:tc>
          <w:tcPr>
            <w:tcW w:w="1786" w:type="dxa"/>
            <w:shd w:val="clear" w:color="auto" w:fill="auto"/>
            <w:noWrap/>
          </w:tcPr>
          <w:p w14:paraId="7CEEA762" w14:textId="77777777" w:rsidR="00352167" w:rsidRPr="00E77AF9" w:rsidRDefault="00352167" w:rsidP="00CD0D9F">
            <w:pPr>
              <w:pStyle w:val="TableCell0-2Break"/>
              <w:rPr>
                <w:lang w:eastAsia="en-US"/>
              </w:rPr>
            </w:pPr>
            <w:r w:rsidRPr="00E77AF9">
              <w:rPr>
                <w:lang w:eastAsia="en-US"/>
              </w:rPr>
              <w:t>10:46:00</w:t>
            </w:r>
          </w:p>
        </w:tc>
        <w:tc>
          <w:tcPr>
            <w:tcW w:w="3005" w:type="dxa"/>
            <w:shd w:val="clear" w:color="auto" w:fill="auto"/>
            <w:noWrap/>
          </w:tcPr>
          <w:p w14:paraId="6A984898" w14:textId="77777777" w:rsidR="00352167" w:rsidRPr="00E77AF9" w:rsidRDefault="00352167" w:rsidP="00CD0D9F">
            <w:pPr>
              <w:pStyle w:val="TableCell0-2Break"/>
              <w:rPr>
                <w:lang w:eastAsia="en-US"/>
              </w:rPr>
            </w:pPr>
            <w:r w:rsidRPr="00E77AF9">
              <w:rPr>
                <w:lang w:eastAsia="en-US"/>
              </w:rPr>
              <w:t>3 FY, 1 FO</w:t>
            </w:r>
          </w:p>
        </w:tc>
      </w:tr>
      <w:tr w:rsidR="00352167" w:rsidRPr="00E77AF9" w14:paraId="18969F3C" w14:textId="77777777" w:rsidTr="00352167">
        <w:tc>
          <w:tcPr>
            <w:tcW w:w="1956" w:type="dxa"/>
            <w:shd w:val="clear" w:color="auto" w:fill="auto"/>
            <w:noWrap/>
            <w:hideMark/>
          </w:tcPr>
          <w:p w14:paraId="1B596B30" w14:textId="77777777" w:rsidR="00352167" w:rsidRPr="00E77AF9" w:rsidRDefault="00352167" w:rsidP="00CD0D9F">
            <w:pPr>
              <w:pStyle w:val="TableCell0-0"/>
              <w:rPr>
                <w:lang w:eastAsia="en-US"/>
              </w:rPr>
            </w:pPr>
            <w:r w:rsidRPr="00E77AF9">
              <w:rPr>
                <w:lang w:eastAsia="en-US"/>
              </w:rPr>
              <w:t>081025-009b-Cv</w:t>
            </w:r>
          </w:p>
        </w:tc>
        <w:tc>
          <w:tcPr>
            <w:tcW w:w="1786" w:type="dxa"/>
            <w:shd w:val="clear" w:color="auto" w:fill="auto"/>
            <w:noWrap/>
            <w:hideMark/>
          </w:tcPr>
          <w:p w14:paraId="5071D080"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3958A3F4" w14:textId="77777777" w:rsidR="00352167" w:rsidRPr="00E77AF9" w:rsidRDefault="00352167" w:rsidP="00CD0D9F">
            <w:pPr>
              <w:pStyle w:val="TableCell0-0"/>
              <w:rPr>
                <w:lang w:eastAsia="en-US"/>
              </w:rPr>
            </w:pPr>
            <w:r w:rsidRPr="00E77AF9">
              <w:rPr>
                <w:lang w:eastAsia="en-US"/>
              </w:rPr>
              <w:t>Retreat in Takar 8; spiritual warfare 4b</w:t>
            </w:r>
          </w:p>
        </w:tc>
      </w:tr>
      <w:tr w:rsidR="00352167" w:rsidRPr="00E77AF9" w14:paraId="7C4D640B" w14:textId="77777777" w:rsidTr="00352167">
        <w:tc>
          <w:tcPr>
            <w:tcW w:w="1956" w:type="dxa"/>
            <w:shd w:val="clear" w:color="auto" w:fill="auto"/>
            <w:noWrap/>
          </w:tcPr>
          <w:p w14:paraId="6567813C" w14:textId="77777777" w:rsidR="00352167" w:rsidRPr="00E77AF9" w:rsidRDefault="00352167" w:rsidP="00CD0D9F">
            <w:pPr>
              <w:pStyle w:val="TableCell0-2Break"/>
              <w:rPr>
                <w:lang w:eastAsia="en-US"/>
              </w:rPr>
            </w:pPr>
          </w:p>
        </w:tc>
        <w:tc>
          <w:tcPr>
            <w:tcW w:w="1786" w:type="dxa"/>
            <w:shd w:val="clear" w:color="auto" w:fill="auto"/>
            <w:noWrap/>
          </w:tcPr>
          <w:p w14:paraId="4ED5BCBA" w14:textId="77777777" w:rsidR="00352167" w:rsidRPr="00E77AF9" w:rsidRDefault="00352167" w:rsidP="00CD0D9F">
            <w:pPr>
              <w:pStyle w:val="TableCell0-2Break"/>
              <w:rPr>
                <w:lang w:eastAsia="en-US"/>
              </w:rPr>
            </w:pPr>
            <w:r w:rsidRPr="00E77AF9">
              <w:rPr>
                <w:lang w:eastAsia="en-US"/>
              </w:rPr>
              <w:t>7:04:00</w:t>
            </w:r>
          </w:p>
        </w:tc>
        <w:tc>
          <w:tcPr>
            <w:tcW w:w="3005" w:type="dxa"/>
            <w:shd w:val="clear" w:color="auto" w:fill="auto"/>
            <w:noWrap/>
          </w:tcPr>
          <w:p w14:paraId="78B614EB" w14:textId="77777777" w:rsidR="00352167" w:rsidRPr="00E77AF9" w:rsidRDefault="00352167" w:rsidP="00CD0D9F">
            <w:pPr>
              <w:pStyle w:val="TableCell0-2Break"/>
              <w:rPr>
                <w:lang w:eastAsia="en-US"/>
              </w:rPr>
            </w:pPr>
            <w:r w:rsidRPr="00E77AF9">
              <w:rPr>
                <w:lang w:eastAsia="en-US"/>
              </w:rPr>
              <w:t>3 FY, 1 FO</w:t>
            </w:r>
          </w:p>
        </w:tc>
      </w:tr>
      <w:tr w:rsidR="00352167" w:rsidRPr="00E77AF9" w14:paraId="1C78E6F1" w14:textId="77777777" w:rsidTr="00352167">
        <w:tc>
          <w:tcPr>
            <w:tcW w:w="1956" w:type="dxa"/>
            <w:shd w:val="clear" w:color="auto" w:fill="auto"/>
            <w:noWrap/>
            <w:hideMark/>
          </w:tcPr>
          <w:p w14:paraId="4003F0C2" w14:textId="77777777" w:rsidR="00352167" w:rsidRPr="00E77AF9" w:rsidRDefault="00352167" w:rsidP="00CD0D9F">
            <w:pPr>
              <w:pStyle w:val="TableCell0-0"/>
              <w:rPr>
                <w:lang w:eastAsia="en-US"/>
              </w:rPr>
            </w:pPr>
            <w:r w:rsidRPr="00E77AF9">
              <w:rPr>
                <w:lang w:eastAsia="en-US"/>
              </w:rPr>
              <w:t>081029-001-Cv</w:t>
            </w:r>
          </w:p>
        </w:tc>
        <w:tc>
          <w:tcPr>
            <w:tcW w:w="1786" w:type="dxa"/>
            <w:shd w:val="clear" w:color="auto" w:fill="auto"/>
            <w:noWrap/>
            <w:hideMark/>
          </w:tcPr>
          <w:p w14:paraId="72381891"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6D136790" w14:textId="77777777" w:rsidR="00352167" w:rsidRPr="00E77AF9" w:rsidRDefault="00352167" w:rsidP="00CD0D9F">
            <w:pPr>
              <w:pStyle w:val="TableCell0-0"/>
              <w:rPr>
                <w:lang w:eastAsia="en-US"/>
              </w:rPr>
            </w:pPr>
            <w:r w:rsidRPr="00E77AF9">
              <w:rPr>
                <w:lang w:eastAsia="en-US"/>
              </w:rPr>
              <w:t>Garden plants</w:t>
            </w:r>
          </w:p>
        </w:tc>
      </w:tr>
      <w:tr w:rsidR="00352167" w:rsidRPr="00E77AF9" w14:paraId="25A364B6" w14:textId="77777777" w:rsidTr="00352167">
        <w:tc>
          <w:tcPr>
            <w:tcW w:w="1956" w:type="dxa"/>
            <w:shd w:val="clear" w:color="auto" w:fill="auto"/>
            <w:noWrap/>
          </w:tcPr>
          <w:p w14:paraId="6540671E" w14:textId="77777777" w:rsidR="00352167" w:rsidRPr="00E77AF9" w:rsidRDefault="00352167" w:rsidP="00CD0D9F">
            <w:pPr>
              <w:pStyle w:val="TableCell0-2Break"/>
              <w:rPr>
                <w:lang w:eastAsia="en-US"/>
              </w:rPr>
            </w:pPr>
          </w:p>
        </w:tc>
        <w:tc>
          <w:tcPr>
            <w:tcW w:w="1786" w:type="dxa"/>
            <w:shd w:val="clear" w:color="auto" w:fill="auto"/>
            <w:noWrap/>
          </w:tcPr>
          <w:p w14:paraId="72C0D33F" w14:textId="77777777" w:rsidR="00352167" w:rsidRPr="00E77AF9" w:rsidRDefault="00352167" w:rsidP="00CD0D9F">
            <w:pPr>
              <w:pStyle w:val="TableCell0-2Break"/>
              <w:rPr>
                <w:lang w:eastAsia="en-US"/>
              </w:rPr>
            </w:pPr>
            <w:r w:rsidRPr="00E77AF9">
              <w:rPr>
                <w:lang w:eastAsia="en-US"/>
              </w:rPr>
              <w:t>1:06:00</w:t>
            </w:r>
          </w:p>
        </w:tc>
        <w:tc>
          <w:tcPr>
            <w:tcW w:w="3005" w:type="dxa"/>
            <w:shd w:val="clear" w:color="auto" w:fill="auto"/>
            <w:noWrap/>
          </w:tcPr>
          <w:p w14:paraId="6A75008F" w14:textId="77777777" w:rsidR="00352167" w:rsidRPr="00E77AF9" w:rsidRDefault="00352167" w:rsidP="00CD0D9F">
            <w:pPr>
              <w:pStyle w:val="TableCell0-2Break"/>
              <w:rPr>
                <w:lang w:eastAsia="en-US"/>
              </w:rPr>
            </w:pPr>
            <w:r w:rsidRPr="00E77AF9">
              <w:rPr>
                <w:lang w:eastAsia="en-US"/>
              </w:rPr>
              <w:t>1 MO</w:t>
            </w:r>
          </w:p>
        </w:tc>
      </w:tr>
      <w:tr w:rsidR="00352167" w:rsidRPr="00E77AF9" w14:paraId="5948ED0B" w14:textId="77777777" w:rsidTr="00352167">
        <w:tc>
          <w:tcPr>
            <w:tcW w:w="1956" w:type="dxa"/>
            <w:shd w:val="clear" w:color="auto" w:fill="auto"/>
            <w:noWrap/>
            <w:hideMark/>
          </w:tcPr>
          <w:p w14:paraId="085B7023" w14:textId="77777777" w:rsidR="00352167" w:rsidRPr="00E77AF9" w:rsidRDefault="00352167" w:rsidP="00CD0D9F">
            <w:pPr>
              <w:pStyle w:val="TableCell0-0"/>
              <w:rPr>
                <w:lang w:eastAsia="en-US"/>
              </w:rPr>
            </w:pPr>
            <w:r w:rsidRPr="00E77AF9">
              <w:rPr>
                <w:lang w:eastAsia="en-US"/>
              </w:rPr>
              <w:t>081029-002-Cv</w:t>
            </w:r>
          </w:p>
        </w:tc>
        <w:tc>
          <w:tcPr>
            <w:tcW w:w="1786" w:type="dxa"/>
            <w:shd w:val="clear" w:color="auto" w:fill="auto"/>
            <w:noWrap/>
            <w:hideMark/>
          </w:tcPr>
          <w:p w14:paraId="36E9B646"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3F0260D0" w14:textId="77777777" w:rsidR="00352167" w:rsidRPr="00E77AF9" w:rsidRDefault="00352167" w:rsidP="00CD0D9F">
            <w:pPr>
              <w:pStyle w:val="TableCell0-0"/>
              <w:rPr>
                <w:lang w:eastAsia="en-US"/>
              </w:rPr>
            </w:pPr>
            <w:r w:rsidRPr="00E77AF9">
              <w:rPr>
                <w:lang w:eastAsia="en-US"/>
              </w:rPr>
              <w:t>Politics in Papua 2</w:t>
            </w:r>
          </w:p>
        </w:tc>
      </w:tr>
      <w:tr w:rsidR="00352167" w:rsidRPr="00E77AF9" w14:paraId="0599D86E" w14:textId="77777777" w:rsidTr="00352167">
        <w:tc>
          <w:tcPr>
            <w:tcW w:w="1956" w:type="dxa"/>
            <w:shd w:val="clear" w:color="auto" w:fill="auto"/>
            <w:noWrap/>
          </w:tcPr>
          <w:p w14:paraId="5DBAA4E6" w14:textId="77777777" w:rsidR="00352167" w:rsidRPr="00E77AF9" w:rsidRDefault="00352167" w:rsidP="00CD0D9F">
            <w:pPr>
              <w:pStyle w:val="TableCell0-2Break"/>
              <w:rPr>
                <w:lang w:eastAsia="en-US"/>
              </w:rPr>
            </w:pPr>
          </w:p>
        </w:tc>
        <w:tc>
          <w:tcPr>
            <w:tcW w:w="1786" w:type="dxa"/>
            <w:shd w:val="clear" w:color="auto" w:fill="auto"/>
            <w:noWrap/>
          </w:tcPr>
          <w:p w14:paraId="5C54E697" w14:textId="77777777" w:rsidR="00352167" w:rsidRPr="00E77AF9" w:rsidRDefault="00352167" w:rsidP="00CD0D9F">
            <w:pPr>
              <w:pStyle w:val="TableCell0-2Break"/>
              <w:rPr>
                <w:lang w:eastAsia="en-US"/>
              </w:rPr>
            </w:pPr>
            <w:r w:rsidRPr="00E77AF9">
              <w:rPr>
                <w:lang w:eastAsia="en-US"/>
              </w:rPr>
              <w:t>5:44:00</w:t>
            </w:r>
          </w:p>
        </w:tc>
        <w:tc>
          <w:tcPr>
            <w:tcW w:w="3005" w:type="dxa"/>
            <w:shd w:val="clear" w:color="auto" w:fill="auto"/>
            <w:noWrap/>
          </w:tcPr>
          <w:p w14:paraId="401F234B" w14:textId="77777777" w:rsidR="00352167" w:rsidRPr="00E77AF9" w:rsidRDefault="00352167" w:rsidP="00CD0D9F">
            <w:pPr>
              <w:pStyle w:val="TableCell0-2Break"/>
              <w:rPr>
                <w:lang w:eastAsia="en-US"/>
              </w:rPr>
            </w:pPr>
            <w:r w:rsidRPr="00E77AF9">
              <w:rPr>
                <w:lang w:eastAsia="en-US"/>
              </w:rPr>
              <w:t>1 MO</w:t>
            </w:r>
          </w:p>
        </w:tc>
      </w:tr>
      <w:tr w:rsidR="00352167" w:rsidRPr="00E77AF9" w14:paraId="05476188" w14:textId="77777777" w:rsidTr="00352167">
        <w:tc>
          <w:tcPr>
            <w:tcW w:w="1956" w:type="dxa"/>
            <w:shd w:val="clear" w:color="auto" w:fill="auto"/>
            <w:noWrap/>
            <w:hideMark/>
          </w:tcPr>
          <w:p w14:paraId="7A10A1D0" w14:textId="77777777" w:rsidR="00352167" w:rsidRPr="00E77AF9" w:rsidRDefault="00352167" w:rsidP="00CD0D9F">
            <w:pPr>
              <w:pStyle w:val="TableCell0-0"/>
              <w:rPr>
                <w:lang w:eastAsia="en-US"/>
              </w:rPr>
            </w:pPr>
            <w:r w:rsidRPr="00E77AF9">
              <w:rPr>
                <w:lang w:eastAsia="en-US"/>
              </w:rPr>
              <w:t>081029-003-Cv</w:t>
            </w:r>
          </w:p>
        </w:tc>
        <w:tc>
          <w:tcPr>
            <w:tcW w:w="1786" w:type="dxa"/>
            <w:shd w:val="clear" w:color="auto" w:fill="auto"/>
            <w:noWrap/>
            <w:hideMark/>
          </w:tcPr>
          <w:p w14:paraId="6B1CAF0E"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4674AE16" w14:textId="77777777" w:rsidR="00352167" w:rsidRPr="00E77AF9" w:rsidRDefault="00352167" w:rsidP="00CD0D9F">
            <w:pPr>
              <w:pStyle w:val="TableCell0-0"/>
              <w:rPr>
                <w:lang w:eastAsia="en-US"/>
              </w:rPr>
            </w:pPr>
            <w:r w:rsidRPr="00E77AF9">
              <w:rPr>
                <w:lang w:eastAsia="en-US"/>
              </w:rPr>
              <w:t>Politics in Papua 3</w:t>
            </w:r>
          </w:p>
        </w:tc>
      </w:tr>
      <w:tr w:rsidR="00352167" w:rsidRPr="00E77AF9" w14:paraId="7A68EAA2" w14:textId="77777777" w:rsidTr="00352167">
        <w:tc>
          <w:tcPr>
            <w:tcW w:w="1956" w:type="dxa"/>
            <w:shd w:val="clear" w:color="auto" w:fill="auto"/>
            <w:noWrap/>
          </w:tcPr>
          <w:p w14:paraId="1E754239" w14:textId="77777777" w:rsidR="00352167" w:rsidRPr="00E77AF9" w:rsidRDefault="00352167" w:rsidP="00CD0D9F">
            <w:pPr>
              <w:pStyle w:val="TableCell0-2Break"/>
              <w:rPr>
                <w:lang w:eastAsia="en-US"/>
              </w:rPr>
            </w:pPr>
          </w:p>
        </w:tc>
        <w:tc>
          <w:tcPr>
            <w:tcW w:w="1786" w:type="dxa"/>
            <w:shd w:val="clear" w:color="auto" w:fill="auto"/>
            <w:noWrap/>
          </w:tcPr>
          <w:p w14:paraId="137A57CE" w14:textId="77777777" w:rsidR="00352167" w:rsidRPr="00E77AF9" w:rsidRDefault="00352167" w:rsidP="00CD0D9F">
            <w:pPr>
              <w:pStyle w:val="TableCell0-2Break"/>
              <w:rPr>
                <w:lang w:eastAsia="en-US"/>
              </w:rPr>
            </w:pPr>
            <w:r w:rsidRPr="00E77AF9">
              <w:rPr>
                <w:lang w:eastAsia="en-US"/>
              </w:rPr>
              <w:t>1:00:00</w:t>
            </w:r>
          </w:p>
        </w:tc>
        <w:tc>
          <w:tcPr>
            <w:tcW w:w="3005" w:type="dxa"/>
            <w:shd w:val="clear" w:color="auto" w:fill="auto"/>
            <w:noWrap/>
          </w:tcPr>
          <w:p w14:paraId="57873E2B" w14:textId="77777777" w:rsidR="00352167" w:rsidRPr="00E77AF9" w:rsidRDefault="00352167" w:rsidP="00CD0D9F">
            <w:pPr>
              <w:pStyle w:val="TableCell0-2Break"/>
              <w:rPr>
                <w:lang w:eastAsia="en-US"/>
              </w:rPr>
            </w:pPr>
            <w:r w:rsidRPr="00E77AF9">
              <w:rPr>
                <w:lang w:eastAsia="en-US"/>
              </w:rPr>
              <w:t>1 MO</w:t>
            </w:r>
          </w:p>
        </w:tc>
      </w:tr>
      <w:tr w:rsidR="00352167" w:rsidRPr="00E77AF9" w14:paraId="459549CC" w14:textId="77777777" w:rsidTr="00352167">
        <w:tc>
          <w:tcPr>
            <w:tcW w:w="1956" w:type="dxa"/>
            <w:shd w:val="clear" w:color="auto" w:fill="auto"/>
            <w:noWrap/>
            <w:hideMark/>
          </w:tcPr>
          <w:p w14:paraId="25FE4216" w14:textId="77777777" w:rsidR="00352167" w:rsidRPr="00E77AF9" w:rsidRDefault="00352167" w:rsidP="00CD0D9F">
            <w:pPr>
              <w:pStyle w:val="TableCell0-0"/>
              <w:rPr>
                <w:lang w:eastAsia="en-US"/>
              </w:rPr>
            </w:pPr>
            <w:r w:rsidRPr="00E77AF9">
              <w:rPr>
                <w:lang w:eastAsia="en-US"/>
              </w:rPr>
              <w:t>081029-004-Cv</w:t>
            </w:r>
          </w:p>
        </w:tc>
        <w:tc>
          <w:tcPr>
            <w:tcW w:w="1786" w:type="dxa"/>
            <w:shd w:val="clear" w:color="auto" w:fill="auto"/>
            <w:noWrap/>
            <w:hideMark/>
          </w:tcPr>
          <w:p w14:paraId="263A1BF0"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1E4E86C7" w14:textId="77777777" w:rsidR="00352167" w:rsidRPr="00E77AF9" w:rsidRDefault="00352167" w:rsidP="00CD0D9F">
            <w:pPr>
              <w:pStyle w:val="TableCell0-0"/>
              <w:rPr>
                <w:lang w:eastAsia="en-US"/>
              </w:rPr>
            </w:pPr>
            <w:r w:rsidRPr="00E77AF9">
              <w:rPr>
                <w:lang w:eastAsia="en-US"/>
              </w:rPr>
              <w:t>Politics in Papua 4</w:t>
            </w:r>
          </w:p>
        </w:tc>
      </w:tr>
      <w:tr w:rsidR="00352167" w:rsidRPr="00E77AF9" w14:paraId="66CF2C03" w14:textId="77777777" w:rsidTr="00352167">
        <w:tc>
          <w:tcPr>
            <w:tcW w:w="1956" w:type="dxa"/>
            <w:shd w:val="clear" w:color="auto" w:fill="auto"/>
            <w:noWrap/>
          </w:tcPr>
          <w:p w14:paraId="0B3CF838" w14:textId="77777777" w:rsidR="00352167" w:rsidRPr="00E77AF9" w:rsidRDefault="00352167" w:rsidP="00CD0D9F">
            <w:pPr>
              <w:pStyle w:val="TableCell0-2Break"/>
              <w:rPr>
                <w:lang w:eastAsia="en-US"/>
              </w:rPr>
            </w:pPr>
          </w:p>
        </w:tc>
        <w:tc>
          <w:tcPr>
            <w:tcW w:w="1786" w:type="dxa"/>
            <w:shd w:val="clear" w:color="auto" w:fill="auto"/>
            <w:noWrap/>
          </w:tcPr>
          <w:p w14:paraId="3D0B3F68" w14:textId="77777777" w:rsidR="00352167" w:rsidRPr="00E77AF9" w:rsidRDefault="00352167" w:rsidP="00CD0D9F">
            <w:pPr>
              <w:pStyle w:val="TableCell0-2Break"/>
              <w:rPr>
                <w:lang w:eastAsia="en-US"/>
              </w:rPr>
            </w:pPr>
            <w:r w:rsidRPr="00E77AF9">
              <w:rPr>
                <w:lang w:eastAsia="en-US"/>
              </w:rPr>
              <w:t>12:16:00</w:t>
            </w:r>
          </w:p>
        </w:tc>
        <w:tc>
          <w:tcPr>
            <w:tcW w:w="3005" w:type="dxa"/>
            <w:shd w:val="clear" w:color="auto" w:fill="auto"/>
            <w:noWrap/>
          </w:tcPr>
          <w:p w14:paraId="738C420F" w14:textId="77777777" w:rsidR="00352167" w:rsidRPr="00E77AF9" w:rsidRDefault="00352167" w:rsidP="00CD0D9F">
            <w:pPr>
              <w:pStyle w:val="TableCell0-2Break"/>
              <w:rPr>
                <w:lang w:eastAsia="en-US"/>
              </w:rPr>
            </w:pPr>
            <w:r w:rsidRPr="00E77AF9">
              <w:rPr>
                <w:lang w:eastAsia="en-US"/>
              </w:rPr>
              <w:t>1 MO</w:t>
            </w:r>
          </w:p>
        </w:tc>
      </w:tr>
      <w:tr w:rsidR="00352167" w:rsidRPr="00E77AF9" w14:paraId="6D07C428" w14:textId="77777777" w:rsidTr="00352167">
        <w:tc>
          <w:tcPr>
            <w:tcW w:w="1956" w:type="dxa"/>
            <w:shd w:val="clear" w:color="auto" w:fill="auto"/>
            <w:noWrap/>
            <w:hideMark/>
          </w:tcPr>
          <w:p w14:paraId="34D864F4" w14:textId="77777777" w:rsidR="00352167" w:rsidRPr="00E77AF9" w:rsidRDefault="00352167" w:rsidP="00CD0D9F">
            <w:pPr>
              <w:pStyle w:val="TableCell0-0"/>
              <w:rPr>
                <w:lang w:eastAsia="en-US"/>
              </w:rPr>
            </w:pPr>
            <w:r w:rsidRPr="00E77AF9">
              <w:rPr>
                <w:lang w:eastAsia="en-US"/>
              </w:rPr>
              <w:t>081029-005-Cv</w:t>
            </w:r>
          </w:p>
        </w:tc>
        <w:tc>
          <w:tcPr>
            <w:tcW w:w="1786" w:type="dxa"/>
            <w:shd w:val="clear" w:color="auto" w:fill="auto"/>
            <w:noWrap/>
            <w:hideMark/>
          </w:tcPr>
          <w:p w14:paraId="6CA5B3C3"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2BEE38DA" w14:textId="77777777" w:rsidR="00352167" w:rsidRPr="00E77AF9" w:rsidRDefault="00352167" w:rsidP="00CD0D9F">
            <w:pPr>
              <w:pStyle w:val="TableCell0-0"/>
              <w:rPr>
                <w:lang w:eastAsia="en-US"/>
              </w:rPr>
            </w:pPr>
            <w:r w:rsidRPr="00E77AF9">
              <w:rPr>
                <w:lang w:eastAsia="en-US"/>
              </w:rPr>
              <w:t>Politics in Papua 5</w:t>
            </w:r>
          </w:p>
        </w:tc>
      </w:tr>
      <w:tr w:rsidR="00352167" w:rsidRPr="00E77AF9" w14:paraId="0F43E753" w14:textId="77777777" w:rsidTr="00352167">
        <w:tc>
          <w:tcPr>
            <w:tcW w:w="1956" w:type="dxa"/>
            <w:shd w:val="clear" w:color="auto" w:fill="auto"/>
            <w:noWrap/>
          </w:tcPr>
          <w:p w14:paraId="5DFD1EE0" w14:textId="77777777" w:rsidR="00352167" w:rsidRPr="00E77AF9" w:rsidRDefault="00352167" w:rsidP="00CD0D9F">
            <w:pPr>
              <w:pStyle w:val="TableCell0-2Break"/>
              <w:rPr>
                <w:lang w:eastAsia="en-US"/>
              </w:rPr>
            </w:pPr>
          </w:p>
        </w:tc>
        <w:tc>
          <w:tcPr>
            <w:tcW w:w="1786" w:type="dxa"/>
            <w:shd w:val="clear" w:color="auto" w:fill="auto"/>
            <w:noWrap/>
          </w:tcPr>
          <w:p w14:paraId="52966A64" w14:textId="77777777" w:rsidR="00352167" w:rsidRPr="00E77AF9" w:rsidRDefault="00352167" w:rsidP="00CD0D9F">
            <w:pPr>
              <w:pStyle w:val="TableCell0-2Break"/>
              <w:rPr>
                <w:lang w:eastAsia="en-US"/>
              </w:rPr>
            </w:pPr>
            <w:r w:rsidRPr="00E77AF9">
              <w:rPr>
                <w:lang w:eastAsia="en-US"/>
              </w:rPr>
              <w:t>19:43:00</w:t>
            </w:r>
          </w:p>
        </w:tc>
        <w:tc>
          <w:tcPr>
            <w:tcW w:w="3005" w:type="dxa"/>
            <w:shd w:val="clear" w:color="auto" w:fill="auto"/>
            <w:noWrap/>
          </w:tcPr>
          <w:p w14:paraId="6F7C5132" w14:textId="77777777" w:rsidR="00352167" w:rsidRPr="00E77AF9" w:rsidRDefault="00352167" w:rsidP="00CD0D9F">
            <w:pPr>
              <w:pStyle w:val="TableCell0-2Break"/>
              <w:rPr>
                <w:lang w:eastAsia="en-US"/>
              </w:rPr>
            </w:pPr>
            <w:r w:rsidRPr="00E77AF9">
              <w:rPr>
                <w:lang w:eastAsia="en-US"/>
              </w:rPr>
              <w:t>1 MO</w:t>
            </w:r>
          </w:p>
        </w:tc>
      </w:tr>
      <w:tr w:rsidR="00352167" w:rsidRPr="00E77AF9" w14:paraId="72992AB7" w14:textId="77777777" w:rsidTr="00352167">
        <w:tc>
          <w:tcPr>
            <w:tcW w:w="1956" w:type="dxa"/>
            <w:shd w:val="clear" w:color="auto" w:fill="auto"/>
            <w:noWrap/>
            <w:hideMark/>
          </w:tcPr>
          <w:p w14:paraId="3B0E0DE1" w14:textId="77777777" w:rsidR="00352167" w:rsidRPr="00E77AF9" w:rsidRDefault="00352167" w:rsidP="00CD0D9F">
            <w:pPr>
              <w:pStyle w:val="TableCell0-0"/>
              <w:rPr>
                <w:lang w:eastAsia="en-US"/>
              </w:rPr>
            </w:pPr>
            <w:r w:rsidRPr="00E77AF9">
              <w:rPr>
                <w:lang w:eastAsia="en-US"/>
              </w:rPr>
              <w:t>081106-001-CvPr</w:t>
            </w:r>
          </w:p>
        </w:tc>
        <w:tc>
          <w:tcPr>
            <w:tcW w:w="1786" w:type="dxa"/>
            <w:shd w:val="clear" w:color="auto" w:fill="auto"/>
            <w:noWrap/>
            <w:hideMark/>
          </w:tcPr>
          <w:p w14:paraId="25374975" w14:textId="77777777" w:rsidR="00352167" w:rsidRPr="00E77AF9" w:rsidRDefault="00352167" w:rsidP="00CD0D9F">
            <w:pPr>
              <w:pStyle w:val="TableCell0-0"/>
              <w:rPr>
                <w:lang w:eastAsia="en-US"/>
              </w:rPr>
            </w:pPr>
            <w:r w:rsidRPr="00E77AF9">
              <w:rPr>
                <w:lang w:eastAsia="en-US"/>
              </w:rPr>
              <w:t>Cv-w/auth_Proc</w:t>
            </w:r>
          </w:p>
        </w:tc>
        <w:tc>
          <w:tcPr>
            <w:tcW w:w="3005" w:type="dxa"/>
            <w:shd w:val="clear" w:color="auto" w:fill="auto"/>
            <w:noWrap/>
          </w:tcPr>
          <w:p w14:paraId="5509C360" w14:textId="77777777" w:rsidR="00352167" w:rsidRPr="00E77AF9" w:rsidRDefault="00352167" w:rsidP="00CD0D9F">
            <w:pPr>
              <w:pStyle w:val="TableCell0-0"/>
              <w:rPr>
                <w:lang w:eastAsia="en-US"/>
              </w:rPr>
            </w:pPr>
            <w:r w:rsidRPr="00E77AF9">
              <w:rPr>
                <w:lang w:eastAsia="en-US"/>
              </w:rPr>
              <w:t>Killing dogs</w:t>
            </w:r>
          </w:p>
        </w:tc>
      </w:tr>
      <w:tr w:rsidR="00352167" w:rsidRPr="00E77AF9" w14:paraId="21C79825" w14:textId="77777777" w:rsidTr="00352167">
        <w:tc>
          <w:tcPr>
            <w:tcW w:w="1956" w:type="dxa"/>
            <w:shd w:val="clear" w:color="auto" w:fill="auto"/>
            <w:noWrap/>
          </w:tcPr>
          <w:p w14:paraId="79089D72" w14:textId="77777777" w:rsidR="00352167" w:rsidRPr="00E77AF9" w:rsidRDefault="00352167" w:rsidP="00CD0D9F">
            <w:pPr>
              <w:pStyle w:val="TableCell0-2Break"/>
              <w:rPr>
                <w:lang w:eastAsia="en-US"/>
              </w:rPr>
            </w:pPr>
          </w:p>
        </w:tc>
        <w:tc>
          <w:tcPr>
            <w:tcW w:w="1786" w:type="dxa"/>
            <w:shd w:val="clear" w:color="auto" w:fill="auto"/>
            <w:noWrap/>
          </w:tcPr>
          <w:p w14:paraId="5A8D1F11" w14:textId="77777777" w:rsidR="00352167" w:rsidRPr="00E77AF9" w:rsidRDefault="00352167" w:rsidP="00CD0D9F">
            <w:pPr>
              <w:pStyle w:val="TableCell0-2Break"/>
              <w:rPr>
                <w:lang w:eastAsia="en-US"/>
              </w:rPr>
            </w:pPr>
            <w:r w:rsidRPr="00E77AF9">
              <w:rPr>
                <w:lang w:eastAsia="en-US"/>
              </w:rPr>
              <w:t>0:49:00</w:t>
            </w:r>
          </w:p>
        </w:tc>
        <w:tc>
          <w:tcPr>
            <w:tcW w:w="3005" w:type="dxa"/>
            <w:shd w:val="clear" w:color="auto" w:fill="auto"/>
            <w:noWrap/>
          </w:tcPr>
          <w:p w14:paraId="72EDA45E" w14:textId="77777777" w:rsidR="00352167" w:rsidRPr="00E77AF9" w:rsidRDefault="00352167" w:rsidP="00CD0D9F">
            <w:pPr>
              <w:pStyle w:val="TableCell0-2Break"/>
              <w:rPr>
                <w:lang w:eastAsia="en-US"/>
              </w:rPr>
            </w:pPr>
            <w:r w:rsidRPr="00E77AF9">
              <w:rPr>
                <w:lang w:eastAsia="en-US"/>
              </w:rPr>
              <w:t>1 MO, 1 FO</w:t>
            </w:r>
          </w:p>
        </w:tc>
      </w:tr>
      <w:tr w:rsidR="00352167" w:rsidRPr="00E77AF9" w14:paraId="27743520" w14:textId="77777777" w:rsidTr="00352167">
        <w:tc>
          <w:tcPr>
            <w:tcW w:w="1956" w:type="dxa"/>
            <w:shd w:val="clear" w:color="auto" w:fill="auto"/>
            <w:noWrap/>
            <w:hideMark/>
          </w:tcPr>
          <w:p w14:paraId="01248FCC" w14:textId="77777777" w:rsidR="00352167" w:rsidRPr="00E77AF9" w:rsidRDefault="00352167" w:rsidP="00CD0D9F">
            <w:pPr>
              <w:pStyle w:val="TableCell0-0"/>
              <w:rPr>
                <w:lang w:eastAsia="en-US"/>
              </w:rPr>
            </w:pPr>
            <w:r w:rsidRPr="00E77AF9">
              <w:rPr>
                <w:lang w:eastAsia="en-US"/>
              </w:rPr>
              <w:t>081108-001-JR</w:t>
            </w:r>
          </w:p>
        </w:tc>
        <w:tc>
          <w:tcPr>
            <w:tcW w:w="1786" w:type="dxa"/>
            <w:shd w:val="clear" w:color="auto" w:fill="auto"/>
            <w:noWrap/>
            <w:hideMark/>
          </w:tcPr>
          <w:p w14:paraId="72AD3C1B"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7AE7BE15" w14:textId="77777777" w:rsidR="00352167" w:rsidRPr="00E77AF9" w:rsidRDefault="00352167" w:rsidP="00CD0D9F">
            <w:pPr>
              <w:pStyle w:val="TableCell0-0"/>
              <w:rPr>
                <w:lang w:eastAsia="en-US"/>
              </w:rPr>
            </w:pPr>
            <w:r w:rsidRPr="00E77AF9">
              <w:rPr>
                <w:lang w:eastAsia="en-US"/>
              </w:rPr>
              <w:t>Joke: Killing a cow 1 (false start)</w:t>
            </w:r>
          </w:p>
        </w:tc>
      </w:tr>
      <w:tr w:rsidR="00352167" w:rsidRPr="00E77AF9" w14:paraId="2A236C8D" w14:textId="77777777" w:rsidTr="00352167">
        <w:tc>
          <w:tcPr>
            <w:tcW w:w="1956" w:type="dxa"/>
            <w:shd w:val="clear" w:color="auto" w:fill="auto"/>
            <w:noWrap/>
          </w:tcPr>
          <w:p w14:paraId="3026CC17" w14:textId="77777777" w:rsidR="00352167" w:rsidRPr="00E77AF9" w:rsidRDefault="00352167" w:rsidP="00CD0D9F">
            <w:pPr>
              <w:pStyle w:val="TableCell0-2Break"/>
              <w:rPr>
                <w:lang w:eastAsia="en-US"/>
              </w:rPr>
            </w:pPr>
          </w:p>
        </w:tc>
        <w:tc>
          <w:tcPr>
            <w:tcW w:w="1786" w:type="dxa"/>
            <w:shd w:val="clear" w:color="auto" w:fill="auto"/>
            <w:noWrap/>
          </w:tcPr>
          <w:p w14:paraId="5B70626C" w14:textId="77777777" w:rsidR="00352167" w:rsidRPr="00E77AF9" w:rsidRDefault="00352167" w:rsidP="00CD0D9F">
            <w:pPr>
              <w:pStyle w:val="TableCell0-2Break"/>
              <w:rPr>
                <w:lang w:eastAsia="en-US"/>
              </w:rPr>
            </w:pPr>
            <w:r w:rsidRPr="00E77AF9">
              <w:rPr>
                <w:lang w:eastAsia="en-US"/>
              </w:rPr>
              <w:t>0:37:00</w:t>
            </w:r>
          </w:p>
        </w:tc>
        <w:tc>
          <w:tcPr>
            <w:tcW w:w="3005" w:type="dxa"/>
            <w:shd w:val="clear" w:color="auto" w:fill="auto"/>
            <w:noWrap/>
          </w:tcPr>
          <w:p w14:paraId="017CC1CC" w14:textId="77777777" w:rsidR="00352167" w:rsidRPr="00E77AF9" w:rsidRDefault="00352167" w:rsidP="00CD0D9F">
            <w:pPr>
              <w:pStyle w:val="TableCell0-2Break"/>
              <w:rPr>
                <w:lang w:eastAsia="en-US"/>
              </w:rPr>
            </w:pPr>
            <w:r w:rsidRPr="00E77AF9">
              <w:rPr>
                <w:lang w:eastAsia="en-US"/>
              </w:rPr>
              <w:t>2 MY</w:t>
            </w:r>
          </w:p>
        </w:tc>
      </w:tr>
      <w:tr w:rsidR="00352167" w:rsidRPr="00E77AF9" w14:paraId="026A877E" w14:textId="77777777" w:rsidTr="00352167">
        <w:tc>
          <w:tcPr>
            <w:tcW w:w="1956" w:type="dxa"/>
            <w:shd w:val="clear" w:color="auto" w:fill="auto"/>
            <w:noWrap/>
            <w:hideMark/>
          </w:tcPr>
          <w:p w14:paraId="2C0834F7" w14:textId="77777777" w:rsidR="00352167" w:rsidRPr="00E77AF9" w:rsidRDefault="00352167" w:rsidP="00CD0D9F">
            <w:pPr>
              <w:pStyle w:val="TableCell0-0"/>
              <w:rPr>
                <w:lang w:eastAsia="en-US"/>
              </w:rPr>
            </w:pPr>
            <w:r w:rsidRPr="00E77AF9">
              <w:rPr>
                <w:lang w:eastAsia="en-US"/>
              </w:rPr>
              <w:t>081108-002-JR</w:t>
            </w:r>
          </w:p>
        </w:tc>
        <w:tc>
          <w:tcPr>
            <w:tcW w:w="1786" w:type="dxa"/>
            <w:shd w:val="clear" w:color="auto" w:fill="auto"/>
            <w:noWrap/>
            <w:hideMark/>
          </w:tcPr>
          <w:p w14:paraId="51E4C19B"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4FE43FA5" w14:textId="77777777" w:rsidR="00352167" w:rsidRPr="00E77AF9" w:rsidRDefault="00352167" w:rsidP="00CD0D9F">
            <w:pPr>
              <w:pStyle w:val="TableCell0-0"/>
              <w:rPr>
                <w:lang w:eastAsia="en-US"/>
              </w:rPr>
            </w:pPr>
            <w:r w:rsidRPr="00E77AF9">
              <w:rPr>
                <w:lang w:eastAsia="en-US"/>
              </w:rPr>
              <w:t>Joke: Drawing an elephant</w:t>
            </w:r>
          </w:p>
        </w:tc>
      </w:tr>
      <w:tr w:rsidR="00352167" w:rsidRPr="00E77AF9" w14:paraId="3597D3B6" w14:textId="77777777" w:rsidTr="00352167">
        <w:tc>
          <w:tcPr>
            <w:tcW w:w="1956" w:type="dxa"/>
            <w:shd w:val="clear" w:color="auto" w:fill="auto"/>
            <w:noWrap/>
          </w:tcPr>
          <w:p w14:paraId="4BDCAB7D" w14:textId="77777777" w:rsidR="00352167" w:rsidRPr="00E77AF9" w:rsidRDefault="00352167" w:rsidP="00CD0D9F">
            <w:pPr>
              <w:pStyle w:val="TableCell0-2Break"/>
              <w:rPr>
                <w:lang w:eastAsia="en-US"/>
              </w:rPr>
            </w:pPr>
          </w:p>
        </w:tc>
        <w:tc>
          <w:tcPr>
            <w:tcW w:w="1786" w:type="dxa"/>
            <w:shd w:val="clear" w:color="auto" w:fill="auto"/>
            <w:noWrap/>
          </w:tcPr>
          <w:p w14:paraId="6BABB586" w14:textId="77777777" w:rsidR="00352167" w:rsidRPr="00E77AF9" w:rsidRDefault="00352167" w:rsidP="00CD0D9F">
            <w:pPr>
              <w:pStyle w:val="TableCell0-2Break"/>
              <w:rPr>
                <w:lang w:eastAsia="en-US"/>
              </w:rPr>
            </w:pPr>
            <w:r w:rsidRPr="00E77AF9">
              <w:rPr>
                <w:lang w:eastAsia="en-US"/>
              </w:rPr>
              <w:t>0:51:00</w:t>
            </w:r>
          </w:p>
        </w:tc>
        <w:tc>
          <w:tcPr>
            <w:tcW w:w="3005" w:type="dxa"/>
            <w:shd w:val="clear" w:color="auto" w:fill="auto"/>
            <w:noWrap/>
          </w:tcPr>
          <w:p w14:paraId="355FC1BA" w14:textId="77777777" w:rsidR="00352167" w:rsidRPr="00E77AF9" w:rsidRDefault="00352167" w:rsidP="00CD0D9F">
            <w:pPr>
              <w:pStyle w:val="TableCell0-2Break"/>
              <w:rPr>
                <w:lang w:eastAsia="en-US"/>
              </w:rPr>
            </w:pPr>
            <w:r w:rsidRPr="00E77AF9">
              <w:rPr>
                <w:lang w:eastAsia="en-US"/>
              </w:rPr>
              <w:t>2 MY</w:t>
            </w:r>
          </w:p>
        </w:tc>
      </w:tr>
      <w:tr w:rsidR="00352167" w:rsidRPr="00E77AF9" w14:paraId="63905023" w14:textId="77777777" w:rsidTr="00352167">
        <w:tc>
          <w:tcPr>
            <w:tcW w:w="1956" w:type="dxa"/>
            <w:shd w:val="clear" w:color="auto" w:fill="auto"/>
            <w:noWrap/>
            <w:hideMark/>
          </w:tcPr>
          <w:p w14:paraId="1CA1D079" w14:textId="77777777" w:rsidR="00352167" w:rsidRPr="00E77AF9" w:rsidRDefault="00352167" w:rsidP="00CD0D9F">
            <w:pPr>
              <w:pStyle w:val="TableCell0-0"/>
              <w:rPr>
                <w:lang w:eastAsia="en-US"/>
              </w:rPr>
            </w:pPr>
            <w:r w:rsidRPr="00E77AF9">
              <w:rPr>
                <w:lang w:eastAsia="en-US"/>
              </w:rPr>
              <w:t>081108-003-JR</w:t>
            </w:r>
          </w:p>
        </w:tc>
        <w:tc>
          <w:tcPr>
            <w:tcW w:w="1786" w:type="dxa"/>
            <w:shd w:val="clear" w:color="auto" w:fill="auto"/>
            <w:noWrap/>
            <w:hideMark/>
          </w:tcPr>
          <w:p w14:paraId="06C78641"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2F762C5A" w14:textId="77777777" w:rsidR="00352167" w:rsidRPr="00E77AF9" w:rsidRDefault="00352167" w:rsidP="00CD0D9F">
            <w:pPr>
              <w:pStyle w:val="TableCell0-0"/>
              <w:rPr>
                <w:lang w:eastAsia="en-US"/>
              </w:rPr>
            </w:pPr>
            <w:r w:rsidRPr="00E77AF9">
              <w:rPr>
                <w:lang w:eastAsia="en-US"/>
              </w:rPr>
              <w:t>Joke: Killing a cow 2</w:t>
            </w:r>
          </w:p>
        </w:tc>
      </w:tr>
      <w:tr w:rsidR="00352167" w:rsidRPr="00E77AF9" w14:paraId="13E1E3BE" w14:textId="77777777" w:rsidTr="00352167">
        <w:tc>
          <w:tcPr>
            <w:tcW w:w="1956" w:type="dxa"/>
            <w:shd w:val="clear" w:color="auto" w:fill="auto"/>
            <w:noWrap/>
          </w:tcPr>
          <w:p w14:paraId="325F2795" w14:textId="77777777" w:rsidR="00352167" w:rsidRPr="00E77AF9" w:rsidRDefault="00352167" w:rsidP="00CD0D9F">
            <w:pPr>
              <w:pStyle w:val="TableCell0-2Break"/>
              <w:rPr>
                <w:lang w:eastAsia="en-US"/>
              </w:rPr>
            </w:pPr>
          </w:p>
        </w:tc>
        <w:tc>
          <w:tcPr>
            <w:tcW w:w="1786" w:type="dxa"/>
            <w:shd w:val="clear" w:color="auto" w:fill="auto"/>
            <w:noWrap/>
          </w:tcPr>
          <w:p w14:paraId="077E42F1" w14:textId="77777777" w:rsidR="00352167" w:rsidRPr="00E77AF9" w:rsidRDefault="00352167" w:rsidP="00CD0D9F">
            <w:pPr>
              <w:pStyle w:val="TableCell0-2Break"/>
              <w:rPr>
                <w:lang w:eastAsia="en-US"/>
              </w:rPr>
            </w:pPr>
            <w:r w:rsidRPr="00E77AF9">
              <w:rPr>
                <w:lang w:eastAsia="en-US"/>
              </w:rPr>
              <w:t>1:21:00</w:t>
            </w:r>
          </w:p>
        </w:tc>
        <w:tc>
          <w:tcPr>
            <w:tcW w:w="3005" w:type="dxa"/>
            <w:shd w:val="clear" w:color="auto" w:fill="auto"/>
            <w:noWrap/>
          </w:tcPr>
          <w:p w14:paraId="11DAD9CA" w14:textId="77777777" w:rsidR="00352167" w:rsidRPr="00E77AF9" w:rsidRDefault="00352167" w:rsidP="00CD0D9F">
            <w:pPr>
              <w:pStyle w:val="TableCell0-2Break"/>
              <w:rPr>
                <w:lang w:eastAsia="en-US"/>
              </w:rPr>
            </w:pPr>
            <w:r w:rsidRPr="00E77AF9">
              <w:rPr>
                <w:lang w:eastAsia="en-US"/>
              </w:rPr>
              <w:t>2 MY</w:t>
            </w:r>
          </w:p>
        </w:tc>
      </w:tr>
      <w:tr w:rsidR="00352167" w:rsidRPr="00E77AF9" w14:paraId="0E768B0F" w14:textId="77777777" w:rsidTr="00352167">
        <w:tc>
          <w:tcPr>
            <w:tcW w:w="1956" w:type="dxa"/>
            <w:shd w:val="clear" w:color="auto" w:fill="auto"/>
            <w:noWrap/>
            <w:hideMark/>
          </w:tcPr>
          <w:p w14:paraId="5BEA9CD4" w14:textId="77777777" w:rsidR="00352167" w:rsidRPr="00E77AF9" w:rsidRDefault="00352167" w:rsidP="00CD0D9F">
            <w:pPr>
              <w:pStyle w:val="TableCell0-0"/>
              <w:rPr>
                <w:lang w:eastAsia="en-US"/>
              </w:rPr>
            </w:pPr>
            <w:r w:rsidRPr="00E77AF9">
              <w:rPr>
                <w:lang w:eastAsia="en-US"/>
              </w:rPr>
              <w:t>081109-001-Cv</w:t>
            </w:r>
          </w:p>
        </w:tc>
        <w:tc>
          <w:tcPr>
            <w:tcW w:w="1786" w:type="dxa"/>
            <w:shd w:val="clear" w:color="auto" w:fill="auto"/>
            <w:noWrap/>
            <w:hideMark/>
          </w:tcPr>
          <w:p w14:paraId="528F62AE"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61C99C1A" w14:textId="77777777" w:rsidR="00352167" w:rsidRPr="00E77AF9" w:rsidRDefault="00352167" w:rsidP="00CD0D9F">
            <w:pPr>
              <w:pStyle w:val="TableCell0-0"/>
              <w:rPr>
                <w:lang w:eastAsia="en-US"/>
              </w:rPr>
            </w:pPr>
            <w:r w:rsidRPr="00E77AF9">
              <w:rPr>
                <w:lang w:eastAsia="en-US"/>
              </w:rPr>
              <w:t>Doing sports</w:t>
            </w:r>
          </w:p>
        </w:tc>
      </w:tr>
      <w:tr w:rsidR="00352167" w:rsidRPr="00E77AF9" w14:paraId="7433D89E" w14:textId="77777777" w:rsidTr="00352167">
        <w:tc>
          <w:tcPr>
            <w:tcW w:w="1956" w:type="dxa"/>
            <w:shd w:val="clear" w:color="auto" w:fill="auto"/>
            <w:noWrap/>
          </w:tcPr>
          <w:p w14:paraId="74C16A5B" w14:textId="77777777" w:rsidR="00352167" w:rsidRPr="00E77AF9" w:rsidRDefault="00352167" w:rsidP="00CD0D9F">
            <w:pPr>
              <w:pStyle w:val="TableCell0-2Break"/>
              <w:rPr>
                <w:lang w:eastAsia="en-US"/>
              </w:rPr>
            </w:pPr>
          </w:p>
        </w:tc>
        <w:tc>
          <w:tcPr>
            <w:tcW w:w="1786" w:type="dxa"/>
            <w:shd w:val="clear" w:color="auto" w:fill="auto"/>
            <w:noWrap/>
          </w:tcPr>
          <w:p w14:paraId="3B1A0FD5" w14:textId="77777777" w:rsidR="00352167" w:rsidRPr="00E77AF9" w:rsidRDefault="00352167" w:rsidP="00CD0D9F">
            <w:pPr>
              <w:pStyle w:val="TableCell0-2Break"/>
              <w:rPr>
                <w:lang w:eastAsia="en-US"/>
              </w:rPr>
            </w:pPr>
            <w:r w:rsidRPr="00E77AF9">
              <w:rPr>
                <w:lang w:eastAsia="en-US"/>
              </w:rPr>
              <w:t>14:47:00</w:t>
            </w:r>
          </w:p>
        </w:tc>
        <w:tc>
          <w:tcPr>
            <w:tcW w:w="3005" w:type="dxa"/>
            <w:shd w:val="clear" w:color="auto" w:fill="auto"/>
            <w:noWrap/>
          </w:tcPr>
          <w:p w14:paraId="71DE3212" w14:textId="77777777" w:rsidR="00352167" w:rsidRPr="00E77AF9" w:rsidRDefault="00352167" w:rsidP="00CD0D9F">
            <w:pPr>
              <w:pStyle w:val="TableCell0-2Break"/>
              <w:rPr>
                <w:lang w:eastAsia="en-US"/>
              </w:rPr>
            </w:pPr>
            <w:r w:rsidRPr="00E77AF9">
              <w:rPr>
                <w:lang w:eastAsia="en-US"/>
              </w:rPr>
              <w:t>1 MY, 2 FY</w:t>
            </w:r>
          </w:p>
        </w:tc>
      </w:tr>
      <w:tr w:rsidR="00352167" w:rsidRPr="00E77AF9" w14:paraId="24F41C6A" w14:textId="77777777" w:rsidTr="00352167">
        <w:tc>
          <w:tcPr>
            <w:tcW w:w="1956" w:type="dxa"/>
            <w:shd w:val="clear" w:color="auto" w:fill="auto"/>
            <w:noWrap/>
            <w:hideMark/>
          </w:tcPr>
          <w:p w14:paraId="040A1DD0" w14:textId="77777777" w:rsidR="00352167" w:rsidRPr="00E77AF9" w:rsidRDefault="00352167" w:rsidP="00CD0D9F">
            <w:pPr>
              <w:pStyle w:val="TableCell0-0"/>
              <w:rPr>
                <w:lang w:eastAsia="en-US"/>
              </w:rPr>
            </w:pPr>
            <w:r w:rsidRPr="00E77AF9">
              <w:rPr>
                <w:lang w:eastAsia="en-US"/>
              </w:rPr>
              <w:t>081109-002-JR</w:t>
            </w:r>
          </w:p>
        </w:tc>
        <w:tc>
          <w:tcPr>
            <w:tcW w:w="1786" w:type="dxa"/>
            <w:shd w:val="clear" w:color="auto" w:fill="auto"/>
            <w:noWrap/>
            <w:hideMark/>
          </w:tcPr>
          <w:p w14:paraId="13266425"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42DCA008" w14:textId="77777777" w:rsidR="00352167" w:rsidRPr="00E77AF9" w:rsidRDefault="00352167" w:rsidP="00CD0D9F">
            <w:pPr>
              <w:pStyle w:val="TableCell0-0"/>
              <w:rPr>
                <w:lang w:eastAsia="en-US"/>
              </w:rPr>
            </w:pPr>
            <w:r w:rsidRPr="00E77AF9">
              <w:rPr>
                <w:lang w:eastAsia="en-US"/>
              </w:rPr>
              <w:t>Joke: Drawing a monkey</w:t>
            </w:r>
          </w:p>
        </w:tc>
      </w:tr>
      <w:tr w:rsidR="00352167" w:rsidRPr="00E77AF9" w14:paraId="44164931" w14:textId="77777777" w:rsidTr="00352167">
        <w:tc>
          <w:tcPr>
            <w:tcW w:w="1956" w:type="dxa"/>
            <w:shd w:val="clear" w:color="auto" w:fill="auto"/>
            <w:noWrap/>
          </w:tcPr>
          <w:p w14:paraId="43F2C940" w14:textId="77777777" w:rsidR="00352167" w:rsidRPr="00E77AF9" w:rsidRDefault="00352167" w:rsidP="00CD0D9F">
            <w:pPr>
              <w:pStyle w:val="TableCell0-2Break"/>
              <w:rPr>
                <w:lang w:eastAsia="en-US"/>
              </w:rPr>
            </w:pPr>
          </w:p>
        </w:tc>
        <w:tc>
          <w:tcPr>
            <w:tcW w:w="1786" w:type="dxa"/>
            <w:shd w:val="clear" w:color="auto" w:fill="auto"/>
            <w:noWrap/>
          </w:tcPr>
          <w:p w14:paraId="541F85AC" w14:textId="77777777" w:rsidR="00352167" w:rsidRPr="00E77AF9" w:rsidRDefault="00352167" w:rsidP="00CD0D9F">
            <w:pPr>
              <w:pStyle w:val="TableCell0-2Break"/>
              <w:rPr>
                <w:lang w:eastAsia="en-US"/>
              </w:rPr>
            </w:pPr>
            <w:r w:rsidRPr="00E77AF9">
              <w:rPr>
                <w:lang w:eastAsia="en-US"/>
              </w:rPr>
              <w:t>0:59:00</w:t>
            </w:r>
          </w:p>
        </w:tc>
        <w:tc>
          <w:tcPr>
            <w:tcW w:w="3005" w:type="dxa"/>
            <w:shd w:val="clear" w:color="auto" w:fill="auto"/>
            <w:noWrap/>
          </w:tcPr>
          <w:p w14:paraId="58580720" w14:textId="77777777" w:rsidR="00352167" w:rsidRPr="00E77AF9" w:rsidRDefault="00352167" w:rsidP="00CD0D9F">
            <w:pPr>
              <w:pStyle w:val="TableCell0-2Break"/>
              <w:rPr>
                <w:lang w:eastAsia="en-US"/>
              </w:rPr>
            </w:pPr>
            <w:r w:rsidRPr="00E77AF9">
              <w:rPr>
                <w:lang w:eastAsia="en-US"/>
              </w:rPr>
              <w:t>2 MY</w:t>
            </w:r>
          </w:p>
        </w:tc>
      </w:tr>
      <w:tr w:rsidR="00352167" w:rsidRPr="00E77AF9" w14:paraId="21A7609F" w14:textId="77777777" w:rsidTr="00352167">
        <w:tc>
          <w:tcPr>
            <w:tcW w:w="1956" w:type="dxa"/>
            <w:shd w:val="clear" w:color="auto" w:fill="auto"/>
            <w:noWrap/>
            <w:hideMark/>
          </w:tcPr>
          <w:p w14:paraId="2602AC3A" w14:textId="77777777" w:rsidR="00352167" w:rsidRPr="00E77AF9" w:rsidRDefault="00352167" w:rsidP="00CD0D9F">
            <w:pPr>
              <w:pStyle w:val="TableCell0-0"/>
              <w:rPr>
                <w:lang w:eastAsia="en-US"/>
              </w:rPr>
            </w:pPr>
            <w:r w:rsidRPr="00E77AF9">
              <w:rPr>
                <w:lang w:eastAsia="en-US"/>
              </w:rPr>
              <w:t>081109-003-JR</w:t>
            </w:r>
          </w:p>
        </w:tc>
        <w:tc>
          <w:tcPr>
            <w:tcW w:w="1786" w:type="dxa"/>
            <w:shd w:val="clear" w:color="auto" w:fill="auto"/>
            <w:noWrap/>
            <w:hideMark/>
          </w:tcPr>
          <w:p w14:paraId="4F95F53A"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46ED88D6" w14:textId="77777777" w:rsidR="00352167" w:rsidRPr="00E77AF9" w:rsidRDefault="00352167" w:rsidP="00CD0D9F">
            <w:pPr>
              <w:pStyle w:val="TableCell0-0"/>
              <w:rPr>
                <w:lang w:eastAsia="en-US"/>
              </w:rPr>
            </w:pPr>
            <w:r w:rsidRPr="00E77AF9">
              <w:rPr>
                <w:lang w:eastAsia="en-US"/>
              </w:rPr>
              <w:t>Joke: Drawing a banana</w:t>
            </w:r>
          </w:p>
        </w:tc>
      </w:tr>
      <w:tr w:rsidR="00352167" w:rsidRPr="00E77AF9" w14:paraId="2302E08D" w14:textId="77777777" w:rsidTr="00352167">
        <w:tc>
          <w:tcPr>
            <w:tcW w:w="1956" w:type="dxa"/>
            <w:shd w:val="clear" w:color="auto" w:fill="auto"/>
            <w:noWrap/>
          </w:tcPr>
          <w:p w14:paraId="2D32764D" w14:textId="77777777" w:rsidR="00352167" w:rsidRPr="00E77AF9" w:rsidRDefault="00352167" w:rsidP="00CD0D9F">
            <w:pPr>
              <w:pStyle w:val="TableCell0-2Break"/>
              <w:rPr>
                <w:lang w:eastAsia="en-US"/>
              </w:rPr>
            </w:pPr>
          </w:p>
        </w:tc>
        <w:tc>
          <w:tcPr>
            <w:tcW w:w="1786" w:type="dxa"/>
            <w:shd w:val="clear" w:color="auto" w:fill="auto"/>
            <w:noWrap/>
          </w:tcPr>
          <w:p w14:paraId="03F126D7" w14:textId="77777777" w:rsidR="00352167" w:rsidRPr="00E77AF9" w:rsidRDefault="00352167" w:rsidP="00CD0D9F">
            <w:pPr>
              <w:pStyle w:val="TableCell0-2Break"/>
              <w:rPr>
                <w:lang w:eastAsia="en-US"/>
              </w:rPr>
            </w:pPr>
            <w:r w:rsidRPr="00E77AF9">
              <w:rPr>
                <w:lang w:eastAsia="en-US"/>
              </w:rPr>
              <w:t>1:06:00</w:t>
            </w:r>
          </w:p>
        </w:tc>
        <w:tc>
          <w:tcPr>
            <w:tcW w:w="3005" w:type="dxa"/>
            <w:shd w:val="clear" w:color="auto" w:fill="auto"/>
            <w:noWrap/>
          </w:tcPr>
          <w:p w14:paraId="556BC8CA" w14:textId="77777777" w:rsidR="00352167" w:rsidRPr="00E77AF9" w:rsidRDefault="00352167" w:rsidP="00CD0D9F">
            <w:pPr>
              <w:pStyle w:val="TableCell0-2Break"/>
              <w:rPr>
                <w:lang w:eastAsia="en-US"/>
              </w:rPr>
            </w:pPr>
            <w:r w:rsidRPr="00E77AF9">
              <w:rPr>
                <w:lang w:eastAsia="en-US"/>
              </w:rPr>
              <w:t>2 MY</w:t>
            </w:r>
          </w:p>
        </w:tc>
      </w:tr>
      <w:tr w:rsidR="00352167" w:rsidRPr="00E77AF9" w14:paraId="6FBD3DF3" w14:textId="77777777" w:rsidTr="00352167">
        <w:tc>
          <w:tcPr>
            <w:tcW w:w="1956" w:type="dxa"/>
            <w:shd w:val="clear" w:color="auto" w:fill="auto"/>
            <w:noWrap/>
            <w:hideMark/>
          </w:tcPr>
          <w:p w14:paraId="406D3BAB" w14:textId="77777777" w:rsidR="00352167" w:rsidRPr="00E77AF9" w:rsidRDefault="00352167" w:rsidP="00CD0D9F">
            <w:pPr>
              <w:pStyle w:val="TableCell0-0"/>
              <w:rPr>
                <w:lang w:eastAsia="en-US"/>
              </w:rPr>
            </w:pPr>
            <w:r w:rsidRPr="00E77AF9">
              <w:rPr>
                <w:lang w:eastAsia="en-US"/>
              </w:rPr>
              <w:t>081109-004-JR</w:t>
            </w:r>
          </w:p>
        </w:tc>
        <w:tc>
          <w:tcPr>
            <w:tcW w:w="1786" w:type="dxa"/>
            <w:shd w:val="clear" w:color="auto" w:fill="auto"/>
            <w:noWrap/>
            <w:hideMark/>
          </w:tcPr>
          <w:p w14:paraId="3996DCAC"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6B9C8C3F" w14:textId="77777777" w:rsidR="00352167" w:rsidRPr="00E77AF9" w:rsidRDefault="00352167" w:rsidP="00CD0D9F">
            <w:pPr>
              <w:pStyle w:val="TableCell0-0"/>
              <w:rPr>
                <w:lang w:eastAsia="en-US"/>
              </w:rPr>
            </w:pPr>
            <w:r w:rsidRPr="00E77AF9">
              <w:rPr>
                <w:lang w:eastAsia="en-US"/>
              </w:rPr>
              <w:t>Joke: Taking singing lessons (false start)</w:t>
            </w:r>
          </w:p>
        </w:tc>
      </w:tr>
      <w:tr w:rsidR="00352167" w:rsidRPr="00E77AF9" w14:paraId="10ED4909" w14:textId="77777777" w:rsidTr="00352167">
        <w:tc>
          <w:tcPr>
            <w:tcW w:w="1956" w:type="dxa"/>
            <w:shd w:val="clear" w:color="auto" w:fill="auto"/>
            <w:noWrap/>
          </w:tcPr>
          <w:p w14:paraId="49FE973A" w14:textId="77777777" w:rsidR="00352167" w:rsidRPr="00E77AF9" w:rsidRDefault="00352167" w:rsidP="00CD0D9F">
            <w:pPr>
              <w:pStyle w:val="TableCell0-2Break"/>
              <w:rPr>
                <w:lang w:eastAsia="en-US"/>
              </w:rPr>
            </w:pPr>
          </w:p>
        </w:tc>
        <w:tc>
          <w:tcPr>
            <w:tcW w:w="1786" w:type="dxa"/>
            <w:shd w:val="clear" w:color="auto" w:fill="auto"/>
            <w:noWrap/>
          </w:tcPr>
          <w:p w14:paraId="46FC60F7" w14:textId="77777777" w:rsidR="00352167" w:rsidRPr="00E77AF9" w:rsidRDefault="00352167" w:rsidP="00CD0D9F">
            <w:pPr>
              <w:pStyle w:val="TableCell0-2Break"/>
              <w:rPr>
                <w:lang w:eastAsia="en-US"/>
              </w:rPr>
            </w:pPr>
            <w:r w:rsidRPr="00E77AF9">
              <w:rPr>
                <w:lang w:eastAsia="en-US"/>
              </w:rPr>
              <w:t>0:29:00</w:t>
            </w:r>
          </w:p>
        </w:tc>
        <w:tc>
          <w:tcPr>
            <w:tcW w:w="3005" w:type="dxa"/>
            <w:shd w:val="clear" w:color="auto" w:fill="auto"/>
            <w:noWrap/>
          </w:tcPr>
          <w:p w14:paraId="5B20B5DA" w14:textId="77777777" w:rsidR="00352167" w:rsidRPr="00E77AF9" w:rsidRDefault="00352167" w:rsidP="00CD0D9F">
            <w:pPr>
              <w:pStyle w:val="TableCell0-2Break"/>
              <w:rPr>
                <w:lang w:eastAsia="en-US"/>
              </w:rPr>
            </w:pPr>
            <w:r w:rsidRPr="00E77AF9">
              <w:rPr>
                <w:lang w:eastAsia="en-US"/>
              </w:rPr>
              <w:t>2 MY</w:t>
            </w:r>
          </w:p>
        </w:tc>
      </w:tr>
      <w:tr w:rsidR="00352167" w:rsidRPr="00E77AF9" w14:paraId="0FFCA1C1" w14:textId="77777777" w:rsidTr="00352167">
        <w:tc>
          <w:tcPr>
            <w:tcW w:w="1956" w:type="dxa"/>
            <w:shd w:val="clear" w:color="auto" w:fill="auto"/>
            <w:noWrap/>
            <w:hideMark/>
          </w:tcPr>
          <w:p w14:paraId="7A1793C4" w14:textId="77777777" w:rsidR="00352167" w:rsidRPr="00E77AF9" w:rsidRDefault="00352167" w:rsidP="00CD0D9F">
            <w:pPr>
              <w:pStyle w:val="TableCell0-0"/>
              <w:rPr>
                <w:lang w:eastAsia="en-US"/>
              </w:rPr>
            </w:pPr>
            <w:r w:rsidRPr="00E77AF9">
              <w:rPr>
                <w:lang w:eastAsia="en-US"/>
              </w:rPr>
              <w:t>081109-005-JR</w:t>
            </w:r>
          </w:p>
        </w:tc>
        <w:tc>
          <w:tcPr>
            <w:tcW w:w="1786" w:type="dxa"/>
            <w:shd w:val="clear" w:color="auto" w:fill="auto"/>
            <w:noWrap/>
            <w:hideMark/>
          </w:tcPr>
          <w:p w14:paraId="758CBA90"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32DE29F6" w14:textId="77777777" w:rsidR="00352167" w:rsidRPr="00E77AF9" w:rsidRDefault="00352167" w:rsidP="00CD0D9F">
            <w:pPr>
              <w:pStyle w:val="TableCell0-0"/>
              <w:rPr>
                <w:lang w:eastAsia="en-US"/>
              </w:rPr>
            </w:pPr>
            <w:r w:rsidRPr="00E77AF9">
              <w:rPr>
                <w:lang w:eastAsia="en-US"/>
              </w:rPr>
              <w:t>Joke: Grandfather and grandchild go fishing</w:t>
            </w:r>
          </w:p>
        </w:tc>
      </w:tr>
      <w:tr w:rsidR="00352167" w:rsidRPr="00E77AF9" w14:paraId="54076A46" w14:textId="77777777" w:rsidTr="00352167">
        <w:tc>
          <w:tcPr>
            <w:tcW w:w="1956" w:type="dxa"/>
            <w:shd w:val="clear" w:color="auto" w:fill="auto"/>
            <w:noWrap/>
          </w:tcPr>
          <w:p w14:paraId="69D6255A" w14:textId="77777777" w:rsidR="00352167" w:rsidRPr="00E77AF9" w:rsidRDefault="00352167" w:rsidP="00CD0D9F">
            <w:pPr>
              <w:pStyle w:val="TableCell0-2Break"/>
              <w:rPr>
                <w:lang w:eastAsia="en-US"/>
              </w:rPr>
            </w:pPr>
          </w:p>
        </w:tc>
        <w:tc>
          <w:tcPr>
            <w:tcW w:w="1786" w:type="dxa"/>
            <w:shd w:val="clear" w:color="auto" w:fill="auto"/>
            <w:noWrap/>
          </w:tcPr>
          <w:p w14:paraId="5763EF65" w14:textId="77777777" w:rsidR="00352167" w:rsidRPr="00E77AF9" w:rsidRDefault="00352167" w:rsidP="00CD0D9F">
            <w:pPr>
              <w:pStyle w:val="TableCell0-2Break"/>
              <w:rPr>
                <w:lang w:eastAsia="en-US"/>
              </w:rPr>
            </w:pPr>
            <w:r w:rsidRPr="00E77AF9">
              <w:rPr>
                <w:lang w:eastAsia="en-US"/>
              </w:rPr>
              <w:t>1:15:00</w:t>
            </w:r>
          </w:p>
        </w:tc>
        <w:tc>
          <w:tcPr>
            <w:tcW w:w="3005" w:type="dxa"/>
            <w:shd w:val="clear" w:color="auto" w:fill="auto"/>
            <w:noWrap/>
          </w:tcPr>
          <w:p w14:paraId="2FE3DFA4" w14:textId="77777777" w:rsidR="00352167" w:rsidRPr="00E77AF9" w:rsidRDefault="00352167" w:rsidP="00CD0D9F">
            <w:pPr>
              <w:pStyle w:val="TableCell0-2Break"/>
              <w:rPr>
                <w:lang w:eastAsia="en-US"/>
              </w:rPr>
            </w:pPr>
            <w:r w:rsidRPr="00E77AF9">
              <w:rPr>
                <w:lang w:eastAsia="en-US"/>
              </w:rPr>
              <w:t>2 MY</w:t>
            </w:r>
          </w:p>
        </w:tc>
      </w:tr>
      <w:tr w:rsidR="00352167" w:rsidRPr="00E77AF9" w14:paraId="63FD26F2" w14:textId="77777777" w:rsidTr="00352167">
        <w:tc>
          <w:tcPr>
            <w:tcW w:w="1956" w:type="dxa"/>
            <w:shd w:val="clear" w:color="auto" w:fill="auto"/>
            <w:noWrap/>
            <w:hideMark/>
          </w:tcPr>
          <w:p w14:paraId="3B84D526" w14:textId="77777777" w:rsidR="00352167" w:rsidRPr="00E77AF9" w:rsidRDefault="00352167" w:rsidP="00CD0D9F">
            <w:pPr>
              <w:pStyle w:val="TableCell0-0"/>
              <w:rPr>
                <w:lang w:eastAsia="en-US"/>
              </w:rPr>
            </w:pPr>
            <w:r w:rsidRPr="00E77AF9">
              <w:rPr>
                <w:lang w:eastAsia="en-US"/>
              </w:rPr>
              <w:t>081109-006-JR</w:t>
            </w:r>
          </w:p>
        </w:tc>
        <w:tc>
          <w:tcPr>
            <w:tcW w:w="1786" w:type="dxa"/>
            <w:shd w:val="clear" w:color="auto" w:fill="auto"/>
            <w:noWrap/>
            <w:hideMark/>
          </w:tcPr>
          <w:p w14:paraId="71F1E4D9"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67E55510" w14:textId="77777777" w:rsidR="00352167" w:rsidRPr="00E77AF9" w:rsidRDefault="00352167" w:rsidP="00CD0D9F">
            <w:pPr>
              <w:pStyle w:val="TableCell0-0"/>
              <w:rPr>
                <w:lang w:eastAsia="en-US"/>
              </w:rPr>
            </w:pPr>
            <w:r w:rsidRPr="00E77AF9">
              <w:rPr>
                <w:lang w:eastAsia="en-US"/>
              </w:rPr>
              <w:t>Joke: Taking singing lessons</w:t>
            </w:r>
          </w:p>
        </w:tc>
      </w:tr>
      <w:tr w:rsidR="00352167" w:rsidRPr="00E77AF9" w14:paraId="5745EA07" w14:textId="77777777" w:rsidTr="00352167">
        <w:tc>
          <w:tcPr>
            <w:tcW w:w="1956" w:type="dxa"/>
            <w:shd w:val="clear" w:color="auto" w:fill="auto"/>
            <w:noWrap/>
          </w:tcPr>
          <w:p w14:paraId="01CBED7B" w14:textId="77777777" w:rsidR="00352167" w:rsidRPr="00E77AF9" w:rsidRDefault="00352167" w:rsidP="00CD0D9F">
            <w:pPr>
              <w:pStyle w:val="TableCell0-2Break"/>
              <w:rPr>
                <w:lang w:eastAsia="en-US"/>
              </w:rPr>
            </w:pPr>
          </w:p>
        </w:tc>
        <w:tc>
          <w:tcPr>
            <w:tcW w:w="1786" w:type="dxa"/>
            <w:shd w:val="clear" w:color="auto" w:fill="auto"/>
            <w:noWrap/>
          </w:tcPr>
          <w:p w14:paraId="076239D0" w14:textId="77777777" w:rsidR="00352167" w:rsidRPr="00E77AF9" w:rsidRDefault="00352167" w:rsidP="00CD0D9F">
            <w:pPr>
              <w:pStyle w:val="TableCell0-2Break"/>
              <w:rPr>
                <w:lang w:eastAsia="en-US"/>
              </w:rPr>
            </w:pPr>
            <w:r w:rsidRPr="00E77AF9">
              <w:rPr>
                <w:lang w:eastAsia="en-US"/>
              </w:rPr>
              <w:t>0:44:00</w:t>
            </w:r>
          </w:p>
        </w:tc>
        <w:tc>
          <w:tcPr>
            <w:tcW w:w="3005" w:type="dxa"/>
            <w:shd w:val="clear" w:color="auto" w:fill="auto"/>
            <w:noWrap/>
          </w:tcPr>
          <w:p w14:paraId="5E50A7E5" w14:textId="77777777" w:rsidR="00352167" w:rsidRPr="00E77AF9" w:rsidRDefault="00352167" w:rsidP="00CD0D9F">
            <w:pPr>
              <w:pStyle w:val="TableCell0-2Break"/>
              <w:rPr>
                <w:lang w:eastAsia="en-US"/>
              </w:rPr>
            </w:pPr>
            <w:r w:rsidRPr="00E77AF9">
              <w:rPr>
                <w:lang w:eastAsia="en-US"/>
              </w:rPr>
              <w:t>2 MY</w:t>
            </w:r>
          </w:p>
        </w:tc>
      </w:tr>
      <w:tr w:rsidR="00352167" w:rsidRPr="00E77AF9" w14:paraId="162529C2" w14:textId="77777777" w:rsidTr="00352167">
        <w:tc>
          <w:tcPr>
            <w:tcW w:w="1956" w:type="dxa"/>
            <w:shd w:val="clear" w:color="auto" w:fill="auto"/>
            <w:noWrap/>
            <w:hideMark/>
          </w:tcPr>
          <w:p w14:paraId="302FE40A" w14:textId="77777777" w:rsidR="00352167" w:rsidRPr="00E77AF9" w:rsidRDefault="00352167" w:rsidP="00CD0D9F">
            <w:pPr>
              <w:pStyle w:val="TableCell0-0"/>
              <w:rPr>
                <w:lang w:eastAsia="en-US"/>
              </w:rPr>
            </w:pPr>
            <w:r w:rsidRPr="00E77AF9">
              <w:rPr>
                <w:lang w:eastAsia="en-US"/>
              </w:rPr>
              <w:t>081109-007-JR</w:t>
            </w:r>
          </w:p>
        </w:tc>
        <w:tc>
          <w:tcPr>
            <w:tcW w:w="1786" w:type="dxa"/>
            <w:shd w:val="clear" w:color="auto" w:fill="auto"/>
            <w:noWrap/>
            <w:hideMark/>
          </w:tcPr>
          <w:p w14:paraId="384C10C6"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592C5E29" w14:textId="77777777" w:rsidR="00352167" w:rsidRPr="00E77AF9" w:rsidRDefault="00352167" w:rsidP="00CD0D9F">
            <w:pPr>
              <w:pStyle w:val="TableCell0-0"/>
              <w:rPr>
                <w:lang w:eastAsia="en-US"/>
              </w:rPr>
            </w:pPr>
            <w:r w:rsidRPr="00E77AF9">
              <w:rPr>
                <w:lang w:eastAsia="en-US"/>
              </w:rPr>
              <w:t>Joke: Twelve moons</w:t>
            </w:r>
          </w:p>
        </w:tc>
      </w:tr>
      <w:tr w:rsidR="00352167" w:rsidRPr="00E77AF9" w14:paraId="78074DE7" w14:textId="77777777" w:rsidTr="00352167">
        <w:tc>
          <w:tcPr>
            <w:tcW w:w="1956" w:type="dxa"/>
            <w:shd w:val="clear" w:color="auto" w:fill="auto"/>
            <w:noWrap/>
          </w:tcPr>
          <w:p w14:paraId="2ABFA94E" w14:textId="77777777" w:rsidR="00352167" w:rsidRPr="00E77AF9" w:rsidRDefault="00352167" w:rsidP="00CD0D9F">
            <w:pPr>
              <w:pStyle w:val="TableCell0-2Break"/>
              <w:rPr>
                <w:lang w:eastAsia="en-US"/>
              </w:rPr>
            </w:pPr>
          </w:p>
        </w:tc>
        <w:tc>
          <w:tcPr>
            <w:tcW w:w="1786" w:type="dxa"/>
            <w:shd w:val="clear" w:color="auto" w:fill="auto"/>
            <w:noWrap/>
          </w:tcPr>
          <w:p w14:paraId="15CEE729" w14:textId="77777777" w:rsidR="00352167" w:rsidRPr="00E77AF9" w:rsidRDefault="00352167" w:rsidP="00CD0D9F">
            <w:pPr>
              <w:pStyle w:val="TableCell0-2Break"/>
              <w:rPr>
                <w:lang w:eastAsia="en-US"/>
              </w:rPr>
            </w:pPr>
            <w:r w:rsidRPr="00E77AF9">
              <w:rPr>
                <w:lang w:eastAsia="en-US"/>
              </w:rPr>
              <w:t>1:24:00</w:t>
            </w:r>
          </w:p>
        </w:tc>
        <w:tc>
          <w:tcPr>
            <w:tcW w:w="3005" w:type="dxa"/>
            <w:shd w:val="clear" w:color="auto" w:fill="auto"/>
            <w:noWrap/>
          </w:tcPr>
          <w:p w14:paraId="3D86D0DC" w14:textId="77777777" w:rsidR="00352167" w:rsidRPr="00E77AF9" w:rsidRDefault="00352167" w:rsidP="00CD0D9F">
            <w:pPr>
              <w:pStyle w:val="TableCell0-2Break"/>
              <w:rPr>
                <w:lang w:eastAsia="en-US"/>
              </w:rPr>
            </w:pPr>
            <w:r w:rsidRPr="00E77AF9">
              <w:rPr>
                <w:lang w:eastAsia="en-US"/>
              </w:rPr>
              <w:t>2 MY</w:t>
            </w:r>
          </w:p>
        </w:tc>
      </w:tr>
      <w:tr w:rsidR="00352167" w:rsidRPr="00E77AF9" w14:paraId="0A580D02" w14:textId="77777777" w:rsidTr="00352167">
        <w:tc>
          <w:tcPr>
            <w:tcW w:w="1956" w:type="dxa"/>
            <w:shd w:val="clear" w:color="auto" w:fill="auto"/>
            <w:noWrap/>
            <w:hideMark/>
          </w:tcPr>
          <w:p w14:paraId="4B4489C8" w14:textId="77777777" w:rsidR="00352167" w:rsidRPr="00E77AF9" w:rsidRDefault="00352167" w:rsidP="00CD0D9F">
            <w:pPr>
              <w:pStyle w:val="TableCell0-0"/>
              <w:rPr>
                <w:lang w:eastAsia="en-US"/>
              </w:rPr>
            </w:pPr>
            <w:r w:rsidRPr="00E77AF9">
              <w:rPr>
                <w:lang w:eastAsia="en-US"/>
              </w:rPr>
              <w:t>081109-008-JR</w:t>
            </w:r>
          </w:p>
        </w:tc>
        <w:tc>
          <w:tcPr>
            <w:tcW w:w="1786" w:type="dxa"/>
            <w:shd w:val="clear" w:color="auto" w:fill="auto"/>
            <w:noWrap/>
            <w:hideMark/>
          </w:tcPr>
          <w:p w14:paraId="1F66A908"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406F568C" w14:textId="77777777" w:rsidR="00352167" w:rsidRPr="00E77AF9" w:rsidRDefault="00352167" w:rsidP="00CD0D9F">
            <w:pPr>
              <w:pStyle w:val="TableCell0-0"/>
              <w:rPr>
                <w:lang w:eastAsia="en-US"/>
              </w:rPr>
            </w:pPr>
            <w:r w:rsidRPr="00E77AF9">
              <w:rPr>
                <w:lang w:eastAsia="en-US"/>
              </w:rPr>
              <w:t>Joke: A ship arriving at the harbor</w:t>
            </w:r>
          </w:p>
        </w:tc>
      </w:tr>
      <w:tr w:rsidR="00352167" w:rsidRPr="00E77AF9" w14:paraId="01E487AA" w14:textId="77777777" w:rsidTr="00352167">
        <w:tc>
          <w:tcPr>
            <w:tcW w:w="1956" w:type="dxa"/>
            <w:shd w:val="clear" w:color="auto" w:fill="auto"/>
            <w:noWrap/>
          </w:tcPr>
          <w:p w14:paraId="6EF7B887" w14:textId="77777777" w:rsidR="00352167" w:rsidRPr="00E77AF9" w:rsidRDefault="00352167" w:rsidP="00CD0D9F">
            <w:pPr>
              <w:pStyle w:val="TableCell0-2Break"/>
              <w:rPr>
                <w:lang w:eastAsia="en-US"/>
              </w:rPr>
            </w:pPr>
          </w:p>
        </w:tc>
        <w:tc>
          <w:tcPr>
            <w:tcW w:w="1786" w:type="dxa"/>
            <w:shd w:val="clear" w:color="auto" w:fill="auto"/>
            <w:noWrap/>
          </w:tcPr>
          <w:p w14:paraId="306EF2BA" w14:textId="77777777" w:rsidR="00352167" w:rsidRPr="00E77AF9" w:rsidRDefault="00352167" w:rsidP="00CD0D9F">
            <w:pPr>
              <w:pStyle w:val="TableCell0-2Break"/>
              <w:rPr>
                <w:lang w:eastAsia="en-US"/>
              </w:rPr>
            </w:pPr>
            <w:r w:rsidRPr="00E77AF9">
              <w:rPr>
                <w:lang w:eastAsia="en-US"/>
              </w:rPr>
              <w:t>0:29:00</w:t>
            </w:r>
          </w:p>
        </w:tc>
        <w:tc>
          <w:tcPr>
            <w:tcW w:w="3005" w:type="dxa"/>
            <w:shd w:val="clear" w:color="auto" w:fill="auto"/>
            <w:noWrap/>
          </w:tcPr>
          <w:p w14:paraId="2B62A1C3" w14:textId="77777777" w:rsidR="00352167" w:rsidRPr="00E77AF9" w:rsidRDefault="00352167" w:rsidP="00CD0D9F">
            <w:pPr>
              <w:pStyle w:val="TableCell0-2Break"/>
              <w:rPr>
                <w:lang w:eastAsia="en-US"/>
              </w:rPr>
            </w:pPr>
            <w:r w:rsidRPr="00E77AF9">
              <w:rPr>
                <w:lang w:eastAsia="en-US"/>
              </w:rPr>
              <w:t>2 MY</w:t>
            </w:r>
          </w:p>
        </w:tc>
      </w:tr>
      <w:tr w:rsidR="00352167" w:rsidRPr="00E77AF9" w14:paraId="7CB51190" w14:textId="77777777" w:rsidTr="00352167">
        <w:tc>
          <w:tcPr>
            <w:tcW w:w="1956" w:type="dxa"/>
            <w:shd w:val="clear" w:color="auto" w:fill="auto"/>
            <w:noWrap/>
            <w:hideMark/>
          </w:tcPr>
          <w:p w14:paraId="373545B9" w14:textId="77777777" w:rsidR="00352167" w:rsidRPr="00E77AF9" w:rsidRDefault="00352167" w:rsidP="00CD0D9F">
            <w:pPr>
              <w:pStyle w:val="TableCell0-0"/>
              <w:rPr>
                <w:lang w:eastAsia="en-US"/>
              </w:rPr>
            </w:pPr>
            <w:r w:rsidRPr="00E77AF9">
              <w:rPr>
                <w:lang w:eastAsia="en-US"/>
              </w:rPr>
              <w:t>081109-009-JR</w:t>
            </w:r>
          </w:p>
        </w:tc>
        <w:tc>
          <w:tcPr>
            <w:tcW w:w="1786" w:type="dxa"/>
            <w:shd w:val="clear" w:color="auto" w:fill="auto"/>
            <w:noWrap/>
            <w:hideMark/>
          </w:tcPr>
          <w:p w14:paraId="11C09032"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23688B4F" w14:textId="77777777" w:rsidR="00352167" w:rsidRPr="00E77AF9" w:rsidRDefault="00352167" w:rsidP="00CD0D9F">
            <w:pPr>
              <w:pStyle w:val="TableCell0-0"/>
              <w:rPr>
                <w:lang w:eastAsia="en-US"/>
              </w:rPr>
            </w:pPr>
            <w:r w:rsidRPr="00E77AF9">
              <w:rPr>
                <w:lang w:eastAsia="en-US"/>
              </w:rPr>
              <w:t>Joke: A Javanese asking for papeda</w:t>
            </w:r>
          </w:p>
        </w:tc>
      </w:tr>
      <w:tr w:rsidR="00352167" w:rsidRPr="00E77AF9" w14:paraId="7DDCF48B" w14:textId="77777777" w:rsidTr="00352167">
        <w:tc>
          <w:tcPr>
            <w:tcW w:w="1956" w:type="dxa"/>
            <w:shd w:val="clear" w:color="auto" w:fill="auto"/>
            <w:noWrap/>
          </w:tcPr>
          <w:p w14:paraId="496FC689" w14:textId="77777777" w:rsidR="00352167" w:rsidRPr="00E77AF9" w:rsidRDefault="00352167" w:rsidP="00CD0D9F">
            <w:pPr>
              <w:pStyle w:val="TableCell0-2Break"/>
              <w:rPr>
                <w:lang w:eastAsia="en-US"/>
              </w:rPr>
            </w:pPr>
          </w:p>
        </w:tc>
        <w:tc>
          <w:tcPr>
            <w:tcW w:w="1786" w:type="dxa"/>
            <w:shd w:val="clear" w:color="auto" w:fill="auto"/>
            <w:noWrap/>
          </w:tcPr>
          <w:p w14:paraId="60204E1C" w14:textId="77777777" w:rsidR="00352167" w:rsidRPr="00E77AF9" w:rsidRDefault="00352167" w:rsidP="00CD0D9F">
            <w:pPr>
              <w:pStyle w:val="TableCell0-2Break"/>
              <w:rPr>
                <w:lang w:eastAsia="en-US"/>
              </w:rPr>
            </w:pPr>
            <w:r w:rsidRPr="00E77AF9">
              <w:rPr>
                <w:lang w:eastAsia="en-US"/>
              </w:rPr>
              <w:t>1:13:00</w:t>
            </w:r>
          </w:p>
        </w:tc>
        <w:tc>
          <w:tcPr>
            <w:tcW w:w="3005" w:type="dxa"/>
            <w:shd w:val="clear" w:color="auto" w:fill="auto"/>
            <w:noWrap/>
          </w:tcPr>
          <w:p w14:paraId="526167EE" w14:textId="77777777" w:rsidR="00352167" w:rsidRPr="00E77AF9" w:rsidRDefault="00352167" w:rsidP="00CD0D9F">
            <w:pPr>
              <w:pStyle w:val="TableCell0-2Break"/>
              <w:rPr>
                <w:lang w:eastAsia="en-US"/>
              </w:rPr>
            </w:pPr>
            <w:r w:rsidRPr="00E77AF9">
              <w:rPr>
                <w:lang w:eastAsia="en-US"/>
              </w:rPr>
              <w:t>2 MY</w:t>
            </w:r>
          </w:p>
        </w:tc>
      </w:tr>
      <w:tr w:rsidR="00352167" w:rsidRPr="00E77AF9" w14:paraId="5E168B8A" w14:textId="77777777" w:rsidTr="00352167">
        <w:tc>
          <w:tcPr>
            <w:tcW w:w="1956" w:type="dxa"/>
            <w:shd w:val="clear" w:color="auto" w:fill="auto"/>
            <w:noWrap/>
            <w:hideMark/>
          </w:tcPr>
          <w:p w14:paraId="209E6598" w14:textId="77777777" w:rsidR="00352167" w:rsidRPr="00E77AF9" w:rsidRDefault="00352167" w:rsidP="00CD0D9F">
            <w:pPr>
              <w:pStyle w:val="TableCell0-0"/>
              <w:rPr>
                <w:lang w:eastAsia="en-US"/>
              </w:rPr>
            </w:pPr>
            <w:r w:rsidRPr="00E77AF9">
              <w:rPr>
                <w:lang w:eastAsia="en-US"/>
              </w:rPr>
              <w:t>081109-010-JR</w:t>
            </w:r>
          </w:p>
        </w:tc>
        <w:tc>
          <w:tcPr>
            <w:tcW w:w="1786" w:type="dxa"/>
            <w:shd w:val="clear" w:color="auto" w:fill="auto"/>
            <w:noWrap/>
            <w:hideMark/>
          </w:tcPr>
          <w:p w14:paraId="77AC3DAD"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25C6FE4D" w14:textId="77777777" w:rsidR="00352167" w:rsidRPr="00E77AF9" w:rsidRDefault="00352167" w:rsidP="00CD0D9F">
            <w:pPr>
              <w:pStyle w:val="TableCell0-0"/>
              <w:rPr>
                <w:lang w:eastAsia="en-US"/>
              </w:rPr>
            </w:pPr>
            <w:r w:rsidRPr="00E77AF9">
              <w:rPr>
                <w:lang w:eastAsia="en-US"/>
              </w:rPr>
              <w:t>Joke: Seeing a turtle for the first time</w:t>
            </w:r>
          </w:p>
        </w:tc>
      </w:tr>
      <w:tr w:rsidR="00352167" w:rsidRPr="00E77AF9" w14:paraId="3B53C070" w14:textId="77777777" w:rsidTr="00352167">
        <w:tc>
          <w:tcPr>
            <w:tcW w:w="1956" w:type="dxa"/>
            <w:shd w:val="clear" w:color="auto" w:fill="auto"/>
            <w:noWrap/>
          </w:tcPr>
          <w:p w14:paraId="21F4167C" w14:textId="77777777" w:rsidR="00352167" w:rsidRPr="00E77AF9" w:rsidRDefault="00352167" w:rsidP="00CD0D9F">
            <w:pPr>
              <w:pStyle w:val="TableCell0-2Break"/>
              <w:rPr>
                <w:lang w:eastAsia="en-US"/>
              </w:rPr>
            </w:pPr>
          </w:p>
        </w:tc>
        <w:tc>
          <w:tcPr>
            <w:tcW w:w="1786" w:type="dxa"/>
            <w:shd w:val="clear" w:color="auto" w:fill="auto"/>
            <w:noWrap/>
          </w:tcPr>
          <w:p w14:paraId="2C0F555C" w14:textId="77777777" w:rsidR="00352167" w:rsidRPr="00E77AF9" w:rsidRDefault="00352167" w:rsidP="00CD0D9F">
            <w:pPr>
              <w:pStyle w:val="TableCell0-2Break"/>
              <w:rPr>
                <w:lang w:eastAsia="en-US"/>
              </w:rPr>
            </w:pPr>
            <w:r w:rsidRPr="00E77AF9">
              <w:rPr>
                <w:lang w:eastAsia="en-US"/>
              </w:rPr>
              <w:t>0:42:00</w:t>
            </w:r>
          </w:p>
        </w:tc>
        <w:tc>
          <w:tcPr>
            <w:tcW w:w="3005" w:type="dxa"/>
            <w:shd w:val="clear" w:color="auto" w:fill="auto"/>
            <w:noWrap/>
          </w:tcPr>
          <w:p w14:paraId="634A7ABE" w14:textId="77777777" w:rsidR="00352167" w:rsidRPr="00E77AF9" w:rsidRDefault="00352167" w:rsidP="00CD0D9F">
            <w:pPr>
              <w:pStyle w:val="TableCell0-2Break"/>
              <w:rPr>
                <w:lang w:eastAsia="en-US"/>
              </w:rPr>
            </w:pPr>
            <w:r w:rsidRPr="00E77AF9">
              <w:rPr>
                <w:lang w:eastAsia="en-US"/>
              </w:rPr>
              <w:t>2 MY</w:t>
            </w:r>
          </w:p>
        </w:tc>
      </w:tr>
      <w:tr w:rsidR="00352167" w:rsidRPr="00E77AF9" w14:paraId="004869EC" w14:textId="77777777" w:rsidTr="00352167">
        <w:tc>
          <w:tcPr>
            <w:tcW w:w="1956" w:type="dxa"/>
            <w:shd w:val="clear" w:color="auto" w:fill="auto"/>
            <w:noWrap/>
            <w:hideMark/>
          </w:tcPr>
          <w:p w14:paraId="170A545E" w14:textId="77777777" w:rsidR="00352167" w:rsidRPr="00E77AF9" w:rsidRDefault="00352167" w:rsidP="00CD0D9F">
            <w:pPr>
              <w:pStyle w:val="TableCell0-0"/>
              <w:rPr>
                <w:lang w:eastAsia="en-US"/>
              </w:rPr>
            </w:pPr>
            <w:r w:rsidRPr="00E77AF9">
              <w:rPr>
                <w:lang w:eastAsia="en-US"/>
              </w:rPr>
              <w:t>081109-011-JR</w:t>
            </w:r>
          </w:p>
        </w:tc>
        <w:tc>
          <w:tcPr>
            <w:tcW w:w="1786" w:type="dxa"/>
            <w:shd w:val="clear" w:color="auto" w:fill="auto"/>
            <w:noWrap/>
            <w:hideMark/>
          </w:tcPr>
          <w:p w14:paraId="02535F29"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53766689" w14:textId="77777777" w:rsidR="00352167" w:rsidRPr="00E77AF9" w:rsidRDefault="00352167" w:rsidP="00CD0D9F">
            <w:pPr>
              <w:pStyle w:val="TableCell0-0"/>
              <w:rPr>
                <w:lang w:eastAsia="en-US"/>
              </w:rPr>
            </w:pPr>
            <w:r w:rsidRPr="00E77AF9">
              <w:rPr>
                <w:lang w:eastAsia="en-US"/>
              </w:rPr>
              <w:t>Joke: Dividing three fish</w:t>
            </w:r>
          </w:p>
        </w:tc>
      </w:tr>
      <w:tr w:rsidR="00352167" w:rsidRPr="00E77AF9" w14:paraId="60CB566E" w14:textId="77777777" w:rsidTr="00352167">
        <w:tc>
          <w:tcPr>
            <w:tcW w:w="1956" w:type="dxa"/>
            <w:shd w:val="clear" w:color="auto" w:fill="auto"/>
            <w:noWrap/>
          </w:tcPr>
          <w:p w14:paraId="7514262C" w14:textId="77777777" w:rsidR="00352167" w:rsidRPr="00E77AF9" w:rsidRDefault="00352167" w:rsidP="00CD0D9F">
            <w:pPr>
              <w:pStyle w:val="TableCell0-2Break"/>
              <w:rPr>
                <w:lang w:eastAsia="en-US"/>
              </w:rPr>
            </w:pPr>
          </w:p>
        </w:tc>
        <w:tc>
          <w:tcPr>
            <w:tcW w:w="1786" w:type="dxa"/>
            <w:shd w:val="clear" w:color="auto" w:fill="auto"/>
            <w:noWrap/>
          </w:tcPr>
          <w:p w14:paraId="210962F8" w14:textId="77777777" w:rsidR="00352167" w:rsidRPr="00E77AF9" w:rsidRDefault="00352167" w:rsidP="00CD0D9F">
            <w:pPr>
              <w:pStyle w:val="TableCell0-2Break"/>
              <w:rPr>
                <w:lang w:eastAsia="en-US"/>
              </w:rPr>
            </w:pPr>
            <w:r w:rsidRPr="00E77AF9">
              <w:rPr>
                <w:lang w:eastAsia="en-US"/>
              </w:rPr>
              <w:t>1:07:00</w:t>
            </w:r>
          </w:p>
        </w:tc>
        <w:tc>
          <w:tcPr>
            <w:tcW w:w="3005" w:type="dxa"/>
            <w:shd w:val="clear" w:color="auto" w:fill="auto"/>
            <w:noWrap/>
          </w:tcPr>
          <w:p w14:paraId="00268510" w14:textId="77777777" w:rsidR="00352167" w:rsidRPr="00E77AF9" w:rsidRDefault="00352167" w:rsidP="00CD0D9F">
            <w:pPr>
              <w:pStyle w:val="TableCell0-2Break"/>
              <w:rPr>
                <w:lang w:eastAsia="en-US"/>
              </w:rPr>
            </w:pPr>
            <w:r w:rsidRPr="00E77AF9">
              <w:rPr>
                <w:lang w:eastAsia="en-US"/>
              </w:rPr>
              <w:t>2 MY</w:t>
            </w:r>
          </w:p>
        </w:tc>
      </w:tr>
      <w:tr w:rsidR="00352167" w:rsidRPr="00E77AF9" w14:paraId="34BA5556" w14:textId="77777777" w:rsidTr="00352167">
        <w:tc>
          <w:tcPr>
            <w:tcW w:w="1956" w:type="dxa"/>
            <w:shd w:val="clear" w:color="auto" w:fill="auto"/>
            <w:noWrap/>
            <w:hideMark/>
          </w:tcPr>
          <w:p w14:paraId="73BFACD3" w14:textId="77777777" w:rsidR="00352167" w:rsidRPr="00E77AF9" w:rsidRDefault="00352167" w:rsidP="00CD0D9F">
            <w:pPr>
              <w:pStyle w:val="TableCell0-0"/>
              <w:rPr>
                <w:lang w:eastAsia="en-US"/>
              </w:rPr>
            </w:pPr>
            <w:r w:rsidRPr="00E77AF9">
              <w:rPr>
                <w:lang w:eastAsia="en-US"/>
              </w:rPr>
              <w:t>081109-012-JR</w:t>
            </w:r>
          </w:p>
        </w:tc>
        <w:tc>
          <w:tcPr>
            <w:tcW w:w="1786" w:type="dxa"/>
            <w:shd w:val="clear" w:color="auto" w:fill="auto"/>
            <w:noWrap/>
            <w:hideMark/>
          </w:tcPr>
          <w:p w14:paraId="1B561457" w14:textId="77777777" w:rsidR="00352167" w:rsidRPr="00E77AF9" w:rsidRDefault="00352167" w:rsidP="00CD0D9F">
            <w:pPr>
              <w:pStyle w:val="TableCell0-0"/>
              <w:rPr>
                <w:lang w:eastAsia="en-US"/>
              </w:rPr>
            </w:pPr>
            <w:r w:rsidRPr="00E77AF9">
              <w:rPr>
                <w:lang w:eastAsia="en-US"/>
              </w:rPr>
              <w:t>Elicit_Joke</w:t>
            </w:r>
          </w:p>
        </w:tc>
        <w:tc>
          <w:tcPr>
            <w:tcW w:w="3005" w:type="dxa"/>
            <w:shd w:val="clear" w:color="auto" w:fill="auto"/>
            <w:noWrap/>
          </w:tcPr>
          <w:p w14:paraId="5057007B" w14:textId="77777777" w:rsidR="00352167" w:rsidRPr="00E77AF9" w:rsidRDefault="00352167" w:rsidP="00CD0D9F">
            <w:pPr>
              <w:pStyle w:val="TableCell0-0"/>
              <w:rPr>
                <w:lang w:eastAsia="en-US"/>
              </w:rPr>
            </w:pPr>
            <w:r w:rsidRPr="00E77AF9">
              <w:rPr>
                <w:lang w:eastAsia="en-US"/>
              </w:rPr>
              <w:t>Joke: Sleeping in church</w:t>
            </w:r>
          </w:p>
        </w:tc>
      </w:tr>
      <w:tr w:rsidR="00352167" w:rsidRPr="00E77AF9" w14:paraId="70C74A31" w14:textId="77777777" w:rsidTr="00352167">
        <w:tc>
          <w:tcPr>
            <w:tcW w:w="1956" w:type="dxa"/>
            <w:shd w:val="clear" w:color="auto" w:fill="auto"/>
            <w:noWrap/>
          </w:tcPr>
          <w:p w14:paraId="6B68983C" w14:textId="77777777" w:rsidR="00352167" w:rsidRPr="00E77AF9" w:rsidRDefault="00352167" w:rsidP="00CD0D9F">
            <w:pPr>
              <w:pStyle w:val="TableCell0-2Break"/>
              <w:rPr>
                <w:lang w:eastAsia="en-US"/>
              </w:rPr>
            </w:pPr>
          </w:p>
        </w:tc>
        <w:tc>
          <w:tcPr>
            <w:tcW w:w="1786" w:type="dxa"/>
            <w:shd w:val="clear" w:color="auto" w:fill="auto"/>
            <w:noWrap/>
          </w:tcPr>
          <w:p w14:paraId="26A52764" w14:textId="77777777" w:rsidR="00352167" w:rsidRPr="00E77AF9" w:rsidRDefault="00352167" w:rsidP="00CD0D9F">
            <w:pPr>
              <w:pStyle w:val="TableCell0-2Break"/>
              <w:rPr>
                <w:lang w:eastAsia="en-US"/>
              </w:rPr>
            </w:pPr>
            <w:r w:rsidRPr="00E77AF9">
              <w:rPr>
                <w:lang w:eastAsia="en-US"/>
              </w:rPr>
              <w:t>0:55:00</w:t>
            </w:r>
          </w:p>
        </w:tc>
        <w:tc>
          <w:tcPr>
            <w:tcW w:w="3005" w:type="dxa"/>
            <w:shd w:val="clear" w:color="auto" w:fill="auto"/>
            <w:noWrap/>
          </w:tcPr>
          <w:p w14:paraId="28E4E8E4" w14:textId="77777777" w:rsidR="00352167" w:rsidRPr="00E77AF9" w:rsidRDefault="00352167" w:rsidP="00CD0D9F">
            <w:pPr>
              <w:pStyle w:val="TableCell0-2Break"/>
              <w:rPr>
                <w:lang w:eastAsia="en-US"/>
              </w:rPr>
            </w:pPr>
            <w:r w:rsidRPr="00E77AF9">
              <w:rPr>
                <w:lang w:eastAsia="en-US"/>
              </w:rPr>
              <w:t>2 MY</w:t>
            </w:r>
          </w:p>
        </w:tc>
      </w:tr>
      <w:tr w:rsidR="00352167" w:rsidRPr="00E77AF9" w14:paraId="694D5A04" w14:textId="77777777" w:rsidTr="00352167">
        <w:tc>
          <w:tcPr>
            <w:tcW w:w="1956" w:type="dxa"/>
            <w:shd w:val="clear" w:color="auto" w:fill="auto"/>
            <w:noWrap/>
            <w:hideMark/>
          </w:tcPr>
          <w:p w14:paraId="28763210" w14:textId="77777777" w:rsidR="00352167" w:rsidRPr="00E77AF9" w:rsidRDefault="00352167" w:rsidP="00CD0D9F">
            <w:pPr>
              <w:pStyle w:val="TableCell0-0"/>
              <w:rPr>
                <w:lang w:eastAsia="en-US"/>
              </w:rPr>
            </w:pPr>
            <w:r w:rsidRPr="00E77AF9">
              <w:rPr>
                <w:lang w:eastAsia="en-US"/>
              </w:rPr>
              <w:t>081110-001-Cv</w:t>
            </w:r>
          </w:p>
        </w:tc>
        <w:tc>
          <w:tcPr>
            <w:tcW w:w="1786" w:type="dxa"/>
            <w:shd w:val="clear" w:color="auto" w:fill="auto"/>
            <w:noWrap/>
            <w:hideMark/>
          </w:tcPr>
          <w:p w14:paraId="596B57D1"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0614DC20" w14:textId="77777777" w:rsidR="00352167" w:rsidRPr="00E77AF9" w:rsidRDefault="00352167" w:rsidP="00CD0D9F">
            <w:pPr>
              <w:pStyle w:val="TableCell0-0"/>
              <w:rPr>
                <w:lang w:eastAsia="en-US"/>
              </w:rPr>
            </w:pPr>
            <w:r w:rsidRPr="00E77AF9">
              <w:rPr>
                <w:lang w:eastAsia="en-US"/>
              </w:rPr>
              <w:t>Moving to Sawar</w:t>
            </w:r>
          </w:p>
        </w:tc>
      </w:tr>
      <w:tr w:rsidR="00352167" w:rsidRPr="00E77AF9" w14:paraId="37A064CB" w14:textId="77777777" w:rsidTr="00352167">
        <w:tc>
          <w:tcPr>
            <w:tcW w:w="1956" w:type="dxa"/>
            <w:shd w:val="clear" w:color="auto" w:fill="auto"/>
            <w:noWrap/>
          </w:tcPr>
          <w:p w14:paraId="5783339A" w14:textId="77777777" w:rsidR="00352167" w:rsidRPr="00E77AF9" w:rsidRDefault="00352167" w:rsidP="00CD0D9F">
            <w:pPr>
              <w:pStyle w:val="TableCell0-2Break"/>
              <w:rPr>
                <w:lang w:eastAsia="en-US"/>
              </w:rPr>
            </w:pPr>
          </w:p>
        </w:tc>
        <w:tc>
          <w:tcPr>
            <w:tcW w:w="1786" w:type="dxa"/>
            <w:shd w:val="clear" w:color="auto" w:fill="auto"/>
            <w:noWrap/>
          </w:tcPr>
          <w:p w14:paraId="5F5F8737" w14:textId="77777777" w:rsidR="00352167" w:rsidRPr="00E77AF9" w:rsidRDefault="00352167" w:rsidP="00CD0D9F">
            <w:pPr>
              <w:pStyle w:val="TableCell0-2Break"/>
              <w:rPr>
                <w:lang w:eastAsia="en-US"/>
              </w:rPr>
            </w:pPr>
            <w:r w:rsidRPr="00E77AF9">
              <w:rPr>
                <w:lang w:eastAsia="en-US"/>
              </w:rPr>
              <w:t>2:16:00</w:t>
            </w:r>
          </w:p>
        </w:tc>
        <w:tc>
          <w:tcPr>
            <w:tcW w:w="3005" w:type="dxa"/>
            <w:shd w:val="clear" w:color="auto" w:fill="auto"/>
            <w:noWrap/>
          </w:tcPr>
          <w:p w14:paraId="6ED334E0" w14:textId="77777777" w:rsidR="00352167" w:rsidRPr="00E77AF9" w:rsidRDefault="00352167" w:rsidP="00CD0D9F">
            <w:pPr>
              <w:pStyle w:val="TableCell0-2Break"/>
              <w:rPr>
                <w:lang w:eastAsia="en-US"/>
              </w:rPr>
            </w:pPr>
            <w:r w:rsidRPr="00E77AF9">
              <w:rPr>
                <w:lang w:eastAsia="en-US"/>
              </w:rPr>
              <w:t>1 FO</w:t>
            </w:r>
          </w:p>
        </w:tc>
      </w:tr>
      <w:tr w:rsidR="00352167" w:rsidRPr="00E77AF9" w14:paraId="2CB2B613" w14:textId="77777777" w:rsidTr="00352167">
        <w:tc>
          <w:tcPr>
            <w:tcW w:w="1956" w:type="dxa"/>
            <w:shd w:val="clear" w:color="auto" w:fill="auto"/>
            <w:noWrap/>
            <w:hideMark/>
          </w:tcPr>
          <w:p w14:paraId="1F479D7C" w14:textId="77777777" w:rsidR="00352167" w:rsidRPr="00E77AF9" w:rsidRDefault="00352167" w:rsidP="00CD0D9F">
            <w:pPr>
              <w:pStyle w:val="TableCell0-0"/>
              <w:rPr>
                <w:lang w:eastAsia="en-US"/>
              </w:rPr>
            </w:pPr>
            <w:r w:rsidRPr="00E77AF9">
              <w:rPr>
                <w:lang w:eastAsia="en-US"/>
              </w:rPr>
              <w:t>081110-002-Cv</w:t>
            </w:r>
          </w:p>
        </w:tc>
        <w:tc>
          <w:tcPr>
            <w:tcW w:w="1786" w:type="dxa"/>
            <w:shd w:val="clear" w:color="auto" w:fill="auto"/>
            <w:noWrap/>
            <w:hideMark/>
          </w:tcPr>
          <w:p w14:paraId="19715A71"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2CA763F7" w14:textId="77777777" w:rsidR="00352167" w:rsidRPr="00E77AF9" w:rsidRDefault="00352167" w:rsidP="00CD0D9F">
            <w:pPr>
              <w:pStyle w:val="TableCell0-0"/>
              <w:rPr>
                <w:lang w:eastAsia="en-US"/>
              </w:rPr>
            </w:pPr>
            <w:r w:rsidRPr="00E77AF9">
              <w:rPr>
                <w:lang w:eastAsia="en-US"/>
              </w:rPr>
              <w:t>Buying soap; bringing gas to Webro</w:t>
            </w:r>
          </w:p>
        </w:tc>
      </w:tr>
      <w:tr w:rsidR="00352167" w:rsidRPr="00E77AF9" w14:paraId="136430B7" w14:textId="77777777" w:rsidTr="00352167">
        <w:tc>
          <w:tcPr>
            <w:tcW w:w="1956" w:type="dxa"/>
            <w:shd w:val="clear" w:color="auto" w:fill="auto"/>
            <w:noWrap/>
          </w:tcPr>
          <w:p w14:paraId="5EFFCB58" w14:textId="77777777" w:rsidR="00352167" w:rsidRPr="00E77AF9" w:rsidRDefault="00352167" w:rsidP="00CD0D9F">
            <w:pPr>
              <w:pStyle w:val="TableCell0-2Break"/>
              <w:rPr>
                <w:lang w:eastAsia="en-US"/>
              </w:rPr>
            </w:pPr>
          </w:p>
        </w:tc>
        <w:tc>
          <w:tcPr>
            <w:tcW w:w="1786" w:type="dxa"/>
            <w:shd w:val="clear" w:color="auto" w:fill="auto"/>
            <w:noWrap/>
          </w:tcPr>
          <w:p w14:paraId="1628E402" w14:textId="77777777" w:rsidR="00352167" w:rsidRPr="00E77AF9" w:rsidRDefault="00352167" w:rsidP="00CD0D9F">
            <w:pPr>
              <w:pStyle w:val="TableCell0-2Break"/>
              <w:rPr>
                <w:lang w:eastAsia="en-US"/>
              </w:rPr>
            </w:pPr>
            <w:r w:rsidRPr="00E77AF9">
              <w:rPr>
                <w:lang w:eastAsia="en-US"/>
              </w:rPr>
              <w:t>3:55:00</w:t>
            </w:r>
          </w:p>
        </w:tc>
        <w:tc>
          <w:tcPr>
            <w:tcW w:w="3005" w:type="dxa"/>
            <w:shd w:val="clear" w:color="auto" w:fill="auto"/>
            <w:noWrap/>
          </w:tcPr>
          <w:p w14:paraId="39BFEFED" w14:textId="77777777" w:rsidR="00352167" w:rsidRPr="00E77AF9" w:rsidRDefault="00352167" w:rsidP="00CD0D9F">
            <w:pPr>
              <w:pStyle w:val="TableCell0-2Break"/>
              <w:rPr>
                <w:lang w:eastAsia="en-US"/>
              </w:rPr>
            </w:pPr>
            <w:r w:rsidRPr="00E77AF9">
              <w:rPr>
                <w:lang w:eastAsia="en-US"/>
              </w:rPr>
              <w:t>2 FO</w:t>
            </w:r>
          </w:p>
        </w:tc>
      </w:tr>
      <w:tr w:rsidR="00352167" w:rsidRPr="00E77AF9" w14:paraId="46EE4C9A" w14:textId="77777777" w:rsidTr="00352167">
        <w:tc>
          <w:tcPr>
            <w:tcW w:w="1956" w:type="dxa"/>
            <w:shd w:val="clear" w:color="auto" w:fill="auto"/>
            <w:noWrap/>
            <w:hideMark/>
          </w:tcPr>
          <w:p w14:paraId="05AD9940" w14:textId="77777777" w:rsidR="00352167" w:rsidRPr="00E77AF9" w:rsidRDefault="00352167" w:rsidP="00CD0D9F">
            <w:pPr>
              <w:pStyle w:val="TableCell0-0"/>
              <w:rPr>
                <w:lang w:eastAsia="en-US"/>
              </w:rPr>
            </w:pPr>
            <w:r w:rsidRPr="00E77AF9">
              <w:rPr>
                <w:lang w:eastAsia="en-US"/>
              </w:rPr>
              <w:t>081110-003-Cv</w:t>
            </w:r>
          </w:p>
        </w:tc>
        <w:tc>
          <w:tcPr>
            <w:tcW w:w="1786" w:type="dxa"/>
            <w:shd w:val="clear" w:color="auto" w:fill="auto"/>
            <w:noWrap/>
            <w:hideMark/>
          </w:tcPr>
          <w:p w14:paraId="6FDCEBA3"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948BFAF" w14:textId="77777777" w:rsidR="00352167" w:rsidRPr="00E77AF9" w:rsidRDefault="00352167" w:rsidP="00CD0D9F">
            <w:pPr>
              <w:pStyle w:val="TableCell0-0"/>
              <w:rPr>
                <w:lang w:eastAsia="en-US"/>
              </w:rPr>
            </w:pPr>
            <w:r w:rsidRPr="00E77AF9">
              <w:rPr>
                <w:lang w:eastAsia="en-US"/>
              </w:rPr>
              <w:t>Forgetting chili peppers in Webro</w:t>
            </w:r>
          </w:p>
        </w:tc>
      </w:tr>
      <w:tr w:rsidR="00352167" w:rsidRPr="00E77AF9" w14:paraId="7A523156" w14:textId="77777777" w:rsidTr="00352167">
        <w:tc>
          <w:tcPr>
            <w:tcW w:w="1956" w:type="dxa"/>
            <w:shd w:val="clear" w:color="auto" w:fill="auto"/>
            <w:noWrap/>
          </w:tcPr>
          <w:p w14:paraId="3EFD9A58" w14:textId="77777777" w:rsidR="00352167" w:rsidRPr="00E77AF9" w:rsidRDefault="00352167" w:rsidP="00CD0D9F">
            <w:pPr>
              <w:pStyle w:val="TableCell0-2Break"/>
              <w:rPr>
                <w:lang w:eastAsia="en-US"/>
              </w:rPr>
            </w:pPr>
          </w:p>
        </w:tc>
        <w:tc>
          <w:tcPr>
            <w:tcW w:w="1786" w:type="dxa"/>
            <w:shd w:val="clear" w:color="auto" w:fill="auto"/>
            <w:noWrap/>
          </w:tcPr>
          <w:p w14:paraId="2216F91D" w14:textId="77777777" w:rsidR="00352167" w:rsidRPr="00E77AF9" w:rsidRDefault="00352167" w:rsidP="00CD0D9F">
            <w:pPr>
              <w:pStyle w:val="TableCell0-2Break"/>
              <w:rPr>
                <w:lang w:eastAsia="en-US"/>
              </w:rPr>
            </w:pPr>
            <w:r w:rsidRPr="00E77AF9">
              <w:rPr>
                <w:lang w:eastAsia="en-US"/>
              </w:rPr>
              <w:t>1:17:00</w:t>
            </w:r>
          </w:p>
        </w:tc>
        <w:tc>
          <w:tcPr>
            <w:tcW w:w="3005" w:type="dxa"/>
            <w:shd w:val="clear" w:color="auto" w:fill="auto"/>
            <w:noWrap/>
          </w:tcPr>
          <w:p w14:paraId="665F8A86" w14:textId="77777777" w:rsidR="00352167" w:rsidRPr="00E77AF9" w:rsidRDefault="00352167" w:rsidP="00CD0D9F">
            <w:pPr>
              <w:pStyle w:val="TableCell0-2Break"/>
              <w:rPr>
                <w:lang w:eastAsia="en-US"/>
              </w:rPr>
            </w:pPr>
            <w:r w:rsidRPr="00E77AF9">
              <w:rPr>
                <w:lang w:eastAsia="en-US"/>
              </w:rPr>
              <w:t>2 FO</w:t>
            </w:r>
          </w:p>
        </w:tc>
      </w:tr>
      <w:tr w:rsidR="00352167" w:rsidRPr="00E77AF9" w14:paraId="2449C9E7" w14:textId="77777777" w:rsidTr="00352167">
        <w:tc>
          <w:tcPr>
            <w:tcW w:w="1956" w:type="dxa"/>
            <w:shd w:val="clear" w:color="auto" w:fill="auto"/>
            <w:noWrap/>
            <w:hideMark/>
          </w:tcPr>
          <w:p w14:paraId="3E3B9758" w14:textId="77777777" w:rsidR="00352167" w:rsidRPr="00E77AF9" w:rsidRDefault="00352167" w:rsidP="00CD0D9F">
            <w:pPr>
              <w:pStyle w:val="TableCell0-0"/>
              <w:rPr>
                <w:lang w:eastAsia="en-US"/>
              </w:rPr>
            </w:pPr>
            <w:r w:rsidRPr="00E77AF9">
              <w:rPr>
                <w:lang w:eastAsia="en-US"/>
              </w:rPr>
              <w:t>081110-004-Cv</w:t>
            </w:r>
          </w:p>
        </w:tc>
        <w:tc>
          <w:tcPr>
            <w:tcW w:w="1786" w:type="dxa"/>
            <w:shd w:val="clear" w:color="auto" w:fill="auto"/>
            <w:noWrap/>
            <w:hideMark/>
          </w:tcPr>
          <w:p w14:paraId="0F29E26A" w14:textId="77777777" w:rsidR="00352167" w:rsidRPr="00E77AF9" w:rsidRDefault="00352167" w:rsidP="00CD0D9F">
            <w:pPr>
              <w:pStyle w:val="TableCell0-0"/>
              <w:rPr>
                <w:lang w:eastAsia="en-US"/>
              </w:rPr>
            </w:pPr>
            <w:r w:rsidRPr="00E77AF9">
              <w:rPr>
                <w:lang w:eastAsia="en-US"/>
              </w:rPr>
              <w:t>Cv-w/auth_Cas</w:t>
            </w:r>
          </w:p>
        </w:tc>
        <w:tc>
          <w:tcPr>
            <w:tcW w:w="3005" w:type="dxa"/>
            <w:shd w:val="clear" w:color="auto" w:fill="auto"/>
            <w:noWrap/>
          </w:tcPr>
          <w:p w14:paraId="54DFAF02" w14:textId="77777777" w:rsidR="00352167" w:rsidRPr="00E77AF9" w:rsidRDefault="00352167" w:rsidP="00CD0D9F">
            <w:pPr>
              <w:pStyle w:val="TableCell0-0"/>
              <w:rPr>
                <w:lang w:eastAsia="en-US"/>
              </w:rPr>
            </w:pPr>
            <w:r w:rsidRPr="00E77AF9">
              <w:rPr>
                <w:lang w:eastAsia="en-US"/>
              </w:rPr>
              <w:t>Forgetting betel vine; getting ready to go out</w:t>
            </w:r>
          </w:p>
        </w:tc>
      </w:tr>
      <w:tr w:rsidR="00352167" w:rsidRPr="00E77AF9" w14:paraId="21C58BAB" w14:textId="77777777" w:rsidTr="00352167">
        <w:tc>
          <w:tcPr>
            <w:tcW w:w="1956" w:type="dxa"/>
            <w:shd w:val="clear" w:color="auto" w:fill="auto"/>
            <w:noWrap/>
          </w:tcPr>
          <w:p w14:paraId="3DD36528" w14:textId="77777777" w:rsidR="00352167" w:rsidRPr="00E77AF9" w:rsidRDefault="00352167" w:rsidP="00CD0D9F">
            <w:pPr>
              <w:pStyle w:val="TableCell0-2Break"/>
              <w:rPr>
                <w:lang w:eastAsia="en-US"/>
              </w:rPr>
            </w:pPr>
          </w:p>
        </w:tc>
        <w:tc>
          <w:tcPr>
            <w:tcW w:w="1786" w:type="dxa"/>
            <w:shd w:val="clear" w:color="auto" w:fill="auto"/>
            <w:noWrap/>
          </w:tcPr>
          <w:p w14:paraId="71DC78E2" w14:textId="77777777" w:rsidR="00352167" w:rsidRPr="00E77AF9" w:rsidRDefault="00352167" w:rsidP="00CD0D9F">
            <w:pPr>
              <w:pStyle w:val="TableCell0-2Break"/>
              <w:rPr>
                <w:lang w:eastAsia="en-US"/>
              </w:rPr>
            </w:pPr>
            <w:r w:rsidRPr="00E77AF9">
              <w:rPr>
                <w:lang w:eastAsia="en-US"/>
              </w:rPr>
              <w:t>0:48:00</w:t>
            </w:r>
          </w:p>
        </w:tc>
        <w:tc>
          <w:tcPr>
            <w:tcW w:w="3005" w:type="dxa"/>
            <w:shd w:val="clear" w:color="auto" w:fill="auto"/>
            <w:noWrap/>
          </w:tcPr>
          <w:p w14:paraId="32166FA3" w14:textId="77777777" w:rsidR="00352167" w:rsidRPr="00E77AF9" w:rsidRDefault="00352167" w:rsidP="00CD0D9F">
            <w:pPr>
              <w:pStyle w:val="TableCell0-2Break"/>
              <w:rPr>
                <w:lang w:eastAsia="en-US"/>
              </w:rPr>
            </w:pPr>
            <w:r w:rsidRPr="00E77AF9">
              <w:rPr>
                <w:lang w:eastAsia="en-US"/>
              </w:rPr>
              <w:t>1 FO</w:t>
            </w:r>
          </w:p>
        </w:tc>
      </w:tr>
      <w:tr w:rsidR="00352167" w:rsidRPr="00E77AF9" w14:paraId="53C12F48" w14:textId="77777777" w:rsidTr="00352167">
        <w:tc>
          <w:tcPr>
            <w:tcW w:w="1956" w:type="dxa"/>
            <w:shd w:val="clear" w:color="auto" w:fill="auto"/>
            <w:noWrap/>
            <w:hideMark/>
          </w:tcPr>
          <w:p w14:paraId="328BF597" w14:textId="77777777" w:rsidR="00352167" w:rsidRPr="00E77AF9" w:rsidRDefault="00352167" w:rsidP="00CD0D9F">
            <w:pPr>
              <w:pStyle w:val="TableCell0-0"/>
              <w:rPr>
                <w:lang w:eastAsia="en-US"/>
              </w:rPr>
            </w:pPr>
            <w:r w:rsidRPr="00E77AF9">
              <w:rPr>
                <w:lang w:eastAsia="en-US"/>
              </w:rPr>
              <w:t>081110-005-CvPr</w:t>
            </w:r>
          </w:p>
        </w:tc>
        <w:tc>
          <w:tcPr>
            <w:tcW w:w="1786" w:type="dxa"/>
            <w:shd w:val="clear" w:color="auto" w:fill="auto"/>
            <w:noWrap/>
            <w:hideMark/>
          </w:tcPr>
          <w:p w14:paraId="3E596CDC" w14:textId="77777777" w:rsidR="00352167" w:rsidRPr="00E77AF9" w:rsidRDefault="00352167" w:rsidP="00CD0D9F">
            <w:pPr>
              <w:pStyle w:val="TableCell0-0"/>
              <w:rPr>
                <w:lang w:eastAsia="en-US"/>
              </w:rPr>
            </w:pPr>
            <w:r w:rsidRPr="00E77AF9">
              <w:rPr>
                <w:lang w:eastAsia="en-US"/>
              </w:rPr>
              <w:t>Cv-w/auth_Proc</w:t>
            </w:r>
          </w:p>
        </w:tc>
        <w:tc>
          <w:tcPr>
            <w:tcW w:w="3005" w:type="dxa"/>
            <w:shd w:val="clear" w:color="auto" w:fill="auto"/>
            <w:noWrap/>
          </w:tcPr>
          <w:p w14:paraId="07B206F2" w14:textId="77777777" w:rsidR="00352167" w:rsidRPr="00E77AF9" w:rsidRDefault="00352167" w:rsidP="00CD0D9F">
            <w:pPr>
              <w:pStyle w:val="TableCell0-0"/>
              <w:rPr>
                <w:lang w:eastAsia="en-US"/>
              </w:rPr>
            </w:pPr>
            <w:r w:rsidRPr="00E77AF9">
              <w:rPr>
                <w:lang w:eastAsia="en-US"/>
              </w:rPr>
              <w:t>Wedding preparations 1</w:t>
            </w:r>
          </w:p>
        </w:tc>
      </w:tr>
      <w:tr w:rsidR="00352167" w:rsidRPr="00E77AF9" w14:paraId="607E1E0B" w14:textId="77777777" w:rsidTr="00352167">
        <w:tc>
          <w:tcPr>
            <w:tcW w:w="1956" w:type="dxa"/>
            <w:shd w:val="clear" w:color="auto" w:fill="auto"/>
            <w:noWrap/>
          </w:tcPr>
          <w:p w14:paraId="353FADEE" w14:textId="77777777" w:rsidR="00352167" w:rsidRPr="00E77AF9" w:rsidRDefault="00352167" w:rsidP="00CD0D9F">
            <w:pPr>
              <w:pStyle w:val="TableCell0-2Break"/>
              <w:rPr>
                <w:lang w:eastAsia="en-US"/>
              </w:rPr>
            </w:pPr>
          </w:p>
        </w:tc>
        <w:tc>
          <w:tcPr>
            <w:tcW w:w="1786" w:type="dxa"/>
            <w:shd w:val="clear" w:color="auto" w:fill="auto"/>
            <w:noWrap/>
          </w:tcPr>
          <w:p w14:paraId="670055F4" w14:textId="77777777" w:rsidR="00352167" w:rsidRPr="00E77AF9" w:rsidRDefault="00352167" w:rsidP="00CD0D9F">
            <w:pPr>
              <w:pStyle w:val="TableCell0-2Break"/>
              <w:rPr>
                <w:lang w:eastAsia="en-US"/>
              </w:rPr>
            </w:pPr>
            <w:r w:rsidRPr="00E77AF9">
              <w:rPr>
                <w:lang w:eastAsia="en-US"/>
              </w:rPr>
              <w:t>20:23:00</w:t>
            </w:r>
          </w:p>
        </w:tc>
        <w:tc>
          <w:tcPr>
            <w:tcW w:w="3005" w:type="dxa"/>
            <w:shd w:val="clear" w:color="auto" w:fill="auto"/>
            <w:noWrap/>
          </w:tcPr>
          <w:p w14:paraId="12EE7152" w14:textId="77777777" w:rsidR="00352167" w:rsidRPr="00E77AF9" w:rsidRDefault="00352167" w:rsidP="00CD0D9F">
            <w:pPr>
              <w:pStyle w:val="TableCell0-2Break"/>
              <w:rPr>
                <w:lang w:eastAsia="en-US"/>
              </w:rPr>
            </w:pPr>
            <w:r w:rsidRPr="00E77AF9">
              <w:rPr>
                <w:lang w:eastAsia="en-US"/>
              </w:rPr>
              <w:t>1 FO</w:t>
            </w:r>
          </w:p>
        </w:tc>
      </w:tr>
      <w:tr w:rsidR="00352167" w:rsidRPr="00E77AF9" w14:paraId="3DBA25A1" w14:textId="77777777" w:rsidTr="00352167">
        <w:tc>
          <w:tcPr>
            <w:tcW w:w="1956" w:type="dxa"/>
            <w:shd w:val="clear" w:color="auto" w:fill="auto"/>
            <w:noWrap/>
            <w:hideMark/>
          </w:tcPr>
          <w:p w14:paraId="6153823B" w14:textId="77777777" w:rsidR="00352167" w:rsidRPr="00E77AF9" w:rsidRDefault="00352167" w:rsidP="00CD0D9F">
            <w:pPr>
              <w:pStyle w:val="TableCell0-0"/>
              <w:rPr>
                <w:lang w:eastAsia="en-US"/>
              </w:rPr>
            </w:pPr>
            <w:r w:rsidRPr="00E77AF9">
              <w:rPr>
                <w:lang w:eastAsia="en-US"/>
              </w:rPr>
              <w:t>081110-006-CvEx</w:t>
            </w:r>
          </w:p>
        </w:tc>
        <w:tc>
          <w:tcPr>
            <w:tcW w:w="1786" w:type="dxa"/>
            <w:shd w:val="clear" w:color="auto" w:fill="auto"/>
            <w:noWrap/>
            <w:hideMark/>
          </w:tcPr>
          <w:p w14:paraId="5BB80366" w14:textId="77777777" w:rsidR="00352167" w:rsidRPr="00E77AF9" w:rsidRDefault="00352167" w:rsidP="00CD0D9F">
            <w:pPr>
              <w:pStyle w:val="TableCell0-0"/>
              <w:rPr>
                <w:lang w:eastAsia="en-US"/>
              </w:rPr>
            </w:pPr>
            <w:r w:rsidRPr="00E77AF9">
              <w:rPr>
                <w:lang w:eastAsia="en-US"/>
              </w:rPr>
              <w:t>Cv-w/auth_Expos</w:t>
            </w:r>
          </w:p>
        </w:tc>
        <w:tc>
          <w:tcPr>
            <w:tcW w:w="3005" w:type="dxa"/>
            <w:shd w:val="clear" w:color="auto" w:fill="auto"/>
            <w:noWrap/>
          </w:tcPr>
          <w:p w14:paraId="3D674476" w14:textId="77777777" w:rsidR="00352167" w:rsidRPr="00E77AF9" w:rsidRDefault="00352167" w:rsidP="00CD0D9F">
            <w:pPr>
              <w:pStyle w:val="TableCell0-0"/>
              <w:rPr>
                <w:lang w:eastAsia="en-US"/>
              </w:rPr>
            </w:pPr>
            <w:r w:rsidRPr="00E77AF9">
              <w:rPr>
                <w:lang w:eastAsia="en-US"/>
              </w:rPr>
              <w:t>Sexual relations and marriage</w:t>
            </w:r>
          </w:p>
        </w:tc>
      </w:tr>
      <w:tr w:rsidR="00352167" w:rsidRPr="00E77AF9" w14:paraId="636993D1" w14:textId="77777777" w:rsidTr="00352167">
        <w:tc>
          <w:tcPr>
            <w:tcW w:w="1956" w:type="dxa"/>
            <w:shd w:val="clear" w:color="auto" w:fill="auto"/>
            <w:noWrap/>
          </w:tcPr>
          <w:p w14:paraId="29426543" w14:textId="77777777" w:rsidR="00352167" w:rsidRPr="00E77AF9" w:rsidRDefault="00352167" w:rsidP="00CD0D9F">
            <w:pPr>
              <w:pStyle w:val="TableCell0-2Break"/>
              <w:rPr>
                <w:lang w:eastAsia="en-US"/>
              </w:rPr>
            </w:pPr>
          </w:p>
        </w:tc>
        <w:tc>
          <w:tcPr>
            <w:tcW w:w="1786" w:type="dxa"/>
            <w:shd w:val="clear" w:color="auto" w:fill="auto"/>
            <w:noWrap/>
          </w:tcPr>
          <w:p w14:paraId="733371A9" w14:textId="77777777" w:rsidR="00352167" w:rsidRPr="00E77AF9" w:rsidRDefault="00352167" w:rsidP="00CD0D9F">
            <w:pPr>
              <w:pStyle w:val="TableCell0-2Break"/>
              <w:rPr>
                <w:lang w:eastAsia="en-US"/>
              </w:rPr>
            </w:pPr>
            <w:r w:rsidRPr="00E77AF9">
              <w:rPr>
                <w:lang w:eastAsia="en-US"/>
              </w:rPr>
              <w:t>15:29:00</w:t>
            </w:r>
          </w:p>
        </w:tc>
        <w:tc>
          <w:tcPr>
            <w:tcW w:w="3005" w:type="dxa"/>
            <w:shd w:val="clear" w:color="auto" w:fill="auto"/>
            <w:noWrap/>
          </w:tcPr>
          <w:p w14:paraId="179C54B0" w14:textId="77777777" w:rsidR="00352167" w:rsidRPr="00E77AF9" w:rsidRDefault="00352167" w:rsidP="00CD0D9F">
            <w:pPr>
              <w:pStyle w:val="TableCell0-2Break"/>
              <w:rPr>
                <w:lang w:eastAsia="en-US"/>
              </w:rPr>
            </w:pPr>
            <w:r w:rsidRPr="00E77AF9">
              <w:rPr>
                <w:lang w:eastAsia="en-US"/>
              </w:rPr>
              <w:t>1 FO</w:t>
            </w:r>
          </w:p>
        </w:tc>
      </w:tr>
      <w:tr w:rsidR="00352167" w:rsidRPr="00E77AF9" w14:paraId="198C3087" w14:textId="77777777" w:rsidTr="00352167">
        <w:tc>
          <w:tcPr>
            <w:tcW w:w="1956" w:type="dxa"/>
            <w:shd w:val="clear" w:color="auto" w:fill="auto"/>
            <w:noWrap/>
            <w:hideMark/>
          </w:tcPr>
          <w:p w14:paraId="64589563" w14:textId="77777777" w:rsidR="00352167" w:rsidRPr="00E77AF9" w:rsidRDefault="00352167" w:rsidP="00CD0D9F">
            <w:pPr>
              <w:pStyle w:val="TableCell0-0"/>
              <w:rPr>
                <w:lang w:eastAsia="en-US"/>
              </w:rPr>
            </w:pPr>
            <w:r w:rsidRPr="00E77AF9">
              <w:rPr>
                <w:lang w:eastAsia="en-US"/>
              </w:rPr>
              <w:t>081110-007-CvPr</w:t>
            </w:r>
          </w:p>
        </w:tc>
        <w:tc>
          <w:tcPr>
            <w:tcW w:w="1786" w:type="dxa"/>
            <w:shd w:val="clear" w:color="auto" w:fill="auto"/>
            <w:noWrap/>
            <w:hideMark/>
          </w:tcPr>
          <w:p w14:paraId="3567D659" w14:textId="77777777" w:rsidR="00352167" w:rsidRPr="00E77AF9" w:rsidRDefault="00352167" w:rsidP="00CD0D9F">
            <w:pPr>
              <w:pStyle w:val="TableCell0-0"/>
              <w:rPr>
                <w:lang w:eastAsia="en-US"/>
              </w:rPr>
            </w:pPr>
            <w:r w:rsidRPr="00E77AF9">
              <w:rPr>
                <w:lang w:eastAsia="en-US"/>
              </w:rPr>
              <w:t>Cv-w/auth_Proc</w:t>
            </w:r>
          </w:p>
        </w:tc>
        <w:tc>
          <w:tcPr>
            <w:tcW w:w="3005" w:type="dxa"/>
            <w:shd w:val="clear" w:color="auto" w:fill="auto"/>
            <w:noWrap/>
          </w:tcPr>
          <w:p w14:paraId="6B96F6EF" w14:textId="77777777" w:rsidR="00352167" w:rsidRPr="00E77AF9" w:rsidRDefault="00352167" w:rsidP="00CD0D9F">
            <w:pPr>
              <w:pStyle w:val="TableCell0-0"/>
              <w:rPr>
                <w:lang w:eastAsia="en-US"/>
              </w:rPr>
            </w:pPr>
            <w:r w:rsidRPr="00E77AF9">
              <w:rPr>
                <w:lang w:eastAsia="en-US"/>
              </w:rPr>
              <w:t>Wedding preparations 2</w:t>
            </w:r>
          </w:p>
        </w:tc>
      </w:tr>
      <w:tr w:rsidR="00352167" w:rsidRPr="00E77AF9" w14:paraId="76EFA7FE" w14:textId="77777777" w:rsidTr="00352167">
        <w:tc>
          <w:tcPr>
            <w:tcW w:w="1956" w:type="dxa"/>
            <w:shd w:val="clear" w:color="auto" w:fill="auto"/>
            <w:noWrap/>
          </w:tcPr>
          <w:p w14:paraId="322E6EB4" w14:textId="77777777" w:rsidR="00352167" w:rsidRPr="00E77AF9" w:rsidRDefault="00352167" w:rsidP="00CD0D9F">
            <w:pPr>
              <w:pStyle w:val="TableCell0-2Break"/>
              <w:rPr>
                <w:lang w:eastAsia="en-US"/>
              </w:rPr>
            </w:pPr>
          </w:p>
        </w:tc>
        <w:tc>
          <w:tcPr>
            <w:tcW w:w="1786" w:type="dxa"/>
            <w:shd w:val="clear" w:color="auto" w:fill="auto"/>
            <w:noWrap/>
          </w:tcPr>
          <w:p w14:paraId="3A59CA0E" w14:textId="77777777" w:rsidR="00352167" w:rsidRPr="00E77AF9" w:rsidRDefault="00352167" w:rsidP="00CD0D9F">
            <w:pPr>
              <w:pStyle w:val="TableCell0-2Break"/>
              <w:rPr>
                <w:lang w:eastAsia="en-US"/>
              </w:rPr>
            </w:pPr>
            <w:r w:rsidRPr="00E77AF9">
              <w:rPr>
                <w:lang w:eastAsia="en-US"/>
              </w:rPr>
              <w:t>2:32:00</w:t>
            </w:r>
          </w:p>
        </w:tc>
        <w:tc>
          <w:tcPr>
            <w:tcW w:w="3005" w:type="dxa"/>
            <w:shd w:val="clear" w:color="auto" w:fill="auto"/>
            <w:noWrap/>
          </w:tcPr>
          <w:p w14:paraId="21A94CAF" w14:textId="77777777" w:rsidR="00352167" w:rsidRPr="00E77AF9" w:rsidRDefault="00352167" w:rsidP="00CD0D9F">
            <w:pPr>
              <w:pStyle w:val="TableCell0-2Break"/>
              <w:rPr>
                <w:lang w:eastAsia="en-US"/>
              </w:rPr>
            </w:pPr>
            <w:r w:rsidRPr="00E77AF9">
              <w:rPr>
                <w:lang w:eastAsia="en-US"/>
              </w:rPr>
              <w:t>1 FO</w:t>
            </w:r>
          </w:p>
        </w:tc>
      </w:tr>
      <w:tr w:rsidR="00352167" w:rsidRPr="00E77AF9" w14:paraId="19E94AC0" w14:textId="77777777" w:rsidTr="00352167">
        <w:tc>
          <w:tcPr>
            <w:tcW w:w="1956" w:type="dxa"/>
            <w:shd w:val="clear" w:color="auto" w:fill="auto"/>
            <w:noWrap/>
            <w:hideMark/>
          </w:tcPr>
          <w:p w14:paraId="630CB3FB" w14:textId="77777777" w:rsidR="00352167" w:rsidRPr="00E77AF9" w:rsidRDefault="00352167" w:rsidP="00CD0D9F">
            <w:pPr>
              <w:pStyle w:val="TableCell0-0"/>
              <w:rPr>
                <w:lang w:eastAsia="en-US"/>
              </w:rPr>
            </w:pPr>
            <w:r w:rsidRPr="00E77AF9">
              <w:rPr>
                <w:lang w:eastAsia="en-US"/>
              </w:rPr>
              <w:t>081110-008-CvNP</w:t>
            </w:r>
          </w:p>
        </w:tc>
        <w:tc>
          <w:tcPr>
            <w:tcW w:w="1786" w:type="dxa"/>
            <w:shd w:val="clear" w:color="auto" w:fill="auto"/>
            <w:noWrap/>
            <w:hideMark/>
          </w:tcPr>
          <w:p w14:paraId="796195FF" w14:textId="77777777" w:rsidR="00352167" w:rsidRPr="00E77AF9" w:rsidRDefault="00352167" w:rsidP="00CD0D9F">
            <w:pPr>
              <w:pStyle w:val="TableCell0-0"/>
              <w:rPr>
                <w:lang w:eastAsia="en-US"/>
              </w:rPr>
            </w:pPr>
            <w:r w:rsidRPr="00E77AF9">
              <w:rPr>
                <w:lang w:eastAsia="en-US"/>
              </w:rPr>
              <w:t>Cv-w/auth_NarrP</w:t>
            </w:r>
          </w:p>
        </w:tc>
        <w:tc>
          <w:tcPr>
            <w:tcW w:w="3005" w:type="dxa"/>
            <w:shd w:val="clear" w:color="auto" w:fill="auto"/>
            <w:noWrap/>
          </w:tcPr>
          <w:p w14:paraId="2FC45478" w14:textId="77777777" w:rsidR="00352167" w:rsidRPr="00E77AF9" w:rsidRDefault="00352167" w:rsidP="00CD0D9F">
            <w:pPr>
              <w:pStyle w:val="TableCell0-0"/>
              <w:rPr>
                <w:lang w:eastAsia="en-US"/>
              </w:rPr>
            </w:pPr>
            <w:r w:rsidRPr="00E77AF9">
              <w:rPr>
                <w:lang w:eastAsia="en-US"/>
              </w:rPr>
              <w:t>Parents</w:t>
            </w:r>
            <w:r>
              <w:rPr>
                <w:lang w:eastAsia="en-US"/>
              </w:rPr>
              <w:t>’</w:t>
            </w:r>
            <w:r w:rsidRPr="00E77AF9">
              <w:rPr>
                <w:lang w:eastAsia="en-US"/>
              </w:rPr>
              <w:t xml:space="preserve"> advice</w:t>
            </w:r>
          </w:p>
        </w:tc>
      </w:tr>
      <w:tr w:rsidR="00352167" w:rsidRPr="00E77AF9" w14:paraId="650D16FE" w14:textId="77777777" w:rsidTr="00352167">
        <w:tc>
          <w:tcPr>
            <w:tcW w:w="1956" w:type="dxa"/>
            <w:shd w:val="clear" w:color="auto" w:fill="auto"/>
            <w:noWrap/>
          </w:tcPr>
          <w:p w14:paraId="25E56259" w14:textId="77777777" w:rsidR="00352167" w:rsidRPr="00E77AF9" w:rsidRDefault="00352167" w:rsidP="00CD0D9F">
            <w:pPr>
              <w:pStyle w:val="TableCell0-2Break"/>
              <w:rPr>
                <w:lang w:eastAsia="en-US"/>
              </w:rPr>
            </w:pPr>
          </w:p>
        </w:tc>
        <w:tc>
          <w:tcPr>
            <w:tcW w:w="1786" w:type="dxa"/>
            <w:shd w:val="clear" w:color="auto" w:fill="auto"/>
            <w:noWrap/>
          </w:tcPr>
          <w:p w14:paraId="6BFAA574" w14:textId="77777777" w:rsidR="00352167" w:rsidRPr="00E77AF9" w:rsidRDefault="00352167" w:rsidP="00CD0D9F">
            <w:pPr>
              <w:pStyle w:val="TableCell0-2Break"/>
              <w:rPr>
                <w:lang w:eastAsia="en-US"/>
              </w:rPr>
            </w:pPr>
            <w:r w:rsidRPr="00E77AF9">
              <w:rPr>
                <w:lang w:eastAsia="en-US"/>
              </w:rPr>
              <w:t>29:35:00</w:t>
            </w:r>
          </w:p>
        </w:tc>
        <w:tc>
          <w:tcPr>
            <w:tcW w:w="3005" w:type="dxa"/>
            <w:shd w:val="clear" w:color="auto" w:fill="auto"/>
            <w:noWrap/>
          </w:tcPr>
          <w:p w14:paraId="09AA4B08" w14:textId="77777777" w:rsidR="00352167" w:rsidRPr="00E77AF9" w:rsidRDefault="00352167" w:rsidP="00CD0D9F">
            <w:pPr>
              <w:pStyle w:val="TableCell0-2Break"/>
              <w:rPr>
                <w:lang w:eastAsia="en-US"/>
              </w:rPr>
            </w:pPr>
            <w:r w:rsidRPr="00E77AF9">
              <w:rPr>
                <w:lang w:eastAsia="en-US"/>
              </w:rPr>
              <w:t>1 FO</w:t>
            </w:r>
          </w:p>
        </w:tc>
      </w:tr>
      <w:tr w:rsidR="00352167" w:rsidRPr="00E77AF9" w14:paraId="7EB8BADB" w14:textId="77777777" w:rsidTr="00352167">
        <w:tc>
          <w:tcPr>
            <w:tcW w:w="1956" w:type="dxa"/>
            <w:shd w:val="clear" w:color="auto" w:fill="auto"/>
            <w:noWrap/>
            <w:hideMark/>
          </w:tcPr>
          <w:p w14:paraId="42380B1B" w14:textId="77777777" w:rsidR="00352167" w:rsidRPr="00E77AF9" w:rsidRDefault="00352167" w:rsidP="00CD0D9F">
            <w:pPr>
              <w:pStyle w:val="TableCell0-0"/>
              <w:rPr>
                <w:lang w:eastAsia="en-US"/>
              </w:rPr>
            </w:pPr>
            <w:r w:rsidRPr="00E77AF9">
              <w:rPr>
                <w:lang w:eastAsia="en-US"/>
              </w:rPr>
              <w:t>081115-001a-Cv</w:t>
            </w:r>
          </w:p>
        </w:tc>
        <w:tc>
          <w:tcPr>
            <w:tcW w:w="1786" w:type="dxa"/>
            <w:shd w:val="clear" w:color="auto" w:fill="auto"/>
            <w:noWrap/>
            <w:hideMark/>
          </w:tcPr>
          <w:p w14:paraId="7B0ED5CF"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032D5F96" w14:textId="77777777" w:rsidR="00352167" w:rsidRPr="00E77AF9" w:rsidRDefault="00352167" w:rsidP="00CD0D9F">
            <w:pPr>
              <w:pStyle w:val="TableCell0-0"/>
              <w:rPr>
                <w:lang w:eastAsia="en-US"/>
              </w:rPr>
            </w:pPr>
            <w:r w:rsidRPr="00E77AF9">
              <w:rPr>
                <w:lang w:eastAsia="en-US"/>
              </w:rPr>
              <w:t>Problems with children 1</w:t>
            </w:r>
          </w:p>
        </w:tc>
      </w:tr>
      <w:tr w:rsidR="00352167" w:rsidRPr="00E77AF9" w14:paraId="56F70432" w14:textId="77777777" w:rsidTr="00352167">
        <w:tc>
          <w:tcPr>
            <w:tcW w:w="1956" w:type="dxa"/>
            <w:shd w:val="clear" w:color="auto" w:fill="auto"/>
            <w:noWrap/>
          </w:tcPr>
          <w:p w14:paraId="0FE55AB3" w14:textId="77777777" w:rsidR="00352167" w:rsidRPr="00E77AF9" w:rsidRDefault="00352167" w:rsidP="00CD0D9F">
            <w:pPr>
              <w:pStyle w:val="TableCell0-2Break"/>
              <w:rPr>
                <w:lang w:eastAsia="en-US"/>
              </w:rPr>
            </w:pPr>
          </w:p>
        </w:tc>
        <w:tc>
          <w:tcPr>
            <w:tcW w:w="1786" w:type="dxa"/>
            <w:shd w:val="clear" w:color="auto" w:fill="auto"/>
            <w:noWrap/>
          </w:tcPr>
          <w:p w14:paraId="6CD5483C" w14:textId="77777777" w:rsidR="00352167" w:rsidRPr="00E77AF9" w:rsidRDefault="00352167" w:rsidP="00CD0D9F">
            <w:pPr>
              <w:pStyle w:val="TableCell0-2Break"/>
              <w:rPr>
                <w:lang w:eastAsia="en-US"/>
              </w:rPr>
            </w:pPr>
            <w:r w:rsidRPr="00E77AF9">
              <w:rPr>
                <w:lang w:eastAsia="en-US"/>
              </w:rPr>
              <w:t>22:24:00</w:t>
            </w:r>
          </w:p>
        </w:tc>
        <w:tc>
          <w:tcPr>
            <w:tcW w:w="3005" w:type="dxa"/>
            <w:shd w:val="clear" w:color="auto" w:fill="auto"/>
            <w:noWrap/>
          </w:tcPr>
          <w:p w14:paraId="4D412360" w14:textId="77777777" w:rsidR="00352167" w:rsidRPr="00E77AF9" w:rsidRDefault="00352167" w:rsidP="00CD0D9F">
            <w:pPr>
              <w:pStyle w:val="TableCell0-2Break"/>
              <w:rPr>
                <w:lang w:eastAsia="en-US"/>
              </w:rPr>
            </w:pPr>
            <w:r w:rsidRPr="00E77AF9">
              <w:rPr>
                <w:lang w:eastAsia="en-US"/>
              </w:rPr>
              <w:t>2 MO, 3 FO</w:t>
            </w:r>
          </w:p>
        </w:tc>
      </w:tr>
      <w:tr w:rsidR="00352167" w:rsidRPr="00E77AF9" w14:paraId="2898FD48" w14:textId="77777777" w:rsidTr="00352167">
        <w:tc>
          <w:tcPr>
            <w:tcW w:w="1956" w:type="dxa"/>
            <w:shd w:val="clear" w:color="auto" w:fill="auto"/>
            <w:noWrap/>
            <w:hideMark/>
          </w:tcPr>
          <w:p w14:paraId="5D68E8B3" w14:textId="77777777" w:rsidR="00352167" w:rsidRPr="00E77AF9" w:rsidRDefault="00352167" w:rsidP="00CD0D9F">
            <w:pPr>
              <w:pStyle w:val="TableCell0-0"/>
              <w:rPr>
                <w:lang w:eastAsia="en-US"/>
              </w:rPr>
            </w:pPr>
            <w:r w:rsidRPr="00E77AF9">
              <w:rPr>
                <w:lang w:eastAsia="en-US"/>
              </w:rPr>
              <w:t>081115-001b-Cv</w:t>
            </w:r>
          </w:p>
        </w:tc>
        <w:tc>
          <w:tcPr>
            <w:tcW w:w="1786" w:type="dxa"/>
            <w:shd w:val="clear" w:color="auto" w:fill="auto"/>
            <w:noWrap/>
            <w:hideMark/>
          </w:tcPr>
          <w:p w14:paraId="1CB40281" w14:textId="77777777" w:rsidR="00352167" w:rsidRPr="00E77AF9" w:rsidRDefault="00352167" w:rsidP="00CD0D9F">
            <w:pPr>
              <w:pStyle w:val="TableCell0-0"/>
              <w:rPr>
                <w:lang w:eastAsia="en-US"/>
              </w:rPr>
            </w:pPr>
            <w:r w:rsidRPr="00E77AF9">
              <w:rPr>
                <w:lang w:eastAsia="en-US"/>
              </w:rPr>
              <w:t>CvSp_Cas</w:t>
            </w:r>
          </w:p>
        </w:tc>
        <w:tc>
          <w:tcPr>
            <w:tcW w:w="3005" w:type="dxa"/>
            <w:shd w:val="clear" w:color="auto" w:fill="auto"/>
            <w:noWrap/>
          </w:tcPr>
          <w:p w14:paraId="40D0E2C9" w14:textId="77777777" w:rsidR="00352167" w:rsidRPr="00E77AF9" w:rsidRDefault="00352167" w:rsidP="00CD0D9F">
            <w:pPr>
              <w:pStyle w:val="TableCell0-0"/>
              <w:rPr>
                <w:lang w:eastAsia="en-US"/>
              </w:rPr>
            </w:pPr>
            <w:r w:rsidRPr="00E77AF9">
              <w:rPr>
                <w:lang w:eastAsia="en-US"/>
              </w:rPr>
              <w:t>Problems with children 2</w:t>
            </w:r>
          </w:p>
        </w:tc>
      </w:tr>
      <w:tr w:rsidR="00352167" w:rsidRPr="00E77AF9" w14:paraId="5070EE09" w14:textId="77777777" w:rsidTr="00352167">
        <w:tc>
          <w:tcPr>
            <w:tcW w:w="1956" w:type="dxa"/>
            <w:shd w:val="clear" w:color="auto" w:fill="auto"/>
            <w:noWrap/>
          </w:tcPr>
          <w:p w14:paraId="103978D8" w14:textId="77777777" w:rsidR="00352167" w:rsidRPr="00E77AF9" w:rsidRDefault="00352167" w:rsidP="00CD0D9F">
            <w:pPr>
              <w:pStyle w:val="TableCell0-2Break"/>
              <w:rPr>
                <w:lang w:eastAsia="en-US"/>
              </w:rPr>
            </w:pPr>
          </w:p>
        </w:tc>
        <w:tc>
          <w:tcPr>
            <w:tcW w:w="1786" w:type="dxa"/>
            <w:shd w:val="clear" w:color="auto" w:fill="auto"/>
            <w:noWrap/>
          </w:tcPr>
          <w:p w14:paraId="07DDA71A" w14:textId="77777777" w:rsidR="00352167" w:rsidRPr="00E77AF9" w:rsidRDefault="00352167" w:rsidP="00CD0D9F">
            <w:pPr>
              <w:pStyle w:val="TableCell0-2Break"/>
              <w:rPr>
                <w:lang w:eastAsia="en-US"/>
              </w:rPr>
            </w:pPr>
            <w:r w:rsidRPr="00E77AF9">
              <w:rPr>
                <w:lang w:eastAsia="en-US"/>
              </w:rPr>
              <w:t>4:51:00</w:t>
            </w:r>
          </w:p>
        </w:tc>
        <w:tc>
          <w:tcPr>
            <w:tcW w:w="3005" w:type="dxa"/>
            <w:shd w:val="clear" w:color="auto" w:fill="auto"/>
            <w:noWrap/>
          </w:tcPr>
          <w:p w14:paraId="5D603F80" w14:textId="77777777" w:rsidR="00352167" w:rsidRPr="00E77AF9" w:rsidRDefault="00352167" w:rsidP="00CD0D9F">
            <w:pPr>
              <w:pStyle w:val="TableCell0-2Break"/>
              <w:rPr>
                <w:lang w:eastAsia="en-US"/>
              </w:rPr>
            </w:pPr>
            <w:r w:rsidRPr="00E77AF9">
              <w:rPr>
                <w:lang w:eastAsia="en-US"/>
              </w:rPr>
              <w:t>2 MO, 3 FO</w:t>
            </w:r>
          </w:p>
        </w:tc>
      </w:tr>
    </w:tbl>
    <w:p w14:paraId="1768B5A0" w14:textId="77777777" w:rsidR="00352167" w:rsidRDefault="00352167" w:rsidP="00352167"/>
    <w:p w14:paraId="5678CBE5" w14:textId="77777777" w:rsidR="0040054B" w:rsidRPr="005F70FB" w:rsidRDefault="0040054B" w:rsidP="0040054B">
      <w:pPr>
        <w:sectPr w:rsidR="0040054B" w:rsidRPr="005F70FB" w:rsidSect="00D707BC">
          <w:headerReference w:type="default" r:id="rId39"/>
          <w:type w:val="oddPage"/>
          <w:pgSz w:w="11907" w:h="16840" w:code="9"/>
          <w:pgMar w:top="3289" w:right="2552" w:bottom="2722" w:left="2552" w:header="2722" w:footer="1134" w:gutter="0"/>
          <w:cols w:space="720"/>
          <w:titlePg/>
        </w:sectPr>
      </w:pPr>
    </w:p>
    <w:p w14:paraId="733304B4" w14:textId="77777777" w:rsidR="00CF121C" w:rsidRPr="005F70FB" w:rsidRDefault="00CF121C" w:rsidP="002A1DBD">
      <w:pPr>
        <w:pStyle w:val="Heading2"/>
        <w:numPr>
          <w:ilvl w:val="1"/>
          <w:numId w:val="21"/>
        </w:numPr>
      </w:pPr>
      <w:bookmarkStart w:id="5345" w:name="_Ref374441356"/>
      <w:bookmarkStart w:id="5346" w:name="_Toc440455779"/>
      <w:r w:rsidRPr="005F70FB">
        <w:t xml:space="preserve">OLAC resources </w:t>
      </w:r>
      <w:r w:rsidR="00940304" w:rsidRPr="005F70FB">
        <w:t>for</w:t>
      </w:r>
      <w:r w:rsidRPr="005F70FB">
        <w:t xml:space="preserve"> the languages of the Sarmi regency</w:t>
      </w:r>
      <w:bookmarkEnd w:id="5344"/>
      <w:bookmarkEnd w:id="5345"/>
      <w:bookmarkEnd w:id="5346"/>
    </w:p>
    <w:p w14:paraId="0748588B" w14:textId="60EAFDBB" w:rsidR="00CF121C" w:rsidRPr="005F70FB" w:rsidRDefault="00CF121C" w:rsidP="00F11A63">
      <w:pPr>
        <w:pStyle w:val="Body0005after"/>
      </w:pPr>
      <w:r w:rsidRPr="005F70FB">
        <w:fldChar w:fldCharType="begin"/>
      </w:r>
      <w:r w:rsidRPr="005F70FB">
        <w:instrText xml:space="preserve"> REF _Ref372910273 \h  \* MERGEFORMAT </w:instrText>
      </w:r>
      <w:r w:rsidRPr="005F70FB">
        <w:fldChar w:fldCharType="separate"/>
      </w:r>
      <w:r w:rsidR="00154D81" w:rsidRPr="005F70FB">
        <w:t xml:space="preserve">Table </w:t>
      </w:r>
      <w:r w:rsidR="00154D81">
        <w:rPr>
          <w:noProof/>
          <w:cs/>
        </w:rPr>
        <w:t>‎</w:t>
      </w:r>
      <w:r w:rsidR="00154D81">
        <w:rPr>
          <w:noProof/>
        </w:rPr>
        <w:t>0</w:t>
      </w:r>
      <w:r w:rsidR="00154D81" w:rsidRPr="005F70FB">
        <w:rPr>
          <w:noProof/>
        </w:rPr>
        <w:t>.</w:t>
      </w:r>
      <w:r w:rsidR="00154D81">
        <w:rPr>
          <w:noProof/>
        </w:rPr>
        <w:t>1</w:t>
      </w:r>
      <w:r w:rsidRPr="005F70FB">
        <w:fldChar w:fldCharType="end"/>
      </w:r>
      <w:r w:rsidRPr="005F70FB">
        <w:t xml:space="preserve"> and </w:t>
      </w:r>
      <w:r w:rsidRPr="005F70FB">
        <w:fldChar w:fldCharType="begin"/>
      </w:r>
      <w:r w:rsidRPr="005F70FB">
        <w:instrText xml:space="preserve"> REF _Ref372910275 \h  \* MERGEFORMAT </w:instrText>
      </w:r>
      <w:r w:rsidRPr="005F70FB">
        <w:fldChar w:fldCharType="separate"/>
      </w:r>
      <w:r w:rsidR="00154D81" w:rsidRPr="005F70FB">
        <w:t xml:space="preserve">Table </w:t>
      </w:r>
      <w:r w:rsidR="00154D81">
        <w:rPr>
          <w:noProof/>
          <w:cs/>
        </w:rPr>
        <w:t>‎</w:t>
      </w:r>
      <w:r w:rsidR="00154D81">
        <w:rPr>
          <w:noProof/>
        </w:rPr>
        <w:t>0</w:t>
      </w:r>
      <w:r w:rsidR="00154D81" w:rsidRPr="005F70FB">
        <w:rPr>
          <w:noProof/>
        </w:rPr>
        <w:t>.</w:t>
      </w:r>
      <w:r w:rsidR="00154D81">
        <w:rPr>
          <w:noProof/>
        </w:rPr>
        <w:t>2</w:t>
      </w:r>
      <w:r w:rsidRPr="005F70FB">
        <w:fldChar w:fldCharType="end"/>
      </w:r>
      <w:r w:rsidRPr="005F70FB">
        <w:t xml:space="preserve"> give an overview of the resources available in and about the Papuan and Austronesian languages spoken in the Sarmi regency. The information is a summary of the information provided by OLAC, the Open Language Archives Community; OLAC is available at </w:t>
      </w:r>
      <w:hyperlink r:id="rId40" w:history="1">
        <w:r w:rsidRPr="005F70FB">
          <w:rPr>
            <w:rStyle w:val="Hyperlink"/>
          </w:rPr>
          <w:t>http://www.language-archives.org</w:t>
        </w:r>
      </w:hyperlink>
      <w:r w:rsidR="00486814" w:rsidRPr="005F70FB">
        <w:t xml:space="preserve"> (</w:t>
      </w:r>
      <w:r w:rsidR="000F62FB">
        <w:t>8 January 2016</w:t>
      </w:r>
      <w:r w:rsidR="00486814" w:rsidRPr="005F70FB">
        <w:t>).</w:t>
      </w:r>
    </w:p>
    <w:p w14:paraId="7D797661" w14:textId="77777777" w:rsidR="00CF121C" w:rsidRPr="005F70FB" w:rsidRDefault="00CF121C" w:rsidP="00CF121C">
      <w:pPr>
        <w:pStyle w:val="Caption"/>
      </w:pPr>
      <w:bookmarkStart w:id="5347" w:name="_Ref372910273"/>
      <w:r w:rsidRPr="005F70FB">
        <w:t xml:space="preserve">Table </w:t>
      </w:r>
      <w:fldSimple w:instr=" STYLEREF 1 \s ">
        <w:r w:rsidR="00154D81">
          <w:rPr>
            <w:noProof/>
            <w:cs/>
          </w:rPr>
          <w:t>‎</w:t>
        </w:r>
        <w:r w:rsidR="00154D81">
          <w:rPr>
            <w:noProof/>
          </w:rPr>
          <w:t>0</w:t>
        </w:r>
      </w:fldSimple>
      <w:r w:rsidR="00F207A1" w:rsidRPr="005F70FB">
        <w:t>.</w:t>
      </w:r>
      <w:fldSimple w:instr=" SEQ Table \* ARABIC \s 1 ">
        <w:r w:rsidR="00154D81">
          <w:rPr>
            <w:noProof/>
          </w:rPr>
          <w:t>1</w:t>
        </w:r>
      </w:fldSimple>
      <w:bookmarkEnd w:id="5347"/>
      <w:r w:rsidRPr="005F70FB">
        <w:t>:</w:t>
      </w:r>
      <w:r w:rsidRPr="005F70FB">
        <w:tab/>
        <w:t>OLAC resources available in and about the Papuan languages spoken in the Sarmi regency</w:t>
      </w:r>
      <w:r w:rsidRPr="005F70FB">
        <w:rPr>
          <w:rStyle w:val="FootnoteReference"/>
        </w:rPr>
        <w:footnoteReference w:id="268"/>
      </w:r>
    </w:p>
    <w:tbl>
      <w:tblPr>
        <w:tblW w:w="6662"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928"/>
        <w:gridCol w:w="737"/>
        <w:gridCol w:w="567"/>
        <w:gridCol w:w="595"/>
        <w:gridCol w:w="567"/>
        <w:gridCol w:w="567"/>
        <w:gridCol w:w="567"/>
        <w:gridCol w:w="567"/>
        <w:gridCol w:w="567"/>
      </w:tblGrid>
      <w:tr w:rsidR="00AC23C4" w:rsidRPr="005F70FB" w14:paraId="2A19C641" w14:textId="77777777" w:rsidTr="00961C13">
        <w:trPr>
          <w:tblHeader/>
        </w:trPr>
        <w:tc>
          <w:tcPr>
            <w:tcW w:w="2665" w:type="dxa"/>
            <w:gridSpan w:val="2"/>
            <w:tcBorders>
              <w:top w:val="single" w:sz="4" w:space="0" w:color="auto"/>
              <w:left w:val="nil"/>
              <w:bottom w:val="single" w:sz="4" w:space="0" w:color="auto"/>
              <w:right w:val="single" w:sz="4" w:space="0" w:color="auto"/>
            </w:tcBorders>
            <w:shd w:val="clear" w:color="auto" w:fill="auto"/>
          </w:tcPr>
          <w:p w14:paraId="37BF55AF" w14:textId="77777777" w:rsidR="00CF121C" w:rsidRPr="005F70FB" w:rsidRDefault="00CF121C" w:rsidP="00CF121C">
            <w:pPr>
              <w:pStyle w:val="TableHd"/>
            </w:pPr>
            <w:r w:rsidRPr="005F70FB">
              <w:t>Name &amp; ISO 639-3 code</w:t>
            </w:r>
          </w:p>
        </w:tc>
        <w:tc>
          <w:tcPr>
            <w:tcW w:w="567" w:type="dxa"/>
            <w:tcBorders>
              <w:top w:val="single" w:sz="4" w:space="0" w:color="auto"/>
              <w:left w:val="single" w:sz="4" w:space="0" w:color="auto"/>
              <w:bottom w:val="single" w:sz="4" w:space="0" w:color="auto"/>
              <w:right w:val="nil"/>
            </w:tcBorders>
            <w:shd w:val="clear" w:color="auto" w:fill="auto"/>
          </w:tcPr>
          <w:p w14:paraId="4246EA86" w14:textId="77777777" w:rsidR="00CF121C" w:rsidRPr="005F70FB" w:rsidRDefault="00CF121C" w:rsidP="00CF121C">
            <w:pPr>
              <w:pStyle w:val="TableHd"/>
            </w:pPr>
            <w:r w:rsidRPr="005F70FB">
              <w:t>Sur.</w:t>
            </w:r>
          </w:p>
        </w:tc>
        <w:tc>
          <w:tcPr>
            <w:tcW w:w="595" w:type="dxa"/>
            <w:tcBorders>
              <w:top w:val="single" w:sz="4" w:space="0" w:color="auto"/>
              <w:left w:val="nil"/>
              <w:bottom w:val="single" w:sz="4" w:space="0" w:color="auto"/>
              <w:right w:val="nil"/>
            </w:tcBorders>
            <w:shd w:val="clear" w:color="auto" w:fill="auto"/>
          </w:tcPr>
          <w:p w14:paraId="359FE940" w14:textId="77777777" w:rsidR="00CF121C" w:rsidRPr="005F70FB" w:rsidRDefault="00CF121C" w:rsidP="00CF121C">
            <w:pPr>
              <w:pStyle w:val="TableHd"/>
            </w:pPr>
            <w:r w:rsidRPr="005F70FB">
              <w:t>Lex.</w:t>
            </w:r>
          </w:p>
        </w:tc>
        <w:tc>
          <w:tcPr>
            <w:tcW w:w="567" w:type="dxa"/>
            <w:tcBorders>
              <w:top w:val="single" w:sz="4" w:space="0" w:color="auto"/>
              <w:left w:val="nil"/>
              <w:bottom w:val="single" w:sz="4" w:space="0" w:color="auto"/>
              <w:right w:val="nil"/>
            </w:tcBorders>
            <w:shd w:val="clear" w:color="auto" w:fill="auto"/>
          </w:tcPr>
          <w:p w14:paraId="52C41C88" w14:textId="77777777" w:rsidR="00CF121C" w:rsidRPr="005F70FB" w:rsidRDefault="00CF121C" w:rsidP="00CF121C">
            <w:pPr>
              <w:pStyle w:val="TableHd"/>
            </w:pPr>
            <w:r w:rsidRPr="005F70FB">
              <w:t>Gr.</w:t>
            </w:r>
          </w:p>
        </w:tc>
        <w:tc>
          <w:tcPr>
            <w:tcW w:w="567" w:type="dxa"/>
            <w:tcBorders>
              <w:top w:val="single" w:sz="4" w:space="0" w:color="auto"/>
              <w:left w:val="nil"/>
              <w:bottom w:val="single" w:sz="4" w:space="0" w:color="auto"/>
              <w:right w:val="nil"/>
            </w:tcBorders>
            <w:shd w:val="clear" w:color="auto" w:fill="auto"/>
          </w:tcPr>
          <w:p w14:paraId="488776E8" w14:textId="77777777" w:rsidR="00CF121C" w:rsidRPr="005F70FB" w:rsidRDefault="00CF121C" w:rsidP="00CF121C">
            <w:pPr>
              <w:pStyle w:val="TableHd"/>
            </w:pPr>
            <w:r w:rsidRPr="005F70FB">
              <w:t>Lit.</w:t>
            </w:r>
          </w:p>
        </w:tc>
        <w:tc>
          <w:tcPr>
            <w:tcW w:w="567" w:type="dxa"/>
            <w:tcBorders>
              <w:top w:val="single" w:sz="4" w:space="0" w:color="auto"/>
              <w:left w:val="nil"/>
              <w:bottom w:val="single" w:sz="4" w:space="0" w:color="auto"/>
              <w:right w:val="nil"/>
            </w:tcBorders>
            <w:shd w:val="clear" w:color="auto" w:fill="auto"/>
          </w:tcPr>
          <w:p w14:paraId="0FE97288" w14:textId="77777777" w:rsidR="00CF121C" w:rsidRPr="005F70FB" w:rsidRDefault="00CF121C" w:rsidP="00CF121C">
            <w:pPr>
              <w:pStyle w:val="TableHd"/>
            </w:pPr>
            <w:r w:rsidRPr="005F70FB">
              <w:t>Ant.</w:t>
            </w:r>
          </w:p>
        </w:tc>
        <w:tc>
          <w:tcPr>
            <w:tcW w:w="567" w:type="dxa"/>
            <w:tcBorders>
              <w:top w:val="single" w:sz="4" w:space="0" w:color="auto"/>
              <w:left w:val="nil"/>
              <w:bottom w:val="single" w:sz="4" w:space="0" w:color="auto"/>
              <w:right w:val="nil"/>
            </w:tcBorders>
            <w:shd w:val="clear" w:color="auto" w:fill="auto"/>
          </w:tcPr>
          <w:p w14:paraId="09DB937E" w14:textId="77777777" w:rsidR="00CF121C" w:rsidRPr="005F70FB" w:rsidRDefault="00CF121C" w:rsidP="00CF121C">
            <w:pPr>
              <w:pStyle w:val="TableHd"/>
            </w:pPr>
            <w:r w:rsidRPr="005F70FB">
              <w:t>L1</w:t>
            </w:r>
          </w:p>
        </w:tc>
        <w:tc>
          <w:tcPr>
            <w:tcW w:w="567" w:type="dxa"/>
            <w:tcBorders>
              <w:top w:val="single" w:sz="4" w:space="0" w:color="auto"/>
              <w:left w:val="nil"/>
              <w:bottom w:val="single" w:sz="4" w:space="0" w:color="auto"/>
              <w:right w:val="nil"/>
            </w:tcBorders>
            <w:shd w:val="clear" w:color="auto" w:fill="auto"/>
          </w:tcPr>
          <w:p w14:paraId="47B5F235" w14:textId="77777777" w:rsidR="00CF121C" w:rsidRPr="005F70FB" w:rsidRDefault="00CF121C" w:rsidP="00CF121C">
            <w:pPr>
              <w:pStyle w:val="TableHd"/>
            </w:pPr>
            <w:r w:rsidRPr="005F70FB">
              <w:t>NT</w:t>
            </w:r>
          </w:p>
        </w:tc>
      </w:tr>
      <w:tr w:rsidR="00AC23C4" w:rsidRPr="005F70FB" w14:paraId="358961FA" w14:textId="77777777" w:rsidTr="00961C13">
        <w:tc>
          <w:tcPr>
            <w:tcW w:w="1928" w:type="dxa"/>
            <w:tcBorders>
              <w:top w:val="single" w:sz="4" w:space="0" w:color="auto"/>
              <w:left w:val="nil"/>
              <w:right w:val="nil"/>
            </w:tcBorders>
            <w:shd w:val="clear" w:color="auto" w:fill="auto"/>
          </w:tcPr>
          <w:p w14:paraId="39D76DC7" w14:textId="77777777" w:rsidR="00CF121C" w:rsidRPr="005F70FB" w:rsidRDefault="00CF121C" w:rsidP="00CF121C">
            <w:pPr>
              <w:pStyle w:val="TableCell2-0Break"/>
            </w:pPr>
            <w:r w:rsidRPr="005F70FB">
              <w:t>Aironan</w:t>
            </w:r>
          </w:p>
        </w:tc>
        <w:tc>
          <w:tcPr>
            <w:tcW w:w="737" w:type="dxa"/>
            <w:tcBorders>
              <w:top w:val="single" w:sz="4" w:space="0" w:color="auto"/>
              <w:left w:val="nil"/>
              <w:right w:val="single" w:sz="4" w:space="0" w:color="auto"/>
            </w:tcBorders>
            <w:shd w:val="clear" w:color="auto" w:fill="auto"/>
          </w:tcPr>
          <w:p w14:paraId="189B2DAF" w14:textId="77777777" w:rsidR="00CF121C" w:rsidRPr="005F70FB" w:rsidRDefault="00CF121C" w:rsidP="00CF121C">
            <w:pPr>
              <w:pStyle w:val="TableCell2-0Break"/>
            </w:pPr>
            <w:r w:rsidRPr="005F70FB">
              <w:t>[air]</w:t>
            </w:r>
          </w:p>
        </w:tc>
        <w:tc>
          <w:tcPr>
            <w:tcW w:w="567" w:type="dxa"/>
            <w:tcBorders>
              <w:top w:val="single" w:sz="4" w:space="0" w:color="auto"/>
              <w:left w:val="single" w:sz="4" w:space="0" w:color="auto"/>
              <w:right w:val="nil"/>
            </w:tcBorders>
            <w:shd w:val="clear" w:color="auto" w:fill="auto"/>
          </w:tcPr>
          <w:p w14:paraId="14344381" w14:textId="77777777" w:rsidR="00CF121C" w:rsidRPr="005F70FB" w:rsidRDefault="00CF121C" w:rsidP="00CF121C">
            <w:pPr>
              <w:pStyle w:val="TableCell2-0CenterBreak"/>
            </w:pPr>
            <w:r w:rsidRPr="005F70FB">
              <w:t>X</w:t>
            </w:r>
          </w:p>
        </w:tc>
        <w:tc>
          <w:tcPr>
            <w:tcW w:w="595" w:type="dxa"/>
            <w:tcBorders>
              <w:top w:val="single" w:sz="4" w:space="0" w:color="auto"/>
              <w:left w:val="nil"/>
              <w:right w:val="nil"/>
            </w:tcBorders>
            <w:shd w:val="clear" w:color="auto" w:fill="auto"/>
          </w:tcPr>
          <w:p w14:paraId="340E76CB" w14:textId="77777777" w:rsidR="00CF121C" w:rsidRPr="005F70FB" w:rsidRDefault="00CF121C" w:rsidP="00CF121C">
            <w:pPr>
              <w:pStyle w:val="TableCell2-0CenterBreak"/>
            </w:pPr>
          </w:p>
        </w:tc>
        <w:tc>
          <w:tcPr>
            <w:tcW w:w="567" w:type="dxa"/>
            <w:tcBorders>
              <w:top w:val="single" w:sz="4" w:space="0" w:color="auto"/>
              <w:left w:val="nil"/>
              <w:right w:val="nil"/>
            </w:tcBorders>
            <w:shd w:val="clear" w:color="auto" w:fill="auto"/>
          </w:tcPr>
          <w:p w14:paraId="29F015CD" w14:textId="77777777" w:rsidR="00CF121C" w:rsidRPr="005F70FB" w:rsidRDefault="00CF121C" w:rsidP="00CF121C">
            <w:pPr>
              <w:pStyle w:val="TableCell2-0CenterBreak"/>
            </w:pPr>
          </w:p>
        </w:tc>
        <w:tc>
          <w:tcPr>
            <w:tcW w:w="567" w:type="dxa"/>
            <w:tcBorders>
              <w:top w:val="single" w:sz="4" w:space="0" w:color="auto"/>
              <w:left w:val="nil"/>
              <w:right w:val="nil"/>
            </w:tcBorders>
            <w:shd w:val="clear" w:color="auto" w:fill="auto"/>
          </w:tcPr>
          <w:p w14:paraId="7A811AF5" w14:textId="77777777" w:rsidR="00CF121C" w:rsidRPr="005F70FB" w:rsidRDefault="00CF121C" w:rsidP="00CF121C">
            <w:pPr>
              <w:pStyle w:val="TableCell2-0CenterBreak"/>
            </w:pPr>
          </w:p>
        </w:tc>
        <w:tc>
          <w:tcPr>
            <w:tcW w:w="567" w:type="dxa"/>
            <w:tcBorders>
              <w:top w:val="single" w:sz="4" w:space="0" w:color="auto"/>
              <w:left w:val="nil"/>
              <w:right w:val="nil"/>
            </w:tcBorders>
            <w:shd w:val="clear" w:color="auto" w:fill="auto"/>
          </w:tcPr>
          <w:p w14:paraId="45F41FC4" w14:textId="77777777" w:rsidR="00CF121C" w:rsidRPr="005F70FB" w:rsidRDefault="00CF121C" w:rsidP="00CF121C">
            <w:pPr>
              <w:pStyle w:val="TableCell2-0CenterBreak"/>
            </w:pPr>
          </w:p>
        </w:tc>
        <w:tc>
          <w:tcPr>
            <w:tcW w:w="567" w:type="dxa"/>
            <w:tcBorders>
              <w:top w:val="single" w:sz="4" w:space="0" w:color="auto"/>
              <w:left w:val="nil"/>
              <w:right w:val="nil"/>
            </w:tcBorders>
            <w:shd w:val="clear" w:color="auto" w:fill="auto"/>
          </w:tcPr>
          <w:p w14:paraId="4173784C" w14:textId="77777777" w:rsidR="00CF121C" w:rsidRPr="005F70FB" w:rsidRDefault="00CF121C" w:rsidP="00CF121C">
            <w:pPr>
              <w:pStyle w:val="TableCell2-0CenterBreak"/>
            </w:pPr>
          </w:p>
        </w:tc>
        <w:tc>
          <w:tcPr>
            <w:tcW w:w="567" w:type="dxa"/>
            <w:tcBorders>
              <w:top w:val="single" w:sz="4" w:space="0" w:color="auto"/>
              <w:left w:val="nil"/>
              <w:right w:val="nil"/>
            </w:tcBorders>
            <w:shd w:val="clear" w:color="auto" w:fill="auto"/>
          </w:tcPr>
          <w:p w14:paraId="05DACA23" w14:textId="77777777" w:rsidR="00CF121C" w:rsidRPr="005F70FB" w:rsidRDefault="00CF121C" w:rsidP="00CF121C">
            <w:pPr>
              <w:pStyle w:val="TableCell2-0CenterBreak"/>
            </w:pPr>
          </w:p>
        </w:tc>
      </w:tr>
      <w:tr w:rsidR="00AC23C4" w:rsidRPr="005F70FB" w14:paraId="28F0FC10" w14:textId="77777777" w:rsidTr="00961C13">
        <w:tc>
          <w:tcPr>
            <w:tcW w:w="1928" w:type="dxa"/>
            <w:tcBorders>
              <w:left w:val="nil"/>
              <w:right w:val="nil"/>
            </w:tcBorders>
            <w:shd w:val="clear" w:color="auto" w:fill="auto"/>
          </w:tcPr>
          <w:p w14:paraId="728095AD" w14:textId="77777777" w:rsidR="00CF121C" w:rsidRPr="005F70FB" w:rsidRDefault="00CF121C" w:rsidP="00CF121C">
            <w:r w:rsidRPr="005F70FB">
              <w:t>Beneraf</w:t>
            </w:r>
          </w:p>
        </w:tc>
        <w:tc>
          <w:tcPr>
            <w:tcW w:w="737" w:type="dxa"/>
            <w:tcBorders>
              <w:left w:val="nil"/>
              <w:right w:val="single" w:sz="4" w:space="0" w:color="auto"/>
            </w:tcBorders>
            <w:shd w:val="clear" w:color="auto" w:fill="auto"/>
          </w:tcPr>
          <w:p w14:paraId="49FAF03A" w14:textId="77777777" w:rsidR="00CF121C" w:rsidRPr="005F70FB" w:rsidRDefault="00CF121C" w:rsidP="00CF121C">
            <w:r w:rsidRPr="005F70FB">
              <w:t>[bnv]</w:t>
            </w:r>
          </w:p>
        </w:tc>
        <w:tc>
          <w:tcPr>
            <w:tcW w:w="567" w:type="dxa"/>
            <w:tcBorders>
              <w:left w:val="single" w:sz="4" w:space="0" w:color="auto"/>
              <w:right w:val="nil"/>
            </w:tcBorders>
            <w:shd w:val="clear" w:color="auto" w:fill="auto"/>
          </w:tcPr>
          <w:p w14:paraId="3ADECDF1" w14:textId="77777777" w:rsidR="00CF121C" w:rsidRPr="005F70FB" w:rsidRDefault="00CF121C" w:rsidP="00CF121C">
            <w:pPr>
              <w:pStyle w:val="TableCell0-0CenterBreak"/>
            </w:pPr>
          </w:p>
        </w:tc>
        <w:tc>
          <w:tcPr>
            <w:tcW w:w="595" w:type="dxa"/>
            <w:tcBorders>
              <w:left w:val="nil"/>
              <w:right w:val="nil"/>
            </w:tcBorders>
            <w:shd w:val="clear" w:color="auto" w:fill="auto"/>
          </w:tcPr>
          <w:p w14:paraId="108F6D79"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6967630B" w14:textId="77777777" w:rsidR="00CF121C" w:rsidRPr="005F70FB" w:rsidRDefault="00CF121C" w:rsidP="00CF121C">
            <w:pPr>
              <w:pStyle w:val="TableCell0-0CenterBreak"/>
            </w:pPr>
          </w:p>
        </w:tc>
        <w:tc>
          <w:tcPr>
            <w:tcW w:w="567" w:type="dxa"/>
            <w:tcBorders>
              <w:left w:val="nil"/>
              <w:right w:val="nil"/>
            </w:tcBorders>
            <w:shd w:val="clear" w:color="auto" w:fill="auto"/>
          </w:tcPr>
          <w:p w14:paraId="3E4F7DA7" w14:textId="77777777" w:rsidR="00CF121C" w:rsidRPr="005F70FB" w:rsidRDefault="00CF121C" w:rsidP="00CF121C">
            <w:pPr>
              <w:pStyle w:val="TableCell0-0CenterBreak"/>
            </w:pPr>
          </w:p>
        </w:tc>
        <w:tc>
          <w:tcPr>
            <w:tcW w:w="567" w:type="dxa"/>
            <w:tcBorders>
              <w:left w:val="nil"/>
              <w:right w:val="nil"/>
            </w:tcBorders>
            <w:shd w:val="clear" w:color="auto" w:fill="auto"/>
          </w:tcPr>
          <w:p w14:paraId="0A9455A6" w14:textId="77777777" w:rsidR="00CF121C" w:rsidRPr="005F70FB" w:rsidRDefault="00CF121C" w:rsidP="00CF121C">
            <w:pPr>
              <w:pStyle w:val="TableCell0-0CenterBreak"/>
            </w:pPr>
          </w:p>
        </w:tc>
        <w:tc>
          <w:tcPr>
            <w:tcW w:w="567" w:type="dxa"/>
            <w:tcBorders>
              <w:left w:val="nil"/>
              <w:right w:val="nil"/>
            </w:tcBorders>
            <w:shd w:val="clear" w:color="auto" w:fill="auto"/>
          </w:tcPr>
          <w:p w14:paraId="77A67CF2" w14:textId="77777777" w:rsidR="00CF121C" w:rsidRPr="005F70FB" w:rsidRDefault="00CF121C" w:rsidP="00CF121C">
            <w:pPr>
              <w:pStyle w:val="TableCell0-0CenterBreak"/>
            </w:pPr>
          </w:p>
        </w:tc>
        <w:tc>
          <w:tcPr>
            <w:tcW w:w="567" w:type="dxa"/>
            <w:tcBorders>
              <w:left w:val="nil"/>
              <w:right w:val="nil"/>
            </w:tcBorders>
            <w:shd w:val="clear" w:color="auto" w:fill="auto"/>
          </w:tcPr>
          <w:p w14:paraId="4914403B" w14:textId="77777777" w:rsidR="00CF121C" w:rsidRPr="005F70FB" w:rsidRDefault="00CF121C" w:rsidP="00CF121C">
            <w:pPr>
              <w:pStyle w:val="TableCell0-0CenterBreak"/>
            </w:pPr>
          </w:p>
        </w:tc>
      </w:tr>
      <w:tr w:rsidR="00AC23C4" w:rsidRPr="005F70FB" w14:paraId="34EDC36F" w14:textId="77777777" w:rsidTr="00961C13">
        <w:tc>
          <w:tcPr>
            <w:tcW w:w="1928" w:type="dxa"/>
            <w:tcBorders>
              <w:left w:val="nil"/>
              <w:right w:val="nil"/>
            </w:tcBorders>
            <w:shd w:val="clear" w:color="auto" w:fill="auto"/>
          </w:tcPr>
          <w:p w14:paraId="4002C97B" w14:textId="77777777" w:rsidR="00CF121C" w:rsidRPr="005F70FB" w:rsidRDefault="00CF121C" w:rsidP="00CF121C">
            <w:r w:rsidRPr="005F70FB">
              <w:t>Berik</w:t>
            </w:r>
          </w:p>
        </w:tc>
        <w:tc>
          <w:tcPr>
            <w:tcW w:w="737" w:type="dxa"/>
            <w:tcBorders>
              <w:left w:val="nil"/>
              <w:right w:val="single" w:sz="4" w:space="0" w:color="auto"/>
            </w:tcBorders>
            <w:shd w:val="clear" w:color="auto" w:fill="auto"/>
          </w:tcPr>
          <w:p w14:paraId="45F83B17" w14:textId="77777777" w:rsidR="00CF121C" w:rsidRPr="005F70FB" w:rsidRDefault="00CF121C" w:rsidP="00CF121C">
            <w:r w:rsidRPr="005F70FB">
              <w:t>[bkl]</w:t>
            </w:r>
          </w:p>
        </w:tc>
        <w:tc>
          <w:tcPr>
            <w:tcW w:w="567" w:type="dxa"/>
            <w:tcBorders>
              <w:left w:val="single" w:sz="4" w:space="0" w:color="auto"/>
              <w:right w:val="nil"/>
            </w:tcBorders>
            <w:shd w:val="clear" w:color="auto" w:fill="auto"/>
          </w:tcPr>
          <w:p w14:paraId="5EFFBF2A" w14:textId="77777777" w:rsidR="00CF121C" w:rsidRPr="005F70FB" w:rsidRDefault="00CF121C" w:rsidP="00CF121C">
            <w:pPr>
              <w:pStyle w:val="TableCell0-0CenterBreak"/>
            </w:pPr>
          </w:p>
        </w:tc>
        <w:tc>
          <w:tcPr>
            <w:tcW w:w="595" w:type="dxa"/>
            <w:tcBorders>
              <w:left w:val="nil"/>
              <w:right w:val="nil"/>
            </w:tcBorders>
            <w:shd w:val="clear" w:color="auto" w:fill="auto"/>
          </w:tcPr>
          <w:p w14:paraId="145597FC"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32B45D57"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4C6D8E53"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21F9D714"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08BCD457"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4F2AB850" w14:textId="77777777" w:rsidR="00CF121C" w:rsidRPr="005F70FB" w:rsidRDefault="00CF121C" w:rsidP="00CF121C">
            <w:pPr>
              <w:pStyle w:val="TableCell0-0CenterBreak"/>
            </w:pPr>
          </w:p>
        </w:tc>
      </w:tr>
      <w:tr w:rsidR="00AC23C4" w:rsidRPr="005F70FB" w14:paraId="218EE078" w14:textId="77777777" w:rsidTr="00961C13">
        <w:tc>
          <w:tcPr>
            <w:tcW w:w="1928" w:type="dxa"/>
            <w:tcBorders>
              <w:left w:val="nil"/>
              <w:right w:val="nil"/>
            </w:tcBorders>
            <w:shd w:val="clear" w:color="auto" w:fill="auto"/>
          </w:tcPr>
          <w:p w14:paraId="206F4228" w14:textId="77777777" w:rsidR="00CF121C" w:rsidRPr="005F70FB" w:rsidRDefault="00CF121C" w:rsidP="00CF121C">
            <w:r w:rsidRPr="005F70FB">
              <w:t>Dabe</w:t>
            </w:r>
          </w:p>
        </w:tc>
        <w:tc>
          <w:tcPr>
            <w:tcW w:w="737" w:type="dxa"/>
            <w:tcBorders>
              <w:left w:val="nil"/>
              <w:right w:val="single" w:sz="4" w:space="0" w:color="auto"/>
            </w:tcBorders>
            <w:shd w:val="clear" w:color="auto" w:fill="auto"/>
          </w:tcPr>
          <w:p w14:paraId="6749C149" w14:textId="77777777" w:rsidR="00CF121C" w:rsidRPr="005F70FB" w:rsidRDefault="00CF121C" w:rsidP="00CF121C">
            <w:r w:rsidRPr="005F70FB">
              <w:t>[dbe]</w:t>
            </w:r>
          </w:p>
        </w:tc>
        <w:tc>
          <w:tcPr>
            <w:tcW w:w="567" w:type="dxa"/>
            <w:tcBorders>
              <w:left w:val="single" w:sz="4" w:space="0" w:color="auto"/>
              <w:right w:val="nil"/>
            </w:tcBorders>
            <w:shd w:val="clear" w:color="auto" w:fill="auto"/>
          </w:tcPr>
          <w:p w14:paraId="1388F5AC" w14:textId="77777777" w:rsidR="00CF121C" w:rsidRPr="005F70FB" w:rsidRDefault="00CF121C" w:rsidP="00CF121C">
            <w:pPr>
              <w:pStyle w:val="TableCell0-0CenterBreak"/>
            </w:pPr>
          </w:p>
        </w:tc>
        <w:tc>
          <w:tcPr>
            <w:tcW w:w="595" w:type="dxa"/>
            <w:tcBorders>
              <w:left w:val="nil"/>
              <w:right w:val="nil"/>
            </w:tcBorders>
            <w:shd w:val="clear" w:color="auto" w:fill="auto"/>
          </w:tcPr>
          <w:p w14:paraId="08458D65"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6F4E2139" w14:textId="77777777" w:rsidR="00CF121C" w:rsidRPr="005F70FB" w:rsidRDefault="00CF121C" w:rsidP="00CF121C">
            <w:pPr>
              <w:pStyle w:val="TableCell0-0CenterBreak"/>
            </w:pPr>
          </w:p>
        </w:tc>
        <w:tc>
          <w:tcPr>
            <w:tcW w:w="567" w:type="dxa"/>
            <w:tcBorders>
              <w:left w:val="nil"/>
              <w:right w:val="nil"/>
            </w:tcBorders>
            <w:shd w:val="clear" w:color="auto" w:fill="auto"/>
          </w:tcPr>
          <w:p w14:paraId="235D7721" w14:textId="77777777" w:rsidR="00CF121C" w:rsidRPr="005F70FB" w:rsidRDefault="00CF121C" w:rsidP="00CF121C">
            <w:pPr>
              <w:pStyle w:val="TableCell0-0CenterBreak"/>
            </w:pPr>
          </w:p>
        </w:tc>
        <w:tc>
          <w:tcPr>
            <w:tcW w:w="567" w:type="dxa"/>
            <w:tcBorders>
              <w:left w:val="nil"/>
              <w:right w:val="nil"/>
            </w:tcBorders>
            <w:shd w:val="clear" w:color="auto" w:fill="auto"/>
          </w:tcPr>
          <w:p w14:paraId="53AFE45C" w14:textId="77777777" w:rsidR="00CF121C" w:rsidRPr="005F70FB" w:rsidRDefault="00CF121C" w:rsidP="00CF121C">
            <w:pPr>
              <w:pStyle w:val="TableCell0-0CenterBreak"/>
            </w:pPr>
          </w:p>
        </w:tc>
        <w:tc>
          <w:tcPr>
            <w:tcW w:w="567" w:type="dxa"/>
            <w:tcBorders>
              <w:left w:val="nil"/>
              <w:right w:val="nil"/>
            </w:tcBorders>
            <w:shd w:val="clear" w:color="auto" w:fill="auto"/>
          </w:tcPr>
          <w:p w14:paraId="1DD8802E" w14:textId="77777777" w:rsidR="00CF121C" w:rsidRPr="005F70FB" w:rsidRDefault="00CF121C" w:rsidP="00CF121C">
            <w:pPr>
              <w:pStyle w:val="TableCell0-0CenterBreak"/>
            </w:pPr>
          </w:p>
        </w:tc>
        <w:tc>
          <w:tcPr>
            <w:tcW w:w="567" w:type="dxa"/>
            <w:tcBorders>
              <w:left w:val="nil"/>
              <w:right w:val="nil"/>
            </w:tcBorders>
            <w:shd w:val="clear" w:color="auto" w:fill="auto"/>
          </w:tcPr>
          <w:p w14:paraId="15BA27A0" w14:textId="77777777" w:rsidR="00CF121C" w:rsidRPr="005F70FB" w:rsidRDefault="00CF121C" w:rsidP="00CF121C">
            <w:pPr>
              <w:pStyle w:val="TableCell0-0CenterBreak"/>
            </w:pPr>
          </w:p>
        </w:tc>
      </w:tr>
      <w:tr w:rsidR="00AC23C4" w:rsidRPr="005F70FB" w14:paraId="0656A1E3" w14:textId="77777777" w:rsidTr="00961C13">
        <w:tc>
          <w:tcPr>
            <w:tcW w:w="1928" w:type="dxa"/>
            <w:tcBorders>
              <w:left w:val="nil"/>
              <w:right w:val="nil"/>
            </w:tcBorders>
            <w:shd w:val="clear" w:color="auto" w:fill="auto"/>
          </w:tcPr>
          <w:p w14:paraId="0146300B" w14:textId="77777777" w:rsidR="00CF121C" w:rsidRPr="005F70FB" w:rsidRDefault="00CF121C" w:rsidP="00CF121C">
            <w:r w:rsidRPr="005F70FB">
              <w:t>Isirawa</w:t>
            </w:r>
          </w:p>
        </w:tc>
        <w:tc>
          <w:tcPr>
            <w:tcW w:w="737" w:type="dxa"/>
            <w:tcBorders>
              <w:left w:val="nil"/>
              <w:right w:val="single" w:sz="4" w:space="0" w:color="auto"/>
            </w:tcBorders>
            <w:shd w:val="clear" w:color="auto" w:fill="auto"/>
          </w:tcPr>
          <w:p w14:paraId="7CADBE4E" w14:textId="77777777" w:rsidR="00CF121C" w:rsidRPr="005F70FB" w:rsidRDefault="00CF121C" w:rsidP="00CF121C">
            <w:r w:rsidRPr="005F70FB">
              <w:t>[srl]</w:t>
            </w:r>
          </w:p>
        </w:tc>
        <w:tc>
          <w:tcPr>
            <w:tcW w:w="567" w:type="dxa"/>
            <w:tcBorders>
              <w:left w:val="single" w:sz="4" w:space="0" w:color="auto"/>
              <w:right w:val="nil"/>
            </w:tcBorders>
            <w:shd w:val="clear" w:color="auto" w:fill="auto"/>
          </w:tcPr>
          <w:p w14:paraId="306AABE7" w14:textId="77777777" w:rsidR="00CF121C" w:rsidRPr="005F70FB" w:rsidRDefault="00CF121C" w:rsidP="00CF121C">
            <w:pPr>
              <w:pStyle w:val="TableCell0-0CenterBreak"/>
            </w:pPr>
          </w:p>
        </w:tc>
        <w:tc>
          <w:tcPr>
            <w:tcW w:w="595" w:type="dxa"/>
            <w:tcBorders>
              <w:left w:val="nil"/>
              <w:right w:val="nil"/>
            </w:tcBorders>
            <w:shd w:val="clear" w:color="auto" w:fill="auto"/>
          </w:tcPr>
          <w:p w14:paraId="07517BC9"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5C0690B4"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02EA3C8F"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6F21F464"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04A99440"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78A8FF4A" w14:textId="77777777" w:rsidR="00CF121C" w:rsidRPr="005F70FB" w:rsidRDefault="00CF121C" w:rsidP="00CF121C">
            <w:pPr>
              <w:pStyle w:val="TableCell0-0CenterBreak"/>
            </w:pPr>
            <w:r w:rsidRPr="005F70FB">
              <w:t>X</w:t>
            </w:r>
          </w:p>
        </w:tc>
      </w:tr>
      <w:tr w:rsidR="00AC23C4" w:rsidRPr="005F70FB" w14:paraId="4D9FF5AE" w14:textId="77777777" w:rsidTr="00961C13">
        <w:tc>
          <w:tcPr>
            <w:tcW w:w="1928" w:type="dxa"/>
            <w:tcBorders>
              <w:left w:val="nil"/>
              <w:right w:val="nil"/>
            </w:tcBorders>
            <w:shd w:val="clear" w:color="auto" w:fill="auto"/>
          </w:tcPr>
          <w:p w14:paraId="448D3970" w14:textId="77777777" w:rsidR="00CF121C" w:rsidRPr="005F70FB" w:rsidRDefault="00CF121C" w:rsidP="00CF121C">
            <w:r w:rsidRPr="005F70FB">
              <w:t>Dineor</w:t>
            </w:r>
          </w:p>
        </w:tc>
        <w:tc>
          <w:tcPr>
            <w:tcW w:w="737" w:type="dxa"/>
            <w:tcBorders>
              <w:left w:val="nil"/>
              <w:right w:val="single" w:sz="4" w:space="0" w:color="auto"/>
            </w:tcBorders>
            <w:shd w:val="clear" w:color="auto" w:fill="auto"/>
          </w:tcPr>
          <w:p w14:paraId="78E14B76" w14:textId="77777777" w:rsidR="00CF121C" w:rsidRPr="005F70FB" w:rsidRDefault="00CF121C" w:rsidP="00CF121C">
            <w:r w:rsidRPr="005F70FB">
              <w:t>[mrx]</w:t>
            </w:r>
          </w:p>
        </w:tc>
        <w:tc>
          <w:tcPr>
            <w:tcW w:w="567" w:type="dxa"/>
            <w:tcBorders>
              <w:left w:val="single" w:sz="4" w:space="0" w:color="auto"/>
              <w:right w:val="nil"/>
            </w:tcBorders>
            <w:shd w:val="clear" w:color="auto" w:fill="auto"/>
          </w:tcPr>
          <w:p w14:paraId="7618DC89" w14:textId="77777777" w:rsidR="00CF121C" w:rsidRPr="005F70FB" w:rsidRDefault="00CF121C" w:rsidP="00CF121C">
            <w:pPr>
              <w:pStyle w:val="TableCell0-0CenterBreak"/>
            </w:pPr>
          </w:p>
        </w:tc>
        <w:tc>
          <w:tcPr>
            <w:tcW w:w="595" w:type="dxa"/>
            <w:tcBorders>
              <w:left w:val="nil"/>
              <w:right w:val="nil"/>
            </w:tcBorders>
            <w:shd w:val="clear" w:color="auto" w:fill="auto"/>
          </w:tcPr>
          <w:p w14:paraId="32D1588D"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243ED88A" w14:textId="77777777" w:rsidR="00CF121C" w:rsidRPr="005F70FB" w:rsidRDefault="00CF121C" w:rsidP="00CF121C">
            <w:pPr>
              <w:pStyle w:val="TableCell0-0CenterBreak"/>
            </w:pPr>
          </w:p>
        </w:tc>
        <w:tc>
          <w:tcPr>
            <w:tcW w:w="567" w:type="dxa"/>
            <w:tcBorders>
              <w:left w:val="nil"/>
              <w:right w:val="nil"/>
            </w:tcBorders>
            <w:shd w:val="clear" w:color="auto" w:fill="auto"/>
          </w:tcPr>
          <w:p w14:paraId="1A05EC45" w14:textId="77777777" w:rsidR="00CF121C" w:rsidRPr="005F70FB" w:rsidRDefault="00CF121C" w:rsidP="00CF121C">
            <w:pPr>
              <w:pStyle w:val="TableCell0-0CenterBreak"/>
            </w:pPr>
          </w:p>
        </w:tc>
        <w:tc>
          <w:tcPr>
            <w:tcW w:w="567" w:type="dxa"/>
            <w:tcBorders>
              <w:left w:val="nil"/>
              <w:right w:val="nil"/>
            </w:tcBorders>
            <w:shd w:val="clear" w:color="auto" w:fill="auto"/>
          </w:tcPr>
          <w:p w14:paraId="7045C724" w14:textId="77777777" w:rsidR="00CF121C" w:rsidRPr="005F70FB" w:rsidRDefault="00CF121C" w:rsidP="00CF121C">
            <w:pPr>
              <w:pStyle w:val="TableCell0-0CenterBreak"/>
            </w:pPr>
          </w:p>
        </w:tc>
        <w:tc>
          <w:tcPr>
            <w:tcW w:w="567" w:type="dxa"/>
            <w:tcBorders>
              <w:left w:val="nil"/>
              <w:right w:val="nil"/>
            </w:tcBorders>
            <w:shd w:val="clear" w:color="auto" w:fill="auto"/>
          </w:tcPr>
          <w:p w14:paraId="3FF59322" w14:textId="77777777" w:rsidR="00CF121C" w:rsidRPr="005F70FB" w:rsidRDefault="00CF121C" w:rsidP="00CF121C">
            <w:pPr>
              <w:pStyle w:val="TableCell0-0CenterBreak"/>
            </w:pPr>
          </w:p>
        </w:tc>
        <w:tc>
          <w:tcPr>
            <w:tcW w:w="567" w:type="dxa"/>
            <w:tcBorders>
              <w:left w:val="nil"/>
              <w:right w:val="nil"/>
            </w:tcBorders>
            <w:shd w:val="clear" w:color="auto" w:fill="auto"/>
          </w:tcPr>
          <w:p w14:paraId="4B1A5E49" w14:textId="77777777" w:rsidR="00CF121C" w:rsidRPr="005F70FB" w:rsidRDefault="00CF121C" w:rsidP="00CF121C">
            <w:pPr>
              <w:pStyle w:val="TableCell0-0CenterBreak"/>
            </w:pPr>
          </w:p>
        </w:tc>
      </w:tr>
      <w:tr w:rsidR="00AC23C4" w:rsidRPr="005F70FB" w14:paraId="5E41E401" w14:textId="77777777" w:rsidTr="00961C13">
        <w:tc>
          <w:tcPr>
            <w:tcW w:w="1928" w:type="dxa"/>
            <w:tcBorders>
              <w:left w:val="nil"/>
              <w:right w:val="nil"/>
            </w:tcBorders>
            <w:shd w:val="clear" w:color="auto" w:fill="auto"/>
          </w:tcPr>
          <w:p w14:paraId="0CA0E1EA" w14:textId="77777777" w:rsidR="00CF121C" w:rsidRPr="005F70FB" w:rsidRDefault="00CF121C" w:rsidP="00CF121C">
            <w:r w:rsidRPr="005F70FB">
              <w:t>Itik</w:t>
            </w:r>
          </w:p>
        </w:tc>
        <w:tc>
          <w:tcPr>
            <w:tcW w:w="737" w:type="dxa"/>
            <w:tcBorders>
              <w:left w:val="nil"/>
              <w:right w:val="single" w:sz="4" w:space="0" w:color="auto"/>
            </w:tcBorders>
            <w:shd w:val="clear" w:color="auto" w:fill="auto"/>
          </w:tcPr>
          <w:p w14:paraId="13078F59" w14:textId="77777777" w:rsidR="00CF121C" w:rsidRPr="005F70FB" w:rsidRDefault="00CF121C" w:rsidP="00CF121C">
            <w:r w:rsidRPr="005F70FB">
              <w:t>[itx]</w:t>
            </w:r>
          </w:p>
        </w:tc>
        <w:tc>
          <w:tcPr>
            <w:tcW w:w="567" w:type="dxa"/>
            <w:tcBorders>
              <w:left w:val="single" w:sz="4" w:space="0" w:color="auto"/>
              <w:right w:val="nil"/>
            </w:tcBorders>
            <w:shd w:val="clear" w:color="auto" w:fill="auto"/>
          </w:tcPr>
          <w:p w14:paraId="24130BCC" w14:textId="77777777" w:rsidR="00CF121C" w:rsidRPr="005F70FB" w:rsidRDefault="00CF121C" w:rsidP="00CF121C">
            <w:pPr>
              <w:pStyle w:val="TableCell0-0CenterBreak"/>
            </w:pPr>
          </w:p>
        </w:tc>
        <w:tc>
          <w:tcPr>
            <w:tcW w:w="595" w:type="dxa"/>
            <w:tcBorders>
              <w:left w:val="nil"/>
              <w:right w:val="nil"/>
            </w:tcBorders>
            <w:shd w:val="clear" w:color="auto" w:fill="auto"/>
          </w:tcPr>
          <w:p w14:paraId="09B84902"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7DD59888" w14:textId="77777777" w:rsidR="00CF121C" w:rsidRPr="005F70FB" w:rsidRDefault="00CF121C" w:rsidP="00CF121C">
            <w:pPr>
              <w:pStyle w:val="TableCell0-0CenterBreak"/>
            </w:pPr>
          </w:p>
        </w:tc>
        <w:tc>
          <w:tcPr>
            <w:tcW w:w="567" w:type="dxa"/>
            <w:tcBorders>
              <w:left w:val="nil"/>
              <w:right w:val="nil"/>
            </w:tcBorders>
            <w:shd w:val="clear" w:color="auto" w:fill="auto"/>
          </w:tcPr>
          <w:p w14:paraId="06498C33" w14:textId="77777777" w:rsidR="00CF121C" w:rsidRPr="005F70FB" w:rsidRDefault="00CF121C" w:rsidP="00CF121C">
            <w:pPr>
              <w:pStyle w:val="TableCell0-0CenterBreak"/>
            </w:pPr>
          </w:p>
        </w:tc>
        <w:tc>
          <w:tcPr>
            <w:tcW w:w="567" w:type="dxa"/>
            <w:tcBorders>
              <w:left w:val="nil"/>
              <w:right w:val="nil"/>
            </w:tcBorders>
            <w:shd w:val="clear" w:color="auto" w:fill="auto"/>
          </w:tcPr>
          <w:p w14:paraId="4E943E7E" w14:textId="77777777" w:rsidR="00CF121C" w:rsidRPr="005F70FB" w:rsidRDefault="00CF121C" w:rsidP="00CF121C">
            <w:pPr>
              <w:pStyle w:val="TableCell0-0CenterBreak"/>
            </w:pPr>
          </w:p>
        </w:tc>
        <w:tc>
          <w:tcPr>
            <w:tcW w:w="567" w:type="dxa"/>
            <w:tcBorders>
              <w:left w:val="nil"/>
              <w:right w:val="nil"/>
            </w:tcBorders>
            <w:shd w:val="clear" w:color="auto" w:fill="auto"/>
          </w:tcPr>
          <w:p w14:paraId="282E49EE" w14:textId="77777777" w:rsidR="00CF121C" w:rsidRPr="005F70FB" w:rsidRDefault="00CF121C" w:rsidP="00CF121C">
            <w:pPr>
              <w:pStyle w:val="TableCell0-0CenterBreak"/>
            </w:pPr>
          </w:p>
        </w:tc>
        <w:tc>
          <w:tcPr>
            <w:tcW w:w="567" w:type="dxa"/>
            <w:tcBorders>
              <w:left w:val="nil"/>
              <w:right w:val="nil"/>
            </w:tcBorders>
            <w:shd w:val="clear" w:color="auto" w:fill="auto"/>
          </w:tcPr>
          <w:p w14:paraId="12D7075B" w14:textId="77777777" w:rsidR="00CF121C" w:rsidRPr="005F70FB" w:rsidRDefault="00CF121C" w:rsidP="00CF121C">
            <w:pPr>
              <w:pStyle w:val="TableCell0-0CenterBreak"/>
            </w:pPr>
          </w:p>
        </w:tc>
      </w:tr>
      <w:tr w:rsidR="00AC23C4" w:rsidRPr="005F70FB" w14:paraId="7B4CF0B5" w14:textId="77777777" w:rsidTr="00961C13">
        <w:tc>
          <w:tcPr>
            <w:tcW w:w="1928" w:type="dxa"/>
            <w:tcBorders>
              <w:left w:val="nil"/>
              <w:right w:val="nil"/>
            </w:tcBorders>
            <w:shd w:val="clear" w:color="auto" w:fill="auto"/>
          </w:tcPr>
          <w:p w14:paraId="20D4F22D" w14:textId="77777777" w:rsidR="00CF121C" w:rsidRPr="005F70FB" w:rsidRDefault="00CF121C" w:rsidP="00CF121C">
            <w:r w:rsidRPr="005F70FB">
              <w:t>Kwerba</w:t>
            </w:r>
          </w:p>
        </w:tc>
        <w:tc>
          <w:tcPr>
            <w:tcW w:w="737" w:type="dxa"/>
            <w:tcBorders>
              <w:left w:val="nil"/>
              <w:right w:val="single" w:sz="4" w:space="0" w:color="auto"/>
            </w:tcBorders>
            <w:shd w:val="clear" w:color="auto" w:fill="auto"/>
          </w:tcPr>
          <w:p w14:paraId="245B6CD6" w14:textId="77777777" w:rsidR="00CF121C" w:rsidRPr="005F70FB" w:rsidRDefault="00CF121C" w:rsidP="00CF121C">
            <w:r w:rsidRPr="005F70FB">
              <w:t>[kwe]</w:t>
            </w:r>
          </w:p>
        </w:tc>
        <w:tc>
          <w:tcPr>
            <w:tcW w:w="567" w:type="dxa"/>
            <w:tcBorders>
              <w:left w:val="single" w:sz="4" w:space="0" w:color="auto"/>
              <w:right w:val="nil"/>
            </w:tcBorders>
            <w:shd w:val="clear" w:color="auto" w:fill="auto"/>
          </w:tcPr>
          <w:p w14:paraId="626B01F7" w14:textId="77777777" w:rsidR="00CF121C" w:rsidRPr="005F70FB" w:rsidRDefault="00CF121C" w:rsidP="00CF121C">
            <w:pPr>
              <w:pStyle w:val="TableCell0-0CenterBreak"/>
            </w:pPr>
          </w:p>
        </w:tc>
        <w:tc>
          <w:tcPr>
            <w:tcW w:w="595" w:type="dxa"/>
            <w:tcBorders>
              <w:left w:val="nil"/>
              <w:right w:val="nil"/>
            </w:tcBorders>
            <w:shd w:val="clear" w:color="auto" w:fill="auto"/>
          </w:tcPr>
          <w:p w14:paraId="3E3751B9"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6B46FCBF"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1D5B23B9"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4C763F42"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6F6592A7"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26B7FC0B" w14:textId="77777777" w:rsidR="00CF121C" w:rsidRPr="005F70FB" w:rsidRDefault="00CF121C" w:rsidP="00CF121C">
            <w:pPr>
              <w:pStyle w:val="TableCell0-0CenterBreak"/>
            </w:pPr>
          </w:p>
        </w:tc>
      </w:tr>
      <w:tr w:rsidR="00AC23C4" w:rsidRPr="005F70FB" w14:paraId="007A3F2C" w14:textId="77777777" w:rsidTr="00961C13">
        <w:tc>
          <w:tcPr>
            <w:tcW w:w="1928" w:type="dxa"/>
            <w:tcBorders>
              <w:left w:val="nil"/>
              <w:right w:val="nil"/>
            </w:tcBorders>
            <w:shd w:val="clear" w:color="auto" w:fill="auto"/>
          </w:tcPr>
          <w:p w14:paraId="51BB513B" w14:textId="77777777" w:rsidR="00CF121C" w:rsidRPr="005F70FB" w:rsidRDefault="00CF121C" w:rsidP="00CF121C">
            <w:r w:rsidRPr="005F70FB">
              <w:t>Kauwera</w:t>
            </w:r>
          </w:p>
        </w:tc>
        <w:tc>
          <w:tcPr>
            <w:tcW w:w="737" w:type="dxa"/>
            <w:tcBorders>
              <w:left w:val="nil"/>
              <w:right w:val="single" w:sz="4" w:space="0" w:color="auto"/>
            </w:tcBorders>
            <w:shd w:val="clear" w:color="auto" w:fill="auto"/>
          </w:tcPr>
          <w:p w14:paraId="1A28197B" w14:textId="77777777" w:rsidR="00CF121C" w:rsidRPr="005F70FB" w:rsidRDefault="00CF121C" w:rsidP="00CF121C">
            <w:r w:rsidRPr="005F70FB">
              <w:t>[xau]</w:t>
            </w:r>
          </w:p>
        </w:tc>
        <w:tc>
          <w:tcPr>
            <w:tcW w:w="567" w:type="dxa"/>
            <w:tcBorders>
              <w:left w:val="single" w:sz="4" w:space="0" w:color="auto"/>
              <w:right w:val="nil"/>
            </w:tcBorders>
            <w:shd w:val="clear" w:color="auto" w:fill="auto"/>
          </w:tcPr>
          <w:p w14:paraId="0F663D62" w14:textId="77777777" w:rsidR="00CF121C" w:rsidRPr="005F70FB" w:rsidRDefault="00CF121C" w:rsidP="00CF121C">
            <w:pPr>
              <w:pStyle w:val="TableCell0-0CenterBreak"/>
            </w:pPr>
          </w:p>
        </w:tc>
        <w:tc>
          <w:tcPr>
            <w:tcW w:w="595" w:type="dxa"/>
            <w:tcBorders>
              <w:left w:val="nil"/>
              <w:right w:val="nil"/>
            </w:tcBorders>
            <w:shd w:val="clear" w:color="auto" w:fill="auto"/>
          </w:tcPr>
          <w:p w14:paraId="604D86D5"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193A75FE" w14:textId="77777777" w:rsidR="00CF121C" w:rsidRPr="005F70FB" w:rsidRDefault="00CF121C" w:rsidP="00CF121C">
            <w:pPr>
              <w:pStyle w:val="TableCell0-0CenterBreak"/>
            </w:pPr>
          </w:p>
        </w:tc>
        <w:tc>
          <w:tcPr>
            <w:tcW w:w="567" w:type="dxa"/>
            <w:tcBorders>
              <w:left w:val="nil"/>
              <w:right w:val="nil"/>
            </w:tcBorders>
            <w:shd w:val="clear" w:color="auto" w:fill="auto"/>
          </w:tcPr>
          <w:p w14:paraId="72CD583A" w14:textId="77777777" w:rsidR="00CF121C" w:rsidRPr="005F70FB" w:rsidRDefault="00CF121C" w:rsidP="00CF121C">
            <w:pPr>
              <w:pStyle w:val="TableCell0-0CenterBreak"/>
            </w:pPr>
          </w:p>
        </w:tc>
        <w:tc>
          <w:tcPr>
            <w:tcW w:w="567" w:type="dxa"/>
            <w:tcBorders>
              <w:left w:val="nil"/>
              <w:right w:val="nil"/>
            </w:tcBorders>
            <w:shd w:val="clear" w:color="auto" w:fill="auto"/>
          </w:tcPr>
          <w:p w14:paraId="4ABEA9CC" w14:textId="77777777" w:rsidR="00CF121C" w:rsidRPr="005F70FB" w:rsidRDefault="00CF121C" w:rsidP="00CF121C">
            <w:pPr>
              <w:pStyle w:val="TableCell0-0CenterBreak"/>
            </w:pPr>
          </w:p>
        </w:tc>
        <w:tc>
          <w:tcPr>
            <w:tcW w:w="567" w:type="dxa"/>
            <w:tcBorders>
              <w:left w:val="nil"/>
              <w:right w:val="nil"/>
            </w:tcBorders>
            <w:shd w:val="clear" w:color="auto" w:fill="auto"/>
          </w:tcPr>
          <w:p w14:paraId="0F84D359" w14:textId="77777777" w:rsidR="00CF121C" w:rsidRPr="005F70FB" w:rsidRDefault="00CF121C" w:rsidP="00CF121C">
            <w:pPr>
              <w:pStyle w:val="TableCell0-0CenterBreak"/>
            </w:pPr>
          </w:p>
        </w:tc>
        <w:tc>
          <w:tcPr>
            <w:tcW w:w="567" w:type="dxa"/>
            <w:tcBorders>
              <w:left w:val="nil"/>
              <w:right w:val="nil"/>
            </w:tcBorders>
            <w:shd w:val="clear" w:color="auto" w:fill="auto"/>
          </w:tcPr>
          <w:p w14:paraId="75ACC7CF" w14:textId="77777777" w:rsidR="00CF121C" w:rsidRPr="005F70FB" w:rsidRDefault="00CF121C" w:rsidP="00CF121C">
            <w:pPr>
              <w:pStyle w:val="TableCell0-0CenterBreak"/>
            </w:pPr>
          </w:p>
        </w:tc>
      </w:tr>
      <w:tr w:rsidR="00AC23C4" w:rsidRPr="005F70FB" w14:paraId="5DEAE85D" w14:textId="77777777" w:rsidTr="00961C13">
        <w:tc>
          <w:tcPr>
            <w:tcW w:w="1928" w:type="dxa"/>
            <w:tcBorders>
              <w:left w:val="nil"/>
              <w:right w:val="nil"/>
            </w:tcBorders>
            <w:shd w:val="clear" w:color="auto" w:fill="auto"/>
          </w:tcPr>
          <w:p w14:paraId="6CD62EE8" w14:textId="77777777" w:rsidR="00CF121C" w:rsidRPr="005F70FB" w:rsidRDefault="00CF121C" w:rsidP="00CF121C">
            <w:r w:rsidRPr="005F70FB">
              <w:t>Kwesten</w:t>
            </w:r>
          </w:p>
        </w:tc>
        <w:tc>
          <w:tcPr>
            <w:tcW w:w="737" w:type="dxa"/>
            <w:tcBorders>
              <w:left w:val="nil"/>
              <w:right w:val="single" w:sz="4" w:space="0" w:color="auto"/>
            </w:tcBorders>
            <w:shd w:val="clear" w:color="auto" w:fill="auto"/>
          </w:tcPr>
          <w:p w14:paraId="6FD275C3" w14:textId="77777777" w:rsidR="00CF121C" w:rsidRPr="005F70FB" w:rsidRDefault="00CF121C" w:rsidP="00CF121C">
            <w:r w:rsidRPr="005F70FB">
              <w:t>[kwt]</w:t>
            </w:r>
          </w:p>
        </w:tc>
        <w:tc>
          <w:tcPr>
            <w:tcW w:w="567" w:type="dxa"/>
            <w:tcBorders>
              <w:left w:val="single" w:sz="4" w:space="0" w:color="auto"/>
              <w:right w:val="nil"/>
            </w:tcBorders>
            <w:shd w:val="clear" w:color="auto" w:fill="auto"/>
          </w:tcPr>
          <w:p w14:paraId="77FCAC67" w14:textId="77777777" w:rsidR="00CF121C" w:rsidRPr="005F70FB" w:rsidRDefault="00CF121C" w:rsidP="00CF121C">
            <w:pPr>
              <w:pStyle w:val="TableCell0-0CenterBreak"/>
            </w:pPr>
          </w:p>
        </w:tc>
        <w:tc>
          <w:tcPr>
            <w:tcW w:w="595" w:type="dxa"/>
            <w:tcBorders>
              <w:left w:val="nil"/>
              <w:right w:val="nil"/>
            </w:tcBorders>
            <w:shd w:val="clear" w:color="auto" w:fill="auto"/>
          </w:tcPr>
          <w:p w14:paraId="336EE148"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3FC5565B" w14:textId="77777777" w:rsidR="00CF121C" w:rsidRPr="005F70FB" w:rsidRDefault="00CF121C" w:rsidP="00CF121C">
            <w:pPr>
              <w:pStyle w:val="TableCell0-0CenterBreak"/>
            </w:pPr>
          </w:p>
        </w:tc>
        <w:tc>
          <w:tcPr>
            <w:tcW w:w="567" w:type="dxa"/>
            <w:tcBorders>
              <w:left w:val="nil"/>
              <w:right w:val="nil"/>
            </w:tcBorders>
            <w:shd w:val="clear" w:color="auto" w:fill="auto"/>
          </w:tcPr>
          <w:p w14:paraId="108EBAAD" w14:textId="77777777" w:rsidR="00CF121C" w:rsidRPr="005F70FB" w:rsidRDefault="00CF121C" w:rsidP="00CF121C">
            <w:pPr>
              <w:pStyle w:val="TableCell0-0CenterBreak"/>
            </w:pPr>
          </w:p>
        </w:tc>
        <w:tc>
          <w:tcPr>
            <w:tcW w:w="567" w:type="dxa"/>
            <w:tcBorders>
              <w:left w:val="nil"/>
              <w:right w:val="nil"/>
            </w:tcBorders>
            <w:shd w:val="clear" w:color="auto" w:fill="auto"/>
          </w:tcPr>
          <w:p w14:paraId="4E9C3B9D" w14:textId="77777777" w:rsidR="00CF121C" w:rsidRPr="005F70FB" w:rsidRDefault="00CF121C" w:rsidP="00CF121C">
            <w:pPr>
              <w:pStyle w:val="TableCell0-0CenterBreak"/>
            </w:pPr>
          </w:p>
        </w:tc>
        <w:tc>
          <w:tcPr>
            <w:tcW w:w="567" w:type="dxa"/>
            <w:tcBorders>
              <w:left w:val="nil"/>
              <w:right w:val="nil"/>
            </w:tcBorders>
            <w:shd w:val="clear" w:color="auto" w:fill="auto"/>
          </w:tcPr>
          <w:p w14:paraId="5AA7DBC9" w14:textId="77777777" w:rsidR="00CF121C" w:rsidRPr="005F70FB" w:rsidRDefault="00CF121C" w:rsidP="00CF121C">
            <w:pPr>
              <w:pStyle w:val="TableCell0-0CenterBreak"/>
            </w:pPr>
          </w:p>
        </w:tc>
        <w:tc>
          <w:tcPr>
            <w:tcW w:w="567" w:type="dxa"/>
            <w:tcBorders>
              <w:left w:val="nil"/>
              <w:right w:val="nil"/>
            </w:tcBorders>
            <w:shd w:val="clear" w:color="auto" w:fill="auto"/>
          </w:tcPr>
          <w:p w14:paraId="74A7A17B" w14:textId="77777777" w:rsidR="00CF121C" w:rsidRPr="005F70FB" w:rsidRDefault="00CF121C" w:rsidP="00CF121C">
            <w:pPr>
              <w:pStyle w:val="TableCell0-0CenterBreak"/>
            </w:pPr>
          </w:p>
        </w:tc>
      </w:tr>
      <w:tr w:rsidR="00AC23C4" w:rsidRPr="005F70FB" w14:paraId="2079AAE9" w14:textId="77777777" w:rsidTr="00961C13">
        <w:tc>
          <w:tcPr>
            <w:tcW w:w="1928" w:type="dxa"/>
            <w:tcBorders>
              <w:left w:val="nil"/>
              <w:right w:val="nil"/>
            </w:tcBorders>
            <w:shd w:val="clear" w:color="auto" w:fill="auto"/>
          </w:tcPr>
          <w:p w14:paraId="17E11B38" w14:textId="77777777" w:rsidR="00CF121C" w:rsidRPr="005F70FB" w:rsidRDefault="00CF121C" w:rsidP="00CF121C">
            <w:r w:rsidRPr="005F70FB">
              <w:t>Mander</w:t>
            </w:r>
          </w:p>
        </w:tc>
        <w:tc>
          <w:tcPr>
            <w:tcW w:w="737" w:type="dxa"/>
            <w:tcBorders>
              <w:left w:val="nil"/>
              <w:right w:val="single" w:sz="4" w:space="0" w:color="auto"/>
            </w:tcBorders>
            <w:shd w:val="clear" w:color="auto" w:fill="auto"/>
          </w:tcPr>
          <w:p w14:paraId="31DDE83F" w14:textId="77777777" w:rsidR="00CF121C" w:rsidRPr="005F70FB" w:rsidRDefault="00CF121C" w:rsidP="00CF121C">
            <w:r w:rsidRPr="005F70FB">
              <w:t>[mqr]</w:t>
            </w:r>
          </w:p>
        </w:tc>
        <w:tc>
          <w:tcPr>
            <w:tcW w:w="567" w:type="dxa"/>
            <w:tcBorders>
              <w:left w:val="single" w:sz="4" w:space="0" w:color="auto"/>
              <w:right w:val="nil"/>
            </w:tcBorders>
            <w:shd w:val="clear" w:color="auto" w:fill="auto"/>
          </w:tcPr>
          <w:p w14:paraId="29237581" w14:textId="77777777" w:rsidR="00CF121C" w:rsidRPr="005F70FB" w:rsidRDefault="00CF121C" w:rsidP="00CF121C">
            <w:pPr>
              <w:pStyle w:val="TableCell0-0CenterBreak"/>
            </w:pPr>
          </w:p>
        </w:tc>
        <w:tc>
          <w:tcPr>
            <w:tcW w:w="595" w:type="dxa"/>
            <w:tcBorders>
              <w:left w:val="nil"/>
              <w:right w:val="nil"/>
            </w:tcBorders>
            <w:shd w:val="clear" w:color="auto" w:fill="auto"/>
          </w:tcPr>
          <w:p w14:paraId="505FADAE"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0196C18F" w14:textId="77777777" w:rsidR="00CF121C" w:rsidRPr="005F70FB" w:rsidRDefault="00CF121C" w:rsidP="00CF121C">
            <w:pPr>
              <w:pStyle w:val="TableCell0-0CenterBreak"/>
            </w:pPr>
          </w:p>
        </w:tc>
        <w:tc>
          <w:tcPr>
            <w:tcW w:w="567" w:type="dxa"/>
            <w:tcBorders>
              <w:left w:val="nil"/>
              <w:right w:val="nil"/>
            </w:tcBorders>
            <w:shd w:val="clear" w:color="auto" w:fill="auto"/>
          </w:tcPr>
          <w:p w14:paraId="0F8C3A28" w14:textId="77777777" w:rsidR="00CF121C" w:rsidRPr="005F70FB" w:rsidRDefault="00CF121C" w:rsidP="00CF121C">
            <w:pPr>
              <w:pStyle w:val="TableCell0-0CenterBreak"/>
            </w:pPr>
          </w:p>
        </w:tc>
        <w:tc>
          <w:tcPr>
            <w:tcW w:w="567" w:type="dxa"/>
            <w:tcBorders>
              <w:left w:val="nil"/>
              <w:right w:val="nil"/>
            </w:tcBorders>
            <w:shd w:val="clear" w:color="auto" w:fill="auto"/>
          </w:tcPr>
          <w:p w14:paraId="119FD4A5" w14:textId="77777777" w:rsidR="00CF121C" w:rsidRPr="005F70FB" w:rsidRDefault="00CF121C" w:rsidP="00CF121C">
            <w:pPr>
              <w:pStyle w:val="TableCell0-0CenterBreak"/>
            </w:pPr>
          </w:p>
        </w:tc>
        <w:tc>
          <w:tcPr>
            <w:tcW w:w="567" w:type="dxa"/>
            <w:tcBorders>
              <w:left w:val="nil"/>
              <w:right w:val="nil"/>
            </w:tcBorders>
            <w:shd w:val="clear" w:color="auto" w:fill="auto"/>
          </w:tcPr>
          <w:p w14:paraId="3BAD8131" w14:textId="77777777" w:rsidR="00CF121C" w:rsidRPr="005F70FB" w:rsidRDefault="00CF121C" w:rsidP="00CF121C">
            <w:pPr>
              <w:pStyle w:val="TableCell0-0CenterBreak"/>
            </w:pPr>
          </w:p>
        </w:tc>
        <w:tc>
          <w:tcPr>
            <w:tcW w:w="567" w:type="dxa"/>
            <w:tcBorders>
              <w:left w:val="nil"/>
              <w:right w:val="nil"/>
            </w:tcBorders>
            <w:shd w:val="clear" w:color="auto" w:fill="auto"/>
          </w:tcPr>
          <w:p w14:paraId="0A41FC53" w14:textId="77777777" w:rsidR="00CF121C" w:rsidRPr="005F70FB" w:rsidRDefault="00CF121C" w:rsidP="00CF121C">
            <w:pPr>
              <w:pStyle w:val="TableCell0-0CenterBreak"/>
            </w:pPr>
          </w:p>
        </w:tc>
      </w:tr>
      <w:tr w:rsidR="00AC23C4" w:rsidRPr="005F70FB" w14:paraId="6D9D0338" w14:textId="77777777" w:rsidTr="00961C13">
        <w:tc>
          <w:tcPr>
            <w:tcW w:w="1928" w:type="dxa"/>
            <w:tcBorders>
              <w:left w:val="nil"/>
              <w:right w:val="nil"/>
            </w:tcBorders>
            <w:shd w:val="clear" w:color="auto" w:fill="auto"/>
          </w:tcPr>
          <w:p w14:paraId="769E6D4E" w14:textId="77777777" w:rsidR="00CF121C" w:rsidRPr="005F70FB" w:rsidRDefault="00CF121C" w:rsidP="00CF121C">
            <w:r w:rsidRPr="005F70FB">
              <w:t>Massep</w:t>
            </w:r>
          </w:p>
        </w:tc>
        <w:tc>
          <w:tcPr>
            <w:tcW w:w="737" w:type="dxa"/>
            <w:tcBorders>
              <w:left w:val="nil"/>
              <w:right w:val="single" w:sz="4" w:space="0" w:color="auto"/>
            </w:tcBorders>
            <w:shd w:val="clear" w:color="auto" w:fill="auto"/>
          </w:tcPr>
          <w:p w14:paraId="36D4402C" w14:textId="77777777" w:rsidR="00CF121C" w:rsidRPr="005F70FB" w:rsidRDefault="00CF121C" w:rsidP="00CF121C">
            <w:r w:rsidRPr="005F70FB">
              <w:t>[mvs]</w:t>
            </w:r>
          </w:p>
        </w:tc>
        <w:tc>
          <w:tcPr>
            <w:tcW w:w="567" w:type="dxa"/>
            <w:tcBorders>
              <w:left w:val="single" w:sz="4" w:space="0" w:color="auto"/>
              <w:right w:val="nil"/>
            </w:tcBorders>
            <w:shd w:val="clear" w:color="auto" w:fill="auto"/>
          </w:tcPr>
          <w:p w14:paraId="07AEB520" w14:textId="77777777" w:rsidR="00CF121C" w:rsidRPr="005F70FB" w:rsidRDefault="00CF121C" w:rsidP="00CF121C">
            <w:pPr>
              <w:pStyle w:val="TableCell0-0CenterBreak"/>
            </w:pPr>
            <w:r w:rsidRPr="005F70FB">
              <w:t>X</w:t>
            </w:r>
          </w:p>
        </w:tc>
        <w:tc>
          <w:tcPr>
            <w:tcW w:w="595" w:type="dxa"/>
            <w:tcBorders>
              <w:left w:val="nil"/>
              <w:right w:val="nil"/>
            </w:tcBorders>
            <w:shd w:val="clear" w:color="auto" w:fill="auto"/>
          </w:tcPr>
          <w:p w14:paraId="546737A2" w14:textId="77777777" w:rsidR="00CF121C" w:rsidRPr="005F70FB" w:rsidRDefault="00CF121C" w:rsidP="00CF121C">
            <w:pPr>
              <w:pStyle w:val="TableCell0-0CenterBreak"/>
            </w:pPr>
          </w:p>
        </w:tc>
        <w:tc>
          <w:tcPr>
            <w:tcW w:w="567" w:type="dxa"/>
            <w:tcBorders>
              <w:left w:val="nil"/>
              <w:right w:val="nil"/>
            </w:tcBorders>
            <w:shd w:val="clear" w:color="auto" w:fill="auto"/>
          </w:tcPr>
          <w:p w14:paraId="16CE25BC" w14:textId="77777777" w:rsidR="00CF121C" w:rsidRPr="005F70FB" w:rsidRDefault="00CF121C" w:rsidP="00CF121C">
            <w:pPr>
              <w:pStyle w:val="TableCell0-0CenterBreak"/>
            </w:pPr>
          </w:p>
        </w:tc>
        <w:tc>
          <w:tcPr>
            <w:tcW w:w="567" w:type="dxa"/>
            <w:tcBorders>
              <w:left w:val="nil"/>
              <w:right w:val="nil"/>
            </w:tcBorders>
            <w:shd w:val="clear" w:color="auto" w:fill="auto"/>
          </w:tcPr>
          <w:p w14:paraId="7D8A55A4" w14:textId="77777777" w:rsidR="00CF121C" w:rsidRPr="005F70FB" w:rsidRDefault="00CF121C" w:rsidP="00CF121C">
            <w:pPr>
              <w:pStyle w:val="TableCell0-0CenterBreak"/>
            </w:pPr>
          </w:p>
        </w:tc>
        <w:tc>
          <w:tcPr>
            <w:tcW w:w="567" w:type="dxa"/>
            <w:tcBorders>
              <w:left w:val="nil"/>
              <w:right w:val="nil"/>
            </w:tcBorders>
            <w:shd w:val="clear" w:color="auto" w:fill="auto"/>
          </w:tcPr>
          <w:p w14:paraId="3F046532" w14:textId="77777777" w:rsidR="00CF121C" w:rsidRPr="005F70FB" w:rsidRDefault="00CF121C" w:rsidP="00CF121C">
            <w:pPr>
              <w:pStyle w:val="TableCell0-0CenterBreak"/>
            </w:pPr>
          </w:p>
        </w:tc>
        <w:tc>
          <w:tcPr>
            <w:tcW w:w="567" w:type="dxa"/>
            <w:tcBorders>
              <w:left w:val="nil"/>
              <w:right w:val="nil"/>
            </w:tcBorders>
            <w:shd w:val="clear" w:color="auto" w:fill="auto"/>
          </w:tcPr>
          <w:p w14:paraId="26AB094E" w14:textId="77777777" w:rsidR="00CF121C" w:rsidRPr="005F70FB" w:rsidRDefault="00CF121C" w:rsidP="00CF121C">
            <w:pPr>
              <w:pStyle w:val="TableCell0-0CenterBreak"/>
            </w:pPr>
          </w:p>
        </w:tc>
        <w:tc>
          <w:tcPr>
            <w:tcW w:w="567" w:type="dxa"/>
            <w:tcBorders>
              <w:left w:val="nil"/>
              <w:right w:val="nil"/>
            </w:tcBorders>
            <w:shd w:val="clear" w:color="auto" w:fill="auto"/>
          </w:tcPr>
          <w:p w14:paraId="0A90BC85" w14:textId="77777777" w:rsidR="00CF121C" w:rsidRPr="005F70FB" w:rsidRDefault="00CF121C" w:rsidP="00CF121C">
            <w:pPr>
              <w:pStyle w:val="TableCell0-0CenterBreak"/>
            </w:pPr>
          </w:p>
        </w:tc>
      </w:tr>
      <w:tr w:rsidR="00AC23C4" w:rsidRPr="005F70FB" w14:paraId="609DF3DA" w14:textId="77777777" w:rsidTr="00961C13">
        <w:tc>
          <w:tcPr>
            <w:tcW w:w="1928" w:type="dxa"/>
            <w:tcBorders>
              <w:left w:val="nil"/>
              <w:right w:val="nil"/>
            </w:tcBorders>
            <w:shd w:val="clear" w:color="auto" w:fill="auto"/>
          </w:tcPr>
          <w:p w14:paraId="3B91716E" w14:textId="77777777" w:rsidR="00CF121C" w:rsidRPr="005F70FB" w:rsidRDefault="00CF121C" w:rsidP="00CF121C">
            <w:r w:rsidRPr="005F70FB">
              <w:t>Mawes</w:t>
            </w:r>
          </w:p>
        </w:tc>
        <w:tc>
          <w:tcPr>
            <w:tcW w:w="737" w:type="dxa"/>
            <w:tcBorders>
              <w:left w:val="nil"/>
              <w:right w:val="single" w:sz="4" w:space="0" w:color="auto"/>
            </w:tcBorders>
            <w:shd w:val="clear" w:color="auto" w:fill="auto"/>
          </w:tcPr>
          <w:p w14:paraId="55B96CFD" w14:textId="77777777" w:rsidR="00CF121C" w:rsidRPr="005F70FB" w:rsidRDefault="00CF121C" w:rsidP="00CF121C">
            <w:r w:rsidRPr="005F70FB">
              <w:t>[mgk]</w:t>
            </w:r>
          </w:p>
        </w:tc>
        <w:tc>
          <w:tcPr>
            <w:tcW w:w="567" w:type="dxa"/>
            <w:tcBorders>
              <w:left w:val="single" w:sz="4" w:space="0" w:color="auto"/>
              <w:right w:val="nil"/>
            </w:tcBorders>
            <w:shd w:val="clear" w:color="auto" w:fill="auto"/>
          </w:tcPr>
          <w:p w14:paraId="4597128E" w14:textId="77777777" w:rsidR="00CF121C" w:rsidRPr="005F70FB" w:rsidRDefault="00CF121C" w:rsidP="00CF121C">
            <w:pPr>
              <w:pStyle w:val="TableCell0-0CenterBreak"/>
            </w:pPr>
          </w:p>
        </w:tc>
        <w:tc>
          <w:tcPr>
            <w:tcW w:w="595" w:type="dxa"/>
            <w:tcBorders>
              <w:left w:val="nil"/>
              <w:right w:val="nil"/>
            </w:tcBorders>
            <w:shd w:val="clear" w:color="auto" w:fill="auto"/>
          </w:tcPr>
          <w:p w14:paraId="4FAFB9F6"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237DED2F" w14:textId="77777777" w:rsidR="00CF121C" w:rsidRPr="005F70FB" w:rsidRDefault="00CF121C" w:rsidP="00CF121C">
            <w:pPr>
              <w:pStyle w:val="TableCell0-0CenterBreak"/>
            </w:pPr>
          </w:p>
        </w:tc>
        <w:tc>
          <w:tcPr>
            <w:tcW w:w="567" w:type="dxa"/>
            <w:tcBorders>
              <w:left w:val="nil"/>
              <w:right w:val="nil"/>
            </w:tcBorders>
            <w:shd w:val="clear" w:color="auto" w:fill="auto"/>
          </w:tcPr>
          <w:p w14:paraId="3100DD3F" w14:textId="77777777" w:rsidR="00CF121C" w:rsidRPr="005F70FB" w:rsidRDefault="00CF121C" w:rsidP="00CF121C">
            <w:pPr>
              <w:pStyle w:val="TableCell0-0CenterBreak"/>
            </w:pPr>
          </w:p>
        </w:tc>
        <w:tc>
          <w:tcPr>
            <w:tcW w:w="567" w:type="dxa"/>
            <w:tcBorders>
              <w:left w:val="nil"/>
              <w:right w:val="nil"/>
            </w:tcBorders>
            <w:shd w:val="clear" w:color="auto" w:fill="auto"/>
          </w:tcPr>
          <w:p w14:paraId="09348412" w14:textId="77777777" w:rsidR="00CF121C" w:rsidRPr="005F70FB" w:rsidRDefault="00CF121C" w:rsidP="00CF121C">
            <w:pPr>
              <w:pStyle w:val="TableCell0-0CenterBreak"/>
            </w:pPr>
          </w:p>
        </w:tc>
        <w:tc>
          <w:tcPr>
            <w:tcW w:w="567" w:type="dxa"/>
            <w:tcBorders>
              <w:left w:val="nil"/>
              <w:right w:val="nil"/>
            </w:tcBorders>
            <w:shd w:val="clear" w:color="auto" w:fill="auto"/>
          </w:tcPr>
          <w:p w14:paraId="3EBB5346" w14:textId="77777777" w:rsidR="00CF121C" w:rsidRPr="005F70FB" w:rsidRDefault="00CF121C" w:rsidP="00CF121C">
            <w:pPr>
              <w:pStyle w:val="TableCell0-0CenterBreak"/>
            </w:pPr>
          </w:p>
        </w:tc>
        <w:tc>
          <w:tcPr>
            <w:tcW w:w="567" w:type="dxa"/>
            <w:tcBorders>
              <w:left w:val="nil"/>
              <w:right w:val="nil"/>
            </w:tcBorders>
            <w:shd w:val="clear" w:color="auto" w:fill="auto"/>
          </w:tcPr>
          <w:p w14:paraId="337668C4" w14:textId="77777777" w:rsidR="00CF121C" w:rsidRPr="005F70FB" w:rsidRDefault="00CF121C" w:rsidP="00CF121C">
            <w:pPr>
              <w:pStyle w:val="TableCell0-0CenterBreak"/>
            </w:pPr>
          </w:p>
        </w:tc>
      </w:tr>
      <w:tr w:rsidR="00AC23C4" w:rsidRPr="005F70FB" w14:paraId="00A9F86C" w14:textId="77777777" w:rsidTr="00961C13">
        <w:tc>
          <w:tcPr>
            <w:tcW w:w="1928" w:type="dxa"/>
            <w:tcBorders>
              <w:left w:val="nil"/>
              <w:right w:val="nil"/>
            </w:tcBorders>
            <w:shd w:val="clear" w:color="auto" w:fill="auto"/>
          </w:tcPr>
          <w:p w14:paraId="26A0EB6E" w14:textId="77777777" w:rsidR="00CF121C" w:rsidRPr="005F70FB" w:rsidRDefault="00CF121C" w:rsidP="00CF121C">
            <w:r w:rsidRPr="005F70FB">
              <w:t>Samarokena</w:t>
            </w:r>
          </w:p>
        </w:tc>
        <w:tc>
          <w:tcPr>
            <w:tcW w:w="737" w:type="dxa"/>
            <w:tcBorders>
              <w:left w:val="nil"/>
              <w:right w:val="single" w:sz="4" w:space="0" w:color="auto"/>
            </w:tcBorders>
            <w:shd w:val="clear" w:color="auto" w:fill="auto"/>
          </w:tcPr>
          <w:p w14:paraId="0674B0C2" w14:textId="77777777" w:rsidR="00CF121C" w:rsidRPr="005F70FB" w:rsidRDefault="00CF121C" w:rsidP="00CF121C">
            <w:r w:rsidRPr="005F70FB">
              <w:t>[tmj]</w:t>
            </w:r>
          </w:p>
        </w:tc>
        <w:tc>
          <w:tcPr>
            <w:tcW w:w="567" w:type="dxa"/>
            <w:tcBorders>
              <w:left w:val="single" w:sz="4" w:space="0" w:color="auto"/>
              <w:right w:val="nil"/>
            </w:tcBorders>
            <w:shd w:val="clear" w:color="auto" w:fill="auto"/>
          </w:tcPr>
          <w:p w14:paraId="45ADB521" w14:textId="77777777" w:rsidR="00CF121C" w:rsidRPr="005F70FB" w:rsidRDefault="00CF121C" w:rsidP="00CF121C">
            <w:pPr>
              <w:pStyle w:val="TableCell0-0CenterBreak"/>
            </w:pPr>
            <w:r w:rsidRPr="005F70FB">
              <w:t>X</w:t>
            </w:r>
          </w:p>
        </w:tc>
        <w:tc>
          <w:tcPr>
            <w:tcW w:w="595" w:type="dxa"/>
            <w:tcBorders>
              <w:left w:val="nil"/>
              <w:right w:val="nil"/>
            </w:tcBorders>
            <w:shd w:val="clear" w:color="auto" w:fill="auto"/>
          </w:tcPr>
          <w:p w14:paraId="340A84BC"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129300A8" w14:textId="77777777" w:rsidR="00CF121C" w:rsidRPr="005F70FB" w:rsidRDefault="00CF121C" w:rsidP="00CF121C">
            <w:pPr>
              <w:pStyle w:val="TableCell0-0CenterBreak"/>
            </w:pPr>
          </w:p>
        </w:tc>
        <w:tc>
          <w:tcPr>
            <w:tcW w:w="567" w:type="dxa"/>
            <w:tcBorders>
              <w:left w:val="nil"/>
              <w:right w:val="nil"/>
            </w:tcBorders>
            <w:shd w:val="clear" w:color="auto" w:fill="auto"/>
          </w:tcPr>
          <w:p w14:paraId="2C8CF723" w14:textId="77777777" w:rsidR="00CF121C" w:rsidRPr="005F70FB" w:rsidRDefault="00CF121C" w:rsidP="00CF121C">
            <w:pPr>
              <w:pStyle w:val="TableCell0-0CenterBreak"/>
            </w:pPr>
          </w:p>
        </w:tc>
        <w:tc>
          <w:tcPr>
            <w:tcW w:w="567" w:type="dxa"/>
            <w:tcBorders>
              <w:left w:val="nil"/>
              <w:right w:val="nil"/>
            </w:tcBorders>
            <w:shd w:val="clear" w:color="auto" w:fill="auto"/>
          </w:tcPr>
          <w:p w14:paraId="36F1C5D8" w14:textId="77777777" w:rsidR="00CF121C" w:rsidRPr="005F70FB" w:rsidRDefault="00CF121C" w:rsidP="00CF121C">
            <w:pPr>
              <w:pStyle w:val="TableCell0-0CenterBreak"/>
            </w:pPr>
          </w:p>
        </w:tc>
        <w:tc>
          <w:tcPr>
            <w:tcW w:w="567" w:type="dxa"/>
            <w:tcBorders>
              <w:left w:val="nil"/>
              <w:right w:val="nil"/>
            </w:tcBorders>
            <w:shd w:val="clear" w:color="auto" w:fill="auto"/>
          </w:tcPr>
          <w:p w14:paraId="743FB7EC" w14:textId="77777777" w:rsidR="00CF121C" w:rsidRPr="005F70FB" w:rsidRDefault="00CF121C" w:rsidP="00CF121C">
            <w:pPr>
              <w:pStyle w:val="TableCell0-0CenterBreak"/>
            </w:pPr>
          </w:p>
        </w:tc>
        <w:tc>
          <w:tcPr>
            <w:tcW w:w="567" w:type="dxa"/>
            <w:tcBorders>
              <w:left w:val="nil"/>
              <w:right w:val="nil"/>
            </w:tcBorders>
            <w:shd w:val="clear" w:color="auto" w:fill="auto"/>
          </w:tcPr>
          <w:p w14:paraId="4B7FCB60" w14:textId="77777777" w:rsidR="00CF121C" w:rsidRPr="005F70FB" w:rsidRDefault="00CF121C" w:rsidP="00CF121C">
            <w:pPr>
              <w:pStyle w:val="TableCell0-0CenterBreak"/>
            </w:pPr>
          </w:p>
        </w:tc>
      </w:tr>
      <w:tr w:rsidR="00AC23C4" w:rsidRPr="005F70FB" w14:paraId="097AC13F" w14:textId="77777777" w:rsidTr="00961C13">
        <w:tc>
          <w:tcPr>
            <w:tcW w:w="1928" w:type="dxa"/>
            <w:tcBorders>
              <w:left w:val="nil"/>
              <w:right w:val="nil"/>
            </w:tcBorders>
            <w:shd w:val="clear" w:color="auto" w:fill="auto"/>
          </w:tcPr>
          <w:p w14:paraId="13ABF2D8" w14:textId="77777777" w:rsidR="00CF121C" w:rsidRPr="005F70FB" w:rsidRDefault="00CF121C" w:rsidP="00CF121C">
            <w:r w:rsidRPr="005F70FB">
              <w:t>Bagusa</w:t>
            </w:r>
          </w:p>
        </w:tc>
        <w:tc>
          <w:tcPr>
            <w:tcW w:w="737" w:type="dxa"/>
            <w:tcBorders>
              <w:left w:val="nil"/>
              <w:right w:val="single" w:sz="4" w:space="0" w:color="auto"/>
            </w:tcBorders>
            <w:shd w:val="clear" w:color="auto" w:fill="auto"/>
          </w:tcPr>
          <w:p w14:paraId="4690175F" w14:textId="77777777" w:rsidR="00CF121C" w:rsidRPr="005F70FB" w:rsidRDefault="00CF121C" w:rsidP="00CF121C">
            <w:r w:rsidRPr="005F70FB">
              <w:t>[bqb]</w:t>
            </w:r>
          </w:p>
        </w:tc>
        <w:tc>
          <w:tcPr>
            <w:tcW w:w="567" w:type="dxa"/>
            <w:tcBorders>
              <w:left w:val="single" w:sz="4" w:space="0" w:color="auto"/>
              <w:right w:val="nil"/>
            </w:tcBorders>
            <w:shd w:val="clear" w:color="auto" w:fill="auto"/>
          </w:tcPr>
          <w:p w14:paraId="20DD60C2" w14:textId="77777777" w:rsidR="00CF121C" w:rsidRPr="005F70FB" w:rsidRDefault="00CF121C" w:rsidP="00CF121C">
            <w:pPr>
              <w:pStyle w:val="TableCell0-0CenterBreak"/>
            </w:pPr>
          </w:p>
        </w:tc>
        <w:tc>
          <w:tcPr>
            <w:tcW w:w="595" w:type="dxa"/>
            <w:tcBorders>
              <w:left w:val="nil"/>
              <w:right w:val="nil"/>
            </w:tcBorders>
            <w:shd w:val="clear" w:color="auto" w:fill="auto"/>
          </w:tcPr>
          <w:p w14:paraId="67D5A7F9" w14:textId="77777777" w:rsidR="00CF121C" w:rsidRPr="005F70FB" w:rsidRDefault="00CF121C" w:rsidP="00CF121C">
            <w:pPr>
              <w:pStyle w:val="TableCell0-0CenterBreak"/>
            </w:pPr>
          </w:p>
        </w:tc>
        <w:tc>
          <w:tcPr>
            <w:tcW w:w="567" w:type="dxa"/>
            <w:tcBorders>
              <w:left w:val="nil"/>
              <w:right w:val="nil"/>
            </w:tcBorders>
            <w:shd w:val="clear" w:color="auto" w:fill="auto"/>
          </w:tcPr>
          <w:p w14:paraId="0A99EFD3" w14:textId="77777777" w:rsidR="00CF121C" w:rsidRPr="005F70FB" w:rsidRDefault="00CF121C" w:rsidP="00CF121C">
            <w:pPr>
              <w:pStyle w:val="TableCell0-0CenterBreak"/>
            </w:pPr>
          </w:p>
        </w:tc>
        <w:tc>
          <w:tcPr>
            <w:tcW w:w="567" w:type="dxa"/>
            <w:tcBorders>
              <w:left w:val="nil"/>
              <w:right w:val="nil"/>
            </w:tcBorders>
            <w:shd w:val="clear" w:color="auto" w:fill="auto"/>
          </w:tcPr>
          <w:p w14:paraId="4E922880" w14:textId="77777777" w:rsidR="00CF121C" w:rsidRPr="005F70FB" w:rsidRDefault="00CF121C" w:rsidP="00CF121C">
            <w:pPr>
              <w:pStyle w:val="TableCell0-0CenterBreak"/>
            </w:pPr>
          </w:p>
        </w:tc>
        <w:tc>
          <w:tcPr>
            <w:tcW w:w="567" w:type="dxa"/>
            <w:tcBorders>
              <w:left w:val="nil"/>
              <w:right w:val="nil"/>
            </w:tcBorders>
            <w:shd w:val="clear" w:color="auto" w:fill="auto"/>
          </w:tcPr>
          <w:p w14:paraId="58288ED7" w14:textId="77777777" w:rsidR="00CF121C" w:rsidRPr="005F70FB" w:rsidRDefault="00CF121C" w:rsidP="00CF121C">
            <w:pPr>
              <w:pStyle w:val="TableCell0-0CenterBreak"/>
            </w:pPr>
          </w:p>
        </w:tc>
        <w:tc>
          <w:tcPr>
            <w:tcW w:w="567" w:type="dxa"/>
            <w:tcBorders>
              <w:left w:val="nil"/>
              <w:right w:val="nil"/>
            </w:tcBorders>
            <w:shd w:val="clear" w:color="auto" w:fill="auto"/>
          </w:tcPr>
          <w:p w14:paraId="26FCADDE" w14:textId="77777777" w:rsidR="00CF121C" w:rsidRPr="005F70FB" w:rsidRDefault="00CF121C" w:rsidP="00CF121C">
            <w:pPr>
              <w:pStyle w:val="TableCell0-0CenterBreak"/>
            </w:pPr>
          </w:p>
        </w:tc>
        <w:tc>
          <w:tcPr>
            <w:tcW w:w="567" w:type="dxa"/>
            <w:tcBorders>
              <w:left w:val="nil"/>
              <w:right w:val="nil"/>
            </w:tcBorders>
            <w:shd w:val="clear" w:color="auto" w:fill="auto"/>
          </w:tcPr>
          <w:p w14:paraId="46A6D65E" w14:textId="77777777" w:rsidR="00CF121C" w:rsidRPr="005F70FB" w:rsidRDefault="00CF121C" w:rsidP="00CF121C">
            <w:pPr>
              <w:pStyle w:val="TableCell0-0CenterBreak"/>
            </w:pPr>
          </w:p>
        </w:tc>
      </w:tr>
      <w:tr w:rsidR="00AC23C4" w:rsidRPr="005F70FB" w14:paraId="36E02943" w14:textId="77777777" w:rsidTr="00961C13">
        <w:tc>
          <w:tcPr>
            <w:tcW w:w="1928" w:type="dxa"/>
            <w:tcBorders>
              <w:left w:val="nil"/>
              <w:right w:val="nil"/>
            </w:tcBorders>
            <w:shd w:val="clear" w:color="auto" w:fill="auto"/>
          </w:tcPr>
          <w:p w14:paraId="45545358" w14:textId="77777777" w:rsidR="00CF121C" w:rsidRPr="005F70FB" w:rsidRDefault="00CF121C" w:rsidP="00CF121C">
            <w:r w:rsidRPr="005F70FB">
              <w:t>Betaf</w:t>
            </w:r>
          </w:p>
        </w:tc>
        <w:tc>
          <w:tcPr>
            <w:tcW w:w="737" w:type="dxa"/>
            <w:tcBorders>
              <w:left w:val="nil"/>
              <w:right w:val="single" w:sz="4" w:space="0" w:color="auto"/>
            </w:tcBorders>
            <w:shd w:val="clear" w:color="auto" w:fill="auto"/>
          </w:tcPr>
          <w:p w14:paraId="4F0E3F6B" w14:textId="77777777" w:rsidR="00CF121C" w:rsidRPr="005F70FB" w:rsidRDefault="00CF121C" w:rsidP="00CF121C">
            <w:r w:rsidRPr="005F70FB">
              <w:t>[bfe]</w:t>
            </w:r>
          </w:p>
        </w:tc>
        <w:tc>
          <w:tcPr>
            <w:tcW w:w="567" w:type="dxa"/>
            <w:tcBorders>
              <w:left w:val="single" w:sz="4" w:space="0" w:color="auto"/>
              <w:right w:val="nil"/>
            </w:tcBorders>
            <w:shd w:val="clear" w:color="auto" w:fill="auto"/>
          </w:tcPr>
          <w:p w14:paraId="70A3CDA6" w14:textId="77777777" w:rsidR="00CF121C" w:rsidRPr="005F70FB" w:rsidRDefault="00CF121C" w:rsidP="00CF121C">
            <w:pPr>
              <w:pStyle w:val="TableCell0-0CenterBreak"/>
            </w:pPr>
          </w:p>
        </w:tc>
        <w:tc>
          <w:tcPr>
            <w:tcW w:w="595" w:type="dxa"/>
            <w:tcBorders>
              <w:left w:val="nil"/>
              <w:right w:val="nil"/>
            </w:tcBorders>
            <w:shd w:val="clear" w:color="auto" w:fill="auto"/>
          </w:tcPr>
          <w:p w14:paraId="57155B14" w14:textId="77777777" w:rsidR="00CF121C" w:rsidRPr="005F70FB" w:rsidRDefault="00CF121C" w:rsidP="00CF121C">
            <w:pPr>
              <w:pStyle w:val="TableCell0-0CenterBreak"/>
            </w:pPr>
          </w:p>
        </w:tc>
        <w:tc>
          <w:tcPr>
            <w:tcW w:w="567" w:type="dxa"/>
            <w:tcBorders>
              <w:left w:val="nil"/>
              <w:right w:val="nil"/>
            </w:tcBorders>
            <w:shd w:val="clear" w:color="auto" w:fill="auto"/>
          </w:tcPr>
          <w:p w14:paraId="6953FF2E" w14:textId="77777777" w:rsidR="00CF121C" w:rsidRPr="005F70FB" w:rsidRDefault="00CF121C" w:rsidP="00CF121C">
            <w:pPr>
              <w:pStyle w:val="TableCell0-0CenterBreak"/>
            </w:pPr>
          </w:p>
        </w:tc>
        <w:tc>
          <w:tcPr>
            <w:tcW w:w="567" w:type="dxa"/>
            <w:tcBorders>
              <w:left w:val="nil"/>
              <w:right w:val="nil"/>
            </w:tcBorders>
            <w:shd w:val="clear" w:color="auto" w:fill="auto"/>
          </w:tcPr>
          <w:p w14:paraId="56717DA6" w14:textId="77777777" w:rsidR="00CF121C" w:rsidRPr="005F70FB" w:rsidRDefault="00CF121C" w:rsidP="00CF121C">
            <w:pPr>
              <w:pStyle w:val="TableCell0-0CenterBreak"/>
            </w:pPr>
          </w:p>
        </w:tc>
        <w:tc>
          <w:tcPr>
            <w:tcW w:w="567" w:type="dxa"/>
            <w:tcBorders>
              <w:left w:val="nil"/>
              <w:right w:val="nil"/>
            </w:tcBorders>
            <w:shd w:val="clear" w:color="auto" w:fill="auto"/>
          </w:tcPr>
          <w:p w14:paraId="5AEE1F65" w14:textId="77777777" w:rsidR="00CF121C" w:rsidRPr="005F70FB" w:rsidRDefault="00CF121C" w:rsidP="00CF121C">
            <w:pPr>
              <w:pStyle w:val="TableCell0-0CenterBreak"/>
            </w:pPr>
          </w:p>
        </w:tc>
        <w:tc>
          <w:tcPr>
            <w:tcW w:w="567" w:type="dxa"/>
            <w:tcBorders>
              <w:left w:val="nil"/>
              <w:right w:val="nil"/>
            </w:tcBorders>
            <w:shd w:val="clear" w:color="auto" w:fill="auto"/>
          </w:tcPr>
          <w:p w14:paraId="7C375A94" w14:textId="77777777" w:rsidR="00CF121C" w:rsidRPr="005F70FB" w:rsidRDefault="00CF121C" w:rsidP="00CF121C">
            <w:pPr>
              <w:pStyle w:val="TableCell0-0CenterBreak"/>
            </w:pPr>
          </w:p>
        </w:tc>
        <w:tc>
          <w:tcPr>
            <w:tcW w:w="567" w:type="dxa"/>
            <w:tcBorders>
              <w:left w:val="nil"/>
              <w:right w:val="nil"/>
            </w:tcBorders>
            <w:shd w:val="clear" w:color="auto" w:fill="auto"/>
          </w:tcPr>
          <w:p w14:paraId="729AC764" w14:textId="77777777" w:rsidR="00CF121C" w:rsidRPr="005F70FB" w:rsidRDefault="00CF121C" w:rsidP="00CF121C">
            <w:pPr>
              <w:pStyle w:val="TableCell0-0CenterBreak"/>
            </w:pPr>
          </w:p>
        </w:tc>
      </w:tr>
      <w:tr w:rsidR="00AC23C4" w:rsidRPr="005F70FB" w14:paraId="32CDA096" w14:textId="77777777" w:rsidTr="00961C13">
        <w:tc>
          <w:tcPr>
            <w:tcW w:w="1928" w:type="dxa"/>
            <w:tcBorders>
              <w:left w:val="nil"/>
              <w:right w:val="nil"/>
            </w:tcBorders>
            <w:shd w:val="clear" w:color="auto" w:fill="auto"/>
          </w:tcPr>
          <w:p w14:paraId="509BB266" w14:textId="77777777" w:rsidR="00CF121C" w:rsidRPr="005F70FB" w:rsidRDefault="00CF121C" w:rsidP="00CF121C">
            <w:r w:rsidRPr="005F70FB">
              <w:t>Jofotek-Bromnya</w:t>
            </w:r>
          </w:p>
        </w:tc>
        <w:tc>
          <w:tcPr>
            <w:tcW w:w="737" w:type="dxa"/>
            <w:tcBorders>
              <w:left w:val="nil"/>
              <w:right w:val="single" w:sz="4" w:space="0" w:color="auto"/>
            </w:tcBorders>
            <w:shd w:val="clear" w:color="auto" w:fill="auto"/>
          </w:tcPr>
          <w:p w14:paraId="0017E2B4" w14:textId="77777777" w:rsidR="00CF121C" w:rsidRPr="005F70FB" w:rsidRDefault="00CF121C" w:rsidP="00CF121C">
            <w:r w:rsidRPr="005F70FB">
              <w:t>[jbr]</w:t>
            </w:r>
          </w:p>
        </w:tc>
        <w:tc>
          <w:tcPr>
            <w:tcW w:w="567" w:type="dxa"/>
            <w:tcBorders>
              <w:left w:val="single" w:sz="4" w:space="0" w:color="auto"/>
              <w:right w:val="nil"/>
            </w:tcBorders>
            <w:shd w:val="clear" w:color="auto" w:fill="auto"/>
          </w:tcPr>
          <w:p w14:paraId="2F60B93B" w14:textId="77777777" w:rsidR="00CF121C" w:rsidRPr="005F70FB" w:rsidRDefault="00CF121C" w:rsidP="00CF121C">
            <w:pPr>
              <w:pStyle w:val="TableCell0-0CenterBreak"/>
            </w:pPr>
          </w:p>
        </w:tc>
        <w:tc>
          <w:tcPr>
            <w:tcW w:w="595" w:type="dxa"/>
            <w:tcBorders>
              <w:left w:val="nil"/>
              <w:right w:val="nil"/>
            </w:tcBorders>
            <w:shd w:val="clear" w:color="auto" w:fill="auto"/>
          </w:tcPr>
          <w:p w14:paraId="2CAEDBDC" w14:textId="77777777" w:rsidR="00CF121C" w:rsidRPr="005F70FB" w:rsidRDefault="00CF121C" w:rsidP="00CF121C">
            <w:pPr>
              <w:pStyle w:val="TableCell0-0CenterBreak"/>
            </w:pPr>
          </w:p>
        </w:tc>
        <w:tc>
          <w:tcPr>
            <w:tcW w:w="567" w:type="dxa"/>
            <w:tcBorders>
              <w:left w:val="nil"/>
              <w:right w:val="nil"/>
            </w:tcBorders>
            <w:shd w:val="clear" w:color="auto" w:fill="auto"/>
          </w:tcPr>
          <w:p w14:paraId="4B355CB7" w14:textId="77777777" w:rsidR="00CF121C" w:rsidRPr="005F70FB" w:rsidRDefault="00CF121C" w:rsidP="00CF121C">
            <w:pPr>
              <w:pStyle w:val="TableCell0-0CenterBreak"/>
            </w:pPr>
          </w:p>
        </w:tc>
        <w:tc>
          <w:tcPr>
            <w:tcW w:w="567" w:type="dxa"/>
            <w:tcBorders>
              <w:left w:val="nil"/>
              <w:right w:val="nil"/>
            </w:tcBorders>
            <w:shd w:val="clear" w:color="auto" w:fill="auto"/>
          </w:tcPr>
          <w:p w14:paraId="5932B17E" w14:textId="77777777" w:rsidR="00CF121C" w:rsidRPr="005F70FB" w:rsidRDefault="00CF121C" w:rsidP="00CF121C">
            <w:pPr>
              <w:pStyle w:val="TableCell0-0CenterBreak"/>
            </w:pPr>
          </w:p>
        </w:tc>
        <w:tc>
          <w:tcPr>
            <w:tcW w:w="567" w:type="dxa"/>
            <w:tcBorders>
              <w:left w:val="nil"/>
              <w:right w:val="nil"/>
            </w:tcBorders>
            <w:shd w:val="clear" w:color="auto" w:fill="auto"/>
          </w:tcPr>
          <w:p w14:paraId="08D026E3" w14:textId="77777777" w:rsidR="00CF121C" w:rsidRPr="005F70FB" w:rsidRDefault="00CF121C" w:rsidP="00CF121C">
            <w:pPr>
              <w:pStyle w:val="TableCell0-0CenterBreak"/>
            </w:pPr>
          </w:p>
        </w:tc>
        <w:tc>
          <w:tcPr>
            <w:tcW w:w="567" w:type="dxa"/>
            <w:tcBorders>
              <w:left w:val="nil"/>
              <w:right w:val="nil"/>
            </w:tcBorders>
            <w:shd w:val="clear" w:color="auto" w:fill="auto"/>
          </w:tcPr>
          <w:p w14:paraId="34708C76" w14:textId="77777777" w:rsidR="00CF121C" w:rsidRPr="005F70FB" w:rsidRDefault="00CF121C" w:rsidP="00CF121C">
            <w:pPr>
              <w:pStyle w:val="TableCell0-0CenterBreak"/>
            </w:pPr>
          </w:p>
        </w:tc>
        <w:tc>
          <w:tcPr>
            <w:tcW w:w="567" w:type="dxa"/>
            <w:tcBorders>
              <w:left w:val="nil"/>
              <w:right w:val="nil"/>
            </w:tcBorders>
            <w:shd w:val="clear" w:color="auto" w:fill="auto"/>
          </w:tcPr>
          <w:p w14:paraId="5CC954F8" w14:textId="77777777" w:rsidR="00CF121C" w:rsidRPr="005F70FB" w:rsidRDefault="00CF121C" w:rsidP="00CF121C">
            <w:pPr>
              <w:pStyle w:val="TableCell0-0CenterBreak"/>
            </w:pPr>
          </w:p>
        </w:tc>
      </w:tr>
      <w:tr w:rsidR="00AC23C4" w:rsidRPr="005F70FB" w14:paraId="4175EC4A" w14:textId="77777777" w:rsidTr="00961C13">
        <w:tc>
          <w:tcPr>
            <w:tcW w:w="1928" w:type="dxa"/>
            <w:tcBorders>
              <w:left w:val="nil"/>
              <w:right w:val="nil"/>
            </w:tcBorders>
            <w:shd w:val="clear" w:color="auto" w:fill="auto"/>
          </w:tcPr>
          <w:p w14:paraId="159662F3" w14:textId="77777777" w:rsidR="00CF121C" w:rsidRPr="005F70FB" w:rsidRDefault="00CF121C" w:rsidP="00CF121C">
            <w:r w:rsidRPr="005F70FB">
              <w:t>Keijar</w:t>
            </w:r>
          </w:p>
        </w:tc>
        <w:tc>
          <w:tcPr>
            <w:tcW w:w="737" w:type="dxa"/>
            <w:tcBorders>
              <w:left w:val="nil"/>
              <w:right w:val="single" w:sz="4" w:space="0" w:color="auto"/>
            </w:tcBorders>
            <w:shd w:val="clear" w:color="auto" w:fill="auto"/>
          </w:tcPr>
          <w:p w14:paraId="455ED08E" w14:textId="77777777" w:rsidR="00CF121C" w:rsidRPr="005F70FB" w:rsidRDefault="00CF121C" w:rsidP="00CF121C">
            <w:r w:rsidRPr="005F70FB">
              <w:t>[kdy]</w:t>
            </w:r>
          </w:p>
        </w:tc>
        <w:tc>
          <w:tcPr>
            <w:tcW w:w="567" w:type="dxa"/>
            <w:tcBorders>
              <w:left w:val="single" w:sz="4" w:space="0" w:color="auto"/>
              <w:right w:val="nil"/>
            </w:tcBorders>
            <w:shd w:val="clear" w:color="auto" w:fill="auto"/>
          </w:tcPr>
          <w:p w14:paraId="6173ADFA" w14:textId="77777777" w:rsidR="00CF121C" w:rsidRPr="005F70FB" w:rsidRDefault="00CF121C" w:rsidP="00CF121C">
            <w:pPr>
              <w:pStyle w:val="TableCell0-0CenterBreak"/>
            </w:pPr>
          </w:p>
        </w:tc>
        <w:tc>
          <w:tcPr>
            <w:tcW w:w="595" w:type="dxa"/>
            <w:tcBorders>
              <w:left w:val="nil"/>
              <w:right w:val="nil"/>
            </w:tcBorders>
            <w:shd w:val="clear" w:color="auto" w:fill="auto"/>
          </w:tcPr>
          <w:p w14:paraId="2DE63A38" w14:textId="77777777" w:rsidR="00CF121C" w:rsidRPr="005F70FB" w:rsidRDefault="00CF121C" w:rsidP="00CF121C">
            <w:pPr>
              <w:pStyle w:val="TableCell0-0CenterBreak"/>
            </w:pPr>
          </w:p>
        </w:tc>
        <w:tc>
          <w:tcPr>
            <w:tcW w:w="567" w:type="dxa"/>
            <w:tcBorders>
              <w:left w:val="nil"/>
              <w:right w:val="nil"/>
            </w:tcBorders>
            <w:shd w:val="clear" w:color="auto" w:fill="auto"/>
          </w:tcPr>
          <w:p w14:paraId="74544D7C" w14:textId="77777777" w:rsidR="00CF121C" w:rsidRPr="005F70FB" w:rsidRDefault="00CF121C" w:rsidP="00CF121C">
            <w:pPr>
              <w:pStyle w:val="TableCell0-0CenterBreak"/>
            </w:pPr>
          </w:p>
        </w:tc>
        <w:tc>
          <w:tcPr>
            <w:tcW w:w="567" w:type="dxa"/>
            <w:tcBorders>
              <w:left w:val="nil"/>
              <w:right w:val="nil"/>
            </w:tcBorders>
            <w:shd w:val="clear" w:color="auto" w:fill="auto"/>
          </w:tcPr>
          <w:p w14:paraId="612D7166" w14:textId="77777777" w:rsidR="00CF121C" w:rsidRPr="005F70FB" w:rsidRDefault="00CF121C" w:rsidP="00CF121C">
            <w:pPr>
              <w:pStyle w:val="TableCell0-0CenterBreak"/>
            </w:pPr>
          </w:p>
        </w:tc>
        <w:tc>
          <w:tcPr>
            <w:tcW w:w="567" w:type="dxa"/>
            <w:tcBorders>
              <w:left w:val="nil"/>
              <w:right w:val="nil"/>
            </w:tcBorders>
            <w:shd w:val="clear" w:color="auto" w:fill="auto"/>
          </w:tcPr>
          <w:p w14:paraId="276450DD" w14:textId="77777777" w:rsidR="00CF121C" w:rsidRPr="005F70FB" w:rsidRDefault="00CF121C" w:rsidP="00CF121C">
            <w:pPr>
              <w:pStyle w:val="TableCell0-0CenterBreak"/>
            </w:pPr>
          </w:p>
        </w:tc>
        <w:tc>
          <w:tcPr>
            <w:tcW w:w="567" w:type="dxa"/>
            <w:tcBorders>
              <w:left w:val="nil"/>
              <w:right w:val="nil"/>
            </w:tcBorders>
            <w:shd w:val="clear" w:color="auto" w:fill="auto"/>
          </w:tcPr>
          <w:p w14:paraId="4E7EFCF6" w14:textId="77777777" w:rsidR="00CF121C" w:rsidRPr="005F70FB" w:rsidRDefault="00CF121C" w:rsidP="00CF121C">
            <w:pPr>
              <w:pStyle w:val="TableCell0-0CenterBreak"/>
            </w:pPr>
          </w:p>
        </w:tc>
        <w:tc>
          <w:tcPr>
            <w:tcW w:w="567" w:type="dxa"/>
            <w:tcBorders>
              <w:left w:val="nil"/>
              <w:right w:val="nil"/>
            </w:tcBorders>
            <w:shd w:val="clear" w:color="auto" w:fill="auto"/>
          </w:tcPr>
          <w:p w14:paraId="78BB3890" w14:textId="77777777" w:rsidR="00CF121C" w:rsidRPr="005F70FB" w:rsidRDefault="00CF121C" w:rsidP="00CF121C">
            <w:pPr>
              <w:pStyle w:val="TableCell0-0CenterBreak"/>
            </w:pPr>
          </w:p>
        </w:tc>
      </w:tr>
      <w:tr w:rsidR="00AC23C4" w:rsidRPr="005F70FB" w14:paraId="6F279841" w14:textId="77777777" w:rsidTr="00961C13">
        <w:tc>
          <w:tcPr>
            <w:tcW w:w="1928" w:type="dxa"/>
            <w:tcBorders>
              <w:left w:val="nil"/>
              <w:right w:val="nil"/>
            </w:tcBorders>
            <w:shd w:val="clear" w:color="auto" w:fill="auto"/>
          </w:tcPr>
          <w:p w14:paraId="63F6B603" w14:textId="77777777" w:rsidR="00CF121C" w:rsidRPr="005F70FB" w:rsidRDefault="00CF121C" w:rsidP="00CF121C">
            <w:r w:rsidRPr="005F70FB">
              <w:t>Kwerba Mamberamo</w:t>
            </w:r>
          </w:p>
        </w:tc>
        <w:tc>
          <w:tcPr>
            <w:tcW w:w="737" w:type="dxa"/>
            <w:tcBorders>
              <w:left w:val="nil"/>
              <w:right w:val="single" w:sz="4" w:space="0" w:color="auto"/>
            </w:tcBorders>
            <w:shd w:val="clear" w:color="auto" w:fill="auto"/>
          </w:tcPr>
          <w:p w14:paraId="0AB176D9" w14:textId="77777777" w:rsidR="00CF121C" w:rsidRPr="005F70FB" w:rsidRDefault="00CF121C" w:rsidP="00CF121C">
            <w:r w:rsidRPr="005F70FB">
              <w:t>[xwr]</w:t>
            </w:r>
          </w:p>
        </w:tc>
        <w:tc>
          <w:tcPr>
            <w:tcW w:w="567" w:type="dxa"/>
            <w:tcBorders>
              <w:left w:val="single" w:sz="4" w:space="0" w:color="auto"/>
              <w:right w:val="nil"/>
            </w:tcBorders>
            <w:shd w:val="clear" w:color="auto" w:fill="auto"/>
          </w:tcPr>
          <w:p w14:paraId="55290992" w14:textId="77777777" w:rsidR="00CF121C" w:rsidRPr="005F70FB" w:rsidRDefault="00CF121C" w:rsidP="00CF121C">
            <w:pPr>
              <w:pStyle w:val="TableCell0-0CenterBreak"/>
            </w:pPr>
          </w:p>
        </w:tc>
        <w:tc>
          <w:tcPr>
            <w:tcW w:w="595" w:type="dxa"/>
            <w:tcBorders>
              <w:left w:val="nil"/>
              <w:right w:val="nil"/>
            </w:tcBorders>
            <w:shd w:val="clear" w:color="auto" w:fill="auto"/>
          </w:tcPr>
          <w:p w14:paraId="2260FC5C" w14:textId="77777777" w:rsidR="00CF121C" w:rsidRPr="005F70FB" w:rsidRDefault="00CF121C" w:rsidP="00CF121C">
            <w:pPr>
              <w:pStyle w:val="TableCell0-0CenterBreak"/>
            </w:pPr>
          </w:p>
        </w:tc>
        <w:tc>
          <w:tcPr>
            <w:tcW w:w="567" w:type="dxa"/>
            <w:tcBorders>
              <w:left w:val="nil"/>
              <w:right w:val="nil"/>
            </w:tcBorders>
            <w:shd w:val="clear" w:color="auto" w:fill="auto"/>
          </w:tcPr>
          <w:p w14:paraId="7DBE127C" w14:textId="77777777" w:rsidR="00CF121C" w:rsidRPr="005F70FB" w:rsidRDefault="00CF121C" w:rsidP="00CF121C">
            <w:pPr>
              <w:pStyle w:val="TableCell0-0CenterBreak"/>
            </w:pPr>
          </w:p>
        </w:tc>
        <w:tc>
          <w:tcPr>
            <w:tcW w:w="567" w:type="dxa"/>
            <w:tcBorders>
              <w:left w:val="nil"/>
              <w:right w:val="nil"/>
            </w:tcBorders>
            <w:shd w:val="clear" w:color="auto" w:fill="auto"/>
          </w:tcPr>
          <w:p w14:paraId="7FD820AB" w14:textId="77777777" w:rsidR="00CF121C" w:rsidRPr="005F70FB" w:rsidRDefault="00CF121C" w:rsidP="00CF121C">
            <w:pPr>
              <w:pStyle w:val="TableCell0-0CenterBreak"/>
            </w:pPr>
          </w:p>
        </w:tc>
        <w:tc>
          <w:tcPr>
            <w:tcW w:w="567" w:type="dxa"/>
            <w:tcBorders>
              <w:left w:val="nil"/>
              <w:right w:val="nil"/>
            </w:tcBorders>
            <w:shd w:val="clear" w:color="auto" w:fill="auto"/>
          </w:tcPr>
          <w:p w14:paraId="216A499E" w14:textId="77777777" w:rsidR="00CF121C" w:rsidRPr="005F70FB" w:rsidRDefault="00CF121C" w:rsidP="00CF121C">
            <w:pPr>
              <w:pStyle w:val="TableCell0-0CenterBreak"/>
            </w:pPr>
          </w:p>
        </w:tc>
        <w:tc>
          <w:tcPr>
            <w:tcW w:w="567" w:type="dxa"/>
            <w:tcBorders>
              <w:left w:val="nil"/>
              <w:right w:val="nil"/>
            </w:tcBorders>
            <w:shd w:val="clear" w:color="auto" w:fill="auto"/>
          </w:tcPr>
          <w:p w14:paraId="0596F1DE" w14:textId="77777777" w:rsidR="00CF121C" w:rsidRPr="005F70FB" w:rsidRDefault="00CF121C" w:rsidP="00CF121C">
            <w:pPr>
              <w:pStyle w:val="TableCell0-0CenterBreak"/>
            </w:pPr>
          </w:p>
        </w:tc>
        <w:tc>
          <w:tcPr>
            <w:tcW w:w="567" w:type="dxa"/>
            <w:tcBorders>
              <w:left w:val="nil"/>
              <w:right w:val="nil"/>
            </w:tcBorders>
            <w:shd w:val="clear" w:color="auto" w:fill="auto"/>
          </w:tcPr>
          <w:p w14:paraId="0AC97F5C" w14:textId="77777777" w:rsidR="00CF121C" w:rsidRPr="005F70FB" w:rsidRDefault="00CF121C" w:rsidP="00CF121C">
            <w:pPr>
              <w:pStyle w:val="TableCell0-0CenterBreak"/>
            </w:pPr>
          </w:p>
        </w:tc>
      </w:tr>
      <w:tr w:rsidR="00AC23C4" w:rsidRPr="005F70FB" w14:paraId="4CC5BB8C" w14:textId="77777777" w:rsidTr="00961C13">
        <w:tc>
          <w:tcPr>
            <w:tcW w:w="1928" w:type="dxa"/>
            <w:tcBorders>
              <w:left w:val="nil"/>
              <w:right w:val="nil"/>
            </w:tcBorders>
            <w:shd w:val="clear" w:color="auto" w:fill="auto"/>
          </w:tcPr>
          <w:p w14:paraId="5D08D96B" w14:textId="77777777" w:rsidR="00CF121C" w:rsidRPr="005F70FB" w:rsidRDefault="00CF121C" w:rsidP="00CF121C">
            <w:r w:rsidRPr="005F70FB">
              <w:t>Kwinsu</w:t>
            </w:r>
          </w:p>
        </w:tc>
        <w:tc>
          <w:tcPr>
            <w:tcW w:w="737" w:type="dxa"/>
            <w:tcBorders>
              <w:left w:val="nil"/>
              <w:right w:val="single" w:sz="4" w:space="0" w:color="auto"/>
            </w:tcBorders>
            <w:shd w:val="clear" w:color="auto" w:fill="auto"/>
          </w:tcPr>
          <w:p w14:paraId="3789B59D" w14:textId="77777777" w:rsidR="00CF121C" w:rsidRPr="005F70FB" w:rsidRDefault="00CF121C" w:rsidP="00CF121C">
            <w:r w:rsidRPr="005F70FB">
              <w:t>[kuc]</w:t>
            </w:r>
          </w:p>
        </w:tc>
        <w:tc>
          <w:tcPr>
            <w:tcW w:w="567" w:type="dxa"/>
            <w:tcBorders>
              <w:left w:val="single" w:sz="4" w:space="0" w:color="auto"/>
              <w:right w:val="nil"/>
            </w:tcBorders>
            <w:shd w:val="clear" w:color="auto" w:fill="auto"/>
          </w:tcPr>
          <w:p w14:paraId="39091669" w14:textId="77777777" w:rsidR="00CF121C" w:rsidRPr="005F70FB" w:rsidRDefault="00CF121C" w:rsidP="00CF121C">
            <w:pPr>
              <w:pStyle w:val="TableCell0-0CenterBreak"/>
            </w:pPr>
          </w:p>
        </w:tc>
        <w:tc>
          <w:tcPr>
            <w:tcW w:w="595" w:type="dxa"/>
            <w:tcBorders>
              <w:left w:val="nil"/>
              <w:right w:val="nil"/>
            </w:tcBorders>
            <w:shd w:val="clear" w:color="auto" w:fill="auto"/>
          </w:tcPr>
          <w:p w14:paraId="2CAD93D6" w14:textId="77777777" w:rsidR="00CF121C" w:rsidRPr="005F70FB" w:rsidRDefault="00CF121C" w:rsidP="00CF121C">
            <w:pPr>
              <w:pStyle w:val="TableCell0-0CenterBreak"/>
            </w:pPr>
          </w:p>
        </w:tc>
        <w:tc>
          <w:tcPr>
            <w:tcW w:w="567" w:type="dxa"/>
            <w:tcBorders>
              <w:left w:val="nil"/>
              <w:right w:val="nil"/>
            </w:tcBorders>
            <w:shd w:val="clear" w:color="auto" w:fill="auto"/>
          </w:tcPr>
          <w:p w14:paraId="1A0D3C7B" w14:textId="77777777" w:rsidR="00CF121C" w:rsidRPr="005F70FB" w:rsidRDefault="00CF121C" w:rsidP="00CF121C">
            <w:pPr>
              <w:pStyle w:val="TableCell0-0CenterBreak"/>
            </w:pPr>
          </w:p>
        </w:tc>
        <w:tc>
          <w:tcPr>
            <w:tcW w:w="567" w:type="dxa"/>
            <w:tcBorders>
              <w:left w:val="nil"/>
              <w:right w:val="nil"/>
            </w:tcBorders>
            <w:shd w:val="clear" w:color="auto" w:fill="auto"/>
          </w:tcPr>
          <w:p w14:paraId="08D5F5F5" w14:textId="77777777" w:rsidR="00CF121C" w:rsidRPr="005F70FB" w:rsidRDefault="00CF121C" w:rsidP="00CF121C">
            <w:pPr>
              <w:pStyle w:val="TableCell0-0CenterBreak"/>
            </w:pPr>
          </w:p>
        </w:tc>
        <w:tc>
          <w:tcPr>
            <w:tcW w:w="567" w:type="dxa"/>
            <w:tcBorders>
              <w:left w:val="nil"/>
              <w:right w:val="nil"/>
            </w:tcBorders>
            <w:shd w:val="clear" w:color="auto" w:fill="auto"/>
          </w:tcPr>
          <w:p w14:paraId="13495F1F" w14:textId="77777777" w:rsidR="00CF121C" w:rsidRPr="005F70FB" w:rsidRDefault="00CF121C" w:rsidP="00CF121C">
            <w:pPr>
              <w:pStyle w:val="TableCell0-0CenterBreak"/>
            </w:pPr>
          </w:p>
        </w:tc>
        <w:tc>
          <w:tcPr>
            <w:tcW w:w="567" w:type="dxa"/>
            <w:tcBorders>
              <w:left w:val="nil"/>
              <w:right w:val="nil"/>
            </w:tcBorders>
            <w:shd w:val="clear" w:color="auto" w:fill="auto"/>
          </w:tcPr>
          <w:p w14:paraId="00D2D4B3" w14:textId="77777777" w:rsidR="00CF121C" w:rsidRPr="005F70FB" w:rsidRDefault="00CF121C" w:rsidP="00CF121C">
            <w:pPr>
              <w:pStyle w:val="TableCell0-0CenterBreak"/>
            </w:pPr>
          </w:p>
        </w:tc>
        <w:tc>
          <w:tcPr>
            <w:tcW w:w="567" w:type="dxa"/>
            <w:tcBorders>
              <w:left w:val="nil"/>
              <w:right w:val="nil"/>
            </w:tcBorders>
            <w:shd w:val="clear" w:color="auto" w:fill="auto"/>
          </w:tcPr>
          <w:p w14:paraId="33367F7D" w14:textId="77777777" w:rsidR="00CF121C" w:rsidRPr="005F70FB" w:rsidRDefault="00CF121C" w:rsidP="00CF121C">
            <w:pPr>
              <w:pStyle w:val="TableCell0-0CenterBreak"/>
            </w:pPr>
          </w:p>
        </w:tc>
      </w:tr>
      <w:tr w:rsidR="00AC23C4" w:rsidRPr="005F70FB" w14:paraId="1E909170" w14:textId="77777777" w:rsidTr="00961C13">
        <w:tc>
          <w:tcPr>
            <w:tcW w:w="1928" w:type="dxa"/>
            <w:tcBorders>
              <w:left w:val="nil"/>
              <w:right w:val="nil"/>
            </w:tcBorders>
            <w:shd w:val="clear" w:color="auto" w:fill="auto"/>
          </w:tcPr>
          <w:p w14:paraId="58B8C6BB" w14:textId="77777777" w:rsidR="00CF121C" w:rsidRPr="005F70FB" w:rsidRDefault="00CF121C" w:rsidP="00CF121C">
            <w:r w:rsidRPr="005F70FB">
              <w:t>Trimuris</w:t>
            </w:r>
          </w:p>
        </w:tc>
        <w:tc>
          <w:tcPr>
            <w:tcW w:w="737" w:type="dxa"/>
            <w:tcBorders>
              <w:left w:val="nil"/>
              <w:right w:val="single" w:sz="4" w:space="0" w:color="auto"/>
            </w:tcBorders>
            <w:shd w:val="clear" w:color="auto" w:fill="auto"/>
          </w:tcPr>
          <w:p w14:paraId="43ACE66D" w14:textId="77777777" w:rsidR="00CF121C" w:rsidRPr="005F70FB" w:rsidRDefault="00CF121C" w:rsidP="00CF121C">
            <w:r w:rsidRPr="005F70FB">
              <w:t>[tip]</w:t>
            </w:r>
          </w:p>
        </w:tc>
        <w:tc>
          <w:tcPr>
            <w:tcW w:w="567" w:type="dxa"/>
            <w:tcBorders>
              <w:left w:val="single" w:sz="4" w:space="0" w:color="auto"/>
              <w:right w:val="nil"/>
            </w:tcBorders>
            <w:shd w:val="clear" w:color="auto" w:fill="auto"/>
          </w:tcPr>
          <w:p w14:paraId="5B10AC0D" w14:textId="77777777" w:rsidR="00CF121C" w:rsidRPr="005F70FB" w:rsidRDefault="00CF121C" w:rsidP="00CF121C">
            <w:pPr>
              <w:pStyle w:val="TableCell0-0CenterBreak"/>
            </w:pPr>
          </w:p>
        </w:tc>
        <w:tc>
          <w:tcPr>
            <w:tcW w:w="595" w:type="dxa"/>
            <w:tcBorders>
              <w:left w:val="nil"/>
              <w:right w:val="nil"/>
            </w:tcBorders>
            <w:shd w:val="clear" w:color="auto" w:fill="auto"/>
          </w:tcPr>
          <w:p w14:paraId="29A5615D" w14:textId="77777777" w:rsidR="00CF121C" w:rsidRPr="005F70FB" w:rsidRDefault="00CF121C" w:rsidP="00CF121C">
            <w:pPr>
              <w:pStyle w:val="TableCell0-0CenterBreak"/>
            </w:pPr>
          </w:p>
        </w:tc>
        <w:tc>
          <w:tcPr>
            <w:tcW w:w="567" w:type="dxa"/>
            <w:tcBorders>
              <w:left w:val="nil"/>
              <w:right w:val="nil"/>
            </w:tcBorders>
            <w:shd w:val="clear" w:color="auto" w:fill="auto"/>
          </w:tcPr>
          <w:p w14:paraId="4895032D" w14:textId="77777777" w:rsidR="00CF121C" w:rsidRPr="005F70FB" w:rsidRDefault="00CF121C" w:rsidP="00CF121C">
            <w:pPr>
              <w:pStyle w:val="TableCell0-0CenterBreak"/>
            </w:pPr>
          </w:p>
        </w:tc>
        <w:tc>
          <w:tcPr>
            <w:tcW w:w="567" w:type="dxa"/>
            <w:tcBorders>
              <w:left w:val="nil"/>
              <w:right w:val="nil"/>
            </w:tcBorders>
            <w:shd w:val="clear" w:color="auto" w:fill="auto"/>
          </w:tcPr>
          <w:p w14:paraId="17A7BFC0" w14:textId="77777777" w:rsidR="00CF121C" w:rsidRPr="005F70FB" w:rsidRDefault="00CF121C" w:rsidP="00CF121C">
            <w:pPr>
              <w:pStyle w:val="TableCell0-0CenterBreak"/>
            </w:pPr>
          </w:p>
        </w:tc>
        <w:tc>
          <w:tcPr>
            <w:tcW w:w="567" w:type="dxa"/>
            <w:tcBorders>
              <w:left w:val="nil"/>
              <w:right w:val="nil"/>
            </w:tcBorders>
            <w:shd w:val="clear" w:color="auto" w:fill="auto"/>
          </w:tcPr>
          <w:p w14:paraId="1973D988" w14:textId="77777777" w:rsidR="00CF121C" w:rsidRPr="005F70FB" w:rsidRDefault="00CF121C" w:rsidP="00CF121C">
            <w:pPr>
              <w:pStyle w:val="TableCell0-0CenterBreak"/>
            </w:pPr>
          </w:p>
        </w:tc>
        <w:tc>
          <w:tcPr>
            <w:tcW w:w="567" w:type="dxa"/>
            <w:tcBorders>
              <w:left w:val="nil"/>
              <w:right w:val="nil"/>
            </w:tcBorders>
            <w:shd w:val="clear" w:color="auto" w:fill="auto"/>
          </w:tcPr>
          <w:p w14:paraId="0C6CF367" w14:textId="77777777" w:rsidR="00CF121C" w:rsidRPr="005F70FB" w:rsidRDefault="00CF121C" w:rsidP="00CF121C">
            <w:pPr>
              <w:pStyle w:val="TableCell0-0CenterBreak"/>
            </w:pPr>
          </w:p>
        </w:tc>
        <w:tc>
          <w:tcPr>
            <w:tcW w:w="567" w:type="dxa"/>
            <w:tcBorders>
              <w:left w:val="nil"/>
              <w:right w:val="nil"/>
            </w:tcBorders>
            <w:shd w:val="clear" w:color="auto" w:fill="auto"/>
          </w:tcPr>
          <w:p w14:paraId="4AC26459" w14:textId="77777777" w:rsidR="00CF121C" w:rsidRPr="005F70FB" w:rsidRDefault="00CF121C" w:rsidP="00CF121C">
            <w:pPr>
              <w:pStyle w:val="TableCell0-0CenterBreak"/>
            </w:pPr>
          </w:p>
        </w:tc>
      </w:tr>
      <w:tr w:rsidR="00AC23C4" w:rsidRPr="005F70FB" w14:paraId="1BFFCEF9" w14:textId="77777777" w:rsidTr="00961C13">
        <w:tc>
          <w:tcPr>
            <w:tcW w:w="1928" w:type="dxa"/>
            <w:tcBorders>
              <w:left w:val="nil"/>
              <w:right w:val="nil"/>
            </w:tcBorders>
            <w:shd w:val="clear" w:color="auto" w:fill="auto"/>
          </w:tcPr>
          <w:p w14:paraId="2B2826C4" w14:textId="77777777" w:rsidR="00CF121C" w:rsidRPr="005F70FB" w:rsidRDefault="00CF121C" w:rsidP="00CF121C">
            <w:r w:rsidRPr="005F70FB">
              <w:t>Wares</w:t>
            </w:r>
          </w:p>
        </w:tc>
        <w:tc>
          <w:tcPr>
            <w:tcW w:w="737" w:type="dxa"/>
            <w:tcBorders>
              <w:left w:val="nil"/>
              <w:right w:val="single" w:sz="4" w:space="0" w:color="auto"/>
            </w:tcBorders>
            <w:shd w:val="clear" w:color="auto" w:fill="auto"/>
          </w:tcPr>
          <w:p w14:paraId="3E640612" w14:textId="77777777" w:rsidR="00CF121C" w:rsidRPr="005F70FB" w:rsidRDefault="00CF121C" w:rsidP="00CF121C">
            <w:r w:rsidRPr="005F70FB">
              <w:t>[wai]</w:t>
            </w:r>
          </w:p>
        </w:tc>
        <w:tc>
          <w:tcPr>
            <w:tcW w:w="567" w:type="dxa"/>
            <w:tcBorders>
              <w:left w:val="single" w:sz="4" w:space="0" w:color="auto"/>
              <w:right w:val="nil"/>
            </w:tcBorders>
            <w:shd w:val="clear" w:color="auto" w:fill="auto"/>
          </w:tcPr>
          <w:p w14:paraId="1E49A45A" w14:textId="77777777" w:rsidR="00CF121C" w:rsidRPr="005F70FB" w:rsidRDefault="00CF121C" w:rsidP="00CF121C">
            <w:pPr>
              <w:pStyle w:val="TableCell0-0CenterBreak"/>
            </w:pPr>
          </w:p>
        </w:tc>
        <w:tc>
          <w:tcPr>
            <w:tcW w:w="595" w:type="dxa"/>
            <w:tcBorders>
              <w:left w:val="nil"/>
              <w:right w:val="nil"/>
            </w:tcBorders>
            <w:shd w:val="clear" w:color="auto" w:fill="auto"/>
          </w:tcPr>
          <w:p w14:paraId="0A32D2EF" w14:textId="77777777" w:rsidR="00CF121C" w:rsidRPr="005F70FB" w:rsidRDefault="00CF121C" w:rsidP="00CF121C">
            <w:pPr>
              <w:pStyle w:val="TableCell0-0CenterBreak"/>
            </w:pPr>
          </w:p>
        </w:tc>
        <w:tc>
          <w:tcPr>
            <w:tcW w:w="567" w:type="dxa"/>
            <w:tcBorders>
              <w:left w:val="nil"/>
              <w:right w:val="nil"/>
            </w:tcBorders>
            <w:shd w:val="clear" w:color="auto" w:fill="auto"/>
          </w:tcPr>
          <w:p w14:paraId="5AD2E42D" w14:textId="77777777" w:rsidR="00CF121C" w:rsidRPr="005F70FB" w:rsidRDefault="00CF121C" w:rsidP="00CF121C">
            <w:pPr>
              <w:pStyle w:val="TableCell0-0CenterBreak"/>
            </w:pPr>
          </w:p>
        </w:tc>
        <w:tc>
          <w:tcPr>
            <w:tcW w:w="567" w:type="dxa"/>
            <w:tcBorders>
              <w:left w:val="nil"/>
              <w:right w:val="nil"/>
            </w:tcBorders>
            <w:shd w:val="clear" w:color="auto" w:fill="auto"/>
          </w:tcPr>
          <w:p w14:paraId="67888BE1" w14:textId="77777777" w:rsidR="00CF121C" w:rsidRPr="005F70FB" w:rsidRDefault="00CF121C" w:rsidP="00CF121C">
            <w:pPr>
              <w:pStyle w:val="TableCell0-0CenterBreak"/>
            </w:pPr>
          </w:p>
        </w:tc>
        <w:tc>
          <w:tcPr>
            <w:tcW w:w="567" w:type="dxa"/>
            <w:tcBorders>
              <w:left w:val="nil"/>
              <w:right w:val="nil"/>
            </w:tcBorders>
            <w:shd w:val="clear" w:color="auto" w:fill="auto"/>
          </w:tcPr>
          <w:p w14:paraId="7C6B2867" w14:textId="77777777" w:rsidR="00CF121C" w:rsidRPr="005F70FB" w:rsidRDefault="00CF121C" w:rsidP="00CF121C">
            <w:pPr>
              <w:pStyle w:val="TableCell0-0CenterBreak"/>
            </w:pPr>
          </w:p>
        </w:tc>
        <w:tc>
          <w:tcPr>
            <w:tcW w:w="567" w:type="dxa"/>
            <w:tcBorders>
              <w:left w:val="nil"/>
              <w:right w:val="nil"/>
            </w:tcBorders>
            <w:shd w:val="clear" w:color="auto" w:fill="auto"/>
          </w:tcPr>
          <w:p w14:paraId="35F9E650" w14:textId="77777777" w:rsidR="00CF121C" w:rsidRPr="005F70FB" w:rsidRDefault="00CF121C" w:rsidP="00CF121C">
            <w:pPr>
              <w:pStyle w:val="TableCell0-0CenterBreak"/>
            </w:pPr>
          </w:p>
        </w:tc>
        <w:tc>
          <w:tcPr>
            <w:tcW w:w="567" w:type="dxa"/>
            <w:tcBorders>
              <w:left w:val="nil"/>
              <w:right w:val="nil"/>
            </w:tcBorders>
            <w:shd w:val="clear" w:color="auto" w:fill="auto"/>
          </w:tcPr>
          <w:p w14:paraId="4F055E4F" w14:textId="77777777" w:rsidR="00CF121C" w:rsidRPr="005F70FB" w:rsidRDefault="00CF121C" w:rsidP="00CF121C">
            <w:pPr>
              <w:pStyle w:val="TableCell0-0CenterBreak"/>
            </w:pPr>
          </w:p>
        </w:tc>
      </w:tr>
      <w:tr w:rsidR="00AC23C4" w:rsidRPr="005F70FB" w14:paraId="40463A2D" w14:textId="77777777" w:rsidTr="00961C13">
        <w:tc>
          <w:tcPr>
            <w:tcW w:w="1928" w:type="dxa"/>
            <w:tcBorders>
              <w:left w:val="nil"/>
              <w:bottom w:val="single" w:sz="4" w:space="0" w:color="auto"/>
              <w:right w:val="nil"/>
            </w:tcBorders>
            <w:shd w:val="clear" w:color="auto" w:fill="auto"/>
          </w:tcPr>
          <w:p w14:paraId="3FB3EADE" w14:textId="77777777" w:rsidR="00CF121C" w:rsidRPr="005F70FB" w:rsidRDefault="00CF121C" w:rsidP="00CF121C">
            <w:pPr>
              <w:pStyle w:val="TableCell0-2Break"/>
            </w:pPr>
            <w:r w:rsidRPr="005F70FB">
              <w:t>Yoke</w:t>
            </w:r>
          </w:p>
        </w:tc>
        <w:tc>
          <w:tcPr>
            <w:tcW w:w="737" w:type="dxa"/>
            <w:tcBorders>
              <w:left w:val="nil"/>
              <w:bottom w:val="single" w:sz="4" w:space="0" w:color="auto"/>
              <w:right w:val="single" w:sz="4" w:space="0" w:color="auto"/>
            </w:tcBorders>
            <w:shd w:val="clear" w:color="auto" w:fill="auto"/>
          </w:tcPr>
          <w:p w14:paraId="74461A44" w14:textId="77777777" w:rsidR="00CF121C" w:rsidRPr="005F70FB" w:rsidRDefault="00CF121C" w:rsidP="00CF121C">
            <w:pPr>
              <w:pStyle w:val="TableCell0-2Break"/>
            </w:pPr>
            <w:r w:rsidRPr="005F70FB">
              <w:t>[yki]</w:t>
            </w:r>
          </w:p>
        </w:tc>
        <w:tc>
          <w:tcPr>
            <w:tcW w:w="567" w:type="dxa"/>
            <w:tcBorders>
              <w:left w:val="single" w:sz="4" w:space="0" w:color="auto"/>
              <w:bottom w:val="single" w:sz="4" w:space="0" w:color="auto"/>
              <w:right w:val="nil"/>
            </w:tcBorders>
            <w:shd w:val="clear" w:color="auto" w:fill="auto"/>
          </w:tcPr>
          <w:p w14:paraId="406A97D1" w14:textId="77777777" w:rsidR="00CF121C" w:rsidRPr="005F70FB" w:rsidRDefault="00CF121C" w:rsidP="00CF121C">
            <w:pPr>
              <w:pStyle w:val="TableCell0-2CenterBreak"/>
            </w:pPr>
            <w:r w:rsidRPr="005F70FB">
              <w:t>X</w:t>
            </w:r>
          </w:p>
        </w:tc>
        <w:tc>
          <w:tcPr>
            <w:tcW w:w="595" w:type="dxa"/>
            <w:tcBorders>
              <w:left w:val="nil"/>
              <w:bottom w:val="single" w:sz="4" w:space="0" w:color="auto"/>
              <w:right w:val="nil"/>
            </w:tcBorders>
            <w:shd w:val="clear" w:color="auto" w:fill="auto"/>
          </w:tcPr>
          <w:p w14:paraId="544F032B" w14:textId="77777777" w:rsidR="00CF121C" w:rsidRPr="005F70FB" w:rsidRDefault="00CF121C" w:rsidP="00CF121C">
            <w:pPr>
              <w:pStyle w:val="TableCell0-2CenterBreak"/>
            </w:pPr>
            <w:r w:rsidRPr="005F70FB">
              <w:t>X</w:t>
            </w:r>
          </w:p>
        </w:tc>
        <w:tc>
          <w:tcPr>
            <w:tcW w:w="567" w:type="dxa"/>
            <w:tcBorders>
              <w:left w:val="nil"/>
              <w:bottom w:val="single" w:sz="4" w:space="0" w:color="auto"/>
              <w:right w:val="nil"/>
            </w:tcBorders>
            <w:shd w:val="clear" w:color="auto" w:fill="auto"/>
          </w:tcPr>
          <w:p w14:paraId="76396514" w14:textId="77777777" w:rsidR="00CF121C" w:rsidRPr="005F70FB" w:rsidRDefault="00CF121C" w:rsidP="00CF121C">
            <w:pPr>
              <w:pStyle w:val="TableCell0-2CenterBreak"/>
            </w:pPr>
          </w:p>
        </w:tc>
        <w:tc>
          <w:tcPr>
            <w:tcW w:w="567" w:type="dxa"/>
            <w:tcBorders>
              <w:left w:val="nil"/>
              <w:bottom w:val="single" w:sz="4" w:space="0" w:color="auto"/>
              <w:right w:val="nil"/>
            </w:tcBorders>
            <w:shd w:val="clear" w:color="auto" w:fill="auto"/>
          </w:tcPr>
          <w:p w14:paraId="12E7B604" w14:textId="77777777" w:rsidR="00CF121C" w:rsidRPr="005F70FB" w:rsidRDefault="00CF121C" w:rsidP="00CF121C">
            <w:pPr>
              <w:pStyle w:val="TableCell0-2CenterBreak"/>
            </w:pPr>
          </w:p>
        </w:tc>
        <w:tc>
          <w:tcPr>
            <w:tcW w:w="567" w:type="dxa"/>
            <w:tcBorders>
              <w:left w:val="nil"/>
              <w:bottom w:val="single" w:sz="4" w:space="0" w:color="auto"/>
              <w:right w:val="nil"/>
            </w:tcBorders>
            <w:shd w:val="clear" w:color="auto" w:fill="auto"/>
          </w:tcPr>
          <w:p w14:paraId="5E3E73C5" w14:textId="77777777" w:rsidR="00CF121C" w:rsidRPr="005F70FB" w:rsidRDefault="00CF121C" w:rsidP="00CF121C">
            <w:pPr>
              <w:pStyle w:val="TableCell0-2CenterBreak"/>
            </w:pPr>
          </w:p>
        </w:tc>
        <w:tc>
          <w:tcPr>
            <w:tcW w:w="567" w:type="dxa"/>
            <w:tcBorders>
              <w:left w:val="nil"/>
              <w:bottom w:val="single" w:sz="4" w:space="0" w:color="auto"/>
              <w:right w:val="nil"/>
            </w:tcBorders>
            <w:shd w:val="clear" w:color="auto" w:fill="auto"/>
          </w:tcPr>
          <w:p w14:paraId="1CEC2EE0" w14:textId="77777777" w:rsidR="00CF121C" w:rsidRPr="005F70FB" w:rsidRDefault="00CF121C" w:rsidP="00CF121C">
            <w:pPr>
              <w:pStyle w:val="TableCell0-2CenterBreak"/>
            </w:pPr>
          </w:p>
        </w:tc>
        <w:tc>
          <w:tcPr>
            <w:tcW w:w="567" w:type="dxa"/>
            <w:tcBorders>
              <w:left w:val="nil"/>
              <w:bottom w:val="single" w:sz="4" w:space="0" w:color="auto"/>
              <w:right w:val="nil"/>
            </w:tcBorders>
            <w:shd w:val="clear" w:color="auto" w:fill="auto"/>
          </w:tcPr>
          <w:p w14:paraId="2BCF06D7" w14:textId="77777777" w:rsidR="00CF121C" w:rsidRPr="005F70FB" w:rsidRDefault="00CF121C" w:rsidP="00CF121C">
            <w:pPr>
              <w:pStyle w:val="TableCell0-2CenterBreak"/>
            </w:pPr>
          </w:p>
        </w:tc>
      </w:tr>
    </w:tbl>
    <w:p w14:paraId="6132A28B" w14:textId="77777777" w:rsidR="00CF121C" w:rsidRPr="005F70FB" w:rsidRDefault="00CF121C" w:rsidP="00CF121C">
      <w:pPr>
        <w:pStyle w:val="Caption10before"/>
      </w:pPr>
      <w:bookmarkStart w:id="5348" w:name="_Ref372910275"/>
      <w:r w:rsidRPr="005F70FB">
        <w:t xml:space="preserve">Table </w:t>
      </w:r>
      <w:fldSimple w:instr=" STYLEREF 1 \s ">
        <w:r w:rsidR="00154D81">
          <w:rPr>
            <w:noProof/>
            <w:cs/>
          </w:rPr>
          <w:t>‎</w:t>
        </w:r>
        <w:r w:rsidR="00154D81">
          <w:rPr>
            <w:noProof/>
          </w:rPr>
          <w:t>0</w:t>
        </w:r>
      </w:fldSimple>
      <w:r w:rsidR="00F207A1" w:rsidRPr="005F70FB">
        <w:t>.</w:t>
      </w:r>
      <w:fldSimple w:instr=" SEQ Table \* ARABIC \s 1 ">
        <w:r w:rsidR="00154D81">
          <w:rPr>
            <w:noProof/>
          </w:rPr>
          <w:t>2</w:t>
        </w:r>
      </w:fldSimple>
      <w:bookmarkEnd w:id="5348"/>
      <w:r w:rsidRPr="005F70FB">
        <w:t>:</w:t>
      </w:r>
      <w:r w:rsidRPr="005F70FB">
        <w:tab/>
        <w:t>OLAC resources available in and about the Austronesian languages spoken in the Sarmi regency</w:t>
      </w:r>
    </w:p>
    <w:tbl>
      <w:tblPr>
        <w:tblW w:w="6662"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928"/>
        <w:gridCol w:w="737"/>
        <w:gridCol w:w="567"/>
        <w:gridCol w:w="595"/>
        <w:gridCol w:w="567"/>
        <w:gridCol w:w="567"/>
        <w:gridCol w:w="567"/>
        <w:gridCol w:w="567"/>
        <w:gridCol w:w="567"/>
      </w:tblGrid>
      <w:tr w:rsidR="00AC23C4" w:rsidRPr="005F70FB" w14:paraId="10A3FCD2" w14:textId="77777777" w:rsidTr="00961C13">
        <w:trPr>
          <w:tblHeader/>
        </w:trPr>
        <w:tc>
          <w:tcPr>
            <w:tcW w:w="2665" w:type="dxa"/>
            <w:gridSpan w:val="2"/>
            <w:tcBorders>
              <w:top w:val="single" w:sz="4" w:space="0" w:color="auto"/>
              <w:left w:val="nil"/>
              <w:bottom w:val="single" w:sz="4" w:space="0" w:color="auto"/>
              <w:right w:val="single" w:sz="4" w:space="0" w:color="auto"/>
            </w:tcBorders>
            <w:shd w:val="clear" w:color="auto" w:fill="auto"/>
          </w:tcPr>
          <w:p w14:paraId="6E92924C" w14:textId="77777777" w:rsidR="00CF121C" w:rsidRPr="005F70FB" w:rsidRDefault="00CF121C" w:rsidP="00CF121C">
            <w:pPr>
              <w:pStyle w:val="TableHd"/>
            </w:pPr>
            <w:r w:rsidRPr="005F70FB">
              <w:t>Name &amp; ISO 639-3 code</w:t>
            </w:r>
          </w:p>
        </w:tc>
        <w:tc>
          <w:tcPr>
            <w:tcW w:w="567" w:type="dxa"/>
            <w:tcBorders>
              <w:top w:val="single" w:sz="4" w:space="0" w:color="auto"/>
              <w:left w:val="single" w:sz="4" w:space="0" w:color="auto"/>
              <w:bottom w:val="single" w:sz="4" w:space="0" w:color="auto"/>
              <w:right w:val="nil"/>
            </w:tcBorders>
            <w:shd w:val="clear" w:color="auto" w:fill="auto"/>
          </w:tcPr>
          <w:p w14:paraId="08036BB8" w14:textId="77777777" w:rsidR="00CF121C" w:rsidRPr="005F70FB" w:rsidRDefault="00CF121C" w:rsidP="00CF121C">
            <w:pPr>
              <w:pStyle w:val="TableHd"/>
            </w:pPr>
            <w:r w:rsidRPr="005F70FB">
              <w:t>Sur.</w:t>
            </w:r>
          </w:p>
        </w:tc>
        <w:tc>
          <w:tcPr>
            <w:tcW w:w="595" w:type="dxa"/>
            <w:tcBorders>
              <w:top w:val="single" w:sz="4" w:space="0" w:color="auto"/>
              <w:left w:val="nil"/>
              <w:bottom w:val="single" w:sz="4" w:space="0" w:color="auto"/>
              <w:right w:val="nil"/>
            </w:tcBorders>
            <w:shd w:val="clear" w:color="auto" w:fill="auto"/>
          </w:tcPr>
          <w:p w14:paraId="064819EF" w14:textId="77777777" w:rsidR="00CF121C" w:rsidRPr="005F70FB" w:rsidRDefault="00CF121C" w:rsidP="00CF121C">
            <w:pPr>
              <w:pStyle w:val="TableHd"/>
            </w:pPr>
            <w:r w:rsidRPr="005F70FB">
              <w:t>Lex.</w:t>
            </w:r>
          </w:p>
        </w:tc>
        <w:tc>
          <w:tcPr>
            <w:tcW w:w="567" w:type="dxa"/>
            <w:tcBorders>
              <w:top w:val="single" w:sz="4" w:space="0" w:color="auto"/>
              <w:left w:val="nil"/>
              <w:bottom w:val="single" w:sz="4" w:space="0" w:color="auto"/>
              <w:right w:val="nil"/>
            </w:tcBorders>
            <w:shd w:val="clear" w:color="auto" w:fill="auto"/>
          </w:tcPr>
          <w:p w14:paraId="1717A01F" w14:textId="77777777" w:rsidR="00CF121C" w:rsidRPr="005F70FB" w:rsidRDefault="00CF121C" w:rsidP="00CF121C">
            <w:pPr>
              <w:pStyle w:val="TableHd"/>
            </w:pPr>
            <w:r w:rsidRPr="005F70FB">
              <w:t>Gr.</w:t>
            </w:r>
          </w:p>
        </w:tc>
        <w:tc>
          <w:tcPr>
            <w:tcW w:w="567" w:type="dxa"/>
            <w:tcBorders>
              <w:top w:val="single" w:sz="4" w:space="0" w:color="auto"/>
              <w:left w:val="nil"/>
              <w:bottom w:val="single" w:sz="4" w:space="0" w:color="auto"/>
              <w:right w:val="nil"/>
            </w:tcBorders>
            <w:shd w:val="clear" w:color="auto" w:fill="auto"/>
          </w:tcPr>
          <w:p w14:paraId="006684E1" w14:textId="77777777" w:rsidR="00CF121C" w:rsidRPr="005F70FB" w:rsidRDefault="00CF121C" w:rsidP="00CF121C">
            <w:pPr>
              <w:pStyle w:val="TableHd"/>
            </w:pPr>
            <w:r w:rsidRPr="005F70FB">
              <w:t>Lit.</w:t>
            </w:r>
          </w:p>
        </w:tc>
        <w:tc>
          <w:tcPr>
            <w:tcW w:w="567" w:type="dxa"/>
            <w:tcBorders>
              <w:top w:val="single" w:sz="4" w:space="0" w:color="auto"/>
              <w:left w:val="nil"/>
              <w:bottom w:val="single" w:sz="4" w:space="0" w:color="auto"/>
              <w:right w:val="nil"/>
            </w:tcBorders>
            <w:shd w:val="clear" w:color="auto" w:fill="auto"/>
          </w:tcPr>
          <w:p w14:paraId="78046761" w14:textId="77777777" w:rsidR="00CF121C" w:rsidRPr="005F70FB" w:rsidRDefault="00CF121C" w:rsidP="00CF121C">
            <w:pPr>
              <w:pStyle w:val="TableHd"/>
            </w:pPr>
            <w:r w:rsidRPr="005F70FB">
              <w:t>Ant.</w:t>
            </w:r>
          </w:p>
        </w:tc>
        <w:tc>
          <w:tcPr>
            <w:tcW w:w="567" w:type="dxa"/>
            <w:tcBorders>
              <w:top w:val="single" w:sz="4" w:space="0" w:color="auto"/>
              <w:left w:val="nil"/>
              <w:bottom w:val="single" w:sz="4" w:space="0" w:color="auto"/>
              <w:right w:val="nil"/>
            </w:tcBorders>
            <w:shd w:val="clear" w:color="auto" w:fill="auto"/>
          </w:tcPr>
          <w:p w14:paraId="5BFEE48E" w14:textId="77777777" w:rsidR="00CF121C" w:rsidRPr="005F70FB" w:rsidRDefault="00CF121C" w:rsidP="00CF121C">
            <w:pPr>
              <w:pStyle w:val="TableHd"/>
            </w:pPr>
            <w:r w:rsidRPr="005F70FB">
              <w:t>L1</w:t>
            </w:r>
          </w:p>
        </w:tc>
        <w:tc>
          <w:tcPr>
            <w:tcW w:w="567" w:type="dxa"/>
            <w:tcBorders>
              <w:top w:val="single" w:sz="4" w:space="0" w:color="auto"/>
              <w:left w:val="nil"/>
              <w:bottom w:val="single" w:sz="4" w:space="0" w:color="auto"/>
              <w:right w:val="nil"/>
            </w:tcBorders>
            <w:shd w:val="clear" w:color="auto" w:fill="auto"/>
          </w:tcPr>
          <w:p w14:paraId="5C930E99" w14:textId="77777777" w:rsidR="00CF121C" w:rsidRPr="005F70FB" w:rsidRDefault="00CF121C" w:rsidP="00CF121C">
            <w:pPr>
              <w:pStyle w:val="TableHd"/>
            </w:pPr>
            <w:r w:rsidRPr="005F70FB">
              <w:t>NT</w:t>
            </w:r>
          </w:p>
        </w:tc>
      </w:tr>
      <w:tr w:rsidR="00AC23C4" w:rsidRPr="005F70FB" w14:paraId="72FB0ACC" w14:textId="77777777" w:rsidTr="00961C13">
        <w:tc>
          <w:tcPr>
            <w:tcW w:w="1928" w:type="dxa"/>
            <w:tcBorders>
              <w:top w:val="single" w:sz="4" w:space="0" w:color="auto"/>
              <w:left w:val="nil"/>
              <w:right w:val="nil"/>
            </w:tcBorders>
            <w:shd w:val="clear" w:color="auto" w:fill="auto"/>
          </w:tcPr>
          <w:p w14:paraId="7E26B3B7" w14:textId="77777777" w:rsidR="00CF121C" w:rsidRPr="005F70FB" w:rsidRDefault="00CF121C" w:rsidP="00CF121C">
            <w:pPr>
              <w:pStyle w:val="TableCell2-0Break"/>
            </w:pPr>
            <w:r w:rsidRPr="005F70FB">
              <w:t>Anus</w:t>
            </w:r>
          </w:p>
        </w:tc>
        <w:tc>
          <w:tcPr>
            <w:tcW w:w="737" w:type="dxa"/>
            <w:tcBorders>
              <w:top w:val="single" w:sz="4" w:space="0" w:color="auto"/>
              <w:left w:val="nil"/>
              <w:right w:val="single" w:sz="4" w:space="0" w:color="auto"/>
            </w:tcBorders>
            <w:shd w:val="clear" w:color="auto" w:fill="auto"/>
          </w:tcPr>
          <w:p w14:paraId="2DC972DC" w14:textId="77777777" w:rsidR="00CF121C" w:rsidRPr="005F70FB" w:rsidRDefault="00CF121C" w:rsidP="00CF121C">
            <w:pPr>
              <w:pStyle w:val="TableCell2-0Break"/>
            </w:pPr>
            <w:r w:rsidRPr="005F70FB">
              <w:t>[auq]</w:t>
            </w:r>
          </w:p>
        </w:tc>
        <w:tc>
          <w:tcPr>
            <w:tcW w:w="567" w:type="dxa"/>
            <w:tcBorders>
              <w:top w:val="single" w:sz="4" w:space="0" w:color="auto"/>
              <w:left w:val="single" w:sz="4" w:space="0" w:color="auto"/>
              <w:right w:val="nil"/>
            </w:tcBorders>
            <w:shd w:val="clear" w:color="auto" w:fill="auto"/>
          </w:tcPr>
          <w:p w14:paraId="244833AC" w14:textId="77777777" w:rsidR="00CF121C" w:rsidRPr="005F70FB" w:rsidRDefault="00CF121C" w:rsidP="00CF121C">
            <w:pPr>
              <w:pStyle w:val="TableCell2-0CenterBreak"/>
            </w:pPr>
          </w:p>
        </w:tc>
        <w:tc>
          <w:tcPr>
            <w:tcW w:w="595" w:type="dxa"/>
            <w:tcBorders>
              <w:top w:val="single" w:sz="4" w:space="0" w:color="auto"/>
              <w:left w:val="nil"/>
              <w:right w:val="nil"/>
            </w:tcBorders>
            <w:shd w:val="clear" w:color="auto" w:fill="auto"/>
          </w:tcPr>
          <w:p w14:paraId="00F3077C" w14:textId="77777777" w:rsidR="00CF121C" w:rsidRPr="005F70FB" w:rsidRDefault="00CF121C" w:rsidP="00CF121C">
            <w:pPr>
              <w:pStyle w:val="TableCell2-0CenterBreak"/>
            </w:pPr>
            <w:r w:rsidRPr="005F70FB">
              <w:t>X</w:t>
            </w:r>
          </w:p>
        </w:tc>
        <w:tc>
          <w:tcPr>
            <w:tcW w:w="567" w:type="dxa"/>
            <w:tcBorders>
              <w:top w:val="single" w:sz="4" w:space="0" w:color="auto"/>
              <w:left w:val="nil"/>
              <w:right w:val="nil"/>
            </w:tcBorders>
            <w:shd w:val="clear" w:color="auto" w:fill="auto"/>
          </w:tcPr>
          <w:p w14:paraId="0672C3CB" w14:textId="77777777" w:rsidR="00CF121C" w:rsidRPr="005F70FB" w:rsidRDefault="00CF121C" w:rsidP="00CF121C">
            <w:pPr>
              <w:pStyle w:val="TableCell2-0CenterBreak"/>
            </w:pPr>
          </w:p>
        </w:tc>
        <w:tc>
          <w:tcPr>
            <w:tcW w:w="567" w:type="dxa"/>
            <w:tcBorders>
              <w:top w:val="single" w:sz="4" w:space="0" w:color="auto"/>
              <w:left w:val="nil"/>
              <w:right w:val="nil"/>
            </w:tcBorders>
            <w:shd w:val="clear" w:color="auto" w:fill="auto"/>
          </w:tcPr>
          <w:p w14:paraId="7BCDE882" w14:textId="77777777" w:rsidR="00CF121C" w:rsidRPr="005F70FB" w:rsidRDefault="00CF121C" w:rsidP="00CF121C">
            <w:pPr>
              <w:pStyle w:val="TableCell2-0CenterBreak"/>
            </w:pPr>
          </w:p>
        </w:tc>
        <w:tc>
          <w:tcPr>
            <w:tcW w:w="567" w:type="dxa"/>
            <w:tcBorders>
              <w:top w:val="single" w:sz="4" w:space="0" w:color="auto"/>
              <w:left w:val="nil"/>
              <w:right w:val="nil"/>
            </w:tcBorders>
            <w:shd w:val="clear" w:color="auto" w:fill="auto"/>
          </w:tcPr>
          <w:p w14:paraId="255DBD8B" w14:textId="77777777" w:rsidR="00CF121C" w:rsidRPr="005F70FB" w:rsidRDefault="00CF121C" w:rsidP="00CF121C">
            <w:pPr>
              <w:pStyle w:val="TableCell2-0CenterBreak"/>
            </w:pPr>
          </w:p>
        </w:tc>
        <w:tc>
          <w:tcPr>
            <w:tcW w:w="567" w:type="dxa"/>
            <w:tcBorders>
              <w:top w:val="single" w:sz="4" w:space="0" w:color="auto"/>
              <w:left w:val="nil"/>
              <w:right w:val="nil"/>
            </w:tcBorders>
            <w:shd w:val="clear" w:color="auto" w:fill="auto"/>
          </w:tcPr>
          <w:p w14:paraId="183D50E5" w14:textId="77777777" w:rsidR="00CF121C" w:rsidRPr="005F70FB" w:rsidRDefault="00CF121C" w:rsidP="00CF121C">
            <w:pPr>
              <w:pStyle w:val="TableCell2-0CenterBreak"/>
            </w:pPr>
          </w:p>
        </w:tc>
        <w:tc>
          <w:tcPr>
            <w:tcW w:w="567" w:type="dxa"/>
            <w:tcBorders>
              <w:top w:val="single" w:sz="4" w:space="0" w:color="auto"/>
              <w:left w:val="nil"/>
              <w:right w:val="nil"/>
            </w:tcBorders>
            <w:shd w:val="clear" w:color="auto" w:fill="auto"/>
          </w:tcPr>
          <w:p w14:paraId="03551B0A" w14:textId="77777777" w:rsidR="00CF121C" w:rsidRPr="005F70FB" w:rsidRDefault="00CF121C" w:rsidP="00CF121C">
            <w:pPr>
              <w:pStyle w:val="TableCell2-0CenterBreak"/>
            </w:pPr>
          </w:p>
        </w:tc>
      </w:tr>
      <w:tr w:rsidR="00AC23C4" w:rsidRPr="005F70FB" w14:paraId="11D344DC" w14:textId="77777777" w:rsidTr="00961C13">
        <w:tc>
          <w:tcPr>
            <w:tcW w:w="1928" w:type="dxa"/>
            <w:tcBorders>
              <w:left w:val="nil"/>
              <w:right w:val="nil"/>
            </w:tcBorders>
            <w:shd w:val="clear" w:color="auto" w:fill="auto"/>
          </w:tcPr>
          <w:p w14:paraId="23DA2ED9" w14:textId="77777777" w:rsidR="00CF121C" w:rsidRPr="005F70FB" w:rsidRDefault="00CF121C" w:rsidP="00CF121C">
            <w:r w:rsidRPr="005F70FB">
              <w:t>Bonggo</w:t>
            </w:r>
          </w:p>
        </w:tc>
        <w:tc>
          <w:tcPr>
            <w:tcW w:w="737" w:type="dxa"/>
            <w:tcBorders>
              <w:left w:val="nil"/>
              <w:right w:val="single" w:sz="4" w:space="0" w:color="auto"/>
            </w:tcBorders>
            <w:shd w:val="clear" w:color="auto" w:fill="auto"/>
          </w:tcPr>
          <w:p w14:paraId="0443F342" w14:textId="77777777" w:rsidR="00CF121C" w:rsidRPr="005F70FB" w:rsidRDefault="00CF121C" w:rsidP="00CF121C">
            <w:r w:rsidRPr="005F70FB">
              <w:t>[bpg]</w:t>
            </w:r>
          </w:p>
        </w:tc>
        <w:tc>
          <w:tcPr>
            <w:tcW w:w="567" w:type="dxa"/>
            <w:tcBorders>
              <w:left w:val="single" w:sz="4" w:space="0" w:color="auto"/>
              <w:right w:val="nil"/>
            </w:tcBorders>
            <w:shd w:val="clear" w:color="auto" w:fill="auto"/>
          </w:tcPr>
          <w:p w14:paraId="3DD7D5D6" w14:textId="77777777" w:rsidR="00CF121C" w:rsidRPr="005F70FB" w:rsidRDefault="00CF121C" w:rsidP="00CF121C">
            <w:pPr>
              <w:pStyle w:val="TableCell0-0CenterBreak"/>
            </w:pPr>
          </w:p>
        </w:tc>
        <w:tc>
          <w:tcPr>
            <w:tcW w:w="595" w:type="dxa"/>
            <w:tcBorders>
              <w:left w:val="nil"/>
              <w:right w:val="nil"/>
            </w:tcBorders>
            <w:shd w:val="clear" w:color="auto" w:fill="auto"/>
          </w:tcPr>
          <w:p w14:paraId="1C3348B0"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76784886" w14:textId="77777777" w:rsidR="00CF121C" w:rsidRPr="005F70FB" w:rsidRDefault="00CF121C" w:rsidP="00CF121C">
            <w:pPr>
              <w:pStyle w:val="TableCell0-0CenterBreak"/>
            </w:pPr>
          </w:p>
        </w:tc>
        <w:tc>
          <w:tcPr>
            <w:tcW w:w="567" w:type="dxa"/>
            <w:tcBorders>
              <w:left w:val="nil"/>
              <w:right w:val="nil"/>
            </w:tcBorders>
            <w:shd w:val="clear" w:color="auto" w:fill="auto"/>
          </w:tcPr>
          <w:p w14:paraId="7F832C8B" w14:textId="77777777" w:rsidR="00CF121C" w:rsidRPr="005F70FB" w:rsidRDefault="00CF121C" w:rsidP="00CF121C">
            <w:pPr>
              <w:pStyle w:val="TableCell0-0CenterBreak"/>
            </w:pPr>
          </w:p>
        </w:tc>
        <w:tc>
          <w:tcPr>
            <w:tcW w:w="567" w:type="dxa"/>
            <w:tcBorders>
              <w:left w:val="nil"/>
              <w:right w:val="nil"/>
            </w:tcBorders>
            <w:shd w:val="clear" w:color="auto" w:fill="auto"/>
          </w:tcPr>
          <w:p w14:paraId="6650D80A" w14:textId="77777777" w:rsidR="00CF121C" w:rsidRPr="005F70FB" w:rsidRDefault="00CF121C" w:rsidP="00CF121C">
            <w:pPr>
              <w:pStyle w:val="TableCell0-0CenterBreak"/>
            </w:pPr>
          </w:p>
        </w:tc>
        <w:tc>
          <w:tcPr>
            <w:tcW w:w="567" w:type="dxa"/>
            <w:tcBorders>
              <w:left w:val="nil"/>
              <w:right w:val="nil"/>
            </w:tcBorders>
            <w:shd w:val="clear" w:color="auto" w:fill="auto"/>
          </w:tcPr>
          <w:p w14:paraId="467CE81A" w14:textId="77777777" w:rsidR="00CF121C" w:rsidRPr="005F70FB" w:rsidRDefault="00CF121C" w:rsidP="00CF121C">
            <w:pPr>
              <w:pStyle w:val="TableCell0-0CenterBreak"/>
            </w:pPr>
          </w:p>
        </w:tc>
        <w:tc>
          <w:tcPr>
            <w:tcW w:w="567" w:type="dxa"/>
            <w:tcBorders>
              <w:left w:val="nil"/>
              <w:right w:val="nil"/>
            </w:tcBorders>
            <w:shd w:val="clear" w:color="auto" w:fill="auto"/>
          </w:tcPr>
          <w:p w14:paraId="40E0F993" w14:textId="77777777" w:rsidR="00CF121C" w:rsidRPr="005F70FB" w:rsidRDefault="00CF121C" w:rsidP="00CF121C">
            <w:pPr>
              <w:pStyle w:val="TableCell0-0CenterBreak"/>
            </w:pPr>
          </w:p>
        </w:tc>
      </w:tr>
      <w:tr w:rsidR="00AC23C4" w:rsidRPr="005F70FB" w14:paraId="0D9A47EC" w14:textId="77777777" w:rsidTr="00961C13">
        <w:tc>
          <w:tcPr>
            <w:tcW w:w="1928" w:type="dxa"/>
            <w:tcBorders>
              <w:left w:val="nil"/>
              <w:right w:val="nil"/>
            </w:tcBorders>
            <w:shd w:val="clear" w:color="auto" w:fill="auto"/>
          </w:tcPr>
          <w:p w14:paraId="71057832" w14:textId="77777777" w:rsidR="00CF121C" w:rsidRPr="005F70FB" w:rsidRDefault="00CF121C" w:rsidP="00CF121C">
            <w:r w:rsidRPr="005F70FB">
              <w:t>Fedan</w:t>
            </w:r>
          </w:p>
        </w:tc>
        <w:tc>
          <w:tcPr>
            <w:tcW w:w="737" w:type="dxa"/>
            <w:tcBorders>
              <w:left w:val="nil"/>
              <w:right w:val="single" w:sz="4" w:space="0" w:color="auto"/>
            </w:tcBorders>
            <w:shd w:val="clear" w:color="auto" w:fill="auto"/>
          </w:tcPr>
          <w:p w14:paraId="79E112EB" w14:textId="77777777" w:rsidR="00CF121C" w:rsidRPr="005F70FB" w:rsidRDefault="00CF121C" w:rsidP="00CF121C">
            <w:r w:rsidRPr="005F70FB">
              <w:t>[pdn]</w:t>
            </w:r>
          </w:p>
        </w:tc>
        <w:tc>
          <w:tcPr>
            <w:tcW w:w="567" w:type="dxa"/>
            <w:tcBorders>
              <w:left w:val="single" w:sz="4" w:space="0" w:color="auto"/>
              <w:right w:val="nil"/>
            </w:tcBorders>
            <w:shd w:val="clear" w:color="auto" w:fill="auto"/>
          </w:tcPr>
          <w:p w14:paraId="4A9FABD8" w14:textId="77777777" w:rsidR="00CF121C" w:rsidRPr="005F70FB" w:rsidRDefault="00CF121C" w:rsidP="00CF121C">
            <w:pPr>
              <w:pStyle w:val="TableCell0-0CenterBreak"/>
            </w:pPr>
          </w:p>
        </w:tc>
        <w:tc>
          <w:tcPr>
            <w:tcW w:w="595" w:type="dxa"/>
            <w:tcBorders>
              <w:left w:val="nil"/>
              <w:right w:val="nil"/>
            </w:tcBorders>
            <w:shd w:val="clear" w:color="auto" w:fill="auto"/>
          </w:tcPr>
          <w:p w14:paraId="6A905BA7" w14:textId="77777777" w:rsidR="00CF121C" w:rsidRPr="005F70FB" w:rsidRDefault="00CF121C" w:rsidP="00CF121C">
            <w:pPr>
              <w:pStyle w:val="TableCell0-0CenterBreak"/>
            </w:pPr>
          </w:p>
        </w:tc>
        <w:tc>
          <w:tcPr>
            <w:tcW w:w="567" w:type="dxa"/>
            <w:tcBorders>
              <w:left w:val="nil"/>
              <w:right w:val="nil"/>
            </w:tcBorders>
            <w:shd w:val="clear" w:color="auto" w:fill="auto"/>
          </w:tcPr>
          <w:p w14:paraId="3F18FBDF" w14:textId="77777777" w:rsidR="00CF121C" w:rsidRPr="005F70FB" w:rsidRDefault="00CF121C" w:rsidP="00CF121C">
            <w:pPr>
              <w:pStyle w:val="TableCell0-0CenterBreak"/>
            </w:pPr>
          </w:p>
        </w:tc>
        <w:tc>
          <w:tcPr>
            <w:tcW w:w="567" w:type="dxa"/>
            <w:tcBorders>
              <w:left w:val="nil"/>
              <w:right w:val="nil"/>
            </w:tcBorders>
            <w:shd w:val="clear" w:color="auto" w:fill="auto"/>
          </w:tcPr>
          <w:p w14:paraId="3C836A8F" w14:textId="77777777" w:rsidR="00CF121C" w:rsidRPr="005F70FB" w:rsidRDefault="00CF121C" w:rsidP="00CF121C">
            <w:pPr>
              <w:pStyle w:val="TableCell0-0CenterBreak"/>
            </w:pPr>
          </w:p>
        </w:tc>
        <w:tc>
          <w:tcPr>
            <w:tcW w:w="567" w:type="dxa"/>
            <w:tcBorders>
              <w:left w:val="nil"/>
              <w:right w:val="nil"/>
            </w:tcBorders>
            <w:shd w:val="clear" w:color="auto" w:fill="auto"/>
          </w:tcPr>
          <w:p w14:paraId="189BD3E8" w14:textId="77777777" w:rsidR="00CF121C" w:rsidRPr="005F70FB" w:rsidRDefault="00CF121C" w:rsidP="00CF121C">
            <w:pPr>
              <w:pStyle w:val="TableCell0-0CenterBreak"/>
            </w:pPr>
          </w:p>
        </w:tc>
        <w:tc>
          <w:tcPr>
            <w:tcW w:w="567" w:type="dxa"/>
            <w:tcBorders>
              <w:left w:val="nil"/>
              <w:right w:val="nil"/>
            </w:tcBorders>
            <w:shd w:val="clear" w:color="auto" w:fill="auto"/>
          </w:tcPr>
          <w:p w14:paraId="2D1D2A99" w14:textId="77777777" w:rsidR="00CF121C" w:rsidRPr="005F70FB" w:rsidRDefault="00CF121C" w:rsidP="00CF121C">
            <w:pPr>
              <w:pStyle w:val="TableCell0-0CenterBreak"/>
            </w:pPr>
          </w:p>
        </w:tc>
        <w:tc>
          <w:tcPr>
            <w:tcW w:w="567" w:type="dxa"/>
            <w:tcBorders>
              <w:left w:val="nil"/>
              <w:right w:val="nil"/>
            </w:tcBorders>
            <w:shd w:val="clear" w:color="auto" w:fill="auto"/>
          </w:tcPr>
          <w:p w14:paraId="52F7F5B7" w14:textId="77777777" w:rsidR="00CF121C" w:rsidRPr="005F70FB" w:rsidRDefault="00CF121C" w:rsidP="00CF121C">
            <w:pPr>
              <w:pStyle w:val="TableCell0-0CenterBreak"/>
            </w:pPr>
          </w:p>
        </w:tc>
      </w:tr>
      <w:tr w:rsidR="00AC23C4" w:rsidRPr="005F70FB" w14:paraId="5DF7D684" w14:textId="77777777" w:rsidTr="00961C13">
        <w:tc>
          <w:tcPr>
            <w:tcW w:w="1928" w:type="dxa"/>
            <w:tcBorders>
              <w:left w:val="nil"/>
              <w:right w:val="nil"/>
            </w:tcBorders>
            <w:shd w:val="clear" w:color="auto" w:fill="auto"/>
          </w:tcPr>
          <w:p w14:paraId="72C5E56C" w14:textId="77777777" w:rsidR="00CF121C" w:rsidRPr="005F70FB" w:rsidRDefault="00CF121C" w:rsidP="00CF121C">
            <w:r w:rsidRPr="005F70FB">
              <w:t>Kaptiau</w:t>
            </w:r>
          </w:p>
        </w:tc>
        <w:tc>
          <w:tcPr>
            <w:tcW w:w="737" w:type="dxa"/>
            <w:tcBorders>
              <w:left w:val="nil"/>
              <w:right w:val="single" w:sz="4" w:space="0" w:color="auto"/>
            </w:tcBorders>
            <w:shd w:val="clear" w:color="auto" w:fill="auto"/>
          </w:tcPr>
          <w:p w14:paraId="2CFF6562" w14:textId="77777777" w:rsidR="00CF121C" w:rsidRPr="005F70FB" w:rsidRDefault="00CF121C" w:rsidP="00CF121C">
            <w:r w:rsidRPr="005F70FB">
              <w:t>[kbi]</w:t>
            </w:r>
          </w:p>
        </w:tc>
        <w:tc>
          <w:tcPr>
            <w:tcW w:w="567" w:type="dxa"/>
            <w:tcBorders>
              <w:left w:val="single" w:sz="4" w:space="0" w:color="auto"/>
              <w:right w:val="nil"/>
            </w:tcBorders>
            <w:shd w:val="clear" w:color="auto" w:fill="auto"/>
          </w:tcPr>
          <w:p w14:paraId="5CE131E6" w14:textId="77777777" w:rsidR="00CF121C" w:rsidRPr="005F70FB" w:rsidRDefault="00CF121C" w:rsidP="00CF121C">
            <w:pPr>
              <w:pStyle w:val="TableCell0-0CenterBreak"/>
            </w:pPr>
          </w:p>
        </w:tc>
        <w:tc>
          <w:tcPr>
            <w:tcW w:w="595" w:type="dxa"/>
            <w:tcBorders>
              <w:left w:val="nil"/>
              <w:right w:val="nil"/>
            </w:tcBorders>
            <w:shd w:val="clear" w:color="auto" w:fill="auto"/>
          </w:tcPr>
          <w:p w14:paraId="46442177" w14:textId="77777777" w:rsidR="00CF121C" w:rsidRPr="005F70FB" w:rsidRDefault="00CF121C" w:rsidP="00CF121C">
            <w:pPr>
              <w:pStyle w:val="TableCell0-0CenterBreak"/>
            </w:pPr>
          </w:p>
        </w:tc>
        <w:tc>
          <w:tcPr>
            <w:tcW w:w="567" w:type="dxa"/>
            <w:tcBorders>
              <w:left w:val="nil"/>
              <w:right w:val="nil"/>
            </w:tcBorders>
            <w:shd w:val="clear" w:color="auto" w:fill="auto"/>
          </w:tcPr>
          <w:p w14:paraId="3EC4B510" w14:textId="77777777" w:rsidR="00CF121C" w:rsidRPr="005F70FB" w:rsidRDefault="00CF121C" w:rsidP="00CF121C">
            <w:pPr>
              <w:pStyle w:val="TableCell0-0CenterBreak"/>
            </w:pPr>
          </w:p>
        </w:tc>
        <w:tc>
          <w:tcPr>
            <w:tcW w:w="567" w:type="dxa"/>
            <w:tcBorders>
              <w:left w:val="nil"/>
              <w:right w:val="nil"/>
            </w:tcBorders>
            <w:shd w:val="clear" w:color="auto" w:fill="auto"/>
          </w:tcPr>
          <w:p w14:paraId="1B62F0B2" w14:textId="77777777" w:rsidR="00CF121C" w:rsidRPr="005F70FB" w:rsidRDefault="00CF121C" w:rsidP="00CF121C">
            <w:pPr>
              <w:pStyle w:val="TableCell0-0CenterBreak"/>
            </w:pPr>
          </w:p>
        </w:tc>
        <w:tc>
          <w:tcPr>
            <w:tcW w:w="567" w:type="dxa"/>
            <w:tcBorders>
              <w:left w:val="nil"/>
              <w:right w:val="nil"/>
            </w:tcBorders>
            <w:shd w:val="clear" w:color="auto" w:fill="auto"/>
          </w:tcPr>
          <w:p w14:paraId="3DB893E3" w14:textId="77777777" w:rsidR="00CF121C" w:rsidRPr="005F70FB" w:rsidRDefault="00CF121C" w:rsidP="00CF121C">
            <w:pPr>
              <w:pStyle w:val="TableCell0-0CenterBreak"/>
            </w:pPr>
          </w:p>
        </w:tc>
        <w:tc>
          <w:tcPr>
            <w:tcW w:w="567" w:type="dxa"/>
            <w:tcBorders>
              <w:left w:val="nil"/>
              <w:right w:val="nil"/>
            </w:tcBorders>
            <w:shd w:val="clear" w:color="auto" w:fill="auto"/>
          </w:tcPr>
          <w:p w14:paraId="6D0E4048" w14:textId="77777777" w:rsidR="00CF121C" w:rsidRPr="005F70FB" w:rsidRDefault="00CF121C" w:rsidP="00CF121C">
            <w:pPr>
              <w:pStyle w:val="TableCell0-0CenterBreak"/>
            </w:pPr>
          </w:p>
        </w:tc>
        <w:tc>
          <w:tcPr>
            <w:tcW w:w="567" w:type="dxa"/>
            <w:tcBorders>
              <w:left w:val="nil"/>
              <w:right w:val="nil"/>
            </w:tcBorders>
            <w:shd w:val="clear" w:color="auto" w:fill="auto"/>
          </w:tcPr>
          <w:p w14:paraId="56C4FBAC" w14:textId="77777777" w:rsidR="00CF121C" w:rsidRPr="005F70FB" w:rsidRDefault="00CF121C" w:rsidP="00CF121C">
            <w:pPr>
              <w:pStyle w:val="TableCell0-0CenterBreak"/>
            </w:pPr>
          </w:p>
        </w:tc>
      </w:tr>
      <w:tr w:rsidR="00AC23C4" w:rsidRPr="005F70FB" w14:paraId="45E8CDAC" w14:textId="77777777" w:rsidTr="00961C13">
        <w:tc>
          <w:tcPr>
            <w:tcW w:w="1928" w:type="dxa"/>
            <w:tcBorders>
              <w:left w:val="nil"/>
              <w:right w:val="nil"/>
            </w:tcBorders>
            <w:shd w:val="clear" w:color="auto" w:fill="auto"/>
          </w:tcPr>
          <w:p w14:paraId="07ED686A" w14:textId="77777777" w:rsidR="00CF121C" w:rsidRPr="005F70FB" w:rsidRDefault="00CF121C" w:rsidP="00CF121C">
            <w:r w:rsidRPr="005F70FB">
              <w:t>Liki</w:t>
            </w:r>
          </w:p>
        </w:tc>
        <w:tc>
          <w:tcPr>
            <w:tcW w:w="737" w:type="dxa"/>
            <w:tcBorders>
              <w:left w:val="nil"/>
              <w:right w:val="single" w:sz="4" w:space="0" w:color="auto"/>
            </w:tcBorders>
            <w:shd w:val="clear" w:color="auto" w:fill="auto"/>
          </w:tcPr>
          <w:p w14:paraId="39CB518C" w14:textId="77777777" w:rsidR="00CF121C" w:rsidRPr="005F70FB" w:rsidRDefault="00CF121C" w:rsidP="00CF121C">
            <w:r w:rsidRPr="005F70FB">
              <w:t>[lio]</w:t>
            </w:r>
          </w:p>
        </w:tc>
        <w:tc>
          <w:tcPr>
            <w:tcW w:w="567" w:type="dxa"/>
            <w:tcBorders>
              <w:left w:val="single" w:sz="4" w:space="0" w:color="auto"/>
              <w:right w:val="nil"/>
            </w:tcBorders>
            <w:shd w:val="clear" w:color="auto" w:fill="auto"/>
          </w:tcPr>
          <w:p w14:paraId="480433B0" w14:textId="77777777" w:rsidR="00CF121C" w:rsidRPr="005F70FB" w:rsidRDefault="00CF121C" w:rsidP="00CF121C">
            <w:pPr>
              <w:pStyle w:val="TableCell0-0CenterBreak"/>
            </w:pPr>
          </w:p>
        </w:tc>
        <w:tc>
          <w:tcPr>
            <w:tcW w:w="595" w:type="dxa"/>
            <w:tcBorders>
              <w:left w:val="nil"/>
              <w:right w:val="nil"/>
            </w:tcBorders>
            <w:shd w:val="clear" w:color="auto" w:fill="auto"/>
          </w:tcPr>
          <w:p w14:paraId="643FB9E2" w14:textId="77777777" w:rsidR="00CF121C" w:rsidRPr="005F70FB" w:rsidRDefault="00CF121C" w:rsidP="00CF121C">
            <w:pPr>
              <w:pStyle w:val="TableCell0-0CenterBreak"/>
            </w:pPr>
          </w:p>
        </w:tc>
        <w:tc>
          <w:tcPr>
            <w:tcW w:w="567" w:type="dxa"/>
            <w:tcBorders>
              <w:left w:val="nil"/>
              <w:right w:val="nil"/>
            </w:tcBorders>
            <w:shd w:val="clear" w:color="auto" w:fill="auto"/>
          </w:tcPr>
          <w:p w14:paraId="7BCAEFDC" w14:textId="77777777" w:rsidR="00CF121C" w:rsidRPr="005F70FB" w:rsidRDefault="00CF121C" w:rsidP="00CF121C">
            <w:pPr>
              <w:pStyle w:val="TableCell0-0CenterBreak"/>
            </w:pPr>
          </w:p>
        </w:tc>
        <w:tc>
          <w:tcPr>
            <w:tcW w:w="567" w:type="dxa"/>
            <w:tcBorders>
              <w:left w:val="nil"/>
              <w:right w:val="nil"/>
            </w:tcBorders>
            <w:shd w:val="clear" w:color="auto" w:fill="auto"/>
          </w:tcPr>
          <w:p w14:paraId="3360C62E" w14:textId="77777777" w:rsidR="00CF121C" w:rsidRPr="005F70FB" w:rsidRDefault="00CF121C" w:rsidP="00CF121C">
            <w:pPr>
              <w:pStyle w:val="TableCell0-0CenterBreak"/>
            </w:pPr>
          </w:p>
        </w:tc>
        <w:tc>
          <w:tcPr>
            <w:tcW w:w="567" w:type="dxa"/>
            <w:tcBorders>
              <w:left w:val="nil"/>
              <w:right w:val="nil"/>
            </w:tcBorders>
            <w:shd w:val="clear" w:color="auto" w:fill="auto"/>
          </w:tcPr>
          <w:p w14:paraId="229FA4E9" w14:textId="77777777" w:rsidR="00CF121C" w:rsidRPr="005F70FB" w:rsidRDefault="00CF121C" w:rsidP="00CF121C">
            <w:pPr>
              <w:pStyle w:val="TableCell0-0CenterBreak"/>
            </w:pPr>
          </w:p>
        </w:tc>
        <w:tc>
          <w:tcPr>
            <w:tcW w:w="567" w:type="dxa"/>
            <w:tcBorders>
              <w:left w:val="nil"/>
              <w:right w:val="nil"/>
            </w:tcBorders>
            <w:shd w:val="clear" w:color="auto" w:fill="auto"/>
          </w:tcPr>
          <w:p w14:paraId="61863C16" w14:textId="77777777" w:rsidR="00CF121C" w:rsidRPr="005F70FB" w:rsidRDefault="00CF121C" w:rsidP="00CF121C">
            <w:pPr>
              <w:pStyle w:val="TableCell0-0CenterBreak"/>
            </w:pPr>
          </w:p>
        </w:tc>
        <w:tc>
          <w:tcPr>
            <w:tcW w:w="567" w:type="dxa"/>
            <w:tcBorders>
              <w:left w:val="nil"/>
              <w:right w:val="nil"/>
            </w:tcBorders>
            <w:shd w:val="clear" w:color="auto" w:fill="auto"/>
          </w:tcPr>
          <w:p w14:paraId="75BBEFBB" w14:textId="77777777" w:rsidR="00CF121C" w:rsidRPr="005F70FB" w:rsidRDefault="00CF121C" w:rsidP="00CF121C">
            <w:pPr>
              <w:pStyle w:val="TableCell0-0CenterBreak"/>
            </w:pPr>
          </w:p>
        </w:tc>
      </w:tr>
      <w:tr w:rsidR="00AC23C4" w:rsidRPr="005F70FB" w14:paraId="61B0D192" w14:textId="77777777" w:rsidTr="00961C13">
        <w:tc>
          <w:tcPr>
            <w:tcW w:w="1928" w:type="dxa"/>
            <w:tcBorders>
              <w:left w:val="nil"/>
              <w:right w:val="nil"/>
            </w:tcBorders>
            <w:shd w:val="clear" w:color="auto" w:fill="auto"/>
          </w:tcPr>
          <w:p w14:paraId="0F271954" w14:textId="77777777" w:rsidR="00CF121C" w:rsidRPr="005F70FB" w:rsidRDefault="00CF121C" w:rsidP="00CF121C">
            <w:r w:rsidRPr="005F70FB">
              <w:t>Masimasi</w:t>
            </w:r>
          </w:p>
        </w:tc>
        <w:tc>
          <w:tcPr>
            <w:tcW w:w="737" w:type="dxa"/>
            <w:tcBorders>
              <w:left w:val="nil"/>
              <w:right w:val="single" w:sz="4" w:space="0" w:color="auto"/>
            </w:tcBorders>
            <w:shd w:val="clear" w:color="auto" w:fill="auto"/>
          </w:tcPr>
          <w:p w14:paraId="6A0356D2" w14:textId="77777777" w:rsidR="00CF121C" w:rsidRPr="005F70FB" w:rsidRDefault="00CF121C" w:rsidP="00CF121C">
            <w:r w:rsidRPr="005F70FB">
              <w:t>[ism]</w:t>
            </w:r>
          </w:p>
        </w:tc>
        <w:tc>
          <w:tcPr>
            <w:tcW w:w="567" w:type="dxa"/>
            <w:tcBorders>
              <w:left w:val="single" w:sz="4" w:space="0" w:color="auto"/>
              <w:right w:val="nil"/>
            </w:tcBorders>
            <w:shd w:val="clear" w:color="auto" w:fill="auto"/>
          </w:tcPr>
          <w:p w14:paraId="1D26B60B" w14:textId="77777777" w:rsidR="00CF121C" w:rsidRPr="005F70FB" w:rsidRDefault="00CF121C" w:rsidP="00CF121C">
            <w:pPr>
              <w:pStyle w:val="TableCell0-0CenterBreak"/>
            </w:pPr>
          </w:p>
        </w:tc>
        <w:tc>
          <w:tcPr>
            <w:tcW w:w="595" w:type="dxa"/>
            <w:tcBorders>
              <w:left w:val="nil"/>
              <w:right w:val="nil"/>
            </w:tcBorders>
            <w:shd w:val="clear" w:color="auto" w:fill="auto"/>
          </w:tcPr>
          <w:p w14:paraId="71229238" w14:textId="77777777" w:rsidR="00CF121C" w:rsidRPr="005F70FB" w:rsidRDefault="00CF121C" w:rsidP="00CF121C">
            <w:pPr>
              <w:pStyle w:val="TableCell0-0CenterBreak"/>
            </w:pPr>
          </w:p>
        </w:tc>
        <w:tc>
          <w:tcPr>
            <w:tcW w:w="567" w:type="dxa"/>
            <w:tcBorders>
              <w:left w:val="nil"/>
              <w:right w:val="nil"/>
            </w:tcBorders>
            <w:shd w:val="clear" w:color="auto" w:fill="auto"/>
          </w:tcPr>
          <w:p w14:paraId="56506075" w14:textId="77777777" w:rsidR="00CF121C" w:rsidRPr="005F70FB" w:rsidRDefault="00CF121C" w:rsidP="00CF121C">
            <w:pPr>
              <w:pStyle w:val="TableCell0-0CenterBreak"/>
            </w:pPr>
          </w:p>
        </w:tc>
        <w:tc>
          <w:tcPr>
            <w:tcW w:w="567" w:type="dxa"/>
            <w:tcBorders>
              <w:left w:val="nil"/>
              <w:right w:val="nil"/>
            </w:tcBorders>
            <w:shd w:val="clear" w:color="auto" w:fill="auto"/>
          </w:tcPr>
          <w:p w14:paraId="64915AEB" w14:textId="77777777" w:rsidR="00CF121C" w:rsidRPr="005F70FB" w:rsidRDefault="00CF121C" w:rsidP="00CF121C">
            <w:pPr>
              <w:pStyle w:val="TableCell0-0CenterBreak"/>
            </w:pPr>
          </w:p>
        </w:tc>
        <w:tc>
          <w:tcPr>
            <w:tcW w:w="567" w:type="dxa"/>
            <w:tcBorders>
              <w:left w:val="nil"/>
              <w:right w:val="nil"/>
            </w:tcBorders>
            <w:shd w:val="clear" w:color="auto" w:fill="auto"/>
          </w:tcPr>
          <w:p w14:paraId="3759D139" w14:textId="77777777" w:rsidR="00CF121C" w:rsidRPr="005F70FB" w:rsidRDefault="00CF121C" w:rsidP="00CF121C">
            <w:pPr>
              <w:pStyle w:val="TableCell0-0CenterBreak"/>
            </w:pPr>
          </w:p>
        </w:tc>
        <w:tc>
          <w:tcPr>
            <w:tcW w:w="567" w:type="dxa"/>
            <w:tcBorders>
              <w:left w:val="nil"/>
              <w:right w:val="nil"/>
            </w:tcBorders>
            <w:shd w:val="clear" w:color="auto" w:fill="auto"/>
          </w:tcPr>
          <w:p w14:paraId="0BBC481C" w14:textId="77777777" w:rsidR="00CF121C" w:rsidRPr="005F70FB" w:rsidRDefault="00CF121C" w:rsidP="00CF121C">
            <w:pPr>
              <w:pStyle w:val="TableCell0-0CenterBreak"/>
            </w:pPr>
          </w:p>
        </w:tc>
        <w:tc>
          <w:tcPr>
            <w:tcW w:w="567" w:type="dxa"/>
            <w:tcBorders>
              <w:left w:val="nil"/>
              <w:right w:val="nil"/>
            </w:tcBorders>
            <w:shd w:val="clear" w:color="auto" w:fill="auto"/>
          </w:tcPr>
          <w:p w14:paraId="512709D3" w14:textId="77777777" w:rsidR="00CF121C" w:rsidRPr="005F70FB" w:rsidRDefault="00CF121C" w:rsidP="00CF121C">
            <w:pPr>
              <w:pStyle w:val="TableCell0-0CenterBreak"/>
            </w:pPr>
          </w:p>
        </w:tc>
      </w:tr>
      <w:tr w:rsidR="00AC23C4" w:rsidRPr="005F70FB" w14:paraId="5090CB29" w14:textId="77777777" w:rsidTr="00961C13">
        <w:tc>
          <w:tcPr>
            <w:tcW w:w="1928" w:type="dxa"/>
            <w:tcBorders>
              <w:left w:val="nil"/>
              <w:right w:val="nil"/>
            </w:tcBorders>
            <w:shd w:val="clear" w:color="auto" w:fill="auto"/>
          </w:tcPr>
          <w:p w14:paraId="5764B9C9" w14:textId="77777777" w:rsidR="00CF121C" w:rsidRPr="005F70FB" w:rsidRDefault="00CF121C" w:rsidP="00CF121C">
            <w:r w:rsidRPr="005F70FB">
              <w:t>Mo</w:t>
            </w:r>
          </w:p>
        </w:tc>
        <w:tc>
          <w:tcPr>
            <w:tcW w:w="737" w:type="dxa"/>
            <w:tcBorders>
              <w:left w:val="nil"/>
              <w:right w:val="single" w:sz="4" w:space="0" w:color="auto"/>
            </w:tcBorders>
            <w:shd w:val="clear" w:color="auto" w:fill="auto"/>
          </w:tcPr>
          <w:p w14:paraId="4E383580" w14:textId="77777777" w:rsidR="00CF121C" w:rsidRPr="005F70FB" w:rsidRDefault="00CF121C" w:rsidP="00CF121C">
            <w:r w:rsidRPr="005F70FB">
              <w:t>[wkd]</w:t>
            </w:r>
          </w:p>
        </w:tc>
        <w:tc>
          <w:tcPr>
            <w:tcW w:w="567" w:type="dxa"/>
            <w:tcBorders>
              <w:left w:val="single" w:sz="4" w:space="0" w:color="auto"/>
              <w:right w:val="nil"/>
            </w:tcBorders>
            <w:shd w:val="clear" w:color="auto" w:fill="auto"/>
          </w:tcPr>
          <w:p w14:paraId="5D695567" w14:textId="77777777" w:rsidR="00CF121C" w:rsidRPr="005F70FB" w:rsidRDefault="00CF121C" w:rsidP="00CF121C">
            <w:pPr>
              <w:pStyle w:val="TableCell0-0CenterBreak"/>
            </w:pPr>
          </w:p>
        </w:tc>
        <w:tc>
          <w:tcPr>
            <w:tcW w:w="595" w:type="dxa"/>
            <w:tcBorders>
              <w:left w:val="nil"/>
              <w:right w:val="nil"/>
            </w:tcBorders>
            <w:shd w:val="clear" w:color="auto" w:fill="auto"/>
          </w:tcPr>
          <w:p w14:paraId="2CFE2B75"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2DD5F595" w14:textId="77777777" w:rsidR="00CF121C" w:rsidRPr="005F70FB" w:rsidRDefault="00CF121C" w:rsidP="00CF121C">
            <w:pPr>
              <w:pStyle w:val="TableCell0-0CenterBreak"/>
            </w:pPr>
          </w:p>
        </w:tc>
        <w:tc>
          <w:tcPr>
            <w:tcW w:w="567" w:type="dxa"/>
            <w:tcBorders>
              <w:left w:val="nil"/>
              <w:right w:val="nil"/>
            </w:tcBorders>
            <w:shd w:val="clear" w:color="auto" w:fill="auto"/>
          </w:tcPr>
          <w:p w14:paraId="043B12F3" w14:textId="77777777" w:rsidR="00CF121C" w:rsidRPr="005F70FB" w:rsidRDefault="00CF121C" w:rsidP="00CF121C">
            <w:pPr>
              <w:pStyle w:val="TableCell0-0CenterBreak"/>
            </w:pPr>
          </w:p>
        </w:tc>
        <w:tc>
          <w:tcPr>
            <w:tcW w:w="567" w:type="dxa"/>
            <w:tcBorders>
              <w:left w:val="nil"/>
              <w:right w:val="nil"/>
            </w:tcBorders>
            <w:shd w:val="clear" w:color="auto" w:fill="auto"/>
          </w:tcPr>
          <w:p w14:paraId="6952A222" w14:textId="77777777" w:rsidR="00CF121C" w:rsidRPr="005F70FB" w:rsidRDefault="00CF121C" w:rsidP="00CF121C">
            <w:pPr>
              <w:pStyle w:val="TableCell0-0CenterBreak"/>
            </w:pPr>
          </w:p>
        </w:tc>
        <w:tc>
          <w:tcPr>
            <w:tcW w:w="567" w:type="dxa"/>
            <w:tcBorders>
              <w:left w:val="nil"/>
              <w:right w:val="nil"/>
            </w:tcBorders>
            <w:shd w:val="clear" w:color="auto" w:fill="auto"/>
          </w:tcPr>
          <w:p w14:paraId="2222D27D" w14:textId="77777777" w:rsidR="00CF121C" w:rsidRPr="005F70FB" w:rsidRDefault="00CF121C" w:rsidP="00CF121C">
            <w:pPr>
              <w:pStyle w:val="TableCell0-0CenterBreak"/>
            </w:pPr>
          </w:p>
        </w:tc>
        <w:tc>
          <w:tcPr>
            <w:tcW w:w="567" w:type="dxa"/>
            <w:tcBorders>
              <w:left w:val="nil"/>
              <w:right w:val="nil"/>
            </w:tcBorders>
            <w:shd w:val="clear" w:color="auto" w:fill="auto"/>
          </w:tcPr>
          <w:p w14:paraId="2CF1BA9C" w14:textId="77777777" w:rsidR="00CF121C" w:rsidRPr="005F70FB" w:rsidRDefault="00CF121C" w:rsidP="00CF121C">
            <w:pPr>
              <w:pStyle w:val="TableCell0-0CenterBreak"/>
            </w:pPr>
          </w:p>
        </w:tc>
      </w:tr>
      <w:tr w:rsidR="00AC23C4" w:rsidRPr="005F70FB" w14:paraId="2173FAFD" w14:textId="77777777" w:rsidTr="00961C13">
        <w:tc>
          <w:tcPr>
            <w:tcW w:w="1928" w:type="dxa"/>
            <w:tcBorders>
              <w:left w:val="nil"/>
              <w:right w:val="nil"/>
            </w:tcBorders>
            <w:shd w:val="clear" w:color="auto" w:fill="auto"/>
          </w:tcPr>
          <w:p w14:paraId="5DCED197" w14:textId="77777777" w:rsidR="00CF121C" w:rsidRPr="005F70FB" w:rsidRDefault="00CF121C" w:rsidP="00CF121C">
            <w:r w:rsidRPr="005F70FB">
              <w:t>Sobei</w:t>
            </w:r>
          </w:p>
        </w:tc>
        <w:tc>
          <w:tcPr>
            <w:tcW w:w="737" w:type="dxa"/>
            <w:tcBorders>
              <w:left w:val="nil"/>
              <w:right w:val="single" w:sz="4" w:space="0" w:color="auto"/>
            </w:tcBorders>
            <w:shd w:val="clear" w:color="auto" w:fill="auto"/>
          </w:tcPr>
          <w:p w14:paraId="624B64B2" w14:textId="77777777" w:rsidR="00CF121C" w:rsidRPr="005F70FB" w:rsidRDefault="00CF121C" w:rsidP="00CF121C">
            <w:r w:rsidRPr="005F70FB">
              <w:t>[sob]</w:t>
            </w:r>
          </w:p>
        </w:tc>
        <w:tc>
          <w:tcPr>
            <w:tcW w:w="567" w:type="dxa"/>
            <w:tcBorders>
              <w:left w:val="single" w:sz="4" w:space="0" w:color="auto"/>
              <w:right w:val="nil"/>
            </w:tcBorders>
            <w:shd w:val="clear" w:color="auto" w:fill="auto"/>
          </w:tcPr>
          <w:p w14:paraId="0162EE83" w14:textId="77777777" w:rsidR="00CF121C" w:rsidRPr="005F70FB" w:rsidRDefault="00CF121C" w:rsidP="00CF121C">
            <w:pPr>
              <w:pStyle w:val="TableCell0-0CenterBreak"/>
            </w:pPr>
          </w:p>
        </w:tc>
        <w:tc>
          <w:tcPr>
            <w:tcW w:w="595" w:type="dxa"/>
            <w:tcBorders>
              <w:left w:val="nil"/>
              <w:right w:val="nil"/>
            </w:tcBorders>
            <w:shd w:val="clear" w:color="auto" w:fill="auto"/>
          </w:tcPr>
          <w:p w14:paraId="4B64D601"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7672C9F7"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2CBAF9B9" w14:textId="77777777" w:rsidR="00CF121C" w:rsidRPr="005F70FB" w:rsidRDefault="00CF121C" w:rsidP="00CF121C">
            <w:pPr>
              <w:pStyle w:val="TableCell0-0CenterBreak"/>
            </w:pPr>
          </w:p>
        </w:tc>
        <w:tc>
          <w:tcPr>
            <w:tcW w:w="567" w:type="dxa"/>
            <w:tcBorders>
              <w:left w:val="nil"/>
              <w:right w:val="nil"/>
            </w:tcBorders>
            <w:shd w:val="clear" w:color="auto" w:fill="auto"/>
          </w:tcPr>
          <w:p w14:paraId="1C0B04C0"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6DC20BB8"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4848871B" w14:textId="77777777" w:rsidR="00CF121C" w:rsidRPr="005F70FB" w:rsidRDefault="00CF121C" w:rsidP="00CF121C">
            <w:pPr>
              <w:pStyle w:val="TableCell0-0CenterBreak"/>
            </w:pPr>
          </w:p>
        </w:tc>
      </w:tr>
      <w:tr w:rsidR="00AC23C4" w:rsidRPr="005F70FB" w14:paraId="5F673BC1" w14:textId="77777777" w:rsidTr="00961C13">
        <w:tc>
          <w:tcPr>
            <w:tcW w:w="1928" w:type="dxa"/>
            <w:tcBorders>
              <w:left w:val="nil"/>
              <w:right w:val="nil"/>
            </w:tcBorders>
            <w:shd w:val="clear" w:color="auto" w:fill="auto"/>
          </w:tcPr>
          <w:p w14:paraId="79709020" w14:textId="77777777" w:rsidR="00CF121C" w:rsidRPr="005F70FB" w:rsidRDefault="00CF121C" w:rsidP="00CF121C">
            <w:r w:rsidRPr="005F70FB">
              <w:t>Sunum</w:t>
            </w:r>
          </w:p>
        </w:tc>
        <w:tc>
          <w:tcPr>
            <w:tcW w:w="737" w:type="dxa"/>
            <w:tcBorders>
              <w:left w:val="nil"/>
              <w:right w:val="single" w:sz="4" w:space="0" w:color="auto"/>
            </w:tcBorders>
            <w:shd w:val="clear" w:color="auto" w:fill="auto"/>
          </w:tcPr>
          <w:p w14:paraId="6E56221E" w14:textId="77777777" w:rsidR="00CF121C" w:rsidRPr="005F70FB" w:rsidRDefault="00CF121C" w:rsidP="00CF121C">
            <w:r w:rsidRPr="005F70FB">
              <w:t>[ynm]</w:t>
            </w:r>
          </w:p>
        </w:tc>
        <w:tc>
          <w:tcPr>
            <w:tcW w:w="567" w:type="dxa"/>
            <w:tcBorders>
              <w:left w:val="single" w:sz="4" w:space="0" w:color="auto"/>
              <w:right w:val="nil"/>
            </w:tcBorders>
            <w:shd w:val="clear" w:color="auto" w:fill="auto"/>
          </w:tcPr>
          <w:p w14:paraId="7967DAE5" w14:textId="77777777" w:rsidR="00CF121C" w:rsidRPr="005F70FB" w:rsidRDefault="00CF121C" w:rsidP="00CF121C">
            <w:pPr>
              <w:pStyle w:val="TableCell0-0CenterBreak"/>
            </w:pPr>
          </w:p>
        </w:tc>
        <w:tc>
          <w:tcPr>
            <w:tcW w:w="595" w:type="dxa"/>
            <w:tcBorders>
              <w:left w:val="nil"/>
              <w:right w:val="nil"/>
            </w:tcBorders>
            <w:shd w:val="clear" w:color="auto" w:fill="auto"/>
          </w:tcPr>
          <w:p w14:paraId="20458917" w14:textId="77777777" w:rsidR="00CF121C" w:rsidRPr="005F70FB" w:rsidRDefault="00CF121C" w:rsidP="00CF121C">
            <w:pPr>
              <w:pStyle w:val="TableCell0-0CenterBreak"/>
            </w:pPr>
          </w:p>
        </w:tc>
        <w:tc>
          <w:tcPr>
            <w:tcW w:w="567" w:type="dxa"/>
            <w:tcBorders>
              <w:left w:val="nil"/>
              <w:right w:val="nil"/>
            </w:tcBorders>
            <w:shd w:val="clear" w:color="auto" w:fill="auto"/>
          </w:tcPr>
          <w:p w14:paraId="26A9019C" w14:textId="77777777" w:rsidR="00CF121C" w:rsidRPr="005F70FB" w:rsidRDefault="00CF121C" w:rsidP="00CF121C">
            <w:pPr>
              <w:pStyle w:val="TableCell0-0CenterBreak"/>
            </w:pPr>
          </w:p>
        </w:tc>
        <w:tc>
          <w:tcPr>
            <w:tcW w:w="567" w:type="dxa"/>
            <w:tcBorders>
              <w:left w:val="nil"/>
              <w:right w:val="nil"/>
            </w:tcBorders>
            <w:shd w:val="clear" w:color="auto" w:fill="auto"/>
          </w:tcPr>
          <w:p w14:paraId="3CAF97BC" w14:textId="77777777" w:rsidR="00CF121C" w:rsidRPr="005F70FB" w:rsidRDefault="00CF121C" w:rsidP="00CF121C">
            <w:pPr>
              <w:pStyle w:val="TableCell0-0CenterBreak"/>
            </w:pPr>
          </w:p>
        </w:tc>
        <w:tc>
          <w:tcPr>
            <w:tcW w:w="567" w:type="dxa"/>
            <w:tcBorders>
              <w:left w:val="nil"/>
              <w:right w:val="nil"/>
            </w:tcBorders>
            <w:shd w:val="clear" w:color="auto" w:fill="auto"/>
          </w:tcPr>
          <w:p w14:paraId="375CEDE0" w14:textId="77777777" w:rsidR="00CF121C" w:rsidRPr="005F70FB" w:rsidRDefault="00CF121C" w:rsidP="00CF121C">
            <w:pPr>
              <w:pStyle w:val="TableCell0-0CenterBreak"/>
            </w:pPr>
          </w:p>
        </w:tc>
        <w:tc>
          <w:tcPr>
            <w:tcW w:w="567" w:type="dxa"/>
            <w:tcBorders>
              <w:left w:val="nil"/>
              <w:right w:val="nil"/>
            </w:tcBorders>
            <w:shd w:val="clear" w:color="auto" w:fill="auto"/>
          </w:tcPr>
          <w:p w14:paraId="031E7768" w14:textId="77777777" w:rsidR="00CF121C" w:rsidRPr="005F70FB" w:rsidRDefault="00CF121C" w:rsidP="00CF121C">
            <w:pPr>
              <w:pStyle w:val="TableCell0-0CenterBreak"/>
            </w:pPr>
          </w:p>
        </w:tc>
        <w:tc>
          <w:tcPr>
            <w:tcW w:w="567" w:type="dxa"/>
            <w:tcBorders>
              <w:left w:val="nil"/>
              <w:right w:val="nil"/>
            </w:tcBorders>
            <w:shd w:val="clear" w:color="auto" w:fill="auto"/>
          </w:tcPr>
          <w:p w14:paraId="42D779C4" w14:textId="77777777" w:rsidR="00CF121C" w:rsidRPr="005F70FB" w:rsidRDefault="00CF121C" w:rsidP="00CF121C">
            <w:pPr>
              <w:pStyle w:val="TableCell0-0CenterBreak"/>
            </w:pPr>
          </w:p>
        </w:tc>
      </w:tr>
      <w:tr w:rsidR="00AC23C4" w:rsidRPr="005F70FB" w14:paraId="287C746D" w14:textId="77777777" w:rsidTr="00961C13">
        <w:tc>
          <w:tcPr>
            <w:tcW w:w="1928" w:type="dxa"/>
            <w:tcBorders>
              <w:left w:val="nil"/>
              <w:right w:val="nil"/>
            </w:tcBorders>
            <w:shd w:val="clear" w:color="auto" w:fill="auto"/>
          </w:tcPr>
          <w:p w14:paraId="166C4D02" w14:textId="77777777" w:rsidR="00CF121C" w:rsidRPr="005F70FB" w:rsidRDefault="00CF121C" w:rsidP="00CF121C">
            <w:r w:rsidRPr="005F70FB">
              <w:t>Tarpia</w:t>
            </w:r>
          </w:p>
        </w:tc>
        <w:tc>
          <w:tcPr>
            <w:tcW w:w="737" w:type="dxa"/>
            <w:tcBorders>
              <w:left w:val="nil"/>
              <w:right w:val="single" w:sz="4" w:space="0" w:color="auto"/>
            </w:tcBorders>
            <w:shd w:val="clear" w:color="auto" w:fill="auto"/>
          </w:tcPr>
          <w:p w14:paraId="53D2FCCC" w14:textId="77777777" w:rsidR="00CF121C" w:rsidRPr="005F70FB" w:rsidRDefault="00CF121C" w:rsidP="00CF121C">
            <w:r w:rsidRPr="005F70FB">
              <w:t>[tpf]</w:t>
            </w:r>
          </w:p>
        </w:tc>
        <w:tc>
          <w:tcPr>
            <w:tcW w:w="567" w:type="dxa"/>
            <w:tcBorders>
              <w:left w:val="single" w:sz="4" w:space="0" w:color="auto"/>
              <w:right w:val="nil"/>
            </w:tcBorders>
            <w:shd w:val="clear" w:color="auto" w:fill="auto"/>
          </w:tcPr>
          <w:p w14:paraId="60390B5A" w14:textId="77777777" w:rsidR="00CF121C" w:rsidRPr="005F70FB" w:rsidRDefault="00CF121C" w:rsidP="00CF121C">
            <w:pPr>
              <w:pStyle w:val="TableCell0-0CenterBreak"/>
            </w:pPr>
          </w:p>
        </w:tc>
        <w:tc>
          <w:tcPr>
            <w:tcW w:w="595" w:type="dxa"/>
            <w:tcBorders>
              <w:left w:val="nil"/>
              <w:right w:val="nil"/>
            </w:tcBorders>
            <w:shd w:val="clear" w:color="auto" w:fill="auto"/>
          </w:tcPr>
          <w:p w14:paraId="07757575" w14:textId="77777777" w:rsidR="00CF121C" w:rsidRPr="005F70FB" w:rsidRDefault="00CF121C" w:rsidP="00CF121C">
            <w:pPr>
              <w:pStyle w:val="TableCell0-0CenterBreak"/>
            </w:pPr>
            <w:r w:rsidRPr="005F70FB">
              <w:t>X</w:t>
            </w:r>
          </w:p>
        </w:tc>
        <w:tc>
          <w:tcPr>
            <w:tcW w:w="567" w:type="dxa"/>
            <w:tcBorders>
              <w:left w:val="nil"/>
              <w:right w:val="nil"/>
            </w:tcBorders>
            <w:shd w:val="clear" w:color="auto" w:fill="auto"/>
          </w:tcPr>
          <w:p w14:paraId="4027C359" w14:textId="77777777" w:rsidR="00CF121C" w:rsidRPr="005F70FB" w:rsidRDefault="00CF121C" w:rsidP="00CF121C">
            <w:pPr>
              <w:pStyle w:val="TableCell0-0CenterBreak"/>
            </w:pPr>
          </w:p>
        </w:tc>
        <w:tc>
          <w:tcPr>
            <w:tcW w:w="567" w:type="dxa"/>
            <w:tcBorders>
              <w:left w:val="nil"/>
              <w:right w:val="nil"/>
            </w:tcBorders>
            <w:shd w:val="clear" w:color="auto" w:fill="auto"/>
          </w:tcPr>
          <w:p w14:paraId="507E0FDD" w14:textId="77777777" w:rsidR="00CF121C" w:rsidRPr="005F70FB" w:rsidRDefault="00CF121C" w:rsidP="00CF121C">
            <w:pPr>
              <w:pStyle w:val="TableCell0-0CenterBreak"/>
            </w:pPr>
          </w:p>
        </w:tc>
        <w:tc>
          <w:tcPr>
            <w:tcW w:w="567" w:type="dxa"/>
            <w:tcBorders>
              <w:left w:val="nil"/>
              <w:right w:val="nil"/>
            </w:tcBorders>
            <w:shd w:val="clear" w:color="auto" w:fill="auto"/>
          </w:tcPr>
          <w:p w14:paraId="0F3365A8" w14:textId="77777777" w:rsidR="00CF121C" w:rsidRPr="005F70FB" w:rsidRDefault="00CF121C" w:rsidP="00CF121C">
            <w:pPr>
              <w:pStyle w:val="TableCell0-0CenterBreak"/>
            </w:pPr>
          </w:p>
        </w:tc>
        <w:tc>
          <w:tcPr>
            <w:tcW w:w="567" w:type="dxa"/>
            <w:tcBorders>
              <w:left w:val="nil"/>
              <w:right w:val="nil"/>
            </w:tcBorders>
            <w:shd w:val="clear" w:color="auto" w:fill="auto"/>
          </w:tcPr>
          <w:p w14:paraId="41CFA5BD" w14:textId="77777777" w:rsidR="00CF121C" w:rsidRPr="005F70FB" w:rsidRDefault="00CF121C" w:rsidP="00CF121C">
            <w:pPr>
              <w:pStyle w:val="TableCell0-0CenterBreak"/>
            </w:pPr>
          </w:p>
        </w:tc>
        <w:tc>
          <w:tcPr>
            <w:tcW w:w="567" w:type="dxa"/>
            <w:tcBorders>
              <w:left w:val="nil"/>
              <w:right w:val="nil"/>
            </w:tcBorders>
            <w:shd w:val="clear" w:color="auto" w:fill="auto"/>
          </w:tcPr>
          <w:p w14:paraId="561616FB" w14:textId="77777777" w:rsidR="00CF121C" w:rsidRPr="005F70FB" w:rsidRDefault="00CF121C" w:rsidP="00CF121C">
            <w:pPr>
              <w:pStyle w:val="TableCell0-0CenterBreak"/>
            </w:pPr>
          </w:p>
        </w:tc>
      </w:tr>
      <w:tr w:rsidR="00AC23C4" w:rsidRPr="005F70FB" w14:paraId="5D65E10B" w14:textId="77777777" w:rsidTr="00961C13">
        <w:tc>
          <w:tcPr>
            <w:tcW w:w="1928" w:type="dxa"/>
            <w:tcBorders>
              <w:left w:val="nil"/>
              <w:bottom w:val="single" w:sz="4" w:space="0" w:color="auto"/>
              <w:right w:val="nil"/>
            </w:tcBorders>
            <w:shd w:val="clear" w:color="auto" w:fill="auto"/>
          </w:tcPr>
          <w:p w14:paraId="498B39E3" w14:textId="77777777" w:rsidR="00CF121C" w:rsidRPr="005F70FB" w:rsidRDefault="00CF121C" w:rsidP="00CF121C">
            <w:pPr>
              <w:pStyle w:val="TableCell0-2Break"/>
            </w:pPr>
            <w:r w:rsidRPr="005F70FB">
              <w:t>Yarsun</w:t>
            </w:r>
          </w:p>
        </w:tc>
        <w:tc>
          <w:tcPr>
            <w:tcW w:w="737" w:type="dxa"/>
            <w:tcBorders>
              <w:left w:val="nil"/>
              <w:bottom w:val="single" w:sz="4" w:space="0" w:color="auto"/>
              <w:right w:val="single" w:sz="4" w:space="0" w:color="auto"/>
            </w:tcBorders>
            <w:shd w:val="clear" w:color="auto" w:fill="auto"/>
          </w:tcPr>
          <w:p w14:paraId="7D388D75" w14:textId="77777777" w:rsidR="00CF121C" w:rsidRPr="005F70FB" w:rsidRDefault="00CF121C" w:rsidP="00CF121C">
            <w:pPr>
              <w:pStyle w:val="TableCell0-2Break"/>
            </w:pPr>
            <w:r w:rsidRPr="005F70FB">
              <w:t>[yrs]</w:t>
            </w:r>
          </w:p>
        </w:tc>
        <w:tc>
          <w:tcPr>
            <w:tcW w:w="567" w:type="dxa"/>
            <w:tcBorders>
              <w:left w:val="single" w:sz="4" w:space="0" w:color="auto"/>
              <w:bottom w:val="single" w:sz="4" w:space="0" w:color="auto"/>
              <w:right w:val="nil"/>
            </w:tcBorders>
            <w:shd w:val="clear" w:color="auto" w:fill="auto"/>
          </w:tcPr>
          <w:p w14:paraId="7D97B317" w14:textId="77777777" w:rsidR="00CF121C" w:rsidRPr="005F70FB" w:rsidRDefault="00CF121C" w:rsidP="00CF121C">
            <w:pPr>
              <w:pStyle w:val="TableCell0-2CenterBreak"/>
            </w:pPr>
          </w:p>
        </w:tc>
        <w:tc>
          <w:tcPr>
            <w:tcW w:w="595" w:type="dxa"/>
            <w:tcBorders>
              <w:left w:val="nil"/>
              <w:bottom w:val="single" w:sz="4" w:space="0" w:color="auto"/>
              <w:right w:val="nil"/>
            </w:tcBorders>
            <w:shd w:val="clear" w:color="auto" w:fill="auto"/>
          </w:tcPr>
          <w:p w14:paraId="3FBE87A5" w14:textId="77777777" w:rsidR="00CF121C" w:rsidRPr="005F70FB" w:rsidRDefault="00CF121C" w:rsidP="00CF121C">
            <w:pPr>
              <w:pStyle w:val="TableCell0-2CenterBreak"/>
            </w:pPr>
          </w:p>
        </w:tc>
        <w:tc>
          <w:tcPr>
            <w:tcW w:w="567" w:type="dxa"/>
            <w:tcBorders>
              <w:left w:val="nil"/>
              <w:bottom w:val="single" w:sz="4" w:space="0" w:color="auto"/>
              <w:right w:val="nil"/>
            </w:tcBorders>
            <w:shd w:val="clear" w:color="auto" w:fill="auto"/>
          </w:tcPr>
          <w:p w14:paraId="0B669C63" w14:textId="77777777" w:rsidR="00CF121C" w:rsidRPr="005F70FB" w:rsidRDefault="00CF121C" w:rsidP="00CF121C">
            <w:pPr>
              <w:pStyle w:val="TableCell0-2CenterBreak"/>
            </w:pPr>
          </w:p>
        </w:tc>
        <w:tc>
          <w:tcPr>
            <w:tcW w:w="567" w:type="dxa"/>
            <w:tcBorders>
              <w:left w:val="nil"/>
              <w:bottom w:val="single" w:sz="4" w:space="0" w:color="auto"/>
              <w:right w:val="nil"/>
            </w:tcBorders>
            <w:shd w:val="clear" w:color="auto" w:fill="auto"/>
          </w:tcPr>
          <w:p w14:paraId="7A8A3477" w14:textId="77777777" w:rsidR="00CF121C" w:rsidRPr="005F70FB" w:rsidRDefault="00CF121C" w:rsidP="00CF121C">
            <w:pPr>
              <w:pStyle w:val="TableCell0-2CenterBreak"/>
            </w:pPr>
          </w:p>
        </w:tc>
        <w:tc>
          <w:tcPr>
            <w:tcW w:w="567" w:type="dxa"/>
            <w:tcBorders>
              <w:left w:val="nil"/>
              <w:bottom w:val="single" w:sz="4" w:space="0" w:color="auto"/>
              <w:right w:val="nil"/>
            </w:tcBorders>
            <w:shd w:val="clear" w:color="auto" w:fill="auto"/>
          </w:tcPr>
          <w:p w14:paraId="230BA368" w14:textId="77777777" w:rsidR="00CF121C" w:rsidRPr="005F70FB" w:rsidRDefault="00CF121C" w:rsidP="00CF121C">
            <w:pPr>
              <w:pStyle w:val="TableCell0-2CenterBreak"/>
            </w:pPr>
          </w:p>
        </w:tc>
        <w:tc>
          <w:tcPr>
            <w:tcW w:w="567" w:type="dxa"/>
            <w:tcBorders>
              <w:left w:val="nil"/>
              <w:bottom w:val="single" w:sz="4" w:space="0" w:color="auto"/>
              <w:right w:val="nil"/>
            </w:tcBorders>
            <w:shd w:val="clear" w:color="auto" w:fill="auto"/>
          </w:tcPr>
          <w:p w14:paraId="10888F19" w14:textId="77777777" w:rsidR="00CF121C" w:rsidRPr="005F70FB" w:rsidRDefault="00CF121C" w:rsidP="00CF121C">
            <w:pPr>
              <w:pStyle w:val="TableCell0-2CenterBreak"/>
            </w:pPr>
          </w:p>
        </w:tc>
        <w:tc>
          <w:tcPr>
            <w:tcW w:w="567" w:type="dxa"/>
            <w:tcBorders>
              <w:left w:val="nil"/>
              <w:bottom w:val="single" w:sz="4" w:space="0" w:color="auto"/>
              <w:right w:val="nil"/>
            </w:tcBorders>
            <w:shd w:val="clear" w:color="auto" w:fill="auto"/>
          </w:tcPr>
          <w:p w14:paraId="61E65C0A" w14:textId="77777777" w:rsidR="00CF121C" w:rsidRPr="005F70FB" w:rsidRDefault="00CF121C" w:rsidP="00CF121C">
            <w:pPr>
              <w:pStyle w:val="TableCell0-2CenterBreak"/>
            </w:pPr>
          </w:p>
        </w:tc>
      </w:tr>
    </w:tbl>
    <w:p w14:paraId="0F8A5A5D" w14:textId="77777777" w:rsidR="00B57188" w:rsidRPr="005F70FB" w:rsidRDefault="00B57188" w:rsidP="00CF121C"/>
    <w:p w14:paraId="050625A5" w14:textId="77777777" w:rsidR="00CF121C" w:rsidRPr="005F70FB" w:rsidRDefault="00CF121C" w:rsidP="00CF121C">
      <w:pPr>
        <w:sectPr w:rsidR="00CF121C" w:rsidRPr="005F70FB" w:rsidSect="00D707BC">
          <w:type w:val="oddPage"/>
          <w:pgSz w:w="11907" w:h="16840" w:code="9"/>
          <w:pgMar w:top="3289" w:right="2552" w:bottom="2722" w:left="2552" w:header="2722" w:footer="1134" w:gutter="0"/>
          <w:cols w:space="720"/>
          <w:titlePg/>
        </w:sectPr>
      </w:pPr>
    </w:p>
    <w:p w14:paraId="57DEE995" w14:textId="77777777" w:rsidR="00AC69B8" w:rsidRPr="005F70FB" w:rsidRDefault="00AC69B8" w:rsidP="002A1DBD">
      <w:pPr>
        <w:pStyle w:val="Heading2"/>
        <w:numPr>
          <w:ilvl w:val="1"/>
          <w:numId w:val="21"/>
        </w:numPr>
      </w:pPr>
      <w:bookmarkStart w:id="5349" w:name="_Ref370212028"/>
      <w:bookmarkStart w:id="5350" w:name="_Toc440455780"/>
      <w:bookmarkEnd w:id="5328"/>
      <w:bookmarkEnd w:id="5329"/>
      <w:r w:rsidRPr="005F70FB">
        <w:t>Population totals for West Papua</w:t>
      </w:r>
      <w:bookmarkEnd w:id="5349"/>
      <w:bookmarkEnd w:id="5350"/>
    </w:p>
    <w:p w14:paraId="1DB3CD47" w14:textId="55A7463D" w:rsidR="00AC69B8" w:rsidRPr="005F70FB" w:rsidRDefault="00AC69B8" w:rsidP="007E38E2">
      <w:pPr>
        <w:pStyle w:val="Body0005after"/>
      </w:pPr>
      <w:r w:rsidRPr="005F70FB">
        <w:fldChar w:fldCharType="begin"/>
      </w:r>
      <w:r w:rsidRPr="005F70FB">
        <w:instrText xml:space="preserve"> REF _Ref370210564 \h  \* MERGEFORMAT </w:instrText>
      </w:r>
      <w:r w:rsidRPr="005F70FB">
        <w:fldChar w:fldCharType="separate"/>
      </w:r>
      <w:r w:rsidR="00154D81" w:rsidRPr="005F70FB">
        <w:t xml:space="preserve">Table </w:t>
      </w:r>
      <w:r w:rsidR="00154D81">
        <w:rPr>
          <w:noProof/>
          <w:cs/>
        </w:rPr>
        <w:t>‎</w:t>
      </w:r>
      <w:r w:rsidR="00154D81">
        <w:rPr>
          <w:noProof/>
        </w:rPr>
        <w:t>0</w:t>
      </w:r>
      <w:r w:rsidR="00154D81" w:rsidRPr="005F70FB">
        <w:rPr>
          <w:noProof/>
        </w:rPr>
        <w:t>.</w:t>
      </w:r>
      <w:r w:rsidR="00154D81">
        <w:rPr>
          <w:noProof/>
        </w:rPr>
        <w:t>3</w:t>
      </w:r>
      <w:r w:rsidRPr="005F70FB">
        <w:fldChar w:fldCharType="end"/>
      </w:r>
      <w:r w:rsidRPr="005F70FB">
        <w:t xml:space="preserve"> presents the population totals for </w:t>
      </w:r>
      <w:r w:rsidRPr="005F70FB">
        <w:rPr>
          <w:lang w:eastAsia="en-US"/>
        </w:rPr>
        <w:t>Papua province and Papua Barat province</w:t>
      </w:r>
      <w:r w:rsidRPr="005F70FB">
        <w:t xml:space="preserve"> by regencies (coastal versus interior) and ethnicity (Papuan versus non-Papuan). The figures are based on the 2010 census data </w:t>
      </w:r>
      <w:r w:rsidR="00DB74FB" w:rsidRPr="005F70FB">
        <w:rPr>
          <w:lang w:eastAsia="en-US"/>
        </w:rPr>
        <w:t>(</w:t>
      </w:r>
      <w:r w:rsidR="00BA6215" w:rsidRPr="005F70FB">
        <w:rPr>
          <w:rStyle w:val="Citation"/>
        </w:rPr>
        <w:fldChar w:fldCharType="begin"/>
      </w:r>
      <w:r w:rsidR="003A5B20">
        <w:rPr>
          <w:rStyle w:val="Citation"/>
        </w:rPr>
        <w:instrText>ADDIN CITAVI.PLACEHOLDER a1bfa58b-c553-4222-9ce6-281d4ef740d4 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WRhbmcgTmVyYWNhIFdpbGF5YWggZGFuIEFuYWxpc2lzIFN0YXRpc3RpayAyMDExYjogMTHigJMxNDwvVGV4dD4NCiAgICA8L1RleHRVbml0Pg0KICA8L1RleHRVbml0cz4NCjwvUGxhY2Vob2xkZXI+</w:instrText>
      </w:r>
      <w:r w:rsidR="00BA6215" w:rsidRPr="005F70FB">
        <w:rPr>
          <w:rStyle w:val="Citation"/>
        </w:rPr>
        <w:fldChar w:fldCharType="separate"/>
      </w:r>
      <w:bookmarkStart w:id="5351" w:name="_CTVP001a1bfa58bc55342229ce6281d4ef740d4"/>
      <w:r w:rsidR="0092006B">
        <w:rPr>
          <w:rStyle w:val="Citation"/>
        </w:rPr>
        <w:t>Bidang Neraca Wilayah dan Analisis Statistik 2011b: 11–14</w:t>
      </w:r>
      <w:bookmarkEnd w:id="5351"/>
      <w:r w:rsidR="00BA6215" w:rsidRPr="005F70FB">
        <w:rPr>
          <w:rStyle w:val="Citation"/>
        </w:rPr>
        <w:fldChar w:fldCharType="end"/>
      </w:r>
      <w:r w:rsidR="00DB74FB" w:rsidRPr="005F70FB">
        <w:rPr>
          <w:rStyle w:val="Citation"/>
        </w:rPr>
        <w:t>;</w:t>
      </w:r>
      <w:r w:rsidR="00513C8C" w:rsidRPr="005F70FB">
        <w:rPr>
          <w:rStyle w:val="Citation"/>
        </w:rPr>
        <w:t xml:space="preserve"> </w:t>
      </w:r>
      <w:r w:rsidR="00DB74FB" w:rsidRPr="005F70FB">
        <w:rPr>
          <w:rStyle w:val="Citation"/>
        </w:rPr>
        <w:fldChar w:fldCharType="begin"/>
      </w:r>
      <w:r w:rsidR="00DB74FB" w:rsidRPr="005F70FB">
        <w:rPr>
          <w:rStyle w:val="Citation"/>
        </w:rPr>
        <w:instrText>ADDIN CITAVI.PLACEHOLDER 41e370c7-8738-48a3-b1c8-ede57938e693 PFBsYWNlaG9sZGVyPg0KICA8QWRkSW5WZXJzaW9uPjUuMi4wLjg8L0FkZEluVmVyc2lvbj4NCiAgPElkPjQxZTM3MGM3LTg3MzgtNDhhMy1iMWM4LWVkZTU3OTM4ZTY5MzwvSWQ+DQogIDxFbnRyaWVzPg0KICAgIDxFbnRyeT4NCiAgICAgIDxJZD42OWRlZmVjMy1iYmE2LTQ4NDgtYmY1NC1jYTBjZmZmZTE2Nzk8L0lkPg0KICAgICAgPE5vUGFyPnRydWU8L05vUGFy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MmI6IDkyPC9UZXh0Pg0KICAgIDwvVGV4dFVuaXQ+DQogIDwvVGV4dFVuaXRzPg0KPC9QbGFjZWhvbGRlcj4=</w:instrText>
      </w:r>
      <w:r w:rsidR="00DB74FB" w:rsidRPr="005F70FB">
        <w:rPr>
          <w:rStyle w:val="Citation"/>
        </w:rPr>
        <w:fldChar w:fldCharType="separate"/>
      </w:r>
      <w:bookmarkStart w:id="5352" w:name="_CTVP00141e370c7873848a3b1c8ede57938e693"/>
      <w:r w:rsidR="0092006B">
        <w:rPr>
          <w:rStyle w:val="Citation"/>
        </w:rPr>
        <w:t>2012b: 92</w:t>
      </w:r>
      <w:bookmarkEnd w:id="5352"/>
      <w:r w:rsidR="00DB74FB" w:rsidRPr="005F70FB">
        <w:rPr>
          <w:rStyle w:val="Citation"/>
        </w:rPr>
        <w:fldChar w:fldCharType="end"/>
      </w:r>
      <w:r w:rsidRPr="005F70FB">
        <w:rPr>
          <w:lang w:eastAsia="en-US"/>
        </w:rPr>
        <w:t>).</w:t>
      </w:r>
      <w:r w:rsidRPr="005F70FB">
        <w:rPr>
          <w:rStyle w:val="FootnoteReference"/>
          <w:lang w:eastAsia="en-US"/>
        </w:rPr>
        <w:footnoteReference w:id="269"/>
      </w:r>
      <w:r w:rsidRPr="005F70FB">
        <w:rPr>
          <w:lang w:eastAsia="en-US"/>
        </w:rPr>
        <w:t xml:space="preserve"> (For more details see §</w:t>
      </w:r>
      <w:r w:rsidRPr="005F70FB">
        <w:rPr>
          <w:lang w:eastAsia="en-US"/>
        </w:rPr>
        <w:fldChar w:fldCharType="begin"/>
      </w:r>
      <w:r w:rsidRPr="005F70FB">
        <w:rPr>
          <w:lang w:eastAsia="en-US"/>
        </w:rPr>
        <w:instrText xml:space="preserve"> REF _Ref370485345 \w \h  \* MERGEFORMAT </w:instrText>
      </w:r>
      <w:r w:rsidRPr="005F70FB">
        <w:rPr>
          <w:lang w:eastAsia="en-US"/>
        </w:rPr>
      </w:r>
      <w:r w:rsidRPr="005F70FB">
        <w:rPr>
          <w:lang w:eastAsia="en-US"/>
        </w:rPr>
        <w:fldChar w:fldCharType="separate"/>
      </w:r>
      <w:r w:rsidR="00154D81">
        <w:rPr>
          <w:cs/>
          <w:lang w:eastAsia="en-US"/>
        </w:rPr>
        <w:t>‎</w:t>
      </w:r>
      <w:r w:rsidR="00154D81">
        <w:rPr>
          <w:lang w:eastAsia="en-US"/>
        </w:rPr>
        <w:t>1.7.1</w:t>
      </w:r>
      <w:r w:rsidRPr="005F70FB">
        <w:rPr>
          <w:lang w:eastAsia="en-US"/>
        </w:rPr>
        <w:fldChar w:fldCharType="end"/>
      </w:r>
      <w:r w:rsidRPr="005F70FB">
        <w:rPr>
          <w:lang w:eastAsia="en-US"/>
        </w:rPr>
        <w:t>).</w:t>
      </w:r>
    </w:p>
    <w:p w14:paraId="15D6CF99" w14:textId="77777777" w:rsidR="00AC69B8" w:rsidRPr="005F70FB" w:rsidRDefault="00AC69B8" w:rsidP="00AC69B8">
      <w:pPr>
        <w:pStyle w:val="Caption"/>
      </w:pPr>
      <w:bookmarkStart w:id="5353" w:name="_Ref370210564"/>
      <w:r w:rsidRPr="005F70FB">
        <w:t xml:space="preserve">Table </w:t>
      </w:r>
      <w:fldSimple w:instr=" STYLEREF 1 \s ">
        <w:r w:rsidR="00154D81">
          <w:rPr>
            <w:noProof/>
            <w:cs/>
          </w:rPr>
          <w:t>‎</w:t>
        </w:r>
        <w:r w:rsidR="00154D81">
          <w:rPr>
            <w:noProof/>
          </w:rPr>
          <w:t>0</w:t>
        </w:r>
      </w:fldSimple>
      <w:r w:rsidR="00F207A1" w:rsidRPr="005F70FB">
        <w:t>.</w:t>
      </w:r>
      <w:fldSimple w:instr=" SEQ Table \* ARABIC \s 1 ">
        <w:r w:rsidR="00154D81">
          <w:rPr>
            <w:noProof/>
          </w:rPr>
          <w:t>3</w:t>
        </w:r>
      </w:fldSimple>
      <w:bookmarkEnd w:id="5353"/>
      <w:r w:rsidRPr="005F70FB">
        <w:t>:</w:t>
      </w:r>
      <w:r w:rsidRPr="005F70FB">
        <w:tab/>
        <w:t>Population totals by coastal and interior regencies and ethnicity</w:t>
      </w:r>
    </w:p>
    <w:tbl>
      <w:tblPr>
        <w:tblW w:w="6577"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284"/>
        <w:gridCol w:w="283"/>
        <w:gridCol w:w="2269"/>
        <w:gridCol w:w="1247"/>
        <w:gridCol w:w="1247"/>
        <w:gridCol w:w="1247"/>
      </w:tblGrid>
      <w:tr w:rsidR="00AC23C4" w:rsidRPr="005F70FB" w14:paraId="7E13C9F5" w14:textId="77777777" w:rsidTr="00961C13">
        <w:trPr>
          <w:tblHeader/>
        </w:trPr>
        <w:tc>
          <w:tcPr>
            <w:tcW w:w="284" w:type="dxa"/>
            <w:tcBorders>
              <w:top w:val="single" w:sz="4" w:space="0" w:color="auto"/>
              <w:left w:val="nil"/>
              <w:bottom w:val="single" w:sz="4" w:space="0" w:color="auto"/>
              <w:right w:val="nil"/>
            </w:tcBorders>
            <w:shd w:val="clear" w:color="auto" w:fill="auto"/>
          </w:tcPr>
          <w:p w14:paraId="6CE6D9E6" w14:textId="77777777" w:rsidR="00AC69B8" w:rsidRPr="005F70FB" w:rsidRDefault="00AC69B8" w:rsidP="00AC69B8">
            <w:pPr>
              <w:pStyle w:val="TableHd"/>
            </w:pPr>
          </w:p>
        </w:tc>
        <w:tc>
          <w:tcPr>
            <w:tcW w:w="283" w:type="dxa"/>
            <w:tcBorders>
              <w:top w:val="single" w:sz="4" w:space="0" w:color="auto"/>
              <w:left w:val="nil"/>
              <w:bottom w:val="single" w:sz="4" w:space="0" w:color="auto"/>
              <w:right w:val="nil"/>
            </w:tcBorders>
            <w:shd w:val="clear" w:color="auto" w:fill="auto"/>
          </w:tcPr>
          <w:p w14:paraId="6F424B08" w14:textId="77777777" w:rsidR="00AC69B8" w:rsidRPr="005F70FB" w:rsidRDefault="00AC69B8" w:rsidP="00AC69B8">
            <w:pPr>
              <w:pStyle w:val="TableHd"/>
            </w:pPr>
          </w:p>
        </w:tc>
        <w:tc>
          <w:tcPr>
            <w:tcW w:w="2269" w:type="dxa"/>
            <w:tcBorders>
              <w:top w:val="single" w:sz="4" w:space="0" w:color="auto"/>
              <w:left w:val="nil"/>
              <w:bottom w:val="single" w:sz="4" w:space="0" w:color="auto"/>
              <w:right w:val="nil"/>
            </w:tcBorders>
            <w:shd w:val="clear" w:color="auto" w:fill="auto"/>
            <w:noWrap/>
          </w:tcPr>
          <w:p w14:paraId="5D45631F" w14:textId="77777777" w:rsidR="00AC69B8" w:rsidRPr="005F70FB" w:rsidRDefault="00AC69B8" w:rsidP="00AC69B8">
            <w:pPr>
              <w:pStyle w:val="TableHd"/>
            </w:pPr>
            <w:r w:rsidRPr="005F70FB">
              <w:t>Regency</w:t>
            </w:r>
          </w:p>
        </w:tc>
        <w:tc>
          <w:tcPr>
            <w:tcW w:w="1247" w:type="dxa"/>
            <w:tcBorders>
              <w:top w:val="single" w:sz="4" w:space="0" w:color="auto"/>
              <w:left w:val="nil"/>
              <w:bottom w:val="single" w:sz="4" w:space="0" w:color="auto"/>
              <w:right w:val="nil"/>
            </w:tcBorders>
            <w:shd w:val="clear" w:color="auto" w:fill="auto"/>
            <w:noWrap/>
          </w:tcPr>
          <w:p w14:paraId="49F887C9" w14:textId="77777777" w:rsidR="00AC69B8" w:rsidRPr="005F70FB" w:rsidRDefault="00AC69B8" w:rsidP="00AC69B8">
            <w:pPr>
              <w:pStyle w:val="TableHd"/>
            </w:pPr>
            <w:r w:rsidRPr="005F70FB">
              <w:t>Papuan</w:t>
            </w:r>
          </w:p>
        </w:tc>
        <w:tc>
          <w:tcPr>
            <w:tcW w:w="1247" w:type="dxa"/>
            <w:tcBorders>
              <w:top w:val="single" w:sz="4" w:space="0" w:color="auto"/>
              <w:left w:val="nil"/>
              <w:bottom w:val="single" w:sz="4" w:space="0" w:color="auto"/>
              <w:right w:val="nil"/>
            </w:tcBorders>
            <w:shd w:val="clear" w:color="auto" w:fill="auto"/>
            <w:noWrap/>
          </w:tcPr>
          <w:p w14:paraId="5E7DF698" w14:textId="77777777" w:rsidR="00AC69B8" w:rsidRPr="005F70FB" w:rsidRDefault="00AC69B8" w:rsidP="00AC69B8">
            <w:pPr>
              <w:pStyle w:val="TableHd"/>
            </w:pPr>
            <w:r w:rsidRPr="005F70FB">
              <w:t>non-Papuan</w:t>
            </w:r>
          </w:p>
        </w:tc>
        <w:tc>
          <w:tcPr>
            <w:tcW w:w="1247" w:type="dxa"/>
            <w:tcBorders>
              <w:top w:val="single" w:sz="4" w:space="0" w:color="auto"/>
              <w:left w:val="nil"/>
              <w:bottom w:val="single" w:sz="4" w:space="0" w:color="auto"/>
              <w:right w:val="nil"/>
            </w:tcBorders>
            <w:shd w:val="clear" w:color="auto" w:fill="auto"/>
          </w:tcPr>
          <w:p w14:paraId="216A177D" w14:textId="77777777" w:rsidR="00AC69B8" w:rsidRPr="005F70FB" w:rsidRDefault="00AC69B8" w:rsidP="00AC69B8">
            <w:pPr>
              <w:pStyle w:val="TableHd"/>
            </w:pPr>
            <w:r w:rsidRPr="005F70FB">
              <w:t>Total</w:t>
            </w:r>
          </w:p>
        </w:tc>
      </w:tr>
      <w:tr w:rsidR="00AC69B8" w:rsidRPr="005F70FB" w14:paraId="6D0E1111" w14:textId="77777777" w:rsidTr="00961C13">
        <w:tc>
          <w:tcPr>
            <w:tcW w:w="6577" w:type="dxa"/>
            <w:gridSpan w:val="6"/>
            <w:tcBorders>
              <w:top w:val="single" w:sz="4" w:space="0" w:color="auto"/>
              <w:left w:val="nil"/>
              <w:bottom w:val="single" w:sz="4" w:space="0" w:color="auto"/>
              <w:right w:val="nil"/>
            </w:tcBorders>
            <w:shd w:val="clear" w:color="auto" w:fill="auto"/>
          </w:tcPr>
          <w:p w14:paraId="5837BB02" w14:textId="77777777" w:rsidR="00AC69B8" w:rsidRPr="005F70FB" w:rsidRDefault="00AC69B8" w:rsidP="00AC69B8">
            <w:pPr>
              <w:pStyle w:val="TableCell2-2"/>
              <w:rPr>
                <w:lang w:eastAsia="en-US"/>
              </w:rPr>
            </w:pPr>
            <w:r w:rsidRPr="005F70FB">
              <w:rPr>
                <w:lang w:eastAsia="en-US"/>
              </w:rPr>
              <w:t>Papua province</w:t>
            </w:r>
          </w:p>
        </w:tc>
      </w:tr>
      <w:tr w:rsidR="00AC23C4" w:rsidRPr="005F70FB" w14:paraId="14FF6CA9" w14:textId="77777777" w:rsidTr="00961C13">
        <w:tc>
          <w:tcPr>
            <w:tcW w:w="284" w:type="dxa"/>
            <w:tcBorders>
              <w:left w:val="nil"/>
              <w:right w:val="nil"/>
            </w:tcBorders>
            <w:shd w:val="clear" w:color="auto" w:fill="auto"/>
          </w:tcPr>
          <w:p w14:paraId="4FB1B51B" w14:textId="77777777" w:rsidR="00AC69B8" w:rsidRPr="005F70FB" w:rsidRDefault="00AC69B8" w:rsidP="00AC69B8">
            <w:pPr>
              <w:pStyle w:val="TableCell2-0Break"/>
              <w:rPr>
                <w:lang w:eastAsia="en-US"/>
              </w:rPr>
            </w:pPr>
          </w:p>
        </w:tc>
        <w:tc>
          <w:tcPr>
            <w:tcW w:w="2552" w:type="dxa"/>
            <w:gridSpan w:val="2"/>
            <w:tcBorders>
              <w:left w:val="nil"/>
              <w:right w:val="nil"/>
            </w:tcBorders>
            <w:shd w:val="clear" w:color="auto" w:fill="auto"/>
          </w:tcPr>
          <w:p w14:paraId="6F7DB76E" w14:textId="77777777" w:rsidR="00AC69B8" w:rsidRPr="005F70FB" w:rsidRDefault="00AC69B8" w:rsidP="00AC69B8">
            <w:pPr>
              <w:pStyle w:val="TableCell2-0Break"/>
              <w:rPr>
                <w:lang w:eastAsia="en-US"/>
              </w:rPr>
            </w:pPr>
            <w:r w:rsidRPr="005F70FB">
              <w:rPr>
                <w:lang w:eastAsia="en-US"/>
              </w:rPr>
              <w:t>Coastal regencies</w:t>
            </w:r>
          </w:p>
        </w:tc>
        <w:tc>
          <w:tcPr>
            <w:tcW w:w="1247" w:type="dxa"/>
            <w:tcBorders>
              <w:left w:val="nil"/>
              <w:right w:val="nil"/>
            </w:tcBorders>
            <w:shd w:val="clear" w:color="auto" w:fill="auto"/>
          </w:tcPr>
          <w:p w14:paraId="44F2E302" w14:textId="77777777" w:rsidR="00AC69B8" w:rsidRPr="005F70FB" w:rsidRDefault="00AC69B8" w:rsidP="00AC23C4">
            <w:pPr>
              <w:pStyle w:val="TableCell2-0Break"/>
              <w:ind w:right="113"/>
              <w:jc w:val="right"/>
              <w:rPr>
                <w:lang w:eastAsia="en-US"/>
              </w:rPr>
            </w:pPr>
            <w:r w:rsidRPr="005F70FB">
              <w:t>756,335</w:t>
            </w:r>
          </w:p>
        </w:tc>
        <w:tc>
          <w:tcPr>
            <w:tcW w:w="1247" w:type="dxa"/>
            <w:tcBorders>
              <w:left w:val="nil"/>
              <w:right w:val="nil"/>
            </w:tcBorders>
            <w:shd w:val="clear" w:color="auto" w:fill="auto"/>
          </w:tcPr>
          <w:p w14:paraId="34FB9ADF" w14:textId="77777777" w:rsidR="00AC69B8" w:rsidRPr="005F70FB" w:rsidRDefault="00AC69B8" w:rsidP="00AC23C4">
            <w:pPr>
              <w:pStyle w:val="TableCell2-0Break"/>
              <w:ind w:right="113"/>
              <w:jc w:val="right"/>
              <w:rPr>
                <w:lang w:eastAsia="en-US"/>
              </w:rPr>
            </w:pPr>
            <w:r w:rsidRPr="005F70FB">
              <w:t>608,170</w:t>
            </w:r>
          </w:p>
        </w:tc>
        <w:tc>
          <w:tcPr>
            <w:tcW w:w="1247" w:type="dxa"/>
            <w:tcBorders>
              <w:left w:val="nil"/>
              <w:right w:val="nil"/>
            </w:tcBorders>
            <w:shd w:val="clear" w:color="auto" w:fill="auto"/>
          </w:tcPr>
          <w:p w14:paraId="33711A01" w14:textId="77777777" w:rsidR="00AC69B8" w:rsidRPr="005F70FB" w:rsidRDefault="00AC69B8" w:rsidP="00AC23C4">
            <w:pPr>
              <w:pStyle w:val="TableCell2-0Break"/>
              <w:ind w:right="113"/>
              <w:jc w:val="right"/>
              <w:rPr>
                <w:lang w:eastAsia="en-US"/>
              </w:rPr>
            </w:pPr>
            <w:r w:rsidRPr="005F70FB">
              <w:t>1,364,505</w:t>
            </w:r>
          </w:p>
        </w:tc>
      </w:tr>
      <w:tr w:rsidR="00AC23C4" w:rsidRPr="005F70FB" w14:paraId="7696C3C3" w14:textId="77777777" w:rsidTr="00961C13">
        <w:tc>
          <w:tcPr>
            <w:tcW w:w="284" w:type="dxa"/>
            <w:tcBorders>
              <w:left w:val="nil"/>
              <w:right w:val="nil"/>
            </w:tcBorders>
            <w:shd w:val="clear" w:color="auto" w:fill="auto"/>
          </w:tcPr>
          <w:p w14:paraId="25F85022" w14:textId="77777777" w:rsidR="00AC69B8" w:rsidRPr="005F70FB" w:rsidRDefault="00AC69B8" w:rsidP="00AC69B8">
            <w:pPr>
              <w:pStyle w:val="TableCell0-2Break"/>
              <w:rPr>
                <w:lang w:eastAsia="en-US"/>
              </w:rPr>
            </w:pPr>
          </w:p>
        </w:tc>
        <w:tc>
          <w:tcPr>
            <w:tcW w:w="2552" w:type="dxa"/>
            <w:gridSpan w:val="2"/>
            <w:tcBorders>
              <w:left w:val="nil"/>
              <w:right w:val="nil"/>
            </w:tcBorders>
            <w:shd w:val="clear" w:color="auto" w:fill="auto"/>
          </w:tcPr>
          <w:p w14:paraId="4226FFCB" w14:textId="77777777" w:rsidR="00AC69B8" w:rsidRPr="005F70FB" w:rsidRDefault="00AC69B8" w:rsidP="00AC69B8">
            <w:pPr>
              <w:pStyle w:val="TableCell0-2Break"/>
              <w:rPr>
                <w:lang w:eastAsia="en-US"/>
              </w:rPr>
            </w:pPr>
            <w:r w:rsidRPr="005F70FB">
              <w:rPr>
                <w:lang w:eastAsia="en-US"/>
              </w:rPr>
              <w:t>Interior regencies</w:t>
            </w:r>
          </w:p>
        </w:tc>
        <w:tc>
          <w:tcPr>
            <w:tcW w:w="1247" w:type="dxa"/>
            <w:tcBorders>
              <w:left w:val="nil"/>
              <w:right w:val="nil"/>
            </w:tcBorders>
            <w:shd w:val="clear" w:color="auto" w:fill="auto"/>
          </w:tcPr>
          <w:p w14:paraId="6D2FE79C" w14:textId="77777777" w:rsidR="00AC69B8" w:rsidRPr="005F70FB" w:rsidRDefault="00AC69B8" w:rsidP="00AC23C4">
            <w:pPr>
              <w:pStyle w:val="TableCell0-2Break"/>
              <w:ind w:right="113"/>
              <w:jc w:val="right"/>
              <w:rPr>
                <w:lang w:eastAsia="en-US"/>
              </w:rPr>
            </w:pPr>
            <w:r w:rsidRPr="005F70FB">
              <w:rPr>
                <w:lang w:eastAsia="en-US"/>
              </w:rPr>
              <w:t>1,394,041</w:t>
            </w:r>
          </w:p>
        </w:tc>
        <w:tc>
          <w:tcPr>
            <w:tcW w:w="1247" w:type="dxa"/>
            <w:tcBorders>
              <w:left w:val="nil"/>
              <w:right w:val="nil"/>
            </w:tcBorders>
            <w:shd w:val="clear" w:color="auto" w:fill="auto"/>
          </w:tcPr>
          <w:p w14:paraId="61D535D8" w14:textId="77777777" w:rsidR="00AC69B8" w:rsidRPr="005F70FB" w:rsidRDefault="00AC69B8" w:rsidP="00AC23C4">
            <w:pPr>
              <w:pStyle w:val="TableCell0-2Break"/>
              <w:ind w:right="113"/>
              <w:jc w:val="right"/>
              <w:rPr>
                <w:lang w:eastAsia="en-US"/>
              </w:rPr>
            </w:pPr>
            <w:r w:rsidRPr="005F70FB">
              <w:rPr>
                <w:lang w:eastAsia="en-US"/>
              </w:rPr>
              <w:t>51,462</w:t>
            </w:r>
          </w:p>
        </w:tc>
        <w:tc>
          <w:tcPr>
            <w:tcW w:w="1247" w:type="dxa"/>
            <w:tcBorders>
              <w:left w:val="nil"/>
              <w:right w:val="nil"/>
            </w:tcBorders>
            <w:shd w:val="clear" w:color="auto" w:fill="auto"/>
          </w:tcPr>
          <w:p w14:paraId="4B7F8825" w14:textId="77777777" w:rsidR="00AC69B8" w:rsidRPr="005F70FB" w:rsidRDefault="00AC69B8" w:rsidP="00AC23C4">
            <w:pPr>
              <w:pStyle w:val="TableCell0-2Break"/>
              <w:ind w:right="113"/>
              <w:jc w:val="right"/>
              <w:rPr>
                <w:lang w:eastAsia="en-US"/>
              </w:rPr>
            </w:pPr>
            <w:r w:rsidRPr="005F70FB">
              <w:rPr>
                <w:lang w:eastAsia="en-US"/>
              </w:rPr>
              <w:t>1,445,503</w:t>
            </w:r>
          </w:p>
        </w:tc>
      </w:tr>
      <w:tr w:rsidR="00AC23C4" w:rsidRPr="005F70FB" w14:paraId="45151808" w14:textId="77777777" w:rsidTr="00961C13">
        <w:tc>
          <w:tcPr>
            <w:tcW w:w="284" w:type="dxa"/>
            <w:tcBorders>
              <w:left w:val="nil"/>
              <w:right w:val="nil"/>
            </w:tcBorders>
            <w:shd w:val="clear" w:color="auto" w:fill="auto"/>
          </w:tcPr>
          <w:p w14:paraId="10E10541" w14:textId="77777777" w:rsidR="00AC69B8" w:rsidRPr="005F70FB" w:rsidRDefault="00AC69B8" w:rsidP="00AC69B8">
            <w:pPr>
              <w:pStyle w:val="TableCell0-2Break"/>
              <w:rPr>
                <w:lang w:eastAsia="en-US"/>
              </w:rPr>
            </w:pPr>
          </w:p>
        </w:tc>
        <w:tc>
          <w:tcPr>
            <w:tcW w:w="2552" w:type="dxa"/>
            <w:gridSpan w:val="2"/>
            <w:tcBorders>
              <w:left w:val="nil"/>
              <w:right w:val="nil"/>
            </w:tcBorders>
            <w:shd w:val="clear" w:color="auto" w:fill="auto"/>
          </w:tcPr>
          <w:p w14:paraId="23935A5E" w14:textId="77777777" w:rsidR="00AC69B8" w:rsidRPr="005F70FB" w:rsidRDefault="00AC69B8" w:rsidP="00AC69B8">
            <w:pPr>
              <w:pStyle w:val="TableCell0-2Break"/>
              <w:rPr>
                <w:lang w:eastAsia="en-US"/>
              </w:rPr>
            </w:pPr>
            <w:r w:rsidRPr="005F70FB">
              <w:rPr>
                <w:lang w:eastAsia="en-US"/>
              </w:rPr>
              <w:t>Subtotal</w:t>
            </w:r>
          </w:p>
        </w:tc>
        <w:tc>
          <w:tcPr>
            <w:tcW w:w="1247" w:type="dxa"/>
            <w:tcBorders>
              <w:left w:val="nil"/>
              <w:right w:val="nil"/>
            </w:tcBorders>
            <w:shd w:val="clear" w:color="auto" w:fill="auto"/>
          </w:tcPr>
          <w:p w14:paraId="66FE9420" w14:textId="77777777" w:rsidR="00AC69B8" w:rsidRPr="005F70FB" w:rsidRDefault="00AC69B8" w:rsidP="00AC23C4">
            <w:pPr>
              <w:pStyle w:val="TableCell0-2Break"/>
              <w:ind w:right="113"/>
              <w:jc w:val="right"/>
              <w:rPr>
                <w:lang w:eastAsia="en-US"/>
              </w:rPr>
            </w:pPr>
            <w:r w:rsidRPr="005F70FB">
              <w:rPr>
                <w:lang w:eastAsia="en-US"/>
              </w:rPr>
              <w:t>2,150,376</w:t>
            </w:r>
          </w:p>
        </w:tc>
        <w:tc>
          <w:tcPr>
            <w:tcW w:w="1247" w:type="dxa"/>
            <w:tcBorders>
              <w:left w:val="nil"/>
              <w:right w:val="nil"/>
            </w:tcBorders>
            <w:shd w:val="clear" w:color="auto" w:fill="auto"/>
          </w:tcPr>
          <w:p w14:paraId="4F857082" w14:textId="77777777" w:rsidR="00AC69B8" w:rsidRPr="005F70FB" w:rsidRDefault="00AC69B8" w:rsidP="00AC23C4">
            <w:pPr>
              <w:pStyle w:val="TableCell0-2Break"/>
              <w:ind w:right="113"/>
              <w:jc w:val="right"/>
              <w:rPr>
                <w:lang w:eastAsia="en-US"/>
              </w:rPr>
            </w:pPr>
            <w:r w:rsidRPr="005F70FB">
              <w:rPr>
                <w:lang w:eastAsia="en-US"/>
              </w:rPr>
              <w:t>659,632</w:t>
            </w:r>
          </w:p>
        </w:tc>
        <w:tc>
          <w:tcPr>
            <w:tcW w:w="1247" w:type="dxa"/>
            <w:tcBorders>
              <w:left w:val="nil"/>
              <w:right w:val="nil"/>
            </w:tcBorders>
            <w:shd w:val="clear" w:color="auto" w:fill="auto"/>
          </w:tcPr>
          <w:p w14:paraId="4D39FFBF" w14:textId="77777777" w:rsidR="00AC69B8" w:rsidRPr="005F70FB" w:rsidRDefault="00AC69B8" w:rsidP="00AC23C4">
            <w:pPr>
              <w:pStyle w:val="TableCell0-2Break"/>
              <w:ind w:right="113"/>
              <w:jc w:val="right"/>
              <w:rPr>
                <w:lang w:eastAsia="en-US"/>
              </w:rPr>
            </w:pPr>
            <w:r w:rsidRPr="005F70FB">
              <w:rPr>
                <w:lang w:eastAsia="en-US"/>
              </w:rPr>
              <w:t>2,810,008</w:t>
            </w:r>
          </w:p>
        </w:tc>
      </w:tr>
      <w:tr w:rsidR="00AC69B8" w:rsidRPr="005F70FB" w14:paraId="3B1D5E89" w14:textId="77777777" w:rsidTr="00961C13">
        <w:tc>
          <w:tcPr>
            <w:tcW w:w="6577" w:type="dxa"/>
            <w:gridSpan w:val="6"/>
            <w:tcBorders>
              <w:top w:val="single" w:sz="4" w:space="0" w:color="auto"/>
              <w:left w:val="nil"/>
              <w:bottom w:val="single" w:sz="4" w:space="0" w:color="auto"/>
              <w:right w:val="nil"/>
            </w:tcBorders>
            <w:shd w:val="clear" w:color="auto" w:fill="auto"/>
          </w:tcPr>
          <w:p w14:paraId="5547B5FC" w14:textId="77777777" w:rsidR="00AC69B8" w:rsidRPr="005F70FB" w:rsidRDefault="00AC69B8" w:rsidP="00AC69B8">
            <w:pPr>
              <w:pStyle w:val="TableCell2-2"/>
              <w:rPr>
                <w:lang w:eastAsia="en-US"/>
              </w:rPr>
            </w:pPr>
            <w:r w:rsidRPr="005F70FB">
              <w:rPr>
                <w:lang w:eastAsia="en-US"/>
              </w:rPr>
              <w:t>Papua Barat province</w:t>
            </w:r>
          </w:p>
        </w:tc>
      </w:tr>
      <w:tr w:rsidR="00AC23C4" w:rsidRPr="005F70FB" w14:paraId="3546806D" w14:textId="77777777" w:rsidTr="00961C13">
        <w:tc>
          <w:tcPr>
            <w:tcW w:w="284" w:type="dxa"/>
            <w:tcBorders>
              <w:left w:val="nil"/>
              <w:right w:val="nil"/>
            </w:tcBorders>
            <w:shd w:val="clear" w:color="auto" w:fill="auto"/>
          </w:tcPr>
          <w:p w14:paraId="70C08D60" w14:textId="77777777" w:rsidR="00AC69B8" w:rsidRPr="005F70FB" w:rsidRDefault="00AC69B8" w:rsidP="00AC69B8">
            <w:pPr>
              <w:pStyle w:val="TableCell2-0Break"/>
              <w:rPr>
                <w:lang w:eastAsia="en-US"/>
              </w:rPr>
            </w:pPr>
          </w:p>
        </w:tc>
        <w:tc>
          <w:tcPr>
            <w:tcW w:w="2552" w:type="dxa"/>
            <w:gridSpan w:val="2"/>
            <w:tcBorders>
              <w:left w:val="nil"/>
              <w:right w:val="nil"/>
            </w:tcBorders>
            <w:shd w:val="clear" w:color="auto" w:fill="auto"/>
          </w:tcPr>
          <w:p w14:paraId="25FC9363" w14:textId="77777777" w:rsidR="00AC69B8" w:rsidRPr="005F70FB" w:rsidRDefault="00AC69B8" w:rsidP="00AC69B8">
            <w:pPr>
              <w:pStyle w:val="TableCell2-0Break"/>
              <w:rPr>
                <w:lang w:eastAsia="en-US"/>
              </w:rPr>
            </w:pPr>
            <w:r w:rsidRPr="005F70FB">
              <w:rPr>
                <w:lang w:eastAsia="en-US"/>
              </w:rPr>
              <w:t>Coastal regencies</w:t>
            </w:r>
          </w:p>
        </w:tc>
        <w:tc>
          <w:tcPr>
            <w:tcW w:w="1247" w:type="dxa"/>
            <w:tcBorders>
              <w:left w:val="nil"/>
              <w:right w:val="nil"/>
            </w:tcBorders>
            <w:shd w:val="clear" w:color="auto" w:fill="auto"/>
          </w:tcPr>
          <w:p w14:paraId="65AF0C03" w14:textId="77777777" w:rsidR="00AC69B8" w:rsidRPr="005F70FB" w:rsidRDefault="00AC69B8" w:rsidP="00AC23C4">
            <w:pPr>
              <w:pStyle w:val="TableCell2-0Break"/>
              <w:ind w:right="113"/>
              <w:jc w:val="right"/>
              <w:rPr>
                <w:lang w:eastAsia="en-US"/>
              </w:rPr>
            </w:pPr>
            <w:r w:rsidRPr="005F70FB">
              <w:rPr>
                <w:lang w:eastAsia="en-US"/>
              </w:rPr>
              <w:t>373,302</w:t>
            </w:r>
          </w:p>
        </w:tc>
        <w:tc>
          <w:tcPr>
            <w:tcW w:w="1247" w:type="dxa"/>
            <w:tcBorders>
              <w:left w:val="nil"/>
              <w:right w:val="nil"/>
            </w:tcBorders>
            <w:shd w:val="clear" w:color="auto" w:fill="auto"/>
          </w:tcPr>
          <w:p w14:paraId="076CC122" w14:textId="77777777" w:rsidR="00AC69B8" w:rsidRPr="005F70FB" w:rsidRDefault="00AC69B8" w:rsidP="00AC23C4">
            <w:pPr>
              <w:pStyle w:val="TableCell2-0Break"/>
              <w:ind w:right="113"/>
              <w:jc w:val="right"/>
              <w:rPr>
                <w:lang w:eastAsia="en-US"/>
              </w:rPr>
            </w:pPr>
            <w:r w:rsidRPr="005F70FB">
              <w:rPr>
                <w:lang w:eastAsia="en-US"/>
              </w:rPr>
              <w:t>354,039</w:t>
            </w:r>
          </w:p>
        </w:tc>
        <w:tc>
          <w:tcPr>
            <w:tcW w:w="1247" w:type="dxa"/>
            <w:tcBorders>
              <w:left w:val="nil"/>
              <w:right w:val="nil"/>
            </w:tcBorders>
            <w:shd w:val="clear" w:color="auto" w:fill="auto"/>
          </w:tcPr>
          <w:p w14:paraId="7239FA5C" w14:textId="77777777" w:rsidR="00AC69B8" w:rsidRPr="005F70FB" w:rsidRDefault="00AC69B8" w:rsidP="00AC23C4">
            <w:pPr>
              <w:pStyle w:val="TableCell2-0Break"/>
              <w:ind w:right="113"/>
              <w:jc w:val="right"/>
              <w:rPr>
                <w:lang w:eastAsia="en-US"/>
              </w:rPr>
            </w:pPr>
            <w:r w:rsidRPr="005F70FB">
              <w:rPr>
                <w:lang w:eastAsia="en-US"/>
              </w:rPr>
              <w:t>727,341</w:t>
            </w:r>
          </w:p>
        </w:tc>
      </w:tr>
      <w:tr w:rsidR="00AC23C4" w:rsidRPr="005F70FB" w14:paraId="18766336" w14:textId="77777777" w:rsidTr="00961C13">
        <w:tc>
          <w:tcPr>
            <w:tcW w:w="284" w:type="dxa"/>
            <w:tcBorders>
              <w:left w:val="nil"/>
              <w:right w:val="nil"/>
            </w:tcBorders>
            <w:shd w:val="clear" w:color="auto" w:fill="auto"/>
          </w:tcPr>
          <w:p w14:paraId="6CB9A9BD" w14:textId="77777777" w:rsidR="00AC69B8" w:rsidRPr="005F70FB" w:rsidRDefault="00AC69B8" w:rsidP="00AC69B8">
            <w:pPr>
              <w:pStyle w:val="TableCell0-2Break"/>
              <w:rPr>
                <w:lang w:eastAsia="en-US"/>
              </w:rPr>
            </w:pPr>
          </w:p>
        </w:tc>
        <w:tc>
          <w:tcPr>
            <w:tcW w:w="2552" w:type="dxa"/>
            <w:gridSpan w:val="2"/>
            <w:tcBorders>
              <w:left w:val="nil"/>
              <w:right w:val="nil"/>
            </w:tcBorders>
            <w:shd w:val="clear" w:color="auto" w:fill="auto"/>
          </w:tcPr>
          <w:p w14:paraId="29B1B731" w14:textId="77777777" w:rsidR="00AC69B8" w:rsidRPr="005F70FB" w:rsidRDefault="00AC69B8" w:rsidP="00AC69B8">
            <w:pPr>
              <w:pStyle w:val="TableCell0-2Break"/>
              <w:rPr>
                <w:lang w:eastAsia="en-US"/>
              </w:rPr>
            </w:pPr>
            <w:r w:rsidRPr="005F70FB">
              <w:rPr>
                <w:lang w:eastAsia="en-US"/>
              </w:rPr>
              <w:t>Interior regencies</w:t>
            </w:r>
          </w:p>
        </w:tc>
        <w:tc>
          <w:tcPr>
            <w:tcW w:w="1247" w:type="dxa"/>
            <w:tcBorders>
              <w:left w:val="nil"/>
              <w:right w:val="nil"/>
            </w:tcBorders>
            <w:shd w:val="clear" w:color="auto" w:fill="auto"/>
          </w:tcPr>
          <w:p w14:paraId="21CD8C46" w14:textId="77777777" w:rsidR="00AC69B8" w:rsidRPr="005F70FB" w:rsidRDefault="00AC69B8" w:rsidP="00AC23C4">
            <w:pPr>
              <w:pStyle w:val="TableCell0-2Break"/>
              <w:ind w:right="113"/>
              <w:jc w:val="right"/>
              <w:rPr>
                <w:lang w:eastAsia="en-US"/>
              </w:rPr>
            </w:pPr>
            <w:r w:rsidRPr="005F70FB">
              <w:t>31,772</w:t>
            </w:r>
          </w:p>
        </w:tc>
        <w:tc>
          <w:tcPr>
            <w:tcW w:w="1247" w:type="dxa"/>
            <w:tcBorders>
              <w:left w:val="nil"/>
              <w:right w:val="nil"/>
            </w:tcBorders>
            <w:shd w:val="clear" w:color="auto" w:fill="auto"/>
          </w:tcPr>
          <w:p w14:paraId="658B191E" w14:textId="77777777" w:rsidR="00AC69B8" w:rsidRPr="005F70FB" w:rsidRDefault="00AC69B8" w:rsidP="00AC23C4">
            <w:pPr>
              <w:pStyle w:val="TableCell0-2Break"/>
              <w:ind w:right="113"/>
              <w:jc w:val="right"/>
              <w:rPr>
                <w:lang w:eastAsia="en-US"/>
              </w:rPr>
            </w:pPr>
            <w:r w:rsidRPr="005F70FB">
              <w:t>1,309</w:t>
            </w:r>
          </w:p>
        </w:tc>
        <w:tc>
          <w:tcPr>
            <w:tcW w:w="1247" w:type="dxa"/>
            <w:tcBorders>
              <w:left w:val="nil"/>
              <w:right w:val="nil"/>
            </w:tcBorders>
            <w:shd w:val="clear" w:color="auto" w:fill="auto"/>
          </w:tcPr>
          <w:p w14:paraId="244F7CE0" w14:textId="77777777" w:rsidR="00AC69B8" w:rsidRPr="005F70FB" w:rsidRDefault="00AC69B8" w:rsidP="00AC23C4">
            <w:pPr>
              <w:pStyle w:val="TableCell0-2Break"/>
              <w:ind w:right="113"/>
              <w:jc w:val="right"/>
            </w:pPr>
            <w:r w:rsidRPr="005F70FB">
              <w:t>33,081</w:t>
            </w:r>
          </w:p>
        </w:tc>
      </w:tr>
      <w:tr w:rsidR="00AC23C4" w:rsidRPr="005F70FB" w14:paraId="38A26BAD" w14:textId="77777777" w:rsidTr="00961C13">
        <w:tc>
          <w:tcPr>
            <w:tcW w:w="284" w:type="dxa"/>
            <w:tcBorders>
              <w:left w:val="nil"/>
              <w:bottom w:val="single" w:sz="4" w:space="0" w:color="auto"/>
              <w:right w:val="nil"/>
            </w:tcBorders>
            <w:shd w:val="clear" w:color="auto" w:fill="auto"/>
          </w:tcPr>
          <w:p w14:paraId="10C8CD2F" w14:textId="77777777" w:rsidR="00AC69B8" w:rsidRPr="005F70FB" w:rsidRDefault="00AC69B8" w:rsidP="00AC69B8">
            <w:pPr>
              <w:pStyle w:val="TableCell0-2Break"/>
              <w:rPr>
                <w:lang w:eastAsia="en-US"/>
              </w:rPr>
            </w:pPr>
          </w:p>
        </w:tc>
        <w:tc>
          <w:tcPr>
            <w:tcW w:w="2552" w:type="dxa"/>
            <w:gridSpan w:val="2"/>
            <w:tcBorders>
              <w:left w:val="nil"/>
              <w:bottom w:val="single" w:sz="4" w:space="0" w:color="auto"/>
              <w:right w:val="nil"/>
            </w:tcBorders>
            <w:shd w:val="clear" w:color="auto" w:fill="auto"/>
          </w:tcPr>
          <w:p w14:paraId="02745141" w14:textId="77777777" w:rsidR="00AC69B8" w:rsidRPr="005F70FB" w:rsidRDefault="00AC69B8" w:rsidP="00AC69B8">
            <w:pPr>
              <w:pStyle w:val="TableCell0-2Break"/>
              <w:rPr>
                <w:lang w:eastAsia="en-US"/>
              </w:rPr>
            </w:pPr>
            <w:r w:rsidRPr="005F70FB">
              <w:rPr>
                <w:lang w:eastAsia="en-US"/>
              </w:rPr>
              <w:t>Subtotal</w:t>
            </w:r>
          </w:p>
        </w:tc>
        <w:tc>
          <w:tcPr>
            <w:tcW w:w="1247" w:type="dxa"/>
            <w:tcBorders>
              <w:left w:val="nil"/>
              <w:bottom w:val="single" w:sz="4" w:space="0" w:color="auto"/>
              <w:right w:val="nil"/>
            </w:tcBorders>
            <w:shd w:val="clear" w:color="auto" w:fill="auto"/>
          </w:tcPr>
          <w:p w14:paraId="435DE189" w14:textId="77777777" w:rsidR="00AC69B8" w:rsidRPr="005F70FB" w:rsidRDefault="00AC69B8" w:rsidP="00AC23C4">
            <w:pPr>
              <w:pStyle w:val="TableCell0-2Break"/>
              <w:ind w:right="113"/>
              <w:jc w:val="right"/>
              <w:rPr>
                <w:lang w:eastAsia="en-US"/>
              </w:rPr>
            </w:pPr>
            <w:r w:rsidRPr="005F70FB">
              <w:rPr>
                <w:lang w:eastAsia="en-US"/>
              </w:rPr>
              <w:t>405,074</w:t>
            </w:r>
          </w:p>
        </w:tc>
        <w:tc>
          <w:tcPr>
            <w:tcW w:w="1247" w:type="dxa"/>
            <w:tcBorders>
              <w:left w:val="nil"/>
              <w:bottom w:val="single" w:sz="4" w:space="0" w:color="auto"/>
              <w:right w:val="nil"/>
            </w:tcBorders>
            <w:shd w:val="clear" w:color="auto" w:fill="auto"/>
          </w:tcPr>
          <w:p w14:paraId="03A22416" w14:textId="77777777" w:rsidR="00AC69B8" w:rsidRPr="005F70FB" w:rsidRDefault="00AC69B8" w:rsidP="00AC23C4">
            <w:pPr>
              <w:pStyle w:val="TableCell0-2Break"/>
              <w:ind w:right="113"/>
              <w:jc w:val="right"/>
              <w:rPr>
                <w:lang w:eastAsia="en-US"/>
              </w:rPr>
            </w:pPr>
            <w:r w:rsidRPr="005F70FB">
              <w:rPr>
                <w:lang w:eastAsia="en-US"/>
              </w:rPr>
              <w:t>355,348</w:t>
            </w:r>
          </w:p>
        </w:tc>
        <w:tc>
          <w:tcPr>
            <w:tcW w:w="1247" w:type="dxa"/>
            <w:tcBorders>
              <w:left w:val="nil"/>
              <w:bottom w:val="single" w:sz="4" w:space="0" w:color="auto"/>
              <w:right w:val="nil"/>
            </w:tcBorders>
            <w:shd w:val="clear" w:color="auto" w:fill="auto"/>
          </w:tcPr>
          <w:p w14:paraId="7E4F05E7" w14:textId="77777777" w:rsidR="00AC69B8" w:rsidRPr="005F70FB" w:rsidRDefault="00AC69B8" w:rsidP="00AC23C4">
            <w:pPr>
              <w:pStyle w:val="TableCell0-2Break"/>
              <w:ind w:right="113"/>
              <w:jc w:val="right"/>
              <w:rPr>
                <w:lang w:eastAsia="en-US"/>
              </w:rPr>
            </w:pPr>
            <w:r w:rsidRPr="005F70FB">
              <w:rPr>
                <w:lang w:eastAsia="en-US"/>
              </w:rPr>
              <w:t>760,422</w:t>
            </w:r>
          </w:p>
        </w:tc>
      </w:tr>
      <w:tr w:rsidR="00AC23C4" w:rsidRPr="005F70FB" w14:paraId="7FAD4A3E" w14:textId="77777777" w:rsidTr="00961C13">
        <w:tc>
          <w:tcPr>
            <w:tcW w:w="2836" w:type="dxa"/>
            <w:gridSpan w:val="3"/>
            <w:tcBorders>
              <w:top w:val="single" w:sz="4" w:space="0" w:color="auto"/>
              <w:left w:val="nil"/>
              <w:bottom w:val="single" w:sz="4" w:space="0" w:color="auto"/>
              <w:right w:val="nil"/>
            </w:tcBorders>
            <w:shd w:val="clear" w:color="auto" w:fill="auto"/>
          </w:tcPr>
          <w:p w14:paraId="4A098FF5" w14:textId="77777777" w:rsidR="00AC69B8" w:rsidRPr="005F70FB" w:rsidRDefault="00AC69B8" w:rsidP="00AC69B8">
            <w:pPr>
              <w:pStyle w:val="TableCell2-2Break"/>
            </w:pPr>
            <w:r w:rsidRPr="005F70FB">
              <w:t>Total</w:t>
            </w:r>
          </w:p>
        </w:tc>
        <w:tc>
          <w:tcPr>
            <w:tcW w:w="1247" w:type="dxa"/>
            <w:tcBorders>
              <w:top w:val="single" w:sz="4" w:space="0" w:color="auto"/>
              <w:left w:val="nil"/>
              <w:bottom w:val="single" w:sz="4" w:space="0" w:color="auto"/>
              <w:right w:val="nil"/>
            </w:tcBorders>
            <w:shd w:val="clear" w:color="auto" w:fill="auto"/>
            <w:noWrap/>
          </w:tcPr>
          <w:p w14:paraId="6BE4881D" w14:textId="77777777" w:rsidR="00AC69B8" w:rsidRPr="005F70FB" w:rsidRDefault="00AC69B8" w:rsidP="00AC23C4">
            <w:pPr>
              <w:pStyle w:val="TableCell2-2Break"/>
              <w:ind w:right="113"/>
              <w:jc w:val="right"/>
            </w:pPr>
            <w:r w:rsidRPr="005F70FB">
              <w:t>2,555,450</w:t>
            </w:r>
          </w:p>
        </w:tc>
        <w:tc>
          <w:tcPr>
            <w:tcW w:w="1247" w:type="dxa"/>
            <w:tcBorders>
              <w:top w:val="single" w:sz="4" w:space="0" w:color="auto"/>
              <w:left w:val="nil"/>
              <w:bottom w:val="single" w:sz="4" w:space="0" w:color="auto"/>
              <w:right w:val="nil"/>
            </w:tcBorders>
            <w:shd w:val="clear" w:color="auto" w:fill="auto"/>
          </w:tcPr>
          <w:p w14:paraId="39469FC5" w14:textId="77777777" w:rsidR="00AC69B8" w:rsidRPr="005F70FB" w:rsidRDefault="00AC69B8" w:rsidP="00AC23C4">
            <w:pPr>
              <w:pStyle w:val="TableCell2-2Break"/>
              <w:ind w:right="113"/>
              <w:jc w:val="right"/>
            </w:pPr>
            <w:r w:rsidRPr="005F70FB">
              <w:t>1,014,980</w:t>
            </w:r>
          </w:p>
        </w:tc>
        <w:tc>
          <w:tcPr>
            <w:tcW w:w="1247" w:type="dxa"/>
            <w:tcBorders>
              <w:top w:val="single" w:sz="4" w:space="0" w:color="auto"/>
              <w:left w:val="nil"/>
              <w:bottom w:val="single" w:sz="4" w:space="0" w:color="auto"/>
              <w:right w:val="nil"/>
            </w:tcBorders>
            <w:shd w:val="clear" w:color="auto" w:fill="auto"/>
          </w:tcPr>
          <w:p w14:paraId="656C1D4F" w14:textId="77777777" w:rsidR="00AC69B8" w:rsidRPr="005F70FB" w:rsidRDefault="00AC69B8" w:rsidP="00AC23C4">
            <w:pPr>
              <w:pStyle w:val="TableCell2-2Break"/>
              <w:ind w:right="113"/>
              <w:jc w:val="right"/>
            </w:pPr>
            <w:r w:rsidRPr="005F70FB">
              <w:t>3,570,430</w:t>
            </w:r>
          </w:p>
        </w:tc>
      </w:tr>
    </w:tbl>
    <w:p w14:paraId="360637F7" w14:textId="4358D35B" w:rsidR="00AC69B8" w:rsidRPr="005F70FB" w:rsidRDefault="00AC69B8" w:rsidP="00181B54">
      <w:pPr>
        <w:pStyle w:val="Body0000after05before"/>
        <w:rPr>
          <w:lang w:eastAsia="en-US"/>
        </w:rPr>
      </w:pPr>
      <w:r w:rsidRPr="005F70FB">
        <w:rPr>
          <w:lang w:eastAsia="en-US"/>
        </w:rPr>
        <w:t xml:space="preserve">The total of 3,570,430 in </w:t>
      </w:r>
      <w:r w:rsidRPr="005F70FB">
        <w:fldChar w:fldCharType="begin"/>
      </w:r>
      <w:r w:rsidRPr="005F70FB">
        <w:instrText xml:space="preserve"> REF _Ref370210564 \h  \* MERGEFORMAT </w:instrText>
      </w:r>
      <w:r w:rsidRPr="005F70FB">
        <w:fldChar w:fldCharType="separate"/>
      </w:r>
      <w:r w:rsidR="00154D81" w:rsidRPr="005F70FB">
        <w:t xml:space="preserve">Table </w:t>
      </w:r>
      <w:r w:rsidR="00154D81">
        <w:rPr>
          <w:noProof/>
          <w:cs/>
        </w:rPr>
        <w:t>‎</w:t>
      </w:r>
      <w:r w:rsidR="00154D81">
        <w:rPr>
          <w:noProof/>
        </w:rPr>
        <w:t>0</w:t>
      </w:r>
      <w:r w:rsidR="00154D81" w:rsidRPr="005F70FB">
        <w:rPr>
          <w:noProof/>
        </w:rPr>
        <w:t>.</w:t>
      </w:r>
      <w:r w:rsidR="00154D81">
        <w:rPr>
          <w:noProof/>
        </w:rPr>
        <w:t>3</w:t>
      </w:r>
      <w:r w:rsidRPr="005F70FB">
        <w:fldChar w:fldCharType="end"/>
      </w:r>
      <w:r w:rsidRPr="005F70FB">
        <w:t xml:space="preserve"> </w:t>
      </w:r>
      <w:r w:rsidRPr="005F70FB">
        <w:rPr>
          <w:lang w:eastAsia="en-US"/>
        </w:rPr>
        <w:t xml:space="preserve">more or less matches the total of </w:t>
      </w:r>
      <w:r w:rsidRPr="005F70FB">
        <w:t xml:space="preserve">3,593,803 provided by </w:t>
      </w:r>
      <w:r w:rsidR="00BA6215" w:rsidRPr="005F70FB">
        <w:rPr>
          <w:rStyle w:val="Citation"/>
        </w:rPr>
        <w:fldChar w:fldCharType="begin"/>
      </w:r>
      <w:r w:rsidR="003F3C2C" w:rsidRPr="005F70FB">
        <w:rPr>
          <w:rStyle w:val="Citation"/>
        </w:rPr>
        <w:instrText>ADDIN CITAVI.PLACEHOLDER ddb61ab3-b999-4703-b451-a01d0ca9155e 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WRhbmcgTmVyYWNhIFdpbGF5YWggZGFuIEFuYWxpc2lzIFN0YXRpc3RpazwvVGV4dD4NCiAgICA8L1RleHRVbml0Pg0KICA8L1RleHRVbml0cz4NCjwvUGxhY2Vob2xkZXI+</w:instrText>
      </w:r>
      <w:r w:rsidR="00BA6215" w:rsidRPr="005F70FB">
        <w:rPr>
          <w:rStyle w:val="Citation"/>
        </w:rPr>
        <w:fldChar w:fldCharType="separate"/>
      </w:r>
      <w:bookmarkStart w:id="5354" w:name="_CTVP001ddb61ab3b9994703b451a01d0ca9155e"/>
      <w:r w:rsidR="0092006B">
        <w:rPr>
          <w:rStyle w:val="Citation"/>
        </w:rPr>
        <w:t>Bidang Neraca Wilayah dan Analisis Statistik</w:t>
      </w:r>
      <w:bookmarkEnd w:id="5354"/>
      <w:r w:rsidR="00BA6215" w:rsidRPr="005F70FB">
        <w:rPr>
          <w:rStyle w:val="Citation"/>
        </w:rPr>
        <w:fldChar w:fldCharType="end"/>
      </w:r>
      <w:r w:rsidR="00513C8C" w:rsidRPr="005F70FB">
        <w:rPr>
          <w:rStyle w:val="Citation"/>
        </w:rPr>
        <w:t xml:space="preserve"> </w:t>
      </w:r>
      <w:r w:rsidR="00BA6215" w:rsidRPr="005F70FB">
        <w:rPr>
          <w:rStyle w:val="Citation"/>
        </w:rPr>
        <w:fldChar w:fldCharType="begin"/>
      </w:r>
      <w:r w:rsidR="003F3C2C" w:rsidRPr="005F70FB">
        <w:rPr>
          <w:rStyle w:val="Citation"/>
        </w:rPr>
        <w:instrText>ADDIN CITAVI.PLACEHOLDER d827abfe-ba22-4850-ab28-d3e6f6fd0ff8 PFBsYWNlaG9sZGVyPg0KICA8QWRkSW5WZXJzaW9uPjUuMi4wLjg8L0FkZEluVmVyc2lvbj4NCiAgPElkPmQ4MjdhYmZlLWJhMjItNDg1MC1hYjI4LWQzZTZmNmZkMGZmODwvSWQ+DQogIDxFbnRyaWVzPg0KICAgIDxFbnRyeT4NCiAgICAgIDxJZD5kZTUwN2Q2Ni00YjkzLTRiNTAtYjAzYi0wZDViZTYyMTJmM2Q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JiOiA5Mik8L1RleHQ+DQogICAgPC9UZXh0VW5pdD4NCiAgPC9UZXh0VW5pdHM+DQo8L1BsYWNlaG9sZGVyPg==</w:instrText>
      </w:r>
      <w:r w:rsidR="00BA6215" w:rsidRPr="005F70FB">
        <w:rPr>
          <w:rStyle w:val="Citation"/>
        </w:rPr>
        <w:fldChar w:fldCharType="separate"/>
      </w:r>
      <w:bookmarkStart w:id="5355" w:name="_CTVP001d827abfeba224850ab28d3e6f6fd0ff8"/>
      <w:r w:rsidR="0092006B">
        <w:rPr>
          <w:rStyle w:val="Citation"/>
        </w:rPr>
        <w:t>(2012b: 92)</w:t>
      </w:r>
      <w:bookmarkEnd w:id="5355"/>
      <w:r w:rsidR="00BA6215" w:rsidRPr="005F70FB">
        <w:rPr>
          <w:rStyle w:val="Citation"/>
        </w:rPr>
        <w:fldChar w:fldCharType="end"/>
      </w:r>
      <w:r w:rsidRPr="005F70FB">
        <w:rPr>
          <w:lang w:eastAsia="en-US"/>
        </w:rPr>
        <w:t xml:space="preserve"> (see §</w:t>
      </w:r>
      <w:r w:rsidRPr="005F70FB">
        <w:rPr>
          <w:lang w:eastAsia="en-US"/>
        </w:rPr>
        <w:fldChar w:fldCharType="begin"/>
      </w:r>
      <w:r w:rsidRPr="005F70FB">
        <w:rPr>
          <w:lang w:eastAsia="en-US"/>
        </w:rPr>
        <w:instrText xml:space="preserve"> REF _Ref370485345 \w \h  \* MERGEFORMAT </w:instrText>
      </w:r>
      <w:r w:rsidRPr="005F70FB">
        <w:rPr>
          <w:lang w:eastAsia="en-US"/>
        </w:rPr>
      </w:r>
      <w:r w:rsidRPr="005F70FB">
        <w:rPr>
          <w:lang w:eastAsia="en-US"/>
        </w:rPr>
        <w:fldChar w:fldCharType="separate"/>
      </w:r>
      <w:r w:rsidR="00154D81">
        <w:rPr>
          <w:cs/>
          <w:lang w:eastAsia="en-US"/>
        </w:rPr>
        <w:t>‎</w:t>
      </w:r>
      <w:r w:rsidR="00154D81">
        <w:rPr>
          <w:lang w:eastAsia="en-US"/>
        </w:rPr>
        <w:t>1.7.1</w:t>
      </w:r>
      <w:r w:rsidRPr="005F70FB">
        <w:rPr>
          <w:lang w:eastAsia="en-US"/>
        </w:rPr>
        <w:fldChar w:fldCharType="end"/>
      </w:r>
      <w:r w:rsidRPr="005F70FB">
        <w:rPr>
          <w:lang w:eastAsia="en-US"/>
        </w:rPr>
        <w:t xml:space="preserve">). The difference of 23,373 is due to a mismatch between the overall population total of 2,833,381 for Papua province </w:t>
      </w:r>
      <w:r w:rsidR="00DB74FB" w:rsidRPr="005F70FB">
        <w:rPr>
          <w:rStyle w:val="Citation"/>
        </w:rPr>
        <w:fldChar w:fldCharType="begin"/>
      </w:r>
      <w:r w:rsidR="00DB74FB" w:rsidRPr="005F70FB">
        <w:rPr>
          <w:rStyle w:val="Citation"/>
        </w:rPr>
        <w:instrText>ADDIN CITAVI.PLACEHOLDER 5c9904f6-ab17-493c-9e39-dca81b2237f8 PFBsYWNlaG9sZGVyPg0KICA8QWRkSW5WZXJzaW9uPjUuMi4wLjg8L0FkZEluVmVyc2lvbj4NCiAgPElkPjVjOTkwNGY2LWFiMTctNDkzYy05ZTM5LWRjYTgxYjIyMzdmODwvSWQ+DQogIDxFbnRyaWVzPg0KICAgIDxFbnRyeT4NCiAgICAgIDxJZD5mODAwMzg2MC0zNTk1LTQ0ZmMtOTViNy0yN2Q1MDY2NWU0MTQ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JiOiA5Mik8L1RleHQ+DQogICAgPC9UZXh0VW5pdD4NCiAgPC9UZXh0VW5pdHM+DQo8L1BsYWNlaG9sZGVyPg==</w:instrText>
      </w:r>
      <w:r w:rsidR="00DB74FB" w:rsidRPr="005F70FB">
        <w:rPr>
          <w:rStyle w:val="Citation"/>
        </w:rPr>
        <w:fldChar w:fldCharType="separate"/>
      </w:r>
      <w:bookmarkStart w:id="5356" w:name="_CTVP0015c9904f6ab17493c9e39dca81b2237f8"/>
      <w:r w:rsidR="0092006B">
        <w:rPr>
          <w:rStyle w:val="Citation"/>
        </w:rPr>
        <w:t>(2012b: 92)</w:t>
      </w:r>
      <w:bookmarkEnd w:id="5356"/>
      <w:r w:rsidR="00DB74FB" w:rsidRPr="005F70FB">
        <w:rPr>
          <w:rStyle w:val="Citation"/>
        </w:rPr>
        <w:fldChar w:fldCharType="end"/>
      </w:r>
      <w:r w:rsidRPr="005F70FB">
        <w:rPr>
          <w:lang w:eastAsia="en-US"/>
        </w:rPr>
        <w:t xml:space="preserve"> and the population details </w:t>
      </w:r>
      <w:r w:rsidRPr="005F70FB">
        <w:t>by regency, religious affiliation and ethnicity, which gives a total of 2,810,008;</w:t>
      </w:r>
      <w:r w:rsidRPr="005F70FB">
        <w:rPr>
          <w:rStyle w:val="FootnoteReference"/>
        </w:rPr>
        <w:footnoteReference w:id="270"/>
      </w:r>
      <w:r w:rsidRPr="005F70FB">
        <w:t xml:space="preserve"> see also Footnote </w:t>
      </w:r>
      <w:r w:rsidRPr="005F70FB">
        <w:fldChar w:fldCharType="begin"/>
      </w:r>
      <w:r w:rsidRPr="005F70FB">
        <w:instrText xml:space="preserve"> NOTEREF _Ref370485425 \h  \* MERGEFORMAT </w:instrText>
      </w:r>
      <w:r w:rsidRPr="005F70FB">
        <w:fldChar w:fldCharType="separate"/>
      </w:r>
      <w:r w:rsidR="00154D81">
        <w:t>40</w:t>
      </w:r>
      <w:r w:rsidRPr="005F70FB">
        <w:fldChar w:fldCharType="end"/>
      </w:r>
      <w:r w:rsidRPr="005F70FB">
        <w:t xml:space="preserve"> in §</w:t>
      </w:r>
      <w:r w:rsidRPr="005F70FB">
        <w:rPr>
          <w:lang w:eastAsia="en-US"/>
        </w:rPr>
        <w:fldChar w:fldCharType="begin"/>
      </w:r>
      <w:r w:rsidRPr="005F70FB">
        <w:rPr>
          <w:lang w:eastAsia="en-US"/>
        </w:rPr>
        <w:instrText xml:space="preserve"> REF _Ref370485345 \w \h  \* MERGEFORMAT </w:instrText>
      </w:r>
      <w:r w:rsidRPr="005F70FB">
        <w:rPr>
          <w:lang w:eastAsia="en-US"/>
        </w:rPr>
      </w:r>
      <w:r w:rsidRPr="005F70FB">
        <w:rPr>
          <w:lang w:eastAsia="en-US"/>
        </w:rPr>
        <w:fldChar w:fldCharType="separate"/>
      </w:r>
      <w:r w:rsidR="00154D81">
        <w:rPr>
          <w:cs/>
          <w:lang w:eastAsia="en-US"/>
        </w:rPr>
        <w:t>‎</w:t>
      </w:r>
      <w:r w:rsidR="00154D81">
        <w:rPr>
          <w:lang w:eastAsia="en-US"/>
        </w:rPr>
        <w:t>1.7.1</w:t>
      </w:r>
      <w:r w:rsidRPr="005F70FB">
        <w:rPr>
          <w:lang w:eastAsia="en-US"/>
        </w:rPr>
        <w:fldChar w:fldCharType="end"/>
      </w:r>
      <w:r w:rsidR="00181B54" w:rsidRPr="005F70FB">
        <w:rPr>
          <w:lang w:eastAsia="en-US"/>
        </w:rPr>
        <w:t xml:space="preserve"> (p. </w:t>
      </w:r>
      <w:r w:rsidR="00181B54" w:rsidRPr="005F70FB">
        <w:rPr>
          <w:lang w:eastAsia="en-US"/>
        </w:rPr>
        <w:fldChar w:fldCharType="begin"/>
      </w:r>
      <w:r w:rsidR="00181B54" w:rsidRPr="005F70FB">
        <w:rPr>
          <w:lang w:eastAsia="en-US"/>
        </w:rPr>
        <w:instrText xml:space="preserve"> PAGEREF _Ref438387027 \h </w:instrText>
      </w:r>
      <w:r w:rsidR="00181B54" w:rsidRPr="005F70FB">
        <w:rPr>
          <w:lang w:eastAsia="en-US"/>
        </w:rPr>
      </w:r>
      <w:r w:rsidR="00181B54" w:rsidRPr="005F70FB">
        <w:rPr>
          <w:lang w:eastAsia="en-US"/>
        </w:rPr>
        <w:fldChar w:fldCharType="separate"/>
      </w:r>
      <w:r w:rsidR="00154D81">
        <w:rPr>
          <w:noProof/>
          <w:lang w:eastAsia="en-US"/>
        </w:rPr>
        <w:t>37</w:t>
      </w:r>
      <w:r w:rsidR="00181B54" w:rsidRPr="005F70FB">
        <w:rPr>
          <w:lang w:eastAsia="en-US"/>
        </w:rPr>
        <w:fldChar w:fldCharType="end"/>
      </w:r>
      <w:r w:rsidR="00181B54" w:rsidRPr="005F70FB">
        <w:rPr>
          <w:lang w:eastAsia="en-US"/>
        </w:rPr>
        <w:t>)</w:t>
      </w:r>
      <w:r w:rsidRPr="005F70FB">
        <w:t>.</w:t>
      </w:r>
    </w:p>
    <w:p w14:paraId="279DD9EC" w14:textId="77777777" w:rsidR="00AC69B8" w:rsidRPr="005F70FB" w:rsidRDefault="00AC69B8" w:rsidP="006A5098">
      <w:pPr>
        <w:pStyle w:val="Body0505after"/>
      </w:pPr>
      <w:r w:rsidRPr="005F70FB">
        <w:fldChar w:fldCharType="begin"/>
      </w:r>
      <w:r w:rsidRPr="005F70FB">
        <w:instrText xml:space="preserve"> REF _Ref370210571 \h  \* MERGEFORMAT </w:instrText>
      </w:r>
      <w:r w:rsidRPr="005F70FB">
        <w:fldChar w:fldCharType="separate"/>
      </w:r>
      <w:r w:rsidR="00154D81" w:rsidRPr="005F70FB">
        <w:t xml:space="preserve">Table </w:t>
      </w:r>
      <w:r w:rsidR="00154D81">
        <w:rPr>
          <w:noProof/>
          <w:cs/>
        </w:rPr>
        <w:t>‎</w:t>
      </w:r>
      <w:r w:rsidR="00154D81">
        <w:rPr>
          <w:noProof/>
        </w:rPr>
        <w:t>0</w:t>
      </w:r>
      <w:r w:rsidR="00154D81" w:rsidRPr="005F70FB">
        <w:rPr>
          <w:noProof/>
        </w:rPr>
        <w:t>.</w:t>
      </w:r>
      <w:r w:rsidR="00154D81">
        <w:rPr>
          <w:noProof/>
        </w:rPr>
        <w:t>4</w:t>
      </w:r>
      <w:r w:rsidRPr="005F70FB">
        <w:fldChar w:fldCharType="end"/>
      </w:r>
      <w:r w:rsidRPr="005F70FB">
        <w:t xml:space="preserve"> lists the population totals by ethnicity for each of the regencies of Papua province and Papua Barat province.</w:t>
      </w:r>
    </w:p>
    <w:p w14:paraId="6DBDE861" w14:textId="77777777" w:rsidR="00AC69B8" w:rsidRPr="005F70FB" w:rsidRDefault="00AC69B8" w:rsidP="00AC69B8">
      <w:pPr>
        <w:pStyle w:val="Caption"/>
      </w:pPr>
      <w:bookmarkStart w:id="5357" w:name="_Ref370210571"/>
      <w:r w:rsidRPr="005F70FB">
        <w:t xml:space="preserve">Table </w:t>
      </w:r>
      <w:fldSimple w:instr=" STYLEREF 1 \s ">
        <w:r w:rsidR="00154D81">
          <w:rPr>
            <w:noProof/>
            <w:cs/>
          </w:rPr>
          <w:t>‎</w:t>
        </w:r>
        <w:r w:rsidR="00154D81">
          <w:rPr>
            <w:noProof/>
          </w:rPr>
          <w:t>0</w:t>
        </w:r>
      </w:fldSimple>
      <w:r w:rsidR="00F207A1" w:rsidRPr="005F70FB">
        <w:t>.</w:t>
      </w:r>
      <w:fldSimple w:instr=" SEQ Table \* ARABIC \s 1 ">
        <w:r w:rsidR="00154D81">
          <w:rPr>
            <w:noProof/>
          </w:rPr>
          <w:t>4</w:t>
        </w:r>
      </w:fldSimple>
      <w:bookmarkEnd w:id="5357"/>
      <w:r w:rsidRPr="005F70FB">
        <w:t>:</w:t>
      </w:r>
      <w:r w:rsidRPr="005F70FB">
        <w:tab/>
        <w:t>Population details by regency and ethnicity</w:t>
      </w:r>
    </w:p>
    <w:tbl>
      <w:tblPr>
        <w:tblW w:w="6578" w:type="dxa"/>
        <w:tblInd w:w="1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84"/>
        <w:gridCol w:w="284"/>
        <w:gridCol w:w="2268"/>
        <w:gridCol w:w="1247"/>
        <w:gridCol w:w="1247"/>
        <w:gridCol w:w="1248"/>
      </w:tblGrid>
      <w:tr w:rsidR="00AC23C4" w:rsidRPr="005F70FB" w14:paraId="435DB091" w14:textId="77777777" w:rsidTr="00961C13">
        <w:trPr>
          <w:tblHeader/>
        </w:trPr>
        <w:tc>
          <w:tcPr>
            <w:tcW w:w="284" w:type="dxa"/>
            <w:tcBorders>
              <w:top w:val="single" w:sz="4" w:space="0" w:color="auto"/>
              <w:left w:val="nil"/>
              <w:bottom w:val="single" w:sz="4" w:space="0" w:color="auto"/>
              <w:right w:val="nil"/>
            </w:tcBorders>
            <w:shd w:val="clear" w:color="auto" w:fill="auto"/>
          </w:tcPr>
          <w:p w14:paraId="2988D38A" w14:textId="77777777" w:rsidR="00AC69B8" w:rsidRPr="005F70FB" w:rsidRDefault="00AC69B8" w:rsidP="00AC69B8">
            <w:pPr>
              <w:pStyle w:val="TableHd"/>
            </w:pPr>
          </w:p>
        </w:tc>
        <w:tc>
          <w:tcPr>
            <w:tcW w:w="284" w:type="dxa"/>
            <w:tcBorders>
              <w:top w:val="single" w:sz="4" w:space="0" w:color="auto"/>
              <w:left w:val="nil"/>
              <w:bottom w:val="single" w:sz="4" w:space="0" w:color="auto"/>
              <w:right w:val="nil"/>
            </w:tcBorders>
            <w:shd w:val="clear" w:color="auto" w:fill="auto"/>
          </w:tcPr>
          <w:p w14:paraId="01282A2E" w14:textId="77777777" w:rsidR="00AC69B8" w:rsidRPr="005F70FB" w:rsidRDefault="00AC69B8" w:rsidP="00AC69B8">
            <w:pPr>
              <w:pStyle w:val="TableHd"/>
            </w:pPr>
          </w:p>
        </w:tc>
        <w:tc>
          <w:tcPr>
            <w:tcW w:w="2268" w:type="dxa"/>
            <w:tcBorders>
              <w:top w:val="single" w:sz="4" w:space="0" w:color="auto"/>
              <w:left w:val="nil"/>
              <w:bottom w:val="single" w:sz="4" w:space="0" w:color="auto"/>
              <w:right w:val="nil"/>
            </w:tcBorders>
            <w:shd w:val="clear" w:color="auto" w:fill="auto"/>
            <w:noWrap/>
          </w:tcPr>
          <w:p w14:paraId="7CE6E067" w14:textId="77777777" w:rsidR="00AC69B8" w:rsidRPr="005F70FB" w:rsidRDefault="00AC69B8" w:rsidP="00AC69B8">
            <w:pPr>
              <w:pStyle w:val="TableHd"/>
            </w:pPr>
            <w:r w:rsidRPr="005F70FB">
              <w:t>Regency</w:t>
            </w:r>
          </w:p>
        </w:tc>
        <w:tc>
          <w:tcPr>
            <w:tcW w:w="1247" w:type="dxa"/>
            <w:tcBorders>
              <w:top w:val="single" w:sz="4" w:space="0" w:color="auto"/>
              <w:left w:val="nil"/>
              <w:bottom w:val="single" w:sz="4" w:space="0" w:color="auto"/>
              <w:right w:val="nil"/>
            </w:tcBorders>
            <w:shd w:val="clear" w:color="auto" w:fill="auto"/>
            <w:noWrap/>
          </w:tcPr>
          <w:p w14:paraId="403BCA60" w14:textId="77777777" w:rsidR="00AC69B8" w:rsidRPr="005F70FB" w:rsidRDefault="00AC69B8" w:rsidP="00AC69B8">
            <w:pPr>
              <w:pStyle w:val="TableHd"/>
            </w:pPr>
            <w:r w:rsidRPr="005F70FB">
              <w:t>Papuan</w:t>
            </w:r>
          </w:p>
        </w:tc>
        <w:tc>
          <w:tcPr>
            <w:tcW w:w="1247" w:type="dxa"/>
            <w:tcBorders>
              <w:top w:val="single" w:sz="4" w:space="0" w:color="auto"/>
              <w:left w:val="nil"/>
              <w:bottom w:val="single" w:sz="4" w:space="0" w:color="auto"/>
              <w:right w:val="nil"/>
            </w:tcBorders>
            <w:shd w:val="clear" w:color="auto" w:fill="auto"/>
            <w:noWrap/>
          </w:tcPr>
          <w:p w14:paraId="50CFAD19" w14:textId="77777777" w:rsidR="00AC69B8" w:rsidRPr="005F70FB" w:rsidRDefault="00AC69B8" w:rsidP="00AC69B8">
            <w:pPr>
              <w:pStyle w:val="TableHd"/>
            </w:pPr>
            <w:r w:rsidRPr="005F70FB">
              <w:t>non-Papuan</w:t>
            </w:r>
          </w:p>
        </w:tc>
        <w:tc>
          <w:tcPr>
            <w:tcW w:w="1248" w:type="dxa"/>
            <w:tcBorders>
              <w:top w:val="single" w:sz="4" w:space="0" w:color="auto"/>
              <w:left w:val="nil"/>
              <w:bottom w:val="single" w:sz="4" w:space="0" w:color="auto"/>
              <w:right w:val="nil"/>
            </w:tcBorders>
            <w:shd w:val="clear" w:color="auto" w:fill="auto"/>
          </w:tcPr>
          <w:p w14:paraId="4A308B52" w14:textId="77777777" w:rsidR="00AC69B8" w:rsidRPr="005F70FB" w:rsidRDefault="00AC69B8" w:rsidP="00AC69B8">
            <w:pPr>
              <w:pStyle w:val="TableHd"/>
            </w:pPr>
            <w:r w:rsidRPr="005F70FB">
              <w:t>Total</w:t>
            </w:r>
          </w:p>
        </w:tc>
      </w:tr>
      <w:tr w:rsidR="00AC69B8" w:rsidRPr="005F70FB" w14:paraId="75B209F2" w14:textId="77777777" w:rsidTr="00961C13">
        <w:tc>
          <w:tcPr>
            <w:tcW w:w="6578" w:type="dxa"/>
            <w:gridSpan w:val="6"/>
            <w:tcBorders>
              <w:top w:val="single" w:sz="4" w:space="0" w:color="auto"/>
              <w:left w:val="nil"/>
              <w:bottom w:val="single" w:sz="4" w:space="0" w:color="auto"/>
              <w:right w:val="nil"/>
            </w:tcBorders>
            <w:shd w:val="clear" w:color="auto" w:fill="auto"/>
          </w:tcPr>
          <w:p w14:paraId="7C4B741A" w14:textId="77777777" w:rsidR="00AC69B8" w:rsidRPr="005F70FB" w:rsidRDefault="00AC69B8" w:rsidP="00AC69B8">
            <w:pPr>
              <w:pStyle w:val="TableCell2-2"/>
              <w:rPr>
                <w:lang w:eastAsia="en-US"/>
              </w:rPr>
            </w:pPr>
            <w:r w:rsidRPr="005F70FB">
              <w:rPr>
                <w:lang w:eastAsia="en-US"/>
              </w:rPr>
              <w:t>Papua province</w:t>
            </w:r>
          </w:p>
        </w:tc>
      </w:tr>
      <w:tr w:rsidR="00AC69B8" w:rsidRPr="005F70FB" w14:paraId="717DA669" w14:textId="77777777" w:rsidTr="00961C13">
        <w:tc>
          <w:tcPr>
            <w:tcW w:w="284" w:type="dxa"/>
            <w:tcBorders>
              <w:top w:val="single" w:sz="4" w:space="0" w:color="auto"/>
              <w:left w:val="nil"/>
            </w:tcBorders>
            <w:shd w:val="clear" w:color="auto" w:fill="auto"/>
          </w:tcPr>
          <w:p w14:paraId="4A347689" w14:textId="77777777" w:rsidR="00AC69B8" w:rsidRPr="005F70FB" w:rsidRDefault="00AC69B8" w:rsidP="00AC69B8">
            <w:pPr>
              <w:pStyle w:val="TableCell2-2"/>
              <w:rPr>
                <w:lang w:eastAsia="en-US"/>
              </w:rPr>
            </w:pPr>
          </w:p>
        </w:tc>
        <w:tc>
          <w:tcPr>
            <w:tcW w:w="6294" w:type="dxa"/>
            <w:gridSpan w:val="5"/>
            <w:tcBorders>
              <w:top w:val="single" w:sz="4" w:space="0" w:color="auto"/>
              <w:right w:val="nil"/>
            </w:tcBorders>
            <w:shd w:val="clear" w:color="auto" w:fill="auto"/>
          </w:tcPr>
          <w:p w14:paraId="59B435B7" w14:textId="77777777" w:rsidR="00AC69B8" w:rsidRPr="005F70FB" w:rsidRDefault="00AC69B8" w:rsidP="00AC69B8">
            <w:pPr>
              <w:pStyle w:val="TableCell2-2"/>
              <w:rPr>
                <w:lang w:eastAsia="en-US"/>
              </w:rPr>
            </w:pPr>
            <w:r w:rsidRPr="005F70FB">
              <w:rPr>
                <w:lang w:eastAsia="en-US"/>
              </w:rPr>
              <w:t>Costal regencies</w:t>
            </w:r>
          </w:p>
        </w:tc>
      </w:tr>
      <w:tr w:rsidR="00AC23C4" w:rsidRPr="005F70FB" w14:paraId="31BB52B3" w14:textId="77777777" w:rsidTr="00961C13">
        <w:tc>
          <w:tcPr>
            <w:tcW w:w="284" w:type="dxa"/>
            <w:tcBorders>
              <w:left w:val="nil"/>
              <w:right w:val="nil"/>
            </w:tcBorders>
            <w:shd w:val="clear" w:color="auto" w:fill="auto"/>
          </w:tcPr>
          <w:p w14:paraId="7C6610CA" w14:textId="77777777" w:rsidR="00AC69B8" w:rsidRPr="005F70FB" w:rsidRDefault="00AC69B8" w:rsidP="00AC69B8">
            <w:pPr>
              <w:pStyle w:val="TableCell2-0Break"/>
              <w:rPr>
                <w:lang w:eastAsia="en-US"/>
              </w:rPr>
            </w:pPr>
          </w:p>
        </w:tc>
        <w:tc>
          <w:tcPr>
            <w:tcW w:w="284" w:type="dxa"/>
            <w:tcBorders>
              <w:left w:val="nil"/>
              <w:right w:val="nil"/>
            </w:tcBorders>
            <w:shd w:val="clear" w:color="auto" w:fill="auto"/>
          </w:tcPr>
          <w:p w14:paraId="729EFEF4" w14:textId="77777777" w:rsidR="00AC69B8" w:rsidRPr="005F70FB" w:rsidRDefault="00AC69B8" w:rsidP="00AC69B8">
            <w:pPr>
              <w:pStyle w:val="TableCell2-0Break"/>
              <w:rPr>
                <w:lang w:eastAsia="en-US"/>
              </w:rPr>
            </w:pPr>
          </w:p>
        </w:tc>
        <w:tc>
          <w:tcPr>
            <w:tcW w:w="2268" w:type="dxa"/>
            <w:tcBorders>
              <w:left w:val="nil"/>
              <w:right w:val="nil"/>
            </w:tcBorders>
            <w:shd w:val="clear" w:color="auto" w:fill="auto"/>
          </w:tcPr>
          <w:p w14:paraId="58A7D44B" w14:textId="77777777" w:rsidR="00AC69B8" w:rsidRPr="005F70FB" w:rsidRDefault="00AC69B8" w:rsidP="00AC69B8">
            <w:pPr>
              <w:pStyle w:val="TableCell2-0Break"/>
              <w:rPr>
                <w:lang w:eastAsia="en-US"/>
              </w:rPr>
            </w:pPr>
            <w:r w:rsidRPr="005F70FB">
              <w:rPr>
                <w:lang w:eastAsia="en-US"/>
              </w:rPr>
              <w:t>Asmat</w:t>
            </w:r>
          </w:p>
        </w:tc>
        <w:tc>
          <w:tcPr>
            <w:tcW w:w="1247" w:type="dxa"/>
            <w:tcBorders>
              <w:left w:val="nil"/>
              <w:right w:val="nil"/>
            </w:tcBorders>
            <w:shd w:val="clear" w:color="auto" w:fill="auto"/>
          </w:tcPr>
          <w:p w14:paraId="3988329D" w14:textId="77777777" w:rsidR="00AC69B8" w:rsidRPr="005F70FB" w:rsidRDefault="00AC69B8" w:rsidP="00AC23C4">
            <w:pPr>
              <w:pStyle w:val="TableCell2-0Break"/>
              <w:ind w:right="113"/>
              <w:jc w:val="right"/>
              <w:rPr>
                <w:lang w:eastAsia="en-US"/>
              </w:rPr>
            </w:pPr>
            <w:r w:rsidRPr="005F70FB">
              <w:rPr>
                <w:lang w:eastAsia="en-US"/>
              </w:rPr>
              <w:t>68,598</w:t>
            </w:r>
          </w:p>
        </w:tc>
        <w:tc>
          <w:tcPr>
            <w:tcW w:w="1247" w:type="dxa"/>
            <w:tcBorders>
              <w:left w:val="nil"/>
              <w:right w:val="nil"/>
            </w:tcBorders>
            <w:shd w:val="clear" w:color="auto" w:fill="auto"/>
          </w:tcPr>
          <w:p w14:paraId="390A840E" w14:textId="77777777" w:rsidR="00AC69B8" w:rsidRPr="005F70FB" w:rsidRDefault="00AC69B8" w:rsidP="00AC23C4">
            <w:pPr>
              <w:pStyle w:val="TableCell2-0Break"/>
              <w:ind w:right="113"/>
              <w:jc w:val="right"/>
              <w:rPr>
                <w:lang w:eastAsia="en-US"/>
              </w:rPr>
            </w:pPr>
            <w:r w:rsidRPr="005F70FB">
              <w:rPr>
                <w:lang w:eastAsia="en-US"/>
              </w:rPr>
              <w:t>7,943</w:t>
            </w:r>
          </w:p>
        </w:tc>
        <w:tc>
          <w:tcPr>
            <w:tcW w:w="1248" w:type="dxa"/>
            <w:tcBorders>
              <w:left w:val="nil"/>
              <w:right w:val="nil"/>
            </w:tcBorders>
            <w:shd w:val="clear" w:color="auto" w:fill="auto"/>
          </w:tcPr>
          <w:p w14:paraId="6378F0D0" w14:textId="77777777" w:rsidR="00AC69B8" w:rsidRPr="005F70FB" w:rsidRDefault="00AC69B8" w:rsidP="00AC23C4">
            <w:pPr>
              <w:pStyle w:val="TableCell2-0Break"/>
              <w:ind w:right="113"/>
              <w:jc w:val="right"/>
              <w:rPr>
                <w:lang w:eastAsia="en-US"/>
              </w:rPr>
            </w:pPr>
            <w:r w:rsidRPr="005F70FB">
              <w:t>76,541</w:t>
            </w:r>
          </w:p>
        </w:tc>
      </w:tr>
      <w:tr w:rsidR="00AC23C4" w:rsidRPr="005F70FB" w14:paraId="67C44891" w14:textId="77777777" w:rsidTr="00961C13">
        <w:tc>
          <w:tcPr>
            <w:tcW w:w="284" w:type="dxa"/>
            <w:tcBorders>
              <w:left w:val="nil"/>
              <w:right w:val="nil"/>
            </w:tcBorders>
            <w:shd w:val="clear" w:color="auto" w:fill="auto"/>
          </w:tcPr>
          <w:p w14:paraId="7A606F85" w14:textId="77777777" w:rsidR="00AC69B8" w:rsidRPr="005F70FB" w:rsidRDefault="00AC69B8" w:rsidP="00AC69B8">
            <w:pPr>
              <w:rPr>
                <w:lang w:eastAsia="en-US"/>
              </w:rPr>
            </w:pPr>
          </w:p>
        </w:tc>
        <w:tc>
          <w:tcPr>
            <w:tcW w:w="284" w:type="dxa"/>
            <w:tcBorders>
              <w:left w:val="nil"/>
              <w:right w:val="nil"/>
            </w:tcBorders>
            <w:shd w:val="clear" w:color="auto" w:fill="auto"/>
          </w:tcPr>
          <w:p w14:paraId="60A340FE" w14:textId="77777777" w:rsidR="00AC69B8" w:rsidRPr="005F70FB" w:rsidRDefault="00AC69B8" w:rsidP="00AC69B8">
            <w:pPr>
              <w:rPr>
                <w:lang w:eastAsia="en-US"/>
              </w:rPr>
            </w:pPr>
          </w:p>
        </w:tc>
        <w:tc>
          <w:tcPr>
            <w:tcW w:w="2268" w:type="dxa"/>
            <w:tcBorders>
              <w:left w:val="nil"/>
              <w:right w:val="nil"/>
            </w:tcBorders>
            <w:shd w:val="clear" w:color="auto" w:fill="auto"/>
          </w:tcPr>
          <w:p w14:paraId="72013DE4" w14:textId="77777777" w:rsidR="00AC69B8" w:rsidRPr="005F70FB" w:rsidRDefault="00AC69B8" w:rsidP="00AC69B8">
            <w:pPr>
              <w:rPr>
                <w:lang w:eastAsia="en-US"/>
              </w:rPr>
            </w:pPr>
            <w:r w:rsidRPr="005F70FB">
              <w:rPr>
                <w:lang w:eastAsia="en-US"/>
              </w:rPr>
              <w:t>Biak Numfor</w:t>
            </w:r>
          </w:p>
        </w:tc>
        <w:tc>
          <w:tcPr>
            <w:tcW w:w="1247" w:type="dxa"/>
            <w:tcBorders>
              <w:left w:val="nil"/>
              <w:right w:val="nil"/>
            </w:tcBorders>
            <w:shd w:val="clear" w:color="auto" w:fill="auto"/>
          </w:tcPr>
          <w:p w14:paraId="34B04A11" w14:textId="77777777" w:rsidR="00AC69B8" w:rsidRPr="005F70FB" w:rsidRDefault="00AC69B8" w:rsidP="00AC23C4">
            <w:pPr>
              <w:ind w:right="113"/>
              <w:jc w:val="right"/>
              <w:rPr>
                <w:lang w:eastAsia="en-US"/>
              </w:rPr>
            </w:pPr>
            <w:r w:rsidRPr="005F70FB">
              <w:rPr>
                <w:lang w:eastAsia="en-US"/>
              </w:rPr>
              <w:t>93,340</w:t>
            </w:r>
          </w:p>
        </w:tc>
        <w:tc>
          <w:tcPr>
            <w:tcW w:w="1247" w:type="dxa"/>
            <w:tcBorders>
              <w:left w:val="nil"/>
              <w:right w:val="nil"/>
            </w:tcBorders>
            <w:shd w:val="clear" w:color="auto" w:fill="auto"/>
          </w:tcPr>
          <w:p w14:paraId="6A1639ED" w14:textId="77777777" w:rsidR="00AC69B8" w:rsidRPr="005F70FB" w:rsidRDefault="00AC69B8" w:rsidP="00AC23C4">
            <w:pPr>
              <w:ind w:right="113"/>
              <w:jc w:val="right"/>
              <w:rPr>
                <w:lang w:eastAsia="en-US"/>
              </w:rPr>
            </w:pPr>
            <w:r w:rsidRPr="005F70FB">
              <w:rPr>
                <w:lang w:eastAsia="en-US"/>
              </w:rPr>
              <w:t>33,136</w:t>
            </w:r>
          </w:p>
        </w:tc>
        <w:tc>
          <w:tcPr>
            <w:tcW w:w="1248" w:type="dxa"/>
            <w:tcBorders>
              <w:left w:val="nil"/>
              <w:right w:val="nil"/>
            </w:tcBorders>
            <w:shd w:val="clear" w:color="auto" w:fill="auto"/>
          </w:tcPr>
          <w:p w14:paraId="71B92B6F" w14:textId="77777777" w:rsidR="00AC69B8" w:rsidRPr="005F70FB" w:rsidRDefault="00AC69B8" w:rsidP="00AC23C4">
            <w:pPr>
              <w:ind w:right="113"/>
              <w:jc w:val="right"/>
              <w:rPr>
                <w:lang w:eastAsia="en-US"/>
              </w:rPr>
            </w:pPr>
            <w:r w:rsidRPr="005F70FB">
              <w:t>126,476</w:t>
            </w:r>
          </w:p>
        </w:tc>
      </w:tr>
      <w:tr w:rsidR="00AC23C4" w:rsidRPr="005F70FB" w14:paraId="5A987568" w14:textId="77777777" w:rsidTr="00961C13">
        <w:tc>
          <w:tcPr>
            <w:tcW w:w="284" w:type="dxa"/>
            <w:tcBorders>
              <w:left w:val="nil"/>
              <w:right w:val="nil"/>
            </w:tcBorders>
            <w:shd w:val="clear" w:color="auto" w:fill="auto"/>
          </w:tcPr>
          <w:p w14:paraId="7020DDA1" w14:textId="77777777" w:rsidR="00AC69B8" w:rsidRPr="005F70FB" w:rsidRDefault="00AC69B8" w:rsidP="00AC69B8">
            <w:pPr>
              <w:rPr>
                <w:lang w:eastAsia="en-US"/>
              </w:rPr>
            </w:pPr>
          </w:p>
        </w:tc>
        <w:tc>
          <w:tcPr>
            <w:tcW w:w="284" w:type="dxa"/>
            <w:tcBorders>
              <w:left w:val="nil"/>
              <w:right w:val="nil"/>
            </w:tcBorders>
            <w:shd w:val="clear" w:color="auto" w:fill="auto"/>
          </w:tcPr>
          <w:p w14:paraId="37E36C77" w14:textId="77777777" w:rsidR="00AC69B8" w:rsidRPr="005F70FB" w:rsidRDefault="00AC69B8" w:rsidP="00AC69B8">
            <w:pPr>
              <w:rPr>
                <w:lang w:eastAsia="en-US"/>
              </w:rPr>
            </w:pPr>
          </w:p>
        </w:tc>
        <w:tc>
          <w:tcPr>
            <w:tcW w:w="2268" w:type="dxa"/>
            <w:tcBorders>
              <w:left w:val="nil"/>
              <w:right w:val="nil"/>
            </w:tcBorders>
            <w:shd w:val="clear" w:color="auto" w:fill="auto"/>
          </w:tcPr>
          <w:p w14:paraId="2AC4D830" w14:textId="77777777" w:rsidR="00AC69B8" w:rsidRPr="005F70FB" w:rsidRDefault="00AC69B8" w:rsidP="00AC69B8">
            <w:pPr>
              <w:rPr>
                <w:lang w:eastAsia="en-US"/>
              </w:rPr>
            </w:pPr>
            <w:r w:rsidRPr="005F70FB">
              <w:rPr>
                <w:lang w:eastAsia="en-US"/>
              </w:rPr>
              <w:t>Jayapura</w:t>
            </w:r>
          </w:p>
        </w:tc>
        <w:tc>
          <w:tcPr>
            <w:tcW w:w="1247" w:type="dxa"/>
            <w:tcBorders>
              <w:left w:val="nil"/>
              <w:right w:val="nil"/>
            </w:tcBorders>
            <w:shd w:val="clear" w:color="auto" w:fill="auto"/>
          </w:tcPr>
          <w:p w14:paraId="5CA683CD" w14:textId="77777777" w:rsidR="00AC69B8" w:rsidRPr="005F70FB" w:rsidRDefault="00AC69B8" w:rsidP="00AC23C4">
            <w:pPr>
              <w:ind w:right="113"/>
              <w:jc w:val="right"/>
              <w:rPr>
                <w:lang w:eastAsia="en-US"/>
              </w:rPr>
            </w:pPr>
            <w:r w:rsidRPr="005F70FB">
              <w:rPr>
                <w:lang w:eastAsia="en-US"/>
              </w:rPr>
              <w:t>68,116</w:t>
            </w:r>
          </w:p>
        </w:tc>
        <w:tc>
          <w:tcPr>
            <w:tcW w:w="1247" w:type="dxa"/>
            <w:tcBorders>
              <w:left w:val="nil"/>
              <w:right w:val="nil"/>
            </w:tcBorders>
            <w:shd w:val="clear" w:color="auto" w:fill="auto"/>
          </w:tcPr>
          <w:p w14:paraId="7B1B2B8E" w14:textId="77777777" w:rsidR="00AC69B8" w:rsidRPr="005F70FB" w:rsidRDefault="00AC69B8" w:rsidP="00AC23C4">
            <w:pPr>
              <w:ind w:right="113"/>
              <w:jc w:val="right"/>
              <w:rPr>
                <w:lang w:eastAsia="en-US"/>
              </w:rPr>
            </w:pPr>
            <w:r w:rsidRPr="005F70FB">
              <w:rPr>
                <w:lang w:eastAsia="en-US"/>
              </w:rPr>
              <w:t>42,812</w:t>
            </w:r>
          </w:p>
        </w:tc>
        <w:tc>
          <w:tcPr>
            <w:tcW w:w="1248" w:type="dxa"/>
            <w:tcBorders>
              <w:left w:val="nil"/>
              <w:right w:val="nil"/>
            </w:tcBorders>
            <w:shd w:val="clear" w:color="auto" w:fill="auto"/>
          </w:tcPr>
          <w:p w14:paraId="5C62EFDA" w14:textId="77777777" w:rsidR="00AC69B8" w:rsidRPr="005F70FB" w:rsidRDefault="00AC69B8" w:rsidP="00AC23C4">
            <w:pPr>
              <w:ind w:right="113"/>
              <w:jc w:val="right"/>
              <w:rPr>
                <w:lang w:eastAsia="en-US"/>
              </w:rPr>
            </w:pPr>
            <w:r w:rsidRPr="005F70FB">
              <w:t>110,928</w:t>
            </w:r>
          </w:p>
        </w:tc>
      </w:tr>
      <w:tr w:rsidR="00AC23C4" w:rsidRPr="005F70FB" w14:paraId="311AF700" w14:textId="77777777" w:rsidTr="00961C13">
        <w:tc>
          <w:tcPr>
            <w:tcW w:w="284" w:type="dxa"/>
            <w:tcBorders>
              <w:left w:val="nil"/>
              <w:right w:val="nil"/>
            </w:tcBorders>
            <w:shd w:val="clear" w:color="auto" w:fill="auto"/>
          </w:tcPr>
          <w:p w14:paraId="25DCF03F" w14:textId="77777777" w:rsidR="00AC69B8" w:rsidRPr="005F70FB" w:rsidRDefault="00AC69B8" w:rsidP="00AC69B8">
            <w:pPr>
              <w:rPr>
                <w:lang w:eastAsia="en-US"/>
              </w:rPr>
            </w:pPr>
          </w:p>
        </w:tc>
        <w:tc>
          <w:tcPr>
            <w:tcW w:w="284" w:type="dxa"/>
            <w:tcBorders>
              <w:left w:val="nil"/>
              <w:right w:val="nil"/>
            </w:tcBorders>
            <w:shd w:val="clear" w:color="auto" w:fill="auto"/>
          </w:tcPr>
          <w:p w14:paraId="27F97615" w14:textId="77777777" w:rsidR="00AC69B8" w:rsidRPr="005F70FB" w:rsidRDefault="00AC69B8" w:rsidP="00AC69B8">
            <w:pPr>
              <w:rPr>
                <w:lang w:eastAsia="en-US"/>
              </w:rPr>
            </w:pPr>
          </w:p>
        </w:tc>
        <w:tc>
          <w:tcPr>
            <w:tcW w:w="2268" w:type="dxa"/>
            <w:tcBorders>
              <w:left w:val="nil"/>
              <w:right w:val="nil"/>
            </w:tcBorders>
            <w:shd w:val="clear" w:color="auto" w:fill="auto"/>
          </w:tcPr>
          <w:p w14:paraId="2833CB43" w14:textId="77777777" w:rsidR="00AC69B8" w:rsidRPr="005F70FB" w:rsidRDefault="00AC69B8" w:rsidP="00AC69B8">
            <w:pPr>
              <w:rPr>
                <w:lang w:eastAsia="en-US"/>
              </w:rPr>
            </w:pPr>
            <w:r w:rsidRPr="005F70FB">
              <w:rPr>
                <w:lang w:eastAsia="en-US"/>
              </w:rPr>
              <w:t>Jayapura Kota</w:t>
            </w:r>
          </w:p>
        </w:tc>
        <w:tc>
          <w:tcPr>
            <w:tcW w:w="1247" w:type="dxa"/>
            <w:tcBorders>
              <w:left w:val="nil"/>
              <w:right w:val="nil"/>
            </w:tcBorders>
            <w:shd w:val="clear" w:color="auto" w:fill="auto"/>
          </w:tcPr>
          <w:p w14:paraId="660995B1" w14:textId="77777777" w:rsidR="00AC69B8" w:rsidRPr="005F70FB" w:rsidRDefault="00AC69B8" w:rsidP="00AC23C4">
            <w:pPr>
              <w:ind w:right="113"/>
              <w:jc w:val="right"/>
              <w:rPr>
                <w:lang w:eastAsia="en-US"/>
              </w:rPr>
            </w:pPr>
            <w:r w:rsidRPr="005F70FB">
              <w:rPr>
                <w:lang w:eastAsia="en-US"/>
              </w:rPr>
              <w:t>89,164</w:t>
            </w:r>
          </w:p>
        </w:tc>
        <w:tc>
          <w:tcPr>
            <w:tcW w:w="1247" w:type="dxa"/>
            <w:tcBorders>
              <w:left w:val="nil"/>
              <w:right w:val="nil"/>
            </w:tcBorders>
            <w:shd w:val="clear" w:color="auto" w:fill="auto"/>
          </w:tcPr>
          <w:p w14:paraId="18C084AA" w14:textId="77777777" w:rsidR="00AC69B8" w:rsidRPr="005F70FB" w:rsidRDefault="00AC69B8" w:rsidP="00AC23C4">
            <w:pPr>
              <w:ind w:right="113"/>
              <w:jc w:val="right"/>
              <w:rPr>
                <w:lang w:eastAsia="en-US"/>
              </w:rPr>
            </w:pPr>
            <w:r w:rsidRPr="005F70FB">
              <w:rPr>
                <w:lang w:eastAsia="en-US"/>
              </w:rPr>
              <w:t>166,465</w:t>
            </w:r>
          </w:p>
        </w:tc>
        <w:tc>
          <w:tcPr>
            <w:tcW w:w="1248" w:type="dxa"/>
            <w:tcBorders>
              <w:left w:val="nil"/>
              <w:right w:val="nil"/>
            </w:tcBorders>
            <w:shd w:val="clear" w:color="auto" w:fill="auto"/>
          </w:tcPr>
          <w:p w14:paraId="2CAE2DAC" w14:textId="77777777" w:rsidR="00AC69B8" w:rsidRPr="005F70FB" w:rsidRDefault="00AC69B8" w:rsidP="00AC23C4">
            <w:pPr>
              <w:ind w:right="113"/>
              <w:jc w:val="right"/>
              <w:rPr>
                <w:lang w:eastAsia="en-US"/>
              </w:rPr>
            </w:pPr>
            <w:r w:rsidRPr="005F70FB">
              <w:t>255,629</w:t>
            </w:r>
          </w:p>
        </w:tc>
      </w:tr>
      <w:tr w:rsidR="00AC23C4" w:rsidRPr="005F70FB" w14:paraId="1EF2FC57" w14:textId="77777777" w:rsidTr="00961C13">
        <w:tc>
          <w:tcPr>
            <w:tcW w:w="284" w:type="dxa"/>
            <w:tcBorders>
              <w:left w:val="nil"/>
              <w:right w:val="nil"/>
            </w:tcBorders>
            <w:shd w:val="clear" w:color="auto" w:fill="auto"/>
          </w:tcPr>
          <w:p w14:paraId="72829AD5" w14:textId="77777777" w:rsidR="00AC69B8" w:rsidRPr="005F70FB" w:rsidRDefault="00AC69B8" w:rsidP="00AC69B8">
            <w:pPr>
              <w:rPr>
                <w:lang w:eastAsia="en-US"/>
              </w:rPr>
            </w:pPr>
          </w:p>
        </w:tc>
        <w:tc>
          <w:tcPr>
            <w:tcW w:w="284" w:type="dxa"/>
            <w:tcBorders>
              <w:left w:val="nil"/>
              <w:right w:val="nil"/>
            </w:tcBorders>
            <w:shd w:val="clear" w:color="auto" w:fill="auto"/>
          </w:tcPr>
          <w:p w14:paraId="177AC36F" w14:textId="77777777" w:rsidR="00AC69B8" w:rsidRPr="005F70FB" w:rsidRDefault="00AC69B8" w:rsidP="00AC69B8">
            <w:pPr>
              <w:rPr>
                <w:lang w:eastAsia="en-US"/>
              </w:rPr>
            </w:pPr>
          </w:p>
        </w:tc>
        <w:tc>
          <w:tcPr>
            <w:tcW w:w="2268" w:type="dxa"/>
            <w:tcBorders>
              <w:left w:val="nil"/>
              <w:right w:val="nil"/>
            </w:tcBorders>
            <w:shd w:val="clear" w:color="auto" w:fill="auto"/>
          </w:tcPr>
          <w:p w14:paraId="5BA83C15" w14:textId="77777777" w:rsidR="00AC69B8" w:rsidRPr="005F70FB" w:rsidRDefault="00AC69B8" w:rsidP="00AC69B8">
            <w:pPr>
              <w:rPr>
                <w:lang w:eastAsia="en-US"/>
              </w:rPr>
            </w:pPr>
            <w:r w:rsidRPr="005F70FB">
              <w:rPr>
                <w:lang w:eastAsia="en-US"/>
              </w:rPr>
              <w:t>Keerom</w:t>
            </w:r>
          </w:p>
        </w:tc>
        <w:tc>
          <w:tcPr>
            <w:tcW w:w="1247" w:type="dxa"/>
            <w:tcBorders>
              <w:left w:val="nil"/>
              <w:right w:val="nil"/>
            </w:tcBorders>
            <w:shd w:val="clear" w:color="auto" w:fill="auto"/>
          </w:tcPr>
          <w:p w14:paraId="6015EBC3" w14:textId="77777777" w:rsidR="00AC69B8" w:rsidRPr="005F70FB" w:rsidRDefault="00AC69B8" w:rsidP="00AC23C4">
            <w:pPr>
              <w:ind w:right="113"/>
              <w:jc w:val="right"/>
              <w:rPr>
                <w:lang w:eastAsia="en-US"/>
              </w:rPr>
            </w:pPr>
            <w:r w:rsidRPr="005F70FB">
              <w:rPr>
                <w:lang w:eastAsia="en-US"/>
              </w:rPr>
              <w:t>19,698</w:t>
            </w:r>
          </w:p>
        </w:tc>
        <w:tc>
          <w:tcPr>
            <w:tcW w:w="1247" w:type="dxa"/>
            <w:tcBorders>
              <w:left w:val="nil"/>
              <w:right w:val="nil"/>
            </w:tcBorders>
            <w:shd w:val="clear" w:color="auto" w:fill="auto"/>
          </w:tcPr>
          <w:p w14:paraId="44027487" w14:textId="77777777" w:rsidR="00AC69B8" w:rsidRPr="005F70FB" w:rsidRDefault="00AC69B8" w:rsidP="00AC23C4">
            <w:pPr>
              <w:ind w:right="113"/>
              <w:jc w:val="right"/>
              <w:rPr>
                <w:lang w:eastAsia="en-US"/>
              </w:rPr>
            </w:pPr>
            <w:r w:rsidRPr="005F70FB">
              <w:rPr>
                <w:lang w:eastAsia="en-US"/>
              </w:rPr>
              <w:t>27,873</w:t>
            </w:r>
          </w:p>
        </w:tc>
        <w:tc>
          <w:tcPr>
            <w:tcW w:w="1248" w:type="dxa"/>
            <w:tcBorders>
              <w:left w:val="nil"/>
              <w:right w:val="nil"/>
            </w:tcBorders>
            <w:shd w:val="clear" w:color="auto" w:fill="auto"/>
          </w:tcPr>
          <w:p w14:paraId="2D3D2CF8" w14:textId="77777777" w:rsidR="00AC69B8" w:rsidRPr="005F70FB" w:rsidRDefault="00AC69B8" w:rsidP="00AC23C4">
            <w:pPr>
              <w:ind w:right="113"/>
              <w:jc w:val="right"/>
              <w:rPr>
                <w:lang w:eastAsia="en-US"/>
              </w:rPr>
            </w:pPr>
            <w:r w:rsidRPr="005F70FB">
              <w:t>47,571</w:t>
            </w:r>
          </w:p>
        </w:tc>
      </w:tr>
      <w:tr w:rsidR="00AC23C4" w:rsidRPr="005F70FB" w14:paraId="1656A85A" w14:textId="77777777" w:rsidTr="00961C13">
        <w:tc>
          <w:tcPr>
            <w:tcW w:w="284" w:type="dxa"/>
            <w:tcBorders>
              <w:left w:val="nil"/>
              <w:right w:val="nil"/>
            </w:tcBorders>
            <w:shd w:val="clear" w:color="auto" w:fill="auto"/>
          </w:tcPr>
          <w:p w14:paraId="6AC74BB4" w14:textId="77777777" w:rsidR="00AC69B8" w:rsidRPr="005F70FB" w:rsidRDefault="00AC69B8" w:rsidP="00AC69B8">
            <w:pPr>
              <w:rPr>
                <w:lang w:eastAsia="en-US"/>
              </w:rPr>
            </w:pPr>
          </w:p>
        </w:tc>
        <w:tc>
          <w:tcPr>
            <w:tcW w:w="284" w:type="dxa"/>
            <w:tcBorders>
              <w:left w:val="nil"/>
              <w:right w:val="nil"/>
            </w:tcBorders>
            <w:shd w:val="clear" w:color="auto" w:fill="auto"/>
          </w:tcPr>
          <w:p w14:paraId="7AB017C5" w14:textId="77777777" w:rsidR="00AC69B8" w:rsidRPr="005F70FB" w:rsidRDefault="00AC69B8" w:rsidP="00AC69B8">
            <w:pPr>
              <w:rPr>
                <w:lang w:eastAsia="en-US"/>
              </w:rPr>
            </w:pPr>
          </w:p>
        </w:tc>
        <w:tc>
          <w:tcPr>
            <w:tcW w:w="2268" w:type="dxa"/>
            <w:tcBorders>
              <w:left w:val="nil"/>
              <w:right w:val="nil"/>
            </w:tcBorders>
            <w:shd w:val="clear" w:color="auto" w:fill="auto"/>
          </w:tcPr>
          <w:p w14:paraId="508CE99C" w14:textId="77777777" w:rsidR="00AC69B8" w:rsidRPr="005F70FB" w:rsidRDefault="00AC69B8" w:rsidP="00AC69B8">
            <w:pPr>
              <w:rPr>
                <w:lang w:eastAsia="en-US"/>
              </w:rPr>
            </w:pPr>
            <w:r w:rsidRPr="005F70FB">
              <w:rPr>
                <w:lang w:eastAsia="en-US"/>
              </w:rPr>
              <w:t>Kepulauan Yapen</w:t>
            </w:r>
          </w:p>
        </w:tc>
        <w:tc>
          <w:tcPr>
            <w:tcW w:w="1247" w:type="dxa"/>
            <w:tcBorders>
              <w:left w:val="nil"/>
              <w:right w:val="nil"/>
            </w:tcBorders>
            <w:shd w:val="clear" w:color="auto" w:fill="auto"/>
          </w:tcPr>
          <w:p w14:paraId="48EAE80D" w14:textId="77777777" w:rsidR="00AC69B8" w:rsidRPr="005F70FB" w:rsidRDefault="00AC69B8" w:rsidP="00AC23C4">
            <w:pPr>
              <w:ind w:right="113"/>
              <w:jc w:val="right"/>
              <w:rPr>
                <w:lang w:eastAsia="en-US"/>
              </w:rPr>
            </w:pPr>
            <w:r w:rsidRPr="005F70FB">
              <w:rPr>
                <w:lang w:eastAsia="en-US"/>
              </w:rPr>
              <w:t>64,034</w:t>
            </w:r>
          </w:p>
        </w:tc>
        <w:tc>
          <w:tcPr>
            <w:tcW w:w="1247" w:type="dxa"/>
            <w:tcBorders>
              <w:left w:val="nil"/>
              <w:right w:val="nil"/>
            </w:tcBorders>
            <w:shd w:val="clear" w:color="auto" w:fill="auto"/>
          </w:tcPr>
          <w:p w14:paraId="76D52784" w14:textId="77777777" w:rsidR="00AC69B8" w:rsidRPr="005F70FB" w:rsidRDefault="00AC69B8" w:rsidP="00AC23C4">
            <w:pPr>
              <w:ind w:right="113"/>
              <w:jc w:val="right"/>
              <w:rPr>
                <w:lang w:eastAsia="en-US"/>
              </w:rPr>
            </w:pPr>
            <w:r w:rsidRPr="005F70FB">
              <w:rPr>
                <w:lang w:eastAsia="en-US"/>
              </w:rPr>
              <w:t>17,969</w:t>
            </w:r>
          </w:p>
        </w:tc>
        <w:tc>
          <w:tcPr>
            <w:tcW w:w="1248" w:type="dxa"/>
            <w:tcBorders>
              <w:left w:val="nil"/>
              <w:right w:val="nil"/>
            </w:tcBorders>
            <w:shd w:val="clear" w:color="auto" w:fill="auto"/>
          </w:tcPr>
          <w:p w14:paraId="6A59E943" w14:textId="77777777" w:rsidR="00AC69B8" w:rsidRPr="005F70FB" w:rsidRDefault="00AC69B8" w:rsidP="00AC23C4">
            <w:pPr>
              <w:ind w:right="113"/>
              <w:jc w:val="right"/>
              <w:rPr>
                <w:lang w:eastAsia="en-US"/>
              </w:rPr>
            </w:pPr>
            <w:r w:rsidRPr="005F70FB">
              <w:t>82,003</w:t>
            </w:r>
          </w:p>
        </w:tc>
      </w:tr>
      <w:tr w:rsidR="00AC23C4" w:rsidRPr="005F70FB" w14:paraId="401E1878" w14:textId="77777777" w:rsidTr="00961C13">
        <w:tc>
          <w:tcPr>
            <w:tcW w:w="284" w:type="dxa"/>
            <w:tcBorders>
              <w:left w:val="nil"/>
              <w:right w:val="nil"/>
            </w:tcBorders>
            <w:shd w:val="clear" w:color="auto" w:fill="auto"/>
          </w:tcPr>
          <w:p w14:paraId="15854596" w14:textId="77777777" w:rsidR="00AC69B8" w:rsidRPr="005F70FB" w:rsidRDefault="00AC69B8" w:rsidP="00AC69B8">
            <w:pPr>
              <w:rPr>
                <w:lang w:eastAsia="en-US"/>
              </w:rPr>
            </w:pPr>
          </w:p>
        </w:tc>
        <w:tc>
          <w:tcPr>
            <w:tcW w:w="284" w:type="dxa"/>
            <w:tcBorders>
              <w:left w:val="nil"/>
              <w:right w:val="nil"/>
            </w:tcBorders>
            <w:shd w:val="clear" w:color="auto" w:fill="auto"/>
          </w:tcPr>
          <w:p w14:paraId="34CB4A82" w14:textId="77777777" w:rsidR="00AC69B8" w:rsidRPr="005F70FB" w:rsidRDefault="00AC69B8" w:rsidP="00AC69B8">
            <w:pPr>
              <w:rPr>
                <w:lang w:eastAsia="en-US"/>
              </w:rPr>
            </w:pPr>
          </w:p>
        </w:tc>
        <w:tc>
          <w:tcPr>
            <w:tcW w:w="2268" w:type="dxa"/>
            <w:tcBorders>
              <w:left w:val="nil"/>
              <w:right w:val="nil"/>
            </w:tcBorders>
            <w:shd w:val="clear" w:color="auto" w:fill="auto"/>
          </w:tcPr>
          <w:p w14:paraId="75F62DD9" w14:textId="77777777" w:rsidR="00AC69B8" w:rsidRPr="005F70FB" w:rsidRDefault="00AC69B8" w:rsidP="00AC69B8">
            <w:pPr>
              <w:rPr>
                <w:lang w:eastAsia="en-US"/>
              </w:rPr>
            </w:pPr>
            <w:r w:rsidRPr="005F70FB">
              <w:rPr>
                <w:lang w:eastAsia="en-US"/>
              </w:rPr>
              <w:t>Mamberamo Raya</w:t>
            </w:r>
          </w:p>
        </w:tc>
        <w:tc>
          <w:tcPr>
            <w:tcW w:w="1247" w:type="dxa"/>
            <w:tcBorders>
              <w:left w:val="nil"/>
              <w:right w:val="nil"/>
            </w:tcBorders>
            <w:shd w:val="clear" w:color="auto" w:fill="auto"/>
          </w:tcPr>
          <w:p w14:paraId="0049C8C2" w14:textId="77777777" w:rsidR="00AC69B8" w:rsidRPr="005F70FB" w:rsidRDefault="00AC69B8" w:rsidP="00AC23C4">
            <w:pPr>
              <w:ind w:right="113"/>
              <w:jc w:val="right"/>
              <w:rPr>
                <w:lang w:eastAsia="en-US"/>
              </w:rPr>
            </w:pPr>
            <w:r w:rsidRPr="005F70FB">
              <w:rPr>
                <w:lang w:eastAsia="en-US"/>
              </w:rPr>
              <w:t>17,092</w:t>
            </w:r>
          </w:p>
        </w:tc>
        <w:tc>
          <w:tcPr>
            <w:tcW w:w="1247" w:type="dxa"/>
            <w:tcBorders>
              <w:left w:val="nil"/>
              <w:right w:val="nil"/>
            </w:tcBorders>
            <w:shd w:val="clear" w:color="auto" w:fill="auto"/>
          </w:tcPr>
          <w:p w14:paraId="29A775BF" w14:textId="77777777" w:rsidR="00AC69B8" w:rsidRPr="005F70FB" w:rsidRDefault="00AC69B8" w:rsidP="00AC23C4">
            <w:pPr>
              <w:ind w:right="113"/>
              <w:jc w:val="right"/>
              <w:rPr>
                <w:lang w:eastAsia="en-US"/>
              </w:rPr>
            </w:pPr>
            <w:r w:rsidRPr="005F70FB">
              <w:rPr>
                <w:lang w:eastAsia="en-US"/>
              </w:rPr>
              <w:t>1,273</w:t>
            </w:r>
          </w:p>
        </w:tc>
        <w:tc>
          <w:tcPr>
            <w:tcW w:w="1248" w:type="dxa"/>
            <w:tcBorders>
              <w:left w:val="nil"/>
              <w:right w:val="nil"/>
            </w:tcBorders>
            <w:shd w:val="clear" w:color="auto" w:fill="auto"/>
          </w:tcPr>
          <w:p w14:paraId="185CEDDE" w14:textId="77777777" w:rsidR="00AC69B8" w:rsidRPr="005F70FB" w:rsidRDefault="00AC69B8" w:rsidP="00AC23C4">
            <w:pPr>
              <w:ind w:right="113"/>
              <w:jc w:val="right"/>
              <w:rPr>
                <w:lang w:eastAsia="en-US"/>
              </w:rPr>
            </w:pPr>
            <w:r w:rsidRPr="005F70FB">
              <w:t>18,365</w:t>
            </w:r>
          </w:p>
        </w:tc>
      </w:tr>
      <w:tr w:rsidR="00AC23C4" w:rsidRPr="005F70FB" w14:paraId="448FB1CB" w14:textId="77777777" w:rsidTr="00961C13">
        <w:tc>
          <w:tcPr>
            <w:tcW w:w="284" w:type="dxa"/>
            <w:tcBorders>
              <w:left w:val="nil"/>
              <w:right w:val="nil"/>
            </w:tcBorders>
            <w:shd w:val="clear" w:color="auto" w:fill="auto"/>
          </w:tcPr>
          <w:p w14:paraId="5D9D7D9F" w14:textId="77777777" w:rsidR="00AC69B8" w:rsidRPr="005F70FB" w:rsidRDefault="00AC69B8" w:rsidP="00AC69B8">
            <w:pPr>
              <w:rPr>
                <w:lang w:eastAsia="en-US"/>
              </w:rPr>
            </w:pPr>
          </w:p>
        </w:tc>
        <w:tc>
          <w:tcPr>
            <w:tcW w:w="284" w:type="dxa"/>
            <w:tcBorders>
              <w:left w:val="nil"/>
              <w:right w:val="nil"/>
            </w:tcBorders>
            <w:shd w:val="clear" w:color="auto" w:fill="auto"/>
          </w:tcPr>
          <w:p w14:paraId="7DE92848" w14:textId="77777777" w:rsidR="00AC69B8" w:rsidRPr="005F70FB" w:rsidRDefault="00AC69B8" w:rsidP="00AC69B8">
            <w:pPr>
              <w:rPr>
                <w:lang w:eastAsia="en-US"/>
              </w:rPr>
            </w:pPr>
          </w:p>
        </w:tc>
        <w:tc>
          <w:tcPr>
            <w:tcW w:w="2268" w:type="dxa"/>
            <w:tcBorders>
              <w:left w:val="nil"/>
              <w:right w:val="nil"/>
            </w:tcBorders>
            <w:shd w:val="clear" w:color="auto" w:fill="auto"/>
          </w:tcPr>
          <w:p w14:paraId="74BB4518" w14:textId="77777777" w:rsidR="00AC69B8" w:rsidRPr="005F70FB" w:rsidRDefault="00AC69B8" w:rsidP="00AC69B8">
            <w:pPr>
              <w:rPr>
                <w:lang w:eastAsia="en-US"/>
              </w:rPr>
            </w:pPr>
            <w:r w:rsidRPr="005F70FB">
              <w:rPr>
                <w:lang w:eastAsia="en-US"/>
              </w:rPr>
              <w:t>Mappi</w:t>
            </w:r>
          </w:p>
        </w:tc>
        <w:tc>
          <w:tcPr>
            <w:tcW w:w="1247" w:type="dxa"/>
            <w:tcBorders>
              <w:left w:val="nil"/>
              <w:right w:val="nil"/>
            </w:tcBorders>
            <w:shd w:val="clear" w:color="auto" w:fill="auto"/>
          </w:tcPr>
          <w:p w14:paraId="4F569C22" w14:textId="77777777" w:rsidR="00AC69B8" w:rsidRPr="005F70FB" w:rsidRDefault="00AC69B8" w:rsidP="00AC23C4">
            <w:pPr>
              <w:ind w:right="113"/>
              <w:jc w:val="right"/>
              <w:rPr>
                <w:lang w:eastAsia="en-US"/>
              </w:rPr>
            </w:pPr>
            <w:r w:rsidRPr="005F70FB">
              <w:rPr>
                <w:lang w:eastAsia="en-US"/>
              </w:rPr>
              <w:t>72,134</w:t>
            </w:r>
          </w:p>
        </w:tc>
        <w:tc>
          <w:tcPr>
            <w:tcW w:w="1247" w:type="dxa"/>
            <w:tcBorders>
              <w:left w:val="nil"/>
              <w:right w:val="nil"/>
            </w:tcBorders>
            <w:shd w:val="clear" w:color="auto" w:fill="auto"/>
          </w:tcPr>
          <w:p w14:paraId="48B0AC47" w14:textId="77777777" w:rsidR="00AC69B8" w:rsidRPr="005F70FB" w:rsidRDefault="00AC69B8" w:rsidP="00AC23C4">
            <w:pPr>
              <w:ind w:right="113"/>
              <w:jc w:val="right"/>
              <w:rPr>
                <w:lang w:eastAsia="en-US"/>
              </w:rPr>
            </w:pPr>
            <w:r w:rsidRPr="005F70FB">
              <w:rPr>
                <w:lang w:eastAsia="en-US"/>
              </w:rPr>
              <w:t>9,261</w:t>
            </w:r>
          </w:p>
        </w:tc>
        <w:tc>
          <w:tcPr>
            <w:tcW w:w="1248" w:type="dxa"/>
            <w:tcBorders>
              <w:left w:val="nil"/>
              <w:right w:val="nil"/>
            </w:tcBorders>
            <w:shd w:val="clear" w:color="auto" w:fill="auto"/>
          </w:tcPr>
          <w:p w14:paraId="3CCDF729" w14:textId="77777777" w:rsidR="00AC69B8" w:rsidRPr="005F70FB" w:rsidRDefault="00AC69B8" w:rsidP="00AC23C4">
            <w:pPr>
              <w:ind w:right="113"/>
              <w:jc w:val="right"/>
              <w:rPr>
                <w:lang w:eastAsia="en-US"/>
              </w:rPr>
            </w:pPr>
            <w:r w:rsidRPr="005F70FB">
              <w:t>81,395</w:t>
            </w:r>
          </w:p>
        </w:tc>
      </w:tr>
      <w:tr w:rsidR="00AC23C4" w:rsidRPr="005F70FB" w14:paraId="27D43DDF" w14:textId="77777777" w:rsidTr="00961C13">
        <w:tc>
          <w:tcPr>
            <w:tcW w:w="284" w:type="dxa"/>
            <w:tcBorders>
              <w:left w:val="nil"/>
              <w:right w:val="nil"/>
            </w:tcBorders>
            <w:shd w:val="clear" w:color="auto" w:fill="auto"/>
          </w:tcPr>
          <w:p w14:paraId="57A480AD" w14:textId="77777777" w:rsidR="00AC69B8" w:rsidRPr="005F70FB" w:rsidRDefault="00AC69B8" w:rsidP="00AC69B8">
            <w:pPr>
              <w:rPr>
                <w:lang w:eastAsia="en-US"/>
              </w:rPr>
            </w:pPr>
          </w:p>
        </w:tc>
        <w:tc>
          <w:tcPr>
            <w:tcW w:w="284" w:type="dxa"/>
            <w:tcBorders>
              <w:left w:val="nil"/>
              <w:right w:val="nil"/>
            </w:tcBorders>
            <w:shd w:val="clear" w:color="auto" w:fill="auto"/>
          </w:tcPr>
          <w:p w14:paraId="5CE95512" w14:textId="77777777" w:rsidR="00AC69B8" w:rsidRPr="005F70FB" w:rsidRDefault="00AC69B8" w:rsidP="00AC69B8">
            <w:pPr>
              <w:rPr>
                <w:lang w:eastAsia="en-US"/>
              </w:rPr>
            </w:pPr>
          </w:p>
        </w:tc>
        <w:tc>
          <w:tcPr>
            <w:tcW w:w="2268" w:type="dxa"/>
            <w:tcBorders>
              <w:left w:val="nil"/>
              <w:right w:val="nil"/>
            </w:tcBorders>
            <w:shd w:val="clear" w:color="auto" w:fill="auto"/>
          </w:tcPr>
          <w:p w14:paraId="7E7186C6" w14:textId="77777777" w:rsidR="00AC69B8" w:rsidRPr="005F70FB" w:rsidRDefault="00AC69B8" w:rsidP="00AC69B8">
            <w:pPr>
              <w:rPr>
                <w:lang w:eastAsia="en-US"/>
              </w:rPr>
            </w:pPr>
            <w:r w:rsidRPr="005F70FB">
              <w:rPr>
                <w:lang w:eastAsia="en-US"/>
              </w:rPr>
              <w:t>Merauke</w:t>
            </w:r>
          </w:p>
        </w:tc>
        <w:tc>
          <w:tcPr>
            <w:tcW w:w="1247" w:type="dxa"/>
            <w:tcBorders>
              <w:left w:val="nil"/>
              <w:right w:val="nil"/>
            </w:tcBorders>
            <w:shd w:val="clear" w:color="auto" w:fill="auto"/>
          </w:tcPr>
          <w:p w14:paraId="644C6811" w14:textId="77777777" w:rsidR="00AC69B8" w:rsidRPr="005F70FB" w:rsidRDefault="00AC69B8" w:rsidP="00AC23C4">
            <w:pPr>
              <w:ind w:right="113"/>
              <w:jc w:val="right"/>
              <w:rPr>
                <w:lang w:eastAsia="en-US"/>
              </w:rPr>
            </w:pPr>
            <w:r w:rsidRPr="005F70FB">
              <w:rPr>
                <w:lang w:eastAsia="en-US"/>
              </w:rPr>
              <w:t>72,554</w:t>
            </w:r>
          </w:p>
        </w:tc>
        <w:tc>
          <w:tcPr>
            <w:tcW w:w="1247" w:type="dxa"/>
            <w:tcBorders>
              <w:left w:val="nil"/>
              <w:right w:val="nil"/>
            </w:tcBorders>
            <w:shd w:val="clear" w:color="auto" w:fill="auto"/>
          </w:tcPr>
          <w:p w14:paraId="6241440B" w14:textId="77777777" w:rsidR="00AC69B8" w:rsidRPr="005F70FB" w:rsidRDefault="00AC69B8" w:rsidP="00AC23C4">
            <w:pPr>
              <w:ind w:right="113"/>
              <w:jc w:val="right"/>
              <w:rPr>
                <w:lang w:eastAsia="en-US"/>
              </w:rPr>
            </w:pPr>
            <w:r w:rsidRPr="005F70FB">
              <w:rPr>
                <w:lang w:eastAsia="en-US"/>
              </w:rPr>
              <w:t>122,312</w:t>
            </w:r>
          </w:p>
        </w:tc>
        <w:tc>
          <w:tcPr>
            <w:tcW w:w="1248" w:type="dxa"/>
            <w:tcBorders>
              <w:left w:val="nil"/>
              <w:right w:val="nil"/>
            </w:tcBorders>
            <w:shd w:val="clear" w:color="auto" w:fill="auto"/>
          </w:tcPr>
          <w:p w14:paraId="7CDC3B1A" w14:textId="77777777" w:rsidR="00AC69B8" w:rsidRPr="005F70FB" w:rsidRDefault="00AC69B8" w:rsidP="00AC23C4">
            <w:pPr>
              <w:ind w:right="113"/>
              <w:jc w:val="right"/>
              <w:rPr>
                <w:lang w:eastAsia="en-US"/>
              </w:rPr>
            </w:pPr>
            <w:r w:rsidRPr="005F70FB">
              <w:t>194,866</w:t>
            </w:r>
          </w:p>
        </w:tc>
      </w:tr>
      <w:tr w:rsidR="00AC23C4" w:rsidRPr="005F70FB" w14:paraId="65F1C08D" w14:textId="77777777" w:rsidTr="00961C13">
        <w:tc>
          <w:tcPr>
            <w:tcW w:w="284" w:type="dxa"/>
            <w:tcBorders>
              <w:left w:val="nil"/>
              <w:right w:val="nil"/>
            </w:tcBorders>
            <w:shd w:val="clear" w:color="auto" w:fill="auto"/>
          </w:tcPr>
          <w:p w14:paraId="14565D5F" w14:textId="77777777" w:rsidR="00AC69B8" w:rsidRPr="005F70FB" w:rsidRDefault="00AC69B8" w:rsidP="00AC69B8">
            <w:pPr>
              <w:rPr>
                <w:lang w:eastAsia="en-US"/>
              </w:rPr>
            </w:pPr>
          </w:p>
        </w:tc>
        <w:tc>
          <w:tcPr>
            <w:tcW w:w="284" w:type="dxa"/>
            <w:tcBorders>
              <w:left w:val="nil"/>
              <w:right w:val="nil"/>
            </w:tcBorders>
            <w:shd w:val="clear" w:color="auto" w:fill="auto"/>
          </w:tcPr>
          <w:p w14:paraId="5048B251" w14:textId="77777777" w:rsidR="00AC69B8" w:rsidRPr="005F70FB" w:rsidRDefault="00AC69B8" w:rsidP="00AC69B8">
            <w:pPr>
              <w:rPr>
                <w:lang w:eastAsia="en-US"/>
              </w:rPr>
            </w:pPr>
          </w:p>
        </w:tc>
        <w:tc>
          <w:tcPr>
            <w:tcW w:w="2268" w:type="dxa"/>
            <w:tcBorders>
              <w:left w:val="nil"/>
              <w:right w:val="nil"/>
            </w:tcBorders>
            <w:shd w:val="clear" w:color="auto" w:fill="auto"/>
          </w:tcPr>
          <w:p w14:paraId="0FEDBF18" w14:textId="77777777" w:rsidR="00AC69B8" w:rsidRPr="005F70FB" w:rsidRDefault="00AC69B8" w:rsidP="00AC69B8">
            <w:pPr>
              <w:rPr>
                <w:lang w:eastAsia="en-US"/>
              </w:rPr>
            </w:pPr>
            <w:r w:rsidRPr="005F70FB">
              <w:rPr>
                <w:lang w:eastAsia="en-US"/>
              </w:rPr>
              <w:t>Mimika</w:t>
            </w:r>
          </w:p>
        </w:tc>
        <w:tc>
          <w:tcPr>
            <w:tcW w:w="1247" w:type="dxa"/>
            <w:tcBorders>
              <w:left w:val="nil"/>
              <w:right w:val="nil"/>
            </w:tcBorders>
            <w:shd w:val="clear" w:color="auto" w:fill="auto"/>
          </w:tcPr>
          <w:p w14:paraId="2EC8C440" w14:textId="77777777" w:rsidR="00AC69B8" w:rsidRPr="005F70FB" w:rsidRDefault="00AC69B8" w:rsidP="00AC23C4">
            <w:pPr>
              <w:ind w:right="113"/>
              <w:jc w:val="right"/>
              <w:rPr>
                <w:lang w:eastAsia="en-US"/>
              </w:rPr>
            </w:pPr>
            <w:r w:rsidRPr="005F70FB">
              <w:rPr>
                <w:lang w:eastAsia="en-US"/>
              </w:rPr>
              <w:t>71,672</w:t>
            </w:r>
          </w:p>
        </w:tc>
        <w:tc>
          <w:tcPr>
            <w:tcW w:w="1247" w:type="dxa"/>
            <w:tcBorders>
              <w:left w:val="nil"/>
              <w:right w:val="nil"/>
            </w:tcBorders>
            <w:shd w:val="clear" w:color="auto" w:fill="auto"/>
          </w:tcPr>
          <w:p w14:paraId="671D9E7E" w14:textId="77777777" w:rsidR="00AC69B8" w:rsidRPr="005F70FB" w:rsidRDefault="00AC69B8" w:rsidP="00AC23C4">
            <w:pPr>
              <w:ind w:right="113"/>
              <w:jc w:val="right"/>
              <w:rPr>
                <w:lang w:eastAsia="en-US"/>
              </w:rPr>
            </w:pPr>
            <w:r w:rsidRPr="005F70FB">
              <w:rPr>
                <w:lang w:eastAsia="en-US"/>
              </w:rPr>
              <w:t>96,855</w:t>
            </w:r>
          </w:p>
        </w:tc>
        <w:tc>
          <w:tcPr>
            <w:tcW w:w="1248" w:type="dxa"/>
            <w:tcBorders>
              <w:left w:val="nil"/>
              <w:right w:val="nil"/>
            </w:tcBorders>
            <w:shd w:val="clear" w:color="auto" w:fill="auto"/>
          </w:tcPr>
          <w:p w14:paraId="76564068" w14:textId="77777777" w:rsidR="00AC69B8" w:rsidRPr="005F70FB" w:rsidRDefault="00AC69B8" w:rsidP="00AC23C4">
            <w:pPr>
              <w:ind w:right="113"/>
              <w:jc w:val="right"/>
              <w:rPr>
                <w:lang w:eastAsia="en-US"/>
              </w:rPr>
            </w:pPr>
            <w:r w:rsidRPr="005F70FB">
              <w:t>168,527</w:t>
            </w:r>
          </w:p>
        </w:tc>
      </w:tr>
      <w:tr w:rsidR="00AC23C4" w:rsidRPr="005F70FB" w14:paraId="51610F39" w14:textId="77777777" w:rsidTr="00961C13">
        <w:tc>
          <w:tcPr>
            <w:tcW w:w="284" w:type="dxa"/>
            <w:tcBorders>
              <w:left w:val="nil"/>
              <w:right w:val="nil"/>
            </w:tcBorders>
            <w:shd w:val="clear" w:color="auto" w:fill="auto"/>
          </w:tcPr>
          <w:p w14:paraId="0674DB49" w14:textId="77777777" w:rsidR="00AC69B8" w:rsidRPr="005F70FB" w:rsidRDefault="00AC69B8" w:rsidP="00AC69B8">
            <w:pPr>
              <w:rPr>
                <w:lang w:eastAsia="en-US"/>
              </w:rPr>
            </w:pPr>
          </w:p>
        </w:tc>
        <w:tc>
          <w:tcPr>
            <w:tcW w:w="284" w:type="dxa"/>
            <w:tcBorders>
              <w:left w:val="nil"/>
              <w:right w:val="nil"/>
            </w:tcBorders>
            <w:shd w:val="clear" w:color="auto" w:fill="auto"/>
          </w:tcPr>
          <w:p w14:paraId="4C0D2EE0" w14:textId="77777777" w:rsidR="00AC69B8" w:rsidRPr="005F70FB" w:rsidRDefault="00AC69B8" w:rsidP="00AC69B8">
            <w:pPr>
              <w:rPr>
                <w:lang w:eastAsia="en-US"/>
              </w:rPr>
            </w:pPr>
          </w:p>
        </w:tc>
        <w:tc>
          <w:tcPr>
            <w:tcW w:w="2268" w:type="dxa"/>
            <w:tcBorders>
              <w:left w:val="nil"/>
              <w:right w:val="nil"/>
            </w:tcBorders>
            <w:shd w:val="clear" w:color="auto" w:fill="auto"/>
          </w:tcPr>
          <w:p w14:paraId="30CC196C" w14:textId="77777777" w:rsidR="00AC69B8" w:rsidRPr="005F70FB" w:rsidRDefault="00AC69B8" w:rsidP="00AC69B8">
            <w:pPr>
              <w:rPr>
                <w:lang w:eastAsia="en-US"/>
              </w:rPr>
            </w:pPr>
            <w:r w:rsidRPr="005F70FB">
              <w:rPr>
                <w:lang w:eastAsia="en-US"/>
              </w:rPr>
              <w:t>Nabire</w:t>
            </w:r>
          </w:p>
        </w:tc>
        <w:tc>
          <w:tcPr>
            <w:tcW w:w="1247" w:type="dxa"/>
            <w:tcBorders>
              <w:left w:val="nil"/>
              <w:right w:val="nil"/>
            </w:tcBorders>
            <w:shd w:val="clear" w:color="auto" w:fill="auto"/>
          </w:tcPr>
          <w:p w14:paraId="20F81A1B" w14:textId="77777777" w:rsidR="00AC69B8" w:rsidRPr="005F70FB" w:rsidRDefault="00AC69B8" w:rsidP="00AC23C4">
            <w:pPr>
              <w:ind w:right="113"/>
              <w:jc w:val="right"/>
              <w:rPr>
                <w:lang w:eastAsia="en-US"/>
              </w:rPr>
            </w:pPr>
            <w:r w:rsidRPr="005F70FB">
              <w:rPr>
                <w:lang w:eastAsia="en-US"/>
              </w:rPr>
              <w:t>61,364</w:t>
            </w:r>
          </w:p>
        </w:tc>
        <w:tc>
          <w:tcPr>
            <w:tcW w:w="1247" w:type="dxa"/>
            <w:tcBorders>
              <w:left w:val="nil"/>
              <w:right w:val="nil"/>
            </w:tcBorders>
            <w:shd w:val="clear" w:color="auto" w:fill="auto"/>
          </w:tcPr>
          <w:p w14:paraId="690E376D" w14:textId="77777777" w:rsidR="00AC69B8" w:rsidRPr="005F70FB" w:rsidRDefault="00AC69B8" w:rsidP="00AC23C4">
            <w:pPr>
              <w:ind w:right="113"/>
              <w:jc w:val="right"/>
              <w:rPr>
                <w:lang w:eastAsia="en-US"/>
              </w:rPr>
            </w:pPr>
            <w:r w:rsidRPr="005F70FB">
              <w:rPr>
                <w:lang w:eastAsia="en-US"/>
              </w:rPr>
              <w:t>67,761</w:t>
            </w:r>
          </w:p>
        </w:tc>
        <w:tc>
          <w:tcPr>
            <w:tcW w:w="1248" w:type="dxa"/>
            <w:tcBorders>
              <w:left w:val="nil"/>
              <w:right w:val="nil"/>
            </w:tcBorders>
            <w:shd w:val="clear" w:color="auto" w:fill="auto"/>
          </w:tcPr>
          <w:p w14:paraId="61714496" w14:textId="77777777" w:rsidR="00AC69B8" w:rsidRPr="005F70FB" w:rsidRDefault="00AC69B8" w:rsidP="00AC23C4">
            <w:pPr>
              <w:ind w:right="113"/>
              <w:jc w:val="right"/>
              <w:rPr>
                <w:lang w:eastAsia="en-US"/>
              </w:rPr>
            </w:pPr>
            <w:r w:rsidRPr="005F70FB">
              <w:t>129,125</w:t>
            </w:r>
          </w:p>
        </w:tc>
      </w:tr>
      <w:tr w:rsidR="00AC23C4" w:rsidRPr="005F70FB" w14:paraId="399A3C4E" w14:textId="77777777" w:rsidTr="00961C13">
        <w:tc>
          <w:tcPr>
            <w:tcW w:w="284" w:type="dxa"/>
            <w:tcBorders>
              <w:left w:val="nil"/>
              <w:right w:val="nil"/>
            </w:tcBorders>
            <w:shd w:val="clear" w:color="auto" w:fill="auto"/>
          </w:tcPr>
          <w:p w14:paraId="1391EAA8" w14:textId="77777777" w:rsidR="00AC69B8" w:rsidRPr="005F70FB" w:rsidRDefault="00AC69B8" w:rsidP="00AC69B8">
            <w:pPr>
              <w:rPr>
                <w:lang w:eastAsia="en-US"/>
              </w:rPr>
            </w:pPr>
          </w:p>
        </w:tc>
        <w:tc>
          <w:tcPr>
            <w:tcW w:w="284" w:type="dxa"/>
            <w:tcBorders>
              <w:left w:val="nil"/>
              <w:right w:val="nil"/>
            </w:tcBorders>
            <w:shd w:val="clear" w:color="auto" w:fill="auto"/>
          </w:tcPr>
          <w:p w14:paraId="5FE3E68D" w14:textId="77777777" w:rsidR="00AC69B8" w:rsidRPr="005F70FB" w:rsidRDefault="00AC69B8" w:rsidP="00AC69B8">
            <w:pPr>
              <w:rPr>
                <w:lang w:eastAsia="en-US"/>
              </w:rPr>
            </w:pPr>
          </w:p>
        </w:tc>
        <w:tc>
          <w:tcPr>
            <w:tcW w:w="2268" w:type="dxa"/>
            <w:tcBorders>
              <w:left w:val="nil"/>
              <w:right w:val="nil"/>
            </w:tcBorders>
            <w:shd w:val="clear" w:color="auto" w:fill="auto"/>
          </w:tcPr>
          <w:p w14:paraId="45109FEA" w14:textId="77777777" w:rsidR="00AC69B8" w:rsidRPr="005F70FB" w:rsidRDefault="00AC69B8" w:rsidP="00AC69B8">
            <w:pPr>
              <w:rPr>
                <w:lang w:eastAsia="en-US"/>
              </w:rPr>
            </w:pPr>
            <w:r w:rsidRPr="005F70FB">
              <w:rPr>
                <w:lang w:eastAsia="en-US"/>
              </w:rPr>
              <w:t>Sarmi</w:t>
            </w:r>
          </w:p>
        </w:tc>
        <w:tc>
          <w:tcPr>
            <w:tcW w:w="1247" w:type="dxa"/>
            <w:tcBorders>
              <w:left w:val="nil"/>
              <w:right w:val="nil"/>
            </w:tcBorders>
            <w:shd w:val="clear" w:color="auto" w:fill="auto"/>
          </w:tcPr>
          <w:p w14:paraId="29D3B50B" w14:textId="77777777" w:rsidR="00AC69B8" w:rsidRPr="005F70FB" w:rsidRDefault="00AC69B8" w:rsidP="00AC23C4">
            <w:pPr>
              <w:ind w:right="113"/>
              <w:jc w:val="right"/>
              <w:rPr>
                <w:lang w:eastAsia="en-US"/>
              </w:rPr>
            </w:pPr>
            <w:r w:rsidRPr="005F70FB">
              <w:rPr>
                <w:lang w:eastAsia="en-US"/>
              </w:rPr>
              <w:t>22,890</w:t>
            </w:r>
          </w:p>
        </w:tc>
        <w:tc>
          <w:tcPr>
            <w:tcW w:w="1247" w:type="dxa"/>
            <w:tcBorders>
              <w:left w:val="nil"/>
              <w:right w:val="nil"/>
            </w:tcBorders>
            <w:shd w:val="clear" w:color="auto" w:fill="auto"/>
          </w:tcPr>
          <w:p w14:paraId="39D52317" w14:textId="77777777" w:rsidR="00AC69B8" w:rsidRPr="005F70FB" w:rsidRDefault="00AC69B8" w:rsidP="00AC23C4">
            <w:pPr>
              <w:ind w:right="113"/>
              <w:jc w:val="right"/>
              <w:rPr>
                <w:lang w:eastAsia="en-US"/>
              </w:rPr>
            </w:pPr>
            <w:r w:rsidRPr="005F70FB">
              <w:rPr>
                <w:lang w:eastAsia="en-US"/>
              </w:rPr>
              <w:t>9,695</w:t>
            </w:r>
          </w:p>
        </w:tc>
        <w:tc>
          <w:tcPr>
            <w:tcW w:w="1248" w:type="dxa"/>
            <w:tcBorders>
              <w:left w:val="nil"/>
              <w:right w:val="nil"/>
            </w:tcBorders>
            <w:shd w:val="clear" w:color="auto" w:fill="auto"/>
          </w:tcPr>
          <w:p w14:paraId="40AFF6C2" w14:textId="77777777" w:rsidR="00AC69B8" w:rsidRPr="005F70FB" w:rsidRDefault="00AC69B8" w:rsidP="00AC23C4">
            <w:pPr>
              <w:ind w:right="113"/>
              <w:jc w:val="right"/>
              <w:rPr>
                <w:lang w:eastAsia="en-US"/>
              </w:rPr>
            </w:pPr>
            <w:r w:rsidRPr="005F70FB">
              <w:t>32,585</w:t>
            </w:r>
          </w:p>
        </w:tc>
      </w:tr>
      <w:tr w:rsidR="00AC23C4" w:rsidRPr="005F70FB" w14:paraId="0E27B31E" w14:textId="77777777" w:rsidTr="00961C13">
        <w:tc>
          <w:tcPr>
            <w:tcW w:w="284" w:type="dxa"/>
            <w:tcBorders>
              <w:left w:val="nil"/>
              <w:right w:val="nil"/>
            </w:tcBorders>
            <w:shd w:val="clear" w:color="auto" w:fill="auto"/>
          </w:tcPr>
          <w:p w14:paraId="6D084F47" w14:textId="77777777" w:rsidR="00AC69B8" w:rsidRPr="005F70FB" w:rsidRDefault="00AC69B8" w:rsidP="00AC69B8">
            <w:pPr>
              <w:rPr>
                <w:lang w:eastAsia="en-US"/>
              </w:rPr>
            </w:pPr>
          </w:p>
        </w:tc>
        <w:tc>
          <w:tcPr>
            <w:tcW w:w="284" w:type="dxa"/>
            <w:tcBorders>
              <w:left w:val="nil"/>
              <w:right w:val="nil"/>
            </w:tcBorders>
            <w:shd w:val="clear" w:color="auto" w:fill="auto"/>
          </w:tcPr>
          <w:p w14:paraId="72D659EA" w14:textId="77777777" w:rsidR="00AC69B8" w:rsidRPr="005F70FB" w:rsidRDefault="00AC69B8" w:rsidP="00AC69B8">
            <w:pPr>
              <w:rPr>
                <w:lang w:eastAsia="en-US"/>
              </w:rPr>
            </w:pPr>
          </w:p>
        </w:tc>
        <w:tc>
          <w:tcPr>
            <w:tcW w:w="2268" w:type="dxa"/>
            <w:tcBorders>
              <w:left w:val="nil"/>
              <w:right w:val="nil"/>
            </w:tcBorders>
            <w:shd w:val="clear" w:color="auto" w:fill="auto"/>
          </w:tcPr>
          <w:p w14:paraId="2444616B" w14:textId="77777777" w:rsidR="00AC69B8" w:rsidRPr="005F70FB" w:rsidRDefault="00AC69B8" w:rsidP="00AC69B8">
            <w:pPr>
              <w:rPr>
                <w:lang w:eastAsia="en-US"/>
              </w:rPr>
            </w:pPr>
            <w:r w:rsidRPr="005F70FB">
              <w:rPr>
                <w:lang w:eastAsia="en-US"/>
              </w:rPr>
              <w:t>Supiori</w:t>
            </w:r>
          </w:p>
        </w:tc>
        <w:tc>
          <w:tcPr>
            <w:tcW w:w="1247" w:type="dxa"/>
            <w:tcBorders>
              <w:left w:val="nil"/>
              <w:right w:val="nil"/>
            </w:tcBorders>
            <w:shd w:val="clear" w:color="auto" w:fill="auto"/>
          </w:tcPr>
          <w:p w14:paraId="6E59FFA3" w14:textId="77777777" w:rsidR="00AC69B8" w:rsidRPr="005F70FB" w:rsidRDefault="00AC69B8" w:rsidP="00AC23C4">
            <w:pPr>
              <w:ind w:right="113"/>
              <w:jc w:val="right"/>
              <w:rPr>
                <w:lang w:eastAsia="en-US"/>
              </w:rPr>
            </w:pPr>
            <w:r w:rsidRPr="005F70FB">
              <w:rPr>
                <w:lang w:eastAsia="en-US"/>
              </w:rPr>
              <w:t>15,297</w:t>
            </w:r>
          </w:p>
        </w:tc>
        <w:tc>
          <w:tcPr>
            <w:tcW w:w="1247" w:type="dxa"/>
            <w:tcBorders>
              <w:left w:val="nil"/>
              <w:right w:val="nil"/>
            </w:tcBorders>
            <w:shd w:val="clear" w:color="auto" w:fill="auto"/>
          </w:tcPr>
          <w:p w14:paraId="0DB11225" w14:textId="77777777" w:rsidR="00AC69B8" w:rsidRPr="005F70FB" w:rsidRDefault="00AC69B8" w:rsidP="00AC23C4">
            <w:pPr>
              <w:ind w:right="113"/>
              <w:jc w:val="right"/>
              <w:rPr>
                <w:lang w:eastAsia="en-US"/>
              </w:rPr>
            </w:pPr>
            <w:r w:rsidRPr="005F70FB">
              <w:rPr>
                <w:lang w:eastAsia="en-US"/>
              </w:rPr>
              <w:t>558</w:t>
            </w:r>
          </w:p>
        </w:tc>
        <w:tc>
          <w:tcPr>
            <w:tcW w:w="1248" w:type="dxa"/>
            <w:tcBorders>
              <w:left w:val="nil"/>
              <w:right w:val="nil"/>
            </w:tcBorders>
            <w:shd w:val="clear" w:color="auto" w:fill="auto"/>
          </w:tcPr>
          <w:p w14:paraId="5D11C7B8" w14:textId="77777777" w:rsidR="00AC69B8" w:rsidRPr="005F70FB" w:rsidRDefault="00AC69B8" w:rsidP="00AC23C4">
            <w:pPr>
              <w:ind w:right="113"/>
              <w:jc w:val="right"/>
              <w:rPr>
                <w:lang w:eastAsia="en-US"/>
              </w:rPr>
            </w:pPr>
            <w:r w:rsidRPr="005F70FB">
              <w:t>15,855</w:t>
            </w:r>
          </w:p>
        </w:tc>
      </w:tr>
      <w:tr w:rsidR="00AC23C4" w:rsidRPr="005F70FB" w14:paraId="3237C58C" w14:textId="77777777" w:rsidTr="00961C13">
        <w:tc>
          <w:tcPr>
            <w:tcW w:w="284" w:type="dxa"/>
            <w:tcBorders>
              <w:left w:val="nil"/>
              <w:right w:val="nil"/>
            </w:tcBorders>
            <w:shd w:val="clear" w:color="auto" w:fill="auto"/>
          </w:tcPr>
          <w:p w14:paraId="240F2E23" w14:textId="77777777" w:rsidR="00AC69B8" w:rsidRPr="005F70FB" w:rsidRDefault="00AC69B8" w:rsidP="00AC69B8">
            <w:pPr>
              <w:pStyle w:val="TableCell0-2Break"/>
              <w:rPr>
                <w:lang w:eastAsia="en-US"/>
              </w:rPr>
            </w:pPr>
          </w:p>
        </w:tc>
        <w:tc>
          <w:tcPr>
            <w:tcW w:w="284" w:type="dxa"/>
            <w:tcBorders>
              <w:left w:val="nil"/>
              <w:right w:val="nil"/>
            </w:tcBorders>
            <w:shd w:val="clear" w:color="auto" w:fill="auto"/>
          </w:tcPr>
          <w:p w14:paraId="7569BCF1" w14:textId="77777777" w:rsidR="00AC69B8" w:rsidRPr="005F70FB" w:rsidRDefault="00AC69B8" w:rsidP="00AC69B8">
            <w:pPr>
              <w:pStyle w:val="TableCell0-2Break"/>
              <w:rPr>
                <w:lang w:eastAsia="en-US"/>
              </w:rPr>
            </w:pPr>
          </w:p>
        </w:tc>
        <w:tc>
          <w:tcPr>
            <w:tcW w:w="2268" w:type="dxa"/>
            <w:tcBorders>
              <w:left w:val="nil"/>
              <w:right w:val="nil"/>
            </w:tcBorders>
            <w:shd w:val="clear" w:color="auto" w:fill="auto"/>
          </w:tcPr>
          <w:p w14:paraId="74826DA5" w14:textId="77777777" w:rsidR="00AC69B8" w:rsidRPr="005F70FB" w:rsidRDefault="00AC69B8" w:rsidP="00AC69B8">
            <w:pPr>
              <w:pStyle w:val="TableCell0-2Break"/>
              <w:rPr>
                <w:lang w:eastAsia="en-US"/>
              </w:rPr>
            </w:pPr>
            <w:r w:rsidRPr="005F70FB">
              <w:rPr>
                <w:lang w:eastAsia="en-US"/>
              </w:rPr>
              <w:t>Waropen</w:t>
            </w:r>
          </w:p>
        </w:tc>
        <w:tc>
          <w:tcPr>
            <w:tcW w:w="1247" w:type="dxa"/>
            <w:tcBorders>
              <w:left w:val="nil"/>
              <w:right w:val="nil"/>
            </w:tcBorders>
            <w:shd w:val="clear" w:color="auto" w:fill="auto"/>
          </w:tcPr>
          <w:p w14:paraId="4AB55C23" w14:textId="77777777" w:rsidR="00AC69B8" w:rsidRPr="005F70FB" w:rsidRDefault="00AC69B8" w:rsidP="00AC23C4">
            <w:pPr>
              <w:pStyle w:val="TableCell0-2Break"/>
              <w:ind w:right="113"/>
              <w:jc w:val="right"/>
              <w:rPr>
                <w:lang w:eastAsia="en-US"/>
              </w:rPr>
            </w:pPr>
            <w:r w:rsidRPr="005F70FB">
              <w:rPr>
                <w:lang w:eastAsia="en-US"/>
              </w:rPr>
              <w:t>20,382</w:t>
            </w:r>
          </w:p>
        </w:tc>
        <w:tc>
          <w:tcPr>
            <w:tcW w:w="1247" w:type="dxa"/>
            <w:tcBorders>
              <w:left w:val="nil"/>
              <w:right w:val="nil"/>
            </w:tcBorders>
            <w:shd w:val="clear" w:color="auto" w:fill="auto"/>
          </w:tcPr>
          <w:p w14:paraId="2A9C74AC" w14:textId="77777777" w:rsidR="00AC69B8" w:rsidRPr="005F70FB" w:rsidRDefault="00AC69B8" w:rsidP="00AC23C4">
            <w:pPr>
              <w:pStyle w:val="TableCell0-2Break"/>
              <w:ind w:right="113"/>
              <w:jc w:val="right"/>
              <w:rPr>
                <w:lang w:eastAsia="en-US"/>
              </w:rPr>
            </w:pPr>
            <w:r w:rsidRPr="005F70FB">
              <w:rPr>
                <w:lang w:eastAsia="en-US"/>
              </w:rPr>
              <w:t>4,257</w:t>
            </w:r>
          </w:p>
        </w:tc>
        <w:tc>
          <w:tcPr>
            <w:tcW w:w="1248" w:type="dxa"/>
            <w:tcBorders>
              <w:left w:val="nil"/>
              <w:right w:val="nil"/>
            </w:tcBorders>
            <w:shd w:val="clear" w:color="auto" w:fill="auto"/>
          </w:tcPr>
          <w:p w14:paraId="4F34A8AD" w14:textId="77777777" w:rsidR="00AC69B8" w:rsidRPr="005F70FB" w:rsidRDefault="00AC69B8" w:rsidP="00AC23C4">
            <w:pPr>
              <w:pStyle w:val="TableCell0-2Break"/>
              <w:ind w:right="113"/>
              <w:jc w:val="right"/>
              <w:rPr>
                <w:lang w:eastAsia="en-US"/>
              </w:rPr>
            </w:pPr>
            <w:r w:rsidRPr="005F70FB">
              <w:t>24,639</w:t>
            </w:r>
          </w:p>
        </w:tc>
      </w:tr>
      <w:tr w:rsidR="00AC69B8" w:rsidRPr="005F70FB" w14:paraId="736F8C4C" w14:textId="77777777" w:rsidTr="00961C13">
        <w:tc>
          <w:tcPr>
            <w:tcW w:w="284" w:type="dxa"/>
            <w:tcBorders>
              <w:left w:val="nil"/>
            </w:tcBorders>
            <w:shd w:val="clear" w:color="auto" w:fill="auto"/>
          </w:tcPr>
          <w:p w14:paraId="20A25764" w14:textId="77777777" w:rsidR="00AC69B8" w:rsidRPr="005F70FB" w:rsidRDefault="00AC69B8" w:rsidP="00AC69B8">
            <w:pPr>
              <w:pStyle w:val="TableCell2-2"/>
              <w:rPr>
                <w:lang w:eastAsia="en-US"/>
              </w:rPr>
            </w:pPr>
          </w:p>
        </w:tc>
        <w:tc>
          <w:tcPr>
            <w:tcW w:w="6294" w:type="dxa"/>
            <w:gridSpan w:val="5"/>
            <w:tcBorders>
              <w:right w:val="nil"/>
            </w:tcBorders>
            <w:shd w:val="clear" w:color="auto" w:fill="auto"/>
          </w:tcPr>
          <w:p w14:paraId="0EFF4E67" w14:textId="77777777" w:rsidR="00AC69B8" w:rsidRPr="005F70FB" w:rsidRDefault="00AC69B8" w:rsidP="00AC69B8">
            <w:pPr>
              <w:pStyle w:val="TableCell2-2"/>
              <w:rPr>
                <w:lang w:eastAsia="en-US"/>
              </w:rPr>
            </w:pPr>
            <w:r w:rsidRPr="005F70FB">
              <w:rPr>
                <w:lang w:eastAsia="en-US"/>
              </w:rPr>
              <w:t>Interior regencies</w:t>
            </w:r>
          </w:p>
        </w:tc>
      </w:tr>
      <w:tr w:rsidR="00AC23C4" w:rsidRPr="005F70FB" w14:paraId="4F96F59D" w14:textId="77777777" w:rsidTr="00961C13">
        <w:tc>
          <w:tcPr>
            <w:tcW w:w="284" w:type="dxa"/>
            <w:tcBorders>
              <w:left w:val="nil"/>
              <w:right w:val="nil"/>
            </w:tcBorders>
            <w:shd w:val="clear" w:color="auto" w:fill="auto"/>
          </w:tcPr>
          <w:p w14:paraId="1966395F" w14:textId="77777777" w:rsidR="00AC69B8" w:rsidRPr="005F70FB" w:rsidRDefault="00AC69B8" w:rsidP="00AC69B8">
            <w:pPr>
              <w:pStyle w:val="TableCell2-0Break"/>
              <w:rPr>
                <w:lang w:eastAsia="en-US"/>
              </w:rPr>
            </w:pPr>
          </w:p>
        </w:tc>
        <w:tc>
          <w:tcPr>
            <w:tcW w:w="284" w:type="dxa"/>
            <w:tcBorders>
              <w:left w:val="nil"/>
              <w:right w:val="nil"/>
            </w:tcBorders>
            <w:shd w:val="clear" w:color="auto" w:fill="auto"/>
          </w:tcPr>
          <w:p w14:paraId="01B3AB6F" w14:textId="77777777" w:rsidR="00AC69B8" w:rsidRPr="005F70FB" w:rsidRDefault="00AC69B8" w:rsidP="00AC69B8">
            <w:pPr>
              <w:pStyle w:val="TableCell2-0Break"/>
              <w:rPr>
                <w:lang w:eastAsia="en-US"/>
              </w:rPr>
            </w:pPr>
          </w:p>
        </w:tc>
        <w:tc>
          <w:tcPr>
            <w:tcW w:w="2268" w:type="dxa"/>
            <w:tcBorders>
              <w:left w:val="nil"/>
              <w:right w:val="nil"/>
            </w:tcBorders>
            <w:shd w:val="clear" w:color="auto" w:fill="auto"/>
          </w:tcPr>
          <w:p w14:paraId="64C48475" w14:textId="77777777" w:rsidR="00AC69B8" w:rsidRPr="005F70FB" w:rsidRDefault="00AC69B8" w:rsidP="00AC69B8">
            <w:pPr>
              <w:pStyle w:val="TableCell2-0Break"/>
              <w:rPr>
                <w:lang w:eastAsia="en-US"/>
              </w:rPr>
            </w:pPr>
            <w:r w:rsidRPr="005F70FB">
              <w:rPr>
                <w:lang w:eastAsia="en-US"/>
              </w:rPr>
              <w:t>Boven Digoel</w:t>
            </w:r>
          </w:p>
        </w:tc>
        <w:tc>
          <w:tcPr>
            <w:tcW w:w="1247" w:type="dxa"/>
            <w:tcBorders>
              <w:left w:val="nil"/>
              <w:right w:val="nil"/>
            </w:tcBorders>
            <w:shd w:val="clear" w:color="auto" w:fill="auto"/>
          </w:tcPr>
          <w:p w14:paraId="621A731E" w14:textId="77777777" w:rsidR="00AC69B8" w:rsidRPr="005F70FB" w:rsidRDefault="00AC69B8" w:rsidP="00AC23C4">
            <w:pPr>
              <w:pStyle w:val="TableCell2-0Break"/>
              <w:ind w:right="113"/>
              <w:jc w:val="right"/>
              <w:rPr>
                <w:lang w:eastAsia="en-US"/>
              </w:rPr>
            </w:pPr>
            <w:r w:rsidRPr="005F70FB">
              <w:rPr>
                <w:lang w:eastAsia="en-US"/>
              </w:rPr>
              <w:t>37,309</w:t>
            </w:r>
          </w:p>
        </w:tc>
        <w:tc>
          <w:tcPr>
            <w:tcW w:w="1247" w:type="dxa"/>
            <w:tcBorders>
              <w:left w:val="nil"/>
              <w:right w:val="nil"/>
            </w:tcBorders>
            <w:shd w:val="clear" w:color="auto" w:fill="auto"/>
          </w:tcPr>
          <w:p w14:paraId="2BBF24FC" w14:textId="77777777" w:rsidR="00AC69B8" w:rsidRPr="005F70FB" w:rsidRDefault="00AC69B8" w:rsidP="00AC23C4">
            <w:pPr>
              <w:pStyle w:val="TableCell2-0Break"/>
              <w:ind w:right="113"/>
              <w:jc w:val="right"/>
              <w:rPr>
                <w:lang w:eastAsia="en-US"/>
              </w:rPr>
            </w:pPr>
            <w:r w:rsidRPr="005F70FB">
              <w:rPr>
                <w:lang w:eastAsia="en-US"/>
              </w:rPr>
              <w:t>18,133</w:t>
            </w:r>
          </w:p>
        </w:tc>
        <w:tc>
          <w:tcPr>
            <w:tcW w:w="1248" w:type="dxa"/>
            <w:tcBorders>
              <w:left w:val="nil"/>
              <w:right w:val="nil"/>
            </w:tcBorders>
            <w:shd w:val="clear" w:color="auto" w:fill="auto"/>
          </w:tcPr>
          <w:p w14:paraId="5EFA9E47" w14:textId="77777777" w:rsidR="00AC69B8" w:rsidRPr="005F70FB" w:rsidRDefault="00AC69B8" w:rsidP="00AC23C4">
            <w:pPr>
              <w:pStyle w:val="TableCell2-0Break"/>
              <w:ind w:right="113"/>
              <w:jc w:val="right"/>
              <w:rPr>
                <w:lang w:eastAsia="en-US"/>
              </w:rPr>
            </w:pPr>
            <w:r w:rsidRPr="005F70FB">
              <w:t>55,442</w:t>
            </w:r>
          </w:p>
        </w:tc>
      </w:tr>
      <w:tr w:rsidR="00AC23C4" w:rsidRPr="005F70FB" w14:paraId="19E5AC7B" w14:textId="77777777" w:rsidTr="00961C13">
        <w:tc>
          <w:tcPr>
            <w:tcW w:w="284" w:type="dxa"/>
            <w:tcBorders>
              <w:left w:val="nil"/>
              <w:right w:val="nil"/>
            </w:tcBorders>
            <w:shd w:val="clear" w:color="auto" w:fill="auto"/>
          </w:tcPr>
          <w:p w14:paraId="6D59707C" w14:textId="77777777" w:rsidR="00AC69B8" w:rsidRPr="005F70FB" w:rsidRDefault="00AC69B8" w:rsidP="00AC69B8">
            <w:pPr>
              <w:rPr>
                <w:lang w:eastAsia="en-US"/>
              </w:rPr>
            </w:pPr>
          </w:p>
        </w:tc>
        <w:tc>
          <w:tcPr>
            <w:tcW w:w="284" w:type="dxa"/>
            <w:tcBorders>
              <w:left w:val="nil"/>
              <w:right w:val="nil"/>
            </w:tcBorders>
            <w:shd w:val="clear" w:color="auto" w:fill="auto"/>
          </w:tcPr>
          <w:p w14:paraId="1B3D26D5" w14:textId="77777777" w:rsidR="00AC69B8" w:rsidRPr="005F70FB" w:rsidRDefault="00AC69B8" w:rsidP="00AC69B8">
            <w:pPr>
              <w:rPr>
                <w:lang w:eastAsia="en-US"/>
              </w:rPr>
            </w:pPr>
          </w:p>
        </w:tc>
        <w:tc>
          <w:tcPr>
            <w:tcW w:w="2268" w:type="dxa"/>
            <w:tcBorders>
              <w:left w:val="nil"/>
              <w:right w:val="nil"/>
            </w:tcBorders>
            <w:shd w:val="clear" w:color="auto" w:fill="auto"/>
          </w:tcPr>
          <w:p w14:paraId="14076E82" w14:textId="77777777" w:rsidR="00AC69B8" w:rsidRPr="005F70FB" w:rsidRDefault="00AC69B8" w:rsidP="00AC69B8">
            <w:pPr>
              <w:rPr>
                <w:lang w:eastAsia="en-US"/>
              </w:rPr>
            </w:pPr>
            <w:r w:rsidRPr="005F70FB">
              <w:rPr>
                <w:lang w:eastAsia="en-US"/>
              </w:rPr>
              <w:t>Deiyai</w:t>
            </w:r>
          </w:p>
        </w:tc>
        <w:tc>
          <w:tcPr>
            <w:tcW w:w="1247" w:type="dxa"/>
            <w:tcBorders>
              <w:left w:val="nil"/>
              <w:right w:val="nil"/>
            </w:tcBorders>
            <w:shd w:val="clear" w:color="auto" w:fill="auto"/>
          </w:tcPr>
          <w:p w14:paraId="7C271C62" w14:textId="77777777" w:rsidR="00AC69B8" w:rsidRPr="005F70FB" w:rsidRDefault="00AC69B8" w:rsidP="00AC23C4">
            <w:pPr>
              <w:ind w:right="113"/>
              <w:jc w:val="right"/>
              <w:rPr>
                <w:lang w:eastAsia="en-US"/>
              </w:rPr>
            </w:pPr>
            <w:r w:rsidRPr="005F70FB">
              <w:rPr>
                <w:lang w:eastAsia="en-US"/>
              </w:rPr>
              <w:t>61,557</w:t>
            </w:r>
          </w:p>
        </w:tc>
        <w:tc>
          <w:tcPr>
            <w:tcW w:w="1247" w:type="dxa"/>
            <w:tcBorders>
              <w:left w:val="nil"/>
              <w:right w:val="nil"/>
            </w:tcBorders>
            <w:shd w:val="clear" w:color="auto" w:fill="auto"/>
          </w:tcPr>
          <w:p w14:paraId="0378CD6C" w14:textId="77777777" w:rsidR="00AC69B8" w:rsidRPr="005F70FB" w:rsidRDefault="00AC69B8" w:rsidP="00AC23C4">
            <w:pPr>
              <w:ind w:right="113"/>
              <w:jc w:val="right"/>
              <w:rPr>
                <w:lang w:eastAsia="en-US"/>
              </w:rPr>
            </w:pPr>
            <w:r w:rsidRPr="005F70FB">
              <w:rPr>
                <w:lang w:eastAsia="en-US"/>
              </w:rPr>
              <w:t>538</w:t>
            </w:r>
          </w:p>
        </w:tc>
        <w:tc>
          <w:tcPr>
            <w:tcW w:w="1248" w:type="dxa"/>
            <w:tcBorders>
              <w:left w:val="nil"/>
              <w:right w:val="nil"/>
            </w:tcBorders>
            <w:shd w:val="clear" w:color="auto" w:fill="auto"/>
          </w:tcPr>
          <w:p w14:paraId="4C6D586A" w14:textId="77777777" w:rsidR="00AC69B8" w:rsidRPr="005F70FB" w:rsidRDefault="00AC69B8" w:rsidP="00AC23C4">
            <w:pPr>
              <w:ind w:right="113"/>
              <w:jc w:val="right"/>
              <w:rPr>
                <w:lang w:eastAsia="en-US"/>
              </w:rPr>
            </w:pPr>
            <w:r w:rsidRPr="005F70FB">
              <w:t>62,095</w:t>
            </w:r>
          </w:p>
        </w:tc>
      </w:tr>
      <w:tr w:rsidR="00AC23C4" w:rsidRPr="005F70FB" w14:paraId="008182CA" w14:textId="77777777" w:rsidTr="00961C13">
        <w:tc>
          <w:tcPr>
            <w:tcW w:w="284" w:type="dxa"/>
            <w:tcBorders>
              <w:left w:val="nil"/>
              <w:right w:val="nil"/>
            </w:tcBorders>
            <w:shd w:val="clear" w:color="auto" w:fill="auto"/>
          </w:tcPr>
          <w:p w14:paraId="1B16B996" w14:textId="77777777" w:rsidR="00AC69B8" w:rsidRPr="005F70FB" w:rsidRDefault="00AC69B8" w:rsidP="00AC69B8">
            <w:pPr>
              <w:rPr>
                <w:lang w:eastAsia="en-US"/>
              </w:rPr>
            </w:pPr>
          </w:p>
        </w:tc>
        <w:tc>
          <w:tcPr>
            <w:tcW w:w="284" w:type="dxa"/>
            <w:tcBorders>
              <w:left w:val="nil"/>
              <w:right w:val="nil"/>
            </w:tcBorders>
            <w:shd w:val="clear" w:color="auto" w:fill="auto"/>
          </w:tcPr>
          <w:p w14:paraId="51DA6D3B" w14:textId="77777777" w:rsidR="00AC69B8" w:rsidRPr="005F70FB" w:rsidRDefault="00AC69B8" w:rsidP="00AC69B8">
            <w:pPr>
              <w:rPr>
                <w:lang w:eastAsia="en-US"/>
              </w:rPr>
            </w:pPr>
          </w:p>
        </w:tc>
        <w:tc>
          <w:tcPr>
            <w:tcW w:w="2268" w:type="dxa"/>
            <w:tcBorders>
              <w:left w:val="nil"/>
              <w:right w:val="nil"/>
            </w:tcBorders>
            <w:shd w:val="clear" w:color="auto" w:fill="auto"/>
          </w:tcPr>
          <w:p w14:paraId="439D640C" w14:textId="77777777" w:rsidR="00AC69B8" w:rsidRPr="005F70FB" w:rsidRDefault="00AC69B8" w:rsidP="00AC69B8">
            <w:pPr>
              <w:rPr>
                <w:lang w:eastAsia="en-US"/>
              </w:rPr>
            </w:pPr>
            <w:r w:rsidRPr="005F70FB">
              <w:rPr>
                <w:lang w:eastAsia="en-US"/>
              </w:rPr>
              <w:t>Dogiyai</w:t>
            </w:r>
          </w:p>
        </w:tc>
        <w:tc>
          <w:tcPr>
            <w:tcW w:w="1247" w:type="dxa"/>
            <w:tcBorders>
              <w:left w:val="nil"/>
              <w:right w:val="nil"/>
            </w:tcBorders>
            <w:shd w:val="clear" w:color="auto" w:fill="auto"/>
          </w:tcPr>
          <w:p w14:paraId="0814049E" w14:textId="77777777" w:rsidR="00AC69B8" w:rsidRPr="005F70FB" w:rsidRDefault="00AC69B8" w:rsidP="00AC23C4">
            <w:pPr>
              <w:ind w:right="113"/>
              <w:jc w:val="right"/>
              <w:rPr>
                <w:lang w:eastAsia="en-US"/>
              </w:rPr>
            </w:pPr>
            <w:r w:rsidRPr="005F70FB">
              <w:rPr>
                <w:lang w:eastAsia="en-US"/>
              </w:rPr>
              <w:t>83,400</w:t>
            </w:r>
          </w:p>
        </w:tc>
        <w:tc>
          <w:tcPr>
            <w:tcW w:w="1247" w:type="dxa"/>
            <w:tcBorders>
              <w:left w:val="nil"/>
              <w:right w:val="nil"/>
            </w:tcBorders>
            <w:shd w:val="clear" w:color="auto" w:fill="auto"/>
          </w:tcPr>
          <w:p w14:paraId="0301D63A" w14:textId="77777777" w:rsidR="00AC69B8" w:rsidRPr="005F70FB" w:rsidRDefault="00AC69B8" w:rsidP="00AC23C4">
            <w:pPr>
              <w:ind w:right="113"/>
              <w:jc w:val="right"/>
              <w:rPr>
                <w:lang w:eastAsia="en-US"/>
              </w:rPr>
            </w:pPr>
            <w:r w:rsidRPr="005F70FB">
              <w:rPr>
                <w:lang w:eastAsia="en-US"/>
              </w:rPr>
              <w:t>830</w:t>
            </w:r>
          </w:p>
        </w:tc>
        <w:tc>
          <w:tcPr>
            <w:tcW w:w="1248" w:type="dxa"/>
            <w:tcBorders>
              <w:left w:val="nil"/>
              <w:right w:val="nil"/>
            </w:tcBorders>
            <w:shd w:val="clear" w:color="auto" w:fill="auto"/>
          </w:tcPr>
          <w:p w14:paraId="788424B7" w14:textId="77777777" w:rsidR="00AC69B8" w:rsidRPr="005F70FB" w:rsidRDefault="00AC69B8" w:rsidP="00AC23C4">
            <w:pPr>
              <w:ind w:right="113"/>
              <w:jc w:val="right"/>
              <w:rPr>
                <w:lang w:eastAsia="en-US"/>
              </w:rPr>
            </w:pPr>
            <w:r w:rsidRPr="005F70FB">
              <w:t>84,230</w:t>
            </w:r>
          </w:p>
        </w:tc>
      </w:tr>
      <w:tr w:rsidR="00AC23C4" w:rsidRPr="005F70FB" w14:paraId="5B6E04C5" w14:textId="77777777" w:rsidTr="00961C13">
        <w:tc>
          <w:tcPr>
            <w:tcW w:w="284" w:type="dxa"/>
            <w:tcBorders>
              <w:left w:val="nil"/>
              <w:right w:val="nil"/>
            </w:tcBorders>
            <w:shd w:val="clear" w:color="auto" w:fill="auto"/>
          </w:tcPr>
          <w:p w14:paraId="03831EA2" w14:textId="77777777" w:rsidR="00AC69B8" w:rsidRPr="005F70FB" w:rsidRDefault="00AC69B8" w:rsidP="00AC69B8">
            <w:pPr>
              <w:rPr>
                <w:lang w:eastAsia="en-US"/>
              </w:rPr>
            </w:pPr>
          </w:p>
        </w:tc>
        <w:tc>
          <w:tcPr>
            <w:tcW w:w="284" w:type="dxa"/>
            <w:tcBorders>
              <w:left w:val="nil"/>
              <w:right w:val="nil"/>
            </w:tcBorders>
            <w:shd w:val="clear" w:color="auto" w:fill="auto"/>
          </w:tcPr>
          <w:p w14:paraId="583AD683" w14:textId="77777777" w:rsidR="00AC69B8" w:rsidRPr="005F70FB" w:rsidRDefault="00AC69B8" w:rsidP="00AC69B8">
            <w:pPr>
              <w:rPr>
                <w:lang w:eastAsia="en-US"/>
              </w:rPr>
            </w:pPr>
          </w:p>
        </w:tc>
        <w:tc>
          <w:tcPr>
            <w:tcW w:w="2268" w:type="dxa"/>
            <w:tcBorders>
              <w:left w:val="nil"/>
              <w:right w:val="nil"/>
            </w:tcBorders>
            <w:shd w:val="clear" w:color="auto" w:fill="auto"/>
          </w:tcPr>
          <w:p w14:paraId="644444A0" w14:textId="77777777" w:rsidR="00AC69B8" w:rsidRPr="005F70FB" w:rsidRDefault="00AC69B8" w:rsidP="00AC69B8">
            <w:pPr>
              <w:rPr>
                <w:lang w:eastAsia="en-US"/>
              </w:rPr>
            </w:pPr>
            <w:r w:rsidRPr="005F70FB">
              <w:rPr>
                <w:lang w:eastAsia="en-US"/>
              </w:rPr>
              <w:t>Intan Jaya</w:t>
            </w:r>
          </w:p>
        </w:tc>
        <w:tc>
          <w:tcPr>
            <w:tcW w:w="1247" w:type="dxa"/>
            <w:tcBorders>
              <w:left w:val="nil"/>
              <w:right w:val="nil"/>
            </w:tcBorders>
            <w:shd w:val="clear" w:color="auto" w:fill="auto"/>
          </w:tcPr>
          <w:p w14:paraId="2A099155" w14:textId="77777777" w:rsidR="00AC69B8" w:rsidRPr="005F70FB" w:rsidRDefault="00AC69B8" w:rsidP="00AC23C4">
            <w:pPr>
              <w:ind w:right="113"/>
              <w:jc w:val="right"/>
              <w:rPr>
                <w:lang w:eastAsia="en-US"/>
              </w:rPr>
            </w:pPr>
            <w:r w:rsidRPr="005F70FB">
              <w:rPr>
                <w:lang w:eastAsia="en-US"/>
              </w:rPr>
              <w:t>40,413</w:t>
            </w:r>
          </w:p>
        </w:tc>
        <w:tc>
          <w:tcPr>
            <w:tcW w:w="1247" w:type="dxa"/>
            <w:tcBorders>
              <w:left w:val="nil"/>
              <w:right w:val="nil"/>
            </w:tcBorders>
            <w:shd w:val="clear" w:color="auto" w:fill="auto"/>
          </w:tcPr>
          <w:p w14:paraId="4C19303C" w14:textId="77777777" w:rsidR="00AC69B8" w:rsidRPr="005F70FB" w:rsidRDefault="00AC69B8" w:rsidP="00AC23C4">
            <w:pPr>
              <w:ind w:right="113"/>
              <w:jc w:val="right"/>
              <w:rPr>
                <w:lang w:eastAsia="en-US"/>
              </w:rPr>
            </w:pPr>
            <w:r w:rsidRPr="005F70FB">
              <w:rPr>
                <w:lang w:eastAsia="en-US"/>
              </w:rPr>
              <w:t>77</w:t>
            </w:r>
          </w:p>
        </w:tc>
        <w:tc>
          <w:tcPr>
            <w:tcW w:w="1248" w:type="dxa"/>
            <w:tcBorders>
              <w:left w:val="nil"/>
              <w:right w:val="nil"/>
            </w:tcBorders>
            <w:shd w:val="clear" w:color="auto" w:fill="auto"/>
          </w:tcPr>
          <w:p w14:paraId="7D5C5D23" w14:textId="77777777" w:rsidR="00AC69B8" w:rsidRPr="005F70FB" w:rsidRDefault="00AC69B8" w:rsidP="00AC23C4">
            <w:pPr>
              <w:ind w:right="113"/>
              <w:jc w:val="right"/>
              <w:rPr>
                <w:lang w:eastAsia="en-US"/>
              </w:rPr>
            </w:pPr>
            <w:r w:rsidRPr="005F70FB">
              <w:t>40,490</w:t>
            </w:r>
          </w:p>
        </w:tc>
      </w:tr>
      <w:tr w:rsidR="00AC23C4" w:rsidRPr="005F70FB" w14:paraId="116D99F2" w14:textId="77777777" w:rsidTr="00961C13">
        <w:tc>
          <w:tcPr>
            <w:tcW w:w="284" w:type="dxa"/>
            <w:tcBorders>
              <w:left w:val="nil"/>
              <w:right w:val="nil"/>
            </w:tcBorders>
            <w:shd w:val="clear" w:color="auto" w:fill="auto"/>
          </w:tcPr>
          <w:p w14:paraId="26B9D98D" w14:textId="77777777" w:rsidR="00AC69B8" w:rsidRPr="005F70FB" w:rsidRDefault="00AC69B8" w:rsidP="00AC69B8">
            <w:pPr>
              <w:rPr>
                <w:lang w:eastAsia="en-US"/>
              </w:rPr>
            </w:pPr>
          </w:p>
        </w:tc>
        <w:tc>
          <w:tcPr>
            <w:tcW w:w="284" w:type="dxa"/>
            <w:tcBorders>
              <w:left w:val="nil"/>
              <w:right w:val="nil"/>
            </w:tcBorders>
            <w:shd w:val="clear" w:color="auto" w:fill="auto"/>
          </w:tcPr>
          <w:p w14:paraId="42DBC3D9" w14:textId="77777777" w:rsidR="00AC69B8" w:rsidRPr="005F70FB" w:rsidRDefault="00AC69B8" w:rsidP="00AC69B8">
            <w:pPr>
              <w:rPr>
                <w:lang w:eastAsia="en-US"/>
              </w:rPr>
            </w:pPr>
          </w:p>
        </w:tc>
        <w:tc>
          <w:tcPr>
            <w:tcW w:w="2268" w:type="dxa"/>
            <w:tcBorders>
              <w:left w:val="nil"/>
              <w:right w:val="nil"/>
            </w:tcBorders>
            <w:shd w:val="clear" w:color="auto" w:fill="auto"/>
          </w:tcPr>
          <w:p w14:paraId="03F53C92" w14:textId="77777777" w:rsidR="00AC69B8" w:rsidRPr="005F70FB" w:rsidRDefault="00AC69B8" w:rsidP="00AC69B8">
            <w:pPr>
              <w:rPr>
                <w:lang w:eastAsia="en-US"/>
              </w:rPr>
            </w:pPr>
            <w:r w:rsidRPr="005F70FB">
              <w:rPr>
                <w:lang w:eastAsia="en-US"/>
              </w:rPr>
              <w:t>Jayawijaya</w:t>
            </w:r>
          </w:p>
        </w:tc>
        <w:tc>
          <w:tcPr>
            <w:tcW w:w="1247" w:type="dxa"/>
            <w:tcBorders>
              <w:left w:val="nil"/>
              <w:right w:val="nil"/>
            </w:tcBorders>
            <w:shd w:val="clear" w:color="auto" w:fill="auto"/>
          </w:tcPr>
          <w:p w14:paraId="72214D41" w14:textId="77777777" w:rsidR="00AC69B8" w:rsidRPr="005F70FB" w:rsidRDefault="00AC69B8" w:rsidP="00AC23C4">
            <w:pPr>
              <w:ind w:right="113"/>
              <w:jc w:val="right"/>
              <w:rPr>
                <w:lang w:eastAsia="en-US"/>
              </w:rPr>
            </w:pPr>
            <w:r w:rsidRPr="005F70FB">
              <w:rPr>
                <w:lang w:eastAsia="en-US"/>
              </w:rPr>
              <w:t>177,581</w:t>
            </w:r>
          </w:p>
        </w:tc>
        <w:tc>
          <w:tcPr>
            <w:tcW w:w="1247" w:type="dxa"/>
            <w:tcBorders>
              <w:left w:val="nil"/>
              <w:right w:val="nil"/>
            </w:tcBorders>
            <w:shd w:val="clear" w:color="auto" w:fill="auto"/>
          </w:tcPr>
          <w:p w14:paraId="029DBADE" w14:textId="77777777" w:rsidR="00AC69B8" w:rsidRPr="005F70FB" w:rsidRDefault="00AC69B8" w:rsidP="00AC23C4">
            <w:pPr>
              <w:ind w:right="113"/>
              <w:jc w:val="right"/>
              <w:rPr>
                <w:lang w:eastAsia="en-US"/>
              </w:rPr>
            </w:pPr>
            <w:r w:rsidRPr="005F70FB">
              <w:rPr>
                <w:lang w:eastAsia="en-US"/>
              </w:rPr>
              <w:t>18,093</w:t>
            </w:r>
          </w:p>
        </w:tc>
        <w:tc>
          <w:tcPr>
            <w:tcW w:w="1248" w:type="dxa"/>
            <w:tcBorders>
              <w:left w:val="nil"/>
              <w:right w:val="nil"/>
            </w:tcBorders>
            <w:shd w:val="clear" w:color="auto" w:fill="auto"/>
          </w:tcPr>
          <w:p w14:paraId="78167AB0" w14:textId="77777777" w:rsidR="00AC69B8" w:rsidRPr="005F70FB" w:rsidRDefault="00AC69B8" w:rsidP="00AC23C4">
            <w:pPr>
              <w:ind w:right="113"/>
              <w:jc w:val="right"/>
              <w:rPr>
                <w:lang w:eastAsia="en-US"/>
              </w:rPr>
            </w:pPr>
            <w:r w:rsidRPr="005F70FB">
              <w:t>195,674</w:t>
            </w:r>
          </w:p>
        </w:tc>
      </w:tr>
      <w:tr w:rsidR="00AC23C4" w:rsidRPr="005F70FB" w14:paraId="5B6537F9" w14:textId="77777777" w:rsidTr="00961C13">
        <w:tc>
          <w:tcPr>
            <w:tcW w:w="284" w:type="dxa"/>
            <w:tcBorders>
              <w:left w:val="nil"/>
              <w:right w:val="nil"/>
            </w:tcBorders>
            <w:shd w:val="clear" w:color="auto" w:fill="auto"/>
          </w:tcPr>
          <w:p w14:paraId="34B7819A" w14:textId="77777777" w:rsidR="00AC69B8" w:rsidRPr="005F70FB" w:rsidRDefault="00AC69B8" w:rsidP="00AC69B8">
            <w:pPr>
              <w:rPr>
                <w:lang w:eastAsia="en-US"/>
              </w:rPr>
            </w:pPr>
          </w:p>
        </w:tc>
        <w:tc>
          <w:tcPr>
            <w:tcW w:w="284" w:type="dxa"/>
            <w:tcBorders>
              <w:left w:val="nil"/>
              <w:right w:val="nil"/>
            </w:tcBorders>
            <w:shd w:val="clear" w:color="auto" w:fill="auto"/>
          </w:tcPr>
          <w:p w14:paraId="7EF3BC9F" w14:textId="77777777" w:rsidR="00AC69B8" w:rsidRPr="005F70FB" w:rsidRDefault="00AC69B8" w:rsidP="00AC69B8">
            <w:pPr>
              <w:rPr>
                <w:lang w:eastAsia="en-US"/>
              </w:rPr>
            </w:pPr>
          </w:p>
        </w:tc>
        <w:tc>
          <w:tcPr>
            <w:tcW w:w="2268" w:type="dxa"/>
            <w:tcBorders>
              <w:left w:val="nil"/>
              <w:right w:val="nil"/>
            </w:tcBorders>
            <w:shd w:val="clear" w:color="auto" w:fill="auto"/>
          </w:tcPr>
          <w:p w14:paraId="67980B22" w14:textId="77777777" w:rsidR="00AC69B8" w:rsidRPr="005F70FB" w:rsidRDefault="00AC69B8" w:rsidP="00AC69B8">
            <w:pPr>
              <w:rPr>
                <w:lang w:eastAsia="en-US"/>
              </w:rPr>
            </w:pPr>
            <w:r w:rsidRPr="005F70FB">
              <w:rPr>
                <w:lang w:eastAsia="en-US"/>
              </w:rPr>
              <w:t>Lanny Jaya</w:t>
            </w:r>
          </w:p>
        </w:tc>
        <w:tc>
          <w:tcPr>
            <w:tcW w:w="1247" w:type="dxa"/>
            <w:tcBorders>
              <w:left w:val="nil"/>
              <w:right w:val="nil"/>
            </w:tcBorders>
            <w:shd w:val="clear" w:color="auto" w:fill="auto"/>
          </w:tcPr>
          <w:p w14:paraId="4EEFFC6E" w14:textId="77777777" w:rsidR="00AC69B8" w:rsidRPr="005F70FB" w:rsidRDefault="00AC69B8" w:rsidP="00AC23C4">
            <w:pPr>
              <w:ind w:right="113"/>
              <w:jc w:val="right"/>
              <w:rPr>
                <w:lang w:eastAsia="en-US"/>
              </w:rPr>
            </w:pPr>
            <w:r w:rsidRPr="005F70FB">
              <w:rPr>
                <w:lang w:eastAsia="en-US"/>
              </w:rPr>
              <w:t>148,367</w:t>
            </w:r>
          </w:p>
        </w:tc>
        <w:tc>
          <w:tcPr>
            <w:tcW w:w="1247" w:type="dxa"/>
            <w:tcBorders>
              <w:left w:val="nil"/>
              <w:right w:val="nil"/>
            </w:tcBorders>
            <w:shd w:val="clear" w:color="auto" w:fill="auto"/>
          </w:tcPr>
          <w:p w14:paraId="67B3E312" w14:textId="77777777" w:rsidR="00AC69B8" w:rsidRPr="005F70FB" w:rsidRDefault="00AC69B8" w:rsidP="00AC23C4">
            <w:pPr>
              <w:ind w:right="113"/>
              <w:jc w:val="right"/>
              <w:rPr>
                <w:lang w:eastAsia="en-US"/>
              </w:rPr>
            </w:pPr>
            <w:r w:rsidRPr="005F70FB">
              <w:rPr>
                <w:lang w:eastAsia="en-US"/>
              </w:rPr>
              <w:t>155</w:t>
            </w:r>
          </w:p>
        </w:tc>
        <w:tc>
          <w:tcPr>
            <w:tcW w:w="1248" w:type="dxa"/>
            <w:tcBorders>
              <w:left w:val="nil"/>
              <w:right w:val="nil"/>
            </w:tcBorders>
            <w:shd w:val="clear" w:color="auto" w:fill="auto"/>
          </w:tcPr>
          <w:p w14:paraId="7B1B24F1" w14:textId="77777777" w:rsidR="00AC69B8" w:rsidRPr="005F70FB" w:rsidRDefault="00AC69B8" w:rsidP="00AC23C4">
            <w:pPr>
              <w:ind w:right="113"/>
              <w:jc w:val="right"/>
              <w:rPr>
                <w:lang w:eastAsia="en-US"/>
              </w:rPr>
            </w:pPr>
            <w:r w:rsidRPr="005F70FB">
              <w:t>148,522</w:t>
            </w:r>
          </w:p>
        </w:tc>
      </w:tr>
      <w:tr w:rsidR="00AC23C4" w:rsidRPr="005F70FB" w14:paraId="2CA2B25E" w14:textId="77777777" w:rsidTr="00961C13">
        <w:tc>
          <w:tcPr>
            <w:tcW w:w="284" w:type="dxa"/>
            <w:tcBorders>
              <w:left w:val="nil"/>
              <w:right w:val="nil"/>
            </w:tcBorders>
            <w:shd w:val="clear" w:color="auto" w:fill="auto"/>
          </w:tcPr>
          <w:p w14:paraId="55212033" w14:textId="77777777" w:rsidR="00AC69B8" w:rsidRPr="005F70FB" w:rsidRDefault="00AC69B8" w:rsidP="00AC69B8">
            <w:pPr>
              <w:rPr>
                <w:lang w:eastAsia="en-US"/>
              </w:rPr>
            </w:pPr>
          </w:p>
        </w:tc>
        <w:tc>
          <w:tcPr>
            <w:tcW w:w="284" w:type="dxa"/>
            <w:tcBorders>
              <w:left w:val="nil"/>
              <w:right w:val="nil"/>
            </w:tcBorders>
            <w:shd w:val="clear" w:color="auto" w:fill="auto"/>
          </w:tcPr>
          <w:p w14:paraId="72DD2F13" w14:textId="77777777" w:rsidR="00AC69B8" w:rsidRPr="005F70FB" w:rsidRDefault="00AC69B8" w:rsidP="00AC69B8">
            <w:pPr>
              <w:rPr>
                <w:lang w:eastAsia="en-US"/>
              </w:rPr>
            </w:pPr>
          </w:p>
        </w:tc>
        <w:tc>
          <w:tcPr>
            <w:tcW w:w="2268" w:type="dxa"/>
            <w:tcBorders>
              <w:left w:val="nil"/>
              <w:right w:val="nil"/>
            </w:tcBorders>
            <w:shd w:val="clear" w:color="auto" w:fill="auto"/>
          </w:tcPr>
          <w:p w14:paraId="2A63D0FB" w14:textId="77777777" w:rsidR="00AC69B8" w:rsidRPr="005F70FB" w:rsidRDefault="00AC69B8" w:rsidP="00AC69B8">
            <w:pPr>
              <w:rPr>
                <w:lang w:eastAsia="en-US"/>
              </w:rPr>
            </w:pPr>
            <w:r w:rsidRPr="005F70FB">
              <w:rPr>
                <w:lang w:eastAsia="en-US"/>
              </w:rPr>
              <w:t>Mamberamo Tengah</w:t>
            </w:r>
          </w:p>
        </w:tc>
        <w:tc>
          <w:tcPr>
            <w:tcW w:w="1247" w:type="dxa"/>
            <w:tcBorders>
              <w:left w:val="nil"/>
              <w:right w:val="nil"/>
            </w:tcBorders>
            <w:shd w:val="clear" w:color="auto" w:fill="auto"/>
          </w:tcPr>
          <w:p w14:paraId="5255085F" w14:textId="77777777" w:rsidR="00AC69B8" w:rsidRPr="005F70FB" w:rsidRDefault="00AC69B8" w:rsidP="00AC23C4">
            <w:pPr>
              <w:ind w:right="113"/>
              <w:jc w:val="right"/>
              <w:rPr>
                <w:lang w:eastAsia="en-US"/>
              </w:rPr>
            </w:pPr>
            <w:r w:rsidRPr="005F70FB">
              <w:rPr>
                <w:lang w:eastAsia="en-US"/>
              </w:rPr>
              <w:t>39,329</w:t>
            </w:r>
          </w:p>
        </w:tc>
        <w:tc>
          <w:tcPr>
            <w:tcW w:w="1247" w:type="dxa"/>
            <w:tcBorders>
              <w:left w:val="nil"/>
              <w:right w:val="nil"/>
            </w:tcBorders>
            <w:shd w:val="clear" w:color="auto" w:fill="auto"/>
          </w:tcPr>
          <w:p w14:paraId="232F0087" w14:textId="77777777" w:rsidR="00AC69B8" w:rsidRPr="005F70FB" w:rsidRDefault="00AC69B8" w:rsidP="00AC23C4">
            <w:pPr>
              <w:ind w:right="113"/>
              <w:jc w:val="right"/>
              <w:rPr>
                <w:lang w:eastAsia="en-US"/>
              </w:rPr>
            </w:pPr>
            <w:r w:rsidRPr="005F70FB">
              <w:rPr>
                <w:lang w:eastAsia="en-US"/>
              </w:rPr>
              <w:t>208</w:t>
            </w:r>
          </w:p>
        </w:tc>
        <w:tc>
          <w:tcPr>
            <w:tcW w:w="1248" w:type="dxa"/>
            <w:tcBorders>
              <w:left w:val="nil"/>
              <w:right w:val="nil"/>
            </w:tcBorders>
            <w:shd w:val="clear" w:color="auto" w:fill="auto"/>
          </w:tcPr>
          <w:p w14:paraId="5D33F09E" w14:textId="77777777" w:rsidR="00AC69B8" w:rsidRPr="005F70FB" w:rsidRDefault="00AC69B8" w:rsidP="00AC23C4">
            <w:pPr>
              <w:ind w:right="113"/>
              <w:jc w:val="right"/>
              <w:rPr>
                <w:lang w:eastAsia="en-US"/>
              </w:rPr>
            </w:pPr>
            <w:r w:rsidRPr="005F70FB">
              <w:t>39,537</w:t>
            </w:r>
          </w:p>
        </w:tc>
      </w:tr>
      <w:tr w:rsidR="00AC23C4" w:rsidRPr="005F70FB" w14:paraId="0E5A2069" w14:textId="77777777" w:rsidTr="00961C13">
        <w:tc>
          <w:tcPr>
            <w:tcW w:w="284" w:type="dxa"/>
            <w:tcBorders>
              <w:left w:val="nil"/>
              <w:right w:val="nil"/>
            </w:tcBorders>
            <w:shd w:val="clear" w:color="auto" w:fill="auto"/>
          </w:tcPr>
          <w:p w14:paraId="78A1993C" w14:textId="77777777" w:rsidR="00AC69B8" w:rsidRPr="005F70FB" w:rsidRDefault="00AC69B8" w:rsidP="00AC69B8">
            <w:pPr>
              <w:rPr>
                <w:lang w:eastAsia="en-US"/>
              </w:rPr>
            </w:pPr>
          </w:p>
        </w:tc>
        <w:tc>
          <w:tcPr>
            <w:tcW w:w="284" w:type="dxa"/>
            <w:tcBorders>
              <w:left w:val="nil"/>
              <w:right w:val="nil"/>
            </w:tcBorders>
            <w:shd w:val="clear" w:color="auto" w:fill="auto"/>
          </w:tcPr>
          <w:p w14:paraId="6A8091DF" w14:textId="77777777" w:rsidR="00AC69B8" w:rsidRPr="005F70FB" w:rsidRDefault="00AC69B8" w:rsidP="00AC69B8">
            <w:pPr>
              <w:rPr>
                <w:lang w:eastAsia="en-US"/>
              </w:rPr>
            </w:pPr>
          </w:p>
        </w:tc>
        <w:tc>
          <w:tcPr>
            <w:tcW w:w="2268" w:type="dxa"/>
            <w:tcBorders>
              <w:left w:val="nil"/>
              <w:right w:val="nil"/>
            </w:tcBorders>
            <w:shd w:val="clear" w:color="auto" w:fill="auto"/>
          </w:tcPr>
          <w:p w14:paraId="61691A9C" w14:textId="77777777" w:rsidR="00AC69B8" w:rsidRPr="005F70FB" w:rsidRDefault="00AC69B8" w:rsidP="00AC69B8">
            <w:pPr>
              <w:rPr>
                <w:lang w:eastAsia="en-US"/>
              </w:rPr>
            </w:pPr>
            <w:r w:rsidRPr="005F70FB">
              <w:rPr>
                <w:lang w:eastAsia="en-US"/>
              </w:rPr>
              <w:t>Nduga</w:t>
            </w:r>
          </w:p>
        </w:tc>
        <w:tc>
          <w:tcPr>
            <w:tcW w:w="1247" w:type="dxa"/>
            <w:tcBorders>
              <w:left w:val="nil"/>
              <w:right w:val="nil"/>
            </w:tcBorders>
            <w:shd w:val="clear" w:color="auto" w:fill="auto"/>
          </w:tcPr>
          <w:p w14:paraId="182EC384" w14:textId="77777777" w:rsidR="00AC69B8" w:rsidRPr="005F70FB" w:rsidRDefault="00AC69B8" w:rsidP="00AC23C4">
            <w:pPr>
              <w:ind w:right="113"/>
              <w:jc w:val="right"/>
              <w:rPr>
                <w:lang w:eastAsia="en-US"/>
              </w:rPr>
            </w:pPr>
            <w:r w:rsidRPr="005F70FB">
              <w:rPr>
                <w:lang w:eastAsia="en-US"/>
              </w:rPr>
              <w:t>78,389</w:t>
            </w:r>
          </w:p>
        </w:tc>
        <w:tc>
          <w:tcPr>
            <w:tcW w:w="1247" w:type="dxa"/>
            <w:tcBorders>
              <w:left w:val="nil"/>
              <w:right w:val="nil"/>
            </w:tcBorders>
            <w:shd w:val="clear" w:color="auto" w:fill="auto"/>
          </w:tcPr>
          <w:p w14:paraId="550F678F" w14:textId="77777777" w:rsidR="00AC69B8" w:rsidRPr="005F70FB" w:rsidRDefault="00AC69B8" w:rsidP="00AC23C4">
            <w:pPr>
              <w:ind w:right="113"/>
              <w:jc w:val="right"/>
              <w:rPr>
                <w:lang w:eastAsia="en-US"/>
              </w:rPr>
            </w:pPr>
            <w:r w:rsidRPr="005F70FB">
              <w:rPr>
                <w:lang w:eastAsia="en-US"/>
              </w:rPr>
              <w:t>664</w:t>
            </w:r>
          </w:p>
        </w:tc>
        <w:tc>
          <w:tcPr>
            <w:tcW w:w="1248" w:type="dxa"/>
            <w:tcBorders>
              <w:left w:val="nil"/>
              <w:right w:val="nil"/>
            </w:tcBorders>
            <w:shd w:val="clear" w:color="auto" w:fill="auto"/>
          </w:tcPr>
          <w:p w14:paraId="4B04B32A" w14:textId="77777777" w:rsidR="00AC69B8" w:rsidRPr="005F70FB" w:rsidRDefault="00AC69B8" w:rsidP="00AC23C4">
            <w:pPr>
              <w:ind w:right="113"/>
              <w:jc w:val="right"/>
              <w:rPr>
                <w:lang w:eastAsia="en-US"/>
              </w:rPr>
            </w:pPr>
            <w:r w:rsidRPr="005F70FB">
              <w:t>79,053</w:t>
            </w:r>
          </w:p>
        </w:tc>
      </w:tr>
      <w:tr w:rsidR="00AC23C4" w:rsidRPr="005F70FB" w14:paraId="2AE9E232" w14:textId="77777777" w:rsidTr="00961C13">
        <w:tc>
          <w:tcPr>
            <w:tcW w:w="284" w:type="dxa"/>
            <w:tcBorders>
              <w:left w:val="nil"/>
              <w:right w:val="nil"/>
            </w:tcBorders>
            <w:shd w:val="clear" w:color="auto" w:fill="auto"/>
          </w:tcPr>
          <w:p w14:paraId="329A20EE" w14:textId="77777777" w:rsidR="00AC69B8" w:rsidRPr="005F70FB" w:rsidRDefault="00AC69B8" w:rsidP="00AC69B8">
            <w:pPr>
              <w:rPr>
                <w:lang w:eastAsia="en-US"/>
              </w:rPr>
            </w:pPr>
          </w:p>
        </w:tc>
        <w:tc>
          <w:tcPr>
            <w:tcW w:w="284" w:type="dxa"/>
            <w:tcBorders>
              <w:left w:val="nil"/>
              <w:right w:val="nil"/>
            </w:tcBorders>
            <w:shd w:val="clear" w:color="auto" w:fill="auto"/>
          </w:tcPr>
          <w:p w14:paraId="5DEE1A8F" w14:textId="77777777" w:rsidR="00AC69B8" w:rsidRPr="005F70FB" w:rsidRDefault="00AC69B8" w:rsidP="00AC69B8">
            <w:pPr>
              <w:rPr>
                <w:lang w:eastAsia="en-US"/>
              </w:rPr>
            </w:pPr>
          </w:p>
        </w:tc>
        <w:tc>
          <w:tcPr>
            <w:tcW w:w="2268" w:type="dxa"/>
            <w:tcBorders>
              <w:left w:val="nil"/>
              <w:right w:val="nil"/>
            </w:tcBorders>
            <w:shd w:val="clear" w:color="auto" w:fill="auto"/>
          </w:tcPr>
          <w:p w14:paraId="127DC076" w14:textId="77777777" w:rsidR="00AC69B8" w:rsidRPr="005F70FB" w:rsidRDefault="00AC69B8" w:rsidP="00AC69B8">
            <w:pPr>
              <w:rPr>
                <w:lang w:eastAsia="en-US"/>
              </w:rPr>
            </w:pPr>
            <w:r w:rsidRPr="005F70FB">
              <w:rPr>
                <w:lang w:eastAsia="en-US"/>
              </w:rPr>
              <w:t>Paniai</w:t>
            </w:r>
          </w:p>
        </w:tc>
        <w:tc>
          <w:tcPr>
            <w:tcW w:w="1247" w:type="dxa"/>
            <w:tcBorders>
              <w:left w:val="nil"/>
              <w:right w:val="nil"/>
            </w:tcBorders>
            <w:shd w:val="clear" w:color="auto" w:fill="auto"/>
          </w:tcPr>
          <w:p w14:paraId="7D4D208B" w14:textId="77777777" w:rsidR="00AC69B8" w:rsidRPr="005F70FB" w:rsidRDefault="00AC69B8" w:rsidP="00AC23C4">
            <w:pPr>
              <w:ind w:right="113"/>
              <w:jc w:val="right"/>
              <w:rPr>
                <w:lang w:eastAsia="en-US"/>
              </w:rPr>
            </w:pPr>
            <w:r w:rsidRPr="005F70FB">
              <w:rPr>
                <w:lang w:eastAsia="en-US"/>
              </w:rPr>
              <w:t>147,680</w:t>
            </w:r>
          </w:p>
        </w:tc>
        <w:tc>
          <w:tcPr>
            <w:tcW w:w="1247" w:type="dxa"/>
            <w:tcBorders>
              <w:left w:val="nil"/>
              <w:right w:val="nil"/>
            </w:tcBorders>
            <w:shd w:val="clear" w:color="auto" w:fill="auto"/>
          </w:tcPr>
          <w:p w14:paraId="12E65EBF" w14:textId="77777777" w:rsidR="00AC69B8" w:rsidRPr="005F70FB" w:rsidRDefault="00AC69B8" w:rsidP="00AC23C4">
            <w:pPr>
              <w:ind w:right="113"/>
              <w:jc w:val="right"/>
              <w:rPr>
                <w:lang w:eastAsia="en-US"/>
              </w:rPr>
            </w:pPr>
            <w:r w:rsidRPr="005F70FB">
              <w:rPr>
                <w:lang w:eastAsia="en-US"/>
              </w:rPr>
              <w:t>3,389</w:t>
            </w:r>
          </w:p>
        </w:tc>
        <w:tc>
          <w:tcPr>
            <w:tcW w:w="1248" w:type="dxa"/>
            <w:tcBorders>
              <w:left w:val="nil"/>
              <w:right w:val="nil"/>
            </w:tcBorders>
            <w:shd w:val="clear" w:color="auto" w:fill="auto"/>
          </w:tcPr>
          <w:p w14:paraId="2ACD8EBE" w14:textId="77777777" w:rsidR="00AC69B8" w:rsidRPr="005F70FB" w:rsidRDefault="00AC69B8" w:rsidP="00AC23C4">
            <w:pPr>
              <w:ind w:right="113"/>
              <w:jc w:val="right"/>
              <w:rPr>
                <w:lang w:eastAsia="en-US"/>
              </w:rPr>
            </w:pPr>
            <w:r w:rsidRPr="005F70FB">
              <w:t>151,069</w:t>
            </w:r>
          </w:p>
        </w:tc>
      </w:tr>
      <w:tr w:rsidR="00AC23C4" w:rsidRPr="005F70FB" w14:paraId="4C55AC95" w14:textId="77777777" w:rsidTr="00961C13">
        <w:tc>
          <w:tcPr>
            <w:tcW w:w="284" w:type="dxa"/>
            <w:tcBorders>
              <w:left w:val="nil"/>
              <w:right w:val="nil"/>
            </w:tcBorders>
            <w:shd w:val="clear" w:color="auto" w:fill="auto"/>
          </w:tcPr>
          <w:p w14:paraId="69976377" w14:textId="77777777" w:rsidR="00AC69B8" w:rsidRPr="005F70FB" w:rsidRDefault="00AC69B8" w:rsidP="00AC69B8">
            <w:pPr>
              <w:rPr>
                <w:lang w:eastAsia="en-US"/>
              </w:rPr>
            </w:pPr>
          </w:p>
        </w:tc>
        <w:tc>
          <w:tcPr>
            <w:tcW w:w="284" w:type="dxa"/>
            <w:tcBorders>
              <w:left w:val="nil"/>
              <w:right w:val="nil"/>
            </w:tcBorders>
            <w:shd w:val="clear" w:color="auto" w:fill="auto"/>
          </w:tcPr>
          <w:p w14:paraId="6FCFBB1F" w14:textId="77777777" w:rsidR="00AC69B8" w:rsidRPr="005F70FB" w:rsidRDefault="00AC69B8" w:rsidP="00AC69B8">
            <w:pPr>
              <w:rPr>
                <w:lang w:eastAsia="en-US"/>
              </w:rPr>
            </w:pPr>
          </w:p>
        </w:tc>
        <w:tc>
          <w:tcPr>
            <w:tcW w:w="2268" w:type="dxa"/>
            <w:tcBorders>
              <w:left w:val="nil"/>
              <w:right w:val="nil"/>
            </w:tcBorders>
            <w:shd w:val="clear" w:color="auto" w:fill="auto"/>
          </w:tcPr>
          <w:p w14:paraId="0F4A8DE0" w14:textId="77777777" w:rsidR="00AC69B8" w:rsidRPr="005F70FB" w:rsidRDefault="00AC69B8" w:rsidP="00AC69B8">
            <w:pPr>
              <w:rPr>
                <w:lang w:eastAsia="en-US"/>
              </w:rPr>
            </w:pPr>
            <w:r w:rsidRPr="005F70FB">
              <w:rPr>
                <w:lang w:eastAsia="en-US"/>
              </w:rPr>
              <w:t>Pegunungan Bintang</w:t>
            </w:r>
          </w:p>
        </w:tc>
        <w:tc>
          <w:tcPr>
            <w:tcW w:w="1247" w:type="dxa"/>
            <w:tcBorders>
              <w:left w:val="nil"/>
              <w:right w:val="nil"/>
            </w:tcBorders>
            <w:shd w:val="clear" w:color="auto" w:fill="auto"/>
          </w:tcPr>
          <w:p w14:paraId="3A31765C" w14:textId="77777777" w:rsidR="00AC69B8" w:rsidRPr="005F70FB" w:rsidRDefault="00AC69B8" w:rsidP="00AC23C4">
            <w:pPr>
              <w:ind w:right="113"/>
              <w:jc w:val="right"/>
              <w:rPr>
                <w:lang w:eastAsia="en-US"/>
              </w:rPr>
            </w:pPr>
            <w:r w:rsidRPr="005F70FB">
              <w:rPr>
                <w:lang w:eastAsia="en-US"/>
              </w:rPr>
              <w:t>62,343</w:t>
            </w:r>
          </w:p>
        </w:tc>
        <w:tc>
          <w:tcPr>
            <w:tcW w:w="1247" w:type="dxa"/>
            <w:tcBorders>
              <w:left w:val="nil"/>
              <w:right w:val="nil"/>
            </w:tcBorders>
            <w:shd w:val="clear" w:color="auto" w:fill="auto"/>
          </w:tcPr>
          <w:p w14:paraId="169672CD" w14:textId="77777777" w:rsidR="00AC69B8" w:rsidRPr="005F70FB" w:rsidRDefault="00AC69B8" w:rsidP="00AC23C4">
            <w:pPr>
              <w:ind w:right="113"/>
              <w:jc w:val="right"/>
              <w:rPr>
                <w:lang w:eastAsia="en-US"/>
              </w:rPr>
            </w:pPr>
            <w:r w:rsidRPr="005F70FB">
              <w:rPr>
                <w:lang w:eastAsia="en-US"/>
              </w:rPr>
              <w:t>3,091</w:t>
            </w:r>
          </w:p>
        </w:tc>
        <w:tc>
          <w:tcPr>
            <w:tcW w:w="1248" w:type="dxa"/>
            <w:tcBorders>
              <w:left w:val="nil"/>
              <w:right w:val="nil"/>
            </w:tcBorders>
            <w:shd w:val="clear" w:color="auto" w:fill="auto"/>
          </w:tcPr>
          <w:p w14:paraId="24BEF1F9" w14:textId="77777777" w:rsidR="00AC69B8" w:rsidRPr="005F70FB" w:rsidRDefault="00AC69B8" w:rsidP="00AC23C4">
            <w:pPr>
              <w:ind w:right="113"/>
              <w:jc w:val="right"/>
              <w:rPr>
                <w:lang w:eastAsia="en-US"/>
              </w:rPr>
            </w:pPr>
            <w:r w:rsidRPr="005F70FB">
              <w:t>65,434</w:t>
            </w:r>
          </w:p>
        </w:tc>
      </w:tr>
      <w:tr w:rsidR="00AC23C4" w:rsidRPr="005F70FB" w14:paraId="74C712C9" w14:textId="77777777" w:rsidTr="00961C13">
        <w:tc>
          <w:tcPr>
            <w:tcW w:w="284" w:type="dxa"/>
            <w:tcBorders>
              <w:left w:val="nil"/>
              <w:right w:val="nil"/>
            </w:tcBorders>
            <w:shd w:val="clear" w:color="auto" w:fill="auto"/>
          </w:tcPr>
          <w:p w14:paraId="0DCAA2C7" w14:textId="77777777" w:rsidR="00AC69B8" w:rsidRPr="005F70FB" w:rsidRDefault="00AC69B8" w:rsidP="00AC69B8">
            <w:pPr>
              <w:rPr>
                <w:lang w:eastAsia="en-US"/>
              </w:rPr>
            </w:pPr>
          </w:p>
        </w:tc>
        <w:tc>
          <w:tcPr>
            <w:tcW w:w="284" w:type="dxa"/>
            <w:tcBorders>
              <w:left w:val="nil"/>
              <w:right w:val="nil"/>
            </w:tcBorders>
            <w:shd w:val="clear" w:color="auto" w:fill="auto"/>
          </w:tcPr>
          <w:p w14:paraId="31D36D2F" w14:textId="77777777" w:rsidR="00AC69B8" w:rsidRPr="005F70FB" w:rsidRDefault="00AC69B8" w:rsidP="00AC69B8">
            <w:pPr>
              <w:rPr>
                <w:lang w:eastAsia="en-US"/>
              </w:rPr>
            </w:pPr>
          </w:p>
        </w:tc>
        <w:tc>
          <w:tcPr>
            <w:tcW w:w="2268" w:type="dxa"/>
            <w:tcBorders>
              <w:left w:val="nil"/>
              <w:right w:val="nil"/>
            </w:tcBorders>
            <w:shd w:val="clear" w:color="auto" w:fill="auto"/>
          </w:tcPr>
          <w:p w14:paraId="17106317" w14:textId="77777777" w:rsidR="00AC69B8" w:rsidRPr="005F70FB" w:rsidRDefault="00AC69B8" w:rsidP="00AC69B8">
            <w:pPr>
              <w:rPr>
                <w:lang w:eastAsia="en-US"/>
              </w:rPr>
            </w:pPr>
            <w:r w:rsidRPr="005F70FB">
              <w:rPr>
                <w:lang w:eastAsia="en-US"/>
              </w:rPr>
              <w:t>Puncak</w:t>
            </w:r>
          </w:p>
        </w:tc>
        <w:tc>
          <w:tcPr>
            <w:tcW w:w="1247" w:type="dxa"/>
            <w:tcBorders>
              <w:left w:val="nil"/>
              <w:right w:val="nil"/>
            </w:tcBorders>
            <w:shd w:val="clear" w:color="auto" w:fill="auto"/>
          </w:tcPr>
          <w:p w14:paraId="6AB639FA" w14:textId="77777777" w:rsidR="00AC69B8" w:rsidRPr="005F70FB" w:rsidRDefault="00AC69B8" w:rsidP="00AC23C4">
            <w:pPr>
              <w:ind w:right="113"/>
              <w:jc w:val="right"/>
              <w:rPr>
                <w:lang w:eastAsia="en-US"/>
              </w:rPr>
            </w:pPr>
            <w:r w:rsidRPr="005F70FB">
              <w:rPr>
                <w:lang w:eastAsia="en-US"/>
              </w:rPr>
              <w:t>92,532</w:t>
            </w:r>
          </w:p>
        </w:tc>
        <w:tc>
          <w:tcPr>
            <w:tcW w:w="1247" w:type="dxa"/>
            <w:tcBorders>
              <w:left w:val="nil"/>
              <w:right w:val="nil"/>
            </w:tcBorders>
            <w:shd w:val="clear" w:color="auto" w:fill="auto"/>
          </w:tcPr>
          <w:p w14:paraId="6BDB16BE" w14:textId="77777777" w:rsidR="00AC69B8" w:rsidRPr="005F70FB" w:rsidRDefault="00AC69B8" w:rsidP="00AC23C4">
            <w:pPr>
              <w:ind w:right="113"/>
              <w:jc w:val="right"/>
              <w:rPr>
                <w:lang w:eastAsia="en-US"/>
              </w:rPr>
            </w:pPr>
            <w:r w:rsidRPr="005F70FB">
              <w:rPr>
                <w:lang w:eastAsia="en-US"/>
              </w:rPr>
              <w:t>686</w:t>
            </w:r>
          </w:p>
        </w:tc>
        <w:tc>
          <w:tcPr>
            <w:tcW w:w="1248" w:type="dxa"/>
            <w:tcBorders>
              <w:left w:val="nil"/>
              <w:right w:val="nil"/>
            </w:tcBorders>
            <w:shd w:val="clear" w:color="auto" w:fill="auto"/>
          </w:tcPr>
          <w:p w14:paraId="4F045894" w14:textId="77777777" w:rsidR="00AC69B8" w:rsidRPr="005F70FB" w:rsidRDefault="00AC69B8" w:rsidP="00AC23C4">
            <w:pPr>
              <w:ind w:right="113"/>
              <w:jc w:val="right"/>
              <w:rPr>
                <w:lang w:eastAsia="en-US"/>
              </w:rPr>
            </w:pPr>
            <w:r w:rsidRPr="005F70FB">
              <w:t>93,218</w:t>
            </w:r>
          </w:p>
        </w:tc>
      </w:tr>
      <w:tr w:rsidR="00AC23C4" w:rsidRPr="005F70FB" w14:paraId="1EB60CA8" w14:textId="77777777" w:rsidTr="00961C13">
        <w:tc>
          <w:tcPr>
            <w:tcW w:w="284" w:type="dxa"/>
            <w:tcBorders>
              <w:left w:val="nil"/>
              <w:right w:val="nil"/>
            </w:tcBorders>
            <w:shd w:val="clear" w:color="auto" w:fill="auto"/>
          </w:tcPr>
          <w:p w14:paraId="14288DE0" w14:textId="77777777" w:rsidR="00AC69B8" w:rsidRPr="005F70FB" w:rsidRDefault="00AC69B8" w:rsidP="00AC69B8">
            <w:pPr>
              <w:rPr>
                <w:lang w:eastAsia="en-US"/>
              </w:rPr>
            </w:pPr>
          </w:p>
        </w:tc>
        <w:tc>
          <w:tcPr>
            <w:tcW w:w="284" w:type="dxa"/>
            <w:tcBorders>
              <w:left w:val="nil"/>
              <w:right w:val="nil"/>
            </w:tcBorders>
            <w:shd w:val="clear" w:color="auto" w:fill="auto"/>
          </w:tcPr>
          <w:p w14:paraId="72D790BB" w14:textId="77777777" w:rsidR="00AC69B8" w:rsidRPr="005F70FB" w:rsidRDefault="00AC69B8" w:rsidP="00AC69B8">
            <w:pPr>
              <w:rPr>
                <w:lang w:eastAsia="en-US"/>
              </w:rPr>
            </w:pPr>
          </w:p>
        </w:tc>
        <w:tc>
          <w:tcPr>
            <w:tcW w:w="2268" w:type="dxa"/>
            <w:tcBorders>
              <w:left w:val="nil"/>
              <w:right w:val="nil"/>
            </w:tcBorders>
            <w:shd w:val="clear" w:color="auto" w:fill="auto"/>
          </w:tcPr>
          <w:p w14:paraId="52D84547" w14:textId="77777777" w:rsidR="00AC69B8" w:rsidRPr="005F70FB" w:rsidRDefault="00AC69B8" w:rsidP="00AC69B8">
            <w:pPr>
              <w:rPr>
                <w:lang w:eastAsia="en-US"/>
              </w:rPr>
            </w:pPr>
            <w:r w:rsidRPr="005F70FB">
              <w:rPr>
                <w:lang w:eastAsia="en-US"/>
              </w:rPr>
              <w:t>Puncak Jaya</w:t>
            </w:r>
          </w:p>
        </w:tc>
        <w:tc>
          <w:tcPr>
            <w:tcW w:w="1247" w:type="dxa"/>
            <w:tcBorders>
              <w:left w:val="nil"/>
              <w:right w:val="nil"/>
            </w:tcBorders>
            <w:shd w:val="clear" w:color="auto" w:fill="auto"/>
          </w:tcPr>
          <w:p w14:paraId="4DE68BA2" w14:textId="77777777" w:rsidR="00AC69B8" w:rsidRPr="005F70FB" w:rsidRDefault="00AC69B8" w:rsidP="00AC23C4">
            <w:pPr>
              <w:ind w:right="113"/>
              <w:jc w:val="right"/>
              <w:rPr>
                <w:lang w:eastAsia="en-US"/>
              </w:rPr>
            </w:pPr>
            <w:r w:rsidRPr="005F70FB">
              <w:rPr>
                <w:lang w:eastAsia="en-US"/>
              </w:rPr>
              <w:t>99,368</w:t>
            </w:r>
          </w:p>
        </w:tc>
        <w:tc>
          <w:tcPr>
            <w:tcW w:w="1247" w:type="dxa"/>
            <w:tcBorders>
              <w:left w:val="nil"/>
              <w:right w:val="nil"/>
            </w:tcBorders>
            <w:shd w:val="clear" w:color="auto" w:fill="auto"/>
          </w:tcPr>
          <w:p w14:paraId="2087B3B3" w14:textId="77777777" w:rsidR="00AC69B8" w:rsidRPr="005F70FB" w:rsidRDefault="00AC69B8" w:rsidP="00AC23C4">
            <w:pPr>
              <w:ind w:right="113"/>
              <w:jc w:val="right"/>
              <w:rPr>
                <w:lang w:eastAsia="en-US"/>
              </w:rPr>
            </w:pPr>
            <w:r w:rsidRPr="005F70FB">
              <w:rPr>
                <w:lang w:eastAsia="en-US"/>
              </w:rPr>
              <w:t>1,780</w:t>
            </w:r>
          </w:p>
        </w:tc>
        <w:tc>
          <w:tcPr>
            <w:tcW w:w="1248" w:type="dxa"/>
            <w:tcBorders>
              <w:left w:val="nil"/>
              <w:right w:val="nil"/>
            </w:tcBorders>
            <w:shd w:val="clear" w:color="auto" w:fill="auto"/>
          </w:tcPr>
          <w:p w14:paraId="11059872" w14:textId="77777777" w:rsidR="00AC69B8" w:rsidRPr="005F70FB" w:rsidRDefault="00AC69B8" w:rsidP="00AC23C4">
            <w:pPr>
              <w:ind w:right="113"/>
              <w:jc w:val="right"/>
              <w:rPr>
                <w:lang w:eastAsia="en-US"/>
              </w:rPr>
            </w:pPr>
            <w:r w:rsidRPr="005F70FB">
              <w:t>101,148</w:t>
            </w:r>
          </w:p>
        </w:tc>
      </w:tr>
      <w:tr w:rsidR="00AC23C4" w:rsidRPr="005F70FB" w14:paraId="07C488E9" w14:textId="77777777" w:rsidTr="00961C13">
        <w:tc>
          <w:tcPr>
            <w:tcW w:w="284" w:type="dxa"/>
            <w:tcBorders>
              <w:left w:val="nil"/>
              <w:right w:val="nil"/>
            </w:tcBorders>
            <w:shd w:val="clear" w:color="auto" w:fill="auto"/>
          </w:tcPr>
          <w:p w14:paraId="49104832" w14:textId="77777777" w:rsidR="00AC69B8" w:rsidRPr="005F70FB" w:rsidRDefault="00AC69B8" w:rsidP="00AC69B8">
            <w:pPr>
              <w:rPr>
                <w:lang w:eastAsia="en-US"/>
              </w:rPr>
            </w:pPr>
          </w:p>
        </w:tc>
        <w:tc>
          <w:tcPr>
            <w:tcW w:w="284" w:type="dxa"/>
            <w:tcBorders>
              <w:left w:val="nil"/>
              <w:right w:val="nil"/>
            </w:tcBorders>
            <w:shd w:val="clear" w:color="auto" w:fill="auto"/>
          </w:tcPr>
          <w:p w14:paraId="10AE84BA" w14:textId="77777777" w:rsidR="00AC69B8" w:rsidRPr="005F70FB" w:rsidRDefault="00AC69B8" w:rsidP="00AC69B8">
            <w:pPr>
              <w:rPr>
                <w:lang w:eastAsia="en-US"/>
              </w:rPr>
            </w:pPr>
          </w:p>
        </w:tc>
        <w:tc>
          <w:tcPr>
            <w:tcW w:w="2268" w:type="dxa"/>
            <w:tcBorders>
              <w:left w:val="nil"/>
              <w:right w:val="nil"/>
            </w:tcBorders>
            <w:shd w:val="clear" w:color="auto" w:fill="auto"/>
          </w:tcPr>
          <w:p w14:paraId="12268FE4" w14:textId="77777777" w:rsidR="00AC69B8" w:rsidRPr="005F70FB" w:rsidRDefault="00AC69B8" w:rsidP="00AC69B8">
            <w:pPr>
              <w:rPr>
                <w:lang w:eastAsia="en-US"/>
              </w:rPr>
            </w:pPr>
            <w:r w:rsidRPr="005F70FB">
              <w:rPr>
                <w:lang w:eastAsia="en-US"/>
              </w:rPr>
              <w:t>Tolikara</w:t>
            </w:r>
          </w:p>
        </w:tc>
        <w:tc>
          <w:tcPr>
            <w:tcW w:w="1247" w:type="dxa"/>
            <w:tcBorders>
              <w:left w:val="nil"/>
              <w:right w:val="nil"/>
            </w:tcBorders>
            <w:shd w:val="clear" w:color="auto" w:fill="auto"/>
          </w:tcPr>
          <w:p w14:paraId="6C6AD9C5" w14:textId="77777777" w:rsidR="00AC69B8" w:rsidRPr="005F70FB" w:rsidRDefault="00AC69B8" w:rsidP="00AC23C4">
            <w:pPr>
              <w:ind w:right="113"/>
              <w:jc w:val="right"/>
              <w:rPr>
                <w:lang w:eastAsia="en-US"/>
              </w:rPr>
            </w:pPr>
            <w:r w:rsidRPr="005F70FB">
              <w:rPr>
                <w:lang w:eastAsia="en-US"/>
              </w:rPr>
              <w:t>113,226</w:t>
            </w:r>
          </w:p>
        </w:tc>
        <w:tc>
          <w:tcPr>
            <w:tcW w:w="1247" w:type="dxa"/>
            <w:tcBorders>
              <w:left w:val="nil"/>
              <w:right w:val="nil"/>
            </w:tcBorders>
            <w:shd w:val="clear" w:color="auto" w:fill="auto"/>
          </w:tcPr>
          <w:p w14:paraId="5A314065" w14:textId="77777777" w:rsidR="00AC69B8" w:rsidRPr="005F70FB" w:rsidRDefault="00AC69B8" w:rsidP="00AC23C4">
            <w:pPr>
              <w:ind w:right="113"/>
              <w:jc w:val="right"/>
              <w:rPr>
                <w:lang w:eastAsia="en-US"/>
              </w:rPr>
            </w:pPr>
            <w:r w:rsidRPr="005F70FB">
              <w:rPr>
                <w:lang w:eastAsia="en-US"/>
              </w:rPr>
              <w:t>1,090</w:t>
            </w:r>
          </w:p>
        </w:tc>
        <w:tc>
          <w:tcPr>
            <w:tcW w:w="1248" w:type="dxa"/>
            <w:tcBorders>
              <w:left w:val="nil"/>
              <w:right w:val="nil"/>
            </w:tcBorders>
            <w:shd w:val="clear" w:color="auto" w:fill="auto"/>
          </w:tcPr>
          <w:p w14:paraId="2E8036D6" w14:textId="77777777" w:rsidR="00AC69B8" w:rsidRPr="005F70FB" w:rsidRDefault="00AC69B8" w:rsidP="00AC23C4">
            <w:pPr>
              <w:ind w:right="113"/>
              <w:jc w:val="right"/>
              <w:rPr>
                <w:lang w:eastAsia="en-US"/>
              </w:rPr>
            </w:pPr>
            <w:r w:rsidRPr="005F70FB">
              <w:t>114,316</w:t>
            </w:r>
          </w:p>
        </w:tc>
      </w:tr>
      <w:tr w:rsidR="00AC23C4" w:rsidRPr="005F70FB" w14:paraId="27775D53" w14:textId="77777777" w:rsidTr="00961C13">
        <w:tc>
          <w:tcPr>
            <w:tcW w:w="284" w:type="dxa"/>
            <w:tcBorders>
              <w:left w:val="nil"/>
              <w:right w:val="nil"/>
            </w:tcBorders>
            <w:shd w:val="clear" w:color="auto" w:fill="auto"/>
          </w:tcPr>
          <w:p w14:paraId="19C50BF8" w14:textId="77777777" w:rsidR="00AC69B8" w:rsidRPr="005F70FB" w:rsidRDefault="00AC69B8" w:rsidP="00AC69B8">
            <w:pPr>
              <w:rPr>
                <w:lang w:eastAsia="en-US"/>
              </w:rPr>
            </w:pPr>
          </w:p>
        </w:tc>
        <w:tc>
          <w:tcPr>
            <w:tcW w:w="284" w:type="dxa"/>
            <w:tcBorders>
              <w:left w:val="nil"/>
              <w:right w:val="nil"/>
            </w:tcBorders>
            <w:shd w:val="clear" w:color="auto" w:fill="auto"/>
          </w:tcPr>
          <w:p w14:paraId="3768DAD9" w14:textId="77777777" w:rsidR="00AC69B8" w:rsidRPr="005F70FB" w:rsidRDefault="00AC69B8" w:rsidP="00AC69B8">
            <w:pPr>
              <w:rPr>
                <w:lang w:eastAsia="en-US"/>
              </w:rPr>
            </w:pPr>
          </w:p>
        </w:tc>
        <w:tc>
          <w:tcPr>
            <w:tcW w:w="2268" w:type="dxa"/>
            <w:tcBorders>
              <w:left w:val="nil"/>
              <w:right w:val="nil"/>
            </w:tcBorders>
            <w:shd w:val="clear" w:color="auto" w:fill="auto"/>
          </w:tcPr>
          <w:p w14:paraId="4CA081AF" w14:textId="77777777" w:rsidR="00AC69B8" w:rsidRPr="005F70FB" w:rsidRDefault="00AC69B8" w:rsidP="00AC69B8">
            <w:pPr>
              <w:rPr>
                <w:lang w:eastAsia="en-US"/>
              </w:rPr>
            </w:pPr>
            <w:r w:rsidRPr="005F70FB">
              <w:rPr>
                <w:lang w:eastAsia="en-US"/>
              </w:rPr>
              <w:t>Yahukimo</w:t>
            </w:r>
          </w:p>
        </w:tc>
        <w:tc>
          <w:tcPr>
            <w:tcW w:w="1247" w:type="dxa"/>
            <w:tcBorders>
              <w:left w:val="nil"/>
              <w:right w:val="nil"/>
            </w:tcBorders>
            <w:shd w:val="clear" w:color="auto" w:fill="auto"/>
          </w:tcPr>
          <w:p w14:paraId="449C0205" w14:textId="77777777" w:rsidR="00AC69B8" w:rsidRPr="005F70FB" w:rsidRDefault="00AC69B8" w:rsidP="00AC23C4">
            <w:pPr>
              <w:ind w:right="113"/>
              <w:jc w:val="right"/>
              <w:rPr>
                <w:lang w:eastAsia="en-US"/>
              </w:rPr>
            </w:pPr>
            <w:r w:rsidRPr="005F70FB">
              <w:rPr>
                <w:lang w:eastAsia="en-US"/>
              </w:rPr>
              <w:t>162,192</w:t>
            </w:r>
          </w:p>
        </w:tc>
        <w:tc>
          <w:tcPr>
            <w:tcW w:w="1247" w:type="dxa"/>
            <w:tcBorders>
              <w:left w:val="nil"/>
              <w:right w:val="nil"/>
            </w:tcBorders>
            <w:shd w:val="clear" w:color="auto" w:fill="auto"/>
          </w:tcPr>
          <w:p w14:paraId="300665CA" w14:textId="77777777" w:rsidR="00AC69B8" w:rsidRPr="005F70FB" w:rsidRDefault="00AC69B8" w:rsidP="00AC23C4">
            <w:pPr>
              <w:ind w:right="113"/>
              <w:jc w:val="right"/>
              <w:rPr>
                <w:lang w:eastAsia="en-US"/>
              </w:rPr>
            </w:pPr>
            <w:r w:rsidRPr="005F70FB">
              <w:rPr>
                <w:lang w:eastAsia="en-US"/>
              </w:rPr>
              <w:t>2,320</w:t>
            </w:r>
          </w:p>
        </w:tc>
        <w:tc>
          <w:tcPr>
            <w:tcW w:w="1248" w:type="dxa"/>
            <w:tcBorders>
              <w:left w:val="nil"/>
              <w:right w:val="nil"/>
            </w:tcBorders>
            <w:shd w:val="clear" w:color="auto" w:fill="auto"/>
          </w:tcPr>
          <w:p w14:paraId="007BC669" w14:textId="77777777" w:rsidR="00AC69B8" w:rsidRPr="005F70FB" w:rsidRDefault="00AC69B8" w:rsidP="00AC23C4">
            <w:pPr>
              <w:ind w:right="113"/>
              <w:jc w:val="right"/>
              <w:rPr>
                <w:lang w:eastAsia="en-US"/>
              </w:rPr>
            </w:pPr>
            <w:r w:rsidRPr="005F70FB">
              <w:t>164,512</w:t>
            </w:r>
          </w:p>
        </w:tc>
      </w:tr>
      <w:tr w:rsidR="00AC23C4" w:rsidRPr="005F70FB" w14:paraId="159AF5BC" w14:textId="77777777" w:rsidTr="00961C13">
        <w:tc>
          <w:tcPr>
            <w:tcW w:w="284" w:type="dxa"/>
            <w:tcBorders>
              <w:left w:val="nil"/>
              <w:bottom w:val="single" w:sz="4" w:space="0" w:color="auto"/>
              <w:right w:val="nil"/>
            </w:tcBorders>
            <w:shd w:val="clear" w:color="auto" w:fill="auto"/>
          </w:tcPr>
          <w:p w14:paraId="2943EEF4" w14:textId="77777777" w:rsidR="00AC69B8" w:rsidRPr="005F70FB" w:rsidRDefault="00AC69B8" w:rsidP="00AC69B8">
            <w:pPr>
              <w:pStyle w:val="TableCell0-2Break"/>
              <w:rPr>
                <w:lang w:eastAsia="en-US"/>
              </w:rPr>
            </w:pPr>
          </w:p>
        </w:tc>
        <w:tc>
          <w:tcPr>
            <w:tcW w:w="284" w:type="dxa"/>
            <w:tcBorders>
              <w:left w:val="nil"/>
              <w:bottom w:val="single" w:sz="4" w:space="0" w:color="auto"/>
              <w:right w:val="nil"/>
            </w:tcBorders>
            <w:shd w:val="clear" w:color="auto" w:fill="auto"/>
          </w:tcPr>
          <w:p w14:paraId="2E32D5A7" w14:textId="77777777" w:rsidR="00AC69B8" w:rsidRPr="005F70FB" w:rsidRDefault="00AC69B8" w:rsidP="00AC69B8">
            <w:pPr>
              <w:pStyle w:val="TableCell0-2Break"/>
              <w:rPr>
                <w:lang w:eastAsia="en-US"/>
              </w:rPr>
            </w:pPr>
          </w:p>
        </w:tc>
        <w:tc>
          <w:tcPr>
            <w:tcW w:w="2268" w:type="dxa"/>
            <w:tcBorders>
              <w:left w:val="nil"/>
              <w:bottom w:val="single" w:sz="4" w:space="0" w:color="auto"/>
              <w:right w:val="nil"/>
            </w:tcBorders>
            <w:shd w:val="clear" w:color="auto" w:fill="auto"/>
          </w:tcPr>
          <w:p w14:paraId="6F3B430A" w14:textId="77777777" w:rsidR="00AC69B8" w:rsidRPr="005F70FB" w:rsidRDefault="00AC69B8" w:rsidP="00AC69B8">
            <w:pPr>
              <w:pStyle w:val="TableCell0-2Break"/>
              <w:rPr>
                <w:lang w:eastAsia="en-US"/>
              </w:rPr>
            </w:pPr>
            <w:r w:rsidRPr="005F70FB">
              <w:rPr>
                <w:lang w:eastAsia="en-US"/>
              </w:rPr>
              <w:t>Yalimo</w:t>
            </w:r>
          </w:p>
        </w:tc>
        <w:tc>
          <w:tcPr>
            <w:tcW w:w="1247" w:type="dxa"/>
            <w:tcBorders>
              <w:left w:val="nil"/>
              <w:bottom w:val="single" w:sz="4" w:space="0" w:color="auto"/>
              <w:right w:val="nil"/>
            </w:tcBorders>
            <w:shd w:val="clear" w:color="auto" w:fill="auto"/>
          </w:tcPr>
          <w:p w14:paraId="4F87D73F" w14:textId="77777777" w:rsidR="00AC69B8" w:rsidRPr="005F70FB" w:rsidRDefault="00AC69B8" w:rsidP="00AC23C4">
            <w:pPr>
              <w:pStyle w:val="TableCell0-2Break"/>
              <w:ind w:right="113"/>
              <w:jc w:val="right"/>
              <w:rPr>
                <w:lang w:eastAsia="en-US"/>
              </w:rPr>
            </w:pPr>
            <w:r w:rsidRPr="005F70FB">
              <w:rPr>
                <w:lang w:eastAsia="en-US"/>
              </w:rPr>
              <w:t>50,355</w:t>
            </w:r>
          </w:p>
        </w:tc>
        <w:tc>
          <w:tcPr>
            <w:tcW w:w="1247" w:type="dxa"/>
            <w:tcBorders>
              <w:left w:val="nil"/>
              <w:bottom w:val="single" w:sz="4" w:space="0" w:color="auto"/>
              <w:right w:val="nil"/>
            </w:tcBorders>
            <w:shd w:val="clear" w:color="auto" w:fill="auto"/>
          </w:tcPr>
          <w:p w14:paraId="295970D1" w14:textId="77777777" w:rsidR="00AC69B8" w:rsidRPr="005F70FB" w:rsidRDefault="00AC69B8" w:rsidP="00AC23C4">
            <w:pPr>
              <w:pStyle w:val="TableCell0-2Break"/>
              <w:ind w:right="113"/>
              <w:jc w:val="right"/>
              <w:rPr>
                <w:lang w:eastAsia="en-US"/>
              </w:rPr>
            </w:pPr>
            <w:r w:rsidRPr="005F70FB">
              <w:rPr>
                <w:lang w:eastAsia="en-US"/>
              </w:rPr>
              <w:t>408</w:t>
            </w:r>
          </w:p>
        </w:tc>
        <w:tc>
          <w:tcPr>
            <w:tcW w:w="1248" w:type="dxa"/>
            <w:tcBorders>
              <w:left w:val="nil"/>
              <w:bottom w:val="single" w:sz="4" w:space="0" w:color="auto"/>
              <w:right w:val="nil"/>
            </w:tcBorders>
            <w:shd w:val="clear" w:color="auto" w:fill="auto"/>
          </w:tcPr>
          <w:p w14:paraId="6749CF1A" w14:textId="77777777" w:rsidR="00AC69B8" w:rsidRPr="005F70FB" w:rsidRDefault="00AC69B8" w:rsidP="00AC23C4">
            <w:pPr>
              <w:pStyle w:val="TableCell0-2Break"/>
              <w:ind w:right="113"/>
              <w:jc w:val="right"/>
              <w:rPr>
                <w:lang w:eastAsia="en-US"/>
              </w:rPr>
            </w:pPr>
            <w:r w:rsidRPr="005F70FB">
              <w:t>50,763</w:t>
            </w:r>
          </w:p>
        </w:tc>
      </w:tr>
      <w:tr w:rsidR="00AC69B8" w:rsidRPr="005F70FB" w14:paraId="337AB429" w14:textId="77777777" w:rsidTr="00961C13">
        <w:tc>
          <w:tcPr>
            <w:tcW w:w="6578" w:type="dxa"/>
            <w:gridSpan w:val="6"/>
            <w:tcBorders>
              <w:top w:val="single" w:sz="4" w:space="0" w:color="auto"/>
              <w:left w:val="nil"/>
              <w:bottom w:val="single" w:sz="4" w:space="0" w:color="auto"/>
              <w:right w:val="nil"/>
            </w:tcBorders>
            <w:shd w:val="clear" w:color="auto" w:fill="auto"/>
          </w:tcPr>
          <w:p w14:paraId="74D1E63D" w14:textId="77777777" w:rsidR="00AC69B8" w:rsidRPr="005F70FB" w:rsidRDefault="00AC69B8" w:rsidP="00AC69B8">
            <w:pPr>
              <w:pStyle w:val="TableCell2-2"/>
              <w:rPr>
                <w:lang w:eastAsia="en-US"/>
              </w:rPr>
            </w:pPr>
            <w:r w:rsidRPr="005F70FB">
              <w:rPr>
                <w:lang w:eastAsia="en-US"/>
              </w:rPr>
              <w:t>Papua Barat province</w:t>
            </w:r>
          </w:p>
        </w:tc>
      </w:tr>
      <w:tr w:rsidR="00AC69B8" w:rsidRPr="005F70FB" w14:paraId="4F004E2C" w14:textId="77777777" w:rsidTr="00961C13">
        <w:tc>
          <w:tcPr>
            <w:tcW w:w="284" w:type="dxa"/>
            <w:tcBorders>
              <w:top w:val="single" w:sz="4" w:space="0" w:color="auto"/>
              <w:left w:val="nil"/>
            </w:tcBorders>
            <w:shd w:val="clear" w:color="auto" w:fill="auto"/>
          </w:tcPr>
          <w:p w14:paraId="055E686F" w14:textId="77777777" w:rsidR="00AC69B8" w:rsidRPr="005F70FB" w:rsidRDefault="00AC69B8" w:rsidP="00AC69B8">
            <w:pPr>
              <w:pStyle w:val="TableCell2-2"/>
              <w:rPr>
                <w:lang w:eastAsia="en-US"/>
              </w:rPr>
            </w:pPr>
          </w:p>
        </w:tc>
        <w:tc>
          <w:tcPr>
            <w:tcW w:w="6294" w:type="dxa"/>
            <w:gridSpan w:val="5"/>
            <w:tcBorders>
              <w:top w:val="single" w:sz="4" w:space="0" w:color="auto"/>
              <w:right w:val="nil"/>
            </w:tcBorders>
            <w:shd w:val="clear" w:color="auto" w:fill="auto"/>
          </w:tcPr>
          <w:p w14:paraId="11D90E25" w14:textId="77777777" w:rsidR="00AC69B8" w:rsidRPr="005F70FB" w:rsidRDefault="00AC69B8" w:rsidP="00AC69B8">
            <w:pPr>
              <w:pStyle w:val="TableCell2-2"/>
              <w:rPr>
                <w:lang w:eastAsia="en-US"/>
              </w:rPr>
            </w:pPr>
            <w:r w:rsidRPr="005F70FB">
              <w:rPr>
                <w:lang w:eastAsia="en-US"/>
              </w:rPr>
              <w:t>Coastal regencies</w:t>
            </w:r>
          </w:p>
        </w:tc>
      </w:tr>
      <w:tr w:rsidR="00AC23C4" w:rsidRPr="005F70FB" w14:paraId="126F487F" w14:textId="77777777" w:rsidTr="00961C13">
        <w:tc>
          <w:tcPr>
            <w:tcW w:w="284" w:type="dxa"/>
            <w:tcBorders>
              <w:left w:val="nil"/>
              <w:right w:val="nil"/>
            </w:tcBorders>
            <w:shd w:val="clear" w:color="auto" w:fill="auto"/>
          </w:tcPr>
          <w:p w14:paraId="59C3D8AE" w14:textId="77777777" w:rsidR="00AC69B8" w:rsidRPr="005F70FB" w:rsidRDefault="00AC69B8" w:rsidP="00AC69B8">
            <w:pPr>
              <w:pStyle w:val="TableCell2-0Break"/>
              <w:rPr>
                <w:lang w:eastAsia="en-US"/>
              </w:rPr>
            </w:pPr>
          </w:p>
        </w:tc>
        <w:tc>
          <w:tcPr>
            <w:tcW w:w="284" w:type="dxa"/>
            <w:tcBorders>
              <w:left w:val="nil"/>
              <w:right w:val="nil"/>
            </w:tcBorders>
            <w:shd w:val="clear" w:color="auto" w:fill="auto"/>
          </w:tcPr>
          <w:p w14:paraId="495C7E3A" w14:textId="77777777" w:rsidR="00AC69B8" w:rsidRPr="005F70FB" w:rsidRDefault="00AC69B8" w:rsidP="00AC69B8">
            <w:pPr>
              <w:pStyle w:val="TableCell2-0Break"/>
              <w:rPr>
                <w:lang w:eastAsia="en-US"/>
              </w:rPr>
            </w:pPr>
          </w:p>
        </w:tc>
        <w:tc>
          <w:tcPr>
            <w:tcW w:w="2268" w:type="dxa"/>
            <w:tcBorders>
              <w:left w:val="nil"/>
              <w:right w:val="nil"/>
            </w:tcBorders>
            <w:shd w:val="clear" w:color="auto" w:fill="auto"/>
            <w:noWrap/>
          </w:tcPr>
          <w:p w14:paraId="7C6349F0" w14:textId="77777777" w:rsidR="00AC69B8" w:rsidRPr="005F70FB" w:rsidRDefault="00AC69B8" w:rsidP="00AC69B8">
            <w:pPr>
              <w:pStyle w:val="TableCell2-0Break"/>
              <w:rPr>
                <w:lang w:eastAsia="en-US"/>
              </w:rPr>
            </w:pPr>
            <w:r w:rsidRPr="005F70FB">
              <w:rPr>
                <w:lang w:eastAsia="en-US"/>
              </w:rPr>
              <w:t>Fakfak</w:t>
            </w:r>
          </w:p>
        </w:tc>
        <w:tc>
          <w:tcPr>
            <w:tcW w:w="1247" w:type="dxa"/>
            <w:tcBorders>
              <w:left w:val="nil"/>
              <w:right w:val="nil"/>
            </w:tcBorders>
            <w:shd w:val="clear" w:color="auto" w:fill="auto"/>
            <w:noWrap/>
          </w:tcPr>
          <w:p w14:paraId="08187859" w14:textId="77777777" w:rsidR="00AC69B8" w:rsidRPr="005F70FB" w:rsidRDefault="00AC69B8" w:rsidP="00AC23C4">
            <w:pPr>
              <w:pStyle w:val="TableCell2-0Break"/>
              <w:ind w:right="113"/>
              <w:jc w:val="right"/>
              <w:rPr>
                <w:lang w:eastAsia="en-US"/>
              </w:rPr>
            </w:pPr>
            <w:r w:rsidRPr="005F70FB">
              <w:rPr>
                <w:lang w:eastAsia="en-US"/>
              </w:rPr>
              <w:t>36,409</w:t>
            </w:r>
          </w:p>
        </w:tc>
        <w:tc>
          <w:tcPr>
            <w:tcW w:w="1247" w:type="dxa"/>
            <w:tcBorders>
              <w:left w:val="nil"/>
              <w:right w:val="nil"/>
            </w:tcBorders>
            <w:shd w:val="clear" w:color="auto" w:fill="auto"/>
          </w:tcPr>
          <w:p w14:paraId="2DCDA10F" w14:textId="77777777" w:rsidR="00AC69B8" w:rsidRPr="005F70FB" w:rsidRDefault="00AC69B8" w:rsidP="00AC23C4">
            <w:pPr>
              <w:pStyle w:val="TableCell2-0Break"/>
              <w:ind w:right="113"/>
              <w:jc w:val="right"/>
              <w:rPr>
                <w:lang w:eastAsia="en-US"/>
              </w:rPr>
            </w:pPr>
            <w:r w:rsidRPr="005F70FB">
              <w:rPr>
                <w:lang w:eastAsia="en-US"/>
              </w:rPr>
              <w:t>30,419</w:t>
            </w:r>
          </w:p>
        </w:tc>
        <w:tc>
          <w:tcPr>
            <w:tcW w:w="1248" w:type="dxa"/>
            <w:tcBorders>
              <w:left w:val="nil"/>
              <w:right w:val="nil"/>
            </w:tcBorders>
            <w:shd w:val="clear" w:color="auto" w:fill="auto"/>
          </w:tcPr>
          <w:p w14:paraId="44A8952A" w14:textId="77777777" w:rsidR="00AC69B8" w:rsidRPr="005F70FB" w:rsidRDefault="00AC69B8" w:rsidP="00AC23C4">
            <w:pPr>
              <w:pStyle w:val="TableCell2-0Break"/>
              <w:ind w:right="113"/>
              <w:jc w:val="right"/>
              <w:rPr>
                <w:lang w:eastAsia="en-US"/>
              </w:rPr>
            </w:pPr>
            <w:r w:rsidRPr="005F70FB">
              <w:rPr>
                <w:lang w:eastAsia="en-US"/>
              </w:rPr>
              <w:t>66,828</w:t>
            </w:r>
          </w:p>
        </w:tc>
      </w:tr>
      <w:tr w:rsidR="00AC23C4" w:rsidRPr="005F70FB" w14:paraId="11718BC3" w14:textId="77777777" w:rsidTr="00961C13">
        <w:tc>
          <w:tcPr>
            <w:tcW w:w="284" w:type="dxa"/>
            <w:tcBorders>
              <w:left w:val="nil"/>
              <w:right w:val="nil"/>
            </w:tcBorders>
            <w:shd w:val="clear" w:color="auto" w:fill="auto"/>
          </w:tcPr>
          <w:p w14:paraId="523CFA9D" w14:textId="77777777" w:rsidR="00AC69B8" w:rsidRPr="005F70FB" w:rsidRDefault="00AC69B8" w:rsidP="00AC69B8">
            <w:pPr>
              <w:rPr>
                <w:lang w:eastAsia="en-US"/>
              </w:rPr>
            </w:pPr>
          </w:p>
        </w:tc>
        <w:tc>
          <w:tcPr>
            <w:tcW w:w="284" w:type="dxa"/>
            <w:tcBorders>
              <w:left w:val="nil"/>
              <w:right w:val="nil"/>
            </w:tcBorders>
            <w:shd w:val="clear" w:color="auto" w:fill="auto"/>
          </w:tcPr>
          <w:p w14:paraId="08674802" w14:textId="77777777" w:rsidR="00AC69B8" w:rsidRPr="005F70FB" w:rsidRDefault="00AC69B8" w:rsidP="00AC69B8">
            <w:pPr>
              <w:rPr>
                <w:lang w:eastAsia="en-US"/>
              </w:rPr>
            </w:pPr>
          </w:p>
        </w:tc>
        <w:tc>
          <w:tcPr>
            <w:tcW w:w="2268" w:type="dxa"/>
            <w:tcBorders>
              <w:left w:val="nil"/>
              <w:right w:val="nil"/>
            </w:tcBorders>
            <w:shd w:val="clear" w:color="auto" w:fill="auto"/>
            <w:noWrap/>
          </w:tcPr>
          <w:p w14:paraId="7D422893" w14:textId="77777777" w:rsidR="00AC69B8" w:rsidRPr="005F70FB" w:rsidRDefault="00AC69B8" w:rsidP="00AC69B8">
            <w:pPr>
              <w:rPr>
                <w:lang w:eastAsia="en-US"/>
              </w:rPr>
            </w:pPr>
            <w:r w:rsidRPr="005F70FB">
              <w:rPr>
                <w:lang w:eastAsia="en-US"/>
              </w:rPr>
              <w:t>Kaimana</w:t>
            </w:r>
          </w:p>
        </w:tc>
        <w:tc>
          <w:tcPr>
            <w:tcW w:w="1247" w:type="dxa"/>
            <w:tcBorders>
              <w:left w:val="nil"/>
              <w:right w:val="nil"/>
            </w:tcBorders>
            <w:shd w:val="clear" w:color="auto" w:fill="auto"/>
            <w:noWrap/>
          </w:tcPr>
          <w:p w14:paraId="6E1B83EA" w14:textId="77777777" w:rsidR="00AC69B8" w:rsidRPr="005F70FB" w:rsidRDefault="00AC69B8" w:rsidP="00AC23C4">
            <w:pPr>
              <w:ind w:right="113"/>
              <w:jc w:val="right"/>
              <w:rPr>
                <w:lang w:eastAsia="en-US"/>
              </w:rPr>
            </w:pPr>
            <w:r w:rsidRPr="005F70FB">
              <w:rPr>
                <w:lang w:eastAsia="en-US"/>
              </w:rPr>
              <w:t>24,412</w:t>
            </w:r>
          </w:p>
        </w:tc>
        <w:tc>
          <w:tcPr>
            <w:tcW w:w="1247" w:type="dxa"/>
            <w:tcBorders>
              <w:left w:val="nil"/>
              <w:right w:val="nil"/>
            </w:tcBorders>
            <w:shd w:val="clear" w:color="auto" w:fill="auto"/>
          </w:tcPr>
          <w:p w14:paraId="30A0933B" w14:textId="77777777" w:rsidR="00AC69B8" w:rsidRPr="005F70FB" w:rsidRDefault="00AC69B8" w:rsidP="00AC23C4">
            <w:pPr>
              <w:ind w:right="113"/>
              <w:jc w:val="right"/>
              <w:rPr>
                <w:lang w:eastAsia="en-US"/>
              </w:rPr>
            </w:pPr>
            <w:r w:rsidRPr="005F70FB">
              <w:rPr>
                <w:lang w:eastAsia="en-US"/>
              </w:rPr>
              <w:t>21,837</w:t>
            </w:r>
          </w:p>
        </w:tc>
        <w:tc>
          <w:tcPr>
            <w:tcW w:w="1248" w:type="dxa"/>
            <w:tcBorders>
              <w:left w:val="nil"/>
              <w:right w:val="nil"/>
            </w:tcBorders>
            <w:shd w:val="clear" w:color="auto" w:fill="auto"/>
          </w:tcPr>
          <w:p w14:paraId="1B3D1594" w14:textId="77777777" w:rsidR="00AC69B8" w:rsidRPr="005F70FB" w:rsidRDefault="00AC69B8" w:rsidP="00AC23C4">
            <w:pPr>
              <w:ind w:right="113"/>
              <w:jc w:val="right"/>
              <w:rPr>
                <w:lang w:eastAsia="en-US"/>
              </w:rPr>
            </w:pPr>
            <w:r w:rsidRPr="005F70FB">
              <w:rPr>
                <w:lang w:eastAsia="en-US"/>
              </w:rPr>
              <w:t>46,249</w:t>
            </w:r>
          </w:p>
        </w:tc>
      </w:tr>
      <w:tr w:rsidR="00AC23C4" w:rsidRPr="005F70FB" w14:paraId="1C8417EE" w14:textId="77777777" w:rsidTr="00961C13">
        <w:tc>
          <w:tcPr>
            <w:tcW w:w="284" w:type="dxa"/>
            <w:tcBorders>
              <w:left w:val="nil"/>
              <w:right w:val="nil"/>
            </w:tcBorders>
            <w:shd w:val="clear" w:color="auto" w:fill="auto"/>
          </w:tcPr>
          <w:p w14:paraId="4C0B65C5" w14:textId="77777777" w:rsidR="00AC69B8" w:rsidRPr="005F70FB" w:rsidRDefault="00AC69B8" w:rsidP="00AC69B8">
            <w:pPr>
              <w:rPr>
                <w:lang w:eastAsia="en-US"/>
              </w:rPr>
            </w:pPr>
          </w:p>
        </w:tc>
        <w:tc>
          <w:tcPr>
            <w:tcW w:w="284" w:type="dxa"/>
            <w:tcBorders>
              <w:left w:val="nil"/>
              <w:right w:val="nil"/>
            </w:tcBorders>
            <w:shd w:val="clear" w:color="auto" w:fill="auto"/>
          </w:tcPr>
          <w:p w14:paraId="6C4C1DAA" w14:textId="77777777" w:rsidR="00AC69B8" w:rsidRPr="005F70FB" w:rsidRDefault="00AC69B8" w:rsidP="00AC69B8">
            <w:pPr>
              <w:rPr>
                <w:lang w:eastAsia="en-US"/>
              </w:rPr>
            </w:pPr>
          </w:p>
        </w:tc>
        <w:tc>
          <w:tcPr>
            <w:tcW w:w="2268" w:type="dxa"/>
            <w:tcBorders>
              <w:left w:val="nil"/>
              <w:right w:val="nil"/>
            </w:tcBorders>
            <w:shd w:val="clear" w:color="auto" w:fill="auto"/>
            <w:noWrap/>
          </w:tcPr>
          <w:p w14:paraId="3F1B0090" w14:textId="77777777" w:rsidR="00AC69B8" w:rsidRPr="005F70FB" w:rsidRDefault="00AC69B8" w:rsidP="00AC69B8">
            <w:pPr>
              <w:rPr>
                <w:lang w:eastAsia="en-US"/>
              </w:rPr>
            </w:pPr>
            <w:r w:rsidRPr="005F70FB">
              <w:rPr>
                <w:lang w:eastAsia="en-US"/>
              </w:rPr>
              <w:t>Manokwari</w:t>
            </w:r>
          </w:p>
        </w:tc>
        <w:tc>
          <w:tcPr>
            <w:tcW w:w="1247" w:type="dxa"/>
            <w:tcBorders>
              <w:left w:val="nil"/>
              <w:right w:val="nil"/>
            </w:tcBorders>
            <w:shd w:val="clear" w:color="auto" w:fill="auto"/>
            <w:noWrap/>
          </w:tcPr>
          <w:p w14:paraId="09F16D42" w14:textId="77777777" w:rsidR="00AC69B8" w:rsidRPr="005F70FB" w:rsidRDefault="00AC69B8" w:rsidP="00AC23C4">
            <w:pPr>
              <w:ind w:right="113"/>
              <w:jc w:val="right"/>
              <w:rPr>
                <w:lang w:eastAsia="en-US"/>
              </w:rPr>
            </w:pPr>
            <w:r w:rsidRPr="005F70FB">
              <w:rPr>
                <w:lang w:eastAsia="en-US"/>
              </w:rPr>
              <w:t>107,857</w:t>
            </w:r>
          </w:p>
        </w:tc>
        <w:tc>
          <w:tcPr>
            <w:tcW w:w="1247" w:type="dxa"/>
            <w:tcBorders>
              <w:left w:val="nil"/>
              <w:right w:val="nil"/>
            </w:tcBorders>
            <w:shd w:val="clear" w:color="auto" w:fill="auto"/>
          </w:tcPr>
          <w:p w14:paraId="0DF92165" w14:textId="77777777" w:rsidR="00AC69B8" w:rsidRPr="005F70FB" w:rsidRDefault="00AC69B8" w:rsidP="00AC23C4">
            <w:pPr>
              <w:ind w:right="113"/>
              <w:jc w:val="right"/>
              <w:rPr>
                <w:lang w:eastAsia="en-US"/>
              </w:rPr>
            </w:pPr>
            <w:r w:rsidRPr="005F70FB">
              <w:rPr>
                <w:lang w:eastAsia="en-US"/>
              </w:rPr>
              <w:t>79,869</w:t>
            </w:r>
          </w:p>
        </w:tc>
        <w:tc>
          <w:tcPr>
            <w:tcW w:w="1248" w:type="dxa"/>
            <w:tcBorders>
              <w:left w:val="nil"/>
              <w:right w:val="nil"/>
            </w:tcBorders>
            <w:shd w:val="clear" w:color="auto" w:fill="auto"/>
          </w:tcPr>
          <w:p w14:paraId="2982DDCF" w14:textId="77777777" w:rsidR="00AC69B8" w:rsidRPr="005F70FB" w:rsidRDefault="00AC69B8" w:rsidP="00AC23C4">
            <w:pPr>
              <w:ind w:right="113"/>
              <w:jc w:val="right"/>
              <w:rPr>
                <w:lang w:eastAsia="en-US"/>
              </w:rPr>
            </w:pPr>
            <w:r w:rsidRPr="005F70FB">
              <w:rPr>
                <w:lang w:eastAsia="en-US"/>
              </w:rPr>
              <w:t>26,321</w:t>
            </w:r>
          </w:p>
        </w:tc>
      </w:tr>
      <w:tr w:rsidR="00AC23C4" w:rsidRPr="005F70FB" w14:paraId="0DFB31A2" w14:textId="77777777" w:rsidTr="00961C13">
        <w:tc>
          <w:tcPr>
            <w:tcW w:w="284" w:type="dxa"/>
            <w:tcBorders>
              <w:left w:val="nil"/>
              <w:right w:val="nil"/>
            </w:tcBorders>
            <w:shd w:val="clear" w:color="auto" w:fill="auto"/>
          </w:tcPr>
          <w:p w14:paraId="1296D51D" w14:textId="77777777" w:rsidR="00AC69B8" w:rsidRPr="005F70FB" w:rsidRDefault="00AC69B8" w:rsidP="00AC69B8">
            <w:pPr>
              <w:rPr>
                <w:lang w:eastAsia="en-US"/>
              </w:rPr>
            </w:pPr>
          </w:p>
        </w:tc>
        <w:tc>
          <w:tcPr>
            <w:tcW w:w="284" w:type="dxa"/>
            <w:tcBorders>
              <w:left w:val="nil"/>
              <w:right w:val="nil"/>
            </w:tcBorders>
            <w:shd w:val="clear" w:color="auto" w:fill="auto"/>
          </w:tcPr>
          <w:p w14:paraId="3F7A703C" w14:textId="77777777" w:rsidR="00AC69B8" w:rsidRPr="005F70FB" w:rsidRDefault="00AC69B8" w:rsidP="00AC69B8">
            <w:pPr>
              <w:rPr>
                <w:lang w:eastAsia="en-US"/>
              </w:rPr>
            </w:pPr>
          </w:p>
        </w:tc>
        <w:tc>
          <w:tcPr>
            <w:tcW w:w="2268" w:type="dxa"/>
            <w:tcBorders>
              <w:left w:val="nil"/>
              <w:right w:val="nil"/>
            </w:tcBorders>
            <w:shd w:val="clear" w:color="auto" w:fill="auto"/>
            <w:noWrap/>
          </w:tcPr>
          <w:p w14:paraId="57307833" w14:textId="77777777" w:rsidR="00AC69B8" w:rsidRPr="005F70FB" w:rsidRDefault="00AC69B8" w:rsidP="00AC69B8">
            <w:pPr>
              <w:rPr>
                <w:lang w:eastAsia="en-US"/>
              </w:rPr>
            </w:pPr>
            <w:r w:rsidRPr="005F70FB">
              <w:rPr>
                <w:lang w:eastAsia="en-US"/>
              </w:rPr>
              <w:t>Raja Ampat</w:t>
            </w:r>
          </w:p>
        </w:tc>
        <w:tc>
          <w:tcPr>
            <w:tcW w:w="1247" w:type="dxa"/>
            <w:tcBorders>
              <w:left w:val="nil"/>
              <w:right w:val="nil"/>
            </w:tcBorders>
            <w:shd w:val="clear" w:color="auto" w:fill="auto"/>
            <w:noWrap/>
          </w:tcPr>
          <w:p w14:paraId="79802486" w14:textId="77777777" w:rsidR="00AC69B8" w:rsidRPr="005F70FB" w:rsidRDefault="00AC69B8" w:rsidP="00AC23C4">
            <w:pPr>
              <w:ind w:right="113"/>
              <w:jc w:val="right"/>
              <w:rPr>
                <w:lang w:eastAsia="en-US"/>
              </w:rPr>
            </w:pPr>
            <w:r w:rsidRPr="005F70FB">
              <w:rPr>
                <w:lang w:eastAsia="en-US"/>
              </w:rPr>
              <w:t>31,160</w:t>
            </w:r>
          </w:p>
        </w:tc>
        <w:tc>
          <w:tcPr>
            <w:tcW w:w="1247" w:type="dxa"/>
            <w:tcBorders>
              <w:left w:val="nil"/>
              <w:right w:val="nil"/>
            </w:tcBorders>
            <w:shd w:val="clear" w:color="auto" w:fill="auto"/>
          </w:tcPr>
          <w:p w14:paraId="44062D61" w14:textId="77777777" w:rsidR="00AC69B8" w:rsidRPr="005F70FB" w:rsidRDefault="00AC69B8" w:rsidP="00AC23C4">
            <w:pPr>
              <w:ind w:right="113"/>
              <w:jc w:val="right"/>
              <w:rPr>
                <w:lang w:eastAsia="en-US"/>
              </w:rPr>
            </w:pPr>
            <w:r w:rsidRPr="005F70FB">
              <w:rPr>
                <w:lang w:eastAsia="en-US"/>
              </w:rPr>
              <w:t>11,347</w:t>
            </w:r>
          </w:p>
        </w:tc>
        <w:tc>
          <w:tcPr>
            <w:tcW w:w="1248" w:type="dxa"/>
            <w:tcBorders>
              <w:left w:val="nil"/>
              <w:right w:val="nil"/>
            </w:tcBorders>
            <w:shd w:val="clear" w:color="auto" w:fill="auto"/>
          </w:tcPr>
          <w:p w14:paraId="3C07B017" w14:textId="77777777" w:rsidR="00AC69B8" w:rsidRPr="005F70FB" w:rsidRDefault="00AC69B8" w:rsidP="00AC23C4">
            <w:pPr>
              <w:ind w:right="113"/>
              <w:jc w:val="right"/>
              <w:rPr>
                <w:lang w:eastAsia="en-US"/>
              </w:rPr>
            </w:pPr>
            <w:r w:rsidRPr="005F70FB">
              <w:rPr>
                <w:lang w:eastAsia="en-US"/>
              </w:rPr>
              <w:t>52,422</w:t>
            </w:r>
          </w:p>
        </w:tc>
      </w:tr>
      <w:tr w:rsidR="00AC23C4" w:rsidRPr="005F70FB" w14:paraId="4DC99D8D" w14:textId="77777777" w:rsidTr="00961C13">
        <w:tc>
          <w:tcPr>
            <w:tcW w:w="284" w:type="dxa"/>
            <w:tcBorders>
              <w:left w:val="nil"/>
              <w:right w:val="nil"/>
            </w:tcBorders>
            <w:shd w:val="clear" w:color="auto" w:fill="auto"/>
          </w:tcPr>
          <w:p w14:paraId="78ABCE11" w14:textId="77777777" w:rsidR="00AC69B8" w:rsidRPr="005F70FB" w:rsidRDefault="00AC69B8" w:rsidP="00AC69B8">
            <w:pPr>
              <w:rPr>
                <w:lang w:eastAsia="en-US"/>
              </w:rPr>
            </w:pPr>
          </w:p>
        </w:tc>
        <w:tc>
          <w:tcPr>
            <w:tcW w:w="284" w:type="dxa"/>
            <w:tcBorders>
              <w:left w:val="nil"/>
              <w:right w:val="nil"/>
            </w:tcBorders>
            <w:shd w:val="clear" w:color="auto" w:fill="auto"/>
          </w:tcPr>
          <w:p w14:paraId="720D678C" w14:textId="77777777" w:rsidR="00AC69B8" w:rsidRPr="005F70FB" w:rsidRDefault="00AC69B8" w:rsidP="00AC69B8">
            <w:pPr>
              <w:rPr>
                <w:lang w:eastAsia="en-US"/>
              </w:rPr>
            </w:pPr>
          </w:p>
        </w:tc>
        <w:tc>
          <w:tcPr>
            <w:tcW w:w="2268" w:type="dxa"/>
            <w:tcBorders>
              <w:left w:val="nil"/>
              <w:right w:val="nil"/>
            </w:tcBorders>
            <w:shd w:val="clear" w:color="auto" w:fill="auto"/>
            <w:noWrap/>
          </w:tcPr>
          <w:p w14:paraId="074A4BFE" w14:textId="77777777" w:rsidR="00AC69B8" w:rsidRPr="005F70FB" w:rsidRDefault="00AC69B8" w:rsidP="00AC69B8">
            <w:pPr>
              <w:rPr>
                <w:lang w:eastAsia="en-US"/>
              </w:rPr>
            </w:pPr>
            <w:r w:rsidRPr="005F70FB">
              <w:rPr>
                <w:lang w:eastAsia="en-US"/>
              </w:rPr>
              <w:t>Sorong</w:t>
            </w:r>
          </w:p>
        </w:tc>
        <w:tc>
          <w:tcPr>
            <w:tcW w:w="1247" w:type="dxa"/>
            <w:tcBorders>
              <w:left w:val="nil"/>
              <w:right w:val="nil"/>
            </w:tcBorders>
            <w:shd w:val="clear" w:color="auto" w:fill="auto"/>
            <w:noWrap/>
          </w:tcPr>
          <w:p w14:paraId="4851F291" w14:textId="77777777" w:rsidR="00AC69B8" w:rsidRPr="005F70FB" w:rsidRDefault="00AC69B8" w:rsidP="00AC23C4">
            <w:pPr>
              <w:ind w:right="113"/>
              <w:jc w:val="right"/>
              <w:rPr>
                <w:lang w:eastAsia="en-US"/>
              </w:rPr>
            </w:pPr>
            <w:r w:rsidRPr="005F70FB">
              <w:rPr>
                <w:lang w:eastAsia="en-US"/>
              </w:rPr>
              <w:t>26,400</w:t>
            </w:r>
          </w:p>
        </w:tc>
        <w:tc>
          <w:tcPr>
            <w:tcW w:w="1247" w:type="dxa"/>
            <w:tcBorders>
              <w:left w:val="nil"/>
              <w:right w:val="nil"/>
            </w:tcBorders>
            <w:shd w:val="clear" w:color="auto" w:fill="auto"/>
          </w:tcPr>
          <w:p w14:paraId="0AD36D5C" w14:textId="77777777" w:rsidR="00AC69B8" w:rsidRPr="005F70FB" w:rsidRDefault="00AC69B8" w:rsidP="00AC23C4">
            <w:pPr>
              <w:ind w:right="113"/>
              <w:jc w:val="right"/>
              <w:rPr>
                <w:lang w:eastAsia="en-US"/>
              </w:rPr>
            </w:pPr>
            <w:r w:rsidRPr="005F70FB">
              <w:rPr>
                <w:lang w:eastAsia="en-US"/>
              </w:rPr>
              <w:t>44,219</w:t>
            </w:r>
          </w:p>
        </w:tc>
        <w:tc>
          <w:tcPr>
            <w:tcW w:w="1248" w:type="dxa"/>
            <w:tcBorders>
              <w:left w:val="nil"/>
              <w:right w:val="nil"/>
            </w:tcBorders>
            <w:shd w:val="clear" w:color="auto" w:fill="auto"/>
          </w:tcPr>
          <w:p w14:paraId="6C171D3D" w14:textId="77777777" w:rsidR="00AC69B8" w:rsidRPr="005F70FB" w:rsidRDefault="00AC69B8" w:rsidP="00AC23C4">
            <w:pPr>
              <w:ind w:right="113"/>
              <w:jc w:val="right"/>
              <w:rPr>
                <w:lang w:eastAsia="en-US"/>
              </w:rPr>
            </w:pPr>
            <w:r w:rsidRPr="005F70FB">
              <w:rPr>
                <w:lang w:eastAsia="en-US"/>
              </w:rPr>
              <w:t>187,726</w:t>
            </w:r>
          </w:p>
        </w:tc>
      </w:tr>
      <w:tr w:rsidR="00AC23C4" w:rsidRPr="005F70FB" w14:paraId="2D8F9243" w14:textId="77777777" w:rsidTr="00961C13">
        <w:tc>
          <w:tcPr>
            <w:tcW w:w="284" w:type="dxa"/>
            <w:tcBorders>
              <w:left w:val="nil"/>
              <w:right w:val="nil"/>
            </w:tcBorders>
            <w:shd w:val="clear" w:color="auto" w:fill="auto"/>
          </w:tcPr>
          <w:p w14:paraId="4AAE15BF" w14:textId="77777777" w:rsidR="00AC69B8" w:rsidRPr="005F70FB" w:rsidRDefault="00AC69B8" w:rsidP="00AC69B8">
            <w:pPr>
              <w:rPr>
                <w:lang w:eastAsia="en-US"/>
              </w:rPr>
            </w:pPr>
          </w:p>
        </w:tc>
        <w:tc>
          <w:tcPr>
            <w:tcW w:w="284" w:type="dxa"/>
            <w:tcBorders>
              <w:left w:val="nil"/>
              <w:right w:val="nil"/>
            </w:tcBorders>
            <w:shd w:val="clear" w:color="auto" w:fill="auto"/>
          </w:tcPr>
          <w:p w14:paraId="13850CF7" w14:textId="77777777" w:rsidR="00AC69B8" w:rsidRPr="005F70FB" w:rsidRDefault="00AC69B8" w:rsidP="00AC69B8">
            <w:pPr>
              <w:rPr>
                <w:lang w:eastAsia="en-US"/>
              </w:rPr>
            </w:pPr>
          </w:p>
        </w:tc>
        <w:tc>
          <w:tcPr>
            <w:tcW w:w="2268" w:type="dxa"/>
            <w:tcBorders>
              <w:left w:val="nil"/>
              <w:right w:val="nil"/>
            </w:tcBorders>
            <w:shd w:val="clear" w:color="auto" w:fill="auto"/>
            <w:noWrap/>
          </w:tcPr>
          <w:p w14:paraId="724F2BA1" w14:textId="77777777" w:rsidR="00AC69B8" w:rsidRPr="005F70FB" w:rsidRDefault="00AC69B8" w:rsidP="00AC69B8">
            <w:pPr>
              <w:rPr>
                <w:lang w:eastAsia="en-US"/>
              </w:rPr>
            </w:pPr>
            <w:r w:rsidRPr="005F70FB">
              <w:rPr>
                <w:lang w:eastAsia="en-US"/>
              </w:rPr>
              <w:t>Sorong Kota</w:t>
            </w:r>
          </w:p>
        </w:tc>
        <w:tc>
          <w:tcPr>
            <w:tcW w:w="1247" w:type="dxa"/>
            <w:tcBorders>
              <w:left w:val="nil"/>
              <w:right w:val="nil"/>
            </w:tcBorders>
            <w:shd w:val="clear" w:color="auto" w:fill="auto"/>
            <w:noWrap/>
          </w:tcPr>
          <w:p w14:paraId="6249BFC4" w14:textId="77777777" w:rsidR="00AC69B8" w:rsidRPr="005F70FB" w:rsidRDefault="00AC69B8" w:rsidP="00AC23C4">
            <w:pPr>
              <w:ind w:right="113"/>
              <w:jc w:val="right"/>
              <w:rPr>
                <w:lang w:eastAsia="en-US"/>
              </w:rPr>
            </w:pPr>
            <w:r w:rsidRPr="005F70FB">
              <w:rPr>
                <w:lang w:eastAsia="en-US"/>
              </w:rPr>
              <w:t>62,070</w:t>
            </w:r>
          </w:p>
        </w:tc>
        <w:tc>
          <w:tcPr>
            <w:tcW w:w="1247" w:type="dxa"/>
            <w:tcBorders>
              <w:left w:val="nil"/>
              <w:right w:val="nil"/>
            </w:tcBorders>
            <w:shd w:val="clear" w:color="auto" w:fill="auto"/>
          </w:tcPr>
          <w:p w14:paraId="424E9AD8" w14:textId="77777777" w:rsidR="00AC69B8" w:rsidRPr="005F70FB" w:rsidRDefault="00AC69B8" w:rsidP="00AC23C4">
            <w:pPr>
              <w:ind w:right="113"/>
              <w:jc w:val="right"/>
              <w:rPr>
                <w:lang w:eastAsia="en-US"/>
              </w:rPr>
            </w:pPr>
            <w:r w:rsidRPr="005F70FB">
              <w:rPr>
                <w:lang w:eastAsia="en-US"/>
              </w:rPr>
              <w:t>128,555</w:t>
            </w:r>
          </w:p>
        </w:tc>
        <w:tc>
          <w:tcPr>
            <w:tcW w:w="1248" w:type="dxa"/>
            <w:tcBorders>
              <w:left w:val="nil"/>
              <w:right w:val="nil"/>
            </w:tcBorders>
            <w:shd w:val="clear" w:color="auto" w:fill="auto"/>
          </w:tcPr>
          <w:p w14:paraId="5C9725BC" w14:textId="77777777" w:rsidR="00AC69B8" w:rsidRPr="005F70FB" w:rsidRDefault="00AC69B8" w:rsidP="00AC23C4">
            <w:pPr>
              <w:ind w:right="113"/>
              <w:jc w:val="right"/>
              <w:rPr>
                <w:lang w:eastAsia="en-US"/>
              </w:rPr>
            </w:pPr>
            <w:r w:rsidRPr="005F70FB">
              <w:rPr>
                <w:lang w:eastAsia="en-US"/>
              </w:rPr>
              <w:t>37,900</w:t>
            </w:r>
          </w:p>
        </w:tc>
      </w:tr>
      <w:tr w:rsidR="00AC23C4" w:rsidRPr="005F70FB" w14:paraId="33C41DCF" w14:textId="77777777" w:rsidTr="00961C13">
        <w:tc>
          <w:tcPr>
            <w:tcW w:w="284" w:type="dxa"/>
            <w:tcBorders>
              <w:left w:val="nil"/>
              <w:right w:val="nil"/>
            </w:tcBorders>
            <w:shd w:val="clear" w:color="auto" w:fill="auto"/>
          </w:tcPr>
          <w:p w14:paraId="77EADC91" w14:textId="77777777" w:rsidR="00AC69B8" w:rsidRPr="005F70FB" w:rsidRDefault="00AC69B8" w:rsidP="00AC69B8">
            <w:pPr>
              <w:rPr>
                <w:lang w:eastAsia="en-US"/>
              </w:rPr>
            </w:pPr>
          </w:p>
        </w:tc>
        <w:tc>
          <w:tcPr>
            <w:tcW w:w="284" w:type="dxa"/>
            <w:tcBorders>
              <w:left w:val="nil"/>
              <w:right w:val="nil"/>
            </w:tcBorders>
            <w:shd w:val="clear" w:color="auto" w:fill="auto"/>
          </w:tcPr>
          <w:p w14:paraId="081CAAC7" w14:textId="77777777" w:rsidR="00AC69B8" w:rsidRPr="005F70FB" w:rsidRDefault="00AC69B8" w:rsidP="00AC69B8">
            <w:pPr>
              <w:rPr>
                <w:lang w:eastAsia="en-US"/>
              </w:rPr>
            </w:pPr>
          </w:p>
        </w:tc>
        <w:tc>
          <w:tcPr>
            <w:tcW w:w="2268" w:type="dxa"/>
            <w:tcBorders>
              <w:left w:val="nil"/>
              <w:right w:val="nil"/>
            </w:tcBorders>
            <w:shd w:val="clear" w:color="auto" w:fill="auto"/>
            <w:noWrap/>
          </w:tcPr>
          <w:p w14:paraId="4ED050C2" w14:textId="77777777" w:rsidR="00AC69B8" w:rsidRPr="005F70FB" w:rsidRDefault="00AC69B8" w:rsidP="00AC69B8">
            <w:pPr>
              <w:rPr>
                <w:lang w:eastAsia="en-US"/>
              </w:rPr>
            </w:pPr>
            <w:r w:rsidRPr="005F70FB">
              <w:rPr>
                <w:lang w:eastAsia="en-US"/>
              </w:rPr>
              <w:t>Sorong Selatan</w:t>
            </w:r>
          </w:p>
        </w:tc>
        <w:tc>
          <w:tcPr>
            <w:tcW w:w="1247" w:type="dxa"/>
            <w:tcBorders>
              <w:left w:val="nil"/>
              <w:right w:val="nil"/>
            </w:tcBorders>
            <w:shd w:val="clear" w:color="auto" w:fill="auto"/>
            <w:noWrap/>
          </w:tcPr>
          <w:p w14:paraId="28B712B9" w14:textId="77777777" w:rsidR="00AC69B8" w:rsidRPr="005F70FB" w:rsidRDefault="00AC69B8" w:rsidP="00AC23C4">
            <w:pPr>
              <w:ind w:right="113"/>
              <w:jc w:val="right"/>
              <w:rPr>
                <w:lang w:eastAsia="en-US"/>
              </w:rPr>
            </w:pPr>
            <w:r w:rsidRPr="005F70FB">
              <w:rPr>
                <w:lang w:eastAsia="en-US"/>
              </w:rPr>
              <w:t>30,988</w:t>
            </w:r>
          </w:p>
        </w:tc>
        <w:tc>
          <w:tcPr>
            <w:tcW w:w="1247" w:type="dxa"/>
            <w:tcBorders>
              <w:left w:val="nil"/>
              <w:right w:val="nil"/>
            </w:tcBorders>
            <w:shd w:val="clear" w:color="auto" w:fill="auto"/>
          </w:tcPr>
          <w:p w14:paraId="1255FA6F" w14:textId="77777777" w:rsidR="00AC69B8" w:rsidRPr="005F70FB" w:rsidRDefault="00AC69B8" w:rsidP="00AC23C4">
            <w:pPr>
              <w:ind w:right="113"/>
              <w:jc w:val="right"/>
              <w:rPr>
                <w:lang w:eastAsia="en-US"/>
              </w:rPr>
            </w:pPr>
            <w:r w:rsidRPr="005F70FB">
              <w:rPr>
                <w:lang w:eastAsia="en-US"/>
              </w:rPr>
              <w:t>6,912</w:t>
            </w:r>
          </w:p>
        </w:tc>
        <w:tc>
          <w:tcPr>
            <w:tcW w:w="1248" w:type="dxa"/>
            <w:tcBorders>
              <w:left w:val="nil"/>
              <w:right w:val="nil"/>
            </w:tcBorders>
            <w:shd w:val="clear" w:color="auto" w:fill="auto"/>
          </w:tcPr>
          <w:p w14:paraId="077522C9" w14:textId="77777777" w:rsidR="00AC69B8" w:rsidRPr="005F70FB" w:rsidRDefault="00AC69B8" w:rsidP="00AC23C4">
            <w:pPr>
              <w:ind w:right="113"/>
              <w:jc w:val="right"/>
              <w:rPr>
                <w:lang w:eastAsia="en-US"/>
              </w:rPr>
            </w:pPr>
            <w:r w:rsidRPr="005F70FB">
              <w:rPr>
                <w:lang w:eastAsia="en-US"/>
              </w:rPr>
              <w:t>70,619</w:t>
            </w:r>
          </w:p>
        </w:tc>
      </w:tr>
      <w:tr w:rsidR="00AC23C4" w:rsidRPr="005F70FB" w14:paraId="41485FA3" w14:textId="77777777" w:rsidTr="00961C13">
        <w:tc>
          <w:tcPr>
            <w:tcW w:w="284" w:type="dxa"/>
            <w:tcBorders>
              <w:left w:val="nil"/>
              <w:right w:val="nil"/>
            </w:tcBorders>
            <w:shd w:val="clear" w:color="auto" w:fill="auto"/>
          </w:tcPr>
          <w:p w14:paraId="05B86F29" w14:textId="77777777" w:rsidR="00AC69B8" w:rsidRPr="005F70FB" w:rsidRDefault="00AC69B8" w:rsidP="00AC69B8">
            <w:pPr>
              <w:rPr>
                <w:lang w:eastAsia="en-US"/>
              </w:rPr>
            </w:pPr>
          </w:p>
        </w:tc>
        <w:tc>
          <w:tcPr>
            <w:tcW w:w="284" w:type="dxa"/>
            <w:tcBorders>
              <w:left w:val="nil"/>
              <w:right w:val="nil"/>
            </w:tcBorders>
            <w:shd w:val="clear" w:color="auto" w:fill="auto"/>
          </w:tcPr>
          <w:p w14:paraId="0F8D2D06" w14:textId="77777777" w:rsidR="00AC69B8" w:rsidRPr="005F70FB" w:rsidRDefault="00AC69B8" w:rsidP="00AC69B8">
            <w:pPr>
              <w:rPr>
                <w:lang w:eastAsia="en-US"/>
              </w:rPr>
            </w:pPr>
          </w:p>
        </w:tc>
        <w:tc>
          <w:tcPr>
            <w:tcW w:w="2268" w:type="dxa"/>
            <w:tcBorders>
              <w:left w:val="nil"/>
              <w:right w:val="nil"/>
            </w:tcBorders>
            <w:shd w:val="clear" w:color="auto" w:fill="auto"/>
            <w:noWrap/>
          </w:tcPr>
          <w:p w14:paraId="3604EA57" w14:textId="77777777" w:rsidR="00AC69B8" w:rsidRPr="005F70FB" w:rsidRDefault="00AC69B8" w:rsidP="00AC69B8">
            <w:pPr>
              <w:rPr>
                <w:lang w:eastAsia="en-US"/>
              </w:rPr>
            </w:pPr>
            <w:r w:rsidRPr="005F70FB">
              <w:rPr>
                <w:lang w:eastAsia="en-US"/>
              </w:rPr>
              <w:t>Tambrauw</w:t>
            </w:r>
          </w:p>
        </w:tc>
        <w:tc>
          <w:tcPr>
            <w:tcW w:w="1247" w:type="dxa"/>
            <w:tcBorders>
              <w:left w:val="nil"/>
              <w:right w:val="nil"/>
            </w:tcBorders>
            <w:shd w:val="clear" w:color="auto" w:fill="auto"/>
            <w:noWrap/>
          </w:tcPr>
          <w:p w14:paraId="759ED70E" w14:textId="77777777" w:rsidR="00AC69B8" w:rsidRPr="005F70FB" w:rsidRDefault="00AC69B8" w:rsidP="00AC23C4">
            <w:pPr>
              <w:ind w:right="113"/>
              <w:jc w:val="right"/>
              <w:rPr>
                <w:lang w:eastAsia="en-US"/>
              </w:rPr>
            </w:pPr>
            <w:r w:rsidRPr="005F70FB">
              <w:rPr>
                <w:lang w:eastAsia="en-US"/>
              </w:rPr>
              <w:t>5,878</w:t>
            </w:r>
          </w:p>
        </w:tc>
        <w:tc>
          <w:tcPr>
            <w:tcW w:w="1247" w:type="dxa"/>
            <w:tcBorders>
              <w:left w:val="nil"/>
              <w:right w:val="nil"/>
            </w:tcBorders>
            <w:shd w:val="clear" w:color="auto" w:fill="auto"/>
          </w:tcPr>
          <w:p w14:paraId="69AD30EA" w14:textId="77777777" w:rsidR="00AC69B8" w:rsidRPr="005F70FB" w:rsidRDefault="00AC69B8" w:rsidP="00AC23C4">
            <w:pPr>
              <w:ind w:right="113"/>
              <w:jc w:val="right"/>
              <w:rPr>
                <w:lang w:eastAsia="en-US"/>
              </w:rPr>
            </w:pPr>
            <w:r w:rsidRPr="005F70FB">
              <w:rPr>
                <w:lang w:eastAsia="en-US"/>
              </w:rPr>
              <w:t>266</w:t>
            </w:r>
          </w:p>
        </w:tc>
        <w:tc>
          <w:tcPr>
            <w:tcW w:w="1248" w:type="dxa"/>
            <w:tcBorders>
              <w:left w:val="nil"/>
              <w:right w:val="nil"/>
            </w:tcBorders>
            <w:shd w:val="clear" w:color="auto" w:fill="auto"/>
          </w:tcPr>
          <w:p w14:paraId="343A7286" w14:textId="77777777" w:rsidR="00AC69B8" w:rsidRPr="005F70FB" w:rsidRDefault="00AC69B8" w:rsidP="00AC23C4">
            <w:pPr>
              <w:ind w:right="113"/>
              <w:jc w:val="right"/>
              <w:rPr>
                <w:lang w:eastAsia="en-US"/>
              </w:rPr>
            </w:pPr>
            <w:r w:rsidRPr="005F70FB">
              <w:rPr>
                <w:lang w:eastAsia="en-US"/>
              </w:rPr>
              <w:t>42,507</w:t>
            </w:r>
          </w:p>
        </w:tc>
      </w:tr>
      <w:tr w:rsidR="00AC23C4" w:rsidRPr="005F70FB" w14:paraId="7281A702" w14:textId="77777777" w:rsidTr="00961C13">
        <w:tc>
          <w:tcPr>
            <w:tcW w:w="284" w:type="dxa"/>
            <w:tcBorders>
              <w:left w:val="nil"/>
              <w:right w:val="nil"/>
            </w:tcBorders>
            <w:shd w:val="clear" w:color="auto" w:fill="auto"/>
          </w:tcPr>
          <w:p w14:paraId="1089CBB5" w14:textId="77777777" w:rsidR="00AC69B8" w:rsidRPr="005F70FB" w:rsidRDefault="00AC69B8" w:rsidP="00AC69B8">
            <w:pPr>
              <w:rPr>
                <w:lang w:eastAsia="en-US"/>
              </w:rPr>
            </w:pPr>
          </w:p>
        </w:tc>
        <w:tc>
          <w:tcPr>
            <w:tcW w:w="284" w:type="dxa"/>
            <w:tcBorders>
              <w:left w:val="nil"/>
              <w:right w:val="nil"/>
            </w:tcBorders>
            <w:shd w:val="clear" w:color="auto" w:fill="auto"/>
          </w:tcPr>
          <w:p w14:paraId="115889EA" w14:textId="77777777" w:rsidR="00AC69B8" w:rsidRPr="005F70FB" w:rsidRDefault="00AC69B8" w:rsidP="00AC69B8">
            <w:pPr>
              <w:rPr>
                <w:lang w:eastAsia="en-US"/>
              </w:rPr>
            </w:pPr>
          </w:p>
        </w:tc>
        <w:tc>
          <w:tcPr>
            <w:tcW w:w="2268" w:type="dxa"/>
            <w:tcBorders>
              <w:left w:val="nil"/>
              <w:right w:val="nil"/>
            </w:tcBorders>
            <w:shd w:val="clear" w:color="auto" w:fill="auto"/>
            <w:noWrap/>
          </w:tcPr>
          <w:p w14:paraId="0CAFA177" w14:textId="77777777" w:rsidR="00AC69B8" w:rsidRPr="005F70FB" w:rsidRDefault="00AC69B8" w:rsidP="00AC69B8">
            <w:pPr>
              <w:rPr>
                <w:lang w:eastAsia="en-US"/>
              </w:rPr>
            </w:pPr>
            <w:r w:rsidRPr="005F70FB">
              <w:rPr>
                <w:lang w:eastAsia="en-US"/>
              </w:rPr>
              <w:t>Teluk Bintuni</w:t>
            </w:r>
          </w:p>
        </w:tc>
        <w:tc>
          <w:tcPr>
            <w:tcW w:w="1247" w:type="dxa"/>
            <w:tcBorders>
              <w:left w:val="nil"/>
              <w:right w:val="nil"/>
            </w:tcBorders>
            <w:shd w:val="clear" w:color="auto" w:fill="auto"/>
            <w:noWrap/>
          </w:tcPr>
          <w:p w14:paraId="48D20256" w14:textId="77777777" w:rsidR="00AC69B8" w:rsidRPr="005F70FB" w:rsidRDefault="00AC69B8" w:rsidP="00AC23C4">
            <w:pPr>
              <w:ind w:right="113"/>
              <w:jc w:val="right"/>
              <w:rPr>
                <w:lang w:eastAsia="en-US"/>
              </w:rPr>
            </w:pPr>
            <w:r w:rsidRPr="005F70FB">
              <w:rPr>
                <w:lang w:eastAsia="en-US"/>
              </w:rPr>
              <w:t>27,947</w:t>
            </w:r>
          </w:p>
        </w:tc>
        <w:tc>
          <w:tcPr>
            <w:tcW w:w="1247" w:type="dxa"/>
            <w:tcBorders>
              <w:left w:val="nil"/>
              <w:right w:val="nil"/>
            </w:tcBorders>
            <w:shd w:val="clear" w:color="auto" w:fill="auto"/>
          </w:tcPr>
          <w:p w14:paraId="3BB0683F" w14:textId="77777777" w:rsidR="00AC69B8" w:rsidRPr="005F70FB" w:rsidRDefault="00AC69B8" w:rsidP="00AC23C4">
            <w:pPr>
              <w:ind w:right="113"/>
              <w:jc w:val="right"/>
              <w:rPr>
                <w:lang w:eastAsia="en-US"/>
              </w:rPr>
            </w:pPr>
            <w:r w:rsidRPr="005F70FB">
              <w:rPr>
                <w:lang w:eastAsia="en-US"/>
              </w:rPr>
              <w:t>24,475</w:t>
            </w:r>
          </w:p>
        </w:tc>
        <w:tc>
          <w:tcPr>
            <w:tcW w:w="1248" w:type="dxa"/>
            <w:tcBorders>
              <w:left w:val="nil"/>
              <w:right w:val="nil"/>
            </w:tcBorders>
            <w:shd w:val="clear" w:color="auto" w:fill="auto"/>
          </w:tcPr>
          <w:p w14:paraId="799C0BE7" w14:textId="77777777" w:rsidR="00AC69B8" w:rsidRPr="005F70FB" w:rsidRDefault="00AC69B8" w:rsidP="00AC23C4">
            <w:pPr>
              <w:ind w:right="113"/>
              <w:jc w:val="right"/>
              <w:rPr>
                <w:lang w:eastAsia="en-US"/>
              </w:rPr>
            </w:pPr>
            <w:r w:rsidRPr="005F70FB">
              <w:rPr>
                <w:lang w:eastAsia="en-US"/>
              </w:rPr>
              <w:t>6,144</w:t>
            </w:r>
          </w:p>
        </w:tc>
      </w:tr>
      <w:tr w:rsidR="00AC23C4" w:rsidRPr="005F70FB" w14:paraId="1F4C7A03" w14:textId="77777777" w:rsidTr="00961C13">
        <w:tc>
          <w:tcPr>
            <w:tcW w:w="284" w:type="dxa"/>
            <w:tcBorders>
              <w:left w:val="nil"/>
              <w:right w:val="nil"/>
            </w:tcBorders>
            <w:shd w:val="clear" w:color="auto" w:fill="auto"/>
          </w:tcPr>
          <w:p w14:paraId="72F0EEEF" w14:textId="77777777" w:rsidR="00AC69B8" w:rsidRPr="005F70FB" w:rsidRDefault="00AC69B8" w:rsidP="00AC69B8">
            <w:pPr>
              <w:pStyle w:val="TableCell0-2Break"/>
              <w:rPr>
                <w:lang w:eastAsia="en-US"/>
              </w:rPr>
            </w:pPr>
          </w:p>
        </w:tc>
        <w:tc>
          <w:tcPr>
            <w:tcW w:w="284" w:type="dxa"/>
            <w:tcBorders>
              <w:left w:val="nil"/>
              <w:right w:val="nil"/>
            </w:tcBorders>
            <w:shd w:val="clear" w:color="auto" w:fill="auto"/>
          </w:tcPr>
          <w:p w14:paraId="200B46BB" w14:textId="77777777" w:rsidR="00AC69B8" w:rsidRPr="005F70FB" w:rsidRDefault="00AC69B8" w:rsidP="00AC69B8">
            <w:pPr>
              <w:pStyle w:val="TableCell0-2Break"/>
              <w:rPr>
                <w:lang w:eastAsia="en-US"/>
              </w:rPr>
            </w:pPr>
          </w:p>
        </w:tc>
        <w:tc>
          <w:tcPr>
            <w:tcW w:w="2268" w:type="dxa"/>
            <w:tcBorders>
              <w:left w:val="nil"/>
              <w:right w:val="nil"/>
            </w:tcBorders>
            <w:shd w:val="clear" w:color="auto" w:fill="auto"/>
            <w:noWrap/>
          </w:tcPr>
          <w:p w14:paraId="6BA529CE" w14:textId="77777777" w:rsidR="00AC69B8" w:rsidRPr="005F70FB" w:rsidRDefault="00AC69B8" w:rsidP="00AC69B8">
            <w:pPr>
              <w:pStyle w:val="TableCell0-2Break"/>
              <w:rPr>
                <w:lang w:eastAsia="en-US"/>
              </w:rPr>
            </w:pPr>
            <w:r w:rsidRPr="005F70FB">
              <w:rPr>
                <w:lang w:eastAsia="en-US"/>
              </w:rPr>
              <w:t>Teluk Wondama</w:t>
            </w:r>
          </w:p>
        </w:tc>
        <w:tc>
          <w:tcPr>
            <w:tcW w:w="1247" w:type="dxa"/>
            <w:tcBorders>
              <w:left w:val="nil"/>
              <w:right w:val="nil"/>
            </w:tcBorders>
            <w:shd w:val="clear" w:color="auto" w:fill="auto"/>
            <w:noWrap/>
          </w:tcPr>
          <w:p w14:paraId="3A41B4AE" w14:textId="77777777" w:rsidR="00AC69B8" w:rsidRPr="005F70FB" w:rsidRDefault="00AC69B8" w:rsidP="00AC23C4">
            <w:pPr>
              <w:pStyle w:val="TableCell0-2Break"/>
              <w:ind w:right="113"/>
              <w:jc w:val="right"/>
              <w:rPr>
                <w:lang w:eastAsia="en-US"/>
              </w:rPr>
            </w:pPr>
            <w:r w:rsidRPr="005F70FB">
              <w:rPr>
                <w:lang w:eastAsia="en-US"/>
              </w:rPr>
              <w:t>20,181</w:t>
            </w:r>
          </w:p>
        </w:tc>
        <w:tc>
          <w:tcPr>
            <w:tcW w:w="1247" w:type="dxa"/>
            <w:tcBorders>
              <w:left w:val="nil"/>
              <w:right w:val="nil"/>
            </w:tcBorders>
            <w:shd w:val="clear" w:color="auto" w:fill="auto"/>
          </w:tcPr>
          <w:p w14:paraId="05BD3FF8" w14:textId="77777777" w:rsidR="00AC69B8" w:rsidRPr="005F70FB" w:rsidRDefault="00AC69B8" w:rsidP="00AC23C4">
            <w:pPr>
              <w:pStyle w:val="TableCell0-2Break"/>
              <w:ind w:right="113"/>
              <w:jc w:val="right"/>
              <w:rPr>
                <w:lang w:eastAsia="en-US"/>
              </w:rPr>
            </w:pPr>
            <w:r w:rsidRPr="005F70FB">
              <w:rPr>
                <w:lang w:eastAsia="en-US"/>
              </w:rPr>
              <w:t>6,140</w:t>
            </w:r>
          </w:p>
        </w:tc>
        <w:tc>
          <w:tcPr>
            <w:tcW w:w="1248" w:type="dxa"/>
            <w:tcBorders>
              <w:left w:val="nil"/>
              <w:right w:val="nil"/>
            </w:tcBorders>
            <w:shd w:val="clear" w:color="auto" w:fill="auto"/>
          </w:tcPr>
          <w:p w14:paraId="484BCEE1" w14:textId="77777777" w:rsidR="00AC69B8" w:rsidRPr="005F70FB" w:rsidRDefault="00AC69B8" w:rsidP="00AC23C4">
            <w:pPr>
              <w:pStyle w:val="TableCell0-2Break"/>
              <w:ind w:right="113"/>
              <w:jc w:val="right"/>
              <w:rPr>
                <w:lang w:eastAsia="en-US"/>
              </w:rPr>
            </w:pPr>
            <w:r w:rsidRPr="005F70FB">
              <w:rPr>
                <w:lang w:eastAsia="en-US"/>
              </w:rPr>
              <w:t>190,625</w:t>
            </w:r>
          </w:p>
        </w:tc>
      </w:tr>
      <w:tr w:rsidR="00AC69B8" w:rsidRPr="005F70FB" w14:paraId="1DE7F360" w14:textId="77777777" w:rsidTr="00961C13">
        <w:tc>
          <w:tcPr>
            <w:tcW w:w="284" w:type="dxa"/>
            <w:tcBorders>
              <w:left w:val="nil"/>
            </w:tcBorders>
            <w:shd w:val="clear" w:color="auto" w:fill="auto"/>
          </w:tcPr>
          <w:p w14:paraId="53F18A9F" w14:textId="77777777" w:rsidR="00AC69B8" w:rsidRPr="005F70FB" w:rsidRDefault="00AC69B8" w:rsidP="00AC69B8">
            <w:pPr>
              <w:pStyle w:val="TableCell2-2"/>
              <w:rPr>
                <w:lang w:eastAsia="en-US"/>
              </w:rPr>
            </w:pPr>
          </w:p>
        </w:tc>
        <w:tc>
          <w:tcPr>
            <w:tcW w:w="6294" w:type="dxa"/>
            <w:gridSpan w:val="5"/>
            <w:tcBorders>
              <w:right w:val="nil"/>
            </w:tcBorders>
            <w:shd w:val="clear" w:color="auto" w:fill="auto"/>
          </w:tcPr>
          <w:p w14:paraId="745FE52D" w14:textId="77777777" w:rsidR="00AC69B8" w:rsidRPr="005F70FB" w:rsidRDefault="00AC69B8" w:rsidP="00AC69B8">
            <w:pPr>
              <w:pStyle w:val="TableCell2-2"/>
              <w:rPr>
                <w:lang w:eastAsia="en-US"/>
              </w:rPr>
            </w:pPr>
            <w:r w:rsidRPr="005F70FB">
              <w:rPr>
                <w:lang w:eastAsia="en-US"/>
              </w:rPr>
              <w:t>Interior regencies</w:t>
            </w:r>
          </w:p>
        </w:tc>
      </w:tr>
      <w:tr w:rsidR="00AC23C4" w:rsidRPr="005F70FB" w14:paraId="0CBB9277" w14:textId="77777777" w:rsidTr="00961C13">
        <w:tc>
          <w:tcPr>
            <w:tcW w:w="284" w:type="dxa"/>
            <w:tcBorders>
              <w:left w:val="nil"/>
              <w:bottom w:val="single" w:sz="4" w:space="0" w:color="auto"/>
              <w:right w:val="nil"/>
            </w:tcBorders>
            <w:shd w:val="clear" w:color="auto" w:fill="auto"/>
          </w:tcPr>
          <w:p w14:paraId="66705F72" w14:textId="77777777" w:rsidR="00AC69B8" w:rsidRPr="005F70FB" w:rsidRDefault="00AC69B8" w:rsidP="00AC69B8">
            <w:pPr>
              <w:pStyle w:val="TableCell2-2Break"/>
            </w:pPr>
          </w:p>
        </w:tc>
        <w:tc>
          <w:tcPr>
            <w:tcW w:w="284" w:type="dxa"/>
            <w:tcBorders>
              <w:left w:val="nil"/>
              <w:bottom w:val="single" w:sz="4" w:space="0" w:color="auto"/>
              <w:right w:val="nil"/>
            </w:tcBorders>
            <w:shd w:val="clear" w:color="auto" w:fill="auto"/>
          </w:tcPr>
          <w:p w14:paraId="000A93C0" w14:textId="77777777" w:rsidR="00AC69B8" w:rsidRPr="005F70FB" w:rsidRDefault="00AC69B8" w:rsidP="00AC69B8">
            <w:pPr>
              <w:pStyle w:val="TableCell2-2Break"/>
            </w:pPr>
          </w:p>
        </w:tc>
        <w:tc>
          <w:tcPr>
            <w:tcW w:w="2268" w:type="dxa"/>
            <w:tcBorders>
              <w:left w:val="nil"/>
              <w:bottom w:val="single" w:sz="4" w:space="0" w:color="auto"/>
              <w:right w:val="nil"/>
            </w:tcBorders>
            <w:shd w:val="clear" w:color="auto" w:fill="auto"/>
            <w:noWrap/>
          </w:tcPr>
          <w:p w14:paraId="30D2DF7A" w14:textId="77777777" w:rsidR="00AC69B8" w:rsidRPr="005F70FB" w:rsidRDefault="00AC69B8" w:rsidP="00AC69B8">
            <w:pPr>
              <w:pStyle w:val="TableCell2-2Break"/>
            </w:pPr>
            <w:r w:rsidRPr="005F70FB">
              <w:t>Maybrat</w:t>
            </w:r>
          </w:p>
        </w:tc>
        <w:tc>
          <w:tcPr>
            <w:tcW w:w="1247" w:type="dxa"/>
            <w:tcBorders>
              <w:left w:val="nil"/>
              <w:bottom w:val="single" w:sz="4" w:space="0" w:color="auto"/>
              <w:right w:val="nil"/>
            </w:tcBorders>
            <w:shd w:val="clear" w:color="auto" w:fill="auto"/>
            <w:noWrap/>
          </w:tcPr>
          <w:p w14:paraId="24D4240A" w14:textId="77777777" w:rsidR="00AC69B8" w:rsidRPr="005F70FB" w:rsidRDefault="00AC69B8" w:rsidP="00AC23C4">
            <w:pPr>
              <w:pStyle w:val="TableCell2-2Break"/>
              <w:ind w:right="113"/>
              <w:jc w:val="right"/>
            </w:pPr>
            <w:r w:rsidRPr="005F70FB">
              <w:t>31,772</w:t>
            </w:r>
          </w:p>
        </w:tc>
        <w:tc>
          <w:tcPr>
            <w:tcW w:w="1247" w:type="dxa"/>
            <w:tcBorders>
              <w:left w:val="nil"/>
              <w:bottom w:val="single" w:sz="4" w:space="0" w:color="auto"/>
              <w:right w:val="nil"/>
            </w:tcBorders>
            <w:shd w:val="clear" w:color="auto" w:fill="auto"/>
          </w:tcPr>
          <w:p w14:paraId="79775724" w14:textId="77777777" w:rsidR="00AC69B8" w:rsidRPr="005F70FB" w:rsidRDefault="00AC69B8" w:rsidP="00AC23C4">
            <w:pPr>
              <w:pStyle w:val="TableCell2-2Break"/>
              <w:ind w:right="113"/>
              <w:jc w:val="right"/>
            </w:pPr>
            <w:r w:rsidRPr="005F70FB">
              <w:t>1,309</w:t>
            </w:r>
          </w:p>
        </w:tc>
        <w:tc>
          <w:tcPr>
            <w:tcW w:w="1248" w:type="dxa"/>
            <w:tcBorders>
              <w:left w:val="nil"/>
              <w:bottom w:val="single" w:sz="4" w:space="0" w:color="auto"/>
              <w:right w:val="nil"/>
            </w:tcBorders>
            <w:shd w:val="clear" w:color="auto" w:fill="auto"/>
          </w:tcPr>
          <w:p w14:paraId="7256F32A" w14:textId="77777777" w:rsidR="00AC69B8" w:rsidRPr="005F70FB" w:rsidRDefault="00AC69B8" w:rsidP="00AC23C4">
            <w:pPr>
              <w:pStyle w:val="TableCell2-2Break"/>
              <w:ind w:right="113"/>
              <w:jc w:val="right"/>
            </w:pPr>
            <w:r w:rsidRPr="005F70FB">
              <w:t>33,081</w:t>
            </w:r>
          </w:p>
        </w:tc>
      </w:tr>
    </w:tbl>
    <w:p w14:paraId="20A4EF8C" w14:textId="318EDEB4" w:rsidR="00B57188" w:rsidRPr="005F70FB" w:rsidRDefault="00B57188" w:rsidP="004A0271">
      <w:pPr>
        <w:pStyle w:val="Body0000after"/>
        <w:rPr>
          <w:lang w:eastAsia="en-US"/>
        </w:rPr>
      </w:pPr>
    </w:p>
    <w:p w14:paraId="64488964" w14:textId="77777777" w:rsidR="00CF121C" w:rsidRPr="005F70FB" w:rsidRDefault="00CF121C" w:rsidP="00CF121C">
      <w:pPr>
        <w:sectPr w:rsidR="00CF121C" w:rsidRPr="005F70FB" w:rsidSect="00D707BC">
          <w:type w:val="oddPage"/>
          <w:pgSz w:w="11907" w:h="16840" w:code="9"/>
          <w:pgMar w:top="3289" w:right="2552" w:bottom="2722" w:left="2552" w:header="2722" w:footer="1134" w:gutter="0"/>
          <w:cols w:space="720"/>
          <w:titlePg/>
        </w:sectPr>
      </w:pPr>
    </w:p>
    <w:p w14:paraId="4DCBB1CC" w14:textId="77777777" w:rsidR="005E6551" w:rsidRPr="005F70FB" w:rsidRDefault="00722FE9" w:rsidP="002A1DBD">
      <w:pPr>
        <w:pStyle w:val="Heading2"/>
        <w:numPr>
          <w:ilvl w:val="1"/>
          <w:numId w:val="22"/>
        </w:numPr>
      </w:pPr>
      <w:bookmarkStart w:id="5358" w:name="_Ref343337536"/>
      <w:bookmarkStart w:id="5359" w:name="_Toc353454836"/>
      <w:bookmarkStart w:id="5360" w:name="_Toc440455781"/>
      <w:r w:rsidRPr="005F70FB">
        <w:t>Affixation</w:t>
      </w:r>
      <w:bookmarkEnd w:id="5358"/>
      <w:bookmarkEnd w:id="5359"/>
      <w:bookmarkEnd w:id="5360"/>
    </w:p>
    <w:p w14:paraId="1A70AB3D" w14:textId="23571539" w:rsidR="00561302" w:rsidRPr="005F70FB" w:rsidRDefault="000779FE" w:rsidP="002D5896">
      <w:pPr>
        <w:pStyle w:val="Body0015after"/>
      </w:pPr>
      <w:r w:rsidRPr="005F70FB">
        <w:t xml:space="preserve">The following sections present tables and </w:t>
      </w:r>
      <w:r w:rsidR="002779F9" w:rsidRPr="005F70FB">
        <w:t xml:space="preserve">figures </w:t>
      </w:r>
      <w:r w:rsidRPr="005F70FB">
        <w:t>which give the token frequencies by speakers, topics, and interlocutors for the affixes discussed in §</w:t>
      </w:r>
      <w:r w:rsidRPr="005F70FB">
        <w:fldChar w:fldCharType="begin"/>
      </w:r>
      <w:r w:rsidRPr="005F70FB">
        <w:instrText xml:space="preserve"> REF _Ref373929586 \w \h </w:instrText>
      </w:r>
      <w:r w:rsidR="005F70FB">
        <w:instrText xml:space="preserve"> \* MERGEFORMAT </w:instrText>
      </w:r>
      <w:r w:rsidRPr="005F70FB">
        <w:fldChar w:fldCharType="separate"/>
      </w:r>
      <w:r w:rsidR="00154D81">
        <w:rPr>
          <w:cs/>
        </w:rPr>
        <w:t>‎</w:t>
      </w:r>
      <w:r w:rsidR="00154D81">
        <w:t>3.1</w:t>
      </w:r>
      <w:r w:rsidRPr="005F70FB">
        <w:fldChar w:fldCharType="end"/>
      </w:r>
      <w:r w:rsidRPr="005F70FB">
        <w:t xml:space="preserve">. The frequencies for prefix </w:t>
      </w:r>
      <w:r w:rsidRPr="005F70FB">
        <w:rPr>
          <w:rStyle w:val="ChSmallCapsItalBold"/>
        </w:rPr>
        <w:t>ter­</w:t>
      </w:r>
      <w:r w:rsidRPr="005F70FB">
        <w:t xml:space="preserve"> are given in Appendix </w:t>
      </w:r>
      <w:r w:rsidR="00366419" w:rsidRPr="005F70FB">
        <w:fldChar w:fldCharType="begin"/>
      </w:r>
      <w:r w:rsidR="00366419" w:rsidRPr="005F70FB">
        <w:instrText xml:space="preserve"> REF _Ref376624909 \n \h </w:instrText>
      </w:r>
      <w:r w:rsidR="005F70FB">
        <w:instrText xml:space="preserve"> \* MERGEFORMAT </w:instrText>
      </w:r>
      <w:r w:rsidR="00366419" w:rsidRPr="005F70FB">
        <w:fldChar w:fldCharType="separate"/>
      </w:r>
      <w:r w:rsidR="00154D81">
        <w:rPr>
          <w:cs/>
        </w:rPr>
        <w:t>‎</w:t>
      </w:r>
      <w:r w:rsidR="00154D81">
        <w:t>F.1</w:t>
      </w:r>
      <w:r w:rsidR="00366419" w:rsidRPr="005F70FB">
        <w:fldChar w:fldCharType="end"/>
      </w:r>
      <w:r w:rsidRPr="005F70FB">
        <w:t xml:space="preserve">, for suffix </w:t>
      </w:r>
      <w:r w:rsidRPr="005F70FB">
        <w:rPr>
          <w:rStyle w:val="ChItalBold"/>
        </w:rPr>
        <w:t>ang­</w:t>
      </w:r>
      <w:r w:rsidRPr="005F70FB">
        <w:t xml:space="preserve"> in Appendix </w:t>
      </w:r>
      <w:r w:rsidR="00366419" w:rsidRPr="005F70FB">
        <w:fldChar w:fldCharType="begin"/>
      </w:r>
      <w:r w:rsidR="00366419" w:rsidRPr="005F70FB">
        <w:instrText xml:space="preserve"> REF _Ref376624910 \n \h </w:instrText>
      </w:r>
      <w:r w:rsidR="005F70FB">
        <w:instrText xml:space="preserve"> \* MERGEFORMAT </w:instrText>
      </w:r>
      <w:r w:rsidR="00366419" w:rsidRPr="005F70FB">
        <w:fldChar w:fldCharType="separate"/>
      </w:r>
      <w:r w:rsidR="00154D81">
        <w:rPr>
          <w:cs/>
        </w:rPr>
        <w:t>‎</w:t>
      </w:r>
      <w:r w:rsidR="00154D81">
        <w:t>F.2</w:t>
      </w:r>
      <w:r w:rsidR="00366419" w:rsidRPr="005F70FB">
        <w:fldChar w:fldCharType="end"/>
      </w:r>
      <w:r w:rsidRPr="005F70FB">
        <w:t xml:space="preserve">, for prefix </w:t>
      </w:r>
      <w:r w:rsidRPr="005F70FB">
        <w:rPr>
          <w:rStyle w:val="ChSmallCapsItalBold"/>
        </w:rPr>
        <w:t>pe(n)­</w:t>
      </w:r>
      <w:r w:rsidRPr="005F70FB">
        <w:t xml:space="preserve"> in Appendix</w:t>
      </w:r>
      <w:r w:rsidR="00366419" w:rsidRPr="005F70FB">
        <w:fldChar w:fldCharType="begin"/>
      </w:r>
      <w:r w:rsidR="00366419" w:rsidRPr="005F70FB">
        <w:instrText xml:space="preserve"> REF _Ref376624911 \n \h </w:instrText>
      </w:r>
      <w:r w:rsidR="005F70FB">
        <w:instrText xml:space="preserve"> \* MERGEFORMAT </w:instrText>
      </w:r>
      <w:r w:rsidR="00366419" w:rsidRPr="005F70FB">
        <w:fldChar w:fldCharType="separate"/>
      </w:r>
      <w:r w:rsidR="00154D81">
        <w:rPr>
          <w:cs/>
        </w:rPr>
        <w:t>‎</w:t>
      </w:r>
      <w:r w:rsidR="00154D81">
        <w:t>F.3</w:t>
      </w:r>
      <w:r w:rsidR="00366419" w:rsidRPr="005F70FB">
        <w:fldChar w:fldCharType="end"/>
      </w:r>
      <w:r w:rsidRPr="005F70FB">
        <w:t xml:space="preserve">, for </w:t>
      </w:r>
      <w:r w:rsidRPr="005F70FB">
        <w:rPr>
          <w:szCs w:val="19"/>
        </w:rPr>
        <w:t xml:space="preserve">prefix </w:t>
      </w:r>
      <w:r w:rsidRPr="005F70FB">
        <w:rPr>
          <w:rStyle w:val="ChSmallCapsItalBold"/>
        </w:rPr>
        <w:t>ber­</w:t>
      </w:r>
      <w:r w:rsidRPr="005F70FB">
        <w:t xml:space="preserve"> in Appendix</w:t>
      </w:r>
      <w:r w:rsidR="00366419" w:rsidRPr="005F70FB">
        <w:fldChar w:fldCharType="begin"/>
      </w:r>
      <w:r w:rsidR="00366419" w:rsidRPr="005F70FB">
        <w:instrText xml:space="preserve"> REF _Ref376624912 \n \h </w:instrText>
      </w:r>
      <w:r w:rsidR="005F70FB">
        <w:instrText xml:space="preserve"> \* MERGEFORMAT </w:instrText>
      </w:r>
      <w:r w:rsidR="00366419" w:rsidRPr="005F70FB">
        <w:fldChar w:fldCharType="separate"/>
      </w:r>
      <w:r w:rsidR="00154D81">
        <w:rPr>
          <w:cs/>
        </w:rPr>
        <w:t>‎</w:t>
      </w:r>
      <w:r w:rsidR="00154D81">
        <w:t>F.4</w:t>
      </w:r>
      <w:r w:rsidR="00366419" w:rsidRPr="005F70FB">
        <w:fldChar w:fldCharType="end"/>
      </w:r>
      <w:r w:rsidRPr="005F70FB">
        <w:t xml:space="preserve">, for </w:t>
      </w:r>
      <w:r w:rsidRPr="005F70FB">
        <w:rPr>
          <w:szCs w:val="19"/>
        </w:rPr>
        <w:t xml:space="preserve">suffix </w:t>
      </w:r>
      <w:r w:rsidRPr="005F70FB">
        <w:rPr>
          <w:rStyle w:val="ChItalBold"/>
        </w:rPr>
        <w:t>­nya</w:t>
      </w:r>
      <w:r w:rsidRPr="005F70FB">
        <w:t xml:space="preserve"> in Appendix</w:t>
      </w:r>
      <w:r w:rsidR="00366419" w:rsidRPr="005F70FB">
        <w:fldChar w:fldCharType="begin"/>
      </w:r>
      <w:r w:rsidR="00366419" w:rsidRPr="005F70FB">
        <w:instrText xml:space="preserve"> REF _Ref376624913 \n \h </w:instrText>
      </w:r>
      <w:r w:rsidR="005F70FB">
        <w:instrText xml:space="preserve"> \* MERGEFORMAT </w:instrText>
      </w:r>
      <w:r w:rsidR="00366419" w:rsidRPr="005F70FB">
        <w:fldChar w:fldCharType="separate"/>
      </w:r>
      <w:r w:rsidR="00154D81">
        <w:rPr>
          <w:cs/>
        </w:rPr>
        <w:t>‎</w:t>
      </w:r>
      <w:r w:rsidR="00154D81">
        <w:t>F.5</w:t>
      </w:r>
      <w:r w:rsidR="00366419" w:rsidRPr="005F70FB">
        <w:fldChar w:fldCharType="end"/>
      </w:r>
      <w:r w:rsidRPr="005F70FB">
        <w:t xml:space="preserve">, and for </w:t>
      </w:r>
      <w:r w:rsidRPr="005F70FB">
        <w:rPr>
          <w:szCs w:val="19"/>
        </w:rPr>
        <w:t xml:space="preserve">circumfix </w:t>
      </w:r>
      <w:r w:rsidRPr="005F70FB">
        <w:rPr>
          <w:rStyle w:val="ChItalBold"/>
          <w:szCs w:val="19"/>
        </w:rPr>
        <w:t>ke</w:t>
      </w:r>
      <w:r w:rsidRPr="005F70FB">
        <w:rPr>
          <w:rStyle w:val="ChItalBold"/>
        </w:rPr>
        <w:t>­</w:t>
      </w:r>
      <w:r w:rsidRPr="005F70FB">
        <w:t>/</w:t>
      </w:r>
      <w:r w:rsidRPr="005F70FB">
        <w:rPr>
          <w:rStyle w:val="ChItalBold"/>
        </w:rPr>
        <w:t>­</w:t>
      </w:r>
      <w:r w:rsidRPr="005F70FB">
        <w:rPr>
          <w:rStyle w:val="ChItalBold"/>
          <w:szCs w:val="19"/>
        </w:rPr>
        <w:t>ang</w:t>
      </w:r>
      <w:r w:rsidRPr="005F70FB">
        <w:t xml:space="preserve"> in Appendix </w:t>
      </w:r>
      <w:r w:rsidR="00366419" w:rsidRPr="005F70FB">
        <w:fldChar w:fldCharType="begin"/>
      </w:r>
      <w:r w:rsidR="00366419" w:rsidRPr="005F70FB">
        <w:instrText xml:space="preserve"> REF _Ref376624914 \n \h </w:instrText>
      </w:r>
      <w:r w:rsidR="005F70FB">
        <w:instrText xml:space="preserve"> \* MERGEFORMAT </w:instrText>
      </w:r>
      <w:r w:rsidR="00366419" w:rsidRPr="005F70FB">
        <w:fldChar w:fldCharType="separate"/>
      </w:r>
      <w:r w:rsidR="00154D81">
        <w:rPr>
          <w:cs/>
        </w:rPr>
        <w:t>‎</w:t>
      </w:r>
      <w:r w:rsidR="00154D81">
        <w:t>F.6</w:t>
      </w:r>
      <w:r w:rsidR="00366419" w:rsidRPr="005F70FB">
        <w:fldChar w:fldCharType="end"/>
      </w:r>
      <w:r w:rsidR="00561302" w:rsidRPr="005F70FB">
        <w:t>.</w:t>
      </w:r>
    </w:p>
    <w:p w14:paraId="6F660B9D" w14:textId="77777777" w:rsidR="000779FE" w:rsidRPr="005F70FB" w:rsidRDefault="000779FE" w:rsidP="002A1DBD">
      <w:pPr>
        <w:pStyle w:val="Heading3"/>
        <w:numPr>
          <w:ilvl w:val="2"/>
          <w:numId w:val="19"/>
        </w:numPr>
      </w:pPr>
      <w:bookmarkStart w:id="5361" w:name="_Ref376624909"/>
      <w:bookmarkStart w:id="5362" w:name="_Toc440455782"/>
      <w:r w:rsidRPr="005F70FB">
        <w:t xml:space="preserve">Prefix </w:t>
      </w:r>
      <w:r w:rsidRPr="005F70FB">
        <w:rPr>
          <w:rStyle w:val="ChSmallCapsItalBold"/>
        </w:rPr>
        <w:t>ter­</w:t>
      </w:r>
      <w:bookmarkEnd w:id="5361"/>
      <w:bookmarkEnd w:id="5362"/>
    </w:p>
    <w:p w14:paraId="38D878AD" w14:textId="77777777" w:rsidR="000779FE" w:rsidRPr="005F70FB" w:rsidRDefault="000779FE" w:rsidP="007E38E2">
      <w:pPr>
        <w:pStyle w:val="Body0005after"/>
      </w:pPr>
      <w:r w:rsidRPr="005F70FB">
        <w:t xml:space="preserve">The tables and </w:t>
      </w:r>
      <w:r w:rsidR="002779F9" w:rsidRPr="005F70FB">
        <w:t xml:space="preserve">figures </w:t>
      </w:r>
      <w:r w:rsidRPr="005F70FB">
        <w:t xml:space="preserve">give the token frequencies for </w:t>
      </w:r>
      <w:r w:rsidRPr="005F70FB">
        <w:rPr>
          <w:rStyle w:val="ChSmallCapsItalBold"/>
        </w:rPr>
        <w:t>ter­</w:t>
      </w:r>
      <w:r w:rsidRPr="005F70FB">
        <w:rPr>
          <w:szCs w:val="19"/>
        </w:rPr>
        <w:t>prefixed words</w:t>
      </w:r>
      <w:r w:rsidRPr="005F70FB">
        <w:t xml:space="preserve"> with bi- and monovalent verbal bases.</w:t>
      </w:r>
    </w:p>
    <w:p w14:paraId="639A5B63"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5</w:t>
      </w:r>
      <w:r w:rsidR="00F207A1" w:rsidRPr="005F70FB">
        <w:rPr>
          <w:szCs w:val="19"/>
        </w:rPr>
        <w:fldChar w:fldCharType="end"/>
      </w:r>
      <w:r w:rsidRPr="005F70FB">
        <w:rPr>
          <w:szCs w:val="19"/>
        </w:rPr>
        <w:t>:</w:t>
      </w:r>
      <w:r w:rsidRPr="005F70FB">
        <w:rPr>
          <w:szCs w:val="19"/>
        </w:rPr>
        <w:tab/>
        <w:t xml:space="preserve">Tokens for </w:t>
      </w:r>
      <w:r w:rsidRPr="005F70FB">
        <w:rPr>
          <w:rStyle w:val="ChSmallCapsItalBold"/>
        </w:rPr>
        <w:t>ter­</w:t>
      </w:r>
      <w:r w:rsidRPr="005F70FB">
        <w:rPr>
          <w:szCs w:val="19"/>
        </w:rPr>
        <w:t>prefixed words</w:t>
      </w:r>
      <w:r w:rsidRPr="005F70FB">
        <w:t xml:space="preserve"> with bivalent verbal bases (38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0ADB5E10"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33B0DD4D"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2326A1E0"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1C1CCC1E"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17CF6827" w14:textId="77777777" w:rsidR="000779FE" w:rsidRPr="005F70FB" w:rsidRDefault="000779FE" w:rsidP="000779FE">
            <w:pPr>
              <w:pStyle w:val="TableCell2-2Center"/>
            </w:pPr>
            <w:r w:rsidRPr="005F70FB">
              <w:t>Tokens</w:t>
            </w:r>
          </w:p>
        </w:tc>
      </w:tr>
      <w:tr w:rsidR="00AC23C4" w:rsidRPr="005F70FB" w14:paraId="66DD4C1B"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1CB440A4"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4A20893A"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5D3D5202"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147FEBB3"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0A81E4C2"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343198D4"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6DC0D940"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1A5B5D18"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3E0F2A79" w14:textId="77777777" w:rsidR="000779FE" w:rsidRPr="005F70FB" w:rsidRDefault="000779FE" w:rsidP="000779FE">
            <w:pPr>
              <w:pStyle w:val="TableCell0-2Center"/>
            </w:pPr>
            <w:r w:rsidRPr="005F70FB">
              <w:t>Total</w:t>
            </w:r>
          </w:p>
        </w:tc>
      </w:tr>
      <w:tr w:rsidR="00AC23C4" w:rsidRPr="005F70FB" w14:paraId="41C01993"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52BD9414"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4DE6AF29" w14:textId="77777777" w:rsidR="000779FE" w:rsidRPr="005F70FB" w:rsidRDefault="000779FE" w:rsidP="00AC23C4">
            <w:pPr>
              <w:pStyle w:val="TableCell2-0"/>
              <w:ind w:right="57"/>
              <w:jc w:val="right"/>
            </w:pPr>
            <w:r w:rsidRPr="005F70FB">
              <w:t>6</w:t>
            </w:r>
          </w:p>
        </w:tc>
        <w:tc>
          <w:tcPr>
            <w:tcW w:w="652" w:type="dxa"/>
            <w:tcBorders>
              <w:top w:val="single" w:sz="4" w:space="0" w:color="auto"/>
              <w:bottom w:val="nil"/>
            </w:tcBorders>
            <w:shd w:val="clear" w:color="auto" w:fill="auto"/>
            <w:noWrap/>
            <w:vAlign w:val="bottom"/>
          </w:tcPr>
          <w:p w14:paraId="25DAA751" w14:textId="77777777" w:rsidR="000779FE" w:rsidRPr="005F70FB" w:rsidRDefault="000779FE" w:rsidP="00AC23C4">
            <w:pPr>
              <w:pStyle w:val="TableCell2-0"/>
              <w:ind w:right="57"/>
              <w:jc w:val="right"/>
            </w:pPr>
            <w:r w:rsidRPr="005F70FB">
              <w:t>10</w:t>
            </w:r>
          </w:p>
        </w:tc>
        <w:tc>
          <w:tcPr>
            <w:tcW w:w="652" w:type="dxa"/>
            <w:tcBorders>
              <w:top w:val="single" w:sz="4" w:space="0" w:color="auto"/>
              <w:bottom w:val="nil"/>
            </w:tcBorders>
            <w:shd w:val="clear" w:color="auto" w:fill="auto"/>
            <w:noWrap/>
            <w:vAlign w:val="bottom"/>
          </w:tcPr>
          <w:p w14:paraId="505185B9" w14:textId="77777777" w:rsidR="000779FE" w:rsidRPr="005F70FB" w:rsidRDefault="000779FE" w:rsidP="00AC23C4">
            <w:pPr>
              <w:pStyle w:val="TableCell2-0"/>
              <w:ind w:right="57"/>
              <w:jc w:val="right"/>
            </w:pPr>
            <w:r w:rsidRPr="005F70FB">
              <w:t>10</w:t>
            </w:r>
          </w:p>
        </w:tc>
        <w:tc>
          <w:tcPr>
            <w:tcW w:w="652" w:type="dxa"/>
            <w:tcBorders>
              <w:top w:val="single" w:sz="4" w:space="0" w:color="auto"/>
              <w:bottom w:val="nil"/>
              <w:right w:val="single" w:sz="4" w:space="0" w:color="auto"/>
            </w:tcBorders>
            <w:shd w:val="clear" w:color="auto" w:fill="auto"/>
            <w:noWrap/>
            <w:vAlign w:val="bottom"/>
          </w:tcPr>
          <w:p w14:paraId="6283E5FE" w14:textId="77777777" w:rsidR="000779FE" w:rsidRPr="005F70FB" w:rsidRDefault="000779FE" w:rsidP="00AC23C4">
            <w:pPr>
              <w:pStyle w:val="TableCell2-0"/>
              <w:ind w:right="57"/>
              <w:jc w:val="right"/>
            </w:pPr>
            <w:r w:rsidRPr="005F70FB">
              <w:t>15</w:t>
            </w:r>
          </w:p>
        </w:tc>
        <w:tc>
          <w:tcPr>
            <w:tcW w:w="737" w:type="dxa"/>
            <w:tcBorders>
              <w:top w:val="single" w:sz="4" w:space="0" w:color="auto"/>
              <w:left w:val="single" w:sz="4" w:space="0" w:color="auto"/>
              <w:bottom w:val="nil"/>
            </w:tcBorders>
            <w:shd w:val="clear" w:color="auto" w:fill="auto"/>
            <w:noWrap/>
            <w:vAlign w:val="bottom"/>
          </w:tcPr>
          <w:p w14:paraId="791B2EAA"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22DA3774"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288E352F" w14:textId="77777777" w:rsidR="000779FE" w:rsidRPr="005F70FB" w:rsidRDefault="000779FE" w:rsidP="00AC23C4">
            <w:pPr>
              <w:pStyle w:val="TableCell2-0"/>
              <w:ind w:right="57"/>
              <w:jc w:val="right"/>
            </w:pPr>
            <w:r w:rsidRPr="005F70FB">
              <w:t>9</w:t>
            </w:r>
          </w:p>
        </w:tc>
        <w:tc>
          <w:tcPr>
            <w:tcW w:w="854" w:type="dxa"/>
            <w:tcBorders>
              <w:top w:val="single" w:sz="4" w:space="0" w:color="auto"/>
              <w:left w:val="single" w:sz="4" w:space="0" w:color="auto"/>
              <w:bottom w:val="nil"/>
              <w:right w:val="nil"/>
            </w:tcBorders>
            <w:shd w:val="clear" w:color="auto" w:fill="auto"/>
            <w:noWrap/>
            <w:vAlign w:val="bottom"/>
          </w:tcPr>
          <w:p w14:paraId="729B0FF5" w14:textId="77777777" w:rsidR="000779FE" w:rsidRPr="005F70FB" w:rsidRDefault="000779FE" w:rsidP="00AC23C4">
            <w:pPr>
              <w:pStyle w:val="TableCell2-0"/>
              <w:ind w:right="57"/>
              <w:jc w:val="right"/>
            </w:pPr>
            <w:r w:rsidRPr="005F70FB">
              <w:t>50</w:t>
            </w:r>
          </w:p>
        </w:tc>
      </w:tr>
      <w:tr w:rsidR="00AC23C4" w:rsidRPr="005F70FB" w14:paraId="63BB3E30"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01A1E1B7"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3A5CDDA2" w14:textId="77777777" w:rsidR="000779FE" w:rsidRPr="005F70FB" w:rsidRDefault="000779FE" w:rsidP="00AC23C4">
            <w:pPr>
              <w:pStyle w:val="TableCell0-2"/>
              <w:ind w:right="57"/>
              <w:jc w:val="right"/>
            </w:pPr>
            <w:r w:rsidRPr="005F70FB">
              <w:t>2</w:t>
            </w:r>
          </w:p>
        </w:tc>
        <w:tc>
          <w:tcPr>
            <w:tcW w:w="652" w:type="dxa"/>
            <w:tcBorders>
              <w:top w:val="nil"/>
              <w:bottom w:val="single" w:sz="4" w:space="0" w:color="auto"/>
            </w:tcBorders>
            <w:shd w:val="clear" w:color="auto" w:fill="auto"/>
            <w:noWrap/>
            <w:vAlign w:val="bottom"/>
          </w:tcPr>
          <w:p w14:paraId="17AF5384" w14:textId="77777777" w:rsidR="000779FE" w:rsidRPr="005F70FB" w:rsidRDefault="000779FE" w:rsidP="00AC23C4">
            <w:pPr>
              <w:pStyle w:val="TableCell0-2"/>
              <w:ind w:right="57"/>
              <w:jc w:val="right"/>
            </w:pPr>
            <w:r w:rsidRPr="005F70FB">
              <w:t>1</w:t>
            </w:r>
          </w:p>
        </w:tc>
        <w:tc>
          <w:tcPr>
            <w:tcW w:w="652" w:type="dxa"/>
            <w:tcBorders>
              <w:top w:val="nil"/>
              <w:bottom w:val="single" w:sz="4" w:space="0" w:color="auto"/>
            </w:tcBorders>
            <w:shd w:val="clear" w:color="auto" w:fill="auto"/>
            <w:noWrap/>
            <w:vAlign w:val="bottom"/>
          </w:tcPr>
          <w:p w14:paraId="3C23AEB8" w14:textId="77777777" w:rsidR="000779FE" w:rsidRPr="005F70FB" w:rsidRDefault="000779FE" w:rsidP="00AC23C4">
            <w:pPr>
              <w:pStyle w:val="TableCell0-2"/>
              <w:ind w:right="57"/>
              <w:jc w:val="right"/>
            </w:pPr>
            <w:r w:rsidRPr="005F70FB">
              <w:t>26</w:t>
            </w:r>
          </w:p>
        </w:tc>
        <w:tc>
          <w:tcPr>
            <w:tcW w:w="652" w:type="dxa"/>
            <w:tcBorders>
              <w:top w:val="nil"/>
              <w:bottom w:val="single" w:sz="4" w:space="0" w:color="auto"/>
              <w:right w:val="single" w:sz="4" w:space="0" w:color="auto"/>
            </w:tcBorders>
            <w:shd w:val="clear" w:color="auto" w:fill="auto"/>
            <w:noWrap/>
            <w:vAlign w:val="bottom"/>
          </w:tcPr>
          <w:p w14:paraId="3FF2926C"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57E8214F" w14:textId="77777777" w:rsidR="000779FE" w:rsidRPr="005F70FB" w:rsidRDefault="000779FE" w:rsidP="00AC23C4">
            <w:pPr>
              <w:pStyle w:val="TableCell0-2"/>
              <w:ind w:right="57"/>
              <w:jc w:val="right"/>
            </w:pPr>
            <w:r w:rsidRPr="005F70FB">
              <w:t>45</w:t>
            </w:r>
          </w:p>
        </w:tc>
        <w:tc>
          <w:tcPr>
            <w:tcW w:w="737" w:type="dxa"/>
            <w:tcBorders>
              <w:top w:val="nil"/>
              <w:bottom w:val="single" w:sz="4" w:space="0" w:color="auto"/>
            </w:tcBorders>
            <w:shd w:val="clear" w:color="auto" w:fill="auto"/>
            <w:noWrap/>
            <w:vAlign w:val="bottom"/>
          </w:tcPr>
          <w:p w14:paraId="7F52B900" w14:textId="77777777" w:rsidR="000779FE" w:rsidRPr="005F70FB" w:rsidRDefault="000779FE" w:rsidP="00AC23C4">
            <w:pPr>
              <w:pStyle w:val="TableCell0-2"/>
              <w:ind w:right="57"/>
              <w:jc w:val="right"/>
              <w:rPr>
                <w:rStyle w:val="ChBold"/>
              </w:rPr>
            </w:pPr>
            <w:r w:rsidRPr="005F70FB">
              <w:rPr>
                <w:rStyle w:val="ChBold"/>
              </w:rPr>
              <w:t>23</w:t>
            </w:r>
          </w:p>
        </w:tc>
        <w:tc>
          <w:tcPr>
            <w:tcW w:w="766" w:type="dxa"/>
            <w:tcBorders>
              <w:top w:val="nil"/>
              <w:bottom w:val="single" w:sz="4" w:space="0" w:color="auto"/>
              <w:right w:val="single" w:sz="4" w:space="0" w:color="auto"/>
            </w:tcBorders>
            <w:shd w:val="clear" w:color="auto" w:fill="auto"/>
            <w:noWrap/>
            <w:vAlign w:val="bottom"/>
          </w:tcPr>
          <w:p w14:paraId="23902505" w14:textId="77777777" w:rsidR="000779FE" w:rsidRPr="005F70FB" w:rsidRDefault="000779FE" w:rsidP="00AC23C4">
            <w:pPr>
              <w:pStyle w:val="TableCell0-2"/>
              <w:ind w:right="57"/>
              <w:jc w:val="right"/>
            </w:pPr>
            <w:r w:rsidRPr="005F70FB">
              <w:t>6</w:t>
            </w:r>
          </w:p>
        </w:tc>
        <w:tc>
          <w:tcPr>
            <w:tcW w:w="854" w:type="dxa"/>
            <w:tcBorders>
              <w:top w:val="nil"/>
              <w:left w:val="single" w:sz="4" w:space="0" w:color="auto"/>
              <w:bottom w:val="single" w:sz="4" w:space="0" w:color="auto"/>
              <w:right w:val="nil"/>
            </w:tcBorders>
            <w:shd w:val="clear" w:color="auto" w:fill="auto"/>
            <w:noWrap/>
            <w:vAlign w:val="bottom"/>
          </w:tcPr>
          <w:p w14:paraId="6BE8F992" w14:textId="77777777" w:rsidR="000779FE" w:rsidRPr="005F70FB" w:rsidRDefault="000779FE" w:rsidP="00AC23C4">
            <w:pPr>
              <w:pStyle w:val="TableCell0-2"/>
              <w:ind w:right="57"/>
              <w:jc w:val="right"/>
            </w:pPr>
            <w:r w:rsidRPr="005F70FB">
              <w:t>103</w:t>
            </w:r>
          </w:p>
        </w:tc>
      </w:tr>
      <w:tr w:rsidR="00AC23C4" w:rsidRPr="005F70FB" w14:paraId="3E7B823F"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214DA3DC" w14:textId="77777777" w:rsidR="000779FE" w:rsidRPr="005F70FB" w:rsidRDefault="000779FE" w:rsidP="00280F1D">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3A940265" w14:textId="77777777" w:rsidR="000779FE" w:rsidRPr="005F70FB" w:rsidRDefault="000779FE" w:rsidP="00AC23C4">
            <w:pPr>
              <w:pStyle w:val="TableCell2-2Break"/>
              <w:ind w:right="57"/>
              <w:jc w:val="right"/>
            </w:pPr>
            <w:r w:rsidRPr="005F70FB">
              <w:t>8</w:t>
            </w:r>
          </w:p>
        </w:tc>
        <w:tc>
          <w:tcPr>
            <w:tcW w:w="652" w:type="dxa"/>
            <w:tcBorders>
              <w:top w:val="single" w:sz="4" w:space="0" w:color="auto"/>
              <w:bottom w:val="single" w:sz="4" w:space="0" w:color="auto"/>
            </w:tcBorders>
            <w:shd w:val="clear" w:color="auto" w:fill="auto"/>
            <w:noWrap/>
            <w:vAlign w:val="bottom"/>
          </w:tcPr>
          <w:p w14:paraId="5B2C9D81" w14:textId="77777777" w:rsidR="000779FE" w:rsidRPr="005F70FB" w:rsidRDefault="000779FE" w:rsidP="00AC23C4">
            <w:pPr>
              <w:pStyle w:val="TableCell2-2Break"/>
              <w:ind w:right="57"/>
              <w:jc w:val="right"/>
            </w:pPr>
            <w:r w:rsidRPr="005F70FB">
              <w:t>11</w:t>
            </w:r>
          </w:p>
        </w:tc>
        <w:tc>
          <w:tcPr>
            <w:tcW w:w="652" w:type="dxa"/>
            <w:tcBorders>
              <w:top w:val="single" w:sz="4" w:space="0" w:color="auto"/>
              <w:bottom w:val="single" w:sz="4" w:space="0" w:color="auto"/>
            </w:tcBorders>
            <w:shd w:val="clear" w:color="auto" w:fill="auto"/>
            <w:noWrap/>
            <w:vAlign w:val="bottom"/>
          </w:tcPr>
          <w:p w14:paraId="59A33C46" w14:textId="77777777" w:rsidR="000779FE" w:rsidRPr="005F70FB" w:rsidRDefault="000779FE" w:rsidP="00AC23C4">
            <w:pPr>
              <w:pStyle w:val="TableCell2-2Break"/>
              <w:ind w:right="57"/>
              <w:jc w:val="right"/>
            </w:pPr>
            <w:r w:rsidRPr="005F70FB">
              <w:t>36</w:t>
            </w:r>
          </w:p>
        </w:tc>
        <w:tc>
          <w:tcPr>
            <w:tcW w:w="652" w:type="dxa"/>
            <w:tcBorders>
              <w:top w:val="single" w:sz="4" w:space="0" w:color="auto"/>
              <w:bottom w:val="single" w:sz="4" w:space="0" w:color="auto"/>
              <w:right w:val="single" w:sz="4" w:space="0" w:color="auto"/>
            </w:tcBorders>
            <w:shd w:val="clear" w:color="auto" w:fill="auto"/>
            <w:noWrap/>
            <w:vAlign w:val="bottom"/>
          </w:tcPr>
          <w:p w14:paraId="664C1E2C" w14:textId="77777777" w:rsidR="000779FE" w:rsidRPr="005F70FB" w:rsidRDefault="000779FE" w:rsidP="00AC23C4">
            <w:pPr>
              <w:pStyle w:val="TableCell2-2Break"/>
              <w:ind w:right="57"/>
              <w:jc w:val="right"/>
            </w:pPr>
            <w:r w:rsidRPr="005F70FB">
              <w:t>15</w:t>
            </w:r>
          </w:p>
        </w:tc>
        <w:tc>
          <w:tcPr>
            <w:tcW w:w="737" w:type="dxa"/>
            <w:tcBorders>
              <w:top w:val="single" w:sz="4" w:space="0" w:color="auto"/>
              <w:left w:val="single" w:sz="4" w:space="0" w:color="auto"/>
              <w:bottom w:val="single" w:sz="4" w:space="0" w:color="auto"/>
            </w:tcBorders>
            <w:shd w:val="clear" w:color="auto" w:fill="auto"/>
            <w:noWrap/>
            <w:vAlign w:val="bottom"/>
          </w:tcPr>
          <w:p w14:paraId="112E6889" w14:textId="77777777" w:rsidR="000779FE" w:rsidRPr="005F70FB" w:rsidRDefault="000779FE" w:rsidP="00AC23C4">
            <w:pPr>
              <w:pStyle w:val="TableCell2-2Break"/>
              <w:ind w:right="57"/>
              <w:jc w:val="right"/>
            </w:pPr>
            <w:r w:rsidRPr="005F70FB">
              <w:t>45</w:t>
            </w:r>
          </w:p>
        </w:tc>
        <w:tc>
          <w:tcPr>
            <w:tcW w:w="737" w:type="dxa"/>
            <w:tcBorders>
              <w:top w:val="single" w:sz="4" w:space="0" w:color="auto"/>
              <w:bottom w:val="single" w:sz="4" w:space="0" w:color="auto"/>
            </w:tcBorders>
            <w:shd w:val="clear" w:color="auto" w:fill="auto"/>
            <w:noWrap/>
            <w:vAlign w:val="bottom"/>
          </w:tcPr>
          <w:p w14:paraId="3C6D0E7C" w14:textId="77777777" w:rsidR="000779FE" w:rsidRPr="005F70FB" w:rsidRDefault="000779FE" w:rsidP="00AC23C4">
            <w:pPr>
              <w:pStyle w:val="TableCell2-2Break"/>
              <w:ind w:right="57"/>
              <w:jc w:val="right"/>
              <w:rPr>
                <w:rStyle w:val="ChBold"/>
              </w:rPr>
            </w:pPr>
            <w:r w:rsidRPr="005F70FB">
              <w:rPr>
                <w:rStyle w:val="ChBold"/>
              </w:rPr>
              <w:t>23</w:t>
            </w:r>
          </w:p>
        </w:tc>
        <w:tc>
          <w:tcPr>
            <w:tcW w:w="766" w:type="dxa"/>
            <w:tcBorders>
              <w:top w:val="single" w:sz="4" w:space="0" w:color="auto"/>
              <w:bottom w:val="single" w:sz="4" w:space="0" w:color="auto"/>
              <w:right w:val="single" w:sz="4" w:space="0" w:color="auto"/>
            </w:tcBorders>
            <w:shd w:val="clear" w:color="auto" w:fill="auto"/>
            <w:noWrap/>
            <w:vAlign w:val="bottom"/>
          </w:tcPr>
          <w:p w14:paraId="3ED18629" w14:textId="77777777" w:rsidR="000779FE" w:rsidRPr="005F70FB" w:rsidRDefault="000779FE" w:rsidP="00AC23C4">
            <w:pPr>
              <w:pStyle w:val="TableCell2-2Break"/>
              <w:ind w:right="57"/>
              <w:jc w:val="right"/>
            </w:pPr>
            <w:r w:rsidRPr="005F70FB">
              <w:t>15</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0714A7F1" w14:textId="77777777" w:rsidR="000779FE" w:rsidRPr="005F70FB" w:rsidRDefault="000779FE" w:rsidP="00AC23C4">
            <w:pPr>
              <w:pStyle w:val="TableCell2-2Break"/>
              <w:ind w:right="57"/>
              <w:jc w:val="right"/>
            </w:pPr>
            <w:r w:rsidRPr="005F70FB">
              <w:t>153</w:t>
            </w:r>
          </w:p>
        </w:tc>
      </w:tr>
    </w:tbl>
    <w:p w14:paraId="23407F7C" w14:textId="77777777" w:rsidR="00F3646F" w:rsidRPr="005F70FB" w:rsidRDefault="00F3646F" w:rsidP="00F3646F">
      <w:pPr>
        <w:pStyle w:val="Figure"/>
      </w:pPr>
      <w:r w:rsidRPr="005F70FB">
        <w:rPr>
          <w:rStyle w:val="Body0010afterCharChar"/>
          <w:noProof/>
          <w:lang w:eastAsia="en-US"/>
        </w:rPr>
        <w:drawing>
          <wp:inline distT="0" distB="0" distL="0" distR="0" wp14:anchorId="351652B3" wp14:editId="346F5AD8">
            <wp:extent cx="4248150" cy="244094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48150" cy="2440940"/>
                    </a:xfrm>
                    <a:prstGeom prst="rect">
                      <a:avLst/>
                    </a:prstGeom>
                    <a:noFill/>
                  </pic:spPr>
                </pic:pic>
              </a:graphicData>
            </a:graphic>
          </wp:inline>
        </w:drawing>
      </w:r>
    </w:p>
    <w:p w14:paraId="7C676E4B" w14:textId="77777777" w:rsidR="008645D7" w:rsidRPr="005F70FB" w:rsidRDefault="008645D7" w:rsidP="008645D7">
      <w:pPr>
        <w:pStyle w:val="CapFigure"/>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1</w:t>
        </w:r>
      </w:fldSimple>
      <w:r w:rsidRPr="005F70FB">
        <w:t>:</w:t>
      </w:r>
      <w:r w:rsidRPr="005F70FB">
        <w:tab/>
      </w:r>
      <w:r w:rsidRPr="005F70FB">
        <w:rPr>
          <w:szCs w:val="19"/>
        </w:rPr>
        <w:t xml:space="preserve">Tokens for </w:t>
      </w:r>
      <w:r w:rsidRPr="005F70FB">
        <w:rPr>
          <w:rStyle w:val="ChSmallCapsItalBold"/>
        </w:rPr>
        <w:t>ter­</w:t>
      </w:r>
      <w:r w:rsidRPr="005F70FB">
        <w:rPr>
          <w:szCs w:val="19"/>
        </w:rPr>
        <w:t>prefixed words</w:t>
      </w:r>
      <w:r w:rsidRPr="005F70FB">
        <w:t xml:space="preserve"> with bivalent verbal bases</w:t>
      </w:r>
    </w:p>
    <w:p w14:paraId="26FF2091"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6</w:t>
      </w:r>
      <w:r w:rsidR="00F207A1" w:rsidRPr="005F70FB">
        <w:rPr>
          <w:szCs w:val="19"/>
        </w:rPr>
        <w:fldChar w:fldCharType="end"/>
      </w:r>
      <w:r w:rsidRPr="005F70FB">
        <w:rPr>
          <w:szCs w:val="19"/>
        </w:rPr>
        <w:t>:</w:t>
      </w:r>
      <w:r w:rsidRPr="005F70FB">
        <w:rPr>
          <w:szCs w:val="19"/>
        </w:rPr>
        <w:tab/>
        <w:t xml:space="preserve">Tokens for </w:t>
      </w:r>
      <w:r w:rsidRPr="005F70FB">
        <w:rPr>
          <w:rStyle w:val="ChSmallCapsItalBold"/>
        </w:rPr>
        <w:t>ter­</w:t>
      </w:r>
      <w:r w:rsidRPr="005F70FB">
        <w:rPr>
          <w:szCs w:val="19"/>
        </w:rPr>
        <w:t xml:space="preserve">prefixed words </w:t>
      </w:r>
      <w:r w:rsidRPr="005F70FB">
        <w:t>with monovalent verbal bases (5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4E8AE55C"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2491351E"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71AF7C96"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744B8BA3"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1138E3E1" w14:textId="77777777" w:rsidR="000779FE" w:rsidRPr="005F70FB" w:rsidRDefault="000779FE" w:rsidP="000779FE">
            <w:pPr>
              <w:pStyle w:val="TableCell2-2Center"/>
            </w:pPr>
            <w:r w:rsidRPr="005F70FB">
              <w:t>Tokens</w:t>
            </w:r>
          </w:p>
        </w:tc>
      </w:tr>
      <w:tr w:rsidR="00AC23C4" w:rsidRPr="005F70FB" w14:paraId="36F8A5DF"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418DE439"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7B792476"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7178C730"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417E7440"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2B3E7FD0"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17BA09C2"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57151DFC"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602C2376"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18595AAF" w14:textId="77777777" w:rsidR="000779FE" w:rsidRPr="005F70FB" w:rsidRDefault="000779FE" w:rsidP="000779FE">
            <w:pPr>
              <w:pStyle w:val="TableCell0-2Center"/>
            </w:pPr>
            <w:r w:rsidRPr="005F70FB">
              <w:t>Total</w:t>
            </w:r>
          </w:p>
        </w:tc>
      </w:tr>
      <w:tr w:rsidR="00AC23C4" w:rsidRPr="005F70FB" w14:paraId="118E81BB"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7C001B9F"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2B30AB22" w14:textId="77777777" w:rsidR="000779FE" w:rsidRPr="005F70FB" w:rsidRDefault="000779FE" w:rsidP="00AC23C4">
            <w:pPr>
              <w:pStyle w:val="TableCell2-0"/>
              <w:ind w:right="57"/>
              <w:jc w:val="right"/>
            </w:pPr>
            <w:r w:rsidRPr="005F70FB">
              <w:t>0</w:t>
            </w:r>
          </w:p>
        </w:tc>
        <w:tc>
          <w:tcPr>
            <w:tcW w:w="652" w:type="dxa"/>
            <w:tcBorders>
              <w:top w:val="single" w:sz="4" w:space="0" w:color="auto"/>
              <w:bottom w:val="nil"/>
            </w:tcBorders>
            <w:shd w:val="clear" w:color="auto" w:fill="auto"/>
            <w:noWrap/>
            <w:vAlign w:val="bottom"/>
          </w:tcPr>
          <w:p w14:paraId="0522014F" w14:textId="77777777" w:rsidR="000779FE" w:rsidRPr="005F70FB" w:rsidRDefault="000779FE" w:rsidP="00AC23C4">
            <w:pPr>
              <w:pStyle w:val="TableCell2-0"/>
              <w:ind w:right="57"/>
              <w:jc w:val="right"/>
            </w:pPr>
            <w:r w:rsidRPr="005F70FB">
              <w:t>0</w:t>
            </w:r>
          </w:p>
        </w:tc>
        <w:tc>
          <w:tcPr>
            <w:tcW w:w="652" w:type="dxa"/>
            <w:tcBorders>
              <w:top w:val="single" w:sz="4" w:space="0" w:color="auto"/>
              <w:bottom w:val="nil"/>
            </w:tcBorders>
            <w:shd w:val="clear" w:color="auto" w:fill="auto"/>
            <w:noWrap/>
            <w:vAlign w:val="bottom"/>
          </w:tcPr>
          <w:p w14:paraId="0498F1E5" w14:textId="77777777" w:rsidR="000779FE" w:rsidRPr="005F70FB" w:rsidRDefault="000779FE" w:rsidP="00AC23C4">
            <w:pPr>
              <w:pStyle w:val="TableCell2-0"/>
              <w:ind w:right="57"/>
              <w:jc w:val="right"/>
            </w:pPr>
            <w:r w:rsidRPr="005F70FB">
              <w:t>1</w:t>
            </w:r>
          </w:p>
        </w:tc>
        <w:tc>
          <w:tcPr>
            <w:tcW w:w="652" w:type="dxa"/>
            <w:tcBorders>
              <w:top w:val="single" w:sz="4" w:space="0" w:color="auto"/>
              <w:bottom w:val="nil"/>
              <w:right w:val="single" w:sz="4" w:space="0" w:color="auto"/>
            </w:tcBorders>
            <w:shd w:val="clear" w:color="auto" w:fill="auto"/>
            <w:noWrap/>
            <w:vAlign w:val="bottom"/>
          </w:tcPr>
          <w:p w14:paraId="7A848886" w14:textId="77777777" w:rsidR="000779FE" w:rsidRPr="005F70FB" w:rsidRDefault="000779FE" w:rsidP="00AC23C4">
            <w:pPr>
              <w:pStyle w:val="TableCell2-0"/>
              <w:ind w:right="57"/>
              <w:jc w:val="right"/>
            </w:pPr>
            <w:r w:rsidRPr="005F70FB">
              <w:t>4</w:t>
            </w:r>
          </w:p>
        </w:tc>
        <w:tc>
          <w:tcPr>
            <w:tcW w:w="737" w:type="dxa"/>
            <w:tcBorders>
              <w:top w:val="single" w:sz="4" w:space="0" w:color="auto"/>
              <w:left w:val="single" w:sz="4" w:space="0" w:color="auto"/>
              <w:bottom w:val="nil"/>
            </w:tcBorders>
            <w:shd w:val="clear" w:color="auto" w:fill="auto"/>
            <w:noWrap/>
            <w:vAlign w:val="bottom"/>
          </w:tcPr>
          <w:p w14:paraId="49766E92"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5F7CB479"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4E247334" w14:textId="77777777" w:rsidR="000779FE" w:rsidRPr="005F70FB" w:rsidRDefault="000779FE" w:rsidP="00AC23C4">
            <w:pPr>
              <w:pStyle w:val="TableCell2-0"/>
              <w:ind w:right="57"/>
              <w:jc w:val="right"/>
            </w:pPr>
            <w:r w:rsidRPr="005F70FB">
              <w:t>0</w:t>
            </w:r>
          </w:p>
        </w:tc>
        <w:tc>
          <w:tcPr>
            <w:tcW w:w="854" w:type="dxa"/>
            <w:tcBorders>
              <w:top w:val="single" w:sz="4" w:space="0" w:color="auto"/>
              <w:left w:val="single" w:sz="4" w:space="0" w:color="auto"/>
              <w:bottom w:val="nil"/>
              <w:right w:val="nil"/>
            </w:tcBorders>
            <w:shd w:val="clear" w:color="auto" w:fill="auto"/>
            <w:noWrap/>
            <w:vAlign w:val="bottom"/>
          </w:tcPr>
          <w:p w14:paraId="67646549" w14:textId="77777777" w:rsidR="000779FE" w:rsidRPr="005F70FB" w:rsidRDefault="000779FE" w:rsidP="00AC23C4">
            <w:pPr>
              <w:pStyle w:val="TableCell2-0"/>
              <w:ind w:right="57"/>
              <w:jc w:val="right"/>
            </w:pPr>
            <w:r w:rsidRPr="005F70FB">
              <w:t>5</w:t>
            </w:r>
          </w:p>
        </w:tc>
      </w:tr>
      <w:tr w:rsidR="00AC23C4" w:rsidRPr="005F70FB" w14:paraId="4AB7CF64"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23139F1A"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42CB7CD1" w14:textId="77777777" w:rsidR="000779FE" w:rsidRPr="005F70FB" w:rsidRDefault="000779FE" w:rsidP="00AC23C4">
            <w:pPr>
              <w:pStyle w:val="TableCell0-2"/>
              <w:ind w:right="57"/>
              <w:jc w:val="right"/>
            </w:pPr>
            <w:r w:rsidRPr="005F70FB">
              <w:t>0</w:t>
            </w:r>
          </w:p>
        </w:tc>
        <w:tc>
          <w:tcPr>
            <w:tcW w:w="652" w:type="dxa"/>
            <w:tcBorders>
              <w:top w:val="nil"/>
              <w:bottom w:val="single" w:sz="4" w:space="0" w:color="auto"/>
            </w:tcBorders>
            <w:shd w:val="clear" w:color="auto" w:fill="auto"/>
            <w:noWrap/>
            <w:vAlign w:val="bottom"/>
          </w:tcPr>
          <w:p w14:paraId="138025A3" w14:textId="77777777" w:rsidR="000779FE" w:rsidRPr="005F70FB" w:rsidRDefault="000779FE" w:rsidP="00AC23C4">
            <w:pPr>
              <w:pStyle w:val="TableCell0-2"/>
              <w:ind w:right="57"/>
              <w:jc w:val="right"/>
            </w:pPr>
            <w:r w:rsidRPr="005F70FB">
              <w:t>1</w:t>
            </w:r>
          </w:p>
        </w:tc>
        <w:tc>
          <w:tcPr>
            <w:tcW w:w="652" w:type="dxa"/>
            <w:tcBorders>
              <w:top w:val="nil"/>
              <w:bottom w:val="single" w:sz="4" w:space="0" w:color="auto"/>
            </w:tcBorders>
            <w:shd w:val="clear" w:color="auto" w:fill="auto"/>
            <w:noWrap/>
            <w:vAlign w:val="bottom"/>
          </w:tcPr>
          <w:p w14:paraId="36308B2C" w14:textId="77777777" w:rsidR="000779FE" w:rsidRPr="005F70FB" w:rsidRDefault="000779FE" w:rsidP="00AC23C4">
            <w:pPr>
              <w:pStyle w:val="TableCell0-2"/>
              <w:ind w:right="57"/>
              <w:jc w:val="right"/>
            </w:pPr>
            <w:r w:rsidRPr="005F70FB">
              <w:t>5</w:t>
            </w:r>
          </w:p>
        </w:tc>
        <w:tc>
          <w:tcPr>
            <w:tcW w:w="652" w:type="dxa"/>
            <w:tcBorders>
              <w:top w:val="nil"/>
              <w:bottom w:val="single" w:sz="4" w:space="0" w:color="auto"/>
              <w:right w:val="single" w:sz="4" w:space="0" w:color="auto"/>
            </w:tcBorders>
            <w:shd w:val="clear" w:color="auto" w:fill="auto"/>
            <w:noWrap/>
            <w:vAlign w:val="bottom"/>
          </w:tcPr>
          <w:p w14:paraId="7F57F038"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6BA7A15B" w14:textId="77777777" w:rsidR="000779FE" w:rsidRPr="005F70FB" w:rsidRDefault="000779FE" w:rsidP="00AC23C4">
            <w:pPr>
              <w:pStyle w:val="TableCell0-2"/>
              <w:ind w:right="57"/>
              <w:jc w:val="right"/>
            </w:pPr>
            <w:r w:rsidRPr="005F70FB">
              <w:t>2</w:t>
            </w:r>
          </w:p>
        </w:tc>
        <w:tc>
          <w:tcPr>
            <w:tcW w:w="737" w:type="dxa"/>
            <w:tcBorders>
              <w:top w:val="nil"/>
              <w:bottom w:val="single" w:sz="4" w:space="0" w:color="auto"/>
            </w:tcBorders>
            <w:shd w:val="clear" w:color="auto" w:fill="auto"/>
            <w:noWrap/>
            <w:vAlign w:val="bottom"/>
          </w:tcPr>
          <w:p w14:paraId="18E61A92" w14:textId="77777777" w:rsidR="000779FE" w:rsidRPr="005F70FB" w:rsidRDefault="000779FE" w:rsidP="00AC23C4">
            <w:pPr>
              <w:pStyle w:val="TableCell0-2"/>
              <w:ind w:right="57"/>
              <w:jc w:val="right"/>
              <w:rPr>
                <w:rStyle w:val="ChBold"/>
              </w:rPr>
            </w:pPr>
            <w:r w:rsidRPr="005F70FB">
              <w:rPr>
                <w:rStyle w:val="ChBold"/>
              </w:rPr>
              <w:t>1</w:t>
            </w:r>
          </w:p>
        </w:tc>
        <w:tc>
          <w:tcPr>
            <w:tcW w:w="766" w:type="dxa"/>
            <w:tcBorders>
              <w:top w:val="nil"/>
              <w:bottom w:val="single" w:sz="4" w:space="0" w:color="auto"/>
              <w:right w:val="single" w:sz="4" w:space="0" w:color="auto"/>
            </w:tcBorders>
            <w:shd w:val="clear" w:color="auto" w:fill="auto"/>
            <w:noWrap/>
            <w:vAlign w:val="bottom"/>
          </w:tcPr>
          <w:p w14:paraId="4E9605EA" w14:textId="77777777" w:rsidR="000779FE" w:rsidRPr="005F70FB" w:rsidRDefault="000779FE" w:rsidP="00AC23C4">
            <w:pPr>
              <w:pStyle w:val="TableCell0-2"/>
              <w:ind w:right="57"/>
              <w:jc w:val="right"/>
            </w:pPr>
            <w:r w:rsidRPr="005F70FB">
              <w:t>0</w:t>
            </w:r>
          </w:p>
        </w:tc>
        <w:tc>
          <w:tcPr>
            <w:tcW w:w="854" w:type="dxa"/>
            <w:tcBorders>
              <w:top w:val="nil"/>
              <w:left w:val="single" w:sz="4" w:space="0" w:color="auto"/>
              <w:bottom w:val="single" w:sz="4" w:space="0" w:color="auto"/>
              <w:right w:val="nil"/>
            </w:tcBorders>
            <w:shd w:val="clear" w:color="auto" w:fill="auto"/>
            <w:noWrap/>
            <w:vAlign w:val="bottom"/>
          </w:tcPr>
          <w:p w14:paraId="6C6DC8A8" w14:textId="77777777" w:rsidR="000779FE" w:rsidRPr="005F70FB" w:rsidRDefault="000779FE" w:rsidP="00AC23C4">
            <w:pPr>
              <w:pStyle w:val="TableCell0-2"/>
              <w:ind w:right="57"/>
              <w:jc w:val="right"/>
            </w:pPr>
            <w:r w:rsidRPr="005F70FB">
              <w:t>9</w:t>
            </w:r>
          </w:p>
        </w:tc>
      </w:tr>
      <w:tr w:rsidR="00AC23C4" w:rsidRPr="005F70FB" w14:paraId="39E939D0"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089BFAA3" w14:textId="77777777" w:rsidR="000779FE" w:rsidRPr="005F70FB" w:rsidRDefault="000779FE" w:rsidP="00E40596">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62EAE161" w14:textId="77777777" w:rsidR="000779FE" w:rsidRPr="005F70FB" w:rsidRDefault="000779FE" w:rsidP="00AC23C4">
            <w:pPr>
              <w:pStyle w:val="TableCell2-2Break"/>
              <w:ind w:right="57"/>
              <w:jc w:val="right"/>
            </w:pPr>
            <w:r w:rsidRPr="005F70FB">
              <w:t>0</w:t>
            </w:r>
          </w:p>
        </w:tc>
        <w:tc>
          <w:tcPr>
            <w:tcW w:w="652" w:type="dxa"/>
            <w:tcBorders>
              <w:top w:val="single" w:sz="4" w:space="0" w:color="auto"/>
              <w:bottom w:val="single" w:sz="4" w:space="0" w:color="auto"/>
            </w:tcBorders>
            <w:shd w:val="clear" w:color="auto" w:fill="auto"/>
            <w:noWrap/>
            <w:vAlign w:val="bottom"/>
          </w:tcPr>
          <w:p w14:paraId="67D53FD8" w14:textId="77777777" w:rsidR="000779FE" w:rsidRPr="005F70FB" w:rsidRDefault="000779FE" w:rsidP="00AC23C4">
            <w:pPr>
              <w:pStyle w:val="TableCell2-2Break"/>
              <w:ind w:right="57"/>
              <w:jc w:val="right"/>
            </w:pPr>
            <w:r w:rsidRPr="005F70FB">
              <w:t>1</w:t>
            </w:r>
          </w:p>
        </w:tc>
        <w:tc>
          <w:tcPr>
            <w:tcW w:w="652" w:type="dxa"/>
            <w:tcBorders>
              <w:top w:val="single" w:sz="4" w:space="0" w:color="auto"/>
              <w:bottom w:val="single" w:sz="4" w:space="0" w:color="auto"/>
            </w:tcBorders>
            <w:shd w:val="clear" w:color="auto" w:fill="auto"/>
            <w:noWrap/>
            <w:vAlign w:val="bottom"/>
          </w:tcPr>
          <w:p w14:paraId="7AFF3A1A" w14:textId="77777777" w:rsidR="000779FE" w:rsidRPr="005F70FB" w:rsidRDefault="000779FE" w:rsidP="00AC23C4">
            <w:pPr>
              <w:pStyle w:val="TableCell2-2Break"/>
              <w:ind w:right="57"/>
              <w:jc w:val="right"/>
            </w:pPr>
            <w:r w:rsidRPr="005F70FB">
              <w:t>6</w:t>
            </w:r>
          </w:p>
        </w:tc>
        <w:tc>
          <w:tcPr>
            <w:tcW w:w="652" w:type="dxa"/>
            <w:tcBorders>
              <w:top w:val="single" w:sz="4" w:space="0" w:color="auto"/>
              <w:bottom w:val="single" w:sz="4" w:space="0" w:color="auto"/>
              <w:right w:val="single" w:sz="4" w:space="0" w:color="auto"/>
            </w:tcBorders>
            <w:shd w:val="clear" w:color="auto" w:fill="auto"/>
            <w:noWrap/>
            <w:vAlign w:val="bottom"/>
          </w:tcPr>
          <w:p w14:paraId="2C64E238" w14:textId="77777777" w:rsidR="000779FE" w:rsidRPr="005F70FB" w:rsidRDefault="000779FE" w:rsidP="00AC23C4">
            <w:pPr>
              <w:pStyle w:val="TableCell2-2Break"/>
              <w:ind w:right="57"/>
              <w:jc w:val="right"/>
            </w:pPr>
            <w:r w:rsidRPr="005F70FB">
              <w:t>4</w:t>
            </w:r>
          </w:p>
        </w:tc>
        <w:tc>
          <w:tcPr>
            <w:tcW w:w="737" w:type="dxa"/>
            <w:tcBorders>
              <w:top w:val="single" w:sz="4" w:space="0" w:color="auto"/>
              <w:left w:val="single" w:sz="4" w:space="0" w:color="auto"/>
              <w:bottom w:val="single" w:sz="4" w:space="0" w:color="auto"/>
            </w:tcBorders>
            <w:shd w:val="clear" w:color="auto" w:fill="auto"/>
            <w:noWrap/>
            <w:vAlign w:val="bottom"/>
          </w:tcPr>
          <w:p w14:paraId="3547520A" w14:textId="77777777" w:rsidR="000779FE" w:rsidRPr="005F70FB" w:rsidRDefault="000779FE" w:rsidP="00AC23C4">
            <w:pPr>
              <w:pStyle w:val="TableCell2-2Break"/>
              <w:ind w:right="57"/>
              <w:jc w:val="right"/>
            </w:pPr>
            <w:r w:rsidRPr="005F70FB">
              <w:t>2</w:t>
            </w:r>
          </w:p>
        </w:tc>
        <w:tc>
          <w:tcPr>
            <w:tcW w:w="737" w:type="dxa"/>
            <w:tcBorders>
              <w:top w:val="single" w:sz="4" w:space="0" w:color="auto"/>
              <w:bottom w:val="single" w:sz="4" w:space="0" w:color="auto"/>
            </w:tcBorders>
            <w:shd w:val="clear" w:color="auto" w:fill="auto"/>
            <w:noWrap/>
            <w:vAlign w:val="bottom"/>
          </w:tcPr>
          <w:p w14:paraId="0C231F5B" w14:textId="77777777" w:rsidR="000779FE" w:rsidRPr="005F70FB" w:rsidRDefault="000779FE" w:rsidP="00AC23C4">
            <w:pPr>
              <w:pStyle w:val="TableCell2-2Break"/>
              <w:ind w:right="57"/>
              <w:jc w:val="right"/>
              <w:rPr>
                <w:rStyle w:val="ChBold"/>
              </w:rPr>
            </w:pPr>
            <w:r w:rsidRPr="005F70FB">
              <w:rPr>
                <w:rStyle w:val="ChBold"/>
              </w:rPr>
              <w:t>1</w:t>
            </w:r>
          </w:p>
        </w:tc>
        <w:tc>
          <w:tcPr>
            <w:tcW w:w="766" w:type="dxa"/>
            <w:tcBorders>
              <w:top w:val="single" w:sz="4" w:space="0" w:color="auto"/>
              <w:bottom w:val="single" w:sz="4" w:space="0" w:color="auto"/>
              <w:right w:val="single" w:sz="4" w:space="0" w:color="auto"/>
            </w:tcBorders>
            <w:shd w:val="clear" w:color="auto" w:fill="auto"/>
            <w:noWrap/>
            <w:vAlign w:val="bottom"/>
          </w:tcPr>
          <w:p w14:paraId="3A7691BE" w14:textId="77777777" w:rsidR="000779FE" w:rsidRPr="005F70FB" w:rsidRDefault="000779FE" w:rsidP="00AC23C4">
            <w:pPr>
              <w:pStyle w:val="TableCell2-2Break"/>
              <w:ind w:right="57"/>
              <w:jc w:val="right"/>
            </w:pPr>
            <w:r w:rsidRPr="005F70FB">
              <w:t>0</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71C1FBE3" w14:textId="77777777" w:rsidR="000779FE" w:rsidRPr="005F70FB" w:rsidRDefault="000779FE" w:rsidP="00AC23C4">
            <w:pPr>
              <w:pStyle w:val="TableCell2-2Break"/>
              <w:ind w:right="57"/>
              <w:jc w:val="right"/>
            </w:pPr>
            <w:r w:rsidRPr="005F70FB">
              <w:t>14</w:t>
            </w:r>
          </w:p>
        </w:tc>
      </w:tr>
    </w:tbl>
    <w:p w14:paraId="435BAE43" w14:textId="77777777" w:rsidR="00F3646F" w:rsidRPr="005F70FB" w:rsidRDefault="00BC2197" w:rsidP="00F3646F">
      <w:pPr>
        <w:pStyle w:val="Figure"/>
      </w:pPr>
      <w:r w:rsidRPr="005F70FB">
        <w:rPr>
          <w:noProof/>
          <w:lang w:eastAsia="en-US"/>
        </w:rPr>
        <w:drawing>
          <wp:inline distT="0" distB="0" distL="0" distR="0" wp14:anchorId="2EFCE4B1" wp14:editId="36DE1412">
            <wp:extent cx="4248150" cy="2379980"/>
            <wp:effectExtent l="0" t="0" r="0" b="127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48150" cy="2379980"/>
                    </a:xfrm>
                    <a:prstGeom prst="rect">
                      <a:avLst/>
                    </a:prstGeom>
                    <a:noFill/>
                  </pic:spPr>
                </pic:pic>
              </a:graphicData>
            </a:graphic>
          </wp:inline>
        </w:drawing>
      </w:r>
    </w:p>
    <w:p w14:paraId="2F39280B" w14:textId="77777777" w:rsidR="00FF6B60" w:rsidRPr="005F70FB" w:rsidRDefault="00FF6B60" w:rsidP="00767889">
      <w:pPr>
        <w:pStyle w:val="CapFigure15after"/>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2</w:t>
        </w:r>
      </w:fldSimple>
      <w:r w:rsidRPr="005F70FB">
        <w:t>:</w:t>
      </w:r>
      <w:r w:rsidRPr="005F70FB">
        <w:tab/>
      </w:r>
      <w:r w:rsidRPr="005F70FB">
        <w:rPr>
          <w:szCs w:val="19"/>
        </w:rPr>
        <w:t xml:space="preserve">Tokens for </w:t>
      </w:r>
      <w:r w:rsidRPr="005F70FB">
        <w:rPr>
          <w:rStyle w:val="ChSmallCapsItalBold"/>
        </w:rPr>
        <w:t>ter­</w:t>
      </w:r>
      <w:r w:rsidRPr="005F70FB">
        <w:rPr>
          <w:szCs w:val="19"/>
        </w:rPr>
        <w:t>prefixed words</w:t>
      </w:r>
      <w:r w:rsidRPr="005F70FB">
        <w:t xml:space="preserve"> with monovalent verbal bases</w:t>
      </w:r>
    </w:p>
    <w:p w14:paraId="3EC1F075" w14:textId="77777777" w:rsidR="000779FE" w:rsidRPr="005F70FB" w:rsidRDefault="000779FE" w:rsidP="002A1DBD">
      <w:pPr>
        <w:pStyle w:val="Heading3"/>
        <w:numPr>
          <w:ilvl w:val="2"/>
          <w:numId w:val="19"/>
        </w:numPr>
      </w:pPr>
      <w:bookmarkStart w:id="5363" w:name="_Ref376624910"/>
      <w:bookmarkStart w:id="5364" w:name="_Toc440455783"/>
      <w:r w:rsidRPr="005F70FB">
        <w:t xml:space="preserve">Suffix </w:t>
      </w:r>
      <w:r w:rsidRPr="005F70FB">
        <w:rPr>
          <w:rStyle w:val="ChItalBold"/>
        </w:rPr>
        <w:t>­ang</w:t>
      </w:r>
      <w:bookmarkEnd w:id="5363"/>
      <w:bookmarkEnd w:id="5364"/>
    </w:p>
    <w:p w14:paraId="313296C4" w14:textId="77777777" w:rsidR="000779FE" w:rsidRPr="005F70FB" w:rsidRDefault="000779FE" w:rsidP="007E38E2">
      <w:pPr>
        <w:pStyle w:val="Body0005after"/>
      </w:pPr>
      <w:r w:rsidRPr="005F70FB">
        <w:t xml:space="preserve">The tables and </w:t>
      </w:r>
      <w:r w:rsidR="002779F9" w:rsidRPr="005F70FB">
        <w:t xml:space="preserve">figures </w:t>
      </w:r>
      <w:r w:rsidRPr="005F70FB">
        <w:t xml:space="preserve">give the token frequencies for </w:t>
      </w:r>
      <w:r w:rsidRPr="005F70FB">
        <w:rPr>
          <w:rStyle w:val="ChItalBold"/>
        </w:rPr>
        <w:t>­ang</w:t>
      </w:r>
      <w:r w:rsidRPr="005F70FB">
        <w:rPr>
          <w:szCs w:val="19"/>
        </w:rPr>
        <w:t>-suffixed words</w:t>
      </w:r>
      <w:r w:rsidRPr="005F70FB">
        <w:t xml:space="preserve"> with verbal, </w:t>
      </w:r>
      <w:r w:rsidRPr="005F70FB">
        <w:rPr>
          <w:szCs w:val="19"/>
        </w:rPr>
        <w:t xml:space="preserve">nominal, and quantifier </w:t>
      </w:r>
      <w:r w:rsidRPr="005F70FB">
        <w:t>bases.</w:t>
      </w:r>
    </w:p>
    <w:p w14:paraId="7CCEA402"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7</w:t>
      </w:r>
      <w:r w:rsidR="00F207A1" w:rsidRPr="005F70FB">
        <w:rPr>
          <w:szCs w:val="19"/>
        </w:rPr>
        <w:fldChar w:fldCharType="end"/>
      </w:r>
      <w:r w:rsidRPr="005F70FB">
        <w:rPr>
          <w:szCs w:val="19"/>
        </w:rPr>
        <w:t>:</w:t>
      </w:r>
      <w:r w:rsidRPr="005F70FB">
        <w:rPr>
          <w:szCs w:val="19"/>
        </w:rPr>
        <w:tab/>
        <w:t xml:space="preserve">Tokens for </w:t>
      </w:r>
      <w:r w:rsidRPr="005F70FB">
        <w:rPr>
          <w:rStyle w:val="ChItalBold"/>
        </w:rPr>
        <w:t>­ang</w:t>
      </w:r>
      <w:r w:rsidRPr="005F70FB">
        <w:rPr>
          <w:szCs w:val="19"/>
        </w:rPr>
        <w:t>-suffixed words</w:t>
      </w:r>
      <w:r w:rsidRPr="005F70FB">
        <w:t xml:space="preserve"> with verbal bases (69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162B1BF5"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1E76D385"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4F9D5348"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6190D350"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0C077BF5" w14:textId="77777777" w:rsidR="000779FE" w:rsidRPr="005F70FB" w:rsidRDefault="000779FE" w:rsidP="000779FE">
            <w:pPr>
              <w:pStyle w:val="TableCell2-2Center"/>
            </w:pPr>
            <w:r w:rsidRPr="005F70FB">
              <w:t>Tokens</w:t>
            </w:r>
          </w:p>
        </w:tc>
      </w:tr>
      <w:tr w:rsidR="00AC23C4" w:rsidRPr="005F70FB" w14:paraId="6E0602C8"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0EDC3117"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305403D7"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222429B2"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60605C4A"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6BC17FC9"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79503A5A"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15DB841C"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2167F1ED"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2BB8DD14" w14:textId="77777777" w:rsidR="000779FE" w:rsidRPr="005F70FB" w:rsidRDefault="000779FE" w:rsidP="000779FE">
            <w:pPr>
              <w:pStyle w:val="TableCell0-2Center"/>
            </w:pPr>
            <w:r w:rsidRPr="005F70FB">
              <w:t>Total</w:t>
            </w:r>
          </w:p>
        </w:tc>
      </w:tr>
      <w:tr w:rsidR="00AC23C4" w:rsidRPr="005F70FB" w14:paraId="2FB468D7"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77A5AD89"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29FF5CC7" w14:textId="77777777" w:rsidR="000779FE" w:rsidRPr="005F70FB" w:rsidRDefault="000779FE" w:rsidP="00AC23C4">
            <w:pPr>
              <w:pStyle w:val="TableCell2-0"/>
              <w:ind w:right="57"/>
              <w:jc w:val="right"/>
            </w:pPr>
            <w:r w:rsidRPr="005F70FB">
              <w:t>30</w:t>
            </w:r>
          </w:p>
        </w:tc>
        <w:tc>
          <w:tcPr>
            <w:tcW w:w="652" w:type="dxa"/>
            <w:tcBorders>
              <w:top w:val="single" w:sz="4" w:space="0" w:color="auto"/>
              <w:bottom w:val="nil"/>
            </w:tcBorders>
            <w:shd w:val="clear" w:color="auto" w:fill="auto"/>
            <w:noWrap/>
            <w:vAlign w:val="bottom"/>
          </w:tcPr>
          <w:p w14:paraId="44970972" w14:textId="77777777" w:rsidR="000779FE" w:rsidRPr="005F70FB" w:rsidRDefault="000779FE" w:rsidP="00AC23C4">
            <w:pPr>
              <w:pStyle w:val="TableCell2-0"/>
              <w:ind w:right="57"/>
              <w:jc w:val="right"/>
            </w:pPr>
            <w:r w:rsidRPr="005F70FB">
              <w:t>26</w:t>
            </w:r>
          </w:p>
        </w:tc>
        <w:tc>
          <w:tcPr>
            <w:tcW w:w="652" w:type="dxa"/>
            <w:tcBorders>
              <w:top w:val="single" w:sz="4" w:space="0" w:color="auto"/>
              <w:bottom w:val="nil"/>
            </w:tcBorders>
            <w:shd w:val="clear" w:color="auto" w:fill="auto"/>
            <w:noWrap/>
            <w:vAlign w:val="bottom"/>
          </w:tcPr>
          <w:p w14:paraId="71523B5E" w14:textId="77777777" w:rsidR="000779FE" w:rsidRPr="005F70FB" w:rsidRDefault="000779FE" w:rsidP="00AC23C4">
            <w:pPr>
              <w:pStyle w:val="TableCell2-0"/>
              <w:ind w:right="57"/>
              <w:jc w:val="right"/>
            </w:pPr>
            <w:r w:rsidRPr="005F70FB">
              <w:t>15</w:t>
            </w:r>
          </w:p>
        </w:tc>
        <w:tc>
          <w:tcPr>
            <w:tcW w:w="652" w:type="dxa"/>
            <w:tcBorders>
              <w:top w:val="single" w:sz="4" w:space="0" w:color="auto"/>
              <w:bottom w:val="nil"/>
              <w:right w:val="single" w:sz="4" w:space="0" w:color="auto"/>
            </w:tcBorders>
            <w:shd w:val="clear" w:color="auto" w:fill="auto"/>
            <w:noWrap/>
            <w:vAlign w:val="bottom"/>
          </w:tcPr>
          <w:p w14:paraId="7ABC86FF" w14:textId="77777777" w:rsidR="000779FE" w:rsidRPr="005F70FB" w:rsidRDefault="000779FE" w:rsidP="00AC23C4">
            <w:pPr>
              <w:pStyle w:val="TableCell2-0"/>
              <w:ind w:right="57"/>
              <w:jc w:val="right"/>
            </w:pPr>
            <w:r w:rsidRPr="005F70FB">
              <w:t>46</w:t>
            </w:r>
          </w:p>
        </w:tc>
        <w:tc>
          <w:tcPr>
            <w:tcW w:w="737" w:type="dxa"/>
            <w:tcBorders>
              <w:top w:val="single" w:sz="4" w:space="0" w:color="auto"/>
              <w:left w:val="single" w:sz="4" w:space="0" w:color="auto"/>
              <w:bottom w:val="nil"/>
            </w:tcBorders>
            <w:shd w:val="clear" w:color="auto" w:fill="auto"/>
            <w:noWrap/>
            <w:vAlign w:val="bottom"/>
          </w:tcPr>
          <w:p w14:paraId="2D93DC99"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1C82AC15"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5C105494" w14:textId="77777777" w:rsidR="000779FE" w:rsidRPr="005F70FB" w:rsidRDefault="000779FE" w:rsidP="00AC23C4">
            <w:pPr>
              <w:pStyle w:val="TableCell2-0"/>
              <w:ind w:right="57"/>
              <w:jc w:val="right"/>
            </w:pPr>
            <w:r w:rsidRPr="005F70FB">
              <w:t>75</w:t>
            </w:r>
          </w:p>
        </w:tc>
        <w:tc>
          <w:tcPr>
            <w:tcW w:w="854" w:type="dxa"/>
            <w:tcBorders>
              <w:top w:val="single" w:sz="4" w:space="0" w:color="auto"/>
              <w:left w:val="single" w:sz="4" w:space="0" w:color="auto"/>
              <w:bottom w:val="nil"/>
              <w:right w:val="nil"/>
            </w:tcBorders>
            <w:shd w:val="clear" w:color="auto" w:fill="auto"/>
            <w:noWrap/>
            <w:vAlign w:val="bottom"/>
          </w:tcPr>
          <w:p w14:paraId="79899F62" w14:textId="77777777" w:rsidR="000779FE" w:rsidRPr="005F70FB" w:rsidRDefault="000779FE" w:rsidP="00AC23C4">
            <w:pPr>
              <w:pStyle w:val="TableCell2-0"/>
              <w:ind w:right="57"/>
              <w:jc w:val="right"/>
            </w:pPr>
            <w:r w:rsidRPr="005F70FB">
              <w:t>192</w:t>
            </w:r>
          </w:p>
        </w:tc>
      </w:tr>
      <w:tr w:rsidR="00AC23C4" w:rsidRPr="005F70FB" w14:paraId="0CFA468B"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3726CBDC"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666782E6" w14:textId="77777777" w:rsidR="000779FE" w:rsidRPr="005F70FB" w:rsidRDefault="000779FE" w:rsidP="00AC23C4">
            <w:pPr>
              <w:pStyle w:val="TableCell0-2"/>
              <w:ind w:right="57"/>
              <w:jc w:val="right"/>
            </w:pPr>
            <w:r w:rsidRPr="005F70FB">
              <w:t>15</w:t>
            </w:r>
          </w:p>
        </w:tc>
        <w:tc>
          <w:tcPr>
            <w:tcW w:w="652" w:type="dxa"/>
            <w:tcBorders>
              <w:top w:val="nil"/>
              <w:bottom w:val="single" w:sz="4" w:space="0" w:color="auto"/>
            </w:tcBorders>
            <w:shd w:val="clear" w:color="auto" w:fill="auto"/>
            <w:noWrap/>
            <w:vAlign w:val="bottom"/>
          </w:tcPr>
          <w:p w14:paraId="2C159270" w14:textId="77777777" w:rsidR="000779FE" w:rsidRPr="005F70FB" w:rsidRDefault="000779FE" w:rsidP="00AC23C4">
            <w:pPr>
              <w:pStyle w:val="TableCell0-2"/>
              <w:ind w:right="57"/>
              <w:jc w:val="right"/>
            </w:pPr>
            <w:r w:rsidRPr="005F70FB">
              <w:t>40</w:t>
            </w:r>
          </w:p>
        </w:tc>
        <w:tc>
          <w:tcPr>
            <w:tcW w:w="652" w:type="dxa"/>
            <w:tcBorders>
              <w:top w:val="nil"/>
              <w:bottom w:val="single" w:sz="4" w:space="0" w:color="auto"/>
            </w:tcBorders>
            <w:shd w:val="clear" w:color="auto" w:fill="auto"/>
            <w:noWrap/>
            <w:vAlign w:val="bottom"/>
          </w:tcPr>
          <w:p w14:paraId="529FA735" w14:textId="77777777" w:rsidR="000779FE" w:rsidRPr="005F70FB" w:rsidRDefault="000779FE" w:rsidP="00AC23C4">
            <w:pPr>
              <w:pStyle w:val="TableCell0-2"/>
              <w:ind w:right="57"/>
              <w:jc w:val="right"/>
            </w:pPr>
            <w:r w:rsidRPr="005F70FB">
              <w:t>57</w:t>
            </w:r>
          </w:p>
        </w:tc>
        <w:tc>
          <w:tcPr>
            <w:tcW w:w="652" w:type="dxa"/>
            <w:tcBorders>
              <w:top w:val="nil"/>
              <w:bottom w:val="single" w:sz="4" w:space="0" w:color="auto"/>
              <w:right w:val="single" w:sz="4" w:space="0" w:color="auto"/>
            </w:tcBorders>
            <w:shd w:val="clear" w:color="auto" w:fill="auto"/>
            <w:noWrap/>
            <w:vAlign w:val="bottom"/>
          </w:tcPr>
          <w:p w14:paraId="51DE71E5"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5DC44FA2" w14:textId="77777777" w:rsidR="000779FE" w:rsidRPr="005F70FB" w:rsidRDefault="000779FE" w:rsidP="00AC23C4">
            <w:pPr>
              <w:pStyle w:val="TableCell0-2"/>
              <w:ind w:right="57"/>
              <w:jc w:val="right"/>
            </w:pPr>
            <w:r w:rsidRPr="005F70FB">
              <w:t>26</w:t>
            </w:r>
          </w:p>
        </w:tc>
        <w:tc>
          <w:tcPr>
            <w:tcW w:w="737" w:type="dxa"/>
            <w:tcBorders>
              <w:top w:val="nil"/>
              <w:bottom w:val="single" w:sz="4" w:space="0" w:color="auto"/>
            </w:tcBorders>
            <w:shd w:val="clear" w:color="auto" w:fill="auto"/>
            <w:noWrap/>
            <w:vAlign w:val="bottom"/>
          </w:tcPr>
          <w:p w14:paraId="4F2FD3D7" w14:textId="77777777" w:rsidR="000779FE" w:rsidRPr="005F70FB" w:rsidRDefault="000779FE" w:rsidP="00AC23C4">
            <w:pPr>
              <w:pStyle w:val="TableCell0-2"/>
              <w:ind w:right="57"/>
              <w:jc w:val="right"/>
              <w:rPr>
                <w:rStyle w:val="ChBold"/>
              </w:rPr>
            </w:pPr>
            <w:r w:rsidRPr="005F70FB">
              <w:rPr>
                <w:rStyle w:val="ChBold"/>
              </w:rPr>
              <w:t>80</w:t>
            </w:r>
          </w:p>
        </w:tc>
        <w:tc>
          <w:tcPr>
            <w:tcW w:w="766" w:type="dxa"/>
            <w:tcBorders>
              <w:top w:val="nil"/>
              <w:bottom w:val="single" w:sz="4" w:space="0" w:color="auto"/>
              <w:right w:val="single" w:sz="4" w:space="0" w:color="auto"/>
            </w:tcBorders>
            <w:shd w:val="clear" w:color="auto" w:fill="auto"/>
            <w:noWrap/>
            <w:vAlign w:val="bottom"/>
          </w:tcPr>
          <w:p w14:paraId="78DEBEB6" w14:textId="77777777" w:rsidR="000779FE" w:rsidRPr="005F70FB" w:rsidRDefault="000779FE" w:rsidP="00AC23C4">
            <w:pPr>
              <w:pStyle w:val="TableCell0-2"/>
              <w:ind w:right="57"/>
              <w:jc w:val="right"/>
            </w:pPr>
            <w:r w:rsidRPr="005F70FB">
              <w:t>3</w:t>
            </w:r>
          </w:p>
        </w:tc>
        <w:tc>
          <w:tcPr>
            <w:tcW w:w="854" w:type="dxa"/>
            <w:tcBorders>
              <w:top w:val="nil"/>
              <w:left w:val="single" w:sz="4" w:space="0" w:color="auto"/>
              <w:bottom w:val="single" w:sz="4" w:space="0" w:color="auto"/>
              <w:right w:val="nil"/>
            </w:tcBorders>
            <w:shd w:val="clear" w:color="auto" w:fill="auto"/>
            <w:noWrap/>
            <w:vAlign w:val="bottom"/>
          </w:tcPr>
          <w:p w14:paraId="144743A1" w14:textId="77777777" w:rsidR="000779FE" w:rsidRPr="005F70FB" w:rsidRDefault="000779FE" w:rsidP="00AC23C4">
            <w:pPr>
              <w:pStyle w:val="TableCell0-2"/>
              <w:ind w:right="57"/>
              <w:jc w:val="right"/>
            </w:pPr>
            <w:r w:rsidRPr="005F70FB">
              <w:t>211</w:t>
            </w:r>
          </w:p>
        </w:tc>
      </w:tr>
      <w:tr w:rsidR="00AC23C4" w:rsidRPr="005F70FB" w14:paraId="5E8EFE54"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7870E7CF" w14:textId="77777777" w:rsidR="000779FE" w:rsidRPr="005F70FB" w:rsidRDefault="000779FE" w:rsidP="00E40596">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1E79DB93" w14:textId="77777777" w:rsidR="000779FE" w:rsidRPr="005F70FB" w:rsidRDefault="000779FE" w:rsidP="00AC23C4">
            <w:pPr>
              <w:pStyle w:val="TableCell2-2Break"/>
              <w:ind w:right="57"/>
              <w:jc w:val="right"/>
            </w:pPr>
            <w:r w:rsidRPr="005F70FB">
              <w:t>45</w:t>
            </w:r>
          </w:p>
        </w:tc>
        <w:tc>
          <w:tcPr>
            <w:tcW w:w="652" w:type="dxa"/>
            <w:tcBorders>
              <w:top w:val="single" w:sz="4" w:space="0" w:color="auto"/>
              <w:bottom w:val="single" w:sz="4" w:space="0" w:color="auto"/>
            </w:tcBorders>
            <w:shd w:val="clear" w:color="auto" w:fill="auto"/>
            <w:noWrap/>
            <w:vAlign w:val="bottom"/>
          </w:tcPr>
          <w:p w14:paraId="43E9551E" w14:textId="77777777" w:rsidR="000779FE" w:rsidRPr="005F70FB" w:rsidRDefault="000779FE" w:rsidP="00AC23C4">
            <w:pPr>
              <w:pStyle w:val="TableCell2-2Break"/>
              <w:ind w:right="57"/>
              <w:jc w:val="right"/>
            </w:pPr>
            <w:r w:rsidRPr="005F70FB">
              <w:t>66</w:t>
            </w:r>
          </w:p>
        </w:tc>
        <w:tc>
          <w:tcPr>
            <w:tcW w:w="652" w:type="dxa"/>
            <w:tcBorders>
              <w:top w:val="single" w:sz="4" w:space="0" w:color="auto"/>
              <w:bottom w:val="single" w:sz="4" w:space="0" w:color="auto"/>
            </w:tcBorders>
            <w:shd w:val="clear" w:color="auto" w:fill="auto"/>
            <w:noWrap/>
            <w:vAlign w:val="bottom"/>
          </w:tcPr>
          <w:p w14:paraId="69733B02" w14:textId="77777777" w:rsidR="000779FE" w:rsidRPr="005F70FB" w:rsidRDefault="000779FE" w:rsidP="00AC23C4">
            <w:pPr>
              <w:pStyle w:val="TableCell2-2Break"/>
              <w:ind w:right="57"/>
              <w:jc w:val="right"/>
            </w:pPr>
            <w:r w:rsidRPr="005F70FB">
              <w:t>62</w:t>
            </w:r>
          </w:p>
        </w:tc>
        <w:tc>
          <w:tcPr>
            <w:tcW w:w="652" w:type="dxa"/>
            <w:tcBorders>
              <w:top w:val="single" w:sz="4" w:space="0" w:color="auto"/>
              <w:bottom w:val="single" w:sz="4" w:space="0" w:color="auto"/>
              <w:right w:val="single" w:sz="4" w:space="0" w:color="auto"/>
            </w:tcBorders>
            <w:shd w:val="clear" w:color="auto" w:fill="auto"/>
            <w:noWrap/>
            <w:vAlign w:val="bottom"/>
          </w:tcPr>
          <w:p w14:paraId="04ABB723" w14:textId="77777777" w:rsidR="000779FE" w:rsidRPr="005F70FB" w:rsidRDefault="000779FE" w:rsidP="00AC23C4">
            <w:pPr>
              <w:pStyle w:val="TableCell2-2Break"/>
              <w:ind w:right="57"/>
              <w:jc w:val="right"/>
            </w:pPr>
            <w:r w:rsidRPr="005F70FB">
              <w:t>46</w:t>
            </w:r>
          </w:p>
        </w:tc>
        <w:tc>
          <w:tcPr>
            <w:tcW w:w="737" w:type="dxa"/>
            <w:tcBorders>
              <w:top w:val="single" w:sz="4" w:space="0" w:color="auto"/>
              <w:left w:val="single" w:sz="4" w:space="0" w:color="auto"/>
              <w:bottom w:val="single" w:sz="4" w:space="0" w:color="auto"/>
            </w:tcBorders>
            <w:shd w:val="clear" w:color="auto" w:fill="auto"/>
            <w:noWrap/>
            <w:vAlign w:val="bottom"/>
          </w:tcPr>
          <w:p w14:paraId="4A9D7369" w14:textId="77777777" w:rsidR="000779FE" w:rsidRPr="005F70FB" w:rsidRDefault="000779FE" w:rsidP="00AC23C4">
            <w:pPr>
              <w:pStyle w:val="TableCell2-2Break"/>
              <w:ind w:right="57"/>
              <w:jc w:val="right"/>
            </w:pPr>
            <w:r w:rsidRPr="005F70FB">
              <w:t>26</w:t>
            </w:r>
          </w:p>
        </w:tc>
        <w:tc>
          <w:tcPr>
            <w:tcW w:w="737" w:type="dxa"/>
            <w:tcBorders>
              <w:top w:val="single" w:sz="4" w:space="0" w:color="auto"/>
              <w:bottom w:val="single" w:sz="4" w:space="0" w:color="auto"/>
            </w:tcBorders>
            <w:shd w:val="clear" w:color="auto" w:fill="auto"/>
            <w:noWrap/>
            <w:vAlign w:val="bottom"/>
          </w:tcPr>
          <w:p w14:paraId="156157BE" w14:textId="77777777" w:rsidR="000779FE" w:rsidRPr="005F70FB" w:rsidRDefault="000779FE" w:rsidP="00AC23C4">
            <w:pPr>
              <w:pStyle w:val="TableCell2-2Break"/>
              <w:ind w:right="57"/>
              <w:jc w:val="right"/>
              <w:rPr>
                <w:rStyle w:val="ChBold"/>
              </w:rPr>
            </w:pPr>
            <w:r w:rsidRPr="005F70FB">
              <w:rPr>
                <w:rStyle w:val="ChBold"/>
              </w:rPr>
              <w:t>80</w:t>
            </w:r>
          </w:p>
        </w:tc>
        <w:tc>
          <w:tcPr>
            <w:tcW w:w="766" w:type="dxa"/>
            <w:tcBorders>
              <w:top w:val="single" w:sz="4" w:space="0" w:color="auto"/>
              <w:bottom w:val="single" w:sz="4" w:space="0" w:color="auto"/>
              <w:right w:val="single" w:sz="4" w:space="0" w:color="auto"/>
            </w:tcBorders>
            <w:shd w:val="clear" w:color="auto" w:fill="auto"/>
            <w:noWrap/>
            <w:vAlign w:val="bottom"/>
          </w:tcPr>
          <w:p w14:paraId="526FCA45" w14:textId="77777777" w:rsidR="000779FE" w:rsidRPr="005F70FB" w:rsidRDefault="000779FE" w:rsidP="00AC23C4">
            <w:pPr>
              <w:pStyle w:val="TableCell2-2Break"/>
              <w:ind w:right="57"/>
              <w:jc w:val="right"/>
            </w:pPr>
            <w:r w:rsidRPr="005F70FB">
              <w:t>78</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25AFA664" w14:textId="77777777" w:rsidR="000779FE" w:rsidRPr="005F70FB" w:rsidRDefault="000779FE" w:rsidP="00AC23C4">
            <w:pPr>
              <w:pStyle w:val="TableCell2-2Break"/>
              <w:ind w:right="57"/>
              <w:jc w:val="right"/>
            </w:pPr>
            <w:r w:rsidRPr="005F70FB">
              <w:t>403</w:t>
            </w:r>
          </w:p>
        </w:tc>
      </w:tr>
    </w:tbl>
    <w:p w14:paraId="2EBFB89B" w14:textId="77777777" w:rsidR="00E93CD4" w:rsidRPr="005F70FB" w:rsidRDefault="00BC2197" w:rsidP="00E93CD4">
      <w:pPr>
        <w:pStyle w:val="Figure"/>
      </w:pPr>
      <w:r w:rsidRPr="005F70FB">
        <w:rPr>
          <w:noProof/>
          <w:lang w:eastAsia="en-US"/>
        </w:rPr>
        <w:drawing>
          <wp:inline distT="0" distB="0" distL="0" distR="0" wp14:anchorId="00B4D21B" wp14:editId="33ED07F0">
            <wp:extent cx="4248150" cy="2301875"/>
            <wp:effectExtent l="0" t="0" r="0" b="317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48150" cy="2301875"/>
                    </a:xfrm>
                    <a:prstGeom prst="rect">
                      <a:avLst/>
                    </a:prstGeom>
                    <a:noFill/>
                  </pic:spPr>
                </pic:pic>
              </a:graphicData>
            </a:graphic>
          </wp:inline>
        </w:drawing>
      </w:r>
    </w:p>
    <w:p w14:paraId="0C19CEDB" w14:textId="77777777" w:rsidR="00FF6B60" w:rsidRPr="005F70FB" w:rsidRDefault="00767889" w:rsidP="00FF6B60">
      <w:pPr>
        <w:pStyle w:val="CapFigure"/>
      </w:pPr>
      <w:r w:rsidRPr="005F70FB">
        <w:t>F</w:t>
      </w:r>
      <w:r w:rsidR="00FF6B60" w:rsidRPr="005F70FB">
        <w:t xml:space="preserve">igure </w:t>
      </w:r>
      <w:fldSimple w:instr=" STYLEREF 1 \s ">
        <w:r w:rsidR="00154D81">
          <w:rPr>
            <w:noProof/>
            <w:cs/>
          </w:rPr>
          <w:t>‎</w:t>
        </w:r>
        <w:r w:rsidR="00154D81">
          <w:rPr>
            <w:noProof/>
          </w:rPr>
          <w:t>0</w:t>
        </w:r>
      </w:fldSimple>
      <w:r w:rsidR="00C17373" w:rsidRPr="005F70FB">
        <w:t>.</w:t>
      </w:r>
      <w:fldSimple w:instr=" SEQ Figure \* ARABIC \s 1 ">
        <w:r w:rsidR="00154D81">
          <w:rPr>
            <w:noProof/>
          </w:rPr>
          <w:t>3</w:t>
        </w:r>
      </w:fldSimple>
      <w:r w:rsidR="00FF6B60" w:rsidRPr="005F70FB">
        <w:t>:</w:t>
      </w:r>
      <w:r w:rsidR="00FF6B60" w:rsidRPr="005F70FB">
        <w:tab/>
      </w:r>
      <w:r w:rsidR="00FF6B60" w:rsidRPr="005F70FB">
        <w:rPr>
          <w:szCs w:val="19"/>
        </w:rPr>
        <w:t xml:space="preserve">Tokens for </w:t>
      </w:r>
      <w:r w:rsidR="00FF6B60" w:rsidRPr="005F70FB">
        <w:rPr>
          <w:rStyle w:val="ChItalBold"/>
        </w:rPr>
        <w:t>­ang</w:t>
      </w:r>
      <w:r w:rsidR="00FF6B60" w:rsidRPr="005F70FB">
        <w:rPr>
          <w:szCs w:val="19"/>
        </w:rPr>
        <w:t>-suffixed words</w:t>
      </w:r>
      <w:r w:rsidR="00FF6B60" w:rsidRPr="005F70FB">
        <w:t xml:space="preserve"> with verbal bases</w:t>
      </w:r>
    </w:p>
    <w:p w14:paraId="5521520B" w14:textId="2B1A5AF0"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8</w:t>
      </w:r>
      <w:r w:rsidR="00F207A1" w:rsidRPr="005F70FB">
        <w:rPr>
          <w:szCs w:val="19"/>
        </w:rPr>
        <w:fldChar w:fldCharType="end"/>
      </w:r>
      <w:r w:rsidRPr="005F70FB">
        <w:rPr>
          <w:szCs w:val="19"/>
        </w:rPr>
        <w:t>:</w:t>
      </w:r>
      <w:r w:rsidRPr="005F70FB">
        <w:rPr>
          <w:szCs w:val="19"/>
        </w:rPr>
        <w:tab/>
        <w:t>Tokens for ­</w:t>
      </w:r>
      <w:r w:rsidRPr="005F70FB">
        <w:rPr>
          <w:rStyle w:val="ChItalBold"/>
        </w:rPr>
        <w:t>an</w:t>
      </w:r>
      <w:r w:rsidR="009944D2">
        <w:rPr>
          <w:rStyle w:val="ChItalBold"/>
        </w:rPr>
        <w:t>g</w:t>
      </w:r>
      <w:r w:rsidRPr="005F70FB">
        <w:rPr>
          <w:szCs w:val="19"/>
        </w:rPr>
        <w:t>-suffixed words</w:t>
      </w:r>
      <w:r w:rsidRPr="005F70FB">
        <w:t xml:space="preserve"> with </w:t>
      </w:r>
      <w:r w:rsidRPr="005F70FB">
        <w:rPr>
          <w:szCs w:val="19"/>
        </w:rPr>
        <w:t xml:space="preserve">nominal and quantifier </w:t>
      </w:r>
      <w:r w:rsidRPr="005F70FB">
        <w:t>bases (15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538CE574"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7A554975"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34F00910"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77987284"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2E6E2BA3" w14:textId="77777777" w:rsidR="000779FE" w:rsidRPr="005F70FB" w:rsidRDefault="000779FE" w:rsidP="000779FE">
            <w:pPr>
              <w:pStyle w:val="TableCell2-2Center"/>
            </w:pPr>
            <w:r w:rsidRPr="005F70FB">
              <w:t>Tokens</w:t>
            </w:r>
          </w:p>
        </w:tc>
      </w:tr>
      <w:tr w:rsidR="00AC23C4" w:rsidRPr="005F70FB" w14:paraId="40822888"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5F4B79CA"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6D8C34BD"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36D02841"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6AA5072C"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581120B7"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2420DE61"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1BFFF72C"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45BA14D9"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0EBE95B6" w14:textId="77777777" w:rsidR="000779FE" w:rsidRPr="005F70FB" w:rsidRDefault="000779FE" w:rsidP="000779FE">
            <w:pPr>
              <w:pStyle w:val="TableCell0-2Center"/>
            </w:pPr>
            <w:r w:rsidRPr="005F70FB">
              <w:t>Total</w:t>
            </w:r>
          </w:p>
        </w:tc>
      </w:tr>
      <w:tr w:rsidR="00AC23C4" w:rsidRPr="005F70FB" w14:paraId="34F98681"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5C59B2D6"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782E95E1" w14:textId="77777777" w:rsidR="000779FE" w:rsidRPr="005F70FB" w:rsidRDefault="000779FE" w:rsidP="00AC23C4">
            <w:pPr>
              <w:pStyle w:val="TableCell2-0"/>
              <w:ind w:right="57"/>
              <w:jc w:val="right"/>
            </w:pPr>
            <w:r w:rsidRPr="005F70FB">
              <w:t>4</w:t>
            </w:r>
          </w:p>
        </w:tc>
        <w:tc>
          <w:tcPr>
            <w:tcW w:w="652" w:type="dxa"/>
            <w:tcBorders>
              <w:top w:val="single" w:sz="4" w:space="0" w:color="auto"/>
              <w:bottom w:val="nil"/>
            </w:tcBorders>
            <w:shd w:val="clear" w:color="auto" w:fill="auto"/>
            <w:noWrap/>
            <w:vAlign w:val="bottom"/>
          </w:tcPr>
          <w:p w14:paraId="2E38C649" w14:textId="77777777" w:rsidR="000779FE" w:rsidRPr="005F70FB" w:rsidRDefault="000779FE" w:rsidP="00AC23C4">
            <w:pPr>
              <w:pStyle w:val="TableCell2-0"/>
              <w:ind w:right="57"/>
              <w:jc w:val="right"/>
            </w:pPr>
            <w:r w:rsidRPr="005F70FB">
              <w:t>1</w:t>
            </w:r>
          </w:p>
        </w:tc>
        <w:tc>
          <w:tcPr>
            <w:tcW w:w="652" w:type="dxa"/>
            <w:tcBorders>
              <w:top w:val="single" w:sz="4" w:space="0" w:color="auto"/>
              <w:bottom w:val="nil"/>
            </w:tcBorders>
            <w:shd w:val="clear" w:color="auto" w:fill="auto"/>
            <w:noWrap/>
            <w:vAlign w:val="bottom"/>
          </w:tcPr>
          <w:p w14:paraId="531BA793" w14:textId="77777777" w:rsidR="000779FE" w:rsidRPr="005F70FB" w:rsidRDefault="000779FE" w:rsidP="00AC23C4">
            <w:pPr>
              <w:pStyle w:val="TableCell2-0"/>
              <w:ind w:right="57"/>
              <w:jc w:val="right"/>
            </w:pPr>
            <w:r w:rsidRPr="005F70FB">
              <w:t>0</w:t>
            </w:r>
          </w:p>
        </w:tc>
        <w:tc>
          <w:tcPr>
            <w:tcW w:w="652" w:type="dxa"/>
            <w:tcBorders>
              <w:top w:val="single" w:sz="4" w:space="0" w:color="auto"/>
              <w:bottom w:val="nil"/>
              <w:right w:val="single" w:sz="4" w:space="0" w:color="auto"/>
            </w:tcBorders>
            <w:shd w:val="clear" w:color="auto" w:fill="auto"/>
            <w:noWrap/>
            <w:vAlign w:val="bottom"/>
          </w:tcPr>
          <w:p w14:paraId="66F89010" w14:textId="77777777" w:rsidR="000779FE" w:rsidRPr="005F70FB" w:rsidRDefault="000779FE" w:rsidP="00AC23C4">
            <w:pPr>
              <w:pStyle w:val="TableCell2-0"/>
              <w:ind w:right="57"/>
              <w:jc w:val="right"/>
            </w:pPr>
            <w:r w:rsidRPr="005F70FB">
              <w:t>4</w:t>
            </w:r>
          </w:p>
        </w:tc>
        <w:tc>
          <w:tcPr>
            <w:tcW w:w="737" w:type="dxa"/>
            <w:tcBorders>
              <w:top w:val="single" w:sz="4" w:space="0" w:color="auto"/>
              <w:left w:val="single" w:sz="4" w:space="0" w:color="auto"/>
              <w:bottom w:val="nil"/>
            </w:tcBorders>
            <w:shd w:val="clear" w:color="auto" w:fill="auto"/>
            <w:noWrap/>
            <w:vAlign w:val="bottom"/>
          </w:tcPr>
          <w:p w14:paraId="68BB9199"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7ECD87F9"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2DE66327" w14:textId="77777777" w:rsidR="000779FE" w:rsidRPr="005F70FB" w:rsidRDefault="000779FE" w:rsidP="00AC23C4">
            <w:pPr>
              <w:pStyle w:val="TableCell2-0"/>
              <w:ind w:right="57"/>
              <w:jc w:val="right"/>
            </w:pPr>
            <w:r w:rsidRPr="005F70FB">
              <w:t>8</w:t>
            </w:r>
          </w:p>
        </w:tc>
        <w:tc>
          <w:tcPr>
            <w:tcW w:w="854" w:type="dxa"/>
            <w:tcBorders>
              <w:top w:val="single" w:sz="4" w:space="0" w:color="auto"/>
              <w:left w:val="single" w:sz="4" w:space="0" w:color="auto"/>
              <w:bottom w:val="nil"/>
              <w:right w:val="nil"/>
            </w:tcBorders>
            <w:shd w:val="clear" w:color="auto" w:fill="auto"/>
            <w:noWrap/>
            <w:vAlign w:val="bottom"/>
          </w:tcPr>
          <w:p w14:paraId="7A76A735" w14:textId="77777777" w:rsidR="000779FE" w:rsidRPr="005F70FB" w:rsidRDefault="000779FE" w:rsidP="00AC23C4">
            <w:pPr>
              <w:pStyle w:val="TableCell2-0"/>
              <w:ind w:right="57"/>
              <w:jc w:val="right"/>
            </w:pPr>
            <w:r w:rsidRPr="005F70FB">
              <w:t>17</w:t>
            </w:r>
          </w:p>
        </w:tc>
      </w:tr>
      <w:tr w:rsidR="00AC23C4" w:rsidRPr="005F70FB" w14:paraId="02DF678D"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63A9CC37"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040C5385" w14:textId="77777777" w:rsidR="000779FE" w:rsidRPr="005F70FB" w:rsidRDefault="000779FE" w:rsidP="00AC23C4">
            <w:pPr>
              <w:pStyle w:val="TableCell0-2"/>
              <w:ind w:right="57"/>
              <w:jc w:val="right"/>
            </w:pPr>
            <w:r w:rsidRPr="005F70FB">
              <w:t>3</w:t>
            </w:r>
          </w:p>
        </w:tc>
        <w:tc>
          <w:tcPr>
            <w:tcW w:w="652" w:type="dxa"/>
            <w:tcBorders>
              <w:top w:val="nil"/>
              <w:bottom w:val="single" w:sz="4" w:space="0" w:color="auto"/>
            </w:tcBorders>
            <w:shd w:val="clear" w:color="auto" w:fill="auto"/>
            <w:noWrap/>
            <w:vAlign w:val="bottom"/>
          </w:tcPr>
          <w:p w14:paraId="67ECBA41" w14:textId="77777777" w:rsidR="000779FE" w:rsidRPr="005F70FB" w:rsidRDefault="000779FE" w:rsidP="00AC23C4">
            <w:pPr>
              <w:pStyle w:val="TableCell0-2"/>
              <w:ind w:right="57"/>
              <w:jc w:val="right"/>
            </w:pPr>
            <w:r w:rsidRPr="005F70FB">
              <w:t>0</w:t>
            </w:r>
          </w:p>
        </w:tc>
        <w:tc>
          <w:tcPr>
            <w:tcW w:w="652" w:type="dxa"/>
            <w:tcBorders>
              <w:top w:val="nil"/>
              <w:bottom w:val="single" w:sz="4" w:space="0" w:color="auto"/>
            </w:tcBorders>
            <w:shd w:val="clear" w:color="auto" w:fill="auto"/>
            <w:noWrap/>
            <w:vAlign w:val="bottom"/>
          </w:tcPr>
          <w:p w14:paraId="7FB23E81" w14:textId="77777777" w:rsidR="000779FE" w:rsidRPr="005F70FB" w:rsidRDefault="000779FE" w:rsidP="00AC23C4">
            <w:pPr>
              <w:pStyle w:val="TableCell0-2"/>
              <w:ind w:right="57"/>
              <w:jc w:val="right"/>
            </w:pPr>
            <w:r w:rsidRPr="005F70FB">
              <w:t>6</w:t>
            </w:r>
          </w:p>
        </w:tc>
        <w:tc>
          <w:tcPr>
            <w:tcW w:w="652" w:type="dxa"/>
            <w:tcBorders>
              <w:top w:val="nil"/>
              <w:bottom w:val="single" w:sz="4" w:space="0" w:color="auto"/>
              <w:right w:val="single" w:sz="4" w:space="0" w:color="auto"/>
            </w:tcBorders>
            <w:shd w:val="clear" w:color="auto" w:fill="auto"/>
            <w:noWrap/>
            <w:vAlign w:val="bottom"/>
          </w:tcPr>
          <w:p w14:paraId="7414D478"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5E27F84D" w14:textId="77777777" w:rsidR="000779FE" w:rsidRPr="005F70FB" w:rsidRDefault="000779FE" w:rsidP="00AC23C4">
            <w:pPr>
              <w:pStyle w:val="TableCell0-2"/>
              <w:ind w:right="57"/>
              <w:jc w:val="right"/>
            </w:pPr>
            <w:r w:rsidRPr="005F70FB">
              <w:t>1</w:t>
            </w:r>
          </w:p>
        </w:tc>
        <w:tc>
          <w:tcPr>
            <w:tcW w:w="737" w:type="dxa"/>
            <w:tcBorders>
              <w:top w:val="nil"/>
              <w:bottom w:val="single" w:sz="4" w:space="0" w:color="auto"/>
            </w:tcBorders>
            <w:shd w:val="clear" w:color="auto" w:fill="auto"/>
            <w:noWrap/>
            <w:vAlign w:val="bottom"/>
          </w:tcPr>
          <w:p w14:paraId="3E6D93CA" w14:textId="77777777" w:rsidR="000779FE" w:rsidRPr="005F70FB" w:rsidRDefault="000779FE" w:rsidP="00AC23C4">
            <w:pPr>
              <w:pStyle w:val="TableCell0-2"/>
              <w:ind w:right="57"/>
              <w:jc w:val="right"/>
              <w:rPr>
                <w:rStyle w:val="ChBold"/>
              </w:rPr>
            </w:pPr>
            <w:r w:rsidRPr="005F70FB">
              <w:rPr>
                <w:rStyle w:val="ChBold"/>
              </w:rPr>
              <w:t>9</w:t>
            </w:r>
          </w:p>
        </w:tc>
        <w:tc>
          <w:tcPr>
            <w:tcW w:w="766" w:type="dxa"/>
            <w:tcBorders>
              <w:top w:val="nil"/>
              <w:bottom w:val="single" w:sz="4" w:space="0" w:color="auto"/>
              <w:right w:val="single" w:sz="4" w:space="0" w:color="auto"/>
            </w:tcBorders>
            <w:shd w:val="clear" w:color="auto" w:fill="auto"/>
            <w:noWrap/>
            <w:vAlign w:val="bottom"/>
          </w:tcPr>
          <w:p w14:paraId="0CCB82DA" w14:textId="77777777" w:rsidR="000779FE" w:rsidRPr="005F70FB" w:rsidRDefault="000779FE" w:rsidP="00AC23C4">
            <w:pPr>
              <w:pStyle w:val="TableCell0-2"/>
              <w:ind w:right="57"/>
              <w:jc w:val="right"/>
            </w:pPr>
            <w:r w:rsidRPr="005F70FB">
              <w:t>2</w:t>
            </w:r>
          </w:p>
        </w:tc>
        <w:tc>
          <w:tcPr>
            <w:tcW w:w="854" w:type="dxa"/>
            <w:tcBorders>
              <w:top w:val="nil"/>
              <w:left w:val="single" w:sz="4" w:space="0" w:color="auto"/>
              <w:bottom w:val="single" w:sz="4" w:space="0" w:color="auto"/>
              <w:right w:val="nil"/>
            </w:tcBorders>
            <w:shd w:val="clear" w:color="auto" w:fill="auto"/>
            <w:noWrap/>
            <w:vAlign w:val="bottom"/>
          </w:tcPr>
          <w:p w14:paraId="7667B032" w14:textId="77777777" w:rsidR="000779FE" w:rsidRPr="005F70FB" w:rsidRDefault="000779FE" w:rsidP="00AC23C4">
            <w:pPr>
              <w:pStyle w:val="TableCell0-2"/>
              <w:ind w:right="57"/>
              <w:jc w:val="right"/>
            </w:pPr>
            <w:r w:rsidRPr="005F70FB">
              <w:t>21</w:t>
            </w:r>
          </w:p>
        </w:tc>
      </w:tr>
      <w:tr w:rsidR="00AC23C4" w:rsidRPr="005F70FB" w14:paraId="5FF93F51"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4F944997" w14:textId="77777777" w:rsidR="000779FE" w:rsidRPr="005F70FB" w:rsidRDefault="000779FE" w:rsidP="00E40596">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06D7F6A2" w14:textId="77777777" w:rsidR="000779FE" w:rsidRPr="005F70FB" w:rsidRDefault="000779FE" w:rsidP="00AC23C4">
            <w:pPr>
              <w:pStyle w:val="TableCell2-2Break"/>
              <w:ind w:right="57"/>
              <w:jc w:val="right"/>
            </w:pPr>
            <w:r w:rsidRPr="005F70FB">
              <w:t>7</w:t>
            </w:r>
          </w:p>
        </w:tc>
        <w:tc>
          <w:tcPr>
            <w:tcW w:w="652" w:type="dxa"/>
            <w:tcBorders>
              <w:top w:val="single" w:sz="4" w:space="0" w:color="auto"/>
              <w:bottom w:val="single" w:sz="4" w:space="0" w:color="auto"/>
            </w:tcBorders>
            <w:shd w:val="clear" w:color="auto" w:fill="auto"/>
            <w:noWrap/>
            <w:vAlign w:val="bottom"/>
          </w:tcPr>
          <w:p w14:paraId="261D67FD" w14:textId="77777777" w:rsidR="000779FE" w:rsidRPr="005F70FB" w:rsidRDefault="000779FE" w:rsidP="00AC23C4">
            <w:pPr>
              <w:pStyle w:val="TableCell2-2Break"/>
              <w:ind w:right="57"/>
              <w:jc w:val="right"/>
            </w:pPr>
            <w:r w:rsidRPr="005F70FB">
              <w:t>1</w:t>
            </w:r>
          </w:p>
        </w:tc>
        <w:tc>
          <w:tcPr>
            <w:tcW w:w="652" w:type="dxa"/>
            <w:tcBorders>
              <w:top w:val="single" w:sz="4" w:space="0" w:color="auto"/>
              <w:bottom w:val="single" w:sz="4" w:space="0" w:color="auto"/>
            </w:tcBorders>
            <w:shd w:val="clear" w:color="auto" w:fill="auto"/>
            <w:noWrap/>
            <w:vAlign w:val="bottom"/>
          </w:tcPr>
          <w:p w14:paraId="512B2528" w14:textId="77777777" w:rsidR="000779FE" w:rsidRPr="005F70FB" w:rsidRDefault="000779FE" w:rsidP="00AC23C4">
            <w:pPr>
              <w:pStyle w:val="TableCell2-2Break"/>
              <w:ind w:right="57"/>
              <w:jc w:val="right"/>
            </w:pPr>
            <w:r w:rsidRPr="005F70FB">
              <w:t>6</w:t>
            </w:r>
          </w:p>
        </w:tc>
        <w:tc>
          <w:tcPr>
            <w:tcW w:w="652" w:type="dxa"/>
            <w:tcBorders>
              <w:top w:val="single" w:sz="4" w:space="0" w:color="auto"/>
              <w:bottom w:val="single" w:sz="4" w:space="0" w:color="auto"/>
              <w:right w:val="single" w:sz="4" w:space="0" w:color="auto"/>
            </w:tcBorders>
            <w:shd w:val="clear" w:color="auto" w:fill="auto"/>
            <w:noWrap/>
            <w:vAlign w:val="bottom"/>
          </w:tcPr>
          <w:p w14:paraId="7F3D5DF9" w14:textId="77777777" w:rsidR="000779FE" w:rsidRPr="005F70FB" w:rsidRDefault="000779FE" w:rsidP="00AC23C4">
            <w:pPr>
              <w:pStyle w:val="TableCell2-2Break"/>
              <w:ind w:right="57"/>
              <w:jc w:val="right"/>
            </w:pPr>
            <w:r w:rsidRPr="005F70FB">
              <w:t>4</w:t>
            </w:r>
          </w:p>
        </w:tc>
        <w:tc>
          <w:tcPr>
            <w:tcW w:w="737" w:type="dxa"/>
            <w:tcBorders>
              <w:top w:val="single" w:sz="4" w:space="0" w:color="auto"/>
              <w:left w:val="single" w:sz="4" w:space="0" w:color="auto"/>
              <w:bottom w:val="single" w:sz="4" w:space="0" w:color="auto"/>
            </w:tcBorders>
            <w:shd w:val="clear" w:color="auto" w:fill="auto"/>
            <w:noWrap/>
            <w:vAlign w:val="bottom"/>
          </w:tcPr>
          <w:p w14:paraId="704B0F9E" w14:textId="77777777" w:rsidR="000779FE" w:rsidRPr="005F70FB" w:rsidRDefault="000779FE" w:rsidP="00AC23C4">
            <w:pPr>
              <w:pStyle w:val="TableCell2-2Break"/>
              <w:ind w:right="57"/>
              <w:jc w:val="right"/>
            </w:pPr>
            <w:r w:rsidRPr="005F70FB">
              <w:t>1</w:t>
            </w:r>
          </w:p>
        </w:tc>
        <w:tc>
          <w:tcPr>
            <w:tcW w:w="737" w:type="dxa"/>
            <w:tcBorders>
              <w:top w:val="single" w:sz="4" w:space="0" w:color="auto"/>
              <w:bottom w:val="single" w:sz="4" w:space="0" w:color="auto"/>
            </w:tcBorders>
            <w:shd w:val="clear" w:color="auto" w:fill="auto"/>
            <w:noWrap/>
            <w:vAlign w:val="bottom"/>
          </w:tcPr>
          <w:p w14:paraId="0AA30B79" w14:textId="77777777" w:rsidR="000779FE" w:rsidRPr="005F70FB" w:rsidRDefault="000779FE" w:rsidP="00AC23C4">
            <w:pPr>
              <w:pStyle w:val="TableCell2-2Break"/>
              <w:ind w:right="57"/>
              <w:jc w:val="right"/>
              <w:rPr>
                <w:rStyle w:val="ChBold"/>
              </w:rPr>
            </w:pPr>
            <w:r w:rsidRPr="005F70FB">
              <w:rPr>
                <w:rStyle w:val="ChBold"/>
              </w:rPr>
              <w:t>9</w:t>
            </w:r>
          </w:p>
        </w:tc>
        <w:tc>
          <w:tcPr>
            <w:tcW w:w="766" w:type="dxa"/>
            <w:tcBorders>
              <w:top w:val="single" w:sz="4" w:space="0" w:color="auto"/>
              <w:bottom w:val="single" w:sz="4" w:space="0" w:color="auto"/>
              <w:right w:val="single" w:sz="4" w:space="0" w:color="auto"/>
            </w:tcBorders>
            <w:shd w:val="clear" w:color="auto" w:fill="auto"/>
            <w:noWrap/>
            <w:vAlign w:val="bottom"/>
          </w:tcPr>
          <w:p w14:paraId="2BFBEA2A" w14:textId="77777777" w:rsidR="000779FE" w:rsidRPr="005F70FB" w:rsidRDefault="000779FE" w:rsidP="00AC23C4">
            <w:pPr>
              <w:pStyle w:val="TableCell2-2Break"/>
              <w:ind w:right="57"/>
              <w:jc w:val="right"/>
            </w:pPr>
            <w:r w:rsidRPr="005F70FB">
              <w:t>10</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7A53127D" w14:textId="77777777" w:rsidR="000779FE" w:rsidRPr="005F70FB" w:rsidRDefault="000779FE" w:rsidP="00AC23C4">
            <w:pPr>
              <w:pStyle w:val="TableCell2-2Break"/>
              <w:ind w:right="57"/>
              <w:jc w:val="right"/>
            </w:pPr>
            <w:r w:rsidRPr="005F70FB">
              <w:t>38</w:t>
            </w:r>
          </w:p>
        </w:tc>
      </w:tr>
    </w:tbl>
    <w:p w14:paraId="77FEF4A4" w14:textId="77777777" w:rsidR="00E93CD4" w:rsidRPr="005F70FB" w:rsidRDefault="00BC2197" w:rsidP="00E93CD4">
      <w:pPr>
        <w:pStyle w:val="Figure"/>
      </w:pPr>
      <w:r w:rsidRPr="005F70FB">
        <w:rPr>
          <w:noProof/>
          <w:lang w:eastAsia="en-US"/>
        </w:rPr>
        <w:drawing>
          <wp:inline distT="0" distB="0" distL="0" distR="0" wp14:anchorId="27564986" wp14:editId="344F55A9">
            <wp:extent cx="4248150" cy="2282825"/>
            <wp:effectExtent l="0" t="0" r="0" b="317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48150" cy="2282825"/>
                    </a:xfrm>
                    <a:prstGeom prst="rect">
                      <a:avLst/>
                    </a:prstGeom>
                    <a:noFill/>
                  </pic:spPr>
                </pic:pic>
              </a:graphicData>
            </a:graphic>
          </wp:inline>
        </w:drawing>
      </w:r>
    </w:p>
    <w:p w14:paraId="0AFC3F34" w14:textId="441B34EE" w:rsidR="00FF6B60" w:rsidRPr="005F70FB" w:rsidRDefault="00FF6B60" w:rsidP="00767889">
      <w:pPr>
        <w:pStyle w:val="CapFigure15after"/>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4</w:t>
        </w:r>
      </w:fldSimple>
      <w:r w:rsidRPr="005F70FB">
        <w:t>:</w:t>
      </w:r>
      <w:r w:rsidRPr="005F70FB">
        <w:tab/>
      </w:r>
      <w:r w:rsidRPr="005F70FB">
        <w:rPr>
          <w:szCs w:val="19"/>
        </w:rPr>
        <w:t>Tokens for ­</w:t>
      </w:r>
      <w:r w:rsidRPr="005F70FB">
        <w:rPr>
          <w:rStyle w:val="ChItalBold"/>
        </w:rPr>
        <w:t>an</w:t>
      </w:r>
      <w:r w:rsidR="009944D2">
        <w:rPr>
          <w:rStyle w:val="ChItalBold"/>
        </w:rPr>
        <w:t>g</w:t>
      </w:r>
      <w:r w:rsidRPr="005F70FB">
        <w:rPr>
          <w:szCs w:val="19"/>
        </w:rPr>
        <w:t>-suffixed</w:t>
      </w:r>
      <w:r w:rsidRPr="005F70FB">
        <w:t xml:space="preserve"> items derived from </w:t>
      </w:r>
      <w:r w:rsidRPr="005F70FB">
        <w:rPr>
          <w:szCs w:val="19"/>
        </w:rPr>
        <w:t xml:space="preserve">nominal </w:t>
      </w:r>
      <w:r w:rsidRPr="005F70FB">
        <w:t>bases</w:t>
      </w:r>
    </w:p>
    <w:p w14:paraId="0A1158AE" w14:textId="77777777" w:rsidR="000779FE" w:rsidRPr="005F70FB" w:rsidRDefault="000779FE" w:rsidP="002A1DBD">
      <w:pPr>
        <w:pStyle w:val="Heading3"/>
        <w:numPr>
          <w:ilvl w:val="2"/>
          <w:numId w:val="19"/>
        </w:numPr>
      </w:pPr>
      <w:bookmarkStart w:id="5365" w:name="_Ref376624911"/>
      <w:bookmarkStart w:id="5366" w:name="_Toc440455784"/>
      <w:r w:rsidRPr="005F70FB">
        <w:rPr>
          <w:szCs w:val="19"/>
        </w:rPr>
        <w:t>P</w:t>
      </w:r>
      <w:r w:rsidRPr="005F70FB">
        <w:t>re</w:t>
      </w:r>
      <w:r w:rsidRPr="005F70FB">
        <w:rPr>
          <w:szCs w:val="19"/>
        </w:rPr>
        <w:t xml:space="preserve">fix </w:t>
      </w:r>
      <w:r w:rsidRPr="005F70FB">
        <w:rPr>
          <w:rStyle w:val="ChSmallCapsItalBold"/>
        </w:rPr>
        <w:t>pe(n)­</w:t>
      </w:r>
      <w:bookmarkEnd w:id="5365"/>
      <w:bookmarkEnd w:id="5366"/>
    </w:p>
    <w:p w14:paraId="5683B3D2" w14:textId="77777777" w:rsidR="000779FE" w:rsidRPr="005F70FB" w:rsidRDefault="000779FE" w:rsidP="007E38E2">
      <w:pPr>
        <w:pStyle w:val="Body0005after"/>
      </w:pPr>
      <w:r w:rsidRPr="005F70FB">
        <w:t xml:space="preserve">The tables and </w:t>
      </w:r>
      <w:r w:rsidR="002779F9" w:rsidRPr="005F70FB">
        <w:t xml:space="preserve">figures </w:t>
      </w:r>
      <w:r w:rsidRPr="005F70FB">
        <w:t xml:space="preserve">give the token frequencies for </w:t>
      </w:r>
      <w:r w:rsidRPr="005F70FB">
        <w:rPr>
          <w:rStyle w:val="ChSmallCapsItalBold"/>
        </w:rPr>
        <w:t>pe(n)­</w:t>
      </w:r>
      <w:r w:rsidRPr="005F70FB">
        <w:t xml:space="preserve">prefixed </w:t>
      </w:r>
      <w:r w:rsidRPr="005F70FB">
        <w:rPr>
          <w:szCs w:val="19"/>
        </w:rPr>
        <w:t>words</w:t>
      </w:r>
      <w:r w:rsidRPr="005F70FB">
        <w:t xml:space="preserve"> with verbal and </w:t>
      </w:r>
      <w:r w:rsidRPr="005F70FB">
        <w:rPr>
          <w:szCs w:val="19"/>
        </w:rPr>
        <w:t>nominal bases</w:t>
      </w:r>
      <w:r w:rsidRPr="005F70FB">
        <w:t>.</w:t>
      </w:r>
    </w:p>
    <w:p w14:paraId="15966A5D"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9</w:t>
      </w:r>
      <w:r w:rsidR="00F207A1" w:rsidRPr="005F70FB">
        <w:rPr>
          <w:szCs w:val="19"/>
        </w:rPr>
        <w:fldChar w:fldCharType="end"/>
      </w:r>
      <w:r w:rsidRPr="005F70FB">
        <w:rPr>
          <w:szCs w:val="19"/>
        </w:rPr>
        <w:t>:</w:t>
      </w:r>
      <w:r w:rsidRPr="005F70FB">
        <w:rPr>
          <w:szCs w:val="19"/>
        </w:rPr>
        <w:tab/>
        <w:t xml:space="preserve">Tokens for </w:t>
      </w:r>
      <w:r w:rsidRPr="005F70FB">
        <w:rPr>
          <w:rStyle w:val="ChSmallCapsItalBold"/>
        </w:rPr>
        <w:t>pe(n)­</w:t>
      </w:r>
      <w:r w:rsidRPr="005F70FB">
        <w:t xml:space="preserve">prefixed </w:t>
      </w:r>
      <w:r w:rsidRPr="005F70FB">
        <w:rPr>
          <w:szCs w:val="19"/>
        </w:rPr>
        <w:t>words</w:t>
      </w:r>
      <w:r w:rsidRPr="005F70FB">
        <w:t xml:space="preserve"> with verbal bases (29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444EDC8A"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467B3AEA"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009007A4"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3081CFE2"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7F10D882" w14:textId="77777777" w:rsidR="000779FE" w:rsidRPr="005F70FB" w:rsidRDefault="000779FE" w:rsidP="000779FE">
            <w:pPr>
              <w:pStyle w:val="TableCell2-2Center"/>
            </w:pPr>
            <w:r w:rsidRPr="005F70FB">
              <w:t>Tokens</w:t>
            </w:r>
          </w:p>
        </w:tc>
      </w:tr>
      <w:tr w:rsidR="00AC23C4" w:rsidRPr="005F70FB" w14:paraId="02A27BF9"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206F6C2E"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6D95F694"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2D216BC0"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762F7273"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15468D7B"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4EAE6A25"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142AEBB4"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4DA11F33"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3936B3F4" w14:textId="77777777" w:rsidR="000779FE" w:rsidRPr="005F70FB" w:rsidRDefault="000779FE" w:rsidP="000779FE">
            <w:pPr>
              <w:pStyle w:val="TableCell0-2Center"/>
            </w:pPr>
            <w:r w:rsidRPr="005F70FB">
              <w:t>Total</w:t>
            </w:r>
          </w:p>
        </w:tc>
      </w:tr>
      <w:tr w:rsidR="00AC23C4" w:rsidRPr="005F70FB" w14:paraId="64E4A389"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2E7ABB40"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356E5E25" w14:textId="77777777" w:rsidR="000779FE" w:rsidRPr="005F70FB" w:rsidRDefault="000779FE" w:rsidP="00AC23C4">
            <w:pPr>
              <w:pStyle w:val="TableCell2-0"/>
              <w:ind w:right="57"/>
              <w:jc w:val="right"/>
            </w:pPr>
            <w:r w:rsidRPr="005F70FB">
              <w:t>37</w:t>
            </w:r>
          </w:p>
        </w:tc>
        <w:tc>
          <w:tcPr>
            <w:tcW w:w="652" w:type="dxa"/>
            <w:tcBorders>
              <w:top w:val="single" w:sz="4" w:space="0" w:color="auto"/>
              <w:bottom w:val="nil"/>
            </w:tcBorders>
            <w:shd w:val="clear" w:color="auto" w:fill="auto"/>
            <w:noWrap/>
            <w:vAlign w:val="bottom"/>
          </w:tcPr>
          <w:p w14:paraId="661E7E64" w14:textId="77777777" w:rsidR="000779FE" w:rsidRPr="005F70FB" w:rsidRDefault="000779FE" w:rsidP="00AC23C4">
            <w:pPr>
              <w:pStyle w:val="TableCell2-0"/>
              <w:ind w:right="57"/>
              <w:jc w:val="right"/>
            </w:pPr>
            <w:r w:rsidRPr="005F70FB">
              <w:t>6</w:t>
            </w:r>
          </w:p>
        </w:tc>
        <w:tc>
          <w:tcPr>
            <w:tcW w:w="652" w:type="dxa"/>
            <w:tcBorders>
              <w:top w:val="single" w:sz="4" w:space="0" w:color="auto"/>
              <w:bottom w:val="nil"/>
            </w:tcBorders>
            <w:shd w:val="clear" w:color="auto" w:fill="auto"/>
            <w:noWrap/>
            <w:vAlign w:val="bottom"/>
          </w:tcPr>
          <w:p w14:paraId="3AE3B113" w14:textId="77777777" w:rsidR="000779FE" w:rsidRPr="005F70FB" w:rsidRDefault="000779FE" w:rsidP="00AC23C4">
            <w:pPr>
              <w:pStyle w:val="TableCell2-0"/>
              <w:ind w:right="57"/>
              <w:jc w:val="right"/>
            </w:pPr>
            <w:r w:rsidRPr="005F70FB">
              <w:t>3</w:t>
            </w:r>
          </w:p>
        </w:tc>
        <w:tc>
          <w:tcPr>
            <w:tcW w:w="652" w:type="dxa"/>
            <w:tcBorders>
              <w:top w:val="single" w:sz="4" w:space="0" w:color="auto"/>
              <w:bottom w:val="nil"/>
              <w:right w:val="single" w:sz="4" w:space="0" w:color="auto"/>
            </w:tcBorders>
            <w:shd w:val="clear" w:color="auto" w:fill="auto"/>
            <w:noWrap/>
            <w:vAlign w:val="bottom"/>
          </w:tcPr>
          <w:p w14:paraId="4C0CEB36" w14:textId="77777777" w:rsidR="000779FE" w:rsidRPr="005F70FB" w:rsidRDefault="000779FE" w:rsidP="00AC23C4">
            <w:pPr>
              <w:pStyle w:val="TableCell2-0"/>
              <w:ind w:right="57"/>
              <w:jc w:val="right"/>
            </w:pPr>
            <w:r w:rsidRPr="005F70FB">
              <w:t>19</w:t>
            </w:r>
          </w:p>
        </w:tc>
        <w:tc>
          <w:tcPr>
            <w:tcW w:w="737" w:type="dxa"/>
            <w:tcBorders>
              <w:top w:val="single" w:sz="4" w:space="0" w:color="auto"/>
              <w:left w:val="single" w:sz="4" w:space="0" w:color="auto"/>
              <w:bottom w:val="nil"/>
            </w:tcBorders>
            <w:shd w:val="clear" w:color="auto" w:fill="auto"/>
            <w:noWrap/>
            <w:vAlign w:val="bottom"/>
          </w:tcPr>
          <w:p w14:paraId="26A85122"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223D4904"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2426D2C1" w14:textId="77777777" w:rsidR="000779FE" w:rsidRPr="005F70FB" w:rsidRDefault="000779FE" w:rsidP="00AC23C4">
            <w:pPr>
              <w:pStyle w:val="TableCell2-0"/>
              <w:ind w:right="57"/>
              <w:jc w:val="right"/>
            </w:pPr>
            <w:r w:rsidRPr="005F70FB">
              <w:t>11</w:t>
            </w:r>
          </w:p>
        </w:tc>
        <w:tc>
          <w:tcPr>
            <w:tcW w:w="854" w:type="dxa"/>
            <w:tcBorders>
              <w:top w:val="single" w:sz="4" w:space="0" w:color="auto"/>
              <w:left w:val="single" w:sz="4" w:space="0" w:color="auto"/>
              <w:bottom w:val="nil"/>
              <w:right w:val="nil"/>
            </w:tcBorders>
            <w:shd w:val="clear" w:color="auto" w:fill="auto"/>
            <w:noWrap/>
            <w:vAlign w:val="bottom"/>
          </w:tcPr>
          <w:p w14:paraId="007007B7" w14:textId="77777777" w:rsidR="000779FE" w:rsidRPr="005F70FB" w:rsidRDefault="000779FE" w:rsidP="00AC23C4">
            <w:pPr>
              <w:pStyle w:val="TableCell2-0"/>
              <w:ind w:right="57"/>
              <w:jc w:val="right"/>
            </w:pPr>
            <w:r w:rsidRPr="005F70FB">
              <w:t>76</w:t>
            </w:r>
          </w:p>
        </w:tc>
      </w:tr>
      <w:tr w:rsidR="00AC23C4" w:rsidRPr="005F70FB" w14:paraId="57D5E3C9"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3262B77B"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1025C087" w14:textId="77777777" w:rsidR="000779FE" w:rsidRPr="005F70FB" w:rsidRDefault="000779FE" w:rsidP="00AC23C4">
            <w:pPr>
              <w:pStyle w:val="TableCell0-2"/>
              <w:ind w:right="57"/>
              <w:jc w:val="right"/>
            </w:pPr>
            <w:r w:rsidRPr="005F70FB">
              <w:t>11</w:t>
            </w:r>
          </w:p>
        </w:tc>
        <w:tc>
          <w:tcPr>
            <w:tcW w:w="652" w:type="dxa"/>
            <w:tcBorders>
              <w:top w:val="nil"/>
              <w:bottom w:val="single" w:sz="4" w:space="0" w:color="auto"/>
            </w:tcBorders>
            <w:shd w:val="clear" w:color="auto" w:fill="auto"/>
            <w:noWrap/>
            <w:vAlign w:val="bottom"/>
          </w:tcPr>
          <w:p w14:paraId="1357C287" w14:textId="77777777" w:rsidR="000779FE" w:rsidRPr="005F70FB" w:rsidRDefault="000779FE" w:rsidP="00AC23C4">
            <w:pPr>
              <w:pStyle w:val="TableCell0-2"/>
              <w:ind w:right="57"/>
              <w:jc w:val="right"/>
            </w:pPr>
            <w:r w:rsidRPr="005F70FB">
              <w:t>2</w:t>
            </w:r>
          </w:p>
        </w:tc>
        <w:tc>
          <w:tcPr>
            <w:tcW w:w="652" w:type="dxa"/>
            <w:tcBorders>
              <w:top w:val="nil"/>
              <w:bottom w:val="single" w:sz="4" w:space="0" w:color="auto"/>
            </w:tcBorders>
            <w:shd w:val="clear" w:color="auto" w:fill="auto"/>
            <w:noWrap/>
            <w:vAlign w:val="bottom"/>
          </w:tcPr>
          <w:p w14:paraId="28CE7376" w14:textId="77777777" w:rsidR="000779FE" w:rsidRPr="005F70FB" w:rsidRDefault="000779FE" w:rsidP="00AC23C4">
            <w:pPr>
              <w:pStyle w:val="TableCell0-2"/>
              <w:ind w:right="57"/>
              <w:jc w:val="right"/>
            </w:pPr>
            <w:r w:rsidRPr="005F70FB">
              <w:t>37</w:t>
            </w:r>
          </w:p>
        </w:tc>
        <w:tc>
          <w:tcPr>
            <w:tcW w:w="652" w:type="dxa"/>
            <w:tcBorders>
              <w:top w:val="nil"/>
              <w:bottom w:val="single" w:sz="4" w:space="0" w:color="auto"/>
              <w:right w:val="single" w:sz="4" w:space="0" w:color="auto"/>
            </w:tcBorders>
            <w:shd w:val="clear" w:color="auto" w:fill="auto"/>
            <w:noWrap/>
            <w:vAlign w:val="bottom"/>
          </w:tcPr>
          <w:p w14:paraId="1330351C"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3B723256" w14:textId="77777777" w:rsidR="000779FE" w:rsidRPr="005F70FB" w:rsidRDefault="000779FE" w:rsidP="00AC23C4">
            <w:pPr>
              <w:pStyle w:val="TableCell0-2"/>
              <w:ind w:right="57"/>
              <w:jc w:val="right"/>
            </w:pPr>
            <w:r w:rsidRPr="005F70FB">
              <w:t>9</w:t>
            </w:r>
          </w:p>
        </w:tc>
        <w:tc>
          <w:tcPr>
            <w:tcW w:w="737" w:type="dxa"/>
            <w:tcBorders>
              <w:top w:val="nil"/>
              <w:bottom w:val="single" w:sz="4" w:space="0" w:color="auto"/>
            </w:tcBorders>
            <w:shd w:val="clear" w:color="auto" w:fill="auto"/>
            <w:noWrap/>
            <w:vAlign w:val="bottom"/>
          </w:tcPr>
          <w:p w14:paraId="2701EBCE" w14:textId="77777777" w:rsidR="000779FE" w:rsidRPr="005F70FB" w:rsidRDefault="000779FE" w:rsidP="00AC23C4">
            <w:pPr>
              <w:pStyle w:val="TableCell0-2"/>
              <w:ind w:right="57"/>
              <w:jc w:val="right"/>
              <w:rPr>
                <w:rStyle w:val="ChBold"/>
              </w:rPr>
            </w:pPr>
            <w:r w:rsidRPr="005F70FB">
              <w:rPr>
                <w:rStyle w:val="ChBold"/>
              </w:rPr>
              <w:t>18</w:t>
            </w:r>
          </w:p>
        </w:tc>
        <w:tc>
          <w:tcPr>
            <w:tcW w:w="766" w:type="dxa"/>
            <w:tcBorders>
              <w:top w:val="nil"/>
              <w:bottom w:val="single" w:sz="4" w:space="0" w:color="auto"/>
              <w:right w:val="single" w:sz="4" w:space="0" w:color="auto"/>
            </w:tcBorders>
            <w:shd w:val="clear" w:color="auto" w:fill="auto"/>
            <w:noWrap/>
            <w:vAlign w:val="bottom"/>
          </w:tcPr>
          <w:p w14:paraId="0FBFFA28" w14:textId="77777777" w:rsidR="000779FE" w:rsidRPr="005F70FB" w:rsidRDefault="000779FE" w:rsidP="00AC23C4">
            <w:pPr>
              <w:pStyle w:val="TableCell0-2"/>
              <w:ind w:right="57"/>
              <w:jc w:val="right"/>
            </w:pPr>
            <w:r w:rsidRPr="005F70FB">
              <w:t>0</w:t>
            </w:r>
          </w:p>
        </w:tc>
        <w:tc>
          <w:tcPr>
            <w:tcW w:w="854" w:type="dxa"/>
            <w:tcBorders>
              <w:top w:val="nil"/>
              <w:left w:val="single" w:sz="4" w:space="0" w:color="auto"/>
              <w:bottom w:val="single" w:sz="4" w:space="0" w:color="auto"/>
              <w:right w:val="nil"/>
            </w:tcBorders>
            <w:shd w:val="clear" w:color="auto" w:fill="auto"/>
            <w:noWrap/>
            <w:vAlign w:val="bottom"/>
          </w:tcPr>
          <w:p w14:paraId="52EC8C79" w14:textId="77777777" w:rsidR="000779FE" w:rsidRPr="005F70FB" w:rsidRDefault="000779FE" w:rsidP="00AC23C4">
            <w:pPr>
              <w:pStyle w:val="TableCell0-2"/>
              <w:ind w:right="57"/>
              <w:jc w:val="right"/>
            </w:pPr>
            <w:r w:rsidRPr="005F70FB">
              <w:t>77</w:t>
            </w:r>
          </w:p>
        </w:tc>
      </w:tr>
      <w:tr w:rsidR="00AC23C4" w:rsidRPr="005F70FB" w14:paraId="57B362B1"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43906A17" w14:textId="77777777" w:rsidR="000779FE" w:rsidRPr="005F70FB" w:rsidRDefault="000779FE" w:rsidP="00E40596">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1642C68E" w14:textId="77777777" w:rsidR="000779FE" w:rsidRPr="005F70FB" w:rsidRDefault="000779FE" w:rsidP="00AC23C4">
            <w:pPr>
              <w:pStyle w:val="TableCell2-2Break"/>
              <w:ind w:right="57"/>
              <w:jc w:val="right"/>
            </w:pPr>
            <w:r w:rsidRPr="005F70FB">
              <w:t>48</w:t>
            </w:r>
          </w:p>
        </w:tc>
        <w:tc>
          <w:tcPr>
            <w:tcW w:w="652" w:type="dxa"/>
            <w:tcBorders>
              <w:top w:val="single" w:sz="4" w:space="0" w:color="auto"/>
              <w:bottom w:val="single" w:sz="4" w:space="0" w:color="auto"/>
            </w:tcBorders>
            <w:shd w:val="clear" w:color="auto" w:fill="auto"/>
            <w:noWrap/>
            <w:vAlign w:val="bottom"/>
          </w:tcPr>
          <w:p w14:paraId="1AC7F308" w14:textId="77777777" w:rsidR="000779FE" w:rsidRPr="005F70FB" w:rsidRDefault="000779FE" w:rsidP="00AC23C4">
            <w:pPr>
              <w:pStyle w:val="TableCell2-2Break"/>
              <w:ind w:right="57"/>
              <w:jc w:val="right"/>
            </w:pPr>
            <w:r w:rsidRPr="005F70FB">
              <w:t>8</w:t>
            </w:r>
          </w:p>
        </w:tc>
        <w:tc>
          <w:tcPr>
            <w:tcW w:w="652" w:type="dxa"/>
            <w:tcBorders>
              <w:top w:val="single" w:sz="4" w:space="0" w:color="auto"/>
              <w:bottom w:val="single" w:sz="4" w:space="0" w:color="auto"/>
            </w:tcBorders>
            <w:shd w:val="clear" w:color="auto" w:fill="auto"/>
            <w:noWrap/>
            <w:vAlign w:val="bottom"/>
          </w:tcPr>
          <w:p w14:paraId="03C32B4A" w14:textId="77777777" w:rsidR="000779FE" w:rsidRPr="005F70FB" w:rsidRDefault="000779FE" w:rsidP="00AC23C4">
            <w:pPr>
              <w:pStyle w:val="TableCell2-2Break"/>
              <w:ind w:right="57"/>
              <w:jc w:val="right"/>
            </w:pPr>
            <w:r w:rsidRPr="005F70FB">
              <w:t>40</w:t>
            </w:r>
          </w:p>
        </w:tc>
        <w:tc>
          <w:tcPr>
            <w:tcW w:w="652" w:type="dxa"/>
            <w:tcBorders>
              <w:top w:val="single" w:sz="4" w:space="0" w:color="auto"/>
              <w:bottom w:val="single" w:sz="4" w:space="0" w:color="auto"/>
              <w:right w:val="single" w:sz="4" w:space="0" w:color="auto"/>
            </w:tcBorders>
            <w:shd w:val="clear" w:color="auto" w:fill="auto"/>
            <w:noWrap/>
            <w:vAlign w:val="bottom"/>
          </w:tcPr>
          <w:p w14:paraId="71605DE4" w14:textId="77777777" w:rsidR="000779FE" w:rsidRPr="005F70FB" w:rsidRDefault="000779FE" w:rsidP="00AC23C4">
            <w:pPr>
              <w:pStyle w:val="TableCell2-2Break"/>
              <w:ind w:right="57"/>
              <w:jc w:val="right"/>
            </w:pPr>
            <w:r w:rsidRPr="005F70FB">
              <w:t>19</w:t>
            </w:r>
          </w:p>
        </w:tc>
        <w:tc>
          <w:tcPr>
            <w:tcW w:w="737" w:type="dxa"/>
            <w:tcBorders>
              <w:top w:val="single" w:sz="4" w:space="0" w:color="auto"/>
              <w:left w:val="single" w:sz="4" w:space="0" w:color="auto"/>
              <w:bottom w:val="single" w:sz="4" w:space="0" w:color="auto"/>
            </w:tcBorders>
            <w:shd w:val="clear" w:color="auto" w:fill="auto"/>
            <w:noWrap/>
            <w:vAlign w:val="bottom"/>
          </w:tcPr>
          <w:p w14:paraId="18FEF3E2" w14:textId="77777777" w:rsidR="000779FE" w:rsidRPr="005F70FB" w:rsidRDefault="000779FE" w:rsidP="00AC23C4">
            <w:pPr>
              <w:pStyle w:val="TableCell2-2Break"/>
              <w:ind w:right="57"/>
              <w:jc w:val="right"/>
            </w:pPr>
            <w:r w:rsidRPr="005F70FB">
              <w:t>9</w:t>
            </w:r>
          </w:p>
        </w:tc>
        <w:tc>
          <w:tcPr>
            <w:tcW w:w="737" w:type="dxa"/>
            <w:tcBorders>
              <w:top w:val="single" w:sz="4" w:space="0" w:color="auto"/>
              <w:bottom w:val="single" w:sz="4" w:space="0" w:color="auto"/>
            </w:tcBorders>
            <w:shd w:val="clear" w:color="auto" w:fill="auto"/>
            <w:noWrap/>
            <w:vAlign w:val="bottom"/>
          </w:tcPr>
          <w:p w14:paraId="07DEE8EA" w14:textId="77777777" w:rsidR="000779FE" w:rsidRPr="005F70FB" w:rsidRDefault="000779FE" w:rsidP="00AC23C4">
            <w:pPr>
              <w:pStyle w:val="TableCell2-2Break"/>
              <w:ind w:right="57"/>
              <w:jc w:val="right"/>
              <w:rPr>
                <w:rStyle w:val="ChBold"/>
              </w:rPr>
            </w:pPr>
            <w:r w:rsidRPr="005F70FB">
              <w:rPr>
                <w:rStyle w:val="ChBold"/>
              </w:rPr>
              <w:t>18</w:t>
            </w:r>
          </w:p>
        </w:tc>
        <w:tc>
          <w:tcPr>
            <w:tcW w:w="766" w:type="dxa"/>
            <w:tcBorders>
              <w:top w:val="single" w:sz="4" w:space="0" w:color="auto"/>
              <w:bottom w:val="single" w:sz="4" w:space="0" w:color="auto"/>
              <w:right w:val="single" w:sz="4" w:space="0" w:color="auto"/>
            </w:tcBorders>
            <w:shd w:val="clear" w:color="auto" w:fill="auto"/>
            <w:noWrap/>
            <w:vAlign w:val="bottom"/>
          </w:tcPr>
          <w:p w14:paraId="0D9A1B3F" w14:textId="77777777" w:rsidR="000779FE" w:rsidRPr="005F70FB" w:rsidRDefault="000779FE" w:rsidP="00AC23C4">
            <w:pPr>
              <w:pStyle w:val="TableCell2-2Break"/>
              <w:ind w:right="57"/>
              <w:jc w:val="right"/>
            </w:pPr>
            <w:r w:rsidRPr="005F70FB">
              <w:t>11</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6C14093D" w14:textId="77777777" w:rsidR="000779FE" w:rsidRPr="005F70FB" w:rsidRDefault="000779FE" w:rsidP="00AC23C4">
            <w:pPr>
              <w:pStyle w:val="TableCell2-2Break"/>
              <w:ind w:right="57"/>
              <w:jc w:val="right"/>
            </w:pPr>
            <w:r w:rsidRPr="005F70FB">
              <w:t>153</w:t>
            </w:r>
          </w:p>
        </w:tc>
      </w:tr>
    </w:tbl>
    <w:p w14:paraId="17DE121F" w14:textId="77777777" w:rsidR="00E93CD4" w:rsidRPr="005F70FB" w:rsidRDefault="00BC2197" w:rsidP="00E93CD4">
      <w:pPr>
        <w:pStyle w:val="Figure"/>
      </w:pPr>
      <w:r w:rsidRPr="005F70FB">
        <w:rPr>
          <w:noProof/>
          <w:lang w:eastAsia="en-US"/>
        </w:rPr>
        <w:drawing>
          <wp:inline distT="0" distB="0" distL="0" distR="0" wp14:anchorId="62960A86" wp14:editId="311E9BDF">
            <wp:extent cx="4248150" cy="2310765"/>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48150" cy="2310765"/>
                    </a:xfrm>
                    <a:prstGeom prst="rect">
                      <a:avLst/>
                    </a:prstGeom>
                    <a:noFill/>
                  </pic:spPr>
                </pic:pic>
              </a:graphicData>
            </a:graphic>
          </wp:inline>
        </w:drawing>
      </w:r>
    </w:p>
    <w:p w14:paraId="3D69DF5E" w14:textId="77777777" w:rsidR="00532CD2" w:rsidRPr="005F70FB" w:rsidRDefault="00532CD2" w:rsidP="00532CD2">
      <w:pPr>
        <w:pStyle w:val="CapFigure"/>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5</w:t>
        </w:r>
      </w:fldSimple>
      <w:r w:rsidRPr="005F70FB">
        <w:t>:</w:t>
      </w:r>
      <w:r w:rsidRPr="005F70FB">
        <w:tab/>
      </w:r>
      <w:r w:rsidRPr="005F70FB">
        <w:rPr>
          <w:szCs w:val="19"/>
        </w:rPr>
        <w:t xml:space="preserve">Tokens for </w:t>
      </w:r>
      <w:r w:rsidRPr="005F70FB">
        <w:rPr>
          <w:rStyle w:val="ChSmallCapsItalBold"/>
        </w:rPr>
        <w:t>pe(n)­</w:t>
      </w:r>
      <w:r w:rsidRPr="005F70FB">
        <w:t xml:space="preserve">prefixed </w:t>
      </w:r>
      <w:r w:rsidRPr="005F70FB">
        <w:rPr>
          <w:szCs w:val="19"/>
        </w:rPr>
        <w:t>words</w:t>
      </w:r>
      <w:r w:rsidRPr="005F70FB">
        <w:t xml:space="preserve"> with verbal bases</w:t>
      </w:r>
    </w:p>
    <w:p w14:paraId="21AAE427" w14:textId="77777777" w:rsidR="000779FE" w:rsidRPr="005F70FB" w:rsidRDefault="000779FE" w:rsidP="000779FE">
      <w:pPr>
        <w:pStyle w:val="Caption"/>
        <w:rPr>
          <w:szCs w:val="19"/>
        </w:rPr>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10</w:t>
      </w:r>
      <w:r w:rsidR="00F207A1" w:rsidRPr="005F70FB">
        <w:rPr>
          <w:szCs w:val="19"/>
        </w:rPr>
        <w:fldChar w:fldCharType="end"/>
      </w:r>
      <w:r w:rsidRPr="005F70FB">
        <w:rPr>
          <w:szCs w:val="19"/>
        </w:rPr>
        <w:t>:</w:t>
      </w:r>
      <w:r w:rsidRPr="005F70FB">
        <w:rPr>
          <w:szCs w:val="19"/>
        </w:rPr>
        <w:tab/>
        <w:t xml:space="preserve">Tokens for </w:t>
      </w:r>
      <w:r w:rsidRPr="005F70FB">
        <w:rPr>
          <w:rStyle w:val="ChSmallCapsItalBold"/>
        </w:rPr>
        <w:t>pe(n)­</w:t>
      </w:r>
      <w:r w:rsidRPr="005F70FB">
        <w:t xml:space="preserve">prefixed </w:t>
      </w:r>
      <w:r w:rsidRPr="005F70FB">
        <w:rPr>
          <w:szCs w:val="19"/>
        </w:rPr>
        <w:t>words</w:t>
      </w:r>
      <w:r w:rsidRPr="005F70FB">
        <w:t xml:space="preserve"> with </w:t>
      </w:r>
      <w:r w:rsidRPr="005F70FB">
        <w:rPr>
          <w:szCs w:val="19"/>
        </w:rPr>
        <w:t>nominal bases (5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78F4B57D"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33FF7F31"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6BBF382A"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21DA9A65"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5A61E756" w14:textId="77777777" w:rsidR="000779FE" w:rsidRPr="005F70FB" w:rsidRDefault="000779FE" w:rsidP="000779FE">
            <w:pPr>
              <w:pStyle w:val="TableCell2-2Center"/>
            </w:pPr>
            <w:r w:rsidRPr="005F70FB">
              <w:t>Tokens</w:t>
            </w:r>
          </w:p>
        </w:tc>
      </w:tr>
      <w:tr w:rsidR="00AC23C4" w:rsidRPr="005F70FB" w14:paraId="05472C4C"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5EE38826"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59EB10DD"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29F2E02E"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658EFBC8"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395E14E7"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6954B550"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71BC9E45"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6C109F98"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54C78506" w14:textId="77777777" w:rsidR="000779FE" w:rsidRPr="005F70FB" w:rsidRDefault="000779FE" w:rsidP="000779FE">
            <w:pPr>
              <w:pStyle w:val="TableCell0-2Center"/>
            </w:pPr>
            <w:r w:rsidRPr="005F70FB">
              <w:t>Total</w:t>
            </w:r>
          </w:p>
        </w:tc>
      </w:tr>
      <w:tr w:rsidR="00AC23C4" w:rsidRPr="005F70FB" w14:paraId="66EB931F"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167B0F6B"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0A0B2B01" w14:textId="77777777" w:rsidR="000779FE" w:rsidRPr="005F70FB" w:rsidRDefault="000779FE" w:rsidP="00AC23C4">
            <w:pPr>
              <w:pStyle w:val="TableCell2-0"/>
              <w:ind w:right="57"/>
              <w:jc w:val="right"/>
            </w:pPr>
            <w:r w:rsidRPr="005F70FB">
              <w:t>10</w:t>
            </w:r>
          </w:p>
        </w:tc>
        <w:tc>
          <w:tcPr>
            <w:tcW w:w="652" w:type="dxa"/>
            <w:tcBorders>
              <w:top w:val="single" w:sz="4" w:space="0" w:color="auto"/>
              <w:bottom w:val="nil"/>
            </w:tcBorders>
            <w:shd w:val="clear" w:color="auto" w:fill="auto"/>
            <w:noWrap/>
            <w:vAlign w:val="bottom"/>
          </w:tcPr>
          <w:p w14:paraId="697D8281" w14:textId="77777777" w:rsidR="000779FE" w:rsidRPr="005F70FB" w:rsidRDefault="000779FE" w:rsidP="00AC23C4">
            <w:pPr>
              <w:pStyle w:val="TableCell2-0"/>
              <w:ind w:right="57"/>
              <w:jc w:val="right"/>
            </w:pPr>
            <w:r w:rsidRPr="005F70FB">
              <w:t>0</w:t>
            </w:r>
          </w:p>
        </w:tc>
        <w:tc>
          <w:tcPr>
            <w:tcW w:w="652" w:type="dxa"/>
            <w:tcBorders>
              <w:top w:val="single" w:sz="4" w:space="0" w:color="auto"/>
              <w:bottom w:val="nil"/>
            </w:tcBorders>
            <w:shd w:val="clear" w:color="auto" w:fill="auto"/>
            <w:noWrap/>
            <w:vAlign w:val="bottom"/>
          </w:tcPr>
          <w:p w14:paraId="0F047119" w14:textId="77777777" w:rsidR="000779FE" w:rsidRPr="005F70FB" w:rsidRDefault="000779FE" w:rsidP="00AC23C4">
            <w:pPr>
              <w:pStyle w:val="TableCell2-0"/>
              <w:ind w:right="57"/>
              <w:jc w:val="right"/>
            </w:pPr>
            <w:r w:rsidRPr="005F70FB">
              <w:t>12</w:t>
            </w:r>
          </w:p>
        </w:tc>
        <w:tc>
          <w:tcPr>
            <w:tcW w:w="652" w:type="dxa"/>
            <w:tcBorders>
              <w:top w:val="single" w:sz="4" w:space="0" w:color="auto"/>
              <w:bottom w:val="nil"/>
              <w:right w:val="single" w:sz="4" w:space="0" w:color="auto"/>
            </w:tcBorders>
            <w:shd w:val="clear" w:color="auto" w:fill="auto"/>
            <w:noWrap/>
            <w:vAlign w:val="bottom"/>
          </w:tcPr>
          <w:p w14:paraId="38738494" w14:textId="77777777" w:rsidR="000779FE" w:rsidRPr="005F70FB" w:rsidRDefault="000779FE" w:rsidP="00AC23C4">
            <w:pPr>
              <w:pStyle w:val="TableCell2-0"/>
              <w:ind w:right="57"/>
              <w:jc w:val="right"/>
            </w:pPr>
            <w:r w:rsidRPr="005F70FB">
              <w:t>5</w:t>
            </w:r>
          </w:p>
        </w:tc>
        <w:tc>
          <w:tcPr>
            <w:tcW w:w="737" w:type="dxa"/>
            <w:tcBorders>
              <w:top w:val="single" w:sz="4" w:space="0" w:color="auto"/>
              <w:left w:val="single" w:sz="4" w:space="0" w:color="auto"/>
              <w:bottom w:val="nil"/>
            </w:tcBorders>
            <w:shd w:val="clear" w:color="auto" w:fill="auto"/>
            <w:noWrap/>
            <w:vAlign w:val="bottom"/>
          </w:tcPr>
          <w:p w14:paraId="42B1F9F5"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40CEFDD3"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5FEC6EFA" w14:textId="77777777" w:rsidR="000779FE" w:rsidRPr="005F70FB" w:rsidRDefault="000779FE" w:rsidP="00AC23C4">
            <w:pPr>
              <w:pStyle w:val="TableCell2-0"/>
              <w:ind w:right="57"/>
              <w:jc w:val="right"/>
            </w:pPr>
            <w:r w:rsidRPr="005F70FB">
              <w:t>0</w:t>
            </w:r>
          </w:p>
        </w:tc>
        <w:tc>
          <w:tcPr>
            <w:tcW w:w="854" w:type="dxa"/>
            <w:tcBorders>
              <w:top w:val="single" w:sz="4" w:space="0" w:color="auto"/>
              <w:left w:val="single" w:sz="4" w:space="0" w:color="auto"/>
              <w:bottom w:val="nil"/>
              <w:right w:val="nil"/>
            </w:tcBorders>
            <w:shd w:val="clear" w:color="auto" w:fill="auto"/>
            <w:noWrap/>
            <w:vAlign w:val="bottom"/>
          </w:tcPr>
          <w:p w14:paraId="0C6A592C" w14:textId="77777777" w:rsidR="000779FE" w:rsidRPr="005F70FB" w:rsidRDefault="000779FE" w:rsidP="00AC23C4">
            <w:pPr>
              <w:pStyle w:val="TableCell2-0"/>
              <w:ind w:right="57"/>
              <w:jc w:val="right"/>
            </w:pPr>
            <w:r w:rsidRPr="005F70FB">
              <w:t>27</w:t>
            </w:r>
          </w:p>
        </w:tc>
      </w:tr>
      <w:tr w:rsidR="00AC23C4" w:rsidRPr="005F70FB" w14:paraId="17C55405"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7677F78E"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736106FB" w14:textId="77777777" w:rsidR="000779FE" w:rsidRPr="005F70FB" w:rsidRDefault="000779FE" w:rsidP="00AC23C4">
            <w:pPr>
              <w:pStyle w:val="TableCell0-2"/>
              <w:ind w:right="57"/>
              <w:jc w:val="right"/>
            </w:pPr>
            <w:r w:rsidRPr="005F70FB">
              <w:t>1</w:t>
            </w:r>
          </w:p>
        </w:tc>
        <w:tc>
          <w:tcPr>
            <w:tcW w:w="652" w:type="dxa"/>
            <w:tcBorders>
              <w:top w:val="nil"/>
              <w:bottom w:val="single" w:sz="4" w:space="0" w:color="auto"/>
            </w:tcBorders>
            <w:shd w:val="clear" w:color="auto" w:fill="auto"/>
            <w:noWrap/>
            <w:vAlign w:val="bottom"/>
          </w:tcPr>
          <w:p w14:paraId="6C55C9E3" w14:textId="77777777" w:rsidR="000779FE" w:rsidRPr="005F70FB" w:rsidRDefault="000779FE" w:rsidP="00AC23C4">
            <w:pPr>
              <w:pStyle w:val="TableCell0-2"/>
              <w:ind w:right="57"/>
              <w:jc w:val="right"/>
            </w:pPr>
            <w:r w:rsidRPr="005F70FB">
              <w:t>2</w:t>
            </w:r>
          </w:p>
        </w:tc>
        <w:tc>
          <w:tcPr>
            <w:tcW w:w="652" w:type="dxa"/>
            <w:tcBorders>
              <w:top w:val="nil"/>
              <w:bottom w:val="single" w:sz="4" w:space="0" w:color="auto"/>
            </w:tcBorders>
            <w:shd w:val="clear" w:color="auto" w:fill="auto"/>
            <w:noWrap/>
            <w:vAlign w:val="bottom"/>
          </w:tcPr>
          <w:p w14:paraId="322EE94D" w14:textId="77777777" w:rsidR="000779FE" w:rsidRPr="005F70FB" w:rsidRDefault="000779FE" w:rsidP="00AC23C4">
            <w:pPr>
              <w:pStyle w:val="TableCell0-2"/>
              <w:ind w:right="57"/>
              <w:jc w:val="right"/>
            </w:pPr>
            <w:r w:rsidRPr="005F70FB">
              <w:t>2</w:t>
            </w:r>
          </w:p>
        </w:tc>
        <w:tc>
          <w:tcPr>
            <w:tcW w:w="652" w:type="dxa"/>
            <w:tcBorders>
              <w:top w:val="nil"/>
              <w:bottom w:val="single" w:sz="4" w:space="0" w:color="auto"/>
              <w:right w:val="single" w:sz="4" w:space="0" w:color="auto"/>
            </w:tcBorders>
            <w:shd w:val="clear" w:color="auto" w:fill="auto"/>
            <w:noWrap/>
            <w:vAlign w:val="bottom"/>
          </w:tcPr>
          <w:p w14:paraId="4CB8EEBC"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6DAB923D" w14:textId="77777777" w:rsidR="000779FE" w:rsidRPr="005F70FB" w:rsidRDefault="000779FE" w:rsidP="00AC23C4">
            <w:pPr>
              <w:pStyle w:val="TableCell0-2"/>
              <w:ind w:right="57"/>
              <w:jc w:val="right"/>
            </w:pPr>
            <w:r w:rsidRPr="005F70FB">
              <w:t>0</w:t>
            </w:r>
          </w:p>
        </w:tc>
        <w:tc>
          <w:tcPr>
            <w:tcW w:w="737" w:type="dxa"/>
            <w:tcBorders>
              <w:top w:val="nil"/>
              <w:bottom w:val="single" w:sz="4" w:space="0" w:color="auto"/>
            </w:tcBorders>
            <w:shd w:val="clear" w:color="auto" w:fill="auto"/>
            <w:noWrap/>
            <w:vAlign w:val="bottom"/>
          </w:tcPr>
          <w:p w14:paraId="6A16163C" w14:textId="77777777" w:rsidR="000779FE" w:rsidRPr="005F70FB" w:rsidRDefault="000779FE" w:rsidP="00AC23C4">
            <w:pPr>
              <w:pStyle w:val="TableCell0-2"/>
              <w:ind w:right="57"/>
              <w:jc w:val="right"/>
              <w:rPr>
                <w:rStyle w:val="ChBold"/>
              </w:rPr>
            </w:pPr>
            <w:r w:rsidRPr="005F70FB">
              <w:rPr>
                <w:rStyle w:val="ChBold"/>
              </w:rPr>
              <w:t>1</w:t>
            </w:r>
          </w:p>
        </w:tc>
        <w:tc>
          <w:tcPr>
            <w:tcW w:w="766" w:type="dxa"/>
            <w:tcBorders>
              <w:top w:val="nil"/>
              <w:bottom w:val="single" w:sz="4" w:space="0" w:color="auto"/>
              <w:right w:val="single" w:sz="4" w:space="0" w:color="auto"/>
            </w:tcBorders>
            <w:shd w:val="clear" w:color="auto" w:fill="auto"/>
            <w:noWrap/>
            <w:vAlign w:val="bottom"/>
          </w:tcPr>
          <w:p w14:paraId="6C5FE12C" w14:textId="77777777" w:rsidR="000779FE" w:rsidRPr="005F70FB" w:rsidRDefault="000779FE" w:rsidP="00AC23C4">
            <w:pPr>
              <w:pStyle w:val="TableCell0-2"/>
              <w:ind w:right="57"/>
              <w:jc w:val="right"/>
            </w:pPr>
            <w:r w:rsidRPr="005F70FB">
              <w:t>0</w:t>
            </w:r>
          </w:p>
        </w:tc>
        <w:tc>
          <w:tcPr>
            <w:tcW w:w="854" w:type="dxa"/>
            <w:tcBorders>
              <w:top w:val="nil"/>
              <w:left w:val="single" w:sz="4" w:space="0" w:color="auto"/>
              <w:bottom w:val="single" w:sz="4" w:space="0" w:color="auto"/>
              <w:right w:val="nil"/>
            </w:tcBorders>
            <w:shd w:val="clear" w:color="auto" w:fill="auto"/>
            <w:noWrap/>
            <w:vAlign w:val="bottom"/>
          </w:tcPr>
          <w:p w14:paraId="354E4BF9" w14:textId="77777777" w:rsidR="000779FE" w:rsidRPr="005F70FB" w:rsidRDefault="000779FE" w:rsidP="00AC23C4">
            <w:pPr>
              <w:pStyle w:val="TableCell0-2"/>
              <w:ind w:right="57"/>
              <w:jc w:val="right"/>
            </w:pPr>
            <w:r w:rsidRPr="005F70FB">
              <w:t>6</w:t>
            </w:r>
          </w:p>
        </w:tc>
      </w:tr>
      <w:tr w:rsidR="00AC23C4" w:rsidRPr="005F70FB" w14:paraId="5BB7E143"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0834FF03" w14:textId="77777777" w:rsidR="000779FE" w:rsidRPr="005F70FB" w:rsidRDefault="000779FE" w:rsidP="00E40596">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7427DC98" w14:textId="77777777" w:rsidR="000779FE" w:rsidRPr="005F70FB" w:rsidRDefault="000779FE" w:rsidP="00AC23C4">
            <w:pPr>
              <w:pStyle w:val="TableCell2-2Break"/>
              <w:ind w:right="57"/>
              <w:jc w:val="right"/>
            </w:pPr>
            <w:r w:rsidRPr="005F70FB">
              <w:t>11</w:t>
            </w:r>
          </w:p>
        </w:tc>
        <w:tc>
          <w:tcPr>
            <w:tcW w:w="652" w:type="dxa"/>
            <w:tcBorders>
              <w:top w:val="single" w:sz="4" w:space="0" w:color="auto"/>
              <w:bottom w:val="single" w:sz="4" w:space="0" w:color="auto"/>
            </w:tcBorders>
            <w:shd w:val="clear" w:color="auto" w:fill="auto"/>
            <w:noWrap/>
            <w:vAlign w:val="bottom"/>
          </w:tcPr>
          <w:p w14:paraId="3846B080" w14:textId="77777777" w:rsidR="000779FE" w:rsidRPr="005F70FB" w:rsidRDefault="000779FE" w:rsidP="00AC23C4">
            <w:pPr>
              <w:pStyle w:val="TableCell2-2Break"/>
              <w:ind w:right="57"/>
              <w:jc w:val="right"/>
            </w:pPr>
            <w:r w:rsidRPr="005F70FB">
              <w:t>2</w:t>
            </w:r>
          </w:p>
        </w:tc>
        <w:tc>
          <w:tcPr>
            <w:tcW w:w="652" w:type="dxa"/>
            <w:tcBorders>
              <w:top w:val="single" w:sz="4" w:space="0" w:color="auto"/>
              <w:bottom w:val="single" w:sz="4" w:space="0" w:color="auto"/>
            </w:tcBorders>
            <w:shd w:val="clear" w:color="auto" w:fill="auto"/>
            <w:noWrap/>
            <w:vAlign w:val="bottom"/>
          </w:tcPr>
          <w:p w14:paraId="0AEDECF4" w14:textId="77777777" w:rsidR="000779FE" w:rsidRPr="005F70FB" w:rsidRDefault="000779FE" w:rsidP="00AC23C4">
            <w:pPr>
              <w:pStyle w:val="TableCell2-2Break"/>
              <w:ind w:right="57"/>
              <w:jc w:val="right"/>
            </w:pPr>
            <w:r w:rsidRPr="005F70FB">
              <w:t>14</w:t>
            </w:r>
          </w:p>
        </w:tc>
        <w:tc>
          <w:tcPr>
            <w:tcW w:w="652" w:type="dxa"/>
            <w:tcBorders>
              <w:top w:val="single" w:sz="4" w:space="0" w:color="auto"/>
              <w:bottom w:val="single" w:sz="4" w:space="0" w:color="auto"/>
              <w:right w:val="single" w:sz="4" w:space="0" w:color="auto"/>
            </w:tcBorders>
            <w:shd w:val="clear" w:color="auto" w:fill="auto"/>
            <w:noWrap/>
            <w:vAlign w:val="bottom"/>
          </w:tcPr>
          <w:p w14:paraId="64A806EF" w14:textId="77777777" w:rsidR="000779FE" w:rsidRPr="005F70FB" w:rsidRDefault="000779FE" w:rsidP="00AC23C4">
            <w:pPr>
              <w:pStyle w:val="TableCell2-2Break"/>
              <w:ind w:right="57"/>
              <w:jc w:val="right"/>
            </w:pPr>
            <w:r w:rsidRPr="005F70FB">
              <w:t>5</w:t>
            </w:r>
          </w:p>
        </w:tc>
        <w:tc>
          <w:tcPr>
            <w:tcW w:w="737" w:type="dxa"/>
            <w:tcBorders>
              <w:top w:val="single" w:sz="4" w:space="0" w:color="auto"/>
              <w:left w:val="single" w:sz="4" w:space="0" w:color="auto"/>
              <w:bottom w:val="single" w:sz="4" w:space="0" w:color="auto"/>
            </w:tcBorders>
            <w:shd w:val="clear" w:color="auto" w:fill="auto"/>
            <w:noWrap/>
            <w:vAlign w:val="bottom"/>
          </w:tcPr>
          <w:p w14:paraId="1D1EE4CE" w14:textId="77777777" w:rsidR="000779FE" w:rsidRPr="005F70FB" w:rsidRDefault="000779FE" w:rsidP="00AC23C4">
            <w:pPr>
              <w:pStyle w:val="TableCell2-2Break"/>
              <w:ind w:right="57"/>
              <w:jc w:val="right"/>
            </w:pPr>
            <w:r w:rsidRPr="005F70FB">
              <w:t>0</w:t>
            </w:r>
          </w:p>
        </w:tc>
        <w:tc>
          <w:tcPr>
            <w:tcW w:w="737" w:type="dxa"/>
            <w:tcBorders>
              <w:top w:val="single" w:sz="4" w:space="0" w:color="auto"/>
              <w:bottom w:val="single" w:sz="4" w:space="0" w:color="auto"/>
            </w:tcBorders>
            <w:shd w:val="clear" w:color="auto" w:fill="auto"/>
            <w:noWrap/>
            <w:vAlign w:val="bottom"/>
          </w:tcPr>
          <w:p w14:paraId="453C6E7B" w14:textId="77777777" w:rsidR="000779FE" w:rsidRPr="005F70FB" w:rsidRDefault="000779FE" w:rsidP="00AC23C4">
            <w:pPr>
              <w:pStyle w:val="TableCell2-2Break"/>
              <w:ind w:right="57"/>
              <w:jc w:val="right"/>
              <w:rPr>
                <w:rStyle w:val="ChBold"/>
              </w:rPr>
            </w:pPr>
            <w:r w:rsidRPr="005F70FB">
              <w:rPr>
                <w:rStyle w:val="ChBold"/>
              </w:rPr>
              <w:t>1</w:t>
            </w:r>
          </w:p>
        </w:tc>
        <w:tc>
          <w:tcPr>
            <w:tcW w:w="766" w:type="dxa"/>
            <w:tcBorders>
              <w:top w:val="single" w:sz="4" w:space="0" w:color="auto"/>
              <w:bottom w:val="single" w:sz="4" w:space="0" w:color="auto"/>
              <w:right w:val="single" w:sz="4" w:space="0" w:color="auto"/>
            </w:tcBorders>
            <w:shd w:val="clear" w:color="auto" w:fill="auto"/>
            <w:noWrap/>
            <w:vAlign w:val="bottom"/>
          </w:tcPr>
          <w:p w14:paraId="3A672EA3" w14:textId="77777777" w:rsidR="000779FE" w:rsidRPr="005F70FB" w:rsidRDefault="000779FE" w:rsidP="00AC23C4">
            <w:pPr>
              <w:pStyle w:val="TableCell2-2Break"/>
              <w:ind w:right="57"/>
              <w:jc w:val="right"/>
            </w:pPr>
            <w:r w:rsidRPr="005F70FB">
              <w:t>0</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237507C5" w14:textId="77777777" w:rsidR="000779FE" w:rsidRPr="005F70FB" w:rsidRDefault="000779FE" w:rsidP="00AC23C4">
            <w:pPr>
              <w:pStyle w:val="TableCell2-2Break"/>
              <w:ind w:right="57"/>
              <w:jc w:val="right"/>
            </w:pPr>
            <w:r w:rsidRPr="005F70FB">
              <w:t>33</w:t>
            </w:r>
          </w:p>
        </w:tc>
      </w:tr>
    </w:tbl>
    <w:p w14:paraId="3849B93B" w14:textId="77777777" w:rsidR="00E93CD4" w:rsidRPr="005F70FB" w:rsidRDefault="00BC2197" w:rsidP="00E93CD4">
      <w:pPr>
        <w:pStyle w:val="Figure"/>
      </w:pPr>
      <w:r w:rsidRPr="005F70FB">
        <w:rPr>
          <w:noProof/>
          <w:lang w:eastAsia="en-US"/>
        </w:rPr>
        <w:drawing>
          <wp:inline distT="0" distB="0" distL="0" distR="0" wp14:anchorId="7E4E8C6E" wp14:editId="266E50AC">
            <wp:extent cx="4248150" cy="2299970"/>
            <wp:effectExtent l="0" t="0" r="0" b="508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48150" cy="2299970"/>
                    </a:xfrm>
                    <a:prstGeom prst="rect">
                      <a:avLst/>
                    </a:prstGeom>
                    <a:noFill/>
                  </pic:spPr>
                </pic:pic>
              </a:graphicData>
            </a:graphic>
          </wp:inline>
        </w:drawing>
      </w:r>
    </w:p>
    <w:p w14:paraId="7F53E9DE" w14:textId="77777777" w:rsidR="00532CD2" w:rsidRPr="005F70FB" w:rsidRDefault="00532CD2" w:rsidP="00532CD2">
      <w:pPr>
        <w:pStyle w:val="CapFigure15after"/>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6</w:t>
        </w:r>
      </w:fldSimple>
      <w:r w:rsidRPr="005F70FB">
        <w:t>:</w:t>
      </w:r>
      <w:r w:rsidRPr="005F70FB">
        <w:tab/>
      </w:r>
      <w:r w:rsidRPr="005F70FB">
        <w:rPr>
          <w:szCs w:val="19"/>
        </w:rPr>
        <w:t xml:space="preserve">Tokens for </w:t>
      </w:r>
      <w:r w:rsidRPr="005F70FB">
        <w:rPr>
          <w:rStyle w:val="ChSmallCapsItalBold"/>
        </w:rPr>
        <w:t>pe(n)­</w:t>
      </w:r>
      <w:r w:rsidRPr="005F70FB">
        <w:t xml:space="preserve">prefixed </w:t>
      </w:r>
      <w:r w:rsidRPr="005F70FB">
        <w:rPr>
          <w:szCs w:val="19"/>
        </w:rPr>
        <w:t>words</w:t>
      </w:r>
      <w:r w:rsidRPr="005F70FB">
        <w:rPr>
          <w:rStyle w:val="Caption10beforeChar"/>
        </w:rPr>
        <w:t xml:space="preserve"> </w:t>
      </w:r>
      <w:r w:rsidRPr="005F70FB">
        <w:t>with nominal bases</w:t>
      </w:r>
    </w:p>
    <w:p w14:paraId="513FD6E5" w14:textId="77777777" w:rsidR="000779FE" w:rsidRPr="005F70FB" w:rsidRDefault="000779FE" w:rsidP="002A1DBD">
      <w:pPr>
        <w:pStyle w:val="Heading3"/>
        <w:numPr>
          <w:ilvl w:val="2"/>
          <w:numId w:val="19"/>
        </w:numPr>
      </w:pPr>
      <w:bookmarkStart w:id="5367" w:name="_Ref376624912"/>
      <w:bookmarkStart w:id="5368" w:name="_Toc440455785"/>
      <w:r w:rsidRPr="005F70FB">
        <w:rPr>
          <w:szCs w:val="19"/>
        </w:rPr>
        <w:t xml:space="preserve">Prefix </w:t>
      </w:r>
      <w:r w:rsidRPr="005F70FB">
        <w:rPr>
          <w:rStyle w:val="ChSmallCapsItalBold"/>
        </w:rPr>
        <w:t>ber­</w:t>
      </w:r>
      <w:bookmarkEnd w:id="5367"/>
      <w:bookmarkEnd w:id="5368"/>
    </w:p>
    <w:p w14:paraId="1923E2BD" w14:textId="77777777" w:rsidR="000779FE" w:rsidRPr="005F70FB" w:rsidRDefault="000779FE" w:rsidP="007E38E2">
      <w:pPr>
        <w:pStyle w:val="Body0005after"/>
      </w:pPr>
      <w:r w:rsidRPr="005F70FB">
        <w:t xml:space="preserve">The tables and </w:t>
      </w:r>
      <w:r w:rsidR="002779F9" w:rsidRPr="005F70FB">
        <w:t xml:space="preserve">figures </w:t>
      </w:r>
      <w:r w:rsidRPr="005F70FB">
        <w:t xml:space="preserve">give the token frequencies for </w:t>
      </w:r>
      <w:r w:rsidRPr="005F70FB">
        <w:rPr>
          <w:rStyle w:val="ChSmallCapsItalBold"/>
        </w:rPr>
        <w:t>ber­</w:t>
      </w:r>
      <w:r w:rsidRPr="005F70FB">
        <w:t xml:space="preserve">prefixed </w:t>
      </w:r>
      <w:r w:rsidRPr="005F70FB">
        <w:rPr>
          <w:szCs w:val="19"/>
        </w:rPr>
        <w:t>words</w:t>
      </w:r>
      <w:r w:rsidRPr="005F70FB">
        <w:t xml:space="preserve"> with verbal, nominal, numeral, and </w:t>
      </w:r>
      <w:r w:rsidR="00F618DF" w:rsidRPr="005F70FB">
        <w:t>quantifier</w:t>
      </w:r>
      <w:r w:rsidRPr="005F70FB">
        <w:t xml:space="preserve"> bases.</w:t>
      </w:r>
    </w:p>
    <w:p w14:paraId="10BE3472"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11</w:t>
      </w:r>
      <w:r w:rsidR="00F207A1" w:rsidRPr="005F70FB">
        <w:rPr>
          <w:szCs w:val="19"/>
        </w:rPr>
        <w:fldChar w:fldCharType="end"/>
      </w:r>
      <w:r w:rsidRPr="005F70FB">
        <w:rPr>
          <w:szCs w:val="19"/>
        </w:rPr>
        <w:t>:</w:t>
      </w:r>
      <w:r w:rsidRPr="005F70FB">
        <w:rPr>
          <w:szCs w:val="19"/>
        </w:rPr>
        <w:tab/>
        <w:t xml:space="preserve">Tokens for </w:t>
      </w:r>
      <w:r w:rsidRPr="005F70FB">
        <w:rPr>
          <w:rStyle w:val="ChSmallCapsItalBold"/>
        </w:rPr>
        <w:t>ber­</w:t>
      </w:r>
      <w:r w:rsidRPr="005F70FB">
        <w:t xml:space="preserve">prefixed </w:t>
      </w:r>
      <w:r w:rsidRPr="005F70FB">
        <w:rPr>
          <w:szCs w:val="19"/>
        </w:rPr>
        <w:t>words</w:t>
      </w:r>
      <w:r w:rsidRPr="005F70FB">
        <w:t xml:space="preserve"> with verbal bases (27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5C043D0D"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6BEEAD56"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3E7CB7B9"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51A11B3C"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2C9E9D45" w14:textId="77777777" w:rsidR="000779FE" w:rsidRPr="005F70FB" w:rsidRDefault="000779FE" w:rsidP="000779FE">
            <w:pPr>
              <w:pStyle w:val="TableCell2-2Center"/>
            </w:pPr>
            <w:r w:rsidRPr="005F70FB">
              <w:t>Tokens</w:t>
            </w:r>
          </w:p>
        </w:tc>
      </w:tr>
      <w:tr w:rsidR="00AC23C4" w:rsidRPr="005F70FB" w14:paraId="4582DD40"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29A70586"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078BAB71"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143CC5A7"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7A774299"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4C42EADB"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3E38B664"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20B9E436"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1674A2D8"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1397E6ED" w14:textId="77777777" w:rsidR="000779FE" w:rsidRPr="005F70FB" w:rsidRDefault="000779FE" w:rsidP="000779FE">
            <w:pPr>
              <w:pStyle w:val="TableCell0-2Center"/>
            </w:pPr>
            <w:r w:rsidRPr="005F70FB">
              <w:t>Total</w:t>
            </w:r>
          </w:p>
        </w:tc>
      </w:tr>
      <w:tr w:rsidR="00AC23C4" w:rsidRPr="005F70FB" w14:paraId="32493D97"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486EC135"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5BF6E9BD" w14:textId="77777777" w:rsidR="000779FE" w:rsidRPr="005F70FB" w:rsidRDefault="000779FE" w:rsidP="00AC23C4">
            <w:pPr>
              <w:pStyle w:val="TableCell2-0"/>
              <w:ind w:right="57"/>
              <w:jc w:val="right"/>
            </w:pPr>
            <w:r w:rsidRPr="005F70FB">
              <w:t>7</w:t>
            </w:r>
          </w:p>
        </w:tc>
        <w:tc>
          <w:tcPr>
            <w:tcW w:w="652" w:type="dxa"/>
            <w:tcBorders>
              <w:top w:val="single" w:sz="4" w:space="0" w:color="auto"/>
              <w:bottom w:val="nil"/>
            </w:tcBorders>
            <w:shd w:val="clear" w:color="auto" w:fill="auto"/>
            <w:noWrap/>
            <w:vAlign w:val="bottom"/>
          </w:tcPr>
          <w:p w14:paraId="2A71EF8C" w14:textId="77777777" w:rsidR="000779FE" w:rsidRPr="005F70FB" w:rsidRDefault="000779FE" w:rsidP="00AC23C4">
            <w:pPr>
              <w:pStyle w:val="TableCell2-0"/>
              <w:ind w:right="57"/>
              <w:jc w:val="right"/>
            </w:pPr>
            <w:r w:rsidRPr="005F70FB">
              <w:t>22</w:t>
            </w:r>
          </w:p>
        </w:tc>
        <w:tc>
          <w:tcPr>
            <w:tcW w:w="652" w:type="dxa"/>
            <w:tcBorders>
              <w:top w:val="single" w:sz="4" w:space="0" w:color="auto"/>
              <w:bottom w:val="nil"/>
            </w:tcBorders>
            <w:shd w:val="clear" w:color="auto" w:fill="auto"/>
            <w:noWrap/>
            <w:vAlign w:val="bottom"/>
          </w:tcPr>
          <w:p w14:paraId="6FFF994F" w14:textId="77777777" w:rsidR="000779FE" w:rsidRPr="005F70FB" w:rsidRDefault="000779FE" w:rsidP="00AC23C4">
            <w:pPr>
              <w:pStyle w:val="TableCell2-0"/>
              <w:ind w:right="57"/>
              <w:jc w:val="right"/>
            </w:pPr>
            <w:r w:rsidRPr="005F70FB">
              <w:t>9</w:t>
            </w:r>
          </w:p>
        </w:tc>
        <w:tc>
          <w:tcPr>
            <w:tcW w:w="652" w:type="dxa"/>
            <w:tcBorders>
              <w:top w:val="single" w:sz="4" w:space="0" w:color="auto"/>
              <w:bottom w:val="nil"/>
              <w:right w:val="single" w:sz="4" w:space="0" w:color="auto"/>
            </w:tcBorders>
            <w:shd w:val="clear" w:color="auto" w:fill="auto"/>
            <w:noWrap/>
            <w:vAlign w:val="bottom"/>
          </w:tcPr>
          <w:p w14:paraId="3BA96888" w14:textId="77777777" w:rsidR="000779FE" w:rsidRPr="005F70FB" w:rsidRDefault="000779FE" w:rsidP="00AC23C4">
            <w:pPr>
              <w:pStyle w:val="TableCell2-0"/>
              <w:ind w:right="57"/>
              <w:jc w:val="right"/>
            </w:pPr>
            <w:r w:rsidRPr="005F70FB">
              <w:t>12</w:t>
            </w:r>
          </w:p>
        </w:tc>
        <w:tc>
          <w:tcPr>
            <w:tcW w:w="737" w:type="dxa"/>
            <w:tcBorders>
              <w:top w:val="single" w:sz="4" w:space="0" w:color="auto"/>
              <w:left w:val="single" w:sz="4" w:space="0" w:color="auto"/>
              <w:bottom w:val="nil"/>
            </w:tcBorders>
            <w:shd w:val="clear" w:color="auto" w:fill="auto"/>
            <w:noWrap/>
            <w:vAlign w:val="bottom"/>
          </w:tcPr>
          <w:p w14:paraId="6D1BF48F"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6481F2E8"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685089EB" w14:textId="77777777" w:rsidR="000779FE" w:rsidRPr="005F70FB" w:rsidRDefault="000779FE" w:rsidP="00AC23C4">
            <w:pPr>
              <w:pStyle w:val="TableCell2-0"/>
              <w:ind w:right="57"/>
              <w:jc w:val="right"/>
            </w:pPr>
            <w:r w:rsidRPr="005F70FB">
              <w:t>7</w:t>
            </w:r>
          </w:p>
        </w:tc>
        <w:tc>
          <w:tcPr>
            <w:tcW w:w="854" w:type="dxa"/>
            <w:tcBorders>
              <w:top w:val="single" w:sz="4" w:space="0" w:color="auto"/>
              <w:left w:val="single" w:sz="4" w:space="0" w:color="auto"/>
              <w:bottom w:val="nil"/>
              <w:right w:val="nil"/>
            </w:tcBorders>
            <w:shd w:val="clear" w:color="auto" w:fill="auto"/>
            <w:noWrap/>
            <w:vAlign w:val="bottom"/>
          </w:tcPr>
          <w:p w14:paraId="74C7DBD4" w14:textId="77777777" w:rsidR="000779FE" w:rsidRPr="005F70FB" w:rsidRDefault="000779FE" w:rsidP="00AC23C4">
            <w:pPr>
              <w:pStyle w:val="TableCell2-0"/>
              <w:ind w:right="57"/>
              <w:jc w:val="right"/>
            </w:pPr>
            <w:r w:rsidRPr="005F70FB">
              <w:t>57</w:t>
            </w:r>
          </w:p>
        </w:tc>
      </w:tr>
      <w:tr w:rsidR="00AC23C4" w:rsidRPr="005F70FB" w14:paraId="0630CA6E"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3ECCA126"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4B4EF9BC" w14:textId="77777777" w:rsidR="000779FE" w:rsidRPr="005F70FB" w:rsidRDefault="000779FE" w:rsidP="00AC23C4">
            <w:pPr>
              <w:pStyle w:val="TableCell0-2"/>
              <w:ind w:right="57"/>
              <w:jc w:val="right"/>
            </w:pPr>
            <w:r w:rsidRPr="005F70FB">
              <w:t>3</w:t>
            </w:r>
          </w:p>
        </w:tc>
        <w:tc>
          <w:tcPr>
            <w:tcW w:w="652" w:type="dxa"/>
            <w:tcBorders>
              <w:top w:val="nil"/>
              <w:bottom w:val="single" w:sz="4" w:space="0" w:color="auto"/>
            </w:tcBorders>
            <w:shd w:val="clear" w:color="auto" w:fill="auto"/>
            <w:noWrap/>
            <w:vAlign w:val="bottom"/>
          </w:tcPr>
          <w:p w14:paraId="2FCF6D5A" w14:textId="77777777" w:rsidR="000779FE" w:rsidRPr="005F70FB" w:rsidRDefault="000779FE" w:rsidP="00AC23C4">
            <w:pPr>
              <w:pStyle w:val="TableCell0-2"/>
              <w:ind w:right="57"/>
              <w:jc w:val="right"/>
            </w:pPr>
            <w:r w:rsidRPr="005F70FB">
              <w:t>7</w:t>
            </w:r>
          </w:p>
        </w:tc>
        <w:tc>
          <w:tcPr>
            <w:tcW w:w="652" w:type="dxa"/>
            <w:tcBorders>
              <w:top w:val="nil"/>
              <w:bottom w:val="single" w:sz="4" w:space="0" w:color="auto"/>
            </w:tcBorders>
            <w:shd w:val="clear" w:color="auto" w:fill="auto"/>
            <w:noWrap/>
            <w:vAlign w:val="bottom"/>
          </w:tcPr>
          <w:p w14:paraId="43A2D72F" w14:textId="77777777" w:rsidR="000779FE" w:rsidRPr="005F70FB" w:rsidRDefault="000779FE" w:rsidP="00AC23C4">
            <w:pPr>
              <w:pStyle w:val="TableCell0-2"/>
              <w:ind w:right="57"/>
              <w:jc w:val="right"/>
            </w:pPr>
            <w:r w:rsidRPr="005F70FB">
              <w:t>5</w:t>
            </w:r>
          </w:p>
        </w:tc>
        <w:tc>
          <w:tcPr>
            <w:tcW w:w="652" w:type="dxa"/>
            <w:tcBorders>
              <w:top w:val="nil"/>
              <w:bottom w:val="single" w:sz="4" w:space="0" w:color="auto"/>
              <w:right w:val="single" w:sz="4" w:space="0" w:color="auto"/>
            </w:tcBorders>
            <w:shd w:val="clear" w:color="auto" w:fill="auto"/>
            <w:noWrap/>
            <w:vAlign w:val="bottom"/>
          </w:tcPr>
          <w:p w14:paraId="5925F679"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206D55FA" w14:textId="77777777" w:rsidR="000779FE" w:rsidRPr="005F70FB" w:rsidRDefault="000779FE" w:rsidP="00AC23C4">
            <w:pPr>
              <w:pStyle w:val="TableCell0-2"/>
              <w:ind w:right="57"/>
              <w:jc w:val="right"/>
            </w:pPr>
            <w:r w:rsidRPr="005F70FB">
              <w:t>7</w:t>
            </w:r>
          </w:p>
        </w:tc>
        <w:tc>
          <w:tcPr>
            <w:tcW w:w="737" w:type="dxa"/>
            <w:tcBorders>
              <w:top w:val="nil"/>
              <w:bottom w:val="single" w:sz="4" w:space="0" w:color="auto"/>
            </w:tcBorders>
            <w:shd w:val="clear" w:color="auto" w:fill="auto"/>
            <w:noWrap/>
            <w:vAlign w:val="bottom"/>
          </w:tcPr>
          <w:p w14:paraId="1D881F61" w14:textId="77777777" w:rsidR="000779FE" w:rsidRPr="005F70FB" w:rsidRDefault="000779FE" w:rsidP="00AC23C4">
            <w:pPr>
              <w:pStyle w:val="TableCell0-2"/>
              <w:ind w:right="57"/>
              <w:jc w:val="right"/>
              <w:rPr>
                <w:rStyle w:val="ChBold"/>
              </w:rPr>
            </w:pPr>
            <w:r w:rsidRPr="005F70FB">
              <w:rPr>
                <w:rStyle w:val="ChBold"/>
              </w:rPr>
              <w:t>8</w:t>
            </w:r>
          </w:p>
        </w:tc>
        <w:tc>
          <w:tcPr>
            <w:tcW w:w="766" w:type="dxa"/>
            <w:tcBorders>
              <w:top w:val="nil"/>
              <w:bottom w:val="single" w:sz="4" w:space="0" w:color="auto"/>
              <w:right w:val="single" w:sz="4" w:space="0" w:color="auto"/>
            </w:tcBorders>
            <w:shd w:val="clear" w:color="auto" w:fill="auto"/>
            <w:noWrap/>
            <w:vAlign w:val="bottom"/>
          </w:tcPr>
          <w:p w14:paraId="0A2891A0" w14:textId="77777777" w:rsidR="000779FE" w:rsidRPr="005F70FB" w:rsidRDefault="000779FE" w:rsidP="00AC23C4">
            <w:pPr>
              <w:pStyle w:val="TableCell0-2"/>
              <w:ind w:right="57"/>
              <w:jc w:val="right"/>
            </w:pPr>
            <w:r w:rsidRPr="005F70FB">
              <w:t>7</w:t>
            </w:r>
          </w:p>
        </w:tc>
        <w:tc>
          <w:tcPr>
            <w:tcW w:w="854" w:type="dxa"/>
            <w:tcBorders>
              <w:top w:val="nil"/>
              <w:left w:val="single" w:sz="4" w:space="0" w:color="auto"/>
              <w:bottom w:val="single" w:sz="4" w:space="0" w:color="auto"/>
              <w:right w:val="nil"/>
            </w:tcBorders>
            <w:shd w:val="clear" w:color="auto" w:fill="auto"/>
            <w:noWrap/>
            <w:vAlign w:val="bottom"/>
          </w:tcPr>
          <w:p w14:paraId="5167623E" w14:textId="77777777" w:rsidR="000779FE" w:rsidRPr="005F70FB" w:rsidRDefault="000779FE" w:rsidP="00AC23C4">
            <w:pPr>
              <w:pStyle w:val="TableCell0-2"/>
              <w:ind w:right="57"/>
              <w:jc w:val="right"/>
            </w:pPr>
            <w:r w:rsidRPr="005F70FB">
              <w:t>37</w:t>
            </w:r>
          </w:p>
        </w:tc>
      </w:tr>
      <w:tr w:rsidR="00AC23C4" w:rsidRPr="005F70FB" w14:paraId="5B6F4060"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18D292A3" w14:textId="77777777" w:rsidR="000779FE" w:rsidRPr="005F70FB" w:rsidRDefault="000779FE" w:rsidP="00E40596">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6150454A" w14:textId="77777777" w:rsidR="000779FE" w:rsidRPr="005F70FB" w:rsidRDefault="000779FE" w:rsidP="00AC23C4">
            <w:pPr>
              <w:pStyle w:val="TableCell2-2Break"/>
              <w:ind w:right="57"/>
              <w:jc w:val="right"/>
            </w:pPr>
            <w:r w:rsidRPr="005F70FB">
              <w:t>10</w:t>
            </w:r>
          </w:p>
        </w:tc>
        <w:tc>
          <w:tcPr>
            <w:tcW w:w="652" w:type="dxa"/>
            <w:tcBorders>
              <w:top w:val="single" w:sz="4" w:space="0" w:color="auto"/>
              <w:bottom w:val="single" w:sz="4" w:space="0" w:color="auto"/>
            </w:tcBorders>
            <w:shd w:val="clear" w:color="auto" w:fill="auto"/>
            <w:noWrap/>
            <w:vAlign w:val="bottom"/>
          </w:tcPr>
          <w:p w14:paraId="5F7F0C0F" w14:textId="77777777" w:rsidR="000779FE" w:rsidRPr="005F70FB" w:rsidRDefault="000779FE" w:rsidP="00AC23C4">
            <w:pPr>
              <w:pStyle w:val="TableCell2-2Break"/>
              <w:ind w:right="57"/>
              <w:jc w:val="right"/>
            </w:pPr>
            <w:r w:rsidRPr="005F70FB">
              <w:t>29</w:t>
            </w:r>
          </w:p>
        </w:tc>
        <w:tc>
          <w:tcPr>
            <w:tcW w:w="652" w:type="dxa"/>
            <w:tcBorders>
              <w:top w:val="single" w:sz="4" w:space="0" w:color="auto"/>
              <w:bottom w:val="single" w:sz="4" w:space="0" w:color="auto"/>
            </w:tcBorders>
            <w:shd w:val="clear" w:color="auto" w:fill="auto"/>
            <w:noWrap/>
            <w:vAlign w:val="bottom"/>
          </w:tcPr>
          <w:p w14:paraId="27FE9609" w14:textId="77777777" w:rsidR="000779FE" w:rsidRPr="005F70FB" w:rsidRDefault="000779FE" w:rsidP="00AC23C4">
            <w:pPr>
              <w:pStyle w:val="TableCell2-2Break"/>
              <w:ind w:right="57"/>
              <w:jc w:val="right"/>
            </w:pPr>
            <w:r w:rsidRPr="005F70FB">
              <w:t>14</w:t>
            </w:r>
          </w:p>
        </w:tc>
        <w:tc>
          <w:tcPr>
            <w:tcW w:w="652" w:type="dxa"/>
            <w:tcBorders>
              <w:top w:val="single" w:sz="4" w:space="0" w:color="auto"/>
              <w:bottom w:val="single" w:sz="4" w:space="0" w:color="auto"/>
              <w:right w:val="single" w:sz="4" w:space="0" w:color="auto"/>
            </w:tcBorders>
            <w:shd w:val="clear" w:color="auto" w:fill="auto"/>
            <w:noWrap/>
            <w:vAlign w:val="bottom"/>
          </w:tcPr>
          <w:p w14:paraId="6CCE9109" w14:textId="77777777" w:rsidR="000779FE" w:rsidRPr="005F70FB" w:rsidRDefault="000779FE" w:rsidP="00AC23C4">
            <w:pPr>
              <w:pStyle w:val="TableCell2-2Break"/>
              <w:ind w:right="57"/>
              <w:jc w:val="right"/>
            </w:pPr>
            <w:r w:rsidRPr="005F70FB">
              <w:t>12</w:t>
            </w:r>
          </w:p>
        </w:tc>
        <w:tc>
          <w:tcPr>
            <w:tcW w:w="737" w:type="dxa"/>
            <w:tcBorders>
              <w:top w:val="single" w:sz="4" w:space="0" w:color="auto"/>
              <w:left w:val="single" w:sz="4" w:space="0" w:color="auto"/>
              <w:bottom w:val="single" w:sz="4" w:space="0" w:color="auto"/>
            </w:tcBorders>
            <w:shd w:val="clear" w:color="auto" w:fill="auto"/>
            <w:noWrap/>
            <w:vAlign w:val="bottom"/>
          </w:tcPr>
          <w:p w14:paraId="4B9F0832" w14:textId="77777777" w:rsidR="000779FE" w:rsidRPr="005F70FB" w:rsidRDefault="000779FE" w:rsidP="00AC23C4">
            <w:pPr>
              <w:pStyle w:val="TableCell2-2Break"/>
              <w:ind w:right="57"/>
              <w:jc w:val="right"/>
            </w:pPr>
            <w:r w:rsidRPr="005F70FB">
              <w:t>7</w:t>
            </w:r>
          </w:p>
        </w:tc>
        <w:tc>
          <w:tcPr>
            <w:tcW w:w="737" w:type="dxa"/>
            <w:tcBorders>
              <w:top w:val="single" w:sz="4" w:space="0" w:color="auto"/>
              <w:bottom w:val="single" w:sz="4" w:space="0" w:color="auto"/>
            </w:tcBorders>
            <w:shd w:val="clear" w:color="auto" w:fill="auto"/>
            <w:noWrap/>
            <w:vAlign w:val="bottom"/>
          </w:tcPr>
          <w:p w14:paraId="2F0A3ECE" w14:textId="77777777" w:rsidR="000779FE" w:rsidRPr="005F70FB" w:rsidRDefault="000779FE" w:rsidP="00AC23C4">
            <w:pPr>
              <w:pStyle w:val="TableCell2-2Break"/>
              <w:ind w:right="57"/>
              <w:jc w:val="right"/>
              <w:rPr>
                <w:rStyle w:val="ChBold"/>
              </w:rPr>
            </w:pPr>
            <w:r w:rsidRPr="005F70FB">
              <w:rPr>
                <w:rStyle w:val="ChBold"/>
              </w:rPr>
              <w:t>8</w:t>
            </w:r>
          </w:p>
        </w:tc>
        <w:tc>
          <w:tcPr>
            <w:tcW w:w="766" w:type="dxa"/>
            <w:tcBorders>
              <w:top w:val="single" w:sz="4" w:space="0" w:color="auto"/>
              <w:bottom w:val="single" w:sz="4" w:space="0" w:color="auto"/>
              <w:right w:val="single" w:sz="4" w:space="0" w:color="auto"/>
            </w:tcBorders>
            <w:shd w:val="clear" w:color="auto" w:fill="auto"/>
            <w:noWrap/>
            <w:vAlign w:val="bottom"/>
          </w:tcPr>
          <w:p w14:paraId="37183A1B" w14:textId="77777777" w:rsidR="000779FE" w:rsidRPr="005F70FB" w:rsidRDefault="000779FE" w:rsidP="00AC23C4">
            <w:pPr>
              <w:pStyle w:val="TableCell2-2Break"/>
              <w:ind w:right="57"/>
              <w:jc w:val="right"/>
            </w:pPr>
            <w:r w:rsidRPr="005F70FB">
              <w:t>14</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3779EC69" w14:textId="77777777" w:rsidR="000779FE" w:rsidRPr="005F70FB" w:rsidRDefault="000779FE" w:rsidP="00AC23C4">
            <w:pPr>
              <w:pStyle w:val="TableCell2-2Break"/>
              <w:ind w:right="57"/>
              <w:jc w:val="right"/>
            </w:pPr>
            <w:r w:rsidRPr="005F70FB">
              <w:t>94</w:t>
            </w:r>
          </w:p>
        </w:tc>
      </w:tr>
    </w:tbl>
    <w:p w14:paraId="5605809C" w14:textId="77777777" w:rsidR="00E93CD4" w:rsidRPr="005F70FB" w:rsidRDefault="00BC2197" w:rsidP="00E93CD4">
      <w:pPr>
        <w:pStyle w:val="Figure"/>
      </w:pPr>
      <w:r w:rsidRPr="005F70FB">
        <w:rPr>
          <w:noProof/>
          <w:lang w:eastAsia="en-US"/>
        </w:rPr>
        <w:drawing>
          <wp:inline distT="0" distB="0" distL="0" distR="0" wp14:anchorId="7119A1EF" wp14:editId="7F664AA7">
            <wp:extent cx="4248150" cy="2208530"/>
            <wp:effectExtent l="0" t="0" r="0" b="127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48150" cy="2208530"/>
                    </a:xfrm>
                    <a:prstGeom prst="rect">
                      <a:avLst/>
                    </a:prstGeom>
                    <a:noFill/>
                  </pic:spPr>
                </pic:pic>
              </a:graphicData>
            </a:graphic>
          </wp:inline>
        </w:drawing>
      </w:r>
    </w:p>
    <w:p w14:paraId="2C23C36E" w14:textId="77777777" w:rsidR="00532CD2" w:rsidRPr="005F70FB" w:rsidRDefault="00532CD2" w:rsidP="00532CD2">
      <w:pPr>
        <w:pStyle w:val="CapFigure"/>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7</w:t>
        </w:r>
      </w:fldSimple>
      <w:r w:rsidRPr="005F70FB">
        <w:t>:</w:t>
      </w:r>
      <w:r w:rsidRPr="005F70FB">
        <w:tab/>
      </w:r>
      <w:r w:rsidRPr="005F70FB">
        <w:rPr>
          <w:szCs w:val="19"/>
        </w:rPr>
        <w:t xml:space="preserve">Tokens for </w:t>
      </w:r>
      <w:r w:rsidRPr="005F70FB">
        <w:rPr>
          <w:rStyle w:val="ChSmallCapsItalBold"/>
        </w:rPr>
        <w:t>ber­</w:t>
      </w:r>
      <w:r w:rsidRPr="005F70FB">
        <w:t xml:space="preserve">prefixed </w:t>
      </w:r>
      <w:r w:rsidRPr="005F70FB">
        <w:rPr>
          <w:szCs w:val="19"/>
        </w:rPr>
        <w:t>words</w:t>
      </w:r>
      <w:r w:rsidRPr="005F70FB">
        <w:t xml:space="preserve"> with verbal bases</w:t>
      </w:r>
    </w:p>
    <w:p w14:paraId="730D15DE"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12</w:t>
      </w:r>
      <w:r w:rsidR="00F207A1" w:rsidRPr="005F70FB">
        <w:rPr>
          <w:szCs w:val="19"/>
        </w:rPr>
        <w:fldChar w:fldCharType="end"/>
      </w:r>
      <w:r w:rsidRPr="005F70FB">
        <w:rPr>
          <w:szCs w:val="19"/>
        </w:rPr>
        <w:t>:</w:t>
      </w:r>
      <w:r w:rsidRPr="005F70FB">
        <w:rPr>
          <w:szCs w:val="19"/>
        </w:rPr>
        <w:tab/>
        <w:t xml:space="preserve">Tokens for </w:t>
      </w:r>
      <w:r w:rsidRPr="005F70FB">
        <w:rPr>
          <w:rStyle w:val="ChSmallCapsItalBold"/>
        </w:rPr>
        <w:t>ber­</w:t>
      </w:r>
      <w:r w:rsidRPr="005F70FB">
        <w:t xml:space="preserve">prefixed </w:t>
      </w:r>
      <w:r w:rsidRPr="005F70FB">
        <w:rPr>
          <w:szCs w:val="19"/>
        </w:rPr>
        <w:t>words</w:t>
      </w:r>
      <w:r w:rsidRPr="005F70FB">
        <w:t xml:space="preserve"> with nominal, numeral, and </w:t>
      </w:r>
      <w:r w:rsidR="00F618DF" w:rsidRPr="005F70FB">
        <w:t xml:space="preserve">quantifier </w:t>
      </w:r>
      <w:r w:rsidRPr="005F70FB">
        <w:t>bases</w:t>
      </w:r>
      <w:r w:rsidR="008820CD" w:rsidRPr="005F70FB">
        <w:t xml:space="preserve"> (29</w:t>
      </w:r>
      <w:r w:rsidRPr="005F70FB">
        <w:t xml:space="preserve">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038F186D"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580CEDB8"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0308804B"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782E658E"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26FAEE27" w14:textId="77777777" w:rsidR="000779FE" w:rsidRPr="005F70FB" w:rsidRDefault="000779FE" w:rsidP="000779FE">
            <w:pPr>
              <w:pStyle w:val="TableCell2-2Center"/>
            </w:pPr>
            <w:r w:rsidRPr="005F70FB">
              <w:t>Tokens</w:t>
            </w:r>
          </w:p>
        </w:tc>
      </w:tr>
      <w:tr w:rsidR="00AC23C4" w:rsidRPr="005F70FB" w14:paraId="180DF71F"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23A8C14D"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1C0C6730"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22DF6977"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6FDDC994"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2A8B1A51"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357D7077"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2850534F"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2C98BB84"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7A5E8B2B" w14:textId="77777777" w:rsidR="000779FE" w:rsidRPr="005F70FB" w:rsidRDefault="000779FE" w:rsidP="000779FE">
            <w:pPr>
              <w:pStyle w:val="TableCell0-2Center"/>
            </w:pPr>
            <w:r w:rsidRPr="005F70FB">
              <w:t>Total</w:t>
            </w:r>
          </w:p>
        </w:tc>
      </w:tr>
      <w:tr w:rsidR="00AC23C4" w:rsidRPr="005F70FB" w14:paraId="5A248C73"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6ACE1589"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7F1D083A" w14:textId="77777777" w:rsidR="000779FE" w:rsidRPr="005F70FB" w:rsidRDefault="008820CD" w:rsidP="00AC23C4">
            <w:pPr>
              <w:pStyle w:val="TableCell2-0"/>
              <w:ind w:right="57"/>
              <w:jc w:val="right"/>
            </w:pPr>
            <w:r w:rsidRPr="005F70FB">
              <w:t>13</w:t>
            </w:r>
          </w:p>
        </w:tc>
        <w:tc>
          <w:tcPr>
            <w:tcW w:w="652" w:type="dxa"/>
            <w:tcBorders>
              <w:top w:val="single" w:sz="4" w:space="0" w:color="auto"/>
              <w:bottom w:val="nil"/>
            </w:tcBorders>
            <w:shd w:val="clear" w:color="auto" w:fill="auto"/>
            <w:noWrap/>
            <w:vAlign w:val="bottom"/>
          </w:tcPr>
          <w:p w14:paraId="17D182CC" w14:textId="77777777" w:rsidR="000779FE" w:rsidRPr="005F70FB" w:rsidRDefault="008820CD" w:rsidP="00AC23C4">
            <w:pPr>
              <w:pStyle w:val="TableCell2-0"/>
              <w:ind w:right="57"/>
              <w:jc w:val="right"/>
            </w:pPr>
            <w:r w:rsidRPr="005F70FB">
              <w:t>9</w:t>
            </w:r>
          </w:p>
        </w:tc>
        <w:tc>
          <w:tcPr>
            <w:tcW w:w="652" w:type="dxa"/>
            <w:tcBorders>
              <w:top w:val="single" w:sz="4" w:space="0" w:color="auto"/>
              <w:bottom w:val="nil"/>
            </w:tcBorders>
            <w:shd w:val="clear" w:color="auto" w:fill="auto"/>
            <w:noWrap/>
            <w:vAlign w:val="bottom"/>
          </w:tcPr>
          <w:p w14:paraId="5B938AF9" w14:textId="77777777" w:rsidR="000779FE" w:rsidRPr="005F70FB" w:rsidRDefault="008820CD" w:rsidP="00AC23C4">
            <w:pPr>
              <w:pStyle w:val="TableCell2-0"/>
              <w:ind w:right="57"/>
              <w:jc w:val="right"/>
            </w:pPr>
            <w:r w:rsidRPr="005F70FB">
              <w:t>11</w:t>
            </w:r>
          </w:p>
        </w:tc>
        <w:tc>
          <w:tcPr>
            <w:tcW w:w="652" w:type="dxa"/>
            <w:tcBorders>
              <w:top w:val="single" w:sz="4" w:space="0" w:color="auto"/>
              <w:bottom w:val="nil"/>
              <w:right w:val="single" w:sz="4" w:space="0" w:color="auto"/>
            </w:tcBorders>
            <w:shd w:val="clear" w:color="auto" w:fill="auto"/>
            <w:noWrap/>
            <w:vAlign w:val="bottom"/>
          </w:tcPr>
          <w:p w14:paraId="46475B82" w14:textId="77777777" w:rsidR="000779FE" w:rsidRPr="005F70FB" w:rsidRDefault="008820CD" w:rsidP="00AC23C4">
            <w:pPr>
              <w:pStyle w:val="TableCell2-0"/>
              <w:ind w:right="57"/>
              <w:jc w:val="right"/>
            </w:pPr>
            <w:r w:rsidRPr="005F70FB">
              <w:t>6</w:t>
            </w:r>
          </w:p>
        </w:tc>
        <w:tc>
          <w:tcPr>
            <w:tcW w:w="737" w:type="dxa"/>
            <w:tcBorders>
              <w:top w:val="single" w:sz="4" w:space="0" w:color="auto"/>
              <w:left w:val="single" w:sz="4" w:space="0" w:color="auto"/>
              <w:bottom w:val="nil"/>
            </w:tcBorders>
            <w:shd w:val="clear" w:color="auto" w:fill="auto"/>
            <w:noWrap/>
            <w:vAlign w:val="bottom"/>
          </w:tcPr>
          <w:p w14:paraId="3A8E5707"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01AD885B"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7954B23E" w14:textId="77777777" w:rsidR="000779FE" w:rsidRPr="005F70FB" w:rsidRDefault="008820CD" w:rsidP="00AC23C4">
            <w:pPr>
              <w:pStyle w:val="TableCell2-0"/>
              <w:ind w:right="57"/>
              <w:jc w:val="right"/>
            </w:pPr>
            <w:r w:rsidRPr="005F70FB">
              <w:t>7</w:t>
            </w:r>
          </w:p>
        </w:tc>
        <w:tc>
          <w:tcPr>
            <w:tcW w:w="854" w:type="dxa"/>
            <w:tcBorders>
              <w:top w:val="single" w:sz="4" w:space="0" w:color="auto"/>
              <w:left w:val="single" w:sz="4" w:space="0" w:color="auto"/>
              <w:bottom w:val="nil"/>
              <w:right w:val="nil"/>
            </w:tcBorders>
            <w:shd w:val="clear" w:color="auto" w:fill="auto"/>
            <w:noWrap/>
            <w:vAlign w:val="bottom"/>
          </w:tcPr>
          <w:p w14:paraId="4146F4A7" w14:textId="77777777" w:rsidR="000779FE" w:rsidRPr="005F70FB" w:rsidRDefault="008820CD" w:rsidP="00AC23C4">
            <w:pPr>
              <w:pStyle w:val="TableCell2-0"/>
              <w:ind w:right="57"/>
              <w:jc w:val="right"/>
            </w:pPr>
            <w:r w:rsidRPr="005F70FB">
              <w:t>46</w:t>
            </w:r>
          </w:p>
        </w:tc>
      </w:tr>
      <w:tr w:rsidR="00AC23C4" w:rsidRPr="005F70FB" w14:paraId="55D7E4CF"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472CF331"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227A695B" w14:textId="77777777" w:rsidR="000779FE" w:rsidRPr="005F70FB" w:rsidRDefault="000779FE" w:rsidP="00AC23C4">
            <w:pPr>
              <w:pStyle w:val="TableCell0-2"/>
              <w:ind w:right="57"/>
              <w:jc w:val="right"/>
            </w:pPr>
            <w:r w:rsidRPr="005F70FB">
              <w:t>1</w:t>
            </w:r>
          </w:p>
        </w:tc>
        <w:tc>
          <w:tcPr>
            <w:tcW w:w="652" w:type="dxa"/>
            <w:tcBorders>
              <w:top w:val="nil"/>
              <w:bottom w:val="single" w:sz="4" w:space="0" w:color="auto"/>
            </w:tcBorders>
            <w:shd w:val="clear" w:color="auto" w:fill="auto"/>
            <w:noWrap/>
            <w:vAlign w:val="bottom"/>
          </w:tcPr>
          <w:p w14:paraId="4D2897A2" w14:textId="77777777" w:rsidR="000779FE" w:rsidRPr="005F70FB" w:rsidRDefault="000779FE" w:rsidP="00AC23C4">
            <w:pPr>
              <w:pStyle w:val="TableCell0-2"/>
              <w:ind w:right="57"/>
              <w:jc w:val="right"/>
            </w:pPr>
            <w:r w:rsidRPr="005F70FB">
              <w:t>2</w:t>
            </w:r>
          </w:p>
        </w:tc>
        <w:tc>
          <w:tcPr>
            <w:tcW w:w="652" w:type="dxa"/>
            <w:tcBorders>
              <w:top w:val="nil"/>
              <w:bottom w:val="single" w:sz="4" w:space="0" w:color="auto"/>
            </w:tcBorders>
            <w:shd w:val="clear" w:color="auto" w:fill="auto"/>
            <w:noWrap/>
            <w:vAlign w:val="bottom"/>
          </w:tcPr>
          <w:p w14:paraId="294DF7F2" w14:textId="77777777" w:rsidR="000779FE" w:rsidRPr="005F70FB" w:rsidRDefault="000779FE" w:rsidP="00AC23C4">
            <w:pPr>
              <w:pStyle w:val="TableCell0-2"/>
              <w:ind w:right="57"/>
              <w:jc w:val="right"/>
            </w:pPr>
            <w:r w:rsidRPr="005F70FB">
              <w:t>6</w:t>
            </w:r>
          </w:p>
        </w:tc>
        <w:tc>
          <w:tcPr>
            <w:tcW w:w="652" w:type="dxa"/>
            <w:tcBorders>
              <w:top w:val="nil"/>
              <w:bottom w:val="single" w:sz="4" w:space="0" w:color="auto"/>
              <w:right w:val="single" w:sz="4" w:space="0" w:color="auto"/>
            </w:tcBorders>
            <w:shd w:val="clear" w:color="auto" w:fill="auto"/>
            <w:noWrap/>
            <w:vAlign w:val="bottom"/>
          </w:tcPr>
          <w:p w14:paraId="2F2DCD71"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0B2F2951" w14:textId="77777777" w:rsidR="000779FE" w:rsidRPr="005F70FB" w:rsidRDefault="000779FE" w:rsidP="00AC23C4">
            <w:pPr>
              <w:pStyle w:val="TableCell0-2"/>
              <w:ind w:right="57"/>
              <w:jc w:val="right"/>
            </w:pPr>
            <w:r w:rsidRPr="005F70FB">
              <w:t>4</w:t>
            </w:r>
          </w:p>
        </w:tc>
        <w:tc>
          <w:tcPr>
            <w:tcW w:w="737" w:type="dxa"/>
            <w:tcBorders>
              <w:top w:val="nil"/>
              <w:bottom w:val="single" w:sz="4" w:space="0" w:color="auto"/>
            </w:tcBorders>
            <w:shd w:val="clear" w:color="auto" w:fill="auto"/>
            <w:noWrap/>
            <w:vAlign w:val="bottom"/>
          </w:tcPr>
          <w:p w14:paraId="2B50C3EC" w14:textId="77777777" w:rsidR="000779FE" w:rsidRPr="005F70FB" w:rsidRDefault="008820CD" w:rsidP="00AC23C4">
            <w:pPr>
              <w:pStyle w:val="TableCell0-2"/>
              <w:ind w:right="57"/>
              <w:jc w:val="right"/>
              <w:rPr>
                <w:rStyle w:val="ChBold"/>
              </w:rPr>
            </w:pPr>
            <w:r w:rsidRPr="005F70FB">
              <w:rPr>
                <w:rStyle w:val="ChBold"/>
              </w:rPr>
              <w:t>8</w:t>
            </w:r>
          </w:p>
        </w:tc>
        <w:tc>
          <w:tcPr>
            <w:tcW w:w="766" w:type="dxa"/>
            <w:tcBorders>
              <w:top w:val="nil"/>
              <w:bottom w:val="single" w:sz="4" w:space="0" w:color="auto"/>
              <w:right w:val="single" w:sz="4" w:space="0" w:color="auto"/>
            </w:tcBorders>
            <w:shd w:val="clear" w:color="auto" w:fill="auto"/>
            <w:noWrap/>
            <w:vAlign w:val="bottom"/>
          </w:tcPr>
          <w:p w14:paraId="5478F0C0" w14:textId="77777777" w:rsidR="000779FE" w:rsidRPr="005F70FB" w:rsidRDefault="000779FE" w:rsidP="00AC23C4">
            <w:pPr>
              <w:pStyle w:val="TableCell0-2"/>
              <w:ind w:right="57"/>
              <w:jc w:val="right"/>
            </w:pPr>
            <w:r w:rsidRPr="005F70FB">
              <w:t>3</w:t>
            </w:r>
          </w:p>
        </w:tc>
        <w:tc>
          <w:tcPr>
            <w:tcW w:w="854" w:type="dxa"/>
            <w:tcBorders>
              <w:top w:val="nil"/>
              <w:left w:val="single" w:sz="4" w:space="0" w:color="auto"/>
              <w:bottom w:val="single" w:sz="4" w:space="0" w:color="auto"/>
              <w:right w:val="nil"/>
            </w:tcBorders>
            <w:shd w:val="clear" w:color="auto" w:fill="auto"/>
            <w:noWrap/>
            <w:vAlign w:val="bottom"/>
          </w:tcPr>
          <w:p w14:paraId="3EB8E28C" w14:textId="77777777" w:rsidR="000779FE" w:rsidRPr="005F70FB" w:rsidRDefault="008820CD" w:rsidP="00AC23C4">
            <w:pPr>
              <w:pStyle w:val="TableCell0-2"/>
              <w:ind w:right="57"/>
              <w:jc w:val="right"/>
            </w:pPr>
            <w:r w:rsidRPr="005F70FB">
              <w:t>24</w:t>
            </w:r>
          </w:p>
        </w:tc>
      </w:tr>
      <w:tr w:rsidR="00AC23C4" w:rsidRPr="005F70FB" w14:paraId="02963673"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5671ABC5" w14:textId="77777777" w:rsidR="000779FE" w:rsidRPr="005F70FB" w:rsidRDefault="000779FE" w:rsidP="00E40596">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61D784D9" w14:textId="77777777" w:rsidR="000779FE" w:rsidRPr="005F70FB" w:rsidRDefault="008820CD" w:rsidP="00AC23C4">
            <w:pPr>
              <w:pStyle w:val="TableCell2-2Break"/>
              <w:ind w:right="57"/>
              <w:jc w:val="right"/>
            </w:pPr>
            <w:r w:rsidRPr="005F70FB">
              <w:t>14</w:t>
            </w:r>
          </w:p>
        </w:tc>
        <w:tc>
          <w:tcPr>
            <w:tcW w:w="652" w:type="dxa"/>
            <w:tcBorders>
              <w:top w:val="single" w:sz="4" w:space="0" w:color="auto"/>
              <w:bottom w:val="single" w:sz="4" w:space="0" w:color="auto"/>
            </w:tcBorders>
            <w:shd w:val="clear" w:color="auto" w:fill="auto"/>
            <w:noWrap/>
            <w:vAlign w:val="bottom"/>
          </w:tcPr>
          <w:p w14:paraId="24106255" w14:textId="77777777" w:rsidR="000779FE" w:rsidRPr="005F70FB" w:rsidRDefault="008820CD" w:rsidP="00AC23C4">
            <w:pPr>
              <w:pStyle w:val="TableCell2-2Break"/>
              <w:ind w:right="57"/>
              <w:jc w:val="right"/>
            </w:pPr>
            <w:r w:rsidRPr="005F70FB">
              <w:t>11</w:t>
            </w:r>
          </w:p>
        </w:tc>
        <w:tc>
          <w:tcPr>
            <w:tcW w:w="652" w:type="dxa"/>
            <w:tcBorders>
              <w:top w:val="single" w:sz="4" w:space="0" w:color="auto"/>
              <w:bottom w:val="single" w:sz="4" w:space="0" w:color="auto"/>
            </w:tcBorders>
            <w:shd w:val="clear" w:color="auto" w:fill="auto"/>
            <w:noWrap/>
            <w:vAlign w:val="bottom"/>
          </w:tcPr>
          <w:p w14:paraId="23992721" w14:textId="77777777" w:rsidR="000779FE" w:rsidRPr="005F70FB" w:rsidRDefault="008820CD" w:rsidP="00AC23C4">
            <w:pPr>
              <w:pStyle w:val="TableCell2-2Break"/>
              <w:ind w:right="57"/>
              <w:jc w:val="right"/>
            </w:pPr>
            <w:r w:rsidRPr="005F70FB">
              <w:t>17</w:t>
            </w:r>
          </w:p>
        </w:tc>
        <w:tc>
          <w:tcPr>
            <w:tcW w:w="652" w:type="dxa"/>
            <w:tcBorders>
              <w:top w:val="single" w:sz="4" w:space="0" w:color="auto"/>
              <w:bottom w:val="single" w:sz="4" w:space="0" w:color="auto"/>
              <w:right w:val="single" w:sz="4" w:space="0" w:color="auto"/>
            </w:tcBorders>
            <w:shd w:val="clear" w:color="auto" w:fill="auto"/>
            <w:noWrap/>
            <w:vAlign w:val="bottom"/>
          </w:tcPr>
          <w:p w14:paraId="457EE512" w14:textId="77777777" w:rsidR="000779FE" w:rsidRPr="005F70FB" w:rsidRDefault="008820CD" w:rsidP="00AC23C4">
            <w:pPr>
              <w:pStyle w:val="TableCell2-2Break"/>
              <w:ind w:right="57"/>
              <w:jc w:val="right"/>
            </w:pPr>
            <w:r w:rsidRPr="005F70FB">
              <w:t>6</w:t>
            </w:r>
          </w:p>
        </w:tc>
        <w:tc>
          <w:tcPr>
            <w:tcW w:w="737" w:type="dxa"/>
            <w:tcBorders>
              <w:top w:val="single" w:sz="4" w:space="0" w:color="auto"/>
              <w:left w:val="single" w:sz="4" w:space="0" w:color="auto"/>
              <w:bottom w:val="single" w:sz="4" w:space="0" w:color="auto"/>
            </w:tcBorders>
            <w:shd w:val="clear" w:color="auto" w:fill="auto"/>
            <w:noWrap/>
            <w:vAlign w:val="bottom"/>
          </w:tcPr>
          <w:p w14:paraId="3026B357" w14:textId="77777777" w:rsidR="000779FE" w:rsidRPr="005F70FB" w:rsidRDefault="000779FE" w:rsidP="00AC23C4">
            <w:pPr>
              <w:pStyle w:val="TableCell2-2Break"/>
              <w:ind w:right="57"/>
              <w:jc w:val="right"/>
            </w:pPr>
            <w:r w:rsidRPr="005F70FB">
              <w:t>4</w:t>
            </w:r>
          </w:p>
        </w:tc>
        <w:tc>
          <w:tcPr>
            <w:tcW w:w="737" w:type="dxa"/>
            <w:tcBorders>
              <w:top w:val="single" w:sz="4" w:space="0" w:color="auto"/>
              <w:bottom w:val="single" w:sz="4" w:space="0" w:color="auto"/>
            </w:tcBorders>
            <w:shd w:val="clear" w:color="auto" w:fill="auto"/>
            <w:noWrap/>
            <w:vAlign w:val="bottom"/>
          </w:tcPr>
          <w:p w14:paraId="57BAD53D" w14:textId="77777777" w:rsidR="000779FE" w:rsidRPr="005F70FB" w:rsidRDefault="008820CD" w:rsidP="00AC23C4">
            <w:pPr>
              <w:pStyle w:val="TableCell2-2Break"/>
              <w:ind w:right="57"/>
              <w:jc w:val="right"/>
              <w:rPr>
                <w:rStyle w:val="ChBold"/>
              </w:rPr>
            </w:pPr>
            <w:r w:rsidRPr="005F70FB">
              <w:rPr>
                <w:rStyle w:val="ChBold"/>
              </w:rPr>
              <w:t>8</w:t>
            </w:r>
          </w:p>
        </w:tc>
        <w:tc>
          <w:tcPr>
            <w:tcW w:w="766" w:type="dxa"/>
            <w:tcBorders>
              <w:top w:val="single" w:sz="4" w:space="0" w:color="auto"/>
              <w:bottom w:val="single" w:sz="4" w:space="0" w:color="auto"/>
              <w:right w:val="single" w:sz="4" w:space="0" w:color="auto"/>
            </w:tcBorders>
            <w:shd w:val="clear" w:color="auto" w:fill="auto"/>
            <w:noWrap/>
            <w:vAlign w:val="bottom"/>
          </w:tcPr>
          <w:p w14:paraId="35936DB0" w14:textId="77777777" w:rsidR="000779FE" w:rsidRPr="005F70FB" w:rsidRDefault="008820CD" w:rsidP="00AC23C4">
            <w:pPr>
              <w:pStyle w:val="TableCell2-2Break"/>
              <w:ind w:right="57"/>
              <w:jc w:val="right"/>
            </w:pPr>
            <w:r w:rsidRPr="005F70FB">
              <w:t>10</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73E3BB52" w14:textId="77777777" w:rsidR="000779FE" w:rsidRPr="005F70FB" w:rsidRDefault="008820CD" w:rsidP="00AC23C4">
            <w:pPr>
              <w:pStyle w:val="TableCell2-2Break"/>
              <w:ind w:right="57"/>
              <w:jc w:val="right"/>
            </w:pPr>
            <w:r w:rsidRPr="005F70FB">
              <w:t>70</w:t>
            </w:r>
          </w:p>
        </w:tc>
      </w:tr>
    </w:tbl>
    <w:p w14:paraId="57B37E6B" w14:textId="77777777" w:rsidR="00E93CD4" w:rsidRPr="005F70FB" w:rsidRDefault="00BC2197" w:rsidP="00E93CD4">
      <w:pPr>
        <w:pStyle w:val="Figure"/>
      </w:pPr>
      <w:r w:rsidRPr="005F70FB">
        <w:rPr>
          <w:noProof/>
          <w:lang w:eastAsia="en-US"/>
        </w:rPr>
        <w:drawing>
          <wp:inline distT="0" distB="0" distL="0" distR="0" wp14:anchorId="124ADA30" wp14:editId="5CA11E1B">
            <wp:extent cx="4248150" cy="2160905"/>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48150" cy="2160905"/>
                    </a:xfrm>
                    <a:prstGeom prst="rect">
                      <a:avLst/>
                    </a:prstGeom>
                    <a:noFill/>
                  </pic:spPr>
                </pic:pic>
              </a:graphicData>
            </a:graphic>
          </wp:inline>
        </w:drawing>
      </w:r>
    </w:p>
    <w:p w14:paraId="1C05A1E6" w14:textId="77777777" w:rsidR="00532CD2" w:rsidRPr="005F70FB" w:rsidRDefault="00532CD2" w:rsidP="00532CD2">
      <w:pPr>
        <w:pStyle w:val="CapFigure15after"/>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8</w:t>
        </w:r>
      </w:fldSimple>
      <w:r w:rsidRPr="005F70FB">
        <w:t>:</w:t>
      </w:r>
      <w:r w:rsidRPr="005F70FB">
        <w:tab/>
      </w:r>
      <w:r w:rsidRPr="005F70FB">
        <w:rPr>
          <w:szCs w:val="19"/>
        </w:rPr>
        <w:t xml:space="preserve">Tokens for </w:t>
      </w:r>
      <w:r w:rsidRPr="005F70FB">
        <w:rPr>
          <w:rStyle w:val="ChSmallCapsItalBold"/>
        </w:rPr>
        <w:t>ber­</w:t>
      </w:r>
      <w:r w:rsidRPr="005F70FB">
        <w:t xml:space="preserve">prefixed </w:t>
      </w:r>
      <w:r w:rsidRPr="005F70FB">
        <w:rPr>
          <w:szCs w:val="19"/>
        </w:rPr>
        <w:t>words</w:t>
      </w:r>
      <w:r w:rsidRPr="005F70FB">
        <w:t xml:space="preserve"> with nominal, numeral, and quantifier bases</w:t>
      </w:r>
    </w:p>
    <w:p w14:paraId="1F20A290" w14:textId="77777777" w:rsidR="000779FE" w:rsidRPr="005F70FB" w:rsidRDefault="000779FE" w:rsidP="002A1DBD">
      <w:pPr>
        <w:pStyle w:val="Heading3"/>
        <w:numPr>
          <w:ilvl w:val="2"/>
          <w:numId w:val="19"/>
        </w:numPr>
      </w:pPr>
      <w:bookmarkStart w:id="5369" w:name="_Ref376624913"/>
      <w:bookmarkStart w:id="5370" w:name="_Toc440455786"/>
      <w:r w:rsidRPr="005F70FB">
        <w:rPr>
          <w:szCs w:val="19"/>
        </w:rPr>
        <w:t xml:space="preserve">Suffix </w:t>
      </w:r>
      <w:r w:rsidRPr="005F70FB">
        <w:rPr>
          <w:rStyle w:val="ChItalBold"/>
        </w:rPr>
        <w:t>­nya</w:t>
      </w:r>
      <w:bookmarkEnd w:id="5369"/>
      <w:bookmarkEnd w:id="5370"/>
    </w:p>
    <w:p w14:paraId="42093605" w14:textId="77777777" w:rsidR="000779FE" w:rsidRPr="005F70FB" w:rsidRDefault="000779FE" w:rsidP="007E38E2">
      <w:pPr>
        <w:pStyle w:val="Body0005after"/>
      </w:pPr>
      <w:r w:rsidRPr="005F70FB">
        <w:t xml:space="preserve">The tables and </w:t>
      </w:r>
      <w:r w:rsidR="002779F9" w:rsidRPr="005F70FB">
        <w:t xml:space="preserve">figures </w:t>
      </w:r>
      <w:r w:rsidRPr="005F70FB">
        <w:t xml:space="preserve">give the token frequencies </w:t>
      </w:r>
      <w:r w:rsidRPr="005F70FB">
        <w:rPr>
          <w:szCs w:val="19"/>
        </w:rPr>
        <w:t xml:space="preserve">for </w:t>
      </w:r>
      <w:r w:rsidRPr="005F70FB">
        <w:rPr>
          <w:rStyle w:val="ChItalBold"/>
        </w:rPr>
        <w:t>­nya</w:t>
      </w:r>
      <w:r w:rsidRPr="005F70FB">
        <w:rPr>
          <w:szCs w:val="19"/>
        </w:rPr>
        <w:t>-suffixed words</w:t>
      </w:r>
      <w:r w:rsidRPr="005F70FB">
        <w:t xml:space="preserve"> with nominal, verbal, </w:t>
      </w:r>
      <w:r w:rsidRPr="005F70FB">
        <w:rPr>
          <w:szCs w:val="19"/>
        </w:rPr>
        <w:t xml:space="preserve">prepositional, and adverbial </w:t>
      </w:r>
      <w:r w:rsidRPr="005F70FB">
        <w:t>bases.</w:t>
      </w:r>
    </w:p>
    <w:p w14:paraId="766A3122"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13</w:t>
      </w:r>
      <w:r w:rsidR="00F207A1" w:rsidRPr="005F70FB">
        <w:rPr>
          <w:szCs w:val="19"/>
        </w:rPr>
        <w:fldChar w:fldCharType="end"/>
      </w:r>
      <w:r w:rsidRPr="005F70FB">
        <w:rPr>
          <w:szCs w:val="19"/>
        </w:rPr>
        <w:t>:</w:t>
      </w:r>
      <w:r w:rsidRPr="005F70FB">
        <w:rPr>
          <w:szCs w:val="19"/>
        </w:rPr>
        <w:tab/>
        <w:t xml:space="preserve">Tokens for </w:t>
      </w:r>
      <w:r w:rsidRPr="005F70FB">
        <w:rPr>
          <w:rStyle w:val="ChItalBold"/>
        </w:rPr>
        <w:t>­nya</w:t>
      </w:r>
      <w:r w:rsidRPr="005F70FB">
        <w:rPr>
          <w:szCs w:val="19"/>
        </w:rPr>
        <w:t>-suffixed words</w:t>
      </w:r>
      <w:r w:rsidRPr="005F70FB">
        <w:t xml:space="preserve"> with nominal bases (81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634C6EE0"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62EBE4F4"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0EBB4B5F"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4247301D"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400D8FA4" w14:textId="77777777" w:rsidR="000779FE" w:rsidRPr="005F70FB" w:rsidRDefault="000779FE" w:rsidP="000779FE">
            <w:pPr>
              <w:pStyle w:val="TableCell2-2Center"/>
            </w:pPr>
            <w:r w:rsidRPr="005F70FB">
              <w:t>Tokens</w:t>
            </w:r>
          </w:p>
        </w:tc>
      </w:tr>
      <w:tr w:rsidR="00AC23C4" w:rsidRPr="005F70FB" w14:paraId="60BA904B"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06468196"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59E614C8"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6AB82CD2"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369C7145"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2AB23D02"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12DB4082"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00467959"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2AA9EEB3"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543718AD" w14:textId="77777777" w:rsidR="000779FE" w:rsidRPr="005F70FB" w:rsidRDefault="000779FE" w:rsidP="000779FE">
            <w:pPr>
              <w:pStyle w:val="TableCell0-2Center"/>
            </w:pPr>
            <w:r w:rsidRPr="005F70FB">
              <w:t>Total</w:t>
            </w:r>
          </w:p>
        </w:tc>
      </w:tr>
      <w:tr w:rsidR="00AC23C4" w:rsidRPr="005F70FB" w14:paraId="14050578"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703E7937"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27BD295E" w14:textId="77777777" w:rsidR="000779FE" w:rsidRPr="005F70FB" w:rsidRDefault="000779FE" w:rsidP="00AC23C4">
            <w:pPr>
              <w:pStyle w:val="TableCell2-0"/>
              <w:ind w:right="57"/>
              <w:jc w:val="right"/>
            </w:pPr>
            <w:r w:rsidRPr="005F70FB">
              <w:t>28</w:t>
            </w:r>
          </w:p>
        </w:tc>
        <w:tc>
          <w:tcPr>
            <w:tcW w:w="652" w:type="dxa"/>
            <w:tcBorders>
              <w:top w:val="single" w:sz="4" w:space="0" w:color="auto"/>
              <w:bottom w:val="nil"/>
            </w:tcBorders>
            <w:shd w:val="clear" w:color="auto" w:fill="auto"/>
            <w:noWrap/>
            <w:vAlign w:val="bottom"/>
          </w:tcPr>
          <w:p w14:paraId="1EE8D4B1" w14:textId="77777777" w:rsidR="000779FE" w:rsidRPr="005F70FB" w:rsidRDefault="000779FE" w:rsidP="00AC23C4">
            <w:pPr>
              <w:pStyle w:val="TableCell2-0"/>
              <w:ind w:right="57"/>
              <w:jc w:val="right"/>
            </w:pPr>
            <w:r w:rsidRPr="005F70FB">
              <w:t>21</w:t>
            </w:r>
          </w:p>
        </w:tc>
        <w:tc>
          <w:tcPr>
            <w:tcW w:w="652" w:type="dxa"/>
            <w:tcBorders>
              <w:top w:val="single" w:sz="4" w:space="0" w:color="auto"/>
              <w:bottom w:val="nil"/>
            </w:tcBorders>
            <w:shd w:val="clear" w:color="auto" w:fill="auto"/>
            <w:noWrap/>
            <w:vAlign w:val="bottom"/>
          </w:tcPr>
          <w:p w14:paraId="65344019" w14:textId="77777777" w:rsidR="000779FE" w:rsidRPr="005F70FB" w:rsidRDefault="000779FE" w:rsidP="00AC23C4">
            <w:pPr>
              <w:pStyle w:val="TableCell2-0"/>
              <w:ind w:right="57"/>
              <w:jc w:val="right"/>
            </w:pPr>
            <w:r w:rsidRPr="005F70FB">
              <w:t>9</w:t>
            </w:r>
          </w:p>
        </w:tc>
        <w:tc>
          <w:tcPr>
            <w:tcW w:w="652" w:type="dxa"/>
            <w:tcBorders>
              <w:top w:val="single" w:sz="4" w:space="0" w:color="auto"/>
              <w:bottom w:val="nil"/>
              <w:right w:val="single" w:sz="4" w:space="0" w:color="auto"/>
            </w:tcBorders>
            <w:shd w:val="clear" w:color="auto" w:fill="auto"/>
            <w:noWrap/>
            <w:vAlign w:val="bottom"/>
          </w:tcPr>
          <w:p w14:paraId="208BE8F5" w14:textId="77777777" w:rsidR="000779FE" w:rsidRPr="005F70FB" w:rsidRDefault="000779FE" w:rsidP="00AC23C4">
            <w:pPr>
              <w:pStyle w:val="TableCell2-0"/>
              <w:ind w:right="57"/>
              <w:jc w:val="right"/>
            </w:pPr>
            <w:r w:rsidRPr="005F70FB">
              <w:t>29</w:t>
            </w:r>
          </w:p>
        </w:tc>
        <w:tc>
          <w:tcPr>
            <w:tcW w:w="737" w:type="dxa"/>
            <w:tcBorders>
              <w:top w:val="single" w:sz="4" w:space="0" w:color="auto"/>
              <w:left w:val="single" w:sz="4" w:space="0" w:color="auto"/>
              <w:bottom w:val="nil"/>
            </w:tcBorders>
            <w:shd w:val="clear" w:color="auto" w:fill="auto"/>
            <w:noWrap/>
            <w:vAlign w:val="bottom"/>
          </w:tcPr>
          <w:p w14:paraId="3274CBBB"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45B89EC6"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56AFE39A" w14:textId="77777777" w:rsidR="000779FE" w:rsidRPr="005F70FB" w:rsidRDefault="000779FE" w:rsidP="00AC23C4">
            <w:pPr>
              <w:pStyle w:val="TableCell2-0"/>
              <w:ind w:right="57"/>
              <w:jc w:val="right"/>
            </w:pPr>
            <w:r w:rsidRPr="005F70FB">
              <w:t>38</w:t>
            </w:r>
          </w:p>
        </w:tc>
        <w:tc>
          <w:tcPr>
            <w:tcW w:w="854" w:type="dxa"/>
            <w:tcBorders>
              <w:top w:val="single" w:sz="4" w:space="0" w:color="auto"/>
              <w:left w:val="single" w:sz="4" w:space="0" w:color="auto"/>
              <w:bottom w:val="nil"/>
              <w:right w:val="nil"/>
            </w:tcBorders>
            <w:shd w:val="clear" w:color="auto" w:fill="auto"/>
            <w:noWrap/>
            <w:vAlign w:val="bottom"/>
          </w:tcPr>
          <w:p w14:paraId="34BB6456" w14:textId="77777777" w:rsidR="000779FE" w:rsidRPr="005F70FB" w:rsidRDefault="000779FE" w:rsidP="00AC23C4">
            <w:pPr>
              <w:pStyle w:val="TableCell2-0"/>
              <w:ind w:right="57"/>
              <w:jc w:val="right"/>
            </w:pPr>
            <w:r w:rsidRPr="005F70FB">
              <w:t>125</w:t>
            </w:r>
          </w:p>
        </w:tc>
      </w:tr>
      <w:tr w:rsidR="00AC23C4" w:rsidRPr="005F70FB" w14:paraId="4D4F577F"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1FAF9859"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2E745A50" w14:textId="77777777" w:rsidR="000779FE" w:rsidRPr="005F70FB" w:rsidRDefault="000779FE" w:rsidP="00AC23C4">
            <w:pPr>
              <w:pStyle w:val="TableCell0-2"/>
              <w:ind w:right="57"/>
              <w:jc w:val="right"/>
            </w:pPr>
            <w:r w:rsidRPr="005F70FB">
              <w:t>12</w:t>
            </w:r>
          </w:p>
        </w:tc>
        <w:tc>
          <w:tcPr>
            <w:tcW w:w="652" w:type="dxa"/>
            <w:tcBorders>
              <w:top w:val="nil"/>
              <w:bottom w:val="single" w:sz="4" w:space="0" w:color="auto"/>
            </w:tcBorders>
            <w:shd w:val="clear" w:color="auto" w:fill="auto"/>
            <w:noWrap/>
            <w:vAlign w:val="bottom"/>
          </w:tcPr>
          <w:p w14:paraId="40B96995" w14:textId="77777777" w:rsidR="000779FE" w:rsidRPr="005F70FB" w:rsidRDefault="000779FE" w:rsidP="00AC23C4">
            <w:pPr>
              <w:pStyle w:val="TableCell0-2"/>
              <w:ind w:right="57"/>
              <w:jc w:val="right"/>
            </w:pPr>
            <w:r w:rsidRPr="005F70FB">
              <w:t>5</w:t>
            </w:r>
          </w:p>
        </w:tc>
        <w:tc>
          <w:tcPr>
            <w:tcW w:w="652" w:type="dxa"/>
            <w:tcBorders>
              <w:top w:val="nil"/>
              <w:bottom w:val="single" w:sz="4" w:space="0" w:color="auto"/>
            </w:tcBorders>
            <w:shd w:val="clear" w:color="auto" w:fill="auto"/>
            <w:noWrap/>
            <w:vAlign w:val="bottom"/>
          </w:tcPr>
          <w:p w14:paraId="24144DA6" w14:textId="77777777" w:rsidR="000779FE" w:rsidRPr="005F70FB" w:rsidRDefault="000779FE" w:rsidP="00AC23C4">
            <w:pPr>
              <w:pStyle w:val="TableCell0-2"/>
              <w:ind w:right="57"/>
              <w:jc w:val="right"/>
            </w:pPr>
            <w:r w:rsidRPr="005F70FB">
              <w:t>14</w:t>
            </w:r>
          </w:p>
        </w:tc>
        <w:tc>
          <w:tcPr>
            <w:tcW w:w="652" w:type="dxa"/>
            <w:tcBorders>
              <w:top w:val="nil"/>
              <w:bottom w:val="single" w:sz="4" w:space="0" w:color="auto"/>
              <w:right w:val="single" w:sz="4" w:space="0" w:color="auto"/>
            </w:tcBorders>
            <w:shd w:val="clear" w:color="auto" w:fill="auto"/>
            <w:noWrap/>
            <w:vAlign w:val="bottom"/>
          </w:tcPr>
          <w:p w14:paraId="39F3AEF3"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548B6B5B" w14:textId="77777777" w:rsidR="000779FE" w:rsidRPr="005F70FB" w:rsidRDefault="000779FE" w:rsidP="00AC23C4">
            <w:pPr>
              <w:pStyle w:val="TableCell0-2"/>
              <w:ind w:right="57"/>
              <w:jc w:val="right"/>
            </w:pPr>
            <w:r w:rsidRPr="005F70FB">
              <w:t>20</w:t>
            </w:r>
          </w:p>
        </w:tc>
        <w:tc>
          <w:tcPr>
            <w:tcW w:w="737" w:type="dxa"/>
            <w:tcBorders>
              <w:top w:val="nil"/>
              <w:bottom w:val="single" w:sz="4" w:space="0" w:color="auto"/>
            </w:tcBorders>
            <w:shd w:val="clear" w:color="auto" w:fill="auto"/>
            <w:noWrap/>
            <w:vAlign w:val="bottom"/>
          </w:tcPr>
          <w:p w14:paraId="03A25C0D" w14:textId="77777777" w:rsidR="000779FE" w:rsidRPr="005F70FB" w:rsidRDefault="000779FE" w:rsidP="00AC23C4">
            <w:pPr>
              <w:pStyle w:val="TableCell0-2"/>
              <w:ind w:right="57"/>
              <w:jc w:val="right"/>
              <w:rPr>
                <w:rStyle w:val="ChBold"/>
              </w:rPr>
            </w:pPr>
            <w:r w:rsidRPr="005F70FB">
              <w:rPr>
                <w:rStyle w:val="ChBold"/>
              </w:rPr>
              <w:t>16</w:t>
            </w:r>
          </w:p>
        </w:tc>
        <w:tc>
          <w:tcPr>
            <w:tcW w:w="766" w:type="dxa"/>
            <w:tcBorders>
              <w:top w:val="nil"/>
              <w:bottom w:val="single" w:sz="4" w:space="0" w:color="auto"/>
              <w:right w:val="single" w:sz="4" w:space="0" w:color="auto"/>
            </w:tcBorders>
            <w:shd w:val="clear" w:color="auto" w:fill="auto"/>
            <w:noWrap/>
            <w:vAlign w:val="bottom"/>
          </w:tcPr>
          <w:p w14:paraId="06B217F9" w14:textId="77777777" w:rsidR="000779FE" w:rsidRPr="005F70FB" w:rsidRDefault="000779FE" w:rsidP="00AC23C4">
            <w:pPr>
              <w:pStyle w:val="TableCell0-2"/>
              <w:ind w:right="57"/>
              <w:jc w:val="right"/>
            </w:pPr>
            <w:r w:rsidRPr="005F70FB">
              <w:t>23</w:t>
            </w:r>
          </w:p>
        </w:tc>
        <w:tc>
          <w:tcPr>
            <w:tcW w:w="854" w:type="dxa"/>
            <w:tcBorders>
              <w:top w:val="nil"/>
              <w:left w:val="single" w:sz="4" w:space="0" w:color="auto"/>
              <w:bottom w:val="single" w:sz="4" w:space="0" w:color="auto"/>
              <w:right w:val="nil"/>
            </w:tcBorders>
            <w:shd w:val="clear" w:color="auto" w:fill="auto"/>
            <w:noWrap/>
            <w:vAlign w:val="bottom"/>
          </w:tcPr>
          <w:p w14:paraId="794E563D" w14:textId="77777777" w:rsidR="000779FE" w:rsidRPr="005F70FB" w:rsidRDefault="000779FE" w:rsidP="00AC23C4">
            <w:pPr>
              <w:pStyle w:val="TableCell0-2"/>
              <w:ind w:right="57"/>
              <w:jc w:val="right"/>
            </w:pPr>
            <w:r w:rsidRPr="005F70FB">
              <w:t>90</w:t>
            </w:r>
          </w:p>
        </w:tc>
      </w:tr>
      <w:tr w:rsidR="00AC23C4" w:rsidRPr="005F70FB" w14:paraId="788A72E2"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77DC8E5B" w14:textId="77777777" w:rsidR="000779FE" w:rsidRPr="005F70FB" w:rsidRDefault="000779FE" w:rsidP="00280F1D">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634E367D" w14:textId="77777777" w:rsidR="000779FE" w:rsidRPr="005F70FB" w:rsidRDefault="000779FE" w:rsidP="00AC23C4">
            <w:pPr>
              <w:pStyle w:val="TableCell2-2Break"/>
              <w:ind w:right="57"/>
              <w:jc w:val="right"/>
            </w:pPr>
            <w:r w:rsidRPr="005F70FB">
              <w:t>40</w:t>
            </w:r>
          </w:p>
        </w:tc>
        <w:tc>
          <w:tcPr>
            <w:tcW w:w="652" w:type="dxa"/>
            <w:tcBorders>
              <w:top w:val="single" w:sz="4" w:space="0" w:color="auto"/>
              <w:bottom w:val="single" w:sz="4" w:space="0" w:color="auto"/>
            </w:tcBorders>
            <w:shd w:val="clear" w:color="auto" w:fill="auto"/>
            <w:noWrap/>
            <w:vAlign w:val="bottom"/>
          </w:tcPr>
          <w:p w14:paraId="4A8D35F2" w14:textId="77777777" w:rsidR="000779FE" w:rsidRPr="005F70FB" w:rsidRDefault="000779FE" w:rsidP="00AC23C4">
            <w:pPr>
              <w:pStyle w:val="TableCell2-2Break"/>
              <w:ind w:right="57"/>
              <w:jc w:val="right"/>
            </w:pPr>
            <w:r w:rsidRPr="005F70FB">
              <w:t>26</w:t>
            </w:r>
          </w:p>
        </w:tc>
        <w:tc>
          <w:tcPr>
            <w:tcW w:w="652" w:type="dxa"/>
            <w:tcBorders>
              <w:top w:val="single" w:sz="4" w:space="0" w:color="auto"/>
              <w:bottom w:val="single" w:sz="4" w:space="0" w:color="auto"/>
            </w:tcBorders>
            <w:shd w:val="clear" w:color="auto" w:fill="auto"/>
            <w:noWrap/>
            <w:vAlign w:val="bottom"/>
          </w:tcPr>
          <w:p w14:paraId="265B6B45" w14:textId="77777777" w:rsidR="000779FE" w:rsidRPr="005F70FB" w:rsidRDefault="000779FE" w:rsidP="00AC23C4">
            <w:pPr>
              <w:pStyle w:val="TableCell2-2Break"/>
              <w:ind w:right="57"/>
              <w:jc w:val="right"/>
            </w:pPr>
            <w:r w:rsidRPr="005F70FB">
              <w:t>23</w:t>
            </w:r>
          </w:p>
        </w:tc>
        <w:tc>
          <w:tcPr>
            <w:tcW w:w="652" w:type="dxa"/>
            <w:tcBorders>
              <w:top w:val="single" w:sz="4" w:space="0" w:color="auto"/>
              <w:bottom w:val="single" w:sz="4" w:space="0" w:color="auto"/>
              <w:right w:val="single" w:sz="4" w:space="0" w:color="auto"/>
            </w:tcBorders>
            <w:shd w:val="clear" w:color="auto" w:fill="auto"/>
            <w:noWrap/>
            <w:vAlign w:val="bottom"/>
          </w:tcPr>
          <w:p w14:paraId="1C2EEE31" w14:textId="77777777" w:rsidR="000779FE" w:rsidRPr="005F70FB" w:rsidRDefault="000779FE" w:rsidP="00AC23C4">
            <w:pPr>
              <w:pStyle w:val="TableCell2-2Break"/>
              <w:ind w:right="57"/>
              <w:jc w:val="right"/>
            </w:pPr>
            <w:r w:rsidRPr="005F70FB">
              <w:t>29</w:t>
            </w:r>
          </w:p>
        </w:tc>
        <w:tc>
          <w:tcPr>
            <w:tcW w:w="737" w:type="dxa"/>
            <w:tcBorders>
              <w:top w:val="single" w:sz="4" w:space="0" w:color="auto"/>
              <w:left w:val="single" w:sz="4" w:space="0" w:color="auto"/>
              <w:bottom w:val="single" w:sz="4" w:space="0" w:color="auto"/>
            </w:tcBorders>
            <w:shd w:val="clear" w:color="auto" w:fill="auto"/>
            <w:noWrap/>
            <w:vAlign w:val="bottom"/>
          </w:tcPr>
          <w:p w14:paraId="4F748326" w14:textId="77777777" w:rsidR="000779FE" w:rsidRPr="005F70FB" w:rsidRDefault="000779FE" w:rsidP="00AC23C4">
            <w:pPr>
              <w:pStyle w:val="TableCell2-2Break"/>
              <w:ind w:right="57"/>
              <w:jc w:val="right"/>
            </w:pPr>
            <w:r w:rsidRPr="005F70FB">
              <w:t>20</w:t>
            </w:r>
          </w:p>
        </w:tc>
        <w:tc>
          <w:tcPr>
            <w:tcW w:w="737" w:type="dxa"/>
            <w:tcBorders>
              <w:top w:val="single" w:sz="4" w:space="0" w:color="auto"/>
              <w:bottom w:val="single" w:sz="4" w:space="0" w:color="auto"/>
            </w:tcBorders>
            <w:shd w:val="clear" w:color="auto" w:fill="auto"/>
            <w:noWrap/>
            <w:vAlign w:val="bottom"/>
          </w:tcPr>
          <w:p w14:paraId="43D82F3B" w14:textId="77777777" w:rsidR="000779FE" w:rsidRPr="005F70FB" w:rsidRDefault="000779FE" w:rsidP="00AC23C4">
            <w:pPr>
              <w:pStyle w:val="TableCell2-2Break"/>
              <w:ind w:right="57"/>
              <w:jc w:val="right"/>
              <w:rPr>
                <w:rStyle w:val="ChBold"/>
              </w:rPr>
            </w:pPr>
            <w:r w:rsidRPr="005F70FB">
              <w:rPr>
                <w:rStyle w:val="ChBold"/>
              </w:rPr>
              <w:t>16</w:t>
            </w:r>
          </w:p>
        </w:tc>
        <w:tc>
          <w:tcPr>
            <w:tcW w:w="766" w:type="dxa"/>
            <w:tcBorders>
              <w:top w:val="single" w:sz="4" w:space="0" w:color="auto"/>
              <w:bottom w:val="single" w:sz="4" w:space="0" w:color="auto"/>
              <w:right w:val="single" w:sz="4" w:space="0" w:color="auto"/>
            </w:tcBorders>
            <w:shd w:val="clear" w:color="auto" w:fill="auto"/>
            <w:noWrap/>
            <w:vAlign w:val="bottom"/>
          </w:tcPr>
          <w:p w14:paraId="5798CFE3" w14:textId="77777777" w:rsidR="000779FE" w:rsidRPr="005F70FB" w:rsidRDefault="000779FE" w:rsidP="00AC23C4">
            <w:pPr>
              <w:pStyle w:val="TableCell2-2Break"/>
              <w:ind w:right="57"/>
              <w:jc w:val="right"/>
            </w:pPr>
            <w:r w:rsidRPr="005F70FB">
              <w:t>61</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1C6C0F0F" w14:textId="77777777" w:rsidR="000779FE" w:rsidRPr="005F70FB" w:rsidRDefault="000779FE" w:rsidP="00AC23C4">
            <w:pPr>
              <w:pStyle w:val="TableCell2-2Break"/>
              <w:ind w:right="57"/>
              <w:jc w:val="right"/>
            </w:pPr>
            <w:r w:rsidRPr="005F70FB">
              <w:t>215</w:t>
            </w:r>
          </w:p>
        </w:tc>
      </w:tr>
    </w:tbl>
    <w:p w14:paraId="72665065" w14:textId="77777777" w:rsidR="00E93CD4" w:rsidRPr="005F70FB" w:rsidRDefault="00BC2197" w:rsidP="00E93CD4">
      <w:pPr>
        <w:pStyle w:val="Figure"/>
      </w:pPr>
      <w:r w:rsidRPr="005F70FB">
        <w:rPr>
          <w:noProof/>
          <w:lang w:eastAsia="en-US"/>
        </w:rPr>
        <w:drawing>
          <wp:inline distT="0" distB="0" distL="0" distR="0" wp14:anchorId="2C0CD444" wp14:editId="0338021C">
            <wp:extent cx="4248150" cy="2192655"/>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48150" cy="2192655"/>
                    </a:xfrm>
                    <a:prstGeom prst="rect">
                      <a:avLst/>
                    </a:prstGeom>
                    <a:noFill/>
                  </pic:spPr>
                </pic:pic>
              </a:graphicData>
            </a:graphic>
          </wp:inline>
        </w:drawing>
      </w:r>
    </w:p>
    <w:p w14:paraId="5A271C1D" w14:textId="77777777" w:rsidR="00B96A52" w:rsidRPr="005F70FB" w:rsidRDefault="00B96A52" w:rsidP="00B96A52">
      <w:pPr>
        <w:pStyle w:val="CapFigure"/>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9</w:t>
        </w:r>
      </w:fldSimple>
      <w:r w:rsidRPr="005F70FB">
        <w:t>:</w:t>
      </w:r>
      <w:r w:rsidRPr="005F70FB">
        <w:tab/>
      </w:r>
      <w:r w:rsidRPr="005F70FB">
        <w:rPr>
          <w:szCs w:val="19"/>
        </w:rPr>
        <w:t xml:space="preserve">Tokens for </w:t>
      </w:r>
      <w:r w:rsidRPr="005F70FB">
        <w:rPr>
          <w:rStyle w:val="ChItalBold"/>
        </w:rPr>
        <w:t>­nya</w:t>
      </w:r>
      <w:r w:rsidRPr="005F70FB">
        <w:rPr>
          <w:szCs w:val="19"/>
        </w:rPr>
        <w:t>-suffixed words</w:t>
      </w:r>
      <w:r w:rsidRPr="005F70FB">
        <w:t xml:space="preserve"> with nominal bases</w:t>
      </w:r>
    </w:p>
    <w:p w14:paraId="296E7441"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14</w:t>
      </w:r>
      <w:r w:rsidR="00F207A1" w:rsidRPr="005F70FB">
        <w:rPr>
          <w:szCs w:val="19"/>
        </w:rPr>
        <w:fldChar w:fldCharType="end"/>
      </w:r>
      <w:r w:rsidRPr="005F70FB">
        <w:rPr>
          <w:szCs w:val="19"/>
        </w:rPr>
        <w:t>:</w:t>
      </w:r>
      <w:r w:rsidRPr="005F70FB">
        <w:rPr>
          <w:szCs w:val="19"/>
        </w:rPr>
        <w:tab/>
        <w:t xml:space="preserve">Tokens for </w:t>
      </w:r>
      <w:r w:rsidRPr="005F70FB">
        <w:rPr>
          <w:rStyle w:val="ChItalBold"/>
        </w:rPr>
        <w:t>­nya</w:t>
      </w:r>
      <w:r w:rsidRPr="005F70FB">
        <w:rPr>
          <w:szCs w:val="19"/>
        </w:rPr>
        <w:t>-suffixed words</w:t>
      </w:r>
      <w:r w:rsidRPr="005F70FB">
        <w:t xml:space="preserve"> with verbal bases (36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5FBC24A2"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0D6EB4C9"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6B1A4E52"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6B3B8EAE"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66DDA2D1" w14:textId="77777777" w:rsidR="000779FE" w:rsidRPr="005F70FB" w:rsidRDefault="000779FE" w:rsidP="000779FE">
            <w:pPr>
              <w:pStyle w:val="TableCell2-2Center"/>
            </w:pPr>
            <w:r w:rsidRPr="005F70FB">
              <w:t>Tokens</w:t>
            </w:r>
          </w:p>
        </w:tc>
      </w:tr>
      <w:tr w:rsidR="00AC23C4" w:rsidRPr="005F70FB" w14:paraId="393DF2C2"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4FD64C98"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6B4532B7"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58B78BF8"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14817BBE"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4674E8E9"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0E181807"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4D5E6ECD"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3ACD9965"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7C82993F" w14:textId="77777777" w:rsidR="000779FE" w:rsidRPr="005F70FB" w:rsidRDefault="000779FE" w:rsidP="000779FE">
            <w:pPr>
              <w:pStyle w:val="TableCell0-2Center"/>
            </w:pPr>
            <w:r w:rsidRPr="005F70FB">
              <w:t>Total</w:t>
            </w:r>
          </w:p>
        </w:tc>
      </w:tr>
      <w:tr w:rsidR="00AC23C4" w:rsidRPr="005F70FB" w14:paraId="6600C897"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1896D379"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6D3B7802" w14:textId="77777777" w:rsidR="000779FE" w:rsidRPr="005F70FB" w:rsidRDefault="000779FE" w:rsidP="00AC23C4">
            <w:pPr>
              <w:pStyle w:val="TableCell2-0"/>
              <w:ind w:right="57"/>
              <w:jc w:val="right"/>
            </w:pPr>
            <w:r w:rsidRPr="005F70FB">
              <w:t>5</w:t>
            </w:r>
          </w:p>
        </w:tc>
        <w:tc>
          <w:tcPr>
            <w:tcW w:w="652" w:type="dxa"/>
            <w:tcBorders>
              <w:top w:val="single" w:sz="4" w:space="0" w:color="auto"/>
              <w:bottom w:val="nil"/>
            </w:tcBorders>
            <w:shd w:val="clear" w:color="auto" w:fill="auto"/>
            <w:noWrap/>
            <w:vAlign w:val="bottom"/>
          </w:tcPr>
          <w:p w14:paraId="1D77E7A1" w14:textId="77777777" w:rsidR="000779FE" w:rsidRPr="005F70FB" w:rsidRDefault="000779FE" w:rsidP="00AC23C4">
            <w:pPr>
              <w:pStyle w:val="TableCell2-0"/>
              <w:ind w:right="57"/>
              <w:jc w:val="right"/>
            </w:pPr>
            <w:r w:rsidRPr="005F70FB">
              <w:t>14</w:t>
            </w:r>
          </w:p>
        </w:tc>
        <w:tc>
          <w:tcPr>
            <w:tcW w:w="652" w:type="dxa"/>
            <w:tcBorders>
              <w:top w:val="single" w:sz="4" w:space="0" w:color="auto"/>
              <w:bottom w:val="nil"/>
            </w:tcBorders>
            <w:shd w:val="clear" w:color="auto" w:fill="auto"/>
            <w:noWrap/>
            <w:vAlign w:val="bottom"/>
          </w:tcPr>
          <w:p w14:paraId="1BFDCB8E" w14:textId="77777777" w:rsidR="000779FE" w:rsidRPr="005F70FB" w:rsidRDefault="000779FE" w:rsidP="00AC23C4">
            <w:pPr>
              <w:pStyle w:val="TableCell2-0"/>
              <w:ind w:right="57"/>
              <w:jc w:val="right"/>
            </w:pPr>
            <w:r w:rsidRPr="005F70FB">
              <w:t>3</w:t>
            </w:r>
          </w:p>
        </w:tc>
        <w:tc>
          <w:tcPr>
            <w:tcW w:w="652" w:type="dxa"/>
            <w:tcBorders>
              <w:top w:val="single" w:sz="4" w:space="0" w:color="auto"/>
              <w:bottom w:val="nil"/>
              <w:right w:val="single" w:sz="4" w:space="0" w:color="auto"/>
            </w:tcBorders>
            <w:shd w:val="clear" w:color="auto" w:fill="auto"/>
            <w:noWrap/>
            <w:vAlign w:val="bottom"/>
          </w:tcPr>
          <w:p w14:paraId="7276C5AC" w14:textId="77777777" w:rsidR="000779FE" w:rsidRPr="005F70FB" w:rsidRDefault="000779FE" w:rsidP="00AC23C4">
            <w:pPr>
              <w:pStyle w:val="TableCell2-0"/>
              <w:ind w:right="57"/>
              <w:jc w:val="right"/>
            </w:pPr>
            <w:r w:rsidRPr="005F70FB">
              <w:t>11</w:t>
            </w:r>
          </w:p>
        </w:tc>
        <w:tc>
          <w:tcPr>
            <w:tcW w:w="737" w:type="dxa"/>
            <w:tcBorders>
              <w:top w:val="single" w:sz="4" w:space="0" w:color="auto"/>
              <w:left w:val="single" w:sz="4" w:space="0" w:color="auto"/>
              <w:bottom w:val="nil"/>
            </w:tcBorders>
            <w:shd w:val="clear" w:color="auto" w:fill="auto"/>
            <w:noWrap/>
            <w:vAlign w:val="bottom"/>
          </w:tcPr>
          <w:p w14:paraId="518A5570"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42FC9090"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6E42CD36" w14:textId="77777777" w:rsidR="000779FE" w:rsidRPr="005F70FB" w:rsidRDefault="000779FE" w:rsidP="00AC23C4">
            <w:pPr>
              <w:pStyle w:val="TableCell2-0"/>
              <w:ind w:right="57"/>
              <w:jc w:val="right"/>
            </w:pPr>
            <w:r w:rsidRPr="005F70FB">
              <w:t>16</w:t>
            </w:r>
          </w:p>
        </w:tc>
        <w:tc>
          <w:tcPr>
            <w:tcW w:w="854" w:type="dxa"/>
            <w:tcBorders>
              <w:top w:val="single" w:sz="4" w:space="0" w:color="auto"/>
              <w:left w:val="single" w:sz="4" w:space="0" w:color="auto"/>
              <w:bottom w:val="nil"/>
              <w:right w:val="nil"/>
            </w:tcBorders>
            <w:shd w:val="clear" w:color="auto" w:fill="auto"/>
            <w:noWrap/>
            <w:vAlign w:val="bottom"/>
          </w:tcPr>
          <w:p w14:paraId="13C775D9" w14:textId="77777777" w:rsidR="000779FE" w:rsidRPr="005F70FB" w:rsidRDefault="000779FE" w:rsidP="00AC23C4">
            <w:pPr>
              <w:pStyle w:val="TableCell2-0"/>
              <w:ind w:right="57"/>
              <w:jc w:val="right"/>
            </w:pPr>
            <w:r w:rsidRPr="005F70FB">
              <w:t>49</w:t>
            </w:r>
          </w:p>
        </w:tc>
      </w:tr>
      <w:tr w:rsidR="00AC23C4" w:rsidRPr="005F70FB" w14:paraId="680E7965"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471C42FD"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2242C099" w14:textId="77777777" w:rsidR="000779FE" w:rsidRPr="005F70FB" w:rsidRDefault="000779FE" w:rsidP="00AC23C4">
            <w:pPr>
              <w:pStyle w:val="TableCell0-2"/>
              <w:ind w:right="57"/>
              <w:jc w:val="right"/>
            </w:pPr>
            <w:r w:rsidRPr="005F70FB">
              <w:t>3</w:t>
            </w:r>
          </w:p>
        </w:tc>
        <w:tc>
          <w:tcPr>
            <w:tcW w:w="652" w:type="dxa"/>
            <w:tcBorders>
              <w:top w:val="nil"/>
              <w:bottom w:val="single" w:sz="4" w:space="0" w:color="auto"/>
            </w:tcBorders>
            <w:shd w:val="clear" w:color="auto" w:fill="auto"/>
            <w:noWrap/>
            <w:vAlign w:val="bottom"/>
          </w:tcPr>
          <w:p w14:paraId="75E37B81" w14:textId="77777777" w:rsidR="000779FE" w:rsidRPr="005F70FB" w:rsidRDefault="000779FE" w:rsidP="00AC23C4">
            <w:pPr>
              <w:pStyle w:val="TableCell0-2"/>
              <w:ind w:right="57"/>
              <w:jc w:val="right"/>
            </w:pPr>
            <w:r w:rsidRPr="005F70FB">
              <w:t>3</w:t>
            </w:r>
          </w:p>
        </w:tc>
        <w:tc>
          <w:tcPr>
            <w:tcW w:w="652" w:type="dxa"/>
            <w:tcBorders>
              <w:top w:val="nil"/>
              <w:bottom w:val="single" w:sz="4" w:space="0" w:color="auto"/>
            </w:tcBorders>
            <w:shd w:val="clear" w:color="auto" w:fill="auto"/>
            <w:noWrap/>
            <w:vAlign w:val="bottom"/>
          </w:tcPr>
          <w:p w14:paraId="33060078" w14:textId="77777777" w:rsidR="000779FE" w:rsidRPr="005F70FB" w:rsidRDefault="000779FE" w:rsidP="00AC23C4">
            <w:pPr>
              <w:pStyle w:val="TableCell0-2"/>
              <w:ind w:right="57"/>
              <w:jc w:val="right"/>
            </w:pPr>
            <w:r w:rsidRPr="005F70FB">
              <w:t>8</w:t>
            </w:r>
          </w:p>
        </w:tc>
        <w:tc>
          <w:tcPr>
            <w:tcW w:w="652" w:type="dxa"/>
            <w:tcBorders>
              <w:top w:val="nil"/>
              <w:bottom w:val="single" w:sz="4" w:space="0" w:color="auto"/>
              <w:right w:val="single" w:sz="4" w:space="0" w:color="auto"/>
            </w:tcBorders>
            <w:shd w:val="clear" w:color="auto" w:fill="auto"/>
            <w:noWrap/>
            <w:vAlign w:val="bottom"/>
          </w:tcPr>
          <w:p w14:paraId="084CD822"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070C5058" w14:textId="77777777" w:rsidR="000779FE" w:rsidRPr="005F70FB" w:rsidRDefault="000779FE" w:rsidP="00AC23C4">
            <w:pPr>
              <w:pStyle w:val="TableCell0-2"/>
              <w:ind w:right="57"/>
              <w:jc w:val="right"/>
            </w:pPr>
            <w:r w:rsidRPr="005F70FB">
              <w:t>9</w:t>
            </w:r>
          </w:p>
        </w:tc>
        <w:tc>
          <w:tcPr>
            <w:tcW w:w="737" w:type="dxa"/>
            <w:tcBorders>
              <w:top w:val="nil"/>
              <w:bottom w:val="single" w:sz="4" w:space="0" w:color="auto"/>
            </w:tcBorders>
            <w:shd w:val="clear" w:color="auto" w:fill="auto"/>
            <w:noWrap/>
            <w:vAlign w:val="bottom"/>
          </w:tcPr>
          <w:p w14:paraId="7E72F816" w14:textId="77777777" w:rsidR="000779FE" w:rsidRPr="005F70FB" w:rsidRDefault="000779FE" w:rsidP="00AC23C4">
            <w:pPr>
              <w:pStyle w:val="TableCell0-2"/>
              <w:ind w:right="57"/>
              <w:jc w:val="right"/>
              <w:rPr>
                <w:rStyle w:val="ChBold"/>
              </w:rPr>
            </w:pPr>
            <w:r w:rsidRPr="005F70FB">
              <w:rPr>
                <w:rStyle w:val="ChBold"/>
              </w:rPr>
              <w:t>8</w:t>
            </w:r>
          </w:p>
        </w:tc>
        <w:tc>
          <w:tcPr>
            <w:tcW w:w="766" w:type="dxa"/>
            <w:tcBorders>
              <w:top w:val="nil"/>
              <w:bottom w:val="single" w:sz="4" w:space="0" w:color="auto"/>
              <w:right w:val="single" w:sz="4" w:space="0" w:color="auto"/>
            </w:tcBorders>
            <w:shd w:val="clear" w:color="auto" w:fill="auto"/>
            <w:noWrap/>
            <w:vAlign w:val="bottom"/>
          </w:tcPr>
          <w:p w14:paraId="1BA46612" w14:textId="77777777" w:rsidR="000779FE" w:rsidRPr="005F70FB" w:rsidRDefault="000779FE" w:rsidP="00AC23C4">
            <w:pPr>
              <w:pStyle w:val="TableCell0-2"/>
              <w:ind w:right="57"/>
              <w:jc w:val="right"/>
            </w:pPr>
            <w:r w:rsidRPr="005F70FB">
              <w:t>2</w:t>
            </w:r>
          </w:p>
        </w:tc>
        <w:tc>
          <w:tcPr>
            <w:tcW w:w="854" w:type="dxa"/>
            <w:tcBorders>
              <w:top w:val="nil"/>
              <w:left w:val="single" w:sz="4" w:space="0" w:color="auto"/>
              <w:bottom w:val="single" w:sz="4" w:space="0" w:color="auto"/>
              <w:right w:val="nil"/>
            </w:tcBorders>
            <w:shd w:val="clear" w:color="auto" w:fill="auto"/>
            <w:noWrap/>
            <w:vAlign w:val="bottom"/>
          </w:tcPr>
          <w:p w14:paraId="0CEC809B" w14:textId="77777777" w:rsidR="000779FE" w:rsidRPr="005F70FB" w:rsidRDefault="000779FE" w:rsidP="00AC23C4">
            <w:pPr>
              <w:pStyle w:val="TableCell0-2"/>
              <w:ind w:right="57"/>
              <w:jc w:val="right"/>
            </w:pPr>
            <w:r w:rsidRPr="005F70FB">
              <w:t>33</w:t>
            </w:r>
          </w:p>
        </w:tc>
      </w:tr>
      <w:tr w:rsidR="00AC23C4" w:rsidRPr="005F70FB" w14:paraId="5733013B"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0E5415A6" w14:textId="77777777" w:rsidR="000779FE" w:rsidRPr="005F70FB" w:rsidRDefault="000779FE" w:rsidP="000779FE">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4ACF41BE" w14:textId="77777777" w:rsidR="000779FE" w:rsidRPr="005F70FB" w:rsidRDefault="000779FE" w:rsidP="00AC23C4">
            <w:pPr>
              <w:pStyle w:val="TableCell2-2Break"/>
              <w:ind w:right="57"/>
              <w:jc w:val="right"/>
            </w:pPr>
            <w:r w:rsidRPr="005F70FB">
              <w:t>8</w:t>
            </w:r>
          </w:p>
        </w:tc>
        <w:tc>
          <w:tcPr>
            <w:tcW w:w="652" w:type="dxa"/>
            <w:tcBorders>
              <w:top w:val="single" w:sz="4" w:space="0" w:color="auto"/>
              <w:bottom w:val="single" w:sz="4" w:space="0" w:color="auto"/>
            </w:tcBorders>
            <w:shd w:val="clear" w:color="auto" w:fill="auto"/>
            <w:noWrap/>
            <w:vAlign w:val="bottom"/>
          </w:tcPr>
          <w:p w14:paraId="0C19F7F5" w14:textId="77777777" w:rsidR="000779FE" w:rsidRPr="005F70FB" w:rsidRDefault="000779FE" w:rsidP="00AC23C4">
            <w:pPr>
              <w:pStyle w:val="TableCell2-2Break"/>
              <w:ind w:right="57"/>
              <w:jc w:val="right"/>
            </w:pPr>
            <w:r w:rsidRPr="005F70FB">
              <w:t>17</w:t>
            </w:r>
          </w:p>
        </w:tc>
        <w:tc>
          <w:tcPr>
            <w:tcW w:w="652" w:type="dxa"/>
            <w:tcBorders>
              <w:top w:val="single" w:sz="4" w:space="0" w:color="auto"/>
              <w:bottom w:val="single" w:sz="4" w:space="0" w:color="auto"/>
            </w:tcBorders>
            <w:shd w:val="clear" w:color="auto" w:fill="auto"/>
            <w:noWrap/>
            <w:vAlign w:val="bottom"/>
          </w:tcPr>
          <w:p w14:paraId="5B4A34FD" w14:textId="77777777" w:rsidR="000779FE" w:rsidRPr="005F70FB" w:rsidRDefault="000779FE" w:rsidP="00AC23C4">
            <w:pPr>
              <w:pStyle w:val="TableCell2-2Break"/>
              <w:ind w:right="57"/>
              <w:jc w:val="right"/>
            </w:pPr>
            <w:r w:rsidRPr="005F70FB">
              <w:t>11</w:t>
            </w:r>
          </w:p>
        </w:tc>
        <w:tc>
          <w:tcPr>
            <w:tcW w:w="652" w:type="dxa"/>
            <w:tcBorders>
              <w:top w:val="single" w:sz="4" w:space="0" w:color="auto"/>
              <w:bottom w:val="single" w:sz="4" w:space="0" w:color="auto"/>
              <w:right w:val="single" w:sz="4" w:space="0" w:color="auto"/>
            </w:tcBorders>
            <w:shd w:val="clear" w:color="auto" w:fill="auto"/>
            <w:noWrap/>
            <w:vAlign w:val="bottom"/>
          </w:tcPr>
          <w:p w14:paraId="48DFB696" w14:textId="77777777" w:rsidR="000779FE" w:rsidRPr="005F70FB" w:rsidRDefault="000779FE" w:rsidP="00AC23C4">
            <w:pPr>
              <w:pStyle w:val="TableCell2-2Break"/>
              <w:ind w:right="57"/>
              <w:jc w:val="right"/>
            </w:pPr>
            <w:r w:rsidRPr="005F70FB">
              <w:t>11</w:t>
            </w:r>
          </w:p>
        </w:tc>
        <w:tc>
          <w:tcPr>
            <w:tcW w:w="737" w:type="dxa"/>
            <w:tcBorders>
              <w:top w:val="single" w:sz="4" w:space="0" w:color="auto"/>
              <w:left w:val="single" w:sz="4" w:space="0" w:color="auto"/>
              <w:bottom w:val="single" w:sz="4" w:space="0" w:color="auto"/>
            </w:tcBorders>
            <w:shd w:val="clear" w:color="auto" w:fill="auto"/>
            <w:noWrap/>
            <w:vAlign w:val="bottom"/>
          </w:tcPr>
          <w:p w14:paraId="496C68D1" w14:textId="77777777" w:rsidR="000779FE" w:rsidRPr="005F70FB" w:rsidRDefault="000779FE" w:rsidP="00AC23C4">
            <w:pPr>
              <w:pStyle w:val="TableCell2-2Break"/>
              <w:ind w:right="57"/>
              <w:jc w:val="right"/>
            </w:pPr>
            <w:r w:rsidRPr="005F70FB">
              <w:t>9</w:t>
            </w:r>
          </w:p>
        </w:tc>
        <w:tc>
          <w:tcPr>
            <w:tcW w:w="737" w:type="dxa"/>
            <w:tcBorders>
              <w:top w:val="single" w:sz="4" w:space="0" w:color="auto"/>
              <w:bottom w:val="single" w:sz="4" w:space="0" w:color="auto"/>
            </w:tcBorders>
            <w:shd w:val="clear" w:color="auto" w:fill="auto"/>
            <w:noWrap/>
            <w:vAlign w:val="bottom"/>
          </w:tcPr>
          <w:p w14:paraId="5EFDE8F9" w14:textId="77777777" w:rsidR="000779FE" w:rsidRPr="005F70FB" w:rsidRDefault="000779FE" w:rsidP="00AC23C4">
            <w:pPr>
              <w:pStyle w:val="TableCell2-2Break"/>
              <w:ind w:right="57"/>
              <w:jc w:val="right"/>
              <w:rPr>
                <w:rStyle w:val="ChBold"/>
              </w:rPr>
            </w:pPr>
            <w:r w:rsidRPr="005F70FB">
              <w:rPr>
                <w:rStyle w:val="ChBold"/>
              </w:rPr>
              <w:t>8</w:t>
            </w:r>
          </w:p>
        </w:tc>
        <w:tc>
          <w:tcPr>
            <w:tcW w:w="766" w:type="dxa"/>
            <w:tcBorders>
              <w:top w:val="single" w:sz="4" w:space="0" w:color="auto"/>
              <w:bottom w:val="single" w:sz="4" w:space="0" w:color="auto"/>
              <w:right w:val="single" w:sz="4" w:space="0" w:color="auto"/>
            </w:tcBorders>
            <w:shd w:val="clear" w:color="auto" w:fill="auto"/>
            <w:noWrap/>
            <w:vAlign w:val="bottom"/>
          </w:tcPr>
          <w:p w14:paraId="4DDF8A7F" w14:textId="77777777" w:rsidR="000779FE" w:rsidRPr="005F70FB" w:rsidRDefault="000779FE" w:rsidP="00AC23C4">
            <w:pPr>
              <w:pStyle w:val="TableCell2-2Break"/>
              <w:ind w:right="57"/>
              <w:jc w:val="right"/>
            </w:pPr>
            <w:r w:rsidRPr="005F70FB">
              <w:t>18</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13D11583" w14:textId="77777777" w:rsidR="000779FE" w:rsidRPr="005F70FB" w:rsidRDefault="000779FE" w:rsidP="00AC23C4">
            <w:pPr>
              <w:pStyle w:val="TableCell2-2Break"/>
              <w:ind w:right="57"/>
              <w:jc w:val="right"/>
            </w:pPr>
            <w:r w:rsidRPr="005F70FB">
              <w:t>82</w:t>
            </w:r>
          </w:p>
        </w:tc>
      </w:tr>
    </w:tbl>
    <w:p w14:paraId="5AC30894" w14:textId="77777777" w:rsidR="00E93CD4" w:rsidRPr="005F70FB" w:rsidRDefault="00BC2197" w:rsidP="00E93CD4">
      <w:pPr>
        <w:pStyle w:val="Figure"/>
      </w:pPr>
      <w:r w:rsidRPr="005F70FB">
        <w:rPr>
          <w:noProof/>
          <w:lang w:eastAsia="en-US"/>
        </w:rPr>
        <w:drawing>
          <wp:inline distT="0" distB="0" distL="0" distR="0" wp14:anchorId="16B591A4" wp14:editId="4EA0ED2A">
            <wp:extent cx="4248150" cy="2208530"/>
            <wp:effectExtent l="0" t="0" r="0" b="127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48150" cy="2208530"/>
                    </a:xfrm>
                    <a:prstGeom prst="rect">
                      <a:avLst/>
                    </a:prstGeom>
                    <a:noFill/>
                  </pic:spPr>
                </pic:pic>
              </a:graphicData>
            </a:graphic>
          </wp:inline>
        </w:drawing>
      </w:r>
    </w:p>
    <w:p w14:paraId="072CEEEF" w14:textId="77777777" w:rsidR="00B96A52" w:rsidRPr="005F70FB" w:rsidRDefault="00B96A52" w:rsidP="00B96A52">
      <w:pPr>
        <w:pStyle w:val="CapFigure"/>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10</w:t>
        </w:r>
      </w:fldSimple>
      <w:r w:rsidRPr="005F70FB">
        <w:t>:</w:t>
      </w:r>
      <w:r w:rsidRPr="005F70FB">
        <w:tab/>
      </w:r>
      <w:r w:rsidRPr="005F70FB">
        <w:rPr>
          <w:szCs w:val="19"/>
        </w:rPr>
        <w:t xml:space="preserve">Tokens for </w:t>
      </w:r>
      <w:r w:rsidRPr="005F70FB">
        <w:rPr>
          <w:rStyle w:val="ChItalBold"/>
        </w:rPr>
        <w:t>­nya</w:t>
      </w:r>
      <w:r w:rsidRPr="005F70FB">
        <w:rPr>
          <w:szCs w:val="19"/>
        </w:rPr>
        <w:t>-suffixed words</w:t>
      </w:r>
      <w:r w:rsidRPr="005F70FB">
        <w:t xml:space="preserve"> with verbal bases</w:t>
      </w:r>
    </w:p>
    <w:p w14:paraId="61D70025"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15</w:t>
      </w:r>
      <w:r w:rsidR="00F207A1" w:rsidRPr="005F70FB">
        <w:rPr>
          <w:szCs w:val="19"/>
        </w:rPr>
        <w:fldChar w:fldCharType="end"/>
      </w:r>
      <w:r w:rsidRPr="005F70FB">
        <w:rPr>
          <w:szCs w:val="19"/>
        </w:rPr>
        <w:t>:</w:t>
      </w:r>
      <w:r w:rsidRPr="005F70FB">
        <w:rPr>
          <w:szCs w:val="19"/>
        </w:rPr>
        <w:tab/>
        <w:t xml:space="preserve">Tokens for </w:t>
      </w:r>
      <w:r w:rsidRPr="005F70FB">
        <w:rPr>
          <w:rStyle w:val="ChItalBold"/>
        </w:rPr>
        <w:t>­nya</w:t>
      </w:r>
      <w:r w:rsidRPr="005F70FB">
        <w:rPr>
          <w:szCs w:val="19"/>
        </w:rPr>
        <w:t>-suffixed words</w:t>
      </w:r>
      <w:r w:rsidRPr="005F70FB">
        <w:t xml:space="preserve"> with </w:t>
      </w:r>
      <w:r w:rsidRPr="005F70FB">
        <w:rPr>
          <w:szCs w:val="19"/>
        </w:rPr>
        <w:t xml:space="preserve">prepositional and adverbial </w:t>
      </w:r>
      <w:r w:rsidRPr="005F70FB">
        <w:t>bases (5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0DB09CFF"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102D638F"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38512FCE"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1DA3B6EC"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2CAD4158" w14:textId="77777777" w:rsidR="000779FE" w:rsidRPr="005F70FB" w:rsidRDefault="000779FE" w:rsidP="000779FE">
            <w:pPr>
              <w:pStyle w:val="TableCell2-2Center"/>
            </w:pPr>
            <w:r w:rsidRPr="005F70FB">
              <w:t>Tokens</w:t>
            </w:r>
          </w:p>
        </w:tc>
      </w:tr>
      <w:tr w:rsidR="00AC23C4" w:rsidRPr="005F70FB" w14:paraId="1D0FA6F0"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4B8395D0"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121728BA"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1D822B15"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25BB915B"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27C429E6"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2B882E3A"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22624076"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2E4FBD18"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44160D79" w14:textId="77777777" w:rsidR="000779FE" w:rsidRPr="005F70FB" w:rsidRDefault="000779FE" w:rsidP="000779FE">
            <w:pPr>
              <w:pStyle w:val="TableCell0-2Center"/>
            </w:pPr>
            <w:r w:rsidRPr="005F70FB">
              <w:t>Total</w:t>
            </w:r>
          </w:p>
        </w:tc>
      </w:tr>
      <w:tr w:rsidR="00AC23C4" w:rsidRPr="005F70FB" w14:paraId="07F02687"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7C83FFB4"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6EF59745" w14:textId="77777777" w:rsidR="000779FE" w:rsidRPr="005F70FB" w:rsidRDefault="000779FE" w:rsidP="00AC23C4">
            <w:pPr>
              <w:pStyle w:val="TableCell2-0"/>
              <w:ind w:right="57"/>
              <w:jc w:val="right"/>
            </w:pPr>
            <w:r w:rsidRPr="005F70FB">
              <w:t>0</w:t>
            </w:r>
          </w:p>
        </w:tc>
        <w:tc>
          <w:tcPr>
            <w:tcW w:w="652" w:type="dxa"/>
            <w:tcBorders>
              <w:top w:val="single" w:sz="4" w:space="0" w:color="auto"/>
              <w:bottom w:val="nil"/>
            </w:tcBorders>
            <w:shd w:val="clear" w:color="auto" w:fill="auto"/>
            <w:noWrap/>
            <w:vAlign w:val="bottom"/>
          </w:tcPr>
          <w:p w14:paraId="5EB92E12" w14:textId="77777777" w:rsidR="000779FE" w:rsidRPr="005F70FB" w:rsidRDefault="000779FE" w:rsidP="00AC23C4">
            <w:pPr>
              <w:pStyle w:val="TableCell2-0"/>
              <w:ind w:right="57"/>
              <w:jc w:val="right"/>
            </w:pPr>
            <w:r w:rsidRPr="005F70FB">
              <w:t>0</w:t>
            </w:r>
          </w:p>
        </w:tc>
        <w:tc>
          <w:tcPr>
            <w:tcW w:w="652" w:type="dxa"/>
            <w:tcBorders>
              <w:top w:val="single" w:sz="4" w:space="0" w:color="auto"/>
              <w:bottom w:val="nil"/>
            </w:tcBorders>
            <w:shd w:val="clear" w:color="auto" w:fill="auto"/>
            <w:noWrap/>
            <w:vAlign w:val="bottom"/>
          </w:tcPr>
          <w:p w14:paraId="01295A0F" w14:textId="77777777" w:rsidR="000779FE" w:rsidRPr="005F70FB" w:rsidRDefault="000779FE" w:rsidP="00AC23C4">
            <w:pPr>
              <w:pStyle w:val="TableCell2-0"/>
              <w:ind w:right="57"/>
              <w:jc w:val="right"/>
            </w:pPr>
            <w:r w:rsidRPr="005F70FB">
              <w:t>0</w:t>
            </w:r>
          </w:p>
        </w:tc>
        <w:tc>
          <w:tcPr>
            <w:tcW w:w="652" w:type="dxa"/>
            <w:tcBorders>
              <w:top w:val="single" w:sz="4" w:space="0" w:color="auto"/>
              <w:bottom w:val="nil"/>
              <w:right w:val="single" w:sz="4" w:space="0" w:color="auto"/>
            </w:tcBorders>
            <w:shd w:val="clear" w:color="auto" w:fill="auto"/>
            <w:noWrap/>
            <w:vAlign w:val="bottom"/>
          </w:tcPr>
          <w:p w14:paraId="2A70AC0B" w14:textId="77777777" w:rsidR="000779FE" w:rsidRPr="005F70FB" w:rsidRDefault="000779FE" w:rsidP="00AC23C4">
            <w:pPr>
              <w:pStyle w:val="TableCell2-0"/>
              <w:ind w:right="57"/>
              <w:jc w:val="right"/>
            </w:pPr>
            <w:r w:rsidRPr="005F70FB">
              <w:t>1</w:t>
            </w:r>
          </w:p>
        </w:tc>
        <w:tc>
          <w:tcPr>
            <w:tcW w:w="737" w:type="dxa"/>
            <w:tcBorders>
              <w:top w:val="single" w:sz="4" w:space="0" w:color="auto"/>
              <w:left w:val="single" w:sz="4" w:space="0" w:color="auto"/>
              <w:bottom w:val="nil"/>
            </w:tcBorders>
            <w:shd w:val="clear" w:color="auto" w:fill="auto"/>
            <w:noWrap/>
            <w:vAlign w:val="bottom"/>
          </w:tcPr>
          <w:p w14:paraId="3F84FD7C"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6BFD5B11"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719B9B9A" w14:textId="77777777" w:rsidR="000779FE" w:rsidRPr="005F70FB" w:rsidRDefault="000779FE" w:rsidP="00AC23C4">
            <w:pPr>
              <w:pStyle w:val="TableCell2-0"/>
              <w:ind w:right="57"/>
              <w:jc w:val="right"/>
            </w:pPr>
            <w:r w:rsidRPr="005F70FB">
              <w:t>3</w:t>
            </w:r>
          </w:p>
        </w:tc>
        <w:tc>
          <w:tcPr>
            <w:tcW w:w="854" w:type="dxa"/>
            <w:tcBorders>
              <w:top w:val="single" w:sz="4" w:space="0" w:color="auto"/>
              <w:left w:val="single" w:sz="4" w:space="0" w:color="auto"/>
              <w:bottom w:val="nil"/>
              <w:right w:val="nil"/>
            </w:tcBorders>
            <w:shd w:val="clear" w:color="auto" w:fill="auto"/>
            <w:noWrap/>
            <w:vAlign w:val="bottom"/>
          </w:tcPr>
          <w:p w14:paraId="79AD49AB" w14:textId="77777777" w:rsidR="000779FE" w:rsidRPr="005F70FB" w:rsidRDefault="000779FE" w:rsidP="00AC23C4">
            <w:pPr>
              <w:pStyle w:val="TableCell2-0"/>
              <w:ind w:right="57"/>
              <w:jc w:val="right"/>
            </w:pPr>
            <w:r w:rsidRPr="005F70FB">
              <w:t>4</w:t>
            </w:r>
          </w:p>
        </w:tc>
      </w:tr>
      <w:tr w:rsidR="00AC23C4" w:rsidRPr="005F70FB" w14:paraId="26E9BF74"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2302B0D5"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3946A02A" w14:textId="77777777" w:rsidR="000779FE" w:rsidRPr="005F70FB" w:rsidRDefault="000779FE" w:rsidP="00AC23C4">
            <w:pPr>
              <w:pStyle w:val="TableCell0-2"/>
              <w:ind w:right="57"/>
              <w:jc w:val="right"/>
            </w:pPr>
            <w:r w:rsidRPr="005F70FB">
              <w:t>1</w:t>
            </w:r>
          </w:p>
        </w:tc>
        <w:tc>
          <w:tcPr>
            <w:tcW w:w="652" w:type="dxa"/>
            <w:tcBorders>
              <w:top w:val="nil"/>
              <w:bottom w:val="single" w:sz="4" w:space="0" w:color="auto"/>
            </w:tcBorders>
            <w:shd w:val="clear" w:color="auto" w:fill="auto"/>
            <w:noWrap/>
            <w:vAlign w:val="bottom"/>
          </w:tcPr>
          <w:p w14:paraId="657B3B5B" w14:textId="77777777" w:rsidR="000779FE" w:rsidRPr="005F70FB" w:rsidRDefault="000779FE" w:rsidP="00AC23C4">
            <w:pPr>
              <w:pStyle w:val="TableCell0-2"/>
              <w:ind w:right="57"/>
              <w:jc w:val="right"/>
            </w:pPr>
            <w:r w:rsidRPr="005F70FB">
              <w:t>3</w:t>
            </w:r>
          </w:p>
        </w:tc>
        <w:tc>
          <w:tcPr>
            <w:tcW w:w="652" w:type="dxa"/>
            <w:tcBorders>
              <w:top w:val="nil"/>
              <w:bottom w:val="single" w:sz="4" w:space="0" w:color="auto"/>
            </w:tcBorders>
            <w:shd w:val="clear" w:color="auto" w:fill="auto"/>
            <w:noWrap/>
            <w:vAlign w:val="bottom"/>
          </w:tcPr>
          <w:p w14:paraId="43A0F291" w14:textId="77777777" w:rsidR="000779FE" w:rsidRPr="005F70FB" w:rsidRDefault="000779FE" w:rsidP="00AC23C4">
            <w:pPr>
              <w:pStyle w:val="TableCell0-2"/>
              <w:ind w:right="57"/>
              <w:jc w:val="right"/>
            </w:pPr>
            <w:r w:rsidRPr="005F70FB">
              <w:t>6</w:t>
            </w:r>
          </w:p>
        </w:tc>
        <w:tc>
          <w:tcPr>
            <w:tcW w:w="652" w:type="dxa"/>
            <w:tcBorders>
              <w:top w:val="nil"/>
              <w:bottom w:val="single" w:sz="4" w:space="0" w:color="auto"/>
              <w:right w:val="single" w:sz="4" w:space="0" w:color="auto"/>
            </w:tcBorders>
            <w:shd w:val="clear" w:color="auto" w:fill="auto"/>
            <w:noWrap/>
            <w:vAlign w:val="bottom"/>
          </w:tcPr>
          <w:p w14:paraId="10867CB8"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126B62BB" w14:textId="77777777" w:rsidR="000779FE" w:rsidRPr="005F70FB" w:rsidRDefault="000779FE" w:rsidP="00AC23C4">
            <w:pPr>
              <w:pStyle w:val="TableCell0-2"/>
              <w:ind w:right="57"/>
              <w:jc w:val="right"/>
            </w:pPr>
            <w:r w:rsidRPr="005F70FB">
              <w:t>1</w:t>
            </w:r>
          </w:p>
        </w:tc>
        <w:tc>
          <w:tcPr>
            <w:tcW w:w="737" w:type="dxa"/>
            <w:tcBorders>
              <w:top w:val="nil"/>
              <w:bottom w:val="single" w:sz="4" w:space="0" w:color="auto"/>
            </w:tcBorders>
            <w:shd w:val="clear" w:color="auto" w:fill="auto"/>
            <w:noWrap/>
            <w:vAlign w:val="bottom"/>
          </w:tcPr>
          <w:p w14:paraId="3CB76924" w14:textId="77777777" w:rsidR="000779FE" w:rsidRPr="005F70FB" w:rsidRDefault="000779FE" w:rsidP="00AC23C4">
            <w:pPr>
              <w:pStyle w:val="TableCell0-2"/>
              <w:ind w:right="57"/>
              <w:jc w:val="right"/>
              <w:rPr>
                <w:rStyle w:val="ChBold"/>
              </w:rPr>
            </w:pPr>
            <w:r w:rsidRPr="005F70FB">
              <w:rPr>
                <w:rStyle w:val="ChBold"/>
              </w:rPr>
              <w:t>2</w:t>
            </w:r>
          </w:p>
        </w:tc>
        <w:tc>
          <w:tcPr>
            <w:tcW w:w="766" w:type="dxa"/>
            <w:tcBorders>
              <w:top w:val="nil"/>
              <w:bottom w:val="single" w:sz="4" w:space="0" w:color="auto"/>
              <w:right w:val="single" w:sz="4" w:space="0" w:color="auto"/>
            </w:tcBorders>
            <w:shd w:val="clear" w:color="auto" w:fill="auto"/>
            <w:noWrap/>
            <w:vAlign w:val="bottom"/>
          </w:tcPr>
          <w:p w14:paraId="63494F4F" w14:textId="77777777" w:rsidR="000779FE" w:rsidRPr="005F70FB" w:rsidRDefault="000779FE" w:rsidP="00AC23C4">
            <w:pPr>
              <w:pStyle w:val="TableCell0-2"/>
              <w:ind w:right="57"/>
              <w:jc w:val="right"/>
            </w:pPr>
            <w:r w:rsidRPr="005F70FB">
              <w:t>3</w:t>
            </w:r>
          </w:p>
        </w:tc>
        <w:tc>
          <w:tcPr>
            <w:tcW w:w="854" w:type="dxa"/>
            <w:tcBorders>
              <w:top w:val="nil"/>
              <w:left w:val="single" w:sz="4" w:space="0" w:color="auto"/>
              <w:bottom w:val="single" w:sz="4" w:space="0" w:color="auto"/>
              <w:right w:val="nil"/>
            </w:tcBorders>
            <w:shd w:val="clear" w:color="auto" w:fill="auto"/>
            <w:noWrap/>
            <w:vAlign w:val="bottom"/>
          </w:tcPr>
          <w:p w14:paraId="0E74839C" w14:textId="77777777" w:rsidR="000779FE" w:rsidRPr="005F70FB" w:rsidRDefault="000779FE" w:rsidP="00AC23C4">
            <w:pPr>
              <w:pStyle w:val="TableCell0-2"/>
              <w:ind w:right="57"/>
              <w:jc w:val="right"/>
            </w:pPr>
            <w:r w:rsidRPr="005F70FB">
              <w:t>16</w:t>
            </w:r>
          </w:p>
        </w:tc>
      </w:tr>
      <w:tr w:rsidR="00AC23C4" w:rsidRPr="005F70FB" w14:paraId="7F482544"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70629F6D" w14:textId="77777777" w:rsidR="000779FE" w:rsidRPr="005F70FB" w:rsidRDefault="000779FE" w:rsidP="000779FE">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128B1415" w14:textId="77777777" w:rsidR="000779FE" w:rsidRPr="005F70FB" w:rsidRDefault="000779FE" w:rsidP="00AC23C4">
            <w:pPr>
              <w:pStyle w:val="TableCell2-2Break"/>
              <w:ind w:right="57"/>
              <w:jc w:val="right"/>
            </w:pPr>
            <w:r w:rsidRPr="005F70FB">
              <w:t>1</w:t>
            </w:r>
          </w:p>
        </w:tc>
        <w:tc>
          <w:tcPr>
            <w:tcW w:w="652" w:type="dxa"/>
            <w:tcBorders>
              <w:top w:val="single" w:sz="4" w:space="0" w:color="auto"/>
              <w:bottom w:val="single" w:sz="4" w:space="0" w:color="auto"/>
            </w:tcBorders>
            <w:shd w:val="clear" w:color="auto" w:fill="auto"/>
            <w:noWrap/>
            <w:vAlign w:val="bottom"/>
          </w:tcPr>
          <w:p w14:paraId="7C8E2A4A" w14:textId="77777777" w:rsidR="000779FE" w:rsidRPr="005F70FB" w:rsidRDefault="000779FE" w:rsidP="00AC23C4">
            <w:pPr>
              <w:pStyle w:val="TableCell2-2Break"/>
              <w:ind w:right="57"/>
              <w:jc w:val="right"/>
            </w:pPr>
            <w:r w:rsidRPr="005F70FB">
              <w:t>3</w:t>
            </w:r>
          </w:p>
        </w:tc>
        <w:tc>
          <w:tcPr>
            <w:tcW w:w="652" w:type="dxa"/>
            <w:tcBorders>
              <w:top w:val="single" w:sz="4" w:space="0" w:color="auto"/>
              <w:bottom w:val="single" w:sz="4" w:space="0" w:color="auto"/>
            </w:tcBorders>
            <w:shd w:val="clear" w:color="auto" w:fill="auto"/>
            <w:noWrap/>
            <w:vAlign w:val="bottom"/>
          </w:tcPr>
          <w:p w14:paraId="74F94FB7" w14:textId="77777777" w:rsidR="000779FE" w:rsidRPr="005F70FB" w:rsidRDefault="000779FE" w:rsidP="00AC23C4">
            <w:pPr>
              <w:pStyle w:val="TableCell2-2Break"/>
              <w:ind w:right="57"/>
              <w:jc w:val="right"/>
            </w:pPr>
            <w:r w:rsidRPr="005F70FB">
              <w:t>6</w:t>
            </w:r>
          </w:p>
        </w:tc>
        <w:tc>
          <w:tcPr>
            <w:tcW w:w="652" w:type="dxa"/>
            <w:tcBorders>
              <w:top w:val="single" w:sz="4" w:space="0" w:color="auto"/>
              <w:bottom w:val="single" w:sz="4" w:space="0" w:color="auto"/>
              <w:right w:val="single" w:sz="4" w:space="0" w:color="auto"/>
            </w:tcBorders>
            <w:shd w:val="clear" w:color="auto" w:fill="auto"/>
            <w:noWrap/>
            <w:vAlign w:val="bottom"/>
          </w:tcPr>
          <w:p w14:paraId="1B7422FB" w14:textId="77777777" w:rsidR="000779FE" w:rsidRPr="005F70FB" w:rsidRDefault="000779FE" w:rsidP="00AC23C4">
            <w:pPr>
              <w:pStyle w:val="TableCell2-2Break"/>
              <w:ind w:right="57"/>
              <w:jc w:val="right"/>
            </w:pPr>
            <w:r w:rsidRPr="005F70FB">
              <w:t>1</w:t>
            </w:r>
          </w:p>
        </w:tc>
        <w:tc>
          <w:tcPr>
            <w:tcW w:w="737" w:type="dxa"/>
            <w:tcBorders>
              <w:top w:val="single" w:sz="4" w:space="0" w:color="auto"/>
              <w:left w:val="single" w:sz="4" w:space="0" w:color="auto"/>
              <w:bottom w:val="single" w:sz="4" w:space="0" w:color="auto"/>
            </w:tcBorders>
            <w:shd w:val="clear" w:color="auto" w:fill="auto"/>
            <w:noWrap/>
            <w:vAlign w:val="bottom"/>
          </w:tcPr>
          <w:p w14:paraId="516EC8A1" w14:textId="77777777" w:rsidR="000779FE" w:rsidRPr="005F70FB" w:rsidRDefault="000779FE" w:rsidP="00AC23C4">
            <w:pPr>
              <w:pStyle w:val="TableCell2-2Break"/>
              <w:ind w:right="57"/>
              <w:jc w:val="right"/>
            </w:pPr>
            <w:r w:rsidRPr="005F70FB">
              <w:t>1</w:t>
            </w:r>
          </w:p>
        </w:tc>
        <w:tc>
          <w:tcPr>
            <w:tcW w:w="737" w:type="dxa"/>
            <w:tcBorders>
              <w:top w:val="single" w:sz="4" w:space="0" w:color="auto"/>
              <w:bottom w:val="single" w:sz="4" w:space="0" w:color="auto"/>
            </w:tcBorders>
            <w:shd w:val="clear" w:color="auto" w:fill="auto"/>
            <w:noWrap/>
            <w:vAlign w:val="bottom"/>
          </w:tcPr>
          <w:p w14:paraId="2213B357" w14:textId="77777777" w:rsidR="000779FE" w:rsidRPr="005F70FB" w:rsidRDefault="000779FE" w:rsidP="00AC23C4">
            <w:pPr>
              <w:pStyle w:val="TableCell2-2Break"/>
              <w:ind w:right="57"/>
              <w:jc w:val="right"/>
              <w:rPr>
                <w:rStyle w:val="ChBold"/>
              </w:rPr>
            </w:pPr>
            <w:r w:rsidRPr="005F70FB">
              <w:rPr>
                <w:rStyle w:val="ChBold"/>
              </w:rPr>
              <w:t>2</w:t>
            </w:r>
          </w:p>
        </w:tc>
        <w:tc>
          <w:tcPr>
            <w:tcW w:w="766" w:type="dxa"/>
            <w:tcBorders>
              <w:top w:val="single" w:sz="4" w:space="0" w:color="auto"/>
              <w:bottom w:val="single" w:sz="4" w:space="0" w:color="auto"/>
              <w:right w:val="single" w:sz="4" w:space="0" w:color="auto"/>
            </w:tcBorders>
            <w:shd w:val="clear" w:color="auto" w:fill="auto"/>
            <w:noWrap/>
            <w:vAlign w:val="bottom"/>
          </w:tcPr>
          <w:p w14:paraId="68D3C4D4" w14:textId="77777777" w:rsidR="000779FE" w:rsidRPr="005F70FB" w:rsidRDefault="000779FE" w:rsidP="00AC23C4">
            <w:pPr>
              <w:pStyle w:val="TableCell2-2Break"/>
              <w:ind w:right="57"/>
              <w:jc w:val="right"/>
            </w:pPr>
            <w:r w:rsidRPr="005F70FB">
              <w:t>6</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1F32EA03" w14:textId="77777777" w:rsidR="000779FE" w:rsidRPr="005F70FB" w:rsidRDefault="000779FE" w:rsidP="00AC23C4">
            <w:pPr>
              <w:pStyle w:val="TableCell2-2Break"/>
              <w:ind w:right="57"/>
              <w:jc w:val="right"/>
            </w:pPr>
            <w:r w:rsidRPr="005F70FB">
              <w:t>20</w:t>
            </w:r>
          </w:p>
        </w:tc>
      </w:tr>
    </w:tbl>
    <w:p w14:paraId="0DCA9A0B" w14:textId="77777777" w:rsidR="00E93CD4" w:rsidRPr="005F70FB" w:rsidRDefault="00BC2197" w:rsidP="00E93CD4">
      <w:pPr>
        <w:pStyle w:val="Figure"/>
      </w:pPr>
      <w:r w:rsidRPr="005F70FB">
        <w:rPr>
          <w:noProof/>
          <w:lang w:eastAsia="en-US"/>
        </w:rPr>
        <w:drawing>
          <wp:inline distT="0" distB="0" distL="0" distR="0" wp14:anchorId="0EB731A9" wp14:editId="24F8EC39">
            <wp:extent cx="4248150" cy="219519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48150" cy="2195195"/>
                    </a:xfrm>
                    <a:prstGeom prst="rect">
                      <a:avLst/>
                    </a:prstGeom>
                    <a:noFill/>
                  </pic:spPr>
                </pic:pic>
              </a:graphicData>
            </a:graphic>
          </wp:inline>
        </w:drawing>
      </w:r>
    </w:p>
    <w:p w14:paraId="308440AF" w14:textId="77777777" w:rsidR="00532CD2" w:rsidRPr="005F70FB" w:rsidRDefault="00532CD2" w:rsidP="00532CD2">
      <w:pPr>
        <w:pStyle w:val="CapFigure15after"/>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11</w:t>
        </w:r>
      </w:fldSimple>
      <w:r w:rsidRPr="005F70FB">
        <w:t>:</w:t>
      </w:r>
      <w:r w:rsidRPr="005F70FB">
        <w:tab/>
      </w:r>
      <w:r w:rsidR="00B96A52" w:rsidRPr="005F70FB">
        <w:rPr>
          <w:szCs w:val="19"/>
        </w:rPr>
        <w:t xml:space="preserve">Tokens for </w:t>
      </w:r>
      <w:r w:rsidR="00B96A52" w:rsidRPr="005F70FB">
        <w:rPr>
          <w:rStyle w:val="ChItalBold"/>
        </w:rPr>
        <w:t>­nya</w:t>
      </w:r>
      <w:r w:rsidR="00B96A52" w:rsidRPr="005F70FB">
        <w:rPr>
          <w:szCs w:val="19"/>
        </w:rPr>
        <w:t>-suffixed words</w:t>
      </w:r>
      <w:r w:rsidR="00B96A52" w:rsidRPr="005F70FB">
        <w:t xml:space="preserve"> with </w:t>
      </w:r>
      <w:r w:rsidR="00B96A52" w:rsidRPr="005F70FB">
        <w:rPr>
          <w:szCs w:val="19"/>
        </w:rPr>
        <w:t xml:space="preserve">prepositional and adverbial </w:t>
      </w:r>
      <w:r w:rsidR="00B96A52" w:rsidRPr="005F70FB">
        <w:t>bases</w:t>
      </w:r>
    </w:p>
    <w:p w14:paraId="5CB24540" w14:textId="77777777" w:rsidR="000779FE" w:rsidRPr="005F70FB" w:rsidRDefault="000779FE" w:rsidP="002A1DBD">
      <w:pPr>
        <w:pStyle w:val="Heading3"/>
        <w:numPr>
          <w:ilvl w:val="2"/>
          <w:numId w:val="19"/>
        </w:numPr>
      </w:pPr>
      <w:bookmarkStart w:id="5371" w:name="_Ref376624914"/>
      <w:bookmarkStart w:id="5372" w:name="_Toc440455787"/>
      <w:r w:rsidRPr="005F70FB">
        <w:rPr>
          <w:szCs w:val="19"/>
        </w:rPr>
        <w:t xml:space="preserve">Circumfix </w:t>
      </w:r>
      <w:r w:rsidRPr="005F70FB">
        <w:rPr>
          <w:rStyle w:val="ChItalBold"/>
          <w:szCs w:val="19"/>
        </w:rPr>
        <w:t>ke</w:t>
      </w:r>
      <w:r w:rsidRPr="005F70FB">
        <w:rPr>
          <w:rStyle w:val="ChItalBold"/>
        </w:rPr>
        <w:t>­</w:t>
      </w:r>
      <w:r w:rsidRPr="005F70FB">
        <w:t>/</w:t>
      </w:r>
      <w:r w:rsidRPr="005F70FB">
        <w:rPr>
          <w:rStyle w:val="ChItalBold"/>
        </w:rPr>
        <w:t>­</w:t>
      </w:r>
      <w:r w:rsidRPr="005F70FB">
        <w:rPr>
          <w:rStyle w:val="ChItalBold"/>
          <w:szCs w:val="19"/>
        </w:rPr>
        <w:t>ang</w:t>
      </w:r>
      <w:bookmarkEnd w:id="5371"/>
      <w:bookmarkEnd w:id="5372"/>
    </w:p>
    <w:p w14:paraId="3E17939F" w14:textId="129B91CF" w:rsidR="000779FE" w:rsidRPr="005F70FB" w:rsidRDefault="000779FE" w:rsidP="009944D2">
      <w:pPr>
        <w:pStyle w:val="Body0005after"/>
      </w:pPr>
      <w:r w:rsidRPr="005F70FB">
        <w:t xml:space="preserve">The tables and </w:t>
      </w:r>
      <w:r w:rsidR="002779F9" w:rsidRPr="005F70FB">
        <w:t xml:space="preserve">figures </w:t>
      </w:r>
      <w:r w:rsidRPr="005F70FB">
        <w:t xml:space="preserve">give the token frequencies </w:t>
      </w:r>
      <w:r w:rsidR="009944D2" w:rsidRPr="005F70FB">
        <w:rPr>
          <w:szCs w:val="19"/>
        </w:rPr>
        <w:t xml:space="preserve">for </w:t>
      </w:r>
      <w:r w:rsidR="009944D2" w:rsidRPr="005F70FB">
        <w:rPr>
          <w:rStyle w:val="ChItalBold"/>
          <w:szCs w:val="19"/>
        </w:rPr>
        <w:t>ke</w:t>
      </w:r>
      <w:r w:rsidR="009944D2" w:rsidRPr="005F70FB">
        <w:rPr>
          <w:rStyle w:val="ChItalBold"/>
        </w:rPr>
        <w:t>­</w:t>
      </w:r>
      <w:r w:rsidR="009944D2" w:rsidRPr="005F70FB">
        <w:t>/</w:t>
      </w:r>
      <w:r w:rsidR="009944D2" w:rsidRPr="005F70FB">
        <w:rPr>
          <w:rStyle w:val="ChItalBold"/>
        </w:rPr>
        <w:t>­</w:t>
      </w:r>
      <w:r w:rsidR="009944D2" w:rsidRPr="005F70FB">
        <w:rPr>
          <w:rStyle w:val="ChItalBold"/>
          <w:szCs w:val="19"/>
        </w:rPr>
        <w:t>ang</w:t>
      </w:r>
      <w:r w:rsidRPr="005F70FB">
        <w:rPr>
          <w:szCs w:val="19"/>
        </w:rPr>
        <w:t>-circumfixed words</w:t>
      </w:r>
      <w:r w:rsidRPr="005F70FB">
        <w:t xml:space="preserve"> with verbal, </w:t>
      </w:r>
      <w:r w:rsidRPr="005F70FB">
        <w:rPr>
          <w:szCs w:val="19"/>
        </w:rPr>
        <w:t xml:space="preserve">nominal, numeral, and quantifier </w:t>
      </w:r>
      <w:r w:rsidRPr="005F70FB">
        <w:t>bases.</w:t>
      </w:r>
    </w:p>
    <w:p w14:paraId="29871FC4"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16</w:t>
      </w:r>
      <w:r w:rsidR="00F207A1" w:rsidRPr="005F70FB">
        <w:rPr>
          <w:szCs w:val="19"/>
        </w:rPr>
        <w:fldChar w:fldCharType="end"/>
      </w:r>
      <w:r w:rsidRPr="005F70FB">
        <w:rPr>
          <w:szCs w:val="19"/>
        </w:rPr>
        <w:t>:</w:t>
      </w:r>
      <w:r w:rsidRPr="005F70FB">
        <w:rPr>
          <w:szCs w:val="19"/>
        </w:rPr>
        <w:tab/>
        <w:t xml:space="preserve">Tokens for </w:t>
      </w:r>
      <w:r w:rsidRPr="005F70FB">
        <w:rPr>
          <w:rStyle w:val="ChItalBold"/>
          <w:szCs w:val="19"/>
        </w:rPr>
        <w:t>ke</w:t>
      </w:r>
      <w:r w:rsidRPr="005F70FB">
        <w:rPr>
          <w:rStyle w:val="ChItalBold"/>
        </w:rPr>
        <w:t>­</w:t>
      </w:r>
      <w:r w:rsidRPr="005F70FB">
        <w:t>/</w:t>
      </w:r>
      <w:r w:rsidRPr="005F70FB">
        <w:rPr>
          <w:rStyle w:val="ChItalBold"/>
        </w:rPr>
        <w:t>­</w:t>
      </w:r>
      <w:r w:rsidRPr="005F70FB">
        <w:rPr>
          <w:rStyle w:val="ChItalBold"/>
          <w:szCs w:val="19"/>
        </w:rPr>
        <w:t>ang</w:t>
      </w:r>
      <w:r w:rsidRPr="005F70FB">
        <w:rPr>
          <w:szCs w:val="19"/>
        </w:rPr>
        <w:t>-circumfixed words</w:t>
      </w:r>
      <w:r w:rsidRPr="005F70FB">
        <w:t xml:space="preserve"> with verbal bases (57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40BC10A3"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3FDA7659"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3AFB0D7F"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4C41A0D2"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0CC37068" w14:textId="77777777" w:rsidR="000779FE" w:rsidRPr="005F70FB" w:rsidRDefault="000779FE" w:rsidP="000779FE">
            <w:pPr>
              <w:pStyle w:val="TableCell2-2Center"/>
            </w:pPr>
            <w:r w:rsidRPr="005F70FB">
              <w:t>Tokens</w:t>
            </w:r>
          </w:p>
        </w:tc>
      </w:tr>
      <w:tr w:rsidR="00AC23C4" w:rsidRPr="005F70FB" w14:paraId="3DFCED1B"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09D7024D"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18800995"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02FC6928"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285AD6B6"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3FEBB9EB"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514846E2"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5CD43620"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542D444A"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67A19C7A" w14:textId="77777777" w:rsidR="000779FE" w:rsidRPr="005F70FB" w:rsidRDefault="000779FE" w:rsidP="000779FE">
            <w:pPr>
              <w:pStyle w:val="TableCell0-2Center"/>
            </w:pPr>
            <w:r w:rsidRPr="005F70FB">
              <w:t>Total</w:t>
            </w:r>
          </w:p>
        </w:tc>
      </w:tr>
      <w:tr w:rsidR="00AC23C4" w:rsidRPr="005F70FB" w14:paraId="2479C615"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2B20F728"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2AB684E9" w14:textId="77777777" w:rsidR="000779FE" w:rsidRPr="005F70FB" w:rsidRDefault="000779FE" w:rsidP="00AC23C4">
            <w:pPr>
              <w:pStyle w:val="TableCell2-0"/>
              <w:ind w:right="57"/>
              <w:jc w:val="right"/>
            </w:pPr>
            <w:r w:rsidRPr="005F70FB">
              <w:t>14</w:t>
            </w:r>
          </w:p>
        </w:tc>
        <w:tc>
          <w:tcPr>
            <w:tcW w:w="652" w:type="dxa"/>
            <w:tcBorders>
              <w:top w:val="single" w:sz="4" w:space="0" w:color="auto"/>
              <w:bottom w:val="nil"/>
            </w:tcBorders>
            <w:shd w:val="clear" w:color="auto" w:fill="auto"/>
            <w:noWrap/>
            <w:vAlign w:val="bottom"/>
          </w:tcPr>
          <w:p w14:paraId="3715AE25" w14:textId="77777777" w:rsidR="000779FE" w:rsidRPr="005F70FB" w:rsidRDefault="000779FE" w:rsidP="00AC23C4">
            <w:pPr>
              <w:pStyle w:val="TableCell2-0"/>
              <w:ind w:right="57"/>
              <w:jc w:val="right"/>
            </w:pPr>
            <w:r w:rsidRPr="005F70FB">
              <w:t>36</w:t>
            </w:r>
          </w:p>
        </w:tc>
        <w:tc>
          <w:tcPr>
            <w:tcW w:w="652" w:type="dxa"/>
            <w:tcBorders>
              <w:top w:val="single" w:sz="4" w:space="0" w:color="auto"/>
              <w:bottom w:val="nil"/>
            </w:tcBorders>
            <w:shd w:val="clear" w:color="auto" w:fill="auto"/>
            <w:noWrap/>
            <w:vAlign w:val="bottom"/>
          </w:tcPr>
          <w:p w14:paraId="55C69091" w14:textId="77777777" w:rsidR="000779FE" w:rsidRPr="005F70FB" w:rsidRDefault="000779FE" w:rsidP="00AC23C4">
            <w:pPr>
              <w:pStyle w:val="TableCell2-0"/>
              <w:ind w:right="57"/>
              <w:jc w:val="right"/>
            </w:pPr>
            <w:r w:rsidRPr="005F70FB">
              <w:t>13</w:t>
            </w:r>
          </w:p>
        </w:tc>
        <w:tc>
          <w:tcPr>
            <w:tcW w:w="652" w:type="dxa"/>
            <w:tcBorders>
              <w:top w:val="single" w:sz="4" w:space="0" w:color="auto"/>
              <w:bottom w:val="nil"/>
              <w:right w:val="single" w:sz="4" w:space="0" w:color="auto"/>
            </w:tcBorders>
            <w:shd w:val="clear" w:color="auto" w:fill="auto"/>
            <w:noWrap/>
            <w:vAlign w:val="bottom"/>
          </w:tcPr>
          <w:p w14:paraId="3DA4DD52" w14:textId="77777777" w:rsidR="000779FE" w:rsidRPr="005F70FB" w:rsidRDefault="000779FE" w:rsidP="00AC23C4">
            <w:pPr>
              <w:pStyle w:val="TableCell2-0"/>
              <w:ind w:right="57"/>
              <w:jc w:val="right"/>
            </w:pPr>
            <w:r w:rsidRPr="005F70FB">
              <w:t>38</w:t>
            </w:r>
          </w:p>
        </w:tc>
        <w:tc>
          <w:tcPr>
            <w:tcW w:w="737" w:type="dxa"/>
            <w:tcBorders>
              <w:top w:val="single" w:sz="4" w:space="0" w:color="auto"/>
              <w:left w:val="single" w:sz="4" w:space="0" w:color="auto"/>
              <w:bottom w:val="nil"/>
            </w:tcBorders>
            <w:shd w:val="clear" w:color="auto" w:fill="auto"/>
            <w:noWrap/>
            <w:vAlign w:val="bottom"/>
          </w:tcPr>
          <w:p w14:paraId="78CB7A09"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3115B703"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291ABECA" w14:textId="77777777" w:rsidR="000779FE" w:rsidRPr="005F70FB" w:rsidRDefault="000779FE" w:rsidP="00AC23C4">
            <w:pPr>
              <w:pStyle w:val="TableCell2-0"/>
              <w:ind w:right="57"/>
              <w:jc w:val="right"/>
            </w:pPr>
            <w:r w:rsidRPr="005F70FB">
              <w:t>43</w:t>
            </w:r>
          </w:p>
        </w:tc>
        <w:tc>
          <w:tcPr>
            <w:tcW w:w="854" w:type="dxa"/>
            <w:tcBorders>
              <w:top w:val="single" w:sz="4" w:space="0" w:color="auto"/>
              <w:left w:val="single" w:sz="4" w:space="0" w:color="auto"/>
              <w:bottom w:val="nil"/>
              <w:right w:val="nil"/>
            </w:tcBorders>
            <w:shd w:val="clear" w:color="auto" w:fill="auto"/>
            <w:noWrap/>
            <w:vAlign w:val="bottom"/>
          </w:tcPr>
          <w:p w14:paraId="021616EA" w14:textId="77777777" w:rsidR="000779FE" w:rsidRPr="005F70FB" w:rsidRDefault="000779FE" w:rsidP="00AC23C4">
            <w:pPr>
              <w:pStyle w:val="TableCell2-0"/>
              <w:ind w:right="57"/>
              <w:jc w:val="right"/>
            </w:pPr>
            <w:r w:rsidRPr="005F70FB">
              <w:t>144</w:t>
            </w:r>
          </w:p>
        </w:tc>
      </w:tr>
      <w:tr w:rsidR="00AC23C4" w:rsidRPr="005F70FB" w14:paraId="14D807ED"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6EB0DA83"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11BBBDFE" w14:textId="77777777" w:rsidR="000779FE" w:rsidRPr="005F70FB" w:rsidRDefault="000779FE" w:rsidP="00AC23C4">
            <w:pPr>
              <w:pStyle w:val="TableCell0-2"/>
              <w:ind w:right="57"/>
              <w:jc w:val="right"/>
            </w:pPr>
            <w:r w:rsidRPr="005F70FB">
              <w:t>5</w:t>
            </w:r>
          </w:p>
        </w:tc>
        <w:tc>
          <w:tcPr>
            <w:tcW w:w="652" w:type="dxa"/>
            <w:tcBorders>
              <w:top w:val="nil"/>
              <w:bottom w:val="single" w:sz="4" w:space="0" w:color="auto"/>
            </w:tcBorders>
            <w:shd w:val="clear" w:color="auto" w:fill="auto"/>
            <w:noWrap/>
            <w:vAlign w:val="bottom"/>
          </w:tcPr>
          <w:p w14:paraId="6A746A0D" w14:textId="77777777" w:rsidR="000779FE" w:rsidRPr="005F70FB" w:rsidRDefault="000779FE" w:rsidP="00AC23C4">
            <w:pPr>
              <w:pStyle w:val="TableCell0-2"/>
              <w:ind w:right="57"/>
              <w:jc w:val="right"/>
            </w:pPr>
            <w:r w:rsidRPr="005F70FB">
              <w:t>19</w:t>
            </w:r>
          </w:p>
        </w:tc>
        <w:tc>
          <w:tcPr>
            <w:tcW w:w="652" w:type="dxa"/>
            <w:tcBorders>
              <w:top w:val="nil"/>
              <w:bottom w:val="single" w:sz="4" w:space="0" w:color="auto"/>
            </w:tcBorders>
            <w:shd w:val="clear" w:color="auto" w:fill="auto"/>
            <w:noWrap/>
            <w:vAlign w:val="bottom"/>
          </w:tcPr>
          <w:p w14:paraId="0F155815" w14:textId="77777777" w:rsidR="000779FE" w:rsidRPr="005F70FB" w:rsidRDefault="000779FE" w:rsidP="00AC23C4">
            <w:pPr>
              <w:pStyle w:val="TableCell0-2"/>
              <w:ind w:right="57"/>
              <w:jc w:val="right"/>
            </w:pPr>
            <w:r w:rsidRPr="005F70FB">
              <w:t>16</w:t>
            </w:r>
          </w:p>
        </w:tc>
        <w:tc>
          <w:tcPr>
            <w:tcW w:w="652" w:type="dxa"/>
            <w:tcBorders>
              <w:top w:val="nil"/>
              <w:bottom w:val="single" w:sz="4" w:space="0" w:color="auto"/>
              <w:right w:val="single" w:sz="4" w:space="0" w:color="auto"/>
            </w:tcBorders>
            <w:shd w:val="clear" w:color="auto" w:fill="auto"/>
            <w:noWrap/>
            <w:vAlign w:val="bottom"/>
          </w:tcPr>
          <w:p w14:paraId="40E0CB8F"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0AEE140E" w14:textId="77777777" w:rsidR="000779FE" w:rsidRPr="005F70FB" w:rsidRDefault="000779FE" w:rsidP="00AC23C4">
            <w:pPr>
              <w:pStyle w:val="TableCell0-2"/>
              <w:ind w:right="57"/>
              <w:jc w:val="right"/>
            </w:pPr>
            <w:r w:rsidRPr="005F70FB">
              <w:t>35</w:t>
            </w:r>
          </w:p>
        </w:tc>
        <w:tc>
          <w:tcPr>
            <w:tcW w:w="737" w:type="dxa"/>
            <w:tcBorders>
              <w:top w:val="nil"/>
              <w:bottom w:val="single" w:sz="4" w:space="0" w:color="auto"/>
            </w:tcBorders>
            <w:shd w:val="clear" w:color="auto" w:fill="auto"/>
            <w:noWrap/>
            <w:vAlign w:val="bottom"/>
          </w:tcPr>
          <w:p w14:paraId="6A840E29" w14:textId="77777777" w:rsidR="000779FE" w:rsidRPr="005F70FB" w:rsidRDefault="000779FE" w:rsidP="00AC23C4">
            <w:pPr>
              <w:pStyle w:val="TableCell0-2"/>
              <w:ind w:right="57"/>
              <w:jc w:val="right"/>
              <w:rPr>
                <w:rStyle w:val="ChBold"/>
              </w:rPr>
            </w:pPr>
            <w:r w:rsidRPr="005F70FB">
              <w:rPr>
                <w:rStyle w:val="ChBold"/>
              </w:rPr>
              <w:t>12</w:t>
            </w:r>
          </w:p>
        </w:tc>
        <w:tc>
          <w:tcPr>
            <w:tcW w:w="766" w:type="dxa"/>
            <w:tcBorders>
              <w:top w:val="nil"/>
              <w:bottom w:val="single" w:sz="4" w:space="0" w:color="auto"/>
              <w:right w:val="single" w:sz="4" w:space="0" w:color="auto"/>
            </w:tcBorders>
            <w:shd w:val="clear" w:color="auto" w:fill="auto"/>
            <w:noWrap/>
            <w:vAlign w:val="bottom"/>
          </w:tcPr>
          <w:p w14:paraId="67203A1F" w14:textId="77777777" w:rsidR="000779FE" w:rsidRPr="005F70FB" w:rsidRDefault="000779FE" w:rsidP="00AC23C4">
            <w:pPr>
              <w:pStyle w:val="TableCell0-2"/>
              <w:ind w:right="57"/>
              <w:jc w:val="right"/>
            </w:pPr>
            <w:r w:rsidRPr="005F70FB">
              <w:t>8</w:t>
            </w:r>
          </w:p>
        </w:tc>
        <w:tc>
          <w:tcPr>
            <w:tcW w:w="854" w:type="dxa"/>
            <w:tcBorders>
              <w:top w:val="nil"/>
              <w:left w:val="single" w:sz="4" w:space="0" w:color="auto"/>
              <w:bottom w:val="single" w:sz="4" w:space="0" w:color="auto"/>
              <w:right w:val="nil"/>
            </w:tcBorders>
            <w:shd w:val="clear" w:color="auto" w:fill="auto"/>
            <w:noWrap/>
            <w:vAlign w:val="bottom"/>
          </w:tcPr>
          <w:p w14:paraId="5A62A16F" w14:textId="77777777" w:rsidR="000779FE" w:rsidRPr="005F70FB" w:rsidRDefault="000779FE" w:rsidP="00AC23C4">
            <w:pPr>
              <w:pStyle w:val="TableCell0-2"/>
              <w:ind w:right="57"/>
              <w:jc w:val="right"/>
            </w:pPr>
            <w:r w:rsidRPr="005F70FB">
              <w:t>95</w:t>
            </w:r>
          </w:p>
        </w:tc>
      </w:tr>
      <w:tr w:rsidR="00AC23C4" w:rsidRPr="005F70FB" w14:paraId="12C779AE"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3EB4D874" w14:textId="77777777" w:rsidR="000779FE" w:rsidRPr="005F70FB" w:rsidRDefault="000779FE" w:rsidP="00280F1D">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3AE0AD50" w14:textId="77777777" w:rsidR="000779FE" w:rsidRPr="005F70FB" w:rsidRDefault="000779FE" w:rsidP="00AC23C4">
            <w:pPr>
              <w:pStyle w:val="TableCell2-2Break"/>
              <w:ind w:right="57"/>
              <w:jc w:val="right"/>
            </w:pPr>
            <w:r w:rsidRPr="005F70FB">
              <w:t>19</w:t>
            </w:r>
          </w:p>
        </w:tc>
        <w:tc>
          <w:tcPr>
            <w:tcW w:w="652" w:type="dxa"/>
            <w:tcBorders>
              <w:top w:val="single" w:sz="4" w:space="0" w:color="auto"/>
              <w:bottom w:val="single" w:sz="4" w:space="0" w:color="auto"/>
            </w:tcBorders>
            <w:shd w:val="clear" w:color="auto" w:fill="auto"/>
            <w:noWrap/>
            <w:vAlign w:val="bottom"/>
          </w:tcPr>
          <w:p w14:paraId="5865A15D" w14:textId="77777777" w:rsidR="000779FE" w:rsidRPr="005F70FB" w:rsidRDefault="000779FE" w:rsidP="00AC23C4">
            <w:pPr>
              <w:pStyle w:val="TableCell2-2Break"/>
              <w:ind w:right="57"/>
              <w:jc w:val="right"/>
            </w:pPr>
            <w:r w:rsidRPr="005F70FB">
              <w:t>55</w:t>
            </w:r>
          </w:p>
        </w:tc>
        <w:tc>
          <w:tcPr>
            <w:tcW w:w="652" w:type="dxa"/>
            <w:tcBorders>
              <w:top w:val="single" w:sz="4" w:space="0" w:color="auto"/>
              <w:bottom w:val="single" w:sz="4" w:space="0" w:color="auto"/>
            </w:tcBorders>
            <w:shd w:val="clear" w:color="auto" w:fill="auto"/>
            <w:noWrap/>
            <w:vAlign w:val="bottom"/>
          </w:tcPr>
          <w:p w14:paraId="4DEC5BAE" w14:textId="77777777" w:rsidR="000779FE" w:rsidRPr="005F70FB" w:rsidRDefault="000779FE" w:rsidP="00AC23C4">
            <w:pPr>
              <w:pStyle w:val="TableCell2-2Break"/>
              <w:ind w:right="57"/>
              <w:jc w:val="right"/>
            </w:pPr>
            <w:r w:rsidRPr="005F70FB">
              <w:t>29</w:t>
            </w:r>
          </w:p>
        </w:tc>
        <w:tc>
          <w:tcPr>
            <w:tcW w:w="652" w:type="dxa"/>
            <w:tcBorders>
              <w:top w:val="single" w:sz="4" w:space="0" w:color="auto"/>
              <w:bottom w:val="single" w:sz="4" w:space="0" w:color="auto"/>
              <w:right w:val="single" w:sz="4" w:space="0" w:color="auto"/>
            </w:tcBorders>
            <w:shd w:val="clear" w:color="auto" w:fill="auto"/>
            <w:noWrap/>
            <w:vAlign w:val="bottom"/>
          </w:tcPr>
          <w:p w14:paraId="7F85F574" w14:textId="77777777" w:rsidR="000779FE" w:rsidRPr="005F70FB" w:rsidRDefault="000779FE" w:rsidP="00AC23C4">
            <w:pPr>
              <w:pStyle w:val="TableCell2-2Break"/>
              <w:ind w:right="57"/>
              <w:jc w:val="right"/>
            </w:pPr>
            <w:r w:rsidRPr="005F70FB">
              <w:t>38</w:t>
            </w:r>
          </w:p>
        </w:tc>
        <w:tc>
          <w:tcPr>
            <w:tcW w:w="737" w:type="dxa"/>
            <w:tcBorders>
              <w:top w:val="single" w:sz="4" w:space="0" w:color="auto"/>
              <w:left w:val="single" w:sz="4" w:space="0" w:color="auto"/>
              <w:bottom w:val="single" w:sz="4" w:space="0" w:color="auto"/>
            </w:tcBorders>
            <w:shd w:val="clear" w:color="auto" w:fill="auto"/>
            <w:noWrap/>
            <w:vAlign w:val="bottom"/>
          </w:tcPr>
          <w:p w14:paraId="51265BC6" w14:textId="77777777" w:rsidR="000779FE" w:rsidRPr="005F70FB" w:rsidRDefault="000779FE" w:rsidP="00AC23C4">
            <w:pPr>
              <w:pStyle w:val="TableCell2-2Break"/>
              <w:ind w:right="57"/>
              <w:jc w:val="right"/>
            </w:pPr>
            <w:r w:rsidRPr="005F70FB">
              <w:t>35</w:t>
            </w:r>
          </w:p>
        </w:tc>
        <w:tc>
          <w:tcPr>
            <w:tcW w:w="737" w:type="dxa"/>
            <w:tcBorders>
              <w:top w:val="single" w:sz="4" w:space="0" w:color="auto"/>
              <w:bottom w:val="single" w:sz="4" w:space="0" w:color="auto"/>
            </w:tcBorders>
            <w:shd w:val="clear" w:color="auto" w:fill="auto"/>
            <w:noWrap/>
            <w:vAlign w:val="bottom"/>
          </w:tcPr>
          <w:p w14:paraId="479BA5DA" w14:textId="77777777" w:rsidR="000779FE" w:rsidRPr="005F70FB" w:rsidRDefault="000779FE" w:rsidP="00AC23C4">
            <w:pPr>
              <w:pStyle w:val="TableCell2-2Break"/>
              <w:ind w:right="57"/>
              <w:jc w:val="right"/>
              <w:rPr>
                <w:rStyle w:val="ChBold"/>
              </w:rPr>
            </w:pPr>
            <w:r w:rsidRPr="005F70FB">
              <w:rPr>
                <w:rStyle w:val="ChBold"/>
              </w:rPr>
              <w:t>12</w:t>
            </w:r>
          </w:p>
        </w:tc>
        <w:tc>
          <w:tcPr>
            <w:tcW w:w="766" w:type="dxa"/>
            <w:tcBorders>
              <w:top w:val="single" w:sz="4" w:space="0" w:color="auto"/>
              <w:bottom w:val="single" w:sz="4" w:space="0" w:color="auto"/>
              <w:right w:val="single" w:sz="4" w:space="0" w:color="auto"/>
            </w:tcBorders>
            <w:shd w:val="clear" w:color="auto" w:fill="auto"/>
            <w:noWrap/>
            <w:vAlign w:val="bottom"/>
          </w:tcPr>
          <w:p w14:paraId="39367DC1" w14:textId="77777777" w:rsidR="000779FE" w:rsidRPr="005F70FB" w:rsidRDefault="000779FE" w:rsidP="00AC23C4">
            <w:pPr>
              <w:pStyle w:val="TableCell2-2Break"/>
              <w:ind w:right="57"/>
              <w:jc w:val="right"/>
            </w:pPr>
            <w:r w:rsidRPr="005F70FB">
              <w:t>51</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7A831B9E" w14:textId="77777777" w:rsidR="000779FE" w:rsidRPr="005F70FB" w:rsidRDefault="000779FE" w:rsidP="00AC23C4">
            <w:pPr>
              <w:pStyle w:val="TableCell2-2Break"/>
              <w:ind w:right="57"/>
              <w:jc w:val="right"/>
            </w:pPr>
            <w:r w:rsidRPr="005F70FB">
              <w:t>239</w:t>
            </w:r>
          </w:p>
        </w:tc>
      </w:tr>
    </w:tbl>
    <w:p w14:paraId="0993D6AA" w14:textId="77777777" w:rsidR="00E93CD4" w:rsidRPr="005F70FB" w:rsidRDefault="00BC2197" w:rsidP="00E93CD4">
      <w:pPr>
        <w:pStyle w:val="Figure"/>
      </w:pPr>
      <w:r w:rsidRPr="005F70FB">
        <w:rPr>
          <w:noProof/>
          <w:lang w:eastAsia="en-US"/>
        </w:rPr>
        <w:drawing>
          <wp:inline distT="0" distB="0" distL="0" distR="0" wp14:anchorId="7C8B19A6" wp14:editId="7F63F86D">
            <wp:extent cx="4248150" cy="223329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48150" cy="2233295"/>
                    </a:xfrm>
                    <a:prstGeom prst="rect">
                      <a:avLst/>
                    </a:prstGeom>
                    <a:noFill/>
                  </pic:spPr>
                </pic:pic>
              </a:graphicData>
            </a:graphic>
          </wp:inline>
        </w:drawing>
      </w:r>
    </w:p>
    <w:p w14:paraId="079EF20E" w14:textId="77777777" w:rsidR="00B96A52" w:rsidRPr="005F70FB" w:rsidRDefault="00B96A52" w:rsidP="00B96A52">
      <w:pPr>
        <w:pStyle w:val="CapFigure"/>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12</w:t>
        </w:r>
      </w:fldSimple>
      <w:r w:rsidRPr="005F70FB">
        <w:t>:</w:t>
      </w:r>
      <w:r w:rsidRPr="005F70FB">
        <w:tab/>
      </w:r>
      <w:r w:rsidRPr="005F70FB">
        <w:rPr>
          <w:szCs w:val="19"/>
        </w:rPr>
        <w:t xml:space="preserve">Tokens for </w:t>
      </w:r>
      <w:r w:rsidRPr="005F70FB">
        <w:rPr>
          <w:rStyle w:val="ChItalBold"/>
          <w:szCs w:val="19"/>
        </w:rPr>
        <w:t>ke</w:t>
      </w:r>
      <w:r w:rsidRPr="005F70FB">
        <w:rPr>
          <w:rStyle w:val="ChItalBold"/>
        </w:rPr>
        <w:t>­</w:t>
      </w:r>
      <w:r w:rsidRPr="005F70FB">
        <w:t>/</w:t>
      </w:r>
      <w:r w:rsidRPr="005F70FB">
        <w:rPr>
          <w:rStyle w:val="ChItalBold"/>
        </w:rPr>
        <w:t>­</w:t>
      </w:r>
      <w:r w:rsidRPr="005F70FB">
        <w:rPr>
          <w:rStyle w:val="ChItalBold"/>
          <w:szCs w:val="19"/>
        </w:rPr>
        <w:t>ang</w:t>
      </w:r>
      <w:r w:rsidRPr="005F70FB">
        <w:rPr>
          <w:szCs w:val="19"/>
        </w:rPr>
        <w:t>-circumfixed words</w:t>
      </w:r>
      <w:r w:rsidRPr="005F70FB">
        <w:t xml:space="preserve"> with verbal bases</w:t>
      </w:r>
    </w:p>
    <w:p w14:paraId="77B8C2B2" w14:textId="77777777" w:rsidR="000779FE" w:rsidRPr="005F70FB" w:rsidRDefault="000779FE" w:rsidP="000779FE">
      <w:pPr>
        <w:pStyle w:val="Caption"/>
      </w:pPr>
      <w:r w:rsidRPr="005F70FB">
        <w:rPr>
          <w:szCs w:val="19"/>
        </w:rPr>
        <w:t xml:space="preserve">Table </w:t>
      </w:r>
      <w:r w:rsidR="00F207A1" w:rsidRPr="005F70FB">
        <w:rPr>
          <w:szCs w:val="19"/>
        </w:rPr>
        <w:fldChar w:fldCharType="begin"/>
      </w:r>
      <w:r w:rsidR="00F207A1" w:rsidRPr="005F70FB">
        <w:rPr>
          <w:szCs w:val="19"/>
        </w:rPr>
        <w:instrText xml:space="preserve"> STYLEREF 1 \s </w:instrText>
      </w:r>
      <w:r w:rsidR="00F207A1" w:rsidRPr="005F70FB">
        <w:rPr>
          <w:szCs w:val="19"/>
        </w:rPr>
        <w:fldChar w:fldCharType="separate"/>
      </w:r>
      <w:r w:rsidR="00154D81">
        <w:rPr>
          <w:noProof/>
          <w:szCs w:val="19"/>
          <w:cs/>
        </w:rPr>
        <w:t>‎</w:t>
      </w:r>
      <w:r w:rsidR="00154D81">
        <w:rPr>
          <w:noProof/>
          <w:szCs w:val="19"/>
        </w:rPr>
        <w:t>0</w:t>
      </w:r>
      <w:r w:rsidR="00F207A1" w:rsidRPr="005F70FB">
        <w:rPr>
          <w:szCs w:val="19"/>
        </w:rPr>
        <w:fldChar w:fldCharType="end"/>
      </w:r>
      <w:r w:rsidR="00F207A1" w:rsidRPr="005F70FB">
        <w:rPr>
          <w:szCs w:val="19"/>
        </w:rPr>
        <w:t>.</w:t>
      </w:r>
      <w:r w:rsidR="00F207A1" w:rsidRPr="005F70FB">
        <w:rPr>
          <w:szCs w:val="19"/>
        </w:rPr>
        <w:fldChar w:fldCharType="begin"/>
      </w:r>
      <w:r w:rsidR="00F207A1" w:rsidRPr="005F70FB">
        <w:rPr>
          <w:szCs w:val="19"/>
        </w:rPr>
        <w:instrText xml:space="preserve"> SEQ Table \* ARABIC \s 1 </w:instrText>
      </w:r>
      <w:r w:rsidR="00F207A1" w:rsidRPr="005F70FB">
        <w:rPr>
          <w:szCs w:val="19"/>
        </w:rPr>
        <w:fldChar w:fldCharType="separate"/>
      </w:r>
      <w:r w:rsidR="00154D81">
        <w:rPr>
          <w:noProof/>
          <w:szCs w:val="19"/>
        </w:rPr>
        <w:t>17</w:t>
      </w:r>
      <w:r w:rsidR="00F207A1" w:rsidRPr="005F70FB">
        <w:rPr>
          <w:szCs w:val="19"/>
        </w:rPr>
        <w:fldChar w:fldCharType="end"/>
      </w:r>
      <w:r w:rsidRPr="005F70FB">
        <w:rPr>
          <w:szCs w:val="19"/>
        </w:rPr>
        <w:t>:</w:t>
      </w:r>
      <w:r w:rsidRPr="005F70FB">
        <w:rPr>
          <w:szCs w:val="19"/>
        </w:rPr>
        <w:tab/>
        <w:t xml:space="preserve">Tokens for </w:t>
      </w:r>
      <w:r w:rsidRPr="005F70FB">
        <w:rPr>
          <w:rStyle w:val="ChItalBold"/>
          <w:szCs w:val="19"/>
        </w:rPr>
        <w:t>ke</w:t>
      </w:r>
      <w:r w:rsidRPr="005F70FB">
        <w:rPr>
          <w:rStyle w:val="ChItalBold"/>
        </w:rPr>
        <w:t>­</w:t>
      </w:r>
      <w:r w:rsidRPr="005F70FB">
        <w:t>/</w:t>
      </w:r>
      <w:r w:rsidRPr="005F70FB">
        <w:rPr>
          <w:rStyle w:val="ChItalBold"/>
        </w:rPr>
        <w:t>­</w:t>
      </w:r>
      <w:r w:rsidRPr="005F70FB">
        <w:rPr>
          <w:rStyle w:val="ChItalBold"/>
          <w:szCs w:val="19"/>
        </w:rPr>
        <w:t>ang</w:t>
      </w:r>
      <w:r w:rsidRPr="005F70FB">
        <w:rPr>
          <w:szCs w:val="19"/>
        </w:rPr>
        <w:t>-circumfixed words</w:t>
      </w:r>
      <w:r w:rsidRPr="005F70FB">
        <w:t xml:space="preserve"> with </w:t>
      </w:r>
      <w:r w:rsidRPr="005F70FB">
        <w:rPr>
          <w:szCs w:val="19"/>
        </w:rPr>
        <w:t xml:space="preserve">nominal, numeral, and quantifier </w:t>
      </w:r>
      <w:r w:rsidRPr="005F70FB">
        <w:t>bases (8 items)</w:t>
      </w:r>
    </w:p>
    <w:tbl>
      <w:tblPr>
        <w:tblW w:w="6724" w:type="dxa"/>
        <w:tblInd w:w="170"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16"/>
        <w:gridCol w:w="652"/>
        <w:gridCol w:w="652"/>
        <w:gridCol w:w="652"/>
        <w:gridCol w:w="652"/>
        <w:gridCol w:w="737"/>
        <w:gridCol w:w="737"/>
        <w:gridCol w:w="766"/>
        <w:gridCol w:w="854"/>
        <w:gridCol w:w="6"/>
      </w:tblGrid>
      <w:tr w:rsidR="00AC23C4" w:rsidRPr="005F70FB" w14:paraId="5005262A" w14:textId="77777777" w:rsidTr="00961C13">
        <w:trPr>
          <w:tblHeader/>
        </w:trPr>
        <w:tc>
          <w:tcPr>
            <w:tcW w:w="1016" w:type="dxa"/>
            <w:tcBorders>
              <w:top w:val="single" w:sz="4" w:space="0" w:color="auto"/>
              <w:left w:val="nil"/>
              <w:bottom w:val="nil"/>
              <w:right w:val="single" w:sz="4" w:space="0" w:color="auto"/>
            </w:tcBorders>
            <w:shd w:val="clear" w:color="auto" w:fill="auto"/>
            <w:noWrap/>
          </w:tcPr>
          <w:p w14:paraId="06122F0A" w14:textId="77777777" w:rsidR="000779FE" w:rsidRPr="005F70FB" w:rsidRDefault="000779FE" w:rsidP="000779FE">
            <w:pPr>
              <w:pStyle w:val="TableCell2-2Center"/>
            </w:pPr>
          </w:p>
        </w:tc>
        <w:tc>
          <w:tcPr>
            <w:tcW w:w="2608" w:type="dxa"/>
            <w:gridSpan w:val="4"/>
            <w:tcBorders>
              <w:top w:val="single" w:sz="4" w:space="0" w:color="auto"/>
              <w:left w:val="single" w:sz="4" w:space="0" w:color="auto"/>
              <w:bottom w:val="nil"/>
              <w:right w:val="single" w:sz="4" w:space="0" w:color="auto"/>
            </w:tcBorders>
            <w:shd w:val="clear" w:color="auto" w:fill="auto"/>
            <w:noWrap/>
          </w:tcPr>
          <w:p w14:paraId="02A3363A" w14:textId="77777777" w:rsidR="000779FE" w:rsidRPr="005F70FB" w:rsidRDefault="000779FE" w:rsidP="000779FE">
            <w:pPr>
              <w:pStyle w:val="TableCell2-2Center"/>
            </w:pPr>
            <w:r w:rsidRPr="005F70FB">
              <w:t>Topics (</w:t>
            </w:r>
            <w:r w:rsidRPr="005F70FB">
              <w:rPr>
                <w:rStyle w:val="ChSmallCaps"/>
              </w:rPr>
              <w:t>top</w:t>
            </w:r>
            <w:r w:rsidRPr="005F70FB">
              <w:t>)</w:t>
            </w:r>
          </w:p>
        </w:tc>
        <w:tc>
          <w:tcPr>
            <w:tcW w:w="2240" w:type="dxa"/>
            <w:gridSpan w:val="3"/>
            <w:tcBorders>
              <w:top w:val="single" w:sz="4" w:space="0" w:color="auto"/>
              <w:left w:val="single" w:sz="4" w:space="0" w:color="auto"/>
              <w:bottom w:val="nil"/>
              <w:right w:val="single" w:sz="4" w:space="0" w:color="auto"/>
            </w:tcBorders>
            <w:shd w:val="clear" w:color="auto" w:fill="auto"/>
            <w:noWrap/>
          </w:tcPr>
          <w:p w14:paraId="4A640D43" w14:textId="77777777" w:rsidR="000779FE" w:rsidRPr="005F70FB" w:rsidRDefault="000779FE" w:rsidP="000779FE">
            <w:pPr>
              <w:pStyle w:val="TableCell2-2Center"/>
            </w:pPr>
            <w:r w:rsidRPr="005F70FB">
              <w:t>Interlocutors (</w:t>
            </w:r>
            <w:r w:rsidRPr="005F70FB">
              <w:rPr>
                <w:rStyle w:val="ChSmallCaps"/>
              </w:rPr>
              <w:t>ilct</w:t>
            </w:r>
            <w:r w:rsidRPr="005F70FB">
              <w:t>)</w:t>
            </w:r>
          </w:p>
        </w:tc>
        <w:tc>
          <w:tcPr>
            <w:tcW w:w="860" w:type="dxa"/>
            <w:gridSpan w:val="2"/>
            <w:tcBorders>
              <w:top w:val="single" w:sz="4" w:space="0" w:color="auto"/>
              <w:left w:val="single" w:sz="4" w:space="0" w:color="auto"/>
              <w:bottom w:val="nil"/>
              <w:right w:val="nil"/>
            </w:tcBorders>
            <w:shd w:val="clear" w:color="auto" w:fill="auto"/>
            <w:noWrap/>
          </w:tcPr>
          <w:p w14:paraId="7B5D9409" w14:textId="77777777" w:rsidR="000779FE" w:rsidRPr="005F70FB" w:rsidRDefault="000779FE" w:rsidP="000779FE">
            <w:pPr>
              <w:pStyle w:val="TableCell2-2Center"/>
            </w:pPr>
            <w:r w:rsidRPr="005F70FB">
              <w:t>Tokens</w:t>
            </w:r>
          </w:p>
        </w:tc>
      </w:tr>
      <w:tr w:rsidR="00AC23C4" w:rsidRPr="005F70FB" w14:paraId="74142163"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7095EDB3" w14:textId="77777777" w:rsidR="000779FE" w:rsidRPr="005F70FB" w:rsidRDefault="000779FE" w:rsidP="000779FE">
            <w:pPr>
              <w:pStyle w:val="TableCell0-2"/>
            </w:pPr>
            <w:r w:rsidRPr="005F70FB">
              <w:t>Speakers</w:t>
            </w:r>
          </w:p>
        </w:tc>
        <w:tc>
          <w:tcPr>
            <w:tcW w:w="652" w:type="dxa"/>
            <w:tcBorders>
              <w:top w:val="nil"/>
              <w:left w:val="single" w:sz="4" w:space="0" w:color="auto"/>
              <w:bottom w:val="single" w:sz="4" w:space="0" w:color="auto"/>
            </w:tcBorders>
            <w:shd w:val="clear" w:color="auto" w:fill="auto"/>
            <w:noWrap/>
          </w:tcPr>
          <w:p w14:paraId="42CCE111" w14:textId="77777777" w:rsidR="000779FE" w:rsidRPr="005F70FB" w:rsidRDefault="000779FE" w:rsidP="000779FE">
            <w:pPr>
              <w:pStyle w:val="TableCell0-2Center"/>
              <w:rPr>
                <w:rStyle w:val="ChSmallCaps"/>
              </w:rPr>
            </w:pPr>
            <w:r w:rsidRPr="005F70FB">
              <w:rPr>
                <w:rStyle w:val="ChSmallCaps"/>
              </w:rPr>
              <w:t>pol</w:t>
            </w:r>
          </w:p>
        </w:tc>
        <w:tc>
          <w:tcPr>
            <w:tcW w:w="652" w:type="dxa"/>
            <w:tcBorders>
              <w:top w:val="nil"/>
              <w:bottom w:val="single" w:sz="4" w:space="0" w:color="auto"/>
            </w:tcBorders>
            <w:shd w:val="clear" w:color="auto" w:fill="auto"/>
            <w:noWrap/>
          </w:tcPr>
          <w:p w14:paraId="48E31886" w14:textId="77777777" w:rsidR="000779FE" w:rsidRPr="005F70FB" w:rsidRDefault="000779FE" w:rsidP="000779FE">
            <w:pPr>
              <w:pStyle w:val="TableCell0-2Center"/>
              <w:rPr>
                <w:rStyle w:val="ChSmallCaps"/>
              </w:rPr>
            </w:pPr>
            <w:r w:rsidRPr="005F70FB">
              <w:rPr>
                <w:rStyle w:val="ChSmallCaps"/>
              </w:rPr>
              <w:t>edc</w:t>
            </w:r>
          </w:p>
        </w:tc>
        <w:tc>
          <w:tcPr>
            <w:tcW w:w="652" w:type="dxa"/>
            <w:tcBorders>
              <w:top w:val="nil"/>
              <w:bottom w:val="single" w:sz="4" w:space="0" w:color="auto"/>
            </w:tcBorders>
            <w:shd w:val="clear" w:color="auto" w:fill="auto"/>
            <w:noWrap/>
          </w:tcPr>
          <w:p w14:paraId="4B30B43B" w14:textId="77777777" w:rsidR="000779FE" w:rsidRPr="005F70FB" w:rsidRDefault="000779FE" w:rsidP="000779FE">
            <w:pPr>
              <w:pStyle w:val="TableCell0-2Center"/>
              <w:rPr>
                <w:rStyle w:val="ChSmallCaps"/>
              </w:rPr>
            </w:pPr>
            <w:r w:rsidRPr="005F70FB">
              <w:rPr>
                <w:rStyle w:val="ChSmallCaps"/>
              </w:rPr>
              <w:t>rel</w:t>
            </w:r>
          </w:p>
        </w:tc>
        <w:tc>
          <w:tcPr>
            <w:tcW w:w="652" w:type="dxa"/>
            <w:tcBorders>
              <w:top w:val="nil"/>
              <w:bottom w:val="single" w:sz="4" w:space="0" w:color="auto"/>
              <w:right w:val="single" w:sz="4" w:space="0" w:color="auto"/>
            </w:tcBorders>
            <w:shd w:val="clear" w:color="auto" w:fill="auto"/>
            <w:noWrap/>
          </w:tcPr>
          <w:p w14:paraId="267F1653" w14:textId="77777777" w:rsidR="000779FE" w:rsidRPr="005F70FB" w:rsidRDefault="000779FE" w:rsidP="000779FE">
            <w:pPr>
              <w:pStyle w:val="TableCell0-2Center"/>
              <w:rPr>
                <w:rStyle w:val="ChSmallCaps"/>
              </w:rPr>
            </w:pPr>
            <w:r w:rsidRPr="005F70FB">
              <w:rPr>
                <w:rStyle w:val="ChSmallCaps"/>
              </w:rPr>
              <w:t>low</w:t>
            </w:r>
          </w:p>
        </w:tc>
        <w:tc>
          <w:tcPr>
            <w:tcW w:w="737" w:type="dxa"/>
            <w:tcBorders>
              <w:top w:val="nil"/>
              <w:left w:val="single" w:sz="4" w:space="0" w:color="auto"/>
              <w:bottom w:val="single" w:sz="4" w:space="0" w:color="auto"/>
            </w:tcBorders>
            <w:shd w:val="clear" w:color="auto" w:fill="auto"/>
            <w:noWrap/>
          </w:tcPr>
          <w:p w14:paraId="74882E4A" w14:textId="77777777" w:rsidR="000779FE" w:rsidRPr="005F70FB" w:rsidRDefault="000779FE" w:rsidP="000779FE">
            <w:pPr>
              <w:pStyle w:val="TableCell0-2Center"/>
              <w:rPr>
                <w:rStyle w:val="ChSmallCaps"/>
              </w:rPr>
            </w:pPr>
            <w:r w:rsidRPr="005F70FB">
              <w:rPr>
                <w:rStyle w:val="ChSmallCaps"/>
              </w:rPr>
              <w:t>+stat</w:t>
            </w:r>
          </w:p>
        </w:tc>
        <w:tc>
          <w:tcPr>
            <w:tcW w:w="737" w:type="dxa"/>
            <w:tcBorders>
              <w:top w:val="nil"/>
              <w:bottom w:val="single" w:sz="4" w:space="0" w:color="auto"/>
            </w:tcBorders>
            <w:shd w:val="clear" w:color="auto" w:fill="auto"/>
            <w:noWrap/>
          </w:tcPr>
          <w:p w14:paraId="2764B94E" w14:textId="77777777" w:rsidR="000779FE" w:rsidRPr="005F70FB" w:rsidRDefault="000779FE" w:rsidP="000779FE">
            <w:pPr>
              <w:pStyle w:val="TableCell0-2Center"/>
              <w:rPr>
                <w:rStyle w:val="ChSmallCaps"/>
              </w:rPr>
            </w:pPr>
            <w:r w:rsidRPr="005F70FB">
              <w:rPr>
                <w:rStyle w:val="ChSmallCaps"/>
              </w:rPr>
              <w:t>­stat</w:t>
            </w:r>
          </w:p>
        </w:tc>
        <w:tc>
          <w:tcPr>
            <w:tcW w:w="766" w:type="dxa"/>
            <w:tcBorders>
              <w:top w:val="nil"/>
              <w:bottom w:val="single" w:sz="4" w:space="0" w:color="auto"/>
              <w:right w:val="single" w:sz="4" w:space="0" w:color="auto"/>
            </w:tcBorders>
            <w:shd w:val="clear" w:color="auto" w:fill="auto"/>
            <w:noWrap/>
          </w:tcPr>
          <w:p w14:paraId="5E25B8E1" w14:textId="77777777" w:rsidR="000779FE" w:rsidRPr="005F70FB" w:rsidRDefault="000779FE" w:rsidP="000779FE">
            <w:pPr>
              <w:pStyle w:val="TableCell0-2Center"/>
              <w:rPr>
                <w:rStyle w:val="ChSmallCaps"/>
              </w:rPr>
            </w:pPr>
            <w:r w:rsidRPr="005F70FB">
              <w:rPr>
                <w:rStyle w:val="ChSmallCaps"/>
              </w:rPr>
              <w:t>outsd</w:t>
            </w:r>
          </w:p>
        </w:tc>
        <w:tc>
          <w:tcPr>
            <w:tcW w:w="854" w:type="dxa"/>
            <w:tcBorders>
              <w:top w:val="nil"/>
              <w:left w:val="single" w:sz="4" w:space="0" w:color="auto"/>
              <w:bottom w:val="single" w:sz="4" w:space="0" w:color="auto"/>
              <w:right w:val="nil"/>
            </w:tcBorders>
            <w:shd w:val="clear" w:color="auto" w:fill="auto"/>
            <w:noWrap/>
          </w:tcPr>
          <w:p w14:paraId="68327DE1" w14:textId="77777777" w:rsidR="000779FE" w:rsidRPr="005F70FB" w:rsidRDefault="000779FE" w:rsidP="000779FE">
            <w:pPr>
              <w:pStyle w:val="TableCell0-2Center"/>
            </w:pPr>
            <w:r w:rsidRPr="005F70FB">
              <w:t>Total</w:t>
            </w:r>
          </w:p>
        </w:tc>
      </w:tr>
      <w:tr w:rsidR="00AC23C4" w:rsidRPr="005F70FB" w14:paraId="5575A6B8" w14:textId="77777777" w:rsidTr="00961C13">
        <w:trPr>
          <w:gridAfter w:val="1"/>
          <w:wAfter w:w="6" w:type="dxa"/>
        </w:trPr>
        <w:tc>
          <w:tcPr>
            <w:tcW w:w="1016" w:type="dxa"/>
            <w:tcBorders>
              <w:top w:val="single" w:sz="4" w:space="0" w:color="auto"/>
              <w:left w:val="nil"/>
              <w:bottom w:val="nil"/>
              <w:right w:val="single" w:sz="4" w:space="0" w:color="auto"/>
            </w:tcBorders>
            <w:shd w:val="clear" w:color="auto" w:fill="auto"/>
            <w:noWrap/>
          </w:tcPr>
          <w:p w14:paraId="4351CE72" w14:textId="77777777" w:rsidR="000779FE" w:rsidRPr="005F70FB" w:rsidRDefault="000779FE" w:rsidP="000779FE">
            <w:pPr>
              <w:pStyle w:val="TableCell2-0"/>
              <w:rPr>
                <w:rStyle w:val="ChSmallCaps"/>
              </w:rPr>
            </w:pPr>
            <w:r w:rsidRPr="005F70FB">
              <w:rPr>
                <w:rStyle w:val="ChSmallCaps"/>
              </w:rPr>
              <w:t>+edc-spk</w:t>
            </w:r>
          </w:p>
        </w:tc>
        <w:tc>
          <w:tcPr>
            <w:tcW w:w="652" w:type="dxa"/>
            <w:tcBorders>
              <w:top w:val="single" w:sz="4" w:space="0" w:color="auto"/>
              <w:left w:val="single" w:sz="4" w:space="0" w:color="auto"/>
              <w:bottom w:val="nil"/>
            </w:tcBorders>
            <w:shd w:val="clear" w:color="auto" w:fill="auto"/>
            <w:noWrap/>
            <w:vAlign w:val="bottom"/>
          </w:tcPr>
          <w:p w14:paraId="3469D271" w14:textId="77777777" w:rsidR="000779FE" w:rsidRPr="005F70FB" w:rsidRDefault="000779FE" w:rsidP="00AC23C4">
            <w:pPr>
              <w:pStyle w:val="TableCell2-0"/>
              <w:ind w:right="57"/>
              <w:jc w:val="right"/>
            </w:pPr>
            <w:r w:rsidRPr="005F70FB">
              <w:t>2</w:t>
            </w:r>
          </w:p>
        </w:tc>
        <w:tc>
          <w:tcPr>
            <w:tcW w:w="652" w:type="dxa"/>
            <w:tcBorders>
              <w:top w:val="single" w:sz="4" w:space="0" w:color="auto"/>
              <w:bottom w:val="nil"/>
            </w:tcBorders>
            <w:shd w:val="clear" w:color="auto" w:fill="auto"/>
            <w:noWrap/>
            <w:vAlign w:val="bottom"/>
          </w:tcPr>
          <w:p w14:paraId="5ABB0986" w14:textId="77777777" w:rsidR="000779FE" w:rsidRPr="005F70FB" w:rsidRDefault="000779FE" w:rsidP="00AC23C4">
            <w:pPr>
              <w:pStyle w:val="TableCell2-0"/>
              <w:ind w:right="57"/>
              <w:jc w:val="right"/>
            </w:pPr>
            <w:r w:rsidRPr="005F70FB">
              <w:t>10</w:t>
            </w:r>
          </w:p>
        </w:tc>
        <w:tc>
          <w:tcPr>
            <w:tcW w:w="652" w:type="dxa"/>
            <w:tcBorders>
              <w:top w:val="single" w:sz="4" w:space="0" w:color="auto"/>
              <w:bottom w:val="nil"/>
            </w:tcBorders>
            <w:shd w:val="clear" w:color="auto" w:fill="auto"/>
            <w:noWrap/>
            <w:vAlign w:val="bottom"/>
          </w:tcPr>
          <w:p w14:paraId="546936AA" w14:textId="77777777" w:rsidR="000779FE" w:rsidRPr="005F70FB" w:rsidRDefault="000779FE" w:rsidP="00AC23C4">
            <w:pPr>
              <w:pStyle w:val="TableCell2-0"/>
              <w:ind w:right="57"/>
              <w:jc w:val="right"/>
            </w:pPr>
            <w:r w:rsidRPr="005F70FB">
              <w:t>1</w:t>
            </w:r>
          </w:p>
        </w:tc>
        <w:tc>
          <w:tcPr>
            <w:tcW w:w="652" w:type="dxa"/>
            <w:tcBorders>
              <w:top w:val="single" w:sz="4" w:space="0" w:color="auto"/>
              <w:bottom w:val="nil"/>
              <w:right w:val="single" w:sz="4" w:space="0" w:color="auto"/>
            </w:tcBorders>
            <w:shd w:val="clear" w:color="auto" w:fill="auto"/>
            <w:noWrap/>
            <w:vAlign w:val="bottom"/>
          </w:tcPr>
          <w:p w14:paraId="6363018E" w14:textId="77777777" w:rsidR="000779FE" w:rsidRPr="005F70FB" w:rsidRDefault="000779FE" w:rsidP="00AC23C4">
            <w:pPr>
              <w:pStyle w:val="TableCell2-0"/>
              <w:ind w:right="57"/>
              <w:jc w:val="right"/>
            </w:pPr>
            <w:r w:rsidRPr="005F70FB">
              <w:t>0</w:t>
            </w:r>
          </w:p>
        </w:tc>
        <w:tc>
          <w:tcPr>
            <w:tcW w:w="737" w:type="dxa"/>
            <w:tcBorders>
              <w:top w:val="single" w:sz="4" w:space="0" w:color="auto"/>
              <w:left w:val="single" w:sz="4" w:space="0" w:color="auto"/>
              <w:bottom w:val="nil"/>
            </w:tcBorders>
            <w:shd w:val="clear" w:color="auto" w:fill="auto"/>
            <w:noWrap/>
            <w:vAlign w:val="bottom"/>
          </w:tcPr>
          <w:p w14:paraId="683F90B5" w14:textId="77777777" w:rsidR="000779FE" w:rsidRPr="005F70FB" w:rsidRDefault="000779FE" w:rsidP="00AC23C4">
            <w:pPr>
              <w:pStyle w:val="TableCell2-0"/>
              <w:ind w:right="57"/>
              <w:jc w:val="right"/>
            </w:pPr>
            <w:r w:rsidRPr="005F70FB">
              <w:t>---</w:t>
            </w:r>
          </w:p>
        </w:tc>
        <w:tc>
          <w:tcPr>
            <w:tcW w:w="737" w:type="dxa"/>
            <w:tcBorders>
              <w:top w:val="single" w:sz="4" w:space="0" w:color="auto"/>
              <w:bottom w:val="nil"/>
            </w:tcBorders>
            <w:shd w:val="clear" w:color="auto" w:fill="auto"/>
            <w:noWrap/>
            <w:vAlign w:val="bottom"/>
          </w:tcPr>
          <w:p w14:paraId="699F4DB6" w14:textId="77777777" w:rsidR="000779FE" w:rsidRPr="005F70FB" w:rsidRDefault="000779FE" w:rsidP="00AC23C4">
            <w:pPr>
              <w:pStyle w:val="TableCell2-0"/>
              <w:ind w:right="57"/>
              <w:jc w:val="right"/>
            </w:pPr>
            <w:r w:rsidRPr="005F70FB">
              <w:t>---</w:t>
            </w:r>
          </w:p>
        </w:tc>
        <w:tc>
          <w:tcPr>
            <w:tcW w:w="766" w:type="dxa"/>
            <w:tcBorders>
              <w:top w:val="single" w:sz="4" w:space="0" w:color="auto"/>
              <w:bottom w:val="nil"/>
              <w:right w:val="single" w:sz="4" w:space="0" w:color="auto"/>
            </w:tcBorders>
            <w:shd w:val="clear" w:color="auto" w:fill="auto"/>
            <w:noWrap/>
            <w:vAlign w:val="bottom"/>
          </w:tcPr>
          <w:p w14:paraId="1F7536C8" w14:textId="77777777" w:rsidR="000779FE" w:rsidRPr="005F70FB" w:rsidRDefault="000779FE" w:rsidP="00AC23C4">
            <w:pPr>
              <w:pStyle w:val="TableCell2-0"/>
              <w:ind w:right="57"/>
              <w:jc w:val="right"/>
            </w:pPr>
            <w:r w:rsidRPr="005F70FB">
              <w:t>2</w:t>
            </w:r>
          </w:p>
        </w:tc>
        <w:tc>
          <w:tcPr>
            <w:tcW w:w="854" w:type="dxa"/>
            <w:tcBorders>
              <w:top w:val="single" w:sz="4" w:space="0" w:color="auto"/>
              <w:left w:val="single" w:sz="4" w:space="0" w:color="auto"/>
              <w:bottom w:val="nil"/>
              <w:right w:val="nil"/>
            </w:tcBorders>
            <w:shd w:val="clear" w:color="auto" w:fill="auto"/>
            <w:noWrap/>
            <w:vAlign w:val="bottom"/>
          </w:tcPr>
          <w:p w14:paraId="6EC34D34" w14:textId="77777777" w:rsidR="000779FE" w:rsidRPr="005F70FB" w:rsidRDefault="000779FE" w:rsidP="00AC23C4">
            <w:pPr>
              <w:pStyle w:val="TableCell2-0"/>
              <w:ind w:right="57"/>
              <w:jc w:val="right"/>
            </w:pPr>
            <w:r w:rsidRPr="005F70FB">
              <w:t>15</w:t>
            </w:r>
          </w:p>
        </w:tc>
      </w:tr>
      <w:tr w:rsidR="00AC23C4" w:rsidRPr="005F70FB" w14:paraId="1DD8654D" w14:textId="77777777" w:rsidTr="00961C13">
        <w:trPr>
          <w:gridAfter w:val="1"/>
          <w:wAfter w:w="6" w:type="dxa"/>
        </w:trPr>
        <w:tc>
          <w:tcPr>
            <w:tcW w:w="1016" w:type="dxa"/>
            <w:tcBorders>
              <w:top w:val="nil"/>
              <w:left w:val="nil"/>
              <w:bottom w:val="single" w:sz="4" w:space="0" w:color="auto"/>
              <w:right w:val="single" w:sz="4" w:space="0" w:color="auto"/>
            </w:tcBorders>
            <w:shd w:val="clear" w:color="auto" w:fill="auto"/>
            <w:noWrap/>
          </w:tcPr>
          <w:p w14:paraId="1D89D12A" w14:textId="77777777" w:rsidR="000779FE" w:rsidRPr="005F70FB" w:rsidRDefault="000779FE" w:rsidP="000779FE">
            <w:pPr>
              <w:pStyle w:val="TableCell0-2"/>
              <w:rPr>
                <w:rStyle w:val="ChSmallCaps"/>
              </w:rPr>
            </w:pPr>
            <w:r w:rsidRPr="005F70FB">
              <w:rPr>
                <w:rStyle w:val="ChSmallCaps"/>
              </w:rPr>
              <w:t>­edc-spk</w:t>
            </w:r>
          </w:p>
        </w:tc>
        <w:tc>
          <w:tcPr>
            <w:tcW w:w="652" w:type="dxa"/>
            <w:tcBorders>
              <w:top w:val="nil"/>
              <w:left w:val="single" w:sz="4" w:space="0" w:color="auto"/>
              <w:bottom w:val="single" w:sz="4" w:space="0" w:color="auto"/>
            </w:tcBorders>
            <w:shd w:val="clear" w:color="auto" w:fill="auto"/>
            <w:noWrap/>
            <w:vAlign w:val="bottom"/>
          </w:tcPr>
          <w:p w14:paraId="4B29F673" w14:textId="77777777" w:rsidR="000779FE" w:rsidRPr="005F70FB" w:rsidRDefault="000779FE" w:rsidP="00AC23C4">
            <w:pPr>
              <w:pStyle w:val="TableCell0-2"/>
              <w:ind w:right="57"/>
              <w:jc w:val="right"/>
            </w:pPr>
            <w:r w:rsidRPr="005F70FB">
              <w:t>2</w:t>
            </w:r>
          </w:p>
        </w:tc>
        <w:tc>
          <w:tcPr>
            <w:tcW w:w="652" w:type="dxa"/>
            <w:tcBorders>
              <w:top w:val="nil"/>
              <w:bottom w:val="single" w:sz="4" w:space="0" w:color="auto"/>
            </w:tcBorders>
            <w:shd w:val="clear" w:color="auto" w:fill="auto"/>
            <w:noWrap/>
            <w:vAlign w:val="bottom"/>
          </w:tcPr>
          <w:p w14:paraId="23E06A7A" w14:textId="77777777" w:rsidR="000779FE" w:rsidRPr="005F70FB" w:rsidRDefault="000779FE" w:rsidP="00AC23C4">
            <w:pPr>
              <w:pStyle w:val="TableCell0-2"/>
              <w:ind w:right="57"/>
              <w:jc w:val="right"/>
            </w:pPr>
            <w:r w:rsidRPr="005F70FB">
              <w:t>1</w:t>
            </w:r>
          </w:p>
        </w:tc>
        <w:tc>
          <w:tcPr>
            <w:tcW w:w="652" w:type="dxa"/>
            <w:tcBorders>
              <w:top w:val="nil"/>
              <w:bottom w:val="single" w:sz="4" w:space="0" w:color="auto"/>
            </w:tcBorders>
            <w:shd w:val="clear" w:color="auto" w:fill="auto"/>
            <w:noWrap/>
            <w:vAlign w:val="bottom"/>
          </w:tcPr>
          <w:p w14:paraId="736195D8" w14:textId="77777777" w:rsidR="000779FE" w:rsidRPr="005F70FB" w:rsidRDefault="000779FE" w:rsidP="00AC23C4">
            <w:pPr>
              <w:pStyle w:val="TableCell0-2"/>
              <w:ind w:right="57"/>
              <w:jc w:val="right"/>
            </w:pPr>
            <w:r w:rsidRPr="005F70FB">
              <w:t>0</w:t>
            </w:r>
          </w:p>
        </w:tc>
        <w:tc>
          <w:tcPr>
            <w:tcW w:w="652" w:type="dxa"/>
            <w:tcBorders>
              <w:top w:val="nil"/>
              <w:bottom w:val="single" w:sz="4" w:space="0" w:color="auto"/>
              <w:right w:val="single" w:sz="4" w:space="0" w:color="auto"/>
            </w:tcBorders>
            <w:shd w:val="clear" w:color="auto" w:fill="auto"/>
            <w:noWrap/>
            <w:vAlign w:val="bottom"/>
          </w:tcPr>
          <w:p w14:paraId="01BE8346" w14:textId="77777777" w:rsidR="000779FE" w:rsidRPr="005F70FB" w:rsidRDefault="000779FE" w:rsidP="00AC23C4">
            <w:pPr>
              <w:pStyle w:val="TableCell0-2"/>
              <w:ind w:right="57"/>
              <w:jc w:val="right"/>
            </w:pPr>
            <w:r w:rsidRPr="005F70FB">
              <w:t>---</w:t>
            </w:r>
          </w:p>
        </w:tc>
        <w:tc>
          <w:tcPr>
            <w:tcW w:w="737" w:type="dxa"/>
            <w:tcBorders>
              <w:top w:val="nil"/>
              <w:left w:val="single" w:sz="4" w:space="0" w:color="auto"/>
              <w:bottom w:val="single" w:sz="4" w:space="0" w:color="auto"/>
            </w:tcBorders>
            <w:shd w:val="clear" w:color="auto" w:fill="auto"/>
            <w:noWrap/>
            <w:vAlign w:val="bottom"/>
          </w:tcPr>
          <w:p w14:paraId="04BEB507" w14:textId="77777777" w:rsidR="000779FE" w:rsidRPr="005F70FB" w:rsidRDefault="000779FE" w:rsidP="00AC23C4">
            <w:pPr>
              <w:pStyle w:val="TableCell0-2"/>
              <w:ind w:right="57"/>
              <w:jc w:val="right"/>
            </w:pPr>
            <w:r w:rsidRPr="005F70FB">
              <w:t>0</w:t>
            </w:r>
          </w:p>
        </w:tc>
        <w:tc>
          <w:tcPr>
            <w:tcW w:w="737" w:type="dxa"/>
            <w:tcBorders>
              <w:top w:val="nil"/>
              <w:bottom w:val="single" w:sz="4" w:space="0" w:color="auto"/>
            </w:tcBorders>
            <w:shd w:val="clear" w:color="auto" w:fill="auto"/>
            <w:noWrap/>
            <w:vAlign w:val="bottom"/>
          </w:tcPr>
          <w:p w14:paraId="2333818C" w14:textId="77777777" w:rsidR="000779FE" w:rsidRPr="005F70FB" w:rsidRDefault="000779FE" w:rsidP="00AC23C4">
            <w:pPr>
              <w:pStyle w:val="TableCell0-2"/>
              <w:ind w:right="57"/>
              <w:jc w:val="right"/>
              <w:rPr>
                <w:rStyle w:val="ChBold"/>
              </w:rPr>
            </w:pPr>
            <w:r w:rsidRPr="005F70FB">
              <w:rPr>
                <w:rStyle w:val="ChBold"/>
              </w:rPr>
              <w:t>1</w:t>
            </w:r>
          </w:p>
        </w:tc>
        <w:tc>
          <w:tcPr>
            <w:tcW w:w="766" w:type="dxa"/>
            <w:tcBorders>
              <w:top w:val="nil"/>
              <w:bottom w:val="single" w:sz="4" w:space="0" w:color="auto"/>
              <w:right w:val="single" w:sz="4" w:space="0" w:color="auto"/>
            </w:tcBorders>
            <w:shd w:val="clear" w:color="auto" w:fill="auto"/>
            <w:noWrap/>
            <w:vAlign w:val="bottom"/>
          </w:tcPr>
          <w:p w14:paraId="09FDA495" w14:textId="77777777" w:rsidR="000779FE" w:rsidRPr="005F70FB" w:rsidRDefault="000779FE" w:rsidP="00AC23C4">
            <w:pPr>
              <w:pStyle w:val="TableCell0-2"/>
              <w:ind w:right="57"/>
              <w:jc w:val="right"/>
            </w:pPr>
            <w:r w:rsidRPr="005F70FB">
              <w:t>0</w:t>
            </w:r>
          </w:p>
        </w:tc>
        <w:tc>
          <w:tcPr>
            <w:tcW w:w="854" w:type="dxa"/>
            <w:tcBorders>
              <w:top w:val="nil"/>
              <w:left w:val="single" w:sz="4" w:space="0" w:color="auto"/>
              <w:bottom w:val="single" w:sz="4" w:space="0" w:color="auto"/>
              <w:right w:val="nil"/>
            </w:tcBorders>
            <w:shd w:val="clear" w:color="auto" w:fill="auto"/>
            <w:noWrap/>
            <w:vAlign w:val="bottom"/>
          </w:tcPr>
          <w:p w14:paraId="629F8C5B" w14:textId="77777777" w:rsidR="000779FE" w:rsidRPr="005F70FB" w:rsidRDefault="000779FE" w:rsidP="00AC23C4">
            <w:pPr>
              <w:pStyle w:val="TableCell0-2"/>
              <w:ind w:right="57"/>
              <w:jc w:val="right"/>
            </w:pPr>
            <w:r w:rsidRPr="005F70FB">
              <w:t>4</w:t>
            </w:r>
          </w:p>
        </w:tc>
      </w:tr>
      <w:tr w:rsidR="00AC23C4" w:rsidRPr="005F70FB" w14:paraId="52F203ED" w14:textId="77777777" w:rsidTr="00961C13">
        <w:trPr>
          <w:gridAfter w:val="1"/>
          <w:wAfter w:w="6" w:type="dxa"/>
        </w:trPr>
        <w:tc>
          <w:tcPr>
            <w:tcW w:w="1016" w:type="dxa"/>
            <w:tcBorders>
              <w:top w:val="single" w:sz="4" w:space="0" w:color="auto"/>
              <w:left w:val="nil"/>
              <w:bottom w:val="single" w:sz="4" w:space="0" w:color="auto"/>
              <w:right w:val="single" w:sz="4" w:space="0" w:color="auto"/>
            </w:tcBorders>
            <w:shd w:val="clear" w:color="auto" w:fill="auto"/>
            <w:noWrap/>
          </w:tcPr>
          <w:p w14:paraId="11B2FBDD" w14:textId="77777777" w:rsidR="000779FE" w:rsidRPr="005F70FB" w:rsidRDefault="000779FE" w:rsidP="00280F1D">
            <w:pPr>
              <w:pStyle w:val="TableCell2-2Break"/>
              <w:rPr>
                <w:rStyle w:val="ChBold"/>
              </w:rPr>
            </w:pPr>
            <w:r w:rsidRPr="005F70FB">
              <w:rPr>
                <w:rStyle w:val="ChBold"/>
              </w:rPr>
              <w:t>Total</w:t>
            </w:r>
          </w:p>
        </w:tc>
        <w:tc>
          <w:tcPr>
            <w:tcW w:w="652" w:type="dxa"/>
            <w:tcBorders>
              <w:top w:val="single" w:sz="4" w:space="0" w:color="auto"/>
              <w:left w:val="single" w:sz="4" w:space="0" w:color="auto"/>
              <w:bottom w:val="single" w:sz="4" w:space="0" w:color="auto"/>
            </w:tcBorders>
            <w:shd w:val="clear" w:color="auto" w:fill="auto"/>
            <w:noWrap/>
            <w:vAlign w:val="bottom"/>
          </w:tcPr>
          <w:p w14:paraId="1A750C4D" w14:textId="77777777" w:rsidR="000779FE" w:rsidRPr="005F70FB" w:rsidRDefault="000779FE" w:rsidP="00AC23C4">
            <w:pPr>
              <w:pStyle w:val="TableCell2-2Break"/>
              <w:ind w:right="57"/>
              <w:jc w:val="right"/>
            </w:pPr>
            <w:r w:rsidRPr="005F70FB">
              <w:t>4</w:t>
            </w:r>
          </w:p>
        </w:tc>
        <w:tc>
          <w:tcPr>
            <w:tcW w:w="652" w:type="dxa"/>
            <w:tcBorders>
              <w:top w:val="single" w:sz="4" w:space="0" w:color="auto"/>
              <w:bottom w:val="single" w:sz="4" w:space="0" w:color="auto"/>
            </w:tcBorders>
            <w:shd w:val="clear" w:color="auto" w:fill="auto"/>
            <w:noWrap/>
            <w:vAlign w:val="bottom"/>
          </w:tcPr>
          <w:p w14:paraId="1765B699" w14:textId="77777777" w:rsidR="000779FE" w:rsidRPr="005F70FB" w:rsidRDefault="000779FE" w:rsidP="00AC23C4">
            <w:pPr>
              <w:pStyle w:val="TableCell2-2Break"/>
              <w:ind w:right="57"/>
              <w:jc w:val="right"/>
            </w:pPr>
            <w:r w:rsidRPr="005F70FB">
              <w:t>11</w:t>
            </w:r>
          </w:p>
        </w:tc>
        <w:tc>
          <w:tcPr>
            <w:tcW w:w="652" w:type="dxa"/>
            <w:tcBorders>
              <w:top w:val="single" w:sz="4" w:space="0" w:color="auto"/>
              <w:bottom w:val="single" w:sz="4" w:space="0" w:color="auto"/>
            </w:tcBorders>
            <w:shd w:val="clear" w:color="auto" w:fill="auto"/>
            <w:noWrap/>
            <w:vAlign w:val="bottom"/>
          </w:tcPr>
          <w:p w14:paraId="341AD024" w14:textId="77777777" w:rsidR="000779FE" w:rsidRPr="005F70FB" w:rsidRDefault="000779FE" w:rsidP="00AC23C4">
            <w:pPr>
              <w:pStyle w:val="TableCell2-2Break"/>
              <w:ind w:right="57"/>
              <w:jc w:val="right"/>
            </w:pPr>
            <w:r w:rsidRPr="005F70FB">
              <w:t>1</w:t>
            </w:r>
          </w:p>
        </w:tc>
        <w:tc>
          <w:tcPr>
            <w:tcW w:w="652" w:type="dxa"/>
            <w:tcBorders>
              <w:top w:val="single" w:sz="4" w:space="0" w:color="auto"/>
              <w:bottom w:val="single" w:sz="4" w:space="0" w:color="auto"/>
              <w:right w:val="single" w:sz="4" w:space="0" w:color="auto"/>
            </w:tcBorders>
            <w:shd w:val="clear" w:color="auto" w:fill="auto"/>
            <w:noWrap/>
            <w:vAlign w:val="bottom"/>
          </w:tcPr>
          <w:p w14:paraId="03AFD6A4" w14:textId="77777777" w:rsidR="000779FE" w:rsidRPr="005F70FB" w:rsidRDefault="000779FE" w:rsidP="00AC23C4">
            <w:pPr>
              <w:pStyle w:val="TableCell2-2Break"/>
              <w:ind w:right="57"/>
              <w:jc w:val="right"/>
            </w:pPr>
            <w:r w:rsidRPr="005F70FB">
              <w:t>0</w:t>
            </w:r>
          </w:p>
        </w:tc>
        <w:tc>
          <w:tcPr>
            <w:tcW w:w="737" w:type="dxa"/>
            <w:tcBorders>
              <w:top w:val="single" w:sz="4" w:space="0" w:color="auto"/>
              <w:left w:val="single" w:sz="4" w:space="0" w:color="auto"/>
              <w:bottom w:val="single" w:sz="4" w:space="0" w:color="auto"/>
            </w:tcBorders>
            <w:shd w:val="clear" w:color="auto" w:fill="auto"/>
            <w:noWrap/>
            <w:vAlign w:val="bottom"/>
          </w:tcPr>
          <w:p w14:paraId="0BC9F1BA" w14:textId="77777777" w:rsidR="000779FE" w:rsidRPr="005F70FB" w:rsidRDefault="000779FE" w:rsidP="00AC23C4">
            <w:pPr>
              <w:pStyle w:val="TableCell2-2Break"/>
              <w:ind w:right="57"/>
              <w:jc w:val="right"/>
            </w:pPr>
            <w:r w:rsidRPr="005F70FB">
              <w:t>0</w:t>
            </w:r>
          </w:p>
        </w:tc>
        <w:tc>
          <w:tcPr>
            <w:tcW w:w="737" w:type="dxa"/>
            <w:tcBorders>
              <w:top w:val="single" w:sz="4" w:space="0" w:color="auto"/>
              <w:bottom w:val="single" w:sz="4" w:space="0" w:color="auto"/>
            </w:tcBorders>
            <w:shd w:val="clear" w:color="auto" w:fill="auto"/>
            <w:noWrap/>
            <w:vAlign w:val="bottom"/>
          </w:tcPr>
          <w:p w14:paraId="5D4B1D1F" w14:textId="77777777" w:rsidR="000779FE" w:rsidRPr="005F70FB" w:rsidRDefault="000779FE" w:rsidP="00AC23C4">
            <w:pPr>
              <w:pStyle w:val="TableCell2-2Break"/>
              <w:ind w:right="57"/>
              <w:jc w:val="right"/>
              <w:rPr>
                <w:rStyle w:val="ChBold"/>
              </w:rPr>
            </w:pPr>
            <w:r w:rsidRPr="005F70FB">
              <w:rPr>
                <w:rStyle w:val="ChBold"/>
              </w:rPr>
              <w:t>1</w:t>
            </w:r>
          </w:p>
        </w:tc>
        <w:tc>
          <w:tcPr>
            <w:tcW w:w="766" w:type="dxa"/>
            <w:tcBorders>
              <w:top w:val="single" w:sz="4" w:space="0" w:color="auto"/>
              <w:bottom w:val="single" w:sz="4" w:space="0" w:color="auto"/>
              <w:right w:val="single" w:sz="4" w:space="0" w:color="auto"/>
            </w:tcBorders>
            <w:shd w:val="clear" w:color="auto" w:fill="auto"/>
            <w:noWrap/>
            <w:vAlign w:val="bottom"/>
          </w:tcPr>
          <w:p w14:paraId="25A92314" w14:textId="77777777" w:rsidR="000779FE" w:rsidRPr="005F70FB" w:rsidRDefault="000779FE" w:rsidP="00AC23C4">
            <w:pPr>
              <w:pStyle w:val="TableCell2-2Break"/>
              <w:ind w:right="57"/>
              <w:jc w:val="right"/>
            </w:pPr>
            <w:r w:rsidRPr="005F70FB">
              <w:t>2</w:t>
            </w:r>
          </w:p>
        </w:tc>
        <w:tc>
          <w:tcPr>
            <w:tcW w:w="854" w:type="dxa"/>
            <w:tcBorders>
              <w:top w:val="single" w:sz="4" w:space="0" w:color="auto"/>
              <w:left w:val="single" w:sz="4" w:space="0" w:color="auto"/>
              <w:bottom w:val="single" w:sz="4" w:space="0" w:color="auto"/>
              <w:right w:val="nil"/>
            </w:tcBorders>
            <w:shd w:val="clear" w:color="auto" w:fill="auto"/>
            <w:noWrap/>
            <w:vAlign w:val="bottom"/>
          </w:tcPr>
          <w:p w14:paraId="64B3708F" w14:textId="77777777" w:rsidR="000779FE" w:rsidRPr="005F70FB" w:rsidRDefault="000779FE" w:rsidP="00AC23C4">
            <w:pPr>
              <w:pStyle w:val="TableCell2-2Break"/>
              <w:ind w:right="57"/>
              <w:jc w:val="right"/>
            </w:pPr>
            <w:r w:rsidRPr="005F70FB">
              <w:t>19</w:t>
            </w:r>
          </w:p>
        </w:tc>
      </w:tr>
    </w:tbl>
    <w:p w14:paraId="298D7D1B" w14:textId="77777777" w:rsidR="000779FE" w:rsidRPr="005F70FB" w:rsidRDefault="00BC2197" w:rsidP="00532CD2">
      <w:pPr>
        <w:pStyle w:val="Figure"/>
      </w:pPr>
      <w:r w:rsidRPr="005F70FB">
        <w:rPr>
          <w:noProof/>
          <w:lang w:eastAsia="en-US"/>
        </w:rPr>
        <w:drawing>
          <wp:inline distT="0" distB="0" distL="0" distR="0" wp14:anchorId="393E6901" wp14:editId="2A4F2B7F">
            <wp:extent cx="4248150" cy="2221865"/>
            <wp:effectExtent l="0" t="0" r="0" b="6985"/>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48150" cy="2221865"/>
                    </a:xfrm>
                    <a:prstGeom prst="rect">
                      <a:avLst/>
                    </a:prstGeom>
                    <a:noFill/>
                  </pic:spPr>
                </pic:pic>
              </a:graphicData>
            </a:graphic>
          </wp:inline>
        </w:drawing>
      </w:r>
    </w:p>
    <w:p w14:paraId="34053EC4" w14:textId="77777777" w:rsidR="00532CD2" w:rsidRPr="005F70FB" w:rsidRDefault="00532CD2" w:rsidP="00532CD2">
      <w:pPr>
        <w:pStyle w:val="CapFigure15after"/>
      </w:pPr>
      <w:r w:rsidRPr="005F70FB">
        <w:t xml:space="preserve">Figure </w:t>
      </w:r>
      <w:fldSimple w:instr=" STYLEREF 1 \s ">
        <w:r w:rsidR="00154D81">
          <w:rPr>
            <w:noProof/>
            <w:cs/>
          </w:rPr>
          <w:t>‎</w:t>
        </w:r>
        <w:r w:rsidR="00154D81">
          <w:rPr>
            <w:noProof/>
          </w:rPr>
          <w:t>0</w:t>
        </w:r>
      </w:fldSimple>
      <w:r w:rsidR="00C17373" w:rsidRPr="005F70FB">
        <w:t>.</w:t>
      </w:r>
      <w:fldSimple w:instr=" SEQ Figure \* ARABIC \s 1 ">
        <w:r w:rsidR="00154D81">
          <w:rPr>
            <w:noProof/>
          </w:rPr>
          <w:t>13</w:t>
        </w:r>
      </w:fldSimple>
      <w:r w:rsidRPr="005F70FB">
        <w:t>:</w:t>
      </w:r>
      <w:r w:rsidRPr="005F70FB">
        <w:tab/>
      </w:r>
      <w:r w:rsidRPr="005F70FB">
        <w:rPr>
          <w:szCs w:val="19"/>
        </w:rPr>
        <w:t xml:space="preserve">Tokens for </w:t>
      </w:r>
      <w:r w:rsidRPr="005F70FB">
        <w:rPr>
          <w:rStyle w:val="ChItalBold"/>
          <w:szCs w:val="19"/>
        </w:rPr>
        <w:t>ke</w:t>
      </w:r>
      <w:r w:rsidRPr="005F70FB">
        <w:rPr>
          <w:rStyle w:val="ChItalBold"/>
        </w:rPr>
        <w:t>­</w:t>
      </w:r>
      <w:r w:rsidRPr="005F70FB">
        <w:t>/</w:t>
      </w:r>
      <w:r w:rsidRPr="005F70FB">
        <w:rPr>
          <w:rStyle w:val="ChItalBold"/>
        </w:rPr>
        <w:t>­</w:t>
      </w:r>
      <w:r w:rsidRPr="005F70FB">
        <w:rPr>
          <w:rStyle w:val="ChItalBold"/>
          <w:szCs w:val="19"/>
        </w:rPr>
        <w:t>ang</w:t>
      </w:r>
      <w:r w:rsidRPr="005F70FB">
        <w:rPr>
          <w:szCs w:val="19"/>
        </w:rPr>
        <w:t>-circumfixed words</w:t>
      </w:r>
      <w:r w:rsidRPr="005F70FB">
        <w:t xml:space="preserve"> with </w:t>
      </w:r>
      <w:r w:rsidRPr="005F70FB">
        <w:rPr>
          <w:szCs w:val="19"/>
        </w:rPr>
        <w:t xml:space="preserve">nominal, numeral, and quantifier </w:t>
      </w:r>
      <w:r w:rsidRPr="005F70FB">
        <w:t>bases</w:t>
      </w:r>
    </w:p>
    <w:p w14:paraId="4845A365" w14:textId="77777777" w:rsidR="001F4017" w:rsidRPr="005F70FB" w:rsidRDefault="001F4017" w:rsidP="00532CD2">
      <w:pPr>
        <w:sectPr w:rsidR="001F4017" w:rsidRPr="005F70FB" w:rsidSect="00D707BC">
          <w:headerReference w:type="default" r:id="rId54"/>
          <w:pgSz w:w="11907" w:h="16840" w:code="9"/>
          <w:pgMar w:top="3289" w:right="2552" w:bottom="2722" w:left="2552" w:header="2722" w:footer="1134" w:gutter="0"/>
          <w:cols w:space="720"/>
          <w:titlePg/>
        </w:sectPr>
      </w:pPr>
    </w:p>
    <w:p w14:paraId="329A2A64" w14:textId="77777777" w:rsidR="00AB6342" w:rsidRPr="005F70FB" w:rsidRDefault="00AB6342" w:rsidP="00AB6342">
      <w:pPr>
        <w:pStyle w:val="Heading1"/>
        <w:numPr>
          <w:ilvl w:val="0"/>
          <w:numId w:val="18"/>
        </w:numPr>
      </w:pPr>
      <w:bookmarkStart w:id="5373" w:name="_Ref384677503"/>
      <w:bookmarkStart w:id="5374" w:name="_Toc440455472"/>
      <w:bookmarkStart w:id="5375" w:name="_Toc440455788"/>
      <w:bookmarkStart w:id="5376" w:name="_Ref342483964"/>
      <w:bookmarkStart w:id="5377" w:name="_Toc342590179"/>
      <w:bookmarkStart w:id="5378" w:name="_Toc353454837"/>
      <w:r w:rsidRPr="005F70FB">
        <w:t>References</w:t>
      </w:r>
      <w:bookmarkEnd w:id="5373"/>
      <w:bookmarkEnd w:id="5374"/>
      <w:bookmarkEnd w:id="5375"/>
    </w:p>
    <w:bookmarkEnd w:id="5376"/>
    <w:bookmarkEnd w:id="5377"/>
    <w:bookmarkEnd w:id="5378"/>
    <w:p w14:paraId="4406CC83" w14:textId="05EA17E0" w:rsidR="0092006B" w:rsidRDefault="0092451D" w:rsidP="0092006B">
      <w:pPr>
        <w:pStyle w:val="CitaviBibliographyHeading"/>
      </w:pPr>
      <w:r w:rsidRPr="005F70FB">
        <w:fldChar w:fldCharType="begin"/>
      </w:r>
      <w:r w:rsidR="0092006B">
        <w:instrText>ADDIN CITAVI.BIBLIOGRAPHY PD94bWwgdmVyc2lvbj0iMS4wIiBlbmNvZGluZz0idXRmLTE2Ij8+PEJpYmxpb2dyYXBoeT48QWRkSW5WZXJzaW9uPjUuMi4wLjg8L0FkZEluVmVyc2lvbj48SWQ+YWExNmM5ZTItNzk4My00M2Q2LTg4MDQtNTRhNjQ1ZTQxMjgx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</w:instrText>
      </w:r>
      <w:r w:rsidRPr="005F70FB">
        <w:fldChar w:fldCharType="separate"/>
      </w:r>
      <w:bookmarkStart w:id="5379" w:name="_CTVBIBLIOGRAPHY1"/>
      <w:bookmarkEnd w:id="5379"/>
      <w:r w:rsidR="0092006B">
        <w:t>References</w:t>
      </w:r>
    </w:p>
    <w:p w14:paraId="5AFB7AC9" w14:textId="77777777" w:rsidR="0092006B" w:rsidRDefault="0092006B" w:rsidP="0092006B">
      <w:pPr>
        <w:pStyle w:val="CitaviBibliographyEntry"/>
      </w:pPr>
      <w:bookmarkStart w:id="5380" w:name="_CTVL00198f3e18ff9254cfc84a28b0db79bd95c"/>
      <w:r>
        <w:t xml:space="preserve">Abbot, Barbara. 2006. Definite and indefinite. In Brown, Keith (ed.), </w:t>
      </w:r>
      <w:bookmarkEnd w:id="5380"/>
      <w:r w:rsidRPr="0092006B">
        <w:rPr>
          <w:i/>
        </w:rPr>
        <w:t>Encyclopedia of language and linguistics</w:t>
      </w:r>
      <w:r w:rsidRPr="0092006B">
        <w:t>, 2nd edn.. Amsterdam: Elsevier Science Ltd. 392–399.</w:t>
      </w:r>
    </w:p>
    <w:p w14:paraId="081DA057" w14:textId="77777777" w:rsidR="0092006B" w:rsidRDefault="0092006B" w:rsidP="0092006B">
      <w:pPr>
        <w:pStyle w:val="CitaviBibliographyEntry"/>
      </w:pPr>
      <w:bookmarkStart w:id="5381" w:name="_CTVL001a3db69b443ea40d2ae730d5b332dc515"/>
      <w:r>
        <w:t xml:space="preserve">Abrams, Meyer H. &amp; Harpham, Geoffrey G. 2009. </w:t>
      </w:r>
      <w:bookmarkEnd w:id="5381"/>
      <w:r w:rsidRPr="0092006B">
        <w:rPr>
          <w:i/>
        </w:rPr>
        <w:t>A glossary of literary terms</w:t>
      </w:r>
      <w:r w:rsidRPr="0092006B">
        <w:t>, 9th edn. Boston: Wadsworth Cengage Learning.</w:t>
      </w:r>
    </w:p>
    <w:p w14:paraId="712969A9" w14:textId="77777777" w:rsidR="0092006B" w:rsidRDefault="0092006B" w:rsidP="0092006B">
      <w:pPr>
        <w:pStyle w:val="CitaviBibliographyEntry"/>
      </w:pPr>
      <w:bookmarkStart w:id="5382" w:name="_CTVL001dab06d0fd7474fc189f265a65b08a390"/>
      <w:r>
        <w:t xml:space="preserve">Adelaar, K. A. 1992. </w:t>
      </w:r>
      <w:bookmarkEnd w:id="5382"/>
      <w:r w:rsidRPr="0092006B">
        <w:rPr>
          <w:i/>
        </w:rPr>
        <w:t>Proto Malayic: The reconstruction of its phonology and parts of its lexicon and morphology</w:t>
      </w:r>
      <w:r w:rsidRPr="0092006B">
        <w:t xml:space="preserve"> (Pacific Linguistics C-119). Canberra: Research School of Pacific Studies, The Australian National University.</w:t>
      </w:r>
    </w:p>
    <w:p w14:paraId="588A12FF" w14:textId="77777777" w:rsidR="0092006B" w:rsidRDefault="0092006B" w:rsidP="0092006B">
      <w:pPr>
        <w:pStyle w:val="CitaviBibliographyEntry"/>
      </w:pPr>
      <w:bookmarkStart w:id="5383" w:name="_CTVL001340dbb3bd8bb4ff1972f401e19cac705"/>
      <w:r>
        <w:t xml:space="preserve">Adelaar, K. A. 2001. Malay: A short history. In Citro, Maria &amp; Maria, Luigi S. (eds.), </w:t>
      </w:r>
      <w:bookmarkEnd w:id="5383"/>
      <w:r w:rsidRPr="0092006B">
        <w:rPr>
          <w:i/>
        </w:rPr>
        <w:t>Alam melayu il mondo maolese: Lingua, storia, cultura</w:t>
      </w:r>
      <w:r w:rsidRPr="0092006B">
        <w:t xml:space="preserve"> (Oriente Moderno XIX.2). Roma: Istituto per l'Oriente C.A. Nallino, 225–242.</w:t>
      </w:r>
    </w:p>
    <w:p w14:paraId="573B8C09" w14:textId="77777777" w:rsidR="0092006B" w:rsidRDefault="0092006B" w:rsidP="0092006B">
      <w:pPr>
        <w:pStyle w:val="CitaviBibliographyEntry"/>
      </w:pPr>
      <w:bookmarkStart w:id="5384" w:name="_CTVL0015f4d6f37338b4e90ac98b57940d91cc7"/>
      <w:r>
        <w:t xml:space="preserve">Adelaar, K. A. 2005a. Malayo-Sumbawan. </w:t>
      </w:r>
      <w:bookmarkEnd w:id="5384"/>
      <w:r w:rsidRPr="0092006B">
        <w:rPr>
          <w:i/>
        </w:rPr>
        <w:t>Oceanic Linguistics</w:t>
      </w:r>
      <w:r w:rsidRPr="0092006B">
        <w:t xml:space="preserve"> 44(2): 357–388. Online URL: http://www.jstor.org/stable/3623345 (Accessed 8 Jan 2016).</w:t>
      </w:r>
    </w:p>
    <w:p w14:paraId="08FB9F8E" w14:textId="77777777" w:rsidR="0092006B" w:rsidRDefault="0092006B" w:rsidP="0092006B">
      <w:pPr>
        <w:pStyle w:val="CitaviBibliographyEntry"/>
      </w:pPr>
      <w:bookmarkStart w:id="5385" w:name="_CTVL0014cb5eafa851a4899b8e624c0e1a9b889"/>
      <w:r>
        <w:t xml:space="preserve">Adelaar, K. A. 2005b. Structural diversity in the Malayic subgroup. In Adelaar, K. A. &amp; Himmelmann, Nikolaus P. (eds.), </w:t>
      </w:r>
      <w:bookmarkEnd w:id="5385"/>
      <w:r w:rsidRPr="0092006B">
        <w:rPr>
          <w:i/>
        </w:rPr>
        <w:t>The Austronesian languages of Asia and Madagascar</w:t>
      </w:r>
      <w:r w:rsidRPr="0092006B">
        <w:t xml:space="preserve"> (Routledge Language Family Series). London: Routledge, 202–226.</w:t>
      </w:r>
    </w:p>
    <w:p w14:paraId="4EC66FE6" w14:textId="77777777" w:rsidR="0092006B" w:rsidRDefault="0092006B" w:rsidP="0092006B">
      <w:pPr>
        <w:pStyle w:val="CitaviBibliographyEntry"/>
      </w:pPr>
      <w:bookmarkStart w:id="5386" w:name="_CTVL001fdacfdee5c72480187b2f136a0bcec5c"/>
      <w:r>
        <w:t xml:space="preserve">Adelaar, K. A. 2005c. The Austronesian languages of Asia and Madagascar: A historical perspective. In Adelaar, K. A. &amp; Himmelmann, Nikolaus P. (eds.), </w:t>
      </w:r>
      <w:bookmarkEnd w:id="5386"/>
      <w:r w:rsidRPr="0092006B">
        <w:rPr>
          <w:i/>
        </w:rPr>
        <w:t>The Austronesian languages of Asia and Madagascar</w:t>
      </w:r>
      <w:r w:rsidRPr="0092006B">
        <w:t xml:space="preserve"> (Routledge Language Family Series). London: Routledge, 1–42.</w:t>
      </w:r>
    </w:p>
    <w:p w14:paraId="2C18607F" w14:textId="77777777" w:rsidR="0092006B" w:rsidRDefault="0092006B" w:rsidP="0092006B">
      <w:pPr>
        <w:pStyle w:val="CitaviBibliographyEntry"/>
      </w:pPr>
      <w:bookmarkStart w:id="5387" w:name="_CTVL001664a7ead5fa947a085a1c42a6fa8d5e2"/>
      <w:r>
        <w:t xml:space="preserve">Adelaar, K. A. &amp; Prentice, David J. 1996. Malay: Its history, role and spread. In Wurm, Stephen A. &amp; Mühlhäusler, Peter &amp; Tryon, Darrell T. (eds.), </w:t>
      </w:r>
      <w:bookmarkEnd w:id="5387"/>
      <w:r w:rsidRPr="0092006B">
        <w:rPr>
          <w:i/>
        </w:rPr>
        <w:t>Atlas of languages of intercultural communication in the Pacific, Asia, and the Americas</w:t>
      </w:r>
      <w:r w:rsidRPr="0092006B">
        <w:t xml:space="preserve"> (Trends in Linguistics: Documentation 13). Berlin: Mouton de Gruyter, 673–693.</w:t>
      </w:r>
    </w:p>
    <w:p w14:paraId="0B30BF70" w14:textId="77777777" w:rsidR="0092006B" w:rsidRDefault="0092006B" w:rsidP="0092006B">
      <w:pPr>
        <w:pStyle w:val="CitaviBibliographyEntry"/>
      </w:pPr>
      <w:bookmarkStart w:id="5388" w:name="_CTVL0017c81e3bb3adc43f1bb7c9215001c4c75"/>
      <w:r>
        <w:t xml:space="preserve">Agheyisi, Rebecca &amp; Fishman, Joshua A. 1970. Language attitude studies: A brief survey of methodological approaches. </w:t>
      </w:r>
      <w:bookmarkEnd w:id="5388"/>
      <w:r w:rsidRPr="0092006B">
        <w:rPr>
          <w:i/>
        </w:rPr>
        <w:t>Anthropological Linguistics</w:t>
      </w:r>
      <w:r w:rsidRPr="0092006B">
        <w:t xml:space="preserve"> 12(5): 137–157.</w:t>
      </w:r>
    </w:p>
    <w:p w14:paraId="14804614" w14:textId="77777777" w:rsidR="0092006B" w:rsidRDefault="0092006B" w:rsidP="0092006B">
      <w:pPr>
        <w:pStyle w:val="CitaviBibliographyEntry"/>
      </w:pPr>
      <w:bookmarkStart w:id="5389" w:name="_CTVL001d1b27b1c98924d8db3e7641abcf33aed"/>
      <w:r>
        <w:t xml:space="preserve">Aikhenvald, Alexandra Y. 2007. Typological distinctions in word-formation. In Shopen, Timothy (ed.), </w:t>
      </w:r>
      <w:bookmarkEnd w:id="5389"/>
      <w:r w:rsidRPr="0092006B">
        <w:rPr>
          <w:i/>
        </w:rPr>
        <w:t>Language typology and syntactic description. Volume 3: Grammatical categories and the lexicon</w:t>
      </w:r>
      <w:r w:rsidRPr="0092006B">
        <w:t>, 2nd edn.. Cambridge: Cambridge University Press, 1–65.</w:t>
      </w:r>
    </w:p>
    <w:p w14:paraId="4B57A472" w14:textId="77777777" w:rsidR="0092006B" w:rsidRDefault="0092006B" w:rsidP="0092006B">
      <w:pPr>
        <w:pStyle w:val="CitaviBibliographyEntry"/>
      </w:pPr>
      <w:bookmarkStart w:id="5390" w:name="_CTVL0018d90d545de2b4066bb2d2c764f3bf327"/>
      <w:r>
        <w:t xml:space="preserve">Aikhenvald, Alexandra Y. &amp; Stebbins, Tonya. 2007. Languages of New Guinea. In Miyaoka, Osahito &amp; Sakiyama, Osamu &amp; Krauss, Michael E. (eds.), </w:t>
      </w:r>
      <w:bookmarkEnd w:id="5390"/>
      <w:r w:rsidRPr="0092006B">
        <w:rPr>
          <w:i/>
        </w:rPr>
        <w:t>The vanishing languages of the Pacific rim</w:t>
      </w:r>
      <w:r w:rsidRPr="0092006B">
        <w:t xml:space="preserve"> (Oxford Linguistics). Oxford: Oxford University Press, 239–266.</w:t>
      </w:r>
    </w:p>
    <w:p w14:paraId="4294D77E" w14:textId="77777777" w:rsidR="0092006B" w:rsidRDefault="0092006B" w:rsidP="0092006B">
      <w:pPr>
        <w:pStyle w:val="CitaviBibliographyEntry"/>
      </w:pPr>
      <w:bookmarkStart w:id="5391" w:name="_CTVL001d66e80ac35134c0a871c883dd9a63ec8"/>
      <w:r>
        <w:t xml:space="preserve">Ajamiseba, Daniel C. 1984. Kebinekaan bahasa di Irian Jaya. In Koentjaraningrat (ed.), </w:t>
      </w:r>
      <w:bookmarkEnd w:id="5391"/>
      <w:r w:rsidRPr="0092006B">
        <w:rPr>
          <w:i/>
        </w:rPr>
        <w:t>Irian Jaya: Membangun masyarakat majemuk</w:t>
      </w:r>
      <w:r w:rsidRPr="0092006B">
        <w:t xml:space="preserve"> (Seri Etnografi Indonesia 5). Jakarta: Penerbit Djambatan, 119–135.</w:t>
      </w:r>
    </w:p>
    <w:p w14:paraId="5AB1B05E" w14:textId="77777777" w:rsidR="0092006B" w:rsidRDefault="0092006B" w:rsidP="0092006B">
      <w:pPr>
        <w:pStyle w:val="CitaviBibliographyEntry"/>
      </w:pPr>
      <w:bookmarkStart w:id="5392" w:name="_CTVL00143f2f1d36bfd4a9ab20ba62c54d7c832"/>
      <w:r>
        <w:t xml:space="preserve">Allerton, David J. 2006. Valency grammar. In Brown, Keith (ed.), </w:t>
      </w:r>
      <w:bookmarkEnd w:id="5392"/>
      <w:r w:rsidRPr="0092006B">
        <w:rPr>
          <w:i/>
        </w:rPr>
        <w:t>Encyclopedia of language and linguistics</w:t>
      </w:r>
      <w:r w:rsidRPr="0092006B">
        <w:t>, 2nd edn.. Amsterdam: Elsevier Science Ltd. 301–314.</w:t>
      </w:r>
    </w:p>
    <w:p w14:paraId="52176547" w14:textId="77777777" w:rsidR="0092006B" w:rsidRDefault="0092006B" w:rsidP="0092006B">
      <w:pPr>
        <w:pStyle w:val="CitaviBibliographyEntry"/>
      </w:pPr>
      <w:bookmarkStart w:id="5393" w:name="_CTVL00177642466024a48afa7409c9e624b7afd"/>
      <w:r>
        <w:t xml:space="preserve">Alua, Agus A. 2006. </w:t>
      </w:r>
      <w:bookmarkEnd w:id="5393"/>
      <w:r w:rsidRPr="0092006B">
        <w:rPr>
          <w:i/>
        </w:rPr>
        <w:t>Papua Barat dari pangkuan ke pangkuan: Suatu ikhtisar kronologis</w:t>
      </w:r>
      <w:r w:rsidRPr="0092006B">
        <w:t xml:space="preserve"> (Seri Pendidikan Politik Papua 1). Jayapura: Sekretariat Presidium Dewan Papua dan Biro Penelitian STFT Fajar Timur.</w:t>
      </w:r>
    </w:p>
    <w:p w14:paraId="1ADFF0EB" w14:textId="77777777" w:rsidR="0092006B" w:rsidRDefault="0092006B" w:rsidP="0092006B">
      <w:pPr>
        <w:pStyle w:val="CitaviBibliographyEntry"/>
      </w:pPr>
      <w:bookmarkStart w:id="5394" w:name="_CTVL0018b52e605a8dd442c882925623ad8e96c"/>
      <w:r>
        <w:t xml:space="preserve">Ameka, Felix K. 2006. Interjections. In Brown, Keith (ed.), </w:t>
      </w:r>
      <w:bookmarkEnd w:id="5394"/>
      <w:r w:rsidRPr="0092006B">
        <w:rPr>
          <w:i/>
        </w:rPr>
        <w:t>Encyclopedia of language and linguistics</w:t>
      </w:r>
      <w:r w:rsidRPr="0092006B">
        <w:t>, 2nd edn.. Amsterdam: Elsevier Science Ltd. 743–746.</w:t>
      </w:r>
    </w:p>
    <w:p w14:paraId="7169F28C" w14:textId="77777777" w:rsidR="0092006B" w:rsidRDefault="0092006B" w:rsidP="0092006B">
      <w:pPr>
        <w:pStyle w:val="CitaviBibliographyEntry"/>
      </w:pPr>
      <w:bookmarkStart w:id="5395" w:name="_CTVL001973a66003359456e9b789e75fd73d136"/>
      <w:r>
        <w:t xml:space="preserve">Anceaux, Johannes C. no date. </w:t>
      </w:r>
      <w:bookmarkEnd w:id="5395"/>
      <w:r w:rsidRPr="0092006B">
        <w:rPr>
          <w:i/>
        </w:rPr>
        <w:t>Nieuwguinees Maleis – Nederlands</w:t>
      </w:r>
      <w:r w:rsidRPr="0092006B">
        <w:t xml:space="preserve"> (KITLV-inventaris 64. Or. 615: Collectie Anceaux, Johannes Cornelis Anceaux (1920-1988) 88). Leiden: KITLV Archives.</w:t>
      </w:r>
    </w:p>
    <w:p w14:paraId="70474562" w14:textId="77777777" w:rsidR="0092006B" w:rsidRDefault="0092006B" w:rsidP="0092006B">
      <w:pPr>
        <w:pStyle w:val="CitaviBibliographyEntry"/>
      </w:pPr>
      <w:bookmarkStart w:id="5396" w:name="_CTVL001b2eb949bef974e2ea2c4159adab5835d"/>
      <w:r>
        <w:t xml:space="preserve">Anceaux, Johannes C. &amp; Veldkamp, F. 1960. </w:t>
      </w:r>
      <w:bookmarkEnd w:id="5396"/>
      <w:r w:rsidRPr="0092006B">
        <w:rPr>
          <w:i/>
        </w:rPr>
        <w:t>Woordenlijst Maleis-Nederlands-Dani: Naar gegevens van F. Veldkamp bewerkt door J.C. Anceaux</w:t>
      </w:r>
      <w:r w:rsidRPr="0092006B">
        <w:t xml:space="preserve"> (Rapport: Kantoor voor Bevolkingszaken 140). Hollandia: Dienst van Binnenlandse Zaken, Kantoor voor Bevolkingszaken, Gouvernement van Nederlands-Nieuw-Guinea.</w:t>
      </w:r>
    </w:p>
    <w:p w14:paraId="703BE14D" w14:textId="77777777" w:rsidR="0092006B" w:rsidRDefault="0092006B" w:rsidP="0092006B">
      <w:pPr>
        <w:pStyle w:val="CitaviBibliographyEntry"/>
      </w:pPr>
      <w:bookmarkStart w:id="5397" w:name="_CTVL00196b2aa0222274801a56e1ee2cab13442"/>
      <w:r>
        <w:t xml:space="preserve">Andaya, Leonard Y. 1993. </w:t>
      </w:r>
      <w:bookmarkEnd w:id="5397"/>
      <w:r w:rsidRPr="0092006B">
        <w:rPr>
          <w:i/>
        </w:rPr>
        <w:t>The world of Maluku: Eastern Indonesia in the early modern period</w:t>
      </w:r>
      <w:r w:rsidRPr="0092006B">
        <w:t>. Honolulu: University of Hawai'i Press.</w:t>
      </w:r>
    </w:p>
    <w:p w14:paraId="327A6566" w14:textId="77777777" w:rsidR="0092006B" w:rsidRDefault="0092006B" w:rsidP="0092006B">
      <w:pPr>
        <w:pStyle w:val="CitaviBibliographyEntry"/>
      </w:pPr>
      <w:bookmarkStart w:id="5398" w:name="_CTVL001bd85121383494ad4b02464acd7def1ba"/>
      <w:r>
        <w:t>Anderbeck, Karl R. 2007. ISO 639-3 Registration authority: Request for new language code element in ISO 639-3 (Papuan Malay) (ISO 639-3 - Change request documentation for: 2007-183). Dallas: SIL International. Online URL: http://www.sil.org/iso639-3/cr_files/2007-183.pdf (Accessed 8 Jan 2016).</w:t>
      </w:r>
    </w:p>
    <w:p w14:paraId="6DED8766" w14:textId="77777777" w:rsidR="0092006B" w:rsidRDefault="0092006B" w:rsidP="0092006B">
      <w:pPr>
        <w:pStyle w:val="CitaviBibliographyEntry"/>
      </w:pPr>
      <w:bookmarkStart w:id="5399" w:name="_CTVL001442b2b1c7e6d4fa0bc4f352ddcb9f0e4"/>
      <w:bookmarkEnd w:id="5398"/>
      <w:r>
        <w:t xml:space="preserve">Anderson, Gregory D. 2011. The velar nasal. In Haspelmath, Martin &amp; Dryer, Matthew S. &amp; Gil, David &amp; Comrie, Bernard (eds.), </w:t>
      </w:r>
      <w:bookmarkEnd w:id="5399"/>
      <w:r w:rsidRPr="0092006B">
        <w:rPr>
          <w:i/>
        </w:rPr>
        <w:t>The world atlas of language structures</w:t>
      </w:r>
      <w:r w:rsidRPr="0092006B">
        <w:t>. München: Max Planck Digital Library, 1–8. Online URL: http://wals.info/chapter/9 (Accessed 8 Jan 2016).</w:t>
      </w:r>
    </w:p>
    <w:p w14:paraId="61E6074E" w14:textId="77777777" w:rsidR="0092006B" w:rsidRDefault="0092006B" w:rsidP="0092006B">
      <w:pPr>
        <w:pStyle w:val="CitaviBibliographyEntry"/>
      </w:pPr>
      <w:bookmarkStart w:id="5400" w:name="_CTVL00164420b9f21f74920aad436204e4e4149"/>
      <w:r>
        <w:t xml:space="preserve">Anderson, Stephen R. &amp; Keenan, Edward L. 1985. Deixis. In Shopen, Timothy (ed.), </w:t>
      </w:r>
      <w:bookmarkEnd w:id="5400"/>
      <w:r w:rsidRPr="0092006B">
        <w:rPr>
          <w:i/>
        </w:rPr>
        <w:t>Language typology and syntactic description. Volume 3: Grammatical categories and the lexicon</w:t>
      </w:r>
      <w:r w:rsidRPr="0092006B">
        <w:t>. Cambridge: Cambridge University Press, 259–308.</w:t>
      </w:r>
    </w:p>
    <w:p w14:paraId="1705C161" w14:textId="77777777" w:rsidR="0092006B" w:rsidRDefault="0092006B" w:rsidP="0092006B">
      <w:pPr>
        <w:pStyle w:val="CitaviBibliographyEntry"/>
      </w:pPr>
      <w:bookmarkStart w:id="5401" w:name="_CTVL001e5e9e5e3ef6b4154bccb2c1dca45c96b"/>
      <w:r>
        <w:t xml:space="preserve">Andrews, Avery D. 2007. The major functions of the noun phrase. In Shopen, Timothy (ed.), </w:t>
      </w:r>
      <w:bookmarkEnd w:id="5401"/>
      <w:r w:rsidRPr="0092006B">
        <w:rPr>
          <w:i/>
        </w:rPr>
        <w:t>Language typology and syntactic description. Volume 1: Clause structure</w:t>
      </w:r>
      <w:r w:rsidRPr="0092006B">
        <w:t>, 2nd edn.. Cambridge: Cambridge University Press, 132–223.</w:t>
      </w:r>
    </w:p>
    <w:p w14:paraId="569B6C28" w14:textId="77777777" w:rsidR="0092006B" w:rsidRDefault="0092006B" w:rsidP="0092006B">
      <w:pPr>
        <w:pStyle w:val="CitaviBibliographyEntry"/>
      </w:pPr>
      <w:bookmarkStart w:id="5402" w:name="_CTVL001453f4a1037c441668425d59d399fbb03"/>
      <w:r>
        <w:t xml:space="preserve">Arakin, Vladimir D. 1963. </w:t>
      </w:r>
      <w:bookmarkEnd w:id="5402"/>
      <w:r w:rsidRPr="0092006B">
        <w:rPr>
          <w:i/>
        </w:rPr>
        <w:t>Mal'gašskij jazyk</w:t>
      </w:r>
      <w:r w:rsidRPr="0092006B">
        <w:t xml:space="preserve"> (Jazyki zarubežnogo vostoka i Afriki). Moskva: Vostočnoj Literatury.</w:t>
      </w:r>
    </w:p>
    <w:p w14:paraId="7A430918" w14:textId="77777777" w:rsidR="0092006B" w:rsidRDefault="0092006B" w:rsidP="0092006B">
      <w:pPr>
        <w:pStyle w:val="CitaviBibliographyEntry"/>
      </w:pPr>
      <w:bookmarkStart w:id="5403" w:name="_CTVL00139672036529d4459bbfc89ac3ae84d79"/>
      <w:r>
        <w:t xml:space="preserve">Arakin, Vladimir D. 1981. </w:t>
      </w:r>
      <w:bookmarkEnd w:id="5403"/>
      <w:r w:rsidRPr="0092006B">
        <w:rPr>
          <w:i/>
        </w:rPr>
        <w:t>Taitânskij âzyk</w:t>
      </w:r>
      <w:r w:rsidRPr="0092006B">
        <w:t xml:space="preserve"> (Âzyki Narodov Azii i Afriki). Moskva: Izdatel'stvo "Nauka".</w:t>
      </w:r>
    </w:p>
    <w:p w14:paraId="675F7F77" w14:textId="77777777" w:rsidR="0092006B" w:rsidRDefault="0092006B" w:rsidP="0092006B">
      <w:pPr>
        <w:pStyle w:val="CitaviBibliographyEntry"/>
      </w:pPr>
      <w:bookmarkStart w:id="5404" w:name="_CTVL00127d594ffb01b4edf99ba7502e1ff35bd"/>
      <w:r>
        <w:t xml:space="preserve">Aronoff, Mark &amp; Schvaneveldt, Roger. 1978. Testing morphological productivity. </w:t>
      </w:r>
      <w:bookmarkEnd w:id="5404"/>
      <w:r w:rsidRPr="0092006B">
        <w:rPr>
          <w:i/>
        </w:rPr>
        <w:t>Annals of the New York Academy of Sciences</w:t>
      </w:r>
      <w:r w:rsidRPr="0092006B">
        <w:t xml:space="preserve"> 318: 106–114. Online URL: http://dx.doi.org/10.1111/j.1749-6632.1978.tb16357.x (Accessed 8 Jan 2016).</w:t>
      </w:r>
    </w:p>
    <w:p w14:paraId="4D860B70" w14:textId="77777777" w:rsidR="0092006B" w:rsidRDefault="0092006B" w:rsidP="0092006B">
      <w:pPr>
        <w:pStyle w:val="CitaviBibliographyEntry"/>
      </w:pPr>
      <w:bookmarkStart w:id="5405" w:name="_CTVL00193fac73f00ed47a0a93fb7bd8f6b7186"/>
      <w:r>
        <w:t xml:space="preserve">Asher, Robert E. 1994. Glossary. In Asher, Robert E. (ed.), </w:t>
      </w:r>
      <w:bookmarkEnd w:id="5405"/>
      <w:r w:rsidRPr="0092006B">
        <w:rPr>
          <w:i/>
        </w:rPr>
        <w:t>The Encyclopedia of language and linguistics</w:t>
      </w:r>
      <w:r w:rsidRPr="0092006B">
        <w:t>. Oxford: Pergamon Press, 5087–5188.</w:t>
      </w:r>
    </w:p>
    <w:p w14:paraId="366AA7CB" w14:textId="77777777" w:rsidR="0092006B" w:rsidRDefault="0092006B" w:rsidP="0092006B">
      <w:pPr>
        <w:pStyle w:val="CitaviBibliographyEntry"/>
      </w:pPr>
      <w:bookmarkStart w:id="5406" w:name="_CTVL001b899752746b040559c2b2d52f8da6deb"/>
      <w:r>
        <w:t xml:space="preserve">Baayen, R. Harald. 1992. Quantitative aspects of morphological productivity. In Booij, Geert E. &amp; van Marle, Jaap (eds.), </w:t>
      </w:r>
      <w:bookmarkEnd w:id="5406"/>
      <w:r w:rsidRPr="0092006B">
        <w:rPr>
          <w:i/>
        </w:rPr>
        <w:t>Yearbook of Morphology 1991</w:t>
      </w:r>
      <w:r w:rsidRPr="0092006B">
        <w:t>. Dordrecht: Kluwer Academic Publishers, 109–150.</w:t>
      </w:r>
    </w:p>
    <w:p w14:paraId="33D0A0E3" w14:textId="77777777" w:rsidR="0092006B" w:rsidRDefault="0092006B" w:rsidP="0092006B">
      <w:pPr>
        <w:pStyle w:val="CitaviBibliographyEntry"/>
      </w:pPr>
      <w:bookmarkStart w:id="5407" w:name="_CTVL001f944dbf6559445bebf68b25aa4895ff9"/>
      <w:r>
        <w:t xml:space="preserve">Baker, Colin. 1992. </w:t>
      </w:r>
      <w:bookmarkEnd w:id="5407"/>
      <w:r w:rsidRPr="0092006B">
        <w:rPr>
          <w:i/>
        </w:rPr>
        <w:t>Attitudes and language</w:t>
      </w:r>
      <w:r w:rsidRPr="0092006B">
        <w:t xml:space="preserve"> (Multilingual Matters 83). Clevedon: Multilingual Matters.</w:t>
      </w:r>
    </w:p>
    <w:p w14:paraId="3045F2F9" w14:textId="77777777" w:rsidR="0092006B" w:rsidRDefault="0092006B" w:rsidP="0092006B">
      <w:pPr>
        <w:pStyle w:val="CitaviBibliographyEntry"/>
      </w:pPr>
      <w:bookmarkStart w:id="5408" w:name="_CTVL001b2cb15e0a20c416a880b2a9df35e7de9"/>
      <w:r>
        <w:t xml:space="preserve">Bao, Zhiming. 2009. One in Singapore English. </w:t>
      </w:r>
      <w:bookmarkEnd w:id="5408"/>
      <w:r w:rsidRPr="0092006B">
        <w:rPr>
          <w:i/>
        </w:rPr>
        <w:t>Studies in Language</w:t>
      </w:r>
      <w:r w:rsidRPr="0092006B">
        <w:t xml:space="preserve"> 33(2): 338–365. Online URL: http://dx.doi.org/10.1075/sl.33.2.05bao (Accessed 8 Jan 2016).</w:t>
      </w:r>
    </w:p>
    <w:p w14:paraId="7BB1747F" w14:textId="77777777" w:rsidR="0092006B" w:rsidRDefault="0092006B" w:rsidP="0092006B">
      <w:pPr>
        <w:pStyle w:val="CitaviBibliographyEntry"/>
      </w:pPr>
      <w:bookmarkStart w:id="5409" w:name="_CTVL0012d5fec43c87e4bf088da6ae19e8186d9"/>
      <w:r>
        <w:t xml:space="preserve">Bauer, Laurie. 1983. </w:t>
      </w:r>
      <w:bookmarkEnd w:id="5409"/>
      <w:r w:rsidRPr="0092006B">
        <w:rPr>
          <w:i/>
        </w:rPr>
        <w:t>English word-formation</w:t>
      </w:r>
      <w:r w:rsidRPr="0092006B">
        <w:t xml:space="preserve"> (Cambridge Textbooks in Linguistics). Cambridge: Cambridge University Press.</w:t>
      </w:r>
    </w:p>
    <w:p w14:paraId="46995C1D" w14:textId="77777777" w:rsidR="0092006B" w:rsidRDefault="0092006B" w:rsidP="0092006B">
      <w:pPr>
        <w:pStyle w:val="CitaviBibliographyEntry"/>
      </w:pPr>
      <w:bookmarkStart w:id="5410" w:name="_CTVL001732332c721424190b31cec607afadb99"/>
      <w:r>
        <w:t xml:space="preserve">Bauer, Laurie. 2001. </w:t>
      </w:r>
      <w:bookmarkEnd w:id="5410"/>
      <w:r w:rsidRPr="0092006B">
        <w:rPr>
          <w:i/>
        </w:rPr>
        <w:t>Morphological productivity</w:t>
      </w:r>
      <w:r w:rsidRPr="0092006B">
        <w:t>. Cambridge: Cambridge University Press.</w:t>
      </w:r>
    </w:p>
    <w:p w14:paraId="5140BC73" w14:textId="77777777" w:rsidR="0092006B" w:rsidRDefault="0092006B" w:rsidP="0092006B">
      <w:pPr>
        <w:pStyle w:val="CitaviBibliographyEntry"/>
      </w:pPr>
      <w:bookmarkStart w:id="5411" w:name="_CTVL001c934da24307540899007dfcb9e6ee064"/>
      <w:r>
        <w:t xml:space="preserve">Bauer, Laurie. 2003. </w:t>
      </w:r>
      <w:bookmarkEnd w:id="5411"/>
      <w:r w:rsidRPr="0092006B">
        <w:rPr>
          <w:i/>
        </w:rPr>
        <w:t>Introducing linguistic morphology</w:t>
      </w:r>
      <w:r w:rsidRPr="0092006B">
        <w:t>. Edinburgh: Edinburgh University Press.</w:t>
      </w:r>
    </w:p>
    <w:p w14:paraId="24E97469" w14:textId="77777777" w:rsidR="0092006B" w:rsidRDefault="0092006B" w:rsidP="0092006B">
      <w:pPr>
        <w:pStyle w:val="CitaviBibliographyEntry"/>
      </w:pPr>
      <w:bookmarkStart w:id="5412" w:name="_CTVL001f023448950074ac59d00369aa9af9f15"/>
      <w:r>
        <w:t xml:space="preserve">Bauer, Laurie. 2009. Typology of compounds. In Lieber, Rochelle &amp; Štekauer, Pavol (eds.), </w:t>
      </w:r>
      <w:bookmarkEnd w:id="5412"/>
      <w:r w:rsidRPr="0092006B">
        <w:rPr>
          <w:i/>
        </w:rPr>
        <w:t>The Oxford handbook of compounding</w:t>
      </w:r>
      <w:r w:rsidRPr="0092006B">
        <w:t xml:space="preserve"> (Oxford Handbooks in Linguistics). Oxford: Oxford University Press, 343–356.</w:t>
      </w:r>
    </w:p>
    <w:p w14:paraId="72616356" w14:textId="77777777" w:rsidR="0092006B" w:rsidRDefault="0092006B" w:rsidP="0092006B">
      <w:pPr>
        <w:pStyle w:val="CitaviBibliographyEntry"/>
      </w:pPr>
      <w:bookmarkStart w:id="5413" w:name="_CTVL001f56f657b2afa4440908c029fe01da875"/>
      <w:r>
        <w:t>Besier, Dominik. 2012. Die Position und Bedeutung des Papua Malay in der Gesellschaft. Hamburg: University of Hamburg. (BA thesis.)</w:t>
      </w:r>
    </w:p>
    <w:p w14:paraId="5F5C5F72" w14:textId="77777777" w:rsidR="0092006B" w:rsidRDefault="0092006B" w:rsidP="0092006B">
      <w:pPr>
        <w:pStyle w:val="CitaviBibliographyEntry"/>
      </w:pPr>
      <w:bookmarkStart w:id="5414" w:name="_CTVL001ea837d771f3f40008da7cada3b68dcba"/>
      <w:bookmarkEnd w:id="5413"/>
      <w:r>
        <w:t xml:space="preserve">Bhat, Darbhe N. S. 2007. </w:t>
      </w:r>
      <w:bookmarkEnd w:id="5414"/>
      <w:r w:rsidRPr="0092006B">
        <w:rPr>
          <w:i/>
        </w:rPr>
        <w:t>Pronouns</w:t>
      </w:r>
      <w:r w:rsidRPr="0092006B">
        <w:t xml:space="preserve"> (Oxford Studies in Typology and Linguistic Theory). Oxford: Oxford University Press.</w:t>
      </w:r>
    </w:p>
    <w:p w14:paraId="45C8BA02" w14:textId="77777777" w:rsidR="0092006B" w:rsidRDefault="0092006B" w:rsidP="0092006B">
      <w:pPr>
        <w:pStyle w:val="CitaviBibliographyEntry"/>
      </w:pPr>
      <w:bookmarkStart w:id="5415" w:name="_CTVL00126c28927df0f4a1aa98c87ebbe9b5249"/>
      <w:r>
        <w:t xml:space="preserve">Bhat, Darbhe N. S. 2011. Third person pronouns and demonstratives. In Haspelmath, Martin &amp; Dryer, Matthew S. &amp; Gil, David &amp; Comrie, Bernard (eds.), </w:t>
      </w:r>
      <w:bookmarkEnd w:id="5415"/>
      <w:r w:rsidRPr="0092006B">
        <w:rPr>
          <w:i/>
        </w:rPr>
        <w:t>The world atlas of language structures</w:t>
      </w:r>
      <w:r w:rsidRPr="0092006B">
        <w:t>. München: Max Planck Digital Library, Chapter 43. Online URL: http://wals.info/chapter/43 (Accessed 8 Jan 2016).</w:t>
      </w:r>
    </w:p>
    <w:p w14:paraId="5F2A7D33" w14:textId="77777777" w:rsidR="0092006B" w:rsidRDefault="0092006B" w:rsidP="0092006B">
      <w:pPr>
        <w:pStyle w:val="CitaviBibliographyEntry"/>
      </w:pPr>
      <w:bookmarkStart w:id="5416" w:name="_CTVL001145daa72bb0d4027aaad451bc0ec5e3d"/>
      <w:r>
        <w:t xml:space="preserve">Biber, Douglas &amp; Conrad, Susan &amp; Leech, Geoffrey N. 2002. </w:t>
      </w:r>
      <w:bookmarkEnd w:id="5416"/>
      <w:r w:rsidRPr="0092006B">
        <w:rPr>
          <w:i/>
        </w:rPr>
        <w:t>Longman student grammar of spoken and written English</w:t>
      </w:r>
      <w:r w:rsidRPr="0092006B">
        <w:t>. Harlow: Longman.</w:t>
      </w:r>
    </w:p>
    <w:p w14:paraId="072D36B0" w14:textId="77777777" w:rsidR="0092006B" w:rsidRDefault="0092006B" w:rsidP="0092006B">
      <w:pPr>
        <w:pStyle w:val="CitaviBibliographyEntry"/>
      </w:pPr>
      <w:bookmarkStart w:id="5417" w:name="_CTVL001dcc74e774be94e57a28c5c952c1fa4d4"/>
      <w:r>
        <w:t xml:space="preserve">Bickel, Balthasar &amp; Witzlack-Makarevich, Alena. 2008. Referential scales and case alignment: Reviewing the typological evidence. In Richards, Marc &amp; Malchukov, Andrej L. (eds.), </w:t>
      </w:r>
      <w:bookmarkEnd w:id="5417"/>
      <w:r w:rsidRPr="0092006B">
        <w:rPr>
          <w:i/>
        </w:rPr>
        <w:t>Scales</w:t>
      </w:r>
      <w:r w:rsidRPr="0092006B">
        <w:t xml:space="preserve"> (Linguistische Arbeitsberichte LAB 86). Leipzig: Institut für Linguistik, Universität Leipzig, 1–37.</w:t>
      </w:r>
    </w:p>
    <w:p w14:paraId="29F85B2B" w14:textId="77777777" w:rsidR="0092006B" w:rsidRDefault="0092006B" w:rsidP="0092006B">
      <w:pPr>
        <w:pStyle w:val="CitaviBibliographyEntry"/>
      </w:pPr>
      <w:bookmarkStart w:id="5418" w:name="_CTVL001b76f6dd8d9324341acf9b77bd0163f7d"/>
      <w:r>
        <w:t xml:space="preserve">Bidang Neraca Wilayah dan Analisis Statistik. 2011a. </w:t>
      </w:r>
      <w:bookmarkEnd w:id="5418"/>
      <w:r w:rsidRPr="0092006B">
        <w:rPr>
          <w:i/>
        </w:rPr>
        <w:t>Indikator pendidikan Provinsi Papua 2011</w:t>
      </w:r>
      <w:r w:rsidRPr="0092006B">
        <w:t>. Jayapura: Badan Pusat Statistik Provinsi Papua. Online URL: http://papua.bps.go.id/arc/2012/indik2011/indik2011.html (Accessed 22 Oct 2013).</w:t>
      </w:r>
    </w:p>
    <w:p w14:paraId="42FCCAAE" w14:textId="77777777" w:rsidR="0092006B" w:rsidRDefault="0092006B" w:rsidP="0092006B">
      <w:pPr>
        <w:pStyle w:val="CitaviBibliographyEntry"/>
      </w:pPr>
      <w:bookmarkStart w:id="5419" w:name="_CTVL001ef950e0153594e32b6fce242d68002d0"/>
      <w:r>
        <w:t xml:space="preserve">Bidang Neraca Wilayah dan Analisis Statistik. 2011b. </w:t>
      </w:r>
      <w:bookmarkEnd w:id="5419"/>
      <w:r w:rsidRPr="0092006B">
        <w:rPr>
          <w:i/>
        </w:rPr>
        <w:t>Statistik daerah Provinsi Papua Barat 2011</w:t>
      </w:r>
      <w:r w:rsidRPr="0092006B">
        <w:t>. Manokwari: Badan Pusat Statistik Provinsi Papua Barat. Online URL: http://papuabarat.bps.go.id/website/pdf_publikasi/Statistik-Daerah-Provinsi-Papua-Barat-2011.pdf (Accessed 8 Jan 2016).</w:t>
      </w:r>
    </w:p>
    <w:p w14:paraId="6EBDFEAE" w14:textId="77777777" w:rsidR="0092006B" w:rsidRDefault="0092006B" w:rsidP="0092006B">
      <w:pPr>
        <w:pStyle w:val="CitaviBibliographyEntry"/>
      </w:pPr>
      <w:bookmarkStart w:id="5420" w:name="_CTVL001a747011fb4c04ef79323c3be21ebf95c"/>
      <w:r>
        <w:t xml:space="preserve">Bidang Neraca Wilayah dan Analisis Statistik. 2012a. </w:t>
      </w:r>
      <w:bookmarkEnd w:id="5420"/>
      <w:r w:rsidRPr="0092006B">
        <w:rPr>
          <w:i/>
        </w:rPr>
        <w:t>Papua dalam angka 2012 – Papua in Figure 2012</w:t>
      </w:r>
      <w:r w:rsidRPr="0092006B">
        <w:t>. Jayapura: Badan Pusat Statistik Provinsi Papua. Online URL: http://papua.bps.go.id/arc/2012/dda2012/dda2012.html (Accessed 22 Oct 2013).</w:t>
      </w:r>
    </w:p>
    <w:p w14:paraId="581633BB" w14:textId="77777777" w:rsidR="0092006B" w:rsidRDefault="0092006B" w:rsidP="0092006B">
      <w:pPr>
        <w:pStyle w:val="CitaviBibliographyEntry"/>
      </w:pPr>
      <w:bookmarkStart w:id="5421" w:name="_CTVL001b6dafa251cf943f9a7cee27b6f99eb55"/>
      <w:r>
        <w:t xml:space="preserve">Bidang Neraca Wilayah dan Analisis Statistik. 2012b. </w:t>
      </w:r>
      <w:bookmarkEnd w:id="5421"/>
      <w:r w:rsidRPr="0092006B">
        <w:rPr>
          <w:i/>
        </w:rPr>
        <w:t>Statistik daerah Provinsi Papua 2012</w:t>
      </w:r>
      <w:r w:rsidRPr="0092006B">
        <w:t>. Jayapura: Badan Pusat Statistik Provinsi Papua Barat. Online URL: http://papua.bps.go.id/arc/2012/statda2012/statda2012.html (Accessed 21 Oct 2013).</w:t>
      </w:r>
    </w:p>
    <w:p w14:paraId="2EEDABC0" w14:textId="77777777" w:rsidR="0092006B" w:rsidRDefault="0092006B" w:rsidP="0092006B">
      <w:pPr>
        <w:pStyle w:val="CitaviBibliographyEntry"/>
      </w:pPr>
      <w:bookmarkStart w:id="5422" w:name="_CTVL0011b2220cf6c2a4d06885d8c6ba730fd0c"/>
      <w:r>
        <w:t xml:space="preserve">Bink, G. L. 1894. Tocht van den zendeling Bink naar de Humboldts-baai (Met schetskaartje). </w:t>
      </w:r>
      <w:bookmarkEnd w:id="5422"/>
      <w:r w:rsidRPr="0092006B">
        <w:rPr>
          <w:i/>
        </w:rPr>
        <w:t>Tijdschrift van het Koninklijk Nederlandsch Aardrijkskundig Genootschap</w:t>
      </w:r>
      <w:r w:rsidRPr="0092006B">
        <w:t xml:space="preserve"> XI: 325–332. Online URL: http://www.columbia.edu/cu/lweb/digital/collections/cul/texts/ldpd_10273444_001/ldpd_10273444_001.pdf (Accessed 8 Jan 2016).</w:t>
      </w:r>
    </w:p>
    <w:p w14:paraId="5FE43E4C" w14:textId="77777777" w:rsidR="0092006B" w:rsidRDefault="0092006B" w:rsidP="0092006B">
      <w:pPr>
        <w:pStyle w:val="CitaviBibliographyEntry"/>
      </w:pPr>
      <w:bookmarkStart w:id="5423" w:name="_CTVL001d500232f1fb84eef82589a41409a54ab"/>
      <w:r>
        <w:t xml:space="preserve">Bisang, Walter. 2009. On the evolution of complexity: Sometimes less is more in East and mainland Southeast Asia. In Sampson, Geoffrey &amp; Gil, David &amp; Trudgill, Peter (eds.), </w:t>
      </w:r>
      <w:bookmarkEnd w:id="5423"/>
      <w:r w:rsidRPr="0092006B">
        <w:rPr>
          <w:i/>
        </w:rPr>
        <w:t>Language complexity as an evolving variable</w:t>
      </w:r>
      <w:r w:rsidRPr="0092006B">
        <w:t xml:space="preserve"> (Studies in the Evolution of Language 13). Oxford: Oxford University Press, 34–49.</w:t>
      </w:r>
    </w:p>
    <w:p w14:paraId="08699F39" w14:textId="77777777" w:rsidR="0092006B" w:rsidRDefault="0092006B" w:rsidP="0092006B">
      <w:pPr>
        <w:pStyle w:val="CitaviBibliographyEntry"/>
      </w:pPr>
      <w:bookmarkStart w:id="5424" w:name="_CTVL0013c5dfa0b3d6d44068d0ae4a1858c2648"/>
      <w:r>
        <w:t xml:space="preserve">Blust, Robert A. 1994. The Austronesian settlement of mainland Southeast Asia. In Adams, Karen L. &amp; Hudak, Thomas J. &amp; Southeast Asian Linguistics Society (eds.), </w:t>
      </w:r>
      <w:bookmarkEnd w:id="5424"/>
      <w:r w:rsidRPr="0092006B">
        <w:rPr>
          <w:i/>
        </w:rPr>
        <w:t>Papers from the Second Annual Meeting of the Southeast Asian Linguistics Society, 1992</w:t>
      </w:r>
      <w:r w:rsidRPr="0092006B">
        <w:t>. Tempe: Program for Southeast Asian Studies, Arizona State University, 25–83. Online URL: http://sealang.net/sala/archives/pdf8/blust1994austronesian.pdf (Accessed 8 Jan 2016).</w:t>
      </w:r>
    </w:p>
    <w:p w14:paraId="6EADE289" w14:textId="77777777" w:rsidR="0092006B" w:rsidRDefault="0092006B" w:rsidP="0092006B">
      <w:pPr>
        <w:pStyle w:val="CitaviBibliographyEntry"/>
      </w:pPr>
      <w:bookmarkStart w:id="5425" w:name="_CTVL00118c69eb7d7a64ee589ae773f34de0519"/>
      <w:r>
        <w:t xml:space="preserve">Blust, Robert A. 1999. Subgrouping, circularity and extinction: Some issues in Austronesian comparative linguistics. In Zeitoun, Elizabeth &amp; Li, Rengui (eds.), </w:t>
      </w:r>
      <w:bookmarkEnd w:id="5425"/>
      <w:r w:rsidRPr="0092006B">
        <w:rPr>
          <w:i/>
        </w:rPr>
        <w:t>Selected papers from the Eighth International Conference on Austronesian Linguistics</w:t>
      </w:r>
      <w:r w:rsidRPr="0092006B">
        <w:t xml:space="preserve"> (Symposium Series of the Institute of Linguistics (Preparatory Office), Academia Sinica 1). Taipei: Academia Sinica, 31–94.</w:t>
      </w:r>
    </w:p>
    <w:p w14:paraId="0633D2CE" w14:textId="77777777" w:rsidR="0092006B" w:rsidRDefault="0092006B" w:rsidP="0092006B">
      <w:pPr>
        <w:pStyle w:val="CitaviBibliographyEntry"/>
      </w:pPr>
      <w:bookmarkStart w:id="5426" w:name="_CTVL0018f8fa3f1394c4b71a6f55b10933987a7"/>
      <w:r>
        <w:t xml:space="preserve">Blust, Robert A. 2010. The Greater North Borneo Hypothesis. </w:t>
      </w:r>
      <w:bookmarkEnd w:id="5426"/>
      <w:r w:rsidRPr="0092006B">
        <w:rPr>
          <w:i/>
        </w:rPr>
        <w:t>Oceanic Linguistics</w:t>
      </w:r>
      <w:r w:rsidRPr="0092006B">
        <w:t xml:space="preserve"> 49(1): 44–118. Online URL: http://www.jstor.org/stable/40783586 (Accessed 8 Jan 2016).</w:t>
      </w:r>
    </w:p>
    <w:p w14:paraId="0F1EBDBA" w14:textId="77777777" w:rsidR="0092006B" w:rsidRDefault="0092006B" w:rsidP="0092006B">
      <w:pPr>
        <w:pStyle w:val="CitaviBibliographyEntry"/>
      </w:pPr>
      <w:bookmarkStart w:id="5427" w:name="_CTVL001eebbf1641d4d4b6781aa5b572af2266f"/>
      <w:r>
        <w:t xml:space="preserve">Blust, Robert A. 2012. One mark per word? Some patterns of dissimilation in Austronesian and Australian languages. </w:t>
      </w:r>
      <w:bookmarkEnd w:id="5427"/>
      <w:r w:rsidRPr="0092006B">
        <w:rPr>
          <w:i/>
        </w:rPr>
        <w:t>Phonology</w:t>
      </w:r>
      <w:r w:rsidRPr="0092006B">
        <w:t xml:space="preserve"> 29(3): 355 381. Online URL: http://dx.doi.org/10.1017/S0952675712000206 (Accessed 8 Jan 2016).</w:t>
      </w:r>
    </w:p>
    <w:p w14:paraId="4B81BE8F" w14:textId="77777777" w:rsidR="0092006B" w:rsidRDefault="0092006B" w:rsidP="0092006B">
      <w:pPr>
        <w:pStyle w:val="CitaviBibliographyEntry"/>
      </w:pPr>
      <w:bookmarkStart w:id="5428" w:name="_CTVL001fac4e08f0f3c401cbe97faad1ae19adc"/>
      <w:r>
        <w:t xml:space="preserve">Blust, Robert A. 2013. </w:t>
      </w:r>
      <w:bookmarkEnd w:id="5428"/>
      <w:r w:rsidRPr="0092006B">
        <w:rPr>
          <w:i/>
        </w:rPr>
        <w:t>The Austronesian languages</w:t>
      </w:r>
      <w:r w:rsidRPr="0092006B">
        <w:t xml:space="preserve"> (Asia-Pacific Linguistics: Open Access Monographs A-PL 008), 2nd edn. Canberra: Research School of Pacific and Asian Studies, The Australian National University. Online URL: http://hdl.handle.net/1885/10191 (Accessed 8 Jan 2016).</w:t>
      </w:r>
    </w:p>
    <w:p w14:paraId="2E1677D5" w14:textId="77777777" w:rsidR="0092006B" w:rsidRDefault="0092006B" w:rsidP="0092006B">
      <w:pPr>
        <w:pStyle w:val="CitaviBibliographyEntry"/>
      </w:pPr>
      <w:bookmarkStart w:id="5429" w:name="_CTVL00135b3bd8160e5482e98005e084f13326c"/>
      <w:r>
        <w:t xml:space="preserve">Booij, Geert E. 1986. Form and meaning in morphology: The case of Dutch 'agent nouns'. </w:t>
      </w:r>
      <w:bookmarkEnd w:id="5429"/>
      <w:r w:rsidRPr="0092006B">
        <w:rPr>
          <w:i/>
        </w:rPr>
        <w:t>Linguistics</w:t>
      </w:r>
      <w:r w:rsidRPr="0092006B">
        <w:t xml:space="preserve"> 24: 503–517. Online URL: http://dx.doi.org/10.1515/ling.1986.24.3.503 (Accessed 8 Jan 2016).</w:t>
      </w:r>
    </w:p>
    <w:p w14:paraId="3241F33A" w14:textId="77777777" w:rsidR="0092006B" w:rsidRDefault="0092006B" w:rsidP="0092006B">
      <w:pPr>
        <w:pStyle w:val="CitaviBibliographyEntry"/>
      </w:pPr>
      <w:bookmarkStart w:id="5430" w:name="_CTVL00153358309fa47499c9715e6ab4e7eff17"/>
      <w:r>
        <w:t xml:space="preserve">Booij, Geert E. 2002. </w:t>
      </w:r>
      <w:bookmarkEnd w:id="5430"/>
      <w:r w:rsidRPr="0092006B">
        <w:rPr>
          <w:i/>
        </w:rPr>
        <w:t>The morphology of Dutch</w:t>
      </w:r>
      <w:r w:rsidRPr="0092006B">
        <w:t xml:space="preserve"> (Oxford Linguistics). Oxford: Oxford University Press.</w:t>
      </w:r>
    </w:p>
    <w:p w14:paraId="4B73CA65" w14:textId="77777777" w:rsidR="0092006B" w:rsidRDefault="0092006B" w:rsidP="0092006B">
      <w:pPr>
        <w:pStyle w:val="CitaviBibliographyEntry"/>
      </w:pPr>
      <w:bookmarkStart w:id="5431" w:name="_CTVL00187f94cf6c4ae4a9bbf3e2fa282b1bde0"/>
      <w:r>
        <w:t xml:space="preserve">Booij, Geert E. 2007. </w:t>
      </w:r>
      <w:bookmarkEnd w:id="5431"/>
      <w:r w:rsidRPr="0092006B">
        <w:rPr>
          <w:i/>
        </w:rPr>
        <w:t>The grammar of words: An introduction to linguistic morphology</w:t>
      </w:r>
      <w:r w:rsidRPr="0092006B">
        <w:t xml:space="preserve"> (Oxford Textbooks in Linguistics), 2nd edn. Oxford: Oxford University Press.</w:t>
      </w:r>
    </w:p>
    <w:p w14:paraId="48055D59" w14:textId="77777777" w:rsidR="0092006B" w:rsidRDefault="0092006B" w:rsidP="0092006B">
      <w:pPr>
        <w:pStyle w:val="CitaviBibliographyEntry"/>
      </w:pPr>
      <w:bookmarkStart w:id="5432" w:name="_CTVL0014aadf9bcb6a94f0fb44a5b01c795ffc4"/>
      <w:r>
        <w:t xml:space="preserve">Booij, Geert E. 2013. Morphology in construction grammar. In Hoffmann, Thomas &amp; Trousdale, Graeme (eds.), </w:t>
      </w:r>
      <w:bookmarkEnd w:id="5432"/>
      <w:r w:rsidRPr="0092006B">
        <w:rPr>
          <w:i/>
        </w:rPr>
        <w:t>The Oxford handbook of construction grammar</w:t>
      </w:r>
      <w:r w:rsidRPr="0092006B">
        <w:t>. Oxford: Oxford University Press, 255–273. Online URL: https://geertbooij.files.wordpress.com/2014/02/booij-2013-morphology-in-cxg.pdf (Accessed 8 Jan 2016).</w:t>
      </w:r>
    </w:p>
    <w:p w14:paraId="5B056D28" w14:textId="77777777" w:rsidR="0092006B" w:rsidRDefault="0092006B" w:rsidP="0092006B">
      <w:pPr>
        <w:pStyle w:val="CitaviBibliographyEntry"/>
      </w:pPr>
      <w:bookmarkStart w:id="5433" w:name="_CTVL0019bc796484c9644659e5ae4df12a2addf"/>
      <w:r>
        <w:t xml:space="preserve">Bosch, C. J. 1995. Memorie van overgave van het bestuur der Residentie Ternate door C. J. Bosch aftredende Resident aan P. van der Crab Assistent Resident ter beschikking van den Gouverneur der Moluksche Eilanden, belast met het beheer van even genoemd gewest. In Overweel, Jeroen A. (ed.), </w:t>
      </w:r>
      <w:bookmarkEnd w:id="5433"/>
      <w:r w:rsidRPr="0092006B">
        <w:rPr>
          <w:i/>
        </w:rPr>
        <w:t>Topics relating to Netherlands New Guinea in Ternate Residency memoranda of transfer and other assorted documents</w:t>
      </w:r>
      <w:r w:rsidRPr="0092006B">
        <w:t xml:space="preserve"> (Irian Jaya Source Materials 13). Leiden: DSALCUL/IRIS, 28–29.</w:t>
      </w:r>
    </w:p>
    <w:p w14:paraId="1B97CB1D" w14:textId="77777777" w:rsidR="0092006B" w:rsidRDefault="0092006B" w:rsidP="0092006B">
      <w:pPr>
        <w:pStyle w:val="CitaviBibliographyEntry"/>
      </w:pPr>
      <w:bookmarkStart w:id="5434" w:name="_CTVL0016b95dcc46212458abcb79933ae6868d5"/>
      <w:r>
        <w:t xml:space="preserve">Bowen, J. D. &amp; Philippine Center for Language Study. 1965. </w:t>
      </w:r>
      <w:bookmarkEnd w:id="5434"/>
      <w:r w:rsidRPr="0092006B">
        <w:rPr>
          <w:i/>
        </w:rPr>
        <w:t>Beginning Tagalog: A course for speakers of English</w:t>
      </w:r>
      <w:r w:rsidRPr="0092006B">
        <w:t>. Berkeley: University of California Press.</w:t>
      </w:r>
    </w:p>
    <w:p w14:paraId="31CE21FA" w14:textId="77777777" w:rsidR="0092006B" w:rsidRDefault="0092006B" w:rsidP="0092006B">
      <w:pPr>
        <w:pStyle w:val="CitaviBibliographyEntry"/>
      </w:pPr>
      <w:bookmarkStart w:id="5435" w:name="_CTVL0010911836934e54050b8b5dcaf5465546c"/>
      <w:r>
        <w:t xml:space="preserve">Bublitz, Wolfram &amp; Bednarek, Monika. 2006. Reported speech: Pragmatic aspects. In Brown, Keith (ed.), </w:t>
      </w:r>
      <w:bookmarkEnd w:id="5435"/>
      <w:r w:rsidRPr="0092006B">
        <w:rPr>
          <w:i/>
        </w:rPr>
        <w:t>Encyclopedia of language and linguistics</w:t>
      </w:r>
      <w:r w:rsidRPr="0092006B">
        <w:t>, 2nd edn.. Amsterdam: Elsevier Science Ltd. 550–553.</w:t>
      </w:r>
    </w:p>
    <w:p w14:paraId="68AE9B41" w14:textId="77777777" w:rsidR="0092006B" w:rsidRDefault="0092006B" w:rsidP="0092006B">
      <w:pPr>
        <w:pStyle w:val="CitaviBibliographyEntry"/>
      </w:pPr>
      <w:bookmarkStart w:id="5436" w:name="_CTVL00186b3100add654d89ad93fc608e6153a8"/>
      <w:r>
        <w:t xml:space="preserve">Bureau Cursussen en Vertalingen. 1950. </w:t>
      </w:r>
      <w:bookmarkEnd w:id="5436"/>
      <w:r w:rsidRPr="0092006B">
        <w:rPr>
          <w:i/>
        </w:rPr>
        <w:t>Beknopte leergang Maleis voor Nieuw-Guinea</w:t>
      </w:r>
      <w:r w:rsidRPr="0092006B">
        <w:t>. Amsterdam: Koninklijk Instituut voor de Tropen.</w:t>
      </w:r>
    </w:p>
    <w:p w14:paraId="20CABAB0" w14:textId="77777777" w:rsidR="0092006B" w:rsidRDefault="0092006B" w:rsidP="0092006B">
      <w:pPr>
        <w:pStyle w:val="CitaviBibliographyEntry"/>
      </w:pPr>
      <w:bookmarkStart w:id="5437" w:name="_CTVL001d76456b68b904d7a9a251eb095ccc1d7"/>
      <w:r>
        <w:t xml:space="preserve">Burke, Edmund. 1831. </w:t>
      </w:r>
      <w:bookmarkEnd w:id="5437"/>
      <w:r w:rsidRPr="0092006B">
        <w:rPr>
          <w:i/>
        </w:rPr>
        <w:t>The annual register, or a view of the history, politics, and literature of the year 1830</w:t>
      </w:r>
      <w:r w:rsidRPr="0092006B">
        <w:t xml:space="preserve"> (The Annual Register 72). London: Dodsley. Online URL: https://archive.org/details/annualregistero05burkgoog (Accessed 8 Jan 2016).</w:t>
      </w:r>
    </w:p>
    <w:p w14:paraId="47C682C6" w14:textId="77777777" w:rsidR="0092006B" w:rsidRDefault="0092006B" w:rsidP="0092006B">
      <w:pPr>
        <w:pStyle w:val="CitaviBibliographyEntry"/>
      </w:pPr>
      <w:bookmarkStart w:id="5438" w:name="_CTVL001aa7a74dbb7d349d8946d4738d2467e1d"/>
      <w:r>
        <w:t>Burung, Willem. 2004. Comparisons in Melayu-Papua. Paper presented at the RCLT Workshop on Comparative Constructions La Trobe University. Melbourne, 6 October 2004.</w:t>
      </w:r>
    </w:p>
    <w:p w14:paraId="4A98DEAD" w14:textId="77777777" w:rsidR="0092006B" w:rsidRDefault="0092006B" w:rsidP="0092006B">
      <w:pPr>
        <w:pStyle w:val="CitaviBibliographyEntry"/>
      </w:pPr>
      <w:bookmarkStart w:id="5439" w:name="_CTVL0013dbec9596a31440a9fca79ea334cdb45"/>
      <w:bookmarkEnd w:id="5438"/>
      <w:r>
        <w:t>Burung, Willem. 2005. Discourse analysis. Kangaroo Ground: EQUIP Training.</w:t>
      </w:r>
    </w:p>
    <w:p w14:paraId="590FD3B8" w14:textId="77777777" w:rsidR="0092006B" w:rsidRDefault="0092006B" w:rsidP="0092006B">
      <w:pPr>
        <w:pStyle w:val="CitaviBibliographyEntry"/>
      </w:pPr>
      <w:bookmarkStart w:id="5440" w:name="_CTVL00183dee04fd8584ad68c113d602bb9d167"/>
      <w:bookmarkEnd w:id="5439"/>
      <w:r>
        <w:t>Burung, Willem. 2008a. Melayu Papua – A hidden treasure. Paper presented at the Second International Conference on Language Development, Language Revitalization and Multilingual Education in Ethnolinguistic Communities. Bangkok, 1-3 July 2008. Online URL: http://www.seameo.org/_ld2008/doucments/Presentation_document/MicrosoftWord_Burung_MelayuPapuaAhidden_treasure_with_edits.pdf (Accessed 8 Jan 2016).</w:t>
      </w:r>
    </w:p>
    <w:p w14:paraId="4E3553AC" w14:textId="77777777" w:rsidR="0092006B" w:rsidRDefault="0092006B" w:rsidP="0092006B">
      <w:pPr>
        <w:pStyle w:val="CitaviBibliographyEntry"/>
      </w:pPr>
      <w:bookmarkStart w:id="5441" w:name="_CTVL001c9401632f55d49c08bfc228910674efd"/>
      <w:bookmarkEnd w:id="5440"/>
      <w:r>
        <w:t>Burung, Willem. 2008b. The prime 'FEEL' in Melayu Papua: Cognition, emotion and body.</w:t>
      </w:r>
    </w:p>
    <w:p w14:paraId="1EB88451" w14:textId="77777777" w:rsidR="0092006B" w:rsidRDefault="0092006B" w:rsidP="0092006B">
      <w:pPr>
        <w:pStyle w:val="CitaviBibliographyEntry"/>
      </w:pPr>
      <w:bookmarkStart w:id="5442" w:name="_CTVL001b1206cb95c2447f989878ab3397aa1c0"/>
      <w:bookmarkEnd w:id="5441"/>
      <w:r>
        <w:t>Burung, Willem. 2009. Melayu Papua: Where have all its speakers gone. Jayapura: Universitas Cenderawasih.</w:t>
      </w:r>
    </w:p>
    <w:p w14:paraId="5B7A66E3" w14:textId="77777777" w:rsidR="0092006B" w:rsidRDefault="0092006B" w:rsidP="0092006B">
      <w:pPr>
        <w:pStyle w:val="CitaviBibliographyEntry"/>
      </w:pPr>
      <w:bookmarkStart w:id="5443" w:name="_CTVL001e01fa977e15d41a1a794084d4ffe7da8"/>
      <w:bookmarkEnd w:id="5442"/>
      <w:r>
        <w:t>Burung, Willem &amp; Sawaki, Yusuf W. 2007. On syntactical paradigm of causative constructions in Melayu Papua. Paper presented at the Eleventh International Symposium on Malay/Indonesian Linguistics – ISMIL 11. Manokwari, 6-8 August 2007. Online URL: http://email.eva.mpg.de/~gil/ismil/11/abstracts/BurungSawaki.pdf (Accessed 8 Jan 2016).</w:t>
      </w:r>
    </w:p>
    <w:p w14:paraId="60B424A1" w14:textId="77777777" w:rsidR="0092006B" w:rsidRDefault="0092006B" w:rsidP="0092006B">
      <w:pPr>
        <w:pStyle w:val="CitaviBibliographyEntry"/>
      </w:pPr>
      <w:bookmarkStart w:id="5444" w:name="_CTVL001726deedce8934745a686f40298946129"/>
      <w:bookmarkEnd w:id="5443"/>
      <w:r>
        <w:t xml:space="preserve">Bussmann, Hadumod. 1996. </w:t>
      </w:r>
      <w:bookmarkEnd w:id="5444"/>
      <w:r w:rsidRPr="0092006B">
        <w:rPr>
          <w:i/>
        </w:rPr>
        <w:t>Routledge dictionary of language and linguistics</w:t>
      </w:r>
      <w:r w:rsidRPr="0092006B">
        <w:t>. London: Routledge.</w:t>
      </w:r>
    </w:p>
    <w:p w14:paraId="2680C20D" w14:textId="77777777" w:rsidR="0092006B" w:rsidRDefault="0092006B" w:rsidP="0092006B">
      <w:pPr>
        <w:pStyle w:val="CitaviBibliographyEntry"/>
      </w:pPr>
      <w:bookmarkStart w:id="5445" w:name="_CTVL001228567b0095348fba9ae710e668c367a"/>
      <w:r>
        <w:t xml:space="preserve">Bussmann, Hadumod. 2000. </w:t>
      </w:r>
      <w:bookmarkEnd w:id="5445"/>
      <w:r w:rsidRPr="0092006B">
        <w:rPr>
          <w:i/>
        </w:rPr>
        <w:t>Routledge dictionary of language and linguistics</w:t>
      </w:r>
      <w:r w:rsidRPr="0092006B">
        <w:t xml:space="preserve"> (Routledge Reference). Beijing: Foreign Language Teaching and Research Press.</w:t>
      </w:r>
    </w:p>
    <w:p w14:paraId="15AFB0A5" w14:textId="77777777" w:rsidR="0092006B" w:rsidRDefault="0092006B" w:rsidP="0092006B">
      <w:pPr>
        <w:pStyle w:val="CitaviBibliographyEntry"/>
      </w:pPr>
      <w:bookmarkStart w:id="5446" w:name="_CTVL001c1b2d56b7fe74742ae239b21f6173d84"/>
      <w:r>
        <w:t xml:space="preserve">Butler, Christopher. 2003. </w:t>
      </w:r>
      <w:bookmarkEnd w:id="5446"/>
      <w:r w:rsidRPr="0092006B">
        <w:rPr>
          <w:i/>
        </w:rPr>
        <w:t>Structure and function: A guide to three major structural-functional theories. Part II: From clause to discourse and beyond</w:t>
      </w:r>
      <w:r w:rsidRPr="0092006B">
        <w:t xml:space="preserve"> (Studies in Language Companion Series 64). Amsterdam: John Benjamins Publishing Company.</w:t>
      </w:r>
    </w:p>
    <w:p w14:paraId="7E71CDA8" w14:textId="77777777" w:rsidR="0092006B" w:rsidRDefault="0092006B" w:rsidP="0092006B">
      <w:pPr>
        <w:pStyle w:val="CitaviBibliographyEntry"/>
      </w:pPr>
      <w:bookmarkStart w:id="5447" w:name="_CTVL001d5edcade7bdc436eb9308e5d46ee54d3"/>
      <w:r>
        <w:t xml:space="preserve">Bybee, Joan L. 2006. From usage to grammar. </w:t>
      </w:r>
      <w:bookmarkEnd w:id="5447"/>
      <w:r w:rsidRPr="0092006B">
        <w:rPr>
          <w:i/>
        </w:rPr>
        <w:t>Language</w:t>
      </w:r>
      <w:r w:rsidRPr="0092006B">
        <w:t xml:space="preserve"> 82(4): 711–733. Online URL: http://dx.doi.org/10.1353/lan.2006.0186 (Accessed 8 Jan 2016).</w:t>
      </w:r>
    </w:p>
    <w:p w14:paraId="5C64D283" w14:textId="77777777" w:rsidR="0092006B" w:rsidRDefault="0092006B" w:rsidP="0092006B">
      <w:pPr>
        <w:pStyle w:val="CitaviBibliographyEntry"/>
      </w:pPr>
      <w:bookmarkStart w:id="5448" w:name="_CTVL00114d3dc4e4be04dc7b14d913a00cb3321"/>
      <w:r>
        <w:t xml:space="preserve">Campbell, George L. 2000a. </w:t>
      </w:r>
      <w:bookmarkEnd w:id="5448"/>
      <w:r w:rsidRPr="0092006B">
        <w:rPr>
          <w:i/>
        </w:rPr>
        <w:t>Compendium of the world's languages. Vo. I: Abaza to Kurdish</w:t>
      </w:r>
      <w:r w:rsidRPr="0092006B">
        <w:t>, 2nd edn. London: Routledge.</w:t>
      </w:r>
    </w:p>
    <w:p w14:paraId="0BC44AF1" w14:textId="77777777" w:rsidR="0092006B" w:rsidRDefault="0092006B" w:rsidP="0092006B">
      <w:pPr>
        <w:pStyle w:val="CitaviBibliographyEntry"/>
      </w:pPr>
      <w:bookmarkStart w:id="5449" w:name="_CTVL0014c891a21b0c940a4a996be4498a339a6"/>
      <w:r>
        <w:t xml:space="preserve">Campbell, George L. 2000b. </w:t>
      </w:r>
      <w:bookmarkEnd w:id="5449"/>
      <w:r w:rsidRPr="0092006B">
        <w:rPr>
          <w:i/>
        </w:rPr>
        <w:t>Compendium of the world's languages. Volume 2: Ladakhi to Zuni</w:t>
      </w:r>
      <w:r w:rsidRPr="0092006B">
        <w:t>, 2nd edn. London: Routledge.</w:t>
      </w:r>
    </w:p>
    <w:p w14:paraId="0AF6CA4A" w14:textId="77777777" w:rsidR="0092006B" w:rsidRDefault="0092006B" w:rsidP="0092006B">
      <w:pPr>
        <w:pStyle w:val="CitaviBibliographyEntry"/>
      </w:pPr>
      <w:bookmarkStart w:id="5450" w:name="_CTVL0015e1f0fd3aa5f410bb71b4b609eb048ed"/>
      <w:r>
        <w:t xml:space="preserve">Chauvel, Richard. 2002. Papua and Indonesia. Where contending nationalisms meet. In Kingsbury, Damien &amp; Aveling, Harry (eds.), </w:t>
      </w:r>
      <w:bookmarkEnd w:id="5450"/>
      <w:r w:rsidRPr="0092006B">
        <w:rPr>
          <w:i/>
        </w:rPr>
        <w:t>Autonomy and disintegration Indonesia</w:t>
      </w:r>
      <w:r w:rsidRPr="0092006B">
        <w:t>. London: Routledge Curzon Press, 115–127.</w:t>
      </w:r>
    </w:p>
    <w:p w14:paraId="256EB636" w14:textId="77777777" w:rsidR="0092006B" w:rsidRDefault="0092006B" w:rsidP="0092006B">
      <w:pPr>
        <w:pStyle w:val="CitaviBibliographyEntry"/>
      </w:pPr>
      <w:bookmarkStart w:id="5451" w:name="_CTVL0014dae0c4703764b27a8fdfae0fbdaa256"/>
      <w:r>
        <w:t xml:space="preserve">Churchward, C. M. 1953. </w:t>
      </w:r>
      <w:bookmarkEnd w:id="5451"/>
      <w:r w:rsidRPr="0092006B">
        <w:rPr>
          <w:i/>
        </w:rPr>
        <w:t>Tongan grammar</w:t>
      </w:r>
      <w:r w:rsidRPr="0092006B">
        <w:t>. London: Oxford University Press.</w:t>
      </w:r>
    </w:p>
    <w:p w14:paraId="4613DD8C" w14:textId="77777777" w:rsidR="0092006B" w:rsidRDefault="0092006B" w:rsidP="0092006B">
      <w:pPr>
        <w:pStyle w:val="CitaviBibliographyEntry"/>
      </w:pPr>
      <w:bookmarkStart w:id="5452" w:name="_CTVL0012a483b85ee55433d9912593fc69260cc"/>
      <w:r>
        <w:t>Clouse, Duane A. 2000. Papuan Malay – What is it! Paper presented at the SIL Malay Seminar. Yogyakarta, 8-10 January 2000.</w:t>
      </w:r>
    </w:p>
    <w:p w14:paraId="5E3D240D" w14:textId="77777777" w:rsidR="0092006B" w:rsidRDefault="0092006B" w:rsidP="0092006B">
      <w:pPr>
        <w:pStyle w:val="CitaviBibliographyEntry"/>
      </w:pPr>
      <w:bookmarkStart w:id="5453" w:name="_CTVL001492dc37dc28d4b0cba7151f1d8f53045"/>
      <w:bookmarkEnd w:id="5452"/>
      <w:r>
        <w:t xml:space="preserve">Clouse, Duane A. &amp; Donohue, Mark &amp; Ma, Felix. 2002. Survey report of the North Coast of Irian Jaya. </w:t>
      </w:r>
      <w:bookmarkEnd w:id="5453"/>
      <w:r w:rsidRPr="0092006B">
        <w:rPr>
          <w:i/>
        </w:rPr>
        <w:t>SIL Electronic Survey Reports</w:t>
      </w:r>
      <w:r w:rsidRPr="0092006B">
        <w:t xml:space="preserve"> 2002-078: 18 p. Online URL: http://www.sil.org/silesr/2002/SILESR2002-078.pdf (Accessed 8 Jan 2016).</w:t>
      </w:r>
    </w:p>
    <w:p w14:paraId="4829C61A" w14:textId="77777777" w:rsidR="0092006B" w:rsidRDefault="0092006B" w:rsidP="0092006B">
      <w:pPr>
        <w:pStyle w:val="CitaviBibliographyEntry"/>
      </w:pPr>
      <w:bookmarkStart w:id="5454" w:name="_CTVL00198d4e1da476b4a66aaceca58181212be"/>
      <w:r>
        <w:t xml:space="preserve">Collins, James T. 1980. </w:t>
      </w:r>
      <w:bookmarkEnd w:id="5454"/>
      <w:r w:rsidRPr="0092006B">
        <w:rPr>
          <w:i/>
        </w:rPr>
        <w:t>Ambonese Malay and creolization theory</w:t>
      </w:r>
      <w:r w:rsidRPr="0092006B">
        <w:t xml:space="preserve"> (Penerbitan Ilmiah 5). Kuala Lumpur: Dewan Bahasa dan Pustaka; Kementarian Pelajaran Malaysia.</w:t>
      </w:r>
    </w:p>
    <w:p w14:paraId="2D35EE34" w14:textId="77777777" w:rsidR="0092006B" w:rsidRDefault="0092006B" w:rsidP="0092006B">
      <w:pPr>
        <w:pStyle w:val="CitaviBibliographyEntry"/>
      </w:pPr>
      <w:bookmarkStart w:id="5455" w:name="_CTVL00143d6b5bd93534c41b71a26a14af76f70"/>
      <w:r>
        <w:t xml:space="preserve">Collins, James T. 1998. </w:t>
      </w:r>
      <w:bookmarkEnd w:id="5455"/>
      <w:r w:rsidRPr="0092006B">
        <w:rPr>
          <w:i/>
        </w:rPr>
        <w:t>Malay, world language: A short history</w:t>
      </w:r>
      <w:r w:rsidRPr="0092006B">
        <w:t>, 2nd edn. Kuala Lumpur: Dewan Bahasa dan Pustaka.</w:t>
      </w:r>
    </w:p>
    <w:p w14:paraId="06216DD5" w14:textId="77777777" w:rsidR="0092006B" w:rsidRDefault="0092006B" w:rsidP="0092006B">
      <w:pPr>
        <w:pStyle w:val="CitaviBibliographyEntry"/>
      </w:pPr>
      <w:bookmarkStart w:id="5456" w:name="_CTVL0014b8cdf93d87b4807942c42901a15b892"/>
      <w:r>
        <w:t xml:space="preserve">Commissie voor Nieuw Guinea &amp; van der Goes, H. D. A. &amp; Johan Hendrik Croockewit &amp; Commissie voor Nieuw Guinea, Netherlands. 1862. </w:t>
      </w:r>
      <w:bookmarkEnd w:id="5456"/>
      <w:r w:rsidRPr="0092006B">
        <w:rPr>
          <w:i/>
        </w:rPr>
        <w:t>Nieuw Guinea, ethnographisch en natuurkundig onderzocht en beschreven in 1858</w:t>
      </w:r>
      <w:r w:rsidRPr="0092006B">
        <w:t>. Amsterdam: Frederik Muller. Online URL: http://books.google.nl/books/download/Nieuw_Guinea_ethnographisch_en_natuurkun.pdf?id=CgAvAAAAYAAJ&amp;output=pdf&amp;sig=ACfU3U1Lv1gqcqbtPpihc6Yf8u8V_ipehQ (Accessed 8 Jan 2016).</w:t>
      </w:r>
    </w:p>
    <w:p w14:paraId="2CE9D1B2" w14:textId="77777777" w:rsidR="0092006B" w:rsidRDefault="0092006B" w:rsidP="0092006B">
      <w:pPr>
        <w:pStyle w:val="CitaviBibliographyEntry"/>
      </w:pPr>
      <w:bookmarkStart w:id="5457" w:name="_CTVL00179d96b85f1ef49b08a48116bfd6eb8dc"/>
      <w:r>
        <w:t xml:space="preserve">Comrie, Bernard. 1989. </w:t>
      </w:r>
      <w:bookmarkEnd w:id="5457"/>
      <w:r w:rsidRPr="0092006B">
        <w:rPr>
          <w:i/>
        </w:rPr>
        <w:t>Language universals and linguistic typology: Syntax and morphology</w:t>
      </w:r>
      <w:r w:rsidRPr="0092006B">
        <w:t>, 2nd edn. Chicago: University of Chicago Press.</w:t>
      </w:r>
    </w:p>
    <w:p w14:paraId="42773FB9" w14:textId="77777777" w:rsidR="0092006B" w:rsidRDefault="0092006B" w:rsidP="0092006B">
      <w:pPr>
        <w:pStyle w:val="CitaviBibliographyEntry"/>
      </w:pPr>
      <w:bookmarkStart w:id="5458" w:name="_CTVL0014dfb9e3d8901495db76175952f5516dd"/>
      <w:r>
        <w:t xml:space="preserve">Comrie, Bernard &amp; Thompson, Sandra A. 2007. Lexical nominalization. In Shopen, Timothy (ed.), </w:t>
      </w:r>
      <w:bookmarkEnd w:id="5458"/>
      <w:r w:rsidRPr="0092006B">
        <w:rPr>
          <w:i/>
        </w:rPr>
        <w:t>Language typology and syntactic description. Volume 3: Grammatical categories and the lexicon</w:t>
      </w:r>
      <w:r w:rsidRPr="0092006B">
        <w:t>, 2nd edn.. Cambridge: Cambridge University Press, 334–381.</w:t>
      </w:r>
    </w:p>
    <w:p w14:paraId="033C5993" w14:textId="77777777" w:rsidR="0092006B" w:rsidRDefault="0092006B" w:rsidP="0092006B">
      <w:pPr>
        <w:pStyle w:val="CitaviBibliographyEntry"/>
      </w:pPr>
      <w:bookmarkStart w:id="5459" w:name="_CTVL0013d7bbcc9db5f41e98babe01318549ef5"/>
      <w:r>
        <w:t xml:space="preserve">Cooper, Robert L. &amp; Fishman, Joshua A. 1974. The study of language attitudes. </w:t>
      </w:r>
      <w:bookmarkEnd w:id="5459"/>
      <w:r w:rsidRPr="0092006B">
        <w:rPr>
          <w:i/>
        </w:rPr>
        <w:t>Linguistics</w:t>
      </w:r>
      <w:r w:rsidRPr="0092006B">
        <w:t xml:space="preserve"> 136: 5–19.</w:t>
      </w:r>
    </w:p>
    <w:p w14:paraId="4B0EEDB6" w14:textId="77777777" w:rsidR="0092006B" w:rsidRDefault="0092006B" w:rsidP="0092006B">
      <w:pPr>
        <w:pStyle w:val="CitaviBibliographyEntry"/>
      </w:pPr>
      <w:bookmarkStart w:id="5460" w:name="_CTVL0014562ce12d7274b868f2ce045eb4eff5b"/>
      <w:r>
        <w:t xml:space="preserve">Cristofaro, Sonia. 2005. </w:t>
      </w:r>
      <w:bookmarkEnd w:id="5460"/>
      <w:r w:rsidRPr="0092006B">
        <w:rPr>
          <w:i/>
        </w:rPr>
        <w:t>Subordination</w:t>
      </w:r>
      <w:r w:rsidRPr="0092006B">
        <w:t>. Oxford: Oxford University Press.</w:t>
      </w:r>
    </w:p>
    <w:p w14:paraId="2707BF71" w14:textId="77777777" w:rsidR="0092006B" w:rsidRDefault="0092006B" w:rsidP="0092006B">
      <w:pPr>
        <w:pStyle w:val="CitaviBibliographyEntry"/>
      </w:pPr>
      <w:bookmarkStart w:id="5461" w:name="_CTVL0013b97114d29d843838816b9634e364c14"/>
      <w:r>
        <w:t xml:space="preserve">Croft, William. 1991. </w:t>
      </w:r>
      <w:bookmarkEnd w:id="5461"/>
      <w:r w:rsidRPr="0092006B">
        <w:rPr>
          <w:i/>
        </w:rPr>
        <w:t>Syntactic categories and grammatical relations: The cognitive organization of information</w:t>
      </w:r>
      <w:r w:rsidRPr="0092006B">
        <w:t>. Chicago: University of Chicago Press.</w:t>
      </w:r>
    </w:p>
    <w:p w14:paraId="36932028" w14:textId="77777777" w:rsidR="0092006B" w:rsidRDefault="0092006B" w:rsidP="0092006B">
      <w:pPr>
        <w:pStyle w:val="CitaviBibliographyEntry"/>
      </w:pPr>
      <w:bookmarkStart w:id="5462" w:name="_CTVL001d0f410cabeb346359b3e54ec822a274d"/>
      <w:r>
        <w:t xml:space="preserve">Crystal, David. 2008. </w:t>
      </w:r>
      <w:bookmarkEnd w:id="5462"/>
      <w:r w:rsidRPr="0092006B">
        <w:rPr>
          <w:i/>
        </w:rPr>
        <w:t>A dictionary of linguistics and phonetics</w:t>
      </w:r>
      <w:r w:rsidRPr="0092006B">
        <w:t xml:space="preserve"> (The Language Library), 6th edn. Malden: Basil Blackwell Publishers.</w:t>
      </w:r>
    </w:p>
    <w:p w14:paraId="0803CDE7" w14:textId="77777777" w:rsidR="0092006B" w:rsidRDefault="0092006B" w:rsidP="0092006B">
      <w:pPr>
        <w:pStyle w:val="CitaviBibliographyEntry"/>
      </w:pPr>
      <w:bookmarkStart w:id="5463" w:name="_CTVL0017bcbf64b614847b8ad285ab1b3c41ea3"/>
      <w:r>
        <w:t xml:space="preserve">Daniel, Michael. 2011. Plurality in independent personal pronouns. In Haspelmath, Martin &amp; Dryer, Matthew S. &amp; Gil, David &amp; Comrie, Bernard (eds.), </w:t>
      </w:r>
      <w:bookmarkEnd w:id="5463"/>
      <w:r w:rsidRPr="0092006B">
        <w:rPr>
          <w:i/>
        </w:rPr>
        <w:t>The world atlas of language structures</w:t>
      </w:r>
      <w:r w:rsidRPr="0092006B">
        <w:t>. München: Max Planck Digital Library, Chapter 35. Online URL: http://wals.info/chapter/35 (Accessed 8 Jan 2016).</w:t>
      </w:r>
    </w:p>
    <w:p w14:paraId="11D2ACC8" w14:textId="77777777" w:rsidR="0092006B" w:rsidRDefault="0092006B" w:rsidP="0092006B">
      <w:pPr>
        <w:pStyle w:val="CitaviBibliographyEntry"/>
      </w:pPr>
      <w:bookmarkStart w:id="5464" w:name="_CTVL001449d5e1f183c45e288e00f2eb76bcc98"/>
      <w:r>
        <w:t xml:space="preserve">Daniel, Michael &amp; Moravcsik, Edith A. 2011. The associative plural. In Haspelmath, Martin &amp; Dryer, Matthew S. &amp; Gil, David &amp; Comrie, Bernard (eds.), </w:t>
      </w:r>
      <w:bookmarkEnd w:id="5464"/>
      <w:r w:rsidRPr="0092006B">
        <w:rPr>
          <w:i/>
        </w:rPr>
        <w:t>The world atlas of language structures</w:t>
      </w:r>
      <w:r w:rsidRPr="0092006B">
        <w:t>. München: Max Planck Digital Library, Chapter 36. Online URL: http://wals.info/chapter/36 (Accessed 8 Jan 2016).</w:t>
      </w:r>
    </w:p>
    <w:p w14:paraId="194B6591" w14:textId="77777777" w:rsidR="0092006B" w:rsidRDefault="0092006B" w:rsidP="0092006B">
      <w:pPr>
        <w:pStyle w:val="CitaviBibliographyEntry"/>
      </w:pPr>
      <w:bookmarkStart w:id="5465" w:name="_CTVL001dac94ec17d3b4435a235940bbce4eddc"/>
      <w:r>
        <w:t xml:space="preserve">De Lacy, Paul V. 2006. </w:t>
      </w:r>
      <w:bookmarkEnd w:id="5465"/>
      <w:r w:rsidRPr="0092006B">
        <w:rPr>
          <w:i/>
        </w:rPr>
        <w:t>Markedness: Reduction and preservation in phonology</w:t>
      </w:r>
      <w:r w:rsidRPr="0092006B">
        <w:t xml:space="preserve"> (Cambridge Studies in Linguistics 112). Cambridge: Cambridge University Press.</w:t>
      </w:r>
    </w:p>
    <w:p w14:paraId="20C4CE2D" w14:textId="77777777" w:rsidR="0092006B" w:rsidRDefault="0092006B" w:rsidP="0092006B">
      <w:pPr>
        <w:pStyle w:val="CitaviBibliographyEntry"/>
      </w:pPr>
      <w:bookmarkStart w:id="5466" w:name="_CTVL001140ec7e9eab249b9b8c4a9e47213f55c"/>
      <w:r>
        <w:t xml:space="preserve">De Saussure, Ferdinand. 1959. </w:t>
      </w:r>
      <w:bookmarkEnd w:id="5466"/>
      <w:r w:rsidRPr="0092006B">
        <w:rPr>
          <w:i/>
        </w:rPr>
        <w:t>Course in general linguistics (edited by Charles Bally and Albert Sechehaye in collaboration with Albert Reidlinger; translated from the French by Wade Baskin)</w:t>
      </w:r>
      <w:r w:rsidRPr="0092006B">
        <w:t>, 3rd edn. New York: Philosophical Library.</w:t>
      </w:r>
    </w:p>
    <w:p w14:paraId="71BE2C74" w14:textId="77777777" w:rsidR="0092006B" w:rsidRDefault="0092006B" w:rsidP="0092006B">
      <w:pPr>
        <w:pStyle w:val="CitaviBibliographyEntry"/>
      </w:pPr>
      <w:bookmarkStart w:id="5467" w:name="_CTVL001e5d1b60c7d484ca788574b60bb5be5c4"/>
      <w:r>
        <w:t xml:space="preserve">De Vries, Lourens. 2005. Towards a typology of tail–head linkage in Papuan languages. </w:t>
      </w:r>
      <w:bookmarkEnd w:id="5467"/>
      <w:r w:rsidRPr="0092006B">
        <w:rPr>
          <w:i/>
        </w:rPr>
        <w:t>Studies in Language</w:t>
      </w:r>
      <w:r w:rsidRPr="0092006B">
        <w:t xml:space="preserve"> 29(2): 363–384. Online URL: http://dx.doi.org/10.1075/sl.29.2.04vri (Accessed 8 Jan 2016).</w:t>
      </w:r>
    </w:p>
    <w:p w14:paraId="2BC26DB5" w14:textId="77777777" w:rsidR="0092006B" w:rsidRDefault="0092006B" w:rsidP="0092006B">
      <w:pPr>
        <w:pStyle w:val="CitaviBibliographyEntry"/>
      </w:pPr>
      <w:bookmarkStart w:id="5468" w:name="_CTVL00199fe8dff2b7348bb859c791c28b573fe"/>
      <w:r>
        <w:t xml:space="preserve">Diessel, Holger. 1999. </w:t>
      </w:r>
      <w:bookmarkEnd w:id="5468"/>
      <w:r w:rsidRPr="0092006B">
        <w:rPr>
          <w:i/>
        </w:rPr>
        <w:t>Demonstratives: Form, function, and grammaticalization</w:t>
      </w:r>
      <w:r w:rsidRPr="0092006B">
        <w:t xml:space="preserve"> (Typological Studies in Language 42). Amsterdam: John Benjamins Publishing Company.</w:t>
      </w:r>
    </w:p>
    <w:p w14:paraId="146F1419" w14:textId="77777777" w:rsidR="0092006B" w:rsidRDefault="0092006B" w:rsidP="0092006B">
      <w:pPr>
        <w:pStyle w:val="CitaviBibliographyEntry"/>
      </w:pPr>
      <w:bookmarkStart w:id="5469" w:name="_CTVL001b12a52ee603743d6b881d38cf250a66d"/>
      <w:r>
        <w:t xml:space="preserve">Diessel, Holger. 2006. Demonstratives. In Brown, Keith (ed.), </w:t>
      </w:r>
      <w:bookmarkEnd w:id="5469"/>
      <w:r w:rsidRPr="0092006B">
        <w:rPr>
          <w:i/>
        </w:rPr>
        <w:t>Encyclopedia of language and linguistics</w:t>
      </w:r>
      <w:r w:rsidRPr="0092006B">
        <w:t>, 2nd edn.. Amsterdam: Elsevier Science Ltd. 430–435.</w:t>
      </w:r>
    </w:p>
    <w:p w14:paraId="548DE72C" w14:textId="77777777" w:rsidR="0092006B" w:rsidRDefault="0092006B" w:rsidP="0092006B">
      <w:pPr>
        <w:pStyle w:val="CitaviBibliographyEntry"/>
      </w:pPr>
      <w:bookmarkStart w:id="5470" w:name="_CTVL00113830ba2b59b47a5abb3d99229397f38"/>
      <w:r>
        <w:t xml:space="preserve">Dik, Simon C. &amp; Hengeveld, Kees. 1997. </w:t>
      </w:r>
      <w:bookmarkEnd w:id="5470"/>
      <w:r w:rsidRPr="0092006B">
        <w:rPr>
          <w:i/>
        </w:rPr>
        <w:t>The theory of functional grammar. Part 2: Complex and derived constructions</w:t>
      </w:r>
      <w:r w:rsidRPr="0092006B">
        <w:t xml:space="preserve"> (Functional Grammar Series 21), 2nd edn. Berlin: Mouton de Gruyter.</w:t>
      </w:r>
    </w:p>
    <w:p w14:paraId="59112952" w14:textId="77777777" w:rsidR="0092006B" w:rsidRDefault="0092006B" w:rsidP="0092006B">
      <w:pPr>
        <w:pStyle w:val="CitaviBibliographyEntry"/>
      </w:pPr>
      <w:bookmarkStart w:id="5471" w:name="_CTVL0019d13d851034c4276aa32d67c8dd398dd"/>
      <w:r>
        <w:t xml:space="preserve">Dixon, Robert M. W. 1979. Ergativity. </w:t>
      </w:r>
      <w:bookmarkEnd w:id="5471"/>
      <w:r w:rsidRPr="0092006B">
        <w:rPr>
          <w:i/>
        </w:rPr>
        <w:t>Language</w:t>
      </w:r>
      <w:r w:rsidRPr="0092006B">
        <w:t xml:space="preserve"> 55: 59–138. Online URL: http://www.jstor.org/stable/412519 (Accessed 8 Jan 2016).</w:t>
      </w:r>
    </w:p>
    <w:p w14:paraId="67886458" w14:textId="77777777" w:rsidR="0092006B" w:rsidRDefault="0092006B" w:rsidP="0092006B">
      <w:pPr>
        <w:pStyle w:val="CitaviBibliographyEntry"/>
      </w:pPr>
      <w:bookmarkStart w:id="5472" w:name="_CTVL00140ad0c5978f24fb9ad0e519c611cffeb"/>
      <w:r>
        <w:t xml:space="preserve">Dixon, Robert M. W. 1994. Adjectives. In Asher, Robert E. (ed.), </w:t>
      </w:r>
      <w:bookmarkEnd w:id="5472"/>
      <w:r w:rsidRPr="0092006B">
        <w:rPr>
          <w:i/>
        </w:rPr>
        <w:t>The Encyclopedia of language and linguistics</w:t>
      </w:r>
      <w:r w:rsidRPr="0092006B">
        <w:t>. Oxford: Pergamon Press, 29–34.</w:t>
      </w:r>
    </w:p>
    <w:p w14:paraId="2DAC4262" w14:textId="77777777" w:rsidR="0092006B" w:rsidRDefault="0092006B" w:rsidP="0092006B">
      <w:pPr>
        <w:pStyle w:val="CitaviBibliographyEntry"/>
      </w:pPr>
      <w:bookmarkStart w:id="5473" w:name="_CTVL001798d73a9255e47fcb2f46aaa57d3ad92"/>
      <w:r>
        <w:t xml:space="preserve">Dixon, Robert M. W. 2004. Adjective classes in typological perspective. In Dixon, Robert M. W. &amp; Aikhenvald, Alexandra Y. (eds.), </w:t>
      </w:r>
      <w:bookmarkEnd w:id="5473"/>
      <w:r w:rsidRPr="0092006B">
        <w:rPr>
          <w:i/>
        </w:rPr>
        <w:t>Adjective classes: A cross-linguistic typology</w:t>
      </w:r>
      <w:r w:rsidRPr="0092006B">
        <w:t xml:space="preserve"> (Explorations in Linguistic Typology 1). Oxford: Oxford University Press, 1–49.</w:t>
      </w:r>
    </w:p>
    <w:p w14:paraId="365F1F71" w14:textId="77777777" w:rsidR="0092006B" w:rsidRDefault="0092006B" w:rsidP="0092006B">
      <w:pPr>
        <w:pStyle w:val="CitaviBibliographyEntry"/>
      </w:pPr>
      <w:bookmarkStart w:id="5474" w:name="_CTVL001f699e60f49184625823f2ac416c31b12"/>
      <w:r>
        <w:t xml:space="preserve">Dixon, Robert M. W. 2008. Comparative constructions: A cross-linguistic typology. </w:t>
      </w:r>
      <w:bookmarkEnd w:id="5474"/>
      <w:r w:rsidRPr="0092006B">
        <w:rPr>
          <w:i/>
        </w:rPr>
        <w:t>Studies in Language</w:t>
      </w:r>
      <w:r w:rsidRPr="0092006B">
        <w:t xml:space="preserve"> 32(4): 787–817. Online URL: http://dx.doi.org/10.1075/sl.32.4.02dix (Accessed 8 Jan 2016).</w:t>
      </w:r>
    </w:p>
    <w:p w14:paraId="4623FBD4" w14:textId="77777777" w:rsidR="0092006B" w:rsidRDefault="0092006B" w:rsidP="0092006B">
      <w:pPr>
        <w:pStyle w:val="CitaviBibliographyEntry"/>
      </w:pPr>
      <w:bookmarkStart w:id="5475" w:name="_CTVL001a4238eb79cc7426883edc5d16f62b511"/>
      <w:r>
        <w:t xml:space="preserve">Dixon, Robert M. W. 2010a. </w:t>
      </w:r>
      <w:bookmarkEnd w:id="5475"/>
      <w:r w:rsidRPr="0092006B">
        <w:rPr>
          <w:i/>
        </w:rPr>
        <w:t>Basic linguistic theory. Volume 2: Grammatical topics</w:t>
      </w:r>
      <w:r w:rsidRPr="0092006B">
        <w:t>. Oxford: Oxford University Press.</w:t>
      </w:r>
    </w:p>
    <w:p w14:paraId="239D6ECB" w14:textId="77777777" w:rsidR="0092006B" w:rsidRDefault="0092006B" w:rsidP="0092006B">
      <w:pPr>
        <w:pStyle w:val="CitaviBibliographyEntry"/>
      </w:pPr>
      <w:bookmarkStart w:id="5476" w:name="_CTVL001ef85798ae84a45078cdf78daf89fa51f"/>
      <w:r>
        <w:t xml:space="preserve">Dixon, Robert M. W. 2010b. </w:t>
      </w:r>
      <w:bookmarkEnd w:id="5476"/>
      <w:r w:rsidRPr="0092006B">
        <w:rPr>
          <w:i/>
        </w:rPr>
        <w:t>Basic linguistic theory. Volume 3: Further grammatical topics</w:t>
      </w:r>
      <w:r w:rsidRPr="0092006B">
        <w:t>. Oxford: Oxford University Press.</w:t>
      </w:r>
    </w:p>
    <w:p w14:paraId="4AD3625A" w14:textId="77777777" w:rsidR="0092006B" w:rsidRDefault="0092006B" w:rsidP="0092006B">
      <w:pPr>
        <w:pStyle w:val="CitaviBibliographyEntry"/>
      </w:pPr>
      <w:bookmarkStart w:id="5477" w:name="_CTVL00140e4ed38a14d419baf9f26c1485953d2"/>
      <w:r>
        <w:t xml:space="preserve">Dixon, Robert M. W. &amp; Aikhenvald, Alexandra Y. 2009. </w:t>
      </w:r>
      <w:bookmarkEnd w:id="5477"/>
      <w:r w:rsidRPr="0092006B">
        <w:rPr>
          <w:i/>
        </w:rPr>
        <w:t>The semantics of clause linking: A cross-linguistic typology</w:t>
      </w:r>
      <w:r w:rsidRPr="0092006B">
        <w:t xml:space="preserve"> (Explorations in Linguistic Typology 5). Oxford: Oxford University Press.</w:t>
      </w:r>
    </w:p>
    <w:p w14:paraId="1704EDB5" w14:textId="77777777" w:rsidR="0092006B" w:rsidRDefault="0092006B" w:rsidP="0092006B">
      <w:pPr>
        <w:pStyle w:val="CitaviBibliographyEntry"/>
      </w:pPr>
      <w:bookmarkStart w:id="5478" w:name="_CTVL0018c3f841a21044da8943728d3709dcd35"/>
      <w:r>
        <w:t xml:space="preserve">Doetjes, Jenny. 2007. Adverbs and quantification: Degrees versus frequency. </w:t>
      </w:r>
      <w:bookmarkEnd w:id="5478"/>
      <w:r w:rsidRPr="0092006B">
        <w:rPr>
          <w:i/>
        </w:rPr>
        <w:t>Lingua</w:t>
      </w:r>
      <w:r w:rsidRPr="0092006B">
        <w:t xml:space="preserve"> 117: 685–720. Online URL: http://dx.doi.org/10.1016/j.lingua.2006.04.003 (Accessed 8 Jan 2016).</w:t>
      </w:r>
    </w:p>
    <w:p w14:paraId="2907E545" w14:textId="77777777" w:rsidR="0092006B" w:rsidRDefault="0092006B" w:rsidP="0092006B">
      <w:pPr>
        <w:pStyle w:val="CitaviBibliographyEntry"/>
      </w:pPr>
      <w:bookmarkStart w:id="5479" w:name="_CTVL0019be4b21fb8c84575807b94fc6d0facb0"/>
      <w:r>
        <w:t>Donohue, Mark. 1997. Merauke Malay: Some observations on contact and change. Manchester: Department of Linguistics, University of Manchester.</w:t>
      </w:r>
    </w:p>
    <w:p w14:paraId="17D8FC30" w14:textId="77777777" w:rsidR="0092006B" w:rsidRDefault="0092006B" w:rsidP="0092006B">
      <w:pPr>
        <w:pStyle w:val="CitaviBibliographyEntry"/>
      </w:pPr>
      <w:bookmarkStart w:id="5480" w:name="_CTVL001d76337473ae14697972b6f88a2b335aa"/>
      <w:bookmarkEnd w:id="5479"/>
      <w:r>
        <w:t>Donohue, Mark. 2003. Papuan Malay. Singapore: National University of Singapore. Online URL: http://papuan.linguistics.anu.edu.au/Donohue/downloads/Donohue_2003_PapuanMalay.pdf (Accessed 8 Jan 2016).</w:t>
      </w:r>
    </w:p>
    <w:p w14:paraId="35108C40" w14:textId="77777777" w:rsidR="0092006B" w:rsidRDefault="0092006B" w:rsidP="0092006B">
      <w:pPr>
        <w:pStyle w:val="CitaviBibliographyEntry"/>
      </w:pPr>
      <w:bookmarkStart w:id="5481" w:name="_CTVL0019586b03440b7495ea6f142043b6e1344"/>
      <w:bookmarkEnd w:id="5480"/>
      <w:r>
        <w:t xml:space="preserve">Donohue, Mark. 2005a. Numerals and their position in Universal Grammar. </w:t>
      </w:r>
      <w:bookmarkEnd w:id="5481"/>
      <w:r w:rsidRPr="0092006B">
        <w:rPr>
          <w:i/>
        </w:rPr>
        <w:t>Journal of Universal Language</w:t>
      </w:r>
      <w:r w:rsidRPr="0092006B">
        <w:t xml:space="preserve"> 6(2): 1–37.</w:t>
      </w:r>
    </w:p>
    <w:p w14:paraId="5B9B302E" w14:textId="77777777" w:rsidR="0092006B" w:rsidRDefault="0092006B" w:rsidP="0092006B">
      <w:pPr>
        <w:pStyle w:val="CitaviBibliographyEntry"/>
      </w:pPr>
      <w:bookmarkStart w:id="5482" w:name="_CTVL0010e990244590b4789a2304eceb1a06a97"/>
      <w:r>
        <w:t>Donohue, Mark. 2005b. Voice in some eastern Malay varieties. Paper presented at the Ninth International Symposium on Malay/Indonesian Linguistics – ISMIL 9. Ambun Pagi, 27-29 July 2005. Online URL: http://email.eva.mpg.de/~gil/ismil/9/abstracts.zip (Accessed 8 Jan 2016).</w:t>
      </w:r>
    </w:p>
    <w:p w14:paraId="5ADBB4E1" w14:textId="77777777" w:rsidR="0092006B" w:rsidRDefault="0092006B" w:rsidP="0092006B">
      <w:pPr>
        <w:pStyle w:val="CitaviBibliographyEntry"/>
      </w:pPr>
      <w:bookmarkStart w:id="5483" w:name="_CTVL0019b7a2b106419415e9778bb92caaf8cbb"/>
      <w:bookmarkEnd w:id="5482"/>
      <w:r>
        <w:t xml:space="preserve">Donohue, Mark. 2007a. Malay as a mirror of Austronesian: Voice development and voice variation. </w:t>
      </w:r>
      <w:bookmarkEnd w:id="5483"/>
      <w:r w:rsidRPr="0092006B">
        <w:rPr>
          <w:i/>
        </w:rPr>
        <w:t>Lingua</w:t>
      </w:r>
      <w:r w:rsidRPr="0092006B">
        <w:t xml:space="preserve"> 118(10): 1470–1499. Online URL: http://dx.doi.org/10.1016/j.lingua.2007.08.007 (Accessed 8 Jan 2016).</w:t>
      </w:r>
    </w:p>
    <w:p w14:paraId="7C7DBB39" w14:textId="77777777" w:rsidR="0092006B" w:rsidRDefault="0092006B" w:rsidP="0092006B">
      <w:pPr>
        <w:pStyle w:val="CitaviBibliographyEntry"/>
      </w:pPr>
      <w:bookmarkStart w:id="5484" w:name="_CTVL0010fb8588b8d0840d3a2bfd065acf04f5b"/>
      <w:r>
        <w:t xml:space="preserve">Donohue, Mark. 2007b. Variation in voice in Indonesian/Malay: Historical and synchronic perspectives. In Matsumoto, Yoshiko &amp; Oshima, David Y. &amp; Robinson, Orrin R. &amp; Sells, Peter (eds.), </w:t>
      </w:r>
      <w:bookmarkEnd w:id="5484"/>
      <w:r w:rsidRPr="0092006B">
        <w:rPr>
          <w:i/>
        </w:rPr>
        <w:t>Diversity in language: Perspectives and implications</w:t>
      </w:r>
      <w:r w:rsidRPr="0092006B">
        <w:t xml:space="preserve"> (CSLI Lecture Notes 176). Stanford: CSLI Publications, 71–129.</w:t>
      </w:r>
    </w:p>
    <w:p w14:paraId="2912C6DD" w14:textId="77777777" w:rsidR="0092006B" w:rsidRDefault="0092006B" w:rsidP="0092006B">
      <w:pPr>
        <w:pStyle w:val="CitaviBibliographyEntry"/>
      </w:pPr>
      <w:bookmarkStart w:id="5485" w:name="_CTVL0019349891de43f428a979786f33e86e564"/>
      <w:r>
        <w:t xml:space="preserve">Donohue, Mark. 2007c. Word order in Austronesian from north to south and west to east. </w:t>
      </w:r>
      <w:bookmarkEnd w:id="5485"/>
      <w:r w:rsidRPr="0092006B">
        <w:rPr>
          <w:i/>
        </w:rPr>
        <w:t>Linguistic Typology</w:t>
      </w:r>
      <w:r w:rsidRPr="0092006B">
        <w:t xml:space="preserve"> 11(2): 349–391. Online URL: http://dx.doi.org/10.1515/LINGTY.2007.026 (Accessed 8 Jan 2016).</w:t>
      </w:r>
    </w:p>
    <w:p w14:paraId="2E251E89" w14:textId="77777777" w:rsidR="0092006B" w:rsidRDefault="0092006B" w:rsidP="0092006B">
      <w:pPr>
        <w:pStyle w:val="CitaviBibliographyEntry"/>
      </w:pPr>
      <w:bookmarkStart w:id="5486" w:name="_CTVL001f99e8f252e624919a3159017e8b51f9e"/>
      <w:r>
        <w:t xml:space="preserve">Donohue, Mark. 2011. Papuan Malay of New Guinea: Melanesian influence on verb and clause structure. In Lefebvre, Claire (ed.), </w:t>
      </w:r>
      <w:bookmarkEnd w:id="5486"/>
      <w:r w:rsidRPr="0092006B">
        <w:rPr>
          <w:i/>
        </w:rPr>
        <w:t>Creoles, their substrates, and language typology</w:t>
      </w:r>
      <w:r w:rsidRPr="0092006B">
        <w:t xml:space="preserve"> (Typological Studies in Language 95). Amsterdam: John Benjamins Publishing Company, 413–435.</w:t>
      </w:r>
    </w:p>
    <w:p w14:paraId="62938C16" w14:textId="77777777" w:rsidR="0092006B" w:rsidRDefault="0092006B" w:rsidP="0092006B">
      <w:pPr>
        <w:pStyle w:val="CitaviBibliographyEntry"/>
      </w:pPr>
      <w:bookmarkStart w:id="5487" w:name="_CTVL001f8b002afaeca49f2a1bfb4719b209382"/>
      <w:r>
        <w:t xml:space="preserve">Donohue, Mark &amp; Grimes, Charles E. 2008. Yet more on the position of the languages of Eastern Indonesia and East Timor. </w:t>
      </w:r>
      <w:bookmarkEnd w:id="5487"/>
      <w:r w:rsidRPr="0092006B">
        <w:rPr>
          <w:i/>
        </w:rPr>
        <w:t>Oceanic Linguistics</w:t>
      </w:r>
      <w:r w:rsidRPr="0092006B">
        <w:t xml:space="preserve"> 47(1): 114–158. Online URL: http://www.jstor.org/stable/20172341 (Accessed 8 Jan 2016).</w:t>
      </w:r>
    </w:p>
    <w:p w14:paraId="68C420DA" w14:textId="77777777" w:rsidR="0092006B" w:rsidRDefault="0092006B" w:rsidP="0092006B">
      <w:pPr>
        <w:pStyle w:val="CitaviBibliographyEntry"/>
      </w:pPr>
      <w:bookmarkStart w:id="5488" w:name="_CTVL001e28aaf0f207f44b8a118720409075109"/>
      <w:r>
        <w:t xml:space="preserve">Donohue, Mark &amp; Sawaki, Yusuf W. 2007. Papuan Malay pronominals: Forms and functions. </w:t>
      </w:r>
      <w:bookmarkEnd w:id="5488"/>
      <w:r w:rsidRPr="0092006B">
        <w:rPr>
          <w:i/>
        </w:rPr>
        <w:t>Oceanic Linguistics</w:t>
      </w:r>
      <w:r w:rsidRPr="0092006B">
        <w:t xml:space="preserve"> 46(1): 253–276. Online URL: http://www.jstor.org/stable/4499988 (Accessed 8 Jan 2016).</w:t>
      </w:r>
    </w:p>
    <w:p w14:paraId="644AEA8A" w14:textId="77777777" w:rsidR="0092006B" w:rsidRDefault="0092006B" w:rsidP="0092006B">
      <w:pPr>
        <w:pStyle w:val="CitaviBibliographyEntry"/>
      </w:pPr>
      <w:bookmarkStart w:id="5489" w:name="_CTVL0011c83e873aaa043409420e7daf7b2e5f6"/>
      <w:r>
        <w:t xml:space="preserve">Donohue, Mark &amp; Smith, John C. 1998. What’s happened to us? Some developments in the Malay pronoun system. </w:t>
      </w:r>
      <w:bookmarkEnd w:id="5489"/>
      <w:r w:rsidRPr="0092006B">
        <w:rPr>
          <w:i/>
        </w:rPr>
        <w:t>Oceanic Linguistics</w:t>
      </w:r>
      <w:r w:rsidRPr="0092006B">
        <w:t xml:space="preserve"> 37(1): 65–84. Online URL: http://www.jstor.org/stable/3623280 (Accessed 8 Jan 2016).</w:t>
      </w:r>
    </w:p>
    <w:p w14:paraId="4CCA2774" w14:textId="77777777" w:rsidR="0092006B" w:rsidRDefault="0092006B" w:rsidP="0092006B">
      <w:pPr>
        <w:pStyle w:val="CitaviBibliographyEntry"/>
      </w:pPr>
      <w:bookmarkStart w:id="5490" w:name="_CTVL0011c1fe22e781f4cad902644a607390f91"/>
      <w:r>
        <w:t xml:space="preserve">Dooley, Robert A. &amp; Levinsohn, Stephen H. 2001. </w:t>
      </w:r>
      <w:bookmarkEnd w:id="5490"/>
      <w:r w:rsidRPr="0092006B">
        <w:rPr>
          <w:i/>
        </w:rPr>
        <w:t>Analyzing discourse: A manual of basic concepts</w:t>
      </w:r>
      <w:r w:rsidRPr="0092006B">
        <w:t>. Dallas: SIL International.</w:t>
      </w:r>
    </w:p>
    <w:p w14:paraId="1532C23B" w14:textId="77777777" w:rsidR="0092006B" w:rsidRDefault="0092006B" w:rsidP="0092006B">
      <w:pPr>
        <w:pStyle w:val="CitaviBibliographyEntry"/>
      </w:pPr>
      <w:bookmarkStart w:id="5491" w:name="_CTVL00152f204475bc749639560814ed71e8f7c"/>
      <w:r>
        <w:t xml:space="preserve">Dryer, Matthew S. 2007a. Clause types. In Shopen, Timothy (ed.), </w:t>
      </w:r>
      <w:bookmarkEnd w:id="5491"/>
      <w:r w:rsidRPr="0092006B">
        <w:rPr>
          <w:i/>
        </w:rPr>
        <w:t>Language typology and syntactic description. Volume 1: Clause structure</w:t>
      </w:r>
      <w:r w:rsidRPr="0092006B">
        <w:t>, 2nd edn.. Cambridge: Cambridge University Press, 224–275.</w:t>
      </w:r>
    </w:p>
    <w:p w14:paraId="4BA40B6E" w14:textId="77777777" w:rsidR="0092006B" w:rsidRDefault="0092006B" w:rsidP="0092006B">
      <w:pPr>
        <w:pStyle w:val="CitaviBibliographyEntry"/>
      </w:pPr>
      <w:bookmarkStart w:id="5492" w:name="_CTVL001f61468f7fa3c44d49eb33d6bc40f0142"/>
      <w:r>
        <w:t xml:space="preserve">Dryer, Matthew S. 2007b. Noun phrase structure. In Shopen, Timothy (ed.), </w:t>
      </w:r>
      <w:bookmarkEnd w:id="5492"/>
      <w:r w:rsidRPr="0092006B">
        <w:rPr>
          <w:i/>
        </w:rPr>
        <w:t>Language typology and syntactic description. Volume 2: Complex constructions</w:t>
      </w:r>
      <w:r w:rsidRPr="0092006B">
        <w:t>, 2nd edn.. Cambridge: Cambridge University Press, 151–205.</w:t>
      </w:r>
    </w:p>
    <w:p w14:paraId="10C3AE0D" w14:textId="77777777" w:rsidR="0092006B" w:rsidRDefault="0092006B" w:rsidP="0092006B">
      <w:pPr>
        <w:pStyle w:val="CitaviBibliographyEntry"/>
      </w:pPr>
      <w:bookmarkStart w:id="5493" w:name="_CTVL0016276a613dacb42fa86c3bd608b5addf2"/>
      <w:r>
        <w:t xml:space="preserve">Dryer, Matthew S. 2007c. Word order. In Shopen, Timothy (ed.), </w:t>
      </w:r>
      <w:bookmarkEnd w:id="5493"/>
      <w:r w:rsidRPr="0092006B">
        <w:rPr>
          <w:i/>
        </w:rPr>
        <w:t>Language typology and syntactic description. Volume 1: Clause structure</w:t>
      </w:r>
      <w:r w:rsidRPr="0092006B">
        <w:t>, 2nd edn.. Cambridge: Cambridge University Press, 61–131.</w:t>
      </w:r>
    </w:p>
    <w:p w14:paraId="2EB54BD1" w14:textId="77777777" w:rsidR="0092006B" w:rsidRDefault="0092006B" w:rsidP="0092006B">
      <w:pPr>
        <w:pStyle w:val="CitaviBibliographyEntry"/>
      </w:pPr>
      <w:bookmarkStart w:id="5494" w:name="_CTVL0010e523931fe98477082fb7ec672ac5dee"/>
      <w:r>
        <w:t xml:space="preserve">Dumont d‘Urville, Jules-Sébastien-César. 1833. </w:t>
      </w:r>
      <w:bookmarkEnd w:id="5494"/>
      <w:r w:rsidRPr="0092006B">
        <w:rPr>
          <w:i/>
        </w:rPr>
        <w:t>Voyage de découvertes autour du monde et à la recherche de La Pérouse: Exécuté sous son commandement et par ordre du gouvernement, sur la corvette l'Astrolabe, pendant les années 1826, 1827, 1828 et 1829. Histoire du voyage, Tome Quatrième</w:t>
      </w:r>
      <w:r w:rsidRPr="0092006B">
        <w:t>. Paris: La Librairie Encyclopédique de Roret. Online URL: http://books.google.nl/books/download/Voyage_de_d%C3%A9couvertes_autour_du_monde_e.pdf?id=0eg_AAAAcAAJ&amp;output=pdf&amp;sig=ACfU3U1rV1mJTLlb0VUe2dkx1ftK0l7nNQ (Accessed 8 Jan 2016).</w:t>
      </w:r>
    </w:p>
    <w:p w14:paraId="0AE7F0D2" w14:textId="77777777" w:rsidR="0092006B" w:rsidRDefault="0092006B" w:rsidP="0092006B">
      <w:pPr>
        <w:pStyle w:val="CitaviBibliographyEntry"/>
      </w:pPr>
      <w:bookmarkStart w:id="5495" w:name="_CTVL0018062948b240d430c9abf8d662867813c"/>
      <w:r>
        <w:t>Embassy of the Republic of Indonesia in London. 2009. Issues and perspectives. London: Embassy of the Republic of Indonesia in London. Online URL: http://www.indonesianembassy.org.uk/transmigration-1.htm (Accessed 8 Jan 2016).</w:t>
      </w:r>
    </w:p>
    <w:p w14:paraId="79843B1B" w14:textId="77777777" w:rsidR="0092006B" w:rsidRDefault="0092006B" w:rsidP="0092006B">
      <w:pPr>
        <w:pStyle w:val="CitaviBibliographyEntry"/>
      </w:pPr>
      <w:bookmarkStart w:id="5496" w:name="_CTVL001a92977905b0543a7abc3bced4575571c"/>
      <w:bookmarkEnd w:id="5495"/>
      <w:r>
        <w:t xml:space="preserve">Encyclopædia Britannica Inc. 2001a-. New Guinea (island, Malay Archipelago). In Encyclopædia Britannica Inc. (ed.), </w:t>
      </w:r>
      <w:bookmarkEnd w:id="5496"/>
      <w:r w:rsidRPr="0092006B">
        <w:rPr>
          <w:i/>
        </w:rPr>
        <w:t>Encyclopædia Britannica online</w:t>
      </w:r>
      <w:r w:rsidRPr="0092006B">
        <w:t>. Chicago: Encyclopædia Britannica. Online URL: http://www.britannica.com/EBchecked/topic/411548/New-Guinea (Accessed 8 Jan 2016).</w:t>
      </w:r>
    </w:p>
    <w:p w14:paraId="6334D29C" w14:textId="77777777" w:rsidR="0092006B" w:rsidRDefault="0092006B" w:rsidP="0092006B">
      <w:pPr>
        <w:pStyle w:val="CitaviBibliographyEntry"/>
      </w:pPr>
      <w:bookmarkStart w:id="5497" w:name="_CTVL00138907efed4cd4a8e8d1e1c1aee61bf75"/>
      <w:r>
        <w:t xml:space="preserve">Encyclopædia Britannica Inc. 2001b-. Papua (province, Indonesia). In Encyclopædia Britannica Inc. (ed.), </w:t>
      </w:r>
      <w:bookmarkEnd w:id="5497"/>
      <w:r w:rsidRPr="0092006B">
        <w:rPr>
          <w:i/>
        </w:rPr>
        <w:t>Encyclopædia Britannica online</w:t>
      </w:r>
      <w:r w:rsidRPr="0092006B">
        <w:t>. Chicago: Encyclopædia Britannica. Online URL: http://www.britannica.com/EBchecked/topic/293960/Papua (Accessed 8 Jan 2016).</w:t>
      </w:r>
    </w:p>
    <w:p w14:paraId="372A39FA" w14:textId="77777777" w:rsidR="0092006B" w:rsidRDefault="0092006B" w:rsidP="0092006B">
      <w:pPr>
        <w:pStyle w:val="CitaviBibliographyEntry"/>
      </w:pPr>
      <w:bookmarkStart w:id="5498" w:name="_CTVL001ef72ce3d94424ed2a900aeb6e029ff5f"/>
      <w:r>
        <w:t xml:space="preserve">Englebretson, Robert. 2003. </w:t>
      </w:r>
      <w:bookmarkEnd w:id="5498"/>
      <w:r w:rsidRPr="0092006B">
        <w:rPr>
          <w:i/>
        </w:rPr>
        <w:t>Searching for structure: The problem of complementation in colloquial Indonesian conversation</w:t>
      </w:r>
      <w:r w:rsidRPr="0092006B">
        <w:t xml:space="preserve"> (Studies in Discourse and Grammar 13). Amsterdam: John Benjamins Publishing Company.</w:t>
      </w:r>
    </w:p>
    <w:p w14:paraId="3C6456B6" w14:textId="77777777" w:rsidR="0092006B" w:rsidRDefault="0092006B" w:rsidP="0092006B">
      <w:pPr>
        <w:pStyle w:val="CitaviBibliographyEntry"/>
      </w:pPr>
      <w:bookmarkStart w:id="5499" w:name="_CTVL001aea55cedd0ac445784bcf2ac5a110598"/>
      <w:r>
        <w:t xml:space="preserve">Englebretson, Robert. 2007. Grammatical resources for social purposes: Some aspects of stancetaking in colloquial Indonesian conversation. In Englebretson, Robert (ed.), </w:t>
      </w:r>
      <w:bookmarkEnd w:id="5499"/>
      <w:r w:rsidRPr="0092006B">
        <w:rPr>
          <w:i/>
        </w:rPr>
        <w:t>Stancetaking in discourse: Subjectivity, evaluation, interaction</w:t>
      </w:r>
      <w:r w:rsidRPr="0092006B">
        <w:t xml:space="preserve"> (Pragmatics &amp; Beyond 164). Amsterdam: John Benjamins Publishing Company, 69–110.</w:t>
      </w:r>
    </w:p>
    <w:p w14:paraId="6D0815B0" w14:textId="77777777" w:rsidR="0092006B" w:rsidRDefault="0092006B" w:rsidP="0092006B">
      <w:pPr>
        <w:pStyle w:val="CitaviBibliographyEntry"/>
      </w:pPr>
      <w:bookmarkStart w:id="5500" w:name="_CTVL00170812f0970994174b35d197c9afb3317"/>
      <w:r>
        <w:t xml:space="preserve">Errington, Joseph. 2001. Colonial linguistics. </w:t>
      </w:r>
      <w:bookmarkEnd w:id="5500"/>
      <w:r w:rsidRPr="0092006B">
        <w:rPr>
          <w:i/>
        </w:rPr>
        <w:t>Annual Review of Anthropology</w:t>
      </w:r>
      <w:r w:rsidRPr="0092006B">
        <w:t xml:space="preserve"> 30: 19–39. Online URL: http://dx.doi.org/10.1146/annurev.anthro.30.1.19 (Accessed 8 Jan 2016).</w:t>
      </w:r>
    </w:p>
    <w:p w14:paraId="1E556E54" w14:textId="77777777" w:rsidR="0092006B" w:rsidRDefault="0092006B" w:rsidP="0092006B">
      <w:pPr>
        <w:pStyle w:val="CitaviBibliographyEntry"/>
      </w:pPr>
      <w:bookmarkStart w:id="5501" w:name="_CTVL00199b59d9383d145bf86988c2e05253428"/>
      <w:r>
        <w:t xml:space="preserve">Fasold, Ralph W. 1984. </w:t>
      </w:r>
      <w:bookmarkEnd w:id="5501"/>
      <w:r w:rsidRPr="0092006B">
        <w:rPr>
          <w:i/>
        </w:rPr>
        <w:t>The sociolinguistics of society</w:t>
      </w:r>
      <w:r w:rsidRPr="0092006B">
        <w:t xml:space="preserve"> (Language in Society 5). Oxford: Basil Blackwell Publishers.</w:t>
      </w:r>
    </w:p>
    <w:p w14:paraId="659C9FE4" w14:textId="77777777" w:rsidR="0092006B" w:rsidRDefault="0092006B" w:rsidP="0092006B">
      <w:pPr>
        <w:pStyle w:val="CitaviBibliographyEntry"/>
      </w:pPr>
      <w:bookmarkStart w:id="5502" w:name="_CTVL001462b6d3c7e8a41088e7f36727775f26d"/>
      <w:r>
        <w:t xml:space="preserve">Fearnside, Philip M. 1997. Transmigration in Indonesia: Lessons from its environmental and social impacts. </w:t>
      </w:r>
      <w:bookmarkEnd w:id="5502"/>
      <w:r w:rsidRPr="0092006B">
        <w:rPr>
          <w:i/>
        </w:rPr>
        <w:t>Environmental Management</w:t>
      </w:r>
      <w:r w:rsidRPr="0092006B">
        <w:t xml:space="preserve"> 21(4): 553–570. Online URL: https://www.academia.edu/1196557/Transmigration_in_Indonesia_Lessons_from_its_environmental_and_social_impacts (Accessed 8 Jan 2016).</w:t>
      </w:r>
    </w:p>
    <w:p w14:paraId="440BD8E4" w14:textId="77777777" w:rsidR="0092006B" w:rsidRDefault="0092006B" w:rsidP="0092006B">
      <w:pPr>
        <w:pStyle w:val="CitaviBibliographyEntry"/>
      </w:pPr>
      <w:bookmarkStart w:id="5503" w:name="_CTVL001f1a271026a6149bd9aee2f5cdd8415ef"/>
      <w:r>
        <w:t xml:space="preserve">Ferguson, Charles A. 1972. Diglossia. In Giglioli, Pier P. (ed.), </w:t>
      </w:r>
      <w:bookmarkEnd w:id="5503"/>
      <w:r w:rsidRPr="0092006B">
        <w:rPr>
          <w:i/>
        </w:rPr>
        <w:t>Language and social context: Selected readings</w:t>
      </w:r>
      <w:r w:rsidRPr="0092006B">
        <w:t>. Harmondsworth: Penguin Press, 232–251 [Reprint of Word 15: 325-340 (1959)].</w:t>
      </w:r>
    </w:p>
    <w:p w14:paraId="362EDF48" w14:textId="77777777" w:rsidR="0092006B" w:rsidRDefault="0092006B" w:rsidP="0092006B">
      <w:pPr>
        <w:pStyle w:val="CitaviBibliographyEntry"/>
      </w:pPr>
      <w:bookmarkStart w:id="5504" w:name="_CTVL001bc41bff135fb4c398df02ccc7c9927b1"/>
      <w:r>
        <w:t xml:space="preserve">Filimonova, Elena. 2005. </w:t>
      </w:r>
      <w:bookmarkEnd w:id="5504"/>
      <w:r w:rsidRPr="0092006B">
        <w:rPr>
          <w:i/>
        </w:rPr>
        <w:t>Clusivity: Typology and case studies of inclusive-exclusive distinction</w:t>
      </w:r>
      <w:r w:rsidRPr="0092006B">
        <w:t xml:space="preserve"> (Typological Studies in Language 63). Amsterdam: John Benjamins Publishing Company.</w:t>
      </w:r>
    </w:p>
    <w:p w14:paraId="6C47D404" w14:textId="77777777" w:rsidR="0092006B" w:rsidRDefault="0092006B" w:rsidP="0092006B">
      <w:pPr>
        <w:pStyle w:val="CitaviBibliographyEntry"/>
      </w:pPr>
      <w:bookmarkStart w:id="5505" w:name="_CTVL001b47c4107efce4a598df76a372feb37ce"/>
      <w:r>
        <w:t xml:space="preserve">Fishman, Joshua A. 1965. Who speaks what language to whom and when? </w:t>
      </w:r>
      <w:bookmarkEnd w:id="5505"/>
      <w:r w:rsidRPr="0092006B">
        <w:rPr>
          <w:i/>
        </w:rPr>
        <w:t>La Linguistique</w:t>
      </w:r>
      <w:r w:rsidRPr="0092006B">
        <w:t xml:space="preserve"> 1(2): 67–88.</w:t>
      </w:r>
    </w:p>
    <w:p w14:paraId="7BCA62F5" w14:textId="77777777" w:rsidR="0092006B" w:rsidRDefault="0092006B" w:rsidP="0092006B">
      <w:pPr>
        <w:pStyle w:val="CitaviBibliographyEntry"/>
      </w:pPr>
      <w:bookmarkStart w:id="5506" w:name="_CTVL0014ff4e4efb9bd469c8797134d262c3954"/>
      <w:r>
        <w:t xml:space="preserve">Foley, William A. 1986. </w:t>
      </w:r>
      <w:bookmarkEnd w:id="5506"/>
      <w:r w:rsidRPr="0092006B">
        <w:rPr>
          <w:i/>
        </w:rPr>
        <w:t>The Papuan languages of New Guinea</w:t>
      </w:r>
      <w:r w:rsidRPr="0092006B">
        <w:t xml:space="preserve"> (Cambridge Language Surveys). Cambridge: Cambridge University Press.</w:t>
      </w:r>
    </w:p>
    <w:p w14:paraId="084E0D51" w14:textId="77777777" w:rsidR="0092006B" w:rsidRDefault="0092006B" w:rsidP="0092006B">
      <w:pPr>
        <w:pStyle w:val="CitaviBibliographyEntry"/>
      </w:pPr>
      <w:bookmarkStart w:id="5507" w:name="_CTVL001b2e97fc3350d4261a96cd78060232ef4"/>
      <w:r>
        <w:t xml:space="preserve">Foley, William A. 2000. The languages of New Guinea. </w:t>
      </w:r>
      <w:bookmarkEnd w:id="5507"/>
      <w:r w:rsidRPr="0092006B">
        <w:rPr>
          <w:i/>
        </w:rPr>
        <w:t>Annual Review of Anthropology</w:t>
      </w:r>
      <w:r w:rsidRPr="0092006B">
        <w:t xml:space="preserve"> 29: 357–404. Online URL: http://dx.doi.org/10.1146/annurev.anthro.29.1.357 (Accessed 8 Jan 2016).</w:t>
      </w:r>
    </w:p>
    <w:p w14:paraId="5B000DD0" w14:textId="77777777" w:rsidR="0092006B" w:rsidRDefault="0092006B" w:rsidP="0092006B">
      <w:pPr>
        <w:pStyle w:val="CitaviBibliographyEntry"/>
      </w:pPr>
      <w:bookmarkStart w:id="5508" w:name="_CTVL00127eefbec83ea47288f2fcdff31736e2b"/>
      <w:r>
        <w:t xml:space="preserve">Gal, Susan &amp; Irvine, Judith T. 1995. The boundaries of languages and disciplines: How ideologies construct difference. </w:t>
      </w:r>
      <w:bookmarkEnd w:id="5508"/>
      <w:r w:rsidRPr="0092006B">
        <w:rPr>
          <w:i/>
        </w:rPr>
        <w:t>Social Research</w:t>
      </w:r>
      <w:r w:rsidRPr="0092006B">
        <w:t xml:space="preserve"> 62(4): 967–1001. Online URL: http://www.jstor.org/stable/40971131 (Accessed 8 Jan 2016).</w:t>
      </w:r>
    </w:p>
    <w:p w14:paraId="12C76B1E" w14:textId="77777777" w:rsidR="0092006B" w:rsidRDefault="0092006B" w:rsidP="0092006B">
      <w:pPr>
        <w:pStyle w:val="CitaviBibliographyEntry"/>
      </w:pPr>
      <w:bookmarkStart w:id="5509" w:name="_CTVL00166da89fcfd874f539ed9a3609e381554"/>
      <w:r>
        <w:t xml:space="preserve">Gil, David. 1994. The structure of Riau Indonesian. </w:t>
      </w:r>
      <w:bookmarkEnd w:id="5509"/>
      <w:r w:rsidRPr="0092006B">
        <w:rPr>
          <w:i/>
        </w:rPr>
        <w:t>Nordic Journal of Linguistics</w:t>
      </w:r>
      <w:r w:rsidRPr="0092006B">
        <w:t xml:space="preserve"> 17: 179–200.</w:t>
      </w:r>
    </w:p>
    <w:p w14:paraId="6CD9A622" w14:textId="77777777" w:rsidR="0092006B" w:rsidRDefault="0092006B" w:rsidP="0092006B">
      <w:pPr>
        <w:pStyle w:val="CitaviBibliographyEntry"/>
      </w:pPr>
      <w:bookmarkStart w:id="5510" w:name="_CTVL001778eabb12a3b4c6d82d7fa60324e8205"/>
      <w:r>
        <w:t>Gil, David. 1999. The grammaticalization of punya in Malay/Indonesian dialects. Paper presented at the Ninth Annual Meeting of the South-East Asian Linguistics Society. University of California, Berkeley, 22 May.</w:t>
      </w:r>
    </w:p>
    <w:p w14:paraId="5B0D291A" w14:textId="77777777" w:rsidR="0092006B" w:rsidRDefault="0092006B" w:rsidP="0092006B">
      <w:pPr>
        <w:pStyle w:val="CitaviBibliographyEntry"/>
      </w:pPr>
      <w:bookmarkStart w:id="5511" w:name="_CTVL00107d4dbe617204b6fbd83d4f6fa3a099f"/>
      <w:bookmarkEnd w:id="5510"/>
      <w:r>
        <w:t xml:space="preserve">Gil, David. 2001a. Commentary: Creoles, complexity, and Riau Indonesian. </w:t>
      </w:r>
      <w:bookmarkEnd w:id="5511"/>
      <w:r w:rsidRPr="0092006B">
        <w:rPr>
          <w:i/>
        </w:rPr>
        <w:t>Linguistic Typology</w:t>
      </w:r>
      <w:r w:rsidRPr="0092006B">
        <w:t xml:space="preserve"> 5(2-3): 325–371. Online URL: http://dx.doi.org/10.1515/lity.2001.002 (Accessed 8 Jan 2016).</w:t>
      </w:r>
    </w:p>
    <w:p w14:paraId="27D02A87" w14:textId="77777777" w:rsidR="0092006B" w:rsidRDefault="0092006B" w:rsidP="0092006B">
      <w:pPr>
        <w:pStyle w:val="CitaviBibliographyEntry"/>
      </w:pPr>
      <w:bookmarkStart w:id="5512" w:name="_CTVL001d374d18b05cc41a4a8bf02ac1dcc4bed"/>
      <w:r>
        <w:t xml:space="preserve">Gil, David. 2001b. Quantifiers. In Haspelmath, Martin &amp; König, Ekkehard &amp; Oesterreicher, Wulf &amp; Raible, Wolfgang (eds.), </w:t>
      </w:r>
      <w:bookmarkEnd w:id="5512"/>
      <w:r w:rsidRPr="0092006B">
        <w:rPr>
          <w:i/>
        </w:rPr>
        <w:t>Language typology and language universals: An international handbook. Volume 2</w:t>
      </w:r>
      <w:r w:rsidRPr="0092006B">
        <w:t xml:space="preserve"> (Handbücher zur Sprach- und Kommunikationswissenschaft 20). Berlin: Walter de Gruyter, 1275–1294.</w:t>
      </w:r>
    </w:p>
    <w:p w14:paraId="17BB7802" w14:textId="77777777" w:rsidR="0092006B" w:rsidRDefault="0092006B" w:rsidP="0092006B">
      <w:pPr>
        <w:pStyle w:val="CitaviBibliographyEntry"/>
      </w:pPr>
      <w:bookmarkStart w:id="5513" w:name="_CTVL0011c2baf49de464cb5b4f1a97139cf5a4d"/>
      <w:r>
        <w:t>Gil, David. 2009. Associative plurals and inclusories in Malay/Indonesian. Paper presented at the Thirteenth Symposium on Malay and Indonesian Linguistics – ISMIL 13. Senggigi, 6-7 June 2009. Online URL: http://email.eva.mpg.de/~gil/ismil/13/abstracts/Gil%20abstract%20ISMIL%2013.pdf (Accessed 8 Jan 2016).</w:t>
      </w:r>
    </w:p>
    <w:p w14:paraId="18F5AE49" w14:textId="77777777" w:rsidR="0092006B" w:rsidRDefault="0092006B" w:rsidP="0092006B">
      <w:pPr>
        <w:pStyle w:val="CitaviBibliographyEntry"/>
      </w:pPr>
      <w:bookmarkStart w:id="5514" w:name="_CTVL001d053fb24ca9f4b02806bd17894a15466"/>
      <w:bookmarkEnd w:id="5513"/>
      <w:r>
        <w:t xml:space="preserve">Gil, David. 2011. Conjunctions and universal quantifiers. In Haspelmath, Martin &amp; Dryer, Matthew S. &amp; Gil, David &amp; Comrie, Bernard (eds.), </w:t>
      </w:r>
      <w:bookmarkEnd w:id="5514"/>
      <w:r w:rsidRPr="0092006B">
        <w:rPr>
          <w:i/>
        </w:rPr>
        <w:t>The world atlas of language structures</w:t>
      </w:r>
      <w:r w:rsidRPr="0092006B">
        <w:t>. München: Max Planck Digital Library, 1–4. Online URL: http://wals.info/chapter/56 (Accessed 8 Jan 2016).</w:t>
      </w:r>
    </w:p>
    <w:p w14:paraId="7AFBAD44" w14:textId="77777777" w:rsidR="0092006B" w:rsidRDefault="0092006B" w:rsidP="0092006B">
      <w:pPr>
        <w:pStyle w:val="CitaviBibliographyEntry"/>
      </w:pPr>
      <w:bookmarkStart w:id="5515" w:name="_CTVL0013945e2fbe60746ad817648772869c926"/>
      <w:r>
        <w:t xml:space="preserve">Gil, David. 2013. Riau Indonesian: A language without nouns and verbs. In Rijkhoff, Jan &amp; van Lier, Eva (eds.), </w:t>
      </w:r>
      <w:bookmarkEnd w:id="5515"/>
      <w:r w:rsidRPr="0092006B">
        <w:rPr>
          <w:i/>
        </w:rPr>
        <w:t>Flexible word classes: Typological studies of underspecified parts of speech</w:t>
      </w:r>
      <w:r w:rsidRPr="0092006B">
        <w:t>. Oxford: Oxford University Press.</w:t>
      </w:r>
    </w:p>
    <w:p w14:paraId="03937040" w14:textId="77777777" w:rsidR="0092006B" w:rsidRDefault="0092006B" w:rsidP="0092006B">
      <w:pPr>
        <w:pStyle w:val="CitaviBibliographyEntry"/>
      </w:pPr>
      <w:bookmarkStart w:id="5516" w:name="_CTVL0013bb5ccf7e04d44d9bab5350a10b9bda5"/>
      <w:r>
        <w:t>Gil, David. 2014. Tanah Papua (Diversity Linguistics Comment - Language Structures throughout the World 655). Marseille: hypothesis. Online URL: http://dlc.hypotheses.org/655 (Accessed 8 Jan 2016).</w:t>
      </w:r>
    </w:p>
    <w:p w14:paraId="22764DB3" w14:textId="77777777" w:rsidR="0092006B" w:rsidRDefault="0092006B" w:rsidP="0092006B">
      <w:pPr>
        <w:pStyle w:val="CitaviBibliographyEntry"/>
      </w:pPr>
      <w:bookmarkStart w:id="5517" w:name="_CTVL001a400c514c08b4e95a5ce2124bb7013ef"/>
      <w:bookmarkEnd w:id="5516"/>
      <w:r>
        <w:t>Gil, David &amp; Tadmor, Uri. 1997. Towards a typology of Malay/Indonesian dialects. Paper presented at the First Symposium on Malay and Indonesian Linguistics – ISMIL 1. Penang, 14-15 January 1997. Online URL: http://www.udel.edu/pcole/penang/abstracts.html#Towards%20a%20Typology%20of%20Malay/Ind (Accessed 8 Jan 2016).</w:t>
      </w:r>
    </w:p>
    <w:p w14:paraId="7B785200" w14:textId="77777777" w:rsidR="0092006B" w:rsidRDefault="0092006B" w:rsidP="0092006B">
      <w:pPr>
        <w:pStyle w:val="CitaviBibliographyEntry"/>
      </w:pPr>
      <w:bookmarkStart w:id="5518" w:name="_CTVL0015d814166b8724174a0ebf4676fbb8f80"/>
      <w:bookmarkEnd w:id="5517"/>
      <w:r>
        <w:t xml:space="preserve">Givón, Talmy. 2001. </w:t>
      </w:r>
      <w:bookmarkEnd w:id="5518"/>
      <w:r w:rsidRPr="0092006B">
        <w:rPr>
          <w:i/>
        </w:rPr>
        <w:t>Syntax: An introduction. Volume 1</w:t>
      </w:r>
      <w:r w:rsidRPr="0092006B">
        <w:t>. Amsterdam: John Benjamins Publishing Company.</w:t>
      </w:r>
    </w:p>
    <w:p w14:paraId="492B51D5" w14:textId="77777777" w:rsidR="0092006B" w:rsidRDefault="0092006B" w:rsidP="0092006B">
      <w:pPr>
        <w:pStyle w:val="CitaviBibliographyEntry"/>
      </w:pPr>
      <w:bookmarkStart w:id="5519" w:name="_CTVL001aa3f4b612064469ea72b1a15482ce312"/>
      <w:r>
        <w:t xml:space="preserve">Goodman, Thomas. 2002. The Rajas of Papua and East Seram during the early modern period (17th – 18th centuries): A bibliographic essay. </w:t>
      </w:r>
      <w:bookmarkEnd w:id="5519"/>
      <w:r w:rsidRPr="0092006B">
        <w:rPr>
          <w:i/>
        </w:rPr>
        <w:t>Papuaweb’s Annotated Bibliographies</w:t>
      </w:r>
      <w:r w:rsidRPr="0092006B">
        <w:t>: 11 p. Online URL: http://www.papuaweb.org/bib/abib/goodman.pdf (Accessed 8 Jan 2016).</w:t>
      </w:r>
    </w:p>
    <w:p w14:paraId="46B1CFB4" w14:textId="77777777" w:rsidR="0092006B" w:rsidRDefault="0092006B" w:rsidP="0092006B">
      <w:pPr>
        <w:pStyle w:val="CitaviBibliographyEntry"/>
      </w:pPr>
      <w:bookmarkStart w:id="5520" w:name="_CTVL001c1b07118209d4995b15827ba9bfbd495"/>
      <w:r>
        <w:t xml:space="preserve">Greenberg, Joseph H. 1978. Generalizations about numerals systems. In Greenberg, Joseph H. &amp; Ferguson, Charles A. &amp; Moravcsik, Andrew (eds.), </w:t>
      </w:r>
      <w:bookmarkEnd w:id="5520"/>
      <w:r w:rsidRPr="0092006B">
        <w:rPr>
          <w:i/>
        </w:rPr>
        <w:t>Universals of human language. Volume 3: Word structure</w:t>
      </w:r>
      <w:r w:rsidRPr="0092006B">
        <w:t>. Stanford: Stanford University Press, 249–295.</w:t>
      </w:r>
    </w:p>
    <w:p w14:paraId="11E2B7AF" w14:textId="77777777" w:rsidR="0092006B" w:rsidRDefault="0092006B" w:rsidP="0092006B">
      <w:pPr>
        <w:pStyle w:val="CitaviBibliographyEntry"/>
      </w:pPr>
      <w:bookmarkStart w:id="5521" w:name="_CTVL001102344918f7b4dbe9f0fdea5c9a3e347"/>
      <w:r>
        <w:t xml:space="preserve">Grimes, Barbara D. 1991. The development and use of Ambonese Malay. In Steinhauer, Hein (ed.), </w:t>
      </w:r>
      <w:bookmarkEnd w:id="5521"/>
      <w:r w:rsidRPr="0092006B">
        <w:rPr>
          <w:i/>
        </w:rPr>
        <w:t>Papers in Austronesian linguistics. Volume 1</w:t>
      </w:r>
      <w:r w:rsidRPr="0092006B">
        <w:t xml:space="preserve"> (Pacific Linguistics A-81). Canberra: Research School of Pacific Studies, The Australian National University, 83–123.</w:t>
      </w:r>
    </w:p>
    <w:p w14:paraId="5A6AC6D4" w14:textId="77777777" w:rsidR="0092006B" w:rsidRDefault="0092006B" w:rsidP="0092006B">
      <w:pPr>
        <w:pStyle w:val="CitaviBibliographyEntry"/>
      </w:pPr>
      <w:bookmarkStart w:id="5522" w:name="_CTVL001eaafa5fc4366488b934fca9dc0e72511"/>
      <w:r>
        <w:t xml:space="preserve">Grimes, Charles E. &amp; Jacob, June A. (eds.) 2008. </w:t>
      </w:r>
      <w:bookmarkEnd w:id="5522"/>
      <w:r w:rsidRPr="0092006B">
        <w:rPr>
          <w:i/>
        </w:rPr>
        <w:t>Kupang Malay Online Dictionary</w:t>
      </w:r>
      <w:r w:rsidRPr="0092006B">
        <w:t>. Kupang: UBB-GMIT. Online URL: http://e-kamus2.org/Kupang Malay Lexicon/lexicon/main.htm (Accessed 8 Jan 2016).</w:t>
      </w:r>
    </w:p>
    <w:p w14:paraId="40C153B1" w14:textId="77777777" w:rsidR="0092006B" w:rsidRDefault="0092006B" w:rsidP="0092006B">
      <w:pPr>
        <w:pStyle w:val="CitaviBibliographyEntry"/>
      </w:pPr>
      <w:bookmarkStart w:id="5523" w:name="_CTVL00135ddf3c96db94b76af073170d5b09701"/>
      <w:r>
        <w:t xml:space="preserve">Grimes, Joseph E. 1975. </w:t>
      </w:r>
      <w:bookmarkEnd w:id="5523"/>
      <w:r w:rsidRPr="0092006B">
        <w:rPr>
          <w:i/>
        </w:rPr>
        <w:t>The thread of discourse</w:t>
      </w:r>
      <w:r w:rsidRPr="0092006B">
        <w:t xml:space="preserve"> (Janua Linguarum: Series Minor 207). The Hague: Mouton de Gruyter.</w:t>
      </w:r>
    </w:p>
    <w:p w14:paraId="00AAFF80" w14:textId="77777777" w:rsidR="0092006B" w:rsidRDefault="0092006B" w:rsidP="0092006B">
      <w:pPr>
        <w:pStyle w:val="CitaviBibliographyEntry"/>
      </w:pPr>
      <w:bookmarkStart w:id="5524" w:name="_CTVL00158cd63a617d84767b1cc971bf0f3e6dd"/>
      <w:r>
        <w:t xml:space="preserve">Grosjean, François. 1992. Another view of bilingualism. In Harris, Richard J. (ed.), </w:t>
      </w:r>
      <w:bookmarkEnd w:id="5524"/>
      <w:r w:rsidRPr="0092006B">
        <w:rPr>
          <w:i/>
        </w:rPr>
        <w:t>Cognitive processing in bilinguals</w:t>
      </w:r>
      <w:r w:rsidRPr="0092006B">
        <w:t xml:space="preserve"> (Advances in Psychology 83). Amsterdam: Elsevier Science Ltd. 51–62.</w:t>
      </w:r>
    </w:p>
    <w:p w14:paraId="3921F7A5" w14:textId="77777777" w:rsidR="0092006B" w:rsidRDefault="0092006B" w:rsidP="0092006B">
      <w:pPr>
        <w:pStyle w:val="CitaviBibliographyEntry"/>
      </w:pPr>
      <w:bookmarkStart w:id="5525" w:name="_CTVL001609137f9b093423ca4054d2b7bb8042d"/>
      <w:r>
        <w:t xml:space="preserve">Haga, A. 1884. </w:t>
      </w:r>
      <w:bookmarkEnd w:id="5525"/>
      <w:r w:rsidRPr="0092006B">
        <w:rPr>
          <w:i/>
        </w:rPr>
        <w:t>Nederlandsch Nieuw Guinea en de Papoesche Eilanden: Historische Bijdrage. Eerste Deel ±1500-1817</w:t>
      </w:r>
      <w:r w:rsidRPr="0092006B">
        <w:t>. Batavia: W. Bruining &amp; Company. Online URL: https://ia600300.us.archive.org/25/items/nederlandschnie00wetegoog/nederlandschnie00wetegoog.pdf (Accessed 8 Jan 2016).</w:t>
      </w:r>
    </w:p>
    <w:p w14:paraId="13E8D32E" w14:textId="77777777" w:rsidR="0092006B" w:rsidRDefault="0092006B" w:rsidP="0092006B">
      <w:pPr>
        <w:pStyle w:val="CitaviBibliographyEntry"/>
      </w:pPr>
      <w:bookmarkStart w:id="5526" w:name="_CTVL001032e72821258452eb36deaffc659e1c4"/>
      <w:r>
        <w:t xml:space="preserve">Haga, A. 1885. Het rapport van H. Zwaardecroon en C. Chasteleijn betreffende de reis naar Nieuw Guinea in 1705 ondernomen door Jacob Weyland. </w:t>
      </w:r>
      <w:bookmarkEnd w:id="5526"/>
      <w:r w:rsidRPr="0092006B">
        <w:rPr>
          <w:i/>
        </w:rPr>
        <w:t>Tijdschrift voor Indische Taal-, Land- en Volkenkunde</w:t>
      </w:r>
      <w:r w:rsidRPr="0092006B">
        <w:t xml:space="preserve"> 30: 235–258.</w:t>
      </w:r>
    </w:p>
    <w:p w14:paraId="40462444" w14:textId="77777777" w:rsidR="0092006B" w:rsidRDefault="0092006B" w:rsidP="0092006B">
      <w:pPr>
        <w:pStyle w:val="CitaviBibliographyEntry"/>
      </w:pPr>
      <w:bookmarkStart w:id="5527" w:name="_CTVL0019e78d7ec69424943b25ecef92f8d6571"/>
      <w:r>
        <w:t xml:space="preserve">Hale, Kenneth L. 1973. Person marking in Walbiri. In Anderson, Stephen R. &amp; Kiparsky, Paul (eds.), </w:t>
      </w:r>
      <w:bookmarkEnd w:id="5527"/>
      <w:r w:rsidRPr="0092006B">
        <w:rPr>
          <w:i/>
        </w:rPr>
        <w:t>A festschrift for Morris Halle</w:t>
      </w:r>
      <w:r w:rsidRPr="0092006B">
        <w:t>. New York: Holt, Rinehardt and Winston, 308–344.</w:t>
      </w:r>
    </w:p>
    <w:p w14:paraId="078188C4" w14:textId="77777777" w:rsidR="0092006B" w:rsidRDefault="0092006B" w:rsidP="0092006B">
      <w:pPr>
        <w:pStyle w:val="CitaviBibliographyEntry"/>
      </w:pPr>
      <w:bookmarkStart w:id="5528" w:name="_CTVL00112a0dca000eb40a4b1b78381215c9d76"/>
      <w:r>
        <w:t>Hartanti. 2008. A sociolinguistics analysis on SMS texts on Papuan Malay: A case study of students SMS texts of semester VIII of faculty of letters. Manokwari: Universitas Negeri Papua.</w:t>
      </w:r>
    </w:p>
    <w:p w14:paraId="2BB79C69" w14:textId="77777777" w:rsidR="0092006B" w:rsidRDefault="0092006B" w:rsidP="0092006B">
      <w:pPr>
        <w:pStyle w:val="CitaviBibliographyEntry"/>
      </w:pPr>
      <w:bookmarkStart w:id="5529" w:name="_CTVL00139be644285534fe8bbcb3dccf00364a4"/>
      <w:bookmarkEnd w:id="5528"/>
      <w:r>
        <w:t xml:space="preserve">Haser, Verena &amp; Kortmann, Bernd. 2006. Adverbs. In Brown, Keith (ed.), </w:t>
      </w:r>
      <w:bookmarkEnd w:id="5529"/>
      <w:r w:rsidRPr="0092006B">
        <w:rPr>
          <w:i/>
        </w:rPr>
        <w:t>Encyclopedia of language and linguistics</w:t>
      </w:r>
      <w:r w:rsidRPr="0092006B">
        <w:t>, 2nd edn.. Amsterdam: Elsevier Science Ltd. 66–69.</w:t>
      </w:r>
    </w:p>
    <w:p w14:paraId="7C106434" w14:textId="77777777" w:rsidR="0092006B" w:rsidRDefault="0092006B" w:rsidP="0092006B">
      <w:pPr>
        <w:pStyle w:val="CitaviBibliographyEntry"/>
      </w:pPr>
      <w:bookmarkStart w:id="5530" w:name="_CTVL0016a4cf95eea314d668421957131870ecf"/>
      <w:r>
        <w:t xml:space="preserve">Haspelmath, Martin. 2004. Coordinating constructions: An overview. In Haspelmath, Martin (ed.), </w:t>
      </w:r>
      <w:bookmarkEnd w:id="5530"/>
      <w:r w:rsidRPr="0092006B">
        <w:rPr>
          <w:i/>
        </w:rPr>
        <w:t>Coordinating constructions</w:t>
      </w:r>
      <w:r w:rsidRPr="0092006B">
        <w:t xml:space="preserve"> (Typological Studies in Language 58). Amsterdam: John Benjamins Publishing Company, 3–39.</w:t>
      </w:r>
    </w:p>
    <w:p w14:paraId="70926760" w14:textId="77777777" w:rsidR="0092006B" w:rsidRDefault="0092006B" w:rsidP="0092006B">
      <w:pPr>
        <w:pStyle w:val="CitaviBibliographyEntry"/>
      </w:pPr>
      <w:bookmarkStart w:id="5531" w:name="_CTVL00190659eb6b58e41ab9de38cffce1953f8"/>
      <w:r>
        <w:t xml:space="preserve">Haspelmath, Martin. 2007a. Coordination. In Shopen, Timothy (ed.), </w:t>
      </w:r>
      <w:bookmarkEnd w:id="5531"/>
      <w:r w:rsidRPr="0092006B">
        <w:rPr>
          <w:i/>
        </w:rPr>
        <w:t>Language typology and syntactic description. Volume 2: Complex constructions</w:t>
      </w:r>
      <w:r w:rsidRPr="0092006B">
        <w:t>, 2nd edn.. Cambridge: Cambridge University Press, 1–51.</w:t>
      </w:r>
    </w:p>
    <w:p w14:paraId="66D4AEEA" w14:textId="77777777" w:rsidR="0092006B" w:rsidRDefault="0092006B" w:rsidP="0092006B">
      <w:pPr>
        <w:pStyle w:val="CitaviBibliographyEntry"/>
      </w:pPr>
      <w:bookmarkStart w:id="5532" w:name="_CTVL001f584ddc56942471d80e385c2ab2e01df"/>
      <w:r>
        <w:t xml:space="preserve">Haspelmath, Martin. 2007b. Ditransitive alignment splits and inverse alignment. </w:t>
      </w:r>
      <w:bookmarkEnd w:id="5532"/>
      <w:r w:rsidRPr="0092006B">
        <w:rPr>
          <w:i/>
        </w:rPr>
        <w:t>Functions of Language</w:t>
      </w:r>
      <w:r w:rsidRPr="0092006B">
        <w:t xml:space="preserve"> 14(1): 79–102. Online URL: http://dx.doi.org/10.1075/fol.14.1.06has (Accessed 8 Jan 2016).</w:t>
      </w:r>
    </w:p>
    <w:p w14:paraId="19D4FD31" w14:textId="77777777" w:rsidR="0092006B" w:rsidRDefault="0092006B" w:rsidP="0092006B">
      <w:pPr>
        <w:pStyle w:val="CitaviBibliographyEntry"/>
      </w:pPr>
      <w:bookmarkStart w:id="5533" w:name="_CTVL0018a695996bd4248f2ada00bec676b553b"/>
      <w:r>
        <w:t xml:space="preserve">Haspelmath, Martin. 2007c. Further remarks on reciprocal constructions. In Nedjalkov, Vladimir P. (ed.), </w:t>
      </w:r>
      <w:bookmarkEnd w:id="5533"/>
      <w:r w:rsidRPr="0092006B">
        <w:rPr>
          <w:i/>
        </w:rPr>
        <w:t>Reciprocal constructions (Volume 4)</w:t>
      </w:r>
      <w:r w:rsidRPr="0092006B">
        <w:t xml:space="preserve"> (Typological Studies in Language 71). Philadelphia: John Benjamins Publishing Company, 2087–2115.</w:t>
      </w:r>
    </w:p>
    <w:p w14:paraId="3D7793F2" w14:textId="77777777" w:rsidR="0092006B" w:rsidRDefault="0092006B" w:rsidP="0092006B">
      <w:pPr>
        <w:pStyle w:val="CitaviBibliographyEntry"/>
      </w:pPr>
      <w:bookmarkStart w:id="5534" w:name="_CTVL0014d526ec2f2674d2faab9998d6185ee24"/>
      <w:r>
        <w:t xml:space="preserve">Hawkins, John A. 1983. </w:t>
      </w:r>
      <w:bookmarkEnd w:id="5534"/>
      <w:r w:rsidRPr="0092006B">
        <w:rPr>
          <w:i/>
        </w:rPr>
        <w:t>Word order universals</w:t>
      </w:r>
      <w:r w:rsidRPr="0092006B">
        <w:t xml:space="preserve"> (Quantitative Analyses of Linguistic Structure 3). New York: Academic Press.</w:t>
      </w:r>
    </w:p>
    <w:p w14:paraId="7F89E748" w14:textId="77777777" w:rsidR="0092006B" w:rsidRDefault="0092006B" w:rsidP="0092006B">
      <w:pPr>
        <w:pStyle w:val="CitaviBibliographyEntry"/>
      </w:pPr>
      <w:bookmarkStart w:id="5535" w:name="_CTVL00131bc2f2c41284f08aceb70339f337a8a"/>
      <w:r>
        <w:t xml:space="preserve">Hay, Jennifer. 2001. Lexical frequency in morphology: Is everything relative? </w:t>
      </w:r>
      <w:bookmarkEnd w:id="5535"/>
      <w:r w:rsidRPr="0092006B">
        <w:rPr>
          <w:i/>
        </w:rPr>
        <w:t>Linguistics</w:t>
      </w:r>
      <w:r w:rsidRPr="0092006B">
        <w:t xml:space="preserve"> 39(6): 1041–1070. Online URL: http://dx.doi.org/10.1515/ling.2001.041 (Accessed 8 Jan 2016).</w:t>
      </w:r>
    </w:p>
    <w:p w14:paraId="29A34D8F" w14:textId="77777777" w:rsidR="0092006B" w:rsidRDefault="0092006B" w:rsidP="0092006B">
      <w:pPr>
        <w:pStyle w:val="CitaviBibliographyEntry"/>
      </w:pPr>
      <w:bookmarkStart w:id="5536" w:name="_CTVL001db6488ee19494479a2edd7c3a03f596c"/>
      <w:r>
        <w:t xml:space="preserve">Hay, Jennifer &amp; Baayen, R. Harald. 2002. Parsing and productivity. In Booij, Geert E. &amp; van Marle, Jaap (eds.), </w:t>
      </w:r>
      <w:bookmarkEnd w:id="5536"/>
      <w:r w:rsidRPr="0092006B">
        <w:rPr>
          <w:i/>
        </w:rPr>
        <w:t>Yearbook of morphology 2001</w:t>
      </w:r>
      <w:r w:rsidRPr="0092006B">
        <w:t>. Dordrecht: Kluwer Academic Publishers, 203–235. Online URL: http://www.sfs.uni-tuebingen.de/~hbaayen/publications/HayBaayenYoM2002.pdf (Accessed 8 Jan 2016).</w:t>
      </w:r>
    </w:p>
    <w:p w14:paraId="3539908F" w14:textId="77777777" w:rsidR="0092006B" w:rsidRDefault="0092006B" w:rsidP="0092006B">
      <w:pPr>
        <w:pStyle w:val="CitaviBibliographyEntry"/>
      </w:pPr>
      <w:bookmarkStart w:id="5537" w:name="_CTVL0013da0695733f74edb94000403b582947a"/>
      <w:r>
        <w:t xml:space="preserve">Hayashi, Makoto &amp; Yoon, Kyung-Eun. 2006. A cross-linguistic exploration of demonstratives in interaction: With particular reference to the context of word-formulation trouble. </w:t>
      </w:r>
      <w:bookmarkEnd w:id="5537"/>
      <w:r w:rsidRPr="0092006B">
        <w:rPr>
          <w:i/>
        </w:rPr>
        <w:t>Studies in Language</w:t>
      </w:r>
      <w:r w:rsidRPr="0092006B">
        <w:t xml:space="preserve"> 30(3): 485–540. Online URL: http://dx.doi.org/10.1075/sl.30.3.02hay (Accessed 8 Jan 2016).</w:t>
      </w:r>
    </w:p>
    <w:p w14:paraId="27C2FB33" w14:textId="77777777" w:rsidR="0092006B" w:rsidRDefault="0092006B" w:rsidP="0092006B">
      <w:pPr>
        <w:pStyle w:val="CitaviBibliographyEntry"/>
      </w:pPr>
      <w:bookmarkStart w:id="5538" w:name="_CTVL001bdc46e1544e042ee8c5df31d06eb1a6a"/>
      <w:r>
        <w:t xml:space="preserve">Heine, Bernd &amp; Kuteva, Tania. 2002. </w:t>
      </w:r>
      <w:bookmarkEnd w:id="5538"/>
      <w:r w:rsidRPr="0092006B">
        <w:rPr>
          <w:i/>
        </w:rPr>
        <w:t>World lexicon of grammaticalization</w:t>
      </w:r>
      <w:r w:rsidRPr="0092006B">
        <w:t>. Cambridge: Cambridge University Press.</w:t>
      </w:r>
    </w:p>
    <w:p w14:paraId="6BEC8E44" w14:textId="77777777" w:rsidR="0092006B" w:rsidRDefault="0092006B" w:rsidP="0092006B">
      <w:pPr>
        <w:pStyle w:val="CitaviBibliographyEntry"/>
      </w:pPr>
      <w:bookmarkStart w:id="5539" w:name="_CTVL0018846d14111094a518bc8c6f37727c07e"/>
      <w:r>
        <w:t>Helmbrecht, Johannes. 2004. Personal pronouns – Form, function, and grammaticalization. Erfurt: University of Erfurt. (Habitilationsschrift.)</w:t>
      </w:r>
    </w:p>
    <w:p w14:paraId="6D36B340" w14:textId="77777777" w:rsidR="0092006B" w:rsidRDefault="0092006B" w:rsidP="0092006B">
      <w:pPr>
        <w:pStyle w:val="CitaviBibliographyEntry"/>
      </w:pPr>
      <w:bookmarkStart w:id="5540" w:name="_CTVL0011483c8002ac74d688010351c498a4139"/>
      <w:bookmarkEnd w:id="5539"/>
      <w:r>
        <w:t xml:space="preserve">Helmbrecht, Johannes. 2011. Politeness distinctions in pronouns. In Haspelmath, Martin &amp; Dryer, Matthew S. &amp; Gil, David &amp; Comrie, Bernard (eds.), </w:t>
      </w:r>
      <w:bookmarkEnd w:id="5540"/>
      <w:r w:rsidRPr="0092006B">
        <w:rPr>
          <w:i/>
        </w:rPr>
        <w:t>The world atlas of language structures</w:t>
      </w:r>
      <w:r w:rsidRPr="0092006B">
        <w:t>. München: Max Planck Digital Library, Chapter 45. Online URL: http://wals.info/chapter/45 (Accessed 14 Dec 2013).</w:t>
      </w:r>
    </w:p>
    <w:p w14:paraId="7898F2BE" w14:textId="77777777" w:rsidR="0092006B" w:rsidRDefault="0092006B" w:rsidP="0092006B">
      <w:pPr>
        <w:pStyle w:val="CitaviBibliographyEntry"/>
      </w:pPr>
      <w:bookmarkStart w:id="5541" w:name="_CTVL00114ae5bccce504330a9408c8723f0d0c4"/>
      <w:r>
        <w:t xml:space="preserve">Hengeveld, Kees. 1992. </w:t>
      </w:r>
      <w:bookmarkEnd w:id="5541"/>
      <w:r w:rsidRPr="0092006B">
        <w:rPr>
          <w:i/>
        </w:rPr>
        <w:t>Non-verbal predication: Theory, typology, diachrony</w:t>
      </w:r>
      <w:r w:rsidRPr="0092006B">
        <w:t xml:space="preserve"> (Functional Grammar Series 15). Berlin: Mouton de Gruyter.</w:t>
      </w:r>
    </w:p>
    <w:p w14:paraId="0580553A" w14:textId="77777777" w:rsidR="0092006B" w:rsidRDefault="0092006B" w:rsidP="0092006B">
      <w:pPr>
        <w:pStyle w:val="CitaviBibliographyEntry"/>
      </w:pPr>
      <w:bookmarkStart w:id="5542" w:name="_CTVL0011f6757c320384ab89e4bde1045bce849"/>
      <w:r>
        <w:t xml:space="preserve">Himmelmann, Nikolaus P. 1991. </w:t>
      </w:r>
      <w:bookmarkEnd w:id="5542"/>
      <w:r w:rsidRPr="0092006B">
        <w:rPr>
          <w:i/>
        </w:rPr>
        <w:t>The Philippine challenge to Universal Grammar</w:t>
      </w:r>
      <w:r w:rsidRPr="0092006B">
        <w:t xml:space="preserve"> (Arbeitspapier 15). Köln: Institut für Sprachwissenschaft, Universität Köln. Online URL: http://publikationen.ub.uni-frankfurt.de/files/24331/AP15NF-Himmelmann%281991%29.pdf (Accessed 8 Jan 2016).</w:t>
      </w:r>
    </w:p>
    <w:p w14:paraId="3EC2F399" w14:textId="77777777" w:rsidR="0092006B" w:rsidRDefault="0092006B" w:rsidP="0092006B">
      <w:pPr>
        <w:pStyle w:val="CitaviBibliographyEntry"/>
      </w:pPr>
      <w:bookmarkStart w:id="5543" w:name="_CTVL00123e22b96488d44c5b0610b3fb6fb907b"/>
      <w:r>
        <w:t xml:space="preserve">Himmelmann, Nikolaus P. 1996. Demonstratives in narrative discourse: A taxonomy of universal uses. In Fox, Barbara A. (ed.), </w:t>
      </w:r>
      <w:bookmarkEnd w:id="5543"/>
      <w:r w:rsidRPr="0092006B">
        <w:rPr>
          <w:i/>
        </w:rPr>
        <w:t>Studies in anaphora</w:t>
      </w:r>
      <w:r w:rsidRPr="0092006B">
        <w:t xml:space="preserve"> (Typological Studies in Language 33). Amsterdam: John Benjamins Publishing Company, 205–255.</w:t>
      </w:r>
    </w:p>
    <w:p w14:paraId="2F4ED60C" w14:textId="77777777" w:rsidR="0092006B" w:rsidRDefault="0092006B" w:rsidP="0092006B">
      <w:pPr>
        <w:pStyle w:val="CitaviBibliographyEntry"/>
      </w:pPr>
      <w:bookmarkStart w:id="5544" w:name="_CTVL0014d15547b6030443984cd77804d5149c8"/>
      <w:r>
        <w:t xml:space="preserve">Himmelmann, Nikolaus P. 2005. The Austronesian languages of Asia and Madagascar: Typological characteristics. In Adelaar, K. A. &amp; Himmelmann, Nikolaus P. (eds.), </w:t>
      </w:r>
      <w:bookmarkEnd w:id="5544"/>
      <w:r w:rsidRPr="0092006B">
        <w:rPr>
          <w:i/>
        </w:rPr>
        <w:t>The Austronesian languages of Asia and Madagascar</w:t>
      </w:r>
      <w:r w:rsidRPr="0092006B">
        <w:t xml:space="preserve"> (Routledge Language Family Series). London: Routledge, 110–181.</w:t>
      </w:r>
    </w:p>
    <w:p w14:paraId="4FFD8B5D" w14:textId="77777777" w:rsidR="0092006B" w:rsidRDefault="0092006B" w:rsidP="0092006B">
      <w:pPr>
        <w:pStyle w:val="CitaviBibliographyEntry"/>
      </w:pPr>
      <w:bookmarkStart w:id="5545" w:name="_CTVL00122994bdc71524032a126cb3f5f864010"/>
      <w:r>
        <w:t xml:space="preserve">Himmelmann, Nikolaus P. 2008. Lexical categories and voice in Tagalog. In Austin, Peter K. &amp; Musgrave, Simon (eds.), </w:t>
      </w:r>
      <w:bookmarkEnd w:id="5545"/>
      <w:r w:rsidRPr="0092006B">
        <w:rPr>
          <w:i/>
        </w:rPr>
        <w:t>Voice and grammatical relations in Austronesian languages</w:t>
      </w:r>
      <w:r w:rsidRPr="0092006B">
        <w:t xml:space="preserve"> (Studies in Constraint-Based Lexicalism). Stanford: Center for the Study of Language and Information, 247–293. Online URL: http://www.uni-muenster.de/imperia/md/content/allgemeine_sprachwissenschaft/dozenten-unterlagen/himmelmann/himmelmann_lexical_categories_and_voice_in_tagalog.pdf (Accessed 8 Jan 2016).</w:t>
      </w:r>
    </w:p>
    <w:p w14:paraId="64529360" w14:textId="77777777" w:rsidR="0092006B" w:rsidRDefault="0092006B" w:rsidP="0092006B">
      <w:pPr>
        <w:pStyle w:val="CitaviBibliographyEntry"/>
      </w:pPr>
      <w:bookmarkStart w:id="5546" w:name="_CTVL001a990d89b5fd84696ba80228690c3ce1a"/>
      <w:r>
        <w:t xml:space="preserve">Hoeksema, Jack &amp; Zwarts, Frans. 1991. Some remarks on focus adverbs. </w:t>
      </w:r>
      <w:bookmarkEnd w:id="5546"/>
      <w:r w:rsidRPr="0092006B">
        <w:rPr>
          <w:i/>
        </w:rPr>
        <w:t>Journal of Semantics</w:t>
      </w:r>
      <w:r w:rsidRPr="0092006B">
        <w:t>(8): 51–70. Online URL: http://dx.doi.org/10.1093/jos/8.1-2.51 (Accessed 8 Jan 2016).</w:t>
      </w:r>
    </w:p>
    <w:p w14:paraId="795C266E" w14:textId="77777777" w:rsidR="0092006B" w:rsidRDefault="0092006B" w:rsidP="0092006B">
      <w:pPr>
        <w:pStyle w:val="CitaviBibliographyEntry"/>
      </w:pPr>
      <w:bookmarkStart w:id="5547" w:name="_CTVL00133bfe66ab2f9474cb9028f428cc97d99"/>
      <w:r>
        <w:t xml:space="preserve">Huizinga, F. 1998. Relations between Tidore and the north coast of New Guinea in the nineteenth century. In Miedema, Jelle &amp; Ode, Cecilia &amp; Dam, Rien A. C. (eds.), </w:t>
      </w:r>
      <w:bookmarkEnd w:id="5547"/>
      <w:r w:rsidRPr="0092006B">
        <w:rPr>
          <w:i/>
        </w:rPr>
        <w:t>Perspectives on the Bird's Head of Irian Jaya, Indonesia: Proceedings of the Conference, Leiden, 13-17 October 1997</w:t>
      </w:r>
      <w:r w:rsidRPr="0092006B">
        <w:t>. Amsterdam: Rodopi, 385–419.</w:t>
      </w:r>
    </w:p>
    <w:p w14:paraId="3CA4AA7D" w14:textId="77777777" w:rsidR="0092006B" w:rsidRDefault="0092006B" w:rsidP="0092006B">
      <w:pPr>
        <w:pStyle w:val="CitaviBibliographyEntry"/>
      </w:pPr>
      <w:bookmarkStart w:id="5548" w:name="_CTVL00121ddfcfc9c994b6682584a00f0e55b6b"/>
      <w:r>
        <w:t xml:space="preserve">Hymes, Dell H. 1974. </w:t>
      </w:r>
      <w:bookmarkEnd w:id="5548"/>
      <w:r w:rsidRPr="0092006B">
        <w:rPr>
          <w:i/>
        </w:rPr>
        <w:t>Foundations in sociolinguistics: An ethnographic approach</w:t>
      </w:r>
      <w:r w:rsidRPr="0092006B">
        <w:t>. Philadelphia: University of Pennsylvania Press.</w:t>
      </w:r>
    </w:p>
    <w:p w14:paraId="5C09B3F1" w14:textId="77777777" w:rsidR="0092006B" w:rsidRDefault="0092006B" w:rsidP="0092006B">
      <w:pPr>
        <w:pStyle w:val="CitaviBibliographyEntry"/>
      </w:pPr>
      <w:bookmarkStart w:id="5549" w:name="_CTVL0015d314e62f63845cd9d6e83cc12f8ea53"/>
      <w:r>
        <w:t>Jacob, June A. &amp; Grimes, Barbara D. 2006. Developing a role for Kupang Malay: The contemporary politics of an eastern Indonesian creole. Paper presented at the Tenth International Conference on Austronesian Linguistics (10-ICAL). Puerto Princesa City, 17-20 January 2006. Online URL: http://www.sil.org/asia/philippines/ical/papers/Jacob-Grimes%20Kupang%20Malay.pdf (Accessed 8 Jan 2016).</w:t>
      </w:r>
    </w:p>
    <w:p w14:paraId="66046BB0" w14:textId="77777777" w:rsidR="0092006B" w:rsidRDefault="0092006B" w:rsidP="0092006B">
      <w:pPr>
        <w:pStyle w:val="CitaviBibliographyEntry"/>
      </w:pPr>
      <w:bookmarkStart w:id="5550" w:name="_CTVL0019952edbfa8174aa0b7f95a838749e150"/>
      <w:bookmarkEnd w:id="5549"/>
      <w:r>
        <w:t xml:space="preserve">Jacob, June A. &amp; Grimes, Charles E. 2011. Aspect and directionality in Kupang Malay serial verb constructions: Calquing on the grammars of substrate languages. In Lefebvre, Claire (ed.), </w:t>
      </w:r>
      <w:bookmarkEnd w:id="5550"/>
      <w:r w:rsidRPr="0092006B">
        <w:rPr>
          <w:i/>
        </w:rPr>
        <w:t>Creoles, their substrates, and language typology</w:t>
      </w:r>
      <w:r w:rsidRPr="0092006B">
        <w:t xml:space="preserve"> (Typological Studies in Language 95). Amsterdam: John Benjamins Publishing Company, 337–366.</w:t>
      </w:r>
    </w:p>
    <w:p w14:paraId="37E97A8F" w14:textId="77777777" w:rsidR="0092006B" w:rsidRDefault="0092006B" w:rsidP="0092006B">
      <w:pPr>
        <w:pStyle w:val="CitaviBibliographyEntry"/>
      </w:pPr>
      <w:bookmarkStart w:id="5551" w:name="_CTVL001e7f5e62f180844e68ebf90af433bef94"/>
      <w:r>
        <w:t xml:space="preserve">Johannessen, Janne B. 2006. Just any pronoun anywhere? Pronouns and "new" demonstratives in Norwegian. In Solstad, Torgrim &amp; Grønn, Atle &amp; Dag, Haug (eds.), </w:t>
      </w:r>
      <w:bookmarkEnd w:id="5551"/>
      <w:r w:rsidRPr="0092006B">
        <w:rPr>
          <w:i/>
        </w:rPr>
        <w:t>A festschrift for Kjell Johan Sæbø</w:t>
      </w:r>
      <w:r w:rsidRPr="0092006B">
        <w:t>. Oslo: University of Oslo, 91–106.</w:t>
      </w:r>
    </w:p>
    <w:p w14:paraId="10AFA3E5" w14:textId="77777777" w:rsidR="0092006B" w:rsidRDefault="0092006B" w:rsidP="0092006B">
      <w:pPr>
        <w:pStyle w:val="CitaviBibliographyEntry"/>
      </w:pPr>
      <w:bookmarkStart w:id="5552" w:name="_CTVL001bdc1f1e2b7454e2d8b7d6ad266c55984"/>
      <w:r>
        <w:t xml:space="preserve">Jones, Russell (ed.) 2007. </w:t>
      </w:r>
      <w:bookmarkEnd w:id="5552"/>
      <w:r w:rsidRPr="0092006B">
        <w:rPr>
          <w:i/>
        </w:rPr>
        <w:t>Loan-words in Indonesian and Malay</w:t>
      </w:r>
      <w:r w:rsidRPr="0092006B">
        <w:t>. Leiden: KITLV Press. Online URL: http://sealang.net/indonesia/lwim/ (Accessed 8 Jan 2016).</w:t>
      </w:r>
    </w:p>
    <w:p w14:paraId="068D2CC8" w14:textId="77777777" w:rsidR="0092006B" w:rsidRDefault="0092006B" w:rsidP="0092006B">
      <w:pPr>
        <w:pStyle w:val="CitaviBibliographyEntry"/>
      </w:pPr>
      <w:bookmarkStart w:id="5553" w:name="_CTVL001ecd8bf53fe514cd8869697fc21fdfc16"/>
      <w:r>
        <w:t xml:space="preserve">Jurafsky, Dan. 1993. Universals in the semantics of the diminutive. In Guenter, Joshua S. &amp; Kaiser, Barbara A. &amp; Zoll, Cheryl C. &amp; Berkeley Linguistics Society (eds.), </w:t>
      </w:r>
      <w:bookmarkEnd w:id="5553"/>
      <w:r w:rsidRPr="0092006B">
        <w:rPr>
          <w:i/>
        </w:rPr>
        <w:t>Proceedings of the nineteenth annual meeting of the Berkeley Linguistics Society, 12-15 February, 1993: General session and parasession on semantic typology and semantic universals</w:t>
      </w:r>
      <w:r w:rsidRPr="0092006B">
        <w:t>. Berkeley: Berkeley Linguistics Society, 423–436. Online URL: http://dx.doi.org/10.3765/bls.v19i1.1531; http://journals.linguisticsociety.org/proceedings/index.php/BLS/article/view/1531/1314 (Accessed 8 Jan 2016).</w:t>
      </w:r>
    </w:p>
    <w:p w14:paraId="0251B161" w14:textId="77777777" w:rsidR="0092006B" w:rsidRDefault="0092006B" w:rsidP="0092006B">
      <w:pPr>
        <w:pStyle w:val="CitaviBibliographyEntry"/>
      </w:pPr>
      <w:bookmarkStart w:id="5554" w:name="_CTVL001959e7aa01f5c47fabc50a4bf089335f2"/>
      <w:r>
        <w:t xml:space="preserve">Kacandes, Irene. 1994. Narrative apostrophe: Reading, rhetoric, resistance in Michel Butor's 'La modification' and Julio Cortazar's "Graffiti" (Second-Person Narrative). </w:t>
      </w:r>
      <w:bookmarkEnd w:id="5554"/>
      <w:r w:rsidRPr="0092006B">
        <w:rPr>
          <w:i/>
        </w:rPr>
        <w:t>Style</w:t>
      </w:r>
      <w:r w:rsidRPr="0092006B">
        <w:t xml:space="preserve"> 28(3): 329–349. Online URL: http://www.jstor.org/stable/42946255 (Accessed 8 Jan 2016).</w:t>
      </w:r>
    </w:p>
    <w:p w14:paraId="6A276E3B" w14:textId="77777777" w:rsidR="0092006B" w:rsidRDefault="0092006B" w:rsidP="0092006B">
      <w:pPr>
        <w:pStyle w:val="CitaviBibliographyEntry"/>
      </w:pPr>
      <w:bookmarkStart w:id="5555" w:name="_CTVL001242043058fcf4689aa813752a0c9207d"/>
      <w:r>
        <w:t xml:space="preserve">Karam, Francis X. 2000. Investigating mutual intelligibility and language coalescence. </w:t>
      </w:r>
      <w:bookmarkEnd w:id="5555"/>
      <w:r w:rsidRPr="0092006B">
        <w:rPr>
          <w:i/>
        </w:rPr>
        <w:t>International Journal of the Sociology of Language</w:t>
      </w:r>
      <w:r w:rsidRPr="0092006B">
        <w:t xml:space="preserve"> 146: 119–136.</w:t>
      </w:r>
    </w:p>
    <w:p w14:paraId="733D674E" w14:textId="77777777" w:rsidR="0092006B" w:rsidRDefault="0092006B" w:rsidP="0092006B">
      <w:pPr>
        <w:pStyle w:val="CitaviBibliographyEntry"/>
      </w:pPr>
      <w:bookmarkStart w:id="5556" w:name="_CTVL00172512a47d0224435adc61fa30c571a57"/>
      <w:r>
        <w:t xml:space="preserve">Kaufmann, Stefan. 2006. Conditionals. In Brown, Keith (ed.), </w:t>
      </w:r>
      <w:bookmarkEnd w:id="5556"/>
      <w:r w:rsidRPr="0092006B">
        <w:rPr>
          <w:i/>
        </w:rPr>
        <w:t>Encyclopedia of language and linguistics</w:t>
      </w:r>
      <w:r w:rsidRPr="0092006B">
        <w:t>, 2nd edn.. Amsterdam: Elsevier Science Ltd. 6–9.</w:t>
      </w:r>
    </w:p>
    <w:p w14:paraId="1B74AC0B" w14:textId="77777777" w:rsidR="0092006B" w:rsidRDefault="0092006B" w:rsidP="0092006B">
      <w:pPr>
        <w:pStyle w:val="CitaviBibliographyEntry"/>
      </w:pPr>
      <w:bookmarkStart w:id="5557" w:name="_CTVL00160e4def37dba49bf8fc395f6f1369ead"/>
      <w:r>
        <w:t xml:space="preserve">Keenan, Edward L. &amp; Comrie, Bernard. 1977. Noun phrase accessibility and Universal Grammar. </w:t>
      </w:r>
      <w:bookmarkEnd w:id="5557"/>
      <w:r w:rsidRPr="0092006B">
        <w:rPr>
          <w:i/>
        </w:rPr>
        <w:t>Linguistic Inquiry</w:t>
      </w:r>
      <w:r w:rsidRPr="0092006B">
        <w:t xml:space="preserve"> 8(1): 63–99. Online URL: http://www.jstor.org/stable/4177973 (Accessed 8 Jan 2016).</w:t>
      </w:r>
    </w:p>
    <w:p w14:paraId="69767B63" w14:textId="77777777" w:rsidR="0092006B" w:rsidRDefault="0092006B" w:rsidP="0092006B">
      <w:pPr>
        <w:pStyle w:val="CitaviBibliographyEntry"/>
      </w:pPr>
      <w:bookmarkStart w:id="5558" w:name="_CTVL0011b3cc430b2f64a1e823064f3b4abf859"/>
      <w:r>
        <w:t xml:space="preserve">Kelman, Herbert C. 1971. Language as an aid and barrier to the involvement in the national system. In Rubin, Joan &amp; Jernudd, Björn H. (eds.), </w:t>
      </w:r>
      <w:bookmarkEnd w:id="5558"/>
      <w:r w:rsidRPr="0092006B">
        <w:rPr>
          <w:i/>
        </w:rPr>
        <w:t>Can language be planned? Sociolinguistic theory and practice for developing nations.</w:t>
      </w:r>
      <w:r w:rsidRPr="0092006B">
        <w:t>. Honolulu: University of Hawai'i Press, 21–51.</w:t>
      </w:r>
    </w:p>
    <w:p w14:paraId="39192E1B" w14:textId="77777777" w:rsidR="0092006B" w:rsidRDefault="0092006B" w:rsidP="0092006B">
      <w:pPr>
        <w:pStyle w:val="CitaviBibliographyEntry"/>
      </w:pPr>
      <w:bookmarkStart w:id="5559" w:name="_CTVL001e15666d7a7994620bc93d7cf7e9d58d4"/>
      <w:r>
        <w:t xml:space="preserve">Kemmer, Suzanne. 1993. </w:t>
      </w:r>
      <w:bookmarkEnd w:id="5559"/>
      <w:r w:rsidRPr="0092006B">
        <w:rPr>
          <w:i/>
        </w:rPr>
        <w:t>The middle voice</w:t>
      </w:r>
      <w:r w:rsidRPr="0092006B">
        <w:t>. Amsterdam: John Benjamins Publishing Company.</w:t>
      </w:r>
    </w:p>
    <w:p w14:paraId="468ED5F8" w14:textId="77777777" w:rsidR="0092006B" w:rsidRDefault="0092006B" w:rsidP="0092006B">
      <w:pPr>
        <w:pStyle w:val="CitaviBibliographyEntry"/>
      </w:pPr>
      <w:bookmarkStart w:id="5560" w:name="_CTVL001326ceb79a1e04163891901840c4c66ef"/>
      <w:r>
        <w:t xml:space="preserve">Kennedy, Christopher. 2006. Comparatives, semantics. In Brown, Keith (ed.), </w:t>
      </w:r>
      <w:bookmarkEnd w:id="5560"/>
      <w:r w:rsidRPr="0092006B">
        <w:rPr>
          <w:i/>
        </w:rPr>
        <w:t>Encyclopedia of language and linguistics</w:t>
      </w:r>
      <w:r w:rsidRPr="0092006B">
        <w:t>, 2nd edn.. Amsterdam: Elsevier Science Ltd. 690–697.</w:t>
      </w:r>
    </w:p>
    <w:p w14:paraId="6DED7E7F" w14:textId="77777777" w:rsidR="0092006B" w:rsidRDefault="0092006B" w:rsidP="0092006B">
      <w:pPr>
        <w:pStyle w:val="CitaviBibliographyEntry"/>
      </w:pPr>
      <w:bookmarkStart w:id="5561" w:name="_CTVL001fd17a0c962bf4cddb49d4b7f585f15d0"/>
      <w:r>
        <w:t xml:space="preserve">Kenstowicz, Michael J. 1994. </w:t>
      </w:r>
      <w:bookmarkEnd w:id="5561"/>
      <w:r w:rsidRPr="0092006B">
        <w:rPr>
          <w:i/>
        </w:rPr>
        <w:t>Phonology in generative grammar</w:t>
      </w:r>
      <w:r w:rsidRPr="0092006B">
        <w:t>. Cambridge MA: Basil Blackwell Publishers.</w:t>
      </w:r>
    </w:p>
    <w:p w14:paraId="58D2851D" w14:textId="77777777" w:rsidR="0092006B" w:rsidRDefault="0092006B" w:rsidP="0092006B">
      <w:pPr>
        <w:pStyle w:val="CitaviBibliographyEntry"/>
      </w:pPr>
      <w:bookmarkStart w:id="5562" w:name="_CTVL001f2f540a7aae842d08c9305a73aba7eb2"/>
      <w:r>
        <w:t xml:space="preserve">Kersten, J. P. F. 1948. </w:t>
      </w:r>
      <w:bookmarkEnd w:id="5562"/>
      <w:r w:rsidRPr="0092006B">
        <w:rPr>
          <w:i/>
        </w:rPr>
        <w:t>Balische grammatica</w:t>
      </w:r>
      <w:r w:rsidRPr="0092006B">
        <w:t>. 's-Gravenhage: W. van Hoeve.</w:t>
      </w:r>
    </w:p>
    <w:p w14:paraId="7C7C59EF" w14:textId="77777777" w:rsidR="0092006B" w:rsidRDefault="0092006B" w:rsidP="0092006B">
      <w:pPr>
        <w:pStyle w:val="CitaviBibliographyEntry"/>
      </w:pPr>
      <w:bookmarkStart w:id="5563" w:name="_CTVL001e94ea9827cc645f885a69229a9108810"/>
      <w:r>
        <w:t xml:space="preserve">Kilian-Hatz, Christa. 2006. Ideophones. In Brown, Keith (ed.), </w:t>
      </w:r>
      <w:bookmarkEnd w:id="5563"/>
      <w:r w:rsidRPr="0092006B">
        <w:rPr>
          <w:i/>
        </w:rPr>
        <w:t>Encyclopedia of language and linguistics</w:t>
      </w:r>
      <w:r w:rsidRPr="0092006B">
        <w:t>, 2nd edn.. Amsterdam: Elsevier Science Ltd. 508–512.</w:t>
      </w:r>
    </w:p>
    <w:p w14:paraId="50714051" w14:textId="77777777" w:rsidR="0092006B" w:rsidRDefault="0092006B" w:rsidP="0092006B">
      <w:pPr>
        <w:pStyle w:val="CitaviBibliographyEntry"/>
      </w:pPr>
      <w:bookmarkStart w:id="5564" w:name="_CTVL001d5d02ec62b824fb1bc7a62262154752e"/>
      <w:r>
        <w:t>Kim, Hyun &amp; Nussy, Christian G. &amp; Rumaropen, Ben E. W. &amp; Scott, Eleonora L. &amp; Scott, Graham R. 2007. A survey of Papuan Malay: An interim report. Paper presented at the Eleventh International Symposium on Malay/Indonesian Linguistics – ISMIL 11. Manokwari, 6-8 August 2007. Online URL: http://email.eva.mpg.de/~gil/ismil/11/abstracts/KimShonRumaropen.pdf (Accessed 8 Jan 2016).</w:t>
      </w:r>
    </w:p>
    <w:p w14:paraId="42904E3E" w14:textId="77777777" w:rsidR="0092006B" w:rsidRDefault="0092006B" w:rsidP="0092006B">
      <w:pPr>
        <w:pStyle w:val="CitaviBibliographyEntry"/>
      </w:pPr>
      <w:bookmarkStart w:id="5565" w:name="_CTVL0018491f8b9491d405e8d4ee4332d85a056"/>
      <w:bookmarkEnd w:id="5564"/>
      <w:r>
        <w:t xml:space="preserve">King, Peter. 2002. Morning Star Rising? Indonesia Raya and the New Papuan Nationalism. </w:t>
      </w:r>
      <w:bookmarkEnd w:id="5565"/>
      <w:r w:rsidRPr="0092006B">
        <w:rPr>
          <w:i/>
        </w:rPr>
        <w:t>Indonesia</w:t>
      </w:r>
      <w:r w:rsidRPr="0092006B">
        <w:t xml:space="preserve"> 73: 89–127. Online URL: http://www.jstor.org/stable/3351470 (Accessed 8 Jan 2016).</w:t>
      </w:r>
    </w:p>
    <w:p w14:paraId="76E13DE9" w14:textId="77777777" w:rsidR="0092006B" w:rsidRDefault="0092006B" w:rsidP="0092006B">
      <w:pPr>
        <w:pStyle w:val="CitaviBibliographyEntry"/>
      </w:pPr>
      <w:bookmarkStart w:id="5566" w:name="_CTVL0016229417d27644268a89c56736d41ee31"/>
      <w:r>
        <w:t xml:space="preserve">King, Peter. 2004. </w:t>
      </w:r>
      <w:bookmarkEnd w:id="5566"/>
      <w:r w:rsidRPr="0092006B">
        <w:rPr>
          <w:i/>
        </w:rPr>
        <w:t xml:space="preserve">West Papua &amp; Indonesia since Suharto: Independence, autonomy or chaos? </w:t>
      </w:r>
      <w:r w:rsidRPr="0092006B">
        <w:t>Sydney: University of New South Wales Press.</w:t>
      </w:r>
    </w:p>
    <w:p w14:paraId="7CE095AB" w14:textId="77777777" w:rsidR="0092006B" w:rsidRDefault="0092006B" w:rsidP="0092006B">
      <w:pPr>
        <w:pStyle w:val="CitaviBibliographyEntry"/>
      </w:pPr>
      <w:bookmarkStart w:id="5567" w:name="_CTVL001738e298b3f774b52885212f017fbccda"/>
      <w:r>
        <w:t xml:space="preserve">Kingsbury, Damien &amp; Aveling, Harry (eds.) 2002. </w:t>
      </w:r>
      <w:bookmarkEnd w:id="5567"/>
      <w:r w:rsidRPr="0092006B">
        <w:rPr>
          <w:i/>
        </w:rPr>
        <w:t>Autonomy and disintegration Indonesia</w:t>
      </w:r>
      <w:r w:rsidRPr="0092006B">
        <w:t>. London: Routledge Curzon Press.</w:t>
      </w:r>
    </w:p>
    <w:p w14:paraId="5456C04F" w14:textId="77777777" w:rsidR="0092006B" w:rsidRDefault="0092006B" w:rsidP="0092006B">
      <w:pPr>
        <w:pStyle w:val="CitaviBibliographyEntry"/>
      </w:pPr>
      <w:bookmarkStart w:id="5568" w:name="_CTVL00142be1f5098464378b5ba2cc96d523256"/>
      <w:r>
        <w:t xml:space="preserve">Kiyomi, Setsuku. 2009. A new approach to reduplication: A semantic study of noun and verb reduplication in the Malayo-Polynesian languages. </w:t>
      </w:r>
      <w:bookmarkEnd w:id="5568"/>
      <w:r w:rsidRPr="0092006B">
        <w:rPr>
          <w:i/>
        </w:rPr>
        <w:t>Linguistics</w:t>
      </w:r>
      <w:r w:rsidRPr="0092006B">
        <w:t xml:space="preserve"> 33(6): 1145–1168. Online URL: http://dx.doi.org/10.1515/ling.1995.33.6.1145 (Accessed 8 Jan 2016).</w:t>
      </w:r>
    </w:p>
    <w:p w14:paraId="0BFE9535" w14:textId="77777777" w:rsidR="0092006B" w:rsidRDefault="0092006B" w:rsidP="0092006B">
      <w:pPr>
        <w:pStyle w:val="CitaviBibliographyEntry"/>
      </w:pPr>
      <w:bookmarkStart w:id="5569" w:name="_CTVL0017e7d249fdde145a9bc4fa5d858bcd7f3"/>
      <w:r>
        <w:t xml:space="preserve">Klamer, Marian. 2002. Typical features of Austronesian languages in Central/Eastern Indonesia. </w:t>
      </w:r>
      <w:bookmarkEnd w:id="5569"/>
      <w:r w:rsidRPr="0092006B">
        <w:rPr>
          <w:i/>
        </w:rPr>
        <w:t>Oceanic Linguistics</w:t>
      </w:r>
      <w:r w:rsidRPr="0092006B">
        <w:t xml:space="preserve"> 41(2): 363–383. Online URL: http://dx.doi.org/10.1353/ol.2002.0007 (Accessed 8 Jan 2016).</w:t>
      </w:r>
    </w:p>
    <w:p w14:paraId="36EA62FC" w14:textId="77777777" w:rsidR="0092006B" w:rsidRDefault="0092006B" w:rsidP="0092006B">
      <w:pPr>
        <w:pStyle w:val="CitaviBibliographyEntry"/>
      </w:pPr>
      <w:bookmarkStart w:id="5570" w:name="_CTVL00121eb0441a99c4d3d8c9aefb15d4bb39b"/>
      <w:r>
        <w:t xml:space="preserve">Klamer, Marian &amp; Ewing, Michael C. 2010. The languages of East Nusantara: An introduction. In Ewing, Michael C. &amp; Klamer, Marian (eds.), </w:t>
      </w:r>
      <w:bookmarkEnd w:id="5570"/>
      <w:r w:rsidRPr="0092006B">
        <w:rPr>
          <w:i/>
        </w:rPr>
        <w:t>East Nusantara: Typological and areal analysis</w:t>
      </w:r>
      <w:r w:rsidRPr="0092006B">
        <w:t xml:space="preserve"> (Pacific Linguistics 618). Canberra: College of Asia and the Pacific, School of Culture, History and Language, Pacific Linguistics, The Australian National University, 1–25. Online URL: https://openaccess.leidenuniv.nl/bitstream/handle/1887/18306/Klamer%20&amp;%20Ewing%202010%20in%20Ewing%20&amp;%20Klamer%20%28eds%29.pdf?sequence=2 (Accessed 8 Jan 2016).</w:t>
      </w:r>
    </w:p>
    <w:p w14:paraId="77528002" w14:textId="77777777" w:rsidR="0092006B" w:rsidRDefault="0092006B" w:rsidP="0092006B">
      <w:pPr>
        <w:pStyle w:val="CitaviBibliographyEntry"/>
      </w:pPr>
      <w:bookmarkStart w:id="5571" w:name="_CTVL0018a77c36ef75f409cac496646aefff50c"/>
      <w:r>
        <w:t>Klamer, Marian &amp; Moro, Francesca R. 2013. ‘Give’-constructions in Heritage and Baseline Malay. Paper presented at the Workshop Structural Change in Heritage Languages. Noordwijkerhout, 23-25 January.</w:t>
      </w:r>
    </w:p>
    <w:p w14:paraId="756B502A" w14:textId="77777777" w:rsidR="0092006B" w:rsidRDefault="0092006B" w:rsidP="0092006B">
      <w:pPr>
        <w:pStyle w:val="CitaviBibliographyEntry"/>
      </w:pPr>
      <w:bookmarkStart w:id="5572" w:name="_CTVL0013d9445d3d77d408990ee1ec529dab74b"/>
      <w:bookmarkEnd w:id="5571"/>
      <w:r>
        <w:t xml:space="preserve">Klamer, Marian &amp; Reesink, Gerard P. &amp; van Staden, Miriam. 2008. East Nusantara as a linguistic area. In Muysken, Pieter (ed.), </w:t>
      </w:r>
      <w:bookmarkEnd w:id="5572"/>
      <w:r w:rsidRPr="0092006B">
        <w:rPr>
          <w:i/>
        </w:rPr>
        <w:t>From linguistic areas to areal linguistics</w:t>
      </w:r>
      <w:r w:rsidRPr="0092006B">
        <w:t xml:space="preserve"> (Studies in Language Companion Series 90). Amsterdam: John Benjamins Publishing Company, 95–151.</w:t>
      </w:r>
    </w:p>
    <w:p w14:paraId="3C5892E3" w14:textId="77777777" w:rsidR="0092006B" w:rsidRDefault="0092006B" w:rsidP="0092006B">
      <w:pPr>
        <w:pStyle w:val="CitaviBibliographyEntry"/>
      </w:pPr>
      <w:bookmarkStart w:id="5573" w:name="_CTVL00134846722e947407b8a7c4e8ae36fdc1a"/>
      <w:r>
        <w:t xml:space="preserve">Kluge, Angela &amp; Rumaropen, Ben E. W. &amp; Aweta, Lodowik. 2014. </w:t>
      </w:r>
      <w:bookmarkEnd w:id="5573"/>
      <w:r w:rsidRPr="0092006B">
        <w:rPr>
          <w:i/>
        </w:rPr>
        <w:t>Papuan Malay data – Word list</w:t>
      </w:r>
      <w:r w:rsidRPr="0092006B">
        <w:t>. Dallas: SIL International. Online URL: http://www.sil.org/resources/archives/59649 (Accessed 8 Jan 2016).</w:t>
      </w:r>
    </w:p>
    <w:p w14:paraId="137123C8" w14:textId="77777777" w:rsidR="0092006B" w:rsidRDefault="0092006B" w:rsidP="0092006B">
      <w:pPr>
        <w:pStyle w:val="CitaviBibliographyEntry"/>
      </w:pPr>
      <w:bookmarkStart w:id="5574" w:name="_CTVL001c7f18c73b486437aa33d4144782a3561"/>
      <w:r>
        <w:t xml:space="preserve">Krishnamurthy, Ramesh. 2006. Collocations. In Brown, Keith (ed.), </w:t>
      </w:r>
      <w:bookmarkEnd w:id="5574"/>
      <w:r w:rsidRPr="0092006B">
        <w:rPr>
          <w:i/>
        </w:rPr>
        <w:t>Encyclopedia of language and linguistics</w:t>
      </w:r>
      <w:r w:rsidRPr="0092006B">
        <w:t>, 2nd edn.. Amsterdam: Elsevier Science Ltd. 596–600.</w:t>
      </w:r>
    </w:p>
    <w:p w14:paraId="7ED5D039" w14:textId="77777777" w:rsidR="0092006B" w:rsidRDefault="0092006B" w:rsidP="0092006B">
      <w:pPr>
        <w:pStyle w:val="CitaviBibliographyEntry"/>
      </w:pPr>
      <w:bookmarkStart w:id="5575" w:name="_CTVL001b78239f33c6a439b84efbeaa859d1b07"/>
      <w:r>
        <w:t xml:space="preserve">Kroeger, Paul R. 2005. </w:t>
      </w:r>
      <w:bookmarkEnd w:id="5575"/>
      <w:r w:rsidRPr="0092006B">
        <w:rPr>
          <w:i/>
        </w:rPr>
        <w:t>Analyzing grammar: An introduction</w:t>
      </w:r>
      <w:r w:rsidRPr="0092006B">
        <w:t>. Cambridge: Cambridge University Press.</w:t>
      </w:r>
    </w:p>
    <w:p w14:paraId="67E34207" w14:textId="77777777" w:rsidR="0092006B" w:rsidRDefault="0092006B" w:rsidP="0092006B">
      <w:pPr>
        <w:pStyle w:val="CitaviBibliographyEntry"/>
      </w:pPr>
      <w:bookmarkStart w:id="5576" w:name="_CTVL001521c1785c0944434b45737d1ef5c3454"/>
      <w:r>
        <w:t>Kroeger, Paul R. 2012. External vs. internal negation in Indonesian verbal clauses. Paper presented at the Twelfth International Conference on Austronesian Linguistics (12ICAL). Denpasar, 2-6 July 2012.</w:t>
      </w:r>
    </w:p>
    <w:p w14:paraId="7A8FCD09" w14:textId="77777777" w:rsidR="0092006B" w:rsidRDefault="0092006B" w:rsidP="0092006B">
      <w:pPr>
        <w:pStyle w:val="CitaviBibliographyEntry"/>
      </w:pPr>
      <w:bookmarkStart w:id="5577" w:name="_CTVL0012bfa6580c5014f6781cc86ce26398aa9"/>
      <w:bookmarkEnd w:id="5576"/>
      <w:r>
        <w:t xml:space="preserve">Krupa, Viktor. 1967. </w:t>
      </w:r>
      <w:bookmarkEnd w:id="5577"/>
      <w:r w:rsidRPr="0092006B">
        <w:rPr>
          <w:i/>
        </w:rPr>
        <w:t>Jazyk Maori</w:t>
      </w:r>
      <w:r w:rsidRPr="0092006B">
        <w:t>. Moskva: Izdatel'stvo "Nauka".</w:t>
      </w:r>
    </w:p>
    <w:p w14:paraId="46B13792" w14:textId="77777777" w:rsidR="0092006B" w:rsidRDefault="0092006B" w:rsidP="0092006B">
      <w:pPr>
        <w:pStyle w:val="CitaviBibliographyEntry"/>
      </w:pPr>
      <w:bookmarkStart w:id="5578" w:name="_CTVL0014c0cdd71fba0417a8a05006e2e17406f"/>
      <w:r>
        <w:t xml:space="preserve">Kulikov, Leonid I. 2001. Causatives. In Haspelmath, Martin &amp; König, Ekkehard &amp; Oesterreicher, Wulf &amp; Raible, Wolfgang (eds.), </w:t>
      </w:r>
      <w:bookmarkEnd w:id="5578"/>
      <w:r w:rsidRPr="0092006B">
        <w:rPr>
          <w:i/>
        </w:rPr>
        <w:t>Language typology and language universals: An international handbook. Volume 1</w:t>
      </w:r>
      <w:r w:rsidRPr="0092006B">
        <w:t xml:space="preserve"> (Handbücher zur Sprach- und Kommunikationswissenschaft 20). Berlin: Walter de Gruyter, 886–898.</w:t>
      </w:r>
    </w:p>
    <w:p w14:paraId="7150A7E9" w14:textId="77777777" w:rsidR="0092006B" w:rsidRDefault="0092006B" w:rsidP="0092006B">
      <w:pPr>
        <w:pStyle w:val="CitaviBibliographyEntry"/>
      </w:pPr>
      <w:bookmarkStart w:id="5579" w:name="_CTVL001beb7d26470af42a2910f6ccb7d85506d"/>
      <w:r>
        <w:t xml:space="preserve">Lakoff, Robin. 1974. Remarks on 'this' and 'that'. </w:t>
      </w:r>
      <w:bookmarkEnd w:id="5579"/>
      <w:r w:rsidRPr="0092006B">
        <w:rPr>
          <w:i/>
        </w:rPr>
        <w:t>Papers from the Regional Meetings, Chicago Linguistic Society</w:t>
      </w:r>
      <w:r w:rsidRPr="0092006B">
        <w:t xml:space="preserve"> 10: 345–356.</w:t>
      </w:r>
    </w:p>
    <w:p w14:paraId="2520C55E" w14:textId="77777777" w:rsidR="0092006B" w:rsidRDefault="0092006B" w:rsidP="0092006B">
      <w:pPr>
        <w:pStyle w:val="CitaviBibliographyEntry"/>
      </w:pPr>
      <w:bookmarkStart w:id="5580" w:name="_CTVL001e16461c068b34d8cbddc1da2eb873f4a"/>
      <w:r>
        <w:t xml:space="preserve">Lass, Roger. 1984. </w:t>
      </w:r>
      <w:bookmarkEnd w:id="5580"/>
      <w:r w:rsidRPr="0092006B">
        <w:rPr>
          <w:i/>
        </w:rPr>
        <w:t>Phonology: An introduction to basic concepts</w:t>
      </w:r>
      <w:r w:rsidRPr="0092006B">
        <w:t xml:space="preserve"> (Cambridge Textbooks in Linguistics). Cambridge: Cambridge University Press.</w:t>
      </w:r>
    </w:p>
    <w:p w14:paraId="609A745E" w14:textId="77777777" w:rsidR="0092006B" w:rsidRDefault="0092006B" w:rsidP="0092006B">
      <w:pPr>
        <w:pStyle w:val="CitaviBibliographyEntry"/>
      </w:pPr>
      <w:bookmarkStart w:id="5581" w:name="_CTVL0018b576bf511b54d559fbe81011928a1f7"/>
      <w:r>
        <w:t xml:space="preserve">Levinson, Stephen C. &amp; Wilkins, David P. (eds.) 2006. </w:t>
      </w:r>
      <w:bookmarkEnd w:id="5581"/>
      <w:r w:rsidRPr="0092006B">
        <w:rPr>
          <w:i/>
        </w:rPr>
        <w:t>Grammars of space: Explorations in cognitive diversity</w:t>
      </w:r>
      <w:r w:rsidRPr="0092006B">
        <w:t xml:space="preserve"> (Language, Culture and Cognition 6). Cambridge: Cambridge University Press.</w:t>
      </w:r>
    </w:p>
    <w:p w14:paraId="52BE0F80" w14:textId="77777777" w:rsidR="0092006B" w:rsidRDefault="0092006B" w:rsidP="0092006B">
      <w:pPr>
        <w:pStyle w:val="CitaviBibliographyEntry"/>
      </w:pPr>
      <w:bookmarkStart w:id="5582" w:name="_CTVL001b90c9121e5eb497cb22f0b0870256a3a"/>
      <w:r>
        <w:t xml:space="preserve">Lewis, M. Paul &amp; Simons, Gary F. &amp; Fennig, Charles D. (eds.) 2015a. </w:t>
      </w:r>
      <w:bookmarkEnd w:id="5582"/>
      <w:r w:rsidRPr="0092006B">
        <w:rPr>
          <w:i/>
        </w:rPr>
        <w:t>Ethnologue: Languages of the world, Eighteenth edition</w:t>
      </w:r>
      <w:r w:rsidRPr="0092006B">
        <w:t>. Dallas: SIL International. Online URL: http://www.ethnologue.com/ (Accessed 8 Jan 2016).</w:t>
      </w:r>
    </w:p>
    <w:p w14:paraId="5D0C5AF7" w14:textId="77777777" w:rsidR="0092006B" w:rsidRDefault="0092006B" w:rsidP="0092006B">
      <w:pPr>
        <w:pStyle w:val="CitaviBibliographyEntry"/>
      </w:pPr>
      <w:bookmarkStart w:id="5583" w:name="_CTVL001fbd5f824932f4dccba7914436ad64bd1"/>
      <w:r>
        <w:t xml:space="preserve">Lewis, M. Paul &amp; Simons, Gary F. &amp; Fennig, Charles D. 2015b. The problem of language identification. In Lewis, M. Paul &amp; Simons, Gary F. &amp; Fennig, Charles D. (eds.), </w:t>
      </w:r>
      <w:bookmarkEnd w:id="5583"/>
      <w:r w:rsidRPr="0092006B">
        <w:rPr>
          <w:i/>
        </w:rPr>
        <w:t>Ethnologue: Languages of the world, Eighteenth edition</w:t>
      </w:r>
      <w:r w:rsidRPr="0092006B">
        <w:t>. Dallas: SIL International. Online URL: http://www.ethnologue.com/about/problem-language-identification (Accessed 8 Jan 2016).</w:t>
      </w:r>
    </w:p>
    <w:p w14:paraId="138C4338" w14:textId="77777777" w:rsidR="0092006B" w:rsidRDefault="0092006B" w:rsidP="0092006B">
      <w:pPr>
        <w:pStyle w:val="CitaviBibliographyEntry"/>
      </w:pPr>
      <w:bookmarkStart w:id="5584" w:name="_CTVL00153abdc6b7859420e9201d14f032b07de"/>
      <w:r>
        <w:t xml:space="preserve">Lichtenberk, Frantisek. 2000. Inclusory pronominals. </w:t>
      </w:r>
      <w:bookmarkEnd w:id="5584"/>
      <w:r w:rsidRPr="0092006B">
        <w:rPr>
          <w:i/>
        </w:rPr>
        <w:t>Oceanic Linguistics</w:t>
      </w:r>
      <w:r w:rsidRPr="0092006B">
        <w:t xml:space="preserve"> 39(1): 1–32. Online URL: http://www.jstor.org/stable/3623215 (Accessed 8 Jan 2016).</w:t>
      </w:r>
    </w:p>
    <w:p w14:paraId="34C8B3D3" w14:textId="77777777" w:rsidR="0092006B" w:rsidRDefault="0092006B" w:rsidP="0092006B">
      <w:pPr>
        <w:pStyle w:val="CitaviBibliographyEntry"/>
      </w:pPr>
      <w:bookmarkStart w:id="5585" w:name="_CTVL001b2f0d8d67e14417794dc2548ae3eff8e"/>
      <w:r>
        <w:t xml:space="preserve">Lieber, Rochelle &amp; Štekauer, Pavol. 2009. Introduction: Status and definition of compounding. In Lieber, Rochelle &amp; Štekauer, Pavol (eds.), </w:t>
      </w:r>
      <w:bookmarkEnd w:id="5585"/>
      <w:r w:rsidRPr="0092006B">
        <w:rPr>
          <w:i/>
        </w:rPr>
        <w:t>The Oxford handbook of compounding</w:t>
      </w:r>
      <w:r w:rsidRPr="0092006B">
        <w:t xml:space="preserve"> (Oxford Handbooks in Linguistics). Oxford: Oxford University Press, 1–18.</w:t>
      </w:r>
    </w:p>
    <w:p w14:paraId="4DBD9FAC" w14:textId="77777777" w:rsidR="0092006B" w:rsidRDefault="0092006B" w:rsidP="0092006B">
      <w:pPr>
        <w:pStyle w:val="CitaviBibliographyEntry"/>
      </w:pPr>
      <w:bookmarkStart w:id="5586" w:name="_CTVL001d3155595c3664f9b82a04fff1e2f6ea6"/>
      <w:r>
        <w:t xml:space="preserve">Lim, Sonny. 1988. Baba Malay: The language of the 'Straits-born' Chinese. In Lim, Sonny &amp; Soemarmo, Marmo P. K. &amp; Blust, Robert A. &amp; Kroeger, Paul R. (eds.), </w:t>
      </w:r>
      <w:bookmarkEnd w:id="5586"/>
      <w:r w:rsidRPr="0092006B">
        <w:rPr>
          <w:i/>
        </w:rPr>
        <w:t>Papers in western Austronesian linguistics, No. 3</w:t>
      </w:r>
      <w:r w:rsidRPr="0092006B">
        <w:t xml:space="preserve"> (Pacific Linguistics A-78). Canberra: Research School of Pacific Studies, The Australian National University.</w:t>
      </w:r>
    </w:p>
    <w:p w14:paraId="48B0BFAE" w14:textId="77777777" w:rsidR="0092006B" w:rsidRDefault="0092006B" w:rsidP="0092006B">
      <w:pPr>
        <w:pStyle w:val="CitaviBibliographyEntry"/>
      </w:pPr>
      <w:bookmarkStart w:id="5587" w:name="_CTVL0016fff84097b4a4e1dbbf39166d0c5b954"/>
      <w:r>
        <w:t xml:space="preserve">Litamahuputty, Betty. 1994. The use of biking and kasi in Ambonese Malay. </w:t>
      </w:r>
      <w:bookmarkEnd w:id="5587"/>
      <w:r w:rsidRPr="0092006B">
        <w:rPr>
          <w:i/>
        </w:rPr>
        <w:t>Cakalele</w:t>
      </w:r>
      <w:r w:rsidRPr="0092006B">
        <w:t xml:space="preserve"> 5: 11–31. Online URL: http://scholarspace.manoa.hawaii.edu/bitstream/handle/10125/4137/UHM.CSEAS.Cakalele.v5.Litama.pdf (Accessed 8 Jan 2016).</w:t>
      </w:r>
    </w:p>
    <w:p w14:paraId="71779B45" w14:textId="77777777" w:rsidR="0092006B" w:rsidRDefault="0092006B" w:rsidP="0092006B">
      <w:pPr>
        <w:pStyle w:val="CitaviBibliographyEntry"/>
      </w:pPr>
      <w:bookmarkStart w:id="5588" w:name="_CTVL001a3735809359a40829b4c06ac1dd538b5"/>
      <w:r>
        <w:t xml:space="preserve">Litamahuputty, Betty. 2012. </w:t>
      </w:r>
      <w:bookmarkEnd w:id="5588"/>
      <w:r w:rsidRPr="0092006B">
        <w:rPr>
          <w:i/>
        </w:rPr>
        <w:t>Ternate Malay: Grammar and texts</w:t>
      </w:r>
      <w:r w:rsidRPr="0092006B">
        <w:t xml:space="preserve"> (LOT Dissertation Series 307). Utrecht: LOT. Online URL: http://www.lotpublications.nl/ternate-malay-ternate-malay-grammar-and-texts (Accessed 8 Jan 2016).</w:t>
      </w:r>
    </w:p>
    <w:p w14:paraId="41BC728B" w14:textId="77777777" w:rsidR="0092006B" w:rsidRDefault="0092006B" w:rsidP="0092006B">
      <w:pPr>
        <w:pStyle w:val="CitaviBibliographyEntry"/>
      </w:pPr>
      <w:bookmarkStart w:id="5589" w:name="_CTVL00198b6ba3dbb6c44ebaf8d80a2f99d4219"/>
      <w:r>
        <w:t xml:space="preserve">Loos, Eugene E. &amp; Anderson, Susan &amp; Day, Dwight H. &amp; Jordan, Paul C. &amp; Wingate, J. Douglas. 2003. </w:t>
      </w:r>
      <w:bookmarkEnd w:id="5589"/>
      <w:r w:rsidRPr="0092006B">
        <w:rPr>
          <w:i/>
        </w:rPr>
        <w:t>Glossary of linguistic terms</w:t>
      </w:r>
      <w:r w:rsidRPr="0092006B">
        <w:t>. Dallas: SIL International Digital Resources. Online URL: http://www.sil.org/linguistics/GlossaryOfLinguisticTerms/ (Accessed 8 Jan 2016).</w:t>
      </w:r>
    </w:p>
    <w:p w14:paraId="65C361FF" w14:textId="77777777" w:rsidR="0092006B" w:rsidRDefault="0092006B" w:rsidP="0092006B">
      <w:pPr>
        <w:pStyle w:val="CitaviBibliographyEntry"/>
      </w:pPr>
      <w:bookmarkStart w:id="5590" w:name="_CTVL00199568d8ce63e4aafa9d66ecf62d5e324"/>
      <w:r>
        <w:t>Lumi, Johnli H. 2007. The typology of plural personal pronouns in Papuan, Ambonese and Manado Malay: Malay varieties of Eastern Indonesian. Paper presented at the Eleventh International Symposium on Malay/Indonesian Linguistics – ISMIL 11. Manokwari, 6-8 August 2007. Online URL: http://email.eva.mpg.de/~gil/ismil/11/abstracts/Lumi.pdf (Accessed 8 Jan 2016).</w:t>
      </w:r>
    </w:p>
    <w:p w14:paraId="42C771B0" w14:textId="77777777" w:rsidR="0092006B" w:rsidRDefault="0092006B" w:rsidP="0092006B">
      <w:pPr>
        <w:pStyle w:val="CitaviBibliographyEntry"/>
      </w:pPr>
      <w:bookmarkStart w:id="5591" w:name="_CTVL001c726129e883b4c0093b14f9303d556f0"/>
      <w:bookmarkEnd w:id="5590"/>
      <w:r>
        <w:t xml:space="preserve">Lyons, Christopher. 1999. </w:t>
      </w:r>
      <w:bookmarkEnd w:id="5591"/>
      <w:r w:rsidRPr="0092006B">
        <w:rPr>
          <w:i/>
        </w:rPr>
        <w:t>Definiteness</w:t>
      </w:r>
      <w:r w:rsidRPr="0092006B">
        <w:t xml:space="preserve"> (Cambridge Textbooks in Linguistics). Cambridge: Cambridge University Press.</w:t>
      </w:r>
    </w:p>
    <w:p w14:paraId="27399E84" w14:textId="77777777" w:rsidR="0092006B" w:rsidRDefault="0092006B" w:rsidP="0092006B">
      <w:pPr>
        <w:pStyle w:val="CitaviBibliographyEntry"/>
      </w:pPr>
      <w:bookmarkStart w:id="5592" w:name="_CTVL00187f7f84b91954b45899fcd4f25eb6bde"/>
      <w:r>
        <w:t xml:space="preserve">Lyons, John. 1977. </w:t>
      </w:r>
      <w:bookmarkEnd w:id="5592"/>
      <w:r w:rsidRPr="0092006B">
        <w:rPr>
          <w:i/>
        </w:rPr>
        <w:t>Semantics. Volume 2</w:t>
      </w:r>
      <w:r w:rsidRPr="0092006B">
        <w:t>. Cambridge: Cambridge University Press.</w:t>
      </w:r>
    </w:p>
    <w:p w14:paraId="1BBED593" w14:textId="77777777" w:rsidR="0092006B" w:rsidRDefault="0092006B" w:rsidP="0092006B">
      <w:pPr>
        <w:pStyle w:val="CitaviBibliographyEntry"/>
      </w:pPr>
      <w:bookmarkStart w:id="5593" w:name="_CTVL0017587675f6def4dc89910aa757dcf7410"/>
      <w:r>
        <w:t xml:space="preserve">MacDonald, R. R. 1976. </w:t>
      </w:r>
      <w:bookmarkEnd w:id="5593"/>
      <w:r w:rsidRPr="0092006B">
        <w:rPr>
          <w:i/>
        </w:rPr>
        <w:t>Indonesian reference grammar</w:t>
      </w:r>
      <w:r w:rsidRPr="0092006B">
        <w:t>. Washington D.C.: Georgetown University Press.</w:t>
      </w:r>
    </w:p>
    <w:p w14:paraId="58FB9AC8" w14:textId="77777777" w:rsidR="0092006B" w:rsidRDefault="0092006B" w:rsidP="0092006B">
      <w:pPr>
        <w:pStyle w:val="CitaviBibliographyEntry"/>
      </w:pPr>
      <w:bookmarkStart w:id="5594" w:name="_CTVL001f09c3e4b588042b19a01f2733c26637b"/>
      <w:r>
        <w:t xml:space="preserve">Maddieson, Ian. 2011a. Absence of common consonants. In Haspelmath, Martin &amp; Dryer, Matthew S. &amp; Gil, David &amp; Comrie, Bernard (eds.), </w:t>
      </w:r>
      <w:bookmarkEnd w:id="5594"/>
      <w:r w:rsidRPr="0092006B">
        <w:rPr>
          <w:i/>
        </w:rPr>
        <w:t>The world atlas of language structures</w:t>
      </w:r>
      <w:r w:rsidRPr="0092006B">
        <w:t>. München: Max Planck Digital Library, Chapter 18. Online URL: http://wals.info/chapter/18 (Accessed 8 Jan 2016).</w:t>
      </w:r>
    </w:p>
    <w:p w14:paraId="3D4FE017" w14:textId="77777777" w:rsidR="0092006B" w:rsidRDefault="0092006B" w:rsidP="0092006B">
      <w:pPr>
        <w:pStyle w:val="CitaviBibliographyEntry"/>
      </w:pPr>
      <w:bookmarkStart w:id="5595" w:name="_CTVL001dddc415bbbae4cefaca4376628acf05b"/>
      <w:r>
        <w:t xml:space="preserve">Maddieson, Ian. 2011b. Syllable structure. In Haspelmath, Martin &amp; Dryer, Matthew S. &amp; Gil, David &amp; Comrie, Bernard (eds.), </w:t>
      </w:r>
      <w:bookmarkEnd w:id="5595"/>
      <w:r w:rsidRPr="0092006B">
        <w:rPr>
          <w:i/>
        </w:rPr>
        <w:t>The world atlas of language structures</w:t>
      </w:r>
      <w:r w:rsidRPr="0092006B">
        <w:t>. München: Max Planck Digital Library, Chapter 12. Online URL: http://wals.info/chapter/12 (Accessed 8 Jan 2016).</w:t>
      </w:r>
    </w:p>
    <w:p w14:paraId="506D1D71" w14:textId="77777777" w:rsidR="0092006B" w:rsidRDefault="0092006B" w:rsidP="0092006B">
      <w:pPr>
        <w:pStyle w:val="CitaviBibliographyEntry"/>
      </w:pPr>
      <w:bookmarkStart w:id="5596" w:name="_CTVL00119d889c16a244373b6d7900751c493b9"/>
      <w:r>
        <w:t xml:space="preserve">Malchukov, Andrej L. &amp; Haspelmath, Martin &amp; Comrie, Bernard. 2010. Ditransitive constructions: A typological overview. In Malchukov, Andrej L. &amp; Haspelmath, Martin &amp; Comrie, Bernard (eds.), </w:t>
      </w:r>
      <w:bookmarkEnd w:id="5596"/>
      <w:r w:rsidRPr="0092006B">
        <w:rPr>
          <w:i/>
        </w:rPr>
        <w:t>Studies in ditransitive constructions: A comparative handbook</w:t>
      </w:r>
      <w:r w:rsidRPr="0092006B">
        <w:t>. Berlin: Mouton de Gruyter, 1–63.</w:t>
      </w:r>
    </w:p>
    <w:p w14:paraId="7628DDDB" w14:textId="77777777" w:rsidR="0092006B" w:rsidRDefault="0092006B" w:rsidP="0092006B">
      <w:pPr>
        <w:pStyle w:val="CitaviBibliographyEntry"/>
      </w:pPr>
      <w:bookmarkStart w:id="5597" w:name="_CTVL0018002b6decec649cebd5d0b07f5513d84"/>
      <w:r>
        <w:t xml:space="preserve">Marantz, Alec. 1982. Re reduplication. </w:t>
      </w:r>
      <w:bookmarkEnd w:id="5597"/>
      <w:r w:rsidRPr="0092006B">
        <w:rPr>
          <w:i/>
        </w:rPr>
        <w:t>Linguistic Inquiry</w:t>
      </w:r>
      <w:r w:rsidRPr="0092006B">
        <w:t xml:space="preserve"> 13(3): 435–482. Online URL: http://www.jstor.org/stable/4178287 (Accessed 8 Jan 2016).</w:t>
      </w:r>
    </w:p>
    <w:p w14:paraId="45A50B12" w14:textId="77777777" w:rsidR="0092006B" w:rsidRDefault="0092006B" w:rsidP="0092006B">
      <w:pPr>
        <w:pStyle w:val="CitaviBibliographyEntry"/>
      </w:pPr>
      <w:bookmarkStart w:id="5598" w:name="_CTVL001f140b09819eb49bcbd2501a0aa2f3dd4"/>
      <w:r>
        <w:t xml:space="preserve">Margetts, Anna &amp; Austin, Peter K. 2007. Three-participant events in the languages of the world: Towards a crosslinguistic typology. </w:t>
      </w:r>
      <w:bookmarkEnd w:id="5598"/>
      <w:r w:rsidRPr="0092006B">
        <w:rPr>
          <w:i/>
        </w:rPr>
        <w:t>Linguistics</w:t>
      </w:r>
      <w:r w:rsidRPr="0092006B">
        <w:t xml:space="preserve"> 45(3): 393–451. Online URL: http://dx.doi.org/10.1515/LING.2007.014 (Accessed 8 Jan 2016).</w:t>
      </w:r>
    </w:p>
    <w:p w14:paraId="44AB8162" w14:textId="77777777" w:rsidR="0092006B" w:rsidRDefault="0092006B" w:rsidP="0092006B">
      <w:pPr>
        <w:pStyle w:val="CitaviBibliographyEntry"/>
      </w:pPr>
      <w:bookmarkStart w:id="5599" w:name="_CTVL0012b94e659e04e4d59bb0c6afc3ba4167f"/>
      <w:r>
        <w:t xml:space="preserve">Masinambow, Eduard K. M. &amp; Haenen, Paul. 2002. </w:t>
      </w:r>
      <w:bookmarkEnd w:id="5599"/>
      <w:r w:rsidRPr="0092006B">
        <w:rPr>
          <w:i/>
        </w:rPr>
        <w:t>Bahasa Indonesia dan bahasa daerah</w:t>
      </w:r>
      <w:r w:rsidRPr="0092006B">
        <w:t>. Jakarta: Yayasan Obor Indonesia.</w:t>
      </w:r>
    </w:p>
    <w:p w14:paraId="015F22BC" w14:textId="77777777" w:rsidR="0092006B" w:rsidRDefault="0092006B" w:rsidP="0092006B">
      <w:pPr>
        <w:pStyle w:val="CitaviBibliographyEntry"/>
      </w:pPr>
      <w:bookmarkStart w:id="5600" w:name="_CTVL0016b8d802f9bfc4ce9a442c46d7dc280fc"/>
      <w:r>
        <w:t>Mattes, Veronika. 2007. Types of reduplication: A case study of Bikol. Graz: Karl-Franzens-Universität Graz. (PhD dissertation.) Online URL: http://reduplication.uni-graz.at/texte/Dissertation_gesamt.pdf (Accessed 8 Jan 2016).</w:t>
      </w:r>
    </w:p>
    <w:p w14:paraId="21071BDA" w14:textId="77777777" w:rsidR="0092006B" w:rsidRDefault="0092006B" w:rsidP="0092006B">
      <w:pPr>
        <w:pStyle w:val="CitaviBibliographyEntry"/>
      </w:pPr>
      <w:bookmarkStart w:id="5601" w:name="_CTVL00166357bc015f04ea5beca81eea50b8fd6"/>
      <w:bookmarkEnd w:id="5600"/>
      <w:r>
        <w:t xml:space="preserve">Matushansky, Ora. 2008. On the linguistic complexity of proper names. </w:t>
      </w:r>
      <w:bookmarkEnd w:id="5601"/>
      <w:r w:rsidRPr="0092006B">
        <w:rPr>
          <w:i/>
        </w:rPr>
        <w:t>Linguistics and Philosophy</w:t>
      </w:r>
      <w:r w:rsidRPr="0092006B">
        <w:t xml:space="preserve"> 31(5): 573–627. Online URL: http://dx.doi.org/10.1007/s10988-008-9050-1 (Accessed 8 Jan 2016).</w:t>
      </w:r>
    </w:p>
    <w:p w14:paraId="1582B072" w14:textId="77777777" w:rsidR="0092006B" w:rsidRDefault="0092006B" w:rsidP="0092006B">
      <w:pPr>
        <w:pStyle w:val="CitaviBibliographyEntry"/>
      </w:pPr>
      <w:bookmarkStart w:id="5602" w:name="_CTVL0015a97d1dbede84f969d0ed8cbcf8dd9fe"/>
      <w:r>
        <w:t xml:space="preserve">McWhorter, John H. 2001. The worlds simplest grammars are creole grammars. </w:t>
      </w:r>
      <w:bookmarkEnd w:id="5602"/>
      <w:r w:rsidRPr="0092006B">
        <w:rPr>
          <w:i/>
        </w:rPr>
        <w:t>Linguistic Typology</w:t>
      </w:r>
      <w:r w:rsidRPr="0092006B">
        <w:t xml:space="preserve"> 5(2-3): 125–166. Online URL: http://dx.doi.org/10.1515/lity.2001.001 (Accessed 8 Jan 2016).</w:t>
      </w:r>
    </w:p>
    <w:p w14:paraId="08B34ED8" w14:textId="77777777" w:rsidR="0092006B" w:rsidRDefault="0092006B" w:rsidP="0092006B">
      <w:pPr>
        <w:pStyle w:val="CitaviBibliographyEntry"/>
      </w:pPr>
      <w:bookmarkStart w:id="5603" w:name="_CTVL001e9cc9889d8364c33a08b04cd7335c2d7"/>
      <w:r>
        <w:t xml:space="preserve">McWhorter, John H. 2005. </w:t>
      </w:r>
      <w:bookmarkEnd w:id="5603"/>
      <w:r w:rsidRPr="0092006B">
        <w:rPr>
          <w:i/>
        </w:rPr>
        <w:t>Defining creole</w:t>
      </w:r>
      <w:r w:rsidRPr="0092006B">
        <w:t>. New York: Oxford University Press.</w:t>
      </w:r>
    </w:p>
    <w:p w14:paraId="4A3707A5" w14:textId="77777777" w:rsidR="0092006B" w:rsidRDefault="0092006B" w:rsidP="0092006B">
      <w:pPr>
        <w:pStyle w:val="CitaviBibliographyEntry"/>
      </w:pPr>
      <w:bookmarkStart w:id="5604" w:name="_CTVL00123e30f5b95ca4999b38364a6669bb0b3"/>
      <w:r>
        <w:t xml:space="preserve">McWhorter, John H. 2007. </w:t>
      </w:r>
      <w:bookmarkEnd w:id="5604"/>
      <w:r w:rsidRPr="0092006B">
        <w:rPr>
          <w:i/>
        </w:rPr>
        <w:t>Language interrupted: Signs of non-native acquisition in standard language grammars</w:t>
      </w:r>
      <w:r w:rsidRPr="0092006B">
        <w:t>. Oxford: Oxford University Press.</w:t>
      </w:r>
    </w:p>
    <w:p w14:paraId="788DD748" w14:textId="77777777" w:rsidR="0092006B" w:rsidRDefault="0092006B" w:rsidP="0092006B">
      <w:pPr>
        <w:pStyle w:val="CitaviBibliographyEntry"/>
      </w:pPr>
      <w:bookmarkStart w:id="5605" w:name="_CTVL001b47fee989e744dcebe9a9e7bd1b7d564"/>
      <w:r>
        <w:t xml:space="preserve">Milner, George B. 1959. </w:t>
      </w:r>
      <w:bookmarkEnd w:id="5605"/>
      <w:r w:rsidRPr="0092006B">
        <w:rPr>
          <w:i/>
        </w:rPr>
        <w:t>Fijian grammar</w:t>
      </w:r>
      <w:r w:rsidRPr="0092006B">
        <w:t>. Fiji: Government Press.</w:t>
      </w:r>
    </w:p>
    <w:p w14:paraId="689294B4" w14:textId="77777777" w:rsidR="0092006B" w:rsidRDefault="0092006B" w:rsidP="0092006B">
      <w:pPr>
        <w:pStyle w:val="CitaviBibliographyEntry"/>
      </w:pPr>
      <w:bookmarkStart w:id="5606" w:name="_CTVL0014e31fda93fe141cd843802db3ba05e99"/>
      <w:r>
        <w:t xml:space="preserve">Mintz, Malcolm W. 1994. </w:t>
      </w:r>
      <w:bookmarkEnd w:id="5606"/>
      <w:r w:rsidRPr="0092006B">
        <w:rPr>
          <w:i/>
        </w:rPr>
        <w:t>A student's grammar of Malay &amp; Indonesian</w:t>
      </w:r>
      <w:r w:rsidRPr="0092006B">
        <w:t>. Singapore: EPB Publishers.</w:t>
      </w:r>
    </w:p>
    <w:p w14:paraId="3424B8F2" w14:textId="77777777" w:rsidR="0092006B" w:rsidRDefault="0092006B" w:rsidP="0092006B">
      <w:pPr>
        <w:pStyle w:val="CitaviBibliographyEntry"/>
      </w:pPr>
      <w:bookmarkStart w:id="5607" w:name="_CTVL00169b691087d0345f688ce2042fa7f6f63"/>
      <w:r>
        <w:t xml:space="preserve">Mintz, Malcolm W. 2002. </w:t>
      </w:r>
      <w:bookmarkEnd w:id="5607"/>
      <w:r w:rsidRPr="0092006B">
        <w:rPr>
          <w:i/>
        </w:rPr>
        <w:t>An Indonesian and Malay grammar for students</w:t>
      </w:r>
      <w:r w:rsidRPr="0092006B">
        <w:t xml:space="preserve"> (Malay and Indonesian Language Collection), 2nd edn. Perth: Indonesian/Malay Texts and Resources.</w:t>
      </w:r>
    </w:p>
    <w:p w14:paraId="60653681" w14:textId="77777777" w:rsidR="0092006B" w:rsidRDefault="0092006B" w:rsidP="0092006B">
      <w:pPr>
        <w:pStyle w:val="CitaviBibliographyEntry"/>
      </w:pPr>
      <w:bookmarkStart w:id="5608" w:name="_CTVL001d9d2bbdd76fa4a3fa2393e7fba6f975e"/>
      <w:r>
        <w:t xml:space="preserve">Mithun, Marianne. 1988. The grammaticization of coordination. In Haiman, John &amp; Thompson, Sandra A. (eds.), </w:t>
      </w:r>
      <w:bookmarkEnd w:id="5608"/>
      <w:r w:rsidRPr="0092006B">
        <w:rPr>
          <w:i/>
        </w:rPr>
        <w:t>Clause combining in grammar and discourse</w:t>
      </w:r>
      <w:r w:rsidRPr="0092006B">
        <w:t xml:space="preserve"> (Typological Studies in Language 18). Amsterdam: John Benjamins Publishing Company, 331–359.</w:t>
      </w:r>
    </w:p>
    <w:p w14:paraId="05B2F351" w14:textId="77777777" w:rsidR="0092006B" w:rsidRDefault="0092006B" w:rsidP="0092006B">
      <w:pPr>
        <w:pStyle w:val="CitaviBibliographyEntry"/>
      </w:pPr>
      <w:bookmarkStart w:id="5609" w:name="_CTVL0016d08e62404f3409a948c39abcaf1061e"/>
      <w:r>
        <w:t xml:space="preserve">Moeliono, Anton M. 1963. Ragam bahasa di Irian Barat. In Koentjaraningrat &amp; Bachtiar, Harsja W. (eds.), </w:t>
      </w:r>
      <w:bookmarkEnd w:id="5609"/>
      <w:r w:rsidRPr="0092006B">
        <w:rPr>
          <w:i/>
        </w:rPr>
        <w:t>Penduduk Irian Barat</w:t>
      </w:r>
      <w:r w:rsidRPr="0092006B">
        <w:t xml:space="preserve"> (Projek Penelitian Universitas Indonesia 102). Jakarta: Penerbitan Universitas, 28–38.</w:t>
      </w:r>
    </w:p>
    <w:p w14:paraId="5C3A6606" w14:textId="77777777" w:rsidR="0092006B" w:rsidRDefault="0092006B" w:rsidP="0092006B">
      <w:pPr>
        <w:pStyle w:val="CitaviBibliographyEntry"/>
      </w:pPr>
      <w:bookmarkStart w:id="5610" w:name="_CTVL0018f6bac3a07654888aaec7ba7aa40a868"/>
      <w:r>
        <w:t>Moravcsik, Edith A. 1971. Some cross-linguistic generalizations about yes-no questions and their answers. Stanford: Stanford University. (PhD dissertation.)</w:t>
      </w:r>
    </w:p>
    <w:p w14:paraId="537D4433" w14:textId="77777777" w:rsidR="0092006B" w:rsidRDefault="0092006B" w:rsidP="0092006B">
      <w:pPr>
        <w:pStyle w:val="CitaviBibliographyEntry"/>
      </w:pPr>
      <w:bookmarkStart w:id="5611" w:name="_CTVL0016596e392fa794b76a36d407aaed249b3"/>
      <w:bookmarkEnd w:id="5610"/>
      <w:r>
        <w:t xml:space="preserve">Moravcsik, Edith A. 1978. Reduplicative constructions. In Greenberg, Joseph H. &amp; Ferguson, Charles A. &amp; Moravcsik, Andrew (eds.), </w:t>
      </w:r>
      <w:bookmarkEnd w:id="5611"/>
      <w:r w:rsidRPr="0092006B">
        <w:rPr>
          <w:i/>
        </w:rPr>
        <w:t>Universals of human language. Volume 3: Word structure</w:t>
      </w:r>
      <w:r w:rsidRPr="0092006B">
        <w:t>. Stanford: Stanford University Press, 297–334.</w:t>
      </w:r>
    </w:p>
    <w:p w14:paraId="29AF07BF" w14:textId="77777777" w:rsidR="0092006B" w:rsidRDefault="0092006B" w:rsidP="0092006B">
      <w:pPr>
        <w:pStyle w:val="CitaviBibliographyEntry"/>
      </w:pPr>
      <w:bookmarkStart w:id="5612" w:name="_CTVL001c0519c16c16a45078dc8c65a3ed87e21"/>
      <w:r>
        <w:t xml:space="preserve">Moravcsik, Edith A. 2003. A semantic analysis of associative plurals. </w:t>
      </w:r>
      <w:bookmarkEnd w:id="5612"/>
      <w:r w:rsidRPr="0092006B">
        <w:rPr>
          <w:i/>
        </w:rPr>
        <w:t>Studies in Language</w:t>
      </w:r>
      <w:r w:rsidRPr="0092006B">
        <w:t xml:space="preserve"> 27(3): 469–503. Online URL: http://dx.doi.org/10.1075/sl.27.3.02mor (Accessed 8 Jan 2016).</w:t>
      </w:r>
    </w:p>
    <w:p w14:paraId="146E9038" w14:textId="77777777" w:rsidR="0092006B" w:rsidRDefault="0092006B" w:rsidP="0092006B">
      <w:pPr>
        <w:pStyle w:val="CitaviBibliographyEntry"/>
      </w:pPr>
      <w:bookmarkStart w:id="5613" w:name="_CTVL001911ab3e9f5ef42bba78f34b367107f9d"/>
      <w:r>
        <w:t xml:space="preserve">Moravcsik, Edith A. 2013. </w:t>
      </w:r>
      <w:bookmarkEnd w:id="5613"/>
      <w:r w:rsidRPr="0092006B">
        <w:rPr>
          <w:i/>
        </w:rPr>
        <w:t>Introducing language typology</w:t>
      </w:r>
      <w:r w:rsidRPr="0092006B">
        <w:t xml:space="preserve"> (Cambridge Introductions to Language and Linguistics). Cambridge: Cambridge University Press.</w:t>
      </w:r>
    </w:p>
    <w:p w14:paraId="44136050" w14:textId="77777777" w:rsidR="0092006B" w:rsidRDefault="0092006B" w:rsidP="0092006B">
      <w:pPr>
        <w:pStyle w:val="CitaviBibliographyEntry"/>
      </w:pPr>
      <w:bookmarkStart w:id="5614" w:name="_CTVL001c88c84d437f44cafa3ea91c706835bca"/>
      <w:r>
        <w:t xml:space="preserve">Morley, G. D. 2000. </w:t>
      </w:r>
      <w:bookmarkEnd w:id="5614"/>
      <w:r w:rsidRPr="0092006B">
        <w:rPr>
          <w:i/>
        </w:rPr>
        <w:t>Syntax in functional grammar: An introduction to lexicogrammar in systemic linguistics</w:t>
      </w:r>
      <w:r w:rsidRPr="0092006B">
        <w:t>. London: Continuum.</w:t>
      </w:r>
    </w:p>
    <w:p w14:paraId="799BC760" w14:textId="77777777" w:rsidR="0092006B" w:rsidRDefault="0092006B" w:rsidP="0092006B">
      <w:pPr>
        <w:pStyle w:val="CitaviBibliographyEntry"/>
      </w:pPr>
      <w:bookmarkStart w:id="5615" w:name="_CTVL0016a894995410c4cafb67d405d84a48611"/>
      <w:r>
        <w:t xml:space="preserve">Mosel, Ulrike. 2010. Ditransitive constructions and their alternatives in Teop. In Malchukov, Andrej L. &amp; Haspelmath, Martin &amp; Comrie, Bernard (eds.), </w:t>
      </w:r>
      <w:bookmarkEnd w:id="5615"/>
      <w:r w:rsidRPr="0092006B">
        <w:rPr>
          <w:i/>
        </w:rPr>
        <w:t>Studies in ditransitive constructions: A comparative handbook</w:t>
      </w:r>
      <w:r w:rsidRPr="0092006B">
        <w:t>. Berlin: Mouton de Gruyter, 486–509.</w:t>
      </w:r>
    </w:p>
    <w:p w14:paraId="616D031C" w14:textId="77777777" w:rsidR="0092006B" w:rsidRDefault="0092006B" w:rsidP="0092006B">
      <w:pPr>
        <w:pStyle w:val="CitaviBibliographyEntry"/>
      </w:pPr>
      <w:bookmarkStart w:id="5616" w:name="_CTVL0016e57c7dafc8b425eb921cccfc749d2b0"/>
      <w:r>
        <w:t xml:space="preserve">Moussay, Gérard. 1981. </w:t>
      </w:r>
      <w:bookmarkEnd w:id="5616"/>
      <w:r w:rsidRPr="0092006B">
        <w:rPr>
          <w:i/>
        </w:rPr>
        <w:t>La langue Minangkebau</w:t>
      </w:r>
      <w:r w:rsidRPr="0092006B">
        <w:t>. Paris: Association Archipel.</w:t>
      </w:r>
    </w:p>
    <w:p w14:paraId="0F01873A" w14:textId="77777777" w:rsidR="0092006B" w:rsidRDefault="0092006B" w:rsidP="0092006B">
      <w:pPr>
        <w:pStyle w:val="CitaviBibliographyEntry"/>
      </w:pPr>
      <w:bookmarkStart w:id="5617" w:name="_CTVL001835c0e179f4c4cf69b9450540e2ad694"/>
      <w:r>
        <w:t xml:space="preserve">Mühlhäusler, Peter. 1996. </w:t>
      </w:r>
      <w:bookmarkEnd w:id="5617"/>
      <w:r w:rsidRPr="0092006B">
        <w:rPr>
          <w:i/>
        </w:rPr>
        <w:t>Linguistic ecology: Language change and linguistic imperialism in the Pacific region</w:t>
      </w:r>
      <w:r w:rsidRPr="0092006B">
        <w:t>. London: Routledge.</w:t>
      </w:r>
    </w:p>
    <w:p w14:paraId="0EACDCB4" w14:textId="77777777" w:rsidR="0092006B" w:rsidRDefault="0092006B" w:rsidP="0092006B">
      <w:pPr>
        <w:pStyle w:val="CitaviBibliographyEntry"/>
      </w:pPr>
      <w:bookmarkStart w:id="5618" w:name="_CTVL0015135d90e8dab4defa1f96fc834fde0fc"/>
      <w:r>
        <w:t xml:space="preserve">Mundhenk, A. N. 2002. </w:t>
      </w:r>
      <w:bookmarkEnd w:id="5618"/>
      <w:r w:rsidRPr="0092006B">
        <w:rPr>
          <w:i/>
        </w:rPr>
        <w:t>Final particles in Melayu Papua</w:t>
      </w:r>
      <w:r w:rsidRPr="0092006B">
        <w:t>. Jayapura: Lembaga Alkitab Internasional.</w:t>
      </w:r>
    </w:p>
    <w:p w14:paraId="69976277" w14:textId="77777777" w:rsidR="0092006B" w:rsidRDefault="0092006B" w:rsidP="0092006B">
      <w:pPr>
        <w:pStyle w:val="CitaviBibliographyEntry"/>
      </w:pPr>
      <w:bookmarkStart w:id="5619" w:name="_CTVL001849eab30fba1444fb011aa6c12b849f6"/>
      <w:r>
        <w:t xml:space="preserve">Nedjalkov, Vladimir P. 2007. Overview of the research: Definitions of terms, framework, and related issues. In Nedjalkov, Vladimir P. (ed.), </w:t>
      </w:r>
      <w:bookmarkEnd w:id="5619"/>
      <w:r w:rsidRPr="0092006B">
        <w:rPr>
          <w:i/>
        </w:rPr>
        <w:t>Reciprocal constructions (Volume 1)</w:t>
      </w:r>
      <w:r w:rsidRPr="0092006B">
        <w:t xml:space="preserve"> (Typological Studies in Language 71). Philadelphia: John Benjamins Publishing Company, 3–114.</w:t>
      </w:r>
    </w:p>
    <w:p w14:paraId="5D04F413" w14:textId="77777777" w:rsidR="0092006B" w:rsidRDefault="0092006B" w:rsidP="0092006B">
      <w:pPr>
        <w:pStyle w:val="CitaviBibliographyEntry"/>
      </w:pPr>
      <w:bookmarkStart w:id="5620" w:name="_CTVL0017731d9e0ee974a608e63be4edb6ac846"/>
      <w:r>
        <w:t xml:space="preserve">Nordhoff, Sebastian &amp; Hammarström, Harald &amp; Forkel, Robert &amp; Haspelmath, Martin (eds.) 2013. </w:t>
      </w:r>
      <w:bookmarkEnd w:id="5620"/>
      <w:r w:rsidRPr="0092006B">
        <w:rPr>
          <w:i/>
        </w:rPr>
        <w:t>Glottolog 2.6</w:t>
      </w:r>
      <w:r w:rsidRPr="0092006B">
        <w:t>. Leipzig: Max Planck Institute for Evolutionary Anthropology. Online URL: http://glottolog.org (Accessed 8 Jan 2016).</w:t>
      </w:r>
    </w:p>
    <w:p w14:paraId="1943EA8E" w14:textId="77777777" w:rsidR="0092006B" w:rsidRDefault="0092006B" w:rsidP="0092006B">
      <w:pPr>
        <w:pStyle w:val="CitaviBibliographyEntry"/>
      </w:pPr>
      <w:bookmarkStart w:id="5621" w:name="_CTVL001c93fcc823bed4c828d4f6576cfb63e19"/>
      <w:r>
        <w:t xml:space="preserve">Nothofer, Bernd. 2009. Malay. In Brown, Keith &amp; Ogilvie, Sarah (eds.), </w:t>
      </w:r>
      <w:bookmarkEnd w:id="5621"/>
      <w:r w:rsidRPr="0092006B">
        <w:rPr>
          <w:i/>
        </w:rPr>
        <w:t>Concise encyclopedia of languages of the world</w:t>
      </w:r>
      <w:r w:rsidRPr="0092006B">
        <w:t xml:space="preserve"> (Concise Encyclopedias of Language and Linguistics). Amsterdam: Elsevier Science Ltd. 677–680.</w:t>
      </w:r>
    </w:p>
    <w:p w14:paraId="17723E78" w14:textId="77777777" w:rsidR="0092006B" w:rsidRDefault="0092006B" w:rsidP="0092006B">
      <w:pPr>
        <w:pStyle w:val="CitaviBibliographyEntry"/>
      </w:pPr>
      <w:bookmarkStart w:id="5622" w:name="_CTVL001817d3cfc31df47519992b61d860e72dd"/>
      <w:r>
        <w:t xml:space="preserve">Overweel, Jeroen A. 1995. Appendix I: Sultans of Tidore and residents of Ternate, 1850-1909. In Overweel, Jeroen A. (ed.), </w:t>
      </w:r>
      <w:bookmarkEnd w:id="5622"/>
      <w:r w:rsidRPr="0092006B">
        <w:rPr>
          <w:i/>
        </w:rPr>
        <w:t>Topics relating to Netherlands New Guinea in Ternate Residency memoranda of transfer and other assorted documents</w:t>
      </w:r>
      <w:r w:rsidRPr="0092006B">
        <w:t xml:space="preserve"> (Irian Jaya Source Materials 13). Leiden: DSALCUL/IRIS, 137–138.</w:t>
      </w:r>
    </w:p>
    <w:p w14:paraId="1EB95C69" w14:textId="77777777" w:rsidR="0092006B" w:rsidRDefault="0092006B" w:rsidP="0092006B">
      <w:pPr>
        <w:pStyle w:val="CitaviBibliographyEntry"/>
      </w:pPr>
      <w:bookmarkStart w:id="5623" w:name="_CTVL0015c72738b4ddd429697ae87c5e8240ce1"/>
      <w:r>
        <w:t xml:space="preserve">Oxford University Press. 2000-. </w:t>
      </w:r>
      <w:bookmarkEnd w:id="5623"/>
      <w:r w:rsidRPr="0092006B">
        <w:rPr>
          <w:i/>
        </w:rPr>
        <w:t>Oxford English dictionary online</w:t>
      </w:r>
      <w:r w:rsidRPr="0092006B">
        <w:t>. Oxford: Oxford University Press. Online URL: http://www.oed.com/ (Accessed 8 Jan 2016).</w:t>
      </w:r>
    </w:p>
    <w:p w14:paraId="7FE5616D" w14:textId="77777777" w:rsidR="0092006B" w:rsidRDefault="0092006B" w:rsidP="0092006B">
      <w:pPr>
        <w:pStyle w:val="CitaviBibliographyEntry"/>
      </w:pPr>
      <w:bookmarkStart w:id="5624" w:name="_CTVL001368f2fe1b8cc4f9bac66773485e968ca"/>
      <w:r>
        <w:t>Paauw, Scott H. 2003. What is Bazaar Malay? Paper presented at the Seventh International Symposium on Malay/Indonesian Linguistics – ISMIL 7. Nijmegen, 27-29 June 2003. Online URL: http://email.eva.mpg.de/~gil/ismil/7/abstracts/paauw.html (Accessed 8 Jan 2016).</w:t>
      </w:r>
    </w:p>
    <w:p w14:paraId="6B943E3B" w14:textId="77777777" w:rsidR="0092006B" w:rsidRDefault="0092006B" w:rsidP="0092006B">
      <w:pPr>
        <w:pStyle w:val="CitaviBibliographyEntry"/>
      </w:pPr>
      <w:bookmarkStart w:id="5625" w:name="_CTVL00174ece146e59a443690d6ad3d983f3459"/>
      <w:bookmarkEnd w:id="5624"/>
      <w:r>
        <w:t>Paauw, Scott H. 2005. Malay dialectology: A new analysis. Paper presented at the Niagara Linguistics Society. Buffalo, 1 October 2005.</w:t>
      </w:r>
    </w:p>
    <w:p w14:paraId="593218E6" w14:textId="77777777" w:rsidR="0092006B" w:rsidRDefault="0092006B" w:rsidP="0092006B">
      <w:pPr>
        <w:pStyle w:val="CitaviBibliographyEntry"/>
      </w:pPr>
      <w:bookmarkStart w:id="5626" w:name="_CTVL00169dc69e0011c4565bf0e6fd5c756dedf"/>
      <w:bookmarkEnd w:id="5625"/>
      <w:r>
        <w:t>Paauw, Scott H. 2007. Malay contact varieties in eastern Indonesia. Paper presented at the Eleventh International Symposium on Malay/Indonesian Linguistics – ISMIL 11. Manokwari, 6-8 August 2007. Online URL: http://email.eva.mpg.de/~gil/ismil/11/abstracts/Paauw.pdf (Accessed 8 Jan 2016).</w:t>
      </w:r>
    </w:p>
    <w:p w14:paraId="37D7B4E6" w14:textId="77777777" w:rsidR="0092006B" w:rsidRDefault="0092006B" w:rsidP="0092006B">
      <w:pPr>
        <w:pStyle w:val="CitaviBibliographyEntry"/>
      </w:pPr>
      <w:bookmarkStart w:id="5627" w:name="_CTVL001c13153fc3e9043428d56d054d47216aa"/>
      <w:bookmarkEnd w:id="5626"/>
      <w:r>
        <w:t>Paauw, Scott H. 2009. The Malay contact varieties of eastern Indonesia: A typological comparison. Buffalo: State University of New York. (PhD dissertation.)</w:t>
      </w:r>
    </w:p>
    <w:p w14:paraId="2141D00B" w14:textId="77777777" w:rsidR="0092006B" w:rsidRDefault="0092006B" w:rsidP="0092006B">
      <w:pPr>
        <w:pStyle w:val="CitaviBibliographyEntry"/>
      </w:pPr>
      <w:bookmarkStart w:id="5628" w:name="_CTVL0017150cd2430584dfa99e47e3f976a7969"/>
      <w:bookmarkEnd w:id="5627"/>
      <w:r>
        <w:t>Paauw, Scott H. 2013. The Malay varieties of eastern Indonesia - How, when and where they became isolating language varieties. Rochester: University of Rochester.</w:t>
      </w:r>
    </w:p>
    <w:p w14:paraId="0B026AD6" w14:textId="77777777" w:rsidR="0092006B" w:rsidRDefault="0092006B" w:rsidP="0092006B">
      <w:pPr>
        <w:pStyle w:val="CitaviBibliographyEntry"/>
      </w:pPr>
      <w:bookmarkStart w:id="5629" w:name="_CTVL0017cb9e8ff13df4219bf6a436c89bb11f3"/>
      <w:bookmarkEnd w:id="5628"/>
      <w:r>
        <w:t xml:space="preserve">Padgett, Jaye. 1994. Stricture and Nasal Place Assimilation. </w:t>
      </w:r>
      <w:bookmarkEnd w:id="5629"/>
      <w:r w:rsidRPr="0092006B">
        <w:rPr>
          <w:i/>
        </w:rPr>
        <w:t>Natural Language and Linguistic Theory</w:t>
      </w:r>
      <w:r w:rsidRPr="0092006B">
        <w:t xml:space="preserve"> 12(3): 465–513. Online URL: http://www.jstor.org/stable/4047807 (Accessed 8 Jan 2016).</w:t>
      </w:r>
    </w:p>
    <w:p w14:paraId="0DE4EAF8" w14:textId="77777777" w:rsidR="0092006B" w:rsidRDefault="0092006B" w:rsidP="0092006B">
      <w:pPr>
        <w:pStyle w:val="CitaviBibliographyEntry"/>
      </w:pPr>
      <w:bookmarkStart w:id="5630" w:name="_CTVL0019e97d670876043aaaecfdbdaa1371922"/>
      <w:r>
        <w:t xml:space="preserve">Parker, Steve. 2008. Sound level protrusions as physical correlates of sonority. </w:t>
      </w:r>
      <w:bookmarkEnd w:id="5630"/>
      <w:r w:rsidRPr="0092006B">
        <w:rPr>
          <w:i/>
        </w:rPr>
        <w:t>Journal of Phonetics</w:t>
      </w:r>
      <w:r w:rsidRPr="0092006B">
        <w:t xml:space="preserve"> 36(1): 55–90. Online URL: http://dx.doi.org/10.1016/j.wocn.2007.09.003 (Accessed 8 Jan 2016).</w:t>
      </w:r>
    </w:p>
    <w:p w14:paraId="21296B40" w14:textId="77777777" w:rsidR="0092006B" w:rsidRDefault="0092006B" w:rsidP="0092006B">
      <w:pPr>
        <w:pStyle w:val="CitaviBibliographyEntry"/>
      </w:pPr>
      <w:bookmarkStart w:id="5631" w:name="_CTVL001e1833f94214142ce97289fa214ae5ec1"/>
      <w:r>
        <w:t xml:space="preserve">Parkinson, Richard H. R. 1900. Die Berlinhafen-Section: Ein Beitrag zur Ethnographie der Neu-Guinea Küste. </w:t>
      </w:r>
      <w:bookmarkEnd w:id="5631"/>
      <w:r w:rsidRPr="0092006B">
        <w:rPr>
          <w:i/>
        </w:rPr>
        <w:t>Internationales Archiv für Ethnographie</w:t>
      </w:r>
      <w:r w:rsidRPr="0092006B">
        <w:t xml:space="preserve"> XIII: 18-54, Tafeln XV-XXII.</w:t>
      </w:r>
    </w:p>
    <w:p w14:paraId="2307433F" w14:textId="77777777" w:rsidR="0092006B" w:rsidRDefault="0092006B" w:rsidP="0092006B">
      <w:pPr>
        <w:pStyle w:val="CitaviBibliographyEntry"/>
      </w:pPr>
      <w:bookmarkStart w:id="5632" w:name="_CTVL0011333ef417c1c484d97e77b6ed5d44708"/>
      <w:r>
        <w:t xml:space="preserve">Pawley, Andrew. 2005. The chequered career of the Trans New Guinea hypothesis. In Pawley, Andrew &amp; Attenborough, Robert &amp; Golson, Jack &amp; Hide, Robin (eds.), </w:t>
      </w:r>
      <w:bookmarkEnd w:id="5632"/>
      <w:r w:rsidRPr="0092006B">
        <w:rPr>
          <w:i/>
        </w:rPr>
        <w:t>Papuan pasts: Cultural, linguistic and biological histories of Papuan-speaking peoples</w:t>
      </w:r>
      <w:r w:rsidRPr="0092006B">
        <w:t xml:space="preserve"> (Pacific Linguistics 572). Canberra: Research School of Pacific and Asian Studies, The Australian National University, 67–107.</w:t>
      </w:r>
    </w:p>
    <w:p w14:paraId="0C1DDB0F" w14:textId="77777777" w:rsidR="0092006B" w:rsidRDefault="0092006B" w:rsidP="0092006B">
      <w:pPr>
        <w:pStyle w:val="CitaviBibliographyEntry"/>
      </w:pPr>
      <w:bookmarkStart w:id="5633" w:name="_CTVL00160fb8d0c570149d0b2f9f8b083c0be9f"/>
      <w:r>
        <w:t xml:space="preserve">Payne, Thomas E. 1997. </w:t>
      </w:r>
      <w:bookmarkEnd w:id="5633"/>
      <w:r w:rsidRPr="0092006B">
        <w:rPr>
          <w:i/>
        </w:rPr>
        <w:t>Describing morphosyntax: A guide for field linguists</w:t>
      </w:r>
      <w:r w:rsidRPr="0092006B">
        <w:t>. Cambridge: Cambridge University Press.</w:t>
      </w:r>
    </w:p>
    <w:p w14:paraId="6C823E36" w14:textId="77777777" w:rsidR="0092006B" w:rsidRDefault="0092006B" w:rsidP="0092006B">
      <w:pPr>
        <w:pStyle w:val="CitaviBibliographyEntry"/>
      </w:pPr>
      <w:bookmarkStart w:id="5634" w:name="_CTVL001e6b11978d5a84d06a36e27e1adf5c2d8"/>
      <w:r>
        <w:t xml:space="preserve">Pike, Kenneth L. 1967. </w:t>
      </w:r>
      <w:bookmarkEnd w:id="5634"/>
      <w:r w:rsidRPr="0092006B">
        <w:rPr>
          <w:i/>
        </w:rPr>
        <w:t>Language in relation to a unified theory of the structure of human behavior</w:t>
      </w:r>
      <w:r w:rsidRPr="0092006B">
        <w:t xml:space="preserve"> (Janua Linguarum: Series Maior 24), 2nd edn. The Hague: Mouton de Gruyter.</w:t>
      </w:r>
    </w:p>
    <w:p w14:paraId="3A5ECC4B" w14:textId="77777777" w:rsidR="0092006B" w:rsidRDefault="0092006B" w:rsidP="0092006B">
      <w:pPr>
        <w:pStyle w:val="CitaviBibliographyEntry"/>
      </w:pPr>
      <w:bookmarkStart w:id="5635" w:name="_CTVL001f6df0d643cbd4fab8ea67a6ee0daa2e3"/>
      <w:r>
        <w:t xml:space="preserve">Plag, Ingo. 2006a. Productivity. In Brown, Keith (ed.), </w:t>
      </w:r>
      <w:bookmarkEnd w:id="5635"/>
      <w:r w:rsidRPr="0092006B">
        <w:rPr>
          <w:i/>
        </w:rPr>
        <w:t>Encyclopedia of language and linguistics</w:t>
      </w:r>
      <w:r w:rsidRPr="0092006B">
        <w:t>, 2nd edn.. Amsterdam: Elsevier Science Ltd. 121–128.</w:t>
      </w:r>
    </w:p>
    <w:p w14:paraId="6EF35C08" w14:textId="77777777" w:rsidR="0092006B" w:rsidRDefault="0092006B" w:rsidP="0092006B">
      <w:pPr>
        <w:pStyle w:val="CitaviBibliographyEntry"/>
      </w:pPr>
      <w:bookmarkStart w:id="5636" w:name="_CTVL00146d91841b53a402d8bdde0c238bd08a3"/>
      <w:r>
        <w:t xml:space="preserve">Plag, Ingo. 2006b. Productivity. In Aarts, Bas &amp; McMahon, April (eds.), </w:t>
      </w:r>
      <w:bookmarkEnd w:id="5636"/>
      <w:r w:rsidRPr="0092006B">
        <w:rPr>
          <w:i/>
        </w:rPr>
        <w:t>The handbook of English linguistics</w:t>
      </w:r>
      <w:r w:rsidRPr="0092006B">
        <w:t>. Malden: Basil Blackwell Publishers, 537–556.</w:t>
      </w:r>
    </w:p>
    <w:p w14:paraId="2F2C27F5" w14:textId="77777777" w:rsidR="0092006B" w:rsidRDefault="0092006B" w:rsidP="0092006B">
      <w:pPr>
        <w:pStyle w:val="CitaviBibliographyEntry"/>
      </w:pPr>
      <w:bookmarkStart w:id="5637" w:name="_CTVL0012d935cadb9b94ee78bf3e5724353da1d"/>
      <w:r>
        <w:t>Podungge, Nurhayati. 2000. Slang in Papuan Malay (case study on the students at faculty of letters, the State University of Papua, Manokwari). Manokwari: Universitas Negeri Papua.</w:t>
      </w:r>
    </w:p>
    <w:p w14:paraId="780CB970" w14:textId="77777777" w:rsidR="0092006B" w:rsidRDefault="0092006B" w:rsidP="0092006B">
      <w:pPr>
        <w:pStyle w:val="CitaviBibliographyEntry"/>
      </w:pPr>
      <w:bookmarkStart w:id="5638" w:name="_CTVL001766dac666b6a4b08a8f985077978e709"/>
      <w:bookmarkEnd w:id="5637"/>
      <w:r>
        <w:t xml:space="preserve">Polinsky, Maria. 1998. A non-syntactic account of some asymmetries in the double-object construction. In Koenig, Jean-Pierre (ed.), </w:t>
      </w:r>
      <w:bookmarkEnd w:id="5638"/>
      <w:r w:rsidRPr="0092006B">
        <w:rPr>
          <w:i/>
        </w:rPr>
        <w:t>Discourse and cognition: Bridging the gap</w:t>
      </w:r>
      <w:r w:rsidRPr="0092006B">
        <w:t>. Stanford: Center for the Study of Language and Information, 403–422.</w:t>
      </w:r>
    </w:p>
    <w:p w14:paraId="38823228" w14:textId="77777777" w:rsidR="0092006B" w:rsidRDefault="0092006B" w:rsidP="0092006B">
      <w:pPr>
        <w:pStyle w:val="CitaviBibliographyEntry"/>
      </w:pPr>
      <w:bookmarkStart w:id="5639" w:name="_CTVL001d5e4e4417478438a9c51aa01880f1a7a"/>
      <w:r>
        <w:t xml:space="preserve">Prentice, David J. 1994. Manado Malay: Product and agent of language change. In Dutton, Thomas E. &amp; Tryon, Darrell T. (eds.), </w:t>
      </w:r>
      <w:bookmarkEnd w:id="5639"/>
      <w:r w:rsidRPr="0092006B">
        <w:rPr>
          <w:i/>
        </w:rPr>
        <w:t>Language contact and change in the Austronesian world</w:t>
      </w:r>
      <w:r w:rsidRPr="0092006B">
        <w:t xml:space="preserve"> (Trends in Linguistics: Studies and Monographs 77). Berlin: Mouton de Gruyter, 411–441.</w:t>
      </w:r>
    </w:p>
    <w:p w14:paraId="1AFEA486" w14:textId="77777777" w:rsidR="0092006B" w:rsidRDefault="0092006B" w:rsidP="0092006B">
      <w:pPr>
        <w:pStyle w:val="CitaviBibliographyEntry"/>
      </w:pPr>
      <w:bookmarkStart w:id="5640" w:name="_CTVL0018252fcfeb624483db88c4b9412497918"/>
      <w:r>
        <w:t xml:space="preserve">Quirk, Randolph &amp; Leech, Geoffrey N. &amp; Svartvik, Jan. 1972. </w:t>
      </w:r>
      <w:bookmarkEnd w:id="5640"/>
      <w:r w:rsidRPr="0092006B">
        <w:rPr>
          <w:i/>
        </w:rPr>
        <w:t>A grammar of contemporary English</w:t>
      </w:r>
      <w:r w:rsidRPr="0092006B">
        <w:t>. Harlow: Longman.</w:t>
      </w:r>
    </w:p>
    <w:p w14:paraId="224F4385" w14:textId="77777777" w:rsidR="0092006B" w:rsidRDefault="0092006B" w:rsidP="0092006B">
      <w:pPr>
        <w:pStyle w:val="CitaviBibliographyEntry"/>
      </w:pPr>
      <w:bookmarkStart w:id="5641" w:name="_CTVL001d455b472aeb84f81a62a06a16712abd5"/>
      <w:r>
        <w:t xml:space="preserve">Ramos, Teresita V. 1971. </w:t>
      </w:r>
      <w:bookmarkEnd w:id="5641"/>
      <w:r w:rsidRPr="0092006B">
        <w:rPr>
          <w:i/>
        </w:rPr>
        <w:t>Tagalog structures</w:t>
      </w:r>
      <w:r w:rsidRPr="0092006B">
        <w:t xml:space="preserve"> (PALI Language Texts: Philippines 20). Honolulu: University of Hawai'i Press.</w:t>
      </w:r>
    </w:p>
    <w:p w14:paraId="3EC5CB08" w14:textId="77777777" w:rsidR="0092006B" w:rsidRDefault="0092006B" w:rsidP="0092006B">
      <w:pPr>
        <w:pStyle w:val="CitaviBibliographyEntry"/>
      </w:pPr>
      <w:bookmarkStart w:id="5642" w:name="_CTVL0011691fdf1a8f7428b9c0529a68cb04cf4"/>
      <w:r>
        <w:t xml:space="preserve">Regier, Terry. 1994. </w:t>
      </w:r>
      <w:bookmarkEnd w:id="5642"/>
      <w:r w:rsidRPr="0092006B">
        <w:rPr>
          <w:i/>
        </w:rPr>
        <w:t>A preliminary study of the semantics of reduplication</w:t>
      </w:r>
      <w:r w:rsidRPr="0092006B">
        <w:t xml:space="preserve"> (Technical Report TR-94-019). Berkeley: International Computer Science Institute. Online URL: ftp://ftp.icsi.berkeley.edu/pub/techreports/1994/tr-94-019.pdf (Accessed 8 Jan 2016).</w:t>
      </w:r>
    </w:p>
    <w:p w14:paraId="388D681F" w14:textId="77777777" w:rsidR="0092006B" w:rsidRDefault="0092006B" w:rsidP="0092006B">
      <w:pPr>
        <w:pStyle w:val="CitaviBibliographyEntry"/>
      </w:pPr>
      <w:bookmarkStart w:id="5643" w:name="_CTVL001c0d99283a7f7421ca593db43097bbfb6"/>
      <w:r>
        <w:t xml:space="preserve">Robidé van der Aa, Pieter J. B. C. 1879. </w:t>
      </w:r>
      <w:bookmarkEnd w:id="5643"/>
      <w:r w:rsidRPr="0092006B">
        <w:rPr>
          <w:i/>
        </w:rPr>
        <w:t>Reizen naar Nederlandsch Nieuw-Guinea ondernomen op last der regeering van Nederlandsch-Indië in de jaren 1871, 1872, 1875-1876 door de heeren P. van der Crab en J. E. Teysmann, J. G. Coorengel en A. J. Langeveldt van Hemert en P. Swaan met geschied- en aardrijkskundige toelichtingen</w:t>
      </w:r>
      <w:r w:rsidRPr="0092006B">
        <w:t>. 's-Gravenhage: Martinus Nijhoff.</w:t>
      </w:r>
    </w:p>
    <w:p w14:paraId="68883631" w14:textId="77777777" w:rsidR="0092006B" w:rsidRDefault="0092006B" w:rsidP="0092006B">
      <w:pPr>
        <w:pStyle w:val="CitaviBibliographyEntry"/>
      </w:pPr>
      <w:bookmarkStart w:id="5644" w:name="_CTVL001bba20a82b4344411a0db361ce73fa05f"/>
      <w:r>
        <w:t xml:space="preserve">Roehr, Dorian. 2005. Pronouns are determiners after all. In den Dikken, Marcel &amp; Tortora, Christina (eds.), </w:t>
      </w:r>
      <w:bookmarkEnd w:id="5644"/>
      <w:r w:rsidRPr="0092006B">
        <w:rPr>
          <w:i/>
        </w:rPr>
        <w:t>The function of function words and functional categories</w:t>
      </w:r>
      <w:r w:rsidRPr="0092006B">
        <w:t xml:space="preserve"> (Linguistik Aktuell / Linguistics Today 78). Philadelphia: John Benjamins Publishing Company, 251–285.</w:t>
      </w:r>
    </w:p>
    <w:p w14:paraId="798355F0" w14:textId="77777777" w:rsidR="0092006B" w:rsidRDefault="0092006B" w:rsidP="0092006B">
      <w:pPr>
        <w:pStyle w:val="CitaviBibliographyEntry"/>
      </w:pPr>
      <w:bookmarkStart w:id="5645" w:name="_CTVL001b41fedc03f484a64a7ef1c8c711b4b96"/>
      <w:r>
        <w:t xml:space="preserve">Roosman, Raden S. 1982. Pidgin Malay as spoken in Irian Jaya. </w:t>
      </w:r>
      <w:bookmarkEnd w:id="5645"/>
      <w:r w:rsidRPr="0092006B">
        <w:rPr>
          <w:i/>
        </w:rPr>
        <w:t>The Indonesian Quarterly</w:t>
      </w:r>
      <w:r w:rsidRPr="0092006B">
        <w:t xml:space="preserve"> 10(2): 95–104.</w:t>
      </w:r>
    </w:p>
    <w:p w14:paraId="4937F6B4" w14:textId="77777777" w:rsidR="0092006B" w:rsidRDefault="0092006B" w:rsidP="0092006B">
      <w:pPr>
        <w:pStyle w:val="CitaviBibliographyEntry"/>
      </w:pPr>
      <w:bookmarkStart w:id="5646" w:name="_CTVL001ed10f550d9ea4155a22873c720f5ad48"/>
      <w:r>
        <w:t xml:space="preserve">Ross, Malcolm D. 2001. Contact-induced change in Oceanic languages in North-West Melanesia. In Aikhenvald, Alexandra Y. &amp; Dixon, Robert M. W. (eds.), </w:t>
      </w:r>
      <w:bookmarkEnd w:id="5646"/>
      <w:r w:rsidRPr="0092006B">
        <w:rPr>
          <w:i/>
        </w:rPr>
        <w:t>Areal diffusion and genetic inheritance: Problems in comparative linguistics</w:t>
      </w:r>
      <w:r w:rsidRPr="0092006B">
        <w:t>. Oxford: Oxford University Press, 134–166.</w:t>
      </w:r>
    </w:p>
    <w:p w14:paraId="46B70230" w14:textId="77777777" w:rsidR="0092006B" w:rsidRDefault="0092006B" w:rsidP="0092006B">
      <w:pPr>
        <w:pStyle w:val="CitaviBibliographyEntry"/>
      </w:pPr>
      <w:bookmarkStart w:id="5647" w:name="_CTVL0014f7362dcf8b447b78ec2918308dae55d"/>
      <w:r>
        <w:t xml:space="preserve">Rowley, Charles D. 1972. </w:t>
      </w:r>
      <w:bookmarkEnd w:id="5647"/>
      <w:r w:rsidRPr="0092006B">
        <w:rPr>
          <w:i/>
        </w:rPr>
        <w:t>The New Guinea villager: A retrospect from 1964</w:t>
      </w:r>
      <w:r w:rsidRPr="0092006B">
        <w:t>. Melbourne: F.W. Cheshire.</w:t>
      </w:r>
    </w:p>
    <w:p w14:paraId="742AEBD0" w14:textId="77777777" w:rsidR="0092006B" w:rsidRDefault="0092006B" w:rsidP="0092006B">
      <w:pPr>
        <w:pStyle w:val="CitaviBibliographyEntry"/>
      </w:pPr>
      <w:bookmarkStart w:id="5648" w:name="_CTVL001e3e75949def34fa18f7a2583e3fc2050"/>
      <w:r>
        <w:t xml:space="preserve">Rubino, Carlo. 2011. Reduplication. In Haspelmath, Martin &amp; Dryer, Matthew S. &amp; Gil, David &amp; Comrie, Bernard (eds.), </w:t>
      </w:r>
      <w:bookmarkEnd w:id="5648"/>
      <w:r w:rsidRPr="0092006B">
        <w:rPr>
          <w:i/>
        </w:rPr>
        <w:t>The world atlas of language structures</w:t>
      </w:r>
      <w:r w:rsidRPr="0092006B">
        <w:t>. München: Max Planck Digital Library, Chapter 27. Online URL: http://wals.info/chapter/27 (Accessed 8 Jan 2016).</w:t>
      </w:r>
    </w:p>
    <w:p w14:paraId="61665391" w14:textId="77777777" w:rsidR="0092006B" w:rsidRDefault="0092006B" w:rsidP="0092006B">
      <w:pPr>
        <w:pStyle w:val="CitaviBibliographyEntry"/>
      </w:pPr>
      <w:bookmarkStart w:id="5649" w:name="_CTVL00113875013afe146a88b2831e9f2553813"/>
      <w:r>
        <w:t xml:space="preserve">Rudolph, Elisabeth. 1996. </w:t>
      </w:r>
      <w:bookmarkEnd w:id="5649"/>
      <w:r w:rsidRPr="0092006B">
        <w:rPr>
          <w:i/>
        </w:rPr>
        <w:t>Contrast: Adversative and concessive relations and their expressions in English, German, Spanish, Portuguese on sentence and text level</w:t>
      </w:r>
      <w:r w:rsidRPr="0092006B">
        <w:t xml:space="preserve"> (Research in Text Theory 23). Berlin: Walter de Gruyter.</w:t>
      </w:r>
    </w:p>
    <w:p w14:paraId="1AD044E4" w14:textId="77777777" w:rsidR="0092006B" w:rsidRDefault="0092006B" w:rsidP="0092006B">
      <w:pPr>
        <w:pStyle w:val="CitaviBibliographyEntry"/>
      </w:pPr>
      <w:bookmarkStart w:id="5650" w:name="_CTVL00176a49621637649f280ca95c889a097b7"/>
      <w:r>
        <w:t xml:space="preserve">Rutherford, Danilyn. 2005. Frontiers of the lingua franca: Ideologies of the linguistic contact zone in Dutch New Guinea. </w:t>
      </w:r>
      <w:bookmarkEnd w:id="5650"/>
      <w:r w:rsidRPr="0092006B">
        <w:rPr>
          <w:i/>
        </w:rPr>
        <w:t>Ethnos</w:t>
      </w:r>
      <w:r w:rsidRPr="0092006B">
        <w:t xml:space="preserve"> 70(3): 387–412. Online URL: http://dx.doi.org/10.1080/00141840500294490 (Accessed 8 Jan 2016).</w:t>
      </w:r>
    </w:p>
    <w:p w14:paraId="6D08F1C4" w14:textId="77777777" w:rsidR="0092006B" w:rsidRDefault="0092006B" w:rsidP="0092006B">
      <w:pPr>
        <w:pStyle w:val="CitaviBibliographyEntry"/>
      </w:pPr>
      <w:bookmarkStart w:id="5651" w:name="_CTVL001c04ed47ca2a540fd9db92e7e0c6391b4"/>
      <w:r>
        <w:t xml:space="preserve">Sadock, Jerrold M. &amp; Zwicky, Arnold M. 1985. Speech act distinctions in syntax. In Shopen, Timothy (ed.), </w:t>
      </w:r>
      <w:bookmarkEnd w:id="5651"/>
      <w:r w:rsidRPr="0092006B">
        <w:rPr>
          <w:i/>
        </w:rPr>
        <w:t>Language typology and syntactic description. Volume 1: Clause structure</w:t>
      </w:r>
      <w:r w:rsidRPr="0092006B">
        <w:t>. Cambridge: Cambridge University Press, 155–196.</w:t>
      </w:r>
    </w:p>
    <w:p w14:paraId="5A2377AD" w14:textId="77777777" w:rsidR="0092006B" w:rsidRDefault="0092006B" w:rsidP="0092006B">
      <w:pPr>
        <w:pStyle w:val="CitaviBibliographyEntry"/>
      </w:pPr>
      <w:bookmarkStart w:id="5652" w:name="_CTVL00193bf4568c1884653925483b6fa44dae5"/>
      <w:r>
        <w:t>Samaun. 1979. The system of the contracted forms of the vernacular bahasa Indonesia in Jayapura, Irian Jaya: A project presented to the SEAMEO Regional Language Centre. Singapore: SEAMEO Regional Language Centre.</w:t>
      </w:r>
    </w:p>
    <w:p w14:paraId="373548FB" w14:textId="77777777" w:rsidR="0092006B" w:rsidRDefault="0092006B" w:rsidP="0092006B">
      <w:pPr>
        <w:pStyle w:val="CitaviBibliographyEntry"/>
      </w:pPr>
      <w:bookmarkStart w:id="5653" w:name="_CTVL001e309c12690d54811a04472ba316d51c2"/>
      <w:bookmarkEnd w:id="5652"/>
      <w:r>
        <w:t>Saragih, Chrisma F. 2012. The practical use of person reference in Papuan Malay. Nijmegen: Radboud University Nijmegen. (MA thesis.) Online URL: http://www.ru.nl/publish/pages/518697/thesis_the_practical_use_of_person_reference_in_papuan_malay.docx (Accessed 8 Jan 2016).</w:t>
      </w:r>
    </w:p>
    <w:p w14:paraId="315B8658" w14:textId="77777777" w:rsidR="0092006B" w:rsidRDefault="0092006B" w:rsidP="0092006B">
      <w:pPr>
        <w:pStyle w:val="CitaviBibliographyEntry"/>
      </w:pPr>
      <w:bookmarkStart w:id="5654" w:name="_CTVL001fa7e3c611e0f474a8faa0141acdf0bdd"/>
      <w:bookmarkEnd w:id="5653"/>
      <w:r>
        <w:t>Sawaki, Yusuf W. 2004. Some morpho-syntax notes on Melayu Papua. Manokwari: Universitas Negeri Papua.</w:t>
      </w:r>
    </w:p>
    <w:p w14:paraId="55C6932D" w14:textId="77777777" w:rsidR="0092006B" w:rsidRDefault="0092006B" w:rsidP="0092006B">
      <w:pPr>
        <w:pStyle w:val="CitaviBibliographyEntry"/>
      </w:pPr>
      <w:bookmarkStart w:id="5655" w:name="_CTVL00159e59604d1e54e68bac47337077a64b6"/>
      <w:bookmarkEnd w:id="5654"/>
      <w:r>
        <w:t>Sawaki, Yusuf W. 2005a. An agreement between the head of noun phrase and personal pronouns in Melayu-Papua syntax. Paper presented at the Ninth International Symposium on Malay/Indonesian Linguistics – ISMIL 9. Ambun Pagi, 27-29 July 2005.</w:t>
      </w:r>
    </w:p>
    <w:p w14:paraId="77D8356D" w14:textId="77777777" w:rsidR="0092006B" w:rsidRDefault="0092006B" w:rsidP="0092006B">
      <w:pPr>
        <w:pStyle w:val="CitaviBibliographyEntry"/>
      </w:pPr>
      <w:bookmarkStart w:id="5656" w:name="_CTVL001db789be1c7e04767879d2cf711b601a1"/>
      <w:bookmarkEnd w:id="5655"/>
      <w:r>
        <w:t>Sawaki, Yusuf W. 2005b. Melayu Papua: Tong pu bahasa. Manokwari: Universitas Negeri Papua.</w:t>
      </w:r>
    </w:p>
    <w:p w14:paraId="34A0C2BD" w14:textId="77777777" w:rsidR="0092006B" w:rsidRDefault="0092006B" w:rsidP="0092006B">
      <w:pPr>
        <w:pStyle w:val="CitaviBibliographyEntry"/>
      </w:pPr>
      <w:bookmarkStart w:id="5657" w:name="_CTVL001657f1af5d98f45c082c6b0e89e1d2e58"/>
      <w:bookmarkEnd w:id="5656"/>
      <w:r>
        <w:t>Sawaki, Yusuf W. 2007. Does passive exist in Melayu Papua? Paper presented at the Eleventh International Symposium on Malay/Indonesian Linguistics – ISMIL 11. Manokwari, 6-8 August 2007. Online URL: http://email.eva.mpg.de/~gil/ismil/11/abstracts/Sawaki.pdf (Accessed 8 Jan 2016).</w:t>
      </w:r>
    </w:p>
    <w:p w14:paraId="1F0F9D0A" w14:textId="77777777" w:rsidR="0092006B" w:rsidRDefault="0092006B" w:rsidP="0092006B">
      <w:pPr>
        <w:pStyle w:val="CitaviBibliographyEntry"/>
      </w:pPr>
      <w:bookmarkStart w:id="5658" w:name="_CTVL0010fa4955f954649bfb8c2a18da806b9e9"/>
      <w:bookmarkEnd w:id="5657"/>
      <w:r>
        <w:t xml:space="preserve">Schachter, Paul &amp; Shopen, Timothy. 2007. Parts-of-speech systems. In Shopen, Timothy (ed.), </w:t>
      </w:r>
      <w:bookmarkEnd w:id="5658"/>
      <w:r w:rsidRPr="0092006B">
        <w:rPr>
          <w:i/>
        </w:rPr>
        <w:t>Language typology and syntactic description. Volume 1: Clause structure</w:t>
      </w:r>
      <w:r w:rsidRPr="0092006B">
        <w:t>, 2nd edn.. Cambridge: Cambridge University Press, 1–60.</w:t>
      </w:r>
    </w:p>
    <w:p w14:paraId="02A4B77E" w14:textId="77777777" w:rsidR="0092006B" w:rsidRDefault="0092006B" w:rsidP="0092006B">
      <w:pPr>
        <w:pStyle w:val="CitaviBibliographyEntry"/>
      </w:pPr>
      <w:bookmarkStart w:id="5659" w:name="_CTVL0013c3b6cb290d44fac8caa8f233b59e1dc"/>
      <w:r>
        <w:t xml:space="preserve">Schütz, Albert J. &amp; Komaitai, Rusiate T. 1971. </w:t>
      </w:r>
      <w:bookmarkEnd w:id="5659"/>
      <w:r w:rsidRPr="0092006B">
        <w:rPr>
          <w:i/>
        </w:rPr>
        <w:t>Spoken Fijian: an intensive course in Bauan Fijian, with grammatical notes and glossary</w:t>
      </w:r>
      <w:r w:rsidRPr="0092006B">
        <w:t xml:space="preserve"> (PALI Language Texts: Melanesia 1). Honolulu: University of Hawai'i Press.</w:t>
      </w:r>
    </w:p>
    <w:p w14:paraId="436E7FCA" w14:textId="77777777" w:rsidR="0092006B" w:rsidRDefault="0092006B" w:rsidP="0092006B">
      <w:pPr>
        <w:pStyle w:val="CitaviBibliographyEntry"/>
      </w:pPr>
      <w:bookmarkStart w:id="5660" w:name="_CTVL00131e4b65c728e4eceb1404ac3a8f4ab49"/>
      <w:r>
        <w:t>Scott, Graham R. &amp; Kim, Hyun &amp; Rumaropen, Ben E. W. &amp; Scott, Eleonora L. &amp; Nussy, Christian G. &amp; Yumbi, Anita C. M. &amp; Cochran, Robert C. 2008. Tong pu bahasa: A preliminary report on some linguistic and sociolinguistic features of Papuan Malay. Sentani: SIL International Indonesia.</w:t>
      </w:r>
    </w:p>
    <w:p w14:paraId="65E18267" w14:textId="77777777" w:rsidR="0092006B" w:rsidRDefault="0092006B" w:rsidP="0092006B">
      <w:pPr>
        <w:pStyle w:val="CitaviBibliographyEntry"/>
      </w:pPr>
      <w:bookmarkStart w:id="5661" w:name="_CTVL001c2b776c7263a43388ac2ed9e100200a1"/>
      <w:bookmarkEnd w:id="5660"/>
      <w:r>
        <w:t xml:space="preserve">Seiler, Walter. 1982. The spread of Malay to Kaiser-Wilhelmsland. In Kähler, Hans &amp; Carle, Rainer (eds.), </w:t>
      </w:r>
      <w:bookmarkEnd w:id="5661"/>
      <w:r w:rsidRPr="0092006B">
        <w:rPr>
          <w:i/>
        </w:rPr>
        <w:t>GAVA*: Studies in Austronesian languages and cultures dedicated to Hans Kähler = Studien zu austronesischen Sprachen und Kulturen Hans Kähler gewidmet</w:t>
      </w:r>
      <w:r w:rsidRPr="0092006B">
        <w:t xml:space="preserve"> (Veröffentlichungen des Seminars für Indonesische und Südseesprachen der Universität Hamburg 17). Berlin: Reimer, 67–85.</w:t>
      </w:r>
    </w:p>
    <w:p w14:paraId="15AA7FF8" w14:textId="77777777" w:rsidR="0092006B" w:rsidRDefault="0092006B" w:rsidP="0092006B">
      <w:pPr>
        <w:pStyle w:val="CitaviBibliographyEntry"/>
      </w:pPr>
      <w:bookmarkStart w:id="5662" w:name="_CTVL0019083d48aaa554a73b1de1eb6ff946b28"/>
      <w:r>
        <w:t xml:space="preserve">Seiler, Walter. 1985. The Malay language of New Guinea. In Wurm, Stephen A. (ed.), </w:t>
      </w:r>
      <w:bookmarkEnd w:id="5662"/>
      <w:r w:rsidRPr="0092006B">
        <w:rPr>
          <w:i/>
        </w:rPr>
        <w:t>Papers in Pidgin and Creole linguistics</w:t>
      </w:r>
      <w:r w:rsidRPr="0092006B">
        <w:t xml:space="preserve"> (Pacific Linguistics A-72). Canberra: Research School of Pacific Studies, The Australian National University, 143–153.</w:t>
      </w:r>
    </w:p>
    <w:p w14:paraId="4242DA61" w14:textId="77777777" w:rsidR="0092006B" w:rsidRDefault="0092006B" w:rsidP="0092006B">
      <w:pPr>
        <w:pStyle w:val="CitaviBibliographyEntry"/>
      </w:pPr>
      <w:bookmarkStart w:id="5663" w:name="_CTVL00176531bf26b324ddf9fa9bb7266913f72"/>
      <w:r>
        <w:t xml:space="preserve">Shellabear, William G. 1904. </w:t>
      </w:r>
      <w:bookmarkEnd w:id="5663"/>
      <w:r w:rsidRPr="0092006B">
        <w:rPr>
          <w:i/>
        </w:rPr>
        <w:t>A practical Malay grammar</w:t>
      </w:r>
      <w:r w:rsidRPr="0092006B">
        <w:t>, 2nd edn. Singapore: The American Mission Press. Online URL: http://ia600303.us.archive.org/18/items/practicalmalaygr00shelrich/practicalmalaygr00shelrich.pdf (Accessed 8 Jan 2016).</w:t>
      </w:r>
    </w:p>
    <w:p w14:paraId="15B41FD0" w14:textId="77777777" w:rsidR="0092006B" w:rsidRDefault="0092006B" w:rsidP="0092006B">
      <w:pPr>
        <w:pStyle w:val="CitaviBibliographyEntry"/>
      </w:pPr>
      <w:bookmarkStart w:id="5664" w:name="_CTVL001be75a11a95d44b1fb5e279cbdc00382d"/>
      <w:r>
        <w:t xml:space="preserve">Siewierska, Anna. 2011. Gender distinctions in independent personal pronouns. In Haspelmath, Martin &amp; Dryer, Matthew S. &amp; Gil, David &amp; Comrie, Bernard (eds.), </w:t>
      </w:r>
      <w:bookmarkEnd w:id="5664"/>
      <w:r w:rsidRPr="0092006B">
        <w:rPr>
          <w:i/>
        </w:rPr>
        <w:t>The world atlas of language structures</w:t>
      </w:r>
      <w:r w:rsidRPr="0092006B">
        <w:t>. München: Max Planck Digital Library, Chapter 44. Online URL: http://wals.info/chapter/44 (Accessed 8 Jan 2016).</w:t>
      </w:r>
    </w:p>
    <w:p w14:paraId="14953C45" w14:textId="77777777" w:rsidR="0092006B" w:rsidRDefault="0092006B" w:rsidP="0092006B">
      <w:pPr>
        <w:pStyle w:val="CitaviBibliographyEntry"/>
      </w:pPr>
      <w:bookmarkStart w:id="5665" w:name="_CTVL00185187aee86b84d2aacab2d6eed65bff1"/>
      <w:r>
        <w:t xml:space="preserve">Sigurðsson, Halldór Á. 2006. The Icelandic noun phrase: Central traits. </w:t>
      </w:r>
      <w:bookmarkEnd w:id="5665"/>
      <w:r w:rsidRPr="0092006B">
        <w:rPr>
          <w:i/>
        </w:rPr>
        <w:t>Arkiv för Nordisk Filologi</w:t>
      </w:r>
      <w:r w:rsidRPr="0092006B">
        <w:t xml:space="preserve"> 121: 193–236. Online URL: http://lup.lub.lu.se/luur/download?func=downloadFile&amp;recordOId=539373&amp;fileOId=625983 (Accessed 8 Jan 2016).</w:t>
      </w:r>
    </w:p>
    <w:p w14:paraId="7ACD8C62" w14:textId="77777777" w:rsidR="0092006B" w:rsidRDefault="0092006B" w:rsidP="0092006B">
      <w:pPr>
        <w:pStyle w:val="CitaviBibliographyEntry"/>
      </w:pPr>
      <w:bookmarkStart w:id="5666" w:name="_CTVL001639a7689eb6440ee98ff0d8121b59ad0"/>
      <w:r>
        <w:t>SIL International. 1996–2008. IPA Help: A phonetics learning tool, Version 2.1 (SIL Computing). Dallas: SIL International. Online URL: http://www-01.sil.org/computing/ipahelp/ (Accessed 8 Jan 2016).</w:t>
      </w:r>
    </w:p>
    <w:p w14:paraId="0375099D" w14:textId="77777777" w:rsidR="0092006B" w:rsidRDefault="0092006B" w:rsidP="0092006B">
      <w:pPr>
        <w:pStyle w:val="CitaviBibliographyEntry"/>
      </w:pPr>
      <w:bookmarkStart w:id="5667" w:name="_CTVL00165ec45fa7b3a42ce93626258cbc89716"/>
      <w:bookmarkEnd w:id="5666"/>
      <w:r>
        <w:t xml:space="preserve">Silverstein, Michael. 1976. Hierarchy of features and ergativity. In Dixon, Robert M. W. (ed.), </w:t>
      </w:r>
      <w:bookmarkEnd w:id="5667"/>
      <w:r w:rsidRPr="0092006B">
        <w:rPr>
          <w:i/>
        </w:rPr>
        <w:t>Grammatical categories in Australian languages</w:t>
      </w:r>
      <w:r w:rsidRPr="0092006B">
        <w:t xml:space="preserve"> (Australian Institute of Aboriginal Studies Linguistic Series 22). Canberra: Humanities Press, 112–171. Online URL: http://www.scribd.com/doc/36490729/silverstein-hierarchy-of-features-and-ergativity (Accessed 8 Jan 2016).</w:t>
      </w:r>
    </w:p>
    <w:p w14:paraId="60E05E74" w14:textId="77777777" w:rsidR="0092006B" w:rsidRDefault="0092006B" w:rsidP="0092006B">
      <w:pPr>
        <w:pStyle w:val="CitaviBibliographyEntry"/>
      </w:pPr>
      <w:bookmarkStart w:id="5668" w:name="_CTVL001f06d6efeb4174d48987d5408342e57e1"/>
      <w:r>
        <w:t>Silzer, Peter J. 1978. Notes on Irianese Indonesian. Jayapura: Summer Institute of Linguistics.</w:t>
      </w:r>
    </w:p>
    <w:p w14:paraId="23B5D57F" w14:textId="77777777" w:rsidR="0092006B" w:rsidRDefault="0092006B" w:rsidP="0092006B">
      <w:pPr>
        <w:pStyle w:val="CitaviBibliographyEntry"/>
      </w:pPr>
      <w:bookmarkStart w:id="5669" w:name="_CTVL001cef6e28eea5a429e82c9fb3473fa0466"/>
      <w:bookmarkEnd w:id="5668"/>
      <w:r>
        <w:t>Silzer, Peter J. 1979. Notes on Irianese Indonesian. Jayapura: Summer Institute of Linguistics; Universitas Cenderawasih.</w:t>
      </w:r>
    </w:p>
    <w:p w14:paraId="7F80998A" w14:textId="77777777" w:rsidR="0092006B" w:rsidRDefault="0092006B" w:rsidP="0092006B">
      <w:pPr>
        <w:pStyle w:val="CitaviBibliographyEntry"/>
      </w:pPr>
      <w:bookmarkStart w:id="5670" w:name="_CTVL001e4b762292a75407f9e900fb2820770d9"/>
      <w:bookmarkEnd w:id="5669"/>
      <w:r>
        <w:t xml:space="preserve">Slomanson, Peter. 2013. Sri Lankan Malay structure dataset. In Michaelis, Susanne M. &amp; Maurer, Philippe &amp; Haspelmath, Martin &amp; Huber, Magnus (eds.), </w:t>
      </w:r>
      <w:bookmarkEnd w:id="5670"/>
      <w:r w:rsidRPr="0092006B">
        <w:rPr>
          <w:i/>
        </w:rPr>
        <w:t>The Atlas of Pidgin and Creole Language Structures (APiCS)</w:t>
      </w:r>
      <w:r w:rsidRPr="0092006B">
        <w:t>. Leipzig: Max Planck Institute for Evolutionary Anthropology. Online URL: http://apics-online.info/contributions/66 (Accessed 8 Jan 2016).</w:t>
      </w:r>
    </w:p>
    <w:p w14:paraId="7E14D520" w14:textId="77777777" w:rsidR="0092006B" w:rsidRDefault="0092006B" w:rsidP="0092006B">
      <w:pPr>
        <w:pStyle w:val="CitaviBibliographyEntry"/>
      </w:pPr>
      <w:bookmarkStart w:id="5671" w:name="_CTVL00120f90fbb9de74829853cb3ae9c93c553"/>
      <w:r>
        <w:t xml:space="preserve">Smessaert, Hans &amp; ter Meulen, Alice G. B. 2004. Temporal reasoning with aspectual adverbs. </w:t>
      </w:r>
      <w:bookmarkEnd w:id="5671"/>
      <w:r w:rsidRPr="0092006B">
        <w:rPr>
          <w:i/>
        </w:rPr>
        <w:t>Linguistics and Philosophy</w:t>
      </w:r>
      <w:r w:rsidRPr="0092006B">
        <w:t xml:space="preserve"> 27(2): 209–261. Online URL: http://dx.doi.org/10.1023/B:LING.0000016467.50422.63 (Accessed 8 Jan 2016).</w:t>
      </w:r>
    </w:p>
    <w:p w14:paraId="3ACFD4D7" w14:textId="77777777" w:rsidR="0092006B" w:rsidRDefault="0092006B" w:rsidP="0092006B">
      <w:pPr>
        <w:pStyle w:val="CitaviBibliographyEntry"/>
      </w:pPr>
      <w:bookmarkStart w:id="5672" w:name="_CTVL0015bf478b63fbb4299ba789123eb778794"/>
      <w:r>
        <w:t xml:space="preserve">Sneddon, James N. 2003. </w:t>
      </w:r>
      <w:bookmarkEnd w:id="5672"/>
      <w:r w:rsidRPr="0092006B">
        <w:rPr>
          <w:i/>
        </w:rPr>
        <w:t>The Indonesian language: Its history and role in modern society</w:t>
      </w:r>
      <w:r w:rsidRPr="0092006B">
        <w:t>. Sydney: UNSW Press.</w:t>
      </w:r>
    </w:p>
    <w:p w14:paraId="0F30F846" w14:textId="77777777" w:rsidR="0092006B" w:rsidRDefault="0092006B" w:rsidP="0092006B">
      <w:pPr>
        <w:pStyle w:val="CitaviBibliographyEntry"/>
      </w:pPr>
      <w:bookmarkStart w:id="5673" w:name="_CTVL0019995cb294a31488e8fe243bc5f81a161"/>
      <w:r>
        <w:t xml:space="preserve">Sneddon, James N. 2006. </w:t>
      </w:r>
      <w:bookmarkEnd w:id="5673"/>
      <w:r w:rsidRPr="0092006B">
        <w:rPr>
          <w:i/>
        </w:rPr>
        <w:t>Colloquial Jakartan Indonesian</w:t>
      </w:r>
      <w:r w:rsidRPr="0092006B">
        <w:t xml:space="preserve"> (Pacific Linguistics 581). Canberra: Research School of Pacific and Asian Studies, The Australian National University.</w:t>
      </w:r>
    </w:p>
    <w:p w14:paraId="5BC2D21D" w14:textId="77777777" w:rsidR="0092006B" w:rsidRDefault="0092006B" w:rsidP="0092006B">
      <w:pPr>
        <w:pStyle w:val="CitaviBibliographyEntry"/>
      </w:pPr>
      <w:bookmarkStart w:id="5674" w:name="_CTVL001945d3e22c574451f84cfe20e35a92bf1"/>
      <w:r>
        <w:t xml:space="preserve">Sneddon, James N. 2010. </w:t>
      </w:r>
      <w:bookmarkEnd w:id="5674"/>
      <w:r w:rsidRPr="0092006B">
        <w:rPr>
          <w:i/>
        </w:rPr>
        <w:t>Indonesian reference grammar</w:t>
      </w:r>
      <w:r w:rsidRPr="0092006B">
        <w:t>, 2nd edn. Crows Nest: Allen and Unwin.</w:t>
      </w:r>
    </w:p>
    <w:p w14:paraId="1C3FD2CF" w14:textId="77777777" w:rsidR="0092006B" w:rsidRDefault="0092006B" w:rsidP="0092006B">
      <w:pPr>
        <w:pStyle w:val="CitaviBibliographyEntry"/>
      </w:pPr>
      <w:bookmarkStart w:id="5675" w:name="_CTVL00107991df1be2f4d54a3c457ff6c26f6e6"/>
      <w:r>
        <w:t xml:space="preserve">Sommerfeldt, Karl-Ernst &amp; Schreiber, Herbert. 1983. </w:t>
      </w:r>
      <w:bookmarkEnd w:id="5675"/>
      <w:r w:rsidRPr="0092006B">
        <w:rPr>
          <w:i/>
        </w:rPr>
        <w:t>Wörterbuch zur Valenz und Distribution der Substantive</w:t>
      </w:r>
      <w:r w:rsidRPr="0092006B">
        <w:t>. Leipzig: VEB Bibliographisches Institut.</w:t>
      </w:r>
    </w:p>
    <w:p w14:paraId="404577AD" w14:textId="77777777" w:rsidR="0092006B" w:rsidRDefault="0092006B" w:rsidP="0092006B">
      <w:pPr>
        <w:pStyle w:val="CitaviBibliographyEntry"/>
      </w:pPr>
      <w:bookmarkStart w:id="5676" w:name="_CTVL00158a408106f814d0aa9e54eb69f88ff52"/>
      <w:r>
        <w:t xml:space="preserve">Song, Jae J. 2006. Causatives: Semantics. In Brown, Keith (ed.), </w:t>
      </w:r>
      <w:bookmarkEnd w:id="5676"/>
      <w:r w:rsidRPr="0092006B">
        <w:rPr>
          <w:i/>
        </w:rPr>
        <w:t>Encyclopedia of language and linguistics</w:t>
      </w:r>
      <w:r w:rsidRPr="0092006B">
        <w:t>, 2nd edn.. Amsterdam: Elsevier Science Ltd. 265–269.</w:t>
      </w:r>
    </w:p>
    <w:p w14:paraId="6B5ED0A5" w14:textId="77777777" w:rsidR="0092006B" w:rsidRDefault="0092006B" w:rsidP="0092006B">
      <w:pPr>
        <w:pStyle w:val="CitaviBibliographyEntry"/>
      </w:pPr>
      <w:bookmarkStart w:id="5677" w:name="_CTVL00171cf15b155ea497ea9d182249a43aead"/>
      <w:r>
        <w:t xml:space="preserve">Song, Jae J. 2011. Nonperiphrastic causative constructions. In Haspelmath, Martin &amp; Dryer, Matthew S. &amp; Gil, David &amp; Comrie, Bernard (eds.), </w:t>
      </w:r>
      <w:bookmarkEnd w:id="5677"/>
      <w:r w:rsidRPr="0092006B">
        <w:rPr>
          <w:i/>
        </w:rPr>
        <w:t>The world atlas of language structures</w:t>
      </w:r>
      <w:r w:rsidRPr="0092006B">
        <w:t>. München: Max Planck Digital Library, Chapter 111. Online URL: http://wals.info/chapter/111 (Accessed 8 Jan 2016).</w:t>
      </w:r>
    </w:p>
    <w:p w14:paraId="6A3E363B" w14:textId="77777777" w:rsidR="0092006B" w:rsidRDefault="0092006B" w:rsidP="0092006B">
      <w:pPr>
        <w:pStyle w:val="CitaviBibliographyEntry"/>
      </w:pPr>
      <w:bookmarkStart w:id="5678" w:name="_CTVL0018b6f0231dd454466b2724773d5dea11e"/>
      <w:r>
        <w:t xml:space="preserve">Stassen, Leon. 2000. ΑΝD-languages and WITH-languages. </w:t>
      </w:r>
      <w:bookmarkEnd w:id="5678"/>
      <w:r w:rsidRPr="0092006B">
        <w:rPr>
          <w:i/>
        </w:rPr>
        <w:t>Linguistic Typology</w:t>
      </w:r>
      <w:r w:rsidRPr="0092006B">
        <w:t xml:space="preserve"> 4: 1–54. Online URL: http://dx.doi.org/10.1515/lity.2000.4.1.1 (Accessed 8 Jan 2016).</w:t>
      </w:r>
    </w:p>
    <w:p w14:paraId="5CBCC921" w14:textId="77777777" w:rsidR="0092006B" w:rsidRDefault="0092006B" w:rsidP="0092006B">
      <w:pPr>
        <w:pStyle w:val="CitaviBibliographyEntry"/>
      </w:pPr>
      <w:bookmarkStart w:id="5679" w:name="_CTVL0015ddf2c8dff5e4f5197826fe29e3d6b5d"/>
      <w:r>
        <w:t xml:space="preserve">Stassen, Leon. 2009. </w:t>
      </w:r>
      <w:bookmarkEnd w:id="5679"/>
      <w:r w:rsidRPr="0092006B">
        <w:rPr>
          <w:i/>
        </w:rPr>
        <w:t>Predicative possession</w:t>
      </w:r>
      <w:r w:rsidRPr="0092006B">
        <w:t xml:space="preserve"> (Oxford Studies in Typology and Linguistic Theory). Oxford: Oxford University Press.</w:t>
      </w:r>
    </w:p>
    <w:p w14:paraId="54642CB5" w14:textId="77777777" w:rsidR="0092006B" w:rsidRDefault="0092006B" w:rsidP="0092006B">
      <w:pPr>
        <w:pStyle w:val="CitaviBibliographyEntry"/>
      </w:pPr>
      <w:bookmarkStart w:id="5680" w:name="_CTVL001b49fdb447e074a6e8434586c1878f485"/>
      <w:r>
        <w:t xml:space="preserve">Stassen, Leon. 2011a. Noun phrase conjunction. In Haspelmath, Martin &amp; Dryer, Matthew S. &amp; Gil, David &amp; Comrie, Bernard (eds.), </w:t>
      </w:r>
      <w:bookmarkEnd w:id="5680"/>
      <w:r w:rsidRPr="0092006B">
        <w:rPr>
          <w:i/>
        </w:rPr>
        <w:t>The world atlas of language structures</w:t>
      </w:r>
      <w:r w:rsidRPr="0092006B">
        <w:t>. München: Max Planck Digital Library, Chapter 63. Online URL: http://wals.info/chapter/63 (Accessed 8 Jan 2016).</w:t>
      </w:r>
    </w:p>
    <w:p w14:paraId="5DF972C6" w14:textId="77777777" w:rsidR="0092006B" w:rsidRDefault="0092006B" w:rsidP="0092006B">
      <w:pPr>
        <w:pStyle w:val="CitaviBibliographyEntry"/>
      </w:pPr>
      <w:bookmarkStart w:id="5681" w:name="_CTVL001bfe6e9d6ab6f405f8f9e6994234f9a26"/>
      <w:r>
        <w:t xml:space="preserve">Stassen, Leon. 2011b. Predicative possession. In Haspelmath, Martin &amp; Dryer, Matthew S. &amp; Gil, David &amp; Comrie, Bernard (eds.), </w:t>
      </w:r>
      <w:bookmarkEnd w:id="5681"/>
      <w:r w:rsidRPr="0092006B">
        <w:rPr>
          <w:i/>
        </w:rPr>
        <w:t>The world atlas of language structures</w:t>
      </w:r>
      <w:r w:rsidRPr="0092006B">
        <w:t>. München: Max Planck Digital Library, Chapter 117. Online URL: http://wals.info/chapter/117 (Accessed 8 Jan 2016).</w:t>
      </w:r>
    </w:p>
    <w:p w14:paraId="70124F05" w14:textId="77777777" w:rsidR="0092006B" w:rsidRDefault="0092006B" w:rsidP="0092006B">
      <w:pPr>
        <w:pStyle w:val="CitaviBibliographyEntry"/>
      </w:pPr>
      <w:bookmarkStart w:id="5682" w:name="_CTVL0010a6133e03afe4d49b6c49d33e1de11be"/>
      <w:r>
        <w:t xml:space="preserve">Steinhauer, Hein. 1983. Notes on the Malay of Kupang. In Collins, James T. (ed.), </w:t>
      </w:r>
      <w:bookmarkEnd w:id="5682"/>
      <w:r w:rsidRPr="0092006B">
        <w:rPr>
          <w:i/>
        </w:rPr>
        <w:t>Studies in Malay dialects: Part II</w:t>
      </w:r>
      <w:r w:rsidRPr="0092006B">
        <w:t xml:space="preserve"> (NUSA – Linguistic Studies of Indonesian and other Languages in Indonesia 17). Jakarta: Badan Penyelenggara Seri NUSA, Universitas Katolik Atma Jaya, 42–64.</w:t>
      </w:r>
    </w:p>
    <w:p w14:paraId="4333C8CF" w14:textId="77777777" w:rsidR="0092006B" w:rsidRDefault="0092006B" w:rsidP="0092006B">
      <w:pPr>
        <w:pStyle w:val="CitaviBibliographyEntry"/>
      </w:pPr>
      <w:bookmarkStart w:id="5683" w:name="_CTVL001637415a712c34b868544baa0a491c7db"/>
      <w:r>
        <w:t xml:space="preserve">Steinhauer, Hein. 1991. Malay in east Indonesia: The case of Larantuka (Flores). In Steinhauer, Hein (ed.), </w:t>
      </w:r>
      <w:bookmarkEnd w:id="5683"/>
      <w:r w:rsidRPr="0092006B">
        <w:rPr>
          <w:i/>
        </w:rPr>
        <w:t>Papers in Austronesian linguistics. Volume 1</w:t>
      </w:r>
      <w:r w:rsidRPr="0092006B">
        <w:t xml:space="preserve"> (Pacific Linguistics A-81). Canberra: Research School of Pacific Studies, The Australian National University, 177–195.</w:t>
      </w:r>
    </w:p>
    <w:p w14:paraId="32A88B64" w14:textId="77777777" w:rsidR="0092006B" w:rsidRDefault="0092006B" w:rsidP="0092006B">
      <w:pPr>
        <w:pStyle w:val="CitaviBibliographyEntry"/>
      </w:pPr>
      <w:bookmarkStart w:id="5684" w:name="_CTVL0017d286496d68245cb9937a8d9673a2856"/>
      <w:r>
        <w:t xml:space="preserve">Stoel, Ruben. 2005. </w:t>
      </w:r>
      <w:bookmarkEnd w:id="5684"/>
      <w:r w:rsidRPr="0092006B">
        <w:rPr>
          <w:i/>
        </w:rPr>
        <w:t>Focus in Manado Malay: Grammar, particles, and intonation</w:t>
      </w:r>
      <w:r w:rsidRPr="0092006B">
        <w:t>. Leiden: Department of Languages and Cultures of South-East Asia and Oceania, Leiden University.</w:t>
      </w:r>
    </w:p>
    <w:p w14:paraId="2DF3F8EB" w14:textId="77777777" w:rsidR="0092006B" w:rsidRDefault="0092006B" w:rsidP="0092006B">
      <w:pPr>
        <w:pStyle w:val="CitaviBibliographyEntry"/>
      </w:pPr>
      <w:bookmarkStart w:id="5685" w:name="_CTVL0011d7fe23c3ba8435ba5c67a0e2c71cc25"/>
      <w:r>
        <w:t xml:space="preserve">Suharno, Ignatius. 1979. Some notes on the teaching of Standard Indonesian to speakers of Irianese Indonesian. In Tarumingkeng, Rudolf C. (ed.), </w:t>
      </w:r>
      <w:bookmarkEnd w:id="5685"/>
      <w:r w:rsidRPr="0092006B">
        <w:rPr>
          <w:i/>
        </w:rPr>
        <w:t>Irian, Bulletin of Irian Jaya Development</w:t>
      </w:r>
      <w:r w:rsidRPr="0092006B">
        <w:t xml:space="preserve"> (8.1). Jayapura: Institute for Anthropology, Universitas Cenderawasih, 3–32. Online URL: http://www.papuaweb.org/dlib/irian/8-1.pdf (Accessed 8 Jan 2016).</w:t>
      </w:r>
    </w:p>
    <w:p w14:paraId="52131A0B" w14:textId="77777777" w:rsidR="0092006B" w:rsidRDefault="0092006B" w:rsidP="0092006B">
      <w:pPr>
        <w:pStyle w:val="CitaviBibliographyEntry"/>
      </w:pPr>
      <w:bookmarkStart w:id="5686" w:name="_CTVL001eed2a0d98fca497d8479dbaac5ecb5e1"/>
      <w:r>
        <w:t>Suharno, Ignatius. 1981. The reductive system of an Indonesian dialect – A study of Irian Jaya Case. Paper presented at the Third International Conference on Austronesian Linguistics. National Center for Language Development, Ministry of Education and Culture, Denpasar, 19-24 January 1981.</w:t>
      </w:r>
    </w:p>
    <w:p w14:paraId="3B0020F4" w14:textId="77777777" w:rsidR="0092006B" w:rsidRDefault="0092006B" w:rsidP="0092006B">
      <w:pPr>
        <w:pStyle w:val="CitaviBibliographyEntry"/>
      </w:pPr>
      <w:bookmarkStart w:id="5687" w:name="_CTVL0015c6c9749422b4dbd806c821bbd32a5f2"/>
      <w:bookmarkEnd w:id="5686"/>
      <w:r>
        <w:t xml:space="preserve">Sutri Narfafan &amp; Donohue, Mark. under review. Papuan Malay. </w:t>
      </w:r>
      <w:bookmarkEnd w:id="5687"/>
      <w:r w:rsidRPr="0092006B">
        <w:rPr>
          <w:i/>
        </w:rPr>
        <w:t>Journal of the International Phonetic Association</w:t>
      </w:r>
      <w:r w:rsidRPr="0092006B">
        <w:t>.</w:t>
      </w:r>
    </w:p>
    <w:p w14:paraId="02AA14F2" w14:textId="77777777" w:rsidR="0092006B" w:rsidRDefault="0092006B" w:rsidP="0092006B">
      <w:pPr>
        <w:pStyle w:val="CitaviBibliographyEntry"/>
      </w:pPr>
      <w:bookmarkStart w:id="5688" w:name="_CTVL0016936f346c6624a2d921f5f7cb8274096"/>
      <w:r>
        <w:t>Tadmor, Uri. 2002. Language contact and the homeland of Malay. Paper presented at the Sixth International Symposium on Malay/Indonesian Linguistics – ISMIL 6. Bintan, 5 August 2002. Online URL: http://lingweb.eva.mpg.de/jakarta/docs/homeland_handout.pdf (Accessed 8 Jan 2016).</w:t>
      </w:r>
    </w:p>
    <w:p w14:paraId="321DBF4B" w14:textId="77777777" w:rsidR="0092006B" w:rsidRDefault="0092006B" w:rsidP="0092006B">
      <w:pPr>
        <w:pStyle w:val="CitaviBibliographyEntry"/>
      </w:pPr>
      <w:bookmarkStart w:id="5689" w:name="_CTVL001c15ca3bf4c4848ca9aebef9503bd6a56"/>
      <w:bookmarkEnd w:id="5688"/>
      <w:r>
        <w:t xml:space="preserve">Tadmor, Uri. 2009a. Indonesian vocabulary. In Haspelmath, Martin &amp; Tadmor, Uri (eds.), </w:t>
      </w:r>
      <w:bookmarkEnd w:id="5689"/>
      <w:r w:rsidRPr="0092006B">
        <w:rPr>
          <w:i/>
        </w:rPr>
        <w:t>World Loanword Database (WOLD)</w:t>
      </w:r>
      <w:r w:rsidRPr="0092006B">
        <w:t>. München: Max Planck Digital Library. Online URL: http://wold.clld.org/vocabulary/27 (Accessed 8 Jan 2016).</w:t>
      </w:r>
    </w:p>
    <w:p w14:paraId="72345E81" w14:textId="77777777" w:rsidR="0092006B" w:rsidRDefault="0092006B" w:rsidP="0092006B">
      <w:pPr>
        <w:pStyle w:val="CitaviBibliographyEntry"/>
      </w:pPr>
      <w:bookmarkStart w:id="5690" w:name="_CTVL00149f6db425db04645af10539f48c4fe5b"/>
      <w:r>
        <w:t xml:space="preserve">Tadmor, Uri. 2009b. Malay-Indonesian. In Comrie, Bernard (ed.), </w:t>
      </w:r>
      <w:bookmarkEnd w:id="5690"/>
      <w:r w:rsidRPr="0092006B">
        <w:rPr>
          <w:i/>
        </w:rPr>
        <w:t>The world's major languages</w:t>
      </w:r>
      <w:r w:rsidRPr="0092006B">
        <w:t>, 2nd edn.. London: Routledge, 791–818.</w:t>
      </w:r>
    </w:p>
    <w:p w14:paraId="10013824" w14:textId="77777777" w:rsidR="0092006B" w:rsidRDefault="0092006B" w:rsidP="0092006B">
      <w:pPr>
        <w:pStyle w:val="CitaviBibliographyEntry"/>
      </w:pPr>
      <w:bookmarkStart w:id="5691" w:name="_CTVL001a288b9b499944cfdb5a9d71c7cb14f14"/>
      <w:r>
        <w:t xml:space="preserve">Taylor, Paul M. 1983. North Moluccan Malay: Notes on a “substandard” dialect of Indonesian. In Collins, James T. (ed.), </w:t>
      </w:r>
      <w:bookmarkEnd w:id="5691"/>
      <w:r w:rsidRPr="0092006B">
        <w:rPr>
          <w:i/>
        </w:rPr>
        <w:t>Studies in Malay dialects: Part II</w:t>
      </w:r>
      <w:r w:rsidRPr="0092006B">
        <w:t xml:space="preserve"> (NUSA – Linguistic Studies of Indonesian and other Languages in Indonesia 17). Jakarta: Badan Penyelenggara Seri NUSA, Universitas Katolik Atma Jaya, 14–27.</w:t>
      </w:r>
    </w:p>
    <w:p w14:paraId="2BE64551" w14:textId="77777777" w:rsidR="0092006B" w:rsidRDefault="0092006B" w:rsidP="0092006B">
      <w:pPr>
        <w:pStyle w:val="CitaviBibliographyEntry"/>
      </w:pPr>
      <w:bookmarkStart w:id="5692" w:name="_CTVL0011cc529a4edeb4fe69a3d15f4d0301f27"/>
      <w:r>
        <w:t xml:space="preserve">Tebay, Neles. 2005. </w:t>
      </w:r>
      <w:bookmarkEnd w:id="5692"/>
      <w:r w:rsidRPr="0092006B">
        <w:rPr>
          <w:i/>
        </w:rPr>
        <w:t>West Papua: The struggle for peace with justice</w:t>
      </w:r>
      <w:r w:rsidRPr="0092006B">
        <w:t>. London: Catholic Institute for International Relations.</w:t>
      </w:r>
    </w:p>
    <w:p w14:paraId="100677F0" w14:textId="77777777" w:rsidR="0092006B" w:rsidRDefault="0092006B" w:rsidP="0092006B">
      <w:pPr>
        <w:pStyle w:val="CitaviBibliographyEntry"/>
      </w:pPr>
      <w:bookmarkStart w:id="5693" w:name="_CTVL001a002bb89a4b64425ae2a3a0d2af860eb"/>
      <w:r>
        <w:t xml:space="preserve">Teeuw, Andries. 1961. </w:t>
      </w:r>
      <w:bookmarkEnd w:id="5693"/>
      <w:r w:rsidRPr="0092006B">
        <w:rPr>
          <w:i/>
        </w:rPr>
        <w:t>A critical survey of studies on Malay and Bahasa Indonesia</w:t>
      </w:r>
      <w:r w:rsidRPr="0092006B">
        <w:t xml:space="preserve"> (Koninklijk Instituut voor Taal-, Land- en Volkenkunde: Bibliographical Series 5). 'S-Gravenhage: Martinus Nijhoff.</w:t>
      </w:r>
    </w:p>
    <w:p w14:paraId="1DBCDA82" w14:textId="77777777" w:rsidR="0092006B" w:rsidRDefault="0092006B" w:rsidP="0092006B">
      <w:pPr>
        <w:pStyle w:val="CitaviBibliographyEntry"/>
      </w:pPr>
      <w:bookmarkStart w:id="5694" w:name="_CTVL0019874007c6b5b46ff97c836fb7f67cf0a"/>
      <w:r>
        <w:t xml:space="preserve">Teutscher, Henk J. 1954. Wat gaat men straks op Nieuw-Guinea spreken? </w:t>
      </w:r>
      <w:bookmarkEnd w:id="5694"/>
      <w:r w:rsidRPr="0092006B">
        <w:rPr>
          <w:i/>
        </w:rPr>
        <w:t>Wending – Manndblad voor Evangelie en Cultuur</w:t>
      </w:r>
      <w:r w:rsidRPr="0092006B">
        <w:t xml:space="preserve"> 9: 113–129.</w:t>
      </w:r>
    </w:p>
    <w:p w14:paraId="5B7DE476" w14:textId="77777777" w:rsidR="0092006B" w:rsidRDefault="0092006B" w:rsidP="0092006B">
      <w:pPr>
        <w:pStyle w:val="CitaviBibliographyEntry"/>
      </w:pPr>
      <w:bookmarkStart w:id="5695" w:name="_CTVL001d4616e167a1a4ef9a6b0576703991ddb"/>
      <w:r>
        <w:t>The International Phonetic Association. 2005. IPA chart (available under a Creative Commons Attribution-Sharealike 3.0 Unported License). S.l.: The International Phonetic Association. Online URL: https://www.internationalphoneticassociation.org/content/full-ipa-chart (Accessed 8 Jan 2016).</w:t>
      </w:r>
    </w:p>
    <w:p w14:paraId="3E05747C" w14:textId="77777777" w:rsidR="0092006B" w:rsidRDefault="0092006B" w:rsidP="0092006B">
      <w:pPr>
        <w:pStyle w:val="CitaviBibliographyEntry"/>
      </w:pPr>
      <w:bookmarkStart w:id="5696" w:name="_CTVL001a1f3a80c417d4ee98d2ea4616dbc048e"/>
      <w:bookmarkEnd w:id="5695"/>
      <w:r>
        <w:t xml:space="preserve">Thomason, Sarah G. &amp; Kaufman, Terrence. 1988. </w:t>
      </w:r>
      <w:bookmarkEnd w:id="5696"/>
      <w:r w:rsidRPr="0092006B">
        <w:rPr>
          <w:i/>
        </w:rPr>
        <w:t>Language contact, creolization, and genetic linguistics</w:t>
      </w:r>
      <w:r w:rsidRPr="0092006B">
        <w:t>. Berkeley: University of California Press.</w:t>
      </w:r>
    </w:p>
    <w:p w14:paraId="2CCDECF2" w14:textId="77777777" w:rsidR="0092006B" w:rsidRDefault="0092006B" w:rsidP="0092006B">
      <w:pPr>
        <w:pStyle w:val="CitaviBibliographyEntry"/>
      </w:pPr>
      <w:bookmarkStart w:id="5697" w:name="_CTVL0014d9789636eb34f5780ed89dfea08c5c7"/>
      <w:r>
        <w:t xml:space="preserve">Thompson, Sandra A. &amp; Longacre, Robert R. &amp; Hwang, Shin Ja J. 2007. Adverbial clauses. In Shopen, Timothy (ed.), </w:t>
      </w:r>
      <w:bookmarkEnd w:id="5697"/>
      <w:r w:rsidRPr="0092006B">
        <w:rPr>
          <w:i/>
        </w:rPr>
        <w:t>Language typology and syntactic description. Volume 2: Complex constructions</w:t>
      </w:r>
      <w:r w:rsidRPr="0092006B">
        <w:t>, 2nd edn.. Cambridge: Cambridge University Press, 237–300.</w:t>
      </w:r>
    </w:p>
    <w:p w14:paraId="41EE736E" w14:textId="77777777" w:rsidR="0092006B" w:rsidRDefault="0092006B" w:rsidP="0092006B">
      <w:pPr>
        <w:pStyle w:val="CitaviBibliographyEntry"/>
      </w:pPr>
      <w:bookmarkStart w:id="5698" w:name="_CTVL001c1f560db6eaa490381fe55994bf24268"/>
      <w:r>
        <w:t xml:space="preserve">Timmer, Jaap. 2002. A bibliographic essay on the southwestern Kepala Burung (Bird’s Head, Doberai) of Papua. </w:t>
      </w:r>
      <w:bookmarkEnd w:id="5698"/>
      <w:r w:rsidRPr="0092006B">
        <w:rPr>
          <w:i/>
        </w:rPr>
        <w:t>Papuaweb’s Annotated Bibliographies</w:t>
      </w:r>
      <w:r w:rsidRPr="0092006B">
        <w:t>: 26 p. Online URL: http://www.papuaweb.org/bib/abib/jt-kepala.pdf (Accessed 8 Jan 2016).</w:t>
      </w:r>
    </w:p>
    <w:p w14:paraId="33E0BAE5" w14:textId="77777777" w:rsidR="0092006B" w:rsidRDefault="0092006B" w:rsidP="0092006B">
      <w:pPr>
        <w:pStyle w:val="CitaviBibliographyEntry"/>
      </w:pPr>
      <w:bookmarkStart w:id="5699" w:name="_CTVL0017c12a1f27c4541aa9ed83cd05ae7edcb"/>
      <w:r>
        <w:t xml:space="preserve">Topping, Donald M. &amp; Ogo, Pedro. 1960. </w:t>
      </w:r>
      <w:bookmarkEnd w:id="5699"/>
      <w:r w:rsidRPr="0092006B">
        <w:rPr>
          <w:i/>
        </w:rPr>
        <w:t>Spoken Chamorro: An intensive language course with grammatical notes and glossary</w:t>
      </w:r>
      <w:r w:rsidRPr="0092006B">
        <w:t>. Honolulu: University of Hawai'i Press.</w:t>
      </w:r>
    </w:p>
    <w:p w14:paraId="6209FAE1" w14:textId="77777777" w:rsidR="0092006B" w:rsidRDefault="0092006B" w:rsidP="0092006B">
      <w:pPr>
        <w:pStyle w:val="CitaviBibliographyEntry"/>
      </w:pPr>
      <w:bookmarkStart w:id="5700" w:name="_CTVL001de8e8f6d3a5a45dcbbcad24a4bab658f"/>
      <w:r>
        <w:t xml:space="preserve">Van der Eng, Pierre. 2004. Irian Jaya (West Irian). In Ooi Keat Gin (ed.), </w:t>
      </w:r>
      <w:bookmarkEnd w:id="5700"/>
      <w:r w:rsidRPr="0092006B">
        <w:rPr>
          <w:i/>
        </w:rPr>
        <w:t>Southeast Asia: A historical encyclopedia, from Angkor Wat to East Timor</w:t>
      </w:r>
      <w:r w:rsidRPr="0092006B">
        <w:t>. Santa Barbara: ABC-CLIO, 663–665.</w:t>
      </w:r>
    </w:p>
    <w:p w14:paraId="1389EF2D" w14:textId="77777777" w:rsidR="0092006B" w:rsidRDefault="0092006B" w:rsidP="0092006B">
      <w:pPr>
        <w:pStyle w:val="CitaviBibliographyEntry"/>
      </w:pPr>
      <w:bookmarkStart w:id="5701" w:name="_CTVL0015fe4f62469ec4b6d96b2c226b07208ab"/>
      <w:r>
        <w:t xml:space="preserve">Van Durme, Karen &amp; Institut for Sprog og Kommunikation. 1997. </w:t>
      </w:r>
      <w:bookmarkEnd w:id="5701"/>
      <w:r w:rsidRPr="0092006B">
        <w:rPr>
          <w:i/>
        </w:rPr>
        <w:t>The valency of nouns</w:t>
      </w:r>
      <w:r w:rsidRPr="0092006B">
        <w:t xml:space="preserve"> (Odense Working Papers in Language and Communication 15). Odense: Institute of Language and Communication, Odense University.</w:t>
      </w:r>
    </w:p>
    <w:p w14:paraId="059DEE4E" w14:textId="77777777" w:rsidR="0092006B" w:rsidRDefault="0092006B" w:rsidP="0092006B">
      <w:pPr>
        <w:pStyle w:val="CitaviBibliographyEntry"/>
      </w:pPr>
      <w:bookmarkStart w:id="5702" w:name="_CTVL0012cfabeebcac146fbbe7bca99af3115e3"/>
      <w:r>
        <w:t xml:space="preserve">Van Hasselt, Frans J. F. 1926. </w:t>
      </w:r>
      <w:bookmarkEnd w:id="5702"/>
      <w:r w:rsidRPr="0092006B">
        <w:rPr>
          <w:i/>
        </w:rPr>
        <w:t>In het land van de Papoea's</w:t>
      </w:r>
      <w:r w:rsidRPr="0092006B">
        <w:t>. Utrecht: Kemink &amp; Zoon.</w:t>
      </w:r>
    </w:p>
    <w:p w14:paraId="1E4DC20D" w14:textId="77777777" w:rsidR="0092006B" w:rsidRDefault="0092006B" w:rsidP="0092006B">
      <w:pPr>
        <w:pStyle w:val="CitaviBibliographyEntry"/>
      </w:pPr>
      <w:bookmarkStart w:id="5703" w:name="_CTVL0010804d7ba33bf4c59b53dbdc24bcf3fa4"/>
      <w:r>
        <w:t xml:space="preserve">Van Hasselt, Frans J. F. 1936. Het Noemfoorsch als Eenheidstaal op het Noordwestelijk Deel van Nieuw Guinea. </w:t>
      </w:r>
      <w:bookmarkEnd w:id="5703"/>
      <w:r w:rsidRPr="0092006B">
        <w:rPr>
          <w:i/>
        </w:rPr>
        <w:t>Tijdschrift Nieuw Guinea</w:t>
      </w:r>
      <w:r w:rsidRPr="0092006B">
        <w:t xml:space="preserve"> 1: 114–117.</w:t>
      </w:r>
    </w:p>
    <w:p w14:paraId="32FB5EA4" w14:textId="77777777" w:rsidR="0092006B" w:rsidRDefault="0092006B" w:rsidP="0092006B">
      <w:pPr>
        <w:pStyle w:val="CitaviBibliographyEntry"/>
      </w:pPr>
      <w:bookmarkStart w:id="5704" w:name="_CTVL00188544cc577e14692ad20ea6efc85705d"/>
      <w:r>
        <w:t xml:space="preserve">Van Klinken, Catharina L. 1999. </w:t>
      </w:r>
      <w:bookmarkEnd w:id="5704"/>
      <w:r w:rsidRPr="0092006B">
        <w:rPr>
          <w:i/>
        </w:rPr>
        <w:t>A grammar of the Fehan dialect of Tetun: An Austronesian language of West Timor</w:t>
      </w:r>
      <w:r w:rsidRPr="0092006B">
        <w:t xml:space="preserve"> (Pacific Linguistics 155). Canberra: Research School of Pacific and Asian Studies, The Australian National University.</w:t>
      </w:r>
    </w:p>
    <w:p w14:paraId="7D192836" w14:textId="77777777" w:rsidR="0092006B" w:rsidRDefault="0092006B" w:rsidP="0092006B">
      <w:pPr>
        <w:pStyle w:val="CitaviBibliographyEntry"/>
      </w:pPr>
      <w:bookmarkStart w:id="5705" w:name="_CTVL0017a45e281b0b34b0baf54bd18d87ac530"/>
      <w:r>
        <w:t xml:space="preserve">Van Minde, Don. 1997. </w:t>
      </w:r>
      <w:bookmarkEnd w:id="5705"/>
      <w:r w:rsidRPr="0092006B">
        <w:rPr>
          <w:i/>
        </w:rPr>
        <w:t>Malayu Ambong: Phonology, morphology, syntax</w:t>
      </w:r>
      <w:r w:rsidRPr="0092006B">
        <w:t>. Leiden: Department of Languages and Cultures of South-East Asia and Oceania, Leiden University.</w:t>
      </w:r>
    </w:p>
    <w:p w14:paraId="4CAD1E83" w14:textId="77777777" w:rsidR="0092006B" w:rsidRDefault="0092006B" w:rsidP="0092006B">
      <w:pPr>
        <w:pStyle w:val="CitaviBibliographyEntry"/>
      </w:pPr>
      <w:bookmarkStart w:id="5706" w:name="_CTVL001240612575373488386d6613c7ed23290"/>
      <w:r>
        <w:t xml:space="preserve">Van Oldenborgh, J. 1995. Memorie van overgave van het bestuur over de Residentie Ternate door den aftredenden Resident J. van Oldenborgh aan den optredenden Resident (1895). In Overweel, Jeroen A. (ed.), </w:t>
      </w:r>
      <w:bookmarkEnd w:id="5706"/>
      <w:r w:rsidRPr="0092006B">
        <w:rPr>
          <w:i/>
        </w:rPr>
        <w:t>Topics relating to Netherlands New Guinea in Ternate Residency memoranda of transfer and other assorted documents</w:t>
      </w:r>
      <w:r w:rsidRPr="0092006B">
        <w:t xml:space="preserve"> (Irian Jaya Source Materials 13). Leiden: DSALCUL/IRIS, 80–84.</w:t>
      </w:r>
    </w:p>
    <w:p w14:paraId="273ADAB1" w14:textId="77777777" w:rsidR="0092006B" w:rsidRDefault="0092006B" w:rsidP="0092006B">
      <w:pPr>
        <w:pStyle w:val="CitaviBibliographyEntry"/>
      </w:pPr>
      <w:bookmarkStart w:id="5707" w:name="_CTVL0014a8bf28dee9849f6bfd578ea79673c81"/>
      <w:r>
        <w:t xml:space="preserve">Van Valin, Robert D. 2001. </w:t>
      </w:r>
      <w:bookmarkEnd w:id="5707"/>
      <w:r w:rsidRPr="0092006B">
        <w:rPr>
          <w:i/>
        </w:rPr>
        <w:t>An introduction to syntax</w:t>
      </w:r>
      <w:r w:rsidRPr="0092006B">
        <w:t>. Cambridge: Cambridge University Press.</w:t>
      </w:r>
    </w:p>
    <w:p w14:paraId="739EC01B" w14:textId="77777777" w:rsidR="0092006B" w:rsidRDefault="0092006B" w:rsidP="0092006B">
      <w:pPr>
        <w:pStyle w:val="CitaviBibliographyEntry"/>
      </w:pPr>
      <w:bookmarkStart w:id="5708" w:name="_CTVL001e15f612d519a4d1ba77d64423da1d5d2"/>
      <w:r>
        <w:t xml:space="preserve">Van Valin, Robert D. 2005. </w:t>
      </w:r>
      <w:bookmarkEnd w:id="5708"/>
      <w:r w:rsidRPr="0092006B">
        <w:rPr>
          <w:i/>
        </w:rPr>
        <w:t>Exploring the syntax-semantics interface</w:t>
      </w:r>
      <w:r w:rsidRPr="0092006B">
        <w:t>. Cambridge: Cambridge University Press.</w:t>
      </w:r>
    </w:p>
    <w:p w14:paraId="1A695DB3" w14:textId="77777777" w:rsidR="0092006B" w:rsidRDefault="0092006B" w:rsidP="0092006B">
      <w:pPr>
        <w:pStyle w:val="CitaviBibliographyEntry"/>
      </w:pPr>
      <w:bookmarkStart w:id="5709" w:name="_CTVL001598a428835f64fb39265b4ffc175a7f0"/>
      <w:r>
        <w:t xml:space="preserve">Van Valin, Robert D. &amp; LaPolla, Randy J. 1997. </w:t>
      </w:r>
      <w:bookmarkEnd w:id="5709"/>
      <w:r w:rsidRPr="0092006B">
        <w:rPr>
          <w:i/>
        </w:rPr>
        <w:t>Syntax: Structure, meaning, and function</w:t>
      </w:r>
      <w:r w:rsidRPr="0092006B">
        <w:t>. Cambridge: Cambridge University Press.</w:t>
      </w:r>
    </w:p>
    <w:p w14:paraId="631E1A06" w14:textId="77777777" w:rsidR="0092006B" w:rsidRDefault="0092006B" w:rsidP="0092006B">
      <w:pPr>
        <w:pStyle w:val="CitaviBibliographyEntry"/>
      </w:pPr>
      <w:bookmarkStart w:id="5710" w:name="_CTVL001dcbfddfd742f40c38cf15f6691f3b2a1"/>
      <w:r>
        <w:t xml:space="preserve">Van Velzen, Paul. 1995. Some notes on the variety of Malay used in Serui and vicinity. In Baak, Connie &amp; Bakker, Mary &amp; van der Meij, Dick (eds.), </w:t>
      </w:r>
      <w:bookmarkEnd w:id="5710"/>
      <w:r w:rsidRPr="0092006B">
        <w:rPr>
          <w:i/>
        </w:rPr>
        <w:t>Tales from a concave world: Liber amicorum Bert Voorhoeve</w:t>
      </w:r>
      <w:r w:rsidRPr="0092006B">
        <w:t>. Leiden: Leiden University, 311-343 (265-296).</w:t>
      </w:r>
    </w:p>
    <w:p w14:paraId="10A57A62" w14:textId="77777777" w:rsidR="0092006B" w:rsidRDefault="0092006B" w:rsidP="0092006B">
      <w:pPr>
        <w:pStyle w:val="CitaviBibliographyEntry"/>
      </w:pPr>
      <w:bookmarkStart w:id="5711" w:name="_CTVL001aa5913a7e56b47bcb9c3107290eb5671"/>
      <w:r>
        <w:t xml:space="preserve">Voorhoeve, Clemens L. 1983. Some observations on North-Moluccan Malay. In Collins, James T. (ed.), </w:t>
      </w:r>
      <w:bookmarkEnd w:id="5711"/>
      <w:r w:rsidRPr="0092006B">
        <w:rPr>
          <w:i/>
        </w:rPr>
        <w:t>Studies in Malay dialects: Part II</w:t>
      </w:r>
      <w:r w:rsidRPr="0092006B">
        <w:t xml:space="preserve"> (NUSA – Linguistic Studies of Indonesian and other Languages in Indonesia 17). Jakarta: Badan Penyelenggara Seri NUSA, Universitas Katolik Atma Jaya, 1–13.</w:t>
      </w:r>
    </w:p>
    <w:p w14:paraId="3CA3A6AC" w14:textId="77777777" w:rsidR="0092006B" w:rsidRDefault="0092006B" w:rsidP="0092006B">
      <w:pPr>
        <w:pStyle w:val="CitaviBibliographyEntry"/>
      </w:pPr>
      <w:bookmarkStart w:id="5712" w:name="_CTVL001ddf7957b0e304617875d96688c471469"/>
      <w:r>
        <w:t xml:space="preserve">Walker, Roland W. 1982. Language use at Namatota: A sociolinguistic profile. In Halim, Amran &amp; Carrington, Lois &amp; Wurm, Stephen A. (eds.), </w:t>
      </w:r>
      <w:bookmarkEnd w:id="5712"/>
      <w:r w:rsidRPr="0092006B">
        <w:rPr>
          <w:i/>
        </w:rPr>
        <w:t>Papers from the Third International Conference on Austronesian Linguistics</w:t>
      </w:r>
      <w:r w:rsidRPr="0092006B">
        <w:t xml:space="preserve"> (Pacific Linguistics C-76). Canberra: Research School of Pacific Studies, The Australian National University, 79–94.</w:t>
      </w:r>
    </w:p>
    <w:p w14:paraId="1C6D108E" w14:textId="77777777" w:rsidR="0092006B" w:rsidRDefault="0092006B" w:rsidP="0092006B">
      <w:pPr>
        <w:pStyle w:val="CitaviBibliographyEntry"/>
      </w:pPr>
      <w:bookmarkStart w:id="5713" w:name="_CTVL0017d626952e00f4413a6ba8b8bca541ed5"/>
      <w:r>
        <w:t xml:space="preserve">Wallace, Alfred R. 1890. </w:t>
      </w:r>
      <w:bookmarkEnd w:id="5713"/>
      <w:r w:rsidRPr="0092006B">
        <w:rPr>
          <w:i/>
        </w:rPr>
        <w:t>The Malay Archipelago and the land of the orang-utan and the bird of paradise: A narrative of travel with studies of man and nature</w:t>
      </w:r>
      <w:r w:rsidRPr="0092006B">
        <w:t>, 10th edn. London: MacMillian and Co. Online URL: https://archive.org/details/malayarchipelag04wallgoog (Accessed 8 Jan 2016).</w:t>
      </w:r>
    </w:p>
    <w:p w14:paraId="34D2631B" w14:textId="77777777" w:rsidR="0092006B" w:rsidRDefault="0092006B" w:rsidP="0092006B">
      <w:pPr>
        <w:pStyle w:val="CitaviBibliographyEntry"/>
      </w:pPr>
      <w:bookmarkStart w:id="5714" w:name="_CTVL001cdec850bb6d44bfbb2ff94cf8a0dd320"/>
      <w:r>
        <w:t xml:space="preserve">Warami, Hugo. 2003. </w:t>
      </w:r>
      <w:bookmarkEnd w:id="5714"/>
      <w:r w:rsidRPr="0092006B">
        <w:rPr>
          <w:i/>
        </w:rPr>
        <w:t>Wacana humor (mob) dialek Melayu Papua: Kumpulan pojok MOB “Warung Papeda” masyarakat Papua. (Surat Kabar Harian Cenderawasih Pos, 1994-200)</w:t>
      </w:r>
      <w:r w:rsidRPr="0092006B">
        <w:t>. Manokwari: Fakultas Sastra, Universitas Negeri Papua.</w:t>
      </w:r>
    </w:p>
    <w:p w14:paraId="364BE2BC" w14:textId="77777777" w:rsidR="0092006B" w:rsidRDefault="0092006B" w:rsidP="0092006B">
      <w:pPr>
        <w:pStyle w:val="CitaviBibliographyEntry"/>
      </w:pPr>
      <w:bookmarkStart w:id="5715" w:name="_CTVL001dd4e20b324c0405b9dd5a39e375e3bf3"/>
      <w:r>
        <w:t xml:space="preserve">Warami, Hugo. 2004. </w:t>
      </w:r>
      <w:bookmarkEnd w:id="5715"/>
      <w:r w:rsidRPr="0092006B">
        <w:rPr>
          <w:i/>
        </w:rPr>
        <w:t>Bentuk dan peran humor (mob) dalam masyarakat Papua</w:t>
      </w:r>
      <w:r w:rsidRPr="0092006B">
        <w:t>. Manokwari: Fakultas Sastra, Universitas Negeri Papua.</w:t>
      </w:r>
    </w:p>
    <w:p w14:paraId="6BDF42CB" w14:textId="77777777" w:rsidR="0092006B" w:rsidRDefault="0092006B" w:rsidP="0092006B">
      <w:pPr>
        <w:pStyle w:val="CitaviBibliographyEntry"/>
      </w:pPr>
      <w:bookmarkStart w:id="5716" w:name="_CTVL001d9109811b20a4cda98442e1bc374bf78"/>
      <w:r>
        <w:t xml:space="preserve">Warami, Hugo. 2005. Bentuk partikel bahasa Melayu Papua. </w:t>
      </w:r>
      <w:bookmarkEnd w:id="5716"/>
      <w:r w:rsidRPr="0092006B">
        <w:rPr>
          <w:i/>
        </w:rPr>
        <w:t>Linguistika</w:t>
      </w:r>
      <w:r w:rsidRPr="0092006B">
        <w:t xml:space="preserve"> 6(1): 87–112.</w:t>
      </w:r>
    </w:p>
    <w:p w14:paraId="57A1A64F" w14:textId="77777777" w:rsidR="0092006B" w:rsidRDefault="0092006B" w:rsidP="0092006B">
      <w:pPr>
        <w:pStyle w:val="CitaviBibliographyEntry"/>
      </w:pPr>
      <w:bookmarkStart w:id="5717" w:name="_CTVL0016a09b0772ae447eba14d3ee65596f9b5"/>
      <w:r>
        <w:t xml:space="preserve">Weinreich, Uriel. 1953. </w:t>
      </w:r>
      <w:bookmarkEnd w:id="5717"/>
      <w:r w:rsidRPr="0092006B">
        <w:rPr>
          <w:i/>
        </w:rPr>
        <w:t>Languages in contact: Findings and problems</w:t>
      </w:r>
      <w:r w:rsidRPr="0092006B">
        <w:t xml:space="preserve"> (Publications of the Linguistic Circle of New York 1). New York: Linguistic Circle of New York.</w:t>
      </w:r>
    </w:p>
    <w:p w14:paraId="7F99BCBA" w14:textId="77777777" w:rsidR="0092006B" w:rsidRDefault="0092006B" w:rsidP="0092006B">
      <w:pPr>
        <w:pStyle w:val="CitaviBibliographyEntry"/>
      </w:pPr>
      <w:bookmarkStart w:id="5718" w:name="_CTVL001b9e4d203cb1345349b50a6d3a7f6227e"/>
      <w:r>
        <w:t xml:space="preserve">Wichmann, Arthur. 1917. </w:t>
      </w:r>
      <w:bookmarkEnd w:id="5718"/>
      <w:r w:rsidRPr="0092006B">
        <w:rPr>
          <w:i/>
        </w:rPr>
        <w:t>Bericht über eine im Jahre 1903 ausgeführte Reise nach Neu-Guinea</w:t>
      </w:r>
      <w:r w:rsidRPr="0092006B">
        <w:t xml:space="preserve"> (Nova Guinea: Résultats des expéditions scientifiques à la Nouvelle Guinée en 1903 sous les auspices de Arthur Wichmann 4). Leiden: E. J. Brill.</w:t>
      </w:r>
    </w:p>
    <w:p w14:paraId="514BB12C" w14:textId="77777777" w:rsidR="0092006B" w:rsidRDefault="0092006B" w:rsidP="0092006B">
      <w:pPr>
        <w:pStyle w:val="CitaviBibliographyEntry"/>
      </w:pPr>
      <w:bookmarkStart w:id="5719" w:name="_CTVL00136dd2716cb5147c0bde49142452d1516"/>
      <w:r>
        <w:t xml:space="preserve">Wiltshire, Caroline &amp; Marantz, Alec. 1978. Reduplication. In Greenberg, Joseph H. &amp; Ferguson, Charles A. &amp; Moravcsik, Andrew (eds.), </w:t>
      </w:r>
      <w:bookmarkEnd w:id="5719"/>
      <w:r w:rsidRPr="0092006B">
        <w:rPr>
          <w:i/>
        </w:rPr>
        <w:t>Universals of human language. Volume 3: Word structure</w:t>
      </w:r>
      <w:r w:rsidRPr="0092006B">
        <w:t>. Stanford: Stanford University Press, 557–567.</w:t>
      </w:r>
    </w:p>
    <w:p w14:paraId="73DB7C94" w14:textId="77777777" w:rsidR="0092006B" w:rsidRDefault="0092006B" w:rsidP="0092006B">
      <w:pPr>
        <w:pStyle w:val="CitaviBibliographyEntry"/>
      </w:pPr>
      <w:bookmarkStart w:id="5720" w:name="_CTVL0012f285495fd794a5a84bc093f3672a64e"/>
      <w:r>
        <w:t xml:space="preserve">Winstedt, Richard O. 1913. </w:t>
      </w:r>
      <w:bookmarkEnd w:id="5720"/>
      <w:r w:rsidRPr="0092006B">
        <w:rPr>
          <w:i/>
        </w:rPr>
        <w:t>Malay grammar</w:t>
      </w:r>
      <w:r w:rsidRPr="0092006B">
        <w:t>. Oxford: Oxford University Press. Online URL: http://ia600303.us.archive.org/18/items/malaygrammar00winsrich/malaygrammar00winsrich.pdf (Accessed 8 Jan 2016).</w:t>
      </w:r>
    </w:p>
    <w:p w14:paraId="60407D4C" w14:textId="77777777" w:rsidR="0092006B" w:rsidRDefault="0092006B" w:rsidP="0092006B">
      <w:pPr>
        <w:pStyle w:val="CitaviBibliographyEntry"/>
      </w:pPr>
      <w:bookmarkStart w:id="5721" w:name="_CTVL001783faefa48b2413da77adbef8548a9f4"/>
      <w:r>
        <w:t xml:space="preserve">Winstedt, Richard O. 1938. </w:t>
      </w:r>
      <w:bookmarkEnd w:id="5721"/>
      <w:r w:rsidRPr="0092006B">
        <w:rPr>
          <w:i/>
        </w:rPr>
        <w:t>Colloquial Malay: A simple grammar with conversations</w:t>
      </w:r>
      <w:r w:rsidRPr="0092006B">
        <w:t>, 4th edn. Singapore: Kelly and Walsh, Limited.</w:t>
      </w:r>
    </w:p>
    <w:p w14:paraId="5D93E962" w14:textId="77777777" w:rsidR="0092006B" w:rsidRDefault="0092006B" w:rsidP="0092006B">
      <w:pPr>
        <w:pStyle w:val="CitaviBibliographyEntry"/>
      </w:pPr>
      <w:bookmarkStart w:id="5722" w:name="_CTVL00124712906c06e4b8294908d14d0ec9e5e"/>
      <w:r>
        <w:t xml:space="preserve">Wischer, Ilse. 2006. Grammaticalization. In Brown, Keith (ed.), </w:t>
      </w:r>
      <w:bookmarkEnd w:id="5722"/>
      <w:r w:rsidRPr="0092006B">
        <w:rPr>
          <w:i/>
        </w:rPr>
        <w:t>Encyclopedia of language and linguistics</w:t>
      </w:r>
      <w:r w:rsidRPr="0092006B">
        <w:t>, 2nd edn.. Amsterdam: Elsevier Science Ltd. 129–136.</w:t>
      </w:r>
    </w:p>
    <w:p w14:paraId="7EF85AB2" w14:textId="77777777" w:rsidR="0092006B" w:rsidRDefault="0092006B" w:rsidP="0092006B">
      <w:pPr>
        <w:pStyle w:val="CitaviBibliographyEntry"/>
      </w:pPr>
      <w:bookmarkStart w:id="5723" w:name="_CTVL001e6475793b64c4fd79bc473c70da25eea"/>
      <w:r>
        <w:t xml:space="preserve">Wolff, John U. 1988. The contribution of Banjar Masin Malay to the reconstruction of Proto-Malay. In Ahmad, Mohammed T. &amp; Zain, Zaini M. (eds.), </w:t>
      </w:r>
      <w:bookmarkEnd w:id="5723"/>
      <w:r w:rsidRPr="0092006B">
        <w:rPr>
          <w:i/>
        </w:rPr>
        <w:t>Rekonstruksi dan cabang-cabang bahasa Melayu Induk</w:t>
      </w:r>
      <w:r w:rsidRPr="0092006B">
        <w:t xml:space="preserve"> (Siri Monograf Sejarah Bahasa Melayu). Kuala Lumpur: Dewan Bahasa dan Pustaka, 85–98.</w:t>
      </w:r>
    </w:p>
    <w:p w14:paraId="7DF03009" w14:textId="77777777" w:rsidR="0092006B" w:rsidRDefault="0092006B" w:rsidP="0092006B">
      <w:pPr>
        <w:pStyle w:val="CitaviBibliographyEntry"/>
      </w:pPr>
      <w:bookmarkStart w:id="5724" w:name="_CTVL001a74b84215aa74f8fb6ff78881801200b"/>
      <w:r>
        <w:t xml:space="preserve">Woorden.org MMXI. 2010-. </w:t>
      </w:r>
      <w:bookmarkEnd w:id="5724"/>
      <w:r w:rsidRPr="0092006B">
        <w:rPr>
          <w:i/>
        </w:rPr>
        <w:t>Woorden Nederlandse Taal</w:t>
      </w:r>
      <w:r w:rsidRPr="0092006B">
        <w:t>. Niebert: Woorden.org MMXI. Online URL: http://www.woorden.org/woord/ (Accessed 8 Jan 2016).</w:t>
      </w:r>
    </w:p>
    <w:p w14:paraId="05D716AA" w14:textId="77777777" w:rsidR="0092006B" w:rsidRDefault="0092006B" w:rsidP="0092006B">
      <w:pPr>
        <w:pStyle w:val="CitaviBibliographyEntry"/>
      </w:pPr>
      <w:bookmarkStart w:id="5725" w:name="_CTVL0016a024e5dbb0d49efb5fffd966ecf8345"/>
      <w:r>
        <w:t>Yap, Foong H. 2007. On native and contact-induced grammaticalization: The case of Malay empunya. Hong Kong: Department of Linguistics and Modern Languages, Chinese University of Hong Kong. Online URL: https://www.researchgate.net/publication/237259428_On_native_and_contact-induced_grammaticalization_The_case_of_Malay_empunya (Accessed 8 Jan 2016).</w:t>
      </w:r>
    </w:p>
    <w:p w14:paraId="63DB17B4" w14:textId="77777777" w:rsidR="0092006B" w:rsidRDefault="0092006B" w:rsidP="0092006B">
      <w:pPr>
        <w:pStyle w:val="CitaviBibliographyEntry"/>
      </w:pPr>
      <w:bookmarkStart w:id="5726" w:name="_CTVL001992172aa98fb498c9827e613140cffae"/>
      <w:bookmarkEnd w:id="5725"/>
      <w:r>
        <w:t xml:space="preserve">Yap, Foong H. &amp; Matthews, Stephen &amp; Horie, Kaoru. 2004. From pronominalizer to pragmatic marker – Implications for unidirectionality from a crosslinguistic perspective. In Fischer, Olga &amp; Norde, Muriel &amp; Perridon, Harry (eds.), </w:t>
      </w:r>
      <w:bookmarkEnd w:id="5726"/>
      <w:r w:rsidRPr="0092006B">
        <w:rPr>
          <w:i/>
        </w:rPr>
        <w:t>Up and down the cline: The nature of grammaticalization</w:t>
      </w:r>
      <w:r w:rsidRPr="0092006B">
        <w:t xml:space="preserve"> (Typological Studies in Language 59). Amsterdam: John Benjamins Publishing Company, 137–168.</w:t>
      </w:r>
    </w:p>
    <w:p w14:paraId="0A8775DA" w14:textId="77777777" w:rsidR="0092006B" w:rsidRDefault="0092006B" w:rsidP="0092006B">
      <w:pPr>
        <w:pStyle w:val="CitaviBibliographyEntry"/>
      </w:pPr>
      <w:bookmarkStart w:id="5727" w:name="_CTVL001bbc8d09df1244b9ab36a027d34545001"/>
      <w:r>
        <w:t xml:space="preserve">Yembise, Yohana S. 2011. Linguistic and cultural variations as barriers to the TEFL settings in Papua. </w:t>
      </w:r>
      <w:bookmarkEnd w:id="5727"/>
      <w:r w:rsidRPr="0092006B">
        <w:rPr>
          <w:i/>
        </w:rPr>
        <w:t>TEFLIN Journal</w:t>
      </w:r>
      <w:r w:rsidRPr="0092006B">
        <w:t xml:space="preserve"> 22(2): 201–225. Online URL: http://journal.teflin.org/index.php/journal/article/download/27/28 (Accessed 8 Jan 2016).</w:t>
      </w:r>
    </w:p>
    <w:p w14:paraId="56D61419" w14:textId="77777777" w:rsidR="0092006B" w:rsidRDefault="0092006B" w:rsidP="0092006B">
      <w:pPr>
        <w:pStyle w:val="CitaviBibliographyEntry"/>
      </w:pPr>
      <w:bookmarkStart w:id="5728" w:name="_CTVL001a86be9df488140a8a4dde6a6c3990d17"/>
      <w:r>
        <w:t xml:space="preserve">Zöller, Hugo. 1891. </w:t>
      </w:r>
      <w:bookmarkEnd w:id="5728"/>
      <w:r w:rsidRPr="0092006B">
        <w:rPr>
          <w:i/>
        </w:rPr>
        <w:t>Deutsch-Neuguinea und meine Ersteigung des Finisterre-Gebirges: Eine Schilderung des ersten erfolgreichen Vordringens zu den Hochgebirgen Inner-Neuguineas, der Natur des Landes, der Sitten der Eingeborenen und des gegenwärtigen Standes der deutschen Kolonisationstätigkeit in Kaiser-Wilhelms-Land, Bismarck- und Salomo-Archipel, nebst einem Wortverzeichnis von 46 Papua-Sprachen</w:t>
      </w:r>
      <w:r w:rsidRPr="0092006B">
        <w:t>. Stuttgart: Union Deutsche Verlagsgesellschaft.</w:t>
      </w:r>
    </w:p>
    <w:p w14:paraId="73E8F5CE" w14:textId="77777777" w:rsidR="0092006B" w:rsidRDefault="0092006B" w:rsidP="0092006B">
      <w:pPr>
        <w:pStyle w:val="CitaviBibliographyEntry"/>
      </w:pPr>
      <w:bookmarkStart w:id="5729" w:name="_CTVL001ca6d5bdb4d6340c382043e11a8401533"/>
      <w:r>
        <w:t xml:space="preserve">Zsiga, Elizabeth. 2006. Assimilation. In Brown, Keith (ed.), </w:t>
      </w:r>
      <w:bookmarkEnd w:id="5729"/>
      <w:r w:rsidRPr="0092006B">
        <w:rPr>
          <w:i/>
        </w:rPr>
        <w:t>Encyclopedia of language and linguistics</w:t>
      </w:r>
      <w:r w:rsidRPr="0092006B">
        <w:t>, 2nd edn.. Amsterdam: Elsevier Science Ltd. 553–558.</w:t>
      </w:r>
    </w:p>
    <w:p w14:paraId="65D367D0" w14:textId="39EEABAE" w:rsidR="0092451D" w:rsidRDefault="0092006B" w:rsidP="0092006B">
      <w:pPr>
        <w:pStyle w:val="CitaviBibliographyEntry"/>
      </w:pPr>
      <w:bookmarkStart w:id="5730" w:name="_CTVL001e900f42469e24f58b945e4a53922484c"/>
      <w:r>
        <w:t xml:space="preserve">Zwanenburg, Wiecher. 2000. Correspondence between formal and semantic relations. In Booij, Geert E. &amp; Lehmann, Christian &amp; Mugdan, Joachim (eds.), </w:t>
      </w:r>
      <w:bookmarkEnd w:id="5730"/>
      <w:r w:rsidRPr="0092006B">
        <w:rPr>
          <w:i/>
        </w:rPr>
        <w:t>Morphologie: Ein internationales Handbuch zur Flexion und Wortbildung = Morphology: An international handbook on inflection and word-formation. Volume 1</w:t>
      </w:r>
      <w:r w:rsidRPr="0092006B">
        <w:t xml:space="preserve"> (Handbooks of Linguistics and Communication Science 17.1). Berlin: Mouton de Gruyter, 840–850.</w:t>
      </w:r>
      <w:r w:rsidR="0092451D" w:rsidRPr="005F70FB">
        <w:fldChar w:fldCharType="end"/>
      </w:r>
    </w:p>
    <w:sectPr w:rsidR="0092451D" w:rsidSect="00D707BC">
      <w:headerReference w:type="even" r:id="rId55"/>
      <w:headerReference w:type="default" r:id="rId56"/>
      <w:headerReference w:type="first" r:id="rId57"/>
      <w:type w:val="oddPage"/>
      <w:pgSz w:w="11907" w:h="16840" w:code="9"/>
      <w:pgMar w:top="3289" w:right="2552" w:bottom="2722" w:left="2552" w:header="2722" w:footer="1134"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BD5123" w14:textId="77777777" w:rsidR="007B450E" w:rsidRPr="006861BB" w:rsidRDefault="007B450E">
      <w:pPr>
        <w:rPr>
          <w:sz w:val="19"/>
          <w:szCs w:val="19"/>
        </w:rPr>
      </w:pPr>
      <w:r w:rsidRPr="006861BB">
        <w:rPr>
          <w:sz w:val="19"/>
          <w:szCs w:val="19"/>
        </w:rPr>
        <w:separator/>
      </w:r>
    </w:p>
    <w:p w14:paraId="6BDE7DD5" w14:textId="77777777" w:rsidR="007B450E" w:rsidRDefault="007B450E"/>
  </w:endnote>
  <w:endnote w:type="continuationSeparator" w:id="0">
    <w:p w14:paraId="5CC2A4B4" w14:textId="77777777" w:rsidR="007B450E" w:rsidRPr="006861BB" w:rsidRDefault="007B450E">
      <w:pPr>
        <w:rPr>
          <w:sz w:val="19"/>
          <w:szCs w:val="19"/>
        </w:rPr>
      </w:pPr>
      <w:r w:rsidRPr="006861BB">
        <w:rPr>
          <w:sz w:val="19"/>
          <w:szCs w:val="19"/>
        </w:rPr>
        <w:continuationSeparator/>
      </w:r>
    </w:p>
    <w:p w14:paraId="3235625C" w14:textId="77777777" w:rsidR="007B450E" w:rsidRDefault="007B45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 SIL">
    <w:panose1 w:val="02000500060000020004"/>
    <w:charset w:val="00"/>
    <w:family w:val="auto"/>
    <w:pitch w:val="variable"/>
    <w:sig w:usb0="A00002FF" w:usb1="5200A1FF" w:usb2="02000009" w:usb3="00000000" w:csb0="00000197"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DoulosSIL">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Minion-Italic">
    <w:altName w:val="MS Mincho"/>
    <w:panose1 w:val="00000000000000000000"/>
    <w:charset w:val="80"/>
    <w:family w:val="auto"/>
    <w:notTrueType/>
    <w:pitch w:val="default"/>
    <w:sig w:usb0="00000001" w:usb1="08070000" w:usb2="00000010" w:usb3="00000000" w:csb0="00020000" w:csb1="00000000"/>
  </w:font>
  <w:font w:name="TimesNewRomanPS">
    <w:altName w:val="MS Mincho"/>
    <w:panose1 w:val="00000000000000000000"/>
    <w:charset w:val="80"/>
    <w:family w:val="auto"/>
    <w:notTrueType/>
    <w:pitch w:val="default"/>
    <w:sig w:usb0="00000001" w:usb1="08070000" w:usb2="00000010" w:usb3="00000000" w:csb0="00020000" w:csb1="00000000"/>
  </w:font>
  <w:font w:name="Times-Italic">
    <w:panose1 w:val="00000000000000000000"/>
    <w:charset w:val="00"/>
    <w:family w:val="swiss"/>
    <w:notTrueType/>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DC1FDA" w14:textId="4350BBD9" w:rsidR="00BC6239" w:rsidRDefault="00BC6239" w:rsidP="00360BAE">
    <w:pPr>
      <w:pStyle w:val="Footer"/>
    </w:pPr>
    <w:r w:rsidRPr="0090507A">
      <w:rPr>
        <w:rStyle w:val="PageNumber"/>
        <w:szCs w:val="19"/>
      </w:rPr>
      <w:fldChar w:fldCharType="begin"/>
    </w:r>
    <w:r w:rsidRPr="0090507A">
      <w:rPr>
        <w:rStyle w:val="PageNumber"/>
        <w:szCs w:val="19"/>
      </w:rPr>
      <w:instrText xml:space="preserve"> PAGE </w:instrText>
    </w:r>
    <w:r w:rsidRPr="0090507A">
      <w:rPr>
        <w:rStyle w:val="PageNumber"/>
        <w:szCs w:val="19"/>
      </w:rPr>
      <w:fldChar w:fldCharType="separate"/>
    </w:r>
    <w:r w:rsidR="00D53612">
      <w:rPr>
        <w:rStyle w:val="PageNumber"/>
        <w:noProof/>
        <w:szCs w:val="19"/>
      </w:rPr>
      <w:t>10</w:t>
    </w:r>
    <w:r w:rsidRPr="0090507A">
      <w:rPr>
        <w:rStyle w:val="PageNumber"/>
        <w:szCs w:val="19"/>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B49139" w14:textId="38CA7C46" w:rsidR="00BC6239" w:rsidRDefault="00BC6239" w:rsidP="00360BAE">
    <w:pPr>
      <w:pStyle w:val="Footer"/>
      <w:jc w:val="right"/>
    </w:pPr>
    <w:r w:rsidRPr="0090507A">
      <w:rPr>
        <w:rStyle w:val="PageNumber"/>
        <w:szCs w:val="19"/>
      </w:rPr>
      <w:fldChar w:fldCharType="begin"/>
    </w:r>
    <w:r w:rsidRPr="0090507A">
      <w:rPr>
        <w:rStyle w:val="PageNumber"/>
        <w:szCs w:val="19"/>
      </w:rPr>
      <w:instrText xml:space="preserve"> PAGE </w:instrText>
    </w:r>
    <w:r w:rsidRPr="0090507A">
      <w:rPr>
        <w:rStyle w:val="PageNumber"/>
        <w:szCs w:val="19"/>
      </w:rPr>
      <w:fldChar w:fldCharType="separate"/>
    </w:r>
    <w:r w:rsidR="00D53612">
      <w:rPr>
        <w:rStyle w:val="PageNumber"/>
        <w:noProof/>
        <w:szCs w:val="19"/>
      </w:rPr>
      <w:t>xxiii</w:t>
    </w:r>
    <w:r w:rsidRPr="0090507A">
      <w:rPr>
        <w:rStyle w:val="PageNumber"/>
        <w:szCs w:val="19"/>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5A07C" w14:textId="48535FC2" w:rsidR="00BC6239" w:rsidRDefault="00BC6239" w:rsidP="00AA3084">
    <w:pPr>
      <w:pStyle w:val="Footer"/>
      <w:jc w:val="right"/>
    </w:pPr>
    <w:r w:rsidRPr="0090507A">
      <w:rPr>
        <w:rStyle w:val="PageNumber"/>
        <w:szCs w:val="19"/>
      </w:rPr>
      <w:fldChar w:fldCharType="begin"/>
    </w:r>
    <w:r w:rsidRPr="0090507A">
      <w:rPr>
        <w:rStyle w:val="PageNumber"/>
        <w:szCs w:val="19"/>
      </w:rPr>
      <w:instrText xml:space="preserve"> PAGE </w:instrText>
    </w:r>
    <w:r w:rsidRPr="0090507A">
      <w:rPr>
        <w:rStyle w:val="PageNumber"/>
        <w:szCs w:val="19"/>
      </w:rPr>
      <w:fldChar w:fldCharType="separate"/>
    </w:r>
    <w:r w:rsidR="00D53612">
      <w:rPr>
        <w:rStyle w:val="PageNumber"/>
        <w:noProof/>
        <w:szCs w:val="19"/>
      </w:rPr>
      <w:t>11</w:t>
    </w:r>
    <w:r w:rsidRPr="0090507A">
      <w:rPr>
        <w:rStyle w:val="PageNumber"/>
        <w:szCs w:val="19"/>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586F70" w14:textId="77777777" w:rsidR="007B450E" w:rsidRDefault="007B450E">
      <w:r w:rsidRPr="006861BB">
        <w:rPr>
          <w:sz w:val="19"/>
          <w:szCs w:val="19"/>
        </w:rPr>
        <w:separator/>
      </w:r>
    </w:p>
  </w:footnote>
  <w:footnote w:type="continuationSeparator" w:id="0">
    <w:p w14:paraId="1EF943B0" w14:textId="77777777" w:rsidR="007B450E" w:rsidRPr="00817633" w:rsidRDefault="007B450E">
      <w:pPr>
        <w:rPr>
          <w:sz w:val="19"/>
          <w:szCs w:val="19"/>
        </w:rPr>
      </w:pPr>
      <w:r w:rsidRPr="006861BB">
        <w:rPr>
          <w:sz w:val="19"/>
          <w:szCs w:val="19"/>
        </w:rPr>
        <w:continuationSeparator/>
      </w:r>
    </w:p>
  </w:footnote>
  <w:footnote w:id="1">
    <w:p w14:paraId="6C0FE080" w14:textId="77777777" w:rsidR="00BC6239" w:rsidRPr="00D64694" w:rsidRDefault="00BC6239">
      <w:pPr>
        <w:pStyle w:val="FootnoteText"/>
      </w:pPr>
      <w:r w:rsidRPr="00D64694">
        <w:rPr>
          <w:rStyle w:val="FootnoteReference"/>
        </w:rPr>
        <w:footnoteRef/>
      </w:r>
      <w:r w:rsidRPr="00D64694">
        <w:tab/>
        <w:t xml:space="preserve">Formerly, West Papua was known as “Irian </w:t>
      </w:r>
      <w:bookmarkStart w:id="47" w:name="_GoBack"/>
      <w:bookmarkEnd w:id="47"/>
      <w:r w:rsidRPr="00D64694">
        <w:t>Jaya” or “West Irian”.</w:t>
      </w:r>
    </w:p>
  </w:footnote>
  <w:footnote w:id="2">
    <w:p w14:paraId="38247A9F" w14:textId="5CC47A1A" w:rsidR="00BC6239" w:rsidRPr="00D64694" w:rsidRDefault="00BC6239" w:rsidP="005835E9">
      <w:pPr>
        <w:pStyle w:val="FootnoteText"/>
      </w:pPr>
      <w:r w:rsidRPr="00D64694">
        <w:rPr>
          <w:rStyle w:val="FootnoteReference"/>
        </w:rPr>
        <w:footnoteRef/>
      </w:r>
      <w:r w:rsidRPr="00D64694">
        <w:tab/>
        <w:t xml:space="preserve">The Malayic branch also includes other eastern Malay varieties as well as Standard Malay and Indonesian </w:t>
      </w:r>
      <w:r>
        <w:rPr>
          <w:rStyle w:val="Citation"/>
        </w:rPr>
        <w:fldChar w:fldCharType="begin"/>
      </w:r>
      <w:r>
        <w:rPr>
          <w:rStyle w:val="Citation"/>
        </w:rPr>
        <w:instrText>ADDIN CITAVI.PLACEHOLDER e612937b-91f5-4149-9339-5540b93b33e0 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lJvYmVydDwvRmlyc3ROYW1lPg0KICAgICAgICAgICAgPExhc3ROYW1lPkJsdXN0PC9MYXN0TmFtZT4NCiAgICAgICAgICAgIDxNaWRkbGVOYW1lPkE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HVzdCAyMDEzOiB4eGl24oCTeGwpPC9UZXh0Pg0KICAgIDwvVGV4dFVuaXQ+DQogIDwvVGV4dFVuaXRzPg0KPC9QbGFjZWhvbGRlcj4=</w:instrText>
      </w:r>
      <w:r>
        <w:rPr>
          <w:rStyle w:val="Citation"/>
        </w:rPr>
        <w:fldChar w:fldCharType="separate"/>
      </w:r>
      <w:bookmarkStart w:id="48" w:name="_CTVP001e612937b91f5414993395540b93b33e0"/>
      <w:r w:rsidR="0092006B">
        <w:rPr>
          <w:rStyle w:val="Citation"/>
        </w:rPr>
        <w:t>(Blust 2013: xxiv–xl)</w:t>
      </w:r>
      <w:bookmarkEnd w:id="48"/>
      <w:r>
        <w:rPr>
          <w:rStyle w:val="Citation"/>
        </w:rPr>
        <w:fldChar w:fldCharType="end"/>
      </w:r>
      <w:r w:rsidRPr="00D64694">
        <w:t xml:space="preserve">. (See </w:t>
      </w:r>
      <w:r>
        <w:t>§</w:t>
      </w:r>
      <w:r>
        <w:fldChar w:fldCharType="begin"/>
      </w:r>
      <w:r>
        <w:instrText xml:space="preserve"> REF _Ref370323838 \w \h </w:instrText>
      </w:r>
      <w:r>
        <w:fldChar w:fldCharType="separate"/>
      </w:r>
      <w:r w:rsidR="00154D81">
        <w:rPr>
          <w:cs/>
        </w:rPr>
        <w:t>‎</w:t>
      </w:r>
      <w:r w:rsidR="00154D81">
        <w:t>1.2</w:t>
      </w:r>
      <w:r>
        <w:fldChar w:fldCharType="end"/>
      </w:r>
      <w:r w:rsidRPr="00D64694">
        <w:t xml:space="preserve"> for more details on the </w:t>
      </w:r>
      <w:r>
        <w:t xml:space="preserve">genetic affiliations </w:t>
      </w:r>
      <w:r w:rsidRPr="00D64694">
        <w:t>of Papuan Malay.)</w:t>
      </w:r>
    </w:p>
  </w:footnote>
  <w:footnote w:id="3">
    <w:p w14:paraId="6A8103CB" w14:textId="15C7A972" w:rsidR="00BC6239" w:rsidRPr="00D64694" w:rsidRDefault="00BC6239" w:rsidP="00B0017B">
      <w:pPr>
        <w:pStyle w:val="FootnoteText"/>
      </w:pPr>
      <w:r w:rsidRPr="00D64694">
        <w:rPr>
          <w:rStyle w:val="FootnoteReference"/>
        </w:rPr>
        <w:footnoteRef/>
      </w:r>
      <w:r w:rsidRPr="00D64694">
        <w:tab/>
        <w:t>Th</w:t>
      </w:r>
      <w:r>
        <w:t>e</w:t>
      </w:r>
      <w:r w:rsidRPr="00D64694">
        <w:t xml:space="preserve"> term </w:t>
      </w:r>
      <w:r>
        <w:t xml:space="preserve">‘West Papua’ </w:t>
      </w:r>
      <w:r w:rsidRPr="00D64694">
        <w:t>is also used in the literature, as for instance in</w:t>
      </w:r>
      <w:r>
        <w:t xml:space="preserve"> </w:t>
      </w:r>
      <w:r w:rsidRPr="00981CE8">
        <w:rPr>
          <w:rStyle w:val="Citation"/>
        </w:rPr>
        <w:fldChar w:fldCharType="begin"/>
      </w:r>
      <w:r w:rsidRPr="00981CE8">
        <w:rPr>
          <w:rStyle w:val="Citation"/>
        </w:rPr>
        <w:instrText>ADDIN CITAVI.PLACEHOLDER 47404949-adfd-4ce7-b776-12b51df7efc9 PFBsYWNlaG9sZGVyPg0KICA8QWRkSW5WZXJzaW9uPjUuMi4wLjg8L0FkZEluVmVyc2lvbj4NCiAgPElkPjQ3NDA0OTQ5LWFkZmQtNGNlNy1iNzc2LTEyYjUxZGY3ZWZjOTwvSWQ+DQogIDxFbnRyaWVzPg0KICAgIDxFbnRyeT4NCiAgICAgIDxJZD44OWEyYWRlOS01Yjc5LTQyZGYtOGMxYi1hYWMxNjc1YzBkMzY8L0lkPg0KICAgICAgPFJlZmVyZW5jZUlkPjYyMjk0MTdkLTI3NjQtNDI2OC1hODljLTU2NzM2ZDQxZWUzMT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pbmcgKDIwMDQpPC9UZXh0Pg0KICAgIDwvVGV4dFVuaXQ+DQogIDwvVGV4dFVuaXRzPg0KPC9QbGFjZWhvbGRlcj4=</w:instrText>
      </w:r>
      <w:r w:rsidRPr="00981CE8">
        <w:rPr>
          <w:rStyle w:val="Citation"/>
        </w:rPr>
        <w:fldChar w:fldCharType="separate"/>
      </w:r>
      <w:bookmarkStart w:id="51" w:name="_CTVP00147404949adfd4ce7b77612b51df7efc9"/>
      <w:r w:rsidR="0092006B">
        <w:rPr>
          <w:rStyle w:val="Citation"/>
        </w:rPr>
        <w:t>King (2004)</w:t>
      </w:r>
      <w:bookmarkEnd w:id="51"/>
      <w:r w:rsidRPr="00981CE8">
        <w:rPr>
          <w:rStyle w:val="Citation"/>
        </w:rPr>
        <w:fldChar w:fldCharType="end"/>
      </w:r>
      <w:r>
        <w:rPr>
          <w:rStyle w:val="Citation"/>
        </w:rPr>
        <w:t xml:space="preserve">, </w:t>
      </w:r>
      <w:r w:rsidRPr="00981CE8">
        <w:rPr>
          <w:rStyle w:val="Citation"/>
        </w:rPr>
        <w:fldChar w:fldCharType="begin"/>
      </w:r>
      <w:r w:rsidRPr="00981CE8">
        <w:rPr>
          <w:rStyle w:val="Citation"/>
        </w:rPr>
        <w:instrText>ADDIN CITAVI.PLACEHOLDER e00b4687-70d1-49f9-af3b-feece1aabc11 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pbmdzYnVyeSBhbmQgQXZlbGluZyAoMjAwMik8L1RleHQ+DQogICAgPC9UZXh0VW5pdD4NCiAgPC9UZXh0VW5pdHM+DQo8L1BsYWNlaG9sZGVyPg==</w:instrText>
      </w:r>
      <w:r w:rsidRPr="00981CE8">
        <w:rPr>
          <w:rStyle w:val="Citation"/>
        </w:rPr>
        <w:fldChar w:fldCharType="separate"/>
      </w:r>
      <w:bookmarkStart w:id="52" w:name="_CTVP001e00b468770d149f9af3bfeece1aabc11"/>
      <w:r w:rsidR="0092006B">
        <w:rPr>
          <w:rStyle w:val="Citation"/>
        </w:rPr>
        <w:t>Kingsbury and Aveling (2002)</w:t>
      </w:r>
      <w:bookmarkEnd w:id="52"/>
      <w:r w:rsidRPr="00981CE8">
        <w:rPr>
          <w:rStyle w:val="Citation"/>
        </w:rPr>
        <w:fldChar w:fldCharType="end"/>
      </w:r>
      <w:r>
        <w:rPr>
          <w:rStyle w:val="Citation"/>
        </w:rPr>
        <w:t xml:space="preserve">, </w:t>
      </w:r>
      <w:r w:rsidRPr="00D64694">
        <w:t xml:space="preserve">and </w:t>
      </w:r>
      <w:r>
        <w:rPr>
          <w:rStyle w:val="Citation"/>
        </w:rPr>
        <w:fldChar w:fldCharType="begin"/>
      </w:r>
      <w:r>
        <w:rPr>
          <w:rStyle w:val="Citation"/>
        </w:rPr>
        <w:instrText>ADDIN CITAVI.PLACEHOLDER 787d92b3-888f-4d7d-93ca-bec1be2b97ce PFBsYWNlaG9sZGVyPg0KICA8QWRkSW5WZXJzaW9uPjUuMi4wLjg8L0FkZEluVmVyc2lvbj4NCiAgPElkPjc4N2Q5MmIzLTg4OGYtNGQ3ZC05M2NhLWJlYzFiZTJiOTdjZTwvSWQ+DQogIDxFbnRyaWVzPg0KICAgIDxFbnRyeT4NCiAgICAgIDxJZD44ZTIxMTE4NS0wODc2LTRkODItOTQ0YS1jODVmYTAzNWU4Yjg8L0lkPg0KICAgICAgPFJlZmVyZW5jZUlkPjFjYzUyOWE0LWVkZWItNGZlNi05YTNkLTE1ZjRkMDMwMWYyNz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lYmF5ICgyMDA1KTwvVGV4dD4NCiAgICA8L1RleHRVbml0Pg0KICA8L1RleHRVbml0cz4NCjwvUGxhY2Vob2xkZXI+</w:instrText>
      </w:r>
      <w:r>
        <w:rPr>
          <w:rStyle w:val="Citation"/>
        </w:rPr>
        <w:fldChar w:fldCharType="separate"/>
      </w:r>
      <w:bookmarkStart w:id="53" w:name="_CTVP001787d92b3888f4d7d93cabec1be2b97ce"/>
      <w:r w:rsidR="0092006B">
        <w:rPr>
          <w:rStyle w:val="Citation"/>
        </w:rPr>
        <w:t>Tebay (2005)</w:t>
      </w:r>
      <w:bookmarkEnd w:id="53"/>
      <w:r>
        <w:rPr>
          <w:rStyle w:val="Citation"/>
        </w:rPr>
        <w:fldChar w:fldCharType="end"/>
      </w:r>
      <w:r w:rsidRPr="00D64694">
        <w:t>.</w:t>
      </w:r>
      <w:r>
        <w:t xml:space="preserve"> More recently, </w:t>
      </w:r>
      <w:r w:rsidRPr="00265F50">
        <w:rPr>
          <w:rStyle w:val="Citation"/>
        </w:rPr>
        <w:fldChar w:fldCharType="begin"/>
      </w:r>
      <w:r>
        <w:rPr>
          <w:rStyle w:val="Citation"/>
        </w:rPr>
        <w:instrText>ADDIN CITAVI.PLACEHOLDER ff95de99-761e-4c7b-a8d0-b70fb15ff297 PFBsYWNlaG9sZGVyPg0KICA8QWRkSW5WZXJzaW9uPjUuMi4wLjg8L0FkZEluVmVyc2lvbj4NCiAgPElkPmZmOTVkZTk5LTc2MWUtNGM3Yi1hOGQwLWI3MGZiMTVmZjI5NzwvSWQ+DQogIDxFbnRyaWVzPg0KICAgIDxFbnRyeT4NCiAgICAgIDxJZD42NDQ0ZjM1Mi1kZmM4LTQzODUtOGI4Mi05ZGZlZjBkZjIzZTk8L0lkPg0KICAgICAgPFJlZmVyZW5jZUlkPjNiYjVjY2Y3LWUwNGQtNDRkOS1iYWI1LTM1MGExMGI5YmRhN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pbCAoMjAxNCk8L1RleHQ+DQogICAgPC9UZXh0VW5pdD4NCiAgPC9UZXh0VW5pdHM+DQo8L1BsYWNlaG9sZGVyPg==</w:instrText>
      </w:r>
      <w:r w:rsidRPr="00265F50">
        <w:rPr>
          <w:rStyle w:val="Citation"/>
        </w:rPr>
        <w:fldChar w:fldCharType="separate"/>
      </w:r>
      <w:bookmarkStart w:id="54" w:name="_CTVP001ff95de99761e4c7ba8d0b70fb15ff297"/>
      <w:r w:rsidR="0092006B">
        <w:rPr>
          <w:rStyle w:val="Citation"/>
        </w:rPr>
        <w:t>Gil (2014)</w:t>
      </w:r>
      <w:bookmarkEnd w:id="54"/>
      <w:r w:rsidRPr="00265F50">
        <w:rPr>
          <w:rStyle w:val="Citation"/>
        </w:rPr>
        <w:fldChar w:fldCharType="end"/>
      </w:r>
      <w:r>
        <w:t xml:space="preserve"> has proposed the Malay term </w:t>
      </w:r>
      <w:r w:rsidRPr="006C51C8">
        <w:rPr>
          <w:i/>
        </w:rPr>
        <w:t>Tanah Papua</w:t>
      </w:r>
      <w:r>
        <w:t xml:space="preserve"> ‘Land of Papua’ for the western part of the island of New Guinea.</w:t>
      </w:r>
    </w:p>
  </w:footnote>
  <w:footnote w:id="4">
    <w:p w14:paraId="71D5BBE4" w14:textId="42DCC3D5" w:rsidR="00BC6239" w:rsidRPr="00D64694" w:rsidRDefault="00BC6239" w:rsidP="00556DA2">
      <w:pPr>
        <w:pStyle w:val="FootnoteText"/>
      </w:pPr>
      <w:r w:rsidRPr="00D64694">
        <w:rPr>
          <w:rStyle w:val="FootnoteReference"/>
        </w:rPr>
        <w:footnoteRef/>
      </w:r>
      <w:r w:rsidRPr="00D64694">
        <w:tab/>
      </w:r>
      <w:r w:rsidRPr="009F75C7">
        <w:t xml:space="preserve">The </w:t>
      </w:r>
      <w:r w:rsidRPr="00AC4CA0">
        <w:t>term “low Malay” refers to “</w:t>
      </w:r>
      <w:r w:rsidRPr="00AF7AD1">
        <w:t>the colloquial form of Malay</w:t>
      </w:r>
      <w:r>
        <w:t xml:space="preserve">”, a trade language “existing </w:t>
      </w:r>
      <w:r w:rsidRPr="00AF7AD1">
        <w:t>in a diglossic situation […]</w:t>
      </w:r>
      <w:r>
        <w:t xml:space="preserve"> with “High Malay</w:t>
      </w:r>
      <w:r w:rsidRPr="00AF7AD1">
        <w:t>”</w:t>
      </w:r>
      <w:r>
        <w:t xml:space="preserve"> […] </w:t>
      </w:r>
      <w:r w:rsidRPr="00AF7AD1">
        <w:t>(which is usually defined as the classical literary language based upon the court language of Riau-Johor</w:t>
      </w:r>
      <w:r>
        <w:t xml:space="preserve"> […])” (</w:t>
      </w:r>
      <w:r w:rsidRPr="00AC4CA0">
        <w:rPr>
          <w:rStyle w:val="Citation"/>
        </w:rPr>
        <w:fldChar w:fldCharType="begin"/>
      </w:r>
      <w:r>
        <w:rPr>
          <w:rStyle w:val="Citation"/>
        </w:rPr>
        <w:instrText>ADDIN CITAVI.PLACEHOLDER edee3987-4bf0-4a1c-b5bc-e7c1e3284852 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gMjAwMzogMTjigJMxOTwvVGV4dD4NCiAgICA8L1RleHRVbml0Pg0KICA8L1RleHRVbml0cz4NCjwvUGxhY2Vob2xkZXI+</w:instrText>
      </w:r>
      <w:r w:rsidRPr="00AC4CA0">
        <w:rPr>
          <w:rStyle w:val="Citation"/>
        </w:rPr>
        <w:fldChar w:fldCharType="separate"/>
      </w:r>
      <w:bookmarkStart w:id="94" w:name="_CTVP001edee39874bf04a1cb5bce7c1e3284852"/>
      <w:r w:rsidR="0092006B">
        <w:rPr>
          <w:rStyle w:val="Citation"/>
        </w:rPr>
        <w:t>Paauw 2003: 18–19</w:t>
      </w:r>
      <w:bookmarkEnd w:id="94"/>
      <w:r w:rsidRPr="00AC4CA0">
        <w:rPr>
          <w:rStyle w:val="Citation"/>
        </w:rPr>
        <w:fldChar w:fldCharType="end"/>
      </w:r>
      <w:r w:rsidRPr="00AC4CA0">
        <w:rPr>
          <w:rStyle w:val="Citation"/>
        </w:rPr>
        <w:t xml:space="preserve">; see also </w:t>
      </w:r>
      <w:r w:rsidRPr="00AC4CA0">
        <w:rPr>
          <w:rStyle w:val="Citation"/>
        </w:rPr>
        <w:fldChar w:fldCharType="begin"/>
      </w:r>
      <w:r w:rsidRPr="00AC4CA0">
        <w:rPr>
          <w:rStyle w:val="Citation"/>
        </w:rPr>
        <w:instrText>ADDIN CITAVI.PLACEHOLDER 120a6e40-8df8-4dc7-854f-200bfdd98ba4 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lBhYXV3IDIwMDk6IDE44oCTM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gMjAwOTogMTjigJMyNTwvVGV4dD4NCiAgICA8L1RleHRVbml0Pg0KICA8L1RleHRVbml0cz4NCjwvUGxhY2Vob2xkZXI+</w:instrText>
      </w:r>
      <w:r w:rsidRPr="00AC4CA0">
        <w:rPr>
          <w:rStyle w:val="Citation"/>
        </w:rPr>
        <w:fldChar w:fldCharType="separate"/>
      </w:r>
      <w:bookmarkStart w:id="95" w:name="_CTVP001120a6e408df84dc7854f200bfdd98ba4"/>
      <w:r w:rsidR="0092006B">
        <w:rPr>
          <w:rStyle w:val="Citation"/>
        </w:rPr>
        <w:t>Paauw 2009: 18–25</w:t>
      </w:r>
      <w:bookmarkEnd w:id="95"/>
      <w:r w:rsidRPr="00AC4CA0">
        <w:rPr>
          <w:rStyle w:val="Citation"/>
        </w:rPr>
        <w:fldChar w:fldCharType="end"/>
      </w:r>
      <w:r>
        <w:t>).</w:t>
      </w:r>
    </w:p>
  </w:footnote>
  <w:footnote w:id="5">
    <w:p w14:paraId="33331C27" w14:textId="42FE568F" w:rsidR="00BC6239" w:rsidRPr="00D64694" w:rsidRDefault="00BC6239" w:rsidP="00D974E6">
      <w:pPr>
        <w:pStyle w:val="FootnoteText"/>
      </w:pPr>
      <w:r w:rsidRPr="00D64694">
        <w:rPr>
          <w:rStyle w:val="FootnoteReference"/>
        </w:rPr>
        <w:footnoteRef/>
      </w:r>
      <w:r w:rsidRPr="00D64694">
        <w:tab/>
        <w:t xml:space="preserve">One anonymous reviewers suggests an alternative analysis for the example in </w:t>
      </w:r>
      <w:r w:rsidRPr="00D64694">
        <w:fldChar w:fldCharType="begin"/>
      </w:r>
      <w:r w:rsidRPr="00D64694">
        <w:instrText xml:space="preserve"> REF _Ref373925886 \h </w:instrText>
      </w:r>
      <w:r w:rsidRPr="00D64694">
        <w:fldChar w:fldCharType="separate"/>
      </w:r>
      <w:r w:rsidR="00154D81" w:rsidRPr="00C109EA">
        <w:t>(</w:t>
      </w:r>
      <w:r w:rsidR="00154D81">
        <w:rPr>
          <w:noProof/>
        </w:rPr>
        <w:t>1</w:t>
      </w:r>
      <w:r w:rsidR="00154D81" w:rsidRPr="00C109EA">
        <w:t>)</w:t>
      </w:r>
      <w:r w:rsidRPr="00D64694">
        <w:fldChar w:fldCharType="end"/>
      </w:r>
      <w:r w:rsidRPr="00D64694">
        <w:t xml:space="preserve">. Rather than being ambiguous and exemplifying a case of “hidden complexity”, the </w:t>
      </w:r>
      <w:r w:rsidRPr="00D64694">
        <w:rPr>
          <w:rStyle w:val="ChItalBold"/>
        </w:rPr>
        <w:t>kalo … suda</w:t>
      </w:r>
      <w:r w:rsidRPr="00D64694">
        <w:t xml:space="preserve"> ‘when/if … already’ construction expresses an unspecified reason-consequence relation, with the context supplying the information on whether the reason has place.</w:t>
      </w:r>
    </w:p>
  </w:footnote>
  <w:footnote w:id="6">
    <w:p w14:paraId="049DD6EE" w14:textId="324B8CFC" w:rsidR="00BC6239" w:rsidRDefault="00BC6239">
      <w:pPr>
        <w:pStyle w:val="FootnoteText"/>
      </w:pPr>
      <w:r>
        <w:rPr>
          <w:rStyle w:val="FootnoteReference"/>
        </w:rPr>
        <w:footnoteRef/>
      </w:r>
      <w:r>
        <w:tab/>
        <w:t xml:space="preserve">The word-final </w:t>
      </w:r>
      <w:r w:rsidRPr="00913A62">
        <w:t>rhotic trill</w:t>
      </w:r>
      <w:r>
        <w:t xml:space="preserve">, however, may be devoiced if it occurs </w:t>
      </w:r>
      <w:r w:rsidRPr="00913A62">
        <w:t>before a pause or in utterance-final position</w:t>
      </w:r>
      <w:r>
        <w:t xml:space="preserve"> (§</w:t>
      </w:r>
      <w:r>
        <w:fldChar w:fldCharType="begin"/>
      </w:r>
      <w:r>
        <w:instrText xml:space="preserve"> REF _Ref338065064 \w \h </w:instrText>
      </w:r>
      <w:r>
        <w:fldChar w:fldCharType="separate"/>
      </w:r>
      <w:r w:rsidR="00154D81">
        <w:rPr>
          <w:cs/>
        </w:rPr>
        <w:t>‎</w:t>
      </w:r>
      <w:r w:rsidR="00154D81">
        <w:t>2.3.1.3</w:t>
      </w:r>
      <w:r>
        <w:fldChar w:fldCharType="end"/>
      </w:r>
      <w:r>
        <w:t>).</w:t>
      </w:r>
    </w:p>
  </w:footnote>
  <w:footnote w:id="7">
    <w:p w14:paraId="21F05ACC" w14:textId="25E7AB8B" w:rsidR="00BC6239" w:rsidRDefault="00BC6239">
      <w:pPr>
        <w:pStyle w:val="FootnoteText"/>
      </w:pPr>
      <w:r>
        <w:rPr>
          <w:rStyle w:val="FootnoteReference"/>
        </w:rPr>
        <w:footnoteRef/>
      </w:r>
      <w:r>
        <w:tab/>
      </w:r>
      <w:r w:rsidRPr="000533DF">
        <w:t xml:space="preserve">The ISO 639-3 standard applies </w:t>
      </w:r>
      <w:r>
        <w:t xml:space="preserve">three </w:t>
      </w:r>
      <w:r w:rsidRPr="000533DF">
        <w:t>basic criteria for defining a language in relation to varieties which may be considered dialects</w:t>
      </w:r>
      <w:r>
        <w:t>. The first criterion considers intelligibility between speech varieties</w:t>
      </w:r>
      <w:r w:rsidRPr="000533DF">
        <w:t xml:space="preserve">: </w:t>
      </w:r>
      <w:r>
        <w:t>“</w:t>
      </w:r>
      <w:r w:rsidRPr="000533DF">
        <w:t>Two related varieties are normally considered varieties of the same language if speakers of each variety have inherent understanding of the other variety at a functional level (that is, can understand based on knowledge of their own variety without need</w:t>
      </w:r>
      <w:r>
        <w:t xml:space="preserve">ing to learn the other variety)” </w:t>
      </w:r>
      <w:r w:rsidRPr="00625214">
        <w:rPr>
          <w:rStyle w:val="Citation"/>
        </w:rPr>
        <w:fldChar w:fldCharType="begin"/>
      </w:r>
      <w:r>
        <w:rPr>
          <w:rStyle w:val="Citation"/>
        </w:rPr>
        <w:instrText>ADDIN CITAVI.PLACEHOLDER 6bb54a6d-c602-4946-9971-cfda64d64a18 PFBsYWNlaG9sZGVyPg0KICA8QWRkSW5WZXJzaW9uPjUuMi4wLjg8L0FkZEluVmVyc2lvbj4NCiAgPElkPjZiYjU0YTZkLWM2MDItNDk0Ni05OTcxLWNmZGE2NGQ2NGExODwvSWQ+DQogIDxFbnRyaWVzPg0KICAgIDxFbnRyeT4NCiAgICAgIDxJZD4wMzM0OGZiYi00OGIzLTQxZmYtODM5ZC0yYzIxY2MwNzNiYzM8L0lkPg0KICAgICAgPFJlZmVyZW5jZUlkPmZiZDVmODI0LTkzMmYtNGRjYy1iYTc5LTE0NDM2YWQ2NGJkMTwvUmVmZXJlbmNlSWQ+DQogICAgICA8UnVsZVNldE92ZXJyaWRlPlRleHRjaXQ8L1J1bGVTZXRPdmVycmlkZT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aXMgZXQgYWwuIDIwMTViKTwvVGV4dD4NCiAgICA8L1RleHRVbml0Pg0KICA8L1RleHRVbml0cz4NCjwvUGxhY2Vob2xkZXI+</w:instrText>
      </w:r>
      <w:r w:rsidRPr="00625214">
        <w:rPr>
          <w:rStyle w:val="Citation"/>
        </w:rPr>
        <w:fldChar w:fldCharType="separate"/>
      </w:r>
      <w:bookmarkStart w:id="272" w:name="_CTVP0016bb54a6dc60249469971cfda64d64a18"/>
      <w:r w:rsidR="0092006B">
        <w:rPr>
          <w:rStyle w:val="Citation"/>
        </w:rPr>
        <w:t>(Lewis et al. 2015b)</w:t>
      </w:r>
      <w:bookmarkEnd w:id="272"/>
      <w:r w:rsidRPr="00625214">
        <w:rPr>
          <w:rStyle w:val="Citation"/>
        </w:rPr>
        <w:fldChar w:fldCharType="end"/>
      </w:r>
      <w:r>
        <w:rPr>
          <w:rStyle w:val="Citation"/>
        </w:rPr>
        <w:t>.</w:t>
      </w:r>
    </w:p>
  </w:footnote>
  <w:footnote w:id="8">
    <w:p w14:paraId="41A89A4B" w14:textId="4116AFEC" w:rsidR="00BC6239" w:rsidRPr="00D64694" w:rsidRDefault="00BC6239" w:rsidP="009F0004">
      <w:pPr>
        <w:pStyle w:val="FootnoteText"/>
      </w:pPr>
      <w:r w:rsidRPr="00D64694">
        <w:rPr>
          <w:rStyle w:val="FootnoteReference"/>
        </w:rPr>
        <w:footnoteRef/>
      </w:r>
      <w:r w:rsidRPr="00D64694">
        <w:tab/>
        <w:t xml:space="preserve">For a discussion of the term ‘Papuan languages’ see Footnote </w:t>
      </w:r>
      <w:r w:rsidRPr="00D64694">
        <w:fldChar w:fldCharType="begin"/>
      </w:r>
      <w:r w:rsidRPr="00D64694">
        <w:instrText xml:space="preserve"> NOTEREF _Ref370315520 \h  \* MERGEFORMAT </w:instrText>
      </w:r>
      <w:r w:rsidRPr="00D64694">
        <w:fldChar w:fldCharType="separate"/>
      </w:r>
      <w:r w:rsidR="00154D81">
        <w:t>24</w:t>
      </w:r>
      <w:r w:rsidRPr="00D64694">
        <w:fldChar w:fldCharType="end"/>
      </w:r>
      <w:r>
        <w:t xml:space="preserve"> in §</w:t>
      </w:r>
      <w:r>
        <w:fldChar w:fldCharType="begin"/>
      </w:r>
      <w:r>
        <w:instrText xml:space="preserve"> REF _Ref369507788 \w \h </w:instrText>
      </w:r>
      <w:r>
        <w:fldChar w:fldCharType="separate"/>
      </w:r>
      <w:r w:rsidR="00154D81">
        <w:rPr>
          <w:cs/>
        </w:rPr>
        <w:t>‎</w:t>
      </w:r>
      <w:r w:rsidR="00154D81">
        <w:t>1.6.2</w:t>
      </w:r>
      <w:r>
        <w:fldChar w:fldCharType="end"/>
      </w:r>
      <w:r w:rsidRPr="00D64694">
        <w:t xml:space="preserve"> (p. </w:t>
      </w:r>
      <w:r w:rsidRPr="00D64694">
        <w:fldChar w:fldCharType="begin"/>
      </w:r>
      <w:r w:rsidRPr="00D64694">
        <w:instrText xml:space="preserve"> PAGEREF _Ref389055489 \h </w:instrText>
      </w:r>
      <w:r w:rsidRPr="00D64694">
        <w:fldChar w:fldCharType="separate"/>
      </w:r>
      <w:r>
        <w:rPr>
          <w:noProof/>
        </w:rPr>
        <w:t>27</w:t>
      </w:r>
      <w:r w:rsidRPr="00D64694">
        <w:fldChar w:fldCharType="end"/>
      </w:r>
      <w:r w:rsidRPr="00D64694">
        <w:t>).</w:t>
      </w:r>
    </w:p>
  </w:footnote>
  <w:footnote w:id="9">
    <w:p w14:paraId="7C33F573" w14:textId="73D30AF7" w:rsidR="00BC6239" w:rsidRPr="00D64694" w:rsidRDefault="00BC6239" w:rsidP="00061B59">
      <w:pPr>
        <w:pStyle w:val="FootnoteText"/>
      </w:pPr>
      <w:r w:rsidRPr="00D64694">
        <w:rPr>
          <w:rStyle w:val="FootnoteReference"/>
        </w:rPr>
        <w:footnoteRef/>
      </w:r>
      <w:r w:rsidRPr="00D64694">
        <w:tab/>
        <w:t xml:space="preserve">The </w:t>
      </w:r>
      <w:r w:rsidRPr="00D64694">
        <w:rPr>
          <w:rStyle w:val="ChItalic"/>
        </w:rPr>
        <w:t>Ethnologue</w:t>
      </w:r>
      <w:r w:rsidRPr="00D64694">
        <w:t xml:space="preserve"> </w:t>
      </w:r>
      <w:r>
        <w:rPr>
          <w:rStyle w:val="Citation"/>
        </w:rPr>
        <w:fldChar w:fldCharType="begin"/>
      </w:r>
      <w:r>
        <w:rPr>
          <w:rStyle w:val="Citation"/>
        </w:rPr>
        <w:instrText>ADDIN CITAVI.PLACEHOLDER 2386eb76-f983-420b-8d72-28d7fcd71cba 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XdpcyBldCBhbC4gMjAxNWEpPC9UZXh0Pg0KICAgIDwvVGV4dFVuaXQ+DQogIDwvVGV4dFVuaXRzPg0KPC9QbGFjZWhvbGRlcj4=</w:instrText>
      </w:r>
      <w:r>
        <w:rPr>
          <w:rStyle w:val="Citation"/>
        </w:rPr>
        <w:fldChar w:fldCharType="separate"/>
      </w:r>
      <w:bookmarkStart w:id="290" w:name="_CTVP0012386eb76f983420b8d7228d7fcd71cba"/>
      <w:r w:rsidR="0092006B">
        <w:rPr>
          <w:rStyle w:val="Citation"/>
        </w:rPr>
        <w:t>(Lewis et al. 2015a)</w:t>
      </w:r>
      <w:bookmarkEnd w:id="290"/>
      <w:r>
        <w:rPr>
          <w:rStyle w:val="Citation"/>
        </w:rPr>
        <w:fldChar w:fldCharType="end"/>
      </w:r>
      <w:r w:rsidRPr="00D64694">
        <w:t xml:space="preserve"> lists Papuan Malay as a Malay-based creole, while here it is counted among the Austronesian languages (see also §</w:t>
      </w:r>
      <w:r>
        <w:fldChar w:fldCharType="begin"/>
      </w:r>
      <w:r>
        <w:instrText xml:space="preserve"> REF _Ref437441364 \w \h </w:instrText>
      </w:r>
      <w:r>
        <w:fldChar w:fldCharType="separate"/>
      </w:r>
      <w:r w:rsidR="00154D81">
        <w:rPr>
          <w:cs/>
        </w:rPr>
        <w:t>‎</w:t>
      </w:r>
      <w:r w:rsidR="00154D81">
        <w:t>1.2.2</w:t>
      </w:r>
      <w:r>
        <w:fldChar w:fldCharType="end"/>
      </w:r>
      <w:r w:rsidRPr="00D64694">
        <w:t>). A listing of West Papua’</w:t>
      </w:r>
      <w:r>
        <w:t xml:space="preserve">s </w:t>
      </w:r>
      <w:r w:rsidRPr="00D64694">
        <w:t xml:space="preserve">languages is available at </w:t>
      </w:r>
      <w:hyperlink r:id="rId1" w:history="1">
        <w:r w:rsidRPr="00D64694">
          <w:rPr>
            <w:rStyle w:val="Hyperlink"/>
          </w:rPr>
          <w:t>http://www.ethnologue.com/country/id/languages</w:t>
        </w:r>
      </w:hyperlink>
      <w:r w:rsidRPr="00D64694">
        <w:t xml:space="preserve"> and </w:t>
      </w:r>
      <w:hyperlink r:id="rId2" w:history="1">
        <w:r w:rsidRPr="00D64694">
          <w:rPr>
            <w:rStyle w:val="Hyperlink"/>
          </w:rPr>
          <w:t>http://www.ethnologue.com/map/ID_pe_</w:t>
        </w:r>
      </w:hyperlink>
      <w:r>
        <w:t xml:space="preserve"> (accessed 8 January 2016</w:t>
      </w:r>
      <w:r w:rsidRPr="00D64694">
        <w:t>).</w:t>
      </w:r>
    </w:p>
  </w:footnote>
  <w:footnote w:id="10">
    <w:p w14:paraId="705C448B" w14:textId="3715813C" w:rsidR="00BC6239" w:rsidRPr="00D64694" w:rsidRDefault="00BC6239" w:rsidP="00061B59">
      <w:pPr>
        <w:pStyle w:val="FootnoteText"/>
      </w:pPr>
      <w:r w:rsidRPr="00D64694">
        <w:rPr>
          <w:rStyle w:val="FootnoteReference"/>
        </w:rPr>
        <w:footnoteRef/>
      </w:r>
      <w:r w:rsidRPr="00D64694">
        <w:tab/>
        <w:t xml:space="preserve">The </w:t>
      </w:r>
      <w:r w:rsidRPr="00D64694">
        <w:rPr>
          <w:rStyle w:val="ChItalic"/>
        </w:rPr>
        <w:t>Ethnologue</w:t>
      </w:r>
      <w:r w:rsidRPr="00D64694">
        <w:t xml:space="preserve"> </w:t>
      </w:r>
      <w:r>
        <w:rPr>
          <w:rStyle w:val="Citation"/>
        </w:rPr>
        <w:fldChar w:fldCharType="begin"/>
      </w:r>
      <w:r>
        <w:rPr>
          <w:rStyle w:val="Citation"/>
        </w:rPr>
        <w:instrText>ADDIN CITAVI.PLACEHOLDER 1386e2b0-3465-4953-807d-97b23a28ec8f 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XdpcyBldCBhbC4gMjAxNWEpPC9UZXh0Pg0KICAgIDwvVGV4dFVuaXQ+DQogIDwvVGV4dFVuaXRzPg0KPC9QbGFjZWhvbGRlcj4=</w:instrText>
      </w:r>
      <w:r>
        <w:rPr>
          <w:rStyle w:val="Citation"/>
        </w:rPr>
        <w:fldChar w:fldCharType="separate"/>
      </w:r>
      <w:bookmarkStart w:id="292" w:name="_CTVP0011386e2b034654953807d97b23a28ec8f"/>
      <w:r w:rsidR="0092006B">
        <w:rPr>
          <w:rStyle w:val="Citation"/>
        </w:rPr>
        <w:t>(Lewis et al. 2015a)</w:t>
      </w:r>
      <w:bookmarkEnd w:id="292"/>
      <w:r>
        <w:rPr>
          <w:rStyle w:val="Citation"/>
        </w:rPr>
        <w:fldChar w:fldCharType="end"/>
      </w:r>
      <w:r w:rsidRPr="00D64694">
        <w:t xml:space="preserve"> gives the following definitions for the status of these languages: 5 (Developing) – The language is in vigorous use, with literature in a standardized form being used by some though this is not yet widespread or sustainable; 6a (Vigorous) – The language is used for face-to-face communication by all generations and the situation is sustainable; 6b (Threatened) – The language is used for face-to-face communication within all generations, but it is losing users; 7 (Shifting) – The child-bearing generation can use the language among themselves, but it is not being transmitted to children; 8a (Moribund) – The only remaining active users of the language are members of the grandparent generation and older; 8b (Nearly Extinct) – The only remaining users of the language are members of the grandparent generation or older who have little opportunity to use the language. For details see </w:t>
      </w:r>
      <w:hyperlink r:id="rId3" w:history="1">
        <w:r w:rsidRPr="00A34C4C">
          <w:rPr>
            <w:rStyle w:val="Hyperlink"/>
          </w:rPr>
          <w:t>http://www.ethnologue.com/about/language-status</w:t>
        </w:r>
      </w:hyperlink>
      <w:r w:rsidRPr="00D64694">
        <w:t xml:space="preserve"> (accessed </w:t>
      </w:r>
      <w:r>
        <w:t>8 January 2016</w:t>
      </w:r>
      <w:r w:rsidRPr="00D64694">
        <w:t>).</w:t>
      </w:r>
    </w:p>
  </w:footnote>
  <w:footnote w:id="11">
    <w:p w14:paraId="1EBE8DCC" w14:textId="74F6CA9A" w:rsidR="00BC6239" w:rsidRPr="00D64694" w:rsidRDefault="00BC6239" w:rsidP="00061B59">
      <w:pPr>
        <w:pStyle w:val="FootnoteText"/>
      </w:pPr>
      <w:r w:rsidRPr="00D64694">
        <w:rPr>
          <w:rStyle w:val="FootnoteReference"/>
        </w:rPr>
        <w:footnoteRef/>
      </w:r>
      <w:r w:rsidRPr="00D64694">
        <w:tab/>
        <w:t xml:space="preserve">The </w:t>
      </w:r>
      <w:r w:rsidRPr="00D64694">
        <w:rPr>
          <w:rStyle w:val="ChItalic"/>
        </w:rPr>
        <w:t>Ethnologue</w:t>
      </w:r>
      <w:r w:rsidRPr="00D64694">
        <w:t xml:space="preserve"> </w:t>
      </w:r>
      <w:r>
        <w:rPr>
          <w:rStyle w:val="Citation"/>
        </w:rPr>
        <w:fldChar w:fldCharType="begin"/>
      </w:r>
      <w:r>
        <w:rPr>
          <w:rStyle w:val="Citation"/>
        </w:rPr>
        <w:instrText>ADDIN CITAVI.PLACEHOLDER 42ea478f-e15a-4f65-b7bb-08bd5ef57ce4 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XdpcyBldCBhbC4gMjAxNWEpPC9UZXh0Pg0KICAgIDwvVGV4dFVuaXQ+DQogIDwvVGV4dFVuaXRzPg0KPC9QbGFjZWhvbGRlcj4=</w:instrText>
      </w:r>
      <w:r>
        <w:rPr>
          <w:rStyle w:val="Citation"/>
        </w:rPr>
        <w:fldChar w:fldCharType="separate"/>
      </w:r>
      <w:bookmarkStart w:id="297" w:name="_CTVP00142ea478fe15a4f65b7bb08bd5ef57ce4"/>
      <w:r w:rsidR="0092006B">
        <w:rPr>
          <w:rStyle w:val="Citation"/>
        </w:rPr>
        <w:t>(Lewis et al. 2015a)</w:t>
      </w:r>
      <w:bookmarkEnd w:id="297"/>
      <w:r>
        <w:rPr>
          <w:rStyle w:val="Citation"/>
        </w:rPr>
        <w:fldChar w:fldCharType="end"/>
      </w:r>
      <w:r w:rsidRPr="00D64694">
        <w:t xml:space="preserve"> provides basic information about these languages including their linguistic classification, alternate names, dialects, their status in terms of their overall development, population totals, and location. The </w:t>
      </w:r>
      <w:r w:rsidRPr="00D64694">
        <w:rPr>
          <w:rStyle w:val="ChItalic"/>
        </w:rPr>
        <w:t>Ethnologue</w:t>
      </w:r>
      <w:r w:rsidRPr="00D64694">
        <w:t xml:space="preserve"> is available at </w:t>
      </w:r>
      <w:hyperlink r:id="rId4" w:history="1">
        <w:r w:rsidRPr="00D64694">
          <w:rPr>
            <w:rStyle w:val="Hyperlink"/>
          </w:rPr>
          <w:t>http://www.ethnologue.com</w:t>
        </w:r>
      </w:hyperlink>
      <w:r w:rsidRPr="00D64694">
        <w:t xml:space="preserve"> (accessed </w:t>
      </w:r>
      <w:r>
        <w:t>8 January 2016</w:t>
      </w:r>
      <w:r w:rsidRPr="00D64694">
        <w:t xml:space="preserve">). </w:t>
      </w:r>
      <w:r w:rsidRPr="00D64694">
        <w:rPr>
          <w:rStyle w:val="ChItalic"/>
        </w:rPr>
        <w:t>Glottolog</w:t>
      </w:r>
      <w:r w:rsidRPr="00D64694">
        <w:t xml:space="preserve"> </w:t>
      </w:r>
      <w:r>
        <w:rPr>
          <w:rStyle w:val="Citation"/>
        </w:rPr>
        <w:fldChar w:fldCharType="begin"/>
      </w:r>
      <w:r>
        <w:rPr>
          <w:rStyle w:val="Citation"/>
        </w:rPr>
        <w:instrText>ADDIN CITAVI.PLACEHOLDER ed48eef6-0d89-4b91-b2db-b386877364a9 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9yZGhvZmYgZXQgYWwuIDIwMTMpPC9UZXh0Pg0KICAgIDwvVGV4dFVuaXQ+DQogIDwvVGV4dFVuaXRzPg0KPC9QbGFjZWhvbGRlcj4=</w:instrText>
      </w:r>
      <w:r>
        <w:rPr>
          <w:rStyle w:val="Citation"/>
        </w:rPr>
        <w:fldChar w:fldCharType="separate"/>
      </w:r>
      <w:bookmarkStart w:id="298" w:name="_CTVP001ed48eef60d894b91b2dbb386877364a9"/>
      <w:r w:rsidR="0092006B">
        <w:rPr>
          <w:rStyle w:val="Citation"/>
        </w:rPr>
        <w:t>(Nordhoff et al. 2013)</w:t>
      </w:r>
      <w:bookmarkEnd w:id="298"/>
      <w:r>
        <w:rPr>
          <w:rStyle w:val="Citation"/>
        </w:rPr>
        <w:fldChar w:fldCharType="end"/>
      </w:r>
      <w:r w:rsidRPr="00D64694">
        <w:t xml:space="preserve"> is an online resource that provides a comprehensive catalogue of the world’s languages, language families and dialects. </w:t>
      </w:r>
      <w:r w:rsidRPr="00D64694">
        <w:rPr>
          <w:rStyle w:val="ChItalic"/>
        </w:rPr>
        <w:t>Glottolog</w:t>
      </w:r>
      <w:r w:rsidRPr="00D64694">
        <w:t xml:space="preserve"> is available at </w:t>
      </w:r>
      <w:hyperlink r:id="rId5" w:history="1">
        <w:r w:rsidRPr="00D64694">
          <w:rPr>
            <w:rStyle w:val="Hyperlink"/>
          </w:rPr>
          <w:t>http://glottolog.org/</w:t>
        </w:r>
      </w:hyperlink>
      <w:r w:rsidRPr="00D64694">
        <w:t xml:space="preserve"> (accessed </w:t>
      </w:r>
      <w:r>
        <w:t>8 January 2016</w:t>
      </w:r>
      <w:r w:rsidRPr="00D64694">
        <w:t>).</w:t>
      </w:r>
    </w:p>
  </w:footnote>
  <w:footnote w:id="12">
    <w:p w14:paraId="1E651601" w14:textId="4BFB14F2" w:rsidR="00BC6239" w:rsidRPr="00D64694" w:rsidRDefault="00BC6239" w:rsidP="009F0004">
      <w:pPr>
        <w:pStyle w:val="FootnoteText"/>
      </w:pPr>
      <w:r w:rsidRPr="00D64694">
        <w:rPr>
          <w:rStyle w:val="FootnoteReference"/>
        </w:rPr>
        <w:footnoteRef/>
      </w:r>
      <w:r w:rsidRPr="00D64694">
        <w:tab/>
        <w:t xml:space="preserve">Not further taken into account here is the growing influence of the mass media, namely TV, even in more remote areas which exposes Papuans more and more to colloquial varieties of Indonesian, especially Jakartan Indonesian (see also </w:t>
      </w:r>
      <w:r>
        <w:rPr>
          <w:rStyle w:val="Citation"/>
        </w:rPr>
        <w:fldChar w:fldCharType="begin"/>
      </w:r>
      <w:r>
        <w:rPr>
          <w:rStyle w:val="Citation"/>
        </w:rPr>
        <w:instrText>ADDIN CITAVI.PLACEHOLDER 3e56cef4-d591-4776-b4ab-5bd539d9bb32 PFBsYWNlaG9sZGVyPg0KICA8QWRkSW5WZXJzaW9uPjUuMi4wLjg8L0FkZEluVmVyc2lvbj4NCiAgPElkPjNlNTZjZWY0LWQ1OTEtNDc3Ni1iNGFiLTViZDUzOWQ5YmIzMjwvSWQ+DQogIDxFbnRyaWVzPg0KICAgIDxFbnRyeT4NCiAgICAgIDxJZD5hYmZmZTcwMi1hZTdkLTRiNTEtYmM0Yi02ODkyYjE4M2RiNGU8L0lkPg0KICAgICAgPE5vUGFyPnRydWU8L05vUGFyPg0KICAgICAgPFJlZmVyZW5jZUlkPjk5OTVjYjI5LTRhMzEtNDg4ZS04ZmUyLTQzYmM1ZjgxYTE2MTwvUmVmZXJlbmNlSWQ+DQogICAgICA8UnVsZVNldE92ZXJyaWRlPlRleHRjaXQ8L1J1bGVTZXRPdmVycmlkZT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bmVkZG9uIDIwMDY8L1RleHQ+DQogICAgPC9UZXh0VW5pdD4NCiAgPC9UZXh0VW5pdHM+DQo8L1BsYWNlaG9sZGVyPg==</w:instrText>
      </w:r>
      <w:r>
        <w:rPr>
          <w:rStyle w:val="Citation"/>
        </w:rPr>
        <w:fldChar w:fldCharType="separate"/>
      </w:r>
      <w:bookmarkStart w:id="317" w:name="_CTVP0013e56cef4d5914776b4ab5bd539d9bb32"/>
      <w:r w:rsidR="0092006B">
        <w:rPr>
          <w:rStyle w:val="Citation"/>
        </w:rPr>
        <w:t>Sneddon 2006</w:t>
      </w:r>
      <w:bookmarkEnd w:id="317"/>
      <w:r>
        <w:rPr>
          <w:rStyle w:val="Citation"/>
        </w:rPr>
        <w:fldChar w:fldCharType="end"/>
      </w:r>
      <w:r w:rsidRPr="00D64694">
        <w:t>).</w:t>
      </w:r>
    </w:p>
  </w:footnote>
  <w:footnote w:id="13">
    <w:p w14:paraId="2709EFF8" w14:textId="759E7FA2" w:rsidR="00BC6239" w:rsidRPr="00D64694" w:rsidRDefault="00BC6239" w:rsidP="009F0004">
      <w:pPr>
        <w:pStyle w:val="FootnoteText"/>
      </w:pPr>
      <w:r w:rsidRPr="00D64694">
        <w:rPr>
          <w:rStyle w:val="FootnoteReference"/>
        </w:rPr>
        <w:footnoteRef/>
      </w:r>
      <w:r w:rsidRPr="00D64694">
        <w:tab/>
        <w:t>For detailed grammatical descriptions of Indonesian see for instance</w:t>
      </w:r>
      <w:r>
        <w:t xml:space="preserve"> </w:t>
      </w:r>
      <w:r w:rsidRPr="00E47F95">
        <w:rPr>
          <w:rStyle w:val="Citation"/>
        </w:rPr>
        <w:fldChar w:fldCharType="begin"/>
      </w:r>
      <w:r w:rsidRPr="00E47F95">
        <w:rPr>
          <w:rStyle w:val="Citation"/>
        </w:rPr>
        <w:instrText>ADDIN CITAVI.PLACEHOLDER 3d190755-e8d5-4da7-896a-e799a072a280 PFBsYWNlaG9sZGVyPg0KICA8QWRkSW5WZXJzaW9uPjUuMi4wLjg8L0FkZEluVmVyc2lvbj4NCiAgPElkPjNkMTkwNzU1LWU4ZDUtNGRhNy04OTZhLWU3OTlhMDcyYTI4MDwvSWQ+DQogIDxFbnRyaWVzPg0KICAgIDxFbnRyeT4NCiAgICAgIDxJZD43ODAyOTQ5ZS1hYWJiLTQyYzMtOTBhYS1mZGQ4ODc5ZjZhOTA8L0lkPg0KICAgICAgPFJlZmVyZW5jZUlkPjRlMzFmZGE5LTNmZTEtNDFjZC04NDM4LTAyZGIzYmEwNWU5OTwvUmVmZXJlbmNlSWQ+DQogICAgICA8UnVsZVNldE92ZXJyaWRlPkZvb3RjaXQ8L1J1bGVTZXRPdmVycmlkZT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udHogKDE5OTQpPC9UZXh0Pg0KICAgIDwvVGV4dFVuaXQ+DQogIDwvVGV4dFVuaXRzPg0KPC9QbGFjZWhvbGRlcj4=</w:instrText>
      </w:r>
      <w:r w:rsidRPr="00E47F95">
        <w:rPr>
          <w:rStyle w:val="Citation"/>
        </w:rPr>
        <w:fldChar w:fldCharType="separate"/>
      </w:r>
      <w:bookmarkStart w:id="321" w:name="_CTVP0013d190755e8d54da7896ae799a072a280"/>
      <w:r w:rsidR="0092006B">
        <w:rPr>
          <w:rStyle w:val="Citation"/>
        </w:rPr>
        <w:t>Mintz (1994)</w:t>
      </w:r>
      <w:bookmarkEnd w:id="321"/>
      <w:r w:rsidRPr="00E47F95">
        <w:rPr>
          <w:rStyle w:val="Citation"/>
        </w:rPr>
        <w:fldChar w:fldCharType="end"/>
      </w:r>
      <w:r>
        <w:t xml:space="preserve"> </w:t>
      </w:r>
      <w:r w:rsidRPr="00D64694">
        <w:t xml:space="preserve">and </w:t>
      </w:r>
      <w:r w:rsidRPr="00E47F95">
        <w:rPr>
          <w:rStyle w:val="Citation"/>
        </w:rPr>
        <w:fldChar w:fldCharType="begin"/>
      </w:r>
      <w:r w:rsidRPr="00E47F95">
        <w:rPr>
          <w:rStyle w:val="Citation"/>
        </w:rPr>
        <w:instrText>ADDIN CITAVI.PLACEHOLDER a3a6c29a-b9e9-477f-b2df-ea906c14d3e4 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uZWRkb24gKDIwMTApPC9UZXh0Pg0KICAgIDwvVGV4dFVuaXQ+DQogIDwvVGV4dFVuaXRzPg0KPC9QbGFjZWhvbGRlcj4=</w:instrText>
      </w:r>
      <w:r w:rsidRPr="00E47F95">
        <w:rPr>
          <w:rStyle w:val="Citation"/>
        </w:rPr>
        <w:fldChar w:fldCharType="separate"/>
      </w:r>
      <w:bookmarkStart w:id="322" w:name="_CTVP001a3a6c29ab9e9477fb2dfea906c14d3e4"/>
      <w:r w:rsidR="0092006B">
        <w:rPr>
          <w:rStyle w:val="Citation"/>
        </w:rPr>
        <w:t>Sneddon (2010)</w:t>
      </w:r>
      <w:bookmarkEnd w:id="322"/>
      <w:r w:rsidRPr="00E47F95">
        <w:rPr>
          <w:rStyle w:val="Citation"/>
        </w:rPr>
        <w:fldChar w:fldCharType="end"/>
      </w:r>
      <w:r w:rsidRPr="00D64694">
        <w:t>.</w:t>
      </w:r>
    </w:p>
  </w:footnote>
  <w:footnote w:id="14">
    <w:p w14:paraId="4347BB22" w14:textId="77777777" w:rsidR="00BC6239" w:rsidRPr="00D64694" w:rsidRDefault="00BC6239" w:rsidP="009F0004">
      <w:pPr>
        <w:pStyle w:val="FootnoteText"/>
      </w:pPr>
      <w:r w:rsidRPr="00D64694">
        <w:rPr>
          <w:rStyle w:val="FootnoteReference"/>
        </w:rPr>
        <w:footnoteRef/>
      </w:r>
      <w:r w:rsidRPr="00D64694">
        <w:tab/>
        <w:t>All observed Papuans of higher social standing were also better educated, whereas none of the observed less-educated Papuans was of high social standing.</w:t>
      </w:r>
    </w:p>
  </w:footnote>
  <w:footnote w:id="15">
    <w:p w14:paraId="3573B171" w14:textId="06606A1B" w:rsidR="00BC6239" w:rsidRPr="00D64694" w:rsidRDefault="00BC6239" w:rsidP="00C0724F">
      <w:pPr>
        <w:pStyle w:val="FootnoteText"/>
      </w:pPr>
      <w:r w:rsidRPr="00D64694">
        <w:rPr>
          <w:rStyle w:val="FootnoteReference"/>
        </w:rPr>
        <w:footnoteRef/>
      </w:r>
      <w:r w:rsidRPr="00D64694">
        <w:tab/>
      </w:r>
      <w:r w:rsidRPr="00E47F95">
        <w:rPr>
          <w:rStyle w:val="Citation"/>
        </w:rPr>
        <w:fldChar w:fldCharType="begin"/>
      </w:r>
      <w:r>
        <w:rPr>
          <w:rStyle w:val="Citation"/>
        </w:rPr>
        <w:instrText>ADDIN CITAVI.PLACEHOLDER e5c93eb8-4e72-44ac-9695-219b3873e296 PFBsYWNlaG9sZGVyPg0KICA8QWRkSW5WZXJzaW9uPjUuMi4wLjg8L0FkZEluVmVyc2lvbj4NCiAgPElkPmU1YzkzZWI4LTRlNzItNDRhYy05Njk1LTIxOWIzODczZTI5NjwvSWQ+DQogIDxFbnRyaWVzPg0KICAgIDxFbnRyeT4NCiAgICAgIDxJZD5jNDg1MjgwYi03ZDk0LTQzNTctOWZjYS1hZmJjMTg5NjQ3YTA8L0lkPg0KICAgICAgPFJlZmVyZW5jZUlkPjJiOTRlNjU5LWUwNGUtNGQ1OS1iYjBjLTZhZmMzYmE0MTY3ZjwvUmVmZXJlbmNlSWQ+DQogICAgICA8UnVsZVNldE92ZXJyaWRlPkZvb3RjaXQ8L1J1bGVTZXRPdmVycmlkZT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zaW5hbWJvdyBhbmQgSGFlbmVuICgyMDAyKTwvVGV4dD4NCiAgICA8L1RleHRVbml0Pg0KICA8L1RleHRVbml0cz4NCjwvUGxhY2Vob2xkZXI+</w:instrText>
      </w:r>
      <w:r w:rsidRPr="00E47F95">
        <w:rPr>
          <w:rStyle w:val="Citation"/>
        </w:rPr>
        <w:fldChar w:fldCharType="separate"/>
      </w:r>
      <w:bookmarkStart w:id="353" w:name="_CTVP001e5c93eb84e7244ac9695219b3873e296"/>
      <w:r w:rsidR="0092006B">
        <w:rPr>
          <w:rStyle w:val="Citation"/>
        </w:rPr>
        <w:t>Masinambow and Haenen (2002)</w:t>
      </w:r>
      <w:bookmarkEnd w:id="353"/>
      <w:r w:rsidRPr="00E47F95">
        <w:rPr>
          <w:rStyle w:val="Citation"/>
        </w:rPr>
        <w:fldChar w:fldCharType="end"/>
      </w:r>
      <w:r w:rsidRPr="00D64694">
        <w:t xml:space="preserve"> uses “High Malay” as a cover term which also includes Standard Indonesian.</w:t>
      </w:r>
    </w:p>
  </w:footnote>
  <w:footnote w:id="16">
    <w:p w14:paraId="6A304C17" w14:textId="3C9F60C4" w:rsidR="00BC6239" w:rsidRPr="00D64694" w:rsidRDefault="00BC6239" w:rsidP="009F0004">
      <w:pPr>
        <w:pStyle w:val="FootnoteText"/>
      </w:pPr>
      <w:r w:rsidRPr="00D64694">
        <w:rPr>
          <w:rStyle w:val="FootnoteReference"/>
        </w:rPr>
        <w:footnoteRef/>
      </w:r>
      <w:r w:rsidRPr="00D64694">
        <w:tab/>
      </w:r>
      <w:r w:rsidRPr="00182ABC">
        <w:rPr>
          <w:rStyle w:val="Citation"/>
        </w:rPr>
        <w:fldChar w:fldCharType="begin"/>
      </w:r>
      <w:r w:rsidRPr="00182ABC">
        <w:rPr>
          <w:rStyle w:val="Citation"/>
        </w:rPr>
        <w:instrText>ADDIN CITAVI.PLACEHOLDER 521f470a-fe1e-48c0-b543-a1476a1e3f72 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uZzwvVGV4dD4NCiAgICA8L1RleHRVbml0Pg0KICA8L1RleHRVbml0cz4NCjwvUGxhY2Vob2xkZXI+</w:instrText>
      </w:r>
      <w:r w:rsidRPr="00182ABC">
        <w:rPr>
          <w:rStyle w:val="Citation"/>
        </w:rPr>
        <w:fldChar w:fldCharType="separate"/>
      </w:r>
      <w:bookmarkStart w:id="358" w:name="_CTVP001521f470afe1e48c0b543a1476a1e3f72"/>
      <w:r w:rsidR="0092006B">
        <w:rPr>
          <w:rStyle w:val="Citation"/>
        </w:rPr>
        <w:t>King</w:t>
      </w:r>
      <w:bookmarkEnd w:id="358"/>
      <w:r w:rsidRPr="00182ABC">
        <w:rPr>
          <w:rStyle w:val="Citation"/>
        </w:rPr>
        <w:fldChar w:fldCharType="end"/>
      </w:r>
      <w:r w:rsidRPr="00182ABC">
        <w:rPr>
          <w:rStyle w:val="Citation"/>
        </w:rPr>
        <w:t>’s</w:t>
      </w:r>
      <w:r w:rsidRPr="00513C8C">
        <w:rPr>
          <w:rStyle w:val="Citation"/>
        </w:rPr>
        <w:t xml:space="preserve"> </w:t>
      </w:r>
      <w:r w:rsidRPr="00182ABC">
        <w:rPr>
          <w:rStyle w:val="Citation"/>
        </w:rPr>
        <w:fldChar w:fldCharType="begin"/>
      </w:r>
      <w:r w:rsidRPr="00182ABC">
        <w:rPr>
          <w:rStyle w:val="Citation"/>
        </w:rPr>
        <w:instrText>ADDIN CITAVI.PLACEHOLDER 12caaaa4-db51-4e10-ad18-5ef7722285f0 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Pr="00182ABC">
        <w:rPr>
          <w:rStyle w:val="Citation"/>
        </w:rPr>
        <w:fldChar w:fldCharType="separate"/>
      </w:r>
      <w:bookmarkStart w:id="359" w:name="_CTVP00112caaaa4db514e10ad185ef7722285f0"/>
      <w:r w:rsidR="0092006B">
        <w:rPr>
          <w:rStyle w:val="Citation"/>
        </w:rPr>
        <w:t>(2004)</w:t>
      </w:r>
      <w:bookmarkEnd w:id="359"/>
      <w:r w:rsidRPr="00182ABC">
        <w:rPr>
          <w:rStyle w:val="Citation"/>
        </w:rPr>
        <w:fldChar w:fldCharType="end"/>
      </w:r>
      <w:r w:rsidRPr="00D64694">
        <w:t xml:space="preserve"> report is based on an </w:t>
      </w:r>
      <w:r w:rsidRPr="00F74F82">
        <w:rPr>
          <w:rStyle w:val="ChItalic"/>
          <w:lang w:val="fr-FR"/>
        </w:rPr>
        <w:t>Agence France Presse</w:t>
      </w:r>
      <w:r w:rsidRPr="00D64694">
        <w:t xml:space="preserve"> summary, dated 6 January 2000, which is titled “The constitution of the ‘State of Papua’ as envisaged in Jayapura”</w:t>
      </w:r>
      <w:r w:rsidRPr="00D64694">
        <w:rPr>
          <w:rFonts w:eastAsia="Times New Roman"/>
          <w:lang w:eastAsia="en-US"/>
        </w:rPr>
        <w:t>.</w:t>
      </w:r>
    </w:p>
  </w:footnote>
  <w:footnote w:id="17">
    <w:p w14:paraId="48D09757" w14:textId="77777777" w:rsidR="00BC6239" w:rsidRPr="00D64694" w:rsidRDefault="00BC6239" w:rsidP="00C46A07">
      <w:pPr>
        <w:pStyle w:val="FootnoteText105pt"/>
      </w:pPr>
      <w:r w:rsidRPr="00D64694">
        <w:rPr>
          <w:rStyle w:val="FootnoteReference"/>
        </w:rPr>
        <w:footnoteRef/>
      </w:r>
      <w:r w:rsidRPr="00D64694">
        <w:tab/>
        <w:t>Velar /</w:t>
      </w:r>
      <w:r w:rsidRPr="00D64694">
        <w:rPr>
          <w:rStyle w:val="ChCharisSIL85pt"/>
        </w:rPr>
        <w:t>ŋ</w:t>
      </w:r>
      <w:r w:rsidRPr="00D64694">
        <w:t>/ however, only occurs in the root-internal and not in the word-initial onset position.</w:t>
      </w:r>
    </w:p>
  </w:footnote>
  <w:footnote w:id="18">
    <w:p w14:paraId="537866BB" w14:textId="77777777" w:rsidR="00BC6239" w:rsidRPr="00D64694" w:rsidRDefault="00BC6239" w:rsidP="00D64694">
      <w:pPr>
        <w:pStyle w:val="FootnoteText"/>
      </w:pPr>
      <w:r w:rsidRPr="00D64694">
        <w:rPr>
          <w:rStyle w:val="FootnoteReference"/>
        </w:rPr>
        <w:footnoteRef/>
      </w:r>
      <w:r w:rsidRPr="00D64694">
        <w:tab/>
        <w:t xml:space="preserve">The small caps designate the abstract representation of affixes that have more than one form of realization; prefixes </w:t>
      </w:r>
      <w:r w:rsidRPr="00D64694">
        <w:rPr>
          <w:rStyle w:val="ChSmallCapsItalBold"/>
        </w:rPr>
        <w:t>ter­</w:t>
      </w:r>
      <w:r w:rsidRPr="00D64694">
        <w:rPr>
          <w:lang w:eastAsia="en-US"/>
        </w:rPr>
        <w:t xml:space="preserve"> and </w:t>
      </w:r>
      <w:r w:rsidRPr="00D64694">
        <w:rPr>
          <w:rStyle w:val="ChSmallCapsItalBold"/>
        </w:rPr>
        <w:t>pe(n)­</w:t>
      </w:r>
      <w:r w:rsidRPr="00D64694">
        <w:rPr>
          <w:lang w:eastAsia="en-US"/>
        </w:rPr>
        <w:t xml:space="preserve"> </w:t>
      </w:r>
      <w:r w:rsidRPr="00D64694">
        <w:t xml:space="preserve">have two allomorphs each, namely </w:t>
      </w:r>
      <w:r w:rsidRPr="00D64694">
        <w:rPr>
          <w:rStyle w:val="ChItalBold"/>
          <w:szCs w:val="19"/>
        </w:rPr>
        <w:t>ter</w:t>
      </w:r>
      <w:r w:rsidRPr="00D64694">
        <w:rPr>
          <w:rStyle w:val="ChItalBold"/>
        </w:rPr>
        <w:t>­</w:t>
      </w:r>
      <w:r w:rsidRPr="00D64694">
        <w:t xml:space="preserve"> and </w:t>
      </w:r>
      <w:r w:rsidRPr="00D64694">
        <w:rPr>
          <w:rStyle w:val="ChItalBold"/>
          <w:szCs w:val="19"/>
        </w:rPr>
        <w:t>ta</w:t>
      </w:r>
      <w:r w:rsidRPr="00D64694">
        <w:rPr>
          <w:rStyle w:val="ChItalBold"/>
        </w:rPr>
        <w:t>­</w:t>
      </w:r>
      <w:r w:rsidRPr="00D64694">
        <w:t xml:space="preserve"> (§</w:t>
      </w:r>
      <w:r w:rsidRPr="00D64694">
        <w:fldChar w:fldCharType="begin"/>
      </w:r>
      <w:r w:rsidRPr="00D64694">
        <w:instrText xml:space="preserve"> REF _Ref354566119 \w \h </w:instrText>
      </w:r>
      <w:r w:rsidRPr="00D64694">
        <w:fldChar w:fldCharType="separate"/>
      </w:r>
      <w:r w:rsidR="00154D81">
        <w:rPr>
          <w:cs/>
        </w:rPr>
        <w:t>‎</w:t>
      </w:r>
      <w:r w:rsidR="00154D81">
        <w:t>3.1.2.1</w:t>
      </w:r>
      <w:r w:rsidRPr="00D64694">
        <w:fldChar w:fldCharType="end"/>
      </w:r>
      <w:r w:rsidRPr="00D64694">
        <w:t xml:space="preserve">), and </w:t>
      </w:r>
      <w:r w:rsidRPr="00D64694">
        <w:rPr>
          <w:rStyle w:val="ChItalBold"/>
          <w:szCs w:val="19"/>
        </w:rPr>
        <w:t>pe(</w:t>
      </w:r>
      <w:r w:rsidRPr="00D64694">
        <w:rPr>
          <w:rStyle w:val="ChSmallCapsItalBold"/>
          <w:szCs w:val="19"/>
        </w:rPr>
        <w:t>n</w:t>
      </w:r>
      <w:r w:rsidRPr="00D64694">
        <w:rPr>
          <w:rStyle w:val="ChItalBold"/>
          <w:szCs w:val="19"/>
        </w:rPr>
        <w:t>)</w:t>
      </w:r>
      <w:r w:rsidRPr="00D64694">
        <w:rPr>
          <w:szCs w:val="19"/>
        </w:rPr>
        <w:t xml:space="preserve">­ and </w:t>
      </w:r>
      <w:r w:rsidRPr="00D64694">
        <w:rPr>
          <w:rStyle w:val="ChItalBold"/>
          <w:szCs w:val="19"/>
        </w:rPr>
        <w:t>pa(</w:t>
      </w:r>
      <w:r w:rsidRPr="00D64694">
        <w:rPr>
          <w:rStyle w:val="ChSmallCapsItalBold"/>
          <w:szCs w:val="19"/>
        </w:rPr>
        <w:t>n</w:t>
      </w:r>
      <w:r w:rsidRPr="00D64694">
        <w:rPr>
          <w:rStyle w:val="ChItalBold"/>
          <w:szCs w:val="19"/>
        </w:rPr>
        <w:t>)</w:t>
      </w:r>
      <w:r w:rsidRPr="00D64694">
        <w:rPr>
          <w:szCs w:val="19"/>
        </w:rPr>
        <w:t xml:space="preserve">­ (small-caps </w:t>
      </w:r>
      <w:r w:rsidRPr="00D64694">
        <w:rPr>
          <w:rStyle w:val="ChSmallCapsItalBold"/>
          <w:szCs w:val="19"/>
        </w:rPr>
        <w:t>n</w:t>
      </w:r>
      <w:r w:rsidRPr="00D64694">
        <w:rPr>
          <w:szCs w:val="19"/>
        </w:rPr>
        <w:t xml:space="preserve"> represents the different realizations of the nasal) </w:t>
      </w:r>
      <w:r w:rsidRPr="00D64694">
        <w:t>(§</w:t>
      </w:r>
      <w:r w:rsidRPr="00D64694">
        <w:fldChar w:fldCharType="begin"/>
      </w:r>
      <w:r w:rsidRPr="00D64694">
        <w:instrText xml:space="preserve"> REF _Ref354566123 \w \h </w:instrText>
      </w:r>
      <w:r w:rsidRPr="00D64694">
        <w:fldChar w:fldCharType="separate"/>
      </w:r>
      <w:r w:rsidR="00154D81">
        <w:rPr>
          <w:cs/>
        </w:rPr>
        <w:t>‎</w:t>
      </w:r>
      <w:r w:rsidR="00154D81">
        <w:t>3.1.4.1</w:t>
      </w:r>
      <w:r w:rsidRPr="00D64694">
        <w:fldChar w:fldCharType="end"/>
      </w:r>
      <w:r w:rsidRPr="00D64694">
        <w:t xml:space="preserve">), </w:t>
      </w:r>
      <w:r w:rsidRPr="00D64694">
        <w:rPr>
          <w:szCs w:val="19"/>
        </w:rPr>
        <w:t>respectively.</w:t>
      </w:r>
    </w:p>
  </w:footnote>
  <w:footnote w:id="19">
    <w:p w14:paraId="654187A7" w14:textId="3C0FFDE1" w:rsidR="00BC6239" w:rsidRPr="00D64694" w:rsidRDefault="00BC6239" w:rsidP="00B0017B">
      <w:pPr>
        <w:pStyle w:val="FootnoteText"/>
      </w:pPr>
      <w:r w:rsidRPr="00D64694">
        <w:rPr>
          <w:rStyle w:val="FootnoteReference"/>
          <w:szCs w:val="18"/>
        </w:rPr>
        <w:footnoteRef/>
      </w:r>
      <w:r w:rsidRPr="00D64694">
        <w:rPr>
          <w:szCs w:val="18"/>
        </w:rPr>
        <w:tab/>
        <w:t xml:space="preserve">In this book, Papuan Malay strategies to express passive voice are not further discussed; instead, this topic is left for </w:t>
      </w:r>
      <w:r w:rsidRPr="00D64694">
        <w:rPr>
          <w:szCs w:val="18"/>
          <w:lang w:eastAsia="en-US"/>
        </w:rPr>
        <w:t>future research.</w:t>
      </w:r>
    </w:p>
  </w:footnote>
  <w:footnote w:id="20">
    <w:p w14:paraId="1DFDF2DA" w14:textId="2B258CA9" w:rsidR="00BC6239" w:rsidRPr="00D64694" w:rsidRDefault="00BC6239" w:rsidP="001568DA">
      <w:pPr>
        <w:pStyle w:val="FootnoteText"/>
        <w:rPr>
          <w:szCs w:val="18"/>
        </w:rPr>
      </w:pPr>
      <w:r w:rsidRPr="00D64694">
        <w:rPr>
          <w:rStyle w:val="FootnoteReference"/>
        </w:rPr>
        <w:footnoteRef/>
      </w:r>
      <w:r w:rsidRPr="00D64694">
        <w:tab/>
      </w:r>
      <w:r w:rsidRPr="00265F50">
        <w:rPr>
          <w:rStyle w:val="Citation"/>
        </w:rPr>
        <w:fldChar w:fldCharType="begin"/>
      </w:r>
      <w:r>
        <w:rPr>
          <w:rStyle w:val="Citation"/>
        </w:rPr>
        <w:instrText>ADDIN CITAVI.PLACEHOLDER fb13b079-5f2d-493d-895a-c73f7bcca548 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ltbWVsbWFubiAoMjAwNTogMTExKTwvVGV4dD4NCiAgICA8L1RleHRVbml0Pg0KICA8L1RleHRVbml0cz4NCjwvUGxhY2Vob2xkZXI+</w:instrText>
      </w:r>
      <w:r w:rsidRPr="00265F50">
        <w:rPr>
          <w:rStyle w:val="Citation"/>
        </w:rPr>
        <w:fldChar w:fldCharType="separate"/>
      </w:r>
      <w:bookmarkStart w:id="381" w:name="_CTVP001fb13b0795f2d493d895ac73f7bcca548"/>
      <w:r w:rsidR="0092006B">
        <w:rPr>
          <w:rStyle w:val="Citation"/>
        </w:rPr>
        <w:t>Himmelmann (2005: 111)</w:t>
      </w:r>
      <w:bookmarkEnd w:id="381"/>
      <w:r w:rsidRPr="00265F50">
        <w:rPr>
          <w:rStyle w:val="Citation"/>
        </w:rPr>
        <w:fldChar w:fldCharType="end"/>
      </w:r>
      <w:r>
        <w:t xml:space="preserve"> </w:t>
      </w:r>
      <w:r w:rsidRPr="00D64694">
        <w:rPr>
          <w:szCs w:val="18"/>
        </w:rPr>
        <w:t xml:space="preserve">employs the term “western Austronesian” as a </w:t>
      </w:r>
      <w:r w:rsidRPr="00D64694">
        <w:rPr>
          <w:szCs w:val="18"/>
          <w:lang w:eastAsia="en-US"/>
        </w:rPr>
        <w:t xml:space="preserve">“rather loose geographical expression”; it is </w:t>
      </w:r>
      <w:r w:rsidRPr="00D64694">
        <w:rPr>
          <w:szCs w:val="18"/>
        </w:rPr>
        <w:t>“</w:t>
      </w:r>
      <w:r w:rsidRPr="00D64694">
        <w:rPr>
          <w:szCs w:val="18"/>
          <w:lang w:eastAsia="en-US"/>
        </w:rPr>
        <w:t xml:space="preserve">strictly equivalent to </w:t>
      </w:r>
      <w:r w:rsidRPr="00D64694">
        <w:rPr>
          <w:i/>
          <w:iCs/>
          <w:szCs w:val="18"/>
          <w:lang w:eastAsia="en-US"/>
        </w:rPr>
        <w:t>non-Oceanic Austronesian languages</w:t>
      </w:r>
      <w:r w:rsidRPr="00D64694">
        <w:rPr>
          <w:szCs w:val="18"/>
        </w:rPr>
        <w:t>”.</w:t>
      </w:r>
    </w:p>
  </w:footnote>
  <w:footnote w:id="21">
    <w:p w14:paraId="325A5F3A" w14:textId="52B38F34" w:rsidR="00BC6239" w:rsidRPr="00D64694" w:rsidRDefault="00BC6239" w:rsidP="00C41D68">
      <w:pPr>
        <w:pStyle w:val="FootnoteText"/>
      </w:pPr>
      <w:r w:rsidRPr="00D64694">
        <w:rPr>
          <w:rStyle w:val="FootnoteReference"/>
          <w:szCs w:val="18"/>
        </w:rPr>
        <w:footnoteRef/>
      </w:r>
      <w:r w:rsidRPr="00D64694">
        <w:tab/>
      </w:r>
      <w:r w:rsidRPr="00182ABC">
        <w:rPr>
          <w:rStyle w:val="Citation"/>
        </w:rPr>
        <w:fldChar w:fldCharType="begin"/>
      </w:r>
      <w:r w:rsidRPr="00182ABC">
        <w:rPr>
          <w:rStyle w:val="Citation"/>
        </w:rPr>
        <w:instrText>ADDIN CITAVI.PLACEHOLDER 05dc95e9-7022-4505-b266-9f699465302b PFBsYWNlaG9sZGVyPg0KICA8QWRkSW5WZXJzaW9uPjUuMi4wLjg8L0FkZEluVmVyc2lvbj4NCiAgPElkPjA1ZGM5NWU5LTcwMjItNDUwNS1iMjY2LTlmNjk5NDY1MzAyYjwvSWQ+DQogIDxFbnRyaWVzPg0KICAgIDxFbnRyeT4NCiAgICAgIDxJZD5iYjAxYzI1NS0yNTQ0LTQwODgtYWUxNy1jM2I5OWYxYjA5Y2M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5mOTllOGYyNS0yZTYyLTQ5MTktYTMxNS05MDE3ZThiNTFmOWU8L1JlZmVyZW5jZUlkPg0KICAgICAgPFJhbmdlPg0KICAgICAgICA8U3RhcnQ+MDwvU3RhcnQ+DQogICAgICAgIDxMZW5ndGg+MTk8L0xlbmd0aD4NCiAgICAgIDwvUmFuZ2U+DQogICAgICA8UmVmZXJlbmNlPg0KICAgICAgICA8UmVmZXJlbmNlVHlwZUlkPkNvbnRyaWJ1dGlvbj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CgyMDExOiA0MzMpPC9UZXh0Pg0KICAgIDwvVGV4dFVuaXQ+DQogIDwvVGV4dFVuaXRzPg0KPC9QbGFjZWhvbGRlcj4=</w:instrText>
      </w:r>
      <w:r w:rsidRPr="00182ABC">
        <w:rPr>
          <w:rStyle w:val="Citation"/>
        </w:rPr>
        <w:fldChar w:fldCharType="separate"/>
      </w:r>
      <w:bookmarkStart w:id="387" w:name="_CTVP00105dc95e970224505b2669f699465302b"/>
      <w:r w:rsidR="0092006B">
        <w:rPr>
          <w:rStyle w:val="Citation"/>
        </w:rPr>
        <w:t>Donohue (2011: 433)</w:t>
      </w:r>
      <w:bookmarkEnd w:id="387"/>
      <w:r w:rsidRPr="00182ABC">
        <w:rPr>
          <w:rStyle w:val="Citation"/>
        </w:rPr>
        <w:fldChar w:fldCharType="end"/>
      </w:r>
      <w:r w:rsidRPr="00D64694">
        <w:t xml:space="preserve"> suggests that the frequent topicalization of non-subject arguments “is an adaptive </w:t>
      </w:r>
      <w:r w:rsidRPr="00D64694">
        <w:rPr>
          <w:rFonts w:eastAsia="Times New Roman"/>
          <w:lang w:eastAsia="en-US"/>
        </w:rPr>
        <w:t>strategy that allows the OV order of the substrate languages in New Guinea […] to surface in what is nominally a VO language, Papuan Malay”.</w:t>
      </w:r>
      <w:r w:rsidRPr="00D64694">
        <w:br/>
        <w:t xml:space="preserve">In this book the issue of topicalization is not further discussed; instead, this topic is left </w:t>
      </w:r>
      <w:r w:rsidRPr="00D64694">
        <w:rPr>
          <w:lang w:eastAsia="en-US"/>
        </w:rPr>
        <w:t>for future research.</w:t>
      </w:r>
    </w:p>
  </w:footnote>
  <w:footnote w:id="22">
    <w:p w14:paraId="5003F93A" w14:textId="68CC06E8" w:rsidR="00BC6239" w:rsidRPr="00D64694" w:rsidRDefault="00BC6239" w:rsidP="00B0017B">
      <w:pPr>
        <w:pStyle w:val="FootnoteText"/>
      </w:pPr>
      <w:r w:rsidRPr="00D64694">
        <w:rPr>
          <w:rStyle w:val="FootnoteReference"/>
        </w:rPr>
        <w:footnoteRef/>
      </w:r>
      <w:r w:rsidRPr="00D64694">
        <w:tab/>
      </w:r>
      <w:r w:rsidRPr="00265F50">
        <w:rPr>
          <w:rStyle w:val="Citation"/>
        </w:rPr>
        <w:fldChar w:fldCharType="begin"/>
      </w:r>
      <w:r>
        <w:rPr>
          <w:rStyle w:val="Citation"/>
        </w:rPr>
        <w:instrText>ADDIN CITAVI.PLACEHOLDER 3ee257e1-cba0-4d0c-8616-4d14485bc375 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kRyeWVyIDIwMDcg4oCTIFdvcmQgb3JkZXI8L1Nob3J0VGl0bGU+DQogICAgICAgIDxUaXRsZT5Xb3JkIG9yZGVyPC9UaXRsZT4NCiAgICAgIDwvUmVmZXJlbmNlPg0KICAgIDwvRW50cnk+DQogIDwvRW50cmllcz4NCiAgPFRleHQ+RHJ5ZXIgKDIwMDdjOiAx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eWVyICgyMDA3YzogMTMwKTwvVGV4dD4NCiAgICA8L1RleHRVbml0Pg0KICA8L1RleHRVbml0cz4NCjwvUGxhY2Vob2xkZXI+</w:instrText>
      </w:r>
      <w:r w:rsidRPr="00265F50">
        <w:rPr>
          <w:rStyle w:val="Citation"/>
        </w:rPr>
        <w:fldChar w:fldCharType="separate"/>
      </w:r>
      <w:bookmarkStart w:id="394" w:name="_CTVP0013ee257e1cba04d0c86164d14485bc375"/>
      <w:r w:rsidR="0092006B">
        <w:rPr>
          <w:rStyle w:val="Citation"/>
        </w:rPr>
        <w:t>Dryer (2007c: 130)</w:t>
      </w:r>
      <w:bookmarkEnd w:id="394"/>
      <w:r w:rsidRPr="00265F50">
        <w:rPr>
          <w:rStyle w:val="Citation"/>
        </w:rPr>
        <w:fldChar w:fldCharType="end"/>
      </w:r>
      <w:r w:rsidRPr="00D64694">
        <w:t xml:space="preserve"> uses the term “marker” rather than “mark”. The terminology for comparative constructions employed in this book, however,</w:t>
      </w:r>
      <w:r>
        <w:t xml:space="preserve"> </w:t>
      </w:r>
      <w:r w:rsidRPr="00D64694">
        <w:t>follows</w:t>
      </w:r>
      <w:r>
        <w:t xml:space="preserve"> </w:t>
      </w:r>
      <w:r w:rsidRPr="00182ABC">
        <w:rPr>
          <w:rStyle w:val="Citation"/>
        </w:rPr>
        <w:fldChar w:fldCharType="begin"/>
      </w:r>
      <w:r>
        <w:rPr>
          <w:rStyle w:val="Citation"/>
        </w:rPr>
        <w:instrText>ADDIN CITAVI.PLACEHOLDER e215db84-1c5c-46b6-9e5d-66d603bbddc3 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4b248L1RleHQ+DQogICAgPC9UZXh0VW5pdD4NCiAgPC9UZXh0VW5pdHM+DQo8L1BsYWNlaG9sZGVyPg==</w:instrText>
      </w:r>
      <w:r w:rsidRPr="00182ABC">
        <w:rPr>
          <w:rStyle w:val="Citation"/>
        </w:rPr>
        <w:fldChar w:fldCharType="separate"/>
      </w:r>
      <w:bookmarkStart w:id="395" w:name="_CTVP001e215db841c5c46b69e5d66d603bbddc3"/>
      <w:r w:rsidR="0092006B">
        <w:rPr>
          <w:rStyle w:val="Citation"/>
        </w:rPr>
        <w:t>Dixon</w:t>
      </w:r>
      <w:bookmarkEnd w:id="395"/>
      <w:r w:rsidRPr="00182ABC">
        <w:rPr>
          <w:rStyle w:val="Citation"/>
        </w:rPr>
        <w:fldChar w:fldCharType="end"/>
      </w:r>
      <w:r w:rsidRPr="00182ABC">
        <w:rPr>
          <w:rStyle w:val="Citation"/>
        </w:rPr>
        <w:t>’s</w:t>
      </w:r>
      <w:r w:rsidRPr="00513C8C">
        <w:rPr>
          <w:rStyle w:val="Citation"/>
        </w:rPr>
        <w:t xml:space="preserve"> </w:t>
      </w:r>
      <w:r w:rsidRPr="00182ABC">
        <w:rPr>
          <w:rStyle w:val="Citation"/>
        </w:rPr>
        <w:fldChar w:fldCharType="begin"/>
      </w:r>
      <w:r>
        <w:rPr>
          <w:rStyle w:val="Citation"/>
        </w:rPr>
        <w:instrText>ADDIN CITAVI.PLACEHOLDER 9e105219-dd23-44ac-ba80-3f1c825cc10c 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pPC9UZXh0Pg0KICAgIDwvVGV4dFVuaXQ+DQogIDwvVGV4dFVuaXRzPg0KPC9QbGFjZWhvbGRlcj4=</w:instrText>
      </w:r>
      <w:r w:rsidRPr="00182ABC">
        <w:rPr>
          <w:rStyle w:val="Citation"/>
        </w:rPr>
        <w:fldChar w:fldCharType="separate"/>
      </w:r>
      <w:bookmarkStart w:id="396" w:name="_CTVP0019e105219dd2344acba803f1c825cc10c"/>
      <w:r w:rsidR="0092006B">
        <w:rPr>
          <w:rStyle w:val="Citation"/>
        </w:rPr>
        <w:t>(2008)</w:t>
      </w:r>
      <w:bookmarkEnd w:id="396"/>
      <w:r w:rsidRPr="00182ABC">
        <w:rPr>
          <w:rStyle w:val="Citation"/>
        </w:rPr>
        <w:fldChar w:fldCharType="end"/>
      </w:r>
      <w:r>
        <w:t xml:space="preserve"> </w:t>
      </w:r>
      <w:r w:rsidRPr="00D64694">
        <w:t>terminology; hence, “mark” rather than “marker” (see §</w:t>
      </w:r>
      <w:r w:rsidRPr="00D64694">
        <w:fldChar w:fldCharType="begin"/>
      </w:r>
      <w:r w:rsidRPr="00D64694">
        <w:instrText xml:space="preserve"> REF _Ref367459492 \w \h  \* MERGEFORMAT </w:instrText>
      </w:r>
      <w:r w:rsidRPr="00D64694">
        <w:fldChar w:fldCharType="separate"/>
      </w:r>
      <w:r w:rsidR="00154D81">
        <w:rPr>
          <w:cs/>
        </w:rPr>
        <w:t>‎</w:t>
      </w:r>
      <w:r w:rsidR="00154D81">
        <w:t>11.5</w:t>
      </w:r>
      <w:r w:rsidRPr="00D64694">
        <w:fldChar w:fldCharType="end"/>
      </w:r>
      <w:r w:rsidRPr="00D64694">
        <w:t>).</w:t>
      </w:r>
    </w:p>
  </w:footnote>
  <w:footnote w:id="23">
    <w:p w14:paraId="437D1903" w14:textId="31B1C8DD" w:rsidR="00BC6239" w:rsidRPr="00D64694" w:rsidRDefault="00BC6239" w:rsidP="00B0017B">
      <w:pPr>
        <w:pStyle w:val="FootnoteText"/>
      </w:pPr>
      <w:r w:rsidRPr="00D64694">
        <w:rPr>
          <w:rStyle w:val="FootnoteReference"/>
          <w:szCs w:val="18"/>
        </w:rPr>
        <w:footnoteRef/>
      </w:r>
      <w:r w:rsidRPr="00D64694">
        <w:rPr>
          <w:szCs w:val="18"/>
        </w:rPr>
        <w:tab/>
        <w:t xml:space="preserve">Auxiliary verbs are briefly mentioned in </w:t>
      </w:r>
      <w:r>
        <w:t>§</w:t>
      </w:r>
      <w:r w:rsidRPr="00D64694">
        <w:fldChar w:fldCharType="begin"/>
      </w:r>
      <w:r w:rsidRPr="00D64694">
        <w:instrText xml:space="preserve"> REF _Ref363824852 \w \h  \* MERGEFORMAT </w:instrText>
      </w:r>
      <w:r w:rsidRPr="00D64694">
        <w:fldChar w:fldCharType="separate"/>
      </w:r>
      <w:r w:rsidR="00154D81">
        <w:rPr>
          <w:cs/>
        </w:rPr>
        <w:t>‎</w:t>
      </w:r>
      <w:r w:rsidR="00154D81">
        <w:t>13.3</w:t>
      </w:r>
      <w:r w:rsidRPr="00D64694">
        <w:fldChar w:fldCharType="end"/>
      </w:r>
      <w:r>
        <w:t>,</w:t>
      </w:r>
      <w:r w:rsidRPr="00D64694">
        <w:t xml:space="preserve"> in Chapter </w:t>
      </w:r>
      <w:r w:rsidRPr="00D64694">
        <w:fldChar w:fldCharType="begin"/>
      </w:r>
      <w:r w:rsidRPr="00D64694">
        <w:instrText xml:space="preserve"> REF _Ref370831310 \w \h  \* MERGEFORMAT </w:instrText>
      </w:r>
      <w:r w:rsidRPr="00D64694">
        <w:fldChar w:fldCharType="separate"/>
      </w:r>
      <w:r w:rsidR="00154D81">
        <w:rPr>
          <w:cs/>
        </w:rPr>
        <w:t>‎</w:t>
      </w:r>
      <w:r w:rsidR="00154D81">
        <w:t>13</w:t>
      </w:r>
      <w:r w:rsidRPr="00D64694">
        <w:fldChar w:fldCharType="end"/>
      </w:r>
      <w:r w:rsidRPr="00D64694">
        <w:rPr>
          <w:szCs w:val="18"/>
          <w:lang w:eastAsia="en-US"/>
        </w:rPr>
        <w:t>; a detailed description of these verbs is left for future research.</w:t>
      </w:r>
    </w:p>
  </w:footnote>
  <w:footnote w:id="24">
    <w:p w14:paraId="313553FE" w14:textId="60D17961" w:rsidR="00BC6239" w:rsidRPr="00D64694" w:rsidRDefault="00BC6239" w:rsidP="00B0017B">
      <w:pPr>
        <w:pStyle w:val="FootnoteText"/>
      </w:pPr>
      <w:bookmarkStart w:id="416" w:name="_Ref389055489"/>
      <w:r w:rsidRPr="00D64694">
        <w:rPr>
          <w:rStyle w:val="FootnoteReference"/>
          <w:szCs w:val="18"/>
        </w:rPr>
        <w:footnoteRef/>
      </w:r>
      <w:r w:rsidRPr="00D64694">
        <w:rPr>
          <w:szCs w:val="18"/>
        </w:rPr>
        <w:tab/>
        <w:t>The term “Papuan” is a collective label used for “</w:t>
      </w:r>
      <w:r w:rsidRPr="00D64694">
        <w:rPr>
          <w:rFonts w:eastAsia="Times New Roman"/>
          <w:szCs w:val="18"/>
          <w:lang w:eastAsia="en-US"/>
        </w:rPr>
        <w:t xml:space="preserve">the non-Austronesian languages </w:t>
      </w:r>
      <w:r w:rsidRPr="00D64694">
        <w:rPr>
          <w:szCs w:val="18"/>
        </w:rPr>
        <w:t>spoken in New Guinea and archipelagos to the West and East”; that is, the term “does not refer to a superordinate category to which all the languages belong”</w:t>
      </w:r>
      <w:r w:rsidRPr="00D64694">
        <w:rPr>
          <w:rFonts w:eastAsia="Times New Roman"/>
          <w:szCs w:val="18"/>
          <w:lang w:eastAsia="en-US"/>
        </w:rPr>
        <w:t xml:space="preserve"> </w:t>
      </w:r>
      <w:r>
        <w:rPr>
          <w:rStyle w:val="Citation"/>
          <w:szCs w:val="18"/>
        </w:rPr>
        <w:fldChar w:fldCharType="begin"/>
      </w:r>
      <w:r>
        <w:rPr>
          <w:rStyle w:val="Citation"/>
          <w:szCs w:val="18"/>
        </w:rPr>
        <w:instrText>ADDIN CITAVI.PLACEHOLDER a23863f3-af46-4352-a0eb-6c20d7784075 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sYW1lciBldCBhbC4gMjAwODogMTA3KTwvVGV4dD4NCiAgICA8L1RleHRVbml0Pg0KICA8L1RleHRVbml0cz4NCjwvUGxhY2Vob2xkZXI+</w:instrText>
      </w:r>
      <w:r>
        <w:rPr>
          <w:rStyle w:val="Citation"/>
          <w:szCs w:val="18"/>
        </w:rPr>
        <w:fldChar w:fldCharType="separate"/>
      </w:r>
      <w:bookmarkStart w:id="417" w:name="_CTVP001a23863f3af464352a0eb6c20d7784075"/>
      <w:r w:rsidR="0092006B">
        <w:rPr>
          <w:rStyle w:val="Citation"/>
          <w:szCs w:val="18"/>
        </w:rPr>
        <w:t>(Klamer et al. 2008: 107)</w:t>
      </w:r>
      <w:bookmarkEnd w:id="417"/>
      <w:r>
        <w:rPr>
          <w:rStyle w:val="Citation"/>
          <w:szCs w:val="18"/>
        </w:rPr>
        <w:fldChar w:fldCharType="end"/>
      </w:r>
      <w:r w:rsidRPr="00D64694">
        <w:rPr>
          <w:szCs w:val="18"/>
        </w:rPr>
        <w:t>.</w:t>
      </w:r>
      <w:bookmarkEnd w:id="416"/>
    </w:p>
  </w:footnote>
  <w:footnote w:id="25">
    <w:p w14:paraId="65E4112F" w14:textId="1458AC93" w:rsidR="00BC6239" w:rsidRPr="00D64694" w:rsidRDefault="00BC6239" w:rsidP="00B0017B">
      <w:pPr>
        <w:pStyle w:val="FootnoteText"/>
      </w:pPr>
      <w:r w:rsidRPr="00D64694">
        <w:rPr>
          <w:rStyle w:val="FootnoteReference"/>
          <w:szCs w:val="18"/>
        </w:rPr>
        <w:footnoteRef/>
      </w:r>
      <w:r w:rsidRPr="00D64694">
        <w:rPr>
          <w:szCs w:val="18"/>
        </w:rPr>
        <w:tab/>
        <w:t xml:space="preserve">As </w:t>
      </w:r>
      <w:r w:rsidRPr="00BE7704">
        <w:rPr>
          <w:rStyle w:val="Citation"/>
        </w:rPr>
        <w:fldChar w:fldCharType="begin"/>
      </w:r>
      <w:r>
        <w:rPr>
          <w:rStyle w:val="Citation"/>
        </w:rPr>
        <w:instrText>ADDIN CITAVI.PLACEHOLDER e7ea8cae-0124-4745-9460-158abe8a996d PFBsYWNlaG9sZGVyPg0KICA8QWRkSW5WZXJzaW9uPjUuMi4wLjg8L0FkZEluVmVyc2lvbj4NCiAgPElkPmU3ZWE4Y2FlLTAxMjQtNDc0NS05NDYwLTE1OGFiZThhOTk2ZDwvSWQ+DQogIDxFbnRyaWVzPg0KICAgIDxFbnRyeT4NCiAgICAgIDxJZD5kZTkyMmI0Zi1hMTk2LTQ0NWItYTQ2OS04NDQxNzc1YmQw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GFtZXIgYW5kIEV3aW5nICgyMDEwOiAxKTwvVGV4dD4NCiAgICA8L1RleHRVbml0Pg0KICA8L1RleHRVbml0cz4NCjwvUGxhY2Vob2xkZXI+</w:instrText>
      </w:r>
      <w:r w:rsidRPr="00BE7704">
        <w:rPr>
          <w:rStyle w:val="Citation"/>
        </w:rPr>
        <w:fldChar w:fldCharType="separate"/>
      </w:r>
      <w:bookmarkStart w:id="424" w:name="_CTVP001e7ea8cae012447459460158abe8a996d"/>
      <w:r w:rsidR="0092006B">
        <w:rPr>
          <w:rStyle w:val="Citation"/>
        </w:rPr>
        <w:t>Klamer and Ewing (2010: 1)</w:t>
      </w:r>
      <w:bookmarkEnd w:id="424"/>
      <w:r w:rsidRPr="00BE7704">
        <w:rPr>
          <w:rStyle w:val="Citation"/>
        </w:rPr>
        <w:fldChar w:fldCharType="end"/>
      </w:r>
      <w:r>
        <w:rPr>
          <w:szCs w:val="18"/>
        </w:rPr>
        <w:t xml:space="preserve"> </w:t>
      </w:r>
      <w:r w:rsidRPr="00D64694">
        <w:rPr>
          <w:szCs w:val="18"/>
        </w:rPr>
        <w:t xml:space="preserve">point out, though, there is an ongoing discussion about “the </w:t>
      </w:r>
      <w:r w:rsidRPr="00D64694">
        <w:rPr>
          <w:rFonts w:eastAsia="Times New Roman"/>
          <w:szCs w:val="18"/>
          <w:lang w:eastAsia="en-US"/>
        </w:rPr>
        <w:t xml:space="preserve">exact geographic delimitations of the East Nusantara region” and “whether (parts of) New Guinea are also considered to be part of it” (see also Footnote 3 in </w:t>
      </w:r>
      <w:r w:rsidRPr="00A2009B">
        <w:rPr>
          <w:rStyle w:val="Citation"/>
        </w:rPr>
        <w:fldChar w:fldCharType="begin"/>
      </w:r>
      <w:r>
        <w:rPr>
          <w:rStyle w:val="Citation"/>
        </w:rPr>
        <w:instrText>ADDIN CITAVI.PLACEHOLDER feba73a4-cfcb-490a-8771-340f923b3d6f PFBsYWNlaG9sZGVyPg0KICA8QWRkSW5WZXJzaW9uPjUuMi4wLjg8L0FkZEluVmVyc2lvbj4NCiAgPElkPmZlYmE3M2E0LWNmY2ItNDkwYS04NzcxLTM0MGY5MjNiM2Q2ZjwvSWQ+DQogIDxFbnRyaWVzPg0KICAgIDxFbnRyeT4NCiAgICAgIDxJZD40MTEwZDY0Ni0wZTFhLTQzNGMtYmI4Zi1jNmUxZjU3OTU1OTc8L0lkPg0KICAgICAgPE5vUGFyPnRydWU8L05vUGFy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ZWIwNDQxLWE5OWMtNGQzZC04YzlhLWVmYjE1ZDRiYjM5YjwvUmVmZXJlbmNlSWQ+DQogICAgICA8UnVsZVNldE92ZXJyaWRlPlRleHRjaXQ8L1J1bGVTZXRPdmVycmlkZT4NCiAgICAgIDxSYW5nZT4NCiAgICAgICAgPFN0YXJ0PjA8L1N0YXJ0Pg0KICAgICAgICA8TGVuZ3RoPjI0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ktsYW1lciBhbmQgRXdpbmcgMjAxMDo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GFtZXIgYW5kIEV3aW5nIDIwMTA6IDE8L1RleHQ+DQogICAgPC9UZXh0VW5pdD4NCiAgPC9UZXh0VW5pdHM+DQo8L1BsYWNlaG9sZGVyPg==</w:instrText>
      </w:r>
      <w:r w:rsidRPr="00A2009B">
        <w:rPr>
          <w:rStyle w:val="Citation"/>
        </w:rPr>
        <w:fldChar w:fldCharType="separate"/>
      </w:r>
      <w:bookmarkStart w:id="425" w:name="_CTVP001feba73a4cfcb490a8771340f923b3d6f"/>
      <w:r w:rsidR="0092006B">
        <w:rPr>
          <w:rStyle w:val="Citation"/>
        </w:rPr>
        <w:t>Klamer and Ewing 2010: 1</w:t>
      </w:r>
      <w:bookmarkEnd w:id="425"/>
      <w:r w:rsidRPr="00A2009B">
        <w:rPr>
          <w:rStyle w:val="Citation"/>
        </w:rPr>
        <w:fldChar w:fldCharType="end"/>
      </w:r>
      <w:r w:rsidRPr="00D64694">
        <w:rPr>
          <w:szCs w:val="18"/>
        </w:rPr>
        <w:t>).</w:t>
      </w:r>
    </w:p>
  </w:footnote>
  <w:footnote w:id="26">
    <w:p w14:paraId="79743713" w14:textId="36EEB6CE" w:rsidR="00BC6239" w:rsidRPr="00D64694" w:rsidRDefault="00BC6239" w:rsidP="00B0017B">
      <w:pPr>
        <w:pStyle w:val="FootnoteText"/>
      </w:pPr>
      <w:r w:rsidRPr="00D64694">
        <w:rPr>
          <w:rStyle w:val="FootnoteReference"/>
          <w:szCs w:val="18"/>
        </w:rPr>
        <w:footnoteRef/>
      </w:r>
      <w:r w:rsidRPr="00D64694">
        <w:rPr>
          <w:szCs w:val="18"/>
        </w:rPr>
        <w:tab/>
        <w:t>The noun-genitive order is not explicitly mentioned in</w:t>
      </w:r>
      <w:r>
        <w:rPr>
          <w:szCs w:val="18"/>
        </w:rPr>
        <w:t xml:space="preserve"> </w:t>
      </w:r>
      <w:r w:rsidRPr="00A2009B">
        <w:rPr>
          <w:rStyle w:val="Citation"/>
        </w:rPr>
        <w:fldChar w:fldCharType="begin"/>
      </w:r>
      <w:r w:rsidRPr="00A2009B">
        <w:rPr>
          <w:rStyle w:val="Citation"/>
        </w:rPr>
        <w:instrText>ADDIN CITAVI.PLACEHOLDER fe4914d1-e84d-4377-80c1-fb9484a73d19 PFBsYWNlaG9sZGVyPg0KICA8QWRkSW5WZXJzaW9uPjUuMi4wLjg8L0FkZEluVmVyc2lvbj4NCiAgPElkPmZlNDkxNGQxLWU4NGQtNDM3Ny04MGMxLWZiOTQ4NGE3M2QxOTwvSWQ+DQogIDxFbnRyaWVzPg0KICAgIDxFbnRyeT4NCiAgICAgIDxJZD4wN2FhMjkwYi0wYmM4LTQzZGYtOWYzZi0xMmNmNzViOGZhYzQ8L0lkPg0KICAgICAgPFJlZmVyZW5jZUlkPjNkOTQ0NWQzLWQ3N2QtNDA4OS05MGVlLTFlYzUyOWRhYjc0YjwvUmVmZXJlbmNlSWQ+DQogICAgICA8UnVsZVNldE92ZXJyaWRlPkZvb3RjaXQ8L1J1bGVTZXRPdmVycmlkZT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xhbWVyIGV0IGFsLiAoMjAwOCk8L1RleHQ+DQogICAgPC9UZXh0VW5pdD4NCiAgPC9UZXh0VW5pdHM+DQo8L1BsYWNlaG9sZGVyPg==</w:instrText>
      </w:r>
      <w:r w:rsidRPr="00A2009B">
        <w:rPr>
          <w:rStyle w:val="Citation"/>
        </w:rPr>
        <w:fldChar w:fldCharType="separate"/>
      </w:r>
      <w:bookmarkStart w:id="436" w:name="_CTVP001fe4914d1e84d437780c1fb9484a73d19"/>
      <w:r w:rsidR="0092006B">
        <w:rPr>
          <w:rStyle w:val="Citation"/>
        </w:rPr>
        <w:t>Klamer et al. (2008)</w:t>
      </w:r>
      <w:bookmarkEnd w:id="436"/>
      <w:r w:rsidRPr="00A2009B">
        <w:rPr>
          <w:rStyle w:val="Citation"/>
        </w:rPr>
        <w:fldChar w:fldCharType="end"/>
      </w:r>
      <w:r w:rsidRPr="00D64694">
        <w:rPr>
          <w:szCs w:val="18"/>
        </w:rPr>
        <w:t>.</w:t>
      </w:r>
    </w:p>
  </w:footnote>
  <w:footnote w:id="27">
    <w:p w14:paraId="7A71CF88" w14:textId="151BDD97" w:rsidR="00BC6239" w:rsidRPr="00D64694" w:rsidRDefault="00BC6239" w:rsidP="00B0017B">
      <w:pPr>
        <w:pStyle w:val="FootnoteText"/>
      </w:pPr>
      <w:r w:rsidRPr="00D64694">
        <w:rPr>
          <w:rStyle w:val="FootnoteReference"/>
          <w:szCs w:val="18"/>
        </w:rPr>
        <w:footnoteRef/>
      </w:r>
      <w:r w:rsidRPr="00D64694">
        <w:rPr>
          <w:szCs w:val="18"/>
        </w:rPr>
        <w:tab/>
        <w:t xml:space="preserve">This list of features in </w:t>
      </w:r>
      <w:r w:rsidRPr="00A2009B">
        <w:rPr>
          <w:rStyle w:val="Citation"/>
        </w:rPr>
        <w:fldChar w:fldCharType="begin"/>
      </w:r>
      <w:r>
        <w:rPr>
          <w:rStyle w:val="Citation"/>
        </w:rPr>
        <w:instrText>ADDIN CITAVI.PLACEHOLDER 86519b04-80ee-4eed-8c89-790d1ff17c59 PFBsYWNlaG9sZGVyPg0KICA8QWRkSW5WZXJzaW9uPjUuMi4wLjg8L0FkZEluVmVyc2lvbj4NCiAgPElkPjg2NTE5YjA0LTgwZWUtNGVlZC04Yzg5LTc5MGQxZmYxN2M1OTwvSWQ+DQogIDxFbnRyaWVzPg0KICAgIDxFbnRyeT4NCiAgICAgIDxJZD5lZWNkMjMzOS05NDE1LTRkOTYtYjVjZi1iNmJjZDIyMWExMjg8L0lkPg0KICAgICAgPFJlZmVyZW5jZUlkPjIxZWIwNDQxLWE5OWMtNGQzZC04YzlhLWVmYjE1ZDRiYjM5YjwvUmVmZXJlbmNlSWQ+DQogICAgICA8UnVsZVNldE92ZXJyaWRlPkZvb3RjaXQ8L1J1bGVTZXRPdmVycmlkZT4NCiAgICAgIDxSYW5nZT4NCiAgICAgICAgPFN0YXJ0PjA8L1N0YXJ0Pg0KICAgICAgICA8TGVuZ3RoPjIz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ktsYW1lciBhbmQgRXdpbmcg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sYW1lciBhbmQgRXdpbmcgKDIwMTApPC9UZXh0Pg0KICAgIDwvVGV4dFVuaXQ+DQogIDwvVGV4dFVuaXRzPg0KPC9QbGFjZWhvbGRlcj4=</w:instrText>
      </w:r>
      <w:r w:rsidRPr="00A2009B">
        <w:rPr>
          <w:rStyle w:val="Citation"/>
        </w:rPr>
        <w:fldChar w:fldCharType="separate"/>
      </w:r>
      <w:bookmarkStart w:id="439" w:name="_CTVP00186519b0480ee4eed8c89790d1ff17c59"/>
      <w:r w:rsidR="0092006B">
        <w:rPr>
          <w:rStyle w:val="Citation"/>
        </w:rPr>
        <w:t>Klamer and Ewing (2010)</w:t>
      </w:r>
      <w:bookmarkEnd w:id="439"/>
      <w:r w:rsidRPr="00A2009B">
        <w:rPr>
          <w:rStyle w:val="Citation"/>
        </w:rPr>
        <w:fldChar w:fldCharType="end"/>
      </w:r>
      <w:r w:rsidRPr="00D64694">
        <w:rPr>
          <w:szCs w:val="18"/>
        </w:rPr>
        <w:t xml:space="preserve"> builds on </w:t>
      </w:r>
      <w:r w:rsidRPr="00A2009B">
        <w:rPr>
          <w:rStyle w:val="Citation"/>
        </w:rPr>
        <w:fldChar w:fldCharType="begin"/>
      </w:r>
      <w:r>
        <w:rPr>
          <w:rStyle w:val="Citation"/>
        </w:rPr>
        <w:instrText>ADDIN CITAVI.PLACEHOLDER 91c195d7-fadd-458f-b16c-22e37d4b3fcd PFBsYWNlaG9sZGVyPg0KICA8QWRkSW5WZXJzaW9uPjUuMi4wLjg8L0FkZEluVmVyc2lvbj4NCiAgPElkPjkxYzE5NWQ3LWZhZGQtNDU4Zi1iMTZjLTIyZTM3ZDRiM2ZjZDwvSWQ+DQogIDxFbnRyaWVzPg0KICAgIDxFbnRyeT4NCiAgICAgIDxJZD5mNmIzNWMyZi1jNGRiLTQ0NjMtOGQwNy04YTk2NDYyMjgxMjU8L0lkPg0KICAgICAgPFJlZmVyZW5jZUlkPjdlN2QyNDlmLWRkZTEtNDVhOS1iYzRmLWE1ZDg1OGJjZDdmMzwvUmVmZXJlbmNlSWQ+DQogICAgICA8UnVsZVNldE92ZXJyaWRlPkZvb3RjaXQ8L1J1bGVTZXRPdmVycmlkZT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NYXJpYW48L0ZpcnN0TmFtZT4NCiAgICAgICAgICAgIDxMYXN0TmFtZT5LbGFtZXI8L0xhc3R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sYW1lciAoMjAwMik8L1RleHQ+DQogICAgPC9UZXh0VW5pdD4NCiAgPC9UZXh0VW5pdHM+DQo8L1BsYWNlaG9sZGVyPg==</w:instrText>
      </w:r>
      <w:r w:rsidRPr="00A2009B">
        <w:rPr>
          <w:rStyle w:val="Citation"/>
        </w:rPr>
        <w:fldChar w:fldCharType="separate"/>
      </w:r>
      <w:bookmarkStart w:id="440" w:name="_CTVP00191c195d7fadd458fb16c22e37d4b3fcd"/>
      <w:r w:rsidR="0092006B">
        <w:rPr>
          <w:rStyle w:val="Citation"/>
        </w:rPr>
        <w:t>Klamer (2002)</w:t>
      </w:r>
      <w:bookmarkEnd w:id="440"/>
      <w:r w:rsidRPr="00A2009B">
        <w:rPr>
          <w:rStyle w:val="Citation"/>
        </w:rPr>
        <w:fldChar w:fldCharType="end"/>
      </w:r>
      <w:r w:rsidRPr="00D64694">
        <w:rPr>
          <w:szCs w:val="18"/>
        </w:rPr>
        <w:t>,</w:t>
      </w:r>
      <w:r>
        <w:rPr>
          <w:szCs w:val="18"/>
        </w:rPr>
        <w:t xml:space="preserve"> </w:t>
      </w:r>
      <w:r w:rsidRPr="00A2009B">
        <w:rPr>
          <w:rStyle w:val="Citation"/>
        </w:rPr>
        <w:fldChar w:fldCharType="begin"/>
      </w:r>
      <w:r>
        <w:rPr>
          <w:rStyle w:val="Citation"/>
        </w:rPr>
        <w:instrText>ADDIN CITAVI.PLACEHOLDER f80f0cf5-691c-4e57-8834-6aa466f5f822 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W1tZWxtYW5uICgyMDA1KTwvVGV4dD4NCiAgICA8L1RleHRVbml0Pg0KICA8L1RleHRVbml0cz4NCjwvUGxhY2Vob2xkZXI+</w:instrText>
      </w:r>
      <w:r w:rsidRPr="00A2009B">
        <w:rPr>
          <w:rStyle w:val="Citation"/>
        </w:rPr>
        <w:fldChar w:fldCharType="separate"/>
      </w:r>
      <w:bookmarkStart w:id="441" w:name="_CTVP001f80f0cf5691c4e5788346aa466f5f822"/>
      <w:r w:rsidR="0092006B">
        <w:rPr>
          <w:rStyle w:val="Citation"/>
        </w:rPr>
        <w:t>Himmelmann (2005)</w:t>
      </w:r>
      <w:bookmarkEnd w:id="441"/>
      <w:r w:rsidRPr="00A2009B">
        <w:rPr>
          <w:rStyle w:val="Citation"/>
        </w:rPr>
        <w:fldChar w:fldCharType="end"/>
      </w:r>
      <w:r w:rsidRPr="00D64694">
        <w:rPr>
          <w:szCs w:val="18"/>
        </w:rPr>
        <w:t>,</w:t>
      </w:r>
      <w:r>
        <w:rPr>
          <w:szCs w:val="18"/>
        </w:rPr>
        <w:t xml:space="preserve"> </w:t>
      </w:r>
      <w:r w:rsidRPr="00A2009B">
        <w:rPr>
          <w:rStyle w:val="Citation"/>
        </w:rPr>
        <w:fldChar w:fldCharType="begin"/>
      </w:r>
      <w:r>
        <w:rPr>
          <w:rStyle w:val="Citation"/>
        </w:rPr>
        <w:instrText>ADDIN CITAVI.PLACEHOLDER 3f384b1e-42a0-4242-bfab-c642b29fcd3d PFBsYWNlaG9sZGVyPg0KICA8QWRkSW5WZXJzaW9uPjUuMi4wLjg8L0FkZEluVmVyc2lvbj4NCiAgPElkPjNmMzg0YjFlLTQyYTAtNDI0Mi1iZmFiLWM2NDJiMjlmY2QzZDwvSWQ+DQogIDxFbnRyaWVzPg0KICAgIDxFbnRyeT4NCiAgICAgIDxJZD5iMWQ3MDlhZi1hNDMzLTQ4N2MtOTI0My0wOWFkOTlhZGY4ZDQ8L0lkPg0KICAgICAgPFJlZmVyZW5jZUlkPjkzNDk4OTFkLWU0M2YtNDI4YS05Nzk3LTg2ZjMzZTg2ZTU2NDwvUmVmZXJlbmNlSWQ+DQogICAgICA8UnVsZVNldE92ZXJyaWRlPkZvb3RjaXQ8L1J1bGVTZXRPdmVycmlkZT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NYXJrPC9GaXJzdE5hbWU+DQogICAgICAgICAgICA8TGFzdE5hbWU+RG9ub2h1ZT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ub2h1ZSAoMjAwN2MpPC9UZXh0Pg0KICAgIDwvVGV4dFVuaXQ+DQogIDwvVGV4dFVuaXRzPg0KPC9QbGFjZWhvbGRlcj4=</w:instrText>
      </w:r>
      <w:r w:rsidRPr="00A2009B">
        <w:rPr>
          <w:rStyle w:val="Citation"/>
        </w:rPr>
        <w:fldChar w:fldCharType="separate"/>
      </w:r>
      <w:bookmarkStart w:id="442" w:name="_CTVP0013f384b1e42a04242bfabc642b29fcd3d"/>
      <w:r w:rsidR="0092006B">
        <w:rPr>
          <w:rStyle w:val="Citation"/>
        </w:rPr>
        <w:t>Donohue (2007c)</w:t>
      </w:r>
      <w:bookmarkEnd w:id="442"/>
      <w:r w:rsidRPr="00A2009B">
        <w:rPr>
          <w:rStyle w:val="Citation"/>
        </w:rPr>
        <w:fldChar w:fldCharType="end"/>
      </w:r>
      <w:r w:rsidRPr="00D64694">
        <w:rPr>
          <w:szCs w:val="18"/>
        </w:rPr>
        <w:t xml:space="preserve">, and </w:t>
      </w:r>
      <w:r w:rsidRPr="00A2009B">
        <w:rPr>
          <w:rStyle w:val="Citation"/>
        </w:rPr>
        <w:fldChar w:fldCharType="begin"/>
      </w:r>
      <w:r>
        <w:rPr>
          <w:rStyle w:val="Citation"/>
        </w:rPr>
        <w:instrText>ADDIN CITAVI.PLACEHOLDER 8ce3456b-9984-43a5-b2b4-bd7893af8157 PFBsYWNlaG9sZGVyPg0KICA8QWRkSW5WZXJzaW9uPjUuMi4wLjg8L0FkZEluVmVyc2lvbj4NCiAgPElkPjhjZTM0NTZiLTk5ODQtNDNhNS1iMmI0LWJkNzg5M2FmODE1NzwvSWQ+DQogIDxFbnRyaWVzPg0KICAgIDxFbnRyeT4NCiAgICAgIDxJZD4wN2FhMjkwYi0wYmM4LTQzZGYtOWYzZi0xMmNmNzViOGZhYzQ8L0lkPg0KICAgICAgPFJlZmVyZW5jZUlkPjNkOTQ0NWQzLWQ3N2QtNDA4OS05MGVlLTFlYzUyOWRhYjc0YjwvUmVmZXJlbmNlSWQ+DQogICAgICA8UnVsZVNldE92ZXJyaWRlPkZvb3RjaXQ8L1J1bGVTZXRPdmVycmlkZT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xhbWVyIGV0IGFsLiAoMjAwOCk8L1RleHQ+DQogICAgPC9UZXh0VW5pdD4NCiAgPC9UZXh0VW5pdHM+DQo8L1BsYWNlaG9sZGVyPg==</w:instrText>
      </w:r>
      <w:r w:rsidRPr="00A2009B">
        <w:rPr>
          <w:rStyle w:val="Citation"/>
        </w:rPr>
        <w:fldChar w:fldCharType="separate"/>
      </w:r>
      <w:bookmarkStart w:id="443" w:name="_CTVP0018ce3456b998443a5b2b4bd7893af8157"/>
      <w:r w:rsidR="0092006B">
        <w:rPr>
          <w:rStyle w:val="Citation"/>
        </w:rPr>
        <w:t>Klamer et al. (2008)</w:t>
      </w:r>
      <w:bookmarkEnd w:id="443"/>
      <w:r w:rsidRPr="00A2009B">
        <w:rPr>
          <w:rStyle w:val="Citation"/>
        </w:rPr>
        <w:fldChar w:fldCharType="end"/>
      </w:r>
      <w:r w:rsidRPr="00D64694">
        <w:rPr>
          <w:szCs w:val="18"/>
        </w:rPr>
        <w:t>.</w:t>
      </w:r>
    </w:p>
  </w:footnote>
  <w:footnote w:id="28">
    <w:p w14:paraId="44F33791" w14:textId="08FD2BCE" w:rsidR="00BC6239" w:rsidRPr="00D64694" w:rsidRDefault="00BC6239">
      <w:pPr>
        <w:pStyle w:val="FootnoteText"/>
      </w:pPr>
      <w:r w:rsidRPr="00D64694">
        <w:rPr>
          <w:rStyle w:val="FootnoteReference"/>
        </w:rPr>
        <w:footnoteRef/>
      </w:r>
      <w:r w:rsidRPr="00D64694">
        <w:tab/>
        <w:t>In Papuan Malay the demarcation between compounds and phrasal expressions is unclear, however. Hence, it remains uncertain to what degree compounding is a productive process. (For more details see §</w:t>
      </w:r>
      <w:r w:rsidRPr="00D64694">
        <w:fldChar w:fldCharType="begin"/>
      </w:r>
      <w:r w:rsidRPr="00D64694">
        <w:instrText xml:space="preserve"> REF _Ref341973806 \w \h </w:instrText>
      </w:r>
      <w:r w:rsidRPr="00D64694">
        <w:fldChar w:fldCharType="separate"/>
      </w:r>
      <w:r w:rsidR="00154D81">
        <w:rPr>
          <w:cs/>
        </w:rPr>
        <w:t>‎</w:t>
      </w:r>
      <w:r w:rsidR="00154D81">
        <w:t>3.2</w:t>
      </w:r>
      <w:r w:rsidRPr="00D64694">
        <w:fldChar w:fldCharType="end"/>
      </w:r>
      <w:r w:rsidRPr="00D64694">
        <w:t>.)</w:t>
      </w:r>
    </w:p>
  </w:footnote>
  <w:footnote w:id="29">
    <w:p w14:paraId="7B338984" w14:textId="3D063C56" w:rsidR="00BC6239" w:rsidRPr="00D64694" w:rsidRDefault="00BC6239" w:rsidP="008A3B73">
      <w:pPr>
        <w:pStyle w:val="FootnoteText"/>
      </w:pPr>
      <w:r w:rsidRPr="00D64694">
        <w:rPr>
          <w:rStyle w:val="FootnoteReference"/>
        </w:rPr>
        <w:footnoteRef/>
      </w:r>
      <w:r w:rsidRPr="00D64694">
        <w:tab/>
      </w:r>
      <w:r>
        <w:t xml:space="preserve">The Papuan Malay complementizer is </w:t>
      </w:r>
      <w:r w:rsidRPr="00D64694">
        <w:rPr>
          <w:rStyle w:val="ChItalBold"/>
        </w:rPr>
        <w:t>bahwa</w:t>
      </w:r>
      <w:r>
        <w:t xml:space="preserve"> ‘that’. </w:t>
      </w:r>
      <w:r w:rsidRPr="00D64694">
        <w:t xml:space="preserve">According to </w:t>
      </w:r>
      <w:r w:rsidRPr="001B1137">
        <w:rPr>
          <w:rStyle w:val="Citation"/>
        </w:rPr>
        <w:fldChar w:fldCharType="begin"/>
      </w:r>
      <w:r>
        <w:rPr>
          <w:rStyle w:val="Citation"/>
        </w:rPr>
        <w:instrText>ADDIN CITAVI.PLACEHOLDER 580746ce-541e-4a15-a2e0-450660f79694 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5lcyAoMjAwNyk8L1RleHQ+DQogICAgPC9UZXh0VW5pdD4NCiAgPC9UZXh0VW5pdHM+DQo8L1BsYWNlaG9sZGVyPg==</w:instrText>
      </w:r>
      <w:r w:rsidRPr="001B1137">
        <w:rPr>
          <w:rStyle w:val="Citation"/>
        </w:rPr>
        <w:fldChar w:fldCharType="separate"/>
      </w:r>
      <w:bookmarkStart w:id="445" w:name="_CTVP001580746ce541e4a15a2e0450660f79694"/>
      <w:r w:rsidR="0092006B">
        <w:rPr>
          <w:rStyle w:val="Citation"/>
        </w:rPr>
        <w:t>Jones (2007)</w:t>
      </w:r>
      <w:bookmarkEnd w:id="445"/>
      <w:r w:rsidRPr="001B1137">
        <w:rPr>
          <w:rStyle w:val="Citation"/>
        </w:rPr>
        <w:fldChar w:fldCharType="end"/>
      </w:r>
      <w:r w:rsidRPr="00D64694">
        <w:t xml:space="preserve"> </w:t>
      </w:r>
      <w:r>
        <w:t xml:space="preserve">it </w:t>
      </w:r>
      <w:r w:rsidRPr="00D64694">
        <w:t>originates from Sanskrit.</w:t>
      </w:r>
    </w:p>
  </w:footnote>
  <w:footnote w:id="30">
    <w:p w14:paraId="032F8990" w14:textId="0D6ACC47" w:rsidR="00BC6239" w:rsidRPr="00D64694" w:rsidRDefault="00BC6239" w:rsidP="00797F3B">
      <w:pPr>
        <w:pStyle w:val="FootnoteText"/>
      </w:pPr>
      <w:r w:rsidRPr="00D64694">
        <w:rPr>
          <w:rStyle w:val="FootnoteReference"/>
          <w:szCs w:val="18"/>
        </w:rPr>
        <w:footnoteRef/>
      </w:r>
      <w:r w:rsidRPr="00D64694">
        <w:rPr>
          <w:szCs w:val="18"/>
        </w:rPr>
        <w:tab/>
        <w:t xml:space="preserve">As mentioned in </w:t>
      </w:r>
      <w:r w:rsidRPr="00D64694">
        <w:t>§</w:t>
      </w:r>
      <w:r>
        <w:fldChar w:fldCharType="begin"/>
      </w:r>
      <w:r>
        <w:instrText xml:space="preserve"> REF _Ref369507793 \w \h </w:instrText>
      </w:r>
      <w:r>
        <w:fldChar w:fldCharType="separate"/>
      </w:r>
      <w:r w:rsidR="00154D81">
        <w:rPr>
          <w:cs/>
        </w:rPr>
        <w:t>‎</w:t>
      </w:r>
      <w:r w:rsidR="00154D81">
        <w:t>1.6.1.2</w:t>
      </w:r>
      <w:r>
        <w:fldChar w:fldCharType="end"/>
      </w:r>
      <w:r w:rsidRPr="00D64694">
        <w:t xml:space="preserve">, </w:t>
      </w:r>
      <w:r w:rsidRPr="00D64694">
        <w:rPr>
          <w:szCs w:val="18"/>
        </w:rPr>
        <w:t xml:space="preserve">passive constructions are not further discussed in this book; instead, this topic is left for </w:t>
      </w:r>
      <w:r w:rsidRPr="00D64694">
        <w:rPr>
          <w:szCs w:val="18"/>
          <w:lang w:eastAsia="en-US"/>
        </w:rPr>
        <w:t>future research.</w:t>
      </w:r>
    </w:p>
  </w:footnote>
  <w:footnote w:id="31">
    <w:p w14:paraId="147D74E0" w14:textId="0D721EC3" w:rsidR="00BC6239" w:rsidRPr="00D64694" w:rsidRDefault="00BC6239" w:rsidP="00F00834">
      <w:pPr>
        <w:pStyle w:val="FootnoteText"/>
      </w:pPr>
      <w:r w:rsidRPr="00D64694">
        <w:rPr>
          <w:rStyle w:val="FootnoteReference"/>
        </w:rPr>
        <w:footnoteRef/>
      </w:r>
      <w:r w:rsidRPr="00D64694">
        <w:tab/>
      </w:r>
      <w:r w:rsidRPr="001B1137">
        <w:rPr>
          <w:rStyle w:val="Citation"/>
        </w:rPr>
        <w:fldChar w:fldCharType="begin"/>
      </w:r>
      <w:r>
        <w:rPr>
          <w:rStyle w:val="Citation"/>
        </w:rPr>
        <w:instrText>ADDIN CITAVI.PLACEHOLDER dbcce0cc-9728-40c0-962f-8940f1e9efaf 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WFyaWFuPC9GaXJzdE5hbWU+DQogICAgICAgICAgICA8TGFzdE5hbWU+S2xhbWVy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xhbWVyICgyMDAyOiAzNzAsIDM3MSk8L1RleHQ+DQogICAgPC9UZXh0VW5pdD4NCiAgPC9UZXh0VW5pdHM+DQo8L1BsYWNlaG9sZGVyPg==</w:instrText>
      </w:r>
      <w:r w:rsidRPr="001B1137">
        <w:rPr>
          <w:rStyle w:val="Citation"/>
        </w:rPr>
        <w:fldChar w:fldCharType="separate"/>
      </w:r>
      <w:bookmarkStart w:id="446" w:name="_CTVP001dbcce0cc972840c0962f8940f1e9efaf"/>
      <w:r w:rsidR="0092006B">
        <w:rPr>
          <w:rStyle w:val="Citation"/>
        </w:rPr>
        <w:t>Klamer (2002: 370, 371)</w:t>
      </w:r>
      <w:bookmarkEnd w:id="446"/>
      <w:r w:rsidRPr="001B1137">
        <w:rPr>
          <w:rStyle w:val="Citation"/>
        </w:rPr>
        <w:fldChar w:fldCharType="end"/>
      </w:r>
      <w:r>
        <w:rPr>
          <w:color w:val="000000"/>
        </w:rPr>
        <w:t xml:space="preserve"> </w:t>
      </w:r>
      <w:r w:rsidRPr="00D64694">
        <w:rPr>
          <w:color w:val="000000"/>
        </w:rPr>
        <w:t>defines ‘</w:t>
      </w:r>
      <w:r w:rsidRPr="00D64694">
        <w:t>Parallelisms without stylistic optionality’ as follows:</w:t>
      </w:r>
      <w:r w:rsidRPr="00D64694">
        <w:rPr>
          <w:color w:val="000000"/>
        </w:rPr>
        <w:t xml:space="preserve"> “</w:t>
      </w:r>
      <w:r w:rsidRPr="00D64694">
        <w:rPr>
          <w:color w:val="000000"/>
          <w:szCs w:val="24"/>
        </w:rPr>
        <w:t xml:space="preserve">Many languages in Eastern Indonesia employ the verbal art form of parallelism [… It] is a structurally defined verbal art form that functions as a stylistic device in the ritual language </w:t>
      </w:r>
      <w:r w:rsidRPr="00D64694">
        <w:rPr>
          <w:color w:val="000000"/>
        </w:rPr>
        <w:t xml:space="preserve">[…] </w:t>
      </w:r>
      <w:r w:rsidRPr="00D64694">
        <w:rPr>
          <w:color w:val="000000"/>
          <w:szCs w:val="24"/>
        </w:rPr>
        <w:t xml:space="preserve">In parallelism, semantically synonymic words or phrases are combined in (minimally two) parallel utterances. </w:t>
      </w:r>
      <w:r w:rsidRPr="00D64694">
        <w:rPr>
          <w:color w:val="000000"/>
        </w:rPr>
        <w:t xml:space="preserve">[…] </w:t>
      </w:r>
      <w:r w:rsidRPr="00D64694">
        <w:rPr>
          <w:color w:val="000000"/>
          <w:szCs w:val="24"/>
        </w:rPr>
        <w:t>Though parallelism is a property of oral literature, it is not purely stylistic: the pairings are obligatory; there is generally no stylistic optionality involved in the choice of a proper pair.</w:t>
      </w:r>
      <w:r>
        <w:rPr>
          <w:color w:val="000000"/>
          <w:szCs w:val="24"/>
        </w:rPr>
        <w:t>”</w:t>
      </w:r>
    </w:p>
  </w:footnote>
  <w:footnote w:id="32">
    <w:p w14:paraId="51BD0F7C" w14:textId="60428225" w:rsidR="00BC6239" w:rsidRPr="00D64694" w:rsidRDefault="00BC6239" w:rsidP="00B0017B">
      <w:pPr>
        <w:pStyle w:val="FootnoteText"/>
      </w:pPr>
      <w:r w:rsidRPr="00D64694">
        <w:rPr>
          <w:rStyle w:val="FootnoteReference"/>
          <w:szCs w:val="18"/>
        </w:rPr>
        <w:footnoteRef/>
      </w:r>
      <w:r w:rsidRPr="00D64694">
        <w:rPr>
          <w:szCs w:val="18"/>
        </w:rPr>
        <w:tab/>
        <w:t xml:space="preserve">This list of features in </w:t>
      </w:r>
      <w:r w:rsidRPr="00A2009B">
        <w:rPr>
          <w:rStyle w:val="Citation"/>
        </w:rPr>
        <w:fldChar w:fldCharType="begin"/>
      </w:r>
      <w:r>
        <w:rPr>
          <w:rStyle w:val="Citation"/>
        </w:rPr>
        <w:instrText>ADDIN CITAVI.PLACEHOLDER 7b3b6ac0-84dc-42a7-bdd7-ce96e5076029 PFBsYWNlaG9sZGVyPg0KICA8QWRkSW5WZXJzaW9uPjUuMi4wLjg8L0FkZEluVmVyc2lvbj4NCiAgPElkPjdiM2I2YWMwLTg0ZGMtNDJhNy1iZGQ3LWNlOTZlNTA3NjAyOTwvSWQ+DQogIDxFbnRyaWVzPg0KICAgIDxFbnRyeT4NCiAgICAgIDxJZD5lZWNkMjMzOS05NDE1LTRkOTYtYjVjZi1iNmJjZDIyMWExMjg8L0lkPg0KICAgICAgPFJlZmVyZW5jZUlkPjIxZWIwNDQxLWE5OWMtNGQzZC04YzlhLWVmYjE1ZDRiYjM5YjwvUmVmZXJlbmNlSWQ+DQogICAgICA8UnVsZVNldE92ZXJyaWRlPkZvb3RjaXQ8L1J1bGVTZXRPdmVycmlkZT4NCiAgICAgIDxSYW5nZT4NCiAgICAgICAgPFN0YXJ0PjA8L1N0YXJ0Pg0KICAgICAgICA8TGVuZ3RoPjIz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sYW1lciBhbmQgRXdpbmcgKDIwMTApPC9UZXh0Pg0KICAgIDwvVGV4dFVuaXQ+DQogIDwvVGV4dFVuaXRzPg0KPC9QbGFjZWhvbGRlcj4=</w:instrText>
      </w:r>
      <w:r w:rsidRPr="00A2009B">
        <w:rPr>
          <w:rStyle w:val="Citation"/>
        </w:rPr>
        <w:fldChar w:fldCharType="separate"/>
      </w:r>
      <w:bookmarkStart w:id="448" w:name="_CTVP0017b3b6ac084dc42a7bdd7ce96e5076029"/>
      <w:r w:rsidR="0092006B">
        <w:rPr>
          <w:rStyle w:val="Citation"/>
        </w:rPr>
        <w:t>Klamer and Ewing (2010)</w:t>
      </w:r>
      <w:bookmarkEnd w:id="448"/>
      <w:r w:rsidRPr="00A2009B">
        <w:rPr>
          <w:rStyle w:val="Citation"/>
        </w:rPr>
        <w:fldChar w:fldCharType="end"/>
      </w:r>
      <w:r w:rsidRPr="00D64694">
        <w:rPr>
          <w:szCs w:val="18"/>
        </w:rPr>
        <w:t xml:space="preserve"> builds on</w:t>
      </w:r>
      <w:r>
        <w:rPr>
          <w:szCs w:val="18"/>
        </w:rPr>
        <w:t xml:space="preserve"> </w:t>
      </w:r>
      <w:r w:rsidRPr="001B1137">
        <w:rPr>
          <w:rStyle w:val="Citation"/>
        </w:rPr>
        <w:fldChar w:fldCharType="begin"/>
      </w:r>
      <w:r w:rsidRPr="001B1137">
        <w:rPr>
          <w:rStyle w:val="Citation"/>
        </w:rPr>
        <w:instrText>ADDIN CITAVI.PLACEHOLDER bed224b5-9343-42a1-a1ea-5295cc9ade03 PFBsYWNlaG9sZGVyPg0KICA8QWRkSW5WZXJzaW9uPjUuMi4wLjg8L0FkZEluVmVyc2lvbj4NCiAgPElkPmJlZDIyNGI1LTkzNDMtNDJhMS1hMWVhLTUyOTVjYzlhZGUwMzwvSWQ+DQogIDxFbnRyaWVzPg0KICAgIDxFbnRyeT4NCiAgICAgIDxJZD5mYmEwNmIxNS0yNTQxLTQzYjUtOTE0OC1kMTNjMzMzMGY0YmY8L0lkPg0KICAgICAgPFJlZmVyZW5jZUlkPjRmZjRlNGVmLWI5YmQtNDY5Yy04Nzk3LTEzNGQyNjJjMzk1NDwvUmVmZXJlbmNlSWQ+DQogICAgICA8UnVsZVNldE92ZXJyaWRlPkZvb3RjaXQ8L1J1bGVTZXRPdmVycmlkZT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Gb2xleV9XXzE5ODZfVGhlIFBhcHVhbiBsYW5ndWFnZXMgb2YgTmV3IEd1aW5lYS5wZGY8L0FkZHJlc3M+DQogICAgICAgICAgICA8TG9jYXRpb25UeXBlPkVsZWN0cm9uaWNBZGRyZXNzPC9Mb2NhdGlvblR5cGU+DQogICAgICAgICAgPC9Mb2NhdGlvbj4NCiAgICAgICAgPC9Mb2NhdGlvbnM+DQogICAgICAgIDxQYWdlQ291bnRDNT48IVtDREFUQVs8Yz4zMDU8L2M+DQo8b3M+eGlpaSwgMzA1IHAuPC9vcz4NCjxwcz54aWlpLCAzMDUgcC48L3BzPl1dPjwvUGFnZUNvdW50QzU+DQogICAgICAgIDxQYWdlQ291bnQ+eGlpaSwgMzA1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MYW5ndWFnZSBTdXJ2ZXlzPC9OYW1lPg0KICAgICAgICA8L1Nlcmllc1RpdGxlPg0KICAgICAgICA8U2hvcnRUaXRsZT5Gb2xleSAxOTg2IOKAkyBUaGUgUGFwdWFuIGxhbmd1YWdlcyBvZiBOZXc8L1Nob3J0VGl0bGU+DQogICAgICAgIDxUaXRsZT5UaGUgUGFwdWFuIGxhbmd1YWdlcyBvZiBOZXcgR3VpbmVhPC9UaXRsZT4NCiAgICAgICAgPFllYXI+MTk4NjwvWWVhcj4NCiAgICAgIDwvUmVmZXJlbmNlPg0KICAgIDwvRW50cnk+DQogIDwvRW50cmllcz4NCiAgPFRleHQ+Rm9sZXkgKDE5O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vbGV5ICgxOTg2KTwvVGV4dD4NCiAgICA8L1RleHRVbml0Pg0KICA8L1RleHRVbml0cz4NCjwvUGxhY2Vob2xkZXI+</w:instrText>
      </w:r>
      <w:r w:rsidRPr="001B1137">
        <w:rPr>
          <w:rStyle w:val="Citation"/>
        </w:rPr>
        <w:fldChar w:fldCharType="separate"/>
      </w:r>
      <w:bookmarkStart w:id="449" w:name="_CTVP001bed224b5934342a1a1ea5295cc9ade03"/>
      <w:r w:rsidR="0092006B">
        <w:rPr>
          <w:rStyle w:val="Citation"/>
        </w:rPr>
        <w:t>Foley (1986)</w:t>
      </w:r>
      <w:bookmarkEnd w:id="449"/>
      <w:r w:rsidRPr="001B1137">
        <w:rPr>
          <w:rStyle w:val="Citation"/>
        </w:rPr>
        <w:fldChar w:fldCharType="end"/>
      </w:r>
      <w:r>
        <w:rPr>
          <w:szCs w:val="18"/>
        </w:rPr>
        <w:t xml:space="preserve">, </w:t>
      </w:r>
      <w:r w:rsidRPr="001B1137">
        <w:rPr>
          <w:rStyle w:val="Citation"/>
        </w:rPr>
        <w:fldChar w:fldCharType="begin"/>
      </w:r>
      <w:r>
        <w:rPr>
          <w:rStyle w:val="Citation"/>
        </w:rPr>
        <w:instrText>ADDIN CITAVI.PLACEHOLDER b7c43453-5fef-4c01-a16d-9482732b710c PFBsYWNlaG9sZGVyPg0KICA8QWRkSW5WZXJzaW9uPjUuMi4wLjg8L0FkZEluVmVyc2lvbj4NCiAgPElkPmI3YzQzNDUzLTVmZWYtNGMwMS1hMTZkLTk0ODI3MzJiNzEwYzwvSWQ+DQogIDxFbnRyaWVzPg0KICAgIDxFbnRyeT4NCiAgICAgIDxJZD4wY2Q4Yjk1Zi1mMTJlLTQ0NzAtYjIyOS0xZDE0NGFmMjA3MjU8L0lkPg0KICAgICAgPFJlZmVyZW5jZUlkPmIyZTk3ZmMzLTM1MGQtNDI2MS1hOTZjLWQ3ODA2MDIzMmVmNDwvUmVmZXJlbmNlSWQ+DQogICAgICA8UnVsZVNldE92ZXJyaWRlPkZvb3RjaXQ8L1J1bGVTZXRPdmVycmlkZT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b2xleSAoMjAwMCk8L1RleHQ+DQogICAgPC9UZXh0VW5pdD4NCiAgPC9UZXh0VW5pdHM+DQo8L1BsYWNlaG9sZGVyPg==</w:instrText>
      </w:r>
      <w:r w:rsidRPr="001B1137">
        <w:rPr>
          <w:rStyle w:val="Citation"/>
        </w:rPr>
        <w:fldChar w:fldCharType="separate"/>
      </w:r>
      <w:bookmarkStart w:id="450" w:name="_CTVP001b7c434535fef4c01a16d9482732b710c"/>
      <w:r w:rsidR="0092006B">
        <w:rPr>
          <w:rStyle w:val="Citation"/>
        </w:rPr>
        <w:t>Foley (2000)</w:t>
      </w:r>
      <w:bookmarkEnd w:id="450"/>
      <w:r w:rsidRPr="001B1137">
        <w:rPr>
          <w:rStyle w:val="Citation"/>
        </w:rPr>
        <w:fldChar w:fldCharType="end"/>
      </w:r>
      <w:r>
        <w:rPr>
          <w:szCs w:val="18"/>
        </w:rPr>
        <w:t xml:space="preserve">, </w:t>
      </w:r>
      <w:r w:rsidRPr="001B1137">
        <w:rPr>
          <w:rStyle w:val="Citation"/>
        </w:rPr>
        <w:fldChar w:fldCharType="begin"/>
      </w:r>
      <w:r w:rsidRPr="001B1137">
        <w:rPr>
          <w:rStyle w:val="Citation"/>
        </w:rPr>
        <w:instrText>ADDIN CITAVI.PLACEHOLDER 9b31c6e0-cf08-43ba-8078-dc0309e1f1b1 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d2xleSAoMjAwNSk8L1RleHQ+DQogICAgPC9UZXh0VW5pdD4NCiAgPC9UZXh0VW5pdHM+DQo8L1BsYWNlaG9sZGVyPg==</w:instrText>
      </w:r>
      <w:r w:rsidRPr="001B1137">
        <w:rPr>
          <w:rStyle w:val="Citation"/>
        </w:rPr>
        <w:fldChar w:fldCharType="separate"/>
      </w:r>
      <w:bookmarkStart w:id="451" w:name="_CTVP0019b31c6e0cf0843ba8078dc0309e1f1b1"/>
      <w:r w:rsidR="0092006B">
        <w:rPr>
          <w:rStyle w:val="Citation"/>
        </w:rPr>
        <w:t>Pawley (2005)</w:t>
      </w:r>
      <w:bookmarkEnd w:id="451"/>
      <w:r w:rsidRPr="001B1137">
        <w:rPr>
          <w:rStyle w:val="Citation"/>
        </w:rPr>
        <w:fldChar w:fldCharType="end"/>
      </w:r>
      <w:r w:rsidRPr="00D64694">
        <w:rPr>
          <w:szCs w:val="18"/>
        </w:rPr>
        <w:t>, and</w:t>
      </w:r>
      <w:r>
        <w:rPr>
          <w:szCs w:val="18"/>
        </w:rPr>
        <w:t xml:space="preserve"> </w:t>
      </w:r>
      <w:r w:rsidRPr="001B1137">
        <w:rPr>
          <w:rStyle w:val="Citation"/>
        </w:rPr>
        <w:fldChar w:fldCharType="begin"/>
      </w:r>
      <w:r w:rsidRPr="001B1137">
        <w:rPr>
          <w:rStyle w:val="Citation"/>
        </w:rPr>
        <w:instrText>ADDIN CITAVI.PLACEHOLDER 4c6dfc28-e9f5-4a86-8c39-e57711f8aaf3 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pa2hlbnZhbGQgYW5kIFN0ZWJiaW5zICgyMDA3KTwvVGV4dD4NCiAgICA8L1RleHRVbml0Pg0KICA8L1RleHRVbml0cz4NCjwvUGxhY2Vob2xkZXI+</w:instrText>
      </w:r>
      <w:r w:rsidRPr="001B1137">
        <w:rPr>
          <w:rStyle w:val="Citation"/>
        </w:rPr>
        <w:fldChar w:fldCharType="separate"/>
      </w:r>
      <w:bookmarkStart w:id="452" w:name="_CTVP0014c6dfc28e9f54a868c39e57711f8aaf3"/>
      <w:r w:rsidR="0092006B">
        <w:rPr>
          <w:rStyle w:val="Citation"/>
        </w:rPr>
        <w:t>Aikhenvald and Stebbins (2007)</w:t>
      </w:r>
      <w:bookmarkEnd w:id="452"/>
      <w:r w:rsidRPr="001B1137">
        <w:rPr>
          <w:rStyle w:val="Citation"/>
        </w:rPr>
        <w:fldChar w:fldCharType="end"/>
      </w:r>
      <w:r w:rsidRPr="00D64694">
        <w:rPr>
          <w:szCs w:val="18"/>
        </w:rPr>
        <w:t>.</w:t>
      </w:r>
      <w:r w:rsidRPr="00D64694">
        <w:rPr>
          <w:szCs w:val="18"/>
        </w:rPr>
        <w:br/>
        <w:t xml:space="preserve">Tail-head linkage is not mentioned in </w:t>
      </w:r>
      <w:r w:rsidRPr="00A2009B">
        <w:rPr>
          <w:rStyle w:val="Citation"/>
        </w:rPr>
        <w:fldChar w:fldCharType="begin"/>
      </w:r>
      <w:r>
        <w:rPr>
          <w:rStyle w:val="Citation"/>
        </w:rPr>
        <w:instrText>ADDIN CITAVI.PLACEHOLDER 043f8cc5-e96d-4c94-89c1-706e3c4c5c33 PFBsYWNlaG9sZGVyPg0KICA8QWRkSW5WZXJzaW9uPjUuMi4wLjg8L0FkZEluVmVyc2lvbj4NCiAgPElkPjA0M2Y4Y2M1LWU5NmQtNGM5NC04OWMxLTcwNmUzYzRjNWMzMzwvSWQ+DQogIDxFbnRyaWVzPg0KICAgIDxFbnRyeT4NCiAgICAgIDxJZD4wN2FhMjkwYi0wYmM4LTQzZGYtOWYzZi0xMmNmNzViOGZhYzQ8L0lkPg0KICAgICAgPFJlZmVyZW5jZUlkPjNkOTQ0NWQzLWQ3N2QtNDA4OS05MGVlLTFlYzUyOWRhYjc0YjwvUmVmZXJlbmNlSWQ+DQogICAgICA8UnVsZVNldE92ZXJyaWRlPkZvb3RjaXQ8L1J1bGVTZXRPdmVycmlkZT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xhbWVyIGV0IGFsLiAoMjAwOCk8L1RleHQ+DQogICAgPC9UZXh0VW5pdD4NCiAgPC9UZXh0VW5pdHM+DQo8L1BsYWNlaG9sZGVyPg==</w:instrText>
      </w:r>
      <w:r w:rsidRPr="00A2009B">
        <w:rPr>
          <w:rStyle w:val="Citation"/>
        </w:rPr>
        <w:fldChar w:fldCharType="separate"/>
      </w:r>
      <w:bookmarkStart w:id="453" w:name="_CTVP001043f8cc5e96d4c9489c1706e3c4c5c33"/>
      <w:r w:rsidR="0092006B">
        <w:rPr>
          <w:rStyle w:val="Citation"/>
        </w:rPr>
        <w:t>Klamer et al. (2008)</w:t>
      </w:r>
      <w:bookmarkEnd w:id="453"/>
      <w:r w:rsidRPr="00A2009B">
        <w:rPr>
          <w:rStyle w:val="Citation"/>
        </w:rPr>
        <w:fldChar w:fldCharType="end"/>
      </w:r>
      <w:r w:rsidRPr="00D64694">
        <w:rPr>
          <w:szCs w:val="18"/>
        </w:rPr>
        <w:t>. It is, however, a typical Papuan feature (see</w:t>
      </w:r>
      <w:r>
        <w:rPr>
          <w:szCs w:val="18"/>
        </w:rPr>
        <w:t xml:space="preserve"> </w:t>
      </w:r>
      <w:r>
        <w:rPr>
          <w:szCs w:val="18"/>
        </w:rPr>
        <w:fldChar w:fldCharType="begin"/>
      </w:r>
      <w:r>
        <w:rPr>
          <w:szCs w:val="18"/>
        </w:rPr>
        <w:instrText>ADDIN CITAVI.PLACEHOLDER 6382ea19-ee69-4461-847b-19fe8a690a17 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hbWJyaWRnZSBMYW5ndWFnZSBTdXJ2ZXlzPC9OYW1lPg0KICAgICAgICA8L1Nlcmllc1RpdGxlPg0KICAgICAgICA8U2hvcnRUaXRsZT5Gb2xleSAxOTg2IOKAkyBUaGUgUGFwdWFuIGxhbmd1YWdlcyBvZiBOZXc8L1Nob3J0VGl0bGU+DQogICAgICAgIDxUaXRsZT5UaGUgUGFwdWFuIGxhbmd1YWdlcyBvZiBOZXcgR3VpbmVhPC9UaXRsZT4NCiAgICAgICAgPFllYXI+MTk4NjwvWWVhcj4NCiAgICAgIDwvUmVmZXJlbmNlPg0KICAgIDwvRW50cnk+DQogIDwvRW50cmllcz4NCiAgPFRleHQ+Rm9sZXkgMTk4NjogMjAw4oCTMj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vbGV5IDE5ODY6IDIwMOKAkzIwMTwvVGV4dD4NCiAgICA8L1RleHRVbml0Pg0KICA8L1RleHRVbml0cz4NCjwvUGxhY2Vob2xkZXI+</w:instrText>
      </w:r>
      <w:r>
        <w:rPr>
          <w:szCs w:val="18"/>
        </w:rPr>
        <w:fldChar w:fldCharType="separate"/>
      </w:r>
      <w:bookmarkStart w:id="454" w:name="_CTVP0016382ea19ee694461847b19fe8a690a17"/>
      <w:r w:rsidR="0092006B">
        <w:rPr>
          <w:szCs w:val="18"/>
        </w:rPr>
        <w:t>Foley 1986: 200–201</w:t>
      </w:r>
      <w:bookmarkEnd w:id="454"/>
      <w:r>
        <w:rPr>
          <w:szCs w:val="18"/>
        </w:rPr>
        <w:fldChar w:fldCharType="end"/>
      </w:r>
      <w:r>
        <w:rPr>
          <w:szCs w:val="18"/>
        </w:rPr>
        <w:t>;</w:t>
      </w:r>
      <w:r w:rsidRPr="00B037A6">
        <w:t xml:space="preserve"> </w:t>
      </w:r>
      <w:r>
        <w:rPr>
          <w:rStyle w:val="Citation"/>
          <w:szCs w:val="18"/>
        </w:rPr>
        <w:fldChar w:fldCharType="begin"/>
      </w:r>
      <w:r>
        <w:rPr>
          <w:rStyle w:val="Citation"/>
          <w:szCs w:val="18"/>
        </w:rPr>
        <w:instrText>ADDIN CITAVI.PLACEHOLDER 895098f8-c8f9-428c-a82a-8a92b4138857 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9sZXkgMjAwMDogMzkwPC9UZXh0Pg0KICAgIDwvVGV4dFVuaXQ+DQogIDwvVGV4dFVuaXRzPg0KPC9QbGFjZWhvbGRlcj4=</w:instrText>
      </w:r>
      <w:r>
        <w:rPr>
          <w:rStyle w:val="Citation"/>
          <w:szCs w:val="18"/>
        </w:rPr>
        <w:fldChar w:fldCharType="separate"/>
      </w:r>
      <w:bookmarkStart w:id="455" w:name="_CTVP001895098f8c8f9428ca82a8a92b4138857"/>
      <w:r w:rsidR="0092006B">
        <w:rPr>
          <w:rStyle w:val="Citation"/>
          <w:szCs w:val="18"/>
        </w:rPr>
        <w:t>Foley 2000: 390</w:t>
      </w:r>
      <w:bookmarkEnd w:id="455"/>
      <w:r>
        <w:rPr>
          <w:rStyle w:val="Citation"/>
          <w:szCs w:val="18"/>
        </w:rPr>
        <w:fldChar w:fldCharType="end"/>
      </w:r>
      <w:r w:rsidRPr="00D64694">
        <w:rPr>
          <w:szCs w:val="18"/>
        </w:rPr>
        <w:t>).</w:t>
      </w:r>
    </w:p>
  </w:footnote>
  <w:footnote w:id="33">
    <w:p w14:paraId="5D07EE66" w14:textId="77777777" w:rsidR="00BC6239" w:rsidRPr="00D64694" w:rsidRDefault="00BC6239" w:rsidP="00B0017B">
      <w:pPr>
        <w:pStyle w:val="FootnoteText"/>
      </w:pPr>
      <w:r w:rsidRPr="00D64694">
        <w:rPr>
          <w:rStyle w:val="FootnoteReference"/>
          <w:szCs w:val="18"/>
        </w:rPr>
        <w:footnoteRef/>
      </w:r>
      <w:r w:rsidRPr="00D64694">
        <w:rPr>
          <w:szCs w:val="18"/>
        </w:rPr>
        <w:tab/>
        <w:t xml:space="preserve">Serial verb constructions are briefly mentioned in </w:t>
      </w:r>
      <w:r w:rsidRPr="00D64694">
        <w:rPr>
          <w:szCs w:val="18"/>
          <w:lang w:eastAsia="en-US"/>
        </w:rPr>
        <w:t>§</w:t>
      </w:r>
      <w:r w:rsidRPr="00D64694">
        <w:rPr>
          <w:szCs w:val="18"/>
          <w:lang w:eastAsia="en-US"/>
        </w:rPr>
        <w:fldChar w:fldCharType="begin"/>
      </w:r>
      <w:r w:rsidRPr="00D64694">
        <w:rPr>
          <w:szCs w:val="18"/>
          <w:lang w:eastAsia="en-US"/>
        </w:rPr>
        <w:instrText xml:space="preserve"> REF _Ref367459479 \w \h  \* MERGEFORMAT </w:instrText>
      </w:r>
      <w:r w:rsidRPr="00D64694">
        <w:rPr>
          <w:szCs w:val="18"/>
          <w:lang w:eastAsia="en-US"/>
        </w:rPr>
      </w:r>
      <w:r w:rsidRPr="00D64694">
        <w:rPr>
          <w:szCs w:val="18"/>
          <w:lang w:eastAsia="en-US"/>
        </w:rPr>
        <w:fldChar w:fldCharType="separate"/>
      </w:r>
      <w:r w:rsidR="00154D81">
        <w:rPr>
          <w:szCs w:val="18"/>
          <w:cs/>
          <w:lang w:eastAsia="en-US"/>
        </w:rPr>
        <w:t>‎</w:t>
      </w:r>
      <w:r w:rsidR="00154D81">
        <w:rPr>
          <w:szCs w:val="18"/>
          <w:lang w:eastAsia="en-US"/>
        </w:rPr>
        <w:t>11.2</w:t>
      </w:r>
      <w:r w:rsidRPr="00D64694">
        <w:rPr>
          <w:szCs w:val="18"/>
          <w:lang w:eastAsia="en-US"/>
        </w:rPr>
        <w:fldChar w:fldCharType="end"/>
      </w:r>
      <w:r w:rsidRPr="00D64694">
        <w:rPr>
          <w:szCs w:val="18"/>
          <w:lang w:eastAsia="en-US"/>
        </w:rPr>
        <w:t xml:space="preserve">, in Chapter </w:t>
      </w:r>
      <w:r w:rsidRPr="00D64694">
        <w:fldChar w:fldCharType="begin"/>
      </w:r>
      <w:r w:rsidRPr="00D64694">
        <w:instrText xml:space="preserve"> REF _Ref289539095 \w \h  \* MERGEFORMAT </w:instrText>
      </w:r>
      <w:r w:rsidRPr="00D64694">
        <w:fldChar w:fldCharType="separate"/>
      </w:r>
      <w:r w:rsidR="00154D81">
        <w:rPr>
          <w:cs/>
        </w:rPr>
        <w:t>‎</w:t>
      </w:r>
      <w:r w:rsidR="00154D81">
        <w:t>11</w:t>
      </w:r>
      <w:r w:rsidRPr="00D64694">
        <w:fldChar w:fldCharType="end"/>
      </w:r>
      <w:r w:rsidRPr="00D64694">
        <w:rPr>
          <w:szCs w:val="18"/>
          <w:lang w:eastAsia="en-US"/>
        </w:rPr>
        <w:t>; a detailed description of this topic is left for future research.</w:t>
      </w:r>
    </w:p>
  </w:footnote>
  <w:footnote w:id="34">
    <w:p w14:paraId="1451B48C" w14:textId="69CA9AD4" w:rsidR="00BC6239" w:rsidRPr="00D64694" w:rsidRDefault="00BC6239" w:rsidP="00B0017B">
      <w:pPr>
        <w:pStyle w:val="FootnoteText"/>
      </w:pPr>
      <w:r w:rsidRPr="00D64694">
        <w:rPr>
          <w:rStyle w:val="FootnoteReference"/>
        </w:rPr>
        <w:footnoteRef/>
      </w:r>
      <w:r w:rsidRPr="00D64694">
        <w:tab/>
        <w:t>In their contributions,</w:t>
      </w:r>
      <w:r>
        <w:t xml:space="preserve"> </w:t>
      </w:r>
      <w:r w:rsidRPr="00B43B85">
        <w:rPr>
          <w:rStyle w:val="Citation"/>
        </w:rPr>
        <w:fldChar w:fldCharType="begin"/>
      </w:r>
      <w:r w:rsidRPr="00B43B85">
        <w:rPr>
          <w:rStyle w:val="Citation"/>
        </w:rPr>
        <w:instrText>ADDIN CITAVI.PLACEHOLDER d4d2f52f-44ad-47cb-9150-e3184fc780b8 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F5bG9yICgxOTgzKTwvVGV4dD4NCiAgICA8L1RleHRVbml0Pg0KICA8L1RleHRVbml0cz4NCjwvUGxhY2Vob2xkZXI+</w:instrText>
      </w:r>
      <w:r w:rsidRPr="00B43B85">
        <w:rPr>
          <w:rStyle w:val="Citation"/>
        </w:rPr>
        <w:fldChar w:fldCharType="separate"/>
      </w:r>
      <w:bookmarkStart w:id="477" w:name="_CTVP001d4d2f52f44ad47cb9150e3184fc780b8"/>
      <w:r w:rsidR="0092006B">
        <w:rPr>
          <w:rStyle w:val="Citation"/>
        </w:rPr>
        <w:t>Taylor (1983)</w:t>
      </w:r>
      <w:bookmarkEnd w:id="477"/>
      <w:r w:rsidRPr="00B43B85">
        <w:rPr>
          <w:rStyle w:val="Citation"/>
        </w:rPr>
        <w:fldChar w:fldCharType="end"/>
      </w:r>
      <w:r w:rsidRPr="00D64694">
        <w:t xml:space="preserve"> and </w:t>
      </w:r>
      <w:r w:rsidRPr="00B43B85">
        <w:rPr>
          <w:rStyle w:val="Citation"/>
        </w:rPr>
        <w:fldChar w:fldCharType="begin"/>
      </w:r>
      <w:r w:rsidRPr="00B43B85">
        <w:rPr>
          <w:rStyle w:val="Citation"/>
        </w:rPr>
        <w:instrText>ADDIN CITAVI.PLACEHOLDER d0775c6b-fff9-46a0-ba62-c064935b5079 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WE1OTEzYTctZTU2Yi00N2JjLWI5YzMtMTA3MjkwZWI1NjcxPC9JZD4NCiAgICAgICAgPExhbmd1YWdlPkVuZ2xpc2g8L0xhbmd1YWdlPg0KICAgICAgICA8TGFuZ3VhZ2VDb2RlPmVuPC9MYW5ndWFnZUNvZGU+DQogICAgICAgIDxQYWdlUmFuZ2U+PCFbQ0RBVEFbPHNwPg0KICA8bj4xPC9uPg0KICA8aW4+dHJ1ZTwvaW4+DQogIDxvcz4xPC9vcz4NCiAgPHBzPjE8L3BzPg0KPC9zcD4NCjxlcD4NCiAgPG4+MTM8L24+DQogIDxpbj50cnVlPC9pbj4NCiAgPG9zPjEzPC9vcz4NCiAgPHBzPjEzPC9wcz4NCjwvZXA+DQo8b3M+MS0xMzwvb3M+XV0+PC9QYWdlUmFuZ2U+DQogICAgICAgIDxFbmRQYWdlPjEzPC9FbmRQYWdlPg0KICAgICAgICA8U3RhcnRQYWdlPjE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Wb29yaG9ldmUgMTk4MyDigJMgU29tZSBvYnNlcnZhdGlvbnMgb24gTm9ydGgtTW9sdWNjYW4gTWFsYXk8L1Nob3J0VGl0bGU+DQogICAgICAgIDxUaXRsZT5Tb21lIG9ic2VydmF0aW9ucyBvbiBOb3J0aC1Nb2x1Y2NhbiBNYWxheTwvVGl0bGU+DQogICAgICA8L1JlZmVyZW5jZT4NCiAgICA8L0VudHJ5Pg0KICA8L0VudHJpZXM+DQogIDxUZXh0PlZvb3Job2V2ZSAo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vcmhvZXZlICgxOTgzKTwvVGV4dD4NCiAgICA8L1RleHRVbml0Pg0KICA8L1RleHRVbml0cz4NCjwvUGxhY2Vob2xkZXI+</w:instrText>
      </w:r>
      <w:r w:rsidRPr="00B43B85">
        <w:rPr>
          <w:rStyle w:val="Citation"/>
        </w:rPr>
        <w:fldChar w:fldCharType="separate"/>
      </w:r>
      <w:bookmarkStart w:id="478" w:name="_CTVP001d0775c6bfff946a0ba62c064935b5079"/>
      <w:r w:rsidR="0092006B">
        <w:rPr>
          <w:rStyle w:val="Citation"/>
        </w:rPr>
        <w:t>Voorhoeve (1983)</w:t>
      </w:r>
      <w:bookmarkEnd w:id="478"/>
      <w:r w:rsidRPr="00B43B85">
        <w:rPr>
          <w:rStyle w:val="Citation"/>
        </w:rPr>
        <w:fldChar w:fldCharType="end"/>
      </w:r>
      <w:r>
        <w:t xml:space="preserve"> </w:t>
      </w:r>
      <w:r w:rsidRPr="00D64694">
        <w:t>label the Malay variety spoken in the northern Moluccas as North Moluccan Malay, while</w:t>
      </w:r>
      <w:r>
        <w:t xml:space="preserve"> </w:t>
      </w:r>
      <w:r w:rsidRPr="006C2604">
        <w:rPr>
          <w:rStyle w:val="Citation"/>
        </w:rPr>
        <w:fldChar w:fldCharType="begin"/>
      </w:r>
      <w:r>
        <w:rPr>
          <w:rStyle w:val="Citation"/>
        </w:rPr>
        <w:instrText>ADDIN CITAVI.PLACEHOLDER cdcf07e0-70cf-4e85-9a21-08cdb9c03da7 PFBsYWNlaG9sZGVyPg0KICA8QWRkSW5WZXJzaW9uPjUuMi4wLjg8L0FkZEluVmVyc2lvbj4NCiAgPElkPmNkY2YwN2UwLTcwY2YtNGU4NS05YTIxLTA4Y2RiOWMwM2RhNzwvSWQ+DQogIDxFbnRyaWVzPg0KICAgIDxFbnRyeT4NCiAgICAgIDxJZD4xNmRkMTI3My01OWJjLTRhOGMtYjM3Ni1jZGU4ZWYxMjIzZDA8L0lkPg0KICAgICAgPFJlZmVyZW5jZUlkPmEzNzM1ODA5LTM1OWEtNDA4Mi05YjRjLTA2YWMxZGQ1MzhiN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CZXR0eTwvRmlyc3ROYW1lPg0KICAgICAgICAgICAgPExhc3ROYW1lPkxpdGFtYWh1cHV0dHk8L0xhc3R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dGFtYWh1cHV0dHkgKDIwMTIpPC9UZXh0Pg0KICAgIDwvVGV4dFVuaXQ+DQogIDwvVGV4dFVuaXRzPg0KPC9QbGFjZWhvbGRlcj4=</w:instrText>
      </w:r>
      <w:r w:rsidRPr="006C2604">
        <w:rPr>
          <w:rStyle w:val="Citation"/>
        </w:rPr>
        <w:fldChar w:fldCharType="separate"/>
      </w:r>
      <w:bookmarkStart w:id="479" w:name="_CTVP001cdcf07e070cf4e859a2108cdb9c03da7"/>
      <w:r w:rsidR="0092006B">
        <w:rPr>
          <w:rStyle w:val="Citation"/>
        </w:rPr>
        <w:t>Litamahuputty (2012)</w:t>
      </w:r>
      <w:bookmarkEnd w:id="479"/>
      <w:r w:rsidRPr="006C2604">
        <w:rPr>
          <w:rStyle w:val="Citation"/>
        </w:rPr>
        <w:fldChar w:fldCharType="end"/>
      </w:r>
      <w:r>
        <w:t xml:space="preserve"> </w:t>
      </w:r>
      <w:r w:rsidRPr="00D64694">
        <w:t xml:space="preserve">uses the term Ternate Malay for the same variety in her in-depth grammar. Given that the three studies differ in depth, all three of them are included here, with </w:t>
      </w:r>
      <w:r>
        <w:fldChar w:fldCharType="begin"/>
      </w:r>
      <w:r>
        <w:instrText>ADDIN CITAVI.PLACEHOLDER 67c80076-b17e-4425-9ec5-9d489a7ef394 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lBhdWw8L0ZpcnN0TmFtZT4NCiAgICAgICAgICAgIDxMYXN0TmFtZT5UYXlsb3I8L0xhc3ROYW1lPg0KICAgICAgICAgICAgPE1pZGRsZU5hbWU+TS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UYXlsb3IgMTk4MyDigJMgTm9ydGggTW9sdWNjYW4gTWFsYXk8L1Nob3J0VGl0bGU+DQogICAgICAgIDxUaXRsZT5Ob3J0aCBNb2x1Y2NhbiBNYWxheTogTm90ZXMgb24gYSDigJxzdWJzdGFuZGFyZOKAnSBkaWFsZWN0IG9mIEluZG9uZXNpYW48L1RpdGxlPg0KICAgICAgPC9SZWZlcmVuY2U+DQogICAgPC9FbnRyeT4NCiAgPC9FbnRyaWVzPg0KICA8VGV4dD5UYXlsb3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F5bG9yPC9UZXh0Pg0KICAgIDwvVGV4dFVuaXQ+DQogIDwvVGV4dFVuaXRzPg0KPC9QbGFjZWhvbGRlcj4=</w:instrText>
      </w:r>
      <w:r>
        <w:fldChar w:fldCharType="separate"/>
      </w:r>
      <w:bookmarkStart w:id="480" w:name="_CTVP00167c80076b17e44259ec59d489a7ef394"/>
      <w:r w:rsidR="0092006B">
        <w:t>Taylor</w:t>
      </w:r>
      <w:bookmarkEnd w:id="480"/>
      <w:r>
        <w:fldChar w:fldCharType="end"/>
      </w:r>
      <w:r>
        <w:t xml:space="preserve">’s </w:t>
      </w:r>
      <w:r>
        <w:fldChar w:fldCharType="begin"/>
      </w:r>
      <w:r>
        <w:instrText>ADDIN CITAVI.PLACEHOLDER 8e757f65-cedd-4848-a1ab-9a756c98abca 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F1bDwvRmlyc3ROYW1lPg0KICAgICAgICAgICAgPExhc3ROYW1lPlRheWxvcjwvTGFzdE5hbWU+DQogICAgICAgICAgICA8TWlkZGxlTmFtZT5N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yk8L1RleHQ+DQogICAgPC9UZXh0VW5pdD4NCiAgPC9UZXh0VW5pdHM+DQo8L1BsYWNlaG9sZGVyPg==</w:instrText>
      </w:r>
      <w:r>
        <w:fldChar w:fldCharType="separate"/>
      </w:r>
      <w:bookmarkStart w:id="481" w:name="_CTVP0018e757f65cedd4848a1ab9a756c98abca"/>
      <w:r w:rsidR="0092006B">
        <w:t>(1983)</w:t>
      </w:r>
      <w:bookmarkEnd w:id="481"/>
      <w:r>
        <w:fldChar w:fldCharType="end"/>
      </w:r>
      <w:r w:rsidRPr="00D64694">
        <w:t xml:space="preserve"> and</w:t>
      </w:r>
      <w:r>
        <w:t xml:space="preserve"> </w:t>
      </w:r>
      <w:r>
        <w:fldChar w:fldCharType="begin"/>
      </w:r>
      <w:r>
        <w:instrText>ADDIN CITAVI.PLACEHOLDER 144cdbcc-9b35-45c1-b879-5472239fecd9 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m9vcmhvZXZlIDE5ODMg4oCTIFNvbWUgb2JzZXJ2YXRpb25zIG9uIE5vcnRoLU1vbHVjY2FuIE1hbGF5PC9TaG9ydFRpdGxlPg0KICAgICAgICA8VGl0bGU+U29tZSBvYnNlcnZhdGlvbnMgb24gTm9ydGgtTW9sdWNjYW4gTWFsYXk8L1RpdGxlPg0KICAgICAgPC9SZWZlcmVuY2U+DQogICAgPC9FbnRyeT4NCiAgPC9FbnRyaWVzPg0KICA8VGV4dD5Wb29yaG9ld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vcmhvZXZlPC9UZXh0Pg0KICAgIDwvVGV4dFVuaXQ+DQogIDwvVGV4dFVuaXRzPg0KPC9QbGFjZWhvbGRlcj4=</w:instrText>
      </w:r>
      <w:r>
        <w:fldChar w:fldCharType="separate"/>
      </w:r>
      <w:bookmarkStart w:id="482" w:name="_CTVP001144cdbcc9b3545c1b8795472239fecd9"/>
      <w:r w:rsidR="0092006B">
        <w:t>Voorhoeve</w:t>
      </w:r>
      <w:bookmarkEnd w:id="482"/>
      <w:r>
        <w:fldChar w:fldCharType="end"/>
      </w:r>
      <w:r>
        <w:t xml:space="preserve">’s </w:t>
      </w:r>
      <w:r>
        <w:fldChar w:fldCharType="begin"/>
      </w:r>
      <w:r>
        <w:instrText>ADDIN CITAVI.PLACEHOLDER 37c6fdc9-81b1-4354-bc84-e8ae6c937377 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2xlbWVuczwvRmlyc3ROYW1lPg0KICAgICAgICAgICAgPExhc3ROYW1lPlZvb3Job2V2ZTwvTGFzdE5hbWU+DQogICAgICAgICAgICA8TWlkZGxlTmFtZT5M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WE1OTEzYTctZTU2Yi00N2JjLWI5YzMtMTA3MjkwZWI1NjcxPC9JZD4NCiAgICAgICAgPExhbmd1YWdlPkVuZ2xpc2g8L0xhbmd1YWdlPg0KICAgICAgICA8TGFuZ3VhZ2VDb2RlPmVuPC9MYW5ndWFnZUNvZGU+DQogICAgICAgIDxQYWdlUmFuZ2U+PCFbQ0RBVEFbPHNwPg0KICA8bj4xPC9uPg0KICA8aW4+dHJ1ZTwvaW4+DQogIDxvcz4xPC9vcz4NCiAgPHBzPjE8L3BzPg0KPC9zcD4NCjxlcD4NCiAgPG4+MTM8L24+DQogIDxpbj50cnVlPC9pbj4NCiAgPG9zPjEzPC9vcz4NCiAgPHBzPjEzPC9wcz4NCjwvZXA+DQo8b3M+MS0xMzwvb3M+XV0+PC9QYWdlUmFuZ2U+DQogICAgICAgIDxFbmRQYWdlPjEzPC9FbmRQYWdlPg0KICAgICAgICA8U3RhcnRQYWdlPjE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Wb29yaG9ldmUgMTk4MyDigJMgU29tZSBvYnNlcnZhdGlvbnMgb24gTm9ydGgtTW9sdWNjYW4gTWFsYXk8L1Nob3J0VGl0bGU+DQogICAgICAgIDxUaXRsZT5Tb21lIG9ic2VydmF0aW9ucyBvbiBOb3J0aC1Nb2x1Y2NhbiBNYWxheTwvVGl0bGU+DQogICAgICA8L1JlZmVyZW5jZT4NCiAgICA8L0VudHJ5Pg0KICA8L0VudHJpZXM+DQogIDxUZXh0PigxOTg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Myk8L1RleHQ+DQogICAgPC9UZXh0VW5pdD4NCiAgPC9UZXh0VW5pdHM+DQo8L1BsYWNlaG9sZGVyPg==</w:instrText>
      </w:r>
      <w:r>
        <w:fldChar w:fldCharType="separate"/>
      </w:r>
      <w:bookmarkStart w:id="483" w:name="_CTVP00137c6fdc981b14354bc84e8ae6c937377"/>
      <w:r w:rsidR="0092006B">
        <w:t>(1983)</w:t>
      </w:r>
      <w:bookmarkEnd w:id="483"/>
      <w:r>
        <w:fldChar w:fldCharType="end"/>
      </w:r>
      <w:r w:rsidRPr="00D64694">
        <w:t xml:space="preserve"> summarily listed under North Moluccan Malay.</w:t>
      </w:r>
    </w:p>
  </w:footnote>
  <w:footnote w:id="35">
    <w:p w14:paraId="1D880B25" w14:textId="51A2C37D" w:rsidR="00BC6239" w:rsidRPr="00D64694" w:rsidRDefault="00BC6239" w:rsidP="00B0017B">
      <w:pPr>
        <w:pStyle w:val="FootnoteText"/>
      </w:pPr>
      <w:r w:rsidRPr="00D64694">
        <w:rPr>
          <w:rStyle w:val="FootnoteReference"/>
        </w:rPr>
        <w:footnoteRef/>
      </w:r>
      <w:r w:rsidRPr="00D64694">
        <w:tab/>
      </w:r>
      <w:r w:rsidRPr="00E47F95">
        <w:rPr>
          <w:rStyle w:val="Citation"/>
        </w:rPr>
        <w:fldChar w:fldCharType="begin"/>
      </w:r>
      <w:r w:rsidRPr="00E47F95">
        <w:rPr>
          <w:rStyle w:val="Citation"/>
        </w:rPr>
        <w:instrText>ADDIN CITAVI.PLACEHOLDER 124ec18a-a8e0-4ddf-9963-80c14e6b6c6c PFBsYWNlaG9sZGVyPg0KICA8QWRkSW5WZXJzaW9uPjUuMi4wLjg8L0FkZEluVmVyc2lvbj4NCiAgPElkPjEyNGVjMThhLWE4ZTAtNGRkZi05OTYzLTgwYzE0ZTZiNmM2YzwvSWQ+DQogIDxFbnRyaWVzPg0KICAgIDxFbnRyeT4NCiAgICAgIDxJZD43MDVlMDc3Mi01MGZiLTRiNGQtOWMzNS1mZTE2NTdmZjYzZmM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FhNTkxM2E3LWU1NmItNDdiYy1iOWMzLTEwNzI5MGViNTY3MTwvUmVmZXJlbmNlSWQ+DQogICAgICA8UnVsZVNldE92ZXJyaWRlPkZvb3RjaXQ8L1J1bGVTZXRPdmVycmlkZT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Q2xlbWVuczwvRmlyc3ROYW1lPg0KICAgICAgICAgICAgPExhc3ROYW1lPlZvb3Job2V2ZTwvTGFzdE5hbWU+DQogICAgICAgICAgICA8TWlkZGxlTmFtZT5M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WE1OTEzYTctZTU2Yi00N2JjLWI5YzMtMTA3MjkwZWI1NjcxPC9JZD4NCiAgICAgICAgPExhbmd1YWdlPkVuZ2xpc2g8L0xhbmd1YWdlPg0KICAgICAgICA8TGFuZ3VhZ2VDb2RlPmVuPC9MYW5ndWFnZUNvZGU+DQogICAgICAgIDxQYWdlUmFuZ2U+PCFbQ0RBVEFbPHNwPg0KICA8bj4xPC9uPg0KICA8aW4+dHJ1ZTwvaW4+DQogIDxvcz4xPC9vcz4NCiAgPHBzPjE8L3BzPg0KPC9zcD4NCjxlcD4NCiAgPG4+MTM8L24+DQogIDxpbj50cnVlPC9pbj4NCiAgPG9zPjEzPC9vcz4NCiAgPHBzPjEzPC9wcz4NCjwvZXA+DQo8b3M+MS0xMzwvb3M+XV0+PC9QYWdlUmFuZ2U+DQogICAgICAgIDxFbmRQYWdlPjEzPC9FbmRQYWdlPg0KICAgICAgICA8U3RhcnRQYWdlPjE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Wb29yaG9ldmUgMTk4MyDigJMgU29tZSBvYnNlcnZhdGlvbnMgb24gTm9ydGgtTW9sdWNjYW4gTWFsYXk8L1Nob3J0VGl0bGU+DQogICAgICAgIDxUaXRsZT5Tb21lIG9ic2VydmF0aW9ucyBvbiBOb3J0aC1Nb2x1Y2NhbiBNYWxheTwvVGl0bGU+DQogICAgICA8L1JlZmVyZW5jZT4NCiAgICA8L0VudHJ5Pg0KICA8L0VudHJpZXM+DQogIDxUZXh0PlZvb3Job2V2ZSAoMTk4Mzo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vcmhvZXZlICgxOTgzOiA0KTwvVGV4dD4NCiAgICA8L1RleHRVbml0Pg0KICA8L1RleHRVbml0cz4NCjwvUGxhY2Vob2xkZXI+</w:instrText>
      </w:r>
      <w:r w:rsidRPr="00E47F95">
        <w:rPr>
          <w:rStyle w:val="Citation"/>
        </w:rPr>
        <w:fldChar w:fldCharType="separate"/>
      </w:r>
      <w:bookmarkStart w:id="486" w:name="_CTVP001124ec18aa8e04ddf996380c14e6b6c6c"/>
      <w:r w:rsidR="0092006B">
        <w:rPr>
          <w:rStyle w:val="Citation"/>
        </w:rPr>
        <w:t>Voorhoeve (1983: 4)</w:t>
      </w:r>
      <w:bookmarkEnd w:id="486"/>
      <w:r w:rsidRPr="00E47F95">
        <w:rPr>
          <w:rStyle w:val="Citation"/>
        </w:rPr>
        <w:fldChar w:fldCharType="end"/>
      </w:r>
      <w:r w:rsidRPr="00D64694">
        <w:t xml:space="preserve">, by contrast, suggests that </w:t>
      </w:r>
      <w:r w:rsidRPr="00D64694">
        <w:rPr>
          <w:rStyle w:val="ChItalBold"/>
          <w:szCs w:val="19"/>
        </w:rPr>
        <w:t>pa</w:t>
      </w:r>
      <w:r w:rsidRPr="00D64694">
        <w:t>­ “is no longer morphologically distinct”.</w:t>
      </w:r>
    </w:p>
  </w:footnote>
  <w:footnote w:id="36">
    <w:p w14:paraId="07204B55" w14:textId="12B1512C" w:rsidR="00BC6239" w:rsidRPr="00D64694" w:rsidRDefault="00BC6239" w:rsidP="00B0017B">
      <w:pPr>
        <w:pStyle w:val="FootnoteText"/>
      </w:pPr>
      <w:r w:rsidRPr="00D64694">
        <w:rPr>
          <w:rStyle w:val="FootnoteReference"/>
          <w:szCs w:val="18"/>
        </w:rPr>
        <w:footnoteRef/>
      </w:r>
      <w:r w:rsidRPr="00D64694">
        <w:rPr>
          <w:szCs w:val="18"/>
        </w:rPr>
        <w:tab/>
        <w:t xml:space="preserve">Adnominal uses of the third person plural pronoun are also reported for Balai Berkuak Malay </w:t>
      </w:r>
      <w:r>
        <w:rPr>
          <w:rStyle w:val="Citation"/>
          <w:szCs w:val="18"/>
        </w:rPr>
        <w:fldChar w:fldCharType="begin"/>
      </w:r>
      <w:r>
        <w:rPr>
          <w:rStyle w:val="Citation"/>
          <w:szCs w:val="18"/>
        </w:rPr>
        <w:instrText>ADDIN CITAVI.PLACEHOLDER 8ac8cc48-a67f-429b-94a2-ab6aa8222408 PFBsYWNlaG9sZGVyPg0KICA8QWRkSW5WZXJzaW9uPjUuMi4wLjg8L0FkZEluVmVyc2lvbj4NCiAgPElkPjhhYzhjYzQ4LWE2N2YtNDI5Yi05NGEyLWFiNmFhODIyMjQwODwvSWQ+DQogIDxFbnRyaWVzPg0KICAgIDxFbnRyeT4NCiAgICAgIDxJZD45ZGY4ZTdjMC00OTY3LTQ3ZDctYWEyMS05YjkzN2IzOTUxZjM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jY5MzZmMzQ2LWM2NjItNGEyZC05MjFmLTVmN2NiODI3NDA5NjwvUmVmZXJlbmNlSWQ+DQogICAgICA8UnVsZVNldE92ZXJyaWRlPlRleHRjaXQ8L1J1bGVTZXRPdmVycmlkZT4NCiAgICAgIDxSYW5nZT4NCiAgICAgICAgPFN0YXJ0PjA8L1N0YXJ0Pg0KICAgICAgICA8TGVuZ3RoPjE2PC9MZW5ndGg+DQogICAgICA8L1JhbmdlPg0KICAgICAgPFJlZmVyZW5jZT4NCiAgICAgICAgPFJlZmVyZW5jZVR5cGVJZD5Db250cmlid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FkbW9yIDIwMDI6IDcpPC9UZXh0Pg0KICAgIDwvVGV4dFVuaXQ+DQogIDwvVGV4dFVuaXRzPg0KPC9QbGFjZWhvbGRlcj4=</w:instrText>
      </w:r>
      <w:r>
        <w:rPr>
          <w:rStyle w:val="Citation"/>
          <w:szCs w:val="18"/>
        </w:rPr>
        <w:fldChar w:fldCharType="separate"/>
      </w:r>
      <w:bookmarkStart w:id="492" w:name="_CTVP0018ac8cc48a67f429b94a2ab6aa8222408"/>
      <w:r w:rsidR="0092006B">
        <w:rPr>
          <w:rStyle w:val="Citation"/>
          <w:szCs w:val="18"/>
        </w:rPr>
        <w:t>(Tadmor 2002: 7)</w:t>
      </w:r>
      <w:bookmarkEnd w:id="492"/>
      <w:r>
        <w:rPr>
          <w:rStyle w:val="Citation"/>
          <w:szCs w:val="18"/>
        </w:rPr>
        <w:fldChar w:fldCharType="end"/>
      </w:r>
      <w:r w:rsidRPr="00D64694">
        <w:rPr>
          <w:szCs w:val="18"/>
        </w:rPr>
        <w:t>, Dobo Malay</w:t>
      </w:r>
      <w:r>
        <w:rPr>
          <w:szCs w:val="18"/>
        </w:rPr>
        <w:t xml:space="preserve"> </w:t>
      </w:r>
      <w:r w:rsidRPr="002277AE">
        <w:rPr>
          <w:rStyle w:val="Citation"/>
        </w:rPr>
        <w:fldChar w:fldCharType="begin"/>
      </w:r>
      <w:r>
        <w:rPr>
          <w:rStyle w:val="Citation"/>
        </w:rPr>
        <w:instrText>ADDIN CITAVI.PLACEHOLDER dbe07c6d-aadd-482c-a63e-be1cf069394f 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zLTEwLTIyPC9DdXN0b21GaWVsZDE+DQogICAgICAgIDxDdXN0b21GaWVsZDM+ZWxlY3Ryb25pYzwvQ3VzdG9tRmllbGQzPg0KICAgICAgICA8RGF0ZT4yMiBPY3RvYmVyIDIwMTM8L0RhdGU+DQogICAgICAgIDxJZD43YmQ2MTc3Yi02Nzg5LTQ1MTAtYWQ4Yy1iMzJlZmNjNzhiMGQ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k5pdmVucyAyMiBPY3RvYmVyIDIwMTMg4oCTIEVhcmx5IGxpbmd1aXN0aWMgc3R1ZGllczwvU2hvcnRUaXRsZT4NCiAgICAgICAgPFN0b3JhZ2VNZWRpdW0+RG9jIGZpbGUgKGNoYXB0ZXIgcmV2aXNpb25zKTwvU3RvcmFnZU1lZGl1bT4NCiAgICAgICAgPFRpdGxlPkVhcmx5IGxpbmd1aXN0aWMgc3R1ZGllcyBvbiB0aGUgTWFsYXkgdmFyaWV0aWVzIG9mIFBhcHVhPC9UaXRsZT4NCiAgICAgICAgPFRpdGxlU3VwcGxlbWVudD5wLmMuPC9UaXRsZVN1cHBsZW1lbnQ+DQogICAgICA8L1JlZmVyZW5jZT4NCiAgICA8L0VudHJ5Pg0KICA8L0VudHJpZXM+DQogIDxUZXh0PihSLkouIE5pdmVucywgcC5j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i5KLiBOaXZlbnMsIHAuYy4gMjAxMyk8L1RleHQ+DQogICAgPC9UZXh0VW5pdD4NCiAgPC9UZXh0VW5pdHM+DQo8L1BsYWNlaG9sZGVyPg==</w:instrText>
      </w:r>
      <w:r w:rsidRPr="002277AE">
        <w:rPr>
          <w:rStyle w:val="Citation"/>
        </w:rPr>
        <w:fldChar w:fldCharType="separate"/>
      </w:r>
      <w:bookmarkStart w:id="493" w:name="_CTVP001dbe07c6daadd482ca63ebe1cf069394f"/>
      <w:r w:rsidR="0092006B">
        <w:rPr>
          <w:rStyle w:val="Citation"/>
        </w:rPr>
        <w:t>(R.J. Nivens, p.c. 2013)</w:t>
      </w:r>
      <w:bookmarkEnd w:id="493"/>
      <w:r w:rsidRPr="002277AE">
        <w:rPr>
          <w:rStyle w:val="Citation"/>
        </w:rPr>
        <w:fldChar w:fldCharType="end"/>
      </w:r>
      <w:r w:rsidRPr="00D64694">
        <w:rPr>
          <w:szCs w:val="18"/>
        </w:rPr>
        <w:t xml:space="preserve">, and Sri Lanka Malay </w:t>
      </w:r>
      <w:r>
        <w:rPr>
          <w:rStyle w:val="Citation"/>
        </w:rPr>
        <w:fldChar w:fldCharType="begin"/>
      </w:r>
      <w:r>
        <w:rPr>
          <w:rStyle w:val="Citation"/>
        </w:rPr>
        <w:instrText>ADDIN CITAVI.PLACEHOLDER 8a33ea46-afba-4804-a220-fac7c6a6c42c 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sb21hbnNvbiAyMDEzKTwvVGV4dD4NCiAgICA8L1RleHRVbml0Pg0KICA8L1RleHRVbml0cz4NCjwvUGxhY2Vob2xkZXI+</w:instrText>
      </w:r>
      <w:r>
        <w:rPr>
          <w:rStyle w:val="Citation"/>
        </w:rPr>
        <w:fldChar w:fldCharType="separate"/>
      </w:r>
      <w:bookmarkStart w:id="494" w:name="_CTVP0018a33ea46afba4804a220fac7c6a6c42c"/>
      <w:r w:rsidR="0092006B">
        <w:rPr>
          <w:rStyle w:val="Citation"/>
        </w:rPr>
        <w:t>(Slomanson 2013)</w:t>
      </w:r>
      <w:bookmarkEnd w:id="494"/>
      <w:r>
        <w:rPr>
          <w:rStyle w:val="Citation"/>
        </w:rPr>
        <w:fldChar w:fldCharType="end"/>
      </w:r>
      <w:r w:rsidRPr="00D64694">
        <w:rPr>
          <w:szCs w:val="18"/>
        </w:rPr>
        <w:t xml:space="preserve">; in Balai Berkuak Malay and Manado Malay the </w:t>
      </w:r>
      <w:r>
        <w:rPr>
          <w:szCs w:val="18"/>
        </w:rPr>
        <w:t xml:space="preserve">personal </w:t>
      </w:r>
      <w:r w:rsidRPr="00D64694">
        <w:rPr>
          <w:szCs w:val="18"/>
        </w:rPr>
        <w:t>pronoun occurs in pre-head position.</w:t>
      </w:r>
    </w:p>
  </w:footnote>
  <w:footnote w:id="37">
    <w:p w14:paraId="13291628" w14:textId="2A99DE02" w:rsidR="00BC6239" w:rsidRPr="00D64694" w:rsidRDefault="00BC6239" w:rsidP="007B54D1">
      <w:pPr>
        <w:pStyle w:val="FootnoteText"/>
      </w:pPr>
      <w:r w:rsidRPr="00D64694">
        <w:rPr>
          <w:rStyle w:val="FootnoteReference"/>
        </w:rPr>
        <w:footnoteRef/>
      </w:r>
      <w:r w:rsidRPr="00D64694">
        <w:tab/>
        <w:t xml:space="preserve">Statistics from BPS-Statistics Indonesia are available at </w:t>
      </w:r>
      <w:hyperlink r:id="rId6" w:history="1">
        <w:r w:rsidRPr="00D64694">
          <w:rPr>
            <w:rStyle w:val="Hyperlink"/>
          </w:rPr>
          <w:t>http://www.bps.go.id/</w:t>
        </w:r>
      </w:hyperlink>
      <w:r w:rsidRPr="00D64694">
        <w:t xml:space="preserve"> (accessed </w:t>
      </w:r>
      <w:r>
        <w:t>8 January 2016</w:t>
      </w:r>
      <w:r w:rsidRPr="00D64694">
        <w:t xml:space="preserve">). Statistics for Papua province are available at </w:t>
      </w:r>
      <w:hyperlink r:id="rId7" w:history="1">
        <w:r w:rsidRPr="00D64694">
          <w:rPr>
            <w:rStyle w:val="Hyperlink"/>
          </w:rPr>
          <w:t>http://papua.bps.go.id</w:t>
        </w:r>
      </w:hyperlink>
      <w:r w:rsidRPr="00D64694">
        <w:t xml:space="preserve"> (accessed </w:t>
      </w:r>
      <w:r>
        <w:t>8 January 2016</w:t>
      </w:r>
      <w:r w:rsidRPr="00D64694">
        <w:t xml:space="preserve">), and statistics for Papua Barat province are available at </w:t>
      </w:r>
      <w:hyperlink r:id="rId8" w:history="1">
        <w:r w:rsidRPr="00D64694">
          <w:rPr>
            <w:rStyle w:val="Hyperlink"/>
          </w:rPr>
          <w:t>http://irjabar.bps.go.id/</w:t>
        </w:r>
      </w:hyperlink>
      <w:r w:rsidRPr="00D64694">
        <w:t xml:space="preserve"> (accessed </w:t>
      </w:r>
      <w:r>
        <w:t>8 January 2016</w:t>
      </w:r>
      <w:r w:rsidRPr="00D64694">
        <w:t>)</w:t>
      </w:r>
      <w:r>
        <w:t>.</w:t>
      </w:r>
    </w:p>
  </w:footnote>
  <w:footnote w:id="38">
    <w:p w14:paraId="2A43C30A" w14:textId="0BAE8371" w:rsidR="00BC6239" w:rsidRPr="00D64694" w:rsidRDefault="00BC6239" w:rsidP="007B54D1">
      <w:pPr>
        <w:pStyle w:val="FootnoteText"/>
      </w:pPr>
      <w:r w:rsidRPr="00D64694">
        <w:rPr>
          <w:rStyle w:val="FootnoteReference"/>
        </w:rPr>
        <w:footnoteRef/>
      </w:r>
      <w:r w:rsidRPr="00D64694">
        <w:tab/>
      </w:r>
      <w:r w:rsidRPr="00D64694">
        <w:rPr>
          <w:lang w:eastAsia="en-US"/>
        </w:rPr>
        <w:t xml:space="preserve">Population totals for Papua province are also available at </w:t>
      </w:r>
      <w:hyperlink r:id="rId9" w:history="1">
        <w:r w:rsidRPr="0040250D">
          <w:rPr>
            <w:rStyle w:val="Hyperlink"/>
            <w:lang w:eastAsia="en-US"/>
          </w:rPr>
          <w:t>http://papua.bps.go.id/yii/9400/index.php/post/552/Jumlah+Penduduk+Papua</w:t>
        </w:r>
      </w:hyperlink>
      <w:r w:rsidRPr="00D64694">
        <w:rPr>
          <w:lang w:eastAsia="en-US"/>
        </w:rPr>
        <w:t xml:space="preserve"> </w:t>
      </w:r>
      <w:r w:rsidRPr="00D64694">
        <w:t>(accessed 21 Oct 2013)</w:t>
      </w:r>
      <w:r w:rsidRPr="00D64694">
        <w:rPr>
          <w:lang w:eastAsia="en-US"/>
        </w:rPr>
        <w:t xml:space="preserve">, and for Papua Barat province at </w:t>
      </w:r>
      <w:hyperlink r:id="rId10" w:history="1">
        <w:r w:rsidRPr="0040250D">
          <w:rPr>
            <w:rStyle w:val="Hyperlink"/>
            <w:lang w:eastAsia="en-US"/>
          </w:rPr>
          <w:t>http://irjabar.bps.go.id/publikasi/2011/Statistik%20Daerah%20Provinsi%20Papua%20Barat%202011/baca_publikasi.php</w:t>
        </w:r>
      </w:hyperlink>
      <w:r w:rsidRPr="00D64694">
        <w:rPr>
          <w:lang w:eastAsia="en-US"/>
        </w:rPr>
        <w:t xml:space="preserve"> </w:t>
      </w:r>
      <w:r w:rsidRPr="00D64694">
        <w:t>(accessed 21 Oct 2013)</w:t>
      </w:r>
      <w:r w:rsidRPr="00D64694">
        <w:rPr>
          <w:lang w:eastAsia="en-US"/>
        </w:rPr>
        <w:t>.</w:t>
      </w:r>
    </w:p>
  </w:footnote>
  <w:footnote w:id="39">
    <w:p w14:paraId="049E2D8E" w14:textId="44799B01" w:rsidR="00BC6239" w:rsidRPr="00D64694" w:rsidRDefault="00BC6239" w:rsidP="001D7D25">
      <w:pPr>
        <w:pStyle w:val="FootnoteText"/>
      </w:pPr>
      <w:r w:rsidRPr="00D64694">
        <w:rPr>
          <w:rStyle w:val="FootnoteReference"/>
        </w:rPr>
        <w:footnoteRef/>
      </w:r>
      <w:r w:rsidRPr="00D64694">
        <w:tab/>
      </w:r>
      <w:r w:rsidRPr="00D64694">
        <w:rPr>
          <w:lang w:eastAsia="en-US"/>
        </w:rPr>
        <w:t xml:space="preserve">A “Papuan” is defined as someone who has at least one Papuan parent, is married to a Papuan, has been adopted into a Papuan family, or has been living in Papua for 35 years </w:t>
      </w:r>
      <w:r>
        <w:rPr>
          <w:rStyle w:val="Citation"/>
        </w:rPr>
        <w:fldChar w:fldCharType="begin"/>
      </w:r>
      <w:r>
        <w:rPr>
          <w:rStyle w:val="Citation"/>
        </w:rPr>
        <w:instrText>ADDIN CITAVI.PLACEHOLDER f8924601-e1ce-4c03-a1fb-76ac6b4be3d0 PFBsYWNlaG9sZGVyPg0KICA8QWRkSW5WZXJzaW9uPjUuMi4wLjg8L0FkZEluVmVyc2lvbj4NCiAgPElkPmY4OTI0NjAxLWUxY2UtNGMwMy1hMWZiLTc2YWM2YjRiZTNkMDwvSWQ+DQogIDxFbnRyaWVzPg0KICAgIDxFbnRyeT4NCiAgICAgIDxJZD4yZTRhODk5Zi0wNWExLTQ1OWEtYjEwOC0yZmFhODkzZGFjNDc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WRhbmcgTmVyYWNhIFdpbGF5YWggZGFuIEFuYWxpc2lzIFN0YXRpc3RpayAyMDExYjogMTEpPC9UZXh0Pg0KICAgIDwvVGV4dFVuaXQ+DQogIDwvVGV4dFVuaXRzPg0KPC9QbGFjZWhvbGRlcj4=</w:instrText>
      </w:r>
      <w:r>
        <w:rPr>
          <w:rStyle w:val="Citation"/>
        </w:rPr>
        <w:fldChar w:fldCharType="separate"/>
      </w:r>
      <w:bookmarkStart w:id="513" w:name="_CTVP001f8924601e1ce4c03a1fb76ac6b4be3d0"/>
      <w:r w:rsidR="0092006B">
        <w:rPr>
          <w:rStyle w:val="Citation"/>
        </w:rPr>
        <w:t>(Bidang Neraca Wilayah dan Analisis Statistik 2011b: 11)</w:t>
      </w:r>
      <w:bookmarkEnd w:id="513"/>
      <w:r>
        <w:rPr>
          <w:rStyle w:val="Citation"/>
        </w:rPr>
        <w:fldChar w:fldCharType="end"/>
      </w:r>
      <w:r w:rsidRPr="00D64694">
        <w:rPr>
          <w:lang w:eastAsia="en-US"/>
        </w:rPr>
        <w:t>.</w:t>
      </w:r>
    </w:p>
  </w:footnote>
  <w:footnote w:id="40">
    <w:p w14:paraId="434648AC" w14:textId="77777777" w:rsidR="00BC6239" w:rsidRPr="00D64694" w:rsidRDefault="00BC6239" w:rsidP="001D7D25">
      <w:pPr>
        <w:pStyle w:val="FootnoteText"/>
      </w:pPr>
      <w:bookmarkStart w:id="515" w:name="_Ref438387027"/>
      <w:r w:rsidRPr="00D64694">
        <w:rPr>
          <w:rStyle w:val="FootnoteReference"/>
        </w:rPr>
        <w:footnoteRef/>
      </w:r>
      <w:r w:rsidRPr="00D64694">
        <w:tab/>
        <w:t xml:space="preserve">The statistics for Papua province do not give population details by regency and ethnicity per se. They do, however, include this information in providing population details by religious affiliation under the category </w:t>
      </w:r>
      <w:r w:rsidRPr="00D64694">
        <w:rPr>
          <w:rStyle w:val="ChItalic"/>
        </w:rPr>
        <w:t>Sosial Budaya</w:t>
      </w:r>
      <w:r w:rsidRPr="00D64694">
        <w:t xml:space="preserve"> ‘Social (affairs) and Culture’; see </w:t>
      </w:r>
      <w:hyperlink r:id="rId11" w:history="1">
        <w:r w:rsidRPr="00D64694">
          <w:rPr>
            <w:rStyle w:val="Hyperlink"/>
          </w:rPr>
          <w:t>http://papua.bps.go.id/yii/9400/index.php/site/page?view=sp2010</w:t>
        </w:r>
      </w:hyperlink>
      <w:r w:rsidRPr="00D64694">
        <w:t xml:space="preserve"> (accessed 21 Oct 2013). By adding up the population details according to religious affiliation it is possible to arrive at overall totals by regency and ethnicity.</w:t>
      </w:r>
      <w:bookmarkEnd w:id="515"/>
    </w:p>
  </w:footnote>
  <w:footnote w:id="41">
    <w:p w14:paraId="7A5ECF23" w14:textId="77777777" w:rsidR="00BC6239" w:rsidRPr="00D64694" w:rsidRDefault="00BC6239" w:rsidP="001D7D25">
      <w:pPr>
        <w:pStyle w:val="FootnoteText"/>
      </w:pPr>
      <w:r w:rsidRPr="00D64694">
        <w:rPr>
          <w:rStyle w:val="FootnoteReference"/>
        </w:rPr>
        <w:footnoteRef/>
      </w:r>
      <w:r w:rsidRPr="00D64694">
        <w:tab/>
      </w:r>
      <w:r w:rsidRPr="00D64694">
        <w:rPr>
          <w:lang w:eastAsia="en-US"/>
        </w:rPr>
        <w:t>Coastal regencies: Asmat, Biak Numfor, Jayapura, Kota Jayapura, Keerom, Yapen, Mamberamo Raya, Mappi, Merauke, Mimika, Nabire, Sarmi, Supiori, Waropen.</w:t>
      </w:r>
      <w:r w:rsidRPr="00D64694">
        <w:rPr>
          <w:lang w:eastAsia="en-US"/>
        </w:rPr>
        <w:br/>
        <w:t>Interior regencies: Boven Digoel, Deiyai, Dogiyai, Intan Jaya, Jayawijaya, Lanny Jaya, Mamberamo Tengah, Nduga, Paniai, Pegunungan Bintang, Puncak, Puncak Jaya, Tolikara, Yahukimo, Yalimo.</w:t>
      </w:r>
    </w:p>
  </w:footnote>
  <w:footnote w:id="42">
    <w:p w14:paraId="223D7E0F" w14:textId="0D023E77" w:rsidR="00BC6239" w:rsidRPr="00D64694" w:rsidRDefault="00BC6239" w:rsidP="00B84C18">
      <w:pPr>
        <w:pStyle w:val="FootnoteText"/>
      </w:pPr>
      <w:r w:rsidRPr="00D64694">
        <w:rPr>
          <w:rStyle w:val="FootnoteReference"/>
        </w:rPr>
        <w:footnoteRef/>
      </w:r>
      <w:r w:rsidRPr="00D64694">
        <w:tab/>
      </w:r>
      <w:r w:rsidRPr="00D64694">
        <w:rPr>
          <w:lang w:eastAsia="en-US"/>
        </w:rPr>
        <w:t xml:space="preserve">Papua Barat regencies: </w:t>
      </w:r>
      <w:r>
        <w:t>Fakfak</w:t>
      </w:r>
      <w:r w:rsidRPr="00D64694">
        <w:t xml:space="preserve">, </w:t>
      </w:r>
      <w:r w:rsidRPr="00D64694">
        <w:rPr>
          <w:lang w:eastAsia="en-US"/>
        </w:rPr>
        <w:t>Kaimana</w:t>
      </w:r>
      <w:r w:rsidRPr="00D64694">
        <w:t xml:space="preserve">, </w:t>
      </w:r>
      <w:r w:rsidRPr="00D64694">
        <w:rPr>
          <w:lang w:eastAsia="en-US"/>
        </w:rPr>
        <w:t>Kota Sorong</w:t>
      </w:r>
      <w:r w:rsidRPr="00D64694">
        <w:t xml:space="preserve">, </w:t>
      </w:r>
      <w:r w:rsidRPr="00D64694">
        <w:rPr>
          <w:lang w:eastAsia="en-US"/>
        </w:rPr>
        <w:t>Manokwari</w:t>
      </w:r>
      <w:r w:rsidRPr="00D64694">
        <w:t xml:space="preserve">, </w:t>
      </w:r>
      <w:r w:rsidRPr="00D64694">
        <w:rPr>
          <w:lang w:eastAsia="en-US"/>
        </w:rPr>
        <w:t>Maybrat</w:t>
      </w:r>
      <w:r w:rsidRPr="00D64694">
        <w:t xml:space="preserve">, </w:t>
      </w:r>
      <w:r w:rsidRPr="00D64694">
        <w:rPr>
          <w:lang w:eastAsia="en-US"/>
        </w:rPr>
        <w:t>Raja Ampat</w:t>
      </w:r>
      <w:r w:rsidRPr="00D64694">
        <w:t xml:space="preserve">, </w:t>
      </w:r>
      <w:r w:rsidRPr="00D64694">
        <w:rPr>
          <w:lang w:eastAsia="en-US"/>
        </w:rPr>
        <w:t>Sorong</w:t>
      </w:r>
      <w:r w:rsidRPr="00D64694">
        <w:t xml:space="preserve">, </w:t>
      </w:r>
      <w:r w:rsidRPr="00D64694">
        <w:rPr>
          <w:lang w:eastAsia="en-US"/>
        </w:rPr>
        <w:t>Sorong Selatan</w:t>
      </w:r>
      <w:r w:rsidRPr="00D64694">
        <w:t xml:space="preserve">, </w:t>
      </w:r>
      <w:r w:rsidRPr="00D64694">
        <w:rPr>
          <w:lang w:eastAsia="en-US"/>
        </w:rPr>
        <w:t>Tambrauw</w:t>
      </w:r>
      <w:r w:rsidRPr="00D64694">
        <w:t xml:space="preserve">, </w:t>
      </w:r>
      <w:r w:rsidRPr="00D64694">
        <w:rPr>
          <w:lang w:eastAsia="en-US"/>
        </w:rPr>
        <w:t>Teluk Bintuni</w:t>
      </w:r>
      <w:r w:rsidRPr="00D64694">
        <w:t xml:space="preserve">, and </w:t>
      </w:r>
      <w:r w:rsidRPr="00D64694">
        <w:rPr>
          <w:lang w:eastAsia="en-US"/>
        </w:rPr>
        <w:t>Teluk Wondama</w:t>
      </w:r>
      <w:r w:rsidRPr="00D64694">
        <w:t>.</w:t>
      </w:r>
    </w:p>
  </w:footnote>
  <w:footnote w:id="43">
    <w:p w14:paraId="2C19C12B" w14:textId="577E81E2" w:rsidR="00BC6239" w:rsidRPr="00D64694" w:rsidRDefault="00BC6239" w:rsidP="001D7D25">
      <w:pPr>
        <w:pStyle w:val="FootnoteText"/>
      </w:pPr>
      <w:bookmarkStart w:id="530" w:name="_Ref438386876"/>
      <w:r w:rsidRPr="00D64694">
        <w:rPr>
          <w:rStyle w:val="FootnoteReference"/>
        </w:rPr>
        <w:footnoteRef/>
      </w:r>
      <w:r w:rsidRPr="00D64694">
        <w:tab/>
      </w:r>
      <w:r w:rsidRPr="00D64694">
        <w:rPr>
          <w:rStyle w:val="ChItalic"/>
        </w:rPr>
        <w:t>Transmigration</w:t>
      </w:r>
      <w:r w:rsidRPr="00D64694">
        <w:t xml:space="preserve"> is a program by the Indonesian government to resettle millions of inhabitants. Coming from the overcrowded islands of Java, Madura, Bali, and Lombok, they settle in the less populated areas of the archipelago, such as West Papua. The first transmigration project was launched in 1905 </w:t>
      </w:r>
      <w:r w:rsidRPr="00990853">
        <w:rPr>
          <w:rStyle w:val="Citation"/>
        </w:rPr>
        <w:fldChar w:fldCharType="begin"/>
      </w:r>
      <w:r>
        <w:rPr>
          <w:rStyle w:val="Citation"/>
        </w:rPr>
        <w:instrText>ADDIN CITAVI.PLACEHOLDER 9c8b1808-e316-4e96-a34a-623896ebddaf 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GhpbGlwPC9GaXJzdE5hbWU+DQogICAgICAgICAgICA8TGFzdE5hbWU+RmVhcm5zaWRlPC9MYXN0TmFtZT4NCiAgICAgICAgICAgIDxNaWRkbGVOYW1lPk0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ZWFybnNpZGUgMTk5NzogNTUzKTwvVGV4dD4NCiAgICA8L1RleHRVbml0Pg0KICA8L1RleHRVbml0cz4NCjwvUGxhY2Vob2xkZXI+</w:instrText>
      </w:r>
      <w:r w:rsidRPr="00990853">
        <w:rPr>
          <w:rStyle w:val="Citation"/>
        </w:rPr>
        <w:fldChar w:fldCharType="separate"/>
      </w:r>
      <w:bookmarkStart w:id="531" w:name="_CTVP0019c8b1808e3164e96a34a623896ebddaf"/>
      <w:r w:rsidR="0092006B">
        <w:rPr>
          <w:rStyle w:val="Citation"/>
        </w:rPr>
        <w:t>(Fearnside 1997: 553)</w:t>
      </w:r>
      <w:bookmarkEnd w:id="531"/>
      <w:r w:rsidRPr="00990853">
        <w:rPr>
          <w:rStyle w:val="Citation"/>
        </w:rPr>
        <w:fldChar w:fldCharType="end"/>
      </w:r>
      <w:r w:rsidRPr="00D64694">
        <w:t xml:space="preserve">. During the second World War, the project was put on hold, “until the current transmigration program was launched in 1950” </w:t>
      </w:r>
      <w:r w:rsidRPr="00990853">
        <w:rPr>
          <w:rStyle w:val="Citation"/>
        </w:rPr>
        <w:fldChar w:fldCharType="begin"/>
      </w:r>
      <w:r>
        <w:rPr>
          <w:rStyle w:val="Citation"/>
        </w:rPr>
        <w:instrText>ADDIN CITAVI.PLACEHOLDER 80db2f7a-82bf-4cae-852c-42dc461f9adf 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UGhpbGlwPC9GaXJzdE5hbWU+DQogICAgICAgICAgICA8TGFzdE5hbWU+RmVhcm5zaWRlPC9MYXN0TmFtZT4NCiAgICAgICAgICAgIDxNaWRkbGVOYW1lPk0uPC9NaWRkbGV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c6IDU1NCk8L1RleHQ+DQogICAgPC9UZXh0VW5pdD4NCiAgPC9UZXh0VW5pdHM+DQo8L1BsYWNlaG9sZGVyPg==</w:instrText>
      </w:r>
      <w:r w:rsidRPr="00990853">
        <w:rPr>
          <w:rStyle w:val="Citation"/>
        </w:rPr>
        <w:fldChar w:fldCharType="separate"/>
      </w:r>
      <w:bookmarkStart w:id="532" w:name="_CTVP00180db2f7a82bf4cae852c42dc461f9adf"/>
      <w:r w:rsidR="0092006B">
        <w:rPr>
          <w:rStyle w:val="Citation"/>
        </w:rPr>
        <w:t>(1997: 554)</w:t>
      </w:r>
      <w:bookmarkEnd w:id="532"/>
      <w:r w:rsidRPr="00990853">
        <w:rPr>
          <w:rStyle w:val="Citation"/>
        </w:rPr>
        <w:fldChar w:fldCharType="end"/>
      </w:r>
      <w:r w:rsidRPr="00D64694">
        <w:t xml:space="preserve">. Between 1905 and 1989, “a cumulative total of approximately […] five million people […] had been shipped to the outer islands as part of the official program, plus anywhere from two to three times this many had moved independent of the program” </w:t>
      </w:r>
      <w:r>
        <w:t>(</w:t>
      </w:r>
      <w:r w:rsidRPr="00990853">
        <w:rPr>
          <w:rStyle w:val="Citation"/>
        </w:rPr>
        <w:fldChar w:fldCharType="begin"/>
      </w:r>
      <w:r>
        <w:rPr>
          <w:rStyle w:val="Citation"/>
        </w:rPr>
        <w:instrText>ADDIN CITAVI.PLACEHOLDER e2696d3c-a97e-44d4-9f1d-4ba0eaff0c84 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Tk5NzogNTU0PC9UZXh0Pg0KICAgIDwvVGV4dFVuaXQ+DQogIDwvVGV4dFVuaXRzPg0KPC9QbGFjZWhvbGRlcj4=</w:instrText>
      </w:r>
      <w:r w:rsidRPr="00990853">
        <w:rPr>
          <w:rStyle w:val="Citation"/>
        </w:rPr>
        <w:fldChar w:fldCharType="separate"/>
      </w:r>
      <w:bookmarkStart w:id="533" w:name="_CTVP001e2696d3ca97e44d49f1d4ba0eaff0c84"/>
      <w:r w:rsidR="0092006B">
        <w:rPr>
          <w:rStyle w:val="Citation"/>
        </w:rPr>
        <w:t>1997: 554</w:t>
      </w:r>
      <w:bookmarkEnd w:id="533"/>
      <w:r w:rsidRPr="00990853">
        <w:rPr>
          <w:rStyle w:val="Citation"/>
        </w:rPr>
        <w:fldChar w:fldCharType="end"/>
      </w:r>
      <w:r>
        <w:rPr>
          <w:rStyle w:val="Citation"/>
        </w:rPr>
        <w:t xml:space="preserve">; </w:t>
      </w:r>
      <w:r w:rsidRPr="00D64694">
        <w:t xml:space="preserve">see also </w:t>
      </w:r>
      <w:r>
        <w:rPr>
          <w:rStyle w:val="Citation"/>
        </w:rPr>
        <w:fldChar w:fldCharType="begin"/>
      </w:r>
      <w:r>
        <w:rPr>
          <w:rStyle w:val="Citation"/>
        </w:rPr>
        <w:instrText>ADDIN CITAVI.PLACEHOLDER 649733d1-3d38-4470-921f-602e0d4a24f4 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bWJhc3N5IG9mIHRoZSBSZXB1YmxpYyBvZiBJbmRvbmVzaWEgaW4gTG9uZG9uIDIwMDk8L1RleHQ+DQogICAgPC9UZXh0VW5pdD4NCiAgPC9UZXh0VW5pdHM+DQo8L1BsYWNlaG9sZGVyPg==</w:instrText>
      </w:r>
      <w:r>
        <w:rPr>
          <w:rStyle w:val="Citation"/>
        </w:rPr>
        <w:fldChar w:fldCharType="separate"/>
      </w:r>
      <w:bookmarkStart w:id="534" w:name="_CTVP001649733d13d384470921f602e0d4a24f4"/>
      <w:r w:rsidR="0092006B">
        <w:rPr>
          <w:rStyle w:val="Citation"/>
        </w:rPr>
        <w:t>Embassy of the Republic of Indonesia in London 2009</w:t>
      </w:r>
      <w:bookmarkEnd w:id="534"/>
      <w:r>
        <w:rPr>
          <w:rStyle w:val="Citation"/>
        </w:rPr>
        <w:fldChar w:fldCharType="end"/>
      </w:r>
      <w:r w:rsidRPr="00D64694">
        <w:t>)</w:t>
      </w:r>
      <w:r>
        <w:t>.</w:t>
      </w:r>
      <w:bookmarkEnd w:id="530"/>
    </w:p>
  </w:footnote>
  <w:footnote w:id="44">
    <w:p w14:paraId="73145F8A" w14:textId="7AB6984B" w:rsidR="00BC6239" w:rsidRPr="00D64694" w:rsidRDefault="00BC6239" w:rsidP="007B54D1">
      <w:pPr>
        <w:pStyle w:val="FootnoteText"/>
      </w:pPr>
      <w:r w:rsidRPr="00D64694">
        <w:rPr>
          <w:rStyle w:val="FootnoteReference"/>
        </w:rPr>
        <w:footnoteRef/>
      </w:r>
      <w:r w:rsidRPr="00D64694">
        <w:tab/>
        <w:t xml:space="preserve">The school participation rates by school types in </w:t>
      </w:r>
      <w:r w:rsidRPr="00D64694">
        <w:fldChar w:fldCharType="begin"/>
      </w:r>
      <w:r w:rsidRPr="00D64694">
        <w:instrText xml:space="preserve"> REF _Ref370284850 \h  \* MERGEFORMAT </w:instrText>
      </w:r>
      <w:r w:rsidRPr="00D64694">
        <w:fldChar w:fldCharType="separate"/>
      </w:r>
      <w:r w:rsidR="00154D81" w:rsidRPr="00C109EA">
        <w:t xml:space="preserve">Table </w:t>
      </w:r>
      <w:r w:rsidR="00154D81">
        <w:rPr>
          <w:noProof/>
          <w:cs/>
        </w:rPr>
        <w:t>‎</w:t>
      </w:r>
      <w:r w:rsidR="00154D81">
        <w:rPr>
          <w:noProof/>
        </w:rPr>
        <w:t>1.11</w:t>
      </w:r>
      <w:r w:rsidRPr="00D64694">
        <w:fldChar w:fldCharType="end"/>
      </w:r>
      <w:r w:rsidRPr="00D64694">
        <w:t xml:space="preserve"> are available at </w:t>
      </w:r>
      <w:r w:rsidRPr="00D64694">
        <w:rPr>
          <w:rStyle w:val="ChUnderl"/>
          <w:color w:val="0000FF"/>
        </w:rPr>
        <w:t>http://www.bps.go.id/eng/tab_sub/view.php?kat=1&amp;tabel=1&amp;daftar=1&amp;id_subyek=28&amp;notab=3</w:t>
      </w:r>
      <w:r w:rsidRPr="00D64694">
        <w:t xml:space="preserve"> (accessed 21 Oct 2013).</w:t>
      </w:r>
    </w:p>
  </w:footnote>
  <w:footnote w:id="45">
    <w:p w14:paraId="6FA237ED" w14:textId="04EF447C" w:rsidR="00BC6239" w:rsidRPr="00D64694" w:rsidRDefault="00BC6239" w:rsidP="007B54D1">
      <w:pPr>
        <w:pStyle w:val="FootnoteText"/>
      </w:pPr>
      <w:r w:rsidRPr="00D64694">
        <w:rPr>
          <w:rStyle w:val="FootnoteReference"/>
        </w:rPr>
        <w:footnoteRef/>
      </w:r>
      <w:r w:rsidRPr="00D64694">
        <w:tab/>
        <w:t xml:space="preserve">The enrollment rates by school types in </w:t>
      </w:r>
      <w:r w:rsidRPr="00D64694">
        <w:fldChar w:fldCharType="begin"/>
      </w:r>
      <w:r w:rsidRPr="00D64694">
        <w:instrText xml:space="preserve"> REF _Ref370284179 \h  \* MERGEFORMAT </w:instrText>
      </w:r>
      <w:r w:rsidRPr="00D64694">
        <w:fldChar w:fldCharType="separate"/>
      </w:r>
      <w:r w:rsidR="00154D81" w:rsidRPr="00C109EA">
        <w:t xml:space="preserve">Table </w:t>
      </w:r>
      <w:r w:rsidR="00154D81">
        <w:rPr>
          <w:noProof/>
          <w:cs/>
        </w:rPr>
        <w:t>‎</w:t>
      </w:r>
      <w:r w:rsidR="00154D81">
        <w:rPr>
          <w:noProof/>
        </w:rPr>
        <w:t>1.12</w:t>
      </w:r>
      <w:r w:rsidRPr="00D64694">
        <w:fldChar w:fldCharType="end"/>
      </w:r>
      <w:r w:rsidRPr="00D64694">
        <w:t xml:space="preserve"> are available at </w:t>
      </w:r>
      <w:hyperlink r:id="rId12" w:history="1">
        <w:r w:rsidRPr="0040250D">
          <w:rPr>
            <w:rStyle w:val="Hyperlink"/>
          </w:rPr>
          <w:t>http://www.bps.go.id/eng/tab_sub/view.php?kat=1&amp;tabel=1&amp;daftar=1&amp;id_subyek=28&amp;notab=4</w:t>
        </w:r>
      </w:hyperlink>
      <w:r w:rsidRPr="00D64694">
        <w:t xml:space="preserve"> (accessed 21 Oct 2013).</w:t>
      </w:r>
    </w:p>
  </w:footnote>
  <w:footnote w:id="46">
    <w:p w14:paraId="3D48769C" w14:textId="46FF97C6" w:rsidR="00BC6239" w:rsidRPr="00D64694" w:rsidRDefault="00BC6239" w:rsidP="007B54D1">
      <w:pPr>
        <w:pStyle w:val="FootnoteText"/>
      </w:pPr>
      <w:r w:rsidRPr="00D64694">
        <w:rPr>
          <w:rStyle w:val="FootnoteReference"/>
        </w:rPr>
        <w:footnoteRef/>
      </w:r>
      <w:r w:rsidRPr="00D64694">
        <w:tab/>
        <w:t xml:space="preserve">The literacy rates in </w:t>
      </w:r>
      <w:r w:rsidRPr="00D64694">
        <w:fldChar w:fldCharType="begin"/>
      </w:r>
      <w:r w:rsidRPr="00D64694">
        <w:instrText xml:space="preserve"> REF _Ref370283437 \h  \* MERGEFORMAT </w:instrText>
      </w:r>
      <w:r w:rsidRPr="00D64694">
        <w:fldChar w:fldCharType="separate"/>
      </w:r>
      <w:r w:rsidR="00154D81" w:rsidRPr="00C109EA">
        <w:t xml:space="preserve">Table </w:t>
      </w:r>
      <w:r w:rsidR="00154D81">
        <w:rPr>
          <w:noProof/>
          <w:cs/>
        </w:rPr>
        <w:t>‎</w:t>
      </w:r>
      <w:r w:rsidR="00154D81">
        <w:rPr>
          <w:noProof/>
        </w:rPr>
        <w:t>1.13</w:t>
      </w:r>
      <w:r w:rsidRPr="00D64694">
        <w:fldChar w:fldCharType="end"/>
      </w:r>
      <w:r w:rsidRPr="00D64694">
        <w:t xml:space="preserve"> are available at </w:t>
      </w:r>
      <w:hyperlink r:id="rId13" w:history="1">
        <w:r w:rsidRPr="0040250D">
          <w:rPr>
            <w:rStyle w:val="Hyperlink"/>
          </w:rPr>
          <w:t>http://www.bps.go.id/eng/tab_sub/view.php?kat=1&amp;tabel=1&amp;daftar=1&amp;id_subyek=28&amp;notab=2</w:t>
        </w:r>
      </w:hyperlink>
      <w:r w:rsidRPr="00D64694">
        <w:t xml:space="preserve"> (accessed 21 Oct 2013).</w:t>
      </w:r>
    </w:p>
  </w:footnote>
  <w:footnote w:id="47">
    <w:p w14:paraId="1FFB0DB9" w14:textId="77777777" w:rsidR="00BC6239" w:rsidRPr="00D64694" w:rsidRDefault="00BC6239" w:rsidP="001D7D25">
      <w:pPr>
        <w:pStyle w:val="FootnoteText"/>
      </w:pPr>
      <w:r w:rsidRPr="00D64694">
        <w:rPr>
          <w:rStyle w:val="FootnoteReference"/>
        </w:rPr>
        <w:footnoteRef/>
      </w:r>
      <w:r w:rsidRPr="00D64694">
        <w:tab/>
        <w:t xml:space="preserve">Detailed data by regency are available under the category </w:t>
      </w:r>
      <w:r w:rsidRPr="00D64694">
        <w:rPr>
          <w:rStyle w:val="ChItalic"/>
        </w:rPr>
        <w:t>Sosial Budaya</w:t>
      </w:r>
      <w:r w:rsidRPr="00D64694">
        <w:t xml:space="preserve"> ‘Social (affairs) and Culture’ at </w:t>
      </w:r>
      <w:hyperlink r:id="rId14" w:history="1">
        <w:r w:rsidRPr="00D64694">
          <w:rPr>
            <w:rStyle w:val="Hyperlink"/>
          </w:rPr>
          <w:t>http://papua.bps.go.id/yii/9400/index.php/site/page?view=sp2010</w:t>
        </w:r>
      </w:hyperlink>
      <w:r w:rsidRPr="00D64694">
        <w:t xml:space="preserve"> (accessed 21 Oct 2013).</w:t>
      </w:r>
    </w:p>
  </w:footnote>
  <w:footnote w:id="48">
    <w:p w14:paraId="46F62384" w14:textId="548F68B6" w:rsidR="00BC6239" w:rsidRPr="00D64694" w:rsidRDefault="00BC6239" w:rsidP="00757704">
      <w:pPr>
        <w:pStyle w:val="FootnoteText"/>
      </w:pPr>
      <w:r w:rsidRPr="00D64694">
        <w:rPr>
          <w:rStyle w:val="FootnoteReference"/>
        </w:rPr>
        <w:footnoteRef/>
      </w:r>
      <w:r w:rsidRPr="00D64694">
        <w:tab/>
      </w:r>
      <w:r w:rsidRPr="00D64694">
        <w:rPr>
          <w:lang w:eastAsia="en-US"/>
        </w:rPr>
        <w:t>While</w:t>
      </w:r>
      <w:r>
        <w:rPr>
          <w:lang w:eastAsia="en-US"/>
        </w:rPr>
        <w:t xml:space="preserve"> </w:t>
      </w:r>
      <w:r w:rsidRPr="00265F50">
        <w:rPr>
          <w:rStyle w:val="Citation"/>
        </w:rPr>
        <w:fldChar w:fldCharType="begin"/>
      </w:r>
      <w:r>
        <w:rPr>
          <w:rStyle w:val="Citation"/>
        </w:rPr>
        <w:instrText>ADDIN CITAVI.PLACEHOLDER 59da7f1b-8445-45aa-8f29-baa33bbcf050 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Z2EgKDE4ODQ6IDE5MuKAkzE5NSk8L1RleHQ+DQogICAgPC9UZXh0VW5pdD4NCiAgPC9UZXh0VW5pdHM+DQo8L1BsYWNlaG9sZGVyPg==</w:instrText>
      </w:r>
      <w:r w:rsidRPr="00265F50">
        <w:rPr>
          <w:rStyle w:val="Citation"/>
        </w:rPr>
        <w:fldChar w:fldCharType="separate"/>
      </w:r>
      <w:bookmarkStart w:id="557" w:name="_CTVP00159da7f1b844545aa8f29baa33bbcf050"/>
      <w:r w:rsidR="0092006B">
        <w:rPr>
          <w:rStyle w:val="Citation"/>
        </w:rPr>
        <w:t>Haga (1884: 192–195)</w:t>
      </w:r>
      <w:bookmarkEnd w:id="557"/>
      <w:r w:rsidRPr="00265F50">
        <w:rPr>
          <w:rStyle w:val="Citation"/>
        </w:rPr>
        <w:fldChar w:fldCharType="end"/>
      </w:r>
      <w:r>
        <w:rPr>
          <w:lang w:eastAsia="en-US"/>
        </w:rPr>
        <w:t xml:space="preserve"> </w:t>
      </w:r>
      <w:r w:rsidRPr="00D64694">
        <w:t>gives no further bibliographical details for this memorandum, the following details are found in</w:t>
      </w:r>
      <w:r>
        <w:t xml:space="preserve"> </w:t>
      </w:r>
      <w:r w:rsidRPr="00265F50">
        <w:rPr>
          <w:rStyle w:val="Citation"/>
        </w:rPr>
        <w:fldChar w:fldCharType="begin"/>
      </w:r>
      <w:r w:rsidRPr="00265F50">
        <w:rPr>
          <w:rStyle w:val="Citation"/>
        </w:rPr>
        <w:instrText>ADDIN CITAVI.PLACEHOLDER f0f72eab-20f2-4158-8993-847fc513a2d1 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ZGF5YSAoMTk5MzogMjYyKTwvVGV4dD4NCiAgICA8L1RleHRVbml0Pg0KICA8L1RleHRVbml0cz4NCjwvUGxhY2Vob2xkZXI+</w:instrText>
      </w:r>
      <w:r w:rsidRPr="00265F50">
        <w:rPr>
          <w:rStyle w:val="Citation"/>
        </w:rPr>
        <w:fldChar w:fldCharType="separate"/>
      </w:r>
      <w:bookmarkStart w:id="558" w:name="_CTVP001f0f72eab20f241588993847fc513a2d1"/>
      <w:r w:rsidR="0092006B">
        <w:rPr>
          <w:rStyle w:val="Citation"/>
        </w:rPr>
        <w:t>Andaya (1993: 262)</w:t>
      </w:r>
      <w:bookmarkEnd w:id="558"/>
      <w:r w:rsidRPr="00265F50">
        <w:rPr>
          <w:rStyle w:val="Citation"/>
        </w:rPr>
        <w:fldChar w:fldCharType="end"/>
      </w:r>
      <w:r w:rsidRPr="00D64694">
        <w:t xml:space="preserve">: </w:t>
      </w:r>
      <w:r w:rsidRPr="00D64694">
        <w:rPr>
          <w:lang w:eastAsia="en-US"/>
        </w:rPr>
        <w:t xml:space="preserve">VOC 1794. </w:t>
      </w:r>
      <w:r w:rsidRPr="00F74F82">
        <w:rPr>
          <w:lang w:val="nl-NL" w:eastAsia="en-US"/>
        </w:rPr>
        <w:t>Memorie van overgave, Jacob Claaszoon</w:t>
      </w:r>
      <w:r w:rsidRPr="00D64694">
        <w:rPr>
          <w:lang w:eastAsia="en-US"/>
        </w:rPr>
        <w:t xml:space="preserve">, 14 July 1710, </w:t>
      </w:r>
      <w:r w:rsidRPr="00F74F82">
        <w:rPr>
          <w:lang w:val="nl-NL" w:eastAsia="en-US"/>
        </w:rPr>
        <w:t>fols</w:t>
      </w:r>
      <w:r w:rsidRPr="00D64694">
        <w:rPr>
          <w:lang w:eastAsia="en-US"/>
        </w:rPr>
        <w:t xml:space="preserve"> 55-56.</w:t>
      </w:r>
    </w:p>
  </w:footnote>
  <w:footnote w:id="49">
    <w:p w14:paraId="6BBD64C7" w14:textId="67DA9EAC" w:rsidR="00BC6239" w:rsidRPr="00D64694" w:rsidRDefault="00BC6239" w:rsidP="00757704">
      <w:pPr>
        <w:pStyle w:val="FootnoteText"/>
      </w:pPr>
      <w:r w:rsidRPr="00D64694">
        <w:rPr>
          <w:rStyle w:val="FootnoteReference"/>
        </w:rPr>
        <w:footnoteRef/>
      </w:r>
      <w:r w:rsidRPr="00D64694">
        <w:tab/>
        <w:t>Along similar lines</w:t>
      </w:r>
      <w:r>
        <w:t xml:space="preserve"> </w:t>
      </w:r>
      <w:r w:rsidRPr="00265F50">
        <w:rPr>
          <w:rStyle w:val="Citation"/>
        </w:rPr>
        <w:fldChar w:fldCharType="begin"/>
      </w:r>
      <w:r w:rsidRPr="00265F50">
        <w:rPr>
          <w:rStyle w:val="Citation"/>
        </w:rPr>
        <w:instrText>ADDIN CITAVI.PLACEHOLDER d4b73178-c7a7-4d65-b445-932bdd1ce41d PFBsYWNlaG9sZGVyPg0KICA8QWRkSW5WZXJzaW9uPjUuMi4wLjg8L0FkZEluVmVyc2lvbj4NCiAgPElkPmQ0YjczMTc4LWM3YTctNGQ2NS1iNDQ1LTkzMmJkZDFjZTQxZDwvSWQ+DQogIDxFbnRyaWVzPg0KICAgIDxFbnRyeT4NCiAgICAgIDxJZD5hOTM1MTk2OS05NGVjLTRlY2QtOWIyZi1jN2RhY2NlN2ZlMz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kzYmY0NTY4LWMxODgtNDY1My05MjU0LTgzYjZmYTQ0ZGFlNT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1hdW4gKDE5Nzk6IDMpPC9UZXh0Pg0KICAgIDwvVGV4dFVuaXQ+DQogIDwvVGV4dFVuaXRzPg0KPC9QbGFjZWhvbGRlcj4=</w:instrText>
      </w:r>
      <w:r w:rsidRPr="00265F50">
        <w:rPr>
          <w:rStyle w:val="Citation"/>
        </w:rPr>
        <w:fldChar w:fldCharType="separate"/>
      </w:r>
      <w:bookmarkStart w:id="578" w:name="_CTVP001d4b73178c7a74d65b445932bdd1ce41d"/>
      <w:r w:rsidR="0092006B">
        <w:rPr>
          <w:rStyle w:val="Citation"/>
        </w:rPr>
        <w:t>Samaun (1979: 3)</w:t>
      </w:r>
      <w:bookmarkEnd w:id="578"/>
      <w:r w:rsidRPr="00265F50">
        <w:rPr>
          <w:rStyle w:val="Citation"/>
        </w:rPr>
        <w:fldChar w:fldCharType="end"/>
      </w:r>
      <w:r w:rsidRPr="00513C8C">
        <w:rPr>
          <w:rStyle w:val="Citation"/>
        </w:rPr>
        <w:t xml:space="preserve"> </w:t>
      </w:r>
      <w:r w:rsidRPr="00D64694">
        <w:t xml:space="preserve">states that Malay, namely Ambon or Ternate Malay, “was long ago introduced” in </w:t>
      </w:r>
      <w:r w:rsidRPr="00D64694">
        <w:rPr>
          <w:lang w:eastAsia="en-US"/>
        </w:rPr>
        <w:t>West Papua</w:t>
      </w:r>
      <w:r w:rsidRPr="00D64694">
        <w:t xml:space="preserve">. The author does not, however, provide a more precise date, instead maintaining that Malay has been used in West Papua “for more than a century” </w:t>
      </w:r>
      <w:r>
        <w:rPr>
          <w:rStyle w:val="Citation"/>
        </w:rPr>
        <w:fldChar w:fldCharType="begin"/>
      </w:r>
      <w:r>
        <w:rPr>
          <w:rStyle w:val="Citation"/>
        </w:rPr>
        <w:instrText>ADDIN CITAVI.PLACEHOLDER 9950e378-486f-4895-a160-099a55e6be91 PFBsYWNlaG9sZGVyPg0KICA8QWRkSW5WZXJzaW9uPjUuMi4wLjg8L0FkZEluVmVyc2lvbj4NCiAgPElkPjk5NTBlMzc4LTQ4NmYtNDg5NS1hMTYwLTA5OWE1NWU2YmU5MTwvSWQ+DQogIDxFbnRyaWVzPg0KICAgIDxFbnRyeT4NCiAgICAgIDxJZD4zMDRjYWI5Zi01MmJhLTQ2MWUtYWM2YS1iMmIwMTg2ZWQyND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kzYmY0NTY4LWMxODgtNDY1My05MjU0LTgzYjZmYTQ0ZGFlNTwvUmVmZXJlbmNlSWQ+DQogICAgICA8WWVhck9ubHk+dHJ1ZTwvWWVhck9ubHk+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k6IDMpPC9UZXh0Pg0KICAgIDwvVGV4dFVuaXQ+DQogIDwvVGV4dFVuaXRzPg0KPC9QbGFjZWhvbGRlcj4=</w:instrText>
      </w:r>
      <w:r>
        <w:rPr>
          <w:rStyle w:val="Citation"/>
        </w:rPr>
        <w:fldChar w:fldCharType="separate"/>
      </w:r>
      <w:bookmarkStart w:id="579" w:name="_CTVP0019950e378486f4895a160099a55e6be91"/>
      <w:r w:rsidR="0092006B">
        <w:rPr>
          <w:rStyle w:val="Citation"/>
        </w:rPr>
        <w:t>(1979: 3)</w:t>
      </w:r>
      <w:bookmarkEnd w:id="579"/>
      <w:r>
        <w:rPr>
          <w:rStyle w:val="Citation"/>
        </w:rPr>
        <w:fldChar w:fldCharType="end"/>
      </w:r>
      <w:r w:rsidRPr="00D64694">
        <w:t>.</w:t>
      </w:r>
    </w:p>
  </w:footnote>
  <w:footnote w:id="50">
    <w:p w14:paraId="5BD020B9" w14:textId="71904001" w:rsidR="00BC6239" w:rsidRPr="00D64694" w:rsidRDefault="00BC6239" w:rsidP="00757704">
      <w:pPr>
        <w:pStyle w:val="FootnoteText"/>
      </w:pPr>
      <w:r w:rsidRPr="00D64694">
        <w:rPr>
          <w:rStyle w:val="FootnoteReference"/>
        </w:rPr>
        <w:footnoteRef/>
      </w:r>
      <w:r w:rsidRPr="00D64694">
        <w:tab/>
        <w:t xml:space="preserve">In 1828, the Dutch annexed today’s West Papua as far as 141 degrees of east longitude (today’s border with Papua New Guinea) </w:t>
      </w:r>
      <w:r>
        <w:rPr>
          <w:rStyle w:val="Citation"/>
        </w:rPr>
        <w:fldChar w:fldCharType="begin"/>
      </w:r>
      <w:r>
        <w:rPr>
          <w:rStyle w:val="Citation"/>
        </w:rPr>
        <w:instrText>ADDIN CITAVI.PLACEHOLDER 88cd91ef-e941-411c-b2c8-9fa46e4244c2 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cmtlIDE4MzE6IDUwOSk8L1RleHQ+DQogICAgPC9UZXh0VW5pdD4NCiAgPC9UZXh0VW5pdHM+DQo8L1BsYWNlaG9sZGVyPg==</w:instrText>
      </w:r>
      <w:r>
        <w:rPr>
          <w:rStyle w:val="Citation"/>
        </w:rPr>
        <w:fldChar w:fldCharType="separate"/>
      </w:r>
      <w:bookmarkStart w:id="598" w:name="_CTVP00188cd91efe941411cb2c89fa46e4244c2"/>
      <w:r w:rsidR="0092006B">
        <w:rPr>
          <w:rStyle w:val="Citation"/>
        </w:rPr>
        <w:t>(Burke 1831: 509)</w:t>
      </w:r>
      <w:bookmarkEnd w:id="598"/>
      <w:r>
        <w:rPr>
          <w:rStyle w:val="Citation"/>
        </w:rPr>
        <w:fldChar w:fldCharType="end"/>
      </w:r>
      <w:r w:rsidRPr="00D64694">
        <w:t>.</w:t>
      </w:r>
    </w:p>
  </w:footnote>
  <w:footnote w:id="51">
    <w:p w14:paraId="0EE15FD9" w14:textId="0DFC7D21" w:rsidR="00BC6239" w:rsidRPr="00D64694" w:rsidRDefault="00BC6239" w:rsidP="00B0017B">
      <w:pPr>
        <w:pStyle w:val="FootnoteText"/>
      </w:pPr>
      <w:r w:rsidRPr="00D64694">
        <w:rPr>
          <w:rStyle w:val="FootnoteReference"/>
        </w:rPr>
        <w:footnoteRef/>
      </w:r>
      <w:r w:rsidRPr="00D64694">
        <w:tab/>
        <w:t xml:space="preserve">With respect to this quote, </w:t>
      </w:r>
      <w:r>
        <w:rPr>
          <w:rStyle w:val="Citation"/>
        </w:rPr>
        <w:fldChar w:fldCharType="begin"/>
      </w:r>
      <w:r>
        <w:rPr>
          <w:rStyle w:val="Citation"/>
        </w:rPr>
        <w:instrText>ADDIN CITAVI.PLACEHOLDER 3a1d358b-0f5c-4da6-b180-2d3543a2f157 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zLTEwLTIyPC9DdXN0b21GaWVsZDE+DQogICAgICAgIDxDdXN0b21GaWVsZDM+ZWxlY3Ryb25pYzwvQ3VzdG9tRmllbGQzPg0KICAgICAgICA8RGF0ZT4yMiBPY3RvYmVyIDIwMTM8L0RhdGU+DQogICAgICAgIDxJZD43YmQ2MTc3Yi02Nzg5LTQ1MTAtYWQ4Yy1iMzJlZmNjNzhiMGQ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k5pdmVucyAyMiBPY3RvYmVyIDIwMTMg4oCTIEVhcmx5IGxpbmd1aXN0aWMgc3R1ZGllczwvU2hvcnRUaXRsZT4NCiAgICAgICAgPFN0b3JhZ2VNZWRpdW0+RG9jIGZpbGUgKGNoYXB0ZXIgcmV2aXNpb25zKTwvU3RvcmFnZU1lZGl1bT4NCiAgICAgICAgPFRpdGxlPkVhcmx5IGxpbmd1aXN0aWMgc3R1ZGllcyBvbiB0aGUgTWFsYXkgdmFyaWV0aWVzIG9mIFBhcHVhPC9UaXRsZT4NCiAgICAgICAgPFRpdGxlU3VwcGxlbWVudD5wLmMuPC9UaXRsZVN1cHBsZW1lbnQ+DQogICAgICA8L1JlZmVyZW5jZT4NCiAgICA8L0VudHJ5Pg0KICA8L0VudHJpZXM+DQogIDxUZXh0PlIuSi4gTml2ZW5zIChwLmM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IuSi4gTml2ZW5zIChwLmMuIDIwMTMpPC9UZXh0Pg0KICAgIDwvVGV4dFVuaXQ+DQogIDwvVGV4dFVuaXRzPg0KPC9QbGFjZWhvbGRlcj4=</w:instrText>
      </w:r>
      <w:r>
        <w:rPr>
          <w:rStyle w:val="Citation"/>
        </w:rPr>
        <w:fldChar w:fldCharType="separate"/>
      </w:r>
      <w:bookmarkStart w:id="677" w:name="_CTVP0013a1d358b0f5c4da6b1802d3543a2f157"/>
      <w:r w:rsidR="0092006B">
        <w:rPr>
          <w:rStyle w:val="Citation"/>
        </w:rPr>
        <w:t>R.J. Nivens (p.c. 2013)</w:t>
      </w:r>
      <w:bookmarkEnd w:id="677"/>
      <w:r>
        <w:rPr>
          <w:rStyle w:val="Citation"/>
        </w:rPr>
        <w:fldChar w:fldCharType="end"/>
      </w:r>
      <w:r w:rsidRPr="00D64694">
        <w:t xml:space="preserve"> suggests that </w:t>
      </w:r>
      <w:r w:rsidRPr="00E47F95">
        <w:rPr>
          <w:rStyle w:val="Citation"/>
        </w:rPr>
        <w:fldChar w:fldCharType="begin"/>
      </w:r>
      <w:r>
        <w:rPr>
          <w:rStyle w:val="Citation"/>
        </w:rPr>
        <w:instrText>ADDIN CITAVI.PLACEHOLDER ab791a90-1697-4b41-9067-06d0e8d0ca8f 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2YW4gVmVsemVuICgxOTk1OiAzMTUpPC9UZXh0Pg0KICAgIDwvVGV4dFVuaXQ+DQogIDwvVGV4dFVuaXRzPg0KPC9QbGFjZWhvbGRlcj4=</w:instrText>
      </w:r>
      <w:r w:rsidRPr="00E47F95">
        <w:rPr>
          <w:rStyle w:val="Citation"/>
        </w:rPr>
        <w:fldChar w:fldCharType="separate"/>
      </w:r>
      <w:bookmarkStart w:id="678" w:name="_CTVP001ab791a9016974b41906706d0e8d0ca8f"/>
      <w:r w:rsidR="0092006B">
        <w:rPr>
          <w:rStyle w:val="Citation"/>
        </w:rPr>
        <w:t>van Velzen (1995: 315)</w:t>
      </w:r>
      <w:bookmarkEnd w:id="678"/>
      <w:r w:rsidRPr="00E47F95">
        <w:rPr>
          <w:rStyle w:val="Citation"/>
        </w:rPr>
        <w:fldChar w:fldCharType="end"/>
      </w:r>
      <w:r w:rsidRPr="00D64694">
        <w:t xml:space="preserve"> made this comment “because the sultan of Tidore once claimed sovereignty over parts of Papua”, but it is doubtful “that he had any actual linguistic data to back up this claim”.</w:t>
      </w:r>
    </w:p>
  </w:footnote>
  <w:footnote w:id="52">
    <w:p w14:paraId="7726AFEA" w14:textId="7746FF20" w:rsidR="00BC6239" w:rsidRPr="00D64694" w:rsidRDefault="00BC6239" w:rsidP="001F1F7F">
      <w:pPr>
        <w:pStyle w:val="FootnoteText"/>
      </w:pPr>
      <w:r w:rsidRPr="00D64694">
        <w:rPr>
          <w:rStyle w:val="FootnoteReference"/>
          <w:szCs w:val="18"/>
        </w:rPr>
        <w:footnoteRef/>
      </w:r>
      <w:r w:rsidRPr="00D64694">
        <w:rPr>
          <w:szCs w:val="18"/>
        </w:rPr>
        <w:tab/>
        <w:t xml:space="preserve">The basis for the description of Papuan Malay is textual data collected in Manokwari </w:t>
      </w:r>
      <w:r>
        <w:rPr>
          <w:rStyle w:val="Citation"/>
          <w:szCs w:val="18"/>
        </w:rPr>
        <w:fldChar w:fldCharType="begin"/>
      </w:r>
      <w:r>
        <w:rPr>
          <w:rStyle w:val="Citation"/>
          <w:szCs w:val="18"/>
        </w:rPr>
        <w:instrText>ADDIN CITAVI.PLACEHOLDER f72783f7-c952-4044-a333-58ad3e001bae PFBsYWNlaG9sZGVyPg0KICA8QWRkSW5WZXJzaW9uPjUuMi4wLjg8L0FkZEluVmVyc2lvbj4NCiAgPElkPmY3Mjc4M2Y3LWM5NTItNDA0NC1hMzMzLTU4YWQzZTAwMWJhZTwvSWQ+DQogIDxFbnRyaWVzPg0KICAgIDxFbnRyeT4NCiAgICAgIDxJZD40ODNkMTAyMC02NGUwLTQ1NGQtYTA4Ni1hZGQ4Y2IwOGNhNzA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YXV3IDIwMDk6IDM1KTwvVGV4dD4NCiAgICA8L1RleHRVbml0Pg0KICA8L1RleHRVbml0cz4NCjwvUGxhY2Vob2xkZXI+</w:instrText>
      </w:r>
      <w:r>
        <w:rPr>
          <w:rStyle w:val="Citation"/>
          <w:szCs w:val="18"/>
        </w:rPr>
        <w:fldChar w:fldCharType="separate"/>
      </w:r>
      <w:bookmarkStart w:id="691" w:name="_CTVP001f72783f7c9524044a33358ad3e001bae"/>
      <w:r w:rsidR="0092006B">
        <w:rPr>
          <w:rStyle w:val="Citation"/>
          <w:szCs w:val="18"/>
        </w:rPr>
        <w:t>(Paauw 2009: 35)</w:t>
      </w:r>
      <w:bookmarkEnd w:id="691"/>
      <w:r>
        <w:rPr>
          <w:rStyle w:val="Citation"/>
          <w:szCs w:val="18"/>
        </w:rPr>
        <w:fldChar w:fldCharType="end"/>
      </w:r>
      <w:r w:rsidRPr="00D64694">
        <w:rPr>
          <w:szCs w:val="18"/>
        </w:rPr>
        <w:t xml:space="preserve">, as well as data available in previous studies: </w:t>
      </w:r>
      <w:r>
        <w:rPr>
          <w:rStyle w:val="Citation"/>
          <w:szCs w:val="18"/>
        </w:rPr>
        <w:fldChar w:fldCharType="begin"/>
      </w:r>
      <w:r>
        <w:rPr>
          <w:rStyle w:val="Citation"/>
          <w:szCs w:val="18"/>
        </w:rPr>
        <w:instrText>ADDIN CITAVI.PLACEHOLDER 6832de6f-9155-44ec-b56c-b6da5334f61a 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1aGFybm8gKDE5ODEpPC9UZXh0Pg0KICAgIDwvVGV4dFVuaXQ+DQogIDwvVGV4dFVuaXRzPg0KPC9QbGFjZWhvbGRlcj4=</w:instrText>
      </w:r>
      <w:r>
        <w:rPr>
          <w:rStyle w:val="Citation"/>
          <w:szCs w:val="18"/>
        </w:rPr>
        <w:fldChar w:fldCharType="separate"/>
      </w:r>
      <w:bookmarkStart w:id="692" w:name="_CTVP0016832de6f915544ecb56cb6da5334f61a"/>
      <w:r w:rsidR="0092006B">
        <w:rPr>
          <w:rStyle w:val="Citation"/>
          <w:szCs w:val="18"/>
        </w:rPr>
        <w:t>Suharno (1981)</w:t>
      </w:r>
      <w:bookmarkEnd w:id="692"/>
      <w:r>
        <w:rPr>
          <w:rStyle w:val="Citation"/>
          <w:szCs w:val="18"/>
        </w:rPr>
        <w:fldChar w:fldCharType="end"/>
      </w:r>
      <w:r>
        <w:rPr>
          <w:szCs w:val="18"/>
        </w:rPr>
        <w:t>;</w:t>
      </w:r>
      <w:r w:rsidRPr="00D64694">
        <w:rPr>
          <w:szCs w:val="18"/>
        </w:rPr>
        <w:t xml:space="preserve"> </w:t>
      </w:r>
      <w:r>
        <w:rPr>
          <w:rStyle w:val="Citation"/>
          <w:szCs w:val="18"/>
        </w:rPr>
        <w:fldChar w:fldCharType="begin"/>
      </w:r>
      <w:r>
        <w:rPr>
          <w:rStyle w:val="Citation"/>
          <w:szCs w:val="18"/>
        </w:rPr>
        <w:instrText>ADDIN CITAVI.PLACEHOLDER 5a465816-2c84-40de-8d79-84226e5e98f2 PFBsYWNlaG9sZGVyPg0KICA8QWRkSW5WZXJzaW9uPjUuMi4wLjg8L0FkZEluVmVyc2lvbj4NCiAgPElkPjVhNDY1ODE2LTJjODQtNDBkZS04ZDc5LTg0MjI2ZTVlOThmMjwvSWQ+DQogIDxFbnRyaWVzPg0KICAgIDxFbnRyeT4NCiAgICAgIDxJZD4yZGM5YmFkMy0wMjkyLTQ4MTEtOWEzOC03NmZiNTEyNmQwNTA8L0lkPg0KICAgICAgPFJlZmVyZW5jZUlkPmRjYmZkZGZkLTc0MmYtNDBjMy04Y2YxLTVmNjY5MWYzYjJhM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uIFZlbHplbiAoMTk5NSk8L1RleHQ+DQogICAgPC9UZXh0VW5pdD4NCiAgPC9UZXh0VW5pdHM+DQo8L1BsYWNlaG9sZGVyPg==</w:instrText>
      </w:r>
      <w:r>
        <w:rPr>
          <w:rStyle w:val="Citation"/>
          <w:szCs w:val="18"/>
        </w:rPr>
        <w:fldChar w:fldCharType="separate"/>
      </w:r>
      <w:bookmarkStart w:id="693" w:name="_CTVP0015a4658162c8440de8d7984226e5e98f2"/>
      <w:r w:rsidR="0092006B">
        <w:rPr>
          <w:rStyle w:val="Citation"/>
          <w:szCs w:val="18"/>
        </w:rPr>
        <w:t>Van Velzen (1995)</w:t>
      </w:r>
      <w:bookmarkEnd w:id="693"/>
      <w:r>
        <w:rPr>
          <w:rStyle w:val="Citation"/>
          <w:szCs w:val="18"/>
        </w:rPr>
        <w:fldChar w:fldCharType="end"/>
      </w:r>
      <w:r>
        <w:rPr>
          <w:rStyle w:val="Citation"/>
          <w:szCs w:val="18"/>
        </w:rPr>
        <w:t>;</w:t>
      </w:r>
      <w:r w:rsidRPr="00D64694">
        <w:t xml:space="preserve"> </w:t>
      </w:r>
      <w:r>
        <w:rPr>
          <w:rStyle w:val="Citation"/>
          <w:szCs w:val="18"/>
        </w:rPr>
        <w:fldChar w:fldCharType="begin"/>
      </w:r>
      <w:r>
        <w:rPr>
          <w:rStyle w:val="Citation"/>
          <w:szCs w:val="18"/>
        </w:rPr>
        <w:instrText>ADDIN CITAVI.PLACEHOLDER 544383a0-2cdb-4819-97d7-972c9a3906bb PFBsYWNlaG9sZGVyPg0KICA8QWRkSW5WZXJzaW9uPjUuMi4wLjg8L0FkZEluVmVyc2lvbj4NCiAgPElkPjU0NDM4M2EwLTJjZGItNDgxOS05N2Q3LTk3MmM5YTM5MDZiYjwvSWQ+DQogIDxFbnRyaWVzPg0KICAgIDxFbnRyeT4NCiAgICAgIDxJZD44MDg4YWNmYS03ZGM5LTRjMjktOGRjNi04OWMyMTg5MThiYmU8L0lkPg0KICAgICAgPFJlZmVyZW5jZUlkPmQ3NjMzNzQ3LTNhZTEtNDY5Ny05NzJiLTZmODhhMmIzMzVhYT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ub2h1ZSAoMjAwMyk8L1RleHQ+DQogICAgPC9UZXh0VW5pdD4NCiAgPC9UZXh0VW5pdHM+DQo8L1BsYWNlaG9sZGVyPg==</w:instrText>
      </w:r>
      <w:r>
        <w:rPr>
          <w:rStyle w:val="Citation"/>
          <w:szCs w:val="18"/>
        </w:rPr>
        <w:fldChar w:fldCharType="separate"/>
      </w:r>
      <w:bookmarkStart w:id="694" w:name="_CTVP001544383a02cdb481997d7972c9a3906bb"/>
      <w:r w:rsidR="0092006B">
        <w:rPr>
          <w:rStyle w:val="Citation"/>
          <w:szCs w:val="18"/>
        </w:rPr>
        <w:t>Donohue (2003)</w:t>
      </w:r>
      <w:bookmarkEnd w:id="694"/>
      <w:r>
        <w:rPr>
          <w:rStyle w:val="Citation"/>
          <w:szCs w:val="18"/>
        </w:rPr>
        <w:fldChar w:fldCharType="end"/>
      </w:r>
      <w:r>
        <w:t>;</w:t>
      </w:r>
      <w:r w:rsidRPr="00513C8C">
        <w:rPr>
          <w:rStyle w:val="Citation"/>
        </w:rPr>
        <w:t xml:space="preserve"> </w:t>
      </w:r>
      <w:r>
        <w:rPr>
          <w:rStyle w:val="Citation"/>
          <w:szCs w:val="18"/>
        </w:rPr>
        <w:fldChar w:fldCharType="begin"/>
      </w:r>
      <w:r>
        <w:rPr>
          <w:rStyle w:val="Citation"/>
          <w:szCs w:val="18"/>
        </w:rPr>
        <w:instrText>ADDIN CITAVI.PLACEHOLDER afd06f08-aedc-4096-9335-494140b41348 PFBsYWNlaG9sZGVyPg0KICA8QWRkSW5WZXJzaW9uPjUuMi4wLjg8L0FkZEluVmVyc2lvbj4NCiAgPElkPmFmZDA2ZjA4LWFlZGMtNDA5Ni05MzM1LTQ5NDE0MGI0MTM0ODwvSWQ+DQogIDxFbnRyaWVzPg0KICAgIDxFbnRyeT4NCiAgICAgIDxJZD4zNjVmMjVjMy0wZjkwLTQ0NTAtYTM4NS03MGI5MjgwNWRkOTc8L0lkPg0KICAgICAgPFJlZmVyZW5jZUlkPmUwMWZhOTc3LWUxNWQtNDFhMS1hNzk0LTA4NGQ0ZmZlN2RhOD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VydW5nIGFuZCBTYXdha2kgKDIwMDcpPC9UZXh0Pg0KICAgIDwvVGV4dFVuaXQ+DQogIDwvVGV4dFVuaXRzPg0KPC9QbGFjZWhvbGRlcj4=</w:instrText>
      </w:r>
      <w:r>
        <w:rPr>
          <w:rStyle w:val="Citation"/>
          <w:szCs w:val="18"/>
        </w:rPr>
        <w:fldChar w:fldCharType="separate"/>
      </w:r>
      <w:bookmarkStart w:id="695" w:name="_CTVP001afd06f08aedc40969335494140b41348"/>
      <w:r w:rsidR="0092006B">
        <w:rPr>
          <w:rStyle w:val="Citation"/>
          <w:szCs w:val="18"/>
        </w:rPr>
        <w:t>Burung and Sawaki (2007)</w:t>
      </w:r>
      <w:bookmarkEnd w:id="695"/>
      <w:r>
        <w:rPr>
          <w:rStyle w:val="Citation"/>
          <w:szCs w:val="18"/>
        </w:rPr>
        <w:fldChar w:fldCharType="end"/>
      </w:r>
      <w:r>
        <w:rPr>
          <w:szCs w:val="18"/>
        </w:rPr>
        <w:t>;</w:t>
      </w:r>
      <w:r w:rsidRPr="00D64694">
        <w:rPr>
          <w:szCs w:val="18"/>
        </w:rPr>
        <w:t xml:space="preserve"> </w:t>
      </w:r>
      <w:r>
        <w:rPr>
          <w:rStyle w:val="Citation"/>
          <w:szCs w:val="18"/>
        </w:rPr>
        <w:fldChar w:fldCharType="begin"/>
      </w:r>
      <w:r>
        <w:rPr>
          <w:rStyle w:val="Citation"/>
          <w:szCs w:val="18"/>
        </w:rPr>
        <w:instrText>ADDIN CITAVI.PLACEHOLDER 46123452-9dba-4833-82ed-cc5440b3c779 PFBsYWNlaG9sZGVyPg0KICA8QWRkSW5WZXJzaW9uPjUuMi4wLjg8L0FkZEluVmVyc2lvbj4NCiAgPElkPjQ2MTIzNDUyLTlkYmEtNDgzMy04MmVkLWNjNTQ0MGIzYzc3OTwvSWQ+DQogIDxFbnRyaWVzPg0KICAgIDxFbnRyeT4NCiAgICAgIDxJZD5mMzNlMWU3YS1kNTIyLTQ0NDctODVmMy05MTE4OGMxYWVjMzk8L0lkPg0KICAgICAgPFJlZmVyZW5jZUlkPmQ1ZDAyZWM2LTJiODItNGZiMS1iYzdhLTYyMjYyMTU0NzUyZT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pbSBldCBhbC4gKDIwMDcpPC9UZXh0Pg0KICAgIDwvVGV4dFVuaXQ+DQogIDwvVGV4dFVuaXRzPg0KPC9QbGFjZWhvbGRlcj4=</w:instrText>
      </w:r>
      <w:r>
        <w:rPr>
          <w:rStyle w:val="Citation"/>
          <w:szCs w:val="18"/>
        </w:rPr>
        <w:fldChar w:fldCharType="separate"/>
      </w:r>
      <w:bookmarkStart w:id="696" w:name="_CTVP001461234529dba483382edcc5440b3c779"/>
      <w:r w:rsidR="0092006B">
        <w:rPr>
          <w:rStyle w:val="Citation"/>
          <w:szCs w:val="18"/>
        </w:rPr>
        <w:t>Kim et al. (2007)</w:t>
      </w:r>
      <w:bookmarkEnd w:id="696"/>
      <w:r>
        <w:rPr>
          <w:rStyle w:val="Citation"/>
          <w:szCs w:val="18"/>
        </w:rPr>
        <w:fldChar w:fldCharType="end"/>
      </w:r>
      <w:r w:rsidRPr="00D64694">
        <w:rPr>
          <w:szCs w:val="18"/>
        </w:rPr>
        <w:t xml:space="preserve"> (this study is an earlier version of </w:t>
      </w:r>
      <w:r w:rsidRPr="00E47F95">
        <w:rPr>
          <w:rStyle w:val="Citation"/>
        </w:rPr>
        <w:fldChar w:fldCharType="begin"/>
      </w:r>
      <w:r>
        <w:rPr>
          <w:rStyle w:val="Citation"/>
        </w:rPr>
        <w:instrText>ADDIN CITAVI.PLACEHOLDER 9f76ccc4-5c1e-4123-b010-abe9aece4e0b PFBsYWNlaG9sZGVyPg0KICA8QWRkSW5WZXJzaW9uPjUuMi4wLjg8L0FkZEluVmVyc2lvbj4NCiAgPElkPjlmNzZjY2M0LTVjMWUtNDEyMy1iMDEwLWFiZTlhZWNlNGUwYjwvSWQ+DQogIDxFbnRyaWVzPg0KICAgIDxFbnRyeT4NCiAgICAgIDxJZD4wY2UyNzQwOS0yNzc4LTQ1NTAtODNiZC0xYWIwOTc3YTk3Mzc8L0lkPg0KICAgICAgPE5vUGFyPnRydWU8L05vUGFyPg0KICAgICAgPFJlZmVyZW5jZUlkPjMxZTRiNjVjLTcyOGUtNGVjZS1iMTQwLTRhYzNhOGY0YWI0OTwvUmVmZXJlbmNlSWQ+DQogICAgICA8UnVsZVNldE92ZXJyaWRlPlRleHRjaXQ8L1J1bGVTZXRPdmVycmlkZT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b3R0IGV0IGFsLiAyMDA4PC9UZXh0Pg0KICAgIDwvVGV4dFVuaXQ+DQogIDwvVGV4dFVuaXRzPg0KPC9QbGFjZWhvbGRlcj4=</w:instrText>
      </w:r>
      <w:r w:rsidRPr="00E47F95">
        <w:rPr>
          <w:rStyle w:val="Citation"/>
        </w:rPr>
        <w:fldChar w:fldCharType="separate"/>
      </w:r>
      <w:bookmarkStart w:id="697" w:name="_CTVP0019f76ccc45c1e4123b010abe9aece4e0b"/>
      <w:r w:rsidR="0092006B">
        <w:rPr>
          <w:rStyle w:val="Citation"/>
        </w:rPr>
        <w:t>Scott et al. 2008</w:t>
      </w:r>
      <w:bookmarkEnd w:id="697"/>
      <w:r w:rsidRPr="00E47F95">
        <w:rPr>
          <w:rStyle w:val="Citation"/>
        </w:rPr>
        <w:fldChar w:fldCharType="end"/>
      </w:r>
      <w:r w:rsidRPr="00D64694">
        <w:t>)</w:t>
      </w:r>
      <w:r>
        <w:t>;</w:t>
      </w:r>
      <w:r>
        <w:rPr>
          <w:szCs w:val="18"/>
        </w:rPr>
        <w:t xml:space="preserve"> </w:t>
      </w:r>
      <w:r>
        <w:rPr>
          <w:rStyle w:val="Citation"/>
          <w:szCs w:val="18"/>
        </w:rPr>
        <w:fldChar w:fldCharType="begin"/>
      </w:r>
      <w:r>
        <w:rPr>
          <w:rStyle w:val="Citation"/>
          <w:szCs w:val="18"/>
        </w:rPr>
        <w:instrText>ADDIN CITAVI.PLACEHOLDER c78b17fc-ddfc-4f17-8729-272fc84f6820 PFBsYWNlaG9sZGVyPg0KICA8QWRkSW5WZXJzaW9uPjUuMi4wLjg8L0FkZEluVmVyc2lvbj4NCiAgPElkPmM3OGIxN2ZjLWRkZmMtNGYxNy04NzI5LTI3MmZjODRmNjgyMDwvSWQ+DQogIDxFbnRyaWVzPg0KICAgIDxFbnRyeT4NCiAgICAgIDxJZD4xYmZjN2UzNi1mMThkLTQ0NGMtODQ0ZS0yMzU4MTUyYWYxZTQ8L0lkPg0KICAgICAgPFJlZmVyZW5jZUlkPjY1N2YxYWY1LWQ5OGYtNDVjMC04MmM2LWIwZTg5ZTFkMmU1OD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F3YWtpICgyMDA3KTwvVGV4dD4NCiAgICA8L1RleHRVbml0Pg0KICA8L1RleHRVbml0cz4NCjwvUGxhY2Vob2xkZXI+</w:instrText>
      </w:r>
      <w:r>
        <w:rPr>
          <w:rStyle w:val="Citation"/>
          <w:szCs w:val="18"/>
        </w:rPr>
        <w:fldChar w:fldCharType="separate"/>
      </w:r>
      <w:bookmarkStart w:id="698" w:name="_CTVP001c78b17fcddfc4f178729272fc84f6820"/>
      <w:r w:rsidR="0092006B">
        <w:rPr>
          <w:rStyle w:val="Citation"/>
          <w:szCs w:val="18"/>
        </w:rPr>
        <w:t>Sawaki (2007)</w:t>
      </w:r>
      <w:bookmarkEnd w:id="698"/>
      <w:r>
        <w:rPr>
          <w:rStyle w:val="Citation"/>
          <w:szCs w:val="18"/>
        </w:rPr>
        <w:fldChar w:fldCharType="end"/>
      </w:r>
      <w:r w:rsidRPr="00D64694">
        <w:rPr>
          <w:szCs w:val="18"/>
        </w:rPr>
        <w:t>.</w:t>
      </w:r>
    </w:p>
  </w:footnote>
  <w:footnote w:id="53">
    <w:p w14:paraId="5454D1CD" w14:textId="0B09DBF5" w:rsidR="00BC6239" w:rsidRDefault="00BC6239" w:rsidP="00A44289">
      <w:pPr>
        <w:pStyle w:val="FootnoteText"/>
      </w:pPr>
      <w:r>
        <w:rPr>
          <w:rStyle w:val="FootnoteReference"/>
        </w:rPr>
        <w:footnoteRef/>
      </w:r>
      <w:r>
        <w:tab/>
      </w:r>
      <w:r>
        <w:rPr>
          <w:rStyle w:val="Citation"/>
        </w:rPr>
        <w:fldChar w:fldCharType="begin"/>
      </w:r>
      <w:r>
        <w:rPr>
          <w:rStyle w:val="Citation"/>
        </w:rPr>
        <w:instrText>ADDIN CITAVI.PLACEHOLDER 59d294cc-3e7e-4996-be0a-84dd6523ce25 PFBsYWNlaG9sZGVyPg0KICA8QWRkSW5WZXJzaW9uPjUuMi4wLjg8L0FkZEluVmVyc2lvbj4NCiAgPElkPjU5ZDI5NGNjLTNlN2UtNDk5Ni1iZTBhLTg0ZGQ2NTIzY2UyNTwvSWQ+DQogIDxFbnRyaWVzPg0KICAgIDxFbnRyeT4NCiAgICAgIDxJZD5mNjQ5OTM3ZS03NTJlLTQxM2ItYmRhYi0xYjg4ODZhMDZiZmY8L0lkPg0KICAgICAgPFJlZmVyZW5jZUlkPjliN2EyYjEwLTY0MTktNDE1ZS05Nzc4LWJiOTJjYWFmOGNiY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CgyMDA3YSk8L1RleHQ+DQogICAgPC9UZXh0VW5pdD4NCiAgPC9UZXh0VW5pdHM+DQo8L1BsYWNlaG9sZGVyPg==</w:instrText>
      </w:r>
      <w:r>
        <w:rPr>
          <w:rStyle w:val="Citation"/>
        </w:rPr>
        <w:fldChar w:fldCharType="separate"/>
      </w:r>
      <w:bookmarkStart w:id="711" w:name="_CTVP00159d294cc3e7e4996be0a84dd6523ce25"/>
      <w:r w:rsidR="0092006B">
        <w:rPr>
          <w:rStyle w:val="Citation"/>
        </w:rPr>
        <w:t>Donohue (2007a)</w:t>
      </w:r>
      <w:bookmarkEnd w:id="711"/>
      <w:r>
        <w:rPr>
          <w:rStyle w:val="Citation"/>
        </w:rPr>
        <w:fldChar w:fldCharType="end"/>
      </w:r>
      <w:r w:rsidRPr="00513C8C">
        <w:rPr>
          <w:rStyle w:val="Citation"/>
        </w:rPr>
        <w:t xml:space="preserve"> </w:t>
      </w:r>
      <w:r>
        <w:rPr>
          <w:rStyle w:val="Citation"/>
        </w:rPr>
        <w:t>refers to Papuan Malay as spoken in the area of Serui as ‘Serui Malay’.</w:t>
      </w:r>
    </w:p>
  </w:footnote>
  <w:footnote w:id="54">
    <w:p w14:paraId="0217BDA0" w14:textId="33758FB9" w:rsidR="00BC6239" w:rsidRDefault="00BC6239" w:rsidP="00A44289">
      <w:pPr>
        <w:pStyle w:val="FootnoteText"/>
      </w:pPr>
      <w:r>
        <w:rPr>
          <w:rStyle w:val="FootnoteReference"/>
        </w:rPr>
        <w:footnoteRef/>
      </w:r>
      <w:r>
        <w:tab/>
      </w:r>
      <w:r w:rsidRPr="00A44289">
        <w:rPr>
          <w:rStyle w:val="Citation"/>
        </w:rPr>
        <w:fldChar w:fldCharType="begin"/>
      </w:r>
      <w:r w:rsidRPr="00A44289">
        <w:rPr>
          <w:rStyle w:val="Citation"/>
        </w:rPr>
        <w:instrText>ADDIN CITAVI.PLACEHOLDER 375f950c-bc5f-42cb-9090-89441c6b78f8 PFBsYWNlaG9sZGVyPg0KICA8QWRkSW5WZXJzaW9uPjUuMi4wLjg8L0FkZEluVmVyc2lvbj4NCiAgPElkPjM3NWY5NTBjLWJjNWYtNDJjYi05MDkwLTg5NDQxYzZiNzhmODwvSWQ+DQogIDxFbnRyaWVzPg0KICAgIDxFbnRyeT4NCiAgICAgIDxJZD40MGUwZDJlZi1hYWNjLTQyOTQtYWE2OC1jZmQwNmIyMGE3Y2E8L0lkPg0KICAgICAgPFJlZmVyZW5jZUlkPjliZTRiMjFmLWI4YzgtNDU3NS04MDdiLTk0ZmM2ZDBmYWNiMD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bm9odWUgKDE5OTcpPC9UZXh0Pg0KICAgIDwvVGV4dFVuaXQ+DQogIDwvVGV4dFVuaXRzPg0KPC9QbGFjZWhvbGRlcj4=</w:instrText>
      </w:r>
      <w:r w:rsidRPr="00A44289">
        <w:rPr>
          <w:rStyle w:val="Citation"/>
        </w:rPr>
        <w:fldChar w:fldCharType="separate"/>
      </w:r>
      <w:bookmarkStart w:id="734" w:name="_CTVP001375f950cbc5f42cb909089441c6b78f8"/>
      <w:r w:rsidR="0092006B">
        <w:rPr>
          <w:rStyle w:val="Citation"/>
        </w:rPr>
        <w:t>Donohue (1997)</w:t>
      </w:r>
      <w:bookmarkEnd w:id="734"/>
      <w:r w:rsidRPr="00A44289">
        <w:rPr>
          <w:rStyle w:val="Citation"/>
        </w:rPr>
        <w:fldChar w:fldCharType="end"/>
      </w:r>
      <w:r>
        <w:rPr>
          <w:rStyle w:val="Citation"/>
        </w:rPr>
        <w:t xml:space="preserve"> refers to Papuan Malay as spoken in the Merauke area as ‘Merauke Malay’.</w:t>
      </w:r>
    </w:p>
  </w:footnote>
  <w:footnote w:id="55">
    <w:p w14:paraId="2237AB08" w14:textId="0D5D09B8" w:rsidR="00BC6239" w:rsidRPr="00D64694" w:rsidRDefault="00BC6239" w:rsidP="007B54D1">
      <w:pPr>
        <w:pStyle w:val="FootnoteText"/>
      </w:pPr>
      <w:r w:rsidRPr="00D64694">
        <w:rPr>
          <w:rStyle w:val="FootnoteReference"/>
        </w:rPr>
        <w:footnoteRef/>
      </w:r>
      <w:r w:rsidRPr="00D64694">
        <w:tab/>
      </w:r>
      <w:r w:rsidRPr="00D64694">
        <w:rPr>
          <w:rStyle w:val="ChItalic"/>
        </w:rPr>
        <w:t>MopPapua</w:t>
      </w:r>
      <w:r w:rsidRPr="00D64694">
        <w:t xml:space="preserve"> is available at </w:t>
      </w:r>
      <w:hyperlink r:id="rId15" w:history="1">
        <w:r w:rsidRPr="00D64694">
          <w:rPr>
            <w:rStyle w:val="Hyperlink"/>
          </w:rPr>
          <w:t>https://instagram.com/moppapua/</w:t>
        </w:r>
      </w:hyperlink>
      <w:r w:rsidRPr="00D64694">
        <w:t xml:space="preserve"> (accessed </w:t>
      </w:r>
      <w:r>
        <w:t>8 January 2016</w:t>
      </w:r>
      <w:r w:rsidRPr="00D64694">
        <w:t>).</w:t>
      </w:r>
      <w:r w:rsidRPr="00D64694">
        <w:br/>
      </w:r>
      <w:r w:rsidRPr="00D64694">
        <w:rPr>
          <w:rStyle w:val="ChItalic"/>
        </w:rPr>
        <w:t>Epen ka, cupen toh</w:t>
      </w:r>
      <w:r w:rsidRPr="00D64694">
        <w:t xml:space="preserve"> is available at </w:t>
      </w:r>
      <w:hyperlink r:id="rId16" w:history="1">
        <w:r w:rsidRPr="00D64694">
          <w:rPr>
            <w:rStyle w:val="Hyperlink"/>
          </w:rPr>
          <w:t>http://www.youtube.com/watch?v=IWiQK0qKIj8</w:t>
        </w:r>
      </w:hyperlink>
      <w:r w:rsidRPr="00D64694">
        <w:t xml:space="preserve"> (accessed 8 May 2015).</w:t>
      </w:r>
    </w:p>
  </w:footnote>
  <w:footnote w:id="56">
    <w:p w14:paraId="4CA911AB" w14:textId="561AAE1E" w:rsidR="00BC6239" w:rsidRPr="00D64694" w:rsidRDefault="00BC6239" w:rsidP="007B54D1">
      <w:pPr>
        <w:pStyle w:val="FootnoteText"/>
      </w:pPr>
      <w:r w:rsidRPr="00D64694">
        <w:rPr>
          <w:rStyle w:val="FootnoteReference"/>
        </w:rPr>
        <w:footnoteRef/>
      </w:r>
      <w:r w:rsidRPr="00D64694">
        <w:tab/>
      </w:r>
      <w:r w:rsidRPr="00D64694">
        <w:rPr>
          <w:rStyle w:val="ChItalic"/>
        </w:rPr>
        <w:t>Denias</w:t>
      </w:r>
      <w:r w:rsidRPr="00D64694">
        <w:t xml:space="preserve"> is available at </w:t>
      </w:r>
      <w:hyperlink r:id="rId17" w:history="1">
        <w:r w:rsidRPr="00D64694">
          <w:rPr>
            <w:rStyle w:val="Hyperlink"/>
          </w:rPr>
          <w:t>http://www.youtube.com/watch?v=kc683zv6H_E</w:t>
        </w:r>
      </w:hyperlink>
      <w:r w:rsidRPr="00D64694">
        <w:t xml:space="preserve"> (accessed </w:t>
      </w:r>
      <w:r>
        <w:t>8 January 2016</w:t>
      </w:r>
      <w:r w:rsidRPr="00D64694">
        <w:t>).</w:t>
      </w:r>
    </w:p>
  </w:footnote>
  <w:footnote w:id="57">
    <w:p w14:paraId="0D17BD11" w14:textId="24C06562" w:rsidR="00BC6239" w:rsidRPr="00D64694" w:rsidRDefault="00BC6239" w:rsidP="007B54D1">
      <w:pPr>
        <w:pStyle w:val="FootnoteText"/>
      </w:pPr>
      <w:r w:rsidRPr="00D64694">
        <w:rPr>
          <w:rStyle w:val="FootnoteReference"/>
        </w:rPr>
        <w:footnoteRef/>
      </w:r>
      <w:r w:rsidRPr="00D64694">
        <w:tab/>
        <w:t xml:space="preserve">‘West Papua Web’ is available at </w:t>
      </w:r>
      <w:hyperlink r:id="rId18" w:history="1">
        <w:r w:rsidRPr="00D64694">
          <w:rPr>
            <w:rStyle w:val="Hyperlink"/>
          </w:rPr>
          <w:t>http://www.papuaweb.org/</w:t>
        </w:r>
      </w:hyperlink>
      <w:r w:rsidRPr="00D64694">
        <w:t xml:space="preserve"> </w:t>
      </w:r>
      <w:r w:rsidRPr="006C65BE">
        <w:t xml:space="preserve">(last updated </w:t>
      </w:r>
      <w:r>
        <w:t>in January 2012</w:t>
      </w:r>
      <w:r w:rsidRPr="006C65BE">
        <w:t>)</w:t>
      </w:r>
      <w:r w:rsidRPr="00D64694">
        <w:t xml:space="preserve"> (accessed </w:t>
      </w:r>
      <w:r>
        <w:t>8 January 2016</w:t>
      </w:r>
      <w:r w:rsidRPr="00D64694">
        <w:t>).</w:t>
      </w:r>
    </w:p>
  </w:footnote>
  <w:footnote w:id="58">
    <w:p w14:paraId="46C835B8" w14:textId="65792924" w:rsidR="00BC6239" w:rsidRPr="00D64694" w:rsidRDefault="00BC6239" w:rsidP="004050A1">
      <w:pPr>
        <w:pStyle w:val="FootnoteText"/>
      </w:pPr>
      <w:r w:rsidRPr="00D64694">
        <w:rPr>
          <w:rStyle w:val="FootnoteReference"/>
        </w:rPr>
        <w:footnoteRef/>
      </w:r>
      <w:r w:rsidRPr="00D64694">
        <w:tab/>
        <w:t xml:space="preserve">Detailed 2010 census data are available at </w:t>
      </w:r>
      <w:hyperlink r:id="rId19" w:history="1">
        <w:r w:rsidRPr="0040250D">
          <w:rPr>
            <w:rStyle w:val="Hyperlink"/>
          </w:rPr>
          <w:t>http://bps.go.id/eng/download_file/Population_of_Indonesia_by_Village_2010.pdf</w:t>
        </w:r>
      </w:hyperlink>
      <w:r w:rsidRPr="00D64694">
        <w:t xml:space="preserve"> (accessed 21 Oct 2013) (see also §</w:t>
      </w:r>
      <w:r>
        <w:fldChar w:fldCharType="begin"/>
      </w:r>
      <w:r>
        <w:instrText xml:space="preserve"> REF _Ref370485345 \w \h </w:instrText>
      </w:r>
      <w:r>
        <w:fldChar w:fldCharType="separate"/>
      </w:r>
      <w:r w:rsidR="00154D81">
        <w:rPr>
          <w:cs/>
        </w:rPr>
        <w:t>‎</w:t>
      </w:r>
      <w:r w:rsidR="00154D81">
        <w:t>1.7.1</w:t>
      </w:r>
      <w:r>
        <w:fldChar w:fldCharType="end"/>
      </w:r>
      <w:r w:rsidRPr="00D64694">
        <w:t>).</w:t>
      </w:r>
    </w:p>
  </w:footnote>
  <w:footnote w:id="59">
    <w:p w14:paraId="32EE7CD1" w14:textId="7B8F39A6" w:rsidR="00BC6239" w:rsidRPr="00D64694" w:rsidRDefault="00BC6239">
      <w:pPr>
        <w:pStyle w:val="FootnoteText"/>
      </w:pPr>
      <w:r w:rsidRPr="00D64694">
        <w:rPr>
          <w:rStyle w:val="FootnoteReference"/>
        </w:rPr>
        <w:footnoteRef/>
      </w:r>
      <w:r w:rsidRPr="00D64694">
        <w:tab/>
        <w:t>In expository discourse the speaker describes or explains a topic. In hortatory discourse the speaker attempts to persuade the addressee to fulfill the commands given in the discourse. In procedural discourse the speaker describes how to do something.</w:t>
      </w:r>
      <w:r w:rsidRPr="00E47F95">
        <w:t xml:space="preserve"> </w:t>
      </w:r>
      <w:r w:rsidRPr="00E47F95">
        <w:rPr>
          <w:rStyle w:val="Citation"/>
        </w:rPr>
        <w:fldChar w:fldCharType="begin"/>
      </w:r>
      <w:r>
        <w:rPr>
          <w:rStyle w:val="Citation"/>
        </w:rPr>
        <w:instrText>ADDIN CITAVI.PLACEHOLDER 829a9f7a-65c7-4c7d-9b15-187f1a905971 PFBsYWNlaG9sZGVyPg0KICA8QWRkSW5WZXJzaW9uPjUuMi4wLjg8L0FkZEluVmVyc2lvbj4NCiAgPElkPjgyOWE5ZjdhLTY1YzctNGM3ZC05YjE1LTE4N2YxYTkwNTk3MTwvSWQ+DQogIDxFbnRyaWVzPg0KICAgIDxFbnRyeT4NCiAgICAgIDxJZD5jOGJjNDdiNy02MDM3LTRjMTItOGVkZC1lNTRkYmVmMTQzODU8L0lkPg0KICAgICAgPFJlZmVyZW5jZUlkPjk4YjZiYTNkLWJiNmMtNDRlYi1hZjhkLTgwYTJmOTlkNDIxOTwvUmVmZXJlbmNlSWQ+DQogICAgICA8UnVsZVNldE92ZXJyaWRlPlRleHRjaXQ8L1J1bGVTZXRPdmVycmlkZ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b3MgZXQgYWwuIDIwMDMpPC9UZXh0Pg0KICAgIDwvVGV4dFVuaXQ+DQogIDwvVGV4dFVuaXRzPg0KPC9QbGFjZWhvbGRlcj4=</w:instrText>
      </w:r>
      <w:r w:rsidRPr="00E47F95">
        <w:rPr>
          <w:rStyle w:val="Citation"/>
        </w:rPr>
        <w:fldChar w:fldCharType="separate"/>
      </w:r>
      <w:bookmarkStart w:id="809" w:name="_CTVP001829a9f7a65c74c7d9b15187f1a905971"/>
      <w:r w:rsidR="0092006B">
        <w:rPr>
          <w:rStyle w:val="Citation"/>
        </w:rPr>
        <w:t>(Loos et al. 2003)</w:t>
      </w:r>
      <w:bookmarkEnd w:id="809"/>
      <w:r w:rsidRPr="00E47F95">
        <w:rPr>
          <w:rStyle w:val="Citation"/>
        </w:rPr>
        <w:fldChar w:fldCharType="end"/>
      </w:r>
      <w:r>
        <w:t>.</w:t>
      </w:r>
    </w:p>
  </w:footnote>
  <w:footnote w:id="60">
    <w:p w14:paraId="62BCF6E3" w14:textId="77777777" w:rsidR="00BC6239" w:rsidRPr="00D64694" w:rsidRDefault="00BC6239" w:rsidP="00B0017B">
      <w:pPr>
        <w:pStyle w:val="FootnoteText"/>
      </w:pPr>
      <w:r w:rsidRPr="00D64694">
        <w:rPr>
          <w:rStyle w:val="FootnoteReference"/>
        </w:rPr>
        <w:footnoteRef/>
      </w:r>
      <w:r w:rsidRPr="00D64694">
        <w:tab/>
        <w:t>As percentages are rounded to one decimal place, they do not always add up to 100%.</w:t>
      </w:r>
    </w:p>
  </w:footnote>
  <w:footnote w:id="61">
    <w:p w14:paraId="065847C6" w14:textId="48B36E24" w:rsidR="00BC6239" w:rsidRPr="00D64694" w:rsidRDefault="00BC6239" w:rsidP="004050A1">
      <w:pPr>
        <w:pStyle w:val="FootnoteText"/>
      </w:pPr>
      <w:r w:rsidRPr="00D64694">
        <w:rPr>
          <w:rStyle w:val="FootnoteReference"/>
          <w:szCs w:val="18"/>
        </w:rPr>
        <w:footnoteRef/>
      </w:r>
      <w:r w:rsidRPr="00D64694">
        <w:rPr>
          <w:szCs w:val="18"/>
        </w:rPr>
        <w:tab/>
        <w:t xml:space="preserve">Speech Analyzer is available at </w:t>
      </w:r>
      <w:hyperlink r:id="rId20" w:history="1">
        <w:r w:rsidRPr="00D64694">
          <w:rPr>
            <w:rStyle w:val="Hyperlink"/>
            <w:szCs w:val="18"/>
          </w:rPr>
          <w:t>http://www-01.sil.org/computing/sa/</w:t>
        </w:r>
      </w:hyperlink>
      <w:r w:rsidRPr="00D64694">
        <w:t xml:space="preserve"> (accessed </w:t>
      </w:r>
      <w:r>
        <w:t>8 January 2016</w:t>
      </w:r>
      <w:r w:rsidRPr="00D64694">
        <w:t>)</w:t>
      </w:r>
      <w:r w:rsidRPr="00D64694">
        <w:rPr>
          <w:szCs w:val="18"/>
        </w:rPr>
        <w:t>.</w:t>
      </w:r>
    </w:p>
  </w:footnote>
  <w:footnote w:id="62">
    <w:p w14:paraId="03C61A3A" w14:textId="43BD3CD2" w:rsidR="00BC6239" w:rsidRPr="00D64694" w:rsidRDefault="00BC6239" w:rsidP="004050A1">
      <w:pPr>
        <w:pStyle w:val="FootnoteText"/>
      </w:pPr>
      <w:r w:rsidRPr="00D64694">
        <w:rPr>
          <w:rStyle w:val="FootnoteReference"/>
          <w:szCs w:val="18"/>
        </w:rPr>
        <w:footnoteRef/>
      </w:r>
      <w:r w:rsidRPr="00D64694">
        <w:rPr>
          <w:szCs w:val="18"/>
        </w:rPr>
        <w:tab/>
        <w:t xml:space="preserve">Toolbox is available at </w:t>
      </w:r>
      <w:hyperlink r:id="rId21" w:history="1">
        <w:r w:rsidRPr="00D64694">
          <w:rPr>
            <w:rStyle w:val="Hyperlink"/>
            <w:szCs w:val="18"/>
          </w:rPr>
          <w:t>http://www-01.sil.org/computing/toolbox/</w:t>
        </w:r>
      </w:hyperlink>
      <w:r w:rsidRPr="00D64694">
        <w:t xml:space="preserve"> (accessed </w:t>
      </w:r>
      <w:r>
        <w:t>8 January 2016</w:t>
      </w:r>
      <w:r w:rsidRPr="00D64694">
        <w:t>)</w:t>
      </w:r>
      <w:r w:rsidRPr="00D64694">
        <w:rPr>
          <w:szCs w:val="18"/>
        </w:rPr>
        <w:t>.</w:t>
      </w:r>
    </w:p>
  </w:footnote>
  <w:footnote w:id="63">
    <w:p w14:paraId="61E8C563" w14:textId="37C1A374" w:rsidR="00BC6239" w:rsidRPr="00D64694" w:rsidRDefault="00BC6239" w:rsidP="004050A1">
      <w:pPr>
        <w:pStyle w:val="FootnoteText"/>
      </w:pPr>
      <w:r w:rsidRPr="00D64694">
        <w:rPr>
          <w:rStyle w:val="FootnoteReference"/>
          <w:szCs w:val="18"/>
        </w:rPr>
        <w:footnoteRef/>
      </w:r>
      <w:r w:rsidRPr="00D64694">
        <w:rPr>
          <w:szCs w:val="18"/>
        </w:rPr>
        <w:tab/>
        <w:t xml:space="preserve">Phonology Assistant is available at </w:t>
      </w:r>
      <w:hyperlink r:id="rId22" w:history="1">
        <w:r w:rsidRPr="00D64694">
          <w:rPr>
            <w:rStyle w:val="Hyperlink"/>
            <w:szCs w:val="18"/>
          </w:rPr>
          <w:t>http://phonologyassistant.sil.org</w:t>
        </w:r>
      </w:hyperlink>
      <w:r w:rsidRPr="00D64694">
        <w:t xml:space="preserve"> (accessed </w:t>
      </w:r>
      <w:r>
        <w:t>8 January 2016</w:t>
      </w:r>
      <w:r w:rsidRPr="00D64694">
        <w:t>).</w:t>
      </w:r>
    </w:p>
  </w:footnote>
  <w:footnote w:id="64">
    <w:p w14:paraId="39E94826" w14:textId="42757E41" w:rsidR="00BC6239" w:rsidRPr="00D64694" w:rsidRDefault="00BC6239" w:rsidP="00B0017B">
      <w:pPr>
        <w:pStyle w:val="FootnoteText"/>
      </w:pPr>
      <w:r w:rsidRPr="00D64694">
        <w:rPr>
          <w:rStyle w:val="FootnoteReference"/>
        </w:rPr>
        <w:footnoteRef/>
      </w:r>
      <w:r w:rsidRPr="00D64694">
        <w:tab/>
        <w:t xml:space="preserve">Two important sources for the description of the Papuan Malay phonology are </w:t>
      </w:r>
      <w:r w:rsidRPr="00F57636">
        <w:rPr>
          <w:rStyle w:val="Citation"/>
        </w:rPr>
        <w:fldChar w:fldCharType="begin"/>
      </w:r>
      <w:r>
        <w:rPr>
          <w:rStyle w:val="Citation"/>
        </w:rPr>
        <w:instrText>ADDIN CITAVI.PLACEHOLDER bfd1407f-c5df-4dc2-8655-2efbb0861e63 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5vaHVlICgyMDAzKTwvVGV4dD4NCiAgICA8L1RleHRVbml0Pg0KICA8L1RleHRVbml0cz4NCjwvUGxhY2Vob2xkZXI+</w:instrText>
      </w:r>
      <w:r w:rsidRPr="00F57636">
        <w:rPr>
          <w:rStyle w:val="Citation"/>
        </w:rPr>
        <w:fldChar w:fldCharType="separate"/>
      </w:r>
      <w:bookmarkStart w:id="838" w:name="_CTVP001bfd1407fc5df4dc286552efbb0861e63"/>
      <w:r w:rsidR="0092006B">
        <w:rPr>
          <w:rStyle w:val="Citation"/>
        </w:rPr>
        <w:t>Donohue (2003)</w:t>
      </w:r>
      <w:bookmarkEnd w:id="838"/>
      <w:r w:rsidRPr="00F57636">
        <w:rPr>
          <w:rStyle w:val="Citation"/>
        </w:rPr>
        <w:fldChar w:fldCharType="end"/>
      </w:r>
      <w:r w:rsidRPr="00D64694">
        <w:t xml:space="preserve"> and </w:t>
      </w:r>
      <w:r w:rsidRPr="00F57636">
        <w:rPr>
          <w:rStyle w:val="Citation"/>
        </w:rPr>
        <w:fldChar w:fldCharType="begin"/>
      </w:r>
      <w:r w:rsidRPr="00F57636">
        <w:rPr>
          <w:rStyle w:val="Citation"/>
        </w:rPr>
        <w:instrText>ADDIN CITAVI.PLACEHOLDER 4b8c28f8-6589-4112-ba16-027eecb54d08 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1dHJpIE5hcmZhZmFuIGFuZCBEb25vaHVlICh1bmRlciByZXZpZXcpPC9UZXh0Pg0KICAgIDwvVGV4dFVuaXQ+DQogIDwvVGV4dFVuaXRzPg0KPC9QbGFjZWhvbGRlcj4=</w:instrText>
      </w:r>
      <w:r w:rsidRPr="00F57636">
        <w:rPr>
          <w:rStyle w:val="Citation"/>
        </w:rPr>
        <w:fldChar w:fldCharType="separate"/>
      </w:r>
      <w:bookmarkStart w:id="839" w:name="_CTVP0014b8c28f865894112ba16027eecb54d08"/>
      <w:r w:rsidR="0092006B">
        <w:rPr>
          <w:rStyle w:val="Citation"/>
        </w:rPr>
        <w:t>Sutri Narfafan and Donohue (under review)</w:t>
      </w:r>
      <w:bookmarkEnd w:id="839"/>
      <w:r w:rsidRPr="00F57636">
        <w:rPr>
          <w:rStyle w:val="Citation"/>
        </w:rPr>
        <w:fldChar w:fldCharType="end"/>
      </w:r>
      <w:r w:rsidRPr="00D64694">
        <w:t>.</w:t>
      </w:r>
    </w:p>
  </w:footnote>
  <w:footnote w:id="65">
    <w:p w14:paraId="4581A3D5" w14:textId="77777777" w:rsidR="00BC6239" w:rsidRPr="00D64694" w:rsidRDefault="00BC6239" w:rsidP="00C46A07">
      <w:pPr>
        <w:pStyle w:val="FootnoteText105pt"/>
      </w:pPr>
      <w:r w:rsidRPr="00D64694">
        <w:rPr>
          <w:rStyle w:val="FootnoteReference"/>
        </w:rPr>
        <w:footnoteRef/>
      </w:r>
      <w:r w:rsidRPr="00D64694">
        <w:tab/>
        <w:t>The diacritic “</w:t>
      </w:r>
      <w:r w:rsidRPr="00D64694">
        <w:rPr>
          <w:rStyle w:val="ChCharisSIL85pt"/>
        </w:rPr>
        <w:t>  ̞</w:t>
      </w:r>
      <w:r w:rsidRPr="00D64694">
        <w:t>” signals that the vowel is lowered.</w:t>
      </w:r>
    </w:p>
  </w:footnote>
  <w:footnote w:id="66">
    <w:p w14:paraId="19770DE7" w14:textId="77777777" w:rsidR="00BC6239" w:rsidRPr="00D64694" w:rsidRDefault="00BC6239" w:rsidP="00B0017B">
      <w:pPr>
        <w:pStyle w:val="FootnoteText"/>
      </w:pPr>
      <w:r w:rsidRPr="00D64694">
        <w:rPr>
          <w:rStyle w:val="FootnoteReference"/>
        </w:rPr>
        <w:footnoteRef/>
      </w:r>
      <w:r w:rsidRPr="00D64694">
        <w:tab/>
        <w:t xml:space="preserve">The vowel space in </w:t>
      </w:r>
      <w:r w:rsidRPr="00D64694">
        <w:fldChar w:fldCharType="begin"/>
      </w:r>
      <w:r w:rsidRPr="00D64694">
        <w:instrText xml:space="preserve"> REF _Ref417128501 \h </w:instrText>
      </w:r>
      <w:r w:rsidRPr="00D64694">
        <w:fldChar w:fldCharType="separate"/>
      </w:r>
      <w:r w:rsidR="00154D81">
        <w:t xml:space="preserve">Figure </w:t>
      </w:r>
      <w:r w:rsidR="00154D81">
        <w:rPr>
          <w:noProof/>
          <w:cs/>
        </w:rPr>
        <w:t>‎</w:t>
      </w:r>
      <w:r w:rsidR="00154D81">
        <w:rPr>
          <w:noProof/>
        </w:rPr>
        <w:t>2</w:t>
      </w:r>
      <w:r w:rsidR="00154D81">
        <w:t>.</w:t>
      </w:r>
      <w:r w:rsidR="00154D81">
        <w:rPr>
          <w:noProof/>
        </w:rPr>
        <w:t>1</w:t>
      </w:r>
      <w:r w:rsidRPr="00D64694">
        <w:fldChar w:fldCharType="end"/>
      </w:r>
      <w:r w:rsidRPr="00D64694">
        <w:t xml:space="preserve"> is based on the author’s impressions rather than on measured spectrographic data.</w:t>
      </w:r>
    </w:p>
  </w:footnote>
  <w:footnote w:id="67">
    <w:p w14:paraId="4917E7FF" w14:textId="6EDB0C38" w:rsidR="00BC6239" w:rsidRPr="006C513C" w:rsidRDefault="00BC6239" w:rsidP="0018396A">
      <w:pPr>
        <w:pStyle w:val="FootnoteText"/>
      </w:pPr>
      <w:r w:rsidRPr="00D64694">
        <w:rPr>
          <w:rStyle w:val="FootnoteReference"/>
        </w:rPr>
        <w:footnoteRef/>
      </w:r>
      <w:r w:rsidRPr="00D64694">
        <w:tab/>
        <w:t>One anonymous reviewer</w:t>
      </w:r>
      <w:r>
        <w:t xml:space="preserve"> </w:t>
      </w:r>
      <w:r w:rsidRPr="00D64694">
        <w:t>suggests</w:t>
      </w:r>
      <w:r>
        <w:t>, however,</w:t>
      </w:r>
      <w:r w:rsidRPr="00D64694">
        <w:t xml:space="preserve"> a different analysis. Given that the nasal </w:t>
      </w:r>
      <w:r w:rsidRPr="006C513C">
        <w:t>in this position obtains its place features from the following segment, not two, but only one nasal phoneme (or ‘archiphoneme</w:t>
      </w:r>
      <w:r>
        <w:t>’</w:t>
      </w:r>
      <w:r w:rsidRPr="006C513C">
        <w:t>) occurs in the word-internal coda position.</w:t>
      </w:r>
    </w:p>
  </w:footnote>
  <w:footnote w:id="68">
    <w:p w14:paraId="3A502729" w14:textId="1866F435" w:rsidR="00BC6239" w:rsidRPr="00D64694" w:rsidRDefault="00BC6239">
      <w:pPr>
        <w:pStyle w:val="FootnoteText"/>
      </w:pPr>
      <w:r w:rsidRPr="00D64694">
        <w:rPr>
          <w:rStyle w:val="FootnoteReference"/>
        </w:rPr>
        <w:footnoteRef/>
      </w:r>
      <w:r w:rsidRPr="00D64694">
        <w:tab/>
        <w:t>In the examples in this chapter, the first line gives the orthographic representation, while the second line</w:t>
      </w:r>
      <w:r>
        <w:t>s</w:t>
      </w:r>
      <w:r w:rsidRPr="00D64694">
        <w:t xml:space="preserve"> give the IPA transcription.</w:t>
      </w:r>
    </w:p>
  </w:footnote>
  <w:footnote w:id="69">
    <w:p w14:paraId="075D2380" w14:textId="77777777" w:rsidR="00BC6239" w:rsidRPr="00D64694" w:rsidRDefault="00BC6239" w:rsidP="00C46A07">
      <w:pPr>
        <w:pStyle w:val="FootnoteText105pt"/>
      </w:pPr>
      <w:r w:rsidRPr="00D64694">
        <w:rPr>
          <w:rStyle w:val="FootnoteReference"/>
        </w:rPr>
        <w:footnoteRef/>
      </w:r>
      <w:r w:rsidRPr="00D64694">
        <w:tab/>
        <w:t xml:space="preserve">One lexical item in particular undergoes lenition of its word-initial stop: the long and the short forms of the third person singular pronoun, </w:t>
      </w:r>
      <w:r w:rsidRPr="00D64694">
        <w:rPr>
          <w:rStyle w:val="ChItalBold"/>
        </w:rPr>
        <w:t>dia</w:t>
      </w:r>
      <w:r w:rsidRPr="00D64694">
        <w:t>/</w:t>
      </w:r>
      <w:r w:rsidRPr="00D64694">
        <w:rPr>
          <w:rStyle w:val="ChItalBold"/>
        </w:rPr>
        <w:t>de</w:t>
      </w:r>
      <w:r w:rsidRPr="00D64694">
        <w:t xml:space="preserve"> ‘</w:t>
      </w:r>
      <w:r w:rsidRPr="00D64694">
        <w:rPr>
          <w:rStyle w:val="ChSmallCaps"/>
        </w:rPr>
        <w:t>3sg</w:t>
      </w:r>
      <w:r w:rsidRPr="00D64694">
        <w:t>’. Onset /</w:t>
      </w:r>
      <w:r w:rsidRPr="00D64694">
        <w:rPr>
          <w:rStyle w:val="ChCharisSIL85pt"/>
        </w:rPr>
        <w:t>d</w:t>
      </w:r>
      <w:r w:rsidRPr="00D64694">
        <w:t>/ can be lenited to [</w:t>
      </w:r>
      <w:r w:rsidRPr="00D64694">
        <w:rPr>
          <w:rStyle w:val="ChCharisSIL85pt"/>
        </w:rPr>
        <w:t>j</w:t>
      </w:r>
      <w:r w:rsidRPr="00D64694">
        <w:t>] when following a lexical item with a voiceless stop, the alveolar fricative /</w:t>
      </w:r>
      <w:r w:rsidRPr="00D64694">
        <w:rPr>
          <w:rStyle w:val="ChCharisSIL85pt"/>
        </w:rPr>
        <w:t>s</w:t>
      </w:r>
      <w:r w:rsidRPr="00D64694">
        <w:t>/, or the rhotic /</w:t>
      </w:r>
      <w:r w:rsidRPr="00D64694">
        <w:rPr>
          <w:rStyle w:val="ChCharisSIL85pt"/>
        </w:rPr>
        <w:t>r</w:t>
      </w:r>
      <w:r w:rsidRPr="00D64694">
        <w:t>/ in word-final coda position.</w:t>
      </w:r>
    </w:p>
  </w:footnote>
  <w:footnote w:id="70">
    <w:p w14:paraId="1B278B0B" w14:textId="77777777" w:rsidR="00BC6239" w:rsidRPr="00D64694" w:rsidRDefault="00BC6239">
      <w:pPr>
        <w:pStyle w:val="FootnoteText"/>
      </w:pPr>
      <w:r w:rsidRPr="00D64694">
        <w:rPr>
          <w:rStyle w:val="FootnoteReference"/>
        </w:rPr>
        <w:footnoteRef/>
      </w:r>
      <w:r w:rsidRPr="00D64694">
        <w:tab/>
        <w:t xml:space="preserve">Affirmative </w:t>
      </w:r>
      <w:r w:rsidRPr="00D64694">
        <w:rPr>
          <w:rStyle w:val="ChItalBold"/>
        </w:rPr>
        <w:t>yo</w:t>
      </w:r>
      <w:r w:rsidRPr="00D64694">
        <w:t xml:space="preserve"> ‘yes’ is frequently realized as </w:t>
      </w:r>
      <w:r w:rsidRPr="00D64694">
        <w:rPr>
          <w:rStyle w:val="ChItalBold"/>
        </w:rPr>
        <w:t>ya</w:t>
      </w:r>
      <w:r w:rsidRPr="00D64694">
        <w:t xml:space="preserve"> (see §</w:t>
      </w:r>
      <w:r w:rsidRPr="00D64694">
        <w:fldChar w:fldCharType="begin"/>
      </w:r>
      <w:r w:rsidRPr="00D64694">
        <w:instrText xml:space="preserve"> REF _Ref358227563 \w \h </w:instrText>
      </w:r>
      <w:r w:rsidRPr="00D64694">
        <w:fldChar w:fldCharType="separate"/>
      </w:r>
      <w:r w:rsidR="00154D81">
        <w:rPr>
          <w:cs/>
        </w:rPr>
        <w:t>‎</w:t>
      </w:r>
      <w:r w:rsidR="00154D81">
        <w:t>5.4.3</w:t>
      </w:r>
      <w:r w:rsidRPr="00D64694">
        <w:fldChar w:fldCharType="end"/>
      </w:r>
      <w:r w:rsidRPr="00D64694">
        <w:t>).</w:t>
      </w:r>
    </w:p>
  </w:footnote>
  <w:footnote w:id="71">
    <w:p w14:paraId="570DD88C" w14:textId="77777777" w:rsidR="00BC6239" w:rsidRPr="00D64694" w:rsidRDefault="00BC6239" w:rsidP="00B0017B">
      <w:pPr>
        <w:pStyle w:val="FootnoteText"/>
      </w:pPr>
      <w:r w:rsidRPr="00D64694">
        <w:rPr>
          <w:rStyle w:val="FootnoteReference"/>
        </w:rPr>
        <w:footnoteRef/>
      </w:r>
      <w:r w:rsidRPr="00D64694">
        <w:tab/>
        <w:t>More in-depth acoustic phonetic analysis is needed to determine whether the nasalized vowels remain centralized. Since these vowels occur in open syllables they are represented as their non-centralized allophones (for more details see §</w:t>
      </w:r>
      <w:r w:rsidRPr="00D64694">
        <w:fldChar w:fldCharType="begin"/>
      </w:r>
      <w:r w:rsidRPr="00D64694">
        <w:instrText xml:space="preserve"> REF _Ref338085454 \w \h </w:instrText>
      </w:r>
      <w:r w:rsidRPr="00D64694">
        <w:fldChar w:fldCharType="separate"/>
      </w:r>
      <w:r w:rsidR="00154D81">
        <w:rPr>
          <w:cs/>
        </w:rPr>
        <w:t>‎</w:t>
      </w:r>
      <w:r w:rsidR="00154D81">
        <w:t>2.2.3</w:t>
      </w:r>
      <w:r w:rsidRPr="00D64694">
        <w:fldChar w:fldCharType="end"/>
      </w:r>
      <w:r w:rsidRPr="00D64694">
        <w:t>) pending further results.</w:t>
      </w:r>
    </w:p>
  </w:footnote>
  <w:footnote w:id="72">
    <w:p w14:paraId="49394B80" w14:textId="1F130936" w:rsidR="00BC6239" w:rsidRPr="00D64694" w:rsidRDefault="00BC6239" w:rsidP="00C46A07">
      <w:pPr>
        <w:pStyle w:val="FootnoteText105pt"/>
      </w:pPr>
      <w:r w:rsidRPr="00D64694">
        <w:rPr>
          <w:rStyle w:val="FootnoteReference"/>
        </w:rPr>
        <w:footnoteRef/>
      </w:r>
      <w:r w:rsidRPr="00D64694">
        <w:tab/>
        <w:t xml:space="preserve">The broad transcription of the 16-hour corpus makes no distinction between the unpalatalized and the palatalized realizations of </w:t>
      </w:r>
      <w:r w:rsidRPr="00D64694">
        <w:rPr>
          <w:rStyle w:val="ChItalBold"/>
        </w:rPr>
        <w:t>siapa</w:t>
      </w:r>
      <w:r w:rsidRPr="00D64694">
        <w:t xml:space="preserve"> ‘who’, [</w:t>
      </w:r>
      <w:r w:rsidRPr="00D64694">
        <w:rPr>
          <w:rStyle w:val="ChCharisSIL85pt"/>
        </w:rPr>
        <w:t>si.ˈa.pa</w:t>
      </w:r>
      <w:r w:rsidRPr="00D64694">
        <w:t>] and [</w:t>
      </w:r>
      <w:r w:rsidRPr="00D64694">
        <w:rPr>
          <w:rStyle w:val="ChCharisSIL85pt"/>
        </w:rPr>
        <w:t>ˈsʲa.pa</w:t>
      </w:r>
      <w:r w:rsidRPr="00D64694">
        <w:t>], respectively. Hence, a more thorough transcription of all 196 /</w:t>
      </w:r>
      <w:r w:rsidRPr="00D64694">
        <w:rPr>
          <w:rStyle w:val="ChCharisSIL85pt"/>
        </w:rPr>
        <w:t>siapa</w:t>
      </w:r>
      <w:r w:rsidRPr="00D64694">
        <w:t>/ tokens is required to establish whether speakers sometimes realize the interrogative as the trisyllabic item [</w:t>
      </w:r>
      <w:r w:rsidRPr="00D64694">
        <w:rPr>
          <w:rStyle w:val="ChCharisSIL85pt"/>
        </w:rPr>
        <w:t>si.ˈa.pa</w:t>
      </w:r>
      <w:r w:rsidRPr="00D64694">
        <w:t>] or whether they always palatalize the fricative and thereby realize the item as disyllabic [</w:t>
      </w:r>
      <w:r w:rsidRPr="00D64694">
        <w:rPr>
          <w:rStyle w:val="ChCharisSIL85pt"/>
        </w:rPr>
        <w:t>ˈsʲa.pa</w:t>
      </w:r>
      <w:r w:rsidRPr="00D64694">
        <w:t xml:space="preserve">]. In the more thoroughly transcribed 150-minute extract of the corpus the trisyllabic </w:t>
      </w:r>
      <w:r w:rsidRPr="00D64694">
        <w:rPr>
          <w:rStyle w:val="ChItalBold"/>
        </w:rPr>
        <w:t>siapa</w:t>
      </w:r>
      <w:r w:rsidRPr="00D64694">
        <w:t xml:space="preserve"> [</w:t>
      </w:r>
      <w:r w:rsidRPr="00D64694">
        <w:rPr>
          <w:rStyle w:val="ChCharisSIL85pt"/>
        </w:rPr>
        <w:t>si.ˈa.pa</w:t>
      </w:r>
      <w:r w:rsidRPr="00D64694">
        <w:t>] ‘who’ is unattested.</w:t>
      </w:r>
    </w:p>
  </w:footnote>
  <w:footnote w:id="73">
    <w:p w14:paraId="361242C5" w14:textId="2308FB55" w:rsidR="00BC6239" w:rsidRPr="00D64694" w:rsidRDefault="00BC6239" w:rsidP="00B0017B">
      <w:pPr>
        <w:pStyle w:val="FootnoteText"/>
      </w:pPr>
      <w:r w:rsidRPr="00D64694">
        <w:rPr>
          <w:rStyle w:val="FootnoteReference"/>
        </w:rPr>
        <w:footnoteRef/>
      </w:r>
      <w:r w:rsidRPr="00D64694">
        <w:tab/>
        <w:t xml:space="preserve">The following lexemes are loan words: </w:t>
      </w:r>
      <w:r w:rsidRPr="00D64694">
        <w:rPr>
          <w:rStyle w:val="ChItalBold"/>
        </w:rPr>
        <w:t>propinsi</w:t>
      </w:r>
      <w:r w:rsidRPr="00D64694">
        <w:t xml:space="preserve"> ‘province’ and </w:t>
      </w:r>
      <w:r w:rsidRPr="00D64694">
        <w:rPr>
          <w:rStyle w:val="ChItalBold"/>
        </w:rPr>
        <w:t>skripsi</w:t>
      </w:r>
      <w:r w:rsidRPr="00D64694">
        <w:t xml:space="preserve"> ‘minithesis’. The following lexemes </w:t>
      </w:r>
      <w:r>
        <w:t xml:space="preserve">are </w:t>
      </w:r>
      <w:r w:rsidRPr="00D64694">
        <w:t xml:space="preserve">historically derived by </w:t>
      </w:r>
      <w:r w:rsidRPr="00D64694">
        <w:rPr>
          <w:lang w:eastAsia="en-US"/>
        </w:rPr>
        <w:t>(unproductive) affixation</w:t>
      </w:r>
      <w:r w:rsidRPr="00D64694">
        <w:t xml:space="preserve">: </w:t>
      </w:r>
      <w:r w:rsidRPr="00D64694">
        <w:rPr>
          <w:rStyle w:val="ChItalBold"/>
        </w:rPr>
        <w:t>bertemu</w:t>
      </w:r>
      <w:r w:rsidRPr="00D64694">
        <w:t xml:space="preserve"> ‘be friends’, </w:t>
      </w:r>
      <w:r w:rsidRPr="00D64694">
        <w:rPr>
          <w:rStyle w:val="ChItalBold"/>
        </w:rPr>
        <w:t>berkebung</w:t>
      </w:r>
      <w:r w:rsidRPr="00D64694">
        <w:t xml:space="preserve"> ‘farm’, and </w:t>
      </w:r>
      <w:r w:rsidRPr="00D64694">
        <w:rPr>
          <w:rStyle w:val="ChItalBold"/>
        </w:rPr>
        <w:t>meleset</w:t>
      </w:r>
      <w:r w:rsidRPr="00D64694">
        <w:t xml:space="preserve"> ‘miss a target’.</w:t>
      </w:r>
    </w:p>
  </w:footnote>
  <w:footnote w:id="74">
    <w:p w14:paraId="75984E2A" w14:textId="77777777" w:rsidR="00BC6239" w:rsidRPr="00D64694" w:rsidRDefault="00BC6239" w:rsidP="00B0017B">
      <w:pPr>
        <w:pStyle w:val="FootnoteText"/>
      </w:pPr>
      <w:r w:rsidRPr="00D64694">
        <w:rPr>
          <w:rStyle w:val="FootnoteReference"/>
        </w:rPr>
        <w:footnoteRef/>
      </w:r>
      <w:r w:rsidRPr="00D64694">
        <w:tab/>
        <w:t>Concerning the elision of the word-final stop see §</w:t>
      </w:r>
      <w:r w:rsidRPr="00D64694">
        <w:fldChar w:fldCharType="begin"/>
      </w:r>
      <w:r w:rsidRPr="00D64694">
        <w:instrText xml:space="preserve"> REF _Ref337904185 \w \h </w:instrText>
      </w:r>
      <w:r w:rsidRPr="00D64694">
        <w:fldChar w:fldCharType="separate"/>
      </w:r>
      <w:r w:rsidR="00154D81">
        <w:rPr>
          <w:cs/>
        </w:rPr>
        <w:t>‎</w:t>
      </w:r>
      <w:r w:rsidR="00154D81">
        <w:t>2.3.1.2</w:t>
      </w:r>
      <w:r w:rsidRPr="00D64694">
        <w:fldChar w:fldCharType="end"/>
      </w:r>
      <w:r w:rsidRPr="00D64694">
        <w:t>.</w:t>
      </w:r>
    </w:p>
  </w:footnote>
  <w:footnote w:id="75">
    <w:p w14:paraId="6EFB8FD9" w14:textId="657BF2A0" w:rsidR="00BC6239" w:rsidRPr="00D64694" w:rsidRDefault="00BC6239" w:rsidP="00DF65C1">
      <w:pPr>
        <w:pStyle w:val="FootnoteText"/>
      </w:pPr>
      <w:r w:rsidRPr="00D64694">
        <w:rPr>
          <w:rStyle w:val="FootnoteReference"/>
        </w:rPr>
        <w:footnoteRef/>
      </w:r>
      <w:r w:rsidRPr="00D64694">
        <w:tab/>
        <w:t xml:space="preserve">Comitative </w:t>
      </w:r>
      <w:r w:rsidRPr="00D64694">
        <w:rPr>
          <w:rStyle w:val="ChItalBold"/>
        </w:rPr>
        <w:t>dengang</w:t>
      </w:r>
      <w:r w:rsidRPr="00D64694">
        <w:t xml:space="preserve"> ‘with’ is frequently realized as mono-syllabic </w:t>
      </w:r>
      <w:r w:rsidRPr="00D64694">
        <w:rPr>
          <w:rStyle w:val="ChItalBold"/>
        </w:rPr>
        <w:t>deng</w:t>
      </w:r>
      <w:r w:rsidRPr="00D64694">
        <w:t xml:space="preserve"> ‘with’ (see §</w:t>
      </w:r>
      <w:r w:rsidRPr="00D64694">
        <w:fldChar w:fldCharType="begin"/>
      </w:r>
      <w:r w:rsidRPr="00D64694">
        <w:instrText xml:space="preserve"> REF _Ref292894266 \w \h </w:instrText>
      </w:r>
      <w:r w:rsidRPr="00D64694">
        <w:fldChar w:fldCharType="separate"/>
      </w:r>
      <w:r w:rsidR="00154D81">
        <w:rPr>
          <w:cs/>
        </w:rPr>
        <w:t>‎</w:t>
      </w:r>
      <w:r w:rsidR="00154D81">
        <w:t>14.2.1.1</w:t>
      </w:r>
      <w:r w:rsidRPr="00D64694">
        <w:fldChar w:fldCharType="end"/>
      </w:r>
      <w:r w:rsidRPr="00D64694">
        <w:t>)</w:t>
      </w:r>
    </w:p>
  </w:footnote>
  <w:footnote w:id="76">
    <w:p w14:paraId="43CA7BEE" w14:textId="36A2DD82" w:rsidR="00BC6239" w:rsidRPr="00D64694" w:rsidRDefault="00BC6239" w:rsidP="00DF65C1">
      <w:pPr>
        <w:pStyle w:val="FootnoteText105pt"/>
      </w:pPr>
      <w:r w:rsidRPr="00D64694">
        <w:rPr>
          <w:rStyle w:val="FootnoteReference"/>
        </w:rPr>
        <w:footnoteRef/>
      </w:r>
      <w:r w:rsidRPr="00D64694">
        <w:tab/>
        <w:t xml:space="preserve">All ten participants in a rapid </w:t>
      </w:r>
      <w:r>
        <w:t xml:space="preserve">unrepresentative </w:t>
      </w:r>
      <w:r w:rsidRPr="00D64694">
        <w:t xml:space="preserve">orthography test, by contrast, realized </w:t>
      </w:r>
      <w:r w:rsidRPr="00D64694">
        <w:rPr>
          <w:rStyle w:val="ChItalBold"/>
        </w:rPr>
        <w:t>laley</w:t>
      </w:r>
      <w:r w:rsidRPr="00D64694">
        <w:t xml:space="preserve"> ‘be careless’ as [</w:t>
      </w:r>
      <w:r w:rsidRPr="00D64694">
        <w:rPr>
          <w:rStyle w:val="ChCharisSIL85pt"/>
        </w:rPr>
        <w:t>ˈla.lɐj</w:t>
      </w:r>
      <w:r w:rsidRPr="00D64694">
        <w:t>] and not as [</w:t>
      </w:r>
      <w:r w:rsidRPr="00D64694">
        <w:rPr>
          <w:rStyle w:val="ChCharisSIL85pt"/>
        </w:rPr>
        <w:t>ˈla.lɛ̞j</w:t>
      </w:r>
      <w:r w:rsidRPr="00D64694">
        <w:t xml:space="preserve">]. </w:t>
      </w:r>
      <w:r>
        <w:t>A</w:t>
      </w:r>
      <w:r w:rsidRPr="00D64694">
        <w:t>t this point in the research on Papuan Malay</w:t>
      </w:r>
      <w:r>
        <w:t xml:space="preserve"> </w:t>
      </w:r>
      <w:r w:rsidRPr="00D64694">
        <w:t>the reasons for the realization as [</w:t>
      </w:r>
      <w:r w:rsidRPr="00D64694">
        <w:rPr>
          <w:rStyle w:val="ChCharisSIL85pt"/>
        </w:rPr>
        <w:t>ˈla.lɐj</w:t>
      </w:r>
      <w:r w:rsidRPr="00D64694">
        <w:t>] remain uncertain</w:t>
      </w:r>
      <w:r>
        <w:t>, however</w:t>
      </w:r>
      <w:r w:rsidRPr="00D64694">
        <w:t>.</w:t>
      </w:r>
    </w:p>
  </w:footnote>
  <w:footnote w:id="77">
    <w:p w14:paraId="4A013C4B" w14:textId="77777777" w:rsidR="00BC6239" w:rsidRPr="00D64694" w:rsidRDefault="00BC6239" w:rsidP="00C46A07">
      <w:pPr>
        <w:pStyle w:val="FootnoteText105pt"/>
      </w:pPr>
      <w:r w:rsidRPr="00D64694">
        <w:rPr>
          <w:rStyle w:val="FootnoteReference"/>
        </w:rPr>
        <w:footnoteRef/>
      </w:r>
      <w:r w:rsidRPr="00D64694">
        <w:tab/>
        <w:t xml:space="preserve">The corpus includes only </w:t>
      </w:r>
      <w:r w:rsidRPr="00D64694">
        <w:rPr>
          <w:lang w:eastAsia="ko-KR"/>
        </w:rPr>
        <w:t>eight lexical roots containing /</w:t>
      </w:r>
      <w:r w:rsidRPr="00D64694">
        <w:rPr>
          <w:rStyle w:val="ChCharisSIL85pt"/>
        </w:rPr>
        <w:t>aj</w:t>
      </w:r>
      <w:r w:rsidRPr="00D64694">
        <w:rPr>
          <w:lang w:eastAsia="ko-KR"/>
        </w:rPr>
        <w:t>/ and ten roots with /</w:t>
      </w:r>
      <w:r w:rsidRPr="00D64694">
        <w:rPr>
          <w:rStyle w:val="ChCharisSIL85pt"/>
        </w:rPr>
        <w:t>aw</w:t>
      </w:r>
      <w:r w:rsidRPr="00D64694">
        <w:rPr>
          <w:lang w:eastAsia="ko-KR"/>
        </w:rPr>
        <w:t>/.</w:t>
      </w:r>
    </w:p>
  </w:footnote>
  <w:footnote w:id="78">
    <w:p w14:paraId="2C72D320" w14:textId="2875C630" w:rsidR="00BC6239" w:rsidRPr="00D64694" w:rsidRDefault="00BC6239" w:rsidP="00B0017B">
      <w:pPr>
        <w:pStyle w:val="FootnoteText"/>
      </w:pPr>
      <w:r w:rsidRPr="00D64694">
        <w:rPr>
          <w:rStyle w:val="FootnoteReference"/>
        </w:rPr>
        <w:footnoteRef/>
      </w:r>
      <w:r w:rsidRPr="00D64694">
        <w:tab/>
        <w:t>Standard Malay realizes this lexical item as &lt;</w:t>
      </w:r>
      <w:r w:rsidRPr="00D64694">
        <w:rPr>
          <w:rStyle w:val="ChItalBold"/>
        </w:rPr>
        <w:t>pakai</w:t>
      </w:r>
      <w:r w:rsidRPr="00D64694">
        <w:t xml:space="preserve">&gt; ‘use, wear’ </w:t>
      </w:r>
      <w:r>
        <w:rPr>
          <w:rStyle w:val="Citation"/>
        </w:rPr>
        <w:fldChar w:fldCharType="begin"/>
      </w:r>
      <w:r>
        <w:rPr>
          <w:rStyle w:val="Citation"/>
        </w:rPr>
        <w:instrText>ADDIN CITAVI.PLACEHOLDER 1996cb69-d1d3-4bdf-b31a-cccbf89dbdd4 PFBsYWNlaG9sZGVyPg0KICA8QWRkSW5WZXJzaW9uPjUuMi4wLjg8L0FkZEluVmVyc2lvbj4NCiAgPElkPjE5OTZjYjY5LWQxZDMtNGJkZi1iMzFhLWNjY2JmODlkYmRkNDwvSWQ+DQogIDxFbnRyaWVzPg0KICAgIDxFbnRyeT4NCiAgICAgIDxJZD5lMjZmZDA0Zi0wMDUxLTQwNmEtYWU1Yy1jNTI4NjQyMGFlOWM8L0lkPg0KICAgICAgPFJlZmVyZW5jZUlkPjY5YjY5MTA4LTdkMDMtNDVmNi04OGNlLTIwNDJmYTdmNmY2MzwvUmVmZXJlbmNlSWQ+DQogICAgICA8UnVsZVNldE92ZXJyaWRlPlRleHRjaXQ8L1J1bGVTZXRPdmVycmlkZT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bnR6IDIwMDIpPC9UZXh0Pg0KICAgIDwvVGV4dFVuaXQ+DQogIDwvVGV4dFVuaXRzPg0KPC9QbGFjZWhvbGRlcj4=</w:instrText>
      </w:r>
      <w:r>
        <w:rPr>
          <w:rStyle w:val="Citation"/>
        </w:rPr>
        <w:fldChar w:fldCharType="separate"/>
      </w:r>
      <w:bookmarkStart w:id="939" w:name="_CTVP0011996cb69d1d34bdfb31acccbf89dbdd4"/>
      <w:r w:rsidR="0092006B">
        <w:rPr>
          <w:rStyle w:val="Citation"/>
        </w:rPr>
        <w:t>(Mintz 2002)</w:t>
      </w:r>
      <w:bookmarkEnd w:id="939"/>
      <w:r>
        <w:rPr>
          <w:rStyle w:val="Citation"/>
        </w:rPr>
        <w:fldChar w:fldCharType="end"/>
      </w:r>
      <w:r w:rsidRPr="00D64694">
        <w:t>.</w:t>
      </w:r>
    </w:p>
  </w:footnote>
  <w:footnote w:id="79">
    <w:p w14:paraId="4C1A5036" w14:textId="77777777" w:rsidR="00BC6239" w:rsidRPr="00D64694" w:rsidRDefault="00BC6239" w:rsidP="00C46A07">
      <w:pPr>
        <w:pStyle w:val="FootnoteText105pt"/>
      </w:pPr>
      <w:r w:rsidRPr="00D64694">
        <w:rPr>
          <w:rStyle w:val="FootnoteReference"/>
        </w:rPr>
        <w:footnoteRef/>
      </w:r>
      <w:r w:rsidRPr="00D64694">
        <w:tab/>
        <w:t>In addition, the corpus also contains three loan words in which /</w:t>
      </w:r>
      <w:r w:rsidRPr="00D64694">
        <w:rPr>
          <w:rStyle w:val="ChCharisSIL85pt"/>
        </w:rPr>
        <w:t>aw</w:t>
      </w:r>
      <w:r w:rsidRPr="00D64694">
        <w:t>/ is realized as /</w:t>
      </w:r>
      <w:r w:rsidRPr="00D64694">
        <w:rPr>
          <w:rStyle w:val="ChCharisSIL85pt"/>
        </w:rPr>
        <w:t>ɔ</w:t>
      </w:r>
      <w:r w:rsidRPr="00D64694">
        <w:t>/:</w:t>
      </w:r>
      <w:r w:rsidRPr="00D64694">
        <w:br/>
        <w:t xml:space="preserve">(1) </w:t>
      </w:r>
      <w:r w:rsidRPr="00D64694">
        <w:rPr>
          <w:rStyle w:val="ChItalBold"/>
        </w:rPr>
        <w:t>ato</w:t>
      </w:r>
      <w:r w:rsidRPr="00D64694">
        <w:t xml:space="preserve"> ‘or’: /</w:t>
      </w:r>
      <w:r w:rsidRPr="00D64694">
        <w:rPr>
          <w:rStyle w:val="ChCharisSIL85pt"/>
        </w:rPr>
        <w:t>ˈa.tɔ</w:t>
      </w:r>
      <w:r w:rsidRPr="00D64694">
        <w:t>/ (113 tokens) vs. /</w:t>
      </w:r>
      <w:r w:rsidRPr="00D64694">
        <w:rPr>
          <w:rStyle w:val="ChCharisSIL85pt"/>
        </w:rPr>
        <w:t>ˈa.taw</w:t>
      </w:r>
      <w:r w:rsidRPr="00D64694">
        <w:t>/ (85 tokens)</w:t>
      </w:r>
      <w:r w:rsidRPr="00D64694">
        <w:br/>
        <w:t xml:space="preserve">(2) </w:t>
      </w:r>
      <w:r w:rsidRPr="00D64694">
        <w:rPr>
          <w:rStyle w:val="ChItalBold"/>
        </w:rPr>
        <w:t>kalo</w:t>
      </w:r>
      <w:r w:rsidRPr="00D64694">
        <w:t xml:space="preserve"> ‘if’: /</w:t>
      </w:r>
      <w:r w:rsidRPr="00D64694">
        <w:rPr>
          <w:rStyle w:val="ChCharisSIL85pt"/>
        </w:rPr>
        <w:t>ˈka.lɔ</w:t>
      </w:r>
      <w:r w:rsidRPr="00D64694">
        <w:t>/ (1,028 tokens) vs. /</w:t>
      </w:r>
      <w:r w:rsidRPr="00D64694">
        <w:rPr>
          <w:rStyle w:val="ChCharisSIL85pt"/>
        </w:rPr>
        <w:t>ˈka.law</w:t>
      </w:r>
      <w:r w:rsidRPr="00D64694">
        <w:t>/ (230 tokens)</w:t>
      </w:r>
      <w:r w:rsidRPr="00D64694">
        <w:br/>
        <w:t xml:space="preserve">(3) </w:t>
      </w:r>
      <w:r w:rsidRPr="00D64694">
        <w:rPr>
          <w:rStyle w:val="ChItalBold"/>
        </w:rPr>
        <w:t>sodara</w:t>
      </w:r>
      <w:r w:rsidRPr="00D64694">
        <w:t xml:space="preserve"> ‘sibling’: /</w:t>
      </w:r>
      <w:r w:rsidRPr="00F74F82">
        <w:rPr>
          <w:rStyle w:val="ChCharisSIL85pt"/>
        </w:rPr>
        <w:t>sɔ.ˈda.ra</w:t>
      </w:r>
      <w:r w:rsidRPr="00D64694">
        <w:t>/ (138 tokens) vs. /</w:t>
      </w:r>
      <w:r w:rsidRPr="00F74F82">
        <w:rPr>
          <w:rStyle w:val="ChCharisSIL85pt"/>
        </w:rPr>
        <w:t>saw.ˈda.ra</w:t>
      </w:r>
      <w:r w:rsidRPr="00D64694">
        <w:t>/ (14 tokens).</w:t>
      </w:r>
    </w:p>
  </w:footnote>
  <w:footnote w:id="80">
    <w:p w14:paraId="2883FC70" w14:textId="1C8E9FC2" w:rsidR="00BC6239" w:rsidRPr="00D64694" w:rsidRDefault="00BC6239" w:rsidP="00B0017B">
      <w:pPr>
        <w:pStyle w:val="FootnoteText"/>
      </w:pPr>
      <w:r w:rsidRPr="00D64694">
        <w:rPr>
          <w:rStyle w:val="FootnoteReference"/>
        </w:rPr>
        <w:footnoteRef/>
      </w:r>
      <w:r w:rsidRPr="00D64694">
        <w:tab/>
        <w:t xml:space="preserve">Additional input was provided by </w:t>
      </w:r>
      <w:r>
        <w:rPr>
          <w:rStyle w:val="Citation"/>
        </w:rPr>
        <w:fldChar w:fldCharType="begin"/>
      </w:r>
      <w:r>
        <w:rPr>
          <w:rStyle w:val="Citation"/>
        </w:rPr>
        <w:instrText>ADDIN CITAVI.PLACEHOLDER 108402e4-6db9-41d8-a5ba-56a4522ced17 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yLTEwLTEyPC9DdXN0b21GaWVsZDE+DQogICAgICAgIDxDdXN0b21GaWVsZDM+ZWxlY3Ryb25pYzwvQ3VzdG9tRmllbGQzPg0KICAgICAgICA8RGF0ZT4xMiBPY3RvYmVyIDIwMTI8L0RhdGU+DQogICAgICAgIDxJZD44MDg1NGVlOC1kZTI2LTRhYjEtYTdkYi03NzY5Mjc1YjYyODY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kNseW5lcyAxMiBPY3RvYmVyIDIwMTIg4oCTIFBhcHVhbiBNYWxheTwvU2hvcnRUaXRsZT4NCiAgICAgICAgPFN0b3JhZ2VNZWRpdW0+RS1NYWlsPC9TdG9yYWdlTWVkaXVtPg0KICAgICAgICA8VGl0bGU+UGFwdWFuIE1hbGF5IOKAkyBTb21lIGxleGljYWwgcm9vdHM6IEFyZSB0aGV5IE1hbGF5IG9yIG5vbi1NYWxheSBpdGVtcz88L1RpdGxlPg0KICAgICAgICA8VGl0bGVTdXBwbGVtZW50PnAuYy48L1RpdGxlU3VwcGxlbWVudD4NCiAgICAgIDwvUmVmZXJlbmNlPg0KICAgIDwvRW50cnk+DQogIDwvRW50cmllcz4NCiAgPFRleHQ+QS4gQ2x5bmVzIChwLmM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EuIENseW5lcyAocC5jLiAyMDEyKTwvVGV4dD4NCiAgICA8L1RleHRVbml0Pg0KICA8L1RleHRVbml0cz4NCjwvUGxhY2Vob2xkZXI+</w:instrText>
      </w:r>
      <w:r>
        <w:rPr>
          <w:rStyle w:val="Citation"/>
        </w:rPr>
        <w:fldChar w:fldCharType="separate"/>
      </w:r>
      <w:bookmarkStart w:id="950" w:name="_CTVP001108402e46db941d8a5ba56a4522ced17"/>
      <w:r w:rsidR="0092006B">
        <w:rPr>
          <w:rStyle w:val="Citation"/>
        </w:rPr>
        <w:t>A. Clynes (p.c. 2012)</w:t>
      </w:r>
      <w:bookmarkEnd w:id="950"/>
      <w:r>
        <w:rPr>
          <w:rStyle w:val="Citation"/>
        </w:rPr>
        <w:fldChar w:fldCharType="end"/>
      </w:r>
      <w:r w:rsidRPr="00D64694">
        <w:t xml:space="preserve">, </w:t>
      </w:r>
      <w:r>
        <w:rPr>
          <w:rStyle w:val="Citation"/>
        </w:rPr>
        <w:fldChar w:fldCharType="begin"/>
      </w:r>
      <w:r>
        <w:rPr>
          <w:rStyle w:val="Citation"/>
        </w:rPr>
        <w:instrText>ADDIN CITAVI.PLACEHOLDER e8ba0ee0-f066-4c3a-9aae-b60fa4ae181c 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i4gdmFuIGRlbiBCZXJnIChwLmMuIDIwMTIpPC9UZXh0Pg0KICAgIDwvVGV4dFVuaXQ+DQogIDwvVGV4dFVuaXRzPg0KPC9QbGFjZWhvbGRlcj4=</w:instrText>
      </w:r>
      <w:r>
        <w:rPr>
          <w:rStyle w:val="Citation"/>
        </w:rPr>
        <w:fldChar w:fldCharType="separate"/>
      </w:r>
      <w:bookmarkStart w:id="951" w:name="_CTVP001e8ba0ee0f0664c3a9aaeb60fa4ae181c"/>
      <w:r w:rsidR="0092006B">
        <w:rPr>
          <w:rStyle w:val="Citation"/>
        </w:rPr>
        <w:t>R. van den Berg (p.c. 2012)</w:t>
      </w:r>
      <w:bookmarkEnd w:id="951"/>
      <w:r>
        <w:rPr>
          <w:rStyle w:val="Citation"/>
        </w:rPr>
        <w:fldChar w:fldCharType="end"/>
      </w:r>
      <w:r w:rsidRPr="00D64694">
        <w:t xml:space="preserve">, </w:t>
      </w:r>
      <w:r>
        <w:rPr>
          <w:rStyle w:val="Citation"/>
        </w:rPr>
        <w:fldChar w:fldCharType="begin"/>
      </w:r>
      <w:r>
        <w:rPr>
          <w:rStyle w:val="Citation"/>
        </w:rPr>
        <w:instrText>ADDIN CITAVI.PLACEHOLDER f671dc28-8973-4ece-a7ec-6eb3bdcb23a6 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yLTEwLTEyPC9DdXN0b21GaWVsZDE+DQogICAgICAgIDxDdXN0b21GaWVsZDM+ZWxlY3Ryb25pYzwvQ3VzdG9tRmllbGQzPg0KICAgICAgICA8RGF0ZT4xMiBPY3RvYmVyIDIwMTI8L0RhdGU+DQogICAgICAgIDxJZD40MzE1Njk3NC04OThhLTQ2MjgtYTA2Yy03NDUwZjY2YmU1ZTA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ldpbGxpYW1zLXZhbiBLbGlua2VuIDEyIE9jdG9iZXIgMjAxMiDigJMgUGFwdWFuIE1hbGF5PC9TaG9ydFRpdGxlPg0KICAgICAgICA8U3RvcmFnZU1lZGl1bT5FLU1haWw8L1N0b3JhZ2VNZWRpdW0+DQogICAgICAgIDxUaXRsZT5QYXB1YW4gTWFsYXkg4oCTIFNvbWUgbGV4aWNhbCBpdGVtczogQXJlIHRoZXkgTWFsYXkgb3Igbm9uLU1hbGF5IGl0ZW1zPzwvVGl0bGU+DQogICAgICAgIDxUaXRsZVN1cHBsZW1lbnQ+cC5jLjwvVGl0bGVTdXBwbGVtZW50Pg0KICAgICAgPC9SZWZlcmVuY2U+DQogICAgPC9FbnRyeT4NCiAgPC9FbnRyaWVzPg0KICA8VGV4dD5DLiBXaWxsaWFtcy12YW4gS2xpbmtlbiAocC5j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LiBXaWxsaWFtcy12YW4gS2xpbmtlbiAocC5jLiAyMDEyKTwvVGV4dD4NCiAgICA8L1RleHRVbml0Pg0KICA8L1RleHRVbml0cz4NCjwvUGxhY2Vob2xkZXI+</w:instrText>
      </w:r>
      <w:r>
        <w:rPr>
          <w:rStyle w:val="Citation"/>
        </w:rPr>
        <w:fldChar w:fldCharType="separate"/>
      </w:r>
      <w:bookmarkStart w:id="952" w:name="_CTVP001f671dc2889734ecea7ec6eb3bdcb23a6"/>
      <w:r w:rsidR="0092006B">
        <w:rPr>
          <w:rStyle w:val="Citation"/>
        </w:rPr>
        <w:t>C. Williams-van Klinken (p.c. 2012)</w:t>
      </w:r>
      <w:bookmarkEnd w:id="952"/>
      <w:r>
        <w:rPr>
          <w:rStyle w:val="Citation"/>
        </w:rPr>
        <w:fldChar w:fldCharType="end"/>
      </w:r>
      <w:r w:rsidRPr="00F57636">
        <w:t xml:space="preserve">, </w:t>
      </w:r>
      <w:r>
        <w:rPr>
          <w:rStyle w:val="Citation"/>
        </w:rPr>
        <w:fldChar w:fldCharType="begin"/>
      </w:r>
      <w:r>
        <w:rPr>
          <w:rStyle w:val="Citation"/>
        </w:rPr>
        <w:instrText>ADDIN CITAVI.PLACEHOLDER 86939c4b-527b-42df-bb5a-868ea1c4b9ba 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yLTEwLTEzPC9DdXN0b21GaWVsZDE+DQogICAgICAgIDxDdXN0b21GaWVsZDM+ZWxlY3Ryb25pYzwvQ3VzdG9tRmllbGQzPg0KICAgICAgICA8RGF0ZT4yNiBPY3RvYmVyIDIwMTI8L0RhdGU+DQogICAgICAgIDxJZD44NzE2MDEyYy1lMzViLTQ2YjAtYTA5ZS1kOWM4YjhlNTE5MjY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k1haGRpIDI2IE9jdG9iZXIgMjAxMiDigJMgUGFwdWFuIE1hbGF5PC9TaG9ydFRpdGxlPg0KICAgICAgICA8U3RvcmFnZU1lZGl1bT5FLU1haWw8L1N0b3JhZ2VNZWRpdW0+DQogICAgICAgIDxUaXRsZT5QYXB1YW4gTWFsYXkg4oCTIFNvbWUgbGV4aWNhbCByb290czogQXJlIHRoZXkgTWFsYXkgb3Igbm9uLU1hbGF5IGl0ZW1zPzwvVGl0bGU+DQogICAgICAgIDxUaXRsZVN1cHBsZW1lbnQ+cC5jLjwvVGl0bGVTdXBwbGVtZW50Pg0KICAgICAgPC9SZWZlcmVuY2U+DQogICAgPC9FbnRyeT4NCiAgPC9FbnRyaWVzPg0KICA8VGV4dD5XLiBNYWhkaSAocC5j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LiBNYWhkaSAocC5jLiAyMDEyKTwvVGV4dD4NCiAgICA8L1RleHRVbml0Pg0KICA8L1RleHRVbml0cz4NCjwvUGxhY2Vob2xkZXI+</w:instrText>
      </w:r>
      <w:r>
        <w:rPr>
          <w:rStyle w:val="Citation"/>
        </w:rPr>
        <w:fldChar w:fldCharType="separate"/>
      </w:r>
      <w:bookmarkStart w:id="953" w:name="_CTVP00186939c4b527b42dfbb5a868ea1c4b9ba"/>
      <w:r w:rsidR="0092006B">
        <w:rPr>
          <w:rStyle w:val="Citation"/>
        </w:rPr>
        <w:t>W. Mahdi (p.c. 2012)</w:t>
      </w:r>
      <w:bookmarkEnd w:id="953"/>
      <w:r>
        <w:rPr>
          <w:rStyle w:val="Citation"/>
        </w:rPr>
        <w:fldChar w:fldCharType="end"/>
      </w:r>
      <w:r w:rsidRPr="00D64694">
        <w:t xml:space="preserve">, </w:t>
      </w:r>
      <w:r>
        <w:rPr>
          <w:rStyle w:val="Citation"/>
        </w:rPr>
        <w:fldChar w:fldCharType="begin"/>
      </w:r>
      <w:r>
        <w:rPr>
          <w:rStyle w:val="Citation"/>
        </w:rPr>
        <w:instrText>ADDIN CITAVI.PLACEHOLDER 23b5b389-1c82-43fb-be04-88fb1713f90d 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i4gTWlsbHMgKHAuYy4gMjAxMik8L1RleHQ+DQogICAgPC9UZXh0VW5pdD4NCiAgPC9UZXh0VW5pdHM+DQo8L1BsYWNlaG9sZGVyPg==</w:instrText>
      </w:r>
      <w:r>
        <w:rPr>
          <w:rStyle w:val="Citation"/>
        </w:rPr>
        <w:fldChar w:fldCharType="separate"/>
      </w:r>
      <w:bookmarkStart w:id="954" w:name="_CTVP00123b5b3891c8243fbbe0488fb1713f90d"/>
      <w:r w:rsidR="0092006B">
        <w:rPr>
          <w:rStyle w:val="Citation"/>
        </w:rPr>
        <w:t>R. Mills (p.c. 2012)</w:t>
      </w:r>
      <w:bookmarkEnd w:id="954"/>
      <w:r>
        <w:rPr>
          <w:rStyle w:val="Citation"/>
        </w:rPr>
        <w:fldChar w:fldCharType="end"/>
      </w:r>
      <w:r w:rsidRPr="00D64694">
        <w:t xml:space="preserve">, </w:t>
      </w:r>
      <w:r>
        <w:rPr>
          <w:rStyle w:val="Citation"/>
        </w:rPr>
        <w:fldChar w:fldCharType="begin"/>
      </w:r>
      <w:r>
        <w:rPr>
          <w:rStyle w:val="Citation"/>
        </w:rPr>
        <w:instrText>ADDIN CITAVI.PLACEHOLDER ae9e75d2-0d2f-4a1c-ab52-c7b7fe0bba3c 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LkEuIEJsdXN0IChwLmMuIDIwMTIpPC9UZXh0Pg0KICAgIDwvVGV4dFVuaXQ+DQogIDwvVGV4dFVuaXRzPg0KPC9QbGFjZWhvbGRlcj4=</w:instrText>
      </w:r>
      <w:r>
        <w:rPr>
          <w:rStyle w:val="Citation"/>
        </w:rPr>
        <w:fldChar w:fldCharType="separate"/>
      </w:r>
      <w:bookmarkStart w:id="955" w:name="_CTVP001ae9e75d20d2f4a1cab52c7b7fe0bba3c"/>
      <w:r w:rsidR="0092006B">
        <w:rPr>
          <w:rStyle w:val="Citation"/>
        </w:rPr>
        <w:t>R.A. Blust (p.c. 2012)</w:t>
      </w:r>
      <w:bookmarkEnd w:id="955"/>
      <w:r>
        <w:rPr>
          <w:rStyle w:val="Citation"/>
        </w:rPr>
        <w:fldChar w:fldCharType="end"/>
      </w:r>
      <w:r w:rsidRPr="00D64694">
        <w:t xml:space="preserve">, and </w:t>
      </w:r>
      <w:r>
        <w:rPr>
          <w:rStyle w:val="Citation"/>
        </w:rPr>
        <w:fldChar w:fldCharType="begin"/>
      </w:r>
      <w:r>
        <w:rPr>
          <w:rStyle w:val="Citation"/>
        </w:rPr>
        <w:instrText>ADDIN CITAVI.PLACEHOLDER d8fc4b56-aa1c-41a8-9bb6-f84346c6f794 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yLTEwLTE4PC9DdXN0b21GaWVsZDE+DQogICAgICAgIDxDdXN0b21GaWVsZDM+ZWxlY3Ryb25pYzwvQ3VzdG9tRmllbGQzPg0KICAgICAgICA8RGF0ZT4xOCBPY3RvYmVyIDIwMTI8L0RhdGU+DQogICAgICAgIDxJZD42ZTFmMjM2Zi05MGJmLTRmYmItODg4OS0xNDdjNmFlNzJjNmY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kdyaW1lcyAxOCBPY3RvYmVyIDIwMTIg4oCTIFBhcHVhbiBNYWxheTwvU2hvcnRUaXRsZT4NCiAgICAgICAgPFN0b3JhZ2VNZWRpdW0+RS1NYWlsPC9TdG9yYWdlTWVkaXVtPg0KICAgICAgICA8VGl0bGU+UGFwdWFuIE1hbGF5IOKAkyBTb21lIGxleGljYWwgcm9vdHM6IEFyZSB0aGV5IE1hbGF5IG9yIG5vbi1NYWxheSBpdGVtcz88L1RpdGxlPg0KICAgICAgICA8VGl0bGVTdXBwbGVtZW50PnAuYy48L1RpdGxlU3VwcGxlbWVudD4NCiAgICAgIDwvUmVmZXJlbmNlPg0KICAgIDwvRW50cnk+DQogIDwvRW50cmllcz4NCiAgPFRleHQ+Qy5FLiBHcmltZXMgKHAuYy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y5FLiBHcmltZXMgKHAuYy4gMjAxMik8L1RleHQ+DQogICAgPC9UZXh0VW5pdD4NCiAgPC9UZXh0VW5pdHM+DQo8L1BsYWNlaG9sZGVyPg==</w:instrText>
      </w:r>
      <w:r>
        <w:rPr>
          <w:rStyle w:val="Citation"/>
        </w:rPr>
        <w:fldChar w:fldCharType="separate"/>
      </w:r>
      <w:bookmarkStart w:id="956" w:name="_CTVP001d8fc4b56aa1c41a89bb6f84346c6f794"/>
      <w:r w:rsidR="0092006B">
        <w:rPr>
          <w:rStyle w:val="Citation"/>
        </w:rPr>
        <w:t>C.E. Grimes (p.c. 2012)</w:t>
      </w:r>
      <w:bookmarkEnd w:id="956"/>
      <w:r>
        <w:rPr>
          <w:rStyle w:val="Citation"/>
        </w:rPr>
        <w:fldChar w:fldCharType="end"/>
      </w:r>
      <w:r w:rsidRPr="00D64694">
        <w:t>.</w:t>
      </w:r>
    </w:p>
  </w:footnote>
  <w:footnote w:id="81">
    <w:p w14:paraId="6A781FD7" w14:textId="092CD9F3" w:rsidR="00BC6239" w:rsidRPr="00D64694" w:rsidRDefault="00BC6239" w:rsidP="00B0017B">
      <w:pPr>
        <w:pStyle w:val="FootnoteText"/>
      </w:pPr>
      <w:r w:rsidRPr="00D64694">
        <w:rPr>
          <w:rStyle w:val="FootnoteReference"/>
        </w:rPr>
        <w:footnoteRef/>
      </w:r>
      <w:r w:rsidRPr="00D64694">
        <w:tab/>
        <w:t xml:space="preserve">This restricted phonotactic distribution of the velar nasal is cross-linguistically rather common. Following </w:t>
      </w:r>
      <w:r w:rsidRPr="00F57636">
        <w:rPr>
          <w:rStyle w:val="Citation"/>
        </w:rPr>
        <w:fldChar w:fldCharType="begin"/>
      </w:r>
      <w:r>
        <w:rPr>
          <w:rStyle w:val="Citation"/>
        </w:rPr>
        <w:instrText>ADDIN CITAVI.PLACEHOLDER 4a76531b-1173-4bf6-905d-7b263546c863 PFBsYWNlaG9sZGVyPg0KICA8QWRkSW5WZXJzaW9uPjUuMi4wLjg8L0FkZEluVmVyc2lvbj4NCiAgPElkPjRhNzY1MzFiLTExNzMtNGJmNi05MDVkLTdiMjYzNTQ2Yzg2MzwvSWQ+DQogIDxFbnRyaWVzPg0KICAgIDxFbnRyeT4NCiAgICAgIDxJZD5mZTBlMjM1Yy1jN2IxLTQ0NDUtOTNlNy1kZjk5ZmEwZDczNjE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RlcnNvbiAoMjAxMTogNyk8L1RleHQ+DQogICAgPC9UZXh0VW5pdD4NCiAgPC9UZXh0VW5pdHM+DQo8L1BsYWNlaG9sZGVyPg==</w:instrText>
      </w:r>
      <w:r w:rsidRPr="00F57636">
        <w:rPr>
          <w:rStyle w:val="Citation"/>
        </w:rPr>
        <w:fldChar w:fldCharType="separate"/>
      </w:r>
      <w:bookmarkStart w:id="961" w:name="_CTVP0014a76531b11734bf6905d7b263546c863"/>
      <w:r w:rsidR="0092006B">
        <w:rPr>
          <w:rStyle w:val="Citation"/>
        </w:rPr>
        <w:t>Anderson (2011: 7)</w:t>
      </w:r>
      <w:bookmarkEnd w:id="961"/>
      <w:r w:rsidRPr="00F57636">
        <w:rPr>
          <w:rStyle w:val="Citation"/>
        </w:rPr>
        <w:fldChar w:fldCharType="end"/>
      </w:r>
      <w:r w:rsidRPr="00D64694">
        <w:t xml:space="preserve"> it has to do with “word-edge” and “word-medial” phonotactics in general: “word-edge coda and onset positions seem to be more restricted than corresponding coda and onset positions in non-edge positions”.</w:t>
      </w:r>
    </w:p>
  </w:footnote>
  <w:footnote w:id="82">
    <w:p w14:paraId="1D6A5C11" w14:textId="5367C060" w:rsidR="00BC6239" w:rsidRPr="00D64694" w:rsidRDefault="00BC6239" w:rsidP="00C61587">
      <w:pPr>
        <w:pStyle w:val="FootnoteText105pt"/>
      </w:pPr>
      <w:r w:rsidRPr="00D64694">
        <w:rPr>
          <w:rStyle w:val="FootnoteReference"/>
        </w:rPr>
        <w:footnoteRef/>
      </w:r>
      <w:r w:rsidRPr="00D64694">
        <w:tab/>
        <w:t>In the word-final coda position, the glottal fricative /</w:t>
      </w:r>
      <w:r w:rsidRPr="00D64694">
        <w:rPr>
          <w:rStyle w:val="ChCharisSIL85pt"/>
        </w:rPr>
        <w:t>h</w:t>
      </w:r>
      <w:r w:rsidRPr="00D64694">
        <w:t>/ is only attested in interjections.</w:t>
      </w:r>
    </w:p>
  </w:footnote>
  <w:footnote w:id="83">
    <w:p w14:paraId="145AAD4E" w14:textId="271BD4B5" w:rsidR="00BC6239" w:rsidRPr="00D64694" w:rsidRDefault="00BC6239" w:rsidP="00C61587">
      <w:pPr>
        <w:pStyle w:val="FootnoteText105pt"/>
      </w:pPr>
      <w:r w:rsidRPr="00D64694">
        <w:rPr>
          <w:rStyle w:val="FootnoteReference"/>
        </w:rPr>
        <w:footnoteRef/>
      </w:r>
      <w:r w:rsidRPr="00D64694">
        <w:tab/>
        <w:t>Very commonly, speakers realize a /</w:t>
      </w:r>
      <w:r w:rsidRPr="00D64694">
        <w:rPr>
          <w:rStyle w:val="ChCharisSIL85pt"/>
        </w:rPr>
        <w:t>i.</w:t>
      </w:r>
      <w:r w:rsidRPr="00D64694">
        <w:t>V/ sequence with a brief transitional glide. Since this is an almost universal phenomenon, the transitional glide is not transcribed.</w:t>
      </w:r>
    </w:p>
  </w:footnote>
  <w:footnote w:id="84">
    <w:p w14:paraId="75B7347E" w14:textId="5F9DC306" w:rsidR="00BC6239" w:rsidRPr="00D64694" w:rsidRDefault="00BC6239" w:rsidP="00B0017B">
      <w:pPr>
        <w:pStyle w:val="FootnoteText"/>
      </w:pPr>
      <w:r w:rsidRPr="00D64694">
        <w:rPr>
          <w:rStyle w:val="FootnoteReference"/>
        </w:rPr>
        <w:footnoteRef/>
      </w:r>
      <w:r w:rsidRPr="00D64694">
        <w:tab/>
        <w:t>The corpus includes eight CV roots all of which are function words, that is</w:t>
      </w:r>
      <w:r>
        <w:t>,</w:t>
      </w:r>
      <w:r w:rsidRPr="00D64694">
        <w:t xml:space="preserve"> </w:t>
      </w:r>
      <w:r>
        <w:t xml:space="preserve">personal </w:t>
      </w:r>
      <w:r w:rsidRPr="00D64694">
        <w:t>pronouns, prepositions, or conjunctions.</w:t>
      </w:r>
    </w:p>
  </w:footnote>
  <w:footnote w:id="85">
    <w:p w14:paraId="1065B798" w14:textId="0E193FF5" w:rsidR="00BC6239" w:rsidRPr="00D64694" w:rsidRDefault="00BC6239" w:rsidP="00B0017B">
      <w:pPr>
        <w:pStyle w:val="FootnoteText"/>
      </w:pPr>
      <w:r w:rsidRPr="00D64694">
        <w:rPr>
          <w:rStyle w:val="FootnoteReference"/>
        </w:rPr>
        <w:footnoteRef/>
      </w:r>
      <w:r w:rsidRPr="00D64694">
        <w:tab/>
        <w:t xml:space="preserve">The second item displaying a V.VC syllable structure is </w:t>
      </w:r>
      <w:r w:rsidRPr="00D64694">
        <w:rPr>
          <w:rStyle w:val="ChItalBold"/>
        </w:rPr>
        <w:t>uang</w:t>
      </w:r>
      <w:r w:rsidRPr="00D64694">
        <w:t xml:space="preserve"> ‘money’. In </w:t>
      </w:r>
      <w:r w:rsidRPr="001B1137">
        <w:rPr>
          <w:rStyle w:val="Citation"/>
        </w:rPr>
        <w:fldChar w:fldCharType="begin"/>
      </w:r>
      <w:r>
        <w:rPr>
          <w:rStyle w:val="Citation"/>
        </w:rPr>
        <w:instrText>ADDIN CITAVI.PLACEHOLDER f52e177e-b25c-4e5c-aa6a-ca1e038b192b 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5lcyAoMjAwNyk8L1RleHQ+DQogICAgPC9UZXh0VW5pdD4NCiAgPC9UZXh0VW5pdHM+DQo8L1BsYWNlaG9sZGVyPg==</w:instrText>
      </w:r>
      <w:r w:rsidRPr="001B1137">
        <w:rPr>
          <w:rStyle w:val="Citation"/>
        </w:rPr>
        <w:fldChar w:fldCharType="separate"/>
      </w:r>
      <w:r w:rsidR="0092006B">
        <w:rPr>
          <w:rStyle w:val="Citation"/>
        </w:rPr>
        <w:t>Jones (2007)</w:t>
      </w:r>
      <w:r w:rsidRPr="001B1137">
        <w:rPr>
          <w:rStyle w:val="Citation"/>
        </w:rPr>
        <w:fldChar w:fldCharType="end"/>
      </w:r>
      <w:r w:rsidRPr="00D64694">
        <w:t xml:space="preserve">, </w:t>
      </w:r>
      <w:r w:rsidRPr="00D64694">
        <w:rPr>
          <w:rStyle w:val="ChItalBold"/>
        </w:rPr>
        <w:t>uang</w:t>
      </w:r>
      <w:r w:rsidRPr="00D64694">
        <w:t xml:space="preserve"> ‘money’ is not listed as a loan word, whereas</w:t>
      </w:r>
      <w:r>
        <w:t xml:space="preserve"> </w:t>
      </w:r>
      <w:r w:rsidRPr="00FC1811">
        <w:rPr>
          <w:rStyle w:val="Citation"/>
        </w:rPr>
        <w:fldChar w:fldCharType="begin"/>
      </w:r>
      <w:r>
        <w:rPr>
          <w:rStyle w:val="Citation"/>
        </w:rPr>
        <w:instrText>ADDIN CITAVI.PLACEHOLDER 57a31f3b-c07b-47cf-9b48-6755016ba685 PFBsYWNlaG9sZGVyPg0KICA8QWRkSW5WZXJzaW9uPjUuMi4wLjg8L0FkZEluVmVyc2lvbj4NCiAgPElkPjU3YTMxZjNiLWMwN2ItNDdjZi05YjQ4LTY3NTUwMTZiYTY4NTwvSWQ+DQogIDxFbnRyaWVzPg0KICAgIDxFbnRyeT4NCiAgICAgIDxJZD45MDE0Y2YzZC0zMTY4LTQxMjktOGYxYi03NmUwYmMxN2NlZDU8L0lkPg0KICAgICAgPFJlZmVyZW5jZUlkPmMxNWNhM2JmLTRjNDgtNDhjYS05YWViLWVmOTUwM2JkNmE1NjwvUmVmZXJlbmNlSWQ+DQogICAgICA8UnVsZVNldE92ZXJyaWRlPkZvb3RjaXQ8L1J1bGVTZXRPdmVycmlkZT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Rtb3IgKDIwMDlhKTwvVGV4dD4NCiAgICA8L1RleHRVbml0Pg0KICA8L1RleHRVbml0cz4NCjwvUGxhY2Vob2xkZXI+</w:instrText>
      </w:r>
      <w:r w:rsidRPr="00FC1811">
        <w:rPr>
          <w:rStyle w:val="Citation"/>
        </w:rPr>
        <w:fldChar w:fldCharType="separate"/>
      </w:r>
      <w:r w:rsidR="0092006B">
        <w:rPr>
          <w:rStyle w:val="Citation"/>
        </w:rPr>
        <w:t>Tadmor (2009a)</w:t>
      </w:r>
      <w:r w:rsidRPr="00FC1811">
        <w:rPr>
          <w:rStyle w:val="Citation"/>
        </w:rPr>
        <w:fldChar w:fldCharType="end"/>
      </w:r>
      <w:r w:rsidRPr="00D64694">
        <w:t xml:space="preserve"> classifies it as a “probably borrowed”.</w:t>
      </w:r>
    </w:p>
  </w:footnote>
  <w:footnote w:id="86">
    <w:p w14:paraId="2940F266" w14:textId="77777777" w:rsidR="00BC6239" w:rsidRPr="00D64694" w:rsidRDefault="00BC6239" w:rsidP="00B0017B">
      <w:pPr>
        <w:pStyle w:val="FootnoteText"/>
      </w:pPr>
      <w:r w:rsidRPr="00D64694">
        <w:rPr>
          <w:rStyle w:val="FootnoteReference"/>
        </w:rPr>
        <w:footnoteRef/>
      </w:r>
      <w:r w:rsidRPr="00D64694">
        <w:tab/>
        <w:t xml:space="preserve">The second item with a CVC.CCVC syllable structure is </w:t>
      </w:r>
      <w:r w:rsidRPr="00D64694">
        <w:rPr>
          <w:rStyle w:val="ChItalBold"/>
        </w:rPr>
        <w:t>gondrong</w:t>
      </w:r>
      <w:r w:rsidRPr="00D64694">
        <w:t xml:space="preserve"> ‘be long haired’.</w:t>
      </w:r>
    </w:p>
  </w:footnote>
  <w:footnote w:id="87">
    <w:p w14:paraId="2447F0F1" w14:textId="4BF01D43" w:rsidR="00BC6239" w:rsidRPr="00D64694" w:rsidRDefault="00BC6239" w:rsidP="006B2E59">
      <w:pPr>
        <w:pStyle w:val="FootnoteText"/>
      </w:pPr>
      <w:r w:rsidRPr="00D64694">
        <w:rPr>
          <w:rStyle w:val="FootnoteReference"/>
        </w:rPr>
        <w:footnoteRef/>
      </w:r>
      <w:r w:rsidRPr="00D64694">
        <w:tab/>
      </w:r>
      <w:r>
        <w:t xml:space="preserve">Neither </w:t>
      </w:r>
      <w:r w:rsidRPr="001B1137">
        <w:rPr>
          <w:rStyle w:val="Citation"/>
        </w:rPr>
        <w:fldChar w:fldCharType="begin"/>
      </w:r>
      <w:r w:rsidR="0092006B">
        <w:rPr>
          <w:rStyle w:val="Citation"/>
        </w:rPr>
        <w:instrText>ADDIN CITAVI.PLACEHOLDER 070a9169-81c7-4298-ab56-5da623883102 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5lcyAoMjAwNyk8L1RleHQ+DQogICAgPC9UZXh0VW5pdD4NCiAgPC9UZXh0VW5pdHM+DQo8L1BsYWNlaG9sZGVyPg==</w:instrText>
      </w:r>
      <w:r w:rsidRPr="001B1137">
        <w:rPr>
          <w:rStyle w:val="Citation"/>
        </w:rPr>
        <w:fldChar w:fldCharType="separate"/>
      </w:r>
      <w:bookmarkStart w:id="1002" w:name="_CTVP001070a916981c74298ab565da623883102"/>
      <w:r w:rsidR="0092006B">
        <w:rPr>
          <w:rStyle w:val="Citation"/>
        </w:rPr>
        <w:t>Jones (2007)</w:t>
      </w:r>
      <w:bookmarkEnd w:id="1002"/>
      <w:r w:rsidRPr="001B1137">
        <w:rPr>
          <w:rStyle w:val="Citation"/>
        </w:rPr>
        <w:fldChar w:fldCharType="end"/>
      </w:r>
      <w:r>
        <w:rPr>
          <w:rStyle w:val="Citation"/>
        </w:rPr>
        <w:t xml:space="preserve"> nor </w:t>
      </w:r>
      <w:r w:rsidRPr="00FC1811">
        <w:rPr>
          <w:rStyle w:val="Citation"/>
        </w:rPr>
        <w:fldChar w:fldCharType="begin"/>
      </w:r>
      <w:r w:rsidR="0092006B">
        <w:rPr>
          <w:rStyle w:val="Citation"/>
        </w:rPr>
        <w:instrText>ADDIN CITAVI.PLACEHOLDER 6d245bac-79b5-486d-97cf-7662c1b43c02 PFBsYWNlaG9sZGVyPg0KICA8QWRkSW5WZXJzaW9uPjUuMi4wLjg8L0FkZEluVmVyc2lvbj4NCiAgPElkPjZkMjQ1YmFjLTc5YjUtNDg2ZC05N2NmLTc2NjJjMWI0M2MwMjwvSWQ+DQogIDxFbnRyaWVzPg0KICAgIDxFbnRyeT4NCiAgICAgIDxJZD45MDE0Y2YzZC0zMTY4LTQxMjktOGYxYi03NmUwYmMxN2NlZDU8L0lkPg0KICAgICAgPFJlZmVyZW5jZUlkPmMxNWNhM2JmLTRjNDgtNDhjYS05YWViLWVmOTUwM2JkNmE1NjwvUmVmZXJlbmNlSWQ+DQogICAgICA8UnVsZVNldE92ZXJyaWRlPkZvb3RjaXQ8L1J1bGVTZXRPdmVycmlkZT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Rtb3IgKDIwMDlhKTwvVGV4dD4NCiAgICA8L1RleHRVbml0Pg0KICA8L1RleHRVbml0cz4NCjwvUGxhY2Vob2xkZXI+</w:instrText>
      </w:r>
      <w:r w:rsidRPr="00FC1811">
        <w:rPr>
          <w:rStyle w:val="Citation"/>
        </w:rPr>
        <w:fldChar w:fldCharType="separate"/>
      </w:r>
      <w:bookmarkStart w:id="1003" w:name="_CTVP0016d245bac79b5486d97cf7662c1b43c02"/>
      <w:r w:rsidR="0092006B">
        <w:rPr>
          <w:rStyle w:val="Citation"/>
        </w:rPr>
        <w:t>Tadmor (2009a)</w:t>
      </w:r>
      <w:bookmarkEnd w:id="1003"/>
      <w:r w:rsidRPr="00FC1811">
        <w:rPr>
          <w:rStyle w:val="Citation"/>
        </w:rPr>
        <w:fldChar w:fldCharType="end"/>
      </w:r>
      <w:r w:rsidRPr="00D64694">
        <w:t xml:space="preserve"> </w:t>
      </w:r>
      <w:r>
        <w:t>list kluar ‘go out’ as a loan word</w:t>
      </w:r>
      <w:r w:rsidRPr="00D64694">
        <w:t>.</w:t>
      </w:r>
    </w:p>
  </w:footnote>
  <w:footnote w:id="88">
    <w:p w14:paraId="3BA00507" w14:textId="3CC6B0EB" w:rsidR="00BC6239" w:rsidRPr="00D64694" w:rsidRDefault="00BC6239" w:rsidP="00A87D61">
      <w:pPr>
        <w:pStyle w:val="FootnoteText"/>
      </w:pPr>
      <w:r w:rsidRPr="00D64694">
        <w:rPr>
          <w:rStyle w:val="FootnoteReference"/>
        </w:rPr>
        <w:footnoteRef/>
      </w:r>
      <w:r w:rsidRPr="00D64694">
        <w:tab/>
        <w:t xml:space="preserve">Three of the syllable types presented in </w:t>
      </w:r>
      <w:r w:rsidRPr="00D64694">
        <w:fldChar w:fldCharType="begin"/>
      </w:r>
      <w:r w:rsidRPr="00D64694">
        <w:instrText xml:space="preserve"> REF _Ref324850238 \h  \* MERGEFORMAT </w:instrText>
      </w:r>
      <w:r w:rsidRPr="00D64694">
        <w:fldChar w:fldCharType="separate"/>
      </w:r>
      <w:r w:rsidR="00154D81" w:rsidRPr="00913A62">
        <w:t xml:space="preserve">Table </w:t>
      </w:r>
      <w:r w:rsidR="00154D81">
        <w:rPr>
          <w:noProof/>
          <w:cs/>
        </w:rPr>
        <w:t>‎</w:t>
      </w:r>
      <w:r w:rsidR="00154D81">
        <w:rPr>
          <w:noProof/>
        </w:rPr>
        <w:t>2.35</w:t>
      </w:r>
      <w:r w:rsidRPr="00D64694">
        <w:fldChar w:fldCharType="end"/>
      </w:r>
      <w:r w:rsidRPr="00D64694">
        <w:t xml:space="preserve"> are attested only once. However, none of these items are listed as loan</w:t>
      </w:r>
      <w:r>
        <w:t xml:space="preserve"> words</w:t>
      </w:r>
      <w:r w:rsidRPr="00D64694">
        <w:t xml:space="preserve"> in </w:t>
      </w:r>
      <w:r w:rsidRPr="001B1137">
        <w:rPr>
          <w:rStyle w:val="Citation"/>
        </w:rPr>
        <w:fldChar w:fldCharType="begin"/>
      </w:r>
      <w:r>
        <w:rPr>
          <w:rStyle w:val="Citation"/>
        </w:rPr>
        <w:instrText>ADDIN CITAVI.PLACEHOLDER a7436662-7a8b-46f1-ad5e-c91526a4d1be 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5lcyAoMjAwNyk8L1RleHQ+DQogICAgPC9UZXh0VW5pdD4NCiAgPC9UZXh0VW5pdHM+DQo8L1BsYWNlaG9sZGVyPg==</w:instrText>
      </w:r>
      <w:r w:rsidRPr="001B1137">
        <w:rPr>
          <w:rStyle w:val="Citation"/>
        </w:rPr>
        <w:fldChar w:fldCharType="separate"/>
      </w:r>
      <w:bookmarkStart w:id="1006" w:name="_CTVP001a74366627a8b46f1ad5ec91526a4d1be"/>
      <w:r w:rsidR="0092006B">
        <w:rPr>
          <w:rStyle w:val="Citation"/>
        </w:rPr>
        <w:t>Jones (2007)</w:t>
      </w:r>
      <w:bookmarkEnd w:id="1006"/>
      <w:r w:rsidRPr="001B1137">
        <w:rPr>
          <w:rStyle w:val="Citation"/>
        </w:rPr>
        <w:fldChar w:fldCharType="end"/>
      </w:r>
      <w:r w:rsidRPr="00D64694">
        <w:t>. Nor could other literature sources be found that would identify them as loan</w:t>
      </w:r>
      <w:r>
        <w:t>s</w:t>
      </w:r>
      <w:r w:rsidRPr="00D64694">
        <w:t>.</w:t>
      </w:r>
    </w:p>
  </w:footnote>
  <w:footnote w:id="89">
    <w:p w14:paraId="04EDAC72" w14:textId="77777777" w:rsidR="00BC6239" w:rsidRPr="00D64694" w:rsidRDefault="00BC6239" w:rsidP="00B0017B">
      <w:pPr>
        <w:pStyle w:val="FootnoteText"/>
      </w:pPr>
      <w:r w:rsidRPr="00D64694">
        <w:rPr>
          <w:rStyle w:val="FootnoteReference"/>
        </w:rPr>
        <w:footnoteRef/>
      </w:r>
      <w:r w:rsidRPr="00D64694">
        <w:tab/>
        <w:t xml:space="preserve">The second item displaying a CV.V.CVC syllable structure is </w:t>
      </w:r>
      <w:r w:rsidRPr="00D64694">
        <w:rPr>
          <w:rStyle w:val="ChItalBold"/>
        </w:rPr>
        <w:t>kecuali</w:t>
      </w:r>
      <w:r w:rsidRPr="00D64694">
        <w:t xml:space="preserve"> ‘except’.</w:t>
      </w:r>
    </w:p>
  </w:footnote>
  <w:footnote w:id="90">
    <w:p w14:paraId="2CFD4F28" w14:textId="77777777" w:rsidR="00BC6239" w:rsidRPr="00D64694" w:rsidRDefault="00BC6239" w:rsidP="00B0017B">
      <w:pPr>
        <w:pStyle w:val="FootnoteText"/>
      </w:pPr>
      <w:r w:rsidRPr="00D64694">
        <w:rPr>
          <w:rStyle w:val="FootnoteReference"/>
        </w:rPr>
        <w:footnoteRef/>
      </w:r>
      <w:r w:rsidRPr="00D64694">
        <w:tab/>
        <w:t xml:space="preserve">The second item with a CV.CVC.CV syllable structure is </w:t>
      </w:r>
      <w:r w:rsidRPr="00D64694">
        <w:rPr>
          <w:rStyle w:val="ChItalBold"/>
        </w:rPr>
        <w:t>kaswari</w:t>
      </w:r>
      <w:r w:rsidRPr="00D64694">
        <w:t xml:space="preserve"> ‘cassowary’.</w:t>
      </w:r>
    </w:p>
  </w:footnote>
  <w:footnote w:id="91">
    <w:p w14:paraId="0CD27EC9" w14:textId="5155E94E" w:rsidR="00BC6239" w:rsidRPr="00D64694" w:rsidRDefault="00BC6239" w:rsidP="00B0017B">
      <w:pPr>
        <w:pStyle w:val="FootnoteText"/>
      </w:pPr>
      <w:r w:rsidRPr="00D64694">
        <w:rPr>
          <w:rStyle w:val="FootnoteReference"/>
        </w:rPr>
        <w:footnoteRef/>
      </w:r>
      <w:r w:rsidRPr="00D64694">
        <w:tab/>
        <w:t xml:space="preserve">Neither item is listed as a loan in </w:t>
      </w:r>
      <w:r w:rsidRPr="001B1137">
        <w:rPr>
          <w:rStyle w:val="Citation"/>
        </w:rPr>
        <w:fldChar w:fldCharType="begin"/>
      </w:r>
      <w:r>
        <w:rPr>
          <w:rStyle w:val="Citation"/>
        </w:rPr>
        <w:instrText>ADDIN CITAVI.PLACEHOLDER 6efeec1f-77e3-49e4-b1c1-febd389ca7f1 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5lcyAoMjAwNyk8L1RleHQ+DQogICAgPC9UZXh0VW5pdD4NCiAgPC9UZXh0VW5pdHM+DQo8L1BsYWNlaG9sZGVyPg==</w:instrText>
      </w:r>
      <w:r w:rsidRPr="001B1137">
        <w:rPr>
          <w:rStyle w:val="Citation"/>
        </w:rPr>
        <w:fldChar w:fldCharType="separate"/>
      </w:r>
      <w:bookmarkStart w:id="1009" w:name="_CTVP0016efeec1f77e349e4b1c1febd389ca7f1"/>
      <w:r w:rsidR="0092006B">
        <w:rPr>
          <w:rStyle w:val="Citation"/>
        </w:rPr>
        <w:t>Jones (2007)</w:t>
      </w:r>
      <w:bookmarkEnd w:id="1009"/>
      <w:r w:rsidRPr="001B1137">
        <w:rPr>
          <w:rStyle w:val="Citation"/>
        </w:rPr>
        <w:fldChar w:fldCharType="end"/>
      </w:r>
      <w:r w:rsidRPr="00D64694">
        <w:t xml:space="preserve">. In addition, </w:t>
      </w:r>
      <w:r>
        <w:rPr>
          <w:rStyle w:val="Citation"/>
        </w:rPr>
        <w:fldChar w:fldCharType="begin"/>
      </w:r>
      <w:r>
        <w:rPr>
          <w:rStyle w:val="Citation"/>
        </w:rPr>
        <w:instrText>ADDIN CITAVI.PLACEHOLDER 801e50f6-6f7a-433a-be69-1298e08c533a 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yLTEwLTEyPC9DdXN0b21GaWVsZDE+DQogICAgICAgIDxDdXN0b21GaWVsZDM+ZWxlY3Ryb25pYzwvQ3VzdG9tRmllbGQzPg0KICAgICAgICA8RGF0ZT4xMiBPY3RvYmVyIDIwMTI8L0RhdGU+DQogICAgICAgIDxJZD44MDg1NGVlOC1kZTI2LTRhYjEtYTdkYi03NzY5Mjc1YjYyODY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kNseW5lcyAxMiBPY3RvYmVyIDIwMTIg4oCTIFBhcHVhbiBNYWxheTwvU2hvcnRUaXRsZT4NCiAgICAgICAgPFN0b3JhZ2VNZWRpdW0+RS1NYWlsPC9TdG9yYWdlTWVkaXVtPg0KICAgICAgICA8VGl0bGU+UGFwdWFuIE1hbGF5IOKAkyBTb21lIGxleGljYWwgcm9vdHM6IEFyZSB0aGV5IE1hbGF5IG9yIG5vbi1NYWxheSBpdGVtcz88L1RpdGxlPg0KICAgICAgICA8VGl0bGVTdXBwbGVtZW50PnAuYy48L1RpdGxlU3VwcGxlbWVudD4NCiAgICAgIDwvUmVmZXJlbmNlPg0KICAgIDwvRW50cnk+DQogIDwvRW50cmllcz4NCiAgPFRleHQ+QS4gQ2x5bmVzIChwLmM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EuIENseW5lcyAocC5jLiAyMDEyKTwvVGV4dD4NCiAgICA8L1RleHRVbml0Pg0KICA8L1RleHRVbml0cz4NCjwvUGxhY2Vob2xkZXI+</w:instrText>
      </w:r>
      <w:r>
        <w:rPr>
          <w:rStyle w:val="Citation"/>
        </w:rPr>
        <w:fldChar w:fldCharType="separate"/>
      </w:r>
      <w:bookmarkStart w:id="1010" w:name="_CTVP001801e50f66f7a433abe691298e08c533a"/>
      <w:r w:rsidR="0092006B">
        <w:rPr>
          <w:rStyle w:val="Citation"/>
        </w:rPr>
        <w:t>A. Clynes (p.c. 2012)</w:t>
      </w:r>
      <w:bookmarkEnd w:id="1010"/>
      <w:r>
        <w:rPr>
          <w:rStyle w:val="Citation"/>
        </w:rPr>
        <w:fldChar w:fldCharType="end"/>
      </w:r>
      <w:r w:rsidRPr="00D64694">
        <w:t xml:space="preserve"> and </w:t>
      </w:r>
      <w:r>
        <w:rPr>
          <w:rStyle w:val="Citation"/>
        </w:rPr>
        <w:fldChar w:fldCharType="begin"/>
      </w:r>
      <w:r>
        <w:rPr>
          <w:rStyle w:val="Citation"/>
        </w:rPr>
        <w:instrText>ADDIN CITAVI.PLACEHOLDER 68b0de02-79f7-4d05-9b01-3e0ee2ec1f1b 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yLTEwLTEzPC9DdXN0b21GaWVsZDE+DQogICAgICAgIDxDdXN0b21GaWVsZDM+ZWxlY3Ryb25pYzwvQ3VzdG9tRmllbGQzPg0KICAgICAgICA8RGF0ZT4yNiBPY3RvYmVyIDIwMTI8L0RhdGU+DQogICAgICAgIDxJZD44NzE2MDEyYy1lMzViLTQ2YjAtYTA5ZS1kOWM4YjhlNTE5MjY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k1haGRpIDI2IE9jdG9iZXIgMjAxMiDigJMgUGFwdWFuIE1hbGF5PC9TaG9ydFRpdGxlPg0KICAgICAgICA8U3RvcmFnZU1lZGl1bT5FLU1haWw8L1N0b3JhZ2VNZWRpdW0+DQogICAgICAgIDxUaXRsZT5QYXB1YW4gTWFsYXkg4oCTIFNvbWUgbGV4aWNhbCByb290czogQXJlIHRoZXkgTWFsYXkgb3Igbm9uLU1hbGF5IGl0ZW1zPzwvVGl0bGU+DQogICAgICAgIDxUaXRsZVN1cHBsZW1lbnQ+cC5jLjwvVGl0bGVTdXBwbGVtZW50Pg0KICAgICAgPC9SZWZlcmVuY2U+DQogICAgPC9FbnRyeT4NCiAgPC9FbnRyaWVzPg0KICA8VGV4dD5XLiBNYWhkaSAocC5j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LiBNYWhkaSAocC5jLiAyMDEyKTwvVGV4dD4NCiAgICA8L1RleHRVbml0Pg0KICA8L1RleHRVbml0cz4NCjwvUGxhY2Vob2xkZXI+</w:instrText>
      </w:r>
      <w:r>
        <w:rPr>
          <w:rStyle w:val="Citation"/>
        </w:rPr>
        <w:fldChar w:fldCharType="separate"/>
      </w:r>
      <w:bookmarkStart w:id="1011" w:name="_CTVP00168b0de0279f74d059b013e0ee2ec1f1b"/>
      <w:r w:rsidR="0092006B">
        <w:rPr>
          <w:rStyle w:val="Citation"/>
        </w:rPr>
        <w:t>W. Mahdi (p.c. 2012)</w:t>
      </w:r>
      <w:bookmarkEnd w:id="1011"/>
      <w:r>
        <w:rPr>
          <w:rStyle w:val="Citation"/>
        </w:rPr>
        <w:fldChar w:fldCharType="end"/>
      </w:r>
      <w:r w:rsidRPr="00D64694">
        <w:t xml:space="preserve"> maintain that both items are </w:t>
      </w:r>
      <w:r w:rsidRPr="00D64694">
        <w:rPr>
          <w:rFonts w:eastAsia="Arial Unicode MS"/>
          <w:lang w:eastAsia="en-US"/>
        </w:rPr>
        <w:t>morphologically indivisible Malay roots.</w:t>
      </w:r>
    </w:p>
  </w:footnote>
  <w:footnote w:id="92">
    <w:p w14:paraId="0256A2EA" w14:textId="77777777" w:rsidR="00BC6239" w:rsidRPr="00D64694" w:rsidRDefault="00BC6239" w:rsidP="00C61587">
      <w:pPr>
        <w:pStyle w:val="FootnoteText105pt"/>
      </w:pPr>
      <w:r w:rsidRPr="00D64694">
        <w:rPr>
          <w:rStyle w:val="FootnoteReference"/>
        </w:rPr>
        <w:footnoteRef/>
      </w:r>
      <w:r w:rsidRPr="00D64694">
        <w:tab/>
        <w:t xml:space="preserve">The three items are: </w:t>
      </w:r>
      <w:r w:rsidRPr="00D64694">
        <w:rPr>
          <w:rStyle w:val="ChItalBold"/>
        </w:rPr>
        <w:t>kitong</w:t>
      </w:r>
      <w:r w:rsidRPr="00D64694">
        <w:t xml:space="preserve"> /</w:t>
      </w:r>
      <w:r w:rsidRPr="00D64694">
        <w:rPr>
          <w:rStyle w:val="ChCharisSIL85pt"/>
        </w:rPr>
        <w:t>ki.ˈtɔŋ</w:t>
      </w:r>
      <w:r w:rsidRPr="00D64694">
        <w:t>/ ‘</w:t>
      </w:r>
      <w:r w:rsidRPr="00D64694">
        <w:rPr>
          <w:rStyle w:val="ChSmallCaps"/>
        </w:rPr>
        <w:t>1pl</w:t>
      </w:r>
      <w:r w:rsidRPr="00D64694">
        <w:t xml:space="preserve">’, </w:t>
      </w:r>
      <w:r w:rsidRPr="00D64694">
        <w:rPr>
          <w:rStyle w:val="ChItalBold"/>
        </w:rPr>
        <w:t>kumur</w:t>
      </w:r>
      <w:r w:rsidRPr="00D64694">
        <w:t xml:space="preserve"> /</w:t>
      </w:r>
      <w:r w:rsidRPr="00D64694">
        <w:rPr>
          <w:rStyle w:val="ChCharisSIL85pt"/>
        </w:rPr>
        <w:t>ku.ˈmur</w:t>
      </w:r>
      <w:r w:rsidRPr="00D64694">
        <w:t xml:space="preserve">/ ‘rinse mouth’, and </w:t>
      </w:r>
      <w:r w:rsidRPr="00D64694">
        <w:rPr>
          <w:rStyle w:val="ChItalBold"/>
        </w:rPr>
        <w:t>kuskus</w:t>
      </w:r>
      <w:r w:rsidRPr="00D64694">
        <w:t xml:space="preserve"> /</w:t>
      </w:r>
      <w:r w:rsidRPr="00D64694">
        <w:rPr>
          <w:rStyle w:val="ChCharisSIL85pt"/>
        </w:rPr>
        <w:t>kus.ˈkus</w:t>
      </w:r>
      <w:r w:rsidRPr="00D64694">
        <w:t>/ ‘cuscus’.</w:t>
      </w:r>
    </w:p>
  </w:footnote>
  <w:footnote w:id="93">
    <w:p w14:paraId="50B49FD5" w14:textId="1326043A" w:rsidR="00BC6239" w:rsidRPr="00D64694" w:rsidRDefault="00BC6239" w:rsidP="00C61587">
      <w:pPr>
        <w:pStyle w:val="FootnoteText105pt"/>
      </w:pPr>
      <w:r w:rsidRPr="00D64694">
        <w:rPr>
          <w:rStyle w:val="FootnoteReference"/>
        </w:rPr>
        <w:footnoteRef/>
      </w:r>
      <w:r w:rsidRPr="00D64694">
        <w:tab/>
        <w:t xml:space="preserve">Examples are </w:t>
      </w:r>
      <w:r w:rsidRPr="00D64694">
        <w:rPr>
          <w:rStyle w:val="ChItalBold"/>
        </w:rPr>
        <w:t>bebas</w:t>
      </w:r>
      <w:r w:rsidRPr="00D64694">
        <w:t xml:space="preserve"> /</w:t>
      </w:r>
      <w:r w:rsidRPr="00D64694">
        <w:rPr>
          <w:rStyle w:val="ChCharisSIL85pt"/>
        </w:rPr>
        <w:t>ˈbɛ.bas</w:t>
      </w:r>
      <w:r w:rsidRPr="00D64694">
        <w:t>/ ‘be free’</w:t>
      </w:r>
      <w:r>
        <w:t xml:space="preserve"> </w:t>
      </w:r>
      <w:r w:rsidRPr="00D64694">
        <w:t xml:space="preserve">(see </w:t>
      </w:r>
      <w:r w:rsidRPr="00D64694">
        <w:fldChar w:fldCharType="begin"/>
      </w:r>
      <w:r w:rsidRPr="00D64694">
        <w:instrText xml:space="preserve"> REF _Ref331266383 \h  \* MERGEFORMAT </w:instrText>
      </w:r>
      <w:r w:rsidRPr="00D64694">
        <w:fldChar w:fldCharType="separate"/>
      </w:r>
      <w:r w:rsidR="00154D81" w:rsidRPr="00913A62">
        <w:t xml:space="preserve">Table </w:t>
      </w:r>
      <w:r w:rsidR="00154D81">
        <w:rPr>
          <w:noProof/>
          <w:cs/>
        </w:rPr>
        <w:t>‎</w:t>
      </w:r>
      <w:r w:rsidR="00154D81">
        <w:rPr>
          <w:noProof/>
        </w:rPr>
        <w:t>2.38</w:t>
      </w:r>
      <w:r w:rsidRPr="00D64694">
        <w:fldChar w:fldCharType="end"/>
      </w:r>
      <w:r w:rsidRPr="00D64694">
        <w:t xml:space="preserve">), </w:t>
      </w:r>
      <w:r w:rsidRPr="00D64694">
        <w:rPr>
          <w:rStyle w:val="ChItalBold"/>
        </w:rPr>
        <w:t>leher</w:t>
      </w:r>
      <w:r w:rsidRPr="00D64694">
        <w:t xml:space="preserve"> /</w:t>
      </w:r>
      <w:r w:rsidRPr="00D64694">
        <w:rPr>
          <w:rStyle w:val="ChCharisSIL85pt"/>
        </w:rPr>
        <w:t>ˈlɛ.hɛr</w:t>
      </w:r>
      <w:r w:rsidRPr="00D64694">
        <w:t xml:space="preserve">/ ‘neck’, or </w:t>
      </w:r>
      <w:r w:rsidRPr="00D64694">
        <w:rPr>
          <w:rStyle w:val="ChItalBold"/>
        </w:rPr>
        <w:t>sentu</w:t>
      </w:r>
      <w:r w:rsidRPr="00D64694">
        <w:t xml:space="preserve"> /</w:t>
      </w:r>
      <w:r w:rsidRPr="00D64694">
        <w:rPr>
          <w:rStyle w:val="ChCharisSIL85pt"/>
        </w:rPr>
        <w:t>ˈsɛn.tu</w:t>
      </w:r>
      <w:r w:rsidRPr="00D64694">
        <w:t>/ ‘touch’.</w:t>
      </w:r>
    </w:p>
  </w:footnote>
  <w:footnote w:id="94">
    <w:p w14:paraId="3C648A65" w14:textId="77777777" w:rsidR="00BC6239" w:rsidRPr="00D64694" w:rsidRDefault="00BC6239" w:rsidP="00C61587">
      <w:pPr>
        <w:pStyle w:val="FootnoteText105pt"/>
      </w:pPr>
      <w:r w:rsidRPr="00D64694">
        <w:rPr>
          <w:rStyle w:val="FootnoteReference"/>
        </w:rPr>
        <w:footnoteRef/>
      </w:r>
      <w:r w:rsidRPr="00D64694">
        <w:tab/>
        <w:t xml:space="preserve">The four items are: </w:t>
      </w:r>
      <w:r w:rsidRPr="00D64694">
        <w:rPr>
          <w:rStyle w:val="ChItalBold"/>
        </w:rPr>
        <w:t>papeda</w:t>
      </w:r>
      <w:r w:rsidRPr="00D64694">
        <w:t xml:space="preserve"> /</w:t>
      </w:r>
      <w:r w:rsidRPr="00D64694">
        <w:rPr>
          <w:rStyle w:val="ChCharisSIL85pt"/>
        </w:rPr>
        <w:t>pa.ˈpɛ.da</w:t>
      </w:r>
      <w:r w:rsidRPr="00D64694">
        <w:t xml:space="preserve">/ ‘sagu porridge’, </w:t>
      </w:r>
      <w:r w:rsidRPr="00D64694">
        <w:rPr>
          <w:rStyle w:val="ChItalBold"/>
        </w:rPr>
        <w:t>padede</w:t>
      </w:r>
      <w:r w:rsidRPr="00D64694">
        <w:t xml:space="preserve"> /</w:t>
      </w:r>
      <w:r w:rsidRPr="00D64694">
        <w:rPr>
          <w:rStyle w:val="ChCharisSIL85pt"/>
        </w:rPr>
        <w:t>pa.ˈdɛ.dɛ</w:t>
      </w:r>
      <w:r w:rsidRPr="00D64694">
        <w:t xml:space="preserve">/ ‘whine’, </w:t>
      </w:r>
      <w:r w:rsidRPr="00D64694">
        <w:rPr>
          <w:rStyle w:val="ChItalBold"/>
        </w:rPr>
        <w:t>tampeleng</w:t>
      </w:r>
      <w:r w:rsidRPr="00D64694">
        <w:t xml:space="preserve"> /</w:t>
      </w:r>
      <w:r w:rsidRPr="00D64694">
        <w:rPr>
          <w:rStyle w:val="ChCharisSIL85pt"/>
        </w:rPr>
        <w:t>tam.ˈpɛ.lɛŋ</w:t>
      </w:r>
      <w:r w:rsidRPr="00D64694">
        <w:t xml:space="preserve">/ ‘slap in face’, and </w:t>
      </w:r>
      <w:r w:rsidRPr="00D64694">
        <w:rPr>
          <w:rStyle w:val="ChItalBold"/>
        </w:rPr>
        <w:t>wewenang</w:t>
      </w:r>
      <w:r w:rsidRPr="00D64694">
        <w:t xml:space="preserve"> /</w:t>
      </w:r>
      <w:r w:rsidRPr="00D64694">
        <w:rPr>
          <w:rStyle w:val="ChCharisSIL85pt"/>
        </w:rPr>
        <w:t>wɛ.ˈwɛ.naŋ</w:t>
      </w:r>
      <w:r w:rsidRPr="00D64694">
        <w:t>/ ‘authority’.</w:t>
      </w:r>
    </w:p>
  </w:footnote>
  <w:footnote w:id="95">
    <w:p w14:paraId="60EAFE4C" w14:textId="7DE09B6D" w:rsidR="00BC6239" w:rsidRPr="00D64694" w:rsidRDefault="00BC6239" w:rsidP="006C513C">
      <w:pPr>
        <w:pStyle w:val="FootnoteText105pt"/>
      </w:pPr>
      <w:r w:rsidRPr="00D64694">
        <w:rPr>
          <w:rStyle w:val="FootnoteReference"/>
        </w:rPr>
        <w:footnoteRef/>
      </w:r>
      <w:r>
        <w:tab/>
      </w:r>
      <w:r w:rsidRPr="00D64694">
        <w:t>Note that the (historical) affixes have phonological allomorphs: /</w:t>
      </w:r>
      <w:r w:rsidRPr="00D64694">
        <w:rPr>
          <w:rStyle w:val="ChCharisSIL85pt"/>
        </w:rPr>
        <w:t>ta-</w:t>
      </w:r>
      <w:r w:rsidRPr="00D64694">
        <w:t>/ and /</w:t>
      </w:r>
      <w:r w:rsidRPr="00D64694">
        <w:rPr>
          <w:rStyle w:val="ChCharisSIL85pt"/>
        </w:rPr>
        <w:t>tɛr-</w:t>
      </w:r>
      <w:r w:rsidRPr="00D64694">
        <w:t xml:space="preserve">/, for example, are allomorphs of prefix </w:t>
      </w:r>
      <w:r w:rsidRPr="00D64694">
        <w:rPr>
          <w:rStyle w:val="ChSmallCapsItalBold"/>
        </w:rPr>
        <w:t>ter-</w:t>
      </w:r>
      <w:r w:rsidRPr="00D64694">
        <w:t>, /</w:t>
      </w:r>
      <w:r w:rsidRPr="00D64694">
        <w:rPr>
          <w:rStyle w:val="ChCharisSIL85pt"/>
        </w:rPr>
        <w:t>pl-</w:t>
      </w:r>
      <w:r w:rsidRPr="00D64694">
        <w:t xml:space="preserve">/ is an allomorph of prefix </w:t>
      </w:r>
      <w:r w:rsidRPr="00D64694">
        <w:rPr>
          <w:rStyle w:val="ChSmallCapsItalBold"/>
        </w:rPr>
        <w:t>pe(n)-</w:t>
      </w:r>
      <w:r w:rsidRPr="00D64694">
        <w:t>, and /</w:t>
      </w:r>
      <w:r w:rsidRPr="00D64694">
        <w:rPr>
          <w:rStyle w:val="ChCharisSIL85pt"/>
        </w:rPr>
        <w:t>br-</w:t>
      </w:r>
      <w:r w:rsidRPr="00D64694">
        <w:t>/ and /</w:t>
      </w:r>
      <w:r w:rsidRPr="00D64694">
        <w:rPr>
          <w:rStyle w:val="ChCharisSIL85pt"/>
        </w:rPr>
        <w:t>ba-</w:t>
      </w:r>
      <w:r w:rsidRPr="00D64694">
        <w:t xml:space="preserve">/ are allomorphs of prefix </w:t>
      </w:r>
      <w:r w:rsidRPr="00D64694">
        <w:rPr>
          <w:rStyle w:val="ChSmallCapsItalBold"/>
        </w:rPr>
        <w:t>ber-</w:t>
      </w:r>
      <w:r w:rsidRPr="00D64694">
        <w:t xml:space="preserve"> (the small caps designate abstract representations of the affixes </w:t>
      </w:r>
      <w:r w:rsidRPr="00D64694">
        <w:rPr>
          <w:lang w:eastAsia="en-US"/>
        </w:rPr>
        <w:t xml:space="preserve">as they have </w:t>
      </w:r>
      <w:r w:rsidRPr="00D64694">
        <w:t>more than one form of realization).</w:t>
      </w:r>
      <w:r>
        <w:t xml:space="preserve"> (For details see §</w:t>
      </w:r>
      <w:r>
        <w:fldChar w:fldCharType="begin"/>
      </w:r>
      <w:r>
        <w:instrText xml:space="preserve"> REF _Ref438905998 \w \h </w:instrText>
      </w:r>
      <w:r>
        <w:fldChar w:fldCharType="separate"/>
      </w:r>
      <w:r w:rsidR="00154D81">
        <w:rPr>
          <w:cs/>
        </w:rPr>
        <w:t>‎</w:t>
      </w:r>
      <w:r w:rsidR="00154D81">
        <w:t>3.1.2.1</w:t>
      </w:r>
      <w:r>
        <w:fldChar w:fldCharType="end"/>
      </w:r>
      <w:r>
        <w:t>, §</w:t>
      </w:r>
      <w:r>
        <w:fldChar w:fldCharType="begin"/>
      </w:r>
      <w:r>
        <w:instrText xml:space="preserve"> REF _Ref376173190 \w \h </w:instrText>
      </w:r>
      <w:r>
        <w:fldChar w:fldCharType="separate"/>
      </w:r>
      <w:r w:rsidR="00154D81">
        <w:rPr>
          <w:cs/>
        </w:rPr>
        <w:t>‎</w:t>
      </w:r>
      <w:r w:rsidR="00154D81">
        <w:t>3.1.4.1</w:t>
      </w:r>
      <w:r>
        <w:fldChar w:fldCharType="end"/>
      </w:r>
      <w:r>
        <w:t>, and §</w:t>
      </w:r>
      <w:r>
        <w:fldChar w:fldCharType="begin"/>
      </w:r>
      <w:r>
        <w:instrText xml:space="preserve"> REF _Ref438906018 \w \h </w:instrText>
      </w:r>
      <w:r>
        <w:fldChar w:fldCharType="separate"/>
      </w:r>
      <w:r w:rsidR="00154D81">
        <w:rPr>
          <w:cs/>
        </w:rPr>
        <w:t>‎</w:t>
      </w:r>
      <w:r w:rsidR="00154D81">
        <w:t>3.1.5.1</w:t>
      </w:r>
      <w:r>
        <w:fldChar w:fldCharType="end"/>
      </w:r>
      <w:r>
        <w:t>, respectively.)</w:t>
      </w:r>
    </w:p>
  </w:footnote>
  <w:footnote w:id="96">
    <w:p w14:paraId="34894FF8" w14:textId="77777777" w:rsidR="00BC6239" w:rsidRPr="00D64694" w:rsidRDefault="00BC6239" w:rsidP="00B0017B">
      <w:pPr>
        <w:pStyle w:val="FootnoteText"/>
      </w:pPr>
      <w:r w:rsidRPr="00D64694">
        <w:rPr>
          <w:rStyle w:val="FootnoteReference"/>
        </w:rPr>
        <w:footnoteRef/>
      </w:r>
      <w:r w:rsidRPr="00D64694">
        <w:tab/>
        <w:t xml:space="preserve">The historical root </w:t>
      </w:r>
      <w:r w:rsidRPr="00D64694">
        <w:rPr>
          <w:rStyle w:val="ChItalBold"/>
        </w:rPr>
        <w:t>gait</w:t>
      </w:r>
      <w:r w:rsidRPr="00D64694">
        <w:t xml:space="preserve"> does not exist in Papuan Malay.</w:t>
      </w:r>
    </w:p>
  </w:footnote>
  <w:footnote w:id="97">
    <w:p w14:paraId="12CDB716" w14:textId="23D6B9B6" w:rsidR="00BC6239" w:rsidRPr="00D64694" w:rsidRDefault="00BC6239" w:rsidP="00C61587">
      <w:pPr>
        <w:pStyle w:val="FootnoteText105pt"/>
      </w:pPr>
      <w:r w:rsidRPr="00D64694">
        <w:rPr>
          <w:rStyle w:val="FootnoteReference"/>
        </w:rPr>
        <w:footnoteRef/>
      </w:r>
      <w:r w:rsidRPr="00D64694">
        <w:tab/>
      </w:r>
      <w:r w:rsidRPr="00FC1811">
        <w:rPr>
          <w:rStyle w:val="Citation"/>
        </w:rPr>
        <w:fldChar w:fldCharType="begin"/>
      </w:r>
      <w:r>
        <w:rPr>
          <w:rStyle w:val="Citation"/>
        </w:rPr>
        <w:instrText>ADDIN CITAVI.PLACEHOLDER 7b1d1d7e-f9ea-4b9d-ad04-8101109c45a8 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udHogKDIwMDI6IDEzKTwvVGV4dD4NCiAgICA8L1RleHRVbml0Pg0KICA8L1RleHRVbml0cz4NCjwvUGxhY2Vob2xkZXI+</w:instrText>
      </w:r>
      <w:r w:rsidRPr="00FC1811">
        <w:rPr>
          <w:rStyle w:val="Citation"/>
        </w:rPr>
        <w:fldChar w:fldCharType="separate"/>
      </w:r>
      <w:bookmarkStart w:id="1050" w:name="_CTVP0017b1d1d7ef9ea4b9dad048101109c45a8"/>
      <w:r w:rsidR="0092006B">
        <w:rPr>
          <w:rStyle w:val="Citation"/>
        </w:rPr>
        <w:t>Mintz (2002: 13)</w:t>
      </w:r>
      <w:bookmarkEnd w:id="1050"/>
      <w:r w:rsidRPr="00FC1811">
        <w:rPr>
          <w:rStyle w:val="Citation"/>
        </w:rPr>
        <w:fldChar w:fldCharType="end"/>
      </w:r>
      <w:r w:rsidRPr="00D64694">
        <w:t xml:space="preserve"> represents /</w:t>
      </w:r>
      <w:r w:rsidRPr="00D64694">
        <w:rPr>
          <w:rStyle w:val="ChCharisSIL85pt"/>
        </w:rPr>
        <w:t>ʃ</w:t>
      </w:r>
      <w:r w:rsidRPr="00D64694">
        <w:t>/ as /</w:t>
      </w:r>
      <w:r w:rsidRPr="00D64694">
        <w:rPr>
          <w:rStyle w:val="ChCharisSIL85pt"/>
        </w:rPr>
        <w:t>š</w:t>
      </w:r>
      <w:r w:rsidRPr="00D64694">
        <w:t>/ and defines it as “</w:t>
      </w:r>
      <w:r w:rsidRPr="00D64694">
        <w:rPr>
          <w:lang w:eastAsia="en-US"/>
        </w:rPr>
        <w:t>a palatal fricative</w:t>
      </w:r>
      <w:r w:rsidRPr="00D64694">
        <w:t xml:space="preserve">”: </w:t>
      </w:r>
      <w:r w:rsidRPr="00D64694">
        <w:rPr>
          <w:rStyle w:val="ChItalBold"/>
        </w:rPr>
        <w:t>syurga</w:t>
      </w:r>
      <w:r w:rsidRPr="00D64694">
        <w:t xml:space="preserve"> /</w:t>
      </w:r>
      <w:r w:rsidRPr="00D64694">
        <w:rPr>
          <w:rStyle w:val="ChCharisSIL85pt"/>
        </w:rPr>
        <w:t>šur.ga</w:t>
      </w:r>
      <w:r w:rsidRPr="00D64694">
        <w:t>/ ‘heaven’.</w:t>
      </w:r>
    </w:p>
  </w:footnote>
  <w:footnote w:id="98">
    <w:p w14:paraId="78F5803C" w14:textId="0A316CE8" w:rsidR="00BC6239" w:rsidRPr="00D64694" w:rsidRDefault="00BC6239" w:rsidP="00B0017B">
      <w:pPr>
        <w:pStyle w:val="FootnoteText"/>
      </w:pPr>
      <w:r w:rsidRPr="00D64694">
        <w:rPr>
          <w:rStyle w:val="FootnoteReference"/>
        </w:rPr>
        <w:footnoteRef/>
      </w:r>
      <w:r w:rsidRPr="00D64694">
        <w:tab/>
        <w:t xml:space="preserve">In </w:t>
      </w:r>
      <w:r w:rsidRPr="001B1137">
        <w:rPr>
          <w:rStyle w:val="Citation"/>
        </w:rPr>
        <w:fldChar w:fldCharType="begin"/>
      </w:r>
      <w:r>
        <w:rPr>
          <w:rStyle w:val="Citation"/>
        </w:rPr>
        <w:instrText>ADDIN CITAVI.PLACEHOLDER 0e520abe-7daf-4f29-a9f1-e9b853fee09d 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5lcyAoMjAwNyk8L1RleHQ+DQogICAgPC9UZXh0VW5pdD4NCiAgPC9UZXh0VW5pdHM+DQo8L1BsYWNlaG9sZGVyPg==</w:instrText>
      </w:r>
      <w:r w:rsidRPr="001B1137">
        <w:rPr>
          <w:rStyle w:val="Citation"/>
        </w:rPr>
        <w:fldChar w:fldCharType="separate"/>
      </w:r>
      <w:bookmarkStart w:id="1058" w:name="_CTVP0010e520abe7daf4f29a9f1e9b853fee09d"/>
      <w:r w:rsidR="0092006B">
        <w:rPr>
          <w:rStyle w:val="Citation"/>
        </w:rPr>
        <w:t>Jones (2007)</w:t>
      </w:r>
      <w:bookmarkEnd w:id="1058"/>
      <w:r w:rsidRPr="001B1137">
        <w:rPr>
          <w:rStyle w:val="Citation"/>
        </w:rPr>
        <w:fldChar w:fldCharType="end"/>
      </w:r>
      <w:r w:rsidRPr="00D64694">
        <w:t xml:space="preserve">, </w:t>
      </w:r>
      <w:r w:rsidRPr="00D64694">
        <w:rPr>
          <w:rStyle w:val="ChItalBold"/>
        </w:rPr>
        <w:t>tanpa</w:t>
      </w:r>
      <w:r w:rsidRPr="00D64694">
        <w:t xml:space="preserve"> ‘without’ is not listed as a loan words. </w:t>
      </w:r>
      <w:r w:rsidRPr="00FC1811">
        <w:rPr>
          <w:rStyle w:val="Citation"/>
        </w:rPr>
        <w:fldChar w:fldCharType="begin"/>
      </w:r>
      <w:r>
        <w:rPr>
          <w:rStyle w:val="Citation"/>
        </w:rPr>
        <w:instrText>ADDIN CITAVI.PLACEHOLDER 76c9f8ac-4392-4a72-88b5-154d01d9fd74 PFBsYWNlaG9sZGVyPg0KICA8QWRkSW5WZXJzaW9uPjUuMi4wLjg8L0FkZEluVmVyc2lvbj4NCiAgPElkPjc2YzlmOGFjLTQzOTItNGE3Mi04OGI1LTE1NGQwMWQ5ZmQ3NDwvSWQ+DQogIDxFbnRyaWVzPg0KICAgIDxFbnRyeT4NCiAgICAgIDxJZD45MDE0Y2YzZC0zMTY4LTQxMjktOGYxYi03NmUwYmMxN2NlZDU8L0lkPg0KICAgICAgPFJlZmVyZW5jZUlkPmMxNWNhM2JmLTRjNDgtNDhjYS05YWViLWVmOTUwM2JkNmE1NjwvUmVmZXJlbmNlSWQ+DQogICAgICA8UnVsZVNldE92ZXJyaWRlPkZvb3RjaXQ8L1J1bGVTZXRPdmVycmlkZT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Rtb3IgKDIwMDlhKTwvVGV4dD4NCiAgICA8L1RleHRVbml0Pg0KICA8L1RleHRVbml0cz4NCjwvUGxhY2Vob2xkZXI+</w:instrText>
      </w:r>
      <w:r w:rsidRPr="00FC1811">
        <w:rPr>
          <w:rStyle w:val="Citation"/>
        </w:rPr>
        <w:fldChar w:fldCharType="separate"/>
      </w:r>
      <w:bookmarkStart w:id="1059" w:name="_CTVP00176c9f8ac43924a7288b5154d01d9fd74"/>
      <w:r w:rsidR="0092006B">
        <w:rPr>
          <w:rStyle w:val="Citation"/>
        </w:rPr>
        <w:t>Tadmor (2009a)</w:t>
      </w:r>
      <w:bookmarkEnd w:id="1059"/>
      <w:r w:rsidRPr="00FC1811">
        <w:rPr>
          <w:rStyle w:val="Citation"/>
        </w:rPr>
        <w:fldChar w:fldCharType="end"/>
      </w:r>
      <w:r w:rsidRPr="00D64694">
        <w:t>, however, classifies the item as “clearly borrowed”, listing Sudanese, Balinese, and Javanese as “uncertain” donor languages.</w:t>
      </w:r>
    </w:p>
  </w:footnote>
  <w:footnote w:id="99">
    <w:p w14:paraId="7D45754E" w14:textId="77777777" w:rsidR="00BC6239" w:rsidRPr="00D64694" w:rsidRDefault="00BC6239" w:rsidP="00C61587">
      <w:pPr>
        <w:pStyle w:val="FootnoteText105pt"/>
      </w:pPr>
      <w:r w:rsidRPr="00D64694">
        <w:rPr>
          <w:rStyle w:val="FootnoteReference"/>
        </w:rPr>
        <w:footnoteRef/>
      </w:r>
      <w:r w:rsidRPr="00D64694">
        <w:tab/>
        <w:t>Notably, for both loan words, the source forms contain fricative /</w:t>
      </w:r>
      <w:r w:rsidRPr="00D64694">
        <w:rPr>
          <w:rStyle w:val="ChCharisSIL85pt"/>
        </w:rPr>
        <w:t>f</w:t>
      </w:r>
      <w:r w:rsidRPr="00D64694">
        <w:t>/ rather than stop /</w:t>
      </w:r>
      <w:r w:rsidRPr="00D64694">
        <w:rPr>
          <w:rStyle w:val="ChCharisSIL85pt"/>
        </w:rPr>
        <w:t>p</w:t>
      </w:r>
      <w:r w:rsidRPr="00D64694">
        <w:t xml:space="preserve">/: the source form for </w:t>
      </w:r>
      <w:r w:rsidRPr="00D64694">
        <w:rPr>
          <w:rStyle w:val="ChItalBold"/>
        </w:rPr>
        <w:t>kopi</w:t>
      </w:r>
      <w:r w:rsidRPr="00D64694">
        <w:t xml:space="preserve"> ‘coffee’ is Dutch </w:t>
      </w:r>
      <w:r w:rsidRPr="00F74F82">
        <w:rPr>
          <w:rStyle w:val="ChItalBold"/>
          <w:lang w:val="nl-NL"/>
        </w:rPr>
        <w:t>koffie</w:t>
      </w:r>
      <w:r w:rsidRPr="00D64694">
        <w:t xml:space="preserve"> and the source form for </w:t>
      </w:r>
      <w:r w:rsidRPr="00D64694">
        <w:rPr>
          <w:rStyle w:val="ChItalBold"/>
        </w:rPr>
        <w:t>pikir</w:t>
      </w:r>
      <w:r w:rsidRPr="00D64694">
        <w:t xml:space="preserve"> ‘think’ is Arabic </w:t>
      </w:r>
      <w:r w:rsidRPr="00D64694">
        <w:rPr>
          <w:rStyle w:val="ChItalBold"/>
          <w:lang w:bidi="ar-EG"/>
        </w:rPr>
        <w:t>fikr</w:t>
      </w:r>
      <w:r w:rsidRPr="00D64694">
        <w:t>.</w:t>
      </w:r>
    </w:p>
  </w:footnote>
  <w:footnote w:id="100">
    <w:p w14:paraId="6CB226BF" w14:textId="77777777" w:rsidR="00BC6239" w:rsidRPr="00D64694" w:rsidRDefault="00BC6239" w:rsidP="00C61587">
      <w:pPr>
        <w:pStyle w:val="FootnoteText105pt"/>
      </w:pPr>
      <w:r w:rsidRPr="00D64694">
        <w:rPr>
          <w:rStyle w:val="FootnoteReference"/>
        </w:rPr>
        <w:footnoteRef/>
      </w:r>
      <w:r w:rsidRPr="00D64694">
        <w:tab/>
        <w:t>Loan words with a /</w:t>
      </w:r>
      <w:r w:rsidRPr="00D64694">
        <w:rPr>
          <w:rStyle w:val="ChCharisSIL85pt"/>
        </w:rPr>
        <w:t>si.ɔ</w:t>
      </w:r>
      <w:r w:rsidRPr="00D64694">
        <w:t>/ sequence in which the syllable containing /s/ is stressed are unattested.</w:t>
      </w:r>
    </w:p>
  </w:footnote>
  <w:footnote w:id="101">
    <w:p w14:paraId="09855F82" w14:textId="77777777" w:rsidR="00BC6239" w:rsidRPr="00D64694" w:rsidRDefault="00BC6239" w:rsidP="00C61587">
      <w:pPr>
        <w:pStyle w:val="FootnoteText105pt"/>
      </w:pPr>
      <w:r w:rsidRPr="00D64694">
        <w:rPr>
          <w:rStyle w:val="FootnoteReference"/>
        </w:rPr>
        <w:footnoteRef/>
      </w:r>
      <w:r w:rsidRPr="00D64694">
        <w:tab/>
        <w:t xml:space="preserve">Four loan words are attested with word-final CC cluster: </w:t>
      </w:r>
      <w:r w:rsidRPr="00D64694">
        <w:rPr>
          <w:rStyle w:val="ChItalBold"/>
        </w:rPr>
        <w:t>erport</w:t>
      </w:r>
      <w:r w:rsidRPr="00D64694">
        <w:t xml:space="preserve"> ‘airport’, </w:t>
      </w:r>
      <w:r w:rsidRPr="00D64694">
        <w:rPr>
          <w:rStyle w:val="ChItalBold"/>
        </w:rPr>
        <w:t>kompleks</w:t>
      </w:r>
      <w:r w:rsidRPr="00D64694">
        <w:t xml:space="preserve"> ‘complex’, </w:t>
      </w:r>
      <w:r w:rsidRPr="00D64694">
        <w:rPr>
          <w:rStyle w:val="ChItalBold"/>
        </w:rPr>
        <w:t>petromaks</w:t>
      </w:r>
      <w:r w:rsidRPr="00D64694">
        <w:t xml:space="preserve"> ‘kerosene lantern’ and </w:t>
      </w:r>
      <w:r w:rsidRPr="00D64694">
        <w:rPr>
          <w:rStyle w:val="ChItalBold"/>
        </w:rPr>
        <w:t>raport</w:t>
      </w:r>
      <w:r w:rsidRPr="00D64694">
        <w:t xml:space="preserve"> ‘school report book’. Rather commonly, however, these items are realized without the word-final CC cluster, as in [</w:t>
      </w:r>
      <w:r w:rsidRPr="00D64694">
        <w:rPr>
          <w:rStyle w:val="ChCharisSIL85pt"/>
        </w:rPr>
        <w:t>ˈɛ̞r.pɔ̞r</w:t>
      </w:r>
      <w:r w:rsidRPr="00D64694">
        <w:t>] ‘airport’, [</w:t>
      </w:r>
      <w:r w:rsidRPr="00D64694">
        <w:rPr>
          <w:rStyle w:val="ChCharisSIL85pt"/>
        </w:rPr>
        <w:t>ˈkɔ̞m.plɛ̞k</w:t>
      </w:r>
      <w:r w:rsidRPr="00D64694">
        <w:t>] ‘complex’, or [</w:t>
      </w:r>
      <w:r w:rsidRPr="00D64694">
        <w:rPr>
          <w:rStyle w:val="ChCharisSIL85pt"/>
        </w:rPr>
        <w:t>ˌpɛ.tɾɔ.ˈmɐs</w:t>
      </w:r>
      <w:r w:rsidRPr="00D64694">
        <w:t>] ‘kerosene lantern’.</w:t>
      </w:r>
    </w:p>
  </w:footnote>
  <w:footnote w:id="102">
    <w:p w14:paraId="5CADA3EA" w14:textId="5732F2B2" w:rsidR="00BC6239" w:rsidRPr="00D64694" w:rsidRDefault="00BC6239" w:rsidP="00B0017B">
      <w:pPr>
        <w:pStyle w:val="FootnoteText"/>
      </w:pPr>
      <w:r w:rsidRPr="00D64694">
        <w:rPr>
          <w:rStyle w:val="FootnoteReference"/>
        </w:rPr>
        <w:footnoteRef/>
      </w:r>
      <w:r w:rsidRPr="00D64694">
        <w:tab/>
        <w:t>As nasals and approximants do not occur in C</w:t>
      </w:r>
      <w:r w:rsidRPr="00D64694">
        <w:rPr>
          <w:vertAlign w:val="subscript"/>
        </w:rPr>
        <w:t>1</w:t>
      </w:r>
      <w:r w:rsidRPr="00D64694">
        <w:t xml:space="preserve"> position, they are excluded from </w:t>
      </w:r>
      <w:r w:rsidRPr="00D64694">
        <w:fldChar w:fldCharType="begin"/>
      </w:r>
      <w:r w:rsidRPr="00D64694">
        <w:instrText xml:space="preserve"> REF _Ref338425181 \h </w:instrText>
      </w:r>
      <w:r w:rsidRPr="00D64694">
        <w:fldChar w:fldCharType="separate"/>
      </w:r>
      <w:r w:rsidR="00154D81" w:rsidRPr="00913A62">
        <w:t xml:space="preserve">Table </w:t>
      </w:r>
      <w:r w:rsidR="00154D81">
        <w:rPr>
          <w:noProof/>
          <w:cs/>
        </w:rPr>
        <w:t>‎</w:t>
      </w:r>
      <w:r w:rsidR="00154D81">
        <w:rPr>
          <w:noProof/>
        </w:rPr>
        <w:t>2</w:t>
      </w:r>
      <w:r w:rsidR="00154D81">
        <w:t>.</w:t>
      </w:r>
      <w:r w:rsidR="00154D81">
        <w:rPr>
          <w:noProof/>
        </w:rPr>
        <w:t>53</w:t>
      </w:r>
      <w:r w:rsidRPr="00D64694">
        <w:fldChar w:fldCharType="end"/>
      </w:r>
      <w:r w:rsidRPr="00D64694">
        <w:t>.</w:t>
      </w:r>
    </w:p>
  </w:footnote>
  <w:footnote w:id="103">
    <w:p w14:paraId="0C762FDD" w14:textId="5F9673BE" w:rsidR="00BC6239" w:rsidRPr="00D64694" w:rsidRDefault="00BC6239" w:rsidP="00B0017B">
      <w:pPr>
        <w:pStyle w:val="FootnoteText"/>
      </w:pPr>
      <w:r w:rsidRPr="00D64694">
        <w:rPr>
          <w:rStyle w:val="FootnoteReference"/>
        </w:rPr>
        <w:footnoteRef/>
      </w:r>
      <w:r w:rsidRPr="00D64694">
        <w:tab/>
        <w:t>The Dutch examples are taken from</w:t>
      </w:r>
      <w:r>
        <w:t xml:space="preserve"> </w:t>
      </w:r>
      <w:r w:rsidRPr="00FC1811">
        <w:rPr>
          <w:rStyle w:val="Citation"/>
        </w:rPr>
        <w:fldChar w:fldCharType="begin"/>
      </w:r>
      <w:r>
        <w:rPr>
          <w:rStyle w:val="Citation"/>
        </w:rPr>
        <w:instrText>ADDIN CITAVI.PLACEHOLDER 07b6d14a-9e42-49d2-9181-42c344f294f2 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9vcmRlbi5vcmcgTU1YSSAoMjAxMC0pPC9UZXh0Pg0KICAgIDwvVGV4dFVuaXQ+DQogIDwvVGV4dFVuaXRzPg0KPC9QbGFjZWhvbGRlcj4=</w:instrText>
      </w:r>
      <w:r w:rsidRPr="00FC1811">
        <w:rPr>
          <w:rStyle w:val="Citation"/>
        </w:rPr>
        <w:fldChar w:fldCharType="separate"/>
      </w:r>
      <w:bookmarkStart w:id="1086" w:name="_CTVP00107b6d14a9e4249d2918142c344f294f2"/>
      <w:r w:rsidR="0092006B">
        <w:rPr>
          <w:rStyle w:val="Citation"/>
        </w:rPr>
        <w:t>Woorden.org MMXI (2010-)</w:t>
      </w:r>
      <w:bookmarkEnd w:id="1086"/>
      <w:r w:rsidRPr="00FC1811">
        <w:rPr>
          <w:rStyle w:val="Citation"/>
        </w:rPr>
        <w:fldChar w:fldCharType="end"/>
      </w:r>
      <w:r w:rsidRPr="00D64694">
        <w:t xml:space="preserve"> and the English examples from</w:t>
      </w:r>
      <w:r>
        <w:t xml:space="preserve"> </w:t>
      </w:r>
      <w:r w:rsidRPr="00FC1811">
        <w:rPr>
          <w:rStyle w:val="Citation"/>
        </w:rPr>
        <w:fldChar w:fldCharType="begin"/>
      </w:r>
      <w:r>
        <w:rPr>
          <w:rStyle w:val="Citation"/>
        </w:rPr>
        <w:instrText>ADDIN CITAVI.PLACEHOLDER 72a38499-5163-43b7-970b-8761f59598ff 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94Zm9yZCBVbml2ZXJzaXR5IFByZXNzICgyMDAwLSk8L1RleHQ+DQogICAgPC9UZXh0VW5pdD4NCiAgPC9UZXh0VW5pdHM+DQo8L1BsYWNlaG9sZGVyPg==</w:instrText>
      </w:r>
      <w:r w:rsidRPr="00FC1811">
        <w:rPr>
          <w:rStyle w:val="Citation"/>
        </w:rPr>
        <w:fldChar w:fldCharType="separate"/>
      </w:r>
      <w:bookmarkStart w:id="1087" w:name="_CTVP00172a38499516343b7970b8761f59598ff"/>
      <w:r w:rsidR="0092006B">
        <w:rPr>
          <w:rStyle w:val="Citation"/>
        </w:rPr>
        <w:t>Oxford University Press (2000-)</w:t>
      </w:r>
      <w:bookmarkEnd w:id="1087"/>
      <w:r w:rsidRPr="00FC1811">
        <w:rPr>
          <w:rStyle w:val="Citation"/>
        </w:rPr>
        <w:fldChar w:fldCharType="end"/>
      </w:r>
      <w:r w:rsidRPr="00D64694">
        <w:t>.</w:t>
      </w:r>
    </w:p>
  </w:footnote>
  <w:footnote w:id="104">
    <w:p w14:paraId="2D16DB52" w14:textId="085741D8" w:rsidR="00BC6239" w:rsidRPr="00D64694" w:rsidRDefault="00BC6239" w:rsidP="00B0017B">
      <w:pPr>
        <w:pStyle w:val="FootnoteText"/>
      </w:pPr>
      <w:r w:rsidRPr="00D64694">
        <w:rPr>
          <w:rStyle w:val="FootnoteReference"/>
        </w:rPr>
        <w:footnoteRef/>
      </w:r>
      <w:r w:rsidRPr="00D64694">
        <w:tab/>
        <w:t xml:space="preserve">The small caps designate the abstract representation of affixes that have more than one form of realization; prefixes </w:t>
      </w:r>
      <w:r w:rsidRPr="00D64694">
        <w:rPr>
          <w:rStyle w:val="ChSmallCapsItalBold"/>
        </w:rPr>
        <w:t>ter­</w:t>
      </w:r>
      <w:r w:rsidRPr="00D64694">
        <w:rPr>
          <w:lang w:eastAsia="en-US"/>
        </w:rPr>
        <w:t xml:space="preserve">, </w:t>
      </w:r>
      <w:r w:rsidRPr="00D64694">
        <w:rPr>
          <w:rStyle w:val="ChSmallCapsItalBold"/>
        </w:rPr>
        <w:t>pe(n)­</w:t>
      </w:r>
      <w:r w:rsidRPr="00D64694">
        <w:rPr>
          <w:lang w:eastAsia="en-US"/>
        </w:rPr>
        <w:t xml:space="preserve">, and </w:t>
      </w:r>
      <w:r w:rsidRPr="00D64694">
        <w:rPr>
          <w:rStyle w:val="ChSmallCapsItalBold"/>
        </w:rPr>
        <w:t>ber­</w:t>
      </w:r>
      <w:r w:rsidRPr="00D64694">
        <w:t xml:space="preserve">, have two allomorphs each, namely </w:t>
      </w:r>
      <w:r w:rsidRPr="00D64694">
        <w:rPr>
          <w:rStyle w:val="ChItalBold"/>
          <w:szCs w:val="19"/>
        </w:rPr>
        <w:t>ter</w:t>
      </w:r>
      <w:r w:rsidRPr="00D64694">
        <w:rPr>
          <w:rStyle w:val="ChItalBold"/>
        </w:rPr>
        <w:t>­</w:t>
      </w:r>
      <w:r w:rsidRPr="00D64694">
        <w:t xml:space="preserve"> and </w:t>
      </w:r>
      <w:r w:rsidRPr="00D64694">
        <w:rPr>
          <w:rStyle w:val="ChItalBold"/>
          <w:szCs w:val="19"/>
        </w:rPr>
        <w:t>ta</w:t>
      </w:r>
      <w:r w:rsidRPr="00D64694">
        <w:rPr>
          <w:rStyle w:val="ChItalBold"/>
        </w:rPr>
        <w:t>­</w:t>
      </w:r>
      <w:r w:rsidRPr="00D64694">
        <w:t xml:space="preserve"> (§</w:t>
      </w:r>
      <w:r w:rsidRPr="00D64694">
        <w:fldChar w:fldCharType="begin"/>
      </w:r>
      <w:r w:rsidRPr="00D64694">
        <w:instrText xml:space="preserve"> REF _Ref354566119 \w \h </w:instrText>
      </w:r>
      <w:r w:rsidRPr="00D64694">
        <w:fldChar w:fldCharType="separate"/>
      </w:r>
      <w:r w:rsidR="00154D81">
        <w:rPr>
          <w:cs/>
        </w:rPr>
        <w:t>‎</w:t>
      </w:r>
      <w:r w:rsidR="00154D81">
        <w:t>3.1.2.1</w:t>
      </w:r>
      <w:r w:rsidRPr="00D64694">
        <w:fldChar w:fldCharType="end"/>
      </w:r>
      <w:r w:rsidRPr="00D64694">
        <w:t xml:space="preserve">), </w:t>
      </w:r>
      <w:r w:rsidRPr="00D64694">
        <w:rPr>
          <w:rStyle w:val="ChItalBold"/>
          <w:szCs w:val="19"/>
        </w:rPr>
        <w:t>pe(</w:t>
      </w:r>
      <w:r w:rsidRPr="00D64694">
        <w:rPr>
          <w:rStyle w:val="ChSmallCapsItalBold"/>
          <w:szCs w:val="19"/>
        </w:rPr>
        <w:t>n</w:t>
      </w:r>
      <w:r w:rsidRPr="00D64694">
        <w:rPr>
          <w:rStyle w:val="ChItalBold"/>
          <w:szCs w:val="19"/>
        </w:rPr>
        <w:t>)</w:t>
      </w:r>
      <w:r w:rsidRPr="00D64694">
        <w:rPr>
          <w:szCs w:val="19"/>
        </w:rPr>
        <w:t xml:space="preserve">­ and </w:t>
      </w:r>
      <w:r w:rsidRPr="00D64694">
        <w:rPr>
          <w:rStyle w:val="ChItalBold"/>
          <w:szCs w:val="19"/>
        </w:rPr>
        <w:t>pa(</w:t>
      </w:r>
      <w:r w:rsidRPr="00D64694">
        <w:rPr>
          <w:rStyle w:val="ChSmallCapsItalBold"/>
          <w:szCs w:val="19"/>
        </w:rPr>
        <w:t>n</w:t>
      </w:r>
      <w:r w:rsidRPr="00D64694">
        <w:rPr>
          <w:rStyle w:val="ChItalBold"/>
          <w:szCs w:val="19"/>
        </w:rPr>
        <w:t>)</w:t>
      </w:r>
      <w:r w:rsidRPr="00D64694">
        <w:rPr>
          <w:szCs w:val="19"/>
        </w:rPr>
        <w:t xml:space="preserve">­ (small-caps </w:t>
      </w:r>
      <w:r w:rsidRPr="00D64694">
        <w:rPr>
          <w:rStyle w:val="ChSmallCapsItalBold"/>
          <w:szCs w:val="19"/>
        </w:rPr>
        <w:t>n</w:t>
      </w:r>
      <w:r w:rsidRPr="00D64694">
        <w:rPr>
          <w:szCs w:val="19"/>
        </w:rPr>
        <w:t xml:space="preserve"> represents the different realizations of the nasal) </w:t>
      </w:r>
      <w:r w:rsidRPr="00D64694">
        <w:t>(§</w:t>
      </w:r>
      <w:r w:rsidRPr="00D64694">
        <w:fldChar w:fldCharType="begin"/>
      </w:r>
      <w:r w:rsidRPr="00D64694">
        <w:instrText xml:space="preserve"> REF _Ref354566123 \w \h </w:instrText>
      </w:r>
      <w:r w:rsidRPr="00D64694">
        <w:fldChar w:fldCharType="separate"/>
      </w:r>
      <w:r w:rsidR="00154D81">
        <w:rPr>
          <w:cs/>
        </w:rPr>
        <w:t>‎</w:t>
      </w:r>
      <w:r w:rsidR="00154D81">
        <w:t>3.1.4.1</w:t>
      </w:r>
      <w:r w:rsidRPr="00D64694">
        <w:fldChar w:fldCharType="end"/>
      </w:r>
      <w:r w:rsidRPr="00D64694">
        <w:t>)</w:t>
      </w:r>
      <w:r w:rsidRPr="00D64694">
        <w:rPr>
          <w:szCs w:val="19"/>
        </w:rPr>
        <w:t xml:space="preserve">, and </w:t>
      </w:r>
      <w:r w:rsidRPr="00D64694">
        <w:rPr>
          <w:rStyle w:val="ChItalBold"/>
          <w:szCs w:val="19"/>
        </w:rPr>
        <w:t>ber</w:t>
      </w:r>
      <w:r w:rsidRPr="00D64694">
        <w:rPr>
          <w:szCs w:val="19"/>
        </w:rPr>
        <w:t xml:space="preserve">­ and </w:t>
      </w:r>
      <w:r w:rsidRPr="00D64694">
        <w:rPr>
          <w:rStyle w:val="ChItalBold"/>
          <w:szCs w:val="19"/>
        </w:rPr>
        <w:t>ba</w:t>
      </w:r>
      <w:r w:rsidRPr="00D64694">
        <w:rPr>
          <w:szCs w:val="19"/>
        </w:rPr>
        <w:t>­</w:t>
      </w:r>
      <w:r w:rsidRPr="00D64694">
        <w:t xml:space="preserve"> (§</w:t>
      </w:r>
      <w:r w:rsidRPr="00D64694">
        <w:fldChar w:fldCharType="begin"/>
      </w:r>
      <w:r w:rsidRPr="00D64694">
        <w:instrText xml:space="preserve"> REF _Ref354566129 \w \h </w:instrText>
      </w:r>
      <w:r w:rsidRPr="00D64694">
        <w:fldChar w:fldCharType="separate"/>
      </w:r>
      <w:r w:rsidR="00154D81">
        <w:rPr>
          <w:cs/>
        </w:rPr>
        <w:t>‎</w:t>
      </w:r>
      <w:r w:rsidR="00154D81">
        <w:t>3.1.5.1</w:t>
      </w:r>
      <w:r w:rsidRPr="00D64694">
        <w:fldChar w:fldCharType="end"/>
      </w:r>
      <w:r w:rsidRPr="00D64694">
        <w:t xml:space="preserve">), </w:t>
      </w:r>
      <w:r w:rsidRPr="00D64694">
        <w:rPr>
          <w:szCs w:val="19"/>
        </w:rPr>
        <w:t>respectively.</w:t>
      </w:r>
    </w:p>
  </w:footnote>
  <w:footnote w:id="105">
    <w:p w14:paraId="60E8AECE" w14:textId="12CDEF11" w:rsidR="00BC6239" w:rsidRPr="00D64694" w:rsidRDefault="00BC6239" w:rsidP="00B0017B">
      <w:pPr>
        <w:pStyle w:val="FootnoteText"/>
      </w:pPr>
      <w:r w:rsidRPr="00D64694">
        <w:rPr>
          <w:rStyle w:val="FootnoteReference"/>
        </w:rPr>
        <w:footnoteRef/>
      </w:r>
      <w:r w:rsidRPr="00D64694">
        <w:tab/>
      </w:r>
      <w:r w:rsidRPr="00FC1811">
        <w:rPr>
          <w:rStyle w:val="Citation"/>
        </w:rPr>
        <w:fldChar w:fldCharType="begin"/>
      </w:r>
      <w:r>
        <w:rPr>
          <w:rStyle w:val="Citation"/>
        </w:rPr>
        <w:instrText>ADDIN CITAVI.PLACEHOLDER ba408c81-1f9f-4331-8e78-3cbaf3329176 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rZSAoMTk2NzogMTY54oCTMTcxKTwvVGV4dD4NCiAgICA8L1RleHRVbml0Pg0KICA8L1RleHRVbml0cz4NCjwvUGxhY2Vob2xkZXI+</w:instrText>
      </w:r>
      <w:r w:rsidRPr="00FC1811">
        <w:rPr>
          <w:rStyle w:val="Citation"/>
        </w:rPr>
        <w:fldChar w:fldCharType="separate"/>
      </w:r>
      <w:bookmarkStart w:id="1161" w:name="_CTVP001ba408c811f9f43318e783cbaf3329176"/>
      <w:r w:rsidR="0092006B">
        <w:rPr>
          <w:rStyle w:val="Citation"/>
        </w:rPr>
        <w:t>Pike (1967: 169–171)</w:t>
      </w:r>
      <w:bookmarkEnd w:id="1161"/>
      <w:r w:rsidRPr="00FC1811">
        <w:rPr>
          <w:rStyle w:val="Citation"/>
        </w:rPr>
        <w:fldChar w:fldCharType="end"/>
      </w:r>
      <w:r w:rsidRPr="00D64694">
        <w:t xml:space="preserve"> talks about the “Activeness of Morphemes” rather than of “morphological patterns”.</w:t>
      </w:r>
    </w:p>
  </w:footnote>
  <w:footnote w:id="106">
    <w:p w14:paraId="598702C1" w14:textId="5C4EEF99" w:rsidR="00BC6239" w:rsidRPr="00D64694" w:rsidRDefault="00BC6239" w:rsidP="00B0017B">
      <w:pPr>
        <w:pStyle w:val="FootnoteText"/>
      </w:pPr>
      <w:r w:rsidRPr="00D64694">
        <w:rPr>
          <w:rStyle w:val="FootnoteReference"/>
        </w:rPr>
        <w:footnoteRef/>
      </w:r>
      <w:r w:rsidRPr="00D64694">
        <w:tab/>
        <w:t>As</w:t>
      </w:r>
      <w:r>
        <w:t xml:space="preserve"> </w:t>
      </w:r>
      <w:r w:rsidRPr="00FC1811">
        <w:rPr>
          <w:rStyle w:val="Citation"/>
        </w:rPr>
        <w:fldChar w:fldCharType="begin"/>
      </w:r>
      <w:r w:rsidRPr="00FC1811">
        <w:rPr>
          <w:rStyle w:val="Citation"/>
        </w:rPr>
        <w:instrText>ADDIN CITAVI.PLACEHOLDER d4d447a8-00ce-48e8-895b-a0f9d75ac33e 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aG9ydFRpdGxlPkJhdWVyIDIwMDEg4oCTIE1vcnBob2xvZ2ljYWwgcHJvZHVjdGl2aXR5PC9TaG9ydFRpdGxlPg0KICAgICAgICA8VGl0bGU+TW9ycGhvbG9naWNhbCBwcm9kdWN0aXZpdHk8L1RpdGxlPg0KICAgICAgICA8WWVhcj4yMDAxPC9ZZWFyPg0KICAgICAgPC9SZWZlcmVuY2U+DQogICAgPC9FbnRyeT4NCiAgPC9FbnRyaWVzPg0KICA8VGV4dD5CYXVlciAoMjAwMTogMTI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VlciAoMjAwMTogMTI1KTwvVGV4dD4NCiAgICA8L1RleHRVbml0Pg0KICA8L1RleHRVbml0cz4NCjwvUGxhY2Vob2xkZXI+</w:instrText>
      </w:r>
      <w:r w:rsidRPr="00FC1811">
        <w:rPr>
          <w:rStyle w:val="Citation"/>
        </w:rPr>
        <w:fldChar w:fldCharType="separate"/>
      </w:r>
      <w:bookmarkStart w:id="1164" w:name="_CTVP001d4d447a800ce48e8895ba0f9d75ac33e"/>
      <w:r w:rsidR="0092006B">
        <w:rPr>
          <w:rStyle w:val="Citation"/>
        </w:rPr>
        <w:t>Bauer (2001: 125)</w:t>
      </w:r>
      <w:bookmarkEnd w:id="1164"/>
      <w:r w:rsidRPr="00FC1811">
        <w:rPr>
          <w:rStyle w:val="Citation"/>
        </w:rPr>
        <w:fldChar w:fldCharType="end"/>
      </w:r>
      <w:r w:rsidRPr="00D64694">
        <w:t xml:space="preserve"> elaborates, however, there is an ongoing discussion among scholars “whether productivity is a gradable/scalar phenomenon or not”.</w:t>
      </w:r>
    </w:p>
  </w:footnote>
  <w:footnote w:id="107">
    <w:p w14:paraId="2B8191DD" w14:textId="005FBA71" w:rsidR="00BC6239" w:rsidRPr="00D64694" w:rsidRDefault="00BC6239" w:rsidP="00B0017B">
      <w:pPr>
        <w:pStyle w:val="FootnoteText"/>
      </w:pPr>
      <w:r w:rsidRPr="00D64694">
        <w:rPr>
          <w:rStyle w:val="FootnoteReference"/>
        </w:rPr>
        <w:footnoteRef/>
      </w:r>
      <w:r w:rsidRPr="00D64694">
        <w:tab/>
        <w:t xml:space="preserve">Type frequency is defined as “the number of types of a class of linguistic units in a corpus”, while token frequency refers to “the number of tokens of a linguistic unit or a class of linguistic units in a corpus” </w:t>
      </w:r>
      <w:r>
        <w:rPr>
          <w:rStyle w:val="Citation"/>
        </w:rPr>
        <w:fldChar w:fldCharType="begin"/>
      </w:r>
      <w:r>
        <w:rPr>
          <w:rStyle w:val="Citation"/>
        </w:rPr>
        <w:instrText>ADDIN CITAVI.PLACEHOLDER eb8d86ed-327b-4f49-a3e6-2359f920c6d5 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29paiAyMDA3OiAzMjMpPC9UZXh0Pg0KICAgIDwvVGV4dFVuaXQ+DQogIDwvVGV4dFVuaXRzPg0KPC9QbGFjZWhvbGRlcj4=</w:instrText>
      </w:r>
      <w:r>
        <w:rPr>
          <w:rStyle w:val="Citation"/>
        </w:rPr>
        <w:fldChar w:fldCharType="separate"/>
      </w:r>
      <w:bookmarkStart w:id="1175" w:name="_CTVP001eb8d86ed327b4f49a3e62359f920c6d5"/>
      <w:r w:rsidR="0092006B">
        <w:rPr>
          <w:rStyle w:val="Citation"/>
        </w:rPr>
        <w:t>(Booij 2007: 323)</w:t>
      </w:r>
      <w:bookmarkEnd w:id="1175"/>
      <w:r>
        <w:rPr>
          <w:rStyle w:val="Citation"/>
        </w:rPr>
        <w:fldChar w:fldCharType="end"/>
      </w:r>
      <w:r w:rsidRPr="00D64694">
        <w:t>. Hapaxes are “</w:t>
      </w:r>
      <w:r w:rsidRPr="00D64694">
        <w:rPr>
          <w:lang w:eastAsia="en-US"/>
        </w:rPr>
        <w:t>new word types that occur only once in the corpus, and clearly do not belong to the set of established words</w:t>
      </w:r>
      <w:r w:rsidRPr="00D64694">
        <w:t xml:space="preserve">” </w:t>
      </w:r>
      <w:r>
        <w:rPr>
          <w:rStyle w:val="Citation"/>
        </w:rPr>
        <w:fldChar w:fldCharType="begin"/>
      </w:r>
      <w:r>
        <w:rPr>
          <w:rStyle w:val="Citation"/>
        </w:rPr>
        <w:instrText>ADDIN CITAVI.PLACEHOLDER 28c52dfc-0692-4e1c-be5d-55b93808bd07 PFBsYWNlaG9sZGVyPg0KICA8QWRkSW5WZXJzaW9uPjUuMi4wLjg8L0FkZEluVmVyc2lvbj4NCiAgPElkPjI4YzUyZGZjLTA2OTItNGUxYy1iZTVkLTU1YjkzODA4YmQwNzwvSWQ+DQogIDxFbnRyaWVzPg0KICAgIDxFbnRyeT4NCiAgICAgIDxJZD45ZWUxMTE5OS03NWJmLTRhNjEtOTNmMi1mNjZkMDMxMmEzNWI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mVmZXJlbmNlSWQ+ODdmOTRjZjYtYzRhZS00YTliLWJmM2UtMmZhMjgyYjFiZGUwPC9SZWZlcmVuY2VJZD4NCiAgICAgIDxSdWxlU2V0T3ZlcnJpZGU+VGV4dGNpdDwvUnVsZVNldE92ZXJyaWRlPg0KICAgICAgPFllYXJPbmx5PnRydWU8L1llYXJPbmx5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OiA2OSk8L1RleHQ+DQogICAgPC9UZXh0VW5pdD4NCiAgPC9UZXh0VW5pdHM+DQo8L1BsYWNlaG9sZGVyPg==</w:instrText>
      </w:r>
      <w:r>
        <w:rPr>
          <w:rStyle w:val="Citation"/>
        </w:rPr>
        <w:fldChar w:fldCharType="separate"/>
      </w:r>
      <w:bookmarkStart w:id="1176" w:name="_CTVP00128c52dfc06924e1cbe5d55b93808bd07"/>
      <w:r w:rsidR="0092006B">
        <w:rPr>
          <w:rStyle w:val="Citation"/>
        </w:rPr>
        <w:t>(2007: 69)</w:t>
      </w:r>
      <w:bookmarkEnd w:id="1176"/>
      <w:r>
        <w:rPr>
          <w:rStyle w:val="Citation"/>
        </w:rPr>
        <w:fldChar w:fldCharType="end"/>
      </w:r>
      <w:r w:rsidRPr="00D64694">
        <w:t>.</w:t>
      </w:r>
    </w:p>
  </w:footnote>
  <w:footnote w:id="108">
    <w:p w14:paraId="48C20352" w14:textId="0BCD5485" w:rsidR="00BC6239" w:rsidRPr="00D64694" w:rsidRDefault="00BC6239" w:rsidP="00B0017B">
      <w:pPr>
        <w:pStyle w:val="FootnoteText"/>
      </w:pPr>
      <w:r w:rsidRPr="00D64694">
        <w:rPr>
          <w:rStyle w:val="FootnoteReference"/>
        </w:rPr>
        <w:footnoteRef/>
      </w:r>
      <w:r w:rsidRPr="00D64694">
        <w:tab/>
        <w:t>While</w:t>
      </w:r>
      <w:r>
        <w:t xml:space="preserve"> </w:t>
      </w:r>
      <w:r w:rsidRPr="00FC1811">
        <w:rPr>
          <w:rStyle w:val="Citation"/>
        </w:rPr>
        <w:fldChar w:fldCharType="begin"/>
      </w:r>
      <w:r>
        <w:rPr>
          <w:rStyle w:val="Citation"/>
        </w:rPr>
        <w:instrText>ADDIN CITAVI.PLACEHOLDER df0a3940-e00c-4f95-8752-103209ad88b8 PFBsYWNlaG9sZGVyPg0KICA8QWRkSW5WZXJzaW9uPjUuMi4wLjg8L0FkZEluVmVyc2lvbj4NCiAgPElkPmRmMGEzOTQwLWUwMGMtNGY5NS04NzUyLTEwMzIwOWFkODhiODwvSWQ+DQogIDxFbnRyaWVzPg0KICAgIDxFbnRyeT4NCiAgICAgIDxJZD4xZDg1NGFiZC02Y2Q0LTQ1ZDMtOGMyNi0xNGI2ODc3MDNkYTY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TI4OGI5YjQtOTk5NC00Y2ZkLWI1YTktZDcxYzdjYjE0ZjE0PC9SZWZlcmVuY2VJZD4NCiAgICAgIDxSdWxlU2V0T3ZlcnJpZGU+Rm9vdGNpdDwvUnVsZVNldE92ZXJyaWRl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F5bG9yICgxOTgzOiAxOCk8L1RleHQ+DQogICAgPC9UZXh0VW5pdD4NCiAgPC9UZXh0VW5pdHM+DQo8L1BsYWNlaG9sZGVyPg==</w:instrText>
      </w:r>
      <w:r w:rsidRPr="00FC1811">
        <w:rPr>
          <w:rStyle w:val="Citation"/>
        </w:rPr>
        <w:fldChar w:fldCharType="separate"/>
      </w:r>
      <w:bookmarkStart w:id="1235" w:name="_CTVP001df0a3940e00c4f958752103209ad88b8"/>
      <w:r w:rsidR="0092006B">
        <w:rPr>
          <w:rStyle w:val="Citation"/>
        </w:rPr>
        <w:t>Taylor (1983: 18)</w:t>
      </w:r>
      <w:bookmarkEnd w:id="1235"/>
      <w:r w:rsidRPr="00FC1811">
        <w:rPr>
          <w:rStyle w:val="Citation"/>
        </w:rPr>
        <w:fldChar w:fldCharType="end"/>
      </w:r>
      <w:r w:rsidRPr="00D64694">
        <w:t xml:space="preserve"> considers the prefix to be productive, </w:t>
      </w:r>
      <w:r w:rsidRPr="00FC1811">
        <w:rPr>
          <w:rStyle w:val="Citation"/>
        </w:rPr>
        <w:fldChar w:fldCharType="begin"/>
      </w:r>
      <w:r>
        <w:rPr>
          <w:rStyle w:val="Citation"/>
        </w:rPr>
        <w:instrText>ADDIN CITAVI.PLACEHOLDER 7b0ad823-e00d-4555-b285-66acf40190ef PFBsYWNlaG9sZGVyPg0KICA8QWRkSW5WZXJzaW9uPjUuMi4wLjg8L0FkZEluVmVyc2lvbj4NCiAgPElkPjdiMGFkODIzLWUwMGQtNDU1NS1iMjg1LTY2YWNmNDAxOTBlZjwvSWQ+DQogIDxFbnRyaWVzPg0KICAgIDxFbnRyeT4NCiAgICAgIDxJZD4zZDI5ZDU0YS1kNGUwLTRhZDAtODY5ZC04NzkwOGFiNGEwZGM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FhNTkxM2E3LWU1NmItNDdiYy1iOWMzLTEwNzI5MGViNTY3MTwvUmVmZXJlbmNlSWQ+DQogICAgICA8UnVsZVNldE92ZXJyaWRlPkZvb3RjaXQ8L1J1bGVTZXRPdmVycmlkZT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Q2xlbWVuczwvRmlyc3ROYW1lPg0KICAgICAgICAgICAgPExhc3ROYW1lPlZvb3Job2V2ZTwvTGFzdE5hbWU+DQogICAgICAgICAgICA8TWlkZGxlTmFtZT5M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WE1OTEzYTctZTU2Yi00N2JjLWI5YzMtMTA3MjkwZWI1NjcxPC9JZD4NCiAgICAgICAgPExhbmd1YWdlPkVuZ2xpc2g8L0xhbmd1YWdlPg0KICAgICAgICA8TGFuZ3VhZ2VDb2RlPmVuPC9MYW5ndWFnZUNvZGU+DQogICAgICAgIDxQYWdlUmFuZ2U+PCFbQ0RBVEFbPHNwPg0KICA8bj4xPC9uPg0KICA8aW4+dHJ1ZTwvaW4+DQogIDxvcz4xPC9vcz4NCiAgPHBzPjE8L3BzPg0KPC9zcD4NCjxlcD4NCiAgPG4+MTM8L24+DQogIDxpbj50cnVlPC9pbj4NCiAgPG9zPjEzPC9vcz4NCiAgPHBzPjEzPC9wcz4NCjwvZXA+DQo8b3M+MS0xMzwvb3M+XV0+PC9QYWdlUmFuZ2U+DQogICAgICAgIDxFbmRQYWdlPjEzPC9FbmRQYWdlPg0KICAgICAgICA8U3RhcnRQYWdlPjE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Wb29yaG9ldmUgMTk4MyDigJMgU29tZSBvYnNlcnZhdGlvbnMgb24gTm9ydGgtTW9sdWNjYW4gTWFsYXk8L1Nob3J0VGl0bGU+DQogICAgICAgIDxUaXRsZT5Tb21lIG9ic2VydmF0aW9ucyBvbiBOb3J0aC1Nb2x1Y2NhbiBNYWxheTwvVGl0bGU+DQogICAgICA8L1JlZmVyZW5jZT4NCiAgICA8L0VudHJ5Pg0KICA8L0VudHJpZXM+DQogIDxUZXh0PlZvb3Job2V2ZSAoMTk4Mzo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vcmhvZXZlICgxOTgzOiA0KTwvVGV4dD4NCiAgICA8L1RleHRVbml0Pg0KICA8L1RleHRVbml0cz4NCjwvUGxhY2Vob2xkZXI+</w:instrText>
      </w:r>
      <w:r w:rsidRPr="00FC1811">
        <w:rPr>
          <w:rStyle w:val="Citation"/>
        </w:rPr>
        <w:fldChar w:fldCharType="separate"/>
      </w:r>
      <w:bookmarkStart w:id="1236" w:name="_CTVP0017b0ad823e00d4555b28566acf40190ef"/>
      <w:r w:rsidR="0092006B">
        <w:rPr>
          <w:rStyle w:val="Citation"/>
        </w:rPr>
        <w:t>Voorhoeve (1983: 4)</w:t>
      </w:r>
      <w:bookmarkEnd w:id="1236"/>
      <w:r w:rsidRPr="00FC1811">
        <w:rPr>
          <w:rStyle w:val="Citation"/>
        </w:rPr>
        <w:fldChar w:fldCharType="end"/>
      </w:r>
      <w:r w:rsidRPr="00D64694">
        <w:t xml:space="preserve"> believes that it is unproductive.</w:t>
      </w:r>
    </w:p>
  </w:footnote>
  <w:footnote w:id="109">
    <w:p w14:paraId="56063BD3" w14:textId="651687B2" w:rsidR="00BC6239" w:rsidRPr="00D64694" w:rsidRDefault="00BC6239" w:rsidP="00A873C7">
      <w:pPr>
        <w:pStyle w:val="FootnoteText"/>
      </w:pPr>
      <w:r w:rsidRPr="00D64694">
        <w:rPr>
          <w:rStyle w:val="FootnoteReference"/>
        </w:rPr>
        <w:footnoteRef/>
      </w:r>
      <w:r w:rsidRPr="00D64694">
        <w:tab/>
        <w:t>The 43 verbs include 21 hapaxes (P=0.1257); the 38 bivalent ve</w:t>
      </w:r>
      <w:r>
        <w:t>rbs include 17 hapaxes (P=0.1111</w:t>
      </w:r>
      <w:r w:rsidRPr="00D64694">
        <w:t>); the f</w:t>
      </w:r>
      <w:r>
        <w:t>ive</w:t>
      </w:r>
      <w:r w:rsidRPr="00D64694">
        <w:t xml:space="preserve"> monovalent verbs include four hapaxes (P=0.</w:t>
      </w:r>
      <w:r>
        <w:t>2857</w:t>
      </w:r>
      <w:r w:rsidRPr="00D64694">
        <w:t>).</w:t>
      </w:r>
    </w:p>
  </w:footnote>
  <w:footnote w:id="110">
    <w:p w14:paraId="48320217" w14:textId="77777777" w:rsidR="00BC6239" w:rsidRPr="00D64694" w:rsidRDefault="00BC6239" w:rsidP="00B0017B">
      <w:pPr>
        <w:pStyle w:val="FootnoteText"/>
      </w:pPr>
      <w:r w:rsidRPr="00D64694">
        <w:rPr>
          <w:rStyle w:val="FootnoteReference"/>
        </w:rPr>
        <w:footnoteRef/>
      </w:r>
      <w:r w:rsidRPr="00D64694">
        <w:tab/>
        <w:t xml:space="preserve">The historical roots </w:t>
      </w:r>
      <w:r w:rsidRPr="00D64694">
        <w:rPr>
          <w:rStyle w:val="ChItalBold"/>
        </w:rPr>
        <w:t>tawa</w:t>
      </w:r>
      <w:r w:rsidRPr="00D64694">
        <w:t xml:space="preserve">, </w:t>
      </w:r>
      <w:r w:rsidRPr="00D64694">
        <w:rPr>
          <w:rStyle w:val="ChItalBold"/>
        </w:rPr>
        <w:t>grak</w:t>
      </w:r>
      <w:r w:rsidRPr="00D64694">
        <w:t xml:space="preserve">, or </w:t>
      </w:r>
      <w:r w:rsidRPr="00D64694">
        <w:rPr>
          <w:rStyle w:val="ChItalBold"/>
        </w:rPr>
        <w:t>apung</w:t>
      </w:r>
      <w:r w:rsidRPr="00D64694">
        <w:t xml:space="preserve"> do not exist in Papuan Malay.</w:t>
      </w:r>
    </w:p>
  </w:footnote>
  <w:footnote w:id="111">
    <w:p w14:paraId="41871089" w14:textId="38553243" w:rsidR="00BC6239" w:rsidRPr="00D64694" w:rsidRDefault="00BC6239" w:rsidP="00C61587">
      <w:pPr>
        <w:pStyle w:val="FootnoteText105pt"/>
      </w:pPr>
      <w:r w:rsidRPr="00D64694">
        <w:rPr>
          <w:rStyle w:val="FootnoteReference"/>
          <w:szCs w:val="18"/>
        </w:rPr>
        <w:footnoteRef/>
      </w:r>
      <w:r w:rsidRPr="00D64694">
        <w:tab/>
        <w:t xml:space="preserve">In addition, the 2,459-item word list (see Chapter </w:t>
      </w:r>
      <w:r w:rsidRPr="00D64694">
        <w:fldChar w:fldCharType="begin"/>
      </w:r>
      <w:r w:rsidRPr="00D64694">
        <w:instrText xml:space="preserve"> REF _Ref357271598 \w \h </w:instrText>
      </w:r>
      <w:r w:rsidRPr="00D64694">
        <w:fldChar w:fldCharType="separate"/>
      </w:r>
      <w:r w:rsidR="00154D81">
        <w:rPr>
          <w:cs/>
        </w:rPr>
        <w:t>‎</w:t>
      </w:r>
      <w:r w:rsidR="00154D81">
        <w:t>2</w:t>
      </w:r>
      <w:r w:rsidRPr="00D64694">
        <w:fldChar w:fldCharType="end"/>
      </w:r>
      <w:r w:rsidRPr="00D64694">
        <w:t>) contains five items realized with /</w:t>
      </w:r>
      <w:r w:rsidRPr="00D64694">
        <w:rPr>
          <w:rStyle w:val="ChCharisSIL85pt"/>
        </w:rPr>
        <w:t>ta­</w:t>
      </w:r>
      <w:r w:rsidRPr="00D64694">
        <w:t>/ rather than with /</w:t>
      </w:r>
      <w:r w:rsidRPr="00D64694">
        <w:rPr>
          <w:rStyle w:val="ChCharisSIL85pt"/>
        </w:rPr>
        <w:t>tɛr­</w:t>
      </w:r>
      <w:r w:rsidRPr="00D64694">
        <w:t>/: /</w:t>
      </w:r>
      <w:r w:rsidRPr="00D64694">
        <w:rPr>
          <w:rStyle w:val="ChCharisSIL85pt"/>
        </w:rPr>
        <w:t>tabla</w:t>
      </w:r>
      <w:r w:rsidRPr="00D64694">
        <w:t>/ ‘be cracked open’, /</w:t>
      </w:r>
      <w:r w:rsidRPr="00D64694">
        <w:rPr>
          <w:rStyle w:val="ChCharisSIL85pt"/>
        </w:rPr>
        <w:t>takumpul</w:t>
      </w:r>
      <w:r w:rsidRPr="00D64694">
        <w:t>/ ‘be gathered’, /</w:t>
      </w:r>
      <w:r w:rsidRPr="00D64694">
        <w:rPr>
          <w:rStyle w:val="ChCharisSIL85pt"/>
        </w:rPr>
        <w:t>takupas</w:t>
      </w:r>
      <w:r w:rsidRPr="00D64694">
        <w:t>/ ‘be peeled’, /</w:t>
      </w:r>
      <w:r w:rsidRPr="00D64694">
        <w:rPr>
          <w:rStyle w:val="ChCharisSIL85pt"/>
        </w:rPr>
        <w:t>tamasuk</w:t>
      </w:r>
      <w:r w:rsidRPr="00D64694">
        <w:t>/ ‘be included’, and /</w:t>
      </w:r>
      <w:r w:rsidRPr="00D64694">
        <w:rPr>
          <w:rStyle w:val="ChCharisSIL85pt"/>
        </w:rPr>
        <w:t>tatutup</w:t>
      </w:r>
      <w:r w:rsidRPr="00D64694">
        <w:t>/ ‘be closed’. In the corpus these items are realized with /</w:t>
      </w:r>
      <w:r w:rsidRPr="00D64694">
        <w:rPr>
          <w:rStyle w:val="ChCharisSIL85pt"/>
        </w:rPr>
        <w:t>tɛr­</w:t>
      </w:r>
      <w:r w:rsidRPr="00D64694">
        <w:t>/. Further, the word list also includes three items realized with /</w:t>
      </w:r>
      <w:r w:rsidRPr="00D64694">
        <w:rPr>
          <w:rStyle w:val="ChCharisSIL85pt"/>
        </w:rPr>
        <w:t>tɛr­</w:t>
      </w:r>
      <w:r w:rsidRPr="00D64694">
        <w:t>/ whereas in the corpus these items are most commonly realized with /</w:t>
      </w:r>
      <w:r w:rsidRPr="00D64694">
        <w:rPr>
          <w:rStyle w:val="ChCharisSIL85pt"/>
        </w:rPr>
        <w:t>ta­</w:t>
      </w:r>
      <w:r w:rsidRPr="00D64694">
        <w:t xml:space="preserve">/: </w:t>
      </w:r>
      <w:r w:rsidRPr="00D64694">
        <w:rPr>
          <w:rStyle w:val="ChItalBold"/>
        </w:rPr>
        <w:t>talempar</w:t>
      </w:r>
      <w:r w:rsidRPr="00D64694">
        <w:t xml:space="preserve"> ‘be thrown’, </w:t>
      </w:r>
      <w:r w:rsidRPr="00D64694">
        <w:rPr>
          <w:rStyle w:val="ChItalBold"/>
        </w:rPr>
        <w:t>talipat</w:t>
      </w:r>
      <w:r w:rsidRPr="00D64694">
        <w:t xml:space="preserve"> ‘be folded’, and </w:t>
      </w:r>
      <w:r w:rsidRPr="00D64694">
        <w:rPr>
          <w:rStyle w:val="ChItalBold"/>
        </w:rPr>
        <w:t>tarangkat</w:t>
      </w:r>
      <w:r w:rsidRPr="00D64694">
        <w:t xml:space="preserve"> ‘be lifted up’.</w:t>
      </w:r>
    </w:p>
  </w:footnote>
  <w:footnote w:id="112">
    <w:p w14:paraId="75922BFC" w14:textId="4FC68A8B" w:rsidR="00BC6239" w:rsidRPr="00D64694" w:rsidRDefault="00BC6239" w:rsidP="003E3336">
      <w:pPr>
        <w:pStyle w:val="FootnoteText"/>
      </w:pPr>
      <w:r w:rsidRPr="00D64694">
        <w:rPr>
          <w:rStyle w:val="FootnoteReference"/>
        </w:rPr>
        <w:footnoteRef/>
      </w:r>
      <w:r w:rsidRPr="00D64694">
        <w:tab/>
      </w:r>
      <w:r w:rsidRPr="00D64694">
        <w:rPr>
          <w:szCs w:val="19"/>
        </w:rPr>
        <w:t xml:space="preserve">As </w:t>
      </w:r>
      <w:r>
        <w:rPr>
          <w:szCs w:val="19"/>
        </w:rPr>
        <w:t xml:space="preserve">mentioned </w:t>
      </w:r>
      <w:r w:rsidRPr="00D64694">
        <w:rPr>
          <w:szCs w:val="19"/>
        </w:rPr>
        <w:t>in language internal factor (</w:t>
      </w:r>
      <w:r w:rsidRPr="00D64694">
        <w:rPr>
          <w:szCs w:val="19"/>
        </w:rPr>
        <w:fldChar w:fldCharType="begin"/>
      </w:r>
      <w:r w:rsidRPr="00D64694">
        <w:rPr>
          <w:szCs w:val="19"/>
        </w:rPr>
        <w:instrText xml:space="preserve"> REF _Ref346541608 \n \h </w:instrText>
      </w:r>
      <w:r w:rsidRPr="00D64694">
        <w:rPr>
          <w:szCs w:val="19"/>
        </w:rPr>
      </w:r>
      <w:r w:rsidRPr="00D64694">
        <w:rPr>
          <w:szCs w:val="19"/>
        </w:rPr>
        <w:fldChar w:fldCharType="separate"/>
      </w:r>
      <w:r w:rsidR="00154D81">
        <w:rPr>
          <w:szCs w:val="19"/>
          <w:cs/>
        </w:rPr>
        <w:t>‎</w:t>
      </w:r>
      <w:r w:rsidR="00154D81">
        <w:rPr>
          <w:szCs w:val="19"/>
        </w:rPr>
        <w:t>f)</w:t>
      </w:r>
      <w:r w:rsidRPr="00D64694">
        <w:rPr>
          <w:szCs w:val="19"/>
        </w:rPr>
        <w:fldChar w:fldCharType="end"/>
      </w:r>
      <w:r w:rsidRPr="00D64694">
        <w:rPr>
          <w:szCs w:val="19"/>
        </w:rPr>
        <w:t xml:space="preserve"> in §</w:t>
      </w:r>
      <w:r w:rsidRPr="00D64694">
        <w:rPr>
          <w:szCs w:val="19"/>
        </w:rPr>
        <w:fldChar w:fldCharType="begin"/>
      </w:r>
      <w:r w:rsidRPr="00D64694">
        <w:rPr>
          <w:szCs w:val="19"/>
        </w:rPr>
        <w:instrText xml:space="preserve"> REF _Ref341964824 \w \h </w:instrText>
      </w:r>
      <w:r w:rsidRPr="00D64694">
        <w:rPr>
          <w:szCs w:val="19"/>
        </w:rPr>
      </w:r>
      <w:r w:rsidRPr="00D64694">
        <w:rPr>
          <w:szCs w:val="19"/>
        </w:rPr>
        <w:fldChar w:fldCharType="separate"/>
      </w:r>
      <w:r w:rsidR="00154D81">
        <w:rPr>
          <w:szCs w:val="19"/>
          <w:cs/>
        </w:rPr>
        <w:t>‎</w:t>
      </w:r>
      <w:r w:rsidR="00154D81">
        <w:rPr>
          <w:szCs w:val="19"/>
        </w:rPr>
        <w:t>3.1.1</w:t>
      </w:r>
      <w:r w:rsidRPr="00D64694">
        <w:rPr>
          <w:szCs w:val="19"/>
        </w:rPr>
        <w:fldChar w:fldCharType="end"/>
      </w:r>
      <w:r>
        <w:rPr>
          <w:szCs w:val="19"/>
        </w:rPr>
        <w:t xml:space="preserve"> (</w:t>
      </w:r>
      <w:r w:rsidRPr="00D64694">
        <w:rPr>
          <w:szCs w:val="19"/>
        </w:rPr>
        <w:t xml:space="preserve">p. </w:t>
      </w:r>
      <w:r w:rsidRPr="00D64694">
        <w:rPr>
          <w:szCs w:val="19"/>
        </w:rPr>
        <w:fldChar w:fldCharType="begin"/>
      </w:r>
      <w:r w:rsidRPr="00D64694">
        <w:rPr>
          <w:szCs w:val="19"/>
        </w:rPr>
        <w:instrText xml:space="preserve"> PAGEREF _Ref346541608 \h </w:instrText>
      </w:r>
      <w:r w:rsidRPr="00D64694">
        <w:rPr>
          <w:szCs w:val="19"/>
        </w:rPr>
      </w:r>
      <w:r w:rsidRPr="00D64694">
        <w:rPr>
          <w:szCs w:val="19"/>
        </w:rPr>
        <w:fldChar w:fldCharType="separate"/>
      </w:r>
      <w:r>
        <w:rPr>
          <w:noProof/>
          <w:szCs w:val="19"/>
        </w:rPr>
        <w:t>117</w:t>
      </w:r>
      <w:r w:rsidRPr="00D64694">
        <w:rPr>
          <w:szCs w:val="19"/>
        </w:rPr>
        <w:fldChar w:fldCharType="end"/>
      </w:r>
      <w:r>
        <w:rPr>
          <w:szCs w:val="19"/>
        </w:rPr>
        <w:t>)</w:t>
      </w:r>
      <w:r w:rsidRPr="00D64694">
        <w:rPr>
          <w:szCs w:val="19"/>
        </w:rPr>
        <w:t xml:space="preserve">, </w:t>
      </w:r>
      <w:r w:rsidRPr="00D64694">
        <w:rPr>
          <w:szCs w:val="19"/>
          <w:lang w:eastAsia="en-US"/>
        </w:rPr>
        <w:t xml:space="preserve">alleged borrowings or </w:t>
      </w:r>
      <w:r w:rsidRPr="00D64694">
        <w:t>code-switches with (Standard) Indonesian</w:t>
      </w:r>
      <w:r w:rsidRPr="00D64694">
        <w:rPr>
          <w:szCs w:val="19"/>
          <w:lang w:eastAsia="en-US"/>
        </w:rPr>
        <w:t xml:space="preserve"> are underlined.</w:t>
      </w:r>
    </w:p>
  </w:footnote>
  <w:footnote w:id="113">
    <w:p w14:paraId="03AE690C" w14:textId="60E7DC8F" w:rsidR="00BC6239" w:rsidRPr="00D64694" w:rsidRDefault="00BC6239" w:rsidP="00AB2344">
      <w:pPr>
        <w:pStyle w:val="FootnoteText"/>
      </w:pPr>
      <w:r w:rsidRPr="00D64694">
        <w:rPr>
          <w:rStyle w:val="FootnoteReference"/>
        </w:rPr>
        <w:footnoteRef/>
      </w:r>
      <w:r w:rsidRPr="00D64694">
        <w:tab/>
        <w:t xml:space="preserve">As mentioned under Factor </w:t>
      </w:r>
      <w:r w:rsidRPr="00D64694">
        <w:fldChar w:fldCharType="begin"/>
      </w:r>
      <w:r w:rsidRPr="00D64694">
        <w:instrText xml:space="preserve"> REF _Ref376429590 \n \h </w:instrText>
      </w:r>
      <w:r w:rsidRPr="00D64694">
        <w:fldChar w:fldCharType="separate"/>
      </w:r>
      <w:r w:rsidR="00154D81">
        <w:rPr>
          <w:cs/>
        </w:rPr>
        <w:t>‎</w:t>
      </w:r>
      <w:r w:rsidR="00154D81">
        <w:t>3</w:t>
      </w:r>
      <w:r w:rsidRPr="00D64694">
        <w:fldChar w:fldCharType="end"/>
      </w:r>
      <w:r w:rsidRPr="00D64694">
        <w:t xml:space="preserve"> ‘</w:t>
      </w:r>
      <w:r w:rsidRPr="00D64694">
        <w:fldChar w:fldCharType="begin"/>
      </w:r>
      <w:r w:rsidRPr="00D64694">
        <w:instrText xml:space="preserve"> REF _Ref376429590 \h </w:instrText>
      </w:r>
      <w:r w:rsidRPr="00D64694">
        <w:fldChar w:fldCharType="separate"/>
      </w:r>
      <w:r w:rsidR="00154D81" w:rsidRPr="006C65BE">
        <w:t>Relationships between interlocutors</w:t>
      </w:r>
      <w:r w:rsidRPr="00D64694">
        <w:fldChar w:fldCharType="end"/>
      </w:r>
      <w:r w:rsidRPr="00D64694">
        <w:t>’ in §</w:t>
      </w:r>
      <w:r w:rsidRPr="00D64694">
        <w:fldChar w:fldCharType="begin"/>
      </w:r>
      <w:r w:rsidRPr="00D64694">
        <w:instrText xml:space="preserve"> REF _Ref373219004 \w \h  \* MERGEFORMAT </w:instrText>
      </w:r>
      <w:r w:rsidRPr="00D64694">
        <w:fldChar w:fldCharType="separate"/>
      </w:r>
      <w:r w:rsidR="00154D81">
        <w:rPr>
          <w:cs/>
        </w:rPr>
        <w:t>‎</w:t>
      </w:r>
      <w:r w:rsidR="00154D81">
        <w:t>1.5.1</w:t>
      </w:r>
      <w:r w:rsidRPr="00D64694">
        <w:fldChar w:fldCharType="end"/>
      </w:r>
      <w:r>
        <w:t xml:space="preserve"> (p. </w:t>
      </w:r>
      <w:r>
        <w:fldChar w:fldCharType="begin"/>
      </w:r>
      <w:r>
        <w:instrText xml:space="preserve"> PAGEREF _Ref376429590 \h </w:instrText>
      </w:r>
      <w:r>
        <w:fldChar w:fldCharType="separate"/>
      </w:r>
      <w:r>
        <w:rPr>
          <w:noProof/>
        </w:rPr>
        <w:t>17</w:t>
      </w:r>
      <w:r>
        <w:fldChar w:fldCharType="end"/>
      </w:r>
      <w:r>
        <w:t>)</w:t>
      </w:r>
      <w:r w:rsidRPr="00D64694">
        <w:t>, all of the recorded</w:t>
      </w:r>
      <w:r>
        <w:t xml:space="preserve"> less-educated speakers belong</w:t>
      </w:r>
      <w:r w:rsidRPr="00D64694">
        <w:t xml:space="preserve"> to the group of Papuans with lower social status (</w:t>
      </w:r>
      <w:r w:rsidRPr="00D64694">
        <w:rPr>
          <w:rStyle w:val="ChSmallCaps"/>
        </w:rPr>
        <w:t>­stat</w:t>
      </w:r>
      <w:r w:rsidRPr="00D64694">
        <w:t>), while the recorded Papuans with higher social status (</w:t>
      </w:r>
      <w:r w:rsidRPr="00D64694">
        <w:rPr>
          <w:rStyle w:val="ChSmallCaps"/>
        </w:rPr>
        <w:t>+stat</w:t>
      </w:r>
      <w:r w:rsidRPr="00D64694">
        <w:t>), such as teachers, government offici</w:t>
      </w:r>
      <w:r>
        <w:t>als, or pastors, are</w:t>
      </w:r>
      <w:r w:rsidRPr="00D64694">
        <w:t xml:space="preserve"> all better educated.</w:t>
      </w:r>
    </w:p>
  </w:footnote>
  <w:footnote w:id="114">
    <w:p w14:paraId="5500A6A2" w14:textId="02324E7E" w:rsidR="00BC6239" w:rsidRPr="00D64694" w:rsidRDefault="00BC6239" w:rsidP="00B0017B">
      <w:pPr>
        <w:pStyle w:val="FootnoteText"/>
      </w:pPr>
      <w:r w:rsidRPr="00D64694">
        <w:rPr>
          <w:rStyle w:val="FootnoteReference"/>
        </w:rPr>
        <w:footnoteRef/>
      </w:r>
      <w:r w:rsidRPr="00D64694">
        <w:tab/>
        <w:t>As for the 21 hapaxes (17 with bi</w:t>
      </w:r>
      <w:r w:rsidRPr="00D64694">
        <w:rPr>
          <w:szCs w:val="19"/>
        </w:rPr>
        <w:t>valent</w:t>
      </w:r>
      <w:r w:rsidRPr="00D64694">
        <w:t xml:space="preserve"> and four with </w:t>
      </w:r>
      <w:r w:rsidRPr="00D64694">
        <w:rPr>
          <w:szCs w:val="19"/>
        </w:rPr>
        <w:t>monovalent</w:t>
      </w:r>
      <w:r w:rsidRPr="00D64694">
        <w:t xml:space="preserve"> bases), 18 appear to be conditioned by the variables of speaker education levels, topics, and/or rol</w:t>
      </w:r>
      <w:r>
        <w:t>e-relations, and therefore seem</w:t>
      </w:r>
      <w:r w:rsidRPr="00D64694">
        <w:t xml:space="preserve"> to be code-switches with Indonesian. This leaves only three hapaxes (with bi</w:t>
      </w:r>
      <w:r w:rsidRPr="00D64694">
        <w:rPr>
          <w:szCs w:val="19"/>
        </w:rPr>
        <w:t>valent</w:t>
      </w:r>
      <w:r w:rsidRPr="00D64694">
        <w:t xml:space="preserve"> bases) that are unaccounted for in terms of language external factors and that might result from a productive derivation process. For three hapa</w:t>
      </w:r>
      <w:r>
        <w:t>xes P=0.0180 as opposed to P=0.</w:t>
      </w:r>
      <w:r w:rsidRPr="00D64694">
        <w:t>1257 for 21 hapaxes (N=167).</w:t>
      </w:r>
    </w:p>
  </w:footnote>
  <w:footnote w:id="115">
    <w:p w14:paraId="15057450" w14:textId="0446AA29" w:rsidR="00BC6239" w:rsidRPr="00D64694" w:rsidRDefault="00BC6239" w:rsidP="00F93654">
      <w:pPr>
        <w:pStyle w:val="FootnoteText"/>
      </w:pPr>
      <w:r w:rsidRPr="00D64694">
        <w:rPr>
          <w:rStyle w:val="FootnoteReference"/>
        </w:rPr>
        <w:footnoteRef/>
      </w:r>
      <w:r w:rsidRPr="00D64694">
        <w:tab/>
        <w:t>The 84 nouns include 28 hapaxes (P=0.0635); the 69 nouns with verbal ba</w:t>
      </w:r>
      <w:r>
        <w:t>ses include 23 hapaxes (P=0.0571</w:t>
      </w:r>
      <w:r w:rsidRPr="00D64694">
        <w:t>); the 15 nouns with nominal or quantifier bases include five hapaxes (P=0.1</w:t>
      </w:r>
      <w:r>
        <w:t>316</w:t>
      </w:r>
      <w:r w:rsidRPr="00D64694">
        <w:t>).</w:t>
      </w:r>
    </w:p>
  </w:footnote>
  <w:footnote w:id="116">
    <w:p w14:paraId="0D4BE447" w14:textId="19E426ED" w:rsidR="00BC6239" w:rsidRPr="00D64694" w:rsidRDefault="00BC6239" w:rsidP="00B0017B">
      <w:pPr>
        <w:pStyle w:val="FootnoteText"/>
      </w:pPr>
      <w:r w:rsidRPr="00D64694">
        <w:rPr>
          <w:rStyle w:val="FootnoteReference"/>
        </w:rPr>
        <w:footnoteRef/>
      </w:r>
      <w:r w:rsidRPr="00D64694">
        <w:tab/>
        <w:t xml:space="preserve">As mentioned under Factor </w:t>
      </w:r>
      <w:r w:rsidRPr="00D64694">
        <w:fldChar w:fldCharType="begin"/>
      </w:r>
      <w:r w:rsidRPr="00D64694">
        <w:instrText xml:space="preserve"> REF _Ref376429590 \n \h </w:instrText>
      </w:r>
      <w:r w:rsidRPr="00D64694">
        <w:fldChar w:fldCharType="separate"/>
      </w:r>
      <w:r w:rsidR="00154D81">
        <w:rPr>
          <w:cs/>
        </w:rPr>
        <w:t>‎</w:t>
      </w:r>
      <w:r w:rsidR="00154D81">
        <w:t>3</w:t>
      </w:r>
      <w:r w:rsidRPr="00D64694">
        <w:fldChar w:fldCharType="end"/>
      </w:r>
      <w:r w:rsidRPr="00D64694">
        <w:t xml:space="preserve"> ‘</w:t>
      </w:r>
      <w:r w:rsidRPr="00D64694">
        <w:fldChar w:fldCharType="begin"/>
      </w:r>
      <w:r w:rsidRPr="00D64694">
        <w:instrText xml:space="preserve"> REF _Ref376429590 \h </w:instrText>
      </w:r>
      <w:r w:rsidRPr="00D64694">
        <w:fldChar w:fldCharType="separate"/>
      </w:r>
      <w:r w:rsidR="00154D81" w:rsidRPr="006C65BE">
        <w:t>Relationships between interlocutors</w:t>
      </w:r>
      <w:r w:rsidRPr="00D64694">
        <w:fldChar w:fldCharType="end"/>
      </w:r>
      <w:r w:rsidRPr="00D64694">
        <w:t>’ in §</w:t>
      </w:r>
      <w:r w:rsidRPr="00D64694">
        <w:fldChar w:fldCharType="begin"/>
      </w:r>
      <w:r w:rsidRPr="00D64694">
        <w:instrText xml:space="preserve"> REF _Ref373219004 \w \h  \* MERGEFORMAT </w:instrText>
      </w:r>
      <w:r w:rsidRPr="00D64694">
        <w:fldChar w:fldCharType="separate"/>
      </w:r>
      <w:r w:rsidR="00154D81">
        <w:rPr>
          <w:cs/>
        </w:rPr>
        <w:t>‎</w:t>
      </w:r>
      <w:r w:rsidR="00154D81">
        <w:t>1.5.1</w:t>
      </w:r>
      <w:r w:rsidRPr="00D64694">
        <w:fldChar w:fldCharType="end"/>
      </w:r>
      <w:r>
        <w:t xml:space="preserve"> (p. </w:t>
      </w:r>
      <w:r>
        <w:fldChar w:fldCharType="begin"/>
      </w:r>
      <w:r>
        <w:instrText xml:space="preserve"> PAGEREF _Ref376429590 \h </w:instrText>
      </w:r>
      <w:r>
        <w:fldChar w:fldCharType="separate"/>
      </w:r>
      <w:r>
        <w:rPr>
          <w:noProof/>
        </w:rPr>
        <w:t>17</w:t>
      </w:r>
      <w:r>
        <w:fldChar w:fldCharType="end"/>
      </w:r>
      <w:r>
        <w:t>)</w:t>
      </w:r>
      <w:r w:rsidRPr="00D64694">
        <w:t>, all of the recorded</w:t>
      </w:r>
      <w:r>
        <w:t xml:space="preserve"> less-educated speakers belong</w:t>
      </w:r>
      <w:r w:rsidRPr="00D64694">
        <w:t xml:space="preserve"> to the group of Papuans with lower social status (</w:t>
      </w:r>
      <w:r w:rsidRPr="00D64694">
        <w:rPr>
          <w:rStyle w:val="ChSmallCaps"/>
        </w:rPr>
        <w:t>­stat</w:t>
      </w:r>
      <w:r w:rsidRPr="00D64694">
        <w:t>), while the recorded Papuans with higher social status (</w:t>
      </w:r>
      <w:r w:rsidRPr="00D64694">
        <w:rPr>
          <w:rStyle w:val="ChSmallCaps"/>
        </w:rPr>
        <w:t>+stat</w:t>
      </w:r>
      <w:r w:rsidRPr="00D64694">
        <w:t xml:space="preserve">), such as teachers, government officials, or pastors, </w:t>
      </w:r>
      <w:r>
        <w:t xml:space="preserve">are </w:t>
      </w:r>
      <w:r w:rsidRPr="00D64694">
        <w:t>all better educated.</w:t>
      </w:r>
    </w:p>
  </w:footnote>
  <w:footnote w:id="117">
    <w:p w14:paraId="338128A6" w14:textId="48218367" w:rsidR="00BC6239" w:rsidRPr="00D64694" w:rsidRDefault="00BC6239" w:rsidP="000B4207">
      <w:pPr>
        <w:pStyle w:val="FootnoteText"/>
      </w:pPr>
      <w:r w:rsidRPr="00D64694">
        <w:rPr>
          <w:rStyle w:val="FootnoteReference"/>
        </w:rPr>
        <w:footnoteRef/>
      </w:r>
      <w:r w:rsidRPr="00D64694">
        <w:tab/>
        <w:t xml:space="preserve">As for the 28 hapaxes (23 with verbal bases, and </w:t>
      </w:r>
      <w:r>
        <w:t xml:space="preserve">five </w:t>
      </w:r>
      <w:r w:rsidRPr="00D64694">
        <w:t>with nominal bases), 17 appear to be conditioned by the variables of speaker education levels, topics, and/or role-relations, and therefore are best explained as code-switches with Indonesian. This leaves 11 hapaxes that are unaccounted for in terms of language external factors and that might be the result of a productive word-formation process. For 11 hapaxes, P=0.0249 as opposed to P=0.0635 for 28 hapaxes (N=441). The total of 11 hapaxes includes nine with verbal bases (P=0.02</w:t>
      </w:r>
      <w:r>
        <w:t>23</w:t>
      </w:r>
      <w:r w:rsidRPr="00D64694">
        <w:t>) and two with nominal or quantifier bases (P=0.0</w:t>
      </w:r>
      <w:r>
        <w:t>526</w:t>
      </w:r>
      <w:r w:rsidRPr="00D64694">
        <w:t>).</w:t>
      </w:r>
    </w:p>
  </w:footnote>
  <w:footnote w:id="118">
    <w:p w14:paraId="310BFCE1" w14:textId="5B99DA17" w:rsidR="00BC6239" w:rsidRPr="00D64694" w:rsidRDefault="00BC6239" w:rsidP="00445076">
      <w:pPr>
        <w:pStyle w:val="FootnoteText"/>
      </w:pPr>
      <w:r w:rsidRPr="00D64694">
        <w:rPr>
          <w:rStyle w:val="FootnoteReference"/>
        </w:rPr>
        <w:footnoteRef/>
      </w:r>
      <w:r w:rsidRPr="00D64694">
        <w:tab/>
        <w:t>The 34 nouns include 11 hapaxes (P=0.0591); the 29 nouns with verbal ba</w:t>
      </w:r>
      <w:r>
        <w:t>ses include nine hapaxes (P=0.0588</w:t>
      </w:r>
      <w:r w:rsidRPr="00D64694">
        <w:t>); the five nouns with nominal bases include two hapaxes (P=0.0</w:t>
      </w:r>
      <w:r>
        <w:t>606</w:t>
      </w:r>
      <w:r w:rsidRPr="00D64694">
        <w:t>).</w:t>
      </w:r>
    </w:p>
  </w:footnote>
  <w:footnote w:id="119">
    <w:p w14:paraId="33F10500" w14:textId="78411447" w:rsidR="00BC6239" w:rsidRPr="00D64694" w:rsidRDefault="00BC6239" w:rsidP="00AB2344">
      <w:pPr>
        <w:pStyle w:val="FootnoteText"/>
      </w:pPr>
      <w:r w:rsidRPr="00D64694">
        <w:rPr>
          <w:rStyle w:val="FootnoteReference"/>
        </w:rPr>
        <w:footnoteRef/>
      </w:r>
      <w:r w:rsidRPr="00D64694">
        <w:tab/>
        <w:t xml:space="preserve">As mentioned under Factor </w:t>
      </w:r>
      <w:r w:rsidRPr="00D64694">
        <w:fldChar w:fldCharType="begin"/>
      </w:r>
      <w:r w:rsidRPr="00D64694">
        <w:instrText xml:space="preserve"> REF _Ref376429590 \n \h </w:instrText>
      </w:r>
      <w:r w:rsidRPr="00D64694">
        <w:fldChar w:fldCharType="separate"/>
      </w:r>
      <w:r w:rsidR="00154D81">
        <w:rPr>
          <w:cs/>
        </w:rPr>
        <w:t>‎</w:t>
      </w:r>
      <w:r w:rsidR="00154D81">
        <w:t>3</w:t>
      </w:r>
      <w:r w:rsidRPr="00D64694">
        <w:fldChar w:fldCharType="end"/>
      </w:r>
      <w:r w:rsidRPr="00D64694">
        <w:t xml:space="preserve"> ‘</w:t>
      </w:r>
      <w:r w:rsidRPr="00D64694">
        <w:fldChar w:fldCharType="begin"/>
      </w:r>
      <w:r w:rsidRPr="00D64694">
        <w:instrText xml:space="preserve"> REF _Ref376429590 \h </w:instrText>
      </w:r>
      <w:r w:rsidRPr="00D64694">
        <w:fldChar w:fldCharType="separate"/>
      </w:r>
      <w:r w:rsidR="00154D81" w:rsidRPr="006C65BE">
        <w:t>Relationships between interlocutors</w:t>
      </w:r>
      <w:r w:rsidRPr="00D64694">
        <w:fldChar w:fldCharType="end"/>
      </w:r>
      <w:r w:rsidRPr="00D64694">
        <w:t>’ in §</w:t>
      </w:r>
      <w:r w:rsidRPr="00D64694">
        <w:fldChar w:fldCharType="begin"/>
      </w:r>
      <w:r w:rsidRPr="00D64694">
        <w:instrText xml:space="preserve"> REF _Ref373219004 \w \h  \* MERGEFORMAT </w:instrText>
      </w:r>
      <w:r w:rsidRPr="00D64694">
        <w:fldChar w:fldCharType="separate"/>
      </w:r>
      <w:r w:rsidR="00154D81">
        <w:rPr>
          <w:cs/>
        </w:rPr>
        <w:t>‎</w:t>
      </w:r>
      <w:r w:rsidR="00154D81">
        <w:t>1.5.1</w:t>
      </w:r>
      <w:r w:rsidRPr="00D64694">
        <w:fldChar w:fldCharType="end"/>
      </w:r>
      <w:r>
        <w:t xml:space="preserve"> (p. </w:t>
      </w:r>
      <w:r>
        <w:fldChar w:fldCharType="begin"/>
      </w:r>
      <w:r>
        <w:instrText xml:space="preserve"> PAGEREF _Ref376429590 \h </w:instrText>
      </w:r>
      <w:r>
        <w:fldChar w:fldCharType="separate"/>
      </w:r>
      <w:r>
        <w:rPr>
          <w:noProof/>
        </w:rPr>
        <w:t>17</w:t>
      </w:r>
      <w:r>
        <w:fldChar w:fldCharType="end"/>
      </w:r>
      <w:r>
        <w:t>)</w:t>
      </w:r>
      <w:r w:rsidRPr="00D64694">
        <w:t>, all of the recorded</w:t>
      </w:r>
      <w:r>
        <w:t xml:space="preserve"> less-educated speakers belong</w:t>
      </w:r>
      <w:r w:rsidRPr="00D64694">
        <w:t xml:space="preserve"> to the group of Papuans with lower social status (</w:t>
      </w:r>
      <w:r w:rsidRPr="00D64694">
        <w:rPr>
          <w:rStyle w:val="ChSmallCaps"/>
        </w:rPr>
        <w:t>­stat</w:t>
      </w:r>
      <w:r w:rsidRPr="00D64694">
        <w:t>), while the recorded Papuans with higher social status (</w:t>
      </w:r>
      <w:r w:rsidRPr="00D64694">
        <w:rPr>
          <w:rStyle w:val="ChSmallCaps"/>
        </w:rPr>
        <w:t>+stat</w:t>
      </w:r>
      <w:r w:rsidRPr="00D64694">
        <w:t>), such as teachers, govern</w:t>
      </w:r>
      <w:r>
        <w:t>ment officials, or pastors, are</w:t>
      </w:r>
      <w:r w:rsidRPr="00D64694">
        <w:t xml:space="preserve"> all better educated.</w:t>
      </w:r>
    </w:p>
  </w:footnote>
  <w:footnote w:id="120">
    <w:p w14:paraId="4059B2DB" w14:textId="5D42E0A1" w:rsidR="00BC6239" w:rsidRPr="00D64694" w:rsidRDefault="00BC6239" w:rsidP="00D63E96">
      <w:pPr>
        <w:pStyle w:val="FootnoteText"/>
      </w:pPr>
      <w:r w:rsidRPr="00D64694">
        <w:rPr>
          <w:rStyle w:val="FootnoteReference"/>
        </w:rPr>
        <w:footnoteRef/>
      </w:r>
      <w:r w:rsidRPr="00D64694">
        <w:tab/>
        <w:t>Concerning the 11 hapaxes (nine with verbal and two with nominal bases), the data suggests that seven are conditioned by the variables of speaker education levels, topics, and/or role-relations, and therefore are best explained as code-switches with Standard Indonesian. This leaves only four hapaxes (with verbal bases) that cannot be accounted for in terms of language external factors and that are likely to result from a productive word-formation process. For four hapaxes P=0.0</w:t>
      </w:r>
      <w:r>
        <w:t>376</w:t>
      </w:r>
      <w:r w:rsidRPr="00D64694">
        <w:t xml:space="preserve"> as opposed to P=0.0591 for 11 hapaxes (N=186).</w:t>
      </w:r>
    </w:p>
  </w:footnote>
  <w:footnote w:id="121">
    <w:p w14:paraId="5033ACFC" w14:textId="77777777" w:rsidR="00BC6239" w:rsidRPr="00D64694" w:rsidRDefault="00BC6239" w:rsidP="00B0017B">
      <w:pPr>
        <w:pStyle w:val="FootnoteText"/>
      </w:pPr>
      <w:r w:rsidRPr="00D64694">
        <w:rPr>
          <w:rStyle w:val="FootnoteReference"/>
        </w:rPr>
        <w:footnoteRef/>
      </w:r>
      <w:r w:rsidRPr="00D64694">
        <w:tab/>
        <w:t xml:space="preserve">The 62 verbs include 25 hapaxes (P=0.0415); the 29 verbs with verbal bases include 11 hapaxes (P=0.0484); the 33 verbs with </w:t>
      </w:r>
      <w:r w:rsidRPr="00D64694">
        <w:rPr>
          <w:szCs w:val="19"/>
        </w:rPr>
        <w:t>nominal, numeral, or quantifier bases</w:t>
      </w:r>
      <w:r w:rsidRPr="00D64694">
        <w:t xml:space="preserve"> include 14 hapaxes (P=0.0373).</w:t>
      </w:r>
    </w:p>
  </w:footnote>
  <w:footnote w:id="122">
    <w:p w14:paraId="70DF4DB4" w14:textId="77777777" w:rsidR="00BC6239" w:rsidRPr="00D64694" w:rsidRDefault="00BC6239" w:rsidP="00C61587">
      <w:pPr>
        <w:pStyle w:val="FootnoteText105pt"/>
      </w:pPr>
      <w:r w:rsidRPr="00D64694">
        <w:rPr>
          <w:rStyle w:val="FootnoteReference"/>
          <w:szCs w:val="18"/>
        </w:rPr>
        <w:footnoteRef/>
      </w:r>
      <w:r w:rsidRPr="00D64694">
        <w:tab/>
        <w:t>The root is realized as /</w:t>
      </w:r>
      <w:r w:rsidRPr="00D64694">
        <w:rPr>
          <w:rStyle w:val="ChCharisSIL85pt"/>
        </w:rPr>
        <w:t>triak</w:t>
      </w:r>
      <w:r w:rsidRPr="00D64694">
        <w:t xml:space="preserve">/ when speakers employ allomorph </w:t>
      </w:r>
      <w:r w:rsidRPr="00D64694">
        <w:rPr>
          <w:rStyle w:val="ChItalBold"/>
          <w:szCs w:val="18"/>
        </w:rPr>
        <w:t>ber</w:t>
      </w:r>
      <w:r w:rsidRPr="00D64694">
        <w:rPr>
          <w:szCs w:val="19"/>
        </w:rPr>
        <w:t>­</w:t>
      </w:r>
      <w:r w:rsidRPr="00D64694">
        <w:t>, whereas it is realized as /</w:t>
      </w:r>
      <w:r w:rsidRPr="00D64694">
        <w:rPr>
          <w:rStyle w:val="ChCharisSIL85pt"/>
        </w:rPr>
        <w:t>taria</w:t>
      </w:r>
      <w:r w:rsidRPr="00D64694">
        <w:t xml:space="preserve">/ when speakers use allomorph </w:t>
      </w:r>
      <w:r w:rsidRPr="00D64694">
        <w:rPr>
          <w:rStyle w:val="ChItalBold"/>
          <w:szCs w:val="18"/>
        </w:rPr>
        <w:t>ba</w:t>
      </w:r>
      <w:r w:rsidRPr="00D64694">
        <w:rPr>
          <w:szCs w:val="19"/>
        </w:rPr>
        <w:t>­</w:t>
      </w:r>
      <w:r w:rsidRPr="00D64694">
        <w:t>.</w:t>
      </w:r>
    </w:p>
  </w:footnote>
  <w:footnote w:id="123">
    <w:p w14:paraId="41B4F909" w14:textId="77777777" w:rsidR="00BC6239" w:rsidRPr="00D64694" w:rsidRDefault="00BC6239" w:rsidP="00B0017B">
      <w:pPr>
        <w:pStyle w:val="FootnoteText"/>
      </w:pPr>
      <w:r w:rsidRPr="00D64694">
        <w:rPr>
          <w:rStyle w:val="FootnoteReference"/>
        </w:rPr>
        <w:footnoteRef/>
      </w:r>
      <w:r w:rsidRPr="00D64694">
        <w:tab/>
        <w:t xml:space="preserve">The original recording says </w:t>
      </w:r>
      <w:r w:rsidRPr="00D64694">
        <w:rPr>
          <w:rStyle w:val="ChItalBold"/>
        </w:rPr>
        <w:t>kita i beribada selesay</w:t>
      </w:r>
      <w:r w:rsidRPr="00D64694">
        <w:t xml:space="preserve">. Most likely the speaker wanted to say </w:t>
      </w:r>
      <w:r w:rsidRPr="00D64694">
        <w:rPr>
          <w:rStyle w:val="ChItalBold"/>
        </w:rPr>
        <w:t>kita ibada selesay</w:t>
      </w:r>
      <w:r w:rsidRPr="00D64694">
        <w:t xml:space="preserve"> ‘after we have worshipped’ but cut himself off to replace </w:t>
      </w:r>
      <w:r w:rsidRPr="00D64694">
        <w:rPr>
          <w:rStyle w:val="ChItalBold"/>
        </w:rPr>
        <w:t>ibada</w:t>
      </w:r>
      <w:r w:rsidRPr="00D64694">
        <w:t xml:space="preserve"> ‘worship’ with </w:t>
      </w:r>
      <w:r w:rsidRPr="00D64694">
        <w:rPr>
          <w:rStyle w:val="ChItalBold"/>
        </w:rPr>
        <w:t>beribada</w:t>
      </w:r>
      <w:r w:rsidRPr="00D64694">
        <w:t xml:space="preserve"> ‘worship’.</w:t>
      </w:r>
    </w:p>
  </w:footnote>
  <w:footnote w:id="124">
    <w:p w14:paraId="56C2B7D8" w14:textId="7BF1C7CD" w:rsidR="00BC6239" w:rsidRPr="00D64694" w:rsidRDefault="00BC6239" w:rsidP="00B0017B">
      <w:pPr>
        <w:pStyle w:val="FootnoteText"/>
      </w:pPr>
      <w:r w:rsidRPr="00D64694">
        <w:rPr>
          <w:rStyle w:val="FootnoteReference"/>
        </w:rPr>
        <w:footnoteRef/>
      </w:r>
      <w:r w:rsidRPr="00D64694">
        <w:tab/>
        <w:t>For Banda Malay,</w:t>
      </w:r>
      <w:r>
        <w:t xml:space="preserve"> </w:t>
      </w:r>
      <w:r w:rsidRPr="0096697C">
        <w:rPr>
          <w:rStyle w:val="Citation"/>
        </w:rPr>
        <w:fldChar w:fldCharType="begin"/>
      </w:r>
      <w:r w:rsidRPr="0096697C">
        <w:rPr>
          <w:rStyle w:val="Citation"/>
        </w:rPr>
        <w:instrText>ADDIN CITAVI.PLACEHOLDER 8ac15564-2cec-4a81-8255-329c8201dccd 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hdXcgKDIwMDk6IDI0OSk8L1RleHQ+DQogICAgPC9UZXh0VW5pdD4NCiAgPC9UZXh0VW5pdHM+DQo8L1BsYWNlaG9sZGVyPg==</w:instrText>
      </w:r>
      <w:r w:rsidRPr="0096697C">
        <w:rPr>
          <w:rStyle w:val="Citation"/>
        </w:rPr>
        <w:fldChar w:fldCharType="separate"/>
      </w:r>
      <w:bookmarkStart w:id="1423" w:name="_CTVP0018ac155642cec4a818255329c8201dccd"/>
      <w:r w:rsidR="0092006B">
        <w:rPr>
          <w:rStyle w:val="Citation"/>
        </w:rPr>
        <w:t>Paauw (2009: 249)</w:t>
      </w:r>
      <w:bookmarkEnd w:id="1423"/>
      <w:r w:rsidRPr="0096697C">
        <w:rPr>
          <w:rStyle w:val="Citation"/>
        </w:rPr>
        <w:fldChar w:fldCharType="end"/>
      </w:r>
      <w:r w:rsidRPr="00D64694">
        <w:t xml:space="preserve"> reports that </w:t>
      </w:r>
      <w:r w:rsidRPr="00D64694">
        <w:rPr>
          <w:rStyle w:val="ChItalBold"/>
        </w:rPr>
        <w:t>ba</w:t>
      </w:r>
      <w:r w:rsidRPr="00D64694">
        <w:rPr>
          <w:szCs w:val="19"/>
        </w:rPr>
        <w:t>­</w:t>
      </w:r>
      <w:r w:rsidRPr="00D64694">
        <w:t xml:space="preserve"> does not form verbs with reflexive meaning.</w:t>
      </w:r>
    </w:p>
  </w:footnote>
  <w:footnote w:id="125">
    <w:p w14:paraId="0713B0B0" w14:textId="45769330" w:rsidR="00BC6239" w:rsidRPr="00D64694" w:rsidRDefault="00BC6239" w:rsidP="00B0017B">
      <w:pPr>
        <w:pStyle w:val="FootnoteText"/>
      </w:pPr>
      <w:r w:rsidRPr="00D64694">
        <w:rPr>
          <w:rStyle w:val="FootnoteReference"/>
          <w:szCs w:val="18"/>
        </w:rPr>
        <w:footnoteRef/>
      </w:r>
      <w:r w:rsidRPr="00D64694">
        <w:rPr>
          <w:szCs w:val="18"/>
        </w:rPr>
        <w:tab/>
      </w:r>
      <w:r w:rsidRPr="00E47F95">
        <w:rPr>
          <w:rStyle w:val="Citation"/>
        </w:rPr>
        <w:fldChar w:fldCharType="begin"/>
      </w:r>
      <w:r>
        <w:rPr>
          <w:rStyle w:val="Citation"/>
        </w:rPr>
        <w:instrText>ADDIN CITAVI.PLACEHOLDER 7b214999-5b43-4eb1-b420-752eb3ae991a PFBsYWNlaG9sZGVyPg0KICA8QWRkSW5WZXJzaW9uPjUuMi4wLjg8L0FkZEluVmVyc2lvbj4NCiAgPElkPjdiMjE0OTk5LTViNDMtNGViMS1iNDIwLTc1MmViM2FlOTkxYTwvSWQ+DQogIDxFbnRyaWVzPg0KICAgIDxFbnRyeT4NCiAgICAgIDxJZD43MDVlMDc3Mi01MGZiLTRiNGQtOWMzNS1mZTE2NTdmZjYzZmM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FhNTkxM2E3LWU1NmItNDdiYy1iOWMzLTEwNzI5MGViNTY3MTwvUmVmZXJlbmNlSWQ+DQogICAgICA8UnVsZVNldE92ZXJyaWRlPkZvb3RjaXQ8L1J1bGVTZXRPdmVycmlkZT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vcmhvZXZlICgxOTgzOiA0KTwvVGV4dD4NCiAgICA8L1RleHRVbml0Pg0KICA8L1RleHRVbml0cz4NCjwvUGxhY2Vob2xkZXI+</w:instrText>
      </w:r>
      <w:r w:rsidRPr="00E47F95">
        <w:rPr>
          <w:rStyle w:val="Citation"/>
        </w:rPr>
        <w:fldChar w:fldCharType="separate"/>
      </w:r>
      <w:bookmarkStart w:id="1459" w:name="_CTVP0017b2149995b434eb1b420752eb3ae991a"/>
      <w:r w:rsidR="0092006B">
        <w:rPr>
          <w:rStyle w:val="Citation"/>
        </w:rPr>
        <w:t>Voorhoeve (1983: 4)</w:t>
      </w:r>
      <w:bookmarkEnd w:id="1459"/>
      <w:r w:rsidRPr="00E47F95">
        <w:rPr>
          <w:rStyle w:val="Citation"/>
        </w:rPr>
        <w:fldChar w:fldCharType="end"/>
      </w:r>
      <w:r w:rsidRPr="00D64694">
        <w:rPr>
          <w:szCs w:val="18"/>
        </w:rPr>
        <w:t xml:space="preserve"> </w:t>
      </w:r>
      <w:r w:rsidRPr="00D64694">
        <w:t xml:space="preserve">considers prefix </w:t>
      </w:r>
      <w:r w:rsidRPr="00D64694">
        <w:rPr>
          <w:rStyle w:val="ChItalBold"/>
          <w:szCs w:val="18"/>
        </w:rPr>
        <w:t>ba</w:t>
      </w:r>
      <w:r w:rsidRPr="00D64694">
        <w:rPr>
          <w:szCs w:val="19"/>
        </w:rPr>
        <w:t>­</w:t>
      </w:r>
      <w:r w:rsidRPr="00D64694">
        <w:t xml:space="preserve"> to be unproductive.</w:t>
      </w:r>
    </w:p>
  </w:footnote>
  <w:footnote w:id="126">
    <w:p w14:paraId="196E13E6" w14:textId="3E666AD8" w:rsidR="00BC6239" w:rsidRPr="00D64694" w:rsidRDefault="00BC6239" w:rsidP="00491362">
      <w:pPr>
        <w:pStyle w:val="FootnoteText"/>
      </w:pPr>
      <w:r w:rsidRPr="00D64694">
        <w:rPr>
          <w:rStyle w:val="FootnoteReference"/>
        </w:rPr>
        <w:footnoteRef/>
      </w:r>
      <w:r w:rsidRPr="00D64694">
        <w:tab/>
        <w:t>The 12</w:t>
      </w:r>
      <w:r>
        <w:t>3</w:t>
      </w:r>
      <w:r w:rsidRPr="00D64694">
        <w:t xml:space="preserve"> suffixed lexemes include 68 hapaxes (P=0.</w:t>
      </w:r>
      <w:r>
        <w:t>1757</w:t>
      </w:r>
      <w:r w:rsidRPr="00D64694">
        <w:t>); the 81 lexemes with nominal bases include 44 hapaxes (P=0.</w:t>
      </w:r>
      <w:r>
        <w:t>1549</w:t>
      </w:r>
      <w:r w:rsidRPr="00D64694">
        <w:t>); the 36 lexemes with verbal bases include 21 hapaxes (P=0.2561); the five lexemes with other bases include three hapaxes (P=0.1500).</w:t>
      </w:r>
    </w:p>
  </w:footnote>
  <w:footnote w:id="127">
    <w:p w14:paraId="2EFE2EBB" w14:textId="47481B3C" w:rsidR="00BC6239" w:rsidRPr="00D64694" w:rsidRDefault="00BC6239" w:rsidP="00B971DC">
      <w:pPr>
        <w:pStyle w:val="FootnoteText"/>
      </w:pPr>
      <w:r w:rsidRPr="00D64694">
        <w:rPr>
          <w:rStyle w:val="FootnoteReference"/>
          <w:szCs w:val="18"/>
        </w:rPr>
        <w:footnoteRef/>
      </w:r>
      <w:r w:rsidRPr="00D64694">
        <w:rPr>
          <w:szCs w:val="18"/>
        </w:rPr>
        <w:tab/>
        <w:t xml:space="preserve">Included in the six </w:t>
      </w:r>
      <w:r w:rsidRPr="00D64694">
        <w:rPr>
          <w:rStyle w:val="ChItalBold"/>
          <w:szCs w:val="18"/>
        </w:rPr>
        <w:t>harusnya</w:t>
      </w:r>
      <w:r w:rsidRPr="00D64694">
        <w:rPr>
          <w:szCs w:val="18"/>
        </w:rPr>
        <w:t xml:space="preserve"> ‘appropriately’ tokens is one </w:t>
      </w:r>
      <w:r w:rsidRPr="00D64694">
        <w:rPr>
          <w:rStyle w:val="ChItalBold"/>
          <w:szCs w:val="18"/>
        </w:rPr>
        <w:t>seharusnya</w:t>
      </w:r>
      <w:r w:rsidRPr="00D64694">
        <w:rPr>
          <w:szCs w:val="18"/>
        </w:rPr>
        <w:t xml:space="preserve"> token</w:t>
      </w:r>
      <w:r>
        <w:rPr>
          <w:szCs w:val="18"/>
        </w:rPr>
        <w:t xml:space="preserve"> which also means </w:t>
      </w:r>
      <w:r w:rsidRPr="00D64694">
        <w:rPr>
          <w:szCs w:val="18"/>
        </w:rPr>
        <w:t xml:space="preserve">‘appropriately’. According to one consultant, </w:t>
      </w:r>
      <w:r w:rsidRPr="00D64694">
        <w:rPr>
          <w:rStyle w:val="ChItalBold"/>
          <w:szCs w:val="18"/>
        </w:rPr>
        <w:t>harusnya</w:t>
      </w:r>
      <w:r w:rsidRPr="00D64694">
        <w:rPr>
          <w:szCs w:val="18"/>
        </w:rPr>
        <w:t xml:space="preserve"> ‘appropriately’ </w:t>
      </w:r>
      <w:r>
        <w:rPr>
          <w:szCs w:val="18"/>
        </w:rPr>
        <w:t xml:space="preserve">is </w:t>
      </w:r>
      <w:r w:rsidRPr="00D64694">
        <w:rPr>
          <w:szCs w:val="18"/>
        </w:rPr>
        <w:t>the more common form.</w:t>
      </w:r>
    </w:p>
  </w:footnote>
  <w:footnote w:id="128">
    <w:p w14:paraId="68537D0B" w14:textId="21EEE65C" w:rsidR="00BC6239" w:rsidRPr="00D64694" w:rsidRDefault="00BC6239" w:rsidP="00445076">
      <w:pPr>
        <w:pStyle w:val="FootnoteText"/>
      </w:pPr>
      <w:r w:rsidRPr="00D64694">
        <w:rPr>
          <w:rStyle w:val="FootnoteReference"/>
        </w:rPr>
        <w:footnoteRef/>
      </w:r>
      <w:r w:rsidRPr="00D64694">
        <w:tab/>
        <w:t>The 65 circumfixed lexemes include 22 hapaxes (P=0.0853); the 57 lexemes with verbal ba</w:t>
      </w:r>
      <w:r>
        <w:t>ses include 17 hapaxes (P=0.0711</w:t>
      </w:r>
      <w:r w:rsidRPr="00D64694">
        <w:t xml:space="preserve">); the </w:t>
      </w:r>
      <w:r>
        <w:t xml:space="preserve">eight </w:t>
      </w:r>
      <w:r w:rsidRPr="00D64694">
        <w:t xml:space="preserve">lexemes verbs with </w:t>
      </w:r>
      <w:r w:rsidRPr="00D64694">
        <w:rPr>
          <w:szCs w:val="19"/>
        </w:rPr>
        <w:t xml:space="preserve">nominal, numeral, or quantifier bases </w:t>
      </w:r>
      <w:r w:rsidRPr="00D64694">
        <w:t>include five hapaxes (P=0.</w:t>
      </w:r>
      <w:r>
        <w:t>2632</w:t>
      </w:r>
      <w:r w:rsidRPr="00D64694">
        <w:t>).</w:t>
      </w:r>
    </w:p>
  </w:footnote>
  <w:footnote w:id="129">
    <w:p w14:paraId="65F10947" w14:textId="6BDE44CF" w:rsidR="00BC6239" w:rsidRPr="00D64694" w:rsidRDefault="00BC6239" w:rsidP="00B0017B">
      <w:pPr>
        <w:pStyle w:val="FootnoteText"/>
      </w:pPr>
      <w:r w:rsidRPr="00D64694">
        <w:rPr>
          <w:rStyle w:val="FootnoteReference"/>
        </w:rPr>
        <w:footnoteRef/>
      </w:r>
      <w:r w:rsidRPr="00D64694">
        <w:tab/>
        <w:t xml:space="preserve">In discussions about </w:t>
      </w:r>
      <w:r w:rsidRPr="00D64694">
        <w:rPr>
          <w:rStyle w:val="ChItalBold"/>
          <w:szCs w:val="19"/>
        </w:rPr>
        <w:t>ke</w:t>
      </w:r>
      <w:r w:rsidRPr="00D64694">
        <w:rPr>
          <w:rStyle w:val="ChItalBold"/>
        </w:rPr>
        <w:t>­</w:t>
      </w:r>
      <w:r w:rsidRPr="00D64694">
        <w:t>/</w:t>
      </w:r>
      <w:r w:rsidRPr="00D64694">
        <w:rPr>
          <w:rStyle w:val="ChItalBold"/>
        </w:rPr>
        <w:t>­</w:t>
      </w:r>
      <w:r w:rsidRPr="00D64694">
        <w:rPr>
          <w:rStyle w:val="ChItalBold"/>
          <w:szCs w:val="19"/>
        </w:rPr>
        <w:t>ang</w:t>
      </w:r>
      <w:r w:rsidRPr="00D64694">
        <w:t>-circumfixed lexemes with a verbal reading in Standard Indonesian or Malay, the circumfix is typically glossed as ‘</w:t>
      </w:r>
      <w:r w:rsidRPr="00D64694">
        <w:rPr>
          <w:rStyle w:val="ChSmallCaps"/>
        </w:rPr>
        <w:t>advrs</w:t>
      </w:r>
      <w:r w:rsidRPr="00D64694">
        <w:t>’ (‘adversative’) (</w:t>
      </w:r>
      <w:r w:rsidRPr="00F12F3E">
        <w:rPr>
          <w:rStyle w:val="Citation"/>
        </w:rPr>
        <w:fldChar w:fldCharType="begin"/>
      </w:r>
      <w:r w:rsidRPr="00F12F3E">
        <w:rPr>
          <w:rStyle w:val="Citation"/>
        </w:rPr>
        <w:instrText>ADDIN CITAVI.PLACEHOLDER 05423733-d260-442c-8008-53c76b4a3e87 PFBsYWNlaG9sZGVyPg0KICA8QWRkSW5WZXJzaW9uPjUuMi4wLjg8L0FkZEluVmVyc2lvbj4NCiAgPElkPjA1NDIzNzMzLWQyNjAtNDQyYy04MDA4LTUzYzc2YjRhM2U4NzwvSWQ+DQogIDxFbnRyaWVzPg0KICAgIDxFbnRyeT4NCiAgICAgIDxJZD42MThmZWFkZi1hNmEwLTQwMzUtOWZkZC1jZDNhYzUxZTNlYTg8L0lkPg0KICAgICAgPE5vUGFyPnRydWU8L05vUGFyPg0KICAgICAgPFJlZmVyZW5jZUlkPmVmNzJjZTNkLTk0NDItNGVkMi1hOTAwLWFlYjZlMDI5ZmY1ZjwvUmVmZXJlbmNlSWQ+DQogICAgICA8UnVsZVNldE92ZXJyaWRlPlRleHRjaXQ8L1J1bGVTZXRPdmVycmlkZT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bmdsZWJyZXRzb24gMjAwMzwvVGV4dD4NCiAgICA8L1RleHRVbml0Pg0KICA8L1RleHRVbml0cz4NCjwvUGxhY2Vob2xkZXI+</w:instrText>
      </w:r>
      <w:r w:rsidRPr="00F12F3E">
        <w:rPr>
          <w:rStyle w:val="Citation"/>
        </w:rPr>
        <w:fldChar w:fldCharType="separate"/>
      </w:r>
      <w:bookmarkStart w:id="1507" w:name="_CTVP00105423733d260442c800853c76b4a3e87"/>
      <w:r w:rsidR="0092006B">
        <w:rPr>
          <w:rStyle w:val="Citation"/>
        </w:rPr>
        <w:t>Englebretson 2003</w:t>
      </w:r>
      <w:bookmarkEnd w:id="1507"/>
      <w:r w:rsidRPr="00F12F3E">
        <w:rPr>
          <w:rStyle w:val="Citation"/>
        </w:rPr>
        <w:fldChar w:fldCharType="end"/>
      </w:r>
      <w:r w:rsidRPr="00D64694">
        <w:t xml:space="preserve">; </w:t>
      </w:r>
      <w:r>
        <w:rPr>
          <w:rStyle w:val="Citation"/>
        </w:rPr>
        <w:fldChar w:fldCharType="begin"/>
      </w:r>
      <w:r>
        <w:rPr>
          <w:rStyle w:val="Citation"/>
        </w:rPr>
        <w:instrText>ADDIN CITAVI.PLACEHOLDER e4520ccf-a9de-432d-98df-e508369ad644 PFBsYWNlaG9sZGVyPg0KICA8QWRkSW5WZXJzaW9uPjUuMi4wLjg8L0FkZEluVmVyc2lvbj4NCiAgPElkPmU0NTIwY2NmLWE5ZGUtNDMyZC05OGRmLWU1MDgzNjlhZDY0NDwvSWQ+DQogIDxFbnRyaWVzPg0KICAgIDxFbnRyeT4NCiAgICAgIDxJZD42MTlkZmU2OC0yMDNjLTRjZWMtODEzYi1kMDY2OTE1YTMwZWE8L0lkPg0KICAgICAgPE5vUGFyPnRydWU8L05vUGFyPg0KICAgICAgPFJlZmVyZW5jZUlkPmI3ODIzOWYzLTNjNmEtNDM5Yi04NGVmLWJlYWE4NTlkMWIwNzwvUmVmZXJlbmNlSWQ+DQogICAgICA8UnVsZVNldE92ZXJyaWRlPlRleHRjaXQ8L1J1bGVTZXRPdmVycmlkZT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ob3J0VGl0bGU+S3JvZWdlciAyMDA1IOKAkyBBbmFseXppbmcgZ3JhbW1hcjwvU2hvcnRUaXRsZT4NCiAgICAgICAgPFRpdGxlPkFuYWx5emluZyBncmFtbWFyOiBBbiBpbnRyb2R1Y3Rpb248L1RpdGxlPg0KICAgICAgICA8WWVhcj4yMDA1PC9ZZWFyPg0KICAgICAgPC9SZWZlcmVuY2U+DQogICAgPC9FbnRyeT4NCiAgPC9FbnRyaWVzPg0KICA8VGV4dD5Lcm9lZ2VyIDIwM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vZWdlciAyMDA1PC9UZXh0Pg0KICAgIDwvVGV4dFVuaXQ+DQogIDwvVGV4dFVuaXRzPg0KPC9QbGFjZWhvbGRlcj4=</w:instrText>
      </w:r>
      <w:r>
        <w:rPr>
          <w:rStyle w:val="Citation"/>
        </w:rPr>
        <w:fldChar w:fldCharType="separate"/>
      </w:r>
      <w:bookmarkStart w:id="1508" w:name="_CTVP001e4520ccfa9de432d98dfe508369ad644"/>
      <w:r w:rsidR="0092006B">
        <w:rPr>
          <w:rStyle w:val="Citation"/>
        </w:rPr>
        <w:t>Kroeger 2005</w:t>
      </w:r>
      <w:bookmarkEnd w:id="1508"/>
      <w:r>
        <w:rPr>
          <w:rStyle w:val="Citation"/>
        </w:rPr>
        <w:fldChar w:fldCharType="end"/>
      </w:r>
      <w:r w:rsidRPr="00D64694">
        <w:t>) or ‘</w:t>
      </w:r>
      <w:r w:rsidRPr="00D64694">
        <w:rPr>
          <w:rStyle w:val="ChSmallCaps"/>
        </w:rPr>
        <w:t>nonvol</w:t>
      </w:r>
      <w:r w:rsidRPr="00D64694">
        <w:t xml:space="preserve">’ (‘nonvolitional’) </w:t>
      </w:r>
      <w:r>
        <w:rPr>
          <w:rStyle w:val="Citation"/>
        </w:rPr>
        <w:fldChar w:fldCharType="begin"/>
      </w:r>
      <w:r>
        <w:rPr>
          <w:rStyle w:val="Citation"/>
        </w:rPr>
        <w:instrText>ADDIN CITAVI.PLACEHOLDER 856479d5-bde7-48e1-9664-278dd2aaaf72 PFBsYWNlaG9sZGVyPg0KICA8QWRkSW5WZXJzaW9uPjUuMi4wLjg8L0FkZEluVmVyc2lvbj4NCiAgPElkPjg1NjQ3OWQ1LWJkZTctNDhlMS05NjY0LTI3OGRkMmFhYWY3MjwvSWQ+DQogIDxFbnRyaWVzPg0KICAgIDxFbnRyeT4NCiAgICAgIDxJZD5lZTkxNzRhNy0zZGE1LTQzMTMtOTRhNC0zZGEwMzgzN2Y0MTI8L0lkPg0KICAgICAgPFJlZmVyZW5jZUlkPmFlYTU1Y2VkLWQwYWMtNDQ1Ny04NGJjLWYyYWM1YTExMDU5ODwvUmVmZXJlbmNlSWQ+DQogICAgICA8UnVsZVNldE92ZXJyaWRlPlRleHRjaXQ8L1J1bGVTZXRPdmVycmlkZT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uZ2xlYnJldHNvbiAyMDA3KTwvVGV4dD4NCiAgICA8L1RleHRVbml0Pg0KICA8L1RleHRVbml0cz4NCjwvUGxhY2Vob2xkZXI+</w:instrText>
      </w:r>
      <w:r>
        <w:rPr>
          <w:rStyle w:val="Citation"/>
        </w:rPr>
        <w:fldChar w:fldCharType="separate"/>
      </w:r>
      <w:bookmarkStart w:id="1509" w:name="_CTVP001856479d5bde748e19664278dd2aaaf72"/>
      <w:r w:rsidR="0092006B">
        <w:rPr>
          <w:rStyle w:val="Citation"/>
        </w:rPr>
        <w:t>(Englebretson 2007)</w:t>
      </w:r>
      <w:bookmarkEnd w:id="1509"/>
      <w:r>
        <w:rPr>
          <w:rStyle w:val="Citation"/>
        </w:rPr>
        <w:fldChar w:fldCharType="end"/>
      </w:r>
      <w:r w:rsidRPr="00D64694">
        <w:t>.</w:t>
      </w:r>
    </w:p>
  </w:footnote>
  <w:footnote w:id="130">
    <w:p w14:paraId="6AFDD36A" w14:textId="2E3FBCC5" w:rsidR="00BC6239" w:rsidRPr="00D64694" w:rsidRDefault="00BC6239" w:rsidP="00B0017B">
      <w:pPr>
        <w:pStyle w:val="FootnoteText"/>
      </w:pPr>
      <w:r w:rsidRPr="00D64694">
        <w:rPr>
          <w:rStyle w:val="FootnoteReference"/>
        </w:rPr>
        <w:footnoteRef/>
      </w:r>
      <w:r w:rsidRPr="00D64694">
        <w:tab/>
        <w:t xml:space="preserve">Six items with high token frequencies are excluded from the analysis: five </w:t>
      </w:r>
      <w:r w:rsidRPr="00D64694">
        <w:rPr>
          <w:rStyle w:val="ChSmallCapsItalBold"/>
        </w:rPr>
        <w:t>ber-</w:t>
      </w:r>
      <w:r w:rsidRPr="00D64694">
        <w:t xml:space="preserve">prefixed items with more than 50 tokens </w:t>
      </w:r>
      <w:r>
        <w:t xml:space="preserve">(in all 413 tokens) </w:t>
      </w:r>
      <w:r w:rsidRPr="00D64694">
        <w:t xml:space="preserve">and one </w:t>
      </w:r>
      <w:r w:rsidRPr="00D64694">
        <w:rPr>
          <w:rStyle w:val="ChItalBold"/>
        </w:rPr>
        <w:t>­nya</w:t>
      </w:r>
      <w:r w:rsidRPr="00D64694">
        <w:rPr>
          <w:szCs w:val="19"/>
        </w:rPr>
        <w:t>-</w:t>
      </w:r>
      <w:r w:rsidRPr="00D64694">
        <w:t>suffixed item with 70 tokens. Given their high token frequencies, it was assumed that speakers employ these items regardless of the variables of speaker education levels, topics, and/or role-relations.</w:t>
      </w:r>
      <w:r w:rsidRPr="00D64694">
        <w:br/>
        <w:t xml:space="preserve">In addition, the derivation </w:t>
      </w:r>
      <w:r w:rsidRPr="00D64694">
        <w:rPr>
          <w:b/>
          <w:bCs/>
          <w:i/>
          <w:iCs/>
        </w:rPr>
        <w:t>berusaha</w:t>
      </w:r>
      <w:r w:rsidRPr="00D64694">
        <w:t xml:space="preserve"> ‘attempt’ was excluded due to questions concerning the reliability of the recorded tokens. Of its 25 occurrences, 11 were produced by the same speaker during a phone conversation which was characterized by many repetitions due to a bad connection.</w:t>
      </w:r>
    </w:p>
  </w:footnote>
  <w:footnote w:id="131">
    <w:p w14:paraId="26A4758E" w14:textId="5984400A" w:rsidR="00BC6239" w:rsidRPr="00D64694" w:rsidRDefault="00BC6239" w:rsidP="00AB2344">
      <w:pPr>
        <w:pStyle w:val="FootnoteText"/>
      </w:pPr>
      <w:r w:rsidRPr="00D64694">
        <w:rPr>
          <w:rStyle w:val="FootnoteReference"/>
        </w:rPr>
        <w:footnoteRef/>
      </w:r>
      <w:r w:rsidRPr="00D64694">
        <w:tab/>
        <w:t xml:space="preserve">As mentioned under Factor </w:t>
      </w:r>
      <w:r w:rsidRPr="00D64694">
        <w:fldChar w:fldCharType="begin"/>
      </w:r>
      <w:r w:rsidRPr="00D64694">
        <w:instrText xml:space="preserve"> REF _Ref376429590 \n \h </w:instrText>
      </w:r>
      <w:r w:rsidRPr="00D64694">
        <w:fldChar w:fldCharType="separate"/>
      </w:r>
      <w:r w:rsidR="00154D81">
        <w:rPr>
          <w:cs/>
        </w:rPr>
        <w:t>‎</w:t>
      </w:r>
      <w:r w:rsidR="00154D81">
        <w:t>3</w:t>
      </w:r>
      <w:r w:rsidRPr="00D64694">
        <w:fldChar w:fldCharType="end"/>
      </w:r>
      <w:r w:rsidRPr="00D64694">
        <w:t xml:space="preserve"> ‘</w:t>
      </w:r>
      <w:r w:rsidRPr="00D64694">
        <w:fldChar w:fldCharType="begin"/>
      </w:r>
      <w:r w:rsidRPr="00D64694">
        <w:instrText xml:space="preserve"> REF _Ref376429590 \h </w:instrText>
      </w:r>
      <w:r w:rsidRPr="00D64694">
        <w:fldChar w:fldCharType="separate"/>
      </w:r>
      <w:r w:rsidR="00154D81" w:rsidRPr="006C65BE">
        <w:t>Relationships between interlocutors</w:t>
      </w:r>
      <w:r w:rsidRPr="00D64694">
        <w:fldChar w:fldCharType="end"/>
      </w:r>
      <w:r w:rsidRPr="00D64694">
        <w:t>’ in §</w:t>
      </w:r>
      <w:r w:rsidRPr="00D64694">
        <w:fldChar w:fldCharType="begin"/>
      </w:r>
      <w:r w:rsidRPr="00D64694">
        <w:instrText xml:space="preserve"> REF _Ref373219004 \w \h  \* MERGEFORMAT </w:instrText>
      </w:r>
      <w:r w:rsidRPr="00D64694">
        <w:fldChar w:fldCharType="separate"/>
      </w:r>
      <w:r w:rsidR="00154D81">
        <w:rPr>
          <w:cs/>
        </w:rPr>
        <w:t>‎</w:t>
      </w:r>
      <w:r w:rsidR="00154D81">
        <w:t>1.5.1</w:t>
      </w:r>
      <w:r w:rsidRPr="00D64694">
        <w:fldChar w:fldCharType="end"/>
      </w:r>
      <w:r>
        <w:t xml:space="preserve"> (p. </w:t>
      </w:r>
      <w:r>
        <w:fldChar w:fldCharType="begin"/>
      </w:r>
      <w:r>
        <w:instrText xml:space="preserve"> PAGEREF _Ref376429590 \h </w:instrText>
      </w:r>
      <w:r>
        <w:fldChar w:fldCharType="separate"/>
      </w:r>
      <w:r>
        <w:rPr>
          <w:noProof/>
        </w:rPr>
        <w:t>17</w:t>
      </w:r>
      <w:r>
        <w:fldChar w:fldCharType="end"/>
      </w:r>
      <w:r>
        <w:t>)</w:t>
      </w:r>
      <w:r w:rsidRPr="00D64694">
        <w:t>, all of the recorded</w:t>
      </w:r>
      <w:r>
        <w:t xml:space="preserve"> less-educated speakers belong</w:t>
      </w:r>
      <w:r w:rsidRPr="00D64694">
        <w:t xml:space="preserve"> to the group of Papuans with lower social status (</w:t>
      </w:r>
      <w:r w:rsidRPr="00D64694">
        <w:rPr>
          <w:rStyle w:val="ChSmallCaps"/>
        </w:rPr>
        <w:t>­stat</w:t>
      </w:r>
      <w:r w:rsidRPr="00D64694">
        <w:t>), while the recorded Papuans with higher social status (</w:t>
      </w:r>
      <w:r w:rsidRPr="00D64694">
        <w:rPr>
          <w:rStyle w:val="ChSmallCaps"/>
        </w:rPr>
        <w:t>+stat</w:t>
      </w:r>
      <w:r w:rsidRPr="00D64694">
        <w:t>), such as teachers, govern</w:t>
      </w:r>
      <w:r>
        <w:t>ment officials, or pastors, are</w:t>
      </w:r>
      <w:r w:rsidRPr="00D64694">
        <w:t xml:space="preserve"> all better educated.</w:t>
      </w:r>
    </w:p>
  </w:footnote>
  <w:footnote w:id="132">
    <w:p w14:paraId="0E3E9FBB" w14:textId="6C753741" w:rsidR="00BC6239" w:rsidRPr="00D64694" w:rsidRDefault="00BC6239" w:rsidP="0038620F">
      <w:pPr>
        <w:pStyle w:val="FootnoteText"/>
      </w:pPr>
      <w:r w:rsidRPr="00D64694">
        <w:rPr>
          <w:rStyle w:val="FootnoteReference"/>
        </w:rPr>
        <w:footnoteRef/>
      </w:r>
      <w:r w:rsidRPr="00D64694">
        <w:tab/>
        <w:t xml:space="preserve">As for the attested hapaxes, the findings of this domain analysis suggest that most are conditioned by the variables of speaker education levels, topics, and/or role-relations: 22/25 hapaxes prefixed with </w:t>
      </w:r>
      <w:r w:rsidRPr="00D64694">
        <w:rPr>
          <w:rStyle w:val="ChSmallCapsItalBold"/>
        </w:rPr>
        <w:t>ber­</w:t>
      </w:r>
      <w:r w:rsidRPr="00D64694">
        <w:t xml:space="preserve">, 59/68 hapaxes suffixed with </w:t>
      </w:r>
      <w:r w:rsidRPr="00D64694">
        <w:rPr>
          <w:rStyle w:val="ChItalBold"/>
        </w:rPr>
        <w:t>­nya</w:t>
      </w:r>
      <w:r w:rsidRPr="00D64694">
        <w:t xml:space="preserve">, and 18/22 hapaxes circumfixed with </w:t>
      </w:r>
      <w:r w:rsidRPr="00D64694">
        <w:rPr>
          <w:rStyle w:val="ChItalBold"/>
        </w:rPr>
        <w:t>ke­</w:t>
      </w:r>
      <w:r w:rsidRPr="00D64694">
        <w:t>/</w:t>
      </w:r>
      <w:r w:rsidRPr="00D64694">
        <w:rPr>
          <w:rStyle w:val="ChItalBold"/>
        </w:rPr>
        <w:t>­ang</w:t>
      </w:r>
      <w:r w:rsidRPr="00D64694">
        <w:t xml:space="preserve">. These items are best explained as code-switches with Indonesian. This leaves only three </w:t>
      </w:r>
      <w:r w:rsidRPr="00D64694">
        <w:rPr>
          <w:rStyle w:val="ChSmallCapsItalBold"/>
        </w:rPr>
        <w:t>ber-</w:t>
      </w:r>
      <w:r w:rsidRPr="00D64694">
        <w:t xml:space="preserve">hapaxes, nine </w:t>
      </w:r>
      <w:r w:rsidRPr="00D64694">
        <w:rPr>
          <w:rStyle w:val="ChItalBold"/>
        </w:rPr>
        <w:t>­nya</w:t>
      </w:r>
      <w:r w:rsidRPr="00D64694">
        <w:t xml:space="preserve">-hapaxes, and four </w:t>
      </w:r>
      <w:r w:rsidRPr="00D64694">
        <w:rPr>
          <w:rStyle w:val="ChItalBold"/>
        </w:rPr>
        <w:t>ke­</w:t>
      </w:r>
      <w:r w:rsidRPr="00D64694">
        <w:t>/</w:t>
      </w:r>
      <w:r w:rsidRPr="00D64694">
        <w:rPr>
          <w:rStyle w:val="ChItalBold"/>
        </w:rPr>
        <w:t>­ang</w:t>
      </w:r>
      <w:r w:rsidRPr="00D64694">
        <w:t>-hapaxes that are unaccounted for in terms of language external factors and that are likely to be the result of a productive word-formation process. This, in turn, decreases the respective P values:</w:t>
      </w:r>
      <w:r w:rsidRPr="00D64694">
        <w:br/>
        <w:t xml:space="preserve">(1) for three </w:t>
      </w:r>
      <w:r w:rsidRPr="00D64694">
        <w:rPr>
          <w:rStyle w:val="ChSmallCapsItalBold"/>
        </w:rPr>
        <w:t>ber-</w:t>
      </w:r>
      <w:r w:rsidRPr="00D64694">
        <w:t>hapaxes P=0.0</w:t>
      </w:r>
      <w:r>
        <w:t>183 (N=164</w:t>
      </w:r>
      <w:r w:rsidRPr="00D64694">
        <w:t xml:space="preserve">) as opposed to P=0.0415 for 25 hapaxes (N=602) (N differs for the two P values, as </w:t>
      </w:r>
      <w:r>
        <w:t>six</w:t>
      </w:r>
      <w:r w:rsidRPr="00D64694">
        <w:t xml:space="preserve"> of the derived lexemes were excluded from the domain analysis),</w:t>
      </w:r>
      <w:r w:rsidRPr="00D64694">
        <w:br/>
        <w:t xml:space="preserve">(2) for nine </w:t>
      </w:r>
      <w:r w:rsidRPr="00D64694">
        <w:rPr>
          <w:rStyle w:val="ChItalBold"/>
        </w:rPr>
        <w:t>­nya</w:t>
      </w:r>
      <w:r w:rsidRPr="00D64694">
        <w:t>-hapaxes P=0.0284 (N=317) as opposed t</w:t>
      </w:r>
      <w:r>
        <w:t>o P=0.1758 for 68 hapaxes (N=387</w:t>
      </w:r>
      <w:r w:rsidRPr="00D64694">
        <w:t>) (N differs for the two P values, as one derived lexeme was excluded from the domain analysis), and</w:t>
      </w:r>
      <w:r w:rsidRPr="00D64694">
        <w:br/>
        <w:t xml:space="preserve">(3) for four </w:t>
      </w:r>
      <w:r w:rsidRPr="00D64694">
        <w:rPr>
          <w:rStyle w:val="ChItalBold"/>
        </w:rPr>
        <w:t>ke­</w:t>
      </w:r>
      <w:r w:rsidRPr="00D64694">
        <w:t>/</w:t>
      </w:r>
      <w:r w:rsidRPr="00D64694">
        <w:rPr>
          <w:rStyle w:val="ChItalBold"/>
        </w:rPr>
        <w:t>­ang</w:t>
      </w:r>
      <w:r w:rsidRPr="00D64694">
        <w:t>-hapaxes P=0.0155 as opposed to P=0.0853 for 22 hapaxes (N=258).</w:t>
      </w:r>
    </w:p>
  </w:footnote>
  <w:footnote w:id="133">
    <w:p w14:paraId="138285EE" w14:textId="24D4B29D" w:rsidR="00BC6239" w:rsidRPr="00D64694" w:rsidRDefault="00BC6239" w:rsidP="00B0017B">
      <w:pPr>
        <w:pStyle w:val="FootnoteText"/>
      </w:pPr>
      <w:r w:rsidRPr="00D64694">
        <w:rPr>
          <w:rStyle w:val="FootnoteReference"/>
        </w:rPr>
        <w:footnoteRef/>
      </w:r>
      <w:r w:rsidRPr="00D64694">
        <w:tab/>
        <w:t>While</w:t>
      </w:r>
      <w:r>
        <w:t xml:space="preserve"> </w:t>
      </w:r>
      <w:r w:rsidRPr="00F12F3E">
        <w:rPr>
          <w:rStyle w:val="Citation"/>
        </w:rPr>
        <w:fldChar w:fldCharType="begin"/>
      </w:r>
      <w:r>
        <w:rPr>
          <w:rStyle w:val="Citation"/>
        </w:rPr>
        <w:instrText>ADDIN CITAVI.PLACEHOLDER c57e85c9-12c6-45b7-a1c4-288bb5b7c494 PFBsYWNlaG9sZGVyPg0KICA8QWRkSW5WZXJzaW9uPjUuMi4wLjg8L0FkZEluVmVyc2lvbj4NCiAgPElkPmM1N2U4NWM5LTEyYzYtNDViNy1hMWM0LTI4OGJiNWI3YzQ5NDwvSWQ+DQogIDxFbnRyaWVzPg0KICAgIDxFbnRyeT4NCiAgICAgIDxJZD44NWY5MmFlMy0wNTg3LTQ3ZGMtODMwMy1mOTE3OWJhZjA3ZW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mVmZXJlbmNlSWQ+ZDFiMjdiMWMtOTg5Mi00ZDhkLWIzZTctNjQxYWJjZjMzYWVkPC9SZWZlcmVuY2VJZD4NCiAgICAgIDxSdWxlU2V0T3ZlcnJpZGU+Rm9vdGNpdDwvUnVsZVNldE92ZXJyaWRl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U8L24+DQogIDxpbj50cnVlPC9pbj4NCiAgPG9zPjY1PC9vcz4NCiAgPHBzPjY1PC9wcz4NCjwvZXA+DQo8b3M+MS02NTwvb3M+XV0+PC9QYWdlUmFuZ2U+DQogICAgICAgIDxFbmRQYWdlPjY1PC9FbmRQYWdlPg0KICAgICAgICA8U3RhcnRQYWdlPjE8L1N0YXJ0UGFnZT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jU4MDM0NWZiLTFkNmYtNDQ0NC1hNDhlLWQ4NTE2YzRkZjhhNzwvSWQ+PElzYm4+MDUyMTY3NTI4NiwgOTc4MDUyMTY3NTI4NCwgMDUyMTU4MTU4MywgOTc4MDUyMTU4MTU4NSwgMDUyMTU4ODU1MywgOTc4MDUyMTU4ODU1MzwvSXNibj48TGFuZ3VhZ2U+RW5nbGlzaDwvTGFuZ3VhZ2U+PExhbmd1YWdlQ29kZT5lbjwvTGFuZ3VhZ2VDb2RlPjxMb2NhdGlvbnM+PExvY2F0aW9uPjxBZGRyZXNzPkQ6XFJlc291cmNlc1xFbGVjdHJvbmljIG1hdGVyaWFsc1xBcnRpY2xlcyB1bnJlYWRcU2hvcGVuX1RfMjAwN19MYW5ndWFnZSB0eXBvbG9neSBhbmQgc3ludGFjdGljIGRlc2NyaXB0aW9uX1ZvbCAzX0dyYW1tYXRpY2FsIGNhdGVnb3JpZXMgYW5kIHRoZSBsZXhpY29u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M6IEdyYW1tYXRpY2FsIGNhdGVnb3JpZXMgYW5kIHRoZSBsZXhpY29uPC9UaXRsZT48WWVhcj4yMDA3PC9ZZWFyPjwvUmVmZXJlbmNlPjwvUGFyZW50UmVmZXJlbmNlPg0KICAgICAgICA8U2hvcnRUaXRsZT5BaWtoZW52YWxkIDIwMDcg4oCTIFR5cG9sb2dpY2FsIGRpc3RpbmN0aW9ucyBpbiB3b3JkLWZvcm1hdGlvbjwvU2hvcnRUaXRsZT4NCiAgICAgICAgPFRpdGxlPlR5cG9sb2dpY2FsIGRpc3RpbmN0aW9ucyBpbiB3b3JkLWZvcm1hdGlvbjwvVGl0bGU+DQogICAgICA8L1JlZmVyZW5jZT4NCiAgICA8L0VudHJ5Pg0KICA8L0VudHJpZXM+DQogIDxUZXh0PkFpa2hlbnZhbGQgKDIwMDc6IDI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aWtoZW52YWxkICgyMDA3OiAyOCk8L1RleHQ+DQogICAgPC9UZXh0VW5pdD4NCiAgPC9UZXh0VW5pdHM+DQo8L1BsYWNlaG9sZGVyPg==</w:instrText>
      </w:r>
      <w:r w:rsidRPr="00F12F3E">
        <w:rPr>
          <w:rStyle w:val="Citation"/>
        </w:rPr>
        <w:fldChar w:fldCharType="separate"/>
      </w:r>
      <w:bookmarkStart w:id="1552" w:name="_CTVP001c57e85c912c645b7a1c4288bb5b7c494"/>
      <w:r w:rsidR="0092006B">
        <w:rPr>
          <w:rStyle w:val="Citation"/>
        </w:rPr>
        <w:t>Aikhenvald (2007: 28)</w:t>
      </w:r>
      <w:bookmarkEnd w:id="1552"/>
      <w:r w:rsidRPr="00F12F3E">
        <w:rPr>
          <w:rStyle w:val="Citation"/>
        </w:rPr>
        <w:fldChar w:fldCharType="end"/>
      </w:r>
      <w:r w:rsidRPr="00D64694">
        <w:t xml:space="preserve"> suggests that compounds can also be compositional,</w:t>
      </w:r>
      <w:r>
        <w:t xml:space="preserve"> </w:t>
      </w:r>
      <w:r w:rsidRPr="00F12F3E">
        <w:rPr>
          <w:rStyle w:val="Citation"/>
        </w:rPr>
        <w:fldChar w:fldCharType="begin"/>
      </w:r>
      <w:r>
        <w:rPr>
          <w:rStyle w:val="Citation"/>
        </w:rPr>
        <w:instrText>ADDIN CITAVI.PLACEHOLDER 42c10821-e4ee-49a4-b54e-bf666dd0d2e9 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nllciAoMjAwN2I6IDE3NSk8L1RleHQ+DQogICAgPC9UZXh0VW5pdD4NCiAgPC9UZXh0VW5pdHM+DQo8L1BsYWNlaG9sZGVyPg==</w:instrText>
      </w:r>
      <w:r w:rsidRPr="00F12F3E">
        <w:rPr>
          <w:rStyle w:val="Citation"/>
        </w:rPr>
        <w:fldChar w:fldCharType="separate"/>
      </w:r>
      <w:bookmarkStart w:id="1553" w:name="_CTVP00142c10821e4ee49a4b54ebf666dd0d2e9"/>
      <w:r w:rsidR="0092006B">
        <w:rPr>
          <w:rStyle w:val="Citation"/>
        </w:rPr>
        <w:t>Dryer (2007b: 175)</w:t>
      </w:r>
      <w:bookmarkEnd w:id="1553"/>
      <w:r w:rsidRPr="00F12F3E">
        <w:rPr>
          <w:rStyle w:val="Citation"/>
        </w:rPr>
        <w:fldChar w:fldCharType="end"/>
      </w:r>
      <w:r w:rsidRPr="00D64694">
        <w:t xml:space="preserve"> maintains that compounds have “an idiosyncratic meaning not predictable from the meaning of the component parts, as compared with syntactic compounds, in which one noun is modifying a second noun in a productive syntactic construction”.</w:t>
      </w:r>
    </w:p>
  </w:footnote>
  <w:footnote w:id="134">
    <w:p w14:paraId="7E5C59B2" w14:textId="3BCBF498" w:rsidR="00BC6239" w:rsidRPr="00D64694" w:rsidRDefault="00BC6239">
      <w:pPr>
        <w:pStyle w:val="FootnoteText"/>
      </w:pPr>
      <w:r w:rsidRPr="00D64694">
        <w:rPr>
          <w:rStyle w:val="FootnoteReference"/>
        </w:rPr>
        <w:footnoteRef/>
      </w:r>
      <w:r w:rsidRPr="00D64694">
        <w:tab/>
        <w:t>Collocations are defined as “</w:t>
      </w:r>
      <w:r w:rsidRPr="00D64694">
        <w:rPr>
          <w:lang w:eastAsia="en-US"/>
        </w:rPr>
        <w:t>word combinations which have developed an idiomatic semantic relation based on their frequent co-occurrence” (</w:t>
      </w:r>
      <w:r w:rsidRPr="00F12F3E">
        <w:rPr>
          <w:rStyle w:val="Citation"/>
        </w:rPr>
        <w:fldChar w:fldCharType="begin"/>
      </w:r>
      <w:r>
        <w:rPr>
          <w:rStyle w:val="Citation"/>
        </w:rPr>
        <w:instrText>ADDIN CITAVI.PLACEHOLDER 698da61f-c68c-41f1-a22d-a85c3a5e8c3f 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dXNzbWFubiAxOTk2OiAyMDA8L1RleHQ+DQogICAgPC9UZXh0VW5pdD4NCiAgPC9UZXh0VW5pdHM+DQo8L1BsYWNlaG9sZGVyPg==</w:instrText>
      </w:r>
      <w:r w:rsidRPr="00F12F3E">
        <w:rPr>
          <w:rStyle w:val="Citation"/>
        </w:rPr>
        <w:fldChar w:fldCharType="separate"/>
      </w:r>
      <w:bookmarkStart w:id="1564" w:name="_CTVP001698da61fc68c41f1a22da85c3a5e8c3f"/>
      <w:r w:rsidR="0092006B">
        <w:rPr>
          <w:rStyle w:val="Citation"/>
        </w:rPr>
        <w:t>Bussmann 1996: 200</w:t>
      </w:r>
      <w:bookmarkEnd w:id="1564"/>
      <w:r w:rsidRPr="00F12F3E">
        <w:rPr>
          <w:rStyle w:val="Citation"/>
        </w:rPr>
        <w:fldChar w:fldCharType="end"/>
      </w:r>
      <w:r w:rsidRPr="00D64694">
        <w:t xml:space="preserve">; see also </w:t>
      </w:r>
      <w:r>
        <w:rPr>
          <w:rStyle w:val="Citation"/>
        </w:rPr>
        <w:fldChar w:fldCharType="begin"/>
      </w:r>
      <w:r>
        <w:rPr>
          <w:rStyle w:val="Citation"/>
        </w:rPr>
        <w:instrText>ADDIN CITAVI.PLACEHOLDER acb2c1b6-4619-486c-ad73-3f418176472c 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yaXNobmFtdXJ0aHkgMjAwNjwvVGV4dD4NCiAgICA8L1RleHRVbml0Pg0KICA8L1RleHRVbml0cz4NCjwvUGxhY2Vob2xkZXI+</w:instrText>
      </w:r>
      <w:r>
        <w:rPr>
          <w:rStyle w:val="Citation"/>
        </w:rPr>
        <w:fldChar w:fldCharType="separate"/>
      </w:r>
      <w:bookmarkStart w:id="1565" w:name="_CTVP001acb2c1b64619486cad733f418176472c"/>
      <w:r w:rsidR="0092006B">
        <w:rPr>
          <w:rStyle w:val="Citation"/>
        </w:rPr>
        <w:t>Krishnamurthy 2006</w:t>
      </w:r>
      <w:bookmarkEnd w:id="1565"/>
      <w:r>
        <w:rPr>
          <w:rStyle w:val="Citation"/>
        </w:rPr>
        <w:fldChar w:fldCharType="end"/>
      </w:r>
      <w:r w:rsidRPr="00D64694">
        <w:t>).</w:t>
      </w:r>
    </w:p>
  </w:footnote>
  <w:footnote w:id="135">
    <w:p w14:paraId="31E7B0F4" w14:textId="0C739676" w:rsidR="00BC6239" w:rsidRPr="00D64694" w:rsidRDefault="00BC6239">
      <w:pPr>
        <w:pStyle w:val="FootnoteText"/>
      </w:pPr>
      <w:r w:rsidRPr="00D64694">
        <w:rPr>
          <w:rStyle w:val="FootnoteReference"/>
        </w:rPr>
        <w:footnoteRef/>
      </w:r>
      <w:r w:rsidRPr="00D64694">
        <w:tab/>
        <w:t>As discussed in §</w:t>
      </w:r>
      <w:r w:rsidRPr="00D64694">
        <w:fldChar w:fldCharType="begin"/>
      </w:r>
      <w:r w:rsidRPr="00D64694">
        <w:instrText xml:space="preserve"> REF _Ref360096571 \w \h </w:instrText>
      </w:r>
      <w:r w:rsidRPr="00D64694">
        <w:fldChar w:fldCharType="separate"/>
      </w:r>
      <w:r w:rsidR="00154D81">
        <w:rPr>
          <w:cs/>
        </w:rPr>
        <w:t>‎</w:t>
      </w:r>
      <w:r w:rsidR="00154D81">
        <w:t>4.2</w:t>
      </w:r>
      <w:r w:rsidRPr="00D64694">
        <w:fldChar w:fldCharType="end"/>
      </w:r>
      <w:r w:rsidRPr="00D64694">
        <w:t xml:space="preserve">, </w:t>
      </w:r>
      <w:r w:rsidRPr="00D64694">
        <w:rPr>
          <w:lang w:eastAsia="en-US"/>
        </w:rPr>
        <w:t xml:space="preserve">reduplication </w:t>
      </w:r>
      <w:r w:rsidRPr="00D64694">
        <w:t xml:space="preserve">conveys a variety of different meanings. Hence, a reduplicated item can receive different interpretations, depending on the context. The reduplicated noun </w:t>
      </w:r>
      <w:r w:rsidRPr="00D64694">
        <w:rPr>
          <w:rStyle w:val="ChItalBold"/>
        </w:rPr>
        <w:t>tulang~tulang</w:t>
      </w:r>
      <w:r w:rsidRPr="00D64694">
        <w:t xml:space="preserve">, for instance, can receive the following readings: ‘any one of the bones’, ‘different kinds of bones’, ‘all of the bones’. Hence, no translation is given for the reduplicated items in </w:t>
      </w:r>
      <w:r w:rsidRPr="00D64694">
        <w:fldChar w:fldCharType="begin"/>
      </w:r>
      <w:r w:rsidRPr="00D64694">
        <w:instrText xml:space="preserve"> REF _Ref339283797 \h </w:instrText>
      </w:r>
      <w:r w:rsidRPr="00D64694">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1</w:t>
      </w:r>
      <w:r w:rsidRPr="00D64694">
        <w:fldChar w:fldCharType="end"/>
      </w:r>
      <w:r w:rsidRPr="00D64694">
        <w:t xml:space="preserve">. The same applies to </w:t>
      </w:r>
      <w:r w:rsidRPr="00D64694">
        <w:fldChar w:fldCharType="begin"/>
      </w:r>
      <w:r w:rsidRPr="00D64694">
        <w:instrText xml:space="preserve"> REF _Ref342485297 \h </w:instrText>
      </w:r>
      <w:r w:rsidRPr="00D64694">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2</w:t>
      </w:r>
      <w:r w:rsidRPr="00D64694">
        <w:fldChar w:fldCharType="end"/>
      </w:r>
      <w:r w:rsidRPr="00D64694">
        <w:t xml:space="preserve"> in §</w:t>
      </w:r>
      <w:r w:rsidRPr="00D64694">
        <w:fldChar w:fldCharType="begin"/>
      </w:r>
      <w:r w:rsidRPr="00D64694">
        <w:instrText xml:space="preserve"> REF _Ref339284928 \w \h </w:instrText>
      </w:r>
      <w:r w:rsidRPr="00D64694">
        <w:fldChar w:fldCharType="separate"/>
      </w:r>
      <w:r w:rsidR="00154D81">
        <w:rPr>
          <w:cs/>
        </w:rPr>
        <w:t>‎</w:t>
      </w:r>
      <w:r w:rsidR="00154D81">
        <w:t>4.1.1.2</w:t>
      </w:r>
      <w:r w:rsidRPr="00D64694">
        <w:fldChar w:fldCharType="end"/>
      </w:r>
      <w:r w:rsidRPr="00D64694">
        <w:t>.</w:t>
      </w:r>
    </w:p>
  </w:footnote>
  <w:footnote w:id="136">
    <w:p w14:paraId="1167486F" w14:textId="3775FF6B" w:rsidR="00BC6239" w:rsidRPr="00D64694" w:rsidRDefault="00BC6239" w:rsidP="00B0017B">
      <w:pPr>
        <w:pStyle w:val="FootnoteText"/>
      </w:pPr>
      <w:r w:rsidRPr="00D64694">
        <w:rPr>
          <w:rStyle w:val="FootnoteReference"/>
          <w:szCs w:val="18"/>
        </w:rPr>
        <w:footnoteRef/>
      </w:r>
      <w:r w:rsidRPr="00D64694">
        <w:rPr>
          <w:szCs w:val="18"/>
        </w:rPr>
        <w:tab/>
        <w:t xml:space="preserve">While reduplication of </w:t>
      </w:r>
      <w:r w:rsidRPr="00D64694">
        <w:rPr>
          <w:rStyle w:val="ChItalBold"/>
          <w:szCs w:val="18"/>
        </w:rPr>
        <w:t>sana</w:t>
      </w:r>
      <w:r w:rsidRPr="00D64694">
        <w:rPr>
          <w:szCs w:val="18"/>
        </w:rPr>
        <w:t xml:space="preserve"> ‘</w:t>
      </w:r>
      <w:r w:rsidRPr="00D64694">
        <w:rPr>
          <w:rStyle w:val="ChSmallCaps"/>
          <w:szCs w:val="18"/>
        </w:rPr>
        <w:t>l.dist</w:t>
      </w:r>
      <w:r w:rsidRPr="00D64694">
        <w:rPr>
          <w:szCs w:val="18"/>
        </w:rPr>
        <w:t>’ is unattested in the corpus, it does occur, following one consultant.</w:t>
      </w:r>
    </w:p>
  </w:footnote>
  <w:footnote w:id="137">
    <w:p w14:paraId="7154F748" w14:textId="53F56958" w:rsidR="00BC6239" w:rsidRPr="00D64694" w:rsidRDefault="00BC6239" w:rsidP="00B0017B">
      <w:pPr>
        <w:pStyle w:val="FootnoteText"/>
      </w:pPr>
      <w:r w:rsidRPr="00D64694">
        <w:rPr>
          <w:rStyle w:val="FootnoteReference"/>
        </w:rPr>
        <w:footnoteRef/>
      </w:r>
      <w:r w:rsidRPr="00D64694">
        <w:tab/>
      </w:r>
      <w:r w:rsidRPr="00F12F3E">
        <w:rPr>
          <w:rStyle w:val="Citation"/>
        </w:rPr>
        <w:fldChar w:fldCharType="begin"/>
      </w:r>
      <w:r>
        <w:rPr>
          <w:rStyle w:val="Citation"/>
        </w:rPr>
        <w:instrText>ADDIN CITAVI.PLACEHOLDER eab2526e-c2ee-4e81-ac22-b43f78f85125 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lsdHNoaXJlIGFuZCBNYXJhbnR6ICgxOTc4OiA1NjEpPC9UZXh0Pg0KICAgIDwvVGV4dFVuaXQ+DQogIDwvVGV4dFVuaXRzPg0KPC9QbGFjZWhvbGRlcj4=</w:instrText>
      </w:r>
      <w:r w:rsidRPr="00F12F3E">
        <w:rPr>
          <w:rStyle w:val="Citation"/>
        </w:rPr>
        <w:fldChar w:fldCharType="separate"/>
      </w:r>
      <w:bookmarkStart w:id="1705" w:name="_CTVP001eab2526ec2ee4e81ac22b43f78f85125"/>
      <w:r w:rsidR="0092006B">
        <w:rPr>
          <w:rStyle w:val="Citation"/>
        </w:rPr>
        <w:t>Wiltshire and Marantz (1978: 561)</w:t>
      </w:r>
      <w:bookmarkEnd w:id="1705"/>
      <w:r w:rsidRPr="00F12F3E">
        <w:rPr>
          <w:rStyle w:val="Citation"/>
        </w:rPr>
        <w:fldChar w:fldCharType="end"/>
      </w:r>
      <w:r w:rsidRPr="00D64694">
        <w:t xml:space="preserve"> refer to “collectivity” as “simple plurality”.</w:t>
      </w:r>
    </w:p>
  </w:footnote>
  <w:footnote w:id="138">
    <w:p w14:paraId="4252A36C" w14:textId="77777777" w:rsidR="00BC6239" w:rsidRPr="00D64694" w:rsidRDefault="00BC6239" w:rsidP="001318C1">
      <w:pPr>
        <w:pStyle w:val="FootnoteText"/>
      </w:pPr>
      <w:r w:rsidRPr="00D64694">
        <w:rPr>
          <w:rStyle w:val="FootnoteReference"/>
        </w:rPr>
        <w:footnoteRef/>
      </w:r>
      <w:r w:rsidRPr="00D64694">
        <w:tab/>
        <w:t xml:space="preserve">As mentioned in </w:t>
      </w:r>
      <w:r w:rsidRPr="00D64694">
        <w:rPr>
          <w:lang w:eastAsia="en-US"/>
        </w:rPr>
        <w:t>§</w:t>
      </w:r>
      <w:r w:rsidRPr="00D64694">
        <w:rPr>
          <w:lang w:eastAsia="en-US"/>
        </w:rPr>
        <w:fldChar w:fldCharType="begin"/>
      </w:r>
      <w:r w:rsidRPr="00D64694">
        <w:rPr>
          <w:lang w:eastAsia="en-US"/>
        </w:rPr>
        <w:instrText xml:space="preserve"> REF _Ref372564434 \w \h </w:instrText>
      </w:r>
      <w:r w:rsidRPr="00D64694">
        <w:rPr>
          <w:lang w:eastAsia="en-US"/>
        </w:rPr>
      </w:r>
      <w:r w:rsidRPr="00D64694">
        <w:rPr>
          <w:lang w:eastAsia="en-US"/>
        </w:rPr>
        <w:fldChar w:fldCharType="separate"/>
      </w:r>
      <w:r w:rsidR="00154D81">
        <w:rPr>
          <w:cs/>
          <w:lang w:eastAsia="en-US"/>
        </w:rPr>
        <w:t>‎</w:t>
      </w:r>
      <w:r w:rsidR="00154D81">
        <w:rPr>
          <w:lang w:eastAsia="en-US"/>
        </w:rPr>
        <w:t>4.2.2.7</w:t>
      </w:r>
      <w:r w:rsidRPr="00D64694">
        <w:rPr>
          <w:lang w:eastAsia="en-US"/>
        </w:rPr>
        <w:fldChar w:fldCharType="end"/>
      </w:r>
      <w:r w:rsidRPr="00D64694">
        <w:rPr>
          <w:lang w:eastAsia="en-US"/>
        </w:rPr>
        <w:t xml:space="preserve">, </w:t>
      </w:r>
      <w:r w:rsidRPr="00D64694">
        <w:t xml:space="preserve">the term </w:t>
      </w:r>
      <w:r w:rsidRPr="00D64694">
        <w:rPr>
          <w:rStyle w:val="ChItalic"/>
        </w:rPr>
        <w:t>imitation</w:t>
      </w:r>
      <w:r w:rsidRPr="00D64694">
        <w:t xml:space="preserve"> includes meanings such as ‘something is an imitation of X’ or ‘something is similar to X’.</w:t>
      </w:r>
    </w:p>
  </w:footnote>
  <w:footnote w:id="139">
    <w:p w14:paraId="767ED230" w14:textId="727F6F50" w:rsidR="00BC6239" w:rsidRPr="00D64694" w:rsidRDefault="00BC6239" w:rsidP="007D583E">
      <w:pPr>
        <w:pStyle w:val="FootnoteText"/>
      </w:pPr>
      <w:r w:rsidRPr="00D64694">
        <w:rPr>
          <w:rStyle w:val="FootnoteReference"/>
        </w:rPr>
        <w:footnoteRef/>
      </w:r>
      <w:r w:rsidRPr="00D64694">
        <w:tab/>
        <w:t xml:space="preserve">Demonstrative sequences such as </w:t>
      </w:r>
      <w:r w:rsidRPr="00D64694">
        <w:rPr>
          <w:rStyle w:val="ChItalBold"/>
        </w:rPr>
        <w:t>itu tu</w:t>
      </w:r>
      <w:r w:rsidRPr="00D64694">
        <w:t xml:space="preserve"> ‘</w:t>
      </w:r>
      <w:r w:rsidRPr="00D64694">
        <w:rPr>
          <w:rStyle w:val="ChSmallCaps"/>
        </w:rPr>
        <w:t>d.dist</w:t>
      </w:r>
      <w:r w:rsidRPr="00D64694">
        <w:t xml:space="preserve"> </w:t>
      </w:r>
      <w:r w:rsidRPr="00D64694">
        <w:rPr>
          <w:rStyle w:val="ChSmallCaps"/>
        </w:rPr>
        <w:t>d.dist</w:t>
      </w:r>
      <w:r w:rsidRPr="00D64694">
        <w:t>’ also convey intensity or emphasis, as discussed in detail in§</w:t>
      </w:r>
      <w:r w:rsidRPr="00D64694">
        <w:fldChar w:fldCharType="begin"/>
      </w:r>
      <w:r w:rsidRPr="00D64694">
        <w:instrText xml:space="preserve"> REF _Ref354834656 \w \h </w:instrText>
      </w:r>
      <w:r w:rsidRPr="00D64694">
        <w:fldChar w:fldCharType="separate"/>
      </w:r>
      <w:r w:rsidR="00154D81">
        <w:rPr>
          <w:cs/>
        </w:rPr>
        <w:t>‎</w:t>
      </w:r>
      <w:r w:rsidR="00154D81">
        <w:t>7.1.2.3</w:t>
      </w:r>
      <w:r w:rsidRPr="00D64694">
        <w:fldChar w:fldCharType="end"/>
      </w:r>
      <w:r w:rsidRPr="00D64694">
        <w:t xml:space="preserve">. Given its phonological properties, however, juxtaposed </w:t>
      </w:r>
      <w:r w:rsidRPr="00D64694">
        <w:rPr>
          <w:rStyle w:val="ChItalBold"/>
        </w:rPr>
        <w:t>itu tu</w:t>
      </w:r>
      <w:r w:rsidRPr="00D64694">
        <w:t xml:space="preserve"> ‘</w:t>
      </w:r>
      <w:r w:rsidRPr="00D64694">
        <w:rPr>
          <w:rStyle w:val="ChSmallCaps"/>
        </w:rPr>
        <w:t>d.dist</w:t>
      </w:r>
      <w:r w:rsidRPr="00D64694">
        <w:t xml:space="preserve"> </w:t>
      </w:r>
      <w:r w:rsidRPr="00D64694">
        <w:rPr>
          <w:rStyle w:val="ChSmallCaps"/>
        </w:rPr>
        <w:t>d.dist</w:t>
      </w:r>
      <w:r w:rsidRPr="00D64694">
        <w:t xml:space="preserve">’ is not taken as an instance of partial reduplication. As discussed in </w:t>
      </w:r>
      <w:r>
        <w:t>§</w:t>
      </w:r>
      <w:r>
        <w:fldChar w:fldCharType="begin"/>
      </w:r>
      <w:r>
        <w:instrText xml:space="preserve"> REF _Ref438304972 \w \h </w:instrText>
      </w:r>
      <w:r>
        <w:fldChar w:fldCharType="separate"/>
      </w:r>
      <w:r w:rsidR="00154D81">
        <w:rPr>
          <w:cs/>
        </w:rPr>
        <w:t>‎</w:t>
      </w:r>
      <w:r w:rsidR="00154D81">
        <w:t>4.1.2</w:t>
      </w:r>
      <w:r>
        <w:fldChar w:fldCharType="end"/>
      </w:r>
      <w:r w:rsidRPr="00D64694">
        <w:t xml:space="preserve">, partial reduplication of the stem </w:t>
      </w:r>
      <w:r w:rsidRPr="00D64694">
        <w:rPr>
          <w:rStyle w:val="ChItalBold"/>
        </w:rPr>
        <w:t>itu</w:t>
      </w:r>
      <w:r w:rsidRPr="00D64694">
        <w:t xml:space="preserve"> ‘</w:t>
      </w:r>
      <w:r w:rsidRPr="00D64694">
        <w:rPr>
          <w:rStyle w:val="ChSmallCaps"/>
        </w:rPr>
        <w:t>d.dist</w:t>
      </w:r>
      <w:r w:rsidRPr="00D64694">
        <w:t xml:space="preserve">’ should result in the reduplicated form </w:t>
      </w:r>
      <w:r w:rsidRPr="00D64694">
        <w:rPr>
          <w:rStyle w:val="ChItalBold"/>
        </w:rPr>
        <w:t>it~itu</w:t>
      </w:r>
      <w:r w:rsidRPr="00D64694">
        <w:t xml:space="preserve"> ‘</w:t>
      </w:r>
      <w:r w:rsidRPr="00D64694">
        <w:rPr>
          <w:rStyle w:val="ChSmallCaps"/>
        </w:rPr>
        <w:t>d.dist</w:t>
      </w:r>
      <w:r w:rsidRPr="00D64694">
        <w:t>~</w:t>
      </w:r>
      <w:r w:rsidRPr="00D64694">
        <w:rPr>
          <w:rStyle w:val="ChSmallCaps"/>
        </w:rPr>
        <w:t>d.dist</w:t>
      </w:r>
      <w:r w:rsidRPr="00D64694">
        <w:t xml:space="preserve">’. Therefore, </w:t>
      </w:r>
      <w:r w:rsidRPr="00D64694">
        <w:rPr>
          <w:rStyle w:val="ChItalBold"/>
        </w:rPr>
        <w:t>itu tu</w:t>
      </w:r>
      <w:r w:rsidRPr="00D64694">
        <w:t xml:space="preserve"> ‘</w:t>
      </w:r>
      <w:r w:rsidRPr="00D64694">
        <w:rPr>
          <w:rStyle w:val="ChSmallCaps"/>
        </w:rPr>
        <w:t>d.dist</w:t>
      </w:r>
      <w:r w:rsidRPr="00D64694">
        <w:t xml:space="preserve"> </w:t>
      </w:r>
      <w:r w:rsidRPr="00D64694">
        <w:rPr>
          <w:rStyle w:val="ChSmallCaps"/>
        </w:rPr>
        <w:t>d.dist</w:t>
      </w:r>
      <w:r w:rsidRPr="00D64694">
        <w:t>’ is taken as an instance of demonstrative stacking (see §</w:t>
      </w:r>
      <w:r w:rsidRPr="00D64694">
        <w:fldChar w:fldCharType="begin"/>
      </w:r>
      <w:r w:rsidRPr="00D64694">
        <w:instrText xml:space="preserve"> REF _Ref350500975 \w \h </w:instrText>
      </w:r>
      <w:r w:rsidRPr="00D64694">
        <w:fldChar w:fldCharType="separate"/>
      </w:r>
      <w:r w:rsidR="00154D81">
        <w:rPr>
          <w:cs/>
        </w:rPr>
        <w:t>‎</w:t>
      </w:r>
      <w:r w:rsidR="00154D81">
        <w:t>5.6.4</w:t>
      </w:r>
      <w:r w:rsidRPr="00D64694">
        <w:fldChar w:fldCharType="end"/>
      </w:r>
      <w:r w:rsidRPr="00D64694">
        <w:t>).</w:t>
      </w:r>
    </w:p>
  </w:footnote>
  <w:footnote w:id="140">
    <w:p w14:paraId="7A52721F" w14:textId="50D9889E" w:rsidR="00BC6239" w:rsidRPr="00D64694" w:rsidRDefault="00BC6239" w:rsidP="007656CB">
      <w:pPr>
        <w:pStyle w:val="FootnoteText"/>
      </w:pPr>
      <w:r w:rsidRPr="00D64694">
        <w:rPr>
          <w:rStyle w:val="FootnoteReference"/>
        </w:rPr>
        <w:footnoteRef/>
      </w:r>
      <w:r w:rsidRPr="00D64694">
        <w:tab/>
        <w:t xml:space="preserve">In </w:t>
      </w:r>
      <w:r w:rsidRPr="00D64694">
        <w:fldChar w:fldCharType="begin"/>
      </w:r>
      <w:r w:rsidRPr="00D64694">
        <w:instrText xml:space="preserve"> REF _Ref360274824 \h </w:instrText>
      </w:r>
      <w:r w:rsidRPr="00D64694">
        <w:fldChar w:fldCharType="separate"/>
      </w:r>
      <w:r w:rsidR="00154D81" w:rsidRPr="0090507A">
        <w:rPr>
          <w:szCs w:val="19"/>
        </w:rPr>
        <w:t xml:space="preserve">Table </w:t>
      </w:r>
      <w:r w:rsidR="00154D81">
        <w:rPr>
          <w:noProof/>
          <w:szCs w:val="19"/>
          <w:cs/>
        </w:rPr>
        <w:t>‎</w:t>
      </w:r>
      <w:r w:rsidR="00154D81">
        <w:rPr>
          <w:noProof/>
          <w:szCs w:val="19"/>
        </w:rPr>
        <w:t>4</w:t>
      </w:r>
      <w:r w:rsidR="00154D81">
        <w:rPr>
          <w:szCs w:val="19"/>
        </w:rPr>
        <w:t>.</w:t>
      </w:r>
      <w:r w:rsidR="00154D81">
        <w:rPr>
          <w:noProof/>
          <w:szCs w:val="19"/>
        </w:rPr>
        <w:t>10</w:t>
      </w:r>
      <w:r w:rsidRPr="00D64694">
        <w:fldChar w:fldCharType="end"/>
      </w:r>
      <w:r w:rsidRPr="00D64694">
        <w:t xml:space="preserve">, the category of prefixes in Manado Malay </w:t>
      </w:r>
      <w:r>
        <w:rPr>
          <w:rStyle w:val="Citation"/>
        </w:rPr>
        <w:fldChar w:fldCharType="begin"/>
      </w:r>
      <w:r>
        <w:rPr>
          <w:rStyle w:val="Citation"/>
        </w:rPr>
        <w:instrText>ADDIN CITAVI.PLACEHOLDER e6bee347-14a7-4470-8709-b137add26a7a PFBsYWNlaG9sZGVyPg0KICA8QWRkSW5WZXJzaW9uPjUuMi4wLjg8L0FkZEluVmVyc2lvbj4NCiAgPElkPmU2YmVlMzQ3LTE0YTctNDQ3MC04NzA5LWIxMzdhZGQyNmE3YTwvSWQ+DQogIDxFbnRyaWVzPg0KICAgIDxFbnRyeT4NCiAgICAgIDxJZD4wNTQ3NjllNy1hYjI3LTQzZjktYTIxNC1jOTUyM2FiNjAxYTU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mVmZXJlbmNlSWQ+N2QyODY0OTYtZDY4Mi00NWNiLTk5MzctYThkOTY3M2EyODU2PC9SZWZlcmVuY2VJZD4NCiAgICAgIDxSdWxlU2V0T3ZlcnJpZGU+VGV4dGNpdDwvUnVsZVNldE92ZXJyaWRl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b2VsIDIwMDU6IDI3KTwvVGV4dD4NCiAgICA8L1RleHRVbml0Pg0KICA8L1RleHRVbml0cz4NCjwvUGxhY2Vob2xkZXI+</w:instrText>
      </w:r>
      <w:r>
        <w:rPr>
          <w:rStyle w:val="Citation"/>
        </w:rPr>
        <w:fldChar w:fldCharType="separate"/>
      </w:r>
      <w:bookmarkStart w:id="1901" w:name="_CTVP001e6bee34714a744708709b137add26a7a"/>
      <w:r w:rsidR="0092006B">
        <w:rPr>
          <w:rStyle w:val="Citation"/>
        </w:rPr>
        <w:t>(Stoel 2005: 27)</w:t>
      </w:r>
      <w:bookmarkEnd w:id="1901"/>
      <w:r>
        <w:rPr>
          <w:rStyle w:val="Citation"/>
        </w:rPr>
        <w:fldChar w:fldCharType="end"/>
      </w:r>
      <w:r w:rsidRPr="00D64694">
        <w:t xml:space="preserve"> and Ternate Malay </w:t>
      </w:r>
      <w:r>
        <w:rPr>
          <w:rStyle w:val="Citation"/>
        </w:rPr>
        <w:fldChar w:fldCharType="begin"/>
      </w:r>
      <w:r>
        <w:rPr>
          <w:rStyle w:val="Citation"/>
        </w:rPr>
        <w:instrText>ADDIN CITAVI.PLACEHOLDER fa3644ad-207c-47de-b1ae-4e0ec47d96f2 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CZXR0eTwvRmlyc3ROYW1lPg0KICAgICAgICAgICAgPExhc3ROYW1lPkxpdGFtYWh1cHV0dHk8L0xhc3R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GFtYWh1cHV0dHkgMjAxMjogMTM5KTwvVGV4dD4NCiAgICA8L1RleHRVbml0Pg0KICA8L1RleHRVbml0cz4NCjwvUGxhY2Vob2xkZXI+</w:instrText>
      </w:r>
      <w:r>
        <w:rPr>
          <w:rStyle w:val="Citation"/>
        </w:rPr>
        <w:fldChar w:fldCharType="separate"/>
      </w:r>
      <w:bookmarkStart w:id="1902" w:name="_CTVP001fa3644ad207c47deb1ae4e0ec47d96f2"/>
      <w:r w:rsidR="0092006B">
        <w:rPr>
          <w:rStyle w:val="Citation"/>
        </w:rPr>
        <w:t>(Litamahuputty 2012: 139)</w:t>
      </w:r>
      <w:bookmarkEnd w:id="1902"/>
      <w:r>
        <w:rPr>
          <w:rStyle w:val="Citation"/>
        </w:rPr>
        <w:fldChar w:fldCharType="end"/>
      </w:r>
      <w:r w:rsidRPr="00D64694">
        <w:t xml:space="preserve"> includes the reciprocal marker </w:t>
      </w:r>
      <w:r w:rsidRPr="00D64694">
        <w:rPr>
          <w:rStyle w:val="ChItalBold"/>
        </w:rPr>
        <w:t>baku</w:t>
      </w:r>
      <w:r w:rsidRPr="00D64694">
        <w:t xml:space="preserve"> ‘</w:t>
      </w:r>
      <w:r w:rsidRPr="00D64694">
        <w:rPr>
          <w:rStyle w:val="ChSmallCaps"/>
        </w:rPr>
        <w:t>rcp</w:t>
      </w:r>
      <w:r w:rsidRPr="00D64694">
        <w:t xml:space="preserve">’. Reduplicated Ternate Malay “activity words” </w:t>
      </w:r>
      <w:r>
        <w:rPr>
          <w:rStyle w:val="Citation"/>
        </w:rPr>
        <w:fldChar w:fldCharType="begin"/>
      </w:r>
      <w:r>
        <w:rPr>
          <w:rStyle w:val="Citation"/>
        </w:rPr>
        <w:instrText>ADDIN CITAVI.PLACEHOLDER b84111f2-716d-447a-9aca-89d6c1578deb 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4oTGl0YW1haHVwdXR0eSAyMDEyOiAxMzbigJMxMz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RhbWFodXB1dHR5IDIwMTI6IDEzNuKAkzEzOCk8L1RleHQ+DQogICAgPC9UZXh0VW5pdD4NCiAgPC9UZXh0VW5pdHM+DQo8L1BsYWNlaG9sZGVyPg==</w:instrText>
      </w:r>
      <w:r>
        <w:rPr>
          <w:rStyle w:val="Citation"/>
        </w:rPr>
        <w:fldChar w:fldCharType="separate"/>
      </w:r>
      <w:bookmarkStart w:id="1903" w:name="_CTVP001b84111f2716d447a9aca89d6c1578deb"/>
      <w:r w:rsidR="0092006B">
        <w:rPr>
          <w:rStyle w:val="Citation"/>
        </w:rPr>
        <w:t>(Litamahuputty 2012: 136–138)</w:t>
      </w:r>
      <w:bookmarkEnd w:id="1903"/>
      <w:r>
        <w:rPr>
          <w:rStyle w:val="Citation"/>
        </w:rPr>
        <w:fldChar w:fldCharType="end"/>
      </w:r>
      <w:r w:rsidRPr="00D64694">
        <w:t xml:space="preserve"> are included in the word class of verbs.</w:t>
      </w:r>
    </w:p>
  </w:footnote>
  <w:footnote w:id="141">
    <w:p w14:paraId="47F104AD" w14:textId="51C5D7CD" w:rsidR="00BC6239" w:rsidRPr="00D64694" w:rsidRDefault="00BC6239" w:rsidP="00B0017B">
      <w:pPr>
        <w:pStyle w:val="FootnoteText"/>
      </w:pPr>
      <w:r w:rsidRPr="00D64694">
        <w:rPr>
          <w:rStyle w:val="FootnoteReference"/>
        </w:rPr>
        <w:footnoteRef/>
      </w:r>
      <w:r w:rsidRPr="00D64694">
        <w:tab/>
        <w:t xml:space="preserve">The ‘verb’ category includes Manado Malay adjectives and Ternate Malay “quality words” </w:t>
      </w:r>
      <w:r>
        <w:rPr>
          <w:rStyle w:val="Citation"/>
        </w:rPr>
        <w:fldChar w:fldCharType="begin"/>
      </w:r>
      <w:r>
        <w:rPr>
          <w:rStyle w:val="Citation"/>
        </w:rPr>
        <w:instrText>ADDIN CITAVI.PLACEHOLDER 76ac590b-0114-4faa-a970-669f552c4a12 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RhbWFodXB1dHR5IDIwMTI6IDEzNuKAkzEzOCk8L1RleHQ+DQogICAgPC9UZXh0VW5pdD4NCiAgPC9UZXh0VW5pdHM+DQo8L1BsYWNlaG9sZGVyPg==</w:instrText>
      </w:r>
      <w:r>
        <w:rPr>
          <w:rStyle w:val="Citation"/>
        </w:rPr>
        <w:fldChar w:fldCharType="separate"/>
      </w:r>
      <w:bookmarkStart w:id="1913" w:name="_CTVP00176ac590b01144faaa970669f552c4a12"/>
      <w:r w:rsidR="0092006B">
        <w:rPr>
          <w:rStyle w:val="Citation"/>
        </w:rPr>
        <w:t>(Litamahuputty 2012: 136–138)</w:t>
      </w:r>
      <w:bookmarkEnd w:id="1913"/>
      <w:r>
        <w:rPr>
          <w:rStyle w:val="Citation"/>
        </w:rPr>
        <w:fldChar w:fldCharType="end"/>
      </w:r>
      <w:r w:rsidRPr="00D64694">
        <w:rPr>
          <w:lang w:eastAsia="en-US"/>
        </w:rPr>
        <w:t>.</w:t>
      </w:r>
    </w:p>
  </w:footnote>
  <w:footnote w:id="142">
    <w:p w14:paraId="044D2C9B" w14:textId="13F363B5" w:rsidR="00BC6239" w:rsidRPr="00D64694" w:rsidRDefault="00BC6239" w:rsidP="00B0017B">
      <w:pPr>
        <w:pStyle w:val="FootnoteText"/>
      </w:pPr>
      <w:r w:rsidRPr="00D64694">
        <w:rPr>
          <w:rStyle w:val="FootnoteReference"/>
        </w:rPr>
        <w:footnoteRef/>
      </w:r>
      <w:r w:rsidRPr="00D64694">
        <w:tab/>
        <w:t>More specifically,</w:t>
      </w:r>
      <w:r>
        <w:t xml:space="preserve"> </w:t>
      </w:r>
      <w:r w:rsidRPr="00F12F3E">
        <w:rPr>
          <w:rStyle w:val="Citation"/>
        </w:rPr>
        <w:fldChar w:fldCharType="begin"/>
      </w:r>
      <w:r>
        <w:rPr>
          <w:rStyle w:val="Citation"/>
        </w:rPr>
        <w:instrText>ADDIN CITAVI.PLACEHOLDER b73a29cb-e1fe-41de-a72e-afb26f928ff0 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W1tZWxtYW5uICgyMDA1OiAxMTIpPC9UZXh0Pg0KICAgIDwvVGV4dFVuaXQ+DQogIDwvVGV4dFVuaXRzPg0KPC9QbGFjZWhvbGRlcj4=</w:instrText>
      </w:r>
      <w:r w:rsidRPr="00F12F3E">
        <w:rPr>
          <w:rStyle w:val="Citation"/>
        </w:rPr>
        <w:fldChar w:fldCharType="separate"/>
      </w:r>
      <w:bookmarkStart w:id="1944" w:name="_CTVP001b73a29cbe1fe41dea72eafb26f928ff0"/>
      <w:r w:rsidR="0092006B">
        <w:rPr>
          <w:rStyle w:val="Citation"/>
        </w:rPr>
        <w:t>Himmelmann (2005: 112)</w:t>
      </w:r>
      <w:bookmarkEnd w:id="1944"/>
      <w:r w:rsidRPr="00F12F3E">
        <w:rPr>
          <w:rStyle w:val="Citation"/>
        </w:rPr>
        <w:fldChar w:fldCharType="end"/>
      </w:r>
      <w:r w:rsidRPr="00D64694">
        <w:t xml:space="preserve"> refers to western Austronesian “symmetrical voice languages”, that is languages that have “at least two voice alternations marked on the verb, neither of which is clearly the basic form”.</w:t>
      </w:r>
    </w:p>
  </w:footnote>
  <w:footnote w:id="143">
    <w:p w14:paraId="09019179" w14:textId="2AB7C1CF" w:rsidR="00BC6239" w:rsidRPr="00D64694" w:rsidRDefault="00BC6239" w:rsidP="007E15AC">
      <w:pPr>
        <w:pStyle w:val="FootnoteText"/>
      </w:pPr>
      <w:r w:rsidRPr="00D64694">
        <w:rPr>
          <w:rStyle w:val="FootnoteReference"/>
        </w:rPr>
        <w:footnoteRef/>
      </w:r>
      <w:r w:rsidRPr="00D64694">
        <w:tab/>
      </w:r>
      <w:r w:rsidRPr="00D64694">
        <w:rPr>
          <w:lang w:eastAsia="en-US"/>
        </w:rPr>
        <w:t>As</w:t>
      </w:r>
      <w:r>
        <w:rPr>
          <w:lang w:eastAsia="en-US"/>
        </w:rPr>
        <w:t xml:space="preserve"> </w:t>
      </w:r>
      <w:r w:rsidRPr="00F12F3E">
        <w:rPr>
          <w:rStyle w:val="Citation"/>
        </w:rPr>
        <w:fldChar w:fldCharType="begin"/>
      </w:r>
      <w:r w:rsidRPr="00F12F3E">
        <w:rPr>
          <w:rStyle w:val="Citation"/>
        </w:rPr>
        <w:instrText>ADDIN CITAVI.PLACEHOLDER 3c8a433d-23e8-4746-8a1e-3504b65ba7fd PFBsYWNlaG9sZGVyPg0KICA8QWRkSW5WZXJzaW9uPjUuMi4wLjg8L0FkZEluVmVyc2lvbj4NCiAgPElkPjNjOGE0MzNkLTIzZTgtNDc0Ni04YTFlLTM1MDRiNjViYTdmZDwvSWQ+DQogIDxFbnRyaWVzPg0KICAgIDxFbnRyeT4NCiAgICAgIDxJZD40OTYzMTNkNS0zNzNlLTRlODktYjg0My1kMTg3YTNlOTVhNDk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mVmZXJlbmNlSWQ+NWQ4MTQxNjYtYjg3Mi00MTc0LWEwZWItZjQ2NzZmYmI4ZjgwPC9SZWZlcmVuY2VJZD4NCiAgICAgIDxSdWxlU2V0T3ZlcnJpZGU+Rm9vdGNpdDwvUnVsZVNldE92ZXJyaWRl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bDs24gKDIwMDE6IDU5KTwvVGV4dD4NCiAgICA8L1RleHRVbml0Pg0KICA8L1RleHRVbml0cz4NCjwvUGxhY2Vob2xkZXI+</w:instrText>
      </w:r>
      <w:r w:rsidRPr="00F12F3E">
        <w:rPr>
          <w:rStyle w:val="Citation"/>
        </w:rPr>
        <w:fldChar w:fldCharType="separate"/>
      </w:r>
      <w:bookmarkStart w:id="1985" w:name="_CTVP0013c8a433d23e847468a1e3504b65ba7fd"/>
      <w:r w:rsidR="0092006B">
        <w:rPr>
          <w:rStyle w:val="Citation"/>
        </w:rPr>
        <w:t>Givón (2001: 59)</w:t>
      </w:r>
      <w:bookmarkEnd w:id="1985"/>
      <w:r w:rsidRPr="00F12F3E">
        <w:rPr>
          <w:rStyle w:val="Citation"/>
        </w:rPr>
        <w:fldChar w:fldCharType="end"/>
      </w:r>
      <w:r w:rsidRPr="00D64694">
        <w:t xml:space="preserve"> points out, it is technically speaking “</w:t>
      </w:r>
      <w:r w:rsidRPr="00D64694">
        <w:rPr>
          <w:rFonts w:eastAsia="Times New Roman"/>
          <w:lang w:eastAsia="en-US"/>
        </w:rPr>
        <w:t xml:space="preserve">not the noun but rather the </w:t>
      </w:r>
      <w:r w:rsidRPr="00D64694">
        <w:rPr>
          <w:rFonts w:eastAsia="Minion-Italic"/>
          <w:i/>
          <w:iCs/>
          <w:lang w:eastAsia="en-US"/>
        </w:rPr>
        <w:t xml:space="preserve">noun phrase </w:t>
      </w:r>
      <w:r w:rsidRPr="00D64694">
        <w:rPr>
          <w:rFonts w:eastAsia="Times New Roman"/>
          <w:lang w:eastAsia="en-US"/>
        </w:rPr>
        <w:t xml:space="preserve">that assumes the various grammatical roles </w:t>
      </w:r>
      <w:r>
        <w:rPr>
          <w:rFonts w:eastAsia="Times New Roman"/>
          <w:lang w:eastAsia="en-US"/>
        </w:rPr>
        <w:t>[</w:t>
      </w:r>
      <w:r w:rsidRPr="00D64694">
        <w:rPr>
          <w:rFonts w:eastAsia="Times New Roman"/>
          <w:lang w:eastAsia="en-US"/>
        </w:rPr>
        <w:t>…</w:t>
      </w:r>
      <w:r>
        <w:rPr>
          <w:rFonts w:eastAsia="Times New Roman"/>
          <w:lang w:eastAsia="en-US"/>
        </w:rPr>
        <w:t>]</w:t>
      </w:r>
      <w:r w:rsidRPr="00D64694">
        <w:rPr>
          <w:rFonts w:eastAsia="Times New Roman"/>
          <w:lang w:eastAsia="en-US"/>
        </w:rPr>
        <w:t xml:space="preserve"> However, within the noun phrase, a noun is typically the syntactic and semantic </w:t>
      </w:r>
      <w:r w:rsidRPr="00D64694">
        <w:rPr>
          <w:rFonts w:eastAsia="Minion-Italic"/>
          <w:i/>
          <w:iCs/>
          <w:lang w:eastAsia="en-US"/>
        </w:rPr>
        <w:t>head</w:t>
      </w:r>
      <w:r w:rsidRPr="00D64694">
        <w:rPr>
          <w:rFonts w:eastAsia="Times New Roman"/>
          <w:lang w:eastAsia="en-US"/>
        </w:rPr>
        <w:t xml:space="preserve">, defining the type of entity involved. All other elements in the noun phrase are </w:t>
      </w:r>
      <w:r w:rsidRPr="00D64694">
        <w:rPr>
          <w:rFonts w:eastAsia="Minion-Italic"/>
          <w:i/>
          <w:iCs/>
          <w:lang w:eastAsia="en-US"/>
        </w:rPr>
        <w:t xml:space="preserve">modifiers </w:t>
      </w:r>
      <w:r w:rsidRPr="00D64694">
        <w:rPr>
          <w:rFonts w:eastAsia="Times New Roman"/>
          <w:lang w:eastAsia="en-US"/>
        </w:rPr>
        <w:t>of that head noun</w:t>
      </w:r>
      <w:r w:rsidRPr="00D64694">
        <w:rPr>
          <w:lang w:eastAsia="en-US"/>
        </w:rPr>
        <w:t>”.</w:t>
      </w:r>
    </w:p>
  </w:footnote>
  <w:footnote w:id="144">
    <w:p w14:paraId="7865CD9D" w14:textId="77777777" w:rsidR="00BC6239" w:rsidRPr="00D64694" w:rsidRDefault="00BC6239" w:rsidP="00B0017B">
      <w:pPr>
        <w:pStyle w:val="FootnoteText"/>
      </w:pPr>
      <w:r w:rsidRPr="00D64694">
        <w:rPr>
          <w:rStyle w:val="FootnoteReference"/>
        </w:rPr>
        <w:footnoteRef/>
      </w:r>
      <w:r w:rsidRPr="00D64694">
        <w:tab/>
        <w:t xml:space="preserve">Documentation: </w:t>
      </w:r>
      <w:r w:rsidRPr="00D64694">
        <w:rPr>
          <w:rStyle w:val="ChItalBold"/>
        </w:rPr>
        <w:t>dua</w:t>
      </w:r>
      <w:r w:rsidRPr="00D64694">
        <w:t xml:space="preserve"> ‘two’ 080919-001-Cv.0022, BR111017-002.003, </w:t>
      </w:r>
      <w:r w:rsidRPr="00D64694">
        <w:rPr>
          <w:rStyle w:val="ChItalBold"/>
        </w:rPr>
        <w:t>banyak</w:t>
      </w:r>
      <w:r w:rsidRPr="00D64694">
        <w:t xml:space="preserve"> ‘many’ 081006-023-CvEx.0007, 081029-004-Cv.0021, </w:t>
      </w:r>
      <w:r w:rsidRPr="00D64694">
        <w:rPr>
          <w:rStyle w:val="ChItalBold"/>
        </w:rPr>
        <w:t>sedikit</w:t>
      </w:r>
      <w:r w:rsidRPr="00D64694">
        <w:t xml:space="preserve"> ‘few’ BR111021.014, BR111021.015.</w:t>
      </w:r>
    </w:p>
  </w:footnote>
  <w:footnote w:id="145">
    <w:p w14:paraId="748DFAEA" w14:textId="77777777" w:rsidR="00BC6239" w:rsidRPr="00D64694" w:rsidRDefault="00BC6239" w:rsidP="00B0017B">
      <w:pPr>
        <w:pStyle w:val="FootnoteText"/>
      </w:pPr>
      <w:r w:rsidRPr="00D64694">
        <w:rPr>
          <w:rStyle w:val="FootnoteReference"/>
        </w:rPr>
        <w:footnoteRef/>
      </w:r>
      <w:r w:rsidRPr="00D64694">
        <w:tab/>
        <w:t xml:space="preserve">Documentation: </w:t>
      </w:r>
      <w:r w:rsidRPr="00D64694">
        <w:rPr>
          <w:rStyle w:val="ChItalBold"/>
        </w:rPr>
        <w:t>banyak</w:t>
      </w:r>
      <w:r w:rsidRPr="00D64694">
        <w:t xml:space="preserve"> ‘many’ BR111021.015, BR111021.017, </w:t>
      </w:r>
      <w:r w:rsidRPr="00D64694">
        <w:rPr>
          <w:rStyle w:val="ChItalBold"/>
        </w:rPr>
        <w:t>sedikit</w:t>
      </w:r>
      <w:r w:rsidRPr="00D64694">
        <w:t xml:space="preserve"> ‘few’ BR111021.016, BR111021.018, </w:t>
      </w:r>
      <w:r w:rsidRPr="00D64694">
        <w:rPr>
          <w:rStyle w:val="ChItalBold"/>
        </w:rPr>
        <w:t>dua</w:t>
      </w:r>
      <w:r w:rsidRPr="00D64694">
        <w:t xml:space="preserve"> ‘two’ BR111021.019, BR111021.020.</w:t>
      </w:r>
    </w:p>
  </w:footnote>
  <w:footnote w:id="146">
    <w:p w14:paraId="05DFDF05" w14:textId="424F9752" w:rsidR="00BC6239" w:rsidRPr="00D64694" w:rsidRDefault="00BC6239" w:rsidP="00B0017B">
      <w:pPr>
        <w:pStyle w:val="FootnoteText"/>
      </w:pPr>
      <w:r w:rsidRPr="00D64694">
        <w:rPr>
          <w:rStyle w:val="FootnoteReference"/>
        </w:rPr>
        <w:footnoteRef/>
      </w:r>
      <w:r w:rsidRPr="00D64694">
        <w:tab/>
        <w:t xml:space="preserve">Documentation: verb 081011-024-Cv.0142, </w:t>
      </w:r>
      <w:r>
        <w:t xml:space="preserve">personal </w:t>
      </w:r>
      <w:r w:rsidRPr="00D64694">
        <w:t>pronoun 080916-001-CvNP.0003, demonstrative 080917-008-NP.0043, locative 080917-008-NP.0118, interrogative 080922-001a-CvPh.1245, numeral 080922-002-Cv.0052, quantifier 080922-010a-NF.0269, relative clause 080919-006-CvNP.0017.</w:t>
      </w:r>
    </w:p>
  </w:footnote>
  <w:footnote w:id="147">
    <w:p w14:paraId="787B679A" w14:textId="77777777" w:rsidR="00BC6239" w:rsidRPr="00D64694" w:rsidRDefault="00BC6239" w:rsidP="00B0017B">
      <w:pPr>
        <w:pStyle w:val="FootnoteText"/>
      </w:pPr>
      <w:r w:rsidRPr="00D64694">
        <w:rPr>
          <w:rStyle w:val="FootnoteReference"/>
        </w:rPr>
        <w:footnoteRef/>
      </w:r>
      <w:r w:rsidRPr="00D64694">
        <w:tab/>
      </w:r>
      <w:r w:rsidRPr="00D64694">
        <w:rPr>
          <w:lang w:eastAsia="en-US"/>
        </w:rPr>
        <w:t>Documentation: 080922-001a-CvPh.1096, 081011-024-Cv.0123, 081014-005-Cv.0002, 081014-014-CvNP.0084.</w:t>
      </w:r>
      <w:r w:rsidRPr="00D64694">
        <w:rPr>
          <w:lang w:eastAsia="en-US"/>
        </w:rPr>
        <w:br/>
      </w:r>
      <w:r w:rsidRPr="00D64694">
        <w:t>Documentation: 080922-002-Cv.0049, 080917-008-NP.0018, 081025-008-Cv.0008, 080917-008-NP.0126.</w:t>
      </w:r>
    </w:p>
  </w:footnote>
  <w:footnote w:id="148">
    <w:p w14:paraId="31428644" w14:textId="77777777" w:rsidR="00BC6239" w:rsidRPr="00D64694" w:rsidRDefault="00BC6239" w:rsidP="00B0017B">
      <w:pPr>
        <w:pStyle w:val="FootnoteText"/>
      </w:pPr>
      <w:r w:rsidRPr="00D64694">
        <w:rPr>
          <w:rStyle w:val="FootnoteReference"/>
        </w:rPr>
        <w:footnoteRef/>
      </w:r>
      <w:r w:rsidRPr="00D64694">
        <w:tab/>
        <w:t xml:space="preserve">The exception is </w:t>
      </w:r>
      <w:r w:rsidRPr="00D64694">
        <w:rPr>
          <w:rStyle w:val="ChItalBold"/>
        </w:rPr>
        <w:t>blakang</w:t>
      </w:r>
      <w:r w:rsidRPr="00D64694">
        <w:t xml:space="preserve"> ‘backside’. It also has the body part meaning ‘back’. As such it </w:t>
      </w:r>
      <w:r w:rsidRPr="001C59F7">
        <w:t>can denote the possessum in an adnominal possessive construction such</w:t>
      </w:r>
      <w:r w:rsidRPr="00D64694">
        <w:t xml:space="preserve"> as </w:t>
      </w:r>
      <w:r w:rsidRPr="00D64694">
        <w:rPr>
          <w:rStyle w:val="ChItalBold"/>
        </w:rPr>
        <w:t>sa pu blakang</w:t>
      </w:r>
      <w:r w:rsidRPr="00D64694">
        <w:t xml:space="preserve"> ‘</w:t>
      </w:r>
      <w:r w:rsidRPr="00D64694">
        <w:rPr>
          <w:rStyle w:val="ChSmallCaps"/>
        </w:rPr>
        <w:t>1sg</w:t>
      </w:r>
      <w:r w:rsidRPr="00D64694">
        <w:t xml:space="preserve"> </w:t>
      </w:r>
      <w:r w:rsidRPr="00D64694">
        <w:rPr>
          <w:rStyle w:val="ChSmallCaps"/>
        </w:rPr>
        <w:t>poss</w:t>
      </w:r>
      <w:r w:rsidRPr="00D64694">
        <w:t xml:space="preserve"> backside’ ‘my </w:t>
      </w:r>
      <w:r w:rsidRPr="001C59F7">
        <w:t xml:space="preserve">back’ </w:t>
      </w:r>
      <w:r w:rsidRPr="001C59F7">
        <w:rPr>
          <w:rStyle w:val="ExampleSource"/>
        </w:rPr>
        <w:t>[081015-005-NP.0032]</w:t>
      </w:r>
      <w:r w:rsidRPr="001C59F7">
        <w:t>.</w:t>
      </w:r>
    </w:p>
  </w:footnote>
  <w:footnote w:id="149">
    <w:p w14:paraId="6025BA57" w14:textId="77777777" w:rsidR="00BC6239" w:rsidRPr="00D64694" w:rsidRDefault="00BC6239" w:rsidP="00B0017B">
      <w:pPr>
        <w:pStyle w:val="FootnoteText"/>
      </w:pPr>
      <w:r w:rsidRPr="00D64694">
        <w:rPr>
          <w:rStyle w:val="FootnoteReference"/>
        </w:rPr>
        <w:footnoteRef/>
      </w:r>
      <w:r w:rsidRPr="00D64694">
        <w:tab/>
        <w:t xml:space="preserve">Documentation: </w:t>
      </w:r>
      <w:r w:rsidRPr="00D64694">
        <w:rPr>
          <w:rStyle w:val="ChItalBold"/>
        </w:rPr>
        <w:t>atas</w:t>
      </w:r>
      <w:r w:rsidRPr="00D64694">
        <w:t xml:space="preserve"> ‘top’ 081025-008-Cv.0162, </w:t>
      </w:r>
      <w:r w:rsidRPr="00D64694">
        <w:rPr>
          <w:rStyle w:val="ChItalBold"/>
        </w:rPr>
        <w:t>bawa</w:t>
      </w:r>
      <w:r w:rsidRPr="00D64694">
        <w:t xml:space="preserve"> ‘bottom’ 081025-009b-Cv.0018, </w:t>
      </w:r>
      <w:r w:rsidRPr="00D64694">
        <w:rPr>
          <w:rStyle w:val="ChItalBold"/>
        </w:rPr>
        <w:t>blakang</w:t>
      </w:r>
      <w:r w:rsidRPr="00D64694">
        <w:t xml:space="preserve"> ‘backside’ 081106-001-Ex.0002, </w:t>
      </w:r>
      <w:r w:rsidRPr="00D64694">
        <w:rPr>
          <w:rStyle w:val="ChItalBold"/>
        </w:rPr>
        <w:t>dalam</w:t>
      </w:r>
      <w:r w:rsidRPr="00D64694">
        <w:t xml:space="preserve"> ‘inside’ 081025-006-Cv.0039, </w:t>
      </w:r>
      <w:r w:rsidRPr="00D64694">
        <w:rPr>
          <w:rStyle w:val="ChItalBold"/>
        </w:rPr>
        <w:t>depang</w:t>
      </w:r>
      <w:r w:rsidRPr="00D64694">
        <w:t xml:space="preserve"> ‘front’ 081115-001a-Cv.0139, </w:t>
      </w:r>
      <w:r w:rsidRPr="00D64694">
        <w:rPr>
          <w:rStyle w:val="ChItalBold"/>
        </w:rPr>
        <w:t>luar</w:t>
      </w:r>
      <w:r w:rsidRPr="00D64694">
        <w:t xml:space="preserve"> ‘outside’ 081025-003-Cv.0159, </w:t>
      </w:r>
      <w:r w:rsidRPr="00D64694">
        <w:rPr>
          <w:rStyle w:val="ChItalBold"/>
        </w:rPr>
        <w:t>pinggir</w:t>
      </w:r>
      <w:r w:rsidRPr="00D64694">
        <w:t xml:space="preserve"> ‘border’ 080918-001-CvNP.0060, </w:t>
      </w:r>
      <w:r w:rsidRPr="00D64694">
        <w:rPr>
          <w:rStyle w:val="ChItalBold"/>
        </w:rPr>
        <w:t>samping</w:t>
      </w:r>
      <w:r w:rsidRPr="00D64694">
        <w:t xml:space="preserve"> ‘side’ 081014-014-CvNP.0046, </w:t>
      </w:r>
      <w:r w:rsidRPr="00D64694">
        <w:rPr>
          <w:rStyle w:val="ChItalBold"/>
        </w:rPr>
        <w:t>sebla</w:t>
      </w:r>
      <w:r w:rsidRPr="00D64694">
        <w:t xml:space="preserve"> ‘side’ 081109-001-Cv.0026, </w:t>
      </w:r>
      <w:r w:rsidRPr="00D64694">
        <w:rPr>
          <w:rStyle w:val="ChItalBold"/>
        </w:rPr>
        <w:t>sekitar</w:t>
      </w:r>
      <w:r w:rsidRPr="00D64694">
        <w:t xml:space="preserve"> ‘vicinity’ 081011-024-Cv.0140, </w:t>
      </w:r>
      <w:r w:rsidRPr="00D64694">
        <w:rPr>
          <w:rStyle w:val="ChItalBold"/>
        </w:rPr>
        <w:t>tenga</w:t>
      </w:r>
      <w:r w:rsidRPr="00D64694">
        <w:t xml:space="preserve"> ‘middle’ 080927-009-CvNP.0037.</w:t>
      </w:r>
    </w:p>
  </w:footnote>
  <w:footnote w:id="150">
    <w:p w14:paraId="226A7B11" w14:textId="77777777" w:rsidR="00BC6239" w:rsidRPr="00D64694" w:rsidRDefault="00BC6239" w:rsidP="00B0017B">
      <w:pPr>
        <w:pStyle w:val="FootnoteText"/>
      </w:pPr>
      <w:r w:rsidRPr="00D64694">
        <w:rPr>
          <w:rStyle w:val="FootnoteReference"/>
        </w:rPr>
        <w:footnoteRef/>
      </w:r>
      <w:r w:rsidRPr="00D64694">
        <w:tab/>
        <w:t xml:space="preserve">Documentation: </w:t>
      </w:r>
      <w:r w:rsidRPr="00D64694">
        <w:rPr>
          <w:rStyle w:val="ChItalBold"/>
        </w:rPr>
        <w:t>atas</w:t>
      </w:r>
      <w:r w:rsidRPr="00D64694">
        <w:t xml:space="preserve"> ‘top’ BR111031-001.005, </w:t>
      </w:r>
      <w:r w:rsidRPr="00D64694">
        <w:rPr>
          <w:rStyle w:val="ChItalBold"/>
        </w:rPr>
        <w:t>blakang</w:t>
      </w:r>
      <w:r w:rsidRPr="00D64694">
        <w:t xml:space="preserve"> ‘backside’ 081022-002-Cv.0013, </w:t>
      </w:r>
      <w:r w:rsidRPr="00D64694">
        <w:rPr>
          <w:rStyle w:val="ChItalBold"/>
        </w:rPr>
        <w:t>dalam</w:t>
      </w:r>
      <w:r w:rsidRPr="00D64694">
        <w:t xml:space="preserve"> ‘inside’ 081025-006-Cv.0023, </w:t>
      </w:r>
      <w:r w:rsidRPr="00D64694">
        <w:rPr>
          <w:rStyle w:val="ChItalBold"/>
        </w:rPr>
        <w:t>luar</w:t>
      </w:r>
      <w:r w:rsidRPr="00D64694">
        <w:t xml:space="preserve"> ‘outside’ 081029-002-Cv.0033, </w:t>
      </w:r>
      <w:r w:rsidRPr="00D64694">
        <w:rPr>
          <w:rStyle w:val="ChItalBold"/>
        </w:rPr>
        <w:t>pinggir</w:t>
      </w:r>
      <w:r w:rsidRPr="00D64694">
        <w:t xml:space="preserve"> ‘edge’ 080923-010-CvNP.0010, </w:t>
      </w:r>
      <w:r w:rsidRPr="00D64694">
        <w:rPr>
          <w:rStyle w:val="ChItalBold"/>
        </w:rPr>
        <w:t>samping</w:t>
      </w:r>
      <w:r w:rsidRPr="00D64694">
        <w:t xml:space="preserve"> ‘side’ BR111031-001.004, </w:t>
      </w:r>
      <w:r w:rsidRPr="00D64694">
        <w:rPr>
          <w:rStyle w:val="ChItalBold"/>
        </w:rPr>
        <w:t>sebla</w:t>
      </w:r>
      <w:r w:rsidRPr="00D64694">
        <w:t xml:space="preserve"> ‘side’ 081006-035-CvEx.0067, </w:t>
      </w:r>
      <w:r w:rsidRPr="00D64694">
        <w:rPr>
          <w:rStyle w:val="ChItalBold"/>
        </w:rPr>
        <w:t>tenga</w:t>
      </w:r>
      <w:r w:rsidRPr="00D64694">
        <w:t xml:space="preserve"> ‘middle’ 081014-006-Pr.0037, </w:t>
      </w:r>
      <w:r w:rsidRPr="00D64694">
        <w:rPr>
          <w:rStyle w:val="ChItalBold"/>
        </w:rPr>
        <w:t>bawa</w:t>
      </w:r>
      <w:r w:rsidRPr="00D64694">
        <w:t xml:space="preserve"> ‘bottom’ 081011-024-Cv.0148, </w:t>
      </w:r>
      <w:r w:rsidRPr="00D64694">
        <w:rPr>
          <w:rStyle w:val="ChItalBold"/>
        </w:rPr>
        <w:t>depang</w:t>
      </w:r>
      <w:r w:rsidRPr="00D64694">
        <w:t xml:space="preserve"> ‘front’ 080921-011-Cv.0012.</w:t>
      </w:r>
    </w:p>
  </w:footnote>
  <w:footnote w:id="151">
    <w:p w14:paraId="0803DC8F" w14:textId="5E5EC24E" w:rsidR="00BC6239" w:rsidRPr="00D64694" w:rsidRDefault="00BC6239" w:rsidP="00D06292">
      <w:pPr>
        <w:pStyle w:val="FootnoteText"/>
      </w:pPr>
      <w:r w:rsidRPr="00D64694">
        <w:rPr>
          <w:rStyle w:val="FootnoteReference"/>
        </w:rPr>
        <w:footnoteRef/>
      </w:r>
      <w:r w:rsidRPr="00D64694">
        <w:tab/>
        <w:t xml:space="preserve">As for the occurrence of </w:t>
      </w:r>
      <w:r w:rsidRPr="00D64694">
        <w:rPr>
          <w:rStyle w:val="ChItalBold"/>
        </w:rPr>
        <w:t>bukang</w:t>
      </w:r>
      <w:r w:rsidRPr="00D64694">
        <w:t xml:space="preserve"> ‘</w:t>
      </w:r>
      <w:r w:rsidRPr="00D64694">
        <w:rPr>
          <w:rStyle w:val="ChSmallCaps"/>
        </w:rPr>
        <w:t>neg</w:t>
      </w:r>
      <w:r w:rsidRPr="00D64694">
        <w:t xml:space="preserve">’ in verbal clauses, see Footnote </w:t>
      </w:r>
      <w:r w:rsidRPr="00D64694">
        <w:fldChar w:fldCharType="begin"/>
      </w:r>
      <w:r w:rsidRPr="00D64694">
        <w:instrText xml:space="preserve"> NOTEREF _Ref434851220 \h </w:instrText>
      </w:r>
      <w:r w:rsidRPr="00D64694">
        <w:fldChar w:fldCharType="separate"/>
      </w:r>
      <w:r w:rsidR="00154D81">
        <w:t>155</w:t>
      </w:r>
      <w:r w:rsidRPr="00D64694">
        <w:fldChar w:fldCharType="end"/>
      </w:r>
      <w:r w:rsidRPr="00D64694">
        <w:t xml:space="preserve"> in §</w:t>
      </w:r>
      <w:r w:rsidRPr="00D64694">
        <w:fldChar w:fldCharType="begin"/>
      </w:r>
      <w:r w:rsidRPr="00D64694">
        <w:instrText xml:space="preserve"> REF _Ref350357337 \w \h </w:instrText>
      </w:r>
      <w:r w:rsidRPr="00D64694">
        <w:fldChar w:fldCharType="separate"/>
      </w:r>
      <w:r w:rsidR="00154D81">
        <w:rPr>
          <w:cs/>
        </w:rPr>
        <w:t>‎</w:t>
      </w:r>
      <w:r w:rsidR="00154D81">
        <w:t>5.3.6</w:t>
      </w:r>
      <w:r w:rsidRPr="00D64694">
        <w:fldChar w:fldCharType="end"/>
      </w:r>
      <w:r w:rsidRPr="00D64694">
        <w:t xml:space="preserve"> (p.</w:t>
      </w:r>
      <w:r>
        <w:t xml:space="preserve"> </w:t>
      </w:r>
      <w:r>
        <w:fldChar w:fldCharType="begin"/>
      </w:r>
      <w:r>
        <w:instrText xml:space="preserve"> PAGEREF _Ref434860809 \h </w:instrText>
      </w:r>
      <w:r>
        <w:fldChar w:fldCharType="separate"/>
      </w:r>
      <w:r>
        <w:rPr>
          <w:noProof/>
        </w:rPr>
        <w:t>239</w:t>
      </w:r>
      <w:r>
        <w:fldChar w:fldCharType="end"/>
      </w:r>
      <w:r>
        <w:t>)</w:t>
      </w:r>
      <w:r w:rsidRPr="00D64694">
        <w:t>.</w:t>
      </w:r>
    </w:p>
  </w:footnote>
  <w:footnote w:id="152">
    <w:p w14:paraId="69FFFE62" w14:textId="414CB5FE" w:rsidR="00BC6239" w:rsidRPr="00D64694" w:rsidRDefault="00BC6239" w:rsidP="006F06C0">
      <w:pPr>
        <w:pStyle w:val="FootnoteText"/>
      </w:pPr>
      <w:r w:rsidRPr="00D64694">
        <w:rPr>
          <w:rStyle w:val="FootnoteReference"/>
        </w:rPr>
        <w:footnoteRef/>
      </w:r>
      <w:r w:rsidRPr="00D64694">
        <w:tab/>
        <w:t xml:space="preserve">It is acknowledged that some authors maintain that nouns have valence. </w:t>
      </w:r>
      <w:r w:rsidRPr="00F12F3E">
        <w:rPr>
          <w:rStyle w:val="Citation"/>
        </w:rPr>
        <w:fldChar w:fldCharType="begin"/>
      </w:r>
      <w:r>
        <w:rPr>
          <w:rStyle w:val="Citation"/>
        </w:rPr>
        <w:instrText>ADDIN CITAVI.PLACEHOLDER 645c754c-debc-447c-b6f6-bc23a1e079df PFBsYWNlaG9sZGVyPg0KICA8QWRkSW5WZXJzaW9uPjUuMi4wLjg8L0FkZEluVmVyc2lvbj4NCiAgPElkPjY0NWM3NTRjLWRlYmMtNDQ3Yy1iNmY2LWJjMjNhMWUwNzlkZjwvSWQ+DQogIDxFbnRyaWVzPg0KICAgIDxFbnRyeT4NCiAgICAgIDxJZD5mOGNmOGM0Yy1iMDEyLTQwMTUtOTdlMi03MjMwMjUxYzdjZjc8L0lkPg0KICAgICAgPFJlZmVyZW5jZUlkPjU5OGE0Mjg4LTM1ZjYtNGZiMy05MjY1LWI0ZmZjMTc1YTdmMDwvUmVmZXJlbmNlSWQ+DQogICAgICA8UnVsZVNldE92ZXJyaWRlPkZvb3RjaXQ8L1J1bGVTZXRPdmVycmlkZT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iBWYWxpbiBhbmQgTGFQb2xsYSAoMTk5Nyk8L1RleHQ+DQogICAgPC9UZXh0VW5pdD4NCiAgPC9UZXh0VW5pdHM+DQo8L1BsYWNlaG9sZGVyPg==</w:instrText>
      </w:r>
      <w:r w:rsidRPr="00F12F3E">
        <w:rPr>
          <w:rStyle w:val="Citation"/>
        </w:rPr>
        <w:fldChar w:fldCharType="separate"/>
      </w:r>
      <w:bookmarkStart w:id="2162" w:name="_CTVP001645c754cdebc447cb6f6bc23a1e079df"/>
      <w:r w:rsidR="0092006B">
        <w:rPr>
          <w:rStyle w:val="Citation"/>
        </w:rPr>
        <w:t>Van Valin and LaPolla (1997)</w:t>
      </w:r>
      <w:bookmarkEnd w:id="2162"/>
      <w:r w:rsidRPr="00F12F3E">
        <w:rPr>
          <w:rStyle w:val="Citation"/>
        </w:rPr>
        <w:fldChar w:fldCharType="end"/>
      </w:r>
      <w:r w:rsidRPr="00D64694">
        <w:t xml:space="preserve">, for instance, discuss the “layered structure of adpositional and noun phrases” </w:t>
      </w:r>
      <w:r>
        <w:rPr>
          <w:rStyle w:val="Citation"/>
        </w:rPr>
        <w:fldChar w:fldCharType="begin"/>
      </w:r>
      <w:r>
        <w:rPr>
          <w:rStyle w:val="Citation"/>
        </w:rPr>
        <w:instrText>ADDIN CITAVI.PLACEHOLDER d00b0c2c-cf2f-4c4c-9874-37a542601ffc 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zogNTLigJM2Nyk8L1RleHQ+DQogICAgPC9UZXh0VW5pdD4NCiAgPC9UZXh0VW5pdHM+DQo8L1BsYWNlaG9sZGVyPg==</w:instrText>
      </w:r>
      <w:r>
        <w:rPr>
          <w:rStyle w:val="Citation"/>
        </w:rPr>
        <w:fldChar w:fldCharType="separate"/>
      </w:r>
      <w:bookmarkStart w:id="2163" w:name="_CTVP001d00b0c2ccf2f4c4c987437a542601ffc"/>
      <w:r w:rsidR="0092006B">
        <w:rPr>
          <w:rStyle w:val="Citation"/>
        </w:rPr>
        <w:t>(1997: 52–67)</w:t>
      </w:r>
      <w:bookmarkEnd w:id="2163"/>
      <w:r>
        <w:rPr>
          <w:rStyle w:val="Citation"/>
        </w:rPr>
        <w:fldChar w:fldCharType="end"/>
      </w:r>
      <w:r w:rsidRPr="00D64694">
        <w:t xml:space="preserve"> and the “semantic representation of nouns and noun phrases” </w:t>
      </w:r>
      <w:r>
        <w:rPr>
          <w:rStyle w:val="Citation"/>
        </w:rPr>
        <w:fldChar w:fldCharType="begin"/>
      </w:r>
      <w:r>
        <w:rPr>
          <w:rStyle w:val="Citation"/>
        </w:rPr>
        <w:instrText>ADDIN CITAVI.PLACEHOLDER 6f4c185f-6828-474a-95bb-5b753d4fd87c 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zogMTg04oCTMTk1KTwvVGV4dD4NCiAgICA8L1RleHRVbml0Pg0KICA8L1RleHRVbml0cz4NCjwvUGxhY2Vob2xkZXI+</w:instrText>
      </w:r>
      <w:r>
        <w:rPr>
          <w:rStyle w:val="Citation"/>
        </w:rPr>
        <w:fldChar w:fldCharType="separate"/>
      </w:r>
      <w:bookmarkStart w:id="2164" w:name="_CTVP0016f4c185f6828474a95bb5b753d4fd87c"/>
      <w:r w:rsidR="0092006B">
        <w:rPr>
          <w:rStyle w:val="Citation"/>
        </w:rPr>
        <w:t>(1997: 184–195)</w:t>
      </w:r>
      <w:bookmarkEnd w:id="2164"/>
      <w:r>
        <w:rPr>
          <w:rStyle w:val="Citation"/>
        </w:rPr>
        <w:fldChar w:fldCharType="end"/>
      </w:r>
      <w:r w:rsidRPr="00D64694">
        <w:t xml:space="preserve">, and </w:t>
      </w:r>
      <w:r w:rsidRPr="00F12F3E">
        <w:rPr>
          <w:rStyle w:val="Citation"/>
        </w:rPr>
        <w:fldChar w:fldCharType="begin"/>
      </w:r>
      <w:r>
        <w:rPr>
          <w:rStyle w:val="Citation"/>
        </w:rPr>
        <w:instrText>ADDIN CITAVI.PLACEHOLDER 18c4f83a-47c6-40fd-b3c2-3b6e8d0af96a 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ob3J0VGl0bGU+dmFuIFZhbGluIDIwMDEg4oCTIEFuIGludHJvZHVjdGlvbiB0byBzeW50YXg8L1Nob3J0VGl0bGU+DQogICAgICAgIDxUaXRsZT5BbiBpbnRyb2R1Y3Rpb24gdG8gc3ludGF4PC9UaXRsZT4NCiAgICAgICAgPFllYXI+MjAwMTwvWWVhcj4NCiAgICAgIDwvUmVmZXJlbmNlPg0KICAgIDwvRW50cnk+DQogIDwvRW50cmllcz4NCiAgPFRleHQ+dmFuIFZhbGluICgyMDAxOiA4OeKAkzk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2YW4gVmFsaW4gKDIwMDE6IDg54oCTOTIpPC9UZXh0Pg0KICAgIDwvVGV4dFVuaXQ+DQogIDwvVGV4dFVuaXRzPg0KPC9QbGFjZWhvbGRlcj4=</w:instrText>
      </w:r>
      <w:r w:rsidRPr="00F12F3E">
        <w:rPr>
          <w:rStyle w:val="Citation"/>
        </w:rPr>
        <w:fldChar w:fldCharType="separate"/>
      </w:r>
      <w:bookmarkStart w:id="2165" w:name="_CTVP00118c4f83a47c640fdb3c23b6e8d0af96a"/>
      <w:r w:rsidR="0092006B">
        <w:rPr>
          <w:rStyle w:val="Citation"/>
        </w:rPr>
        <w:t>van Valin (2001: 89–92)</w:t>
      </w:r>
      <w:bookmarkEnd w:id="2165"/>
      <w:r w:rsidRPr="00F12F3E">
        <w:rPr>
          <w:rStyle w:val="Citation"/>
        </w:rPr>
        <w:fldChar w:fldCharType="end"/>
      </w:r>
      <w:r w:rsidRPr="00D64694">
        <w:t xml:space="preserve"> examines “[t]ypes of dependencies”. See also </w:t>
      </w:r>
      <w:r>
        <w:fldChar w:fldCharType="begin"/>
      </w:r>
      <w:r>
        <w:instrText>ADDIN CITAVI.PLACEHOLDER 2bb4d465-3eb9-4957-97f2-aadc843e2770 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cm9mdDwvVGV4dD4NCiAgICA8L1RleHRVbml0Pg0KICA8L1RleHRVbml0cz4NCjwvUGxhY2Vob2xkZXI+</w:instrText>
      </w:r>
      <w:r>
        <w:fldChar w:fldCharType="separate"/>
      </w:r>
      <w:bookmarkStart w:id="2166" w:name="_CTVP0012bb4d4653eb9495797f2aadc843e2770"/>
      <w:r w:rsidR="0092006B">
        <w:t>Croft</w:t>
      </w:r>
      <w:bookmarkEnd w:id="2166"/>
      <w:r>
        <w:fldChar w:fldCharType="end"/>
      </w:r>
      <w:r>
        <w:t xml:space="preserve">’s </w:t>
      </w:r>
      <w:r>
        <w:fldChar w:fldCharType="begin"/>
      </w:r>
      <w:r>
        <w:instrText>ADDIN CITAVI.PLACEHOLDER 4d8f6e45-ccaa-46e6-a237-ab848fc0bf4d 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TogNjLigJM3OSk8L1RleHQ+DQogICAgPC9UZXh0VW5pdD4NCiAgPC9UZXh0VW5pdHM+DQo8L1BsYWNlaG9sZGVyPg==</w:instrText>
      </w:r>
      <w:r>
        <w:fldChar w:fldCharType="separate"/>
      </w:r>
      <w:bookmarkStart w:id="2167" w:name="_CTVP0014d8f6e45ccaa46e6a237ab848fc0bf4d"/>
      <w:r w:rsidR="0092006B">
        <w:t>(1991: 62–79)</w:t>
      </w:r>
      <w:bookmarkEnd w:id="2167"/>
      <w:r>
        <w:fldChar w:fldCharType="end"/>
      </w:r>
      <w:r>
        <w:t xml:space="preserve"> </w:t>
      </w:r>
      <w:r w:rsidRPr="00D64694">
        <w:t>discussion on “Structural markedness and the semantic prototypes”, as well as</w:t>
      </w:r>
      <w:r>
        <w:t xml:space="preserve"> </w:t>
      </w:r>
      <w:r w:rsidRPr="00F12F3E">
        <w:rPr>
          <w:rStyle w:val="Citation"/>
        </w:rPr>
        <w:fldChar w:fldCharType="begin"/>
      </w:r>
      <w:r w:rsidRPr="00F12F3E">
        <w:rPr>
          <w:rStyle w:val="Citation"/>
        </w:rPr>
        <w:instrText>ADDIN CITAVI.PLACEHOLDER b648b406-7a19-4190-9311-b9d728f65c4c 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BbGxlcnRvbiAyMDA2IOKAkyBWYWxlbmN5IGdyYW1tYXI8L1Nob3J0VGl0bGU+DQogICAgICAgIDxUaXRsZT5WYWxlbmN5IGdyYW1tYXI8L1RpdGxlPg0KICAgICAgPC9SZWZlcmVuY2U+DQogICAgPC9FbnRyeT4NCiAgPC9FbnRyaWVzPg0KICA8VGV4dD5BbGxlcnRvbiAo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sZXJ0b24gKDIwMDYpPC9UZXh0Pg0KICAgIDwvVGV4dFVuaXQ+DQogIDwvVGV4dFVuaXRzPg0KPC9QbGFjZWhvbGRlcj4=</w:instrText>
      </w:r>
      <w:r w:rsidRPr="00F12F3E">
        <w:rPr>
          <w:rStyle w:val="Citation"/>
        </w:rPr>
        <w:fldChar w:fldCharType="separate"/>
      </w:r>
      <w:bookmarkStart w:id="2168" w:name="_CTVP001b648b4067a1941909311b9d728f65c4c"/>
      <w:r w:rsidR="0092006B">
        <w:rPr>
          <w:rStyle w:val="Citation"/>
        </w:rPr>
        <w:t>Allerton (2006)</w:t>
      </w:r>
      <w:bookmarkEnd w:id="2168"/>
      <w:r w:rsidRPr="00F12F3E">
        <w:rPr>
          <w:rStyle w:val="Citation"/>
        </w:rPr>
        <w:fldChar w:fldCharType="end"/>
      </w:r>
      <w:r>
        <w:rPr>
          <w:rStyle w:val="Citation"/>
        </w:rPr>
        <w:t xml:space="preserve">, </w:t>
      </w:r>
      <w:r w:rsidRPr="00F12F3E">
        <w:rPr>
          <w:rStyle w:val="Citation"/>
        </w:rPr>
        <w:fldChar w:fldCharType="begin"/>
      </w:r>
      <w:r>
        <w:rPr>
          <w:rStyle w:val="Citation"/>
        </w:rPr>
        <w:instrText>ADDIN CITAVI.PLACEHOLDER 50eb5544-ab43-420d-b9bf-8e686a4a8e28 PFBsYWNlaG9sZGVyPg0KICA8QWRkSW5WZXJzaW9uPjUuMi4wLjg8L0FkZEluVmVyc2lvbj4NCiAgPElkPjUwZWI1NTQ0LWFiNDMtNDIwZC1iOWJmLThlNjg2YTRhOGUyODwvSWQ+DQogIDxFbnRyaWVzPg0KICAgIDxFbnRyeT4NCiAgICAgIDxJZD42Y2UyNDcxOC1mZmRkLTRkZGEtYTY5Ni00OGM0Yjg1NjE1NDQ8L0lkPg0KICAgICAgPFJlZmVyZW5jZUlkPjA3OTkxZGYxLWJlMmYtNGQ1NC1hM2M0LTU3ZmY2YzI2ZjZlNjwvUmVmZXJlbmNlSWQ+DQogICAgICA8UnVsZVNldE92ZXJyaWRlPkZvb3RjaXQ8L1J1bGVTZXRPdmVycmlkZT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9tbWVyZmVsZHQgYW5kIFNjaHJlaWJlciAoMTk4Myk8L1RleHQ+DQogICAgPC9UZXh0VW5pdD4NCiAgPC9UZXh0VW5pdHM+DQo8L1BsYWNlaG9sZGVyPg==</w:instrText>
      </w:r>
      <w:r w:rsidRPr="00F12F3E">
        <w:rPr>
          <w:rStyle w:val="Citation"/>
        </w:rPr>
        <w:fldChar w:fldCharType="separate"/>
      </w:r>
      <w:bookmarkStart w:id="2169" w:name="_CTVP00150eb5544ab43420db9bf8e686a4a8e28"/>
      <w:r w:rsidR="0092006B">
        <w:rPr>
          <w:rStyle w:val="Citation"/>
        </w:rPr>
        <w:t>Sommerfeldt and Schreiber (1983)</w:t>
      </w:r>
      <w:bookmarkEnd w:id="2169"/>
      <w:r w:rsidRPr="00F12F3E">
        <w:rPr>
          <w:rStyle w:val="Citation"/>
        </w:rPr>
        <w:fldChar w:fldCharType="end"/>
      </w:r>
      <w:r w:rsidRPr="00D64694">
        <w:rPr>
          <w:rStyle w:val="Citation"/>
        </w:rPr>
        <w:t>,</w:t>
      </w:r>
      <w:r w:rsidRPr="00513C8C">
        <w:rPr>
          <w:rStyle w:val="Citation"/>
        </w:rPr>
        <w:t xml:space="preserve"> </w:t>
      </w:r>
      <w:r>
        <w:rPr>
          <w:rStyle w:val="Citation"/>
        </w:rPr>
        <w:t xml:space="preserve">and </w:t>
      </w:r>
      <w:r w:rsidRPr="00F12F3E">
        <w:rPr>
          <w:rStyle w:val="Citation"/>
        </w:rPr>
        <w:fldChar w:fldCharType="begin"/>
      </w:r>
      <w:r>
        <w:rPr>
          <w:rStyle w:val="Citation"/>
        </w:rPr>
        <w:instrText>ADDIN CITAVI.PLACEHOLDER c033f952-5df3-475b-959f-aa3a0b84570e 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mFuIER1cm1lIGFuZCBJbnN0aXR1dCBmb3IgU3Byb2cgb2cgS29tbXVuaWthdGlvbiAoMTk5Nyk8L1RleHQ+DQogICAgPC9UZXh0VW5pdD4NCiAgPC9UZXh0VW5pdHM+DQo8L1BsYWNlaG9sZGVyPg==</w:instrText>
      </w:r>
      <w:r w:rsidRPr="00F12F3E">
        <w:rPr>
          <w:rStyle w:val="Citation"/>
        </w:rPr>
        <w:fldChar w:fldCharType="separate"/>
      </w:r>
      <w:bookmarkStart w:id="2170" w:name="_CTVP001c033f9525df3475b959faa3a0b84570e"/>
      <w:r w:rsidR="0092006B">
        <w:rPr>
          <w:rStyle w:val="Citation"/>
        </w:rPr>
        <w:t>van Durme and Institut for Sprog og Kommunikation (1997)</w:t>
      </w:r>
      <w:bookmarkEnd w:id="2170"/>
      <w:r w:rsidRPr="00F12F3E">
        <w:rPr>
          <w:rStyle w:val="Citation"/>
        </w:rPr>
        <w:fldChar w:fldCharType="end"/>
      </w:r>
      <w:r w:rsidRPr="00D64694">
        <w:t>.</w:t>
      </w:r>
    </w:p>
  </w:footnote>
  <w:footnote w:id="153">
    <w:p w14:paraId="1CCEF32F" w14:textId="77777777" w:rsidR="00BC6239" w:rsidRPr="00D64694" w:rsidRDefault="00BC6239" w:rsidP="00B0017B">
      <w:pPr>
        <w:pStyle w:val="FootnoteText"/>
      </w:pPr>
      <w:r w:rsidRPr="00D64694">
        <w:rPr>
          <w:rStyle w:val="FootnoteReference"/>
        </w:rPr>
        <w:footnoteRef/>
      </w:r>
      <w:r w:rsidRPr="00D64694">
        <w:tab/>
        <w:t>As percentages are rounded to one decimal place, they do not always add up to 100%.</w:t>
      </w:r>
    </w:p>
  </w:footnote>
  <w:footnote w:id="154">
    <w:p w14:paraId="4A541609" w14:textId="77777777" w:rsidR="00BC6239" w:rsidRPr="00D64694" w:rsidRDefault="00BC6239" w:rsidP="00B0017B">
      <w:pPr>
        <w:pStyle w:val="FootnoteText"/>
      </w:pPr>
      <w:r w:rsidRPr="00D64694">
        <w:rPr>
          <w:rStyle w:val="FootnoteReference"/>
        </w:rPr>
        <w:footnoteRef/>
      </w:r>
      <w:r w:rsidRPr="00D64694">
        <w:tab/>
        <w:t xml:space="preserve">The elicited example in </w:t>
      </w:r>
      <w:r w:rsidRPr="00D64694">
        <w:fldChar w:fldCharType="begin"/>
      </w:r>
      <w:r w:rsidRPr="00D64694">
        <w:instrText xml:space="preserve"> REF _Ref348018007 \h </w:instrText>
      </w:r>
      <w:r w:rsidRPr="00D64694">
        <w:fldChar w:fldCharType="separate"/>
      </w:r>
      <w:r w:rsidR="00154D81">
        <w:t>(</w:t>
      </w:r>
      <w:r w:rsidR="00154D81">
        <w:rPr>
          <w:noProof/>
        </w:rPr>
        <w:t>122</w:t>
      </w:r>
      <w:r w:rsidR="00154D81">
        <w:t>)</w:t>
      </w:r>
      <w:r w:rsidRPr="00D64694">
        <w:fldChar w:fldCharType="end"/>
      </w:r>
      <w:r w:rsidRPr="00D64694">
        <w:t xml:space="preserve"> is the corrected version of the original recording </w:t>
      </w:r>
      <w:r w:rsidRPr="00D64694">
        <w:rPr>
          <w:rStyle w:val="ChItalBold"/>
        </w:rPr>
        <w:t>dong mana lebi sayang saya</w:t>
      </w:r>
      <w:r w:rsidRPr="00D64694">
        <w:t xml:space="preserve"> ‘they actually[</w:t>
      </w:r>
      <w:r w:rsidRPr="00D64694">
        <w:rPr>
          <w:rStyle w:val="ChSmallCaps"/>
        </w:rPr>
        <w:t>spm</w:t>
      </w:r>
      <w:r w:rsidRPr="00D64694">
        <w:t xml:space="preserve">] loved me more’ </w:t>
      </w:r>
      <w:r w:rsidRPr="001C59F7">
        <w:t>[081110-008-NPHt.0021]</w:t>
      </w:r>
      <w:r w:rsidRPr="00D64694">
        <w:t xml:space="preserve">. That is, the speaker mispronounced </w:t>
      </w:r>
      <w:r w:rsidRPr="00D64694">
        <w:rPr>
          <w:rStyle w:val="ChItalBold"/>
        </w:rPr>
        <w:t>mala</w:t>
      </w:r>
      <w:r w:rsidRPr="00D64694">
        <w:t xml:space="preserve"> ‘in.fact’, realizing it as </w:t>
      </w:r>
      <w:r w:rsidRPr="00D64694">
        <w:rPr>
          <w:rStyle w:val="ChItalBold"/>
        </w:rPr>
        <w:t>mana</w:t>
      </w:r>
      <w:r w:rsidRPr="00D64694">
        <w:t>.</w:t>
      </w:r>
    </w:p>
  </w:footnote>
  <w:footnote w:id="155">
    <w:p w14:paraId="04E68E48" w14:textId="52B81EB7" w:rsidR="00BC6239" w:rsidRPr="00D64694" w:rsidRDefault="00BC6239">
      <w:pPr>
        <w:pStyle w:val="FootnoteText"/>
      </w:pPr>
      <w:bookmarkStart w:id="2256" w:name="_Ref434860809"/>
      <w:r w:rsidRPr="00D64694">
        <w:rPr>
          <w:rStyle w:val="FootnoteReference"/>
        </w:rPr>
        <w:footnoteRef/>
      </w:r>
      <w:r w:rsidRPr="00D64694">
        <w:tab/>
        <w:t xml:space="preserve">The negator </w:t>
      </w:r>
      <w:r w:rsidRPr="00D64694">
        <w:rPr>
          <w:rStyle w:val="ChItalBold"/>
        </w:rPr>
        <w:t>bukang</w:t>
      </w:r>
      <w:r w:rsidRPr="00D64694">
        <w:t xml:space="preserve"> ‘</w:t>
      </w:r>
      <w:r w:rsidRPr="00D64694">
        <w:rPr>
          <w:rStyle w:val="ChSmallCaps"/>
        </w:rPr>
        <w:t>neg</w:t>
      </w:r>
      <w:r w:rsidRPr="00D64694">
        <w:t xml:space="preserve">’ also occurs in verbal clauses. However, it does not negate the verb as </w:t>
      </w:r>
      <w:r w:rsidRPr="00D64694">
        <w:rPr>
          <w:rStyle w:val="ChItalBold"/>
        </w:rPr>
        <w:t>tida/tra</w:t>
      </w:r>
      <w:r w:rsidRPr="00D64694">
        <w:t xml:space="preserve"> ‘</w:t>
      </w:r>
      <w:r w:rsidRPr="00D64694">
        <w:rPr>
          <w:rStyle w:val="ChSmallCaps"/>
        </w:rPr>
        <w:t>neg</w:t>
      </w:r>
      <w:r w:rsidRPr="00D64694">
        <w:t xml:space="preserve">’ does. Instead </w:t>
      </w:r>
      <w:r w:rsidRPr="00D64694">
        <w:rPr>
          <w:rStyle w:val="ChItalBold"/>
        </w:rPr>
        <w:t>bukang</w:t>
      </w:r>
      <w:r w:rsidRPr="00D64694">
        <w:t xml:space="preserve"> ‘</w:t>
      </w:r>
      <w:r w:rsidRPr="00D64694">
        <w:rPr>
          <w:rStyle w:val="ChSmallCaps"/>
        </w:rPr>
        <w:t>neg</w:t>
      </w:r>
      <w:r w:rsidRPr="00D64694">
        <w:t>’ has scope over the entire proposition and expresses contrastive negation of that proposition as a whole (for details see §</w:t>
      </w:r>
      <w:r w:rsidRPr="00D64694">
        <w:fldChar w:fldCharType="begin"/>
      </w:r>
      <w:r w:rsidRPr="00D64694">
        <w:instrText xml:space="preserve"> REF _Ref363560297 \w \h </w:instrText>
      </w:r>
      <w:r w:rsidRPr="00D64694">
        <w:fldChar w:fldCharType="separate"/>
      </w:r>
      <w:r w:rsidR="00154D81">
        <w:rPr>
          <w:cs/>
        </w:rPr>
        <w:t>‎</w:t>
      </w:r>
      <w:r w:rsidR="00154D81">
        <w:t>13.1.2</w:t>
      </w:r>
      <w:r w:rsidRPr="00D64694">
        <w:fldChar w:fldCharType="end"/>
      </w:r>
      <w:r w:rsidRPr="00D64694">
        <w:t>).</w:t>
      </w:r>
      <w:bookmarkEnd w:id="2256"/>
    </w:p>
  </w:footnote>
  <w:footnote w:id="156">
    <w:p w14:paraId="16DE2772" w14:textId="17706E83" w:rsidR="00BC6239" w:rsidRPr="00D64694" w:rsidRDefault="00BC6239" w:rsidP="00085D68">
      <w:pPr>
        <w:pStyle w:val="FootnoteText"/>
      </w:pPr>
      <w:r w:rsidRPr="00D64694">
        <w:rPr>
          <w:rStyle w:val="FootnoteReference"/>
        </w:rPr>
        <w:footnoteRef/>
      </w:r>
      <w:r w:rsidRPr="00D64694">
        <w:tab/>
        <w:t xml:space="preserve">The corpus contains one reciprocal construction formed with trivalent </w:t>
      </w:r>
      <w:r w:rsidRPr="00D64694">
        <w:rPr>
          <w:rStyle w:val="ChItalBold"/>
        </w:rPr>
        <w:t>ceritra</w:t>
      </w:r>
      <w:r w:rsidRPr="00D64694">
        <w:t xml:space="preserve"> ‘tell’, similar to the elicited </w:t>
      </w:r>
      <w:r>
        <w:t xml:space="preserve">example </w:t>
      </w:r>
      <w:r w:rsidRPr="00D64694">
        <w:t xml:space="preserve">in </w:t>
      </w:r>
      <w:r>
        <w:rPr>
          <w:lang w:eastAsia="en-US"/>
        </w:rPr>
        <w:fldChar w:fldCharType="begin"/>
      </w:r>
      <w:r>
        <w:rPr>
          <w:lang w:eastAsia="en-US"/>
        </w:rPr>
        <w:instrText xml:space="preserve"> REF _Ref439093922 \h </w:instrText>
      </w:r>
      <w:r>
        <w:rPr>
          <w:lang w:eastAsia="en-US"/>
        </w:rPr>
      </w:r>
      <w:r>
        <w:rPr>
          <w:lang w:eastAsia="en-US"/>
        </w:rPr>
        <w:fldChar w:fldCharType="separate"/>
      </w:r>
      <w:r w:rsidR="00154D81">
        <w:t>(</w:t>
      </w:r>
      <w:r w:rsidR="00154D81">
        <w:rPr>
          <w:noProof/>
        </w:rPr>
        <w:t>138</w:t>
      </w:r>
      <w:r w:rsidR="00154D81">
        <w:t>)</w:t>
      </w:r>
      <w:r>
        <w:rPr>
          <w:lang w:eastAsia="en-US"/>
        </w:rPr>
        <w:fldChar w:fldCharType="end"/>
      </w:r>
      <w:r w:rsidRPr="00D64694">
        <w:t>. Most of the utterance is unclear, however, as the speaker mumbles.</w:t>
      </w:r>
    </w:p>
  </w:footnote>
  <w:footnote w:id="157">
    <w:p w14:paraId="657D23BE" w14:textId="77777777" w:rsidR="00BC6239" w:rsidRPr="00D64694" w:rsidRDefault="00BC6239" w:rsidP="005F326D">
      <w:pPr>
        <w:pStyle w:val="FootnoteText"/>
      </w:pPr>
      <w:r w:rsidRPr="00D64694">
        <w:rPr>
          <w:rStyle w:val="FootnoteReference"/>
        </w:rPr>
        <w:footnoteRef/>
      </w:r>
      <w:r w:rsidRPr="00D64694">
        <w:tab/>
        <w:t xml:space="preserve">In the corpus only </w:t>
      </w:r>
      <w:r w:rsidRPr="00D64694">
        <w:rPr>
          <w:rStyle w:val="ChItalBold"/>
        </w:rPr>
        <w:t>biasanya</w:t>
      </w:r>
      <w:r w:rsidRPr="00D64694">
        <w:t xml:space="preserve"> ‘usually’ and </w:t>
      </w:r>
      <w:r w:rsidRPr="00D64694">
        <w:rPr>
          <w:rStyle w:val="ChItalBold"/>
        </w:rPr>
        <w:t>perna</w:t>
      </w:r>
      <w:r w:rsidRPr="00D64694">
        <w:t xml:space="preserve"> ‘ever’ are attested in the clause-initial position; for the remaining frequency adverbs, their uses in this position were established by means of elicitation.</w:t>
      </w:r>
    </w:p>
  </w:footnote>
  <w:footnote w:id="158">
    <w:p w14:paraId="0CD11255" w14:textId="77777777" w:rsidR="00BC6239" w:rsidRPr="00D64694" w:rsidRDefault="00BC6239" w:rsidP="005F326D">
      <w:pPr>
        <w:pStyle w:val="FootnoteText"/>
      </w:pPr>
      <w:r w:rsidRPr="00D64694">
        <w:rPr>
          <w:rStyle w:val="FootnoteReference"/>
        </w:rPr>
        <w:footnoteRef/>
      </w:r>
      <w:r w:rsidRPr="00D64694">
        <w:tab/>
        <w:t xml:space="preserve">The adverb </w:t>
      </w:r>
      <w:r w:rsidRPr="00D64694">
        <w:rPr>
          <w:rStyle w:val="ChItalBold"/>
        </w:rPr>
        <w:t>biasanya</w:t>
      </w:r>
      <w:r w:rsidRPr="00D64694">
        <w:t xml:space="preserve"> ‘usually’ is historically derived: </w:t>
      </w:r>
      <w:r w:rsidRPr="00D64694">
        <w:rPr>
          <w:rStyle w:val="ChItalBold"/>
        </w:rPr>
        <w:t>biasa-nya</w:t>
      </w:r>
      <w:r w:rsidRPr="00D64694">
        <w:t xml:space="preserve"> ‘be.usual-</w:t>
      </w:r>
      <w:r w:rsidRPr="00D64694">
        <w:rPr>
          <w:rStyle w:val="ChSmallCaps"/>
        </w:rPr>
        <w:t>3poss</w:t>
      </w:r>
      <w:r w:rsidRPr="00D64694">
        <w:t xml:space="preserve">’ (for details on suffixation with </w:t>
      </w:r>
      <w:r w:rsidRPr="00D64694">
        <w:rPr>
          <w:rStyle w:val="ChItalBold"/>
        </w:rPr>
        <w:t>-nya</w:t>
      </w:r>
      <w:r w:rsidRPr="00D64694">
        <w:t xml:space="preserve"> ‘</w:t>
      </w:r>
      <w:r w:rsidRPr="00D64694">
        <w:rPr>
          <w:rStyle w:val="ChSmallCaps"/>
        </w:rPr>
        <w:t>3poss</w:t>
      </w:r>
      <w:r w:rsidRPr="00D64694">
        <w:t>’, see §</w:t>
      </w:r>
      <w:r w:rsidRPr="00D64694">
        <w:fldChar w:fldCharType="begin"/>
      </w:r>
      <w:r w:rsidRPr="00D64694">
        <w:instrText xml:space="preserve"> REF _Ref374464238 \w \h </w:instrText>
      </w:r>
      <w:r w:rsidRPr="00D64694">
        <w:fldChar w:fldCharType="separate"/>
      </w:r>
      <w:r w:rsidR="00154D81">
        <w:rPr>
          <w:cs/>
        </w:rPr>
        <w:t>‎</w:t>
      </w:r>
      <w:r w:rsidR="00154D81">
        <w:t>3.1.6</w:t>
      </w:r>
      <w:r w:rsidRPr="00D64694">
        <w:fldChar w:fldCharType="end"/>
      </w:r>
      <w:r w:rsidRPr="00D64694">
        <w:t>).</w:t>
      </w:r>
    </w:p>
  </w:footnote>
  <w:footnote w:id="159">
    <w:p w14:paraId="4BB90658" w14:textId="77777777" w:rsidR="00BC6239" w:rsidRPr="00D64694" w:rsidRDefault="00BC6239" w:rsidP="005F326D">
      <w:pPr>
        <w:pStyle w:val="FootnoteText"/>
      </w:pPr>
      <w:r w:rsidRPr="00D64694">
        <w:rPr>
          <w:rStyle w:val="FootnoteReference"/>
        </w:rPr>
        <w:footnoteRef/>
      </w:r>
      <w:r w:rsidRPr="00D64694">
        <w:tab/>
      </w:r>
      <w:r>
        <w:t xml:space="preserve">Three </w:t>
      </w:r>
      <w:r w:rsidRPr="00D64694">
        <w:t xml:space="preserve">of the adverbs listed in </w:t>
      </w:r>
      <w:r w:rsidRPr="00D64694">
        <w:fldChar w:fldCharType="begin"/>
      </w:r>
      <w:r w:rsidRPr="00D64694">
        <w:instrText xml:space="preserve"> REF _Ref358123180 \h </w:instrText>
      </w:r>
      <w:r w:rsidRPr="00D64694">
        <w:fldChar w:fldCharType="separate"/>
      </w:r>
      <w:r w:rsidR="00154D81" w:rsidRPr="00534F9D">
        <w:t xml:space="preserve">Table </w:t>
      </w:r>
      <w:r w:rsidR="00154D81">
        <w:rPr>
          <w:noProof/>
          <w:cs/>
        </w:rPr>
        <w:t>‎</w:t>
      </w:r>
      <w:r w:rsidR="00154D81">
        <w:rPr>
          <w:noProof/>
        </w:rPr>
        <w:t>5</w:t>
      </w:r>
      <w:r w:rsidR="00154D81">
        <w:t>.</w:t>
      </w:r>
      <w:r w:rsidR="00154D81">
        <w:rPr>
          <w:noProof/>
        </w:rPr>
        <w:t>25</w:t>
      </w:r>
      <w:r w:rsidRPr="00D64694">
        <w:fldChar w:fldCharType="end"/>
      </w:r>
      <w:r w:rsidRPr="00D64694">
        <w:t xml:space="preserve"> </w:t>
      </w:r>
      <w:r>
        <w:t xml:space="preserve">have dual word class membership with </w:t>
      </w:r>
      <w:r w:rsidRPr="00D64694">
        <w:t xml:space="preserve">monovalent stative verbs: </w:t>
      </w:r>
      <w:r w:rsidRPr="00D64694">
        <w:rPr>
          <w:rStyle w:val="ChItalBold"/>
        </w:rPr>
        <w:t>baru</w:t>
      </w:r>
      <w:r w:rsidRPr="00D64694">
        <w:t xml:space="preserve"> ‘</w:t>
      </w:r>
      <w:r>
        <w:t>recently</w:t>
      </w:r>
      <w:r w:rsidRPr="00D64694">
        <w:t xml:space="preserve">’, </w:t>
      </w:r>
      <w:r w:rsidRPr="00D64694">
        <w:rPr>
          <w:rStyle w:val="ChItalBold"/>
        </w:rPr>
        <w:t>dulu</w:t>
      </w:r>
      <w:r w:rsidRPr="00D64694">
        <w:t xml:space="preserve"> ‘be prior’,</w:t>
      </w:r>
      <w:r>
        <w:t xml:space="preserve"> and</w:t>
      </w:r>
      <w:r w:rsidRPr="00D64694">
        <w:t xml:space="preserve"> </w:t>
      </w:r>
      <w:r w:rsidRPr="00D64694">
        <w:rPr>
          <w:rStyle w:val="ChItalBold"/>
        </w:rPr>
        <w:t>skarang</w:t>
      </w:r>
      <w:r w:rsidRPr="00D64694">
        <w:t xml:space="preserve"> ‘</w:t>
      </w:r>
      <w:r>
        <w:t>now</w:t>
      </w:r>
      <w:r w:rsidRPr="00D64694">
        <w:t>’ (variation in word class membership is discussed in §</w:t>
      </w:r>
      <w:r w:rsidRPr="00D64694">
        <w:fldChar w:fldCharType="begin"/>
      </w:r>
      <w:r w:rsidRPr="00D64694">
        <w:instrText xml:space="preserve"> REF _Ref351641485 \w \h </w:instrText>
      </w:r>
      <w:r w:rsidRPr="00D64694">
        <w:fldChar w:fldCharType="separate"/>
      </w:r>
      <w:r w:rsidR="00154D81">
        <w:rPr>
          <w:cs/>
        </w:rPr>
        <w:t>‎</w:t>
      </w:r>
      <w:r w:rsidR="00154D81">
        <w:t>5.14</w:t>
      </w:r>
      <w:r w:rsidRPr="00D64694">
        <w:fldChar w:fldCharType="end"/>
      </w:r>
      <w:r w:rsidRPr="00D64694">
        <w:t>).</w:t>
      </w:r>
    </w:p>
  </w:footnote>
  <w:footnote w:id="160">
    <w:p w14:paraId="1435320B" w14:textId="77777777" w:rsidR="00BC6239" w:rsidRPr="00D64694" w:rsidRDefault="00BC6239" w:rsidP="005F326D">
      <w:pPr>
        <w:pStyle w:val="FootnoteText"/>
      </w:pPr>
      <w:r w:rsidRPr="00D64694">
        <w:rPr>
          <w:rStyle w:val="FootnoteReference"/>
        </w:rPr>
        <w:footnoteRef/>
      </w:r>
      <w:r w:rsidRPr="00D64694">
        <w:tab/>
      </w:r>
      <w:r>
        <w:t xml:space="preserve">The focus adverb </w:t>
      </w:r>
      <w:r w:rsidRPr="00B63D0F">
        <w:rPr>
          <w:rStyle w:val="ChItalBold"/>
        </w:rPr>
        <w:t>pas</w:t>
      </w:r>
      <w:r>
        <w:t xml:space="preserve"> ‘precisely’ has dual word class membership with the monovalent stative verb </w:t>
      </w:r>
      <w:r>
        <w:rPr>
          <w:rStyle w:val="ChItalBold"/>
        </w:rPr>
        <w:t>pas</w:t>
      </w:r>
      <w:r w:rsidRPr="00D64694">
        <w:t xml:space="preserve"> ‘</w:t>
      </w:r>
      <w:r>
        <w:t>be exact</w:t>
      </w:r>
      <w:r w:rsidRPr="00D64694">
        <w:t>’ (variation in word class membership is discussed in §</w:t>
      </w:r>
      <w:r w:rsidRPr="00D64694">
        <w:fldChar w:fldCharType="begin"/>
      </w:r>
      <w:r w:rsidRPr="00D64694">
        <w:instrText xml:space="preserve"> REF _Ref351641485 \w \h </w:instrText>
      </w:r>
      <w:r w:rsidRPr="00D64694">
        <w:fldChar w:fldCharType="separate"/>
      </w:r>
      <w:r w:rsidR="00154D81">
        <w:rPr>
          <w:cs/>
        </w:rPr>
        <w:t>‎</w:t>
      </w:r>
      <w:r w:rsidR="00154D81">
        <w:t>5.14</w:t>
      </w:r>
      <w:r w:rsidRPr="00D64694">
        <w:fldChar w:fldCharType="end"/>
      </w:r>
      <w:r w:rsidRPr="00D64694">
        <w:t>).</w:t>
      </w:r>
    </w:p>
  </w:footnote>
  <w:footnote w:id="161">
    <w:p w14:paraId="57CD7BD4" w14:textId="77777777" w:rsidR="00BC6239" w:rsidRPr="00D64694" w:rsidRDefault="00BC6239" w:rsidP="005F326D">
      <w:pPr>
        <w:pStyle w:val="FootnoteText"/>
      </w:pPr>
      <w:r w:rsidRPr="00D64694">
        <w:rPr>
          <w:rStyle w:val="FootnoteReference"/>
        </w:rPr>
        <w:footnoteRef/>
      </w:r>
      <w:r w:rsidRPr="00D64694">
        <w:tab/>
        <w:t xml:space="preserve">The adverb </w:t>
      </w:r>
      <w:r w:rsidRPr="00D64694">
        <w:rPr>
          <w:rStyle w:val="ChItalBold"/>
        </w:rPr>
        <w:t>kususnya</w:t>
      </w:r>
      <w:r w:rsidRPr="00D64694">
        <w:t xml:space="preserve"> ‘especially’ is historically derived: </w:t>
      </w:r>
      <w:r w:rsidRPr="00D64694">
        <w:rPr>
          <w:rStyle w:val="ChItalBold"/>
        </w:rPr>
        <w:t>kusus-nya</w:t>
      </w:r>
      <w:r w:rsidRPr="00D64694">
        <w:t xml:space="preserve"> ‘be.special-</w:t>
      </w:r>
      <w:r w:rsidRPr="00D64694">
        <w:rPr>
          <w:rStyle w:val="ChSmallCaps"/>
        </w:rPr>
        <w:t>3poss</w:t>
      </w:r>
      <w:r w:rsidRPr="00D64694">
        <w:t xml:space="preserve">’ (for details on suffixation with </w:t>
      </w:r>
      <w:r w:rsidRPr="00D64694">
        <w:rPr>
          <w:rStyle w:val="ChItalBold"/>
        </w:rPr>
        <w:t>-nya</w:t>
      </w:r>
      <w:r w:rsidRPr="00D64694">
        <w:t xml:space="preserve"> ‘</w:t>
      </w:r>
      <w:r w:rsidRPr="00D64694">
        <w:rPr>
          <w:rStyle w:val="ChSmallCaps"/>
        </w:rPr>
        <w:t>3poss</w:t>
      </w:r>
      <w:r w:rsidRPr="00D64694">
        <w:t>’, see §</w:t>
      </w:r>
      <w:r w:rsidRPr="00D64694">
        <w:fldChar w:fldCharType="begin"/>
      </w:r>
      <w:r w:rsidRPr="00D64694">
        <w:instrText xml:space="preserve"> REF _Ref374464238 \w \h </w:instrText>
      </w:r>
      <w:r w:rsidRPr="00D64694">
        <w:fldChar w:fldCharType="separate"/>
      </w:r>
      <w:r w:rsidR="00154D81">
        <w:rPr>
          <w:cs/>
        </w:rPr>
        <w:t>‎</w:t>
      </w:r>
      <w:r w:rsidR="00154D81">
        <w:t>3.1.6</w:t>
      </w:r>
      <w:r w:rsidRPr="00D64694">
        <w:fldChar w:fldCharType="end"/>
      </w:r>
      <w:r w:rsidRPr="00D64694">
        <w:t>).</w:t>
      </w:r>
    </w:p>
  </w:footnote>
  <w:footnote w:id="162">
    <w:p w14:paraId="011457D3" w14:textId="77777777" w:rsidR="00BC6239" w:rsidRPr="00D64694" w:rsidRDefault="00BC6239" w:rsidP="005F326D">
      <w:pPr>
        <w:pStyle w:val="FootnoteText"/>
      </w:pPr>
      <w:r w:rsidRPr="00D64694">
        <w:rPr>
          <w:rStyle w:val="FootnoteReference"/>
        </w:rPr>
        <w:footnoteRef/>
      </w:r>
      <w:r w:rsidRPr="00D64694">
        <w:tab/>
        <w:t xml:space="preserve">According to one consultant, some Papuan Malay speakers also use </w:t>
      </w:r>
      <w:r w:rsidRPr="00D64694">
        <w:rPr>
          <w:rStyle w:val="ChItalBold"/>
        </w:rPr>
        <w:t>hampir</w:t>
      </w:r>
      <w:r w:rsidRPr="00D64694">
        <w:t xml:space="preserve"> ‘almost’ to modify stative verbs. Much more often though they employ a construction with </w:t>
      </w:r>
      <w:r w:rsidRPr="00D64694">
        <w:rPr>
          <w:rStyle w:val="ChItalBold"/>
        </w:rPr>
        <w:t>su mulay</w:t>
      </w:r>
      <w:r w:rsidRPr="00D64694">
        <w:t xml:space="preserve"> ‘already start to’ as in (i) below:</w:t>
      </w:r>
    </w:p>
    <w:tbl>
      <w:tblPr>
        <w:tblW w:w="4818" w:type="dxa"/>
        <w:tblInd w:w="467" w:type="dxa"/>
        <w:tblCellMar>
          <w:left w:w="42" w:type="dxa"/>
          <w:right w:w="42" w:type="dxa"/>
        </w:tblCellMar>
        <w:tblLook w:val="01E0" w:firstRow="1" w:lastRow="1" w:firstColumn="1" w:lastColumn="1" w:noHBand="0" w:noVBand="0"/>
      </w:tblPr>
      <w:tblGrid>
        <w:gridCol w:w="425"/>
        <w:gridCol w:w="699"/>
        <w:gridCol w:w="418"/>
        <w:gridCol w:w="518"/>
        <w:gridCol w:w="618"/>
        <w:gridCol w:w="678"/>
        <w:gridCol w:w="629"/>
        <w:gridCol w:w="833"/>
      </w:tblGrid>
      <w:tr w:rsidR="00BC6239" w:rsidRPr="00D64694" w14:paraId="31B5B899" w14:textId="77777777" w:rsidTr="00DA1A83">
        <w:tc>
          <w:tcPr>
            <w:tcW w:w="425" w:type="dxa"/>
            <w:shd w:val="clear" w:color="auto" w:fill="auto"/>
          </w:tcPr>
          <w:p w14:paraId="0479EB09" w14:textId="77777777" w:rsidR="00BC6239" w:rsidRPr="00D64694" w:rsidRDefault="00BC6239" w:rsidP="000B4193">
            <w:pPr>
              <w:pStyle w:val="TextFootnote"/>
              <w:rPr>
                <w:lang w:val="en-US"/>
              </w:rPr>
            </w:pPr>
            <w:r w:rsidRPr="00D64694">
              <w:rPr>
                <w:lang w:val="en-US"/>
              </w:rPr>
              <w:t>(i)</w:t>
            </w:r>
          </w:p>
        </w:tc>
        <w:tc>
          <w:tcPr>
            <w:tcW w:w="699" w:type="dxa"/>
            <w:shd w:val="clear" w:color="auto" w:fill="auto"/>
          </w:tcPr>
          <w:p w14:paraId="543A6048" w14:textId="77777777" w:rsidR="00BC6239" w:rsidRPr="00D64694" w:rsidRDefault="00BC6239" w:rsidP="000B4193">
            <w:pPr>
              <w:pStyle w:val="TextFootnote"/>
              <w:rPr>
                <w:lang w:val="en-US"/>
              </w:rPr>
            </w:pPr>
            <w:r w:rsidRPr="00D64694">
              <w:rPr>
                <w:lang w:val="en-US"/>
              </w:rPr>
              <w:t>baru</w:t>
            </w:r>
          </w:p>
        </w:tc>
        <w:tc>
          <w:tcPr>
            <w:tcW w:w="418" w:type="dxa"/>
            <w:shd w:val="clear" w:color="auto" w:fill="auto"/>
          </w:tcPr>
          <w:p w14:paraId="5E8C8F57" w14:textId="77777777" w:rsidR="00BC6239" w:rsidRPr="00D64694" w:rsidRDefault="00BC6239" w:rsidP="000B4193">
            <w:pPr>
              <w:pStyle w:val="TextFootnote"/>
              <w:rPr>
                <w:lang w:val="en-US"/>
              </w:rPr>
            </w:pPr>
            <w:r w:rsidRPr="00D64694">
              <w:rPr>
                <w:lang w:val="en-US"/>
              </w:rPr>
              <w:t>kita</w:t>
            </w:r>
          </w:p>
        </w:tc>
        <w:tc>
          <w:tcPr>
            <w:tcW w:w="518" w:type="dxa"/>
            <w:shd w:val="clear" w:color="auto" w:fill="auto"/>
          </w:tcPr>
          <w:p w14:paraId="5163EDBF" w14:textId="77777777" w:rsidR="00BC6239" w:rsidRPr="00D64694" w:rsidRDefault="00BC6239" w:rsidP="000B4193">
            <w:pPr>
              <w:pStyle w:val="TextFootnote"/>
              <w:rPr>
                <w:lang w:val="en-US"/>
              </w:rPr>
            </w:pPr>
            <w:r w:rsidRPr="00D64694">
              <w:rPr>
                <w:lang w:val="en-US"/>
              </w:rPr>
              <w:t>pergi</w:t>
            </w:r>
          </w:p>
        </w:tc>
        <w:tc>
          <w:tcPr>
            <w:tcW w:w="618" w:type="dxa"/>
            <w:shd w:val="clear" w:color="auto" w:fill="auto"/>
          </w:tcPr>
          <w:p w14:paraId="01A49CDF" w14:textId="77777777" w:rsidR="00BC6239" w:rsidRPr="00D64694" w:rsidRDefault="00BC6239" w:rsidP="000B4193">
            <w:pPr>
              <w:pStyle w:val="TextFootnote"/>
              <w:rPr>
                <w:lang w:val="en-US"/>
              </w:rPr>
            </w:pPr>
            <w:r w:rsidRPr="00D64694">
              <w:rPr>
                <w:lang w:val="en-US"/>
              </w:rPr>
              <w:t>skola,</w:t>
            </w:r>
          </w:p>
        </w:tc>
        <w:tc>
          <w:tcPr>
            <w:tcW w:w="678" w:type="dxa"/>
            <w:shd w:val="clear" w:color="auto" w:fill="auto"/>
          </w:tcPr>
          <w:p w14:paraId="2322BA61" w14:textId="77777777" w:rsidR="00BC6239" w:rsidRPr="00D64694" w:rsidRDefault="00BC6239" w:rsidP="000B4193">
            <w:pPr>
              <w:pStyle w:val="TextFootnote"/>
              <w:rPr>
                <w:rStyle w:val="ChBlueBold"/>
                <w:lang w:val="en-US"/>
              </w:rPr>
            </w:pPr>
            <w:r w:rsidRPr="00D64694">
              <w:rPr>
                <w:rStyle w:val="ChBlueBold"/>
                <w:lang w:val="en-US"/>
              </w:rPr>
              <w:t>suda</w:t>
            </w:r>
          </w:p>
        </w:tc>
        <w:tc>
          <w:tcPr>
            <w:tcW w:w="629" w:type="dxa"/>
            <w:shd w:val="clear" w:color="auto" w:fill="auto"/>
          </w:tcPr>
          <w:p w14:paraId="0654EAE4" w14:textId="77777777" w:rsidR="00BC6239" w:rsidRPr="00D64694" w:rsidRDefault="00BC6239" w:rsidP="000B4193">
            <w:pPr>
              <w:pStyle w:val="TextFootnote"/>
              <w:rPr>
                <w:rStyle w:val="ChBlueBold"/>
                <w:lang w:val="en-US"/>
              </w:rPr>
            </w:pPr>
            <w:r w:rsidRPr="00D64694">
              <w:rPr>
                <w:rStyle w:val="ChBlueBold"/>
                <w:lang w:val="en-US"/>
              </w:rPr>
              <w:t>mulay</w:t>
            </w:r>
          </w:p>
        </w:tc>
        <w:tc>
          <w:tcPr>
            <w:tcW w:w="833" w:type="dxa"/>
            <w:shd w:val="clear" w:color="auto" w:fill="auto"/>
          </w:tcPr>
          <w:p w14:paraId="02C3EF08" w14:textId="77777777" w:rsidR="00BC6239" w:rsidRPr="00D64694" w:rsidRDefault="00BC6239" w:rsidP="000B4193">
            <w:pPr>
              <w:pStyle w:val="TextFootnote"/>
              <w:rPr>
                <w:rStyle w:val="ChBlueBold"/>
                <w:lang w:val="en-US"/>
              </w:rPr>
            </w:pPr>
            <w:r w:rsidRPr="00D64694">
              <w:rPr>
                <w:rStyle w:val="ChBlueBold"/>
                <w:lang w:val="en-US"/>
              </w:rPr>
              <w:t>sembu</w:t>
            </w:r>
          </w:p>
        </w:tc>
      </w:tr>
      <w:tr w:rsidR="00BC6239" w:rsidRPr="00D64694" w14:paraId="1C1DA762" w14:textId="77777777" w:rsidTr="00DA1A83">
        <w:tc>
          <w:tcPr>
            <w:tcW w:w="425" w:type="dxa"/>
            <w:shd w:val="clear" w:color="auto" w:fill="auto"/>
          </w:tcPr>
          <w:p w14:paraId="237787A3" w14:textId="77777777" w:rsidR="00BC6239" w:rsidRPr="00D64694" w:rsidRDefault="00BC6239" w:rsidP="00536656">
            <w:pPr>
              <w:pStyle w:val="GlossEngFootnote2ptafter"/>
            </w:pPr>
          </w:p>
        </w:tc>
        <w:tc>
          <w:tcPr>
            <w:tcW w:w="699" w:type="dxa"/>
            <w:shd w:val="clear" w:color="auto" w:fill="auto"/>
          </w:tcPr>
          <w:p w14:paraId="3B9B33F9" w14:textId="77777777" w:rsidR="00BC6239" w:rsidRPr="00D64694" w:rsidRDefault="00BC6239" w:rsidP="00536656">
            <w:pPr>
              <w:pStyle w:val="GlossEngFootnote2ptafter"/>
            </w:pPr>
            <w:r>
              <w:t>and.</w:t>
            </w:r>
            <w:r w:rsidRPr="00D64694">
              <w:t>then</w:t>
            </w:r>
          </w:p>
        </w:tc>
        <w:tc>
          <w:tcPr>
            <w:tcW w:w="418" w:type="dxa"/>
            <w:shd w:val="clear" w:color="auto" w:fill="auto"/>
          </w:tcPr>
          <w:p w14:paraId="4C2598AF" w14:textId="77777777" w:rsidR="00BC6239" w:rsidRPr="00D64694" w:rsidRDefault="00BC6239" w:rsidP="00536656">
            <w:pPr>
              <w:pStyle w:val="GlossEngFootnote2ptafter"/>
            </w:pPr>
            <w:r w:rsidRPr="00D64694">
              <w:rPr>
                <w:smallCaps/>
              </w:rPr>
              <w:t>1pl</w:t>
            </w:r>
          </w:p>
        </w:tc>
        <w:tc>
          <w:tcPr>
            <w:tcW w:w="518" w:type="dxa"/>
            <w:shd w:val="clear" w:color="auto" w:fill="auto"/>
          </w:tcPr>
          <w:p w14:paraId="595F3CCD" w14:textId="77777777" w:rsidR="00BC6239" w:rsidRPr="00D64694" w:rsidRDefault="00BC6239" w:rsidP="00536656">
            <w:pPr>
              <w:pStyle w:val="GlossEngFootnote2ptafter"/>
            </w:pPr>
            <w:r w:rsidRPr="00D64694">
              <w:t>go</w:t>
            </w:r>
          </w:p>
        </w:tc>
        <w:tc>
          <w:tcPr>
            <w:tcW w:w="618" w:type="dxa"/>
            <w:shd w:val="clear" w:color="auto" w:fill="auto"/>
          </w:tcPr>
          <w:p w14:paraId="35AC6C66" w14:textId="77777777" w:rsidR="00BC6239" w:rsidRPr="00D64694" w:rsidRDefault="00BC6239" w:rsidP="00536656">
            <w:pPr>
              <w:pStyle w:val="GlossEngFootnote2ptafter"/>
            </w:pPr>
            <w:r w:rsidRPr="00D64694">
              <w:t>school</w:t>
            </w:r>
          </w:p>
        </w:tc>
        <w:tc>
          <w:tcPr>
            <w:tcW w:w="678" w:type="dxa"/>
            <w:shd w:val="clear" w:color="auto" w:fill="auto"/>
          </w:tcPr>
          <w:p w14:paraId="32C75C6C" w14:textId="77777777" w:rsidR="00BC6239" w:rsidRPr="00D64694" w:rsidRDefault="00BC6239" w:rsidP="00536656">
            <w:pPr>
              <w:pStyle w:val="GlossEngFootnote2ptafter"/>
            </w:pPr>
            <w:r w:rsidRPr="00D64694">
              <w:t>already</w:t>
            </w:r>
          </w:p>
        </w:tc>
        <w:tc>
          <w:tcPr>
            <w:tcW w:w="629" w:type="dxa"/>
            <w:shd w:val="clear" w:color="auto" w:fill="auto"/>
          </w:tcPr>
          <w:p w14:paraId="25316D22" w14:textId="77777777" w:rsidR="00BC6239" w:rsidRPr="00D64694" w:rsidRDefault="00BC6239" w:rsidP="00536656">
            <w:pPr>
              <w:pStyle w:val="GlossEngFootnote2ptafter"/>
            </w:pPr>
            <w:r w:rsidRPr="00D64694">
              <w:t>start</w:t>
            </w:r>
          </w:p>
        </w:tc>
        <w:tc>
          <w:tcPr>
            <w:tcW w:w="833" w:type="dxa"/>
            <w:shd w:val="clear" w:color="auto" w:fill="auto"/>
          </w:tcPr>
          <w:p w14:paraId="74347948" w14:textId="77777777" w:rsidR="00BC6239" w:rsidRPr="00D64694" w:rsidRDefault="00BC6239" w:rsidP="00536656">
            <w:pPr>
              <w:pStyle w:val="GlossEngFootnote2ptafter"/>
            </w:pPr>
            <w:r w:rsidRPr="00D64694">
              <w:t>be.healed</w:t>
            </w:r>
          </w:p>
        </w:tc>
      </w:tr>
    </w:tbl>
    <w:p w14:paraId="38AB278E" w14:textId="77777777" w:rsidR="00BC6239" w:rsidRPr="00D64694" w:rsidRDefault="00BC6239" w:rsidP="005F326D">
      <w:pPr>
        <w:pStyle w:val="FreeTranslEngFootnote"/>
      </w:pPr>
      <w:r w:rsidRPr="00D64694">
        <w:t xml:space="preserve">[After an accident:] ‘and then we went (back) to school, (our wounds) </w:t>
      </w:r>
      <w:r w:rsidRPr="00D64694">
        <w:rPr>
          <w:rStyle w:val="ChBlueBold"/>
        </w:rPr>
        <w:t>were almost healed</w:t>
      </w:r>
      <w:r w:rsidRPr="00D64694">
        <w:t>’ (Lit. ‘</w:t>
      </w:r>
      <w:r w:rsidRPr="00D64694">
        <w:rPr>
          <w:rStyle w:val="ChBlueBold"/>
        </w:rPr>
        <w:t>already started to be healed</w:t>
      </w:r>
      <w:r w:rsidRPr="00D64694">
        <w:t>’)</w:t>
      </w:r>
      <w:r w:rsidRPr="001C59F7">
        <w:t xml:space="preserve"> [081014-012-NP.0005]</w:t>
      </w:r>
    </w:p>
  </w:footnote>
  <w:footnote w:id="163">
    <w:p w14:paraId="639C0186" w14:textId="617373C9" w:rsidR="00BC6239" w:rsidRPr="00D64694" w:rsidRDefault="00BC6239" w:rsidP="00B0017B">
      <w:pPr>
        <w:pStyle w:val="FootnoteText"/>
      </w:pPr>
      <w:r w:rsidRPr="00D64694">
        <w:rPr>
          <w:rStyle w:val="FootnoteReference"/>
        </w:rPr>
        <w:footnoteRef/>
      </w:r>
      <w:r w:rsidRPr="00D64694">
        <w:tab/>
        <w:t xml:space="preserve">See </w:t>
      </w:r>
      <w:r w:rsidRPr="00DB1D45">
        <w:rPr>
          <w:rStyle w:val="Citation"/>
        </w:rPr>
        <w:fldChar w:fldCharType="begin"/>
      </w:r>
      <w:r>
        <w:rPr>
          <w:rStyle w:val="Citation"/>
        </w:rPr>
        <w:instrText>ADDIN CITAVI.PLACEHOLDER 46294bda-e8b4-49d4-a41f-4a493e71ce40 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2YW4gS2xpbmtlbiAoMTk5OTogNTHigJM1Myk8L1RleHQ+DQogICAgPC9UZXh0VW5pdD4NCiAgPC9UZXh0VW5pdHM+DQo8L1BsYWNlaG9sZGVyPg==</w:instrText>
      </w:r>
      <w:r w:rsidRPr="00DB1D45">
        <w:rPr>
          <w:rStyle w:val="Citation"/>
        </w:rPr>
        <w:fldChar w:fldCharType="separate"/>
      </w:r>
      <w:bookmarkStart w:id="2417" w:name="_CTVP00146294bdae8b449d4a41f4a493e71ce40"/>
      <w:r w:rsidR="0092006B">
        <w:rPr>
          <w:rStyle w:val="Citation"/>
        </w:rPr>
        <w:t>van Klinken (1999: 51–53)</w:t>
      </w:r>
      <w:bookmarkEnd w:id="2417"/>
      <w:r w:rsidRPr="00DB1D45">
        <w:rPr>
          <w:rStyle w:val="Citation"/>
        </w:rPr>
        <w:fldChar w:fldCharType="end"/>
      </w:r>
      <w:r w:rsidRPr="00D64694">
        <w:t xml:space="preserve"> for a similar approach to distinguishing different verb classes.</w:t>
      </w:r>
    </w:p>
  </w:footnote>
  <w:footnote w:id="164">
    <w:p w14:paraId="6DEB7A70" w14:textId="2EF285A4" w:rsidR="00BC6239" w:rsidRPr="00D64694" w:rsidRDefault="00BC6239" w:rsidP="0047341E">
      <w:pPr>
        <w:pStyle w:val="FootnoteText"/>
      </w:pPr>
      <w:r w:rsidRPr="00D64694">
        <w:rPr>
          <w:rStyle w:val="FootnoteReference"/>
        </w:rPr>
        <w:footnoteRef/>
      </w:r>
      <w:r w:rsidRPr="00D64694">
        <w:tab/>
        <w:t xml:space="preserve">According to </w:t>
      </w:r>
      <w:r>
        <w:rPr>
          <w:rStyle w:val="Citation"/>
        </w:rPr>
        <w:fldChar w:fldCharType="begin"/>
      </w:r>
      <w:r>
        <w:rPr>
          <w:rStyle w:val="Citation"/>
        </w:rPr>
        <w:instrText>ADDIN CITAVI.PLACEHOLDER 62a998f9-992f-4f3e-854e-1910699a0602 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kFuZHJld3MgMjAwNyDigJMgVGhlIG1ham9yIGZ1bmN0aW9uczwvU2hvcnRUaXRsZT4NCiAgICAgICAgPFRpdGxlPlRoZSBtYWpvciBmdW5jdGlvbnMgb2YgdGhlIG5vdW4gcGhyYXNlPC9UaXRsZT4NCiAgICAgIDwvUmVmZXJlbmNlPg0KICAgIDwvRW50cnk+DQogIDwvRW50cmllcz4NCiAgPFRleHQ+QW5kcmV3cyAoMjAwNzogMTQ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RyZXdzICgyMDA3OiAxNDgpPC9UZXh0Pg0KICAgIDwvVGV4dFVuaXQ+DQogIDwvVGV4dFVuaXRzPg0KPC9QbGFjZWhvbGRlcj4=</w:instrText>
      </w:r>
      <w:r>
        <w:rPr>
          <w:rStyle w:val="Citation"/>
        </w:rPr>
        <w:fldChar w:fldCharType="separate"/>
      </w:r>
      <w:bookmarkStart w:id="2426" w:name="_CTVP00162a998f9992f4f3e854e1910699a0602"/>
      <w:r w:rsidR="0092006B">
        <w:rPr>
          <w:rStyle w:val="Citation"/>
        </w:rPr>
        <w:t>Andrews (2007: 148)</w:t>
      </w:r>
      <w:bookmarkEnd w:id="2426"/>
      <w:r>
        <w:rPr>
          <w:rStyle w:val="Citation"/>
        </w:rPr>
        <w:fldChar w:fldCharType="end"/>
      </w:r>
      <w:r w:rsidRPr="00D64694">
        <w:t xml:space="preserve">, definiteness indicates that “an </w:t>
      </w:r>
      <w:r w:rsidRPr="00D64694">
        <w:rPr>
          <w:rStyle w:val="ChSmallCaps"/>
        </w:rPr>
        <w:t>np</w:t>
      </w:r>
      <w:r w:rsidRPr="00D64694">
        <w:t xml:space="preserve"> has [.</w:t>
      </w:r>
      <w:r>
        <w:t>.</w:t>
      </w:r>
      <w:r w:rsidRPr="00D64694">
        <w:t xml:space="preserve">.] a referent uniquely identifiable to the hearer”. Hence, the hearer is expected to be in a position to identify the referent. Specificity, by contrast, signals that “the speaker is referring to a particular instance of an entity as opposed to any instance of it” </w:t>
      </w:r>
      <w:r>
        <w:rPr>
          <w:rStyle w:val="Citation"/>
        </w:rPr>
        <w:fldChar w:fldCharType="begin"/>
      </w:r>
      <w:r>
        <w:rPr>
          <w:rStyle w:val="Citation"/>
        </w:rPr>
        <w:instrText>ADDIN CITAVI.PLACEHOLDER 1f5f09a6-968f-4383-a421-cafc773c3f1b 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kFuZHJld3MgMjAwNyDigJMgVGhlIG1ham9yIGZ1bmN0aW9uczwvU2hvcnRUaXRsZT4NCiAgICAgICAgPFRpdGxlPlRoZSBtYWpvciBmdW5jdGlvbnMgb2YgdGhlIG5vdW4gcGhyYXNlPC9UaXRsZT4NCiAgICAgIDwvUmVmZXJlbmNlPg0KICAgIDwvRW50cnk+DQogIDwvRW50cmllcz4NCiAgPFRleHQ+KDIwMDc6IDE0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E0OCk8L1RleHQ+DQogICAgPC9UZXh0VW5pdD4NCiAgPC9UZXh0VW5pdHM+DQo8L1BsYWNlaG9sZGVyPg==</w:instrText>
      </w:r>
      <w:r>
        <w:rPr>
          <w:rStyle w:val="Citation"/>
        </w:rPr>
        <w:fldChar w:fldCharType="separate"/>
      </w:r>
      <w:bookmarkStart w:id="2427" w:name="_CTVP0011f5f09a6968f4383a421cafc773c3f1b"/>
      <w:r w:rsidR="0092006B">
        <w:rPr>
          <w:rStyle w:val="Citation"/>
        </w:rPr>
        <w:t>(2007: 148)</w:t>
      </w:r>
      <w:bookmarkEnd w:id="2427"/>
      <w:r>
        <w:rPr>
          <w:rStyle w:val="Citation"/>
        </w:rPr>
        <w:fldChar w:fldCharType="end"/>
      </w:r>
      <w:r w:rsidRPr="00D64694">
        <w:t>. That is, the identifiability of the referent is not presupposed. Instead, the speaker makes the entity under discussion identifiable to the hearer by pointing out “a particular instance of an entity” among other possible referents</w:t>
      </w:r>
      <w:r>
        <w:t xml:space="preserve"> </w:t>
      </w:r>
      <w:r>
        <w:rPr>
          <w:rStyle w:val="Citation"/>
        </w:rPr>
        <w:fldChar w:fldCharType="begin"/>
      </w:r>
      <w:r>
        <w:rPr>
          <w:rStyle w:val="Citation"/>
        </w:rPr>
        <w:instrText>ADDIN CITAVI.PLACEHOLDER 1d5d1b87-438d-4270-b6d4-a329450563be 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6IDE0OCk8L1RleHQ+DQogICAgPC9UZXh0VW5pdD4NCiAgPC9UZXh0VW5pdHM+DQo8L1BsYWNlaG9sZGVyPg==</w:instrText>
      </w:r>
      <w:r>
        <w:rPr>
          <w:rStyle w:val="Citation"/>
        </w:rPr>
        <w:fldChar w:fldCharType="separate"/>
      </w:r>
      <w:bookmarkStart w:id="2428" w:name="_CTVP0011d5d1b87438d4270b6d4a329450563be"/>
      <w:r w:rsidR="0092006B">
        <w:rPr>
          <w:rStyle w:val="Citation"/>
        </w:rPr>
        <w:t>(2007: 148)</w:t>
      </w:r>
      <w:bookmarkEnd w:id="2428"/>
      <w:r>
        <w:rPr>
          <w:rStyle w:val="Citation"/>
        </w:rPr>
        <w:fldChar w:fldCharType="end"/>
      </w:r>
      <w:r w:rsidRPr="00D64694">
        <w:t>.</w:t>
      </w:r>
      <w:r>
        <w:t xml:space="preserve"> (See also </w:t>
      </w:r>
      <w:r w:rsidRPr="00412233">
        <w:rPr>
          <w:rStyle w:val="Citation"/>
        </w:rPr>
        <w:fldChar w:fldCharType="begin"/>
      </w:r>
      <w:r w:rsidRPr="00412233">
        <w:rPr>
          <w:rStyle w:val="Citation"/>
        </w:rPr>
        <w:instrText>ADDIN CITAVI.PLACEHOLDER 74164492-b74b-4ef2-ac33-62894b400aec PFBsYWNlaG9sZGVyPg0KICA8QWRkSW5WZXJzaW9uPjUuMi4wLjg8L0FkZEluVmVyc2lvbj4NCiAgPElkPjc0MTY0NDkyLWI3NGItNGVmMi1hYzMzLTYyODk0YjQwMGFlYzwvSWQ+DQogIDxFbnRyaWVzPg0KICAgIDxFbnRyeT4NCiAgICAgIDxJZD42MzIxZTNkZC0xMmVlLTQyZmQtYmZmOC1hYTk1Zjg0NzA0N2I8L0lkPg0KICAgICAgPE5vUGFyPnRydWU8L05vUGFyPg0KICAgICAgPFJlZmVyZW5jZUlkPjk4ZjNlMThmLWY5MjUtNGNmYy04NGEyLThiMGRiNzliZDk1YzwvUmVmZXJlbmNlSWQ+DQogICAgICA8UnVsZVNldE92ZXJyaWRlPlRleHRjaXQ8L1J1bGVTZXRPdmVycmlkZ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mJvdCAyMDA2PC9UZXh0Pg0KICAgIDwvVGV4dFVuaXQ+DQogIDwvVGV4dFVuaXRzPg0KPC9QbGFjZWhvbGRlcj4=</w:instrText>
      </w:r>
      <w:r w:rsidRPr="00412233">
        <w:rPr>
          <w:rStyle w:val="Citation"/>
        </w:rPr>
        <w:fldChar w:fldCharType="separate"/>
      </w:r>
      <w:bookmarkStart w:id="2429" w:name="_CTVP00174164492b74b4ef2ac3362894b400aec"/>
      <w:r w:rsidR="0092006B">
        <w:rPr>
          <w:rStyle w:val="Citation"/>
        </w:rPr>
        <w:t>Abbot 2006</w:t>
      </w:r>
      <w:bookmarkEnd w:id="2429"/>
      <w:r w:rsidRPr="00412233">
        <w:rPr>
          <w:rStyle w:val="Citation"/>
        </w:rPr>
        <w:fldChar w:fldCharType="end"/>
      </w:r>
      <w:r>
        <w:t>.)</w:t>
      </w:r>
    </w:p>
  </w:footnote>
  <w:footnote w:id="165">
    <w:p w14:paraId="03DAB74C" w14:textId="0B3FC22C" w:rsidR="00BC6239" w:rsidRPr="00D64694" w:rsidRDefault="00BC6239" w:rsidP="001A271D">
      <w:pPr>
        <w:pStyle w:val="FootnoteText"/>
      </w:pPr>
      <w:r w:rsidRPr="00D64694">
        <w:rPr>
          <w:rStyle w:val="FootnoteReference"/>
        </w:rPr>
        <w:footnoteRef/>
      </w:r>
      <w:r w:rsidRPr="00D64694">
        <w:tab/>
        <w:t xml:space="preserve">Concerning the semantic distinctions between the notion of definiteness and the notion of specificity see Footnote </w:t>
      </w:r>
      <w:r>
        <w:fldChar w:fldCharType="begin"/>
      </w:r>
      <w:r>
        <w:instrText xml:space="preserve"> NOTEREF _Ref389055362 \h </w:instrText>
      </w:r>
      <w:r>
        <w:fldChar w:fldCharType="separate"/>
      </w:r>
      <w:r w:rsidR="00154D81">
        <w:t>164</w:t>
      </w:r>
      <w:r>
        <w:fldChar w:fldCharType="end"/>
      </w:r>
      <w:r w:rsidRPr="00D64694">
        <w:t xml:space="preserve"> </w:t>
      </w:r>
      <w:r>
        <w:t>in §</w:t>
      </w:r>
      <w:r>
        <w:fldChar w:fldCharType="begin"/>
      </w:r>
      <w:r>
        <w:instrText xml:space="preserve"> REF _Ref351641095 \w \h </w:instrText>
      </w:r>
      <w:r>
        <w:fldChar w:fldCharType="separate"/>
      </w:r>
      <w:r w:rsidR="00154D81">
        <w:rPr>
          <w:cs/>
        </w:rPr>
        <w:t>‎</w:t>
      </w:r>
      <w:r w:rsidR="00154D81">
        <w:t>5.5</w:t>
      </w:r>
      <w:r>
        <w:fldChar w:fldCharType="end"/>
      </w:r>
      <w:r>
        <w:t xml:space="preserve"> </w:t>
      </w:r>
      <w:r w:rsidRPr="00D64694">
        <w:t>(p.</w:t>
      </w:r>
      <w:r>
        <w:t xml:space="preserve"> </w:t>
      </w:r>
      <w:r>
        <w:fldChar w:fldCharType="begin"/>
      </w:r>
      <w:r>
        <w:instrText xml:space="preserve"> PAGEREF _Ref438387261 \h </w:instrText>
      </w:r>
      <w:r>
        <w:fldChar w:fldCharType="separate"/>
      </w:r>
      <w:r>
        <w:rPr>
          <w:noProof/>
        </w:rPr>
        <w:t>263</w:t>
      </w:r>
      <w:r>
        <w:fldChar w:fldCharType="end"/>
      </w:r>
      <w:r>
        <w:t>)</w:t>
      </w:r>
      <w:r w:rsidRPr="00D64694">
        <w:t>.</w:t>
      </w:r>
    </w:p>
  </w:footnote>
  <w:footnote w:id="166">
    <w:p w14:paraId="4CC4D197" w14:textId="1DC64371" w:rsidR="00BC6239" w:rsidRPr="00D64694" w:rsidRDefault="00BC6239" w:rsidP="007D583E">
      <w:pPr>
        <w:pStyle w:val="FootnoteText"/>
      </w:pPr>
      <w:r w:rsidRPr="00D64694">
        <w:rPr>
          <w:rStyle w:val="FootnoteReference"/>
        </w:rPr>
        <w:footnoteRef/>
      </w:r>
      <w:r w:rsidRPr="00D64694">
        <w:tab/>
      </w:r>
      <w:r>
        <w:t xml:space="preserve">Juxtaposed </w:t>
      </w:r>
      <w:r w:rsidRPr="00026FE1">
        <w:rPr>
          <w:rStyle w:val="ChItalBold"/>
        </w:rPr>
        <w:t>ini ni</w:t>
      </w:r>
      <w:r>
        <w:t xml:space="preserve"> ‘</w:t>
      </w:r>
      <w:r w:rsidRPr="00026FE1">
        <w:rPr>
          <w:rStyle w:val="ChSmallCaps"/>
        </w:rPr>
        <w:t>d.prox d.prox</w:t>
      </w:r>
      <w:r>
        <w:t xml:space="preserve">’ and </w:t>
      </w:r>
      <w:r w:rsidRPr="00026FE1">
        <w:rPr>
          <w:rStyle w:val="ChItalBold"/>
        </w:rPr>
        <w:t>itu tu</w:t>
      </w:r>
      <w:r>
        <w:t xml:space="preserve"> ‘</w:t>
      </w:r>
      <w:r w:rsidRPr="00026FE1">
        <w:rPr>
          <w:rStyle w:val="ChSmallCaps"/>
        </w:rPr>
        <w:t>d.dist d.dist</w:t>
      </w:r>
      <w:r>
        <w:t xml:space="preserve">’ are </w:t>
      </w:r>
      <w:r w:rsidRPr="00D64694">
        <w:t>not taken as instance</w:t>
      </w:r>
      <w:r>
        <w:t>s</w:t>
      </w:r>
      <w:r w:rsidRPr="00D64694">
        <w:t xml:space="preserve"> of partial reduplication. As discussed in </w:t>
      </w:r>
      <w:r>
        <w:t>§</w:t>
      </w:r>
      <w:r>
        <w:fldChar w:fldCharType="begin"/>
      </w:r>
      <w:r>
        <w:instrText xml:space="preserve"> REF _Ref438305007 \w \h </w:instrText>
      </w:r>
      <w:r>
        <w:fldChar w:fldCharType="separate"/>
      </w:r>
      <w:r w:rsidR="00154D81">
        <w:rPr>
          <w:cs/>
        </w:rPr>
        <w:t>‎</w:t>
      </w:r>
      <w:r w:rsidR="00154D81">
        <w:t>4.1.2</w:t>
      </w:r>
      <w:r>
        <w:fldChar w:fldCharType="end"/>
      </w:r>
      <w:r w:rsidRPr="00D64694">
        <w:t>, partial reduplication of the stem</w:t>
      </w:r>
      <w:r>
        <w:t xml:space="preserve">s </w:t>
      </w:r>
      <w:r w:rsidRPr="00026FE1">
        <w:rPr>
          <w:rStyle w:val="ChItalBold"/>
        </w:rPr>
        <w:t>ini</w:t>
      </w:r>
      <w:r>
        <w:t xml:space="preserve"> ‘</w:t>
      </w:r>
      <w:r w:rsidRPr="00026FE1">
        <w:rPr>
          <w:rStyle w:val="ChSmallCaps"/>
        </w:rPr>
        <w:t>d.prox</w:t>
      </w:r>
      <w:r>
        <w:t>’ and</w:t>
      </w:r>
      <w:r w:rsidRPr="00D64694">
        <w:t xml:space="preserve"> </w:t>
      </w:r>
      <w:r w:rsidRPr="00D64694">
        <w:rPr>
          <w:rStyle w:val="ChItalBold"/>
        </w:rPr>
        <w:t>itu</w:t>
      </w:r>
      <w:r w:rsidRPr="00D64694">
        <w:t xml:space="preserve"> ‘</w:t>
      </w:r>
      <w:r w:rsidRPr="00D64694">
        <w:rPr>
          <w:rStyle w:val="ChSmallCaps"/>
        </w:rPr>
        <w:t>d.dist</w:t>
      </w:r>
      <w:r w:rsidRPr="00D64694">
        <w:t>’ should result in the reduplicated form</w:t>
      </w:r>
      <w:r>
        <w:t xml:space="preserve">s </w:t>
      </w:r>
      <w:r w:rsidRPr="00026FE1">
        <w:rPr>
          <w:rStyle w:val="ChItalBold"/>
        </w:rPr>
        <w:t>in~ini</w:t>
      </w:r>
      <w:r>
        <w:t xml:space="preserve"> ‘</w:t>
      </w:r>
      <w:r w:rsidRPr="00026FE1">
        <w:rPr>
          <w:rStyle w:val="ChSmallCaps"/>
        </w:rPr>
        <w:t>d.prox~d.prox</w:t>
      </w:r>
      <w:r>
        <w:t>’ and</w:t>
      </w:r>
      <w:r w:rsidRPr="00D64694">
        <w:t xml:space="preserve"> </w:t>
      </w:r>
      <w:r w:rsidRPr="00D64694">
        <w:rPr>
          <w:rStyle w:val="ChItalBold"/>
        </w:rPr>
        <w:t>it~itu</w:t>
      </w:r>
      <w:r w:rsidRPr="00D64694">
        <w:t xml:space="preserve"> ‘</w:t>
      </w:r>
      <w:r w:rsidRPr="00D64694">
        <w:rPr>
          <w:rStyle w:val="ChSmallCaps"/>
        </w:rPr>
        <w:t>d.dist</w:t>
      </w:r>
      <w:r w:rsidRPr="00D64694">
        <w:t>~</w:t>
      </w:r>
      <w:r w:rsidRPr="00D64694">
        <w:rPr>
          <w:rStyle w:val="ChSmallCaps"/>
        </w:rPr>
        <w:t>d.dist</w:t>
      </w:r>
      <w:r w:rsidRPr="00D64694">
        <w:t>’</w:t>
      </w:r>
      <w:r>
        <w:t>, respectively</w:t>
      </w:r>
      <w:r w:rsidRPr="00D64694">
        <w:t xml:space="preserve">. Therefore, </w:t>
      </w:r>
      <w:r w:rsidRPr="00026FE1">
        <w:rPr>
          <w:rStyle w:val="ChItalBold"/>
        </w:rPr>
        <w:t>ini ni</w:t>
      </w:r>
      <w:r>
        <w:t xml:space="preserve"> ‘</w:t>
      </w:r>
      <w:r w:rsidRPr="00026FE1">
        <w:rPr>
          <w:rStyle w:val="ChSmallCaps"/>
        </w:rPr>
        <w:t>d.prox d.prox</w:t>
      </w:r>
      <w:r>
        <w:t xml:space="preserve">’ and </w:t>
      </w:r>
      <w:r w:rsidRPr="00D64694">
        <w:rPr>
          <w:rStyle w:val="ChItalBold"/>
        </w:rPr>
        <w:t>itu tu</w:t>
      </w:r>
      <w:r w:rsidRPr="00D64694">
        <w:t xml:space="preserve"> ‘</w:t>
      </w:r>
      <w:r w:rsidRPr="00D64694">
        <w:rPr>
          <w:rStyle w:val="ChSmallCaps"/>
        </w:rPr>
        <w:t>d.dist</w:t>
      </w:r>
      <w:r w:rsidRPr="00D64694">
        <w:t xml:space="preserve"> </w:t>
      </w:r>
      <w:r w:rsidRPr="00D64694">
        <w:rPr>
          <w:rStyle w:val="ChSmallCaps"/>
        </w:rPr>
        <w:t>d.dist</w:t>
      </w:r>
      <w:r w:rsidRPr="00D64694">
        <w:t xml:space="preserve">’ </w:t>
      </w:r>
      <w:r>
        <w:t xml:space="preserve">are </w:t>
      </w:r>
      <w:r w:rsidRPr="00D64694">
        <w:t>taken as an inst</w:t>
      </w:r>
      <w:r>
        <w:t>ance of demonstrative stacking</w:t>
      </w:r>
      <w:r w:rsidRPr="00D64694">
        <w:t>.</w:t>
      </w:r>
      <w:r>
        <w:t xml:space="preserve"> Reduplication of demonstratives does occur, however, as discussed in §</w:t>
      </w:r>
      <w:r>
        <w:fldChar w:fldCharType="begin"/>
      </w:r>
      <w:r>
        <w:instrText xml:space="preserve"> REF _Ref359675946 \w \h </w:instrText>
      </w:r>
      <w:r>
        <w:fldChar w:fldCharType="separate"/>
      </w:r>
      <w:r w:rsidR="00154D81">
        <w:rPr>
          <w:cs/>
        </w:rPr>
        <w:t>‎</w:t>
      </w:r>
      <w:r w:rsidR="00154D81">
        <w:t>4.2.5.2</w:t>
      </w:r>
      <w:r>
        <w:fldChar w:fldCharType="end"/>
      </w:r>
      <w:r>
        <w:t>.</w:t>
      </w:r>
    </w:p>
  </w:footnote>
  <w:footnote w:id="167">
    <w:p w14:paraId="240069CA" w14:textId="410C116D" w:rsidR="00BC6239" w:rsidRPr="00D64694" w:rsidRDefault="00BC6239" w:rsidP="00ED381C">
      <w:pPr>
        <w:pStyle w:val="FootnoteText"/>
      </w:pPr>
      <w:r w:rsidRPr="00D64694">
        <w:rPr>
          <w:rStyle w:val="FootnoteReference"/>
        </w:rPr>
        <w:footnoteRef/>
      </w:r>
      <w:r w:rsidRPr="00D64694">
        <w:tab/>
        <w:t xml:space="preserve">The elicited examples are based on the example in </w:t>
      </w:r>
      <w:r w:rsidRPr="00D64694">
        <w:fldChar w:fldCharType="begin"/>
      </w:r>
      <w:r w:rsidRPr="00D64694">
        <w:instrText xml:space="preserve"> REF _Ref338955281 \h </w:instrText>
      </w:r>
      <w:r w:rsidRPr="00D64694">
        <w:fldChar w:fldCharType="separate"/>
      </w:r>
      <w:r w:rsidR="00154D81" w:rsidRPr="00856563">
        <w:t>(</w:t>
      </w:r>
      <w:r w:rsidR="00154D81">
        <w:rPr>
          <w:noProof/>
        </w:rPr>
        <w:t>23</w:t>
      </w:r>
      <w:r w:rsidR="00154D81" w:rsidRPr="00856563">
        <w:t>)</w:t>
      </w:r>
      <w:r w:rsidRPr="00D64694">
        <w:fldChar w:fldCharType="end"/>
      </w:r>
      <w:r>
        <w:t xml:space="preserve"> in §</w:t>
      </w:r>
      <w:r>
        <w:fldChar w:fldCharType="begin"/>
      </w:r>
      <w:r>
        <w:instrText xml:space="preserve"> REF _Ref320352961 \w \h </w:instrText>
      </w:r>
      <w:r>
        <w:fldChar w:fldCharType="separate"/>
      </w:r>
      <w:r w:rsidR="00154D81">
        <w:rPr>
          <w:cs/>
        </w:rPr>
        <w:t>‎</w:t>
      </w:r>
      <w:r w:rsidR="00154D81">
        <w:t>7.1.2.3</w:t>
      </w:r>
      <w:r>
        <w:fldChar w:fldCharType="end"/>
      </w:r>
      <w:r w:rsidRPr="00D64694">
        <w:t xml:space="preserve"> </w:t>
      </w:r>
      <w:r>
        <w:t xml:space="preserve">(p. </w:t>
      </w:r>
      <w:r>
        <w:fldChar w:fldCharType="begin"/>
      </w:r>
      <w:r>
        <w:instrText xml:space="preserve"> PAGEREF _Ref439954271 \h </w:instrText>
      </w:r>
      <w:r>
        <w:fldChar w:fldCharType="separate"/>
      </w:r>
      <w:r>
        <w:rPr>
          <w:noProof/>
        </w:rPr>
        <w:t>359</w:t>
      </w:r>
      <w:r>
        <w:fldChar w:fldCharType="end"/>
      </w:r>
      <w:r>
        <w:rPr>
          <w:lang w:eastAsia="en-US"/>
        </w:rPr>
        <w:t>).</w:t>
      </w:r>
    </w:p>
  </w:footnote>
  <w:footnote w:id="168">
    <w:p w14:paraId="59A0B434" w14:textId="77777777" w:rsidR="00BC6239" w:rsidRPr="00D64694" w:rsidRDefault="00BC6239" w:rsidP="00D756BD">
      <w:pPr>
        <w:pStyle w:val="FootnoteText"/>
      </w:pPr>
      <w:bookmarkStart w:id="2523" w:name="_Ref436404513"/>
      <w:r w:rsidRPr="00D64694">
        <w:rPr>
          <w:rStyle w:val="FootnoteReference"/>
        </w:rPr>
        <w:footnoteRef/>
      </w:r>
      <w:r w:rsidRPr="00D64694">
        <w:tab/>
        <w:t xml:space="preserve">Alternatively, as one anonymous reviewer points out, one could argue that in </w:t>
      </w:r>
      <w:r w:rsidRPr="00D64694">
        <w:fldChar w:fldCharType="begin"/>
      </w:r>
      <w:r w:rsidRPr="00D64694">
        <w:instrText xml:space="preserve"> REF _Ref371684418 \h </w:instrText>
      </w:r>
      <w:r w:rsidRPr="00D64694">
        <w:fldChar w:fldCharType="separate"/>
      </w:r>
      <w:r w:rsidR="00154D81" w:rsidRPr="00856563">
        <w:t>(</w:t>
      </w:r>
      <w:r w:rsidR="00154D81">
        <w:rPr>
          <w:noProof/>
        </w:rPr>
        <w:t>234</w:t>
      </w:r>
      <w:r w:rsidR="00154D81" w:rsidRPr="00856563">
        <w:t>)</w:t>
      </w:r>
      <w:r w:rsidRPr="00D64694">
        <w:fldChar w:fldCharType="end"/>
      </w:r>
      <w:r w:rsidRPr="00D64694">
        <w:t xml:space="preserve"> and </w:t>
      </w:r>
      <w:r w:rsidRPr="00D64694">
        <w:fldChar w:fldCharType="begin"/>
      </w:r>
      <w:r w:rsidRPr="00D64694">
        <w:instrText xml:space="preserve"> REF _Ref356912635 \h </w:instrText>
      </w:r>
      <w:r w:rsidRPr="00D64694">
        <w:fldChar w:fldCharType="separate"/>
      </w:r>
      <w:r w:rsidR="00154D81" w:rsidRPr="00856563">
        <w:t>(</w:t>
      </w:r>
      <w:r w:rsidR="00154D81">
        <w:rPr>
          <w:noProof/>
        </w:rPr>
        <w:t>235</w:t>
      </w:r>
      <w:r w:rsidR="00154D81" w:rsidRPr="00856563">
        <w:t>)</w:t>
      </w:r>
      <w:r w:rsidRPr="00D64694">
        <w:fldChar w:fldCharType="end"/>
      </w:r>
      <w:r w:rsidRPr="00D64694">
        <w:t xml:space="preserve"> the typical subject-predicate word order is inverted and that </w:t>
      </w:r>
      <w:r w:rsidRPr="00D64694">
        <w:rPr>
          <w:rStyle w:val="ChItalBold"/>
        </w:rPr>
        <w:t>siapa</w:t>
      </w:r>
      <w:r w:rsidRPr="00D64694">
        <w:t xml:space="preserve"> ‘who’ does not take the subject but the predicate slot, whereas the relative clause introduced with </w:t>
      </w:r>
      <w:r w:rsidRPr="00D64694">
        <w:rPr>
          <w:rStyle w:val="ChItalBold"/>
        </w:rPr>
        <w:t>yang</w:t>
      </w:r>
      <w:r w:rsidRPr="00D64694">
        <w:t xml:space="preserve"> ‘</w:t>
      </w:r>
      <w:r w:rsidRPr="00D64694">
        <w:rPr>
          <w:rStyle w:val="ChSmallCaps"/>
        </w:rPr>
        <w:t>rel</w:t>
      </w:r>
      <w:r w:rsidRPr="00D64694">
        <w:t>’ takes the subject slot.</w:t>
      </w:r>
      <w:bookmarkEnd w:id="2523"/>
    </w:p>
  </w:footnote>
  <w:footnote w:id="169">
    <w:p w14:paraId="64EE390D" w14:textId="5707E0FA" w:rsidR="00BC6239" w:rsidRPr="00D64694" w:rsidRDefault="00BC6239">
      <w:pPr>
        <w:pStyle w:val="FootnoteText"/>
      </w:pPr>
      <w:r w:rsidRPr="00D64694">
        <w:rPr>
          <w:rStyle w:val="FootnoteReference"/>
        </w:rPr>
        <w:footnoteRef/>
      </w:r>
      <w:r w:rsidRPr="00D64694">
        <w:tab/>
      </w:r>
      <w:r w:rsidRPr="00D64694">
        <w:rPr>
          <w:lang w:eastAsia="en-US"/>
        </w:rPr>
        <w:t xml:space="preserve">Alternatively, one could argue that in </w:t>
      </w:r>
      <w:r w:rsidRPr="00D64694">
        <w:fldChar w:fldCharType="begin"/>
      </w:r>
      <w:r w:rsidRPr="00D64694">
        <w:instrText xml:space="preserve"> REF _Ref356912639 \h </w:instrText>
      </w:r>
      <w:r w:rsidRPr="00D64694">
        <w:fldChar w:fldCharType="separate"/>
      </w:r>
      <w:r w:rsidR="00154D81" w:rsidRPr="00856563">
        <w:t>(</w:t>
      </w:r>
      <w:r w:rsidR="00154D81">
        <w:rPr>
          <w:noProof/>
        </w:rPr>
        <w:t>238</w:t>
      </w:r>
      <w:r w:rsidR="00154D81" w:rsidRPr="00856563">
        <w:t>)</w:t>
      </w:r>
      <w:r w:rsidRPr="00D64694">
        <w:fldChar w:fldCharType="end"/>
      </w:r>
      <w:r w:rsidRPr="00D64694">
        <w:t xml:space="preserve"> </w:t>
      </w:r>
      <w:r w:rsidRPr="00D64694">
        <w:rPr>
          <w:rStyle w:val="ChItalBold"/>
        </w:rPr>
        <w:t>siapa</w:t>
      </w:r>
      <w:r w:rsidRPr="00D64694">
        <w:t xml:space="preserve"> ‘who’ does not take an oblique object but an adjunct slot.</w:t>
      </w:r>
    </w:p>
  </w:footnote>
  <w:footnote w:id="170">
    <w:p w14:paraId="12945D4F" w14:textId="5C2420BE" w:rsidR="00BC6239" w:rsidRPr="00D64694" w:rsidRDefault="00BC6239" w:rsidP="00451659">
      <w:pPr>
        <w:pStyle w:val="FootnoteText"/>
      </w:pPr>
      <w:r w:rsidRPr="00D64694">
        <w:rPr>
          <w:rStyle w:val="FootnoteReference"/>
        </w:rPr>
        <w:footnoteRef/>
      </w:r>
      <w:r w:rsidRPr="00D64694">
        <w:tab/>
        <w:t>Similar to the comment in Footnote</w:t>
      </w:r>
      <w:r>
        <w:t xml:space="preserve"> </w:t>
      </w:r>
      <w:r>
        <w:fldChar w:fldCharType="begin"/>
      </w:r>
      <w:r>
        <w:instrText xml:space="preserve"> NOTEREF _Ref434782911 \h </w:instrText>
      </w:r>
      <w:r>
        <w:fldChar w:fldCharType="separate"/>
      </w:r>
      <w:r w:rsidR="00154D81">
        <w:t>168</w:t>
      </w:r>
      <w:r>
        <w:fldChar w:fldCharType="end"/>
      </w:r>
      <w:r>
        <w:t xml:space="preserve"> in §</w:t>
      </w:r>
      <w:r>
        <w:fldChar w:fldCharType="begin"/>
      </w:r>
      <w:r>
        <w:instrText xml:space="preserve"> REF _Ref358363769 \w \h </w:instrText>
      </w:r>
      <w:r>
        <w:fldChar w:fldCharType="separate"/>
      </w:r>
      <w:r w:rsidR="00154D81">
        <w:rPr>
          <w:cs/>
        </w:rPr>
        <w:t>‎</w:t>
      </w:r>
      <w:r w:rsidR="00154D81">
        <w:t>5.8.1</w:t>
      </w:r>
      <w:r>
        <w:fldChar w:fldCharType="end"/>
      </w:r>
      <w:r>
        <w:t xml:space="preserve"> (p. </w:t>
      </w:r>
      <w:r>
        <w:fldChar w:fldCharType="begin"/>
      </w:r>
      <w:r>
        <w:instrText xml:space="preserve"> PAGEREF _Ref436404513 \h </w:instrText>
      </w:r>
      <w:r>
        <w:fldChar w:fldCharType="separate"/>
      </w:r>
      <w:r>
        <w:rPr>
          <w:noProof/>
        </w:rPr>
        <w:t>272</w:t>
      </w:r>
      <w:r>
        <w:fldChar w:fldCharType="end"/>
      </w:r>
      <w:r>
        <w:t>)</w:t>
      </w:r>
      <w:r w:rsidRPr="00D64694">
        <w:t xml:space="preserve">, one could argue that in </w:t>
      </w:r>
      <w:r>
        <w:fldChar w:fldCharType="begin"/>
      </w:r>
      <w:r>
        <w:instrText xml:space="preserve"> REF _Ref436404564 \h </w:instrText>
      </w:r>
      <w:r>
        <w:fldChar w:fldCharType="separate"/>
      </w:r>
      <w:r w:rsidR="00154D81" w:rsidRPr="00856563">
        <w:t>(</w:t>
      </w:r>
      <w:r w:rsidR="00154D81">
        <w:rPr>
          <w:noProof/>
        </w:rPr>
        <w:t>246</w:t>
      </w:r>
      <w:r w:rsidR="00154D81" w:rsidRPr="00856563">
        <w:t>)</w:t>
      </w:r>
      <w:r>
        <w:fldChar w:fldCharType="end"/>
      </w:r>
      <w:r>
        <w:t xml:space="preserve"> </w:t>
      </w:r>
      <w:r w:rsidRPr="00D64694">
        <w:t xml:space="preserve">the subject-predicate word order is inverted and that </w:t>
      </w:r>
      <w:r w:rsidRPr="00D64694">
        <w:rPr>
          <w:rStyle w:val="ChItalBold"/>
        </w:rPr>
        <w:t>apa</w:t>
      </w:r>
      <w:r>
        <w:t xml:space="preserve"> ‘what</w:t>
      </w:r>
      <w:r w:rsidRPr="00D64694">
        <w:t xml:space="preserve">’ fills the predicate rather than the subject slot, while the relative clause introduced with </w:t>
      </w:r>
      <w:r w:rsidRPr="00D64694">
        <w:rPr>
          <w:rStyle w:val="ChItalBold"/>
        </w:rPr>
        <w:t>yang</w:t>
      </w:r>
      <w:r w:rsidRPr="00D64694">
        <w:t xml:space="preserve"> ‘</w:t>
      </w:r>
      <w:r w:rsidRPr="00D64694">
        <w:rPr>
          <w:rStyle w:val="ChSmallCaps"/>
        </w:rPr>
        <w:t>rel</w:t>
      </w:r>
      <w:r w:rsidRPr="00D64694">
        <w:t>’ takes the subject slot.</w:t>
      </w:r>
    </w:p>
  </w:footnote>
  <w:footnote w:id="171">
    <w:p w14:paraId="162EBC1E" w14:textId="190792A1" w:rsidR="00BC6239" w:rsidRPr="00D64694" w:rsidRDefault="00BC6239" w:rsidP="001D5B82">
      <w:pPr>
        <w:pStyle w:val="FootnoteText"/>
      </w:pPr>
      <w:r w:rsidRPr="00D64694">
        <w:rPr>
          <w:rStyle w:val="FootnoteReference"/>
        </w:rPr>
        <w:footnoteRef/>
      </w:r>
      <w:r w:rsidRPr="00D64694">
        <w:tab/>
      </w:r>
      <w:r w:rsidRPr="00D64694">
        <w:rPr>
          <w:lang w:eastAsia="en-US"/>
        </w:rPr>
        <w:t xml:space="preserve">Alternatively, one could argue that in </w:t>
      </w:r>
      <w:r w:rsidRPr="00D64694">
        <w:fldChar w:fldCharType="begin"/>
      </w:r>
      <w:r w:rsidRPr="00D64694">
        <w:instrText xml:space="preserve"> REF _Ref356985745 \h  \* MERGEFORMAT </w:instrText>
      </w:r>
      <w:r w:rsidRPr="00D64694">
        <w:fldChar w:fldCharType="separate"/>
      </w:r>
      <w:r w:rsidR="00154D81" w:rsidRPr="00856563">
        <w:t>(</w:t>
      </w:r>
      <w:r w:rsidR="00154D81">
        <w:rPr>
          <w:noProof/>
        </w:rPr>
        <w:t>249</w:t>
      </w:r>
      <w:r w:rsidR="00154D81" w:rsidRPr="00856563">
        <w:t>)</w:t>
      </w:r>
      <w:r w:rsidRPr="00D64694">
        <w:fldChar w:fldCharType="end"/>
      </w:r>
      <w:r w:rsidRPr="00D64694">
        <w:t xml:space="preserve"> </w:t>
      </w:r>
      <w:r w:rsidRPr="00D64694">
        <w:rPr>
          <w:rStyle w:val="ChItalBold"/>
        </w:rPr>
        <w:t>apa</w:t>
      </w:r>
      <w:r w:rsidRPr="00D64694">
        <w:t xml:space="preserve"> ‘what’ does not take an oblique object but an adjunct slot.</w:t>
      </w:r>
    </w:p>
  </w:footnote>
  <w:footnote w:id="172">
    <w:p w14:paraId="78B68DD0" w14:textId="77777777" w:rsidR="00BC6239" w:rsidRPr="00D64694" w:rsidRDefault="00BC6239" w:rsidP="00B0017B">
      <w:pPr>
        <w:pStyle w:val="FootnoteText"/>
      </w:pPr>
      <w:r w:rsidRPr="00D64694">
        <w:rPr>
          <w:rStyle w:val="FootnoteReference"/>
        </w:rPr>
        <w:footnoteRef/>
      </w:r>
      <w:r w:rsidRPr="00D64694">
        <w:tab/>
        <w:t xml:space="preserve">The numerals </w:t>
      </w:r>
      <w:r w:rsidRPr="00D64694">
        <w:rPr>
          <w:rStyle w:val="ChItalBold"/>
        </w:rPr>
        <w:t>sratus</w:t>
      </w:r>
      <w:r w:rsidRPr="00D64694">
        <w:t xml:space="preserve"> ‘one hundred’ and </w:t>
      </w:r>
      <w:r w:rsidRPr="00D64694">
        <w:rPr>
          <w:rStyle w:val="ChItalBold"/>
        </w:rPr>
        <w:t>sribu</w:t>
      </w:r>
      <w:r w:rsidRPr="00D64694">
        <w:t xml:space="preserve"> ‘one thousand’ are historically derived by unproductive affixation with the prefix </w:t>
      </w:r>
      <w:r w:rsidRPr="00D64694">
        <w:rPr>
          <w:rStyle w:val="ChItalBold"/>
        </w:rPr>
        <w:t>s(e)­</w:t>
      </w:r>
      <w:r w:rsidRPr="00D64694">
        <w:t>.</w:t>
      </w:r>
    </w:p>
  </w:footnote>
  <w:footnote w:id="173">
    <w:p w14:paraId="0E9482FC" w14:textId="7FDBC1AB" w:rsidR="00BC6239" w:rsidRPr="00D64694" w:rsidRDefault="00BC6239">
      <w:pPr>
        <w:pStyle w:val="FootnoteText"/>
      </w:pPr>
      <w:r w:rsidRPr="00D64694">
        <w:rPr>
          <w:rStyle w:val="FootnoteReference"/>
        </w:rPr>
        <w:footnoteRef/>
      </w:r>
      <w:r w:rsidRPr="00D64694">
        <w:tab/>
        <w:t xml:space="preserve">In Standard Indonesian, ordinal numerals, with the exception of </w:t>
      </w:r>
      <w:r w:rsidRPr="00D64694">
        <w:rPr>
          <w:rStyle w:val="ChItalBold"/>
        </w:rPr>
        <w:t>pertama</w:t>
      </w:r>
      <w:r w:rsidRPr="00D64694">
        <w:t xml:space="preserve"> ‘first’, are derived by prefixing </w:t>
      </w:r>
      <w:r w:rsidRPr="00D64694">
        <w:rPr>
          <w:rStyle w:val="ChItalBold"/>
        </w:rPr>
        <w:t>ke-</w:t>
      </w:r>
      <w:r w:rsidRPr="00D64694">
        <w:t xml:space="preserve"> to the cardinal number (for details see </w:t>
      </w:r>
      <w:r>
        <w:rPr>
          <w:rStyle w:val="Citation"/>
        </w:rPr>
        <w:fldChar w:fldCharType="begin"/>
      </w:r>
      <w:r>
        <w:rPr>
          <w:rStyle w:val="Citation"/>
        </w:rPr>
        <w:instrText>ADDIN CITAVI.PLACEHOLDER 5120a6b1-40c2-4c60-9c60-97b093256704 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pbnR6IDE5OTQ6IDI5MzwvVGV4dD4NCiAgICA8L1RleHRVbml0Pg0KICA8L1RleHRVbml0cz4NCjwvUGxhY2Vob2xkZXI+</w:instrText>
      </w:r>
      <w:r>
        <w:rPr>
          <w:rStyle w:val="Citation"/>
        </w:rPr>
        <w:fldChar w:fldCharType="separate"/>
      </w:r>
      <w:bookmarkStart w:id="2651" w:name="_CTVP0015120a6b140c24c609c6097b093256704"/>
      <w:r w:rsidR="0092006B">
        <w:rPr>
          <w:rStyle w:val="Citation"/>
        </w:rPr>
        <w:t>Mintz 1994: 293</w:t>
      </w:r>
      <w:bookmarkEnd w:id="2651"/>
      <w:r>
        <w:rPr>
          <w:rStyle w:val="Citation"/>
        </w:rPr>
        <w:fldChar w:fldCharType="end"/>
      </w:r>
      <w:r w:rsidRPr="00D64694">
        <w:t>).</w:t>
      </w:r>
    </w:p>
  </w:footnote>
  <w:footnote w:id="174">
    <w:p w14:paraId="0E6B4F0A" w14:textId="03A99F38" w:rsidR="00BC6239" w:rsidRPr="00D64694" w:rsidRDefault="00BC6239" w:rsidP="00B0017B">
      <w:pPr>
        <w:pStyle w:val="FootnoteText"/>
      </w:pPr>
      <w:r w:rsidRPr="00D64694">
        <w:rPr>
          <w:rStyle w:val="FootnoteReference"/>
        </w:rPr>
        <w:footnoteRef/>
      </w:r>
      <w:r w:rsidRPr="00D64694">
        <w:tab/>
        <w:t xml:space="preserve">Following </w:t>
      </w:r>
      <w:r w:rsidRPr="00DB1D45">
        <w:rPr>
          <w:rStyle w:val="Citation"/>
        </w:rPr>
        <w:fldChar w:fldCharType="begin"/>
      </w:r>
      <w:r>
        <w:rPr>
          <w:rStyle w:val="Citation"/>
        </w:rPr>
        <w:instrText>ADDIN CITAVI.PLACEHOLDER 7c3c011a-3bc8-4d85-827c-9faa8caa3d81 PFBsYWNlaG9sZGVyPg0KICA8QWRkSW5WZXJzaW9uPjUuMi4wLjg8L0FkZEluVmVyc2lvbj4NCiAgPElkPjdjM2MwMTFhLTNiYzgtNGQ4NS04MjdjLTlmYWE4Y2FhM2Q4MTwvSWQ+DQogIDxFbnRyaWVzPg0KICAgIDxFbnRyeT4NCiAgICAgIDxJZD41MGRiMWRkYS1kZjBmLTQyMDEtYjU4My1kMDI1NzU0MjE5Z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QwNTNmYjI0LWNhOWYtNGIwMi04MDZiLWQxNzg5NGExNTQ2NjwvUmVmZXJlbmNlSWQ+DQogICAgICA8UnVsZVNldE92ZXJyaWRlPkZvb3RjaXQ8L1J1bGVTZXRPdmVycmlkZT4NCiAgICAgIDxSYW5nZT4NCiAgICAgICAgPFN0YXJ0PjA8L1N0YXJ0Pg0KICAgICAgICA8TGVuZ3RoPjEzPC9MZW5ndGg+DQogICAgICA8L1JhbmdlPg0KICAgICAgPFJlZmVyZW5jZT4NCiAgICAgICAgPFJlZmVyZW5jZVR5cGVJZD5Db250cmlidXRpb248L1JlZmVyZW5jZVR5cGVJZD4NCiAgICAgICAgPEF1dGhvcnM+DQogICAgICAgICAgPFBlcnNvbj4NCiAgICAgICAgICAgIDxGaXJzdE5hbWU+RGF2aWQ8L0ZpcnN0TmFtZT4NCiAgICAgICAgICAgIDxMYXN0TmFtZT5HaWw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pbCAoMjAxMTogMSk8L1RleHQ+DQogICAgPC9UZXh0VW5pdD4NCiAgPC9UZXh0VW5pdHM+DQo8L1BsYWNlaG9sZGVyPg==</w:instrText>
      </w:r>
      <w:r w:rsidRPr="00DB1D45">
        <w:rPr>
          <w:rStyle w:val="Citation"/>
        </w:rPr>
        <w:fldChar w:fldCharType="separate"/>
      </w:r>
      <w:bookmarkStart w:id="2681" w:name="_CTVP0017c3c011a3bc84d85827c9faa8caa3d81"/>
      <w:r w:rsidR="0092006B">
        <w:rPr>
          <w:rStyle w:val="Citation"/>
        </w:rPr>
        <w:t>Gil (2011: 1)</w:t>
      </w:r>
      <w:bookmarkEnd w:id="2681"/>
      <w:r w:rsidRPr="00DB1D45">
        <w:rPr>
          <w:rStyle w:val="Citation"/>
        </w:rPr>
        <w:fldChar w:fldCharType="end"/>
      </w:r>
      <w:r w:rsidRPr="00D64694">
        <w:t xml:space="preserve">, the expression </w:t>
      </w:r>
      <w:r w:rsidRPr="00D64694">
        <w:rPr>
          <w:rStyle w:val="ChItalBold"/>
        </w:rPr>
        <w:t>sembarang</w:t>
      </w:r>
      <w:r w:rsidRPr="00D64694">
        <w:t xml:space="preserve"> ‘any’ is a “free-choice universal quantifier”.</w:t>
      </w:r>
    </w:p>
  </w:footnote>
  <w:footnote w:id="175">
    <w:p w14:paraId="45C3EA74" w14:textId="77777777" w:rsidR="00BC6239" w:rsidRPr="00D64694" w:rsidRDefault="00BC6239" w:rsidP="00B0017B">
      <w:pPr>
        <w:pStyle w:val="FootnoteText"/>
      </w:pPr>
      <w:r w:rsidRPr="00D64694">
        <w:rPr>
          <w:rStyle w:val="FootnoteReference"/>
        </w:rPr>
        <w:footnoteRef/>
      </w:r>
      <w:r w:rsidRPr="00D64694">
        <w:tab/>
        <w:t xml:space="preserve">To express the notion of ‘every person’, speakers prefer quantification with </w:t>
      </w:r>
      <w:r w:rsidRPr="00D64694">
        <w:rPr>
          <w:rStyle w:val="ChItalBold"/>
        </w:rPr>
        <w:t>masing-masing</w:t>
      </w:r>
      <w:r w:rsidRPr="00D64694">
        <w:t xml:space="preserve"> ‘each’.</w:t>
      </w:r>
    </w:p>
  </w:footnote>
  <w:footnote w:id="176">
    <w:p w14:paraId="08064A59" w14:textId="77777777" w:rsidR="00BC6239" w:rsidRPr="00D64694" w:rsidRDefault="00BC6239" w:rsidP="00B0017B">
      <w:pPr>
        <w:pStyle w:val="FootnoteText"/>
      </w:pPr>
      <w:r w:rsidRPr="00D64694">
        <w:rPr>
          <w:rStyle w:val="FootnoteReference"/>
        </w:rPr>
        <w:footnoteRef/>
      </w:r>
      <w:r w:rsidRPr="00D64694">
        <w:tab/>
        <w:t xml:space="preserve">Documentation: </w:t>
      </w:r>
      <w:r w:rsidRPr="00D64694">
        <w:rPr>
          <w:rStyle w:val="ChItalBold"/>
        </w:rPr>
        <w:t>banyak</w:t>
      </w:r>
      <w:r w:rsidRPr="00D64694">
        <w:t xml:space="preserve"> ‘many’ 081006-023-CvEx.0007, 081029-004-Cv.0021, </w:t>
      </w:r>
      <w:r w:rsidRPr="00D64694">
        <w:rPr>
          <w:rStyle w:val="ExampleSource"/>
        </w:rPr>
        <w:t xml:space="preserve">081011-001-Cv.0240; </w:t>
      </w:r>
      <w:r w:rsidRPr="00D64694">
        <w:rPr>
          <w:rStyle w:val="ChItalBold"/>
        </w:rPr>
        <w:t>brapa</w:t>
      </w:r>
      <w:r w:rsidRPr="00D64694">
        <w:t xml:space="preserve"> ‘several’ 080919-001-Cv.0049, 080923-008-Cv.0012</w:t>
      </w:r>
      <w:r w:rsidRPr="00D64694">
        <w:rPr>
          <w:rStyle w:val="ExampleSource"/>
        </w:rPr>
        <w:t xml:space="preserve">; </w:t>
      </w:r>
      <w:r w:rsidRPr="00D64694">
        <w:rPr>
          <w:rStyle w:val="ChItalBold"/>
        </w:rPr>
        <w:t>masing-masing</w:t>
      </w:r>
      <w:r w:rsidRPr="00D64694">
        <w:t xml:space="preserve"> ‘each’ BR111021.010, BR111021.009, </w:t>
      </w:r>
      <w:r w:rsidRPr="00D64694">
        <w:rPr>
          <w:rStyle w:val="ChItalBold"/>
        </w:rPr>
        <w:t>sedikit</w:t>
      </w:r>
      <w:r w:rsidRPr="00D64694">
        <w:t xml:space="preserve"> ‘few’ </w:t>
      </w:r>
      <w:r w:rsidRPr="00D64694">
        <w:rPr>
          <w:rStyle w:val="ExampleSource"/>
        </w:rPr>
        <w:t>BR111021-001.004</w:t>
      </w:r>
      <w:r w:rsidRPr="00D64694">
        <w:t xml:space="preserve">, </w:t>
      </w:r>
      <w:r w:rsidRPr="00D64694">
        <w:rPr>
          <w:rStyle w:val="ExampleSource"/>
          <w:lang w:eastAsia="en-US"/>
        </w:rPr>
        <w:t xml:space="preserve">BR111021-001.006, </w:t>
      </w:r>
      <w:r w:rsidRPr="00D64694">
        <w:t xml:space="preserve">081006-035-CvEx.0050; </w:t>
      </w:r>
      <w:r w:rsidRPr="00D64694">
        <w:rPr>
          <w:rStyle w:val="ChItalBold"/>
        </w:rPr>
        <w:t>segala</w:t>
      </w:r>
      <w:r w:rsidRPr="00D64694">
        <w:t xml:space="preserve"> ‘all’ 081006-032-Cv.0017; </w:t>
      </w:r>
      <w:r w:rsidRPr="00D64694">
        <w:rPr>
          <w:rStyle w:val="ChItalBold"/>
        </w:rPr>
        <w:t>sembarang</w:t>
      </w:r>
      <w:r w:rsidRPr="00D64694">
        <w:t xml:space="preserve"> ‘any’ 080927-006-CvNP.0035; </w:t>
      </w:r>
      <w:r w:rsidRPr="00D64694">
        <w:rPr>
          <w:rStyle w:val="ChItalBold"/>
        </w:rPr>
        <w:t>setiap</w:t>
      </w:r>
      <w:r w:rsidRPr="00D64694">
        <w:t xml:space="preserve"> ‘every’ 080923-016-CvNP.0002; </w:t>
      </w:r>
      <w:r w:rsidRPr="00D64694">
        <w:rPr>
          <w:rStyle w:val="ChItalBold"/>
        </w:rPr>
        <w:t>smua</w:t>
      </w:r>
      <w:r w:rsidRPr="00D64694">
        <w:t xml:space="preserve"> ‘all’ 081006-030-CvEx.0009, 080921-004b-Cv.0026, BR111021.012; </w:t>
      </w:r>
      <w:r w:rsidRPr="00D64694">
        <w:rPr>
          <w:rStyle w:val="ChItalBold"/>
        </w:rPr>
        <w:t>stenga</w:t>
      </w:r>
      <w:r w:rsidRPr="00D64694">
        <w:t xml:space="preserve"> 081115-001b-Cv.0056.</w:t>
      </w:r>
    </w:p>
  </w:footnote>
  <w:footnote w:id="177">
    <w:p w14:paraId="745EE284" w14:textId="77777777" w:rsidR="00BC6239" w:rsidRPr="00D64694" w:rsidRDefault="00BC6239" w:rsidP="00B0017B">
      <w:pPr>
        <w:pStyle w:val="FootnoteText"/>
      </w:pPr>
      <w:r w:rsidRPr="00D64694">
        <w:rPr>
          <w:rStyle w:val="FootnoteReference"/>
        </w:rPr>
        <w:footnoteRef/>
      </w:r>
      <w:r w:rsidRPr="00D64694">
        <w:tab/>
        <w:t xml:space="preserve">Both </w:t>
      </w:r>
      <w:r w:rsidRPr="00D64694">
        <w:rPr>
          <w:rStyle w:val="ChItalBold"/>
        </w:rPr>
        <w:t>untuk</w:t>
      </w:r>
      <w:r w:rsidRPr="00D64694">
        <w:t xml:space="preserve"> ‘for’ and </w:t>
      </w:r>
      <w:r w:rsidRPr="00D64694">
        <w:rPr>
          <w:rStyle w:val="ChItalBold"/>
        </w:rPr>
        <w:t>buat</w:t>
      </w:r>
      <w:r w:rsidRPr="00D64694">
        <w:rPr>
          <w:lang w:eastAsia="en-US"/>
        </w:rPr>
        <w:t xml:space="preserve"> ‘for’ </w:t>
      </w:r>
      <w:r w:rsidRPr="00D64694">
        <w:t xml:space="preserve">introduce beneficiaries and benefactive recipients. Benefactive </w:t>
      </w:r>
      <w:r w:rsidRPr="00D64694">
        <w:rPr>
          <w:rStyle w:val="ChItalBold"/>
        </w:rPr>
        <w:t>untuk</w:t>
      </w:r>
      <w:r w:rsidRPr="00D64694">
        <w:t xml:space="preserve"> ‘for’, however, has a wider distribution and more functions than </w:t>
      </w:r>
      <w:r w:rsidRPr="00D64694">
        <w:rPr>
          <w:rStyle w:val="ChItalBold"/>
        </w:rPr>
        <w:t>buat</w:t>
      </w:r>
      <w:r w:rsidRPr="00D64694">
        <w:t xml:space="preserve"> ‘for’ in that </w:t>
      </w:r>
      <w:r w:rsidRPr="00D64694">
        <w:rPr>
          <w:rStyle w:val="ChItalBold"/>
        </w:rPr>
        <w:t>untuk</w:t>
      </w:r>
      <w:r w:rsidRPr="00D64694">
        <w:t xml:space="preserve"> ‘for’ (1) combines with demonstratives, (2) introduces inanimate referents, and (3) introduces circumstance. For details see §</w:t>
      </w:r>
      <w:r w:rsidRPr="00D64694">
        <w:fldChar w:fldCharType="begin"/>
      </w:r>
      <w:r w:rsidRPr="00D64694">
        <w:instrText xml:space="preserve"> REF _Ref319602128 \w \h </w:instrText>
      </w:r>
      <w:r w:rsidRPr="00D64694">
        <w:fldChar w:fldCharType="separate"/>
      </w:r>
      <w:r w:rsidR="00154D81">
        <w:rPr>
          <w:cs/>
        </w:rPr>
        <w:t>‎</w:t>
      </w:r>
      <w:r w:rsidR="00154D81">
        <w:t>10.2.3</w:t>
      </w:r>
      <w:r w:rsidRPr="00D64694">
        <w:fldChar w:fldCharType="end"/>
      </w:r>
      <w:r w:rsidRPr="00D64694">
        <w:t xml:space="preserve"> and §</w:t>
      </w:r>
      <w:r w:rsidRPr="00D64694">
        <w:fldChar w:fldCharType="begin"/>
      </w:r>
      <w:r w:rsidRPr="00D64694">
        <w:instrText xml:space="preserve"> REF _Ref319761140 \w \h </w:instrText>
      </w:r>
      <w:r w:rsidRPr="00D64694">
        <w:fldChar w:fldCharType="separate"/>
      </w:r>
      <w:r w:rsidR="00154D81">
        <w:rPr>
          <w:cs/>
        </w:rPr>
        <w:t>‎</w:t>
      </w:r>
      <w:r w:rsidR="00154D81">
        <w:t>10.2.4</w:t>
      </w:r>
      <w:r w:rsidRPr="00D64694">
        <w:fldChar w:fldCharType="end"/>
      </w:r>
      <w:r w:rsidRPr="00D64694">
        <w:t>.</w:t>
      </w:r>
      <w:r w:rsidRPr="00D64694">
        <w:br/>
        <w:t xml:space="preserve">Both </w:t>
      </w:r>
      <w:r w:rsidRPr="00D64694">
        <w:rPr>
          <w:rStyle w:val="ChItalBold"/>
        </w:rPr>
        <w:t>kaya</w:t>
      </w:r>
      <w:r w:rsidRPr="00D64694">
        <w:t xml:space="preserve"> ‘like’ and </w:t>
      </w:r>
      <w:r w:rsidRPr="00D64694">
        <w:rPr>
          <w:rStyle w:val="ChItalBold"/>
        </w:rPr>
        <w:t>sperti</w:t>
      </w:r>
      <w:r w:rsidRPr="00D64694">
        <w:t xml:space="preserve"> ‘similar to’ signal likeness in terms of appearance or behavior. They differ in scope, however. Similative </w:t>
      </w:r>
      <w:r w:rsidRPr="00D64694">
        <w:rPr>
          <w:rStyle w:val="ChItalBold"/>
        </w:rPr>
        <w:t>kaya</w:t>
      </w:r>
      <w:r w:rsidRPr="00D64694">
        <w:t xml:space="preserve"> ‘like’ signals overall resemblance between the two bases of comparison. The scope of </w:t>
      </w:r>
      <w:r w:rsidRPr="00D64694">
        <w:rPr>
          <w:rStyle w:val="ChItalBold"/>
        </w:rPr>
        <w:t>sperti</w:t>
      </w:r>
      <w:r w:rsidRPr="00D64694">
        <w:t xml:space="preserve"> ‘similar to’, by contrast, is more limited: it signals likeness or resemblance in some, typically implied, respect. For details see §</w:t>
      </w:r>
      <w:r w:rsidRPr="00D64694">
        <w:fldChar w:fldCharType="begin"/>
      </w:r>
      <w:r w:rsidRPr="00D64694">
        <w:instrText xml:space="preserve"> REF _Ref319667233 \w \h </w:instrText>
      </w:r>
      <w:r w:rsidRPr="00D64694">
        <w:fldChar w:fldCharType="separate"/>
      </w:r>
      <w:r w:rsidR="00154D81">
        <w:rPr>
          <w:cs/>
        </w:rPr>
        <w:t>‎</w:t>
      </w:r>
      <w:r w:rsidR="00154D81">
        <w:t>10.3.1</w:t>
      </w:r>
      <w:r w:rsidRPr="00D64694">
        <w:fldChar w:fldCharType="end"/>
      </w:r>
      <w:r w:rsidRPr="00D64694">
        <w:t xml:space="preserve"> and §</w:t>
      </w:r>
      <w:r w:rsidRPr="00D64694">
        <w:fldChar w:fldCharType="begin"/>
      </w:r>
      <w:r w:rsidRPr="00D64694">
        <w:instrText xml:space="preserve"> REF _Ref319667235 \w \h </w:instrText>
      </w:r>
      <w:r w:rsidRPr="00D64694">
        <w:fldChar w:fldCharType="separate"/>
      </w:r>
      <w:r w:rsidR="00154D81">
        <w:rPr>
          <w:cs/>
        </w:rPr>
        <w:t>‎</w:t>
      </w:r>
      <w:r w:rsidR="00154D81">
        <w:t>10.3.2</w:t>
      </w:r>
      <w:r w:rsidRPr="00D64694">
        <w:fldChar w:fldCharType="end"/>
      </w:r>
      <w:r w:rsidRPr="00D64694">
        <w:t>.</w:t>
      </w:r>
    </w:p>
  </w:footnote>
  <w:footnote w:id="178">
    <w:p w14:paraId="58C93B1C" w14:textId="77777777" w:rsidR="00BC6239" w:rsidRPr="00D64694" w:rsidRDefault="00BC6239" w:rsidP="00B0017B">
      <w:pPr>
        <w:pStyle w:val="FootnoteText"/>
      </w:pPr>
      <w:r w:rsidRPr="00D64694">
        <w:rPr>
          <w:rStyle w:val="FootnoteReference"/>
        </w:rPr>
        <w:footnoteRef/>
      </w:r>
      <w:r w:rsidRPr="00D64694">
        <w:tab/>
        <w:t xml:space="preserve">The tag </w:t>
      </w:r>
      <w:r w:rsidRPr="00D64694">
        <w:rPr>
          <w:rStyle w:val="ChItalBold"/>
        </w:rPr>
        <w:t>to</w:t>
      </w:r>
      <w:r w:rsidRPr="00D64694">
        <w:t xml:space="preserve"> ‘right?’ is a loan word from Dutch, which uses </w:t>
      </w:r>
      <w:r w:rsidRPr="005C4486">
        <w:rPr>
          <w:rStyle w:val="ChItalBold"/>
          <w:lang w:val="nl-NL"/>
        </w:rPr>
        <w:t>toch</w:t>
      </w:r>
      <w:r w:rsidRPr="00D64694">
        <w:t xml:space="preserve"> ‘right?’ as a tag.</w:t>
      </w:r>
    </w:p>
  </w:footnote>
  <w:footnote w:id="179">
    <w:p w14:paraId="29355009" w14:textId="136FDBEB" w:rsidR="00BC6239" w:rsidRPr="00D64694" w:rsidRDefault="00BC6239" w:rsidP="00451659">
      <w:pPr>
        <w:pStyle w:val="FootnoteText"/>
      </w:pPr>
      <w:r w:rsidRPr="00D64694">
        <w:rPr>
          <w:rStyle w:val="FootnoteReference"/>
        </w:rPr>
        <w:footnoteRef/>
      </w:r>
      <w:r w:rsidRPr="00D64694">
        <w:tab/>
        <w:t xml:space="preserve">The corpus includes only one token of </w:t>
      </w:r>
      <w:r w:rsidRPr="00D64694">
        <w:rPr>
          <w:rStyle w:val="ChItalBold"/>
        </w:rPr>
        <w:t>pandiam</w:t>
      </w:r>
      <w:r w:rsidRPr="00D64694">
        <w:t xml:space="preserve"> ‘taciturn person / be very quiet’; its reading is ambiguous, that is, it can receive a verbal or a nominal reading (see example </w:t>
      </w:r>
      <w:r w:rsidRPr="00D64694">
        <w:rPr>
          <w:szCs w:val="19"/>
        </w:rPr>
        <w:fldChar w:fldCharType="begin"/>
      </w:r>
      <w:r w:rsidRPr="00D64694">
        <w:rPr>
          <w:szCs w:val="19"/>
        </w:rPr>
        <w:instrText xml:space="preserve"> REF _Ref339901701 \h </w:instrText>
      </w:r>
      <w:r w:rsidRPr="00D64694">
        <w:rPr>
          <w:szCs w:val="19"/>
        </w:rPr>
      </w:r>
      <w:r w:rsidRPr="00D64694">
        <w:rPr>
          <w:szCs w:val="19"/>
        </w:rPr>
        <w:fldChar w:fldCharType="separate"/>
      </w:r>
      <w:r w:rsidR="00154D81" w:rsidRPr="004D6F98">
        <w:t>(</w:t>
      </w:r>
      <w:r w:rsidR="00154D81">
        <w:rPr>
          <w:noProof/>
          <w:szCs w:val="19"/>
        </w:rPr>
        <w:t>29</w:t>
      </w:r>
      <w:r w:rsidR="00154D81" w:rsidRPr="00AC23C4">
        <w:rPr>
          <w:szCs w:val="19"/>
        </w:rPr>
        <w:t>)</w:t>
      </w:r>
      <w:r w:rsidRPr="00D64694">
        <w:rPr>
          <w:szCs w:val="19"/>
        </w:rPr>
        <w:fldChar w:fldCharType="end"/>
      </w:r>
      <w:r w:rsidRPr="00D64694">
        <w:rPr>
          <w:szCs w:val="19"/>
        </w:rPr>
        <w:t xml:space="preserve"> in </w:t>
      </w:r>
      <w:r w:rsidRPr="00D64694">
        <w:t>§</w:t>
      </w:r>
      <w:r w:rsidRPr="00D64694">
        <w:fldChar w:fldCharType="begin"/>
      </w:r>
      <w:r w:rsidRPr="00D64694">
        <w:instrText xml:space="preserve"> REF _Ref337036769 \w \h </w:instrText>
      </w:r>
      <w:r w:rsidRPr="00D64694">
        <w:fldChar w:fldCharType="separate"/>
      </w:r>
      <w:r w:rsidR="00154D81">
        <w:rPr>
          <w:cs/>
        </w:rPr>
        <w:t>‎</w:t>
      </w:r>
      <w:r w:rsidR="00154D81">
        <w:t>3.1.4.2</w:t>
      </w:r>
      <w:r w:rsidRPr="00D64694">
        <w:fldChar w:fldCharType="end"/>
      </w:r>
      <w:r>
        <w:t xml:space="preserve">, p. </w:t>
      </w:r>
      <w:r>
        <w:fldChar w:fldCharType="begin"/>
      </w:r>
      <w:r>
        <w:instrText xml:space="preserve"> PAGEREF _Ref439954517 \h </w:instrText>
      </w:r>
      <w:r>
        <w:fldChar w:fldCharType="separate"/>
      </w:r>
      <w:r>
        <w:rPr>
          <w:noProof/>
        </w:rPr>
        <w:t>143</w:t>
      </w:r>
      <w:r>
        <w:fldChar w:fldCharType="end"/>
      </w:r>
      <w:r>
        <w:t>)</w:t>
      </w:r>
      <w:r w:rsidRPr="00D64694">
        <w:t>.</w:t>
      </w:r>
    </w:p>
  </w:footnote>
  <w:footnote w:id="180">
    <w:p w14:paraId="66DC7B23" w14:textId="19A8154A" w:rsidR="00BC6239" w:rsidRPr="00D64694" w:rsidRDefault="00BC6239" w:rsidP="004C0629">
      <w:pPr>
        <w:pStyle w:val="FootnoteText"/>
      </w:pPr>
      <w:r w:rsidRPr="00D64694">
        <w:rPr>
          <w:rStyle w:val="FootnoteReference"/>
        </w:rPr>
        <w:footnoteRef/>
      </w:r>
      <w:r w:rsidRPr="00D64694">
        <w:tab/>
        <w:t>For detailed discussions o</w:t>
      </w:r>
      <w:r>
        <w:t>f</w:t>
      </w:r>
      <w:r w:rsidRPr="00D64694">
        <w:t xml:space="preserve"> these otherwise rather common features of pronouns see the following studies: case </w:t>
      </w:r>
      <w:r>
        <w:rPr>
          <w:rStyle w:val="Citation"/>
        </w:rPr>
        <w:fldChar w:fldCharType="begin"/>
      </w:r>
      <w:r>
        <w:rPr>
          <w:rStyle w:val="Citation"/>
        </w:rPr>
        <w:instrText>ADDIN CITAVI.PLACEHOLDER f974f7bc-45a7-4d09-b301-fa696b8b1a1e PFBsYWNlaG9sZGVyPg0KICA8QWRkSW5WZXJzaW9uPjUuMi4wLjg8L0FkZEluVmVyc2lvbj4NCiAgPElkPmY5NzRmN2JjLTQ1YTctNGQwOS1iMzAxLWZhNjk2YjhiMWExZTwvSWQ+DQogIDxFbnRyaWVzPg0KICAgIDxFbnRyeT4NCiAgICAgIDxJZD5mNmRkZTc3MS04M2VjLTQyOWEtOWEyMy02ZGFhM2FlYTc2YWE8L0lkPg0KICAgICAgPFJlZmVyZW5jZUlkPmVhODM3ZDc3LTFmM2YtNDAwMC04ZGE3LWNhZGEzYjY4ZGNiYTwvUmVmZXJlbmNlSWQ+DQogICAgICA8UnVsZVNldE92ZXJyaWRlPlRleHRjaXQ8L1J1bGVTZXRPdmVycmlkZT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hhdCAyMDA3KTwvVGV4dD4NCiAgICA8L1RleHRVbml0Pg0KICA8L1RleHRVbml0cz4NCjwvUGxhY2Vob2xkZXI+</w:instrText>
      </w:r>
      <w:r>
        <w:rPr>
          <w:rStyle w:val="Citation"/>
        </w:rPr>
        <w:fldChar w:fldCharType="separate"/>
      </w:r>
      <w:bookmarkStart w:id="2812" w:name="_CTVP001f974f7bc45a74d09b301fa696b8b1a1e"/>
      <w:r w:rsidR="0092006B">
        <w:rPr>
          <w:rStyle w:val="Citation"/>
        </w:rPr>
        <w:t>(Bhat 2007)</w:t>
      </w:r>
      <w:bookmarkEnd w:id="2812"/>
      <w:r>
        <w:rPr>
          <w:rStyle w:val="Citation"/>
        </w:rPr>
        <w:fldChar w:fldCharType="end"/>
      </w:r>
      <w:r w:rsidRPr="00D64694">
        <w:t xml:space="preserve">, clusivity </w:t>
      </w:r>
      <w:r>
        <w:rPr>
          <w:rStyle w:val="Citation"/>
        </w:rPr>
        <w:fldChar w:fldCharType="begin"/>
      </w:r>
      <w:r>
        <w:rPr>
          <w:rStyle w:val="Citation"/>
        </w:rPr>
        <w:instrText>ADDIN CITAVI.PLACEHOLDER fce19127-90c7-491c-8dad-b1688a371f1e 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aWxpbW9ub3ZhIDIwMDUpPC9UZXh0Pg0KICAgIDwvVGV4dFVuaXQ+DQogIDwvVGV4dFVuaXRzPg0KPC9QbGFjZWhvbGRlcj4=</w:instrText>
      </w:r>
      <w:r>
        <w:rPr>
          <w:rStyle w:val="Citation"/>
        </w:rPr>
        <w:fldChar w:fldCharType="separate"/>
      </w:r>
      <w:bookmarkStart w:id="2813" w:name="_CTVP001fce1912790c7491c8dadb1688a371f1e"/>
      <w:r w:rsidR="0092006B">
        <w:rPr>
          <w:rStyle w:val="Citation"/>
        </w:rPr>
        <w:t>(Filimonova 2005)</w:t>
      </w:r>
      <w:bookmarkEnd w:id="2813"/>
      <w:r>
        <w:rPr>
          <w:rStyle w:val="Citation"/>
        </w:rPr>
        <w:fldChar w:fldCharType="end"/>
      </w:r>
      <w:r w:rsidRPr="00D64694">
        <w:t xml:space="preserve">, gender </w:t>
      </w:r>
      <w:r>
        <w:rPr>
          <w:rStyle w:val="Citation"/>
        </w:rPr>
        <w:fldChar w:fldCharType="begin"/>
      </w:r>
      <w:r>
        <w:rPr>
          <w:rStyle w:val="Citation"/>
        </w:rPr>
        <w:instrText>ADDIN CITAVI.PLACEHOLDER 17c2d90a-d1f5-4ed8-9477-5f385082077a 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lld2llcnNrYSAyMDExKTwvVGV4dD4NCiAgICA8L1RleHRVbml0Pg0KICA8L1RleHRVbml0cz4NCjwvUGxhY2Vob2xkZXI+</w:instrText>
      </w:r>
      <w:r>
        <w:rPr>
          <w:rStyle w:val="Citation"/>
        </w:rPr>
        <w:fldChar w:fldCharType="separate"/>
      </w:r>
      <w:bookmarkStart w:id="2814" w:name="_CTVP00117c2d90ad1f54ed894775f385082077a"/>
      <w:r w:rsidR="0092006B">
        <w:rPr>
          <w:rStyle w:val="Citation"/>
        </w:rPr>
        <w:t>(Siewierska 2011)</w:t>
      </w:r>
      <w:bookmarkEnd w:id="2814"/>
      <w:r>
        <w:rPr>
          <w:rStyle w:val="Citation"/>
        </w:rPr>
        <w:fldChar w:fldCharType="end"/>
      </w:r>
      <w:r w:rsidRPr="00D64694">
        <w:t xml:space="preserve">, politeness </w:t>
      </w:r>
      <w:r>
        <w:rPr>
          <w:rStyle w:val="Citation"/>
        </w:rPr>
        <w:fldChar w:fldCharType="begin"/>
      </w:r>
      <w:r>
        <w:rPr>
          <w:rStyle w:val="Citation"/>
        </w:rPr>
        <w:instrText>ADDIN CITAVI.PLACEHOLDER d144d752-ab9b-4ea0-9db3-5587a597e9ff 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WxtYnJlY2h0IDIwMTEpPC9UZXh0Pg0KICAgIDwvVGV4dFVuaXQ+DQogIDwvVGV4dFVuaXRzPg0KPC9QbGFjZWhvbGRlcj4=</w:instrText>
      </w:r>
      <w:r>
        <w:rPr>
          <w:rStyle w:val="Citation"/>
        </w:rPr>
        <w:fldChar w:fldCharType="separate"/>
      </w:r>
      <w:bookmarkStart w:id="2815" w:name="_CTVP001d144d752ab9b4ea09db35587a597e9ff"/>
      <w:r w:rsidR="0092006B">
        <w:rPr>
          <w:rStyle w:val="Citation"/>
        </w:rPr>
        <w:t>(Helmbrecht 2011)</w:t>
      </w:r>
      <w:bookmarkEnd w:id="2815"/>
      <w:r>
        <w:rPr>
          <w:rStyle w:val="Citation"/>
        </w:rPr>
        <w:fldChar w:fldCharType="end"/>
      </w:r>
      <w:r w:rsidRPr="00D64694">
        <w:t xml:space="preserve">, third person pronouns and demonstratives </w:t>
      </w:r>
      <w:r>
        <w:rPr>
          <w:rStyle w:val="Citation"/>
        </w:rPr>
        <w:fldChar w:fldCharType="begin"/>
      </w:r>
      <w:r>
        <w:rPr>
          <w:rStyle w:val="Citation"/>
        </w:rPr>
        <w:instrText>ADDIN CITAVI.PLACEHOLDER 60b31abd-e77b-4b35-921d-23ceab42f36b 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hhdCAyMDExKTwvVGV4dD4NCiAgICA8L1RleHRVbml0Pg0KICA8L1RleHRVbml0cz4NCjwvUGxhY2Vob2xkZXI+</w:instrText>
      </w:r>
      <w:r>
        <w:rPr>
          <w:rStyle w:val="Citation"/>
        </w:rPr>
        <w:fldChar w:fldCharType="separate"/>
      </w:r>
      <w:bookmarkStart w:id="2816" w:name="_CTVP00160b31abde77b4b35921d23ceab42f36b"/>
      <w:r w:rsidR="0092006B">
        <w:rPr>
          <w:rStyle w:val="Citation"/>
        </w:rPr>
        <w:t>(Bhat 2011)</w:t>
      </w:r>
      <w:bookmarkEnd w:id="2816"/>
      <w:r>
        <w:rPr>
          <w:rStyle w:val="Citation"/>
        </w:rPr>
        <w:fldChar w:fldCharType="end"/>
      </w:r>
      <w:r w:rsidRPr="00D64694">
        <w:t>.</w:t>
      </w:r>
    </w:p>
  </w:footnote>
  <w:footnote w:id="181">
    <w:p w14:paraId="42BA7D97" w14:textId="64314333" w:rsidR="00BC6239" w:rsidRPr="00D64694" w:rsidRDefault="00BC6239" w:rsidP="00B0017B">
      <w:pPr>
        <w:pStyle w:val="FootnoteText"/>
      </w:pPr>
      <w:bookmarkStart w:id="2819" w:name="_Ref435099242"/>
      <w:r w:rsidRPr="00D64694">
        <w:rPr>
          <w:rStyle w:val="FootnoteReference"/>
        </w:rPr>
        <w:footnoteRef/>
      </w:r>
      <w:r w:rsidRPr="00D64694">
        <w:tab/>
        <w:t xml:space="preserve">First person plural: Alternatively, one could argue that long </w:t>
      </w:r>
      <w:r w:rsidRPr="00D64694">
        <w:rPr>
          <w:rStyle w:val="ChItalBold"/>
        </w:rPr>
        <w:t>kitong</w:t>
      </w:r>
      <w:r w:rsidRPr="00D64694">
        <w:t xml:space="preserve"> ‘</w:t>
      </w:r>
      <w:r w:rsidRPr="00D64694">
        <w:rPr>
          <w:rStyle w:val="ChSmallCaps"/>
        </w:rPr>
        <w:t>1pl</w:t>
      </w:r>
      <w:r w:rsidRPr="00D64694">
        <w:t xml:space="preserve">’ and </w:t>
      </w:r>
      <w:r w:rsidRPr="00D64694">
        <w:rPr>
          <w:rStyle w:val="ChItalBold"/>
        </w:rPr>
        <w:t>kitorang</w:t>
      </w:r>
      <w:r w:rsidRPr="00D64694">
        <w:t xml:space="preserve"> ‘</w:t>
      </w:r>
      <w:r w:rsidRPr="00D64694">
        <w:rPr>
          <w:rStyle w:val="ChSmallCaps"/>
        </w:rPr>
        <w:t>1pl</w:t>
      </w:r>
      <w:r w:rsidRPr="00D64694">
        <w:t xml:space="preserve">’ and short </w:t>
      </w:r>
      <w:r w:rsidRPr="00D64694">
        <w:rPr>
          <w:rStyle w:val="ChItalBold"/>
        </w:rPr>
        <w:t>tong</w:t>
      </w:r>
      <w:r w:rsidRPr="00D64694">
        <w:t xml:space="preserve"> ‘</w:t>
      </w:r>
      <w:r w:rsidRPr="00D64694">
        <w:rPr>
          <w:rStyle w:val="ChSmallCaps"/>
        </w:rPr>
        <w:t>1pl</w:t>
      </w:r>
      <w:r w:rsidRPr="00D64694">
        <w:t xml:space="preserve">’ and </w:t>
      </w:r>
      <w:r w:rsidRPr="00D64694">
        <w:rPr>
          <w:rStyle w:val="ChItalBold"/>
        </w:rPr>
        <w:t>torang</w:t>
      </w:r>
      <w:r w:rsidRPr="00D64694">
        <w:t xml:space="preserve"> ‘</w:t>
      </w:r>
      <w:r w:rsidRPr="00D64694">
        <w:rPr>
          <w:rStyle w:val="ChSmallCaps"/>
        </w:rPr>
        <w:t>1pl</w:t>
      </w:r>
      <w:r w:rsidRPr="00D64694">
        <w:t xml:space="preserve">’ are not distinct forms but allomorphs. As for short </w:t>
      </w:r>
      <w:r w:rsidRPr="00D64694">
        <w:rPr>
          <w:rStyle w:val="ChItalBold"/>
        </w:rPr>
        <w:t>ta</w:t>
      </w:r>
      <w:r w:rsidRPr="00D64694">
        <w:t xml:space="preserve"> ‘</w:t>
      </w:r>
      <w:r w:rsidRPr="00D64694">
        <w:rPr>
          <w:rStyle w:val="ChSmallCaps"/>
        </w:rPr>
        <w:t>1pl</w:t>
      </w:r>
      <w:r w:rsidRPr="00D64694">
        <w:t xml:space="preserve">’, one could argue that, given its low token numbers, this is not a phonologically distinct form but the result of a phonetic deletion of the first syllable. </w:t>
      </w:r>
      <w:r>
        <w:rPr>
          <w:rStyle w:val="Citation"/>
        </w:rPr>
        <w:fldChar w:fldCharType="begin"/>
      </w:r>
      <w:r>
        <w:rPr>
          <w:rStyle w:val="Citation"/>
        </w:rPr>
        <w:instrText>ADDIN CITAVI.PLACEHOLDER 8ea8cfcc-0370-4808-af46-546d3eda79d3 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LiBUYWRtb3IsIHAuYy4gMjAxMyk8L1RleHQ+DQogICAgPC9UZXh0VW5pdD4NCiAgPC9UZXh0VW5pdHM+DQo8L1BsYWNlaG9sZGVyPg==</w:instrText>
      </w:r>
      <w:r>
        <w:rPr>
          <w:rStyle w:val="Citation"/>
        </w:rPr>
        <w:fldChar w:fldCharType="separate"/>
      </w:r>
      <w:bookmarkStart w:id="2820" w:name="_CTVP0018ea8cfcc03704808af46546d3eda79d3"/>
      <w:r w:rsidR="0092006B">
        <w:rPr>
          <w:rStyle w:val="Citation"/>
        </w:rPr>
        <w:t>(U. Tadmor, p.c. 2013)</w:t>
      </w:r>
      <w:bookmarkEnd w:id="2820"/>
      <w:r>
        <w:rPr>
          <w:rStyle w:val="Citation"/>
        </w:rPr>
        <w:fldChar w:fldCharType="end"/>
      </w:r>
      <w:r w:rsidRPr="00D64694">
        <w:br/>
        <w:t xml:space="preserve">Second person plural: In addition, the corpus contains one token of an alternative long form, namely </w:t>
      </w:r>
      <w:r w:rsidRPr="00D64694">
        <w:rPr>
          <w:rStyle w:val="ChItalBold"/>
        </w:rPr>
        <w:t>kamorang</w:t>
      </w:r>
      <w:r w:rsidRPr="00D64694">
        <w:t xml:space="preserve"> ‘</w:t>
      </w:r>
      <w:r w:rsidRPr="00D64694">
        <w:rPr>
          <w:rStyle w:val="ChSmallCaps"/>
        </w:rPr>
        <w:t>2pl</w:t>
      </w:r>
      <w:r w:rsidRPr="00D64694">
        <w:t>’. Its origins are yet to be established.</w:t>
      </w:r>
      <w:bookmarkEnd w:id="2819"/>
    </w:p>
  </w:footnote>
  <w:footnote w:id="182">
    <w:p w14:paraId="0770E98B" w14:textId="77777777" w:rsidR="00BC6239" w:rsidRPr="00D64694" w:rsidRDefault="00BC6239" w:rsidP="00B0017B">
      <w:pPr>
        <w:pStyle w:val="FootnoteText"/>
      </w:pPr>
      <w:r w:rsidRPr="00D64694">
        <w:rPr>
          <w:rStyle w:val="FootnoteReference"/>
        </w:rPr>
        <w:footnoteRef/>
      </w:r>
      <w:r w:rsidRPr="00D64694">
        <w:tab/>
        <w:t>A topic for further investigation is whether these distributional distinctions are possibly phonologically determined.</w:t>
      </w:r>
    </w:p>
  </w:footnote>
  <w:footnote w:id="183">
    <w:p w14:paraId="11BC2B40" w14:textId="77777777" w:rsidR="00BC6239" w:rsidRPr="00D64694" w:rsidRDefault="00BC6239" w:rsidP="00B0017B">
      <w:pPr>
        <w:pStyle w:val="FootnoteText"/>
      </w:pPr>
      <w:r w:rsidRPr="00D64694">
        <w:rPr>
          <w:rStyle w:val="FootnoteReference"/>
        </w:rPr>
        <w:footnoteRef/>
      </w:r>
      <w:r w:rsidRPr="00D64694">
        <w:tab/>
        <w:t xml:space="preserve">Addressing a non-speech-act participant such as </w:t>
      </w:r>
      <w:r w:rsidRPr="00D64694">
        <w:rPr>
          <w:rStyle w:val="ChItalBold"/>
        </w:rPr>
        <w:t>sungay</w:t>
      </w:r>
      <w:r w:rsidRPr="00D64694">
        <w:t xml:space="preserve"> ‘river’ with second person </w:t>
      </w:r>
      <w:r w:rsidRPr="00D64694">
        <w:rPr>
          <w:rStyle w:val="ChItalBold"/>
        </w:rPr>
        <w:t>ko</w:t>
      </w:r>
      <w:r w:rsidRPr="00D64694">
        <w:t xml:space="preserve"> ‘</w:t>
      </w:r>
      <w:r w:rsidRPr="00D64694">
        <w:rPr>
          <w:rStyle w:val="ChSmallCaps"/>
        </w:rPr>
        <w:t>2sg</w:t>
      </w:r>
      <w:r w:rsidRPr="00D64694">
        <w:t>’ serves as a rhetorical figure of speech (for details see ‘</w:t>
      </w:r>
      <w:r w:rsidRPr="00D64694">
        <w:fldChar w:fldCharType="begin"/>
      </w:r>
      <w:r w:rsidRPr="00D64694">
        <w:instrText xml:space="preserve"> REF _Ref357669414 \h </w:instrText>
      </w:r>
      <w:r w:rsidRPr="00D64694">
        <w:fldChar w:fldCharType="separate"/>
      </w:r>
      <w:r w:rsidR="00154D81">
        <w:t>‘</w:t>
      </w:r>
      <w:r w:rsidR="00154D81" w:rsidRPr="0099608C">
        <w:rPr>
          <w:rStyle w:val="ChSmallCaps"/>
        </w:rPr>
        <w:t>np</w:t>
      </w:r>
      <w:r w:rsidR="00154D81" w:rsidRPr="00D32413">
        <w:t xml:space="preserve"> </w:t>
      </w:r>
      <w:r w:rsidR="00154D81" w:rsidRPr="0099608C">
        <w:rPr>
          <w:rStyle w:val="ChSmallCaps"/>
        </w:rPr>
        <w:t>2sg</w:t>
      </w:r>
      <w:r w:rsidR="00154D81">
        <w:t>’ noun phrases as rhetorical figures of speech (“apostrophes”)</w:t>
      </w:r>
      <w:r w:rsidRPr="00D64694">
        <w:fldChar w:fldCharType="end"/>
      </w:r>
      <w:r w:rsidRPr="00D64694">
        <w:t>’ in §</w:t>
      </w:r>
      <w:r w:rsidRPr="00D64694">
        <w:fldChar w:fldCharType="begin"/>
      </w:r>
      <w:r w:rsidRPr="00D64694">
        <w:instrText xml:space="preserve"> REF _Ref357669243 \w \h </w:instrText>
      </w:r>
      <w:r w:rsidRPr="00D64694">
        <w:fldChar w:fldCharType="separate"/>
      </w:r>
      <w:r w:rsidR="00154D81">
        <w:rPr>
          <w:cs/>
        </w:rPr>
        <w:t>‎</w:t>
      </w:r>
      <w:r w:rsidR="00154D81">
        <w:t>6.2.1.1</w:t>
      </w:r>
      <w:r w:rsidRPr="00D64694">
        <w:fldChar w:fldCharType="end"/>
      </w:r>
      <w:r w:rsidRPr="00D64694">
        <w:t>).</w:t>
      </w:r>
    </w:p>
  </w:footnote>
  <w:footnote w:id="184">
    <w:p w14:paraId="7AD4011A" w14:textId="77777777" w:rsidR="00BC6239" w:rsidRPr="00D64694" w:rsidRDefault="00BC6239" w:rsidP="00B0017B">
      <w:pPr>
        <w:pStyle w:val="FootnoteText"/>
      </w:pPr>
      <w:r w:rsidRPr="00D64694">
        <w:rPr>
          <w:rStyle w:val="FootnoteReference"/>
        </w:rPr>
        <w:footnoteRef/>
      </w:r>
      <w:r w:rsidRPr="00D64694">
        <w:tab/>
        <w:t xml:space="preserve">The free translations in </w:t>
      </w:r>
      <w:r w:rsidRPr="00D64694">
        <w:fldChar w:fldCharType="begin"/>
      </w:r>
      <w:r w:rsidRPr="00D64694">
        <w:instrText xml:space="preserve"> REF _Ref363302522 \h </w:instrText>
      </w:r>
      <w:r w:rsidRPr="00D64694">
        <w:fldChar w:fldCharType="separate"/>
      </w:r>
      <w:r w:rsidR="00154D81" w:rsidRPr="00856563">
        <w:t xml:space="preserve">Table </w:t>
      </w:r>
      <w:r w:rsidR="00154D81">
        <w:rPr>
          <w:noProof/>
          <w:cs/>
        </w:rPr>
        <w:t>‎</w:t>
      </w:r>
      <w:r w:rsidR="00154D81">
        <w:rPr>
          <w:noProof/>
        </w:rPr>
        <w:t>6</w:t>
      </w:r>
      <w:r w:rsidR="00154D81">
        <w:t>.</w:t>
      </w:r>
      <w:r w:rsidR="00154D81">
        <w:rPr>
          <w:noProof/>
        </w:rPr>
        <w:t>2</w:t>
      </w:r>
      <w:r w:rsidRPr="00D64694">
        <w:fldChar w:fldCharType="end"/>
      </w:r>
      <w:r w:rsidRPr="00D64694">
        <w:t xml:space="preserve"> to </w:t>
      </w:r>
      <w:r w:rsidRPr="00D64694">
        <w:fldChar w:fldCharType="begin"/>
      </w:r>
      <w:r w:rsidRPr="00D64694">
        <w:instrText xml:space="preserve"> REF _Ref351211270 \h </w:instrText>
      </w:r>
      <w:r w:rsidRPr="00D64694">
        <w:fldChar w:fldCharType="separate"/>
      </w:r>
      <w:r w:rsidR="00154D81" w:rsidRPr="00856563">
        <w:t xml:space="preserve">Table </w:t>
      </w:r>
      <w:r w:rsidR="00154D81">
        <w:rPr>
          <w:noProof/>
          <w:cs/>
        </w:rPr>
        <w:t>‎</w:t>
      </w:r>
      <w:r w:rsidR="00154D81">
        <w:rPr>
          <w:noProof/>
        </w:rPr>
        <w:t>6</w:t>
      </w:r>
      <w:r w:rsidR="00154D81">
        <w:t>.</w:t>
      </w:r>
      <w:r w:rsidR="00154D81">
        <w:rPr>
          <w:noProof/>
        </w:rPr>
        <w:t>5</w:t>
      </w:r>
      <w:r w:rsidRPr="00D64694">
        <w:fldChar w:fldCharType="end"/>
      </w:r>
      <w:r w:rsidRPr="00D64694">
        <w:t xml:space="preserve"> are taken from the glossed recorded texts. Therefore, the tenses may vary; likewise, the translations for </w:t>
      </w:r>
      <w:r w:rsidRPr="00D64694">
        <w:rPr>
          <w:rStyle w:val="ChItalBold"/>
        </w:rPr>
        <w:t>dia</w:t>
      </w:r>
      <w:r w:rsidRPr="00D64694">
        <w:t>/</w:t>
      </w:r>
      <w:r w:rsidRPr="00D64694">
        <w:rPr>
          <w:rStyle w:val="ChItalBold"/>
        </w:rPr>
        <w:t>de</w:t>
      </w:r>
      <w:r w:rsidRPr="00D64694">
        <w:t xml:space="preserve"> ‘</w:t>
      </w:r>
      <w:r w:rsidRPr="00D64694">
        <w:rPr>
          <w:rStyle w:val="ChSmallCaps"/>
        </w:rPr>
        <w:t>3sg</w:t>
      </w:r>
      <w:r w:rsidRPr="00D64694">
        <w:t>’ vary.</w:t>
      </w:r>
    </w:p>
  </w:footnote>
  <w:footnote w:id="185">
    <w:p w14:paraId="323B2DE5" w14:textId="77777777" w:rsidR="00BC6239" w:rsidRPr="00D64694" w:rsidRDefault="00BC6239" w:rsidP="00B0017B">
      <w:pPr>
        <w:pStyle w:val="FootnoteText"/>
      </w:pPr>
      <w:r w:rsidRPr="00D64694">
        <w:rPr>
          <w:rStyle w:val="FootnoteReference"/>
        </w:rPr>
        <w:footnoteRef/>
      </w:r>
      <w:r w:rsidRPr="00D64694">
        <w:tab/>
        <w:t>Documentation: Long pronoun forms – 081006-025-CvEx.0006, 080917-003b-CvEx.0017, 080916-001-CvNP.0004, 081006-022-CvEx.0116, 080917-008-NP.0113, 080919-004-NP.0033, 081115-001a-Cv.0160, 081011-023-Cv.0296; short pronoun forms – 080916-001-CvNP.0001, 080916-001-CvNP.0004, 081029-005-Cv.0007, 080917-008-NP.0113, 080919-004-NP.0036, 081011-022-Cv.0242, 081015-005-NP.0039.</w:t>
      </w:r>
    </w:p>
  </w:footnote>
  <w:footnote w:id="186">
    <w:p w14:paraId="235C6FF4" w14:textId="77777777" w:rsidR="00BC6239" w:rsidRPr="00D64694" w:rsidRDefault="00BC6239" w:rsidP="00B0017B">
      <w:pPr>
        <w:pStyle w:val="FootnoteText"/>
      </w:pPr>
      <w:r w:rsidRPr="00D64694">
        <w:rPr>
          <w:rStyle w:val="FootnoteReference"/>
        </w:rPr>
        <w:footnoteRef/>
      </w:r>
      <w:r w:rsidRPr="00D64694">
        <w:tab/>
        <w:t xml:space="preserve">Documentation: Long pronoun forms – </w:t>
      </w:r>
      <w:r w:rsidRPr="00D64694">
        <w:rPr>
          <w:rStyle w:val="ExampleSource"/>
        </w:rPr>
        <w:t xml:space="preserve">080922-010a-CvNF.0281, </w:t>
      </w:r>
      <w:r w:rsidRPr="00D64694">
        <w:t>080917-007-CvHt.0005, 081025-006-Cv.0150</w:t>
      </w:r>
      <w:r w:rsidRPr="00D64694">
        <w:rPr>
          <w:rStyle w:val="ExampleSource"/>
        </w:rPr>
        <w:t>, 081110-008-CvNP.0106</w:t>
      </w:r>
      <w:r w:rsidRPr="00D64694">
        <w:t>, 080922-001a-CvPh.0143</w:t>
      </w:r>
      <w:r w:rsidRPr="00D64694">
        <w:rPr>
          <w:rStyle w:val="ExampleSource"/>
        </w:rPr>
        <w:t xml:space="preserve">, 081115-001a-Cv.0169, </w:t>
      </w:r>
      <w:r w:rsidRPr="00D64694">
        <w:t>081010-001-Cv.0161, 081006-009-Cv.0010; short pronoun forms – 081011-023-Cv.0167, 081014-016-Cv.0001</w:t>
      </w:r>
      <w:r w:rsidRPr="00D64694">
        <w:rPr>
          <w:rStyle w:val="ExampleSource"/>
        </w:rPr>
        <w:t xml:space="preserve">, 081115-001a-Cv.0283, </w:t>
      </w:r>
      <w:r w:rsidRPr="00D64694">
        <w:t>080925-003-Cv.0221</w:t>
      </w:r>
      <w:r w:rsidRPr="00D64694">
        <w:rPr>
          <w:rStyle w:val="ExampleSource"/>
        </w:rPr>
        <w:t xml:space="preserve">, 081025-009a-Cv.0026, </w:t>
      </w:r>
      <w:r w:rsidRPr="00D64694">
        <w:t>081006-009-Cv.0017.</w:t>
      </w:r>
    </w:p>
  </w:footnote>
  <w:footnote w:id="187">
    <w:p w14:paraId="2C3F9B3D" w14:textId="74A7B02A" w:rsidR="00BC6239" w:rsidRPr="00D64694" w:rsidRDefault="00BC6239" w:rsidP="006B5A80">
      <w:pPr>
        <w:pStyle w:val="FootnoteText"/>
      </w:pPr>
      <w:r w:rsidRPr="00D64694">
        <w:rPr>
          <w:rStyle w:val="FootnoteReference"/>
        </w:rPr>
        <w:footnoteRef/>
      </w:r>
      <w:r w:rsidRPr="00D64694">
        <w:tab/>
        <w:t xml:space="preserve">Documentation: Long pronoun forms – 081006-024-CvEx.0030, </w:t>
      </w:r>
      <w:r>
        <w:t>080925-003-Cv.0209</w:t>
      </w:r>
      <w:r w:rsidRPr="00D64694">
        <w:t xml:space="preserve">, 081108-003-JR.0002, </w:t>
      </w:r>
      <w:r>
        <w:t>081025-008-Cv.0145</w:t>
      </w:r>
      <w:r w:rsidRPr="00D64694">
        <w:t xml:space="preserve">, 080919-004-NP.0061, 081011-020-Cv.0045, 081010-001-Cv.0195; short pronoun forms – </w:t>
      </w:r>
      <w:r w:rsidRPr="00D64694">
        <w:rPr>
          <w:rStyle w:val="ChSmallCaps"/>
        </w:rPr>
        <w:t xml:space="preserve">080922-001a-CvPh.1010, </w:t>
      </w:r>
      <w:r w:rsidRPr="00D64694">
        <w:t>080922-002-Cv.0127, 080922-001a-CvPh.0339, 081006-023-CvEx.0074.</w:t>
      </w:r>
    </w:p>
  </w:footnote>
  <w:footnote w:id="188">
    <w:p w14:paraId="1F334476" w14:textId="644C30C2" w:rsidR="00BC6239" w:rsidRPr="00D64694" w:rsidRDefault="00BC6239" w:rsidP="00B0017B">
      <w:pPr>
        <w:pStyle w:val="FootnoteText"/>
      </w:pPr>
      <w:r w:rsidRPr="00D64694">
        <w:rPr>
          <w:rStyle w:val="FootnoteReference"/>
        </w:rPr>
        <w:footnoteRef/>
      </w:r>
      <w:r w:rsidRPr="00D64694">
        <w:tab/>
        <w:t>Documentation: Long pronoun forms – 080917-008-NP.0004, 080922-010a-CvNF.0089, 080922-010a-CvNF.0061, 081006-024-CvEx.0021, 081110-006-Pr.0014, 081006-024-CvEx.0021, 080922-001a-CvPh.0010, 080918-001-CvNP.0050; short pronoun forms – 080922-010a-CvNF.0209-sa, 080922-001a-CvPh.0339-kam, 080919-006-CvNP.0011-dong.</w:t>
      </w:r>
    </w:p>
  </w:footnote>
  <w:footnote w:id="189">
    <w:p w14:paraId="0C99DA57" w14:textId="77777777" w:rsidR="00BC6239" w:rsidRPr="00D64694" w:rsidRDefault="00BC6239" w:rsidP="00B0017B">
      <w:pPr>
        <w:pStyle w:val="FootnoteText"/>
      </w:pPr>
      <w:r w:rsidRPr="00D64694">
        <w:rPr>
          <w:rStyle w:val="FootnoteReference"/>
        </w:rPr>
        <w:footnoteRef/>
      </w:r>
      <w:r w:rsidRPr="00D64694">
        <w:tab/>
        <w:t>The ‘</w:t>
      </w:r>
      <w:r w:rsidRPr="00D64694">
        <w:rPr>
          <w:rStyle w:val="ChSmallCaps"/>
        </w:rPr>
        <w:t>pro</w:t>
      </w:r>
      <w:r w:rsidRPr="00D64694">
        <w:t xml:space="preserve"> </w:t>
      </w:r>
      <w:r w:rsidRPr="00D64694">
        <w:rPr>
          <w:rStyle w:val="ChSmallCaps"/>
        </w:rPr>
        <w:t>np</w:t>
      </w:r>
      <w:r w:rsidRPr="00D64694">
        <w:t>’ constructions presented in this section were analyzed as appositions. One question for further research is whether these constructions could instead be analyzed as noun phrases with pre-head pronouns. It is expected that such preposed pronouns would have an individuating function given that other pre-head determiners, namely numerals and quantifiers, also have an individuating function (see §</w:t>
      </w:r>
      <w:r w:rsidRPr="00D64694">
        <w:fldChar w:fldCharType="begin"/>
      </w:r>
      <w:r w:rsidRPr="00D64694">
        <w:instrText xml:space="preserve"> REF _Ref294348207 \w \h </w:instrText>
      </w:r>
      <w:r w:rsidRPr="00D64694">
        <w:fldChar w:fldCharType="separate"/>
      </w:r>
      <w:r w:rsidR="00154D81">
        <w:rPr>
          <w:cs/>
        </w:rPr>
        <w:t>‎</w:t>
      </w:r>
      <w:r w:rsidR="00154D81">
        <w:t>8.3</w:t>
      </w:r>
      <w:r w:rsidRPr="00D64694">
        <w:fldChar w:fldCharType="end"/>
      </w:r>
      <w:r w:rsidRPr="00D64694">
        <w:t>). One problem with such an analysis, however, would be ‘</w:t>
      </w:r>
      <w:r w:rsidRPr="00D64694">
        <w:rPr>
          <w:rStyle w:val="ChSmallCaps"/>
        </w:rPr>
        <w:t>pro</w:t>
      </w:r>
      <w:r w:rsidRPr="00D64694">
        <w:t xml:space="preserve"> </w:t>
      </w:r>
      <w:r w:rsidRPr="00D64694">
        <w:rPr>
          <w:rStyle w:val="ChSmallCaps"/>
        </w:rPr>
        <w:t>np</w:t>
      </w:r>
      <w:r w:rsidRPr="00D64694">
        <w:t xml:space="preserve">’ constructions with singular pronouns, as in </w:t>
      </w:r>
      <w:r w:rsidRPr="00D64694">
        <w:fldChar w:fldCharType="begin"/>
      </w:r>
      <w:r w:rsidRPr="00D64694">
        <w:instrText xml:space="preserve"> REF _Ref352667688 \h </w:instrText>
      </w:r>
      <w:r w:rsidRPr="00D64694">
        <w:fldChar w:fldCharType="separate"/>
      </w:r>
      <w:r w:rsidR="00154D81" w:rsidRPr="00856563">
        <w:t>(</w:t>
      </w:r>
      <w:r w:rsidR="00154D81">
        <w:rPr>
          <w:noProof/>
        </w:rPr>
        <w:t>39</w:t>
      </w:r>
      <w:r w:rsidR="00154D81" w:rsidRPr="00856563">
        <w:t>)</w:t>
      </w:r>
      <w:r w:rsidRPr="00D64694">
        <w:fldChar w:fldCharType="end"/>
      </w:r>
      <w:r w:rsidRPr="00D64694">
        <w:t xml:space="preserve"> to </w:t>
      </w:r>
      <w:r w:rsidRPr="00D64694">
        <w:fldChar w:fldCharType="begin"/>
      </w:r>
      <w:r w:rsidRPr="00D64694">
        <w:instrText xml:space="preserve"> REF _Ref363302680 \h </w:instrText>
      </w:r>
      <w:r w:rsidRPr="00D64694">
        <w:fldChar w:fldCharType="separate"/>
      </w:r>
      <w:r w:rsidR="00154D81" w:rsidRPr="00110B09">
        <w:t>(</w:t>
      </w:r>
      <w:r w:rsidR="00154D81">
        <w:rPr>
          <w:noProof/>
          <w:szCs w:val="19"/>
        </w:rPr>
        <w:t>43</w:t>
      </w:r>
      <w:r w:rsidR="00154D81" w:rsidRPr="00AC23C4">
        <w:rPr>
          <w:szCs w:val="19"/>
        </w:rPr>
        <w:t>)</w:t>
      </w:r>
      <w:r w:rsidRPr="00D64694">
        <w:fldChar w:fldCharType="end"/>
      </w:r>
      <w:r w:rsidRPr="00D64694">
        <w:t>, given that singular pronouns would hardly have an individuating function. (For a discussion of the determiner function of post-head pronouns see §</w:t>
      </w:r>
      <w:r w:rsidRPr="00D64694">
        <w:fldChar w:fldCharType="begin"/>
      </w:r>
      <w:r w:rsidRPr="00D64694">
        <w:instrText xml:space="preserve"> REF _Ref352678481 \w \h </w:instrText>
      </w:r>
      <w:r w:rsidRPr="00D64694">
        <w:fldChar w:fldCharType="separate"/>
      </w:r>
      <w:r w:rsidR="00154D81">
        <w:rPr>
          <w:cs/>
        </w:rPr>
        <w:t>‎</w:t>
      </w:r>
      <w:r w:rsidR="00154D81">
        <w:t>6.2</w:t>
      </w:r>
      <w:r w:rsidRPr="00D64694">
        <w:fldChar w:fldCharType="end"/>
      </w:r>
      <w:r w:rsidRPr="00D64694">
        <w:t>.)</w:t>
      </w:r>
    </w:p>
  </w:footnote>
  <w:footnote w:id="190">
    <w:p w14:paraId="055A057D" w14:textId="64CA5630" w:rsidR="00BC6239" w:rsidRPr="00D64694" w:rsidRDefault="00BC6239" w:rsidP="00B0017B">
      <w:pPr>
        <w:pStyle w:val="FootnoteText"/>
      </w:pPr>
      <w:r w:rsidRPr="00D64694">
        <w:rPr>
          <w:rStyle w:val="FootnoteReference"/>
        </w:rPr>
        <w:footnoteRef/>
      </w:r>
      <w:r w:rsidRPr="00D64694">
        <w:tab/>
        <w:t>See also</w:t>
      </w:r>
      <w:r>
        <w:t xml:space="preserve"> </w:t>
      </w:r>
      <w:r w:rsidRPr="00033708">
        <w:rPr>
          <w:rStyle w:val="Citation"/>
        </w:rPr>
        <w:fldChar w:fldCharType="begin"/>
      </w:r>
      <w:r w:rsidRPr="00033708">
        <w:rPr>
          <w:rStyle w:val="Citation"/>
        </w:rPr>
        <w:instrText>ADDIN CITAVI.PLACEHOLDER af1f2549-6123-492d-9cc7-25ce5396b2b2 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lja2VsIGFuZCBXaXR6bGFjay1NYWthcmV2aWNoPC9UZXh0Pg0KICAgIDwvVGV4dFVuaXQ+DQogIDwvVGV4dFVuaXRzPg0KPC9QbGFjZWhvbGRlcj4=</w:instrText>
      </w:r>
      <w:r w:rsidRPr="00033708">
        <w:rPr>
          <w:rStyle w:val="Citation"/>
        </w:rPr>
        <w:fldChar w:fldCharType="separate"/>
      </w:r>
      <w:bookmarkStart w:id="2945" w:name="_CTVP001af1f25496123492d9cc725ce5396b2b2"/>
      <w:r w:rsidR="0092006B">
        <w:rPr>
          <w:rStyle w:val="Citation"/>
        </w:rPr>
        <w:t>Bickel and Witzlack-Makarevich</w:t>
      </w:r>
      <w:bookmarkEnd w:id="2945"/>
      <w:r w:rsidRPr="00033708">
        <w:rPr>
          <w:rStyle w:val="Citation"/>
        </w:rPr>
        <w:fldChar w:fldCharType="end"/>
      </w:r>
      <w:r w:rsidRPr="00033708">
        <w:rPr>
          <w:rStyle w:val="Citation"/>
        </w:rPr>
        <w:t xml:space="preserve">’s </w:t>
      </w:r>
      <w:r w:rsidRPr="00033708">
        <w:rPr>
          <w:rStyle w:val="Citation"/>
        </w:rPr>
        <w:fldChar w:fldCharType="begin"/>
      </w:r>
      <w:r w:rsidRPr="00033708">
        <w:rPr>
          <w:rStyle w:val="Citation"/>
        </w:rPr>
        <w:instrText>ADDIN CITAVI.PLACEHOLDER 6a83bb83-5663-4ba3-8ed2-f2c6b71df155 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DogMTUpPC9UZXh0Pg0KICAgIDwvVGV4dFVuaXQ+DQogIDwvVGV4dFVuaXRzPg0KPC9QbGFjZWhvbGRlcj4=</w:instrText>
      </w:r>
      <w:r w:rsidRPr="00033708">
        <w:rPr>
          <w:rStyle w:val="Citation"/>
        </w:rPr>
        <w:fldChar w:fldCharType="separate"/>
      </w:r>
      <w:bookmarkStart w:id="2946" w:name="_CTVP0016a83bb8356634ba38ed2f2c6b71df155"/>
      <w:r w:rsidR="0092006B">
        <w:rPr>
          <w:rStyle w:val="Citation"/>
        </w:rPr>
        <w:t>(2008: 15)</w:t>
      </w:r>
      <w:bookmarkEnd w:id="2946"/>
      <w:r w:rsidRPr="00033708">
        <w:rPr>
          <w:rStyle w:val="Citation"/>
        </w:rPr>
        <w:fldChar w:fldCharType="end"/>
      </w:r>
      <w:r w:rsidRPr="00D64694">
        <w:t xml:space="preserve"> cross-linguistic study on “Referential scales and case alignment”, which shows that “</w:t>
      </w:r>
      <w:r w:rsidRPr="00D64694">
        <w:rPr>
          <w:rFonts w:eastAsia="Times New Roman"/>
          <w:lang w:eastAsia="en-US"/>
        </w:rPr>
        <w:t>first person singular is indeed often treated differently from other persons”</w:t>
      </w:r>
      <w:r w:rsidRPr="00D64694">
        <w:t>.</w:t>
      </w:r>
    </w:p>
  </w:footnote>
  <w:footnote w:id="191">
    <w:p w14:paraId="699143A1" w14:textId="77777777" w:rsidR="00BC6239" w:rsidRPr="00D64694" w:rsidRDefault="00BC6239" w:rsidP="00B0017B">
      <w:pPr>
        <w:pStyle w:val="FootnoteText"/>
      </w:pPr>
      <w:r w:rsidRPr="00D64694">
        <w:rPr>
          <w:rStyle w:val="FootnoteReference"/>
        </w:rPr>
        <w:footnoteRef/>
      </w:r>
      <w:r w:rsidRPr="00D64694">
        <w:tab/>
        <w:t xml:space="preserve">The free translations in </w:t>
      </w:r>
      <w:r w:rsidRPr="00D64694">
        <w:fldChar w:fldCharType="begin"/>
      </w:r>
      <w:r w:rsidRPr="00D64694">
        <w:instrText xml:space="preserve"> REF _Ref352917188 \h </w:instrText>
      </w:r>
      <w:r w:rsidRPr="00D64694">
        <w:fldChar w:fldCharType="separate"/>
      </w:r>
      <w:r w:rsidR="00154D81" w:rsidRPr="00856563">
        <w:t xml:space="preserve">Table </w:t>
      </w:r>
      <w:r w:rsidR="00154D81">
        <w:rPr>
          <w:noProof/>
          <w:cs/>
        </w:rPr>
        <w:t>‎</w:t>
      </w:r>
      <w:r w:rsidR="00154D81">
        <w:rPr>
          <w:noProof/>
        </w:rPr>
        <w:t>6</w:t>
      </w:r>
      <w:r w:rsidR="00154D81">
        <w:t>.</w:t>
      </w:r>
      <w:r w:rsidR="00154D81">
        <w:rPr>
          <w:noProof/>
        </w:rPr>
        <w:t>8</w:t>
      </w:r>
      <w:r w:rsidRPr="00D64694">
        <w:fldChar w:fldCharType="end"/>
      </w:r>
      <w:r w:rsidRPr="00D64694">
        <w:t xml:space="preserve"> are taken from the glossed texts. Therefore, the tenses may vary; likewise, the translations for </w:t>
      </w:r>
      <w:r w:rsidRPr="00D64694">
        <w:rPr>
          <w:rStyle w:val="ChItalBold"/>
        </w:rPr>
        <w:t>dia</w:t>
      </w:r>
      <w:r w:rsidRPr="00D64694">
        <w:t>/</w:t>
      </w:r>
      <w:r w:rsidRPr="00D64694">
        <w:rPr>
          <w:rStyle w:val="ChItalBold"/>
        </w:rPr>
        <w:t>de</w:t>
      </w:r>
      <w:r w:rsidRPr="00D64694">
        <w:t xml:space="preserve"> ‘</w:t>
      </w:r>
      <w:r w:rsidRPr="00D64694">
        <w:rPr>
          <w:rStyle w:val="ChSmallCaps"/>
        </w:rPr>
        <w:t>3sg</w:t>
      </w:r>
      <w:r w:rsidRPr="00D64694">
        <w:t>’ vary.</w:t>
      </w:r>
    </w:p>
  </w:footnote>
  <w:footnote w:id="192">
    <w:p w14:paraId="04DC72AD" w14:textId="77777777" w:rsidR="00BC6239" w:rsidRPr="00D64694" w:rsidRDefault="00BC6239" w:rsidP="00B0017B">
      <w:pPr>
        <w:pStyle w:val="FootnoteText"/>
      </w:pPr>
      <w:r w:rsidRPr="00D64694">
        <w:rPr>
          <w:rStyle w:val="FootnoteReference"/>
        </w:rPr>
        <w:footnoteRef/>
      </w:r>
      <w:r w:rsidRPr="00D64694">
        <w:tab/>
        <w:t>Documentation: Long pronoun forms – 080923-009-Cv.0051, 081023-001-Cv.0038, 080924-001-Pr.0008, 081110-005-Pr.0107, 080923-012-CNP.0011, 080919-003-NP.0002; short pronoun forms – 081011-023-Cv.0167, 081115-001a-Cv.0001, 081006-009-Cv.0013, 081014-015-Cv.0006, 081006-024-CvEx.0043.</w:t>
      </w:r>
    </w:p>
  </w:footnote>
  <w:footnote w:id="193">
    <w:p w14:paraId="1827FBA4" w14:textId="29CD2528" w:rsidR="00BC6239" w:rsidRPr="00D64694" w:rsidRDefault="00BC6239" w:rsidP="00B0017B">
      <w:pPr>
        <w:pStyle w:val="FootnoteText"/>
      </w:pPr>
      <w:r w:rsidRPr="00D64694">
        <w:rPr>
          <w:rStyle w:val="FootnoteReference"/>
        </w:rPr>
        <w:footnoteRef/>
      </w:r>
      <w:r w:rsidRPr="00D64694">
        <w:tab/>
        <w:t xml:space="preserve">English examples are ‘we teachers’, ‘you students’, or ‘you idiot’ </w:t>
      </w:r>
      <w:r>
        <w:rPr>
          <w:rStyle w:val="Citation"/>
        </w:rPr>
        <w:fldChar w:fldCharType="begin"/>
      </w:r>
      <w:r w:rsidR="0092006B">
        <w:rPr>
          <w:rStyle w:val="Citation"/>
        </w:rPr>
        <w:instrText>ADDIN CITAVI.PLACEHOLDER 8f63b0f0-0e4e-4d4c-b524-cb5b6aa8490a 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HlvbnMgMTk5OTogNDUx4oCTNDQyKTwvVGV4dD4NCiAgICA8L1RleHRVbml0Pg0KICA8L1RleHRVbml0cz4NCjwvUGxhY2Vob2xkZXI+</w:instrText>
      </w:r>
      <w:r>
        <w:rPr>
          <w:rStyle w:val="Citation"/>
        </w:rPr>
        <w:fldChar w:fldCharType="separate"/>
      </w:r>
      <w:bookmarkStart w:id="2950" w:name="_CTVP0018f63b0f00e4e4d4cb524cb5b6aa8490a"/>
      <w:r w:rsidR="0092006B">
        <w:rPr>
          <w:rStyle w:val="Citation"/>
        </w:rPr>
        <w:t>(Lyons 1999: 451–442)</w:t>
      </w:r>
      <w:bookmarkEnd w:id="2950"/>
      <w:r>
        <w:rPr>
          <w:rStyle w:val="Citation"/>
        </w:rPr>
        <w:fldChar w:fldCharType="end"/>
      </w:r>
      <w:r w:rsidRPr="00D64694">
        <w:rPr>
          <w:rFonts w:eastAsia="Times New Roman"/>
          <w:lang w:eastAsia="en-US"/>
        </w:rPr>
        <w:t>.</w:t>
      </w:r>
    </w:p>
  </w:footnote>
  <w:footnote w:id="194">
    <w:p w14:paraId="50ED7D2C" w14:textId="6EF664F6" w:rsidR="00BC6239" w:rsidRPr="00D64694" w:rsidRDefault="00BC6239" w:rsidP="00B0017B">
      <w:pPr>
        <w:pStyle w:val="FootnoteText"/>
      </w:pPr>
      <w:r w:rsidRPr="00D64694">
        <w:rPr>
          <w:rStyle w:val="FootnoteReference"/>
        </w:rPr>
        <w:footnoteRef/>
      </w:r>
      <w:r w:rsidRPr="00D64694">
        <w:tab/>
        <w:t xml:space="preserve">Introducing new characters with a bare noun and subsequently marking them as familiar with the adnominally used third person pronoun as a potential discourse strategy in Papuan Malay was brought to the author’s attention by </w:t>
      </w:r>
      <w:r>
        <w:rPr>
          <w:rStyle w:val="Citation"/>
        </w:rPr>
        <w:fldChar w:fldCharType="begin"/>
      </w:r>
      <w:r>
        <w:rPr>
          <w:rStyle w:val="Citation"/>
        </w:rPr>
        <w:instrText>ADDIN CITAVI.PLACEHOLDER db96e83b-406e-4de7-a6c2-a951287dc084 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S5ULiB2YW4gRW5nZWxlbmhvdmVuIChwLmMuIDIwMTMpPC9UZXh0Pg0KICAgIDwvVGV4dFVuaXQ+DQogIDwvVGV4dFVuaXRzPg0KPC9QbGFjZWhvbGRlcj4=</w:instrText>
      </w:r>
      <w:r>
        <w:rPr>
          <w:rStyle w:val="Citation"/>
        </w:rPr>
        <w:fldChar w:fldCharType="separate"/>
      </w:r>
      <w:bookmarkStart w:id="3040" w:name="_CTVP001db96e83b406e4de7a6c2a951287dc084"/>
      <w:r w:rsidR="0092006B">
        <w:rPr>
          <w:rStyle w:val="Citation"/>
        </w:rPr>
        <w:t>A.T. van Engelenhoven (p.c. 2013)</w:t>
      </w:r>
      <w:bookmarkEnd w:id="3040"/>
      <w:r>
        <w:rPr>
          <w:rStyle w:val="Citation"/>
        </w:rPr>
        <w:fldChar w:fldCharType="end"/>
      </w:r>
      <w:r w:rsidRPr="00D64694">
        <w:t>.</w:t>
      </w:r>
    </w:p>
  </w:footnote>
  <w:footnote w:id="195">
    <w:p w14:paraId="41E7DC79" w14:textId="77777777" w:rsidR="00BC6239" w:rsidRPr="00D64694" w:rsidRDefault="00BC6239" w:rsidP="00B0017B">
      <w:pPr>
        <w:pStyle w:val="FootnoteText"/>
      </w:pPr>
      <w:r w:rsidRPr="00D64694">
        <w:rPr>
          <w:rStyle w:val="FootnoteReference"/>
        </w:rPr>
        <w:footnoteRef/>
      </w:r>
      <w:r w:rsidRPr="00D64694">
        <w:tab/>
        <w:t xml:space="preserve">There is no comma intonation between the topical noun phrases and the pronominal comments in </w:t>
      </w:r>
      <w:r w:rsidRPr="00D64694">
        <w:fldChar w:fldCharType="begin"/>
      </w:r>
      <w:r w:rsidRPr="00D64694">
        <w:instrText xml:space="preserve"> REF _Ref353011958 \h </w:instrText>
      </w:r>
      <w:r w:rsidRPr="00D64694">
        <w:fldChar w:fldCharType="separate"/>
      </w:r>
      <w:r w:rsidR="00154D81" w:rsidRPr="00856563">
        <w:t>(</w:t>
      </w:r>
      <w:r w:rsidR="00154D81">
        <w:rPr>
          <w:noProof/>
        </w:rPr>
        <w:t>67</w:t>
      </w:r>
      <w:r w:rsidR="00154D81" w:rsidRPr="00856563">
        <w:t>)</w:t>
      </w:r>
      <w:r w:rsidRPr="00D64694">
        <w:fldChar w:fldCharType="end"/>
      </w:r>
      <w:r w:rsidRPr="00D64694">
        <w:t xml:space="preserve"> and </w:t>
      </w:r>
      <w:r w:rsidRPr="00D64694">
        <w:fldChar w:fldCharType="begin"/>
      </w:r>
      <w:r w:rsidRPr="00D64694">
        <w:instrText xml:space="preserve"> REF _Ref353011959 \h </w:instrText>
      </w:r>
      <w:r w:rsidRPr="00D64694">
        <w:fldChar w:fldCharType="separate"/>
      </w:r>
      <w:r w:rsidR="00154D81" w:rsidRPr="00856563">
        <w:t>(</w:t>
      </w:r>
      <w:r w:rsidR="00154D81">
        <w:rPr>
          <w:noProof/>
        </w:rPr>
        <w:t>68</w:t>
      </w:r>
      <w:r w:rsidR="00154D81" w:rsidRPr="00856563">
        <w:t>)</w:t>
      </w:r>
      <w:r w:rsidRPr="00D64694">
        <w:fldChar w:fldCharType="end"/>
      </w:r>
      <w:r w:rsidRPr="00D64694">
        <w:t>.</w:t>
      </w:r>
    </w:p>
  </w:footnote>
  <w:footnote w:id="196">
    <w:p w14:paraId="7701DF7A" w14:textId="77777777" w:rsidR="00BC6239" w:rsidRPr="00D64694" w:rsidRDefault="00BC6239" w:rsidP="00B0017B">
      <w:pPr>
        <w:pStyle w:val="FootnoteText"/>
      </w:pPr>
      <w:r w:rsidRPr="00D64694">
        <w:rPr>
          <w:rStyle w:val="FootnoteReference"/>
        </w:rPr>
        <w:footnoteRef/>
      </w:r>
      <w:r w:rsidRPr="00D64694">
        <w:tab/>
      </w:r>
      <w:r w:rsidRPr="00D64694">
        <w:rPr>
          <w:lang w:eastAsia="en-US"/>
        </w:rPr>
        <w:t xml:space="preserve">It is important to note, though, that the observed </w:t>
      </w:r>
      <w:r w:rsidRPr="00D64694">
        <w:t xml:space="preserve">differences </w:t>
      </w:r>
      <w:r w:rsidRPr="00D64694">
        <w:rPr>
          <w:lang w:eastAsia="en-US"/>
        </w:rPr>
        <w:t xml:space="preserve">could also result from </w:t>
      </w:r>
      <w:r w:rsidRPr="00D64694">
        <w:t>gaps in the descriptions of the other eastern Malay varieties.</w:t>
      </w:r>
    </w:p>
  </w:footnote>
  <w:footnote w:id="197">
    <w:p w14:paraId="1DE73D24" w14:textId="7FF14490" w:rsidR="00BC6239" w:rsidRPr="00D64694" w:rsidRDefault="00BC6239" w:rsidP="00B0017B">
      <w:pPr>
        <w:pStyle w:val="FootnoteText"/>
      </w:pPr>
      <w:r w:rsidRPr="00D64694">
        <w:rPr>
          <w:rStyle w:val="FootnoteReference"/>
        </w:rPr>
        <w:footnoteRef/>
      </w:r>
      <w:r w:rsidRPr="00D64694">
        <w:tab/>
        <w:t>Documentation: (1) 081025-003-Cv.0042, 080918-001-CvNP.0055, 081025-003-Cv.0135; (2) 081014-007-Pr.0053; (3) 080922-010a-NF.0101; (4) 080922-004-Cv.0017; (5) 080922-010a-NF.0081, 080917-006-CvHtEx.0005, 080917-010-CvEx.0116; (6) 080919-005-Cv.0015; (7) 080922-001a-CvPh.0735.</w:t>
      </w:r>
    </w:p>
  </w:footnote>
  <w:footnote w:id="198">
    <w:p w14:paraId="6AC041D2" w14:textId="5FE1986F" w:rsidR="00BC6239" w:rsidRPr="00D64694" w:rsidRDefault="00BC6239">
      <w:pPr>
        <w:pStyle w:val="FootnoteText"/>
      </w:pPr>
      <w:r w:rsidRPr="00D64694">
        <w:rPr>
          <w:rStyle w:val="FootnoteReference"/>
        </w:rPr>
        <w:footnoteRef/>
      </w:r>
      <w:r w:rsidRPr="00D64694">
        <w:tab/>
        <w:t xml:space="preserve">The speaker made a mistake; instead of saying </w:t>
      </w:r>
      <w:r w:rsidRPr="00D64694">
        <w:rPr>
          <w:rStyle w:val="ChItalBold"/>
        </w:rPr>
        <w:t>sekertaris</w:t>
      </w:r>
      <w:r w:rsidRPr="00D64694">
        <w:t xml:space="preserve"> ‘secretary’, he produced </w:t>
      </w:r>
      <w:r w:rsidRPr="00D64694">
        <w:rPr>
          <w:rStyle w:val="ChItalBold"/>
        </w:rPr>
        <w:t>sekertaria</w:t>
      </w:r>
      <w:r w:rsidRPr="00D64694">
        <w:t xml:space="preserve"> ‘secretariat’.</w:t>
      </w:r>
    </w:p>
  </w:footnote>
  <w:footnote w:id="199">
    <w:p w14:paraId="4B213E42" w14:textId="77777777" w:rsidR="00BC6239" w:rsidRPr="00D64694" w:rsidRDefault="00BC6239" w:rsidP="00B0017B">
      <w:pPr>
        <w:pStyle w:val="FootnoteText"/>
      </w:pPr>
      <w:r w:rsidRPr="00D64694">
        <w:rPr>
          <w:rStyle w:val="FootnoteReference"/>
        </w:rPr>
        <w:footnoteRef/>
      </w:r>
      <w:r w:rsidRPr="00D64694">
        <w:tab/>
        <w:t xml:space="preserve">The referent </w:t>
      </w:r>
      <w:r w:rsidRPr="00D64694">
        <w:rPr>
          <w:rStyle w:val="ChItalBold"/>
        </w:rPr>
        <w:t>Ise</w:t>
      </w:r>
      <w:r w:rsidRPr="00D64694">
        <w:t xml:space="preserve"> was not present when the speaker talked about his daughter; hence proximal </w:t>
      </w:r>
      <w:r w:rsidRPr="00D64694">
        <w:rPr>
          <w:rStyle w:val="ChItalBold"/>
        </w:rPr>
        <w:t>ini</w:t>
      </w:r>
      <w:r w:rsidRPr="00D64694">
        <w:t xml:space="preserve"> ‘</w:t>
      </w:r>
      <w:r w:rsidRPr="00D64694">
        <w:rPr>
          <w:rStyle w:val="ChSmallCaps"/>
        </w:rPr>
        <w:t>d.prox</w:t>
      </w:r>
      <w:r w:rsidRPr="00D64694">
        <w:t>’ does not have spatial uses in this context.</w:t>
      </w:r>
    </w:p>
  </w:footnote>
  <w:footnote w:id="200">
    <w:p w14:paraId="555E3BF2" w14:textId="77777777" w:rsidR="00BC6239" w:rsidRPr="00D64694" w:rsidRDefault="00BC6239" w:rsidP="00B0017B">
      <w:pPr>
        <w:pStyle w:val="FootnoteText"/>
      </w:pPr>
      <w:r w:rsidRPr="00D64694">
        <w:rPr>
          <w:rStyle w:val="FootnoteReference"/>
        </w:rPr>
        <w:footnoteRef/>
      </w:r>
      <w:r w:rsidRPr="00D64694">
        <w:tab/>
        <w:t>Documentation: (1) 081011-005-Cv.0001, 081025-009b-Cv.0016, 081014-004-Cv.0019; (2) 080922-001a-CvPh.0455; (3) 081115-001a-Cv.0145; (4) 081109-001-Cv.0092; (5) 081006-022-CvEx.0150; (6) 081025-009b-Cv.0006, 081006-022-CvEx.0113, 081013-002-Cv.0003; (7) 081023-001-Cv.0020; (8) 081115-001a-Cv.0058.</w:t>
      </w:r>
    </w:p>
  </w:footnote>
  <w:footnote w:id="201">
    <w:p w14:paraId="068F2484" w14:textId="6A234591" w:rsidR="00BC6239" w:rsidRPr="00D64694" w:rsidRDefault="00BC6239" w:rsidP="000807FE">
      <w:pPr>
        <w:pStyle w:val="FootnoteText"/>
      </w:pPr>
      <w:r w:rsidRPr="00D64694">
        <w:rPr>
          <w:rStyle w:val="FootnoteReference"/>
        </w:rPr>
        <w:footnoteRef/>
      </w:r>
      <w:r w:rsidRPr="00D64694">
        <w:tab/>
        <w:t xml:space="preserve">This observation also applies to adnominal possessive relations where a numeral or quantifier precedes a possessor. Such pre-possessor numerals or quantifiers are not analyzed as “co-occurring” with the possessor noun phrase. Instead they are analyzed as pre-head modifiers of the possessor noun phrase. This is shown in the elicited example in (i): the prehead modifier </w:t>
      </w:r>
      <w:r w:rsidRPr="00D64694">
        <w:rPr>
          <w:rStyle w:val="ChItalBold"/>
        </w:rPr>
        <w:t>smua</w:t>
      </w:r>
      <w:r w:rsidRPr="00D64694">
        <w:t xml:space="preserve"> ‘all’ modifies the head nominal of the possessor phrase, </w:t>
      </w:r>
      <w:r w:rsidRPr="00D64694">
        <w:rPr>
          <w:rStyle w:val="ChItalBold"/>
        </w:rPr>
        <w:t>ana</w:t>
      </w:r>
      <w:r w:rsidRPr="00D64694">
        <w:t xml:space="preserve"> ‘child’. (For details on adnominal possession see §</w:t>
      </w:r>
      <w:r w:rsidRPr="00D64694">
        <w:fldChar w:fldCharType="begin"/>
      </w:r>
      <w:r w:rsidRPr="00D64694">
        <w:instrText xml:space="preserve"> REF _Ref343337600 \w \h </w:instrText>
      </w:r>
      <w:r w:rsidRPr="00D64694">
        <w:fldChar w:fldCharType="separate"/>
      </w:r>
      <w:r w:rsidR="00154D81">
        <w:rPr>
          <w:cs/>
        </w:rPr>
        <w:t>‎</w:t>
      </w:r>
      <w:r w:rsidR="00154D81">
        <w:t>8.4</w:t>
      </w:r>
      <w:r w:rsidRPr="00D64694">
        <w:fldChar w:fldCharType="end"/>
      </w:r>
      <w:r w:rsidRPr="00D64694">
        <w:t xml:space="preserve"> and Chapter </w:t>
      </w:r>
      <w:r w:rsidRPr="00D64694">
        <w:fldChar w:fldCharType="begin"/>
      </w:r>
      <w:r w:rsidRPr="00D64694">
        <w:instrText xml:space="preserve"> REF _Ref358725848 \w \h </w:instrText>
      </w:r>
      <w:r w:rsidRPr="00D64694">
        <w:fldChar w:fldCharType="separate"/>
      </w:r>
      <w:r w:rsidR="00154D81">
        <w:rPr>
          <w:cs/>
        </w:rPr>
        <w:t>‎</w:t>
      </w:r>
      <w:r w:rsidR="00154D81">
        <w:t>9</w:t>
      </w:r>
      <w:r w:rsidRPr="00D64694">
        <w:fldChar w:fldCharType="end"/>
      </w:r>
      <w:r w:rsidRPr="00D64694">
        <w:t>.)</w:t>
      </w:r>
    </w:p>
    <w:tbl>
      <w:tblPr>
        <w:tblW w:w="5008" w:type="dxa"/>
        <w:tblInd w:w="509" w:type="dxa"/>
        <w:tblCellMar>
          <w:left w:w="42" w:type="dxa"/>
          <w:right w:w="42" w:type="dxa"/>
        </w:tblCellMar>
        <w:tblLook w:val="01E0" w:firstRow="1" w:lastRow="1" w:firstColumn="1" w:lastColumn="1" w:noHBand="0" w:noVBand="0"/>
      </w:tblPr>
      <w:tblGrid>
        <w:gridCol w:w="425"/>
        <w:gridCol w:w="594"/>
        <w:gridCol w:w="534"/>
        <w:gridCol w:w="874"/>
        <w:gridCol w:w="509"/>
        <w:gridCol w:w="674"/>
        <w:gridCol w:w="704"/>
        <w:gridCol w:w="694"/>
      </w:tblGrid>
      <w:tr w:rsidR="00BC6239" w:rsidRPr="00D64694" w14:paraId="60B061A7" w14:textId="58098C0E" w:rsidTr="005358CA">
        <w:tc>
          <w:tcPr>
            <w:tcW w:w="425" w:type="dxa"/>
            <w:shd w:val="clear" w:color="auto" w:fill="auto"/>
          </w:tcPr>
          <w:p w14:paraId="3C789786" w14:textId="77777777" w:rsidR="00BC6239" w:rsidRPr="00D64694" w:rsidRDefault="00BC6239" w:rsidP="000807FE">
            <w:pPr>
              <w:pStyle w:val="TextFootnote"/>
              <w:rPr>
                <w:lang w:val="en-US"/>
              </w:rPr>
            </w:pPr>
            <w:r w:rsidRPr="00D64694">
              <w:rPr>
                <w:lang w:val="en-US"/>
              </w:rPr>
              <w:t>(i)</w:t>
            </w:r>
          </w:p>
        </w:tc>
        <w:tc>
          <w:tcPr>
            <w:tcW w:w="594" w:type="dxa"/>
            <w:shd w:val="clear" w:color="auto" w:fill="auto"/>
          </w:tcPr>
          <w:p w14:paraId="7959B2AA" w14:textId="62DC67FF" w:rsidR="00BC6239" w:rsidRPr="00D64694" w:rsidRDefault="00BC6239" w:rsidP="000807FE">
            <w:pPr>
              <w:pStyle w:val="TextFootnote"/>
              <w:rPr>
                <w:rStyle w:val="ChBlueBold"/>
                <w:lang w:val="en-US"/>
              </w:rPr>
            </w:pPr>
            <w:r w:rsidRPr="00D64694">
              <w:rPr>
                <w:rStyle w:val="ChBlueBold"/>
                <w:lang w:val="en-US"/>
              </w:rPr>
              <w:t>smua</w:t>
            </w:r>
          </w:p>
        </w:tc>
        <w:tc>
          <w:tcPr>
            <w:tcW w:w="534" w:type="dxa"/>
          </w:tcPr>
          <w:p w14:paraId="01280C70" w14:textId="4376CE39" w:rsidR="00BC6239" w:rsidRPr="00D64694" w:rsidRDefault="00BC6239" w:rsidP="000807FE">
            <w:pPr>
              <w:pStyle w:val="TextFootnote"/>
              <w:rPr>
                <w:rStyle w:val="ChBlueBold"/>
                <w:lang w:val="en-US"/>
              </w:rPr>
            </w:pPr>
            <w:r w:rsidRPr="00D64694">
              <w:rPr>
                <w:rStyle w:val="ChBlueBold"/>
                <w:lang w:val="en-US"/>
              </w:rPr>
              <w:t>ana</w:t>
            </w:r>
          </w:p>
        </w:tc>
        <w:tc>
          <w:tcPr>
            <w:tcW w:w="874" w:type="dxa"/>
          </w:tcPr>
          <w:p w14:paraId="7871CEB8" w14:textId="7DAFCEF4" w:rsidR="00BC6239" w:rsidRPr="00D64694" w:rsidRDefault="00BC6239" w:rsidP="000807FE">
            <w:pPr>
              <w:pStyle w:val="TextFootnote"/>
              <w:rPr>
                <w:rStyle w:val="ChBlueBold"/>
                <w:lang w:val="en-US"/>
              </w:rPr>
            </w:pPr>
            <w:r w:rsidRPr="00D64694">
              <w:rPr>
                <w:rStyle w:val="ChBlueBold"/>
                <w:lang w:val="en-US"/>
              </w:rPr>
              <w:t>ini</w:t>
            </w:r>
          </w:p>
        </w:tc>
        <w:tc>
          <w:tcPr>
            <w:tcW w:w="509" w:type="dxa"/>
          </w:tcPr>
          <w:p w14:paraId="4114653A" w14:textId="018DF6BD" w:rsidR="00BC6239" w:rsidRPr="00D64694" w:rsidRDefault="00BC6239" w:rsidP="000807FE">
            <w:pPr>
              <w:pStyle w:val="TextFootnote"/>
              <w:rPr>
                <w:lang w:val="en-US"/>
              </w:rPr>
            </w:pPr>
            <w:r w:rsidRPr="00D64694">
              <w:rPr>
                <w:lang w:val="en-US"/>
              </w:rPr>
              <w:t>pu</w:t>
            </w:r>
          </w:p>
        </w:tc>
        <w:tc>
          <w:tcPr>
            <w:tcW w:w="674" w:type="dxa"/>
          </w:tcPr>
          <w:p w14:paraId="467C352A" w14:textId="1EF49B48" w:rsidR="00BC6239" w:rsidRPr="00D64694" w:rsidRDefault="00BC6239" w:rsidP="000807FE">
            <w:pPr>
              <w:pStyle w:val="TextFootnote"/>
              <w:rPr>
                <w:lang w:val="en-US"/>
              </w:rPr>
            </w:pPr>
            <w:r w:rsidRPr="00D64694">
              <w:rPr>
                <w:lang w:val="en-US"/>
              </w:rPr>
              <w:t>tugas</w:t>
            </w:r>
          </w:p>
        </w:tc>
        <w:tc>
          <w:tcPr>
            <w:tcW w:w="704" w:type="dxa"/>
            <w:shd w:val="clear" w:color="auto" w:fill="auto"/>
          </w:tcPr>
          <w:p w14:paraId="261076F5" w14:textId="7A72E09B" w:rsidR="00BC6239" w:rsidRPr="00D64694" w:rsidRDefault="00BC6239" w:rsidP="000807FE">
            <w:pPr>
              <w:pStyle w:val="TextFootnote"/>
              <w:rPr>
                <w:lang w:val="en-US"/>
              </w:rPr>
            </w:pPr>
            <w:r w:rsidRPr="00D64694">
              <w:rPr>
                <w:lang w:val="en-US"/>
              </w:rPr>
              <w:t>su</w:t>
            </w:r>
          </w:p>
        </w:tc>
        <w:tc>
          <w:tcPr>
            <w:tcW w:w="694" w:type="dxa"/>
          </w:tcPr>
          <w:p w14:paraId="014ED23A" w14:textId="154AC68D" w:rsidR="00BC6239" w:rsidRPr="00D64694" w:rsidRDefault="00BC6239" w:rsidP="000807FE">
            <w:pPr>
              <w:pStyle w:val="TextFootnote"/>
              <w:rPr>
                <w:lang w:val="en-US"/>
              </w:rPr>
            </w:pPr>
            <w:r w:rsidRPr="00D64694">
              <w:rPr>
                <w:lang w:val="en-US"/>
              </w:rPr>
              <w:t>selesay</w:t>
            </w:r>
          </w:p>
        </w:tc>
      </w:tr>
      <w:tr w:rsidR="00BC6239" w:rsidRPr="00D64694" w14:paraId="0BC0BDDB" w14:textId="47E3A614" w:rsidTr="005358CA">
        <w:tc>
          <w:tcPr>
            <w:tcW w:w="425" w:type="dxa"/>
            <w:shd w:val="clear" w:color="auto" w:fill="auto"/>
          </w:tcPr>
          <w:p w14:paraId="699F3CE6" w14:textId="77777777" w:rsidR="00BC6239" w:rsidRPr="00D64694" w:rsidRDefault="00BC6239" w:rsidP="000807FE">
            <w:pPr>
              <w:pStyle w:val="GlossEngFootnote2ptafter"/>
            </w:pPr>
          </w:p>
        </w:tc>
        <w:tc>
          <w:tcPr>
            <w:tcW w:w="594" w:type="dxa"/>
            <w:shd w:val="clear" w:color="auto" w:fill="auto"/>
          </w:tcPr>
          <w:p w14:paraId="1CF03FB7" w14:textId="48F4038A" w:rsidR="00BC6239" w:rsidRPr="00D64694" w:rsidRDefault="00BC6239" w:rsidP="000807FE">
            <w:pPr>
              <w:pStyle w:val="GlossEngFootnote2ptafter"/>
            </w:pPr>
            <w:r w:rsidRPr="00D64694">
              <w:t>[[all]</w:t>
            </w:r>
          </w:p>
        </w:tc>
        <w:tc>
          <w:tcPr>
            <w:tcW w:w="534" w:type="dxa"/>
          </w:tcPr>
          <w:p w14:paraId="47C90222" w14:textId="68684D7C" w:rsidR="00BC6239" w:rsidRPr="00D64694" w:rsidRDefault="00BC6239" w:rsidP="000807FE">
            <w:pPr>
              <w:pStyle w:val="GlossEngFootnote2ptafter"/>
              <w:rPr>
                <w:rStyle w:val="ChSmallCaps"/>
              </w:rPr>
            </w:pPr>
            <w:r w:rsidRPr="00D64694">
              <w:t>child</w:t>
            </w:r>
          </w:p>
        </w:tc>
        <w:tc>
          <w:tcPr>
            <w:tcW w:w="874" w:type="dxa"/>
          </w:tcPr>
          <w:p w14:paraId="0563A41A" w14:textId="3E92C346" w:rsidR="00BC6239" w:rsidRPr="00D64694" w:rsidRDefault="00BC6239" w:rsidP="000807FE">
            <w:pPr>
              <w:pStyle w:val="GlossEngFootnote2ptafter"/>
            </w:pPr>
            <w:r w:rsidRPr="00D64694">
              <w:rPr>
                <w:rStyle w:val="ChSmallCaps"/>
              </w:rPr>
              <w:t>[d.prox]]</w:t>
            </w:r>
          </w:p>
        </w:tc>
        <w:tc>
          <w:tcPr>
            <w:tcW w:w="509" w:type="dxa"/>
          </w:tcPr>
          <w:p w14:paraId="5A9B3370" w14:textId="146DB1F2" w:rsidR="00BC6239" w:rsidRPr="00D64694" w:rsidRDefault="00BC6239" w:rsidP="000807FE">
            <w:pPr>
              <w:pStyle w:val="GlossEngFootnote2ptafter"/>
            </w:pPr>
            <w:r w:rsidRPr="00D64694">
              <w:rPr>
                <w:rStyle w:val="ChSmallCaps"/>
              </w:rPr>
              <w:t>poss</w:t>
            </w:r>
          </w:p>
        </w:tc>
        <w:tc>
          <w:tcPr>
            <w:tcW w:w="674" w:type="dxa"/>
          </w:tcPr>
          <w:p w14:paraId="0F114028" w14:textId="2EFD5D60" w:rsidR="00BC6239" w:rsidRPr="00D64694" w:rsidRDefault="00BC6239" w:rsidP="000807FE">
            <w:pPr>
              <w:pStyle w:val="GlossEngFootnote2ptafter"/>
            </w:pPr>
            <w:r w:rsidRPr="00D64694">
              <w:t>duty</w:t>
            </w:r>
          </w:p>
        </w:tc>
        <w:tc>
          <w:tcPr>
            <w:tcW w:w="704" w:type="dxa"/>
            <w:shd w:val="clear" w:color="auto" w:fill="auto"/>
          </w:tcPr>
          <w:p w14:paraId="23D70AA9" w14:textId="23EC9943" w:rsidR="00BC6239" w:rsidRPr="00D64694" w:rsidRDefault="00BC6239" w:rsidP="000807FE">
            <w:pPr>
              <w:pStyle w:val="GlossEngFootnote2ptafter"/>
            </w:pPr>
            <w:r w:rsidRPr="00D64694">
              <w:t>already</w:t>
            </w:r>
          </w:p>
        </w:tc>
        <w:tc>
          <w:tcPr>
            <w:tcW w:w="694" w:type="dxa"/>
          </w:tcPr>
          <w:p w14:paraId="03673126" w14:textId="46C0585C" w:rsidR="00BC6239" w:rsidRPr="00D64694" w:rsidRDefault="00BC6239" w:rsidP="000807FE">
            <w:pPr>
              <w:pStyle w:val="GlossEngFootnote2ptafter"/>
            </w:pPr>
            <w:r w:rsidRPr="00D64694">
              <w:t>finish</w:t>
            </w:r>
          </w:p>
        </w:tc>
      </w:tr>
    </w:tbl>
    <w:p w14:paraId="7C402078" w14:textId="7286835A" w:rsidR="00BC6239" w:rsidRPr="00D64694" w:rsidRDefault="00BC6239" w:rsidP="00E35438">
      <w:pPr>
        <w:pStyle w:val="FreeTranslEngFootnote"/>
      </w:pPr>
      <w:r w:rsidRPr="00D64694">
        <w:t>‘the d</w:t>
      </w:r>
      <w:r w:rsidRPr="00E35438">
        <w:t>uties of all these children are already taken care of’ [Elicited ME151120.002]</w:t>
      </w:r>
    </w:p>
  </w:footnote>
  <w:footnote w:id="202">
    <w:p w14:paraId="7CF5F163" w14:textId="77777777" w:rsidR="00BC6239" w:rsidRPr="00D64694" w:rsidRDefault="00BC6239" w:rsidP="00B0017B">
      <w:pPr>
        <w:pStyle w:val="FootnoteText"/>
      </w:pPr>
      <w:r w:rsidRPr="00D64694">
        <w:rPr>
          <w:rStyle w:val="FootnoteReference"/>
        </w:rPr>
        <w:footnoteRef/>
      </w:r>
      <w:r w:rsidRPr="00D64694">
        <w:tab/>
        <w:t xml:space="preserve">According to one consultant, Papuan Malay speakers prefer </w:t>
      </w:r>
      <w:r w:rsidRPr="00D64694">
        <w:rPr>
          <w:rStyle w:val="ChItalBold"/>
        </w:rPr>
        <w:t>hitam puti</w:t>
      </w:r>
      <w:r w:rsidRPr="00D64694">
        <w:t xml:space="preserve"> ‘black (and) white over </w:t>
      </w:r>
      <w:r w:rsidRPr="00D64694">
        <w:rPr>
          <w:rStyle w:val="ChItalBold"/>
        </w:rPr>
        <w:t>puti hitam</w:t>
      </w:r>
      <w:r w:rsidRPr="00D64694">
        <w:t xml:space="preserve"> ‘white (and) black’, although both constructions are acceptable.</w:t>
      </w:r>
    </w:p>
  </w:footnote>
  <w:footnote w:id="203">
    <w:p w14:paraId="023A6D96" w14:textId="1AF409A2" w:rsidR="00BC6239" w:rsidRPr="00D64694" w:rsidRDefault="00BC6239" w:rsidP="00451659">
      <w:pPr>
        <w:pStyle w:val="FootnoteText"/>
      </w:pPr>
      <w:r w:rsidRPr="00D64694">
        <w:rPr>
          <w:rStyle w:val="FootnoteReference"/>
        </w:rPr>
        <w:footnoteRef/>
      </w:r>
      <w:r w:rsidRPr="00D64694">
        <w:tab/>
        <w:t>Concerning the semantic distinctions between the notion of definiteness and the notion of specificity</w:t>
      </w:r>
      <w:r>
        <w:t>,</w:t>
      </w:r>
      <w:r w:rsidRPr="00D64694">
        <w:t xml:space="preserve"> see Footnote </w:t>
      </w:r>
      <w:r w:rsidRPr="00D64694">
        <w:fldChar w:fldCharType="begin"/>
      </w:r>
      <w:r w:rsidRPr="00D64694">
        <w:instrText xml:space="preserve"> NOTEREF _Ref389055362 \h </w:instrText>
      </w:r>
      <w:r w:rsidRPr="00D64694">
        <w:fldChar w:fldCharType="separate"/>
      </w:r>
      <w:r w:rsidR="00154D81">
        <w:t>164</w:t>
      </w:r>
      <w:r w:rsidRPr="00D64694">
        <w:fldChar w:fldCharType="end"/>
      </w:r>
      <w:r w:rsidRPr="00D64694">
        <w:t xml:space="preserve"> </w:t>
      </w:r>
      <w:r>
        <w:t>in §</w:t>
      </w:r>
      <w:r>
        <w:fldChar w:fldCharType="begin"/>
      </w:r>
      <w:r>
        <w:instrText xml:space="preserve"> REF _Ref351641095 \w \h </w:instrText>
      </w:r>
      <w:r>
        <w:fldChar w:fldCharType="separate"/>
      </w:r>
      <w:r w:rsidR="00154D81">
        <w:rPr>
          <w:cs/>
        </w:rPr>
        <w:t>‎</w:t>
      </w:r>
      <w:r w:rsidR="00154D81">
        <w:t>5.5</w:t>
      </w:r>
      <w:r>
        <w:fldChar w:fldCharType="end"/>
      </w:r>
      <w:r>
        <w:t xml:space="preserve"> </w:t>
      </w:r>
      <w:r w:rsidRPr="00D64694">
        <w:t>(p.</w:t>
      </w:r>
      <w:r>
        <w:t xml:space="preserve"> </w:t>
      </w:r>
      <w:r>
        <w:fldChar w:fldCharType="begin"/>
      </w:r>
      <w:r>
        <w:instrText xml:space="preserve"> PAGEREF _Ref438387261 \h </w:instrText>
      </w:r>
      <w:r>
        <w:fldChar w:fldCharType="separate"/>
      </w:r>
      <w:r>
        <w:rPr>
          <w:noProof/>
        </w:rPr>
        <w:t>263</w:t>
      </w:r>
      <w:r>
        <w:fldChar w:fldCharType="end"/>
      </w:r>
      <w:r>
        <w:t>)</w:t>
      </w:r>
      <w:r w:rsidRPr="00D64694">
        <w:t>.</w:t>
      </w:r>
    </w:p>
  </w:footnote>
  <w:footnote w:id="204">
    <w:p w14:paraId="168AC878" w14:textId="33749B6D" w:rsidR="00BC6239" w:rsidRPr="00D64694" w:rsidRDefault="00BC6239" w:rsidP="00CA514F">
      <w:pPr>
        <w:pStyle w:val="FootnoteText"/>
      </w:pPr>
      <w:r w:rsidRPr="00D64694">
        <w:rPr>
          <w:rStyle w:val="FootnoteReference"/>
        </w:rPr>
        <w:footnoteRef/>
      </w:r>
      <w:r w:rsidRPr="00D64694">
        <w:tab/>
        <w:t xml:space="preserve">The elicited example in </w:t>
      </w:r>
      <w:r w:rsidRPr="00D64694">
        <w:fldChar w:fldCharType="begin"/>
      </w:r>
      <w:r w:rsidRPr="00D64694">
        <w:instrText xml:space="preserve"> REF _Ref340905254 \h </w:instrText>
      </w:r>
      <w:r w:rsidRPr="00D64694">
        <w:fldChar w:fldCharType="separate"/>
      </w:r>
      <w:r w:rsidR="00154D81" w:rsidRPr="00856563">
        <w:t>(</w:t>
      </w:r>
      <w:r w:rsidR="00154D81">
        <w:rPr>
          <w:noProof/>
        </w:rPr>
        <w:t>67</w:t>
      </w:r>
      <w:r w:rsidR="00154D81" w:rsidRPr="00856563">
        <w:t>)</w:t>
      </w:r>
      <w:r w:rsidRPr="00D64694">
        <w:fldChar w:fldCharType="end"/>
      </w:r>
      <w:r w:rsidRPr="00D64694">
        <w:t xml:space="preserve"> is based on the example in </w:t>
      </w:r>
      <w:r w:rsidRPr="00D64694">
        <w:fldChar w:fldCharType="begin"/>
      </w:r>
      <w:r w:rsidRPr="00D64694">
        <w:instrText xml:space="preserve"> REF _Ref340513726 \h </w:instrText>
      </w:r>
      <w:r w:rsidRPr="00D64694">
        <w:fldChar w:fldCharType="separate"/>
      </w:r>
      <w:r w:rsidR="00154D81" w:rsidRPr="00856563">
        <w:t>(</w:t>
      </w:r>
      <w:r w:rsidR="00154D81">
        <w:rPr>
          <w:noProof/>
        </w:rPr>
        <w:t>14</w:t>
      </w:r>
      <w:r w:rsidR="00154D81" w:rsidRPr="00856563">
        <w:t>)</w:t>
      </w:r>
      <w:r w:rsidRPr="00D64694">
        <w:fldChar w:fldCharType="end"/>
      </w:r>
      <w:r>
        <w:t xml:space="preserve"> in §</w:t>
      </w:r>
      <w:r>
        <w:fldChar w:fldCharType="begin"/>
      </w:r>
      <w:r>
        <w:instrText xml:space="preserve"> REF _Ref439954707 \w \h </w:instrText>
      </w:r>
      <w:r>
        <w:fldChar w:fldCharType="separate"/>
      </w:r>
      <w:r w:rsidR="00154D81">
        <w:rPr>
          <w:cs/>
        </w:rPr>
        <w:t>‎</w:t>
      </w:r>
      <w:r w:rsidR="00154D81">
        <w:t>8.1</w:t>
      </w:r>
      <w:r>
        <w:fldChar w:fldCharType="end"/>
      </w:r>
      <w:r>
        <w:t xml:space="preserve"> (p. </w:t>
      </w:r>
      <w:r>
        <w:fldChar w:fldCharType="begin"/>
      </w:r>
      <w:r>
        <w:instrText xml:space="preserve"> PAGEREF _Ref439577754 \h </w:instrText>
      </w:r>
      <w:r>
        <w:fldChar w:fldCharType="separate"/>
      </w:r>
      <w:r>
        <w:rPr>
          <w:noProof/>
        </w:rPr>
        <w:t>382</w:t>
      </w:r>
      <w:r>
        <w:fldChar w:fldCharType="end"/>
      </w:r>
      <w:r>
        <w:t>)</w:t>
      </w:r>
      <w:r w:rsidRPr="00D64694">
        <w:t>.</w:t>
      </w:r>
    </w:p>
  </w:footnote>
  <w:footnote w:id="205">
    <w:p w14:paraId="6539672E" w14:textId="77777777" w:rsidR="00BC6239" w:rsidRPr="00D64694" w:rsidRDefault="00BC6239" w:rsidP="00B0017B">
      <w:pPr>
        <w:pStyle w:val="FootnoteText"/>
      </w:pPr>
      <w:r w:rsidRPr="00D64694">
        <w:rPr>
          <w:rStyle w:val="FootnoteReference"/>
        </w:rPr>
        <w:footnoteRef/>
      </w:r>
      <w:r w:rsidRPr="00D64694">
        <w:tab/>
        <w:t xml:space="preserve">To express the notion of ‘every person’, speakers prefer quantification with </w:t>
      </w:r>
      <w:r w:rsidRPr="00D64694">
        <w:rPr>
          <w:rStyle w:val="ChItalBold"/>
        </w:rPr>
        <w:t>masing-masing</w:t>
      </w:r>
      <w:r w:rsidRPr="00D64694">
        <w:t xml:space="preserve"> ‘each’.</w:t>
      </w:r>
    </w:p>
  </w:footnote>
  <w:footnote w:id="206">
    <w:p w14:paraId="66383A68" w14:textId="1885466E" w:rsidR="00BC6239" w:rsidRPr="00D64694" w:rsidRDefault="00BC6239" w:rsidP="008450D1">
      <w:pPr>
        <w:pStyle w:val="FootnoteText"/>
      </w:pPr>
      <w:r w:rsidRPr="00D64694">
        <w:rPr>
          <w:rStyle w:val="FootnoteReference"/>
        </w:rPr>
        <w:footnoteRef/>
      </w:r>
      <w:r w:rsidRPr="00D64694">
        <w:tab/>
        <w:t xml:space="preserve">The elicited example in </w:t>
      </w:r>
      <w:r w:rsidRPr="00D64694">
        <w:fldChar w:fldCharType="begin"/>
      </w:r>
      <w:r w:rsidRPr="00D64694">
        <w:instrText xml:space="preserve"> REF _Ref340905819 \h </w:instrText>
      </w:r>
      <w:r w:rsidRPr="00D64694">
        <w:fldChar w:fldCharType="separate"/>
      </w:r>
      <w:r w:rsidR="00154D81" w:rsidRPr="00856563">
        <w:t>(</w:t>
      </w:r>
      <w:r w:rsidR="00154D81">
        <w:rPr>
          <w:noProof/>
        </w:rPr>
        <w:t>85</w:t>
      </w:r>
      <w:r w:rsidR="00154D81" w:rsidRPr="00856563">
        <w:t>)</w:t>
      </w:r>
      <w:r w:rsidRPr="00D64694">
        <w:fldChar w:fldCharType="end"/>
      </w:r>
      <w:r w:rsidRPr="00D64694">
        <w:t xml:space="preserve"> is the corrected version of the original recording </w:t>
      </w:r>
      <w:r w:rsidRPr="00D64694">
        <w:rPr>
          <w:rStyle w:val="ChItalBold"/>
        </w:rPr>
        <w:t>tumpukang masing klompok masing-masing</w:t>
      </w:r>
      <w:r w:rsidRPr="00D64694">
        <w:t xml:space="preserve"> ‘pile each[</w:t>
      </w:r>
      <w:r w:rsidRPr="00D64694">
        <w:rPr>
          <w:rStyle w:val="ChSmallCaps"/>
        </w:rPr>
        <w:t>tru</w:t>
      </w:r>
      <w:r w:rsidRPr="00D64694">
        <w:t>] group each</w:t>
      </w:r>
      <w:r w:rsidRPr="001C59F7">
        <w:t>’ [081014-017-CvPr.0043]</w:t>
      </w:r>
      <w:r w:rsidRPr="00D64694">
        <w:t xml:space="preserve">. That is, the speaker started off by saying </w:t>
      </w:r>
      <w:r w:rsidRPr="00D64694">
        <w:rPr>
          <w:rStyle w:val="ChItalBold"/>
        </w:rPr>
        <w:t>tumpukang masing-masing</w:t>
      </w:r>
      <w:r w:rsidRPr="00D64694">
        <w:t xml:space="preserve"> but she corrected herself, resulting in the truncated quantifier </w:t>
      </w:r>
      <w:r w:rsidRPr="00D64694">
        <w:rPr>
          <w:rStyle w:val="ChItalBold"/>
        </w:rPr>
        <w:t>masing</w:t>
      </w:r>
      <w:r w:rsidRPr="00D64694">
        <w:t xml:space="preserve"> ‘each[</w:t>
      </w:r>
      <w:r w:rsidRPr="00D64694">
        <w:rPr>
          <w:rStyle w:val="ChSmallCaps"/>
        </w:rPr>
        <w:t>tru</w:t>
      </w:r>
      <w:r w:rsidRPr="00D64694">
        <w:t xml:space="preserve">]’ and the missing locative preposition </w:t>
      </w:r>
      <w:r w:rsidRPr="00D64694">
        <w:rPr>
          <w:rStyle w:val="ChItalBold"/>
        </w:rPr>
        <w:t>di</w:t>
      </w:r>
      <w:r w:rsidRPr="00D64694">
        <w:t xml:space="preserve"> ‘at’.</w:t>
      </w:r>
    </w:p>
  </w:footnote>
  <w:footnote w:id="207">
    <w:p w14:paraId="16259ACD" w14:textId="77777777" w:rsidR="00BC6239" w:rsidRPr="00D64694" w:rsidRDefault="00BC6239" w:rsidP="00B0017B">
      <w:pPr>
        <w:pStyle w:val="FootnoteText"/>
      </w:pPr>
      <w:r w:rsidRPr="00D64694">
        <w:rPr>
          <w:rStyle w:val="FootnoteReference"/>
        </w:rPr>
        <w:footnoteRef/>
      </w:r>
      <w:r w:rsidRPr="00D64694">
        <w:tab/>
        <w:t xml:space="preserve">Documentation: 080919-006-CvNP.0028, </w:t>
      </w:r>
      <w:r w:rsidRPr="00D64694">
        <w:rPr>
          <w:rStyle w:val="ExampleSource"/>
        </w:rPr>
        <w:t>080921-009-Cv.0020</w:t>
      </w:r>
      <w:r w:rsidRPr="00D64694">
        <w:t>, 080922-001a-CvPh.1123, 080925-004-Cv.0006, 081006-019-Cv.0002, 081025-006-Cv.0058, 081106-001-Ex.0007.</w:t>
      </w:r>
    </w:p>
  </w:footnote>
  <w:footnote w:id="208">
    <w:p w14:paraId="7705B0F9" w14:textId="77777777" w:rsidR="00BC6239" w:rsidRPr="00D64694" w:rsidRDefault="00BC6239" w:rsidP="00B0017B">
      <w:pPr>
        <w:pStyle w:val="FootnoteText"/>
      </w:pPr>
      <w:r w:rsidRPr="00D64694">
        <w:rPr>
          <w:rStyle w:val="FootnoteReference"/>
        </w:rPr>
        <w:footnoteRef/>
      </w:r>
      <w:r w:rsidRPr="00D64694">
        <w:tab/>
        <w:t>Documentation: 080919-004-NP.0013, 080919-006-CvNP.0028, 080922-001a-CvPh.0141, 081006-019-Cv.0002, 081006-022-CvEx.0029, 081006-022-CvEx.0084, 081110-002-Cv.0075, 081006-024-CvEx.0016, 081011-007-Cv.0003, 081025-006-Cv.0021, 081025-006-Cv.0058, 081106-001-Ex.0007.</w:t>
      </w:r>
    </w:p>
  </w:footnote>
  <w:footnote w:id="209">
    <w:p w14:paraId="30633FD6" w14:textId="563F484C" w:rsidR="00BC6239" w:rsidRPr="00D64694" w:rsidRDefault="00BC6239" w:rsidP="00B0017B">
      <w:pPr>
        <w:pStyle w:val="FootnoteText"/>
      </w:pPr>
      <w:r w:rsidRPr="00D64694">
        <w:rPr>
          <w:rStyle w:val="FootnoteReference"/>
        </w:rPr>
        <w:footnoteRef/>
      </w:r>
      <w:r w:rsidRPr="00D64694">
        <w:tab/>
        <w:t xml:space="preserve">The proper noun </w:t>
      </w:r>
      <w:r w:rsidRPr="00D64694">
        <w:rPr>
          <w:rStyle w:val="ChItalBold"/>
        </w:rPr>
        <w:t>LNG</w:t>
      </w:r>
      <w:r w:rsidRPr="00D64694">
        <w:t xml:space="preserve"> has developed from the noun phrase ‘Liquefied Natural Gas’.</w:t>
      </w:r>
    </w:p>
  </w:footnote>
  <w:footnote w:id="210">
    <w:p w14:paraId="6A94C67D" w14:textId="2C48EA76" w:rsidR="00BC6239" w:rsidRPr="00D64694" w:rsidRDefault="00BC6239" w:rsidP="00D77CF7">
      <w:pPr>
        <w:pStyle w:val="FootnoteText"/>
      </w:pPr>
      <w:r w:rsidRPr="00D64694">
        <w:rPr>
          <w:rStyle w:val="FootnoteReference"/>
        </w:rPr>
        <w:footnoteRef/>
      </w:r>
      <w:r w:rsidRPr="00D64694">
        <w:tab/>
        <w:t xml:space="preserve">There are only two unattested combinations, namely the marking with short </w:t>
      </w:r>
      <w:r w:rsidRPr="00D64694">
        <w:rPr>
          <w:rStyle w:val="ChItalBold"/>
        </w:rPr>
        <w:t>pu</w:t>
      </w:r>
      <w:r w:rsidRPr="00D64694">
        <w:t xml:space="preserve"> ‘</w:t>
      </w:r>
      <w:r w:rsidRPr="00D64694">
        <w:rPr>
          <w:rStyle w:val="ChSmallCaps"/>
        </w:rPr>
        <w:t>poss</w:t>
      </w:r>
      <w:r w:rsidRPr="00D64694">
        <w:t xml:space="preserve">’ of long third person plural </w:t>
      </w:r>
      <w:r w:rsidRPr="00D64694">
        <w:rPr>
          <w:rStyle w:val="ChItalBold"/>
        </w:rPr>
        <w:t>dorang</w:t>
      </w:r>
      <w:r w:rsidRPr="00D64694">
        <w:t xml:space="preserve"> ‘</w:t>
      </w:r>
      <w:r w:rsidRPr="00D64694">
        <w:rPr>
          <w:rStyle w:val="ChSmallCaps"/>
        </w:rPr>
        <w:t>3pl</w:t>
      </w:r>
      <w:r w:rsidRPr="00D64694">
        <w:t xml:space="preserve">’ and of short </w:t>
      </w:r>
      <w:r>
        <w:t xml:space="preserve">first person </w:t>
      </w:r>
      <w:r w:rsidRPr="00D64694">
        <w:t xml:space="preserve">plural </w:t>
      </w:r>
      <w:r w:rsidRPr="00D64694">
        <w:rPr>
          <w:rStyle w:val="ChItalBold"/>
        </w:rPr>
        <w:t>torang</w:t>
      </w:r>
      <w:r w:rsidRPr="00D64694">
        <w:t xml:space="preserve"> ‘</w:t>
      </w:r>
      <w:r w:rsidRPr="00D64694">
        <w:rPr>
          <w:rStyle w:val="ChSmallCaps"/>
        </w:rPr>
        <w:t>1pl</w:t>
      </w:r>
      <w:r w:rsidRPr="00D64694">
        <w:t xml:space="preserve">’. The elicited examples in (i) show, however, that possessive constructions with </w:t>
      </w:r>
      <w:r w:rsidRPr="00D64694">
        <w:rPr>
          <w:rStyle w:val="ChItalBold"/>
        </w:rPr>
        <w:t>torang</w:t>
      </w:r>
      <w:r w:rsidRPr="00D64694">
        <w:t>/</w:t>
      </w:r>
      <w:r w:rsidRPr="00D64694">
        <w:rPr>
          <w:rStyle w:val="ChItalBold"/>
        </w:rPr>
        <w:t>dorang pu</w:t>
      </w:r>
      <w:r w:rsidRPr="00D64694">
        <w:t xml:space="preserve"> ‘our/their’ are possible:</w:t>
      </w:r>
    </w:p>
    <w:tbl>
      <w:tblPr>
        <w:tblW w:w="4385" w:type="dxa"/>
        <w:tblInd w:w="509" w:type="dxa"/>
        <w:tblCellMar>
          <w:left w:w="42" w:type="dxa"/>
          <w:right w:w="42" w:type="dxa"/>
        </w:tblCellMar>
        <w:tblLook w:val="01E0" w:firstRow="1" w:lastRow="1" w:firstColumn="1" w:lastColumn="1" w:noHBand="0" w:noVBand="0"/>
      </w:tblPr>
      <w:tblGrid>
        <w:gridCol w:w="425"/>
        <w:gridCol w:w="1374"/>
        <w:gridCol w:w="504"/>
        <w:gridCol w:w="594"/>
        <w:gridCol w:w="504"/>
        <w:gridCol w:w="360"/>
        <w:gridCol w:w="624"/>
      </w:tblGrid>
      <w:tr w:rsidR="00BC6239" w:rsidRPr="00D64694" w14:paraId="198A75F8" w14:textId="77777777" w:rsidTr="005358CA">
        <w:tc>
          <w:tcPr>
            <w:tcW w:w="425" w:type="dxa"/>
            <w:shd w:val="clear" w:color="auto" w:fill="auto"/>
          </w:tcPr>
          <w:p w14:paraId="688F89C4" w14:textId="77777777" w:rsidR="00BC6239" w:rsidRPr="00D64694" w:rsidRDefault="00BC6239" w:rsidP="00CF51D3">
            <w:pPr>
              <w:pStyle w:val="TextFootnote"/>
              <w:rPr>
                <w:lang w:val="en-US"/>
              </w:rPr>
            </w:pPr>
            <w:r w:rsidRPr="00D64694">
              <w:rPr>
                <w:lang w:val="en-US"/>
              </w:rPr>
              <w:t>(i)</w:t>
            </w:r>
          </w:p>
        </w:tc>
        <w:tc>
          <w:tcPr>
            <w:tcW w:w="1374" w:type="dxa"/>
            <w:shd w:val="clear" w:color="auto" w:fill="auto"/>
          </w:tcPr>
          <w:p w14:paraId="65A514AB" w14:textId="77777777" w:rsidR="00BC6239" w:rsidRPr="00D64694" w:rsidRDefault="00BC6239" w:rsidP="00CF51D3">
            <w:pPr>
              <w:pStyle w:val="TextFootnote"/>
              <w:rPr>
                <w:rStyle w:val="ChBlueBold"/>
                <w:lang w:val="en-US"/>
              </w:rPr>
            </w:pPr>
            <w:r w:rsidRPr="00D64694">
              <w:rPr>
                <w:rStyle w:val="ChBlueBold"/>
                <w:lang w:val="en-US"/>
              </w:rPr>
              <w:t>torang / dorang</w:t>
            </w:r>
          </w:p>
        </w:tc>
        <w:tc>
          <w:tcPr>
            <w:tcW w:w="504" w:type="dxa"/>
          </w:tcPr>
          <w:p w14:paraId="0916D69D" w14:textId="77777777" w:rsidR="00BC6239" w:rsidRPr="00D64694" w:rsidRDefault="00BC6239" w:rsidP="00CF51D3">
            <w:pPr>
              <w:pStyle w:val="TextFootnote"/>
              <w:rPr>
                <w:rStyle w:val="ChBlueBold"/>
                <w:lang w:val="en-US"/>
              </w:rPr>
            </w:pPr>
            <w:r w:rsidRPr="00D64694">
              <w:rPr>
                <w:rStyle w:val="ChBlueBold"/>
                <w:lang w:val="en-US"/>
              </w:rPr>
              <w:t>pu</w:t>
            </w:r>
          </w:p>
        </w:tc>
        <w:tc>
          <w:tcPr>
            <w:tcW w:w="594" w:type="dxa"/>
          </w:tcPr>
          <w:p w14:paraId="4C340D7E" w14:textId="77777777" w:rsidR="00BC6239" w:rsidRPr="00D64694" w:rsidRDefault="00BC6239" w:rsidP="00CF51D3">
            <w:pPr>
              <w:pStyle w:val="TextFootnote"/>
              <w:rPr>
                <w:rStyle w:val="ChBlueBold"/>
                <w:lang w:val="en-US"/>
              </w:rPr>
            </w:pPr>
            <w:r w:rsidRPr="00D64694">
              <w:rPr>
                <w:rStyle w:val="ChBlueBold"/>
                <w:lang w:val="en-US"/>
              </w:rPr>
              <w:t>ruma</w:t>
            </w:r>
          </w:p>
        </w:tc>
        <w:tc>
          <w:tcPr>
            <w:tcW w:w="504" w:type="dxa"/>
          </w:tcPr>
          <w:p w14:paraId="03F6670E" w14:textId="77777777" w:rsidR="00BC6239" w:rsidRPr="00D64694" w:rsidRDefault="00BC6239" w:rsidP="00CF51D3">
            <w:pPr>
              <w:pStyle w:val="TextFootnote"/>
              <w:rPr>
                <w:lang w:val="en-US"/>
              </w:rPr>
            </w:pPr>
            <w:r w:rsidRPr="00D64694">
              <w:rPr>
                <w:lang w:val="en-US"/>
              </w:rPr>
              <w:t>ada</w:t>
            </w:r>
          </w:p>
        </w:tc>
        <w:tc>
          <w:tcPr>
            <w:tcW w:w="360" w:type="dxa"/>
          </w:tcPr>
          <w:p w14:paraId="1EDC341E" w14:textId="77777777" w:rsidR="00BC6239" w:rsidRPr="00D64694" w:rsidRDefault="00BC6239" w:rsidP="00CF51D3">
            <w:pPr>
              <w:pStyle w:val="TextFootnote"/>
              <w:rPr>
                <w:lang w:val="en-US"/>
              </w:rPr>
            </w:pPr>
            <w:r w:rsidRPr="00D64694">
              <w:rPr>
                <w:lang w:val="en-US"/>
              </w:rPr>
              <w:t>di</w:t>
            </w:r>
          </w:p>
        </w:tc>
        <w:tc>
          <w:tcPr>
            <w:tcW w:w="624" w:type="dxa"/>
            <w:shd w:val="clear" w:color="auto" w:fill="auto"/>
          </w:tcPr>
          <w:p w14:paraId="00C826F0" w14:textId="77777777" w:rsidR="00BC6239" w:rsidRPr="00D64694" w:rsidRDefault="00BC6239" w:rsidP="00CF51D3">
            <w:pPr>
              <w:pStyle w:val="TextFootnote"/>
              <w:rPr>
                <w:lang w:val="en-US"/>
              </w:rPr>
            </w:pPr>
            <w:r w:rsidRPr="00D64694">
              <w:rPr>
                <w:lang w:val="en-US"/>
              </w:rPr>
              <w:t>situ</w:t>
            </w:r>
          </w:p>
        </w:tc>
      </w:tr>
      <w:tr w:rsidR="00BC6239" w:rsidRPr="00D64694" w14:paraId="33718A42" w14:textId="77777777" w:rsidTr="005358CA">
        <w:tc>
          <w:tcPr>
            <w:tcW w:w="425" w:type="dxa"/>
            <w:shd w:val="clear" w:color="auto" w:fill="auto"/>
          </w:tcPr>
          <w:p w14:paraId="6FDC6815" w14:textId="77777777" w:rsidR="00BC6239" w:rsidRPr="00D64694" w:rsidRDefault="00BC6239" w:rsidP="00070989">
            <w:pPr>
              <w:pStyle w:val="GlossEngFootnote2ptafter"/>
            </w:pPr>
          </w:p>
        </w:tc>
        <w:tc>
          <w:tcPr>
            <w:tcW w:w="1374" w:type="dxa"/>
            <w:shd w:val="clear" w:color="auto" w:fill="auto"/>
          </w:tcPr>
          <w:p w14:paraId="7591F3C9" w14:textId="77777777" w:rsidR="00BC6239" w:rsidRPr="00D64694" w:rsidRDefault="00BC6239" w:rsidP="00070989">
            <w:pPr>
              <w:pStyle w:val="GlossEngFootnote2ptafter"/>
            </w:pPr>
            <w:r w:rsidRPr="00D64694">
              <w:rPr>
                <w:rStyle w:val="ChSmallCaps"/>
              </w:rPr>
              <w:t>1pl</w:t>
            </w:r>
            <w:r w:rsidRPr="00D64694">
              <w:t xml:space="preserve"> / </w:t>
            </w:r>
            <w:r w:rsidRPr="00D64694">
              <w:rPr>
                <w:rStyle w:val="ChSmallCaps"/>
              </w:rPr>
              <w:t>3pl</w:t>
            </w:r>
          </w:p>
        </w:tc>
        <w:tc>
          <w:tcPr>
            <w:tcW w:w="504" w:type="dxa"/>
          </w:tcPr>
          <w:p w14:paraId="7B425BE1" w14:textId="77777777" w:rsidR="00BC6239" w:rsidRPr="00D64694" w:rsidRDefault="00BC6239" w:rsidP="00070989">
            <w:pPr>
              <w:pStyle w:val="GlossEngFootnote2ptafter"/>
              <w:rPr>
                <w:rStyle w:val="ChSmallCaps"/>
              </w:rPr>
            </w:pPr>
            <w:r w:rsidRPr="00D64694">
              <w:rPr>
                <w:rStyle w:val="ChSmallCaps"/>
              </w:rPr>
              <w:t>poss</w:t>
            </w:r>
          </w:p>
        </w:tc>
        <w:tc>
          <w:tcPr>
            <w:tcW w:w="594" w:type="dxa"/>
          </w:tcPr>
          <w:p w14:paraId="3BCBBC4D" w14:textId="77777777" w:rsidR="00BC6239" w:rsidRPr="00D64694" w:rsidRDefault="00BC6239" w:rsidP="00070989">
            <w:pPr>
              <w:pStyle w:val="GlossEngFootnote2ptafter"/>
            </w:pPr>
            <w:r w:rsidRPr="00D64694">
              <w:t>house</w:t>
            </w:r>
          </w:p>
        </w:tc>
        <w:tc>
          <w:tcPr>
            <w:tcW w:w="504" w:type="dxa"/>
          </w:tcPr>
          <w:p w14:paraId="1203AFAA" w14:textId="77777777" w:rsidR="00BC6239" w:rsidRPr="00D64694" w:rsidRDefault="00BC6239" w:rsidP="00070989">
            <w:pPr>
              <w:pStyle w:val="GlossEngFootnote2ptafter"/>
            </w:pPr>
            <w:r w:rsidRPr="00D64694">
              <w:t>exist</w:t>
            </w:r>
          </w:p>
        </w:tc>
        <w:tc>
          <w:tcPr>
            <w:tcW w:w="360" w:type="dxa"/>
          </w:tcPr>
          <w:p w14:paraId="3276D07F" w14:textId="77777777" w:rsidR="00BC6239" w:rsidRPr="00D64694" w:rsidRDefault="00BC6239" w:rsidP="00070989">
            <w:pPr>
              <w:pStyle w:val="GlossEngFootnote2ptafter"/>
            </w:pPr>
            <w:r w:rsidRPr="00D64694">
              <w:t>at</w:t>
            </w:r>
          </w:p>
        </w:tc>
        <w:tc>
          <w:tcPr>
            <w:tcW w:w="624" w:type="dxa"/>
            <w:shd w:val="clear" w:color="auto" w:fill="auto"/>
          </w:tcPr>
          <w:p w14:paraId="13295368" w14:textId="77777777" w:rsidR="00BC6239" w:rsidRPr="00D64694" w:rsidRDefault="00BC6239" w:rsidP="00070989">
            <w:pPr>
              <w:pStyle w:val="GlossEngFootnote2ptafter"/>
            </w:pPr>
            <w:r w:rsidRPr="00D64694">
              <w:rPr>
                <w:rStyle w:val="ChSmallCaps"/>
              </w:rPr>
              <w:t>l.med</w:t>
            </w:r>
          </w:p>
        </w:tc>
      </w:tr>
    </w:tbl>
    <w:p w14:paraId="25D1D8C6" w14:textId="77777777" w:rsidR="00BC6239" w:rsidRPr="001C59F7" w:rsidRDefault="00BC6239" w:rsidP="00E35438">
      <w:pPr>
        <w:pStyle w:val="FreeTranslEngFootnote"/>
      </w:pPr>
      <w:r w:rsidRPr="00D64694">
        <w:t>‘</w:t>
      </w:r>
      <w:r w:rsidRPr="00D64694">
        <w:rPr>
          <w:rStyle w:val="ChBlueBold"/>
        </w:rPr>
        <w:t>our/their house</w:t>
      </w:r>
      <w:r w:rsidRPr="00D64694">
        <w:t xml:space="preserve"> is over there’</w:t>
      </w:r>
      <w:r w:rsidRPr="001C59F7">
        <w:t xml:space="preserve"> [Elicited BR111020-001.002-003]</w:t>
      </w:r>
    </w:p>
  </w:footnote>
  <w:footnote w:id="211">
    <w:p w14:paraId="7E75F2C0" w14:textId="77777777" w:rsidR="00BC6239" w:rsidRPr="00D64694" w:rsidRDefault="00BC6239" w:rsidP="00B0017B">
      <w:pPr>
        <w:pStyle w:val="FootnoteText"/>
      </w:pPr>
      <w:r w:rsidRPr="00D64694">
        <w:rPr>
          <w:rStyle w:val="FootnoteReference"/>
        </w:rPr>
        <w:footnoteRef/>
      </w:r>
      <w:r w:rsidRPr="00D64694">
        <w:tab/>
        <w:t>Documentation: 080916-001-CvNP.0006, 080917-008-NP.0166, 080919-004-NP.0018, 080919-004-NP.0053, 080919-004-NP.0071, 080919-004-NP.0079, 080922-001a-CvPh.0834, 080922-002-Cv.0006, 080922-005-CvEx.0004, 080922-010a-NF.0002, 080922-010a-NF.0288, 081006-022-CvEx.0043, 081006-022-CvEx.0047, 081006-029-CvEx.0015, 081011-011-Cv.0055, 081011-011-Cv.0057, 081015-005-NP.0011, 081015-005-NP.0023, 081110-001-Cv.0026, 081110-002-Cv.0015, 081110-002-Cv.0018, 081110-003-Cv.0023, 081110-008-CvHt.0058, 081110-008-CvHt.0101, 081115-001a-Cv.0275, 081115-001b-Cv.0026, 081115-001b-Cv.0026, 081115-001b-Cv.0057.</w:t>
      </w:r>
    </w:p>
  </w:footnote>
  <w:footnote w:id="212">
    <w:p w14:paraId="0DEEB341" w14:textId="035DDB89" w:rsidR="00BC6239" w:rsidRPr="00D64694" w:rsidRDefault="00BC6239" w:rsidP="00B0017B">
      <w:pPr>
        <w:pStyle w:val="FootnoteText"/>
      </w:pPr>
      <w:r w:rsidRPr="00D64694">
        <w:rPr>
          <w:rStyle w:val="FootnoteReference"/>
        </w:rPr>
        <w:footnoteRef/>
      </w:r>
      <w:r w:rsidRPr="00D64694">
        <w:tab/>
      </w:r>
      <w:r w:rsidRPr="003C3935">
        <w:rPr>
          <w:rStyle w:val="Citation"/>
        </w:rPr>
        <w:fldChar w:fldCharType="begin"/>
      </w:r>
      <w:r w:rsidRPr="003C3935">
        <w:rPr>
          <w:rStyle w:val="Citation"/>
        </w:rPr>
        <w:instrText>ADDIN CITAVI.PLACEHOLDER 285c416e-9e49-45c7-b58e-91aea662d2be PFBsYWNlaG9sZGVyPg0KICA8QWRkSW5WZXJzaW9uPjUuMi4wLjg8L0FkZEluVmVyc2lvbj4NCiAgPElkPjI4NWM0MTZlLTllNDktNDVjNy1iNThlLTkxYWVhNjYyZDJiZTwvSWQ+DQogIDxFbnRyaWVzPg0KICAgIDxFbnRyeT4NCiAgICAgIDxJZD45NjA0N2Y0Yy1mYzU5LTQ3Y2ItYTAyMi01N2I4ZGZhNjYwOGM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SZWZlcmVuY2VJZD4zZDk0NDVkMy1kNzdkLTQwODktOTBlZS0xZWM1MjlkYWI3NGI8L1JlZmVyZW5jZUlkPg0KICAgICAgPFJ1bGVTZXRPdmVycmlkZT5Gb290Y2l0PC9SdWxlU2V0T3ZlcnJpZGU+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xhbWVyIGV0IGFsLiAoMjAwODogMTE2KTwvVGV4dD4NCiAgICA8L1RleHRVbml0Pg0KICA8L1RleHRVbml0cz4NCjwvUGxhY2Vob2xkZXI+</w:instrText>
      </w:r>
      <w:r w:rsidRPr="003C3935">
        <w:rPr>
          <w:rStyle w:val="Citation"/>
        </w:rPr>
        <w:fldChar w:fldCharType="separate"/>
      </w:r>
      <w:bookmarkStart w:id="3929" w:name="_CTVP001285c416e9e4945c7b58e91aea662d2be"/>
      <w:r w:rsidR="0092006B">
        <w:rPr>
          <w:rStyle w:val="Citation"/>
        </w:rPr>
        <w:t>Klamer et al. (2008: 116)</w:t>
      </w:r>
      <w:bookmarkEnd w:id="3929"/>
      <w:r w:rsidRPr="003C3935">
        <w:rPr>
          <w:rStyle w:val="Citation"/>
        </w:rPr>
        <w:fldChar w:fldCharType="end"/>
      </w:r>
      <w:r w:rsidRPr="00D64694">
        <w:t xml:space="preserve"> note that this “</w:t>
      </w:r>
      <w:r w:rsidRPr="00D64694">
        <w:rPr>
          <w:lang w:eastAsia="en-US"/>
        </w:rPr>
        <w:t>innovation must have occurred prior to the population of Oceania</w:t>
      </w:r>
      <w:r w:rsidRPr="00D64694">
        <w:t>”,</w:t>
      </w:r>
      <w:r w:rsidRPr="00D64694">
        <w:rPr>
          <w:lang w:eastAsia="en-US"/>
        </w:rPr>
        <w:t xml:space="preserve"> a conclusion that is based on </w:t>
      </w:r>
      <w:r w:rsidRPr="003C3935">
        <w:rPr>
          <w:rStyle w:val="Citation"/>
        </w:rPr>
        <w:fldChar w:fldCharType="begin"/>
      </w:r>
      <w:r w:rsidRPr="003C3935">
        <w:rPr>
          <w:rStyle w:val="Citation"/>
        </w:rPr>
        <w:instrText>ADDIN CITAVI.PLACEHOLDER dcb36215-389f-418c-9774-76fd80988e3b 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zczwvVGV4dD4NCiAgICA8L1RleHRVbml0Pg0KICA8L1RleHRVbml0cz4NCjwvUGxhY2Vob2xkZXI+</w:instrText>
      </w:r>
      <w:r w:rsidRPr="003C3935">
        <w:rPr>
          <w:rStyle w:val="Citation"/>
        </w:rPr>
        <w:fldChar w:fldCharType="separate"/>
      </w:r>
      <w:bookmarkStart w:id="3930" w:name="_CTVP001dcb36215389f418c977476fd80988e3b"/>
      <w:r w:rsidR="0092006B">
        <w:rPr>
          <w:rStyle w:val="Citation"/>
        </w:rPr>
        <w:t>Ross</w:t>
      </w:r>
      <w:bookmarkEnd w:id="3930"/>
      <w:r w:rsidRPr="003C3935">
        <w:rPr>
          <w:rStyle w:val="Citation"/>
        </w:rPr>
        <w:fldChar w:fldCharType="end"/>
      </w:r>
      <w:r w:rsidRPr="003C3935">
        <w:rPr>
          <w:rStyle w:val="Citation"/>
        </w:rPr>
        <w:t>’s</w:t>
      </w:r>
      <w:r w:rsidRPr="00513C8C">
        <w:rPr>
          <w:rStyle w:val="Citation"/>
        </w:rPr>
        <w:t xml:space="preserve"> </w:t>
      </w:r>
      <w:r w:rsidRPr="003C3935">
        <w:rPr>
          <w:rStyle w:val="Citation"/>
        </w:rPr>
        <w:fldChar w:fldCharType="begin"/>
      </w:r>
      <w:r w:rsidRPr="003C3935">
        <w:rPr>
          <w:rStyle w:val="Citation"/>
        </w:rPr>
        <w:instrText>ADDIN CITAVI.PLACEHOLDER 7676e8f6-93d7-4f8d-8751-2064272c36b9 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sY29sbTwvRmlyc3ROYW1lPg0KICAgICAgICAgICAgPExhc3ROYW1lPlJvc3M8L0xhc3ROYW1lPg0KICAgICAgICAgICAgPE1pZGRsZU5hbWU+RC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xKTwvVGV4dD4NCiAgICA8L1RleHRVbml0Pg0KICA8L1RleHRVbml0cz4NCjwvUGxhY2Vob2xkZXI+</w:instrText>
      </w:r>
      <w:r w:rsidRPr="003C3935">
        <w:rPr>
          <w:rStyle w:val="Citation"/>
        </w:rPr>
        <w:fldChar w:fldCharType="separate"/>
      </w:r>
      <w:bookmarkStart w:id="3931" w:name="_CTVP0017676e8f693d74f8d87512064272c36b9"/>
      <w:r w:rsidR="0092006B">
        <w:rPr>
          <w:rStyle w:val="Citation"/>
        </w:rPr>
        <w:t>(2001)</w:t>
      </w:r>
      <w:bookmarkEnd w:id="3931"/>
      <w:r w:rsidRPr="003C3935">
        <w:rPr>
          <w:rStyle w:val="Citation"/>
        </w:rPr>
        <w:fldChar w:fldCharType="end"/>
      </w:r>
      <w:r w:rsidRPr="00D64694">
        <w:rPr>
          <w:lang w:eastAsia="en-US"/>
        </w:rPr>
        <w:t xml:space="preserve"> hypothesis that it “is also probable that the formal distinction between alienable and inalienable possession entered Proto-Oceanic or an immediate precursor through Papuan contact”.</w:t>
      </w:r>
    </w:p>
  </w:footnote>
  <w:footnote w:id="213">
    <w:p w14:paraId="195F6FB3" w14:textId="3513D5D3" w:rsidR="00BC6239" w:rsidRPr="00D64694" w:rsidRDefault="00BC6239" w:rsidP="00B0017B">
      <w:pPr>
        <w:pStyle w:val="FootnoteText"/>
      </w:pPr>
      <w:r w:rsidRPr="00D64694">
        <w:rPr>
          <w:rStyle w:val="FootnoteReference"/>
        </w:rPr>
        <w:footnoteRef/>
      </w:r>
      <w:r w:rsidRPr="00D64694">
        <w:tab/>
        <w:t xml:space="preserve">One reason why </w:t>
      </w:r>
      <w:r w:rsidRPr="00D64694">
        <w:rPr>
          <w:rStyle w:val="ChItalBold"/>
        </w:rPr>
        <w:t>punya</w:t>
      </w:r>
      <w:r w:rsidRPr="00D64694">
        <w:t xml:space="preserve"> constructions are so frequent in Papuan Malay and other eastern Malay varieties, is that unlike the western Malay varieties, the eastern Malay varieties do not use suffix </w:t>
      </w:r>
      <w:r w:rsidRPr="00D64694">
        <w:rPr>
          <w:rStyle w:val="ChItalBold"/>
        </w:rPr>
        <w:t>­nya</w:t>
      </w:r>
      <w:r w:rsidRPr="00D64694">
        <w:t xml:space="preserve"> ‘</w:t>
      </w:r>
      <w:r w:rsidRPr="00D64694">
        <w:rPr>
          <w:rStyle w:val="ChSmallCaps"/>
        </w:rPr>
        <w:t>3poss</w:t>
      </w:r>
      <w:r w:rsidRPr="00D64694">
        <w:t xml:space="preserve">’ as a marker of possessive relations, as for instance in western Malay </w:t>
      </w:r>
      <w:r w:rsidRPr="00D64694">
        <w:rPr>
          <w:rStyle w:val="ChItalBold"/>
        </w:rPr>
        <w:t>tangang­nya</w:t>
      </w:r>
      <w:r w:rsidRPr="00D64694">
        <w:t xml:space="preserve"> ‘his/her hand’ </w:t>
      </w:r>
      <w:r>
        <w:rPr>
          <w:rStyle w:val="Citation"/>
        </w:rPr>
        <w:fldChar w:fldCharType="begin"/>
      </w:r>
      <w:r>
        <w:rPr>
          <w:rStyle w:val="Citation"/>
        </w:rPr>
        <w:instrText>ADDIN CITAVI.PLACEHOLDER 53f120a7-38d0-4177-9d18-a365911577a6 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guIEhhbW1hcnN0csO2bSwgcC5jLiAyMDEzKTwvVGV4dD4NCiAgICA8L1RleHRVbml0Pg0KICA8L1RleHRVbml0cz4NCjwvUGxhY2Vob2xkZXI+</w:instrText>
      </w:r>
      <w:r>
        <w:rPr>
          <w:rStyle w:val="Citation"/>
        </w:rPr>
        <w:fldChar w:fldCharType="separate"/>
      </w:r>
      <w:bookmarkStart w:id="3939" w:name="_CTVP00153f120a738d041779d18a365911577a6"/>
      <w:r w:rsidR="0092006B">
        <w:rPr>
          <w:rStyle w:val="Citation"/>
        </w:rPr>
        <w:t>(H. Hammarström, p.c. 2013)</w:t>
      </w:r>
      <w:bookmarkEnd w:id="3939"/>
      <w:r>
        <w:rPr>
          <w:rStyle w:val="Citation"/>
        </w:rPr>
        <w:fldChar w:fldCharType="end"/>
      </w:r>
      <w:r w:rsidRPr="00D64694">
        <w:t>.</w:t>
      </w:r>
    </w:p>
  </w:footnote>
  <w:footnote w:id="214">
    <w:p w14:paraId="7D4CEA82" w14:textId="22561452" w:rsidR="00BC6239" w:rsidRPr="00D64694" w:rsidRDefault="00BC6239" w:rsidP="00B0017B">
      <w:pPr>
        <w:pStyle w:val="FootnoteText"/>
      </w:pPr>
      <w:r w:rsidRPr="00D64694">
        <w:rPr>
          <w:rStyle w:val="FootnoteReference"/>
        </w:rPr>
        <w:footnoteRef/>
      </w:r>
      <w:r w:rsidRPr="00D64694">
        <w:tab/>
        <w:t xml:space="preserve">In his analysis of similar possessive constructions in Classical Malay, </w:t>
      </w:r>
      <w:r w:rsidRPr="003C3935">
        <w:rPr>
          <w:rStyle w:val="Citation"/>
        </w:rPr>
        <w:fldChar w:fldCharType="begin"/>
      </w:r>
      <w:r w:rsidRPr="003C3935">
        <w:rPr>
          <w:rStyle w:val="Citation"/>
        </w:rPr>
        <w:instrText>ADDIN CITAVI.PLACEHOLDER b7973d14-b006-4fef-8d0e-17fc8bc4e23e 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WFwIGV0IGFsLiAoMjAwNDogMTU3KTwvVGV4dD4NCiAgICA8L1RleHRVbml0Pg0KICA8L1RleHRVbml0cz4NCjwvUGxhY2Vob2xkZXI+</w:instrText>
      </w:r>
      <w:r w:rsidRPr="003C3935">
        <w:rPr>
          <w:rStyle w:val="Citation"/>
        </w:rPr>
        <w:fldChar w:fldCharType="separate"/>
      </w:r>
      <w:bookmarkStart w:id="3970" w:name="_CTVP001b7973d14b0064fef8d0e17fc8bc4e23e"/>
      <w:r w:rsidR="0092006B">
        <w:rPr>
          <w:rStyle w:val="Citation"/>
        </w:rPr>
        <w:t>Yap et al. (2004: 157)</w:t>
      </w:r>
      <w:bookmarkEnd w:id="3970"/>
      <w:r w:rsidRPr="003C3935">
        <w:rPr>
          <w:rStyle w:val="Citation"/>
        </w:rPr>
        <w:fldChar w:fldCharType="end"/>
      </w:r>
      <w:r w:rsidRPr="00D64694">
        <w:t xml:space="preserve"> conclude that Classical Malay </w:t>
      </w:r>
      <w:r w:rsidRPr="00D64694">
        <w:rPr>
          <w:rStyle w:val="ChItalBold"/>
        </w:rPr>
        <w:t>(em)punya</w:t>
      </w:r>
      <w:r w:rsidRPr="00D64694">
        <w:t xml:space="preserve"> constructions with omitted possessum denote “pronominal possessive constructions”. More specifically, </w:t>
      </w:r>
      <w:r w:rsidRPr="003C3935">
        <w:rPr>
          <w:rStyle w:val="Citation"/>
        </w:rPr>
        <w:fldChar w:fldCharType="begin"/>
      </w:r>
      <w:r>
        <w:rPr>
          <w:rStyle w:val="Citation"/>
        </w:rPr>
        <w:instrText>ADDIN CITAVI.PLACEHOLDER b5e887c8-0b96-4409-a9f6-1a93e80f3d07 PFBsYWNlaG9sZGVyPg0KICA8QWRkSW5WZXJzaW9uPjUuMi4wLjg8L0FkZEluVmVyc2lvbj4NCiAgPElkPmI1ZTg4N2M4LTBiOTYtNDQwOS1hOWY2LTFhOTNlODBmM2QwNzwvSWQ+DQogIDxFbnRyaWVzPg0KICAgIDxFbnRyeT4NCiAgICAgIDxJZD5mMjY2MjBmYy04NTUzLTQ2NjktYTkzZi00ZDJmYzkwYmY2OWI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ZYXAgKDIwMDc6IDcpPC9UZXh0Pg0KICAgIDwvVGV4dFVuaXQ+DQogIDwvVGV4dFVuaXRzPg0KPC9QbGFjZWhvbGRlcj4=</w:instrText>
      </w:r>
      <w:r w:rsidRPr="003C3935">
        <w:rPr>
          <w:rStyle w:val="Citation"/>
        </w:rPr>
        <w:fldChar w:fldCharType="separate"/>
      </w:r>
      <w:bookmarkStart w:id="3971" w:name="_CTVP001b5e887c80b964409a9f61a93e80f3d07"/>
      <w:r w:rsidR="0092006B">
        <w:rPr>
          <w:rStyle w:val="Citation"/>
        </w:rPr>
        <w:t>Yap (2007: 7)</w:t>
      </w:r>
      <w:bookmarkEnd w:id="3971"/>
      <w:r w:rsidRPr="003C3935">
        <w:rPr>
          <w:rStyle w:val="Citation"/>
        </w:rPr>
        <w:fldChar w:fldCharType="end"/>
      </w:r>
      <w:r w:rsidRPr="00D64694">
        <w:t xml:space="preserve"> maintains that “in such constructions </w:t>
      </w:r>
      <w:r w:rsidRPr="00D64694">
        <w:rPr>
          <w:i/>
        </w:rPr>
        <w:t xml:space="preserve">(em)punya </w:t>
      </w:r>
      <w:r w:rsidRPr="00D64694">
        <w:t xml:space="preserve">identifies a possessee in relation to its possessor (the genitive function), while at the same time alluding to the morphologically unrealized possessee as well (the pronominal function). Consequently, possessive pronominal </w:t>
      </w:r>
      <w:r w:rsidRPr="00D64694">
        <w:rPr>
          <w:i/>
        </w:rPr>
        <w:t xml:space="preserve">(em)punya </w:t>
      </w:r>
      <w:r w:rsidRPr="00D64694">
        <w:t>allows us to focus on the possessor, while still referring to the possessee</w:t>
      </w:r>
      <w:r w:rsidRPr="00D64694">
        <w:rPr>
          <w:lang w:eastAsia="en-US"/>
        </w:rPr>
        <w:t>”.</w:t>
      </w:r>
      <w:r w:rsidRPr="00D64694">
        <w:t xml:space="preserve"> It seems that this analysis is also applicable to Papuan Malay.</w:t>
      </w:r>
    </w:p>
  </w:footnote>
  <w:footnote w:id="215">
    <w:p w14:paraId="0ACD7E2F" w14:textId="076A386F" w:rsidR="00BC6239" w:rsidRPr="002C0023" w:rsidRDefault="00BC6239" w:rsidP="002C0023">
      <w:pPr>
        <w:pStyle w:val="FootnoteText"/>
        <w:rPr>
          <w:szCs w:val="18"/>
        </w:rPr>
      </w:pPr>
      <w:r w:rsidRPr="00D64694">
        <w:rPr>
          <w:rStyle w:val="FootnoteReference"/>
        </w:rPr>
        <w:footnoteRef/>
      </w:r>
      <w:r w:rsidRPr="00D64694">
        <w:tab/>
        <w:t xml:space="preserve">The elicited utterance in </w:t>
      </w:r>
      <w:r w:rsidRPr="00D64694">
        <w:fldChar w:fldCharType="begin"/>
      </w:r>
      <w:r w:rsidRPr="00D64694">
        <w:instrText xml:space="preserve"> REF _Ref339635966 \h </w:instrText>
      </w:r>
      <w:r w:rsidRPr="00D64694">
        <w:fldChar w:fldCharType="separate"/>
      </w:r>
      <w:r w:rsidR="00154D81" w:rsidRPr="00856563">
        <w:t>(</w:t>
      </w:r>
      <w:r w:rsidR="00154D81">
        <w:rPr>
          <w:noProof/>
        </w:rPr>
        <w:t>34</w:t>
      </w:r>
      <w:r w:rsidR="00154D81" w:rsidRPr="00856563">
        <w:t>)</w:t>
      </w:r>
      <w:r w:rsidRPr="00D64694">
        <w:fldChar w:fldCharType="end"/>
      </w:r>
      <w:r w:rsidRPr="00D64694">
        <w:t xml:space="preserve"> is based on an original triple possessive construction which contains the demonstrative </w:t>
      </w:r>
      <w:r w:rsidRPr="00D64694">
        <w:rPr>
          <w:rStyle w:val="ChItalBold"/>
        </w:rPr>
        <w:t>ini</w:t>
      </w:r>
      <w:r w:rsidRPr="00D64694">
        <w:t xml:space="preserve"> ‘</w:t>
      </w:r>
      <w:r w:rsidRPr="00D64694">
        <w:rPr>
          <w:rStyle w:val="ChSmallCaps"/>
        </w:rPr>
        <w:t>d.prox</w:t>
      </w:r>
      <w:r w:rsidRPr="00D64694">
        <w:t xml:space="preserve">’: </w:t>
      </w:r>
      <w:r w:rsidRPr="00D64694">
        <w:rPr>
          <w:rStyle w:val="ChItalBold"/>
        </w:rPr>
        <w:t>… de pu laki, ini, punya kaka prempuang pu ana</w:t>
      </w:r>
      <w:r w:rsidRPr="00D64694">
        <w:t xml:space="preserve">. In this context, </w:t>
      </w:r>
      <w:r w:rsidRPr="00D64694">
        <w:rPr>
          <w:rStyle w:val="ChItalBold"/>
        </w:rPr>
        <w:t>ini</w:t>
      </w:r>
      <w:r w:rsidRPr="00D64694">
        <w:t xml:space="preserve"> ‘</w:t>
      </w:r>
      <w:r w:rsidRPr="00D64694">
        <w:rPr>
          <w:rStyle w:val="ChSmallCaps"/>
        </w:rPr>
        <w:t>d.prox</w:t>
      </w:r>
      <w:r w:rsidRPr="00D64694">
        <w:t xml:space="preserve">’ functions as a placeholder and therefore does not mark off </w:t>
      </w:r>
      <w:r w:rsidRPr="00D64694">
        <w:rPr>
          <w:rStyle w:val="ChItalBold"/>
        </w:rPr>
        <w:t>de pu laki</w:t>
      </w:r>
      <w:r w:rsidRPr="00D64694">
        <w:t xml:space="preserve"> ‘her husband’ as one </w:t>
      </w:r>
      <w:r w:rsidRPr="002C0023">
        <w:rPr>
          <w:szCs w:val="18"/>
        </w:rPr>
        <w:t>noun phrase (see §</w:t>
      </w:r>
      <w:r w:rsidRPr="002C0023">
        <w:rPr>
          <w:szCs w:val="18"/>
        </w:rPr>
        <w:fldChar w:fldCharType="begin"/>
      </w:r>
      <w:r w:rsidRPr="002C0023">
        <w:rPr>
          <w:szCs w:val="18"/>
        </w:rPr>
        <w:instrText xml:space="preserve"> REF _Ref350604711 \w \h </w:instrText>
      </w:r>
      <w:r>
        <w:rPr>
          <w:szCs w:val="18"/>
        </w:rPr>
        <w:instrText xml:space="preserve"> \* MERGEFORMAT </w:instrText>
      </w:r>
      <w:r w:rsidRPr="002C0023">
        <w:rPr>
          <w:szCs w:val="18"/>
        </w:rPr>
      </w:r>
      <w:r w:rsidRPr="002C0023">
        <w:rPr>
          <w:szCs w:val="18"/>
        </w:rPr>
        <w:fldChar w:fldCharType="separate"/>
      </w:r>
      <w:r w:rsidR="00154D81">
        <w:rPr>
          <w:szCs w:val="18"/>
          <w:cs/>
        </w:rPr>
        <w:t>‎</w:t>
      </w:r>
      <w:r w:rsidR="00154D81">
        <w:rPr>
          <w:szCs w:val="18"/>
        </w:rPr>
        <w:t>7.1.2.6</w:t>
      </w:r>
      <w:r w:rsidRPr="002C0023">
        <w:rPr>
          <w:szCs w:val="18"/>
        </w:rPr>
        <w:fldChar w:fldCharType="end"/>
      </w:r>
      <w:r w:rsidRPr="002C0023">
        <w:rPr>
          <w:szCs w:val="18"/>
        </w:rPr>
        <w:t xml:space="preserve"> for a discussion of the placeholder uses of demonstratives).</w:t>
      </w:r>
      <w:r>
        <w:rPr>
          <w:szCs w:val="18"/>
        </w:rPr>
        <w:br/>
      </w:r>
      <w:r w:rsidRPr="00D64694">
        <w:t>The subscript letters keep track of what each term refers to.</w:t>
      </w:r>
    </w:p>
  </w:footnote>
  <w:footnote w:id="216">
    <w:p w14:paraId="086E756B" w14:textId="2F380B5E" w:rsidR="00BC6239" w:rsidRPr="00D64694" w:rsidRDefault="00BC6239" w:rsidP="009D4B33">
      <w:pPr>
        <w:pStyle w:val="FootnoteText"/>
      </w:pPr>
      <w:r w:rsidRPr="00D64694">
        <w:rPr>
          <w:rStyle w:val="FootnoteReference"/>
        </w:rPr>
        <w:footnoteRef/>
      </w:r>
      <w:r w:rsidRPr="00D64694">
        <w:tab/>
      </w:r>
      <w:r w:rsidRPr="009D4B33">
        <w:rPr>
          <w:rStyle w:val="Citation"/>
        </w:rPr>
        <w:fldChar w:fldCharType="begin"/>
      </w:r>
      <w:r w:rsidRPr="009D4B33">
        <w:rPr>
          <w:rStyle w:val="Citation"/>
        </w:rPr>
        <w:instrText>ADDIN CITAVI.PLACEHOLDER 2a65fa37-6631-4adc-a7cb-6e97e95635b7 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4b248L1RleHQ+DQogICAgPC9UZXh0VW5pdD4NCiAgPC9UZXh0VW5pdHM+DQo8L1BsYWNlaG9sZGVyPg==</w:instrText>
      </w:r>
      <w:r w:rsidRPr="009D4B33">
        <w:rPr>
          <w:rStyle w:val="Citation"/>
        </w:rPr>
        <w:fldChar w:fldCharType="separate"/>
      </w:r>
      <w:bookmarkStart w:id="4000" w:name="_CTVP0012a65fa3766314adca7cb6e97e95635b7"/>
      <w:r w:rsidR="0092006B">
        <w:rPr>
          <w:rStyle w:val="Citation"/>
        </w:rPr>
        <w:t>Dixon</w:t>
      </w:r>
      <w:bookmarkEnd w:id="4000"/>
      <w:r w:rsidRPr="009D4B33">
        <w:rPr>
          <w:rStyle w:val="Citation"/>
        </w:rPr>
        <w:fldChar w:fldCharType="end"/>
      </w:r>
      <w:r>
        <w:rPr>
          <w:rStyle w:val="Citation"/>
        </w:rPr>
        <w:t>’s</w:t>
      </w:r>
      <w:r w:rsidRPr="009D4B33">
        <w:rPr>
          <w:rStyle w:val="Citation"/>
        </w:rPr>
        <w:t xml:space="preserve"> </w:t>
      </w:r>
      <w:r w:rsidRPr="009D4B33">
        <w:rPr>
          <w:rStyle w:val="Citation"/>
        </w:rPr>
        <w:fldChar w:fldCharType="begin"/>
      </w:r>
      <w:r w:rsidRPr="009D4B33">
        <w:rPr>
          <w:rStyle w:val="Citation"/>
        </w:rPr>
        <w:instrText>ADDIN CITAVI.PLACEHOLDER 7eb73a58-0338-42fb-b6a7-d987cbd84eac 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GI6IDI2Myk8L1RleHQ+DQogICAgPC9UZXh0VW5pdD4NCiAgPC9UZXh0VW5pdHM+DQo8L1BsYWNlaG9sZGVyPg==</w:instrText>
      </w:r>
      <w:r w:rsidRPr="009D4B33">
        <w:rPr>
          <w:rStyle w:val="Citation"/>
        </w:rPr>
        <w:fldChar w:fldCharType="separate"/>
      </w:r>
      <w:bookmarkStart w:id="4001" w:name="_CTVP0017eb73a58033842fbb6a7d987cbd84eac"/>
      <w:r w:rsidR="0092006B">
        <w:rPr>
          <w:rStyle w:val="Citation"/>
        </w:rPr>
        <w:t>(2010b: 263)</w:t>
      </w:r>
      <w:bookmarkEnd w:id="4001"/>
      <w:r w:rsidRPr="009D4B33">
        <w:rPr>
          <w:rStyle w:val="Citation"/>
        </w:rPr>
        <w:fldChar w:fldCharType="end"/>
      </w:r>
      <w:r>
        <w:t xml:space="preserve"> </w:t>
      </w:r>
      <w:r w:rsidRPr="00D64694">
        <w:t>term “orientation/location” refers to spatial relations; temporal relations are not mentioned.</w:t>
      </w:r>
    </w:p>
  </w:footnote>
  <w:footnote w:id="217">
    <w:p w14:paraId="109B4106" w14:textId="77777777" w:rsidR="00BC6239" w:rsidRPr="00D64694" w:rsidRDefault="00BC6239" w:rsidP="00B0017B">
      <w:pPr>
        <w:pStyle w:val="FootnoteText"/>
      </w:pPr>
      <w:r w:rsidRPr="00D64694">
        <w:rPr>
          <w:rStyle w:val="FootnoteReference"/>
        </w:rPr>
        <w:footnoteRef/>
      </w:r>
      <w:r w:rsidRPr="00D64694">
        <w:tab/>
      </w:r>
      <w:r w:rsidRPr="00D64694">
        <w:rPr>
          <w:lang w:eastAsia="en-US"/>
        </w:rPr>
        <w:t xml:space="preserve">The locative preposition </w:t>
      </w:r>
      <w:r w:rsidRPr="00D64694">
        <w:rPr>
          <w:rStyle w:val="ChItalBold"/>
        </w:rPr>
        <w:t>di</w:t>
      </w:r>
      <w:r w:rsidRPr="00D64694">
        <w:rPr>
          <w:lang w:eastAsia="en-US"/>
        </w:rPr>
        <w:t xml:space="preserve"> ‘at, in’ can also be deleted (see §</w:t>
      </w:r>
      <w:r w:rsidRPr="00D64694">
        <w:rPr>
          <w:lang w:eastAsia="en-US"/>
        </w:rPr>
        <w:fldChar w:fldCharType="begin"/>
      </w:r>
      <w:r w:rsidRPr="00D64694">
        <w:rPr>
          <w:lang w:eastAsia="en-US"/>
        </w:rPr>
        <w:instrText xml:space="preserve"> REF _Ref357843349 \w \h </w:instrText>
      </w:r>
      <w:r w:rsidRPr="00D64694">
        <w:rPr>
          <w:lang w:eastAsia="en-US"/>
        </w:rPr>
      </w:r>
      <w:r w:rsidRPr="00D64694">
        <w:rPr>
          <w:lang w:eastAsia="en-US"/>
        </w:rPr>
        <w:fldChar w:fldCharType="separate"/>
      </w:r>
      <w:r w:rsidR="00154D81">
        <w:rPr>
          <w:cs/>
          <w:lang w:eastAsia="en-US"/>
        </w:rPr>
        <w:t>‎</w:t>
      </w:r>
      <w:r w:rsidR="00154D81">
        <w:rPr>
          <w:lang w:eastAsia="en-US"/>
        </w:rPr>
        <w:t>10.1.5</w:t>
      </w:r>
      <w:r w:rsidRPr="00D64694">
        <w:rPr>
          <w:lang w:eastAsia="en-US"/>
        </w:rPr>
        <w:fldChar w:fldCharType="end"/>
      </w:r>
      <w:r w:rsidRPr="00D64694">
        <w:rPr>
          <w:lang w:eastAsia="en-US"/>
        </w:rPr>
        <w:t xml:space="preserve">) resulting in </w:t>
      </w:r>
      <w:r w:rsidRPr="00D64694">
        <w:rPr>
          <w:rStyle w:val="ChItalBold"/>
        </w:rPr>
        <w:t>de pu dalam itu</w:t>
      </w:r>
      <w:r w:rsidRPr="00D64694">
        <w:rPr>
          <w:lang w:eastAsia="en-US"/>
        </w:rPr>
        <w:t xml:space="preserve"> ‘that inside (part) of it’.</w:t>
      </w:r>
    </w:p>
  </w:footnote>
  <w:footnote w:id="218">
    <w:p w14:paraId="2F1A2AAB" w14:textId="13EA146D" w:rsidR="00BC6239" w:rsidRPr="00D64694" w:rsidRDefault="00BC6239" w:rsidP="009A6E75">
      <w:pPr>
        <w:pStyle w:val="FootnoteText"/>
      </w:pPr>
      <w:r w:rsidRPr="00D64694">
        <w:rPr>
          <w:rStyle w:val="FootnoteReference"/>
        </w:rPr>
        <w:footnoteRef/>
      </w:r>
      <w:r w:rsidRPr="00D64694">
        <w:tab/>
        <w:t xml:space="preserve">Alternatively, one might classify the possessive construction in </w:t>
      </w:r>
      <w:r w:rsidRPr="00D64694">
        <w:fldChar w:fldCharType="begin"/>
      </w:r>
      <w:r w:rsidRPr="00D64694">
        <w:instrText xml:space="preserve"> REF _Ref339635975 \h </w:instrText>
      </w:r>
      <w:r w:rsidRPr="00D64694">
        <w:fldChar w:fldCharType="separate"/>
      </w:r>
      <w:r w:rsidR="00154D81" w:rsidRPr="00856563">
        <w:t>(</w:t>
      </w:r>
      <w:r w:rsidR="00154D81">
        <w:rPr>
          <w:noProof/>
        </w:rPr>
        <w:t>40</w:t>
      </w:r>
      <w:r w:rsidR="00154D81" w:rsidRPr="00856563">
        <w:t>)</w:t>
      </w:r>
      <w:r w:rsidRPr="00D64694">
        <w:fldChar w:fldCharType="end"/>
      </w:r>
      <w:r w:rsidRPr="00D64694">
        <w:t xml:space="preserve"> as an “‘appositive genitive’, where the two noun phrases are equated denotatively”</w:t>
      </w:r>
      <w:r>
        <w:t xml:space="preserve">, adopting </w:t>
      </w:r>
      <w:r w:rsidRPr="009A6E75">
        <w:rPr>
          <w:rStyle w:val="Citation"/>
        </w:rPr>
        <w:fldChar w:fldCharType="begin"/>
      </w:r>
      <w:r w:rsidRPr="009A6E75">
        <w:rPr>
          <w:rStyle w:val="Citation"/>
        </w:rPr>
        <w:instrText>ADDIN CITAVI.PLACEHOLDER fc5539b0-97fb-4c7c-a272-5f93f8595da8 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F1aXJrIGV0IGFsLjwvVGV4dD4NCiAgICA8L1RleHRVbml0Pg0KICA8L1RleHRVbml0cz4NCjwvUGxhY2Vob2xkZXI+</w:instrText>
      </w:r>
      <w:r w:rsidRPr="009A6E75">
        <w:rPr>
          <w:rStyle w:val="Citation"/>
        </w:rPr>
        <w:fldChar w:fldCharType="separate"/>
      </w:r>
      <w:bookmarkStart w:id="4010" w:name="_CTVP001fc5539b097fb4c7ca2725f93f8595da8"/>
      <w:r w:rsidR="0092006B">
        <w:rPr>
          <w:rStyle w:val="Citation"/>
        </w:rPr>
        <w:t>Quirk et al.</w:t>
      </w:r>
      <w:bookmarkEnd w:id="4010"/>
      <w:r w:rsidRPr="009A6E75">
        <w:rPr>
          <w:rStyle w:val="Citation"/>
        </w:rPr>
        <w:fldChar w:fldCharType="end"/>
      </w:r>
      <w:r w:rsidRPr="009A6E75">
        <w:rPr>
          <w:rStyle w:val="Citation"/>
        </w:rPr>
        <w:t xml:space="preserve">’s </w:t>
      </w:r>
      <w:r w:rsidRPr="009A6E75">
        <w:rPr>
          <w:rStyle w:val="Citation"/>
        </w:rPr>
        <w:fldChar w:fldCharType="begin"/>
      </w:r>
      <w:r w:rsidRPr="009A6E75">
        <w:rPr>
          <w:rStyle w:val="Citation"/>
        </w:rPr>
        <w:instrText>ADDIN CITAVI.PLACEHOLDER 480da14b-bf77-47f2-bec4-6f50f863555a 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I6IDE5Myk8L1RleHQ+DQogICAgPC9UZXh0VW5pdD4NCiAgPC9UZXh0VW5pdHM+DQo8L1BsYWNlaG9sZGVyPg==</w:instrText>
      </w:r>
      <w:r w:rsidRPr="009A6E75">
        <w:rPr>
          <w:rStyle w:val="Citation"/>
        </w:rPr>
        <w:fldChar w:fldCharType="separate"/>
      </w:r>
      <w:bookmarkStart w:id="4011" w:name="_CTVP001480da14bbf7747f2bec46f50f863555a"/>
      <w:r w:rsidR="0092006B">
        <w:rPr>
          <w:rStyle w:val="Citation"/>
        </w:rPr>
        <w:t>(1972: 193)</w:t>
      </w:r>
      <w:bookmarkEnd w:id="4011"/>
      <w:r w:rsidRPr="009A6E75">
        <w:rPr>
          <w:rStyle w:val="Citation"/>
        </w:rPr>
        <w:fldChar w:fldCharType="end"/>
      </w:r>
      <w:r>
        <w:t xml:space="preserve"> terminology</w:t>
      </w:r>
      <w:r w:rsidRPr="00D64694">
        <w:t>.</w:t>
      </w:r>
    </w:p>
  </w:footnote>
  <w:footnote w:id="219">
    <w:p w14:paraId="19E3B166" w14:textId="74BFBA8D" w:rsidR="00BC6239" w:rsidRPr="00D64694" w:rsidRDefault="00BC6239" w:rsidP="00B0017B">
      <w:pPr>
        <w:pStyle w:val="FootnoteText"/>
      </w:pPr>
      <w:r w:rsidRPr="00D64694">
        <w:rPr>
          <w:rStyle w:val="FootnoteReference"/>
        </w:rPr>
        <w:footnoteRef/>
      </w:r>
      <w:r w:rsidRPr="00D64694">
        <w:tab/>
        <w:t xml:space="preserve">In the corpus only the following pronominal complements of </w:t>
      </w:r>
      <w:r w:rsidRPr="00D64694">
        <w:rPr>
          <w:rStyle w:val="ChItalBold"/>
        </w:rPr>
        <w:t>di</w:t>
      </w:r>
      <w:r w:rsidRPr="00D64694">
        <w:t xml:space="preserve"> ‘at, in’ are attested: </w:t>
      </w:r>
      <w:r w:rsidRPr="00D64694">
        <w:rPr>
          <w:rStyle w:val="ChSmallCaps"/>
        </w:rPr>
        <w:t>2sg</w:t>
      </w:r>
      <w:r w:rsidRPr="00D64694">
        <w:t xml:space="preserve">, </w:t>
      </w:r>
      <w:r w:rsidRPr="00D64694">
        <w:rPr>
          <w:rStyle w:val="ChSmallCaps"/>
        </w:rPr>
        <w:t>1pl</w:t>
      </w:r>
      <w:r w:rsidRPr="00D64694">
        <w:t xml:space="preserve">, and </w:t>
      </w:r>
      <w:r w:rsidRPr="00D64694">
        <w:rPr>
          <w:rStyle w:val="ChSmallCaps"/>
        </w:rPr>
        <w:t>3pl</w:t>
      </w:r>
      <w:r w:rsidRPr="00D64694">
        <w:t>.</w:t>
      </w:r>
    </w:p>
  </w:footnote>
  <w:footnote w:id="220">
    <w:p w14:paraId="4F195046" w14:textId="7A64A88F" w:rsidR="00BC6239" w:rsidRPr="00D64694" w:rsidRDefault="00BC6239" w:rsidP="00B0017B">
      <w:pPr>
        <w:pStyle w:val="FootnoteText"/>
      </w:pPr>
      <w:r w:rsidRPr="00D64694">
        <w:rPr>
          <w:rStyle w:val="FootnoteReference"/>
        </w:rPr>
        <w:footnoteRef/>
      </w:r>
      <w:r w:rsidRPr="00D64694">
        <w:tab/>
        <w:t xml:space="preserve">In the corpus only the following pronominal complements of </w:t>
      </w:r>
      <w:r w:rsidRPr="00D64694">
        <w:rPr>
          <w:rStyle w:val="ChItalBold"/>
        </w:rPr>
        <w:t>ke</w:t>
      </w:r>
      <w:r w:rsidRPr="00D64694">
        <w:t xml:space="preserve"> ‘to’ are attested: </w:t>
      </w:r>
      <w:r w:rsidRPr="00D64694">
        <w:rPr>
          <w:rStyle w:val="ChSmallCaps"/>
        </w:rPr>
        <w:t>1sg</w:t>
      </w:r>
      <w:r w:rsidRPr="00D64694">
        <w:t xml:space="preserve">, </w:t>
      </w:r>
      <w:r w:rsidRPr="00D64694">
        <w:rPr>
          <w:rStyle w:val="ChSmallCaps"/>
        </w:rPr>
        <w:t>3sg</w:t>
      </w:r>
      <w:r w:rsidRPr="00D64694">
        <w:t xml:space="preserve">, </w:t>
      </w:r>
      <w:r w:rsidRPr="00D64694">
        <w:rPr>
          <w:rStyle w:val="ChSmallCaps"/>
        </w:rPr>
        <w:t>2pl</w:t>
      </w:r>
      <w:r w:rsidRPr="00D64694">
        <w:t>.</w:t>
      </w:r>
    </w:p>
  </w:footnote>
  <w:footnote w:id="221">
    <w:p w14:paraId="19296C71" w14:textId="02A3612D" w:rsidR="00BC6239" w:rsidRPr="00D64694" w:rsidRDefault="00BC6239" w:rsidP="00B0017B">
      <w:pPr>
        <w:pStyle w:val="FootnoteText"/>
      </w:pPr>
      <w:r w:rsidRPr="00D64694">
        <w:rPr>
          <w:rStyle w:val="FootnoteReference"/>
        </w:rPr>
        <w:footnoteRef/>
      </w:r>
      <w:r w:rsidRPr="00D64694">
        <w:tab/>
        <w:t xml:space="preserve">In the corpus one pronominal complement of </w:t>
      </w:r>
      <w:r w:rsidRPr="00D64694">
        <w:rPr>
          <w:rStyle w:val="ChItalBold"/>
        </w:rPr>
        <w:t>dari</w:t>
      </w:r>
      <w:r w:rsidRPr="00D64694">
        <w:t xml:space="preserve"> ‘from’ is unattested, namely </w:t>
      </w:r>
      <w:r w:rsidRPr="00D64694">
        <w:rPr>
          <w:rStyle w:val="ChSmallCaps"/>
        </w:rPr>
        <w:t>2pl</w:t>
      </w:r>
      <w:r w:rsidRPr="00D64694">
        <w:t>.</w:t>
      </w:r>
    </w:p>
  </w:footnote>
  <w:footnote w:id="222">
    <w:p w14:paraId="6531EAD0" w14:textId="77777777" w:rsidR="00BC6239" w:rsidRPr="00D64694" w:rsidRDefault="00BC6239" w:rsidP="00B0017B">
      <w:pPr>
        <w:pStyle w:val="FootnoteText"/>
      </w:pPr>
      <w:r w:rsidRPr="00D64694">
        <w:rPr>
          <w:rStyle w:val="FootnoteReference"/>
        </w:rPr>
        <w:footnoteRef/>
      </w:r>
      <w:r w:rsidRPr="00D64694">
        <w:tab/>
        <w:t xml:space="preserve">The original recording says </w:t>
      </w:r>
      <w:r w:rsidRPr="00D64694">
        <w:rPr>
          <w:rStyle w:val="ChItalBold"/>
        </w:rPr>
        <w:t>dari smuat</w:t>
      </w:r>
      <w:r w:rsidRPr="00D64694">
        <w:t xml:space="preserve"> rather than </w:t>
      </w:r>
      <w:r w:rsidRPr="00D64694">
        <w:rPr>
          <w:rStyle w:val="ChItalBold"/>
        </w:rPr>
        <w:t>dari smua</w:t>
      </w:r>
      <w:r w:rsidRPr="00D64694">
        <w:t xml:space="preserve"> ‘than all’. Most likely the speaker wanted to say </w:t>
      </w:r>
      <w:r w:rsidRPr="00D64694">
        <w:rPr>
          <w:rStyle w:val="ChItalBold"/>
        </w:rPr>
        <w:t>dari smua temang</w:t>
      </w:r>
      <w:r w:rsidRPr="00D64694">
        <w:t xml:space="preserve"> ‘than all friends’ but cut himself off to replace </w:t>
      </w:r>
      <w:r w:rsidRPr="00D64694">
        <w:rPr>
          <w:rStyle w:val="ChItalBold"/>
        </w:rPr>
        <w:t>temang</w:t>
      </w:r>
      <w:r w:rsidRPr="00D64694">
        <w:t xml:space="preserve"> ‘friend’ with </w:t>
      </w:r>
      <w:r w:rsidRPr="00D64694">
        <w:rPr>
          <w:rStyle w:val="ChItalBold"/>
        </w:rPr>
        <w:t>ana~ana</w:t>
      </w:r>
      <w:r w:rsidRPr="00D64694">
        <w:t xml:space="preserve"> ‘children’.</w:t>
      </w:r>
    </w:p>
  </w:footnote>
  <w:footnote w:id="223">
    <w:p w14:paraId="470A1D81" w14:textId="6ECE1966" w:rsidR="00BC6239" w:rsidRPr="00D64694" w:rsidRDefault="00BC6239" w:rsidP="00B0017B">
      <w:pPr>
        <w:pStyle w:val="FootnoteText"/>
      </w:pPr>
      <w:r w:rsidRPr="00D64694">
        <w:rPr>
          <w:rStyle w:val="FootnoteReference"/>
        </w:rPr>
        <w:footnoteRef/>
      </w:r>
      <w:r w:rsidRPr="00D64694">
        <w:tab/>
        <w:t xml:space="preserve">Bivalent verbs such as </w:t>
      </w:r>
      <w:r w:rsidRPr="00D64694">
        <w:rPr>
          <w:rStyle w:val="ChItalBold"/>
        </w:rPr>
        <w:t>mara</w:t>
      </w:r>
      <w:r w:rsidRPr="00D64694">
        <w:t xml:space="preserve"> ‘feel angry (about)’ or </w:t>
      </w:r>
      <w:r w:rsidRPr="00D64694">
        <w:rPr>
          <w:rStyle w:val="ChItalBold"/>
        </w:rPr>
        <w:t>takut</w:t>
      </w:r>
      <w:r w:rsidRPr="00D64694">
        <w:t xml:space="preserve"> ‘feel afraid (of)’ do not require but allow two syntactic arguments (see §</w:t>
      </w:r>
      <w:r w:rsidRPr="00D64694">
        <w:fldChar w:fldCharType="begin"/>
      </w:r>
      <w:r w:rsidRPr="00D64694">
        <w:instrText xml:space="preserve"> REF _Ref350344076 \w \h </w:instrText>
      </w:r>
      <w:r w:rsidRPr="00D64694">
        <w:fldChar w:fldCharType="separate"/>
      </w:r>
      <w:r w:rsidR="00154D81">
        <w:rPr>
          <w:cs/>
        </w:rPr>
        <w:t>‎</w:t>
      </w:r>
      <w:r w:rsidR="00154D81">
        <w:t>5.3.1</w:t>
      </w:r>
      <w:r w:rsidRPr="00D64694">
        <w:fldChar w:fldCharType="end"/>
      </w:r>
      <w:r w:rsidRPr="00D64694">
        <w:t xml:space="preserve"> and §</w:t>
      </w:r>
      <w:r w:rsidRPr="00D64694">
        <w:fldChar w:fldCharType="begin"/>
      </w:r>
      <w:r w:rsidRPr="00D64694">
        <w:instrText xml:space="preserve"> REF _Ref367459475 \w \h </w:instrText>
      </w:r>
      <w:r w:rsidRPr="00D64694">
        <w:fldChar w:fldCharType="separate"/>
      </w:r>
      <w:r w:rsidR="00154D81">
        <w:rPr>
          <w:cs/>
        </w:rPr>
        <w:t>‎</w:t>
      </w:r>
      <w:r w:rsidR="00154D81">
        <w:t>11.1</w:t>
      </w:r>
      <w:r w:rsidRPr="00D64694">
        <w:fldChar w:fldCharType="end"/>
      </w:r>
      <w:r w:rsidRPr="00D64694">
        <w:t xml:space="preserve">). That is, speakers quite commonly encode patients such as </w:t>
      </w:r>
      <w:r w:rsidRPr="00D64694">
        <w:rPr>
          <w:rStyle w:val="ChItalBold"/>
        </w:rPr>
        <w:t>orang</w:t>
      </w:r>
      <w:r w:rsidRPr="00D64694">
        <w:t xml:space="preserve"> in </w:t>
      </w:r>
      <w:r w:rsidRPr="00D64694">
        <w:fldChar w:fldCharType="begin"/>
      </w:r>
      <w:r w:rsidRPr="00D64694">
        <w:instrText xml:space="preserve"> REF _Ref339634491 \h </w:instrText>
      </w:r>
      <w:r w:rsidRPr="00D64694">
        <w:fldChar w:fldCharType="separate"/>
      </w:r>
      <w:r w:rsidR="00154D81" w:rsidRPr="00534F9D">
        <w:t>(</w:t>
      </w:r>
      <w:r w:rsidR="00154D81">
        <w:rPr>
          <w:noProof/>
        </w:rPr>
        <w:t>38</w:t>
      </w:r>
      <w:r w:rsidR="00154D81" w:rsidRPr="00534F9D">
        <w:t>)</w:t>
      </w:r>
      <w:r w:rsidRPr="00D64694">
        <w:fldChar w:fldCharType="end"/>
      </w:r>
      <w:r w:rsidRPr="00D64694">
        <w:t xml:space="preserve"> or </w:t>
      </w:r>
      <w:r w:rsidRPr="00D64694">
        <w:rPr>
          <w:rStyle w:val="ChItalBold"/>
        </w:rPr>
        <w:t>setan</w:t>
      </w:r>
      <w:r>
        <w:rPr>
          <w:rStyle w:val="ChItalBold"/>
        </w:rPr>
        <w:t>g</w:t>
      </w:r>
      <w:r w:rsidRPr="00D64694">
        <w:t xml:space="preserve"> ‘evil spirit’ in </w:t>
      </w:r>
      <w:r w:rsidRPr="00D64694">
        <w:fldChar w:fldCharType="begin"/>
      </w:r>
      <w:r w:rsidRPr="00D64694">
        <w:instrText xml:space="preserve"> REF _Ref339634492 \h </w:instrText>
      </w:r>
      <w:r w:rsidRPr="00D64694">
        <w:fldChar w:fldCharType="separate"/>
      </w:r>
      <w:r w:rsidR="00154D81" w:rsidRPr="00534F9D">
        <w:t>(</w:t>
      </w:r>
      <w:r w:rsidR="00154D81">
        <w:rPr>
          <w:noProof/>
        </w:rPr>
        <w:t>39</w:t>
      </w:r>
      <w:r w:rsidR="00154D81" w:rsidRPr="00534F9D">
        <w:t>)</w:t>
      </w:r>
      <w:r w:rsidRPr="00D64694">
        <w:fldChar w:fldCharType="end"/>
      </w:r>
      <w:r w:rsidRPr="00D64694">
        <w:t xml:space="preserve"> as oblique arguments rather than as direct objects.</w:t>
      </w:r>
    </w:p>
  </w:footnote>
  <w:footnote w:id="224">
    <w:p w14:paraId="20286D7E" w14:textId="77777777" w:rsidR="00BC6239" w:rsidRPr="00D64694" w:rsidRDefault="00BC6239" w:rsidP="00B0017B">
      <w:pPr>
        <w:pStyle w:val="FootnoteText"/>
      </w:pPr>
      <w:r w:rsidRPr="00D64694">
        <w:rPr>
          <w:rStyle w:val="FootnoteReference"/>
        </w:rPr>
        <w:footnoteRef/>
      </w:r>
      <w:r w:rsidRPr="00D64694">
        <w:tab/>
        <w:t xml:space="preserve">The examples in </w:t>
      </w:r>
      <w:r w:rsidRPr="00D64694">
        <w:fldChar w:fldCharType="begin"/>
      </w:r>
      <w:r w:rsidRPr="00D64694">
        <w:instrText xml:space="preserve"> REF _Ref318981330 \h </w:instrText>
      </w:r>
      <w:r w:rsidRPr="00D64694">
        <w:fldChar w:fldCharType="separate"/>
      </w:r>
      <w:r w:rsidR="00154D81" w:rsidRPr="00534F9D">
        <w:t>(</w:t>
      </w:r>
      <w:r w:rsidR="00154D81">
        <w:rPr>
          <w:noProof/>
        </w:rPr>
        <w:t>47</w:t>
      </w:r>
      <w:r w:rsidRPr="00D64694">
        <w:fldChar w:fldCharType="end"/>
      </w:r>
      <w:r w:rsidRPr="00D64694">
        <w:fldChar w:fldCharType="begin"/>
      </w:r>
      <w:r w:rsidRPr="00D64694">
        <w:instrText xml:space="preserve"> REF _Ref316473796 \n \h </w:instrText>
      </w:r>
      <w:r w:rsidRPr="00D64694">
        <w:fldChar w:fldCharType="separate"/>
      </w:r>
      <w:r w:rsidR="00154D81">
        <w:rPr>
          <w:cs/>
        </w:rPr>
        <w:t>‎</w:t>
      </w:r>
      <w:r w:rsidR="00154D81">
        <w:t>a</w:t>
      </w:r>
      <w:r w:rsidRPr="00D64694">
        <w:fldChar w:fldCharType="end"/>
      </w:r>
      <w:r w:rsidRPr="00D64694">
        <w:t xml:space="preserve">) and </w:t>
      </w:r>
      <w:r w:rsidRPr="00D64694">
        <w:fldChar w:fldCharType="begin"/>
      </w:r>
      <w:r w:rsidRPr="00D64694">
        <w:instrText xml:space="preserve"> REF _Ref318989523 \h </w:instrText>
      </w:r>
      <w:r w:rsidRPr="00D64694">
        <w:fldChar w:fldCharType="separate"/>
      </w:r>
      <w:r w:rsidR="00154D81" w:rsidRPr="00534F9D">
        <w:t>(</w:t>
      </w:r>
      <w:r w:rsidR="00154D81">
        <w:rPr>
          <w:noProof/>
        </w:rPr>
        <w:t>48</w:t>
      </w:r>
      <w:r w:rsidRPr="00D64694">
        <w:fldChar w:fldCharType="end"/>
      </w:r>
      <w:r w:rsidRPr="00D64694">
        <w:fldChar w:fldCharType="begin"/>
      </w:r>
      <w:r w:rsidRPr="00D64694">
        <w:instrText xml:space="preserve"> REF _Ref323024251 \n \h </w:instrText>
      </w:r>
      <w:r w:rsidRPr="00D64694">
        <w:fldChar w:fldCharType="separate"/>
      </w:r>
      <w:r w:rsidR="00154D81">
        <w:rPr>
          <w:cs/>
        </w:rPr>
        <w:t>‎</w:t>
      </w:r>
      <w:r w:rsidR="00154D81">
        <w:t>a</w:t>
      </w:r>
      <w:r w:rsidRPr="00D64694">
        <w:fldChar w:fldCharType="end"/>
      </w:r>
      <w:r w:rsidRPr="00D64694">
        <w:t xml:space="preserve">) are taken from the corpus while the examples in </w:t>
      </w:r>
      <w:r w:rsidRPr="00D64694">
        <w:fldChar w:fldCharType="begin"/>
      </w:r>
      <w:r w:rsidRPr="00D64694">
        <w:instrText xml:space="preserve"> REF _Ref318981330 \h </w:instrText>
      </w:r>
      <w:r w:rsidRPr="00D64694">
        <w:fldChar w:fldCharType="separate"/>
      </w:r>
      <w:r w:rsidR="00154D81" w:rsidRPr="00534F9D">
        <w:t>(</w:t>
      </w:r>
      <w:r w:rsidR="00154D81">
        <w:rPr>
          <w:noProof/>
        </w:rPr>
        <w:t>47</w:t>
      </w:r>
      <w:r w:rsidRPr="00D64694">
        <w:fldChar w:fldCharType="end"/>
      </w:r>
      <w:r w:rsidRPr="00D64694">
        <w:fldChar w:fldCharType="begin"/>
      </w:r>
      <w:r w:rsidRPr="00D64694">
        <w:instrText xml:space="preserve"> REF _Ref316473799 \n \h </w:instrText>
      </w:r>
      <w:r w:rsidRPr="00D64694">
        <w:fldChar w:fldCharType="separate"/>
      </w:r>
      <w:r w:rsidR="00154D81">
        <w:rPr>
          <w:cs/>
        </w:rPr>
        <w:t>‎</w:t>
      </w:r>
      <w:r w:rsidR="00154D81">
        <w:t>b</w:t>
      </w:r>
      <w:r w:rsidRPr="00D64694">
        <w:fldChar w:fldCharType="end"/>
      </w:r>
      <w:r w:rsidRPr="00D64694">
        <w:t xml:space="preserve">) and </w:t>
      </w:r>
      <w:r w:rsidRPr="00D64694">
        <w:fldChar w:fldCharType="begin"/>
      </w:r>
      <w:r w:rsidRPr="00D64694">
        <w:instrText xml:space="preserve"> REF _Ref318989523 \h </w:instrText>
      </w:r>
      <w:r w:rsidRPr="00D64694">
        <w:fldChar w:fldCharType="separate"/>
      </w:r>
      <w:r w:rsidR="00154D81" w:rsidRPr="00534F9D">
        <w:t>(</w:t>
      </w:r>
      <w:r w:rsidR="00154D81">
        <w:rPr>
          <w:noProof/>
        </w:rPr>
        <w:t>48</w:t>
      </w:r>
      <w:r w:rsidRPr="00D64694">
        <w:fldChar w:fldCharType="end"/>
      </w:r>
      <w:r w:rsidRPr="00D64694">
        <w:fldChar w:fldCharType="begin"/>
      </w:r>
      <w:r w:rsidRPr="00D64694">
        <w:instrText xml:space="preserve"> REF _Ref323024252 \n \h </w:instrText>
      </w:r>
      <w:r w:rsidRPr="00D64694">
        <w:fldChar w:fldCharType="separate"/>
      </w:r>
      <w:r w:rsidR="00154D81">
        <w:rPr>
          <w:cs/>
        </w:rPr>
        <w:t>‎</w:t>
      </w:r>
      <w:r w:rsidR="00154D81">
        <w:t>b</w:t>
      </w:r>
      <w:r w:rsidRPr="00D64694">
        <w:fldChar w:fldCharType="end"/>
      </w:r>
      <w:r w:rsidRPr="00D64694">
        <w:t>) are elicited.</w:t>
      </w:r>
    </w:p>
  </w:footnote>
  <w:footnote w:id="225">
    <w:p w14:paraId="46A15F42" w14:textId="6A5BE7A7" w:rsidR="00BC6239" w:rsidRPr="00D64694" w:rsidRDefault="00BC6239" w:rsidP="00CF7524">
      <w:pPr>
        <w:pStyle w:val="FootnoteText"/>
      </w:pPr>
      <w:bookmarkStart w:id="4256" w:name="_Ref438368001"/>
      <w:r w:rsidRPr="00D64694">
        <w:rPr>
          <w:rStyle w:val="FootnoteReference"/>
        </w:rPr>
        <w:footnoteRef/>
      </w:r>
      <w:r w:rsidRPr="00D64694">
        <w:tab/>
        <w:t xml:space="preserve">In terms of its etymology, </w:t>
      </w:r>
      <w:r>
        <w:rPr>
          <w:rStyle w:val="Citation"/>
        </w:rPr>
        <w:fldChar w:fldCharType="begin"/>
      </w:r>
      <w:r>
        <w:rPr>
          <w:rStyle w:val="Citation"/>
        </w:rPr>
        <w:instrText>ADDIN CITAVI.PLACEHOLDER a7af33e8-2258-4692-89c7-cbfc6d19208f 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iBUYWRtb3IgKHAuYy4gMjAxMyk8L1RleHQ+DQogICAgPC9UZXh0VW5pdD4NCiAgPC9UZXh0VW5pdHM+DQo8L1BsYWNlaG9sZGVyPg==</w:instrText>
      </w:r>
      <w:r>
        <w:rPr>
          <w:rStyle w:val="Citation"/>
        </w:rPr>
        <w:fldChar w:fldCharType="separate"/>
      </w:r>
      <w:bookmarkStart w:id="4257" w:name="_CTVP001a7af33e82258469289c7cbfc6d19208f"/>
      <w:r w:rsidR="0092006B">
        <w:rPr>
          <w:rStyle w:val="Citation"/>
        </w:rPr>
        <w:t>U. Tadmor (p.c. 2013)</w:t>
      </w:r>
      <w:bookmarkEnd w:id="4257"/>
      <w:r>
        <w:rPr>
          <w:rStyle w:val="Citation"/>
        </w:rPr>
        <w:fldChar w:fldCharType="end"/>
      </w:r>
      <w:r w:rsidRPr="00D64694">
        <w:t xml:space="preserve"> notes that “</w:t>
      </w:r>
      <w:r w:rsidRPr="00D64694">
        <w:rPr>
          <w:rStyle w:val="ChItalBold"/>
        </w:rPr>
        <w:t>sama</w:t>
      </w:r>
      <w:r w:rsidRPr="00D64694">
        <w:rPr>
          <w:i/>
          <w:iCs/>
        </w:rPr>
        <w:t xml:space="preserve"> </w:t>
      </w:r>
      <w:r w:rsidRPr="00D64694">
        <w:t>was borrowed from Sanskrit into Malay in ancient times with the meaning ‘same’. Much later it also came to mean ‘with’ in Bazaar Malay</w:t>
      </w:r>
      <w:r w:rsidRPr="00D64694">
        <w:rPr>
          <w:lang w:eastAsia="en-US"/>
        </w:rPr>
        <w:t>”.</w:t>
      </w:r>
      <w:bookmarkEnd w:id="4256"/>
    </w:p>
  </w:footnote>
  <w:footnote w:id="226">
    <w:p w14:paraId="1436F8A5" w14:textId="69C534F2" w:rsidR="00BC6239" w:rsidRPr="00D64694" w:rsidRDefault="00BC6239" w:rsidP="00897766">
      <w:pPr>
        <w:pStyle w:val="FootnoteText"/>
      </w:pPr>
      <w:r w:rsidRPr="00D64694">
        <w:rPr>
          <w:rStyle w:val="FootnoteReference"/>
        </w:rPr>
        <w:footnoteRef/>
      </w:r>
      <w:r w:rsidRPr="00D64694">
        <w:tab/>
        <w:t>In the corpus only sing</w:t>
      </w:r>
      <w:r>
        <w:t xml:space="preserve">ular </w:t>
      </w:r>
      <w:r w:rsidRPr="00D64694">
        <w:t xml:space="preserve">pronominal complements of </w:t>
      </w:r>
      <w:r w:rsidRPr="00D64694">
        <w:rPr>
          <w:rStyle w:val="ChItalBold"/>
        </w:rPr>
        <w:t>sperti</w:t>
      </w:r>
      <w:r w:rsidRPr="00D64694">
        <w:t xml:space="preserve"> ‘similar to’ are attested.</w:t>
      </w:r>
    </w:p>
  </w:footnote>
  <w:footnote w:id="227">
    <w:p w14:paraId="1BED8CC3" w14:textId="508D5595" w:rsidR="00BC6239" w:rsidRPr="00D64694" w:rsidRDefault="00BC6239" w:rsidP="00B0017B">
      <w:pPr>
        <w:pStyle w:val="FootnoteText"/>
      </w:pPr>
      <w:r w:rsidRPr="00D64694">
        <w:rPr>
          <w:rStyle w:val="FootnoteReference"/>
        </w:rPr>
        <w:footnoteRef/>
      </w:r>
      <w:r w:rsidRPr="00D64694">
        <w:tab/>
        <w:t xml:space="preserve">In terms of its etymology, </w:t>
      </w:r>
      <w:r>
        <w:rPr>
          <w:rStyle w:val="Citation"/>
        </w:rPr>
        <w:fldChar w:fldCharType="begin"/>
      </w:r>
      <w:r>
        <w:rPr>
          <w:rStyle w:val="Citation"/>
        </w:rPr>
        <w:instrText>ADDIN CITAVI.PLACEHOLDER 09177a42-706e-4a02-8351-548ccd529860 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iBUYWRtb3IgKHAuYy4gMjAxMyk8L1RleHQ+DQogICAgPC9UZXh0VW5pdD4NCiAgPC9UZXh0VW5pdHM+DQo8L1BsYWNlaG9sZGVyPg==</w:instrText>
      </w:r>
      <w:r>
        <w:rPr>
          <w:rStyle w:val="Citation"/>
        </w:rPr>
        <w:fldChar w:fldCharType="separate"/>
      </w:r>
      <w:bookmarkStart w:id="4331" w:name="_CTVP00109177a42706e4a028351548ccd529860"/>
      <w:r w:rsidR="0092006B">
        <w:rPr>
          <w:rStyle w:val="Citation"/>
        </w:rPr>
        <w:t>U. Tadmor (p.c. 2013)</w:t>
      </w:r>
      <w:bookmarkEnd w:id="4331"/>
      <w:r>
        <w:rPr>
          <w:rStyle w:val="Citation"/>
        </w:rPr>
        <w:fldChar w:fldCharType="end"/>
      </w:r>
      <w:r w:rsidRPr="00D64694">
        <w:t xml:space="preserve"> notes that the preposition </w:t>
      </w:r>
      <w:r w:rsidRPr="00D64694">
        <w:rPr>
          <w:rStyle w:val="ChItalBold"/>
        </w:rPr>
        <w:t>kaya</w:t>
      </w:r>
      <w:r w:rsidRPr="00D64694">
        <w:rPr>
          <w:lang w:eastAsia="en-US"/>
        </w:rPr>
        <w:t xml:space="preserve"> ‘like’ is distinct from the stative verb </w:t>
      </w:r>
      <w:r w:rsidRPr="00D64694">
        <w:rPr>
          <w:rStyle w:val="ChItalBold"/>
        </w:rPr>
        <w:t>kaya</w:t>
      </w:r>
      <w:r w:rsidRPr="00D64694">
        <w:rPr>
          <w:lang w:eastAsia="en-US"/>
        </w:rPr>
        <w:t xml:space="preserve"> ‘be rich’: stative “</w:t>
      </w:r>
      <w:r w:rsidRPr="00D64694">
        <w:rPr>
          <w:rStyle w:val="ChItalBold"/>
        </w:rPr>
        <w:t>kaya</w:t>
      </w:r>
      <w:r w:rsidRPr="00D64694">
        <w:rPr>
          <w:lang w:eastAsia="en-US"/>
        </w:rPr>
        <w:t xml:space="preserve"> ‘be rich’ “was borrowed from Persian into Classical Malay” while similative “</w:t>
      </w:r>
      <w:r w:rsidRPr="00D64694">
        <w:rPr>
          <w:rStyle w:val="ChItalBold"/>
        </w:rPr>
        <w:t>kaya</w:t>
      </w:r>
      <w:r w:rsidRPr="00D64694">
        <w:rPr>
          <w:lang w:eastAsia="en-US"/>
        </w:rPr>
        <w:t xml:space="preserve"> ‘like’ was borrowed from Javanese into colloquial varieties of Indonesian many centuries later. There is no etymological connection between the two”.</w:t>
      </w:r>
    </w:p>
  </w:footnote>
  <w:footnote w:id="228">
    <w:p w14:paraId="779BD62B" w14:textId="1B23548C" w:rsidR="00BC6239" w:rsidRPr="00D64694" w:rsidRDefault="00BC6239" w:rsidP="00B0017B">
      <w:pPr>
        <w:pStyle w:val="FootnoteText"/>
      </w:pPr>
      <w:r w:rsidRPr="00D64694">
        <w:rPr>
          <w:rStyle w:val="FootnoteReference"/>
        </w:rPr>
        <w:footnoteRef/>
      </w:r>
      <w:r w:rsidRPr="00D64694">
        <w:tab/>
        <w:t xml:space="preserve">At this point in the research, the number of clauses with overt and elided core arguments has not been quantified to examine which strategy is </w:t>
      </w:r>
      <w:r>
        <w:t xml:space="preserve">the </w:t>
      </w:r>
      <w:r w:rsidRPr="00D64694">
        <w:t>preferred</w:t>
      </w:r>
      <w:r>
        <w:t xml:space="preserve"> one</w:t>
      </w:r>
      <w:r w:rsidRPr="00D64694">
        <w:t>.</w:t>
      </w:r>
    </w:p>
  </w:footnote>
  <w:footnote w:id="229">
    <w:p w14:paraId="30742291" w14:textId="77777777" w:rsidR="00BC6239" w:rsidRPr="00D64694" w:rsidRDefault="00BC6239" w:rsidP="00B0017B">
      <w:pPr>
        <w:pStyle w:val="FootnoteText"/>
      </w:pPr>
      <w:r w:rsidRPr="00D64694">
        <w:rPr>
          <w:rStyle w:val="FootnoteReference"/>
        </w:rPr>
        <w:footnoteRef/>
      </w:r>
      <w:r w:rsidRPr="00D64694">
        <w:tab/>
        <w:t xml:space="preserve">This total excludes serial verb constructions formed with </w:t>
      </w:r>
      <w:r w:rsidRPr="00D64694">
        <w:rPr>
          <w:rStyle w:val="ChItalBold"/>
        </w:rPr>
        <w:t>kasi</w:t>
      </w:r>
      <w:r w:rsidRPr="00D64694">
        <w:t xml:space="preserve"> ‘give’ (see §</w:t>
      </w:r>
      <w:r w:rsidRPr="00D64694">
        <w:fldChar w:fldCharType="begin"/>
      </w:r>
      <w:r w:rsidRPr="00D64694">
        <w:instrText xml:space="preserve"> REF _Ref290797493 \w \h </w:instrText>
      </w:r>
      <w:r w:rsidRPr="00D64694">
        <w:fldChar w:fldCharType="separate"/>
      </w:r>
      <w:r w:rsidR="00154D81">
        <w:rPr>
          <w:cs/>
        </w:rPr>
        <w:t>‎</w:t>
      </w:r>
      <w:r w:rsidR="00154D81">
        <w:t>11.2.1.2</w:t>
      </w:r>
      <w:r w:rsidRPr="00D64694">
        <w:fldChar w:fldCharType="end"/>
      </w:r>
      <w:r w:rsidRPr="00D64694">
        <w:t>).</w:t>
      </w:r>
    </w:p>
  </w:footnote>
  <w:footnote w:id="230">
    <w:p w14:paraId="725ED14A" w14:textId="79AC6FA5" w:rsidR="00BC6239" w:rsidRPr="00D64694" w:rsidRDefault="00BC6239" w:rsidP="00B0017B">
      <w:pPr>
        <w:pStyle w:val="FootnoteText"/>
      </w:pPr>
      <w:r w:rsidRPr="00D64694">
        <w:rPr>
          <w:rStyle w:val="FootnoteReference"/>
        </w:rPr>
        <w:footnoteRef/>
      </w:r>
      <w:r w:rsidRPr="00D64694">
        <w:tab/>
        <w:t>Alternatively, the oblique strategy is also called “</w:t>
      </w:r>
      <w:r w:rsidRPr="00D64694">
        <w:rPr>
          <w:rFonts w:eastAsia="Times New Roman"/>
          <w:lang w:eastAsia="en-US"/>
        </w:rPr>
        <w:t xml:space="preserve">‘dative alternation’, earlier ‘dative shift’ or ‘dative movement’” </w:t>
      </w:r>
      <w:r>
        <w:rPr>
          <w:rStyle w:val="Citation"/>
        </w:rPr>
        <w:fldChar w:fldCharType="begin"/>
      </w:r>
      <w:r>
        <w:rPr>
          <w:rStyle w:val="Citation"/>
        </w:rPr>
        <w:instrText>ADDIN CITAVI.PLACEHOLDER 3bc65b88-dc6c-4d80-9a49-3d57695ccfea PFBsYWNlaG9sZGVyPg0KICA8QWRkSW5WZXJzaW9uPjUuMi4wLjg8L0FkZEluVmVyc2lvbj4NCiAgPElkPjNiYzY1Yjg4LWRjNmMtNGQ4MC05YTQ5LTNkNTc2OTVjY2ZlYTwvSWQ+DQogIDxFbnRyaWVzPg0KICAgIDxFbnRyeT4NCiAgICAgIDxJZD5kNDAwM2NiZS05NzdlLTRjMjEtODA4MC0zOTdjM2ZkNWVkNjA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xjaHVrb3YgZXQgYWwuIDIwMTA6IDE4KTwvVGV4dD4NCiAgICA8L1RleHRVbml0Pg0KICA8L1RleHRVbml0cz4NCjwvUGxhY2Vob2xkZXI+</w:instrText>
      </w:r>
      <w:r>
        <w:rPr>
          <w:rStyle w:val="Citation"/>
        </w:rPr>
        <w:fldChar w:fldCharType="separate"/>
      </w:r>
      <w:bookmarkStart w:id="4442" w:name="_CTVP0013bc65b88dc6c4d809a493d57695ccfea"/>
      <w:r w:rsidR="0092006B">
        <w:rPr>
          <w:rStyle w:val="Citation"/>
        </w:rPr>
        <w:t>(Malchukov et al. 2010: 18)</w:t>
      </w:r>
      <w:bookmarkEnd w:id="4442"/>
      <w:r>
        <w:rPr>
          <w:rStyle w:val="Citation"/>
        </w:rPr>
        <w:fldChar w:fldCharType="end"/>
      </w:r>
      <w:r w:rsidRPr="00D64694">
        <w:t xml:space="preserve">; an alternative term for “R-type obliques” is </w:t>
      </w:r>
      <w:r w:rsidRPr="00D64694">
        <w:rPr>
          <w:lang w:eastAsia="en-US"/>
        </w:rPr>
        <w:t xml:space="preserve">“indirective alignment” </w:t>
      </w:r>
      <w:r>
        <w:rPr>
          <w:rStyle w:val="Citation"/>
        </w:rPr>
        <w:fldChar w:fldCharType="begin"/>
      </w:r>
      <w:r>
        <w:rPr>
          <w:rStyle w:val="Citation"/>
        </w:rPr>
        <w:instrText>ADDIN CITAVI.PLACEHOLDER b0128df8-29b6-4b08-a3b2-70c82544af97 PFBsYWNlaG9sZGVyPg0KICA8QWRkSW5WZXJzaW9uPjUuMi4wLjg8L0FkZEluVmVyc2lvbj4NCiAgPElkPmIwMTI4ZGY4LTI5YjYtNGIwOC1hM2IyLTcwYzgyNTQ0YWY5NzwvSWQ+DQogIDxFbnRyaWVzPg0KICAgIDxFbnRyeT4NCiAgICAgIDxJZD5hZDQ3Mjc1Ni00YTVhLTRhN2ItOGYxOS1mNGM2NTJmM2QxZTE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E5ZDg4OWMxLTZhMjQtNDM3My1iNmQ3LTkwMDc1MWM0OTNiOTwvUmVmZXJlbmNlSWQ+DQogICAgICA8WWVhck9ubHk+dHJ1ZTwvWWVhck9ubHk+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DogMyk8L1RleHQ+DQogICAgPC9UZXh0VW5pdD4NCiAgPC9UZXh0VW5pdHM+DQo8L1BsYWNlaG9sZGVyPg==</w:instrText>
      </w:r>
      <w:r>
        <w:rPr>
          <w:rStyle w:val="Citation"/>
        </w:rPr>
        <w:fldChar w:fldCharType="separate"/>
      </w:r>
      <w:bookmarkStart w:id="4443" w:name="_CTVP001b0128df829b64b08a3b270c82544af97"/>
      <w:r w:rsidR="0092006B">
        <w:rPr>
          <w:rStyle w:val="Citation"/>
        </w:rPr>
        <w:t>(2010: 3)</w:t>
      </w:r>
      <w:bookmarkEnd w:id="4443"/>
      <w:r>
        <w:rPr>
          <w:rStyle w:val="Citation"/>
        </w:rPr>
        <w:fldChar w:fldCharType="end"/>
      </w:r>
      <w:r w:rsidRPr="00D64694">
        <w:t>.</w:t>
      </w:r>
    </w:p>
  </w:footnote>
  <w:footnote w:id="231">
    <w:p w14:paraId="27CA3CDC" w14:textId="42E9D9BF" w:rsidR="00BC6239" w:rsidRPr="00D64694" w:rsidRDefault="00BC6239" w:rsidP="00714036">
      <w:pPr>
        <w:pStyle w:val="FootnoteText"/>
      </w:pPr>
      <w:r w:rsidRPr="00D64694">
        <w:rPr>
          <w:rStyle w:val="FootnoteReference"/>
        </w:rPr>
        <w:footnoteRef/>
      </w:r>
      <w:r w:rsidRPr="00D64694">
        <w:tab/>
        <w:t>See also</w:t>
      </w:r>
      <w:r>
        <w:t xml:space="preserve"> </w:t>
      </w:r>
      <w:r w:rsidRPr="00182ABC">
        <w:rPr>
          <w:rStyle w:val="Citation"/>
        </w:rPr>
        <w:fldChar w:fldCharType="begin"/>
      </w:r>
      <w:r w:rsidRPr="00182ABC">
        <w:rPr>
          <w:rStyle w:val="Citation"/>
        </w:rPr>
        <w:instrText>ADDIN CITAVI.PLACEHOLDER 32503161-5cab-42ed-86eb-44d26a580754 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tcmllPC9UZXh0Pg0KICAgIDwvVGV4dFVuaXQ+DQogIDwvVGV4dFVuaXRzPg0KPC9QbGFjZWhvbGRlcj4=</w:instrText>
      </w:r>
      <w:r w:rsidRPr="00182ABC">
        <w:rPr>
          <w:rStyle w:val="Citation"/>
        </w:rPr>
        <w:fldChar w:fldCharType="separate"/>
      </w:r>
      <w:bookmarkStart w:id="4471" w:name="_CTVP001325031615cab42ed86eb44d26a580754"/>
      <w:r w:rsidR="0092006B">
        <w:rPr>
          <w:rStyle w:val="Citation"/>
        </w:rPr>
        <w:t>Comrie</w:t>
      </w:r>
      <w:bookmarkEnd w:id="4471"/>
      <w:r w:rsidRPr="00182ABC">
        <w:rPr>
          <w:rStyle w:val="Citation"/>
        </w:rPr>
        <w:fldChar w:fldCharType="end"/>
      </w:r>
      <w:r>
        <w:rPr>
          <w:rStyle w:val="Citation"/>
        </w:rPr>
        <w:t>’s</w:t>
      </w:r>
      <w:r w:rsidRPr="00513C8C">
        <w:rPr>
          <w:rStyle w:val="Citation"/>
        </w:rPr>
        <w:t xml:space="preserve"> </w:t>
      </w:r>
      <w:r w:rsidRPr="00182ABC">
        <w:rPr>
          <w:rStyle w:val="Citation"/>
        </w:rPr>
        <w:fldChar w:fldCharType="begin"/>
      </w:r>
      <w:r w:rsidRPr="00182ABC">
        <w:rPr>
          <w:rStyle w:val="Citation"/>
        </w:rPr>
        <w:instrText>ADDIN CITAVI.PLACEHOLDER 71ce77a6-cc5d-48a1-86a4-0626889c4923 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OSk8L1RleHQ+DQogICAgPC9UZXh0VW5pdD4NCiAgPC9UZXh0VW5pdHM+DQo8L1BsYWNlaG9sZGVyPg==</w:instrText>
      </w:r>
      <w:r w:rsidRPr="00182ABC">
        <w:rPr>
          <w:rStyle w:val="Citation"/>
        </w:rPr>
        <w:fldChar w:fldCharType="separate"/>
      </w:r>
      <w:bookmarkStart w:id="4472" w:name="_CTVP00171ce77a6cc5d48a186a40626889c4923"/>
      <w:r w:rsidR="0092006B">
        <w:rPr>
          <w:rStyle w:val="Citation"/>
        </w:rPr>
        <w:t>(1989)</w:t>
      </w:r>
      <w:bookmarkEnd w:id="4472"/>
      <w:r w:rsidRPr="00182ABC">
        <w:rPr>
          <w:rStyle w:val="Citation"/>
        </w:rPr>
        <w:fldChar w:fldCharType="end"/>
      </w:r>
      <w:r w:rsidRPr="00D64694">
        <w:t xml:space="preserve"> animacy hierarchy,</w:t>
      </w:r>
      <w:r>
        <w:t xml:space="preserve"> </w:t>
      </w:r>
      <w:r w:rsidRPr="00182ABC">
        <w:rPr>
          <w:rStyle w:val="Citation"/>
        </w:rPr>
        <w:fldChar w:fldCharType="begin"/>
      </w:r>
      <w:r>
        <w:rPr>
          <w:rStyle w:val="Citation"/>
        </w:rPr>
        <w:instrText>ADDIN CITAVI.PLACEHOLDER df62d752-57a8-4d5c-a2ab-24558ddc03a0 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4b248L1RleHQ+DQogICAgPC9UZXh0VW5pdD4NCiAgPC9UZXh0VW5pdHM+DQo8L1BsYWNlaG9sZGVyPg==</w:instrText>
      </w:r>
      <w:r w:rsidRPr="00182ABC">
        <w:rPr>
          <w:rStyle w:val="Citation"/>
        </w:rPr>
        <w:fldChar w:fldCharType="separate"/>
      </w:r>
      <w:bookmarkStart w:id="4473" w:name="_CTVP001df62d75257a84d5ca2ab24558ddc03a0"/>
      <w:r w:rsidR="0092006B">
        <w:rPr>
          <w:rStyle w:val="Citation"/>
        </w:rPr>
        <w:t>Dixon</w:t>
      </w:r>
      <w:bookmarkEnd w:id="4473"/>
      <w:r w:rsidRPr="00182ABC">
        <w:rPr>
          <w:rStyle w:val="Citation"/>
        </w:rPr>
        <w:fldChar w:fldCharType="end"/>
      </w:r>
      <w:r>
        <w:rPr>
          <w:rStyle w:val="Citation"/>
        </w:rPr>
        <w:t>’s</w:t>
      </w:r>
      <w:r w:rsidRPr="00513C8C">
        <w:rPr>
          <w:rStyle w:val="Citation"/>
        </w:rPr>
        <w:t xml:space="preserve"> </w:t>
      </w:r>
      <w:r w:rsidRPr="00182ABC">
        <w:rPr>
          <w:rStyle w:val="Citation"/>
        </w:rPr>
        <w:fldChar w:fldCharType="begin"/>
      </w:r>
      <w:r>
        <w:rPr>
          <w:rStyle w:val="Citation"/>
        </w:rPr>
        <w:instrText>ADDIN CITAVI.PLACEHOLDER 3ffa3651-d741-4f81-b82e-c638c3b6832b 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c5OiA4NSk8L1RleHQ+DQogICAgPC9UZXh0VW5pdD4NCiAgPC9UZXh0VW5pdHM+DQo8L1BsYWNlaG9sZGVyPg==</w:instrText>
      </w:r>
      <w:r w:rsidRPr="00182ABC">
        <w:rPr>
          <w:rStyle w:val="Citation"/>
        </w:rPr>
        <w:fldChar w:fldCharType="separate"/>
      </w:r>
      <w:bookmarkStart w:id="4474" w:name="_CTVP0013ffa3651d7414f81b82ec638c3b6832b"/>
      <w:r w:rsidR="0092006B">
        <w:rPr>
          <w:rStyle w:val="Citation"/>
        </w:rPr>
        <w:t>(1979: 85)</w:t>
      </w:r>
      <w:bookmarkEnd w:id="4474"/>
      <w:r w:rsidRPr="00182ABC">
        <w:rPr>
          <w:rStyle w:val="Citation"/>
        </w:rPr>
        <w:fldChar w:fldCharType="end"/>
      </w:r>
      <w:r>
        <w:t xml:space="preserve"> </w:t>
      </w:r>
      <w:r w:rsidRPr="00D64694">
        <w:t>agency scale, and</w:t>
      </w:r>
      <w:r>
        <w:t xml:space="preserve"> </w:t>
      </w:r>
      <w:r w:rsidRPr="00182ABC">
        <w:rPr>
          <w:rStyle w:val="Citation"/>
        </w:rPr>
        <w:fldChar w:fldCharType="begin"/>
      </w:r>
      <w:r>
        <w:rPr>
          <w:rStyle w:val="Citation"/>
        </w:rPr>
        <w:instrText>ADDIN CITAVI.PLACEHOLDER fbb862e0-0294-44e6-9d33-66360f19e1ab 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NaWNoYWVsPC9GaXJzdE5hbWU+DQogICAgICAgICAgICA8TGFzdE5hbWU+U2lsdmVyc3RlaW4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HZlcnN0ZWluPC9UZXh0Pg0KICAgIDwvVGV4dFVuaXQ+DQogIDwvVGV4dFVuaXRzPg0KPC9QbGFjZWhvbGRlcj4=</w:instrText>
      </w:r>
      <w:r w:rsidRPr="00182ABC">
        <w:rPr>
          <w:rStyle w:val="Citation"/>
        </w:rPr>
        <w:fldChar w:fldCharType="separate"/>
      </w:r>
      <w:bookmarkStart w:id="4475" w:name="_CTVP001fbb862e0029444e69d3366360f19e1ab"/>
      <w:r w:rsidR="0092006B">
        <w:rPr>
          <w:rStyle w:val="Citation"/>
        </w:rPr>
        <w:t>Silverstein</w:t>
      </w:r>
      <w:bookmarkEnd w:id="4475"/>
      <w:r w:rsidRPr="00182ABC">
        <w:rPr>
          <w:rStyle w:val="Citation"/>
        </w:rPr>
        <w:fldChar w:fldCharType="end"/>
      </w:r>
      <w:r>
        <w:rPr>
          <w:rStyle w:val="Citation"/>
        </w:rPr>
        <w:t>’s</w:t>
      </w:r>
      <w:r w:rsidRPr="00513C8C">
        <w:rPr>
          <w:rStyle w:val="Citation"/>
        </w:rPr>
        <w:t xml:space="preserve"> </w:t>
      </w:r>
      <w:r w:rsidRPr="00182ABC">
        <w:rPr>
          <w:rStyle w:val="Citation"/>
        </w:rPr>
        <w:fldChar w:fldCharType="begin"/>
      </w:r>
      <w:r>
        <w:rPr>
          <w:rStyle w:val="Citation"/>
        </w:rPr>
        <w:instrText>ADDIN CITAVI.PLACEHOLDER a6d97330-2de4-4f44-b2ac-55927b6c51c7 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NzYpPC9UZXh0Pg0KICAgIDwvVGV4dFVuaXQ+DQogIDwvVGV4dFVuaXRzPg0KPC9QbGFjZWhvbGRlcj4=</w:instrText>
      </w:r>
      <w:r w:rsidRPr="00182ABC">
        <w:rPr>
          <w:rStyle w:val="Citation"/>
        </w:rPr>
        <w:fldChar w:fldCharType="separate"/>
      </w:r>
      <w:bookmarkStart w:id="4476" w:name="_CTVP001a6d973302de44f44b2ac55927b6c51c7"/>
      <w:r w:rsidR="0092006B">
        <w:rPr>
          <w:rStyle w:val="Citation"/>
        </w:rPr>
        <w:t>(1976)</w:t>
      </w:r>
      <w:bookmarkEnd w:id="4476"/>
      <w:r w:rsidRPr="00182ABC">
        <w:rPr>
          <w:rStyle w:val="Citation"/>
        </w:rPr>
        <w:fldChar w:fldCharType="end"/>
      </w:r>
      <w:r w:rsidRPr="00D64694">
        <w:t xml:space="preserve"> hierarchy of features.</w:t>
      </w:r>
    </w:p>
  </w:footnote>
  <w:footnote w:id="232">
    <w:p w14:paraId="41ABF528" w14:textId="77777777" w:rsidR="00BC6239" w:rsidRPr="00D64694" w:rsidRDefault="00BC6239" w:rsidP="00B0017B">
      <w:pPr>
        <w:pStyle w:val="FootnoteText"/>
      </w:pPr>
      <w:r w:rsidRPr="00D64694">
        <w:rPr>
          <w:rStyle w:val="FootnoteReference"/>
        </w:rPr>
        <w:footnoteRef/>
      </w:r>
      <w:r w:rsidRPr="00D64694">
        <w:tab/>
        <w:t>As percentages are rounded to one decimal place, they do not always add up to 100%.</w:t>
      </w:r>
    </w:p>
  </w:footnote>
  <w:footnote w:id="233">
    <w:p w14:paraId="66C4DE45" w14:textId="6238F722" w:rsidR="00BC6239" w:rsidRPr="00D64694" w:rsidRDefault="00BC6239" w:rsidP="00B7761A">
      <w:pPr>
        <w:pStyle w:val="FootnoteText"/>
      </w:pPr>
      <w:r w:rsidRPr="00D64694">
        <w:rPr>
          <w:rStyle w:val="FootnoteReference"/>
        </w:rPr>
        <w:footnoteRef/>
      </w:r>
      <w:r w:rsidRPr="00D64694">
        <w:tab/>
      </w:r>
      <w:r w:rsidRPr="003C3935">
        <w:rPr>
          <w:rStyle w:val="Citation"/>
        </w:rPr>
        <w:fldChar w:fldCharType="begin"/>
      </w:r>
      <w:r w:rsidRPr="003C3935">
        <w:rPr>
          <w:rStyle w:val="Citation"/>
        </w:rPr>
        <w:instrText>ADDIN CITAVI.PLACEHOLDER 694a7d6b-e5e4-4fe0-8bff-77510243c594 PFBsYWNlaG9sZGVyPg0KICA8QWRkSW5WZXJzaW9uPjUuMi4wLjg8L0FkZEluVmVyc2lvbj4NCiAgPElkPjY5NGE3ZDZiLWU1ZTQtNGZlMC04YmZmLTc3NTEwMjQzYzU5NDwvSWQ+DQogIDxFbnRyaWVzPg0KICAgIDxFbnRyeT4NCiAgICAgIDxJZD5jZWRjOWU1OS1hZWVmLTQ1NGYtYTI5OS1mNzQwNjE2YTkxNjU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mVmZXJlbmNlSWQ+ODQ5ZWFiMzAtZmJhMS00NDRmLWIwMTEtYWE2YzEyYjg0OWY2PC9SZWZlcmVuY2VJZD4NCiAgICAgIDxSdWxlU2V0T3ZlcnJpZGU+Rm9vdGNpdDwvUnVsZVNldE92ZXJyaWRl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lZGphbGtvdiAoMjAwNzogMTApPC9UZXh0Pg0KICAgIDwvVGV4dFVuaXQ+DQogIDwvVGV4dFVuaXRzPg0KPC9QbGFjZWhvbGRlcj4=</w:instrText>
      </w:r>
      <w:r w:rsidRPr="003C3935">
        <w:rPr>
          <w:rStyle w:val="Citation"/>
        </w:rPr>
        <w:fldChar w:fldCharType="separate"/>
      </w:r>
      <w:bookmarkStart w:id="4578" w:name="_CTVP001694a7d6be5e44fe08bff77510243c594"/>
      <w:r w:rsidR="0092006B">
        <w:rPr>
          <w:rStyle w:val="Citation"/>
        </w:rPr>
        <w:t>Nedjalkov (2007: 10)</w:t>
      </w:r>
      <w:bookmarkEnd w:id="4578"/>
      <w:r w:rsidRPr="003C3935">
        <w:rPr>
          <w:rStyle w:val="Citation"/>
        </w:rPr>
        <w:fldChar w:fldCharType="end"/>
      </w:r>
      <w:r w:rsidRPr="00D64694">
        <w:t xml:space="preserve"> groups syntactic, morphological, and clitic reciprocal constructions together as grammatical or derived reciprocals.</w:t>
      </w:r>
    </w:p>
  </w:footnote>
  <w:footnote w:id="234">
    <w:p w14:paraId="0B440A8F" w14:textId="383BC996" w:rsidR="00BC6239" w:rsidRPr="00D64694" w:rsidRDefault="00BC6239" w:rsidP="00B0017B">
      <w:pPr>
        <w:pStyle w:val="FootnoteText"/>
      </w:pPr>
      <w:r w:rsidRPr="00D64694">
        <w:rPr>
          <w:rStyle w:val="FootnoteReference"/>
        </w:rPr>
        <w:footnoteRef/>
      </w:r>
      <w:r w:rsidRPr="00D64694">
        <w:tab/>
      </w:r>
      <w:r w:rsidRPr="003C3935">
        <w:rPr>
          <w:rStyle w:val="Citation"/>
        </w:rPr>
        <w:fldChar w:fldCharType="begin"/>
      </w:r>
      <w:r w:rsidRPr="003C3935">
        <w:rPr>
          <w:rStyle w:val="Citation"/>
        </w:rPr>
        <w:instrText>ADDIN CITAVI.PLACEHOLDER c427adb2-c538-4dd4-88b6-03a68cf14f13 PFBsYWNlaG9sZGVyPg0KICA8QWRkSW5WZXJzaW9uPjUuMi4wLjg8L0FkZEluVmVyc2lvbj4NCiAgPElkPmM0MjdhZGIyLWM1MzgtNGRkNC04OGI2LTAzYTY4Y2YxNGYxMzwvSWQ+DQogIDxFbnRyaWVzPg0KICAgIDxFbnRyeT4NCiAgICAgIDxJZD4wYjRkYzZkZi1kMDgyLTRlZDUtODRjMi04MDFlZDZiYWYyNj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jg0OWVhYjMwLWZiYTEtNDQ0Zi1iMDExLWFhNmMxMmI4NDlmNjwvUmVmZXJlbmNlSWQ+DQogICAgICA8UnVsZVNldE92ZXJyaWRlPkZvb3RjaXQ8L1J1bGVTZXRPdmVycmlkZT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VmxhZGltaXI8L0ZpcnN0TmFtZT4NCiAgICAgICAgICAgIDxMYXN0TmFtZT5OZWRqYWxrb3Y8L0xhc3ROYW1lPg0KICAgICAgICAgICAgPE1pZGRsZU5hbWU+UC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FjNmQ2ODFhLWIyNDUtNGM4ZC04NTY0LTlkOGI0ODc4NGJhY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lZGphbGtvdiAoMjAwNzogNik8L1RleHQ+DQogICAgPC9UZXh0VW5pdD4NCiAgPC9UZXh0VW5pdHM+DQo8L1BsYWNlaG9sZGVyPg==</w:instrText>
      </w:r>
      <w:r w:rsidRPr="003C3935">
        <w:rPr>
          <w:rStyle w:val="Citation"/>
        </w:rPr>
        <w:fldChar w:fldCharType="separate"/>
      </w:r>
      <w:bookmarkStart w:id="4603" w:name="_CTVP001c427adb2c5384dd488b603a68cf14f13"/>
      <w:r w:rsidR="0092006B">
        <w:rPr>
          <w:rStyle w:val="Citation"/>
        </w:rPr>
        <w:t>Nedjalkov (2007: 6)</w:t>
      </w:r>
      <w:bookmarkEnd w:id="4603"/>
      <w:r w:rsidRPr="003C3935">
        <w:rPr>
          <w:rStyle w:val="Citation"/>
        </w:rPr>
        <w:fldChar w:fldCharType="end"/>
      </w:r>
      <w:r w:rsidRPr="00D64694">
        <w:rPr>
          <w:lang w:eastAsia="en-US"/>
        </w:rPr>
        <w:t xml:space="preserve"> uses the term “reciprocant” rather than “reciprocator”.</w:t>
      </w:r>
    </w:p>
  </w:footnote>
  <w:footnote w:id="235">
    <w:p w14:paraId="4C55C7C5" w14:textId="637F2AFB" w:rsidR="00BC6239" w:rsidRPr="00D64694" w:rsidRDefault="00BC6239" w:rsidP="00B0017B">
      <w:pPr>
        <w:pStyle w:val="FootnoteText"/>
      </w:pPr>
      <w:r w:rsidRPr="00D64694">
        <w:rPr>
          <w:rStyle w:val="FootnoteReference"/>
        </w:rPr>
        <w:footnoteRef/>
      </w:r>
      <w:r w:rsidRPr="00D64694">
        <w:tab/>
        <w:t xml:space="preserve">The corpus contains one reciprocal construction formed with trivalent </w:t>
      </w:r>
      <w:r w:rsidRPr="00D64694">
        <w:rPr>
          <w:rStyle w:val="ChItalBold"/>
        </w:rPr>
        <w:t>ceritra</w:t>
      </w:r>
      <w:r w:rsidRPr="00D64694">
        <w:t xml:space="preserve"> ‘tell’, similar to the elicited one in </w:t>
      </w:r>
      <w:r w:rsidRPr="00D64694">
        <w:rPr>
          <w:lang w:eastAsia="en-US"/>
        </w:rPr>
        <w:fldChar w:fldCharType="begin"/>
      </w:r>
      <w:r w:rsidRPr="00D64694">
        <w:rPr>
          <w:lang w:eastAsia="en-US"/>
        </w:rPr>
        <w:instrText xml:space="preserve"> REF _Ref350270691 \h </w:instrText>
      </w:r>
      <w:r w:rsidRPr="00D64694">
        <w:rPr>
          <w:lang w:eastAsia="en-US"/>
        </w:rPr>
      </w:r>
      <w:r w:rsidRPr="00D64694">
        <w:rPr>
          <w:lang w:eastAsia="en-US"/>
        </w:rPr>
        <w:fldChar w:fldCharType="separate"/>
      </w:r>
      <w:r w:rsidR="00154D81" w:rsidRPr="000320EB">
        <w:t>(</w:t>
      </w:r>
      <w:r w:rsidR="00154D81">
        <w:rPr>
          <w:noProof/>
        </w:rPr>
        <w:t>79</w:t>
      </w:r>
      <w:r w:rsidR="00154D81" w:rsidRPr="000320EB">
        <w:t>)</w:t>
      </w:r>
      <w:r w:rsidRPr="00D64694">
        <w:rPr>
          <w:lang w:eastAsia="en-US"/>
        </w:rPr>
        <w:fldChar w:fldCharType="end"/>
      </w:r>
      <w:r w:rsidRPr="00D64694">
        <w:t>. For the most part, however, the original utterance it unclear, as the speaker mumbles.</w:t>
      </w:r>
    </w:p>
  </w:footnote>
  <w:footnote w:id="236">
    <w:p w14:paraId="09C0E45D" w14:textId="67807F91" w:rsidR="00BC6239" w:rsidRPr="00D64694" w:rsidRDefault="00BC6239" w:rsidP="0049775F">
      <w:pPr>
        <w:pStyle w:val="FootnoteText"/>
      </w:pPr>
      <w:r w:rsidRPr="00D64694">
        <w:rPr>
          <w:rStyle w:val="FootnoteReference"/>
        </w:rPr>
        <w:footnoteRef/>
      </w:r>
      <w:r w:rsidRPr="00D64694">
        <w:tab/>
      </w:r>
      <w:r w:rsidRPr="003C3935">
        <w:rPr>
          <w:rStyle w:val="Citation"/>
        </w:rPr>
        <w:fldChar w:fldCharType="begin"/>
      </w:r>
      <w:r w:rsidRPr="003C3935">
        <w:rPr>
          <w:rStyle w:val="Citation"/>
        </w:rPr>
        <w:instrText>ADDIN CITAVI.PLACEHOLDER 238dbb3c-4f7a-4423-94d2-92ac79b511e9 PFBsYWNlaG9sZGVyPg0KICA8QWRkSW5WZXJzaW9uPjUuMi4wLjg8L0FkZEluVmVyc2lvbj4NCiAgPElkPjIzOGRiYjNjLTRmN2EtNDQyMy05NGQyLTkyYWM3OWI1MTFlOTwvSWQ+DQogIDxFbnRyaWVzPg0KICAgIDxFbnRyeT4NCiAgICAgIDxJZD40YTM3NTE1OS1mMzU0LTQwNmYtYTdiYi00ZWMwMDFkZDIxMW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jg0OWVhYjMwLWZiYTEtNDQ0Zi1iMDExLWFhNmMxMmI4NDlmNjwvUmVmZXJlbmNlSWQ+DQogICAgICA8UnVsZVNldE92ZXJyaWRlPkZvb3RjaXQ8L1J1bGVTZXRPdmVycmlkZT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lZGphbGtvdiAoMjAwNzogOCk8L1RleHQ+DQogICAgPC9UZXh0VW5pdD4NCiAgPC9UZXh0VW5pdHM+DQo8L1BsYWNlaG9sZGVyPg==</w:instrText>
      </w:r>
      <w:r w:rsidRPr="003C3935">
        <w:rPr>
          <w:rStyle w:val="Citation"/>
        </w:rPr>
        <w:fldChar w:fldCharType="separate"/>
      </w:r>
      <w:bookmarkStart w:id="4624" w:name="_CTVP001238dbb3c4f7a442394d292ac79b511e9"/>
      <w:r w:rsidR="0092006B">
        <w:rPr>
          <w:rStyle w:val="Citation"/>
        </w:rPr>
        <w:t>Nedjalkov (2007: 8)</w:t>
      </w:r>
      <w:bookmarkEnd w:id="4624"/>
      <w:r w:rsidRPr="003C3935">
        <w:rPr>
          <w:rStyle w:val="Citation"/>
        </w:rPr>
        <w:fldChar w:fldCharType="end"/>
      </w:r>
      <w:r w:rsidRPr="00D64694">
        <w:rPr>
          <w:lang w:eastAsia="en-US"/>
        </w:rPr>
        <w:t xml:space="preserve"> refers to non-subject reciprocants as “co-participants”.</w:t>
      </w:r>
    </w:p>
  </w:footnote>
  <w:footnote w:id="237">
    <w:p w14:paraId="42A8607D" w14:textId="73CF6F5F" w:rsidR="00BC6239" w:rsidRPr="00D64694" w:rsidRDefault="00BC6239" w:rsidP="00451659">
      <w:pPr>
        <w:pStyle w:val="FootnoteText"/>
      </w:pPr>
      <w:r w:rsidRPr="00D64694">
        <w:rPr>
          <w:rStyle w:val="FootnoteReference"/>
        </w:rPr>
        <w:footnoteRef/>
      </w:r>
      <w:r w:rsidRPr="00D64694">
        <w:tab/>
        <w:t xml:space="preserve">As for the remaining four types of possessive constructions, the data in the corpus indicate the following: (1) the Have-Possessive is formed with the ditransitive verb </w:t>
      </w:r>
      <w:r w:rsidRPr="00D64694">
        <w:rPr>
          <w:rStyle w:val="ChItalBold"/>
        </w:rPr>
        <w:t>punya</w:t>
      </w:r>
      <w:r w:rsidRPr="00D64694">
        <w:t xml:space="preserve"> ‘have’, as in </w:t>
      </w:r>
      <w:r w:rsidRPr="00D64694">
        <w:fldChar w:fldCharType="begin"/>
      </w:r>
      <w:r w:rsidRPr="00D64694">
        <w:instrText xml:space="preserve"> REF _Ref339635919 \h </w:instrText>
      </w:r>
      <w:r w:rsidRPr="00D64694">
        <w:fldChar w:fldCharType="separate"/>
      </w:r>
      <w:r w:rsidR="00154D81" w:rsidRPr="00856563">
        <w:t>(</w:t>
      </w:r>
      <w:r w:rsidR="00154D81">
        <w:rPr>
          <w:noProof/>
        </w:rPr>
        <w:t>1</w:t>
      </w:r>
      <w:r w:rsidR="00154D81" w:rsidRPr="00856563">
        <w:t>)</w:t>
      </w:r>
      <w:r w:rsidRPr="00D64694">
        <w:fldChar w:fldCharType="end"/>
      </w:r>
      <w:r w:rsidRPr="00D64694">
        <w:t xml:space="preserve"> in §</w:t>
      </w:r>
      <w:r w:rsidRPr="00D64694">
        <w:fldChar w:fldCharType="begin"/>
      </w:r>
      <w:r w:rsidRPr="00D64694">
        <w:instrText xml:space="preserve"> REF _Ref340732509 \w \h </w:instrText>
      </w:r>
      <w:r w:rsidRPr="00D64694">
        <w:fldChar w:fldCharType="separate"/>
      </w:r>
      <w:r w:rsidR="00154D81">
        <w:rPr>
          <w:cs/>
        </w:rPr>
        <w:t>‎</w:t>
      </w:r>
      <w:r w:rsidR="00154D81">
        <w:t>9.1</w:t>
      </w:r>
      <w:r w:rsidRPr="00D64694">
        <w:fldChar w:fldCharType="end"/>
      </w:r>
      <w:r>
        <w:t xml:space="preserve"> (p. </w:t>
      </w:r>
      <w:r>
        <w:fldChar w:fldCharType="begin"/>
      </w:r>
      <w:r>
        <w:instrText xml:space="preserve"> PAGEREF _Ref439954837 \h </w:instrText>
      </w:r>
      <w:r>
        <w:fldChar w:fldCharType="separate"/>
      </w:r>
      <w:r>
        <w:rPr>
          <w:noProof/>
        </w:rPr>
        <w:t>404</w:t>
      </w:r>
      <w:r>
        <w:fldChar w:fldCharType="end"/>
      </w:r>
      <w:r>
        <w:t>)</w:t>
      </w:r>
      <w:r w:rsidRPr="00D64694">
        <w:t xml:space="preserve">, and the Genitive Possessive is used to encode possessive relations in which the possessum has a definite reading, as in </w:t>
      </w:r>
      <w:r w:rsidRPr="00D64694">
        <w:fldChar w:fldCharType="begin"/>
      </w:r>
      <w:r w:rsidRPr="00D64694">
        <w:instrText xml:space="preserve"> REF _Ref339731742 \h  \* MERGEFORMAT </w:instrText>
      </w:r>
      <w:r w:rsidRPr="00D64694">
        <w:fldChar w:fldCharType="separate"/>
      </w:r>
      <w:r w:rsidR="00154D81" w:rsidRPr="000320EB">
        <w:t>(</w:t>
      </w:r>
      <w:r w:rsidR="00154D81">
        <w:t>102</w:t>
      </w:r>
      <w:r w:rsidR="00154D81" w:rsidRPr="000320EB">
        <w:t>)</w:t>
      </w:r>
      <w:r w:rsidRPr="00D64694">
        <w:fldChar w:fldCharType="end"/>
      </w:r>
      <w:r w:rsidRPr="00D64694">
        <w:t xml:space="preserve"> and </w:t>
      </w:r>
      <w:r w:rsidRPr="00D64694">
        <w:fldChar w:fldCharType="begin"/>
      </w:r>
      <w:r w:rsidRPr="00D64694">
        <w:instrText xml:space="preserve"> REF _Ref339731743 \h  \* MERGEFORMAT </w:instrText>
      </w:r>
      <w:r w:rsidRPr="00D64694">
        <w:fldChar w:fldCharType="separate"/>
      </w:r>
      <w:r w:rsidR="00154D81" w:rsidRPr="000320EB">
        <w:t>(</w:t>
      </w:r>
      <w:r w:rsidR="00154D81">
        <w:t>103</w:t>
      </w:r>
      <w:r w:rsidR="00154D81" w:rsidRPr="000320EB">
        <w:t>)</w:t>
      </w:r>
      <w:r w:rsidRPr="00D64694">
        <w:fldChar w:fldCharType="end"/>
      </w:r>
      <w:r w:rsidRPr="00D64694">
        <w:t xml:space="preserve"> in §</w:t>
      </w:r>
      <w:r w:rsidRPr="00D64694">
        <w:fldChar w:fldCharType="begin"/>
      </w:r>
      <w:r w:rsidRPr="00D64694">
        <w:instrText xml:space="preserve"> REF _Ref263510864 \w \h  \* MERGEFORMAT </w:instrText>
      </w:r>
      <w:r w:rsidRPr="00D64694">
        <w:fldChar w:fldCharType="separate"/>
      </w:r>
      <w:r w:rsidR="00154D81">
        <w:rPr>
          <w:cs/>
        </w:rPr>
        <w:t>‎</w:t>
      </w:r>
      <w:r w:rsidR="00154D81">
        <w:t>11.4.1</w:t>
      </w:r>
      <w:r w:rsidRPr="00D64694">
        <w:fldChar w:fldCharType="end"/>
      </w:r>
      <w:r w:rsidRPr="00D64694">
        <w:t xml:space="preserve"> </w:t>
      </w:r>
      <w:r>
        <w:t xml:space="preserve">(p. </w:t>
      </w:r>
      <w:r>
        <w:fldChar w:fldCharType="begin"/>
      </w:r>
      <w:r>
        <w:instrText xml:space="preserve"> PAGEREF _Ref439954950 \h </w:instrText>
      </w:r>
      <w:r>
        <w:fldChar w:fldCharType="separate"/>
      </w:r>
      <w:r>
        <w:rPr>
          <w:noProof/>
        </w:rPr>
        <w:t>474</w:t>
      </w:r>
      <w:r>
        <w:fldChar w:fldCharType="end"/>
      </w:r>
      <w:r>
        <w:t xml:space="preserve">) </w:t>
      </w:r>
      <w:r w:rsidRPr="00D64694">
        <w:t xml:space="preserve">(see also Chapter </w:t>
      </w:r>
      <w:r w:rsidRPr="00D64694">
        <w:fldChar w:fldCharType="begin"/>
      </w:r>
      <w:r w:rsidRPr="00D64694">
        <w:instrText xml:space="preserve"> REF _Ref358725848 \w \h </w:instrText>
      </w:r>
      <w:r w:rsidRPr="00D64694">
        <w:fldChar w:fldCharType="separate"/>
      </w:r>
      <w:r w:rsidR="00154D81">
        <w:rPr>
          <w:cs/>
        </w:rPr>
        <w:t>‎</w:t>
      </w:r>
      <w:r w:rsidR="00154D81">
        <w:t>9</w:t>
      </w:r>
      <w:r w:rsidRPr="00D64694">
        <w:fldChar w:fldCharType="end"/>
      </w:r>
      <w:r w:rsidRPr="00D64694">
        <w:t>). The Oblique and Conjunctional Possessive</w:t>
      </w:r>
      <w:r>
        <w:t>s</w:t>
      </w:r>
      <w:r w:rsidRPr="00D64694">
        <w:t xml:space="preserve"> are unattested.</w:t>
      </w:r>
    </w:p>
  </w:footnote>
  <w:footnote w:id="238">
    <w:p w14:paraId="508A8117" w14:textId="77777777" w:rsidR="00BC6239" w:rsidRPr="00D64694" w:rsidRDefault="00BC6239" w:rsidP="00B0017B">
      <w:pPr>
        <w:pStyle w:val="FootnoteText"/>
      </w:pPr>
      <w:r w:rsidRPr="00D64694">
        <w:rPr>
          <w:rStyle w:val="FootnoteReference"/>
        </w:rPr>
        <w:footnoteRef/>
      </w:r>
      <w:r w:rsidRPr="00D64694">
        <w:tab/>
        <w:t xml:space="preserve">The original recording says </w:t>
      </w:r>
      <w:r w:rsidRPr="00D64694">
        <w:rPr>
          <w:rStyle w:val="ChItalBold"/>
        </w:rPr>
        <w:t>dari smuat</w:t>
      </w:r>
      <w:r w:rsidRPr="00D64694">
        <w:t xml:space="preserve"> rather than </w:t>
      </w:r>
      <w:r w:rsidRPr="00D64694">
        <w:rPr>
          <w:rStyle w:val="ChItalBold"/>
        </w:rPr>
        <w:t>dari smua</w:t>
      </w:r>
      <w:r w:rsidRPr="00D64694">
        <w:t xml:space="preserve"> ‘than all’. Most likely the speaker wanted to say </w:t>
      </w:r>
      <w:r w:rsidRPr="00D64694">
        <w:rPr>
          <w:rStyle w:val="ChItalBold"/>
        </w:rPr>
        <w:t>dari smua temang</w:t>
      </w:r>
      <w:r w:rsidRPr="00D64694">
        <w:t xml:space="preserve"> ‘than all friends’ but cut himself off to replace </w:t>
      </w:r>
      <w:r w:rsidRPr="00D64694">
        <w:rPr>
          <w:rStyle w:val="ChItalBold"/>
        </w:rPr>
        <w:t>temang</w:t>
      </w:r>
      <w:r w:rsidRPr="00D64694">
        <w:t xml:space="preserve"> ‘friend’ with </w:t>
      </w:r>
      <w:r w:rsidRPr="00D64694">
        <w:rPr>
          <w:rStyle w:val="ChItalBold"/>
        </w:rPr>
        <w:t>ana~ana</w:t>
      </w:r>
      <w:r w:rsidRPr="00D64694">
        <w:t xml:space="preserve"> ‘children’.</w:t>
      </w:r>
    </w:p>
  </w:footnote>
  <w:footnote w:id="239">
    <w:p w14:paraId="18C2AF26" w14:textId="3A1708C8" w:rsidR="00BC6239" w:rsidRPr="00D64694" w:rsidRDefault="00BC6239" w:rsidP="00B0017B">
      <w:pPr>
        <w:pStyle w:val="FootnoteText"/>
      </w:pPr>
      <w:r w:rsidRPr="00D64694">
        <w:rPr>
          <w:rStyle w:val="FootnoteReference"/>
        </w:rPr>
        <w:footnoteRef/>
      </w:r>
      <w:r w:rsidRPr="00D64694">
        <w:tab/>
        <w:t xml:space="preserve">In a different context, </w:t>
      </w:r>
      <w:r w:rsidRPr="00D64694">
        <w:rPr>
          <w:rStyle w:val="ChItalBold"/>
        </w:rPr>
        <w:t>de ana kecil</w:t>
      </w:r>
      <w:r w:rsidRPr="00D64694">
        <w:t xml:space="preserve"> can also receive the equative reading ‘she </w:t>
      </w:r>
      <w:r>
        <w:t>(</w:t>
      </w:r>
      <w:r w:rsidRPr="00D64694">
        <w:t>is</w:t>
      </w:r>
      <w:r>
        <w:t>)</w:t>
      </w:r>
      <w:r w:rsidRPr="00D64694">
        <w:t xml:space="preserve"> a small child’.</w:t>
      </w:r>
    </w:p>
  </w:footnote>
  <w:footnote w:id="240">
    <w:p w14:paraId="48E7A3F3" w14:textId="77777777" w:rsidR="00BC6239" w:rsidRPr="00D64694" w:rsidRDefault="00BC6239" w:rsidP="00B0017B">
      <w:pPr>
        <w:pStyle w:val="FootnoteText"/>
      </w:pPr>
      <w:r w:rsidRPr="00D64694">
        <w:rPr>
          <w:rStyle w:val="FootnoteReference"/>
        </w:rPr>
        <w:footnoteRef/>
      </w:r>
      <w:r w:rsidRPr="00D64694">
        <w:tab/>
        <w:t xml:space="preserve">While this kind of prepositional predicate is not possible in English, it does occur in other languages such as colloquial German. Hence, </w:t>
      </w:r>
      <w:r w:rsidRPr="00D64694">
        <w:fldChar w:fldCharType="begin"/>
      </w:r>
      <w:r w:rsidRPr="00D64694">
        <w:instrText xml:space="preserve"> REF _Ref342152472 \h </w:instrText>
      </w:r>
      <w:r w:rsidRPr="00D64694">
        <w:fldChar w:fldCharType="separate"/>
      </w:r>
      <w:r w:rsidR="00154D81">
        <w:t>(</w:t>
      </w:r>
      <w:r w:rsidR="00154D81">
        <w:rPr>
          <w:noProof/>
        </w:rPr>
        <w:t>23</w:t>
      </w:r>
      <w:r w:rsidR="00154D81">
        <w:t>)</w:t>
      </w:r>
      <w:r w:rsidRPr="00D64694">
        <w:fldChar w:fldCharType="end"/>
      </w:r>
      <w:r w:rsidRPr="00D64694">
        <w:t xml:space="preserve"> easily translates into </w:t>
      </w:r>
      <w:r w:rsidRPr="005C4486">
        <w:rPr>
          <w:rStyle w:val="ChItalBold"/>
          <w:lang w:val="de-DE"/>
        </w:rPr>
        <w:t>ihre Mutter ist nach</w:t>
      </w:r>
      <w:r w:rsidRPr="00D64694">
        <w:rPr>
          <w:rStyle w:val="ChItalBold"/>
        </w:rPr>
        <w:t xml:space="preserve"> … Pante-Barat</w:t>
      </w:r>
      <w:r w:rsidRPr="00D64694">
        <w:t>.</w:t>
      </w:r>
    </w:p>
  </w:footnote>
  <w:footnote w:id="241">
    <w:p w14:paraId="295CF583" w14:textId="77777777" w:rsidR="00BC6239" w:rsidRPr="00D64694" w:rsidRDefault="00BC6239" w:rsidP="00897B8D">
      <w:pPr>
        <w:pStyle w:val="FootnoteText"/>
      </w:pPr>
      <w:r w:rsidRPr="00D64694">
        <w:rPr>
          <w:rStyle w:val="FootnoteReference"/>
        </w:rPr>
        <w:footnoteRef/>
      </w:r>
      <w:r w:rsidRPr="00D64694">
        <w:tab/>
        <w:t xml:space="preserve">More frequently, however, motion away from a source is encoded by a verbal phrase such as </w:t>
      </w:r>
      <w:r w:rsidRPr="00D64694">
        <w:rPr>
          <w:rStyle w:val="ChItalBold"/>
        </w:rPr>
        <w:t>kluar dari ruma</w:t>
      </w:r>
      <w:r w:rsidRPr="00D64694">
        <w:t xml:space="preserve"> ‘left home’ in (i) below:</w:t>
      </w:r>
    </w:p>
    <w:tbl>
      <w:tblPr>
        <w:tblW w:w="4508" w:type="dxa"/>
        <w:tblInd w:w="509" w:type="dxa"/>
        <w:tblCellMar>
          <w:left w:w="42" w:type="dxa"/>
          <w:right w:w="42" w:type="dxa"/>
        </w:tblCellMar>
        <w:tblLook w:val="01E0" w:firstRow="1" w:lastRow="1" w:firstColumn="1" w:lastColumn="1" w:noHBand="0" w:noVBand="0"/>
      </w:tblPr>
      <w:tblGrid>
        <w:gridCol w:w="425"/>
        <w:gridCol w:w="444"/>
        <w:gridCol w:w="624"/>
        <w:gridCol w:w="519"/>
        <w:gridCol w:w="594"/>
        <w:gridCol w:w="444"/>
        <w:gridCol w:w="609"/>
        <w:gridCol w:w="849"/>
      </w:tblGrid>
      <w:tr w:rsidR="00BC6239" w:rsidRPr="00D64694" w14:paraId="5698A556" w14:textId="77777777" w:rsidTr="005358CA">
        <w:tc>
          <w:tcPr>
            <w:tcW w:w="425" w:type="dxa"/>
            <w:shd w:val="clear" w:color="auto" w:fill="auto"/>
          </w:tcPr>
          <w:p w14:paraId="6E43590F" w14:textId="77777777" w:rsidR="00BC6239" w:rsidRPr="00D64694" w:rsidRDefault="00BC6239" w:rsidP="00323927">
            <w:pPr>
              <w:pStyle w:val="TextFootnote"/>
              <w:rPr>
                <w:lang w:val="en-US"/>
              </w:rPr>
            </w:pPr>
            <w:r w:rsidRPr="00D64694">
              <w:rPr>
                <w:lang w:val="en-US"/>
              </w:rPr>
              <w:t>(i)</w:t>
            </w:r>
          </w:p>
        </w:tc>
        <w:tc>
          <w:tcPr>
            <w:tcW w:w="444" w:type="dxa"/>
          </w:tcPr>
          <w:p w14:paraId="28BC96AD" w14:textId="77777777" w:rsidR="00BC6239" w:rsidRPr="00D64694" w:rsidRDefault="00BC6239" w:rsidP="00323927">
            <w:pPr>
              <w:pStyle w:val="TextFootnote"/>
              <w:rPr>
                <w:lang w:val="en-US"/>
              </w:rPr>
            </w:pPr>
            <w:r w:rsidRPr="00D64694">
              <w:rPr>
                <w:lang w:val="en-US"/>
              </w:rPr>
              <w:t>sa</w:t>
            </w:r>
          </w:p>
        </w:tc>
        <w:tc>
          <w:tcPr>
            <w:tcW w:w="624" w:type="dxa"/>
          </w:tcPr>
          <w:p w14:paraId="65ED38FF" w14:textId="77777777" w:rsidR="00BC6239" w:rsidRPr="00D64694" w:rsidRDefault="00BC6239" w:rsidP="00323927">
            <w:pPr>
              <w:pStyle w:val="TextFootnote"/>
              <w:rPr>
                <w:rStyle w:val="ChBlueBold"/>
                <w:lang w:val="en-US"/>
              </w:rPr>
            </w:pPr>
            <w:r w:rsidRPr="00D64694">
              <w:rPr>
                <w:rStyle w:val="ChBlueBold"/>
                <w:lang w:val="en-US"/>
              </w:rPr>
              <w:t>kluar</w:t>
            </w:r>
          </w:p>
        </w:tc>
        <w:tc>
          <w:tcPr>
            <w:tcW w:w="519" w:type="dxa"/>
          </w:tcPr>
          <w:p w14:paraId="58B079C8" w14:textId="77777777" w:rsidR="00BC6239" w:rsidRPr="00D64694" w:rsidRDefault="00BC6239" w:rsidP="00323927">
            <w:pPr>
              <w:pStyle w:val="TextFootnote"/>
              <w:rPr>
                <w:rStyle w:val="ChBlueBold"/>
                <w:lang w:val="en-US"/>
              </w:rPr>
            </w:pPr>
            <w:r w:rsidRPr="00D64694">
              <w:rPr>
                <w:rStyle w:val="ChBlueBold"/>
                <w:lang w:val="en-US"/>
              </w:rPr>
              <w:t>dari</w:t>
            </w:r>
          </w:p>
        </w:tc>
        <w:tc>
          <w:tcPr>
            <w:tcW w:w="594" w:type="dxa"/>
          </w:tcPr>
          <w:p w14:paraId="053CE41F" w14:textId="77777777" w:rsidR="00BC6239" w:rsidRPr="00D64694" w:rsidRDefault="00BC6239" w:rsidP="00323927">
            <w:pPr>
              <w:pStyle w:val="TextFootnote"/>
              <w:rPr>
                <w:rStyle w:val="ChBlueBold"/>
                <w:lang w:val="en-US"/>
              </w:rPr>
            </w:pPr>
            <w:r w:rsidRPr="00D64694">
              <w:rPr>
                <w:rStyle w:val="ChBlueBold"/>
                <w:lang w:val="en-US"/>
              </w:rPr>
              <w:t>ruma</w:t>
            </w:r>
          </w:p>
        </w:tc>
        <w:tc>
          <w:tcPr>
            <w:tcW w:w="444" w:type="dxa"/>
          </w:tcPr>
          <w:p w14:paraId="0C083369" w14:textId="77777777" w:rsidR="00BC6239" w:rsidRPr="00D64694" w:rsidRDefault="00BC6239" w:rsidP="00323927">
            <w:pPr>
              <w:pStyle w:val="TextFootnote"/>
              <w:rPr>
                <w:lang w:val="en-US"/>
              </w:rPr>
            </w:pPr>
            <w:r w:rsidRPr="00D64694">
              <w:rPr>
                <w:lang w:val="en-US"/>
              </w:rPr>
              <w:t>sa</w:t>
            </w:r>
          </w:p>
        </w:tc>
        <w:tc>
          <w:tcPr>
            <w:tcW w:w="609" w:type="dxa"/>
          </w:tcPr>
          <w:p w14:paraId="31A8F4D3" w14:textId="77777777" w:rsidR="00BC6239" w:rsidRPr="00D64694" w:rsidRDefault="00BC6239" w:rsidP="00323927">
            <w:pPr>
              <w:pStyle w:val="TextFootnote"/>
              <w:rPr>
                <w:lang w:val="en-US"/>
              </w:rPr>
            </w:pPr>
            <w:r w:rsidRPr="00D64694">
              <w:rPr>
                <w:lang w:val="en-US"/>
              </w:rPr>
              <w:t>punya</w:t>
            </w:r>
          </w:p>
        </w:tc>
        <w:tc>
          <w:tcPr>
            <w:tcW w:w="849" w:type="dxa"/>
          </w:tcPr>
          <w:p w14:paraId="39C5068A" w14:textId="77777777" w:rsidR="00BC6239" w:rsidRPr="00D64694" w:rsidRDefault="00BC6239" w:rsidP="00323927">
            <w:pPr>
              <w:pStyle w:val="TextFootnote"/>
              <w:rPr>
                <w:lang w:val="en-US"/>
              </w:rPr>
            </w:pPr>
            <w:r w:rsidRPr="00D64694">
              <w:rPr>
                <w:lang w:val="en-US"/>
              </w:rPr>
              <w:t>orang-tua</w:t>
            </w:r>
          </w:p>
        </w:tc>
      </w:tr>
      <w:tr w:rsidR="00BC6239" w:rsidRPr="00D64694" w14:paraId="47987575" w14:textId="77777777" w:rsidTr="005358CA">
        <w:tc>
          <w:tcPr>
            <w:tcW w:w="425" w:type="dxa"/>
            <w:shd w:val="clear" w:color="auto" w:fill="auto"/>
          </w:tcPr>
          <w:p w14:paraId="390BBFD7" w14:textId="77777777" w:rsidR="00BC6239" w:rsidRPr="00D64694" w:rsidRDefault="00BC6239" w:rsidP="00070989">
            <w:pPr>
              <w:pStyle w:val="GlossEngFootnote2ptafter"/>
            </w:pPr>
          </w:p>
        </w:tc>
        <w:tc>
          <w:tcPr>
            <w:tcW w:w="444" w:type="dxa"/>
          </w:tcPr>
          <w:p w14:paraId="12CB6EA7" w14:textId="77777777" w:rsidR="00BC6239" w:rsidRPr="00D64694" w:rsidRDefault="00BC6239" w:rsidP="00070989">
            <w:pPr>
              <w:pStyle w:val="GlossEngFootnote2ptafter"/>
              <w:rPr>
                <w:rStyle w:val="ChSmallCaps"/>
              </w:rPr>
            </w:pPr>
            <w:r w:rsidRPr="00D64694">
              <w:rPr>
                <w:rStyle w:val="ChSmallCaps"/>
              </w:rPr>
              <w:t>1sg</w:t>
            </w:r>
          </w:p>
        </w:tc>
        <w:tc>
          <w:tcPr>
            <w:tcW w:w="624" w:type="dxa"/>
          </w:tcPr>
          <w:p w14:paraId="2160C474" w14:textId="77777777" w:rsidR="00BC6239" w:rsidRPr="00D64694" w:rsidRDefault="00BC6239" w:rsidP="00070989">
            <w:pPr>
              <w:pStyle w:val="GlossEngFootnote2ptafter"/>
            </w:pPr>
            <w:r w:rsidRPr="00D64694">
              <w:t>go.out</w:t>
            </w:r>
          </w:p>
        </w:tc>
        <w:tc>
          <w:tcPr>
            <w:tcW w:w="519" w:type="dxa"/>
          </w:tcPr>
          <w:p w14:paraId="185D4A12" w14:textId="77777777" w:rsidR="00BC6239" w:rsidRPr="00D64694" w:rsidRDefault="00BC6239" w:rsidP="00070989">
            <w:pPr>
              <w:pStyle w:val="GlossEngFootnote2ptafter"/>
            </w:pPr>
            <w:r w:rsidRPr="00D64694">
              <w:t>from</w:t>
            </w:r>
          </w:p>
        </w:tc>
        <w:tc>
          <w:tcPr>
            <w:tcW w:w="594" w:type="dxa"/>
          </w:tcPr>
          <w:p w14:paraId="4DEF434B" w14:textId="77777777" w:rsidR="00BC6239" w:rsidRPr="00D64694" w:rsidRDefault="00BC6239" w:rsidP="00070989">
            <w:pPr>
              <w:pStyle w:val="GlossEngFootnote2ptafter"/>
            </w:pPr>
            <w:r w:rsidRPr="00D64694">
              <w:t>house</w:t>
            </w:r>
          </w:p>
        </w:tc>
        <w:tc>
          <w:tcPr>
            <w:tcW w:w="444" w:type="dxa"/>
          </w:tcPr>
          <w:p w14:paraId="6EF57B45" w14:textId="77777777" w:rsidR="00BC6239" w:rsidRPr="00D64694" w:rsidRDefault="00BC6239" w:rsidP="00070989">
            <w:pPr>
              <w:pStyle w:val="GlossEngFootnote2ptafter"/>
              <w:rPr>
                <w:rStyle w:val="ChSmallCaps"/>
              </w:rPr>
            </w:pPr>
            <w:r w:rsidRPr="00D64694">
              <w:rPr>
                <w:rStyle w:val="ChSmallCaps"/>
              </w:rPr>
              <w:t>1sg</w:t>
            </w:r>
          </w:p>
        </w:tc>
        <w:tc>
          <w:tcPr>
            <w:tcW w:w="609" w:type="dxa"/>
          </w:tcPr>
          <w:p w14:paraId="5A86FCE7" w14:textId="77777777" w:rsidR="00BC6239" w:rsidRPr="00D64694" w:rsidRDefault="00BC6239" w:rsidP="00070989">
            <w:pPr>
              <w:pStyle w:val="GlossEngFootnote2ptafter"/>
              <w:rPr>
                <w:rStyle w:val="ChSmallCaps"/>
              </w:rPr>
            </w:pPr>
            <w:r w:rsidRPr="00D64694">
              <w:rPr>
                <w:rStyle w:val="ChSmallCaps"/>
              </w:rPr>
              <w:t>poss</w:t>
            </w:r>
          </w:p>
        </w:tc>
        <w:tc>
          <w:tcPr>
            <w:tcW w:w="849" w:type="dxa"/>
          </w:tcPr>
          <w:p w14:paraId="07A1070F" w14:textId="77777777" w:rsidR="00BC6239" w:rsidRPr="00D64694" w:rsidRDefault="00BC6239" w:rsidP="00070989">
            <w:pPr>
              <w:pStyle w:val="GlossEngFootnote2ptafter"/>
            </w:pPr>
            <w:r w:rsidRPr="00D64694">
              <w:t>parent</w:t>
            </w:r>
          </w:p>
        </w:tc>
      </w:tr>
    </w:tbl>
    <w:p w14:paraId="3EDEED62" w14:textId="77777777" w:rsidR="00BC6239" w:rsidRPr="001C59F7" w:rsidRDefault="00BC6239" w:rsidP="00897B8D">
      <w:pPr>
        <w:pStyle w:val="FreeTranslEngFootnote"/>
      </w:pPr>
      <w:r w:rsidRPr="00D64694">
        <w:t xml:space="preserve">‘I </w:t>
      </w:r>
      <w:r w:rsidRPr="00D64694">
        <w:rPr>
          <w:rStyle w:val="ChBlueBold"/>
        </w:rPr>
        <w:t>left home</w:t>
      </w:r>
      <w:r w:rsidRPr="00D64694">
        <w:t>, my parents’ (Lit. ‘</w:t>
      </w:r>
      <w:r w:rsidRPr="00D64694">
        <w:rPr>
          <w:rStyle w:val="ChBlueBold"/>
        </w:rPr>
        <w:t>went out from</w:t>
      </w:r>
      <w:r w:rsidRPr="00D64694">
        <w:t xml:space="preserve"> the house’)</w:t>
      </w:r>
      <w:r w:rsidRPr="001C59F7">
        <w:t xml:space="preserve"> [081115-001b-Cv.0045]</w:t>
      </w:r>
    </w:p>
  </w:footnote>
  <w:footnote w:id="242">
    <w:p w14:paraId="363C93B8" w14:textId="77777777" w:rsidR="00BC6239" w:rsidRPr="00D64694" w:rsidRDefault="00BC6239" w:rsidP="000D5F91">
      <w:pPr>
        <w:pStyle w:val="FootnoteText"/>
      </w:pPr>
      <w:r w:rsidRPr="00D64694">
        <w:rPr>
          <w:rStyle w:val="FootnoteReference"/>
        </w:rPr>
        <w:footnoteRef/>
      </w:r>
      <w:r w:rsidRPr="00D64694">
        <w:tab/>
        <w:t xml:space="preserve">One anonymous reviewers suggests an alternative reading of the </w:t>
      </w:r>
      <w:r w:rsidRPr="00D64694">
        <w:rPr>
          <w:rStyle w:val="ChItalBold"/>
        </w:rPr>
        <w:t>situ</w:t>
      </w:r>
      <w:r w:rsidRPr="00D64694">
        <w:t xml:space="preserve">-clause. The clause </w:t>
      </w:r>
      <w:r w:rsidRPr="00D64694">
        <w:rPr>
          <w:rStyle w:val="ChItalBold"/>
        </w:rPr>
        <w:t>situ alang-alang</w:t>
      </w:r>
      <w:r w:rsidRPr="00D64694">
        <w:t xml:space="preserve"> ‘there (</w:t>
      </w:r>
      <w:r w:rsidRPr="00D64694">
        <w:rPr>
          <w:rStyle w:val="ChSmallCaps"/>
        </w:rPr>
        <w:t>emph</w:t>
      </w:r>
      <w:r w:rsidRPr="00D64694">
        <w:t xml:space="preserve">) (is only) cogongrass’ parallels the preceding clause </w:t>
      </w:r>
      <w:r w:rsidRPr="00D64694">
        <w:rPr>
          <w:rStyle w:val="ChItalBold"/>
        </w:rPr>
        <w:t>sebla tida ada ruma</w:t>
      </w:r>
      <w:r w:rsidRPr="00D64694">
        <w:t xml:space="preserve"> ‘on that side aren’t (any houses)’. Hence, the predicate is not </w:t>
      </w:r>
      <w:r w:rsidRPr="00D64694">
        <w:rPr>
          <w:rStyle w:val="ChItalBold"/>
        </w:rPr>
        <w:t>situ</w:t>
      </w:r>
      <w:r w:rsidRPr="00D64694">
        <w:t xml:space="preserve"> ‘</w:t>
      </w:r>
      <w:r w:rsidRPr="00D64694">
        <w:rPr>
          <w:rStyle w:val="ChSmallCaps"/>
        </w:rPr>
        <w:t>l.med</w:t>
      </w:r>
      <w:r w:rsidRPr="00D64694">
        <w:t xml:space="preserve">’ but </w:t>
      </w:r>
      <w:r w:rsidRPr="00D64694">
        <w:rPr>
          <w:rStyle w:val="ChItalBold"/>
        </w:rPr>
        <w:t>ada</w:t>
      </w:r>
      <w:r w:rsidRPr="00D64694">
        <w:t xml:space="preserve"> ‘exist’, with the latter having been elided: </w:t>
      </w:r>
      <w:r w:rsidRPr="00D64694">
        <w:rPr>
          <w:rStyle w:val="ChItalBold"/>
        </w:rPr>
        <w:t>situ Ø alang-alang</w:t>
      </w:r>
      <w:r w:rsidRPr="00D64694">
        <w:t xml:space="preserve"> ‘there (</w:t>
      </w:r>
      <w:r w:rsidRPr="00D64694">
        <w:rPr>
          <w:rStyle w:val="ChSmallCaps"/>
        </w:rPr>
        <w:t>emph</w:t>
      </w:r>
      <w:r w:rsidRPr="00D64694">
        <w:t>) (is only) cogongrass’.</w:t>
      </w:r>
    </w:p>
  </w:footnote>
  <w:footnote w:id="243">
    <w:p w14:paraId="79898EF8" w14:textId="77777777" w:rsidR="00BC6239" w:rsidRPr="00D64694" w:rsidRDefault="00BC6239" w:rsidP="00B0017B">
      <w:pPr>
        <w:pStyle w:val="FootnoteText"/>
      </w:pPr>
      <w:r w:rsidRPr="00D64694">
        <w:rPr>
          <w:rStyle w:val="FootnoteReference"/>
        </w:rPr>
        <w:footnoteRef/>
      </w:r>
      <w:r w:rsidRPr="00D64694">
        <w:tab/>
        <w:t xml:space="preserve">Alternatively, the utterance in </w:t>
      </w:r>
      <w:r w:rsidRPr="00D64694">
        <w:fldChar w:fldCharType="begin"/>
      </w:r>
      <w:r w:rsidRPr="00D64694">
        <w:instrText xml:space="preserve"> REF _Ref364331067 \h </w:instrText>
      </w:r>
      <w:r w:rsidRPr="00D64694">
        <w:fldChar w:fldCharType="separate"/>
      </w:r>
      <w:r w:rsidR="00154D81" w:rsidRPr="00BD3F98">
        <w:t>(</w:t>
      </w:r>
      <w:r w:rsidR="00154D81">
        <w:rPr>
          <w:noProof/>
        </w:rPr>
        <w:t>27</w:t>
      </w:r>
      <w:r w:rsidR="00154D81" w:rsidRPr="00BD3F98">
        <w:t>)</w:t>
      </w:r>
      <w:r w:rsidRPr="00D64694">
        <w:fldChar w:fldCharType="end"/>
      </w:r>
      <w:r w:rsidRPr="00D64694">
        <w:t xml:space="preserve"> could be interpreted as a numeral predicate clause with a locational adjunct, with </w:t>
      </w:r>
      <w:r w:rsidRPr="00D64694">
        <w:rPr>
          <w:rStyle w:val="ChItalBold"/>
        </w:rPr>
        <w:t>bua~bua</w:t>
      </w:r>
      <w:r w:rsidRPr="00D64694">
        <w:t xml:space="preserve"> ‘</w:t>
      </w:r>
      <w:r w:rsidRPr="00D64694">
        <w:rPr>
          <w:rStyle w:val="ChSmallCaps"/>
        </w:rPr>
        <w:t>rdp</w:t>
      </w:r>
      <w:r w:rsidRPr="00D64694">
        <w:t xml:space="preserve">-fruit’ as the subject, </w:t>
      </w:r>
      <w:r w:rsidRPr="00D64694">
        <w:rPr>
          <w:rStyle w:val="ChItalBold"/>
        </w:rPr>
        <w:t>banyak</w:t>
      </w:r>
      <w:r w:rsidRPr="00D64694">
        <w:t xml:space="preserve"> ‘many’ as the predicate, and </w:t>
      </w:r>
      <w:r w:rsidRPr="00D64694">
        <w:rPr>
          <w:rStyle w:val="ChItalBold"/>
        </w:rPr>
        <w:t>sini</w:t>
      </w:r>
      <w:r w:rsidRPr="00D64694">
        <w:t xml:space="preserve"> ‘</w:t>
      </w:r>
      <w:r w:rsidRPr="00D64694">
        <w:rPr>
          <w:rStyle w:val="ChSmallCaps"/>
        </w:rPr>
        <w:t>l.prox</w:t>
      </w:r>
      <w:r w:rsidRPr="00D64694">
        <w:t>’ as a preposed locational adjunct, giving the literal reading ‘here the various fruit (trees) are many’.</w:t>
      </w:r>
    </w:p>
  </w:footnote>
  <w:footnote w:id="244">
    <w:p w14:paraId="5AF0FA87" w14:textId="77777777" w:rsidR="00BC6239" w:rsidRPr="00D64694" w:rsidRDefault="00BC6239" w:rsidP="00B0017B">
      <w:pPr>
        <w:pStyle w:val="FootnoteText"/>
      </w:pPr>
      <w:r w:rsidRPr="00D64694">
        <w:rPr>
          <w:rStyle w:val="FootnoteReference"/>
        </w:rPr>
        <w:footnoteRef/>
      </w:r>
      <w:r w:rsidRPr="00D64694">
        <w:tab/>
        <w:t xml:space="preserve">Documentation: </w:t>
      </w:r>
      <w:r w:rsidRPr="00D64694">
        <w:rPr>
          <w:rStyle w:val="ChItalBold"/>
        </w:rPr>
        <w:t>bangung</w:t>
      </w:r>
      <w:r w:rsidRPr="00D64694">
        <w:t xml:space="preserve"> ‘wake up’ 081006-022-CvEx.0081, 080918-001-CvNP.0038; </w:t>
      </w:r>
      <w:r w:rsidRPr="00D64694">
        <w:rPr>
          <w:rStyle w:val="ChItalBold"/>
        </w:rPr>
        <w:t>pulang</w:t>
      </w:r>
      <w:r w:rsidRPr="00D64694">
        <w:t xml:space="preserve"> ‘go home’ 081006-025-CvEx.0013, 081006-007-Cv.0001.</w:t>
      </w:r>
    </w:p>
  </w:footnote>
  <w:footnote w:id="245">
    <w:p w14:paraId="69C7F8CA" w14:textId="77777777" w:rsidR="00BC6239" w:rsidRPr="00D64694" w:rsidRDefault="00BC6239" w:rsidP="00B0017B">
      <w:pPr>
        <w:pStyle w:val="FootnoteText"/>
      </w:pPr>
      <w:r w:rsidRPr="00D64694">
        <w:rPr>
          <w:rStyle w:val="FootnoteReference"/>
        </w:rPr>
        <w:footnoteRef/>
      </w:r>
      <w:r w:rsidRPr="00D64694">
        <w:tab/>
        <w:t xml:space="preserve">Alternatively, the conjunction </w:t>
      </w:r>
      <w:r w:rsidRPr="00D64694">
        <w:rPr>
          <w:rStyle w:val="ChItalBold"/>
        </w:rPr>
        <w:t>sampe</w:t>
      </w:r>
      <w:r w:rsidRPr="00D64694">
        <w:t xml:space="preserve"> ‘until, with the result that’ could fill this slot.</w:t>
      </w:r>
    </w:p>
  </w:footnote>
  <w:footnote w:id="246">
    <w:p w14:paraId="596C382B" w14:textId="77F0861F" w:rsidR="00BC6239" w:rsidRPr="00D64694" w:rsidRDefault="00BC6239" w:rsidP="00A9390F">
      <w:pPr>
        <w:pStyle w:val="FootnoteText"/>
      </w:pPr>
      <w:r w:rsidRPr="00D64694">
        <w:rPr>
          <w:rStyle w:val="FootnoteReference"/>
        </w:rPr>
        <w:footnoteRef/>
      </w:r>
      <w:r w:rsidRPr="00D64694">
        <w:tab/>
      </w:r>
      <w:r>
        <w:t>As mentioned in §</w:t>
      </w:r>
      <w:r>
        <w:fldChar w:fldCharType="begin"/>
      </w:r>
      <w:r>
        <w:instrText xml:space="preserve"> REF _Ref319761138 \w \h </w:instrText>
      </w:r>
      <w:r>
        <w:fldChar w:fldCharType="separate"/>
      </w:r>
      <w:r w:rsidR="00154D81">
        <w:rPr>
          <w:cs/>
        </w:rPr>
        <w:t>‎</w:t>
      </w:r>
      <w:r w:rsidR="00154D81">
        <w:t>10.2.2</w:t>
      </w:r>
      <w:r>
        <w:fldChar w:fldCharType="end"/>
      </w:r>
      <w:r>
        <w:t xml:space="preserve">, the goal preposition </w:t>
      </w:r>
      <w:r w:rsidRPr="00B62D03">
        <w:rPr>
          <w:rStyle w:val="ChItalBold"/>
        </w:rPr>
        <w:t>sama</w:t>
      </w:r>
      <w:r>
        <w:t xml:space="preserve"> ‘to’ is rather general in its meaning. Typically it translates with ‘to’ but depending on its context it also translates with ‘of, from, with’. For more information regarding the </w:t>
      </w:r>
      <w:r w:rsidRPr="00D64694">
        <w:t>etymology</w:t>
      </w:r>
      <w:r>
        <w:t xml:space="preserve"> of </w:t>
      </w:r>
      <w:r w:rsidRPr="00D64694">
        <w:rPr>
          <w:rStyle w:val="ChItalBold"/>
        </w:rPr>
        <w:t>sama</w:t>
      </w:r>
      <w:r w:rsidRPr="00BD74A1">
        <w:t xml:space="preserve"> ‘to’ see Footnote </w:t>
      </w:r>
      <w:r>
        <w:fldChar w:fldCharType="begin"/>
      </w:r>
      <w:r>
        <w:instrText xml:space="preserve"> NOTEREF _Ref438367955 \h </w:instrText>
      </w:r>
      <w:r>
        <w:fldChar w:fldCharType="separate"/>
      </w:r>
      <w:r w:rsidR="00154D81">
        <w:t>225</w:t>
      </w:r>
      <w:r>
        <w:fldChar w:fldCharType="end"/>
      </w:r>
      <w:r>
        <w:t xml:space="preserve"> in §</w:t>
      </w:r>
      <w:r>
        <w:fldChar w:fldCharType="begin"/>
      </w:r>
      <w:r>
        <w:instrText xml:space="preserve"> REF _Ref319761138 \w \h </w:instrText>
      </w:r>
      <w:r>
        <w:fldChar w:fldCharType="separate"/>
      </w:r>
      <w:r w:rsidR="00154D81">
        <w:rPr>
          <w:cs/>
        </w:rPr>
        <w:t>‎</w:t>
      </w:r>
      <w:r w:rsidR="00154D81">
        <w:t>10.2.2</w:t>
      </w:r>
      <w:r>
        <w:fldChar w:fldCharType="end"/>
      </w:r>
      <w:r>
        <w:t xml:space="preserve"> (p. </w:t>
      </w:r>
      <w:r>
        <w:fldChar w:fldCharType="begin"/>
      </w:r>
      <w:r>
        <w:instrText xml:space="preserve"> PAGEREF _Ref438368001 \h </w:instrText>
      </w:r>
      <w:r>
        <w:fldChar w:fldCharType="separate"/>
      </w:r>
      <w:r>
        <w:rPr>
          <w:noProof/>
        </w:rPr>
        <w:t>434</w:t>
      </w:r>
      <w:r>
        <w:fldChar w:fldCharType="end"/>
      </w:r>
      <w:r>
        <w:t>).</w:t>
      </w:r>
    </w:p>
  </w:footnote>
  <w:footnote w:id="247">
    <w:p w14:paraId="37A03EDE" w14:textId="4A54FDC2" w:rsidR="00BC6239" w:rsidRPr="00D64694" w:rsidRDefault="00BC6239" w:rsidP="00B0017B">
      <w:pPr>
        <w:pStyle w:val="FootnoteText"/>
      </w:pPr>
      <w:r w:rsidRPr="00D64694">
        <w:rPr>
          <w:rStyle w:val="FootnoteReference"/>
        </w:rPr>
        <w:footnoteRef/>
      </w:r>
      <w:r w:rsidRPr="00D64694">
        <w:tab/>
        <w:t xml:space="preserve">The subscript letters indicate which </w:t>
      </w:r>
      <w:r>
        <w:t xml:space="preserve">personal </w:t>
      </w:r>
      <w:r w:rsidRPr="00D64694">
        <w:t>pronouns have which referents.</w:t>
      </w:r>
    </w:p>
  </w:footnote>
  <w:footnote w:id="248">
    <w:p w14:paraId="19988A31" w14:textId="77777777" w:rsidR="00BC6239" w:rsidRPr="00D64694" w:rsidRDefault="00BC6239" w:rsidP="00B0017B">
      <w:pPr>
        <w:pStyle w:val="FootnoteText"/>
        <w:rPr>
          <w:lang w:eastAsia="en-US"/>
        </w:rPr>
      </w:pPr>
      <w:r w:rsidRPr="00D64694">
        <w:rPr>
          <w:rStyle w:val="FootnoteReference"/>
        </w:rPr>
        <w:footnoteRef/>
      </w:r>
      <w:r w:rsidRPr="00D64694">
        <w:tab/>
      </w:r>
      <w:r w:rsidRPr="00D64694">
        <w:rPr>
          <w:lang w:eastAsia="en-US"/>
        </w:rPr>
        <w:t xml:space="preserve">Papuan Malay does not have a conjunction that marks temporal simultaneity between two clauses. Instead speakers use the common noun </w:t>
      </w:r>
      <w:r w:rsidRPr="00D64694">
        <w:rPr>
          <w:rStyle w:val="ChItalBold"/>
        </w:rPr>
        <w:t>waktu</w:t>
      </w:r>
      <w:r w:rsidRPr="00D64694">
        <w:rPr>
          <w:lang w:eastAsia="en-US"/>
        </w:rPr>
        <w:t xml:space="preserve"> ‘time’ when they want to signal that the events described in each clause happened at the same time, as in (i) below:</w:t>
      </w:r>
    </w:p>
    <w:tbl>
      <w:tblPr>
        <w:tblW w:w="5938" w:type="dxa"/>
        <w:tblInd w:w="551" w:type="dxa"/>
        <w:tblCellMar>
          <w:left w:w="42" w:type="dxa"/>
          <w:right w:w="42" w:type="dxa"/>
        </w:tblCellMar>
        <w:tblLook w:val="01E0" w:firstRow="1" w:lastRow="1" w:firstColumn="1" w:lastColumn="1" w:noHBand="0" w:noVBand="0"/>
      </w:tblPr>
      <w:tblGrid>
        <w:gridCol w:w="425"/>
        <w:gridCol w:w="566"/>
        <w:gridCol w:w="419"/>
        <w:gridCol w:w="270"/>
        <w:gridCol w:w="584"/>
        <w:gridCol w:w="242"/>
        <w:gridCol w:w="766"/>
        <w:gridCol w:w="366"/>
        <w:gridCol w:w="470"/>
        <w:gridCol w:w="776"/>
        <w:gridCol w:w="1054"/>
      </w:tblGrid>
      <w:tr w:rsidR="00BC6239" w:rsidRPr="00D64694" w14:paraId="35BED3D3" w14:textId="77777777" w:rsidTr="00C42611">
        <w:tc>
          <w:tcPr>
            <w:tcW w:w="425" w:type="dxa"/>
            <w:shd w:val="clear" w:color="auto" w:fill="auto"/>
          </w:tcPr>
          <w:p w14:paraId="0BFA2E7B" w14:textId="77777777" w:rsidR="00BC6239" w:rsidRPr="00D64694" w:rsidRDefault="00BC6239" w:rsidP="00323927">
            <w:pPr>
              <w:pStyle w:val="TextFootnote"/>
              <w:rPr>
                <w:lang w:val="en-US"/>
              </w:rPr>
            </w:pPr>
            <w:r w:rsidRPr="00D64694">
              <w:rPr>
                <w:lang w:val="en-US"/>
              </w:rPr>
              <w:t>(i)</w:t>
            </w:r>
          </w:p>
        </w:tc>
        <w:tc>
          <w:tcPr>
            <w:tcW w:w="566" w:type="dxa"/>
          </w:tcPr>
          <w:p w14:paraId="17D5CC66" w14:textId="77777777" w:rsidR="00BC6239" w:rsidRPr="00D64694" w:rsidRDefault="00BC6239" w:rsidP="00323927">
            <w:pPr>
              <w:pStyle w:val="TextFootnote"/>
              <w:rPr>
                <w:rStyle w:val="ChBlueBold"/>
                <w:lang w:val="en-US"/>
              </w:rPr>
            </w:pPr>
            <w:r w:rsidRPr="00D64694">
              <w:rPr>
                <w:rStyle w:val="ChBlueBold"/>
                <w:lang w:val="en-US"/>
              </w:rPr>
              <w:t>waktu</w:t>
            </w:r>
          </w:p>
        </w:tc>
        <w:tc>
          <w:tcPr>
            <w:tcW w:w="419" w:type="dxa"/>
          </w:tcPr>
          <w:p w14:paraId="000F22E0" w14:textId="77777777" w:rsidR="00BC6239" w:rsidRPr="00D64694" w:rsidRDefault="00BC6239" w:rsidP="00323927">
            <w:pPr>
              <w:pStyle w:val="TextFootnote"/>
              <w:rPr>
                <w:lang w:val="en-US"/>
              </w:rPr>
            </w:pPr>
            <w:r w:rsidRPr="00D64694">
              <w:rPr>
                <w:lang w:val="en-US"/>
              </w:rPr>
              <w:t>saya</w:t>
            </w:r>
          </w:p>
        </w:tc>
        <w:tc>
          <w:tcPr>
            <w:tcW w:w="270" w:type="dxa"/>
          </w:tcPr>
          <w:p w14:paraId="5FB9993B" w14:textId="77777777" w:rsidR="00BC6239" w:rsidRPr="00D64694" w:rsidRDefault="00BC6239" w:rsidP="00323927">
            <w:pPr>
              <w:pStyle w:val="TextFootnote"/>
              <w:rPr>
                <w:lang w:val="en-US"/>
              </w:rPr>
            </w:pPr>
            <w:r w:rsidRPr="00D64694">
              <w:rPr>
                <w:lang w:val="en-US"/>
              </w:rPr>
              <w:t>…</w:t>
            </w:r>
          </w:p>
        </w:tc>
        <w:tc>
          <w:tcPr>
            <w:tcW w:w="584" w:type="dxa"/>
          </w:tcPr>
          <w:p w14:paraId="6E384C91" w14:textId="77777777" w:rsidR="00BC6239" w:rsidRPr="00D64694" w:rsidRDefault="00BC6239" w:rsidP="00323927">
            <w:pPr>
              <w:pStyle w:val="TextFootnote"/>
              <w:rPr>
                <w:lang w:val="en-US"/>
              </w:rPr>
            </w:pPr>
            <w:r w:rsidRPr="00D64694">
              <w:rPr>
                <w:lang w:val="en-US"/>
              </w:rPr>
              <w:t>tinggal</w:t>
            </w:r>
          </w:p>
        </w:tc>
        <w:tc>
          <w:tcPr>
            <w:tcW w:w="242" w:type="dxa"/>
          </w:tcPr>
          <w:p w14:paraId="00DE3FE1" w14:textId="77777777" w:rsidR="00BC6239" w:rsidRPr="00D64694" w:rsidRDefault="00BC6239" w:rsidP="00323927">
            <w:pPr>
              <w:pStyle w:val="TextFootnote"/>
              <w:rPr>
                <w:lang w:val="en-US"/>
              </w:rPr>
            </w:pPr>
            <w:r w:rsidRPr="00D64694">
              <w:rPr>
                <w:lang w:val="en-US"/>
              </w:rPr>
              <w:t>di</w:t>
            </w:r>
          </w:p>
        </w:tc>
        <w:tc>
          <w:tcPr>
            <w:tcW w:w="766" w:type="dxa"/>
          </w:tcPr>
          <w:p w14:paraId="69454F1C" w14:textId="77777777" w:rsidR="00BC6239" w:rsidRPr="00D64694" w:rsidRDefault="00BC6239" w:rsidP="00323927">
            <w:pPr>
              <w:pStyle w:val="TextFootnote"/>
              <w:rPr>
                <w:lang w:val="en-US"/>
              </w:rPr>
            </w:pPr>
            <w:r w:rsidRPr="00D64694">
              <w:rPr>
                <w:lang w:val="en-US"/>
              </w:rPr>
              <w:t>kampung</w:t>
            </w:r>
          </w:p>
        </w:tc>
        <w:tc>
          <w:tcPr>
            <w:tcW w:w="366" w:type="dxa"/>
          </w:tcPr>
          <w:p w14:paraId="22F8E41B" w14:textId="77777777" w:rsidR="00BC6239" w:rsidRPr="00D64694" w:rsidRDefault="00BC6239" w:rsidP="00323927">
            <w:pPr>
              <w:pStyle w:val="TextFootnote"/>
              <w:rPr>
                <w:lang w:val="en-US"/>
              </w:rPr>
            </w:pPr>
            <w:r w:rsidRPr="00D64694">
              <w:rPr>
                <w:lang w:val="en-US"/>
              </w:rPr>
              <w:t>sa</w:t>
            </w:r>
          </w:p>
        </w:tc>
        <w:tc>
          <w:tcPr>
            <w:tcW w:w="470" w:type="dxa"/>
          </w:tcPr>
          <w:p w14:paraId="41539336" w14:textId="77777777" w:rsidR="00BC6239" w:rsidRPr="00D64694" w:rsidRDefault="00BC6239" w:rsidP="00323927">
            <w:pPr>
              <w:pStyle w:val="TextFootnote"/>
              <w:rPr>
                <w:lang w:val="en-US"/>
              </w:rPr>
            </w:pPr>
            <w:r w:rsidRPr="00D64694">
              <w:rPr>
                <w:lang w:val="en-US"/>
              </w:rPr>
              <w:t>kerja</w:t>
            </w:r>
          </w:p>
        </w:tc>
        <w:tc>
          <w:tcPr>
            <w:tcW w:w="776" w:type="dxa"/>
          </w:tcPr>
          <w:p w14:paraId="3E434952" w14:textId="77777777" w:rsidR="00BC6239" w:rsidRPr="00D64694" w:rsidRDefault="00BC6239" w:rsidP="00323927">
            <w:pPr>
              <w:pStyle w:val="TextFootnote"/>
              <w:rPr>
                <w:lang w:val="en-US"/>
              </w:rPr>
            </w:pPr>
            <w:r w:rsidRPr="00D64694">
              <w:rPr>
                <w:lang w:val="en-US"/>
              </w:rPr>
              <w:t>sperti</w:t>
            </w:r>
          </w:p>
        </w:tc>
        <w:tc>
          <w:tcPr>
            <w:tcW w:w="1054" w:type="dxa"/>
          </w:tcPr>
          <w:p w14:paraId="3660AC4D" w14:textId="77777777" w:rsidR="00BC6239" w:rsidRPr="00D64694" w:rsidRDefault="00BC6239" w:rsidP="00323927">
            <w:pPr>
              <w:pStyle w:val="TextFootnote"/>
              <w:rPr>
                <w:lang w:val="en-US"/>
              </w:rPr>
            </w:pPr>
            <w:r w:rsidRPr="00D64694">
              <w:rPr>
                <w:lang w:val="en-US"/>
              </w:rPr>
              <w:t>laki-laki</w:t>
            </w:r>
          </w:p>
        </w:tc>
      </w:tr>
      <w:tr w:rsidR="00BC6239" w:rsidRPr="00D64694" w14:paraId="6C819D60" w14:textId="77777777" w:rsidTr="00C42611">
        <w:tc>
          <w:tcPr>
            <w:tcW w:w="425" w:type="dxa"/>
            <w:shd w:val="clear" w:color="auto" w:fill="auto"/>
          </w:tcPr>
          <w:p w14:paraId="74D114EC" w14:textId="77777777" w:rsidR="00BC6239" w:rsidRPr="00D64694" w:rsidRDefault="00BC6239" w:rsidP="00070989">
            <w:pPr>
              <w:pStyle w:val="GlossEngFootnote2ptafter"/>
            </w:pPr>
          </w:p>
        </w:tc>
        <w:tc>
          <w:tcPr>
            <w:tcW w:w="566" w:type="dxa"/>
          </w:tcPr>
          <w:p w14:paraId="141CA8AF" w14:textId="77777777" w:rsidR="00BC6239" w:rsidRPr="00D64694" w:rsidRDefault="00BC6239" w:rsidP="00070989">
            <w:pPr>
              <w:pStyle w:val="GlossEngFootnote2ptafter"/>
            </w:pPr>
            <w:r w:rsidRPr="00D64694">
              <w:t>time</w:t>
            </w:r>
          </w:p>
        </w:tc>
        <w:tc>
          <w:tcPr>
            <w:tcW w:w="419" w:type="dxa"/>
          </w:tcPr>
          <w:p w14:paraId="2A7FFA4C" w14:textId="77777777" w:rsidR="00BC6239" w:rsidRPr="00D64694" w:rsidRDefault="00BC6239" w:rsidP="00070989">
            <w:pPr>
              <w:pStyle w:val="GlossEngFootnote2ptafter"/>
              <w:rPr>
                <w:rStyle w:val="ChSmallCaps"/>
              </w:rPr>
            </w:pPr>
            <w:r w:rsidRPr="00D64694">
              <w:rPr>
                <w:rStyle w:val="ChSmallCaps"/>
              </w:rPr>
              <w:t>1sg</w:t>
            </w:r>
          </w:p>
        </w:tc>
        <w:tc>
          <w:tcPr>
            <w:tcW w:w="270" w:type="dxa"/>
          </w:tcPr>
          <w:p w14:paraId="0AB1FC58" w14:textId="77777777" w:rsidR="00BC6239" w:rsidRPr="00D64694" w:rsidRDefault="00BC6239" w:rsidP="00070989">
            <w:pPr>
              <w:pStyle w:val="GlossEngFootnote2ptafter"/>
            </w:pPr>
          </w:p>
        </w:tc>
        <w:tc>
          <w:tcPr>
            <w:tcW w:w="584" w:type="dxa"/>
          </w:tcPr>
          <w:p w14:paraId="692A816D" w14:textId="77777777" w:rsidR="00BC6239" w:rsidRPr="00D64694" w:rsidRDefault="00BC6239" w:rsidP="00070989">
            <w:pPr>
              <w:pStyle w:val="GlossEngFootnote2ptafter"/>
            </w:pPr>
            <w:r w:rsidRPr="00D64694">
              <w:t>stay</w:t>
            </w:r>
          </w:p>
        </w:tc>
        <w:tc>
          <w:tcPr>
            <w:tcW w:w="242" w:type="dxa"/>
          </w:tcPr>
          <w:p w14:paraId="1EB41B0D" w14:textId="77777777" w:rsidR="00BC6239" w:rsidRPr="00D64694" w:rsidRDefault="00BC6239" w:rsidP="00070989">
            <w:pPr>
              <w:pStyle w:val="GlossEngFootnote2ptafter"/>
            </w:pPr>
            <w:r w:rsidRPr="00D64694">
              <w:t>at</w:t>
            </w:r>
          </w:p>
        </w:tc>
        <w:tc>
          <w:tcPr>
            <w:tcW w:w="766" w:type="dxa"/>
          </w:tcPr>
          <w:p w14:paraId="7E7E7D23" w14:textId="77777777" w:rsidR="00BC6239" w:rsidRPr="00D64694" w:rsidRDefault="00BC6239" w:rsidP="00070989">
            <w:pPr>
              <w:pStyle w:val="GlossEngFootnote2ptafter"/>
            </w:pPr>
            <w:r w:rsidRPr="00D64694">
              <w:t>village</w:t>
            </w:r>
          </w:p>
        </w:tc>
        <w:tc>
          <w:tcPr>
            <w:tcW w:w="366" w:type="dxa"/>
          </w:tcPr>
          <w:p w14:paraId="5593A97D" w14:textId="77777777" w:rsidR="00BC6239" w:rsidRPr="00D64694" w:rsidRDefault="00BC6239" w:rsidP="00070989">
            <w:pPr>
              <w:pStyle w:val="GlossEngFootnote2ptafter"/>
              <w:rPr>
                <w:rStyle w:val="ChSmallCaps"/>
              </w:rPr>
            </w:pPr>
            <w:r w:rsidRPr="00D64694">
              <w:rPr>
                <w:rStyle w:val="ChSmallCaps"/>
              </w:rPr>
              <w:t>1sg</w:t>
            </w:r>
          </w:p>
        </w:tc>
        <w:tc>
          <w:tcPr>
            <w:tcW w:w="470" w:type="dxa"/>
          </w:tcPr>
          <w:p w14:paraId="1CDA1154" w14:textId="77777777" w:rsidR="00BC6239" w:rsidRPr="00D64694" w:rsidRDefault="00BC6239" w:rsidP="00070989">
            <w:pPr>
              <w:pStyle w:val="GlossEngFootnote2ptafter"/>
            </w:pPr>
            <w:r w:rsidRPr="00D64694">
              <w:t>work</w:t>
            </w:r>
          </w:p>
        </w:tc>
        <w:tc>
          <w:tcPr>
            <w:tcW w:w="776" w:type="dxa"/>
          </w:tcPr>
          <w:p w14:paraId="74D79316" w14:textId="77777777" w:rsidR="00BC6239" w:rsidRPr="00D64694" w:rsidRDefault="00BC6239" w:rsidP="00070989">
            <w:pPr>
              <w:pStyle w:val="GlossEngFootnote2ptafter"/>
            </w:pPr>
            <w:r w:rsidRPr="00D64694">
              <w:t>similar.to</w:t>
            </w:r>
          </w:p>
        </w:tc>
        <w:tc>
          <w:tcPr>
            <w:tcW w:w="1054" w:type="dxa"/>
          </w:tcPr>
          <w:p w14:paraId="0D32AF74" w14:textId="42789F5B" w:rsidR="00BC6239" w:rsidRPr="00D64694" w:rsidRDefault="00BC6239" w:rsidP="00070989">
            <w:pPr>
              <w:pStyle w:val="GlossEngFootnote2ptafter"/>
            </w:pPr>
            <w:r w:rsidRPr="00071548">
              <w:rPr>
                <w:rStyle w:val="ChSmallCaps"/>
              </w:rPr>
              <w:t>rdp</w:t>
            </w:r>
            <w:r>
              <w:t>~husband</w:t>
            </w:r>
          </w:p>
        </w:tc>
      </w:tr>
    </w:tbl>
    <w:p w14:paraId="437F5A78" w14:textId="77777777" w:rsidR="00BC6239" w:rsidRPr="001C59F7" w:rsidRDefault="00BC6239" w:rsidP="00C46A07">
      <w:pPr>
        <w:pStyle w:val="FreeTranslEngFootnote"/>
      </w:pPr>
      <w:r w:rsidRPr="00D64694">
        <w:t>‘</w:t>
      </w:r>
      <w:r w:rsidRPr="00D64694">
        <w:rPr>
          <w:rStyle w:val="ChBlueBold"/>
        </w:rPr>
        <w:t>when</w:t>
      </w:r>
      <w:r w:rsidRPr="00D64694">
        <w:t xml:space="preserve"> I … lived in the village, I worked like a man’ (Lit. ‘</w:t>
      </w:r>
      <w:r w:rsidRPr="00D64694">
        <w:rPr>
          <w:rStyle w:val="ChBlueBold"/>
        </w:rPr>
        <w:t>(at that) time</w:t>
      </w:r>
      <w:r w:rsidRPr="00D64694">
        <w:t>’)</w:t>
      </w:r>
      <w:r w:rsidRPr="001C59F7">
        <w:t xml:space="preserve"> [081014-007-Pr.0048]</w:t>
      </w:r>
    </w:p>
  </w:footnote>
  <w:footnote w:id="249">
    <w:p w14:paraId="07BE8B55" w14:textId="47F27215" w:rsidR="00BC6239" w:rsidRPr="00D64694" w:rsidRDefault="00BC6239" w:rsidP="00B0017B">
      <w:pPr>
        <w:pStyle w:val="FootnoteText"/>
      </w:pPr>
      <w:r w:rsidRPr="00D64694">
        <w:rPr>
          <w:rStyle w:val="FootnoteReference"/>
        </w:rPr>
        <w:footnoteRef/>
      </w:r>
      <w:r w:rsidRPr="00D64694">
        <w:tab/>
        <w:t xml:space="preserve">The conjunction </w:t>
      </w:r>
      <w:r w:rsidRPr="00D64694">
        <w:rPr>
          <w:rStyle w:val="ChItalBold"/>
        </w:rPr>
        <w:t>seblum</w:t>
      </w:r>
      <w:r w:rsidRPr="00D64694">
        <w:t xml:space="preserve"> ‘before’ is historically derived from the aspectual adverb </w:t>
      </w:r>
      <w:r w:rsidRPr="00D64694">
        <w:rPr>
          <w:rStyle w:val="ChItalBold"/>
        </w:rPr>
        <w:t>blum</w:t>
      </w:r>
      <w:r w:rsidRPr="00D64694">
        <w:t xml:space="preserve"> ‘not yet’: </w:t>
      </w:r>
      <w:r w:rsidRPr="00D64694">
        <w:rPr>
          <w:rStyle w:val="ChItalBold"/>
        </w:rPr>
        <w:t>se-blum</w:t>
      </w:r>
      <w:r w:rsidRPr="00D64694">
        <w:t xml:space="preserve"> ‘one-not.yet’ (see §</w:t>
      </w:r>
      <w:r>
        <w:fldChar w:fldCharType="begin"/>
      </w:r>
      <w:r>
        <w:instrText xml:space="preserve"> REF _Ref358725502 \w \h </w:instrText>
      </w:r>
      <w:r>
        <w:fldChar w:fldCharType="separate"/>
      </w:r>
      <w:r w:rsidR="00154D81">
        <w:rPr>
          <w:cs/>
        </w:rPr>
        <w:t>‎</w:t>
      </w:r>
      <w:r w:rsidR="00154D81">
        <w:t>5.4.1</w:t>
      </w:r>
      <w:r>
        <w:fldChar w:fldCharType="end"/>
      </w:r>
      <w:r w:rsidRPr="00D64694">
        <w:t>).</w:t>
      </w:r>
    </w:p>
  </w:footnote>
  <w:footnote w:id="250">
    <w:p w14:paraId="33F3F846" w14:textId="366826A3" w:rsidR="00BC6239" w:rsidRPr="00D64694" w:rsidRDefault="00BC6239" w:rsidP="00C27E43">
      <w:pPr>
        <w:pStyle w:val="FootnoteText"/>
      </w:pPr>
      <w:r w:rsidRPr="00D64694">
        <w:rPr>
          <w:rStyle w:val="FootnoteReference"/>
        </w:rPr>
        <w:footnoteRef/>
      </w:r>
      <w:r w:rsidRPr="00D64694">
        <w:tab/>
        <w:t xml:space="preserve">Typically, speakers report speech in the form of direct speech rather than indirect speech as in </w:t>
      </w:r>
      <w:r w:rsidRPr="00D64694">
        <w:fldChar w:fldCharType="begin"/>
      </w:r>
      <w:r w:rsidRPr="00D64694">
        <w:instrText xml:space="preserve"> REF _Ref356320285 \h </w:instrText>
      </w:r>
      <w:r w:rsidRPr="00D64694">
        <w:fldChar w:fldCharType="separate"/>
      </w:r>
      <w:r w:rsidR="00154D81" w:rsidRPr="00856563">
        <w:t>(</w:t>
      </w:r>
      <w:r w:rsidR="00154D81">
        <w:rPr>
          <w:noProof/>
        </w:rPr>
        <w:t>58</w:t>
      </w:r>
      <w:r w:rsidR="00154D81" w:rsidRPr="00856563">
        <w:t>)</w:t>
      </w:r>
      <w:r w:rsidRPr="00D64694">
        <w:fldChar w:fldCharType="end"/>
      </w:r>
      <w:r w:rsidRPr="00D64694">
        <w:t xml:space="preserve"> (see also §</w:t>
      </w:r>
      <w:r w:rsidRPr="00D64694">
        <w:fldChar w:fldCharType="begin"/>
      </w:r>
      <w:r w:rsidRPr="00D64694">
        <w:instrText xml:space="preserve"> REF _Ref353262282 \w \h </w:instrText>
      </w:r>
      <w:r w:rsidRPr="00D64694">
        <w:fldChar w:fldCharType="separate"/>
      </w:r>
      <w:r w:rsidR="00154D81">
        <w:rPr>
          <w:cs/>
        </w:rPr>
        <w:t>‎</w:t>
      </w:r>
      <w:r w:rsidR="00154D81">
        <w:t>6.2.1.1</w:t>
      </w:r>
      <w:r w:rsidRPr="00D64694">
        <w:fldChar w:fldCharType="end"/>
      </w:r>
      <w:r w:rsidRPr="00D64694">
        <w:t>).</w:t>
      </w:r>
    </w:p>
  </w:footnote>
  <w:footnote w:id="251">
    <w:p w14:paraId="5971BA7C" w14:textId="1878E79D" w:rsidR="00BC6239" w:rsidRDefault="00BC6239">
      <w:pPr>
        <w:pStyle w:val="FootnoteText"/>
      </w:pPr>
      <w:r>
        <w:rPr>
          <w:rStyle w:val="FootnoteReference"/>
        </w:rPr>
        <w:footnoteRef/>
      </w:r>
      <w:r>
        <w:tab/>
      </w:r>
      <w:r w:rsidRPr="00D64694">
        <w:t>The subscript letters keep track of what each term refers to.</w:t>
      </w:r>
    </w:p>
  </w:footnote>
  <w:footnote w:id="252">
    <w:p w14:paraId="31885858" w14:textId="0627A66E" w:rsidR="00BC6239" w:rsidRPr="00D64694" w:rsidRDefault="00BC6239" w:rsidP="00B0017B">
      <w:pPr>
        <w:pStyle w:val="FootnoteText"/>
      </w:pPr>
      <w:r w:rsidRPr="00D64694">
        <w:rPr>
          <w:rStyle w:val="FootnoteReference"/>
        </w:rPr>
        <w:footnoteRef/>
      </w:r>
      <w:r w:rsidRPr="00D64694">
        <w:tab/>
        <w:t xml:space="preserve">According to </w:t>
      </w:r>
      <w:r w:rsidRPr="003C3935">
        <w:rPr>
          <w:rStyle w:val="Citation"/>
        </w:rPr>
        <w:fldChar w:fldCharType="begin"/>
      </w:r>
      <w:r>
        <w:rPr>
          <w:rStyle w:val="Citation"/>
        </w:rPr>
        <w:instrText>ADDIN CITAVI.PLACEHOLDER e6a9bbd5-305b-4c7c-92e5-a76f8bb31844 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3NlbiAoMjAwMDogN+KAkzgpPC9UZXh0Pg0KICAgIDwvVGV4dFVuaXQ+DQogIDwvVGV4dFVuaXRzPg0KPC9QbGFjZWhvbGRlcj4=</w:instrText>
      </w:r>
      <w:r w:rsidRPr="003C3935">
        <w:rPr>
          <w:rStyle w:val="Citation"/>
        </w:rPr>
        <w:fldChar w:fldCharType="separate"/>
      </w:r>
      <w:bookmarkStart w:id="5289" w:name="_CTVP001e6a9bbd5305b4c7c92e5a76f8bb31844"/>
      <w:r w:rsidR="0092006B">
        <w:rPr>
          <w:rStyle w:val="Citation"/>
        </w:rPr>
        <w:t>Stassen (2000: 7–8)</w:t>
      </w:r>
      <w:bookmarkEnd w:id="5289"/>
      <w:r w:rsidRPr="003C3935">
        <w:rPr>
          <w:rStyle w:val="Citation"/>
        </w:rPr>
        <w:fldChar w:fldCharType="end"/>
      </w:r>
      <w:r w:rsidRPr="00D64694">
        <w:t>, “the general trend all over the world is that zero-coordination tends to be marginalized into specific functions or is replaced altogether by overt marking strategies</w:t>
      </w:r>
      <w:r w:rsidRPr="00D64694">
        <w:rPr>
          <w:lang w:eastAsia="en-US"/>
        </w:rPr>
        <w:t>”.</w:t>
      </w:r>
      <w:r w:rsidRPr="00D64694">
        <w:t xml:space="preserve"> </w:t>
      </w:r>
      <w:r w:rsidRPr="003C3935">
        <w:rPr>
          <w:rStyle w:val="Citation"/>
        </w:rPr>
        <w:fldChar w:fldCharType="begin"/>
      </w:r>
      <w:r w:rsidRPr="003C3935">
        <w:rPr>
          <w:rStyle w:val="Citation"/>
        </w:rPr>
        <w:instrText>ADDIN CITAVI.PLACEHOLDER 63d588e8-5e6c-423c-8d39-c54e64630d37 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pdGh1biAoMTk4ODogMzUx4oCTMzU3KTwvVGV4dD4NCiAgICA8L1RleHRVbml0Pg0KICA8L1RleHRVbml0cz4NCjwvUGxhY2Vob2xkZXI+</w:instrText>
      </w:r>
      <w:r w:rsidRPr="003C3935">
        <w:rPr>
          <w:rStyle w:val="Citation"/>
        </w:rPr>
        <w:fldChar w:fldCharType="separate"/>
      </w:r>
      <w:bookmarkStart w:id="5290" w:name="_CTVP00163d588e85e6c423c8d39c54e64630d37"/>
      <w:r w:rsidR="0092006B">
        <w:rPr>
          <w:rStyle w:val="Citation"/>
        </w:rPr>
        <w:t>Mithun (1988: 351–357)</w:t>
      </w:r>
      <w:bookmarkEnd w:id="5290"/>
      <w:r w:rsidRPr="003C3935">
        <w:rPr>
          <w:rStyle w:val="Citation"/>
        </w:rPr>
        <w:fldChar w:fldCharType="end"/>
      </w:r>
      <w:r w:rsidRPr="00D64694">
        <w:t xml:space="preserve"> suggests that this development is due to the global increase in bilingualism and in literacy. With respect to bilingualism</w:t>
      </w:r>
      <w:r>
        <w:t>,</w:t>
      </w:r>
      <w:r w:rsidRPr="00D64694">
        <w:t xml:space="preserve"> </w:t>
      </w:r>
      <w:r w:rsidRPr="003C3935">
        <w:rPr>
          <w:rStyle w:val="Citation"/>
        </w:rPr>
        <w:fldChar w:fldCharType="begin"/>
      </w:r>
      <w:r w:rsidRPr="003C3935">
        <w:rPr>
          <w:rStyle w:val="Citation"/>
        </w:rPr>
        <w:instrText>ADDIN CITAVI.PLACEHOLDER adf010ac-b92a-4ce8-926a-dd6bc9a5ac78 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aXRodW4gKDE5ODg6IDM1MSk8L1RleHQ+DQogICAgPC9UZXh0VW5pdD4NCiAgPC9UZXh0VW5pdHM+DQo8L1BsYWNlaG9sZGVyPg==</w:instrText>
      </w:r>
      <w:r w:rsidRPr="003C3935">
        <w:rPr>
          <w:rStyle w:val="Citation"/>
        </w:rPr>
        <w:fldChar w:fldCharType="separate"/>
      </w:r>
      <w:bookmarkStart w:id="5291" w:name="_CTVP001adf010acb92a4ce8926add6bc9a5ac78"/>
      <w:r w:rsidR="0092006B">
        <w:rPr>
          <w:rStyle w:val="Citation"/>
        </w:rPr>
        <w:t>Mithun (1988: 351)</w:t>
      </w:r>
      <w:bookmarkEnd w:id="5291"/>
      <w:r w:rsidRPr="003C3935">
        <w:rPr>
          <w:rStyle w:val="Citation"/>
        </w:rPr>
        <w:fldChar w:fldCharType="end"/>
      </w:r>
      <w:r w:rsidRPr="00D64694">
        <w:t xml:space="preserve"> observes that “an astonishing number of coordinating conjunctions have been recently borrowed into languages that previously had none”. As for the role of literacy, </w:t>
      </w:r>
      <w:r w:rsidRPr="00071827">
        <w:rPr>
          <w:rStyle w:val="Citation"/>
        </w:rPr>
        <w:fldChar w:fldCharType="begin"/>
      </w:r>
      <w:r w:rsidRPr="00071827">
        <w:rPr>
          <w:rStyle w:val="Citation"/>
        </w:rPr>
        <w:instrText>ADDIN CITAVI.PLACEHOLDER ca2f45ce-ae3e-46ee-94a7-1f1363359913 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aXRodW4gKDE5ODg6IDM1Nik8L1RleHQ+DQogICAgPC9UZXh0VW5pdD4NCiAgPC9UZXh0VW5pdHM+DQo8L1BsYWNlaG9sZGVyPg==</w:instrText>
      </w:r>
      <w:r w:rsidRPr="00071827">
        <w:rPr>
          <w:rStyle w:val="Citation"/>
        </w:rPr>
        <w:fldChar w:fldCharType="separate"/>
      </w:r>
      <w:bookmarkStart w:id="5292" w:name="_CTVP001ca2f45ceae3e46ee94a71f1363359913"/>
      <w:r w:rsidR="0092006B">
        <w:rPr>
          <w:rStyle w:val="Citation"/>
        </w:rPr>
        <w:t>Mithun (1988: 356)</w:t>
      </w:r>
      <w:bookmarkEnd w:id="5292"/>
      <w:r w:rsidRPr="00071827">
        <w:rPr>
          <w:rStyle w:val="Citation"/>
        </w:rPr>
        <w:fldChar w:fldCharType="end"/>
      </w:r>
      <w:r w:rsidRPr="00D64694">
        <w:t xml:space="preserve"> notes that, whereas in oral language intonation suffices to signal the syntactic structure of juxtaposed constituents, written language requires the overt and “systematic specification of the precise nature of link” to disambiguate syntactic relations.</w:t>
      </w:r>
    </w:p>
  </w:footnote>
  <w:footnote w:id="253">
    <w:p w14:paraId="56B1E350" w14:textId="4F6C68A3" w:rsidR="00BC6239" w:rsidRPr="00D64694" w:rsidRDefault="00BC6239" w:rsidP="00797F3B">
      <w:pPr>
        <w:pStyle w:val="FootnoteText"/>
      </w:pPr>
      <w:r w:rsidRPr="00D64694">
        <w:rPr>
          <w:rStyle w:val="FootnoteReference"/>
        </w:rPr>
        <w:footnoteRef/>
      </w:r>
      <w:r w:rsidRPr="00D64694">
        <w:tab/>
        <w:t xml:space="preserve">The 2,215 lexemes are extracted from the 2,458-item list, discussed in </w:t>
      </w:r>
      <w:r>
        <w:fldChar w:fldCharType="begin"/>
      </w:r>
      <w:r>
        <w:instrText xml:space="preserve"> REF _Ref368494266 \w \h </w:instrText>
      </w:r>
      <w:r>
        <w:fldChar w:fldCharType="separate"/>
      </w:r>
      <w:r w:rsidR="00154D81">
        <w:rPr>
          <w:cs/>
        </w:rPr>
        <w:t>‎</w:t>
      </w:r>
      <w:r w:rsidR="00154D81">
        <w:t>1.11.6</w:t>
      </w:r>
      <w:r>
        <w:fldChar w:fldCharType="end"/>
      </w:r>
      <w:r w:rsidRPr="00D64694">
        <w:t xml:space="preserve">. The remaining 243 items include lexemes historically derived by </w:t>
      </w:r>
      <w:r w:rsidRPr="00D64694">
        <w:rPr>
          <w:lang w:eastAsia="en-US"/>
        </w:rPr>
        <w:t xml:space="preserve">(unproductive) affixation of loan words, such as </w:t>
      </w:r>
      <w:r w:rsidRPr="00D64694">
        <w:rPr>
          <w:rStyle w:val="ChItalBold"/>
        </w:rPr>
        <w:t>berkomunikasi</w:t>
      </w:r>
      <w:r w:rsidRPr="00D64694">
        <w:rPr>
          <w:lang w:eastAsia="en-US"/>
        </w:rPr>
        <w:t xml:space="preserve"> ‘communicate’ as well as </w:t>
      </w:r>
      <w:r w:rsidRPr="00D64694">
        <w:t xml:space="preserve">collocations such as </w:t>
      </w:r>
      <w:r w:rsidRPr="00D64694">
        <w:rPr>
          <w:rStyle w:val="ChItalBold"/>
        </w:rPr>
        <w:t>ade-kaka</w:t>
      </w:r>
      <w:r w:rsidRPr="00D64694">
        <w:t xml:space="preserve"> ‘siblings’ (see §</w:t>
      </w:r>
      <w:r w:rsidRPr="00D64694">
        <w:fldChar w:fldCharType="begin"/>
      </w:r>
      <w:r w:rsidRPr="00D64694">
        <w:instrText xml:space="preserve"> REF _Ref379889998 \w \h </w:instrText>
      </w:r>
      <w:r w:rsidRPr="00D64694">
        <w:fldChar w:fldCharType="separate"/>
      </w:r>
      <w:r w:rsidR="00154D81">
        <w:rPr>
          <w:cs/>
        </w:rPr>
        <w:t>‎</w:t>
      </w:r>
      <w:r w:rsidR="00154D81">
        <w:t>3.1</w:t>
      </w:r>
      <w:r w:rsidRPr="00D64694">
        <w:fldChar w:fldCharType="end"/>
      </w:r>
      <w:r w:rsidRPr="00D64694">
        <w:t xml:space="preserve"> and §</w:t>
      </w:r>
      <w:r w:rsidRPr="00D64694">
        <w:fldChar w:fldCharType="begin"/>
      </w:r>
      <w:r w:rsidRPr="00D64694">
        <w:instrText xml:space="preserve"> REF _Ref341973806 \w \h </w:instrText>
      </w:r>
      <w:r w:rsidRPr="00D64694">
        <w:fldChar w:fldCharType="separate"/>
      </w:r>
      <w:r w:rsidR="00154D81">
        <w:rPr>
          <w:cs/>
        </w:rPr>
        <w:t>‎</w:t>
      </w:r>
      <w:r w:rsidR="00154D81">
        <w:t>3.2</w:t>
      </w:r>
      <w:r w:rsidRPr="00D64694">
        <w:fldChar w:fldCharType="end"/>
      </w:r>
      <w:r>
        <w:t>, respectively</w:t>
      </w:r>
      <w:r w:rsidRPr="00D64694">
        <w:t>).</w:t>
      </w:r>
    </w:p>
  </w:footnote>
  <w:footnote w:id="254">
    <w:p w14:paraId="016A4883" w14:textId="77777777" w:rsidR="00BC6239" w:rsidRPr="00D64694" w:rsidRDefault="00BC6239" w:rsidP="00B0017B">
      <w:pPr>
        <w:pStyle w:val="FootnoteText"/>
      </w:pPr>
      <w:r w:rsidRPr="00D64694">
        <w:rPr>
          <w:rStyle w:val="FootnoteReference"/>
        </w:rPr>
        <w:footnoteRef/>
      </w:r>
      <w:r w:rsidRPr="00D64694">
        <w:tab/>
        <w:t>The use of the second singular person serves as a rhetorical figure of speech (“apostrophe”) and refers to the absent person who irritated the players (see ‘</w:t>
      </w:r>
      <w:r w:rsidRPr="00D64694">
        <w:fldChar w:fldCharType="begin"/>
      </w:r>
      <w:r w:rsidRPr="00D64694">
        <w:instrText xml:space="preserve"> REF _Ref357669414 \h </w:instrText>
      </w:r>
      <w:r w:rsidRPr="00D64694">
        <w:fldChar w:fldCharType="separate"/>
      </w:r>
      <w:r w:rsidR="00154D81">
        <w:t>‘</w:t>
      </w:r>
      <w:r w:rsidR="00154D81" w:rsidRPr="0099608C">
        <w:rPr>
          <w:rStyle w:val="ChSmallCaps"/>
        </w:rPr>
        <w:t>np</w:t>
      </w:r>
      <w:r w:rsidR="00154D81" w:rsidRPr="00D32413">
        <w:t xml:space="preserve"> </w:t>
      </w:r>
      <w:r w:rsidR="00154D81" w:rsidRPr="0099608C">
        <w:rPr>
          <w:rStyle w:val="ChSmallCaps"/>
        </w:rPr>
        <w:t>2sg</w:t>
      </w:r>
      <w:r w:rsidR="00154D81">
        <w:t>’ noun phrases as rhetorical figures of speech (“apostrophes”)</w:t>
      </w:r>
      <w:r w:rsidRPr="00D64694">
        <w:fldChar w:fldCharType="end"/>
      </w:r>
      <w:r w:rsidRPr="00D64694">
        <w:t>’ in §</w:t>
      </w:r>
      <w:r w:rsidRPr="00D64694">
        <w:fldChar w:fldCharType="begin"/>
      </w:r>
      <w:r w:rsidRPr="00D64694">
        <w:instrText xml:space="preserve"> REF _Ref357669243 \w \h </w:instrText>
      </w:r>
      <w:r w:rsidRPr="00D64694">
        <w:fldChar w:fldCharType="separate"/>
      </w:r>
      <w:r w:rsidR="00154D81">
        <w:rPr>
          <w:cs/>
        </w:rPr>
        <w:t>‎</w:t>
      </w:r>
      <w:r w:rsidR="00154D81">
        <w:t>6.2.1.1</w:t>
      </w:r>
      <w:r w:rsidRPr="00D64694">
        <w:fldChar w:fldCharType="end"/>
      </w:r>
      <w:r w:rsidRPr="00D64694">
        <w:t>).</w:t>
      </w:r>
    </w:p>
  </w:footnote>
  <w:footnote w:id="255">
    <w:p w14:paraId="656C71E6" w14:textId="77777777" w:rsidR="00BC6239" w:rsidRPr="00D64694" w:rsidRDefault="00BC6239" w:rsidP="00B0017B">
      <w:pPr>
        <w:pStyle w:val="FootnoteText"/>
      </w:pPr>
      <w:r w:rsidRPr="00D64694">
        <w:rPr>
          <w:rStyle w:val="FootnoteReference"/>
        </w:rPr>
        <w:footnoteRef/>
      </w:r>
      <w:r w:rsidRPr="00D64694">
        <w:tab/>
      </w:r>
      <w:r w:rsidRPr="00D64694">
        <w:rPr>
          <w:rStyle w:val="ChItalBold"/>
        </w:rPr>
        <w:t>Klara</w:t>
      </w:r>
      <w:r w:rsidRPr="00D64694">
        <w:t xml:space="preserve"> refers to </w:t>
      </w:r>
      <w:r w:rsidRPr="00D64694">
        <w:rPr>
          <w:rStyle w:val="ChItalBold"/>
        </w:rPr>
        <w:t>Nelci</w:t>
      </w:r>
      <w:r w:rsidRPr="00D64694">
        <w:t xml:space="preserve"> (see line 0050 and 0053).</w:t>
      </w:r>
    </w:p>
  </w:footnote>
  <w:footnote w:id="256">
    <w:p w14:paraId="0C5A7A1F" w14:textId="77777777" w:rsidR="00BC6239" w:rsidRPr="00D64694" w:rsidRDefault="00BC6239" w:rsidP="00B0017B">
      <w:pPr>
        <w:pStyle w:val="FootnoteText"/>
      </w:pPr>
      <w:r w:rsidRPr="00D64694">
        <w:rPr>
          <w:rStyle w:val="FootnoteReference"/>
        </w:rPr>
        <w:footnoteRef/>
      </w:r>
      <w:r w:rsidRPr="00D64694">
        <w:tab/>
        <w:t>Lit. ‘her father’ (</w:t>
      </w:r>
      <w:r w:rsidRPr="00D64694">
        <w:rPr>
          <w:rStyle w:val="ChItalBold"/>
        </w:rPr>
        <w:t>de</w:t>
      </w:r>
      <w:r w:rsidRPr="00D64694">
        <w:t xml:space="preserve"> ‘</w:t>
      </w:r>
      <w:r w:rsidRPr="00D64694">
        <w:rPr>
          <w:rStyle w:val="ChSmallCaps"/>
        </w:rPr>
        <w:t>3sg</w:t>
      </w:r>
      <w:r w:rsidRPr="00D64694">
        <w:t>’ refers to the speaker’s daughter).</w:t>
      </w:r>
    </w:p>
  </w:footnote>
  <w:footnote w:id="257">
    <w:p w14:paraId="060BB5FB" w14:textId="77777777" w:rsidR="00BC6239" w:rsidRPr="00D64694" w:rsidRDefault="00BC6239" w:rsidP="00B0017B">
      <w:pPr>
        <w:pStyle w:val="FootnoteText"/>
      </w:pPr>
      <w:r w:rsidRPr="00D64694">
        <w:rPr>
          <w:rStyle w:val="FootnoteReference"/>
        </w:rPr>
        <w:footnoteRef/>
      </w:r>
      <w:r w:rsidRPr="00D64694">
        <w:tab/>
        <w:t>Lit. ‘her father’ (</w:t>
      </w:r>
      <w:r w:rsidRPr="00D64694">
        <w:rPr>
          <w:rStyle w:val="ChItalBold"/>
        </w:rPr>
        <w:t>de</w:t>
      </w:r>
      <w:r w:rsidRPr="00D64694">
        <w:t xml:space="preserve"> ‘</w:t>
      </w:r>
      <w:r w:rsidRPr="00D64694">
        <w:rPr>
          <w:rStyle w:val="ChSmallCaps"/>
        </w:rPr>
        <w:t>3sg</w:t>
      </w:r>
      <w:r w:rsidRPr="00D64694">
        <w:t>’ refers to the speaker’s daughter).</w:t>
      </w:r>
    </w:p>
  </w:footnote>
  <w:footnote w:id="258">
    <w:p w14:paraId="0A5112F0" w14:textId="77777777" w:rsidR="00BC6239" w:rsidRPr="00D64694" w:rsidRDefault="00BC6239" w:rsidP="00B0017B">
      <w:pPr>
        <w:pStyle w:val="FootnoteText"/>
      </w:pPr>
      <w:r w:rsidRPr="00D64694">
        <w:rPr>
          <w:rStyle w:val="FootnoteReference"/>
        </w:rPr>
        <w:footnoteRef/>
      </w:r>
      <w:r w:rsidRPr="00D64694">
        <w:tab/>
        <w:t>Lit. ‘her uncle’ (</w:t>
      </w:r>
      <w:r w:rsidRPr="00D64694">
        <w:rPr>
          <w:rStyle w:val="ChItalBold"/>
        </w:rPr>
        <w:t>de</w:t>
      </w:r>
      <w:r w:rsidRPr="00D64694">
        <w:t xml:space="preserve"> ‘</w:t>
      </w:r>
      <w:r w:rsidRPr="00D64694">
        <w:rPr>
          <w:rStyle w:val="ChSmallCaps"/>
        </w:rPr>
        <w:t>3sg</w:t>
      </w:r>
      <w:r w:rsidRPr="00D64694">
        <w:t>’ refers to the speaker’s daughter).</w:t>
      </w:r>
    </w:p>
  </w:footnote>
  <w:footnote w:id="259">
    <w:p w14:paraId="63502FDE" w14:textId="77777777" w:rsidR="00BC6239" w:rsidRPr="00D64694" w:rsidRDefault="00BC6239" w:rsidP="00B0017B">
      <w:pPr>
        <w:pStyle w:val="FootnoteText"/>
      </w:pPr>
      <w:r w:rsidRPr="00D64694">
        <w:rPr>
          <w:rStyle w:val="FootnoteReference"/>
        </w:rPr>
        <w:footnoteRef/>
      </w:r>
      <w:r w:rsidRPr="00D64694">
        <w:tab/>
        <w:t>Lit. ‘her aunt’ (</w:t>
      </w:r>
      <w:r w:rsidRPr="00D64694">
        <w:rPr>
          <w:rStyle w:val="ChItalBold"/>
        </w:rPr>
        <w:t>de</w:t>
      </w:r>
      <w:r w:rsidRPr="00D64694">
        <w:t xml:space="preserve"> ‘</w:t>
      </w:r>
      <w:r w:rsidRPr="00D64694">
        <w:rPr>
          <w:rStyle w:val="ChSmallCaps"/>
        </w:rPr>
        <w:t>3sg</w:t>
      </w:r>
      <w:r w:rsidRPr="00D64694">
        <w:t>’ refers to the speaker’s daughter).</w:t>
      </w:r>
    </w:p>
  </w:footnote>
  <w:footnote w:id="260">
    <w:p w14:paraId="164937B6" w14:textId="77777777" w:rsidR="00BC6239" w:rsidRPr="00D64694" w:rsidRDefault="00BC6239" w:rsidP="00B0017B">
      <w:pPr>
        <w:pStyle w:val="FootnoteText"/>
      </w:pPr>
      <w:r w:rsidRPr="00D64694">
        <w:rPr>
          <w:rStyle w:val="FootnoteReference"/>
        </w:rPr>
        <w:footnoteRef/>
      </w:r>
      <w:r w:rsidRPr="00D64694">
        <w:tab/>
        <w:t xml:space="preserve">One of the two detained persons is </w:t>
      </w:r>
      <w:r w:rsidRPr="00D64694">
        <w:rPr>
          <w:rStyle w:val="ChItalBold"/>
        </w:rPr>
        <w:t>Pawlus</w:t>
      </w:r>
      <w:r w:rsidRPr="00D64694">
        <w:t xml:space="preserve">. It is unclear whether the second person is </w:t>
      </w:r>
      <w:r w:rsidRPr="00D64694">
        <w:rPr>
          <w:rStyle w:val="ChItalBold"/>
        </w:rPr>
        <w:t>Iskia</w:t>
      </w:r>
      <w:r w:rsidRPr="00D64694">
        <w:t xml:space="preserve"> or someone else.</w:t>
      </w:r>
    </w:p>
  </w:footnote>
  <w:footnote w:id="261">
    <w:p w14:paraId="11EAEF5A" w14:textId="77777777" w:rsidR="00BC6239" w:rsidRPr="00D64694" w:rsidRDefault="00BC6239" w:rsidP="00B0017B">
      <w:pPr>
        <w:pStyle w:val="FootnoteText"/>
      </w:pPr>
      <w:r w:rsidRPr="00D64694">
        <w:rPr>
          <w:rStyle w:val="FootnoteReference"/>
        </w:rPr>
        <w:footnoteRef/>
      </w:r>
      <w:r w:rsidRPr="00D64694">
        <w:tab/>
        <w:t>The previous evening, the narrator had already told the same story, but due to logistical problems, the author was not able to record the text. The next morning, however, the narrator was willing to retell her story, with the same audience being present.</w:t>
      </w:r>
    </w:p>
  </w:footnote>
  <w:footnote w:id="262">
    <w:p w14:paraId="7CED05F1" w14:textId="77777777" w:rsidR="00BC6239" w:rsidRPr="00D64694" w:rsidRDefault="00BC6239" w:rsidP="00B0017B">
      <w:pPr>
        <w:pStyle w:val="FootnoteText"/>
      </w:pPr>
      <w:r w:rsidRPr="00D64694">
        <w:rPr>
          <w:rStyle w:val="FootnoteReference"/>
        </w:rPr>
        <w:footnoteRef/>
      </w:r>
      <w:r w:rsidRPr="00D64694">
        <w:tab/>
        <w:t xml:space="preserve">The personal pronoun </w:t>
      </w:r>
      <w:r w:rsidRPr="00D64694">
        <w:rPr>
          <w:rStyle w:val="ChItalBold"/>
        </w:rPr>
        <w:t>de</w:t>
      </w:r>
      <w:r w:rsidRPr="00D64694">
        <w:t xml:space="preserve"> ‘</w:t>
      </w:r>
      <w:r w:rsidRPr="00D64694">
        <w:rPr>
          <w:rStyle w:val="ChSmallCaps"/>
        </w:rPr>
        <w:t>3sg</w:t>
      </w:r>
      <w:r w:rsidRPr="00D64694">
        <w:t>’ refers to the recording author.</w:t>
      </w:r>
    </w:p>
  </w:footnote>
  <w:footnote w:id="263">
    <w:p w14:paraId="2C09DBDF" w14:textId="5F980529" w:rsidR="00BC6239" w:rsidRPr="00D64694" w:rsidRDefault="00BC6239" w:rsidP="00AF2D24">
      <w:pPr>
        <w:pStyle w:val="FootnoteText"/>
      </w:pPr>
      <w:r w:rsidRPr="00D64694">
        <w:rPr>
          <w:rStyle w:val="FootnoteReference"/>
        </w:rPr>
        <w:footnoteRef/>
      </w:r>
      <w:r w:rsidRPr="00D64694">
        <w:tab/>
        <w:t xml:space="preserve">This narrative is one of the three personal narratives mentioned in </w:t>
      </w:r>
      <w:r>
        <w:t>§</w:t>
      </w:r>
      <w:r>
        <w:fldChar w:fldCharType="begin"/>
      </w:r>
      <w:r>
        <w:instrText xml:space="preserve"> REF _Ref368418518 \w \h </w:instrText>
      </w:r>
      <w:r>
        <w:fldChar w:fldCharType="separate"/>
      </w:r>
      <w:r w:rsidR="00154D81">
        <w:rPr>
          <w:cs/>
        </w:rPr>
        <w:t>‎</w:t>
      </w:r>
      <w:r w:rsidR="00154D81">
        <w:t>1.11.4.1</w:t>
      </w:r>
      <w:r>
        <w:fldChar w:fldCharType="end"/>
      </w:r>
      <w:r w:rsidRPr="00D64694">
        <w:t xml:space="preserve">, which the author recorded with the help of her host Sarlota Merne. Being aware of the target language variety, she was present during these elicitations and explained to the narrator that he should narrate his story in </w:t>
      </w:r>
      <w:r w:rsidRPr="00D64694">
        <w:rPr>
          <w:rStyle w:val="ChItalBold"/>
        </w:rPr>
        <w:t>logat Papua</w:t>
      </w:r>
      <w:r w:rsidRPr="00D64694">
        <w:t xml:space="preserve"> ‘Papuan </w:t>
      </w:r>
      <w:r>
        <w:t>speech variety</w:t>
      </w:r>
      <w:r w:rsidRPr="00D64694">
        <w:t>’. Being one of the early recordings, the text includes quite a few instances of code-switches with Indonesian, which are marked with “[SI]”.</w:t>
      </w:r>
    </w:p>
  </w:footnote>
  <w:footnote w:id="264">
    <w:p w14:paraId="1144D474" w14:textId="77777777" w:rsidR="00BC6239" w:rsidRPr="00D64694" w:rsidRDefault="00BC6239" w:rsidP="00B0017B">
      <w:pPr>
        <w:pStyle w:val="FootnoteText"/>
      </w:pPr>
      <w:r w:rsidRPr="00D64694">
        <w:rPr>
          <w:rStyle w:val="FootnoteReference"/>
        </w:rPr>
        <w:footnoteRef/>
      </w:r>
      <w:r w:rsidRPr="00D64694">
        <w:tab/>
        <w:t>After having recounted a story about a certain statue in Sarmi which was built close to a certain tree, a boy asked the narrator for directions to the statue and tree.</w:t>
      </w:r>
    </w:p>
  </w:footnote>
  <w:footnote w:id="265">
    <w:p w14:paraId="189722D6" w14:textId="77777777" w:rsidR="00BC6239" w:rsidRPr="00D64694" w:rsidRDefault="00BC6239" w:rsidP="00B0017B">
      <w:pPr>
        <w:pStyle w:val="FootnoteText"/>
      </w:pPr>
      <w:r w:rsidRPr="00D64694">
        <w:rPr>
          <w:rStyle w:val="FootnoteReference"/>
        </w:rPr>
        <w:footnoteRef/>
      </w:r>
      <w:r w:rsidRPr="00D64694">
        <w:tab/>
        <w:t>This clause refers to the story about the statue and tree which the narrator had told before being asked for directions.</w:t>
      </w:r>
    </w:p>
  </w:footnote>
  <w:footnote w:id="266">
    <w:p w14:paraId="35D16A1F" w14:textId="128B6316" w:rsidR="00BC6239" w:rsidRPr="00D64694" w:rsidRDefault="00BC6239" w:rsidP="00884446">
      <w:pPr>
        <w:pStyle w:val="FootnoteText"/>
      </w:pPr>
      <w:r w:rsidRPr="00D64694">
        <w:rPr>
          <w:rStyle w:val="FootnoteReference"/>
        </w:rPr>
        <w:footnoteRef/>
      </w:r>
      <w:r w:rsidRPr="00D64694">
        <w:tab/>
        <w:t>The</w:t>
      </w:r>
      <w:r>
        <w:t xml:space="preserve"> second</w:t>
      </w:r>
      <w:r w:rsidRPr="00D64694">
        <w:t xml:space="preserve"> male child did not participate in this exchange.</w:t>
      </w:r>
    </w:p>
  </w:footnote>
  <w:footnote w:id="267">
    <w:p w14:paraId="79202429" w14:textId="77777777" w:rsidR="00BC6239" w:rsidRPr="00D64694" w:rsidRDefault="00BC6239" w:rsidP="00B0017B">
      <w:pPr>
        <w:pStyle w:val="FootnoteText"/>
      </w:pPr>
      <w:r w:rsidRPr="00D64694">
        <w:rPr>
          <w:rStyle w:val="FootnoteReference"/>
        </w:rPr>
        <w:footnoteRef/>
      </w:r>
      <w:r w:rsidRPr="00D64694">
        <w:tab/>
        <w:t>The third male child did not participate in this exchange.</w:t>
      </w:r>
    </w:p>
  </w:footnote>
  <w:footnote w:id="268">
    <w:p w14:paraId="6118307A" w14:textId="77777777" w:rsidR="00BC6239" w:rsidRPr="00D64694" w:rsidRDefault="00BC6239" w:rsidP="00B0017B">
      <w:pPr>
        <w:pStyle w:val="FootnoteText"/>
      </w:pPr>
      <w:r w:rsidRPr="00D64694">
        <w:rPr>
          <w:rStyle w:val="FootnoteReference"/>
        </w:rPr>
        <w:footnoteRef/>
      </w:r>
      <w:r w:rsidRPr="00D64694">
        <w:tab/>
        <w:t>Abbreviations: Sur. = sociolinguistic survey; Lex. = lexical resources; Gr. = grammatical resources; Lit. = literacy resources; Ant. = anthropological resources; L1 = resources in the respective languages; NT = New Testament of the Bible in the respective languages.</w:t>
      </w:r>
    </w:p>
  </w:footnote>
  <w:footnote w:id="269">
    <w:p w14:paraId="7808B4A0" w14:textId="304A2DC0" w:rsidR="00BC6239" w:rsidRPr="00D64694" w:rsidRDefault="00BC6239" w:rsidP="00372C8B">
      <w:pPr>
        <w:pStyle w:val="FootnoteText"/>
      </w:pPr>
      <w:r w:rsidRPr="00D64694">
        <w:rPr>
          <w:rStyle w:val="FootnoteReference"/>
        </w:rPr>
        <w:footnoteRef/>
      </w:r>
      <w:r w:rsidRPr="00D64694">
        <w:tab/>
      </w:r>
      <w:r w:rsidRPr="00D64694">
        <w:rPr>
          <w:lang w:eastAsia="en-US"/>
        </w:rPr>
        <w:t xml:space="preserve">Population totals for Papua province are also available at </w:t>
      </w:r>
      <w:hyperlink r:id="rId23" w:history="1">
        <w:r w:rsidRPr="0040250D">
          <w:rPr>
            <w:rStyle w:val="Hyperlink"/>
            <w:lang w:eastAsia="en-US"/>
          </w:rPr>
          <w:t>http://papua.bps.go.id/yii/9400/index.php/post/552/Jumlah+Penduduk+Papua</w:t>
        </w:r>
      </w:hyperlink>
      <w:r w:rsidRPr="00D64694">
        <w:rPr>
          <w:lang w:eastAsia="en-US"/>
        </w:rPr>
        <w:t xml:space="preserve"> </w:t>
      </w:r>
      <w:r w:rsidRPr="00D64694">
        <w:t>(accessed 21 Oct 2013)</w:t>
      </w:r>
      <w:r w:rsidRPr="00D64694">
        <w:rPr>
          <w:lang w:eastAsia="en-US"/>
        </w:rPr>
        <w:t xml:space="preserve">, and for Papua Barat province at </w:t>
      </w:r>
      <w:hyperlink r:id="rId24" w:history="1">
        <w:r w:rsidRPr="0040250D">
          <w:rPr>
            <w:rStyle w:val="Hyperlink"/>
            <w:lang w:eastAsia="en-US"/>
          </w:rPr>
          <w:t>http://irjabar.bps.go.id/publikasi/2011/Statistik%20Daerah%20Provinsi%20Papua%20Barat%202011/baca_publikasi.php</w:t>
        </w:r>
      </w:hyperlink>
      <w:r w:rsidRPr="00D64694">
        <w:rPr>
          <w:lang w:eastAsia="en-US"/>
        </w:rPr>
        <w:t xml:space="preserve"> </w:t>
      </w:r>
      <w:r w:rsidRPr="00D64694">
        <w:t>(accessed 21 Oct 2013)</w:t>
      </w:r>
      <w:r w:rsidRPr="00D64694">
        <w:rPr>
          <w:lang w:eastAsia="en-US"/>
        </w:rPr>
        <w:t>.</w:t>
      </w:r>
    </w:p>
  </w:footnote>
  <w:footnote w:id="270">
    <w:p w14:paraId="01064515" w14:textId="77777777" w:rsidR="00BC6239" w:rsidRPr="00D64694" w:rsidRDefault="00BC6239" w:rsidP="00B0017B">
      <w:pPr>
        <w:pStyle w:val="FootnoteText"/>
      </w:pPr>
      <w:r w:rsidRPr="00D64694">
        <w:rPr>
          <w:rStyle w:val="FootnoteReference"/>
        </w:rPr>
        <w:footnoteRef/>
      </w:r>
      <w:r w:rsidRPr="00D64694">
        <w:tab/>
        <w:t xml:space="preserve">This data is available under the category </w:t>
      </w:r>
      <w:r w:rsidRPr="00D64694">
        <w:rPr>
          <w:rStyle w:val="ChItalic"/>
        </w:rPr>
        <w:t>Sosial Budaya</w:t>
      </w:r>
      <w:r w:rsidRPr="00D64694">
        <w:t xml:space="preserve"> ‘Social (affairs) and Culture’ at </w:t>
      </w:r>
      <w:hyperlink r:id="rId25" w:history="1">
        <w:r w:rsidRPr="00D64694">
          <w:rPr>
            <w:rStyle w:val="Hyperlink"/>
          </w:rPr>
          <w:t>http://papua.bps.go.id/yii/9400/index.php/site/page?view=sp2010</w:t>
        </w:r>
      </w:hyperlink>
      <w:r w:rsidRPr="00D64694">
        <w:rPr>
          <w:lang w:eastAsia="en-US"/>
        </w:rPr>
        <w:t xml:space="preserve"> </w:t>
      </w:r>
      <w:r w:rsidRPr="00D64694">
        <w:t>(accessed 21 Oct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750E" w14:textId="77777777" w:rsidR="00BC6239" w:rsidRPr="0090507A" w:rsidRDefault="00BC6239" w:rsidP="00BA466F">
    <w:pPr>
      <w:pStyle w:val="Header"/>
      <w:tabs>
        <w:tab w:val="right" w:pos="6803"/>
      </w:tabs>
      <w:jc w:val="left"/>
      <w:rPr>
        <w:szCs w:val="19"/>
      </w:rPr>
    </w:pPr>
    <w:r w:rsidRPr="0090507A">
      <w:rPr>
        <w:szCs w:val="19"/>
      </w:rPr>
      <w:tab/>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FC5173" w14:textId="63662EEE" w:rsidR="00BC6239" w:rsidRPr="0090507A" w:rsidRDefault="00BC6239" w:rsidP="00AA3084">
    <w:pPr>
      <w:pStyle w:val="Header"/>
      <w:tabs>
        <w:tab w:val="right" w:pos="6803"/>
      </w:tabs>
      <w:rPr>
        <w:szCs w:val="19"/>
      </w:rPr>
    </w:pPr>
    <w:r>
      <w:rPr>
        <w:szCs w:val="19"/>
      </w:rPr>
      <w:fldChar w:fldCharType="begin"/>
    </w:r>
    <w:r>
      <w:rPr>
        <w:szCs w:val="19"/>
      </w:rPr>
      <w:instrText xml:space="preserve"> STYLEREF  "Heading 2" \w  \* MERGEFORMAT </w:instrText>
    </w:r>
    <w:r>
      <w:rPr>
        <w:szCs w:val="19"/>
      </w:rPr>
      <w:fldChar w:fldCharType="separate"/>
    </w:r>
    <w:r w:rsidR="00D53612">
      <w:rPr>
        <w:noProof/>
        <w:szCs w:val="19"/>
        <w:cs/>
      </w:rPr>
      <w:t>‎</w:t>
    </w:r>
    <w:r w:rsidR="00D53612">
      <w:rPr>
        <w:noProof/>
        <w:szCs w:val="19"/>
      </w:rPr>
      <w:t>1.3</w:t>
    </w:r>
    <w:r>
      <w:rPr>
        <w:szCs w:val="19"/>
      </w:rPr>
      <w:fldChar w:fldCharType="end"/>
    </w:r>
    <w:r>
      <w:rPr>
        <w:szCs w:val="19"/>
      </w:rPr>
      <w:t xml:space="preserve"> </w:t>
    </w:r>
    <w:r>
      <w:rPr>
        <w:szCs w:val="19"/>
      </w:rPr>
      <w:fldChar w:fldCharType="begin"/>
    </w:r>
    <w:r>
      <w:rPr>
        <w:szCs w:val="19"/>
      </w:rPr>
      <w:instrText xml:space="preserve"> STYLEREF  "Heading 2"  \* MERGEFORMAT </w:instrText>
    </w:r>
    <w:r>
      <w:rPr>
        <w:szCs w:val="19"/>
      </w:rPr>
      <w:fldChar w:fldCharType="separate"/>
    </w:r>
    <w:r w:rsidR="00D53612">
      <w:rPr>
        <w:noProof/>
        <w:szCs w:val="19"/>
      </w:rPr>
      <w:t>Dialect situation</w:t>
    </w:r>
    <w:r>
      <w:rPr>
        <w:szCs w:val="19"/>
      </w:rP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D18A58" w14:textId="154BED6F" w:rsidR="00BC6239" w:rsidRDefault="00BC6239">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988FC" w14:textId="77777777" w:rsidR="00BC6239" w:rsidRPr="0090507A" w:rsidRDefault="00BC6239" w:rsidP="00AA3084">
    <w:pPr>
      <w:pStyle w:val="Header"/>
      <w:tabs>
        <w:tab w:val="right" w:pos="6803"/>
      </w:tabs>
      <w:jc w:val="left"/>
      <w:rPr>
        <w:szCs w:val="19"/>
      </w:rPr>
    </w:pPr>
    <w:r>
      <w:rPr>
        <w:szCs w:val="19"/>
      </w:rPr>
      <w:fldChar w:fldCharType="begin"/>
    </w:r>
    <w:r>
      <w:rPr>
        <w:szCs w:val="19"/>
      </w:rPr>
      <w:instrText xml:space="preserve"> STYLEREF  "Heading 1" \w  \* MERGEFORMAT </w:instrText>
    </w:r>
    <w:r>
      <w:rPr>
        <w:szCs w:val="19"/>
      </w:rPr>
      <w:fldChar w:fldCharType="separate"/>
    </w:r>
    <w:r w:rsidR="00154D81">
      <w:rPr>
        <w:noProof/>
        <w:szCs w:val="19"/>
        <w:cs/>
      </w:rPr>
      <w:t>‎</w:t>
    </w:r>
    <w:r w:rsidR="00154D81">
      <w:rPr>
        <w:noProof/>
        <w:szCs w:val="19"/>
      </w:rPr>
      <w:t>14</w:t>
    </w:r>
    <w:r>
      <w:rPr>
        <w:szCs w:val="19"/>
      </w:rPr>
      <w:fldChar w:fldCharType="end"/>
    </w:r>
    <w:r>
      <w:rPr>
        <w:szCs w:val="19"/>
      </w:rPr>
      <w:t xml:space="preserve"> </w:t>
    </w:r>
    <w:r>
      <w:rPr>
        <w:szCs w:val="19"/>
      </w:rPr>
      <w:fldChar w:fldCharType="begin"/>
    </w:r>
    <w:r>
      <w:rPr>
        <w:szCs w:val="19"/>
      </w:rPr>
      <w:instrText xml:space="preserve"> STYLEREF  "Heading 1"  \* MERGEFORMAT </w:instrText>
    </w:r>
    <w:r>
      <w:rPr>
        <w:szCs w:val="19"/>
      </w:rPr>
      <w:fldChar w:fldCharType="separate"/>
    </w:r>
    <w:r w:rsidR="00154D81">
      <w:rPr>
        <w:noProof/>
        <w:szCs w:val="19"/>
      </w:rPr>
      <w:t>Conjunctions and constituent combining</w:t>
    </w:r>
    <w:r>
      <w:rPr>
        <w:szCs w:val="19"/>
      </w:rP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35A00" w14:textId="6A5C00CB" w:rsidR="00BC6239" w:rsidRPr="00BC74E2" w:rsidRDefault="00BC6239" w:rsidP="00AA3084">
    <w:pPr>
      <w:pStyle w:val="Header"/>
      <w:tabs>
        <w:tab w:val="right" w:pos="6803"/>
      </w:tabs>
      <w:jc w:val="left"/>
      <w:rPr>
        <w:szCs w:val="19"/>
      </w:rPr>
    </w:pPr>
    <w:r>
      <w:rPr>
        <w:szCs w:val="19"/>
      </w:rPr>
      <w:fldChar w:fldCharType="begin"/>
    </w:r>
    <w:r>
      <w:rPr>
        <w:szCs w:val="19"/>
      </w:rPr>
      <w:instrText xml:space="preserve"> STYLEREF  "Heading 2" \n  \* MERGEFORMAT </w:instrText>
    </w:r>
    <w:r>
      <w:rPr>
        <w:szCs w:val="19"/>
      </w:rPr>
      <w:fldChar w:fldCharType="separate"/>
    </w:r>
    <w:r w:rsidR="00154D81">
      <w:rPr>
        <w:noProof/>
        <w:szCs w:val="19"/>
        <w:cs/>
      </w:rPr>
      <w:t>‎</w:t>
    </w:r>
    <w:r w:rsidR="00154D81">
      <w:rPr>
        <w:noProof/>
        <w:szCs w:val="19"/>
      </w:rPr>
      <w:t>F</w:t>
    </w:r>
    <w:r>
      <w:rPr>
        <w:szCs w:val="19"/>
      </w:rPr>
      <w:fldChar w:fldCharType="end"/>
    </w:r>
    <w:r>
      <w:rPr>
        <w:szCs w:val="19"/>
      </w:rPr>
      <w:t xml:space="preserve"> </w:t>
    </w:r>
    <w:r>
      <w:rPr>
        <w:szCs w:val="19"/>
      </w:rPr>
      <w:fldChar w:fldCharType="begin"/>
    </w:r>
    <w:r>
      <w:rPr>
        <w:szCs w:val="19"/>
      </w:rPr>
      <w:instrText xml:space="preserve"> STYLEREF  "Heading 2"  \* MERGEFORMAT </w:instrText>
    </w:r>
    <w:r>
      <w:rPr>
        <w:szCs w:val="19"/>
      </w:rPr>
      <w:fldChar w:fldCharType="separate"/>
    </w:r>
    <w:r w:rsidR="00154D81">
      <w:rPr>
        <w:noProof/>
        <w:szCs w:val="19"/>
      </w:rPr>
      <w:t>Affixation</w:t>
    </w:r>
    <w:r>
      <w:rPr>
        <w:szCs w:val="19"/>
      </w:rP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D1EF7" w14:textId="7167BFBE" w:rsidR="00BC6239" w:rsidRPr="00DF030D" w:rsidRDefault="00BC6239" w:rsidP="00AA3084">
    <w:pPr>
      <w:pStyle w:val="Header"/>
      <w:tabs>
        <w:tab w:val="right" w:pos="6803"/>
      </w:tabs>
      <w:rPr>
        <w:szCs w:val="19"/>
      </w:rPr>
    </w:pPr>
    <w:r>
      <w:rPr>
        <w:szCs w:val="19"/>
      </w:rPr>
      <w:fldChar w:fldCharType="begin"/>
    </w:r>
    <w:r>
      <w:rPr>
        <w:szCs w:val="19"/>
      </w:rPr>
      <w:instrText xml:space="preserve"> STYLEREF  "Heading 3" \n  \* MERGEFORMAT </w:instrText>
    </w:r>
    <w:r>
      <w:rPr>
        <w:szCs w:val="19"/>
      </w:rPr>
      <w:fldChar w:fldCharType="separate"/>
    </w:r>
    <w:r w:rsidR="00154D81">
      <w:rPr>
        <w:noProof/>
        <w:szCs w:val="19"/>
        <w:cs/>
      </w:rPr>
      <w:t>‎</w:t>
    </w:r>
    <w:r w:rsidR="00154D81">
      <w:rPr>
        <w:noProof/>
        <w:szCs w:val="19"/>
      </w:rPr>
      <w:t>B.12</w:t>
    </w:r>
    <w:r>
      <w:rPr>
        <w:szCs w:val="19"/>
      </w:rPr>
      <w:fldChar w:fldCharType="end"/>
    </w:r>
    <w:r>
      <w:rPr>
        <w:szCs w:val="19"/>
      </w:rPr>
      <w:t xml:space="preserve"> </w:t>
    </w:r>
    <w:r>
      <w:rPr>
        <w:szCs w:val="19"/>
      </w:rPr>
      <w:fldChar w:fldCharType="begin"/>
    </w:r>
    <w:r>
      <w:rPr>
        <w:szCs w:val="19"/>
      </w:rPr>
      <w:instrText xml:space="preserve"> STYLEREF  "Heading 3"  \* MERGEFORMAT </w:instrText>
    </w:r>
    <w:r>
      <w:rPr>
        <w:szCs w:val="19"/>
      </w:rPr>
      <w:fldChar w:fldCharType="separate"/>
    </w:r>
    <w:r w:rsidR="00154D81">
      <w:rPr>
        <w:noProof/>
        <w:szCs w:val="19"/>
      </w:rPr>
      <w:t>Joke: Dividing three fish</w:t>
    </w:r>
    <w:r>
      <w:rPr>
        <w:szCs w:val="19"/>
      </w:rP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7D945" w14:textId="2976EEFB" w:rsidR="00BC6239" w:rsidRPr="00DF030D" w:rsidRDefault="00BC6239" w:rsidP="00AA3084">
    <w:pPr>
      <w:pStyle w:val="Header"/>
      <w:tabs>
        <w:tab w:val="right" w:pos="6803"/>
      </w:tabs>
      <w:rPr>
        <w:szCs w:val="19"/>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9C64DA" w14:textId="1FD5CE19" w:rsidR="00BC6239" w:rsidRPr="00DF030D" w:rsidRDefault="00BC6239" w:rsidP="00AA3084">
    <w:pPr>
      <w:pStyle w:val="Header"/>
      <w:tabs>
        <w:tab w:val="right" w:pos="6803"/>
      </w:tabs>
      <w:rPr>
        <w:szCs w:val="19"/>
      </w:rPr>
    </w:pPr>
    <w:r>
      <w:rPr>
        <w:szCs w:val="19"/>
      </w:rPr>
      <w:fldChar w:fldCharType="begin"/>
    </w:r>
    <w:r>
      <w:rPr>
        <w:szCs w:val="19"/>
      </w:rPr>
      <w:instrText xml:space="preserve"> STYLEREF  "Heading 3" \n  \* MERGEFORMAT </w:instrText>
    </w:r>
    <w:r>
      <w:rPr>
        <w:szCs w:val="19"/>
      </w:rPr>
      <w:fldChar w:fldCharType="separate"/>
    </w:r>
    <w:r w:rsidR="00154D81">
      <w:rPr>
        <w:noProof/>
        <w:szCs w:val="19"/>
        <w:cs/>
      </w:rPr>
      <w:t>‎</w:t>
    </w:r>
    <w:r w:rsidR="00154D81">
      <w:rPr>
        <w:noProof/>
        <w:szCs w:val="19"/>
      </w:rPr>
      <w:t>F.6</w:t>
    </w:r>
    <w:r>
      <w:rPr>
        <w:szCs w:val="19"/>
      </w:rPr>
      <w:fldChar w:fldCharType="end"/>
    </w:r>
    <w:r>
      <w:rPr>
        <w:szCs w:val="19"/>
      </w:rPr>
      <w:t xml:space="preserve"> </w:t>
    </w:r>
    <w:r>
      <w:rPr>
        <w:szCs w:val="19"/>
      </w:rPr>
      <w:fldChar w:fldCharType="begin"/>
    </w:r>
    <w:r>
      <w:rPr>
        <w:szCs w:val="19"/>
      </w:rPr>
      <w:instrText xml:space="preserve"> STYLEREF  "Heading 3"  \* MERGEFORMAT </w:instrText>
    </w:r>
    <w:r>
      <w:rPr>
        <w:szCs w:val="19"/>
      </w:rPr>
      <w:fldChar w:fldCharType="separate"/>
    </w:r>
    <w:r w:rsidR="00154D81">
      <w:rPr>
        <w:noProof/>
        <w:szCs w:val="19"/>
      </w:rPr>
      <w:t>Circumfix ke­/­ang</w:t>
    </w:r>
    <w:r>
      <w:rPr>
        <w:szCs w:val="19"/>
      </w:rP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A13E0C" w14:textId="5BFC6ADE" w:rsidR="00BC6239" w:rsidRPr="0090507A" w:rsidRDefault="00BC6239" w:rsidP="003F1F43">
    <w:pPr>
      <w:pStyle w:val="Header"/>
      <w:tabs>
        <w:tab w:val="right" w:pos="6803"/>
      </w:tabs>
      <w:jc w:val="left"/>
      <w:rPr>
        <w:szCs w:val="19"/>
      </w:rPr>
    </w:pPr>
    <w:r>
      <w:rPr>
        <w:szCs w:val="19"/>
      </w:rPr>
      <w:fldChar w:fldCharType="begin"/>
    </w:r>
    <w:r>
      <w:rPr>
        <w:szCs w:val="19"/>
      </w:rPr>
      <w:instrText xml:space="preserve"> STYLEREF  "Heading 1"  \* MERGEFORMAT </w:instrText>
    </w:r>
    <w:r>
      <w:rPr>
        <w:szCs w:val="19"/>
      </w:rPr>
      <w:fldChar w:fldCharType="separate"/>
    </w:r>
    <w:r w:rsidR="00154D81">
      <w:rPr>
        <w:noProof/>
        <w:szCs w:val="19"/>
      </w:rPr>
      <w:t>References</w:t>
    </w:r>
    <w:r>
      <w:rPr>
        <w:szCs w:val="19"/>
      </w:rP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236EFC" w14:textId="51B6374F" w:rsidR="00BC6239" w:rsidRPr="0090507A" w:rsidRDefault="00BC6239" w:rsidP="003F1F43">
    <w:pPr>
      <w:pStyle w:val="Header"/>
      <w:tabs>
        <w:tab w:val="right" w:pos="6803"/>
      </w:tabs>
      <w:rPr>
        <w:szCs w:val="19"/>
      </w:rPr>
    </w:pPr>
    <w:r>
      <w:rPr>
        <w:szCs w:val="19"/>
      </w:rPr>
      <w:fldChar w:fldCharType="begin"/>
    </w:r>
    <w:r>
      <w:rPr>
        <w:szCs w:val="19"/>
      </w:rPr>
      <w:instrText xml:space="preserve"> STYLEREF  "Heading 1"  \* MERGEFORMAT </w:instrText>
    </w:r>
    <w:r>
      <w:rPr>
        <w:szCs w:val="19"/>
      </w:rPr>
      <w:fldChar w:fldCharType="separate"/>
    </w:r>
    <w:r w:rsidR="00154D81">
      <w:rPr>
        <w:noProof/>
        <w:szCs w:val="19"/>
      </w:rPr>
      <w:t>References</w:t>
    </w:r>
    <w:r>
      <w:rPr>
        <w:szCs w:val="19"/>
      </w:rP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1B14B" w14:textId="77777777" w:rsidR="00BC6239" w:rsidRPr="0064450C" w:rsidRDefault="00BC6239" w:rsidP="006445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80E6E9" w14:textId="77777777" w:rsidR="00BC6239" w:rsidRPr="0090507A" w:rsidRDefault="00BC6239" w:rsidP="00A33A7A">
    <w:pPr>
      <w:pStyle w:val="Header"/>
      <w:tabs>
        <w:tab w:val="right" w:pos="6803"/>
      </w:tabs>
      <w:jc w:val="left"/>
      <w:rPr>
        <w:szCs w:val="19"/>
      </w:rPr>
    </w:pPr>
    <w:r w:rsidRPr="0090507A">
      <w:rPr>
        <w:szCs w:val="19"/>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5F9980" w14:textId="77777777" w:rsidR="00BC6239" w:rsidRPr="0090507A" w:rsidRDefault="00BC6239" w:rsidP="00BA466F">
    <w:pPr>
      <w:pStyle w:val="Header"/>
      <w:tabs>
        <w:tab w:val="right" w:pos="6803"/>
      </w:tabs>
      <w:jc w:val="left"/>
      <w:rPr>
        <w:szCs w:val="19"/>
      </w:rPr>
    </w:pPr>
    <w:r w:rsidRPr="0090507A">
      <w:rPr>
        <w:szCs w:val="19"/>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07E9A" w14:textId="77777777" w:rsidR="00BC6239" w:rsidRPr="0090507A" w:rsidRDefault="00BC6239" w:rsidP="00A33A7A">
    <w:pPr>
      <w:pStyle w:val="Header"/>
      <w:tabs>
        <w:tab w:val="right" w:pos="6803"/>
      </w:tabs>
      <w:jc w:val="left"/>
      <w:rPr>
        <w:szCs w:val="19"/>
      </w:rPr>
    </w:pPr>
    <w:r w:rsidRPr="0090507A">
      <w:rPr>
        <w:szCs w:val="19"/>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2FFB01" w14:textId="119F70E9" w:rsidR="00BC6239" w:rsidRPr="0090507A" w:rsidRDefault="00BC6239" w:rsidP="00360BAE">
    <w:pPr>
      <w:pStyle w:val="Header"/>
      <w:tabs>
        <w:tab w:val="right" w:pos="6803"/>
      </w:tabs>
      <w:jc w:val="left"/>
      <w:rPr>
        <w:szCs w:val="19"/>
      </w:rPr>
    </w:pPr>
    <w:r>
      <w:rPr>
        <w:szCs w:val="19"/>
      </w:rPr>
      <w:fldChar w:fldCharType="begin"/>
    </w:r>
    <w:r>
      <w:rPr>
        <w:szCs w:val="19"/>
      </w:rPr>
      <w:instrText xml:space="preserve"> STYLEREF  "Heading 1"  \* MERGEFORMAT </w:instrText>
    </w:r>
    <w:r>
      <w:rPr>
        <w:szCs w:val="19"/>
      </w:rPr>
      <w:fldChar w:fldCharType="separate"/>
    </w:r>
    <w:r w:rsidR="00D53612">
      <w:rPr>
        <w:noProof/>
        <w:szCs w:val="19"/>
      </w:rPr>
      <w:t>Contents</w:t>
    </w:r>
    <w:r>
      <w:rPr>
        <w:szCs w:val="19"/>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35766" w14:textId="05FDD1DD" w:rsidR="00BC6239" w:rsidRPr="00F8183B" w:rsidRDefault="00BC6239" w:rsidP="00F8183B">
    <w:pPr>
      <w:pStyle w:val="Header"/>
    </w:pPr>
    <w:r>
      <w:rPr>
        <w:szCs w:val="19"/>
      </w:rPr>
      <w:fldChar w:fldCharType="begin"/>
    </w:r>
    <w:r>
      <w:rPr>
        <w:szCs w:val="19"/>
      </w:rPr>
      <w:instrText xml:space="preserve"> STYLEREF  "Heading 1"  \* MERGEFORMAT </w:instrText>
    </w:r>
    <w:r>
      <w:rPr>
        <w:szCs w:val="19"/>
      </w:rPr>
      <w:fldChar w:fldCharType="separate"/>
    </w:r>
    <w:r w:rsidR="00D53612">
      <w:rPr>
        <w:noProof/>
        <w:szCs w:val="19"/>
      </w:rPr>
      <w:t>Contents</w:t>
    </w:r>
    <w:r>
      <w:rPr>
        <w:szCs w:val="19"/>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F64EDD" w14:textId="68E495BA" w:rsidR="00BC6239" w:rsidRPr="0090507A" w:rsidRDefault="00BC6239" w:rsidP="001954DD">
    <w:pPr>
      <w:pStyle w:val="Header"/>
      <w:tabs>
        <w:tab w:val="right" w:pos="6803"/>
      </w:tabs>
      <w:jc w:val="left"/>
      <w:rPr>
        <w:szCs w:val="19"/>
      </w:rPr>
    </w:pPr>
    <w:r>
      <w:rPr>
        <w:szCs w:val="19"/>
      </w:rPr>
      <w:fldChar w:fldCharType="begin"/>
    </w:r>
    <w:r>
      <w:rPr>
        <w:szCs w:val="19"/>
      </w:rPr>
      <w:instrText xml:space="preserve"> STYLEREF  "Heading 1"  \* MERGEFORMAT </w:instrText>
    </w:r>
    <w:r>
      <w:rPr>
        <w:szCs w:val="19"/>
      </w:rPr>
      <w:fldChar w:fldCharType="separate"/>
    </w:r>
    <w:r w:rsidR="00D53612">
      <w:rPr>
        <w:noProof/>
        <w:szCs w:val="19"/>
      </w:rPr>
      <w:t>Maps</w:t>
    </w:r>
    <w:r>
      <w:rPr>
        <w:szCs w:val="19"/>
      </w:rP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F2E44" w14:textId="517828F6" w:rsidR="00BC6239" w:rsidRPr="001954DD" w:rsidRDefault="00BC6239" w:rsidP="001954DD">
    <w:pPr>
      <w:pStyle w:val="Header"/>
    </w:pPr>
    <w:r>
      <w:rPr>
        <w:szCs w:val="19"/>
      </w:rPr>
      <w:fldChar w:fldCharType="begin"/>
    </w:r>
    <w:r>
      <w:rPr>
        <w:szCs w:val="19"/>
      </w:rPr>
      <w:instrText xml:space="preserve"> STYLEREF  "Heading 1"  \* MERGEFORMAT </w:instrText>
    </w:r>
    <w:r>
      <w:rPr>
        <w:szCs w:val="19"/>
      </w:rPr>
      <w:fldChar w:fldCharType="separate"/>
    </w:r>
    <w:r w:rsidR="00D53612">
      <w:rPr>
        <w:noProof/>
        <w:szCs w:val="19"/>
      </w:rPr>
      <w:t>Maps</w:t>
    </w:r>
    <w:r>
      <w:rPr>
        <w:szCs w:val="19"/>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0E8B1A" w14:textId="2593340D" w:rsidR="00BC6239" w:rsidRPr="0090507A" w:rsidRDefault="00BC6239" w:rsidP="00AA3084">
    <w:pPr>
      <w:pStyle w:val="Header"/>
      <w:tabs>
        <w:tab w:val="right" w:pos="6803"/>
      </w:tabs>
      <w:jc w:val="left"/>
      <w:rPr>
        <w:szCs w:val="19"/>
      </w:rPr>
    </w:pPr>
    <w:r>
      <w:rPr>
        <w:szCs w:val="19"/>
      </w:rPr>
      <w:fldChar w:fldCharType="begin"/>
    </w:r>
    <w:r>
      <w:rPr>
        <w:szCs w:val="19"/>
      </w:rPr>
      <w:instrText xml:space="preserve"> STYLEREF  "Heading 1" \w  \* MERGEFORMAT </w:instrText>
    </w:r>
    <w:r>
      <w:rPr>
        <w:szCs w:val="19"/>
      </w:rPr>
      <w:fldChar w:fldCharType="separate"/>
    </w:r>
    <w:r w:rsidR="00D53612">
      <w:rPr>
        <w:noProof/>
        <w:szCs w:val="19"/>
        <w:cs/>
      </w:rPr>
      <w:t>‎</w:t>
    </w:r>
    <w:r w:rsidR="00D53612">
      <w:rPr>
        <w:noProof/>
        <w:szCs w:val="19"/>
      </w:rPr>
      <w:t>1</w:t>
    </w:r>
    <w:r>
      <w:rPr>
        <w:szCs w:val="19"/>
      </w:rPr>
      <w:fldChar w:fldCharType="end"/>
    </w:r>
    <w:r>
      <w:rPr>
        <w:szCs w:val="19"/>
      </w:rPr>
      <w:t xml:space="preserve"> </w:t>
    </w:r>
    <w:r>
      <w:rPr>
        <w:szCs w:val="19"/>
      </w:rPr>
      <w:fldChar w:fldCharType="begin"/>
    </w:r>
    <w:r>
      <w:rPr>
        <w:szCs w:val="19"/>
      </w:rPr>
      <w:instrText xml:space="preserve"> STYLEREF  "Heading 1"  \* MERGEFORMAT </w:instrText>
    </w:r>
    <w:r>
      <w:rPr>
        <w:szCs w:val="19"/>
      </w:rPr>
      <w:fldChar w:fldCharType="separate"/>
    </w:r>
    <w:r w:rsidR="00D53612">
      <w:rPr>
        <w:noProof/>
        <w:szCs w:val="19"/>
      </w:rPr>
      <w:t>Introduction</w:t>
    </w:r>
    <w:r>
      <w:rPr>
        <w:szCs w:val="19"/>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01CE15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31EB3F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DC0E20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27E128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6DCC3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C0038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01C16B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2ECF7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41601C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4226D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F1E46180"/>
    <w:lvl w:ilvl="0">
      <w:start w:val="1"/>
      <w:numFmt w:val="decimal"/>
      <w:pStyle w:val="Heading1"/>
      <w:lvlText w:val="%1."/>
      <w:lvlJc w:val="left"/>
      <w:pPr>
        <w:tabs>
          <w:tab w:val="num" w:pos="567"/>
        </w:tabs>
        <w:ind w:left="567" w:hanging="567"/>
      </w:pPr>
      <w:rPr>
        <w:rFonts w:cs="Times New Roman" w:hint="default"/>
      </w:rPr>
    </w:lvl>
    <w:lvl w:ilvl="1">
      <w:start w:val="1"/>
      <w:numFmt w:val="decimal"/>
      <w:pStyle w:val="Heading2"/>
      <w:lvlText w:val="%1.%2."/>
      <w:lvlJc w:val="left"/>
      <w:pPr>
        <w:tabs>
          <w:tab w:val="num" w:pos="709"/>
        </w:tabs>
        <w:ind w:left="709" w:hanging="709"/>
      </w:pPr>
      <w:rPr>
        <w:rFonts w:cs="Times New Roman" w:hint="default"/>
      </w:rPr>
    </w:lvl>
    <w:lvl w:ilvl="2">
      <w:start w:val="1"/>
      <w:numFmt w:val="decimal"/>
      <w:pStyle w:val="Heading3"/>
      <w:lvlText w:val="%1.%2.%3."/>
      <w:lvlJc w:val="left"/>
      <w:pPr>
        <w:tabs>
          <w:tab w:val="num" w:pos="851"/>
        </w:tabs>
        <w:ind w:left="851" w:hanging="851"/>
      </w:pPr>
      <w:rPr>
        <w:rFonts w:cs="Times New Roman" w:hint="default"/>
      </w:rPr>
    </w:lvl>
    <w:lvl w:ilvl="3">
      <w:start w:val="1"/>
      <w:numFmt w:val="decimal"/>
      <w:pStyle w:val="Heading4"/>
      <w:lvlText w:val="%1.%2.%3.%4."/>
      <w:lvlJc w:val="left"/>
      <w:pPr>
        <w:tabs>
          <w:tab w:val="num" w:pos="992"/>
        </w:tabs>
        <w:ind w:left="992" w:hanging="992"/>
      </w:pPr>
      <w:rPr>
        <w:rFonts w:cs="Times New Roman" w:hint="default"/>
      </w:rPr>
    </w:lvl>
    <w:lvl w:ilvl="4">
      <w:start w:val="1"/>
      <w:numFmt w:val="none"/>
      <w:pStyle w:val="Heading5"/>
      <w:lvlText w:val=""/>
      <w:lvlJc w:val="left"/>
      <w:pPr>
        <w:tabs>
          <w:tab w:val="num" w:pos="0"/>
        </w:tabs>
      </w:pPr>
      <w:rPr>
        <w:rFonts w:cs="Times New Roman" w:hint="default"/>
      </w:rPr>
    </w:lvl>
    <w:lvl w:ilvl="5">
      <w:start w:val="1"/>
      <w:numFmt w:val="lowerRoman"/>
      <w:pStyle w:val="Heading6"/>
      <w:lvlText w:val="(%6)"/>
      <w:lvlJc w:val="left"/>
      <w:pPr>
        <w:tabs>
          <w:tab w:val="num" w:pos="567"/>
        </w:tabs>
        <w:ind w:left="567" w:hanging="567"/>
      </w:pPr>
      <w:rPr>
        <w:rFonts w:cs="Times New Roman" w:hint="default"/>
      </w:rPr>
    </w:lvl>
    <w:lvl w:ilvl="6">
      <w:start w:val="1"/>
      <w:numFmt w:val="decimal"/>
      <w:pStyle w:val="Heading7"/>
      <w:lvlText w:val="%1.%2.%3.%4.%5.%6.%7."/>
      <w:lvlJc w:val="left"/>
      <w:pPr>
        <w:tabs>
          <w:tab w:val="num" w:pos="1418"/>
        </w:tabs>
        <w:ind w:left="1418" w:hanging="1418"/>
      </w:pPr>
      <w:rPr>
        <w:rFonts w:cs="Times New Roman" w:hint="default"/>
      </w:rPr>
    </w:lvl>
    <w:lvl w:ilvl="7">
      <w:start w:val="1"/>
      <w:numFmt w:val="decimal"/>
      <w:pStyle w:val="Heading8"/>
      <w:lvlText w:val="%1.%2.%3.%4.%5.%6.%7.%8."/>
      <w:lvlJc w:val="left"/>
      <w:pPr>
        <w:tabs>
          <w:tab w:val="num" w:pos="1559"/>
        </w:tabs>
        <w:ind w:left="1559" w:hanging="1559"/>
      </w:pPr>
      <w:rPr>
        <w:rFonts w:cs="Times New Roman" w:hint="default"/>
      </w:rPr>
    </w:lvl>
    <w:lvl w:ilvl="8">
      <w:start w:val="1"/>
      <w:numFmt w:val="decimal"/>
      <w:pStyle w:val="Heading9"/>
      <w:lvlText w:val="%1.%2.%3.%4.%5.%6.%7.%8.%9."/>
      <w:lvlJc w:val="left"/>
      <w:pPr>
        <w:tabs>
          <w:tab w:val="num" w:pos="1701"/>
        </w:tabs>
        <w:ind w:left="1701" w:hanging="1701"/>
      </w:pPr>
      <w:rPr>
        <w:rFonts w:cs="Times New Roman" w:hint="default"/>
      </w:rPr>
    </w:lvl>
  </w:abstractNum>
  <w:abstractNum w:abstractNumId="11" w15:restartNumberingAfterBreak="0">
    <w:nsid w:val="00C65D2A"/>
    <w:multiLevelType w:val="hybridMultilevel"/>
    <w:tmpl w:val="970290FC"/>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2" w15:restartNumberingAfterBreak="0">
    <w:nsid w:val="03BA294C"/>
    <w:multiLevelType w:val="hybridMultilevel"/>
    <w:tmpl w:val="EC8A27DC"/>
    <w:lvl w:ilvl="0" w:tplc="6B04F226">
      <w:start w:val="1"/>
      <w:numFmt w:val="lowerLetter"/>
      <w:lvlRestart w:val="0"/>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065E6BC4"/>
    <w:multiLevelType w:val="hybridMultilevel"/>
    <w:tmpl w:val="215643D0"/>
    <w:lvl w:ilvl="0" w:tplc="F768DD9A">
      <w:start w:val="1"/>
      <w:numFmt w:val="decimal"/>
      <w:lvlRestart w:val="0"/>
      <w:lvlText w:val="%1."/>
      <w:lvlJc w:val="left"/>
      <w:pPr>
        <w:tabs>
          <w:tab w:val="num" w:pos="1134"/>
        </w:tabs>
        <w:ind w:left="1134" w:hanging="567"/>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07156D00"/>
    <w:multiLevelType w:val="hybridMultilevel"/>
    <w:tmpl w:val="A2541542"/>
    <w:lvl w:ilvl="0" w:tplc="E8C69458">
      <w:start w:val="1"/>
      <w:numFmt w:val="bullet"/>
      <w:lvlRestart w:val="0"/>
      <w:lvlText w:val="-"/>
      <w:lvlJc w:val="left"/>
      <w:pPr>
        <w:tabs>
          <w:tab w:val="num" w:pos="283"/>
        </w:tabs>
        <w:ind w:left="283" w:hanging="283"/>
      </w:pPr>
      <w:rPr>
        <w:rFonts w:ascii="Symbol" w:hAnsi="Symbol" w:hint="default"/>
      </w:rPr>
    </w:lvl>
    <w:lvl w:ilvl="1" w:tplc="715A179C">
      <w:start w:val="1"/>
      <w:numFmt w:val="bullet"/>
      <w:lvlRestart w:val="0"/>
      <w:lvlText w:val="-"/>
      <w:lvlJc w:val="left"/>
      <w:pPr>
        <w:tabs>
          <w:tab w:val="num" w:pos="1363"/>
        </w:tabs>
        <w:ind w:left="1363" w:hanging="283"/>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7E75673"/>
    <w:multiLevelType w:val="multilevel"/>
    <w:tmpl w:val="A1B65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82A67C5"/>
    <w:multiLevelType w:val="hybridMultilevel"/>
    <w:tmpl w:val="6114C216"/>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7" w15:restartNumberingAfterBreak="0">
    <w:nsid w:val="0A784E88"/>
    <w:multiLevelType w:val="hybridMultilevel"/>
    <w:tmpl w:val="1DD61530"/>
    <w:lvl w:ilvl="0" w:tplc="1A325740">
      <w:start w:val="1"/>
      <w:numFmt w:val="decimal"/>
      <w:lvlRestart w:val="0"/>
      <w:lvlText w:val="%1."/>
      <w:lvlJc w:val="left"/>
      <w:pPr>
        <w:tabs>
          <w:tab w:val="num" w:pos="992"/>
        </w:tabs>
        <w:ind w:left="992" w:hanging="425"/>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0B974AF2"/>
    <w:multiLevelType w:val="hybridMultilevel"/>
    <w:tmpl w:val="DF6014B8"/>
    <w:lvl w:ilvl="0" w:tplc="3AB6DDA2">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19" w15:restartNumberingAfterBreak="0">
    <w:nsid w:val="0BCE03AD"/>
    <w:multiLevelType w:val="hybridMultilevel"/>
    <w:tmpl w:val="73B205EC"/>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0" w15:restartNumberingAfterBreak="0">
    <w:nsid w:val="0FDF188C"/>
    <w:multiLevelType w:val="hybridMultilevel"/>
    <w:tmpl w:val="D7B869AA"/>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1" w15:restartNumberingAfterBreak="0">
    <w:nsid w:val="113D7A37"/>
    <w:multiLevelType w:val="hybridMultilevel"/>
    <w:tmpl w:val="BA7470A4"/>
    <w:lvl w:ilvl="0" w:tplc="A1B40DA8">
      <w:start w:val="1"/>
      <w:numFmt w:val="decimal"/>
      <w:lvlRestart w:val="0"/>
      <w:lvlText w:val="%1."/>
      <w:lvlJc w:val="left"/>
      <w:pPr>
        <w:tabs>
          <w:tab w:val="num" w:pos="284"/>
        </w:tabs>
        <w:ind w:left="284" w:hanging="284"/>
      </w:pPr>
      <w:rPr>
        <w:rFonts w:cs="Times New Roman" w:hint="default"/>
      </w:rPr>
    </w:lvl>
    <w:lvl w:ilvl="1" w:tplc="70BAF192">
      <w:start w:val="1"/>
      <w:numFmt w:val="lowerLetter"/>
      <w:lvlRestart w:val="0"/>
      <w:lvlText w:val="%2)"/>
      <w:lvlJc w:val="left"/>
      <w:pPr>
        <w:tabs>
          <w:tab w:val="num" w:pos="567"/>
        </w:tabs>
        <w:ind w:left="567" w:hanging="283"/>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11551E2B"/>
    <w:multiLevelType w:val="hybridMultilevel"/>
    <w:tmpl w:val="1E7C017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15E06EB7"/>
    <w:multiLevelType w:val="hybridMultilevel"/>
    <w:tmpl w:val="7DBE6DBE"/>
    <w:lvl w:ilvl="0" w:tplc="E8C69458">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4" w15:restartNumberingAfterBreak="0">
    <w:nsid w:val="16156343"/>
    <w:multiLevelType w:val="hybridMultilevel"/>
    <w:tmpl w:val="92B46AE2"/>
    <w:lvl w:ilvl="0" w:tplc="E8C69458">
      <w:start w:val="1"/>
      <w:numFmt w:val="bullet"/>
      <w:lvlRestart w:val="0"/>
      <w:lvlText w:val="-"/>
      <w:lvlJc w:val="left"/>
      <w:pPr>
        <w:tabs>
          <w:tab w:val="num" w:pos="283"/>
        </w:tabs>
        <w:ind w:left="283" w:hanging="28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175302B2"/>
    <w:multiLevelType w:val="hybridMultilevel"/>
    <w:tmpl w:val="15B2D3B4"/>
    <w:lvl w:ilvl="0" w:tplc="53AA35E8">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26" w15:restartNumberingAfterBreak="0">
    <w:nsid w:val="1A7A7923"/>
    <w:multiLevelType w:val="hybridMultilevel"/>
    <w:tmpl w:val="0D3ABDDC"/>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7" w15:restartNumberingAfterBreak="0">
    <w:nsid w:val="1E623AD8"/>
    <w:multiLevelType w:val="hybridMultilevel"/>
    <w:tmpl w:val="A8381D98"/>
    <w:lvl w:ilvl="0" w:tplc="2436AB9E">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21061C77"/>
    <w:multiLevelType w:val="hybridMultilevel"/>
    <w:tmpl w:val="5386CC1C"/>
    <w:lvl w:ilvl="0" w:tplc="E8C69458">
      <w:start w:val="1"/>
      <w:numFmt w:val="bullet"/>
      <w:lvlRestart w:val="0"/>
      <w:lvlText w:val="-"/>
      <w:lvlJc w:val="left"/>
      <w:pPr>
        <w:tabs>
          <w:tab w:val="num" w:pos="283"/>
        </w:tabs>
        <w:ind w:left="283" w:hanging="28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21672C49"/>
    <w:multiLevelType w:val="hybridMultilevel"/>
    <w:tmpl w:val="57861418"/>
    <w:lvl w:ilvl="0" w:tplc="88A000EE">
      <w:start w:val="1"/>
      <w:numFmt w:val="decimal"/>
      <w:lvlRestart w:val="0"/>
      <w:lvlText w:val="%1."/>
      <w:lvlJc w:val="left"/>
      <w:pPr>
        <w:tabs>
          <w:tab w:val="num" w:pos="1134"/>
        </w:tabs>
        <w:ind w:left="1134" w:hanging="567"/>
      </w:pPr>
      <w:rPr>
        <w:rFonts w:cs="Times New Roman"/>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30" w15:restartNumberingAfterBreak="0">
    <w:nsid w:val="216A1639"/>
    <w:multiLevelType w:val="hybridMultilevel"/>
    <w:tmpl w:val="768EACAE"/>
    <w:lvl w:ilvl="0" w:tplc="2138DCA0">
      <w:start w:val="1"/>
      <w:numFmt w:val="bullet"/>
      <w:lvlText w:val=""/>
      <w:lvlJc w:val="left"/>
      <w:pPr>
        <w:tabs>
          <w:tab w:val="num" w:pos="720"/>
        </w:tabs>
        <w:ind w:left="720" w:hanging="360"/>
      </w:pPr>
      <w:rPr>
        <w:rFonts w:ascii="Wingdings" w:hAnsi="Wingdings" w:hint="default"/>
      </w:rPr>
    </w:lvl>
    <w:lvl w:ilvl="1" w:tplc="A80C6C92">
      <w:start w:val="1"/>
      <w:numFmt w:val="bullet"/>
      <w:lvlText w:val=""/>
      <w:lvlJc w:val="left"/>
      <w:pPr>
        <w:tabs>
          <w:tab w:val="num" w:pos="1440"/>
        </w:tabs>
        <w:ind w:left="1440" w:hanging="360"/>
      </w:pPr>
      <w:rPr>
        <w:rFonts w:ascii="Wingdings" w:hAnsi="Wingdings" w:hint="default"/>
      </w:rPr>
    </w:lvl>
    <w:lvl w:ilvl="2" w:tplc="BE042E80" w:tentative="1">
      <w:start w:val="1"/>
      <w:numFmt w:val="bullet"/>
      <w:lvlText w:val=""/>
      <w:lvlJc w:val="left"/>
      <w:pPr>
        <w:tabs>
          <w:tab w:val="num" w:pos="2160"/>
        </w:tabs>
        <w:ind w:left="2160" w:hanging="360"/>
      </w:pPr>
      <w:rPr>
        <w:rFonts w:ascii="Wingdings" w:hAnsi="Wingdings" w:hint="default"/>
      </w:rPr>
    </w:lvl>
    <w:lvl w:ilvl="3" w:tplc="4A3EA2A2" w:tentative="1">
      <w:start w:val="1"/>
      <w:numFmt w:val="bullet"/>
      <w:lvlText w:val=""/>
      <w:lvlJc w:val="left"/>
      <w:pPr>
        <w:tabs>
          <w:tab w:val="num" w:pos="2880"/>
        </w:tabs>
        <w:ind w:left="2880" w:hanging="360"/>
      </w:pPr>
      <w:rPr>
        <w:rFonts w:ascii="Wingdings" w:hAnsi="Wingdings" w:hint="default"/>
      </w:rPr>
    </w:lvl>
    <w:lvl w:ilvl="4" w:tplc="C48843CE" w:tentative="1">
      <w:start w:val="1"/>
      <w:numFmt w:val="bullet"/>
      <w:lvlText w:val=""/>
      <w:lvlJc w:val="left"/>
      <w:pPr>
        <w:tabs>
          <w:tab w:val="num" w:pos="3600"/>
        </w:tabs>
        <w:ind w:left="3600" w:hanging="360"/>
      </w:pPr>
      <w:rPr>
        <w:rFonts w:ascii="Wingdings" w:hAnsi="Wingdings" w:hint="default"/>
      </w:rPr>
    </w:lvl>
    <w:lvl w:ilvl="5" w:tplc="C9A2C566" w:tentative="1">
      <w:start w:val="1"/>
      <w:numFmt w:val="bullet"/>
      <w:lvlText w:val=""/>
      <w:lvlJc w:val="left"/>
      <w:pPr>
        <w:tabs>
          <w:tab w:val="num" w:pos="4320"/>
        </w:tabs>
        <w:ind w:left="4320" w:hanging="360"/>
      </w:pPr>
      <w:rPr>
        <w:rFonts w:ascii="Wingdings" w:hAnsi="Wingdings" w:hint="default"/>
      </w:rPr>
    </w:lvl>
    <w:lvl w:ilvl="6" w:tplc="65365962" w:tentative="1">
      <w:start w:val="1"/>
      <w:numFmt w:val="bullet"/>
      <w:lvlText w:val=""/>
      <w:lvlJc w:val="left"/>
      <w:pPr>
        <w:tabs>
          <w:tab w:val="num" w:pos="5040"/>
        </w:tabs>
        <w:ind w:left="5040" w:hanging="360"/>
      </w:pPr>
      <w:rPr>
        <w:rFonts w:ascii="Wingdings" w:hAnsi="Wingdings" w:hint="default"/>
      </w:rPr>
    </w:lvl>
    <w:lvl w:ilvl="7" w:tplc="9D74EB52" w:tentative="1">
      <w:start w:val="1"/>
      <w:numFmt w:val="bullet"/>
      <w:lvlText w:val=""/>
      <w:lvlJc w:val="left"/>
      <w:pPr>
        <w:tabs>
          <w:tab w:val="num" w:pos="5760"/>
        </w:tabs>
        <w:ind w:left="5760" w:hanging="360"/>
      </w:pPr>
      <w:rPr>
        <w:rFonts w:ascii="Wingdings" w:hAnsi="Wingdings" w:hint="default"/>
      </w:rPr>
    </w:lvl>
    <w:lvl w:ilvl="8" w:tplc="646ACA50"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22F009D8"/>
    <w:multiLevelType w:val="hybridMultilevel"/>
    <w:tmpl w:val="C84C9FCA"/>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2" w15:restartNumberingAfterBreak="0">
    <w:nsid w:val="24836554"/>
    <w:multiLevelType w:val="hybridMultilevel"/>
    <w:tmpl w:val="4678CA58"/>
    <w:lvl w:ilvl="0" w:tplc="E8C69458">
      <w:start w:val="1"/>
      <w:numFmt w:val="bullet"/>
      <w:lvlRestart w:val="0"/>
      <w:lvlText w:val="-"/>
      <w:lvlJc w:val="left"/>
      <w:pPr>
        <w:tabs>
          <w:tab w:val="num" w:pos="283"/>
        </w:tabs>
        <w:ind w:left="283" w:hanging="283"/>
      </w:pPr>
      <w:rPr>
        <w:rFonts w:ascii="Symbol" w:hAnsi="Symbol" w:hint="default"/>
      </w:rPr>
    </w:lvl>
    <w:lvl w:ilvl="1" w:tplc="715A179C">
      <w:start w:val="1"/>
      <w:numFmt w:val="bullet"/>
      <w:lvlRestart w:val="0"/>
      <w:lvlText w:val="-"/>
      <w:lvlJc w:val="left"/>
      <w:pPr>
        <w:tabs>
          <w:tab w:val="num" w:pos="1363"/>
        </w:tabs>
        <w:ind w:left="1363" w:hanging="283"/>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25A44E3E"/>
    <w:multiLevelType w:val="hybridMultilevel"/>
    <w:tmpl w:val="F238E792"/>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4" w15:restartNumberingAfterBreak="0">
    <w:nsid w:val="266F1AC7"/>
    <w:multiLevelType w:val="hybridMultilevel"/>
    <w:tmpl w:val="60E80722"/>
    <w:lvl w:ilvl="0" w:tplc="E9889530">
      <w:start w:val="1"/>
      <w:numFmt w:val="upperRoman"/>
      <w:lvlText w:val="%1."/>
      <w:lvlJc w:val="left"/>
      <w:pPr>
        <w:tabs>
          <w:tab w:val="num" w:pos="1134"/>
        </w:tabs>
        <w:ind w:left="1134" w:hanging="567"/>
      </w:pPr>
      <w:rPr>
        <w:rFonts w:cs="Times New Roman" w:hint="default"/>
      </w:rPr>
    </w:lvl>
    <w:lvl w:ilvl="1" w:tplc="7786DA2A">
      <w:start w:val="1"/>
      <w:numFmt w:val="decimal"/>
      <w:lvlRestart w:val="0"/>
      <w:lvlText w:val="%2."/>
      <w:lvlJc w:val="left"/>
      <w:pPr>
        <w:tabs>
          <w:tab w:val="num" w:pos="425"/>
        </w:tabs>
        <w:ind w:firstLine="425"/>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5" w15:restartNumberingAfterBreak="0">
    <w:nsid w:val="29473115"/>
    <w:multiLevelType w:val="hybridMultilevel"/>
    <w:tmpl w:val="759203F4"/>
    <w:lvl w:ilvl="0" w:tplc="1250FE52">
      <w:start w:val="1"/>
      <w:numFmt w:val="decimal"/>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6" w15:restartNumberingAfterBreak="0">
    <w:nsid w:val="2AC034D3"/>
    <w:multiLevelType w:val="hybridMultilevel"/>
    <w:tmpl w:val="E67A88D2"/>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7" w15:restartNumberingAfterBreak="0">
    <w:nsid w:val="2ACC0012"/>
    <w:multiLevelType w:val="hybridMultilevel"/>
    <w:tmpl w:val="E61A1A38"/>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8" w15:restartNumberingAfterBreak="0">
    <w:nsid w:val="2AEC6828"/>
    <w:multiLevelType w:val="hybridMultilevel"/>
    <w:tmpl w:val="417EF4F4"/>
    <w:lvl w:ilvl="0" w:tplc="53AA35E8">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39" w15:restartNumberingAfterBreak="0">
    <w:nsid w:val="2B910A8A"/>
    <w:multiLevelType w:val="hybridMultilevel"/>
    <w:tmpl w:val="D9D45CB4"/>
    <w:lvl w:ilvl="0" w:tplc="DF08F6E2">
      <w:start w:val="1"/>
      <w:numFmt w:val="decimal"/>
      <w:lvlRestart w:val="0"/>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0" w15:restartNumberingAfterBreak="0">
    <w:nsid w:val="2F173C5E"/>
    <w:multiLevelType w:val="hybridMultilevel"/>
    <w:tmpl w:val="F0A0C938"/>
    <w:lvl w:ilvl="0" w:tplc="53AA35E8">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41" w15:restartNumberingAfterBreak="0">
    <w:nsid w:val="2FF045D3"/>
    <w:multiLevelType w:val="hybridMultilevel"/>
    <w:tmpl w:val="D8D2B3CC"/>
    <w:lvl w:ilvl="0" w:tplc="53AA35E8">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42" w15:restartNumberingAfterBreak="0">
    <w:nsid w:val="30183A17"/>
    <w:multiLevelType w:val="hybridMultilevel"/>
    <w:tmpl w:val="A678EE72"/>
    <w:lvl w:ilvl="0" w:tplc="88A000EE">
      <w:start w:val="1"/>
      <w:numFmt w:val="decimal"/>
      <w:lvlRestart w:val="0"/>
      <w:lvlText w:val="%1."/>
      <w:lvlJc w:val="left"/>
      <w:pPr>
        <w:tabs>
          <w:tab w:val="num" w:pos="1134"/>
        </w:tabs>
        <w:ind w:left="1134" w:hanging="567"/>
      </w:pPr>
      <w:rPr>
        <w:rFonts w:cs="Times New Roman"/>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43" w15:restartNumberingAfterBreak="0">
    <w:nsid w:val="32063F78"/>
    <w:multiLevelType w:val="hybridMultilevel"/>
    <w:tmpl w:val="C0AE6AF4"/>
    <w:lvl w:ilvl="0" w:tplc="53AA35E8">
      <w:start w:val="1"/>
      <w:numFmt w:val="decimal"/>
      <w:lvlRestart w:val="0"/>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4" w15:restartNumberingAfterBreak="0">
    <w:nsid w:val="37FF7DFB"/>
    <w:multiLevelType w:val="multilevel"/>
    <w:tmpl w:val="683E836E"/>
    <w:lvl w:ilvl="0">
      <w:start w:val="1"/>
      <w:numFmt w:val="decimal"/>
      <w:lvlText w:val="%1."/>
      <w:lvlJc w:val="left"/>
      <w:pPr>
        <w:tabs>
          <w:tab w:val="num" w:pos="567"/>
        </w:tabs>
        <w:ind w:left="567" w:hanging="567"/>
      </w:pPr>
      <w:rPr>
        <w:rFonts w:hint="default"/>
      </w:rPr>
    </w:lvl>
    <w:lvl w:ilvl="1">
      <w:start w:val="1"/>
      <w:numFmt w:val="upperLetter"/>
      <w:lvlText w:val="%2."/>
      <w:lvlJc w:val="left"/>
      <w:pPr>
        <w:tabs>
          <w:tab w:val="num" w:pos="1418"/>
        </w:tabs>
        <w:ind w:left="1418" w:hanging="1418"/>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992"/>
        </w:tabs>
        <w:ind w:left="992" w:hanging="992"/>
      </w:pPr>
      <w:rPr>
        <w:rFonts w:hint="default"/>
      </w:rPr>
    </w:lvl>
    <w:lvl w:ilvl="4">
      <w:start w:val="1"/>
      <w:numFmt w:val="decimal"/>
      <w:lvlText w:val="%5."/>
      <w:lvlJc w:val="left"/>
      <w:pPr>
        <w:tabs>
          <w:tab w:val="num" w:pos="567"/>
        </w:tabs>
        <w:ind w:left="567" w:hanging="567"/>
      </w:pPr>
      <w:rPr>
        <w:rFonts w:hint="default"/>
      </w:rPr>
    </w:lvl>
    <w:lvl w:ilvl="5">
      <w:start w:val="1"/>
      <w:numFmt w:val="lowerRoman"/>
      <w:lvlText w:val="(%6)"/>
      <w:lvlJc w:val="left"/>
      <w:pPr>
        <w:tabs>
          <w:tab w:val="num" w:pos="567"/>
        </w:tabs>
        <w:ind w:left="567" w:hanging="56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59"/>
        </w:tabs>
        <w:ind w:left="1559" w:hanging="1559"/>
      </w:pPr>
      <w:rPr>
        <w:rFonts w:hint="default"/>
      </w:rPr>
    </w:lvl>
    <w:lvl w:ilvl="8">
      <w:start w:val="1"/>
      <w:numFmt w:val="decimal"/>
      <w:lvlText w:val="%1.%2.%3.%4.%5.%6.%7.%8.%9."/>
      <w:lvlJc w:val="left"/>
      <w:pPr>
        <w:tabs>
          <w:tab w:val="num" w:pos="1701"/>
        </w:tabs>
        <w:ind w:left="1701" w:hanging="1701"/>
      </w:pPr>
      <w:rPr>
        <w:rFonts w:hint="default"/>
      </w:rPr>
    </w:lvl>
  </w:abstractNum>
  <w:abstractNum w:abstractNumId="45" w15:restartNumberingAfterBreak="0">
    <w:nsid w:val="39B1689E"/>
    <w:multiLevelType w:val="hybridMultilevel"/>
    <w:tmpl w:val="950C7972"/>
    <w:lvl w:ilvl="0" w:tplc="2436AB9E">
      <w:start w:val="1"/>
      <w:numFmt w:val="decimal"/>
      <w:lvlRestart w:val="0"/>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6" w15:restartNumberingAfterBreak="0">
    <w:nsid w:val="39F22FB1"/>
    <w:multiLevelType w:val="hybridMultilevel"/>
    <w:tmpl w:val="CD4435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3AD0767E"/>
    <w:multiLevelType w:val="hybridMultilevel"/>
    <w:tmpl w:val="2CBA2860"/>
    <w:lvl w:ilvl="0" w:tplc="53AA35E8">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48" w15:restartNumberingAfterBreak="0">
    <w:nsid w:val="3B561E01"/>
    <w:multiLevelType w:val="hybridMultilevel"/>
    <w:tmpl w:val="79D66B8A"/>
    <w:lvl w:ilvl="0" w:tplc="68002A62">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DF4743B"/>
    <w:multiLevelType w:val="hybridMultilevel"/>
    <w:tmpl w:val="B9BAC81C"/>
    <w:lvl w:ilvl="0" w:tplc="04A22290">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0" w15:restartNumberingAfterBreak="0">
    <w:nsid w:val="3E62751C"/>
    <w:multiLevelType w:val="hybridMultilevel"/>
    <w:tmpl w:val="F5625DA0"/>
    <w:lvl w:ilvl="0" w:tplc="53AA35E8">
      <w:start w:val="1"/>
      <w:numFmt w:val="decimal"/>
      <w:lvlRestart w:val="0"/>
      <w:lvlText w:val="%1."/>
      <w:lvlJc w:val="left"/>
      <w:pPr>
        <w:tabs>
          <w:tab w:val="num" w:pos="567"/>
        </w:tabs>
        <w:ind w:left="567" w:hanging="567"/>
      </w:pPr>
      <w:rPr>
        <w:rFonts w:cs="Times New Roman" w:hint="default"/>
      </w:rPr>
    </w:lvl>
    <w:lvl w:ilvl="1" w:tplc="715A179C">
      <w:start w:val="1"/>
      <w:numFmt w:val="bullet"/>
      <w:lvlRestart w:val="0"/>
      <w:lvlText w:val="-"/>
      <w:lvlJc w:val="left"/>
      <w:pPr>
        <w:tabs>
          <w:tab w:val="num" w:pos="1363"/>
        </w:tabs>
        <w:ind w:left="1363" w:hanging="283"/>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1" w15:restartNumberingAfterBreak="0">
    <w:nsid w:val="430F50AA"/>
    <w:multiLevelType w:val="hybridMultilevel"/>
    <w:tmpl w:val="8FDC5432"/>
    <w:lvl w:ilvl="0" w:tplc="04A22290">
      <w:start w:val="1"/>
      <w:numFmt w:val="bullet"/>
      <w:lvlRestart w:val="0"/>
      <w:lvlText w:val="-"/>
      <w:lvlJc w:val="left"/>
      <w:pPr>
        <w:tabs>
          <w:tab w:val="num" w:pos="283"/>
        </w:tabs>
        <w:ind w:left="283" w:hanging="283"/>
      </w:pPr>
      <w:rPr>
        <w:rFonts w:ascii="Symbol" w:hAnsi="Symbol" w:hint="default"/>
      </w:rPr>
    </w:lvl>
    <w:lvl w:ilvl="1" w:tplc="715A179C">
      <w:start w:val="1"/>
      <w:numFmt w:val="bullet"/>
      <w:lvlRestart w:val="0"/>
      <w:lvlText w:val="-"/>
      <w:lvlJc w:val="left"/>
      <w:pPr>
        <w:tabs>
          <w:tab w:val="num" w:pos="1363"/>
        </w:tabs>
        <w:ind w:left="1363" w:hanging="283"/>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2" w15:restartNumberingAfterBreak="0">
    <w:nsid w:val="43990EF9"/>
    <w:multiLevelType w:val="hybridMultilevel"/>
    <w:tmpl w:val="4F862852"/>
    <w:lvl w:ilvl="0" w:tplc="1A325740">
      <w:start w:val="1"/>
      <w:numFmt w:val="decimal"/>
      <w:lvlRestart w:val="0"/>
      <w:lvlText w:val="%1."/>
      <w:lvlJc w:val="left"/>
      <w:pPr>
        <w:tabs>
          <w:tab w:val="num" w:pos="992"/>
        </w:tabs>
        <w:ind w:left="992" w:hanging="425"/>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3" w15:restartNumberingAfterBreak="0">
    <w:nsid w:val="447A4C56"/>
    <w:multiLevelType w:val="hybridMultilevel"/>
    <w:tmpl w:val="9AA2D26C"/>
    <w:lvl w:ilvl="0" w:tplc="1A325740">
      <w:start w:val="1"/>
      <w:numFmt w:val="decimal"/>
      <w:lvlRestart w:val="0"/>
      <w:lvlText w:val="%1."/>
      <w:lvlJc w:val="left"/>
      <w:pPr>
        <w:tabs>
          <w:tab w:val="num" w:pos="992"/>
        </w:tabs>
        <w:ind w:left="992" w:hanging="425"/>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4" w15:restartNumberingAfterBreak="0">
    <w:nsid w:val="45F34139"/>
    <w:multiLevelType w:val="hybridMultilevel"/>
    <w:tmpl w:val="5EF409E6"/>
    <w:lvl w:ilvl="0" w:tplc="E8C69458">
      <w:start w:val="1"/>
      <w:numFmt w:val="bullet"/>
      <w:lvlRestart w:val="0"/>
      <w:lvlText w:val="-"/>
      <w:lvlJc w:val="left"/>
      <w:pPr>
        <w:tabs>
          <w:tab w:val="num" w:pos="283"/>
        </w:tabs>
        <w:ind w:left="283" w:hanging="283"/>
      </w:pPr>
      <w:rPr>
        <w:rFonts w:ascii="Symbol" w:hAnsi="Symbol" w:hint="default"/>
      </w:rPr>
    </w:lvl>
    <w:lvl w:ilvl="1" w:tplc="715A179C">
      <w:start w:val="1"/>
      <w:numFmt w:val="bullet"/>
      <w:lvlRestart w:val="0"/>
      <w:lvlText w:val="-"/>
      <w:lvlJc w:val="left"/>
      <w:pPr>
        <w:tabs>
          <w:tab w:val="num" w:pos="1363"/>
        </w:tabs>
        <w:ind w:left="1363" w:hanging="283"/>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467B0F7F"/>
    <w:multiLevelType w:val="hybridMultilevel"/>
    <w:tmpl w:val="9A40EDBA"/>
    <w:lvl w:ilvl="0" w:tplc="DF08F6E2">
      <w:start w:val="1"/>
      <w:numFmt w:val="decimal"/>
      <w:lvlRestart w:val="0"/>
      <w:lvlText w:val="%1."/>
      <w:lvlJc w:val="left"/>
      <w:pPr>
        <w:tabs>
          <w:tab w:val="num" w:pos="567"/>
        </w:tabs>
        <w:ind w:left="567" w:hanging="567"/>
      </w:pPr>
      <w:rPr>
        <w:rFonts w:cs="Times New Roman" w:hint="default"/>
      </w:rPr>
    </w:lvl>
    <w:lvl w:ilvl="1" w:tplc="715A179C">
      <w:start w:val="1"/>
      <w:numFmt w:val="bullet"/>
      <w:lvlRestart w:val="0"/>
      <w:lvlText w:val="-"/>
      <w:lvlJc w:val="left"/>
      <w:pPr>
        <w:tabs>
          <w:tab w:val="num" w:pos="1363"/>
        </w:tabs>
        <w:ind w:left="1363" w:hanging="283"/>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6" w15:restartNumberingAfterBreak="0">
    <w:nsid w:val="4752634E"/>
    <w:multiLevelType w:val="hybridMultilevel"/>
    <w:tmpl w:val="E576A1EE"/>
    <w:lvl w:ilvl="0" w:tplc="DF08F6E2">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57" w15:restartNumberingAfterBreak="0">
    <w:nsid w:val="47CE6C41"/>
    <w:multiLevelType w:val="multilevel"/>
    <w:tmpl w:val="683E836E"/>
    <w:lvl w:ilvl="0">
      <w:start w:val="1"/>
      <w:numFmt w:val="decimal"/>
      <w:lvlText w:val="%1."/>
      <w:lvlJc w:val="left"/>
      <w:pPr>
        <w:tabs>
          <w:tab w:val="num" w:pos="567"/>
        </w:tabs>
        <w:ind w:left="567" w:hanging="567"/>
      </w:pPr>
      <w:rPr>
        <w:rFonts w:cs="Times New Roman" w:hint="default"/>
      </w:rPr>
    </w:lvl>
    <w:lvl w:ilvl="1">
      <w:start w:val="1"/>
      <w:numFmt w:val="upperLetter"/>
      <w:lvlText w:val="%2."/>
      <w:lvlJc w:val="left"/>
      <w:pPr>
        <w:tabs>
          <w:tab w:val="num" w:pos="1418"/>
        </w:tabs>
        <w:ind w:left="1418" w:hanging="1418"/>
      </w:pPr>
      <w:rPr>
        <w:rFonts w:cs="Times New Roman" w:hint="default"/>
      </w:rPr>
    </w:lvl>
    <w:lvl w:ilvl="2">
      <w:start w:val="1"/>
      <w:numFmt w:val="decimal"/>
      <w:lvlText w:val="%1.%2.%3."/>
      <w:lvlJc w:val="left"/>
      <w:pPr>
        <w:tabs>
          <w:tab w:val="num" w:pos="851"/>
        </w:tabs>
        <w:ind w:left="851" w:hanging="851"/>
      </w:pPr>
      <w:rPr>
        <w:rFonts w:cs="Times New Roman" w:hint="default"/>
      </w:rPr>
    </w:lvl>
    <w:lvl w:ilvl="3">
      <w:start w:val="1"/>
      <w:numFmt w:val="decimal"/>
      <w:lvlText w:val="%1.%2.%3.%4."/>
      <w:lvlJc w:val="left"/>
      <w:pPr>
        <w:tabs>
          <w:tab w:val="num" w:pos="992"/>
        </w:tabs>
        <w:ind w:left="992" w:hanging="992"/>
      </w:pPr>
      <w:rPr>
        <w:rFonts w:cs="Times New Roman" w:hint="default"/>
      </w:rPr>
    </w:lvl>
    <w:lvl w:ilvl="4">
      <w:start w:val="1"/>
      <w:numFmt w:val="decimal"/>
      <w:lvlText w:val="%5."/>
      <w:lvlJc w:val="left"/>
      <w:pPr>
        <w:tabs>
          <w:tab w:val="num" w:pos="567"/>
        </w:tabs>
        <w:ind w:left="567" w:hanging="567"/>
      </w:pPr>
      <w:rPr>
        <w:rFonts w:cs="Times New Roman" w:hint="default"/>
      </w:rPr>
    </w:lvl>
    <w:lvl w:ilvl="5">
      <w:start w:val="1"/>
      <w:numFmt w:val="lowerRoman"/>
      <w:lvlText w:val="(%6)"/>
      <w:lvlJc w:val="left"/>
      <w:pPr>
        <w:tabs>
          <w:tab w:val="num" w:pos="567"/>
        </w:tabs>
        <w:ind w:left="567" w:hanging="567"/>
      </w:pPr>
      <w:rPr>
        <w:rFonts w:cs="Times New Roman" w:hint="default"/>
      </w:rPr>
    </w:lvl>
    <w:lvl w:ilvl="6">
      <w:start w:val="1"/>
      <w:numFmt w:val="decimal"/>
      <w:lvlText w:val="%1.%2.%3.%4.%5.%6.%7."/>
      <w:lvlJc w:val="left"/>
      <w:pPr>
        <w:tabs>
          <w:tab w:val="num" w:pos="1418"/>
        </w:tabs>
        <w:ind w:left="1418" w:hanging="1418"/>
      </w:pPr>
      <w:rPr>
        <w:rFonts w:cs="Times New Roman" w:hint="default"/>
      </w:rPr>
    </w:lvl>
    <w:lvl w:ilvl="7">
      <w:start w:val="1"/>
      <w:numFmt w:val="decimal"/>
      <w:lvlText w:val="%1.%2.%3.%4.%5.%6.%7.%8."/>
      <w:lvlJc w:val="left"/>
      <w:pPr>
        <w:tabs>
          <w:tab w:val="num" w:pos="1559"/>
        </w:tabs>
        <w:ind w:left="1559" w:hanging="1559"/>
      </w:pPr>
      <w:rPr>
        <w:rFonts w:cs="Times New Roman" w:hint="default"/>
      </w:rPr>
    </w:lvl>
    <w:lvl w:ilvl="8">
      <w:start w:val="1"/>
      <w:numFmt w:val="decimal"/>
      <w:lvlText w:val="%1.%2.%3.%4.%5.%6.%7.%8.%9."/>
      <w:lvlJc w:val="left"/>
      <w:pPr>
        <w:tabs>
          <w:tab w:val="num" w:pos="1701"/>
        </w:tabs>
        <w:ind w:left="1701" w:hanging="1701"/>
      </w:pPr>
      <w:rPr>
        <w:rFonts w:cs="Times New Roman" w:hint="default"/>
      </w:rPr>
    </w:lvl>
  </w:abstractNum>
  <w:abstractNum w:abstractNumId="58" w15:restartNumberingAfterBreak="0">
    <w:nsid w:val="48034C89"/>
    <w:multiLevelType w:val="hybridMultilevel"/>
    <w:tmpl w:val="D9D0A2B0"/>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9" w15:restartNumberingAfterBreak="0">
    <w:nsid w:val="48E11D54"/>
    <w:multiLevelType w:val="hybridMultilevel"/>
    <w:tmpl w:val="8C04095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0" w15:restartNumberingAfterBreak="0">
    <w:nsid w:val="4907515C"/>
    <w:multiLevelType w:val="hybridMultilevel"/>
    <w:tmpl w:val="DCDC5C8A"/>
    <w:lvl w:ilvl="0" w:tplc="88A000EE">
      <w:start w:val="1"/>
      <w:numFmt w:val="decimal"/>
      <w:lvlRestart w:val="0"/>
      <w:lvlText w:val="%1."/>
      <w:lvlJc w:val="left"/>
      <w:pPr>
        <w:tabs>
          <w:tab w:val="num" w:pos="1134"/>
        </w:tabs>
        <w:ind w:left="1134" w:hanging="567"/>
      </w:pPr>
      <w:rPr>
        <w:rFonts w:cs="Times New Roman"/>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61" w15:restartNumberingAfterBreak="0">
    <w:nsid w:val="4B03720B"/>
    <w:multiLevelType w:val="hybridMultilevel"/>
    <w:tmpl w:val="76BECEFE"/>
    <w:lvl w:ilvl="0" w:tplc="6B04F226">
      <w:start w:val="1"/>
      <w:numFmt w:val="lowerLetter"/>
      <w:lvlRestart w:val="0"/>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2" w15:restartNumberingAfterBreak="0">
    <w:nsid w:val="4C384AFC"/>
    <w:multiLevelType w:val="hybridMultilevel"/>
    <w:tmpl w:val="B73036B8"/>
    <w:lvl w:ilvl="0" w:tplc="6BD4FC7A">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00B73C6"/>
    <w:multiLevelType w:val="hybridMultilevel"/>
    <w:tmpl w:val="AE6E532C"/>
    <w:lvl w:ilvl="0" w:tplc="2436AB9E">
      <w:start w:val="1"/>
      <w:numFmt w:val="decimal"/>
      <w:lvlRestart w:val="0"/>
      <w:lvlText w:val="%1."/>
      <w:lvlJc w:val="left"/>
      <w:pPr>
        <w:tabs>
          <w:tab w:val="num" w:pos="1134"/>
        </w:tabs>
        <w:ind w:left="1134" w:hanging="567"/>
      </w:pPr>
      <w:rPr>
        <w:rFonts w:cs="Times New Roman" w:hint="default"/>
      </w:rPr>
    </w:lvl>
    <w:lvl w:ilvl="1" w:tplc="8CB0DA32">
      <w:start w:val="1"/>
      <w:numFmt w:val="lowerLetter"/>
      <w:lvlRestart w:val="0"/>
      <w:lvlText w:val="%2)"/>
      <w:lvlJc w:val="left"/>
      <w:pPr>
        <w:tabs>
          <w:tab w:val="num" w:pos="993"/>
        </w:tabs>
        <w:ind w:left="993" w:hanging="426"/>
      </w:pPr>
      <w:rPr>
        <w:rFonts w:cs="Times New Roman" w:hint="default"/>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64" w15:restartNumberingAfterBreak="0">
    <w:nsid w:val="50341C9C"/>
    <w:multiLevelType w:val="hybridMultilevel"/>
    <w:tmpl w:val="9EACA6EE"/>
    <w:lvl w:ilvl="0" w:tplc="88A000EE">
      <w:start w:val="1"/>
      <w:numFmt w:val="decimal"/>
      <w:lvlRestart w:val="0"/>
      <w:lvlText w:val="%1."/>
      <w:lvlJc w:val="left"/>
      <w:pPr>
        <w:tabs>
          <w:tab w:val="num" w:pos="567"/>
        </w:tabs>
        <w:ind w:left="567" w:hanging="567"/>
      </w:pPr>
      <w:rPr>
        <w:rFonts w:cs="Times New Roman"/>
      </w:rPr>
    </w:lvl>
    <w:lvl w:ilvl="1" w:tplc="53AA35E8">
      <w:start w:val="1"/>
      <w:numFmt w:val="decimal"/>
      <w:lvlRestart w:val="0"/>
      <w:lvlText w:val="%2."/>
      <w:lvlJc w:val="left"/>
      <w:pPr>
        <w:tabs>
          <w:tab w:val="num" w:pos="1647"/>
        </w:tabs>
        <w:ind w:left="1647" w:hanging="567"/>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5" w15:restartNumberingAfterBreak="0">
    <w:nsid w:val="50AB742D"/>
    <w:multiLevelType w:val="hybridMultilevel"/>
    <w:tmpl w:val="4D22A668"/>
    <w:lvl w:ilvl="0" w:tplc="2436AB9E">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6" w15:restartNumberingAfterBreak="0">
    <w:nsid w:val="54B1525B"/>
    <w:multiLevelType w:val="hybridMultilevel"/>
    <w:tmpl w:val="7A14B0BE"/>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7" w15:restartNumberingAfterBreak="0">
    <w:nsid w:val="5939261A"/>
    <w:multiLevelType w:val="hybridMultilevel"/>
    <w:tmpl w:val="F086FE52"/>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8" w15:restartNumberingAfterBreak="0">
    <w:nsid w:val="5C4B6A77"/>
    <w:multiLevelType w:val="hybridMultilevel"/>
    <w:tmpl w:val="5E844436"/>
    <w:lvl w:ilvl="0" w:tplc="53AA35E8">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69" w15:restartNumberingAfterBreak="0">
    <w:nsid w:val="5D2D4B0A"/>
    <w:multiLevelType w:val="hybridMultilevel"/>
    <w:tmpl w:val="FC2CF130"/>
    <w:lvl w:ilvl="0" w:tplc="2436AB9E">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70" w15:restartNumberingAfterBreak="0">
    <w:nsid w:val="5FC96D26"/>
    <w:multiLevelType w:val="hybridMultilevel"/>
    <w:tmpl w:val="1BDE8400"/>
    <w:lvl w:ilvl="0" w:tplc="E8C69458">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71" w15:restartNumberingAfterBreak="0">
    <w:nsid w:val="61BF15A6"/>
    <w:multiLevelType w:val="hybridMultilevel"/>
    <w:tmpl w:val="6D84C354"/>
    <w:lvl w:ilvl="0" w:tplc="04A22290">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72" w15:restartNumberingAfterBreak="0">
    <w:nsid w:val="63CA1472"/>
    <w:multiLevelType w:val="hybridMultilevel"/>
    <w:tmpl w:val="0C00B8B0"/>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73" w15:restartNumberingAfterBreak="0">
    <w:nsid w:val="65AC3580"/>
    <w:multiLevelType w:val="hybridMultilevel"/>
    <w:tmpl w:val="42763CCC"/>
    <w:lvl w:ilvl="0" w:tplc="637C2C3A">
      <w:start w:val="1"/>
      <w:numFmt w:val="lowerLetter"/>
      <w:lvlRestart w:val="0"/>
      <w:lvlText w:val="%1."/>
      <w:lvlJc w:val="left"/>
      <w:pPr>
        <w:tabs>
          <w:tab w:val="num" w:pos="283"/>
        </w:tabs>
        <w:ind w:left="283" w:hanging="283"/>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4" w15:restartNumberingAfterBreak="0">
    <w:nsid w:val="66A64D29"/>
    <w:multiLevelType w:val="hybridMultilevel"/>
    <w:tmpl w:val="B57E56B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5" w15:restartNumberingAfterBreak="0">
    <w:nsid w:val="66E3701C"/>
    <w:multiLevelType w:val="hybridMultilevel"/>
    <w:tmpl w:val="5DD42C60"/>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76" w15:restartNumberingAfterBreak="0">
    <w:nsid w:val="69AB035E"/>
    <w:multiLevelType w:val="hybridMultilevel"/>
    <w:tmpl w:val="798EA10C"/>
    <w:lvl w:ilvl="0" w:tplc="630E99F2">
      <w:start w:val="1"/>
      <w:numFmt w:val="decimal"/>
      <w:lvlRestart w:val="0"/>
      <w:lvlText w:val="%1."/>
      <w:lvlJc w:val="left"/>
      <w:pPr>
        <w:tabs>
          <w:tab w:val="num" w:pos="284"/>
        </w:tabs>
        <w:ind w:left="284" w:hanging="284"/>
      </w:pPr>
      <w:rPr>
        <w:rFonts w:cs="Times New Roman" w:hint="default"/>
      </w:rPr>
    </w:lvl>
    <w:lvl w:ilvl="1" w:tplc="FD7AC2F2">
      <w:start w:val="1"/>
      <w:numFmt w:val="lowerLetter"/>
      <w:lvlRestart w:val="0"/>
      <w:lvlText w:val="%2."/>
      <w:lvlJc w:val="left"/>
      <w:pPr>
        <w:tabs>
          <w:tab w:val="num" w:pos="1363"/>
        </w:tabs>
        <w:ind w:left="1363" w:hanging="283"/>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7" w15:restartNumberingAfterBreak="0">
    <w:nsid w:val="6BDD3C77"/>
    <w:multiLevelType w:val="hybridMultilevel"/>
    <w:tmpl w:val="B6509D5E"/>
    <w:lvl w:ilvl="0" w:tplc="1A325740">
      <w:start w:val="1"/>
      <w:numFmt w:val="decimal"/>
      <w:lvlRestart w:val="0"/>
      <w:lvlText w:val="%1."/>
      <w:lvlJc w:val="left"/>
      <w:pPr>
        <w:tabs>
          <w:tab w:val="num" w:pos="992"/>
        </w:tabs>
        <w:ind w:left="992" w:hanging="425"/>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8" w15:restartNumberingAfterBreak="0">
    <w:nsid w:val="6D2C75A6"/>
    <w:multiLevelType w:val="hybridMultilevel"/>
    <w:tmpl w:val="23087092"/>
    <w:lvl w:ilvl="0" w:tplc="1A325740">
      <w:start w:val="1"/>
      <w:numFmt w:val="decimal"/>
      <w:lvlRestart w:val="0"/>
      <w:lvlText w:val="%1."/>
      <w:lvlJc w:val="left"/>
      <w:pPr>
        <w:tabs>
          <w:tab w:val="num" w:pos="992"/>
        </w:tabs>
        <w:ind w:left="992" w:hanging="425"/>
      </w:pPr>
      <w:rPr>
        <w:rFonts w:cs="Times New Roman" w:hint="default"/>
      </w:rPr>
    </w:lvl>
    <w:lvl w:ilvl="1" w:tplc="53AA35E8">
      <w:start w:val="1"/>
      <w:numFmt w:val="decimal"/>
      <w:lvlRestart w:val="0"/>
      <w:lvlText w:val="%2."/>
      <w:lvlJc w:val="left"/>
      <w:pPr>
        <w:tabs>
          <w:tab w:val="num" w:pos="1647"/>
        </w:tabs>
        <w:ind w:left="1647" w:hanging="567"/>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9" w15:restartNumberingAfterBreak="0">
    <w:nsid w:val="72212D2E"/>
    <w:multiLevelType w:val="hybridMultilevel"/>
    <w:tmpl w:val="D9761D42"/>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80" w15:restartNumberingAfterBreak="0">
    <w:nsid w:val="72CC4FDC"/>
    <w:multiLevelType w:val="hybridMultilevel"/>
    <w:tmpl w:val="A6E4ED0C"/>
    <w:lvl w:ilvl="0" w:tplc="E8C69458">
      <w:start w:val="1"/>
      <w:numFmt w:val="bullet"/>
      <w:lvlRestart w:val="0"/>
      <w:lvlText w:val="-"/>
      <w:lvlJc w:val="left"/>
      <w:pPr>
        <w:tabs>
          <w:tab w:val="num" w:pos="283"/>
        </w:tabs>
        <w:ind w:left="283" w:hanging="283"/>
      </w:pPr>
      <w:rPr>
        <w:rFonts w:ascii="Symbol" w:hAnsi="Symbol" w:hint="default"/>
      </w:rPr>
    </w:lvl>
    <w:lvl w:ilvl="1" w:tplc="715A179C">
      <w:start w:val="1"/>
      <w:numFmt w:val="bullet"/>
      <w:lvlRestart w:val="0"/>
      <w:lvlText w:val="-"/>
      <w:lvlJc w:val="left"/>
      <w:pPr>
        <w:tabs>
          <w:tab w:val="num" w:pos="1363"/>
        </w:tabs>
        <w:ind w:left="1363" w:hanging="283"/>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2" w15:restartNumberingAfterBreak="0">
    <w:nsid w:val="77292081"/>
    <w:multiLevelType w:val="hybridMultilevel"/>
    <w:tmpl w:val="5188264A"/>
    <w:lvl w:ilvl="0" w:tplc="E8C69458">
      <w:start w:val="1"/>
      <w:numFmt w:val="bullet"/>
      <w:lvlRestart w:val="0"/>
      <w:lvlText w:val="-"/>
      <w:lvlJc w:val="left"/>
      <w:pPr>
        <w:tabs>
          <w:tab w:val="num" w:pos="283"/>
        </w:tabs>
        <w:ind w:left="283" w:hanging="283"/>
      </w:pPr>
      <w:rPr>
        <w:rFonts w:ascii="Symbol" w:hAnsi="Symbol" w:hint="default"/>
      </w:rPr>
    </w:lvl>
    <w:lvl w:ilvl="1" w:tplc="715A179C">
      <w:start w:val="1"/>
      <w:numFmt w:val="bullet"/>
      <w:lvlRestart w:val="0"/>
      <w:lvlText w:val="-"/>
      <w:lvlJc w:val="left"/>
      <w:pPr>
        <w:tabs>
          <w:tab w:val="num" w:pos="1363"/>
        </w:tabs>
        <w:ind w:left="1363" w:hanging="283"/>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3" w15:restartNumberingAfterBreak="0">
    <w:nsid w:val="77D61440"/>
    <w:multiLevelType w:val="hybridMultilevel"/>
    <w:tmpl w:val="09D6D218"/>
    <w:lvl w:ilvl="0" w:tplc="53AA35E8">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84" w15:restartNumberingAfterBreak="0">
    <w:nsid w:val="77DC17CB"/>
    <w:multiLevelType w:val="hybridMultilevel"/>
    <w:tmpl w:val="0C28AD1E"/>
    <w:lvl w:ilvl="0" w:tplc="715A179C">
      <w:start w:val="1"/>
      <w:numFmt w:val="bullet"/>
      <w:lvlRestart w:val="0"/>
      <w:lvlText w:val="-"/>
      <w:lvlJc w:val="left"/>
      <w:pPr>
        <w:tabs>
          <w:tab w:val="num" w:pos="850"/>
        </w:tabs>
        <w:ind w:left="850" w:hanging="283"/>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85" w15:restartNumberingAfterBreak="0">
    <w:nsid w:val="7CEB0EB4"/>
    <w:multiLevelType w:val="hybridMultilevel"/>
    <w:tmpl w:val="2992272E"/>
    <w:lvl w:ilvl="0" w:tplc="53AA35E8">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86" w15:restartNumberingAfterBreak="0">
    <w:nsid w:val="7F6D3CA6"/>
    <w:multiLevelType w:val="hybridMultilevel"/>
    <w:tmpl w:val="E6CA531A"/>
    <w:lvl w:ilvl="0" w:tplc="2436AB9E">
      <w:start w:val="1"/>
      <w:numFmt w:val="decimal"/>
      <w:lvlRestart w:val="0"/>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7" w15:restartNumberingAfterBreak="0">
    <w:nsid w:val="7FB21CC3"/>
    <w:multiLevelType w:val="hybridMultilevel"/>
    <w:tmpl w:val="27DCA678"/>
    <w:lvl w:ilvl="0" w:tplc="B1B63B02">
      <w:start w:val="1"/>
      <w:numFmt w:val="decimal"/>
      <w:lvlRestart w:val="0"/>
      <w:lvlText w:val="%1."/>
      <w:lvlJc w:val="left"/>
      <w:pPr>
        <w:tabs>
          <w:tab w:val="num" w:pos="1134"/>
        </w:tabs>
        <w:ind w:left="1134" w:hanging="567"/>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num w:numId="1">
    <w:abstractNumId w:val="10"/>
  </w:num>
  <w:num w:numId="2">
    <w:abstractNumId w:val="69"/>
  </w:num>
  <w:num w:numId="3">
    <w:abstractNumId w:val="45"/>
  </w:num>
  <w:num w:numId="4">
    <w:abstractNumId w:val="86"/>
  </w:num>
  <w:num w:numId="5">
    <w:abstractNumId w:val="18"/>
  </w:num>
  <w:num w:numId="6">
    <w:abstractNumId w:val="82"/>
  </w:num>
  <w:num w:numId="7">
    <w:abstractNumId w:val="80"/>
  </w:num>
  <w:num w:numId="8">
    <w:abstractNumId w:val="54"/>
  </w:num>
  <w:num w:numId="9">
    <w:abstractNumId w:val="32"/>
  </w:num>
  <w:num w:numId="10">
    <w:abstractNumId w:val="14"/>
  </w:num>
  <w:num w:numId="11">
    <w:abstractNumId w:val="28"/>
  </w:num>
  <w:num w:numId="12">
    <w:abstractNumId w:val="24"/>
  </w:num>
  <w:num w:numId="13">
    <w:abstractNumId w:val="10"/>
    <w:lvlOverride w:ilvl="0">
      <w:lvl w:ilvl="0">
        <w:start w:val="1"/>
        <w:numFmt w:val="none"/>
        <w:pStyle w:val="Heading1"/>
        <w:suff w:val="nothing"/>
        <w:lvlText w:val=""/>
        <w:lvlJc w:val="left"/>
        <w:pPr>
          <w:ind w:left="567" w:hanging="567"/>
        </w:pPr>
        <w:rPr>
          <w:rFonts w:cs="Times New Roman" w:hint="default"/>
        </w:rPr>
      </w:lvl>
    </w:lvlOverride>
    <w:lvlOverride w:ilvl="1">
      <w:lvl w:ilvl="1">
        <w:start w:val="1"/>
        <w:numFmt w:val="decimal"/>
        <w:pStyle w:val="Heading2"/>
        <w:lvlText w:val="%1.%2."/>
        <w:lvlJc w:val="left"/>
        <w:pPr>
          <w:tabs>
            <w:tab w:val="num" w:pos="709"/>
          </w:tabs>
          <w:ind w:left="709" w:hanging="709"/>
        </w:pPr>
        <w:rPr>
          <w:rFonts w:cs="Times New Roman" w:hint="default"/>
        </w:rPr>
      </w:lvl>
    </w:lvlOverride>
    <w:lvlOverride w:ilvl="2">
      <w:lvl w:ilvl="2">
        <w:start w:val="1"/>
        <w:numFmt w:val="decimal"/>
        <w:pStyle w:val="Heading3"/>
        <w:lvlText w:val="%1.%2.%3."/>
        <w:lvlJc w:val="left"/>
        <w:pPr>
          <w:tabs>
            <w:tab w:val="num" w:pos="851"/>
          </w:tabs>
          <w:ind w:left="851" w:hanging="851"/>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14">
    <w:abstractNumId w:val="10"/>
    <w:lvlOverride w:ilvl="0">
      <w:lvl w:ilvl="0">
        <w:start w:val="1"/>
        <w:numFmt w:val="none"/>
        <w:pStyle w:val="Heading1"/>
        <w:suff w:val="nothing"/>
        <w:lvlText w:val=""/>
        <w:lvlJc w:val="left"/>
        <w:pPr>
          <w:ind w:left="567" w:hanging="567"/>
        </w:pPr>
        <w:rPr>
          <w:rFonts w:cs="Times New Roman" w:hint="default"/>
        </w:rPr>
      </w:lvl>
    </w:lvlOverride>
    <w:lvlOverride w:ilvl="1">
      <w:lvl w:ilvl="1">
        <w:start w:val="1"/>
        <w:numFmt w:val="decimal"/>
        <w:pStyle w:val="Heading2"/>
        <w:lvlText w:val="%1.%2."/>
        <w:lvlJc w:val="left"/>
        <w:pPr>
          <w:tabs>
            <w:tab w:val="num" w:pos="709"/>
          </w:tabs>
          <w:ind w:left="709" w:hanging="709"/>
        </w:pPr>
        <w:rPr>
          <w:rFonts w:cs="Times New Roman" w:hint="default"/>
        </w:rPr>
      </w:lvl>
    </w:lvlOverride>
    <w:lvlOverride w:ilvl="2">
      <w:lvl w:ilvl="2">
        <w:start w:val="1"/>
        <w:numFmt w:val="decimal"/>
        <w:pStyle w:val="Heading3"/>
        <w:lvlText w:val="%1.%2.%3."/>
        <w:lvlJc w:val="left"/>
        <w:pPr>
          <w:tabs>
            <w:tab w:val="num" w:pos="851"/>
          </w:tabs>
          <w:ind w:left="851" w:hanging="851"/>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15">
    <w:abstractNumId w:val="10"/>
    <w:lvlOverride w:ilvl="0">
      <w:lvl w:ilvl="0">
        <w:start w:val="1"/>
        <w:numFmt w:val="none"/>
        <w:pStyle w:val="Heading1"/>
        <w:suff w:val="nothing"/>
        <w:lvlText w:val=""/>
        <w:lvlJc w:val="left"/>
        <w:pPr>
          <w:ind w:left="567" w:hanging="567"/>
        </w:pPr>
        <w:rPr>
          <w:rFonts w:cs="Times New Roman" w:hint="default"/>
        </w:rPr>
      </w:lvl>
    </w:lvlOverride>
    <w:lvlOverride w:ilvl="1">
      <w:lvl w:ilvl="1">
        <w:start w:val="1"/>
        <w:numFmt w:val="decimal"/>
        <w:pStyle w:val="Heading2"/>
        <w:lvlText w:val="%1.%2."/>
        <w:lvlJc w:val="left"/>
        <w:pPr>
          <w:tabs>
            <w:tab w:val="num" w:pos="709"/>
          </w:tabs>
          <w:ind w:left="709" w:hanging="709"/>
        </w:pPr>
        <w:rPr>
          <w:rFonts w:cs="Times New Roman" w:hint="default"/>
        </w:rPr>
      </w:lvl>
    </w:lvlOverride>
    <w:lvlOverride w:ilvl="2">
      <w:lvl w:ilvl="2">
        <w:start w:val="1"/>
        <w:numFmt w:val="decimal"/>
        <w:pStyle w:val="Heading3"/>
        <w:lvlText w:val="%1.%2.%3."/>
        <w:lvlJc w:val="left"/>
        <w:pPr>
          <w:tabs>
            <w:tab w:val="num" w:pos="851"/>
          </w:tabs>
          <w:ind w:left="851" w:hanging="851"/>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16">
    <w:abstractNumId w:val="10"/>
    <w:lvlOverride w:ilvl="0">
      <w:lvl w:ilvl="0">
        <w:start w:val="1"/>
        <w:numFmt w:val="none"/>
        <w:pStyle w:val="Heading1"/>
        <w:suff w:val="nothing"/>
        <w:lvlText w:val=""/>
        <w:lvlJc w:val="left"/>
        <w:pPr>
          <w:ind w:left="567" w:hanging="567"/>
        </w:pPr>
        <w:rPr>
          <w:rFonts w:cs="Times New Roman" w:hint="default"/>
        </w:rPr>
      </w:lvl>
    </w:lvlOverride>
    <w:lvlOverride w:ilvl="1">
      <w:lvl w:ilvl="1">
        <w:start w:val="1"/>
        <w:numFmt w:val="decimal"/>
        <w:pStyle w:val="Heading2"/>
        <w:lvlText w:val="%1%2."/>
        <w:lvlJc w:val="left"/>
        <w:pPr>
          <w:tabs>
            <w:tab w:val="num" w:pos="709"/>
          </w:tabs>
          <w:ind w:left="709" w:hanging="709"/>
        </w:pPr>
        <w:rPr>
          <w:rFonts w:cs="Times New Roman" w:hint="default"/>
        </w:rPr>
      </w:lvl>
    </w:lvlOverride>
    <w:lvlOverride w:ilvl="2">
      <w:lvl w:ilvl="2">
        <w:start w:val="1"/>
        <w:numFmt w:val="decimal"/>
        <w:pStyle w:val="Heading3"/>
        <w:lvlText w:val="%1.%2.%3."/>
        <w:lvlJc w:val="left"/>
        <w:pPr>
          <w:tabs>
            <w:tab w:val="num" w:pos="851"/>
          </w:tabs>
          <w:ind w:left="851" w:hanging="851"/>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17">
    <w:abstractNumId w:val="10"/>
    <w:lvlOverride w:ilvl="0">
      <w:lvl w:ilvl="0">
        <w:start w:val="1"/>
        <w:numFmt w:val="none"/>
        <w:pStyle w:val="Heading1"/>
        <w:suff w:val="nothing"/>
        <w:lvlText w:val=""/>
        <w:lvlJc w:val="left"/>
        <w:pPr>
          <w:ind w:left="567" w:hanging="567"/>
        </w:pPr>
        <w:rPr>
          <w:rFonts w:cs="Times New Roman" w:hint="default"/>
        </w:rPr>
      </w:lvl>
    </w:lvlOverride>
    <w:lvlOverride w:ilvl="1">
      <w:lvl w:ilvl="1">
        <w:start w:val="1"/>
        <w:numFmt w:val="decimal"/>
        <w:pStyle w:val="Heading2"/>
        <w:lvlText w:val="%1.%2."/>
        <w:lvlJc w:val="left"/>
        <w:pPr>
          <w:tabs>
            <w:tab w:val="num" w:pos="709"/>
          </w:tabs>
          <w:ind w:left="709" w:hanging="709"/>
        </w:pPr>
        <w:rPr>
          <w:rFonts w:cs="Times New Roman" w:hint="default"/>
        </w:rPr>
      </w:lvl>
    </w:lvlOverride>
    <w:lvlOverride w:ilvl="2">
      <w:lvl w:ilvl="2">
        <w:start w:val="1"/>
        <w:numFmt w:val="decimal"/>
        <w:pStyle w:val="Heading3"/>
        <w:lvlText w:val="%1.%2.%3."/>
        <w:lvlJc w:val="left"/>
        <w:pPr>
          <w:tabs>
            <w:tab w:val="num" w:pos="851"/>
          </w:tabs>
          <w:ind w:left="851" w:hanging="851"/>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18">
    <w:abstractNumId w:val="10"/>
    <w:lvlOverride w:ilvl="0">
      <w:lvl w:ilvl="0">
        <w:start w:val="1"/>
        <w:numFmt w:val="none"/>
        <w:pStyle w:val="Heading1"/>
        <w:suff w:val="nothing"/>
        <w:lvlText w:val=""/>
        <w:lvlJc w:val="left"/>
        <w:pPr>
          <w:ind w:left="567" w:hanging="567"/>
        </w:pPr>
        <w:rPr>
          <w:rFonts w:cs="Times New Roman" w:hint="default"/>
        </w:rPr>
      </w:lvl>
    </w:lvlOverride>
    <w:lvlOverride w:ilvl="1">
      <w:lvl w:ilvl="1">
        <w:start w:val="1"/>
        <w:numFmt w:val="decimal"/>
        <w:pStyle w:val="Heading2"/>
        <w:lvlText w:val="%1.%2."/>
        <w:lvlJc w:val="left"/>
        <w:pPr>
          <w:tabs>
            <w:tab w:val="num" w:pos="709"/>
          </w:tabs>
          <w:ind w:left="709" w:hanging="709"/>
        </w:pPr>
        <w:rPr>
          <w:rFonts w:cs="Times New Roman" w:hint="default"/>
        </w:rPr>
      </w:lvl>
    </w:lvlOverride>
    <w:lvlOverride w:ilvl="2">
      <w:lvl w:ilvl="2">
        <w:start w:val="1"/>
        <w:numFmt w:val="decimal"/>
        <w:pStyle w:val="Heading3"/>
        <w:lvlText w:val="%1.%2.%3."/>
        <w:lvlJc w:val="left"/>
        <w:pPr>
          <w:tabs>
            <w:tab w:val="num" w:pos="851"/>
          </w:tabs>
          <w:ind w:left="851" w:hanging="851"/>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19">
    <w:abstractNumId w:val="10"/>
    <w:lvlOverride w:ilvl="0">
      <w:lvl w:ilvl="0">
        <w:start w:val="1"/>
        <w:numFmt w:val="decimal"/>
        <w:pStyle w:val="Heading1"/>
        <w:lvlText w:val="%1."/>
        <w:lvlJc w:val="left"/>
        <w:pPr>
          <w:tabs>
            <w:tab w:val="num" w:pos="567"/>
          </w:tabs>
          <w:ind w:left="567" w:hanging="567"/>
        </w:pPr>
        <w:rPr>
          <w:rFonts w:cs="Times New Roman" w:hint="default"/>
        </w:rPr>
      </w:lvl>
    </w:lvlOverride>
    <w:lvlOverride w:ilvl="1">
      <w:lvl w:ilvl="1">
        <w:start w:val="1"/>
        <w:numFmt w:val="upperLetter"/>
        <w:pStyle w:val="Heading2"/>
        <w:lvlText w:val="Appendix %2."/>
        <w:lvlJc w:val="left"/>
        <w:pPr>
          <w:tabs>
            <w:tab w:val="num" w:pos="1418"/>
          </w:tabs>
          <w:ind w:left="1418" w:hanging="1418"/>
        </w:pPr>
        <w:rPr>
          <w:rFonts w:cs="Times New Roman" w:hint="default"/>
        </w:rPr>
      </w:lvl>
    </w:lvlOverride>
    <w:lvlOverride w:ilvl="2">
      <w:lvl w:ilvl="2">
        <w:start w:val="1"/>
        <w:numFmt w:val="decimal"/>
        <w:pStyle w:val="Heading3"/>
        <w:lvlText w:val="%2.%3."/>
        <w:lvlJc w:val="left"/>
        <w:pPr>
          <w:tabs>
            <w:tab w:val="num" w:pos="709"/>
          </w:tabs>
          <w:ind w:left="709" w:hanging="709"/>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20">
    <w:abstractNumId w:val="10"/>
    <w:lvlOverride w:ilvl="0">
      <w:lvl w:ilvl="0">
        <w:start w:val="1"/>
        <w:numFmt w:val="decimal"/>
        <w:pStyle w:val="Heading1"/>
        <w:lvlText w:val="%1."/>
        <w:lvlJc w:val="left"/>
        <w:pPr>
          <w:tabs>
            <w:tab w:val="num" w:pos="567"/>
          </w:tabs>
          <w:ind w:left="567" w:hanging="567"/>
        </w:pPr>
        <w:rPr>
          <w:rFonts w:cs="Times New Roman" w:hint="default"/>
        </w:rPr>
      </w:lvl>
    </w:lvlOverride>
    <w:lvlOverride w:ilvl="1">
      <w:lvl w:ilvl="1">
        <w:start w:val="1"/>
        <w:numFmt w:val="upperLetter"/>
        <w:pStyle w:val="Heading2"/>
        <w:lvlText w:val="%2."/>
        <w:lvlJc w:val="left"/>
        <w:pPr>
          <w:tabs>
            <w:tab w:val="num" w:pos="567"/>
          </w:tabs>
          <w:ind w:left="567" w:hanging="567"/>
        </w:pPr>
        <w:rPr>
          <w:rFonts w:cs="Times New Roman" w:hint="default"/>
        </w:rPr>
      </w:lvl>
    </w:lvlOverride>
    <w:lvlOverride w:ilvl="2">
      <w:lvl w:ilvl="2">
        <w:start w:val="1"/>
        <w:numFmt w:val="decimal"/>
        <w:pStyle w:val="Heading3"/>
        <w:lvlText w:val="%1.%2.%3."/>
        <w:lvlJc w:val="left"/>
        <w:pPr>
          <w:tabs>
            <w:tab w:val="num" w:pos="851"/>
          </w:tabs>
          <w:ind w:left="851" w:hanging="851"/>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21">
    <w:abstractNumId w:val="10"/>
    <w:lvlOverride w:ilvl="0">
      <w:lvl w:ilvl="0">
        <w:start w:val="1"/>
        <w:numFmt w:val="decimal"/>
        <w:pStyle w:val="Heading1"/>
        <w:lvlText w:val="%1."/>
        <w:lvlJc w:val="left"/>
        <w:pPr>
          <w:tabs>
            <w:tab w:val="num" w:pos="567"/>
          </w:tabs>
          <w:ind w:left="567" w:hanging="567"/>
        </w:pPr>
        <w:rPr>
          <w:rFonts w:cs="Times New Roman" w:hint="default"/>
        </w:rPr>
      </w:lvl>
    </w:lvlOverride>
    <w:lvlOverride w:ilvl="1">
      <w:lvl w:ilvl="1">
        <w:start w:val="1"/>
        <w:numFmt w:val="upperLetter"/>
        <w:pStyle w:val="Heading2"/>
        <w:lvlText w:val="%2."/>
        <w:lvlJc w:val="left"/>
        <w:pPr>
          <w:tabs>
            <w:tab w:val="num" w:pos="567"/>
          </w:tabs>
          <w:ind w:left="567" w:hanging="567"/>
        </w:pPr>
        <w:rPr>
          <w:rFonts w:cs="Times New Roman" w:hint="default"/>
        </w:rPr>
      </w:lvl>
    </w:lvlOverride>
    <w:lvlOverride w:ilvl="2">
      <w:lvl w:ilvl="2">
        <w:start w:val="1"/>
        <w:numFmt w:val="decimal"/>
        <w:pStyle w:val="Heading3"/>
        <w:lvlText w:val="%1.%2.%3."/>
        <w:lvlJc w:val="left"/>
        <w:pPr>
          <w:tabs>
            <w:tab w:val="num" w:pos="851"/>
          </w:tabs>
          <w:ind w:left="851" w:hanging="851"/>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22">
    <w:abstractNumId w:val="10"/>
    <w:lvlOverride w:ilvl="0">
      <w:lvl w:ilvl="0">
        <w:start w:val="1"/>
        <w:numFmt w:val="decimal"/>
        <w:pStyle w:val="Heading1"/>
        <w:lvlText w:val="%1."/>
        <w:lvlJc w:val="left"/>
        <w:pPr>
          <w:tabs>
            <w:tab w:val="num" w:pos="567"/>
          </w:tabs>
          <w:ind w:left="567" w:hanging="567"/>
        </w:pPr>
        <w:rPr>
          <w:rFonts w:cs="Times New Roman" w:hint="default"/>
        </w:rPr>
      </w:lvl>
    </w:lvlOverride>
    <w:lvlOverride w:ilvl="1">
      <w:lvl w:ilvl="1">
        <w:start w:val="1"/>
        <w:numFmt w:val="upperLetter"/>
        <w:pStyle w:val="Heading2"/>
        <w:lvlText w:val="%2."/>
        <w:lvlJc w:val="left"/>
        <w:pPr>
          <w:tabs>
            <w:tab w:val="num" w:pos="567"/>
          </w:tabs>
          <w:ind w:left="567" w:hanging="567"/>
        </w:pPr>
        <w:rPr>
          <w:rFonts w:cs="Times New Roman" w:hint="default"/>
        </w:rPr>
      </w:lvl>
    </w:lvlOverride>
    <w:lvlOverride w:ilvl="2">
      <w:lvl w:ilvl="2">
        <w:start w:val="1"/>
        <w:numFmt w:val="decimal"/>
        <w:pStyle w:val="Heading3"/>
        <w:lvlText w:val="%1.%2.%3."/>
        <w:lvlJc w:val="left"/>
        <w:pPr>
          <w:tabs>
            <w:tab w:val="num" w:pos="851"/>
          </w:tabs>
          <w:ind w:left="851" w:hanging="851"/>
        </w:pPr>
        <w:rPr>
          <w:rFonts w:cs="Times New Roman" w:hint="default"/>
        </w:rPr>
      </w:lvl>
    </w:lvlOverride>
    <w:lvlOverride w:ilvl="3">
      <w:lvl w:ilvl="3">
        <w:start w:val="1"/>
        <w:numFmt w:val="decimal"/>
        <w:pStyle w:val="Heading4"/>
        <w:lvlText w:val="%1.%2.%3.%4."/>
        <w:lvlJc w:val="left"/>
        <w:pPr>
          <w:tabs>
            <w:tab w:val="num" w:pos="992"/>
          </w:tabs>
          <w:ind w:left="992" w:hanging="992"/>
        </w:pPr>
        <w:rPr>
          <w:rFonts w:cs="Times New Roman" w:hint="default"/>
        </w:rPr>
      </w:lvl>
    </w:lvlOverride>
    <w:lvlOverride w:ilvl="4">
      <w:lvl w:ilvl="4">
        <w:start w:val="1"/>
        <w:numFmt w:val="decimal"/>
        <w:pStyle w:val="Heading5"/>
        <w:lvlText w:val="%5."/>
        <w:lvlJc w:val="left"/>
        <w:pPr>
          <w:tabs>
            <w:tab w:val="num" w:pos="567"/>
          </w:tabs>
          <w:ind w:left="567" w:hanging="567"/>
        </w:pPr>
        <w:rPr>
          <w:rFonts w:cs="Times New Roman" w:hint="default"/>
        </w:rPr>
      </w:lvl>
    </w:lvlOverride>
    <w:lvlOverride w:ilvl="5">
      <w:lvl w:ilvl="5">
        <w:start w:val="1"/>
        <w:numFmt w:val="lowerRoman"/>
        <w:pStyle w:val="Heading6"/>
        <w:lvlText w:val="(%6)"/>
        <w:lvlJc w:val="left"/>
        <w:pPr>
          <w:tabs>
            <w:tab w:val="num" w:pos="567"/>
          </w:tabs>
          <w:ind w:left="567" w:hanging="567"/>
        </w:pPr>
        <w:rPr>
          <w:rFonts w:cs="Times New Roman" w:hint="default"/>
        </w:rPr>
      </w:lvl>
    </w:lvlOverride>
    <w:lvlOverride w:ilvl="6">
      <w:lvl w:ilvl="6">
        <w:start w:val="1"/>
        <w:numFmt w:val="decimal"/>
        <w:pStyle w:val="Heading7"/>
        <w:lvlText w:val="%1.%2.%3.%4.%5.%6.%7."/>
        <w:lvlJc w:val="left"/>
        <w:pPr>
          <w:tabs>
            <w:tab w:val="num" w:pos="1418"/>
          </w:tabs>
          <w:ind w:left="1418" w:hanging="1418"/>
        </w:pPr>
        <w:rPr>
          <w:rFonts w:cs="Times New Roman" w:hint="default"/>
        </w:rPr>
      </w:lvl>
    </w:lvlOverride>
    <w:lvlOverride w:ilvl="7">
      <w:lvl w:ilvl="7">
        <w:start w:val="1"/>
        <w:numFmt w:val="decimal"/>
        <w:pStyle w:val="Heading8"/>
        <w:lvlText w:val="%1.%2.%3.%4.%5.%6.%7.%8."/>
        <w:lvlJc w:val="left"/>
        <w:pPr>
          <w:tabs>
            <w:tab w:val="num" w:pos="1559"/>
          </w:tabs>
          <w:ind w:left="1559" w:hanging="1559"/>
        </w:pPr>
        <w:rPr>
          <w:rFonts w:cs="Times New Roman" w:hint="default"/>
        </w:rPr>
      </w:lvl>
    </w:lvlOverride>
    <w:lvlOverride w:ilvl="8">
      <w:lvl w:ilvl="8">
        <w:start w:val="1"/>
        <w:numFmt w:val="decimal"/>
        <w:pStyle w:val="Heading9"/>
        <w:lvlText w:val="%1.%2.%3.%4.%5.%6.%7.%8.%9."/>
        <w:lvlJc w:val="left"/>
        <w:pPr>
          <w:tabs>
            <w:tab w:val="num" w:pos="1701"/>
          </w:tabs>
          <w:ind w:left="1701" w:hanging="1701"/>
        </w:pPr>
        <w:rPr>
          <w:rFonts w:cs="Times New Roman" w:hint="default"/>
        </w:rPr>
      </w:lvl>
    </w:lvlOverride>
  </w:num>
  <w:num w:numId="23">
    <w:abstractNumId w:val="77"/>
  </w:num>
  <w:num w:numId="24">
    <w:abstractNumId w:val="37"/>
  </w:num>
  <w:num w:numId="25">
    <w:abstractNumId w:val="58"/>
  </w:num>
  <w:num w:numId="26">
    <w:abstractNumId w:val="79"/>
  </w:num>
  <w:num w:numId="27">
    <w:abstractNumId w:val="57"/>
  </w:num>
  <w:num w:numId="28">
    <w:abstractNumId w:val="64"/>
  </w:num>
  <w:num w:numId="29">
    <w:abstractNumId w:val="12"/>
  </w:num>
  <w:num w:numId="30">
    <w:abstractNumId w:val="61"/>
  </w:num>
  <w:num w:numId="31">
    <w:abstractNumId w:val="25"/>
  </w:num>
  <w:num w:numId="32">
    <w:abstractNumId w:val="83"/>
  </w:num>
  <w:num w:numId="33">
    <w:abstractNumId w:val="40"/>
  </w:num>
  <w:num w:numId="34">
    <w:abstractNumId w:val="41"/>
  </w:num>
  <w:num w:numId="35">
    <w:abstractNumId w:val="38"/>
  </w:num>
  <w:num w:numId="36">
    <w:abstractNumId w:val="68"/>
  </w:num>
  <w:num w:numId="37">
    <w:abstractNumId w:val="16"/>
  </w:num>
  <w:num w:numId="38">
    <w:abstractNumId w:val="31"/>
  </w:num>
  <w:num w:numId="39">
    <w:abstractNumId w:val="43"/>
  </w:num>
  <w:num w:numId="40">
    <w:abstractNumId w:val="21"/>
  </w:num>
  <w:num w:numId="41">
    <w:abstractNumId w:val="36"/>
  </w:num>
  <w:num w:numId="42">
    <w:abstractNumId w:val="23"/>
  </w:num>
  <w:num w:numId="43">
    <w:abstractNumId w:val="70"/>
  </w:num>
  <w:num w:numId="44">
    <w:abstractNumId w:val="87"/>
  </w:num>
  <w:num w:numId="45">
    <w:abstractNumId w:val="76"/>
  </w:num>
  <w:num w:numId="46">
    <w:abstractNumId w:val="73"/>
  </w:num>
  <w:num w:numId="47">
    <w:abstractNumId w:val="75"/>
  </w:num>
  <w:num w:numId="48">
    <w:abstractNumId w:val="20"/>
  </w:num>
  <w:num w:numId="49">
    <w:abstractNumId w:val="52"/>
  </w:num>
  <w:num w:numId="50">
    <w:abstractNumId w:val="71"/>
  </w:num>
  <w:num w:numId="51">
    <w:abstractNumId w:val="49"/>
  </w:num>
  <w:num w:numId="52">
    <w:abstractNumId w:val="11"/>
  </w:num>
  <w:num w:numId="53">
    <w:abstractNumId w:val="72"/>
  </w:num>
  <w:num w:numId="54">
    <w:abstractNumId w:val="66"/>
  </w:num>
  <w:num w:numId="55">
    <w:abstractNumId w:val="19"/>
  </w:num>
  <w:num w:numId="56">
    <w:abstractNumId w:val="55"/>
  </w:num>
  <w:num w:numId="57">
    <w:abstractNumId w:val="51"/>
  </w:num>
  <w:num w:numId="5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56"/>
  </w:num>
  <w:num w:numId="60">
    <w:abstractNumId w:val="63"/>
  </w:num>
  <w:num w:numId="61">
    <w:abstractNumId w:val="27"/>
  </w:num>
  <w:num w:numId="62">
    <w:abstractNumId w:val="78"/>
  </w:num>
  <w:num w:numId="63">
    <w:abstractNumId w:val="53"/>
  </w:num>
  <w:num w:numId="64">
    <w:abstractNumId w:val="42"/>
  </w:num>
  <w:num w:numId="65">
    <w:abstractNumId w:val="35"/>
  </w:num>
  <w:num w:numId="66">
    <w:abstractNumId w:val="65"/>
  </w:num>
  <w:num w:numId="67">
    <w:abstractNumId w:val="29"/>
  </w:num>
  <w:num w:numId="68">
    <w:abstractNumId w:val="60"/>
  </w:num>
  <w:num w:numId="69">
    <w:abstractNumId w:val="84"/>
  </w:num>
  <w:num w:numId="70">
    <w:abstractNumId w:val="50"/>
  </w:num>
  <w:num w:numId="71">
    <w:abstractNumId w:val="67"/>
  </w:num>
  <w:num w:numId="72">
    <w:abstractNumId w:val="85"/>
  </w:num>
  <w:num w:numId="73">
    <w:abstractNumId w:val="47"/>
  </w:num>
  <w:num w:numId="74">
    <w:abstractNumId w:val="17"/>
  </w:num>
  <w:num w:numId="75">
    <w:abstractNumId w:val="34"/>
  </w:num>
  <w:num w:numId="76">
    <w:abstractNumId w:val="26"/>
  </w:num>
  <w:num w:numId="77">
    <w:abstractNumId w:val="33"/>
  </w:num>
  <w:num w:numId="78">
    <w:abstractNumId w:val="39"/>
  </w:num>
  <w:num w:numId="79">
    <w:abstractNumId w:val="44"/>
  </w:num>
  <w:num w:numId="80">
    <w:abstractNumId w:val="48"/>
  </w:num>
  <w:num w:numId="81">
    <w:abstractNumId w:val="46"/>
  </w:num>
  <w:num w:numId="82">
    <w:abstractNumId w:val="59"/>
  </w:num>
  <w:num w:numId="83">
    <w:abstractNumId w:val="22"/>
  </w:num>
  <w:num w:numId="84">
    <w:abstractNumId w:val="74"/>
  </w:num>
  <w:num w:numId="85">
    <w:abstractNumId w:val="62"/>
  </w:num>
  <w:num w:numId="86">
    <w:abstractNumId w:val="0"/>
  </w:num>
  <w:num w:numId="87">
    <w:abstractNumId w:val="1"/>
  </w:num>
  <w:num w:numId="88">
    <w:abstractNumId w:val="2"/>
  </w:num>
  <w:num w:numId="89">
    <w:abstractNumId w:val="3"/>
  </w:num>
  <w:num w:numId="90">
    <w:abstractNumId w:val="4"/>
  </w:num>
  <w:num w:numId="91">
    <w:abstractNumId w:val="5"/>
  </w:num>
  <w:num w:numId="92">
    <w:abstractNumId w:val="6"/>
  </w:num>
  <w:num w:numId="93">
    <w:abstractNumId w:val="7"/>
  </w:num>
  <w:num w:numId="94">
    <w:abstractNumId w:val="8"/>
  </w:num>
  <w:num w:numId="95">
    <w:abstractNumId w:val="9"/>
  </w:num>
  <w:num w:numId="96">
    <w:abstractNumId w:val="15"/>
  </w:num>
  <w:num w:numId="97">
    <w:abstractNumId w:val="30"/>
  </w:num>
  <w:num w:numId="98">
    <w:abstractNumId w:val="13"/>
  </w:num>
  <w:numIdMacAtCleanup w:val="9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Kluge">
    <w15:presenceInfo w15:providerId="None" w15:userId="AKlu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0"/>
  <w:hyphenationZone w:val="357"/>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EC6"/>
    <w:rsid w:val="00000233"/>
    <w:rsid w:val="000002A3"/>
    <w:rsid w:val="000004AB"/>
    <w:rsid w:val="000004B4"/>
    <w:rsid w:val="00000564"/>
    <w:rsid w:val="0000057C"/>
    <w:rsid w:val="0000082B"/>
    <w:rsid w:val="000008C0"/>
    <w:rsid w:val="000008CD"/>
    <w:rsid w:val="00000BFD"/>
    <w:rsid w:val="00000C8F"/>
    <w:rsid w:val="00000CA2"/>
    <w:rsid w:val="00000CC6"/>
    <w:rsid w:val="00000DA9"/>
    <w:rsid w:val="00000F58"/>
    <w:rsid w:val="00000FE6"/>
    <w:rsid w:val="000010A0"/>
    <w:rsid w:val="00001113"/>
    <w:rsid w:val="00001210"/>
    <w:rsid w:val="00001247"/>
    <w:rsid w:val="0000128E"/>
    <w:rsid w:val="00001343"/>
    <w:rsid w:val="0000137B"/>
    <w:rsid w:val="000013D3"/>
    <w:rsid w:val="000013FE"/>
    <w:rsid w:val="000014B2"/>
    <w:rsid w:val="000015BB"/>
    <w:rsid w:val="00001652"/>
    <w:rsid w:val="000016C7"/>
    <w:rsid w:val="00001847"/>
    <w:rsid w:val="00001A3C"/>
    <w:rsid w:val="00001AA5"/>
    <w:rsid w:val="00001B24"/>
    <w:rsid w:val="00001BB7"/>
    <w:rsid w:val="00001BE0"/>
    <w:rsid w:val="00001D11"/>
    <w:rsid w:val="00001D88"/>
    <w:rsid w:val="00001DBB"/>
    <w:rsid w:val="00001E7F"/>
    <w:rsid w:val="00001EA0"/>
    <w:rsid w:val="00001F4E"/>
    <w:rsid w:val="000020BF"/>
    <w:rsid w:val="000020C5"/>
    <w:rsid w:val="000021E7"/>
    <w:rsid w:val="000022C4"/>
    <w:rsid w:val="000023DF"/>
    <w:rsid w:val="0000240E"/>
    <w:rsid w:val="00002486"/>
    <w:rsid w:val="00002494"/>
    <w:rsid w:val="00002698"/>
    <w:rsid w:val="000026E1"/>
    <w:rsid w:val="0000273E"/>
    <w:rsid w:val="000027F6"/>
    <w:rsid w:val="0000290D"/>
    <w:rsid w:val="000029A6"/>
    <w:rsid w:val="000029CF"/>
    <w:rsid w:val="00002A1B"/>
    <w:rsid w:val="00002A22"/>
    <w:rsid w:val="00002B02"/>
    <w:rsid w:val="00002C02"/>
    <w:rsid w:val="00002C73"/>
    <w:rsid w:val="00002D53"/>
    <w:rsid w:val="00002DCC"/>
    <w:rsid w:val="00002EA1"/>
    <w:rsid w:val="00002F31"/>
    <w:rsid w:val="00002F36"/>
    <w:rsid w:val="00002FF7"/>
    <w:rsid w:val="000031C7"/>
    <w:rsid w:val="00003238"/>
    <w:rsid w:val="000033A7"/>
    <w:rsid w:val="000034DD"/>
    <w:rsid w:val="000036E3"/>
    <w:rsid w:val="0000376D"/>
    <w:rsid w:val="0000379F"/>
    <w:rsid w:val="00003814"/>
    <w:rsid w:val="00003843"/>
    <w:rsid w:val="00003860"/>
    <w:rsid w:val="000038FB"/>
    <w:rsid w:val="000039B4"/>
    <w:rsid w:val="00003AF6"/>
    <w:rsid w:val="00003B2D"/>
    <w:rsid w:val="00003BA4"/>
    <w:rsid w:val="00003DBA"/>
    <w:rsid w:val="00003E58"/>
    <w:rsid w:val="00003E71"/>
    <w:rsid w:val="00003F0E"/>
    <w:rsid w:val="0000401C"/>
    <w:rsid w:val="00004193"/>
    <w:rsid w:val="0000422A"/>
    <w:rsid w:val="000042CD"/>
    <w:rsid w:val="000042DE"/>
    <w:rsid w:val="00004468"/>
    <w:rsid w:val="00004488"/>
    <w:rsid w:val="000044A1"/>
    <w:rsid w:val="000044EA"/>
    <w:rsid w:val="00004513"/>
    <w:rsid w:val="00004623"/>
    <w:rsid w:val="000046EE"/>
    <w:rsid w:val="000046F0"/>
    <w:rsid w:val="000046FF"/>
    <w:rsid w:val="000047D4"/>
    <w:rsid w:val="000048A4"/>
    <w:rsid w:val="000048AA"/>
    <w:rsid w:val="000049E2"/>
    <w:rsid w:val="00004A86"/>
    <w:rsid w:val="00004B53"/>
    <w:rsid w:val="00004BB7"/>
    <w:rsid w:val="00004BF4"/>
    <w:rsid w:val="00004CE3"/>
    <w:rsid w:val="00004CE6"/>
    <w:rsid w:val="00004E5D"/>
    <w:rsid w:val="00004F16"/>
    <w:rsid w:val="00004F82"/>
    <w:rsid w:val="00004FB7"/>
    <w:rsid w:val="00005082"/>
    <w:rsid w:val="000050B8"/>
    <w:rsid w:val="00005136"/>
    <w:rsid w:val="00005154"/>
    <w:rsid w:val="000051A4"/>
    <w:rsid w:val="00005331"/>
    <w:rsid w:val="00005472"/>
    <w:rsid w:val="000054FA"/>
    <w:rsid w:val="000055C6"/>
    <w:rsid w:val="00005621"/>
    <w:rsid w:val="00005634"/>
    <w:rsid w:val="0000569D"/>
    <w:rsid w:val="00005751"/>
    <w:rsid w:val="0000579B"/>
    <w:rsid w:val="000057D9"/>
    <w:rsid w:val="00005803"/>
    <w:rsid w:val="00005908"/>
    <w:rsid w:val="00005989"/>
    <w:rsid w:val="000059D0"/>
    <w:rsid w:val="000059E0"/>
    <w:rsid w:val="000059FC"/>
    <w:rsid w:val="00005A2C"/>
    <w:rsid w:val="00005A8A"/>
    <w:rsid w:val="00005B46"/>
    <w:rsid w:val="00005BE6"/>
    <w:rsid w:val="00005C55"/>
    <w:rsid w:val="00005D64"/>
    <w:rsid w:val="00005E0E"/>
    <w:rsid w:val="00005F43"/>
    <w:rsid w:val="00005F4B"/>
    <w:rsid w:val="000060CB"/>
    <w:rsid w:val="000060FD"/>
    <w:rsid w:val="0000621C"/>
    <w:rsid w:val="00006345"/>
    <w:rsid w:val="000065C1"/>
    <w:rsid w:val="000066DE"/>
    <w:rsid w:val="000068B3"/>
    <w:rsid w:val="00006A44"/>
    <w:rsid w:val="00006B02"/>
    <w:rsid w:val="00006CC6"/>
    <w:rsid w:val="00006FC3"/>
    <w:rsid w:val="0000720E"/>
    <w:rsid w:val="0000730E"/>
    <w:rsid w:val="000073C7"/>
    <w:rsid w:val="000073EA"/>
    <w:rsid w:val="00007460"/>
    <w:rsid w:val="00007715"/>
    <w:rsid w:val="000077AB"/>
    <w:rsid w:val="000079B8"/>
    <w:rsid w:val="000079E2"/>
    <w:rsid w:val="00007A1B"/>
    <w:rsid w:val="00007A5B"/>
    <w:rsid w:val="00007A5E"/>
    <w:rsid w:val="00007B15"/>
    <w:rsid w:val="00007B55"/>
    <w:rsid w:val="00007C3B"/>
    <w:rsid w:val="00007C51"/>
    <w:rsid w:val="00007D98"/>
    <w:rsid w:val="00007E10"/>
    <w:rsid w:val="00007FA2"/>
    <w:rsid w:val="00010049"/>
    <w:rsid w:val="0001009A"/>
    <w:rsid w:val="000100EF"/>
    <w:rsid w:val="000102E8"/>
    <w:rsid w:val="00010382"/>
    <w:rsid w:val="00010405"/>
    <w:rsid w:val="0001043F"/>
    <w:rsid w:val="000104D8"/>
    <w:rsid w:val="0001067D"/>
    <w:rsid w:val="000107B2"/>
    <w:rsid w:val="00010A21"/>
    <w:rsid w:val="00010B9D"/>
    <w:rsid w:val="00010BED"/>
    <w:rsid w:val="00010C37"/>
    <w:rsid w:val="00010CD8"/>
    <w:rsid w:val="00010CE6"/>
    <w:rsid w:val="00010E89"/>
    <w:rsid w:val="00010ED9"/>
    <w:rsid w:val="000111F5"/>
    <w:rsid w:val="00011415"/>
    <w:rsid w:val="0001142F"/>
    <w:rsid w:val="000114CA"/>
    <w:rsid w:val="00011543"/>
    <w:rsid w:val="000115D8"/>
    <w:rsid w:val="00011600"/>
    <w:rsid w:val="000116B6"/>
    <w:rsid w:val="00011840"/>
    <w:rsid w:val="0001185C"/>
    <w:rsid w:val="00011A56"/>
    <w:rsid w:val="00011AF4"/>
    <w:rsid w:val="00011CA4"/>
    <w:rsid w:val="00011D36"/>
    <w:rsid w:val="00011F4D"/>
    <w:rsid w:val="00011F60"/>
    <w:rsid w:val="00012044"/>
    <w:rsid w:val="0001216A"/>
    <w:rsid w:val="00012306"/>
    <w:rsid w:val="000125A9"/>
    <w:rsid w:val="00012658"/>
    <w:rsid w:val="00012708"/>
    <w:rsid w:val="0001275C"/>
    <w:rsid w:val="00012891"/>
    <w:rsid w:val="00012AE3"/>
    <w:rsid w:val="00012B52"/>
    <w:rsid w:val="00012C54"/>
    <w:rsid w:val="00012CC3"/>
    <w:rsid w:val="00012D13"/>
    <w:rsid w:val="00012D14"/>
    <w:rsid w:val="00012D64"/>
    <w:rsid w:val="00012EF5"/>
    <w:rsid w:val="00012F00"/>
    <w:rsid w:val="00012F89"/>
    <w:rsid w:val="00013064"/>
    <w:rsid w:val="0001318F"/>
    <w:rsid w:val="00013418"/>
    <w:rsid w:val="00013469"/>
    <w:rsid w:val="000134EA"/>
    <w:rsid w:val="000136A5"/>
    <w:rsid w:val="00013768"/>
    <w:rsid w:val="00013780"/>
    <w:rsid w:val="00013BD3"/>
    <w:rsid w:val="00013C2B"/>
    <w:rsid w:val="00013C5E"/>
    <w:rsid w:val="00013CAF"/>
    <w:rsid w:val="00013CDC"/>
    <w:rsid w:val="00013D3C"/>
    <w:rsid w:val="000141B9"/>
    <w:rsid w:val="0001432A"/>
    <w:rsid w:val="000143B4"/>
    <w:rsid w:val="00014409"/>
    <w:rsid w:val="00014491"/>
    <w:rsid w:val="000144CF"/>
    <w:rsid w:val="00014571"/>
    <w:rsid w:val="00014602"/>
    <w:rsid w:val="0001468B"/>
    <w:rsid w:val="00014704"/>
    <w:rsid w:val="0001479E"/>
    <w:rsid w:val="000147AB"/>
    <w:rsid w:val="000147B4"/>
    <w:rsid w:val="000147C9"/>
    <w:rsid w:val="000147F5"/>
    <w:rsid w:val="00014911"/>
    <w:rsid w:val="00014989"/>
    <w:rsid w:val="00014B75"/>
    <w:rsid w:val="00014D38"/>
    <w:rsid w:val="00014DAB"/>
    <w:rsid w:val="00014E57"/>
    <w:rsid w:val="00014FDA"/>
    <w:rsid w:val="0001502A"/>
    <w:rsid w:val="0001507E"/>
    <w:rsid w:val="00015301"/>
    <w:rsid w:val="0001537B"/>
    <w:rsid w:val="00015595"/>
    <w:rsid w:val="0001559E"/>
    <w:rsid w:val="00015624"/>
    <w:rsid w:val="00015674"/>
    <w:rsid w:val="0001569B"/>
    <w:rsid w:val="0001584E"/>
    <w:rsid w:val="00015883"/>
    <w:rsid w:val="000159F6"/>
    <w:rsid w:val="00015A42"/>
    <w:rsid w:val="00015A6F"/>
    <w:rsid w:val="00015A94"/>
    <w:rsid w:val="00015CC3"/>
    <w:rsid w:val="00015D52"/>
    <w:rsid w:val="00015E41"/>
    <w:rsid w:val="00015F82"/>
    <w:rsid w:val="00015FF2"/>
    <w:rsid w:val="00016052"/>
    <w:rsid w:val="0001606E"/>
    <w:rsid w:val="000160A2"/>
    <w:rsid w:val="000160C9"/>
    <w:rsid w:val="000162BC"/>
    <w:rsid w:val="000162DA"/>
    <w:rsid w:val="000163EF"/>
    <w:rsid w:val="00016442"/>
    <w:rsid w:val="000164E3"/>
    <w:rsid w:val="00016602"/>
    <w:rsid w:val="00016632"/>
    <w:rsid w:val="00016653"/>
    <w:rsid w:val="0001665C"/>
    <w:rsid w:val="00016708"/>
    <w:rsid w:val="0001670D"/>
    <w:rsid w:val="0001670F"/>
    <w:rsid w:val="00016784"/>
    <w:rsid w:val="000167AA"/>
    <w:rsid w:val="000167D7"/>
    <w:rsid w:val="00016877"/>
    <w:rsid w:val="0001691C"/>
    <w:rsid w:val="00016E13"/>
    <w:rsid w:val="00016F07"/>
    <w:rsid w:val="00016F52"/>
    <w:rsid w:val="00016F77"/>
    <w:rsid w:val="00016F78"/>
    <w:rsid w:val="00017054"/>
    <w:rsid w:val="00017138"/>
    <w:rsid w:val="00017396"/>
    <w:rsid w:val="0001744A"/>
    <w:rsid w:val="000175C9"/>
    <w:rsid w:val="0001766A"/>
    <w:rsid w:val="00017697"/>
    <w:rsid w:val="0001770B"/>
    <w:rsid w:val="00017812"/>
    <w:rsid w:val="00017904"/>
    <w:rsid w:val="00017B42"/>
    <w:rsid w:val="00017C37"/>
    <w:rsid w:val="00017C5D"/>
    <w:rsid w:val="00017DBA"/>
    <w:rsid w:val="00017F6B"/>
    <w:rsid w:val="00017F9A"/>
    <w:rsid w:val="00017FB3"/>
    <w:rsid w:val="00020161"/>
    <w:rsid w:val="0002030D"/>
    <w:rsid w:val="00020456"/>
    <w:rsid w:val="00020505"/>
    <w:rsid w:val="00020623"/>
    <w:rsid w:val="00020670"/>
    <w:rsid w:val="00020778"/>
    <w:rsid w:val="00020881"/>
    <w:rsid w:val="00020976"/>
    <w:rsid w:val="000209B8"/>
    <w:rsid w:val="00020A77"/>
    <w:rsid w:val="00020B0C"/>
    <w:rsid w:val="00020B5E"/>
    <w:rsid w:val="00020BAF"/>
    <w:rsid w:val="00020CB1"/>
    <w:rsid w:val="00020CF0"/>
    <w:rsid w:val="00020D1D"/>
    <w:rsid w:val="00020F3F"/>
    <w:rsid w:val="00020F57"/>
    <w:rsid w:val="00020F74"/>
    <w:rsid w:val="00021176"/>
    <w:rsid w:val="0002117C"/>
    <w:rsid w:val="000211F8"/>
    <w:rsid w:val="00021203"/>
    <w:rsid w:val="0002124F"/>
    <w:rsid w:val="00021315"/>
    <w:rsid w:val="0002133C"/>
    <w:rsid w:val="000214B2"/>
    <w:rsid w:val="000214B5"/>
    <w:rsid w:val="000214E4"/>
    <w:rsid w:val="0002183E"/>
    <w:rsid w:val="000218DF"/>
    <w:rsid w:val="0002190E"/>
    <w:rsid w:val="000219C8"/>
    <w:rsid w:val="00021B80"/>
    <w:rsid w:val="00021BEA"/>
    <w:rsid w:val="00021CA4"/>
    <w:rsid w:val="00021D0B"/>
    <w:rsid w:val="00021E7C"/>
    <w:rsid w:val="00021FB3"/>
    <w:rsid w:val="000220AB"/>
    <w:rsid w:val="000220FA"/>
    <w:rsid w:val="00022214"/>
    <w:rsid w:val="000222C8"/>
    <w:rsid w:val="0002236A"/>
    <w:rsid w:val="00022398"/>
    <w:rsid w:val="000224AB"/>
    <w:rsid w:val="000224ED"/>
    <w:rsid w:val="00022517"/>
    <w:rsid w:val="0002256D"/>
    <w:rsid w:val="00022580"/>
    <w:rsid w:val="000227C9"/>
    <w:rsid w:val="000228D1"/>
    <w:rsid w:val="0002294E"/>
    <w:rsid w:val="000229AB"/>
    <w:rsid w:val="00022A11"/>
    <w:rsid w:val="00022ADD"/>
    <w:rsid w:val="00022D4E"/>
    <w:rsid w:val="00022D5F"/>
    <w:rsid w:val="00022E16"/>
    <w:rsid w:val="00022E2F"/>
    <w:rsid w:val="000230D1"/>
    <w:rsid w:val="00023165"/>
    <w:rsid w:val="000231F9"/>
    <w:rsid w:val="0002328A"/>
    <w:rsid w:val="0002333E"/>
    <w:rsid w:val="0002344A"/>
    <w:rsid w:val="000234C2"/>
    <w:rsid w:val="00023591"/>
    <w:rsid w:val="0002364A"/>
    <w:rsid w:val="00023774"/>
    <w:rsid w:val="00023794"/>
    <w:rsid w:val="00023806"/>
    <w:rsid w:val="000238B6"/>
    <w:rsid w:val="0002392A"/>
    <w:rsid w:val="00023A91"/>
    <w:rsid w:val="00023B01"/>
    <w:rsid w:val="00023B4F"/>
    <w:rsid w:val="00023C52"/>
    <w:rsid w:val="00023C60"/>
    <w:rsid w:val="00023CA3"/>
    <w:rsid w:val="00023CF6"/>
    <w:rsid w:val="00023D19"/>
    <w:rsid w:val="00023F1A"/>
    <w:rsid w:val="00023F8D"/>
    <w:rsid w:val="00024000"/>
    <w:rsid w:val="00024032"/>
    <w:rsid w:val="00024108"/>
    <w:rsid w:val="00024121"/>
    <w:rsid w:val="00024129"/>
    <w:rsid w:val="00024148"/>
    <w:rsid w:val="000241D3"/>
    <w:rsid w:val="00024397"/>
    <w:rsid w:val="000243B9"/>
    <w:rsid w:val="00024425"/>
    <w:rsid w:val="000244D8"/>
    <w:rsid w:val="00024524"/>
    <w:rsid w:val="000246D8"/>
    <w:rsid w:val="0002470A"/>
    <w:rsid w:val="00024805"/>
    <w:rsid w:val="0002481B"/>
    <w:rsid w:val="00024856"/>
    <w:rsid w:val="00024863"/>
    <w:rsid w:val="00024940"/>
    <w:rsid w:val="00024A9A"/>
    <w:rsid w:val="00024B1A"/>
    <w:rsid w:val="00024B4C"/>
    <w:rsid w:val="00024BD2"/>
    <w:rsid w:val="00024EAE"/>
    <w:rsid w:val="00025005"/>
    <w:rsid w:val="0002503D"/>
    <w:rsid w:val="00025104"/>
    <w:rsid w:val="0002525F"/>
    <w:rsid w:val="00025284"/>
    <w:rsid w:val="0002532F"/>
    <w:rsid w:val="000253BE"/>
    <w:rsid w:val="000253EE"/>
    <w:rsid w:val="000254B1"/>
    <w:rsid w:val="000254E7"/>
    <w:rsid w:val="00025511"/>
    <w:rsid w:val="0002558C"/>
    <w:rsid w:val="000257E7"/>
    <w:rsid w:val="00025857"/>
    <w:rsid w:val="000258DF"/>
    <w:rsid w:val="00025B11"/>
    <w:rsid w:val="00025ECA"/>
    <w:rsid w:val="00025F52"/>
    <w:rsid w:val="00025F9D"/>
    <w:rsid w:val="00026147"/>
    <w:rsid w:val="00026231"/>
    <w:rsid w:val="000263B8"/>
    <w:rsid w:val="000263FC"/>
    <w:rsid w:val="000265EA"/>
    <w:rsid w:val="000266C2"/>
    <w:rsid w:val="00026820"/>
    <w:rsid w:val="0002689A"/>
    <w:rsid w:val="000268AE"/>
    <w:rsid w:val="00026931"/>
    <w:rsid w:val="00026993"/>
    <w:rsid w:val="00026B61"/>
    <w:rsid w:val="00026E44"/>
    <w:rsid w:val="00026FC1"/>
    <w:rsid w:val="00026FE1"/>
    <w:rsid w:val="00026FED"/>
    <w:rsid w:val="00027000"/>
    <w:rsid w:val="000271DA"/>
    <w:rsid w:val="000272C6"/>
    <w:rsid w:val="000273D9"/>
    <w:rsid w:val="000274CE"/>
    <w:rsid w:val="000274D2"/>
    <w:rsid w:val="000275F3"/>
    <w:rsid w:val="0002774E"/>
    <w:rsid w:val="00027797"/>
    <w:rsid w:val="0002779E"/>
    <w:rsid w:val="00027909"/>
    <w:rsid w:val="00027A81"/>
    <w:rsid w:val="00027B1D"/>
    <w:rsid w:val="00027BBE"/>
    <w:rsid w:val="00027BE8"/>
    <w:rsid w:val="00027BE9"/>
    <w:rsid w:val="00027C02"/>
    <w:rsid w:val="00027CA0"/>
    <w:rsid w:val="00027D33"/>
    <w:rsid w:val="00027E03"/>
    <w:rsid w:val="00027F2D"/>
    <w:rsid w:val="00030127"/>
    <w:rsid w:val="000301A3"/>
    <w:rsid w:val="000303F6"/>
    <w:rsid w:val="00030416"/>
    <w:rsid w:val="00030438"/>
    <w:rsid w:val="000304BD"/>
    <w:rsid w:val="0003072E"/>
    <w:rsid w:val="0003075D"/>
    <w:rsid w:val="000308BA"/>
    <w:rsid w:val="000308C9"/>
    <w:rsid w:val="0003091F"/>
    <w:rsid w:val="00030963"/>
    <w:rsid w:val="000309DC"/>
    <w:rsid w:val="00030B8E"/>
    <w:rsid w:val="00030CA5"/>
    <w:rsid w:val="00030D42"/>
    <w:rsid w:val="00031075"/>
    <w:rsid w:val="00031088"/>
    <w:rsid w:val="0003108C"/>
    <w:rsid w:val="00031258"/>
    <w:rsid w:val="00031324"/>
    <w:rsid w:val="0003134F"/>
    <w:rsid w:val="0003153A"/>
    <w:rsid w:val="000315FB"/>
    <w:rsid w:val="000316B5"/>
    <w:rsid w:val="000317AA"/>
    <w:rsid w:val="000317FF"/>
    <w:rsid w:val="00031882"/>
    <w:rsid w:val="0003191B"/>
    <w:rsid w:val="00031BAB"/>
    <w:rsid w:val="00031BB6"/>
    <w:rsid w:val="00031C46"/>
    <w:rsid w:val="00031E29"/>
    <w:rsid w:val="00031E3D"/>
    <w:rsid w:val="00031E5D"/>
    <w:rsid w:val="00031EC6"/>
    <w:rsid w:val="00031EE8"/>
    <w:rsid w:val="00031F56"/>
    <w:rsid w:val="00031F5F"/>
    <w:rsid w:val="00031F92"/>
    <w:rsid w:val="00031FB3"/>
    <w:rsid w:val="000320BB"/>
    <w:rsid w:val="000320EB"/>
    <w:rsid w:val="000321CC"/>
    <w:rsid w:val="000321F6"/>
    <w:rsid w:val="0003223C"/>
    <w:rsid w:val="00032349"/>
    <w:rsid w:val="0003236E"/>
    <w:rsid w:val="0003247B"/>
    <w:rsid w:val="00032530"/>
    <w:rsid w:val="00032611"/>
    <w:rsid w:val="00032653"/>
    <w:rsid w:val="00032782"/>
    <w:rsid w:val="000328F1"/>
    <w:rsid w:val="00032927"/>
    <w:rsid w:val="00032AA5"/>
    <w:rsid w:val="00032AED"/>
    <w:rsid w:val="00032BE6"/>
    <w:rsid w:val="00032C55"/>
    <w:rsid w:val="00032D81"/>
    <w:rsid w:val="00032DCF"/>
    <w:rsid w:val="00032DE8"/>
    <w:rsid w:val="00032E49"/>
    <w:rsid w:val="00032EDA"/>
    <w:rsid w:val="00032F4A"/>
    <w:rsid w:val="00033147"/>
    <w:rsid w:val="000331B0"/>
    <w:rsid w:val="00033251"/>
    <w:rsid w:val="0003328D"/>
    <w:rsid w:val="0003328F"/>
    <w:rsid w:val="000332DF"/>
    <w:rsid w:val="00033364"/>
    <w:rsid w:val="000334AC"/>
    <w:rsid w:val="00033569"/>
    <w:rsid w:val="000335CE"/>
    <w:rsid w:val="00033708"/>
    <w:rsid w:val="0003377F"/>
    <w:rsid w:val="00033781"/>
    <w:rsid w:val="000337A3"/>
    <w:rsid w:val="0003380C"/>
    <w:rsid w:val="000338A6"/>
    <w:rsid w:val="0003393E"/>
    <w:rsid w:val="00033A89"/>
    <w:rsid w:val="00033B67"/>
    <w:rsid w:val="00033BC0"/>
    <w:rsid w:val="00033CB3"/>
    <w:rsid w:val="00033CBF"/>
    <w:rsid w:val="00033DE8"/>
    <w:rsid w:val="00033E83"/>
    <w:rsid w:val="00033EDE"/>
    <w:rsid w:val="0003427D"/>
    <w:rsid w:val="000342C0"/>
    <w:rsid w:val="000343BB"/>
    <w:rsid w:val="000346E0"/>
    <w:rsid w:val="000347D1"/>
    <w:rsid w:val="000347FF"/>
    <w:rsid w:val="000348EF"/>
    <w:rsid w:val="000349D5"/>
    <w:rsid w:val="000349E5"/>
    <w:rsid w:val="00034A37"/>
    <w:rsid w:val="00034AF3"/>
    <w:rsid w:val="00034B37"/>
    <w:rsid w:val="00034B92"/>
    <w:rsid w:val="00034DD1"/>
    <w:rsid w:val="00034EDF"/>
    <w:rsid w:val="00034F68"/>
    <w:rsid w:val="000354E3"/>
    <w:rsid w:val="00035500"/>
    <w:rsid w:val="0003555C"/>
    <w:rsid w:val="000356E3"/>
    <w:rsid w:val="00035706"/>
    <w:rsid w:val="000358C2"/>
    <w:rsid w:val="000358E1"/>
    <w:rsid w:val="000359C0"/>
    <w:rsid w:val="000359F5"/>
    <w:rsid w:val="00035A38"/>
    <w:rsid w:val="00035A3A"/>
    <w:rsid w:val="00035C5E"/>
    <w:rsid w:val="00035CCD"/>
    <w:rsid w:val="00035D67"/>
    <w:rsid w:val="00035DB0"/>
    <w:rsid w:val="00035E0D"/>
    <w:rsid w:val="00035E1B"/>
    <w:rsid w:val="00035EDE"/>
    <w:rsid w:val="00035EF5"/>
    <w:rsid w:val="00035F18"/>
    <w:rsid w:val="00035F63"/>
    <w:rsid w:val="0003602D"/>
    <w:rsid w:val="00036032"/>
    <w:rsid w:val="0003605D"/>
    <w:rsid w:val="0003612C"/>
    <w:rsid w:val="0003613D"/>
    <w:rsid w:val="000362F0"/>
    <w:rsid w:val="000363DD"/>
    <w:rsid w:val="00036488"/>
    <w:rsid w:val="00036598"/>
    <w:rsid w:val="000365DC"/>
    <w:rsid w:val="00036782"/>
    <w:rsid w:val="00036798"/>
    <w:rsid w:val="0003681F"/>
    <w:rsid w:val="00036857"/>
    <w:rsid w:val="000368D1"/>
    <w:rsid w:val="000368F2"/>
    <w:rsid w:val="00036AD8"/>
    <w:rsid w:val="00036B67"/>
    <w:rsid w:val="00036D82"/>
    <w:rsid w:val="00036DBA"/>
    <w:rsid w:val="00036DCB"/>
    <w:rsid w:val="00036E47"/>
    <w:rsid w:val="00036EF2"/>
    <w:rsid w:val="00036F5C"/>
    <w:rsid w:val="00036F6C"/>
    <w:rsid w:val="00036FAB"/>
    <w:rsid w:val="0003704F"/>
    <w:rsid w:val="0003712C"/>
    <w:rsid w:val="000371A7"/>
    <w:rsid w:val="00037242"/>
    <w:rsid w:val="000372FE"/>
    <w:rsid w:val="00037389"/>
    <w:rsid w:val="0003740E"/>
    <w:rsid w:val="00037754"/>
    <w:rsid w:val="00037882"/>
    <w:rsid w:val="000378DA"/>
    <w:rsid w:val="0003793C"/>
    <w:rsid w:val="00037D27"/>
    <w:rsid w:val="00037D30"/>
    <w:rsid w:val="00037E16"/>
    <w:rsid w:val="00037F20"/>
    <w:rsid w:val="00037FC5"/>
    <w:rsid w:val="00040092"/>
    <w:rsid w:val="000400B8"/>
    <w:rsid w:val="00040109"/>
    <w:rsid w:val="00040294"/>
    <w:rsid w:val="00040306"/>
    <w:rsid w:val="0004037A"/>
    <w:rsid w:val="00040422"/>
    <w:rsid w:val="00040952"/>
    <w:rsid w:val="00040973"/>
    <w:rsid w:val="000409E7"/>
    <w:rsid w:val="00040A37"/>
    <w:rsid w:val="00040A6A"/>
    <w:rsid w:val="00040AFB"/>
    <w:rsid w:val="00040BEE"/>
    <w:rsid w:val="00040EA7"/>
    <w:rsid w:val="00040EB2"/>
    <w:rsid w:val="00040F0C"/>
    <w:rsid w:val="00040F2A"/>
    <w:rsid w:val="000410C4"/>
    <w:rsid w:val="000410D4"/>
    <w:rsid w:val="0004112F"/>
    <w:rsid w:val="0004124F"/>
    <w:rsid w:val="000412D7"/>
    <w:rsid w:val="00041385"/>
    <w:rsid w:val="000413A9"/>
    <w:rsid w:val="00041515"/>
    <w:rsid w:val="00041540"/>
    <w:rsid w:val="0004157E"/>
    <w:rsid w:val="000416A9"/>
    <w:rsid w:val="000416E6"/>
    <w:rsid w:val="000416FA"/>
    <w:rsid w:val="00041707"/>
    <w:rsid w:val="00041799"/>
    <w:rsid w:val="000417C7"/>
    <w:rsid w:val="000418C5"/>
    <w:rsid w:val="00041B3A"/>
    <w:rsid w:val="00041E17"/>
    <w:rsid w:val="00041E7E"/>
    <w:rsid w:val="00041EBD"/>
    <w:rsid w:val="00042004"/>
    <w:rsid w:val="0004207A"/>
    <w:rsid w:val="0004213F"/>
    <w:rsid w:val="0004216B"/>
    <w:rsid w:val="00042243"/>
    <w:rsid w:val="00042327"/>
    <w:rsid w:val="00042410"/>
    <w:rsid w:val="0004246C"/>
    <w:rsid w:val="00042523"/>
    <w:rsid w:val="000425B6"/>
    <w:rsid w:val="0004263E"/>
    <w:rsid w:val="000426B3"/>
    <w:rsid w:val="000426C5"/>
    <w:rsid w:val="00042774"/>
    <w:rsid w:val="000427B3"/>
    <w:rsid w:val="000427FD"/>
    <w:rsid w:val="00042950"/>
    <w:rsid w:val="000429AC"/>
    <w:rsid w:val="000429BB"/>
    <w:rsid w:val="00042C8E"/>
    <w:rsid w:val="00042CB8"/>
    <w:rsid w:val="00042CCA"/>
    <w:rsid w:val="00042D89"/>
    <w:rsid w:val="00042E01"/>
    <w:rsid w:val="00042EDD"/>
    <w:rsid w:val="00042F2F"/>
    <w:rsid w:val="00042FFF"/>
    <w:rsid w:val="00043121"/>
    <w:rsid w:val="00043141"/>
    <w:rsid w:val="000431D7"/>
    <w:rsid w:val="0004327A"/>
    <w:rsid w:val="000433AD"/>
    <w:rsid w:val="00043408"/>
    <w:rsid w:val="000434FA"/>
    <w:rsid w:val="000435C1"/>
    <w:rsid w:val="0004378C"/>
    <w:rsid w:val="000437AD"/>
    <w:rsid w:val="000437BD"/>
    <w:rsid w:val="000439B1"/>
    <w:rsid w:val="00043B25"/>
    <w:rsid w:val="00043C02"/>
    <w:rsid w:val="00043C22"/>
    <w:rsid w:val="00043E53"/>
    <w:rsid w:val="00043E7A"/>
    <w:rsid w:val="00043F5B"/>
    <w:rsid w:val="0004404D"/>
    <w:rsid w:val="00044052"/>
    <w:rsid w:val="000440CA"/>
    <w:rsid w:val="000441B1"/>
    <w:rsid w:val="000441E0"/>
    <w:rsid w:val="000441FA"/>
    <w:rsid w:val="00044228"/>
    <w:rsid w:val="000442CE"/>
    <w:rsid w:val="000442D2"/>
    <w:rsid w:val="00044364"/>
    <w:rsid w:val="00044417"/>
    <w:rsid w:val="0004447F"/>
    <w:rsid w:val="000444EA"/>
    <w:rsid w:val="0004454D"/>
    <w:rsid w:val="000447BA"/>
    <w:rsid w:val="0004491F"/>
    <w:rsid w:val="000449C6"/>
    <w:rsid w:val="00044B16"/>
    <w:rsid w:val="00044BA4"/>
    <w:rsid w:val="00044BAE"/>
    <w:rsid w:val="00044BEF"/>
    <w:rsid w:val="00044CB1"/>
    <w:rsid w:val="00044D1B"/>
    <w:rsid w:val="00044D54"/>
    <w:rsid w:val="00044DFA"/>
    <w:rsid w:val="00044F2F"/>
    <w:rsid w:val="00044F50"/>
    <w:rsid w:val="0004508D"/>
    <w:rsid w:val="000451D9"/>
    <w:rsid w:val="00045213"/>
    <w:rsid w:val="000453AF"/>
    <w:rsid w:val="000454F9"/>
    <w:rsid w:val="000456CA"/>
    <w:rsid w:val="0004577E"/>
    <w:rsid w:val="000457B5"/>
    <w:rsid w:val="0004590C"/>
    <w:rsid w:val="00045911"/>
    <w:rsid w:val="00045993"/>
    <w:rsid w:val="00045B46"/>
    <w:rsid w:val="00045B4F"/>
    <w:rsid w:val="00045B71"/>
    <w:rsid w:val="00045C8A"/>
    <w:rsid w:val="00045C9A"/>
    <w:rsid w:val="00045E45"/>
    <w:rsid w:val="0004609F"/>
    <w:rsid w:val="000462AD"/>
    <w:rsid w:val="000462EB"/>
    <w:rsid w:val="000462FC"/>
    <w:rsid w:val="00046359"/>
    <w:rsid w:val="00046432"/>
    <w:rsid w:val="000464E4"/>
    <w:rsid w:val="000464F9"/>
    <w:rsid w:val="0004653C"/>
    <w:rsid w:val="00046580"/>
    <w:rsid w:val="000465CF"/>
    <w:rsid w:val="00046691"/>
    <w:rsid w:val="00046715"/>
    <w:rsid w:val="00046755"/>
    <w:rsid w:val="000467D9"/>
    <w:rsid w:val="00046892"/>
    <w:rsid w:val="00046A0C"/>
    <w:rsid w:val="00046A14"/>
    <w:rsid w:val="00046A19"/>
    <w:rsid w:val="00046A85"/>
    <w:rsid w:val="00046C26"/>
    <w:rsid w:val="00046D67"/>
    <w:rsid w:val="00046D90"/>
    <w:rsid w:val="00046E2C"/>
    <w:rsid w:val="00046E3E"/>
    <w:rsid w:val="0004708F"/>
    <w:rsid w:val="000472CA"/>
    <w:rsid w:val="00047357"/>
    <w:rsid w:val="00047461"/>
    <w:rsid w:val="0004746D"/>
    <w:rsid w:val="00047526"/>
    <w:rsid w:val="0004759C"/>
    <w:rsid w:val="0004759E"/>
    <w:rsid w:val="00047605"/>
    <w:rsid w:val="00047620"/>
    <w:rsid w:val="00047643"/>
    <w:rsid w:val="0004766E"/>
    <w:rsid w:val="000476CC"/>
    <w:rsid w:val="000476E4"/>
    <w:rsid w:val="000477C0"/>
    <w:rsid w:val="000479BA"/>
    <w:rsid w:val="00047A1D"/>
    <w:rsid w:val="00047AC7"/>
    <w:rsid w:val="00047C4C"/>
    <w:rsid w:val="00047CBD"/>
    <w:rsid w:val="00047D99"/>
    <w:rsid w:val="00047E50"/>
    <w:rsid w:val="00047F30"/>
    <w:rsid w:val="00047FBD"/>
    <w:rsid w:val="00050027"/>
    <w:rsid w:val="000501C2"/>
    <w:rsid w:val="000501DA"/>
    <w:rsid w:val="000501E2"/>
    <w:rsid w:val="000502C2"/>
    <w:rsid w:val="0005032B"/>
    <w:rsid w:val="0005056A"/>
    <w:rsid w:val="00050730"/>
    <w:rsid w:val="00050939"/>
    <w:rsid w:val="00050978"/>
    <w:rsid w:val="000509CC"/>
    <w:rsid w:val="00050A4E"/>
    <w:rsid w:val="00050AB3"/>
    <w:rsid w:val="00050B42"/>
    <w:rsid w:val="00050CA3"/>
    <w:rsid w:val="00050DB7"/>
    <w:rsid w:val="00050DC1"/>
    <w:rsid w:val="00051007"/>
    <w:rsid w:val="000511B0"/>
    <w:rsid w:val="000511D1"/>
    <w:rsid w:val="00051264"/>
    <w:rsid w:val="00051306"/>
    <w:rsid w:val="0005130F"/>
    <w:rsid w:val="00051325"/>
    <w:rsid w:val="00051402"/>
    <w:rsid w:val="000515A8"/>
    <w:rsid w:val="000516D0"/>
    <w:rsid w:val="000517A3"/>
    <w:rsid w:val="000518D1"/>
    <w:rsid w:val="00051926"/>
    <w:rsid w:val="00051980"/>
    <w:rsid w:val="000519A0"/>
    <w:rsid w:val="00051AAF"/>
    <w:rsid w:val="00051AF7"/>
    <w:rsid w:val="00051C87"/>
    <w:rsid w:val="00051CF3"/>
    <w:rsid w:val="00051D57"/>
    <w:rsid w:val="00051E4B"/>
    <w:rsid w:val="00051F38"/>
    <w:rsid w:val="00051F8A"/>
    <w:rsid w:val="00051FD9"/>
    <w:rsid w:val="00052019"/>
    <w:rsid w:val="000521CE"/>
    <w:rsid w:val="00052209"/>
    <w:rsid w:val="00052235"/>
    <w:rsid w:val="00052276"/>
    <w:rsid w:val="000522BF"/>
    <w:rsid w:val="00052366"/>
    <w:rsid w:val="00052388"/>
    <w:rsid w:val="00052398"/>
    <w:rsid w:val="00052489"/>
    <w:rsid w:val="00052532"/>
    <w:rsid w:val="000529D5"/>
    <w:rsid w:val="00052A40"/>
    <w:rsid w:val="00052B2F"/>
    <w:rsid w:val="00052B5C"/>
    <w:rsid w:val="00052B90"/>
    <w:rsid w:val="00052D12"/>
    <w:rsid w:val="00052D6B"/>
    <w:rsid w:val="00052DC7"/>
    <w:rsid w:val="00052DC9"/>
    <w:rsid w:val="00052EEA"/>
    <w:rsid w:val="00053127"/>
    <w:rsid w:val="0005313C"/>
    <w:rsid w:val="00053234"/>
    <w:rsid w:val="000532C6"/>
    <w:rsid w:val="00053301"/>
    <w:rsid w:val="00053308"/>
    <w:rsid w:val="000533DF"/>
    <w:rsid w:val="00053426"/>
    <w:rsid w:val="0005376A"/>
    <w:rsid w:val="0005393D"/>
    <w:rsid w:val="00053B70"/>
    <w:rsid w:val="00053BA7"/>
    <w:rsid w:val="00053BE5"/>
    <w:rsid w:val="00053C83"/>
    <w:rsid w:val="00053CE3"/>
    <w:rsid w:val="00053D76"/>
    <w:rsid w:val="00053F1F"/>
    <w:rsid w:val="00053FAF"/>
    <w:rsid w:val="00053FC7"/>
    <w:rsid w:val="00054086"/>
    <w:rsid w:val="000541B1"/>
    <w:rsid w:val="000541D6"/>
    <w:rsid w:val="000541FC"/>
    <w:rsid w:val="0005439C"/>
    <w:rsid w:val="000543F9"/>
    <w:rsid w:val="000544C2"/>
    <w:rsid w:val="000544E1"/>
    <w:rsid w:val="0005453D"/>
    <w:rsid w:val="0005458A"/>
    <w:rsid w:val="000546ED"/>
    <w:rsid w:val="0005475F"/>
    <w:rsid w:val="000547B4"/>
    <w:rsid w:val="0005490D"/>
    <w:rsid w:val="0005491C"/>
    <w:rsid w:val="00054A2E"/>
    <w:rsid w:val="00054A37"/>
    <w:rsid w:val="00054B03"/>
    <w:rsid w:val="00054B6F"/>
    <w:rsid w:val="00054B99"/>
    <w:rsid w:val="00054DB2"/>
    <w:rsid w:val="00054F10"/>
    <w:rsid w:val="00054F39"/>
    <w:rsid w:val="00054F46"/>
    <w:rsid w:val="00055018"/>
    <w:rsid w:val="00055024"/>
    <w:rsid w:val="000550AD"/>
    <w:rsid w:val="00055139"/>
    <w:rsid w:val="000551DA"/>
    <w:rsid w:val="00055278"/>
    <w:rsid w:val="0005528A"/>
    <w:rsid w:val="000552D5"/>
    <w:rsid w:val="000552E2"/>
    <w:rsid w:val="000553A5"/>
    <w:rsid w:val="0005564E"/>
    <w:rsid w:val="00055695"/>
    <w:rsid w:val="00055701"/>
    <w:rsid w:val="00055856"/>
    <w:rsid w:val="000558C5"/>
    <w:rsid w:val="00055929"/>
    <w:rsid w:val="00055A39"/>
    <w:rsid w:val="00055BE2"/>
    <w:rsid w:val="00055C2E"/>
    <w:rsid w:val="00055CB8"/>
    <w:rsid w:val="00055D8E"/>
    <w:rsid w:val="00055DDF"/>
    <w:rsid w:val="00055E3E"/>
    <w:rsid w:val="00055EAD"/>
    <w:rsid w:val="00055F34"/>
    <w:rsid w:val="00055F3C"/>
    <w:rsid w:val="00055FF2"/>
    <w:rsid w:val="00055FFB"/>
    <w:rsid w:val="00056104"/>
    <w:rsid w:val="000562E5"/>
    <w:rsid w:val="00056371"/>
    <w:rsid w:val="00056383"/>
    <w:rsid w:val="00056696"/>
    <w:rsid w:val="000566E0"/>
    <w:rsid w:val="000568C5"/>
    <w:rsid w:val="000568FB"/>
    <w:rsid w:val="00056950"/>
    <w:rsid w:val="0005695E"/>
    <w:rsid w:val="00056CEF"/>
    <w:rsid w:val="00056D7D"/>
    <w:rsid w:val="00056E0A"/>
    <w:rsid w:val="00057183"/>
    <w:rsid w:val="000571A9"/>
    <w:rsid w:val="0005726F"/>
    <w:rsid w:val="0005745D"/>
    <w:rsid w:val="00057483"/>
    <w:rsid w:val="00057579"/>
    <w:rsid w:val="000575B8"/>
    <w:rsid w:val="00057720"/>
    <w:rsid w:val="00057762"/>
    <w:rsid w:val="00057841"/>
    <w:rsid w:val="000578CA"/>
    <w:rsid w:val="00057917"/>
    <w:rsid w:val="0005794F"/>
    <w:rsid w:val="00057959"/>
    <w:rsid w:val="00057960"/>
    <w:rsid w:val="000579E4"/>
    <w:rsid w:val="00057ADE"/>
    <w:rsid w:val="00057C3D"/>
    <w:rsid w:val="00057D49"/>
    <w:rsid w:val="00057E3B"/>
    <w:rsid w:val="00057EA0"/>
    <w:rsid w:val="00057F60"/>
    <w:rsid w:val="00057FC0"/>
    <w:rsid w:val="00060006"/>
    <w:rsid w:val="000600A0"/>
    <w:rsid w:val="000600EB"/>
    <w:rsid w:val="00060127"/>
    <w:rsid w:val="0006013A"/>
    <w:rsid w:val="00060272"/>
    <w:rsid w:val="0006052E"/>
    <w:rsid w:val="000605BF"/>
    <w:rsid w:val="000607C9"/>
    <w:rsid w:val="00060825"/>
    <w:rsid w:val="0006093A"/>
    <w:rsid w:val="000609B1"/>
    <w:rsid w:val="00060A82"/>
    <w:rsid w:val="00060CC3"/>
    <w:rsid w:val="00060D37"/>
    <w:rsid w:val="00060D4C"/>
    <w:rsid w:val="00060DE2"/>
    <w:rsid w:val="00060FC3"/>
    <w:rsid w:val="00061033"/>
    <w:rsid w:val="00061154"/>
    <w:rsid w:val="00061275"/>
    <w:rsid w:val="0006142F"/>
    <w:rsid w:val="00061451"/>
    <w:rsid w:val="00061758"/>
    <w:rsid w:val="0006177E"/>
    <w:rsid w:val="000617B8"/>
    <w:rsid w:val="00061809"/>
    <w:rsid w:val="0006190E"/>
    <w:rsid w:val="00061925"/>
    <w:rsid w:val="0006198E"/>
    <w:rsid w:val="00061A81"/>
    <w:rsid w:val="00061ABA"/>
    <w:rsid w:val="00061B59"/>
    <w:rsid w:val="00061B9D"/>
    <w:rsid w:val="00061DD5"/>
    <w:rsid w:val="00061E1D"/>
    <w:rsid w:val="00061E35"/>
    <w:rsid w:val="00061EC9"/>
    <w:rsid w:val="00061F7A"/>
    <w:rsid w:val="00061F7B"/>
    <w:rsid w:val="000622F0"/>
    <w:rsid w:val="000625A7"/>
    <w:rsid w:val="00062794"/>
    <w:rsid w:val="00062817"/>
    <w:rsid w:val="00062854"/>
    <w:rsid w:val="00062897"/>
    <w:rsid w:val="00062992"/>
    <w:rsid w:val="00062C0C"/>
    <w:rsid w:val="00062D58"/>
    <w:rsid w:val="00062DF2"/>
    <w:rsid w:val="00062E55"/>
    <w:rsid w:val="00063025"/>
    <w:rsid w:val="000631B0"/>
    <w:rsid w:val="00063201"/>
    <w:rsid w:val="0006332F"/>
    <w:rsid w:val="000633BA"/>
    <w:rsid w:val="00063453"/>
    <w:rsid w:val="00063464"/>
    <w:rsid w:val="00063497"/>
    <w:rsid w:val="000634DE"/>
    <w:rsid w:val="0006366B"/>
    <w:rsid w:val="00063691"/>
    <w:rsid w:val="000636E8"/>
    <w:rsid w:val="00063723"/>
    <w:rsid w:val="0006383E"/>
    <w:rsid w:val="000638B2"/>
    <w:rsid w:val="000638E3"/>
    <w:rsid w:val="0006391A"/>
    <w:rsid w:val="00063974"/>
    <w:rsid w:val="00063A52"/>
    <w:rsid w:val="00063AF9"/>
    <w:rsid w:val="00063C68"/>
    <w:rsid w:val="00063E06"/>
    <w:rsid w:val="00063E7A"/>
    <w:rsid w:val="00063FF5"/>
    <w:rsid w:val="00064173"/>
    <w:rsid w:val="000641D8"/>
    <w:rsid w:val="00064365"/>
    <w:rsid w:val="000643A5"/>
    <w:rsid w:val="000643B7"/>
    <w:rsid w:val="0006453E"/>
    <w:rsid w:val="00064648"/>
    <w:rsid w:val="00064773"/>
    <w:rsid w:val="000647F1"/>
    <w:rsid w:val="00064A16"/>
    <w:rsid w:val="00064ABF"/>
    <w:rsid w:val="00064B74"/>
    <w:rsid w:val="00064C9A"/>
    <w:rsid w:val="00064D37"/>
    <w:rsid w:val="00064D3D"/>
    <w:rsid w:val="00064D73"/>
    <w:rsid w:val="00064DC2"/>
    <w:rsid w:val="00064F01"/>
    <w:rsid w:val="00064F52"/>
    <w:rsid w:val="00064FF5"/>
    <w:rsid w:val="000652EC"/>
    <w:rsid w:val="00065387"/>
    <w:rsid w:val="000653BC"/>
    <w:rsid w:val="0006550B"/>
    <w:rsid w:val="00065516"/>
    <w:rsid w:val="00065548"/>
    <w:rsid w:val="000655EA"/>
    <w:rsid w:val="0006584E"/>
    <w:rsid w:val="00065856"/>
    <w:rsid w:val="000658B4"/>
    <w:rsid w:val="00065A49"/>
    <w:rsid w:val="00065B55"/>
    <w:rsid w:val="00065D3F"/>
    <w:rsid w:val="00065D75"/>
    <w:rsid w:val="00065DFC"/>
    <w:rsid w:val="00065E3B"/>
    <w:rsid w:val="00065E42"/>
    <w:rsid w:val="00065EE9"/>
    <w:rsid w:val="00065F77"/>
    <w:rsid w:val="00065FBC"/>
    <w:rsid w:val="00065FC1"/>
    <w:rsid w:val="00066051"/>
    <w:rsid w:val="0006605A"/>
    <w:rsid w:val="0006605C"/>
    <w:rsid w:val="0006618F"/>
    <w:rsid w:val="0006619A"/>
    <w:rsid w:val="0006632B"/>
    <w:rsid w:val="00066497"/>
    <w:rsid w:val="000664EF"/>
    <w:rsid w:val="00066598"/>
    <w:rsid w:val="00066612"/>
    <w:rsid w:val="0006666C"/>
    <w:rsid w:val="00066687"/>
    <w:rsid w:val="0006668A"/>
    <w:rsid w:val="0006669F"/>
    <w:rsid w:val="00066802"/>
    <w:rsid w:val="00066839"/>
    <w:rsid w:val="0006693E"/>
    <w:rsid w:val="00066B3C"/>
    <w:rsid w:val="00066B42"/>
    <w:rsid w:val="00066C7C"/>
    <w:rsid w:val="00066DBE"/>
    <w:rsid w:val="00066EB5"/>
    <w:rsid w:val="000670C0"/>
    <w:rsid w:val="00067151"/>
    <w:rsid w:val="000671ED"/>
    <w:rsid w:val="0006720D"/>
    <w:rsid w:val="00067336"/>
    <w:rsid w:val="0006737B"/>
    <w:rsid w:val="0006754A"/>
    <w:rsid w:val="000675EE"/>
    <w:rsid w:val="0006760F"/>
    <w:rsid w:val="0006767E"/>
    <w:rsid w:val="000676F3"/>
    <w:rsid w:val="00067888"/>
    <w:rsid w:val="000678B3"/>
    <w:rsid w:val="000678F1"/>
    <w:rsid w:val="00067B19"/>
    <w:rsid w:val="00067D40"/>
    <w:rsid w:val="00067D6F"/>
    <w:rsid w:val="00067DA0"/>
    <w:rsid w:val="00067E53"/>
    <w:rsid w:val="00070011"/>
    <w:rsid w:val="000700FF"/>
    <w:rsid w:val="0007029D"/>
    <w:rsid w:val="000702D8"/>
    <w:rsid w:val="000703CE"/>
    <w:rsid w:val="00070405"/>
    <w:rsid w:val="0007046B"/>
    <w:rsid w:val="0007048B"/>
    <w:rsid w:val="0007057A"/>
    <w:rsid w:val="00070617"/>
    <w:rsid w:val="000706D2"/>
    <w:rsid w:val="00070756"/>
    <w:rsid w:val="000707AD"/>
    <w:rsid w:val="000708C3"/>
    <w:rsid w:val="00070988"/>
    <w:rsid w:val="00070989"/>
    <w:rsid w:val="000709C7"/>
    <w:rsid w:val="000709FC"/>
    <w:rsid w:val="00070B01"/>
    <w:rsid w:val="00070B8D"/>
    <w:rsid w:val="00070BED"/>
    <w:rsid w:val="00070C3B"/>
    <w:rsid w:val="00070F06"/>
    <w:rsid w:val="00070F8E"/>
    <w:rsid w:val="00071076"/>
    <w:rsid w:val="00071548"/>
    <w:rsid w:val="000715CA"/>
    <w:rsid w:val="000716B2"/>
    <w:rsid w:val="00071827"/>
    <w:rsid w:val="00071BB9"/>
    <w:rsid w:val="00071C30"/>
    <w:rsid w:val="00071C93"/>
    <w:rsid w:val="00071C9A"/>
    <w:rsid w:val="00071C9E"/>
    <w:rsid w:val="00071CAB"/>
    <w:rsid w:val="00071CE1"/>
    <w:rsid w:val="00071E5C"/>
    <w:rsid w:val="00071E6D"/>
    <w:rsid w:val="00071FE4"/>
    <w:rsid w:val="00072007"/>
    <w:rsid w:val="00072050"/>
    <w:rsid w:val="0007215B"/>
    <w:rsid w:val="000721BE"/>
    <w:rsid w:val="000721E9"/>
    <w:rsid w:val="00072236"/>
    <w:rsid w:val="00072380"/>
    <w:rsid w:val="000724DF"/>
    <w:rsid w:val="000724ED"/>
    <w:rsid w:val="0007257C"/>
    <w:rsid w:val="000725AE"/>
    <w:rsid w:val="00072742"/>
    <w:rsid w:val="00072794"/>
    <w:rsid w:val="000727A0"/>
    <w:rsid w:val="000727F1"/>
    <w:rsid w:val="00072803"/>
    <w:rsid w:val="00072985"/>
    <w:rsid w:val="00072A3A"/>
    <w:rsid w:val="00072AF1"/>
    <w:rsid w:val="00072B19"/>
    <w:rsid w:val="00072CBE"/>
    <w:rsid w:val="00072D8B"/>
    <w:rsid w:val="00072DD5"/>
    <w:rsid w:val="00072E86"/>
    <w:rsid w:val="00072F27"/>
    <w:rsid w:val="00072F33"/>
    <w:rsid w:val="00072F3D"/>
    <w:rsid w:val="00072F70"/>
    <w:rsid w:val="00072F75"/>
    <w:rsid w:val="0007304A"/>
    <w:rsid w:val="00073068"/>
    <w:rsid w:val="000730AC"/>
    <w:rsid w:val="000731CA"/>
    <w:rsid w:val="00073204"/>
    <w:rsid w:val="00073276"/>
    <w:rsid w:val="0007328D"/>
    <w:rsid w:val="00073302"/>
    <w:rsid w:val="0007333B"/>
    <w:rsid w:val="0007333D"/>
    <w:rsid w:val="0007336F"/>
    <w:rsid w:val="000733E9"/>
    <w:rsid w:val="0007343A"/>
    <w:rsid w:val="00073532"/>
    <w:rsid w:val="00073544"/>
    <w:rsid w:val="0007357F"/>
    <w:rsid w:val="000735B8"/>
    <w:rsid w:val="000736A0"/>
    <w:rsid w:val="000736DD"/>
    <w:rsid w:val="00073880"/>
    <w:rsid w:val="00073AA8"/>
    <w:rsid w:val="00073AB1"/>
    <w:rsid w:val="00073B1B"/>
    <w:rsid w:val="00073C53"/>
    <w:rsid w:val="00073E12"/>
    <w:rsid w:val="00073EB1"/>
    <w:rsid w:val="00073F40"/>
    <w:rsid w:val="0007405A"/>
    <w:rsid w:val="0007408E"/>
    <w:rsid w:val="00074117"/>
    <w:rsid w:val="000741AD"/>
    <w:rsid w:val="00074284"/>
    <w:rsid w:val="00074396"/>
    <w:rsid w:val="000743AF"/>
    <w:rsid w:val="000743F5"/>
    <w:rsid w:val="00074523"/>
    <w:rsid w:val="0007455C"/>
    <w:rsid w:val="000745CA"/>
    <w:rsid w:val="000745FE"/>
    <w:rsid w:val="000746F1"/>
    <w:rsid w:val="0007475D"/>
    <w:rsid w:val="00074786"/>
    <w:rsid w:val="00074A87"/>
    <w:rsid w:val="00074B93"/>
    <w:rsid w:val="00074DCA"/>
    <w:rsid w:val="00074DDC"/>
    <w:rsid w:val="00074E79"/>
    <w:rsid w:val="00074ED7"/>
    <w:rsid w:val="00074F5F"/>
    <w:rsid w:val="00074F7A"/>
    <w:rsid w:val="00075093"/>
    <w:rsid w:val="0007515B"/>
    <w:rsid w:val="000751E2"/>
    <w:rsid w:val="0007533C"/>
    <w:rsid w:val="00075364"/>
    <w:rsid w:val="00075408"/>
    <w:rsid w:val="0007554F"/>
    <w:rsid w:val="00075609"/>
    <w:rsid w:val="00075670"/>
    <w:rsid w:val="000756AC"/>
    <w:rsid w:val="00075724"/>
    <w:rsid w:val="000757F4"/>
    <w:rsid w:val="0007582D"/>
    <w:rsid w:val="000758FB"/>
    <w:rsid w:val="0007595F"/>
    <w:rsid w:val="0007598A"/>
    <w:rsid w:val="00075A12"/>
    <w:rsid w:val="00075C31"/>
    <w:rsid w:val="00075C54"/>
    <w:rsid w:val="00075C65"/>
    <w:rsid w:val="00075CD0"/>
    <w:rsid w:val="00075D4C"/>
    <w:rsid w:val="00075FC6"/>
    <w:rsid w:val="00076132"/>
    <w:rsid w:val="00076134"/>
    <w:rsid w:val="000761DB"/>
    <w:rsid w:val="0007620B"/>
    <w:rsid w:val="00076271"/>
    <w:rsid w:val="00076408"/>
    <w:rsid w:val="0007646F"/>
    <w:rsid w:val="000767B8"/>
    <w:rsid w:val="000769CD"/>
    <w:rsid w:val="00076A5D"/>
    <w:rsid w:val="00076C91"/>
    <w:rsid w:val="00076CA6"/>
    <w:rsid w:val="00076E5D"/>
    <w:rsid w:val="00076F79"/>
    <w:rsid w:val="00076F80"/>
    <w:rsid w:val="00076FFF"/>
    <w:rsid w:val="00077078"/>
    <w:rsid w:val="000770C0"/>
    <w:rsid w:val="000770DA"/>
    <w:rsid w:val="000770FE"/>
    <w:rsid w:val="0007717C"/>
    <w:rsid w:val="0007719F"/>
    <w:rsid w:val="00077274"/>
    <w:rsid w:val="000772A9"/>
    <w:rsid w:val="00077397"/>
    <w:rsid w:val="000773FF"/>
    <w:rsid w:val="00077479"/>
    <w:rsid w:val="00077482"/>
    <w:rsid w:val="00077595"/>
    <w:rsid w:val="000775C0"/>
    <w:rsid w:val="00077696"/>
    <w:rsid w:val="00077730"/>
    <w:rsid w:val="000777AA"/>
    <w:rsid w:val="000777C6"/>
    <w:rsid w:val="0007789F"/>
    <w:rsid w:val="000779BA"/>
    <w:rsid w:val="000779FE"/>
    <w:rsid w:val="00077A42"/>
    <w:rsid w:val="00077B0D"/>
    <w:rsid w:val="00077BF9"/>
    <w:rsid w:val="00077CA7"/>
    <w:rsid w:val="00077DA9"/>
    <w:rsid w:val="00077EC7"/>
    <w:rsid w:val="00077EE5"/>
    <w:rsid w:val="0008002F"/>
    <w:rsid w:val="00080202"/>
    <w:rsid w:val="00080314"/>
    <w:rsid w:val="000803D1"/>
    <w:rsid w:val="0008040F"/>
    <w:rsid w:val="00080420"/>
    <w:rsid w:val="0008054B"/>
    <w:rsid w:val="00080566"/>
    <w:rsid w:val="000806B0"/>
    <w:rsid w:val="000806D5"/>
    <w:rsid w:val="0008079A"/>
    <w:rsid w:val="000807FE"/>
    <w:rsid w:val="00080840"/>
    <w:rsid w:val="000808A2"/>
    <w:rsid w:val="000808B6"/>
    <w:rsid w:val="0008093A"/>
    <w:rsid w:val="00080A1B"/>
    <w:rsid w:val="00080CB6"/>
    <w:rsid w:val="00080CDE"/>
    <w:rsid w:val="00080DE1"/>
    <w:rsid w:val="00080E2B"/>
    <w:rsid w:val="000811A0"/>
    <w:rsid w:val="000811E3"/>
    <w:rsid w:val="00081221"/>
    <w:rsid w:val="000812A2"/>
    <w:rsid w:val="00081321"/>
    <w:rsid w:val="0008167F"/>
    <w:rsid w:val="000816AC"/>
    <w:rsid w:val="00081733"/>
    <w:rsid w:val="000817DE"/>
    <w:rsid w:val="0008182F"/>
    <w:rsid w:val="00081836"/>
    <w:rsid w:val="000819EE"/>
    <w:rsid w:val="00081A34"/>
    <w:rsid w:val="00081A5F"/>
    <w:rsid w:val="00081AD9"/>
    <w:rsid w:val="00081ADA"/>
    <w:rsid w:val="00081B92"/>
    <w:rsid w:val="00081CFE"/>
    <w:rsid w:val="00081D54"/>
    <w:rsid w:val="00081D60"/>
    <w:rsid w:val="00081ED9"/>
    <w:rsid w:val="00081EF9"/>
    <w:rsid w:val="00082055"/>
    <w:rsid w:val="000820A9"/>
    <w:rsid w:val="000821A3"/>
    <w:rsid w:val="000821EF"/>
    <w:rsid w:val="0008223A"/>
    <w:rsid w:val="0008224C"/>
    <w:rsid w:val="00082416"/>
    <w:rsid w:val="00082539"/>
    <w:rsid w:val="00082618"/>
    <w:rsid w:val="0008262A"/>
    <w:rsid w:val="00082686"/>
    <w:rsid w:val="00082705"/>
    <w:rsid w:val="00082726"/>
    <w:rsid w:val="00082769"/>
    <w:rsid w:val="000829B3"/>
    <w:rsid w:val="00082C1F"/>
    <w:rsid w:val="00082CFA"/>
    <w:rsid w:val="00082D8B"/>
    <w:rsid w:val="00082DCA"/>
    <w:rsid w:val="0008322B"/>
    <w:rsid w:val="000832EB"/>
    <w:rsid w:val="00083358"/>
    <w:rsid w:val="000833DD"/>
    <w:rsid w:val="0008353C"/>
    <w:rsid w:val="000835A4"/>
    <w:rsid w:val="00083694"/>
    <w:rsid w:val="000836CE"/>
    <w:rsid w:val="00083873"/>
    <w:rsid w:val="0008389A"/>
    <w:rsid w:val="00083A5A"/>
    <w:rsid w:val="00083AA8"/>
    <w:rsid w:val="00083B53"/>
    <w:rsid w:val="00083B5F"/>
    <w:rsid w:val="00083C47"/>
    <w:rsid w:val="00083C86"/>
    <w:rsid w:val="00083C9A"/>
    <w:rsid w:val="00083CFB"/>
    <w:rsid w:val="00083D7A"/>
    <w:rsid w:val="00083D9D"/>
    <w:rsid w:val="00083E03"/>
    <w:rsid w:val="00083E68"/>
    <w:rsid w:val="00083F1F"/>
    <w:rsid w:val="00084065"/>
    <w:rsid w:val="000842BD"/>
    <w:rsid w:val="0008433D"/>
    <w:rsid w:val="0008440A"/>
    <w:rsid w:val="0008443F"/>
    <w:rsid w:val="00084454"/>
    <w:rsid w:val="000844E3"/>
    <w:rsid w:val="0008453C"/>
    <w:rsid w:val="00084596"/>
    <w:rsid w:val="00084683"/>
    <w:rsid w:val="00084686"/>
    <w:rsid w:val="00084927"/>
    <w:rsid w:val="00084A39"/>
    <w:rsid w:val="00084C0A"/>
    <w:rsid w:val="00084C9A"/>
    <w:rsid w:val="00084D6E"/>
    <w:rsid w:val="00084DBF"/>
    <w:rsid w:val="00084DE5"/>
    <w:rsid w:val="00084E27"/>
    <w:rsid w:val="00084F18"/>
    <w:rsid w:val="00084F84"/>
    <w:rsid w:val="000850FD"/>
    <w:rsid w:val="00085100"/>
    <w:rsid w:val="0008545A"/>
    <w:rsid w:val="00085595"/>
    <w:rsid w:val="000855C2"/>
    <w:rsid w:val="0008564E"/>
    <w:rsid w:val="000856E5"/>
    <w:rsid w:val="00085740"/>
    <w:rsid w:val="00085BAD"/>
    <w:rsid w:val="00085D58"/>
    <w:rsid w:val="00085D5B"/>
    <w:rsid w:val="00085D68"/>
    <w:rsid w:val="00085E0B"/>
    <w:rsid w:val="00085EA3"/>
    <w:rsid w:val="00085EE1"/>
    <w:rsid w:val="00085FA1"/>
    <w:rsid w:val="00086002"/>
    <w:rsid w:val="000860C4"/>
    <w:rsid w:val="0008612E"/>
    <w:rsid w:val="000861DF"/>
    <w:rsid w:val="000861E2"/>
    <w:rsid w:val="0008634C"/>
    <w:rsid w:val="0008641D"/>
    <w:rsid w:val="0008669B"/>
    <w:rsid w:val="00086770"/>
    <w:rsid w:val="00086793"/>
    <w:rsid w:val="000868FE"/>
    <w:rsid w:val="00086907"/>
    <w:rsid w:val="0008695F"/>
    <w:rsid w:val="000869D3"/>
    <w:rsid w:val="00086AD4"/>
    <w:rsid w:val="00086B28"/>
    <w:rsid w:val="00086B91"/>
    <w:rsid w:val="00086BC3"/>
    <w:rsid w:val="00086C0B"/>
    <w:rsid w:val="00086C71"/>
    <w:rsid w:val="00086D39"/>
    <w:rsid w:val="00086D47"/>
    <w:rsid w:val="00086EE4"/>
    <w:rsid w:val="00087029"/>
    <w:rsid w:val="0008716D"/>
    <w:rsid w:val="00087220"/>
    <w:rsid w:val="00087286"/>
    <w:rsid w:val="0008732C"/>
    <w:rsid w:val="000875B2"/>
    <w:rsid w:val="00087778"/>
    <w:rsid w:val="00087922"/>
    <w:rsid w:val="00087931"/>
    <w:rsid w:val="000879C7"/>
    <w:rsid w:val="00087A67"/>
    <w:rsid w:val="00087AEA"/>
    <w:rsid w:val="00087B10"/>
    <w:rsid w:val="00087B44"/>
    <w:rsid w:val="00087BFD"/>
    <w:rsid w:val="00087CA1"/>
    <w:rsid w:val="00087D3E"/>
    <w:rsid w:val="00087E16"/>
    <w:rsid w:val="00087E8D"/>
    <w:rsid w:val="00087F12"/>
    <w:rsid w:val="00087F34"/>
    <w:rsid w:val="00090186"/>
    <w:rsid w:val="000901AA"/>
    <w:rsid w:val="000901F2"/>
    <w:rsid w:val="000902F5"/>
    <w:rsid w:val="00090363"/>
    <w:rsid w:val="00090399"/>
    <w:rsid w:val="0009043C"/>
    <w:rsid w:val="00090447"/>
    <w:rsid w:val="00090456"/>
    <w:rsid w:val="00090571"/>
    <w:rsid w:val="000905A1"/>
    <w:rsid w:val="000907C6"/>
    <w:rsid w:val="000907D4"/>
    <w:rsid w:val="000907FE"/>
    <w:rsid w:val="000908D3"/>
    <w:rsid w:val="0009090D"/>
    <w:rsid w:val="00090C55"/>
    <w:rsid w:val="00090D2C"/>
    <w:rsid w:val="00090DAC"/>
    <w:rsid w:val="00090E15"/>
    <w:rsid w:val="00090E4F"/>
    <w:rsid w:val="00090E5B"/>
    <w:rsid w:val="00090E65"/>
    <w:rsid w:val="00090F37"/>
    <w:rsid w:val="0009114C"/>
    <w:rsid w:val="000913A3"/>
    <w:rsid w:val="0009147F"/>
    <w:rsid w:val="000914CA"/>
    <w:rsid w:val="000915D9"/>
    <w:rsid w:val="00091683"/>
    <w:rsid w:val="0009172C"/>
    <w:rsid w:val="000917B6"/>
    <w:rsid w:val="00091899"/>
    <w:rsid w:val="00091B11"/>
    <w:rsid w:val="00091C9C"/>
    <w:rsid w:val="00091CCC"/>
    <w:rsid w:val="00091D93"/>
    <w:rsid w:val="00091FA2"/>
    <w:rsid w:val="000920DB"/>
    <w:rsid w:val="000920E1"/>
    <w:rsid w:val="00092194"/>
    <w:rsid w:val="000921B3"/>
    <w:rsid w:val="00092217"/>
    <w:rsid w:val="0009225A"/>
    <w:rsid w:val="00092261"/>
    <w:rsid w:val="0009228D"/>
    <w:rsid w:val="000924AE"/>
    <w:rsid w:val="00092755"/>
    <w:rsid w:val="00092893"/>
    <w:rsid w:val="00092960"/>
    <w:rsid w:val="00092992"/>
    <w:rsid w:val="000929E3"/>
    <w:rsid w:val="00092B7C"/>
    <w:rsid w:val="00092C4F"/>
    <w:rsid w:val="00092CAE"/>
    <w:rsid w:val="00092CBC"/>
    <w:rsid w:val="00092DA4"/>
    <w:rsid w:val="00092E15"/>
    <w:rsid w:val="00092EC1"/>
    <w:rsid w:val="00092EC2"/>
    <w:rsid w:val="00092FD1"/>
    <w:rsid w:val="00093035"/>
    <w:rsid w:val="000930CB"/>
    <w:rsid w:val="000931D0"/>
    <w:rsid w:val="000933C1"/>
    <w:rsid w:val="00093478"/>
    <w:rsid w:val="000934AF"/>
    <w:rsid w:val="000934FE"/>
    <w:rsid w:val="0009355C"/>
    <w:rsid w:val="000935D1"/>
    <w:rsid w:val="00093721"/>
    <w:rsid w:val="000937B7"/>
    <w:rsid w:val="000937D6"/>
    <w:rsid w:val="00093879"/>
    <w:rsid w:val="00093953"/>
    <w:rsid w:val="000939F2"/>
    <w:rsid w:val="000939FC"/>
    <w:rsid w:val="00093D40"/>
    <w:rsid w:val="00093D5A"/>
    <w:rsid w:val="00093D90"/>
    <w:rsid w:val="00093E01"/>
    <w:rsid w:val="00093E39"/>
    <w:rsid w:val="00093FFA"/>
    <w:rsid w:val="00094086"/>
    <w:rsid w:val="00094088"/>
    <w:rsid w:val="000940FE"/>
    <w:rsid w:val="00094151"/>
    <w:rsid w:val="00094320"/>
    <w:rsid w:val="0009457E"/>
    <w:rsid w:val="000945B2"/>
    <w:rsid w:val="00094627"/>
    <w:rsid w:val="000948B9"/>
    <w:rsid w:val="00094915"/>
    <w:rsid w:val="00094A09"/>
    <w:rsid w:val="00094A5C"/>
    <w:rsid w:val="00094AE5"/>
    <w:rsid w:val="00094B75"/>
    <w:rsid w:val="00094BB8"/>
    <w:rsid w:val="00094BBC"/>
    <w:rsid w:val="00094F33"/>
    <w:rsid w:val="00094FB6"/>
    <w:rsid w:val="00095279"/>
    <w:rsid w:val="00095292"/>
    <w:rsid w:val="000952F3"/>
    <w:rsid w:val="00095311"/>
    <w:rsid w:val="000953B2"/>
    <w:rsid w:val="000954E5"/>
    <w:rsid w:val="000955F6"/>
    <w:rsid w:val="00095613"/>
    <w:rsid w:val="0009570E"/>
    <w:rsid w:val="0009572F"/>
    <w:rsid w:val="00095730"/>
    <w:rsid w:val="00095759"/>
    <w:rsid w:val="000957B8"/>
    <w:rsid w:val="000957E6"/>
    <w:rsid w:val="000957F0"/>
    <w:rsid w:val="0009583D"/>
    <w:rsid w:val="00095914"/>
    <w:rsid w:val="00095927"/>
    <w:rsid w:val="00095954"/>
    <w:rsid w:val="00095956"/>
    <w:rsid w:val="0009597E"/>
    <w:rsid w:val="00095B88"/>
    <w:rsid w:val="00095B8C"/>
    <w:rsid w:val="00095C20"/>
    <w:rsid w:val="00095C7C"/>
    <w:rsid w:val="00095CAC"/>
    <w:rsid w:val="00095D77"/>
    <w:rsid w:val="00095E61"/>
    <w:rsid w:val="00095E7E"/>
    <w:rsid w:val="00095F0F"/>
    <w:rsid w:val="00096041"/>
    <w:rsid w:val="0009607B"/>
    <w:rsid w:val="000960BE"/>
    <w:rsid w:val="000960DC"/>
    <w:rsid w:val="00096174"/>
    <w:rsid w:val="0009639F"/>
    <w:rsid w:val="0009646E"/>
    <w:rsid w:val="000965C3"/>
    <w:rsid w:val="0009661A"/>
    <w:rsid w:val="000968D3"/>
    <w:rsid w:val="0009696E"/>
    <w:rsid w:val="0009699E"/>
    <w:rsid w:val="00096ACC"/>
    <w:rsid w:val="00096AD0"/>
    <w:rsid w:val="00096B94"/>
    <w:rsid w:val="00096C05"/>
    <w:rsid w:val="00096D41"/>
    <w:rsid w:val="00096D5F"/>
    <w:rsid w:val="00096DCE"/>
    <w:rsid w:val="00096E08"/>
    <w:rsid w:val="00096E8A"/>
    <w:rsid w:val="00096EB1"/>
    <w:rsid w:val="00096F3C"/>
    <w:rsid w:val="00096FC1"/>
    <w:rsid w:val="0009703D"/>
    <w:rsid w:val="000971CC"/>
    <w:rsid w:val="00097259"/>
    <w:rsid w:val="0009726E"/>
    <w:rsid w:val="000974DD"/>
    <w:rsid w:val="0009755D"/>
    <w:rsid w:val="0009764B"/>
    <w:rsid w:val="000976F5"/>
    <w:rsid w:val="00097721"/>
    <w:rsid w:val="00097870"/>
    <w:rsid w:val="00097903"/>
    <w:rsid w:val="00097912"/>
    <w:rsid w:val="00097A16"/>
    <w:rsid w:val="00097B2E"/>
    <w:rsid w:val="00097B7F"/>
    <w:rsid w:val="00097BD5"/>
    <w:rsid w:val="00097E7F"/>
    <w:rsid w:val="00097F41"/>
    <w:rsid w:val="00097FF4"/>
    <w:rsid w:val="000A0144"/>
    <w:rsid w:val="000A0203"/>
    <w:rsid w:val="000A046B"/>
    <w:rsid w:val="000A048E"/>
    <w:rsid w:val="000A04CF"/>
    <w:rsid w:val="000A0509"/>
    <w:rsid w:val="000A0594"/>
    <w:rsid w:val="000A0711"/>
    <w:rsid w:val="000A0775"/>
    <w:rsid w:val="000A07D1"/>
    <w:rsid w:val="000A0807"/>
    <w:rsid w:val="000A083B"/>
    <w:rsid w:val="000A0890"/>
    <w:rsid w:val="000A08EF"/>
    <w:rsid w:val="000A0926"/>
    <w:rsid w:val="000A0928"/>
    <w:rsid w:val="000A09B9"/>
    <w:rsid w:val="000A0A26"/>
    <w:rsid w:val="000A0C41"/>
    <w:rsid w:val="000A0F95"/>
    <w:rsid w:val="000A0FE3"/>
    <w:rsid w:val="000A0FF6"/>
    <w:rsid w:val="000A106F"/>
    <w:rsid w:val="000A1151"/>
    <w:rsid w:val="000A11C2"/>
    <w:rsid w:val="000A1233"/>
    <w:rsid w:val="000A1280"/>
    <w:rsid w:val="000A132F"/>
    <w:rsid w:val="000A1437"/>
    <w:rsid w:val="000A14BB"/>
    <w:rsid w:val="000A1624"/>
    <w:rsid w:val="000A1672"/>
    <w:rsid w:val="000A16AE"/>
    <w:rsid w:val="000A194F"/>
    <w:rsid w:val="000A19FC"/>
    <w:rsid w:val="000A1B03"/>
    <w:rsid w:val="000A1BCA"/>
    <w:rsid w:val="000A1C06"/>
    <w:rsid w:val="000A1CDF"/>
    <w:rsid w:val="000A1D72"/>
    <w:rsid w:val="000A1F54"/>
    <w:rsid w:val="000A1F5B"/>
    <w:rsid w:val="000A1F91"/>
    <w:rsid w:val="000A1FC1"/>
    <w:rsid w:val="000A1FD0"/>
    <w:rsid w:val="000A211C"/>
    <w:rsid w:val="000A265D"/>
    <w:rsid w:val="000A26EF"/>
    <w:rsid w:val="000A27B1"/>
    <w:rsid w:val="000A2811"/>
    <w:rsid w:val="000A28A4"/>
    <w:rsid w:val="000A28F2"/>
    <w:rsid w:val="000A2A10"/>
    <w:rsid w:val="000A2ACC"/>
    <w:rsid w:val="000A2B4C"/>
    <w:rsid w:val="000A2C53"/>
    <w:rsid w:val="000A2CAB"/>
    <w:rsid w:val="000A2DF1"/>
    <w:rsid w:val="000A2EB0"/>
    <w:rsid w:val="000A2EE5"/>
    <w:rsid w:val="000A2FB0"/>
    <w:rsid w:val="000A3147"/>
    <w:rsid w:val="000A323F"/>
    <w:rsid w:val="000A3397"/>
    <w:rsid w:val="000A340B"/>
    <w:rsid w:val="000A3477"/>
    <w:rsid w:val="000A3557"/>
    <w:rsid w:val="000A359C"/>
    <w:rsid w:val="000A35C0"/>
    <w:rsid w:val="000A38F2"/>
    <w:rsid w:val="000A38F4"/>
    <w:rsid w:val="000A39C8"/>
    <w:rsid w:val="000A3A4F"/>
    <w:rsid w:val="000A3A9F"/>
    <w:rsid w:val="000A3DCD"/>
    <w:rsid w:val="000A3E43"/>
    <w:rsid w:val="000A3E5A"/>
    <w:rsid w:val="000A3E7C"/>
    <w:rsid w:val="000A3EC5"/>
    <w:rsid w:val="000A435A"/>
    <w:rsid w:val="000A443E"/>
    <w:rsid w:val="000A4451"/>
    <w:rsid w:val="000A44C2"/>
    <w:rsid w:val="000A44E8"/>
    <w:rsid w:val="000A44F9"/>
    <w:rsid w:val="000A457D"/>
    <w:rsid w:val="000A45C8"/>
    <w:rsid w:val="000A4609"/>
    <w:rsid w:val="000A462E"/>
    <w:rsid w:val="000A4644"/>
    <w:rsid w:val="000A476D"/>
    <w:rsid w:val="000A47C3"/>
    <w:rsid w:val="000A4A19"/>
    <w:rsid w:val="000A4AAF"/>
    <w:rsid w:val="000A4ACD"/>
    <w:rsid w:val="000A4C75"/>
    <w:rsid w:val="000A4EF8"/>
    <w:rsid w:val="000A4F7F"/>
    <w:rsid w:val="000A4FAF"/>
    <w:rsid w:val="000A4FB2"/>
    <w:rsid w:val="000A503D"/>
    <w:rsid w:val="000A517C"/>
    <w:rsid w:val="000A5193"/>
    <w:rsid w:val="000A51F3"/>
    <w:rsid w:val="000A5250"/>
    <w:rsid w:val="000A52A0"/>
    <w:rsid w:val="000A52FA"/>
    <w:rsid w:val="000A539B"/>
    <w:rsid w:val="000A5420"/>
    <w:rsid w:val="000A54DF"/>
    <w:rsid w:val="000A55BE"/>
    <w:rsid w:val="000A561C"/>
    <w:rsid w:val="000A5693"/>
    <w:rsid w:val="000A59E6"/>
    <w:rsid w:val="000A5A92"/>
    <w:rsid w:val="000A5A9B"/>
    <w:rsid w:val="000A5B76"/>
    <w:rsid w:val="000A5D21"/>
    <w:rsid w:val="000A5E65"/>
    <w:rsid w:val="000A60E0"/>
    <w:rsid w:val="000A61DE"/>
    <w:rsid w:val="000A6233"/>
    <w:rsid w:val="000A639E"/>
    <w:rsid w:val="000A640C"/>
    <w:rsid w:val="000A651D"/>
    <w:rsid w:val="000A6565"/>
    <w:rsid w:val="000A6635"/>
    <w:rsid w:val="000A67CE"/>
    <w:rsid w:val="000A6BED"/>
    <w:rsid w:val="000A6C02"/>
    <w:rsid w:val="000A6D27"/>
    <w:rsid w:val="000A6F70"/>
    <w:rsid w:val="000A7036"/>
    <w:rsid w:val="000A70BF"/>
    <w:rsid w:val="000A7104"/>
    <w:rsid w:val="000A715C"/>
    <w:rsid w:val="000A72C6"/>
    <w:rsid w:val="000A72F2"/>
    <w:rsid w:val="000A7417"/>
    <w:rsid w:val="000A7425"/>
    <w:rsid w:val="000A747D"/>
    <w:rsid w:val="000A748E"/>
    <w:rsid w:val="000A75F8"/>
    <w:rsid w:val="000A764B"/>
    <w:rsid w:val="000A7661"/>
    <w:rsid w:val="000A7795"/>
    <w:rsid w:val="000A77EF"/>
    <w:rsid w:val="000A79FD"/>
    <w:rsid w:val="000A7AF9"/>
    <w:rsid w:val="000A7AFF"/>
    <w:rsid w:val="000A7C08"/>
    <w:rsid w:val="000A7E05"/>
    <w:rsid w:val="000A7E7B"/>
    <w:rsid w:val="000A7FDD"/>
    <w:rsid w:val="000B0157"/>
    <w:rsid w:val="000B039A"/>
    <w:rsid w:val="000B04C3"/>
    <w:rsid w:val="000B067D"/>
    <w:rsid w:val="000B0A17"/>
    <w:rsid w:val="000B0A70"/>
    <w:rsid w:val="000B0AB1"/>
    <w:rsid w:val="000B0B19"/>
    <w:rsid w:val="000B0C6E"/>
    <w:rsid w:val="000B0CEC"/>
    <w:rsid w:val="000B0E38"/>
    <w:rsid w:val="000B0F1B"/>
    <w:rsid w:val="000B106A"/>
    <w:rsid w:val="000B10FA"/>
    <w:rsid w:val="000B11F8"/>
    <w:rsid w:val="000B12F6"/>
    <w:rsid w:val="000B1304"/>
    <w:rsid w:val="000B131C"/>
    <w:rsid w:val="000B13A9"/>
    <w:rsid w:val="000B14AD"/>
    <w:rsid w:val="000B1518"/>
    <w:rsid w:val="000B1575"/>
    <w:rsid w:val="000B16AC"/>
    <w:rsid w:val="000B1827"/>
    <w:rsid w:val="000B187B"/>
    <w:rsid w:val="000B18FB"/>
    <w:rsid w:val="000B19B1"/>
    <w:rsid w:val="000B1BE4"/>
    <w:rsid w:val="000B1BFF"/>
    <w:rsid w:val="000B1E8D"/>
    <w:rsid w:val="000B1EB6"/>
    <w:rsid w:val="000B1F6B"/>
    <w:rsid w:val="000B2218"/>
    <w:rsid w:val="000B2263"/>
    <w:rsid w:val="000B22E6"/>
    <w:rsid w:val="000B2369"/>
    <w:rsid w:val="000B239E"/>
    <w:rsid w:val="000B23A5"/>
    <w:rsid w:val="000B2460"/>
    <w:rsid w:val="000B2501"/>
    <w:rsid w:val="000B254C"/>
    <w:rsid w:val="000B265E"/>
    <w:rsid w:val="000B283D"/>
    <w:rsid w:val="000B28FA"/>
    <w:rsid w:val="000B292D"/>
    <w:rsid w:val="000B2B02"/>
    <w:rsid w:val="000B2B95"/>
    <w:rsid w:val="000B2BFB"/>
    <w:rsid w:val="000B2DFA"/>
    <w:rsid w:val="000B2EEB"/>
    <w:rsid w:val="000B2FCC"/>
    <w:rsid w:val="000B305A"/>
    <w:rsid w:val="000B30B9"/>
    <w:rsid w:val="000B32AB"/>
    <w:rsid w:val="000B33CD"/>
    <w:rsid w:val="000B34AB"/>
    <w:rsid w:val="000B360A"/>
    <w:rsid w:val="000B3690"/>
    <w:rsid w:val="000B37AA"/>
    <w:rsid w:val="000B37D3"/>
    <w:rsid w:val="000B3941"/>
    <w:rsid w:val="000B3A00"/>
    <w:rsid w:val="000B3A2A"/>
    <w:rsid w:val="000B3AF6"/>
    <w:rsid w:val="000B3C44"/>
    <w:rsid w:val="000B3CE4"/>
    <w:rsid w:val="000B3D42"/>
    <w:rsid w:val="000B3DA5"/>
    <w:rsid w:val="000B3F36"/>
    <w:rsid w:val="000B3FC4"/>
    <w:rsid w:val="000B4013"/>
    <w:rsid w:val="000B4193"/>
    <w:rsid w:val="000B41F9"/>
    <w:rsid w:val="000B4207"/>
    <w:rsid w:val="000B4404"/>
    <w:rsid w:val="000B442D"/>
    <w:rsid w:val="000B446E"/>
    <w:rsid w:val="000B4498"/>
    <w:rsid w:val="000B4520"/>
    <w:rsid w:val="000B4529"/>
    <w:rsid w:val="000B4802"/>
    <w:rsid w:val="000B4806"/>
    <w:rsid w:val="000B493A"/>
    <w:rsid w:val="000B49E6"/>
    <w:rsid w:val="000B49EC"/>
    <w:rsid w:val="000B4A59"/>
    <w:rsid w:val="000B4ACF"/>
    <w:rsid w:val="000B4AFD"/>
    <w:rsid w:val="000B4B79"/>
    <w:rsid w:val="000B4D48"/>
    <w:rsid w:val="000B4F20"/>
    <w:rsid w:val="000B4F7D"/>
    <w:rsid w:val="000B507F"/>
    <w:rsid w:val="000B5143"/>
    <w:rsid w:val="000B5161"/>
    <w:rsid w:val="000B52A2"/>
    <w:rsid w:val="000B5316"/>
    <w:rsid w:val="000B5322"/>
    <w:rsid w:val="000B54FA"/>
    <w:rsid w:val="000B55FC"/>
    <w:rsid w:val="000B5670"/>
    <w:rsid w:val="000B56D2"/>
    <w:rsid w:val="000B5786"/>
    <w:rsid w:val="000B5A93"/>
    <w:rsid w:val="000B5ADD"/>
    <w:rsid w:val="000B5AE3"/>
    <w:rsid w:val="000B5BCE"/>
    <w:rsid w:val="000B5E29"/>
    <w:rsid w:val="000B5E66"/>
    <w:rsid w:val="000B5E8D"/>
    <w:rsid w:val="000B5FA9"/>
    <w:rsid w:val="000B61BD"/>
    <w:rsid w:val="000B64FC"/>
    <w:rsid w:val="000B6538"/>
    <w:rsid w:val="000B6621"/>
    <w:rsid w:val="000B662D"/>
    <w:rsid w:val="000B676D"/>
    <w:rsid w:val="000B6891"/>
    <w:rsid w:val="000B6898"/>
    <w:rsid w:val="000B68C0"/>
    <w:rsid w:val="000B693B"/>
    <w:rsid w:val="000B69AE"/>
    <w:rsid w:val="000B6C2B"/>
    <w:rsid w:val="000B6C4B"/>
    <w:rsid w:val="000B6D5C"/>
    <w:rsid w:val="000B6FE9"/>
    <w:rsid w:val="000B7018"/>
    <w:rsid w:val="000B70F4"/>
    <w:rsid w:val="000B7148"/>
    <w:rsid w:val="000B715D"/>
    <w:rsid w:val="000B726A"/>
    <w:rsid w:val="000B72E3"/>
    <w:rsid w:val="000B731A"/>
    <w:rsid w:val="000B739A"/>
    <w:rsid w:val="000B73C8"/>
    <w:rsid w:val="000B7400"/>
    <w:rsid w:val="000B746A"/>
    <w:rsid w:val="000B74D2"/>
    <w:rsid w:val="000B74E2"/>
    <w:rsid w:val="000B74E9"/>
    <w:rsid w:val="000B75DC"/>
    <w:rsid w:val="000B760A"/>
    <w:rsid w:val="000B7722"/>
    <w:rsid w:val="000B7788"/>
    <w:rsid w:val="000B778F"/>
    <w:rsid w:val="000B7974"/>
    <w:rsid w:val="000B79BF"/>
    <w:rsid w:val="000B79E6"/>
    <w:rsid w:val="000B7BC6"/>
    <w:rsid w:val="000B7CFB"/>
    <w:rsid w:val="000B7D1C"/>
    <w:rsid w:val="000B7FDC"/>
    <w:rsid w:val="000C010F"/>
    <w:rsid w:val="000C018C"/>
    <w:rsid w:val="000C0567"/>
    <w:rsid w:val="000C05BF"/>
    <w:rsid w:val="000C0724"/>
    <w:rsid w:val="000C0832"/>
    <w:rsid w:val="000C087C"/>
    <w:rsid w:val="000C08AD"/>
    <w:rsid w:val="000C08C4"/>
    <w:rsid w:val="000C08F6"/>
    <w:rsid w:val="000C0A08"/>
    <w:rsid w:val="000C0A4A"/>
    <w:rsid w:val="000C0AC0"/>
    <w:rsid w:val="000C0BB8"/>
    <w:rsid w:val="000C0CBF"/>
    <w:rsid w:val="000C0ECF"/>
    <w:rsid w:val="000C1024"/>
    <w:rsid w:val="000C114D"/>
    <w:rsid w:val="000C1267"/>
    <w:rsid w:val="000C1270"/>
    <w:rsid w:val="000C13F4"/>
    <w:rsid w:val="000C13FF"/>
    <w:rsid w:val="000C193A"/>
    <w:rsid w:val="000C1A12"/>
    <w:rsid w:val="000C1A46"/>
    <w:rsid w:val="000C1A6D"/>
    <w:rsid w:val="000C1C2F"/>
    <w:rsid w:val="000C1D52"/>
    <w:rsid w:val="000C1D94"/>
    <w:rsid w:val="000C1E75"/>
    <w:rsid w:val="000C1F46"/>
    <w:rsid w:val="000C1F77"/>
    <w:rsid w:val="000C1F99"/>
    <w:rsid w:val="000C209A"/>
    <w:rsid w:val="000C2228"/>
    <w:rsid w:val="000C224C"/>
    <w:rsid w:val="000C229E"/>
    <w:rsid w:val="000C2346"/>
    <w:rsid w:val="000C2395"/>
    <w:rsid w:val="000C23DD"/>
    <w:rsid w:val="000C246E"/>
    <w:rsid w:val="000C24F5"/>
    <w:rsid w:val="000C2529"/>
    <w:rsid w:val="000C27C2"/>
    <w:rsid w:val="000C2878"/>
    <w:rsid w:val="000C29E6"/>
    <w:rsid w:val="000C2A15"/>
    <w:rsid w:val="000C2A92"/>
    <w:rsid w:val="000C2AC5"/>
    <w:rsid w:val="000C2B5C"/>
    <w:rsid w:val="000C2BFC"/>
    <w:rsid w:val="000C2C94"/>
    <w:rsid w:val="000C2D54"/>
    <w:rsid w:val="000C2E0E"/>
    <w:rsid w:val="000C2E68"/>
    <w:rsid w:val="000C2F58"/>
    <w:rsid w:val="000C2FAB"/>
    <w:rsid w:val="000C2FC0"/>
    <w:rsid w:val="000C3045"/>
    <w:rsid w:val="000C3128"/>
    <w:rsid w:val="000C31A1"/>
    <w:rsid w:val="000C333B"/>
    <w:rsid w:val="000C34CD"/>
    <w:rsid w:val="000C352B"/>
    <w:rsid w:val="000C3639"/>
    <w:rsid w:val="000C36D3"/>
    <w:rsid w:val="000C3863"/>
    <w:rsid w:val="000C38AE"/>
    <w:rsid w:val="000C39A3"/>
    <w:rsid w:val="000C39A7"/>
    <w:rsid w:val="000C3A60"/>
    <w:rsid w:val="000C3A9A"/>
    <w:rsid w:val="000C3B65"/>
    <w:rsid w:val="000C3BED"/>
    <w:rsid w:val="000C3BFF"/>
    <w:rsid w:val="000C3CCE"/>
    <w:rsid w:val="000C3F4F"/>
    <w:rsid w:val="000C409B"/>
    <w:rsid w:val="000C40EF"/>
    <w:rsid w:val="000C4157"/>
    <w:rsid w:val="000C4260"/>
    <w:rsid w:val="000C4272"/>
    <w:rsid w:val="000C4345"/>
    <w:rsid w:val="000C435D"/>
    <w:rsid w:val="000C4452"/>
    <w:rsid w:val="000C46CF"/>
    <w:rsid w:val="000C47DB"/>
    <w:rsid w:val="000C47FF"/>
    <w:rsid w:val="000C4855"/>
    <w:rsid w:val="000C486B"/>
    <w:rsid w:val="000C4971"/>
    <w:rsid w:val="000C49CA"/>
    <w:rsid w:val="000C4BAD"/>
    <w:rsid w:val="000C4C8C"/>
    <w:rsid w:val="000C4C96"/>
    <w:rsid w:val="000C4D86"/>
    <w:rsid w:val="000C4D99"/>
    <w:rsid w:val="000C4E3C"/>
    <w:rsid w:val="000C4E48"/>
    <w:rsid w:val="000C4E77"/>
    <w:rsid w:val="000C4EEB"/>
    <w:rsid w:val="000C5086"/>
    <w:rsid w:val="000C5118"/>
    <w:rsid w:val="000C5146"/>
    <w:rsid w:val="000C5153"/>
    <w:rsid w:val="000C519E"/>
    <w:rsid w:val="000C51BD"/>
    <w:rsid w:val="000C538E"/>
    <w:rsid w:val="000C539C"/>
    <w:rsid w:val="000C540F"/>
    <w:rsid w:val="000C542B"/>
    <w:rsid w:val="000C55A8"/>
    <w:rsid w:val="000C5604"/>
    <w:rsid w:val="000C57C9"/>
    <w:rsid w:val="000C587A"/>
    <w:rsid w:val="000C58FD"/>
    <w:rsid w:val="000C5901"/>
    <w:rsid w:val="000C59CB"/>
    <w:rsid w:val="000C59D6"/>
    <w:rsid w:val="000C5A10"/>
    <w:rsid w:val="000C5C43"/>
    <w:rsid w:val="000C5CB5"/>
    <w:rsid w:val="000C5D4D"/>
    <w:rsid w:val="000C5E74"/>
    <w:rsid w:val="000C5EE8"/>
    <w:rsid w:val="000C5F11"/>
    <w:rsid w:val="000C6178"/>
    <w:rsid w:val="000C6179"/>
    <w:rsid w:val="000C61E1"/>
    <w:rsid w:val="000C627F"/>
    <w:rsid w:val="000C65BE"/>
    <w:rsid w:val="000C65DE"/>
    <w:rsid w:val="000C667B"/>
    <w:rsid w:val="000C668E"/>
    <w:rsid w:val="000C66B0"/>
    <w:rsid w:val="000C6791"/>
    <w:rsid w:val="000C6831"/>
    <w:rsid w:val="000C683E"/>
    <w:rsid w:val="000C6863"/>
    <w:rsid w:val="000C68A4"/>
    <w:rsid w:val="000C68A5"/>
    <w:rsid w:val="000C6967"/>
    <w:rsid w:val="000C6997"/>
    <w:rsid w:val="000C6AC2"/>
    <w:rsid w:val="000C6B1B"/>
    <w:rsid w:val="000C6BC4"/>
    <w:rsid w:val="000C6C9B"/>
    <w:rsid w:val="000C6E83"/>
    <w:rsid w:val="000C6EA2"/>
    <w:rsid w:val="000C6F07"/>
    <w:rsid w:val="000C6F73"/>
    <w:rsid w:val="000C7221"/>
    <w:rsid w:val="000C72A4"/>
    <w:rsid w:val="000C742D"/>
    <w:rsid w:val="000C756F"/>
    <w:rsid w:val="000C7591"/>
    <w:rsid w:val="000C75D2"/>
    <w:rsid w:val="000C7951"/>
    <w:rsid w:val="000C7954"/>
    <w:rsid w:val="000C7AF0"/>
    <w:rsid w:val="000C7B8D"/>
    <w:rsid w:val="000C7BED"/>
    <w:rsid w:val="000C7C04"/>
    <w:rsid w:val="000C7C94"/>
    <w:rsid w:val="000C7D19"/>
    <w:rsid w:val="000C7E71"/>
    <w:rsid w:val="000C7E84"/>
    <w:rsid w:val="000C7EB3"/>
    <w:rsid w:val="000C7FDC"/>
    <w:rsid w:val="000D0049"/>
    <w:rsid w:val="000D005B"/>
    <w:rsid w:val="000D006F"/>
    <w:rsid w:val="000D01FD"/>
    <w:rsid w:val="000D0289"/>
    <w:rsid w:val="000D029D"/>
    <w:rsid w:val="000D02D3"/>
    <w:rsid w:val="000D0321"/>
    <w:rsid w:val="000D037B"/>
    <w:rsid w:val="000D0447"/>
    <w:rsid w:val="000D0473"/>
    <w:rsid w:val="000D04BD"/>
    <w:rsid w:val="000D04C5"/>
    <w:rsid w:val="000D05D2"/>
    <w:rsid w:val="000D05E3"/>
    <w:rsid w:val="000D0711"/>
    <w:rsid w:val="000D0735"/>
    <w:rsid w:val="000D0739"/>
    <w:rsid w:val="000D075C"/>
    <w:rsid w:val="000D0849"/>
    <w:rsid w:val="000D091D"/>
    <w:rsid w:val="000D092A"/>
    <w:rsid w:val="000D098B"/>
    <w:rsid w:val="000D09B5"/>
    <w:rsid w:val="000D0A29"/>
    <w:rsid w:val="000D0E5A"/>
    <w:rsid w:val="000D1126"/>
    <w:rsid w:val="000D122A"/>
    <w:rsid w:val="000D1235"/>
    <w:rsid w:val="000D12F3"/>
    <w:rsid w:val="000D1344"/>
    <w:rsid w:val="000D13F6"/>
    <w:rsid w:val="000D14DA"/>
    <w:rsid w:val="000D15A6"/>
    <w:rsid w:val="000D164B"/>
    <w:rsid w:val="000D16F4"/>
    <w:rsid w:val="000D17A8"/>
    <w:rsid w:val="000D180A"/>
    <w:rsid w:val="000D183E"/>
    <w:rsid w:val="000D188D"/>
    <w:rsid w:val="000D18E1"/>
    <w:rsid w:val="000D19D5"/>
    <w:rsid w:val="000D1C49"/>
    <w:rsid w:val="000D1D29"/>
    <w:rsid w:val="000D1D4F"/>
    <w:rsid w:val="000D1E3F"/>
    <w:rsid w:val="000D1EB8"/>
    <w:rsid w:val="000D1EE9"/>
    <w:rsid w:val="000D2160"/>
    <w:rsid w:val="000D21A3"/>
    <w:rsid w:val="000D21BF"/>
    <w:rsid w:val="000D22FF"/>
    <w:rsid w:val="000D25A9"/>
    <w:rsid w:val="000D25BC"/>
    <w:rsid w:val="000D262E"/>
    <w:rsid w:val="000D2638"/>
    <w:rsid w:val="000D264E"/>
    <w:rsid w:val="000D2760"/>
    <w:rsid w:val="000D2780"/>
    <w:rsid w:val="000D2827"/>
    <w:rsid w:val="000D2873"/>
    <w:rsid w:val="000D289E"/>
    <w:rsid w:val="000D28F3"/>
    <w:rsid w:val="000D2962"/>
    <w:rsid w:val="000D2A0D"/>
    <w:rsid w:val="000D2A29"/>
    <w:rsid w:val="000D2A35"/>
    <w:rsid w:val="000D2A5E"/>
    <w:rsid w:val="000D2B07"/>
    <w:rsid w:val="000D2B1D"/>
    <w:rsid w:val="000D2BF9"/>
    <w:rsid w:val="000D2C01"/>
    <w:rsid w:val="000D2CBD"/>
    <w:rsid w:val="000D2D10"/>
    <w:rsid w:val="000D2DF9"/>
    <w:rsid w:val="000D2FC5"/>
    <w:rsid w:val="000D2FF3"/>
    <w:rsid w:val="000D3057"/>
    <w:rsid w:val="000D307F"/>
    <w:rsid w:val="000D30C9"/>
    <w:rsid w:val="000D3448"/>
    <w:rsid w:val="000D34F9"/>
    <w:rsid w:val="000D355D"/>
    <w:rsid w:val="000D35DC"/>
    <w:rsid w:val="000D36DE"/>
    <w:rsid w:val="000D371C"/>
    <w:rsid w:val="000D3773"/>
    <w:rsid w:val="000D37C5"/>
    <w:rsid w:val="000D37C6"/>
    <w:rsid w:val="000D38D9"/>
    <w:rsid w:val="000D39E6"/>
    <w:rsid w:val="000D3A41"/>
    <w:rsid w:val="000D3AA4"/>
    <w:rsid w:val="000D3E53"/>
    <w:rsid w:val="000D4029"/>
    <w:rsid w:val="000D421D"/>
    <w:rsid w:val="000D4288"/>
    <w:rsid w:val="000D43C2"/>
    <w:rsid w:val="000D4536"/>
    <w:rsid w:val="000D45E2"/>
    <w:rsid w:val="000D45F7"/>
    <w:rsid w:val="000D463A"/>
    <w:rsid w:val="000D4653"/>
    <w:rsid w:val="000D4687"/>
    <w:rsid w:val="000D46BF"/>
    <w:rsid w:val="000D46EC"/>
    <w:rsid w:val="000D479F"/>
    <w:rsid w:val="000D4958"/>
    <w:rsid w:val="000D4972"/>
    <w:rsid w:val="000D4A24"/>
    <w:rsid w:val="000D4ADF"/>
    <w:rsid w:val="000D4BB4"/>
    <w:rsid w:val="000D4BC8"/>
    <w:rsid w:val="000D4CED"/>
    <w:rsid w:val="000D4E8C"/>
    <w:rsid w:val="000D4F4C"/>
    <w:rsid w:val="000D4F6F"/>
    <w:rsid w:val="000D522F"/>
    <w:rsid w:val="000D539B"/>
    <w:rsid w:val="000D5451"/>
    <w:rsid w:val="000D5488"/>
    <w:rsid w:val="000D557B"/>
    <w:rsid w:val="000D56B1"/>
    <w:rsid w:val="000D56D8"/>
    <w:rsid w:val="000D56E7"/>
    <w:rsid w:val="000D58B8"/>
    <w:rsid w:val="000D596C"/>
    <w:rsid w:val="000D5A03"/>
    <w:rsid w:val="000D5A2C"/>
    <w:rsid w:val="000D5AB4"/>
    <w:rsid w:val="000D5B24"/>
    <w:rsid w:val="000D5BFE"/>
    <w:rsid w:val="000D5C07"/>
    <w:rsid w:val="000D5C26"/>
    <w:rsid w:val="000D5CFE"/>
    <w:rsid w:val="000D5E3C"/>
    <w:rsid w:val="000D5E8C"/>
    <w:rsid w:val="000D5F04"/>
    <w:rsid w:val="000D5F33"/>
    <w:rsid w:val="000D5F91"/>
    <w:rsid w:val="000D5FC0"/>
    <w:rsid w:val="000D631B"/>
    <w:rsid w:val="000D63CB"/>
    <w:rsid w:val="000D64AD"/>
    <w:rsid w:val="000D65B3"/>
    <w:rsid w:val="000D6684"/>
    <w:rsid w:val="000D66C8"/>
    <w:rsid w:val="000D6799"/>
    <w:rsid w:val="000D68A6"/>
    <w:rsid w:val="000D6968"/>
    <w:rsid w:val="000D6984"/>
    <w:rsid w:val="000D6B49"/>
    <w:rsid w:val="000D6BC4"/>
    <w:rsid w:val="000D6C1D"/>
    <w:rsid w:val="000D6C25"/>
    <w:rsid w:val="000D6C57"/>
    <w:rsid w:val="000D6C8B"/>
    <w:rsid w:val="000D6CAB"/>
    <w:rsid w:val="000D6E4F"/>
    <w:rsid w:val="000D6EF2"/>
    <w:rsid w:val="000D6EFA"/>
    <w:rsid w:val="000D6F48"/>
    <w:rsid w:val="000D705C"/>
    <w:rsid w:val="000D70E5"/>
    <w:rsid w:val="000D70E7"/>
    <w:rsid w:val="000D729C"/>
    <w:rsid w:val="000D72FA"/>
    <w:rsid w:val="000D739B"/>
    <w:rsid w:val="000D7447"/>
    <w:rsid w:val="000D7464"/>
    <w:rsid w:val="000D7491"/>
    <w:rsid w:val="000D75D8"/>
    <w:rsid w:val="000D76EB"/>
    <w:rsid w:val="000D7711"/>
    <w:rsid w:val="000D776D"/>
    <w:rsid w:val="000D7775"/>
    <w:rsid w:val="000D79AE"/>
    <w:rsid w:val="000D7DBF"/>
    <w:rsid w:val="000D7EE5"/>
    <w:rsid w:val="000D7F65"/>
    <w:rsid w:val="000D7FFC"/>
    <w:rsid w:val="000E0107"/>
    <w:rsid w:val="000E0135"/>
    <w:rsid w:val="000E022E"/>
    <w:rsid w:val="000E030A"/>
    <w:rsid w:val="000E032B"/>
    <w:rsid w:val="000E037C"/>
    <w:rsid w:val="000E03AB"/>
    <w:rsid w:val="000E0476"/>
    <w:rsid w:val="000E04B5"/>
    <w:rsid w:val="000E05A9"/>
    <w:rsid w:val="000E065E"/>
    <w:rsid w:val="000E072A"/>
    <w:rsid w:val="000E0748"/>
    <w:rsid w:val="000E096C"/>
    <w:rsid w:val="000E0ADE"/>
    <w:rsid w:val="000E0BFC"/>
    <w:rsid w:val="000E0F6D"/>
    <w:rsid w:val="000E11B7"/>
    <w:rsid w:val="000E120A"/>
    <w:rsid w:val="000E1361"/>
    <w:rsid w:val="000E13B8"/>
    <w:rsid w:val="000E150E"/>
    <w:rsid w:val="000E1589"/>
    <w:rsid w:val="000E15E0"/>
    <w:rsid w:val="000E15ED"/>
    <w:rsid w:val="000E16D1"/>
    <w:rsid w:val="000E16E8"/>
    <w:rsid w:val="000E16EC"/>
    <w:rsid w:val="000E16F4"/>
    <w:rsid w:val="000E177C"/>
    <w:rsid w:val="000E18DD"/>
    <w:rsid w:val="000E1976"/>
    <w:rsid w:val="000E1AD6"/>
    <w:rsid w:val="000E1D6F"/>
    <w:rsid w:val="000E1DD8"/>
    <w:rsid w:val="000E1E15"/>
    <w:rsid w:val="000E1F00"/>
    <w:rsid w:val="000E1F75"/>
    <w:rsid w:val="000E2033"/>
    <w:rsid w:val="000E205C"/>
    <w:rsid w:val="000E20F4"/>
    <w:rsid w:val="000E2168"/>
    <w:rsid w:val="000E2180"/>
    <w:rsid w:val="000E21CC"/>
    <w:rsid w:val="000E228F"/>
    <w:rsid w:val="000E2358"/>
    <w:rsid w:val="000E263B"/>
    <w:rsid w:val="000E267E"/>
    <w:rsid w:val="000E2798"/>
    <w:rsid w:val="000E279A"/>
    <w:rsid w:val="000E2861"/>
    <w:rsid w:val="000E28CA"/>
    <w:rsid w:val="000E291D"/>
    <w:rsid w:val="000E29E5"/>
    <w:rsid w:val="000E2A49"/>
    <w:rsid w:val="000E2A89"/>
    <w:rsid w:val="000E2AD8"/>
    <w:rsid w:val="000E2BCF"/>
    <w:rsid w:val="000E2BE9"/>
    <w:rsid w:val="000E2C5D"/>
    <w:rsid w:val="000E2D83"/>
    <w:rsid w:val="000E2DD3"/>
    <w:rsid w:val="000E2E0C"/>
    <w:rsid w:val="000E2E4A"/>
    <w:rsid w:val="000E300F"/>
    <w:rsid w:val="000E3010"/>
    <w:rsid w:val="000E308B"/>
    <w:rsid w:val="000E3183"/>
    <w:rsid w:val="000E31F5"/>
    <w:rsid w:val="000E3453"/>
    <w:rsid w:val="000E3496"/>
    <w:rsid w:val="000E34BC"/>
    <w:rsid w:val="000E3529"/>
    <w:rsid w:val="000E35C5"/>
    <w:rsid w:val="000E35DC"/>
    <w:rsid w:val="000E3620"/>
    <w:rsid w:val="000E36B9"/>
    <w:rsid w:val="000E37BB"/>
    <w:rsid w:val="000E3879"/>
    <w:rsid w:val="000E38BB"/>
    <w:rsid w:val="000E393C"/>
    <w:rsid w:val="000E3970"/>
    <w:rsid w:val="000E3A48"/>
    <w:rsid w:val="000E3B2E"/>
    <w:rsid w:val="000E3BB3"/>
    <w:rsid w:val="000E3BC2"/>
    <w:rsid w:val="000E3C10"/>
    <w:rsid w:val="000E3CFD"/>
    <w:rsid w:val="000E3EB1"/>
    <w:rsid w:val="000E4087"/>
    <w:rsid w:val="000E40FC"/>
    <w:rsid w:val="000E4117"/>
    <w:rsid w:val="000E41B1"/>
    <w:rsid w:val="000E4251"/>
    <w:rsid w:val="000E4456"/>
    <w:rsid w:val="000E4494"/>
    <w:rsid w:val="000E44A0"/>
    <w:rsid w:val="000E456F"/>
    <w:rsid w:val="000E4613"/>
    <w:rsid w:val="000E4616"/>
    <w:rsid w:val="000E47FC"/>
    <w:rsid w:val="000E4817"/>
    <w:rsid w:val="000E490A"/>
    <w:rsid w:val="000E49BC"/>
    <w:rsid w:val="000E4AB3"/>
    <w:rsid w:val="000E4B6E"/>
    <w:rsid w:val="000E4D34"/>
    <w:rsid w:val="000E4FAA"/>
    <w:rsid w:val="000E4FF2"/>
    <w:rsid w:val="000E5010"/>
    <w:rsid w:val="000E5028"/>
    <w:rsid w:val="000E5127"/>
    <w:rsid w:val="000E5150"/>
    <w:rsid w:val="000E550F"/>
    <w:rsid w:val="000E55B8"/>
    <w:rsid w:val="000E55C7"/>
    <w:rsid w:val="000E5686"/>
    <w:rsid w:val="000E5737"/>
    <w:rsid w:val="000E57C3"/>
    <w:rsid w:val="000E57DB"/>
    <w:rsid w:val="000E58B4"/>
    <w:rsid w:val="000E5A79"/>
    <w:rsid w:val="000E5BA0"/>
    <w:rsid w:val="000E5BA5"/>
    <w:rsid w:val="000E5BE3"/>
    <w:rsid w:val="000E5BF5"/>
    <w:rsid w:val="000E5CE8"/>
    <w:rsid w:val="000E5FE6"/>
    <w:rsid w:val="000E60D3"/>
    <w:rsid w:val="000E6185"/>
    <w:rsid w:val="000E6663"/>
    <w:rsid w:val="000E66E3"/>
    <w:rsid w:val="000E6829"/>
    <w:rsid w:val="000E6B2A"/>
    <w:rsid w:val="000E6BCA"/>
    <w:rsid w:val="000E6C88"/>
    <w:rsid w:val="000E6CE9"/>
    <w:rsid w:val="000E6E16"/>
    <w:rsid w:val="000E6F44"/>
    <w:rsid w:val="000E6F6C"/>
    <w:rsid w:val="000E6FBE"/>
    <w:rsid w:val="000E71B5"/>
    <w:rsid w:val="000E71E7"/>
    <w:rsid w:val="000E725A"/>
    <w:rsid w:val="000E725B"/>
    <w:rsid w:val="000E72D0"/>
    <w:rsid w:val="000E736F"/>
    <w:rsid w:val="000E7560"/>
    <w:rsid w:val="000E75CF"/>
    <w:rsid w:val="000E763B"/>
    <w:rsid w:val="000E7759"/>
    <w:rsid w:val="000E777F"/>
    <w:rsid w:val="000E78E5"/>
    <w:rsid w:val="000E7907"/>
    <w:rsid w:val="000E799F"/>
    <w:rsid w:val="000E79A0"/>
    <w:rsid w:val="000E79B5"/>
    <w:rsid w:val="000E7A08"/>
    <w:rsid w:val="000E7A28"/>
    <w:rsid w:val="000E7A82"/>
    <w:rsid w:val="000E7B65"/>
    <w:rsid w:val="000E7BB0"/>
    <w:rsid w:val="000E7CAF"/>
    <w:rsid w:val="000E7CB1"/>
    <w:rsid w:val="000E7D6B"/>
    <w:rsid w:val="000E7DB5"/>
    <w:rsid w:val="000E7E39"/>
    <w:rsid w:val="000E7FAD"/>
    <w:rsid w:val="000F0036"/>
    <w:rsid w:val="000F005A"/>
    <w:rsid w:val="000F0242"/>
    <w:rsid w:val="000F032C"/>
    <w:rsid w:val="000F038C"/>
    <w:rsid w:val="000F040F"/>
    <w:rsid w:val="000F0415"/>
    <w:rsid w:val="000F0416"/>
    <w:rsid w:val="000F045F"/>
    <w:rsid w:val="000F0506"/>
    <w:rsid w:val="000F0534"/>
    <w:rsid w:val="000F07BF"/>
    <w:rsid w:val="000F0841"/>
    <w:rsid w:val="000F0874"/>
    <w:rsid w:val="000F0982"/>
    <w:rsid w:val="000F0AF1"/>
    <w:rsid w:val="000F0B03"/>
    <w:rsid w:val="000F0B44"/>
    <w:rsid w:val="000F0B79"/>
    <w:rsid w:val="000F0BCF"/>
    <w:rsid w:val="000F0BD7"/>
    <w:rsid w:val="000F0C88"/>
    <w:rsid w:val="000F0CD6"/>
    <w:rsid w:val="000F0D63"/>
    <w:rsid w:val="000F1016"/>
    <w:rsid w:val="000F128F"/>
    <w:rsid w:val="000F14E9"/>
    <w:rsid w:val="000F164F"/>
    <w:rsid w:val="000F165B"/>
    <w:rsid w:val="000F165D"/>
    <w:rsid w:val="000F17E3"/>
    <w:rsid w:val="000F18BE"/>
    <w:rsid w:val="000F1B0D"/>
    <w:rsid w:val="000F1B15"/>
    <w:rsid w:val="000F1B76"/>
    <w:rsid w:val="000F1CD1"/>
    <w:rsid w:val="000F1CFD"/>
    <w:rsid w:val="000F1D29"/>
    <w:rsid w:val="000F1D56"/>
    <w:rsid w:val="000F1D7F"/>
    <w:rsid w:val="000F1DBF"/>
    <w:rsid w:val="000F211C"/>
    <w:rsid w:val="000F211D"/>
    <w:rsid w:val="000F22F3"/>
    <w:rsid w:val="000F2308"/>
    <w:rsid w:val="000F23AD"/>
    <w:rsid w:val="000F23DC"/>
    <w:rsid w:val="000F245E"/>
    <w:rsid w:val="000F247F"/>
    <w:rsid w:val="000F24B6"/>
    <w:rsid w:val="000F24EE"/>
    <w:rsid w:val="000F25FB"/>
    <w:rsid w:val="000F2666"/>
    <w:rsid w:val="000F26C0"/>
    <w:rsid w:val="000F270E"/>
    <w:rsid w:val="000F275B"/>
    <w:rsid w:val="000F27EC"/>
    <w:rsid w:val="000F29A4"/>
    <w:rsid w:val="000F29A6"/>
    <w:rsid w:val="000F2A1F"/>
    <w:rsid w:val="000F2A74"/>
    <w:rsid w:val="000F2AF3"/>
    <w:rsid w:val="000F2B55"/>
    <w:rsid w:val="000F2C00"/>
    <w:rsid w:val="000F2E95"/>
    <w:rsid w:val="000F2F69"/>
    <w:rsid w:val="000F2FF6"/>
    <w:rsid w:val="000F3049"/>
    <w:rsid w:val="000F311D"/>
    <w:rsid w:val="000F3287"/>
    <w:rsid w:val="000F3316"/>
    <w:rsid w:val="000F33C8"/>
    <w:rsid w:val="000F346D"/>
    <w:rsid w:val="000F354C"/>
    <w:rsid w:val="000F378D"/>
    <w:rsid w:val="000F39E2"/>
    <w:rsid w:val="000F3D17"/>
    <w:rsid w:val="000F3D5C"/>
    <w:rsid w:val="000F3E50"/>
    <w:rsid w:val="000F3E8D"/>
    <w:rsid w:val="000F3F81"/>
    <w:rsid w:val="000F4163"/>
    <w:rsid w:val="000F41C6"/>
    <w:rsid w:val="000F4243"/>
    <w:rsid w:val="000F42EC"/>
    <w:rsid w:val="000F4315"/>
    <w:rsid w:val="000F438A"/>
    <w:rsid w:val="000F4391"/>
    <w:rsid w:val="000F445C"/>
    <w:rsid w:val="000F4517"/>
    <w:rsid w:val="000F4546"/>
    <w:rsid w:val="000F4554"/>
    <w:rsid w:val="000F4768"/>
    <w:rsid w:val="000F47D0"/>
    <w:rsid w:val="000F482A"/>
    <w:rsid w:val="000F494C"/>
    <w:rsid w:val="000F4980"/>
    <w:rsid w:val="000F4984"/>
    <w:rsid w:val="000F4A6D"/>
    <w:rsid w:val="000F4A91"/>
    <w:rsid w:val="000F4AAA"/>
    <w:rsid w:val="000F4B55"/>
    <w:rsid w:val="000F4B84"/>
    <w:rsid w:val="000F4B8A"/>
    <w:rsid w:val="000F4C00"/>
    <w:rsid w:val="000F4C54"/>
    <w:rsid w:val="000F4F82"/>
    <w:rsid w:val="000F4FBB"/>
    <w:rsid w:val="000F4FFC"/>
    <w:rsid w:val="000F508D"/>
    <w:rsid w:val="000F51A8"/>
    <w:rsid w:val="000F528C"/>
    <w:rsid w:val="000F5298"/>
    <w:rsid w:val="000F53E3"/>
    <w:rsid w:val="000F54AC"/>
    <w:rsid w:val="000F54FC"/>
    <w:rsid w:val="000F5523"/>
    <w:rsid w:val="000F5526"/>
    <w:rsid w:val="000F557E"/>
    <w:rsid w:val="000F55C1"/>
    <w:rsid w:val="000F593D"/>
    <w:rsid w:val="000F5A22"/>
    <w:rsid w:val="000F5A24"/>
    <w:rsid w:val="000F5A5B"/>
    <w:rsid w:val="000F5AAC"/>
    <w:rsid w:val="000F5B02"/>
    <w:rsid w:val="000F5B32"/>
    <w:rsid w:val="000F5CB6"/>
    <w:rsid w:val="000F5DAC"/>
    <w:rsid w:val="000F5E01"/>
    <w:rsid w:val="000F5EB7"/>
    <w:rsid w:val="000F5EF7"/>
    <w:rsid w:val="000F5FE1"/>
    <w:rsid w:val="000F6151"/>
    <w:rsid w:val="000F6239"/>
    <w:rsid w:val="000F626F"/>
    <w:rsid w:val="000F62CD"/>
    <w:rsid w:val="000F62FB"/>
    <w:rsid w:val="000F635F"/>
    <w:rsid w:val="000F6444"/>
    <w:rsid w:val="000F645F"/>
    <w:rsid w:val="000F64C0"/>
    <w:rsid w:val="000F64D1"/>
    <w:rsid w:val="000F6744"/>
    <w:rsid w:val="000F6930"/>
    <w:rsid w:val="000F695C"/>
    <w:rsid w:val="000F6A4D"/>
    <w:rsid w:val="000F6A7F"/>
    <w:rsid w:val="000F6B3D"/>
    <w:rsid w:val="000F6BB3"/>
    <w:rsid w:val="000F6C1C"/>
    <w:rsid w:val="000F6F98"/>
    <w:rsid w:val="000F71D5"/>
    <w:rsid w:val="000F72D4"/>
    <w:rsid w:val="000F732D"/>
    <w:rsid w:val="000F7363"/>
    <w:rsid w:val="000F73C3"/>
    <w:rsid w:val="000F740F"/>
    <w:rsid w:val="000F743B"/>
    <w:rsid w:val="000F7463"/>
    <w:rsid w:val="000F74B3"/>
    <w:rsid w:val="000F76D8"/>
    <w:rsid w:val="000F76FC"/>
    <w:rsid w:val="000F7703"/>
    <w:rsid w:val="000F781A"/>
    <w:rsid w:val="000F7A12"/>
    <w:rsid w:val="000F7A1F"/>
    <w:rsid w:val="000F7CAB"/>
    <w:rsid w:val="000F7D9B"/>
    <w:rsid w:val="000F7DBB"/>
    <w:rsid w:val="000F7DDD"/>
    <w:rsid w:val="000F7DF4"/>
    <w:rsid w:val="000F7EC9"/>
    <w:rsid w:val="000F7F62"/>
    <w:rsid w:val="001000F0"/>
    <w:rsid w:val="001001D9"/>
    <w:rsid w:val="001001DC"/>
    <w:rsid w:val="001004E8"/>
    <w:rsid w:val="0010070F"/>
    <w:rsid w:val="00100838"/>
    <w:rsid w:val="0010083B"/>
    <w:rsid w:val="0010097D"/>
    <w:rsid w:val="00100BF6"/>
    <w:rsid w:val="00100CCC"/>
    <w:rsid w:val="00100D51"/>
    <w:rsid w:val="00100E35"/>
    <w:rsid w:val="00100E86"/>
    <w:rsid w:val="00100E9E"/>
    <w:rsid w:val="00100F36"/>
    <w:rsid w:val="00100F54"/>
    <w:rsid w:val="00100F5E"/>
    <w:rsid w:val="00100FAD"/>
    <w:rsid w:val="00100FFA"/>
    <w:rsid w:val="001010E1"/>
    <w:rsid w:val="00101147"/>
    <w:rsid w:val="001011AE"/>
    <w:rsid w:val="0010131F"/>
    <w:rsid w:val="001013DD"/>
    <w:rsid w:val="001014EA"/>
    <w:rsid w:val="0010160A"/>
    <w:rsid w:val="001016F8"/>
    <w:rsid w:val="00101739"/>
    <w:rsid w:val="0010178A"/>
    <w:rsid w:val="00101817"/>
    <w:rsid w:val="0010181C"/>
    <w:rsid w:val="00101820"/>
    <w:rsid w:val="00101BC2"/>
    <w:rsid w:val="00101C24"/>
    <w:rsid w:val="00101E94"/>
    <w:rsid w:val="00101ECD"/>
    <w:rsid w:val="00101F45"/>
    <w:rsid w:val="00101FE1"/>
    <w:rsid w:val="00101FFE"/>
    <w:rsid w:val="00102089"/>
    <w:rsid w:val="0010210E"/>
    <w:rsid w:val="00102263"/>
    <w:rsid w:val="00102338"/>
    <w:rsid w:val="00102363"/>
    <w:rsid w:val="0010238E"/>
    <w:rsid w:val="001023F4"/>
    <w:rsid w:val="001023F9"/>
    <w:rsid w:val="001024F4"/>
    <w:rsid w:val="00102524"/>
    <w:rsid w:val="00102627"/>
    <w:rsid w:val="001028F7"/>
    <w:rsid w:val="0010298F"/>
    <w:rsid w:val="00102AC5"/>
    <w:rsid w:val="00102C21"/>
    <w:rsid w:val="00102CAB"/>
    <w:rsid w:val="00102D76"/>
    <w:rsid w:val="00102DD0"/>
    <w:rsid w:val="00102E6B"/>
    <w:rsid w:val="00102E94"/>
    <w:rsid w:val="00102EEF"/>
    <w:rsid w:val="00102FF4"/>
    <w:rsid w:val="00103002"/>
    <w:rsid w:val="00103052"/>
    <w:rsid w:val="0010327F"/>
    <w:rsid w:val="00103482"/>
    <w:rsid w:val="0010365F"/>
    <w:rsid w:val="001036F0"/>
    <w:rsid w:val="0010371F"/>
    <w:rsid w:val="0010376F"/>
    <w:rsid w:val="001037C4"/>
    <w:rsid w:val="001037E1"/>
    <w:rsid w:val="001037FB"/>
    <w:rsid w:val="00103915"/>
    <w:rsid w:val="00103A96"/>
    <w:rsid w:val="00103DBA"/>
    <w:rsid w:val="00103F1C"/>
    <w:rsid w:val="00103FC3"/>
    <w:rsid w:val="0010405E"/>
    <w:rsid w:val="00104296"/>
    <w:rsid w:val="0010430A"/>
    <w:rsid w:val="0010432D"/>
    <w:rsid w:val="0010447D"/>
    <w:rsid w:val="001044AC"/>
    <w:rsid w:val="0010450C"/>
    <w:rsid w:val="00104513"/>
    <w:rsid w:val="00104778"/>
    <w:rsid w:val="00104934"/>
    <w:rsid w:val="00104A2D"/>
    <w:rsid w:val="00104AC1"/>
    <w:rsid w:val="00104AF6"/>
    <w:rsid w:val="00104B0A"/>
    <w:rsid w:val="00104B40"/>
    <w:rsid w:val="00104B98"/>
    <w:rsid w:val="00104C06"/>
    <w:rsid w:val="00104C4B"/>
    <w:rsid w:val="00104C90"/>
    <w:rsid w:val="00104CCF"/>
    <w:rsid w:val="00104E5F"/>
    <w:rsid w:val="00104E8B"/>
    <w:rsid w:val="00104F0A"/>
    <w:rsid w:val="00104FA5"/>
    <w:rsid w:val="00105082"/>
    <w:rsid w:val="00105165"/>
    <w:rsid w:val="00105173"/>
    <w:rsid w:val="00105225"/>
    <w:rsid w:val="00105258"/>
    <w:rsid w:val="001052A5"/>
    <w:rsid w:val="00105338"/>
    <w:rsid w:val="001053B7"/>
    <w:rsid w:val="001053FF"/>
    <w:rsid w:val="00105455"/>
    <w:rsid w:val="001054BB"/>
    <w:rsid w:val="0010556C"/>
    <w:rsid w:val="001056B9"/>
    <w:rsid w:val="001056EA"/>
    <w:rsid w:val="001056F1"/>
    <w:rsid w:val="0010590C"/>
    <w:rsid w:val="00105C85"/>
    <w:rsid w:val="00105CB5"/>
    <w:rsid w:val="00105D14"/>
    <w:rsid w:val="00105E04"/>
    <w:rsid w:val="00105EFD"/>
    <w:rsid w:val="00105FEC"/>
    <w:rsid w:val="0010606F"/>
    <w:rsid w:val="0010607C"/>
    <w:rsid w:val="00106084"/>
    <w:rsid w:val="0010618D"/>
    <w:rsid w:val="00106295"/>
    <w:rsid w:val="00106368"/>
    <w:rsid w:val="00106498"/>
    <w:rsid w:val="001064B4"/>
    <w:rsid w:val="001064D2"/>
    <w:rsid w:val="001066A1"/>
    <w:rsid w:val="001066DC"/>
    <w:rsid w:val="00106752"/>
    <w:rsid w:val="001067C9"/>
    <w:rsid w:val="00106932"/>
    <w:rsid w:val="00106A40"/>
    <w:rsid w:val="00106B05"/>
    <w:rsid w:val="00106B26"/>
    <w:rsid w:val="00106B3E"/>
    <w:rsid w:val="00106B3F"/>
    <w:rsid w:val="00106CCB"/>
    <w:rsid w:val="00106D53"/>
    <w:rsid w:val="00106DA6"/>
    <w:rsid w:val="00106DE1"/>
    <w:rsid w:val="00106F70"/>
    <w:rsid w:val="00106FFA"/>
    <w:rsid w:val="0010701E"/>
    <w:rsid w:val="001070B9"/>
    <w:rsid w:val="0010711C"/>
    <w:rsid w:val="0010713A"/>
    <w:rsid w:val="001071C3"/>
    <w:rsid w:val="001071E9"/>
    <w:rsid w:val="001072AB"/>
    <w:rsid w:val="001073A1"/>
    <w:rsid w:val="00107416"/>
    <w:rsid w:val="00107468"/>
    <w:rsid w:val="001074D8"/>
    <w:rsid w:val="00107593"/>
    <w:rsid w:val="001078CF"/>
    <w:rsid w:val="00107AD1"/>
    <w:rsid w:val="00107B4D"/>
    <w:rsid w:val="00107DA2"/>
    <w:rsid w:val="00107EF6"/>
    <w:rsid w:val="00107F7A"/>
    <w:rsid w:val="001101D8"/>
    <w:rsid w:val="00110215"/>
    <w:rsid w:val="00110401"/>
    <w:rsid w:val="00110428"/>
    <w:rsid w:val="001106A9"/>
    <w:rsid w:val="001106AD"/>
    <w:rsid w:val="001109BB"/>
    <w:rsid w:val="00110A80"/>
    <w:rsid w:val="00110A9D"/>
    <w:rsid w:val="00110B09"/>
    <w:rsid w:val="00110C50"/>
    <w:rsid w:val="00110CE6"/>
    <w:rsid w:val="00110CF9"/>
    <w:rsid w:val="00110D17"/>
    <w:rsid w:val="00110DF8"/>
    <w:rsid w:val="00110E13"/>
    <w:rsid w:val="00110F13"/>
    <w:rsid w:val="00110FF5"/>
    <w:rsid w:val="00111096"/>
    <w:rsid w:val="0011112A"/>
    <w:rsid w:val="00111193"/>
    <w:rsid w:val="001111D1"/>
    <w:rsid w:val="001111F7"/>
    <w:rsid w:val="0011123B"/>
    <w:rsid w:val="0011125C"/>
    <w:rsid w:val="001112FB"/>
    <w:rsid w:val="0011133D"/>
    <w:rsid w:val="001114A1"/>
    <w:rsid w:val="001114FA"/>
    <w:rsid w:val="0011150A"/>
    <w:rsid w:val="00111524"/>
    <w:rsid w:val="00111616"/>
    <w:rsid w:val="00111623"/>
    <w:rsid w:val="001117ED"/>
    <w:rsid w:val="001118C5"/>
    <w:rsid w:val="001118C6"/>
    <w:rsid w:val="00111ACF"/>
    <w:rsid w:val="00111AD2"/>
    <w:rsid w:val="00111BA2"/>
    <w:rsid w:val="00111BBA"/>
    <w:rsid w:val="00111BF5"/>
    <w:rsid w:val="00111C24"/>
    <w:rsid w:val="00111D3B"/>
    <w:rsid w:val="00111DB1"/>
    <w:rsid w:val="00111DF9"/>
    <w:rsid w:val="00111E01"/>
    <w:rsid w:val="00111F8B"/>
    <w:rsid w:val="001123E3"/>
    <w:rsid w:val="0011247B"/>
    <w:rsid w:val="001124F3"/>
    <w:rsid w:val="001125A0"/>
    <w:rsid w:val="0011271B"/>
    <w:rsid w:val="001127C0"/>
    <w:rsid w:val="0011280A"/>
    <w:rsid w:val="001128A6"/>
    <w:rsid w:val="00112B04"/>
    <w:rsid w:val="00112C1A"/>
    <w:rsid w:val="00112C42"/>
    <w:rsid w:val="00112CB0"/>
    <w:rsid w:val="00112D2C"/>
    <w:rsid w:val="00112DD0"/>
    <w:rsid w:val="00112E1B"/>
    <w:rsid w:val="00112EB0"/>
    <w:rsid w:val="00112FE8"/>
    <w:rsid w:val="00112FF2"/>
    <w:rsid w:val="00113003"/>
    <w:rsid w:val="0011313E"/>
    <w:rsid w:val="001131AD"/>
    <w:rsid w:val="00113247"/>
    <w:rsid w:val="00113410"/>
    <w:rsid w:val="00113474"/>
    <w:rsid w:val="00113475"/>
    <w:rsid w:val="0011357F"/>
    <w:rsid w:val="001135B7"/>
    <w:rsid w:val="001135D4"/>
    <w:rsid w:val="0011369D"/>
    <w:rsid w:val="001136E5"/>
    <w:rsid w:val="00113751"/>
    <w:rsid w:val="001138C5"/>
    <w:rsid w:val="00113B9A"/>
    <w:rsid w:val="00113CE1"/>
    <w:rsid w:val="00113DB6"/>
    <w:rsid w:val="00113DB9"/>
    <w:rsid w:val="00113DD6"/>
    <w:rsid w:val="00113F44"/>
    <w:rsid w:val="00113F59"/>
    <w:rsid w:val="00114288"/>
    <w:rsid w:val="001142DE"/>
    <w:rsid w:val="00114474"/>
    <w:rsid w:val="001146DA"/>
    <w:rsid w:val="00114730"/>
    <w:rsid w:val="001147FB"/>
    <w:rsid w:val="00114AAA"/>
    <w:rsid w:val="00114AFA"/>
    <w:rsid w:val="00114B3F"/>
    <w:rsid w:val="00114B40"/>
    <w:rsid w:val="00114B80"/>
    <w:rsid w:val="00114D16"/>
    <w:rsid w:val="00114DF8"/>
    <w:rsid w:val="00114E21"/>
    <w:rsid w:val="00114E87"/>
    <w:rsid w:val="00115027"/>
    <w:rsid w:val="001150F8"/>
    <w:rsid w:val="00115217"/>
    <w:rsid w:val="00115388"/>
    <w:rsid w:val="00115442"/>
    <w:rsid w:val="00115614"/>
    <w:rsid w:val="00115686"/>
    <w:rsid w:val="0011584C"/>
    <w:rsid w:val="0011598F"/>
    <w:rsid w:val="00115AE9"/>
    <w:rsid w:val="00115C01"/>
    <w:rsid w:val="00115DB7"/>
    <w:rsid w:val="00115DF2"/>
    <w:rsid w:val="00115EC4"/>
    <w:rsid w:val="00115ECC"/>
    <w:rsid w:val="00116054"/>
    <w:rsid w:val="001161E1"/>
    <w:rsid w:val="001162C3"/>
    <w:rsid w:val="001162D1"/>
    <w:rsid w:val="0011631C"/>
    <w:rsid w:val="00116352"/>
    <w:rsid w:val="0011638E"/>
    <w:rsid w:val="001164ED"/>
    <w:rsid w:val="00116587"/>
    <w:rsid w:val="00116603"/>
    <w:rsid w:val="001168F3"/>
    <w:rsid w:val="00116946"/>
    <w:rsid w:val="0011696E"/>
    <w:rsid w:val="001169C9"/>
    <w:rsid w:val="00116CE9"/>
    <w:rsid w:val="00116F51"/>
    <w:rsid w:val="00117027"/>
    <w:rsid w:val="00117272"/>
    <w:rsid w:val="00117355"/>
    <w:rsid w:val="00117420"/>
    <w:rsid w:val="00117456"/>
    <w:rsid w:val="001179D8"/>
    <w:rsid w:val="00117AB1"/>
    <w:rsid w:val="00117BD1"/>
    <w:rsid w:val="00117EF4"/>
    <w:rsid w:val="00120011"/>
    <w:rsid w:val="001200D7"/>
    <w:rsid w:val="00120164"/>
    <w:rsid w:val="001204BD"/>
    <w:rsid w:val="001204E6"/>
    <w:rsid w:val="00120534"/>
    <w:rsid w:val="0012057D"/>
    <w:rsid w:val="0012057E"/>
    <w:rsid w:val="0012075E"/>
    <w:rsid w:val="001207B9"/>
    <w:rsid w:val="00120A24"/>
    <w:rsid w:val="00120A28"/>
    <w:rsid w:val="00120AE4"/>
    <w:rsid w:val="00120B40"/>
    <w:rsid w:val="00120C64"/>
    <w:rsid w:val="00120CD4"/>
    <w:rsid w:val="00120D3E"/>
    <w:rsid w:val="00120D6E"/>
    <w:rsid w:val="00120DAB"/>
    <w:rsid w:val="00121083"/>
    <w:rsid w:val="001210AD"/>
    <w:rsid w:val="001211AA"/>
    <w:rsid w:val="001211FF"/>
    <w:rsid w:val="001212E0"/>
    <w:rsid w:val="00121361"/>
    <w:rsid w:val="0012136F"/>
    <w:rsid w:val="0012139B"/>
    <w:rsid w:val="001213A0"/>
    <w:rsid w:val="001213E3"/>
    <w:rsid w:val="0012149D"/>
    <w:rsid w:val="0012167E"/>
    <w:rsid w:val="00121764"/>
    <w:rsid w:val="001217CC"/>
    <w:rsid w:val="0012186D"/>
    <w:rsid w:val="00121A33"/>
    <w:rsid w:val="00121A36"/>
    <w:rsid w:val="00121A52"/>
    <w:rsid w:val="00121ADD"/>
    <w:rsid w:val="00121D68"/>
    <w:rsid w:val="00121F5D"/>
    <w:rsid w:val="00121F63"/>
    <w:rsid w:val="00121F80"/>
    <w:rsid w:val="00121F9D"/>
    <w:rsid w:val="00122116"/>
    <w:rsid w:val="00122137"/>
    <w:rsid w:val="00122150"/>
    <w:rsid w:val="001221F8"/>
    <w:rsid w:val="00122236"/>
    <w:rsid w:val="0012226C"/>
    <w:rsid w:val="00122289"/>
    <w:rsid w:val="0012228E"/>
    <w:rsid w:val="001222A7"/>
    <w:rsid w:val="001223AD"/>
    <w:rsid w:val="001224D9"/>
    <w:rsid w:val="00122514"/>
    <w:rsid w:val="0012268C"/>
    <w:rsid w:val="001227C8"/>
    <w:rsid w:val="0012292A"/>
    <w:rsid w:val="00122A3D"/>
    <w:rsid w:val="00122B70"/>
    <w:rsid w:val="00122B80"/>
    <w:rsid w:val="00122BD9"/>
    <w:rsid w:val="00122D1C"/>
    <w:rsid w:val="00122DA9"/>
    <w:rsid w:val="00122DC0"/>
    <w:rsid w:val="00122DDA"/>
    <w:rsid w:val="00122DF2"/>
    <w:rsid w:val="00122E61"/>
    <w:rsid w:val="00122EE2"/>
    <w:rsid w:val="00122F46"/>
    <w:rsid w:val="00122F95"/>
    <w:rsid w:val="00122FEB"/>
    <w:rsid w:val="0012302E"/>
    <w:rsid w:val="001230B6"/>
    <w:rsid w:val="00123250"/>
    <w:rsid w:val="001232A9"/>
    <w:rsid w:val="001232E6"/>
    <w:rsid w:val="00123655"/>
    <w:rsid w:val="001236C3"/>
    <w:rsid w:val="00123789"/>
    <w:rsid w:val="001237FB"/>
    <w:rsid w:val="0012381D"/>
    <w:rsid w:val="00123950"/>
    <w:rsid w:val="001239E3"/>
    <w:rsid w:val="00123A18"/>
    <w:rsid w:val="00123B1E"/>
    <w:rsid w:val="00123B67"/>
    <w:rsid w:val="00123BFE"/>
    <w:rsid w:val="00123C9E"/>
    <w:rsid w:val="00123CE1"/>
    <w:rsid w:val="00123EC0"/>
    <w:rsid w:val="00123F4E"/>
    <w:rsid w:val="001240A2"/>
    <w:rsid w:val="001240E6"/>
    <w:rsid w:val="00124109"/>
    <w:rsid w:val="00124219"/>
    <w:rsid w:val="00124285"/>
    <w:rsid w:val="001242D5"/>
    <w:rsid w:val="00124372"/>
    <w:rsid w:val="0012452C"/>
    <w:rsid w:val="0012460A"/>
    <w:rsid w:val="00124617"/>
    <w:rsid w:val="00124642"/>
    <w:rsid w:val="001246B2"/>
    <w:rsid w:val="00124717"/>
    <w:rsid w:val="00124987"/>
    <w:rsid w:val="001249D0"/>
    <w:rsid w:val="00124B01"/>
    <w:rsid w:val="00124DC4"/>
    <w:rsid w:val="00124EBE"/>
    <w:rsid w:val="00124EE5"/>
    <w:rsid w:val="00124FB6"/>
    <w:rsid w:val="00125079"/>
    <w:rsid w:val="00125281"/>
    <w:rsid w:val="00125344"/>
    <w:rsid w:val="001253C8"/>
    <w:rsid w:val="001253EF"/>
    <w:rsid w:val="001254E4"/>
    <w:rsid w:val="0012556A"/>
    <w:rsid w:val="00125636"/>
    <w:rsid w:val="00125661"/>
    <w:rsid w:val="00125700"/>
    <w:rsid w:val="00125743"/>
    <w:rsid w:val="00125818"/>
    <w:rsid w:val="0012583F"/>
    <w:rsid w:val="0012598F"/>
    <w:rsid w:val="00125AE6"/>
    <w:rsid w:val="00125B34"/>
    <w:rsid w:val="00125B78"/>
    <w:rsid w:val="00125B7A"/>
    <w:rsid w:val="00125B7E"/>
    <w:rsid w:val="00125BC6"/>
    <w:rsid w:val="00125DCE"/>
    <w:rsid w:val="00125E5F"/>
    <w:rsid w:val="00125EED"/>
    <w:rsid w:val="00125FAD"/>
    <w:rsid w:val="00126056"/>
    <w:rsid w:val="0012605B"/>
    <w:rsid w:val="0012606F"/>
    <w:rsid w:val="001260A5"/>
    <w:rsid w:val="001260EF"/>
    <w:rsid w:val="00126101"/>
    <w:rsid w:val="00126118"/>
    <w:rsid w:val="00126194"/>
    <w:rsid w:val="001261E6"/>
    <w:rsid w:val="00126226"/>
    <w:rsid w:val="0012639D"/>
    <w:rsid w:val="001264B3"/>
    <w:rsid w:val="0012694F"/>
    <w:rsid w:val="00126A22"/>
    <w:rsid w:val="00126A28"/>
    <w:rsid w:val="00126BEE"/>
    <w:rsid w:val="00126C35"/>
    <w:rsid w:val="00126C5E"/>
    <w:rsid w:val="00126C71"/>
    <w:rsid w:val="00126D27"/>
    <w:rsid w:val="00126D33"/>
    <w:rsid w:val="00126D4B"/>
    <w:rsid w:val="00126E4A"/>
    <w:rsid w:val="00126F93"/>
    <w:rsid w:val="00127367"/>
    <w:rsid w:val="0012738E"/>
    <w:rsid w:val="0012762A"/>
    <w:rsid w:val="0012766A"/>
    <w:rsid w:val="0012768E"/>
    <w:rsid w:val="00127804"/>
    <w:rsid w:val="0012790F"/>
    <w:rsid w:val="001279A8"/>
    <w:rsid w:val="00127BAE"/>
    <w:rsid w:val="00127C01"/>
    <w:rsid w:val="00127C17"/>
    <w:rsid w:val="00127D47"/>
    <w:rsid w:val="00127DD5"/>
    <w:rsid w:val="00127E1A"/>
    <w:rsid w:val="00127EAF"/>
    <w:rsid w:val="00127EFB"/>
    <w:rsid w:val="00127F2F"/>
    <w:rsid w:val="00127F7F"/>
    <w:rsid w:val="0013003D"/>
    <w:rsid w:val="00130064"/>
    <w:rsid w:val="0013007F"/>
    <w:rsid w:val="001300B6"/>
    <w:rsid w:val="00130278"/>
    <w:rsid w:val="00130353"/>
    <w:rsid w:val="0013042D"/>
    <w:rsid w:val="001304CA"/>
    <w:rsid w:val="001304F1"/>
    <w:rsid w:val="001306F0"/>
    <w:rsid w:val="00130852"/>
    <w:rsid w:val="00130868"/>
    <w:rsid w:val="001308A0"/>
    <w:rsid w:val="001308B9"/>
    <w:rsid w:val="001308D1"/>
    <w:rsid w:val="001308FE"/>
    <w:rsid w:val="00130910"/>
    <w:rsid w:val="00130941"/>
    <w:rsid w:val="00130949"/>
    <w:rsid w:val="00130953"/>
    <w:rsid w:val="001309EB"/>
    <w:rsid w:val="00130A1F"/>
    <w:rsid w:val="00130B14"/>
    <w:rsid w:val="00130BEE"/>
    <w:rsid w:val="00130C6F"/>
    <w:rsid w:val="00130D0F"/>
    <w:rsid w:val="00130E52"/>
    <w:rsid w:val="00130E6B"/>
    <w:rsid w:val="00130E7E"/>
    <w:rsid w:val="0013119C"/>
    <w:rsid w:val="001311B6"/>
    <w:rsid w:val="00131218"/>
    <w:rsid w:val="00131230"/>
    <w:rsid w:val="0013129D"/>
    <w:rsid w:val="001312F0"/>
    <w:rsid w:val="00131348"/>
    <w:rsid w:val="0013145D"/>
    <w:rsid w:val="001314C2"/>
    <w:rsid w:val="001314D2"/>
    <w:rsid w:val="00131641"/>
    <w:rsid w:val="001316ED"/>
    <w:rsid w:val="001317D7"/>
    <w:rsid w:val="001318C1"/>
    <w:rsid w:val="00131B36"/>
    <w:rsid w:val="00131C47"/>
    <w:rsid w:val="00131C5B"/>
    <w:rsid w:val="00131D98"/>
    <w:rsid w:val="00131F48"/>
    <w:rsid w:val="0013206F"/>
    <w:rsid w:val="001320C7"/>
    <w:rsid w:val="001320C8"/>
    <w:rsid w:val="0013210B"/>
    <w:rsid w:val="00132314"/>
    <w:rsid w:val="0013244A"/>
    <w:rsid w:val="00132461"/>
    <w:rsid w:val="0013246F"/>
    <w:rsid w:val="00132489"/>
    <w:rsid w:val="00132631"/>
    <w:rsid w:val="0013272F"/>
    <w:rsid w:val="0013274F"/>
    <w:rsid w:val="00132B0C"/>
    <w:rsid w:val="00132B8B"/>
    <w:rsid w:val="00132BEC"/>
    <w:rsid w:val="00132C42"/>
    <w:rsid w:val="00132D78"/>
    <w:rsid w:val="00132F5C"/>
    <w:rsid w:val="00132F6C"/>
    <w:rsid w:val="00132FE0"/>
    <w:rsid w:val="00133044"/>
    <w:rsid w:val="001330A3"/>
    <w:rsid w:val="00133124"/>
    <w:rsid w:val="0013323E"/>
    <w:rsid w:val="00133395"/>
    <w:rsid w:val="001333AF"/>
    <w:rsid w:val="0013341F"/>
    <w:rsid w:val="001334B0"/>
    <w:rsid w:val="0013352B"/>
    <w:rsid w:val="001335F9"/>
    <w:rsid w:val="00133626"/>
    <w:rsid w:val="00133631"/>
    <w:rsid w:val="00133652"/>
    <w:rsid w:val="00133698"/>
    <w:rsid w:val="00133769"/>
    <w:rsid w:val="001337EE"/>
    <w:rsid w:val="0013389D"/>
    <w:rsid w:val="00133903"/>
    <w:rsid w:val="0013396A"/>
    <w:rsid w:val="00133996"/>
    <w:rsid w:val="00133A26"/>
    <w:rsid w:val="00133AF5"/>
    <w:rsid w:val="00133D1C"/>
    <w:rsid w:val="00133E47"/>
    <w:rsid w:val="00133EC3"/>
    <w:rsid w:val="00133FE0"/>
    <w:rsid w:val="0013402E"/>
    <w:rsid w:val="0013406B"/>
    <w:rsid w:val="00134352"/>
    <w:rsid w:val="001345FF"/>
    <w:rsid w:val="00134602"/>
    <w:rsid w:val="00134694"/>
    <w:rsid w:val="0013475D"/>
    <w:rsid w:val="00134A9D"/>
    <w:rsid w:val="00134D25"/>
    <w:rsid w:val="00134D93"/>
    <w:rsid w:val="00134E43"/>
    <w:rsid w:val="00134E6E"/>
    <w:rsid w:val="0013503F"/>
    <w:rsid w:val="00135048"/>
    <w:rsid w:val="00135061"/>
    <w:rsid w:val="00135137"/>
    <w:rsid w:val="00135147"/>
    <w:rsid w:val="00135344"/>
    <w:rsid w:val="00135348"/>
    <w:rsid w:val="0013536E"/>
    <w:rsid w:val="00135387"/>
    <w:rsid w:val="001354A5"/>
    <w:rsid w:val="00135631"/>
    <w:rsid w:val="00135756"/>
    <w:rsid w:val="0013592E"/>
    <w:rsid w:val="00135989"/>
    <w:rsid w:val="00135A90"/>
    <w:rsid w:val="00135B33"/>
    <w:rsid w:val="00135B62"/>
    <w:rsid w:val="00135CAE"/>
    <w:rsid w:val="00135CB5"/>
    <w:rsid w:val="00135DAB"/>
    <w:rsid w:val="00135E93"/>
    <w:rsid w:val="00135FA1"/>
    <w:rsid w:val="0013605B"/>
    <w:rsid w:val="001360CE"/>
    <w:rsid w:val="00136118"/>
    <w:rsid w:val="001361ED"/>
    <w:rsid w:val="00136272"/>
    <w:rsid w:val="001362C3"/>
    <w:rsid w:val="001362F8"/>
    <w:rsid w:val="001363E0"/>
    <w:rsid w:val="001364D7"/>
    <w:rsid w:val="00136607"/>
    <w:rsid w:val="0013660B"/>
    <w:rsid w:val="001366CF"/>
    <w:rsid w:val="001366E1"/>
    <w:rsid w:val="00136760"/>
    <w:rsid w:val="001368F0"/>
    <w:rsid w:val="00136A1C"/>
    <w:rsid w:val="00136B35"/>
    <w:rsid w:val="00136B70"/>
    <w:rsid w:val="00136C5F"/>
    <w:rsid w:val="00136C61"/>
    <w:rsid w:val="00136CAD"/>
    <w:rsid w:val="00136DE5"/>
    <w:rsid w:val="00136E25"/>
    <w:rsid w:val="00136FA5"/>
    <w:rsid w:val="00136FF7"/>
    <w:rsid w:val="00137094"/>
    <w:rsid w:val="0013710D"/>
    <w:rsid w:val="0013729A"/>
    <w:rsid w:val="001373C7"/>
    <w:rsid w:val="001374A9"/>
    <w:rsid w:val="00137520"/>
    <w:rsid w:val="00137591"/>
    <w:rsid w:val="00137595"/>
    <w:rsid w:val="00137597"/>
    <w:rsid w:val="001375C5"/>
    <w:rsid w:val="001376F3"/>
    <w:rsid w:val="00137A91"/>
    <w:rsid w:val="00137B30"/>
    <w:rsid w:val="00137C75"/>
    <w:rsid w:val="00137C78"/>
    <w:rsid w:val="00137D75"/>
    <w:rsid w:val="00137D85"/>
    <w:rsid w:val="00137DAC"/>
    <w:rsid w:val="00137DBA"/>
    <w:rsid w:val="00137E62"/>
    <w:rsid w:val="00137E87"/>
    <w:rsid w:val="00140075"/>
    <w:rsid w:val="001402C1"/>
    <w:rsid w:val="00140316"/>
    <w:rsid w:val="00140388"/>
    <w:rsid w:val="001403C1"/>
    <w:rsid w:val="00140662"/>
    <w:rsid w:val="001406EC"/>
    <w:rsid w:val="001408D0"/>
    <w:rsid w:val="001408F2"/>
    <w:rsid w:val="00140A47"/>
    <w:rsid w:val="00140BBA"/>
    <w:rsid w:val="00140D52"/>
    <w:rsid w:val="00140D5D"/>
    <w:rsid w:val="00140E09"/>
    <w:rsid w:val="00140E73"/>
    <w:rsid w:val="00140F1B"/>
    <w:rsid w:val="00141007"/>
    <w:rsid w:val="0014111F"/>
    <w:rsid w:val="001411DB"/>
    <w:rsid w:val="0014127E"/>
    <w:rsid w:val="00141395"/>
    <w:rsid w:val="001413BE"/>
    <w:rsid w:val="0014166D"/>
    <w:rsid w:val="001416EC"/>
    <w:rsid w:val="00141757"/>
    <w:rsid w:val="001417C2"/>
    <w:rsid w:val="0014183B"/>
    <w:rsid w:val="001419DB"/>
    <w:rsid w:val="00141B55"/>
    <w:rsid w:val="00141B90"/>
    <w:rsid w:val="00141C32"/>
    <w:rsid w:val="00141D66"/>
    <w:rsid w:val="00141E72"/>
    <w:rsid w:val="00141F30"/>
    <w:rsid w:val="00141FAC"/>
    <w:rsid w:val="00141FF2"/>
    <w:rsid w:val="00142082"/>
    <w:rsid w:val="00142136"/>
    <w:rsid w:val="00142214"/>
    <w:rsid w:val="0014229D"/>
    <w:rsid w:val="001422C2"/>
    <w:rsid w:val="00142350"/>
    <w:rsid w:val="0014250F"/>
    <w:rsid w:val="00142541"/>
    <w:rsid w:val="001425FF"/>
    <w:rsid w:val="0014267D"/>
    <w:rsid w:val="0014298C"/>
    <w:rsid w:val="00142D0A"/>
    <w:rsid w:val="00142E36"/>
    <w:rsid w:val="00143025"/>
    <w:rsid w:val="0014318D"/>
    <w:rsid w:val="001432C3"/>
    <w:rsid w:val="001432C6"/>
    <w:rsid w:val="0014359E"/>
    <w:rsid w:val="001435DF"/>
    <w:rsid w:val="001436FB"/>
    <w:rsid w:val="0014371B"/>
    <w:rsid w:val="0014371C"/>
    <w:rsid w:val="0014385F"/>
    <w:rsid w:val="0014389A"/>
    <w:rsid w:val="00143A0A"/>
    <w:rsid w:val="00143AAB"/>
    <w:rsid w:val="00143C86"/>
    <w:rsid w:val="00143D0D"/>
    <w:rsid w:val="00143F55"/>
    <w:rsid w:val="001440CE"/>
    <w:rsid w:val="001441E4"/>
    <w:rsid w:val="001442DE"/>
    <w:rsid w:val="00144371"/>
    <w:rsid w:val="001443E7"/>
    <w:rsid w:val="00144453"/>
    <w:rsid w:val="0014449B"/>
    <w:rsid w:val="001445AE"/>
    <w:rsid w:val="001445DA"/>
    <w:rsid w:val="001445E0"/>
    <w:rsid w:val="0014469C"/>
    <w:rsid w:val="001449B9"/>
    <w:rsid w:val="001449E0"/>
    <w:rsid w:val="00144A5D"/>
    <w:rsid w:val="00144A91"/>
    <w:rsid w:val="00144AAF"/>
    <w:rsid w:val="00144B0E"/>
    <w:rsid w:val="00144B55"/>
    <w:rsid w:val="00144DBE"/>
    <w:rsid w:val="00144E08"/>
    <w:rsid w:val="00144E19"/>
    <w:rsid w:val="00144EB8"/>
    <w:rsid w:val="00144EE4"/>
    <w:rsid w:val="00144FCE"/>
    <w:rsid w:val="0014507C"/>
    <w:rsid w:val="0014512C"/>
    <w:rsid w:val="00145148"/>
    <w:rsid w:val="0014516C"/>
    <w:rsid w:val="00145174"/>
    <w:rsid w:val="001451E8"/>
    <w:rsid w:val="00145348"/>
    <w:rsid w:val="00145354"/>
    <w:rsid w:val="0014541A"/>
    <w:rsid w:val="001454D3"/>
    <w:rsid w:val="00145578"/>
    <w:rsid w:val="0014557E"/>
    <w:rsid w:val="00145603"/>
    <w:rsid w:val="0014569A"/>
    <w:rsid w:val="00145903"/>
    <w:rsid w:val="0014594C"/>
    <w:rsid w:val="00145B28"/>
    <w:rsid w:val="00145BAC"/>
    <w:rsid w:val="00145C3D"/>
    <w:rsid w:val="00145CDC"/>
    <w:rsid w:val="00145D9E"/>
    <w:rsid w:val="00145F40"/>
    <w:rsid w:val="00145FBC"/>
    <w:rsid w:val="00146012"/>
    <w:rsid w:val="00146093"/>
    <w:rsid w:val="001460E3"/>
    <w:rsid w:val="0014622E"/>
    <w:rsid w:val="00146242"/>
    <w:rsid w:val="0014640D"/>
    <w:rsid w:val="001464BC"/>
    <w:rsid w:val="001464E9"/>
    <w:rsid w:val="00146653"/>
    <w:rsid w:val="00146667"/>
    <w:rsid w:val="00146815"/>
    <w:rsid w:val="00146843"/>
    <w:rsid w:val="00146A09"/>
    <w:rsid w:val="00146C04"/>
    <w:rsid w:val="00146C8C"/>
    <w:rsid w:val="00146D12"/>
    <w:rsid w:val="00146D8A"/>
    <w:rsid w:val="00146DC8"/>
    <w:rsid w:val="00146DDA"/>
    <w:rsid w:val="00146DE2"/>
    <w:rsid w:val="00146EB1"/>
    <w:rsid w:val="0014728D"/>
    <w:rsid w:val="00147332"/>
    <w:rsid w:val="001473C0"/>
    <w:rsid w:val="0014752D"/>
    <w:rsid w:val="0014754A"/>
    <w:rsid w:val="00147558"/>
    <w:rsid w:val="001475D9"/>
    <w:rsid w:val="0014772A"/>
    <w:rsid w:val="0014775D"/>
    <w:rsid w:val="00147791"/>
    <w:rsid w:val="0014785B"/>
    <w:rsid w:val="00147890"/>
    <w:rsid w:val="001478A4"/>
    <w:rsid w:val="001478C8"/>
    <w:rsid w:val="00147902"/>
    <w:rsid w:val="0014797E"/>
    <w:rsid w:val="00147AC5"/>
    <w:rsid w:val="00147BDB"/>
    <w:rsid w:val="00147BEF"/>
    <w:rsid w:val="00147C96"/>
    <w:rsid w:val="00147E3F"/>
    <w:rsid w:val="00150087"/>
    <w:rsid w:val="001500B8"/>
    <w:rsid w:val="001500FA"/>
    <w:rsid w:val="0015016D"/>
    <w:rsid w:val="00150175"/>
    <w:rsid w:val="0015018B"/>
    <w:rsid w:val="001501BE"/>
    <w:rsid w:val="00150226"/>
    <w:rsid w:val="001502DB"/>
    <w:rsid w:val="0015031F"/>
    <w:rsid w:val="001503B1"/>
    <w:rsid w:val="001503CE"/>
    <w:rsid w:val="001503EA"/>
    <w:rsid w:val="001503EF"/>
    <w:rsid w:val="001503FD"/>
    <w:rsid w:val="00150499"/>
    <w:rsid w:val="001504A2"/>
    <w:rsid w:val="00150544"/>
    <w:rsid w:val="001505D6"/>
    <w:rsid w:val="00150787"/>
    <w:rsid w:val="001508C0"/>
    <w:rsid w:val="0015095F"/>
    <w:rsid w:val="001509E4"/>
    <w:rsid w:val="001509EB"/>
    <w:rsid w:val="00150BC7"/>
    <w:rsid w:val="00150C0F"/>
    <w:rsid w:val="00150C56"/>
    <w:rsid w:val="00150C75"/>
    <w:rsid w:val="00150DE6"/>
    <w:rsid w:val="00150FC5"/>
    <w:rsid w:val="0015106D"/>
    <w:rsid w:val="001510D4"/>
    <w:rsid w:val="001511A3"/>
    <w:rsid w:val="001511AF"/>
    <w:rsid w:val="00151299"/>
    <w:rsid w:val="001512D5"/>
    <w:rsid w:val="00151378"/>
    <w:rsid w:val="001516F1"/>
    <w:rsid w:val="0015174D"/>
    <w:rsid w:val="00151927"/>
    <w:rsid w:val="00151A21"/>
    <w:rsid w:val="00151A24"/>
    <w:rsid w:val="00151A87"/>
    <w:rsid w:val="00151CA7"/>
    <w:rsid w:val="00151DC9"/>
    <w:rsid w:val="00151ECB"/>
    <w:rsid w:val="00151F0E"/>
    <w:rsid w:val="00152038"/>
    <w:rsid w:val="00152081"/>
    <w:rsid w:val="001520DA"/>
    <w:rsid w:val="0015220C"/>
    <w:rsid w:val="001522D2"/>
    <w:rsid w:val="00152461"/>
    <w:rsid w:val="001527AB"/>
    <w:rsid w:val="00152913"/>
    <w:rsid w:val="00152B1E"/>
    <w:rsid w:val="00152BE4"/>
    <w:rsid w:val="00152BF5"/>
    <w:rsid w:val="00152CDA"/>
    <w:rsid w:val="00152CEB"/>
    <w:rsid w:val="00152D0F"/>
    <w:rsid w:val="00152E27"/>
    <w:rsid w:val="00152E6C"/>
    <w:rsid w:val="00152FF2"/>
    <w:rsid w:val="00153010"/>
    <w:rsid w:val="0015301B"/>
    <w:rsid w:val="00153189"/>
    <w:rsid w:val="00153254"/>
    <w:rsid w:val="001532F6"/>
    <w:rsid w:val="0015334A"/>
    <w:rsid w:val="00153380"/>
    <w:rsid w:val="001534A4"/>
    <w:rsid w:val="001535A0"/>
    <w:rsid w:val="001535AE"/>
    <w:rsid w:val="001535B3"/>
    <w:rsid w:val="00153653"/>
    <w:rsid w:val="0015370F"/>
    <w:rsid w:val="0015383E"/>
    <w:rsid w:val="00153B1A"/>
    <w:rsid w:val="00153C40"/>
    <w:rsid w:val="00153D4C"/>
    <w:rsid w:val="00153D6B"/>
    <w:rsid w:val="00153EB9"/>
    <w:rsid w:val="00153EEA"/>
    <w:rsid w:val="00153F43"/>
    <w:rsid w:val="00154082"/>
    <w:rsid w:val="00154138"/>
    <w:rsid w:val="00154274"/>
    <w:rsid w:val="0015440B"/>
    <w:rsid w:val="0015453B"/>
    <w:rsid w:val="001545CC"/>
    <w:rsid w:val="001545FB"/>
    <w:rsid w:val="00154618"/>
    <w:rsid w:val="001546E9"/>
    <w:rsid w:val="0015484D"/>
    <w:rsid w:val="001548BE"/>
    <w:rsid w:val="001549A4"/>
    <w:rsid w:val="00154A72"/>
    <w:rsid w:val="00154B44"/>
    <w:rsid w:val="00154D3B"/>
    <w:rsid w:val="00154D44"/>
    <w:rsid w:val="00154D81"/>
    <w:rsid w:val="00154DFE"/>
    <w:rsid w:val="00154F50"/>
    <w:rsid w:val="0015503D"/>
    <w:rsid w:val="00155087"/>
    <w:rsid w:val="0015508E"/>
    <w:rsid w:val="001550A0"/>
    <w:rsid w:val="0015517E"/>
    <w:rsid w:val="001551C9"/>
    <w:rsid w:val="00155252"/>
    <w:rsid w:val="001552D7"/>
    <w:rsid w:val="0015532A"/>
    <w:rsid w:val="001554CF"/>
    <w:rsid w:val="00155530"/>
    <w:rsid w:val="00155741"/>
    <w:rsid w:val="00155961"/>
    <w:rsid w:val="0015598D"/>
    <w:rsid w:val="00155A1C"/>
    <w:rsid w:val="00155B20"/>
    <w:rsid w:val="00155C44"/>
    <w:rsid w:val="00155C84"/>
    <w:rsid w:val="00155E9C"/>
    <w:rsid w:val="00156061"/>
    <w:rsid w:val="001560A4"/>
    <w:rsid w:val="00156109"/>
    <w:rsid w:val="00156145"/>
    <w:rsid w:val="001562B9"/>
    <w:rsid w:val="001562F6"/>
    <w:rsid w:val="00156381"/>
    <w:rsid w:val="001563CB"/>
    <w:rsid w:val="00156447"/>
    <w:rsid w:val="001564C7"/>
    <w:rsid w:val="0015658A"/>
    <w:rsid w:val="001565BA"/>
    <w:rsid w:val="001565F0"/>
    <w:rsid w:val="001565FD"/>
    <w:rsid w:val="00156727"/>
    <w:rsid w:val="00156728"/>
    <w:rsid w:val="001567CC"/>
    <w:rsid w:val="0015687F"/>
    <w:rsid w:val="001568DA"/>
    <w:rsid w:val="001569B2"/>
    <w:rsid w:val="00156AA0"/>
    <w:rsid w:val="00156BAF"/>
    <w:rsid w:val="00156C4D"/>
    <w:rsid w:val="00156D12"/>
    <w:rsid w:val="00156DB6"/>
    <w:rsid w:val="00156E84"/>
    <w:rsid w:val="00156ED0"/>
    <w:rsid w:val="00156F3E"/>
    <w:rsid w:val="00156FAA"/>
    <w:rsid w:val="001571BC"/>
    <w:rsid w:val="0015721D"/>
    <w:rsid w:val="00157338"/>
    <w:rsid w:val="00157357"/>
    <w:rsid w:val="00157405"/>
    <w:rsid w:val="00157447"/>
    <w:rsid w:val="001575D2"/>
    <w:rsid w:val="001578AB"/>
    <w:rsid w:val="001578B5"/>
    <w:rsid w:val="00157910"/>
    <w:rsid w:val="0015792F"/>
    <w:rsid w:val="00157936"/>
    <w:rsid w:val="001579C3"/>
    <w:rsid w:val="001579E9"/>
    <w:rsid w:val="00157A52"/>
    <w:rsid w:val="00157B03"/>
    <w:rsid w:val="00157B74"/>
    <w:rsid w:val="00157C16"/>
    <w:rsid w:val="00157CF4"/>
    <w:rsid w:val="00157F9C"/>
    <w:rsid w:val="00157FC2"/>
    <w:rsid w:val="00157FC3"/>
    <w:rsid w:val="00160056"/>
    <w:rsid w:val="0016021A"/>
    <w:rsid w:val="00160250"/>
    <w:rsid w:val="001602A5"/>
    <w:rsid w:val="00160459"/>
    <w:rsid w:val="0016046D"/>
    <w:rsid w:val="00160560"/>
    <w:rsid w:val="00160596"/>
    <w:rsid w:val="001605A5"/>
    <w:rsid w:val="001606BB"/>
    <w:rsid w:val="001606D6"/>
    <w:rsid w:val="001606EF"/>
    <w:rsid w:val="0016075D"/>
    <w:rsid w:val="00160792"/>
    <w:rsid w:val="001607E2"/>
    <w:rsid w:val="001608BA"/>
    <w:rsid w:val="00160A3F"/>
    <w:rsid w:val="00160AD1"/>
    <w:rsid w:val="00160B85"/>
    <w:rsid w:val="00160BB1"/>
    <w:rsid w:val="00160F05"/>
    <w:rsid w:val="00161089"/>
    <w:rsid w:val="001610D2"/>
    <w:rsid w:val="001610FD"/>
    <w:rsid w:val="00161180"/>
    <w:rsid w:val="001611AF"/>
    <w:rsid w:val="001612EE"/>
    <w:rsid w:val="001613A5"/>
    <w:rsid w:val="00161482"/>
    <w:rsid w:val="0016169D"/>
    <w:rsid w:val="00161730"/>
    <w:rsid w:val="0016173A"/>
    <w:rsid w:val="001617F7"/>
    <w:rsid w:val="0016183B"/>
    <w:rsid w:val="00161852"/>
    <w:rsid w:val="001618BB"/>
    <w:rsid w:val="001618D1"/>
    <w:rsid w:val="001618EE"/>
    <w:rsid w:val="00161947"/>
    <w:rsid w:val="00161976"/>
    <w:rsid w:val="00161F03"/>
    <w:rsid w:val="00161F43"/>
    <w:rsid w:val="001620A5"/>
    <w:rsid w:val="00162110"/>
    <w:rsid w:val="00162199"/>
    <w:rsid w:val="00162276"/>
    <w:rsid w:val="00162358"/>
    <w:rsid w:val="0016235B"/>
    <w:rsid w:val="001623AA"/>
    <w:rsid w:val="001623AC"/>
    <w:rsid w:val="0016247D"/>
    <w:rsid w:val="001628ED"/>
    <w:rsid w:val="001629EA"/>
    <w:rsid w:val="00162ABF"/>
    <w:rsid w:val="00162B31"/>
    <w:rsid w:val="00162B51"/>
    <w:rsid w:val="00162C1C"/>
    <w:rsid w:val="00162C3A"/>
    <w:rsid w:val="00162D96"/>
    <w:rsid w:val="00162E29"/>
    <w:rsid w:val="00162EAD"/>
    <w:rsid w:val="00162F81"/>
    <w:rsid w:val="00162FD8"/>
    <w:rsid w:val="0016301B"/>
    <w:rsid w:val="00163023"/>
    <w:rsid w:val="00163079"/>
    <w:rsid w:val="001630BC"/>
    <w:rsid w:val="00163181"/>
    <w:rsid w:val="00163350"/>
    <w:rsid w:val="001635B0"/>
    <w:rsid w:val="001635C2"/>
    <w:rsid w:val="0016367B"/>
    <w:rsid w:val="00163688"/>
    <w:rsid w:val="00163813"/>
    <w:rsid w:val="00163836"/>
    <w:rsid w:val="00163866"/>
    <w:rsid w:val="001638A5"/>
    <w:rsid w:val="0016393C"/>
    <w:rsid w:val="001639F1"/>
    <w:rsid w:val="00163B80"/>
    <w:rsid w:val="00163BB7"/>
    <w:rsid w:val="00163BFB"/>
    <w:rsid w:val="00163CF8"/>
    <w:rsid w:val="00163E97"/>
    <w:rsid w:val="00164095"/>
    <w:rsid w:val="00164350"/>
    <w:rsid w:val="00164381"/>
    <w:rsid w:val="0016460E"/>
    <w:rsid w:val="001647DC"/>
    <w:rsid w:val="001647F3"/>
    <w:rsid w:val="00164BE0"/>
    <w:rsid w:val="00164C13"/>
    <w:rsid w:val="00164C43"/>
    <w:rsid w:val="00164C5D"/>
    <w:rsid w:val="00164D3F"/>
    <w:rsid w:val="00164D8E"/>
    <w:rsid w:val="00164EA9"/>
    <w:rsid w:val="00164EE4"/>
    <w:rsid w:val="00164F5B"/>
    <w:rsid w:val="0016505C"/>
    <w:rsid w:val="001650A2"/>
    <w:rsid w:val="00165153"/>
    <w:rsid w:val="00165168"/>
    <w:rsid w:val="00165293"/>
    <w:rsid w:val="0016533B"/>
    <w:rsid w:val="001653AF"/>
    <w:rsid w:val="00165555"/>
    <w:rsid w:val="0016564F"/>
    <w:rsid w:val="00165688"/>
    <w:rsid w:val="0016575D"/>
    <w:rsid w:val="0016581D"/>
    <w:rsid w:val="00165931"/>
    <w:rsid w:val="00165958"/>
    <w:rsid w:val="00165B26"/>
    <w:rsid w:val="00165C06"/>
    <w:rsid w:val="00165C12"/>
    <w:rsid w:val="00165C9F"/>
    <w:rsid w:val="00165CAD"/>
    <w:rsid w:val="00165CAE"/>
    <w:rsid w:val="00165D74"/>
    <w:rsid w:val="00165DDA"/>
    <w:rsid w:val="00165EF1"/>
    <w:rsid w:val="00166074"/>
    <w:rsid w:val="001661C8"/>
    <w:rsid w:val="00166223"/>
    <w:rsid w:val="00166319"/>
    <w:rsid w:val="0016632E"/>
    <w:rsid w:val="00166453"/>
    <w:rsid w:val="00166484"/>
    <w:rsid w:val="00166532"/>
    <w:rsid w:val="001666B6"/>
    <w:rsid w:val="00166755"/>
    <w:rsid w:val="001667AC"/>
    <w:rsid w:val="001668D4"/>
    <w:rsid w:val="00166902"/>
    <w:rsid w:val="00166BD8"/>
    <w:rsid w:val="00166D60"/>
    <w:rsid w:val="00166DA6"/>
    <w:rsid w:val="00166FD1"/>
    <w:rsid w:val="001670B2"/>
    <w:rsid w:val="001671F7"/>
    <w:rsid w:val="001673ED"/>
    <w:rsid w:val="00167441"/>
    <w:rsid w:val="00167501"/>
    <w:rsid w:val="00167553"/>
    <w:rsid w:val="00167562"/>
    <w:rsid w:val="0016758B"/>
    <w:rsid w:val="00167672"/>
    <w:rsid w:val="00167781"/>
    <w:rsid w:val="001677EA"/>
    <w:rsid w:val="00167822"/>
    <w:rsid w:val="001679E2"/>
    <w:rsid w:val="001679E6"/>
    <w:rsid w:val="00167C65"/>
    <w:rsid w:val="00167D20"/>
    <w:rsid w:val="00167E9F"/>
    <w:rsid w:val="00167F0B"/>
    <w:rsid w:val="00167F57"/>
    <w:rsid w:val="00167FCB"/>
    <w:rsid w:val="00167FE4"/>
    <w:rsid w:val="00167FEA"/>
    <w:rsid w:val="00170003"/>
    <w:rsid w:val="00170382"/>
    <w:rsid w:val="00170383"/>
    <w:rsid w:val="0017050E"/>
    <w:rsid w:val="001705C5"/>
    <w:rsid w:val="0017070C"/>
    <w:rsid w:val="00170734"/>
    <w:rsid w:val="001707A8"/>
    <w:rsid w:val="0017087E"/>
    <w:rsid w:val="00170983"/>
    <w:rsid w:val="00170A22"/>
    <w:rsid w:val="00170AEC"/>
    <w:rsid w:val="00170B53"/>
    <w:rsid w:val="00171129"/>
    <w:rsid w:val="00171132"/>
    <w:rsid w:val="00171301"/>
    <w:rsid w:val="001713A1"/>
    <w:rsid w:val="00171552"/>
    <w:rsid w:val="001715C8"/>
    <w:rsid w:val="00171684"/>
    <w:rsid w:val="001716B0"/>
    <w:rsid w:val="00171923"/>
    <w:rsid w:val="00171AD0"/>
    <w:rsid w:val="00171C96"/>
    <w:rsid w:val="00171D59"/>
    <w:rsid w:val="00171D71"/>
    <w:rsid w:val="00171E57"/>
    <w:rsid w:val="00171E64"/>
    <w:rsid w:val="00171E8B"/>
    <w:rsid w:val="00171F0A"/>
    <w:rsid w:val="00172030"/>
    <w:rsid w:val="001720E9"/>
    <w:rsid w:val="001721F1"/>
    <w:rsid w:val="00172226"/>
    <w:rsid w:val="00172260"/>
    <w:rsid w:val="00172296"/>
    <w:rsid w:val="001722FE"/>
    <w:rsid w:val="00172379"/>
    <w:rsid w:val="0017240C"/>
    <w:rsid w:val="00172475"/>
    <w:rsid w:val="00172523"/>
    <w:rsid w:val="0017255C"/>
    <w:rsid w:val="001726A3"/>
    <w:rsid w:val="001726CF"/>
    <w:rsid w:val="00172838"/>
    <w:rsid w:val="00172910"/>
    <w:rsid w:val="00172926"/>
    <w:rsid w:val="001729B1"/>
    <w:rsid w:val="00172A0E"/>
    <w:rsid w:val="00172AFD"/>
    <w:rsid w:val="00172CA4"/>
    <w:rsid w:val="00172CE2"/>
    <w:rsid w:val="00172EFC"/>
    <w:rsid w:val="00172F4B"/>
    <w:rsid w:val="00172F7A"/>
    <w:rsid w:val="001731DC"/>
    <w:rsid w:val="0017327E"/>
    <w:rsid w:val="00173403"/>
    <w:rsid w:val="001735A3"/>
    <w:rsid w:val="0017378D"/>
    <w:rsid w:val="00173925"/>
    <w:rsid w:val="00173A51"/>
    <w:rsid w:val="00173A9C"/>
    <w:rsid w:val="00173C78"/>
    <w:rsid w:val="00173D6B"/>
    <w:rsid w:val="00173E39"/>
    <w:rsid w:val="00173E6E"/>
    <w:rsid w:val="00173F28"/>
    <w:rsid w:val="00173F85"/>
    <w:rsid w:val="00173FB6"/>
    <w:rsid w:val="00174003"/>
    <w:rsid w:val="0017403A"/>
    <w:rsid w:val="00174075"/>
    <w:rsid w:val="001741B3"/>
    <w:rsid w:val="001742DD"/>
    <w:rsid w:val="0017430D"/>
    <w:rsid w:val="001745F1"/>
    <w:rsid w:val="00174688"/>
    <w:rsid w:val="0017472C"/>
    <w:rsid w:val="001747B8"/>
    <w:rsid w:val="00174869"/>
    <w:rsid w:val="001748A4"/>
    <w:rsid w:val="001748CE"/>
    <w:rsid w:val="001748E1"/>
    <w:rsid w:val="001748FE"/>
    <w:rsid w:val="00174B3A"/>
    <w:rsid w:val="00174B97"/>
    <w:rsid w:val="00174C16"/>
    <w:rsid w:val="00174CB3"/>
    <w:rsid w:val="00174E57"/>
    <w:rsid w:val="00174E6B"/>
    <w:rsid w:val="00174E80"/>
    <w:rsid w:val="00174E81"/>
    <w:rsid w:val="00174E9D"/>
    <w:rsid w:val="00174E9F"/>
    <w:rsid w:val="00174F4D"/>
    <w:rsid w:val="00175020"/>
    <w:rsid w:val="001750D2"/>
    <w:rsid w:val="001750DE"/>
    <w:rsid w:val="00175244"/>
    <w:rsid w:val="0017525E"/>
    <w:rsid w:val="00175307"/>
    <w:rsid w:val="0017533E"/>
    <w:rsid w:val="0017544E"/>
    <w:rsid w:val="001754FA"/>
    <w:rsid w:val="001755AB"/>
    <w:rsid w:val="001755BE"/>
    <w:rsid w:val="001755DD"/>
    <w:rsid w:val="001756C7"/>
    <w:rsid w:val="00175737"/>
    <w:rsid w:val="00175773"/>
    <w:rsid w:val="00175806"/>
    <w:rsid w:val="00175977"/>
    <w:rsid w:val="001759A7"/>
    <w:rsid w:val="00175A0B"/>
    <w:rsid w:val="00175CA6"/>
    <w:rsid w:val="00175D4E"/>
    <w:rsid w:val="00175DB3"/>
    <w:rsid w:val="00175E69"/>
    <w:rsid w:val="00175E72"/>
    <w:rsid w:val="00176069"/>
    <w:rsid w:val="001761B3"/>
    <w:rsid w:val="00176258"/>
    <w:rsid w:val="001762C6"/>
    <w:rsid w:val="001764E6"/>
    <w:rsid w:val="001764F7"/>
    <w:rsid w:val="0017667F"/>
    <w:rsid w:val="001768B2"/>
    <w:rsid w:val="00176904"/>
    <w:rsid w:val="00176975"/>
    <w:rsid w:val="0017699F"/>
    <w:rsid w:val="001769E2"/>
    <w:rsid w:val="00176AF5"/>
    <w:rsid w:val="00176B7E"/>
    <w:rsid w:val="00176D4B"/>
    <w:rsid w:val="00176E0B"/>
    <w:rsid w:val="00176F96"/>
    <w:rsid w:val="0017702A"/>
    <w:rsid w:val="0017706E"/>
    <w:rsid w:val="001771B3"/>
    <w:rsid w:val="001771F8"/>
    <w:rsid w:val="00177235"/>
    <w:rsid w:val="0017727A"/>
    <w:rsid w:val="00177293"/>
    <w:rsid w:val="0017740A"/>
    <w:rsid w:val="00177457"/>
    <w:rsid w:val="001774FA"/>
    <w:rsid w:val="0017755B"/>
    <w:rsid w:val="00177625"/>
    <w:rsid w:val="00177657"/>
    <w:rsid w:val="0017765D"/>
    <w:rsid w:val="0017766B"/>
    <w:rsid w:val="00177670"/>
    <w:rsid w:val="0017779E"/>
    <w:rsid w:val="001777B9"/>
    <w:rsid w:val="001777FE"/>
    <w:rsid w:val="0017780D"/>
    <w:rsid w:val="00177959"/>
    <w:rsid w:val="00177B1E"/>
    <w:rsid w:val="00177BC9"/>
    <w:rsid w:val="00177C7F"/>
    <w:rsid w:val="00177E37"/>
    <w:rsid w:val="00177E63"/>
    <w:rsid w:val="0018011D"/>
    <w:rsid w:val="0018023B"/>
    <w:rsid w:val="0018070B"/>
    <w:rsid w:val="0018073E"/>
    <w:rsid w:val="001807B6"/>
    <w:rsid w:val="0018083C"/>
    <w:rsid w:val="00180976"/>
    <w:rsid w:val="00180CE0"/>
    <w:rsid w:val="00180E8C"/>
    <w:rsid w:val="00180EB3"/>
    <w:rsid w:val="00180F96"/>
    <w:rsid w:val="00181083"/>
    <w:rsid w:val="00181162"/>
    <w:rsid w:val="0018117A"/>
    <w:rsid w:val="001811B6"/>
    <w:rsid w:val="00181360"/>
    <w:rsid w:val="00181383"/>
    <w:rsid w:val="00181432"/>
    <w:rsid w:val="00181506"/>
    <w:rsid w:val="00181569"/>
    <w:rsid w:val="001815EA"/>
    <w:rsid w:val="00181622"/>
    <w:rsid w:val="00181744"/>
    <w:rsid w:val="00181890"/>
    <w:rsid w:val="0018196F"/>
    <w:rsid w:val="00181977"/>
    <w:rsid w:val="001819A9"/>
    <w:rsid w:val="001819FC"/>
    <w:rsid w:val="001819FF"/>
    <w:rsid w:val="00181AF9"/>
    <w:rsid w:val="00181B54"/>
    <w:rsid w:val="00181B7D"/>
    <w:rsid w:val="00181C50"/>
    <w:rsid w:val="00181DAD"/>
    <w:rsid w:val="00181EFA"/>
    <w:rsid w:val="00181F00"/>
    <w:rsid w:val="00181F3B"/>
    <w:rsid w:val="001820E9"/>
    <w:rsid w:val="0018211D"/>
    <w:rsid w:val="0018222E"/>
    <w:rsid w:val="00182248"/>
    <w:rsid w:val="001822D8"/>
    <w:rsid w:val="00182358"/>
    <w:rsid w:val="001824C6"/>
    <w:rsid w:val="001825B2"/>
    <w:rsid w:val="001825EA"/>
    <w:rsid w:val="00182669"/>
    <w:rsid w:val="001826C3"/>
    <w:rsid w:val="0018274D"/>
    <w:rsid w:val="0018282C"/>
    <w:rsid w:val="001828EC"/>
    <w:rsid w:val="001828F2"/>
    <w:rsid w:val="0018291A"/>
    <w:rsid w:val="00182976"/>
    <w:rsid w:val="001829BB"/>
    <w:rsid w:val="00182A2A"/>
    <w:rsid w:val="00182A79"/>
    <w:rsid w:val="00182ABC"/>
    <w:rsid w:val="00182BA7"/>
    <w:rsid w:val="00182BFC"/>
    <w:rsid w:val="00182C13"/>
    <w:rsid w:val="00182C54"/>
    <w:rsid w:val="00182D05"/>
    <w:rsid w:val="00182D21"/>
    <w:rsid w:val="00182D3B"/>
    <w:rsid w:val="00182E3E"/>
    <w:rsid w:val="00182E94"/>
    <w:rsid w:val="00182F51"/>
    <w:rsid w:val="0018302A"/>
    <w:rsid w:val="0018315F"/>
    <w:rsid w:val="00183170"/>
    <w:rsid w:val="001832FE"/>
    <w:rsid w:val="0018335F"/>
    <w:rsid w:val="001834DD"/>
    <w:rsid w:val="001836ED"/>
    <w:rsid w:val="001836FD"/>
    <w:rsid w:val="0018380D"/>
    <w:rsid w:val="0018380E"/>
    <w:rsid w:val="0018382C"/>
    <w:rsid w:val="001838C2"/>
    <w:rsid w:val="0018396A"/>
    <w:rsid w:val="001839FE"/>
    <w:rsid w:val="00183DD0"/>
    <w:rsid w:val="00183F17"/>
    <w:rsid w:val="00183FB1"/>
    <w:rsid w:val="00183FFF"/>
    <w:rsid w:val="0018420A"/>
    <w:rsid w:val="00184490"/>
    <w:rsid w:val="00184492"/>
    <w:rsid w:val="001844DB"/>
    <w:rsid w:val="00184559"/>
    <w:rsid w:val="0018461F"/>
    <w:rsid w:val="00184707"/>
    <w:rsid w:val="001848A1"/>
    <w:rsid w:val="00184945"/>
    <w:rsid w:val="00184A49"/>
    <w:rsid w:val="00184C07"/>
    <w:rsid w:val="00184C0F"/>
    <w:rsid w:val="00184D5A"/>
    <w:rsid w:val="00184DF9"/>
    <w:rsid w:val="00184F76"/>
    <w:rsid w:val="00185274"/>
    <w:rsid w:val="00185524"/>
    <w:rsid w:val="0018561C"/>
    <w:rsid w:val="001856A7"/>
    <w:rsid w:val="001857B6"/>
    <w:rsid w:val="00185876"/>
    <w:rsid w:val="0018589C"/>
    <w:rsid w:val="00185993"/>
    <w:rsid w:val="001859A5"/>
    <w:rsid w:val="00185ABC"/>
    <w:rsid w:val="00185B00"/>
    <w:rsid w:val="00185B96"/>
    <w:rsid w:val="00185E68"/>
    <w:rsid w:val="00185F53"/>
    <w:rsid w:val="0018601D"/>
    <w:rsid w:val="00186031"/>
    <w:rsid w:val="00186035"/>
    <w:rsid w:val="001861B9"/>
    <w:rsid w:val="001862B7"/>
    <w:rsid w:val="001862F0"/>
    <w:rsid w:val="0018631E"/>
    <w:rsid w:val="0018642F"/>
    <w:rsid w:val="00186483"/>
    <w:rsid w:val="00186723"/>
    <w:rsid w:val="0018687F"/>
    <w:rsid w:val="00186997"/>
    <w:rsid w:val="001869BC"/>
    <w:rsid w:val="00186AE4"/>
    <w:rsid w:val="00186B8B"/>
    <w:rsid w:val="00186CB7"/>
    <w:rsid w:val="00186E6F"/>
    <w:rsid w:val="00186F3B"/>
    <w:rsid w:val="00186F48"/>
    <w:rsid w:val="00186F90"/>
    <w:rsid w:val="00187063"/>
    <w:rsid w:val="001870DF"/>
    <w:rsid w:val="00187229"/>
    <w:rsid w:val="0018725B"/>
    <w:rsid w:val="001872D8"/>
    <w:rsid w:val="001874C3"/>
    <w:rsid w:val="0018760C"/>
    <w:rsid w:val="001878A6"/>
    <w:rsid w:val="001878D8"/>
    <w:rsid w:val="0018791C"/>
    <w:rsid w:val="00187A97"/>
    <w:rsid w:val="00187C29"/>
    <w:rsid w:val="00187C37"/>
    <w:rsid w:val="00187D05"/>
    <w:rsid w:val="00187F67"/>
    <w:rsid w:val="00187F87"/>
    <w:rsid w:val="00187FC8"/>
    <w:rsid w:val="0019018E"/>
    <w:rsid w:val="00190196"/>
    <w:rsid w:val="001901BA"/>
    <w:rsid w:val="001901E1"/>
    <w:rsid w:val="00190211"/>
    <w:rsid w:val="0019025C"/>
    <w:rsid w:val="001902F6"/>
    <w:rsid w:val="001903D9"/>
    <w:rsid w:val="001904B6"/>
    <w:rsid w:val="001904F2"/>
    <w:rsid w:val="001905A7"/>
    <w:rsid w:val="0019090C"/>
    <w:rsid w:val="00190948"/>
    <w:rsid w:val="00190ABB"/>
    <w:rsid w:val="00190B1A"/>
    <w:rsid w:val="00190BD6"/>
    <w:rsid w:val="00190BF6"/>
    <w:rsid w:val="00190C27"/>
    <w:rsid w:val="00191340"/>
    <w:rsid w:val="001913CA"/>
    <w:rsid w:val="00191445"/>
    <w:rsid w:val="001915EC"/>
    <w:rsid w:val="0019172C"/>
    <w:rsid w:val="001917D8"/>
    <w:rsid w:val="001917EF"/>
    <w:rsid w:val="00191BB3"/>
    <w:rsid w:val="00191C6B"/>
    <w:rsid w:val="00191CDB"/>
    <w:rsid w:val="00191E5C"/>
    <w:rsid w:val="00191F35"/>
    <w:rsid w:val="00191F99"/>
    <w:rsid w:val="0019203B"/>
    <w:rsid w:val="001920F6"/>
    <w:rsid w:val="00192132"/>
    <w:rsid w:val="00192176"/>
    <w:rsid w:val="001921CB"/>
    <w:rsid w:val="0019231E"/>
    <w:rsid w:val="001923A0"/>
    <w:rsid w:val="001923E8"/>
    <w:rsid w:val="001924A8"/>
    <w:rsid w:val="001925F8"/>
    <w:rsid w:val="0019266E"/>
    <w:rsid w:val="001927DA"/>
    <w:rsid w:val="001928C3"/>
    <w:rsid w:val="00192B31"/>
    <w:rsid w:val="00192D5A"/>
    <w:rsid w:val="00192DE5"/>
    <w:rsid w:val="00192DEC"/>
    <w:rsid w:val="00192E46"/>
    <w:rsid w:val="00192FBD"/>
    <w:rsid w:val="00193107"/>
    <w:rsid w:val="0019311F"/>
    <w:rsid w:val="001931BB"/>
    <w:rsid w:val="00193236"/>
    <w:rsid w:val="001932C5"/>
    <w:rsid w:val="0019337D"/>
    <w:rsid w:val="00193464"/>
    <w:rsid w:val="00193467"/>
    <w:rsid w:val="0019346C"/>
    <w:rsid w:val="001934A8"/>
    <w:rsid w:val="001935D8"/>
    <w:rsid w:val="00193609"/>
    <w:rsid w:val="00193722"/>
    <w:rsid w:val="00193733"/>
    <w:rsid w:val="00193771"/>
    <w:rsid w:val="0019386A"/>
    <w:rsid w:val="001939CC"/>
    <w:rsid w:val="00193A3A"/>
    <w:rsid w:val="00193D26"/>
    <w:rsid w:val="00193DEB"/>
    <w:rsid w:val="00193DF8"/>
    <w:rsid w:val="00193E6E"/>
    <w:rsid w:val="00193E87"/>
    <w:rsid w:val="00194021"/>
    <w:rsid w:val="001944AE"/>
    <w:rsid w:val="0019452E"/>
    <w:rsid w:val="00194543"/>
    <w:rsid w:val="00194612"/>
    <w:rsid w:val="00194629"/>
    <w:rsid w:val="00194789"/>
    <w:rsid w:val="00194A18"/>
    <w:rsid w:val="00194AC3"/>
    <w:rsid w:val="00194B2E"/>
    <w:rsid w:val="00194BB6"/>
    <w:rsid w:val="00194CE4"/>
    <w:rsid w:val="00194D79"/>
    <w:rsid w:val="00194E50"/>
    <w:rsid w:val="00194F13"/>
    <w:rsid w:val="001952D6"/>
    <w:rsid w:val="001952FA"/>
    <w:rsid w:val="00195445"/>
    <w:rsid w:val="0019549C"/>
    <w:rsid w:val="001954DD"/>
    <w:rsid w:val="001956D9"/>
    <w:rsid w:val="001956E9"/>
    <w:rsid w:val="00195707"/>
    <w:rsid w:val="00195731"/>
    <w:rsid w:val="00195754"/>
    <w:rsid w:val="0019593B"/>
    <w:rsid w:val="00195A06"/>
    <w:rsid w:val="00195A50"/>
    <w:rsid w:val="00195A8B"/>
    <w:rsid w:val="00195B5C"/>
    <w:rsid w:val="00195C7B"/>
    <w:rsid w:val="00195C93"/>
    <w:rsid w:val="00195CEB"/>
    <w:rsid w:val="00195D03"/>
    <w:rsid w:val="00195D36"/>
    <w:rsid w:val="00195EDC"/>
    <w:rsid w:val="00195F15"/>
    <w:rsid w:val="00195F7D"/>
    <w:rsid w:val="00195FA3"/>
    <w:rsid w:val="0019606B"/>
    <w:rsid w:val="001960EF"/>
    <w:rsid w:val="00196112"/>
    <w:rsid w:val="0019643B"/>
    <w:rsid w:val="001964B3"/>
    <w:rsid w:val="001964E6"/>
    <w:rsid w:val="00196653"/>
    <w:rsid w:val="001966FC"/>
    <w:rsid w:val="00196773"/>
    <w:rsid w:val="001967B2"/>
    <w:rsid w:val="001967B9"/>
    <w:rsid w:val="001967F9"/>
    <w:rsid w:val="00196846"/>
    <w:rsid w:val="0019684E"/>
    <w:rsid w:val="001968E7"/>
    <w:rsid w:val="0019690A"/>
    <w:rsid w:val="00196961"/>
    <w:rsid w:val="00196997"/>
    <w:rsid w:val="001969E4"/>
    <w:rsid w:val="00196AC5"/>
    <w:rsid w:val="00196ACA"/>
    <w:rsid w:val="00196B41"/>
    <w:rsid w:val="00196C11"/>
    <w:rsid w:val="00196CE1"/>
    <w:rsid w:val="00196DE3"/>
    <w:rsid w:val="00196E16"/>
    <w:rsid w:val="00196F21"/>
    <w:rsid w:val="00197084"/>
    <w:rsid w:val="00197116"/>
    <w:rsid w:val="0019719C"/>
    <w:rsid w:val="00197309"/>
    <w:rsid w:val="00197375"/>
    <w:rsid w:val="001973E2"/>
    <w:rsid w:val="001976DD"/>
    <w:rsid w:val="00197710"/>
    <w:rsid w:val="00197789"/>
    <w:rsid w:val="001977DC"/>
    <w:rsid w:val="00197828"/>
    <w:rsid w:val="001979F8"/>
    <w:rsid w:val="00197B8B"/>
    <w:rsid w:val="00197BBC"/>
    <w:rsid w:val="00197BE5"/>
    <w:rsid w:val="00197D38"/>
    <w:rsid w:val="00197D8F"/>
    <w:rsid w:val="00197F20"/>
    <w:rsid w:val="00197F9F"/>
    <w:rsid w:val="001A0009"/>
    <w:rsid w:val="001A00CB"/>
    <w:rsid w:val="001A0295"/>
    <w:rsid w:val="001A0330"/>
    <w:rsid w:val="001A037D"/>
    <w:rsid w:val="001A0433"/>
    <w:rsid w:val="001A05C5"/>
    <w:rsid w:val="001A05E6"/>
    <w:rsid w:val="001A065A"/>
    <w:rsid w:val="001A06BA"/>
    <w:rsid w:val="001A06F9"/>
    <w:rsid w:val="001A07E1"/>
    <w:rsid w:val="001A08D5"/>
    <w:rsid w:val="001A0951"/>
    <w:rsid w:val="001A0A85"/>
    <w:rsid w:val="001A0B39"/>
    <w:rsid w:val="001A0BC4"/>
    <w:rsid w:val="001A0D89"/>
    <w:rsid w:val="001A0F9F"/>
    <w:rsid w:val="001A103A"/>
    <w:rsid w:val="001A10A6"/>
    <w:rsid w:val="001A10B7"/>
    <w:rsid w:val="001A11B5"/>
    <w:rsid w:val="001A1208"/>
    <w:rsid w:val="001A133B"/>
    <w:rsid w:val="001A1345"/>
    <w:rsid w:val="001A16E4"/>
    <w:rsid w:val="001A17EB"/>
    <w:rsid w:val="001A1814"/>
    <w:rsid w:val="001A18EA"/>
    <w:rsid w:val="001A194D"/>
    <w:rsid w:val="001A1A22"/>
    <w:rsid w:val="001A1A36"/>
    <w:rsid w:val="001A1A53"/>
    <w:rsid w:val="001A1A61"/>
    <w:rsid w:val="001A1B4C"/>
    <w:rsid w:val="001A1BE0"/>
    <w:rsid w:val="001A1C17"/>
    <w:rsid w:val="001A1CFB"/>
    <w:rsid w:val="001A1D6C"/>
    <w:rsid w:val="001A1E6C"/>
    <w:rsid w:val="001A1F24"/>
    <w:rsid w:val="001A2128"/>
    <w:rsid w:val="001A2279"/>
    <w:rsid w:val="001A228A"/>
    <w:rsid w:val="001A2476"/>
    <w:rsid w:val="001A2567"/>
    <w:rsid w:val="001A25F7"/>
    <w:rsid w:val="001A263A"/>
    <w:rsid w:val="001A271D"/>
    <w:rsid w:val="001A2873"/>
    <w:rsid w:val="001A2962"/>
    <w:rsid w:val="001A2A43"/>
    <w:rsid w:val="001A2AA6"/>
    <w:rsid w:val="001A2CD2"/>
    <w:rsid w:val="001A3013"/>
    <w:rsid w:val="001A3032"/>
    <w:rsid w:val="001A3044"/>
    <w:rsid w:val="001A3105"/>
    <w:rsid w:val="001A312F"/>
    <w:rsid w:val="001A3147"/>
    <w:rsid w:val="001A31DF"/>
    <w:rsid w:val="001A334B"/>
    <w:rsid w:val="001A3378"/>
    <w:rsid w:val="001A3395"/>
    <w:rsid w:val="001A33C1"/>
    <w:rsid w:val="001A341C"/>
    <w:rsid w:val="001A343D"/>
    <w:rsid w:val="001A3471"/>
    <w:rsid w:val="001A3503"/>
    <w:rsid w:val="001A3581"/>
    <w:rsid w:val="001A35FD"/>
    <w:rsid w:val="001A3729"/>
    <w:rsid w:val="001A38CF"/>
    <w:rsid w:val="001A39AA"/>
    <w:rsid w:val="001A39E1"/>
    <w:rsid w:val="001A39EC"/>
    <w:rsid w:val="001A3A1D"/>
    <w:rsid w:val="001A3A74"/>
    <w:rsid w:val="001A3B73"/>
    <w:rsid w:val="001A3D38"/>
    <w:rsid w:val="001A3DFA"/>
    <w:rsid w:val="001A3FA8"/>
    <w:rsid w:val="001A4103"/>
    <w:rsid w:val="001A4274"/>
    <w:rsid w:val="001A42C8"/>
    <w:rsid w:val="001A42FF"/>
    <w:rsid w:val="001A4314"/>
    <w:rsid w:val="001A4344"/>
    <w:rsid w:val="001A445F"/>
    <w:rsid w:val="001A4464"/>
    <w:rsid w:val="001A44C9"/>
    <w:rsid w:val="001A4519"/>
    <w:rsid w:val="001A46FC"/>
    <w:rsid w:val="001A4970"/>
    <w:rsid w:val="001A4971"/>
    <w:rsid w:val="001A4AC4"/>
    <w:rsid w:val="001A4C2B"/>
    <w:rsid w:val="001A4C81"/>
    <w:rsid w:val="001A4CC7"/>
    <w:rsid w:val="001A4EB5"/>
    <w:rsid w:val="001A4FAA"/>
    <w:rsid w:val="001A5094"/>
    <w:rsid w:val="001A5095"/>
    <w:rsid w:val="001A5134"/>
    <w:rsid w:val="001A51F2"/>
    <w:rsid w:val="001A5281"/>
    <w:rsid w:val="001A5430"/>
    <w:rsid w:val="001A5523"/>
    <w:rsid w:val="001A56B5"/>
    <w:rsid w:val="001A56F7"/>
    <w:rsid w:val="001A570F"/>
    <w:rsid w:val="001A5761"/>
    <w:rsid w:val="001A579B"/>
    <w:rsid w:val="001A5807"/>
    <w:rsid w:val="001A5886"/>
    <w:rsid w:val="001A599E"/>
    <w:rsid w:val="001A59DD"/>
    <w:rsid w:val="001A5B8C"/>
    <w:rsid w:val="001A5F05"/>
    <w:rsid w:val="001A5F34"/>
    <w:rsid w:val="001A6034"/>
    <w:rsid w:val="001A6111"/>
    <w:rsid w:val="001A6173"/>
    <w:rsid w:val="001A617A"/>
    <w:rsid w:val="001A6186"/>
    <w:rsid w:val="001A6264"/>
    <w:rsid w:val="001A626B"/>
    <w:rsid w:val="001A62BE"/>
    <w:rsid w:val="001A62DD"/>
    <w:rsid w:val="001A6332"/>
    <w:rsid w:val="001A637F"/>
    <w:rsid w:val="001A6389"/>
    <w:rsid w:val="001A63A6"/>
    <w:rsid w:val="001A63FF"/>
    <w:rsid w:val="001A645F"/>
    <w:rsid w:val="001A64DB"/>
    <w:rsid w:val="001A668A"/>
    <w:rsid w:val="001A668F"/>
    <w:rsid w:val="001A6753"/>
    <w:rsid w:val="001A67F9"/>
    <w:rsid w:val="001A6836"/>
    <w:rsid w:val="001A687E"/>
    <w:rsid w:val="001A6C2C"/>
    <w:rsid w:val="001A6C63"/>
    <w:rsid w:val="001A6D8B"/>
    <w:rsid w:val="001A6DB3"/>
    <w:rsid w:val="001A6DCC"/>
    <w:rsid w:val="001A6EEB"/>
    <w:rsid w:val="001A6F03"/>
    <w:rsid w:val="001A70E5"/>
    <w:rsid w:val="001A7125"/>
    <w:rsid w:val="001A7346"/>
    <w:rsid w:val="001A7368"/>
    <w:rsid w:val="001A73BE"/>
    <w:rsid w:val="001A73EC"/>
    <w:rsid w:val="001A73F1"/>
    <w:rsid w:val="001A75E3"/>
    <w:rsid w:val="001A7618"/>
    <w:rsid w:val="001A7634"/>
    <w:rsid w:val="001A774E"/>
    <w:rsid w:val="001A78B0"/>
    <w:rsid w:val="001A78FD"/>
    <w:rsid w:val="001A7957"/>
    <w:rsid w:val="001A7B0D"/>
    <w:rsid w:val="001A7B6B"/>
    <w:rsid w:val="001A7B77"/>
    <w:rsid w:val="001A7BA1"/>
    <w:rsid w:val="001A7C2A"/>
    <w:rsid w:val="001A7C98"/>
    <w:rsid w:val="001A7D73"/>
    <w:rsid w:val="001A7DEA"/>
    <w:rsid w:val="001A7E55"/>
    <w:rsid w:val="001A7EC3"/>
    <w:rsid w:val="001A7F33"/>
    <w:rsid w:val="001A7F7B"/>
    <w:rsid w:val="001B007C"/>
    <w:rsid w:val="001B00A5"/>
    <w:rsid w:val="001B018B"/>
    <w:rsid w:val="001B02CC"/>
    <w:rsid w:val="001B02F2"/>
    <w:rsid w:val="001B0364"/>
    <w:rsid w:val="001B04DE"/>
    <w:rsid w:val="001B05C3"/>
    <w:rsid w:val="001B0A2C"/>
    <w:rsid w:val="001B0A46"/>
    <w:rsid w:val="001B0A4B"/>
    <w:rsid w:val="001B0D96"/>
    <w:rsid w:val="001B0E07"/>
    <w:rsid w:val="001B1007"/>
    <w:rsid w:val="001B103C"/>
    <w:rsid w:val="001B1048"/>
    <w:rsid w:val="001B1137"/>
    <w:rsid w:val="001B1476"/>
    <w:rsid w:val="001B161D"/>
    <w:rsid w:val="001B1627"/>
    <w:rsid w:val="001B16F8"/>
    <w:rsid w:val="001B1742"/>
    <w:rsid w:val="001B174C"/>
    <w:rsid w:val="001B17D3"/>
    <w:rsid w:val="001B1852"/>
    <w:rsid w:val="001B1903"/>
    <w:rsid w:val="001B193D"/>
    <w:rsid w:val="001B19E7"/>
    <w:rsid w:val="001B1A6D"/>
    <w:rsid w:val="001B1AA9"/>
    <w:rsid w:val="001B1AAA"/>
    <w:rsid w:val="001B1B8B"/>
    <w:rsid w:val="001B1C41"/>
    <w:rsid w:val="001B1C67"/>
    <w:rsid w:val="001B1D9A"/>
    <w:rsid w:val="001B1E7E"/>
    <w:rsid w:val="001B210F"/>
    <w:rsid w:val="001B228E"/>
    <w:rsid w:val="001B2348"/>
    <w:rsid w:val="001B23B9"/>
    <w:rsid w:val="001B2447"/>
    <w:rsid w:val="001B24C1"/>
    <w:rsid w:val="001B24CC"/>
    <w:rsid w:val="001B257A"/>
    <w:rsid w:val="001B269F"/>
    <w:rsid w:val="001B2750"/>
    <w:rsid w:val="001B2757"/>
    <w:rsid w:val="001B2798"/>
    <w:rsid w:val="001B27DB"/>
    <w:rsid w:val="001B2942"/>
    <w:rsid w:val="001B29C0"/>
    <w:rsid w:val="001B2AE2"/>
    <w:rsid w:val="001B2B51"/>
    <w:rsid w:val="001B2CBD"/>
    <w:rsid w:val="001B2D0F"/>
    <w:rsid w:val="001B2DCB"/>
    <w:rsid w:val="001B2FE2"/>
    <w:rsid w:val="001B30A3"/>
    <w:rsid w:val="001B31E4"/>
    <w:rsid w:val="001B3351"/>
    <w:rsid w:val="001B3354"/>
    <w:rsid w:val="001B360B"/>
    <w:rsid w:val="001B36B0"/>
    <w:rsid w:val="001B3742"/>
    <w:rsid w:val="001B3830"/>
    <w:rsid w:val="001B392A"/>
    <w:rsid w:val="001B3A5F"/>
    <w:rsid w:val="001B3A87"/>
    <w:rsid w:val="001B3AC3"/>
    <w:rsid w:val="001B3B82"/>
    <w:rsid w:val="001B3BE9"/>
    <w:rsid w:val="001B3C10"/>
    <w:rsid w:val="001B3D0D"/>
    <w:rsid w:val="001B3E9B"/>
    <w:rsid w:val="001B3EB7"/>
    <w:rsid w:val="001B3FB6"/>
    <w:rsid w:val="001B3FBC"/>
    <w:rsid w:val="001B403B"/>
    <w:rsid w:val="001B405A"/>
    <w:rsid w:val="001B4078"/>
    <w:rsid w:val="001B411F"/>
    <w:rsid w:val="001B42A4"/>
    <w:rsid w:val="001B42F6"/>
    <w:rsid w:val="001B4315"/>
    <w:rsid w:val="001B4419"/>
    <w:rsid w:val="001B4642"/>
    <w:rsid w:val="001B4765"/>
    <w:rsid w:val="001B48F6"/>
    <w:rsid w:val="001B494E"/>
    <w:rsid w:val="001B49F3"/>
    <w:rsid w:val="001B4A06"/>
    <w:rsid w:val="001B4B05"/>
    <w:rsid w:val="001B4BF2"/>
    <w:rsid w:val="001B4C28"/>
    <w:rsid w:val="001B4C60"/>
    <w:rsid w:val="001B4CA5"/>
    <w:rsid w:val="001B4CCD"/>
    <w:rsid w:val="001B4CD8"/>
    <w:rsid w:val="001B4D0F"/>
    <w:rsid w:val="001B4DA9"/>
    <w:rsid w:val="001B4E76"/>
    <w:rsid w:val="001B5187"/>
    <w:rsid w:val="001B5192"/>
    <w:rsid w:val="001B5247"/>
    <w:rsid w:val="001B527D"/>
    <w:rsid w:val="001B5431"/>
    <w:rsid w:val="001B547B"/>
    <w:rsid w:val="001B54B8"/>
    <w:rsid w:val="001B5502"/>
    <w:rsid w:val="001B56B5"/>
    <w:rsid w:val="001B56E2"/>
    <w:rsid w:val="001B574F"/>
    <w:rsid w:val="001B583C"/>
    <w:rsid w:val="001B5852"/>
    <w:rsid w:val="001B58DA"/>
    <w:rsid w:val="001B590F"/>
    <w:rsid w:val="001B5918"/>
    <w:rsid w:val="001B5933"/>
    <w:rsid w:val="001B5A28"/>
    <w:rsid w:val="001B5AB0"/>
    <w:rsid w:val="001B5B7B"/>
    <w:rsid w:val="001B5B86"/>
    <w:rsid w:val="001B5BC6"/>
    <w:rsid w:val="001B5C33"/>
    <w:rsid w:val="001B5C50"/>
    <w:rsid w:val="001B5CA6"/>
    <w:rsid w:val="001B5D0C"/>
    <w:rsid w:val="001B5DA7"/>
    <w:rsid w:val="001B5E03"/>
    <w:rsid w:val="001B5EC0"/>
    <w:rsid w:val="001B5F34"/>
    <w:rsid w:val="001B60BD"/>
    <w:rsid w:val="001B60E3"/>
    <w:rsid w:val="001B6151"/>
    <w:rsid w:val="001B6176"/>
    <w:rsid w:val="001B6202"/>
    <w:rsid w:val="001B624A"/>
    <w:rsid w:val="001B62EC"/>
    <w:rsid w:val="001B6354"/>
    <w:rsid w:val="001B6426"/>
    <w:rsid w:val="001B650D"/>
    <w:rsid w:val="001B664B"/>
    <w:rsid w:val="001B66BD"/>
    <w:rsid w:val="001B66EB"/>
    <w:rsid w:val="001B6894"/>
    <w:rsid w:val="001B68E9"/>
    <w:rsid w:val="001B69B5"/>
    <w:rsid w:val="001B6C89"/>
    <w:rsid w:val="001B6D4C"/>
    <w:rsid w:val="001B6D87"/>
    <w:rsid w:val="001B6E18"/>
    <w:rsid w:val="001B6E54"/>
    <w:rsid w:val="001B6E61"/>
    <w:rsid w:val="001B6F31"/>
    <w:rsid w:val="001B6F68"/>
    <w:rsid w:val="001B71F9"/>
    <w:rsid w:val="001B729D"/>
    <w:rsid w:val="001B72BC"/>
    <w:rsid w:val="001B72DD"/>
    <w:rsid w:val="001B731A"/>
    <w:rsid w:val="001B7347"/>
    <w:rsid w:val="001B7463"/>
    <w:rsid w:val="001B74F7"/>
    <w:rsid w:val="001B7556"/>
    <w:rsid w:val="001B76A7"/>
    <w:rsid w:val="001B76F2"/>
    <w:rsid w:val="001B770C"/>
    <w:rsid w:val="001B774E"/>
    <w:rsid w:val="001B775E"/>
    <w:rsid w:val="001B7790"/>
    <w:rsid w:val="001B795D"/>
    <w:rsid w:val="001B7D49"/>
    <w:rsid w:val="001B7DAA"/>
    <w:rsid w:val="001B7E6E"/>
    <w:rsid w:val="001B7EC8"/>
    <w:rsid w:val="001B7EC9"/>
    <w:rsid w:val="001C0046"/>
    <w:rsid w:val="001C0274"/>
    <w:rsid w:val="001C02FD"/>
    <w:rsid w:val="001C03B7"/>
    <w:rsid w:val="001C03BE"/>
    <w:rsid w:val="001C0426"/>
    <w:rsid w:val="001C0573"/>
    <w:rsid w:val="001C06EB"/>
    <w:rsid w:val="001C0713"/>
    <w:rsid w:val="001C0744"/>
    <w:rsid w:val="001C07D5"/>
    <w:rsid w:val="001C0811"/>
    <w:rsid w:val="001C083C"/>
    <w:rsid w:val="001C08E4"/>
    <w:rsid w:val="001C0A01"/>
    <w:rsid w:val="001C0A7A"/>
    <w:rsid w:val="001C0AAB"/>
    <w:rsid w:val="001C0C3D"/>
    <w:rsid w:val="001C0C4B"/>
    <w:rsid w:val="001C0C4F"/>
    <w:rsid w:val="001C0E5F"/>
    <w:rsid w:val="001C0E6E"/>
    <w:rsid w:val="001C0F63"/>
    <w:rsid w:val="001C0F95"/>
    <w:rsid w:val="001C1047"/>
    <w:rsid w:val="001C10DC"/>
    <w:rsid w:val="001C1166"/>
    <w:rsid w:val="001C1195"/>
    <w:rsid w:val="001C12CF"/>
    <w:rsid w:val="001C13E3"/>
    <w:rsid w:val="001C14DE"/>
    <w:rsid w:val="001C1511"/>
    <w:rsid w:val="001C15D5"/>
    <w:rsid w:val="001C1622"/>
    <w:rsid w:val="001C1811"/>
    <w:rsid w:val="001C1813"/>
    <w:rsid w:val="001C1A3A"/>
    <w:rsid w:val="001C1A78"/>
    <w:rsid w:val="001C1B51"/>
    <w:rsid w:val="001C1BA7"/>
    <w:rsid w:val="001C1BE7"/>
    <w:rsid w:val="001C1C2A"/>
    <w:rsid w:val="001C1C6F"/>
    <w:rsid w:val="001C1CE1"/>
    <w:rsid w:val="001C1F85"/>
    <w:rsid w:val="001C2010"/>
    <w:rsid w:val="001C21D2"/>
    <w:rsid w:val="001C22A1"/>
    <w:rsid w:val="001C2317"/>
    <w:rsid w:val="001C23A2"/>
    <w:rsid w:val="001C23BF"/>
    <w:rsid w:val="001C2513"/>
    <w:rsid w:val="001C25BC"/>
    <w:rsid w:val="001C2612"/>
    <w:rsid w:val="001C270B"/>
    <w:rsid w:val="001C271B"/>
    <w:rsid w:val="001C275C"/>
    <w:rsid w:val="001C278C"/>
    <w:rsid w:val="001C284B"/>
    <w:rsid w:val="001C2906"/>
    <w:rsid w:val="001C290D"/>
    <w:rsid w:val="001C29E4"/>
    <w:rsid w:val="001C2A2F"/>
    <w:rsid w:val="001C2AA7"/>
    <w:rsid w:val="001C2ACA"/>
    <w:rsid w:val="001C2BE5"/>
    <w:rsid w:val="001C2E5C"/>
    <w:rsid w:val="001C2F9B"/>
    <w:rsid w:val="001C3060"/>
    <w:rsid w:val="001C30BC"/>
    <w:rsid w:val="001C3177"/>
    <w:rsid w:val="001C322C"/>
    <w:rsid w:val="001C3255"/>
    <w:rsid w:val="001C3436"/>
    <w:rsid w:val="001C3493"/>
    <w:rsid w:val="001C34D7"/>
    <w:rsid w:val="001C34EE"/>
    <w:rsid w:val="001C36AA"/>
    <w:rsid w:val="001C36C6"/>
    <w:rsid w:val="001C36F1"/>
    <w:rsid w:val="001C38F4"/>
    <w:rsid w:val="001C39A2"/>
    <w:rsid w:val="001C3AF0"/>
    <w:rsid w:val="001C3B3E"/>
    <w:rsid w:val="001C3D39"/>
    <w:rsid w:val="001C3DA5"/>
    <w:rsid w:val="001C40D7"/>
    <w:rsid w:val="001C4118"/>
    <w:rsid w:val="001C418D"/>
    <w:rsid w:val="001C41AD"/>
    <w:rsid w:val="001C41B1"/>
    <w:rsid w:val="001C4224"/>
    <w:rsid w:val="001C434D"/>
    <w:rsid w:val="001C456A"/>
    <w:rsid w:val="001C45BA"/>
    <w:rsid w:val="001C463B"/>
    <w:rsid w:val="001C4782"/>
    <w:rsid w:val="001C4969"/>
    <w:rsid w:val="001C4984"/>
    <w:rsid w:val="001C4AE3"/>
    <w:rsid w:val="001C4B82"/>
    <w:rsid w:val="001C4D9C"/>
    <w:rsid w:val="001C4E53"/>
    <w:rsid w:val="001C4F26"/>
    <w:rsid w:val="001C5222"/>
    <w:rsid w:val="001C52E0"/>
    <w:rsid w:val="001C533F"/>
    <w:rsid w:val="001C5445"/>
    <w:rsid w:val="001C5488"/>
    <w:rsid w:val="001C54F9"/>
    <w:rsid w:val="001C565E"/>
    <w:rsid w:val="001C5726"/>
    <w:rsid w:val="001C5750"/>
    <w:rsid w:val="001C581C"/>
    <w:rsid w:val="001C5871"/>
    <w:rsid w:val="001C588D"/>
    <w:rsid w:val="001C5945"/>
    <w:rsid w:val="001C59F7"/>
    <w:rsid w:val="001C5AB3"/>
    <w:rsid w:val="001C5B34"/>
    <w:rsid w:val="001C5BB8"/>
    <w:rsid w:val="001C5C5C"/>
    <w:rsid w:val="001C5CD8"/>
    <w:rsid w:val="001C5DA9"/>
    <w:rsid w:val="001C5E44"/>
    <w:rsid w:val="001C5EC7"/>
    <w:rsid w:val="001C6030"/>
    <w:rsid w:val="001C6032"/>
    <w:rsid w:val="001C61A0"/>
    <w:rsid w:val="001C61A6"/>
    <w:rsid w:val="001C61C8"/>
    <w:rsid w:val="001C63B0"/>
    <w:rsid w:val="001C64C7"/>
    <w:rsid w:val="001C64DF"/>
    <w:rsid w:val="001C65ED"/>
    <w:rsid w:val="001C66A2"/>
    <w:rsid w:val="001C66B2"/>
    <w:rsid w:val="001C6716"/>
    <w:rsid w:val="001C6723"/>
    <w:rsid w:val="001C6802"/>
    <w:rsid w:val="001C6966"/>
    <w:rsid w:val="001C6BF9"/>
    <w:rsid w:val="001C6C5C"/>
    <w:rsid w:val="001C6E34"/>
    <w:rsid w:val="001C6F73"/>
    <w:rsid w:val="001C70B7"/>
    <w:rsid w:val="001C7112"/>
    <w:rsid w:val="001C71A8"/>
    <w:rsid w:val="001C71C9"/>
    <w:rsid w:val="001C7333"/>
    <w:rsid w:val="001C7351"/>
    <w:rsid w:val="001C7388"/>
    <w:rsid w:val="001C744E"/>
    <w:rsid w:val="001C7476"/>
    <w:rsid w:val="001C74E9"/>
    <w:rsid w:val="001C753E"/>
    <w:rsid w:val="001C763D"/>
    <w:rsid w:val="001C76D2"/>
    <w:rsid w:val="001C77BB"/>
    <w:rsid w:val="001C7853"/>
    <w:rsid w:val="001C7895"/>
    <w:rsid w:val="001C789F"/>
    <w:rsid w:val="001C790A"/>
    <w:rsid w:val="001C7990"/>
    <w:rsid w:val="001C79F6"/>
    <w:rsid w:val="001C7BB8"/>
    <w:rsid w:val="001C7D75"/>
    <w:rsid w:val="001C7D84"/>
    <w:rsid w:val="001C7DC7"/>
    <w:rsid w:val="001C7DC9"/>
    <w:rsid w:val="001C7EAB"/>
    <w:rsid w:val="001C7ED4"/>
    <w:rsid w:val="001C7F96"/>
    <w:rsid w:val="001C7F9B"/>
    <w:rsid w:val="001D0224"/>
    <w:rsid w:val="001D03B1"/>
    <w:rsid w:val="001D03D0"/>
    <w:rsid w:val="001D03FE"/>
    <w:rsid w:val="001D045A"/>
    <w:rsid w:val="001D04AF"/>
    <w:rsid w:val="001D062D"/>
    <w:rsid w:val="001D0724"/>
    <w:rsid w:val="001D0749"/>
    <w:rsid w:val="001D075F"/>
    <w:rsid w:val="001D07D1"/>
    <w:rsid w:val="001D0A92"/>
    <w:rsid w:val="001D0AC4"/>
    <w:rsid w:val="001D0C09"/>
    <w:rsid w:val="001D0C15"/>
    <w:rsid w:val="001D0C36"/>
    <w:rsid w:val="001D0C70"/>
    <w:rsid w:val="001D0C78"/>
    <w:rsid w:val="001D0CA8"/>
    <w:rsid w:val="001D0EA5"/>
    <w:rsid w:val="001D0F66"/>
    <w:rsid w:val="001D1031"/>
    <w:rsid w:val="001D10B8"/>
    <w:rsid w:val="001D10F9"/>
    <w:rsid w:val="001D1274"/>
    <w:rsid w:val="001D12B3"/>
    <w:rsid w:val="001D1358"/>
    <w:rsid w:val="001D144B"/>
    <w:rsid w:val="001D1661"/>
    <w:rsid w:val="001D179E"/>
    <w:rsid w:val="001D17BE"/>
    <w:rsid w:val="001D1881"/>
    <w:rsid w:val="001D1B4F"/>
    <w:rsid w:val="001D1BC8"/>
    <w:rsid w:val="001D1D2F"/>
    <w:rsid w:val="001D1D7E"/>
    <w:rsid w:val="001D1DD7"/>
    <w:rsid w:val="001D1EC4"/>
    <w:rsid w:val="001D1F21"/>
    <w:rsid w:val="001D2036"/>
    <w:rsid w:val="001D2100"/>
    <w:rsid w:val="001D210E"/>
    <w:rsid w:val="001D2157"/>
    <w:rsid w:val="001D2178"/>
    <w:rsid w:val="001D2198"/>
    <w:rsid w:val="001D219F"/>
    <w:rsid w:val="001D21B7"/>
    <w:rsid w:val="001D228B"/>
    <w:rsid w:val="001D238A"/>
    <w:rsid w:val="001D25B4"/>
    <w:rsid w:val="001D2620"/>
    <w:rsid w:val="001D2882"/>
    <w:rsid w:val="001D28C0"/>
    <w:rsid w:val="001D2941"/>
    <w:rsid w:val="001D2997"/>
    <w:rsid w:val="001D2ADA"/>
    <w:rsid w:val="001D2C5D"/>
    <w:rsid w:val="001D2FB6"/>
    <w:rsid w:val="001D2FDE"/>
    <w:rsid w:val="001D2FFB"/>
    <w:rsid w:val="001D314B"/>
    <w:rsid w:val="001D31FC"/>
    <w:rsid w:val="001D325E"/>
    <w:rsid w:val="001D32AF"/>
    <w:rsid w:val="001D3339"/>
    <w:rsid w:val="001D3457"/>
    <w:rsid w:val="001D34A7"/>
    <w:rsid w:val="001D34B0"/>
    <w:rsid w:val="001D35EF"/>
    <w:rsid w:val="001D3674"/>
    <w:rsid w:val="001D367A"/>
    <w:rsid w:val="001D3716"/>
    <w:rsid w:val="001D3891"/>
    <w:rsid w:val="001D3AAC"/>
    <w:rsid w:val="001D3B35"/>
    <w:rsid w:val="001D3BC0"/>
    <w:rsid w:val="001D3CF2"/>
    <w:rsid w:val="001D3CF6"/>
    <w:rsid w:val="001D3D42"/>
    <w:rsid w:val="001D4027"/>
    <w:rsid w:val="001D402A"/>
    <w:rsid w:val="001D4099"/>
    <w:rsid w:val="001D40DA"/>
    <w:rsid w:val="001D4341"/>
    <w:rsid w:val="001D43A1"/>
    <w:rsid w:val="001D43DD"/>
    <w:rsid w:val="001D44A8"/>
    <w:rsid w:val="001D44E2"/>
    <w:rsid w:val="001D4532"/>
    <w:rsid w:val="001D4592"/>
    <w:rsid w:val="001D45CF"/>
    <w:rsid w:val="001D4624"/>
    <w:rsid w:val="001D4720"/>
    <w:rsid w:val="001D47C9"/>
    <w:rsid w:val="001D47DB"/>
    <w:rsid w:val="001D4BC6"/>
    <w:rsid w:val="001D4C06"/>
    <w:rsid w:val="001D4C99"/>
    <w:rsid w:val="001D4CE0"/>
    <w:rsid w:val="001D4D72"/>
    <w:rsid w:val="001D4E1B"/>
    <w:rsid w:val="001D4F66"/>
    <w:rsid w:val="001D4F87"/>
    <w:rsid w:val="001D5067"/>
    <w:rsid w:val="001D50A8"/>
    <w:rsid w:val="001D5157"/>
    <w:rsid w:val="001D51F4"/>
    <w:rsid w:val="001D52F0"/>
    <w:rsid w:val="001D531A"/>
    <w:rsid w:val="001D5346"/>
    <w:rsid w:val="001D539B"/>
    <w:rsid w:val="001D5762"/>
    <w:rsid w:val="001D57E4"/>
    <w:rsid w:val="001D5901"/>
    <w:rsid w:val="001D5B82"/>
    <w:rsid w:val="001D5C52"/>
    <w:rsid w:val="001D5CEB"/>
    <w:rsid w:val="001D5D1A"/>
    <w:rsid w:val="001D5DCE"/>
    <w:rsid w:val="001D5E52"/>
    <w:rsid w:val="001D6088"/>
    <w:rsid w:val="001D6134"/>
    <w:rsid w:val="001D6148"/>
    <w:rsid w:val="001D6254"/>
    <w:rsid w:val="001D629D"/>
    <w:rsid w:val="001D6319"/>
    <w:rsid w:val="001D63BB"/>
    <w:rsid w:val="001D64A9"/>
    <w:rsid w:val="001D6564"/>
    <w:rsid w:val="001D6582"/>
    <w:rsid w:val="001D6631"/>
    <w:rsid w:val="001D689A"/>
    <w:rsid w:val="001D6A3A"/>
    <w:rsid w:val="001D6A9B"/>
    <w:rsid w:val="001D6AED"/>
    <w:rsid w:val="001D6C08"/>
    <w:rsid w:val="001D6C76"/>
    <w:rsid w:val="001D6C84"/>
    <w:rsid w:val="001D6CC4"/>
    <w:rsid w:val="001D6D04"/>
    <w:rsid w:val="001D6D3D"/>
    <w:rsid w:val="001D6D83"/>
    <w:rsid w:val="001D6DE2"/>
    <w:rsid w:val="001D6F2D"/>
    <w:rsid w:val="001D6F41"/>
    <w:rsid w:val="001D7103"/>
    <w:rsid w:val="001D710D"/>
    <w:rsid w:val="001D7136"/>
    <w:rsid w:val="001D716A"/>
    <w:rsid w:val="001D7171"/>
    <w:rsid w:val="001D7261"/>
    <w:rsid w:val="001D72AB"/>
    <w:rsid w:val="001D72EF"/>
    <w:rsid w:val="001D74CF"/>
    <w:rsid w:val="001D7511"/>
    <w:rsid w:val="001D752B"/>
    <w:rsid w:val="001D7560"/>
    <w:rsid w:val="001D7568"/>
    <w:rsid w:val="001D7581"/>
    <w:rsid w:val="001D76EE"/>
    <w:rsid w:val="001D785F"/>
    <w:rsid w:val="001D7882"/>
    <w:rsid w:val="001D78B4"/>
    <w:rsid w:val="001D791E"/>
    <w:rsid w:val="001D7935"/>
    <w:rsid w:val="001D7A7B"/>
    <w:rsid w:val="001D7B91"/>
    <w:rsid w:val="001D7D25"/>
    <w:rsid w:val="001D7E47"/>
    <w:rsid w:val="001D7E78"/>
    <w:rsid w:val="001D7F98"/>
    <w:rsid w:val="001E002B"/>
    <w:rsid w:val="001E0059"/>
    <w:rsid w:val="001E01EE"/>
    <w:rsid w:val="001E0247"/>
    <w:rsid w:val="001E02B3"/>
    <w:rsid w:val="001E03C0"/>
    <w:rsid w:val="001E03FE"/>
    <w:rsid w:val="001E0493"/>
    <w:rsid w:val="001E062A"/>
    <w:rsid w:val="001E06C6"/>
    <w:rsid w:val="001E07DD"/>
    <w:rsid w:val="001E08B5"/>
    <w:rsid w:val="001E091C"/>
    <w:rsid w:val="001E095D"/>
    <w:rsid w:val="001E0A4D"/>
    <w:rsid w:val="001E0B0F"/>
    <w:rsid w:val="001E0B24"/>
    <w:rsid w:val="001E0BBC"/>
    <w:rsid w:val="001E0C2A"/>
    <w:rsid w:val="001E0CA0"/>
    <w:rsid w:val="001E0EBB"/>
    <w:rsid w:val="001E0EFF"/>
    <w:rsid w:val="001E101E"/>
    <w:rsid w:val="001E1120"/>
    <w:rsid w:val="001E1246"/>
    <w:rsid w:val="001E1317"/>
    <w:rsid w:val="001E1664"/>
    <w:rsid w:val="001E1788"/>
    <w:rsid w:val="001E18D7"/>
    <w:rsid w:val="001E1B22"/>
    <w:rsid w:val="001E1BAF"/>
    <w:rsid w:val="001E1BE4"/>
    <w:rsid w:val="001E1C99"/>
    <w:rsid w:val="001E1CF9"/>
    <w:rsid w:val="001E1D50"/>
    <w:rsid w:val="001E1DF5"/>
    <w:rsid w:val="001E1E07"/>
    <w:rsid w:val="001E1F4F"/>
    <w:rsid w:val="001E20C8"/>
    <w:rsid w:val="001E2180"/>
    <w:rsid w:val="001E23B6"/>
    <w:rsid w:val="001E2446"/>
    <w:rsid w:val="001E24A8"/>
    <w:rsid w:val="001E25C1"/>
    <w:rsid w:val="001E25CB"/>
    <w:rsid w:val="001E25F0"/>
    <w:rsid w:val="001E268A"/>
    <w:rsid w:val="001E27A6"/>
    <w:rsid w:val="001E27F7"/>
    <w:rsid w:val="001E2811"/>
    <w:rsid w:val="001E28BE"/>
    <w:rsid w:val="001E2973"/>
    <w:rsid w:val="001E29A4"/>
    <w:rsid w:val="001E2A0D"/>
    <w:rsid w:val="001E2A1C"/>
    <w:rsid w:val="001E2AC5"/>
    <w:rsid w:val="001E2AD1"/>
    <w:rsid w:val="001E2AE4"/>
    <w:rsid w:val="001E2C12"/>
    <w:rsid w:val="001E2C4C"/>
    <w:rsid w:val="001E2E0C"/>
    <w:rsid w:val="001E2E4B"/>
    <w:rsid w:val="001E2E5F"/>
    <w:rsid w:val="001E2EB4"/>
    <w:rsid w:val="001E2F04"/>
    <w:rsid w:val="001E2FE7"/>
    <w:rsid w:val="001E313D"/>
    <w:rsid w:val="001E329D"/>
    <w:rsid w:val="001E32E7"/>
    <w:rsid w:val="001E333A"/>
    <w:rsid w:val="001E33C8"/>
    <w:rsid w:val="001E33D7"/>
    <w:rsid w:val="001E341B"/>
    <w:rsid w:val="001E34E5"/>
    <w:rsid w:val="001E35B0"/>
    <w:rsid w:val="001E37B9"/>
    <w:rsid w:val="001E3996"/>
    <w:rsid w:val="001E3A28"/>
    <w:rsid w:val="001E3B77"/>
    <w:rsid w:val="001E3BB2"/>
    <w:rsid w:val="001E3BBA"/>
    <w:rsid w:val="001E3C32"/>
    <w:rsid w:val="001E3C98"/>
    <w:rsid w:val="001E3CB0"/>
    <w:rsid w:val="001E3D24"/>
    <w:rsid w:val="001E3D43"/>
    <w:rsid w:val="001E3DF7"/>
    <w:rsid w:val="001E3EB8"/>
    <w:rsid w:val="001E44A2"/>
    <w:rsid w:val="001E4538"/>
    <w:rsid w:val="001E453E"/>
    <w:rsid w:val="001E47E1"/>
    <w:rsid w:val="001E49AF"/>
    <w:rsid w:val="001E4AFC"/>
    <w:rsid w:val="001E4CB1"/>
    <w:rsid w:val="001E4D1F"/>
    <w:rsid w:val="001E4E5F"/>
    <w:rsid w:val="001E4EDB"/>
    <w:rsid w:val="001E4F69"/>
    <w:rsid w:val="001E50AF"/>
    <w:rsid w:val="001E51CE"/>
    <w:rsid w:val="001E5207"/>
    <w:rsid w:val="001E52C3"/>
    <w:rsid w:val="001E5367"/>
    <w:rsid w:val="001E539E"/>
    <w:rsid w:val="001E58DC"/>
    <w:rsid w:val="001E5A81"/>
    <w:rsid w:val="001E5DCC"/>
    <w:rsid w:val="001E6001"/>
    <w:rsid w:val="001E60F2"/>
    <w:rsid w:val="001E621A"/>
    <w:rsid w:val="001E621B"/>
    <w:rsid w:val="001E62AA"/>
    <w:rsid w:val="001E638C"/>
    <w:rsid w:val="001E63FA"/>
    <w:rsid w:val="001E6411"/>
    <w:rsid w:val="001E64B3"/>
    <w:rsid w:val="001E65E1"/>
    <w:rsid w:val="001E6770"/>
    <w:rsid w:val="001E67EE"/>
    <w:rsid w:val="001E68AA"/>
    <w:rsid w:val="001E6940"/>
    <w:rsid w:val="001E694D"/>
    <w:rsid w:val="001E6965"/>
    <w:rsid w:val="001E6B1A"/>
    <w:rsid w:val="001E6B6D"/>
    <w:rsid w:val="001E6C1C"/>
    <w:rsid w:val="001E6C3D"/>
    <w:rsid w:val="001E6CB8"/>
    <w:rsid w:val="001E6CDC"/>
    <w:rsid w:val="001E6CF7"/>
    <w:rsid w:val="001E6DCF"/>
    <w:rsid w:val="001E6E00"/>
    <w:rsid w:val="001E7010"/>
    <w:rsid w:val="001E7193"/>
    <w:rsid w:val="001E7227"/>
    <w:rsid w:val="001E7248"/>
    <w:rsid w:val="001E726B"/>
    <w:rsid w:val="001E7488"/>
    <w:rsid w:val="001E75D5"/>
    <w:rsid w:val="001E7765"/>
    <w:rsid w:val="001E77D5"/>
    <w:rsid w:val="001E77D6"/>
    <w:rsid w:val="001E78E1"/>
    <w:rsid w:val="001E79E2"/>
    <w:rsid w:val="001E7A3D"/>
    <w:rsid w:val="001E7B0F"/>
    <w:rsid w:val="001E7BEA"/>
    <w:rsid w:val="001E7C0F"/>
    <w:rsid w:val="001E7C57"/>
    <w:rsid w:val="001E7CA4"/>
    <w:rsid w:val="001E7D96"/>
    <w:rsid w:val="001E7DA8"/>
    <w:rsid w:val="001E7EF2"/>
    <w:rsid w:val="001E7F69"/>
    <w:rsid w:val="001E7F75"/>
    <w:rsid w:val="001F002E"/>
    <w:rsid w:val="001F0134"/>
    <w:rsid w:val="001F0377"/>
    <w:rsid w:val="001F0470"/>
    <w:rsid w:val="001F048A"/>
    <w:rsid w:val="001F04C8"/>
    <w:rsid w:val="001F06A0"/>
    <w:rsid w:val="001F07C0"/>
    <w:rsid w:val="001F0878"/>
    <w:rsid w:val="001F089D"/>
    <w:rsid w:val="001F0924"/>
    <w:rsid w:val="001F0987"/>
    <w:rsid w:val="001F09E4"/>
    <w:rsid w:val="001F0B0F"/>
    <w:rsid w:val="001F0B53"/>
    <w:rsid w:val="001F0D6C"/>
    <w:rsid w:val="001F0DEF"/>
    <w:rsid w:val="001F0E2A"/>
    <w:rsid w:val="001F0E36"/>
    <w:rsid w:val="001F0EF5"/>
    <w:rsid w:val="001F1053"/>
    <w:rsid w:val="001F109B"/>
    <w:rsid w:val="001F122F"/>
    <w:rsid w:val="001F1255"/>
    <w:rsid w:val="001F126B"/>
    <w:rsid w:val="001F1273"/>
    <w:rsid w:val="001F1287"/>
    <w:rsid w:val="001F140D"/>
    <w:rsid w:val="001F1484"/>
    <w:rsid w:val="001F14BD"/>
    <w:rsid w:val="001F14F5"/>
    <w:rsid w:val="001F16C3"/>
    <w:rsid w:val="001F1726"/>
    <w:rsid w:val="001F1769"/>
    <w:rsid w:val="001F17D7"/>
    <w:rsid w:val="001F18E5"/>
    <w:rsid w:val="001F1906"/>
    <w:rsid w:val="001F19AF"/>
    <w:rsid w:val="001F19C8"/>
    <w:rsid w:val="001F1AA5"/>
    <w:rsid w:val="001F1AE4"/>
    <w:rsid w:val="001F1C64"/>
    <w:rsid w:val="001F1C86"/>
    <w:rsid w:val="001F1D02"/>
    <w:rsid w:val="001F1D34"/>
    <w:rsid w:val="001F1D5A"/>
    <w:rsid w:val="001F1D75"/>
    <w:rsid w:val="001F1E53"/>
    <w:rsid w:val="001F1E69"/>
    <w:rsid w:val="001F1F7F"/>
    <w:rsid w:val="001F2077"/>
    <w:rsid w:val="001F21DD"/>
    <w:rsid w:val="001F226B"/>
    <w:rsid w:val="001F2283"/>
    <w:rsid w:val="001F2479"/>
    <w:rsid w:val="001F2514"/>
    <w:rsid w:val="001F2546"/>
    <w:rsid w:val="001F2663"/>
    <w:rsid w:val="001F2717"/>
    <w:rsid w:val="001F2747"/>
    <w:rsid w:val="001F2B99"/>
    <w:rsid w:val="001F2C07"/>
    <w:rsid w:val="001F2C32"/>
    <w:rsid w:val="001F2D3F"/>
    <w:rsid w:val="001F2EC2"/>
    <w:rsid w:val="001F2ED1"/>
    <w:rsid w:val="001F2F8F"/>
    <w:rsid w:val="001F2FA0"/>
    <w:rsid w:val="001F325B"/>
    <w:rsid w:val="001F32F9"/>
    <w:rsid w:val="001F3305"/>
    <w:rsid w:val="001F3327"/>
    <w:rsid w:val="001F35C2"/>
    <w:rsid w:val="001F3799"/>
    <w:rsid w:val="001F37F3"/>
    <w:rsid w:val="001F394F"/>
    <w:rsid w:val="001F396A"/>
    <w:rsid w:val="001F3A4B"/>
    <w:rsid w:val="001F3A63"/>
    <w:rsid w:val="001F3B34"/>
    <w:rsid w:val="001F3FFD"/>
    <w:rsid w:val="001F3FFF"/>
    <w:rsid w:val="001F4017"/>
    <w:rsid w:val="001F40DD"/>
    <w:rsid w:val="001F41C5"/>
    <w:rsid w:val="001F42AC"/>
    <w:rsid w:val="001F435F"/>
    <w:rsid w:val="001F4362"/>
    <w:rsid w:val="001F436F"/>
    <w:rsid w:val="001F4400"/>
    <w:rsid w:val="001F442B"/>
    <w:rsid w:val="001F44EC"/>
    <w:rsid w:val="001F4538"/>
    <w:rsid w:val="001F4605"/>
    <w:rsid w:val="001F476C"/>
    <w:rsid w:val="001F47EC"/>
    <w:rsid w:val="001F4834"/>
    <w:rsid w:val="001F490F"/>
    <w:rsid w:val="001F49D9"/>
    <w:rsid w:val="001F4A67"/>
    <w:rsid w:val="001F4BFB"/>
    <w:rsid w:val="001F4C02"/>
    <w:rsid w:val="001F4C71"/>
    <w:rsid w:val="001F4CDE"/>
    <w:rsid w:val="001F4D67"/>
    <w:rsid w:val="001F4D82"/>
    <w:rsid w:val="001F4D9F"/>
    <w:rsid w:val="001F4E2A"/>
    <w:rsid w:val="001F4ED4"/>
    <w:rsid w:val="001F5142"/>
    <w:rsid w:val="001F51DE"/>
    <w:rsid w:val="001F524A"/>
    <w:rsid w:val="001F5276"/>
    <w:rsid w:val="001F5390"/>
    <w:rsid w:val="001F5425"/>
    <w:rsid w:val="001F54AD"/>
    <w:rsid w:val="001F54BE"/>
    <w:rsid w:val="001F55B4"/>
    <w:rsid w:val="001F55CA"/>
    <w:rsid w:val="001F5742"/>
    <w:rsid w:val="001F57B4"/>
    <w:rsid w:val="001F57E7"/>
    <w:rsid w:val="001F585B"/>
    <w:rsid w:val="001F5892"/>
    <w:rsid w:val="001F5B2A"/>
    <w:rsid w:val="001F5B31"/>
    <w:rsid w:val="001F5C4F"/>
    <w:rsid w:val="001F5CE0"/>
    <w:rsid w:val="001F5D5C"/>
    <w:rsid w:val="001F5EA4"/>
    <w:rsid w:val="001F5EB2"/>
    <w:rsid w:val="001F5F11"/>
    <w:rsid w:val="001F5FB0"/>
    <w:rsid w:val="001F609E"/>
    <w:rsid w:val="001F61EF"/>
    <w:rsid w:val="001F6246"/>
    <w:rsid w:val="001F6392"/>
    <w:rsid w:val="001F64D9"/>
    <w:rsid w:val="001F650C"/>
    <w:rsid w:val="001F6548"/>
    <w:rsid w:val="001F65F3"/>
    <w:rsid w:val="001F6779"/>
    <w:rsid w:val="001F6879"/>
    <w:rsid w:val="001F68B3"/>
    <w:rsid w:val="001F692A"/>
    <w:rsid w:val="001F6944"/>
    <w:rsid w:val="001F6993"/>
    <w:rsid w:val="001F69C4"/>
    <w:rsid w:val="001F6A12"/>
    <w:rsid w:val="001F6AF7"/>
    <w:rsid w:val="001F6AFE"/>
    <w:rsid w:val="001F6B27"/>
    <w:rsid w:val="001F6BA5"/>
    <w:rsid w:val="001F6BE6"/>
    <w:rsid w:val="001F6FFA"/>
    <w:rsid w:val="001F70A8"/>
    <w:rsid w:val="001F70E9"/>
    <w:rsid w:val="001F715C"/>
    <w:rsid w:val="001F7178"/>
    <w:rsid w:val="001F71E9"/>
    <w:rsid w:val="001F7417"/>
    <w:rsid w:val="001F757A"/>
    <w:rsid w:val="001F765F"/>
    <w:rsid w:val="001F7706"/>
    <w:rsid w:val="001F7740"/>
    <w:rsid w:val="001F77BC"/>
    <w:rsid w:val="001F79C3"/>
    <w:rsid w:val="001F79F4"/>
    <w:rsid w:val="001F7BF5"/>
    <w:rsid w:val="001F7C66"/>
    <w:rsid w:val="001F7CF3"/>
    <w:rsid w:val="002000B8"/>
    <w:rsid w:val="002000DE"/>
    <w:rsid w:val="00200144"/>
    <w:rsid w:val="0020027D"/>
    <w:rsid w:val="002003F4"/>
    <w:rsid w:val="0020069A"/>
    <w:rsid w:val="00200740"/>
    <w:rsid w:val="0020075E"/>
    <w:rsid w:val="002007D9"/>
    <w:rsid w:val="0020089B"/>
    <w:rsid w:val="0020097D"/>
    <w:rsid w:val="00200AB3"/>
    <w:rsid w:val="00200D63"/>
    <w:rsid w:val="00200D6B"/>
    <w:rsid w:val="00200E14"/>
    <w:rsid w:val="00200EDE"/>
    <w:rsid w:val="00200F0B"/>
    <w:rsid w:val="00200FE0"/>
    <w:rsid w:val="002010A5"/>
    <w:rsid w:val="00201226"/>
    <w:rsid w:val="00201282"/>
    <w:rsid w:val="0020132D"/>
    <w:rsid w:val="00201358"/>
    <w:rsid w:val="002013AE"/>
    <w:rsid w:val="002013C9"/>
    <w:rsid w:val="0020146A"/>
    <w:rsid w:val="002014D7"/>
    <w:rsid w:val="00201820"/>
    <w:rsid w:val="002018B6"/>
    <w:rsid w:val="0020191D"/>
    <w:rsid w:val="00201959"/>
    <w:rsid w:val="002019E4"/>
    <w:rsid w:val="00201A60"/>
    <w:rsid w:val="00201F37"/>
    <w:rsid w:val="00201F4D"/>
    <w:rsid w:val="00201F92"/>
    <w:rsid w:val="00201FC6"/>
    <w:rsid w:val="00202064"/>
    <w:rsid w:val="0020224D"/>
    <w:rsid w:val="00202375"/>
    <w:rsid w:val="002023DF"/>
    <w:rsid w:val="00202465"/>
    <w:rsid w:val="00202819"/>
    <w:rsid w:val="00202882"/>
    <w:rsid w:val="00202892"/>
    <w:rsid w:val="00202981"/>
    <w:rsid w:val="00202C8D"/>
    <w:rsid w:val="00202D75"/>
    <w:rsid w:val="00202DC0"/>
    <w:rsid w:val="00202E0E"/>
    <w:rsid w:val="00202F0B"/>
    <w:rsid w:val="00202F9C"/>
    <w:rsid w:val="00202FB4"/>
    <w:rsid w:val="00202FD4"/>
    <w:rsid w:val="0020301A"/>
    <w:rsid w:val="0020319C"/>
    <w:rsid w:val="00203204"/>
    <w:rsid w:val="00203397"/>
    <w:rsid w:val="00203403"/>
    <w:rsid w:val="002034A6"/>
    <w:rsid w:val="002035CE"/>
    <w:rsid w:val="00203714"/>
    <w:rsid w:val="0020377E"/>
    <w:rsid w:val="00203911"/>
    <w:rsid w:val="00203A6E"/>
    <w:rsid w:val="00203AD5"/>
    <w:rsid w:val="00203B3F"/>
    <w:rsid w:val="00203BA2"/>
    <w:rsid w:val="00203D1C"/>
    <w:rsid w:val="00203D90"/>
    <w:rsid w:val="00203DE0"/>
    <w:rsid w:val="00203F2E"/>
    <w:rsid w:val="00203FDD"/>
    <w:rsid w:val="00203FE2"/>
    <w:rsid w:val="002041E1"/>
    <w:rsid w:val="002042B9"/>
    <w:rsid w:val="002042E8"/>
    <w:rsid w:val="00204310"/>
    <w:rsid w:val="00204401"/>
    <w:rsid w:val="0020476B"/>
    <w:rsid w:val="002047FD"/>
    <w:rsid w:val="00204838"/>
    <w:rsid w:val="0020485D"/>
    <w:rsid w:val="00204954"/>
    <w:rsid w:val="002049EF"/>
    <w:rsid w:val="00204A02"/>
    <w:rsid w:val="00204B08"/>
    <w:rsid w:val="00204BD8"/>
    <w:rsid w:val="00204BFB"/>
    <w:rsid w:val="00204C77"/>
    <w:rsid w:val="00204CE2"/>
    <w:rsid w:val="00204D95"/>
    <w:rsid w:val="00204EC4"/>
    <w:rsid w:val="00204F28"/>
    <w:rsid w:val="00204F54"/>
    <w:rsid w:val="002050A0"/>
    <w:rsid w:val="002050C4"/>
    <w:rsid w:val="00205192"/>
    <w:rsid w:val="0020554E"/>
    <w:rsid w:val="002055BD"/>
    <w:rsid w:val="0020571A"/>
    <w:rsid w:val="00205772"/>
    <w:rsid w:val="002057A1"/>
    <w:rsid w:val="002059E6"/>
    <w:rsid w:val="00205A55"/>
    <w:rsid w:val="00205B10"/>
    <w:rsid w:val="00205BAB"/>
    <w:rsid w:val="00205C0B"/>
    <w:rsid w:val="00205C1F"/>
    <w:rsid w:val="00205D04"/>
    <w:rsid w:val="00205DDF"/>
    <w:rsid w:val="00205E8C"/>
    <w:rsid w:val="00205E94"/>
    <w:rsid w:val="00205F12"/>
    <w:rsid w:val="00205F4B"/>
    <w:rsid w:val="00206195"/>
    <w:rsid w:val="002061B6"/>
    <w:rsid w:val="0020632C"/>
    <w:rsid w:val="002066CD"/>
    <w:rsid w:val="002066FF"/>
    <w:rsid w:val="00206741"/>
    <w:rsid w:val="002067AF"/>
    <w:rsid w:val="002068EA"/>
    <w:rsid w:val="00206948"/>
    <w:rsid w:val="00206B03"/>
    <w:rsid w:val="00206B86"/>
    <w:rsid w:val="00206B96"/>
    <w:rsid w:val="00206BAC"/>
    <w:rsid w:val="00206CFF"/>
    <w:rsid w:val="00206D89"/>
    <w:rsid w:val="00206F26"/>
    <w:rsid w:val="00206F3F"/>
    <w:rsid w:val="00206FEC"/>
    <w:rsid w:val="00207015"/>
    <w:rsid w:val="0020710F"/>
    <w:rsid w:val="00207139"/>
    <w:rsid w:val="00207326"/>
    <w:rsid w:val="00207372"/>
    <w:rsid w:val="0020737A"/>
    <w:rsid w:val="0020749B"/>
    <w:rsid w:val="002074D7"/>
    <w:rsid w:val="002074FF"/>
    <w:rsid w:val="0020756B"/>
    <w:rsid w:val="00207601"/>
    <w:rsid w:val="002077C0"/>
    <w:rsid w:val="002079F6"/>
    <w:rsid w:val="00207B40"/>
    <w:rsid w:val="00207C28"/>
    <w:rsid w:val="00207CD3"/>
    <w:rsid w:val="00207D88"/>
    <w:rsid w:val="00207D94"/>
    <w:rsid w:val="00207EB1"/>
    <w:rsid w:val="00207FC2"/>
    <w:rsid w:val="00210012"/>
    <w:rsid w:val="002100A6"/>
    <w:rsid w:val="0021012B"/>
    <w:rsid w:val="00210131"/>
    <w:rsid w:val="002104B1"/>
    <w:rsid w:val="0021072B"/>
    <w:rsid w:val="00210772"/>
    <w:rsid w:val="00210819"/>
    <w:rsid w:val="0021083A"/>
    <w:rsid w:val="00210880"/>
    <w:rsid w:val="00210951"/>
    <w:rsid w:val="00210A9A"/>
    <w:rsid w:val="00210C6A"/>
    <w:rsid w:val="00210C8A"/>
    <w:rsid w:val="00210D62"/>
    <w:rsid w:val="00210D78"/>
    <w:rsid w:val="00210D91"/>
    <w:rsid w:val="00210DFE"/>
    <w:rsid w:val="00210E2C"/>
    <w:rsid w:val="002110A1"/>
    <w:rsid w:val="0021118E"/>
    <w:rsid w:val="002111A8"/>
    <w:rsid w:val="002112E3"/>
    <w:rsid w:val="00211442"/>
    <w:rsid w:val="002114F2"/>
    <w:rsid w:val="0021154F"/>
    <w:rsid w:val="0021155A"/>
    <w:rsid w:val="00211578"/>
    <w:rsid w:val="00211590"/>
    <w:rsid w:val="00211601"/>
    <w:rsid w:val="00211713"/>
    <w:rsid w:val="00211729"/>
    <w:rsid w:val="00211844"/>
    <w:rsid w:val="002118C8"/>
    <w:rsid w:val="0021195A"/>
    <w:rsid w:val="00211974"/>
    <w:rsid w:val="00211A7A"/>
    <w:rsid w:val="00211B19"/>
    <w:rsid w:val="00211C88"/>
    <w:rsid w:val="00211C9D"/>
    <w:rsid w:val="00211CF6"/>
    <w:rsid w:val="00211D33"/>
    <w:rsid w:val="00211D3C"/>
    <w:rsid w:val="00211D4A"/>
    <w:rsid w:val="00211D5A"/>
    <w:rsid w:val="00211D95"/>
    <w:rsid w:val="00211DCE"/>
    <w:rsid w:val="002121E5"/>
    <w:rsid w:val="00212381"/>
    <w:rsid w:val="0021249A"/>
    <w:rsid w:val="0021261A"/>
    <w:rsid w:val="002127E9"/>
    <w:rsid w:val="0021280E"/>
    <w:rsid w:val="002129F0"/>
    <w:rsid w:val="00212A90"/>
    <w:rsid w:val="00212A95"/>
    <w:rsid w:val="00212AB8"/>
    <w:rsid w:val="00212C0C"/>
    <w:rsid w:val="00212D42"/>
    <w:rsid w:val="00212D9D"/>
    <w:rsid w:val="00212DAB"/>
    <w:rsid w:val="00212E23"/>
    <w:rsid w:val="00212F82"/>
    <w:rsid w:val="0021304C"/>
    <w:rsid w:val="00213298"/>
    <w:rsid w:val="00213611"/>
    <w:rsid w:val="00213656"/>
    <w:rsid w:val="002137CA"/>
    <w:rsid w:val="00213877"/>
    <w:rsid w:val="0021397B"/>
    <w:rsid w:val="002139EC"/>
    <w:rsid w:val="00213B7D"/>
    <w:rsid w:val="00213BE3"/>
    <w:rsid w:val="00213D36"/>
    <w:rsid w:val="00213D46"/>
    <w:rsid w:val="00213E10"/>
    <w:rsid w:val="00213E36"/>
    <w:rsid w:val="00213E75"/>
    <w:rsid w:val="00213E8E"/>
    <w:rsid w:val="00213F1A"/>
    <w:rsid w:val="00213F89"/>
    <w:rsid w:val="00213FCB"/>
    <w:rsid w:val="0021440F"/>
    <w:rsid w:val="0021449B"/>
    <w:rsid w:val="002145A9"/>
    <w:rsid w:val="0021463D"/>
    <w:rsid w:val="0021480C"/>
    <w:rsid w:val="00214A3F"/>
    <w:rsid w:val="00214A74"/>
    <w:rsid w:val="00214B17"/>
    <w:rsid w:val="00214CCC"/>
    <w:rsid w:val="00214CD3"/>
    <w:rsid w:val="00214D96"/>
    <w:rsid w:val="00214DA7"/>
    <w:rsid w:val="00214E6A"/>
    <w:rsid w:val="00214E85"/>
    <w:rsid w:val="00214EA0"/>
    <w:rsid w:val="00214ECB"/>
    <w:rsid w:val="00214EE0"/>
    <w:rsid w:val="00215041"/>
    <w:rsid w:val="00215055"/>
    <w:rsid w:val="002150E5"/>
    <w:rsid w:val="00215122"/>
    <w:rsid w:val="00215283"/>
    <w:rsid w:val="0021540E"/>
    <w:rsid w:val="00215479"/>
    <w:rsid w:val="002154A3"/>
    <w:rsid w:val="00215582"/>
    <w:rsid w:val="002155BA"/>
    <w:rsid w:val="0021564C"/>
    <w:rsid w:val="0021566A"/>
    <w:rsid w:val="002156C1"/>
    <w:rsid w:val="00215758"/>
    <w:rsid w:val="00215946"/>
    <w:rsid w:val="00215A5E"/>
    <w:rsid w:val="00215A8B"/>
    <w:rsid w:val="00215C0B"/>
    <w:rsid w:val="00215C27"/>
    <w:rsid w:val="00215DED"/>
    <w:rsid w:val="00215E55"/>
    <w:rsid w:val="00215FAF"/>
    <w:rsid w:val="00215FF6"/>
    <w:rsid w:val="00216041"/>
    <w:rsid w:val="00216244"/>
    <w:rsid w:val="0021624C"/>
    <w:rsid w:val="00216449"/>
    <w:rsid w:val="002164B7"/>
    <w:rsid w:val="00216557"/>
    <w:rsid w:val="002166F0"/>
    <w:rsid w:val="00216701"/>
    <w:rsid w:val="0021675A"/>
    <w:rsid w:val="002168AA"/>
    <w:rsid w:val="00216922"/>
    <w:rsid w:val="0021695F"/>
    <w:rsid w:val="00216B3A"/>
    <w:rsid w:val="00216B48"/>
    <w:rsid w:val="00216B8C"/>
    <w:rsid w:val="00216BB9"/>
    <w:rsid w:val="00216CAB"/>
    <w:rsid w:val="00216CF3"/>
    <w:rsid w:val="00216DDB"/>
    <w:rsid w:val="00216DF0"/>
    <w:rsid w:val="00216E21"/>
    <w:rsid w:val="00216E36"/>
    <w:rsid w:val="002170A8"/>
    <w:rsid w:val="0021721B"/>
    <w:rsid w:val="00217415"/>
    <w:rsid w:val="0021742C"/>
    <w:rsid w:val="0021746B"/>
    <w:rsid w:val="002174BD"/>
    <w:rsid w:val="002176BC"/>
    <w:rsid w:val="002177BD"/>
    <w:rsid w:val="002177F8"/>
    <w:rsid w:val="002178AF"/>
    <w:rsid w:val="00217910"/>
    <w:rsid w:val="0021793F"/>
    <w:rsid w:val="002179B2"/>
    <w:rsid w:val="00217A1F"/>
    <w:rsid w:val="00217AE3"/>
    <w:rsid w:val="00217CEF"/>
    <w:rsid w:val="00217D3E"/>
    <w:rsid w:val="00217E20"/>
    <w:rsid w:val="00217E82"/>
    <w:rsid w:val="00217EF6"/>
    <w:rsid w:val="00217F69"/>
    <w:rsid w:val="00217F95"/>
    <w:rsid w:val="002200F4"/>
    <w:rsid w:val="002202D6"/>
    <w:rsid w:val="002202DB"/>
    <w:rsid w:val="00220308"/>
    <w:rsid w:val="00220348"/>
    <w:rsid w:val="0022052A"/>
    <w:rsid w:val="0022056F"/>
    <w:rsid w:val="002205D1"/>
    <w:rsid w:val="00220606"/>
    <w:rsid w:val="00220632"/>
    <w:rsid w:val="00220848"/>
    <w:rsid w:val="0022087A"/>
    <w:rsid w:val="0022090C"/>
    <w:rsid w:val="00220962"/>
    <w:rsid w:val="002209E2"/>
    <w:rsid w:val="00220A3F"/>
    <w:rsid w:val="00220D26"/>
    <w:rsid w:val="00220F8A"/>
    <w:rsid w:val="00220FC5"/>
    <w:rsid w:val="002210E9"/>
    <w:rsid w:val="002211CC"/>
    <w:rsid w:val="002211D0"/>
    <w:rsid w:val="002211FC"/>
    <w:rsid w:val="0022129F"/>
    <w:rsid w:val="0022133B"/>
    <w:rsid w:val="00221395"/>
    <w:rsid w:val="002213D4"/>
    <w:rsid w:val="002214DE"/>
    <w:rsid w:val="00221691"/>
    <w:rsid w:val="00221941"/>
    <w:rsid w:val="002219C4"/>
    <w:rsid w:val="00221A19"/>
    <w:rsid w:val="00221AF1"/>
    <w:rsid w:val="00221AFC"/>
    <w:rsid w:val="00221C0A"/>
    <w:rsid w:val="00221E2B"/>
    <w:rsid w:val="00221F8D"/>
    <w:rsid w:val="00222009"/>
    <w:rsid w:val="0022206D"/>
    <w:rsid w:val="00222174"/>
    <w:rsid w:val="002221CF"/>
    <w:rsid w:val="00222265"/>
    <w:rsid w:val="00222422"/>
    <w:rsid w:val="00222440"/>
    <w:rsid w:val="00222626"/>
    <w:rsid w:val="0022267A"/>
    <w:rsid w:val="0022268C"/>
    <w:rsid w:val="002226F4"/>
    <w:rsid w:val="002227E2"/>
    <w:rsid w:val="0022284A"/>
    <w:rsid w:val="0022287E"/>
    <w:rsid w:val="002228D9"/>
    <w:rsid w:val="00222904"/>
    <w:rsid w:val="00222A4D"/>
    <w:rsid w:val="00222A54"/>
    <w:rsid w:val="00222A87"/>
    <w:rsid w:val="00222C05"/>
    <w:rsid w:val="00222C8F"/>
    <w:rsid w:val="00222CB3"/>
    <w:rsid w:val="00222E04"/>
    <w:rsid w:val="002230E7"/>
    <w:rsid w:val="00223150"/>
    <w:rsid w:val="00223211"/>
    <w:rsid w:val="00223325"/>
    <w:rsid w:val="00223326"/>
    <w:rsid w:val="002233BA"/>
    <w:rsid w:val="0022340D"/>
    <w:rsid w:val="00223676"/>
    <w:rsid w:val="00223720"/>
    <w:rsid w:val="0022376E"/>
    <w:rsid w:val="0022378D"/>
    <w:rsid w:val="002237F9"/>
    <w:rsid w:val="00223899"/>
    <w:rsid w:val="002238E1"/>
    <w:rsid w:val="002238E4"/>
    <w:rsid w:val="00223907"/>
    <w:rsid w:val="0022391B"/>
    <w:rsid w:val="002239C0"/>
    <w:rsid w:val="00223B10"/>
    <w:rsid w:val="00223C23"/>
    <w:rsid w:val="00223D65"/>
    <w:rsid w:val="00223D70"/>
    <w:rsid w:val="00223D8C"/>
    <w:rsid w:val="00223EA9"/>
    <w:rsid w:val="00223FBB"/>
    <w:rsid w:val="002241CF"/>
    <w:rsid w:val="0022430C"/>
    <w:rsid w:val="00224325"/>
    <w:rsid w:val="0022438D"/>
    <w:rsid w:val="00224399"/>
    <w:rsid w:val="0022442F"/>
    <w:rsid w:val="0022447B"/>
    <w:rsid w:val="0022448E"/>
    <w:rsid w:val="002244AB"/>
    <w:rsid w:val="00224543"/>
    <w:rsid w:val="0022455E"/>
    <w:rsid w:val="00224658"/>
    <w:rsid w:val="00224896"/>
    <w:rsid w:val="002248C9"/>
    <w:rsid w:val="00224B34"/>
    <w:rsid w:val="00224D3E"/>
    <w:rsid w:val="00224DFA"/>
    <w:rsid w:val="00224E0E"/>
    <w:rsid w:val="00224E3F"/>
    <w:rsid w:val="00224E8E"/>
    <w:rsid w:val="00224F0B"/>
    <w:rsid w:val="00224F2F"/>
    <w:rsid w:val="00224FFE"/>
    <w:rsid w:val="00225134"/>
    <w:rsid w:val="00225146"/>
    <w:rsid w:val="00225194"/>
    <w:rsid w:val="002251A6"/>
    <w:rsid w:val="002251AE"/>
    <w:rsid w:val="002251CD"/>
    <w:rsid w:val="002251DC"/>
    <w:rsid w:val="00225246"/>
    <w:rsid w:val="002252C4"/>
    <w:rsid w:val="00225328"/>
    <w:rsid w:val="00225343"/>
    <w:rsid w:val="00225629"/>
    <w:rsid w:val="00225653"/>
    <w:rsid w:val="00225715"/>
    <w:rsid w:val="00225790"/>
    <w:rsid w:val="002257A3"/>
    <w:rsid w:val="002258A9"/>
    <w:rsid w:val="002259B8"/>
    <w:rsid w:val="00225A09"/>
    <w:rsid w:val="00225A28"/>
    <w:rsid w:val="00225B57"/>
    <w:rsid w:val="00225B91"/>
    <w:rsid w:val="00225D26"/>
    <w:rsid w:val="00225FB6"/>
    <w:rsid w:val="002261C3"/>
    <w:rsid w:val="00226354"/>
    <w:rsid w:val="00226371"/>
    <w:rsid w:val="002263AF"/>
    <w:rsid w:val="00226617"/>
    <w:rsid w:val="00226690"/>
    <w:rsid w:val="002267A9"/>
    <w:rsid w:val="00226D19"/>
    <w:rsid w:val="00226D39"/>
    <w:rsid w:val="00226F00"/>
    <w:rsid w:val="00226FDA"/>
    <w:rsid w:val="0022705F"/>
    <w:rsid w:val="00227133"/>
    <w:rsid w:val="00227144"/>
    <w:rsid w:val="00227151"/>
    <w:rsid w:val="00227178"/>
    <w:rsid w:val="00227188"/>
    <w:rsid w:val="0022734F"/>
    <w:rsid w:val="002273B5"/>
    <w:rsid w:val="002273F2"/>
    <w:rsid w:val="00227448"/>
    <w:rsid w:val="00227449"/>
    <w:rsid w:val="002274AA"/>
    <w:rsid w:val="002274F2"/>
    <w:rsid w:val="00227520"/>
    <w:rsid w:val="002275A5"/>
    <w:rsid w:val="002275D9"/>
    <w:rsid w:val="002277AE"/>
    <w:rsid w:val="0022786E"/>
    <w:rsid w:val="002278BA"/>
    <w:rsid w:val="00227918"/>
    <w:rsid w:val="00227AAC"/>
    <w:rsid w:val="00227AFC"/>
    <w:rsid w:val="00227C7D"/>
    <w:rsid w:val="00227D7C"/>
    <w:rsid w:val="00227DFF"/>
    <w:rsid w:val="00227E5F"/>
    <w:rsid w:val="00227FA9"/>
    <w:rsid w:val="0023001F"/>
    <w:rsid w:val="002301DA"/>
    <w:rsid w:val="002305E7"/>
    <w:rsid w:val="00230645"/>
    <w:rsid w:val="00230662"/>
    <w:rsid w:val="00230842"/>
    <w:rsid w:val="002308D8"/>
    <w:rsid w:val="002308F1"/>
    <w:rsid w:val="00230911"/>
    <w:rsid w:val="00230AE7"/>
    <w:rsid w:val="00230D50"/>
    <w:rsid w:val="00230F08"/>
    <w:rsid w:val="00230FCD"/>
    <w:rsid w:val="00230FEF"/>
    <w:rsid w:val="00231047"/>
    <w:rsid w:val="0023119F"/>
    <w:rsid w:val="002312A1"/>
    <w:rsid w:val="0023137E"/>
    <w:rsid w:val="00231630"/>
    <w:rsid w:val="002316B2"/>
    <w:rsid w:val="0023180C"/>
    <w:rsid w:val="002318A9"/>
    <w:rsid w:val="00231952"/>
    <w:rsid w:val="00231A18"/>
    <w:rsid w:val="00231A2B"/>
    <w:rsid w:val="00231BF0"/>
    <w:rsid w:val="00231CAF"/>
    <w:rsid w:val="00231D73"/>
    <w:rsid w:val="00231E13"/>
    <w:rsid w:val="00231F5F"/>
    <w:rsid w:val="00231FA7"/>
    <w:rsid w:val="002320C3"/>
    <w:rsid w:val="00232130"/>
    <w:rsid w:val="00232171"/>
    <w:rsid w:val="002322EB"/>
    <w:rsid w:val="00232346"/>
    <w:rsid w:val="00232443"/>
    <w:rsid w:val="00232577"/>
    <w:rsid w:val="00232717"/>
    <w:rsid w:val="00232742"/>
    <w:rsid w:val="0023274D"/>
    <w:rsid w:val="00232784"/>
    <w:rsid w:val="00232869"/>
    <w:rsid w:val="00232956"/>
    <w:rsid w:val="00232AA9"/>
    <w:rsid w:val="00232B3B"/>
    <w:rsid w:val="00232B66"/>
    <w:rsid w:val="00232B7D"/>
    <w:rsid w:val="00232BE7"/>
    <w:rsid w:val="00232DFE"/>
    <w:rsid w:val="00232E1F"/>
    <w:rsid w:val="00232ED9"/>
    <w:rsid w:val="00232F64"/>
    <w:rsid w:val="0023306B"/>
    <w:rsid w:val="0023308D"/>
    <w:rsid w:val="002331C8"/>
    <w:rsid w:val="00233251"/>
    <w:rsid w:val="00233362"/>
    <w:rsid w:val="00233379"/>
    <w:rsid w:val="002333A5"/>
    <w:rsid w:val="002333E6"/>
    <w:rsid w:val="0023344A"/>
    <w:rsid w:val="0023350F"/>
    <w:rsid w:val="002335E2"/>
    <w:rsid w:val="002336F2"/>
    <w:rsid w:val="002336FC"/>
    <w:rsid w:val="00233790"/>
    <w:rsid w:val="00233827"/>
    <w:rsid w:val="00233858"/>
    <w:rsid w:val="00233939"/>
    <w:rsid w:val="00233989"/>
    <w:rsid w:val="00233A57"/>
    <w:rsid w:val="00233B9E"/>
    <w:rsid w:val="00233C24"/>
    <w:rsid w:val="00233CA6"/>
    <w:rsid w:val="00233E06"/>
    <w:rsid w:val="00233F27"/>
    <w:rsid w:val="00234170"/>
    <w:rsid w:val="00234256"/>
    <w:rsid w:val="0023430E"/>
    <w:rsid w:val="00234364"/>
    <w:rsid w:val="002343AD"/>
    <w:rsid w:val="002343B6"/>
    <w:rsid w:val="00234429"/>
    <w:rsid w:val="0023454A"/>
    <w:rsid w:val="0023455D"/>
    <w:rsid w:val="002345C3"/>
    <w:rsid w:val="00234614"/>
    <w:rsid w:val="002346BB"/>
    <w:rsid w:val="00234847"/>
    <w:rsid w:val="00234889"/>
    <w:rsid w:val="00234A35"/>
    <w:rsid w:val="00234C6E"/>
    <w:rsid w:val="00234D0C"/>
    <w:rsid w:val="00234E97"/>
    <w:rsid w:val="00234F9B"/>
    <w:rsid w:val="00235042"/>
    <w:rsid w:val="0023518D"/>
    <w:rsid w:val="002351CE"/>
    <w:rsid w:val="0023524A"/>
    <w:rsid w:val="00235379"/>
    <w:rsid w:val="002354F8"/>
    <w:rsid w:val="00235657"/>
    <w:rsid w:val="0023565C"/>
    <w:rsid w:val="00235660"/>
    <w:rsid w:val="00235713"/>
    <w:rsid w:val="00235768"/>
    <w:rsid w:val="0023584B"/>
    <w:rsid w:val="00235872"/>
    <w:rsid w:val="00235919"/>
    <w:rsid w:val="00235980"/>
    <w:rsid w:val="00235AD3"/>
    <w:rsid w:val="00235C0B"/>
    <w:rsid w:val="00235DA0"/>
    <w:rsid w:val="00235EAC"/>
    <w:rsid w:val="00235EDC"/>
    <w:rsid w:val="00235F18"/>
    <w:rsid w:val="00235F6D"/>
    <w:rsid w:val="0023603E"/>
    <w:rsid w:val="002360DE"/>
    <w:rsid w:val="0023617A"/>
    <w:rsid w:val="002361FF"/>
    <w:rsid w:val="002363D8"/>
    <w:rsid w:val="00236445"/>
    <w:rsid w:val="002364F7"/>
    <w:rsid w:val="0023656B"/>
    <w:rsid w:val="0023663D"/>
    <w:rsid w:val="002366C2"/>
    <w:rsid w:val="00236715"/>
    <w:rsid w:val="00236727"/>
    <w:rsid w:val="00236799"/>
    <w:rsid w:val="002367C3"/>
    <w:rsid w:val="00236816"/>
    <w:rsid w:val="00236931"/>
    <w:rsid w:val="00236AC3"/>
    <w:rsid w:val="00236AE1"/>
    <w:rsid w:val="00236B4C"/>
    <w:rsid w:val="00236B7B"/>
    <w:rsid w:val="00236CB7"/>
    <w:rsid w:val="00236E08"/>
    <w:rsid w:val="00236E81"/>
    <w:rsid w:val="00236EAD"/>
    <w:rsid w:val="00236EBF"/>
    <w:rsid w:val="00236F18"/>
    <w:rsid w:val="00236FBF"/>
    <w:rsid w:val="0023717A"/>
    <w:rsid w:val="00237197"/>
    <w:rsid w:val="0023723B"/>
    <w:rsid w:val="0023724D"/>
    <w:rsid w:val="0023724E"/>
    <w:rsid w:val="002372AD"/>
    <w:rsid w:val="00237372"/>
    <w:rsid w:val="002374B5"/>
    <w:rsid w:val="0023751A"/>
    <w:rsid w:val="00237597"/>
    <w:rsid w:val="00237610"/>
    <w:rsid w:val="002376C7"/>
    <w:rsid w:val="002376D5"/>
    <w:rsid w:val="002377A1"/>
    <w:rsid w:val="00237911"/>
    <w:rsid w:val="0023794C"/>
    <w:rsid w:val="002379F2"/>
    <w:rsid w:val="00237A02"/>
    <w:rsid w:val="00237A15"/>
    <w:rsid w:val="00237AC4"/>
    <w:rsid w:val="00237B8A"/>
    <w:rsid w:val="00237C09"/>
    <w:rsid w:val="00237C49"/>
    <w:rsid w:val="00237D9C"/>
    <w:rsid w:val="00237E8B"/>
    <w:rsid w:val="00237F0A"/>
    <w:rsid w:val="00237FFA"/>
    <w:rsid w:val="00240027"/>
    <w:rsid w:val="00240092"/>
    <w:rsid w:val="002400C9"/>
    <w:rsid w:val="0024010B"/>
    <w:rsid w:val="002404FD"/>
    <w:rsid w:val="002404FF"/>
    <w:rsid w:val="0024054B"/>
    <w:rsid w:val="00240602"/>
    <w:rsid w:val="00240629"/>
    <w:rsid w:val="00240633"/>
    <w:rsid w:val="0024068A"/>
    <w:rsid w:val="0024069B"/>
    <w:rsid w:val="0024073F"/>
    <w:rsid w:val="00240744"/>
    <w:rsid w:val="00240782"/>
    <w:rsid w:val="0024087C"/>
    <w:rsid w:val="0024097B"/>
    <w:rsid w:val="002409CA"/>
    <w:rsid w:val="00240C8A"/>
    <w:rsid w:val="00240C96"/>
    <w:rsid w:val="00240F32"/>
    <w:rsid w:val="00240FBC"/>
    <w:rsid w:val="00240FE5"/>
    <w:rsid w:val="0024102F"/>
    <w:rsid w:val="00241138"/>
    <w:rsid w:val="0024113F"/>
    <w:rsid w:val="00241207"/>
    <w:rsid w:val="0024141F"/>
    <w:rsid w:val="002414B6"/>
    <w:rsid w:val="002415BA"/>
    <w:rsid w:val="0024188B"/>
    <w:rsid w:val="002419A0"/>
    <w:rsid w:val="00241A25"/>
    <w:rsid w:val="00241AF2"/>
    <w:rsid w:val="00241CC1"/>
    <w:rsid w:val="00241CDD"/>
    <w:rsid w:val="00241DA9"/>
    <w:rsid w:val="00241DD8"/>
    <w:rsid w:val="00241DFD"/>
    <w:rsid w:val="00241E9C"/>
    <w:rsid w:val="00241EA3"/>
    <w:rsid w:val="002420B4"/>
    <w:rsid w:val="00242101"/>
    <w:rsid w:val="00242231"/>
    <w:rsid w:val="00242260"/>
    <w:rsid w:val="002423F3"/>
    <w:rsid w:val="002424E8"/>
    <w:rsid w:val="00242566"/>
    <w:rsid w:val="002425ED"/>
    <w:rsid w:val="0024260D"/>
    <w:rsid w:val="00242647"/>
    <w:rsid w:val="002426B4"/>
    <w:rsid w:val="002426BB"/>
    <w:rsid w:val="002426D0"/>
    <w:rsid w:val="002426F1"/>
    <w:rsid w:val="002427A2"/>
    <w:rsid w:val="002428DA"/>
    <w:rsid w:val="00242919"/>
    <w:rsid w:val="00242BC4"/>
    <w:rsid w:val="00242CA2"/>
    <w:rsid w:val="00242D93"/>
    <w:rsid w:val="00242EC5"/>
    <w:rsid w:val="002430B1"/>
    <w:rsid w:val="0024321C"/>
    <w:rsid w:val="002432BB"/>
    <w:rsid w:val="002434B9"/>
    <w:rsid w:val="002434D4"/>
    <w:rsid w:val="0024354A"/>
    <w:rsid w:val="00243735"/>
    <w:rsid w:val="00243745"/>
    <w:rsid w:val="0024376A"/>
    <w:rsid w:val="002438A3"/>
    <w:rsid w:val="002439EB"/>
    <w:rsid w:val="00243AFB"/>
    <w:rsid w:val="00243B92"/>
    <w:rsid w:val="00243D4D"/>
    <w:rsid w:val="00243DC5"/>
    <w:rsid w:val="00243E80"/>
    <w:rsid w:val="00244064"/>
    <w:rsid w:val="00244082"/>
    <w:rsid w:val="0024410C"/>
    <w:rsid w:val="00244181"/>
    <w:rsid w:val="0024429A"/>
    <w:rsid w:val="00244369"/>
    <w:rsid w:val="002443BE"/>
    <w:rsid w:val="0024443C"/>
    <w:rsid w:val="0024448C"/>
    <w:rsid w:val="002444F5"/>
    <w:rsid w:val="0024450C"/>
    <w:rsid w:val="00244542"/>
    <w:rsid w:val="00244552"/>
    <w:rsid w:val="00244667"/>
    <w:rsid w:val="0024470D"/>
    <w:rsid w:val="002448A3"/>
    <w:rsid w:val="002449A5"/>
    <w:rsid w:val="002449EE"/>
    <w:rsid w:val="00244B27"/>
    <w:rsid w:val="00244B63"/>
    <w:rsid w:val="00244BB9"/>
    <w:rsid w:val="00244C78"/>
    <w:rsid w:val="00244CD8"/>
    <w:rsid w:val="00244D07"/>
    <w:rsid w:val="00244ECC"/>
    <w:rsid w:val="00244F9C"/>
    <w:rsid w:val="00245083"/>
    <w:rsid w:val="002450D4"/>
    <w:rsid w:val="002452E4"/>
    <w:rsid w:val="00245454"/>
    <w:rsid w:val="00245590"/>
    <w:rsid w:val="00245601"/>
    <w:rsid w:val="00245645"/>
    <w:rsid w:val="00245811"/>
    <w:rsid w:val="0024589A"/>
    <w:rsid w:val="00245967"/>
    <w:rsid w:val="002459DA"/>
    <w:rsid w:val="002459F1"/>
    <w:rsid w:val="00245A02"/>
    <w:rsid w:val="00245AAD"/>
    <w:rsid w:val="00245B08"/>
    <w:rsid w:val="00245C23"/>
    <w:rsid w:val="00245D67"/>
    <w:rsid w:val="00245F18"/>
    <w:rsid w:val="00245FB9"/>
    <w:rsid w:val="00246035"/>
    <w:rsid w:val="0024611D"/>
    <w:rsid w:val="002461C8"/>
    <w:rsid w:val="002463DA"/>
    <w:rsid w:val="00246681"/>
    <w:rsid w:val="002466BD"/>
    <w:rsid w:val="0024670F"/>
    <w:rsid w:val="00246806"/>
    <w:rsid w:val="00246830"/>
    <w:rsid w:val="002468ED"/>
    <w:rsid w:val="00246A6F"/>
    <w:rsid w:val="00246A83"/>
    <w:rsid w:val="00246E22"/>
    <w:rsid w:val="00246E27"/>
    <w:rsid w:val="00247072"/>
    <w:rsid w:val="00247246"/>
    <w:rsid w:val="002472B1"/>
    <w:rsid w:val="002472D0"/>
    <w:rsid w:val="00247419"/>
    <w:rsid w:val="00247455"/>
    <w:rsid w:val="002474AA"/>
    <w:rsid w:val="002474D1"/>
    <w:rsid w:val="00247509"/>
    <w:rsid w:val="00247520"/>
    <w:rsid w:val="002476CA"/>
    <w:rsid w:val="00247716"/>
    <w:rsid w:val="00247899"/>
    <w:rsid w:val="0024793B"/>
    <w:rsid w:val="00247A40"/>
    <w:rsid w:val="00247D29"/>
    <w:rsid w:val="00247DC5"/>
    <w:rsid w:val="00247FB4"/>
    <w:rsid w:val="00247FE3"/>
    <w:rsid w:val="00247FFA"/>
    <w:rsid w:val="002500A5"/>
    <w:rsid w:val="00250228"/>
    <w:rsid w:val="002503D3"/>
    <w:rsid w:val="00250404"/>
    <w:rsid w:val="002504BC"/>
    <w:rsid w:val="00250509"/>
    <w:rsid w:val="0025055A"/>
    <w:rsid w:val="002505F0"/>
    <w:rsid w:val="002505F1"/>
    <w:rsid w:val="002506AF"/>
    <w:rsid w:val="00250762"/>
    <w:rsid w:val="00250775"/>
    <w:rsid w:val="002508D3"/>
    <w:rsid w:val="00250902"/>
    <w:rsid w:val="00250999"/>
    <w:rsid w:val="00250C83"/>
    <w:rsid w:val="00250CC6"/>
    <w:rsid w:val="00250CFF"/>
    <w:rsid w:val="00250D32"/>
    <w:rsid w:val="00250D49"/>
    <w:rsid w:val="00250DD6"/>
    <w:rsid w:val="00250E13"/>
    <w:rsid w:val="00251176"/>
    <w:rsid w:val="0025129A"/>
    <w:rsid w:val="0025139C"/>
    <w:rsid w:val="0025148E"/>
    <w:rsid w:val="002515D3"/>
    <w:rsid w:val="00251AB9"/>
    <w:rsid w:val="00251B05"/>
    <w:rsid w:val="00251C78"/>
    <w:rsid w:val="00251C98"/>
    <w:rsid w:val="00251CD0"/>
    <w:rsid w:val="00251E10"/>
    <w:rsid w:val="00251E2D"/>
    <w:rsid w:val="00251EA2"/>
    <w:rsid w:val="00251F71"/>
    <w:rsid w:val="00251FA1"/>
    <w:rsid w:val="00251FE2"/>
    <w:rsid w:val="00251FE7"/>
    <w:rsid w:val="00252071"/>
    <w:rsid w:val="002520DB"/>
    <w:rsid w:val="0025216D"/>
    <w:rsid w:val="00252279"/>
    <w:rsid w:val="00252390"/>
    <w:rsid w:val="00252531"/>
    <w:rsid w:val="00252617"/>
    <w:rsid w:val="002526FA"/>
    <w:rsid w:val="00252772"/>
    <w:rsid w:val="0025277D"/>
    <w:rsid w:val="0025284A"/>
    <w:rsid w:val="00252A24"/>
    <w:rsid w:val="00252A51"/>
    <w:rsid w:val="00252A6D"/>
    <w:rsid w:val="00252AC3"/>
    <w:rsid w:val="00252B32"/>
    <w:rsid w:val="00252BC9"/>
    <w:rsid w:val="00252CCF"/>
    <w:rsid w:val="00252F0B"/>
    <w:rsid w:val="002530CD"/>
    <w:rsid w:val="00253216"/>
    <w:rsid w:val="0025321E"/>
    <w:rsid w:val="00253278"/>
    <w:rsid w:val="002533E9"/>
    <w:rsid w:val="0025342E"/>
    <w:rsid w:val="0025345D"/>
    <w:rsid w:val="002536D3"/>
    <w:rsid w:val="0025370C"/>
    <w:rsid w:val="00253751"/>
    <w:rsid w:val="0025381D"/>
    <w:rsid w:val="002538FF"/>
    <w:rsid w:val="0025395E"/>
    <w:rsid w:val="00253977"/>
    <w:rsid w:val="00253997"/>
    <w:rsid w:val="002539A8"/>
    <w:rsid w:val="00253ADC"/>
    <w:rsid w:val="00253AE4"/>
    <w:rsid w:val="00253CA4"/>
    <w:rsid w:val="00253D05"/>
    <w:rsid w:val="00253D8F"/>
    <w:rsid w:val="00253E04"/>
    <w:rsid w:val="0025403E"/>
    <w:rsid w:val="0025408B"/>
    <w:rsid w:val="00254117"/>
    <w:rsid w:val="002542A0"/>
    <w:rsid w:val="00254413"/>
    <w:rsid w:val="0025445E"/>
    <w:rsid w:val="002544F1"/>
    <w:rsid w:val="00254565"/>
    <w:rsid w:val="00254575"/>
    <w:rsid w:val="002545FF"/>
    <w:rsid w:val="002546B8"/>
    <w:rsid w:val="0025478B"/>
    <w:rsid w:val="00254893"/>
    <w:rsid w:val="002548B2"/>
    <w:rsid w:val="0025494A"/>
    <w:rsid w:val="00254954"/>
    <w:rsid w:val="00254A59"/>
    <w:rsid w:val="00254A65"/>
    <w:rsid w:val="00254D87"/>
    <w:rsid w:val="00254FA4"/>
    <w:rsid w:val="002550B9"/>
    <w:rsid w:val="00255179"/>
    <w:rsid w:val="002552F2"/>
    <w:rsid w:val="00255387"/>
    <w:rsid w:val="0025538D"/>
    <w:rsid w:val="0025552F"/>
    <w:rsid w:val="00255586"/>
    <w:rsid w:val="00255638"/>
    <w:rsid w:val="00255661"/>
    <w:rsid w:val="0025570C"/>
    <w:rsid w:val="002557EC"/>
    <w:rsid w:val="002557F3"/>
    <w:rsid w:val="002558D3"/>
    <w:rsid w:val="0025598C"/>
    <w:rsid w:val="002559D0"/>
    <w:rsid w:val="002559E4"/>
    <w:rsid w:val="00255BB3"/>
    <w:rsid w:val="00255BBD"/>
    <w:rsid w:val="00255D7B"/>
    <w:rsid w:val="00255DA0"/>
    <w:rsid w:val="00255E28"/>
    <w:rsid w:val="00255EDF"/>
    <w:rsid w:val="00255F64"/>
    <w:rsid w:val="00255F75"/>
    <w:rsid w:val="002562C8"/>
    <w:rsid w:val="0025648F"/>
    <w:rsid w:val="002564F1"/>
    <w:rsid w:val="002564FF"/>
    <w:rsid w:val="002565BE"/>
    <w:rsid w:val="002565E7"/>
    <w:rsid w:val="002566F3"/>
    <w:rsid w:val="002568BB"/>
    <w:rsid w:val="00256B9B"/>
    <w:rsid w:val="00256BE4"/>
    <w:rsid w:val="00256C61"/>
    <w:rsid w:val="00256EAA"/>
    <w:rsid w:val="00256EAE"/>
    <w:rsid w:val="00256F2E"/>
    <w:rsid w:val="00256FBA"/>
    <w:rsid w:val="002570EF"/>
    <w:rsid w:val="002573D5"/>
    <w:rsid w:val="002573FC"/>
    <w:rsid w:val="0025746E"/>
    <w:rsid w:val="0025749D"/>
    <w:rsid w:val="0025754B"/>
    <w:rsid w:val="0025755B"/>
    <w:rsid w:val="00257667"/>
    <w:rsid w:val="00257714"/>
    <w:rsid w:val="0025778F"/>
    <w:rsid w:val="00257843"/>
    <w:rsid w:val="0025787D"/>
    <w:rsid w:val="00257B57"/>
    <w:rsid w:val="00257B9E"/>
    <w:rsid w:val="00257BAC"/>
    <w:rsid w:val="00257C11"/>
    <w:rsid w:val="00257FF4"/>
    <w:rsid w:val="00260035"/>
    <w:rsid w:val="0026006E"/>
    <w:rsid w:val="002601E9"/>
    <w:rsid w:val="002602D3"/>
    <w:rsid w:val="0026035B"/>
    <w:rsid w:val="0026036C"/>
    <w:rsid w:val="0026036D"/>
    <w:rsid w:val="0026036E"/>
    <w:rsid w:val="00260406"/>
    <w:rsid w:val="00260442"/>
    <w:rsid w:val="0026045C"/>
    <w:rsid w:val="00260586"/>
    <w:rsid w:val="00260770"/>
    <w:rsid w:val="002608B5"/>
    <w:rsid w:val="00260AF4"/>
    <w:rsid w:val="00260B30"/>
    <w:rsid w:val="00260B45"/>
    <w:rsid w:val="00260BAF"/>
    <w:rsid w:val="00260BE8"/>
    <w:rsid w:val="00260C3B"/>
    <w:rsid w:val="00260D2E"/>
    <w:rsid w:val="00260F1F"/>
    <w:rsid w:val="00261104"/>
    <w:rsid w:val="00261131"/>
    <w:rsid w:val="002611E2"/>
    <w:rsid w:val="0026125C"/>
    <w:rsid w:val="00261282"/>
    <w:rsid w:val="00261283"/>
    <w:rsid w:val="002613E2"/>
    <w:rsid w:val="002614A1"/>
    <w:rsid w:val="00261571"/>
    <w:rsid w:val="002615C4"/>
    <w:rsid w:val="002615E1"/>
    <w:rsid w:val="002615F5"/>
    <w:rsid w:val="00261604"/>
    <w:rsid w:val="0026174F"/>
    <w:rsid w:val="00261916"/>
    <w:rsid w:val="002619B9"/>
    <w:rsid w:val="00261A42"/>
    <w:rsid w:val="00261A97"/>
    <w:rsid w:val="00261AD2"/>
    <w:rsid w:val="00261C45"/>
    <w:rsid w:val="00261C86"/>
    <w:rsid w:val="00261E93"/>
    <w:rsid w:val="00261F66"/>
    <w:rsid w:val="0026208C"/>
    <w:rsid w:val="002621F2"/>
    <w:rsid w:val="00262200"/>
    <w:rsid w:val="002622E3"/>
    <w:rsid w:val="002622E6"/>
    <w:rsid w:val="0026236E"/>
    <w:rsid w:val="00262578"/>
    <w:rsid w:val="00262633"/>
    <w:rsid w:val="0026266E"/>
    <w:rsid w:val="00262695"/>
    <w:rsid w:val="002626DC"/>
    <w:rsid w:val="002626FC"/>
    <w:rsid w:val="0026276E"/>
    <w:rsid w:val="002627E4"/>
    <w:rsid w:val="00262846"/>
    <w:rsid w:val="00262884"/>
    <w:rsid w:val="002628AE"/>
    <w:rsid w:val="00262935"/>
    <w:rsid w:val="00262C0A"/>
    <w:rsid w:val="00262C40"/>
    <w:rsid w:val="00262DA0"/>
    <w:rsid w:val="00262E86"/>
    <w:rsid w:val="00262FD6"/>
    <w:rsid w:val="00263043"/>
    <w:rsid w:val="002630E0"/>
    <w:rsid w:val="0026315E"/>
    <w:rsid w:val="00263411"/>
    <w:rsid w:val="002634B4"/>
    <w:rsid w:val="0026370F"/>
    <w:rsid w:val="002637ED"/>
    <w:rsid w:val="002639E8"/>
    <w:rsid w:val="00263C5A"/>
    <w:rsid w:val="00263CE4"/>
    <w:rsid w:val="00263DBD"/>
    <w:rsid w:val="00263F68"/>
    <w:rsid w:val="00263F91"/>
    <w:rsid w:val="002640C8"/>
    <w:rsid w:val="002641CE"/>
    <w:rsid w:val="002641DE"/>
    <w:rsid w:val="002642B2"/>
    <w:rsid w:val="002643D2"/>
    <w:rsid w:val="00264582"/>
    <w:rsid w:val="00264640"/>
    <w:rsid w:val="002646ED"/>
    <w:rsid w:val="0026473C"/>
    <w:rsid w:val="002647B2"/>
    <w:rsid w:val="00264818"/>
    <w:rsid w:val="0026483E"/>
    <w:rsid w:val="002649A3"/>
    <w:rsid w:val="002649C4"/>
    <w:rsid w:val="00264A19"/>
    <w:rsid w:val="00264C09"/>
    <w:rsid w:val="00264C15"/>
    <w:rsid w:val="00264C7B"/>
    <w:rsid w:val="00264E15"/>
    <w:rsid w:val="00264E56"/>
    <w:rsid w:val="00264E6C"/>
    <w:rsid w:val="00264F43"/>
    <w:rsid w:val="00264FC5"/>
    <w:rsid w:val="0026506A"/>
    <w:rsid w:val="0026506F"/>
    <w:rsid w:val="00265548"/>
    <w:rsid w:val="0026557F"/>
    <w:rsid w:val="00265785"/>
    <w:rsid w:val="002657AF"/>
    <w:rsid w:val="002658BF"/>
    <w:rsid w:val="002658D0"/>
    <w:rsid w:val="00265A4E"/>
    <w:rsid w:val="00265BA4"/>
    <w:rsid w:val="00265CA9"/>
    <w:rsid w:val="00265E4B"/>
    <w:rsid w:val="00265E65"/>
    <w:rsid w:val="00265F50"/>
    <w:rsid w:val="002660A6"/>
    <w:rsid w:val="0026611B"/>
    <w:rsid w:val="00266129"/>
    <w:rsid w:val="00266142"/>
    <w:rsid w:val="00266399"/>
    <w:rsid w:val="002664C3"/>
    <w:rsid w:val="0026660B"/>
    <w:rsid w:val="002666BD"/>
    <w:rsid w:val="002666DD"/>
    <w:rsid w:val="0026677C"/>
    <w:rsid w:val="002667A4"/>
    <w:rsid w:val="00266867"/>
    <w:rsid w:val="0026689D"/>
    <w:rsid w:val="002669EE"/>
    <w:rsid w:val="00266AE8"/>
    <w:rsid w:val="00266B12"/>
    <w:rsid w:val="00266BAD"/>
    <w:rsid w:val="00266C5E"/>
    <w:rsid w:val="00266D80"/>
    <w:rsid w:val="00266F5E"/>
    <w:rsid w:val="00267194"/>
    <w:rsid w:val="002671CF"/>
    <w:rsid w:val="002671D3"/>
    <w:rsid w:val="002672E7"/>
    <w:rsid w:val="002674A4"/>
    <w:rsid w:val="0026755D"/>
    <w:rsid w:val="002675F8"/>
    <w:rsid w:val="0026764F"/>
    <w:rsid w:val="0026769B"/>
    <w:rsid w:val="002676B9"/>
    <w:rsid w:val="002677D0"/>
    <w:rsid w:val="00267820"/>
    <w:rsid w:val="00267875"/>
    <w:rsid w:val="002679B2"/>
    <w:rsid w:val="002679DA"/>
    <w:rsid w:val="00267A03"/>
    <w:rsid w:val="00267A69"/>
    <w:rsid w:val="00267A87"/>
    <w:rsid w:val="00267B58"/>
    <w:rsid w:val="00267BC3"/>
    <w:rsid w:val="00267D01"/>
    <w:rsid w:val="00267DC3"/>
    <w:rsid w:val="00267F6B"/>
    <w:rsid w:val="0027002D"/>
    <w:rsid w:val="00270080"/>
    <w:rsid w:val="00270208"/>
    <w:rsid w:val="00270220"/>
    <w:rsid w:val="002703E1"/>
    <w:rsid w:val="002703ED"/>
    <w:rsid w:val="002703F2"/>
    <w:rsid w:val="0027072E"/>
    <w:rsid w:val="002707F3"/>
    <w:rsid w:val="00270836"/>
    <w:rsid w:val="00270838"/>
    <w:rsid w:val="00270882"/>
    <w:rsid w:val="002709E3"/>
    <w:rsid w:val="00270AAE"/>
    <w:rsid w:val="00270C35"/>
    <w:rsid w:val="00270CD7"/>
    <w:rsid w:val="00270D0D"/>
    <w:rsid w:val="00270DE4"/>
    <w:rsid w:val="00270E5F"/>
    <w:rsid w:val="00270F3C"/>
    <w:rsid w:val="00270FE0"/>
    <w:rsid w:val="00271002"/>
    <w:rsid w:val="0027101E"/>
    <w:rsid w:val="00271310"/>
    <w:rsid w:val="0027156C"/>
    <w:rsid w:val="002715D6"/>
    <w:rsid w:val="002715EC"/>
    <w:rsid w:val="00271687"/>
    <w:rsid w:val="0027168B"/>
    <w:rsid w:val="002716CB"/>
    <w:rsid w:val="00271839"/>
    <w:rsid w:val="00271985"/>
    <w:rsid w:val="002719B1"/>
    <w:rsid w:val="00271A39"/>
    <w:rsid w:val="00271AC0"/>
    <w:rsid w:val="00271B87"/>
    <w:rsid w:val="00271BE8"/>
    <w:rsid w:val="00271D16"/>
    <w:rsid w:val="00271DCA"/>
    <w:rsid w:val="00271EDD"/>
    <w:rsid w:val="00271F47"/>
    <w:rsid w:val="00272003"/>
    <w:rsid w:val="0027200F"/>
    <w:rsid w:val="002720A4"/>
    <w:rsid w:val="002720BB"/>
    <w:rsid w:val="002720F2"/>
    <w:rsid w:val="0027219F"/>
    <w:rsid w:val="002721C0"/>
    <w:rsid w:val="00272245"/>
    <w:rsid w:val="00272407"/>
    <w:rsid w:val="00272410"/>
    <w:rsid w:val="0027247A"/>
    <w:rsid w:val="002724E2"/>
    <w:rsid w:val="0027252C"/>
    <w:rsid w:val="00272568"/>
    <w:rsid w:val="0027267E"/>
    <w:rsid w:val="00272706"/>
    <w:rsid w:val="002728BC"/>
    <w:rsid w:val="00272A3C"/>
    <w:rsid w:val="00272A4B"/>
    <w:rsid w:val="00272A60"/>
    <w:rsid w:val="00272AD2"/>
    <w:rsid w:val="00272AEC"/>
    <w:rsid w:val="00272B70"/>
    <w:rsid w:val="00272E5C"/>
    <w:rsid w:val="00272E74"/>
    <w:rsid w:val="00273055"/>
    <w:rsid w:val="002731B1"/>
    <w:rsid w:val="0027325A"/>
    <w:rsid w:val="00273343"/>
    <w:rsid w:val="0027339C"/>
    <w:rsid w:val="00273453"/>
    <w:rsid w:val="002734BC"/>
    <w:rsid w:val="00273529"/>
    <w:rsid w:val="0027354D"/>
    <w:rsid w:val="002736EB"/>
    <w:rsid w:val="0027380D"/>
    <w:rsid w:val="00273830"/>
    <w:rsid w:val="00273885"/>
    <w:rsid w:val="0027391B"/>
    <w:rsid w:val="00273A7E"/>
    <w:rsid w:val="00273D71"/>
    <w:rsid w:val="00273D95"/>
    <w:rsid w:val="00273E2B"/>
    <w:rsid w:val="00273E5A"/>
    <w:rsid w:val="00273EE4"/>
    <w:rsid w:val="00273EF1"/>
    <w:rsid w:val="00273FD8"/>
    <w:rsid w:val="00273FE0"/>
    <w:rsid w:val="00274079"/>
    <w:rsid w:val="002740DB"/>
    <w:rsid w:val="00274136"/>
    <w:rsid w:val="0027420F"/>
    <w:rsid w:val="002742D3"/>
    <w:rsid w:val="002743B8"/>
    <w:rsid w:val="002743E8"/>
    <w:rsid w:val="00274413"/>
    <w:rsid w:val="0027442A"/>
    <w:rsid w:val="00274441"/>
    <w:rsid w:val="00274561"/>
    <w:rsid w:val="00274576"/>
    <w:rsid w:val="002745B2"/>
    <w:rsid w:val="00274637"/>
    <w:rsid w:val="002746A8"/>
    <w:rsid w:val="002746DD"/>
    <w:rsid w:val="00274728"/>
    <w:rsid w:val="00274765"/>
    <w:rsid w:val="002747D8"/>
    <w:rsid w:val="002748E2"/>
    <w:rsid w:val="002749DB"/>
    <w:rsid w:val="00274A64"/>
    <w:rsid w:val="00274A88"/>
    <w:rsid w:val="00274E3B"/>
    <w:rsid w:val="00274E71"/>
    <w:rsid w:val="00274E89"/>
    <w:rsid w:val="00274E97"/>
    <w:rsid w:val="00274F4F"/>
    <w:rsid w:val="00274F5E"/>
    <w:rsid w:val="00274FB8"/>
    <w:rsid w:val="00274FCC"/>
    <w:rsid w:val="00275062"/>
    <w:rsid w:val="002750F9"/>
    <w:rsid w:val="00275178"/>
    <w:rsid w:val="002752D0"/>
    <w:rsid w:val="00275306"/>
    <w:rsid w:val="00275312"/>
    <w:rsid w:val="0027539B"/>
    <w:rsid w:val="002754AE"/>
    <w:rsid w:val="002755C4"/>
    <w:rsid w:val="00275608"/>
    <w:rsid w:val="00275837"/>
    <w:rsid w:val="00275846"/>
    <w:rsid w:val="002758D0"/>
    <w:rsid w:val="002759AA"/>
    <w:rsid w:val="002759BC"/>
    <w:rsid w:val="00275A5E"/>
    <w:rsid w:val="00275A90"/>
    <w:rsid w:val="00275BE8"/>
    <w:rsid w:val="00275C1E"/>
    <w:rsid w:val="00275D89"/>
    <w:rsid w:val="00275D91"/>
    <w:rsid w:val="00275E35"/>
    <w:rsid w:val="00275E67"/>
    <w:rsid w:val="00275F04"/>
    <w:rsid w:val="00275FB0"/>
    <w:rsid w:val="00275FFF"/>
    <w:rsid w:val="00276019"/>
    <w:rsid w:val="002760D2"/>
    <w:rsid w:val="00276596"/>
    <w:rsid w:val="00276630"/>
    <w:rsid w:val="00276702"/>
    <w:rsid w:val="0027675E"/>
    <w:rsid w:val="002767A9"/>
    <w:rsid w:val="002767B7"/>
    <w:rsid w:val="002768BE"/>
    <w:rsid w:val="00276928"/>
    <w:rsid w:val="00276993"/>
    <w:rsid w:val="00276A2C"/>
    <w:rsid w:val="00276A6F"/>
    <w:rsid w:val="00276D8F"/>
    <w:rsid w:val="00276DA1"/>
    <w:rsid w:val="00276E65"/>
    <w:rsid w:val="00276ED0"/>
    <w:rsid w:val="002772BA"/>
    <w:rsid w:val="002772E8"/>
    <w:rsid w:val="002772F9"/>
    <w:rsid w:val="00277327"/>
    <w:rsid w:val="0027735C"/>
    <w:rsid w:val="002773FC"/>
    <w:rsid w:val="002774BA"/>
    <w:rsid w:val="002774D2"/>
    <w:rsid w:val="002775B6"/>
    <w:rsid w:val="00277730"/>
    <w:rsid w:val="002777F3"/>
    <w:rsid w:val="00277896"/>
    <w:rsid w:val="0027791B"/>
    <w:rsid w:val="002779C7"/>
    <w:rsid w:val="002779F9"/>
    <w:rsid w:val="00277D1F"/>
    <w:rsid w:val="00277F0B"/>
    <w:rsid w:val="00277F18"/>
    <w:rsid w:val="00280049"/>
    <w:rsid w:val="002801E6"/>
    <w:rsid w:val="00280272"/>
    <w:rsid w:val="002802DA"/>
    <w:rsid w:val="002803DF"/>
    <w:rsid w:val="00280415"/>
    <w:rsid w:val="00280551"/>
    <w:rsid w:val="002806AD"/>
    <w:rsid w:val="00280738"/>
    <w:rsid w:val="00280831"/>
    <w:rsid w:val="002809E7"/>
    <w:rsid w:val="00280B14"/>
    <w:rsid w:val="00280D28"/>
    <w:rsid w:val="00280D33"/>
    <w:rsid w:val="00280D52"/>
    <w:rsid w:val="00280D75"/>
    <w:rsid w:val="00280DC9"/>
    <w:rsid w:val="00280E76"/>
    <w:rsid w:val="00280F1D"/>
    <w:rsid w:val="002810D5"/>
    <w:rsid w:val="00281150"/>
    <w:rsid w:val="002811F7"/>
    <w:rsid w:val="00281429"/>
    <w:rsid w:val="0028143B"/>
    <w:rsid w:val="002814EF"/>
    <w:rsid w:val="0028159F"/>
    <w:rsid w:val="00281634"/>
    <w:rsid w:val="002817C9"/>
    <w:rsid w:val="0028186D"/>
    <w:rsid w:val="00281896"/>
    <w:rsid w:val="00281A2C"/>
    <w:rsid w:val="00281A35"/>
    <w:rsid w:val="00281A52"/>
    <w:rsid w:val="00281C1B"/>
    <w:rsid w:val="00281E06"/>
    <w:rsid w:val="00281FE8"/>
    <w:rsid w:val="0028215A"/>
    <w:rsid w:val="002821A2"/>
    <w:rsid w:val="00282202"/>
    <w:rsid w:val="00282228"/>
    <w:rsid w:val="00282343"/>
    <w:rsid w:val="0028234A"/>
    <w:rsid w:val="00282392"/>
    <w:rsid w:val="002823D6"/>
    <w:rsid w:val="00282506"/>
    <w:rsid w:val="0028261C"/>
    <w:rsid w:val="0028261D"/>
    <w:rsid w:val="0028265B"/>
    <w:rsid w:val="002828C9"/>
    <w:rsid w:val="002828D9"/>
    <w:rsid w:val="002828DB"/>
    <w:rsid w:val="0028291D"/>
    <w:rsid w:val="00282B17"/>
    <w:rsid w:val="00282B4C"/>
    <w:rsid w:val="00282C50"/>
    <w:rsid w:val="00282D71"/>
    <w:rsid w:val="00282E61"/>
    <w:rsid w:val="00282EFF"/>
    <w:rsid w:val="0028300E"/>
    <w:rsid w:val="00283027"/>
    <w:rsid w:val="002830D1"/>
    <w:rsid w:val="002831F9"/>
    <w:rsid w:val="002832E5"/>
    <w:rsid w:val="0028338B"/>
    <w:rsid w:val="002834B6"/>
    <w:rsid w:val="002834EB"/>
    <w:rsid w:val="0028357A"/>
    <w:rsid w:val="002835BD"/>
    <w:rsid w:val="00283766"/>
    <w:rsid w:val="002837CC"/>
    <w:rsid w:val="002837EA"/>
    <w:rsid w:val="00283AA5"/>
    <w:rsid w:val="00283B5D"/>
    <w:rsid w:val="00283B78"/>
    <w:rsid w:val="00283BD8"/>
    <w:rsid w:val="00283CB6"/>
    <w:rsid w:val="00283D79"/>
    <w:rsid w:val="00283E23"/>
    <w:rsid w:val="00283E39"/>
    <w:rsid w:val="00283E9D"/>
    <w:rsid w:val="00283F23"/>
    <w:rsid w:val="00283F44"/>
    <w:rsid w:val="00283F5E"/>
    <w:rsid w:val="00283FE7"/>
    <w:rsid w:val="0028404A"/>
    <w:rsid w:val="0028409E"/>
    <w:rsid w:val="002840AE"/>
    <w:rsid w:val="00284180"/>
    <w:rsid w:val="0028444C"/>
    <w:rsid w:val="00284590"/>
    <w:rsid w:val="00284604"/>
    <w:rsid w:val="00284680"/>
    <w:rsid w:val="002846B7"/>
    <w:rsid w:val="002846C2"/>
    <w:rsid w:val="00284847"/>
    <w:rsid w:val="0028486E"/>
    <w:rsid w:val="002848D3"/>
    <w:rsid w:val="00284A6B"/>
    <w:rsid w:val="00284B44"/>
    <w:rsid w:val="00284B45"/>
    <w:rsid w:val="00284B4D"/>
    <w:rsid w:val="00284D7D"/>
    <w:rsid w:val="00284E4C"/>
    <w:rsid w:val="00284ED6"/>
    <w:rsid w:val="00284F95"/>
    <w:rsid w:val="00284FB8"/>
    <w:rsid w:val="00285070"/>
    <w:rsid w:val="0028518C"/>
    <w:rsid w:val="002854FB"/>
    <w:rsid w:val="0028550E"/>
    <w:rsid w:val="002855D2"/>
    <w:rsid w:val="00285708"/>
    <w:rsid w:val="00285789"/>
    <w:rsid w:val="00285850"/>
    <w:rsid w:val="00285905"/>
    <w:rsid w:val="002859FF"/>
    <w:rsid w:val="00285C51"/>
    <w:rsid w:val="00285CBA"/>
    <w:rsid w:val="00285CD9"/>
    <w:rsid w:val="00285D54"/>
    <w:rsid w:val="00285E6D"/>
    <w:rsid w:val="00285EBE"/>
    <w:rsid w:val="00285F6F"/>
    <w:rsid w:val="0028628B"/>
    <w:rsid w:val="00286339"/>
    <w:rsid w:val="002863EE"/>
    <w:rsid w:val="0028645B"/>
    <w:rsid w:val="002865F7"/>
    <w:rsid w:val="0028660C"/>
    <w:rsid w:val="00286719"/>
    <w:rsid w:val="0028681E"/>
    <w:rsid w:val="00286869"/>
    <w:rsid w:val="002869F5"/>
    <w:rsid w:val="00286A4A"/>
    <w:rsid w:val="00286A6C"/>
    <w:rsid w:val="00286A9E"/>
    <w:rsid w:val="00286B29"/>
    <w:rsid w:val="00286EB4"/>
    <w:rsid w:val="00286F23"/>
    <w:rsid w:val="002872CD"/>
    <w:rsid w:val="002873C4"/>
    <w:rsid w:val="002875A5"/>
    <w:rsid w:val="002875FF"/>
    <w:rsid w:val="00287633"/>
    <w:rsid w:val="002876EF"/>
    <w:rsid w:val="00287917"/>
    <w:rsid w:val="002879E9"/>
    <w:rsid w:val="00287A01"/>
    <w:rsid w:val="00287A38"/>
    <w:rsid w:val="00287BDC"/>
    <w:rsid w:val="00287BEA"/>
    <w:rsid w:val="00287BFC"/>
    <w:rsid w:val="00287CD9"/>
    <w:rsid w:val="00287D73"/>
    <w:rsid w:val="00287DA9"/>
    <w:rsid w:val="00287E0C"/>
    <w:rsid w:val="00287F45"/>
    <w:rsid w:val="00287F74"/>
    <w:rsid w:val="00287F7F"/>
    <w:rsid w:val="00287FF0"/>
    <w:rsid w:val="00290044"/>
    <w:rsid w:val="00290183"/>
    <w:rsid w:val="002902AE"/>
    <w:rsid w:val="0029032A"/>
    <w:rsid w:val="002903B9"/>
    <w:rsid w:val="002903C3"/>
    <w:rsid w:val="002903CD"/>
    <w:rsid w:val="0029047A"/>
    <w:rsid w:val="002907B3"/>
    <w:rsid w:val="0029080A"/>
    <w:rsid w:val="00290947"/>
    <w:rsid w:val="00290BCA"/>
    <w:rsid w:val="00290CDE"/>
    <w:rsid w:val="00290CE0"/>
    <w:rsid w:val="00290EED"/>
    <w:rsid w:val="00290F23"/>
    <w:rsid w:val="00291113"/>
    <w:rsid w:val="002911BD"/>
    <w:rsid w:val="00291280"/>
    <w:rsid w:val="002912D5"/>
    <w:rsid w:val="00291419"/>
    <w:rsid w:val="0029153B"/>
    <w:rsid w:val="002916E6"/>
    <w:rsid w:val="00291BD7"/>
    <w:rsid w:val="00291CC0"/>
    <w:rsid w:val="00291D36"/>
    <w:rsid w:val="00291D51"/>
    <w:rsid w:val="00291E58"/>
    <w:rsid w:val="00291F37"/>
    <w:rsid w:val="00291F9F"/>
    <w:rsid w:val="0029209C"/>
    <w:rsid w:val="002920D0"/>
    <w:rsid w:val="002920F2"/>
    <w:rsid w:val="0029210E"/>
    <w:rsid w:val="00292220"/>
    <w:rsid w:val="0029223E"/>
    <w:rsid w:val="00292338"/>
    <w:rsid w:val="0029245D"/>
    <w:rsid w:val="002924AD"/>
    <w:rsid w:val="00292676"/>
    <w:rsid w:val="002927B6"/>
    <w:rsid w:val="0029296E"/>
    <w:rsid w:val="0029296F"/>
    <w:rsid w:val="00292A90"/>
    <w:rsid w:val="00292B52"/>
    <w:rsid w:val="00292C09"/>
    <w:rsid w:val="00292D3E"/>
    <w:rsid w:val="00292DC4"/>
    <w:rsid w:val="00292E47"/>
    <w:rsid w:val="00292FE1"/>
    <w:rsid w:val="00293082"/>
    <w:rsid w:val="0029316D"/>
    <w:rsid w:val="002933F8"/>
    <w:rsid w:val="00293426"/>
    <w:rsid w:val="0029349D"/>
    <w:rsid w:val="002934CF"/>
    <w:rsid w:val="00293531"/>
    <w:rsid w:val="00293613"/>
    <w:rsid w:val="00293733"/>
    <w:rsid w:val="002938EE"/>
    <w:rsid w:val="002938F4"/>
    <w:rsid w:val="0029393E"/>
    <w:rsid w:val="00293C6A"/>
    <w:rsid w:val="00293C6D"/>
    <w:rsid w:val="00293D0A"/>
    <w:rsid w:val="00293D66"/>
    <w:rsid w:val="00293E07"/>
    <w:rsid w:val="00293E0D"/>
    <w:rsid w:val="00293E55"/>
    <w:rsid w:val="00293ED7"/>
    <w:rsid w:val="00294027"/>
    <w:rsid w:val="002941D7"/>
    <w:rsid w:val="00294221"/>
    <w:rsid w:val="0029424A"/>
    <w:rsid w:val="002942CD"/>
    <w:rsid w:val="00294344"/>
    <w:rsid w:val="00294472"/>
    <w:rsid w:val="002944B8"/>
    <w:rsid w:val="00294562"/>
    <w:rsid w:val="002945DD"/>
    <w:rsid w:val="002945E5"/>
    <w:rsid w:val="0029461C"/>
    <w:rsid w:val="002947FF"/>
    <w:rsid w:val="00294886"/>
    <w:rsid w:val="002948F6"/>
    <w:rsid w:val="0029495E"/>
    <w:rsid w:val="002949C1"/>
    <w:rsid w:val="00294C92"/>
    <w:rsid w:val="00294CDB"/>
    <w:rsid w:val="00294DB7"/>
    <w:rsid w:val="00294E0B"/>
    <w:rsid w:val="00294EA8"/>
    <w:rsid w:val="00294EE8"/>
    <w:rsid w:val="00294F7E"/>
    <w:rsid w:val="00295058"/>
    <w:rsid w:val="00295085"/>
    <w:rsid w:val="00295170"/>
    <w:rsid w:val="00295266"/>
    <w:rsid w:val="002952E0"/>
    <w:rsid w:val="002952FC"/>
    <w:rsid w:val="00295344"/>
    <w:rsid w:val="002953B5"/>
    <w:rsid w:val="002954E5"/>
    <w:rsid w:val="0029550B"/>
    <w:rsid w:val="002956B4"/>
    <w:rsid w:val="002956F4"/>
    <w:rsid w:val="00295722"/>
    <w:rsid w:val="0029573F"/>
    <w:rsid w:val="0029588F"/>
    <w:rsid w:val="002959AD"/>
    <w:rsid w:val="002959F3"/>
    <w:rsid w:val="00295A65"/>
    <w:rsid w:val="00295CAF"/>
    <w:rsid w:val="00295D34"/>
    <w:rsid w:val="00295D8E"/>
    <w:rsid w:val="00295E63"/>
    <w:rsid w:val="00295F58"/>
    <w:rsid w:val="00295F95"/>
    <w:rsid w:val="00296008"/>
    <w:rsid w:val="002960A2"/>
    <w:rsid w:val="0029610D"/>
    <w:rsid w:val="00296121"/>
    <w:rsid w:val="002961AB"/>
    <w:rsid w:val="0029628A"/>
    <w:rsid w:val="00296404"/>
    <w:rsid w:val="0029640F"/>
    <w:rsid w:val="002964A6"/>
    <w:rsid w:val="002965CD"/>
    <w:rsid w:val="002965E3"/>
    <w:rsid w:val="00296664"/>
    <w:rsid w:val="0029669C"/>
    <w:rsid w:val="0029675A"/>
    <w:rsid w:val="00296834"/>
    <w:rsid w:val="002969B4"/>
    <w:rsid w:val="00296C20"/>
    <w:rsid w:val="00296C82"/>
    <w:rsid w:val="0029702E"/>
    <w:rsid w:val="002970CF"/>
    <w:rsid w:val="002971D5"/>
    <w:rsid w:val="00297207"/>
    <w:rsid w:val="00297211"/>
    <w:rsid w:val="002972C9"/>
    <w:rsid w:val="002974CA"/>
    <w:rsid w:val="00297515"/>
    <w:rsid w:val="00297611"/>
    <w:rsid w:val="00297786"/>
    <w:rsid w:val="00297883"/>
    <w:rsid w:val="002979A6"/>
    <w:rsid w:val="002979DE"/>
    <w:rsid w:val="00297A5B"/>
    <w:rsid w:val="00297A60"/>
    <w:rsid w:val="00297B24"/>
    <w:rsid w:val="00297C18"/>
    <w:rsid w:val="00297C55"/>
    <w:rsid w:val="00297D3A"/>
    <w:rsid w:val="002A0023"/>
    <w:rsid w:val="002A0091"/>
    <w:rsid w:val="002A00BE"/>
    <w:rsid w:val="002A00F0"/>
    <w:rsid w:val="002A01DA"/>
    <w:rsid w:val="002A0463"/>
    <w:rsid w:val="002A0794"/>
    <w:rsid w:val="002A0B1D"/>
    <w:rsid w:val="002A0BA2"/>
    <w:rsid w:val="002A0D6C"/>
    <w:rsid w:val="002A0FA1"/>
    <w:rsid w:val="002A10B2"/>
    <w:rsid w:val="002A10FF"/>
    <w:rsid w:val="002A119C"/>
    <w:rsid w:val="002A125C"/>
    <w:rsid w:val="002A12E0"/>
    <w:rsid w:val="002A1359"/>
    <w:rsid w:val="002A1373"/>
    <w:rsid w:val="002A1487"/>
    <w:rsid w:val="002A15B2"/>
    <w:rsid w:val="002A1677"/>
    <w:rsid w:val="002A1757"/>
    <w:rsid w:val="002A1916"/>
    <w:rsid w:val="002A1972"/>
    <w:rsid w:val="002A19D2"/>
    <w:rsid w:val="002A1A70"/>
    <w:rsid w:val="002A1B3A"/>
    <w:rsid w:val="002A1BA6"/>
    <w:rsid w:val="002A1BE3"/>
    <w:rsid w:val="002A1CA5"/>
    <w:rsid w:val="002A1DBD"/>
    <w:rsid w:val="002A1E0F"/>
    <w:rsid w:val="002A1E3B"/>
    <w:rsid w:val="002A1E89"/>
    <w:rsid w:val="002A1F09"/>
    <w:rsid w:val="002A1F40"/>
    <w:rsid w:val="002A211A"/>
    <w:rsid w:val="002A21D6"/>
    <w:rsid w:val="002A2217"/>
    <w:rsid w:val="002A23A0"/>
    <w:rsid w:val="002A23BD"/>
    <w:rsid w:val="002A2411"/>
    <w:rsid w:val="002A2417"/>
    <w:rsid w:val="002A25FC"/>
    <w:rsid w:val="002A2602"/>
    <w:rsid w:val="002A26CF"/>
    <w:rsid w:val="002A2737"/>
    <w:rsid w:val="002A275E"/>
    <w:rsid w:val="002A2776"/>
    <w:rsid w:val="002A2778"/>
    <w:rsid w:val="002A2797"/>
    <w:rsid w:val="002A2A9D"/>
    <w:rsid w:val="002A2B4F"/>
    <w:rsid w:val="002A2E35"/>
    <w:rsid w:val="002A2FC3"/>
    <w:rsid w:val="002A2FDB"/>
    <w:rsid w:val="002A303D"/>
    <w:rsid w:val="002A30DE"/>
    <w:rsid w:val="002A3189"/>
    <w:rsid w:val="002A3356"/>
    <w:rsid w:val="002A34C7"/>
    <w:rsid w:val="002A34F0"/>
    <w:rsid w:val="002A350A"/>
    <w:rsid w:val="002A35D3"/>
    <w:rsid w:val="002A375A"/>
    <w:rsid w:val="002A3814"/>
    <w:rsid w:val="002A3827"/>
    <w:rsid w:val="002A384B"/>
    <w:rsid w:val="002A3881"/>
    <w:rsid w:val="002A3A66"/>
    <w:rsid w:val="002A3B5E"/>
    <w:rsid w:val="002A3B6D"/>
    <w:rsid w:val="002A3CD1"/>
    <w:rsid w:val="002A3D24"/>
    <w:rsid w:val="002A3D2D"/>
    <w:rsid w:val="002A3E46"/>
    <w:rsid w:val="002A3E92"/>
    <w:rsid w:val="002A43FD"/>
    <w:rsid w:val="002A445F"/>
    <w:rsid w:val="002A4481"/>
    <w:rsid w:val="002A448E"/>
    <w:rsid w:val="002A4681"/>
    <w:rsid w:val="002A4829"/>
    <w:rsid w:val="002A4890"/>
    <w:rsid w:val="002A4B11"/>
    <w:rsid w:val="002A4B53"/>
    <w:rsid w:val="002A4C16"/>
    <w:rsid w:val="002A4C3C"/>
    <w:rsid w:val="002A4C43"/>
    <w:rsid w:val="002A4D36"/>
    <w:rsid w:val="002A4D4F"/>
    <w:rsid w:val="002A4E7C"/>
    <w:rsid w:val="002A4EC0"/>
    <w:rsid w:val="002A5048"/>
    <w:rsid w:val="002A50CD"/>
    <w:rsid w:val="002A5337"/>
    <w:rsid w:val="002A542C"/>
    <w:rsid w:val="002A5435"/>
    <w:rsid w:val="002A553F"/>
    <w:rsid w:val="002A56D1"/>
    <w:rsid w:val="002A5804"/>
    <w:rsid w:val="002A58CD"/>
    <w:rsid w:val="002A58DA"/>
    <w:rsid w:val="002A58F4"/>
    <w:rsid w:val="002A59FD"/>
    <w:rsid w:val="002A5AA7"/>
    <w:rsid w:val="002A5CF6"/>
    <w:rsid w:val="002A5CFE"/>
    <w:rsid w:val="002A6008"/>
    <w:rsid w:val="002A6211"/>
    <w:rsid w:val="002A6236"/>
    <w:rsid w:val="002A62F6"/>
    <w:rsid w:val="002A6305"/>
    <w:rsid w:val="002A63D0"/>
    <w:rsid w:val="002A63E6"/>
    <w:rsid w:val="002A6640"/>
    <w:rsid w:val="002A66D3"/>
    <w:rsid w:val="002A6769"/>
    <w:rsid w:val="002A6952"/>
    <w:rsid w:val="002A6959"/>
    <w:rsid w:val="002A6AF2"/>
    <w:rsid w:val="002A6B46"/>
    <w:rsid w:val="002A6C0B"/>
    <w:rsid w:val="002A6C6B"/>
    <w:rsid w:val="002A6E8A"/>
    <w:rsid w:val="002A6EEF"/>
    <w:rsid w:val="002A6FBF"/>
    <w:rsid w:val="002A7431"/>
    <w:rsid w:val="002A787B"/>
    <w:rsid w:val="002A7974"/>
    <w:rsid w:val="002A7C56"/>
    <w:rsid w:val="002A7CB0"/>
    <w:rsid w:val="002A7E50"/>
    <w:rsid w:val="002A7EC3"/>
    <w:rsid w:val="002A7EFB"/>
    <w:rsid w:val="002B00B5"/>
    <w:rsid w:val="002B00CC"/>
    <w:rsid w:val="002B0112"/>
    <w:rsid w:val="002B0132"/>
    <w:rsid w:val="002B0152"/>
    <w:rsid w:val="002B015A"/>
    <w:rsid w:val="002B023D"/>
    <w:rsid w:val="002B03D4"/>
    <w:rsid w:val="002B0423"/>
    <w:rsid w:val="002B04C1"/>
    <w:rsid w:val="002B05DF"/>
    <w:rsid w:val="002B05FD"/>
    <w:rsid w:val="002B0744"/>
    <w:rsid w:val="002B07DF"/>
    <w:rsid w:val="002B0871"/>
    <w:rsid w:val="002B09A3"/>
    <w:rsid w:val="002B0B40"/>
    <w:rsid w:val="002B0B65"/>
    <w:rsid w:val="002B0B8E"/>
    <w:rsid w:val="002B0DFC"/>
    <w:rsid w:val="002B0EC8"/>
    <w:rsid w:val="002B100C"/>
    <w:rsid w:val="002B10AF"/>
    <w:rsid w:val="002B1194"/>
    <w:rsid w:val="002B126D"/>
    <w:rsid w:val="002B143B"/>
    <w:rsid w:val="002B150F"/>
    <w:rsid w:val="002B15BD"/>
    <w:rsid w:val="002B16EC"/>
    <w:rsid w:val="002B1766"/>
    <w:rsid w:val="002B17CE"/>
    <w:rsid w:val="002B1828"/>
    <w:rsid w:val="002B1870"/>
    <w:rsid w:val="002B1877"/>
    <w:rsid w:val="002B19D5"/>
    <w:rsid w:val="002B1A1B"/>
    <w:rsid w:val="002B1A61"/>
    <w:rsid w:val="002B1C1A"/>
    <w:rsid w:val="002B1D58"/>
    <w:rsid w:val="002B1E0C"/>
    <w:rsid w:val="002B1E36"/>
    <w:rsid w:val="002B1F75"/>
    <w:rsid w:val="002B1FFF"/>
    <w:rsid w:val="002B2096"/>
    <w:rsid w:val="002B22C1"/>
    <w:rsid w:val="002B22E0"/>
    <w:rsid w:val="002B2398"/>
    <w:rsid w:val="002B27CC"/>
    <w:rsid w:val="002B2886"/>
    <w:rsid w:val="002B2971"/>
    <w:rsid w:val="002B2B36"/>
    <w:rsid w:val="002B2B7B"/>
    <w:rsid w:val="002B2CC2"/>
    <w:rsid w:val="002B2D05"/>
    <w:rsid w:val="002B2D06"/>
    <w:rsid w:val="002B2D13"/>
    <w:rsid w:val="002B2D46"/>
    <w:rsid w:val="002B2E99"/>
    <w:rsid w:val="002B2F58"/>
    <w:rsid w:val="002B3031"/>
    <w:rsid w:val="002B3236"/>
    <w:rsid w:val="002B329B"/>
    <w:rsid w:val="002B32E6"/>
    <w:rsid w:val="002B335A"/>
    <w:rsid w:val="002B3427"/>
    <w:rsid w:val="002B34F9"/>
    <w:rsid w:val="002B367F"/>
    <w:rsid w:val="002B3690"/>
    <w:rsid w:val="002B37AC"/>
    <w:rsid w:val="002B37E8"/>
    <w:rsid w:val="002B39A3"/>
    <w:rsid w:val="002B39EC"/>
    <w:rsid w:val="002B3AB4"/>
    <w:rsid w:val="002B3CDE"/>
    <w:rsid w:val="002B3DA9"/>
    <w:rsid w:val="002B3FC5"/>
    <w:rsid w:val="002B3FCB"/>
    <w:rsid w:val="002B4034"/>
    <w:rsid w:val="002B4045"/>
    <w:rsid w:val="002B426E"/>
    <w:rsid w:val="002B42B7"/>
    <w:rsid w:val="002B432C"/>
    <w:rsid w:val="002B443F"/>
    <w:rsid w:val="002B444B"/>
    <w:rsid w:val="002B44DA"/>
    <w:rsid w:val="002B44FC"/>
    <w:rsid w:val="002B45A3"/>
    <w:rsid w:val="002B4686"/>
    <w:rsid w:val="002B4810"/>
    <w:rsid w:val="002B4812"/>
    <w:rsid w:val="002B4833"/>
    <w:rsid w:val="002B48C7"/>
    <w:rsid w:val="002B4966"/>
    <w:rsid w:val="002B49C5"/>
    <w:rsid w:val="002B49C7"/>
    <w:rsid w:val="002B4A4A"/>
    <w:rsid w:val="002B4A69"/>
    <w:rsid w:val="002B4ACD"/>
    <w:rsid w:val="002B4C4E"/>
    <w:rsid w:val="002B4DAE"/>
    <w:rsid w:val="002B4E82"/>
    <w:rsid w:val="002B4F09"/>
    <w:rsid w:val="002B50BC"/>
    <w:rsid w:val="002B5173"/>
    <w:rsid w:val="002B52F9"/>
    <w:rsid w:val="002B5397"/>
    <w:rsid w:val="002B555C"/>
    <w:rsid w:val="002B5638"/>
    <w:rsid w:val="002B568C"/>
    <w:rsid w:val="002B58E0"/>
    <w:rsid w:val="002B5A04"/>
    <w:rsid w:val="002B5B7C"/>
    <w:rsid w:val="002B5B8C"/>
    <w:rsid w:val="002B5BEC"/>
    <w:rsid w:val="002B5D15"/>
    <w:rsid w:val="002B5D57"/>
    <w:rsid w:val="002B631A"/>
    <w:rsid w:val="002B635D"/>
    <w:rsid w:val="002B639E"/>
    <w:rsid w:val="002B63F6"/>
    <w:rsid w:val="002B6469"/>
    <w:rsid w:val="002B6680"/>
    <w:rsid w:val="002B66A6"/>
    <w:rsid w:val="002B66B9"/>
    <w:rsid w:val="002B6738"/>
    <w:rsid w:val="002B682F"/>
    <w:rsid w:val="002B6884"/>
    <w:rsid w:val="002B6918"/>
    <w:rsid w:val="002B695F"/>
    <w:rsid w:val="002B697D"/>
    <w:rsid w:val="002B6A0B"/>
    <w:rsid w:val="002B6BA9"/>
    <w:rsid w:val="002B6D67"/>
    <w:rsid w:val="002B6DBC"/>
    <w:rsid w:val="002B6E78"/>
    <w:rsid w:val="002B6F7D"/>
    <w:rsid w:val="002B70E9"/>
    <w:rsid w:val="002B719C"/>
    <w:rsid w:val="002B71AC"/>
    <w:rsid w:val="002B7272"/>
    <w:rsid w:val="002B7288"/>
    <w:rsid w:val="002B7345"/>
    <w:rsid w:val="002B7449"/>
    <w:rsid w:val="002B748F"/>
    <w:rsid w:val="002B74D9"/>
    <w:rsid w:val="002B77FB"/>
    <w:rsid w:val="002B7880"/>
    <w:rsid w:val="002B7905"/>
    <w:rsid w:val="002B792E"/>
    <w:rsid w:val="002B7957"/>
    <w:rsid w:val="002B79DA"/>
    <w:rsid w:val="002B7B47"/>
    <w:rsid w:val="002B7BEA"/>
    <w:rsid w:val="002B7BFB"/>
    <w:rsid w:val="002B7C1C"/>
    <w:rsid w:val="002B7C6F"/>
    <w:rsid w:val="002B7D4B"/>
    <w:rsid w:val="002B7DA6"/>
    <w:rsid w:val="002B7DFF"/>
    <w:rsid w:val="002B7E4B"/>
    <w:rsid w:val="002B7F93"/>
    <w:rsid w:val="002C0023"/>
    <w:rsid w:val="002C00F6"/>
    <w:rsid w:val="002C023B"/>
    <w:rsid w:val="002C029B"/>
    <w:rsid w:val="002C031D"/>
    <w:rsid w:val="002C0527"/>
    <w:rsid w:val="002C07AB"/>
    <w:rsid w:val="002C08DC"/>
    <w:rsid w:val="002C0915"/>
    <w:rsid w:val="002C0980"/>
    <w:rsid w:val="002C099F"/>
    <w:rsid w:val="002C0A0C"/>
    <w:rsid w:val="002C0A5B"/>
    <w:rsid w:val="002C0BDF"/>
    <w:rsid w:val="002C0C70"/>
    <w:rsid w:val="002C0E3D"/>
    <w:rsid w:val="002C0EFD"/>
    <w:rsid w:val="002C0F65"/>
    <w:rsid w:val="002C1114"/>
    <w:rsid w:val="002C1229"/>
    <w:rsid w:val="002C126C"/>
    <w:rsid w:val="002C12B4"/>
    <w:rsid w:val="002C1334"/>
    <w:rsid w:val="002C14BF"/>
    <w:rsid w:val="002C1522"/>
    <w:rsid w:val="002C173A"/>
    <w:rsid w:val="002C1758"/>
    <w:rsid w:val="002C17B6"/>
    <w:rsid w:val="002C1883"/>
    <w:rsid w:val="002C1897"/>
    <w:rsid w:val="002C1924"/>
    <w:rsid w:val="002C193F"/>
    <w:rsid w:val="002C1959"/>
    <w:rsid w:val="002C1AE3"/>
    <w:rsid w:val="002C1B4D"/>
    <w:rsid w:val="002C1BAD"/>
    <w:rsid w:val="002C1BB9"/>
    <w:rsid w:val="002C1C5E"/>
    <w:rsid w:val="002C1CEB"/>
    <w:rsid w:val="002C1DCE"/>
    <w:rsid w:val="002C1E9A"/>
    <w:rsid w:val="002C2057"/>
    <w:rsid w:val="002C208B"/>
    <w:rsid w:val="002C2091"/>
    <w:rsid w:val="002C2196"/>
    <w:rsid w:val="002C21E2"/>
    <w:rsid w:val="002C25A1"/>
    <w:rsid w:val="002C2685"/>
    <w:rsid w:val="002C26E6"/>
    <w:rsid w:val="002C27E5"/>
    <w:rsid w:val="002C2A0D"/>
    <w:rsid w:val="002C2AE5"/>
    <w:rsid w:val="002C2B5E"/>
    <w:rsid w:val="002C2E20"/>
    <w:rsid w:val="002C2E4B"/>
    <w:rsid w:val="002C2E50"/>
    <w:rsid w:val="002C2ECC"/>
    <w:rsid w:val="002C2F8A"/>
    <w:rsid w:val="002C2FE6"/>
    <w:rsid w:val="002C2FF0"/>
    <w:rsid w:val="002C3018"/>
    <w:rsid w:val="002C303C"/>
    <w:rsid w:val="002C3041"/>
    <w:rsid w:val="002C309B"/>
    <w:rsid w:val="002C30A1"/>
    <w:rsid w:val="002C30D2"/>
    <w:rsid w:val="002C3427"/>
    <w:rsid w:val="002C3440"/>
    <w:rsid w:val="002C3781"/>
    <w:rsid w:val="002C3799"/>
    <w:rsid w:val="002C37AD"/>
    <w:rsid w:val="002C38E8"/>
    <w:rsid w:val="002C390B"/>
    <w:rsid w:val="002C39C4"/>
    <w:rsid w:val="002C3A01"/>
    <w:rsid w:val="002C3B33"/>
    <w:rsid w:val="002C3DC1"/>
    <w:rsid w:val="002C3E18"/>
    <w:rsid w:val="002C3F4A"/>
    <w:rsid w:val="002C40A0"/>
    <w:rsid w:val="002C4164"/>
    <w:rsid w:val="002C41AA"/>
    <w:rsid w:val="002C4207"/>
    <w:rsid w:val="002C424D"/>
    <w:rsid w:val="002C492C"/>
    <w:rsid w:val="002C497F"/>
    <w:rsid w:val="002C49F6"/>
    <w:rsid w:val="002C4A52"/>
    <w:rsid w:val="002C4AD4"/>
    <w:rsid w:val="002C4B2F"/>
    <w:rsid w:val="002C4B94"/>
    <w:rsid w:val="002C4BDE"/>
    <w:rsid w:val="002C4E09"/>
    <w:rsid w:val="002C4F17"/>
    <w:rsid w:val="002C4FEF"/>
    <w:rsid w:val="002C5145"/>
    <w:rsid w:val="002C529A"/>
    <w:rsid w:val="002C539D"/>
    <w:rsid w:val="002C54F3"/>
    <w:rsid w:val="002C5573"/>
    <w:rsid w:val="002C5578"/>
    <w:rsid w:val="002C55C2"/>
    <w:rsid w:val="002C562A"/>
    <w:rsid w:val="002C5706"/>
    <w:rsid w:val="002C5765"/>
    <w:rsid w:val="002C57E7"/>
    <w:rsid w:val="002C58F1"/>
    <w:rsid w:val="002C5A57"/>
    <w:rsid w:val="002C5C60"/>
    <w:rsid w:val="002C5C9B"/>
    <w:rsid w:val="002C5CA3"/>
    <w:rsid w:val="002C5EA8"/>
    <w:rsid w:val="002C5EB8"/>
    <w:rsid w:val="002C5EC1"/>
    <w:rsid w:val="002C606F"/>
    <w:rsid w:val="002C60C0"/>
    <w:rsid w:val="002C6130"/>
    <w:rsid w:val="002C6214"/>
    <w:rsid w:val="002C6506"/>
    <w:rsid w:val="002C6594"/>
    <w:rsid w:val="002C65AA"/>
    <w:rsid w:val="002C667B"/>
    <w:rsid w:val="002C67E9"/>
    <w:rsid w:val="002C67F7"/>
    <w:rsid w:val="002C688B"/>
    <w:rsid w:val="002C68D8"/>
    <w:rsid w:val="002C68DF"/>
    <w:rsid w:val="002C696D"/>
    <w:rsid w:val="002C6AE0"/>
    <w:rsid w:val="002C6B5E"/>
    <w:rsid w:val="002C6C76"/>
    <w:rsid w:val="002C6C77"/>
    <w:rsid w:val="002C6D66"/>
    <w:rsid w:val="002C6D9B"/>
    <w:rsid w:val="002C6DF4"/>
    <w:rsid w:val="002C6DFF"/>
    <w:rsid w:val="002C6E94"/>
    <w:rsid w:val="002C6EFA"/>
    <w:rsid w:val="002C6F2F"/>
    <w:rsid w:val="002C6FF9"/>
    <w:rsid w:val="002C6FFF"/>
    <w:rsid w:val="002C7043"/>
    <w:rsid w:val="002C7156"/>
    <w:rsid w:val="002C7219"/>
    <w:rsid w:val="002C722C"/>
    <w:rsid w:val="002C72B5"/>
    <w:rsid w:val="002C743B"/>
    <w:rsid w:val="002C762F"/>
    <w:rsid w:val="002C7663"/>
    <w:rsid w:val="002C7666"/>
    <w:rsid w:val="002C76A4"/>
    <w:rsid w:val="002C7864"/>
    <w:rsid w:val="002C78B5"/>
    <w:rsid w:val="002C79BF"/>
    <w:rsid w:val="002C79F6"/>
    <w:rsid w:val="002C7A39"/>
    <w:rsid w:val="002C7F04"/>
    <w:rsid w:val="002C7FEB"/>
    <w:rsid w:val="002D019E"/>
    <w:rsid w:val="002D0276"/>
    <w:rsid w:val="002D0534"/>
    <w:rsid w:val="002D05C0"/>
    <w:rsid w:val="002D0651"/>
    <w:rsid w:val="002D07AF"/>
    <w:rsid w:val="002D0845"/>
    <w:rsid w:val="002D084B"/>
    <w:rsid w:val="002D09B6"/>
    <w:rsid w:val="002D09EA"/>
    <w:rsid w:val="002D0AD5"/>
    <w:rsid w:val="002D0C36"/>
    <w:rsid w:val="002D0E22"/>
    <w:rsid w:val="002D0F52"/>
    <w:rsid w:val="002D0F83"/>
    <w:rsid w:val="002D1275"/>
    <w:rsid w:val="002D132D"/>
    <w:rsid w:val="002D1422"/>
    <w:rsid w:val="002D1492"/>
    <w:rsid w:val="002D1578"/>
    <w:rsid w:val="002D160E"/>
    <w:rsid w:val="002D168F"/>
    <w:rsid w:val="002D176F"/>
    <w:rsid w:val="002D18D2"/>
    <w:rsid w:val="002D1927"/>
    <w:rsid w:val="002D192E"/>
    <w:rsid w:val="002D1B91"/>
    <w:rsid w:val="002D1BBB"/>
    <w:rsid w:val="002D1BC2"/>
    <w:rsid w:val="002D1BE4"/>
    <w:rsid w:val="002D1C26"/>
    <w:rsid w:val="002D1C30"/>
    <w:rsid w:val="002D1E15"/>
    <w:rsid w:val="002D1FA4"/>
    <w:rsid w:val="002D203F"/>
    <w:rsid w:val="002D20AB"/>
    <w:rsid w:val="002D20BE"/>
    <w:rsid w:val="002D210C"/>
    <w:rsid w:val="002D2124"/>
    <w:rsid w:val="002D2161"/>
    <w:rsid w:val="002D21AE"/>
    <w:rsid w:val="002D21FD"/>
    <w:rsid w:val="002D2252"/>
    <w:rsid w:val="002D24B9"/>
    <w:rsid w:val="002D24FF"/>
    <w:rsid w:val="002D2514"/>
    <w:rsid w:val="002D25C3"/>
    <w:rsid w:val="002D2646"/>
    <w:rsid w:val="002D264D"/>
    <w:rsid w:val="002D2687"/>
    <w:rsid w:val="002D2757"/>
    <w:rsid w:val="002D2763"/>
    <w:rsid w:val="002D276F"/>
    <w:rsid w:val="002D27B0"/>
    <w:rsid w:val="002D289D"/>
    <w:rsid w:val="002D28E7"/>
    <w:rsid w:val="002D2944"/>
    <w:rsid w:val="002D2B3F"/>
    <w:rsid w:val="002D2C98"/>
    <w:rsid w:val="002D2D6D"/>
    <w:rsid w:val="002D2E67"/>
    <w:rsid w:val="002D3028"/>
    <w:rsid w:val="002D3103"/>
    <w:rsid w:val="002D325C"/>
    <w:rsid w:val="002D3345"/>
    <w:rsid w:val="002D3354"/>
    <w:rsid w:val="002D336C"/>
    <w:rsid w:val="002D33C6"/>
    <w:rsid w:val="002D3418"/>
    <w:rsid w:val="002D3490"/>
    <w:rsid w:val="002D3533"/>
    <w:rsid w:val="002D3569"/>
    <w:rsid w:val="002D35D9"/>
    <w:rsid w:val="002D369A"/>
    <w:rsid w:val="002D374B"/>
    <w:rsid w:val="002D394C"/>
    <w:rsid w:val="002D39B2"/>
    <w:rsid w:val="002D3A0B"/>
    <w:rsid w:val="002D3A7B"/>
    <w:rsid w:val="002D3A85"/>
    <w:rsid w:val="002D3A98"/>
    <w:rsid w:val="002D3BEC"/>
    <w:rsid w:val="002D3DA5"/>
    <w:rsid w:val="002D3E06"/>
    <w:rsid w:val="002D3F43"/>
    <w:rsid w:val="002D3FDB"/>
    <w:rsid w:val="002D4017"/>
    <w:rsid w:val="002D419D"/>
    <w:rsid w:val="002D429E"/>
    <w:rsid w:val="002D431A"/>
    <w:rsid w:val="002D4404"/>
    <w:rsid w:val="002D444B"/>
    <w:rsid w:val="002D4599"/>
    <w:rsid w:val="002D4625"/>
    <w:rsid w:val="002D4745"/>
    <w:rsid w:val="002D4750"/>
    <w:rsid w:val="002D4905"/>
    <w:rsid w:val="002D49F0"/>
    <w:rsid w:val="002D4A35"/>
    <w:rsid w:val="002D4A52"/>
    <w:rsid w:val="002D4A87"/>
    <w:rsid w:val="002D4ABE"/>
    <w:rsid w:val="002D4AEA"/>
    <w:rsid w:val="002D4DCE"/>
    <w:rsid w:val="002D4F22"/>
    <w:rsid w:val="002D5017"/>
    <w:rsid w:val="002D5018"/>
    <w:rsid w:val="002D5056"/>
    <w:rsid w:val="002D528E"/>
    <w:rsid w:val="002D5444"/>
    <w:rsid w:val="002D5535"/>
    <w:rsid w:val="002D5606"/>
    <w:rsid w:val="002D562E"/>
    <w:rsid w:val="002D56AB"/>
    <w:rsid w:val="002D5763"/>
    <w:rsid w:val="002D57B4"/>
    <w:rsid w:val="002D5862"/>
    <w:rsid w:val="002D5896"/>
    <w:rsid w:val="002D5956"/>
    <w:rsid w:val="002D59ED"/>
    <w:rsid w:val="002D5BAB"/>
    <w:rsid w:val="002D5BF1"/>
    <w:rsid w:val="002D5BFD"/>
    <w:rsid w:val="002D5C4A"/>
    <w:rsid w:val="002D5C6E"/>
    <w:rsid w:val="002D5C77"/>
    <w:rsid w:val="002D5DB1"/>
    <w:rsid w:val="002D5E12"/>
    <w:rsid w:val="002D5E67"/>
    <w:rsid w:val="002D5E71"/>
    <w:rsid w:val="002D5E7C"/>
    <w:rsid w:val="002D60B3"/>
    <w:rsid w:val="002D614E"/>
    <w:rsid w:val="002D61BF"/>
    <w:rsid w:val="002D6221"/>
    <w:rsid w:val="002D62D2"/>
    <w:rsid w:val="002D62EE"/>
    <w:rsid w:val="002D6349"/>
    <w:rsid w:val="002D6594"/>
    <w:rsid w:val="002D6615"/>
    <w:rsid w:val="002D67A6"/>
    <w:rsid w:val="002D68DF"/>
    <w:rsid w:val="002D68EF"/>
    <w:rsid w:val="002D6923"/>
    <w:rsid w:val="002D695F"/>
    <w:rsid w:val="002D69A9"/>
    <w:rsid w:val="002D69CB"/>
    <w:rsid w:val="002D69E8"/>
    <w:rsid w:val="002D6B72"/>
    <w:rsid w:val="002D6C29"/>
    <w:rsid w:val="002D6CB2"/>
    <w:rsid w:val="002D6DE6"/>
    <w:rsid w:val="002D6F72"/>
    <w:rsid w:val="002D6FCD"/>
    <w:rsid w:val="002D70C1"/>
    <w:rsid w:val="002D7112"/>
    <w:rsid w:val="002D711B"/>
    <w:rsid w:val="002D7234"/>
    <w:rsid w:val="002D72A4"/>
    <w:rsid w:val="002D736C"/>
    <w:rsid w:val="002D742A"/>
    <w:rsid w:val="002D7505"/>
    <w:rsid w:val="002D7520"/>
    <w:rsid w:val="002D75EF"/>
    <w:rsid w:val="002D76BD"/>
    <w:rsid w:val="002D77B7"/>
    <w:rsid w:val="002D78BC"/>
    <w:rsid w:val="002D78FD"/>
    <w:rsid w:val="002D7982"/>
    <w:rsid w:val="002D7A14"/>
    <w:rsid w:val="002D7AEA"/>
    <w:rsid w:val="002D7D3C"/>
    <w:rsid w:val="002D7E57"/>
    <w:rsid w:val="002D7FD7"/>
    <w:rsid w:val="002E017B"/>
    <w:rsid w:val="002E02D4"/>
    <w:rsid w:val="002E02EF"/>
    <w:rsid w:val="002E0343"/>
    <w:rsid w:val="002E0382"/>
    <w:rsid w:val="002E042A"/>
    <w:rsid w:val="002E0510"/>
    <w:rsid w:val="002E0554"/>
    <w:rsid w:val="002E0577"/>
    <w:rsid w:val="002E066B"/>
    <w:rsid w:val="002E06EE"/>
    <w:rsid w:val="002E07E0"/>
    <w:rsid w:val="002E083F"/>
    <w:rsid w:val="002E08BF"/>
    <w:rsid w:val="002E09FF"/>
    <w:rsid w:val="002E0B05"/>
    <w:rsid w:val="002E0B7A"/>
    <w:rsid w:val="002E0B7C"/>
    <w:rsid w:val="002E0BFB"/>
    <w:rsid w:val="002E0D1D"/>
    <w:rsid w:val="002E0D47"/>
    <w:rsid w:val="002E0DFA"/>
    <w:rsid w:val="002E0E15"/>
    <w:rsid w:val="002E0E7F"/>
    <w:rsid w:val="002E0EF0"/>
    <w:rsid w:val="002E0F72"/>
    <w:rsid w:val="002E0FC6"/>
    <w:rsid w:val="002E0FFC"/>
    <w:rsid w:val="002E100B"/>
    <w:rsid w:val="002E102F"/>
    <w:rsid w:val="002E12A7"/>
    <w:rsid w:val="002E1382"/>
    <w:rsid w:val="002E15C5"/>
    <w:rsid w:val="002E16A9"/>
    <w:rsid w:val="002E1725"/>
    <w:rsid w:val="002E184F"/>
    <w:rsid w:val="002E190B"/>
    <w:rsid w:val="002E1B25"/>
    <w:rsid w:val="002E1B3B"/>
    <w:rsid w:val="002E1C68"/>
    <w:rsid w:val="002E1C78"/>
    <w:rsid w:val="002E1CAD"/>
    <w:rsid w:val="002E1D59"/>
    <w:rsid w:val="002E1DB7"/>
    <w:rsid w:val="002E1FC4"/>
    <w:rsid w:val="002E2148"/>
    <w:rsid w:val="002E21C2"/>
    <w:rsid w:val="002E231C"/>
    <w:rsid w:val="002E236D"/>
    <w:rsid w:val="002E23AB"/>
    <w:rsid w:val="002E24B5"/>
    <w:rsid w:val="002E2604"/>
    <w:rsid w:val="002E2625"/>
    <w:rsid w:val="002E275F"/>
    <w:rsid w:val="002E27D4"/>
    <w:rsid w:val="002E2813"/>
    <w:rsid w:val="002E2822"/>
    <w:rsid w:val="002E28A6"/>
    <w:rsid w:val="002E2A2A"/>
    <w:rsid w:val="002E2B0D"/>
    <w:rsid w:val="002E2C58"/>
    <w:rsid w:val="002E2C88"/>
    <w:rsid w:val="002E2D26"/>
    <w:rsid w:val="002E2D2E"/>
    <w:rsid w:val="002E2D7D"/>
    <w:rsid w:val="002E2E16"/>
    <w:rsid w:val="002E2F27"/>
    <w:rsid w:val="002E2F7A"/>
    <w:rsid w:val="002E3001"/>
    <w:rsid w:val="002E303A"/>
    <w:rsid w:val="002E303F"/>
    <w:rsid w:val="002E310F"/>
    <w:rsid w:val="002E319B"/>
    <w:rsid w:val="002E32E2"/>
    <w:rsid w:val="002E3324"/>
    <w:rsid w:val="002E3367"/>
    <w:rsid w:val="002E3439"/>
    <w:rsid w:val="002E34CD"/>
    <w:rsid w:val="002E35CD"/>
    <w:rsid w:val="002E36C5"/>
    <w:rsid w:val="002E36C7"/>
    <w:rsid w:val="002E390D"/>
    <w:rsid w:val="002E3B3E"/>
    <w:rsid w:val="002E3D59"/>
    <w:rsid w:val="002E3DD2"/>
    <w:rsid w:val="002E3E0B"/>
    <w:rsid w:val="002E3E0C"/>
    <w:rsid w:val="002E3F3D"/>
    <w:rsid w:val="002E3FFF"/>
    <w:rsid w:val="002E4030"/>
    <w:rsid w:val="002E41BF"/>
    <w:rsid w:val="002E45D4"/>
    <w:rsid w:val="002E46DA"/>
    <w:rsid w:val="002E4722"/>
    <w:rsid w:val="002E47CF"/>
    <w:rsid w:val="002E480B"/>
    <w:rsid w:val="002E4884"/>
    <w:rsid w:val="002E4944"/>
    <w:rsid w:val="002E4A56"/>
    <w:rsid w:val="002E4A72"/>
    <w:rsid w:val="002E4A97"/>
    <w:rsid w:val="002E4BA5"/>
    <w:rsid w:val="002E4C62"/>
    <w:rsid w:val="002E4D0E"/>
    <w:rsid w:val="002E4F23"/>
    <w:rsid w:val="002E50EF"/>
    <w:rsid w:val="002E5111"/>
    <w:rsid w:val="002E5196"/>
    <w:rsid w:val="002E51A0"/>
    <w:rsid w:val="002E5219"/>
    <w:rsid w:val="002E53A8"/>
    <w:rsid w:val="002E53AC"/>
    <w:rsid w:val="002E545C"/>
    <w:rsid w:val="002E5578"/>
    <w:rsid w:val="002E55A4"/>
    <w:rsid w:val="002E55F5"/>
    <w:rsid w:val="002E561D"/>
    <w:rsid w:val="002E5AD2"/>
    <w:rsid w:val="002E5B8C"/>
    <w:rsid w:val="002E5B90"/>
    <w:rsid w:val="002E5B94"/>
    <w:rsid w:val="002E5C6A"/>
    <w:rsid w:val="002E5CFA"/>
    <w:rsid w:val="002E5D3B"/>
    <w:rsid w:val="002E5D6E"/>
    <w:rsid w:val="002E5DA8"/>
    <w:rsid w:val="002E5DCC"/>
    <w:rsid w:val="002E5E81"/>
    <w:rsid w:val="002E5E8B"/>
    <w:rsid w:val="002E5F12"/>
    <w:rsid w:val="002E5F95"/>
    <w:rsid w:val="002E60CB"/>
    <w:rsid w:val="002E6380"/>
    <w:rsid w:val="002E654B"/>
    <w:rsid w:val="002E65E3"/>
    <w:rsid w:val="002E661A"/>
    <w:rsid w:val="002E66A8"/>
    <w:rsid w:val="002E67B8"/>
    <w:rsid w:val="002E6AAD"/>
    <w:rsid w:val="002E6C38"/>
    <w:rsid w:val="002E6CF3"/>
    <w:rsid w:val="002E6F8C"/>
    <w:rsid w:val="002E6FB8"/>
    <w:rsid w:val="002E70AB"/>
    <w:rsid w:val="002E70F0"/>
    <w:rsid w:val="002E711A"/>
    <w:rsid w:val="002E71CC"/>
    <w:rsid w:val="002E71CD"/>
    <w:rsid w:val="002E724E"/>
    <w:rsid w:val="002E72DC"/>
    <w:rsid w:val="002E72DF"/>
    <w:rsid w:val="002E73A5"/>
    <w:rsid w:val="002E73C5"/>
    <w:rsid w:val="002E73FE"/>
    <w:rsid w:val="002E7512"/>
    <w:rsid w:val="002E7581"/>
    <w:rsid w:val="002E75CC"/>
    <w:rsid w:val="002E76DC"/>
    <w:rsid w:val="002E77F8"/>
    <w:rsid w:val="002E7AB6"/>
    <w:rsid w:val="002E7AE7"/>
    <w:rsid w:val="002E7C5D"/>
    <w:rsid w:val="002E7C9F"/>
    <w:rsid w:val="002E7E6E"/>
    <w:rsid w:val="002E7EC2"/>
    <w:rsid w:val="002F0131"/>
    <w:rsid w:val="002F01BB"/>
    <w:rsid w:val="002F01CF"/>
    <w:rsid w:val="002F0235"/>
    <w:rsid w:val="002F0282"/>
    <w:rsid w:val="002F0343"/>
    <w:rsid w:val="002F0378"/>
    <w:rsid w:val="002F0621"/>
    <w:rsid w:val="002F06D6"/>
    <w:rsid w:val="002F06F6"/>
    <w:rsid w:val="002F08FA"/>
    <w:rsid w:val="002F0941"/>
    <w:rsid w:val="002F0945"/>
    <w:rsid w:val="002F09BA"/>
    <w:rsid w:val="002F0B1C"/>
    <w:rsid w:val="002F0BA1"/>
    <w:rsid w:val="002F0BF2"/>
    <w:rsid w:val="002F0CBC"/>
    <w:rsid w:val="002F0E62"/>
    <w:rsid w:val="002F1010"/>
    <w:rsid w:val="002F1030"/>
    <w:rsid w:val="002F10B3"/>
    <w:rsid w:val="002F1117"/>
    <w:rsid w:val="002F12FF"/>
    <w:rsid w:val="002F1326"/>
    <w:rsid w:val="002F138B"/>
    <w:rsid w:val="002F143C"/>
    <w:rsid w:val="002F159B"/>
    <w:rsid w:val="002F15F1"/>
    <w:rsid w:val="002F164F"/>
    <w:rsid w:val="002F187D"/>
    <w:rsid w:val="002F1A4C"/>
    <w:rsid w:val="002F1A8A"/>
    <w:rsid w:val="002F1BEC"/>
    <w:rsid w:val="002F1CD4"/>
    <w:rsid w:val="002F1D6B"/>
    <w:rsid w:val="002F1D78"/>
    <w:rsid w:val="002F1E75"/>
    <w:rsid w:val="002F1FAC"/>
    <w:rsid w:val="002F228D"/>
    <w:rsid w:val="002F230E"/>
    <w:rsid w:val="002F24D2"/>
    <w:rsid w:val="002F24E8"/>
    <w:rsid w:val="002F2561"/>
    <w:rsid w:val="002F2652"/>
    <w:rsid w:val="002F26B5"/>
    <w:rsid w:val="002F26D5"/>
    <w:rsid w:val="002F27CD"/>
    <w:rsid w:val="002F2851"/>
    <w:rsid w:val="002F28D5"/>
    <w:rsid w:val="002F29C7"/>
    <w:rsid w:val="002F2A6B"/>
    <w:rsid w:val="002F2B07"/>
    <w:rsid w:val="002F2B7B"/>
    <w:rsid w:val="002F2C83"/>
    <w:rsid w:val="002F2CDC"/>
    <w:rsid w:val="002F2D05"/>
    <w:rsid w:val="002F2DF3"/>
    <w:rsid w:val="002F2E39"/>
    <w:rsid w:val="002F2F36"/>
    <w:rsid w:val="002F3089"/>
    <w:rsid w:val="002F316B"/>
    <w:rsid w:val="002F31D8"/>
    <w:rsid w:val="002F31E2"/>
    <w:rsid w:val="002F324C"/>
    <w:rsid w:val="002F3333"/>
    <w:rsid w:val="002F338C"/>
    <w:rsid w:val="002F34F5"/>
    <w:rsid w:val="002F352D"/>
    <w:rsid w:val="002F3613"/>
    <w:rsid w:val="002F3630"/>
    <w:rsid w:val="002F3684"/>
    <w:rsid w:val="002F37C6"/>
    <w:rsid w:val="002F37DA"/>
    <w:rsid w:val="002F3807"/>
    <w:rsid w:val="002F396F"/>
    <w:rsid w:val="002F3B68"/>
    <w:rsid w:val="002F3BCB"/>
    <w:rsid w:val="002F3CA7"/>
    <w:rsid w:val="002F3D48"/>
    <w:rsid w:val="002F3E74"/>
    <w:rsid w:val="002F4192"/>
    <w:rsid w:val="002F426E"/>
    <w:rsid w:val="002F4341"/>
    <w:rsid w:val="002F4355"/>
    <w:rsid w:val="002F4378"/>
    <w:rsid w:val="002F43EE"/>
    <w:rsid w:val="002F44D4"/>
    <w:rsid w:val="002F4578"/>
    <w:rsid w:val="002F4618"/>
    <w:rsid w:val="002F46A2"/>
    <w:rsid w:val="002F46DA"/>
    <w:rsid w:val="002F46F4"/>
    <w:rsid w:val="002F470A"/>
    <w:rsid w:val="002F4964"/>
    <w:rsid w:val="002F49AD"/>
    <w:rsid w:val="002F4A4B"/>
    <w:rsid w:val="002F4B72"/>
    <w:rsid w:val="002F4CD2"/>
    <w:rsid w:val="002F4D85"/>
    <w:rsid w:val="002F4DA7"/>
    <w:rsid w:val="002F4F23"/>
    <w:rsid w:val="002F4F73"/>
    <w:rsid w:val="002F5026"/>
    <w:rsid w:val="002F51C3"/>
    <w:rsid w:val="002F536F"/>
    <w:rsid w:val="002F5462"/>
    <w:rsid w:val="002F54C3"/>
    <w:rsid w:val="002F54FE"/>
    <w:rsid w:val="002F557D"/>
    <w:rsid w:val="002F558B"/>
    <w:rsid w:val="002F5646"/>
    <w:rsid w:val="002F568F"/>
    <w:rsid w:val="002F573F"/>
    <w:rsid w:val="002F5790"/>
    <w:rsid w:val="002F5795"/>
    <w:rsid w:val="002F57ED"/>
    <w:rsid w:val="002F5845"/>
    <w:rsid w:val="002F5A59"/>
    <w:rsid w:val="002F5AD0"/>
    <w:rsid w:val="002F5BAF"/>
    <w:rsid w:val="002F5C39"/>
    <w:rsid w:val="002F5CC5"/>
    <w:rsid w:val="002F5CD5"/>
    <w:rsid w:val="002F5D3A"/>
    <w:rsid w:val="002F5DF0"/>
    <w:rsid w:val="002F5E14"/>
    <w:rsid w:val="002F5F2C"/>
    <w:rsid w:val="002F5F9C"/>
    <w:rsid w:val="002F5FFD"/>
    <w:rsid w:val="002F6255"/>
    <w:rsid w:val="002F62A4"/>
    <w:rsid w:val="002F630B"/>
    <w:rsid w:val="002F638E"/>
    <w:rsid w:val="002F63BB"/>
    <w:rsid w:val="002F64CB"/>
    <w:rsid w:val="002F655F"/>
    <w:rsid w:val="002F656A"/>
    <w:rsid w:val="002F6608"/>
    <w:rsid w:val="002F665C"/>
    <w:rsid w:val="002F66C7"/>
    <w:rsid w:val="002F6796"/>
    <w:rsid w:val="002F67AB"/>
    <w:rsid w:val="002F682B"/>
    <w:rsid w:val="002F6887"/>
    <w:rsid w:val="002F691D"/>
    <w:rsid w:val="002F6947"/>
    <w:rsid w:val="002F6961"/>
    <w:rsid w:val="002F69F7"/>
    <w:rsid w:val="002F6A76"/>
    <w:rsid w:val="002F6B25"/>
    <w:rsid w:val="002F6D17"/>
    <w:rsid w:val="002F6DBF"/>
    <w:rsid w:val="002F6EBF"/>
    <w:rsid w:val="002F6FB3"/>
    <w:rsid w:val="002F6FBB"/>
    <w:rsid w:val="002F6FD9"/>
    <w:rsid w:val="002F732B"/>
    <w:rsid w:val="002F73B3"/>
    <w:rsid w:val="002F740E"/>
    <w:rsid w:val="002F7424"/>
    <w:rsid w:val="002F7437"/>
    <w:rsid w:val="002F74CD"/>
    <w:rsid w:val="002F763A"/>
    <w:rsid w:val="002F772B"/>
    <w:rsid w:val="002F7756"/>
    <w:rsid w:val="002F7932"/>
    <w:rsid w:val="002F793F"/>
    <w:rsid w:val="002F7C0F"/>
    <w:rsid w:val="002F7CF4"/>
    <w:rsid w:val="002F7F9C"/>
    <w:rsid w:val="003000A5"/>
    <w:rsid w:val="003001FD"/>
    <w:rsid w:val="0030025B"/>
    <w:rsid w:val="00300264"/>
    <w:rsid w:val="00300343"/>
    <w:rsid w:val="00300365"/>
    <w:rsid w:val="0030040B"/>
    <w:rsid w:val="00300461"/>
    <w:rsid w:val="0030048A"/>
    <w:rsid w:val="00300516"/>
    <w:rsid w:val="0030054C"/>
    <w:rsid w:val="0030069D"/>
    <w:rsid w:val="003008C4"/>
    <w:rsid w:val="003009ED"/>
    <w:rsid w:val="00300BCD"/>
    <w:rsid w:val="00300BD7"/>
    <w:rsid w:val="00300C3C"/>
    <w:rsid w:val="00300DFA"/>
    <w:rsid w:val="00300ED3"/>
    <w:rsid w:val="00300EF4"/>
    <w:rsid w:val="00300F05"/>
    <w:rsid w:val="00300F14"/>
    <w:rsid w:val="00300F9F"/>
    <w:rsid w:val="00301075"/>
    <w:rsid w:val="00301076"/>
    <w:rsid w:val="003010E7"/>
    <w:rsid w:val="003011C3"/>
    <w:rsid w:val="0030131E"/>
    <w:rsid w:val="003013F3"/>
    <w:rsid w:val="00301454"/>
    <w:rsid w:val="00301584"/>
    <w:rsid w:val="00301604"/>
    <w:rsid w:val="003016D8"/>
    <w:rsid w:val="0030172D"/>
    <w:rsid w:val="00301749"/>
    <w:rsid w:val="0030183F"/>
    <w:rsid w:val="003019DC"/>
    <w:rsid w:val="00301B3E"/>
    <w:rsid w:val="00301B9E"/>
    <w:rsid w:val="00301C1E"/>
    <w:rsid w:val="00301C57"/>
    <w:rsid w:val="00301C80"/>
    <w:rsid w:val="00301E9B"/>
    <w:rsid w:val="00301EBE"/>
    <w:rsid w:val="00301F6E"/>
    <w:rsid w:val="00301FBF"/>
    <w:rsid w:val="00301FE7"/>
    <w:rsid w:val="00302083"/>
    <w:rsid w:val="003021AD"/>
    <w:rsid w:val="003021EF"/>
    <w:rsid w:val="00302227"/>
    <w:rsid w:val="00302250"/>
    <w:rsid w:val="00302264"/>
    <w:rsid w:val="0030232B"/>
    <w:rsid w:val="00302346"/>
    <w:rsid w:val="00302393"/>
    <w:rsid w:val="0030248B"/>
    <w:rsid w:val="003025AE"/>
    <w:rsid w:val="00302604"/>
    <w:rsid w:val="00302673"/>
    <w:rsid w:val="003026A9"/>
    <w:rsid w:val="0030271A"/>
    <w:rsid w:val="003027E3"/>
    <w:rsid w:val="003028EE"/>
    <w:rsid w:val="00302A1D"/>
    <w:rsid w:val="00302AB8"/>
    <w:rsid w:val="00302BC4"/>
    <w:rsid w:val="00302C08"/>
    <w:rsid w:val="00302C5B"/>
    <w:rsid w:val="00302C90"/>
    <w:rsid w:val="00302CF1"/>
    <w:rsid w:val="00302E4C"/>
    <w:rsid w:val="00302E8F"/>
    <w:rsid w:val="00302F28"/>
    <w:rsid w:val="00302F87"/>
    <w:rsid w:val="00302F8E"/>
    <w:rsid w:val="00302FDF"/>
    <w:rsid w:val="00302FEE"/>
    <w:rsid w:val="003030E2"/>
    <w:rsid w:val="003031AA"/>
    <w:rsid w:val="003031F5"/>
    <w:rsid w:val="0030329F"/>
    <w:rsid w:val="00303351"/>
    <w:rsid w:val="0030355E"/>
    <w:rsid w:val="0030355F"/>
    <w:rsid w:val="003035D1"/>
    <w:rsid w:val="003036E7"/>
    <w:rsid w:val="0030386D"/>
    <w:rsid w:val="00303A1A"/>
    <w:rsid w:val="00303A30"/>
    <w:rsid w:val="00303A36"/>
    <w:rsid w:val="00303A3D"/>
    <w:rsid w:val="00303A9C"/>
    <w:rsid w:val="00303AEE"/>
    <w:rsid w:val="00303B16"/>
    <w:rsid w:val="00303B3B"/>
    <w:rsid w:val="00303B47"/>
    <w:rsid w:val="00303B59"/>
    <w:rsid w:val="00303C09"/>
    <w:rsid w:val="00303C83"/>
    <w:rsid w:val="00303C89"/>
    <w:rsid w:val="00303CA6"/>
    <w:rsid w:val="00303CD1"/>
    <w:rsid w:val="00303DD7"/>
    <w:rsid w:val="00303E9E"/>
    <w:rsid w:val="00303F09"/>
    <w:rsid w:val="00303F2B"/>
    <w:rsid w:val="00304012"/>
    <w:rsid w:val="00304020"/>
    <w:rsid w:val="0030404C"/>
    <w:rsid w:val="00304130"/>
    <w:rsid w:val="00304179"/>
    <w:rsid w:val="00304197"/>
    <w:rsid w:val="00304198"/>
    <w:rsid w:val="0030423A"/>
    <w:rsid w:val="0030436A"/>
    <w:rsid w:val="003043D4"/>
    <w:rsid w:val="0030471A"/>
    <w:rsid w:val="00304785"/>
    <w:rsid w:val="00304805"/>
    <w:rsid w:val="00304864"/>
    <w:rsid w:val="0030487D"/>
    <w:rsid w:val="0030489C"/>
    <w:rsid w:val="00304A6E"/>
    <w:rsid w:val="00304B43"/>
    <w:rsid w:val="00304BDE"/>
    <w:rsid w:val="00304C21"/>
    <w:rsid w:val="00304CD0"/>
    <w:rsid w:val="00304DA9"/>
    <w:rsid w:val="00304DD4"/>
    <w:rsid w:val="00304E45"/>
    <w:rsid w:val="00304ECD"/>
    <w:rsid w:val="00304ECF"/>
    <w:rsid w:val="00304F6A"/>
    <w:rsid w:val="00304FAC"/>
    <w:rsid w:val="0030500B"/>
    <w:rsid w:val="00305048"/>
    <w:rsid w:val="00305089"/>
    <w:rsid w:val="00305165"/>
    <w:rsid w:val="00305266"/>
    <w:rsid w:val="003052D1"/>
    <w:rsid w:val="00305536"/>
    <w:rsid w:val="00305631"/>
    <w:rsid w:val="0030565D"/>
    <w:rsid w:val="003056D9"/>
    <w:rsid w:val="003057BF"/>
    <w:rsid w:val="0030589B"/>
    <w:rsid w:val="003058BF"/>
    <w:rsid w:val="003058D6"/>
    <w:rsid w:val="0030594F"/>
    <w:rsid w:val="00305A45"/>
    <w:rsid w:val="00305ADF"/>
    <w:rsid w:val="00305BDC"/>
    <w:rsid w:val="00305C6E"/>
    <w:rsid w:val="00305D5C"/>
    <w:rsid w:val="00305E62"/>
    <w:rsid w:val="00305FA6"/>
    <w:rsid w:val="003060F3"/>
    <w:rsid w:val="00306115"/>
    <w:rsid w:val="0030611A"/>
    <w:rsid w:val="003061CC"/>
    <w:rsid w:val="003061D0"/>
    <w:rsid w:val="0030622B"/>
    <w:rsid w:val="0030622D"/>
    <w:rsid w:val="0030623A"/>
    <w:rsid w:val="00306288"/>
    <w:rsid w:val="003062CC"/>
    <w:rsid w:val="00306312"/>
    <w:rsid w:val="00306321"/>
    <w:rsid w:val="003063C8"/>
    <w:rsid w:val="003064E5"/>
    <w:rsid w:val="003065FC"/>
    <w:rsid w:val="003066CA"/>
    <w:rsid w:val="00306725"/>
    <w:rsid w:val="003067BF"/>
    <w:rsid w:val="003067C7"/>
    <w:rsid w:val="003067F2"/>
    <w:rsid w:val="0030684D"/>
    <w:rsid w:val="00306908"/>
    <w:rsid w:val="0030697C"/>
    <w:rsid w:val="00306A30"/>
    <w:rsid w:val="00306A38"/>
    <w:rsid w:val="00306B5D"/>
    <w:rsid w:val="00306C3A"/>
    <w:rsid w:val="00306CF8"/>
    <w:rsid w:val="00306DE9"/>
    <w:rsid w:val="00306EFE"/>
    <w:rsid w:val="00306F1E"/>
    <w:rsid w:val="00306F38"/>
    <w:rsid w:val="00307040"/>
    <w:rsid w:val="00307078"/>
    <w:rsid w:val="00307143"/>
    <w:rsid w:val="00307174"/>
    <w:rsid w:val="003072B2"/>
    <w:rsid w:val="00307481"/>
    <w:rsid w:val="0030748C"/>
    <w:rsid w:val="003074AB"/>
    <w:rsid w:val="003075D9"/>
    <w:rsid w:val="0030765D"/>
    <w:rsid w:val="003077AE"/>
    <w:rsid w:val="003077ED"/>
    <w:rsid w:val="00307859"/>
    <w:rsid w:val="00307BA0"/>
    <w:rsid w:val="00307C82"/>
    <w:rsid w:val="00307CB2"/>
    <w:rsid w:val="00307DA2"/>
    <w:rsid w:val="00307DDC"/>
    <w:rsid w:val="00307E03"/>
    <w:rsid w:val="00307E4B"/>
    <w:rsid w:val="00307E5B"/>
    <w:rsid w:val="00307F08"/>
    <w:rsid w:val="00307F8B"/>
    <w:rsid w:val="00307F8E"/>
    <w:rsid w:val="00307FAC"/>
    <w:rsid w:val="00310010"/>
    <w:rsid w:val="003100FA"/>
    <w:rsid w:val="00310111"/>
    <w:rsid w:val="00310139"/>
    <w:rsid w:val="003101AB"/>
    <w:rsid w:val="003104E6"/>
    <w:rsid w:val="003105A6"/>
    <w:rsid w:val="003105F9"/>
    <w:rsid w:val="0031090D"/>
    <w:rsid w:val="00310A55"/>
    <w:rsid w:val="00310A76"/>
    <w:rsid w:val="00310AEC"/>
    <w:rsid w:val="00310E5C"/>
    <w:rsid w:val="00310F2A"/>
    <w:rsid w:val="0031110B"/>
    <w:rsid w:val="003112BE"/>
    <w:rsid w:val="003112FB"/>
    <w:rsid w:val="00311323"/>
    <w:rsid w:val="00311370"/>
    <w:rsid w:val="0031149B"/>
    <w:rsid w:val="0031158B"/>
    <w:rsid w:val="003115F5"/>
    <w:rsid w:val="0031168C"/>
    <w:rsid w:val="003116D3"/>
    <w:rsid w:val="003117F4"/>
    <w:rsid w:val="00311821"/>
    <w:rsid w:val="00311884"/>
    <w:rsid w:val="003118AB"/>
    <w:rsid w:val="00311A26"/>
    <w:rsid w:val="00311A4D"/>
    <w:rsid w:val="00311B30"/>
    <w:rsid w:val="00311B5A"/>
    <w:rsid w:val="00311B60"/>
    <w:rsid w:val="00311BE7"/>
    <w:rsid w:val="00311C9E"/>
    <w:rsid w:val="00311D1A"/>
    <w:rsid w:val="00311EA8"/>
    <w:rsid w:val="00311EEF"/>
    <w:rsid w:val="00311F42"/>
    <w:rsid w:val="00311F9A"/>
    <w:rsid w:val="00311FDD"/>
    <w:rsid w:val="0031205F"/>
    <w:rsid w:val="00312118"/>
    <w:rsid w:val="00312177"/>
    <w:rsid w:val="003121AE"/>
    <w:rsid w:val="003121CE"/>
    <w:rsid w:val="003121E3"/>
    <w:rsid w:val="00312201"/>
    <w:rsid w:val="003122B5"/>
    <w:rsid w:val="003122F9"/>
    <w:rsid w:val="0031232E"/>
    <w:rsid w:val="003123B9"/>
    <w:rsid w:val="003123C2"/>
    <w:rsid w:val="003124C8"/>
    <w:rsid w:val="0031265A"/>
    <w:rsid w:val="00312731"/>
    <w:rsid w:val="003127BF"/>
    <w:rsid w:val="0031281C"/>
    <w:rsid w:val="00312863"/>
    <w:rsid w:val="00312887"/>
    <w:rsid w:val="003128E6"/>
    <w:rsid w:val="003129A9"/>
    <w:rsid w:val="00312A4B"/>
    <w:rsid w:val="00312AF9"/>
    <w:rsid w:val="00312B26"/>
    <w:rsid w:val="00312B53"/>
    <w:rsid w:val="00312B65"/>
    <w:rsid w:val="00312B7B"/>
    <w:rsid w:val="00312C3A"/>
    <w:rsid w:val="00312C61"/>
    <w:rsid w:val="00312DC1"/>
    <w:rsid w:val="00312DDE"/>
    <w:rsid w:val="00312E72"/>
    <w:rsid w:val="00312FAB"/>
    <w:rsid w:val="0031304F"/>
    <w:rsid w:val="003132C6"/>
    <w:rsid w:val="00313307"/>
    <w:rsid w:val="00313396"/>
    <w:rsid w:val="00313402"/>
    <w:rsid w:val="003134DE"/>
    <w:rsid w:val="0031352B"/>
    <w:rsid w:val="003137F6"/>
    <w:rsid w:val="00313856"/>
    <w:rsid w:val="0031392A"/>
    <w:rsid w:val="00313BC4"/>
    <w:rsid w:val="00313E4E"/>
    <w:rsid w:val="00313E98"/>
    <w:rsid w:val="00314011"/>
    <w:rsid w:val="003141D5"/>
    <w:rsid w:val="00314206"/>
    <w:rsid w:val="00314248"/>
    <w:rsid w:val="00314304"/>
    <w:rsid w:val="003143E8"/>
    <w:rsid w:val="0031457D"/>
    <w:rsid w:val="00314764"/>
    <w:rsid w:val="00314813"/>
    <w:rsid w:val="00314839"/>
    <w:rsid w:val="003148CF"/>
    <w:rsid w:val="003149EC"/>
    <w:rsid w:val="00314A21"/>
    <w:rsid w:val="00314B80"/>
    <w:rsid w:val="00314C8E"/>
    <w:rsid w:val="00314D08"/>
    <w:rsid w:val="00314DEC"/>
    <w:rsid w:val="00314E04"/>
    <w:rsid w:val="00314F7C"/>
    <w:rsid w:val="00315040"/>
    <w:rsid w:val="0031506B"/>
    <w:rsid w:val="0031522C"/>
    <w:rsid w:val="00315246"/>
    <w:rsid w:val="0031524D"/>
    <w:rsid w:val="003152E6"/>
    <w:rsid w:val="00315308"/>
    <w:rsid w:val="0031537F"/>
    <w:rsid w:val="003153E6"/>
    <w:rsid w:val="0031540B"/>
    <w:rsid w:val="00315423"/>
    <w:rsid w:val="00315485"/>
    <w:rsid w:val="00315493"/>
    <w:rsid w:val="003154A8"/>
    <w:rsid w:val="00315525"/>
    <w:rsid w:val="003155E3"/>
    <w:rsid w:val="0031565C"/>
    <w:rsid w:val="003156DD"/>
    <w:rsid w:val="003158BE"/>
    <w:rsid w:val="00315946"/>
    <w:rsid w:val="0031596F"/>
    <w:rsid w:val="003159BB"/>
    <w:rsid w:val="00315BE0"/>
    <w:rsid w:val="00315E9B"/>
    <w:rsid w:val="00316077"/>
    <w:rsid w:val="0031618E"/>
    <w:rsid w:val="003161EF"/>
    <w:rsid w:val="00316341"/>
    <w:rsid w:val="0031648E"/>
    <w:rsid w:val="00316607"/>
    <w:rsid w:val="003166F5"/>
    <w:rsid w:val="0031671B"/>
    <w:rsid w:val="0031671E"/>
    <w:rsid w:val="00316781"/>
    <w:rsid w:val="0031686A"/>
    <w:rsid w:val="00316A33"/>
    <w:rsid w:val="00316A6B"/>
    <w:rsid w:val="00316B66"/>
    <w:rsid w:val="00316B75"/>
    <w:rsid w:val="00316BDE"/>
    <w:rsid w:val="00316D03"/>
    <w:rsid w:val="00316DE5"/>
    <w:rsid w:val="00316E6C"/>
    <w:rsid w:val="00316F9F"/>
    <w:rsid w:val="00317035"/>
    <w:rsid w:val="00317079"/>
    <w:rsid w:val="00317247"/>
    <w:rsid w:val="00317356"/>
    <w:rsid w:val="003173AE"/>
    <w:rsid w:val="003173B8"/>
    <w:rsid w:val="00317404"/>
    <w:rsid w:val="00317411"/>
    <w:rsid w:val="00317412"/>
    <w:rsid w:val="00317466"/>
    <w:rsid w:val="003174F3"/>
    <w:rsid w:val="0031768F"/>
    <w:rsid w:val="003177E3"/>
    <w:rsid w:val="00317A26"/>
    <w:rsid w:val="00317A48"/>
    <w:rsid w:val="00317ACA"/>
    <w:rsid w:val="00317BCD"/>
    <w:rsid w:val="00317C2F"/>
    <w:rsid w:val="00317C9D"/>
    <w:rsid w:val="00317E60"/>
    <w:rsid w:val="00317EEC"/>
    <w:rsid w:val="00317F28"/>
    <w:rsid w:val="00317F85"/>
    <w:rsid w:val="0032010B"/>
    <w:rsid w:val="00320301"/>
    <w:rsid w:val="00320320"/>
    <w:rsid w:val="003203A0"/>
    <w:rsid w:val="0032047F"/>
    <w:rsid w:val="00320522"/>
    <w:rsid w:val="0032064D"/>
    <w:rsid w:val="003206EC"/>
    <w:rsid w:val="00320759"/>
    <w:rsid w:val="0032085B"/>
    <w:rsid w:val="003208DD"/>
    <w:rsid w:val="0032095C"/>
    <w:rsid w:val="00320B80"/>
    <w:rsid w:val="00320C40"/>
    <w:rsid w:val="00320E22"/>
    <w:rsid w:val="003210CF"/>
    <w:rsid w:val="00321194"/>
    <w:rsid w:val="0032127B"/>
    <w:rsid w:val="003212DE"/>
    <w:rsid w:val="0032141E"/>
    <w:rsid w:val="00321444"/>
    <w:rsid w:val="00321688"/>
    <w:rsid w:val="00321689"/>
    <w:rsid w:val="003216E0"/>
    <w:rsid w:val="0032175B"/>
    <w:rsid w:val="00321763"/>
    <w:rsid w:val="00321965"/>
    <w:rsid w:val="00321A8D"/>
    <w:rsid w:val="00321AB9"/>
    <w:rsid w:val="00321B0A"/>
    <w:rsid w:val="00321B52"/>
    <w:rsid w:val="00321C1E"/>
    <w:rsid w:val="00321C9B"/>
    <w:rsid w:val="00321CA2"/>
    <w:rsid w:val="00321DBD"/>
    <w:rsid w:val="00321E46"/>
    <w:rsid w:val="00321E6B"/>
    <w:rsid w:val="00321FB3"/>
    <w:rsid w:val="0032212B"/>
    <w:rsid w:val="00322193"/>
    <w:rsid w:val="003221A9"/>
    <w:rsid w:val="0032226B"/>
    <w:rsid w:val="00322271"/>
    <w:rsid w:val="00322279"/>
    <w:rsid w:val="003222DB"/>
    <w:rsid w:val="003222F6"/>
    <w:rsid w:val="0032231F"/>
    <w:rsid w:val="00322393"/>
    <w:rsid w:val="00322437"/>
    <w:rsid w:val="003225FE"/>
    <w:rsid w:val="003226DF"/>
    <w:rsid w:val="003228AF"/>
    <w:rsid w:val="00322982"/>
    <w:rsid w:val="00322A68"/>
    <w:rsid w:val="00322ADE"/>
    <w:rsid w:val="00322BC6"/>
    <w:rsid w:val="00322D4A"/>
    <w:rsid w:val="00322D56"/>
    <w:rsid w:val="00322E9A"/>
    <w:rsid w:val="00322F79"/>
    <w:rsid w:val="00322F9E"/>
    <w:rsid w:val="00322FB0"/>
    <w:rsid w:val="003230CE"/>
    <w:rsid w:val="00323127"/>
    <w:rsid w:val="003231DB"/>
    <w:rsid w:val="003233DD"/>
    <w:rsid w:val="003235A2"/>
    <w:rsid w:val="00323661"/>
    <w:rsid w:val="003236E4"/>
    <w:rsid w:val="00323705"/>
    <w:rsid w:val="00323927"/>
    <w:rsid w:val="00323B32"/>
    <w:rsid w:val="00323B86"/>
    <w:rsid w:val="00323B99"/>
    <w:rsid w:val="00323BAB"/>
    <w:rsid w:val="00323C43"/>
    <w:rsid w:val="00323E20"/>
    <w:rsid w:val="00323E88"/>
    <w:rsid w:val="003241B3"/>
    <w:rsid w:val="003242CA"/>
    <w:rsid w:val="0032436B"/>
    <w:rsid w:val="003243B4"/>
    <w:rsid w:val="003243BB"/>
    <w:rsid w:val="003243DE"/>
    <w:rsid w:val="00324428"/>
    <w:rsid w:val="003244A3"/>
    <w:rsid w:val="003244B2"/>
    <w:rsid w:val="00324530"/>
    <w:rsid w:val="003245D8"/>
    <w:rsid w:val="003245F0"/>
    <w:rsid w:val="0032485A"/>
    <w:rsid w:val="003248BE"/>
    <w:rsid w:val="003248DE"/>
    <w:rsid w:val="00324947"/>
    <w:rsid w:val="00324A5E"/>
    <w:rsid w:val="00324AAF"/>
    <w:rsid w:val="00324D71"/>
    <w:rsid w:val="00324E3A"/>
    <w:rsid w:val="00324E3D"/>
    <w:rsid w:val="00324E8D"/>
    <w:rsid w:val="0032506F"/>
    <w:rsid w:val="00325095"/>
    <w:rsid w:val="003251A2"/>
    <w:rsid w:val="003251BA"/>
    <w:rsid w:val="00325219"/>
    <w:rsid w:val="00325256"/>
    <w:rsid w:val="003252A1"/>
    <w:rsid w:val="003252C3"/>
    <w:rsid w:val="00325377"/>
    <w:rsid w:val="00325450"/>
    <w:rsid w:val="00325461"/>
    <w:rsid w:val="00325564"/>
    <w:rsid w:val="00325701"/>
    <w:rsid w:val="00325708"/>
    <w:rsid w:val="00325711"/>
    <w:rsid w:val="0032574E"/>
    <w:rsid w:val="0032581A"/>
    <w:rsid w:val="0032589E"/>
    <w:rsid w:val="003258DD"/>
    <w:rsid w:val="0032594D"/>
    <w:rsid w:val="00325998"/>
    <w:rsid w:val="00325A10"/>
    <w:rsid w:val="00325AA0"/>
    <w:rsid w:val="00325AF5"/>
    <w:rsid w:val="00325BCE"/>
    <w:rsid w:val="00325C6C"/>
    <w:rsid w:val="00325CBB"/>
    <w:rsid w:val="00325D2C"/>
    <w:rsid w:val="00325D2E"/>
    <w:rsid w:val="00325D68"/>
    <w:rsid w:val="00325D82"/>
    <w:rsid w:val="00326005"/>
    <w:rsid w:val="003260E8"/>
    <w:rsid w:val="00326138"/>
    <w:rsid w:val="0032619C"/>
    <w:rsid w:val="00326338"/>
    <w:rsid w:val="003264F1"/>
    <w:rsid w:val="0032656C"/>
    <w:rsid w:val="00326830"/>
    <w:rsid w:val="00326845"/>
    <w:rsid w:val="00326868"/>
    <w:rsid w:val="003268C4"/>
    <w:rsid w:val="00326B07"/>
    <w:rsid w:val="00326D29"/>
    <w:rsid w:val="00326DDC"/>
    <w:rsid w:val="00326E04"/>
    <w:rsid w:val="00326E69"/>
    <w:rsid w:val="00326F5E"/>
    <w:rsid w:val="003271CE"/>
    <w:rsid w:val="0032722D"/>
    <w:rsid w:val="00327272"/>
    <w:rsid w:val="003272E2"/>
    <w:rsid w:val="00327309"/>
    <w:rsid w:val="00327332"/>
    <w:rsid w:val="0032734B"/>
    <w:rsid w:val="0032738F"/>
    <w:rsid w:val="00327398"/>
    <w:rsid w:val="0032771A"/>
    <w:rsid w:val="0032788E"/>
    <w:rsid w:val="003278A9"/>
    <w:rsid w:val="0032795E"/>
    <w:rsid w:val="003279AB"/>
    <w:rsid w:val="003279C8"/>
    <w:rsid w:val="00327BA6"/>
    <w:rsid w:val="00327CC3"/>
    <w:rsid w:val="00327D09"/>
    <w:rsid w:val="00327DC6"/>
    <w:rsid w:val="00327FBC"/>
    <w:rsid w:val="003300D9"/>
    <w:rsid w:val="003300DB"/>
    <w:rsid w:val="0033011F"/>
    <w:rsid w:val="00330253"/>
    <w:rsid w:val="0033039C"/>
    <w:rsid w:val="003303D8"/>
    <w:rsid w:val="00330507"/>
    <w:rsid w:val="00330513"/>
    <w:rsid w:val="00330525"/>
    <w:rsid w:val="003305CD"/>
    <w:rsid w:val="0033082A"/>
    <w:rsid w:val="00330903"/>
    <w:rsid w:val="0033091E"/>
    <w:rsid w:val="00330A10"/>
    <w:rsid w:val="00330A97"/>
    <w:rsid w:val="00330BAE"/>
    <w:rsid w:val="00330CF7"/>
    <w:rsid w:val="00330DBC"/>
    <w:rsid w:val="00330DEC"/>
    <w:rsid w:val="00330ECF"/>
    <w:rsid w:val="00331232"/>
    <w:rsid w:val="00331319"/>
    <w:rsid w:val="0033138D"/>
    <w:rsid w:val="003314E2"/>
    <w:rsid w:val="003314F3"/>
    <w:rsid w:val="00331542"/>
    <w:rsid w:val="003315BB"/>
    <w:rsid w:val="003315D2"/>
    <w:rsid w:val="00331612"/>
    <w:rsid w:val="00331619"/>
    <w:rsid w:val="003316B0"/>
    <w:rsid w:val="0033176C"/>
    <w:rsid w:val="00331840"/>
    <w:rsid w:val="003318BD"/>
    <w:rsid w:val="00331A13"/>
    <w:rsid w:val="00331A5C"/>
    <w:rsid w:val="00331A84"/>
    <w:rsid w:val="00331ABD"/>
    <w:rsid w:val="00331ADC"/>
    <w:rsid w:val="00331B0C"/>
    <w:rsid w:val="00331CE6"/>
    <w:rsid w:val="00331CEF"/>
    <w:rsid w:val="00331D33"/>
    <w:rsid w:val="00331D7B"/>
    <w:rsid w:val="00331DB0"/>
    <w:rsid w:val="00331E89"/>
    <w:rsid w:val="00331F29"/>
    <w:rsid w:val="00331FAC"/>
    <w:rsid w:val="003322B1"/>
    <w:rsid w:val="003322EB"/>
    <w:rsid w:val="003323E9"/>
    <w:rsid w:val="0033241A"/>
    <w:rsid w:val="0033252C"/>
    <w:rsid w:val="0033253B"/>
    <w:rsid w:val="00332578"/>
    <w:rsid w:val="0033268F"/>
    <w:rsid w:val="00332692"/>
    <w:rsid w:val="003327AD"/>
    <w:rsid w:val="003327EB"/>
    <w:rsid w:val="00332850"/>
    <w:rsid w:val="0033287C"/>
    <w:rsid w:val="00332921"/>
    <w:rsid w:val="003329A8"/>
    <w:rsid w:val="00332C75"/>
    <w:rsid w:val="00332C8D"/>
    <w:rsid w:val="00332CB7"/>
    <w:rsid w:val="00332D19"/>
    <w:rsid w:val="00332DB1"/>
    <w:rsid w:val="00332EEA"/>
    <w:rsid w:val="00332F43"/>
    <w:rsid w:val="00333121"/>
    <w:rsid w:val="003332B9"/>
    <w:rsid w:val="003332D7"/>
    <w:rsid w:val="003335FB"/>
    <w:rsid w:val="00333682"/>
    <w:rsid w:val="0033370B"/>
    <w:rsid w:val="0033375C"/>
    <w:rsid w:val="00333795"/>
    <w:rsid w:val="00333971"/>
    <w:rsid w:val="00333972"/>
    <w:rsid w:val="00333B13"/>
    <w:rsid w:val="00333B20"/>
    <w:rsid w:val="00333C16"/>
    <w:rsid w:val="00333DA4"/>
    <w:rsid w:val="00333E5C"/>
    <w:rsid w:val="00333E6C"/>
    <w:rsid w:val="003340CB"/>
    <w:rsid w:val="003340F6"/>
    <w:rsid w:val="0033412D"/>
    <w:rsid w:val="003341F1"/>
    <w:rsid w:val="003342A1"/>
    <w:rsid w:val="003342A9"/>
    <w:rsid w:val="003345E4"/>
    <w:rsid w:val="003345E5"/>
    <w:rsid w:val="003345F6"/>
    <w:rsid w:val="00334627"/>
    <w:rsid w:val="00334754"/>
    <w:rsid w:val="003347A7"/>
    <w:rsid w:val="003347AF"/>
    <w:rsid w:val="003347C5"/>
    <w:rsid w:val="003349EA"/>
    <w:rsid w:val="00334A45"/>
    <w:rsid w:val="00334DE9"/>
    <w:rsid w:val="00334F1B"/>
    <w:rsid w:val="00334F72"/>
    <w:rsid w:val="00334FD0"/>
    <w:rsid w:val="00334FD4"/>
    <w:rsid w:val="003350C2"/>
    <w:rsid w:val="00335339"/>
    <w:rsid w:val="00335438"/>
    <w:rsid w:val="003354AB"/>
    <w:rsid w:val="003354B4"/>
    <w:rsid w:val="00335605"/>
    <w:rsid w:val="00335681"/>
    <w:rsid w:val="0033572F"/>
    <w:rsid w:val="00335738"/>
    <w:rsid w:val="003357B1"/>
    <w:rsid w:val="00335835"/>
    <w:rsid w:val="00335877"/>
    <w:rsid w:val="003359A1"/>
    <w:rsid w:val="003359F8"/>
    <w:rsid w:val="00335A36"/>
    <w:rsid w:val="00335ACE"/>
    <w:rsid w:val="00335C0E"/>
    <w:rsid w:val="00335CAC"/>
    <w:rsid w:val="00335CCB"/>
    <w:rsid w:val="00335D44"/>
    <w:rsid w:val="00335D56"/>
    <w:rsid w:val="00335D8B"/>
    <w:rsid w:val="00335FCF"/>
    <w:rsid w:val="0033622D"/>
    <w:rsid w:val="003364D9"/>
    <w:rsid w:val="00336501"/>
    <w:rsid w:val="00336505"/>
    <w:rsid w:val="00336506"/>
    <w:rsid w:val="0033652E"/>
    <w:rsid w:val="00336603"/>
    <w:rsid w:val="003366E6"/>
    <w:rsid w:val="00336831"/>
    <w:rsid w:val="003368DB"/>
    <w:rsid w:val="0033693C"/>
    <w:rsid w:val="00336AB6"/>
    <w:rsid w:val="00336C1F"/>
    <w:rsid w:val="00336C84"/>
    <w:rsid w:val="00336DC6"/>
    <w:rsid w:val="00336EF6"/>
    <w:rsid w:val="00336F2F"/>
    <w:rsid w:val="0033702D"/>
    <w:rsid w:val="00337188"/>
    <w:rsid w:val="003371AB"/>
    <w:rsid w:val="00337234"/>
    <w:rsid w:val="003373A9"/>
    <w:rsid w:val="0033758C"/>
    <w:rsid w:val="0033758F"/>
    <w:rsid w:val="00337598"/>
    <w:rsid w:val="003375BA"/>
    <w:rsid w:val="0033769A"/>
    <w:rsid w:val="00337805"/>
    <w:rsid w:val="003378BE"/>
    <w:rsid w:val="00337A14"/>
    <w:rsid w:val="00337A4D"/>
    <w:rsid w:val="00337ACC"/>
    <w:rsid w:val="00337C2B"/>
    <w:rsid w:val="00337CA6"/>
    <w:rsid w:val="00337CC8"/>
    <w:rsid w:val="00337CCD"/>
    <w:rsid w:val="00337E1D"/>
    <w:rsid w:val="00337ED2"/>
    <w:rsid w:val="00337FAE"/>
    <w:rsid w:val="00340060"/>
    <w:rsid w:val="00340079"/>
    <w:rsid w:val="0034020E"/>
    <w:rsid w:val="0034026A"/>
    <w:rsid w:val="0034036F"/>
    <w:rsid w:val="003404DD"/>
    <w:rsid w:val="00340500"/>
    <w:rsid w:val="00340591"/>
    <w:rsid w:val="00340618"/>
    <w:rsid w:val="00340710"/>
    <w:rsid w:val="0034079F"/>
    <w:rsid w:val="003407D7"/>
    <w:rsid w:val="003407F2"/>
    <w:rsid w:val="00340898"/>
    <w:rsid w:val="00340A97"/>
    <w:rsid w:val="00340A9F"/>
    <w:rsid w:val="00340B3C"/>
    <w:rsid w:val="00340C4D"/>
    <w:rsid w:val="00340D40"/>
    <w:rsid w:val="00340D46"/>
    <w:rsid w:val="00340E58"/>
    <w:rsid w:val="00340ED2"/>
    <w:rsid w:val="00341079"/>
    <w:rsid w:val="0034107B"/>
    <w:rsid w:val="00341083"/>
    <w:rsid w:val="00341288"/>
    <w:rsid w:val="00341422"/>
    <w:rsid w:val="00341480"/>
    <w:rsid w:val="0034156F"/>
    <w:rsid w:val="003416DD"/>
    <w:rsid w:val="00341862"/>
    <w:rsid w:val="00341913"/>
    <w:rsid w:val="003419E8"/>
    <w:rsid w:val="003419FA"/>
    <w:rsid w:val="00341BAB"/>
    <w:rsid w:val="00341C6E"/>
    <w:rsid w:val="00341D39"/>
    <w:rsid w:val="00341E7F"/>
    <w:rsid w:val="00342033"/>
    <w:rsid w:val="0034216E"/>
    <w:rsid w:val="003422CE"/>
    <w:rsid w:val="003423AE"/>
    <w:rsid w:val="00342439"/>
    <w:rsid w:val="00342470"/>
    <w:rsid w:val="0034249A"/>
    <w:rsid w:val="003424B5"/>
    <w:rsid w:val="003425B0"/>
    <w:rsid w:val="003425E8"/>
    <w:rsid w:val="0034263D"/>
    <w:rsid w:val="0034270B"/>
    <w:rsid w:val="00342711"/>
    <w:rsid w:val="00342784"/>
    <w:rsid w:val="0034280D"/>
    <w:rsid w:val="00342881"/>
    <w:rsid w:val="00342D92"/>
    <w:rsid w:val="00342DC2"/>
    <w:rsid w:val="00342ECC"/>
    <w:rsid w:val="00342FF8"/>
    <w:rsid w:val="0034310E"/>
    <w:rsid w:val="00343162"/>
    <w:rsid w:val="003431CF"/>
    <w:rsid w:val="003433D1"/>
    <w:rsid w:val="003433E4"/>
    <w:rsid w:val="003434D3"/>
    <w:rsid w:val="00343544"/>
    <w:rsid w:val="00343645"/>
    <w:rsid w:val="00343689"/>
    <w:rsid w:val="00343789"/>
    <w:rsid w:val="0034380C"/>
    <w:rsid w:val="003438A2"/>
    <w:rsid w:val="00343A4A"/>
    <w:rsid w:val="00343A87"/>
    <w:rsid w:val="00343AAE"/>
    <w:rsid w:val="00343AED"/>
    <w:rsid w:val="00343AEF"/>
    <w:rsid w:val="00343B8C"/>
    <w:rsid w:val="00343BF4"/>
    <w:rsid w:val="00343C0D"/>
    <w:rsid w:val="00343EE7"/>
    <w:rsid w:val="00343F12"/>
    <w:rsid w:val="00343F3E"/>
    <w:rsid w:val="00343F63"/>
    <w:rsid w:val="00343F67"/>
    <w:rsid w:val="00343FBD"/>
    <w:rsid w:val="00344115"/>
    <w:rsid w:val="00344135"/>
    <w:rsid w:val="00344278"/>
    <w:rsid w:val="00344285"/>
    <w:rsid w:val="00344381"/>
    <w:rsid w:val="0034446C"/>
    <w:rsid w:val="003445E6"/>
    <w:rsid w:val="003445FF"/>
    <w:rsid w:val="00344679"/>
    <w:rsid w:val="003448CB"/>
    <w:rsid w:val="00344A50"/>
    <w:rsid w:val="00344B52"/>
    <w:rsid w:val="00345008"/>
    <w:rsid w:val="0034501E"/>
    <w:rsid w:val="00345049"/>
    <w:rsid w:val="003451CD"/>
    <w:rsid w:val="003451D3"/>
    <w:rsid w:val="00345223"/>
    <w:rsid w:val="00345343"/>
    <w:rsid w:val="003453D0"/>
    <w:rsid w:val="00345499"/>
    <w:rsid w:val="003454FB"/>
    <w:rsid w:val="00345672"/>
    <w:rsid w:val="0034569D"/>
    <w:rsid w:val="00345734"/>
    <w:rsid w:val="0034578E"/>
    <w:rsid w:val="003458FC"/>
    <w:rsid w:val="00345BF5"/>
    <w:rsid w:val="00345D23"/>
    <w:rsid w:val="00345DD8"/>
    <w:rsid w:val="00345E82"/>
    <w:rsid w:val="00345EFC"/>
    <w:rsid w:val="00345F20"/>
    <w:rsid w:val="00345F2C"/>
    <w:rsid w:val="0034603F"/>
    <w:rsid w:val="00346070"/>
    <w:rsid w:val="00346079"/>
    <w:rsid w:val="00346141"/>
    <w:rsid w:val="0034615E"/>
    <w:rsid w:val="0034631E"/>
    <w:rsid w:val="00346450"/>
    <w:rsid w:val="003464C7"/>
    <w:rsid w:val="00346539"/>
    <w:rsid w:val="00346589"/>
    <w:rsid w:val="00346626"/>
    <w:rsid w:val="003466AE"/>
    <w:rsid w:val="003467E6"/>
    <w:rsid w:val="00346870"/>
    <w:rsid w:val="00346F24"/>
    <w:rsid w:val="00346F2D"/>
    <w:rsid w:val="00346FFE"/>
    <w:rsid w:val="0034717A"/>
    <w:rsid w:val="003472E2"/>
    <w:rsid w:val="003472EE"/>
    <w:rsid w:val="00347345"/>
    <w:rsid w:val="003473B5"/>
    <w:rsid w:val="00347571"/>
    <w:rsid w:val="00347591"/>
    <w:rsid w:val="00347641"/>
    <w:rsid w:val="00347768"/>
    <w:rsid w:val="0034778C"/>
    <w:rsid w:val="0034789B"/>
    <w:rsid w:val="00347904"/>
    <w:rsid w:val="0034792F"/>
    <w:rsid w:val="003479D1"/>
    <w:rsid w:val="00347AF8"/>
    <w:rsid w:val="00347B2D"/>
    <w:rsid w:val="00347B61"/>
    <w:rsid w:val="00347BA1"/>
    <w:rsid w:val="00347CD3"/>
    <w:rsid w:val="00347CF2"/>
    <w:rsid w:val="00347D2C"/>
    <w:rsid w:val="00347DBA"/>
    <w:rsid w:val="00347DF0"/>
    <w:rsid w:val="00347DFA"/>
    <w:rsid w:val="00347E19"/>
    <w:rsid w:val="00347EE9"/>
    <w:rsid w:val="00347FD9"/>
    <w:rsid w:val="0035001E"/>
    <w:rsid w:val="00350106"/>
    <w:rsid w:val="003503E6"/>
    <w:rsid w:val="0035048C"/>
    <w:rsid w:val="0035058D"/>
    <w:rsid w:val="003505D1"/>
    <w:rsid w:val="00350714"/>
    <w:rsid w:val="00350748"/>
    <w:rsid w:val="003507BE"/>
    <w:rsid w:val="00350828"/>
    <w:rsid w:val="003509A6"/>
    <w:rsid w:val="00350A76"/>
    <w:rsid w:val="00350BCF"/>
    <w:rsid w:val="00350C7D"/>
    <w:rsid w:val="00350CBA"/>
    <w:rsid w:val="00350DFE"/>
    <w:rsid w:val="00350F41"/>
    <w:rsid w:val="00350FB4"/>
    <w:rsid w:val="00351102"/>
    <w:rsid w:val="00351107"/>
    <w:rsid w:val="003511EE"/>
    <w:rsid w:val="0035133D"/>
    <w:rsid w:val="003513EA"/>
    <w:rsid w:val="0035153C"/>
    <w:rsid w:val="0035168C"/>
    <w:rsid w:val="00351690"/>
    <w:rsid w:val="0035169F"/>
    <w:rsid w:val="00351739"/>
    <w:rsid w:val="00351A68"/>
    <w:rsid w:val="00351A89"/>
    <w:rsid w:val="00351B01"/>
    <w:rsid w:val="00351B70"/>
    <w:rsid w:val="00351C8B"/>
    <w:rsid w:val="00351CA4"/>
    <w:rsid w:val="00351CDB"/>
    <w:rsid w:val="00351D2E"/>
    <w:rsid w:val="00351EB0"/>
    <w:rsid w:val="00351EB4"/>
    <w:rsid w:val="00351F2B"/>
    <w:rsid w:val="00351F31"/>
    <w:rsid w:val="00351F76"/>
    <w:rsid w:val="00351FFA"/>
    <w:rsid w:val="00352055"/>
    <w:rsid w:val="003520C1"/>
    <w:rsid w:val="003520DD"/>
    <w:rsid w:val="00352167"/>
    <w:rsid w:val="0035232E"/>
    <w:rsid w:val="003523A7"/>
    <w:rsid w:val="0035247E"/>
    <w:rsid w:val="00352684"/>
    <w:rsid w:val="003526D0"/>
    <w:rsid w:val="003527DC"/>
    <w:rsid w:val="003528D6"/>
    <w:rsid w:val="00352945"/>
    <w:rsid w:val="00352981"/>
    <w:rsid w:val="00352B0B"/>
    <w:rsid w:val="00352BD0"/>
    <w:rsid w:val="00352C39"/>
    <w:rsid w:val="00352CAD"/>
    <w:rsid w:val="00352D1A"/>
    <w:rsid w:val="00352D5F"/>
    <w:rsid w:val="00352E08"/>
    <w:rsid w:val="00352E90"/>
    <w:rsid w:val="00352EEF"/>
    <w:rsid w:val="00352F20"/>
    <w:rsid w:val="00353198"/>
    <w:rsid w:val="0035360E"/>
    <w:rsid w:val="00353614"/>
    <w:rsid w:val="003537C6"/>
    <w:rsid w:val="0035388B"/>
    <w:rsid w:val="00353B00"/>
    <w:rsid w:val="00353C0A"/>
    <w:rsid w:val="00353C14"/>
    <w:rsid w:val="00353C6A"/>
    <w:rsid w:val="00353D88"/>
    <w:rsid w:val="00353DCB"/>
    <w:rsid w:val="00353DE5"/>
    <w:rsid w:val="00353E0A"/>
    <w:rsid w:val="00353E4C"/>
    <w:rsid w:val="00353EE5"/>
    <w:rsid w:val="00353FBD"/>
    <w:rsid w:val="00354043"/>
    <w:rsid w:val="003544A8"/>
    <w:rsid w:val="003545D7"/>
    <w:rsid w:val="003545EF"/>
    <w:rsid w:val="003547A5"/>
    <w:rsid w:val="003547AB"/>
    <w:rsid w:val="003547B0"/>
    <w:rsid w:val="003548CF"/>
    <w:rsid w:val="00354B3E"/>
    <w:rsid w:val="00354B43"/>
    <w:rsid w:val="00354B4E"/>
    <w:rsid w:val="00354CF9"/>
    <w:rsid w:val="00354DDE"/>
    <w:rsid w:val="00354ECA"/>
    <w:rsid w:val="00354EE2"/>
    <w:rsid w:val="0035505C"/>
    <w:rsid w:val="0035506E"/>
    <w:rsid w:val="003550C6"/>
    <w:rsid w:val="0035524B"/>
    <w:rsid w:val="00355406"/>
    <w:rsid w:val="00355450"/>
    <w:rsid w:val="003555BA"/>
    <w:rsid w:val="00355865"/>
    <w:rsid w:val="0035586E"/>
    <w:rsid w:val="00355990"/>
    <w:rsid w:val="003559F0"/>
    <w:rsid w:val="00355A26"/>
    <w:rsid w:val="00355A53"/>
    <w:rsid w:val="00355A9C"/>
    <w:rsid w:val="00355BCA"/>
    <w:rsid w:val="00355C85"/>
    <w:rsid w:val="00355E8E"/>
    <w:rsid w:val="003561ED"/>
    <w:rsid w:val="0035625B"/>
    <w:rsid w:val="003565D3"/>
    <w:rsid w:val="00356639"/>
    <w:rsid w:val="00356788"/>
    <w:rsid w:val="003567FD"/>
    <w:rsid w:val="0035684D"/>
    <w:rsid w:val="0035689E"/>
    <w:rsid w:val="003568D6"/>
    <w:rsid w:val="00356910"/>
    <w:rsid w:val="00356A6F"/>
    <w:rsid w:val="00356AC4"/>
    <w:rsid w:val="00356B81"/>
    <w:rsid w:val="00356C31"/>
    <w:rsid w:val="00356E0E"/>
    <w:rsid w:val="00356EDC"/>
    <w:rsid w:val="00356EFC"/>
    <w:rsid w:val="00356F2F"/>
    <w:rsid w:val="00356FDD"/>
    <w:rsid w:val="00356FF2"/>
    <w:rsid w:val="0035711E"/>
    <w:rsid w:val="003572A9"/>
    <w:rsid w:val="003572AE"/>
    <w:rsid w:val="0035746C"/>
    <w:rsid w:val="0035758A"/>
    <w:rsid w:val="003575CC"/>
    <w:rsid w:val="0035781B"/>
    <w:rsid w:val="00357857"/>
    <w:rsid w:val="00357858"/>
    <w:rsid w:val="00357953"/>
    <w:rsid w:val="003579FB"/>
    <w:rsid w:val="00357A85"/>
    <w:rsid w:val="00357A87"/>
    <w:rsid w:val="00357A95"/>
    <w:rsid w:val="00357AA9"/>
    <w:rsid w:val="00357B00"/>
    <w:rsid w:val="00357B93"/>
    <w:rsid w:val="00357BE0"/>
    <w:rsid w:val="00357C9F"/>
    <w:rsid w:val="00357D9C"/>
    <w:rsid w:val="00357EC8"/>
    <w:rsid w:val="00357FFC"/>
    <w:rsid w:val="00360062"/>
    <w:rsid w:val="003601B9"/>
    <w:rsid w:val="00360280"/>
    <w:rsid w:val="003602D4"/>
    <w:rsid w:val="003603BC"/>
    <w:rsid w:val="003603C8"/>
    <w:rsid w:val="003603CF"/>
    <w:rsid w:val="00360400"/>
    <w:rsid w:val="0036040B"/>
    <w:rsid w:val="00360506"/>
    <w:rsid w:val="003606A4"/>
    <w:rsid w:val="003607E8"/>
    <w:rsid w:val="003608D0"/>
    <w:rsid w:val="003608EC"/>
    <w:rsid w:val="00360907"/>
    <w:rsid w:val="00360986"/>
    <w:rsid w:val="00360BAE"/>
    <w:rsid w:val="00360BB2"/>
    <w:rsid w:val="00360C73"/>
    <w:rsid w:val="00360D37"/>
    <w:rsid w:val="00360D90"/>
    <w:rsid w:val="00360F04"/>
    <w:rsid w:val="00360F07"/>
    <w:rsid w:val="00360FC5"/>
    <w:rsid w:val="00361091"/>
    <w:rsid w:val="003610F6"/>
    <w:rsid w:val="0036118A"/>
    <w:rsid w:val="003611ED"/>
    <w:rsid w:val="00361277"/>
    <w:rsid w:val="0036136A"/>
    <w:rsid w:val="0036144A"/>
    <w:rsid w:val="00361593"/>
    <w:rsid w:val="00361702"/>
    <w:rsid w:val="00361791"/>
    <w:rsid w:val="003617C2"/>
    <w:rsid w:val="00361878"/>
    <w:rsid w:val="003618B1"/>
    <w:rsid w:val="003618B2"/>
    <w:rsid w:val="00361A4E"/>
    <w:rsid w:val="00361A9C"/>
    <w:rsid w:val="00361B2A"/>
    <w:rsid w:val="00361BC3"/>
    <w:rsid w:val="00361CA0"/>
    <w:rsid w:val="00361CF4"/>
    <w:rsid w:val="00361D01"/>
    <w:rsid w:val="00361D58"/>
    <w:rsid w:val="00361F36"/>
    <w:rsid w:val="00361F4D"/>
    <w:rsid w:val="00362159"/>
    <w:rsid w:val="00362235"/>
    <w:rsid w:val="003622EE"/>
    <w:rsid w:val="00362316"/>
    <w:rsid w:val="003624E7"/>
    <w:rsid w:val="00362511"/>
    <w:rsid w:val="0036252F"/>
    <w:rsid w:val="003625BA"/>
    <w:rsid w:val="003625D0"/>
    <w:rsid w:val="003626DF"/>
    <w:rsid w:val="0036274F"/>
    <w:rsid w:val="00362800"/>
    <w:rsid w:val="00362859"/>
    <w:rsid w:val="0036290D"/>
    <w:rsid w:val="003629B9"/>
    <w:rsid w:val="00362BD7"/>
    <w:rsid w:val="00362C77"/>
    <w:rsid w:val="00362D06"/>
    <w:rsid w:val="00362E00"/>
    <w:rsid w:val="00362E43"/>
    <w:rsid w:val="00362E7C"/>
    <w:rsid w:val="00362EAB"/>
    <w:rsid w:val="00362FBE"/>
    <w:rsid w:val="0036304F"/>
    <w:rsid w:val="003630A8"/>
    <w:rsid w:val="00363132"/>
    <w:rsid w:val="00363135"/>
    <w:rsid w:val="0036325A"/>
    <w:rsid w:val="003632CE"/>
    <w:rsid w:val="003632E4"/>
    <w:rsid w:val="00363626"/>
    <w:rsid w:val="0036362D"/>
    <w:rsid w:val="00363784"/>
    <w:rsid w:val="003639E7"/>
    <w:rsid w:val="00363A42"/>
    <w:rsid w:val="00363A4A"/>
    <w:rsid w:val="00363A93"/>
    <w:rsid w:val="00363AB5"/>
    <w:rsid w:val="00363B93"/>
    <w:rsid w:val="00363DED"/>
    <w:rsid w:val="00363DF5"/>
    <w:rsid w:val="00363EF1"/>
    <w:rsid w:val="00363F2E"/>
    <w:rsid w:val="00363FFF"/>
    <w:rsid w:val="00364010"/>
    <w:rsid w:val="00364151"/>
    <w:rsid w:val="00364198"/>
    <w:rsid w:val="003642E6"/>
    <w:rsid w:val="00364328"/>
    <w:rsid w:val="003643CB"/>
    <w:rsid w:val="003643D9"/>
    <w:rsid w:val="003643EA"/>
    <w:rsid w:val="00364400"/>
    <w:rsid w:val="00364426"/>
    <w:rsid w:val="00364484"/>
    <w:rsid w:val="0036454E"/>
    <w:rsid w:val="003646C5"/>
    <w:rsid w:val="003646F1"/>
    <w:rsid w:val="00364887"/>
    <w:rsid w:val="00364896"/>
    <w:rsid w:val="003648E9"/>
    <w:rsid w:val="00364922"/>
    <w:rsid w:val="003649BD"/>
    <w:rsid w:val="00364A91"/>
    <w:rsid w:val="00364B0F"/>
    <w:rsid w:val="00364B1D"/>
    <w:rsid w:val="00364B86"/>
    <w:rsid w:val="00364BC6"/>
    <w:rsid w:val="00364BCC"/>
    <w:rsid w:val="00364CCA"/>
    <w:rsid w:val="00364CD4"/>
    <w:rsid w:val="00364F57"/>
    <w:rsid w:val="0036502A"/>
    <w:rsid w:val="0036503A"/>
    <w:rsid w:val="0036505B"/>
    <w:rsid w:val="0036509E"/>
    <w:rsid w:val="00365154"/>
    <w:rsid w:val="003651AE"/>
    <w:rsid w:val="003651B0"/>
    <w:rsid w:val="00365472"/>
    <w:rsid w:val="0036548D"/>
    <w:rsid w:val="0036552C"/>
    <w:rsid w:val="0036569D"/>
    <w:rsid w:val="003656B3"/>
    <w:rsid w:val="003657EB"/>
    <w:rsid w:val="00365895"/>
    <w:rsid w:val="0036596E"/>
    <w:rsid w:val="00365A2B"/>
    <w:rsid w:val="00365A80"/>
    <w:rsid w:val="00365BAE"/>
    <w:rsid w:val="00365C39"/>
    <w:rsid w:val="00365C4D"/>
    <w:rsid w:val="00365C5A"/>
    <w:rsid w:val="00365D01"/>
    <w:rsid w:val="00365D75"/>
    <w:rsid w:val="00365E95"/>
    <w:rsid w:val="00365F6B"/>
    <w:rsid w:val="00366002"/>
    <w:rsid w:val="0036601C"/>
    <w:rsid w:val="00366048"/>
    <w:rsid w:val="00366211"/>
    <w:rsid w:val="00366233"/>
    <w:rsid w:val="00366261"/>
    <w:rsid w:val="00366372"/>
    <w:rsid w:val="00366375"/>
    <w:rsid w:val="00366419"/>
    <w:rsid w:val="0036659A"/>
    <w:rsid w:val="00366636"/>
    <w:rsid w:val="0036665A"/>
    <w:rsid w:val="003666D9"/>
    <w:rsid w:val="003667D8"/>
    <w:rsid w:val="00366851"/>
    <w:rsid w:val="003668F8"/>
    <w:rsid w:val="003669AA"/>
    <w:rsid w:val="00366C7C"/>
    <w:rsid w:val="00366E5E"/>
    <w:rsid w:val="00366EF4"/>
    <w:rsid w:val="003670B7"/>
    <w:rsid w:val="003670BC"/>
    <w:rsid w:val="003670FC"/>
    <w:rsid w:val="00367103"/>
    <w:rsid w:val="00367125"/>
    <w:rsid w:val="00367261"/>
    <w:rsid w:val="00367309"/>
    <w:rsid w:val="00367356"/>
    <w:rsid w:val="003675A7"/>
    <w:rsid w:val="0036760D"/>
    <w:rsid w:val="003676F7"/>
    <w:rsid w:val="00367710"/>
    <w:rsid w:val="00367758"/>
    <w:rsid w:val="003677ED"/>
    <w:rsid w:val="00367855"/>
    <w:rsid w:val="003678CC"/>
    <w:rsid w:val="003678D5"/>
    <w:rsid w:val="00367B2B"/>
    <w:rsid w:val="00367C00"/>
    <w:rsid w:val="00367D10"/>
    <w:rsid w:val="00367D28"/>
    <w:rsid w:val="00367E7A"/>
    <w:rsid w:val="00367EE4"/>
    <w:rsid w:val="00370205"/>
    <w:rsid w:val="003703C5"/>
    <w:rsid w:val="0037046A"/>
    <w:rsid w:val="0037060C"/>
    <w:rsid w:val="00370698"/>
    <w:rsid w:val="003706AB"/>
    <w:rsid w:val="003707AC"/>
    <w:rsid w:val="0037091F"/>
    <w:rsid w:val="00370A28"/>
    <w:rsid w:val="00370A4D"/>
    <w:rsid w:val="00370A71"/>
    <w:rsid w:val="00370C4A"/>
    <w:rsid w:val="00370D47"/>
    <w:rsid w:val="00370D91"/>
    <w:rsid w:val="00370DE7"/>
    <w:rsid w:val="00370E75"/>
    <w:rsid w:val="00371047"/>
    <w:rsid w:val="00371050"/>
    <w:rsid w:val="003710C6"/>
    <w:rsid w:val="0037116A"/>
    <w:rsid w:val="00371234"/>
    <w:rsid w:val="003712A2"/>
    <w:rsid w:val="0037131C"/>
    <w:rsid w:val="0037138F"/>
    <w:rsid w:val="0037150E"/>
    <w:rsid w:val="00371579"/>
    <w:rsid w:val="0037157E"/>
    <w:rsid w:val="0037158B"/>
    <w:rsid w:val="003717A9"/>
    <w:rsid w:val="0037182C"/>
    <w:rsid w:val="00371AB6"/>
    <w:rsid w:val="00371C8B"/>
    <w:rsid w:val="00371D3C"/>
    <w:rsid w:val="00371EF1"/>
    <w:rsid w:val="00371EFF"/>
    <w:rsid w:val="00371F5A"/>
    <w:rsid w:val="00372056"/>
    <w:rsid w:val="0037205E"/>
    <w:rsid w:val="003720D4"/>
    <w:rsid w:val="003722DB"/>
    <w:rsid w:val="00372321"/>
    <w:rsid w:val="003723BC"/>
    <w:rsid w:val="0037252F"/>
    <w:rsid w:val="003725F5"/>
    <w:rsid w:val="00372706"/>
    <w:rsid w:val="0037278B"/>
    <w:rsid w:val="003727C4"/>
    <w:rsid w:val="003727D9"/>
    <w:rsid w:val="00372AAD"/>
    <w:rsid w:val="00372AAE"/>
    <w:rsid w:val="00372B19"/>
    <w:rsid w:val="00372B34"/>
    <w:rsid w:val="00372BF0"/>
    <w:rsid w:val="00372BFC"/>
    <w:rsid w:val="00372C6B"/>
    <w:rsid w:val="00372C8B"/>
    <w:rsid w:val="00372CCD"/>
    <w:rsid w:val="00372E71"/>
    <w:rsid w:val="00372F58"/>
    <w:rsid w:val="003730A7"/>
    <w:rsid w:val="003733A9"/>
    <w:rsid w:val="00373438"/>
    <w:rsid w:val="003734D7"/>
    <w:rsid w:val="00373507"/>
    <w:rsid w:val="00373722"/>
    <w:rsid w:val="0037379A"/>
    <w:rsid w:val="00373A30"/>
    <w:rsid w:val="00373B5B"/>
    <w:rsid w:val="00373BC5"/>
    <w:rsid w:val="00373C47"/>
    <w:rsid w:val="00373C5F"/>
    <w:rsid w:val="00373F46"/>
    <w:rsid w:val="00374043"/>
    <w:rsid w:val="003740CB"/>
    <w:rsid w:val="003741B6"/>
    <w:rsid w:val="003742B2"/>
    <w:rsid w:val="003743EB"/>
    <w:rsid w:val="0037454A"/>
    <w:rsid w:val="00374552"/>
    <w:rsid w:val="003746C0"/>
    <w:rsid w:val="00374754"/>
    <w:rsid w:val="0037475A"/>
    <w:rsid w:val="003749CB"/>
    <w:rsid w:val="003749F7"/>
    <w:rsid w:val="00374A54"/>
    <w:rsid w:val="00374C6E"/>
    <w:rsid w:val="00374CDD"/>
    <w:rsid w:val="00374D17"/>
    <w:rsid w:val="00374EEB"/>
    <w:rsid w:val="00374F6C"/>
    <w:rsid w:val="00374FC4"/>
    <w:rsid w:val="00375000"/>
    <w:rsid w:val="00375124"/>
    <w:rsid w:val="003751E8"/>
    <w:rsid w:val="00375238"/>
    <w:rsid w:val="0037523E"/>
    <w:rsid w:val="00375309"/>
    <w:rsid w:val="0037536D"/>
    <w:rsid w:val="00375376"/>
    <w:rsid w:val="003753AD"/>
    <w:rsid w:val="003753D9"/>
    <w:rsid w:val="00375460"/>
    <w:rsid w:val="00375494"/>
    <w:rsid w:val="003754F2"/>
    <w:rsid w:val="0037552F"/>
    <w:rsid w:val="00375551"/>
    <w:rsid w:val="003755C4"/>
    <w:rsid w:val="003756A7"/>
    <w:rsid w:val="003756E5"/>
    <w:rsid w:val="00375D5F"/>
    <w:rsid w:val="00375D96"/>
    <w:rsid w:val="00375ED1"/>
    <w:rsid w:val="003760CA"/>
    <w:rsid w:val="003761AE"/>
    <w:rsid w:val="003761BD"/>
    <w:rsid w:val="003761F3"/>
    <w:rsid w:val="0037620D"/>
    <w:rsid w:val="00376215"/>
    <w:rsid w:val="00376216"/>
    <w:rsid w:val="003762EC"/>
    <w:rsid w:val="00376348"/>
    <w:rsid w:val="0037638D"/>
    <w:rsid w:val="0037644F"/>
    <w:rsid w:val="00376527"/>
    <w:rsid w:val="00376554"/>
    <w:rsid w:val="003766AA"/>
    <w:rsid w:val="003766CE"/>
    <w:rsid w:val="0037695B"/>
    <w:rsid w:val="0037695E"/>
    <w:rsid w:val="003769EB"/>
    <w:rsid w:val="00376A06"/>
    <w:rsid w:val="00376B97"/>
    <w:rsid w:val="00376DAF"/>
    <w:rsid w:val="00376E85"/>
    <w:rsid w:val="00376EE2"/>
    <w:rsid w:val="0037712B"/>
    <w:rsid w:val="00377145"/>
    <w:rsid w:val="00377327"/>
    <w:rsid w:val="0037746C"/>
    <w:rsid w:val="003774D4"/>
    <w:rsid w:val="0037750C"/>
    <w:rsid w:val="00377592"/>
    <w:rsid w:val="00377687"/>
    <w:rsid w:val="003778EB"/>
    <w:rsid w:val="0037792E"/>
    <w:rsid w:val="00377949"/>
    <w:rsid w:val="003779CA"/>
    <w:rsid w:val="00377D53"/>
    <w:rsid w:val="00377D5D"/>
    <w:rsid w:val="00377DBE"/>
    <w:rsid w:val="00377DEB"/>
    <w:rsid w:val="00377E06"/>
    <w:rsid w:val="00377F01"/>
    <w:rsid w:val="00377F89"/>
    <w:rsid w:val="0038019A"/>
    <w:rsid w:val="00380203"/>
    <w:rsid w:val="00380351"/>
    <w:rsid w:val="0038039B"/>
    <w:rsid w:val="003804EE"/>
    <w:rsid w:val="00380515"/>
    <w:rsid w:val="003805AC"/>
    <w:rsid w:val="0038073D"/>
    <w:rsid w:val="003808D5"/>
    <w:rsid w:val="003808EF"/>
    <w:rsid w:val="00380A9C"/>
    <w:rsid w:val="00380B4C"/>
    <w:rsid w:val="00380BCB"/>
    <w:rsid w:val="00380D31"/>
    <w:rsid w:val="00380DCE"/>
    <w:rsid w:val="00380E5F"/>
    <w:rsid w:val="00380EB3"/>
    <w:rsid w:val="00380EF9"/>
    <w:rsid w:val="00380F91"/>
    <w:rsid w:val="00381025"/>
    <w:rsid w:val="0038106E"/>
    <w:rsid w:val="00381090"/>
    <w:rsid w:val="003810A9"/>
    <w:rsid w:val="0038119A"/>
    <w:rsid w:val="00381275"/>
    <w:rsid w:val="003813B6"/>
    <w:rsid w:val="0038142F"/>
    <w:rsid w:val="0038158B"/>
    <w:rsid w:val="00381684"/>
    <w:rsid w:val="003816E9"/>
    <w:rsid w:val="00381859"/>
    <w:rsid w:val="00381868"/>
    <w:rsid w:val="00381887"/>
    <w:rsid w:val="003818EF"/>
    <w:rsid w:val="003819F9"/>
    <w:rsid w:val="00381AE7"/>
    <w:rsid w:val="00381BD8"/>
    <w:rsid w:val="00381D06"/>
    <w:rsid w:val="00381ECE"/>
    <w:rsid w:val="00381F49"/>
    <w:rsid w:val="003820DE"/>
    <w:rsid w:val="003821E3"/>
    <w:rsid w:val="0038222C"/>
    <w:rsid w:val="003822D7"/>
    <w:rsid w:val="003824DD"/>
    <w:rsid w:val="0038254E"/>
    <w:rsid w:val="003826FC"/>
    <w:rsid w:val="00382789"/>
    <w:rsid w:val="00382A7E"/>
    <w:rsid w:val="00382AAD"/>
    <w:rsid w:val="00382BA5"/>
    <w:rsid w:val="00382C81"/>
    <w:rsid w:val="00382E09"/>
    <w:rsid w:val="00382EC2"/>
    <w:rsid w:val="00382EE2"/>
    <w:rsid w:val="00382F90"/>
    <w:rsid w:val="00383082"/>
    <w:rsid w:val="003832D3"/>
    <w:rsid w:val="0038330E"/>
    <w:rsid w:val="00383352"/>
    <w:rsid w:val="00383397"/>
    <w:rsid w:val="003833E7"/>
    <w:rsid w:val="00383405"/>
    <w:rsid w:val="00383414"/>
    <w:rsid w:val="003834DC"/>
    <w:rsid w:val="00383651"/>
    <w:rsid w:val="003836D3"/>
    <w:rsid w:val="0038379A"/>
    <w:rsid w:val="00383879"/>
    <w:rsid w:val="00383A04"/>
    <w:rsid w:val="00383C77"/>
    <w:rsid w:val="00383DA0"/>
    <w:rsid w:val="00383E1F"/>
    <w:rsid w:val="00383EB0"/>
    <w:rsid w:val="00383ED6"/>
    <w:rsid w:val="00383F93"/>
    <w:rsid w:val="00384079"/>
    <w:rsid w:val="00384338"/>
    <w:rsid w:val="003843C2"/>
    <w:rsid w:val="0038442E"/>
    <w:rsid w:val="00384492"/>
    <w:rsid w:val="00384509"/>
    <w:rsid w:val="0038457A"/>
    <w:rsid w:val="00384610"/>
    <w:rsid w:val="0038467D"/>
    <w:rsid w:val="003847BE"/>
    <w:rsid w:val="003847F5"/>
    <w:rsid w:val="003848E8"/>
    <w:rsid w:val="003849DC"/>
    <w:rsid w:val="00384A73"/>
    <w:rsid w:val="00384AA0"/>
    <w:rsid w:val="00384AD2"/>
    <w:rsid w:val="00384AEE"/>
    <w:rsid w:val="00384B4D"/>
    <w:rsid w:val="00384C0A"/>
    <w:rsid w:val="00384C18"/>
    <w:rsid w:val="00384C27"/>
    <w:rsid w:val="00384C83"/>
    <w:rsid w:val="00384C9F"/>
    <w:rsid w:val="00384DD5"/>
    <w:rsid w:val="00384EDB"/>
    <w:rsid w:val="00384EEB"/>
    <w:rsid w:val="00384F52"/>
    <w:rsid w:val="003850FE"/>
    <w:rsid w:val="00385183"/>
    <w:rsid w:val="003852D5"/>
    <w:rsid w:val="00385667"/>
    <w:rsid w:val="003857CC"/>
    <w:rsid w:val="0038587A"/>
    <w:rsid w:val="0038599B"/>
    <w:rsid w:val="0038599E"/>
    <w:rsid w:val="00385C82"/>
    <w:rsid w:val="00385CA9"/>
    <w:rsid w:val="00385DA5"/>
    <w:rsid w:val="00385EA4"/>
    <w:rsid w:val="00385F6C"/>
    <w:rsid w:val="00385FAA"/>
    <w:rsid w:val="00385FB4"/>
    <w:rsid w:val="0038620F"/>
    <w:rsid w:val="003864DF"/>
    <w:rsid w:val="003865FC"/>
    <w:rsid w:val="00386670"/>
    <w:rsid w:val="003866A6"/>
    <w:rsid w:val="003866D5"/>
    <w:rsid w:val="003866FF"/>
    <w:rsid w:val="00386776"/>
    <w:rsid w:val="00386946"/>
    <w:rsid w:val="00386A82"/>
    <w:rsid w:val="00386AB7"/>
    <w:rsid w:val="00386BFB"/>
    <w:rsid w:val="00386C63"/>
    <w:rsid w:val="00386CF9"/>
    <w:rsid w:val="00386D9E"/>
    <w:rsid w:val="00386E76"/>
    <w:rsid w:val="00386F95"/>
    <w:rsid w:val="00386FD6"/>
    <w:rsid w:val="00386FF0"/>
    <w:rsid w:val="003870A6"/>
    <w:rsid w:val="003870B7"/>
    <w:rsid w:val="0038716F"/>
    <w:rsid w:val="003871D2"/>
    <w:rsid w:val="003872CE"/>
    <w:rsid w:val="003873D7"/>
    <w:rsid w:val="003874DB"/>
    <w:rsid w:val="00387687"/>
    <w:rsid w:val="0038769A"/>
    <w:rsid w:val="00387745"/>
    <w:rsid w:val="00387790"/>
    <w:rsid w:val="0038782C"/>
    <w:rsid w:val="00387864"/>
    <w:rsid w:val="00387876"/>
    <w:rsid w:val="00387984"/>
    <w:rsid w:val="003879C6"/>
    <w:rsid w:val="003879EF"/>
    <w:rsid w:val="00387B2F"/>
    <w:rsid w:val="00387B90"/>
    <w:rsid w:val="00387D41"/>
    <w:rsid w:val="00387D7F"/>
    <w:rsid w:val="00387F1D"/>
    <w:rsid w:val="00390006"/>
    <w:rsid w:val="003900DA"/>
    <w:rsid w:val="003900F9"/>
    <w:rsid w:val="00390110"/>
    <w:rsid w:val="00390265"/>
    <w:rsid w:val="003902B8"/>
    <w:rsid w:val="00390601"/>
    <w:rsid w:val="00390687"/>
    <w:rsid w:val="003907C1"/>
    <w:rsid w:val="00390809"/>
    <w:rsid w:val="003908BC"/>
    <w:rsid w:val="00390980"/>
    <w:rsid w:val="00390DC9"/>
    <w:rsid w:val="00390E1F"/>
    <w:rsid w:val="00390EAA"/>
    <w:rsid w:val="00390F2C"/>
    <w:rsid w:val="0039107E"/>
    <w:rsid w:val="003910A5"/>
    <w:rsid w:val="0039121E"/>
    <w:rsid w:val="003912C4"/>
    <w:rsid w:val="003912C7"/>
    <w:rsid w:val="003912D2"/>
    <w:rsid w:val="003914FB"/>
    <w:rsid w:val="00391507"/>
    <w:rsid w:val="003915A6"/>
    <w:rsid w:val="003916DA"/>
    <w:rsid w:val="003917B0"/>
    <w:rsid w:val="00391821"/>
    <w:rsid w:val="003918BE"/>
    <w:rsid w:val="00391C5D"/>
    <w:rsid w:val="00391CD5"/>
    <w:rsid w:val="00391D99"/>
    <w:rsid w:val="00391EA0"/>
    <w:rsid w:val="00391EB2"/>
    <w:rsid w:val="00391FF5"/>
    <w:rsid w:val="00392060"/>
    <w:rsid w:val="0039225D"/>
    <w:rsid w:val="00392282"/>
    <w:rsid w:val="00392296"/>
    <w:rsid w:val="003922AC"/>
    <w:rsid w:val="003922D0"/>
    <w:rsid w:val="003922EF"/>
    <w:rsid w:val="00392368"/>
    <w:rsid w:val="0039236D"/>
    <w:rsid w:val="00392519"/>
    <w:rsid w:val="00392550"/>
    <w:rsid w:val="00392590"/>
    <w:rsid w:val="003925B3"/>
    <w:rsid w:val="0039277D"/>
    <w:rsid w:val="003927F8"/>
    <w:rsid w:val="003928EF"/>
    <w:rsid w:val="0039293B"/>
    <w:rsid w:val="0039293C"/>
    <w:rsid w:val="00392A91"/>
    <w:rsid w:val="00392B5D"/>
    <w:rsid w:val="00392BA4"/>
    <w:rsid w:val="00392C05"/>
    <w:rsid w:val="00392C5C"/>
    <w:rsid w:val="00392C68"/>
    <w:rsid w:val="00392CB0"/>
    <w:rsid w:val="00392D8E"/>
    <w:rsid w:val="00392EC6"/>
    <w:rsid w:val="00392F6D"/>
    <w:rsid w:val="00393119"/>
    <w:rsid w:val="00393155"/>
    <w:rsid w:val="00393227"/>
    <w:rsid w:val="00393255"/>
    <w:rsid w:val="003932D7"/>
    <w:rsid w:val="00393319"/>
    <w:rsid w:val="003935C6"/>
    <w:rsid w:val="003936EB"/>
    <w:rsid w:val="003936FA"/>
    <w:rsid w:val="0039377E"/>
    <w:rsid w:val="003937D0"/>
    <w:rsid w:val="00393844"/>
    <w:rsid w:val="00393916"/>
    <w:rsid w:val="0039396F"/>
    <w:rsid w:val="00393A3F"/>
    <w:rsid w:val="00393C0C"/>
    <w:rsid w:val="00393C11"/>
    <w:rsid w:val="00393C90"/>
    <w:rsid w:val="00393E78"/>
    <w:rsid w:val="00393EF0"/>
    <w:rsid w:val="00393EF5"/>
    <w:rsid w:val="00393F26"/>
    <w:rsid w:val="00393FED"/>
    <w:rsid w:val="0039404B"/>
    <w:rsid w:val="0039412C"/>
    <w:rsid w:val="00394134"/>
    <w:rsid w:val="0039414C"/>
    <w:rsid w:val="003941CE"/>
    <w:rsid w:val="00394379"/>
    <w:rsid w:val="003943FC"/>
    <w:rsid w:val="0039444B"/>
    <w:rsid w:val="003947CC"/>
    <w:rsid w:val="00394869"/>
    <w:rsid w:val="0039486D"/>
    <w:rsid w:val="00394879"/>
    <w:rsid w:val="00394AAA"/>
    <w:rsid w:val="00394AE2"/>
    <w:rsid w:val="00394B1F"/>
    <w:rsid w:val="00394B7A"/>
    <w:rsid w:val="00394B86"/>
    <w:rsid w:val="00394D8F"/>
    <w:rsid w:val="00394DB8"/>
    <w:rsid w:val="00394EFC"/>
    <w:rsid w:val="00394F86"/>
    <w:rsid w:val="0039511F"/>
    <w:rsid w:val="0039516F"/>
    <w:rsid w:val="00395246"/>
    <w:rsid w:val="003953B1"/>
    <w:rsid w:val="003953C8"/>
    <w:rsid w:val="00395409"/>
    <w:rsid w:val="00395490"/>
    <w:rsid w:val="00395569"/>
    <w:rsid w:val="00395641"/>
    <w:rsid w:val="00395683"/>
    <w:rsid w:val="003956CD"/>
    <w:rsid w:val="003956EF"/>
    <w:rsid w:val="00395848"/>
    <w:rsid w:val="00395895"/>
    <w:rsid w:val="003958B3"/>
    <w:rsid w:val="00395910"/>
    <w:rsid w:val="0039599C"/>
    <w:rsid w:val="00395B09"/>
    <w:rsid w:val="00395B10"/>
    <w:rsid w:val="00395B4C"/>
    <w:rsid w:val="00395B69"/>
    <w:rsid w:val="00395CAC"/>
    <w:rsid w:val="00395CF1"/>
    <w:rsid w:val="00395ED7"/>
    <w:rsid w:val="00395F4B"/>
    <w:rsid w:val="0039610B"/>
    <w:rsid w:val="00396265"/>
    <w:rsid w:val="003963E8"/>
    <w:rsid w:val="00396458"/>
    <w:rsid w:val="00396569"/>
    <w:rsid w:val="0039656A"/>
    <w:rsid w:val="00396572"/>
    <w:rsid w:val="003965C0"/>
    <w:rsid w:val="003965C9"/>
    <w:rsid w:val="0039663C"/>
    <w:rsid w:val="00396962"/>
    <w:rsid w:val="00396AF4"/>
    <w:rsid w:val="00396C44"/>
    <w:rsid w:val="00396D30"/>
    <w:rsid w:val="00396D88"/>
    <w:rsid w:val="00396DA5"/>
    <w:rsid w:val="00396DE3"/>
    <w:rsid w:val="00396E64"/>
    <w:rsid w:val="0039702D"/>
    <w:rsid w:val="00397035"/>
    <w:rsid w:val="00397082"/>
    <w:rsid w:val="003970B7"/>
    <w:rsid w:val="003971BA"/>
    <w:rsid w:val="003971CA"/>
    <w:rsid w:val="0039735B"/>
    <w:rsid w:val="0039736D"/>
    <w:rsid w:val="0039750C"/>
    <w:rsid w:val="00397510"/>
    <w:rsid w:val="00397533"/>
    <w:rsid w:val="00397725"/>
    <w:rsid w:val="003977AC"/>
    <w:rsid w:val="00397995"/>
    <w:rsid w:val="003979F8"/>
    <w:rsid w:val="00397A8A"/>
    <w:rsid w:val="00397B79"/>
    <w:rsid w:val="00397BE5"/>
    <w:rsid w:val="00397CC1"/>
    <w:rsid w:val="00397D7B"/>
    <w:rsid w:val="00397DE6"/>
    <w:rsid w:val="00397E9C"/>
    <w:rsid w:val="003A0133"/>
    <w:rsid w:val="003A01A6"/>
    <w:rsid w:val="003A01A9"/>
    <w:rsid w:val="003A02D9"/>
    <w:rsid w:val="003A0349"/>
    <w:rsid w:val="003A04BF"/>
    <w:rsid w:val="003A0735"/>
    <w:rsid w:val="003A07AE"/>
    <w:rsid w:val="003A0997"/>
    <w:rsid w:val="003A0A67"/>
    <w:rsid w:val="003A0A94"/>
    <w:rsid w:val="003A0B28"/>
    <w:rsid w:val="003A0BE0"/>
    <w:rsid w:val="003A0CE2"/>
    <w:rsid w:val="003A0DEB"/>
    <w:rsid w:val="003A0FB8"/>
    <w:rsid w:val="003A105B"/>
    <w:rsid w:val="003A10CE"/>
    <w:rsid w:val="003A10D5"/>
    <w:rsid w:val="003A11DD"/>
    <w:rsid w:val="003A1292"/>
    <w:rsid w:val="003A1423"/>
    <w:rsid w:val="003A144A"/>
    <w:rsid w:val="003A14DE"/>
    <w:rsid w:val="003A1532"/>
    <w:rsid w:val="003A1795"/>
    <w:rsid w:val="003A181B"/>
    <w:rsid w:val="003A18CB"/>
    <w:rsid w:val="003A1A04"/>
    <w:rsid w:val="003A1A2F"/>
    <w:rsid w:val="003A1A35"/>
    <w:rsid w:val="003A1A57"/>
    <w:rsid w:val="003A1BF1"/>
    <w:rsid w:val="003A1BFA"/>
    <w:rsid w:val="003A1C8C"/>
    <w:rsid w:val="003A1D05"/>
    <w:rsid w:val="003A1E8D"/>
    <w:rsid w:val="003A1EC6"/>
    <w:rsid w:val="003A1ED0"/>
    <w:rsid w:val="003A1F70"/>
    <w:rsid w:val="003A211C"/>
    <w:rsid w:val="003A2142"/>
    <w:rsid w:val="003A2184"/>
    <w:rsid w:val="003A2291"/>
    <w:rsid w:val="003A23C2"/>
    <w:rsid w:val="003A241D"/>
    <w:rsid w:val="003A24F1"/>
    <w:rsid w:val="003A2621"/>
    <w:rsid w:val="003A2726"/>
    <w:rsid w:val="003A2728"/>
    <w:rsid w:val="003A279B"/>
    <w:rsid w:val="003A2826"/>
    <w:rsid w:val="003A289E"/>
    <w:rsid w:val="003A28BE"/>
    <w:rsid w:val="003A294A"/>
    <w:rsid w:val="003A2AE2"/>
    <w:rsid w:val="003A2B36"/>
    <w:rsid w:val="003A2C89"/>
    <w:rsid w:val="003A2C8B"/>
    <w:rsid w:val="003A2C8C"/>
    <w:rsid w:val="003A2CFA"/>
    <w:rsid w:val="003A2DBA"/>
    <w:rsid w:val="003A2E4A"/>
    <w:rsid w:val="003A2EDD"/>
    <w:rsid w:val="003A2F14"/>
    <w:rsid w:val="003A3181"/>
    <w:rsid w:val="003A327C"/>
    <w:rsid w:val="003A32C3"/>
    <w:rsid w:val="003A33C3"/>
    <w:rsid w:val="003A3439"/>
    <w:rsid w:val="003A3541"/>
    <w:rsid w:val="003A3550"/>
    <w:rsid w:val="003A3630"/>
    <w:rsid w:val="003A3673"/>
    <w:rsid w:val="003A3905"/>
    <w:rsid w:val="003A39CE"/>
    <w:rsid w:val="003A3A8D"/>
    <w:rsid w:val="003A3AE6"/>
    <w:rsid w:val="003A3B1A"/>
    <w:rsid w:val="003A3DB7"/>
    <w:rsid w:val="003A3E05"/>
    <w:rsid w:val="003A4016"/>
    <w:rsid w:val="003A402E"/>
    <w:rsid w:val="003A40C4"/>
    <w:rsid w:val="003A4197"/>
    <w:rsid w:val="003A428A"/>
    <w:rsid w:val="003A4343"/>
    <w:rsid w:val="003A443E"/>
    <w:rsid w:val="003A44C5"/>
    <w:rsid w:val="003A4724"/>
    <w:rsid w:val="003A4736"/>
    <w:rsid w:val="003A493C"/>
    <w:rsid w:val="003A4AFE"/>
    <w:rsid w:val="003A4B52"/>
    <w:rsid w:val="003A4B6A"/>
    <w:rsid w:val="003A4BB2"/>
    <w:rsid w:val="003A4BC7"/>
    <w:rsid w:val="003A4C48"/>
    <w:rsid w:val="003A4CD3"/>
    <w:rsid w:val="003A4D22"/>
    <w:rsid w:val="003A4E81"/>
    <w:rsid w:val="003A51D2"/>
    <w:rsid w:val="003A5202"/>
    <w:rsid w:val="003A5266"/>
    <w:rsid w:val="003A5293"/>
    <w:rsid w:val="003A5397"/>
    <w:rsid w:val="003A55C4"/>
    <w:rsid w:val="003A55DC"/>
    <w:rsid w:val="003A55EA"/>
    <w:rsid w:val="003A562C"/>
    <w:rsid w:val="003A5736"/>
    <w:rsid w:val="003A574C"/>
    <w:rsid w:val="003A57EE"/>
    <w:rsid w:val="003A5A54"/>
    <w:rsid w:val="003A5B20"/>
    <w:rsid w:val="003A5B76"/>
    <w:rsid w:val="003A5E78"/>
    <w:rsid w:val="003A5F44"/>
    <w:rsid w:val="003A5F50"/>
    <w:rsid w:val="003A5F73"/>
    <w:rsid w:val="003A5FC4"/>
    <w:rsid w:val="003A6070"/>
    <w:rsid w:val="003A6131"/>
    <w:rsid w:val="003A6190"/>
    <w:rsid w:val="003A6197"/>
    <w:rsid w:val="003A61D1"/>
    <w:rsid w:val="003A6450"/>
    <w:rsid w:val="003A64C3"/>
    <w:rsid w:val="003A6530"/>
    <w:rsid w:val="003A65CC"/>
    <w:rsid w:val="003A670A"/>
    <w:rsid w:val="003A67BB"/>
    <w:rsid w:val="003A683C"/>
    <w:rsid w:val="003A6CE3"/>
    <w:rsid w:val="003A6D84"/>
    <w:rsid w:val="003A6DAA"/>
    <w:rsid w:val="003A6F9C"/>
    <w:rsid w:val="003A7066"/>
    <w:rsid w:val="003A7121"/>
    <w:rsid w:val="003A72CD"/>
    <w:rsid w:val="003A744E"/>
    <w:rsid w:val="003A7483"/>
    <w:rsid w:val="003A7669"/>
    <w:rsid w:val="003A77AF"/>
    <w:rsid w:val="003A7909"/>
    <w:rsid w:val="003A7995"/>
    <w:rsid w:val="003A7D17"/>
    <w:rsid w:val="003A7F32"/>
    <w:rsid w:val="003A7FDF"/>
    <w:rsid w:val="003B0102"/>
    <w:rsid w:val="003B0115"/>
    <w:rsid w:val="003B0199"/>
    <w:rsid w:val="003B01C5"/>
    <w:rsid w:val="003B03BC"/>
    <w:rsid w:val="003B085D"/>
    <w:rsid w:val="003B0995"/>
    <w:rsid w:val="003B0A12"/>
    <w:rsid w:val="003B0AD6"/>
    <w:rsid w:val="003B0C12"/>
    <w:rsid w:val="003B0C45"/>
    <w:rsid w:val="003B0EC1"/>
    <w:rsid w:val="003B0F75"/>
    <w:rsid w:val="003B0F76"/>
    <w:rsid w:val="003B1070"/>
    <w:rsid w:val="003B112B"/>
    <w:rsid w:val="003B11DD"/>
    <w:rsid w:val="003B121C"/>
    <w:rsid w:val="003B12F5"/>
    <w:rsid w:val="003B1369"/>
    <w:rsid w:val="003B13AC"/>
    <w:rsid w:val="003B13E8"/>
    <w:rsid w:val="003B1403"/>
    <w:rsid w:val="003B1430"/>
    <w:rsid w:val="003B1459"/>
    <w:rsid w:val="003B14A6"/>
    <w:rsid w:val="003B150C"/>
    <w:rsid w:val="003B1546"/>
    <w:rsid w:val="003B15A9"/>
    <w:rsid w:val="003B1740"/>
    <w:rsid w:val="003B1881"/>
    <w:rsid w:val="003B190F"/>
    <w:rsid w:val="003B195F"/>
    <w:rsid w:val="003B1987"/>
    <w:rsid w:val="003B1A2A"/>
    <w:rsid w:val="003B1BEC"/>
    <w:rsid w:val="003B1C1F"/>
    <w:rsid w:val="003B1CAC"/>
    <w:rsid w:val="003B1CE2"/>
    <w:rsid w:val="003B1D56"/>
    <w:rsid w:val="003B1DB0"/>
    <w:rsid w:val="003B1F31"/>
    <w:rsid w:val="003B202F"/>
    <w:rsid w:val="003B2064"/>
    <w:rsid w:val="003B2124"/>
    <w:rsid w:val="003B21BC"/>
    <w:rsid w:val="003B2254"/>
    <w:rsid w:val="003B227A"/>
    <w:rsid w:val="003B2305"/>
    <w:rsid w:val="003B2308"/>
    <w:rsid w:val="003B2344"/>
    <w:rsid w:val="003B2459"/>
    <w:rsid w:val="003B2564"/>
    <w:rsid w:val="003B2771"/>
    <w:rsid w:val="003B2834"/>
    <w:rsid w:val="003B2869"/>
    <w:rsid w:val="003B28E5"/>
    <w:rsid w:val="003B2927"/>
    <w:rsid w:val="003B29F8"/>
    <w:rsid w:val="003B2A92"/>
    <w:rsid w:val="003B2B85"/>
    <w:rsid w:val="003B2B9D"/>
    <w:rsid w:val="003B2BFA"/>
    <w:rsid w:val="003B2C14"/>
    <w:rsid w:val="003B2CBB"/>
    <w:rsid w:val="003B2ECB"/>
    <w:rsid w:val="003B2F2D"/>
    <w:rsid w:val="003B2FBA"/>
    <w:rsid w:val="003B315F"/>
    <w:rsid w:val="003B31E9"/>
    <w:rsid w:val="003B321F"/>
    <w:rsid w:val="003B32ED"/>
    <w:rsid w:val="003B3382"/>
    <w:rsid w:val="003B33A2"/>
    <w:rsid w:val="003B33D4"/>
    <w:rsid w:val="003B33E8"/>
    <w:rsid w:val="003B340C"/>
    <w:rsid w:val="003B3496"/>
    <w:rsid w:val="003B34FC"/>
    <w:rsid w:val="003B356F"/>
    <w:rsid w:val="003B3639"/>
    <w:rsid w:val="003B3748"/>
    <w:rsid w:val="003B3831"/>
    <w:rsid w:val="003B3903"/>
    <w:rsid w:val="003B3924"/>
    <w:rsid w:val="003B3A25"/>
    <w:rsid w:val="003B3B95"/>
    <w:rsid w:val="003B3C05"/>
    <w:rsid w:val="003B3D25"/>
    <w:rsid w:val="003B4058"/>
    <w:rsid w:val="003B4074"/>
    <w:rsid w:val="003B40C5"/>
    <w:rsid w:val="003B436D"/>
    <w:rsid w:val="003B440B"/>
    <w:rsid w:val="003B4527"/>
    <w:rsid w:val="003B45A7"/>
    <w:rsid w:val="003B460A"/>
    <w:rsid w:val="003B48D7"/>
    <w:rsid w:val="003B4900"/>
    <w:rsid w:val="003B4934"/>
    <w:rsid w:val="003B4965"/>
    <w:rsid w:val="003B49C4"/>
    <w:rsid w:val="003B49E4"/>
    <w:rsid w:val="003B4B1C"/>
    <w:rsid w:val="003B4BB8"/>
    <w:rsid w:val="003B4BD3"/>
    <w:rsid w:val="003B4C93"/>
    <w:rsid w:val="003B4CC2"/>
    <w:rsid w:val="003B502C"/>
    <w:rsid w:val="003B5229"/>
    <w:rsid w:val="003B523F"/>
    <w:rsid w:val="003B5313"/>
    <w:rsid w:val="003B5342"/>
    <w:rsid w:val="003B55F0"/>
    <w:rsid w:val="003B563D"/>
    <w:rsid w:val="003B56D3"/>
    <w:rsid w:val="003B574D"/>
    <w:rsid w:val="003B57CB"/>
    <w:rsid w:val="003B582E"/>
    <w:rsid w:val="003B5955"/>
    <w:rsid w:val="003B59F4"/>
    <w:rsid w:val="003B5A58"/>
    <w:rsid w:val="003B5ABE"/>
    <w:rsid w:val="003B5AD3"/>
    <w:rsid w:val="003B5B90"/>
    <w:rsid w:val="003B5C3C"/>
    <w:rsid w:val="003B5CE8"/>
    <w:rsid w:val="003B5DB0"/>
    <w:rsid w:val="003B5E51"/>
    <w:rsid w:val="003B60BD"/>
    <w:rsid w:val="003B60ED"/>
    <w:rsid w:val="003B611C"/>
    <w:rsid w:val="003B6185"/>
    <w:rsid w:val="003B624A"/>
    <w:rsid w:val="003B6401"/>
    <w:rsid w:val="003B6467"/>
    <w:rsid w:val="003B64DA"/>
    <w:rsid w:val="003B658A"/>
    <w:rsid w:val="003B65B0"/>
    <w:rsid w:val="003B65D7"/>
    <w:rsid w:val="003B667A"/>
    <w:rsid w:val="003B66DA"/>
    <w:rsid w:val="003B689F"/>
    <w:rsid w:val="003B6981"/>
    <w:rsid w:val="003B6AD1"/>
    <w:rsid w:val="003B6B4E"/>
    <w:rsid w:val="003B7099"/>
    <w:rsid w:val="003B71B2"/>
    <w:rsid w:val="003B72BF"/>
    <w:rsid w:val="003B72CC"/>
    <w:rsid w:val="003B72ED"/>
    <w:rsid w:val="003B74B5"/>
    <w:rsid w:val="003B7685"/>
    <w:rsid w:val="003B7879"/>
    <w:rsid w:val="003B789B"/>
    <w:rsid w:val="003B7A67"/>
    <w:rsid w:val="003B7AF9"/>
    <w:rsid w:val="003B7BA7"/>
    <w:rsid w:val="003B7BBA"/>
    <w:rsid w:val="003B7C10"/>
    <w:rsid w:val="003B7CFD"/>
    <w:rsid w:val="003B7DD0"/>
    <w:rsid w:val="003B7E16"/>
    <w:rsid w:val="003B7F92"/>
    <w:rsid w:val="003B7FAF"/>
    <w:rsid w:val="003C006C"/>
    <w:rsid w:val="003C0108"/>
    <w:rsid w:val="003C02CD"/>
    <w:rsid w:val="003C032D"/>
    <w:rsid w:val="003C0399"/>
    <w:rsid w:val="003C03D3"/>
    <w:rsid w:val="003C0670"/>
    <w:rsid w:val="003C07A1"/>
    <w:rsid w:val="003C0801"/>
    <w:rsid w:val="003C08AC"/>
    <w:rsid w:val="003C092F"/>
    <w:rsid w:val="003C099B"/>
    <w:rsid w:val="003C0A5E"/>
    <w:rsid w:val="003C0A7F"/>
    <w:rsid w:val="003C0AAA"/>
    <w:rsid w:val="003C0AF9"/>
    <w:rsid w:val="003C0B44"/>
    <w:rsid w:val="003C0BAD"/>
    <w:rsid w:val="003C0BCA"/>
    <w:rsid w:val="003C0C9D"/>
    <w:rsid w:val="003C0CD3"/>
    <w:rsid w:val="003C0E1F"/>
    <w:rsid w:val="003C0F29"/>
    <w:rsid w:val="003C0F83"/>
    <w:rsid w:val="003C0FB1"/>
    <w:rsid w:val="003C1019"/>
    <w:rsid w:val="003C11AE"/>
    <w:rsid w:val="003C135C"/>
    <w:rsid w:val="003C1407"/>
    <w:rsid w:val="003C146D"/>
    <w:rsid w:val="003C1576"/>
    <w:rsid w:val="003C1592"/>
    <w:rsid w:val="003C15A9"/>
    <w:rsid w:val="003C15E9"/>
    <w:rsid w:val="003C1707"/>
    <w:rsid w:val="003C18C3"/>
    <w:rsid w:val="003C19D3"/>
    <w:rsid w:val="003C1B72"/>
    <w:rsid w:val="003C1B7C"/>
    <w:rsid w:val="003C1BF5"/>
    <w:rsid w:val="003C1C02"/>
    <w:rsid w:val="003C1CAC"/>
    <w:rsid w:val="003C1DAD"/>
    <w:rsid w:val="003C1DFD"/>
    <w:rsid w:val="003C1E04"/>
    <w:rsid w:val="003C1EC1"/>
    <w:rsid w:val="003C1F6F"/>
    <w:rsid w:val="003C1F81"/>
    <w:rsid w:val="003C1FBD"/>
    <w:rsid w:val="003C2090"/>
    <w:rsid w:val="003C2128"/>
    <w:rsid w:val="003C2320"/>
    <w:rsid w:val="003C24A5"/>
    <w:rsid w:val="003C24AA"/>
    <w:rsid w:val="003C256F"/>
    <w:rsid w:val="003C25BD"/>
    <w:rsid w:val="003C25DA"/>
    <w:rsid w:val="003C26EF"/>
    <w:rsid w:val="003C27BB"/>
    <w:rsid w:val="003C285E"/>
    <w:rsid w:val="003C297C"/>
    <w:rsid w:val="003C2A44"/>
    <w:rsid w:val="003C2C21"/>
    <w:rsid w:val="003C2D52"/>
    <w:rsid w:val="003C2E2F"/>
    <w:rsid w:val="003C2EB9"/>
    <w:rsid w:val="003C2ED4"/>
    <w:rsid w:val="003C2F1B"/>
    <w:rsid w:val="003C338F"/>
    <w:rsid w:val="003C33A8"/>
    <w:rsid w:val="003C34C0"/>
    <w:rsid w:val="003C35BE"/>
    <w:rsid w:val="003C35F1"/>
    <w:rsid w:val="003C37E3"/>
    <w:rsid w:val="003C3935"/>
    <w:rsid w:val="003C39BF"/>
    <w:rsid w:val="003C39D0"/>
    <w:rsid w:val="003C3AF6"/>
    <w:rsid w:val="003C3AFE"/>
    <w:rsid w:val="003C3BD7"/>
    <w:rsid w:val="003C3CF7"/>
    <w:rsid w:val="003C3D2D"/>
    <w:rsid w:val="003C3D68"/>
    <w:rsid w:val="003C3D8B"/>
    <w:rsid w:val="003C4102"/>
    <w:rsid w:val="003C42BD"/>
    <w:rsid w:val="003C42F2"/>
    <w:rsid w:val="003C4385"/>
    <w:rsid w:val="003C43F5"/>
    <w:rsid w:val="003C450D"/>
    <w:rsid w:val="003C460A"/>
    <w:rsid w:val="003C462B"/>
    <w:rsid w:val="003C4738"/>
    <w:rsid w:val="003C473C"/>
    <w:rsid w:val="003C483A"/>
    <w:rsid w:val="003C492D"/>
    <w:rsid w:val="003C4B99"/>
    <w:rsid w:val="003C4BBB"/>
    <w:rsid w:val="003C4BD8"/>
    <w:rsid w:val="003C4C07"/>
    <w:rsid w:val="003C4CDB"/>
    <w:rsid w:val="003C4E00"/>
    <w:rsid w:val="003C4ED7"/>
    <w:rsid w:val="003C4F2C"/>
    <w:rsid w:val="003C50B9"/>
    <w:rsid w:val="003C5143"/>
    <w:rsid w:val="003C5306"/>
    <w:rsid w:val="003C5326"/>
    <w:rsid w:val="003C53DE"/>
    <w:rsid w:val="003C5436"/>
    <w:rsid w:val="003C5574"/>
    <w:rsid w:val="003C55FC"/>
    <w:rsid w:val="003C56AC"/>
    <w:rsid w:val="003C56D3"/>
    <w:rsid w:val="003C5700"/>
    <w:rsid w:val="003C57BE"/>
    <w:rsid w:val="003C5940"/>
    <w:rsid w:val="003C5B06"/>
    <w:rsid w:val="003C5B1E"/>
    <w:rsid w:val="003C5B2B"/>
    <w:rsid w:val="003C5B58"/>
    <w:rsid w:val="003C5BAF"/>
    <w:rsid w:val="003C5BD3"/>
    <w:rsid w:val="003C5C2F"/>
    <w:rsid w:val="003C5C63"/>
    <w:rsid w:val="003C5C78"/>
    <w:rsid w:val="003C5D83"/>
    <w:rsid w:val="003C5EBC"/>
    <w:rsid w:val="003C607D"/>
    <w:rsid w:val="003C60A8"/>
    <w:rsid w:val="003C6184"/>
    <w:rsid w:val="003C618D"/>
    <w:rsid w:val="003C6270"/>
    <w:rsid w:val="003C633C"/>
    <w:rsid w:val="003C6396"/>
    <w:rsid w:val="003C6432"/>
    <w:rsid w:val="003C65BA"/>
    <w:rsid w:val="003C665B"/>
    <w:rsid w:val="003C665E"/>
    <w:rsid w:val="003C66DB"/>
    <w:rsid w:val="003C67FF"/>
    <w:rsid w:val="003C6893"/>
    <w:rsid w:val="003C68DC"/>
    <w:rsid w:val="003C6C9D"/>
    <w:rsid w:val="003C6D06"/>
    <w:rsid w:val="003C6D18"/>
    <w:rsid w:val="003C6D3E"/>
    <w:rsid w:val="003C6D95"/>
    <w:rsid w:val="003C6E17"/>
    <w:rsid w:val="003C6E41"/>
    <w:rsid w:val="003C6EA8"/>
    <w:rsid w:val="003C6FAC"/>
    <w:rsid w:val="003C7036"/>
    <w:rsid w:val="003C70AC"/>
    <w:rsid w:val="003C72D9"/>
    <w:rsid w:val="003C7337"/>
    <w:rsid w:val="003C7390"/>
    <w:rsid w:val="003C761D"/>
    <w:rsid w:val="003C7632"/>
    <w:rsid w:val="003C76C1"/>
    <w:rsid w:val="003C76CF"/>
    <w:rsid w:val="003C7844"/>
    <w:rsid w:val="003C7866"/>
    <w:rsid w:val="003C7926"/>
    <w:rsid w:val="003C7981"/>
    <w:rsid w:val="003C7A73"/>
    <w:rsid w:val="003C7B0D"/>
    <w:rsid w:val="003C7C42"/>
    <w:rsid w:val="003C7D4F"/>
    <w:rsid w:val="003C7EC2"/>
    <w:rsid w:val="003C7F89"/>
    <w:rsid w:val="003C7F95"/>
    <w:rsid w:val="003D00A7"/>
    <w:rsid w:val="003D00EE"/>
    <w:rsid w:val="003D00FB"/>
    <w:rsid w:val="003D01E3"/>
    <w:rsid w:val="003D0250"/>
    <w:rsid w:val="003D0252"/>
    <w:rsid w:val="003D032B"/>
    <w:rsid w:val="003D03ED"/>
    <w:rsid w:val="003D064A"/>
    <w:rsid w:val="003D0704"/>
    <w:rsid w:val="003D083E"/>
    <w:rsid w:val="003D0923"/>
    <w:rsid w:val="003D0986"/>
    <w:rsid w:val="003D0B64"/>
    <w:rsid w:val="003D0C72"/>
    <w:rsid w:val="003D0D3E"/>
    <w:rsid w:val="003D0DD1"/>
    <w:rsid w:val="003D0DDC"/>
    <w:rsid w:val="003D0F48"/>
    <w:rsid w:val="003D0FFC"/>
    <w:rsid w:val="003D10BC"/>
    <w:rsid w:val="003D1105"/>
    <w:rsid w:val="003D11C7"/>
    <w:rsid w:val="003D12D0"/>
    <w:rsid w:val="003D1415"/>
    <w:rsid w:val="003D151A"/>
    <w:rsid w:val="003D15DB"/>
    <w:rsid w:val="003D163E"/>
    <w:rsid w:val="003D1718"/>
    <w:rsid w:val="003D18DE"/>
    <w:rsid w:val="003D1A45"/>
    <w:rsid w:val="003D1A6C"/>
    <w:rsid w:val="003D1B6D"/>
    <w:rsid w:val="003D1BBC"/>
    <w:rsid w:val="003D1BDD"/>
    <w:rsid w:val="003D1C75"/>
    <w:rsid w:val="003D1DFC"/>
    <w:rsid w:val="003D1E52"/>
    <w:rsid w:val="003D1EE3"/>
    <w:rsid w:val="003D1EF1"/>
    <w:rsid w:val="003D2077"/>
    <w:rsid w:val="003D216F"/>
    <w:rsid w:val="003D2215"/>
    <w:rsid w:val="003D2255"/>
    <w:rsid w:val="003D23C4"/>
    <w:rsid w:val="003D24EA"/>
    <w:rsid w:val="003D263B"/>
    <w:rsid w:val="003D2888"/>
    <w:rsid w:val="003D2ACC"/>
    <w:rsid w:val="003D2BAD"/>
    <w:rsid w:val="003D2BB9"/>
    <w:rsid w:val="003D2BBE"/>
    <w:rsid w:val="003D2C89"/>
    <w:rsid w:val="003D2CF3"/>
    <w:rsid w:val="003D2D00"/>
    <w:rsid w:val="003D2F7B"/>
    <w:rsid w:val="003D31F4"/>
    <w:rsid w:val="003D3327"/>
    <w:rsid w:val="003D335D"/>
    <w:rsid w:val="003D33AB"/>
    <w:rsid w:val="003D33C9"/>
    <w:rsid w:val="003D33D2"/>
    <w:rsid w:val="003D3537"/>
    <w:rsid w:val="003D35A2"/>
    <w:rsid w:val="003D35F6"/>
    <w:rsid w:val="003D3646"/>
    <w:rsid w:val="003D378D"/>
    <w:rsid w:val="003D37A4"/>
    <w:rsid w:val="003D380B"/>
    <w:rsid w:val="003D38A4"/>
    <w:rsid w:val="003D3914"/>
    <w:rsid w:val="003D39F8"/>
    <w:rsid w:val="003D3AB1"/>
    <w:rsid w:val="003D3BB4"/>
    <w:rsid w:val="003D3C04"/>
    <w:rsid w:val="003D3C73"/>
    <w:rsid w:val="003D3C8C"/>
    <w:rsid w:val="003D3D3D"/>
    <w:rsid w:val="003D40D3"/>
    <w:rsid w:val="003D4121"/>
    <w:rsid w:val="003D4176"/>
    <w:rsid w:val="003D41E2"/>
    <w:rsid w:val="003D4208"/>
    <w:rsid w:val="003D4227"/>
    <w:rsid w:val="003D434D"/>
    <w:rsid w:val="003D43E9"/>
    <w:rsid w:val="003D4504"/>
    <w:rsid w:val="003D4559"/>
    <w:rsid w:val="003D45D2"/>
    <w:rsid w:val="003D4741"/>
    <w:rsid w:val="003D4760"/>
    <w:rsid w:val="003D483E"/>
    <w:rsid w:val="003D4932"/>
    <w:rsid w:val="003D49D2"/>
    <w:rsid w:val="003D4B09"/>
    <w:rsid w:val="003D4BF7"/>
    <w:rsid w:val="003D4C6A"/>
    <w:rsid w:val="003D4C98"/>
    <w:rsid w:val="003D4CBA"/>
    <w:rsid w:val="003D4CC0"/>
    <w:rsid w:val="003D4D43"/>
    <w:rsid w:val="003D4F09"/>
    <w:rsid w:val="003D4F70"/>
    <w:rsid w:val="003D4F85"/>
    <w:rsid w:val="003D4FFD"/>
    <w:rsid w:val="003D5056"/>
    <w:rsid w:val="003D50EC"/>
    <w:rsid w:val="003D5111"/>
    <w:rsid w:val="003D5129"/>
    <w:rsid w:val="003D513B"/>
    <w:rsid w:val="003D5152"/>
    <w:rsid w:val="003D51A0"/>
    <w:rsid w:val="003D5267"/>
    <w:rsid w:val="003D5284"/>
    <w:rsid w:val="003D52E1"/>
    <w:rsid w:val="003D5316"/>
    <w:rsid w:val="003D5364"/>
    <w:rsid w:val="003D541F"/>
    <w:rsid w:val="003D576F"/>
    <w:rsid w:val="003D5774"/>
    <w:rsid w:val="003D587F"/>
    <w:rsid w:val="003D58AA"/>
    <w:rsid w:val="003D5920"/>
    <w:rsid w:val="003D59F8"/>
    <w:rsid w:val="003D5AEF"/>
    <w:rsid w:val="003D5B76"/>
    <w:rsid w:val="003D5C79"/>
    <w:rsid w:val="003D5CB6"/>
    <w:rsid w:val="003D5D78"/>
    <w:rsid w:val="003D5E54"/>
    <w:rsid w:val="003D5FB5"/>
    <w:rsid w:val="003D6213"/>
    <w:rsid w:val="003D62B7"/>
    <w:rsid w:val="003D62C8"/>
    <w:rsid w:val="003D6346"/>
    <w:rsid w:val="003D6564"/>
    <w:rsid w:val="003D66A0"/>
    <w:rsid w:val="003D67CB"/>
    <w:rsid w:val="003D6936"/>
    <w:rsid w:val="003D6C1C"/>
    <w:rsid w:val="003D6D5C"/>
    <w:rsid w:val="003D7065"/>
    <w:rsid w:val="003D7440"/>
    <w:rsid w:val="003D752B"/>
    <w:rsid w:val="003D775D"/>
    <w:rsid w:val="003D7770"/>
    <w:rsid w:val="003D7B34"/>
    <w:rsid w:val="003D7B91"/>
    <w:rsid w:val="003D7BAC"/>
    <w:rsid w:val="003D7C56"/>
    <w:rsid w:val="003D7C5D"/>
    <w:rsid w:val="003D7D19"/>
    <w:rsid w:val="003D7D8E"/>
    <w:rsid w:val="003E01EE"/>
    <w:rsid w:val="003E01EF"/>
    <w:rsid w:val="003E02BD"/>
    <w:rsid w:val="003E02C5"/>
    <w:rsid w:val="003E0393"/>
    <w:rsid w:val="003E03DC"/>
    <w:rsid w:val="003E0419"/>
    <w:rsid w:val="003E0518"/>
    <w:rsid w:val="003E06F0"/>
    <w:rsid w:val="003E0785"/>
    <w:rsid w:val="003E09C7"/>
    <w:rsid w:val="003E0BC7"/>
    <w:rsid w:val="003E0DA3"/>
    <w:rsid w:val="003E0DA4"/>
    <w:rsid w:val="003E0E9A"/>
    <w:rsid w:val="003E1084"/>
    <w:rsid w:val="003E10C9"/>
    <w:rsid w:val="003E1337"/>
    <w:rsid w:val="003E13C0"/>
    <w:rsid w:val="003E1422"/>
    <w:rsid w:val="003E14C2"/>
    <w:rsid w:val="003E14F0"/>
    <w:rsid w:val="003E1523"/>
    <w:rsid w:val="003E154C"/>
    <w:rsid w:val="003E176F"/>
    <w:rsid w:val="003E1787"/>
    <w:rsid w:val="003E1A8E"/>
    <w:rsid w:val="003E1AB8"/>
    <w:rsid w:val="003E1AD3"/>
    <w:rsid w:val="003E1C1B"/>
    <w:rsid w:val="003E1C50"/>
    <w:rsid w:val="003E1CCF"/>
    <w:rsid w:val="003E1CF0"/>
    <w:rsid w:val="003E1DA5"/>
    <w:rsid w:val="003E1E81"/>
    <w:rsid w:val="003E1EB0"/>
    <w:rsid w:val="003E1F71"/>
    <w:rsid w:val="003E2010"/>
    <w:rsid w:val="003E22C5"/>
    <w:rsid w:val="003E22E1"/>
    <w:rsid w:val="003E22ED"/>
    <w:rsid w:val="003E22F3"/>
    <w:rsid w:val="003E258A"/>
    <w:rsid w:val="003E2605"/>
    <w:rsid w:val="003E2633"/>
    <w:rsid w:val="003E2684"/>
    <w:rsid w:val="003E26A7"/>
    <w:rsid w:val="003E26C5"/>
    <w:rsid w:val="003E2C55"/>
    <w:rsid w:val="003E2CAC"/>
    <w:rsid w:val="003E2DDC"/>
    <w:rsid w:val="003E2F5E"/>
    <w:rsid w:val="003E319C"/>
    <w:rsid w:val="003E3297"/>
    <w:rsid w:val="003E330F"/>
    <w:rsid w:val="003E3336"/>
    <w:rsid w:val="003E3447"/>
    <w:rsid w:val="003E34D2"/>
    <w:rsid w:val="003E351C"/>
    <w:rsid w:val="003E35F6"/>
    <w:rsid w:val="003E36DD"/>
    <w:rsid w:val="003E3833"/>
    <w:rsid w:val="003E389B"/>
    <w:rsid w:val="003E39C0"/>
    <w:rsid w:val="003E3B66"/>
    <w:rsid w:val="003E3BF6"/>
    <w:rsid w:val="003E3C0C"/>
    <w:rsid w:val="003E3C42"/>
    <w:rsid w:val="003E3C60"/>
    <w:rsid w:val="003E3C69"/>
    <w:rsid w:val="003E3DA9"/>
    <w:rsid w:val="003E3E82"/>
    <w:rsid w:val="003E3EB1"/>
    <w:rsid w:val="003E3ED4"/>
    <w:rsid w:val="003E3F60"/>
    <w:rsid w:val="003E3F7B"/>
    <w:rsid w:val="003E3FCA"/>
    <w:rsid w:val="003E405D"/>
    <w:rsid w:val="003E413A"/>
    <w:rsid w:val="003E41C9"/>
    <w:rsid w:val="003E42A3"/>
    <w:rsid w:val="003E44F8"/>
    <w:rsid w:val="003E4619"/>
    <w:rsid w:val="003E461F"/>
    <w:rsid w:val="003E465A"/>
    <w:rsid w:val="003E472F"/>
    <w:rsid w:val="003E4735"/>
    <w:rsid w:val="003E4836"/>
    <w:rsid w:val="003E493A"/>
    <w:rsid w:val="003E497A"/>
    <w:rsid w:val="003E4A2F"/>
    <w:rsid w:val="003E4AF7"/>
    <w:rsid w:val="003E4C1F"/>
    <w:rsid w:val="003E4C82"/>
    <w:rsid w:val="003E4D92"/>
    <w:rsid w:val="003E4E7B"/>
    <w:rsid w:val="003E4EC1"/>
    <w:rsid w:val="003E5250"/>
    <w:rsid w:val="003E529F"/>
    <w:rsid w:val="003E53BF"/>
    <w:rsid w:val="003E54C3"/>
    <w:rsid w:val="003E550B"/>
    <w:rsid w:val="003E554B"/>
    <w:rsid w:val="003E55EA"/>
    <w:rsid w:val="003E56EE"/>
    <w:rsid w:val="003E5796"/>
    <w:rsid w:val="003E5873"/>
    <w:rsid w:val="003E58D5"/>
    <w:rsid w:val="003E5959"/>
    <w:rsid w:val="003E5A6F"/>
    <w:rsid w:val="003E5AF7"/>
    <w:rsid w:val="003E5C14"/>
    <w:rsid w:val="003E5C24"/>
    <w:rsid w:val="003E5D92"/>
    <w:rsid w:val="003E5F80"/>
    <w:rsid w:val="003E600D"/>
    <w:rsid w:val="003E60B1"/>
    <w:rsid w:val="003E64B6"/>
    <w:rsid w:val="003E6581"/>
    <w:rsid w:val="003E6660"/>
    <w:rsid w:val="003E6766"/>
    <w:rsid w:val="003E677E"/>
    <w:rsid w:val="003E679B"/>
    <w:rsid w:val="003E6856"/>
    <w:rsid w:val="003E69B6"/>
    <w:rsid w:val="003E6B57"/>
    <w:rsid w:val="003E6C4B"/>
    <w:rsid w:val="003E6C8E"/>
    <w:rsid w:val="003E6D48"/>
    <w:rsid w:val="003E6DC6"/>
    <w:rsid w:val="003E6F33"/>
    <w:rsid w:val="003E6FF9"/>
    <w:rsid w:val="003E702E"/>
    <w:rsid w:val="003E70C7"/>
    <w:rsid w:val="003E7103"/>
    <w:rsid w:val="003E73F1"/>
    <w:rsid w:val="003E73FE"/>
    <w:rsid w:val="003E7402"/>
    <w:rsid w:val="003E7588"/>
    <w:rsid w:val="003E762F"/>
    <w:rsid w:val="003E77D3"/>
    <w:rsid w:val="003E78C7"/>
    <w:rsid w:val="003E7954"/>
    <w:rsid w:val="003E7A53"/>
    <w:rsid w:val="003E7AE8"/>
    <w:rsid w:val="003E7B4A"/>
    <w:rsid w:val="003E7B4E"/>
    <w:rsid w:val="003E7C16"/>
    <w:rsid w:val="003E7D35"/>
    <w:rsid w:val="003E7D78"/>
    <w:rsid w:val="003E7D94"/>
    <w:rsid w:val="003E7DFB"/>
    <w:rsid w:val="003E7F99"/>
    <w:rsid w:val="003F001C"/>
    <w:rsid w:val="003F0037"/>
    <w:rsid w:val="003F00C9"/>
    <w:rsid w:val="003F0110"/>
    <w:rsid w:val="003F02CC"/>
    <w:rsid w:val="003F02EA"/>
    <w:rsid w:val="003F034E"/>
    <w:rsid w:val="003F0443"/>
    <w:rsid w:val="003F0529"/>
    <w:rsid w:val="003F052C"/>
    <w:rsid w:val="003F05E8"/>
    <w:rsid w:val="003F06D6"/>
    <w:rsid w:val="003F0710"/>
    <w:rsid w:val="003F07CB"/>
    <w:rsid w:val="003F089C"/>
    <w:rsid w:val="003F0977"/>
    <w:rsid w:val="003F0B2C"/>
    <w:rsid w:val="003F0F71"/>
    <w:rsid w:val="003F1003"/>
    <w:rsid w:val="003F1147"/>
    <w:rsid w:val="003F11AF"/>
    <w:rsid w:val="003F123D"/>
    <w:rsid w:val="003F1260"/>
    <w:rsid w:val="003F13A5"/>
    <w:rsid w:val="003F16A0"/>
    <w:rsid w:val="003F16F2"/>
    <w:rsid w:val="003F18FA"/>
    <w:rsid w:val="003F18FD"/>
    <w:rsid w:val="003F196F"/>
    <w:rsid w:val="003F1975"/>
    <w:rsid w:val="003F1ABD"/>
    <w:rsid w:val="003F1AC2"/>
    <w:rsid w:val="003F1BD1"/>
    <w:rsid w:val="003F1C67"/>
    <w:rsid w:val="003F1F43"/>
    <w:rsid w:val="003F200A"/>
    <w:rsid w:val="003F2079"/>
    <w:rsid w:val="003F2091"/>
    <w:rsid w:val="003F22EA"/>
    <w:rsid w:val="003F2333"/>
    <w:rsid w:val="003F23AF"/>
    <w:rsid w:val="003F24E2"/>
    <w:rsid w:val="003F255D"/>
    <w:rsid w:val="003F2566"/>
    <w:rsid w:val="003F2587"/>
    <w:rsid w:val="003F2654"/>
    <w:rsid w:val="003F269C"/>
    <w:rsid w:val="003F2991"/>
    <w:rsid w:val="003F2AC8"/>
    <w:rsid w:val="003F2B45"/>
    <w:rsid w:val="003F2BC5"/>
    <w:rsid w:val="003F2C9F"/>
    <w:rsid w:val="003F2EE7"/>
    <w:rsid w:val="003F2F1D"/>
    <w:rsid w:val="003F30FE"/>
    <w:rsid w:val="003F31FD"/>
    <w:rsid w:val="003F3217"/>
    <w:rsid w:val="003F3273"/>
    <w:rsid w:val="003F3369"/>
    <w:rsid w:val="003F33E7"/>
    <w:rsid w:val="003F3449"/>
    <w:rsid w:val="003F344D"/>
    <w:rsid w:val="003F3493"/>
    <w:rsid w:val="003F34EB"/>
    <w:rsid w:val="003F3620"/>
    <w:rsid w:val="003F36D7"/>
    <w:rsid w:val="003F3745"/>
    <w:rsid w:val="003F37F3"/>
    <w:rsid w:val="003F389A"/>
    <w:rsid w:val="003F38CE"/>
    <w:rsid w:val="003F392F"/>
    <w:rsid w:val="003F3935"/>
    <w:rsid w:val="003F398D"/>
    <w:rsid w:val="003F39C7"/>
    <w:rsid w:val="003F3A94"/>
    <w:rsid w:val="003F3AE7"/>
    <w:rsid w:val="003F3C2C"/>
    <w:rsid w:val="003F3D30"/>
    <w:rsid w:val="003F3D6D"/>
    <w:rsid w:val="003F3D92"/>
    <w:rsid w:val="003F3DF5"/>
    <w:rsid w:val="003F3FFC"/>
    <w:rsid w:val="003F41E2"/>
    <w:rsid w:val="003F4270"/>
    <w:rsid w:val="003F4344"/>
    <w:rsid w:val="003F4362"/>
    <w:rsid w:val="003F43B2"/>
    <w:rsid w:val="003F4441"/>
    <w:rsid w:val="003F44BA"/>
    <w:rsid w:val="003F4552"/>
    <w:rsid w:val="003F46C1"/>
    <w:rsid w:val="003F4751"/>
    <w:rsid w:val="003F4874"/>
    <w:rsid w:val="003F4885"/>
    <w:rsid w:val="003F4B26"/>
    <w:rsid w:val="003F4BE0"/>
    <w:rsid w:val="003F4CC3"/>
    <w:rsid w:val="003F4D99"/>
    <w:rsid w:val="003F4EB2"/>
    <w:rsid w:val="003F4EF7"/>
    <w:rsid w:val="003F5052"/>
    <w:rsid w:val="003F5119"/>
    <w:rsid w:val="003F516E"/>
    <w:rsid w:val="003F51BE"/>
    <w:rsid w:val="003F5278"/>
    <w:rsid w:val="003F52B1"/>
    <w:rsid w:val="003F5314"/>
    <w:rsid w:val="003F5404"/>
    <w:rsid w:val="003F5465"/>
    <w:rsid w:val="003F556F"/>
    <w:rsid w:val="003F5579"/>
    <w:rsid w:val="003F56A2"/>
    <w:rsid w:val="003F56D2"/>
    <w:rsid w:val="003F57B8"/>
    <w:rsid w:val="003F581B"/>
    <w:rsid w:val="003F58B8"/>
    <w:rsid w:val="003F58C3"/>
    <w:rsid w:val="003F592D"/>
    <w:rsid w:val="003F5958"/>
    <w:rsid w:val="003F5C9E"/>
    <w:rsid w:val="003F5DAF"/>
    <w:rsid w:val="003F5DFC"/>
    <w:rsid w:val="003F5E7F"/>
    <w:rsid w:val="003F5F01"/>
    <w:rsid w:val="003F5FDB"/>
    <w:rsid w:val="003F60A9"/>
    <w:rsid w:val="003F6222"/>
    <w:rsid w:val="003F6225"/>
    <w:rsid w:val="003F627D"/>
    <w:rsid w:val="003F62EE"/>
    <w:rsid w:val="003F6316"/>
    <w:rsid w:val="003F6386"/>
    <w:rsid w:val="003F647D"/>
    <w:rsid w:val="003F6490"/>
    <w:rsid w:val="003F64EC"/>
    <w:rsid w:val="003F665F"/>
    <w:rsid w:val="003F666A"/>
    <w:rsid w:val="003F6774"/>
    <w:rsid w:val="003F68F0"/>
    <w:rsid w:val="003F69D8"/>
    <w:rsid w:val="003F6A67"/>
    <w:rsid w:val="003F6B1B"/>
    <w:rsid w:val="003F6D47"/>
    <w:rsid w:val="003F6F74"/>
    <w:rsid w:val="003F700A"/>
    <w:rsid w:val="003F7022"/>
    <w:rsid w:val="003F7157"/>
    <w:rsid w:val="003F71EA"/>
    <w:rsid w:val="003F71F2"/>
    <w:rsid w:val="003F7204"/>
    <w:rsid w:val="003F72D8"/>
    <w:rsid w:val="003F7345"/>
    <w:rsid w:val="003F7660"/>
    <w:rsid w:val="003F7700"/>
    <w:rsid w:val="003F7749"/>
    <w:rsid w:val="003F7A5E"/>
    <w:rsid w:val="003F7BFB"/>
    <w:rsid w:val="003F7C07"/>
    <w:rsid w:val="003F7C8C"/>
    <w:rsid w:val="003F7D50"/>
    <w:rsid w:val="003F7D5B"/>
    <w:rsid w:val="003F7E0D"/>
    <w:rsid w:val="003F7E50"/>
    <w:rsid w:val="003F7E56"/>
    <w:rsid w:val="003F7EEF"/>
    <w:rsid w:val="003F7F66"/>
    <w:rsid w:val="003F7F6C"/>
    <w:rsid w:val="003F7FE0"/>
    <w:rsid w:val="0040003E"/>
    <w:rsid w:val="0040017F"/>
    <w:rsid w:val="00400226"/>
    <w:rsid w:val="00400245"/>
    <w:rsid w:val="0040028E"/>
    <w:rsid w:val="004003DE"/>
    <w:rsid w:val="0040044B"/>
    <w:rsid w:val="004004E8"/>
    <w:rsid w:val="0040051D"/>
    <w:rsid w:val="0040054B"/>
    <w:rsid w:val="0040061F"/>
    <w:rsid w:val="00400668"/>
    <w:rsid w:val="00400794"/>
    <w:rsid w:val="004007C1"/>
    <w:rsid w:val="00400AED"/>
    <w:rsid w:val="00400B5A"/>
    <w:rsid w:val="00400BD6"/>
    <w:rsid w:val="00400BFC"/>
    <w:rsid w:val="00400C29"/>
    <w:rsid w:val="00400D09"/>
    <w:rsid w:val="00400E6B"/>
    <w:rsid w:val="00400EF8"/>
    <w:rsid w:val="00400F37"/>
    <w:rsid w:val="00401213"/>
    <w:rsid w:val="00401284"/>
    <w:rsid w:val="004012A6"/>
    <w:rsid w:val="004013FC"/>
    <w:rsid w:val="00401623"/>
    <w:rsid w:val="00401864"/>
    <w:rsid w:val="0040199C"/>
    <w:rsid w:val="00401BF0"/>
    <w:rsid w:val="00401DD7"/>
    <w:rsid w:val="00401F3D"/>
    <w:rsid w:val="00401F9B"/>
    <w:rsid w:val="00401FAA"/>
    <w:rsid w:val="00401FE2"/>
    <w:rsid w:val="00402319"/>
    <w:rsid w:val="004023E7"/>
    <w:rsid w:val="0040261A"/>
    <w:rsid w:val="004027F3"/>
    <w:rsid w:val="00402817"/>
    <w:rsid w:val="00402844"/>
    <w:rsid w:val="004028AC"/>
    <w:rsid w:val="004028CA"/>
    <w:rsid w:val="00402937"/>
    <w:rsid w:val="00402980"/>
    <w:rsid w:val="00402A05"/>
    <w:rsid w:val="00402A25"/>
    <w:rsid w:val="00402A38"/>
    <w:rsid w:val="00402C69"/>
    <w:rsid w:val="00402C91"/>
    <w:rsid w:val="00402F68"/>
    <w:rsid w:val="0040302B"/>
    <w:rsid w:val="0040313E"/>
    <w:rsid w:val="0040315A"/>
    <w:rsid w:val="00403284"/>
    <w:rsid w:val="004035AC"/>
    <w:rsid w:val="004036AD"/>
    <w:rsid w:val="004036AF"/>
    <w:rsid w:val="004037A2"/>
    <w:rsid w:val="00403946"/>
    <w:rsid w:val="00403961"/>
    <w:rsid w:val="00403985"/>
    <w:rsid w:val="00403BF7"/>
    <w:rsid w:val="00403C80"/>
    <w:rsid w:val="00403DEF"/>
    <w:rsid w:val="00403E46"/>
    <w:rsid w:val="00403E7A"/>
    <w:rsid w:val="00403EE6"/>
    <w:rsid w:val="00403EE9"/>
    <w:rsid w:val="00403F7D"/>
    <w:rsid w:val="00403FD9"/>
    <w:rsid w:val="00404028"/>
    <w:rsid w:val="004040DB"/>
    <w:rsid w:val="004040EA"/>
    <w:rsid w:val="004041C7"/>
    <w:rsid w:val="004042E8"/>
    <w:rsid w:val="00404319"/>
    <w:rsid w:val="00404478"/>
    <w:rsid w:val="0040449C"/>
    <w:rsid w:val="0040457B"/>
    <w:rsid w:val="004045B7"/>
    <w:rsid w:val="00404657"/>
    <w:rsid w:val="0040468A"/>
    <w:rsid w:val="0040470B"/>
    <w:rsid w:val="00404B8F"/>
    <w:rsid w:val="00404BAC"/>
    <w:rsid w:val="00404BBA"/>
    <w:rsid w:val="00404BF6"/>
    <w:rsid w:val="00404C59"/>
    <w:rsid w:val="00404D15"/>
    <w:rsid w:val="00404DE1"/>
    <w:rsid w:val="00404F69"/>
    <w:rsid w:val="00404F93"/>
    <w:rsid w:val="0040506C"/>
    <w:rsid w:val="004050A1"/>
    <w:rsid w:val="00405209"/>
    <w:rsid w:val="00405246"/>
    <w:rsid w:val="00405766"/>
    <w:rsid w:val="0040593D"/>
    <w:rsid w:val="00405955"/>
    <w:rsid w:val="004059C3"/>
    <w:rsid w:val="00405A12"/>
    <w:rsid w:val="00405C12"/>
    <w:rsid w:val="00405C56"/>
    <w:rsid w:val="00405CD2"/>
    <w:rsid w:val="00405DB9"/>
    <w:rsid w:val="00405E13"/>
    <w:rsid w:val="00405F52"/>
    <w:rsid w:val="00405FA3"/>
    <w:rsid w:val="00405FA7"/>
    <w:rsid w:val="00405FF3"/>
    <w:rsid w:val="00406132"/>
    <w:rsid w:val="004061C9"/>
    <w:rsid w:val="00406203"/>
    <w:rsid w:val="004062BC"/>
    <w:rsid w:val="00406437"/>
    <w:rsid w:val="0040659E"/>
    <w:rsid w:val="004066CF"/>
    <w:rsid w:val="0040675F"/>
    <w:rsid w:val="00406947"/>
    <w:rsid w:val="00406A21"/>
    <w:rsid w:val="00406A50"/>
    <w:rsid w:val="00406A88"/>
    <w:rsid w:val="00406BC8"/>
    <w:rsid w:val="00406C82"/>
    <w:rsid w:val="00406CAA"/>
    <w:rsid w:val="00406D5F"/>
    <w:rsid w:val="00407094"/>
    <w:rsid w:val="004070B5"/>
    <w:rsid w:val="004070C6"/>
    <w:rsid w:val="004071F7"/>
    <w:rsid w:val="00407368"/>
    <w:rsid w:val="0040740D"/>
    <w:rsid w:val="0040744F"/>
    <w:rsid w:val="00407477"/>
    <w:rsid w:val="00407655"/>
    <w:rsid w:val="00407687"/>
    <w:rsid w:val="004076D1"/>
    <w:rsid w:val="00407929"/>
    <w:rsid w:val="0040798A"/>
    <w:rsid w:val="004079AC"/>
    <w:rsid w:val="00407A08"/>
    <w:rsid w:val="00407AB5"/>
    <w:rsid w:val="00407C1A"/>
    <w:rsid w:val="00407C27"/>
    <w:rsid w:val="00407DE6"/>
    <w:rsid w:val="00407E46"/>
    <w:rsid w:val="00407ED9"/>
    <w:rsid w:val="00407F2D"/>
    <w:rsid w:val="00407F9F"/>
    <w:rsid w:val="00410184"/>
    <w:rsid w:val="00410248"/>
    <w:rsid w:val="0041026D"/>
    <w:rsid w:val="0041032D"/>
    <w:rsid w:val="00410395"/>
    <w:rsid w:val="00410419"/>
    <w:rsid w:val="004105D2"/>
    <w:rsid w:val="00410615"/>
    <w:rsid w:val="00410794"/>
    <w:rsid w:val="00410800"/>
    <w:rsid w:val="004108CF"/>
    <w:rsid w:val="0041092F"/>
    <w:rsid w:val="00410962"/>
    <w:rsid w:val="00410B7D"/>
    <w:rsid w:val="00410B8D"/>
    <w:rsid w:val="00410BF0"/>
    <w:rsid w:val="00410C69"/>
    <w:rsid w:val="00410CDF"/>
    <w:rsid w:val="00410D3A"/>
    <w:rsid w:val="00410DD4"/>
    <w:rsid w:val="00411037"/>
    <w:rsid w:val="004110F6"/>
    <w:rsid w:val="0041111C"/>
    <w:rsid w:val="00411249"/>
    <w:rsid w:val="00411259"/>
    <w:rsid w:val="00411297"/>
    <w:rsid w:val="0041152D"/>
    <w:rsid w:val="004116E3"/>
    <w:rsid w:val="004117D7"/>
    <w:rsid w:val="004118C9"/>
    <w:rsid w:val="0041191B"/>
    <w:rsid w:val="00411990"/>
    <w:rsid w:val="00411A3A"/>
    <w:rsid w:val="00411AEA"/>
    <w:rsid w:val="00411BE5"/>
    <w:rsid w:val="00411CB9"/>
    <w:rsid w:val="00411D1B"/>
    <w:rsid w:val="00411DE9"/>
    <w:rsid w:val="00411E8B"/>
    <w:rsid w:val="00411EA3"/>
    <w:rsid w:val="00411F92"/>
    <w:rsid w:val="00411FC7"/>
    <w:rsid w:val="00412035"/>
    <w:rsid w:val="00412077"/>
    <w:rsid w:val="00412185"/>
    <w:rsid w:val="00412233"/>
    <w:rsid w:val="004122BD"/>
    <w:rsid w:val="004124B1"/>
    <w:rsid w:val="004125B2"/>
    <w:rsid w:val="004125D4"/>
    <w:rsid w:val="0041262A"/>
    <w:rsid w:val="0041272B"/>
    <w:rsid w:val="0041289D"/>
    <w:rsid w:val="004128BB"/>
    <w:rsid w:val="00412A5B"/>
    <w:rsid w:val="00412A7F"/>
    <w:rsid w:val="00412CB3"/>
    <w:rsid w:val="00412CCF"/>
    <w:rsid w:val="00412E14"/>
    <w:rsid w:val="00412E34"/>
    <w:rsid w:val="00412F78"/>
    <w:rsid w:val="00413067"/>
    <w:rsid w:val="00413101"/>
    <w:rsid w:val="00413141"/>
    <w:rsid w:val="00413267"/>
    <w:rsid w:val="00413282"/>
    <w:rsid w:val="004133F0"/>
    <w:rsid w:val="0041352F"/>
    <w:rsid w:val="004135B4"/>
    <w:rsid w:val="004135C5"/>
    <w:rsid w:val="0041364B"/>
    <w:rsid w:val="004136BA"/>
    <w:rsid w:val="004136E3"/>
    <w:rsid w:val="00413748"/>
    <w:rsid w:val="004137F1"/>
    <w:rsid w:val="00413830"/>
    <w:rsid w:val="00413857"/>
    <w:rsid w:val="0041386D"/>
    <w:rsid w:val="004138E9"/>
    <w:rsid w:val="00413936"/>
    <w:rsid w:val="00413A0F"/>
    <w:rsid w:val="00413AA6"/>
    <w:rsid w:val="00413B59"/>
    <w:rsid w:val="00413BF4"/>
    <w:rsid w:val="00413C72"/>
    <w:rsid w:val="00413C79"/>
    <w:rsid w:val="00413D71"/>
    <w:rsid w:val="00413E25"/>
    <w:rsid w:val="00413E3A"/>
    <w:rsid w:val="00413E44"/>
    <w:rsid w:val="00413F9B"/>
    <w:rsid w:val="00413FD0"/>
    <w:rsid w:val="00413FED"/>
    <w:rsid w:val="004140C1"/>
    <w:rsid w:val="004140D6"/>
    <w:rsid w:val="0041416A"/>
    <w:rsid w:val="004142EA"/>
    <w:rsid w:val="0041436C"/>
    <w:rsid w:val="004144A4"/>
    <w:rsid w:val="004144D5"/>
    <w:rsid w:val="00414574"/>
    <w:rsid w:val="004145E5"/>
    <w:rsid w:val="0041479C"/>
    <w:rsid w:val="00414886"/>
    <w:rsid w:val="004148CF"/>
    <w:rsid w:val="004148F5"/>
    <w:rsid w:val="0041493A"/>
    <w:rsid w:val="00414A47"/>
    <w:rsid w:val="00414A9C"/>
    <w:rsid w:val="00414AB0"/>
    <w:rsid w:val="00414B58"/>
    <w:rsid w:val="00414B83"/>
    <w:rsid w:val="00414C75"/>
    <w:rsid w:val="00414CF4"/>
    <w:rsid w:val="00414D44"/>
    <w:rsid w:val="00414D9E"/>
    <w:rsid w:val="00414EBF"/>
    <w:rsid w:val="00414F12"/>
    <w:rsid w:val="00414FEF"/>
    <w:rsid w:val="00415344"/>
    <w:rsid w:val="0041535F"/>
    <w:rsid w:val="0041550D"/>
    <w:rsid w:val="00415533"/>
    <w:rsid w:val="00415671"/>
    <w:rsid w:val="004156AA"/>
    <w:rsid w:val="0041585E"/>
    <w:rsid w:val="004159E8"/>
    <w:rsid w:val="00415B55"/>
    <w:rsid w:val="00415CA3"/>
    <w:rsid w:val="00415CCF"/>
    <w:rsid w:val="00415CE5"/>
    <w:rsid w:val="00415D63"/>
    <w:rsid w:val="00415D92"/>
    <w:rsid w:val="00415EC2"/>
    <w:rsid w:val="00415FAC"/>
    <w:rsid w:val="0041606D"/>
    <w:rsid w:val="00416160"/>
    <w:rsid w:val="004161BD"/>
    <w:rsid w:val="004162CB"/>
    <w:rsid w:val="004163C0"/>
    <w:rsid w:val="00416619"/>
    <w:rsid w:val="0041671E"/>
    <w:rsid w:val="00416736"/>
    <w:rsid w:val="004167AF"/>
    <w:rsid w:val="00416868"/>
    <w:rsid w:val="00416877"/>
    <w:rsid w:val="004168AB"/>
    <w:rsid w:val="004168EB"/>
    <w:rsid w:val="004169CE"/>
    <w:rsid w:val="00416A53"/>
    <w:rsid w:val="00416AFC"/>
    <w:rsid w:val="00416D96"/>
    <w:rsid w:val="00416FC0"/>
    <w:rsid w:val="00417237"/>
    <w:rsid w:val="004172D7"/>
    <w:rsid w:val="004172D9"/>
    <w:rsid w:val="0041747E"/>
    <w:rsid w:val="004176A0"/>
    <w:rsid w:val="004176DB"/>
    <w:rsid w:val="004178B4"/>
    <w:rsid w:val="004178FA"/>
    <w:rsid w:val="0041793E"/>
    <w:rsid w:val="00417975"/>
    <w:rsid w:val="00417A1B"/>
    <w:rsid w:val="00417B16"/>
    <w:rsid w:val="00417B70"/>
    <w:rsid w:val="00417DBE"/>
    <w:rsid w:val="00417EAE"/>
    <w:rsid w:val="00417EC2"/>
    <w:rsid w:val="00420070"/>
    <w:rsid w:val="00420101"/>
    <w:rsid w:val="004201AE"/>
    <w:rsid w:val="00420393"/>
    <w:rsid w:val="00420539"/>
    <w:rsid w:val="004205A6"/>
    <w:rsid w:val="00420671"/>
    <w:rsid w:val="004206B9"/>
    <w:rsid w:val="0042070E"/>
    <w:rsid w:val="0042074A"/>
    <w:rsid w:val="00420920"/>
    <w:rsid w:val="004209EC"/>
    <w:rsid w:val="00420A76"/>
    <w:rsid w:val="00420BF3"/>
    <w:rsid w:val="00420CA0"/>
    <w:rsid w:val="00420CB3"/>
    <w:rsid w:val="00420DDA"/>
    <w:rsid w:val="00420E4B"/>
    <w:rsid w:val="00420FAA"/>
    <w:rsid w:val="00420FC9"/>
    <w:rsid w:val="00420FD4"/>
    <w:rsid w:val="00421059"/>
    <w:rsid w:val="00421092"/>
    <w:rsid w:val="00421160"/>
    <w:rsid w:val="0042116C"/>
    <w:rsid w:val="00421230"/>
    <w:rsid w:val="00421253"/>
    <w:rsid w:val="0042129F"/>
    <w:rsid w:val="004212A3"/>
    <w:rsid w:val="004212FA"/>
    <w:rsid w:val="00421397"/>
    <w:rsid w:val="00421515"/>
    <w:rsid w:val="0042158D"/>
    <w:rsid w:val="00421675"/>
    <w:rsid w:val="004216B8"/>
    <w:rsid w:val="0042174F"/>
    <w:rsid w:val="0042179C"/>
    <w:rsid w:val="004217CC"/>
    <w:rsid w:val="004219B6"/>
    <w:rsid w:val="00421BC0"/>
    <w:rsid w:val="00421C13"/>
    <w:rsid w:val="00421C54"/>
    <w:rsid w:val="00421D04"/>
    <w:rsid w:val="00421DD5"/>
    <w:rsid w:val="00421F3F"/>
    <w:rsid w:val="00421F65"/>
    <w:rsid w:val="00422064"/>
    <w:rsid w:val="004221AA"/>
    <w:rsid w:val="0042225A"/>
    <w:rsid w:val="0042226C"/>
    <w:rsid w:val="004222BB"/>
    <w:rsid w:val="0042235E"/>
    <w:rsid w:val="004223A7"/>
    <w:rsid w:val="004223D1"/>
    <w:rsid w:val="004223E0"/>
    <w:rsid w:val="00422708"/>
    <w:rsid w:val="00422744"/>
    <w:rsid w:val="00422840"/>
    <w:rsid w:val="00422ABC"/>
    <w:rsid w:val="00422AE6"/>
    <w:rsid w:val="00422BAF"/>
    <w:rsid w:val="00422CEA"/>
    <w:rsid w:val="00422E08"/>
    <w:rsid w:val="00422E66"/>
    <w:rsid w:val="0042308F"/>
    <w:rsid w:val="00423108"/>
    <w:rsid w:val="00423272"/>
    <w:rsid w:val="004233FD"/>
    <w:rsid w:val="004234ED"/>
    <w:rsid w:val="00423546"/>
    <w:rsid w:val="00423564"/>
    <w:rsid w:val="00423609"/>
    <w:rsid w:val="00423649"/>
    <w:rsid w:val="00423758"/>
    <w:rsid w:val="0042375A"/>
    <w:rsid w:val="0042386D"/>
    <w:rsid w:val="00423AA6"/>
    <w:rsid w:val="00423AAC"/>
    <w:rsid w:val="00423ADA"/>
    <w:rsid w:val="00423AF6"/>
    <w:rsid w:val="00423E01"/>
    <w:rsid w:val="00423E05"/>
    <w:rsid w:val="004240F7"/>
    <w:rsid w:val="00424217"/>
    <w:rsid w:val="00424331"/>
    <w:rsid w:val="0042435B"/>
    <w:rsid w:val="0042436F"/>
    <w:rsid w:val="004243CF"/>
    <w:rsid w:val="00424429"/>
    <w:rsid w:val="00424447"/>
    <w:rsid w:val="0042448F"/>
    <w:rsid w:val="004244D6"/>
    <w:rsid w:val="0042454C"/>
    <w:rsid w:val="0042454E"/>
    <w:rsid w:val="00424572"/>
    <w:rsid w:val="004245AB"/>
    <w:rsid w:val="004245F9"/>
    <w:rsid w:val="00424659"/>
    <w:rsid w:val="00424683"/>
    <w:rsid w:val="00424791"/>
    <w:rsid w:val="004249A4"/>
    <w:rsid w:val="004249D6"/>
    <w:rsid w:val="00424B02"/>
    <w:rsid w:val="00424B1B"/>
    <w:rsid w:val="00424B66"/>
    <w:rsid w:val="00424C37"/>
    <w:rsid w:val="00424E63"/>
    <w:rsid w:val="00424F11"/>
    <w:rsid w:val="00424FA5"/>
    <w:rsid w:val="00424FF5"/>
    <w:rsid w:val="00425053"/>
    <w:rsid w:val="004252B5"/>
    <w:rsid w:val="004253C4"/>
    <w:rsid w:val="0042554A"/>
    <w:rsid w:val="004255FE"/>
    <w:rsid w:val="0042572E"/>
    <w:rsid w:val="004257DD"/>
    <w:rsid w:val="00425A4F"/>
    <w:rsid w:val="00425BF6"/>
    <w:rsid w:val="00425C36"/>
    <w:rsid w:val="00425D10"/>
    <w:rsid w:val="00425DD7"/>
    <w:rsid w:val="00425EA9"/>
    <w:rsid w:val="00425ED3"/>
    <w:rsid w:val="00425F1D"/>
    <w:rsid w:val="00425FFF"/>
    <w:rsid w:val="00426029"/>
    <w:rsid w:val="004262DF"/>
    <w:rsid w:val="0042648A"/>
    <w:rsid w:val="0042655B"/>
    <w:rsid w:val="004265C6"/>
    <w:rsid w:val="00426628"/>
    <w:rsid w:val="00426629"/>
    <w:rsid w:val="004266B5"/>
    <w:rsid w:val="004266DE"/>
    <w:rsid w:val="00426736"/>
    <w:rsid w:val="0042677B"/>
    <w:rsid w:val="004267A6"/>
    <w:rsid w:val="004267DA"/>
    <w:rsid w:val="004269F6"/>
    <w:rsid w:val="00426ABB"/>
    <w:rsid w:val="00426BDF"/>
    <w:rsid w:val="00426C48"/>
    <w:rsid w:val="00426C89"/>
    <w:rsid w:val="00426CA4"/>
    <w:rsid w:val="00426D47"/>
    <w:rsid w:val="00426DCE"/>
    <w:rsid w:val="00426E03"/>
    <w:rsid w:val="00426E92"/>
    <w:rsid w:val="00426EDB"/>
    <w:rsid w:val="004270C3"/>
    <w:rsid w:val="004270CB"/>
    <w:rsid w:val="004272CA"/>
    <w:rsid w:val="00427307"/>
    <w:rsid w:val="004274E6"/>
    <w:rsid w:val="00427541"/>
    <w:rsid w:val="00427587"/>
    <w:rsid w:val="004275D4"/>
    <w:rsid w:val="004276A4"/>
    <w:rsid w:val="004276AC"/>
    <w:rsid w:val="0042795A"/>
    <w:rsid w:val="004279E6"/>
    <w:rsid w:val="00427A7E"/>
    <w:rsid w:val="00427ADA"/>
    <w:rsid w:val="00427B19"/>
    <w:rsid w:val="00427BD9"/>
    <w:rsid w:val="00427BE2"/>
    <w:rsid w:val="00427C21"/>
    <w:rsid w:val="00427CD6"/>
    <w:rsid w:val="00427D11"/>
    <w:rsid w:val="00427F10"/>
    <w:rsid w:val="004300DE"/>
    <w:rsid w:val="004302E9"/>
    <w:rsid w:val="004304BA"/>
    <w:rsid w:val="0043053B"/>
    <w:rsid w:val="00430580"/>
    <w:rsid w:val="004305FE"/>
    <w:rsid w:val="00430622"/>
    <w:rsid w:val="00430665"/>
    <w:rsid w:val="0043078E"/>
    <w:rsid w:val="004307DC"/>
    <w:rsid w:val="00430825"/>
    <w:rsid w:val="004309F5"/>
    <w:rsid w:val="00430B63"/>
    <w:rsid w:val="00430BC8"/>
    <w:rsid w:val="00430D11"/>
    <w:rsid w:val="00430D82"/>
    <w:rsid w:val="00430F2B"/>
    <w:rsid w:val="00430FB9"/>
    <w:rsid w:val="00430FC2"/>
    <w:rsid w:val="00431094"/>
    <w:rsid w:val="004310BC"/>
    <w:rsid w:val="004310C0"/>
    <w:rsid w:val="0043142A"/>
    <w:rsid w:val="00431504"/>
    <w:rsid w:val="00431646"/>
    <w:rsid w:val="0043187C"/>
    <w:rsid w:val="004318CB"/>
    <w:rsid w:val="00431901"/>
    <w:rsid w:val="0043197A"/>
    <w:rsid w:val="00431AFF"/>
    <w:rsid w:val="00431B1E"/>
    <w:rsid w:val="00431BD3"/>
    <w:rsid w:val="00431D9C"/>
    <w:rsid w:val="00431FE5"/>
    <w:rsid w:val="0043233E"/>
    <w:rsid w:val="00432341"/>
    <w:rsid w:val="00432370"/>
    <w:rsid w:val="0043248B"/>
    <w:rsid w:val="00432495"/>
    <w:rsid w:val="00432560"/>
    <w:rsid w:val="0043267D"/>
    <w:rsid w:val="00432771"/>
    <w:rsid w:val="004327D5"/>
    <w:rsid w:val="004328A0"/>
    <w:rsid w:val="00432981"/>
    <w:rsid w:val="00432A00"/>
    <w:rsid w:val="00432A2F"/>
    <w:rsid w:val="00432A97"/>
    <w:rsid w:val="00432B51"/>
    <w:rsid w:val="00432B93"/>
    <w:rsid w:val="00432BD0"/>
    <w:rsid w:val="00432C51"/>
    <w:rsid w:val="00432CA0"/>
    <w:rsid w:val="00432ED9"/>
    <w:rsid w:val="00432F42"/>
    <w:rsid w:val="00432FCD"/>
    <w:rsid w:val="0043305A"/>
    <w:rsid w:val="004330A4"/>
    <w:rsid w:val="00433248"/>
    <w:rsid w:val="004332C5"/>
    <w:rsid w:val="0043342C"/>
    <w:rsid w:val="00433512"/>
    <w:rsid w:val="00433656"/>
    <w:rsid w:val="00433677"/>
    <w:rsid w:val="0043370C"/>
    <w:rsid w:val="004338E9"/>
    <w:rsid w:val="00433938"/>
    <w:rsid w:val="004339F8"/>
    <w:rsid w:val="00433BCC"/>
    <w:rsid w:val="00433C73"/>
    <w:rsid w:val="00433CAD"/>
    <w:rsid w:val="00433D11"/>
    <w:rsid w:val="00433EDE"/>
    <w:rsid w:val="00433F0A"/>
    <w:rsid w:val="00433F16"/>
    <w:rsid w:val="00434005"/>
    <w:rsid w:val="0043412F"/>
    <w:rsid w:val="004341F4"/>
    <w:rsid w:val="004342BD"/>
    <w:rsid w:val="00434326"/>
    <w:rsid w:val="00434497"/>
    <w:rsid w:val="0043455C"/>
    <w:rsid w:val="00434617"/>
    <w:rsid w:val="00434631"/>
    <w:rsid w:val="00434691"/>
    <w:rsid w:val="004346BA"/>
    <w:rsid w:val="00434823"/>
    <w:rsid w:val="0043487D"/>
    <w:rsid w:val="00434A08"/>
    <w:rsid w:val="00434A60"/>
    <w:rsid w:val="00434AD4"/>
    <w:rsid w:val="00434C3F"/>
    <w:rsid w:val="00434C58"/>
    <w:rsid w:val="00434CED"/>
    <w:rsid w:val="00434E5D"/>
    <w:rsid w:val="00434EB5"/>
    <w:rsid w:val="00434F03"/>
    <w:rsid w:val="00434F51"/>
    <w:rsid w:val="00435076"/>
    <w:rsid w:val="004351AA"/>
    <w:rsid w:val="004351C5"/>
    <w:rsid w:val="00435241"/>
    <w:rsid w:val="0043526C"/>
    <w:rsid w:val="0043527D"/>
    <w:rsid w:val="00435370"/>
    <w:rsid w:val="00435497"/>
    <w:rsid w:val="0043552D"/>
    <w:rsid w:val="00435541"/>
    <w:rsid w:val="00435574"/>
    <w:rsid w:val="0043567A"/>
    <w:rsid w:val="00435687"/>
    <w:rsid w:val="004356A5"/>
    <w:rsid w:val="0043573A"/>
    <w:rsid w:val="00435793"/>
    <w:rsid w:val="004357E7"/>
    <w:rsid w:val="00435804"/>
    <w:rsid w:val="004358D6"/>
    <w:rsid w:val="00435A29"/>
    <w:rsid w:val="00435A44"/>
    <w:rsid w:val="00435A9A"/>
    <w:rsid w:val="00435B4A"/>
    <w:rsid w:val="00435C7C"/>
    <w:rsid w:val="00435CA0"/>
    <w:rsid w:val="00435D06"/>
    <w:rsid w:val="00435E3D"/>
    <w:rsid w:val="00435F0B"/>
    <w:rsid w:val="00436342"/>
    <w:rsid w:val="00436353"/>
    <w:rsid w:val="004364F6"/>
    <w:rsid w:val="00436528"/>
    <w:rsid w:val="00436827"/>
    <w:rsid w:val="0043685A"/>
    <w:rsid w:val="00436883"/>
    <w:rsid w:val="0043693A"/>
    <w:rsid w:val="0043699B"/>
    <w:rsid w:val="00436B4A"/>
    <w:rsid w:val="00436C69"/>
    <w:rsid w:val="00436CB5"/>
    <w:rsid w:val="00436DBE"/>
    <w:rsid w:val="00436DCA"/>
    <w:rsid w:val="00436E59"/>
    <w:rsid w:val="00436E6E"/>
    <w:rsid w:val="00436EB9"/>
    <w:rsid w:val="00436F14"/>
    <w:rsid w:val="0043738F"/>
    <w:rsid w:val="0043746E"/>
    <w:rsid w:val="004375F9"/>
    <w:rsid w:val="00437627"/>
    <w:rsid w:val="00437689"/>
    <w:rsid w:val="00437781"/>
    <w:rsid w:val="00437A21"/>
    <w:rsid w:val="00437B0B"/>
    <w:rsid w:val="00437B3A"/>
    <w:rsid w:val="00437B3E"/>
    <w:rsid w:val="00437BE7"/>
    <w:rsid w:val="00437C18"/>
    <w:rsid w:val="004401EF"/>
    <w:rsid w:val="0044020B"/>
    <w:rsid w:val="00440342"/>
    <w:rsid w:val="004403D6"/>
    <w:rsid w:val="00440541"/>
    <w:rsid w:val="00440632"/>
    <w:rsid w:val="004406BC"/>
    <w:rsid w:val="004407A4"/>
    <w:rsid w:val="004407E0"/>
    <w:rsid w:val="004407E1"/>
    <w:rsid w:val="0044096E"/>
    <w:rsid w:val="00440A4D"/>
    <w:rsid w:val="00440A85"/>
    <w:rsid w:val="00440B30"/>
    <w:rsid w:val="00440BA7"/>
    <w:rsid w:val="00440CAE"/>
    <w:rsid w:val="004410CB"/>
    <w:rsid w:val="0044128A"/>
    <w:rsid w:val="00441378"/>
    <w:rsid w:val="00441536"/>
    <w:rsid w:val="0044159F"/>
    <w:rsid w:val="004415D0"/>
    <w:rsid w:val="0044174A"/>
    <w:rsid w:val="004417C5"/>
    <w:rsid w:val="004417DB"/>
    <w:rsid w:val="0044181D"/>
    <w:rsid w:val="0044182D"/>
    <w:rsid w:val="00441837"/>
    <w:rsid w:val="00441875"/>
    <w:rsid w:val="004419EB"/>
    <w:rsid w:val="00441AE0"/>
    <w:rsid w:val="00441BC7"/>
    <w:rsid w:val="00441BD7"/>
    <w:rsid w:val="00441C29"/>
    <w:rsid w:val="00441C7C"/>
    <w:rsid w:val="00441D57"/>
    <w:rsid w:val="00441D9E"/>
    <w:rsid w:val="00441E6C"/>
    <w:rsid w:val="00441FC3"/>
    <w:rsid w:val="00441FD6"/>
    <w:rsid w:val="00441FDE"/>
    <w:rsid w:val="0044201C"/>
    <w:rsid w:val="0044204D"/>
    <w:rsid w:val="0044206E"/>
    <w:rsid w:val="0044216F"/>
    <w:rsid w:val="00442249"/>
    <w:rsid w:val="0044235A"/>
    <w:rsid w:val="0044262A"/>
    <w:rsid w:val="0044278E"/>
    <w:rsid w:val="00442950"/>
    <w:rsid w:val="00442AB7"/>
    <w:rsid w:val="00442ABB"/>
    <w:rsid w:val="00442B60"/>
    <w:rsid w:val="00442BC6"/>
    <w:rsid w:val="00442D0C"/>
    <w:rsid w:val="00442DE0"/>
    <w:rsid w:val="00443090"/>
    <w:rsid w:val="004430B9"/>
    <w:rsid w:val="0044324B"/>
    <w:rsid w:val="004433C3"/>
    <w:rsid w:val="004433FA"/>
    <w:rsid w:val="004434DC"/>
    <w:rsid w:val="0044352E"/>
    <w:rsid w:val="00443612"/>
    <w:rsid w:val="004436F5"/>
    <w:rsid w:val="0044377D"/>
    <w:rsid w:val="00443804"/>
    <w:rsid w:val="00443812"/>
    <w:rsid w:val="0044381F"/>
    <w:rsid w:val="0044387E"/>
    <w:rsid w:val="004438BB"/>
    <w:rsid w:val="00443A3B"/>
    <w:rsid w:val="00443BC8"/>
    <w:rsid w:val="00443C04"/>
    <w:rsid w:val="00443C06"/>
    <w:rsid w:val="00443CE0"/>
    <w:rsid w:val="00444046"/>
    <w:rsid w:val="004441A2"/>
    <w:rsid w:val="00444245"/>
    <w:rsid w:val="004442C6"/>
    <w:rsid w:val="004442DF"/>
    <w:rsid w:val="0044432F"/>
    <w:rsid w:val="00444354"/>
    <w:rsid w:val="0044436C"/>
    <w:rsid w:val="004443EB"/>
    <w:rsid w:val="004443FA"/>
    <w:rsid w:val="00444486"/>
    <w:rsid w:val="0044449B"/>
    <w:rsid w:val="004444BC"/>
    <w:rsid w:val="00444543"/>
    <w:rsid w:val="00444659"/>
    <w:rsid w:val="00444989"/>
    <w:rsid w:val="00444996"/>
    <w:rsid w:val="004449E8"/>
    <w:rsid w:val="00444A53"/>
    <w:rsid w:val="00444BDC"/>
    <w:rsid w:val="00444C38"/>
    <w:rsid w:val="00444C8F"/>
    <w:rsid w:val="00444C9D"/>
    <w:rsid w:val="00444D4B"/>
    <w:rsid w:val="00444D9A"/>
    <w:rsid w:val="00444E38"/>
    <w:rsid w:val="00444EF1"/>
    <w:rsid w:val="00444F03"/>
    <w:rsid w:val="00444F3F"/>
    <w:rsid w:val="00445031"/>
    <w:rsid w:val="00445055"/>
    <w:rsid w:val="00445076"/>
    <w:rsid w:val="00445314"/>
    <w:rsid w:val="00445330"/>
    <w:rsid w:val="00445429"/>
    <w:rsid w:val="004454E9"/>
    <w:rsid w:val="004455FC"/>
    <w:rsid w:val="0044560A"/>
    <w:rsid w:val="004457C1"/>
    <w:rsid w:val="004457DF"/>
    <w:rsid w:val="0044585A"/>
    <w:rsid w:val="0044596B"/>
    <w:rsid w:val="00445A00"/>
    <w:rsid w:val="00445A99"/>
    <w:rsid w:val="00445B11"/>
    <w:rsid w:val="00445B9D"/>
    <w:rsid w:val="00445CAB"/>
    <w:rsid w:val="00445CD8"/>
    <w:rsid w:val="00445CDE"/>
    <w:rsid w:val="00445CF1"/>
    <w:rsid w:val="00445E01"/>
    <w:rsid w:val="00445E4F"/>
    <w:rsid w:val="00445E6E"/>
    <w:rsid w:val="0044605D"/>
    <w:rsid w:val="0044605F"/>
    <w:rsid w:val="004460D5"/>
    <w:rsid w:val="004460F0"/>
    <w:rsid w:val="00446113"/>
    <w:rsid w:val="004461D6"/>
    <w:rsid w:val="00446207"/>
    <w:rsid w:val="00446259"/>
    <w:rsid w:val="00446327"/>
    <w:rsid w:val="0044638D"/>
    <w:rsid w:val="0044644F"/>
    <w:rsid w:val="0044652D"/>
    <w:rsid w:val="00446547"/>
    <w:rsid w:val="004465A2"/>
    <w:rsid w:val="0044662E"/>
    <w:rsid w:val="004467E2"/>
    <w:rsid w:val="00446850"/>
    <w:rsid w:val="00446A53"/>
    <w:rsid w:val="00446A89"/>
    <w:rsid w:val="00446AB2"/>
    <w:rsid w:val="00446D75"/>
    <w:rsid w:val="00446E0C"/>
    <w:rsid w:val="00446E19"/>
    <w:rsid w:val="00446F94"/>
    <w:rsid w:val="00446FDB"/>
    <w:rsid w:val="00447181"/>
    <w:rsid w:val="00447188"/>
    <w:rsid w:val="00447380"/>
    <w:rsid w:val="004474BD"/>
    <w:rsid w:val="0044757B"/>
    <w:rsid w:val="004475C5"/>
    <w:rsid w:val="00447646"/>
    <w:rsid w:val="004476F7"/>
    <w:rsid w:val="00447797"/>
    <w:rsid w:val="004477BD"/>
    <w:rsid w:val="00447858"/>
    <w:rsid w:val="0044797A"/>
    <w:rsid w:val="00447A0B"/>
    <w:rsid w:val="00447B5E"/>
    <w:rsid w:val="00447C62"/>
    <w:rsid w:val="00447D67"/>
    <w:rsid w:val="00447D68"/>
    <w:rsid w:val="00447E03"/>
    <w:rsid w:val="00447E51"/>
    <w:rsid w:val="00447F83"/>
    <w:rsid w:val="00447FDD"/>
    <w:rsid w:val="00447FFB"/>
    <w:rsid w:val="0045014F"/>
    <w:rsid w:val="004501A2"/>
    <w:rsid w:val="004501EC"/>
    <w:rsid w:val="004502E3"/>
    <w:rsid w:val="0045035A"/>
    <w:rsid w:val="0045040F"/>
    <w:rsid w:val="004504D9"/>
    <w:rsid w:val="004504FE"/>
    <w:rsid w:val="0045051D"/>
    <w:rsid w:val="004505B3"/>
    <w:rsid w:val="0045062E"/>
    <w:rsid w:val="0045066E"/>
    <w:rsid w:val="00450771"/>
    <w:rsid w:val="004508C8"/>
    <w:rsid w:val="0045091E"/>
    <w:rsid w:val="0045092E"/>
    <w:rsid w:val="00450AB0"/>
    <w:rsid w:val="00450D67"/>
    <w:rsid w:val="00450E7E"/>
    <w:rsid w:val="00451017"/>
    <w:rsid w:val="00451054"/>
    <w:rsid w:val="0045117A"/>
    <w:rsid w:val="00451397"/>
    <w:rsid w:val="004513A4"/>
    <w:rsid w:val="00451462"/>
    <w:rsid w:val="0045147A"/>
    <w:rsid w:val="004514C1"/>
    <w:rsid w:val="004514D6"/>
    <w:rsid w:val="004515CF"/>
    <w:rsid w:val="00451648"/>
    <w:rsid w:val="00451659"/>
    <w:rsid w:val="004516F8"/>
    <w:rsid w:val="00451748"/>
    <w:rsid w:val="0045177A"/>
    <w:rsid w:val="0045177F"/>
    <w:rsid w:val="00451785"/>
    <w:rsid w:val="00451A1B"/>
    <w:rsid w:val="00451B7A"/>
    <w:rsid w:val="00451BCD"/>
    <w:rsid w:val="00451D01"/>
    <w:rsid w:val="00451D99"/>
    <w:rsid w:val="00451DA1"/>
    <w:rsid w:val="00451F0E"/>
    <w:rsid w:val="00451F44"/>
    <w:rsid w:val="004521CD"/>
    <w:rsid w:val="0045229A"/>
    <w:rsid w:val="00452350"/>
    <w:rsid w:val="004524B0"/>
    <w:rsid w:val="004525B1"/>
    <w:rsid w:val="00452759"/>
    <w:rsid w:val="0045279D"/>
    <w:rsid w:val="004529FB"/>
    <w:rsid w:val="00452C64"/>
    <w:rsid w:val="00452DC1"/>
    <w:rsid w:val="00452F09"/>
    <w:rsid w:val="00452F4C"/>
    <w:rsid w:val="004531D3"/>
    <w:rsid w:val="004531E1"/>
    <w:rsid w:val="004533C0"/>
    <w:rsid w:val="00453409"/>
    <w:rsid w:val="00453751"/>
    <w:rsid w:val="0045377A"/>
    <w:rsid w:val="004537FA"/>
    <w:rsid w:val="00453962"/>
    <w:rsid w:val="004539CD"/>
    <w:rsid w:val="004539FF"/>
    <w:rsid w:val="00453A85"/>
    <w:rsid w:val="00453B1C"/>
    <w:rsid w:val="00453DE5"/>
    <w:rsid w:val="0045423A"/>
    <w:rsid w:val="0045429E"/>
    <w:rsid w:val="0045431C"/>
    <w:rsid w:val="00454379"/>
    <w:rsid w:val="0045439D"/>
    <w:rsid w:val="004543C8"/>
    <w:rsid w:val="00454480"/>
    <w:rsid w:val="0045456F"/>
    <w:rsid w:val="00454748"/>
    <w:rsid w:val="004547F4"/>
    <w:rsid w:val="00454979"/>
    <w:rsid w:val="00454981"/>
    <w:rsid w:val="004549DD"/>
    <w:rsid w:val="00454C26"/>
    <w:rsid w:val="00454DB4"/>
    <w:rsid w:val="00454DDE"/>
    <w:rsid w:val="00454E15"/>
    <w:rsid w:val="00454E1C"/>
    <w:rsid w:val="00454E26"/>
    <w:rsid w:val="00454EA0"/>
    <w:rsid w:val="00455092"/>
    <w:rsid w:val="004550DC"/>
    <w:rsid w:val="0045533C"/>
    <w:rsid w:val="0045538D"/>
    <w:rsid w:val="004555E8"/>
    <w:rsid w:val="00455612"/>
    <w:rsid w:val="0045567E"/>
    <w:rsid w:val="0045574D"/>
    <w:rsid w:val="004558F0"/>
    <w:rsid w:val="00455942"/>
    <w:rsid w:val="004559E3"/>
    <w:rsid w:val="00455A6A"/>
    <w:rsid w:val="00455AA7"/>
    <w:rsid w:val="00455B30"/>
    <w:rsid w:val="00455B94"/>
    <w:rsid w:val="00455BCC"/>
    <w:rsid w:val="00455C57"/>
    <w:rsid w:val="00455D1E"/>
    <w:rsid w:val="00455D4A"/>
    <w:rsid w:val="00455ED8"/>
    <w:rsid w:val="00455F2A"/>
    <w:rsid w:val="00455F69"/>
    <w:rsid w:val="00455FC4"/>
    <w:rsid w:val="0045604D"/>
    <w:rsid w:val="0045617D"/>
    <w:rsid w:val="004561B9"/>
    <w:rsid w:val="0045622C"/>
    <w:rsid w:val="004563D8"/>
    <w:rsid w:val="004564A6"/>
    <w:rsid w:val="0045695A"/>
    <w:rsid w:val="004569DA"/>
    <w:rsid w:val="00456A0C"/>
    <w:rsid w:val="00456A99"/>
    <w:rsid w:val="00456A9E"/>
    <w:rsid w:val="00456ABC"/>
    <w:rsid w:val="00456AD5"/>
    <w:rsid w:val="00456B6E"/>
    <w:rsid w:val="00456BBC"/>
    <w:rsid w:val="00456C2D"/>
    <w:rsid w:val="00456CA9"/>
    <w:rsid w:val="00456CEA"/>
    <w:rsid w:val="00456D0F"/>
    <w:rsid w:val="00456D2B"/>
    <w:rsid w:val="00456D5E"/>
    <w:rsid w:val="00456DFB"/>
    <w:rsid w:val="00456FAB"/>
    <w:rsid w:val="00456FCD"/>
    <w:rsid w:val="00457041"/>
    <w:rsid w:val="00457246"/>
    <w:rsid w:val="004572F9"/>
    <w:rsid w:val="00457315"/>
    <w:rsid w:val="004573CE"/>
    <w:rsid w:val="004574BD"/>
    <w:rsid w:val="00457518"/>
    <w:rsid w:val="00457695"/>
    <w:rsid w:val="00457772"/>
    <w:rsid w:val="00457800"/>
    <w:rsid w:val="0045783D"/>
    <w:rsid w:val="00457961"/>
    <w:rsid w:val="00457963"/>
    <w:rsid w:val="004579A3"/>
    <w:rsid w:val="00457BFD"/>
    <w:rsid w:val="00457C15"/>
    <w:rsid w:val="00457CC1"/>
    <w:rsid w:val="00457CCC"/>
    <w:rsid w:val="00457D01"/>
    <w:rsid w:val="00457D03"/>
    <w:rsid w:val="00457D63"/>
    <w:rsid w:val="00457EDC"/>
    <w:rsid w:val="00457F39"/>
    <w:rsid w:val="00457F8D"/>
    <w:rsid w:val="00457F96"/>
    <w:rsid w:val="00457FC9"/>
    <w:rsid w:val="00460141"/>
    <w:rsid w:val="0046019A"/>
    <w:rsid w:val="004602A0"/>
    <w:rsid w:val="004602F6"/>
    <w:rsid w:val="0046039D"/>
    <w:rsid w:val="00460509"/>
    <w:rsid w:val="0046052C"/>
    <w:rsid w:val="004605A4"/>
    <w:rsid w:val="00460638"/>
    <w:rsid w:val="0046063E"/>
    <w:rsid w:val="004607E0"/>
    <w:rsid w:val="004607FF"/>
    <w:rsid w:val="0046085A"/>
    <w:rsid w:val="00460919"/>
    <w:rsid w:val="00460A52"/>
    <w:rsid w:val="00460B82"/>
    <w:rsid w:val="00460CCE"/>
    <w:rsid w:val="00461086"/>
    <w:rsid w:val="004611A1"/>
    <w:rsid w:val="0046123A"/>
    <w:rsid w:val="0046171F"/>
    <w:rsid w:val="004619C9"/>
    <w:rsid w:val="00461A41"/>
    <w:rsid w:val="00461AA5"/>
    <w:rsid w:val="00461B21"/>
    <w:rsid w:val="00461B9F"/>
    <w:rsid w:val="00461C73"/>
    <w:rsid w:val="00461C8B"/>
    <w:rsid w:val="00461DFA"/>
    <w:rsid w:val="00461EF2"/>
    <w:rsid w:val="00461F2F"/>
    <w:rsid w:val="00461F52"/>
    <w:rsid w:val="00461F5A"/>
    <w:rsid w:val="004621EC"/>
    <w:rsid w:val="00462234"/>
    <w:rsid w:val="00462287"/>
    <w:rsid w:val="00462297"/>
    <w:rsid w:val="0046247C"/>
    <w:rsid w:val="004624AB"/>
    <w:rsid w:val="00462560"/>
    <w:rsid w:val="004625C6"/>
    <w:rsid w:val="004626EA"/>
    <w:rsid w:val="0046271D"/>
    <w:rsid w:val="004628CD"/>
    <w:rsid w:val="00462913"/>
    <w:rsid w:val="00462992"/>
    <w:rsid w:val="004629E2"/>
    <w:rsid w:val="00462A0A"/>
    <w:rsid w:val="00462A68"/>
    <w:rsid w:val="00462B55"/>
    <w:rsid w:val="00462B8F"/>
    <w:rsid w:val="00462C57"/>
    <w:rsid w:val="00462CE8"/>
    <w:rsid w:val="00462D96"/>
    <w:rsid w:val="00462DAF"/>
    <w:rsid w:val="00462ECE"/>
    <w:rsid w:val="00462F39"/>
    <w:rsid w:val="00462F92"/>
    <w:rsid w:val="00463044"/>
    <w:rsid w:val="00463081"/>
    <w:rsid w:val="00463263"/>
    <w:rsid w:val="00463371"/>
    <w:rsid w:val="0046345D"/>
    <w:rsid w:val="004634E3"/>
    <w:rsid w:val="00463504"/>
    <w:rsid w:val="0046359C"/>
    <w:rsid w:val="00463691"/>
    <w:rsid w:val="004636E6"/>
    <w:rsid w:val="004638A2"/>
    <w:rsid w:val="004638A7"/>
    <w:rsid w:val="00463A24"/>
    <w:rsid w:val="00463A5C"/>
    <w:rsid w:val="00463B30"/>
    <w:rsid w:val="00463B45"/>
    <w:rsid w:val="00463B7C"/>
    <w:rsid w:val="00463BC3"/>
    <w:rsid w:val="00463CC4"/>
    <w:rsid w:val="00463DF4"/>
    <w:rsid w:val="00463E08"/>
    <w:rsid w:val="00463ED5"/>
    <w:rsid w:val="00463F3F"/>
    <w:rsid w:val="00463FA1"/>
    <w:rsid w:val="00464245"/>
    <w:rsid w:val="0046437A"/>
    <w:rsid w:val="0046444E"/>
    <w:rsid w:val="0046477F"/>
    <w:rsid w:val="004647A0"/>
    <w:rsid w:val="0046481C"/>
    <w:rsid w:val="00464947"/>
    <w:rsid w:val="0046494E"/>
    <w:rsid w:val="00464A18"/>
    <w:rsid w:val="00464AA4"/>
    <w:rsid w:val="00464D51"/>
    <w:rsid w:val="00464E05"/>
    <w:rsid w:val="00464F0B"/>
    <w:rsid w:val="00465125"/>
    <w:rsid w:val="00465143"/>
    <w:rsid w:val="00465247"/>
    <w:rsid w:val="00465386"/>
    <w:rsid w:val="004653CD"/>
    <w:rsid w:val="00465569"/>
    <w:rsid w:val="00465599"/>
    <w:rsid w:val="0046572F"/>
    <w:rsid w:val="0046578D"/>
    <w:rsid w:val="004657D7"/>
    <w:rsid w:val="0046585A"/>
    <w:rsid w:val="004658D1"/>
    <w:rsid w:val="0046595A"/>
    <w:rsid w:val="0046595F"/>
    <w:rsid w:val="004659AB"/>
    <w:rsid w:val="00465AE4"/>
    <w:rsid w:val="00465B41"/>
    <w:rsid w:val="00465C59"/>
    <w:rsid w:val="00465C66"/>
    <w:rsid w:val="00465CCB"/>
    <w:rsid w:val="00465EBA"/>
    <w:rsid w:val="00466170"/>
    <w:rsid w:val="004661A4"/>
    <w:rsid w:val="004661EC"/>
    <w:rsid w:val="0046620F"/>
    <w:rsid w:val="00466221"/>
    <w:rsid w:val="00466286"/>
    <w:rsid w:val="00466509"/>
    <w:rsid w:val="00466675"/>
    <w:rsid w:val="0046672E"/>
    <w:rsid w:val="004667A8"/>
    <w:rsid w:val="00466C74"/>
    <w:rsid w:val="00466D04"/>
    <w:rsid w:val="00466EE0"/>
    <w:rsid w:val="00466F74"/>
    <w:rsid w:val="00466FB9"/>
    <w:rsid w:val="004672A7"/>
    <w:rsid w:val="004672FD"/>
    <w:rsid w:val="00467304"/>
    <w:rsid w:val="004673A3"/>
    <w:rsid w:val="00467482"/>
    <w:rsid w:val="0046751B"/>
    <w:rsid w:val="00467555"/>
    <w:rsid w:val="004676AF"/>
    <w:rsid w:val="004676D2"/>
    <w:rsid w:val="0046785C"/>
    <w:rsid w:val="00467A66"/>
    <w:rsid w:val="00467A69"/>
    <w:rsid w:val="00467A88"/>
    <w:rsid w:val="00467D3C"/>
    <w:rsid w:val="00467DA8"/>
    <w:rsid w:val="00467E35"/>
    <w:rsid w:val="00467F41"/>
    <w:rsid w:val="00467F57"/>
    <w:rsid w:val="00467F79"/>
    <w:rsid w:val="00470065"/>
    <w:rsid w:val="00470105"/>
    <w:rsid w:val="0047019E"/>
    <w:rsid w:val="00470283"/>
    <w:rsid w:val="004702F5"/>
    <w:rsid w:val="00470544"/>
    <w:rsid w:val="00470658"/>
    <w:rsid w:val="00470898"/>
    <w:rsid w:val="004709A8"/>
    <w:rsid w:val="00470A1D"/>
    <w:rsid w:val="00470A6F"/>
    <w:rsid w:val="00470AAA"/>
    <w:rsid w:val="00470B42"/>
    <w:rsid w:val="00470BDB"/>
    <w:rsid w:val="00470C11"/>
    <w:rsid w:val="00470C18"/>
    <w:rsid w:val="00470C49"/>
    <w:rsid w:val="00470D32"/>
    <w:rsid w:val="00470E85"/>
    <w:rsid w:val="00470F78"/>
    <w:rsid w:val="00470FB9"/>
    <w:rsid w:val="00471070"/>
    <w:rsid w:val="004710A3"/>
    <w:rsid w:val="004710D2"/>
    <w:rsid w:val="00471200"/>
    <w:rsid w:val="00471296"/>
    <w:rsid w:val="004714AB"/>
    <w:rsid w:val="004714DF"/>
    <w:rsid w:val="00471525"/>
    <w:rsid w:val="00471618"/>
    <w:rsid w:val="00471623"/>
    <w:rsid w:val="0047169C"/>
    <w:rsid w:val="004718CE"/>
    <w:rsid w:val="00471922"/>
    <w:rsid w:val="00471AB1"/>
    <w:rsid w:val="00471AD0"/>
    <w:rsid w:val="00471B18"/>
    <w:rsid w:val="00471B24"/>
    <w:rsid w:val="00471B59"/>
    <w:rsid w:val="00471DF5"/>
    <w:rsid w:val="00471EF6"/>
    <w:rsid w:val="00471F2D"/>
    <w:rsid w:val="00471F46"/>
    <w:rsid w:val="00471F78"/>
    <w:rsid w:val="0047253A"/>
    <w:rsid w:val="00472555"/>
    <w:rsid w:val="00472696"/>
    <w:rsid w:val="004726A8"/>
    <w:rsid w:val="004726E7"/>
    <w:rsid w:val="0047272E"/>
    <w:rsid w:val="004727CF"/>
    <w:rsid w:val="00472805"/>
    <w:rsid w:val="0047290A"/>
    <w:rsid w:val="00472926"/>
    <w:rsid w:val="00472927"/>
    <w:rsid w:val="00472C1A"/>
    <w:rsid w:val="00472C3C"/>
    <w:rsid w:val="00472D20"/>
    <w:rsid w:val="00472DE9"/>
    <w:rsid w:val="00472E34"/>
    <w:rsid w:val="00472F26"/>
    <w:rsid w:val="00472FE5"/>
    <w:rsid w:val="0047300E"/>
    <w:rsid w:val="00473176"/>
    <w:rsid w:val="00473185"/>
    <w:rsid w:val="00473189"/>
    <w:rsid w:val="004731AD"/>
    <w:rsid w:val="00473285"/>
    <w:rsid w:val="00473317"/>
    <w:rsid w:val="0047331A"/>
    <w:rsid w:val="00473385"/>
    <w:rsid w:val="0047339C"/>
    <w:rsid w:val="004733D0"/>
    <w:rsid w:val="0047341E"/>
    <w:rsid w:val="0047344E"/>
    <w:rsid w:val="00473485"/>
    <w:rsid w:val="004734B6"/>
    <w:rsid w:val="004734B8"/>
    <w:rsid w:val="004734EC"/>
    <w:rsid w:val="00473621"/>
    <w:rsid w:val="0047366D"/>
    <w:rsid w:val="0047394A"/>
    <w:rsid w:val="00473951"/>
    <w:rsid w:val="004739DC"/>
    <w:rsid w:val="00473D81"/>
    <w:rsid w:val="00473DCE"/>
    <w:rsid w:val="00473EBE"/>
    <w:rsid w:val="00473EDC"/>
    <w:rsid w:val="00473FE4"/>
    <w:rsid w:val="0047408D"/>
    <w:rsid w:val="00474147"/>
    <w:rsid w:val="004741DB"/>
    <w:rsid w:val="00474216"/>
    <w:rsid w:val="004742DB"/>
    <w:rsid w:val="004743CE"/>
    <w:rsid w:val="004743F2"/>
    <w:rsid w:val="00474638"/>
    <w:rsid w:val="00474816"/>
    <w:rsid w:val="004748BF"/>
    <w:rsid w:val="004748E8"/>
    <w:rsid w:val="0047495F"/>
    <w:rsid w:val="004749CC"/>
    <w:rsid w:val="004749D8"/>
    <w:rsid w:val="004749DA"/>
    <w:rsid w:val="00474A05"/>
    <w:rsid w:val="00474AC8"/>
    <w:rsid w:val="00474C8E"/>
    <w:rsid w:val="00474D03"/>
    <w:rsid w:val="00474DBC"/>
    <w:rsid w:val="00474DF0"/>
    <w:rsid w:val="00474E50"/>
    <w:rsid w:val="0047508D"/>
    <w:rsid w:val="0047512F"/>
    <w:rsid w:val="004753A5"/>
    <w:rsid w:val="00475801"/>
    <w:rsid w:val="00475948"/>
    <w:rsid w:val="00475A71"/>
    <w:rsid w:val="00475AA9"/>
    <w:rsid w:val="00475B02"/>
    <w:rsid w:val="00475C1C"/>
    <w:rsid w:val="00475CB7"/>
    <w:rsid w:val="00475D84"/>
    <w:rsid w:val="00475D92"/>
    <w:rsid w:val="00475EA7"/>
    <w:rsid w:val="00475EC2"/>
    <w:rsid w:val="00475EF8"/>
    <w:rsid w:val="00475FA1"/>
    <w:rsid w:val="004760FD"/>
    <w:rsid w:val="00476107"/>
    <w:rsid w:val="00476220"/>
    <w:rsid w:val="00476324"/>
    <w:rsid w:val="004764F8"/>
    <w:rsid w:val="004765C5"/>
    <w:rsid w:val="004766A0"/>
    <w:rsid w:val="00476805"/>
    <w:rsid w:val="00476A2D"/>
    <w:rsid w:val="00476A5C"/>
    <w:rsid w:val="00476ABA"/>
    <w:rsid w:val="00476AD3"/>
    <w:rsid w:val="00476B4B"/>
    <w:rsid w:val="00476BBC"/>
    <w:rsid w:val="00476C33"/>
    <w:rsid w:val="00476D7B"/>
    <w:rsid w:val="00476FF0"/>
    <w:rsid w:val="0047702F"/>
    <w:rsid w:val="0047708F"/>
    <w:rsid w:val="00477144"/>
    <w:rsid w:val="0047727E"/>
    <w:rsid w:val="00477349"/>
    <w:rsid w:val="00477429"/>
    <w:rsid w:val="00477476"/>
    <w:rsid w:val="004775C8"/>
    <w:rsid w:val="004775F4"/>
    <w:rsid w:val="004776DB"/>
    <w:rsid w:val="004776E7"/>
    <w:rsid w:val="0047789F"/>
    <w:rsid w:val="004779AE"/>
    <w:rsid w:val="00477ADB"/>
    <w:rsid w:val="00477AE2"/>
    <w:rsid w:val="00477B5B"/>
    <w:rsid w:val="00477BA4"/>
    <w:rsid w:val="00477CA4"/>
    <w:rsid w:val="00477D23"/>
    <w:rsid w:val="00477D8E"/>
    <w:rsid w:val="00477DAF"/>
    <w:rsid w:val="00477EF3"/>
    <w:rsid w:val="00477FF2"/>
    <w:rsid w:val="00480007"/>
    <w:rsid w:val="00480090"/>
    <w:rsid w:val="004803E5"/>
    <w:rsid w:val="0048051F"/>
    <w:rsid w:val="00480576"/>
    <w:rsid w:val="0048071F"/>
    <w:rsid w:val="004807FC"/>
    <w:rsid w:val="0048087F"/>
    <w:rsid w:val="004808A0"/>
    <w:rsid w:val="004808E8"/>
    <w:rsid w:val="00480947"/>
    <w:rsid w:val="00480BA7"/>
    <w:rsid w:val="00480C4F"/>
    <w:rsid w:val="00480C9A"/>
    <w:rsid w:val="00480D57"/>
    <w:rsid w:val="00480DD1"/>
    <w:rsid w:val="00480F01"/>
    <w:rsid w:val="00480F42"/>
    <w:rsid w:val="00480F65"/>
    <w:rsid w:val="0048101A"/>
    <w:rsid w:val="00481118"/>
    <w:rsid w:val="004811FC"/>
    <w:rsid w:val="0048143A"/>
    <w:rsid w:val="00481455"/>
    <w:rsid w:val="004816B7"/>
    <w:rsid w:val="004817CA"/>
    <w:rsid w:val="00481834"/>
    <w:rsid w:val="004819C2"/>
    <w:rsid w:val="00481A5D"/>
    <w:rsid w:val="00481B14"/>
    <w:rsid w:val="00481B61"/>
    <w:rsid w:val="00481C8D"/>
    <w:rsid w:val="00481D55"/>
    <w:rsid w:val="00481EFE"/>
    <w:rsid w:val="00481F87"/>
    <w:rsid w:val="00482011"/>
    <w:rsid w:val="00482030"/>
    <w:rsid w:val="00482032"/>
    <w:rsid w:val="00482244"/>
    <w:rsid w:val="00482292"/>
    <w:rsid w:val="004822F2"/>
    <w:rsid w:val="004823E9"/>
    <w:rsid w:val="00482461"/>
    <w:rsid w:val="004824BE"/>
    <w:rsid w:val="004824EC"/>
    <w:rsid w:val="0048255D"/>
    <w:rsid w:val="00482766"/>
    <w:rsid w:val="00482776"/>
    <w:rsid w:val="004828F9"/>
    <w:rsid w:val="0048292C"/>
    <w:rsid w:val="0048297B"/>
    <w:rsid w:val="00482AE1"/>
    <w:rsid w:val="00482B66"/>
    <w:rsid w:val="00482B7C"/>
    <w:rsid w:val="00482C19"/>
    <w:rsid w:val="00482C48"/>
    <w:rsid w:val="00482DB3"/>
    <w:rsid w:val="00482DDD"/>
    <w:rsid w:val="00482ECD"/>
    <w:rsid w:val="00482EE2"/>
    <w:rsid w:val="0048302E"/>
    <w:rsid w:val="00483107"/>
    <w:rsid w:val="00483123"/>
    <w:rsid w:val="0048320B"/>
    <w:rsid w:val="00483258"/>
    <w:rsid w:val="004832C4"/>
    <w:rsid w:val="00483355"/>
    <w:rsid w:val="004833C6"/>
    <w:rsid w:val="004833EC"/>
    <w:rsid w:val="00483563"/>
    <w:rsid w:val="004835EC"/>
    <w:rsid w:val="00483641"/>
    <w:rsid w:val="00483958"/>
    <w:rsid w:val="00483A5B"/>
    <w:rsid w:val="00483B3E"/>
    <w:rsid w:val="00483C9D"/>
    <w:rsid w:val="00483CC5"/>
    <w:rsid w:val="00483D99"/>
    <w:rsid w:val="00483EF4"/>
    <w:rsid w:val="00483F86"/>
    <w:rsid w:val="00483FC1"/>
    <w:rsid w:val="0048400C"/>
    <w:rsid w:val="004840B3"/>
    <w:rsid w:val="004841BC"/>
    <w:rsid w:val="004841C9"/>
    <w:rsid w:val="004841CF"/>
    <w:rsid w:val="004842C1"/>
    <w:rsid w:val="0048431D"/>
    <w:rsid w:val="0048438F"/>
    <w:rsid w:val="00484401"/>
    <w:rsid w:val="0048458B"/>
    <w:rsid w:val="004845DB"/>
    <w:rsid w:val="00484755"/>
    <w:rsid w:val="00484789"/>
    <w:rsid w:val="00484795"/>
    <w:rsid w:val="00484902"/>
    <w:rsid w:val="00484A4C"/>
    <w:rsid w:val="00484A95"/>
    <w:rsid w:val="00484AC3"/>
    <w:rsid w:val="00484BF4"/>
    <w:rsid w:val="00484C04"/>
    <w:rsid w:val="00484C7C"/>
    <w:rsid w:val="00484CC2"/>
    <w:rsid w:val="00484D77"/>
    <w:rsid w:val="00484E25"/>
    <w:rsid w:val="00484E3E"/>
    <w:rsid w:val="004850C1"/>
    <w:rsid w:val="004850C9"/>
    <w:rsid w:val="00485125"/>
    <w:rsid w:val="00485372"/>
    <w:rsid w:val="00485474"/>
    <w:rsid w:val="004854BB"/>
    <w:rsid w:val="004855C8"/>
    <w:rsid w:val="00485602"/>
    <w:rsid w:val="00485666"/>
    <w:rsid w:val="004857B6"/>
    <w:rsid w:val="00485B8C"/>
    <w:rsid w:val="00485B9B"/>
    <w:rsid w:val="00485D37"/>
    <w:rsid w:val="00485D5A"/>
    <w:rsid w:val="00485DF4"/>
    <w:rsid w:val="00485EC6"/>
    <w:rsid w:val="00485F34"/>
    <w:rsid w:val="00485F3B"/>
    <w:rsid w:val="004860A4"/>
    <w:rsid w:val="0048612B"/>
    <w:rsid w:val="00486485"/>
    <w:rsid w:val="00486689"/>
    <w:rsid w:val="00486762"/>
    <w:rsid w:val="00486814"/>
    <w:rsid w:val="004868BE"/>
    <w:rsid w:val="0048695C"/>
    <w:rsid w:val="004869A5"/>
    <w:rsid w:val="004869F1"/>
    <w:rsid w:val="00486C73"/>
    <w:rsid w:val="00486C78"/>
    <w:rsid w:val="00486C7A"/>
    <w:rsid w:val="00486CA2"/>
    <w:rsid w:val="00486CBB"/>
    <w:rsid w:val="00486CDB"/>
    <w:rsid w:val="00486D89"/>
    <w:rsid w:val="00486D9D"/>
    <w:rsid w:val="00486DFC"/>
    <w:rsid w:val="0048706D"/>
    <w:rsid w:val="00487097"/>
    <w:rsid w:val="004871B6"/>
    <w:rsid w:val="004871C6"/>
    <w:rsid w:val="004872C5"/>
    <w:rsid w:val="004872C8"/>
    <w:rsid w:val="00487447"/>
    <w:rsid w:val="0048749A"/>
    <w:rsid w:val="004874B2"/>
    <w:rsid w:val="00487537"/>
    <w:rsid w:val="004875E0"/>
    <w:rsid w:val="004876C1"/>
    <w:rsid w:val="004877A9"/>
    <w:rsid w:val="004877EE"/>
    <w:rsid w:val="004878AC"/>
    <w:rsid w:val="004878F4"/>
    <w:rsid w:val="004879B6"/>
    <w:rsid w:val="00487B7B"/>
    <w:rsid w:val="00487BBC"/>
    <w:rsid w:val="00487D52"/>
    <w:rsid w:val="00487DBC"/>
    <w:rsid w:val="00487DF4"/>
    <w:rsid w:val="00487F78"/>
    <w:rsid w:val="0049009F"/>
    <w:rsid w:val="004900D0"/>
    <w:rsid w:val="004901AE"/>
    <w:rsid w:val="00490260"/>
    <w:rsid w:val="0049030A"/>
    <w:rsid w:val="00490388"/>
    <w:rsid w:val="0049039D"/>
    <w:rsid w:val="004903D8"/>
    <w:rsid w:val="0049040C"/>
    <w:rsid w:val="0049045E"/>
    <w:rsid w:val="00490480"/>
    <w:rsid w:val="0049051A"/>
    <w:rsid w:val="00490534"/>
    <w:rsid w:val="00490537"/>
    <w:rsid w:val="00490573"/>
    <w:rsid w:val="0049058A"/>
    <w:rsid w:val="004908B2"/>
    <w:rsid w:val="00490926"/>
    <w:rsid w:val="0049095C"/>
    <w:rsid w:val="00490A52"/>
    <w:rsid w:val="00490AAA"/>
    <w:rsid w:val="00490D05"/>
    <w:rsid w:val="00490D17"/>
    <w:rsid w:val="00490DDB"/>
    <w:rsid w:val="0049103E"/>
    <w:rsid w:val="00491106"/>
    <w:rsid w:val="00491235"/>
    <w:rsid w:val="00491294"/>
    <w:rsid w:val="00491348"/>
    <w:rsid w:val="00491362"/>
    <w:rsid w:val="00491381"/>
    <w:rsid w:val="004913E5"/>
    <w:rsid w:val="004916A1"/>
    <w:rsid w:val="00491A73"/>
    <w:rsid w:val="00491C49"/>
    <w:rsid w:val="00491C52"/>
    <w:rsid w:val="00491D78"/>
    <w:rsid w:val="00491DED"/>
    <w:rsid w:val="00491E39"/>
    <w:rsid w:val="00491E57"/>
    <w:rsid w:val="00491EDA"/>
    <w:rsid w:val="00491F15"/>
    <w:rsid w:val="00491F53"/>
    <w:rsid w:val="0049231A"/>
    <w:rsid w:val="0049231C"/>
    <w:rsid w:val="00492381"/>
    <w:rsid w:val="004924D7"/>
    <w:rsid w:val="0049257B"/>
    <w:rsid w:val="00492589"/>
    <w:rsid w:val="0049262E"/>
    <w:rsid w:val="00492728"/>
    <w:rsid w:val="00492803"/>
    <w:rsid w:val="0049283C"/>
    <w:rsid w:val="00492880"/>
    <w:rsid w:val="0049288A"/>
    <w:rsid w:val="004928FD"/>
    <w:rsid w:val="00492A28"/>
    <w:rsid w:val="00492A2F"/>
    <w:rsid w:val="00492A4D"/>
    <w:rsid w:val="00492BCE"/>
    <w:rsid w:val="00492BCF"/>
    <w:rsid w:val="00492C89"/>
    <w:rsid w:val="00492D3C"/>
    <w:rsid w:val="00492DD0"/>
    <w:rsid w:val="00492E62"/>
    <w:rsid w:val="00492F7E"/>
    <w:rsid w:val="00493005"/>
    <w:rsid w:val="00493054"/>
    <w:rsid w:val="00493100"/>
    <w:rsid w:val="00493236"/>
    <w:rsid w:val="00493458"/>
    <w:rsid w:val="0049349D"/>
    <w:rsid w:val="00493554"/>
    <w:rsid w:val="004936CE"/>
    <w:rsid w:val="004936D6"/>
    <w:rsid w:val="004937BA"/>
    <w:rsid w:val="004937F6"/>
    <w:rsid w:val="004938BA"/>
    <w:rsid w:val="004938D1"/>
    <w:rsid w:val="00493973"/>
    <w:rsid w:val="00493996"/>
    <w:rsid w:val="004939B3"/>
    <w:rsid w:val="00493AEF"/>
    <w:rsid w:val="00493AF1"/>
    <w:rsid w:val="00493B75"/>
    <w:rsid w:val="00493E22"/>
    <w:rsid w:val="0049406E"/>
    <w:rsid w:val="0049417B"/>
    <w:rsid w:val="004943D1"/>
    <w:rsid w:val="00494464"/>
    <w:rsid w:val="00494816"/>
    <w:rsid w:val="0049485F"/>
    <w:rsid w:val="00494893"/>
    <w:rsid w:val="004949E6"/>
    <w:rsid w:val="00494AEC"/>
    <w:rsid w:val="00494B13"/>
    <w:rsid w:val="00494C6F"/>
    <w:rsid w:val="00494CA7"/>
    <w:rsid w:val="00494DCA"/>
    <w:rsid w:val="00494FB5"/>
    <w:rsid w:val="00494FBE"/>
    <w:rsid w:val="00495124"/>
    <w:rsid w:val="00495133"/>
    <w:rsid w:val="004951D4"/>
    <w:rsid w:val="00495249"/>
    <w:rsid w:val="00495275"/>
    <w:rsid w:val="004952A0"/>
    <w:rsid w:val="00495462"/>
    <w:rsid w:val="0049568E"/>
    <w:rsid w:val="004956EE"/>
    <w:rsid w:val="004957EB"/>
    <w:rsid w:val="00495899"/>
    <w:rsid w:val="004958A4"/>
    <w:rsid w:val="004958C7"/>
    <w:rsid w:val="00495910"/>
    <w:rsid w:val="00495922"/>
    <w:rsid w:val="0049595A"/>
    <w:rsid w:val="00495999"/>
    <w:rsid w:val="00495AE5"/>
    <w:rsid w:val="00495B52"/>
    <w:rsid w:val="00495C97"/>
    <w:rsid w:val="00495CEB"/>
    <w:rsid w:val="00495DD5"/>
    <w:rsid w:val="00495DD9"/>
    <w:rsid w:val="00495E32"/>
    <w:rsid w:val="00495EA9"/>
    <w:rsid w:val="00495FC8"/>
    <w:rsid w:val="00496052"/>
    <w:rsid w:val="0049613F"/>
    <w:rsid w:val="004963D2"/>
    <w:rsid w:val="0049643D"/>
    <w:rsid w:val="004964B9"/>
    <w:rsid w:val="00496676"/>
    <w:rsid w:val="004966E6"/>
    <w:rsid w:val="00496779"/>
    <w:rsid w:val="00496ACD"/>
    <w:rsid w:val="00496B2A"/>
    <w:rsid w:val="00496BC7"/>
    <w:rsid w:val="00496C38"/>
    <w:rsid w:val="00496D5A"/>
    <w:rsid w:val="00496E88"/>
    <w:rsid w:val="00496F12"/>
    <w:rsid w:val="00496FB7"/>
    <w:rsid w:val="004970F0"/>
    <w:rsid w:val="004970F9"/>
    <w:rsid w:val="0049729A"/>
    <w:rsid w:val="00497446"/>
    <w:rsid w:val="00497464"/>
    <w:rsid w:val="0049749B"/>
    <w:rsid w:val="0049770F"/>
    <w:rsid w:val="00497728"/>
    <w:rsid w:val="0049774D"/>
    <w:rsid w:val="0049775F"/>
    <w:rsid w:val="004977B1"/>
    <w:rsid w:val="004977FD"/>
    <w:rsid w:val="00497BFB"/>
    <w:rsid w:val="00497E11"/>
    <w:rsid w:val="00497EBB"/>
    <w:rsid w:val="00497F2D"/>
    <w:rsid w:val="00497FA5"/>
    <w:rsid w:val="004A002D"/>
    <w:rsid w:val="004A0071"/>
    <w:rsid w:val="004A00ED"/>
    <w:rsid w:val="004A013B"/>
    <w:rsid w:val="004A0184"/>
    <w:rsid w:val="004A0271"/>
    <w:rsid w:val="004A02F1"/>
    <w:rsid w:val="004A035E"/>
    <w:rsid w:val="004A0472"/>
    <w:rsid w:val="004A0695"/>
    <w:rsid w:val="004A07CF"/>
    <w:rsid w:val="004A09CE"/>
    <w:rsid w:val="004A0A3F"/>
    <w:rsid w:val="004A0C51"/>
    <w:rsid w:val="004A0C58"/>
    <w:rsid w:val="004A0C8F"/>
    <w:rsid w:val="004A0C9F"/>
    <w:rsid w:val="004A0CB5"/>
    <w:rsid w:val="004A0CF1"/>
    <w:rsid w:val="004A0E7D"/>
    <w:rsid w:val="004A0E88"/>
    <w:rsid w:val="004A1210"/>
    <w:rsid w:val="004A12C7"/>
    <w:rsid w:val="004A12E6"/>
    <w:rsid w:val="004A1439"/>
    <w:rsid w:val="004A1571"/>
    <w:rsid w:val="004A162A"/>
    <w:rsid w:val="004A1723"/>
    <w:rsid w:val="004A1823"/>
    <w:rsid w:val="004A19B9"/>
    <w:rsid w:val="004A1AD3"/>
    <w:rsid w:val="004A1B06"/>
    <w:rsid w:val="004A1B41"/>
    <w:rsid w:val="004A1C04"/>
    <w:rsid w:val="004A1DDE"/>
    <w:rsid w:val="004A1E3D"/>
    <w:rsid w:val="004A1EB0"/>
    <w:rsid w:val="004A2074"/>
    <w:rsid w:val="004A209C"/>
    <w:rsid w:val="004A221C"/>
    <w:rsid w:val="004A22C1"/>
    <w:rsid w:val="004A230E"/>
    <w:rsid w:val="004A2373"/>
    <w:rsid w:val="004A2444"/>
    <w:rsid w:val="004A25E1"/>
    <w:rsid w:val="004A279A"/>
    <w:rsid w:val="004A27F5"/>
    <w:rsid w:val="004A2828"/>
    <w:rsid w:val="004A2B8D"/>
    <w:rsid w:val="004A2D69"/>
    <w:rsid w:val="004A2DB6"/>
    <w:rsid w:val="004A2DF2"/>
    <w:rsid w:val="004A2F14"/>
    <w:rsid w:val="004A300A"/>
    <w:rsid w:val="004A3142"/>
    <w:rsid w:val="004A31C3"/>
    <w:rsid w:val="004A3221"/>
    <w:rsid w:val="004A32DC"/>
    <w:rsid w:val="004A34AA"/>
    <w:rsid w:val="004A3727"/>
    <w:rsid w:val="004A3739"/>
    <w:rsid w:val="004A37A5"/>
    <w:rsid w:val="004A37ED"/>
    <w:rsid w:val="004A3803"/>
    <w:rsid w:val="004A38D5"/>
    <w:rsid w:val="004A390F"/>
    <w:rsid w:val="004A3953"/>
    <w:rsid w:val="004A3A29"/>
    <w:rsid w:val="004A3AB7"/>
    <w:rsid w:val="004A3B4D"/>
    <w:rsid w:val="004A3B5F"/>
    <w:rsid w:val="004A3B6F"/>
    <w:rsid w:val="004A3BC8"/>
    <w:rsid w:val="004A3D64"/>
    <w:rsid w:val="004A4017"/>
    <w:rsid w:val="004A431E"/>
    <w:rsid w:val="004A442D"/>
    <w:rsid w:val="004A44EC"/>
    <w:rsid w:val="004A4539"/>
    <w:rsid w:val="004A4617"/>
    <w:rsid w:val="004A46B6"/>
    <w:rsid w:val="004A48AB"/>
    <w:rsid w:val="004A4941"/>
    <w:rsid w:val="004A4975"/>
    <w:rsid w:val="004A4A99"/>
    <w:rsid w:val="004A4B07"/>
    <w:rsid w:val="004A4B0C"/>
    <w:rsid w:val="004A4B62"/>
    <w:rsid w:val="004A4D2A"/>
    <w:rsid w:val="004A4E49"/>
    <w:rsid w:val="004A5123"/>
    <w:rsid w:val="004A5130"/>
    <w:rsid w:val="004A5136"/>
    <w:rsid w:val="004A514A"/>
    <w:rsid w:val="004A5155"/>
    <w:rsid w:val="004A515B"/>
    <w:rsid w:val="004A521B"/>
    <w:rsid w:val="004A52D3"/>
    <w:rsid w:val="004A55A5"/>
    <w:rsid w:val="004A55F2"/>
    <w:rsid w:val="004A5704"/>
    <w:rsid w:val="004A5758"/>
    <w:rsid w:val="004A578B"/>
    <w:rsid w:val="004A57CC"/>
    <w:rsid w:val="004A5874"/>
    <w:rsid w:val="004A58EF"/>
    <w:rsid w:val="004A59AE"/>
    <w:rsid w:val="004A5B52"/>
    <w:rsid w:val="004A5CCA"/>
    <w:rsid w:val="004A5E67"/>
    <w:rsid w:val="004A5F92"/>
    <w:rsid w:val="004A60A7"/>
    <w:rsid w:val="004A60B7"/>
    <w:rsid w:val="004A6111"/>
    <w:rsid w:val="004A62EF"/>
    <w:rsid w:val="004A6356"/>
    <w:rsid w:val="004A63AE"/>
    <w:rsid w:val="004A63E2"/>
    <w:rsid w:val="004A644A"/>
    <w:rsid w:val="004A64E5"/>
    <w:rsid w:val="004A6533"/>
    <w:rsid w:val="004A6618"/>
    <w:rsid w:val="004A6660"/>
    <w:rsid w:val="004A676D"/>
    <w:rsid w:val="004A6832"/>
    <w:rsid w:val="004A68EC"/>
    <w:rsid w:val="004A6A70"/>
    <w:rsid w:val="004A6ACC"/>
    <w:rsid w:val="004A6B3F"/>
    <w:rsid w:val="004A6C97"/>
    <w:rsid w:val="004A6E9F"/>
    <w:rsid w:val="004A70BF"/>
    <w:rsid w:val="004A70F5"/>
    <w:rsid w:val="004A7173"/>
    <w:rsid w:val="004A7177"/>
    <w:rsid w:val="004A7266"/>
    <w:rsid w:val="004A742D"/>
    <w:rsid w:val="004A74EE"/>
    <w:rsid w:val="004A7601"/>
    <w:rsid w:val="004A761A"/>
    <w:rsid w:val="004A76EB"/>
    <w:rsid w:val="004A7866"/>
    <w:rsid w:val="004A79BB"/>
    <w:rsid w:val="004A7A35"/>
    <w:rsid w:val="004A7B04"/>
    <w:rsid w:val="004A7B17"/>
    <w:rsid w:val="004A7B6E"/>
    <w:rsid w:val="004A7BD6"/>
    <w:rsid w:val="004A7D79"/>
    <w:rsid w:val="004A7DC7"/>
    <w:rsid w:val="004A7DCA"/>
    <w:rsid w:val="004B0180"/>
    <w:rsid w:val="004B01A6"/>
    <w:rsid w:val="004B01AC"/>
    <w:rsid w:val="004B01AD"/>
    <w:rsid w:val="004B01C8"/>
    <w:rsid w:val="004B01EF"/>
    <w:rsid w:val="004B0220"/>
    <w:rsid w:val="004B036C"/>
    <w:rsid w:val="004B0429"/>
    <w:rsid w:val="004B04E2"/>
    <w:rsid w:val="004B0566"/>
    <w:rsid w:val="004B0595"/>
    <w:rsid w:val="004B05E5"/>
    <w:rsid w:val="004B08C0"/>
    <w:rsid w:val="004B0A4E"/>
    <w:rsid w:val="004B0A98"/>
    <w:rsid w:val="004B0B90"/>
    <w:rsid w:val="004B0BC3"/>
    <w:rsid w:val="004B0D6E"/>
    <w:rsid w:val="004B0DC6"/>
    <w:rsid w:val="004B0DF6"/>
    <w:rsid w:val="004B0EA6"/>
    <w:rsid w:val="004B0F7A"/>
    <w:rsid w:val="004B0F7F"/>
    <w:rsid w:val="004B0F9D"/>
    <w:rsid w:val="004B104A"/>
    <w:rsid w:val="004B10FA"/>
    <w:rsid w:val="004B11D1"/>
    <w:rsid w:val="004B12A8"/>
    <w:rsid w:val="004B12E8"/>
    <w:rsid w:val="004B1364"/>
    <w:rsid w:val="004B13CB"/>
    <w:rsid w:val="004B1409"/>
    <w:rsid w:val="004B15C0"/>
    <w:rsid w:val="004B1655"/>
    <w:rsid w:val="004B165D"/>
    <w:rsid w:val="004B16D7"/>
    <w:rsid w:val="004B1707"/>
    <w:rsid w:val="004B1790"/>
    <w:rsid w:val="004B18C8"/>
    <w:rsid w:val="004B196C"/>
    <w:rsid w:val="004B19F0"/>
    <w:rsid w:val="004B1AAE"/>
    <w:rsid w:val="004B1ABC"/>
    <w:rsid w:val="004B1BD3"/>
    <w:rsid w:val="004B1D70"/>
    <w:rsid w:val="004B1E08"/>
    <w:rsid w:val="004B2049"/>
    <w:rsid w:val="004B208B"/>
    <w:rsid w:val="004B21C5"/>
    <w:rsid w:val="004B2289"/>
    <w:rsid w:val="004B22C4"/>
    <w:rsid w:val="004B2397"/>
    <w:rsid w:val="004B23C4"/>
    <w:rsid w:val="004B23FF"/>
    <w:rsid w:val="004B2482"/>
    <w:rsid w:val="004B25F7"/>
    <w:rsid w:val="004B2682"/>
    <w:rsid w:val="004B27C1"/>
    <w:rsid w:val="004B28DD"/>
    <w:rsid w:val="004B2911"/>
    <w:rsid w:val="004B29B6"/>
    <w:rsid w:val="004B2A61"/>
    <w:rsid w:val="004B2B3C"/>
    <w:rsid w:val="004B2B85"/>
    <w:rsid w:val="004B2BD8"/>
    <w:rsid w:val="004B2BFE"/>
    <w:rsid w:val="004B2D5A"/>
    <w:rsid w:val="004B2E71"/>
    <w:rsid w:val="004B2F46"/>
    <w:rsid w:val="004B2FC5"/>
    <w:rsid w:val="004B2FF9"/>
    <w:rsid w:val="004B304E"/>
    <w:rsid w:val="004B31B5"/>
    <w:rsid w:val="004B31E8"/>
    <w:rsid w:val="004B3259"/>
    <w:rsid w:val="004B329A"/>
    <w:rsid w:val="004B3337"/>
    <w:rsid w:val="004B3450"/>
    <w:rsid w:val="004B3453"/>
    <w:rsid w:val="004B3481"/>
    <w:rsid w:val="004B3482"/>
    <w:rsid w:val="004B3559"/>
    <w:rsid w:val="004B358B"/>
    <w:rsid w:val="004B3626"/>
    <w:rsid w:val="004B3674"/>
    <w:rsid w:val="004B3693"/>
    <w:rsid w:val="004B36B3"/>
    <w:rsid w:val="004B36D7"/>
    <w:rsid w:val="004B372D"/>
    <w:rsid w:val="004B377E"/>
    <w:rsid w:val="004B3925"/>
    <w:rsid w:val="004B3BAF"/>
    <w:rsid w:val="004B3C80"/>
    <w:rsid w:val="004B3D02"/>
    <w:rsid w:val="004B3D79"/>
    <w:rsid w:val="004B3EC0"/>
    <w:rsid w:val="004B3FCB"/>
    <w:rsid w:val="004B40E5"/>
    <w:rsid w:val="004B4139"/>
    <w:rsid w:val="004B418E"/>
    <w:rsid w:val="004B4371"/>
    <w:rsid w:val="004B43BE"/>
    <w:rsid w:val="004B43F7"/>
    <w:rsid w:val="004B4452"/>
    <w:rsid w:val="004B446D"/>
    <w:rsid w:val="004B4559"/>
    <w:rsid w:val="004B45F5"/>
    <w:rsid w:val="004B4669"/>
    <w:rsid w:val="004B4777"/>
    <w:rsid w:val="004B481F"/>
    <w:rsid w:val="004B4895"/>
    <w:rsid w:val="004B4A2D"/>
    <w:rsid w:val="004B4B86"/>
    <w:rsid w:val="004B4E2B"/>
    <w:rsid w:val="004B4F98"/>
    <w:rsid w:val="004B5184"/>
    <w:rsid w:val="004B53CD"/>
    <w:rsid w:val="004B548D"/>
    <w:rsid w:val="004B563D"/>
    <w:rsid w:val="004B56D6"/>
    <w:rsid w:val="004B56F2"/>
    <w:rsid w:val="004B5732"/>
    <w:rsid w:val="004B5918"/>
    <w:rsid w:val="004B5A92"/>
    <w:rsid w:val="004B5B34"/>
    <w:rsid w:val="004B5BE8"/>
    <w:rsid w:val="004B5CA4"/>
    <w:rsid w:val="004B5D02"/>
    <w:rsid w:val="004B5D2C"/>
    <w:rsid w:val="004B5D53"/>
    <w:rsid w:val="004B5D79"/>
    <w:rsid w:val="004B5DF7"/>
    <w:rsid w:val="004B5ED9"/>
    <w:rsid w:val="004B5EF6"/>
    <w:rsid w:val="004B5F2D"/>
    <w:rsid w:val="004B5F51"/>
    <w:rsid w:val="004B6052"/>
    <w:rsid w:val="004B6084"/>
    <w:rsid w:val="004B60AC"/>
    <w:rsid w:val="004B6300"/>
    <w:rsid w:val="004B648E"/>
    <w:rsid w:val="004B64D5"/>
    <w:rsid w:val="004B64FA"/>
    <w:rsid w:val="004B6547"/>
    <w:rsid w:val="004B6563"/>
    <w:rsid w:val="004B670D"/>
    <w:rsid w:val="004B6715"/>
    <w:rsid w:val="004B674F"/>
    <w:rsid w:val="004B67C6"/>
    <w:rsid w:val="004B6847"/>
    <w:rsid w:val="004B68F8"/>
    <w:rsid w:val="004B691C"/>
    <w:rsid w:val="004B6941"/>
    <w:rsid w:val="004B6A50"/>
    <w:rsid w:val="004B6A53"/>
    <w:rsid w:val="004B6B4D"/>
    <w:rsid w:val="004B6C71"/>
    <w:rsid w:val="004B6EC2"/>
    <w:rsid w:val="004B6F03"/>
    <w:rsid w:val="004B6F46"/>
    <w:rsid w:val="004B7057"/>
    <w:rsid w:val="004B72A9"/>
    <w:rsid w:val="004B7464"/>
    <w:rsid w:val="004B75D3"/>
    <w:rsid w:val="004B75E0"/>
    <w:rsid w:val="004B770E"/>
    <w:rsid w:val="004B7778"/>
    <w:rsid w:val="004B77E8"/>
    <w:rsid w:val="004B786D"/>
    <w:rsid w:val="004B78B1"/>
    <w:rsid w:val="004B78F7"/>
    <w:rsid w:val="004B7906"/>
    <w:rsid w:val="004B7969"/>
    <w:rsid w:val="004B7994"/>
    <w:rsid w:val="004B79EE"/>
    <w:rsid w:val="004B7CDC"/>
    <w:rsid w:val="004B7D76"/>
    <w:rsid w:val="004B7DF4"/>
    <w:rsid w:val="004B7E72"/>
    <w:rsid w:val="004B7F42"/>
    <w:rsid w:val="004B7F7C"/>
    <w:rsid w:val="004C005F"/>
    <w:rsid w:val="004C0415"/>
    <w:rsid w:val="004C0629"/>
    <w:rsid w:val="004C068D"/>
    <w:rsid w:val="004C0745"/>
    <w:rsid w:val="004C09F3"/>
    <w:rsid w:val="004C0A28"/>
    <w:rsid w:val="004C0A31"/>
    <w:rsid w:val="004C0A35"/>
    <w:rsid w:val="004C0B1C"/>
    <w:rsid w:val="004C0B4F"/>
    <w:rsid w:val="004C0C09"/>
    <w:rsid w:val="004C0C12"/>
    <w:rsid w:val="004C0E75"/>
    <w:rsid w:val="004C0EC0"/>
    <w:rsid w:val="004C0F4C"/>
    <w:rsid w:val="004C0FE9"/>
    <w:rsid w:val="004C11EB"/>
    <w:rsid w:val="004C1258"/>
    <w:rsid w:val="004C129C"/>
    <w:rsid w:val="004C12C5"/>
    <w:rsid w:val="004C1303"/>
    <w:rsid w:val="004C1332"/>
    <w:rsid w:val="004C1394"/>
    <w:rsid w:val="004C1554"/>
    <w:rsid w:val="004C15D9"/>
    <w:rsid w:val="004C16C2"/>
    <w:rsid w:val="004C183F"/>
    <w:rsid w:val="004C1890"/>
    <w:rsid w:val="004C195E"/>
    <w:rsid w:val="004C19C5"/>
    <w:rsid w:val="004C1A9A"/>
    <w:rsid w:val="004C1AAD"/>
    <w:rsid w:val="004C1AE3"/>
    <w:rsid w:val="004C1BD6"/>
    <w:rsid w:val="004C1C9A"/>
    <w:rsid w:val="004C1CBF"/>
    <w:rsid w:val="004C1CC1"/>
    <w:rsid w:val="004C1D5A"/>
    <w:rsid w:val="004C1E14"/>
    <w:rsid w:val="004C1F1B"/>
    <w:rsid w:val="004C2051"/>
    <w:rsid w:val="004C21A8"/>
    <w:rsid w:val="004C21CE"/>
    <w:rsid w:val="004C2210"/>
    <w:rsid w:val="004C2247"/>
    <w:rsid w:val="004C2309"/>
    <w:rsid w:val="004C2325"/>
    <w:rsid w:val="004C248D"/>
    <w:rsid w:val="004C24F1"/>
    <w:rsid w:val="004C268C"/>
    <w:rsid w:val="004C2788"/>
    <w:rsid w:val="004C29A4"/>
    <w:rsid w:val="004C2AA0"/>
    <w:rsid w:val="004C2AC9"/>
    <w:rsid w:val="004C2B0F"/>
    <w:rsid w:val="004C2B2B"/>
    <w:rsid w:val="004C2B86"/>
    <w:rsid w:val="004C2C78"/>
    <w:rsid w:val="004C2CEC"/>
    <w:rsid w:val="004C2D26"/>
    <w:rsid w:val="004C2DFB"/>
    <w:rsid w:val="004C2E0E"/>
    <w:rsid w:val="004C2E76"/>
    <w:rsid w:val="004C2F2B"/>
    <w:rsid w:val="004C2F50"/>
    <w:rsid w:val="004C2F94"/>
    <w:rsid w:val="004C3099"/>
    <w:rsid w:val="004C30BA"/>
    <w:rsid w:val="004C3262"/>
    <w:rsid w:val="004C327E"/>
    <w:rsid w:val="004C3305"/>
    <w:rsid w:val="004C33BA"/>
    <w:rsid w:val="004C34B1"/>
    <w:rsid w:val="004C3514"/>
    <w:rsid w:val="004C3543"/>
    <w:rsid w:val="004C3587"/>
    <w:rsid w:val="004C37D4"/>
    <w:rsid w:val="004C3954"/>
    <w:rsid w:val="004C3B12"/>
    <w:rsid w:val="004C3BAA"/>
    <w:rsid w:val="004C3CF9"/>
    <w:rsid w:val="004C3EFA"/>
    <w:rsid w:val="004C3F0C"/>
    <w:rsid w:val="004C3F16"/>
    <w:rsid w:val="004C3F53"/>
    <w:rsid w:val="004C40BE"/>
    <w:rsid w:val="004C417F"/>
    <w:rsid w:val="004C4244"/>
    <w:rsid w:val="004C4338"/>
    <w:rsid w:val="004C43D4"/>
    <w:rsid w:val="004C4594"/>
    <w:rsid w:val="004C459E"/>
    <w:rsid w:val="004C465F"/>
    <w:rsid w:val="004C4676"/>
    <w:rsid w:val="004C46A4"/>
    <w:rsid w:val="004C48B0"/>
    <w:rsid w:val="004C4901"/>
    <w:rsid w:val="004C49DC"/>
    <w:rsid w:val="004C4B57"/>
    <w:rsid w:val="004C4BE4"/>
    <w:rsid w:val="004C4DBA"/>
    <w:rsid w:val="004C4DC6"/>
    <w:rsid w:val="004C4E2B"/>
    <w:rsid w:val="004C4F7E"/>
    <w:rsid w:val="004C51A7"/>
    <w:rsid w:val="004C52D6"/>
    <w:rsid w:val="004C5308"/>
    <w:rsid w:val="004C5570"/>
    <w:rsid w:val="004C5677"/>
    <w:rsid w:val="004C56C2"/>
    <w:rsid w:val="004C58A2"/>
    <w:rsid w:val="004C5A18"/>
    <w:rsid w:val="004C5B11"/>
    <w:rsid w:val="004C5C1A"/>
    <w:rsid w:val="004C5CA6"/>
    <w:rsid w:val="004C5D10"/>
    <w:rsid w:val="004C5D8A"/>
    <w:rsid w:val="004C6001"/>
    <w:rsid w:val="004C6034"/>
    <w:rsid w:val="004C60D7"/>
    <w:rsid w:val="004C60E1"/>
    <w:rsid w:val="004C6164"/>
    <w:rsid w:val="004C6178"/>
    <w:rsid w:val="004C6560"/>
    <w:rsid w:val="004C6823"/>
    <w:rsid w:val="004C687B"/>
    <w:rsid w:val="004C693F"/>
    <w:rsid w:val="004C697D"/>
    <w:rsid w:val="004C6BAE"/>
    <w:rsid w:val="004C6C1F"/>
    <w:rsid w:val="004C6CB1"/>
    <w:rsid w:val="004C6D2F"/>
    <w:rsid w:val="004C6D57"/>
    <w:rsid w:val="004C6EB5"/>
    <w:rsid w:val="004C70D7"/>
    <w:rsid w:val="004C71F4"/>
    <w:rsid w:val="004C721E"/>
    <w:rsid w:val="004C7220"/>
    <w:rsid w:val="004C725D"/>
    <w:rsid w:val="004C7339"/>
    <w:rsid w:val="004C73A9"/>
    <w:rsid w:val="004C7602"/>
    <w:rsid w:val="004C76CF"/>
    <w:rsid w:val="004C77D6"/>
    <w:rsid w:val="004C78E7"/>
    <w:rsid w:val="004C7974"/>
    <w:rsid w:val="004C79ED"/>
    <w:rsid w:val="004C7A37"/>
    <w:rsid w:val="004C7AB1"/>
    <w:rsid w:val="004C7B5D"/>
    <w:rsid w:val="004C7B8F"/>
    <w:rsid w:val="004C7BD8"/>
    <w:rsid w:val="004C7C80"/>
    <w:rsid w:val="004C7D4F"/>
    <w:rsid w:val="004C7D9D"/>
    <w:rsid w:val="004C7E27"/>
    <w:rsid w:val="004C7F52"/>
    <w:rsid w:val="004D005A"/>
    <w:rsid w:val="004D00D2"/>
    <w:rsid w:val="004D0295"/>
    <w:rsid w:val="004D0382"/>
    <w:rsid w:val="004D03AC"/>
    <w:rsid w:val="004D040A"/>
    <w:rsid w:val="004D04A8"/>
    <w:rsid w:val="004D0528"/>
    <w:rsid w:val="004D063A"/>
    <w:rsid w:val="004D06EB"/>
    <w:rsid w:val="004D0855"/>
    <w:rsid w:val="004D089D"/>
    <w:rsid w:val="004D0900"/>
    <w:rsid w:val="004D0A07"/>
    <w:rsid w:val="004D0AAE"/>
    <w:rsid w:val="004D0B67"/>
    <w:rsid w:val="004D0BEB"/>
    <w:rsid w:val="004D0CD7"/>
    <w:rsid w:val="004D0EA3"/>
    <w:rsid w:val="004D0F54"/>
    <w:rsid w:val="004D0F9B"/>
    <w:rsid w:val="004D12AB"/>
    <w:rsid w:val="004D12B0"/>
    <w:rsid w:val="004D12E9"/>
    <w:rsid w:val="004D1312"/>
    <w:rsid w:val="004D1452"/>
    <w:rsid w:val="004D14CC"/>
    <w:rsid w:val="004D1649"/>
    <w:rsid w:val="004D16A6"/>
    <w:rsid w:val="004D16A9"/>
    <w:rsid w:val="004D1784"/>
    <w:rsid w:val="004D1785"/>
    <w:rsid w:val="004D1821"/>
    <w:rsid w:val="004D19F0"/>
    <w:rsid w:val="004D1A01"/>
    <w:rsid w:val="004D1A39"/>
    <w:rsid w:val="004D1AA4"/>
    <w:rsid w:val="004D1AA8"/>
    <w:rsid w:val="004D1B1E"/>
    <w:rsid w:val="004D1B48"/>
    <w:rsid w:val="004D1D33"/>
    <w:rsid w:val="004D1D96"/>
    <w:rsid w:val="004D1DD7"/>
    <w:rsid w:val="004D1E79"/>
    <w:rsid w:val="004D1ED1"/>
    <w:rsid w:val="004D1FB9"/>
    <w:rsid w:val="004D223E"/>
    <w:rsid w:val="004D22A0"/>
    <w:rsid w:val="004D22FC"/>
    <w:rsid w:val="004D2382"/>
    <w:rsid w:val="004D2400"/>
    <w:rsid w:val="004D2471"/>
    <w:rsid w:val="004D255B"/>
    <w:rsid w:val="004D25B8"/>
    <w:rsid w:val="004D25BE"/>
    <w:rsid w:val="004D28B5"/>
    <w:rsid w:val="004D2911"/>
    <w:rsid w:val="004D2952"/>
    <w:rsid w:val="004D29AE"/>
    <w:rsid w:val="004D29FC"/>
    <w:rsid w:val="004D2A3C"/>
    <w:rsid w:val="004D2AFF"/>
    <w:rsid w:val="004D2B5B"/>
    <w:rsid w:val="004D2BC0"/>
    <w:rsid w:val="004D2BE0"/>
    <w:rsid w:val="004D2CEF"/>
    <w:rsid w:val="004D2D49"/>
    <w:rsid w:val="004D2D6A"/>
    <w:rsid w:val="004D2E33"/>
    <w:rsid w:val="004D2E54"/>
    <w:rsid w:val="004D2E89"/>
    <w:rsid w:val="004D2F6D"/>
    <w:rsid w:val="004D3049"/>
    <w:rsid w:val="004D30BC"/>
    <w:rsid w:val="004D30FB"/>
    <w:rsid w:val="004D31D5"/>
    <w:rsid w:val="004D320E"/>
    <w:rsid w:val="004D32CB"/>
    <w:rsid w:val="004D3318"/>
    <w:rsid w:val="004D33C1"/>
    <w:rsid w:val="004D33E9"/>
    <w:rsid w:val="004D344D"/>
    <w:rsid w:val="004D3584"/>
    <w:rsid w:val="004D35B0"/>
    <w:rsid w:val="004D35D6"/>
    <w:rsid w:val="004D36CE"/>
    <w:rsid w:val="004D36DD"/>
    <w:rsid w:val="004D385B"/>
    <w:rsid w:val="004D391F"/>
    <w:rsid w:val="004D3BAB"/>
    <w:rsid w:val="004D3C31"/>
    <w:rsid w:val="004D3D1F"/>
    <w:rsid w:val="004D3E93"/>
    <w:rsid w:val="004D3F12"/>
    <w:rsid w:val="004D4074"/>
    <w:rsid w:val="004D414E"/>
    <w:rsid w:val="004D4165"/>
    <w:rsid w:val="004D417A"/>
    <w:rsid w:val="004D41FC"/>
    <w:rsid w:val="004D4323"/>
    <w:rsid w:val="004D443B"/>
    <w:rsid w:val="004D44C0"/>
    <w:rsid w:val="004D4544"/>
    <w:rsid w:val="004D4571"/>
    <w:rsid w:val="004D4636"/>
    <w:rsid w:val="004D466B"/>
    <w:rsid w:val="004D4674"/>
    <w:rsid w:val="004D4724"/>
    <w:rsid w:val="004D476A"/>
    <w:rsid w:val="004D48A7"/>
    <w:rsid w:val="004D48D1"/>
    <w:rsid w:val="004D4981"/>
    <w:rsid w:val="004D49D9"/>
    <w:rsid w:val="004D4A14"/>
    <w:rsid w:val="004D4A31"/>
    <w:rsid w:val="004D4B62"/>
    <w:rsid w:val="004D4BDE"/>
    <w:rsid w:val="004D4C24"/>
    <w:rsid w:val="004D4D53"/>
    <w:rsid w:val="004D4DC4"/>
    <w:rsid w:val="004D4ED1"/>
    <w:rsid w:val="004D4EFA"/>
    <w:rsid w:val="004D4F25"/>
    <w:rsid w:val="004D501D"/>
    <w:rsid w:val="004D50BE"/>
    <w:rsid w:val="004D5105"/>
    <w:rsid w:val="004D5127"/>
    <w:rsid w:val="004D520A"/>
    <w:rsid w:val="004D524F"/>
    <w:rsid w:val="004D5309"/>
    <w:rsid w:val="004D5497"/>
    <w:rsid w:val="004D572A"/>
    <w:rsid w:val="004D57E9"/>
    <w:rsid w:val="004D57FB"/>
    <w:rsid w:val="004D58DF"/>
    <w:rsid w:val="004D5951"/>
    <w:rsid w:val="004D59CF"/>
    <w:rsid w:val="004D5AED"/>
    <w:rsid w:val="004D5D0F"/>
    <w:rsid w:val="004D5D88"/>
    <w:rsid w:val="004D5FD8"/>
    <w:rsid w:val="004D5FEC"/>
    <w:rsid w:val="004D60B8"/>
    <w:rsid w:val="004D6112"/>
    <w:rsid w:val="004D617C"/>
    <w:rsid w:val="004D61BA"/>
    <w:rsid w:val="004D61DB"/>
    <w:rsid w:val="004D62BE"/>
    <w:rsid w:val="004D641D"/>
    <w:rsid w:val="004D6447"/>
    <w:rsid w:val="004D64B3"/>
    <w:rsid w:val="004D64F0"/>
    <w:rsid w:val="004D6567"/>
    <w:rsid w:val="004D65A8"/>
    <w:rsid w:val="004D6608"/>
    <w:rsid w:val="004D6744"/>
    <w:rsid w:val="004D6749"/>
    <w:rsid w:val="004D680B"/>
    <w:rsid w:val="004D68BA"/>
    <w:rsid w:val="004D6935"/>
    <w:rsid w:val="004D69DF"/>
    <w:rsid w:val="004D6AB4"/>
    <w:rsid w:val="004D6C28"/>
    <w:rsid w:val="004D6CAB"/>
    <w:rsid w:val="004D6E93"/>
    <w:rsid w:val="004D6F98"/>
    <w:rsid w:val="004D6FD9"/>
    <w:rsid w:val="004D7205"/>
    <w:rsid w:val="004D72B9"/>
    <w:rsid w:val="004D731B"/>
    <w:rsid w:val="004D747E"/>
    <w:rsid w:val="004D7767"/>
    <w:rsid w:val="004D778C"/>
    <w:rsid w:val="004D77CA"/>
    <w:rsid w:val="004D77F0"/>
    <w:rsid w:val="004D78BB"/>
    <w:rsid w:val="004D7918"/>
    <w:rsid w:val="004D7BA4"/>
    <w:rsid w:val="004D7BCB"/>
    <w:rsid w:val="004D7C06"/>
    <w:rsid w:val="004D7CF3"/>
    <w:rsid w:val="004D7D0B"/>
    <w:rsid w:val="004D7D2A"/>
    <w:rsid w:val="004D7E3F"/>
    <w:rsid w:val="004E00A1"/>
    <w:rsid w:val="004E024B"/>
    <w:rsid w:val="004E02D8"/>
    <w:rsid w:val="004E040D"/>
    <w:rsid w:val="004E0417"/>
    <w:rsid w:val="004E052A"/>
    <w:rsid w:val="004E05BF"/>
    <w:rsid w:val="004E0701"/>
    <w:rsid w:val="004E0733"/>
    <w:rsid w:val="004E07F7"/>
    <w:rsid w:val="004E09A8"/>
    <w:rsid w:val="004E0B7B"/>
    <w:rsid w:val="004E0C03"/>
    <w:rsid w:val="004E0C06"/>
    <w:rsid w:val="004E0CE0"/>
    <w:rsid w:val="004E0DBC"/>
    <w:rsid w:val="004E0E56"/>
    <w:rsid w:val="004E0EB2"/>
    <w:rsid w:val="004E0F92"/>
    <w:rsid w:val="004E0F94"/>
    <w:rsid w:val="004E0FB6"/>
    <w:rsid w:val="004E1060"/>
    <w:rsid w:val="004E10A6"/>
    <w:rsid w:val="004E114D"/>
    <w:rsid w:val="004E11DA"/>
    <w:rsid w:val="004E13B9"/>
    <w:rsid w:val="004E1453"/>
    <w:rsid w:val="004E146D"/>
    <w:rsid w:val="004E1489"/>
    <w:rsid w:val="004E157A"/>
    <w:rsid w:val="004E15CD"/>
    <w:rsid w:val="004E16A0"/>
    <w:rsid w:val="004E1759"/>
    <w:rsid w:val="004E1831"/>
    <w:rsid w:val="004E18B3"/>
    <w:rsid w:val="004E18DF"/>
    <w:rsid w:val="004E1959"/>
    <w:rsid w:val="004E1979"/>
    <w:rsid w:val="004E19C0"/>
    <w:rsid w:val="004E1AC8"/>
    <w:rsid w:val="004E1E40"/>
    <w:rsid w:val="004E1F08"/>
    <w:rsid w:val="004E1F61"/>
    <w:rsid w:val="004E20DF"/>
    <w:rsid w:val="004E2223"/>
    <w:rsid w:val="004E229A"/>
    <w:rsid w:val="004E2309"/>
    <w:rsid w:val="004E2390"/>
    <w:rsid w:val="004E24FE"/>
    <w:rsid w:val="004E2628"/>
    <w:rsid w:val="004E285A"/>
    <w:rsid w:val="004E2876"/>
    <w:rsid w:val="004E28F8"/>
    <w:rsid w:val="004E2A3A"/>
    <w:rsid w:val="004E2D29"/>
    <w:rsid w:val="004E2D65"/>
    <w:rsid w:val="004E2D6D"/>
    <w:rsid w:val="004E2E11"/>
    <w:rsid w:val="004E2EAB"/>
    <w:rsid w:val="004E2FAD"/>
    <w:rsid w:val="004E305A"/>
    <w:rsid w:val="004E3164"/>
    <w:rsid w:val="004E316B"/>
    <w:rsid w:val="004E3268"/>
    <w:rsid w:val="004E32A1"/>
    <w:rsid w:val="004E32CC"/>
    <w:rsid w:val="004E3357"/>
    <w:rsid w:val="004E3390"/>
    <w:rsid w:val="004E3483"/>
    <w:rsid w:val="004E3605"/>
    <w:rsid w:val="004E3673"/>
    <w:rsid w:val="004E36E8"/>
    <w:rsid w:val="004E3798"/>
    <w:rsid w:val="004E38B1"/>
    <w:rsid w:val="004E38E3"/>
    <w:rsid w:val="004E391E"/>
    <w:rsid w:val="004E395D"/>
    <w:rsid w:val="004E3D9B"/>
    <w:rsid w:val="004E3EC8"/>
    <w:rsid w:val="004E4210"/>
    <w:rsid w:val="004E4256"/>
    <w:rsid w:val="004E4278"/>
    <w:rsid w:val="004E4351"/>
    <w:rsid w:val="004E4384"/>
    <w:rsid w:val="004E4446"/>
    <w:rsid w:val="004E4468"/>
    <w:rsid w:val="004E44AC"/>
    <w:rsid w:val="004E4515"/>
    <w:rsid w:val="004E4593"/>
    <w:rsid w:val="004E45EB"/>
    <w:rsid w:val="004E45F1"/>
    <w:rsid w:val="004E4662"/>
    <w:rsid w:val="004E495A"/>
    <w:rsid w:val="004E4A07"/>
    <w:rsid w:val="004E4A8D"/>
    <w:rsid w:val="004E4ADA"/>
    <w:rsid w:val="004E4B08"/>
    <w:rsid w:val="004E4D32"/>
    <w:rsid w:val="004E4D7D"/>
    <w:rsid w:val="004E4D8E"/>
    <w:rsid w:val="004E4E30"/>
    <w:rsid w:val="004E4E8B"/>
    <w:rsid w:val="004E4F2C"/>
    <w:rsid w:val="004E4F49"/>
    <w:rsid w:val="004E51DD"/>
    <w:rsid w:val="004E52CE"/>
    <w:rsid w:val="004E533B"/>
    <w:rsid w:val="004E53C1"/>
    <w:rsid w:val="004E5476"/>
    <w:rsid w:val="004E554C"/>
    <w:rsid w:val="004E5586"/>
    <w:rsid w:val="004E55A4"/>
    <w:rsid w:val="004E560D"/>
    <w:rsid w:val="004E5659"/>
    <w:rsid w:val="004E568B"/>
    <w:rsid w:val="004E583E"/>
    <w:rsid w:val="004E58D5"/>
    <w:rsid w:val="004E59A1"/>
    <w:rsid w:val="004E5A50"/>
    <w:rsid w:val="004E5A52"/>
    <w:rsid w:val="004E5A90"/>
    <w:rsid w:val="004E5AF7"/>
    <w:rsid w:val="004E5BAE"/>
    <w:rsid w:val="004E5C63"/>
    <w:rsid w:val="004E5C83"/>
    <w:rsid w:val="004E5CFE"/>
    <w:rsid w:val="004E5D92"/>
    <w:rsid w:val="004E5F3C"/>
    <w:rsid w:val="004E60FD"/>
    <w:rsid w:val="004E6204"/>
    <w:rsid w:val="004E6297"/>
    <w:rsid w:val="004E635A"/>
    <w:rsid w:val="004E6376"/>
    <w:rsid w:val="004E6446"/>
    <w:rsid w:val="004E6508"/>
    <w:rsid w:val="004E651F"/>
    <w:rsid w:val="004E660C"/>
    <w:rsid w:val="004E6675"/>
    <w:rsid w:val="004E66D4"/>
    <w:rsid w:val="004E67B5"/>
    <w:rsid w:val="004E6833"/>
    <w:rsid w:val="004E68A9"/>
    <w:rsid w:val="004E68BC"/>
    <w:rsid w:val="004E6937"/>
    <w:rsid w:val="004E69D9"/>
    <w:rsid w:val="004E6A03"/>
    <w:rsid w:val="004E6A34"/>
    <w:rsid w:val="004E6A7C"/>
    <w:rsid w:val="004E6B51"/>
    <w:rsid w:val="004E6B66"/>
    <w:rsid w:val="004E6BAF"/>
    <w:rsid w:val="004E6DBC"/>
    <w:rsid w:val="004E6E89"/>
    <w:rsid w:val="004E6ED5"/>
    <w:rsid w:val="004E6EE3"/>
    <w:rsid w:val="004E6F00"/>
    <w:rsid w:val="004E6FD5"/>
    <w:rsid w:val="004E7165"/>
    <w:rsid w:val="004E71BF"/>
    <w:rsid w:val="004E72D2"/>
    <w:rsid w:val="004E732D"/>
    <w:rsid w:val="004E743D"/>
    <w:rsid w:val="004E74CD"/>
    <w:rsid w:val="004E7634"/>
    <w:rsid w:val="004E7672"/>
    <w:rsid w:val="004E7945"/>
    <w:rsid w:val="004E79B7"/>
    <w:rsid w:val="004E7A51"/>
    <w:rsid w:val="004E7CF6"/>
    <w:rsid w:val="004E7CFC"/>
    <w:rsid w:val="004E7EF0"/>
    <w:rsid w:val="004E7F55"/>
    <w:rsid w:val="004F006F"/>
    <w:rsid w:val="004F03E6"/>
    <w:rsid w:val="004F0424"/>
    <w:rsid w:val="004F04AF"/>
    <w:rsid w:val="004F04C6"/>
    <w:rsid w:val="004F0518"/>
    <w:rsid w:val="004F0691"/>
    <w:rsid w:val="004F071E"/>
    <w:rsid w:val="004F0793"/>
    <w:rsid w:val="004F07EF"/>
    <w:rsid w:val="004F0850"/>
    <w:rsid w:val="004F0974"/>
    <w:rsid w:val="004F09B7"/>
    <w:rsid w:val="004F09C0"/>
    <w:rsid w:val="004F0A6B"/>
    <w:rsid w:val="004F0A90"/>
    <w:rsid w:val="004F0BFA"/>
    <w:rsid w:val="004F0D2C"/>
    <w:rsid w:val="004F0D3B"/>
    <w:rsid w:val="004F0D5C"/>
    <w:rsid w:val="004F0D63"/>
    <w:rsid w:val="004F0DE5"/>
    <w:rsid w:val="004F0FB9"/>
    <w:rsid w:val="004F0FEC"/>
    <w:rsid w:val="004F10BB"/>
    <w:rsid w:val="004F1132"/>
    <w:rsid w:val="004F1181"/>
    <w:rsid w:val="004F12CB"/>
    <w:rsid w:val="004F12D4"/>
    <w:rsid w:val="004F1308"/>
    <w:rsid w:val="004F1327"/>
    <w:rsid w:val="004F1328"/>
    <w:rsid w:val="004F1373"/>
    <w:rsid w:val="004F137A"/>
    <w:rsid w:val="004F140B"/>
    <w:rsid w:val="004F14BB"/>
    <w:rsid w:val="004F1514"/>
    <w:rsid w:val="004F15BD"/>
    <w:rsid w:val="004F162C"/>
    <w:rsid w:val="004F1706"/>
    <w:rsid w:val="004F1757"/>
    <w:rsid w:val="004F1808"/>
    <w:rsid w:val="004F18AE"/>
    <w:rsid w:val="004F18F8"/>
    <w:rsid w:val="004F1B92"/>
    <w:rsid w:val="004F1B96"/>
    <w:rsid w:val="004F1D89"/>
    <w:rsid w:val="004F1D94"/>
    <w:rsid w:val="004F1DF0"/>
    <w:rsid w:val="004F1E67"/>
    <w:rsid w:val="004F21ED"/>
    <w:rsid w:val="004F2306"/>
    <w:rsid w:val="004F237F"/>
    <w:rsid w:val="004F2414"/>
    <w:rsid w:val="004F24A9"/>
    <w:rsid w:val="004F24FC"/>
    <w:rsid w:val="004F2609"/>
    <w:rsid w:val="004F2867"/>
    <w:rsid w:val="004F28A3"/>
    <w:rsid w:val="004F28F9"/>
    <w:rsid w:val="004F2A18"/>
    <w:rsid w:val="004F2D62"/>
    <w:rsid w:val="004F3056"/>
    <w:rsid w:val="004F3218"/>
    <w:rsid w:val="004F33E2"/>
    <w:rsid w:val="004F3425"/>
    <w:rsid w:val="004F34CF"/>
    <w:rsid w:val="004F3507"/>
    <w:rsid w:val="004F356C"/>
    <w:rsid w:val="004F3687"/>
    <w:rsid w:val="004F3762"/>
    <w:rsid w:val="004F3906"/>
    <w:rsid w:val="004F3D7B"/>
    <w:rsid w:val="004F3DF2"/>
    <w:rsid w:val="004F3E71"/>
    <w:rsid w:val="004F3E7F"/>
    <w:rsid w:val="004F3E83"/>
    <w:rsid w:val="004F4066"/>
    <w:rsid w:val="004F4133"/>
    <w:rsid w:val="004F4173"/>
    <w:rsid w:val="004F4176"/>
    <w:rsid w:val="004F426B"/>
    <w:rsid w:val="004F42C6"/>
    <w:rsid w:val="004F4380"/>
    <w:rsid w:val="004F4383"/>
    <w:rsid w:val="004F4386"/>
    <w:rsid w:val="004F43F6"/>
    <w:rsid w:val="004F44EF"/>
    <w:rsid w:val="004F463A"/>
    <w:rsid w:val="004F48C0"/>
    <w:rsid w:val="004F49E5"/>
    <w:rsid w:val="004F4A7B"/>
    <w:rsid w:val="004F4A98"/>
    <w:rsid w:val="004F4AE6"/>
    <w:rsid w:val="004F4C4A"/>
    <w:rsid w:val="004F4DD3"/>
    <w:rsid w:val="004F4ED9"/>
    <w:rsid w:val="004F5075"/>
    <w:rsid w:val="004F5112"/>
    <w:rsid w:val="004F5268"/>
    <w:rsid w:val="004F529D"/>
    <w:rsid w:val="004F543E"/>
    <w:rsid w:val="004F5500"/>
    <w:rsid w:val="004F565A"/>
    <w:rsid w:val="004F56A2"/>
    <w:rsid w:val="004F575B"/>
    <w:rsid w:val="004F5894"/>
    <w:rsid w:val="004F58B4"/>
    <w:rsid w:val="004F5C2B"/>
    <w:rsid w:val="004F5C30"/>
    <w:rsid w:val="004F5C9B"/>
    <w:rsid w:val="004F5D70"/>
    <w:rsid w:val="004F5DE1"/>
    <w:rsid w:val="004F5FD8"/>
    <w:rsid w:val="004F6089"/>
    <w:rsid w:val="004F61B3"/>
    <w:rsid w:val="004F621A"/>
    <w:rsid w:val="004F626E"/>
    <w:rsid w:val="004F6476"/>
    <w:rsid w:val="004F64E5"/>
    <w:rsid w:val="004F6525"/>
    <w:rsid w:val="004F661C"/>
    <w:rsid w:val="004F6636"/>
    <w:rsid w:val="004F66E4"/>
    <w:rsid w:val="004F6784"/>
    <w:rsid w:val="004F67A0"/>
    <w:rsid w:val="004F68D7"/>
    <w:rsid w:val="004F68DF"/>
    <w:rsid w:val="004F6A58"/>
    <w:rsid w:val="004F6ACB"/>
    <w:rsid w:val="004F6B04"/>
    <w:rsid w:val="004F6B35"/>
    <w:rsid w:val="004F6B53"/>
    <w:rsid w:val="004F6D5B"/>
    <w:rsid w:val="004F6E01"/>
    <w:rsid w:val="004F6F26"/>
    <w:rsid w:val="004F6FD0"/>
    <w:rsid w:val="004F73D9"/>
    <w:rsid w:val="004F73F0"/>
    <w:rsid w:val="004F7485"/>
    <w:rsid w:val="004F74D6"/>
    <w:rsid w:val="004F7598"/>
    <w:rsid w:val="004F7602"/>
    <w:rsid w:val="004F7676"/>
    <w:rsid w:val="004F7697"/>
    <w:rsid w:val="004F76C3"/>
    <w:rsid w:val="004F76EB"/>
    <w:rsid w:val="004F7725"/>
    <w:rsid w:val="004F77F3"/>
    <w:rsid w:val="004F78EF"/>
    <w:rsid w:val="004F792F"/>
    <w:rsid w:val="004F795C"/>
    <w:rsid w:val="004F7A04"/>
    <w:rsid w:val="004F7AD1"/>
    <w:rsid w:val="004F7BE2"/>
    <w:rsid w:val="004F7CE9"/>
    <w:rsid w:val="004F7D0F"/>
    <w:rsid w:val="004F7D4D"/>
    <w:rsid w:val="004F7DF9"/>
    <w:rsid w:val="004F7E41"/>
    <w:rsid w:val="004F7E8D"/>
    <w:rsid w:val="004F7F27"/>
    <w:rsid w:val="004F7F50"/>
    <w:rsid w:val="004F7FDD"/>
    <w:rsid w:val="00500022"/>
    <w:rsid w:val="005000F5"/>
    <w:rsid w:val="005001AD"/>
    <w:rsid w:val="005002C4"/>
    <w:rsid w:val="0050033B"/>
    <w:rsid w:val="0050036C"/>
    <w:rsid w:val="005003EC"/>
    <w:rsid w:val="005005C5"/>
    <w:rsid w:val="005005CF"/>
    <w:rsid w:val="0050086F"/>
    <w:rsid w:val="005008B4"/>
    <w:rsid w:val="005008CA"/>
    <w:rsid w:val="00500A1C"/>
    <w:rsid w:val="00500A33"/>
    <w:rsid w:val="00500A51"/>
    <w:rsid w:val="00500A78"/>
    <w:rsid w:val="00500D69"/>
    <w:rsid w:val="00500D9B"/>
    <w:rsid w:val="00500F0C"/>
    <w:rsid w:val="00501077"/>
    <w:rsid w:val="0050107A"/>
    <w:rsid w:val="0050107E"/>
    <w:rsid w:val="00501099"/>
    <w:rsid w:val="0050118B"/>
    <w:rsid w:val="005012C6"/>
    <w:rsid w:val="005012F2"/>
    <w:rsid w:val="00501502"/>
    <w:rsid w:val="005015AA"/>
    <w:rsid w:val="00501623"/>
    <w:rsid w:val="00501784"/>
    <w:rsid w:val="00501798"/>
    <w:rsid w:val="00501990"/>
    <w:rsid w:val="00501A67"/>
    <w:rsid w:val="00501B45"/>
    <w:rsid w:val="00501CF4"/>
    <w:rsid w:val="00501CF8"/>
    <w:rsid w:val="00501DDE"/>
    <w:rsid w:val="00501EAB"/>
    <w:rsid w:val="00501F1E"/>
    <w:rsid w:val="00502041"/>
    <w:rsid w:val="0050224C"/>
    <w:rsid w:val="00502410"/>
    <w:rsid w:val="00502574"/>
    <w:rsid w:val="0050259C"/>
    <w:rsid w:val="005025FB"/>
    <w:rsid w:val="005028F9"/>
    <w:rsid w:val="0050291A"/>
    <w:rsid w:val="00502944"/>
    <w:rsid w:val="00502AE5"/>
    <w:rsid w:val="00502AFD"/>
    <w:rsid w:val="00502C23"/>
    <w:rsid w:val="00502E18"/>
    <w:rsid w:val="00502E8D"/>
    <w:rsid w:val="00503118"/>
    <w:rsid w:val="00503141"/>
    <w:rsid w:val="00503189"/>
    <w:rsid w:val="005031EE"/>
    <w:rsid w:val="0050345B"/>
    <w:rsid w:val="00503570"/>
    <w:rsid w:val="00503580"/>
    <w:rsid w:val="0050358A"/>
    <w:rsid w:val="005035DE"/>
    <w:rsid w:val="00503640"/>
    <w:rsid w:val="00503648"/>
    <w:rsid w:val="0050373D"/>
    <w:rsid w:val="005037B4"/>
    <w:rsid w:val="005039F7"/>
    <w:rsid w:val="005039FC"/>
    <w:rsid w:val="00503C2F"/>
    <w:rsid w:val="00503E6E"/>
    <w:rsid w:val="00503F5D"/>
    <w:rsid w:val="00503FD0"/>
    <w:rsid w:val="0050414C"/>
    <w:rsid w:val="005041AE"/>
    <w:rsid w:val="00504522"/>
    <w:rsid w:val="005045E7"/>
    <w:rsid w:val="00504637"/>
    <w:rsid w:val="005046BC"/>
    <w:rsid w:val="00504941"/>
    <w:rsid w:val="00504A01"/>
    <w:rsid w:val="00504A5C"/>
    <w:rsid w:val="00504A84"/>
    <w:rsid w:val="00504AD2"/>
    <w:rsid w:val="00504AF0"/>
    <w:rsid w:val="00504BD7"/>
    <w:rsid w:val="00504C58"/>
    <w:rsid w:val="00504CAD"/>
    <w:rsid w:val="00504D6B"/>
    <w:rsid w:val="00504DF0"/>
    <w:rsid w:val="00504E05"/>
    <w:rsid w:val="00504F08"/>
    <w:rsid w:val="00504FD5"/>
    <w:rsid w:val="0050509B"/>
    <w:rsid w:val="00505137"/>
    <w:rsid w:val="00505220"/>
    <w:rsid w:val="0050534E"/>
    <w:rsid w:val="005053D3"/>
    <w:rsid w:val="00505608"/>
    <w:rsid w:val="00505807"/>
    <w:rsid w:val="00505897"/>
    <w:rsid w:val="005059FF"/>
    <w:rsid w:val="00505A1C"/>
    <w:rsid w:val="00505EA3"/>
    <w:rsid w:val="00505EB1"/>
    <w:rsid w:val="0050608E"/>
    <w:rsid w:val="005061A8"/>
    <w:rsid w:val="0050627F"/>
    <w:rsid w:val="00506328"/>
    <w:rsid w:val="0050646B"/>
    <w:rsid w:val="0050657B"/>
    <w:rsid w:val="005065DA"/>
    <w:rsid w:val="0050672C"/>
    <w:rsid w:val="0050672E"/>
    <w:rsid w:val="0050678E"/>
    <w:rsid w:val="00506A92"/>
    <w:rsid w:val="00506C0D"/>
    <w:rsid w:val="00506D4E"/>
    <w:rsid w:val="00506D51"/>
    <w:rsid w:val="00506D75"/>
    <w:rsid w:val="00506F2C"/>
    <w:rsid w:val="005070E6"/>
    <w:rsid w:val="005070F6"/>
    <w:rsid w:val="00507164"/>
    <w:rsid w:val="005071F5"/>
    <w:rsid w:val="00507222"/>
    <w:rsid w:val="00507351"/>
    <w:rsid w:val="0050736E"/>
    <w:rsid w:val="0050738A"/>
    <w:rsid w:val="00507492"/>
    <w:rsid w:val="00507694"/>
    <w:rsid w:val="00507978"/>
    <w:rsid w:val="005079BF"/>
    <w:rsid w:val="00507A20"/>
    <w:rsid w:val="00507AF7"/>
    <w:rsid w:val="00507B68"/>
    <w:rsid w:val="00507C49"/>
    <w:rsid w:val="00507C6B"/>
    <w:rsid w:val="00507CD1"/>
    <w:rsid w:val="00507E37"/>
    <w:rsid w:val="00507E7A"/>
    <w:rsid w:val="00507FFA"/>
    <w:rsid w:val="00510218"/>
    <w:rsid w:val="00510259"/>
    <w:rsid w:val="0051026B"/>
    <w:rsid w:val="005102CF"/>
    <w:rsid w:val="00510359"/>
    <w:rsid w:val="00510387"/>
    <w:rsid w:val="00510448"/>
    <w:rsid w:val="00510707"/>
    <w:rsid w:val="0051095C"/>
    <w:rsid w:val="00510AE5"/>
    <w:rsid w:val="00510C1B"/>
    <w:rsid w:val="00510C33"/>
    <w:rsid w:val="00510CAB"/>
    <w:rsid w:val="00510E58"/>
    <w:rsid w:val="00510F68"/>
    <w:rsid w:val="005111C0"/>
    <w:rsid w:val="005113BD"/>
    <w:rsid w:val="005114BD"/>
    <w:rsid w:val="0051158D"/>
    <w:rsid w:val="005115A7"/>
    <w:rsid w:val="00511667"/>
    <w:rsid w:val="00511757"/>
    <w:rsid w:val="0051188D"/>
    <w:rsid w:val="00511B36"/>
    <w:rsid w:val="00511B89"/>
    <w:rsid w:val="00511BC4"/>
    <w:rsid w:val="00511C14"/>
    <w:rsid w:val="00511C41"/>
    <w:rsid w:val="00511C4F"/>
    <w:rsid w:val="00511C89"/>
    <w:rsid w:val="00511CA1"/>
    <w:rsid w:val="00511E2D"/>
    <w:rsid w:val="00511FE7"/>
    <w:rsid w:val="00512097"/>
    <w:rsid w:val="005120AA"/>
    <w:rsid w:val="00512247"/>
    <w:rsid w:val="005122AE"/>
    <w:rsid w:val="0051248D"/>
    <w:rsid w:val="005126CF"/>
    <w:rsid w:val="00512809"/>
    <w:rsid w:val="00512905"/>
    <w:rsid w:val="005129BD"/>
    <w:rsid w:val="00512A17"/>
    <w:rsid w:val="00512AF4"/>
    <w:rsid w:val="00512C6F"/>
    <w:rsid w:val="00512CBD"/>
    <w:rsid w:val="00512CCC"/>
    <w:rsid w:val="00512D38"/>
    <w:rsid w:val="00512DA4"/>
    <w:rsid w:val="00512DBF"/>
    <w:rsid w:val="00512E74"/>
    <w:rsid w:val="00512EED"/>
    <w:rsid w:val="00513079"/>
    <w:rsid w:val="00513081"/>
    <w:rsid w:val="00513186"/>
    <w:rsid w:val="0051332F"/>
    <w:rsid w:val="0051336C"/>
    <w:rsid w:val="005135C6"/>
    <w:rsid w:val="005136D3"/>
    <w:rsid w:val="00513743"/>
    <w:rsid w:val="0051375B"/>
    <w:rsid w:val="005137C8"/>
    <w:rsid w:val="00513921"/>
    <w:rsid w:val="00513A90"/>
    <w:rsid w:val="00513AF2"/>
    <w:rsid w:val="00513B65"/>
    <w:rsid w:val="00513C5F"/>
    <w:rsid w:val="00513C6D"/>
    <w:rsid w:val="00513C8C"/>
    <w:rsid w:val="00513D9A"/>
    <w:rsid w:val="00513DB4"/>
    <w:rsid w:val="00513E59"/>
    <w:rsid w:val="00513F73"/>
    <w:rsid w:val="00513F8C"/>
    <w:rsid w:val="00513FE8"/>
    <w:rsid w:val="0051405A"/>
    <w:rsid w:val="005141D1"/>
    <w:rsid w:val="0051423E"/>
    <w:rsid w:val="005142A8"/>
    <w:rsid w:val="00514334"/>
    <w:rsid w:val="0051445E"/>
    <w:rsid w:val="005144E5"/>
    <w:rsid w:val="00514528"/>
    <w:rsid w:val="005145B0"/>
    <w:rsid w:val="005146DE"/>
    <w:rsid w:val="00514725"/>
    <w:rsid w:val="0051473C"/>
    <w:rsid w:val="00514758"/>
    <w:rsid w:val="0051477A"/>
    <w:rsid w:val="005147DF"/>
    <w:rsid w:val="0051480D"/>
    <w:rsid w:val="0051491A"/>
    <w:rsid w:val="00514979"/>
    <w:rsid w:val="00514A1B"/>
    <w:rsid w:val="00514CB4"/>
    <w:rsid w:val="00514CF3"/>
    <w:rsid w:val="00514D16"/>
    <w:rsid w:val="00514D77"/>
    <w:rsid w:val="00514E0E"/>
    <w:rsid w:val="00514E15"/>
    <w:rsid w:val="0051504A"/>
    <w:rsid w:val="005151F7"/>
    <w:rsid w:val="00515323"/>
    <w:rsid w:val="005153A3"/>
    <w:rsid w:val="005154F6"/>
    <w:rsid w:val="005156DA"/>
    <w:rsid w:val="00515721"/>
    <w:rsid w:val="00515736"/>
    <w:rsid w:val="0051588E"/>
    <w:rsid w:val="005158F0"/>
    <w:rsid w:val="00515900"/>
    <w:rsid w:val="005159B9"/>
    <w:rsid w:val="005159F9"/>
    <w:rsid w:val="00515A61"/>
    <w:rsid w:val="00515AF9"/>
    <w:rsid w:val="00515B45"/>
    <w:rsid w:val="00515B94"/>
    <w:rsid w:val="00515C3D"/>
    <w:rsid w:val="00515E56"/>
    <w:rsid w:val="00515E58"/>
    <w:rsid w:val="00515F79"/>
    <w:rsid w:val="00515FDD"/>
    <w:rsid w:val="00515FE8"/>
    <w:rsid w:val="005160AD"/>
    <w:rsid w:val="00516196"/>
    <w:rsid w:val="005162A3"/>
    <w:rsid w:val="00516306"/>
    <w:rsid w:val="0051646B"/>
    <w:rsid w:val="005164B8"/>
    <w:rsid w:val="0051655C"/>
    <w:rsid w:val="005165CB"/>
    <w:rsid w:val="00516610"/>
    <w:rsid w:val="0051664B"/>
    <w:rsid w:val="00516696"/>
    <w:rsid w:val="005168A0"/>
    <w:rsid w:val="00516AE6"/>
    <w:rsid w:val="00516B59"/>
    <w:rsid w:val="00516BB3"/>
    <w:rsid w:val="00516C3C"/>
    <w:rsid w:val="00516DC7"/>
    <w:rsid w:val="00516E9D"/>
    <w:rsid w:val="00516EB5"/>
    <w:rsid w:val="00516F82"/>
    <w:rsid w:val="00516FFA"/>
    <w:rsid w:val="00517079"/>
    <w:rsid w:val="00517166"/>
    <w:rsid w:val="005171AF"/>
    <w:rsid w:val="005171E4"/>
    <w:rsid w:val="00517376"/>
    <w:rsid w:val="005173F5"/>
    <w:rsid w:val="00517492"/>
    <w:rsid w:val="005174FA"/>
    <w:rsid w:val="0051754B"/>
    <w:rsid w:val="005175BA"/>
    <w:rsid w:val="005175DA"/>
    <w:rsid w:val="00517793"/>
    <w:rsid w:val="0051790C"/>
    <w:rsid w:val="00517924"/>
    <w:rsid w:val="005179D9"/>
    <w:rsid w:val="00517A67"/>
    <w:rsid w:val="00517E6B"/>
    <w:rsid w:val="00517FDE"/>
    <w:rsid w:val="005200D3"/>
    <w:rsid w:val="005201AD"/>
    <w:rsid w:val="005202F6"/>
    <w:rsid w:val="00520428"/>
    <w:rsid w:val="005204E7"/>
    <w:rsid w:val="0052053F"/>
    <w:rsid w:val="0052060F"/>
    <w:rsid w:val="005207F4"/>
    <w:rsid w:val="0052081E"/>
    <w:rsid w:val="00520897"/>
    <w:rsid w:val="005208D5"/>
    <w:rsid w:val="005209A2"/>
    <w:rsid w:val="005209A5"/>
    <w:rsid w:val="005209C8"/>
    <w:rsid w:val="00520A7D"/>
    <w:rsid w:val="00520A9F"/>
    <w:rsid w:val="00520AF0"/>
    <w:rsid w:val="00520D1F"/>
    <w:rsid w:val="00520E32"/>
    <w:rsid w:val="00520E68"/>
    <w:rsid w:val="00521190"/>
    <w:rsid w:val="0052123D"/>
    <w:rsid w:val="00521348"/>
    <w:rsid w:val="005213FE"/>
    <w:rsid w:val="00521588"/>
    <w:rsid w:val="005216EA"/>
    <w:rsid w:val="005217EE"/>
    <w:rsid w:val="00521844"/>
    <w:rsid w:val="00521867"/>
    <w:rsid w:val="0052186E"/>
    <w:rsid w:val="0052189D"/>
    <w:rsid w:val="00521A5E"/>
    <w:rsid w:val="00521AAF"/>
    <w:rsid w:val="00521B0B"/>
    <w:rsid w:val="00521B0D"/>
    <w:rsid w:val="00521B1C"/>
    <w:rsid w:val="00521BAC"/>
    <w:rsid w:val="00521C0A"/>
    <w:rsid w:val="00521C84"/>
    <w:rsid w:val="00521E2E"/>
    <w:rsid w:val="00521E38"/>
    <w:rsid w:val="00521E48"/>
    <w:rsid w:val="00521F1F"/>
    <w:rsid w:val="005221CA"/>
    <w:rsid w:val="005224FB"/>
    <w:rsid w:val="0052255C"/>
    <w:rsid w:val="00522561"/>
    <w:rsid w:val="005225E6"/>
    <w:rsid w:val="00522677"/>
    <w:rsid w:val="005226C3"/>
    <w:rsid w:val="005227DA"/>
    <w:rsid w:val="005228CC"/>
    <w:rsid w:val="00522A5F"/>
    <w:rsid w:val="00522A90"/>
    <w:rsid w:val="00522B34"/>
    <w:rsid w:val="00522BB6"/>
    <w:rsid w:val="00522BC3"/>
    <w:rsid w:val="00522BE2"/>
    <w:rsid w:val="00522BEA"/>
    <w:rsid w:val="00522D4B"/>
    <w:rsid w:val="00522E81"/>
    <w:rsid w:val="00522FA5"/>
    <w:rsid w:val="00522FC4"/>
    <w:rsid w:val="00523008"/>
    <w:rsid w:val="00523040"/>
    <w:rsid w:val="005230EA"/>
    <w:rsid w:val="00523113"/>
    <w:rsid w:val="0052319B"/>
    <w:rsid w:val="005231B8"/>
    <w:rsid w:val="00523252"/>
    <w:rsid w:val="005232FE"/>
    <w:rsid w:val="005233E0"/>
    <w:rsid w:val="00523405"/>
    <w:rsid w:val="005236B9"/>
    <w:rsid w:val="005236ED"/>
    <w:rsid w:val="005236FD"/>
    <w:rsid w:val="005237F7"/>
    <w:rsid w:val="00523826"/>
    <w:rsid w:val="00523870"/>
    <w:rsid w:val="005238E0"/>
    <w:rsid w:val="00523920"/>
    <w:rsid w:val="0052393B"/>
    <w:rsid w:val="0052396E"/>
    <w:rsid w:val="00523A55"/>
    <w:rsid w:val="00523D8E"/>
    <w:rsid w:val="00523DAD"/>
    <w:rsid w:val="00523DDB"/>
    <w:rsid w:val="00523F38"/>
    <w:rsid w:val="00523FBB"/>
    <w:rsid w:val="00524094"/>
    <w:rsid w:val="005240A7"/>
    <w:rsid w:val="005241B0"/>
    <w:rsid w:val="0052437F"/>
    <w:rsid w:val="00524398"/>
    <w:rsid w:val="00524494"/>
    <w:rsid w:val="00524594"/>
    <w:rsid w:val="005248FD"/>
    <w:rsid w:val="00524A19"/>
    <w:rsid w:val="00524AD4"/>
    <w:rsid w:val="00524B30"/>
    <w:rsid w:val="00524C94"/>
    <w:rsid w:val="00524D11"/>
    <w:rsid w:val="00524D3B"/>
    <w:rsid w:val="00524DC4"/>
    <w:rsid w:val="00524DDA"/>
    <w:rsid w:val="00524E45"/>
    <w:rsid w:val="00524EF6"/>
    <w:rsid w:val="00524F10"/>
    <w:rsid w:val="00524F91"/>
    <w:rsid w:val="00524FE2"/>
    <w:rsid w:val="00525086"/>
    <w:rsid w:val="005250B5"/>
    <w:rsid w:val="005252D1"/>
    <w:rsid w:val="005252D7"/>
    <w:rsid w:val="00525309"/>
    <w:rsid w:val="005253A4"/>
    <w:rsid w:val="005253B1"/>
    <w:rsid w:val="0052549C"/>
    <w:rsid w:val="0052556C"/>
    <w:rsid w:val="005255C0"/>
    <w:rsid w:val="005255E4"/>
    <w:rsid w:val="00525901"/>
    <w:rsid w:val="00525969"/>
    <w:rsid w:val="005259D3"/>
    <w:rsid w:val="00525BAD"/>
    <w:rsid w:val="00525C2B"/>
    <w:rsid w:val="00525C35"/>
    <w:rsid w:val="00525D92"/>
    <w:rsid w:val="00525DE0"/>
    <w:rsid w:val="00525EA1"/>
    <w:rsid w:val="00525EA3"/>
    <w:rsid w:val="00525EA4"/>
    <w:rsid w:val="00526197"/>
    <w:rsid w:val="005261B0"/>
    <w:rsid w:val="005261CA"/>
    <w:rsid w:val="00526262"/>
    <w:rsid w:val="0052627D"/>
    <w:rsid w:val="00526319"/>
    <w:rsid w:val="0052643F"/>
    <w:rsid w:val="005264C6"/>
    <w:rsid w:val="005265D7"/>
    <w:rsid w:val="0052665A"/>
    <w:rsid w:val="005266ED"/>
    <w:rsid w:val="00526725"/>
    <w:rsid w:val="00526828"/>
    <w:rsid w:val="00526986"/>
    <w:rsid w:val="005269C0"/>
    <w:rsid w:val="00526ABC"/>
    <w:rsid w:val="00526B4D"/>
    <w:rsid w:val="00526BFA"/>
    <w:rsid w:val="00526C70"/>
    <w:rsid w:val="00526D0D"/>
    <w:rsid w:val="00526D6B"/>
    <w:rsid w:val="00526E46"/>
    <w:rsid w:val="00526EDF"/>
    <w:rsid w:val="00526F1D"/>
    <w:rsid w:val="00526F36"/>
    <w:rsid w:val="00526F73"/>
    <w:rsid w:val="005271BD"/>
    <w:rsid w:val="005271DC"/>
    <w:rsid w:val="0052722D"/>
    <w:rsid w:val="00527232"/>
    <w:rsid w:val="0052731F"/>
    <w:rsid w:val="005274D0"/>
    <w:rsid w:val="00527518"/>
    <w:rsid w:val="0052760F"/>
    <w:rsid w:val="005276BF"/>
    <w:rsid w:val="00527AA6"/>
    <w:rsid w:val="00527B80"/>
    <w:rsid w:val="00527B9A"/>
    <w:rsid w:val="00527BD4"/>
    <w:rsid w:val="00527C19"/>
    <w:rsid w:val="00527C51"/>
    <w:rsid w:val="00527C5E"/>
    <w:rsid w:val="00527C8A"/>
    <w:rsid w:val="00527C93"/>
    <w:rsid w:val="00527D17"/>
    <w:rsid w:val="00527D27"/>
    <w:rsid w:val="00527D38"/>
    <w:rsid w:val="00527DB6"/>
    <w:rsid w:val="00527EF1"/>
    <w:rsid w:val="005300BC"/>
    <w:rsid w:val="005300DD"/>
    <w:rsid w:val="005302FD"/>
    <w:rsid w:val="00530312"/>
    <w:rsid w:val="00530491"/>
    <w:rsid w:val="005304E2"/>
    <w:rsid w:val="005304E4"/>
    <w:rsid w:val="0053057C"/>
    <w:rsid w:val="00530585"/>
    <w:rsid w:val="005305FE"/>
    <w:rsid w:val="00530750"/>
    <w:rsid w:val="005307EB"/>
    <w:rsid w:val="00530809"/>
    <w:rsid w:val="0053083D"/>
    <w:rsid w:val="0053088E"/>
    <w:rsid w:val="005308E0"/>
    <w:rsid w:val="005308F0"/>
    <w:rsid w:val="00530906"/>
    <w:rsid w:val="0053094D"/>
    <w:rsid w:val="00530A00"/>
    <w:rsid w:val="00530CA2"/>
    <w:rsid w:val="00530EB1"/>
    <w:rsid w:val="00530F88"/>
    <w:rsid w:val="00530FCA"/>
    <w:rsid w:val="00530FDD"/>
    <w:rsid w:val="0053122C"/>
    <w:rsid w:val="0053127F"/>
    <w:rsid w:val="0053139F"/>
    <w:rsid w:val="00531405"/>
    <w:rsid w:val="005314B1"/>
    <w:rsid w:val="00531505"/>
    <w:rsid w:val="0053162D"/>
    <w:rsid w:val="0053167B"/>
    <w:rsid w:val="00531723"/>
    <w:rsid w:val="0053175B"/>
    <w:rsid w:val="00531762"/>
    <w:rsid w:val="0053176B"/>
    <w:rsid w:val="005317C3"/>
    <w:rsid w:val="00531893"/>
    <w:rsid w:val="0053198B"/>
    <w:rsid w:val="0053199E"/>
    <w:rsid w:val="00531AF5"/>
    <w:rsid w:val="00531BF3"/>
    <w:rsid w:val="00531C32"/>
    <w:rsid w:val="00531CE9"/>
    <w:rsid w:val="00531DBF"/>
    <w:rsid w:val="00531DE0"/>
    <w:rsid w:val="00531F04"/>
    <w:rsid w:val="005320F4"/>
    <w:rsid w:val="0053211F"/>
    <w:rsid w:val="005325C7"/>
    <w:rsid w:val="0053267E"/>
    <w:rsid w:val="00532687"/>
    <w:rsid w:val="005328FF"/>
    <w:rsid w:val="00532C23"/>
    <w:rsid w:val="00532CD2"/>
    <w:rsid w:val="00532D00"/>
    <w:rsid w:val="00532DF4"/>
    <w:rsid w:val="00532E3A"/>
    <w:rsid w:val="00532E87"/>
    <w:rsid w:val="00532E9B"/>
    <w:rsid w:val="00532EAC"/>
    <w:rsid w:val="00532EF1"/>
    <w:rsid w:val="00532F0A"/>
    <w:rsid w:val="00532F13"/>
    <w:rsid w:val="0053312A"/>
    <w:rsid w:val="005331A2"/>
    <w:rsid w:val="0053329E"/>
    <w:rsid w:val="00533365"/>
    <w:rsid w:val="00533401"/>
    <w:rsid w:val="005334B1"/>
    <w:rsid w:val="0053350B"/>
    <w:rsid w:val="00533632"/>
    <w:rsid w:val="005336E4"/>
    <w:rsid w:val="00533716"/>
    <w:rsid w:val="00533845"/>
    <w:rsid w:val="00533870"/>
    <w:rsid w:val="005338E7"/>
    <w:rsid w:val="005339FB"/>
    <w:rsid w:val="00533A7D"/>
    <w:rsid w:val="00533A99"/>
    <w:rsid w:val="00533AC5"/>
    <w:rsid w:val="00533B91"/>
    <w:rsid w:val="00533CD0"/>
    <w:rsid w:val="00533D85"/>
    <w:rsid w:val="00533E64"/>
    <w:rsid w:val="00533EF8"/>
    <w:rsid w:val="005340C0"/>
    <w:rsid w:val="00534205"/>
    <w:rsid w:val="00534271"/>
    <w:rsid w:val="005342C7"/>
    <w:rsid w:val="00534381"/>
    <w:rsid w:val="005343BD"/>
    <w:rsid w:val="005343D1"/>
    <w:rsid w:val="00534440"/>
    <w:rsid w:val="005344AB"/>
    <w:rsid w:val="005344E7"/>
    <w:rsid w:val="0053479C"/>
    <w:rsid w:val="005347B1"/>
    <w:rsid w:val="005348A2"/>
    <w:rsid w:val="005348D0"/>
    <w:rsid w:val="00534B45"/>
    <w:rsid w:val="00534C8C"/>
    <w:rsid w:val="00534D2F"/>
    <w:rsid w:val="00534F9D"/>
    <w:rsid w:val="00534FFD"/>
    <w:rsid w:val="00535054"/>
    <w:rsid w:val="00535185"/>
    <w:rsid w:val="005352AF"/>
    <w:rsid w:val="00535340"/>
    <w:rsid w:val="00535354"/>
    <w:rsid w:val="0053537B"/>
    <w:rsid w:val="005354DD"/>
    <w:rsid w:val="0053558E"/>
    <w:rsid w:val="005357FE"/>
    <w:rsid w:val="005358C5"/>
    <w:rsid w:val="005358CA"/>
    <w:rsid w:val="00535913"/>
    <w:rsid w:val="005359F1"/>
    <w:rsid w:val="00535A86"/>
    <w:rsid w:val="00535A8B"/>
    <w:rsid w:val="00535B8E"/>
    <w:rsid w:val="00535DD1"/>
    <w:rsid w:val="00535F23"/>
    <w:rsid w:val="00535F30"/>
    <w:rsid w:val="00536026"/>
    <w:rsid w:val="0053612A"/>
    <w:rsid w:val="00536178"/>
    <w:rsid w:val="00536205"/>
    <w:rsid w:val="005363EA"/>
    <w:rsid w:val="005364C8"/>
    <w:rsid w:val="00536567"/>
    <w:rsid w:val="005365C0"/>
    <w:rsid w:val="00536648"/>
    <w:rsid w:val="00536656"/>
    <w:rsid w:val="005367E3"/>
    <w:rsid w:val="00536811"/>
    <w:rsid w:val="0053685D"/>
    <w:rsid w:val="005368B8"/>
    <w:rsid w:val="005369FD"/>
    <w:rsid w:val="00536AA5"/>
    <w:rsid w:val="00536C11"/>
    <w:rsid w:val="00536CF2"/>
    <w:rsid w:val="00536E15"/>
    <w:rsid w:val="00536EFF"/>
    <w:rsid w:val="00537402"/>
    <w:rsid w:val="00537501"/>
    <w:rsid w:val="005375D6"/>
    <w:rsid w:val="0053762F"/>
    <w:rsid w:val="005376EA"/>
    <w:rsid w:val="00537800"/>
    <w:rsid w:val="005378E2"/>
    <w:rsid w:val="0053794C"/>
    <w:rsid w:val="00537998"/>
    <w:rsid w:val="00537A18"/>
    <w:rsid w:val="00537A91"/>
    <w:rsid w:val="00537ADA"/>
    <w:rsid w:val="00537DC1"/>
    <w:rsid w:val="00537E4D"/>
    <w:rsid w:val="00537E4E"/>
    <w:rsid w:val="00540153"/>
    <w:rsid w:val="00540155"/>
    <w:rsid w:val="0054017C"/>
    <w:rsid w:val="0054018A"/>
    <w:rsid w:val="005401B8"/>
    <w:rsid w:val="005401BA"/>
    <w:rsid w:val="005401C1"/>
    <w:rsid w:val="005401EB"/>
    <w:rsid w:val="0054020E"/>
    <w:rsid w:val="0054027C"/>
    <w:rsid w:val="005402A7"/>
    <w:rsid w:val="005402D5"/>
    <w:rsid w:val="005402F3"/>
    <w:rsid w:val="005403CE"/>
    <w:rsid w:val="00540481"/>
    <w:rsid w:val="0054050E"/>
    <w:rsid w:val="005405D4"/>
    <w:rsid w:val="0054065A"/>
    <w:rsid w:val="0054088A"/>
    <w:rsid w:val="00540980"/>
    <w:rsid w:val="00540AD1"/>
    <w:rsid w:val="00540B16"/>
    <w:rsid w:val="00540D2B"/>
    <w:rsid w:val="00540D45"/>
    <w:rsid w:val="00540E09"/>
    <w:rsid w:val="00540E37"/>
    <w:rsid w:val="00540E89"/>
    <w:rsid w:val="00540ECC"/>
    <w:rsid w:val="00540FE6"/>
    <w:rsid w:val="0054101A"/>
    <w:rsid w:val="0054110A"/>
    <w:rsid w:val="005411E0"/>
    <w:rsid w:val="00541206"/>
    <w:rsid w:val="00541305"/>
    <w:rsid w:val="00541427"/>
    <w:rsid w:val="00541451"/>
    <w:rsid w:val="0054157D"/>
    <w:rsid w:val="00541642"/>
    <w:rsid w:val="005416A5"/>
    <w:rsid w:val="00541716"/>
    <w:rsid w:val="005417A6"/>
    <w:rsid w:val="005418C4"/>
    <w:rsid w:val="005418DB"/>
    <w:rsid w:val="00541981"/>
    <w:rsid w:val="005419A1"/>
    <w:rsid w:val="005419FF"/>
    <w:rsid w:val="00541BBF"/>
    <w:rsid w:val="005420E1"/>
    <w:rsid w:val="00542118"/>
    <w:rsid w:val="00542138"/>
    <w:rsid w:val="00542234"/>
    <w:rsid w:val="0054226C"/>
    <w:rsid w:val="005423B5"/>
    <w:rsid w:val="005423DF"/>
    <w:rsid w:val="005423E5"/>
    <w:rsid w:val="005424C2"/>
    <w:rsid w:val="005424D8"/>
    <w:rsid w:val="005424FD"/>
    <w:rsid w:val="00542B70"/>
    <w:rsid w:val="00542C5C"/>
    <w:rsid w:val="00542CF6"/>
    <w:rsid w:val="00542DA3"/>
    <w:rsid w:val="00542EF8"/>
    <w:rsid w:val="00542F68"/>
    <w:rsid w:val="00542FA5"/>
    <w:rsid w:val="005430F1"/>
    <w:rsid w:val="00543189"/>
    <w:rsid w:val="005431BD"/>
    <w:rsid w:val="0054324F"/>
    <w:rsid w:val="00543334"/>
    <w:rsid w:val="005433AD"/>
    <w:rsid w:val="0054343D"/>
    <w:rsid w:val="00543727"/>
    <w:rsid w:val="005437A3"/>
    <w:rsid w:val="005437B0"/>
    <w:rsid w:val="005437CB"/>
    <w:rsid w:val="00543818"/>
    <w:rsid w:val="0054397A"/>
    <w:rsid w:val="005439D4"/>
    <w:rsid w:val="00543A78"/>
    <w:rsid w:val="00543AB7"/>
    <w:rsid w:val="00543B6D"/>
    <w:rsid w:val="00543BFC"/>
    <w:rsid w:val="00543C26"/>
    <w:rsid w:val="00543CE1"/>
    <w:rsid w:val="00543D29"/>
    <w:rsid w:val="00543E66"/>
    <w:rsid w:val="00543E6C"/>
    <w:rsid w:val="00543F07"/>
    <w:rsid w:val="00543F8F"/>
    <w:rsid w:val="00543FAC"/>
    <w:rsid w:val="00543FE0"/>
    <w:rsid w:val="00544037"/>
    <w:rsid w:val="0054415D"/>
    <w:rsid w:val="005441C1"/>
    <w:rsid w:val="005441D5"/>
    <w:rsid w:val="00544384"/>
    <w:rsid w:val="005443B4"/>
    <w:rsid w:val="00544477"/>
    <w:rsid w:val="00544502"/>
    <w:rsid w:val="00544583"/>
    <w:rsid w:val="00544692"/>
    <w:rsid w:val="005446BF"/>
    <w:rsid w:val="00544735"/>
    <w:rsid w:val="005447CD"/>
    <w:rsid w:val="0054484E"/>
    <w:rsid w:val="0054493C"/>
    <w:rsid w:val="0054495E"/>
    <w:rsid w:val="00544A39"/>
    <w:rsid w:val="00544B57"/>
    <w:rsid w:val="00544B5C"/>
    <w:rsid w:val="00544B7F"/>
    <w:rsid w:val="00544BFD"/>
    <w:rsid w:val="00544D4B"/>
    <w:rsid w:val="00544E24"/>
    <w:rsid w:val="0054506D"/>
    <w:rsid w:val="005451E3"/>
    <w:rsid w:val="00545205"/>
    <w:rsid w:val="00545420"/>
    <w:rsid w:val="005454E3"/>
    <w:rsid w:val="005456EC"/>
    <w:rsid w:val="00545808"/>
    <w:rsid w:val="00545989"/>
    <w:rsid w:val="005459CB"/>
    <w:rsid w:val="005459EE"/>
    <w:rsid w:val="00545A2F"/>
    <w:rsid w:val="00545A85"/>
    <w:rsid w:val="00545AA7"/>
    <w:rsid w:val="00545D5C"/>
    <w:rsid w:val="00545FA9"/>
    <w:rsid w:val="0054615A"/>
    <w:rsid w:val="00546249"/>
    <w:rsid w:val="005462E7"/>
    <w:rsid w:val="00546301"/>
    <w:rsid w:val="0054637E"/>
    <w:rsid w:val="00546471"/>
    <w:rsid w:val="00546478"/>
    <w:rsid w:val="00546571"/>
    <w:rsid w:val="00546576"/>
    <w:rsid w:val="0054666F"/>
    <w:rsid w:val="005466B4"/>
    <w:rsid w:val="00546724"/>
    <w:rsid w:val="00546757"/>
    <w:rsid w:val="005467EC"/>
    <w:rsid w:val="0054696D"/>
    <w:rsid w:val="005469A0"/>
    <w:rsid w:val="005469BE"/>
    <w:rsid w:val="005469BF"/>
    <w:rsid w:val="00546A05"/>
    <w:rsid w:val="00546A73"/>
    <w:rsid w:val="00546BE9"/>
    <w:rsid w:val="00546C3E"/>
    <w:rsid w:val="00546C41"/>
    <w:rsid w:val="00546CB0"/>
    <w:rsid w:val="00546D6D"/>
    <w:rsid w:val="00546E1B"/>
    <w:rsid w:val="00546E7B"/>
    <w:rsid w:val="00546F0E"/>
    <w:rsid w:val="00547019"/>
    <w:rsid w:val="00547053"/>
    <w:rsid w:val="00547116"/>
    <w:rsid w:val="005471E2"/>
    <w:rsid w:val="005473C5"/>
    <w:rsid w:val="00547431"/>
    <w:rsid w:val="00547493"/>
    <w:rsid w:val="005474BE"/>
    <w:rsid w:val="005474FA"/>
    <w:rsid w:val="00547654"/>
    <w:rsid w:val="00547709"/>
    <w:rsid w:val="0054788A"/>
    <w:rsid w:val="00547896"/>
    <w:rsid w:val="0054792F"/>
    <w:rsid w:val="00547AD5"/>
    <w:rsid w:val="00547B04"/>
    <w:rsid w:val="00547BFC"/>
    <w:rsid w:val="00547C10"/>
    <w:rsid w:val="00547C49"/>
    <w:rsid w:val="00547CAF"/>
    <w:rsid w:val="00547CD1"/>
    <w:rsid w:val="00547E65"/>
    <w:rsid w:val="00547E8F"/>
    <w:rsid w:val="00550101"/>
    <w:rsid w:val="00550119"/>
    <w:rsid w:val="0055032E"/>
    <w:rsid w:val="0055039D"/>
    <w:rsid w:val="0055042B"/>
    <w:rsid w:val="00550548"/>
    <w:rsid w:val="005505D9"/>
    <w:rsid w:val="005505F3"/>
    <w:rsid w:val="005508BB"/>
    <w:rsid w:val="005508BC"/>
    <w:rsid w:val="005509A2"/>
    <w:rsid w:val="00550A3D"/>
    <w:rsid w:val="00550B40"/>
    <w:rsid w:val="00550C8D"/>
    <w:rsid w:val="00550E4A"/>
    <w:rsid w:val="00550FF6"/>
    <w:rsid w:val="00551006"/>
    <w:rsid w:val="0055117A"/>
    <w:rsid w:val="005514AA"/>
    <w:rsid w:val="00551592"/>
    <w:rsid w:val="005515F7"/>
    <w:rsid w:val="005517D4"/>
    <w:rsid w:val="00551966"/>
    <w:rsid w:val="005519D6"/>
    <w:rsid w:val="00551A66"/>
    <w:rsid w:val="00551AEF"/>
    <w:rsid w:val="00551B39"/>
    <w:rsid w:val="00551C01"/>
    <w:rsid w:val="00551C4B"/>
    <w:rsid w:val="00551D58"/>
    <w:rsid w:val="00551D82"/>
    <w:rsid w:val="00551E28"/>
    <w:rsid w:val="00551E3D"/>
    <w:rsid w:val="00551E7C"/>
    <w:rsid w:val="00551EC1"/>
    <w:rsid w:val="00551ECA"/>
    <w:rsid w:val="00551F7C"/>
    <w:rsid w:val="00551F95"/>
    <w:rsid w:val="00552063"/>
    <w:rsid w:val="005520A9"/>
    <w:rsid w:val="005520B5"/>
    <w:rsid w:val="00552233"/>
    <w:rsid w:val="00552246"/>
    <w:rsid w:val="00552284"/>
    <w:rsid w:val="00552407"/>
    <w:rsid w:val="0055250F"/>
    <w:rsid w:val="0055253E"/>
    <w:rsid w:val="005525CC"/>
    <w:rsid w:val="0055263E"/>
    <w:rsid w:val="00552648"/>
    <w:rsid w:val="005526A6"/>
    <w:rsid w:val="00552953"/>
    <w:rsid w:val="0055298C"/>
    <w:rsid w:val="00552A2B"/>
    <w:rsid w:val="00552A2E"/>
    <w:rsid w:val="00552A5F"/>
    <w:rsid w:val="00552A74"/>
    <w:rsid w:val="00552B3E"/>
    <w:rsid w:val="00552BE7"/>
    <w:rsid w:val="00552CCF"/>
    <w:rsid w:val="00552E7A"/>
    <w:rsid w:val="00552F2F"/>
    <w:rsid w:val="00552F73"/>
    <w:rsid w:val="005530A7"/>
    <w:rsid w:val="005530C1"/>
    <w:rsid w:val="0055324C"/>
    <w:rsid w:val="00553315"/>
    <w:rsid w:val="00553326"/>
    <w:rsid w:val="0055341C"/>
    <w:rsid w:val="00553539"/>
    <w:rsid w:val="00553791"/>
    <w:rsid w:val="005539B8"/>
    <w:rsid w:val="00553B12"/>
    <w:rsid w:val="00553CD0"/>
    <w:rsid w:val="00553DA2"/>
    <w:rsid w:val="00553E4F"/>
    <w:rsid w:val="00553E5C"/>
    <w:rsid w:val="00553E82"/>
    <w:rsid w:val="00553E87"/>
    <w:rsid w:val="00554069"/>
    <w:rsid w:val="005540A2"/>
    <w:rsid w:val="005540F6"/>
    <w:rsid w:val="0055410D"/>
    <w:rsid w:val="0055414C"/>
    <w:rsid w:val="0055418D"/>
    <w:rsid w:val="005541F9"/>
    <w:rsid w:val="0055423C"/>
    <w:rsid w:val="005542D6"/>
    <w:rsid w:val="0055448A"/>
    <w:rsid w:val="005545A5"/>
    <w:rsid w:val="005546B9"/>
    <w:rsid w:val="00554735"/>
    <w:rsid w:val="005547BB"/>
    <w:rsid w:val="00554829"/>
    <w:rsid w:val="005548E8"/>
    <w:rsid w:val="00554936"/>
    <w:rsid w:val="005549D4"/>
    <w:rsid w:val="00554D40"/>
    <w:rsid w:val="00554D61"/>
    <w:rsid w:val="00554EDD"/>
    <w:rsid w:val="00554F57"/>
    <w:rsid w:val="005550F5"/>
    <w:rsid w:val="005550FC"/>
    <w:rsid w:val="0055510D"/>
    <w:rsid w:val="00555122"/>
    <w:rsid w:val="005551D4"/>
    <w:rsid w:val="00555338"/>
    <w:rsid w:val="005553DF"/>
    <w:rsid w:val="005553E5"/>
    <w:rsid w:val="0055542E"/>
    <w:rsid w:val="00555431"/>
    <w:rsid w:val="0055552E"/>
    <w:rsid w:val="005555DA"/>
    <w:rsid w:val="005555E6"/>
    <w:rsid w:val="00555641"/>
    <w:rsid w:val="005557EF"/>
    <w:rsid w:val="0055582F"/>
    <w:rsid w:val="00555983"/>
    <w:rsid w:val="00555A60"/>
    <w:rsid w:val="00555B2D"/>
    <w:rsid w:val="00555C2E"/>
    <w:rsid w:val="00555CF0"/>
    <w:rsid w:val="00555D67"/>
    <w:rsid w:val="00555D86"/>
    <w:rsid w:val="00555DBC"/>
    <w:rsid w:val="00555E0E"/>
    <w:rsid w:val="00555ECA"/>
    <w:rsid w:val="00555EFE"/>
    <w:rsid w:val="0055631D"/>
    <w:rsid w:val="00556381"/>
    <w:rsid w:val="005563CF"/>
    <w:rsid w:val="00556450"/>
    <w:rsid w:val="00556488"/>
    <w:rsid w:val="005564EC"/>
    <w:rsid w:val="00556515"/>
    <w:rsid w:val="0055658B"/>
    <w:rsid w:val="00556656"/>
    <w:rsid w:val="0055686B"/>
    <w:rsid w:val="00556B06"/>
    <w:rsid w:val="00556B43"/>
    <w:rsid w:val="00556BAA"/>
    <w:rsid w:val="00556BB1"/>
    <w:rsid w:val="00556BFB"/>
    <w:rsid w:val="00556CF4"/>
    <w:rsid w:val="00556D5E"/>
    <w:rsid w:val="00556DA2"/>
    <w:rsid w:val="00556ED7"/>
    <w:rsid w:val="00556F07"/>
    <w:rsid w:val="00556F7D"/>
    <w:rsid w:val="00557031"/>
    <w:rsid w:val="005570FB"/>
    <w:rsid w:val="005571FB"/>
    <w:rsid w:val="00557256"/>
    <w:rsid w:val="00557282"/>
    <w:rsid w:val="005572AD"/>
    <w:rsid w:val="005575B3"/>
    <w:rsid w:val="0055764D"/>
    <w:rsid w:val="00557691"/>
    <w:rsid w:val="00557722"/>
    <w:rsid w:val="0055778F"/>
    <w:rsid w:val="0055784B"/>
    <w:rsid w:val="00557AA0"/>
    <w:rsid w:val="00557AD2"/>
    <w:rsid w:val="00557AD7"/>
    <w:rsid w:val="00557B87"/>
    <w:rsid w:val="00557BD1"/>
    <w:rsid w:val="00557C19"/>
    <w:rsid w:val="0056002C"/>
    <w:rsid w:val="005600EC"/>
    <w:rsid w:val="00560259"/>
    <w:rsid w:val="00560677"/>
    <w:rsid w:val="0056070D"/>
    <w:rsid w:val="00560776"/>
    <w:rsid w:val="005607CD"/>
    <w:rsid w:val="0056080C"/>
    <w:rsid w:val="005609FD"/>
    <w:rsid w:val="00560A6C"/>
    <w:rsid w:val="00560A7E"/>
    <w:rsid w:val="00560B88"/>
    <w:rsid w:val="00560C81"/>
    <w:rsid w:val="00560C98"/>
    <w:rsid w:val="00560C9F"/>
    <w:rsid w:val="00560D62"/>
    <w:rsid w:val="00560D84"/>
    <w:rsid w:val="00560DFA"/>
    <w:rsid w:val="00560E7C"/>
    <w:rsid w:val="0056100C"/>
    <w:rsid w:val="005610D9"/>
    <w:rsid w:val="005611F4"/>
    <w:rsid w:val="00561302"/>
    <w:rsid w:val="00561398"/>
    <w:rsid w:val="005613B7"/>
    <w:rsid w:val="005614C5"/>
    <w:rsid w:val="0056151B"/>
    <w:rsid w:val="00561592"/>
    <w:rsid w:val="0056163F"/>
    <w:rsid w:val="005616DE"/>
    <w:rsid w:val="00561794"/>
    <w:rsid w:val="0056179C"/>
    <w:rsid w:val="00561A98"/>
    <w:rsid w:val="00561B3C"/>
    <w:rsid w:val="00561BA9"/>
    <w:rsid w:val="00561D30"/>
    <w:rsid w:val="00561D4D"/>
    <w:rsid w:val="00561DC5"/>
    <w:rsid w:val="00561E7F"/>
    <w:rsid w:val="005620F9"/>
    <w:rsid w:val="0056214C"/>
    <w:rsid w:val="0056222D"/>
    <w:rsid w:val="00562353"/>
    <w:rsid w:val="0056239E"/>
    <w:rsid w:val="0056240A"/>
    <w:rsid w:val="0056262C"/>
    <w:rsid w:val="00562888"/>
    <w:rsid w:val="00562897"/>
    <w:rsid w:val="00562AB1"/>
    <w:rsid w:val="00562AB7"/>
    <w:rsid w:val="00562AF3"/>
    <w:rsid w:val="00562B57"/>
    <w:rsid w:val="00562D4F"/>
    <w:rsid w:val="00562D5C"/>
    <w:rsid w:val="00562D78"/>
    <w:rsid w:val="00562D92"/>
    <w:rsid w:val="00562E7A"/>
    <w:rsid w:val="00562EEE"/>
    <w:rsid w:val="00563155"/>
    <w:rsid w:val="005631C4"/>
    <w:rsid w:val="0056321A"/>
    <w:rsid w:val="00563294"/>
    <w:rsid w:val="00563295"/>
    <w:rsid w:val="0056331C"/>
    <w:rsid w:val="00563584"/>
    <w:rsid w:val="005635C1"/>
    <w:rsid w:val="00563627"/>
    <w:rsid w:val="00563672"/>
    <w:rsid w:val="005636C0"/>
    <w:rsid w:val="0056374C"/>
    <w:rsid w:val="00563841"/>
    <w:rsid w:val="005638B4"/>
    <w:rsid w:val="00563938"/>
    <w:rsid w:val="00563970"/>
    <w:rsid w:val="00563A11"/>
    <w:rsid w:val="00563BCA"/>
    <w:rsid w:val="00563BCC"/>
    <w:rsid w:val="00563BFF"/>
    <w:rsid w:val="00563C59"/>
    <w:rsid w:val="00563D4A"/>
    <w:rsid w:val="00563DDB"/>
    <w:rsid w:val="00563E14"/>
    <w:rsid w:val="00564010"/>
    <w:rsid w:val="0056406F"/>
    <w:rsid w:val="00564087"/>
    <w:rsid w:val="005640AF"/>
    <w:rsid w:val="005640BC"/>
    <w:rsid w:val="00564103"/>
    <w:rsid w:val="005641D8"/>
    <w:rsid w:val="005642C7"/>
    <w:rsid w:val="005642DF"/>
    <w:rsid w:val="005644DA"/>
    <w:rsid w:val="0056452C"/>
    <w:rsid w:val="0056455D"/>
    <w:rsid w:val="005645E2"/>
    <w:rsid w:val="005645ED"/>
    <w:rsid w:val="005648A7"/>
    <w:rsid w:val="0056495A"/>
    <w:rsid w:val="00564B44"/>
    <w:rsid w:val="00564B97"/>
    <w:rsid w:val="00564C0A"/>
    <w:rsid w:val="00564C4B"/>
    <w:rsid w:val="00564D9C"/>
    <w:rsid w:val="00564DEF"/>
    <w:rsid w:val="00564E01"/>
    <w:rsid w:val="00564E9C"/>
    <w:rsid w:val="00564FC0"/>
    <w:rsid w:val="00565124"/>
    <w:rsid w:val="005651CB"/>
    <w:rsid w:val="005651D4"/>
    <w:rsid w:val="00565215"/>
    <w:rsid w:val="00565218"/>
    <w:rsid w:val="005652B5"/>
    <w:rsid w:val="005652C6"/>
    <w:rsid w:val="005652DE"/>
    <w:rsid w:val="005653BA"/>
    <w:rsid w:val="005654CC"/>
    <w:rsid w:val="00565648"/>
    <w:rsid w:val="005658A9"/>
    <w:rsid w:val="00565A15"/>
    <w:rsid w:val="00565A8F"/>
    <w:rsid w:val="00565B6D"/>
    <w:rsid w:val="00565B95"/>
    <w:rsid w:val="00565BD8"/>
    <w:rsid w:val="00565C00"/>
    <w:rsid w:val="00565C27"/>
    <w:rsid w:val="00565EFB"/>
    <w:rsid w:val="00565F40"/>
    <w:rsid w:val="00565F65"/>
    <w:rsid w:val="00565FC7"/>
    <w:rsid w:val="00565FD8"/>
    <w:rsid w:val="0056607D"/>
    <w:rsid w:val="00566125"/>
    <w:rsid w:val="00566221"/>
    <w:rsid w:val="00566348"/>
    <w:rsid w:val="00566450"/>
    <w:rsid w:val="005664F2"/>
    <w:rsid w:val="00566527"/>
    <w:rsid w:val="0056654E"/>
    <w:rsid w:val="005665B4"/>
    <w:rsid w:val="005666C2"/>
    <w:rsid w:val="0056678A"/>
    <w:rsid w:val="005667A0"/>
    <w:rsid w:val="005669A0"/>
    <w:rsid w:val="00566A26"/>
    <w:rsid w:val="00566A91"/>
    <w:rsid w:val="00566AA7"/>
    <w:rsid w:val="00566B7D"/>
    <w:rsid w:val="00566BA7"/>
    <w:rsid w:val="00566BCF"/>
    <w:rsid w:val="00566C6E"/>
    <w:rsid w:val="00566C9D"/>
    <w:rsid w:val="00566DC8"/>
    <w:rsid w:val="00566E29"/>
    <w:rsid w:val="00566EE7"/>
    <w:rsid w:val="00566F26"/>
    <w:rsid w:val="00567041"/>
    <w:rsid w:val="00567050"/>
    <w:rsid w:val="005670A0"/>
    <w:rsid w:val="005670D7"/>
    <w:rsid w:val="00567190"/>
    <w:rsid w:val="005671F6"/>
    <w:rsid w:val="00567216"/>
    <w:rsid w:val="00567220"/>
    <w:rsid w:val="00567233"/>
    <w:rsid w:val="00567240"/>
    <w:rsid w:val="0056725D"/>
    <w:rsid w:val="005672C4"/>
    <w:rsid w:val="00567516"/>
    <w:rsid w:val="00567567"/>
    <w:rsid w:val="005675B2"/>
    <w:rsid w:val="005675B6"/>
    <w:rsid w:val="00567726"/>
    <w:rsid w:val="0056781F"/>
    <w:rsid w:val="0056784A"/>
    <w:rsid w:val="005678CC"/>
    <w:rsid w:val="00567C05"/>
    <w:rsid w:val="00567C22"/>
    <w:rsid w:val="00567D02"/>
    <w:rsid w:val="00567D8C"/>
    <w:rsid w:val="00567E77"/>
    <w:rsid w:val="00567EAB"/>
    <w:rsid w:val="00567F01"/>
    <w:rsid w:val="00567F10"/>
    <w:rsid w:val="00570178"/>
    <w:rsid w:val="0057033A"/>
    <w:rsid w:val="005703D0"/>
    <w:rsid w:val="0057055F"/>
    <w:rsid w:val="005705B7"/>
    <w:rsid w:val="005706A8"/>
    <w:rsid w:val="00570791"/>
    <w:rsid w:val="0057091C"/>
    <w:rsid w:val="00570925"/>
    <w:rsid w:val="005709C9"/>
    <w:rsid w:val="00570A83"/>
    <w:rsid w:val="00570A9F"/>
    <w:rsid w:val="00570ADE"/>
    <w:rsid w:val="00570D21"/>
    <w:rsid w:val="00570E20"/>
    <w:rsid w:val="00570E4B"/>
    <w:rsid w:val="00570E5F"/>
    <w:rsid w:val="00570EC9"/>
    <w:rsid w:val="00570F8E"/>
    <w:rsid w:val="005710B9"/>
    <w:rsid w:val="0057114F"/>
    <w:rsid w:val="0057122A"/>
    <w:rsid w:val="005712B1"/>
    <w:rsid w:val="0057140E"/>
    <w:rsid w:val="005716B4"/>
    <w:rsid w:val="005716D4"/>
    <w:rsid w:val="0057172F"/>
    <w:rsid w:val="005717C8"/>
    <w:rsid w:val="00571922"/>
    <w:rsid w:val="005719A8"/>
    <w:rsid w:val="00571A0A"/>
    <w:rsid w:val="00571A2A"/>
    <w:rsid w:val="00571BD2"/>
    <w:rsid w:val="00571C45"/>
    <w:rsid w:val="00571D32"/>
    <w:rsid w:val="00571D59"/>
    <w:rsid w:val="00571E25"/>
    <w:rsid w:val="00571ED5"/>
    <w:rsid w:val="00571F2D"/>
    <w:rsid w:val="00571FC9"/>
    <w:rsid w:val="00572088"/>
    <w:rsid w:val="005721EB"/>
    <w:rsid w:val="00572259"/>
    <w:rsid w:val="00572267"/>
    <w:rsid w:val="0057226E"/>
    <w:rsid w:val="005722FC"/>
    <w:rsid w:val="0057239B"/>
    <w:rsid w:val="0057249B"/>
    <w:rsid w:val="00572522"/>
    <w:rsid w:val="00572525"/>
    <w:rsid w:val="0057259F"/>
    <w:rsid w:val="00572770"/>
    <w:rsid w:val="00572838"/>
    <w:rsid w:val="005728A5"/>
    <w:rsid w:val="005728D7"/>
    <w:rsid w:val="005729A7"/>
    <w:rsid w:val="00572AE2"/>
    <w:rsid w:val="00572B20"/>
    <w:rsid w:val="00572C0B"/>
    <w:rsid w:val="00572C34"/>
    <w:rsid w:val="00572D6A"/>
    <w:rsid w:val="00572FB4"/>
    <w:rsid w:val="00572FE1"/>
    <w:rsid w:val="005730B1"/>
    <w:rsid w:val="00573227"/>
    <w:rsid w:val="005733AD"/>
    <w:rsid w:val="0057340B"/>
    <w:rsid w:val="00573457"/>
    <w:rsid w:val="0057347B"/>
    <w:rsid w:val="00573480"/>
    <w:rsid w:val="005734C7"/>
    <w:rsid w:val="005736FA"/>
    <w:rsid w:val="005737F2"/>
    <w:rsid w:val="0057399F"/>
    <w:rsid w:val="00573B9C"/>
    <w:rsid w:val="00573C5C"/>
    <w:rsid w:val="00573D8B"/>
    <w:rsid w:val="00573DB4"/>
    <w:rsid w:val="00573E5A"/>
    <w:rsid w:val="00573E74"/>
    <w:rsid w:val="00573EA1"/>
    <w:rsid w:val="00573FA2"/>
    <w:rsid w:val="005740C6"/>
    <w:rsid w:val="0057410E"/>
    <w:rsid w:val="00574155"/>
    <w:rsid w:val="00574189"/>
    <w:rsid w:val="0057426E"/>
    <w:rsid w:val="005742C5"/>
    <w:rsid w:val="00574313"/>
    <w:rsid w:val="00574331"/>
    <w:rsid w:val="00574480"/>
    <w:rsid w:val="0057453A"/>
    <w:rsid w:val="005745CA"/>
    <w:rsid w:val="005747FC"/>
    <w:rsid w:val="005748B3"/>
    <w:rsid w:val="005748EE"/>
    <w:rsid w:val="00574909"/>
    <w:rsid w:val="00574A06"/>
    <w:rsid w:val="00574A18"/>
    <w:rsid w:val="00574ABD"/>
    <w:rsid w:val="00574C01"/>
    <w:rsid w:val="00574C13"/>
    <w:rsid w:val="00574D05"/>
    <w:rsid w:val="00574D45"/>
    <w:rsid w:val="00574DAD"/>
    <w:rsid w:val="00574E33"/>
    <w:rsid w:val="00574E7C"/>
    <w:rsid w:val="00574F01"/>
    <w:rsid w:val="00574F83"/>
    <w:rsid w:val="00574FA3"/>
    <w:rsid w:val="005752B1"/>
    <w:rsid w:val="005752EF"/>
    <w:rsid w:val="0057534C"/>
    <w:rsid w:val="005753CD"/>
    <w:rsid w:val="00575437"/>
    <w:rsid w:val="00575519"/>
    <w:rsid w:val="0057567C"/>
    <w:rsid w:val="0057569F"/>
    <w:rsid w:val="0057576E"/>
    <w:rsid w:val="0057583C"/>
    <w:rsid w:val="00575953"/>
    <w:rsid w:val="005759BD"/>
    <w:rsid w:val="00575BF0"/>
    <w:rsid w:val="00575C9B"/>
    <w:rsid w:val="00575CC0"/>
    <w:rsid w:val="00575D69"/>
    <w:rsid w:val="00575EFD"/>
    <w:rsid w:val="00575F92"/>
    <w:rsid w:val="00575FB0"/>
    <w:rsid w:val="0057606E"/>
    <w:rsid w:val="00576119"/>
    <w:rsid w:val="0057620A"/>
    <w:rsid w:val="005762DF"/>
    <w:rsid w:val="00576324"/>
    <w:rsid w:val="00576326"/>
    <w:rsid w:val="00576359"/>
    <w:rsid w:val="00576399"/>
    <w:rsid w:val="005763C2"/>
    <w:rsid w:val="00576405"/>
    <w:rsid w:val="005764F9"/>
    <w:rsid w:val="0057650E"/>
    <w:rsid w:val="00576736"/>
    <w:rsid w:val="0057690B"/>
    <w:rsid w:val="0057698B"/>
    <w:rsid w:val="00576A79"/>
    <w:rsid w:val="00576BD4"/>
    <w:rsid w:val="00576C4A"/>
    <w:rsid w:val="00576CCA"/>
    <w:rsid w:val="00576CD1"/>
    <w:rsid w:val="00576CEC"/>
    <w:rsid w:val="00577014"/>
    <w:rsid w:val="00577019"/>
    <w:rsid w:val="0057705D"/>
    <w:rsid w:val="005770CA"/>
    <w:rsid w:val="005773E8"/>
    <w:rsid w:val="0057761C"/>
    <w:rsid w:val="0057775A"/>
    <w:rsid w:val="00577972"/>
    <w:rsid w:val="00577A50"/>
    <w:rsid w:val="00577A96"/>
    <w:rsid w:val="00577AE1"/>
    <w:rsid w:val="00577BB0"/>
    <w:rsid w:val="00577BF6"/>
    <w:rsid w:val="00577CB6"/>
    <w:rsid w:val="00577D5F"/>
    <w:rsid w:val="00577DB6"/>
    <w:rsid w:val="00577E77"/>
    <w:rsid w:val="00577EB6"/>
    <w:rsid w:val="00577F39"/>
    <w:rsid w:val="00577FF5"/>
    <w:rsid w:val="00580041"/>
    <w:rsid w:val="005800A8"/>
    <w:rsid w:val="00580154"/>
    <w:rsid w:val="00580244"/>
    <w:rsid w:val="005802F6"/>
    <w:rsid w:val="00580436"/>
    <w:rsid w:val="00580595"/>
    <w:rsid w:val="00580631"/>
    <w:rsid w:val="00580697"/>
    <w:rsid w:val="005806FD"/>
    <w:rsid w:val="005807C8"/>
    <w:rsid w:val="0058080F"/>
    <w:rsid w:val="00580835"/>
    <w:rsid w:val="0058086D"/>
    <w:rsid w:val="00580977"/>
    <w:rsid w:val="00580B89"/>
    <w:rsid w:val="00580C09"/>
    <w:rsid w:val="00580D7E"/>
    <w:rsid w:val="00580DA4"/>
    <w:rsid w:val="00580DB9"/>
    <w:rsid w:val="00580EFA"/>
    <w:rsid w:val="00580F32"/>
    <w:rsid w:val="005811F0"/>
    <w:rsid w:val="00581280"/>
    <w:rsid w:val="005812D3"/>
    <w:rsid w:val="005814A6"/>
    <w:rsid w:val="005815A5"/>
    <w:rsid w:val="0058187E"/>
    <w:rsid w:val="00581911"/>
    <w:rsid w:val="0058199E"/>
    <w:rsid w:val="00581A96"/>
    <w:rsid w:val="00581B18"/>
    <w:rsid w:val="00581BD0"/>
    <w:rsid w:val="00581FE8"/>
    <w:rsid w:val="0058202C"/>
    <w:rsid w:val="005820D9"/>
    <w:rsid w:val="00582203"/>
    <w:rsid w:val="005822B2"/>
    <w:rsid w:val="00582361"/>
    <w:rsid w:val="005824C0"/>
    <w:rsid w:val="00582680"/>
    <w:rsid w:val="00582708"/>
    <w:rsid w:val="00582826"/>
    <w:rsid w:val="00582893"/>
    <w:rsid w:val="005828B1"/>
    <w:rsid w:val="005828CD"/>
    <w:rsid w:val="00582943"/>
    <w:rsid w:val="00582A83"/>
    <w:rsid w:val="00582D66"/>
    <w:rsid w:val="00582E70"/>
    <w:rsid w:val="00582E8B"/>
    <w:rsid w:val="00582EF9"/>
    <w:rsid w:val="00582F47"/>
    <w:rsid w:val="005830B0"/>
    <w:rsid w:val="005831D3"/>
    <w:rsid w:val="005832A8"/>
    <w:rsid w:val="005832F7"/>
    <w:rsid w:val="0058333A"/>
    <w:rsid w:val="0058334D"/>
    <w:rsid w:val="005833CB"/>
    <w:rsid w:val="005833DC"/>
    <w:rsid w:val="0058359E"/>
    <w:rsid w:val="005835BF"/>
    <w:rsid w:val="005835E9"/>
    <w:rsid w:val="0058365B"/>
    <w:rsid w:val="005836A8"/>
    <w:rsid w:val="0058371A"/>
    <w:rsid w:val="005838AA"/>
    <w:rsid w:val="00583A0D"/>
    <w:rsid w:val="00583A2C"/>
    <w:rsid w:val="00583B2F"/>
    <w:rsid w:val="00583BA6"/>
    <w:rsid w:val="00583BD0"/>
    <w:rsid w:val="00583CA8"/>
    <w:rsid w:val="00583CC0"/>
    <w:rsid w:val="00583D8F"/>
    <w:rsid w:val="00583E05"/>
    <w:rsid w:val="0058401B"/>
    <w:rsid w:val="0058413C"/>
    <w:rsid w:val="005842F4"/>
    <w:rsid w:val="0058430C"/>
    <w:rsid w:val="005843DC"/>
    <w:rsid w:val="0058457E"/>
    <w:rsid w:val="005845A7"/>
    <w:rsid w:val="005845F3"/>
    <w:rsid w:val="00584601"/>
    <w:rsid w:val="00584625"/>
    <w:rsid w:val="0058471B"/>
    <w:rsid w:val="005848B4"/>
    <w:rsid w:val="00584985"/>
    <w:rsid w:val="00584A56"/>
    <w:rsid w:val="00584C1A"/>
    <w:rsid w:val="00584C21"/>
    <w:rsid w:val="00584D21"/>
    <w:rsid w:val="00584D8D"/>
    <w:rsid w:val="00584D90"/>
    <w:rsid w:val="00584DB6"/>
    <w:rsid w:val="00584F1D"/>
    <w:rsid w:val="00585110"/>
    <w:rsid w:val="00585113"/>
    <w:rsid w:val="0058524C"/>
    <w:rsid w:val="00585523"/>
    <w:rsid w:val="0058558A"/>
    <w:rsid w:val="005858A0"/>
    <w:rsid w:val="005858FF"/>
    <w:rsid w:val="005859B5"/>
    <w:rsid w:val="00585A3D"/>
    <w:rsid w:val="00585A7E"/>
    <w:rsid w:val="00585A8F"/>
    <w:rsid w:val="00585AF9"/>
    <w:rsid w:val="00585B58"/>
    <w:rsid w:val="00585BAC"/>
    <w:rsid w:val="00585BB7"/>
    <w:rsid w:val="00585BBC"/>
    <w:rsid w:val="00585C7B"/>
    <w:rsid w:val="00585C84"/>
    <w:rsid w:val="00585D6B"/>
    <w:rsid w:val="00585DD0"/>
    <w:rsid w:val="00585F98"/>
    <w:rsid w:val="0058607C"/>
    <w:rsid w:val="00586226"/>
    <w:rsid w:val="00586262"/>
    <w:rsid w:val="00586305"/>
    <w:rsid w:val="0058641A"/>
    <w:rsid w:val="00586441"/>
    <w:rsid w:val="005864D9"/>
    <w:rsid w:val="00586603"/>
    <w:rsid w:val="00586682"/>
    <w:rsid w:val="005866CF"/>
    <w:rsid w:val="005866F2"/>
    <w:rsid w:val="00586756"/>
    <w:rsid w:val="0058675A"/>
    <w:rsid w:val="00586769"/>
    <w:rsid w:val="0058677E"/>
    <w:rsid w:val="005867F6"/>
    <w:rsid w:val="005868BD"/>
    <w:rsid w:val="005868FC"/>
    <w:rsid w:val="00586997"/>
    <w:rsid w:val="00586ACF"/>
    <w:rsid w:val="00586D66"/>
    <w:rsid w:val="00586D87"/>
    <w:rsid w:val="00586E07"/>
    <w:rsid w:val="00586E16"/>
    <w:rsid w:val="00586F3F"/>
    <w:rsid w:val="00586FA1"/>
    <w:rsid w:val="00586FB8"/>
    <w:rsid w:val="00587104"/>
    <w:rsid w:val="00587125"/>
    <w:rsid w:val="005872A4"/>
    <w:rsid w:val="005873EC"/>
    <w:rsid w:val="00587492"/>
    <w:rsid w:val="00587528"/>
    <w:rsid w:val="0058759D"/>
    <w:rsid w:val="005876B6"/>
    <w:rsid w:val="00587828"/>
    <w:rsid w:val="0058784E"/>
    <w:rsid w:val="00587866"/>
    <w:rsid w:val="00587A1E"/>
    <w:rsid w:val="00587A79"/>
    <w:rsid w:val="00587BEF"/>
    <w:rsid w:val="00587EBD"/>
    <w:rsid w:val="00587FF1"/>
    <w:rsid w:val="00587FF4"/>
    <w:rsid w:val="0059007F"/>
    <w:rsid w:val="00590090"/>
    <w:rsid w:val="005902F0"/>
    <w:rsid w:val="0059038B"/>
    <w:rsid w:val="005903C4"/>
    <w:rsid w:val="0059043E"/>
    <w:rsid w:val="005904C7"/>
    <w:rsid w:val="005906B4"/>
    <w:rsid w:val="0059079E"/>
    <w:rsid w:val="005907F6"/>
    <w:rsid w:val="0059093D"/>
    <w:rsid w:val="00590987"/>
    <w:rsid w:val="00590A83"/>
    <w:rsid w:val="00590BEA"/>
    <w:rsid w:val="00590D25"/>
    <w:rsid w:val="00590DD3"/>
    <w:rsid w:val="00590E85"/>
    <w:rsid w:val="005910D0"/>
    <w:rsid w:val="00591265"/>
    <w:rsid w:val="005912D9"/>
    <w:rsid w:val="00591450"/>
    <w:rsid w:val="005914BE"/>
    <w:rsid w:val="005914F1"/>
    <w:rsid w:val="0059152C"/>
    <w:rsid w:val="0059163C"/>
    <w:rsid w:val="0059184A"/>
    <w:rsid w:val="00591889"/>
    <w:rsid w:val="005918B7"/>
    <w:rsid w:val="00591B62"/>
    <w:rsid w:val="00591D2A"/>
    <w:rsid w:val="00591D4E"/>
    <w:rsid w:val="00591D6B"/>
    <w:rsid w:val="00591D86"/>
    <w:rsid w:val="00591DCA"/>
    <w:rsid w:val="00591FB6"/>
    <w:rsid w:val="00591FC7"/>
    <w:rsid w:val="00591FF8"/>
    <w:rsid w:val="00592165"/>
    <w:rsid w:val="005921E4"/>
    <w:rsid w:val="005922AE"/>
    <w:rsid w:val="0059243A"/>
    <w:rsid w:val="0059245B"/>
    <w:rsid w:val="00592471"/>
    <w:rsid w:val="005924E6"/>
    <w:rsid w:val="0059253B"/>
    <w:rsid w:val="00592540"/>
    <w:rsid w:val="0059256C"/>
    <w:rsid w:val="0059257A"/>
    <w:rsid w:val="005925CF"/>
    <w:rsid w:val="0059277A"/>
    <w:rsid w:val="005928E2"/>
    <w:rsid w:val="0059294B"/>
    <w:rsid w:val="00592B13"/>
    <w:rsid w:val="00592B57"/>
    <w:rsid w:val="00592D01"/>
    <w:rsid w:val="00592D32"/>
    <w:rsid w:val="00592DCE"/>
    <w:rsid w:val="00592EEC"/>
    <w:rsid w:val="00592EEF"/>
    <w:rsid w:val="00592F2F"/>
    <w:rsid w:val="005930F8"/>
    <w:rsid w:val="005931BD"/>
    <w:rsid w:val="0059321D"/>
    <w:rsid w:val="0059323C"/>
    <w:rsid w:val="00593303"/>
    <w:rsid w:val="0059334E"/>
    <w:rsid w:val="00593360"/>
    <w:rsid w:val="005933AD"/>
    <w:rsid w:val="0059343E"/>
    <w:rsid w:val="005934BB"/>
    <w:rsid w:val="005934DD"/>
    <w:rsid w:val="005936B8"/>
    <w:rsid w:val="00593742"/>
    <w:rsid w:val="005937B2"/>
    <w:rsid w:val="00593866"/>
    <w:rsid w:val="00593875"/>
    <w:rsid w:val="00593946"/>
    <w:rsid w:val="005939CF"/>
    <w:rsid w:val="00593BDC"/>
    <w:rsid w:val="00593E35"/>
    <w:rsid w:val="00593E51"/>
    <w:rsid w:val="00593E54"/>
    <w:rsid w:val="00593E70"/>
    <w:rsid w:val="00593EE1"/>
    <w:rsid w:val="00593FE4"/>
    <w:rsid w:val="0059409F"/>
    <w:rsid w:val="005940A7"/>
    <w:rsid w:val="005941E7"/>
    <w:rsid w:val="005941F5"/>
    <w:rsid w:val="00594214"/>
    <w:rsid w:val="005942EE"/>
    <w:rsid w:val="00594313"/>
    <w:rsid w:val="00594334"/>
    <w:rsid w:val="00594338"/>
    <w:rsid w:val="00594352"/>
    <w:rsid w:val="0059436C"/>
    <w:rsid w:val="005943F2"/>
    <w:rsid w:val="00594423"/>
    <w:rsid w:val="005945F8"/>
    <w:rsid w:val="005945F9"/>
    <w:rsid w:val="0059464D"/>
    <w:rsid w:val="0059474C"/>
    <w:rsid w:val="00594892"/>
    <w:rsid w:val="00594921"/>
    <w:rsid w:val="005949AA"/>
    <w:rsid w:val="005949D4"/>
    <w:rsid w:val="00594A92"/>
    <w:rsid w:val="00594CF9"/>
    <w:rsid w:val="00595110"/>
    <w:rsid w:val="0059531A"/>
    <w:rsid w:val="0059532C"/>
    <w:rsid w:val="005953F8"/>
    <w:rsid w:val="00595428"/>
    <w:rsid w:val="00595593"/>
    <w:rsid w:val="005956C6"/>
    <w:rsid w:val="005957A0"/>
    <w:rsid w:val="0059587E"/>
    <w:rsid w:val="005958EE"/>
    <w:rsid w:val="00595A9F"/>
    <w:rsid w:val="00595B25"/>
    <w:rsid w:val="00595C51"/>
    <w:rsid w:val="00595C85"/>
    <w:rsid w:val="00595CF1"/>
    <w:rsid w:val="00595D28"/>
    <w:rsid w:val="00595D3C"/>
    <w:rsid w:val="00595F4F"/>
    <w:rsid w:val="00595FBE"/>
    <w:rsid w:val="0059609D"/>
    <w:rsid w:val="005960B3"/>
    <w:rsid w:val="005960FB"/>
    <w:rsid w:val="00596121"/>
    <w:rsid w:val="00596290"/>
    <w:rsid w:val="0059633E"/>
    <w:rsid w:val="00596394"/>
    <w:rsid w:val="005964CC"/>
    <w:rsid w:val="0059654F"/>
    <w:rsid w:val="005965BA"/>
    <w:rsid w:val="005965F4"/>
    <w:rsid w:val="005966A0"/>
    <w:rsid w:val="0059671A"/>
    <w:rsid w:val="0059679A"/>
    <w:rsid w:val="00596828"/>
    <w:rsid w:val="00596B9C"/>
    <w:rsid w:val="00596D3E"/>
    <w:rsid w:val="00596D9B"/>
    <w:rsid w:val="00596F40"/>
    <w:rsid w:val="00597060"/>
    <w:rsid w:val="0059718D"/>
    <w:rsid w:val="0059729A"/>
    <w:rsid w:val="005972A9"/>
    <w:rsid w:val="005972D9"/>
    <w:rsid w:val="0059735A"/>
    <w:rsid w:val="00597366"/>
    <w:rsid w:val="005975F8"/>
    <w:rsid w:val="005975FD"/>
    <w:rsid w:val="0059764A"/>
    <w:rsid w:val="00597713"/>
    <w:rsid w:val="005977ED"/>
    <w:rsid w:val="00597870"/>
    <w:rsid w:val="005978C1"/>
    <w:rsid w:val="005978C9"/>
    <w:rsid w:val="0059794C"/>
    <w:rsid w:val="00597956"/>
    <w:rsid w:val="005979D2"/>
    <w:rsid w:val="005979FB"/>
    <w:rsid w:val="00597A75"/>
    <w:rsid w:val="00597AE8"/>
    <w:rsid w:val="00597B77"/>
    <w:rsid w:val="00597BB6"/>
    <w:rsid w:val="00597C68"/>
    <w:rsid w:val="00597D49"/>
    <w:rsid w:val="00597FA1"/>
    <w:rsid w:val="005A009F"/>
    <w:rsid w:val="005A015D"/>
    <w:rsid w:val="005A039A"/>
    <w:rsid w:val="005A03FC"/>
    <w:rsid w:val="005A0586"/>
    <w:rsid w:val="005A05A9"/>
    <w:rsid w:val="005A060E"/>
    <w:rsid w:val="005A0647"/>
    <w:rsid w:val="005A0722"/>
    <w:rsid w:val="005A0777"/>
    <w:rsid w:val="005A07E4"/>
    <w:rsid w:val="005A0858"/>
    <w:rsid w:val="005A0B42"/>
    <w:rsid w:val="005A0B97"/>
    <w:rsid w:val="005A0D60"/>
    <w:rsid w:val="005A0DDE"/>
    <w:rsid w:val="005A0DF2"/>
    <w:rsid w:val="005A0DFA"/>
    <w:rsid w:val="005A0E2A"/>
    <w:rsid w:val="005A0E89"/>
    <w:rsid w:val="005A0ECA"/>
    <w:rsid w:val="005A102F"/>
    <w:rsid w:val="005A1132"/>
    <w:rsid w:val="005A12AC"/>
    <w:rsid w:val="005A12AD"/>
    <w:rsid w:val="005A12BE"/>
    <w:rsid w:val="005A14A3"/>
    <w:rsid w:val="005A14A4"/>
    <w:rsid w:val="005A1504"/>
    <w:rsid w:val="005A1610"/>
    <w:rsid w:val="005A1647"/>
    <w:rsid w:val="005A1678"/>
    <w:rsid w:val="005A1702"/>
    <w:rsid w:val="005A1754"/>
    <w:rsid w:val="005A175D"/>
    <w:rsid w:val="005A1822"/>
    <w:rsid w:val="005A185A"/>
    <w:rsid w:val="005A18A0"/>
    <w:rsid w:val="005A19A9"/>
    <w:rsid w:val="005A19AC"/>
    <w:rsid w:val="005A1A03"/>
    <w:rsid w:val="005A1A57"/>
    <w:rsid w:val="005A1AC8"/>
    <w:rsid w:val="005A1B60"/>
    <w:rsid w:val="005A1C77"/>
    <w:rsid w:val="005A1DCD"/>
    <w:rsid w:val="005A1E15"/>
    <w:rsid w:val="005A1E65"/>
    <w:rsid w:val="005A1F59"/>
    <w:rsid w:val="005A1F7B"/>
    <w:rsid w:val="005A2014"/>
    <w:rsid w:val="005A2079"/>
    <w:rsid w:val="005A20FB"/>
    <w:rsid w:val="005A2139"/>
    <w:rsid w:val="005A21A7"/>
    <w:rsid w:val="005A2340"/>
    <w:rsid w:val="005A239A"/>
    <w:rsid w:val="005A245F"/>
    <w:rsid w:val="005A24DF"/>
    <w:rsid w:val="005A26A3"/>
    <w:rsid w:val="005A2728"/>
    <w:rsid w:val="005A28BF"/>
    <w:rsid w:val="005A29DF"/>
    <w:rsid w:val="005A2AA6"/>
    <w:rsid w:val="005A2B80"/>
    <w:rsid w:val="005A2BDD"/>
    <w:rsid w:val="005A2CB2"/>
    <w:rsid w:val="005A2E8D"/>
    <w:rsid w:val="005A2EBA"/>
    <w:rsid w:val="005A2FDE"/>
    <w:rsid w:val="005A2FEF"/>
    <w:rsid w:val="005A31AA"/>
    <w:rsid w:val="005A320F"/>
    <w:rsid w:val="005A3389"/>
    <w:rsid w:val="005A338B"/>
    <w:rsid w:val="005A338C"/>
    <w:rsid w:val="005A36D9"/>
    <w:rsid w:val="005A36E3"/>
    <w:rsid w:val="005A3749"/>
    <w:rsid w:val="005A3890"/>
    <w:rsid w:val="005A38B6"/>
    <w:rsid w:val="005A3913"/>
    <w:rsid w:val="005A3973"/>
    <w:rsid w:val="005A39A9"/>
    <w:rsid w:val="005A39F2"/>
    <w:rsid w:val="005A3BD0"/>
    <w:rsid w:val="005A3C20"/>
    <w:rsid w:val="005A3C2C"/>
    <w:rsid w:val="005A3C3E"/>
    <w:rsid w:val="005A3CCA"/>
    <w:rsid w:val="005A3D74"/>
    <w:rsid w:val="005A3D77"/>
    <w:rsid w:val="005A3DC7"/>
    <w:rsid w:val="005A3EC7"/>
    <w:rsid w:val="005A3FD0"/>
    <w:rsid w:val="005A406D"/>
    <w:rsid w:val="005A4277"/>
    <w:rsid w:val="005A430F"/>
    <w:rsid w:val="005A4362"/>
    <w:rsid w:val="005A43A9"/>
    <w:rsid w:val="005A4530"/>
    <w:rsid w:val="005A4644"/>
    <w:rsid w:val="005A468B"/>
    <w:rsid w:val="005A4694"/>
    <w:rsid w:val="005A46AD"/>
    <w:rsid w:val="005A47AC"/>
    <w:rsid w:val="005A4846"/>
    <w:rsid w:val="005A4A18"/>
    <w:rsid w:val="005A4B45"/>
    <w:rsid w:val="005A4B4D"/>
    <w:rsid w:val="005A4BB9"/>
    <w:rsid w:val="005A4C28"/>
    <w:rsid w:val="005A4C59"/>
    <w:rsid w:val="005A4C78"/>
    <w:rsid w:val="005A4CBB"/>
    <w:rsid w:val="005A4D2A"/>
    <w:rsid w:val="005A4D2D"/>
    <w:rsid w:val="005A4F66"/>
    <w:rsid w:val="005A4F67"/>
    <w:rsid w:val="005A50C4"/>
    <w:rsid w:val="005A53D8"/>
    <w:rsid w:val="005A54FF"/>
    <w:rsid w:val="005A5687"/>
    <w:rsid w:val="005A56C6"/>
    <w:rsid w:val="005A57EC"/>
    <w:rsid w:val="005A57FA"/>
    <w:rsid w:val="005A584B"/>
    <w:rsid w:val="005A5907"/>
    <w:rsid w:val="005A594A"/>
    <w:rsid w:val="005A5A00"/>
    <w:rsid w:val="005A5A08"/>
    <w:rsid w:val="005A5A81"/>
    <w:rsid w:val="005A5AC4"/>
    <w:rsid w:val="005A5AFF"/>
    <w:rsid w:val="005A5B29"/>
    <w:rsid w:val="005A5D75"/>
    <w:rsid w:val="005A5DCE"/>
    <w:rsid w:val="005A5E6F"/>
    <w:rsid w:val="005A5EC2"/>
    <w:rsid w:val="005A5FCF"/>
    <w:rsid w:val="005A6045"/>
    <w:rsid w:val="005A61D2"/>
    <w:rsid w:val="005A627B"/>
    <w:rsid w:val="005A62D4"/>
    <w:rsid w:val="005A6361"/>
    <w:rsid w:val="005A6369"/>
    <w:rsid w:val="005A63D1"/>
    <w:rsid w:val="005A6516"/>
    <w:rsid w:val="005A6652"/>
    <w:rsid w:val="005A667B"/>
    <w:rsid w:val="005A66BD"/>
    <w:rsid w:val="005A67FE"/>
    <w:rsid w:val="005A68D8"/>
    <w:rsid w:val="005A6974"/>
    <w:rsid w:val="005A69F1"/>
    <w:rsid w:val="005A6A85"/>
    <w:rsid w:val="005A6AD1"/>
    <w:rsid w:val="005A6E4E"/>
    <w:rsid w:val="005A6EE1"/>
    <w:rsid w:val="005A6F87"/>
    <w:rsid w:val="005A70C7"/>
    <w:rsid w:val="005A7127"/>
    <w:rsid w:val="005A72BD"/>
    <w:rsid w:val="005A72C6"/>
    <w:rsid w:val="005A7565"/>
    <w:rsid w:val="005A7567"/>
    <w:rsid w:val="005A75D7"/>
    <w:rsid w:val="005A75E6"/>
    <w:rsid w:val="005A7607"/>
    <w:rsid w:val="005A7613"/>
    <w:rsid w:val="005A770F"/>
    <w:rsid w:val="005A77CB"/>
    <w:rsid w:val="005A7854"/>
    <w:rsid w:val="005A78BC"/>
    <w:rsid w:val="005A7A1F"/>
    <w:rsid w:val="005A7AD4"/>
    <w:rsid w:val="005A7C28"/>
    <w:rsid w:val="005A7F59"/>
    <w:rsid w:val="005A7F6A"/>
    <w:rsid w:val="005A7FFA"/>
    <w:rsid w:val="005B0112"/>
    <w:rsid w:val="005B01EA"/>
    <w:rsid w:val="005B02F6"/>
    <w:rsid w:val="005B0374"/>
    <w:rsid w:val="005B03D6"/>
    <w:rsid w:val="005B0582"/>
    <w:rsid w:val="005B0604"/>
    <w:rsid w:val="005B06A5"/>
    <w:rsid w:val="005B076A"/>
    <w:rsid w:val="005B0AF6"/>
    <w:rsid w:val="005B0B15"/>
    <w:rsid w:val="005B0B1D"/>
    <w:rsid w:val="005B0D0A"/>
    <w:rsid w:val="005B0DC4"/>
    <w:rsid w:val="005B0EF6"/>
    <w:rsid w:val="005B11E0"/>
    <w:rsid w:val="005B11FE"/>
    <w:rsid w:val="005B13F4"/>
    <w:rsid w:val="005B1436"/>
    <w:rsid w:val="005B14D7"/>
    <w:rsid w:val="005B157B"/>
    <w:rsid w:val="005B1630"/>
    <w:rsid w:val="005B1648"/>
    <w:rsid w:val="005B1667"/>
    <w:rsid w:val="005B1671"/>
    <w:rsid w:val="005B173E"/>
    <w:rsid w:val="005B1760"/>
    <w:rsid w:val="005B18BD"/>
    <w:rsid w:val="005B1A27"/>
    <w:rsid w:val="005B1B66"/>
    <w:rsid w:val="005B1DA0"/>
    <w:rsid w:val="005B1E76"/>
    <w:rsid w:val="005B2079"/>
    <w:rsid w:val="005B20A0"/>
    <w:rsid w:val="005B211A"/>
    <w:rsid w:val="005B2167"/>
    <w:rsid w:val="005B2192"/>
    <w:rsid w:val="005B21E0"/>
    <w:rsid w:val="005B231B"/>
    <w:rsid w:val="005B23B3"/>
    <w:rsid w:val="005B25E3"/>
    <w:rsid w:val="005B266C"/>
    <w:rsid w:val="005B2756"/>
    <w:rsid w:val="005B2773"/>
    <w:rsid w:val="005B27A5"/>
    <w:rsid w:val="005B2844"/>
    <w:rsid w:val="005B2845"/>
    <w:rsid w:val="005B2ACD"/>
    <w:rsid w:val="005B2C59"/>
    <w:rsid w:val="005B2CA6"/>
    <w:rsid w:val="005B2CBD"/>
    <w:rsid w:val="005B2F3A"/>
    <w:rsid w:val="005B2FC4"/>
    <w:rsid w:val="005B2FC8"/>
    <w:rsid w:val="005B2FFC"/>
    <w:rsid w:val="005B3109"/>
    <w:rsid w:val="005B31B9"/>
    <w:rsid w:val="005B324A"/>
    <w:rsid w:val="005B32F5"/>
    <w:rsid w:val="005B3468"/>
    <w:rsid w:val="005B34DF"/>
    <w:rsid w:val="005B3575"/>
    <w:rsid w:val="005B35E7"/>
    <w:rsid w:val="005B3902"/>
    <w:rsid w:val="005B3916"/>
    <w:rsid w:val="005B39A8"/>
    <w:rsid w:val="005B3CCA"/>
    <w:rsid w:val="005B3DCF"/>
    <w:rsid w:val="005B3E33"/>
    <w:rsid w:val="005B3F71"/>
    <w:rsid w:val="005B3FCA"/>
    <w:rsid w:val="005B4011"/>
    <w:rsid w:val="005B4067"/>
    <w:rsid w:val="005B4215"/>
    <w:rsid w:val="005B43A1"/>
    <w:rsid w:val="005B4423"/>
    <w:rsid w:val="005B45A7"/>
    <w:rsid w:val="005B45B2"/>
    <w:rsid w:val="005B45D7"/>
    <w:rsid w:val="005B47C7"/>
    <w:rsid w:val="005B480B"/>
    <w:rsid w:val="005B48C2"/>
    <w:rsid w:val="005B4979"/>
    <w:rsid w:val="005B497F"/>
    <w:rsid w:val="005B49A5"/>
    <w:rsid w:val="005B49B4"/>
    <w:rsid w:val="005B4AEE"/>
    <w:rsid w:val="005B4EE0"/>
    <w:rsid w:val="005B4F39"/>
    <w:rsid w:val="005B4F67"/>
    <w:rsid w:val="005B5036"/>
    <w:rsid w:val="005B5100"/>
    <w:rsid w:val="005B5183"/>
    <w:rsid w:val="005B51AD"/>
    <w:rsid w:val="005B51F5"/>
    <w:rsid w:val="005B553C"/>
    <w:rsid w:val="005B5578"/>
    <w:rsid w:val="005B55D1"/>
    <w:rsid w:val="005B5656"/>
    <w:rsid w:val="005B5700"/>
    <w:rsid w:val="005B570E"/>
    <w:rsid w:val="005B57B7"/>
    <w:rsid w:val="005B5821"/>
    <w:rsid w:val="005B5859"/>
    <w:rsid w:val="005B58B9"/>
    <w:rsid w:val="005B5A73"/>
    <w:rsid w:val="005B5AB8"/>
    <w:rsid w:val="005B5BBB"/>
    <w:rsid w:val="005B5DBF"/>
    <w:rsid w:val="005B5DC6"/>
    <w:rsid w:val="005B5DCB"/>
    <w:rsid w:val="005B5F4D"/>
    <w:rsid w:val="005B61ED"/>
    <w:rsid w:val="005B62E6"/>
    <w:rsid w:val="005B6322"/>
    <w:rsid w:val="005B635C"/>
    <w:rsid w:val="005B63B9"/>
    <w:rsid w:val="005B6464"/>
    <w:rsid w:val="005B64A4"/>
    <w:rsid w:val="005B6574"/>
    <w:rsid w:val="005B662C"/>
    <w:rsid w:val="005B6658"/>
    <w:rsid w:val="005B6699"/>
    <w:rsid w:val="005B6757"/>
    <w:rsid w:val="005B6798"/>
    <w:rsid w:val="005B67F2"/>
    <w:rsid w:val="005B6883"/>
    <w:rsid w:val="005B69F4"/>
    <w:rsid w:val="005B69FB"/>
    <w:rsid w:val="005B6A99"/>
    <w:rsid w:val="005B6AD1"/>
    <w:rsid w:val="005B6B18"/>
    <w:rsid w:val="005B6B80"/>
    <w:rsid w:val="005B6C04"/>
    <w:rsid w:val="005B6D44"/>
    <w:rsid w:val="005B6D59"/>
    <w:rsid w:val="005B6D5D"/>
    <w:rsid w:val="005B6DCC"/>
    <w:rsid w:val="005B6DD7"/>
    <w:rsid w:val="005B71A9"/>
    <w:rsid w:val="005B71E4"/>
    <w:rsid w:val="005B727E"/>
    <w:rsid w:val="005B732A"/>
    <w:rsid w:val="005B7344"/>
    <w:rsid w:val="005B74E6"/>
    <w:rsid w:val="005B7582"/>
    <w:rsid w:val="005B7623"/>
    <w:rsid w:val="005B76CC"/>
    <w:rsid w:val="005B76E4"/>
    <w:rsid w:val="005B76FD"/>
    <w:rsid w:val="005B7818"/>
    <w:rsid w:val="005B78D7"/>
    <w:rsid w:val="005B793D"/>
    <w:rsid w:val="005B79F2"/>
    <w:rsid w:val="005B7A65"/>
    <w:rsid w:val="005B7A75"/>
    <w:rsid w:val="005B7A78"/>
    <w:rsid w:val="005B7BB1"/>
    <w:rsid w:val="005B7C02"/>
    <w:rsid w:val="005B7E1B"/>
    <w:rsid w:val="005B7F12"/>
    <w:rsid w:val="005B7FF8"/>
    <w:rsid w:val="005C0054"/>
    <w:rsid w:val="005C0148"/>
    <w:rsid w:val="005C020C"/>
    <w:rsid w:val="005C0260"/>
    <w:rsid w:val="005C043F"/>
    <w:rsid w:val="005C0619"/>
    <w:rsid w:val="005C0653"/>
    <w:rsid w:val="005C0665"/>
    <w:rsid w:val="005C07B0"/>
    <w:rsid w:val="005C0816"/>
    <w:rsid w:val="005C09AE"/>
    <w:rsid w:val="005C09BB"/>
    <w:rsid w:val="005C0B00"/>
    <w:rsid w:val="005C0B0C"/>
    <w:rsid w:val="005C0BAB"/>
    <w:rsid w:val="005C0D0E"/>
    <w:rsid w:val="005C0D5E"/>
    <w:rsid w:val="005C0E2D"/>
    <w:rsid w:val="005C0E54"/>
    <w:rsid w:val="005C0EB3"/>
    <w:rsid w:val="005C0EBA"/>
    <w:rsid w:val="005C0F87"/>
    <w:rsid w:val="005C102F"/>
    <w:rsid w:val="005C1031"/>
    <w:rsid w:val="005C10F4"/>
    <w:rsid w:val="005C1201"/>
    <w:rsid w:val="005C1238"/>
    <w:rsid w:val="005C127E"/>
    <w:rsid w:val="005C14B2"/>
    <w:rsid w:val="005C14C4"/>
    <w:rsid w:val="005C14FB"/>
    <w:rsid w:val="005C14FE"/>
    <w:rsid w:val="005C15E4"/>
    <w:rsid w:val="005C160F"/>
    <w:rsid w:val="005C1622"/>
    <w:rsid w:val="005C1732"/>
    <w:rsid w:val="005C179F"/>
    <w:rsid w:val="005C17E1"/>
    <w:rsid w:val="005C17F6"/>
    <w:rsid w:val="005C1819"/>
    <w:rsid w:val="005C181E"/>
    <w:rsid w:val="005C1869"/>
    <w:rsid w:val="005C187A"/>
    <w:rsid w:val="005C191E"/>
    <w:rsid w:val="005C194B"/>
    <w:rsid w:val="005C19FD"/>
    <w:rsid w:val="005C1B12"/>
    <w:rsid w:val="005C1B5E"/>
    <w:rsid w:val="005C1B75"/>
    <w:rsid w:val="005C1BD3"/>
    <w:rsid w:val="005C1C0F"/>
    <w:rsid w:val="005C1CB0"/>
    <w:rsid w:val="005C1DE7"/>
    <w:rsid w:val="005C1E31"/>
    <w:rsid w:val="005C1E50"/>
    <w:rsid w:val="005C1E72"/>
    <w:rsid w:val="005C1F21"/>
    <w:rsid w:val="005C1F5B"/>
    <w:rsid w:val="005C205B"/>
    <w:rsid w:val="005C20B8"/>
    <w:rsid w:val="005C2116"/>
    <w:rsid w:val="005C225F"/>
    <w:rsid w:val="005C2293"/>
    <w:rsid w:val="005C239F"/>
    <w:rsid w:val="005C2533"/>
    <w:rsid w:val="005C2583"/>
    <w:rsid w:val="005C270B"/>
    <w:rsid w:val="005C28B6"/>
    <w:rsid w:val="005C2913"/>
    <w:rsid w:val="005C2A2E"/>
    <w:rsid w:val="005C2AA0"/>
    <w:rsid w:val="005C2AA7"/>
    <w:rsid w:val="005C2C84"/>
    <w:rsid w:val="005C2D3F"/>
    <w:rsid w:val="005C2E26"/>
    <w:rsid w:val="005C2F27"/>
    <w:rsid w:val="005C304B"/>
    <w:rsid w:val="005C3198"/>
    <w:rsid w:val="005C3265"/>
    <w:rsid w:val="005C32E4"/>
    <w:rsid w:val="005C35BF"/>
    <w:rsid w:val="005C3630"/>
    <w:rsid w:val="005C36A8"/>
    <w:rsid w:val="005C3737"/>
    <w:rsid w:val="005C3788"/>
    <w:rsid w:val="005C37E2"/>
    <w:rsid w:val="005C3870"/>
    <w:rsid w:val="005C3A1E"/>
    <w:rsid w:val="005C3CB0"/>
    <w:rsid w:val="005C3CDC"/>
    <w:rsid w:val="005C3E97"/>
    <w:rsid w:val="005C3F04"/>
    <w:rsid w:val="005C3FAA"/>
    <w:rsid w:val="005C418A"/>
    <w:rsid w:val="005C4245"/>
    <w:rsid w:val="005C42D2"/>
    <w:rsid w:val="005C4353"/>
    <w:rsid w:val="005C436B"/>
    <w:rsid w:val="005C4406"/>
    <w:rsid w:val="005C4486"/>
    <w:rsid w:val="005C4494"/>
    <w:rsid w:val="005C456C"/>
    <w:rsid w:val="005C4680"/>
    <w:rsid w:val="005C469F"/>
    <w:rsid w:val="005C476B"/>
    <w:rsid w:val="005C484D"/>
    <w:rsid w:val="005C487A"/>
    <w:rsid w:val="005C48F1"/>
    <w:rsid w:val="005C48FD"/>
    <w:rsid w:val="005C4955"/>
    <w:rsid w:val="005C49BB"/>
    <w:rsid w:val="005C49E7"/>
    <w:rsid w:val="005C4A88"/>
    <w:rsid w:val="005C4CD9"/>
    <w:rsid w:val="005C4CFA"/>
    <w:rsid w:val="005C4DA5"/>
    <w:rsid w:val="005C4E4F"/>
    <w:rsid w:val="005C4FDB"/>
    <w:rsid w:val="005C5163"/>
    <w:rsid w:val="005C51E1"/>
    <w:rsid w:val="005C5402"/>
    <w:rsid w:val="005C5418"/>
    <w:rsid w:val="005C54A1"/>
    <w:rsid w:val="005C563E"/>
    <w:rsid w:val="005C58BC"/>
    <w:rsid w:val="005C58BF"/>
    <w:rsid w:val="005C59BE"/>
    <w:rsid w:val="005C59E7"/>
    <w:rsid w:val="005C5A34"/>
    <w:rsid w:val="005C5C22"/>
    <w:rsid w:val="005C5C26"/>
    <w:rsid w:val="005C5CCF"/>
    <w:rsid w:val="005C5E49"/>
    <w:rsid w:val="005C5EB9"/>
    <w:rsid w:val="005C5EC8"/>
    <w:rsid w:val="005C5F11"/>
    <w:rsid w:val="005C60B4"/>
    <w:rsid w:val="005C61F3"/>
    <w:rsid w:val="005C6339"/>
    <w:rsid w:val="005C6352"/>
    <w:rsid w:val="005C63F4"/>
    <w:rsid w:val="005C67D3"/>
    <w:rsid w:val="005C67F1"/>
    <w:rsid w:val="005C681A"/>
    <w:rsid w:val="005C683E"/>
    <w:rsid w:val="005C68B4"/>
    <w:rsid w:val="005C6944"/>
    <w:rsid w:val="005C69B5"/>
    <w:rsid w:val="005C6A64"/>
    <w:rsid w:val="005C6AB3"/>
    <w:rsid w:val="005C6C24"/>
    <w:rsid w:val="005C6C90"/>
    <w:rsid w:val="005C6CB8"/>
    <w:rsid w:val="005C6E15"/>
    <w:rsid w:val="005C6EA8"/>
    <w:rsid w:val="005C6FAF"/>
    <w:rsid w:val="005C7065"/>
    <w:rsid w:val="005C72F8"/>
    <w:rsid w:val="005C73E3"/>
    <w:rsid w:val="005C7437"/>
    <w:rsid w:val="005C7443"/>
    <w:rsid w:val="005C7493"/>
    <w:rsid w:val="005C7579"/>
    <w:rsid w:val="005C7596"/>
    <w:rsid w:val="005C77C8"/>
    <w:rsid w:val="005C7926"/>
    <w:rsid w:val="005C7A6F"/>
    <w:rsid w:val="005C7B3D"/>
    <w:rsid w:val="005C7D9C"/>
    <w:rsid w:val="005C7DA9"/>
    <w:rsid w:val="005C7F45"/>
    <w:rsid w:val="005C7F53"/>
    <w:rsid w:val="005D002F"/>
    <w:rsid w:val="005D0182"/>
    <w:rsid w:val="005D01AD"/>
    <w:rsid w:val="005D01CB"/>
    <w:rsid w:val="005D020D"/>
    <w:rsid w:val="005D0400"/>
    <w:rsid w:val="005D050B"/>
    <w:rsid w:val="005D0663"/>
    <w:rsid w:val="005D0835"/>
    <w:rsid w:val="005D0980"/>
    <w:rsid w:val="005D0B13"/>
    <w:rsid w:val="005D0B3E"/>
    <w:rsid w:val="005D0D54"/>
    <w:rsid w:val="005D0E96"/>
    <w:rsid w:val="005D0EBF"/>
    <w:rsid w:val="005D0F3D"/>
    <w:rsid w:val="005D1014"/>
    <w:rsid w:val="005D1019"/>
    <w:rsid w:val="005D1034"/>
    <w:rsid w:val="005D10F5"/>
    <w:rsid w:val="005D11D0"/>
    <w:rsid w:val="005D12F1"/>
    <w:rsid w:val="005D14A2"/>
    <w:rsid w:val="005D1529"/>
    <w:rsid w:val="005D153C"/>
    <w:rsid w:val="005D161E"/>
    <w:rsid w:val="005D177F"/>
    <w:rsid w:val="005D189B"/>
    <w:rsid w:val="005D18D7"/>
    <w:rsid w:val="005D18F4"/>
    <w:rsid w:val="005D1955"/>
    <w:rsid w:val="005D1A58"/>
    <w:rsid w:val="005D1A67"/>
    <w:rsid w:val="005D1B7D"/>
    <w:rsid w:val="005D1E89"/>
    <w:rsid w:val="005D1ED0"/>
    <w:rsid w:val="005D206A"/>
    <w:rsid w:val="005D207C"/>
    <w:rsid w:val="005D211D"/>
    <w:rsid w:val="005D2126"/>
    <w:rsid w:val="005D22AC"/>
    <w:rsid w:val="005D2351"/>
    <w:rsid w:val="005D2510"/>
    <w:rsid w:val="005D261C"/>
    <w:rsid w:val="005D264B"/>
    <w:rsid w:val="005D26E0"/>
    <w:rsid w:val="005D2872"/>
    <w:rsid w:val="005D289D"/>
    <w:rsid w:val="005D28B3"/>
    <w:rsid w:val="005D2984"/>
    <w:rsid w:val="005D29A6"/>
    <w:rsid w:val="005D2AD2"/>
    <w:rsid w:val="005D2B51"/>
    <w:rsid w:val="005D2C14"/>
    <w:rsid w:val="005D2CB6"/>
    <w:rsid w:val="005D2D07"/>
    <w:rsid w:val="005D2E26"/>
    <w:rsid w:val="005D2E76"/>
    <w:rsid w:val="005D2E79"/>
    <w:rsid w:val="005D2EBE"/>
    <w:rsid w:val="005D2EC1"/>
    <w:rsid w:val="005D3189"/>
    <w:rsid w:val="005D31AD"/>
    <w:rsid w:val="005D3232"/>
    <w:rsid w:val="005D3270"/>
    <w:rsid w:val="005D329A"/>
    <w:rsid w:val="005D32DD"/>
    <w:rsid w:val="005D330E"/>
    <w:rsid w:val="005D3314"/>
    <w:rsid w:val="005D3325"/>
    <w:rsid w:val="005D33E2"/>
    <w:rsid w:val="005D33EC"/>
    <w:rsid w:val="005D346D"/>
    <w:rsid w:val="005D35A6"/>
    <w:rsid w:val="005D3740"/>
    <w:rsid w:val="005D3822"/>
    <w:rsid w:val="005D38E5"/>
    <w:rsid w:val="005D39A6"/>
    <w:rsid w:val="005D3A5E"/>
    <w:rsid w:val="005D3B08"/>
    <w:rsid w:val="005D3B49"/>
    <w:rsid w:val="005D3CCB"/>
    <w:rsid w:val="005D3CFA"/>
    <w:rsid w:val="005D3D07"/>
    <w:rsid w:val="005D3D32"/>
    <w:rsid w:val="005D3D3E"/>
    <w:rsid w:val="005D3F38"/>
    <w:rsid w:val="005D3F85"/>
    <w:rsid w:val="005D3FAF"/>
    <w:rsid w:val="005D3FE7"/>
    <w:rsid w:val="005D40A1"/>
    <w:rsid w:val="005D40EC"/>
    <w:rsid w:val="005D4171"/>
    <w:rsid w:val="005D42FC"/>
    <w:rsid w:val="005D4392"/>
    <w:rsid w:val="005D44C0"/>
    <w:rsid w:val="005D4567"/>
    <w:rsid w:val="005D45AB"/>
    <w:rsid w:val="005D46F4"/>
    <w:rsid w:val="005D492B"/>
    <w:rsid w:val="005D49C0"/>
    <w:rsid w:val="005D4A4C"/>
    <w:rsid w:val="005D4A50"/>
    <w:rsid w:val="005D4D02"/>
    <w:rsid w:val="005D4D26"/>
    <w:rsid w:val="005D4DB8"/>
    <w:rsid w:val="005D4E25"/>
    <w:rsid w:val="005D4E82"/>
    <w:rsid w:val="005D4E9E"/>
    <w:rsid w:val="005D4EE2"/>
    <w:rsid w:val="005D4EEB"/>
    <w:rsid w:val="005D4F31"/>
    <w:rsid w:val="005D4F44"/>
    <w:rsid w:val="005D5006"/>
    <w:rsid w:val="005D50CD"/>
    <w:rsid w:val="005D50E6"/>
    <w:rsid w:val="005D52A5"/>
    <w:rsid w:val="005D5384"/>
    <w:rsid w:val="005D538F"/>
    <w:rsid w:val="005D55C5"/>
    <w:rsid w:val="005D562D"/>
    <w:rsid w:val="005D565F"/>
    <w:rsid w:val="005D5791"/>
    <w:rsid w:val="005D582C"/>
    <w:rsid w:val="005D5877"/>
    <w:rsid w:val="005D5891"/>
    <w:rsid w:val="005D5994"/>
    <w:rsid w:val="005D5B2F"/>
    <w:rsid w:val="005D5CEF"/>
    <w:rsid w:val="005D5D11"/>
    <w:rsid w:val="005D5D80"/>
    <w:rsid w:val="005D5E34"/>
    <w:rsid w:val="005D5FFB"/>
    <w:rsid w:val="005D6016"/>
    <w:rsid w:val="005D60EE"/>
    <w:rsid w:val="005D6332"/>
    <w:rsid w:val="005D63D4"/>
    <w:rsid w:val="005D6464"/>
    <w:rsid w:val="005D64C9"/>
    <w:rsid w:val="005D64FA"/>
    <w:rsid w:val="005D65C0"/>
    <w:rsid w:val="005D65F2"/>
    <w:rsid w:val="005D6631"/>
    <w:rsid w:val="005D6723"/>
    <w:rsid w:val="005D676B"/>
    <w:rsid w:val="005D68AD"/>
    <w:rsid w:val="005D6975"/>
    <w:rsid w:val="005D69AF"/>
    <w:rsid w:val="005D69B8"/>
    <w:rsid w:val="005D6A21"/>
    <w:rsid w:val="005D6A4F"/>
    <w:rsid w:val="005D6A76"/>
    <w:rsid w:val="005D6B00"/>
    <w:rsid w:val="005D6BDF"/>
    <w:rsid w:val="005D6D71"/>
    <w:rsid w:val="005D6E3E"/>
    <w:rsid w:val="005D6EE8"/>
    <w:rsid w:val="005D70AB"/>
    <w:rsid w:val="005D72E1"/>
    <w:rsid w:val="005D74FB"/>
    <w:rsid w:val="005D7563"/>
    <w:rsid w:val="005D764A"/>
    <w:rsid w:val="005D767E"/>
    <w:rsid w:val="005D76F5"/>
    <w:rsid w:val="005D773F"/>
    <w:rsid w:val="005D776A"/>
    <w:rsid w:val="005D77B3"/>
    <w:rsid w:val="005D77E0"/>
    <w:rsid w:val="005D780B"/>
    <w:rsid w:val="005D7995"/>
    <w:rsid w:val="005D7A4D"/>
    <w:rsid w:val="005D7A88"/>
    <w:rsid w:val="005D7CA6"/>
    <w:rsid w:val="005D7D0A"/>
    <w:rsid w:val="005D7DC3"/>
    <w:rsid w:val="005E00D3"/>
    <w:rsid w:val="005E018E"/>
    <w:rsid w:val="005E024F"/>
    <w:rsid w:val="005E02B5"/>
    <w:rsid w:val="005E03CA"/>
    <w:rsid w:val="005E0453"/>
    <w:rsid w:val="005E0601"/>
    <w:rsid w:val="005E06AE"/>
    <w:rsid w:val="005E06BA"/>
    <w:rsid w:val="005E06C9"/>
    <w:rsid w:val="005E070A"/>
    <w:rsid w:val="005E0791"/>
    <w:rsid w:val="005E07CC"/>
    <w:rsid w:val="005E07F9"/>
    <w:rsid w:val="005E08D5"/>
    <w:rsid w:val="005E0919"/>
    <w:rsid w:val="005E09C5"/>
    <w:rsid w:val="005E0B25"/>
    <w:rsid w:val="005E0C11"/>
    <w:rsid w:val="005E0C6F"/>
    <w:rsid w:val="005E0CE3"/>
    <w:rsid w:val="005E0DEC"/>
    <w:rsid w:val="005E0FC6"/>
    <w:rsid w:val="005E10CF"/>
    <w:rsid w:val="005E112A"/>
    <w:rsid w:val="005E1159"/>
    <w:rsid w:val="005E11E2"/>
    <w:rsid w:val="005E1288"/>
    <w:rsid w:val="005E13ED"/>
    <w:rsid w:val="005E14B5"/>
    <w:rsid w:val="005E1735"/>
    <w:rsid w:val="005E1797"/>
    <w:rsid w:val="005E1836"/>
    <w:rsid w:val="005E18C8"/>
    <w:rsid w:val="005E19A6"/>
    <w:rsid w:val="005E1A94"/>
    <w:rsid w:val="005E1AB2"/>
    <w:rsid w:val="005E1BD3"/>
    <w:rsid w:val="005E1BE3"/>
    <w:rsid w:val="005E1CAA"/>
    <w:rsid w:val="005E1EF2"/>
    <w:rsid w:val="005E2018"/>
    <w:rsid w:val="005E2029"/>
    <w:rsid w:val="005E203F"/>
    <w:rsid w:val="005E22BF"/>
    <w:rsid w:val="005E2434"/>
    <w:rsid w:val="005E24A6"/>
    <w:rsid w:val="005E256E"/>
    <w:rsid w:val="005E257F"/>
    <w:rsid w:val="005E25CA"/>
    <w:rsid w:val="005E2609"/>
    <w:rsid w:val="005E276C"/>
    <w:rsid w:val="005E27C2"/>
    <w:rsid w:val="005E27EC"/>
    <w:rsid w:val="005E295A"/>
    <w:rsid w:val="005E2961"/>
    <w:rsid w:val="005E2B47"/>
    <w:rsid w:val="005E2C46"/>
    <w:rsid w:val="005E2C8A"/>
    <w:rsid w:val="005E2D8A"/>
    <w:rsid w:val="005E2D90"/>
    <w:rsid w:val="005E2DF0"/>
    <w:rsid w:val="005E2E09"/>
    <w:rsid w:val="005E2ED0"/>
    <w:rsid w:val="005E31CF"/>
    <w:rsid w:val="005E324F"/>
    <w:rsid w:val="005E32BF"/>
    <w:rsid w:val="005E339B"/>
    <w:rsid w:val="005E3439"/>
    <w:rsid w:val="005E3503"/>
    <w:rsid w:val="005E3596"/>
    <w:rsid w:val="005E3642"/>
    <w:rsid w:val="005E364A"/>
    <w:rsid w:val="005E3846"/>
    <w:rsid w:val="005E390C"/>
    <w:rsid w:val="005E392B"/>
    <w:rsid w:val="005E3A1C"/>
    <w:rsid w:val="005E3A41"/>
    <w:rsid w:val="005E3A65"/>
    <w:rsid w:val="005E3A91"/>
    <w:rsid w:val="005E3B1A"/>
    <w:rsid w:val="005E3B5E"/>
    <w:rsid w:val="005E3DC2"/>
    <w:rsid w:val="005E3E76"/>
    <w:rsid w:val="005E3FF1"/>
    <w:rsid w:val="005E4053"/>
    <w:rsid w:val="005E4074"/>
    <w:rsid w:val="005E4091"/>
    <w:rsid w:val="005E40D4"/>
    <w:rsid w:val="005E4150"/>
    <w:rsid w:val="005E430B"/>
    <w:rsid w:val="005E43CD"/>
    <w:rsid w:val="005E4460"/>
    <w:rsid w:val="005E44B6"/>
    <w:rsid w:val="005E44BB"/>
    <w:rsid w:val="005E4521"/>
    <w:rsid w:val="005E4594"/>
    <w:rsid w:val="005E4610"/>
    <w:rsid w:val="005E4651"/>
    <w:rsid w:val="005E4761"/>
    <w:rsid w:val="005E4868"/>
    <w:rsid w:val="005E4941"/>
    <w:rsid w:val="005E4954"/>
    <w:rsid w:val="005E4A0E"/>
    <w:rsid w:val="005E4A28"/>
    <w:rsid w:val="005E4BD8"/>
    <w:rsid w:val="005E4C7C"/>
    <w:rsid w:val="005E4FBA"/>
    <w:rsid w:val="005E4FBB"/>
    <w:rsid w:val="005E50DA"/>
    <w:rsid w:val="005E50ED"/>
    <w:rsid w:val="005E51BF"/>
    <w:rsid w:val="005E51F9"/>
    <w:rsid w:val="005E52E9"/>
    <w:rsid w:val="005E530D"/>
    <w:rsid w:val="005E55E9"/>
    <w:rsid w:val="005E564E"/>
    <w:rsid w:val="005E569C"/>
    <w:rsid w:val="005E56A0"/>
    <w:rsid w:val="005E56B4"/>
    <w:rsid w:val="005E56CF"/>
    <w:rsid w:val="005E5855"/>
    <w:rsid w:val="005E5968"/>
    <w:rsid w:val="005E5970"/>
    <w:rsid w:val="005E597A"/>
    <w:rsid w:val="005E5A07"/>
    <w:rsid w:val="005E5CCE"/>
    <w:rsid w:val="005E5D4B"/>
    <w:rsid w:val="005E5E29"/>
    <w:rsid w:val="005E5E80"/>
    <w:rsid w:val="005E5EB0"/>
    <w:rsid w:val="005E5ED7"/>
    <w:rsid w:val="005E5F3B"/>
    <w:rsid w:val="005E5FDB"/>
    <w:rsid w:val="005E611E"/>
    <w:rsid w:val="005E61D5"/>
    <w:rsid w:val="005E62EC"/>
    <w:rsid w:val="005E640B"/>
    <w:rsid w:val="005E6418"/>
    <w:rsid w:val="005E6444"/>
    <w:rsid w:val="005E648D"/>
    <w:rsid w:val="005E64F6"/>
    <w:rsid w:val="005E6537"/>
    <w:rsid w:val="005E6551"/>
    <w:rsid w:val="005E6782"/>
    <w:rsid w:val="005E6838"/>
    <w:rsid w:val="005E688C"/>
    <w:rsid w:val="005E6931"/>
    <w:rsid w:val="005E69E0"/>
    <w:rsid w:val="005E6A6B"/>
    <w:rsid w:val="005E6B10"/>
    <w:rsid w:val="005E6B5E"/>
    <w:rsid w:val="005E6B73"/>
    <w:rsid w:val="005E6C11"/>
    <w:rsid w:val="005E6C9E"/>
    <w:rsid w:val="005E6CC0"/>
    <w:rsid w:val="005E6D90"/>
    <w:rsid w:val="005E6DFA"/>
    <w:rsid w:val="005E6EA7"/>
    <w:rsid w:val="005E70EB"/>
    <w:rsid w:val="005E70EF"/>
    <w:rsid w:val="005E7114"/>
    <w:rsid w:val="005E71D7"/>
    <w:rsid w:val="005E72FC"/>
    <w:rsid w:val="005E730C"/>
    <w:rsid w:val="005E74A4"/>
    <w:rsid w:val="005E754D"/>
    <w:rsid w:val="005E759D"/>
    <w:rsid w:val="005E75C3"/>
    <w:rsid w:val="005E75DA"/>
    <w:rsid w:val="005E7811"/>
    <w:rsid w:val="005E78C9"/>
    <w:rsid w:val="005E78F7"/>
    <w:rsid w:val="005E7B48"/>
    <w:rsid w:val="005E7C89"/>
    <w:rsid w:val="005E7CD9"/>
    <w:rsid w:val="005E7DC3"/>
    <w:rsid w:val="005E7E61"/>
    <w:rsid w:val="005E7F22"/>
    <w:rsid w:val="005E7F3A"/>
    <w:rsid w:val="005E7FA2"/>
    <w:rsid w:val="005F0011"/>
    <w:rsid w:val="005F0060"/>
    <w:rsid w:val="005F0086"/>
    <w:rsid w:val="005F0096"/>
    <w:rsid w:val="005F009E"/>
    <w:rsid w:val="005F00BA"/>
    <w:rsid w:val="005F00E4"/>
    <w:rsid w:val="005F0117"/>
    <w:rsid w:val="005F01B5"/>
    <w:rsid w:val="005F0269"/>
    <w:rsid w:val="005F02D5"/>
    <w:rsid w:val="005F02E3"/>
    <w:rsid w:val="005F02FB"/>
    <w:rsid w:val="005F033B"/>
    <w:rsid w:val="005F0343"/>
    <w:rsid w:val="005F03A4"/>
    <w:rsid w:val="005F0408"/>
    <w:rsid w:val="005F0413"/>
    <w:rsid w:val="005F0423"/>
    <w:rsid w:val="005F047C"/>
    <w:rsid w:val="005F04F1"/>
    <w:rsid w:val="005F052C"/>
    <w:rsid w:val="005F054A"/>
    <w:rsid w:val="005F05D4"/>
    <w:rsid w:val="005F0753"/>
    <w:rsid w:val="005F0969"/>
    <w:rsid w:val="005F0AED"/>
    <w:rsid w:val="005F0C6C"/>
    <w:rsid w:val="005F0DF8"/>
    <w:rsid w:val="005F0E6B"/>
    <w:rsid w:val="005F0F90"/>
    <w:rsid w:val="005F10ED"/>
    <w:rsid w:val="005F1107"/>
    <w:rsid w:val="005F1257"/>
    <w:rsid w:val="005F12C4"/>
    <w:rsid w:val="005F139A"/>
    <w:rsid w:val="005F13F3"/>
    <w:rsid w:val="005F1417"/>
    <w:rsid w:val="005F1445"/>
    <w:rsid w:val="005F145F"/>
    <w:rsid w:val="005F14E4"/>
    <w:rsid w:val="005F1575"/>
    <w:rsid w:val="005F157A"/>
    <w:rsid w:val="005F1583"/>
    <w:rsid w:val="005F15A4"/>
    <w:rsid w:val="005F1673"/>
    <w:rsid w:val="005F16CC"/>
    <w:rsid w:val="005F17B8"/>
    <w:rsid w:val="005F181C"/>
    <w:rsid w:val="005F18BC"/>
    <w:rsid w:val="005F1951"/>
    <w:rsid w:val="005F196F"/>
    <w:rsid w:val="005F19A3"/>
    <w:rsid w:val="005F1A2C"/>
    <w:rsid w:val="005F1AC7"/>
    <w:rsid w:val="005F1B6E"/>
    <w:rsid w:val="005F1B75"/>
    <w:rsid w:val="005F1BC7"/>
    <w:rsid w:val="005F1C5F"/>
    <w:rsid w:val="005F1CCB"/>
    <w:rsid w:val="005F1D72"/>
    <w:rsid w:val="005F1D82"/>
    <w:rsid w:val="005F1E51"/>
    <w:rsid w:val="005F1F30"/>
    <w:rsid w:val="005F20D6"/>
    <w:rsid w:val="005F21FF"/>
    <w:rsid w:val="005F228E"/>
    <w:rsid w:val="005F2294"/>
    <w:rsid w:val="005F22E1"/>
    <w:rsid w:val="005F2307"/>
    <w:rsid w:val="005F24E8"/>
    <w:rsid w:val="005F253B"/>
    <w:rsid w:val="005F2636"/>
    <w:rsid w:val="005F2652"/>
    <w:rsid w:val="005F2708"/>
    <w:rsid w:val="005F2862"/>
    <w:rsid w:val="005F28A4"/>
    <w:rsid w:val="005F28BF"/>
    <w:rsid w:val="005F293C"/>
    <w:rsid w:val="005F2A4B"/>
    <w:rsid w:val="005F2B96"/>
    <w:rsid w:val="005F2C02"/>
    <w:rsid w:val="005F2C76"/>
    <w:rsid w:val="005F2D98"/>
    <w:rsid w:val="005F2DFA"/>
    <w:rsid w:val="005F2E52"/>
    <w:rsid w:val="005F2EA3"/>
    <w:rsid w:val="005F2ED2"/>
    <w:rsid w:val="005F2F3E"/>
    <w:rsid w:val="005F2FFA"/>
    <w:rsid w:val="005F3048"/>
    <w:rsid w:val="005F309B"/>
    <w:rsid w:val="005F3165"/>
    <w:rsid w:val="005F31DC"/>
    <w:rsid w:val="005F326D"/>
    <w:rsid w:val="005F332B"/>
    <w:rsid w:val="005F3363"/>
    <w:rsid w:val="005F34AB"/>
    <w:rsid w:val="005F34BC"/>
    <w:rsid w:val="005F34D9"/>
    <w:rsid w:val="005F35E8"/>
    <w:rsid w:val="005F3617"/>
    <w:rsid w:val="005F36C4"/>
    <w:rsid w:val="005F3701"/>
    <w:rsid w:val="005F3751"/>
    <w:rsid w:val="005F39F8"/>
    <w:rsid w:val="005F3A9B"/>
    <w:rsid w:val="005F3AFE"/>
    <w:rsid w:val="005F3B33"/>
    <w:rsid w:val="005F3B5F"/>
    <w:rsid w:val="005F3BBD"/>
    <w:rsid w:val="005F3DB8"/>
    <w:rsid w:val="005F3E8C"/>
    <w:rsid w:val="005F3ED5"/>
    <w:rsid w:val="005F3EEC"/>
    <w:rsid w:val="005F3F43"/>
    <w:rsid w:val="005F401B"/>
    <w:rsid w:val="005F4099"/>
    <w:rsid w:val="005F41A0"/>
    <w:rsid w:val="005F41DF"/>
    <w:rsid w:val="005F4217"/>
    <w:rsid w:val="005F428B"/>
    <w:rsid w:val="005F42B6"/>
    <w:rsid w:val="005F4358"/>
    <w:rsid w:val="005F43C2"/>
    <w:rsid w:val="005F43F8"/>
    <w:rsid w:val="005F468A"/>
    <w:rsid w:val="005F470B"/>
    <w:rsid w:val="005F47E3"/>
    <w:rsid w:val="005F4813"/>
    <w:rsid w:val="005F484B"/>
    <w:rsid w:val="005F4878"/>
    <w:rsid w:val="005F4A8E"/>
    <w:rsid w:val="005F4E0A"/>
    <w:rsid w:val="005F4E77"/>
    <w:rsid w:val="005F4E94"/>
    <w:rsid w:val="005F5037"/>
    <w:rsid w:val="005F50D1"/>
    <w:rsid w:val="005F5152"/>
    <w:rsid w:val="005F5175"/>
    <w:rsid w:val="005F51C6"/>
    <w:rsid w:val="005F521E"/>
    <w:rsid w:val="005F527A"/>
    <w:rsid w:val="005F5515"/>
    <w:rsid w:val="005F5649"/>
    <w:rsid w:val="005F5731"/>
    <w:rsid w:val="005F5886"/>
    <w:rsid w:val="005F58EA"/>
    <w:rsid w:val="005F590A"/>
    <w:rsid w:val="005F5A8E"/>
    <w:rsid w:val="005F5C29"/>
    <w:rsid w:val="005F5D31"/>
    <w:rsid w:val="005F5D88"/>
    <w:rsid w:val="005F5E19"/>
    <w:rsid w:val="005F5E34"/>
    <w:rsid w:val="005F5EB3"/>
    <w:rsid w:val="005F5F4C"/>
    <w:rsid w:val="005F61E3"/>
    <w:rsid w:val="005F6226"/>
    <w:rsid w:val="005F63BF"/>
    <w:rsid w:val="005F6441"/>
    <w:rsid w:val="005F645F"/>
    <w:rsid w:val="005F64E9"/>
    <w:rsid w:val="005F65C9"/>
    <w:rsid w:val="005F65E2"/>
    <w:rsid w:val="005F669C"/>
    <w:rsid w:val="005F66A8"/>
    <w:rsid w:val="005F66FC"/>
    <w:rsid w:val="005F67B9"/>
    <w:rsid w:val="005F685F"/>
    <w:rsid w:val="005F68D7"/>
    <w:rsid w:val="005F697C"/>
    <w:rsid w:val="005F6AEE"/>
    <w:rsid w:val="005F6B62"/>
    <w:rsid w:val="005F6B83"/>
    <w:rsid w:val="005F6B94"/>
    <w:rsid w:val="005F6BEF"/>
    <w:rsid w:val="005F6E82"/>
    <w:rsid w:val="005F6EAC"/>
    <w:rsid w:val="005F6F3E"/>
    <w:rsid w:val="005F6F4C"/>
    <w:rsid w:val="005F6FAF"/>
    <w:rsid w:val="005F70FB"/>
    <w:rsid w:val="005F717B"/>
    <w:rsid w:val="005F71FD"/>
    <w:rsid w:val="005F72A1"/>
    <w:rsid w:val="005F72E3"/>
    <w:rsid w:val="005F74D3"/>
    <w:rsid w:val="005F75CE"/>
    <w:rsid w:val="005F75FF"/>
    <w:rsid w:val="005F763D"/>
    <w:rsid w:val="005F774B"/>
    <w:rsid w:val="005F7794"/>
    <w:rsid w:val="005F7879"/>
    <w:rsid w:val="005F795E"/>
    <w:rsid w:val="005F799D"/>
    <w:rsid w:val="005F79A7"/>
    <w:rsid w:val="005F79B1"/>
    <w:rsid w:val="005F7A19"/>
    <w:rsid w:val="005F7A3E"/>
    <w:rsid w:val="005F7BCD"/>
    <w:rsid w:val="005F7BF5"/>
    <w:rsid w:val="005F7C2D"/>
    <w:rsid w:val="005F7CE8"/>
    <w:rsid w:val="005F7DB9"/>
    <w:rsid w:val="005F7DE7"/>
    <w:rsid w:val="005F7DFC"/>
    <w:rsid w:val="005F7E3D"/>
    <w:rsid w:val="005F7E4C"/>
    <w:rsid w:val="005F7EE8"/>
    <w:rsid w:val="005F7EF6"/>
    <w:rsid w:val="005F7F80"/>
    <w:rsid w:val="005F7FEE"/>
    <w:rsid w:val="0060000C"/>
    <w:rsid w:val="00600029"/>
    <w:rsid w:val="0060004D"/>
    <w:rsid w:val="006000C8"/>
    <w:rsid w:val="006000FC"/>
    <w:rsid w:val="0060011F"/>
    <w:rsid w:val="00600153"/>
    <w:rsid w:val="00600156"/>
    <w:rsid w:val="0060017F"/>
    <w:rsid w:val="00600350"/>
    <w:rsid w:val="00600356"/>
    <w:rsid w:val="006003E8"/>
    <w:rsid w:val="006004AA"/>
    <w:rsid w:val="006004E9"/>
    <w:rsid w:val="0060053B"/>
    <w:rsid w:val="00600674"/>
    <w:rsid w:val="00600696"/>
    <w:rsid w:val="0060071A"/>
    <w:rsid w:val="0060074B"/>
    <w:rsid w:val="00600820"/>
    <w:rsid w:val="0060083B"/>
    <w:rsid w:val="00600A48"/>
    <w:rsid w:val="00600BB7"/>
    <w:rsid w:val="00600C59"/>
    <w:rsid w:val="00600C71"/>
    <w:rsid w:val="00600D58"/>
    <w:rsid w:val="00600D8E"/>
    <w:rsid w:val="00600DA0"/>
    <w:rsid w:val="00600DB2"/>
    <w:rsid w:val="00600E2B"/>
    <w:rsid w:val="00600E88"/>
    <w:rsid w:val="00600EB2"/>
    <w:rsid w:val="00601125"/>
    <w:rsid w:val="006011C2"/>
    <w:rsid w:val="006011CA"/>
    <w:rsid w:val="0060125C"/>
    <w:rsid w:val="0060138A"/>
    <w:rsid w:val="006015B5"/>
    <w:rsid w:val="00601693"/>
    <w:rsid w:val="006016DD"/>
    <w:rsid w:val="006016E7"/>
    <w:rsid w:val="006017A6"/>
    <w:rsid w:val="006018B4"/>
    <w:rsid w:val="0060195B"/>
    <w:rsid w:val="006019AA"/>
    <w:rsid w:val="00601A1D"/>
    <w:rsid w:val="00601B3B"/>
    <w:rsid w:val="00601D4E"/>
    <w:rsid w:val="00601FD5"/>
    <w:rsid w:val="00602086"/>
    <w:rsid w:val="0060208A"/>
    <w:rsid w:val="006021AE"/>
    <w:rsid w:val="0060250F"/>
    <w:rsid w:val="006025FB"/>
    <w:rsid w:val="00602686"/>
    <w:rsid w:val="0060274E"/>
    <w:rsid w:val="00602750"/>
    <w:rsid w:val="006029D8"/>
    <w:rsid w:val="00602A0C"/>
    <w:rsid w:val="00602B3B"/>
    <w:rsid w:val="00602BB2"/>
    <w:rsid w:val="00602D7E"/>
    <w:rsid w:val="00602DE9"/>
    <w:rsid w:val="00602EC0"/>
    <w:rsid w:val="00602FB8"/>
    <w:rsid w:val="0060307C"/>
    <w:rsid w:val="006030BB"/>
    <w:rsid w:val="006030C8"/>
    <w:rsid w:val="00603102"/>
    <w:rsid w:val="006031D3"/>
    <w:rsid w:val="0060324E"/>
    <w:rsid w:val="00603449"/>
    <w:rsid w:val="0060374C"/>
    <w:rsid w:val="006037C1"/>
    <w:rsid w:val="0060398F"/>
    <w:rsid w:val="00603A3B"/>
    <w:rsid w:val="00603A55"/>
    <w:rsid w:val="00603A75"/>
    <w:rsid w:val="00603B8E"/>
    <w:rsid w:val="00603C46"/>
    <w:rsid w:val="00603CC7"/>
    <w:rsid w:val="00603CDF"/>
    <w:rsid w:val="00603CE4"/>
    <w:rsid w:val="00603D39"/>
    <w:rsid w:val="00603F32"/>
    <w:rsid w:val="00604084"/>
    <w:rsid w:val="006040C4"/>
    <w:rsid w:val="0060417A"/>
    <w:rsid w:val="00604335"/>
    <w:rsid w:val="006044F9"/>
    <w:rsid w:val="00604515"/>
    <w:rsid w:val="00604722"/>
    <w:rsid w:val="006049EC"/>
    <w:rsid w:val="00604A3B"/>
    <w:rsid w:val="00604ADD"/>
    <w:rsid w:val="00604AF6"/>
    <w:rsid w:val="00604D36"/>
    <w:rsid w:val="00604EC2"/>
    <w:rsid w:val="00604F2C"/>
    <w:rsid w:val="00604FAE"/>
    <w:rsid w:val="00605137"/>
    <w:rsid w:val="00605154"/>
    <w:rsid w:val="00605184"/>
    <w:rsid w:val="006051A0"/>
    <w:rsid w:val="006051B4"/>
    <w:rsid w:val="00605218"/>
    <w:rsid w:val="00605303"/>
    <w:rsid w:val="0060533D"/>
    <w:rsid w:val="0060545A"/>
    <w:rsid w:val="006054AB"/>
    <w:rsid w:val="00605501"/>
    <w:rsid w:val="0060561C"/>
    <w:rsid w:val="0060562E"/>
    <w:rsid w:val="0060584B"/>
    <w:rsid w:val="006058C2"/>
    <w:rsid w:val="006058C3"/>
    <w:rsid w:val="00605A5E"/>
    <w:rsid w:val="00605ABC"/>
    <w:rsid w:val="00605AD8"/>
    <w:rsid w:val="00605B5E"/>
    <w:rsid w:val="00605B79"/>
    <w:rsid w:val="00605B83"/>
    <w:rsid w:val="00605B8D"/>
    <w:rsid w:val="00605C10"/>
    <w:rsid w:val="00605C44"/>
    <w:rsid w:val="00605C7D"/>
    <w:rsid w:val="00605D0A"/>
    <w:rsid w:val="00605D4D"/>
    <w:rsid w:val="00605E64"/>
    <w:rsid w:val="00605EE7"/>
    <w:rsid w:val="00605EF5"/>
    <w:rsid w:val="00605F12"/>
    <w:rsid w:val="0060602C"/>
    <w:rsid w:val="0060613B"/>
    <w:rsid w:val="006062D0"/>
    <w:rsid w:val="00606351"/>
    <w:rsid w:val="0060646D"/>
    <w:rsid w:val="006065B6"/>
    <w:rsid w:val="006065FD"/>
    <w:rsid w:val="0060666E"/>
    <w:rsid w:val="00606675"/>
    <w:rsid w:val="006066B9"/>
    <w:rsid w:val="00606721"/>
    <w:rsid w:val="00606735"/>
    <w:rsid w:val="0060674E"/>
    <w:rsid w:val="0060684D"/>
    <w:rsid w:val="006068D9"/>
    <w:rsid w:val="006069F7"/>
    <w:rsid w:val="00606C0E"/>
    <w:rsid w:val="00606C85"/>
    <w:rsid w:val="00606CFB"/>
    <w:rsid w:val="00606DAC"/>
    <w:rsid w:val="00606E3C"/>
    <w:rsid w:val="00606E72"/>
    <w:rsid w:val="00606EE4"/>
    <w:rsid w:val="00607047"/>
    <w:rsid w:val="0060711A"/>
    <w:rsid w:val="00607275"/>
    <w:rsid w:val="006073F9"/>
    <w:rsid w:val="00607471"/>
    <w:rsid w:val="0060749E"/>
    <w:rsid w:val="0060751B"/>
    <w:rsid w:val="00607525"/>
    <w:rsid w:val="00607580"/>
    <w:rsid w:val="006075E7"/>
    <w:rsid w:val="00607615"/>
    <w:rsid w:val="00607729"/>
    <w:rsid w:val="006078D4"/>
    <w:rsid w:val="006079D3"/>
    <w:rsid w:val="006079FF"/>
    <w:rsid w:val="00607A15"/>
    <w:rsid w:val="00607A34"/>
    <w:rsid w:val="00607A43"/>
    <w:rsid w:val="00607B00"/>
    <w:rsid w:val="00607B0F"/>
    <w:rsid w:val="00607B56"/>
    <w:rsid w:val="00607B93"/>
    <w:rsid w:val="00607C80"/>
    <w:rsid w:val="00607DD8"/>
    <w:rsid w:val="00607F55"/>
    <w:rsid w:val="006100BA"/>
    <w:rsid w:val="00610141"/>
    <w:rsid w:val="00610195"/>
    <w:rsid w:val="0061023D"/>
    <w:rsid w:val="0061036B"/>
    <w:rsid w:val="006103D8"/>
    <w:rsid w:val="00610589"/>
    <w:rsid w:val="00610625"/>
    <w:rsid w:val="006106D3"/>
    <w:rsid w:val="0061070A"/>
    <w:rsid w:val="00610741"/>
    <w:rsid w:val="0061078E"/>
    <w:rsid w:val="0061094D"/>
    <w:rsid w:val="006109AB"/>
    <w:rsid w:val="006109CD"/>
    <w:rsid w:val="006109FA"/>
    <w:rsid w:val="00610A14"/>
    <w:rsid w:val="00610B7A"/>
    <w:rsid w:val="00610C9E"/>
    <w:rsid w:val="00610CB1"/>
    <w:rsid w:val="00610EF0"/>
    <w:rsid w:val="00610F9C"/>
    <w:rsid w:val="006110EB"/>
    <w:rsid w:val="006111EE"/>
    <w:rsid w:val="0061128E"/>
    <w:rsid w:val="006112D6"/>
    <w:rsid w:val="00611368"/>
    <w:rsid w:val="0061138C"/>
    <w:rsid w:val="00611411"/>
    <w:rsid w:val="0061144A"/>
    <w:rsid w:val="00611483"/>
    <w:rsid w:val="0061149D"/>
    <w:rsid w:val="006114DD"/>
    <w:rsid w:val="006115E2"/>
    <w:rsid w:val="00611693"/>
    <w:rsid w:val="006116D1"/>
    <w:rsid w:val="00611725"/>
    <w:rsid w:val="00611772"/>
    <w:rsid w:val="00611968"/>
    <w:rsid w:val="00611BA4"/>
    <w:rsid w:val="00611BC0"/>
    <w:rsid w:val="00611C35"/>
    <w:rsid w:val="00611D4B"/>
    <w:rsid w:val="00611F84"/>
    <w:rsid w:val="006120EF"/>
    <w:rsid w:val="00612196"/>
    <w:rsid w:val="006121B3"/>
    <w:rsid w:val="006122D9"/>
    <w:rsid w:val="006123B9"/>
    <w:rsid w:val="006124DF"/>
    <w:rsid w:val="0061259A"/>
    <w:rsid w:val="0061262A"/>
    <w:rsid w:val="00612797"/>
    <w:rsid w:val="006129BD"/>
    <w:rsid w:val="00612AFD"/>
    <w:rsid w:val="00612BF7"/>
    <w:rsid w:val="00612D5F"/>
    <w:rsid w:val="00612D7C"/>
    <w:rsid w:val="00612DC8"/>
    <w:rsid w:val="00612DEA"/>
    <w:rsid w:val="00612EB8"/>
    <w:rsid w:val="00612F9D"/>
    <w:rsid w:val="00613004"/>
    <w:rsid w:val="006130AD"/>
    <w:rsid w:val="00613239"/>
    <w:rsid w:val="0061328B"/>
    <w:rsid w:val="0061335D"/>
    <w:rsid w:val="00613364"/>
    <w:rsid w:val="006133E2"/>
    <w:rsid w:val="00613426"/>
    <w:rsid w:val="00613431"/>
    <w:rsid w:val="006135E1"/>
    <w:rsid w:val="00613611"/>
    <w:rsid w:val="00613631"/>
    <w:rsid w:val="006136D7"/>
    <w:rsid w:val="0061372B"/>
    <w:rsid w:val="00613886"/>
    <w:rsid w:val="006139BD"/>
    <w:rsid w:val="00613A12"/>
    <w:rsid w:val="00613A21"/>
    <w:rsid w:val="00613A6A"/>
    <w:rsid w:val="00613B47"/>
    <w:rsid w:val="00613BBB"/>
    <w:rsid w:val="00613BC2"/>
    <w:rsid w:val="00613BC4"/>
    <w:rsid w:val="00613C2F"/>
    <w:rsid w:val="00613E1F"/>
    <w:rsid w:val="00613E70"/>
    <w:rsid w:val="00613FF9"/>
    <w:rsid w:val="00614037"/>
    <w:rsid w:val="0061412B"/>
    <w:rsid w:val="006141D0"/>
    <w:rsid w:val="00614289"/>
    <w:rsid w:val="0061433C"/>
    <w:rsid w:val="0061449C"/>
    <w:rsid w:val="006144D7"/>
    <w:rsid w:val="0061469F"/>
    <w:rsid w:val="006148E9"/>
    <w:rsid w:val="006148EA"/>
    <w:rsid w:val="0061490D"/>
    <w:rsid w:val="00614C2D"/>
    <w:rsid w:val="00614CC0"/>
    <w:rsid w:val="00614CF7"/>
    <w:rsid w:val="00614DFF"/>
    <w:rsid w:val="00614E8A"/>
    <w:rsid w:val="00615067"/>
    <w:rsid w:val="0061508F"/>
    <w:rsid w:val="006150D4"/>
    <w:rsid w:val="00615230"/>
    <w:rsid w:val="0061526D"/>
    <w:rsid w:val="006152EF"/>
    <w:rsid w:val="006152F9"/>
    <w:rsid w:val="00615567"/>
    <w:rsid w:val="00615571"/>
    <w:rsid w:val="00615634"/>
    <w:rsid w:val="0061566E"/>
    <w:rsid w:val="00615763"/>
    <w:rsid w:val="006157FC"/>
    <w:rsid w:val="0061589F"/>
    <w:rsid w:val="00615A6E"/>
    <w:rsid w:val="00615ABF"/>
    <w:rsid w:val="00615C7D"/>
    <w:rsid w:val="00615DE5"/>
    <w:rsid w:val="00615ECA"/>
    <w:rsid w:val="00615F23"/>
    <w:rsid w:val="00615F79"/>
    <w:rsid w:val="00616054"/>
    <w:rsid w:val="006161EC"/>
    <w:rsid w:val="00616363"/>
    <w:rsid w:val="0061655B"/>
    <w:rsid w:val="006166BF"/>
    <w:rsid w:val="0061673A"/>
    <w:rsid w:val="00616752"/>
    <w:rsid w:val="006167C2"/>
    <w:rsid w:val="0061692F"/>
    <w:rsid w:val="00616997"/>
    <w:rsid w:val="006169B4"/>
    <w:rsid w:val="00616B95"/>
    <w:rsid w:val="00616C05"/>
    <w:rsid w:val="00616C60"/>
    <w:rsid w:val="00616D47"/>
    <w:rsid w:val="00616DCD"/>
    <w:rsid w:val="00616EAF"/>
    <w:rsid w:val="00617002"/>
    <w:rsid w:val="00617003"/>
    <w:rsid w:val="006173AB"/>
    <w:rsid w:val="00617548"/>
    <w:rsid w:val="0061764C"/>
    <w:rsid w:val="00617687"/>
    <w:rsid w:val="006176B2"/>
    <w:rsid w:val="006176ED"/>
    <w:rsid w:val="00617701"/>
    <w:rsid w:val="0061784E"/>
    <w:rsid w:val="00617A3E"/>
    <w:rsid w:val="00617A7C"/>
    <w:rsid w:val="00617E5D"/>
    <w:rsid w:val="00617E63"/>
    <w:rsid w:val="00617FFE"/>
    <w:rsid w:val="00620060"/>
    <w:rsid w:val="0062015D"/>
    <w:rsid w:val="0062025B"/>
    <w:rsid w:val="006202BC"/>
    <w:rsid w:val="00620393"/>
    <w:rsid w:val="0062042E"/>
    <w:rsid w:val="006204E4"/>
    <w:rsid w:val="0062065D"/>
    <w:rsid w:val="00620680"/>
    <w:rsid w:val="006206ED"/>
    <w:rsid w:val="006207F9"/>
    <w:rsid w:val="006208E1"/>
    <w:rsid w:val="00620974"/>
    <w:rsid w:val="00620A20"/>
    <w:rsid w:val="00620A3F"/>
    <w:rsid w:val="00620AE9"/>
    <w:rsid w:val="00620B45"/>
    <w:rsid w:val="00620B68"/>
    <w:rsid w:val="00620BA7"/>
    <w:rsid w:val="00620BF7"/>
    <w:rsid w:val="00620C1D"/>
    <w:rsid w:val="00620D91"/>
    <w:rsid w:val="00620DCE"/>
    <w:rsid w:val="00620E3B"/>
    <w:rsid w:val="00620E60"/>
    <w:rsid w:val="00620ED6"/>
    <w:rsid w:val="00620F5E"/>
    <w:rsid w:val="0062105D"/>
    <w:rsid w:val="00621074"/>
    <w:rsid w:val="00621091"/>
    <w:rsid w:val="00621142"/>
    <w:rsid w:val="0062115A"/>
    <w:rsid w:val="006212D7"/>
    <w:rsid w:val="0062133F"/>
    <w:rsid w:val="00621357"/>
    <w:rsid w:val="006213CA"/>
    <w:rsid w:val="006213DB"/>
    <w:rsid w:val="00621462"/>
    <w:rsid w:val="0062150C"/>
    <w:rsid w:val="006215C3"/>
    <w:rsid w:val="006215D0"/>
    <w:rsid w:val="00621623"/>
    <w:rsid w:val="006216DF"/>
    <w:rsid w:val="0062182C"/>
    <w:rsid w:val="0062182F"/>
    <w:rsid w:val="0062198F"/>
    <w:rsid w:val="00621A8F"/>
    <w:rsid w:val="00621AD1"/>
    <w:rsid w:val="00621AF5"/>
    <w:rsid w:val="00621D17"/>
    <w:rsid w:val="00621E52"/>
    <w:rsid w:val="006221FE"/>
    <w:rsid w:val="0062222D"/>
    <w:rsid w:val="006222A2"/>
    <w:rsid w:val="00622531"/>
    <w:rsid w:val="006226A0"/>
    <w:rsid w:val="006226CE"/>
    <w:rsid w:val="0062276E"/>
    <w:rsid w:val="00622999"/>
    <w:rsid w:val="006229A1"/>
    <w:rsid w:val="006229D6"/>
    <w:rsid w:val="00622A45"/>
    <w:rsid w:val="00622BBB"/>
    <w:rsid w:val="00622BCF"/>
    <w:rsid w:val="00622C05"/>
    <w:rsid w:val="00622E2F"/>
    <w:rsid w:val="00622F01"/>
    <w:rsid w:val="00622FE6"/>
    <w:rsid w:val="00623061"/>
    <w:rsid w:val="0062308C"/>
    <w:rsid w:val="006230A1"/>
    <w:rsid w:val="006231BE"/>
    <w:rsid w:val="00623245"/>
    <w:rsid w:val="0062328E"/>
    <w:rsid w:val="006232CE"/>
    <w:rsid w:val="00623388"/>
    <w:rsid w:val="0062346A"/>
    <w:rsid w:val="00623726"/>
    <w:rsid w:val="0062382A"/>
    <w:rsid w:val="006238FF"/>
    <w:rsid w:val="006239AB"/>
    <w:rsid w:val="00623B05"/>
    <w:rsid w:val="00623B8C"/>
    <w:rsid w:val="00623D50"/>
    <w:rsid w:val="00623E05"/>
    <w:rsid w:val="00623F7A"/>
    <w:rsid w:val="00623FE5"/>
    <w:rsid w:val="0062467C"/>
    <w:rsid w:val="0062469F"/>
    <w:rsid w:val="00624803"/>
    <w:rsid w:val="006248CD"/>
    <w:rsid w:val="00624904"/>
    <w:rsid w:val="00624975"/>
    <w:rsid w:val="0062499C"/>
    <w:rsid w:val="00624A03"/>
    <w:rsid w:val="00624A77"/>
    <w:rsid w:val="00624A7E"/>
    <w:rsid w:val="00624ADB"/>
    <w:rsid w:val="00624B62"/>
    <w:rsid w:val="00624BDB"/>
    <w:rsid w:val="00624C4D"/>
    <w:rsid w:val="00624CE6"/>
    <w:rsid w:val="00624D1C"/>
    <w:rsid w:val="00624D85"/>
    <w:rsid w:val="00624DCB"/>
    <w:rsid w:val="00624F10"/>
    <w:rsid w:val="00624F71"/>
    <w:rsid w:val="0062508A"/>
    <w:rsid w:val="006250D5"/>
    <w:rsid w:val="00625104"/>
    <w:rsid w:val="00625214"/>
    <w:rsid w:val="006252C6"/>
    <w:rsid w:val="006254CE"/>
    <w:rsid w:val="0062551F"/>
    <w:rsid w:val="0062559A"/>
    <w:rsid w:val="0062559B"/>
    <w:rsid w:val="00625650"/>
    <w:rsid w:val="006256EF"/>
    <w:rsid w:val="006257E4"/>
    <w:rsid w:val="006258EA"/>
    <w:rsid w:val="00625927"/>
    <w:rsid w:val="0062595F"/>
    <w:rsid w:val="00625C1B"/>
    <w:rsid w:val="00625CC0"/>
    <w:rsid w:val="00625CC6"/>
    <w:rsid w:val="00625DE8"/>
    <w:rsid w:val="00625E15"/>
    <w:rsid w:val="00625F5B"/>
    <w:rsid w:val="006261DB"/>
    <w:rsid w:val="006263E4"/>
    <w:rsid w:val="006265F0"/>
    <w:rsid w:val="00626613"/>
    <w:rsid w:val="00626655"/>
    <w:rsid w:val="00626729"/>
    <w:rsid w:val="00626851"/>
    <w:rsid w:val="006268A7"/>
    <w:rsid w:val="00626ADA"/>
    <w:rsid w:val="00626B16"/>
    <w:rsid w:val="00626B28"/>
    <w:rsid w:val="00626BD4"/>
    <w:rsid w:val="00626C81"/>
    <w:rsid w:val="00626E30"/>
    <w:rsid w:val="00626F2E"/>
    <w:rsid w:val="0062724A"/>
    <w:rsid w:val="006272AF"/>
    <w:rsid w:val="0062734E"/>
    <w:rsid w:val="00627361"/>
    <w:rsid w:val="00627379"/>
    <w:rsid w:val="00627398"/>
    <w:rsid w:val="00627399"/>
    <w:rsid w:val="00627455"/>
    <w:rsid w:val="006274B5"/>
    <w:rsid w:val="00627679"/>
    <w:rsid w:val="00627719"/>
    <w:rsid w:val="0062787B"/>
    <w:rsid w:val="0062791F"/>
    <w:rsid w:val="006279A8"/>
    <w:rsid w:val="00627A46"/>
    <w:rsid w:val="00627A84"/>
    <w:rsid w:val="00627A9D"/>
    <w:rsid w:val="00627ADF"/>
    <w:rsid w:val="00627C25"/>
    <w:rsid w:val="00627D5D"/>
    <w:rsid w:val="00627EB6"/>
    <w:rsid w:val="00627ED3"/>
    <w:rsid w:val="00627F0B"/>
    <w:rsid w:val="00627FC4"/>
    <w:rsid w:val="0063016D"/>
    <w:rsid w:val="006301E0"/>
    <w:rsid w:val="00630233"/>
    <w:rsid w:val="00630557"/>
    <w:rsid w:val="006306CF"/>
    <w:rsid w:val="00630A8B"/>
    <w:rsid w:val="00630AD2"/>
    <w:rsid w:val="00630BE0"/>
    <w:rsid w:val="00630CC9"/>
    <w:rsid w:val="00630D63"/>
    <w:rsid w:val="00630E35"/>
    <w:rsid w:val="00630F16"/>
    <w:rsid w:val="00630FB3"/>
    <w:rsid w:val="00630FC9"/>
    <w:rsid w:val="00630FF2"/>
    <w:rsid w:val="00631166"/>
    <w:rsid w:val="0063128D"/>
    <w:rsid w:val="00631297"/>
    <w:rsid w:val="0063149D"/>
    <w:rsid w:val="0063150E"/>
    <w:rsid w:val="00631587"/>
    <w:rsid w:val="006316C1"/>
    <w:rsid w:val="0063170B"/>
    <w:rsid w:val="00631A61"/>
    <w:rsid w:val="00631A68"/>
    <w:rsid w:val="00631ABA"/>
    <w:rsid w:val="00631C71"/>
    <w:rsid w:val="00631D4C"/>
    <w:rsid w:val="00631E28"/>
    <w:rsid w:val="00631F37"/>
    <w:rsid w:val="00631F41"/>
    <w:rsid w:val="00631FCC"/>
    <w:rsid w:val="00631FE6"/>
    <w:rsid w:val="00632148"/>
    <w:rsid w:val="0063218A"/>
    <w:rsid w:val="006323C0"/>
    <w:rsid w:val="006323F4"/>
    <w:rsid w:val="00632455"/>
    <w:rsid w:val="0063245D"/>
    <w:rsid w:val="0063254C"/>
    <w:rsid w:val="0063263C"/>
    <w:rsid w:val="0063264D"/>
    <w:rsid w:val="00632737"/>
    <w:rsid w:val="00632758"/>
    <w:rsid w:val="0063276C"/>
    <w:rsid w:val="0063278B"/>
    <w:rsid w:val="0063284B"/>
    <w:rsid w:val="0063285A"/>
    <w:rsid w:val="006328B2"/>
    <w:rsid w:val="00632AE3"/>
    <w:rsid w:val="00632B39"/>
    <w:rsid w:val="00632BD7"/>
    <w:rsid w:val="00632D50"/>
    <w:rsid w:val="00632F5A"/>
    <w:rsid w:val="00632FA7"/>
    <w:rsid w:val="00633189"/>
    <w:rsid w:val="0063319B"/>
    <w:rsid w:val="006331B3"/>
    <w:rsid w:val="006331FC"/>
    <w:rsid w:val="0063333C"/>
    <w:rsid w:val="00633418"/>
    <w:rsid w:val="00633534"/>
    <w:rsid w:val="00633702"/>
    <w:rsid w:val="006338ED"/>
    <w:rsid w:val="00633905"/>
    <w:rsid w:val="00633909"/>
    <w:rsid w:val="0063394E"/>
    <w:rsid w:val="00633B05"/>
    <w:rsid w:val="00633BD5"/>
    <w:rsid w:val="00633C8D"/>
    <w:rsid w:val="00633CBD"/>
    <w:rsid w:val="00633D2F"/>
    <w:rsid w:val="00633DF5"/>
    <w:rsid w:val="0063405E"/>
    <w:rsid w:val="00634180"/>
    <w:rsid w:val="006341FC"/>
    <w:rsid w:val="006342E1"/>
    <w:rsid w:val="006342EC"/>
    <w:rsid w:val="00634333"/>
    <w:rsid w:val="00634350"/>
    <w:rsid w:val="006344EE"/>
    <w:rsid w:val="006345B0"/>
    <w:rsid w:val="00634608"/>
    <w:rsid w:val="00634675"/>
    <w:rsid w:val="006346DC"/>
    <w:rsid w:val="006347B8"/>
    <w:rsid w:val="00634861"/>
    <w:rsid w:val="00634C28"/>
    <w:rsid w:val="00634D02"/>
    <w:rsid w:val="00634D0D"/>
    <w:rsid w:val="00634D68"/>
    <w:rsid w:val="00634E11"/>
    <w:rsid w:val="00634E55"/>
    <w:rsid w:val="00634EEA"/>
    <w:rsid w:val="006350B6"/>
    <w:rsid w:val="0063541E"/>
    <w:rsid w:val="00635437"/>
    <w:rsid w:val="006354B7"/>
    <w:rsid w:val="00635794"/>
    <w:rsid w:val="00635841"/>
    <w:rsid w:val="00635AEB"/>
    <w:rsid w:val="00635C8E"/>
    <w:rsid w:val="00635DE2"/>
    <w:rsid w:val="00635F76"/>
    <w:rsid w:val="00636000"/>
    <w:rsid w:val="00636333"/>
    <w:rsid w:val="006363F7"/>
    <w:rsid w:val="0063648A"/>
    <w:rsid w:val="006364DE"/>
    <w:rsid w:val="00636650"/>
    <w:rsid w:val="006366E1"/>
    <w:rsid w:val="006366E3"/>
    <w:rsid w:val="006367FD"/>
    <w:rsid w:val="006368DD"/>
    <w:rsid w:val="00636947"/>
    <w:rsid w:val="0063696D"/>
    <w:rsid w:val="006369B9"/>
    <w:rsid w:val="00636A33"/>
    <w:rsid w:val="00636A96"/>
    <w:rsid w:val="00636B1F"/>
    <w:rsid w:val="00636B95"/>
    <w:rsid w:val="00636C0D"/>
    <w:rsid w:val="00636C66"/>
    <w:rsid w:val="00636C90"/>
    <w:rsid w:val="00636EB8"/>
    <w:rsid w:val="00636EC1"/>
    <w:rsid w:val="006370BB"/>
    <w:rsid w:val="006372A2"/>
    <w:rsid w:val="00637329"/>
    <w:rsid w:val="0063733D"/>
    <w:rsid w:val="006373DF"/>
    <w:rsid w:val="006375CB"/>
    <w:rsid w:val="00637656"/>
    <w:rsid w:val="006376B8"/>
    <w:rsid w:val="0063775A"/>
    <w:rsid w:val="00637773"/>
    <w:rsid w:val="00637899"/>
    <w:rsid w:val="006378A1"/>
    <w:rsid w:val="00637908"/>
    <w:rsid w:val="00637A53"/>
    <w:rsid w:val="00637AC5"/>
    <w:rsid w:val="00637AE4"/>
    <w:rsid w:val="00637B51"/>
    <w:rsid w:val="00637CFD"/>
    <w:rsid w:val="00637D01"/>
    <w:rsid w:val="00637D10"/>
    <w:rsid w:val="00637D4F"/>
    <w:rsid w:val="00637ED7"/>
    <w:rsid w:val="00637F2C"/>
    <w:rsid w:val="00637F5F"/>
    <w:rsid w:val="00640022"/>
    <w:rsid w:val="00640057"/>
    <w:rsid w:val="00640271"/>
    <w:rsid w:val="006403D1"/>
    <w:rsid w:val="00640401"/>
    <w:rsid w:val="0064046F"/>
    <w:rsid w:val="006404AC"/>
    <w:rsid w:val="006404FD"/>
    <w:rsid w:val="0064051A"/>
    <w:rsid w:val="0064052D"/>
    <w:rsid w:val="006405E6"/>
    <w:rsid w:val="006405F8"/>
    <w:rsid w:val="00640613"/>
    <w:rsid w:val="00640703"/>
    <w:rsid w:val="00640747"/>
    <w:rsid w:val="00640808"/>
    <w:rsid w:val="006408DC"/>
    <w:rsid w:val="00640A5C"/>
    <w:rsid w:val="00640B43"/>
    <w:rsid w:val="00640B9A"/>
    <w:rsid w:val="00640D57"/>
    <w:rsid w:val="00640DC4"/>
    <w:rsid w:val="00640DDF"/>
    <w:rsid w:val="00640DFB"/>
    <w:rsid w:val="00640E07"/>
    <w:rsid w:val="00640E9C"/>
    <w:rsid w:val="00640F7A"/>
    <w:rsid w:val="00641012"/>
    <w:rsid w:val="006410F0"/>
    <w:rsid w:val="0064151D"/>
    <w:rsid w:val="00641639"/>
    <w:rsid w:val="00641665"/>
    <w:rsid w:val="006416E6"/>
    <w:rsid w:val="006417C4"/>
    <w:rsid w:val="0064182B"/>
    <w:rsid w:val="00641837"/>
    <w:rsid w:val="00641981"/>
    <w:rsid w:val="006419B6"/>
    <w:rsid w:val="006419FF"/>
    <w:rsid w:val="00641ADB"/>
    <w:rsid w:val="00641B8D"/>
    <w:rsid w:val="00641EC6"/>
    <w:rsid w:val="00641F01"/>
    <w:rsid w:val="00641F81"/>
    <w:rsid w:val="006420F7"/>
    <w:rsid w:val="0064210B"/>
    <w:rsid w:val="006421F5"/>
    <w:rsid w:val="00642830"/>
    <w:rsid w:val="00642881"/>
    <w:rsid w:val="00642988"/>
    <w:rsid w:val="00642B02"/>
    <w:rsid w:val="00642B37"/>
    <w:rsid w:val="00642C2D"/>
    <w:rsid w:val="00642C88"/>
    <w:rsid w:val="00642C99"/>
    <w:rsid w:val="00642CA9"/>
    <w:rsid w:val="00642CC3"/>
    <w:rsid w:val="00642D24"/>
    <w:rsid w:val="00642FD7"/>
    <w:rsid w:val="0064304F"/>
    <w:rsid w:val="0064311C"/>
    <w:rsid w:val="00643154"/>
    <w:rsid w:val="0064319B"/>
    <w:rsid w:val="0064320B"/>
    <w:rsid w:val="006435BB"/>
    <w:rsid w:val="006436FB"/>
    <w:rsid w:val="0064373E"/>
    <w:rsid w:val="00643A48"/>
    <w:rsid w:val="00643AD7"/>
    <w:rsid w:val="00643CDD"/>
    <w:rsid w:val="00643DB5"/>
    <w:rsid w:val="00643F3A"/>
    <w:rsid w:val="00643FD1"/>
    <w:rsid w:val="006441CA"/>
    <w:rsid w:val="006442EC"/>
    <w:rsid w:val="00644327"/>
    <w:rsid w:val="0064443C"/>
    <w:rsid w:val="00644464"/>
    <w:rsid w:val="0064448F"/>
    <w:rsid w:val="0064450C"/>
    <w:rsid w:val="0064457B"/>
    <w:rsid w:val="0064468A"/>
    <w:rsid w:val="00644714"/>
    <w:rsid w:val="00644764"/>
    <w:rsid w:val="0064478B"/>
    <w:rsid w:val="006447BD"/>
    <w:rsid w:val="006447CF"/>
    <w:rsid w:val="006448B7"/>
    <w:rsid w:val="00644B1D"/>
    <w:rsid w:val="00644BF2"/>
    <w:rsid w:val="00644BF9"/>
    <w:rsid w:val="00644E05"/>
    <w:rsid w:val="00644E43"/>
    <w:rsid w:val="00644E66"/>
    <w:rsid w:val="00644F35"/>
    <w:rsid w:val="006450D5"/>
    <w:rsid w:val="006450E0"/>
    <w:rsid w:val="006450F6"/>
    <w:rsid w:val="00645113"/>
    <w:rsid w:val="0064552F"/>
    <w:rsid w:val="00645665"/>
    <w:rsid w:val="00645689"/>
    <w:rsid w:val="006456E9"/>
    <w:rsid w:val="006457C0"/>
    <w:rsid w:val="006457C9"/>
    <w:rsid w:val="0064582A"/>
    <w:rsid w:val="006458B9"/>
    <w:rsid w:val="00645962"/>
    <w:rsid w:val="00645B77"/>
    <w:rsid w:val="00645D2A"/>
    <w:rsid w:val="00645E31"/>
    <w:rsid w:val="00645E58"/>
    <w:rsid w:val="00645E69"/>
    <w:rsid w:val="00645E9E"/>
    <w:rsid w:val="00645F0A"/>
    <w:rsid w:val="00645F4D"/>
    <w:rsid w:val="00646038"/>
    <w:rsid w:val="00646302"/>
    <w:rsid w:val="00646330"/>
    <w:rsid w:val="006463D9"/>
    <w:rsid w:val="0064644B"/>
    <w:rsid w:val="0064645C"/>
    <w:rsid w:val="00646471"/>
    <w:rsid w:val="006464C3"/>
    <w:rsid w:val="0064653A"/>
    <w:rsid w:val="0064659A"/>
    <w:rsid w:val="006465B4"/>
    <w:rsid w:val="006465FB"/>
    <w:rsid w:val="006466CE"/>
    <w:rsid w:val="00646719"/>
    <w:rsid w:val="006468C1"/>
    <w:rsid w:val="006469F9"/>
    <w:rsid w:val="00646A49"/>
    <w:rsid w:val="00646A73"/>
    <w:rsid w:val="00646C27"/>
    <w:rsid w:val="00646C2E"/>
    <w:rsid w:val="00646C45"/>
    <w:rsid w:val="00646CF1"/>
    <w:rsid w:val="00646DD8"/>
    <w:rsid w:val="00646EAD"/>
    <w:rsid w:val="00646F24"/>
    <w:rsid w:val="00646F34"/>
    <w:rsid w:val="00646F68"/>
    <w:rsid w:val="006470BB"/>
    <w:rsid w:val="00647140"/>
    <w:rsid w:val="0064728E"/>
    <w:rsid w:val="006473CE"/>
    <w:rsid w:val="00647478"/>
    <w:rsid w:val="00647536"/>
    <w:rsid w:val="0064756B"/>
    <w:rsid w:val="00647620"/>
    <w:rsid w:val="00647732"/>
    <w:rsid w:val="006477D0"/>
    <w:rsid w:val="00647817"/>
    <w:rsid w:val="00647835"/>
    <w:rsid w:val="00647856"/>
    <w:rsid w:val="00647977"/>
    <w:rsid w:val="006479F7"/>
    <w:rsid w:val="00647A1A"/>
    <w:rsid w:val="00647A52"/>
    <w:rsid w:val="00647B15"/>
    <w:rsid w:val="00647C9E"/>
    <w:rsid w:val="00647CD7"/>
    <w:rsid w:val="00647D1C"/>
    <w:rsid w:val="00647D86"/>
    <w:rsid w:val="00647F16"/>
    <w:rsid w:val="00647F2A"/>
    <w:rsid w:val="00647F64"/>
    <w:rsid w:val="00647FE5"/>
    <w:rsid w:val="0065002E"/>
    <w:rsid w:val="006501AD"/>
    <w:rsid w:val="006502D6"/>
    <w:rsid w:val="00650460"/>
    <w:rsid w:val="0065056E"/>
    <w:rsid w:val="00650630"/>
    <w:rsid w:val="006506AC"/>
    <w:rsid w:val="00650727"/>
    <w:rsid w:val="00650735"/>
    <w:rsid w:val="006507D5"/>
    <w:rsid w:val="006507EE"/>
    <w:rsid w:val="00650889"/>
    <w:rsid w:val="00650932"/>
    <w:rsid w:val="00650A0E"/>
    <w:rsid w:val="00650A8E"/>
    <w:rsid w:val="00650BC7"/>
    <w:rsid w:val="00650C52"/>
    <w:rsid w:val="00650D3B"/>
    <w:rsid w:val="00650DC3"/>
    <w:rsid w:val="00650E33"/>
    <w:rsid w:val="00650E46"/>
    <w:rsid w:val="00650E8D"/>
    <w:rsid w:val="00650FEC"/>
    <w:rsid w:val="00651114"/>
    <w:rsid w:val="00651128"/>
    <w:rsid w:val="006511AC"/>
    <w:rsid w:val="00651214"/>
    <w:rsid w:val="0065158C"/>
    <w:rsid w:val="006515AF"/>
    <w:rsid w:val="0065162E"/>
    <w:rsid w:val="0065175B"/>
    <w:rsid w:val="00651796"/>
    <w:rsid w:val="0065186D"/>
    <w:rsid w:val="006518F2"/>
    <w:rsid w:val="00651B58"/>
    <w:rsid w:val="00651CDD"/>
    <w:rsid w:val="00651DD2"/>
    <w:rsid w:val="00651F69"/>
    <w:rsid w:val="00651FA0"/>
    <w:rsid w:val="0065202A"/>
    <w:rsid w:val="006520DA"/>
    <w:rsid w:val="00652216"/>
    <w:rsid w:val="006522BE"/>
    <w:rsid w:val="00652311"/>
    <w:rsid w:val="00652336"/>
    <w:rsid w:val="00652695"/>
    <w:rsid w:val="00652773"/>
    <w:rsid w:val="0065292D"/>
    <w:rsid w:val="006529CB"/>
    <w:rsid w:val="006529F9"/>
    <w:rsid w:val="00652A75"/>
    <w:rsid w:val="00652ABB"/>
    <w:rsid w:val="00652B50"/>
    <w:rsid w:val="00652C8D"/>
    <w:rsid w:val="00652CB4"/>
    <w:rsid w:val="00652D71"/>
    <w:rsid w:val="00652D84"/>
    <w:rsid w:val="00652E2F"/>
    <w:rsid w:val="00652F02"/>
    <w:rsid w:val="00652F23"/>
    <w:rsid w:val="00652FCF"/>
    <w:rsid w:val="00653044"/>
    <w:rsid w:val="0065309A"/>
    <w:rsid w:val="00653345"/>
    <w:rsid w:val="0065338D"/>
    <w:rsid w:val="006533E6"/>
    <w:rsid w:val="0065343F"/>
    <w:rsid w:val="00653559"/>
    <w:rsid w:val="006535F6"/>
    <w:rsid w:val="00653625"/>
    <w:rsid w:val="0065369A"/>
    <w:rsid w:val="00653821"/>
    <w:rsid w:val="00653946"/>
    <w:rsid w:val="00653987"/>
    <w:rsid w:val="00653B3B"/>
    <w:rsid w:val="00653CFC"/>
    <w:rsid w:val="00653EF3"/>
    <w:rsid w:val="00653FC1"/>
    <w:rsid w:val="00653FC5"/>
    <w:rsid w:val="00653FCF"/>
    <w:rsid w:val="006540E5"/>
    <w:rsid w:val="0065418E"/>
    <w:rsid w:val="006541CD"/>
    <w:rsid w:val="00654219"/>
    <w:rsid w:val="006542B5"/>
    <w:rsid w:val="006542BB"/>
    <w:rsid w:val="00654327"/>
    <w:rsid w:val="006543C3"/>
    <w:rsid w:val="0065445B"/>
    <w:rsid w:val="00654579"/>
    <w:rsid w:val="006547E3"/>
    <w:rsid w:val="006547F7"/>
    <w:rsid w:val="006548AD"/>
    <w:rsid w:val="006548B1"/>
    <w:rsid w:val="00654922"/>
    <w:rsid w:val="006549E6"/>
    <w:rsid w:val="00654A1F"/>
    <w:rsid w:val="00654A90"/>
    <w:rsid w:val="00654A99"/>
    <w:rsid w:val="00654ACC"/>
    <w:rsid w:val="00654B15"/>
    <w:rsid w:val="00654B9E"/>
    <w:rsid w:val="00654D50"/>
    <w:rsid w:val="00654D72"/>
    <w:rsid w:val="00654E20"/>
    <w:rsid w:val="00654E97"/>
    <w:rsid w:val="00654EC9"/>
    <w:rsid w:val="00655011"/>
    <w:rsid w:val="006550FB"/>
    <w:rsid w:val="0065535C"/>
    <w:rsid w:val="00655414"/>
    <w:rsid w:val="0065546A"/>
    <w:rsid w:val="0065549E"/>
    <w:rsid w:val="006554EB"/>
    <w:rsid w:val="00655532"/>
    <w:rsid w:val="00655618"/>
    <w:rsid w:val="00655682"/>
    <w:rsid w:val="00655703"/>
    <w:rsid w:val="0065574B"/>
    <w:rsid w:val="00655756"/>
    <w:rsid w:val="006557C2"/>
    <w:rsid w:val="0065588A"/>
    <w:rsid w:val="006558D0"/>
    <w:rsid w:val="00655A37"/>
    <w:rsid w:val="00655B8E"/>
    <w:rsid w:val="00655DBB"/>
    <w:rsid w:val="00655EB7"/>
    <w:rsid w:val="00655F17"/>
    <w:rsid w:val="00655F24"/>
    <w:rsid w:val="00655FFA"/>
    <w:rsid w:val="006560F4"/>
    <w:rsid w:val="006562D2"/>
    <w:rsid w:val="00656418"/>
    <w:rsid w:val="006564C1"/>
    <w:rsid w:val="0065656F"/>
    <w:rsid w:val="00656588"/>
    <w:rsid w:val="006565AA"/>
    <w:rsid w:val="006565F2"/>
    <w:rsid w:val="006566D5"/>
    <w:rsid w:val="00656727"/>
    <w:rsid w:val="006567AE"/>
    <w:rsid w:val="00656908"/>
    <w:rsid w:val="006569BB"/>
    <w:rsid w:val="00656A41"/>
    <w:rsid w:val="00656AE6"/>
    <w:rsid w:val="00656AEA"/>
    <w:rsid w:val="00656B09"/>
    <w:rsid w:val="00656C00"/>
    <w:rsid w:val="00656C4C"/>
    <w:rsid w:val="00656CF4"/>
    <w:rsid w:val="00656CFA"/>
    <w:rsid w:val="00656E3C"/>
    <w:rsid w:val="00656F4F"/>
    <w:rsid w:val="00656FCE"/>
    <w:rsid w:val="0065711B"/>
    <w:rsid w:val="0065718C"/>
    <w:rsid w:val="00657228"/>
    <w:rsid w:val="00657243"/>
    <w:rsid w:val="006573D7"/>
    <w:rsid w:val="0065750A"/>
    <w:rsid w:val="006575E6"/>
    <w:rsid w:val="00657640"/>
    <w:rsid w:val="006576E9"/>
    <w:rsid w:val="00657713"/>
    <w:rsid w:val="006577F4"/>
    <w:rsid w:val="00657A49"/>
    <w:rsid w:val="00657B41"/>
    <w:rsid w:val="00657B50"/>
    <w:rsid w:val="00657C08"/>
    <w:rsid w:val="00657F1A"/>
    <w:rsid w:val="006600D3"/>
    <w:rsid w:val="006600EB"/>
    <w:rsid w:val="00660128"/>
    <w:rsid w:val="0066028A"/>
    <w:rsid w:val="00660394"/>
    <w:rsid w:val="006603C1"/>
    <w:rsid w:val="00660439"/>
    <w:rsid w:val="0066045D"/>
    <w:rsid w:val="00660471"/>
    <w:rsid w:val="00660479"/>
    <w:rsid w:val="006605F4"/>
    <w:rsid w:val="00660628"/>
    <w:rsid w:val="00660634"/>
    <w:rsid w:val="0066063A"/>
    <w:rsid w:val="006606E5"/>
    <w:rsid w:val="006607DF"/>
    <w:rsid w:val="00660825"/>
    <w:rsid w:val="00660A00"/>
    <w:rsid w:val="00660A78"/>
    <w:rsid w:val="00660A96"/>
    <w:rsid w:val="00660AB1"/>
    <w:rsid w:val="00660B78"/>
    <w:rsid w:val="00660D40"/>
    <w:rsid w:val="00660DAE"/>
    <w:rsid w:val="00661048"/>
    <w:rsid w:val="0066107C"/>
    <w:rsid w:val="00661190"/>
    <w:rsid w:val="006611C9"/>
    <w:rsid w:val="006612ED"/>
    <w:rsid w:val="006612F3"/>
    <w:rsid w:val="006613A4"/>
    <w:rsid w:val="0066156A"/>
    <w:rsid w:val="0066158A"/>
    <w:rsid w:val="006616CD"/>
    <w:rsid w:val="00661A28"/>
    <w:rsid w:val="00661C2B"/>
    <w:rsid w:val="00661C31"/>
    <w:rsid w:val="00661C5B"/>
    <w:rsid w:val="00661CD5"/>
    <w:rsid w:val="00661E1C"/>
    <w:rsid w:val="00661E2D"/>
    <w:rsid w:val="00661E31"/>
    <w:rsid w:val="00661E78"/>
    <w:rsid w:val="00662078"/>
    <w:rsid w:val="0066209E"/>
    <w:rsid w:val="006620BF"/>
    <w:rsid w:val="006621A9"/>
    <w:rsid w:val="0066229A"/>
    <w:rsid w:val="00662386"/>
    <w:rsid w:val="0066264D"/>
    <w:rsid w:val="006626C5"/>
    <w:rsid w:val="006627A1"/>
    <w:rsid w:val="00662924"/>
    <w:rsid w:val="0066292C"/>
    <w:rsid w:val="0066293C"/>
    <w:rsid w:val="00662949"/>
    <w:rsid w:val="00662B6E"/>
    <w:rsid w:val="00662C5C"/>
    <w:rsid w:val="00662D1A"/>
    <w:rsid w:val="00662D8C"/>
    <w:rsid w:val="00662EB1"/>
    <w:rsid w:val="00662F01"/>
    <w:rsid w:val="006630BC"/>
    <w:rsid w:val="006631EC"/>
    <w:rsid w:val="00663275"/>
    <w:rsid w:val="0066334E"/>
    <w:rsid w:val="0066335D"/>
    <w:rsid w:val="00663376"/>
    <w:rsid w:val="0066345A"/>
    <w:rsid w:val="006634BC"/>
    <w:rsid w:val="006634E4"/>
    <w:rsid w:val="00663645"/>
    <w:rsid w:val="006637CC"/>
    <w:rsid w:val="00663833"/>
    <w:rsid w:val="00663938"/>
    <w:rsid w:val="0066393B"/>
    <w:rsid w:val="0066396B"/>
    <w:rsid w:val="00663A52"/>
    <w:rsid w:val="00663C1A"/>
    <w:rsid w:val="00663E68"/>
    <w:rsid w:val="00663E78"/>
    <w:rsid w:val="00664102"/>
    <w:rsid w:val="00664391"/>
    <w:rsid w:val="006646C2"/>
    <w:rsid w:val="006646F3"/>
    <w:rsid w:val="00664756"/>
    <w:rsid w:val="00664834"/>
    <w:rsid w:val="006648B2"/>
    <w:rsid w:val="006648E7"/>
    <w:rsid w:val="00664911"/>
    <w:rsid w:val="00664B2D"/>
    <w:rsid w:val="00664B8F"/>
    <w:rsid w:val="00664D81"/>
    <w:rsid w:val="00664EC4"/>
    <w:rsid w:val="00664F00"/>
    <w:rsid w:val="00664F2E"/>
    <w:rsid w:val="0066526C"/>
    <w:rsid w:val="0066526F"/>
    <w:rsid w:val="006652E2"/>
    <w:rsid w:val="00665311"/>
    <w:rsid w:val="00665322"/>
    <w:rsid w:val="006653F7"/>
    <w:rsid w:val="0066542B"/>
    <w:rsid w:val="006654F0"/>
    <w:rsid w:val="00665525"/>
    <w:rsid w:val="0066552C"/>
    <w:rsid w:val="0066563C"/>
    <w:rsid w:val="00665647"/>
    <w:rsid w:val="006656F9"/>
    <w:rsid w:val="006657AB"/>
    <w:rsid w:val="006657C6"/>
    <w:rsid w:val="0066583F"/>
    <w:rsid w:val="00665852"/>
    <w:rsid w:val="00665968"/>
    <w:rsid w:val="006659D0"/>
    <w:rsid w:val="00665A68"/>
    <w:rsid w:val="00665BBB"/>
    <w:rsid w:val="00665BE0"/>
    <w:rsid w:val="00665CF9"/>
    <w:rsid w:val="00665E5B"/>
    <w:rsid w:val="00665F8D"/>
    <w:rsid w:val="00665F93"/>
    <w:rsid w:val="00666055"/>
    <w:rsid w:val="0066605F"/>
    <w:rsid w:val="006661E2"/>
    <w:rsid w:val="00666288"/>
    <w:rsid w:val="006663D2"/>
    <w:rsid w:val="00666451"/>
    <w:rsid w:val="006665D3"/>
    <w:rsid w:val="00666804"/>
    <w:rsid w:val="006669A0"/>
    <w:rsid w:val="006669A1"/>
    <w:rsid w:val="00666A24"/>
    <w:rsid w:val="00666A33"/>
    <w:rsid w:val="00666AB3"/>
    <w:rsid w:val="00666B7F"/>
    <w:rsid w:val="00666BFA"/>
    <w:rsid w:val="00666C24"/>
    <w:rsid w:val="00666E00"/>
    <w:rsid w:val="00666F87"/>
    <w:rsid w:val="00666FAB"/>
    <w:rsid w:val="006670DB"/>
    <w:rsid w:val="00667112"/>
    <w:rsid w:val="0066722D"/>
    <w:rsid w:val="0066725A"/>
    <w:rsid w:val="00667442"/>
    <w:rsid w:val="00667546"/>
    <w:rsid w:val="006675B3"/>
    <w:rsid w:val="006675E6"/>
    <w:rsid w:val="00667601"/>
    <w:rsid w:val="0066778D"/>
    <w:rsid w:val="00667AD6"/>
    <w:rsid w:val="00667B7C"/>
    <w:rsid w:val="00667C9C"/>
    <w:rsid w:val="00667DD4"/>
    <w:rsid w:val="00667EE2"/>
    <w:rsid w:val="00667F47"/>
    <w:rsid w:val="00667FB0"/>
    <w:rsid w:val="00670040"/>
    <w:rsid w:val="006701EC"/>
    <w:rsid w:val="0067039A"/>
    <w:rsid w:val="00670406"/>
    <w:rsid w:val="00670412"/>
    <w:rsid w:val="00670479"/>
    <w:rsid w:val="00670496"/>
    <w:rsid w:val="006705E9"/>
    <w:rsid w:val="00670609"/>
    <w:rsid w:val="006706EB"/>
    <w:rsid w:val="00670745"/>
    <w:rsid w:val="0067076E"/>
    <w:rsid w:val="00670936"/>
    <w:rsid w:val="006709DB"/>
    <w:rsid w:val="00670A3C"/>
    <w:rsid w:val="00670B33"/>
    <w:rsid w:val="00670CAF"/>
    <w:rsid w:val="00670D48"/>
    <w:rsid w:val="00670E06"/>
    <w:rsid w:val="00671068"/>
    <w:rsid w:val="006710D7"/>
    <w:rsid w:val="006713F6"/>
    <w:rsid w:val="00671465"/>
    <w:rsid w:val="006714A3"/>
    <w:rsid w:val="006715AD"/>
    <w:rsid w:val="00671727"/>
    <w:rsid w:val="006717F5"/>
    <w:rsid w:val="00671820"/>
    <w:rsid w:val="00671862"/>
    <w:rsid w:val="006718A2"/>
    <w:rsid w:val="00671968"/>
    <w:rsid w:val="00671A5B"/>
    <w:rsid w:val="00671B2D"/>
    <w:rsid w:val="00671C3C"/>
    <w:rsid w:val="00671C41"/>
    <w:rsid w:val="00671CA9"/>
    <w:rsid w:val="00671CE7"/>
    <w:rsid w:val="00671EF3"/>
    <w:rsid w:val="00671EFB"/>
    <w:rsid w:val="0067200F"/>
    <w:rsid w:val="00672086"/>
    <w:rsid w:val="0067209F"/>
    <w:rsid w:val="006720AA"/>
    <w:rsid w:val="00672170"/>
    <w:rsid w:val="0067217F"/>
    <w:rsid w:val="006722A1"/>
    <w:rsid w:val="006722D5"/>
    <w:rsid w:val="00672409"/>
    <w:rsid w:val="00672457"/>
    <w:rsid w:val="006724A7"/>
    <w:rsid w:val="00672530"/>
    <w:rsid w:val="006725AC"/>
    <w:rsid w:val="0067261E"/>
    <w:rsid w:val="00672641"/>
    <w:rsid w:val="0067279D"/>
    <w:rsid w:val="0067280A"/>
    <w:rsid w:val="0067281D"/>
    <w:rsid w:val="0067290E"/>
    <w:rsid w:val="00672AC2"/>
    <w:rsid w:val="00672B64"/>
    <w:rsid w:val="00672C08"/>
    <w:rsid w:val="00672C1A"/>
    <w:rsid w:val="00672C47"/>
    <w:rsid w:val="00672DE7"/>
    <w:rsid w:val="00672F8B"/>
    <w:rsid w:val="00672FC7"/>
    <w:rsid w:val="00672FD4"/>
    <w:rsid w:val="00673066"/>
    <w:rsid w:val="00673139"/>
    <w:rsid w:val="0067327F"/>
    <w:rsid w:val="00673293"/>
    <w:rsid w:val="006732F4"/>
    <w:rsid w:val="00673349"/>
    <w:rsid w:val="0067338B"/>
    <w:rsid w:val="00673620"/>
    <w:rsid w:val="006736B1"/>
    <w:rsid w:val="006737B8"/>
    <w:rsid w:val="006737C5"/>
    <w:rsid w:val="006737C9"/>
    <w:rsid w:val="00673816"/>
    <w:rsid w:val="00673841"/>
    <w:rsid w:val="00673927"/>
    <w:rsid w:val="00673A2B"/>
    <w:rsid w:val="00673A7A"/>
    <w:rsid w:val="00673C0B"/>
    <w:rsid w:val="00673D5C"/>
    <w:rsid w:val="00673DC3"/>
    <w:rsid w:val="00673E3C"/>
    <w:rsid w:val="00673EAC"/>
    <w:rsid w:val="00673F79"/>
    <w:rsid w:val="00673F7E"/>
    <w:rsid w:val="00673FB5"/>
    <w:rsid w:val="006740E8"/>
    <w:rsid w:val="006741B3"/>
    <w:rsid w:val="0067420C"/>
    <w:rsid w:val="006742A2"/>
    <w:rsid w:val="00674305"/>
    <w:rsid w:val="00674315"/>
    <w:rsid w:val="00674373"/>
    <w:rsid w:val="00674386"/>
    <w:rsid w:val="006743EE"/>
    <w:rsid w:val="00674487"/>
    <w:rsid w:val="006744D0"/>
    <w:rsid w:val="006745A3"/>
    <w:rsid w:val="006745DB"/>
    <w:rsid w:val="006746B2"/>
    <w:rsid w:val="006746EC"/>
    <w:rsid w:val="00674904"/>
    <w:rsid w:val="006749DF"/>
    <w:rsid w:val="00674A87"/>
    <w:rsid w:val="00674B1B"/>
    <w:rsid w:val="00674BB1"/>
    <w:rsid w:val="00674CFB"/>
    <w:rsid w:val="00674EE4"/>
    <w:rsid w:val="00674F04"/>
    <w:rsid w:val="00674F61"/>
    <w:rsid w:val="00674FCD"/>
    <w:rsid w:val="00675038"/>
    <w:rsid w:val="00675077"/>
    <w:rsid w:val="00675357"/>
    <w:rsid w:val="0067544C"/>
    <w:rsid w:val="00675515"/>
    <w:rsid w:val="0067552F"/>
    <w:rsid w:val="00675643"/>
    <w:rsid w:val="00675689"/>
    <w:rsid w:val="006757BC"/>
    <w:rsid w:val="00675864"/>
    <w:rsid w:val="006758E1"/>
    <w:rsid w:val="00675A51"/>
    <w:rsid w:val="00675B0A"/>
    <w:rsid w:val="00675C2B"/>
    <w:rsid w:val="00675CF6"/>
    <w:rsid w:val="00675D77"/>
    <w:rsid w:val="00675D7F"/>
    <w:rsid w:val="00675EBB"/>
    <w:rsid w:val="00675EED"/>
    <w:rsid w:val="00675F10"/>
    <w:rsid w:val="00675F51"/>
    <w:rsid w:val="00675FFD"/>
    <w:rsid w:val="0067606E"/>
    <w:rsid w:val="006760CB"/>
    <w:rsid w:val="006760F1"/>
    <w:rsid w:val="0067619C"/>
    <w:rsid w:val="00676439"/>
    <w:rsid w:val="00676549"/>
    <w:rsid w:val="0067654A"/>
    <w:rsid w:val="0067655F"/>
    <w:rsid w:val="0067668F"/>
    <w:rsid w:val="0067669B"/>
    <w:rsid w:val="0067669E"/>
    <w:rsid w:val="006767FB"/>
    <w:rsid w:val="0067684C"/>
    <w:rsid w:val="006768DF"/>
    <w:rsid w:val="0067696B"/>
    <w:rsid w:val="00676A21"/>
    <w:rsid w:val="00676A4E"/>
    <w:rsid w:val="00676A7B"/>
    <w:rsid w:val="00676AB2"/>
    <w:rsid w:val="00676D5D"/>
    <w:rsid w:val="00676DB9"/>
    <w:rsid w:val="00676DDB"/>
    <w:rsid w:val="00676E04"/>
    <w:rsid w:val="00676E1B"/>
    <w:rsid w:val="00677105"/>
    <w:rsid w:val="006771B7"/>
    <w:rsid w:val="00677225"/>
    <w:rsid w:val="00677265"/>
    <w:rsid w:val="0067747B"/>
    <w:rsid w:val="006774CB"/>
    <w:rsid w:val="0067772E"/>
    <w:rsid w:val="006778E7"/>
    <w:rsid w:val="00677A16"/>
    <w:rsid w:val="00677A2B"/>
    <w:rsid w:val="00677A3C"/>
    <w:rsid w:val="00677BED"/>
    <w:rsid w:val="00677C42"/>
    <w:rsid w:val="0068003D"/>
    <w:rsid w:val="006800BE"/>
    <w:rsid w:val="00680247"/>
    <w:rsid w:val="0068029D"/>
    <w:rsid w:val="00680368"/>
    <w:rsid w:val="006804F0"/>
    <w:rsid w:val="006804F4"/>
    <w:rsid w:val="00680564"/>
    <w:rsid w:val="00680629"/>
    <w:rsid w:val="0068089D"/>
    <w:rsid w:val="006808FC"/>
    <w:rsid w:val="00680900"/>
    <w:rsid w:val="00680901"/>
    <w:rsid w:val="006809D1"/>
    <w:rsid w:val="00680A24"/>
    <w:rsid w:val="00680A2A"/>
    <w:rsid w:val="00680C8C"/>
    <w:rsid w:val="00680D02"/>
    <w:rsid w:val="00680D53"/>
    <w:rsid w:val="00680D5F"/>
    <w:rsid w:val="00680D91"/>
    <w:rsid w:val="00680DC6"/>
    <w:rsid w:val="00680DFD"/>
    <w:rsid w:val="00680E79"/>
    <w:rsid w:val="00680ED3"/>
    <w:rsid w:val="00680F67"/>
    <w:rsid w:val="006810BA"/>
    <w:rsid w:val="0068118A"/>
    <w:rsid w:val="0068123B"/>
    <w:rsid w:val="0068130C"/>
    <w:rsid w:val="006813CC"/>
    <w:rsid w:val="00681446"/>
    <w:rsid w:val="00681480"/>
    <w:rsid w:val="006814EB"/>
    <w:rsid w:val="006815A3"/>
    <w:rsid w:val="006815F7"/>
    <w:rsid w:val="00681610"/>
    <w:rsid w:val="006818C6"/>
    <w:rsid w:val="00681901"/>
    <w:rsid w:val="0068192D"/>
    <w:rsid w:val="006819C1"/>
    <w:rsid w:val="006819E0"/>
    <w:rsid w:val="006819F5"/>
    <w:rsid w:val="00681A03"/>
    <w:rsid w:val="00681EFE"/>
    <w:rsid w:val="00681F4C"/>
    <w:rsid w:val="00682038"/>
    <w:rsid w:val="00682225"/>
    <w:rsid w:val="00682406"/>
    <w:rsid w:val="0068240E"/>
    <w:rsid w:val="00682513"/>
    <w:rsid w:val="00682532"/>
    <w:rsid w:val="0068256C"/>
    <w:rsid w:val="0068260E"/>
    <w:rsid w:val="00682702"/>
    <w:rsid w:val="006829D9"/>
    <w:rsid w:val="00682ADE"/>
    <w:rsid w:val="00682AFB"/>
    <w:rsid w:val="00682B8E"/>
    <w:rsid w:val="00682BEB"/>
    <w:rsid w:val="00682D2B"/>
    <w:rsid w:val="00682D75"/>
    <w:rsid w:val="00682D84"/>
    <w:rsid w:val="00682E7E"/>
    <w:rsid w:val="00682F9D"/>
    <w:rsid w:val="0068305F"/>
    <w:rsid w:val="0068310D"/>
    <w:rsid w:val="00683110"/>
    <w:rsid w:val="006831AD"/>
    <w:rsid w:val="00683236"/>
    <w:rsid w:val="00683294"/>
    <w:rsid w:val="0068330E"/>
    <w:rsid w:val="00683342"/>
    <w:rsid w:val="00683364"/>
    <w:rsid w:val="006833FD"/>
    <w:rsid w:val="006834B2"/>
    <w:rsid w:val="00683620"/>
    <w:rsid w:val="0068372D"/>
    <w:rsid w:val="0068375C"/>
    <w:rsid w:val="00683837"/>
    <w:rsid w:val="006838BE"/>
    <w:rsid w:val="0068392C"/>
    <w:rsid w:val="006839CF"/>
    <w:rsid w:val="006839ED"/>
    <w:rsid w:val="00683A33"/>
    <w:rsid w:val="00683ACA"/>
    <w:rsid w:val="00683ACB"/>
    <w:rsid w:val="00683B14"/>
    <w:rsid w:val="00683B4C"/>
    <w:rsid w:val="00683C42"/>
    <w:rsid w:val="00683C48"/>
    <w:rsid w:val="00683C84"/>
    <w:rsid w:val="00683DC9"/>
    <w:rsid w:val="00683E2C"/>
    <w:rsid w:val="00683E7C"/>
    <w:rsid w:val="00683EB6"/>
    <w:rsid w:val="00683F79"/>
    <w:rsid w:val="00683FD8"/>
    <w:rsid w:val="00684042"/>
    <w:rsid w:val="00684173"/>
    <w:rsid w:val="006841B8"/>
    <w:rsid w:val="0068421B"/>
    <w:rsid w:val="00684290"/>
    <w:rsid w:val="006842E7"/>
    <w:rsid w:val="00684359"/>
    <w:rsid w:val="0068447E"/>
    <w:rsid w:val="006844D6"/>
    <w:rsid w:val="006845A6"/>
    <w:rsid w:val="00684676"/>
    <w:rsid w:val="006847B3"/>
    <w:rsid w:val="006847B5"/>
    <w:rsid w:val="006848DC"/>
    <w:rsid w:val="0068496E"/>
    <w:rsid w:val="00684979"/>
    <w:rsid w:val="00684BAA"/>
    <w:rsid w:val="00684BB9"/>
    <w:rsid w:val="00684D8B"/>
    <w:rsid w:val="00684DCB"/>
    <w:rsid w:val="00684F72"/>
    <w:rsid w:val="00684FA1"/>
    <w:rsid w:val="00684FEB"/>
    <w:rsid w:val="00685146"/>
    <w:rsid w:val="0068518F"/>
    <w:rsid w:val="0068524B"/>
    <w:rsid w:val="006852CC"/>
    <w:rsid w:val="006853A0"/>
    <w:rsid w:val="006853F9"/>
    <w:rsid w:val="006855CE"/>
    <w:rsid w:val="006857B8"/>
    <w:rsid w:val="006857BA"/>
    <w:rsid w:val="006857FF"/>
    <w:rsid w:val="00685AEA"/>
    <w:rsid w:val="00685BBD"/>
    <w:rsid w:val="00685BDC"/>
    <w:rsid w:val="00685BEE"/>
    <w:rsid w:val="00685CE9"/>
    <w:rsid w:val="00685D01"/>
    <w:rsid w:val="00685D36"/>
    <w:rsid w:val="00685E4F"/>
    <w:rsid w:val="00685E7A"/>
    <w:rsid w:val="00685F1A"/>
    <w:rsid w:val="00685FA5"/>
    <w:rsid w:val="00685FF8"/>
    <w:rsid w:val="00686018"/>
    <w:rsid w:val="00686080"/>
    <w:rsid w:val="006860AE"/>
    <w:rsid w:val="0068616A"/>
    <w:rsid w:val="006861BB"/>
    <w:rsid w:val="006862F3"/>
    <w:rsid w:val="0068632C"/>
    <w:rsid w:val="006863C3"/>
    <w:rsid w:val="00686452"/>
    <w:rsid w:val="0068649B"/>
    <w:rsid w:val="006864F6"/>
    <w:rsid w:val="006865A4"/>
    <w:rsid w:val="006865BD"/>
    <w:rsid w:val="00686665"/>
    <w:rsid w:val="006866F1"/>
    <w:rsid w:val="00686920"/>
    <w:rsid w:val="0068695E"/>
    <w:rsid w:val="00686AED"/>
    <w:rsid w:val="00686C66"/>
    <w:rsid w:val="00686CAB"/>
    <w:rsid w:val="00686CDB"/>
    <w:rsid w:val="00686DBD"/>
    <w:rsid w:val="00686E32"/>
    <w:rsid w:val="00686EC5"/>
    <w:rsid w:val="00686FB9"/>
    <w:rsid w:val="0068710A"/>
    <w:rsid w:val="00687275"/>
    <w:rsid w:val="00687423"/>
    <w:rsid w:val="0068745E"/>
    <w:rsid w:val="00687535"/>
    <w:rsid w:val="006875A9"/>
    <w:rsid w:val="00687871"/>
    <w:rsid w:val="0068789A"/>
    <w:rsid w:val="006878EF"/>
    <w:rsid w:val="00687AAC"/>
    <w:rsid w:val="00687C0D"/>
    <w:rsid w:val="00687DDD"/>
    <w:rsid w:val="00687E02"/>
    <w:rsid w:val="00690023"/>
    <w:rsid w:val="0069006D"/>
    <w:rsid w:val="006900FA"/>
    <w:rsid w:val="0069022C"/>
    <w:rsid w:val="00690409"/>
    <w:rsid w:val="0069052F"/>
    <w:rsid w:val="00690569"/>
    <w:rsid w:val="0069059B"/>
    <w:rsid w:val="006905BB"/>
    <w:rsid w:val="006905BF"/>
    <w:rsid w:val="00690637"/>
    <w:rsid w:val="0069071C"/>
    <w:rsid w:val="006907C8"/>
    <w:rsid w:val="0069093F"/>
    <w:rsid w:val="0069094C"/>
    <w:rsid w:val="00690984"/>
    <w:rsid w:val="006909D5"/>
    <w:rsid w:val="00690A12"/>
    <w:rsid w:val="00690A8E"/>
    <w:rsid w:val="00690AA6"/>
    <w:rsid w:val="00690C46"/>
    <w:rsid w:val="00690C6B"/>
    <w:rsid w:val="00690D04"/>
    <w:rsid w:val="00690D7E"/>
    <w:rsid w:val="00690DF7"/>
    <w:rsid w:val="00690E2C"/>
    <w:rsid w:val="00690ED3"/>
    <w:rsid w:val="00690F86"/>
    <w:rsid w:val="00690FF8"/>
    <w:rsid w:val="00691025"/>
    <w:rsid w:val="0069110A"/>
    <w:rsid w:val="006911E6"/>
    <w:rsid w:val="00691434"/>
    <w:rsid w:val="006914A6"/>
    <w:rsid w:val="006914A7"/>
    <w:rsid w:val="006914B1"/>
    <w:rsid w:val="00691628"/>
    <w:rsid w:val="0069165E"/>
    <w:rsid w:val="00691727"/>
    <w:rsid w:val="00691829"/>
    <w:rsid w:val="006918C8"/>
    <w:rsid w:val="006918D8"/>
    <w:rsid w:val="00691B3C"/>
    <w:rsid w:val="00691B55"/>
    <w:rsid w:val="00691BB5"/>
    <w:rsid w:val="00691C09"/>
    <w:rsid w:val="00691C26"/>
    <w:rsid w:val="00691E80"/>
    <w:rsid w:val="00691F01"/>
    <w:rsid w:val="00691F33"/>
    <w:rsid w:val="00691FAB"/>
    <w:rsid w:val="00691FC8"/>
    <w:rsid w:val="006921A2"/>
    <w:rsid w:val="00692236"/>
    <w:rsid w:val="0069246F"/>
    <w:rsid w:val="006927B9"/>
    <w:rsid w:val="00692863"/>
    <w:rsid w:val="00692962"/>
    <w:rsid w:val="00692A15"/>
    <w:rsid w:val="00692ACF"/>
    <w:rsid w:val="00692AE1"/>
    <w:rsid w:val="00692D89"/>
    <w:rsid w:val="00692DB9"/>
    <w:rsid w:val="00692DEE"/>
    <w:rsid w:val="00692F99"/>
    <w:rsid w:val="00692FC1"/>
    <w:rsid w:val="00692FE4"/>
    <w:rsid w:val="00693115"/>
    <w:rsid w:val="00693204"/>
    <w:rsid w:val="0069325F"/>
    <w:rsid w:val="0069332F"/>
    <w:rsid w:val="006933DD"/>
    <w:rsid w:val="00693421"/>
    <w:rsid w:val="0069361F"/>
    <w:rsid w:val="0069364A"/>
    <w:rsid w:val="00693669"/>
    <w:rsid w:val="006936F6"/>
    <w:rsid w:val="00693796"/>
    <w:rsid w:val="006938B5"/>
    <w:rsid w:val="006938C8"/>
    <w:rsid w:val="006938F6"/>
    <w:rsid w:val="00693936"/>
    <w:rsid w:val="006939B3"/>
    <w:rsid w:val="00693A1F"/>
    <w:rsid w:val="00693A46"/>
    <w:rsid w:val="00693B5F"/>
    <w:rsid w:val="00693BDB"/>
    <w:rsid w:val="00693C3B"/>
    <w:rsid w:val="00693C5E"/>
    <w:rsid w:val="00693C7D"/>
    <w:rsid w:val="00693C8A"/>
    <w:rsid w:val="00693E3E"/>
    <w:rsid w:val="00693ED7"/>
    <w:rsid w:val="00693F34"/>
    <w:rsid w:val="00693FB2"/>
    <w:rsid w:val="00693FE3"/>
    <w:rsid w:val="0069408C"/>
    <w:rsid w:val="006940DE"/>
    <w:rsid w:val="006940FF"/>
    <w:rsid w:val="0069419D"/>
    <w:rsid w:val="006941A3"/>
    <w:rsid w:val="00694237"/>
    <w:rsid w:val="006943C8"/>
    <w:rsid w:val="0069442C"/>
    <w:rsid w:val="006944ED"/>
    <w:rsid w:val="00694705"/>
    <w:rsid w:val="00694998"/>
    <w:rsid w:val="006949A9"/>
    <w:rsid w:val="00694A1D"/>
    <w:rsid w:val="00694A2E"/>
    <w:rsid w:val="00694A40"/>
    <w:rsid w:val="00694C14"/>
    <w:rsid w:val="00694CCC"/>
    <w:rsid w:val="00694DEA"/>
    <w:rsid w:val="00695052"/>
    <w:rsid w:val="0069520E"/>
    <w:rsid w:val="00695385"/>
    <w:rsid w:val="00695456"/>
    <w:rsid w:val="006954D5"/>
    <w:rsid w:val="006954DC"/>
    <w:rsid w:val="00695634"/>
    <w:rsid w:val="006956C9"/>
    <w:rsid w:val="00695738"/>
    <w:rsid w:val="006957C8"/>
    <w:rsid w:val="006958E5"/>
    <w:rsid w:val="006959E1"/>
    <w:rsid w:val="00695B3D"/>
    <w:rsid w:val="00695BA1"/>
    <w:rsid w:val="00695BB7"/>
    <w:rsid w:val="00695DBE"/>
    <w:rsid w:val="00695E21"/>
    <w:rsid w:val="00695F20"/>
    <w:rsid w:val="00695FE9"/>
    <w:rsid w:val="00696161"/>
    <w:rsid w:val="0069621A"/>
    <w:rsid w:val="00696253"/>
    <w:rsid w:val="00696323"/>
    <w:rsid w:val="0069635D"/>
    <w:rsid w:val="006963FD"/>
    <w:rsid w:val="00696526"/>
    <w:rsid w:val="00696543"/>
    <w:rsid w:val="0069656A"/>
    <w:rsid w:val="00696634"/>
    <w:rsid w:val="00696722"/>
    <w:rsid w:val="006968C2"/>
    <w:rsid w:val="006968C5"/>
    <w:rsid w:val="00696948"/>
    <w:rsid w:val="00696AC4"/>
    <w:rsid w:val="00696B65"/>
    <w:rsid w:val="00696BD3"/>
    <w:rsid w:val="00696BDF"/>
    <w:rsid w:val="00696C3A"/>
    <w:rsid w:val="00696CCB"/>
    <w:rsid w:val="00696E90"/>
    <w:rsid w:val="00696F14"/>
    <w:rsid w:val="00696FDC"/>
    <w:rsid w:val="0069700E"/>
    <w:rsid w:val="0069702E"/>
    <w:rsid w:val="00697044"/>
    <w:rsid w:val="00697139"/>
    <w:rsid w:val="00697159"/>
    <w:rsid w:val="006971A6"/>
    <w:rsid w:val="006971D5"/>
    <w:rsid w:val="006971EE"/>
    <w:rsid w:val="00697211"/>
    <w:rsid w:val="0069727D"/>
    <w:rsid w:val="0069730D"/>
    <w:rsid w:val="0069731E"/>
    <w:rsid w:val="00697611"/>
    <w:rsid w:val="0069761E"/>
    <w:rsid w:val="0069769B"/>
    <w:rsid w:val="00697A29"/>
    <w:rsid w:val="00697ADA"/>
    <w:rsid w:val="00697C57"/>
    <w:rsid w:val="00697C6C"/>
    <w:rsid w:val="00697CDB"/>
    <w:rsid w:val="00697D5E"/>
    <w:rsid w:val="00697E7A"/>
    <w:rsid w:val="00697EBE"/>
    <w:rsid w:val="00697ED4"/>
    <w:rsid w:val="00697F98"/>
    <w:rsid w:val="00697FBA"/>
    <w:rsid w:val="00697FBD"/>
    <w:rsid w:val="006A0060"/>
    <w:rsid w:val="006A010C"/>
    <w:rsid w:val="006A0435"/>
    <w:rsid w:val="006A045B"/>
    <w:rsid w:val="006A04A7"/>
    <w:rsid w:val="006A04DB"/>
    <w:rsid w:val="006A058B"/>
    <w:rsid w:val="006A066E"/>
    <w:rsid w:val="006A06A0"/>
    <w:rsid w:val="006A0794"/>
    <w:rsid w:val="006A0803"/>
    <w:rsid w:val="006A0AFD"/>
    <w:rsid w:val="006A0B15"/>
    <w:rsid w:val="006A0B64"/>
    <w:rsid w:val="006A0C66"/>
    <w:rsid w:val="006A0E03"/>
    <w:rsid w:val="006A0E75"/>
    <w:rsid w:val="006A0E8B"/>
    <w:rsid w:val="006A0E92"/>
    <w:rsid w:val="006A0EA5"/>
    <w:rsid w:val="006A0EB1"/>
    <w:rsid w:val="006A0EFD"/>
    <w:rsid w:val="006A0F15"/>
    <w:rsid w:val="006A1010"/>
    <w:rsid w:val="006A1018"/>
    <w:rsid w:val="006A1040"/>
    <w:rsid w:val="006A1043"/>
    <w:rsid w:val="006A1093"/>
    <w:rsid w:val="006A1116"/>
    <w:rsid w:val="006A1312"/>
    <w:rsid w:val="006A135D"/>
    <w:rsid w:val="006A1382"/>
    <w:rsid w:val="006A13D4"/>
    <w:rsid w:val="006A13E7"/>
    <w:rsid w:val="006A1546"/>
    <w:rsid w:val="006A1A95"/>
    <w:rsid w:val="006A1AF1"/>
    <w:rsid w:val="006A1C48"/>
    <w:rsid w:val="006A1D37"/>
    <w:rsid w:val="006A1D47"/>
    <w:rsid w:val="006A1E22"/>
    <w:rsid w:val="006A1F90"/>
    <w:rsid w:val="006A1FD7"/>
    <w:rsid w:val="006A203B"/>
    <w:rsid w:val="006A207E"/>
    <w:rsid w:val="006A20E8"/>
    <w:rsid w:val="006A220A"/>
    <w:rsid w:val="006A2217"/>
    <w:rsid w:val="006A2282"/>
    <w:rsid w:val="006A23BE"/>
    <w:rsid w:val="006A26C8"/>
    <w:rsid w:val="006A2716"/>
    <w:rsid w:val="006A2845"/>
    <w:rsid w:val="006A29EE"/>
    <w:rsid w:val="006A2A4B"/>
    <w:rsid w:val="006A2A71"/>
    <w:rsid w:val="006A2B49"/>
    <w:rsid w:val="006A2B5D"/>
    <w:rsid w:val="006A2B72"/>
    <w:rsid w:val="006A2C1C"/>
    <w:rsid w:val="006A2D39"/>
    <w:rsid w:val="006A2DF9"/>
    <w:rsid w:val="006A2E75"/>
    <w:rsid w:val="006A2F19"/>
    <w:rsid w:val="006A2F31"/>
    <w:rsid w:val="006A2FE1"/>
    <w:rsid w:val="006A30BF"/>
    <w:rsid w:val="006A30D1"/>
    <w:rsid w:val="006A31AD"/>
    <w:rsid w:val="006A357F"/>
    <w:rsid w:val="006A360A"/>
    <w:rsid w:val="006A3716"/>
    <w:rsid w:val="006A37BC"/>
    <w:rsid w:val="006A3894"/>
    <w:rsid w:val="006A39A9"/>
    <w:rsid w:val="006A3ABB"/>
    <w:rsid w:val="006A3ACE"/>
    <w:rsid w:val="006A3ACF"/>
    <w:rsid w:val="006A3C68"/>
    <w:rsid w:val="006A3C75"/>
    <w:rsid w:val="006A3C8E"/>
    <w:rsid w:val="006A3DFF"/>
    <w:rsid w:val="006A3E22"/>
    <w:rsid w:val="006A3EBB"/>
    <w:rsid w:val="006A3F21"/>
    <w:rsid w:val="006A3FE5"/>
    <w:rsid w:val="006A40AA"/>
    <w:rsid w:val="006A40D2"/>
    <w:rsid w:val="006A4263"/>
    <w:rsid w:val="006A428A"/>
    <w:rsid w:val="006A4365"/>
    <w:rsid w:val="006A4485"/>
    <w:rsid w:val="006A466E"/>
    <w:rsid w:val="006A46C1"/>
    <w:rsid w:val="006A475A"/>
    <w:rsid w:val="006A4773"/>
    <w:rsid w:val="006A47BB"/>
    <w:rsid w:val="006A47CB"/>
    <w:rsid w:val="006A4816"/>
    <w:rsid w:val="006A4C03"/>
    <w:rsid w:val="006A4C6F"/>
    <w:rsid w:val="006A4FF0"/>
    <w:rsid w:val="006A500C"/>
    <w:rsid w:val="006A504A"/>
    <w:rsid w:val="006A507A"/>
    <w:rsid w:val="006A5098"/>
    <w:rsid w:val="006A50A5"/>
    <w:rsid w:val="006A51B3"/>
    <w:rsid w:val="006A52D1"/>
    <w:rsid w:val="006A530C"/>
    <w:rsid w:val="006A53B6"/>
    <w:rsid w:val="006A53BE"/>
    <w:rsid w:val="006A55FB"/>
    <w:rsid w:val="006A56AC"/>
    <w:rsid w:val="006A5727"/>
    <w:rsid w:val="006A580D"/>
    <w:rsid w:val="006A5844"/>
    <w:rsid w:val="006A584C"/>
    <w:rsid w:val="006A5880"/>
    <w:rsid w:val="006A59CE"/>
    <w:rsid w:val="006A59E5"/>
    <w:rsid w:val="006A5AB7"/>
    <w:rsid w:val="006A5C59"/>
    <w:rsid w:val="006A5C97"/>
    <w:rsid w:val="006A5DCF"/>
    <w:rsid w:val="006A5FD2"/>
    <w:rsid w:val="006A5FF2"/>
    <w:rsid w:val="006A6390"/>
    <w:rsid w:val="006A6393"/>
    <w:rsid w:val="006A641E"/>
    <w:rsid w:val="006A6423"/>
    <w:rsid w:val="006A650E"/>
    <w:rsid w:val="006A65BF"/>
    <w:rsid w:val="006A6729"/>
    <w:rsid w:val="006A69C0"/>
    <w:rsid w:val="006A6A13"/>
    <w:rsid w:val="006A6A97"/>
    <w:rsid w:val="006A6C0E"/>
    <w:rsid w:val="006A6CCC"/>
    <w:rsid w:val="006A6D9C"/>
    <w:rsid w:val="006A6DA0"/>
    <w:rsid w:val="006A6E13"/>
    <w:rsid w:val="006A6F25"/>
    <w:rsid w:val="006A70F0"/>
    <w:rsid w:val="006A715F"/>
    <w:rsid w:val="006A7256"/>
    <w:rsid w:val="006A7517"/>
    <w:rsid w:val="006A753D"/>
    <w:rsid w:val="006A75C7"/>
    <w:rsid w:val="006A76D3"/>
    <w:rsid w:val="006A772F"/>
    <w:rsid w:val="006A7794"/>
    <w:rsid w:val="006A77B6"/>
    <w:rsid w:val="006A799F"/>
    <w:rsid w:val="006A79C2"/>
    <w:rsid w:val="006A79D0"/>
    <w:rsid w:val="006A7A13"/>
    <w:rsid w:val="006A7A4B"/>
    <w:rsid w:val="006A7B1E"/>
    <w:rsid w:val="006A7B5F"/>
    <w:rsid w:val="006A7BB4"/>
    <w:rsid w:val="006A7CBC"/>
    <w:rsid w:val="006A7D13"/>
    <w:rsid w:val="006A7D18"/>
    <w:rsid w:val="006A7D32"/>
    <w:rsid w:val="006A7DB6"/>
    <w:rsid w:val="006A7E0F"/>
    <w:rsid w:val="006A7EB6"/>
    <w:rsid w:val="006A7F01"/>
    <w:rsid w:val="006A7FB0"/>
    <w:rsid w:val="006B0012"/>
    <w:rsid w:val="006B0075"/>
    <w:rsid w:val="006B00C9"/>
    <w:rsid w:val="006B016F"/>
    <w:rsid w:val="006B02C6"/>
    <w:rsid w:val="006B03B8"/>
    <w:rsid w:val="006B041C"/>
    <w:rsid w:val="006B052E"/>
    <w:rsid w:val="006B05B2"/>
    <w:rsid w:val="006B0641"/>
    <w:rsid w:val="006B06F3"/>
    <w:rsid w:val="006B072C"/>
    <w:rsid w:val="006B0752"/>
    <w:rsid w:val="006B0877"/>
    <w:rsid w:val="006B0A51"/>
    <w:rsid w:val="006B0A8C"/>
    <w:rsid w:val="006B0ADB"/>
    <w:rsid w:val="006B0ADD"/>
    <w:rsid w:val="006B0B1C"/>
    <w:rsid w:val="006B0BC7"/>
    <w:rsid w:val="006B0C32"/>
    <w:rsid w:val="006B0C64"/>
    <w:rsid w:val="006B0C9D"/>
    <w:rsid w:val="006B0D50"/>
    <w:rsid w:val="006B0EBA"/>
    <w:rsid w:val="006B0EF9"/>
    <w:rsid w:val="006B0F00"/>
    <w:rsid w:val="006B1359"/>
    <w:rsid w:val="006B1397"/>
    <w:rsid w:val="006B140A"/>
    <w:rsid w:val="006B1444"/>
    <w:rsid w:val="006B14BD"/>
    <w:rsid w:val="006B1583"/>
    <w:rsid w:val="006B15F8"/>
    <w:rsid w:val="006B160F"/>
    <w:rsid w:val="006B161D"/>
    <w:rsid w:val="006B16F3"/>
    <w:rsid w:val="006B1753"/>
    <w:rsid w:val="006B17C9"/>
    <w:rsid w:val="006B17EE"/>
    <w:rsid w:val="006B199A"/>
    <w:rsid w:val="006B1B27"/>
    <w:rsid w:val="006B1B67"/>
    <w:rsid w:val="006B1BA7"/>
    <w:rsid w:val="006B1BC6"/>
    <w:rsid w:val="006B1CA5"/>
    <w:rsid w:val="006B1CEB"/>
    <w:rsid w:val="006B1D08"/>
    <w:rsid w:val="006B1D9D"/>
    <w:rsid w:val="006B1D9F"/>
    <w:rsid w:val="006B1F0C"/>
    <w:rsid w:val="006B1F46"/>
    <w:rsid w:val="006B22E3"/>
    <w:rsid w:val="006B2319"/>
    <w:rsid w:val="006B2437"/>
    <w:rsid w:val="006B252F"/>
    <w:rsid w:val="006B25D2"/>
    <w:rsid w:val="006B26C7"/>
    <w:rsid w:val="006B2715"/>
    <w:rsid w:val="006B2745"/>
    <w:rsid w:val="006B2747"/>
    <w:rsid w:val="006B29E4"/>
    <w:rsid w:val="006B2AD5"/>
    <w:rsid w:val="006B2D1E"/>
    <w:rsid w:val="006B2E59"/>
    <w:rsid w:val="006B2F04"/>
    <w:rsid w:val="006B2F44"/>
    <w:rsid w:val="006B2F84"/>
    <w:rsid w:val="006B304D"/>
    <w:rsid w:val="006B313F"/>
    <w:rsid w:val="006B3141"/>
    <w:rsid w:val="006B3159"/>
    <w:rsid w:val="006B322D"/>
    <w:rsid w:val="006B325E"/>
    <w:rsid w:val="006B3276"/>
    <w:rsid w:val="006B32EC"/>
    <w:rsid w:val="006B3389"/>
    <w:rsid w:val="006B33B3"/>
    <w:rsid w:val="006B340F"/>
    <w:rsid w:val="006B346C"/>
    <w:rsid w:val="006B3489"/>
    <w:rsid w:val="006B3558"/>
    <w:rsid w:val="006B35AA"/>
    <w:rsid w:val="006B35BE"/>
    <w:rsid w:val="006B3722"/>
    <w:rsid w:val="006B37AA"/>
    <w:rsid w:val="006B3800"/>
    <w:rsid w:val="006B3984"/>
    <w:rsid w:val="006B3AAC"/>
    <w:rsid w:val="006B3C68"/>
    <w:rsid w:val="006B3CED"/>
    <w:rsid w:val="006B3CFE"/>
    <w:rsid w:val="006B3D67"/>
    <w:rsid w:val="006B3D8F"/>
    <w:rsid w:val="006B3E26"/>
    <w:rsid w:val="006B401B"/>
    <w:rsid w:val="006B404E"/>
    <w:rsid w:val="006B4104"/>
    <w:rsid w:val="006B435A"/>
    <w:rsid w:val="006B4367"/>
    <w:rsid w:val="006B439F"/>
    <w:rsid w:val="006B45AA"/>
    <w:rsid w:val="006B4780"/>
    <w:rsid w:val="006B47BF"/>
    <w:rsid w:val="006B48D0"/>
    <w:rsid w:val="006B49B8"/>
    <w:rsid w:val="006B4A74"/>
    <w:rsid w:val="006B4B5E"/>
    <w:rsid w:val="006B4BA0"/>
    <w:rsid w:val="006B4C61"/>
    <w:rsid w:val="006B4C72"/>
    <w:rsid w:val="006B4F31"/>
    <w:rsid w:val="006B50A7"/>
    <w:rsid w:val="006B50D2"/>
    <w:rsid w:val="006B51A4"/>
    <w:rsid w:val="006B51DF"/>
    <w:rsid w:val="006B541C"/>
    <w:rsid w:val="006B54E0"/>
    <w:rsid w:val="006B54FF"/>
    <w:rsid w:val="006B5610"/>
    <w:rsid w:val="006B579E"/>
    <w:rsid w:val="006B57FD"/>
    <w:rsid w:val="006B5831"/>
    <w:rsid w:val="006B5963"/>
    <w:rsid w:val="006B5A80"/>
    <w:rsid w:val="006B5AAB"/>
    <w:rsid w:val="006B5D41"/>
    <w:rsid w:val="006B5DA0"/>
    <w:rsid w:val="006B5E20"/>
    <w:rsid w:val="006B5F56"/>
    <w:rsid w:val="006B60AF"/>
    <w:rsid w:val="006B61E8"/>
    <w:rsid w:val="006B6213"/>
    <w:rsid w:val="006B6331"/>
    <w:rsid w:val="006B6417"/>
    <w:rsid w:val="006B64A4"/>
    <w:rsid w:val="006B64CE"/>
    <w:rsid w:val="006B6516"/>
    <w:rsid w:val="006B663D"/>
    <w:rsid w:val="006B6682"/>
    <w:rsid w:val="006B66E0"/>
    <w:rsid w:val="006B6754"/>
    <w:rsid w:val="006B6859"/>
    <w:rsid w:val="006B6995"/>
    <w:rsid w:val="006B6A16"/>
    <w:rsid w:val="006B6AB0"/>
    <w:rsid w:val="006B6B91"/>
    <w:rsid w:val="006B6BCA"/>
    <w:rsid w:val="006B6C12"/>
    <w:rsid w:val="006B6D38"/>
    <w:rsid w:val="006B6DC3"/>
    <w:rsid w:val="006B6EFB"/>
    <w:rsid w:val="006B6F5F"/>
    <w:rsid w:val="006B70D2"/>
    <w:rsid w:val="006B711D"/>
    <w:rsid w:val="006B7135"/>
    <w:rsid w:val="006B7178"/>
    <w:rsid w:val="006B722C"/>
    <w:rsid w:val="006B72B6"/>
    <w:rsid w:val="006B72D3"/>
    <w:rsid w:val="006B737E"/>
    <w:rsid w:val="006B73CE"/>
    <w:rsid w:val="006B73EE"/>
    <w:rsid w:val="006B746B"/>
    <w:rsid w:val="006B76D8"/>
    <w:rsid w:val="006B77BA"/>
    <w:rsid w:val="006B78C1"/>
    <w:rsid w:val="006B7A3B"/>
    <w:rsid w:val="006B7A9D"/>
    <w:rsid w:val="006B7C32"/>
    <w:rsid w:val="006B7C7C"/>
    <w:rsid w:val="006B7D19"/>
    <w:rsid w:val="006B7D47"/>
    <w:rsid w:val="006B7D69"/>
    <w:rsid w:val="006C0104"/>
    <w:rsid w:val="006C0152"/>
    <w:rsid w:val="006C0249"/>
    <w:rsid w:val="006C026A"/>
    <w:rsid w:val="006C02BE"/>
    <w:rsid w:val="006C02D9"/>
    <w:rsid w:val="006C0386"/>
    <w:rsid w:val="006C0482"/>
    <w:rsid w:val="006C04B0"/>
    <w:rsid w:val="006C0610"/>
    <w:rsid w:val="006C07FB"/>
    <w:rsid w:val="006C08AB"/>
    <w:rsid w:val="006C08DE"/>
    <w:rsid w:val="006C08F5"/>
    <w:rsid w:val="006C0AC4"/>
    <w:rsid w:val="006C0B85"/>
    <w:rsid w:val="006C0BBF"/>
    <w:rsid w:val="006C0E4B"/>
    <w:rsid w:val="006C0F0B"/>
    <w:rsid w:val="006C0F7B"/>
    <w:rsid w:val="006C1018"/>
    <w:rsid w:val="006C10EC"/>
    <w:rsid w:val="006C10F1"/>
    <w:rsid w:val="006C1194"/>
    <w:rsid w:val="006C11DC"/>
    <w:rsid w:val="006C122E"/>
    <w:rsid w:val="006C125B"/>
    <w:rsid w:val="006C1355"/>
    <w:rsid w:val="006C1367"/>
    <w:rsid w:val="006C13D3"/>
    <w:rsid w:val="006C13DF"/>
    <w:rsid w:val="006C13F2"/>
    <w:rsid w:val="006C146C"/>
    <w:rsid w:val="006C1751"/>
    <w:rsid w:val="006C19A8"/>
    <w:rsid w:val="006C19CB"/>
    <w:rsid w:val="006C19F0"/>
    <w:rsid w:val="006C1A77"/>
    <w:rsid w:val="006C1AC9"/>
    <w:rsid w:val="006C1AED"/>
    <w:rsid w:val="006C1CBC"/>
    <w:rsid w:val="006C1CD2"/>
    <w:rsid w:val="006C1D9A"/>
    <w:rsid w:val="006C1F3B"/>
    <w:rsid w:val="006C1F8C"/>
    <w:rsid w:val="006C1FF0"/>
    <w:rsid w:val="006C2030"/>
    <w:rsid w:val="006C2313"/>
    <w:rsid w:val="006C24DE"/>
    <w:rsid w:val="006C2604"/>
    <w:rsid w:val="006C264D"/>
    <w:rsid w:val="006C287F"/>
    <w:rsid w:val="006C28D9"/>
    <w:rsid w:val="006C2980"/>
    <w:rsid w:val="006C2A5A"/>
    <w:rsid w:val="006C2A5C"/>
    <w:rsid w:val="006C2C08"/>
    <w:rsid w:val="006C2C0C"/>
    <w:rsid w:val="006C2C90"/>
    <w:rsid w:val="006C2CDE"/>
    <w:rsid w:val="006C2D2E"/>
    <w:rsid w:val="006C2ED3"/>
    <w:rsid w:val="006C2F83"/>
    <w:rsid w:val="006C30B5"/>
    <w:rsid w:val="006C31F7"/>
    <w:rsid w:val="006C329F"/>
    <w:rsid w:val="006C32BE"/>
    <w:rsid w:val="006C32EB"/>
    <w:rsid w:val="006C3394"/>
    <w:rsid w:val="006C3397"/>
    <w:rsid w:val="006C33A2"/>
    <w:rsid w:val="006C340C"/>
    <w:rsid w:val="006C3484"/>
    <w:rsid w:val="006C3581"/>
    <w:rsid w:val="006C358C"/>
    <w:rsid w:val="006C3607"/>
    <w:rsid w:val="006C378E"/>
    <w:rsid w:val="006C3809"/>
    <w:rsid w:val="006C3A0B"/>
    <w:rsid w:val="006C3A59"/>
    <w:rsid w:val="006C3A68"/>
    <w:rsid w:val="006C3B9F"/>
    <w:rsid w:val="006C3D23"/>
    <w:rsid w:val="006C3D35"/>
    <w:rsid w:val="006C3DEC"/>
    <w:rsid w:val="006C3DFE"/>
    <w:rsid w:val="006C3E8D"/>
    <w:rsid w:val="006C3EEA"/>
    <w:rsid w:val="006C4062"/>
    <w:rsid w:val="006C4199"/>
    <w:rsid w:val="006C427B"/>
    <w:rsid w:val="006C4335"/>
    <w:rsid w:val="006C4414"/>
    <w:rsid w:val="006C446F"/>
    <w:rsid w:val="006C44CD"/>
    <w:rsid w:val="006C44F9"/>
    <w:rsid w:val="006C45A2"/>
    <w:rsid w:val="006C46A0"/>
    <w:rsid w:val="006C46A8"/>
    <w:rsid w:val="006C4719"/>
    <w:rsid w:val="006C47EC"/>
    <w:rsid w:val="006C48D9"/>
    <w:rsid w:val="006C498A"/>
    <w:rsid w:val="006C49EF"/>
    <w:rsid w:val="006C4ADD"/>
    <w:rsid w:val="006C4BA4"/>
    <w:rsid w:val="006C4C94"/>
    <w:rsid w:val="006C4CB3"/>
    <w:rsid w:val="006C4CD5"/>
    <w:rsid w:val="006C4D32"/>
    <w:rsid w:val="006C4D87"/>
    <w:rsid w:val="006C4D8E"/>
    <w:rsid w:val="006C4F0F"/>
    <w:rsid w:val="006C4F69"/>
    <w:rsid w:val="006C5008"/>
    <w:rsid w:val="006C5024"/>
    <w:rsid w:val="006C513C"/>
    <w:rsid w:val="006C51C8"/>
    <w:rsid w:val="006C51E8"/>
    <w:rsid w:val="006C528E"/>
    <w:rsid w:val="006C5388"/>
    <w:rsid w:val="006C53BA"/>
    <w:rsid w:val="006C542F"/>
    <w:rsid w:val="006C543E"/>
    <w:rsid w:val="006C5456"/>
    <w:rsid w:val="006C54B0"/>
    <w:rsid w:val="006C564A"/>
    <w:rsid w:val="006C56D8"/>
    <w:rsid w:val="006C56E5"/>
    <w:rsid w:val="006C56FD"/>
    <w:rsid w:val="006C57BA"/>
    <w:rsid w:val="006C585A"/>
    <w:rsid w:val="006C5864"/>
    <w:rsid w:val="006C5A54"/>
    <w:rsid w:val="006C5A5D"/>
    <w:rsid w:val="006C5B09"/>
    <w:rsid w:val="006C5BC8"/>
    <w:rsid w:val="006C5BFF"/>
    <w:rsid w:val="006C5C13"/>
    <w:rsid w:val="006C5C45"/>
    <w:rsid w:val="006C5CA1"/>
    <w:rsid w:val="006C5D39"/>
    <w:rsid w:val="006C5F6B"/>
    <w:rsid w:val="006C5F6D"/>
    <w:rsid w:val="006C5FAB"/>
    <w:rsid w:val="006C60E7"/>
    <w:rsid w:val="006C611E"/>
    <w:rsid w:val="006C6266"/>
    <w:rsid w:val="006C628A"/>
    <w:rsid w:val="006C62B7"/>
    <w:rsid w:val="006C62EE"/>
    <w:rsid w:val="006C6363"/>
    <w:rsid w:val="006C6374"/>
    <w:rsid w:val="006C6416"/>
    <w:rsid w:val="006C643D"/>
    <w:rsid w:val="006C64CD"/>
    <w:rsid w:val="006C6525"/>
    <w:rsid w:val="006C652E"/>
    <w:rsid w:val="006C65BE"/>
    <w:rsid w:val="006C65EA"/>
    <w:rsid w:val="006C6861"/>
    <w:rsid w:val="006C69B4"/>
    <w:rsid w:val="006C6A6F"/>
    <w:rsid w:val="006C6A9B"/>
    <w:rsid w:val="006C6B22"/>
    <w:rsid w:val="006C6BA0"/>
    <w:rsid w:val="006C6CDF"/>
    <w:rsid w:val="006C6DE1"/>
    <w:rsid w:val="006C6E37"/>
    <w:rsid w:val="006C6F3E"/>
    <w:rsid w:val="006C6F76"/>
    <w:rsid w:val="006C6F7C"/>
    <w:rsid w:val="006C6FF7"/>
    <w:rsid w:val="006C71FE"/>
    <w:rsid w:val="006C7233"/>
    <w:rsid w:val="006C7353"/>
    <w:rsid w:val="006C7500"/>
    <w:rsid w:val="006C75E2"/>
    <w:rsid w:val="006C763B"/>
    <w:rsid w:val="006C778D"/>
    <w:rsid w:val="006C780F"/>
    <w:rsid w:val="006C7A06"/>
    <w:rsid w:val="006C7CB3"/>
    <w:rsid w:val="006C7CB4"/>
    <w:rsid w:val="006C7DB4"/>
    <w:rsid w:val="006C7E59"/>
    <w:rsid w:val="006C7F61"/>
    <w:rsid w:val="006C7FAD"/>
    <w:rsid w:val="006C7FB0"/>
    <w:rsid w:val="006C7FE8"/>
    <w:rsid w:val="006D00B1"/>
    <w:rsid w:val="006D02CD"/>
    <w:rsid w:val="006D067D"/>
    <w:rsid w:val="006D06C7"/>
    <w:rsid w:val="006D06EC"/>
    <w:rsid w:val="006D071E"/>
    <w:rsid w:val="006D0769"/>
    <w:rsid w:val="006D0A22"/>
    <w:rsid w:val="006D0A92"/>
    <w:rsid w:val="006D0AEB"/>
    <w:rsid w:val="006D0B7E"/>
    <w:rsid w:val="006D0BA9"/>
    <w:rsid w:val="006D0BF3"/>
    <w:rsid w:val="006D0C74"/>
    <w:rsid w:val="006D0CD4"/>
    <w:rsid w:val="006D0CF9"/>
    <w:rsid w:val="006D0CFE"/>
    <w:rsid w:val="006D0DA3"/>
    <w:rsid w:val="006D0E57"/>
    <w:rsid w:val="006D0F0C"/>
    <w:rsid w:val="006D0F9D"/>
    <w:rsid w:val="006D1040"/>
    <w:rsid w:val="006D120E"/>
    <w:rsid w:val="006D1238"/>
    <w:rsid w:val="006D14B7"/>
    <w:rsid w:val="006D158C"/>
    <w:rsid w:val="006D190E"/>
    <w:rsid w:val="006D194A"/>
    <w:rsid w:val="006D1950"/>
    <w:rsid w:val="006D1961"/>
    <w:rsid w:val="006D19EF"/>
    <w:rsid w:val="006D1A4E"/>
    <w:rsid w:val="006D1AE3"/>
    <w:rsid w:val="006D1B36"/>
    <w:rsid w:val="006D1D6B"/>
    <w:rsid w:val="006D1D7B"/>
    <w:rsid w:val="006D1E6A"/>
    <w:rsid w:val="006D1EE8"/>
    <w:rsid w:val="006D2120"/>
    <w:rsid w:val="006D21E8"/>
    <w:rsid w:val="006D2216"/>
    <w:rsid w:val="006D2289"/>
    <w:rsid w:val="006D22D1"/>
    <w:rsid w:val="006D2467"/>
    <w:rsid w:val="006D25F0"/>
    <w:rsid w:val="006D2627"/>
    <w:rsid w:val="006D26B6"/>
    <w:rsid w:val="006D280B"/>
    <w:rsid w:val="006D28C0"/>
    <w:rsid w:val="006D2A78"/>
    <w:rsid w:val="006D2BDE"/>
    <w:rsid w:val="006D2C49"/>
    <w:rsid w:val="006D2D1D"/>
    <w:rsid w:val="006D2DF4"/>
    <w:rsid w:val="006D2ED6"/>
    <w:rsid w:val="006D2EDA"/>
    <w:rsid w:val="006D3025"/>
    <w:rsid w:val="006D302B"/>
    <w:rsid w:val="006D305B"/>
    <w:rsid w:val="006D3116"/>
    <w:rsid w:val="006D3178"/>
    <w:rsid w:val="006D326E"/>
    <w:rsid w:val="006D33D8"/>
    <w:rsid w:val="006D35C2"/>
    <w:rsid w:val="006D36EB"/>
    <w:rsid w:val="006D36FC"/>
    <w:rsid w:val="006D372C"/>
    <w:rsid w:val="006D3792"/>
    <w:rsid w:val="006D3873"/>
    <w:rsid w:val="006D393C"/>
    <w:rsid w:val="006D39D2"/>
    <w:rsid w:val="006D39DA"/>
    <w:rsid w:val="006D3A0B"/>
    <w:rsid w:val="006D3A43"/>
    <w:rsid w:val="006D3AD3"/>
    <w:rsid w:val="006D3ADA"/>
    <w:rsid w:val="006D3B07"/>
    <w:rsid w:val="006D3BED"/>
    <w:rsid w:val="006D3CBF"/>
    <w:rsid w:val="006D3D01"/>
    <w:rsid w:val="006D3D5D"/>
    <w:rsid w:val="006D3E2C"/>
    <w:rsid w:val="006D4003"/>
    <w:rsid w:val="006D40E9"/>
    <w:rsid w:val="006D4142"/>
    <w:rsid w:val="006D41A7"/>
    <w:rsid w:val="006D41E5"/>
    <w:rsid w:val="006D4441"/>
    <w:rsid w:val="006D493F"/>
    <w:rsid w:val="006D4983"/>
    <w:rsid w:val="006D498F"/>
    <w:rsid w:val="006D499D"/>
    <w:rsid w:val="006D4AE7"/>
    <w:rsid w:val="006D4B05"/>
    <w:rsid w:val="006D4B20"/>
    <w:rsid w:val="006D4B84"/>
    <w:rsid w:val="006D4E05"/>
    <w:rsid w:val="006D4E61"/>
    <w:rsid w:val="006D4E6F"/>
    <w:rsid w:val="006D4EAA"/>
    <w:rsid w:val="006D4F50"/>
    <w:rsid w:val="006D506D"/>
    <w:rsid w:val="006D5221"/>
    <w:rsid w:val="006D524A"/>
    <w:rsid w:val="006D5292"/>
    <w:rsid w:val="006D534F"/>
    <w:rsid w:val="006D536C"/>
    <w:rsid w:val="006D5593"/>
    <w:rsid w:val="006D5746"/>
    <w:rsid w:val="006D57A7"/>
    <w:rsid w:val="006D57D5"/>
    <w:rsid w:val="006D58EC"/>
    <w:rsid w:val="006D5911"/>
    <w:rsid w:val="006D59F6"/>
    <w:rsid w:val="006D5A2A"/>
    <w:rsid w:val="006D5AF9"/>
    <w:rsid w:val="006D5C5B"/>
    <w:rsid w:val="006D5CB6"/>
    <w:rsid w:val="006D5CBD"/>
    <w:rsid w:val="006D5DB8"/>
    <w:rsid w:val="006D5E09"/>
    <w:rsid w:val="006D5EA5"/>
    <w:rsid w:val="006D5EC4"/>
    <w:rsid w:val="006D5F11"/>
    <w:rsid w:val="006D5F9C"/>
    <w:rsid w:val="006D5FC9"/>
    <w:rsid w:val="006D604B"/>
    <w:rsid w:val="006D6073"/>
    <w:rsid w:val="006D624A"/>
    <w:rsid w:val="006D625B"/>
    <w:rsid w:val="006D6333"/>
    <w:rsid w:val="006D63D7"/>
    <w:rsid w:val="006D644E"/>
    <w:rsid w:val="006D64D6"/>
    <w:rsid w:val="006D65A4"/>
    <w:rsid w:val="006D66E5"/>
    <w:rsid w:val="006D6714"/>
    <w:rsid w:val="006D68A9"/>
    <w:rsid w:val="006D68AA"/>
    <w:rsid w:val="006D6A16"/>
    <w:rsid w:val="006D6A1A"/>
    <w:rsid w:val="006D6B1A"/>
    <w:rsid w:val="006D6EBD"/>
    <w:rsid w:val="006D6ED9"/>
    <w:rsid w:val="006D7025"/>
    <w:rsid w:val="006D7056"/>
    <w:rsid w:val="006D7083"/>
    <w:rsid w:val="006D71D6"/>
    <w:rsid w:val="006D72A7"/>
    <w:rsid w:val="006D72D1"/>
    <w:rsid w:val="006D72DB"/>
    <w:rsid w:val="006D72DF"/>
    <w:rsid w:val="006D7363"/>
    <w:rsid w:val="006D74AE"/>
    <w:rsid w:val="006D7622"/>
    <w:rsid w:val="006D76CF"/>
    <w:rsid w:val="006D771D"/>
    <w:rsid w:val="006D7867"/>
    <w:rsid w:val="006D7908"/>
    <w:rsid w:val="006D7A1A"/>
    <w:rsid w:val="006D7A30"/>
    <w:rsid w:val="006D7B15"/>
    <w:rsid w:val="006D7B8B"/>
    <w:rsid w:val="006D7C2F"/>
    <w:rsid w:val="006D7CD9"/>
    <w:rsid w:val="006D7CED"/>
    <w:rsid w:val="006D7CF5"/>
    <w:rsid w:val="006D7DBA"/>
    <w:rsid w:val="006D7DE5"/>
    <w:rsid w:val="006D7E0F"/>
    <w:rsid w:val="006D7F29"/>
    <w:rsid w:val="006D7F41"/>
    <w:rsid w:val="006E003C"/>
    <w:rsid w:val="006E00A6"/>
    <w:rsid w:val="006E015A"/>
    <w:rsid w:val="006E0192"/>
    <w:rsid w:val="006E0197"/>
    <w:rsid w:val="006E02FF"/>
    <w:rsid w:val="006E03A8"/>
    <w:rsid w:val="006E04AE"/>
    <w:rsid w:val="006E0559"/>
    <w:rsid w:val="006E0679"/>
    <w:rsid w:val="006E07B8"/>
    <w:rsid w:val="006E0826"/>
    <w:rsid w:val="006E08BB"/>
    <w:rsid w:val="006E08FF"/>
    <w:rsid w:val="006E0C87"/>
    <w:rsid w:val="006E0C9A"/>
    <w:rsid w:val="006E0C9E"/>
    <w:rsid w:val="006E0CD1"/>
    <w:rsid w:val="006E0DEF"/>
    <w:rsid w:val="006E0E35"/>
    <w:rsid w:val="006E0E3D"/>
    <w:rsid w:val="006E0E7A"/>
    <w:rsid w:val="006E0E9C"/>
    <w:rsid w:val="006E0FA0"/>
    <w:rsid w:val="006E1020"/>
    <w:rsid w:val="006E105F"/>
    <w:rsid w:val="006E106D"/>
    <w:rsid w:val="006E1091"/>
    <w:rsid w:val="006E10CD"/>
    <w:rsid w:val="006E1135"/>
    <w:rsid w:val="006E11D1"/>
    <w:rsid w:val="006E1242"/>
    <w:rsid w:val="006E124C"/>
    <w:rsid w:val="006E1287"/>
    <w:rsid w:val="006E12DD"/>
    <w:rsid w:val="006E1321"/>
    <w:rsid w:val="006E13E6"/>
    <w:rsid w:val="006E1435"/>
    <w:rsid w:val="006E144A"/>
    <w:rsid w:val="006E1455"/>
    <w:rsid w:val="006E1536"/>
    <w:rsid w:val="006E18D7"/>
    <w:rsid w:val="006E18F4"/>
    <w:rsid w:val="006E1923"/>
    <w:rsid w:val="006E1A9C"/>
    <w:rsid w:val="006E1AFE"/>
    <w:rsid w:val="006E1B49"/>
    <w:rsid w:val="006E1C41"/>
    <w:rsid w:val="006E1DE3"/>
    <w:rsid w:val="006E1E80"/>
    <w:rsid w:val="006E2023"/>
    <w:rsid w:val="006E21BD"/>
    <w:rsid w:val="006E220E"/>
    <w:rsid w:val="006E222E"/>
    <w:rsid w:val="006E22B4"/>
    <w:rsid w:val="006E22F2"/>
    <w:rsid w:val="006E2308"/>
    <w:rsid w:val="006E2473"/>
    <w:rsid w:val="006E257B"/>
    <w:rsid w:val="006E25BB"/>
    <w:rsid w:val="006E2607"/>
    <w:rsid w:val="006E26DB"/>
    <w:rsid w:val="006E26E5"/>
    <w:rsid w:val="006E27D3"/>
    <w:rsid w:val="006E2829"/>
    <w:rsid w:val="006E28AF"/>
    <w:rsid w:val="006E29C5"/>
    <w:rsid w:val="006E2B06"/>
    <w:rsid w:val="006E2B2A"/>
    <w:rsid w:val="006E2BA3"/>
    <w:rsid w:val="006E2D08"/>
    <w:rsid w:val="006E2D30"/>
    <w:rsid w:val="006E2F5C"/>
    <w:rsid w:val="006E3059"/>
    <w:rsid w:val="006E3060"/>
    <w:rsid w:val="006E3158"/>
    <w:rsid w:val="006E3226"/>
    <w:rsid w:val="006E326A"/>
    <w:rsid w:val="006E326B"/>
    <w:rsid w:val="006E32B6"/>
    <w:rsid w:val="006E32FF"/>
    <w:rsid w:val="006E34CB"/>
    <w:rsid w:val="006E34FF"/>
    <w:rsid w:val="006E3521"/>
    <w:rsid w:val="006E3596"/>
    <w:rsid w:val="006E35EA"/>
    <w:rsid w:val="006E36B5"/>
    <w:rsid w:val="006E36EA"/>
    <w:rsid w:val="006E3770"/>
    <w:rsid w:val="006E3866"/>
    <w:rsid w:val="006E3942"/>
    <w:rsid w:val="006E3A4F"/>
    <w:rsid w:val="006E3AA6"/>
    <w:rsid w:val="006E3B96"/>
    <w:rsid w:val="006E3D32"/>
    <w:rsid w:val="006E3D5F"/>
    <w:rsid w:val="006E3E3A"/>
    <w:rsid w:val="006E3E5A"/>
    <w:rsid w:val="006E3EAE"/>
    <w:rsid w:val="006E3FB4"/>
    <w:rsid w:val="006E3FBE"/>
    <w:rsid w:val="006E40B1"/>
    <w:rsid w:val="006E40EF"/>
    <w:rsid w:val="006E4422"/>
    <w:rsid w:val="006E4603"/>
    <w:rsid w:val="006E462D"/>
    <w:rsid w:val="006E4654"/>
    <w:rsid w:val="006E4679"/>
    <w:rsid w:val="006E4967"/>
    <w:rsid w:val="006E497A"/>
    <w:rsid w:val="006E49BF"/>
    <w:rsid w:val="006E4A5B"/>
    <w:rsid w:val="006E4A5C"/>
    <w:rsid w:val="006E4AA4"/>
    <w:rsid w:val="006E4B85"/>
    <w:rsid w:val="006E4CBD"/>
    <w:rsid w:val="006E4CE7"/>
    <w:rsid w:val="006E4DE8"/>
    <w:rsid w:val="006E4E15"/>
    <w:rsid w:val="006E4E91"/>
    <w:rsid w:val="006E4F17"/>
    <w:rsid w:val="006E4F4A"/>
    <w:rsid w:val="006E4F88"/>
    <w:rsid w:val="006E505D"/>
    <w:rsid w:val="006E50F4"/>
    <w:rsid w:val="006E5180"/>
    <w:rsid w:val="006E5196"/>
    <w:rsid w:val="006E5235"/>
    <w:rsid w:val="006E52E2"/>
    <w:rsid w:val="006E5367"/>
    <w:rsid w:val="006E5379"/>
    <w:rsid w:val="006E5389"/>
    <w:rsid w:val="006E53C0"/>
    <w:rsid w:val="006E53D3"/>
    <w:rsid w:val="006E575D"/>
    <w:rsid w:val="006E57DA"/>
    <w:rsid w:val="006E5866"/>
    <w:rsid w:val="006E58A2"/>
    <w:rsid w:val="006E5917"/>
    <w:rsid w:val="006E5A3B"/>
    <w:rsid w:val="006E5CE4"/>
    <w:rsid w:val="006E5D26"/>
    <w:rsid w:val="006E5EA4"/>
    <w:rsid w:val="006E5EDC"/>
    <w:rsid w:val="006E5F21"/>
    <w:rsid w:val="006E5F44"/>
    <w:rsid w:val="006E5FF5"/>
    <w:rsid w:val="006E617B"/>
    <w:rsid w:val="006E61BD"/>
    <w:rsid w:val="006E61EA"/>
    <w:rsid w:val="006E6366"/>
    <w:rsid w:val="006E63BB"/>
    <w:rsid w:val="006E63E7"/>
    <w:rsid w:val="006E64B4"/>
    <w:rsid w:val="006E64EE"/>
    <w:rsid w:val="006E6607"/>
    <w:rsid w:val="006E6636"/>
    <w:rsid w:val="006E6790"/>
    <w:rsid w:val="006E6893"/>
    <w:rsid w:val="006E6929"/>
    <w:rsid w:val="006E69D3"/>
    <w:rsid w:val="006E6A23"/>
    <w:rsid w:val="006E6A95"/>
    <w:rsid w:val="006E6B34"/>
    <w:rsid w:val="006E6B58"/>
    <w:rsid w:val="006E6D9F"/>
    <w:rsid w:val="006E6DF1"/>
    <w:rsid w:val="006E6E91"/>
    <w:rsid w:val="006E6F43"/>
    <w:rsid w:val="006E70B9"/>
    <w:rsid w:val="006E739F"/>
    <w:rsid w:val="006E73D6"/>
    <w:rsid w:val="006E7425"/>
    <w:rsid w:val="006E74BA"/>
    <w:rsid w:val="006E74EB"/>
    <w:rsid w:val="006E7520"/>
    <w:rsid w:val="006E755A"/>
    <w:rsid w:val="006E75D3"/>
    <w:rsid w:val="006E75E0"/>
    <w:rsid w:val="006E7615"/>
    <w:rsid w:val="006E7649"/>
    <w:rsid w:val="006E76D4"/>
    <w:rsid w:val="006E7780"/>
    <w:rsid w:val="006E78E0"/>
    <w:rsid w:val="006E7924"/>
    <w:rsid w:val="006E797C"/>
    <w:rsid w:val="006E7AB0"/>
    <w:rsid w:val="006E7C09"/>
    <w:rsid w:val="006E7C59"/>
    <w:rsid w:val="006E7E15"/>
    <w:rsid w:val="006E7E3D"/>
    <w:rsid w:val="006E7E5D"/>
    <w:rsid w:val="006E7E8D"/>
    <w:rsid w:val="006F0030"/>
    <w:rsid w:val="006F0063"/>
    <w:rsid w:val="006F0164"/>
    <w:rsid w:val="006F01E4"/>
    <w:rsid w:val="006F03FC"/>
    <w:rsid w:val="006F041F"/>
    <w:rsid w:val="006F0456"/>
    <w:rsid w:val="006F047A"/>
    <w:rsid w:val="006F0533"/>
    <w:rsid w:val="006F055B"/>
    <w:rsid w:val="006F058C"/>
    <w:rsid w:val="006F06C0"/>
    <w:rsid w:val="006F0792"/>
    <w:rsid w:val="006F07B4"/>
    <w:rsid w:val="006F09A9"/>
    <w:rsid w:val="006F0A97"/>
    <w:rsid w:val="006F0BD0"/>
    <w:rsid w:val="006F0DBE"/>
    <w:rsid w:val="006F0F11"/>
    <w:rsid w:val="006F0F16"/>
    <w:rsid w:val="006F0FAF"/>
    <w:rsid w:val="006F0FCC"/>
    <w:rsid w:val="006F1003"/>
    <w:rsid w:val="006F1045"/>
    <w:rsid w:val="006F108B"/>
    <w:rsid w:val="006F10BB"/>
    <w:rsid w:val="006F10BD"/>
    <w:rsid w:val="006F1195"/>
    <w:rsid w:val="006F1240"/>
    <w:rsid w:val="006F12FD"/>
    <w:rsid w:val="006F1350"/>
    <w:rsid w:val="006F1367"/>
    <w:rsid w:val="006F14C0"/>
    <w:rsid w:val="006F14E9"/>
    <w:rsid w:val="006F155D"/>
    <w:rsid w:val="006F15BA"/>
    <w:rsid w:val="006F15E1"/>
    <w:rsid w:val="006F163C"/>
    <w:rsid w:val="006F1670"/>
    <w:rsid w:val="006F16EB"/>
    <w:rsid w:val="006F1831"/>
    <w:rsid w:val="006F187B"/>
    <w:rsid w:val="006F1885"/>
    <w:rsid w:val="006F1AC0"/>
    <w:rsid w:val="006F1B51"/>
    <w:rsid w:val="006F1BBD"/>
    <w:rsid w:val="006F1CBD"/>
    <w:rsid w:val="006F1CE3"/>
    <w:rsid w:val="006F1E95"/>
    <w:rsid w:val="006F1FA9"/>
    <w:rsid w:val="006F205D"/>
    <w:rsid w:val="006F2222"/>
    <w:rsid w:val="006F2305"/>
    <w:rsid w:val="006F243A"/>
    <w:rsid w:val="006F249A"/>
    <w:rsid w:val="006F2521"/>
    <w:rsid w:val="006F2570"/>
    <w:rsid w:val="006F2678"/>
    <w:rsid w:val="006F2712"/>
    <w:rsid w:val="006F27BF"/>
    <w:rsid w:val="006F27CF"/>
    <w:rsid w:val="006F2C1E"/>
    <w:rsid w:val="006F2E35"/>
    <w:rsid w:val="006F2E57"/>
    <w:rsid w:val="006F2ED3"/>
    <w:rsid w:val="006F2F83"/>
    <w:rsid w:val="006F3079"/>
    <w:rsid w:val="006F307B"/>
    <w:rsid w:val="006F3295"/>
    <w:rsid w:val="006F331A"/>
    <w:rsid w:val="006F33B4"/>
    <w:rsid w:val="006F33B5"/>
    <w:rsid w:val="006F34BE"/>
    <w:rsid w:val="006F35C3"/>
    <w:rsid w:val="006F36AA"/>
    <w:rsid w:val="006F36AC"/>
    <w:rsid w:val="006F376D"/>
    <w:rsid w:val="006F3773"/>
    <w:rsid w:val="006F3856"/>
    <w:rsid w:val="006F3917"/>
    <w:rsid w:val="006F3978"/>
    <w:rsid w:val="006F39AA"/>
    <w:rsid w:val="006F3AA3"/>
    <w:rsid w:val="006F3B7D"/>
    <w:rsid w:val="006F3C30"/>
    <w:rsid w:val="006F3C61"/>
    <w:rsid w:val="006F3CD7"/>
    <w:rsid w:val="006F3DC5"/>
    <w:rsid w:val="006F3DFC"/>
    <w:rsid w:val="006F3EC2"/>
    <w:rsid w:val="006F40C2"/>
    <w:rsid w:val="006F434B"/>
    <w:rsid w:val="006F45D4"/>
    <w:rsid w:val="006F4640"/>
    <w:rsid w:val="006F47EE"/>
    <w:rsid w:val="006F48B2"/>
    <w:rsid w:val="006F4938"/>
    <w:rsid w:val="006F4AF0"/>
    <w:rsid w:val="006F4D0E"/>
    <w:rsid w:val="006F4D79"/>
    <w:rsid w:val="006F4EAB"/>
    <w:rsid w:val="006F5033"/>
    <w:rsid w:val="006F508A"/>
    <w:rsid w:val="006F5097"/>
    <w:rsid w:val="006F50B5"/>
    <w:rsid w:val="006F51F0"/>
    <w:rsid w:val="006F51FC"/>
    <w:rsid w:val="006F5215"/>
    <w:rsid w:val="006F52D0"/>
    <w:rsid w:val="006F53CF"/>
    <w:rsid w:val="006F540C"/>
    <w:rsid w:val="006F5417"/>
    <w:rsid w:val="006F54DB"/>
    <w:rsid w:val="006F5680"/>
    <w:rsid w:val="006F57AA"/>
    <w:rsid w:val="006F57C7"/>
    <w:rsid w:val="006F5824"/>
    <w:rsid w:val="006F582F"/>
    <w:rsid w:val="006F58B0"/>
    <w:rsid w:val="006F5A81"/>
    <w:rsid w:val="006F5A87"/>
    <w:rsid w:val="006F5B27"/>
    <w:rsid w:val="006F5BC6"/>
    <w:rsid w:val="006F5C1F"/>
    <w:rsid w:val="006F5DA0"/>
    <w:rsid w:val="006F5F24"/>
    <w:rsid w:val="006F5F91"/>
    <w:rsid w:val="006F5FC3"/>
    <w:rsid w:val="006F6008"/>
    <w:rsid w:val="006F6164"/>
    <w:rsid w:val="006F62E0"/>
    <w:rsid w:val="006F6471"/>
    <w:rsid w:val="006F665C"/>
    <w:rsid w:val="006F66D0"/>
    <w:rsid w:val="006F6872"/>
    <w:rsid w:val="006F6B15"/>
    <w:rsid w:val="006F6B55"/>
    <w:rsid w:val="006F6C2B"/>
    <w:rsid w:val="006F6CC8"/>
    <w:rsid w:val="006F6CDD"/>
    <w:rsid w:val="006F6D37"/>
    <w:rsid w:val="006F6D49"/>
    <w:rsid w:val="006F6DAC"/>
    <w:rsid w:val="006F714F"/>
    <w:rsid w:val="006F71C7"/>
    <w:rsid w:val="006F7215"/>
    <w:rsid w:val="006F72C5"/>
    <w:rsid w:val="006F7318"/>
    <w:rsid w:val="006F7385"/>
    <w:rsid w:val="006F73C4"/>
    <w:rsid w:val="006F73CB"/>
    <w:rsid w:val="006F73FE"/>
    <w:rsid w:val="006F74EB"/>
    <w:rsid w:val="006F7710"/>
    <w:rsid w:val="006F7772"/>
    <w:rsid w:val="006F77AB"/>
    <w:rsid w:val="006F7867"/>
    <w:rsid w:val="006F79AD"/>
    <w:rsid w:val="006F79C2"/>
    <w:rsid w:val="006F79F1"/>
    <w:rsid w:val="006F79F6"/>
    <w:rsid w:val="006F7AB1"/>
    <w:rsid w:val="006F7BC9"/>
    <w:rsid w:val="006F7BFA"/>
    <w:rsid w:val="006F7C50"/>
    <w:rsid w:val="006F7CA0"/>
    <w:rsid w:val="006F7CCC"/>
    <w:rsid w:val="006F7D2F"/>
    <w:rsid w:val="006F7D57"/>
    <w:rsid w:val="006F7E14"/>
    <w:rsid w:val="006F7E2F"/>
    <w:rsid w:val="006F7E7F"/>
    <w:rsid w:val="006F7EBE"/>
    <w:rsid w:val="006F7FE6"/>
    <w:rsid w:val="00700004"/>
    <w:rsid w:val="00700052"/>
    <w:rsid w:val="00700064"/>
    <w:rsid w:val="0070010C"/>
    <w:rsid w:val="00700146"/>
    <w:rsid w:val="007002D6"/>
    <w:rsid w:val="0070035F"/>
    <w:rsid w:val="007004C3"/>
    <w:rsid w:val="007004E0"/>
    <w:rsid w:val="00700617"/>
    <w:rsid w:val="007007A0"/>
    <w:rsid w:val="007007E7"/>
    <w:rsid w:val="00700969"/>
    <w:rsid w:val="0070098B"/>
    <w:rsid w:val="007009A7"/>
    <w:rsid w:val="00700B82"/>
    <w:rsid w:val="00700BE0"/>
    <w:rsid w:val="00700C13"/>
    <w:rsid w:val="00700C20"/>
    <w:rsid w:val="00700DE1"/>
    <w:rsid w:val="00700E26"/>
    <w:rsid w:val="00700E5B"/>
    <w:rsid w:val="00700E85"/>
    <w:rsid w:val="00700FB2"/>
    <w:rsid w:val="00701002"/>
    <w:rsid w:val="0070106A"/>
    <w:rsid w:val="00701077"/>
    <w:rsid w:val="007010C7"/>
    <w:rsid w:val="00701151"/>
    <w:rsid w:val="00701360"/>
    <w:rsid w:val="00701492"/>
    <w:rsid w:val="0070160D"/>
    <w:rsid w:val="00701768"/>
    <w:rsid w:val="007017B9"/>
    <w:rsid w:val="007017F0"/>
    <w:rsid w:val="0070191A"/>
    <w:rsid w:val="0070196A"/>
    <w:rsid w:val="0070196F"/>
    <w:rsid w:val="00701A90"/>
    <w:rsid w:val="00701AD4"/>
    <w:rsid w:val="00701B06"/>
    <w:rsid w:val="00701B51"/>
    <w:rsid w:val="00701C3A"/>
    <w:rsid w:val="00701CCD"/>
    <w:rsid w:val="00701FB9"/>
    <w:rsid w:val="0070201B"/>
    <w:rsid w:val="00702047"/>
    <w:rsid w:val="007020FD"/>
    <w:rsid w:val="007021F0"/>
    <w:rsid w:val="00702237"/>
    <w:rsid w:val="007022A8"/>
    <w:rsid w:val="007023D3"/>
    <w:rsid w:val="00702498"/>
    <w:rsid w:val="007024FF"/>
    <w:rsid w:val="00702550"/>
    <w:rsid w:val="00702662"/>
    <w:rsid w:val="00702669"/>
    <w:rsid w:val="007027E4"/>
    <w:rsid w:val="00702897"/>
    <w:rsid w:val="00702925"/>
    <w:rsid w:val="00702972"/>
    <w:rsid w:val="007029A4"/>
    <w:rsid w:val="007029C3"/>
    <w:rsid w:val="007029F4"/>
    <w:rsid w:val="00702A13"/>
    <w:rsid w:val="00702A5C"/>
    <w:rsid w:val="00702A92"/>
    <w:rsid w:val="00702B23"/>
    <w:rsid w:val="00702C24"/>
    <w:rsid w:val="00702EB4"/>
    <w:rsid w:val="00702F19"/>
    <w:rsid w:val="00702F39"/>
    <w:rsid w:val="00702F6C"/>
    <w:rsid w:val="00702F7B"/>
    <w:rsid w:val="00702FDD"/>
    <w:rsid w:val="0070305C"/>
    <w:rsid w:val="00703120"/>
    <w:rsid w:val="0070315F"/>
    <w:rsid w:val="007031A4"/>
    <w:rsid w:val="007031D5"/>
    <w:rsid w:val="00703297"/>
    <w:rsid w:val="00703343"/>
    <w:rsid w:val="007033D2"/>
    <w:rsid w:val="007034DC"/>
    <w:rsid w:val="00703523"/>
    <w:rsid w:val="007036DB"/>
    <w:rsid w:val="0070370A"/>
    <w:rsid w:val="00703925"/>
    <w:rsid w:val="00703983"/>
    <w:rsid w:val="00703A1E"/>
    <w:rsid w:val="00703A98"/>
    <w:rsid w:val="00703ABE"/>
    <w:rsid w:val="00703ADA"/>
    <w:rsid w:val="00703ADE"/>
    <w:rsid w:val="00703AEC"/>
    <w:rsid w:val="00703B60"/>
    <w:rsid w:val="00703C3D"/>
    <w:rsid w:val="00703CD0"/>
    <w:rsid w:val="00703CD8"/>
    <w:rsid w:val="00703D8D"/>
    <w:rsid w:val="00703EC1"/>
    <w:rsid w:val="00703F71"/>
    <w:rsid w:val="0070416F"/>
    <w:rsid w:val="007042B9"/>
    <w:rsid w:val="007043A7"/>
    <w:rsid w:val="00704506"/>
    <w:rsid w:val="00704747"/>
    <w:rsid w:val="007047A4"/>
    <w:rsid w:val="00704883"/>
    <w:rsid w:val="007048EC"/>
    <w:rsid w:val="00704958"/>
    <w:rsid w:val="00704CAB"/>
    <w:rsid w:val="00704D9C"/>
    <w:rsid w:val="00704DC0"/>
    <w:rsid w:val="00704EAC"/>
    <w:rsid w:val="0070505B"/>
    <w:rsid w:val="00705136"/>
    <w:rsid w:val="0070516A"/>
    <w:rsid w:val="007051B6"/>
    <w:rsid w:val="007053EF"/>
    <w:rsid w:val="007054E7"/>
    <w:rsid w:val="007055A6"/>
    <w:rsid w:val="00705678"/>
    <w:rsid w:val="007056AC"/>
    <w:rsid w:val="0070573A"/>
    <w:rsid w:val="0070581E"/>
    <w:rsid w:val="00705987"/>
    <w:rsid w:val="007059C4"/>
    <w:rsid w:val="00705A00"/>
    <w:rsid w:val="00705A80"/>
    <w:rsid w:val="00705ADB"/>
    <w:rsid w:val="00705B81"/>
    <w:rsid w:val="00705BE9"/>
    <w:rsid w:val="00705C06"/>
    <w:rsid w:val="00705E28"/>
    <w:rsid w:val="0070602A"/>
    <w:rsid w:val="007063C2"/>
    <w:rsid w:val="00706489"/>
    <w:rsid w:val="0070675A"/>
    <w:rsid w:val="00706773"/>
    <w:rsid w:val="007068D0"/>
    <w:rsid w:val="007068EC"/>
    <w:rsid w:val="00706A1B"/>
    <w:rsid w:val="00706A63"/>
    <w:rsid w:val="00706A9F"/>
    <w:rsid w:val="00706B63"/>
    <w:rsid w:val="00706B82"/>
    <w:rsid w:val="00706C8C"/>
    <w:rsid w:val="00706CB6"/>
    <w:rsid w:val="00706CD2"/>
    <w:rsid w:val="00706DEF"/>
    <w:rsid w:val="00706E07"/>
    <w:rsid w:val="00706E10"/>
    <w:rsid w:val="00706EA8"/>
    <w:rsid w:val="00706EB8"/>
    <w:rsid w:val="00706F20"/>
    <w:rsid w:val="0070702E"/>
    <w:rsid w:val="007071A6"/>
    <w:rsid w:val="00707284"/>
    <w:rsid w:val="007072CF"/>
    <w:rsid w:val="007072DB"/>
    <w:rsid w:val="007073B0"/>
    <w:rsid w:val="0070742B"/>
    <w:rsid w:val="00707594"/>
    <w:rsid w:val="007076CC"/>
    <w:rsid w:val="007076E0"/>
    <w:rsid w:val="007077A9"/>
    <w:rsid w:val="007077CD"/>
    <w:rsid w:val="0070789E"/>
    <w:rsid w:val="0070799D"/>
    <w:rsid w:val="007079FB"/>
    <w:rsid w:val="00707B6D"/>
    <w:rsid w:val="00707B77"/>
    <w:rsid w:val="00707F1B"/>
    <w:rsid w:val="00707F25"/>
    <w:rsid w:val="00707FBB"/>
    <w:rsid w:val="00710162"/>
    <w:rsid w:val="0071018E"/>
    <w:rsid w:val="007102E5"/>
    <w:rsid w:val="0071045F"/>
    <w:rsid w:val="00710503"/>
    <w:rsid w:val="007105B0"/>
    <w:rsid w:val="00710604"/>
    <w:rsid w:val="007106CD"/>
    <w:rsid w:val="007106DE"/>
    <w:rsid w:val="00710734"/>
    <w:rsid w:val="00710794"/>
    <w:rsid w:val="007107C6"/>
    <w:rsid w:val="00710C98"/>
    <w:rsid w:val="00710CD1"/>
    <w:rsid w:val="00710CED"/>
    <w:rsid w:val="00710D71"/>
    <w:rsid w:val="00710E0C"/>
    <w:rsid w:val="00710E4A"/>
    <w:rsid w:val="00710E9E"/>
    <w:rsid w:val="00710F5E"/>
    <w:rsid w:val="00710F9B"/>
    <w:rsid w:val="00710FE2"/>
    <w:rsid w:val="007110DC"/>
    <w:rsid w:val="00711187"/>
    <w:rsid w:val="00711206"/>
    <w:rsid w:val="0071123D"/>
    <w:rsid w:val="0071157E"/>
    <w:rsid w:val="007115D1"/>
    <w:rsid w:val="007115F6"/>
    <w:rsid w:val="0071168D"/>
    <w:rsid w:val="00711783"/>
    <w:rsid w:val="0071182D"/>
    <w:rsid w:val="00711872"/>
    <w:rsid w:val="007118F2"/>
    <w:rsid w:val="00711903"/>
    <w:rsid w:val="0071199C"/>
    <w:rsid w:val="00711B1D"/>
    <w:rsid w:val="00711BEA"/>
    <w:rsid w:val="00711BFF"/>
    <w:rsid w:val="00711CE0"/>
    <w:rsid w:val="00711DD3"/>
    <w:rsid w:val="00712088"/>
    <w:rsid w:val="0071231B"/>
    <w:rsid w:val="0071236A"/>
    <w:rsid w:val="00712473"/>
    <w:rsid w:val="0071254F"/>
    <w:rsid w:val="00712608"/>
    <w:rsid w:val="0071262F"/>
    <w:rsid w:val="00712657"/>
    <w:rsid w:val="0071266D"/>
    <w:rsid w:val="00712789"/>
    <w:rsid w:val="007127BA"/>
    <w:rsid w:val="0071284D"/>
    <w:rsid w:val="007129DF"/>
    <w:rsid w:val="00712A96"/>
    <w:rsid w:val="00712B85"/>
    <w:rsid w:val="00712C84"/>
    <w:rsid w:val="00712C8C"/>
    <w:rsid w:val="00712C9B"/>
    <w:rsid w:val="00712D46"/>
    <w:rsid w:val="00712D47"/>
    <w:rsid w:val="00712D51"/>
    <w:rsid w:val="00712E37"/>
    <w:rsid w:val="00712E95"/>
    <w:rsid w:val="00712EEC"/>
    <w:rsid w:val="00713035"/>
    <w:rsid w:val="0071306F"/>
    <w:rsid w:val="0071311C"/>
    <w:rsid w:val="00713171"/>
    <w:rsid w:val="007132D2"/>
    <w:rsid w:val="007132FE"/>
    <w:rsid w:val="00713388"/>
    <w:rsid w:val="007134C4"/>
    <w:rsid w:val="00713519"/>
    <w:rsid w:val="0071354B"/>
    <w:rsid w:val="007135DB"/>
    <w:rsid w:val="00713710"/>
    <w:rsid w:val="0071397A"/>
    <w:rsid w:val="007139EF"/>
    <w:rsid w:val="00713A96"/>
    <w:rsid w:val="00713AC0"/>
    <w:rsid w:val="00713B44"/>
    <w:rsid w:val="00713B72"/>
    <w:rsid w:val="00713BA2"/>
    <w:rsid w:val="00713C01"/>
    <w:rsid w:val="00713CDD"/>
    <w:rsid w:val="00713DB8"/>
    <w:rsid w:val="00713EE3"/>
    <w:rsid w:val="00714036"/>
    <w:rsid w:val="00714097"/>
    <w:rsid w:val="0071415B"/>
    <w:rsid w:val="00714179"/>
    <w:rsid w:val="00714220"/>
    <w:rsid w:val="0071426B"/>
    <w:rsid w:val="00714298"/>
    <w:rsid w:val="00714308"/>
    <w:rsid w:val="00714471"/>
    <w:rsid w:val="007144B3"/>
    <w:rsid w:val="007144E8"/>
    <w:rsid w:val="00714506"/>
    <w:rsid w:val="00714578"/>
    <w:rsid w:val="0071457D"/>
    <w:rsid w:val="007145B2"/>
    <w:rsid w:val="00714650"/>
    <w:rsid w:val="007146EC"/>
    <w:rsid w:val="00714771"/>
    <w:rsid w:val="0071490D"/>
    <w:rsid w:val="00714920"/>
    <w:rsid w:val="00714A1B"/>
    <w:rsid w:val="00714BCC"/>
    <w:rsid w:val="00714C6D"/>
    <w:rsid w:val="00714E86"/>
    <w:rsid w:val="00714EF0"/>
    <w:rsid w:val="00714F07"/>
    <w:rsid w:val="00714F6B"/>
    <w:rsid w:val="0071505B"/>
    <w:rsid w:val="00715201"/>
    <w:rsid w:val="00715348"/>
    <w:rsid w:val="007153BE"/>
    <w:rsid w:val="0071541F"/>
    <w:rsid w:val="007154F2"/>
    <w:rsid w:val="007155D1"/>
    <w:rsid w:val="0071568C"/>
    <w:rsid w:val="0071570A"/>
    <w:rsid w:val="007157A1"/>
    <w:rsid w:val="00715801"/>
    <w:rsid w:val="0071591A"/>
    <w:rsid w:val="00715954"/>
    <w:rsid w:val="00715E43"/>
    <w:rsid w:val="00716179"/>
    <w:rsid w:val="007161FF"/>
    <w:rsid w:val="0071627A"/>
    <w:rsid w:val="00716281"/>
    <w:rsid w:val="007162E0"/>
    <w:rsid w:val="007162F2"/>
    <w:rsid w:val="0071653B"/>
    <w:rsid w:val="00716572"/>
    <w:rsid w:val="007165C0"/>
    <w:rsid w:val="00716613"/>
    <w:rsid w:val="00716634"/>
    <w:rsid w:val="00716663"/>
    <w:rsid w:val="007166FC"/>
    <w:rsid w:val="0071676D"/>
    <w:rsid w:val="007168DD"/>
    <w:rsid w:val="00716A07"/>
    <w:rsid w:val="00716C17"/>
    <w:rsid w:val="00716C9C"/>
    <w:rsid w:val="00716CDA"/>
    <w:rsid w:val="00716CDD"/>
    <w:rsid w:val="00716D52"/>
    <w:rsid w:val="00716F6C"/>
    <w:rsid w:val="00716F77"/>
    <w:rsid w:val="00716FF6"/>
    <w:rsid w:val="007170B7"/>
    <w:rsid w:val="0071711E"/>
    <w:rsid w:val="0071729F"/>
    <w:rsid w:val="007172E4"/>
    <w:rsid w:val="00717356"/>
    <w:rsid w:val="00717357"/>
    <w:rsid w:val="00717460"/>
    <w:rsid w:val="0071765F"/>
    <w:rsid w:val="007176E6"/>
    <w:rsid w:val="00717742"/>
    <w:rsid w:val="007179E0"/>
    <w:rsid w:val="00717AE4"/>
    <w:rsid w:val="00717B6E"/>
    <w:rsid w:val="00717B94"/>
    <w:rsid w:val="00717C07"/>
    <w:rsid w:val="00717C09"/>
    <w:rsid w:val="00717C4E"/>
    <w:rsid w:val="00717C84"/>
    <w:rsid w:val="00717D33"/>
    <w:rsid w:val="00717D43"/>
    <w:rsid w:val="00717D90"/>
    <w:rsid w:val="00717DF2"/>
    <w:rsid w:val="00717E7C"/>
    <w:rsid w:val="00717FC4"/>
    <w:rsid w:val="00720019"/>
    <w:rsid w:val="0072016A"/>
    <w:rsid w:val="0072021F"/>
    <w:rsid w:val="00720299"/>
    <w:rsid w:val="00720504"/>
    <w:rsid w:val="00720543"/>
    <w:rsid w:val="007205EC"/>
    <w:rsid w:val="0072065D"/>
    <w:rsid w:val="0072069E"/>
    <w:rsid w:val="007206D9"/>
    <w:rsid w:val="00720729"/>
    <w:rsid w:val="00720796"/>
    <w:rsid w:val="00720800"/>
    <w:rsid w:val="007208E6"/>
    <w:rsid w:val="00720974"/>
    <w:rsid w:val="0072099B"/>
    <w:rsid w:val="00720A89"/>
    <w:rsid w:val="00720AC7"/>
    <w:rsid w:val="00720BFF"/>
    <w:rsid w:val="00720D29"/>
    <w:rsid w:val="00720D68"/>
    <w:rsid w:val="00720E07"/>
    <w:rsid w:val="00720F5D"/>
    <w:rsid w:val="00721067"/>
    <w:rsid w:val="0072106D"/>
    <w:rsid w:val="00721257"/>
    <w:rsid w:val="007212E8"/>
    <w:rsid w:val="0072142F"/>
    <w:rsid w:val="00721436"/>
    <w:rsid w:val="0072156C"/>
    <w:rsid w:val="007215EB"/>
    <w:rsid w:val="0072166B"/>
    <w:rsid w:val="007216B9"/>
    <w:rsid w:val="00721849"/>
    <w:rsid w:val="007218A1"/>
    <w:rsid w:val="00721982"/>
    <w:rsid w:val="00721B1B"/>
    <w:rsid w:val="00721B46"/>
    <w:rsid w:val="00721B95"/>
    <w:rsid w:val="00721CAC"/>
    <w:rsid w:val="00721DD0"/>
    <w:rsid w:val="00721E90"/>
    <w:rsid w:val="00721F1B"/>
    <w:rsid w:val="00721F5A"/>
    <w:rsid w:val="00721FA8"/>
    <w:rsid w:val="007220A0"/>
    <w:rsid w:val="0072224F"/>
    <w:rsid w:val="007222C5"/>
    <w:rsid w:val="00722563"/>
    <w:rsid w:val="007225B9"/>
    <w:rsid w:val="007225BA"/>
    <w:rsid w:val="0072266D"/>
    <w:rsid w:val="0072275B"/>
    <w:rsid w:val="00722854"/>
    <w:rsid w:val="00722903"/>
    <w:rsid w:val="0072298C"/>
    <w:rsid w:val="007229DA"/>
    <w:rsid w:val="007229F1"/>
    <w:rsid w:val="00722A20"/>
    <w:rsid w:val="00722BD2"/>
    <w:rsid w:val="00722E66"/>
    <w:rsid w:val="00722F6B"/>
    <w:rsid w:val="00722FD7"/>
    <w:rsid w:val="00722FE9"/>
    <w:rsid w:val="0072301D"/>
    <w:rsid w:val="007230B7"/>
    <w:rsid w:val="0072321C"/>
    <w:rsid w:val="00723288"/>
    <w:rsid w:val="0072348B"/>
    <w:rsid w:val="0072359E"/>
    <w:rsid w:val="0072360A"/>
    <w:rsid w:val="00723623"/>
    <w:rsid w:val="00723794"/>
    <w:rsid w:val="007237B4"/>
    <w:rsid w:val="007239DC"/>
    <w:rsid w:val="00723C14"/>
    <w:rsid w:val="00723CFF"/>
    <w:rsid w:val="00723D09"/>
    <w:rsid w:val="00723D10"/>
    <w:rsid w:val="00723E3D"/>
    <w:rsid w:val="00723F36"/>
    <w:rsid w:val="00723FB8"/>
    <w:rsid w:val="007241CC"/>
    <w:rsid w:val="007241CE"/>
    <w:rsid w:val="007241D6"/>
    <w:rsid w:val="007241FF"/>
    <w:rsid w:val="00724242"/>
    <w:rsid w:val="007242E9"/>
    <w:rsid w:val="00724337"/>
    <w:rsid w:val="007244E4"/>
    <w:rsid w:val="00724753"/>
    <w:rsid w:val="00724814"/>
    <w:rsid w:val="00724928"/>
    <w:rsid w:val="00724976"/>
    <w:rsid w:val="00724AAD"/>
    <w:rsid w:val="00724B12"/>
    <w:rsid w:val="00724B52"/>
    <w:rsid w:val="00724BE1"/>
    <w:rsid w:val="00724C52"/>
    <w:rsid w:val="00724D0E"/>
    <w:rsid w:val="00724F86"/>
    <w:rsid w:val="007250AF"/>
    <w:rsid w:val="0072516A"/>
    <w:rsid w:val="0072518B"/>
    <w:rsid w:val="00725198"/>
    <w:rsid w:val="007251EA"/>
    <w:rsid w:val="00725305"/>
    <w:rsid w:val="007253DE"/>
    <w:rsid w:val="0072544C"/>
    <w:rsid w:val="007254CB"/>
    <w:rsid w:val="00725557"/>
    <w:rsid w:val="00725598"/>
    <w:rsid w:val="007255DF"/>
    <w:rsid w:val="007255F0"/>
    <w:rsid w:val="007258CD"/>
    <w:rsid w:val="007258E9"/>
    <w:rsid w:val="007258F0"/>
    <w:rsid w:val="0072592C"/>
    <w:rsid w:val="00725977"/>
    <w:rsid w:val="00725A1B"/>
    <w:rsid w:val="00725A4A"/>
    <w:rsid w:val="00725A73"/>
    <w:rsid w:val="00725B3A"/>
    <w:rsid w:val="00725C0C"/>
    <w:rsid w:val="00725CC6"/>
    <w:rsid w:val="00725DA3"/>
    <w:rsid w:val="00725EBE"/>
    <w:rsid w:val="007261F7"/>
    <w:rsid w:val="00726299"/>
    <w:rsid w:val="007262F5"/>
    <w:rsid w:val="00726340"/>
    <w:rsid w:val="00726533"/>
    <w:rsid w:val="00726844"/>
    <w:rsid w:val="007268A8"/>
    <w:rsid w:val="007268BE"/>
    <w:rsid w:val="00726A2D"/>
    <w:rsid w:val="00726ADD"/>
    <w:rsid w:val="00726BDA"/>
    <w:rsid w:val="00726C25"/>
    <w:rsid w:val="00726C4E"/>
    <w:rsid w:val="00726CE5"/>
    <w:rsid w:val="00726DD3"/>
    <w:rsid w:val="00726E72"/>
    <w:rsid w:val="00726FB2"/>
    <w:rsid w:val="007270BA"/>
    <w:rsid w:val="00727120"/>
    <w:rsid w:val="00727183"/>
    <w:rsid w:val="007272D7"/>
    <w:rsid w:val="007272E4"/>
    <w:rsid w:val="00727327"/>
    <w:rsid w:val="0072732F"/>
    <w:rsid w:val="00727585"/>
    <w:rsid w:val="007277F5"/>
    <w:rsid w:val="007277F8"/>
    <w:rsid w:val="00727842"/>
    <w:rsid w:val="0072785A"/>
    <w:rsid w:val="0072785F"/>
    <w:rsid w:val="007278BB"/>
    <w:rsid w:val="00727A54"/>
    <w:rsid w:val="00727A5B"/>
    <w:rsid w:val="00727A74"/>
    <w:rsid w:val="00727C02"/>
    <w:rsid w:val="00727CE1"/>
    <w:rsid w:val="00727CF4"/>
    <w:rsid w:val="00727DBB"/>
    <w:rsid w:val="00727E5B"/>
    <w:rsid w:val="00727F0B"/>
    <w:rsid w:val="00730119"/>
    <w:rsid w:val="007301D6"/>
    <w:rsid w:val="0073035A"/>
    <w:rsid w:val="00730365"/>
    <w:rsid w:val="00730445"/>
    <w:rsid w:val="007305D4"/>
    <w:rsid w:val="00730605"/>
    <w:rsid w:val="0073072B"/>
    <w:rsid w:val="00730732"/>
    <w:rsid w:val="00730B61"/>
    <w:rsid w:val="00730CE3"/>
    <w:rsid w:val="00730E20"/>
    <w:rsid w:val="00730E67"/>
    <w:rsid w:val="00730F18"/>
    <w:rsid w:val="00731084"/>
    <w:rsid w:val="00731289"/>
    <w:rsid w:val="00731293"/>
    <w:rsid w:val="007313B9"/>
    <w:rsid w:val="007314D7"/>
    <w:rsid w:val="00731590"/>
    <w:rsid w:val="007315F0"/>
    <w:rsid w:val="0073160E"/>
    <w:rsid w:val="0073161C"/>
    <w:rsid w:val="00731647"/>
    <w:rsid w:val="0073164C"/>
    <w:rsid w:val="007316E9"/>
    <w:rsid w:val="007316EB"/>
    <w:rsid w:val="007316F0"/>
    <w:rsid w:val="007318F1"/>
    <w:rsid w:val="00731974"/>
    <w:rsid w:val="00731BED"/>
    <w:rsid w:val="00731BF8"/>
    <w:rsid w:val="00731D25"/>
    <w:rsid w:val="00731DD2"/>
    <w:rsid w:val="00731DE6"/>
    <w:rsid w:val="00731F3C"/>
    <w:rsid w:val="00732046"/>
    <w:rsid w:val="00732066"/>
    <w:rsid w:val="0073208F"/>
    <w:rsid w:val="007320DB"/>
    <w:rsid w:val="0073232E"/>
    <w:rsid w:val="00732396"/>
    <w:rsid w:val="007323D1"/>
    <w:rsid w:val="007325CB"/>
    <w:rsid w:val="00732603"/>
    <w:rsid w:val="0073263D"/>
    <w:rsid w:val="007326FA"/>
    <w:rsid w:val="007327DE"/>
    <w:rsid w:val="00732824"/>
    <w:rsid w:val="00732830"/>
    <w:rsid w:val="00732962"/>
    <w:rsid w:val="00732985"/>
    <w:rsid w:val="007329B7"/>
    <w:rsid w:val="00732C6D"/>
    <w:rsid w:val="00732CAF"/>
    <w:rsid w:val="00732D6E"/>
    <w:rsid w:val="00732EAB"/>
    <w:rsid w:val="00732EDB"/>
    <w:rsid w:val="007330C3"/>
    <w:rsid w:val="00733204"/>
    <w:rsid w:val="0073336C"/>
    <w:rsid w:val="007333F5"/>
    <w:rsid w:val="00733467"/>
    <w:rsid w:val="007334B1"/>
    <w:rsid w:val="007335E6"/>
    <w:rsid w:val="007336FD"/>
    <w:rsid w:val="00733701"/>
    <w:rsid w:val="00733784"/>
    <w:rsid w:val="0073384C"/>
    <w:rsid w:val="0073384F"/>
    <w:rsid w:val="007338EB"/>
    <w:rsid w:val="00733999"/>
    <w:rsid w:val="00733A64"/>
    <w:rsid w:val="00733B3A"/>
    <w:rsid w:val="00733BF9"/>
    <w:rsid w:val="00733CE1"/>
    <w:rsid w:val="00733F47"/>
    <w:rsid w:val="00734353"/>
    <w:rsid w:val="00734363"/>
    <w:rsid w:val="0073440C"/>
    <w:rsid w:val="00734493"/>
    <w:rsid w:val="007344B3"/>
    <w:rsid w:val="0073454B"/>
    <w:rsid w:val="007345D3"/>
    <w:rsid w:val="0073468E"/>
    <w:rsid w:val="007346DB"/>
    <w:rsid w:val="00734713"/>
    <w:rsid w:val="0073477A"/>
    <w:rsid w:val="007348C4"/>
    <w:rsid w:val="00734977"/>
    <w:rsid w:val="00734A96"/>
    <w:rsid w:val="00734B1F"/>
    <w:rsid w:val="00734B3B"/>
    <w:rsid w:val="00734BAB"/>
    <w:rsid w:val="00734C0D"/>
    <w:rsid w:val="00734C64"/>
    <w:rsid w:val="00734D41"/>
    <w:rsid w:val="00734DF9"/>
    <w:rsid w:val="00734E10"/>
    <w:rsid w:val="00734E25"/>
    <w:rsid w:val="00734E86"/>
    <w:rsid w:val="00734F99"/>
    <w:rsid w:val="0073508B"/>
    <w:rsid w:val="007350BE"/>
    <w:rsid w:val="0073547F"/>
    <w:rsid w:val="00735488"/>
    <w:rsid w:val="007354CB"/>
    <w:rsid w:val="007355CE"/>
    <w:rsid w:val="0073562B"/>
    <w:rsid w:val="00735840"/>
    <w:rsid w:val="00735A06"/>
    <w:rsid w:val="00735A14"/>
    <w:rsid w:val="00735A2B"/>
    <w:rsid w:val="00735A9F"/>
    <w:rsid w:val="00735C43"/>
    <w:rsid w:val="00735E10"/>
    <w:rsid w:val="00735E98"/>
    <w:rsid w:val="00735EDA"/>
    <w:rsid w:val="007360CE"/>
    <w:rsid w:val="0073616F"/>
    <w:rsid w:val="00736366"/>
    <w:rsid w:val="007363DD"/>
    <w:rsid w:val="00736660"/>
    <w:rsid w:val="00736728"/>
    <w:rsid w:val="007367AA"/>
    <w:rsid w:val="00736872"/>
    <w:rsid w:val="007369E0"/>
    <w:rsid w:val="00736BBB"/>
    <w:rsid w:val="00736BCF"/>
    <w:rsid w:val="00736C44"/>
    <w:rsid w:val="00736C4C"/>
    <w:rsid w:val="00736D8A"/>
    <w:rsid w:val="00736DA3"/>
    <w:rsid w:val="00736DEA"/>
    <w:rsid w:val="00736DF6"/>
    <w:rsid w:val="00736F1A"/>
    <w:rsid w:val="00736FA3"/>
    <w:rsid w:val="00737100"/>
    <w:rsid w:val="00737117"/>
    <w:rsid w:val="00737159"/>
    <w:rsid w:val="007371B1"/>
    <w:rsid w:val="00737210"/>
    <w:rsid w:val="00737292"/>
    <w:rsid w:val="007372A4"/>
    <w:rsid w:val="007372C4"/>
    <w:rsid w:val="0073739A"/>
    <w:rsid w:val="007373D2"/>
    <w:rsid w:val="00737477"/>
    <w:rsid w:val="007374B5"/>
    <w:rsid w:val="007374E6"/>
    <w:rsid w:val="007374FE"/>
    <w:rsid w:val="00737608"/>
    <w:rsid w:val="007378E7"/>
    <w:rsid w:val="00737A2C"/>
    <w:rsid w:val="00737BD3"/>
    <w:rsid w:val="00737C53"/>
    <w:rsid w:val="00737DB2"/>
    <w:rsid w:val="00737ED7"/>
    <w:rsid w:val="00737F04"/>
    <w:rsid w:val="00737F3A"/>
    <w:rsid w:val="00737FDB"/>
    <w:rsid w:val="007400B3"/>
    <w:rsid w:val="007400CF"/>
    <w:rsid w:val="007401EE"/>
    <w:rsid w:val="0074023C"/>
    <w:rsid w:val="007403B7"/>
    <w:rsid w:val="007403BB"/>
    <w:rsid w:val="00740474"/>
    <w:rsid w:val="00740559"/>
    <w:rsid w:val="0074063B"/>
    <w:rsid w:val="00740870"/>
    <w:rsid w:val="007408C0"/>
    <w:rsid w:val="00740954"/>
    <w:rsid w:val="007409E9"/>
    <w:rsid w:val="00740B82"/>
    <w:rsid w:val="00740BAC"/>
    <w:rsid w:val="00740C4C"/>
    <w:rsid w:val="00740DA8"/>
    <w:rsid w:val="00740DCF"/>
    <w:rsid w:val="00740E0E"/>
    <w:rsid w:val="00740E33"/>
    <w:rsid w:val="00740E4F"/>
    <w:rsid w:val="00740E6F"/>
    <w:rsid w:val="00740F09"/>
    <w:rsid w:val="00740F54"/>
    <w:rsid w:val="0074111F"/>
    <w:rsid w:val="0074128B"/>
    <w:rsid w:val="00741291"/>
    <w:rsid w:val="00741298"/>
    <w:rsid w:val="00741344"/>
    <w:rsid w:val="007413D1"/>
    <w:rsid w:val="0074149A"/>
    <w:rsid w:val="0074167F"/>
    <w:rsid w:val="007416B6"/>
    <w:rsid w:val="007416B7"/>
    <w:rsid w:val="0074178F"/>
    <w:rsid w:val="0074179C"/>
    <w:rsid w:val="007417CB"/>
    <w:rsid w:val="00741899"/>
    <w:rsid w:val="00741A4C"/>
    <w:rsid w:val="00741C6B"/>
    <w:rsid w:val="00741CE9"/>
    <w:rsid w:val="00741D82"/>
    <w:rsid w:val="00741F07"/>
    <w:rsid w:val="00741F3F"/>
    <w:rsid w:val="00741F8B"/>
    <w:rsid w:val="0074203A"/>
    <w:rsid w:val="00742125"/>
    <w:rsid w:val="007423A8"/>
    <w:rsid w:val="00742410"/>
    <w:rsid w:val="00742802"/>
    <w:rsid w:val="007428AB"/>
    <w:rsid w:val="007428F1"/>
    <w:rsid w:val="00742A91"/>
    <w:rsid w:val="00742BB4"/>
    <w:rsid w:val="00742CAA"/>
    <w:rsid w:val="00742D04"/>
    <w:rsid w:val="00742DA8"/>
    <w:rsid w:val="00742EE6"/>
    <w:rsid w:val="00742F9C"/>
    <w:rsid w:val="0074325E"/>
    <w:rsid w:val="00743270"/>
    <w:rsid w:val="00743336"/>
    <w:rsid w:val="00743543"/>
    <w:rsid w:val="00743675"/>
    <w:rsid w:val="0074379C"/>
    <w:rsid w:val="007437E3"/>
    <w:rsid w:val="00743833"/>
    <w:rsid w:val="0074397C"/>
    <w:rsid w:val="00743983"/>
    <w:rsid w:val="00743AA0"/>
    <w:rsid w:val="00743AA2"/>
    <w:rsid w:val="00743C4A"/>
    <w:rsid w:val="00743CAB"/>
    <w:rsid w:val="00743DDE"/>
    <w:rsid w:val="00743E2C"/>
    <w:rsid w:val="00743E7B"/>
    <w:rsid w:val="00743EE2"/>
    <w:rsid w:val="00743FD6"/>
    <w:rsid w:val="00743FE6"/>
    <w:rsid w:val="00744091"/>
    <w:rsid w:val="0074421A"/>
    <w:rsid w:val="007443F6"/>
    <w:rsid w:val="0074465F"/>
    <w:rsid w:val="00744714"/>
    <w:rsid w:val="007447EA"/>
    <w:rsid w:val="007447F1"/>
    <w:rsid w:val="00744827"/>
    <w:rsid w:val="007449FA"/>
    <w:rsid w:val="00744ABB"/>
    <w:rsid w:val="00744D22"/>
    <w:rsid w:val="00744D5E"/>
    <w:rsid w:val="00744EAC"/>
    <w:rsid w:val="00744EF0"/>
    <w:rsid w:val="0074507A"/>
    <w:rsid w:val="00745082"/>
    <w:rsid w:val="0074509E"/>
    <w:rsid w:val="0074515B"/>
    <w:rsid w:val="007451ED"/>
    <w:rsid w:val="007452EB"/>
    <w:rsid w:val="007452F7"/>
    <w:rsid w:val="00745381"/>
    <w:rsid w:val="00745417"/>
    <w:rsid w:val="0074558E"/>
    <w:rsid w:val="007455BF"/>
    <w:rsid w:val="0074562A"/>
    <w:rsid w:val="00745632"/>
    <w:rsid w:val="0074563F"/>
    <w:rsid w:val="007456D4"/>
    <w:rsid w:val="007457EF"/>
    <w:rsid w:val="0074584A"/>
    <w:rsid w:val="00745DB7"/>
    <w:rsid w:val="00745EB5"/>
    <w:rsid w:val="00745EE0"/>
    <w:rsid w:val="00745EF5"/>
    <w:rsid w:val="00746052"/>
    <w:rsid w:val="0074623A"/>
    <w:rsid w:val="00746355"/>
    <w:rsid w:val="0074638D"/>
    <w:rsid w:val="00746487"/>
    <w:rsid w:val="00746681"/>
    <w:rsid w:val="0074674F"/>
    <w:rsid w:val="00746A9C"/>
    <w:rsid w:val="00746BBC"/>
    <w:rsid w:val="00746C34"/>
    <w:rsid w:val="00746C3D"/>
    <w:rsid w:val="00746CD1"/>
    <w:rsid w:val="00746DB1"/>
    <w:rsid w:val="00746DDC"/>
    <w:rsid w:val="00746F0B"/>
    <w:rsid w:val="00747003"/>
    <w:rsid w:val="0074702E"/>
    <w:rsid w:val="007470B4"/>
    <w:rsid w:val="00747102"/>
    <w:rsid w:val="0074714F"/>
    <w:rsid w:val="007472D5"/>
    <w:rsid w:val="007474BD"/>
    <w:rsid w:val="007474E1"/>
    <w:rsid w:val="007475EA"/>
    <w:rsid w:val="0074766B"/>
    <w:rsid w:val="007476F1"/>
    <w:rsid w:val="00747817"/>
    <w:rsid w:val="0074790E"/>
    <w:rsid w:val="0074798E"/>
    <w:rsid w:val="00747A7F"/>
    <w:rsid w:val="00747CD4"/>
    <w:rsid w:val="00747DAF"/>
    <w:rsid w:val="00747DF2"/>
    <w:rsid w:val="00747F4D"/>
    <w:rsid w:val="0075022B"/>
    <w:rsid w:val="00750256"/>
    <w:rsid w:val="007503FF"/>
    <w:rsid w:val="00750604"/>
    <w:rsid w:val="00750619"/>
    <w:rsid w:val="00750767"/>
    <w:rsid w:val="007509A1"/>
    <w:rsid w:val="00750AC7"/>
    <w:rsid w:val="00750B7A"/>
    <w:rsid w:val="00750CAC"/>
    <w:rsid w:val="00750CD3"/>
    <w:rsid w:val="00750D7B"/>
    <w:rsid w:val="00750EA7"/>
    <w:rsid w:val="00750FDD"/>
    <w:rsid w:val="007510C3"/>
    <w:rsid w:val="0075116F"/>
    <w:rsid w:val="007511AA"/>
    <w:rsid w:val="007511BB"/>
    <w:rsid w:val="00751293"/>
    <w:rsid w:val="007512B4"/>
    <w:rsid w:val="007512E0"/>
    <w:rsid w:val="00751402"/>
    <w:rsid w:val="0075145B"/>
    <w:rsid w:val="0075147B"/>
    <w:rsid w:val="007515D6"/>
    <w:rsid w:val="007515DA"/>
    <w:rsid w:val="0075176A"/>
    <w:rsid w:val="007517DB"/>
    <w:rsid w:val="00751A2D"/>
    <w:rsid w:val="00751B04"/>
    <w:rsid w:val="00751BA9"/>
    <w:rsid w:val="00751C2B"/>
    <w:rsid w:val="00751CA8"/>
    <w:rsid w:val="00751D4B"/>
    <w:rsid w:val="00751D80"/>
    <w:rsid w:val="00751DA9"/>
    <w:rsid w:val="00751E71"/>
    <w:rsid w:val="0075201D"/>
    <w:rsid w:val="0075203A"/>
    <w:rsid w:val="00752270"/>
    <w:rsid w:val="007523D0"/>
    <w:rsid w:val="00752444"/>
    <w:rsid w:val="0075258F"/>
    <w:rsid w:val="00752752"/>
    <w:rsid w:val="00752772"/>
    <w:rsid w:val="007527D3"/>
    <w:rsid w:val="00752863"/>
    <w:rsid w:val="007528ED"/>
    <w:rsid w:val="0075291A"/>
    <w:rsid w:val="00752977"/>
    <w:rsid w:val="007529CE"/>
    <w:rsid w:val="00752B48"/>
    <w:rsid w:val="00752B76"/>
    <w:rsid w:val="00752DC4"/>
    <w:rsid w:val="00752F01"/>
    <w:rsid w:val="00752F5B"/>
    <w:rsid w:val="0075308B"/>
    <w:rsid w:val="0075319D"/>
    <w:rsid w:val="0075321E"/>
    <w:rsid w:val="00753229"/>
    <w:rsid w:val="0075348C"/>
    <w:rsid w:val="00753525"/>
    <w:rsid w:val="00753546"/>
    <w:rsid w:val="00753550"/>
    <w:rsid w:val="00753591"/>
    <w:rsid w:val="007535A3"/>
    <w:rsid w:val="00753852"/>
    <w:rsid w:val="0075385C"/>
    <w:rsid w:val="007538C2"/>
    <w:rsid w:val="007538E4"/>
    <w:rsid w:val="00753AE2"/>
    <w:rsid w:val="00753AE8"/>
    <w:rsid w:val="00753C41"/>
    <w:rsid w:val="00753D32"/>
    <w:rsid w:val="00753D62"/>
    <w:rsid w:val="00753F43"/>
    <w:rsid w:val="00753FBA"/>
    <w:rsid w:val="00754056"/>
    <w:rsid w:val="00754147"/>
    <w:rsid w:val="00754286"/>
    <w:rsid w:val="007542C2"/>
    <w:rsid w:val="007543CB"/>
    <w:rsid w:val="007543D0"/>
    <w:rsid w:val="00754411"/>
    <w:rsid w:val="007545C1"/>
    <w:rsid w:val="007545C3"/>
    <w:rsid w:val="0075461D"/>
    <w:rsid w:val="00754652"/>
    <w:rsid w:val="0075469A"/>
    <w:rsid w:val="007546C7"/>
    <w:rsid w:val="007547FF"/>
    <w:rsid w:val="007548A2"/>
    <w:rsid w:val="00754A64"/>
    <w:rsid w:val="00754B1B"/>
    <w:rsid w:val="00754B34"/>
    <w:rsid w:val="00754BC9"/>
    <w:rsid w:val="00754C2A"/>
    <w:rsid w:val="00754CCD"/>
    <w:rsid w:val="00754CD4"/>
    <w:rsid w:val="00754E16"/>
    <w:rsid w:val="00755036"/>
    <w:rsid w:val="00755432"/>
    <w:rsid w:val="007555D9"/>
    <w:rsid w:val="007556A8"/>
    <w:rsid w:val="00755776"/>
    <w:rsid w:val="007557A4"/>
    <w:rsid w:val="0075599A"/>
    <w:rsid w:val="00755BA3"/>
    <w:rsid w:val="00755CBA"/>
    <w:rsid w:val="00755D12"/>
    <w:rsid w:val="00755D96"/>
    <w:rsid w:val="00755E18"/>
    <w:rsid w:val="00755E3C"/>
    <w:rsid w:val="00755E78"/>
    <w:rsid w:val="00755F2F"/>
    <w:rsid w:val="00755F9E"/>
    <w:rsid w:val="00755FE7"/>
    <w:rsid w:val="00756003"/>
    <w:rsid w:val="0075607E"/>
    <w:rsid w:val="00756180"/>
    <w:rsid w:val="0075619D"/>
    <w:rsid w:val="007561D8"/>
    <w:rsid w:val="00756203"/>
    <w:rsid w:val="007562CF"/>
    <w:rsid w:val="0075641A"/>
    <w:rsid w:val="00756420"/>
    <w:rsid w:val="00756465"/>
    <w:rsid w:val="00756486"/>
    <w:rsid w:val="007564BD"/>
    <w:rsid w:val="00756558"/>
    <w:rsid w:val="00756615"/>
    <w:rsid w:val="00756A20"/>
    <w:rsid w:val="00756A32"/>
    <w:rsid w:val="00756A8E"/>
    <w:rsid w:val="00756B06"/>
    <w:rsid w:val="00756B16"/>
    <w:rsid w:val="00756DB5"/>
    <w:rsid w:val="00756FC8"/>
    <w:rsid w:val="0075707F"/>
    <w:rsid w:val="007570B9"/>
    <w:rsid w:val="007570D9"/>
    <w:rsid w:val="0075720A"/>
    <w:rsid w:val="007572D1"/>
    <w:rsid w:val="007572EE"/>
    <w:rsid w:val="0075730F"/>
    <w:rsid w:val="007573F6"/>
    <w:rsid w:val="0075742A"/>
    <w:rsid w:val="00757554"/>
    <w:rsid w:val="00757682"/>
    <w:rsid w:val="00757704"/>
    <w:rsid w:val="007577A0"/>
    <w:rsid w:val="007577A1"/>
    <w:rsid w:val="00757826"/>
    <w:rsid w:val="00757903"/>
    <w:rsid w:val="00757939"/>
    <w:rsid w:val="00757962"/>
    <w:rsid w:val="00757CC8"/>
    <w:rsid w:val="00757D84"/>
    <w:rsid w:val="00757E5C"/>
    <w:rsid w:val="00757E82"/>
    <w:rsid w:val="00757F2A"/>
    <w:rsid w:val="00757FDE"/>
    <w:rsid w:val="007601BA"/>
    <w:rsid w:val="00760217"/>
    <w:rsid w:val="00760438"/>
    <w:rsid w:val="00760544"/>
    <w:rsid w:val="007606A6"/>
    <w:rsid w:val="007606D2"/>
    <w:rsid w:val="00760799"/>
    <w:rsid w:val="007607A7"/>
    <w:rsid w:val="0076093B"/>
    <w:rsid w:val="00760998"/>
    <w:rsid w:val="00760A6B"/>
    <w:rsid w:val="00760C39"/>
    <w:rsid w:val="00760C6C"/>
    <w:rsid w:val="00760D19"/>
    <w:rsid w:val="00760DDA"/>
    <w:rsid w:val="00760E6A"/>
    <w:rsid w:val="00760EF2"/>
    <w:rsid w:val="00760F69"/>
    <w:rsid w:val="00761280"/>
    <w:rsid w:val="00761339"/>
    <w:rsid w:val="00761486"/>
    <w:rsid w:val="00761495"/>
    <w:rsid w:val="007614DF"/>
    <w:rsid w:val="007614FF"/>
    <w:rsid w:val="00761503"/>
    <w:rsid w:val="0076158B"/>
    <w:rsid w:val="00761786"/>
    <w:rsid w:val="007617BE"/>
    <w:rsid w:val="0076186B"/>
    <w:rsid w:val="007618AA"/>
    <w:rsid w:val="007618D0"/>
    <w:rsid w:val="007618F4"/>
    <w:rsid w:val="00761AAA"/>
    <w:rsid w:val="00761AEA"/>
    <w:rsid w:val="00761B03"/>
    <w:rsid w:val="00761B64"/>
    <w:rsid w:val="00761C93"/>
    <w:rsid w:val="00761D62"/>
    <w:rsid w:val="00761DBB"/>
    <w:rsid w:val="00761FB3"/>
    <w:rsid w:val="0076208D"/>
    <w:rsid w:val="00762288"/>
    <w:rsid w:val="00762338"/>
    <w:rsid w:val="00762350"/>
    <w:rsid w:val="007623A8"/>
    <w:rsid w:val="0076244D"/>
    <w:rsid w:val="0076268F"/>
    <w:rsid w:val="00762788"/>
    <w:rsid w:val="00762806"/>
    <w:rsid w:val="00762854"/>
    <w:rsid w:val="007628C4"/>
    <w:rsid w:val="00762951"/>
    <w:rsid w:val="007629DB"/>
    <w:rsid w:val="00762AEB"/>
    <w:rsid w:val="00762BA5"/>
    <w:rsid w:val="00762C46"/>
    <w:rsid w:val="00762C7D"/>
    <w:rsid w:val="00762EA1"/>
    <w:rsid w:val="00762F59"/>
    <w:rsid w:val="00762FC3"/>
    <w:rsid w:val="007630CD"/>
    <w:rsid w:val="007630F8"/>
    <w:rsid w:val="00763177"/>
    <w:rsid w:val="0076319C"/>
    <w:rsid w:val="0076324C"/>
    <w:rsid w:val="00763272"/>
    <w:rsid w:val="0076330C"/>
    <w:rsid w:val="007635E1"/>
    <w:rsid w:val="00763BC2"/>
    <w:rsid w:val="00763C45"/>
    <w:rsid w:val="00763C4A"/>
    <w:rsid w:val="00763C97"/>
    <w:rsid w:val="00763E99"/>
    <w:rsid w:val="00763EE4"/>
    <w:rsid w:val="0076408D"/>
    <w:rsid w:val="00764127"/>
    <w:rsid w:val="00764128"/>
    <w:rsid w:val="00764154"/>
    <w:rsid w:val="00764158"/>
    <w:rsid w:val="007641A6"/>
    <w:rsid w:val="00764229"/>
    <w:rsid w:val="007642A9"/>
    <w:rsid w:val="007643A2"/>
    <w:rsid w:val="007644DF"/>
    <w:rsid w:val="00764634"/>
    <w:rsid w:val="00764669"/>
    <w:rsid w:val="0076477A"/>
    <w:rsid w:val="007647EC"/>
    <w:rsid w:val="0076484C"/>
    <w:rsid w:val="00764882"/>
    <w:rsid w:val="00764967"/>
    <w:rsid w:val="00764CDA"/>
    <w:rsid w:val="00764E60"/>
    <w:rsid w:val="00764F6A"/>
    <w:rsid w:val="007650BD"/>
    <w:rsid w:val="00765266"/>
    <w:rsid w:val="0076527B"/>
    <w:rsid w:val="007653F8"/>
    <w:rsid w:val="00765429"/>
    <w:rsid w:val="0076555C"/>
    <w:rsid w:val="00765572"/>
    <w:rsid w:val="007655CF"/>
    <w:rsid w:val="007655DB"/>
    <w:rsid w:val="007656CB"/>
    <w:rsid w:val="007656FF"/>
    <w:rsid w:val="007657D1"/>
    <w:rsid w:val="00765891"/>
    <w:rsid w:val="007659A9"/>
    <w:rsid w:val="00765B85"/>
    <w:rsid w:val="00765E07"/>
    <w:rsid w:val="00765E13"/>
    <w:rsid w:val="00765E57"/>
    <w:rsid w:val="00765EB0"/>
    <w:rsid w:val="00765F0F"/>
    <w:rsid w:val="00765F5B"/>
    <w:rsid w:val="007660DB"/>
    <w:rsid w:val="0076623D"/>
    <w:rsid w:val="007662D9"/>
    <w:rsid w:val="007663FC"/>
    <w:rsid w:val="00766400"/>
    <w:rsid w:val="007664E1"/>
    <w:rsid w:val="0076653F"/>
    <w:rsid w:val="00766598"/>
    <w:rsid w:val="00766626"/>
    <w:rsid w:val="00766746"/>
    <w:rsid w:val="007667C8"/>
    <w:rsid w:val="0076694C"/>
    <w:rsid w:val="00766B36"/>
    <w:rsid w:val="00766D47"/>
    <w:rsid w:val="00766DF8"/>
    <w:rsid w:val="00766E73"/>
    <w:rsid w:val="00766F3B"/>
    <w:rsid w:val="00766F5B"/>
    <w:rsid w:val="00766FA2"/>
    <w:rsid w:val="0076710C"/>
    <w:rsid w:val="0076711D"/>
    <w:rsid w:val="0076749A"/>
    <w:rsid w:val="007674F8"/>
    <w:rsid w:val="007676B0"/>
    <w:rsid w:val="00767718"/>
    <w:rsid w:val="00767889"/>
    <w:rsid w:val="0076795E"/>
    <w:rsid w:val="00767A8E"/>
    <w:rsid w:val="00767AB2"/>
    <w:rsid w:val="00767AF6"/>
    <w:rsid w:val="00767B37"/>
    <w:rsid w:val="00767B79"/>
    <w:rsid w:val="00767C03"/>
    <w:rsid w:val="00767C07"/>
    <w:rsid w:val="00767CCD"/>
    <w:rsid w:val="007702BE"/>
    <w:rsid w:val="00770303"/>
    <w:rsid w:val="00770319"/>
    <w:rsid w:val="0077052D"/>
    <w:rsid w:val="00770567"/>
    <w:rsid w:val="00770799"/>
    <w:rsid w:val="0077082D"/>
    <w:rsid w:val="0077091F"/>
    <w:rsid w:val="00770967"/>
    <w:rsid w:val="00770B32"/>
    <w:rsid w:val="00770BBF"/>
    <w:rsid w:val="00770C55"/>
    <w:rsid w:val="00770CDF"/>
    <w:rsid w:val="00770E6A"/>
    <w:rsid w:val="0077100D"/>
    <w:rsid w:val="0077104E"/>
    <w:rsid w:val="007712A8"/>
    <w:rsid w:val="007712C9"/>
    <w:rsid w:val="007713CD"/>
    <w:rsid w:val="007714CD"/>
    <w:rsid w:val="00771568"/>
    <w:rsid w:val="0077162A"/>
    <w:rsid w:val="0077168B"/>
    <w:rsid w:val="0077168E"/>
    <w:rsid w:val="00771788"/>
    <w:rsid w:val="007717E2"/>
    <w:rsid w:val="00771861"/>
    <w:rsid w:val="007718CC"/>
    <w:rsid w:val="00771929"/>
    <w:rsid w:val="00771935"/>
    <w:rsid w:val="0077194D"/>
    <w:rsid w:val="007719CF"/>
    <w:rsid w:val="007719D4"/>
    <w:rsid w:val="007719DA"/>
    <w:rsid w:val="00771C00"/>
    <w:rsid w:val="00771C12"/>
    <w:rsid w:val="00771C2D"/>
    <w:rsid w:val="00771CCB"/>
    <w:rsid w:val="00771D0D"/>
    <w:rsid w:val="00771D67"/>
    <w:rsid w:val="00771DEB"/>
    <w:rsid w:val="00771E0D"/>
    <w:rsid w:val="00771FF3"/>
    <w:rsid w:val="007722FC"/>
    <w:rsid w:val="00772344"/>
    <w:rsid w:val="0077246E"/>
    <w:rsid w:val="007726CB"/>
    <w:rsid w:val="007726E1"/>
    <w:rsid w:val="0077281E"/>
    <w:rsid w:val="0077287D"/>
    <w:rsid w:val="0077296C"/>
    <w:rsid w:val="00772A85"/>
    <w:rsid w:val="00772B2A"/>
    <w:rsid w:val="00772C24"/>
    <w:rsid w:val="00772C2B"/>
    <w:rsid w:val="00772CC1"/>
    <w:rsid w:val="00772D82"/>
    <w:rsid w:val="00772E1B"/>
    <w:rsid w:val="00772E4F"/>
    <w:rsid w:val="00772E98"/>
    <w:rsid w:val="00773079"/>
    <w:rsid w:val="0077322C"/>
    <w:rsid w:val="00773261"/>
    <w:rsid w:val="007732B6"/>
    <w:rsid w:val="0077333E"/>
    <w:rsid w:val="007733CE"/>
    <w:rsid w:val="0077340B"/>
    <w:rsid w:val="0077351C"/>
    <w:rsid w:val="0077352A"/>
    <w:rsid w:val="007735C7"/>
    <w:rsid w:val="00773786"/>
    <w:rsid w:val="00773823"/>
    <w:rsid w:val="00773868"/>
    <w:rsid w:val="00773C8C"/>
    <w:rsid w:val="00773E02"/>
    <w:rsid w:val="007740A3"/>
    <w:rsid w:val="007740A5"/>
    <w:rsid w:val="007740E4"/>
    <w:rsid w:val="007740FD"/>
    <w:rsid w:val="007741A2"/>
    <w:rsid w:val="0077435A"/>
    <w:rsid w:val="0077440A"/>
    <w:rsid w:val="0077448C"/>
    <w:rsid w:val="007744AB"/>
    <w:rsid w:val="007745CB"/>
    <w:rsid w:val="0077463A"/>
    <w:rsid w:val="00774767"/>
    <w:rsid w:val="007747B0"/>
    <w:rsid w:val="007748F4"/>
    <w:rsid w:val="00774A83"/>
    <w:rsid w:val="00774A98"/>
    <w:rsid w:val="00774CAB"/>
    <w:rsid w:val="00774CB6"/>
    <w:rsid w:val="00774CFE"/>
    <w:rsid w:val="00774D27"/>
    <w:rsid w:val="00774E76"/>
    <w:rsid w:val="00774F57"/>
    <w:rsid w:val="0077504A"/>
    <w:rsid w:val="00775125"/>
    <w:rsid w:val="00775279"/>
    <w:rsid w:val="00775341"/>
    <w:rsid w:val="007753AB"/>
    <w:rsid w:val="007753C3"/>
    <w:rsid w:val="007754DB"/>
    <w:rsid w:val="00775615"/>
    <w:rsid w:val="007756E6"/>
    <w:rsid w:val="00775743"/>
    <w:rsid w:val="00775A4D"/>
    <w:rsid w:val="00775AC0"/>
    <w:rsid w:val="00775BAE"/>
    <w:rsid w:val="00775BB9"/>
    <w:rsid w:val="00775CD3"/>
    <w:rsid w:val="00775D8B"/>
    <w:rsid w:val="00775E2A"/>
    <w:rsid w:val="00775E60"/>
    <w:rsid w:val="00775FA9"/>
    <w:rsid w:val="007761D8"/>
    <w:rsid w:val="00776378"/>
    <w:rsid w:val="007764B4"/>
    <w:rsid w:val="007764BB"/>
    <w:rsid w:val="0077651B"/>
    <w:rsid w:val="0077652A"/>
    <w:rsid w:val="00776579"/>
    <w:rsid w:val="007766EE"/>
    <w:rsid w:val="00776875"/>
    <w:rsid w:val="007768D0"/>
    <w:rsid w:val="007769CB"/>
    <w:rsid w:val="00776AC0"/>
    <w:rsid w:val="00776B46"/>
    <w:rsid w:val="00776D3F"/>
    <w:rsid w:val="00776D4E"/>
    <w:rsid w:val="00776FC7"/>
    <w:rsid w:val="00777135"/>
    <w:rsid w:val="007771F4"/>
    <w:rsid w:val="00777221"/>
    <w:rsid w:val="00777257"/>
    <w:rsid w:val="007772F2"/>
    <w:rsid w:val="00777399"/>
    <w:rsid w:val="007773D5"/>
    <w:rsid w:val="0077761C"/>
    <w:rsid w:val="007776D1"/>
    <w:rsid w:val="007776D8"/>
    <w:rsid w:val="0077777A"/>
    <w:rsid w:val="0077784A"/>
    <w:rsid w:val="00777853"/>
    <w:rsid w:val="00777943"/>
    <w:rsid w:val="00777A3E"/>
    <w:rsid w:val="00777C00"/>
    <w:rsid w:val="00777CB8"/>
    <w:rsid w:val="00777CE8"/>
    <w:rsid w:val="00777DAB"/>
    <w:rsid w:val="00777DAE"/>
    <w:rsid w:val="00777DB1"/>
    <w:rsid w:val="00777F87"/>
    <w:rsid w:val="00777FFD"/>
    <w:rsid w:val="00780018"/>
    <w:rsid w:val="00780047"/>
    <w:rsid w:val="007800B5"/>
    <w:rsid w:val="00780284"/>
    <w:rsid w:val="007802AC"/>
    <w:rsid w:val="00780398"/>
    <w:rsid w:val="0078048F"/>
    <w:rsid w:val="007804A3"/>
    <w:rsid w:val="0078060B"/>
    <w:rsid w:val="00780627"/>
    <w:rsid w:val="0078073A"/>
    <w:rsid w:val="0078079F"/>
    <w:rsid w:val="007807D1"/>
    <w:rsid w:val="007808FD"/>
    <w:rsid w:val="0078097F"/>
    <w:rsid w:val="007809AB"/>
    <w:rsid w:val="007809AF"/>
    <w:rsid w:val="00780BBC"/>
    <w:rsid w:val="00780BDC"/>
    <w:rsid w:val="00780BDD"/>
    <w:rsid w:val="00780BFC"/>
    <w:rsid w:val="00780C84"/>
    <w:rsid w:val="007810E3"/>
    <w:rsid w:val="00781122"/>
    <w:rsid w:val="00781124"/>
    <w:rsid w:val="00781149"/>
    <w:rsid w:val="007813DD"/>
    <w:rsid w:val="0078147D"/>
    <w:rsid w:val="0078148D"/>
    <w:rsid w:val="007817CD"/>
    <w:rsid w:val="00781815"/>
    <w:rsid w:val="007818C4"/>
    <w:rsid w:val="00781ADE"/>
    <w:rsid w:val="00781C0B"/>
    <w:rsid w:val="00781D80"/>
    <w:rsid w:val="00781DF7"/>
    <w:rsid w:val="00781F97"/>
    <w:rsid w:val="00782254"/>
    <w:rsid w:val="00782290"/>
    <w:rsid w:val="007822A9"/>
    <w:rsid w:val="007824E0"/>
    <w:rsid w:val="007826E6"/>
    <w:rsid w:val="0078270A"/>
    <w:rsid w:val="00782854"/>
    <w:rsid w:val="007829EA"/>
    <w:rsid w:val="00782B4B"/>
    <w:rsid w:val="00782BEF"/>
    <w:rsid w:val="00782C7E"/>
    <w:rsid w:val="00782D70"/>
    <w:rsid w:val="00782DF5"/>
    <w:rsid w:val="0078301C"/>
    <w:rsid w:val="0078310A"/>
    <w:rsid w:val="0078316B"/>
    <w:rsid w:val="007831E7"/>
    <w:rsid w:val="00783206"/>
    <w:rsid w:val="007833A5"/>
    <w:rsid w:val="007833BF"/>
    <w:rsid w:val="00783455"/>
    <w:rsid w:val="00783478"/>
    <w:rsid w:val="007834C0"/>
    <w:rsid w:val="007834E4"/>
    <w:rsid w:val="00783554"/>
    <w:rsid w:val="007835C8"/>
    <w:rsid w:val="0078363D"/>
    <w:rsid w:val="007836DB"/>
    <w:rsid w:val="00783800"/>
    <w:rsid w:val="0078380C"/>
    <w:rsid w:val="00783835"/>
    <w:rsid w:val="0078395A"/>
    <w:rsid w:val="0078399B"/>
    <w:rsid w:val="0078399C"/>
    <w:rsid w:val="007839AA"/>
    <w:rsid w:val="007839C8"/>
    <w:rsid w:val="00783A14"/>
    <w:rsid w:val="00783A4F"/>
    <w:rsid w:val="00783B8F"/>
    <w:rsid w:val="00783BBD"/>
    <w:rsid w:val="00783C0E"/>
    <w:rsid w:val="00783C62"/>
    <w:rsid w:val="00783CDC"/>
    <w:rsid w:val="00783D4D"/>
    <w:rsid w:val="00783D96"/>
    <w:rsid w:val="00783DEF"/>
    <w:rsid w:val="00783EB9"/>
    <w:rsid w:val="00784169"/>
    <w:rsid w:val="0078418E"/>
    <w:rsid w:val="00784246"/>
    <w:rsid w:val="0078435A"/>
    <w:rsid w:val="007843D6"/>
    <w:rsid w:val="007843F0"/>
    <w:rsid w:val="0078440C"/>
    <w:rsid w:val="00784562"/>
    <w:rsid w:val="007845AC"/>
    <w:rsid w:val="007845CC"/>
    <w:rsid w:val="007847C7"/>
    <w:rsid w:val="00784856"/>
    <w:rsid w:val="00784956"/>
    <w:rsid w:val="007849DC"/>
    <w:rsid w:val="00784A22"/>
    <w:rsid w:val="00784B51"/>
    <w:rsid w:val="00784C5F"/>
    <w:rsid w:val="00784C8E"/>
    <w:rsid w:val="00784CCC"/>
    <w:rsid w:val="00784DEA"/>
    <w:rsid w:val="00784F7B"/>
    <w:rsid w:val="00784F96"/>
    <w:rsid w:val="0078503A"/>
    <w:rsid w:val="007850A8"/>
    <w:rsid w:val="00785254"/>
    <w:rsid w:val="00785496"/>
    <w:rsid w:val="007855F0"/>
    <w:rsid w:val="007858AD"/>
    <w:rsid w:val="007859EF"/>
    <w:rsid w:val="00785A4A"/>
    <w:rsid w:val="00785A53"/>
    <w:rsid w:val="00785B60"/>
    <w:rsid w:val="00785B7A"/>
    <w:rsid w:val="00785CED"/>
    <w:rsid w:val="00785D97"/>
    <w:rsid w:val="00785F81"/>
    <w:rsid w:val="0078617B"/>
    <w:rsid w:val="007862A7"/>
    <w:rsid w:val="007862D7"/>
    <w:rsid w:val="00786331"/>
    <w:rsid w:val="00786423"/>
    <w:rsid w:val="007864B6"/>
    <w:rsid w:val="00786555"/>
    <w:rsid w:val="00786661"/>
    <w:rsid w:val="007866AA"/>
    <w:rsid w:val="007867A2"/>
    <w:rsid w:val="00786822"/>
    <w:rsid w:val="00786875"/>
    <w:rsid w:val="0078692C"/>
    <w:rsid w:val="0078698C"/>
    <w:rsid w:val="00786A17"/>
    <w:rsid w:val="00786B33"/>
    <w:rsid w:val="00786D11"/>
    <w:rsid w:val="00786DE2"/>
    <w:rsid w:val="00786DEE"/>
    <w:rsid w:val="00787221"/>
    <w:rsid w:val="0078724B"/>
    <w:rsid w:val="00787360"/>
    <w:rsid w:val="007874BA"/>
    <w:rsid w:val="007874BD"/>
    <w:rsid w:val="00787536"/>
    <w:rsid w:val="00787586"/>
    <w:rsid w:val="0078761E"/>
    <w:rsid w:val="007877FF"/>
    <w:rsid w:val="0078796C"/>
    <w:rsid w:val="007879A5"/>
    <w:rsid w:val="007879C4"/>
    <w:rsid w:val="00787AC3"/>
    <w:rsid w:val="00787B37"/>
    <w:rsid w:val="00787BFE"/>
    <w:rsid w:val="00787C40"/>
    <w:rsid w:val="00787C62"/>
    <w:rsid w:val="00787D83"/>
    <w:rsid w:val="00787D92"/>
    <w:rsid w:val="00787DF4"/>
    <w:rsid w:val="00787E10"/>
    <w:rsid w:val="00787E86"/>
    <w:rsid w:val="00787EB2"/>
    <w:rsid w:val="00787FE3"/>
    <w:rsid w:val="00790098"/>
    <w:rsid w:val="00790207"/>
    <w:rsid w:val="0079034A"/>
    <w:rsid w:val="00790393"/>
    <w:rsid w:val="0079052F"/>
    <w:rsid w:val="00790569"/>
    <w:rsid w:val="00790600"/>
    <w:rsid w:val="00790695"/>
    <w:rsid w:val="0079072F"/>
    <w:rsid w:val="00790738"/>
    <w:rsid w:val="0079085C"/>
    <w:rsid w:val="00790A9F"/>
    <w:rsid w:val="00790AD2"/>
    <w:rsid w:val="00790CBB"/>
    <w:rsid w:val="00790CE3"/>
    <w:rsid w:val="00790D3E"/>
    <w:rsid w:val="00790D77"/>
    <w:rsid w:val="00790DA0"/>
    <w:rsid w:val="00790DD7"/>
    <w:rsid w:val="00790F63"/>
    <w:rsid w:val="00791063"/>
    <w:rsid w:val="007911BF"/>
    <w:rsid w:val="007913F8"/>
    <w:rsid w:val="007915DB"/>
    <w:rsid w:val="00791638"/>
    <w:rsid w:val="00791756"/>
    <w:rsid w:val="0079176E"/>
    <w:rsid w:val="00791A0D"/>
    <w:rsid w:val="00791A2E"/>
    <w:rsid w:val="00791C41"/>
    <w:rsid w:val="00791CE2"/>
    <w:rsid w:val="00791D11"/>
    <w:rsid w:val="00791E2E"/>
    <w:rsid w:val="00791E6D"/>
    <w:rsid w:val="00791E87"/>
    <w:rsid w:val="00792019"/>
    <w:rsid w:val="007922E3"/>
    <w:rsid w:val="0079230E"/>
    <w:rsid w:val="00792343"/>
    <w:rsid w:val="007923C3"/>
    <w:rsid w:val="007923C7"/>
    <w:rsid w:val="007923CD"/>
    <w:rsid w:val="007925F4"/>
    <w:rsid w:val="007926C9"/>
    <w:rsid w:val="007926CC"/>
    <w:rsid w:val="007928C3"/>
    <w:rsid w:val="0079296D"/>
    <w:rsid w:val="00792B83"/>
    <w:rsid w:val="00792B8C"/>
    <w:rsid w:val="00792C9B"/>
    <w:rsid w:val="00792D35"/>
    <w:rsid w:val="00792D57"/>
    <w:rsid w:val="00792E2E"/>
    <w:rsid w:val="00792EAD"/>
    <w:rsid w:val="00792F3C"/>
    <w:rsid w:val="00792F55"/>
    <w:rsid w:val="00792F79"/>
    <w:rsid w:val="00793034"/>
    <w:rsid w:val="0079322E"/>
    <w:rsid w:val="00793317"/>
    <w:rsid w:val="0079337A"/>
    <w:rsid w:val="007933EC"/>
    <w:rsid w:val="007936F4"/>
    <w:rsid w:val="00793892"/>
    <w:rsid w:val="00793BF7"/>
    <w:rsid w:val="00793C20"/>
    <w:rsid w:val="00793C3C"/>
    <w:rsid w:val="00793C53"/>
    <w:rsid w:val="00793D00"/>
    <w:rsid w:val="00793D9F"/>
    <w:rsid w:val="00793DAF"/>
    <w:rsid w:val="00793F1D"/>
    <w:rsid w:val="00793FB6"/>
    <w:rsid w:val="007940FA"/>
    <w:rsid w:val="00794110"/>
    <w:rsid w:val="0079418B"/>
    <w:rsid w:val="007943ED"/>
    <w:rsid w:val="007944C6"/>
    <w:rsid w:val="0079465F"/>
    <w:rsid w:val="0079466B"/>
    <w:rsid w:val="00794675"/>
    <w:rsid w:val="007946C6"/>
    <w:rsid w:val="0079470C"/>
    <w:rsid w:val="007947A9"/>
    <w:rsid w:val="00794816"/>
    <w:rsid w:val="00794839"/>
    <w:rsid w:val="00794840"/>
    <w:rsid w:val="007948C2"/>
    <w:rsid w:val="00794953"/>
    <w:rsid w:val="007949C6"/>
    <w:rsid w:val="00794A3A"/>
    <w:rsid w:val="00794AAC"/>
    <w:rsid w:val="00794B29"/>
    <w:rsid w:val="00794D0A"/>
    <w:rsid w:val="00794DF2"/>
    <w:rsid w:val="00794E0E"/>
    <w:rsid w:val="00794E9E"/>
    <w:rsid w:val="00794EC2"/>
    <w:rsid w:val="00794F78"/>
    <w:rsid w:val="0079503A"/>
    <w:rsid w:val="00795116"/>
    <w:rsid w:val="0079514C"/>
    <w:rsid w:val="00795167"/>
    <w:rsid w:val="00795208"/>
    <w:rsid w:val="007952BF"/>
    <w:rsid w:val="0079546A"/>
    <w:rsid w:val="0079586F"/>
    <w:rsid w:val="00795A5C"/>
    <w:rsid w:val="00795B03"/>
    <w:rsid w:val="00795B9D"/>
    <w:rsid w:val="00795C99"/>
    <w:rsid w:val="00795D48"/>
    <w:rsid w:val="00795DD5"/>
    <w:rsid w:val="00795E44"/>
    <w:rsid w:val="00795EFC"/>
    <w:rsid w:val="00795F4A"/>
    <w:rsid w:val="0079616F"/>
    <w:rsid w:val="007961DE"/>
    <w:rsid w:val="0079634C"/>
    <w:rsid w:val="0079634D"/>
    <w:rsid w:val="0079639C"/>
    <w:rsid w:val="0079651B"/>
    <w:rsid w:val="00796527"/>
    <w:rsid w:val="007965B4"/>
    <w:rsid w:val="007966E0"/>
    <w:rsid w:val="00796826"/>
    <w:rsid w:val="0079687C"/>
    <w:rsid w:val="007968C0"/>
    <w:rsid w:val="00796AB6"/>
    <w:rsid w:val="00796BA6"/>
    <w:rsid w:val="00796D06"/>
    <w:rsid w:val="00796D6B"/>
    <w:rsid w:val="00796EF1"/>
    <w:rsid w:val="00796FE0"/>
    <w:rsid w:val="00797157"/>
    <w:rsid w:val="0079717F"/>
    <w:rsid w:val="007971E9"/>
    <w:rsid w:val="00797344"/>
    <w:rsid w:val="0079739A"/>
    <w:rsid w:val="007973AE"/>
    <w:rsid w:val="00797552"/>
    <w:rsid w:val="00797588"/>
    <w:rsid w:val="00797595"/>
    <w:rsid w:val="007976B4"/>
    <w:rsid w:val="007977C6"/>
    <w:rsid w:val="00797916"/>
    <w:rsid w:val="00797925"/>
    <w:rsid w:val="00797A34"/>
    <w:rsid w:val="00797AA7"/>
    <w:rsid w:val="00797B77"/>
    <w:rsid w:val="00797CC7"/>
    <w:rsid w:val="00797CF4"/>
    <w:rsid w:val="00797E05"/>
    <w:rsid w:val="00797EC4"/>
    <w:rsid w:val="00797F3B"/>
    <w:rsid w:val="007A015E"/>
    <w:rsid w:val="007A018C"/>
    <w:rsid w:val="007A029D"/>
    <w:rsid w:val="007A02E3"/>
    <w:rsid w:val="007A02F6"/>
    <w:rsid w:val="007A0347"/>
    <w:rsid w:val="007A03FF"/>
    <w:rsid w:val="007A0475"/>
    <w:rsid w:val="007A047B"/>
    <w:rsid w:val="007A056E"/>
    <w:rsid w:val="007A0692"/>
    <w:rsid w:val="007A08BA"/>
    <w:rsid w:val="007A092E"/>
    <w:rsid w:val="007A09F5"/>
    <w:rsid w:val="007A0BC8"/>
    <w:rsid w:val="007A0D78"/>
    <w:rsid w:val="007A0DDF"/>
    <w:rsid w:val="007A0E1A"/>
    <w:rsid w:val="007A0ED0"/>
    <w:rsid w:val="007A0F98"/>
    <w:rsid w:val="007A0FB1"/>
    <w:rsid w:val="007A0FE4"/>
    <w:rsid w:val="007A1095"/>
    <w:rsid w:val="007A1168"/>
    <w:rsid w:val="007A121E"/>
    <w:rsid w:val="007A1469"/>
    <w:rsid w:val="007A1549"/>
    <w:rsid w:val="007A1597"/>
    <w:rsid w:val="007A183B"/>
    <w:rsid w:val="007A184E"/>
    <w:rsid w:val="007A19E4"/>
    <w:rsid w:val="007A1B9A"/>
    <w:rsid w:val="007A1C40"/>
    <w:rsid w:val="007A1DE9"/>
    <w:rsid w:val="007A1DF3"/>
    <w:rsid w:val="007A1ED4"/>
    <w:rsid w:val="007A1EF4"/>
    <w:rsid w:val="007A1F29"/>
    <w:rsid w:val="007A1F68"/>
    <w:rsid w:val="007A2143"/>
    <w:rsid w:val="007A215A"/>
    <w:rsid w:val="007A2171"/>
    <w:rsid w:val="007A235E"/>
    <w:rsid w:val="007A2383"/>
    <w:rsid w:val="007A24E0"/>
    <w:rsid w:val="007A263D"/>
    <w:rsid w:val="007A26B8"/>
    <w:rsid w:val="007A272F"/>
    <w:rsid w:val="007A276B"/>
    <w:rsid w:val="007A27D3"/>
    <w:rsid w:val="007A2913"/>
    <w:rsid w:val="007A2BBA"/>
    <w:rsid w:val="007A2CBD"/>
    <w:rsid w:val="007A2CE7"/>
    <w:rsid w:val="007A2D0E"/>
    <w:rsid w:val="007A2D9B"/>
    <w:rsid w:val="007A2DA5"/>
    <w:rsid w:val="007A2FE4"/>
    <w:rsid w:val="007A30F2"/>
    <w:rsid w:val="007A311D"/>
    <w:rsid w:val="007A3168"/>
    <w:rsid w:val="007A3177"/>
    <w:rsid w:val="007A31D3"/>
    <w:rsid w:val="007A334D"/>
    <w:rsid w:val="007A33E4"/>
    <w:rsid w:val="007A3406"/>
    <w:rsid w:val="007A34D9"/>
    <w:rsid w:val="007A3542"/>
    <w:rsid w:val="007A3547"/>
    <w:rsid w:val="007A35EB"/>
    <w:rsid w:val="007A35F6"/>
    <w:rsid w:val="007A3692"/>
    <w:rsid w:val="007A371A"/>
    <w:rsid w:val="007A39AD"/>
    <w:rsid w:val="007A39B8"/>
    <w:rsid w:val="007A3A2D"/>
    <w:rsid w:val="007A3AA5"/>
    <w:rsid w:val="007A3BE1"/>
    <w:rsid w:val="007A3D3D"/>
    <w:rsid w:val="007A3D80"/>
    <w:rsid w:val="007A3DA7"/>
    <w:rsid w:val="007A3EB3"/>
    <w:rsid w:val="007A3EE0"/>
    <w:rsid w:val="007A4042"/>
    <w:rsid w:val="007A4076"/>
    <w:rsid w:val="007A408C"/>
    <w:rsid w:val="007A4137"/>
    <w:rsid w:val="007A413A"/>
    <w:rsid w:val="007A415F"/>
    <w:rsid w:val="007A4198"/>
    <w:rsid w:val="007A41A4"/>
    <w:rsid w:val="007A42D2"/>
    <w:rsid w:val="007A435A"/>
    <w:rsid w:val="007A4403"/>
    <w:rsid w:val="007A440F"/>
    <w:rsid w:val="007A44A9"/>
    <w:rsid w:val="007A4594"/>
    <w:rsid w:val="007A4595"/>
    <w:rsid w:val="007A46BB"/>
    <w:rsid w:val="007A4770"/>
    <w:rsid w:val="007A47A0"/>
    <w:rsid w:val="007A4852"/>
    <w:rsid w:val="007A48A0"/>
    <w:rsid w:val="007A48ED"/>
    <w:rsid w:val="007A4A25"/>
    <w:rsid w:val="007A4A67"/>
    <w:rsid w:val="007A4B3B"/>
    <w:rsid w:val="007A4B97"/>
    <w:rsid w:val="007A4C0E"/>
    <w:rsid w:val="007A4CF2"/>
    <w:rsid w:val="007A4DB7"/>
    <w:rsid w:val="007A4F3B"/>
    <w:rsid w:val="007A4FF0"/>
    <w:rsid w:val="007A4FF9"/>
    <w:rsid w:val="007A5196"/>
    <w:rsid w:val="007A5249"/>
    <w:rsid w:val="007A5260"/>
    <w:rsid w:val="007A5339"/>
    <w:rsid w:val="007A53C9"/>
    <w:rsid w:val="007A5695"/>
    <w:rsid w:val="007A5771"/>
    <w:rsid w:val="007A5774"/>
    <w:rsid w:val="007A57CD"/>
    <w:rsid w:val="007A580A"/>
    <w:rsid w:val="007A596C"/>
    <w:rsid w:val="007A5A44"/>
    <w:rsid w:val="007A5A50"/>
    <w:rsid w:val="007A5C80"/>
    <w:rsid w:val="007A5D85"/>
    <w:rsid w:val="007A5E02"/>
    <w:rsid w:val="007A5E5D"/>
    <w:rsid w:val="007A622F"/>
    <w:rsid w:val="007A6322"/>
    <w:rsid w:val="007A6336"/>
    <w:rsid w:val="007A63B7"/>
    <w:rsid w:val="007A6448"/>
    <w:rsid w:val="007A64C0"/>
    <w:rsid w:val="007A64DB"/>
    <w:rsid w:val="007A65A7"/>
    <w:rsid w:val="007A65D7"/>
    <w:rsid w:val="007A6839"/>
    <w:rsid w:val="007A68CC"/>
    <w:rsid w:val="007A696E"/>
    <w:rsid w:val="007A69D7"/>
    <w:rsid w:val="007A6B27"/>
    <w:rsid w:val="007A6B38"/>
    <w:rsid w:val="007A6BF7"/>
    <w:rsid w:val="007A6C5B"/>
    <w:rsid w:val="007A6C8E"/>
    <w:rsid w:val="007A6C9F"/>
    <w:rsid w:val="007A6CEA"/>
    <w:rsid w:val="007A6D7D"/>
    <w:rsid w:val="007A6ED2"/>
    <w:rsid w:val="007A6F5C"/>
    <w:rsid w:val="007A6F82"/>
    <w:rsid w:val="007A6FCB"/>
    <w:rsid w:val="007A6FD6"/>
    <w:rsid w:val="007A703E"/>
    <w:rsid w:val="007A72BB"/>
    <w:rsid w:val="007A7398"/>
    <w:rsid w:val="007A751C"/>
    <w:rsid w:val="007A75CA"/>
    <w:rsid w:val="007A7718"/>
    <w:rsid w:val="007A7727"/>
    <w:rsid w:val="007A7834"/>
    <w:rsid w:val="007A7916"/>
    <w:rsid w:val="007A7922"/>
    <w:rsid w:val="007A7936"/>
    <w:rsid w:val="007A7948"/>
    <w:rsid w:val="007A79BB"/>
    <w:rsid w:val="007A7A12"/>
    <w:rsid w:val="007A7A61"/>
    <w:rsid w:val="007A7B1B"/>
    <w:rsid w:val="007A7BEF"/>
    <w:rsid w:val="007A7C45"/>
    <w:rsid w:val="007A7CFD"/>
    <w:rsid w:val="007A7F1B"/>
    <w:rsid w:val="007A7FD4"/>
    <w:rsid w:val="007A7FEE"/>
    <w:rsid w:val="007B008A"/>
    <w:rsid w:val="007B012E"/>
    <w:rsid w:val="007B01BC"/>
    <w:rsid w:val="007B01EF"/>
    <w:rsid w:val="007B022D"/>
    <w:rsid w:val="007B0388"/>
    <w:rsid w:val="007B05B5"/>
    <w:rsid w:val="007B065F"/>
    <w:rsid w:val="007B0739"/>
    <w:rsid w:val="007B0866"/>
    <w:rsid w:val="007B0930"/>
    <w:rsid w:val="007B0C33"/>
    <w:rsid w:val="007B0C94"/>
    <w:rsid w:val="007B0CA5"/>
    <w:rsid w:val="007B0D49"/>
    <w:rsid w:val="007B0E89"/>
    <w:rsid w:val="007B0ECF"/>
    <w:rsid w:val="007B0F53"/>
    <w:rsid w:val="007B0FDA"/>
    <w:rsid w:val="007B1046"/>
    <w:rsid w:val="007B106F"/>
    <w:rsid w:val="007B12F4"/>
    <w:rsid w:val="007B131A"/>
    <w:rsid w:val="007B1336"/>
    <w:rsid w:val="007B164B"/>
    <w:rsid w:val="007B166C"/>
    <w:rsid w:val="007B182E"/>
    <w:rsid w:val="007B1A2E"/>
    <w:rsid w:val="007B1A3A"/>
    <w:rsid w:val="007B1B77"/>
    <w:rsid w:val="007B1C59"/>
    <w:rsid w:val="007B1D45"/>
    <w:rsid w:val="007B21ED"/>
    <w:rsid w:val="007B2202"/>
    <w:rsid w:val="007B2351"/>
    <w:rsid w:val="007B23F1"/>
    <w:rsid w:val="007B2411"/>
    <w:rsid w:val="007B25C4"/>
    <w:rsid w:val="007B25DE"/>
    <w:rsid w:val="007B283E"/>
    <w:rsid w:val="007B2C36"/>
    <w:rsid w:val="007B2D9F"/>
    <w:rsid w:val="007B2E63"/>
    <w:rsid w:val="007B2EF2"/>
    <w:rsid w:val="007B2F2C"/>
    <w:rsid w:val="007B3010"/>
    <w:rsid w:val="007B30AF"/>
    <w:rsid w:val="007B31B7"/>
    <w:rsid w:val="007B3225"/>
    <w:rsid w:val="007B3314"/>
    <w:rsid w:val="007B331E"/>
    <w:rsid w:val="007B332B"/>
    <w:rsid w:val="007B337B"/>
    <w:rsid w:val="007B34A8"/>
    <w:rsid w:val="007B3574"/>
    <w:rsid w:val="007B3599"/>
    <w:rsid w:val="007B35E5"/>
    <w:rsid w:val="007B3623"/>
    <w:rsid w:val="007B365D"/>
    <w:rsid w:val="007B3932"/>
    <w:rsid w:val="007B3966"/>
    <w:rsid w:val="007B39BC"/>
    <w:rsid w:val="007B3A55"/>
    <w:rsid w:val="007B3A67"/>
    <w:rsid w:val="007B3AD1"/>
    <w:rsid w:val="007B3E50"/>
    <w:rsid w:val="007B3F37"/>
    <w:rsid w:val="007B3F51"/>
    <w:rsid w:val="007B3F6D"/>
    <w:rsid w:val="007B3F83"/>
    <w:rsid w:val="007B3FED"/>
    <w:rsid w:val="007B4286"/>
    <w:rsid w:val="007B42CA"/>
    <w:rsid w:val="007B4322"/>
    <w:rsid w:val="007B4323"/>
    <w:rsid w:val="007B4328"/>
    <w:rsid w:val="007B44D6"/>
    <w:rsid w:val="007B4506"/>
    <w:rsid w:val="007B450E"/>
    <w:rsid w:val="007B46B1"/>
    <w:rsid w:val="007B46C0"/>
    <w:rsid w:val="007B4740"/>
    <w:rsid w:val="007B48D3"/>
    <w:rsid w:val="007B4901"/>
    <w:rsid w:val="007B4938"/>
    <w:rsid w:val="007B4BEF"/>
    <w:rsid w:val="007B4BF4"/>
    <w:rsid w:val="007B4C0A"/>
    <w:rsid w:val="007B4CCC"/>
    <w:rsid w:val="007B4CD9"/>
    <w:rsid w:val="007B508D"/>
    <w:rsid w:val="007B5094"/>
    <w:rsid w:val="007B5095"/>
    <w:rsid w:val="007B5108"/>
    <w:rsid w:val="007B518F"/>
    <w:rsid w:val="007B5260"/>
    <w:rsid w:val="007B52B1"/>
    <w:rsid w:val="007B52C0"/>
    <w:rsid w:val="007B5358"/>
    <w:rsid w:val="007B53A9"/>
    <w:rsid w:val="007B542A"/>
    <w:rsid w:val="007B547E"/>
    <w:rsid w:val="007B54D1"/>
    <w:rsid w:val="007B54E9"/>
    <w:rsid w:val="007B556B"/>
    <w:rsid w:val="007B56BB"/>
    <w:rsid w:val="007B57DC"/>
    <w:rsid w:val="007B57F0"/>
    <w:rsid w:val="007B5835"/>
    <w:rsid w:val="007B589D"/>
    <w:rsid w:val="007B5987"/>
    <w:rsid w:val="007B5A89"/>
    <w:rsid w:val="007B5BB2"/>
    <w:rsid w:val="007B5BDD"/>
    <w:rsid w:val="007B5BE9"/>
    <w:rsid w:val="007B5BFE"/>
    <w:rsid w:val="007B5C60"/>
    <w:rsid w:val="007B5C90"/>
    <w:rsid w:val="007B5D63"/>
    <w:rsid w:val="007B5DA2"/>
    <w:rsid w:val="007B5DD8"/>
    <w:rsid w:val="007B6077"/>
    <w:rsid w:val="007B6104"/>
    <w:rsid w:val="007B6257"/>
    <w:rsid w:val="007B6266"/>
    <w:rsid w:val="007B665D"/>
    <w:rsid w:val="007B673D"/>
    <w:rsid w:val="007B677F"/>
    <w:rsid w:val="007B679F"/>
    <w:rsid w:val="007B6902"/>
    <w:rsid w:val="007B6959"/>
    <w:rsid w:val="007B6C16"/>
    <w:rsid w:val="007B6C25"/>
    <w:rsid w:val="007B6D97"/>
    <w:rsid w:val="007B6EB3"/>
    <w:rsid w:val="007B6F57"/>
    <w:rsid w:val="007B70BD"/>
    <w:rsid w:val="007B74E3"/>
    <w:rsid w:val="007B74F3"/>
    <w:rsid w:val="007B75DB"/>
    <w:rsid w:val="007B762E"/>
    <w:rsid w:val="007B764B"/>
    <w:rsid w:val="007B773D"/>
    <w:rsid w:val="007B77E5"/>
    <w:rsid w:val="007B79C5"/>
    <w:rsid w:val="007B7A1D"/>
    <w:rsid w:val="007B7B4D"/>
    <w:rsid w:val="007B7C1D"/>
    <w:rsid w:val="007B7DCE"/>
    <w:rsid w:val="007B7E84"/>
    <w:rsid w:val="007B7EA5"/>
    <w:rsid w:val="007B7F16"/>
    <w:rsid w:val="007B7F52"/>
    <w:rsid w:val="007C004F"/>
    <w:rsid w:val="007C00BE"/>
    <w:rsid w:val="007C05CE"/>
    <w:rsid w:val="007C074C"/>
    <w:rsid w:val="007C0774"/>
    <w:rsid w:val="007C09F9"/>
    <w:rsid w:val="007C0A04"/>
    <w:rsid w:val="007C0B06"/>
    <w:rsid w:val="007C0BDD"/>
    <w:rsid w:val="007C0C25"/>
    <w:rsid w:val="007C0D02"/>
    <w:rsid w:val="007C0F19"/>
    <w:rsid w:val="007C0F64"/>
    <w:rsid w:val="007C1281"/>
    <w:rsid w:val="007C130C"/>
    <w:rsid w:val="007C133B"/>
    <w:rsid w:val="007C13D0"/>
    <w:rsid w:val="007C1496"/>
    <w:rsid w:val="007C14A8"/>
    <w:rsid w:val="007C1741"/>
    <w:rsid w:val="007C179B"/>
    <w:rsid w:val="007C17E5"/>
    <w:rsid w:val="007C195F"/>
    <w:rsid w:val="007C197D"/>
    <w:rsid w:val="007C1B45"/>
    <w:rsid w:val="007C1B99"/>
    <w:rsid w:val="007C1BE5"/>
    <w:rsid w:val="007C1BFC"/>
    <w:rsid w:val="007C1CB4"/>
    <w:rsid w:val="007C1D25"/>
    <w:rsid w:val="007C1D6D"/>
    <w:rsid w:val="007C1DE1"/>
    <w:rsid w:val="007C1E07"/>
    <w:rsid w:val="007C1E66"/>
    <w:rsid w:val="007C1EEC"/>
    <w:rsid w:val="007C1F89"/>
    <w:rsid w:val="007C206D"/>
    <w:rsid w:val="007C208D"/>
    <w:rsid w:val="007C23FF"/>
    <w:rsid w:val="007C26F9"/>
    <w:rsid w:val="007C279D"/>
    <w:rsid w:val="007C27B0"/>
    <w:rsid w:val="007C27CE"/>
    <w:rsid w:val="007C2AF1"/>
    <w:rsid w:val="007C2B02"/>
    <w:rsid w:val="007C2B30"/>
    <w:rsid w:val="007C2C17"/>
    <w:rsid w:val="007C2D71"/>
    <w:rsid w:val="007C2E49"/>
    <w:rsid w:val="007C2EE0"/>
    <w:rsid w:val="007C2FF2"/>
    <w:rsid w:val="007C30D1"/>
    <w:rsid w:val="007C30E7"/>
    <w:rsid w:val="007C3237"/>
    <w:rsid w:val="007C33DA"/>
    <w:rsid w:val="007C34F8"/>
    <w:rsid w:val="007C354B"/>
    <w:rsid w:val="007C3551"/>
    <w:rsid w:val="007C3570"/>
    <w:rsid w:val="007C3597"/>
    <w:rsid w:val="007C35A4"/>
    <w:rsid w:val="007C35F3"/>
    <w:rsid w:val="007C3609"/>
    <w:rsid w:val="007C3633"/>
    <w:rsid w:val="007C3866"/>
    <w:rsid w:val="007C386A"/>
    <w:rsid w:val="007C39E2"/>
    <w:rsid w:val="007C3A29"/>
    <w:rsid w:val="007C3A76"/>
    <w:rsid w:val="007C3AD5"/>
    <w:rsid w:val="007C3AF5"/>
    <w:rsid w:val="007C3B5E"/>
    <w:rsid w:val="007C3D43"/>
    <w:rsid w:val="007C3D4C"/>
    <w:rsid w:val="007C3E73"/>
    <w:rsid w:val="007C3F30"/>
    <w:rsid w:val="007C4060"/>
    <w:rsid w:val="007C40CB"/>
    <w:rsid w:val="007C41D3"/>
    <w:rsid w:val="007C43BF"/>
    <w:rsid w:val="007C4426"/>
    <w:rsid w:val="007C447B"/>
    <w:rsid w:val="007C46EC"/>
    <w:rsid w:val="007C4B25"/>
    <w:rsid w:val="007C4B42"/>
    <w:rsid w:val="007C4B75"/>
    <w:rsid w:val="007C4E7A"/>
    <w:rsid w:val="007C4F8D"/>
    <w:rsid w:val="007C539A"/>
    <w:rsid w:val="007C53C8"/>
    <w:rsid w:val="007C5445"/>
    <w:rsid w:val="007C558D"/>
    <w:rsid w:val="007C5640"/>
    <w:rsid w:val="007C5756"/>
    <w:rsid w:val="007C57D7"/>
    <w:rsid w:val="007C58E3"/>
    <w:rsid w:val="007C591B"/>
    <w:rsid w:val="007C5969"/>
    <w:rsid w:val="007C59B6"/>
    <w:rsid w:val="007C5A7C"/>
    <w:rsid w:val="007C5B29"/>
    <w:rsid w:val="007C5B48"/>
    <w:rsid w:val="007C5B53"/>
    <w:rsid w:val="007C5C4E"/>
    <w:rsid w:val="007C5D16"/>
    <w:rsid w:val="007C5D66"/>
    <w:rsid w:val="007C5E25"/>
    <w:rsid w:val="007C5F1C"/>
    <w:rsid w:val="007C5F7B"/>
    <w:rsid w:val="007C61B5"/>
    <w:rsid w:val="007C620D"/>
    <w:rsid w:val="007C623A"/>
    <w:rsid w:val="007C6259"/>
    <w:rsid w:val="007C6305"/>
    <w:rsid w:val="007C63CD"/>
    <w:rsid w:val="007C6541"/>
    <w:rsid w:val="007C6557"/>
    <w:rsid w:val="007C66CF"/>
    <w:rsid w:val="007C6A37"/>
    <w:rsid w:val="007C6A72"/>
    <w:rsid w:val="007C6B70"/>
    <w:rsid w:val="007C6DC9"/>
    <w:rsid w:val="007C6DF9"/>
    <w:rsid w:val="007C6E99"/>
    <w:rsid w:val="007C6F4A"/>
    <w:rsid w:val="007C7088"/>
    <w:rsid w:val="007C7095"/>
    <w:rsid w:val="007C717D"/>
    <w:rsid w:val="007C71EF"/>
    <w:rsid w:val="007C7250"/>
    <w:rsid w:val="007C765F"/>
    <w:rsid w:val="007C77D5"/>
    <w:rsid w:val="007C79FF"/>
    <w:rsid w:val="007C7B20"/>
    <w:rsid w:val="007C7BBE"/>
    <w:rsid w:val="007C7C83"/>
    <w:rsid w:val="007C7CBA"/>
    <w:rsid w:val="007C7D0A"/>
    <w:rsid w:val="007C7DDD"/>
    <w:rsid w:val="007C7DF5"/>
    <w:rsid w:val="007C7F70"/>
    <w:rsid w:val="007C7FE5"/>
    <w:rsid w:val="007D0105"/>
    <w:rsid w:val="007D0146"/>
    <w:rsid w:val="007D01AE"/>
    <w:rsid w:val="007D04F5"/>
    <w:rsid w:val="007D05A0"/>
    <w:rsid w:val="007D05BD"/>
    <w:rsid w:val="007D06B4"/>
    <w:rsid w:val="007D06F7"/>
    <w:rsid w:val="007D071D"/>
    <w:rsid w:val="007D0744"/>
    <w:rsid w:val="007D080B"/>
    <w:rsid w:val="007D08F4"/>
    <w:rsid w:val="007D0935"/>
    <w:rsid w:val="007D0973"/>
    <w:rsid w:val="007D0985"/>
    <w:rsid w:val="007D09BD"/>
    <w:rsid w:val="007D0A97"/>
    <w:rsid w:val="007D0C24"/>
    <w:rsid w:val="007D0D06"/>
    <w:rsid w:val="007D0E2F"/>
    <w:rsid w:val="007D0E3B"/>
    <w:rsid w:val="007D0EB7"/>
    <w:rsid w:val="007D0F7E"/>
    <w:rsid w:val="007D12BB"/>
    <w:rsid w:val="007D1368"/>
    <w:rsid w:val="007D14B1"/>
    <w:rsid w:val="007D15C9"/>
    <w:rsid w:val="007D1604"/>
    <w:rsid w:val="007D18D2"/>
    <w:rsid w:val="007D1B0F"/>
    <w:rsid w:val="007D1B3F"/>
    <w:rsid w:val="007D1CD8"/>
    <w:rsid w:val="007D1D6E"/>
    <w:rsid w:val="007D1DBE"/>
    <w:rsid w:val="007D1E61"/>
    <w:rsid w:val="007D1E7C"/>
    <w:rsid w:val="007D1EE7"/>
    <w:rsid w:val="007D1F60"/>
    <w:rsid w:val="007D2048"/>
    <w:rsid w:val="007D214E"/>
    <w:rsid w:val="007D2217"/>
    <w:rsid w:val="007D2490"/>
    <w:rsid w:val="007D24E3"/>
    <w:rsid w:val="007D2528"/>
    <w:rsid w:val="007D256B"/>
    <w:rsid w:val="007D2659"/>
    <w:rsid w:val="007D2803"/>
    <w:rsid w:val="007D2AA3"/>
    <w:rsid w:val="007D2B5F"/>
    <w:rsid w:val="007D2C5C"/>
    <w:rsid w:val="007D2D92"/>
    <w:rsid w:val="007D2D9F"/>
    <w:rsid w:val="007D2DF1"/>
    <w:rsid w:val="007D2E1A"/>
    <w:rsid w:val="007D2EA7"/>
    <w:rsid w:val="007D2F9E"/>
    <w:rsid w:val="007D2FCF"/>
    <w:rsid w:val="007D30AD"/>
    <w:rsid w:val="007D30C1"/>
    <w:rsid w:val="007D30F3"/>
    <w:rsid w:val="007D314D"/>
    <w:rsid w:val="007D32B7"/>
    <w:rsid w:val="007D330A"/>
    <w:rsid w:val="007D3325"/>
    <w:rsid w:val="007D3353"/>
    <w:rsid w:val="007D336F"/>
    <w:rsid w:val="007D33B8"/>
    <w:rsid w:val="007D340E"/>
    <w:rsid w:val="007D3563"/>
    <w:rsid w:val="007D35C6"/>
    <w:rsid w:val="007D37C2"/>
    <w:rsid w:val="007D38D1"/>
    <w:rsid w:val="007D395B"/>
    <w:rsid w:val="007D3A2F"/>
    <w:rsid w:val="007D3A50"/>
    <w:rsid w:val="007D3A7F"/>
    <w:rsid w:val="007D3E19"/>
    <w:rsid w:val="007D40F8"/>
    <w:rsid w:val="007D40FD"/>
    <w:rsid w:val="007D4170"/>
    <w:rsid w:val="007D4238"/>
    <w:rsid w:val="007D426E"/>
    <w:rsid w:val="007D429E"/>
    <w:rsid w:val="007D42A4"/>
    <w:rsid w:val="007D458C"/>
    <w:rsid w:val="007D488B"/>
    <w:rsid w:val="007D4A94"/>
    <w:rsid w:val="007D4B3F"/>
    <w:rsid w:val="007D4B6F"/>
    <w:rsid w:val="007D4BEF"/>
    <w:rsid w:val="007D4CF3"/>
    <w:rsid w:val="007D4D02"/>
    <w:rsid w:val="007D4D9F"/>
    <w:rsid w:val="007D4DD9"/>
    <w:rsid w:val="007D4E61"/>
    <w:rsid w:val="007D4F4D"/>
    <w:rsid w:val="007D5161"/>
    <w:rsid w:val="007D51D7"/>
    <w:rsid w:val="007D52DB"/>
    <w:rsid w:val="007D52DE"/>
    <w:rsid w:val="007D5304"/>
    <w:rsid w:val="007D5324"/>
    <w:rsid w:val="007D538B"/>
    <w:rsid w:val="007D5395"/>
    <w:rsid w:val="007D5441"/>
    <w:rsid w:val="007D54CA"/>
    <w:rsid w:val="007D555D"/>
    <w:rsid w:val="007D583E"/>
    <w:rsid w:val="007D586C"/>
    <w:rsid w:val="007D5AB7"/>
    <w:rsid w:val="007D5AC6"/>
    <w:rsid w:val="007D5B1B"/>
    <w:rsid w:val="007D5B9A"/>
    <w:rsid w:val="007D5C16"/>
    <w:rsid w:val="007D5D09"/>
    <w:rsid w:val="007D5D6F"/>
    <w:rsid w:val="007D5E2F"/>
    <w:rsid w:val="007D5F0D"/>
    <w:rsid w:val="007D6085"/>
    <w:rsid w:val="007D608A"/>
    <w:rsid w:val="007D610D"/>
    <w:rsid w:val="007D6110"/>
    <w:rsid w:val="007D6167"/>
    <w:rsid w:val="007D62CE"/>
    <w:rsid w:val="007D636B"/>
    <w:rsid w:val="007D63BD"/>
    <w:rsid w:val="007D653F"/>
    <w:rsid w:val="007D686B"/>
    <w:rsid w:val="007D6877"/>
    <w:rsid w:val="007D6909"/>
    <w:rsid w:val="007D6A59"/>
    <w:rsid w:val="007D6B08"/>
    <w:rsid w:val="007D6DAF"/>
    <w:rsid w:val="007D6DCD"/>
    <w:rsid w:val="007D6E8A"/>
    <w:rsid w:val="007D6F66"/>
    <w:rsid w:val="007D70A0"/>
    <w:rsid w:val="007D70D3"/>
    <w:rsid w:val="007D70FB"/>
    <w:rsid w:val="007D71F7"/>
    <w:rsid w:val="007D7285"/>
    <w:rsid w:val="007D7493"/>
    <w:rsid w:val="007D7625"/>
    <w:rsid w:val="007D7697"/>
    <w:rsid w:val="007D76B1"/>
    <w:rsid w:val="007D77C3"/>
    <w:rsid w:val="007D7957"/>
    <w:rsid w:val="007D79A5"/>
    <w:rsid w:val="007D79F4"/>
    <w:rsid w:val="007D7ABA"/>
    <w:rsid w:val="007D7BE9"/>
    <w:rsid w:val="007D7F36"/>
    <w:rsid w:val="007D7F93"/>
    <w:rsid w:val="007D7F94"/>
    <w:rsid w:val="007D7FBA"/>
    <w:rsid w:val="007D7FCE"/>
    <w:rsid w:val="007E003D"/>
    <w:rsid w:val="007E00DD"/>
    <w:rsid w:val="007E0117"/>
    <w:rsid w:val="007E0167"/>
    <w:rsid w:val="007E02BE"/>
    <w:rsid w:val="007E04A0"/>
    <w:rsid w:val="007E050B"/>
    <w:rsid w:val="007E0566"/>
    <w:rsid w:val="007E066E"/>
    <w:rsid w:val="007E08CA"/>
    <w:rsid w:val="007E0908"/>
    <w:rsid w:val="007E0986"/>
    <w:rsid w:val="007E0A1E"/>
    <w:rsid w:val="007E0B4F"/>
    <w:rsid w:val="007E0C55"/>
    <w:rsid w:val="007E0C76"/>
    <w:rsid w:val="007E0E44"/>
    <w:rsid w:val="007E0E78"/>
    <w:rsid w:val="007E0FE4"/>
    <w:rsid w:val="007E100D"/>
    <w:rsid w:val="007E1048"/>
    <w:rsid w:val="007E105D"/>
    <w:rsid w:val="007E107E"/>
    <w:rsid w:val="007E122F"/>
    <w:rsid w:val="007E1308"/>
    <w:rsid w:val="007E14F0"/>
    <w:rsid w:val="007E14F2"/>
    <w:rsid w:val="007E151D"/>
    <w:rsid w:val="007E152A"/>
    <w:rsid w:val="007E15AC"/>
    <w:rsid w:val="007E15F6"/>
    <w:rsid w:val="007E167A"/>
    <w:rsid w:val="007E16AB"/>
    <w:rsid w:val="007E1874"/>
    <w:rsid w:val="007E1880"/>
    <w:rsid w:val="007E18C1"/>
    <w:rsid w:val="007E1929"/>
    <w:rsid w:val="007E19DB"/>
    <w:rsid w:val="007E1A91"/>
    <w:rsid w:val="007E1BC0"/>
    <w:rsid w:val="007E1BF7"/>
    <w:rsid w:val="007E1CEA"/>
    <w:rsid w:val="007E1D1B"/>
    <w:rsid w:val="007E1D64"/>
    <w:rsid w:val="007E1EDD"/>
    <w:rsid w:val="007E1F06"/>
    <w:rsid w:val="007E21D8"/>
    <w:rsid w:val="007E22FA"/>
    <w:rsid w:val="007E23A9"/>
    <w:rsid w:val="007E23C9"/>
    <w:rsid w:val="007E2549"/>
    <w:rsid w:val="007E25CE"/>
    <w:rsid w:val="007E25D0"/>
    <w:rsid w:val="007E2679"/>
    <w:rsid w:val="007E273A"/>
    <w:rsid w:val="007E285E"/>
    <w:rsid w:val="007E295F"/>
    <w:rsid w:val="007E2B57"/>
    <w:rsid w:val="007E2BBD"/>
    <w:rsid w:val="007E2C5A"/>
    <w:rsid w:val="007E2CA1"/>
    <w:rsid w:val="007E2D1B"/>
    <w:rsid w:val="007E2D37"/>
    <w:rsid w:val="007E2DE5"/>
    <w:rsid w:val="007E2E08"/>
    <w:rsid w:val="007E2E15"/>
    <w:rsid w:val="007E30E2"/>
    <w:rsid w:val="007E311F"/>
    <w:rsid w:val="007E32A0"/>
    <w:rsid w:val="007E3337"/>
    <w:rsid w:val="007E3415"/>
    <w:rsid w:val="007E34CB"/>
    <w:rsid w:val="007E351C"/>
    <w:rsid w:val="007E353D"/>
    <w:rsid w:val="007E3559"/>
    <w:rsid w:val="007E38E2"/>
    <w:rsid w:val="007E3A3D"/>
    <w:rsid w:val="007E3ABE"/>
    <w:rsid w:val="007E3B09"/>
    <w:rsid w:val="007E3B8B"/>
    <w:rsid w:val="007E3C97"/>
    <w:rsid w:val="007E3D31"/>
    <w:rsid w:val="007E3D7E"/>
    <w:rsid w:val="007E3D97"/>
    <w:rsid w:val="007E3FB9"/>
    <w:rsid w:val="007E4095"/>
    <w:rsid w:val="007E40D4"/>
    <w:rsid w:val="007E412B"/>
    <w:rsid w:val="007E4180"/>
    <w:rsid w:val="007E41D0"/>
    <w:rsid w:val="007E41D8"/>
    <w:rsid w:val="007E436C"/>
    <w:rsid w:val="007E43A7"/>
    <w:rsid w:val="007E44BE"/>
    <w:rsid w:val="007E44CC"/>
    <w:rsid w:val="007E450A"/>
    <w:rsid w:val="007E4650"/>
    <w:rsid w:val="007E466C"/>
    <w:rsid w:val="007E47C6"/>
    <w:rsid w:val="007E4996"/>
    <w:rsid w:val="007E49B1"/>
    <w:rsid w:val="007E4B4F"/>
    <w:rsid w:val="007E4C3E"/>
    <w:rsid w:val="007E4C89"/>
    <w:rsid w:val="007E4CF9"/>
    <w:rsid w:val="007E4EA3"/>
    <w:rsid w:val="007E4FB4"/>
    <w:rsid w:val="007E4FC6"/>
    <w:rsid w:val="007E4FCE"/>
    <w:rsid w:val="007E4FF0"/>
    <w:rsid w:val="007E5159"/>
    <w:rsid w:val="007E515B"/>
    <w:rsid w:val="007E52E2"/>
    <w:rsid w:val="007E540E"/>
    <w:rsid w:val="007E54B3"/>
    <w:rsid w:val="007E555F"/>
    <w:rsid w:val="007E55CE"/>
    <w:rsid w:val="007E55FF"/>
    <w:rsid w:val="007E56A0"/>
    <w:rsid w:val="007E56B7"/>
    <w:rsid w:val="007E585C"/>
    <w:rsid w:val="007E5D54"/>
    <w:rsid w:val="007E5E4C"/>
    <w:rsid w:val="007E5EE1"/>
    <w:rsid w:val="007E5FA5"/>
    <w:rsid w:val="007E60D5"/>
    <w:rsid w:val="007E61C6"/>
    <w:rsid w:val="007E61D8"/>
    <w:rsid w:val="007E6308"/>
    <w:rsid w:val="007E6319"/>
    <w:rsid w:val="007E6575"/>
    <w:rsid w:val="007E68E8"/>
    <w:rsid w:val="007E6932"/>
    <w:rsid w:val="007E6AE9"/>
    <w:rsid w:val="007E6BF2"/>
    <w:rsid w:val="007E6D38"/>
    <w:rsid w:val="007E6EE3"/>
    <w:rsid w:val="007E6EF9"/>
    <w:rsid w:val="007E6F5F"/>
    <w:rsid w:val="007E6FEC"/>
    <w:rsid w:val="007E7005"/>
    <w:rsid w:val="007E70E3"/>
    <w:rsid w:val="007E71E8"/>
    <w:rsid w:val="007E744F"/>
    <w:rsid w:val="007E7472"/>
    <w:rsid w:val="007E74A2"/>
    <w:rsid w:val="007E77D2"/>
    <w:rsid w:val="007E7890"/>
    <w:rsid w:val="007E78F0"/>
    <w:rsid w:val="007E79EE"/>
    <w:rsid w:val="007E7A2D"/>
    <w:rsid w:val="007E7A8E"/>
    <w:rsid w:val="007E7AA8"/>
    <w:rsid w:val="007E7B89"/>
    <w:rsid w:val="007E7E39"/>
    <w:rsid w:val="007E7EDD"/>
    <w:rsid w:val="007E7F2F"/>
    <w:rsid w:val="007E7FE9"/>
    <w:rsid w:val="007F0078"/>
    <w:rsid w:val="007F01D6"/>
    <w:rsid w:val="007F0340"/>
    <w:rsid w:val="007F034F"/>
    <w:rsid w:val="007F038B"/>
    <w:rsid w:val="007F0390"/>
    <w:rsid w:val="007F03BD"/>
    <w:rsid w:val="007F03C5"/>
    <w:rsid w:val="007F04D5"/>
    <w:rsid w:val="007F056B"/>
    <w:rsid w:val="007F0586"/>
    <w:rsid w:val="007F05B1"/>
    <w:rsid w:val="007F0621"/>
    <w:rsid w:val="007F0741"/>
    <w:rsid w:val="007F08AB"/>
    <w:rsid w:val="007F0946"/>
    <w:rsid w:val="007F0AB6"/>
    <w:rsid w:val="007F0CEC"/>
    <w:rsid w:val="007F0D5B"/>
    <w:rsid w:val="007F0DC4"/>
    <w:rsid w:val="007F0DF3"/>
    <w:rsid w:val="007F0E73"/>
    <w:rsid w:val="007F0E93"/>
    <w:rsid w:val="007F1189"/>
    <w:rsid w:val="007F122E"/>
    <w:rsid w:val="007F1298"/>
    <w:rsid w:val="007F129B"/>
    <w:rsid w:val="007F12AE"/>
    <w:rsid w:val="007F12DB"/>
    <w:rsid w:val="007F1311"/>
    <w:rsid w:val="007F137E"/>
    <w:rsid w:val="007F13FF"/>
    <w:rsid w:val="007F16AE"/>
    <w:rsid w:val="007F1841"/>
    <w:rsid w:val="007F18AB"/>
    <w:rsid w:val="007F18E1"/>
    <w:rsid w:val="007F18F7"/>
    <w:rsid w:val="007F1A85"/>
    <w:rsid w:val="007F1AA5"/>
    <w:rsid w:val="007F1B0D"/>
    <w:rsid w:val="007F1B1D"/>
    <w:rsid w:val="007F1D1C"/>
    <w:rsid w:val="007F1D8A"/>
    <w:rsid w:val="007F1E27"/>
    <w:rsid w:val="007F20B1"/>
    <w:rsid w:val="007F20F6"/>
    <w:rsid w:val="007F23C1"/>
    <w:rsid w:val="007F2492"/>
    <w:rsid w:val="007F24B3"/>
    <w:rsid w:val="007F24D5"/>
    <w:rsid w:val="007F25CA"/>
    <w:rsid w:val="007F26B9"/>
    <w:rsid w:val="007F272E"/>
    <w:rsid w:val="007F289E"/>
    <w:rsid w:val="007F2929"/>
    <w:rsid w:val="007F293B"/>
    <w:rsid w:val="007F2AD5"/>
    <w:rsid w:val="007F2AE7"/>
    <w:rsid w:val="007F2C04"/>
    <w:rsid w:val="007F2C15"/>
    <w:rsid w:val="007F2C8B"/>
    <w:rsid w:val="007F2C96"/>
    <w:rsid w:val="007F2E3A"/>
    <w:rsid w:val="007F3014"/>
    <w:rsid w:val="007F3074"/>
    <w:rsid w:val="007F30CD"/>
    <w:rsid w:val="007F3137"/>
    <w:rsid w:val="007F31BB"/>
    <w:rsid w:val="007F31D8"/>
    <w:rsid w:val="007F3296"/>
    <w:rsid w:val="007F330F"/>
    <w:rsid w:val="007F3315"/>
    <w:rsid w:val="007F3425"/>
    <w:rsid w:val="007F358A"/>
    <w:rsid w:val="007F3631"/>
    <w:rsid w:val="007F3668"/>
    <w:rsid w:val="007F368E"/>
    <w:rsid w:val="007F3770"/>
    <w:rsid w:val="007F3786"/>
    <w:rsid w:val="007F3789"/>
    <w:rsid w:val="007F386C"/>
    <w:rsid w:val="007F3897"/>
    <w:rsid w:val="007F38BA"/>
    <w:rsid w:val="007F3B63"/>
    <w:rsid w:val="007F3C3C"/>
    <w:rsid w:val="007F3C3D"/>
    <w:rsid w:val="007F3E23"/>
    <w:rsid w:val="007F3E37"/>
    <w:rsid w:val="007F3FA2"/>
    <w:rsid w:val="007F402E"/>
    <w:rsid w:val="007F4366"/>
    <w:rsid w:val="007F43A4"/>
    <w:rsid w:val="007F444B"/>
    <w:rsid w:val="007F44D1"/>
    <w:rsid w:val="007F45E0"/>
    <w:rsid w:val="007F4661"/>
    <w:rsid w:val="007F4790"/>
    <w:rsid w:val="007F4A56"/>
    <w:rsid w:val="007F4C4A"/>
    <w:rsid w:val="007F4C60"/>
    <w:rsid w:val="007F4C8A"/>
    <w:rsid w:val="007F4D36"/>
    <w:rsid w:val="007F4D5D"/>
    <w:rsid w:val="007F4DBF"/>
    <w:rsid w:val="007F4E30"/>
    <w:rsid w:val="007F4EA6"/>
    <w:rsid w:val="007F4F48"/>
    <w:rsid w:val="007F4F56"/>
    <w:rsid w:val="007F5016"/>
    <w:rsid w:val="007F50B4"/>
    <w:rsid w:val="007F51A3"/>
    <w:rsid w:val="007F5273"/>
    <w:rsid w:val="007F528C"/>
    <w:rsid w:val="007F52AA"/>
    <w:rsid w:val="007F53F8"/>
    <w:rsid w:val="007F55C1"/>
    <w:rsid w:val="007F569B"/>
    <w:rsid w:val="007F570C"/>
    <w:rsid w:val="007F5720"/>
    <w:rsid w:val="007F57BB"/>
    <w:rsid w:val="007F58EB"/>
    <w:rsid w:val="007F58ED"/>
    <w:rsid w:val="007F5904"/>
    <w:rsid w:val="007F5946"/>
    <w:rsid w:val="007F598B"/>
    <w:rsid w:val="007F59A1"/>
    <w:rsid w:val="007F5A0E"/>
    <w:rsid w:val="007F5C3E"/>
    <w:rsid w:val="007F5F68"/>
    <w:rsid w:val="007F5FE7"/>
    <w:rsid w:val="007F60F7"/>
    <w:rsid w:val="007F61D4"/>
    <w:rsid w:val="007F623B"/>
    <w:rsid w:val="007F62B2"/>
    <w:rsid w:val="007F6422"/>
    <w:rsid w:val="007F647D"/>
    <w:rsid w:val="007F649B"/>
    <w:rsid w:val="007F66E6"/>
    <w:rsid w:val="007F6797"/>
    <w:rsid w:val="007F67CB"/>
    <w:rsid w:val="007F68A1"/>
    <w:rsid w:val="007F69EC"/>
    <w:rsid w:val="007F6A33"/>
    <w:rsid w:val="007F6B0F"/>
    <w:rsid w:val="007F6C36"/>
    <w:rsid w:val="007F6C58"/>
    <w:rsid w:val="007F6C80"/>
    <w:rsid w:val="007F6DCD"/>
    <w:rsid w:val="007F6E64"/>
    <w:rsid w:val="007F6F17"/>
    <w:rsid w:val="007F6F65"/>
    <w:rsid w:val="007F7053"/>
    <w:rsid w:val="007F72AB"/>
    <w:rsid w:val="007F72FB"/>
    <w:rsid w:val="007F731F"/>
    <w:rsid w:val="007F739F"/>
    <w:rsid w:val="007F7417"/>
    <w:rsid w:val="007F745F"/>
    <w:rsid w:val="007F7509"/>
    <w:rsid w:val="007F75F4"/>
    <w:rsid w:val="007F76A5"/>
    <w:rsid w:val="007F76F4"/>
    <w:rsid w:val="007F7702"/>
    <w:rsid w:val="007F7747"/>
    <w:rsid w:val="007F77D7"/>
    <w:rsid w:val="007F7821"/>
    <w:rsid w:val="007F7863"/>
    <w:rsid w:val="007F7971"/>
    <w:rsid w:val="007F7B3A"/>
    <w:rsid w:val="007F7B80"/>
    <w:rsid w:val="007F7CF5"/>
    <w:rsid w:val="007F7D4D"/>
    <w:rsid w:val="007F7E28"/>
    <w:rsid w:val="007F7EEE"/>
    <w:rsid w:val="008001FA"/>
    <w:rsid w:val="0080020F"/>
    <w:rsid w:val="008004DC"/>
    <w:rsid w:val="00800658"/>
    <w:rsid w:val="00800678"/>
    <w:rsid w:val="008006BE"/>
    <w:rsid w:val="008007EB"/>
    <w:rsid w:val="0080082C"/>
    <w:rsid w:val="0080098B"/>
    <w:rsid w:val="00800B44"/>
    <w:rsid w:val="00800BAF"/>
    <w:rsid w:val="00800CF6"/>
    <w:rsid w:val="00800D2C"/>
    <w:rsid w:val="00800D3E"/>
    <w:rsid w:val="00800EE3"/>
    <w:rsid w:val="00800FA4"/>
    <w:rsid w:val="00801056"/>
    <w:rsid w:val="00801082"/>
    <w:rsid w:val="008012DA"/>
    <w:rsid w:val="0080156C"/>
    <w:rsid w:val="0080164C"/>
    <w:rsid w:val="0080177D"/>
    <w:rsid w:val="0080185C"/>
    <w:rsid w:val="008018A0"/>
    <w:rsid w:val="00801900"/>
    <w:rsid w:val="00801917"/>
    <w:rsid w:val="00801AE3"/>
    <w:rsid w:val="00801AEB"/>
    <w:rsid w:val="00801B96"/>
    <w:rsid w:val="00801C7B"/>
    <w:rsid w:val="00801CB1"/>
    <w:rsid w:val="00801E56"/>
    <w:rsid w:val="00801F3A"/>
    <w:rsid w:val="00801F4E"/>
    <w:rsid w:val="00801F86"/>
    <w:rsid w:val="008020B2"/>
    <w:rsid w:val="008020F1"/>
    <w:rsid w:val="0080219A"/>
    <w:rsid w:val="008021BA"/>
    <w:rsid w:val="008023F5"/>
    <w:rsid w:val="008024BA"/>
    <w:rsid w:val="008025AB"/>
    <w:rsid w:val="0080269A"/>
    <w:rsid w:val="008026BD"/>
    <w:rsid w:val="00802908"/>
    <w:rsid w:val="0080296E"/>
    <w:rsid w:val="00802AEA"/>
    <w:rsid w:val="00802B18"/>
    <w:rsid w:val="00802B4C"/>
    <w:rsid w:val="00802CAF"/>
    <w:rsid w:val="00802D09"/>
    <w:rsid w:val="00802E39"/>
    <w:rsid w:val="00802F35"/>
    <w:rsid w:val="00803051"/>
    <w:rsid w:val="0080315C"/>
    <w:rsid w:val="00803197"/>
    <w:rsid w:val="008031A0"/>
    <w:rsid w:val="008031B9"/>
    <w:rsid w:val="0080325B"/>
    <w:rsid w:val="008032AE"/>
    <w:rsid w:val="008033A6"/>
    <w:rsid w:val="0080346D"/>
    <w:rsid w:val="0080372F"/>
    <w:rsid w:val="0080377F"/>
    <w:rsid w:val="008037DF"/>
    <w:rsid w:val="00803839"/>
    <w:rsid w:val="00803860"/>
    <w:rsid w:val="00803867"/>
    <w:rsid w:val="008038BE"/>
    <w:rsid w:val="00803A73"/>
    <w:rsid w:val="00803C16"/>
    <w:rsid w:val="00803E09"/>
    <w:rsid w:val="00803EC1"/>
    <w:rsid w:val="00803EDA"/>
    <w:rsid w:val="00803F85"/>
    <w:rsid w:val="00803F99"/>
    <w:rsid w:val="00803FC8"/>
    <w:rsid w:val="00804024"/>
    <w:rsid w:val="00804050"/>
    <w:rsid w:val="00804054"/>
    <w:rsid w:val="008040C9"/>
    <w:rsid w:val="008040F0"/>
    <w:rsid w:val="0080413E"/>
    <w:rsid w:val="00804343"/>
    <w:rsid w:val="008043B5"/>
    <w:rsid w:val="00804455"/>
    <w:rsid w:val="0080446B"/>
    <w:rsid w:val="008044FC"/>
    <w:rsid w:val="00804518"/>
    <w:rsid w:val="0080470D"/>
    <w:rsid w:val="00804854"/>
    <w:rsid w:val="008048ED"/>
    <w:rsid w:val="008049AB"/>
    <w:rsid w:val="00804A18"/>
    <w:rsid w:val="00804A5D"/>
    <w:rsid w:val="00804A80"/>
    <w:rsid w:val="00804AD3"/>
    <w:rsid w:val="00804CAF"/>
    <w:rsid w:val="00804D56"/>
    <w:rsid w:val="00804D7A"/>
    <w:rsid w:val="00804F49"/>
    <w:rsid w:val="00804F76"/>
    <w:rsid w:val="00805004"/>
    <w:rsid w:val="008050A1"/>
    <w:rsid w:val="00805191"/>
    <w:rsid w:val="008051C7"/>
    <w:rsid w:val="008051E9"/>
    <w:rsid w:val="008052B7"/>
    <w:rsid w:val="0080532D"/>
    <w:rsid w:val="008053A3"/>
    <w:rsid w:val="008054A2"/>
    <w:rsid w:val="00805587"/>
    <w:rsid w:val="008055CA"/>
    <w:rsid w:val="0080571F"/>
    <w:rsid w:val="00805800"/>
    <w:rsid w:val="008058BF"/>
    <w:rsid w:val="008058C9"/>
    <w:rsid w:val="00805AF6"/>
    <w:rsid w:val="00805DE1"/>
    <w:rsid w:val="00805E76"/>
    <w:rsid w:val="00805ECD"/>
    <w:rsid w:val="00805F02"/>
    <w:rsid w:val="00805F97"/>
    <w:rsid w:val="0080600E"/>
    <w:rsid w:val="00806011"/>
    <w:rsid w:val="00806058"/>
    <w:rsid w:val="00806098"/>
    <w:rsid w:val="008060A8"/>
    <w:rsid w:val="008061E7"/>
    <w:rsid w:val="00806290"/>
    <w:rsid w:val="00806491"/>
    <w:rsid w:val="008064F2"/>
    <w:rsid w:val="00806550"/>
    <w:rsid w:val="00806650"/>
    <w:rsid w:val="00806680"/>
    <w:rsid w:val="008066B7"/>
    <w:rsid w:val="00806876"/>
    <w:rsid w:val="00806891"/>
    <w:rsid w:val="008068C9"/>
    <w:rsid w:val="0080696F"/>
    <w:rsid w:val="008069A3"/>
    <w:rsid w:val="008069C9"/>
    <w:rsid w:val="00806AB2"/>
    <w:rsid w:val="00806BC5"/>
    <w:rsid w:val="00806D20"/>
    <w:rsid w:val="00806DC6"/>
    <w:rsid w:val="00806E45"/>
    <w:rsid w:val="00806E66"/>
    <w:rsid w:val="00806E7B"/>
    <w:rsid w:val="00806E84"/>
    <w:rsid w:val="00806EA8"/>
    <w:rsid w:val="008070D6"/>
    <w:rsid w:val="008070DB"/>
    <w:rsid w:val="00807213"/>
    <w:rsid w:val="0080733C"/>
    <w:rsid w:val="008073D8"/>
    <w:rsid w:val="008073E1"/>
    <w:rsid w:val="00807424"/>
    <w:rsid w:val="00807727"/>
    <w:rsid w:val="00807760"/>
    <w:rsid w:val="00807945"/>
    <w:rsid w:val="008079BD"/>
    <w:rsid w:val="00807C83"/>
    <w:rsid w:val="00807D22"/>
    <w:rsid w:val="00807DC5"/>
    <w:rsid w:val="00807DD4"/>
    <w:rsid w:val="00807EA8"/>
    <w:rsid w:val="00807F7C"/>
    <w:rsid w:val="0081027C"/>
    <w:rsid w:val="008102EC"/>
    <w:rsid w:val="008104E7"/>
    <w:rsid w:val="008104F5"/>
    <w:rsid w:val="008105B5"/>
    <w:rsid w:val="008105BC"/>
    <w:rsid w:val="008105DC"/>
    <w:rsid w:val="008105E1"/>
    <w:rsid w:val="0081064B"/>
    <w:rsid w:val="0081072D"/>
    <w:rsid w:val="0081078E"/>
    <w:rsid w:val="00810922"/>
    <w:rsid w:val="00810979"/>
    <w:rsid w:val="008109CD"/>
    <w:rsid w:val="00810A24"/>
    <w:rsid w:val="00810A7C"/>
    <w:rsid w:val="00810A8A"/>
    <w:rsid w:val="00810A9A"/>
    <w:rsid w:val="00810EE9"/>
    <w:rsid w:val="00810F7E"/>
    <w:rsid w:val="00810FD2"/>
    <w:rsid w:val="00810FD8"/>
    <w:rsid w:val="00811033"/>
    <w:rsid w:val="0081121F"/>
    <w:rsid w:val="0081144F"/>
    <w:rsid w:val="0081151E"/>
    <w:rsid w:val="00811621"/>
    <w:rsid w:val="00811671"/>
    <w:rsid w:val="00811794"/>
    <w:rsid w:val="008117DD"/>
    <w:rsid w:val="008117EC"/>
    <w:rsid w:val="0081185A"/>
    <w:rsid w:val="00811888"/>
    <w:rsid w:val="008118ED"/>
    <w:rsid w:val="00811A42"/>
    <w:rsid w:val="00811C02"/>
    <w:rsid w:val="00811C93"/>
    <w:rsid w:val="00811E94"/>
    <w:rsid w:val="008121CB"/>
    <w:rsid w:val="0081223C"/>
    <w:rsid w:val="008123A7"/>
    <w:rsid w:val="0081241A"/>
    <w:rsid w:val="00812613"/>
    <w:rsid w:val="0081271B"/>
    <w:rsid w:val="008128DB"/>
    <w:rsid w:val="00812982"/>
    <w:rsid w:val="008129D9"/>
    <w:rsid w:val="00812A54"/>
    <w:rsid w:val="00812C57"/>
    <w:rsid w:val="00812D2E"/>
    <w:rsid w:val="00812F26"/>
    <w:rsid w:val="00812FAD"/>
    <w:rsid w:val="00813043"/>
    <w:rsid w:val="00813246"/>
    <w:rsid w:val="008132BF"/>
    <w:rsid w:val="00813338"/>
    <w:rsid w:val="008133C1"/>
    <w:rsid w:val="008134CC"/>
    <w:rsid w:val="0081351C"/>
    <w:rsid w:val="0081379E"/>
    <w:rsid w:val="008138E5"/>
    <w:rsid w:val="00813AF9"/>
    <w:rsid w:val="00813B59"/>
    <w:rsid w:val="00813BDB"/>
    <w:rsid w:val="00813E2C"/>
    <w:rsid w:val="00813E91"/>
    <w:rsid w:val="00813EA9"/>
    <w:rsid w:val="00813EC0"/>
    <w:rsid w:val="00813EEC"/>
    <w:rsid w:val="00813F0C"/>
    <w:rsid w:val="00813F1C"/>
    <w:rsid w:val="008140BE"/>
    <w:rsid w:val="00814107"/>
    <w:rsid w:val="00814152"/>
    <w:rsid w:val="00814471"/>
    <w:rsid w:val="00814685"/>
    <w:rsid w:val="008146BE"/>
    <w:rsid w:val="008146DD"/>
    <w:rsid w:val="0081473D"/>
    <w:rsid w:val="00814742"/>
    <w:rsid w:val="00814872"/>
    <w:rsid w:val="00814A2B"/>
    <w:rsid w:val="00814B5A"/>
    <w:rsid w:val="00814C05"/>
    <w:rsid w:val="00814D4C"/>
    <w:rsid w:val="00814DF6"/>
    <w:rsid w:val="00814E3E"/>
    <w:rsid w:val="00814EC1"/>
    <w:rsid w:val="00814F72"/>
    <w:rsid w:val="00814FCE"/>
    <w:rsid w:val="008150D1"/>
    <w:rsid w:val="0081519C"/>
    <w:rsid w:val="008153E2"/>
    <w:rsid w:val="00815475"/>
    <w:rsid w:val="00815681"/>
    <w:rsid w:val="0081571D"/>
    <w:rsid w:val="00815881"/>
    <w:rsid w:val="00815891"/>
    <w:rsid w:val="00815B94"/>
    <w:rsid w:val="00815DE0"/>
    <w:rsid w:val="00815EC9"/>
    <w:rsid w:val="00816026"/>
    <w:rsid w:val="00816112"/>
    <w:rsid w:val="00816182"/>
    <w:rsid w:val="0081618C"/>
    <w:rsid w:val="008162A2"/>
    <w:rsid w:val="008162E7"/>
    <w:rsid w:val="00816597"/>
    <w:rsid w:val="008165CD"/>
    <w:rsid w:val="00816710"/>
    <w:rsid w:val="00816E1C"/>
    <w:rsid w:val="00816E8B"/>
    <w:rsid w:val="00816E92"/>
    <w:rsid w:val="00816F40"/>
    <w:rsid w:val="00816F74"/>
    <w:rsid w:val="00816FC7"/>
    <w:rsid w:val="00817005"/>
    <w:rsid w:val="0081700C"/>
    <w:rsid w:val="0081704F"/>
    <w:rsid w:val="00817065"/>
    <w:rsid w:val="00817193"/>
    <w:rsid w:val="0081719B"/>
    <w:rsid w:val="008173FB"/>
    <w:rsid w:val="0081760E"/>
    <w:rsid w:val="00817633"/>
    <w:rsid w:val="008176B5"/>
    <w:rsid w:val="008176C4"/>
    <w:rsid w:val="008176C7"/>
    <w:rsid w:val="00817726"/>
    <w:rsid w:val="0081786D"/>
    <w:rsid w:val="0081789A"/>
    <w:rsid w:val="00817984"/>
    <w:rsid w:val="00817989"/>
    <w:rsid w:val="00817A53"/>
    <w:rsid w:val="00817AB4"/>
    <w:rsid w:val="00817B03"/>
    <w:rsid w:val="00817B49"/>
    <w:rsid w:val="00817C26"/>
    <w:rsid w:val="00817C69"/>
    <w:rsid w:val="00817D30"/>
    <w:rsid w:val="00817D76"/>
    <w:rsid w:val="00817DE2"/>
    <w:rsid w:val="00817FC8"/>
    <w:rsid w:val="00820157"/>
    <w:rsid w:val="00820336"/>
    <w:rsid w:val="00820349"/>
    <w:rsid w:val="008204BF"/>
    <w:rsid w:val="0082057B"/>
    <w:rsid w:val="00820664"/>
    <w:rsid w:val="008207B4"/>
    <w:rsid w:val="008209E3"/>
    <w:rsid w:val="00820AC0"/>
    <w:rsid w:val="00820BE5"/>
    <w:rsid w:val="00820CCB"/>
    <w:rsid w:val="00820DBF"/>
    <w:rsid w:val="00820E28"/>
    <w:rsid w:val="00820F41"/>
    <w:rsid w:val="008210AC"/>
    <w:rsid w:val="00821154"/>
    <w:rsid w:val="008211A0"/>
    <w:rsid w:val="008212B8"/>
    <w:rsid w:val="008214AF"/>
    <w:rsid w:val="008214B2"/>
    <w:rsid w:val="0082169A"/>
    <w:rsid w:val="008216B9"/>
    <w:rsid w:val="00821882"/>
    <w:rsid w:val="00821BFA"/>
    <w:rsid w:val="00821C96"/>
    <w:rsid w:val="00821D5F"/>
    <w:rsid w:val="00821D62"/>
    <w:rsid w:val="00821D6F"/>
    <w:rsid w:val="00821EAE"/>
    <w:rsid w:val="00821F47"/>
    <w:rsid w:val="00822067"/>
    <w:rsid w:val="00822101"/>
    <w:rsid w:val="00822341"/>
    <w:rsid w:val="008223C5"/>
    <w:rsid w:val="0082244A"/>
    <w:rsid w:val="008224BE"/>
    <w:rsid w:val="0082251F"/>
    <w:rsid w:val="0082297E"/>
    <w:rsid w:val="00822C33"/>
    <w:rsid w:val="00822C70"/>
    <w:rsid w:val="00822CD4"/>
    <w:rsid w:val="00822D48"/>
    <w:rsid w:val="00822DC0"/>
    <w:rsid w:val="00822E1D"/>
    <w:rsid w:val="00822EFE"/>
    <w:rsid w:val="008230F8"/>
    <w:rsid w:val="00823265"/>
    <w:rsid w:val="00823316"/>
    <w:rsid w:val="0082340B"/>
    <w:rsid w:val="00823603"/>
    <w:rsid w:val="00823615"/>
    <w:rsid w:val="008236CE"/>
    <w:rsid w:val="0082383F"/>
    <w:rsid w:val="008239F3"/>
    <w:rsid w:val="00823B91"/>
    <w:rsid w:val="00823DA5"/>
    <w:rsid w:val="00823DF9"/>
    <w:rsid w:val="00823DFA"/>
    <w:rsid w:val="00823F15"/>
    <w:rsid w:val="00823FAB"/>
    <w:rsid w:val="008240B8"/>
    <w:rsid w:val="0082410E"/>
    <w:rsid w:val="008243B2"/>
    <w:rsid w:val="0082475B"/>
    <w:rsid w:val="008247E0"/>
    <w:rsid w:val="0082498A"/>
    <w:rsid w:val="00824A0C"/>
    <w:rsid w:val="00824A0D"/>
    <w:rsid w:val="00824A7A"/>
    <w:rsid w:val="00824A88"/>
    <w:rsid w:val="00824AA1"/>
    <w:rsid w:val="00824AFD"/>
    <w:rsid w:val="00824B8E"/>
    <w:rsid w:val="00824E02"/>
    <w:rsid w:val="00824E4E"/>
    <w:rsid w:val="00824EE3"/>
    <w:rsid w:val="00824F1A"/>
    <w:rsid w:val="00824F1F"/>
    <w:rsid w:val="0082511B"/>
    <w:rsid w:val="00825256"/>
    <w:rsid w:val="0082538F"/>
    <w:rsid w:val="008253BB"/>
    <w:rsid w:val="00825582"/>
    <w:rsid w:val="0082567F"/>
    <w:rsid w:val="00825683"/>
    <w:rsid w:val="00825806"/>
    <w:rsid w:val="00825886"/>
    <w:rsid w:val="008258A2"/>
    <w:rsid w:val="008259DB"/>
    <w:rsid w:val="00825B1E"/>
    <w:rsid w:val="00825B3D"/>
    <w:rsid w:val="00825CD7"/>
    <w:rsid w:val="00825D85"/>
    <w:rsid w:val="00825EA8"/>
    <w:rsid w:val="00825EDD"/>
    <w:rsid w:val="00826085"/>
    <w:rsid w:val="008260D0"/>
    <w:rsid w:val="00826120"/>
    <w:rsid w:val="00826142"/>
    <w:rsid w:val="00826143"/>
    <w:rsid w:val="00826271"/>
    <w:rsid w:val="008263D0"/>
    <w:rsid w:val="00826417"/>
    <w:rsid w:val="0082649E"/>
    <w:rsid w:val="0082651B"/>
    <w:rsid w:val="00826527"/>
    <w:rsid w:val="0082663E"/>
    <w:rsid w:val="008266E9"/>
    <w:rsid w:val="0082672D"/>
    <w:rsid w:val="0082683B"/>
    <w:rsid w:val="0082693F"/>
    <w:rsid w:val="00826B79"/>
    <w:rsid w:val="00826BD4"/>
    <w:rsid w:val="00826E02"/>
    <w:rsid w:val="00826E60"/>
    <w:rsid w:val="0082700B"/>
    <w:rsid w:val="00827044"/>
    <w:rsid w:val="008270C0"/>
    <w:rsid w:val="00827129"/>
    <w:rsid w:val="0082722B"/>
    <w:rsid w:val="00827260"/>
    <w:rsid w:val="00827339"/>
    <w:rsid w:val="00827378"/>
    <w:rsid w:val="008273E0"/>
    <w:rsid w:val="008274D2"/>
    <w:rsid w:val="008274E6"/>
    <w:rsid w:val="0082764F"/>
    <w:rsid w:val="00827673"/>
    <w:rsid w:val="00827680"/>
    <w:rsid w:val="00827700"/>
    <w:rsid w:val="00827709"/>
    <w:rsid w:val="00827876"/>
    <w:rsid w:val="00827984"/>
    <w:rsid w:val="008279AC"/>
    <w:rsid w:val="00827A0B"/>
    <w:rsid w:val="00827B4E"/>
    <w:rsid w:val="00827B74"/>
    <w:rsid w:val="00827B8D"/>
    <w:rsid w:val="00827CE0"/>
    <w:rsid w:val="00827CF2"/>
    <w:rsid w:val="00827D37"/>
    <w:rsid w:val="00827FAF"/>
    <w:rsid w:val="00827FBD"/>
    <w:rsid w:val="00827FDE"/>
    <w:rsid w:val="00827FF8"/>
    <w:rsid w:val="0083015A"/>
    <w:rsid w:val="0083015D"/>
    <w:rsid w:val="00830189"/>
    <w:rsid w:val="008301CA"/>
    <w:rsid w:val="008301EF"/>
    <w:rsid w:val="008303A3"/>
    <w:rsid w:val="008303DE"/>
    <w:rsid w:val="00830440"/>
    <w:rsid w:val="00830517"/>
    <w:rsid w:val="0083051B"/>
    <w:rsid w:val="00830524"/>
    <w:rsid w:val="0083069C"/>
    <w:rsid w:val="008307C4"/>
    <w:rsid w:val="00830820"/>
    <w:rsid w:val="008308DB"/>
    <w:rsid w:val="0083098A"/>
    <w:rsid w:val="008309B5"/>
    <w:rsid w:val="008309F7"/>
    <w:rsid w:val="00830A4F"/>
    <w:rsid w:val="00830A9A"/>
    <w:rsid w:val="00830BA6"/>
    <w:rsid w:val="00830BF5"/>
    <w:rsid w:val="00830BF7"/>
    <w:rsid w:val="00830CBC"/>
    <w:rsid w:val="00830D12"/>
    <w:rsid w:val="00830D5C"/>
    <w:rsid w:val="00830E3C"/>
    <w:rsid w:val="00830E84"/>
    <w:rsid w:val="008311AA"/>
    <w:rsid w:val="008312C9"/>
    <w:rsid w:val="00831363"/>
    <w:rsid w:val="008313D1"/>
    <w:rsid w:val="00831526"/>
    <w:rsid w:val="00831561"/>
    <w:rsid w:val="008315E0"/>
    <w:rsid w:val="00831994"/>
    <w:rsid w:val="00831AFE"/>
    <w:rsid w:val="00831DD7"/>
    <w:rsid w:val="00831EB1"/>
    <w:rsid w:val="00831F5F"/>
    <w:rsid w:val="00831FD1"/>
    <w:rsid w:val="00832006"/>
    <w:rsid w:val="00832094"/>
    <w:rsid w:val="0083219B"/>
    <w:rsid w:val="008322BA"/>
    <w:rsid w:val="008323D2"/>
    <w:rsid w:val="00832625"/>
    <w:rsid w:val="008326AD"/>
    <w:rsid w:val="00832703"/>
    <w:rsid w:val="0083283A"/>
    <w:rsid w:val="0083283C"/>
    <w:rsid w:val="0083284F"/>
    <w:rsid w:val="00832883"/>
    <w:rsid w:val="00832930"/>
    <w:rsid w:val="00832A54"/>
    <w:rsid w:val="00832D00"/>
    <w:rsid w:val="00832EC8"/>
    <w:rsid w:val="00832FC1"/>
    <w:rsid w:val="00833075"/>
    <w:rsid w:val="008330B0"/>
    <w:rsid w:val="00833117"/>
    <w:rsid w:val="008331A3"/>
    <w:rsid w:val="008331DE"/>
    <w:rsid w:val="00833341"/>
    <w:rsid w:val="008333CA"/>
    <w:rsid w:val="0083343D"/>
    <w:rsid w:val="0083357B"/>
    <w:rsid w:val="00833624"/>
    <w:rsid w:val="00833703"/>
    <w:rsid w:val="0083372D"/>
    <w:rsid w:val="00833968"/>
    <w:rsid w:val="0083397E"/>
    <w:rsid w:val="008339B3"/>
    <w:rsid w:val="008339D9"/>
    <w:rsid w:val="008339DC"/>
    <w:rsid w:val="00833BE2"/>
    <w:rsid w:val="00833C11"/>
    <w:rsid w:val="00833C39"/>
    <w:rsid w:val="00833C7F"/>
    <w:rsid w:val="00833E14"/>
    <w:rsid w:val="00833EB7"/>
    <w:rsid w:val="00833ED5"/>
    <w:rsid w:val="00833FA5"/>
    <w:rsid w:val="008340B3"/>
    <w:rsid w:val="008340CF"/>
    <w:rsid w:val="008340DD"/>
    <w:rsid w:val="008341F1"/>
    <w:rsid w:val="00834351"/>
    <w:rsid w:val="008343E9"/>
    <w:rsid w:val="0083460C"/>
    <w:rsid w:val="008346C7"/>
    <w:rsid w:val="00834737"/>
    <w:rsid w:val="008347E5"/>
    <w:rsid w:val="00834825"/>
    <w:rsid w:val="00834842"/>
    <w:rsid w:val="008348F5"/>
    <w:rsid w:val="008349F7"/>
    <w:rsid w:val="00834A29"/>
    <w:rsid w:val="00834A6C"/>
    <w:rsid w:val="00834B13"/>
    <w:rsid w:val="00834B62"/>
    <w:rsid w:val="00834C1D"/>
    <w:rsid w:val="00834CA9"/>
    <w:rsid w:val="00834CC6"/>
    <w:rsid w:val="00834D2D"/>
    <w:rsid w:val="00834E6D"/>
    <w:rsid w:val="00834EFF"/>
    <w:rsid w:val="008350C6"/>
    <w:rsid w:val="00835148"/>
    <w:rsid w:val="0083519C"/>
    <w:rsid w:val="00835271"/>
    <w:rsid w:val="0083529C"/>
    <w:rsid w:val="00835350"/>
    <w:rsid w:val="008353BB"/>
    <w:rsid w:val="00835454"/>
    <w:rsid w:val="008354E2"/>
    <w:rsid w:val="00835703"/>
    <w:rsid w:val="008357C8"/>
    <w:rsid w:val="00835929"/>
    <w:rsid w:val="0083598D"/>
    <w:rsid w:val="00835AE2"/>
    <w:rsid w:val="00835AFB"/>
    <w:rsid w:val="00835B0C"/>
    <w:rsid w:val="00835BC6"/>
    <w:rsid w:val="00835CDD"/>
    <w:rsid w:val="00835D39"/>
    <w:rsid w:val="00835D5D"/>
    <w:rsid w:val="00835DB1"/>
    <w:rsid w:val="00835F4B"/>
    <w:rsid w:val="00836114"/>
    <w:rsid w:val="0083617E"/>
    <w:rsid w:val="0083617F"/>
    <w:rsid w:val="00836218"/>
    <w:rsid w:val="008363A2"/>
    <w:rsid w:val="008364E2"/>
    <w:rsid w:val="0083654A"/>
    <w:rsid w:val="00836566"/>
    <w:rsid w:val="0083677D"/>
    <w:rsid w:val="0083682C"/>
    <w:rsid w:val="008368B8"/>
    <w:rsid w:val="008368F5"/>
    <w:rsid w:val="00836942"/>
    <w:rsid w:val="00836949"/>
    <w:rsid w:val="008369FC"/>
    <w:rsid w:val="00836A03"/>
    <w:rsid w:val="00836A9A"/>
    <w:rsid w:val="00836B7F"/>
    <w:rsid w:val="00836C40"/>
    <w:rsid w:val="00836C4B"/>
    <w:rsid w:val="00836D3A"/>
    <w:rsid w:val="00836D72"/>
    <w:rsid w:val="00836DE0"/>
    <w:rsid w:val="00836E4D"/>
    <w:rsid w:val="008371D2"/>
    <w:rsid w:val="0083737F"/>
    <w:rsid w:val="0083741A"/>
    <w:rsid w:val="00837463"/>
    <w:rsid w:val="0083747A"/>
    <w:rsid w:val="0083747E"/>
    <w:rsid w:val="008375D1"/>
    <w:rsid w:val="008375E2"/>
    <w:rsid w:val="008376C2"/>
    <w:rsid w:val="00837889"/>
    <w:rsid w:val="008378E0"/>
    <w:rsid w:val="00837DA2"/>
    <w:rsid w:val="00837DD1"/>
    <w:rsid w:val="00837E2E"/>
    <w:rsid w:val="00837E4F"/>
    <w:rsid w:val="008400A1"/>
    <w:rsid w:val="008402B5"/>
    <w:rsid w:val="008402F5"/>
    <w:rsid w:val="00840449"/>
    <w:rsid w:val="00840471"/>
    <w:rsid w:val="00840569"/>
    <w:rsid w:val="008405FE"/>
    <w:rsid w:val="008406CE"/>
    <w:rsid w:val="00840724"/>
    <w:rsid w:val="008407A6"/>
    <w:rsid w:val="008407DD"/>
    <w:rsid w:val="00840821"/>
    <w:rsid w:val="008408A9"/>
    <w:rsid w:val="008408EC"/>
    <w:rsid w:val="008409E3"/>
    <w:rsid w:val="00840A13"/>
    <w:rsid w:val="00840B51"/>
    <w:rsid w:val="00840FA2"/>
    <w:rsid w:val="00841098"/>
    <w:rsid w:val="008411A7"/>
    <w:rsid w:val="00841225"/>
    <w:rsid w:val="008412C8"/>
    <w:rsid w:val="00841300"/>
    <w:rsid w:val="00841323"/>
    <w:rsid w:val="0084134E"/>
    <w:rsid w:val="00841383"/>
    <w:rsid w:val="008413E4"/>
    <w:rsid w:val="0084170F"/>
    <w:rsid w:val="0084171A"/>
    <w:rsid w:val="0084173E"/>
    <w:rsid w:val="00841745"/>
    <w:rsid w:val="008417C8"/>
    <w:rsid w:val="00841856"/>
    <w:rsid w:val="00841896"/>
    <w:rsid w:val="008418AD"/>
    <w:rsid w:val="00841948"/>
    <w:rsid w:val="00841B89"/>
    <w:rsid w:val="00841BD8"/>
    <w:rsid w:val="00841CFC"/>
    <w:rsid w:val="00841D69"/>
    <w:rsid w:val="00841DEA"/>
    <w:rsid w:val="00841E01"/>
    <w:rsid w:val="00841E8A"/>
    <w:rsid w:val="00841E8C"/>
    <w:rsid w:val="0084210F"/>
    <w:rsid w:val="0084211C"/>
    <w:rsid w:val="00842193"/>
    <w:rsid w:val="008422BA"/>
    <w:rsid w:val="008422BF"/>
    <w:rsid w:val="00842339"/>
    <w:rsid w:val="00842497"/>
    <w:rsid w:val="0084258E"/>
    <w:rsid w:val="0084264E"/>
    <w:rsid w:val="0084270C"/>
    <w:rsid w:val="00842916"/>
    <w:rsid w:val="008429E7"/>
    <w:rsid w:val="00842A3E"/>
    <w:rsid w:val="00842ABA"/>
    <w:rsid w:val="00842ABC"/>
    <w:rsid w:val="00842B16"/>
    <w:rsid w:val="00842B78"/>
    <w:rsid w:val="00842BDD"/>
    <w:rsid w:val="00842D7A"/>
    <w:rsid w:val="00842D7E"/>
    <w:rsid w:val="00842D98"/>
    <w:rsid w:val="00842DE4"/>
    <w:rsid w:val="00842E98"/>
    <w:rsid w:val="00842EF3"/>
    <w:rsid w:val="00842FC2"/>
    <w:rsid w:val="0084302A"/>
    <w:rsid w:val="008431D2"/>
    <w:rsid w:val="008433BD"/>
    <w:rsid w:val="008434FE"/>
    <w:rsid w:val="00843653"/>
    <w:rsid w:val="00843696"/>
    <w:rsid w:val="00843777"/>
    <w:rsid w:val="0084379D"/>
    <w:rsid w:val="0084386F"/>
    <w:rsid w:val="00843987"/>
    <w:rsid w:val="00843B91"/>
    <w:rsid w:val="00843B9C"/>
    <w:rsid w:val="00843C86"/>
    <w:rsid w:val="00843D09"/>
    <w:rsid w:val="00843DB6"/>
    <w:rsid w:val="00843F0F"/>
    <w:rsid w:val="00843F8E"/>
    <w:rsid w:val="0084401D"/>
    <w:rsid w:val="00844033"/>
    <w:rsid w:val="00844067"/>
    <w:rsid w:val="00844123"/>
    <w:rsid w:val="008442F9"/>
    <w:rsid w:val="0084430C"/>
    <w:rsid w:val="008443B5"/>
    <w:rsid w:val="008443D1"/>
    <w:rsid w:val="00844418"/>
    <w:rsid w:val="00844435"/>
    <w:rsid w:val="0084449A"/>
    <w:rsid w:val="00844635"/>
    <w:rsid w:val="0084476C"/>
    <w:rsid w:val="0084485E"/>
    <w:rsid w:val="0084491E"/>
    <w:rsid w:val="0084495D"/>
    <w:rsid w:val="008449EE"/>
    <w:rsid w:val="008449F4"/>
    <w:rsid w:val="008449F6"/>
    <w:rsid w:val="00844A5B"/>
    <w:rsid w:val="00844A80"/>
    <w:rsid w:val="00844ACD"/>
    <w:rsid w:val="00844BEA"/>
    <w:rsid w:val="00844C24"/>
    <w:rsid w:val="00844C30"/>
    <w:rsid w:val="00844D4B"/>
    <w:rsid w:val="00844ED9"/>
    <w:rsid w:val="00845016"/>
    <w:rsid w:val="00845040"/>
    <w:rsid w:val="008450D1"/>
    <w:rsid w:val="008450E5"/>
    <w:rsid w:val="00845103"/>
    <w:rsid w:val="00845111"/>
    <w:rsid w:val="00845219"/>
    <w:rsid w:val="0084539A"/>
    <w:rsid w:val="0084545E"/>
    <w:rsid w:val="00845595"/>
    <w:rsid w:val="008457AD"/>
    <w:rsid w:val="008457CF"/>
    <w:rsid w:val="008458B2"/>
    <w:rsid w:val="00845B6B"/>
    <w:rsid w:val="00845BDA"/>
    <w:rsid w:val="00845C37"/>
    <w:rsid w:val="00845CB4"/>
    <w:rsid w:val="00845E10"/>
    <w:rsid w:val="00845E84"/>
    <w:rsid w:val="0084602A"/>
    <w:rsid w:val="00846059"/>
    <w:rsid w:val="0084608C"/>
    <w:rsid w:val="00846B29"/>
    <w:rsid w:val="00846BD5"/>
    <w:rsid w:val="00846DEA"/>
    <w:rsid w:val="00846FCE"/>
    <w:rsid w:val="00847105"/>
    <w:rsid w:val="008471A6"/>
    <w:rsid w:val="0084733B"/>
    <w:rsid w:val="00847393"/>
    <w:rsid w:val="008473B4"/>
    <w:rsid w:val="008473F9"/>
    <w:rsid w:val="00847414"/>
    <w:rsid w:val="00847468"/>
    <w:rsid w:val="008474B2"/>
    <w:rsid w:val="00847521"/>
    <w:rsid w:val="008475D0"/>
    <w:rsid w:val="0084762E"/>
    <w:rsid w:val="0084762F"/>
    <w:rsid w:val="008476F1"/>
    <w:rsid w:val="00847927"/>
    <w:rsid w:val="0084796D"/>
    <w:rsid w:val="00847A5F"/>
    <w:rsid w:val="00847B23"/>
    <w:rsid w:val="00847B6F"/>
    <w:rsid w:val="00847C09"/>
    <w:rsid w:val="00847C66"/>
    <w:rsid w:val="00847DD2"/>
    <w:rsid w:val="00847E9F"/>
    <w:rsid w:val="00847EDE"/>
    <w:rsid w:val="00847FAD"/>
    <w:rsid w:val="00847FCC"/>
    <w:rsid w:val="008501CC"/>
    <w:rsid w:val="008501D5"/>
    <w:rsid w:val="00850204"/>
    <w:rsid w:val="0085022E"/>
    <w:rsid w:val="00850257"/>
    <w:rsid w:val="00850349"/>
    <w:rsid w:val="00850450"/>
    <w:rsid w:val="008504AD"/>
    <w:rsid w:val="0085056D"/>
    <w:rsid w:val="00850594"/>
    <w:rsid w:val="008506B0"/>
    <w:rsid w:val="00850785"/>
    <w:rsid w:val="00850925"/>
    <w:rsid w:val="008509A6"/>
    <w:rsid w:val="00850A12"/>
    <w:rsid w:val="00850A98"/>
    <w:rsid w:val="00850B64"/>
    <w:rsid w:val="00850BAF"/>
    <w:rsid w:val="00850D7F"/>
    <w:rsid w:val="00850F87"/>
    <w:rsid w:val="00850F8E"/>
    <w:rsid w:val="00850FC4"/>
    <w:rsid w:val="00851032"/>
    <w:rsid w:val="008510C7"/>
    <w:rsid w:val="008510ED"/>
    <w:rsid w:val="0085116C"/>
    <w:rsid w:val="0085116E"/>
    <w:rsid w:val="00851203"/>
    <w:rsid w:val="00851303"/>
    <w:rsid w:val="008513F4"/>
    <w:rsid w:val="00851446"/>
    <w:rsid w:val="0085146C"/>
    <w:rsid w:val="008515E0"/>
    <w:rsid w:val="008516AC"/>
    <w:rsid w:val="008516AD"/>
    <w:rsid w:val="00851964"/>
    <w:rsid w:val="0085198F"/>
    <w:rsid w:val="008519B1"/>
    <w:rsid w:val="00851A86"/>
    <w:rsid w:val="00851B6A"/>
    <w:rsid w:val="00851B75"/>
    <w:rsid w:val="00851D64"/>
    <w:rsid w:val="00851E95"/>
    <w:rsid w:val="00851F83"/>
    <w:rsid w:val="0085200E"/>
    <w:rsid w:val="00852070"/>
    <w:rsid w:val="00852123"/>
    <w:rsid w:val="00852452"/>
    <w:rsid w:val="00852491"/>
    <w:rsid w:val="0085259C"/>
    <w:rsid w:val="00852609"/>
    <w:rsid w:val="008526C5"/>
    <w:rsid w:val="0085272B"/>
    <w:rsid w:val="00852774"/>
    <w:rsid w:val="0085280E"/>
    <w:rsid w:val="008528F1"/>
    <w:rsid w:val="0085291C"/>
    <w:rsid w:val="0085292F"/>
    <w:rsid w:val="00852A06"/>
    <w:rsid w:val="00852A61"/>
    <w:rsid w:val="00852AB5"/>
    <w:rsid w:val="00852B94"/>
    <w:rsid w:val="00852C22"/>
    <w:rsid w:val="00852C54"/>
    <w:rsid w:val="00852C62"/>
    <w:rsid w:val="00852CFE"/>
    <w:rsid w:val="00852DD5"/>
    <w:rsid w:val="00852DFD"/>
    <w:rsid w:val="00852EAA"/>
    <w:rsid w:val="00852EB5"/>
    <w:rsid w:val="008530BF"/>
    <w:rsid w:val="0085312F"/>
    <w:rsid w:val="0085314A"/>
    <w:rsid w:val="00853451"/>
    <w:rsid w:val="0085348A"/>
    <w:rsid w:val="008534FC"/>
    <w:rsid w:val="0085375D"/>
    <w:rsid w:val="00853826"/>
    <w:rsid w:val="008538B8"/>
    <w:rsid w:val="00853955"/>
    <w:rsid w:val="00853A32"/>
    <w:rsid w:val="00853A55"/>
    <w:rsid w:val="00853AED"/>
    <w:rsid w:val="00853B06"/>
    <w:rsid w:val="00853B0A"/>
    <w:rsid w:val="00853D9F"/>
    <w:rsid w:val="00853DAA"/>
    <w:rsid w:val="00853DDA"/>
    <w:rsid w:val="00853F1A"/>
    <w:rsid w:val="00853FC0"/>
    <w:rsid w:val="0085402A"/>
    <w:rsid w:val="00854144"/>
    <w:rsid w:val="00854178"/>
    <w:rsid w:val="0085419D"/>
    <w:rsid w:val="008541C6"/>
    <w:rsid w:val="00854406"/>
    <w:rsid w:val="008545FB"/>
    <w:rsid w:val="00854715"/>
    <w:rsid w:val="00854811"/>
    <w:rsid w:val="008548DA"/>
    <w:rsid w:val="00854BE7"/>
    <w:rsid w:val="00854BE9"/>
    <w:rsid w:val="00854DCA"/>
    <w:rsid w:val="00854FE4"/>
    <w:rsid w:val="00855060"/>
    <w:rsid w:val="008550E4"/>
    <w:rsid w:val="008550E8"/>
    <w:rsid w:val="00855126"/>
    <w:rsid w:val="00855222"/>
    <w:rsid w:val="00855229"/>
    <w:rsid w:val="00855285"/>
    <w:rsid w:val="008552D0"/>
    <w:rsid w:val="0085530A"/>
    <w:rsid w:val="00855321"/>
    <w:rsid w:val="00855332"/>
    <w:rsid w:val="0085536F"/>
    <w:rsid w:val="008554B6"/>
    <w:rsid w:val="0085554F"/>
    <w:rsid w:val="008555DD"/>
    <w:rsid w:val="0085562C"/>
    <w:rsid w:val="00855677"/>
    <w:rsid w:val="00855695"/>
    <w:rsid w:val="008556AB"/>
    <w:rsid w:val="00855731"/>
    <w:rsid w:val="008558C8"/>
    <w:rsid w:val="0085596B"/>
    <w:rsid w:val="00855ACB"/>
    <w:rsid w:val="00855B0B"/>
    <w:rsid w:val="00855B6B"/>
    <w:rsid w:val="00855C3C"/>
    <w:rsid w:val="00855C6F"/>
    <w:rsid w:val="00855E29"/>
    <w:rsid w:val="00855E2B"/>
    <w:rsid w:val="00855F52"/>
    <w:rsid w:val="00856024"/>
    <w:rsid w:val="0085606E"/>
    <w:rsid w:val="00856135"/>
    <w:rsid w:val="008561A9"/>
    <w:rsid w:val="008561D0"/>
    <w:rsid w:val="0085622F"/>
    <w:rsid w:val="008562AA"/>
    <w:rsid w:val="008562DA"/>
    <w:rsid w:val="008562FD"/>
    <w:rsid w:val="00856464"/>
    <w:rsid w:val="00856563"/>
    <w:rsid w:val="0085657C"/>
    <w:rsid w:val="008565F1"/>
    <w:rsid w:val="00856806"/>
    <w:rsid w:val="00856817"/>
    <w:rsid w:val="008568C7"/>
    <w:rsid w:val="00856915"/>
    <w:rsid w:val="00856938"/>
    <w:rsid w:val="00856A0A"/>
    <w:rsid w:val="00856B3B"/>
    <w:rsid w:val="00856CE1"/>
    <w:rsid w:val="00856DAE"/>
    <w:rsid w:val="00856E43"/>
    <w:rsid w:val="0085703F"/>
    <w:rsid w:val="008570D2"/>
    <w:rsid w:val="008571D0"/>
    <w:rsid w:val="008571D4"/>
    <w:rsid w:val="00857215"/>
    <w:rsid w:val="00857355"/>
    <w:rsid w:val="00857436"/>
    <w:rsid w:val="0085750E"/>
    <w:rsid w:val="008575E6"/>
    <w:rsid w:val="00857689"/>
    <w:rsid w:val="00857701"/>
    <w:rsid w:val="0085780D"/>
    <w:rsid w:val="008578E9"/>
    <w:rsid w:val="00857B35"/>
    <w:rsid w:val="00857B72"/>
    <w:rsid w:val="00857BDA"/>
    <w:rsid w:val="00857C02"/>
    <w:rsid w:val="00857C17"/>
    <w:rsid w:val="00857C1A"/>
    <w:rsid w:val="00857C8D"/>
    <w:rsid w:val="00857CAE"/>
    <w:rsid w:val="00857CB2"/>
    <w:rsid w:val="00857E36"/>
    <w:rsid w:val="00857F78"/>
    <w:rsid w:val="00857FF6"/>
    <w:rsid w:val="008600BA"/>
    <w:rsid w:val="008601C5"/>
    <w:rsid w:val="008601D7"/>
    <w:rsid w:val="0086029A"/>
    <w:rsid w:val="008604FF"/>
    <w:rsid w:val="0086088D"/>
    <w:rsid w:val="00860912"/>
    <w:rsid w:val="0086093A"/>
    <w:rsid w:val="00860998"/>
    <w:rsid w:val="00860A06"/>
    <w:rsid w:val="00860B10"/>
    <w:rsid w:val="00860B9D"/>
    <w:rsid w:val="00860BF7"/>
    <w:rsid w:val="00860C2F"/>
    <w:rsid w:val="00860C65"/>
    <w:rsid w:val="00860C97"/>
    <w:rsid w:val="00860CC9"/>
    <w:rsid w:val="00860D1F"/>
    <w:rsid w:val="00860EAF"/>
    <w:rsid w:val="00860FC6"/>
    <w:rsid w:val="0086112E"/>
    <w:rsid w:val="008611A7"/>
    <w:rsid w:val="008612B8"/>
    <w:rsid w:val="008612F1"/>
    <w:rsid w:val="008612FC"/>
    <w:rsid w:val="00861406"/>
    <w:rsid w:val="0086142D"/>
    <w:rsid w:val="00861434"/>
    <w:rsid w:val="00861452"/>
    <w:rsid w:val="008614FF"/>
    <w:rsid w:val="0086153F"/>
    <w:rsid w:val="008616A4"/>
    <w:rsid w:val="00861784"/>
    <w:rsid w:val="008618E1"/>
    <w:rsid w:val="00861A12"/>
    <w:rsid w:val="00861C47"/>
    <w:rsid w:val="00861CF1"/>
    <w:rsid w:val="00861D04"/>
    <w:rsid w:val="00861D1E"/>
    <w:rsid w:val="00861EAB"/>
    <w:rsid w:val="00861F93"/>
    <w:rsid w:val="00862009"/>
    <w:rsid w:val="0086206A"/>
    <w:rsid w:val="0086212A"/>
    <w:rsid w:val="00862171"/>
    <w:rsid w:val="00862379"/>
    <w:rsid w:val="008624C3"/>
    <w:rsid w:val="00862645"/>
    <w:rsid w:val="0086264E"/>
    <w:rsid w:val="008626DB"/>
    <w:rsid w:val="0086287E"/>
    <w:rsid w:val="00862A6C"/>
    <w:rsid w:val="00862B56"/>
    <w:rsid w:val="00862CA0"/>
    <w:rsid w:val="00862DB8"/>
    <w:rsid w:val="00862FC2"/>
    <w:rsid w:val="008631B6"/>
    <w:rsid w:val="008631E3"/>
    <w:rsid w:val="00863231"/>
    <w:rsid w:val="0086326B"/>
    <w:rsid w:val="008632A4"/>
    <w:rsid w:val="00863496"/>
    <w:rsid w:val="008634C0"/>
    <w:rsid w:val="00863575"/>
    <w:rsid w:val="008638F7"/>
    <w:rsid w:val="008638FC"/>
    <w:rsid w:val="0086391F"/>
    <w:rsid w:val="00863A18"/>
    <w:rsid w:val="00863A20"/>
    <w:rsid w:val="00863CC2"/>
    <w:rsid w:val="00863D46"/>
    <w:rsid w:val="00863DFC"/>
    <w:rsid w:val="00863EA3"/>
    <w:rsid w:val="00863F4F"/>
    <w:rsid w:val="00864041"/>
    <w:rsid w:val="008640D2"/>
    <w:rsid w:val="00864134"/>
    <w:rsid w:val="008641D0"/>
    <w:rsid w:val="00864332"/>
    <w:rsid w:val="00864335"/>
    <w:rsid w:val="0086435F"/>
    <w:rsid w:val="008644A7"/>
    <w:rsid w:val="0086457A"/>
    <w:rsid w:val="008645D7"/>
    <w:rsid w:val="008645E4"/>
    <w:rsid w:val="00864956"/>
    <w:rsid w:val="0086497E"/>
    <w:rsid w:val="00864A0A"/>
    <w:rsid w:val="00864B7B"/>
    <w:rsid w:val="00864C52"/>
    <w:rsid w:val="00864C6A"/>
    <w:rsid w:val="00864D73"/>
    <w:rsid w:val="00864E79"/>
    <w:rsid w:val="00864EF9"/>
    <w:rsid w:val="00864F16"/>
    <w:rsid w:val="008650E0"/>
    <w:rsid w:val="00865105"/>
    <w:rsid w:val="008653D7"/>
    <w:rsid w:val="00865441"/>
    <w:rsid w:val="00865584"/>
    <w:rsid w:val="008655FB"/>
    <w:rsid w:val="00865745"/>
    <w:rsid w:val="00865A2C"/>
    <w:rsid w:val="00865AAF"/>
    <w:rsid w:val="00865B29"/>
    <w:rsid w:val="00865BA2"/>
    <w:rsid w:val="00865E52"/>
    <w:rsid w:val="00865E75"/>
    <w:rsid w:val="00865E8D"/>
    <w:rsid w:val="00865EA3"/>
    <w:rsid w:val="00865F40"/>
    <w:rsid w:val="00866199"/>
    <w:rsid w:val="008661DF"/>
    <w:rsid w:val="00866327"/>
    <w:rsid w:val="008665C8"/>
    <w:rsid w:val="00866874"/>
    <w:rsid w:val="0086687F"/>
    <w:rsid w:val="00866A9A"/>
    <w:rsid w:val="00866ACC"/>
    <w:rsid w:val="00866B32"/>
    <w:rsid w:val="00866C6F"/>
    <w:rsid w:val="00866E0B"/>
    <w:rsid w:val="00866E21"/>
    <w:rsid w:val="00866E83"/>
    <w:rsid w:val="00866F79"/>
    <w:rsid w:val="0086703A"/>
    <w:rsid w:val="0086705D"/>
    <w:rsid w:val="0086706F"/>
    <w:rsid w:val="008670DA"/>
    <w:rsid w:val="008670DC"/>
    <w:rsid w:val="0086711D"/>
    <w:rsid w:val="008671AF"/>
    <w:rsid w:val="00867207"/>
    <w:rsid w:val="008673A4"/>
    <w:rsid w:val="00867409"/>
    <w:rsid w:val="00867412"/>
    <w:rsid w:val="008677B7"/>
    <w:rsid w:val="00867852"/>
    <w:rsid w:val="008678DD"/>
    <w:rsid w:val="008679F9"/>
    <w:rsid w:val="00867A88"/>
    <w:rsid w:val="00867B08"/>
    <w:rsid w:val="00867B22"/>
    <w:rsid w:val="00867CE4"/>
    <w:rsid w:val="00867D8E"/>
    <w:rsid w:val="00867F6B"/>
    <w:rsid w:val="00867FA3"/>
    <w:rsid w:val="00870063"/>
    <w:rsid w:val="008700CE"/>
    <w:rsid w:val="0087017E"/>
    <w:rsid w:val="008703A7"/>
    <w:rsid w:val="00870448"/>
    <w:rsid w:val="0087072D"/>
    <w:rsid w:val="008707BC"/>
    <w:rsid w:val="008707E7"/>
    <w:rsid w:val="00870966"/>
    <w:rsid w:val="00870B2F"/>
    <w:rsid w:val="00870B5E"/>
    <w:rsid w:val="00870B79"/>
    <w:rsid w:val="00870BFC"/>
    <w:rsid w:val="00870CB6"/>
    <w:rsid w:val="00870EF9"/>
    <w:rsid w:val="00870F13"/>
    <w:rsid w:val="00871043"/>
    <w:rsid w:val="008710A4"/>
    <w:rsid w:val="008710A9"/>
    <w:rsid w:val="008711C1"/>
    <w:rsid w:val="008712B9"/>
    <w:rsid w:val="008712C9"/>
    <w:rsid w:val="0087133B"/>
    <w:rsid w:val="008713B8"/>
    <w:rsid w:val="0087140A"/>
    <w:rsid w:val="008715D1"/>
    <w:rsid w:val="00871641"/>
    <w:rsid w:val="0087164C"/>
    <w:rsid w:val="00871787"/>
    <w:rsid w:val="008719BC"/>
    <w:rsid w:val="00871B1B"/>
    <w:rsid w:val="00871CE3"/>
    <w:rsid w:val="00871E5F"/>
    <w:rsid w:val="00872064"/>
    <w:rsid w:val="00872145"/>
    <w:rsid w:val="00872154"/>
    <w:rsid w:val="008721CB"/>
    <w:rsid w:val="008722E6"/>
    <w:rsid w:val="00872318"/>
    <w:rsid w:val="0087239A"/>
    <w:rsid w:val="00872852"/>
    <w:rsid w:val="008728A2"/>
    <w:rsid w:val="00872942"/>
    <w:rsid w:val="00872BD5"/>
    <w:rsid w:val="00872C3B"/>
    <w:rsid w:val="00872CD4"/>
    <w:rsid w:val="00872D41"/>
    <w:rsid w:val="00872D79"/>
    <w:rsid w:val="00872E60"/>
    <w:rsid w:val="00872FBF"/>
    <w:rsid w:val="00872FE4"/>
    <w:rsid w:val="00873015"/>
    <w:rsid w:val="008730A3"/>
    <w:rsid w:val="008732AB"/>
    <w:rsid w:val="008732F8"/>
    <w:rsid w:val="00873304"/>
    <w:rsid w:val="008733CE"/>
    <w:rsid w:val="00873510"/>
    <w:rsid w:val="00873597"/>
    <w:rsid w:val="0087359D"/>
    <w:rsid w:val="008735DD"/>
    <w:rsid w:val="00873631"/>
    <w:rsid w:val="008737D0"/>
    <w:rsid w:val="008737E8"/>
    <w:rsid w:val="00873817"/>
    <w:rsid w:val="00873823"/>
    <w:rsid w:val="00873A8A"/>
    <w:rsid w:val="00873B78"/>
    <w:rsid w:val="00873BBB"/>
    <w:rsid w:val="00873C8A"/>
    <w:rsid w:val="00873CEA"/>
    <w:rsid w:val="00873F3E"/>
    <w:rsid w:val="0087401A"/>
    <w:rsid w:val="008741FF"/>
    <w:rsid w:val="0087429B"/>
    <w:rsid w:val="008742E1"/>
    <w:rsid w:val="0087439E"/>
    <w:rsid w:val="0087448A"/>
    <w:rsid w:val="00874522"/>
    <w:rsid w:val="0087469C"/>
    <w:rsid w:val="008746B2"/>
    <w:rsid w:val="00874713"/>
    <w:rsid w:val="008747A5"/>
    <w:rsid w:val="00874805"/>
    <w:rsid w:val="008748BC"/>
    <w:rsid w:val="008748C5"/>
    <w:rsid w:val="0087497C"/>
    <w:rsid w:val="00874A0B"/>
    <w:rsid w:val="00874AAE"/>
    <w:rsid w:val="00874B44"/>
    <w:rsid w:val="00874B62"/>
    <w:rsid w:val="00874C92"/>
    <w:rsid w:val="00874D5E"/>
    <w:rsid w:val="00874EB8"/>
    <w:rsid w:val="00874F81"/>
    <w:rsid w:val="0087501F"/>
    <w:rsid w:val="00875020"/>
    <w:rsid w:val="0087503E"/>
    <w:rsid w:val="008750E4"/>
    <w:rsid w:val="00875151"/>
    <w:rsid w:val="008757DA"/>
    <w:rsid w:val="008757FE"/>
    <w:rsid w:val="008758C8"/>
    <w:rsid w:val="0087590A"/>
    <w:rsid w:val="0087590D"/>
    <w:rsid w:val="0087597A"/>
    <w:rsid w:val="00875A06"/>
    <w:rsid w:val="00875A7A"/>
    <w:rsid w:val="00875ACD"/>
    <w:rsid w:val="00875AFA"/>
    <w:rsid w:val="00875B6C"/>
    <w:rsid w:val="00875BC7"/>
    <w:rsid w:val="00875CA1"/>
    <w:rsid w:val="00875CCB"/>
    <w:rsid w:val="00875D0B"/>
    <w:rsid w:val="00875DE3"/>
    <w:rsid w:val="00875E1C"/>
    <w:rsid w:val="00875F34"/>
    <w:rsid w:val="00875FC5"/>
    <w:rsid w:val="008761E4"/>
    <w:rsid w:val="00876259"/>
    <w:rsid w:val="008763B1"/>
    <w:rsid w:val="008763EB"/>
    <w:rsid w:val="00876622"/>
    <w:rsid w:val="008767B6"/>
    <w:rsid w:val="0087685B"/>
    <w:rsid w:val="00876879"/>
    <w:rsid w:val="008768FA"/>
    <w:rsid w:val="008769C1"/>
    <w:rsid w:val="00876A28"/>
    <w:rsid w:val="00876AA4"/>
    <w:rsid w:val="00876AAF"/>
    <w:rsid w:val="00876B63"/>
    <w:rsid w:val="00876B81"/>
    <w:rsid w:val="00876DD9"/>
    <w:rsid w:val="00876E2C"/>
    <w:rsid w:val="00876E74"/>
    <w:rsid w:val="00876ECA"/>
    <w:rsid w:val="008770C6"/>
    <w:rsid w:val="00877396"/>
    <w:rsid w:val="008773C7"/>
    <w:rsid w:val="0087743E"/>
    <w:rsid w:val="008774A7"/>
    <w:rsid w:val="00877549"/>
    <w:rsid w:val="0087793C"/>
    <w:rsid w:val="008779BC"/>
    <w:rsid w:val="00877B38"/>
    <w:rsid w:val="00877B3A"/>
    <w:rsid w:val="00877C7C"/>
    <w:rsid w:val="00877C91"/>
    <w:rsid w:val="00877D6C"/>
    <w:rsid w:val="00877D78"/>
    <w:rsid w:val="00877E77"/>
    <w:rsid w:val="00877EA2"/>
    <w:rsid w:val="00877EE5"/>
    <w:rsid w:val="00877FA4"/>
    <w:rsid w:val="00880149"/>
    <w:rsid w:val="00880153"/>
    <w:rsid w:val="00880195"/>
    <w:rsid w:val="0088024C"/>
    <w:rsid w:val="0088028F"/>
    <w:rsid w:val="0088034B"/>
    <w:rsid w:val="008803C4"/>
    <w:rsid w:val="0088045C"/>
    <w:rsid w:val="008805C8"/>
    <w:rsid w:val="0088060B"/>
    <w:rsid w:val="0088060F"/>
    <w:rsid w:val="00880678"/>
    <w:rsid w:val="00880824"/>
    <w:rsid w:val="00880A5A"/>
    <w:rsid w:val="00880B61"/>
    <w:rsid w:val="00880B80"/>
    <w:rsid w:val="00880C0E"/>
    <w:rsid w:val="00880CC5"/>
    <w:rsid w:val="00880CE3"/>
    <w:rsid w:val="00880FC1"/>
    <w:rsid w:val="0088107B"/>
    <w:rsid w:val="00881190"/>
    <w:rsid w:val="008812A0"/>
    <w:rsid w:val="0088131E"/>
    <w:rsid w:val="0088139E"/>
    <w:rsid w:val="00881458"/>
    <w:rsid w:val="008814CB"/>
    <w:rsid w:val="008816D9"/>
    <w:rsid w:val="00881704"/>
    <w:rsid w:val="008818D9"/>
    <w:rsid w:val="008818EB"/>
    <w:rsid w:val="00881A5B"/>
    <w:rsid w:val="00881ACA"/>
    <w:rsid w:val="00881BF7"/>
    <w:rsid w:val="00881D9B"/>
    <w:rsid w:val="00881F8B"/>
    <w:rsid w:val="00882071"/>
    <w:rsid w:val="00882097"/>
    <w:rsid w:val="008820CD"/>
    <w:rsid w:val="00882200"/>
    <w:rsid w:val="0088231C"/>
    <w:rsid w:val="00882337"/>
    <w:rsid w:val="0088234A"/>
    <w:rsid w:val="008823F6"/>
    <w:rsid w:val="00882429"/>
    <w:rsid w:val="00882517"/>
    <w:rsid w:val="00882879"/>
    <w:rsid w:val="00882914"/>
    <w:rsid w:val="00882940"/>
    <w:rsid w:val="0088295D"/>
    <w:rsid w:val="00882995"/>
    <w:rsid w:val="00882A7D"/>
    <w:rsid w:val="00882A9E"/>
    <w:rsid w:val="00882AC3"/>
    <w:rsid w:val="00882AE8"/>
    <w:rsid w:val="00882B25"/>
    <w:rsid w:val="00882B42"/>
    <w:rsid w:val="00882F9C"/>
    <w:rsid w:val="00883044"/>
    <w:rsid w:val="00883109"/>
    <w:rsid w:val="008831B8"/>
    <w:rsid w:val="0088324B"/>
    <w:rsid w:val="0088330C"/>
    <w:rsid w:val="008833A3"/>
    <w:rsid w:val="008833E9"/>
    <w:rsid w:val="008833FC"/>
    <w:rsid w:val="0088369B"/>
    <w:rsid w:val="0088373F"/>
    <w:rsid w:val="0088388E"/>
    <w:rsid w:val="008838A8"/>
    <w:rsid w:val="008838BC"/>
    <w:rsid w:val="008839DA"/>
    <w:rsid w:val="00883AA1"/>
    <w:rsid w:val="00883B22"/>
    <w:rsid w:val="00883B89"/>
    <w:rsid w:val="00883C0D"/>
    <w:rsid w:val="00883DCA"/>
    <w:rsid w:val="00883DFF"/>
    <w:rsid w:val="00883E69"/>
    <w:rsid w:val="00883EC8"/>
    <w:rsid w:val="00884002"/>
    <w:rsid w:val="008840A6"/>
    <w:rsid w:val="008840D9"/>
    <w:rsid w:val="008841D9"/>
    <w:rsid w:val="00884270"/>
    <w:rsid w:val="0088431F"/>
    <w:rsid w:val="00884396"/>
    <w:rsid w:val="00884446"/>
    <w:rsid w:val="00884549"/>
    <w:rsid w:val="00884690"/>
    <w:rsid w:val="00884788"/>
    <w:rsid w:val="008847EB"/>
    <w:rsid w:val="008847FC"/>
    <w:rsid w:val="00884965"/>
    <w:rsid w:val="008849F7"/>
    <w:rsid w:val="00884A72"/>
    <w:rsid w:val="00884BBE"/>
    <w:rsid w:val="00884E88"/>
    <w:rsid w:val="00884EF5"/>
    <w:rsid w:val="00885000"/>
    <w:rsid w:val="0088507D"/>
    <w:rsid w:val="008850D7"/>
    <w:rsid w:val="00885179"/>
    <w:rsid w:val="0088534D"/>
    <w:rsid w:val="008853E3"/>
    <w:rsid w:val="0088543A"/>
    <w:rsid w:val="00885446"/>
    <w:rsid w:val="008854D6"/>
    <w:rsid w:val="008855C4"/>
    <w:rsid w:val="008857B7"/>
    <w:rsid w:val="0088583A"/>
    <w:rsid w:val="00885956"/>
    <w:rsid w:val="00885974"/>
    <w:rsid w:val="008859AF"/>
    <w:rsid w:val="00885A09"/>
    <w:rsid w:val="00885A4F"/>
    <w:rsid w:val="00885A7E"/>
    <w:rsid w:val="00885ABD"/>
    <w:rsid w:val="00885BDB"/>
    <w:rsid w:val="00885D2D"/>
    <w:rsid w:val="00885D2F"/>
    <w:rsid w:val="00885F8D"/>
    <w:rsid w:val="00885FD1"/>
    <w:rsid w:val="0088612E"/>
    <w:rsid w:val="0088626F"/>
    <w:rsid w:val="008862E4"/>
    <w:rsid w:val="00886335"/>
    <w:rsid w:val="008865C5"/>
    <w:rsid w:val="008867CB"/>
    <w:rsid w:val="008867F5"/>
    <w:rsid w:val="008867F9"/>
    <w:rsid w:val="00886C01"/>
    <w:rsid w:val="00886C11"/>
    <w:rsid w:val="00886DA0"/>
    <w:rsid w:val="00886DA5"/>
    <w:rsid w:val="00886EB2"/>
    <w:rsid w:val="00886ED3"/>
    <w:rsid w:val="00887392"/>
    <w:rsid w:val="0088744D"/>
    <w:rsid w:val="00887457"/>
    <w:rsid w:val="0088756D"/>
    <w:rsid w:val="00887579"/>
    <w:rsid w:val="0088760C"/>
    <w:rsid w:val="00887629"/>
    <w:rsid w:val="0088767B"/>
    <w:rsid w:val="008876B1"/>
    <w:rsid w:val="00887725"/>
    <w:rsid w:val="0088780A"/>
    <w:rsid w:val="00887980"/>
    <w:rsid w:val="00887AF0"/>
    <w:rsid w:val="00887DA0"/>
    <w:rsid w:val="00887EB5"/>
    <w:rsid w:val="00887FC3"/>
    <w:rsid w:val="0089006B"/>
    <w:rsid w:val="00890080"/>
    <w:rsid w:val="0089016A"/>
    <w:rsid w:val="00890183"/>
    <w:rsid w:val="0089022A"/>
    <w:rsid w:val="008902C9"/>
    <w:rsid w:val="0089036B"/>
    <w:rsid w:val="00890376"/>
    <w:rsid w:val="0089039A"/>
    <w:rsid w:val="008903D3"/>
    <w:rsid w:val="00890451"/>
    <w:rsid w:val="00890459"/>
    <w:rsid w:val="0089048E"/>
    <w:rsid w:val="008907CC"/>
    <w:rsid w:val="008908E9"/>
    <w:rsid w:val="008908F7"/>
    <w:rsid w:val="008909F4"/>
    <w:rsid w:val="00890A7E"/>
    <w:rsid w:val="00890AA3"/>
    <w:rsid w:val="00890C02"/>
    <w:rsid w:val="00890C2A"/>
    <w:rsid w:val="00890CA3"/>
    <w:rsid w:val="00890D8A"/>
    <w:rsid w:val="00890D90"/>
    <w:rsid w:val="00890E97"/>
    <w:rsid w:val="00890EDC"/>
    <w:rsid w:val="00890FB1"/>
    <w:rsid w:val="0089103E"/>
    <w:rsid w:val="00891072"/>
    <w:rsid w:val="00891099"/>
    <w:rsid w:val="008910A0"/>
    <w:rsid w:val="008910A5"/>
    <w:rsid w:val="008910C9"/>
    <w:rsid w:val="008910F0"/>
    <w:rsid w:val="008911EC"/>
    <w:rsid w:val="0089122E"/>
    <w:rsid w:val="008912F6"/>
    <w:rsid w:val="00891303"/>
    <w:rsid w:val="0089130E"/>
    <w:rsid w:val="008913FD"/>
    <w:rsid w:val="0089141E"/>
    <w:rsid w:val="0089146D"/>
    <w:rsid w:val="008915A6"/>
    <w:rsid w:val="00891647"/>
    <w:rsid w:val="008916B0"/>
    <w:rsid w:val="008916C9"/>
    <w:rsid w:val="00891841"/>
    <w:rsid w:val="00891A17"/>
    <w:rsid w:val="00891AA3"/>
    <w:rsid w:val="00891AAA"/>
    <w:rsid w:val="00891B50"/>
    <w:rsid w:val="00891B9B"/>
    <w:rsid w:val="00891C26"/>
    <w:rsid w:val="00891C39"/>
    <w:rsid w:val="00891C85"/>
    <w:rsid w:val="00891EF6"/>
    <w:rsid w:val="00892241"/>
    <w:rsid w:val="008923FD"/>
    <w:rsid w:val="00892463"/>
    <w:rsid w:val="008924A3"/>
    <w:rsid w:val="00892654"/>
    <w:rsid w:val="0089270B"/>
    <w:rsid w:val="00892825"/>
    <w:rsid w:val="0089284D"/>
    <w:rsid w:val="0089287A"/>
    <w:rsid w:val="00892A40"/>
    <w:rsid w:val="00892B1D"/>
    <w:rsid w:val="00892BA4"/>
    <w:rsid w:val="00892BB5"/>
    <w:rsid w:val="00892DBC"/>
    <w:rsid w:val="00892DD1"/>
    <w:rsid w:val="00892E19"/>
    <w:rsid w:val="00892EA7"/>
    <w:rsid w:val="00892EB6"/>
    <w:rsid w:val="00892F34"/>
    <w:rsid w:val="00893021"/>
    <w:rsid w:val="008931B7"/>
    <w:rsid w:val="0089326A"/>
    <w:rsid w:val="008935AB"/>
    <w:rsid w:val="0089360F"/>
    <w:rsid w:val="0089361A"/>
    <w:rsid w:val="008936C7"/>
    <w:rsid w:val="0089372B"/>
    <w:rsid w:val="00893786"/>
    <w:rsid w:val="008937AD"/>
    <w:rsid w:val="008937B1"/>
    <w:rsid w:val="00893905"/>
    <w:rsid w:val="0089391B"/>
    <w:rsid w:val="00893A07"/>
    <w:rsid w:val="00893A18"/>
    <w:rsid w:val="00893AC6"/>
    <w:rsid w:val="00893D23"/>
    <w:rsid w:val="00893D5F"/>
    <w:rsid w:val="00893E37"/>
    <w:rsid w:val="00893EDA"/>
    <w:rsid w:val="00893FF9"/>
    <w:rsid w:val="0089405F"/>
    <w:rsid w:val="00894082"/>
    <w:rsid w:val="008942A7"/>
    <w:rsid w:val="008942EF"/>
    <w:rsid w:val="00894381"/>
    <w:rsid w:val="00894424"/>
    <w:rsid w:val="00894472"/>
    <w:rsid w:val="008944AB"/>
    <w:rsid w:val="0089455B"/>
    <w:rsid w:val="00894677"/>
    <w:rsid w:val="0089472D"/>
    <w:rsid w:val="008948F3"/>
    <w:rsid w:val="0089492F"/>
    <w:rsid w:val="00894A13"/>
    <w:rsid w:val="00894A9B"/>
    <w:rsid w:val="00894C8D"/>
    <w:rsid w:val="0089504D"/>
    <w:rsid w:val="008950A8"/>
    <w:rsid w:val="008955A4"/>
    <w:rsid w:val="00895662"/>
    <w:rsid w:val="0089590B"/>
    <w:rsid w:val="0089590C"/>
    <w:rsid w:val="0089595F"/>
    <w:rsid w:val="008959D2"/>
    <w:rsid w:val="008959DB"/>
    <w:rsid w:val="008959F7"/>
    <w:rsid w:val="00895BA1"/>
    <w:rsid w:val="00895C92"/>
    <w:rsid w:val="00895D52"/>
    <w:rsid w:val="00895DB9"/>
    <w:rsid w:val="00895E0A"/>
    <w:rsid w:val="00896037"/>
    <w:rsid w:val="00896062"/>
    <w:rsid w:val="00896089"/>
    <w:rsid w:val="008960E4"/>
    <w:rsid w:val="0089613A"/>
    <w:rsid w:val="00896155"/>
    <w:rsid w:val="008961BD"/>
    <w:rsid w:val="00896217"/>
    <w:rsid w:val="00896283"/>
    <w:rsid w:val="0089629D"/>
    <w:rsid w:val="00896312"/>
    <w:rsid w:val="00896359"/>
    <w:rsid w:val="008963A2"/>
    <w:rsid w:val="008965BC"/>
    <w:rsid w:val="0089661E"/>
    <w:rsid w:val="008968BB"/>
    <w:rsid w:val="008968CB"/>
    <w:rsid w:val="008968DE"/>
    <w:rsid w:val="00896902"/>
    <w:rsid w:val="00896A3E"/>
    <w:rsid w:val="00896A79"/>
    <w:rsid w:val="00896C2F"/>
    <w:rsid w:val="00896C51"/>
    <w:rsid w:val="00896E2B"/>
    <w:rsid w:val="00896F6D"/>
    <w:rsid w:val="00897096"/>
    <w:rsid w:val="0089723E"/>
    <w:rsid w:val="0089734C"/>
    <w:rsid w:val="0089743C"/>
    <w:rsid w:val="00897616"/>
    <w:rsid w:val="0089761F"/>
    <w:rsid w:val="00897651"/>
    <w:rsid w:val="008976FE"/>
    <w:rsid w:val="00897726"/>
    <w:rsid w:val="0089773E"/>
    <w:rsid w:val="00897766"/>
    <w:rsid w:val="00897979"/>
    <w:rsid w:val="00897A91"/>
    <w:rsid w:val="00897A9E"/>
    <w:rsid w:val="00897B8D"/>
    <w:rsid w:val="00897CCE"/>
    <w:rsid w:val="00897CF9"/>
    <w:rsid w:val="00897D41"/>
    <w:rsid w:val="00897D47"/>
    <w:rsid w:val="00897ED0"/>
    <w:rsid w:val="00897FDF"/>
    <w:rsid w:val="008A00DE"/>
    <w:rsid w:val="008A03CA"/>
    <w:rsid w:val="008A04C0"/>
    <w:rsid w:val="008A04C8"/>
    <w:rsid w:val="008A04F4"/>
    <w:rsid w:val="008A0511"/>
    <w:rsid w:val="008A05D0"/>
    <w:rsid w:val="008A06CE"/>
    <w:rsid w:val="008A06EA"/>
    <w:rsid w:val="008A088B"/>
    <w:rsid w:val="008A08EB"/>
    <w:rsid w:val="008A0920"/>
    <w:rsid w:val="008A09F9"/>
    <w:rsid w:val="008A0AFB"/>
    <w:rsid w:val="008A0B4D"/>
    <w:rsid w:val="008A0BEA"/>
    <w:rsid w:val="008A0CF7"/>
    <w:rsid w:val="008A0EA1"/>
    <w:rsid w:val="008A1135"/>
    <w:rsid w:val="008A1162"/>
    <w:rsid w:val="008A1184"/>
    <w:rsid w:val="008A12C6"/>
    <w:rsid w:val="008A14A1"/>
    <w:rsid w:val="008A156E"/>
    <w:rsid w:val="008A15EE"/>
    <w:rsid w:val="008A1672"/>
    <w:rsid w:val="008A1722"/>
    <w:rsid w:val="008A174D"/>
    <w:rsid w:val="008A17AD"/>
    <w:rsid w:val="008A17E4"/>
    <w:rsid w:val="008A1836"/>
    <w:rsid w:val="008A18D6"/>
    <w:rsid w:val="008A1921"/>
    <w:rsid w:val="008A19BE"/>
    <w:rsid w:val="008A19E0"/>
    <w:rsid w:val="008A1B0D"/>
    <w:rsid w:val="008A1B6A"/>
    <w:rsid w:val="008A1C1B"/>
    <w:rsid w:val="008A1C61"/>
    <w:rsid w:val="008A1D76"/>
    <w:rsid w:val="008A1D7E"/>
    <w:rsid w:val="008A1DA4"/>
    <w:rsid w:val="008A1E7C"/>
    <w:rsid w:val="008A1EA6"/>
    <w:rsid w:val="008A1EE4"/>
    <w:rsid w:val="008A20A2"/>
    <w:rsid w:val="008A241D"/>
    <w:rsid w:val="008A2551"/>
    <w:rsid w:val="008A2700"/>
    <w:rsid w:val="008A272D"/>
    <w:rsid w:val="008A277E"/>
    <w:rsid w:val="008A27E6"/>
    <w:rsid w:val="008A288B"/>
    <w:rsid w:val="008A2B58"/>
    <w:rsid w:val="008A2BBF"/>
    <w:rsid w:val="008A2C62"/>
    <w:rsid w:val="008A2E78"/>
    <w:rsid w:val="008A2EB9"/>
    <w:rsid w:val="008A2ECD"/>
    <w:rsid w:val="008A2F0D"/>
    <w:rsid w:val="008A2F41"/>
    <w:rsid w:val="008A2FE7"/>
    <w:rsid w:val="008A306B"/>
    <w:rsid w:val="008A32C5"/>
    <w:rsid w:val="008A32C9"/>
    <w:rsid w:val="008A33A9"/>
    <w:rsid w:val="008A3455"/>
    <w:rsid w:val="008A3497"/>
    <w:rsid w:val="008A34B2"/>
    <w:rsid w:val="008A35B7"/>
    <w:rsid w:val="008A371F"/>
    <w:rsid w:val="008A38F5"/>
    <w:rsid w:val="008A39F2"/>
    <w:rsid w:val="008A3A2B"/>
    <w:rsid w:val="008A3B73"/>
    <w:rsid w:val="008A3B94"/>
    <w:rsid w:val="008A3BFE"/>
    <w:rsid w:val="008A3C9D"/>
    <w:rsid w:val="008A3CDE"/>
    <w:rsid w:val="008A3D49"/>
    <w:rsid w:val="008A3DCD"/>
    <w:rsid w:val="008A3DFB"/>
    <w:rsid w:val="008A3E58"/>
    <w:rsid w:val="008A3EB0"/>
    <w:rsid w:val="008A3EF3"/>
    <w:rsid w:val="008A3F2B"/>
    <w:rsid w:val="008A408E"/>
    <w:rsid w:val="008A40DD"/>
    <w:rsid w:val="008A40F4"/>
    <w:rsid w:val="008A413A"/>
    <w:rsid w:val="008A4156"/>
    <w:rsid w:val="008A4190"/>
    <w:rsid w:val="008A42E7"/>
    <w:rsid w:val="008A4403"/>
    <w:rsid w:val="008A44C8"/>
    <w:rsid w:val="008A44D5"/>
    <w:rsid w:val="008A46A1"/>
    <w:rsid w:val="008A46DC"/>
    <w:rsid w:val="008A472E"/>
    <w:rsid w:val="008A47B3"/>
    <w:rsid w:val="008A47B5"/>
    <w:rsid w:val="008A47DF"/>
    <w:rsid w:val="008A4982"/>
    <w:rsid w:val="008A4995"/>
    <w:rsid w:val="008A49AF"/>
    <w:rsid w:val="008A4A7F"/>
    <w:rsid w:val="008A4C8B"/>
    <w:rsid w:val="008A4D66"/>
    <w:rsid w:val="008A5026"/>
    <w:rsid w:val="008A503C"/>
    <w:rsid w:val="008A5055"/>
    <w:rsid w:val="008A5071"/>
    <w:rsid w:val="008A50F3"/>
    <w:rsid w:val="008A50F9"/>
    <w:rsid w:val="008A511A"/>
    <w:rsid w:val="008A5186"/>
    <w:rsid w:val="008A520A"/>
    <w:rsid w:val="008A52CB"/>
    <w:rsid w:val="008A530E"/>
    <w:rsid w:val="008A540E"/>
    <w:rsid w:val="008A54C2"/>
    <w:rsid w:val="008A54CC"/>
    <w:rsid w:val="008A54D8"/>
    <w:rsid w:val="008A5571"/>
    <w:rsid w:val="008A56E9"/>
    <w:rsid w:val="008A57BF"/>
    <w:rsid w:val="008A57C8"/>
    <w:rsid w:val="008A5813"/>
    <w:rsid w:val="008A58CA"/>
    <w:rsid w:val="008A593A"/>
    <w:rsid w:val="008A5AE6"/>
    <w:rsid w:val="008A5BF6"/>
    <w:rsid w:val="008A5CD7"/>
    <w:rsid w:val="008A5CDD"/>
    <w:rsid w:val="008A5EA8"/>
    <w:rsid w:val="008A6055"/>
    <w:rsid w:val="008A6087"/>
    <w:rsid w:val="008A60FB"/>
    <w:rsid w:val="008A61A0"/>
    <w:rsid w:val="008A6438"/>
    <w:rsid w:val="008A64F2"/>
    <w:rsid w:val="008A6551"/>
    <w:rsid w:val="008A6731"/>
    <w:rsid w:val="008A6800"/>
    <w:rsid w:val="008A6829"/>
    <w:rsid w:val="008A685A"/>
    <w:rsid w:val="008A694B"/>
    <w:rsid w:val="008A6A14"/>
    <w:rsid w:val="008A6A8B"/>
    <w:rsid w:val="008A6C22"/>
    <w:rsid w:val="008A6C65"/>
    <w:rsid w:val="008A6D74"/>
    <w:rsid w:val="008A6FD9"/>
    <w:rsid w:val="008A702D"/>
    <w:rsid w:val="008A7096"/>
    <w:rsid w:val="008A7261"/>
    <w:rsid w:val="008A7284"/>
    <w:rsid w:val="008A736C"/>
    <w:rsid w:val="008A73C0"/>
    <w:rsid w:val="008A7531"/>
    <w:rsid w:val="008A76E2"/>
    <w:rsid w:val="008A76EB"/>
    <w:rsid w:val="008A7715"/>
    <w:rsid w:val="008A775B"/>
    <w:rsid w:val="008A7799"/>
    <w:rsid w:val="008A7812"/>
    <w:rsid w:val="008A7813"/>
    <w:rsid w:val="008A7827"/>
    <w:rsid w:val="008A787E"/>
    <w:rsid w:val="008A7885"/>
    <w:rsid w:val="008A78AC"/>
    <w:rsid w:val="008A79D2"/>
    <w:rsid w:val="008A7A0B"/>
    <w:rsid w:val="008A7CA0"/>
    <w:rsid w:val="008A7CC4"/>
    <w:rsid w:val="008A7D50"/>
    <w:rsid w:val="008A7DE1"/>
    <w:rsid w:val="008A7EC8"/>
    <w:rsid w:val="008A7F01"/>
    <w:rsid w:val="008B0091"/>
    <w:rsid w:val="008B00A0"/>
    <w:rsid w:val="008B010A"/>
    <w:rsid w:val="008B01F2"/>
    <w:rsid w:val="008B0332"/>
    <w:rsid w:val="008B0359"/>
    <w:rsid w:val="008B03A4"/>
    <w:rsid w:val="008B03CF"/>
    <w:rsid w:val="008B0407"/>
    <w:rsid w:val="008B0462"/>
    <w:rsid w:val="008B046C"/>
    <w:rsid w:val="008B0479"/>
    <w:rsid w:val="008B05EA"/>
    <w:rsid w:val="008B064C"/>
    <w:rsid w:val="008B0708"/>
    <w:rsid w:val="008B088E"/>
    <w:rsid w:val="008B0898"/>
    <w:rsid w:val="008B089F"/>
    <w:rsid w:val="008B0AAC"/>
    <w:rsid w:val="008B0AC8"/>
    <w:rsid w:val="008B0ACD"/>
    <w:rsid w:val="008B0AF7"/>
    <w:rsid w:val="008B0B6E"/>
    <w:rsid w:val="008B0B97"/>
    <w:rsid w:val="008B0BD3"/>
    <w:rsid w:val="008B0BE0"/>
    <w:rsid w:val="008B0C74"/>
    <w:rsid w:val="008B0D40"/>
    <w:rsid w:val="008B0FA7"/>
    <w:rsid w:val="008B0FB3"/>
    <w:rsid w:val="008B1160"/>
    <w:rsid w:val="008B1219"/>
    <w:rsid w:val="008B15EB"/>
    <w:rsid w:val="008B1674"/>
    <w:rsid w:val="008B16FC"/>
    <w:rsid w:val="008B1770"/>
    <w:rsid w:val="008B1939"/>
    <w:rsid w:val="008B1CC2"/>
    <w:rsid w:val="008B1E5F"/>
    <w:rsid w:val="008B1E7A"/>
    <w:rsid w:val="008B1F04"/>
    <w:rsid w:val="008B1FA6"/>
    <w:rsid w:val="008B1FB7"/>
    <w:rsid w:val="008B20E3"/>
    <w:rsid w:val="008B20F7"/>
    <w:rsid w:val="008B2131"/>
    <w:rsid w:val="008B21ED"/>
    <w:rsid w:val="008B22C3"/>
    <w:rsid w:val="008B22F2"/>
    <w:rsid w:val="008B234C"/>
    <w:rsid w:val="008B241C"/>
    <w:rsid w:val="008B24B7"/>
    <w:rsid w:val="008B2567"/>
    <w:rsid w:val="008B2591"/>
    <w:rsid w:val="008B25B1"/>
    <w:rsid w:val="008B25CB"/>
    <w:rsid w:val="008B25EC"/>
    <w:rsid w:val="008B2605"/>
    <w:rsid w:val="008B2640"/>
    <w:rsid w:val="008B26EF"/>
    <w:rsid w:val="008B270F"/>
    <w:rsid w:val="008B2713"/>
    <w:rsid w:val="008B271F"/>
    <w:rsid w:val="008B2761"/>
    <w:rsid w:val="008B2A0B"/>
    <w:rsid w:val="008B2B78"/>
    <w:rsid w:val="008B2B93"/>
    <w:rsid w:val="008B2BF5"/>
    <w:rsid w:val="008B2C77"/>
    <w:rsid w:val="008B2D8C"/>
    <w:rsid w:val="008B2DC2"/>
    <w:rsid w:val="008B2E1A"/>
    <w:rsid w:val="008B2EFF"/>
    <w:rsid w:val="008B3011"/>
    <w:rsid w:val="008B3074"/>
    <w:rsid w:val="008B3114"/>
    <w:rsid w:val="008B31CC"/>
    <w:rsid w:val="008B3213"/>
    <w:rsid w:val="008B325B"/>
    <w:rsid w:val="008B32CA"/>
    <w:rsid w:val="008B3310"/>
    <w:rsid w:val="008B336D"/>
    <w:rsid w:val="008B338D"/>
    <w:rsid w:val="008B345C"/>
    <w:rsid w:val="008B358D"/>
    <w:rsid w:val="008B3595"/>
    <w:rsid w:val="008B36C7"/>
    <w:rsid w:val="008B3848"/>
    <w:rsid w:val="008B387C"/>
    <w:rsid w:val="008B3883"/>
    <w:rsid w:val="008B3984"/>
    <w:rsid w:val="008B399E"/>
    <w:rsid w:val="008B3A2F"/>
    <w:rsid w:val="008B3A33"/>
    <w:rsid w:val="008B3A76"/>
    <w:rsid w:val="008B3B81"/>
    <w:rsid w:val="008B3CD4"/>
    <w:rsid w:val="008B3D6C"/>
    <w:rsid w:val="008B3E4D"/>
    <w:rsid w:val="008B3FBD"/>
    <w:rsid w:val="008B4072"/>
    <w:rsid w:val="008B4073"/>
    <w:rsid w:val="008B4152"/>
    <w:rsid w:val="008B427D"/>
    <w:rsid w:val="008B4290"/>
    <w:rsid w:val="008B4433"/>
    <w:rsid w:val="008B4473"/>
    <w:rsid w:val="008B44B7"/>
    <w:rsid w:val="008B45DA"/>
    <w:rsid w:val="008B46CD"/>
    <w:rsid w:val="008B4751"/>
    <w:rsid w:val="008B4771"/>
    <w:rsid w:val="008B4A2C"/>
    <w:rsid w:val="008B4A9E"/>
    <w:rsid w:val="008B4AB6"/>
    <w:rsid w:val="008B4AF2"/>
    <w:rsid w:val="008B4B50"/>
    <w:rsid w:val="008B4CD3"/>
    <w:rsid w:val="008B4D4D"/>
    <w:rsid w:val="008B4D54"/>
    <w:rsid w:val="008B4DA3"/>
    <w:rsid w:val="008B4DD8"/>
    <w:rsid w:val="008B4DF0"/>
    <w:rsid w:val="008B4E3B"/>
    <w:rsid w:val="008B4E9C"/>
    <w:rsid w:val="008B4EFB"/>
    <w:rsid w:val="008B4F57"/>
    <w:rsid w:val="008B4F59"/>
    <w:rsid w:val="008B50C4"/>
    <w:rsid w:val="008B50FB"/>
    <w:rsid w:val="008B51AB"/>
    <w:rsid w:val="008B51CB"/>
    <w:rsid w:val="008B532E"/>
    <w:rsid w:val="008B5545"/>
    <w:rsid w:val="008B56C6"/>
    <w:rsid w:val="008B57A0"/>
    <w:rsid w:val="008B582B"/>
    <w:rsid w:val="008B5A54"/>
    <w:rsid w:val="008B5AFC"/>
    <w:rsid w:val="008B5C6A"/>
    <w:rsid w:val="008B5DE0"/>
    <w:rsid w:val="008B5E84"/>
    <w:rsid w:val="008B5EE6"/>
    <w:rsid w:val="008B6068"/>
    <w:rsid w:val="008B60D0"/>
    <w:rsid w:val="008B6103"/>
    <w:rsid w:val="008B6147"/>
    <w:rsid w:val="008B61AF"/>
    <w:rsid w:val="008B61BC"/>
    <w:rsid w:val="008B6227"/>
    <w:rsid w:val="008B63E4"/>
    <w:rsid w:val="008B643C"/>
    <w:rsid w:val="008B651B"/>
    <w:rsid w:val="008B6528"/>
    <w:rsid w:val="008B6688"/>
    <w:rsid w:val="008B6A03"/>
    <w:rsid w:val="008B6A81"/>
    <w:rsid w:val="008B6A96"/>
    <w:rsid w:val="008B6AE4"/>
    <w:rsid w:val="008B6B40"/>
    <w:rsid w:val="008B6CDC"/>
    <w:rsid w:val="008B6E75"/>
    <w:rsid w:val="008B6EB5"/>
    <w:rsid w:val="008B6F76"/>
    <w:rsid w:val="008B70E5"/>
    <w:rsid w:val="008B7107"/>
    <w:rsid w:val="008B72BE"/>
    <w:rsid w:val="008B732C"/>
    <w:rsid w:val="008B738D"/>
    <w:rsid w:val="008B73ED"/>
    <w:rsid w:val="008B748F"/>
    <w:rsid w:val="008B753D"/>
    <w:rsid w:val="008B76DA"/>
    <w:rsid w:val="008B7829"/>
    <w:rsid w:val="008B783B"/>
    <w:rsid w:val="008B79AE"/>
    <w:rsid w:val="008B7A0E"/>
    <w:rsid w:val="008B7A49"/>
    <w:rsid w:val="008B7B6D"/>
    <w:rsid w:val="008B7C0F"/>
    <w:rsid w:val="008B7CC6"/>
    <w:rsid w:val="008B7CF3"/>
    <w:rsid w:val="008B7D09"/>
    <w:rsid w:val="008B7EC2"/>
    <w:rsid w:val="008B7F88"/>
    <w:rsid w:val="008B7FEC"/>
    <w:rsid w:val="008C010B"/>
    <w:rsid w:val="008C021A"/>
    <w:rsid w:val="008C0289"/>
    <w:rsid w:val="008C028C"/>
    <w:rsid w:val="008C0419"/>
    <w:rsid w:val="008C0603"/>
    <w:rsid w:val="008C0702"/>
    <w:rsid w:val="008C089F"/>
    <w:rsid w:val="008C0A41"/>
    <w:rsid w:val="008C0AD6"/>
    <w:rsid w:val="008C0B1D"/>
    <w:rsid w:val="008C0C47"/>
    <w:rsid w:val="008C0D19"/>
    <w:rsid w:val="008C0D52"/>
    <w:rsid w:val="008C0DD6"/>
    <w:rsid w:val="008C0E8B"/>
    <w:rsid w:val="008C0EBF"/>
    <w:rsid w:val="008C0F09"/>
    <w:rsid w:val="008C0FED"/>
    <w:rsid w:val="008C1150"/>
    <w:rsid w:val="008C124E"/>
    <w:rsid w:val="008C148D"/>
    <w:rsid w:val="008C14C6"/>
    <w:rsid w:val="008C14D6"/>
    <w:rsid w:val="008C14FB"/>
    <w:rsid w:val="008C15B3"/>
    <w:rsid w:val="008C1653"/>
    <w:rsid w:val="008C17F1"/>
    <w:rsid w:val="008C18C9"/>
    <w:rsid w:val="008C1A4B"/>
    <w:rsid w:val="008C1A9E"/>
    <w:rsid w:val="008C1C06"/>
    <w:rsid w:val="008C1C9F"/>
    <w:rsid w:val="008C1CAF"/>
    <w:rsid w:val="008C1CF1"/>
    <w:rsid w:val="008C1E94"/>
    <w:rsid w:val="008C1F37"/>
    <w:rsid w:val="008C2083"/>
    <w:rsid w:val="008C2098"/>
    <w:rsid w:val="008C220F"/>
    <w:rsid w:val="008C2218"/>
    <w:rsid w:val="008C2352"/>
    <w:rsid w:val="008C2451"/>
    <w:rsid w:val="008C250D"/>
    <w:rsid w:val="008C25E8"/>
    <w:rsid w:val="008C26C6"/>
    <w:rsid w:val="008C2726"/>
    <w:rsid w:val="008C283E"/>
    <w:rsid w:val="008C2B3D"/>
    <w:rsid w:val="008C2B7D"/>
    <w:rsid w:val="008C2C2A"/>
    <w:rsid w:val="008C2CA0"/>
    <w:rsid w:val="008C2D2B"/>
    <w:rsid w:val="008C2E53"/>
    <w:rsid w:val="008C2E80"/>
    <w:rsid w:val="008C2ED9"/>
    <w:rsid w:val="008C2FBA"/>
    <w:rsid w:val="008C30E9"/>
    <w:rsid w:val="008C34EE"/>
    <w:rsid w:val="008C351A"/>
    <w:rsid w:val="008C35C7"/>
    <w:rsid w:val="008C35FC"/>
    <w:rsid w:val="008C368B"/>
    <w:rsid w:val="008C36DF"/>
    <w:rsid w:val="008C371A"/>
    <w:rsid w:val="008C3772"/>
    <w:rsid w:val="008C37C6"/>
    <w:rsid w:val="008C38C8"/>
    <w:rsid w:val="008C3BB6"/>
    <w:rsid w:val="008C3D6C"/>
    <w:rsid w:val="008C3DA0"/>
    <w:rsid w:val="008C3EBC"/>
    <w:rsid w:val="008C3EFD"/>
    <w:rsid w:val="008C41C6"/>
    <w:rsid w:val="008C41F2"/>
    <w:rsid w:val="008C423E"/>
    <w:rsid w:val="008C4355"/>
    <w:rsid w:val="008C4388"/>
    <w:rsid w:val="008C452F"/>
    <w:rsid w:val="008C4534"/>
    <w:rsid w:val="008C4644"/>
    <w:rsid w:val="008C4648"/>
    <w:rsid w:val="008C46A8"/>
    <w:rsid w:val="008C46EC"/>
    <w:rsid w:val="008C46F0"/>
    <w:rsid w:val="008C4813"/>
    <w:rsid w:val="008C494C"/>
    <w:rsid w:val="008C4972"/>
    <w:rsid w:val="008C49B5"/>
    <w:rsid w:val="008C4B99"/>
    <w:rsid w:val="008C4BDC"/>
    <w:rsid w:val="008C4C2A"/>
    <w:rsid w:val="008C4C81"/>
    <w:rsid w:val="008C4DFE"/>
    <w:rsid w:val="008C4F7C"/>
    <w:rsid w:val="008C4FA1"/>
    <w:rsid w:val="008C4FED"/>
    <w:rsid w:val="008C507E"/>
    <w:rsid w:val="008C50BB"/>
    <w:rsid w:val="008C5183"/>
    <w:rsid w:val="008C52C5"/>
    <w:rsid w:val="008C5329"/>
    <w:rsid w:val="008C5643"/>
    <w:rsid w:val="008C56A2"/>
    <w:rsid w:val="008C5739"/>
    <w:rsid w:val="008C57F3"/>
    <w:rsid w:val="008C58C9"/>
    <w:rsid w:val="008C5951"/>
    <w:rsid w:val="008C599C"/>
    <w:rsid w:val="008C59C8"/>
    <w:rsid w:val="008C5A3C"/>
    <w:rsid w:val="008C5C47"/>
    <w:rsid w:val="008C601D"/>
    <w:rsid w:val="008C60BE"/>
    <w:rsid w:val="008C618F"/>
    <w:rsid w:val="008C6206"/>
    <w:rsid w:val="008C6326"/>
    <w:rsid w:val="008C6334"/>
    <w:rsid w:val="008C6393"/>
    <w:rsid w:val="008C63EA"/>
    <w:rsid w:val="008C6698"/>
    <w:rsid w:val="008C675E"/>
    <w:rsid w:val="008C681C"/>
    <w:rsid w:val="008C6935"/>
    <w:rsid w:val="008C695E"/>
    <w:rsid w:val="008C6A62"/>
    <w:rsid w:val="008C6ABC"/>
    <w:rsid w:val="008C6AD1"/>
    <w:rsid w:val="008C6BD3"/>
    <w:rsid w:val="008C6C6A"/>
    <w:rsid w:val="008C6EE5"/>
    <w:rsid w:val="008C704D"/>
    <w:rsid w:val="008C70CD"/>
    <w:rsid w:val="008C70F2"/>
    <w:rsid w:val="008C7135"/>
    <w:rsid w:val="008C72D7"/>
    <w:rsid w:val="008C72ED"/>
    <w:rsid w:val="008C7335"/>
    <w:rsid w:val="008C7346"/>
    <w:rsid w:val="008C7418"/>
    <w:rsid w:val="008C7421"/>
    <w:rsid w:val="008C74F6"/>
    <w:rsid w:val="008C750A"/>
    <w:rsid w:val="008C759C"/>
    <w:rsid w:val="008C7612"/>
    <w:rsid w:val="008C76D3"/>
    <w:rsid w:val="008C79E5"/>
    <w:rsid w:val="008C79E6"/>
    <w:rsid w:val="008C7B99"/>
    <w:rsid w:val="008C7C78"/>
    <w:rsid w:val="008C7CB5"/>
    <w:rsid w:val="008C7D8B"/>
    <w:rsid w:val="008C7E0D"/>
    <w:rsid w:val="008C7E80"/>
    <w:rsid w:val="008C7EAD"/>
    <w:rsid w:val="008C7EF1"/>
    <w:rsid w:val="008D0013"/>
    <w:rsid w:val="008D0171"/>
    <w:rsid w:val="008D0177"/>
    <w:rsid w:val="008D04B5"/>
    <w:rsid w:val="008D04E3"/>
    <w:rsid w:val="008D05AB"/>
    <w:rsid w:val="008D07E0"/>
    <w:rsid w:val="008D0880"/>
    <w:rsid w:val="008D08DB"/>
    <w:rsid w:val="008D09DB"/>
    <w:rsid w:val="008D0A86"/>
    <w:rsid w:val="008D0AA0"/>
    <w:rsid w:val="008D0BE7"/>
    <w:rsid w:val="008D0CBC"/>
    <w:rsid w:val="008D0D7E"/>
    <w:rsid w:val="008D1306"/>
    <w:rsid w:val="008D136A"/>
    <w:rsid w:val="008D1412"/>
    <w:rsid w:val="008D1425"/>
    <w:rsid w:val="008D14F4"/>
    <w:rsid w:val="008D1596"/>
    <w:rsid w:val="008D15A7"/>
    <w:rsid w:val="008D170B"/>
    <w:rsid w:val="008D1798"/>
    <w:rsid w:val="008D17D4"/>
    <w:rsid w:val="008D18B0"/>
    <w:rsid w:val="008D19FE"/>
    <w:rsid w:val="008D1A6C"/>
    <w:rsid w:val="008D1AE2"/>
    <w:rsid w:val="008D1B0A"/>
    <w:rsid w:val="008D1C11"/>
    <w:rsid w:val="008D1C1F"/>
    <w:rsid w:val="008D1E09"/>
    <w:rsid w:val="008D1E8E"/>
    <w:rsid w:val="008D1F4B"/>
    <w:rsid w:val="008D2011"/>
    <w:rsid w:val="008D204C"/>
    <w:rsid w:val="008D2332"/>
    <w:rsid w:val="008D23AB"/>
    <w:rsid w:val="008D2629"/>
    <w:rsid w:val="008D280C"/>
    <w:rsid w:val="008D2B85"/>
    <w:rsid w:val="008D2BD4"/>
    <w:rsid w:val="008D2C59"/>
    <w:rsid w:val="008D2DFA"/>
    <w:rsid w:val="008D2F15"/>
    <w:rsid w:val="008D2FCA"/>
    <w:rsid w:val="008D3222"/>
    <w:rsid w:val="008D32A7"/>
    <w:rsid w:val="008D3396"/>
    <w:rsid w:val="008D33B6"/>
    <w:rsid w:val="008D349D"/>
    <w:rsid w:val="008D34B9"/>
    <w:rsid w:val="008D360D"/>
    <w:rsid w:val="008D36C7"/>
    <w:rsid w:val="008D36CB"/>
    <w:rsid w:val="008D3701"/>
    <w:rsid w:val="008D3754"/>
    <w:rsid w:val="008D3809"/>
    <w:rsid w:val="008D3832"/>
    <w:rsid w:val="008D3905"/>
    <w:rsid w:val="008D396A"/>
    <w:rsid w:val="008D3A9D"/>
    <w:rsid w:val="008D3C23"/>
    <w:rsid w:val="008D3C9B"/>
    <w:rsid w:val="008D3D28"/>
    <w:rsid w:val="008D3E20"/>
    <w:rsid w:val="008D40C2"/>
    <w:rsid w:val="008D415F"/>
    <w:rsid w:val="008D4320"/>
    <w:rsid w:val="008D43C3"/>
    <w:rsid w:val="008D448A"/>
    <w:rsid w:val="008D44F9"/>
    <w:rsid w:val="008D4537"/>
    <w:rsid w:val="008D45E4"/>
    <w:rsid w:val="008D4657"/>
    <w:rsid w:val="008D47B7"/>
    <w:rsid w:val="008D4810"/>
    <w:rsid w:val="008D485F"/>
    <w:rsid w:val="008D4945"/>
    <w:rsid w:val="008D4997"/>
    <w:rsid w:val="008D49A6"/>
    <w:rsid w:val="008D4CDB"/>
    <w:rsid w:val="008D4DF2"/>
    <w:rsid w:val="008D4E5E"/>
    <w:rsid w:val="008D4EE1"/>
    <w:rsid w:val="008D4F50"/>
    <w:rsid w:val="008D4F9D"/>
    <w:rsid w:val="008D508D"/>
    <w:rsid w:val="008D5226"/>
    <w:rsid w:val="008D536D"/>
    <w:rsid w:val="008D548C"/>
    <w:rsid w:val="008D54B2"/>
    <w:rsid w:val="008D54F3"/>
    <w:rsid w:val="008D5671"/>
    <w:rsid w:val="008D5717"/>
    <w:rsid w:val="008D5747"/>
    <w:rsid w:val="008D5923"/>
    <w:rsid w:val="008D59ED"/>
    <w:rsid w:val="008D5AE2"/>
    <w:rsid w:val="008D5BD5"/>
    <w:rsid w:val="008D5E44"/>
    <w:rsid w:val="008D5E6F"/>
    <w:rsid w:val="008D5EB3"/>
    <w:rsid w:val="008D5F91"/>
    <w:rsid w:val="008D6149"/>
    <w:rsid w:val="008D6383"/>
    <w:rsid w:val="008D63AC"/>
    <w:rsid w:val="008D63FB"/>
    <w:rsid w:val="008D656C"/>
    <w:rsid w:val="008D65D5"/>
    <w:rsid w:val="008D65EB"/>
    <w:rsid w:val="008D6645"/>
    <w:rsid w:val="008D6733"/>
    <w:rsid w:val="008D67B6"/>
    <w:rsid w:val="008D681E"/>
    <w:rsid w:val="008D6A24"/>
    <w:rsid w:val="008D6A3B"/>
    <w:rsid w:val="008D6A99"/>
    <w:rsid w:val="008D6CCC"/>
    <w:rsid w:val="008D6D34"/>
    <w:rsid w:val="008D6D6B"/>
    <w:rsid w:val="008D6EDB"/>
    <w:rsid w:val="008D7023"/>
    <w:rsid w:val="008D706F"/>
    <w:rsid w:val="008D74FE"/>
    <w:rsid w:val="008D76CA"/>
    <w:rsid w:val="008D7734"/>
    <w:rsid w:val="008D77F1"/>
    <w:rsid w:val="008D7803"/>
    <w:rsid w:val="008D78C8"/>
    <w:rsid w:val="008D790A"/>
    <w:rsid w:val="008D79A8"/>
    <w:rsid w:val="008D7A80"/>
    <w:rsid w:val="008D7AB7"/>
    <w:rsid w:val="008D7ADB"/>
    <w:rsid w:val="008D7B80"/>
    <w:rsid w:val="008D7C6B"/>
    <w:rsid w:val="008D7D7D"/>
    <w:rsid w:val="008D7DD8"/>
    <w:rsid w:val="008D7E5D"/>
    <w:rsid w:val="008D7E94"/>
    <w:rsid w:val="008D7FE3"/>
    <w:rsid w:val="008E005E"/>
    <w:rsid w:val="008E0142"/>
    <w:rsid w:val="008E0188"/>
    <w:rsid w:val="008E0305"/>
    <w:rsid w:val="008E0379"/>
    <w:rsid w:val="008E051A"/>
    <w:rsid w:val="008E0690"/>
    <w:rsid w:val="008E070E"/>
    <w:rsid w:val="008E07E2"/>
    <w:rsid w:val="008E086A"/>
    <w:rsid w:val="008E08D6"/>
    <w:rsid w:val="008E08E6"/>
    <w:rsid w:val="008E09EC"/>
    <w:rsid w:val="008E0B3D"/>
    <w:rsid w:val="008E0B68"/>
    <w:rsid w:val="008E0BCE"/>
    <w:rsid w:val="008E0D81"/>
    <w:rsid w:val="008E0EC3"/>
    <w:rsid w:val="008E0F5F"/>
    <w:rsid w:val="008E105F"/>
    <w:rsid w:val="008E11E2"/>
    <w:rsid w:val="008E12AD"/>
    <w:rsid w:val="008E12F3"/>
    <w:rsid w:val="008E1327"/>
    <w:rsid w:val="008E1427"/>
    <w:rsid w:val="008E1519"/>
    <w:rsid w:val="008E15D2"/>
    <w:rsid w:val="008E15F7"/>
    <w:rsid w:val="008E1650"/>
    <w:rsid w:val="008E17E3"/>
    <w:rsid w:val="008E19C0"/>
    <w:rsid w:val="008E1B9A"/>
    <w:rsid w:val="008E1BA3"/>
    <w:rsid w:val="008E1D87"/>
    <w:rsid w:val="008E1EA7"/>
    <w:rsid w:val="008E20D6"/>
    <w:rsid w:val="008E211F"/>
    <w:rsid w:val="008E21AE"/>
    <w:rsid w:val="008E22AC"/>
    <w:rsid w:val="008E22F5"/>
    <w:rsid w:val="008E238C"/>
    <w:rsid w:val="008E2592"/>
    <w:rsid w:val="008E2714"/>
    <w:rsid w:val="008E2722"/>
    <w:rsid w:val="008E278A"/>
    <w:rsid w:val="008E279E"/>
    <w:rsid w:val="008E27C0"/>
    <w:rsid w:val="008E2803"/>
    <w:rsid w:val="008E2810"/>
    <w:rsid w:val="008E28D4"/>
    <w:rsid w:val="008E2911"/>
    <w:rsid w:val="008E29C5"/>
    <w:rsid w:val="008E29D3"/>
    <w:rsid w:val="008E2BC4"/>
    <w:rsid w:val="008E2E8A"/>
    <w:rsid w:val="008E3183"/>
    <w:rsid w:val="008E31C2"/>
    <w:rsid w:val="008E345B"/>
    <w:rsid w:val="008E3642"/>
    <w:rsid w:val="008E36A0"/>
    <w:rsid w:val="008E381B"/>
    <w:rsid w:val="008E38D5"/>
    <w:rsid w:val="008E3942"/>
    <w:rsid w:val="008E39F7"/>
    <w:rsid w:val="008E3AEC"/>
    <w:rsid w:val="008E3C07"/>
    <w:rsid w:val="008E3C3E"/>
    <w:rsid w:val="008E3D77"/>
    <w:rsid w:val="008E3FBF"/>
    <w:rsid w:val="008E4026"/>
    <w:rsid w:val="008E4210"/>
    <w:rsid w:val="008E42ED"/>
    <w:rsid w:val="008E4334"/>
    <w:rsid w:val="008E43AE"/>
    <w:rsid w:val="008E4431"/>
    <w:rsid w:val="008E448A"/>
    <w:rsid w:val="008E44BF"/>
    <w:rsid w:val="008E44E4"/>
    <w:rsid w:val="008E4522"/>
    <w:rsid w:val="008E45E1"/>
    <w:rsid w:val="008E45EA"/>
    <w:rsid w:val="008E4625"/>
    <w:rsid w:val="008E4681"/>
    <w:rsid w:val="008E486E"/>
    <w:rsid w:val="008E4978"/>
    <w:rsid w:val="008E4A05"/>
    <w:rsid w:val="008E4A35"/>
    <w:rsid w:val="008E4A8B"/>
    <w:rsid w:val="008E4C70"/>
    <w:rsid w:val="008E4C83"/>
    <w:rsid w:val="008E4F11"/>
    <w:rsid w:val="008E4F32"/>
    <w:rsid w:val="008E4F5B"/>
    <w:rsid w:val="008E4F65"/>
    <w:rsid w:val="008E4FB1"/>
    <w:rsid w:val="008E513A"/>
    <w:rsid w:val="008E5159"/>
    <w:rsid w:val="008E5341"/>
    <w:rsid w:val="008E53BD"/>
    <w:rsid w:val="008E53C3"/>
    <w:rsid w:val="008E5513"/>
    <w:rsid w:val="008E55D3"/>
    <w:rsid w:val="008E56F3"/>
    <w:rsid w:val="008E5754"/>
    <w:rsid w:val="008E575F"/>
    <w:rsid w:val="008E583E"/>
    <w:rsid w:val="008E587D"/>
    <w:rsid w:val="008E5AC0"/>
    <w:rsid w:val="008E5D35"/>
    <w:rsid w:val="008E5D40"/>
    <w:rsid w:val="008E5E94"/>
    <w:rsid w:val="008E5F65"/>
    <w:rsid w:val="008E5F81"/>
    <w:rsid w:val="008E5FE7"/>
    <w:rsid w:val="008E6101"/>
    <w:rsid w:val="008E6103"/>
    <w:rsid w:val="008E6107"/>
    <w:rsid w:val="008E6199"/>
    <w:rsid w:val="008E62BD"/>
    <w:rsid w:val="008E6311"/>
    <w:rsid w:val="008E6398"/>
    <w:rsid w:val="008E64BB"/>
    <w:rsid w:val="008E6568"/>
    <w:rsid w:val="008E6572"/>
    <w:rsid w:val="008E6629"/>
    <w:rsid w:val="008E664C"/>
    <w:rsid w:val="008E6673"/>
    <w:rsid w:val="008E669D"/>
    <w:rsid w:val="008E66EA"/>
    <w:rsid w:val="008E6795"/>
    <w:rsid w:val="008E67FE"/>
    <w:rsid w:val="008E6A33"/>
    <w:rsid w:val="008E6BC0"/>
    <w:rsid w:val="008E6C75"/>
    <w:rsid w:val="008E6DC8"/>
    <w:rsid w:val="008E6E89"/>
    <w:rsid w:val="008E6EA3"/>
    <w:rsid w:val="008E6ED1"/>
    <w:rsid w:val="008E7027"/>
    <w:rsid w:val="008E70B1"/>
    <w:rsid w:val="008E70DF"/>
    <w:rsid w:val="008E729F"/>
    <w:rsid w:val="008E7369"/>
    <w:rsid w:val="008E736B"/>
    <w:rsid w:val="008E744E"/>
    <w:rsid w:val="008E74BA"/>
    <w:rsid w:val="008E75F3"/>
    <w:rsid w:val="008E7632"/>
    <w:rsid w:val="008E7695"/>
    <w:rsid w:val="008E76FD"/>
    <w:rsid w:val="008E7729"/>
    <w:rsid w:val="008E775F"/>
    <w:rsid w:val="008E78AC"/>
    <w:rsid w:val="008E7A6E"/>
    <w:rsid w:val="008E7AAA"/>
    <w:rsid w:val="008E7BBC"/>
    <w:rsid w:val="008E7BC8"/>
    <w:rsid w:val="008E7BCE"/>
    <w:rsid w:val="008E7D24"/>
    <w:rsid w:val="008E7D44"/>
    <w:rsid w:val="008E7E61"/>
    <w:rsid w:val="008E7EF7"/>
    <w:rsid w:val="008E7F3E"/>
    <w:rsid w:val="008F006B"/>
    <w:rsid w:val="008F0093"/>
    <w:rsid w:val="008F00AD"/>
    <w:rsid w:val="008F00F8"/>
    <w:rsid w:val="008F011C"/>
    <w:rsid w:val="008F020A"/>
    <w:rsid w:val="008F0249"/>
    <w:rsid w:val="008F02A7"/>
    <w:rsid w:val="008F051A"/>
    <w:rsid w:val="008F059D"/>
    <w:rsid w:val="008F060D"/>
    <w:rsid w:val="008F07C9"/>
    <w:rsid w:val="008F08C4"/>
    <w:rsid w:val="008F0A44"/>
    <w:rsid w:val="008F0B07"/>
    <w:rsid w:val="008F0B38"/>
    <w:rsid w:val="008F0BDD"/>
    <w:rsid w:val="008F0DE0"/>
    <w:rsid w:val="008F0EB6"/>
    <w:rsid w:val="008F1010"/>
    <w:rsid w:val="008F1078"/>
    <w:rsid w:val="008F1140"/>
    <w:rsid w:val="008F1144"/>
    <w:rsid w:val="008F1255"/>
    <w:rsid w:val="008F1369"/>
    <w:rsid w:val="008F1383"/>
    <w:rsid w:val="008F13A4"/>
    <w:rsid w:val="008F14BF"/>
    <w:rsid w:val="008F16C1"/>
    <w:rsid w:val="008F1822"/>
    <w:rsid w:val="008F183B"/>
    <w:rsid w:val="008F1861"/>
    <w:rsid w:val="008F18A2"/>
    <w:rsid w:val="008F1961"/>
    <w:rsid w:val="008F196C"/>
    <w:rsid w:val="008F1AAE"/>
    <w:rsid w:val="008F1BF3"/>
    <w:rsid w:val="008F1C16"/>
    <w:rsid w:val="008F1EEA"/>
    <w:rsid w:val="008F2068"/>
    <w:rsid w:val="008F20A2"/>
    <w:rsid w:val="008F20EE"/>
    <w:rsid w:val="008F223A"/>
    <w:rsid w:val="008F23D1"/>
    <w:rsid w:val="008F252B"/>
    <w:rsid w:val="008F252E"/>
    <w:rsid w:val="008F25D1"/>
    <w:rsid w:val="008F262A"/>
    <w:rsid w:val="008F26D6"/>
    <w:rsid w:val="008F288F"/>
    <w:rsid w:val="008F290A"/>
    <w:rsid w:val="008F2B8A"/>
    <w:rsid w:val="008F2BCE"/>
    <w:rsid w:val="008F2BD6"/>
    <w:rsid w:val="008F2BFD"/>
    <w:rsid w:val="008F2D75"/>
    <w:rsid w:val="008F2F62"/>
    <w:rsid w:val="008F2FA6"/>
    <w:rsid w:val="008F2FCF"/>
    <w:rsid w:val="008F30E8"/>
    <w:rsid w:val="008F3170"/>
    <w:rsid w:val="008F323A"/>
    <w:rsid w:val="008F3307"/>
    <w:rsid w:val="008F340E"/>
    <w:rsid w:val="008F3442"/>
    <w:rsid w:val="008F3471"/>
    <w:rsid w:val="008F3519"/>
    <w:rsid w:val="008F36AC"/>
    <w:rsid w:val="008F36BC"/>
    <w:rsid w:val="008F36C0"/>
    <w:rsid w:val="008F3714"/>
    <w:rsid w:val="008F3A67"/>
    <w:rsid w:val="008F3A88"/>
    <w:rsid w:val="008F3C2C"/>
    <w:rsid w:val="008F3C8C"/>
    <w:rsid w:val="008F3EA0"/>
    <w:rsid w:val="008F40B1"/>
    <w:rsid w:val="008F40D4"/>
    <w:rsid w:val="008F4193"/>
    <w:rsid w:val="008F419C"/>
    <w:rsid w:val="008F421D"/>
    <w:rsid w:val="008F45A7"/>
    <w:rsid w:val="008F4615"/>
    <w:rsid w:val="008F468D"/>
    <w:rsid w:val="008F46CF"/>
    <w:rsid w:val="008F4849"/>
    <w:rsid w:val="008F4982"/>
    <w:rsid w:val="008F4A3F"/>
    <w:rsid w:val="008F4A8F"/>
    <w:rsid w:val="008F4A9F"/>
    <w:rsid w:val="008F4C0C"/>
    <w:rsid w:val="008F4C76"/>
    <w:rsid w:val="008F4FA3"/>
    <w:rsid w:val="008F5023"/>
    <w:rsid w:val="008F5049"/>
    <w:rsid w:val="008F50AE"/>
    <w:rsid w:val="008F51B5"/>
    <w:rsid w:val="008F525D"/>
    <w:rsid w:val="008F5354"/>
    <w:rsid w:val="008F53AC"/>
    <w:rsid w:val="008F5504"/>
    <w:rsid w:val="008F5598"/>
    <w:rsid w:val="008F564B"/>
    <w:rsid w:val="008F5662"/>
    <w:rsid w:val="008F5674"/>
    <w:rsid w:val="008F5792"/>
    <w:rsid w:val="008F57AC"/>
    <w:rsid w:val="008F58B2"/>
    <w:rsid w:val="008F58B9"/>
    <w:rsid w:val="008F594D"/>
    <w:rsid w:val="008F5AB5"/>
    <w:rsid w:val="008F5AF5"/>
    <w:rsid w:val="008F5B67"/>
    <w:rsid w:val="008F5CD8"/>
    <w:rsid w:val="008F5D56"/>
    <w:rsid w:val="008F5DD8"/>
    <w:rsid w:val="008F5DEC"/>
    <w:rsid w:val="008F5E5A"/>
    <w:rsid w:val="008F5F01"/>
    <w:rsid w:val="008F5F13"/>
    <w:rsid w:val="008F5F75"/>
    <w:rsid w:val="008F5FC2"/>
    <w:rsid w:val="008F5FD0"/>
    <w:rsid w:val="008F5FE2"/>
    <w:rsid w:val="008F61D7"/>
    <w:rsid w:val="008F621C"/>
    <w:rsid w:val="008F63DA"/>
    <w:rsid w:val="008F63E3"/>
    <w:rsid w:val="008F657F"/>
    <w:rsid w:val="008F665C"/>
    <w:rsid w:val="008F667E"/>
    <w:rsid w:val="008F667F"/>
    <w:rsid w:val="008F6719"/>
    <w:rsid w:val="008F684C"/>
    <w:rsid w:val="008F68C0"/>
    <w:rsid w:val="008F696F"/>
    <w:rsid w:val="008F69F1"/>
    <w:rsid w:val="008F6A63"/>
    <w:rsid w:val="008F6A89"/>
    <w:rsid w:val="008F6AFF"/>
    <w:rsid w:val="008F6C93"/>
    <w:rsid w:val="008F6DEB"/>
    <w:rsid w:val="008F6E1E"/>
    <w:rsid w:val="008F6E9B"/>
    <w:rsid w:val="008F6F5B"/>
    <w:rsid w:val="008F7136"/>
    <w:rsid w:val="008F7188"/>
    <w:rsid w:val="008F7368"/>
    <w:rsid w:val="008F73C6"/>
    <w:rsid w:val="008F73D5"/>
    <w:rsid w:val="008F74FC"/>
    <w:rsid w:val="008F7538"/>
    <w:rsid w:val="008F7679"/>
    <w:rsid w:val="008F77FD"/>
    <w:rsid w:val="008F79BD"/>
    <w:rsid w:val="008F7B2F"/>
    <w:rsid w:val="008F7B87"/>
    <w:rsid w:val="008F7C5A"/>
    <w:rsid w:val="008F7C67"/>
    <w:rsid w:val="008F7CC0"/>
    <w:rsid w:val="008F7CD6"/>
    <w:rsid w:val="008F7CF8"/>
    <w:rsid w:val="008F7D3D"/>
    <w:rsid w:val="008F7D72"/>
    <w:rsid w:val="008F7D76"/>
    <w:rsid w:val="008F7D7D"/>
    <w:rsid w:val="008F7DE3"/>
    <w:rsid w:val="008F7FAC"/>
    <w:rsid w:val="0090014B"/>
    <w:rsid w:val="00900314"/>
    <w:rsid w:val="009003F7"/>
    <w:rsid w:val="0090066E"/>
    <w:rsid w:val="0090068D"/>
    <w:rsid w:val="0090076E"/>
    <w:rsid w:val="009008B9"/>
    <w:rsid w:val="00900B86"/>
    <w:rsid w:val="00900BB0"/>
    <w:rsid w:val="00900CC4"/>
    <w:rsid w:val="00900CDE"/>
    <w:rsid w:val="00900CE0"/>
    <w:rsid w:val="00900D4E"/>
    <w:rsid w:val="00900EC4"/>
    <w:rsid w:val="00900ECE"/>
    <w:rsid w:val="00900EE3"/>
    <w:rsid w:val="00900F1C"/>
    <w:rsid w:val="00900F49"/>
    <w:rsid w:val="00900F9E"/>
    <w:rsid w:val="009010BC"/>
    <w:rsid w:val="0090131D"/>
    <w:rsid w:val="00901413"/>
    <w:rsid w:val="00901484"/>
    <w:rsid w:val="009014C2"/>
    <w:rsid w:val="00901602"/>
    <w:rsid w:val="00901891"/>
    <w:rsid w:val="00901AB7"/>
    <w:rsid w:val="00901C96"/>
    <w:rsid w:val="00901D74"/>
    <w:rsid w:val="00901DF8"/>
    <w:rsid w:val="00901F0E"/>
    <w:rsid w:val="00901FDC"/>
    <w:rsid w:val="0090200D"/>
    <w:rsid w:val="00902117"/>
    <w:rsid w:val="00902238"/>
    <w:rsid w:val="0090236C"/>
    <w:rsid w:val="0090259E"/>
    <w:rsid w:val="009025C8"/>
    <w:rsid w:val="009025D7"/>
    <w:rsid w:val="0090269B"/>
    <w:rsid w:val="0090275D"/>
    <w:rsid w:val="009027BF"/>
    <w:rsid w:val="009028B8"/>
    <w:rsid w:val="0090299C"/>
    <w:rsid w:val="0090299E"/>
    <w:rsid w:val="00902B18"/>
    <w:rsid w:val="00902E93"/>
    <w:rsid w:val="00902EC8"/>
    <w:rsid w:val="0090301A"/>
    <w:rsid w:val="009030A1"/>
    <w:rsid w:val="009030A7"/>
    <w:rsid w:val="009030AD"/>
    <w:rsid w:val="0090318B"/>
    <w:rsid w:val="009032B4"/>
    <w:rsid w:val="009032F7"/>
    <w:rsid w:val="0090330A"/>
    <w:rsid w:val="00903475"/>
    <w:rsid w:val="00903581"/>
    <w:rsid w:val="00903622"/>
    <w:rsid w:val="0090362A"/>
    <w:rsid w:val="0090365D"/>
    <w:rsid w:val="0090368C"/>
    <w:rsid w:val="009036B2"/>
    <w:rsid w:val="00903712"/>
    <w:rsid w:val="00903787"/>
    <w:rsid w:val="009037D8"/>
    <w:rsid w:val="009038EA"/>
    <w:rsid w:val="0090391B"/>
    <w:rsid w:val="00903D6F"/>
    <w:rsid w:val="00903E04"/>
    <w:rsid w:val="00903E21"/>
    <w:rsid w:val="00903FC0"/>
    <w:rsid w:val="00904004"/>
    <w:rsid w:val="00904187"/>
    <w:rsid w:val="009044EB"/>
    <w:rsid w:val="009044FA"/>
    <w:rsid w:val="00904578"/>
    <w:rsid w:val="009045B3"/>
    <w:rsid w:val="009045DF"/>
    <w:rsid w:val="00904742"/>
    <w:rsid w:val="00904795"/>
    <w:rsid w:val="009047F8"/>
    <w:rsid w:val="00904823"/>
    <w:rsid w:val="009049CB"/>
    <w:rsid w:val="00904A3A"/>
    <w:rsid w:val="00904BB9"/>
    <w:rsid w:val="00904BCE"/>
    <w:rsid w:val="00904C21"/>
    <w:rsid w:val="00904C6C"/>
    <w:rsid w:val="00904D72"/>
    <w:rsid w:val="00904E01"/>
    <w:rsid w:val="0090505E"/>
    <w:rsid w:val="0090507A"/>
    <w:rsid w:val="0090510C"/>
    <w:rsid w:val="009051EB"/>
    <w:rsid w:val="0090537C"/>
    <w:rsid w:val="00905499"/>
    <w:rsid w:val="009054B3"/>
    <w:rsid w:val="00905565"/>
    <w:rsid w:val="0090559B"/>
    <w:rsid w:val="00905631"/>
    <w:rsid w:val="0090565A"/>
    <w:rsid w:val="009056B0"/>
    <w:rsid w:val="009056F4"/>
    <w:rsid w:val="009057DA"/>
    <w:rsid w:val="0090581D"/>
    <w:rsid w:val="00905A0F"/>
    <w:rsid w:val="00905A37"/>
    <w:rsid w:val="00905B43"/>
    <w:rsid w:val="00905B83"/>
    <w:rsid w:val="00905C73"/>
    <w:rsid w:val="00905CE6"/>
    <w:rsid w:val="00905E63"/>
    <w:rsid w:val="00905EE7"/>
    <w:rsid w:val="00905F11"/>
    <w:rsid w:val="00905F2D"/>
    <w:rsid w:val="00905FCD"/>
    <w:rsid w:val="0090603C"/>
    <w:rsid w:val="0090611C"/>
    <w:rsid w:val="00906292"/>
    <w:rsid w:val="00906423"/>
    <w:rsid w:val="0090642E"/>
    <w:rsid w:val="00906545"/>
    <w:rsid w:val="009065BE"/>
    <w:rsid w:val="009065E2"/>
    <w:rsid w:val="009065EE"/>
    <w:rsid w:val="00906611"/>
    <w:rsid w:val="009066D0"/>
    <w:rsid w:val="009067EE"/>
    <w:rsid w:val="00906ACD"/>
    <w:rsid w:val="00906B2B"/>
    <w:rsid w:val="00906C2C"/>
    <w:rsid w:val="00906CBB"/>
    <w:rsid w:val="00906D04"/>
    <w:rsid w:val="00906DEC"/>
    <w:rsid w:val="00906E8A"/>
    <w:rsid w:val="009071CF"/>
    <w:rsid w:val="00907359"/>
    <w:rsid w:val="0090744F"/>
    <w:rsid w:val="00907568"/>
    <w:rsid w:val="009075A8"/>
    <w:rsid w:val="009075F0"/>
    <w:rsid w:val="009075FE"/>
    <w:rsid w:val="00907656"/>
    <w:rsid w:val="00907668"/>
    <w:rsid w:val="009076EE"/>
    <w:rsid w:val="00907788"/>
    <w:rsid w:val="00907850"/>
    <w:rsid w:val="00907882"/>
    <w:rsid w:val="009078EC"/>
    <w:rsid w:val="00907929"/>
    <w:rsid w:val="009079B5"/>
    <w:rsid w:val="009079C5"/>
    <w:rsid w:val="00907A4B"/>
    <w:rsid w:val="00907AA7"/>
    <w:rsid w:val="00907AAD"/>
    <w:rsid w:val="00907BCB"/>
    <w:rsid w:val="00907C72"/>
    <w:rsid w:val="00907CA4"/>
    <w:rsid w:val="00907CD6"/>
    <w:rsid w:val="00907DA5"/>
    <w:rsid w:val="00907DBD"/>
    <w:rsid w:val="00907DEA"/>
    <w:rsid w:val="00907E98"/>
    <w:rsid w:val="00907F82"/>
    <w:rsid w:val="009100DA"/>
    <w:rsid w:val="00910111"/>
    <w:rsid w:val="00910280"/>
    <w:rsid w:val="00910450"/>
    <w:rsid w:val="009105E8"/>
    <w:rsid w:val="0091061B"/>
    <w:rsid w:val="00910631"/>
    <w:rsid w:val="0091065C"/>
    <w:rsid w:val="009106AC"/>
    <w:rsid w:val="009106F2"/>
    <w:rsid w:val="0091078E"/>
    <w:rsid w:val="00910833"/>
    <w:rsid w:val="00910849"/>
    <w:rsid w:val="00910884"/>
    <w:rsid w:val="00910905"/>
    <w:rsid w:val="00910B7C"/>
    <w:rsid w:val="00910BA6"/>
    <w:rsid w:val="00910CF1"/>
    <w:rsid w:val="00910E22"/>
    <w:rsid w:val="00911040"/>
    <w:rsid w:val="00911081"/>
    <w:rsid w:val="009110A1"/>
    <w:rsid w:val="00911443"/>
    <w:rsid w:val="00911615"/>
    <w:rsid w:val="00911676"/>
    <w:rsid w:val="0091169F"/>
    <w:rsid w:val="009116E8"/>
    <w:rsid w:val="00911744"/>
    <w:rsid w:val="009118F2"/>
    <w:rsid w:val="00911938"/>
    <w:rsid w:val="009119FA"/>
    <w:rsid w:val="00911A3A"/>
    <w:rsid w:val="00911AE5"/>
    <w:rsid w:val="00911AF6"/>
    <w:rsid w:val="00911C48"/>
    <w:rsid w:val="00911C77"/>
    <w:rsid w:val="00911CA9"/>
    <w:rsid w:val="00911EAB"/>
    <w:rsid w:val="00911F2C"/>
    <w:rsid w:val="00911F32"/>
    <w:rsid w:val="00911F55"/>
    <w:rsid w:val="00912104"/>
    <w:rsid w:val="00912371"/>
    <w:rsid w:val="009124BD"/>
    <w:rsid w:val="00912646"/>
    <w:rsid w:val="009126CE"/>
    <w:rsid w:val="0091282E"/>
    <w:rsid w:val="00912896"/>
    <w:rsid w:val="00912940"/>
    <w:rsid w:val="00912980"/>
    <w:rsid w:val="00912A00"/>
    <w:rsid w:val="00912A70"/>
    <w:rsid w:val="00912AD9"/>
    <w:rsid w:val="00912BCA"/>
    <w:rsid w:val="00912C36"/>
    <w:rsid w:val="00912DC6"/>
    <w:rsid w:val="00912E00"/>
    <w:rsid w:val="00913001"/>
    <w:rsid w:val="00913103"/>
    <w:rsid w:val="0091314C"/>
    <w:rsid w:val="00913224"/>
    <w:rsid w:val="009132BE"/>
    <w:rsid w:val="00913360"/>
    <w:rsid w:val="00913613"/>
    <w:rsid w:val="00913683"/>
    <w:rsid w:val="009136A6"/>
    <w:rsid w:val="0091391B"/>
    <w:rsid w:val="00913957"/>
    <w:rsid w:val="0091395A"/>
    <w:rsid w:val="009139AB"/>
    <w:rsid w:val="009139D8"/>
    <w:rsid w:val="00913A62"/>
    <w:rsid w:val="00913BC3"/>
    <w:rsid w:val="00913D65"/>
    <w:rsid w:val="00913E14"/>
    <w:rsid w:val="00913E77"/>
    <w:rsid w:val="00913EFD"/>
    <w:rsid w:val="00913F65"/>
    <w:rsid w:val="00913F6E"/>
    <w:rsid w:val="0091407B"/>
    <w:rsid w:val="0091427A"/>
    <w:rsid w:val="0091429B"/>
    <w:rsid w:val="0091447B"/>
    <w:rsid w:val="00914532"/>
    <w:rsid w:val="00914549"/>
    <w:rsid w:val="00914777"/>
    <w:rsid w:val="00914948"/>
    <w:rsid w:val="0091494E"/>
    <w:rsid w:val="00914951"/>
    <w:rsid w:val="009149F1"/>
    <w:rsid w:val="00914A75"/>
    <w:rsid w:val="00914B0A"/>
    <w:rsid w:val="00914BCC"/>
    <w:rsid w:val="00914D27"/>
    <w:rsid w:val="00914DD0"/>
    <w:rsid w:val="00914E86"/>
    <w:rsid w:val="00914F46"/>
    <w:rsid w:val="00914F4B"/>
    <w:rsid w:val="00914FAD"/>
    <w:rsid w:val="00914FEF"/>
    <w:rsid w:val="009150D9"/>
    <w:rsid w:val="009151D3"/>
    <w:rsid w:val="0091529D"/>
    <w:rsid w:val="00915325"/>
    <w:rsid w:val="0091559E"/>
    <w:rsid w:val="009155E2"/>
    <w:rsid w:val="009155FC"/>
    <w:rsid w:val="00915668"/>
    <w:rsid w:val="009158E1"/>
    <w:rsid w:val="00915A10"/>
    <w:rsid w:val="00915A5A"/>
    <w:rsid w:val="00915B26"/>
    <w:rsid w:val="00915E30"/>
    <w:rsid w:val="00915E62"/>
    <w:rsid w:val="00916044"/>
    <w:rsid w:val="00916348"/>
    <w:rsid w:val="009163E6"/>
    <w:rsid w:val="00916576"/>
    <w:rsid w:val="00916592"/>
    <w:rsid w:val="00916678"/>
    <w:rsid w:val="009167EF"/>
    <w:rsid w:val="00916907"/>
    <w:rsid w:val="00916972"/>
    <w:rsid w:val="00916A0A"/>
    <w:rsid w:val="00916A19"/>
    <w:rsid w:val="00916A3E"/>
    <w:rsid w:val="00916AF2"/>
    <w:rsid w:val="00916BF1"/>
    <w:rsid w:val="00916BFB"/>
    <w:rsid w:val="00916C64"/>
    <w:rsid w:val="00916E05"/>
    <w:rsid w:val="0091702A"/>
    <w:rsid w:val="009170E2"/>
    <w:rsid w:val="0091718D"/>
    <w:rsid w:val="009171B1"/>
    <w:rsid w:val="00917454"/>
    <w:rsid w:val="00917457"/>
    <w:rsid w:val="00917611"/>
    <w:rsid w:val="009177B2"/>
    <w:rsid w:val="00917858"/>
    <w:rsid w:val="009179DD"/>
    <w:rsid w:val="00917B19"/>
    <w:rsid w:val="00917B85"/>
    <w:rsid w:val="00917BED"/>
    <w:rsid w:val="00917C77"/>
    <w:rsid w:val="00917D48"/>
    <w:rsid w:val="00917DE8"/>
    <w:rsid w:val="00917E82"/>
    <w:rsid w:val="00917E8B"/>
    <w:rsid w:val="00917EEC"/>
    <w:rsid w:val="00917F6A"/>
    <w:rsid w:val="0092006B"/>
    <w:rsid w:val="0092012C"/>
    <w:rsid w:val="009202FF"/>
    <w:rsid w:val="00920310"/>
    <w:rsid w:val="00920359"/>
    <w:rsid w:val="0092051F"/>
    <w:rsid w:val="0092053B"/>
    <w:rsid w:val="009205FF"/>
    <w:rsid w:val="009207B9"/>
    <w:rsid w:val="0092081F"/>
    <w:rsid w:val="009208EF"/>
    <w:rsid w:val="00920954"/>
    <w:rsid w:val="0092099D"/>
    <w:rsid w:val="00920A25"/>
    <w:rsid w:val="00920B50"/>
    <w:rsid w:val="00920BBD"/>
    <w:rsid w:val="00920BD3"/>
    <w:rsid w:val="00920CAC"/>
    <w:rsid w:val="00920CB2"/>
    <w:rsid w:val="00920DEC"/>
    <w:rsid w:val="00920FBB"/>
    <w:rsid w:val="00920FC7"/>
    <w:rsid w:val="00920FD4"/>
    <w:rsid w:val="00920FF5"/>
    <w:rsid w:val="00921109"/>
    <w:rsid w:val="009211AF"/>
    <w:rsid w:val="009211E1"/>
    <w:rsid w:val="0092127F"/>
    <w:rsid w:val="00921314"/>
    <w:rsid w:val="00921337"/>
    <w:rsid w:val="0092143A"/>
    <w:rsid w:val="0092149E"/>
    <w:rsid w:val="009215AC"/>
    <w:rsid w:val="009215E7"/>
    <w:rsid w:val="0092166B"/>
    <w:rsid w:val="00921906"/>
    <w:rsid w:val="00921928"/>
    <w:rsid w:val="00921990"/>
    <w:rsid w:val="00921AA4"/>
    <w:rsid w:val="00921B04"/>
    <w:rsid w:val="00921BAF"/>
    <w:rsid w:val="00921D8F"/>
    <w:rsid w:val="00921D94"/>
    <w:rsid w:val="00921F62"/>
    <w:rsid w:val="00921FD9"/>
    <w:rsid w:val="00922016"/>
    <w:rsid w:val="00922067"/>
    <w:rsid w:val="0092215B"/>
    <w:rsid w:val="009221A9"/>
    <w:rsid w:val="009222EC"/>
    <w:rsid w:val="00922695"/>
    <w:rsid w:val="00922873"/>
    <w:rsid w:val="00922956"/>
    <w:rsid w:val="00922A3E"/>
    <w:rsid w:val="00922AC2"/>
    <w:rsid w:val="00922B3B"/>
    <w:rsid w:val="00922BAE"/>
    <w:rsid w:val="00922BC1"/>
    <w:rsid w:val="00922C31"/>
    <w:rsid w:val="00922DA4"/>
    <w:rsid w:val="00922E14"/>
    <w:rsid w:val="00922E46"/>
    <w:rsid w:val="00922EB2"/>
    <w:rsid w:val="00922EB6"/>
    <w:rsid w:val="00922F59"/>
    <w:rsid w:val="00922F8E"/>
    <w:rsid w:val="009231E7"/>
    <w:rsid w:val="009232D7"/>
    <w:rsid w:val="009233CE"/>
    <w:rsid w:val="009233CF"/>
    <w:rsid w:val="00923417"/>
    <w:rsid w:val="00923481"/>
    <w:rsid w:val="0092351F"/>
    <w:rsid w:val="0092370B"/>
    <w:rsid w:val="0092377B"/>
    <w:rsid w:val="00923845"/>
    <w:rsid w:val="009239E8"/>
    <w:rsid w:val="00923A45"/>
    <w:rsid w:val="00923A73"/>
    <w:rsid w:val="00923AB1"/>
    <w:rsid w:val="00923BF7"/>
    <w:rsid w:val="00923CEB"/>
    <w:rsid w:val="00923DC4"/>
    <w:rsid w:val="00923EC4"/>
    <w:rsid w:val="00923EFF"/>
    <w:rsid w:val="0092423C"/>
    <w:rsid w:val="0092445E"/>
    <w:rsid w:val="009244A1"/>
    <w:rsid w:val="009244FD"/>
    <w:rsid w:val="0092451D"/>
    <w:rsid w:val="009245AE"/>
    <w:rsid w:val="009245CA"/>
    <w:rsid w:val="00924631"/>
    <w:rsid w:val="00924646"/>
    <w:rsid w:val="0092465D"/>
    <w:rsid w:val="0092478A"/>
    <w:rsid w:val="00924A40"/>
    <w:rsid w:val="00924AA6"/>
    <w:rsid w:val="00924AAA"/>
    <w:rsid w:val="00924BE5"/>
    <w:rsid w:val="00924C3E"/>
    <w:rsid w:val="00924CC6"/>
    <w:rsid w:val="00924DAB"/>
    <w:rsid w:val="00924DF1"/>
    <w:rsid w:val="00924E2A"/>
    <w:rsid w:val="0092500C"/>
    <w:rsid w:val="0092501B"/>
    <w:rsid w:val="00925052"/>
    <w:rsid w:val="00925056"/>
    <w:rsid w:val="009250AC"/>
    <w:rsid w:val="00925109"/>
    <w:rsid w:val="0092520C"/>
    <w:rsid w:val="00925343"/>
    <w:rsid w:val="00925369"/>
    <w:rsid w:val="009253EE"/>
    <w:rsid w:val="00925850"/>
    <w:rsid w:val="009258F2"/>
    <w:rsid w:val="0092591B"/>
    <w:rsid w:val="00925928"/>
    <w:rsid w:val="00925931"/>
    <w:rsid w:val="00925984"/>
    <w:rsid w:val="00925A1A"/>
    <w:rsid w:val="00925A26"/>
    <w:rsid w:val="00925A32"/>
    <w:rsid w:val="00925A66"/>
    <w:rsid w:val="00925AE2"/>
    <w:rsid w:val="00925B4C"/>
    <w:rsid w:val="00925BF9"/>
    <w:rsid w:val="00925C7C"/>
    <w:rsid w:val="00925D77"/>
    <w:rsid w:val="00925DBF"/>
    <w:rsid w:val="00925DFF"/>
    <w:rsid w:val="00925EB0"/>
    <w:rsid w:val="00925EF0"/>
    <w:rsid w:val="009260B9"/>
    <w:rsid w:val="0092611E"/>
    <w:rsid w:val="009261A7"/>
    <w:rsid w:val="0092626F"/>
    <w:rsid w:val="009264C3"/>
    <w:rsid w:val="00926546"/>
    <w:rsid w:val="00926573"/>
    <w:rsid w:val="00926588"/>
    <w:rsid w:val="00926632"/>
    <w:rsid w:val="00926731"/>
    <w:rsid w:val="00926A22"/>
    <w:rsid w:val="00926A27"/>
    <w:rsid w:val="00926A8E"/>
    <w:rsid w:val="00926A98"/>
    <w:rsid w:val="00926B0B"/>
    <w:rsid w:val="00926C86"/>
    <w:rsid w:val="00926CD6"/>
    <w:rsid w:val="00926EB5"/>
    <w:rsid w:val="00927132"/>
    <w:rsid w:val="009271D1"/>
    <w:rsid w:val="0092724B"/>
    <w:rsid w:val="00927283"/>
    <w:rsid w:val="00927315"/>
    <w:rsid w:val="00927354"/>
    <w:rsid w:val="009274AE"/>
    <w:rsid w:val="00927502"/>
    <w:rsid w:val="00927522"/>
    <w:rsid w:val="00927617"/>
    <w:rsid w:val="00927652"/>
    <w:rsid w:val="00927726"/>
    <w:rsid w:val="00927979"/>
    <w:rsid w:val="00927A21"/>
    <w:rsid w:val="00927AC6"/>
    <w:rsid w:val="00927C60"/>
    <w:rsid w:val="00927D23"/>
    <w:rsid w:val="00927D3C"/>
    <w:rsid w:val="00927F7F"/>
    <w:rsid w:val="009300A1"/>
    <w:rsid w:val="00930141"/>
    <w:rsid w:val="00930165"/>
    <w:rsid w:val="00930186"/>
    <w:rsid w:val="00930446"/>
    <w:rsid w:val="00930537"/>
    <w:rsid w:val="0093059C"/>
    <w:rsid w:val="009305F1"/>
    <w:rsid w:val="009305F7"/>
    <w:rsid w:val="00930650"/>
    <w:rsid w:val="00930673"/>
    <w:rsid w:val="0093077E"/>
    <w:rsid w:val="00930797"/>
    <w:rsid w:val="009307E2"/>
    <w:rsid w:val="0093081D"/>
    <w:rsid w:val="009308B0"/>
    <w:rsid w:val="009308D1"/>
    <w:rsid w:val="009309BB"/>
    <w:rsid w:val="00930A5C"/>
    <w:rsid w:val="00930C69"/>
    <w:rsid w:val="00930CD7"/>
    <w:rsid w:val="00930D4F"/>
    <w:rsid w:val="00930D81"/>
    <w:rsid w:val="00930DA3"/>
    <w:rsid w:val="00930E07"/>
    <w:rsid w:val="00930E1B"/>
    <w:rsid w:val="00930F34"/>
    <w:rsid w:val="00930FA3"/>
    <w:rsid w:val="00930FAD"/>
    <w:rsid w:val="00930FC7"/>
    <w:rsid w:val="00931120"/>
    <w:rsid w:val="0093113E"/>
    <w:rsid w:val="0093117A"/>
    <w:rsid w:val="00931188"/>
    <w:rsid w:val="00931244"/>
    <w:rsid w:val="0093126D"/>
    <w:rsid w:val="009313B2"/>
    <w:rsid w:val="009313BA"/>
    <w:rsid w:val="009313D4"/>
    <w:rsid w:val="009313E1"/>
    <w:rsid w:val="00931546"/>
    <w:rsid w:val="00931557"/>
    <w:rsid w:val="00931593"/>
    <w:rsid w:val="0093159E"/>
    <w:rsid w:val="009315EB"/>
    <w:rsid w:val="00931625"/>
    <w:rsid w:val="00931692"/>
    <w:rsid w:val="00931705"/>
    <w:rsid w:val="00931798"/>
    <w:rsid w:val="009317D8"/>
    <w:rsid w:val="009318E4"/>
    <w:rsid w:val="00931A44"/>
    <w:rsid w:val="00931A63"/>
    <w:rsid w:val="00931AF5"/>
    <w:rsid w:val="00931C38"/>
    <w:rsid w:val="00931D99"/>
    <w:rsid w:val="00931DFB"/>
    <w:rsid w:val="00931EEA"/>
    <w:rsid w:val="00931F90"/>
    <w:rsid w:val="00932007"/>
    <w:rsid w:val="00932080"/>
    <w:rsid w:val="009320BD"/>
    <w:rsid w:val="00932236"/>
    <w:rsid w:val="00932298"/>
    <w:rsid w:val="00932308"/>
    <w:rsid w:val="009324DE"/>
    <w:rsid w:val="00932537"/>
    <w:rsid w:val="0093263F"/>
    <w:rsid w:val="009326AC"/>
    <w:rsid w:val="009326DA"/>
    <w:rsid w:val="00932709"/>
    <w:rsid w:val="0093273D"/>
    <w:rsid w:val="0093274D"/>
    <w:rsid w:val="00932756"/>
    <w:rsid w:val="00932871"/>
    <w:rsid w:val="009328A2"/>
    <w:rsid w:val="0093293B"/>
    <w:rsid w:val="009329C6"/>
    <w:rsid w:val="009329CA"/>
    <w:rsid w:val="009329F8"/>
    <w:rsid w:val="00932AFA"/>
    <w:rsid w:val="00932BD8"/>
    <w:rsid w:val="00932D09"/>
    <w:rsid w:val="00932DE7"/>
    <w:rsid w:val="00932E2B"/>
    <w:rsid w:val="00932E99"/>
    <w:rsid w:val="00932ED9"/>
    <w:rsid w:val="00932EE7"/>
    <w:rsid w:val="00932F4A"/>
    <w:rsid w:val="00932F67"/>
    <w:rsid w:val="00932F8C"/>
    <w:rsid w:val="00933075"/>
    <w:rsid w:val="009330CE"/>
    <w:rsid w:val="00933216"/>
    <w:rsid w:val="0093340A"/>
    <w:rsid w:val="00933488"/>
    <w:rsid w:val="009335D9"/>
    <w:rsid w:val="00933738"/>
    <w:rsid w:val="009337C7"/>
    <w:rsid w:val="0093380E"/>
    <w:rsid w:val="009338EA"/>
    <w:rsid w:val="00933956"/>
    <w:rsid w:val="009339BA"/>
    <w:rsid w:val="00933C1B"/>
    <w:rsid w:val="00933CD7"/>
    <w:rsid w:val="00933CE0"/>
    <w:rsid w:val="00933E1E"/>
    <w:rsid w:val="00933E9D"/>
    <w:rsid w:val="00933ECA"/>
    <w:rsid w:val="00933EE1"/>
    <w:rsid w:val="00933FF3"/>
    <w:rsid w:val="00934032"/>
    <w:rsid w:val="0093430C"/>
    <w:rsid w:val="009344FD"/>
    <w:rsid w:val="00934512"/>
    <w:rsid w:val="00934591"/>
    <w:rsid w:val="0093459A"/>
    <w:rsid w:val="00934642"/>
    <w:rsid w:val="00934816"/>
    <w:rsid w:val="00934831"/>
    <w:rsid w:val="00934B90"/>
    <w:rsid w:val="00934CD8"/>
    <w:rsid w:val="00934D89"/>
    <w:rsid w:val="00934DC1"/>
    <w:rsid w:val="00934E33"/>
    <w:rsid w:val="00935110"/>
    <w:rsid w:val="00935265"/>
    <w:rsid w:val="00935283"/>
    <w:rsid w:val="009352C5"/>
    <w:rsid w:val="00935320"/>
    <w:rsid w:val="009353FD"/>
    <w:rsid w:val="0093544F"/>
    <w:rsid w:val="0093562E"/>
    <w:rsid w:val="00935674"/>
    <w:rsid w:val="0093573C"/>
    <w:rsid w:val="009357D1"/>
    <w:rsid w:val="0093585F"/>
    <w:rsid w:val="00935867"/>
    <w:rsid w:val="0093599A"/>
    <w:rsid w:val="009359A1"/>
    <w:rsid w:val="009359AE"/>
    <w:rsid w:val="00935C65"/>
    <w:rsid w:val="00935CD1"/>
    <w:rsid w:val="00935D34"/>
    <w:rsid w:val="00935DCA"/>
    <w:rsid w:val="00935E29"/>
    <w:rsid w:val="00935ED4"/>
    <w:rsid w:val="00935F28"/>
    <w:rsid w:val="00935F60"/>
    <w:rsid w:val="00936131"/>
    <w:rsid w:val="009361F8"/>
    <w:rsid w:val="00936302"/>
    <w:rsid w:val="0093651E"/>
    <w:rsid w:val="0093658F"/>
    <w:rsid w:val="009369CC"/>
    <w:rsid w:val="00936A3B"/>
    <w:rsid w:val="00936ACA"/>
    <w:rsid w:val="00936B85"/>
    <w:rsid w:val="00936C31"/>
    <w:rsid w:val="00936C71"/>
    <w:rsid w:val="00936E3C"/>
    <w:rsid w:val="00936FDD"/>
    <w:rsid w:val="0093703E"/>
    <w:rsid w:val="00937047"/>
    <w:rsid w:val="009370A4"/>
    <w:rsid w:val="009371F3"/>
    <w:rsid w:val="00937294"/>
    <w:rsid w:val="009372E4"/>
    <w:rsid w:val="009374BB"/>
    <w:rsid w:val="009377D8"/>
    <w:rsid w:val="009378C6"/>
    <w:rsid w:val="00937919"/>
    <w:rsid w:val="0093798F"/>
    <w:rsid w:val="00937ABE"/>
    <w:rsid w:val="00937B13"/>
    <w:rsid w:val="00937D04"/>
    <w:rsid w:val="00937D84"/>
    <w:rsid w:val="00937EC2"/>
    <w:rsid w:val="0094008D"/>
    <w:rsid w:val="009400D5"/>
    <w:rsid w:val="009400D6"/>
    <w:rsid w:val="00940155"/>
    <w:rsid w:val="009401B9"/>
    <w:rsid w:val="00940220"/>
    <w:rsid w:val="00940304"/>
    <w:rsid w:val="00940384"/>
    <w:rsid w:val="00940387"/>
    <w:rsid w:val="0094038C"/>
    <w:rsid w:val="009404B7"/>
    <w:rsid w:val="00940549"/>
    <w:rsid w:val="00940607"/>
    <w:rsid w:val="00940653"/>
    <w:rsid w:val="009409C1"/>
    <w:rsid w:val="009409C8"/>
    <w:rsid w:val="009409E1"/>
    <w:rsid w:val="009409F9"/>
    <w:rsid w:val="00940E0A"/>
    <w:rsid w:val="00940E74"/>
    <w:rsid w:val="00940EB1"/>
    <w:rsid w:val="00940F48"/>
    <w:rsid w:val="00940F8E"/>
    <w:rsid w:val="00941051"/>
    <w:rsid w:val="009410A2"/>
    <w:rsid w:val="009410CA"/>
    <w:rsid w:val="009410CC"/>
    <w:rsid w:val="009410F4"/>
    <w:rsid w:val="009412C8"/>
    <w:rsid w:val="00941309"/>
    <w:rsid w:val="0094144A"/>
    <w:rsid w:val="009415A4"/>
    <w:rsid w:val="009415C6"/>
    <w:rsid w:val="00941628"/>
    <w:rsid w:val="00941690"/>
    <w:rsid w:val="009417AE"/>
    <w:rsid w:val="0094180C"/>
    <w:rsid w:val="0094193A"/>
    <w:rsid w:val="00941B48"/>
    <w:rsid w:val="00941C62"/>
    <w:rsid w:val="00941E81"/>
    <w:rsid w:val="00941FD6"/>
    <w:rsid w:val="00941FF9"/>
    <w:rsid w:val="0094202B"/>
    <w:rsid w:val="00942066"/>
    <w:rsid w:val="009420A6"/>
    <w:rsid w:val="009420CA"/>
    <w:rsid w:val="009420FA"/>
    <w:rsid w:val="00942139"/>
    <w:rsid w:val="009421B3"/>
    <w:rsid w:val="0094226B"/>
    <w:rsid w:val="0094226D"/>
    <w:rsid w:val="009423B1"/>
    <w:rsid w:val="009423FD"/>
    <w:rsid w:val="00942496"/>
    <w:rsid w:val="009424BE"/>
    <w:rsid w:val="009424D2"/>
    <w:rsid w:val="00942585"/>
    <w:rsid w:val="009426CA"/>
    <w:rsid w:val="0094279D"/>
    <w:rsid w:val="009427FC"/>
    <w:rsid w:val="0094286C"/>
    <w:rsid w:val="009429C0"/>
    <w:rsid w:val="009429DD"/>
    <w:rsid w:val="009429F4"/>
    <w:rsid w:val="00942A3F"/>
    <w:rsid w:val="00942BE7"/>
    <w:rsid w:val="00942D89"/>
    <w:rsid w:val="00942EAC"/>
    <w:rsid w:val="00943017"/>
    <w:rsid w:val="0094314D"/>
    <w:rsid w:val="00943173"/>
    <w:rsid w:val="00943217"/>
    <w:rsid w:val="00943245"/>
    <w:rsid w:val="009432D9"/>
    <w:rsid w:val="0094336B"/>
    <w:rsid w:val="00943514"/>
    <w:rsid w:val="0094352B"/>
    <w:rsid w:val="0094356F"/>
    <w:rsid w:val="00943596"/>
    <w:rsid w:val="009435E9"/>
    <w:rsid w:val="0094387C"/>
    <w:rsid w:val="009439E4"/>
    <w:rsid w:val="00943C34"/>
    <w:rsid w:val="00943D48"/>
    <w:rsid w:val="00943EC8"/>
    <w:rsid w:val="00943F12"/>
    <w:rsid w:val="00943F46"/>
    <w:rsid w:val="00943F88"/>
    <w:rsid w:val="009440BD"/>
    <w:rsid w:val="00944204"/>
    <w:rsid w:val="0094421F"/>
    <w:rsid w:val="00944391"/>
    <w:rsid w:val="009443D1"/>
    <w:rsid w:val="0094442F"/>
    <w:rsid w:val="009445F4"/>
    <w:rsid w:val="009447BE"/>
    <w:rsid w:val="009447EC"/>
    <w:rsid w:val="00944862"/>
    <w:rsid w:val="009448CB"/>
    <w:rsid w:val="00944ADD"/>
    <w:rsid w:val="00944B1E"/>
    <w:rsid w:val="00944D1D"/>
    <w:rsid w:val="00944D5A"/>
    <w:rsid w:val="00944D76"/>
    <w:rsid w:val="00944D7B"/>
    <w:rsid w:val="00944DC5"/>
    <w:rsid w:val="00944F35"/>
    <w:rsid w:val="00944F86"/>
    <w:rsid w:val="0094501B"/>
    <w:rsid w:val="009450C5"/>
    <w:rsid w:val="0094515D"/>
    <w:rsid w:val="00945232"/>
    <w:rsid w:val="00945259"/>
    <w:rsid w:val="00945367"/>
    <w:rsid w:val="009454BE"/>
    <w:rsid w:val="009454CE"/>
    <w:rsid w:val="009457AD"/>
    <w:rsid w:val="009459B4"/>
    <w:rsid w:val="00945A31"/>
    <w:rsid w:val="00945AD0"/>
    <w:rsid w:val="00945B61"/>
    <w:rsid w:val="00945D34"/>
    <w:rsid w:val="00945DF3"/>
    <w:rsid w:val="00945DF6"/>
    <w:rsid w:val="00945E3A"/>
    <w:rsid w:val="00945F35"/>
    <w:rsid w:val="00945F8B"/>
    <w:rsid w:val="00946187"/>
    <w:rsid w:val="009462DA"/>
    <w:rsid w:val="00946308"/>
    <w:rsid w:val="00946323"/>
    <w:rsid w:val="009463B3"/>
    <w:rsid w:val="009463C3"/>
    <w:rsid w:val="0094672C"/>
    <w:rsid w:val="0094692D"/>
    <w:rsid w:val="0094698F"/>
    <w:rsid w:val="00946A03"/>
    <w:rsid w:val="00946B76"/>
    <w:rsid w:val="00946BC5"/>
    <w:rsid w:val="00946BCE"/>
    <w:rsid w:val="00946C23"/>
    <w:rsid w:val="00946D47"/>
    <w:rsid w:val="00946E8E"/>
    <w:rsid w:val="00946ED3"/>
    <w:rsid w:val="0094702F"/>
    <w:rsid w:val="00947129"/>
    <w:rsid w:val="009471C5"/>
    <w:rsid w:val="009471F5"/>
    <w:rsid w:val="0094724C"/>
    <w:rsid w:val="0094733E"/>
    <w:rsid w:val="0094735E"/>
    <w:rsid w:val="0094739C"/>
    <w:rsid w:val="0094747F"/>
    <w:rsid w:val="009475A5"/>
    <w:rsid w:val="009475B9"/>
    <w:rsid w:val="0094765D"/>
    <w:rsid w:val="009476BE"/>
    <w:rsid w:val="009476E2"/>
    <w:rsid w:val="00947817"/>
    <w:rsid w:val="00947873"/>
    <w:rsid w:val="009478BB"/>
    <w:rsid w:val="0094799D"/>
    <w:rsid w:val="00947CBD"/>
    <w:rsid w:val="00947D15"/>
    <w:rsid w:val="00947E00"/>
    <w:rsid w:val="00947E44"/>
    <w:rsid w:val="00947F5C"/>
    <w:rsid w:val="0095014A"/>
    <w:rsid w:val="0095027F"/>
    <w:rsid w:val="009503AD"/>
    <w:rsid w:val="009503CC"/>
    <w:rsid w:val="0095040B"/>
    <w:rsid w:val="00950424"/>
    <w:rsid w:val="00950429"/>
    <w:rsid w:val="00950501"/>
    <w:rsid w:val="0095071B"/>
    <w:rsid w:val="00950762"/>
    <w:rsid w:val="009507BF"/>
    <w:rsid w:val="00950834"/>
    <w:rsid w:val="0095085F"/>
    <w:rsid w:val="009508B4"/>
    <w:rsid w:val="009509DB"/>
    <w:rsid w:val="00950A73"/>
    <w:rsid w:val="00950B7B"/>
    <w:rsid w:val="00950BDC"/>
    <w:rsid w:val="00950C6F"/>
    <w:rsid w:val="00950F5D"/>
    <w:rsid w:val="009511A7"/>
    <w:rsid w:val="00951237"/>
    <w:rsid w:val="009512A9"/>
    <w:rsid w:val="00951308"/>
    <w:rsid w:val="009513C8"/>
    <w:rsid w:val="009513E7"/>
    <w:rsid w:val="00951464"/>
    <w:rsid w:val="009514A6"/>
    <w:rsid w:val="00951500"/>
    <w:rsid w:val="00951576"/>
    <w:rsid w:val="0095169D"/>
    <w:rsid w:val="00951711"/>
    <w:rsid w:val="0095172A"/>
    <w:rsid w:val="00951801"/>
    <w:rsid w:val="00951AC4"/>
    <w:rsid w:val="00951C16"/>
    <w:rsid w:val="00951C2F"/>
    <w:rsid w:val="00951D2E"/>
    <w:rsid w:val="00951DBA"/>
    <w:rsid w:val="00951E35"/>
    <w:rsid w:val="00951EF8"/>
    <w:rsid w:val="00951FB3"/>
    <w:rsid w:val="0095237A"/>
    <w:rsid w:val="009523AB"/>
    <w:rsid w:val="009526BE"/>
    <w:rsid w:val="00952792"/>
    <w:rsid w:val="009528B5"/>
    <w:rsid w:val="00952972"/>
    <w:rsid w:val="00952A31"/>
    <w:rsid w:val="00952A4B"/>
    <w:rsid w:val="00952AA9"/>
    <w:rsid w:val="00952C2E"/>
    <w:rsid w:val="00952C3E"/>
    <w:rsid w:val="00952C82"/>
    <w:rsid w:val="00952CB1"/>
    <w:rsid w:val="00952CF2"/>
    <w:rsid w:val="00952D2E"/>
    <w:rsid w:val="00952D6E"/>
    <w:rsid w:val="00952DE0"/>
    <w:rsid w:val="00952F78"/>
    <w:rsid w:val="0095302C"/>
    <w:rsid w:val="00953146"/>
    <w:rsid w:val="009531AD"/>
    <w:rsid w:val="009531EA"/>
    <w:rsid w:val="009531F2"/>
    <w:rsid w:val="009532C7"/>
    <w:rsid w:val="00953339"/>
    <w:rsid w:val="00953347"/>
    <w:rsid w:val="009533AD"/>
    <w:rsid w:val="009533C2"/>
    <w:rsid w:val="00953418"/>
    <w:rsid w:val="00953492"/>
    <w:rsid w:val="00953770"/>
    <w:rsid w:val="009538C6"/>
    <w:rsid w:val="00953ADA"/>
    <w:rsid w:val="00953B3C"/>
    <w:rsid w:val="00953CF4"/>
    <w:rsid w:val="00953D52"/>
    <w:rsid w:val="00953E63"/>
    <w:rsid w:val="00953F60"/>
    <w:rsid w:val="00953FCD"/>
    <w:rsid w:val="00954026"/>
    <w:rsid w:val="009540FF"/>
    <w:rsid w:val="0095412A"/>
    <w:rsid w:val="009541EB"/>
    <w:rsid w:val="009541FE"/>
    <w:rsid w:val="009542E6"/>
    <w:rsid w:val="009543B2"/>
    <w:rsid w:val="0095454B"/>
    <w:rsid w:val="0095468C"/>
    <w:rsid w:val="00954700"/>
    <w:rsid w:val="00954727"/>
    <w:rsid w:val="00954769"/>
    <w:rsid w:val="00954772"/>
    <w:rsid w:val="009548EE"/>
    <w:rsid w:val="009549C9"/>
    <w:rsid w:val="00954B2A"/>
    <w:rsid w:val="00954BD5"/>
    <w:rsid w:val="00954BE8"/>
    <w:rsid w:val="00954DAA"/>
    <w:rsid w:val="00954DAF"/>
    <w:rsid w:val="00954E67"/>
    <w:rsid w:val="00954EC3"/>
    <w:rsid w:val="00954F3F"/>
    <w:rsid w:val="00954FC8"/>
    <w:rsid w:val="00954FFB"/>
    <w:rsid w:val="00955111"/>
    <w:rsid w:val="0095515A"/>
    <w:rsid w:val="009552CE"/>
    <w:rsid w:val="0095543C"/>
    <w:rsid w:val="0095543E"/>
    <w:rsid w:val="00955705"/>
    <w:rsid w:val="009557AE"/>
    <w:rsid w:val="00955B09"/>
    <w:rsid w:val="00955B2C"/>
    <w:rsid w:val="00955CEA"/>
    <w:rsid w:val="00955D6E"/>
    <w:rsid w:val="00955D86"/>
    <w:rsid w:val="00955DDE"/>
    <w:rsid w:val="00955F95"/>
    <w:rsid w:val="00955FB3"/>
    <w:rsid w:val="00956107"/>
    <w:rsid w:val="00956156"/>
    <w:rsid w:val="009562EB"/>
    <w:rsid w:val="0095633F"/>
    <w:rsid w:val="009563F2"/>
    <w:rsid w:val="0095647D"/>
    <w:rsid w:val="00956482"/>
    <w:rsid w:val="00956515"/>
    <w:rsid w:val="00956593"/>
    <w:rsid w:val="00956648"/>
    <w:rsid w:val="0095668A"/>
    <w:rsid w:val="009567C8"/>
    <w:rsid w:val="00956BBD"/>
    <w:rsid w:val="00956CD1"/>
    <w:rsid w:val="00956D42"/>
    <w:rsid w:val="00956E8B"/>
    <w:rsid w:val="00956E8F"/>
    <w:rsid w:val="00956EA9"/>
    <w:rsid w:val="0095703C"/>
    <w:rsid w:val="0095704C"/>
    <w:rsid w:val="00957064"/>
    <w:rsid w:val="0095724B"/>
    <w:rsid w:val="0095724E"/>
    <w:rsid w:val="009572FE"/>
    <w:rsid w:val="009573BB"/>
    <w:rsid w:val="009574CB"/>
    <w:rsid w:val="0095753A"/>
    <w:rsid w:val="00957663"/>
    <w:rsid w:val="00957831"/>
    <w:rsid w:val="009578DB"/>
    <w:rsid w:val="00957A06"/>
    <w:rsid w:val="00957A2B"/>
    <w:rsid w:val="00957A67"/>
    <w:rsid w:val="00957A9C"/>
    <w:rsid w:val="00957AB2"/>
    <w:rsid w:val="00957C68"/>
    <w:rsid w:val="00957E39"/>
    <w:rsid w:val="00957FE5"/>
    <w:rsid w:val="009600A4"/>
    <w:rsid w:val="009600DD"/>
    <w:rsid w:val="0096017D"/>
    <w:rsid w:val="009602C0"/>
    <w:rsid w:val="00960333"/>
    <w:rsid w:val="00960402"/>
    <w:rsid w:val="009604B7"/>
    <w:rsid w:val="009604E9"/>
    <w:rsid w:val="00960533"/>
    <w:rsid w:val="009605B8"/>
    <w:rsid w:val="009606B5"/>
    <w:rsid w:val="009606C7"/>
    <w:rsid w:val="0096078C"/>
    <w:rsid w:val="009607B2"/>
    <w:rsid w:val="009607C1"/>
    <w:rsid w:val="009607D6"/>
    <w:rsid w:val="0096082A"/>
    <w:rsid w:val="00960854"/>
    <w:rsid w:val="009609C3"/>
    <w:rsid w:val="00960AB4"/>
    <w:rsid w:val="00960C1F"/>
    <w:rsid w:val="00960C2C"/>
    <w:rsid w:val="00960C42"/>
    <w:rsid w:val="00960C93"/>
    <w:rsid w:val="00960CD1"/>
    <w:rsid w:val="00960DDB"/>
    <w:rsid w:val="00960DF4"/>
    <w:rsid w:val="00960FCD"/>
    <w:rsid w:val="00961036"/>
    <w:rsid w:val="00961114"/>
    <w:rsid w:val="00961263"/>
    <w:rsid w:val="0096141E"/>
    <w:rsid w:val="0096158A"/>
    <w:rsid w:val="009616EC"/>
    <w:rsid w:val="00961721"/>
    <w:rsid w:val="0096174E"/>
    <w:rsid w:val="009617BF"/>
    <w:rsid w:val="009617D8"/>
    <w:rsid w:val="00961916"/>
    <w:rsid w:val="0096193B"/>
    <w:rsid w:val="0096197A"/>
    <w:rsid w:val="00961AA9"/>
    <w:rsid w:val="00961B13"/>
    <w:rsid w:val="00961C13"/>
    <w:rsid w:val="00961C4C"/>
    <w:rsid w:val="00961D81"/>
    <w:rsid w:val="00961DE2"/>
    <w:rsid w:val="00961FB0"/>
    <w:rsid w:val="00962056"/>
    <w:rsid w:val="009621B7"/>
    <w:rsid w:val="009622D6"/>
    <w:rsid w:val="00962339"/>
    <w:rsid w:val="009624F0"/>
    <w:rsid w:val="009627C8"/>
    <w:rsid w:val="009628D1"/>
    <w:rsid w:val="009629FE"/>
    <w:rsid w:val="00962A1D"/>
    <w:rsid w:val="00962A78"/>
    <w:rsid w:val="00962A83"/>
    <w:rsid w:val="00962AC8"/>
    <w:rsid w:val="00962C56"/>
    <w:rsid w:val="00962D35"/>
    <w:rsid w:val="00962F1E"/>
    <w:rsid w:val="00962F52"/>
    <w:rsid w:val="00962F99"/>
    <w:rsid w:val="0096300F"/>
    <w:rsid w:val="009630A8"/>
    <w:rsid w:val="009630ED"/>
    <w:rsid w:val="00963187"/>
    <w:rsid w:val="00963199"/>
    <w:rsid w:val="009631AD"/>
    <w:rsid w:val="009631E4"/>
    <w:rsid w:val="00963352"/>
    <w:rsid w:val="009633CD"/>
    <w:rsid w:val="0096344F"/>
    <w:rsid w:val="009634F8"/>
    <w:rsid w:val="0096359B"/>
    <w:rsid w:val="009635F9"/>
    <w:rsid w:val="009636C5"/>
    <w:rsid w:val="00963796"/>
    <w:rsid w:val="009637D2"/>
    <w:rsid w:val="00963846"/>
    <w:rsid w:val="00963891"/>
    <w:rsid w:val="0096397A"/>
    <w:rsid w:val="009639A2"/>
    <w:rsid w:val="00963A25"/>
    <w:rsid w:val="00963A38"/>
    <w:rsid w:val="00963A6B"/>
    <w:rsid w:val="00963ABC"/>
    <w:rsid w:val="00963AC5"/>
    <w:rsid w:val="00963B7B"/>
    <w:rsid w:val="00963B82"/>
    <w:rsid w:val="00963CBC"/>
    <w:rsid w:val="00963E2D"/>
    <w:rsid w:val="00963EE5"/>
    <w:rsid w:val="00963F07"/>
    <w:rsid w:val="00963FF6"/>
    <w:rsid w:val="0096414F"/>
    <w:rsid w:val="009642D8"/>
    <w:rsid w:val="00964558"/>
    <w:rsid w:val="0096458C"/>
    <w:rsid w:val="009645BC"/>
    <w:rsid w:val="009645C3"/>
    <w:rsid w:val="0096483B"/>
    <w:rsid w:val="009648E3"/>
    <w:rsid w:val="0096498B"/>
    <w:rsid w:val="009649FE"/>
    <w:rsid w:val="00964A17"/>
    <w:rsid w:val="00964A34"/>
    <w:rsid w:val="00964A68"/>
    <w:rsid w:val="00964A92"/>
    <w:rsid w:val="00964B6B"/>
    <w:rsid w:val="00964C51"/>
    <w:rsid w:val="00964C7B"/>
    <w:rsid w:val="00964CFD"/>
    <w:rsid w:val="00964D4C"/>
    <w:rsid w:val="00964DC7"/>
    <w:rsid w:val="00964EC7"/>
    <w:rsid w:val="00964F36"/>
    <w:rsid w:val="009650D4"/>
    <w:rsid w:val="00965142"/>
    <w:rsid w:val="009654AA"/>
    <w:rsid w:val="00965511"/>
    <w:rsid w:val="00965536"/>
    <w:rsid w:val="0096553B"/>
    <w:rsid w:val="009655D4"/>
    <w:rsid w:val="009656C8"/>
    <w:rsid w:val="009656E8"/>
    <w:rsid w:val="009658A2"/>
    <w:rsid w:val="00965900"/>
    <w:rsid w:val="00965953"/>
    <w:rsid w:val="0096596D"/>
    <w:rsid w:val="0096599A"/>
    <w:rsid w:val="00965AB4"/>
    <w:rsid w:val="00965C52"/>
    <w:rsid w:val="00965CBA"/>
    <w:rsid w:val="00965EB3"/>
    <w:rsid w:val="00965EFB"/>
    <w:rsid w:val="00965FB8"/>
    <w:rsid w:val="00966167"/>
    <w:rsid w:val="009661FE"/>
    <w:rsid w:val="0096630B"/>
    <w:rsid w:val="009663BA"/>
    <w:rsid w:val="009666F4"/>
    <w:rsid w:val="00966777"/>
    <w:rsid w:val="009667FD"/>
    <w:rsid w:val="0096686D"/>
    <w:rsid w:val="0096697C"/>
    <w:rsid w:val="00966A09"/>
    <w:rsid w:val="00966BDE"/>
    <w:rsid w:val="00966C49"/>
    <w:rsid w:val="00966C70"/>
    <w:rsid w:val="00966D78"/>
    <w:rsid w:val="00966DE6"/>
    <w:rsid w:val="00966E1E"/>
    <w:rsid w:val="00966E2F"/>
    <w:rsid w:val="00966F1D"/>
    <w:rsid w:val="00967078"/>
    <w:rsid w:val="00967181"/>
    <w:rsid w:val="009671C8"/>
    <w:rsid w:val="009671CE"/>
    <w:rsid w:val="009671CF"/>
    <w:rsid w:val="009671F5"/>
    <w:rsid w:val="00967249"/>
    <w:rsid w:val="0096729B"/>
    <w:rsid w:val="009672AF"/>
    <w:rsid w:val="00967362"/>
    <w:rsid w:val="00967500"/>
    <w:rsid w:val="00967502"/>
    <w:rsid w:val="00967507"/>
    <w:rsid w:val="009675A0"/>
    <w:rsid w:val="009675E7"/>
    <w:rsid w:val="00967701"/>
    <w:rsid w:val="00967793"/>
    <w:rsid w:val="009677DB"/>
    <w:rsid w:val="009678D9"/>
    <w:rsid w:val="00967982"/>
    <w:rsid w:val="009679A7"/>
    <w:rsid w:val="009679BA"/>
    <w:rsid w:val="00967AC9"/>
    <w:rsid w:val="00967B31"/>
    <w:rsid w:val="00967C0B"/>
    <w:rsid w:val="00967DB8"/>
    <w:rsid w:val="00967DD1"/>
    <w:rsid w:val="0097000E"/>
    <w:rsid w:val="009701D7"/>
    <w:rsid w:val="009701F9"/>
    <w:rsid w:val="009701FE"/>
    <w:rsid w:val="00970329"/>
    <w:rsid w:val="00970334"/>
    <w:rsid w:val="009703E2"/>
    <w:rsid w:val="00970716"/>
    <w:rsid w:val="00970731"/>
    <w:rsid w:val="0097073F"/>
    <w:rsid w:val="0097083D"/>
    <w:rsid w:val="00970896"/>
    <w:rsid w:val="0097092D"/>
    <w:rsid w:val="0097094E"/>
    <w:rsid w:val="00970A26"/>
    <w:rsid w:val="00970DEF"/>
    <w:rsid w:val="00970F07"/>
    <w:rsid w:val="00970FD2"/>
    <w:rsid w:val="00971238"/>
    <w:rsid w:val="0097128A"/>
    <w:rsid w:val="009712E2"/>
    <w:rsid w:val="009714DE"/>
    <w:rsid w:val="0097150F"/>
    <w:rsid w:val="00971526"/>
    <w:rsid w:val="0097153B"/>
    <w:rsid w:val="00971556"/>
    <w:rsid w:val="0097163C"/>
    <w:rsid w:val="0097165D"/>
    <w:rsid w:val="00971667"/>
    <w:rsid w:val="009716D4"/>
    <w:rsid w:val="009718E2"/>
    <w:rsid w:val="00971930"/>
    <w:rsid w:val="009719A7"/>
    <w:rsid w:val="00971C83"/>
    <w:rsid w:val="00971F80"/>
    <w:rsid w:val="00971FC8"/>
    <w:rsid w:val="00972067"/>
    <w:rsid w:val="009721D4"/>
    <w:rsid w:val="009722FA"/>
    <w:rsid w:val="00972399"/>
    <w:rsid w:val="0097241B"/>
    <w:rsid w:val="009724B6"/>
    <w:rsid w:val="009725A9"/>
    <w:rsid w:val="0097277D"/>
    <w:rsid w:val="0097287F"/>
    <w:rsid w:val="009728E8"/>
    <w:rsid w:val="0097299B"/>
    <w:rsid w:val="00972A0D"/>
    <w:rsid w:val="00972BEA"/>
    <w:rsid w:val="00972DDF"/>
    <w:rsid w:val="00972EA5"/>
    <w:rsid w:val="00972EFF"/>
    <w:rsid w:val="00972FA7"/>
    <w:rsid w:val="00973043"/>
    <w:rsid w:val="009730B9"/>
    <w:rsid w:val="009731AC"/>
    <w:rsid w:val="009731BE"/>
    <w:rsid w:val="00973250"/>
    <w:rsid w:val="00973255"/>
    <w:rsid w:val="0097342D"/>
    <w:rsid w:val="00973450"/>
    <w:rsid w:val="0097360A"/>
    <w:rsid w:val="009737EC"/>
    <w:rsid w:val="0097382F"/>
    <w:rsid w:val="0097391C"/>
    <w:rsid w:val="00973AE3"/>
    <w:rsid w:val="00973C4E"/>
    <w:rsid w:val="00973D0C"/>
    <w:rsid w:val="00973DCC"/>
    <w:rsid w:val="00973E38"/>
    <w:rsid w:val="00973E9C"/>
    <w:rsid w:val="00973EB1"/>
    <w:rsid w:val="009740CC"/>
    <w:rsid w:val="009740CE"/>
    <w:rsid w:val="00974214"/>
    <w:rsid w:val="0097439D"/>
    <w:rsid w:val="0097450E"/>
    <w:rsid w:val="00974548"/>
    <w:rsid w:val="009745E2"/>
    <w:rsid w:val="00974625"/>
    <w:rsid w:val="0097473C"/>
    <w:rsid w:val="00974886"/>
    <w:rsid w:val="009749D4"/>
    <w:rsid w:val="00974A58"/>
    <w:rsid w:val="00974A66"/>
    <w:rsid w:val="00974AF7"/>
    <w:rsid w:val="00974B04"/>
    <w:rsid w:val="00974B5C"/>
    <w:rsid w:val="00974C3A"/>
    <w:rsid w:val="00974D04"/>
    <w:rsid w:val="00974D63"/>
    <w:rsid w:val="00974D7B"/>
    <w:rsid w:val="00974E0A"/>
    <w:rsid w:val="00974EA2"/>
    <w:rsid w:val="00974F89"/>
    <w:rsid w:val="009751C4"/>
    <w:rsid w:val="00975214"/>
    <w:rsid w:val="0097523F"/>
    <w:rsid w:val="00975241"/>
    <w:rsid w:val="009752C2"/>
    <w:rsid w:val="0097537F"/>
    <w:rsid w:val="009753F8"/>
    <w:rsid w:val="00975695"/>
    <w:rsid w:val="00975826"/>
    <w:rsid w:val="009758D5"/>
    <w:rsid w:val="0097590E"/>
    <w:rsid w:val="00975973"/>
    <w:rsid w:val="00975A38"/>
    <w:rsid w:val="00975A4A"/>
    <w:rsid w:val="00975B2F"/>
    <w:rsid w:val="00975CC6"/>
    <w:rsid w:val="00975CE7"/>
    <w:rsid w:val="00975D21"/>
    <w:rsid w:val="00975DB4"/>
    <w:rsid w:val="00975EC7"/>
    <w:rsid w:val="00975ED9"/>
    <w:rsid w:val="009761CF"/>
    <w:rsid w:val="00976391"/>
    <w:rsid w:val="0097640D"/>
    <w:rsid w:val="0097650A"/>
    <w:rsid w:val="00976557"/>
    <w:rsid w:val="009765AC"/>
    <w:rsid w:val="009766A2"/>
    <w:rsid w:val="009766CE"/>
    <w:rsid w:val="00976705"/>
    <w:rsid w:val="00976711"/>
    <w:rsid w:val="00976759"/>
    <w:rsid w:val="0097675E"/>
    <w:rsid w:val="009767C4"/>
    <w:rsid w:val="00976808"/>
    <w:rsid w:val="0097697B"/>
    <w:rsid w:val="00976AFE"/>
    <w:rsid w:val="00976C34"/>
    <w:rsid w:val="00976CC6"/>
    <w:rsid w:val="00976E9E"/>
    <w:rsid w:val="00976ED7"/>
    <w:rsid w:val="00976F2F"/>
    <w:rsid w:val="00976FEB"/>
    <w:rsid w:val="00976FF1"/>
    <w:rsid w:val="00976FFE"/>
    <w:rsid w:val="0097707E"/>
    <w:rsid w:val="009770C3"/>
    <w:rsid w:val="00977232"/>
    <w:rsid w:val="0097728C"/>
    <w:rsid w:val="00977318"/>
    <w:rsid w:val="0097731F"/>
    <w:rsid w:val="00977326"/>
    <w:rsid w:val="00977465"/>
    <w:rsid w:val="0097752D"/>
    <w:rsid w:val="00977555"/>
    <w:rsid w:val="009775B5"/>
    <w:rsid w:val="009776EE"/>
    <w:rsid w:val="00977796"/>
    <w:rsid w:val="009777BE"/>
    <w:rsid w:val="00977896"/>
    <w:rsid w:val="009778D3"/>
    <w:rsid w:val="0097790F"/>
    <w:rsid w:val="0097791A"/>
    <w:rsid w:val="00977966"/>
    <w:rsid w:val="0097796F"/>
    <w:rsid w:val="00977974"/>
    <w:rsid w:val="00977A39"/>
    <w:rsid w:val="00977A62"/>
    <w:rsid w:val="00977B9D"/>
    <w:rsid w:val="00977BDE"/>
    <w:rsid w:val="00977C10"/>
    <w:rsid w:val="00977D51"/>
    <w:rsid w:val="00977E3A"/>
    <w:rsid w:val="00977F22"/>
    <w:rsid w:val="009800CB"/>
    <w:rsid w:val="00980271"/>
    <w:rsid w:val="009802E0"/>
    <w:rsid w:val="00980338"/>
    <w:rsid w:val="00980365"/>
    <w:rsid w:val="009803B8"/>
    <w:rsid w:val="00980438"/>
    <w:rsid w:val="00980451"/>
    <w:rsid w:val="0098051B"/>
    <w:rsid w:val="009807F0"/>
    <w:rsid w:val="009808B2"/>
    <w:rsid w:val="00980ADB"/>
    <w:rsid w:val="00980B52"/>
    <w:rsid w:val="00980D2D"/>
    <w:rsid w:val="00980D7F"/>
    <w:rsid w:val="00980DBF"/>
    <w:rsid w:val="009810A9"/>
    <w:rsid w:val="009810FA"/>
    <w:rsid w:val="00981104"/>
    <w:rsid w:val="0098117C"/>
    <w:rsid w:val="009813BC"/>
    <w:rsid w:val="009814D1"/>
    <w:rsid w:val="00981584"/>
    <w:rsid w:val="00981662"/>
    <w:rsid w:val="00981686"/>
    <w:rsid w:val="009816AD"/>
    <w:rsid w:val="00981850"/>
    <w:rsid w:val="009818A2"/>
    <w:rsid w:val="00981943"/>
    <w:rsid w:val="00981966"/>
    <w:rsid w:val="0098197E"/>
    <w:rsid w:val="00981C20"/>
    <w:rsid w:val="00981CE8"/>
    <w:rsid w:val="00981D5B"/>
    <w:rsid w:val="00981F75"/>
    <w:rsid w:val="009820A7"/>
    <w:rsid w:val="009820DC"/>
    <w:rsid w:val="00982306"/>
    <w:rsid w:val="0098238A"/>
    <w:rsid w:val="009824B0"/>
    <w:rsid w:val="009824B6"/>
    <w:rsid w:val="009824CB"/>
    <w:rsid w:val="00982596"/>
    <w:rsid w:val="00982610"/>
    <w:rsid w:val="00982650"/>
    <w:rsid w:val="00982669"/>
    <w:rsid w:val="009827C5"/>
    <w:rsid w:val="009828D5"/>
    <w:rsid w:val="009828F1"/>
    <w:rsid w:val="00982A70"/>
    <w:rsid w:val="00982B1A"/>
    <w:rsid w:val="00982B6E"/>
    <w:rsid w:val="00982C03"/>
    <w:rsid w:val="00982CDF"/>
    <w:rsid w:val="00982D7B"/>
    <w:rsid w:val="00982DAD"/>
    <w:rsid w:val="00982E47"/>
    <w:rsid w:val="00982FA9"/>
    <w:rsid w:val="0098304A"/>
    <w:rsid w:val="009830E0"/>
    <w:rsid w:val="009830F1"/>
    <w:rsid w:val="00983139"/>
    <w:rsid w:val="00983178"/>
    <w:rsid w:val="009831E9"/>
    <w:rsid w:val="00983230"/>
    <w:rsid w:val="0098325B"/>
    <w:rsid w:val="00983355"/>
    <w:rsid w:val="0098355B"/>
    <w:rsid w:val="009835F9"/>
    <w:rsid w:val="0098365B"/>
    <w:rsid w:val="00983667"/>
    <w:rsid w:val="009836EA"/>
    <w:rsid w:val="00983738"/>
    <w:rsid w:val="009837B3"/>
    <w:rsid w:val="0098387B"/>
    <w:rsid w:val="00983D48"/>
    <w:rsid w:val="00983E60"/>
    <w:rsid w:val="00983EAE"/>
    <w:rsid w:val="00983EEB"/>
    <w:rsid w:val="0098405D"/>
    <w:rsid w:val="009840A2"/>
    <w:rsid w:val="00984125"/>
    <w:rsid w:val="0098414F"/>
    <w:rsid w:val="0098419B"/>
    <w:rsid w:val="00984229"/>
    <w:rsid w:val="0098436B"/>
    <w:rsid w:val="009843FA"/>
    <w:rsid w:val="009846AB"/>
    <w:rsid w:val="00984758"/>
    <w:rsid w:val="009848BA"/>
    <w:rsid w:val="00984919"/>
    <w:rsid w:val="00984965"/>
    <w:rsid w:val="00984B18"/>
    <w:rsid w:val="00984E86"/>
    <w:rsid w:val="00984F0E"/>
    <w:rsid w:val="00984F8C"/>
    <w:rsid w:val="00985109"/>
    <w:rsid w:val="009851E8"/>
    <w:rsid w:val="00985268"/>
    <w:rsid w:val="00985482"/>
    <w:rsid w:val="009854DA"/>
    <w:rsid w:val="00985514"/>
    <w:rsid w:val="00985534"/>
    <w:rsid w:val="009855F9"/>
    <w:rsid w:val="00985623"/>
    <w:rsid w:val="009857A4"/>
    <w:rsid w:val="0098586C"/>
    <w:rsid w:val="00985A85"/>
    <w:rsid w:val="00985AF9"/>
    <w:rsid w:val="00985C70"/>
    <w:rsid w:val="00985C8F"/>
    <w:rsid w:val="00985D6E"/>
    <w:rsid w:val="00985E80"/>
    <w:rsid w:val="0098606C"/>
    <w:rsid w:val="00986172"/>
    <w:rsid w:val="0098629E"/>
    <w:rsid w:val="00986366"/>
    <w:rsid w:val="0098642A"/>
    <w:rsid w:val="00986498"/>
    <w:rsid w:val="00986629"/>
    <w:rsid w:val="00986714"/>
    <w:rsid w:val="00986729"/>
    <w:rsid w:val="009867E9"/>
    <w:rsid w:val="009868DC"/>
    <w:rsid w:val="0098691D"/>
    <w:rsid w:val="00986B44"/>
    <w:rsid w:val="00986CA5"/>
    <w:rsid w:val="00986CBB"/>
    <w:rsid w:val="00986F82"/>
    <w:rsid w:val="0098703C"/>
    <w:rsid w:val="009871DF"/>
    <w:rsid w:val="00987264"/>
    <w:rsid w:val="00987489"/>
    <w:rsid w:val="009874B4"/>
    <w:rsid w:val="009874E9"/>
    <w:rsid w:val="009874EF"/>
    <w:rsid w:val="00987578"/>
    <w:rsid w:val="009876C8"/>
    <w:rsid w:val="009876D9"/>
    <w:rsid w:val="00987776"/>
    <w:rsid w:val="009877A1"/>
    <w:rsid w:val="009879B3"/>
    <w:rsid w:val="009879CB"/>
    <w:rsid w:val="009879D7"/>
    <w:rsid w:val="009879FA"/>
    <w:rsid w:val="00987B41"/>
    <w:rsid w:val="00987B6A"/>
    <w:rsid w:val="00987D5B"/>
    <w:rsid w:val="00987D71"/>
    <w:rsid w:val="00987D7C"/>
    <w:rsid w:val="00987D9E"/>
    <w:rsid w:val="00987E4B"/>
    <w:rsid w:val="00987FDA"/>
    <w:rsid w:val="00990008"/>
    <w:rsid w:val="00990023"/>
    <w:rsid w:val="009901C0"/>
    <w:rsid w:val="0099022E"/>
    <w:rsid w:val="009902AA"/>
    <w:rsid w:val="00990315"/>
    <w:rsid w:val="00990368"/>
    <w:rsid w:val="00990377"/>
    <w:rsid w:val="009903E5"/>
    <w:rsid w:val="0099056F"/>
    <w:rsid w:val="0099058F"/>
    <w:rsid w:val="009905A9"/>
    <w:rsid w:val="0099061E"/>
    <w:rsid w:val="0099068C"/>
    <w:rsid w:val="009906CA"/>
    <w:rsid w:val="00990703"/>
    <w:rsid w:val="009907AD"/>
    <w:rsid w:val="00990853"/>
    <w:rsid w:val="00990AC5"/>
    <w:rsid w:val="00990BFA"/>
    <w:rsid w:val="00990CB2"/>
    <w:rsid w:val="00990D52"/>
    <w:rsid w:val="00990E95"/>
    <w:rsid w:val="0099104D"/>
    <w:rsid w:val="00991083"/>
    <w:rsid w:val="00991119"/>
    <w:rsid w:val="00991189"/>
    <w:rsid w:val="009911F0"/>
    <w:rsid w:val="0099130E"/>
    <w:rsid w:val="00991424"/>
    <w:rsid w:val="009914F4"/>
    <w:rsid w:val="009915AC"/>
    <w:rsid w:val="00991944"/>
    <w:rsid w:val="00991984"/>
    <w:rsid w:val="009919B9"/>
    <w:rsid w:val="00991A2C"/>
    <w:rsid w:val="00991A56"/>
    <w:rsid w:val="00991AFC"/>
    <w:rsid w:val="00991BCC"/>
    <w:rsid w:val="00991BEB"/>
    <w:rsid w:val="00991C07"/>
    <w:rsid w:val="00991C77"/>
    <w:rsid w:val="00991C7E"/>
    <w:rsid w:val="00991CF6"/>
    <w:rsid w:val="00991D83"/>
    <w:rsid w:val="00991D99"/>
    <w:rsid w:val="00991DDE"/>
    <w:rsid w:val="00991DF4"/>
    <w:rsid w:val="00991E7E"/>
    <w:rsid w:val="00991F05"/>
    <w:rsid w:val="00991F2B"/>
    <w:rsid w:val="00991F4A"/>
    <w:rsid w:val="0099201F"/>
    <w:rsid w:val="00992322"/>
    <w:rsid w:val="00992507"/>
    <w:rsid w:val="009925F4"/>
    <w:rsid w:val="00992678"/>
    <w:rsid w:val="009927E2"/>
    <w:rsid w:val="009928D6"/>
    <w:rsid w:val="00992997"/>
    <w:rsid w:val="009929B0"/>
    <w:rsid w:val="00992A1E"/>
    <w:rsid w:val="00992A51"/>
    <w:rsid w:val="00992A93"/>
    <w:rsid w:val="00992B0F"/>
    <w:rsid w:val="00992C12"/>
    <w:rsid w:val="00992D5E"/>
    <w:rsid w:val="00992D94"/>
    <w:rsid w:val="00992DE1"/>
    <w:rsid w:val="00992F50"/>
    <w:rsid w:val="009930D5"/>
    <w:rsid w:val="00993110"/>
    <w:rsid w:val="00993150"/>
    <w:rsid w:val="0099335B"/>
    <w:rsid w:val="009933D2"/>
    <w:rsid w:val="009934E4"/>
    <w:rsid w:val="0099351D"/>
    <w:rsid w:val="00993841"/>
    <w:rsid w:val="00993AF1"/>
    <w:rsid w:val="00993B4B"/>
    <w:rsid w:val="00993C70"/>
    <w:rsid w:val="00993FEB"/>
    <w:rsid w:val="0099404F"/>
    <w:rsid w:val="00994181"/>
    <w:rsid w:val="009942DB"/>
    <w:rsid w:val="0099439E"/>
    <w:rsid w:val="009943F2"/>
    <w:rsid w:val="00994400"/>
    <w:rsid w:val="0099445E"/>
    <w:rsid w:val="009944D2"/>
    <w:rsid w:val="00994526"/>
    <w:rsid w:val="0099452B"/>
    <w:rsid w:val="0099466A"/>
    <w:rsid w:val="00994876"/>
    <w:rsid w:val="00994A2C"/>
    <w:rsid w:val="00994ABA"/>
    <w:rsid w:val="00994B57"/>
    <w:rsid w:val="00994B5B"/>
    <w:rsid w:val="00994B63"/>
    <w:rsid w:val="00994C95"/>
    <w:rsid w:val="00994CEF"/>
    <w:rsid w:val="00994EE5"/>
    <w:rsid w:val="00994F57"/>
    <w:rsid w:val="0099501A"/>
    <w:rsid w:val="00995179"/>
    <w:rsid w:val="009951DB"/>
    <w:rsid w:val="00995287"/>
    <w:rsid w:val="00995557"/>
    <w:rsid w:val="00995734"/>
    <w:rsid w:val="0099575D"/>
    <w:rsid w:val="009957AE"/>
    <w:rsid w:val="009957B0"/>
    <w:rsid w:val="0099582E"/>
    <w:rsid w:val="009958EF"/>
    <w:rsid w:val="009959E7"/>
    <w:rsid w:val="00995BB2"/>
    <w:rsid w:val="00995C1A"/>
    <w:rsid w:val="00995C28"/>
    <w:rsid w:val="00995CE0"/>
    <w:rsid w:val="00995D76"/>
    <w:rsid w:val="00995DD3"/>
    <w:rsid w:val="00995F21"/>
    <w:rsid w:val="00995FB2"/>
    <w:rsid w:val="00996069"/>
    <w:rsid w:val="0099608C"/>
    <w:rsid w:val="009960B5"/>
    <w:rsid w:val="00996249"/>
    <w:rsid w:val="009962F8"/>
    <w:rsid w:val="0099631D"/>
    <w:rsid w:val="0099637F"/>
    <w:rsid w:val="009964BE"/>
    <w:rsid w:val="00996510"/>
    <w:rsid w:val="00996570"/>
    <w:rsid w:val="0099659E"/>
    <w:rsid w:val="009965E0"/>
    <w:rsid w:val="009965ED"/>
    <w:rsid w:val="009966D0"/>
    <w:rsid w:val="009967D7"/>
    <w:rsid w:val="0099684F"/>
    <w:rsid w:val="0099695E"/>
    <w:rsid w:val="009969B1"/>
    <w:rsid w:val="00996A47"/>
    <w:rsid w:val="00996A70"/>
    <w:rsid w:val="00996AC1"/>
    <w:rsid w:val="00996B70"/>
    <w:rsid w:val="00996BB5"/>
    <w:rsid w:val="00996C42"/>
    <w:rsid w:val="00996C98"/>
    <w:rsid w:val="00996DB0"/>
    <w:rsid w:val="00996EBA"/>
    <w:rsid w:val="00996EF9"/>
    <w:rsid w:val="00996F3F"/>
    <w:rsid w:val="00996FAD"/>
    <w:rsid w:val="009970AB"/>
    <w:rsid w:val="009970FC"/>
    <w:rsid w:val="009971FE"/>
    <w:rsid w:val="009972BA"/>
    <w:rsid w:val="00997348"/>
    <w:rsid w:val="0099734C"/>
    <w:rsid w:val="00997478"/>
    <w:rsid w:val="00997514"/>
    <w:rsid w:val="00997517"/>
    <w:rsid w:val="009975DC"/>
    <w:rsid w:val="00997620"/>
    <w:rsid w:val="00997637"/>
    <w:rsid w:val="0099767F"/>
    <w:rsid w:val="009976CC"/>
    <w:rsid w:val="00997722"/>
    <w:rsid w:val="00997818"/>
    <w:rsid w:val="00997846"/>
    <w:rsid w:val="00997877"/>
    <w:rsid w:val="009978B6"/>
    <w:rsid w:val="0099797C"/>
    <w:rsid w:val="00997A00"/>
    <w:rsid w:val="00997A5E"/>
    <w:rsid w:val="00997DE2"/>
    <w:rsid w:val="00997FC0"/>
    <w:rsid w:val="009A0107"/>
    <w:rsid w:val="009A0165"/>
    <w:rsid w:val="009A01AA"/>
    <w:rsid w:val="009A01BB"/>
    <w:rsid w:val="009A026E"/>
    <w:rsid w:val="009A033A"/>
    <w:rsid w:val="009A034A"/>
    <w:rsid w:val="009A042B"/>
    <w:rsid w:val="009A0472"/>
    <w:rsid w:val="009A057C"/>
    <w:rsid w:val="009A059E"/>
    <w:rsid w:val="009A0840"/>
    <w:rsid w:val="009A0A09"/>
    <w:rsid w:val="009A0A61"/>
    <w:rsid w:val="009A0AC7"/>
    <w:rsid w:val="009A0C37"/>
    <w:rsid w:val="009A0D39"/>
    <w:rsid w:val="009A0DE9"/>
    <w:rsid w:val="009A0E2F"/>
    <w:rsid w:val="009A0E76"/>
    <w:rsid w:val="009A0F3D"/>
    <w:rsid w:val="009A103A"/>
    <w:rsid w:val="009A11EF"/>
    <w:rsid w:val="009A1352"/>
    <w:rsid w:val="009A1361"/>
    <w:rsid w:val="009A137B"/>
    <w:rsid w:val="009A138B"/>
    <w:rsid w:val="009A15D6"/>
    <w:rsid w:val="009A15E4"/>
    <w:rsid w:val="009A1612"/>
    <w:rsid w:val="009A1680"/>
    <w:rsid w:val="009A1786"/>
    <w:rsid w:val="009A17A9"/>
    <w:rsid w:val="009A1897"/>
    <w:rsid w:val="009A18CD"/>
    <w:rsid w:val="009A1A56"/>
    <w:rsid w:val="009A1A75"/>
    <w:rsid w:val="009A1AA7"/>
    <w:rsid w:val="009A1BF1"/>
    <w:rsid w:val="009A1C92"/>
    <w:rsid w:val="009A1CE9"/>
    <w:rsid w:val="009A1D1C"/>
    <w:rsid w:val="009A1D4B"/>
    <w:rsid w:val="009A1E45"/>
    <w:rsid w:val="009A1E86"/>
    <w:rsid w:val="009A1E87"/>
    <w:rsid w:val="009A1F8A"/>
    <w:rsid w:val="009A1FFA"/>
    <w:rsid w:val="009A2047"/>
    <w:rsid w:val="009A215F"/>
    <w:rsid w:val="009A21F5"/>
    <w:rsid w:val="009A24BA"/>
    <w:rsid w:val="009A24C5"/>
    <w:rsid w:val="009A24D3"/>
    <w:rsid w:val="009A25D7"/>
    <w:rsid w:val="009A266E"/>
    <w:rsid w:val="009A2795"/>
    <w:rsid w:val="009A28C4"/>
    <w:rsid w:val="009A28CF"/>
    <w:rsid w:val="009A294F"/>
    <w:rsid w:val="009A2A1B"/>
    <w:rsid w:val="009A2A2D"/>
    <w:rsid w:val="009A2ABC"/>
    <w:rsid w:val="009A2B5F"/>
    <w:rsid w:val="009A2C8E"/>
    <w:rsid w:val="009A2CDF"/>
    <w:rsid w:val="009A2D4C"/>
    <w:rsid w:val="009A2D97"/>
    <w:rsid w:val="009A2DA3"/>
    <w:rsid w:val="009A2F46"/>
    <w:rsid w:val="009A2F87"/>
    <w:rsid w:val="009A3045"/>
    <w:rsid w:val="009A320D"/>
    <w:rsid w:val="009A3289"/>
    <w:rsid w:val="009A32E7"/>
    <w:rsid w:val="009A341E"/>
    <w:rsid w:val="009A348A"/>
    <w:rsid w:val="009A35CB"/>
    <w:rsid w:val="009A37B4"/>
    <w:rsid w:val="009A3B2B"/>
    <w:rsid w:val="009A3C16"/>
    <w:rsid w:val="009A3C2D"/>
    <w:rsid w:val="009A3E39"/>
    <w:rsid w:val="009A3F9D"/>
    <w:rsid w:val="009A4088"/>
    <w:rsid w:val="009A4170"/>
    <w:rsid w:val="009A4198"/>
    <w:rsid w:val="009A4223"/>
    <w:rsid w:val="009A4287"/>
    <w:rsid w:val="009A4448"/>
    <w:rsid w:val="009A4522"/>
    <w:rsid w:val="009A4536"/>
    <w:rsid w:val="009A4646"/>
    <w:rsid w:val="009A4672"/>
    <w:rsid w:val="009A477A"/>
    <w:rsid w:val="009A4836"/>
    <w:rsid w:val="009A4881"/>
    <w:rsid w:val="009A4A97"/>
    <w:rsid w:val="009A4DFF"/>
    <w:rsid w:val="009A4E8B"/>
    <w:rsid w:val="009A4F2E"/>
    <w:rsid w:val="009A4F3A"/>
    <w:rsid w:val="009A507D"/>
    <w:rsid w:val="009A5170"/>
    <w:rsid w:val="009A5196"/>
    <w:rsid w:val="009A519D"/>
    <w:rsid w:val="009A52B8"/>
    <w:rsid w:val="009A5312"/>
    <w:rsid w:val="009A53A3"/>
    <w:rsid w:val="009A54C1"/>
    <w:rsid w:val="009A55B9"/>
    <w:rsid w:val="009A5600"/>
    <w:rsid w:val="009A562B"/>
    <w:rsid w:val="009A598A"/>
    <w:rsid w:val="009A599B"/>
    <w:rsid w:val="009A59C0"/>
    <w:rsid w:val="009A59D9"/>
    <w:rsid w:val="009A5D52"/>
    <w:rsid w:val="009A5DF7"/>
    <w:rsid w:val="009A5EA8"/>
    <w:rsid w:val="009A5F13"/>
    <w:rsid w:val="009A5F72"/>
    <w:rsid w:val="009A6047"/>
    <w:rsid w:val="009A60DD"/>
    <w:rsid w:val="009A61EA"/>
    <w:rsid w:val="009A62E5"/>
    <w:rsid w:val="009A6397"/>
    <w:rsid w:val="009A639F"/>
    <w:rsid w:val="009A63AE"/>
    <w:rsid w:val="009A63B7"/>
    <w:rsid w:val="009A6533"/>
    <w:rsid w:val="009A656E"/>
    <w:rsid w:val="009A65E4"/>
    <w:rsid w:val="009A6627"/>
    <w:rsid w:val="009A674A"/>
    <w:rsid w:val="009A685A"/>
    <w:rsid w:val="009A6875"/>
    <w:rsid w:val="009A68B7"/>
    <w:rsid w:val="009A69D0"/>
    <w:rsid w:val="009A6A6D"/>
    <w:rsid w:val="009A6B93"/>
    <w:rsid w:val="009A6BF1"/>
    <w:rsid w:val="009A6C13"/>
    <w:rsid w:val="009A6E75"/>
    <w:rsid w:val="009A6E99"/>
    <w:rsid w:val="009A6FE3"/>
    <w:rsid w:val="009A720B"/>
    <w:rsid w:val="009A7214"/>
    <w:rsid w:val="009A7262"/>
    <w:rsid w:val="009A72D5"/>
    <w:rsid w:val="009A72E1"/>
    <w:rsid w:val="009A7327"/>
    <w:rsid w:val="009A74E3"/>
    <w:rsid w:val="009A7514"/>
    <w:rsid w:val="009A7527"/>
    <w:rsid w:val="009A7678"/>
    <w:rsid w:val="009A77AA"/>
    <w:rsid w:val="009A77CF"/>
    <w:rsid w:val="009A77ED"/>
    <w:rsid w:val="009A7888"/>
    <w:rsid w:val="009A78BE"/>
    <w:rsid w:val="009A7974"/>
    <w:rsid w:val="009A7AA8"/>
    <w:rsid w:val="009A7B45"/>
    <w:rsid w:val="009A7B5A"/>
    <w:rsid w:val="009A7C1F"/>
    <w:rsid w:val="009A7C9A"/>
    <w:rsid w:val="009A7F8F"/>
    <w:rsid w:val="009B021C"/>
    <w:rsid w:val="009B03F2"/>
    <w:rsid w:val="009B0524"/>
    <w:rsid w:val="009B065C"/>
    <w:rsid w:val="009B071C"/>
    <w:rsid w:val="009B078C"/>
    <w:rsid w:val="009B07D3"/>
    <w:rsid w:val="009B07DC"/>
    <w:rsid w:val="009B087B"/>
    <w:rsid w:val="009B095D"/>
    <w:rsid w:val="009B0967"/>
    <w:rsid w:val="009B0AD8"/>
    <w:rsid w:val="009B0B2C"/>
    <w:rsid w:val="009B0BAF"/>
    <w:rsid w:val="009B0C61"/>
    <w:rsid w:val="009B0D76"/>
    <w:rsid w:val="009B0EC9"/>
    <w:rsid w:val="009B0EF0"/>
    <w:rsid w:val="009B105C"/>
    <w:rsid w:val="009B1103"/>
    <w:rsid w:val="009B1323"/>
    <w:rsid w:val="009B147C"/>
    <w:rsid w:val="009B155D"/>
    <w:rsid w:val="009B164F"/>
    <w:rsid w:val="009B1691"/>
    <w:rsid w:val="009B16DF"/>
    <w:rsid w:val="009B1854"/>
    <w:rsid w:val="009B18E7"/>
    <w:rsid w:val="009B18F3"/>
    <w:rsid w:val="009B1A0B"/>
    <w:rsid w:val="009B1B33"/>
    <w:rsid w:val="009B1C23"/>
    <w:rsid w:val="009B1E63"/>
    <w:rsid w:val="009B1F6A"/>
    <w:rsid w:val="009B1F6C"/>
    <w:rsid w:val="009B1F98"/>
    <w:rsid w:val="009B2007"/>
    <w:rsid w:val="009B208D"/>
    <w:rsid w:val="009B223A"/>
    <w:rsid w:val="009B233A"/>
    <w:rsid w:val="009B2379"/>
    <w:rsid w:val="009B237E"/>
    <w:rsid w:val="009B2563"/>
    <w:rsid w:val="009B2590"/>
    <w:rsid w:val="009B26D8"/>
    <w:rsid w:val="009B286B"/>
    <w:rsid w:val="009B2922"/>
    <w:rsid w:val="009B2A2C"/>
    <w:rsid w:val="009B2BEF"/>
    <w:rsid w:val="009B2C0E"/>
    <w:rsid w:val="009B2C39"/>
    <w:rsid w:val="009B2D93"/>
    <w:rsid w:val="009B2DA2"/>
    <w:rsid w:val="009B2E23"/>
    <w:rsid w:val="009B2F4D"/>
    <w:rsid w:val="009B2F90"/>
    <w:rsid w:val="009B3001"/>
    <w:rsid w:val="009B30D6"/>
    <w:rsid w:val="009B30F0"/>
    <w:rsid w:val="009B315C"/>
    <w:rsid w:val="009B3165"/>
    <w:rsid w:val="009B3168"/>
    <w:rsid w:val="009B3398"/>
    <w:rsid w:val="009B33CD"/>
    <w:rsid w:val="009B34CD"/>
    <w:rsid w:val="009B367A"/>
    <w:rsid w:val="009B3712"/>
    <w:rsid w:val="009B38F1"/>
    <w:rsid w:val="009B394E"/>
    <w:rsid w:val="009B3951"/>
    <w:rsid w:val="009B3B57"/>
    <w:rsid w:val="009B3B91"/>
    <w:rsid w:val="009B3BBF"/>
    <w:rsid w:val="009B3C13"/>
    <w:rsid w:val="009B3C27"/>
    <w:rsid w:val="009B3C48"/>
    <w:rsid w:val="009B3D81"/>
    <w:rsid w:val="009B3EC0"/>
    <w:rsid w:val="009B4066"/>
    <w:rsid w:val="009B409F"/>
    <w:rsid w:val="009B421A"/>
    <w:rsid w:val="009B4271"/>
    <w:rsid w:val="009B429D"/>
    <w:rsid w:val="009B4307"/>
    <w:rsid w:val="009B430E"/>
    <w:rsid w:val="009B4331"/>
    <w:rsid w:val="009B44F2"/>
    <w:rsid w:val="009B45CE"/>
    <w:rsid w:val="009B46B9"/>
    <w:rsid w:val="009B47CA"/>
    <w:rsid w:val="009B481A"/>
    <w:rsid w:val="009B48ED"/>
    <w:rsid w:val="009B4937"/>
    <w:rsid w:val="009B4940"/>
    <w:rsid w:val="009B4A01"/>
    <w:rsid w:val="009B4A27"/>
    <w:rsid w:val="009B4AE4"/>
    <w:rsid w:val="009B4B2C"/>
    <w:rsid w:val="009B4B42"/>
    <w:rsid w:val="009B4BC3"/>
    <w:rsid w:val="009B4BD4"/>
    <w:rsid w:val="009B4BFC"/>
    <w:rsid w:val="009B4CAE"/>
    <w:rsid w:val="009B4D23"/>
    <w:rsid w:val="009B4D27"/>
    <w:rsid w:val="009B4E7C"/>
    <w:rsid w:val="009B4F55"/>
    <w:rsid w:val="009B531F"/>
    <w:rsid w:val="009B5389"/>
    <w:rsid w:val="009B53DE"/>
    <w:rsid w:val="009B53F2"/>
    <w:rsid w:val="009B5690"/>
    <w:rsid w:val="009B56C5"/>
    <w:rsid w:val="009B57EF"/>
    <w:rsid w:val="009B58CB"/>
    <w:rsid w:val="009B59F4"/>
    <w:rsid w:val="009B59FB"/>
    <w:rsid w:val="009B5DE4"/>
    <w:rsid w:val="009B5E38"/>
    <w:rsid w:val="009B5F01"/>
    <w:rsid w:val="009B60D2"/>
    <w:rsid w:val="009B62AF"/>
    <w:rsid w:val="009B6453"/>
    <w:rsid w:val="009B64B0"/>
    <w:rsid w:val="009B651B"/>
    <w:rsid w:val="009B6764"/>
    <w:rsid w:val="009B6776"/>
    <w:rsid w:val="009B6793"/>
    <w:rsid w:val="009B688D"/>
    <w:rsid w:val="009B6924"/>
    <w:rsid w:val="009B6958"/>
    <w:rsid w:val="009B6965"/>
    <w:rsid w:val="009B6A06"/>
    <w:rsid w:val="009B6A31"/>
    <w:rsid w:val="009B6AA7"/>
    <w:rsid w:val="009B6AE0"/>
    <w:rsid w:val="009B6BB6"/>
    <w:rsid w:val="009B6C44"/>
    <w:rsid w:val="009B6C8E"/>
    <w:rsid w:val="009B6CA5"/>
    <w:rsid w:val="009B6DE0"/>
    <w:rsid w:val="009B6DE9"/>
    <w:rsid w:val="009B6E64"/>
    <w:rsid w:val="009B6E73"/>
    <w:rsid w:val="009B6EFA"/>
    <w:rsid w:val="009B6F3D"/>
    <w:rsid w:val="009B6F49"/>
    <w:rsid w:val="009B7001"/>
    <w:rsid w:val="009B7241"/>
    <w:rsid w:val="009B7266"/>
    <w:rsid w:val="009B7276"/>
    <w:rsid w:val="009B7590"/>
    <w:rsid w:val="009B75BD"/>
    <w:rsid w:val="009B767A"/>
    <w:rsid w:val="009B771F"/>
    <w:rsid w:val="009B7969"/>
    <w:rsid w:val="009B79AB"/>
    <w:rsid w:val="009B79B3"/>
    <w:rsid w:val="009B7CEC"/>
    <w:rsid w:val="009B7D39"/>
    <w:rsid w:val="009B7D3B"/>
    <w:rsid w:val="009B7D4F"/>
    <w:rsid w:val="009B7E68"/>
    <w:rsid w:val="009B7F53"/>
    <w:rsid w:val="009B7F9F"/>
    <w:rsid w:val="009C000E"/>
    <w:rsid w:val="009C00C8"/>
    <w:rsid w:val="009C023E"/>
    <w:rsid w:val="009C02DD"/>
    <w:rsid w:val="009C02DE"/>
    <w:rsid w:val="009C031A"/>
    <w:rsid w:val="009C0351"/>
    <w:rsid w:val="009C045F"/>
    <w:rsid w:val="009C047E"/>
    <w:rsid w:val="009C0595"/>
    <w:rsid w:val="009C06A3"/>
    <w:rsid w:val="009C06AA"/>
    <w:rsid w:val="009C077B"/>
    <w:rsid w:val="009C07BA"/>
    <w:rsid w:val="009C085D"/>
    <w:rsid w:val="009C0985"/>
    <w:rsid w:val="009C098F"/>
    <w:rsid w:val="009C0996"/>
    <w:rsid w:val="009C0C26"/>
    <w:rsid w:val="009C0EA3"/>
    <w:rsid w:val="009C0F45"/>
    <w:rsid w:val="009C1041"/>
    <w:rsid w:val="009C111A"/>
    <w:rsid w:val="009C11E9"/>
    <w:rsid w:val="009C13FD"/>
    <w:rsid w:val="009C17FD"/>
    <w:rsid w:val="009C187C"/>
    <w:rsid w:val="009C1958"/>
    <w:rsid w:val="009C1A43"/>
    <w:rsid w:val="009C1A87"/>
    <w:rsid w:val="009C1B9A"/>
    <w:rsid w:val="009C1DD6"/>
    <w:rsid w:val="009C1E18"/>
    <w:rsid w:val="009C2054"/>
    <w:rsid w:val="009C20B2"/>
    <w:rsid w:val="009C21A3"/>
    <w:rsid w:val="009C21E2"/>
    <w:rsid w:val="009C223B"/>
    <w:rsid w:val="009C230C"/>
    <w:rsid w:val="009C2331"/>
    <w:rsid w:val="009C2389"/>
    <w:rsid w:val="009C23A8"/>
    <w:rsid w:val="009C23BC"/>
    <w:rsid w:val="009C268A"/>
    <w:rsid w:val="009C26D2"/>
    <w:rsid w:val="009C2747"/>
    <w:rsid w:val="009C284B"/>
    <w:rsid w:val="009C2927"/>
    <w:rsid w:val="009C2928"/>
    <w:rsid w:val="009C2990"/>
    <w:rsid w:val="009C29E0"/>
    <w:rsid w:val="009C2A04"/>
    <w:rsid w:val="009C2A0C"/>
    <w:rsid w:val="009C2A45"/>
    <w:rsid w:val="009C2AD1"/>
    <w:rsid w:val="009C2BC2"/>
    <w:rsid w:val="009C2BE1"/>
    <w:rsid w:val="009C2E31"/>
    <w:rsid w:val="009C2EB3"/>
    <w:rsid w:val="009C2F2F"/>
    <w:rsid w:val="009C315C"/>
    <w:rsid w:val="009C31F3"/>
    <w:rsid w:val="009C3562"/>
    <w:rsid w:val="009C35C9"/>
    <w:rsid w:val="009C360B"/>
    <w:rsid w:val="009C371A"/>
    <w:rsid w:val="009C3765"/>
    <w:rsid w:val="009C37C0"/>
    <w:rsid w:val="009C390D"/>
    <w:rsid w:val="009C39C3"/>
    <w:rsid w:val="009C3A37"/>
    <w:rsid w:val="009C3AEB"/>
    <w:rsid w:val="009C3BAC"/>
    <w:rsid w:val="009C3C2E"/>
    <w:rsid w:val="009C3DFB"/>
    <w:rsid w:val="009C3EE8"/>
    <w:rsid w:val="009C3F7C"/>
    <w:rsid w:val="009C3F90"/>
    <w:rsid w:val="009C40DD"/>
    <w:rsid w:val="009C41BB"/>
    <w:rsid w:val="009C4252"/>
    <w:rsid w:val="009C4275"/>
    <w:rsid w:val="009C429E"/>
    <w:rsid w:val="009C436B"/>
    <w:rsid w:val="009C4391"/>
    <w:rsid w:val="009C44C1"/>
    <w:rsid w:val="009C4504"/>
    <w:rsid w:val="009C452B"/>
    <w:rsid w:val="009C46E9"/>
    <w:rsid w:val="009C475F"/>
    <w:rsid w:val="009C47B7"/>
    <w:rsid w:val="009C486A"/>
    <w:rsid w:val="009C4B5B"/>
    <w:rsid w:val="009C4B61"/>
    <w:rsid w:val="009C4CAC"/>
    <w:rsid w:val="009C4D62"/>
    <w:rsid w:val="009C4EA2"/>
    <w:rsid w:val="009C5079"/>
    <w:rsid w:val="009C507D"/>
    <w:rsid w:val="009C523A"/>
    <w:rsid w:val="009C52C0"/>
    <w:rsid w:val="009C53B8"/>
    <w:rsid w:val="009C53EA"/>
    <w:rsid w:val="009C5502"/>
    <w:rsid w:val="009C591F"/>
    <w:rsid w:val="009C5923"/>
    <w:rsid w:val="009C5973"/>
    <w:rsid w:val="009C5980"/>
    <w:rsid w:val="009C5A3A"/>
    <w:rsid w:val="009C5AAF"/>
    <w:rsid w:val="009C5B66"/>
    <w:rsid w:val="009C5C1A"/>
    <w:rsid w:val="009C5D1E"/>
    <w:rsid w:val="009C5DC0"/>
    <w:rsid w:val="009C5E04"/>
    <w:rsid w:val="009C5EE0"/>
    <w:rsid w:val="009C5EF4"/>
    <w:rsid w:val="009C5F2F"/>
    <w:rsid w:val="009C62F9"/>
    <w:rsid w:val="009C630B"/>
    <w:rsid w:val="009C6443"/>
    <w:rsid w:val="009C6454"/>
    <w:rsid w:val="009C64F2"/>
    <w:rsid w:val="009C6645"/>
    <w:rsid w:val="009C672D"/>
    <w:rsid w:val="009C6750"/>
    <w:rsid w:val="009C6803"/>
    <w:rsid w:val="009C6838"/>
    <w:rsid w:val="009C68B8"/>
    <w:rsid w:val="009C6C94"/>
    <w:rsid w:val="009C6CA6"/>
    <w:rsid w:val="009C6CB7"/>
    <w:rsid w:val="009C6D7A"/>
    <w:rsid w:val="009C6EF4"/>
    <w:rsid w:val="009C6F92"/>
    <w:rsid w:val="009C6FD4"/>
    <w:rsid w:val="009C705E"/>
    <w:rsid w:val="009C70F0"/>
    <w:rsid w:val="009C7357"/>
    <w:rsid w:val="009C73EB"/>
    <w:rsid w:val="009C74A8"/>
    <w:rsid w:val="009C7508"/>
    <w:rsid w:val="009C7605"/>
    <w:rsid w:val="009C7697"/>
    <w:rsid w:val="009C7803"/>
    <w:rsid w:val="009C7876"/>
    <w:rsid w:val="009C7892"/>
    <w:rsid w:val="009C7A0D"/>
    <w:rsid w:val="009C7AA5"/>
    <w:rsid w:val="009C7AB7"/>
    <w:rsid w:val="009C7B92"/>
    <w:rsid w:val="009C7BE9"/>
    <w:rsid w:val="009C7C21"/>
    <w:rsid w:val="009C7C24"/>
    <w:rsid w:val="009C7C7C"/>
    <w:rsid w:val="009C7ED5"/>
    <w:rsid w:val="009C7EFE"/>
    <w:rsid w:val="009C7F71"/>
    <w:rsid w:val="009D0044"/>
    <w:rsid w:val="009D0054"/>
    <w:rsid w:val="009D020A"/>
    <w:rsid w:val="009D02F8"/>
    <w:rsid w:val="009D0427"/>
    <w:rsid w:val="009D049B"/>
    <w:rsid w:val="009D049E"/>
    <w:rsid w:val="009D0634"/>
    <w:rsid w:val="009D071D"/>
    <w:rsid w:val="009D0788"/>
    <w:rsid w:val="009D08B5"/>
    <w:rsid w:val="009D08C5"/>
    <w:rsid w:val="009D08CF"/>
    <w:rsid w:val="009D0914"/>
    <w:rsid w:val="009D0931"/>
    <w:rsid w:val="009D09EC"/>
    <w:rsid w:val="009D0AB8"/>
    <w:rsid w:val="009D0AD2"/>
    <w:rsid w:val="009D0AFD"/>
    <w:rsid w:val="009D0B6C"/>
    <w:rsid w:val="009D0B77"/>
    <w:rsid w:val="009D0B95"/>
    <w:rsid w:val="009D0B9F"/>
    <w:rsid w:val="009D0BB3"/>
    <w:rsid w:val="009D0BEE"/>
    <w:rsid w:val="009D0C9E"/>
    <w:rsid w:val="009D0CDA"/>
    <w:rsid w:val="009D0ED3"/>
    <w:rsid w:val="009D0FD4"/>
    <w:rsid w:val="009D104A"/>
    <w:rsid w:val="009D107C"/>
    <w:rsid w:val="009D10AB"/>
    <w:rsid w:val="009D10E2"/>
    <w:rsid w:val="009D1117"/>
    <w:rsid w:val="009D11A9"/>
    <w:rsid w:val="009D1253"/>
    <w:rsid w:val="009D12D3"/>
    <w:rsid w:val="009D134E"/>
    <w:rsid w:val="009D1383"/>
    <w:rsid w:val="009D148B"/>
    <w:rsid w:val="009D1522"/>
    <w:rsid w:val="009D157A"/>
    <w:rsid w:val="009D16F4"/>
    <w:rsid w:val="009D1738"/>
    <w:rsid w:val="009D1794"/>
    <w:rsid w:val="009D17AE"/>
    <w:rsid w:val="009D181A"/>
    <w:rsid w:val="009D185A"/>
    <w:rsid w:val="009D18DA"/>
    <w:rsid w:val="009D18E4"/>
    <w:rsid w:val="009D1973"/>
    <w:rsid w:val="009D1A2C"/>
    <w:rsid w:val="009D1A6D"/>
    <w:rsid w:val="009D1ACE"/>
    <w:rsid w:val="009D1BF2"/>
    <w:rsid w:val="009D1C3D"/>
    <w:rsid w:val="009D1C43"/>
    <w:rsid w:val="009D1CDC"/>
    <w:rsid w:val="009D1D9E"/>
    <w:rsid w:val="009D1DDA"/>
    <w:rsid w:val="009D1E9D"/>
    <w:rsid w:val="009D1F9C"/>
    <w:rsid w:val="009D2069"/>
    <w:rsid w:val="009D20EC"/>
    <w:rsid w:val="009D238A"/>
    <w:rsid w:val="009D23E0"/>
    <w:rsid w:val="009D2423"/>
    <w:rsid w:val="009D244C"/>
    <w:rsid w:val="009D246E"/>
    <w:rsid w:val="009D24FA"/>
    <w:rsid w:val="009D2598"/>
    <w:rsid w:val="009D25AC"/>
    <w:rsid w:val="009D25E6"/>
    <w:rsid w:val="009D26AD"/>
    <w:rsid w:val="009D27C3"/>
    <w:rsid w:val="009D2897"/>
    <w:rsid w:val="009D29B4"/>
    <w:rsid w:val="009D29DC"/>
    <w:rsid w:val="009D2ADD"/>
    <w:rsid w:val="009D2B1F"/>
    <w:rsid w:val="009D2D1E"/>
    <w:rsid w:val="009D2D2D"/>
    <w:rsid w:val="009D2D44"/>
    <w:rsid w:val="009D2F64"/>
    <w:rsid w:val="009D2F73"/>
    <w:rsid w:val="009D2FBF"/>
    <w:rsid w:val="009D3139"/>
    <w:rsid w:val="009D316D"/>
    <w:rsid w:val="009D31C1"/>
    <w:rsid w:val="009D3276"/>
    <w:rsid w:val="009D32DA"/>
    <w:rsid w:val="009D32E0"/>
    <w:rsid w:val="009D3326"/>
    <w:rsid w:val="009D33EC"/>
    <w:rsid w:val="009D341F"/>
    <w:rsid w:val="009D3538"/>
    <w:rsid w:val="009D380E"/>
    <w:rsid w:val="009D3892"/>
    <w:rsid w:val="009D3936"/>
    <w:rsid w:val="009D3A04"/>
    <w:rsid w:val="009D3AC7"/>
    <w:rsid w:val="009D3B0C"/>
    <w:rsid w:val="009D3B5F"/>
    <w:rsid w:val="009D3CA0"/>
    <w:rsid w:val="009D3CC1"/>
    <w:rsid w:val="009D3D2C"/>
    <w:rsid w:val="009D3D9E"/>
    <w:rsid w:val="009D3ECA"/>
    <w:rsid w:val="009D3FEC"/>
    <w:rsid w:val="009D40A8"/>
    <w:rsid w:val="009D4295"/>
    <w:rsid w:val="009D429B"/>
    <w:rsid w:val="009D42D9"/>
    <w:rsid w:val="009D436F"/>
    <w:rsid w:val="009D4382"/>
    <w:rsid w:val="009D4500"/>
    <w:rsid w:val="009D4644"/>
    <w:rsid w:val="009D46FE"/>
    <w:rsid w:val="009D4817"/>
    <w:rsid w:val="009D4853"/>
    <w:rsid w:val="009D486B"/>
    <w:rsid w:val="009D4882"/>
    <w:rsid w:val="009D48C2"/>
    <w:rsid w:val="009D4971"/>
    <w:rsid w:val="009D499E"/>
    <w:rsid w:val="009D49CA"/>
    <w:rsid w:val="009D4A08"/>
    <w:rsid w:val="009D4A62"/>
    <w:rsid w:val="009D4A70"/>
    <w:rsid w:val="009D4A80"/>
    <w:rsid w:val="009D4B33"/>
    <w:rsid w:val="009D4C5E"/>
    <w:rsid w:val="009D4D00"/>
    <w:rsid w:val="009D4D35"/>
    <w:rsid w:val="009D506E"/>
    <w:rsid w:val="009D5177"/>
    <w:rsid w:val="009D52B2"/>
    <w:rsid w:val="009D53DB"/>
    <w:rsid w:val="009D5451"/>
    <w:rsid w:val="009D55BF"/>
    <w:rsid w:val="009D5805"/>
    <w:rsid w:val="009D583B"/>
    <w:rsid w:val="009D5963"/>
    <w:rsid w:val="009D599A"/>
    <w:rsid w:val="009D5AE6"/>
    <w:rsid w:val="009D5B2E"/>
    <w:rsid w:val="009D5B62"/>
    <w:rsid w:val="009D5BA9"/>
    <w:rsid w:val="009D5BEA"/>
    <w:rsid w:val="009D5D26"/>
    <w:rsid w:val="009D5D50"/>
    <w:rsid w:val="009D5DE2"/>
    <w:rsid w:val="009D5E27"/>
    <w:rsid w:val="009D5F64"/>
    <w:rsid w:val="009D5F89"/>
    <w:rsid w:val="009D6336"/>
    <w:rsid w:val="009D6401"/>
    <w:rsid w:val="009D6446"/>
    <w:rsid w:val="009D6482"/>
    <w:rsid w:val="009D64A9"/>
    <w:rsid w:val="009D64F3"/>
    <w:rsid w:val="009D662A"/>
    <w:rsid w:val="009D6719"/>
    <w:rsid w:val="009D67ED"/>
    <w:rsid w:val="009D6810"/>
    <w:rsid w:val="009D6B0D"/>
    <w:rsid w:val="009D6C72"/>
    <w:rsid w:val="009D6DB5"/>
    <w:rsid w:val="009D6F5B"/>
    <w:rsid w:val="009D705F"/>
    <w:rsid w:val="009D7061"/>
    <w:rsid w:val="009D7203"/>
    <w:rsid w:val="009D72F0"/>
    <w:rsid w:val="009D7367"/>
    <w:rsid w:val="009D73DF"/>
    <w:rsid w:val="009D7428"/>
    <w:rsid w:val="009D7555"/>
    <w:rsid w:val="009D7582"/>
    <w:rsid w:val="009D75E3"/>
    <w:rsid w:val="009D7612"/>
    <w:rsid w:val="009D7665"/>
    <w:rsid w:val="009D777E"/>
    <w:rsid w:val="009D7794"/>
    <w:rsid w:val="009D77B1"/>
    <w:rsid w:val="009D7890"/>
    <w:rsid w:val="009D7971"/>
    <w:rsid w:val="009D7A4F"/>
    <w:rsid w:val="009D7B7F"/>
    <w:rsid w:val="009D7B9D"/>
    <w:rsid w:val="009D7C60"/>
    <w:rsid w:val="009D7C69"/>
    <w:rsid w:val="009D7D38"/>
    <w:rsid w:val="009D7E80"/>
    <w:rsid w:val="009D7F1E"/>
    <w:rsid w:val="009D7F42"/>
    <w:rsid w:val="009E0090"/>
    <w:rsid w:val="009E01BD"/>
    <w:rsid w:val="009E0297"/>
    <w:rsid w:val="009E02E3"/>
    <w:rsid w:val="009E032D"/>
    <w:rsid w:val="009E035A"/>
    <w:rsid w:val="009E03E7"/>
    <w:rsid w:val="009E05D5"/>
    <w:rsid w:val="009E06CB"/>
    <w:rsid w:val="009E07CE"/>
    <w:rsid w:val="009E0948"/>
    <w:rsid w:val="009E09E6"/>
    <w:rsid w:val="009E0AD1"/>
    <w:rsid w:val="009E0B56"/>
    <w:rsid w:val="009E0CE2"/>
    <w:rsid w:val="009E0E1F"/>
    <w:rsid w:val="009E0ED9"/>
    <w:rsid w:val="009E0F48"/>
    <w:rsid w:val="009E0F82"/>
    <w:rsid w:val="009E1060"/>
    <w:rsid w:val="009E1061"/>
    <w:rsid w:val="009E11E6"/>
    <w:rsid w:val="009E11FD"/>
    <w:rsid w:val="009E1256"/>
    <w:rsid w:val="009E1310"/>
    <w:rsid w:val="009E13C0"/>
    <w:rsid w:val="009E13E5"/>
    <w:rsid w:val="009E14A1"/>
    <w:rsid w:val="009E155A"/>
    <w:rsid w:val="009E1602"/>
    <w:rsid w:val="009E16F3"/>
    <w:rsid w:val="009E1885"/>
    <w:rsid w:val="009E1986"/>
    <w:rsid w:val="009E1AA6"/>
    <w:rsid w:val="009E1B3A"/>
    <w:rsid w:val="009E1BB5"/>
    <w:rsid w:val="009E1BFF"/>
    <w:rsid w:val="009E1E38"/>
    <w:rsid w:val="009E1E43"/>
    <w:rsid w:val="009E1FEB"/>
    <w:rsid w:val="009E202D"/>
    <w:rsid w:val="009E2099"/>
    <w:rsid w:val="009E2105"/>
    <w:rsid w:val="009E2117"/>
    <w:rsid w:val="009E21A0"/>
    <w:rsid w:val="009E2278"/>
    <w:rsid w:val="009E2322"/>
    <w:rsid w:val="009E234D"/>
    <w:rsid w:val="009E24D5"/>
    <w:rsid w:val="009E250A"/>
    <w:rsid w:val="009E251E"/>
    <w:rsid w:val="009E2541"/>
    <w:rsid w:val="009E25DF"/>
    <w:rsid w:val="009E2654"/>
    <w:rsid w:val="009E2728"/>
    <w:rsid w:val="009E2801"/>
    <w:rsid w:val="009E2850"/>
    <w:rsid w:val="009E2A02"/>
    <w:rsid w:val="009E2A1C"/>
    <w:rsid w:val="009E2A1F"/>
    <w:rsid w:val="009E2B3B"/>
    <w:rsid w:val="009E2B55"/>
    <w:rsid w:val="009E2B5A"/>
    <w:rsid w:val="009E2B64"/>
    <w:rsid w:val="009E2C58"/>
    <w:rsid w:val="009E2D39"/>
    <w:rsid w:val="009E2DB9"/>
    <w:rsid w:val="009E314C"/>
    <w:rsid w:val="009E315D"/>
    <w:rsid w:val="009E3291"/>
    <w:rsid w:val="009E330A"/>
    <w:rsid w:val="009E33FD"/>
    <w:rsid w:val="009E35A0"/>
    <w:rsid w:val="009E35D5"/>
    <w:rsid w:val="009E3796"/>
    <w:rsid w:val="009E37B6"/>
    <w:rsid w:val="009E382C"/>
    <w:rsid w:val="009E38AD"/>
    <w:rsid w:val="009E38B7"/>
    <w:rsid w:val="009E3A65"/>
    <w:rsid w:val="009E3A85"/>
    <w:rsid w:val="009E3AC3"/>
    <w:rsid w:val="009E3B55"/>
    <w:rsid w:val="009E3BFE"/>
    <w:rsid w:val="009E3EAB"/>
    <w:rsid w:val="009E3F72"/>
    <w:rsid w:val="009E3FAA"/>
    <w:rsid w:val="009E3FEE"/>
    <w:rsid w:val="009E4027"/>
    <w:rsid w:val="009E4039"/>
    <w:rsid w:val="009E40D4"/>
    <w:rsid w:val="009E4100"/>
    <w:rsid w:val="009E41F8"/>
    <w:rsid w:val="009E427B"/>
    <w:rsid w:val="009E4333"/>
    <w:rsid w:val="009E435E"/>
    <w:rsid w:val="009E456C"/>
    <w:rsid w:val="009E458E"/>
    <w:rsid w:val="009E46EC"/>
    <w:rsid w:val="009E4731"/>
    <w:rsid w:val="009E485D"/>
    <w:rsid w:val="009E49EE"/>
    <w:rsid w:val="009E49FB"/>
    <w:rsid w:val="009E4B50"/>
    <w:rsid w:val="009E4BFD"/>
    <w:rsid w:val="009E4C22"/>
    <w:rsid w:val="009E4CA0"/>
    <w:rsid w:val="009E4CCA"/>
    <w:rsid w:val="009E4D06"/>
    <w:rsid w:val="009E4D22"/>
    <w:rsid w:val="009E4D94"/>
    <w:rsid w:val="009E4E3B"/>
    <w:rsid w:val="009E4E49"/>
    <w:rsid w:val="009E4EAE"/>
    <w:rsid w:val="009E4F64"/>
    <w:rsid w:val="009E4FE3"/>
    <w:rsid w:val="009E51F8"/>
    <w:rsid w:val="009E52D4"/>
    <w:rsid w:val="009E5351"/>
    <w:rsid w:val="009E555A"/>
    <w:rsid w:val="009E578A"/>
    <w:rsid w:val="009E58A5"/>
    <w:rsid w:val="009E5910"/>
    <w:rsid w:val="009E5B88"/>
    <w:rsid w:val="009E5BE6"/>
    <w:rsid w:val="009E5D0C"/>
    <w:rsid w:val="009E5DFA"/>
    <w:rsid w:val="009E5E9B"/>
    <w:rsid w:val="009E5EDA"/>
    <w:rsid w:val="009E5F48"/>
    <w:rsid w:val="009E5FAC"/>
    <w:rsid w:val="009E61D0"/>
    <w:rsid w:val="009E6201"/>
    <w:rsid w:val="009E63A0"/>
    <w:rsid w:val="009E63BF"/>
    <w:rsid w:val="009E640E"/>
    <w:rsid w:val="009E643B"/>
    <w:rsid w:val="009E6470"/>
    <w:rsid w:val="009E64EE"/>
    <w:rsid w:val="009E650F"/>
    <w:rsid w:val="009E65AE"/>
    <w:rsid w:val="009E6667"/>
    <w:rsid w:val="009E6685"/>
    <w:rsid w:val="009E6689"/>
    <w:rsid w:val="009E67AF"/>
    <w:rsid w:val="009E67D4"/>
    <w:rsid w:val="009E6824"/>
    <w:rsid w:val="009E6861"/>
    <w:rsid w:val="009E68CA"/>
    <w:rsid w:val="009E6A27"/>
    <w:rsid w:val="009E6A64"/>
    <w:rsid w:val="009E6BEC"/>
    <w:rsid w:val="009E6D3F"/>
    <w:rsid w:val="009E6E15"/>
    <w:rsid w:val="009E6E84"/>
    <w:rsid w:val="009E6E93"/>
    <w:rsid w:val="009E6F72"/>
    <w:rsid w:val="009E6FCB"/>
    <w:rsid w:val="009E70D9"/>
    <w:rsid w:val="009E711E"/>
    <w:rsid w:val="009E71E7"/>
    <w:rsid w:val="009E72DF"/>
    <w:rsid w:val="009E7313"/>
    <w:rsid w:val="009E7344"/>
    <w:rsid w:val="009E7381"/>
    <w:rsid w:val="009E739B"/>
    <w:rsid w:val="009E739E"/>
    <w:rsid w:val="009E7490"/>
    <w:rsid w:val="009E765B"/>
    <w:rsid w:val="009E7671"/>
    <w:rsid w:val="009E7749"/>
    <w:rsid w:val="009E7765"/>
    <w:rsid w:val="009E77E3"/>
    <w:rsid w:val="009E78DD"/>
    <w:rsid w:val="009E7965"/>
    <w:rsid w:val="009E7A77"/>
    <w:rsid w:val="009E7A85"/>
    <w:rsid w:val="009E7B5F"/>
    <w:rsid w:val="009E7DD7"/>
    <w:rsid w:val="009E7FAE"/>
    <w:rsid w:val="009F0004"/>
    <w:rsid w:val="009F01F4"/>
    <w:rsid w:val="009F0243"/>
    <w:rsid w:val="009F03DD"/>
    <w:rsid w:val="009F0461"/>
    <w:rsid w:val="009F048D"/>
    <w:rsid w:val="009F06A6"/>
    <w:rsid w:val="009F0845"/>
    <w:rsid w:val="009F0899"/>
    <w:rsid w:val="009F09D5"/>
    <w:rsid w:val="009F0CF0"/>
    <w:rsid w:val="009F0D1A"/>
    <w:rsid w:val="009F0D57"/>
    <w:rsid w:val="009F0DA8"/>
    <w:rsid w:val="009F0DD6"/>
    <w:rsid w:val="009F0E36"/>
    <w:rsid w:val="009F0FBE"/>
    <w:rsid w:val="009F1141"/>
    <w:rsid w:val="009F1220"/>
    <w:rsid w:val="009F1258"/>
    <w:rsid w:val="009F154B"/>
    <w:rsid w:val="009F176C"/>
    <w:rsid w:val="009F177B"/>
    <w:rsid w:val="009F1887"/>
    <w:rsid w:val="009F18CE"/>
    <w:rsid w:val="009F18DC"/>
    <w:rsid w:val="009F1960"/>
    <w:rsid w:val="009F1A34"/>
    <w:rsid w:val="009F1AA9"/>
    <w:rsid w:val="009F1AAD"/>
    <w:rsid w:val="009F1ABE"/>
    <w:rsid w:val="009F1BBA"/>
    <w:rsid w:val="009F1BFE"/>
    <w:rsid w:val="009F1C1C"/>
    <w:rsid w:val="009F1D78"/>
    <w:rsid w:val="009F1DF6"/>
    <w:rsid w:val="009F1E3C"/>
    <w:rsid w:val="009F1E49"/>
    <w:rsid w:val="009F2108"/>
    <w:rsid w:val="009F21F8"/>
    <w:rsid w:val="009F2330"/>
    <w:rsid w:val="009F2388"/>
    <w:rsid w:val="009F23CC"/>
    <w:rsid w:val="009F23D5"/>
    <w:rsid w:val="009F2565"/>
    <w:rsid w:val="009F2611"/>
    <w:rsid w:val="009F2637"/>
    <w:rsid w:val="009F267D"/>
    <w:rsid w:val="009F2719"/>
    <w:rsid w:val="009F2725"/>
    <w:rsid w:val="009F281A"/>
    <w:rsid w:val="009F28AE"/>
    <w:rsid w:val="009F29EA"/>
    <w:rsid w:val="009F2A2D"/>
    <w:rsid w:val="009F2A63"/>
    <w:rsid w:val="009F2B7E"/>
    <w:rsid w:val="009F2BBD"/>
    <w:rsid w:val="009F2D9D"/>
    <w:rsid w:val="009F2F9A"/>
    <w:rsid w:val="009F2FF6"/>
    <w:rsid w:val="009F3106"/>
    <w:rsid w:val="009F31DF"/>
    <w:rsid w:val="009F3233"/>
    <w:rsid w:val="009F339D"/>
    <w:rsid w:val="009F35E7"/>
    <w:rsid w:val="009F3686"/>
    <w:rsid w:val="009F3714"/>
    <w:rsid w:val="009F3801"/>
    <w:rsid w:val="009F380F"/>
    <w:rsid w:val="009F3837"/>
    <w:rsid w:val="009F38BA"/>
    <w:rsid w:val="009F392F"/>
    <w:rsid w:val="009F3A3D"/>
    <w:rsid w:val="009F3B82"/>
    <w:rsid w:val="009F3CED"/>
    <w:rsid w:val="009F3CF3"/>
    <w:rsid w:val="009F3D15"/>
    <w:rsid w:val="009F3D52"/>
    <w:rsid w:val="009F3E0B"/>
    <w:rsid w:val="009F3E55"/>
    <w:rsid w:val="009F4275"/>
    <w:rsid w:val="009F42BA"/>
    <w:rsid w:val="009F42E8"/>
    <w:rsid w:val="009F43B5"/>
    <w:rsid w:val="009F43F7"/>
    <w:rsid w:val="009F4434"/>
    <w:rsid w:val="009F448C"/>
    <w:rsid w:val="009F4570"/>
    <w:rsid w:val="009F4602"/>
    <w:rsid w:val="009F468E"/>
    <w:rsid w:val="009F4744"/>
    <w:rsid w:val="009F4764"/>
    <w:rsid w:val="009F484F"/>
    <w:rsid w:val="009F48CB"/>
    <w:rsid w:val="009F48DA"/>
    <w:rsid w:val="009F4945"/>
    <w:rsid w:val="009F49CE"/>
    <w:rsid w:val="009F4A09"/>
    <w:rsid w:val="009F4B1C"/>
    <w:rsid w:val="009F4B5E"/>
    <w:rsid w:val="009F4BAD"/>
    <w:rsid w:val="009F4BE4"/>
    <w:rsid w:val="009F4DBA"/>
    <w:rsid w:val="009F4DD9"/>
    <w:rsid w:val="009F4DDD"/>
    <w:rsid w:val="009F4E12"/>
    <w:rsid w:val="009F4FC1"/>
    <w:rsid w:val="009F5097"/>
    <w:rsid w:val="009F511E"/>
    <w:rsid w:val="009F5210"/>
    <w:rsid w:val="009F5271"/>
    <w:rsid w:val="009F52CA"/>
    <w:rsid w:val="009F537A"/>
    <w:rsid w:val="009F5387"/>
    <w:rsid w:val="009F539C"/>
    <w:rsid w:val="009F55B9"/>
    <w:rsid w:val="009F56DB"/>
    <w:rsid w:val="009F57E2"/>
    <w:rsid w:val="009F597D"/>
    <w:rsid w:val="009F598E"/>
    <w:rsid w:val="009F59A5"/>
    <w:rsid w:val="009F5A6C"/>
    <w:rsid w:val="009F5A91"/>
    <w:rsid w:val="009F5A9B"/>
    <w:rsid w:val="009F5B25"/>
    <w:rsid w:val="009F5B67"/>
    <w:rsid w:val="009F5C45"/>
    <w:rsid w:val="009F5DBD"/>
    <w:rsid w:val="009F5E4E"/>
    <w:rsid w:val="009F5E96"/>
    <w:rsid w:val="009F5F11"/>
    <w:rsid w:val="009F6027"/>
    <w:rsid w:val="009F607A"/>
    <w:rsid w:val="009F6153"/>
    <w:rsid w:val="009F61A4"/>
    <w:rsid w:val="009F62A9"/>
    <w:rsid w:val="009F62BC"/>
    <w:rsid w:val="009F6442"/>
    <w:rsid w:val="009F65E3"/>
    <w:rsid w:val="009F6605"/>
    <w:rsid w:val="009F6621"/>
    <w:rsid w:val="009F6701"/>
    <w:rsid w:val="009F6A11"/>
    <w:rsid w:val="009F6A84"/>
    <w:rsid w:val="009F6AD7"/>
    <w:rsid w:val="009F6B9E"/>
    <w:rsid w:val="009F6C2A"/>
    <w:rsid w:val="009F6D20"/>
    <w:rsid w:val="009F6D33"/>
    <w:rsid w:val="009F6DE2"/>
    <w:rsid w:val="009F6E3F"/>
    <w:rsid w:val="009F6E9C"/>
    <w:rsid w:val="009F6FF4"/>
    <w:rsid w:val="009F708D"/>
    <w:rsid w:val="009F7107"/>
    <w:rsid w:val="009F710A"/>
    <w:rsid w:val="009F723C"/>
    <w:rsid w:val="009F7240"/>
    <w:rsid w:val="009F7316"/>
    <w:rsid w:val="009F7389"/>
    <w:rsid w:val="009F73D5"/>
    <w:rsid w:val="009F74DD"/>
    <w:rsid w:val="009F7505"/>
    <w:rsid w:val="009F753A"/>
    <w:rsid w:val="009F75C7"/>
    <w:rsid w:val="009F76DE"/>
    <w:rsid w:val="009F7828"/>
    <w:rsid w:val="009F790A"/>
    <w:rsid w:val="009F7AB9"/>
    <w:rsid w:val="009F7CFF"/>
    <w:rsid w:val="009F7DAB"/>
    <w:rsid w:val="009F7E4E"/>
    <w:rsid w:val="009F7F94"/>
    <w:rsid w:val="009F7FBB"/>
    <w:rsid w:val="00A00029"/>
    <w:rsid w:val="00A00132"/>
    <w:rsid w:val="00A0013F"/>
    <w:rsid w:val="00A0017F"/>
    <w:rsid w:val="00A002E2"/>
    <w:rsid w:val="00A0038A"/>
    <w:rsid w:val="00A003FF"/>
    <w:rsid w:val="00A0056A"/>
    <w:rsid w:val="00A00649"/>
    <w:rsid w:val="00A00663"/>
    <w:rsid w:val="00A006B9"/>
    <w:rsid w:val="00A006BC"/>
    <w:rsid w:val="00A007F3"/>
    <w:rsid w:val="00A008C9"/>
    <w:rsid w:val="00A008E4"/>
    <w:rsid w:val="00A00903"/>
    <w:rsid w:val="00A00943"/>
    <w:rsid w:val="00A0098E"/>
    <w:rsid w:val="00A009CB"/>
    <w:rsid w:val="00A00A58"/>
    <w:rsid w:val="00A00AE8"/>
    <w:rsid w:val="00A00B7A"/>
    <w:rsid w:val="00A00BDB"/>
    <w:rsid w:val="00A00C19"/>
    <w:rsid w:val="00A00D5A"/>
    <w:rsid w:val="00A00D7B"/>
    <w:rsid w:val="00A00D87"/>
    <w:rsid w:val="00A00DFD"/>
    <w:rsid w:val="00A00E54"/>
    <w:rsid w:val="00A00ED1"/>
    <w:rsid w:val="00A00EF4"/>
    <w:rsid w:val="00A01206"/>
    <w:rsid w:val="00A01293"/>
    <w:rsid w:val="00A01307"/>
    <w:rsid w:val="00A01336"/>
    <w:rsid w:val="00A01351"/>
    <w:rsid w:val="00A01393"/>
    <w:rsid w:val="00A013CD"/>
    <w:rsid w:val="00A0147B"/>
    <w:rsid w:val="00A01498"/>
    <w:rsid w:val="00A01531"/>
    <w:rsid w:val="00A016B4"/>
    <w:rsid w:val="00A01708"/>
    <w:rsid w:val="00A01719"/>
    <w:rsid w:val="00A01863"/>
    <w:rsid w:val="00A019C3"/>
    <w:rsid w:val="00A01B43"/>
    <w:rsid w:val="00A01C4C"/>
    <w:rsid w:val="00A01C55"/>
    <w:rsid w:val="00A01CD2"/>
    <w:rsid w:val="00A01F70"/>
    <w:rsid w:val="00A02041"/>
    <w:rsid w:val="00A0206C"/>
    <w:rsid w:val="00A02076"/>
    <w:rsid w:val="00A0214A"/>
    <w:rsid w:val="00A02203"/>
    <w:rsid w:val="00A02438"/>
    <w:rsid w:val="00A0266F"/>
    <w:rsid w:val="00A026AA"/>
    <w:rsid w:val="00A026C4"/>
    <w:rsid w:val="00A026DD"/>
    <w:rsid w:val="00A02741"/>
    <w:rsid w:val="00A0275B"/>
    <w:rsid w:val="00A0294E"/>
    <w:rsid w:val="00A02AF4"/>
    <w:rsid w:val="00A02B0A"/>
    <w:rsid w:val="00A02C19"/>
    <w:rsid w:val="00A02C29"/>
    <w:rsid w:val="00A02D54"/>
    <w:rsid w:val="00A02E2E"/>
    <w:rsid w:val="00A02F03"/>
    <w:rsid w:val="00A02FB0"/>
    <w:rsid w:val="00A030E8"/>
    <w:rsid w:val="00A0311D"/>
    <w:rsid w:val="00A03143"/>
    <w:rsid w:val="00A03181"/>
    <w:rsid w:val="00A031E2"/>
    <w:rsid w:val="00A03260"/>
    <w:rsid w:val="00A03276"/>
    <w:rsid w:val="00A033B6"/>
    <w:rsid w:val="00A0369D"/>
    <w:rsid w:val="00A036F7"/>
    <w:rsid w:val="00A03728"/>
    <w:rsid w:val="00A03760"/>
    <w:rsid w:val="00A038CF"/>
    <w:rsid w:val="00A039F7"/>
    <w:rsid w:val="00A03B18"/>
    <w:rsid w:val="00A03CE4"/>
    <w:rsid w:val="00A03F07"/>
    <w:rsid w:val="00A03F0E"/>
    <w:rsid w:val="00A03F2A"/>
    <w:rsid w:val="00A03FCC"/>
    <w:rsid w:val="00A041AC"/>
    <w:rsid w:val="00A04283"/>
    <w:rsid w:val="00A043EE"/>
    <w:rsid w:val="00A04424"/>
    <w:rsid w:val="00A04438"/>
    <w:rsid w:val="00A0446A"/>
    <w:rsid w:val="00A04480"/>
    <w:rsid w:val="00A04595"/>
    <w:rsid w:val="00A046AF"/>
    <w:rsid w:val="00A046F6"/>
    <w:rsid w:val="00A04791"/>
    <w:rsid w:val="00A0488B"/>
    <w:rsid w:val="00A04898"/>
    <w:rsid w:val="00A048AF"/>
    <w:rsid w:val="00A048FF"/>
    <w:rsid w:val="00A049EC"/>
    <w:rsid w:val="00A04A13"/>
    <w:rsid w:val="00A04A1E"/>
    <w:rsid w:val="00A04A99"/>
    <w:rsid w:val="00A04AAE"/>
    <w:rsid w:val="00A04AEC"/>
    <w:rsid w:val="00A04D80"/>
    <w:rsid w:val="00A04E1F"/>
    <w:rsid w:val="00A04E60"/>
    <w:rsid w:val="00A04E7C"/>
    <w:rsid w:val="00A04F04"/>
    <w:rsid w:val="00A04F12"/>
    <w:rsid w:val="00A04F47"/>
    <w:rsid w:val="00A04FBF"/>
    <w:rsid w:val="00A0503B"/>
    <w:rsid w:val="00A0505D"/>
    <w:rsid w:val="00A050DC"/>
    <w:rsid w:val="00A05173"/>
    <w:rsid w:val="00A051FC"/>
    <w:rsid w:val="00A05204"/>
    <w:rsid w:val="00A05267"/>
    <w:rsid w:val="00A056D5"/>
    <w:rsid w:val="00A0579F"/>
    <w:rsid w:val="00A0598E"/>
    <w:rsid w:val="00A059D6"/>
    <w:rsid w:val="00A05B0D"/>
    <w:rsid w:val="00A05B41"/>
    <w:rsid w:val="00A05BB1"/>
    <w:rsid w:val="00A05BB7"/>
    <w:rsid w:val="00A05DB4"/>
    <w:rsid w:val="00A05F62"/>
    <w:rsid w:val="00A05F9E"/>
    <w:rsid w:val="00A0603D"/>
    <w:rsid w:val="00A060E3"/>
    <w:rsid w:val="00A060EB"/>
    <w:rsid w:val="00A06245"/>
    <w:rsid w:val="00A06296"/>
    <w:rsid w:val="00A062F4"/>
    <w:rsid w:val="00A063BB"/>
    <w:rsid w:val="00A06406"/>
    <w:rsid w:val="00A06677"/>
    <w:rsid w:val="00A06892"/>
    <w:rsid w:val="00A06895"/>
    <w:rsid w:val="00A06944"/>
    <w:rsid w:val="00A06BD3"/>
    <w:rsid w:val="00A06BE1"/>
    <w:rsid w:val="00A06C8E"/>
    <w:rsid w:val="00A06D1C"/>
    <w:rsid w:val="00A06E57"/>
    <w:rsid w:val="00A06EC2"/>
    <w:rsid w:val="00A06FD8"/>
    <w:rsid w:val="00A06FFE"/>
    <w:rsid w:val="00A07004"/>
    <w:rsid w:val="00A07046"/>
    <w:rsid w:val="00A0707D"/>
    <w:rsid w:val="00A070BA"/>
    <w:rsid w:val="00A071DE"/>
    <w:rsid w:val="00A07218"/>
    <w:rsid w:val="00A072F6"/>
    <w:rsid w:val="00A07376"/>
    <w:rsid w:val="00A07380"/>
    <w:rsid w:val="00A0741E"/>
    <w:rsid w:val="00A0746D"/>
    <w:rsid w:val="00A07488"/>
    <w:rsid w:val="00A074C9"/>
    <w:rsid w:val="00A07662"/>
    <w:rsid w:val="00A07726"/>
    <w:rsid w:val="00A07851"/>
    <w:rsid w:val="00A07954"/>
    <w:rsid w:val="00A07BBB"/>
    <w:rsid w:val="00A07BEF"/>
    <w:rsid w:val="00A07DD4"/>
    <w:rsid w:val="00A07E9A"/>
    <w:rsid w:val="00A07F7B"/>
    <w:rsid w:val="00A07F7C"/>
    <w:rsid w:val="00A10122"/>
    <w:rsid w:val="00A10142"/>
    <w:rsid w:val="00A10306"/>
    <w:rsid w:val="00A1038E"/>
    <w:rsid w:val="00A103FA"/>
    <w:rsid w:val="00A10482"/>
    <w:rsid w:val="00A10486"/>
    <w:rsid w:val="00A10502"/>
    <w:rsid w:val="00A1058D"/>
    <w:rsid w:val="00A105BD"/>
    <w:rsid w:val="00A105D7"/>
    <w:rsid w:val="00A10627"/>
    <w:rsid w:val="00A1062A"/>
    <w:rsid w:val="00A10766"/>
    <w:rsid w:val="00A10769"/>
    <w:rsid w:val="00A108FD"/>
    <w:rsid w:val="00A1096B"/>
    <w:rsid w:val="00A10A5F"/>
    <w:rsid w:val="00A10AD1"/>
    <w:rsid w:val="00A10B35"/>
    <w:rsid w:val="00A10DB8"/>
    <w:rsid w:val="00A10E80"/>
    <w:rsid w:val="00A10E81"/>
    <w:rsid w:val="00A10F66"/>
    <w:rsid w:val="00A11261"/>
    <w:rsid w:val="00A11293"/>
    <w:rsid w:val="00A112C9"/>
    <w:rsid w:val="00A1139B"/>
    <w:rsid w:val="00A1140C"/>
    <w:rsid w:val="00A1148A"/>
    <w:rsid w:val="00A114C0"/>
    <w:rsid w:val="00A1169B"/>
    <w:rsid w:val="00A11850"/>
    <w:rsid w:val="00A118A4"/>
    <w:rsid w:val="00A11AA9"/>
    <w:rsid w:val="00A11AB6"/>
    <w:rsid w:val="00A11AC2"/>
    <w:rsid w:val="00A11B30"/>
    <w:rsid w:val="00A11E30"/>
    <w:rsid w:val="00A11E9C"/>
    <w:rsid w:val="00A12077"/>
    <w:rsid w:val="00A121D3"/>
    <w:rsid w:val="00A12301"/>
    <w:rsid w:val="00A1245D"/>
    <w:rsid w:val="00A12495"/>
    <w:rsid w:val="00A12751"/>
    <w:rsid w:val="00A12794"/>
    <w:rsid w:val="00A12796"/>
    <w:rsid w:val="00A1279A"/>
    <w:rsid w:val="00A127EF"/>
    <w:rsid w:val="00A1284A"/>
    <w:rsid w:val="00A128D9"/>
    <w:rsid w:val="00A12926"/>
    <w:rsid w:val="00A1292B"/>
    <w:rsid w:val="00A12A3D"/>
    <w:rsid w:val="00A12ABF"/>
    <w:rsid w:val="00A12B68"/>
    <w:rsid w:val="00A12C8E"/>
    <w:rsid w:val="00A12D27"/>
    <w:rsid w:val="00A12F57"/>
    <w:rsid w:val="00A12F6D"/>
    <w:rsid w:val="00A12F96"/>
    <w:rsid w:val="00A13025"/>
    <w:rsid w:val="00A130C9"/>
    <w:rsid w:val="00A13231"/>
    <w:rsid w:val="00A13243"/>
    <w:rsid w:val="00A132A7"/>
    <w:rsid w:val="00A13309"/>
    <w:rsid w:val="00A13362"/>
    <w:rsid w:val="00A133AE"/>
    <w:rsid w:val="00A1349D"/>
    <w:rsid w:val="00A134FB"/>
    <w:rsid w:val="00A1354D"/>
    <w:rsid w:val="00A135A3"/>
    <w:rsid w:val="00A1361D"/>
    <w:rsid w:val="00A1371F"/>
    <w:rsid w:val="00A137EE"/>
    <w:rsid w:val="00A13833"/>
    <w:rsid w:val="00A13872"/>
    <w:rsid w:val="00A13A2A"/>
    <w:rsid w:val="00A13A48"/>
    <w:rsid w:val="00A13ABC"/>
    <w:rsid w:val="00A13CE7"/>
    <w:rsid w:val="00A13CEC"/>
    <w:rsid w:val="00A13D06"/>
    <w:rsid w:val="00A13D55"/>
    <w:rsid w:val="00A13D7E"/>
    <w:rsid w:val="00A13DDB"/>
    <w:rsid w:val="00A13F54"/>
    <w:rsid w:val="00A1421B"/>
    <w:rsid w:val="00A14230"/>
    <w:rsid w:val="00A1427E"/>
    <w:rsid w:val="00A143FB"/>
    <w:rsid w:val="00A14436"/>
    <w:rsid w:val="00A1452B"/>
    <w:rsid w:val="00A1464E"/>
    <w:rsid w:val="00A1483A"/>
    <w:rsid w:val="00A14847"/>
    <w:rsid w:val="00A149BE"/>
    <w:rsid w:val="00A14AA1"/>
    <w:rsid w:val="00A14B1C"/>
    <w:rsid w:val="00A14C11"/>
    <w:rsid w:val="00A14CF2"/>
    <w:rsid w:val="00A14DCC"/>
    <w:rsid w:val="00A14DD5"/>
    <w:rsid w:val="00A14E34"/>
    <w:rsid w:val="00A14E39"/>
    <w:rsid w:val="00A14E3B"/>
    <w:rsid w:val="00A14F44"/>
    <w:rsid w:val="00A14F74"/>
    <w:rsid w:val="00A15022"/>
    <w:rsid w:val="00A15032"/>
    <w:rsid w:val="00A15047"/>
    <w:rsid w:val="00A153ED"/>
    <w:rsid w:val="00A15428"/>
    <w:rsid w:val="00A155C0"/>
    <w:rsid w:val="00A1568D"/>
    <w:rsid w:val="00A1571A"/>
    <w:rsid w:val="00A157A5"/>
    <w:rsid w:val="00A157ED"/>
    <w:rsid w:val="00A1587A"/>
    <w:rsid w:val="00A15954"/>
    <w:rsid w:val="00A15A2C"/>
    <w:rsid w:val="00A15B6C"/>
    <w:rsid w:val="00A15C87"/>
    <w:rsid w:val="00A15CAE"/>
    <w:rsid w:val="00A15CCD"/>
    <w:rsid w:val="00A15D76"/>
    <w:rsid w:val="00A15DA7"/>
    <w:rsid w:val="00A15F0B"/>
    <w:rsid w:val="00A160CD"/>
    <w:rsid w:val="00A160E0"/>
    <w:rsid w:val="00A1630F"/>
    <w:rsid w:val="00A16369"/>
    <w:rsid w:val="00A16554"/>
    <w:rsid w:val="00A165C2"/>
    <w:rsid w:val="00A16826"/>
    <w:rsid w:val="00A16849"/>
    <w:rsid w:val="00A16B2D"/>
    <w:rsid w:val="00A16CEE"/>
    <w:rsid w:val="00A16EC0"/>
    <w:rsid w:val="00A17082"/>
    <w:rsid w:val="00A1710E"/>
    <w:rsid w:val="00A1717F"/>
    <w:rsid w:val="00A1719C"/>
    <w:rsid w:val="00A172C7"/>
    <w:rsid w:val="00A172FD"/>
    <w:rsid w:val="00A17411"/>
    <w:rsid w:val="00A17644"/>
    <w:rsid w:val="00A177E5"/>
    <w:rsid w:val="00A179BB"/>
    <w:rsid w:val="00A179D8"/>
    <w:rsid w:val="00A17C79"/>
    <w:rsid w:val="00A17C89"/>
    <w:rsid w:val="00A17C8A"/>
    <w:rsid w:val="00A17E58"/>
    <w:rsid w:val="00A17EA5"/>
    <w:rsid w:val="00A17F0B"/>
    <w:rsid w:val="00A17F93"/>
    <w:rsid w:val="00A20029"/>
    <w:rsid w:val="00A2009B"/>
    <w:rsid w:val="00A200A0"/>
    <w:rsid w:val="00A200C2"/>
    <w:rsid w:val="00A200E7"/>
    <w:rsid w:val="00A202C2"/>
    <w:rsid w:val="00A2030B"/>
    <w:rsid w:val="00A20318"/>
    <w:rsid w:val="00A20349"/>
    <w:rsid w:val="00A204DF"/>
    <w:rsid w:val="00A2055B"/>
    <w:rsid w:val="00A205D4"/>
    <w:rsid w:val="00A2083C"/>
    <w:rsid w:val="00A2083F"/>
    <w:rsid w:val="00A208C3"/>
    <w:rsid w:val="00A20955"/>
    <w:rsid w:val="00A2099C"/>
    <w:rsid w:val="00A20A15"/>
    <w:rsid w:val="00A20D43"/>
    <w:rsid w:val="00A20D93"/>
    <w:rsid w:val="00A20DC6"/>
    <w:rsid w:val="00A20F64"/>
    <w:rsid w:val="00A21191"/>
    <w:rsid w:val="00A21228"/>
    <w:rsid w:val="00A21375"/>
    <w:rsid w:val="00A21494"/>
    <w:rsid w:val="00A2162C"/>
    <w:rsid w:val="00A2172D"/>
    <w:rsid w:val="00A2177C"/>
    <w:rsid w:val="00A217F1"/>
    <w:rsid w:val="00A218A6"/>
    <w:rsid w:val="00A21963"/>
    <w:rsid w:val="00A21A70"/>
    <w:rsid w:val="00A21AE1"/>
    <w:rsid w:val="00A21B10"/>
    <w:rsid w:val="00A21C6A"/>
    <w:rsid w:val="00A21CAE"/>
    <w:rsid w:val="00A21D2E"/>
    <w:rsid w:val="00A21DCF"/>
    <w:rsid w:val="00A21E6B"/>
    <w:rsid w:val="00A21F4D"/>
    <w:rsid w:val="00A2207E"/>
    <w:rsid w:val="00A22228"/>
    <w:rsid w:val="00A22498"/>
    <w:rsid w:val="00A2249F"/>
    <w:rsid w:val="00A22679"/>
    <w:rsid w:val="00A226DA"/>
    <w:rsid w:val="00A22730"/>
    <w:rsid w:val="00A227A9"/>
    <w:rsid w:val="00A228CC"/>
    <w:rsid w:val="00A22923"/>
    <w:rsid w:val="00A2296A"/>
    <w:rsid w:val="00A22AD0"/>
    <w:rsid w:val="00A22AE7"/>
    <w:rsid w:val="00A22B86"/>
    <w:rsid w:val="00A22D10"/>
    <w:rsid w:val="00A22F34"/>
    <w:rsid w:val="00A22F6D"/>
    <w:rsid w:val="00A2312C"/>
    <w:rsid w:val="00A2315C"/>
    <w:rsid w:val="00A231F8"/>
    <w:rsid w:val="00A23215"/>
    <w:rsid w:val="00A23229"/>
    <w:rsid w:val="00A2329C"/>
    <w:rsid w:val="00A2343E"/>
    <w:rsid w:val="00A23981"/>
    <w:rsid w:val="00A23A32"/>
    <w:rsid w:val="00A23A69"/>
    <w:rsid w:val="00A23A98"/>
    <w:rsid w:val="00A23C2E"/>
    <w:rsid w:val="00A23D04"/>
    <w:rsid w:val="00A23D25"/>
    <w:rsid w:val="00A23D28"/>
    <w:rsid w:val="00A23DB4"/>
    <w:rsid w:val="00A23DB6"/>
    <w:rsid w:val="00A23E26"/>
    <w:rsid w:val="00A24027"/>
    <w:rsid w:val="00A241CA"/>
    <w:rsid w:val="00A2422F"/>
    <w:rsid w:val="00A242D5"/>
    <w:rsid w:val="00A24401"/>
    <w:rsid w:val="00A24420"/>
    <w:rsid w:val="00A245B0"/>
    <w:rsid w:val="00A24651"/>
    <w:rsid w:val="00A24842"/>
    <w:rsid w:val="00A2487E"/>
    <w:rsid w:val="00A248F0"/>
    <w:rsid w:val="00A24927"/>
    <w:rsid w:val="00A2493B"/>
    <w:rsid w:val="00A249BA"/>
    <w:rsid w:val="00A249E2"/>
    <w:rsid w:val="00A24AF5"/>
    <w:rsid w:val="00A24B4A"/>
    <w:rsid w:val="00A24B5C"/>
    <w:rsid w:val="00A24BDF"/>
    <w:rsid w:val="00A24BF8"/>
    <w:rsid w:val="00A24C33"/>
    <w:rsid w:val="00A24DD2"/>
    <w:rsid w:val="00A24DF6"/>
    <w:rsid w:val="00A24E35"/>
    <w:rsid w:val="00A24F0D"/>
    <w:rsid w:val="00A24F92"/>
    <w:rsid w:val="00A25027"/>
    <w:rsid w:val="00A250A2"/>
    <w:rsid w:val="00A25276"/>
    <w:rsid w:val="00A25323"/>
    <w:rsid w:val="00A253D3"/>
    <w:rsid w:val="00A25617"/>
    <w:rsid w:val="00A257C7"/>
    <w:rsid w:val="00A257FE"/>
    <w:rsid w:val="00A2594A"/>
    <w:rsid w:val="00A25A19"/>
    <w:rsid w:val="00A25D02"/>
    <w:rsid w:val="00A25EA6"/>
    <w:rsid w:val="00A25FBC"/>
    <w:rsid w:val="00A2600F"/>
    <w:rsid w:val="00A26012"/>
    <w:rsid w:val="00A260BD"/>
    <w:rsid w:val="00A262EE"/>
    <w:rsid w:val="00A2640B"/>
    <w:rsid w:val="00A26485"/>
    <w:rsid w:val="00A26494"/>
    <w:rsid w:val="00A266FC"/>
    <w:rsid w:val="00A267D8"/>
    <w:rsid w:val="00A26861"/>
    <w:rsid w:val="00A268FB"/>
    <w:rsid w:val="00A26921"/>
    <w:rsid w:val="00A26964"/>
    <w:rsid w:val="00A269B3"/>
    <w:rsid w:val="00A26A21"/>
    <w:rsid w:val="00A26B6B"/>
    <w:rsid w:val="00A26CA5"/>
    <w:rsid w:val="00A26CC2"/>
    <w:rsid w:val="00A26CF1"/>
    <w:rsid w:val="00A26E6E"/>
    <w:rsid w:val="00A26EA3"/>
    <w:rsid w:val="00A27120"/>
    <w:rsid w:val="00A27359"/>
    <w:rsid w:val="00A273DC"/>
    <w:rsid w:val="00A27473"/>
    <w:rsid w:val="00A2763D"/>
    <w:rsid w:val="00A27642"/>
    <w:rsid w:val="00A276C8"/>
    <w:rsid w:val="00A27711"/>
    <w:rsid w:val="00A27715"/>
    <w:rsid w:val="00A2777E"/>
    <w:rsid w:val="00A277FC"/>
    <w:rsid w:val="00A278B1"/>
    <w:rsid w:val="00A278B9"/>
    <w:rsid w:val="00A278C4"/>
    <w:rsid w:val="00A2798A"/>
    <w:rsid w:val="00A279A3"/>
    <w:rsid w:val="00A279D3"/>
    <w:rsid w:val="00A279E9"/>
    <w:rsid w:val="00A27A47"/>
    <w:rsid w:val="00A27BA6"/>
    <w:rsid w:val="00A27D03"/>
    <w:rsid w:val="00A27D1A"/>
    <w:rsid w:val="00A27D43"/>
    <w:rsid w:val="00A27D94"/>
    <w:rsid w:val="00A27DA0"/>
    <w:rsid w:val="00A27EB3"/>
    <w:rsid w:val="00A300D5"/>
    <w:rsid w:val="00A301C4"/>
    <w:rsid w:val="00A301D0"/>
    <w:rsid w:val="00A3027C"/>
    <w:rsid w:val="00A30360"/>
    <w:rsid w:val="00A30389"/>
    <w:rsid w:val="00A3039F"/>
    <w:rsid w:val="00A3044A"/>
    <w:rsid w:val="00A3058F"/>
    <w:rsid w:val="00A306A3"/>
    <w:rsid w:val="00A306F9"/>
    <w:rsid w:val="00A3078F"/>
    <w:rsid w:val="00A307F1"/>
    <w:rsid w:val="00A308A0"/>
    <w:rsid w:val="00A30933"/>
    <w:rsid w:val="00A309FE"/>
    <w:rsid w:val="00A30A69"/>
    <w:rsid w:val="00A30AF0"/>
    <w:rsid w:val="00A30B5F"/>
    <w:rsid w:val="00A30C25"/>
    <w:rsid w:val="00A30E3A"/>
    <w:rsid w:val="00A30E9A"/>
    <w:rsid w:val="00A30EC6"/>
    <w:rsid w:val="00A30F03"/>
    <w:rsid w:val="00A30F5A"/>
    <w:rsid w:val="00A30FEA"/>
    <w:rsid w:val="00A3115E"/>
    <w:rsid w:val="00A31193"/>
    <w:rsid w:val="00A312E3"/>
    <w:rsid w:val="00A313D1"/>
    <w:rsid w:val="00A31449"/>
    <w:rsid w:val="00A314FD"/>
    <w:rsid w:val="00A3156E"/>
    <w:rsid w:val="00A31809"/>
    <w:rsid w:val="00A319F7"/>
    <w:rsid w:val="00A31A0E"/>
    <w:rsid w:val="00A31AB9"/>
    <w:rsid w:val="00A31B17"/>
    <w:rsid w:val="00A31B4C"/>
    <w:rsid w:val="00A31C03"/>
    <w:rsid w:val="00A31D0E"/>
    <w:rsid w:val="00A31DAB"/>
    <w:rsid w:val="00A31E2E"/>
    <w:rsid w:val="00A31E59"/>
    <w:rsid w:val="00A31FA1"/>
    <w:rsid w:val="00A31FBA"/>
    <w:rsid w:val="00A3205E"/>
    <w:rsid w:val="00A321AD"/>
    <w:rsid w:val="00A321D2"/>
    <w:rsid w:val="00A32203"/>
    <w:rsid w:val="00A32242"/>
    <w:rsid w:val="00A32318"/>
    <w:rsid w:val="00A325DB"/>
    <w:rsid w:val="00A326F1"/>
    <w:rsid w:val="00A32731"/>
    <w:rsid w:val="00A32786"/>
    <w:rsid w:val="00A327C9"/>
    <w:rsid w:val="00A32803"/>
    <w:rsid w:val="00A328D0"/>
    <w:rsid w:val="00A32931"/>
    <w:rsid w:val="00A3297C"/>
    <w:rsid w:val="00A329ED"/>
    <w:rsid w:val="00A32A77"/>
    <w:rsid w:val="00A32AAF"/>
    <w:rsid w:val="00A32AB8"/>
    <w:rsid w:val="00A32B64"/>
    <w:rsid w:val="00A32B85"/>
    <w:rsid w:val="00A32C7F"/>
    <w:rsid w:val="00A32CCB"/>
    <w:rsid w:val="00A32E54"/>
    <w:rsid w:val="00A32F23"/>
    <w:rsid w:val="00A32F66"/>
    <w:rsid w:val="00A32F83"/>
    <w:rsid w:val="00A32FAA"/>
    <w:rsid w:val="00A32FFE"/>
    <w:rsid w:val="00A33025"/>
    <w:rsid w:val="00A33141"/>
    <w:rsid w:val="00A331A4"/>
    <w:rsid w:val="00A33244"/>
    <w:rsid w:val="00A332C6"/>
    <w:rsid w:val="00A33353"/>
    <w:rsid w:val="00A33355"/>
    <w:rsid w:val="00A3336B"/>
    <w:rsid w:val="00A33390"/>
    <w:rsid w:val="00A334E2"/>
    <w:rsid w:val="00A33579"/>
    <w:rsid w:val="00A336AF"/>
    <w:rsid w:val="00A339EF"/>
    <w:rsid w:val="00A33A5E"/>
    <w:rsid w:val="00A33A7A"/>
    <w:rsid w:val="00A33AD4"/>
    <w:rsid w:val="00A33B6A"/>
    <w:rsid w:val="00A33B6C"/>
    <w:rsid w:val="00A33BAB"/>
    <w:rsid w:val="00A33E1B"/>
    <w:rsid w:val="00A33E28"/>
    <w:rsid w:val="00A33E4A"/>
    <w:rsid w:val="00A33E8F"/>
    <w:rsid w:val="00A34005"/>
    <w:rsid w:val="00A340D6"/>
    <w:rsid w:val="00A34146"/>
    <w:rsid w:val="00A3420C"/>
    <w:rsid w:val="00A3420E"/>
    <w:rsid w:val="00A34509"/>
    <w:rsid w:val="00A346E7"/>
    <w:rsid w:val="00A3478E"/>
    <w:rsid w:val="00A34864"/>
    <w:rsid w:val="00A3491C"/>
    <w:rsid w:val="00A34A0C"/>
    <w:rsid w:val="00A34A4D"/>
    <w:rsid w:val="00A34A77"/>
    <w:rsid w:val="00A34AA3"/>
    <w:rsid w:val="00A34C41"/>
    <w:rsid w:val="00A34C66"/>
    <w:rsid w:val="00A34C77"/>
    <w:rsid w:val="00A34CDF"/>
    <w:rsid w:val="00A34D75"/>
    <w:rsid w:val="00A34F44"/>
    <w:rsid w:val="00A34FA2"/>
    <w:rsid w:val="00A34FA4"/>
    <w:rsid w:val="00A34FE8"/>
    <w:rsid w:val="00A35009"/>
    <w:rsid w:val="00A35083"/>
    <w:rsid w:val="00A3510D"/>
    <w:rsid w:val="00A351AA"/>
    <w:rsid w:val="00A351FE"/>
    <w:rsid w:val="00A352DC"/>
    <w:rsid w:val="00A352E3"/>
    <w:rsid w:val="00A35310"/>
    <w:rsid w:val="00A353B6"/>
    <w:rsid w:val="00A35421"/>
    <w:rsid w:val="00A356C8"/>
    <w:rsid w:val="00A3576B"/>
    <w:rsid w:val="00A3586C"/>
    <w:rsid w:val="00A35871"/>
    <w:rsid w:val="00A35882"/>
    <w:rsid w:val="00A358D3"/>
    <w:rsid w:val="00A35933"/>
    <w:rsid w:val="00A3598B"/>
    <w:rsid w:val="00A35A65"/>
    <w:rsid w:val="00A35AA0"/>
    <w:rsid w:val="00A35B18"/>
    <w:rsid w:val="00A35C3D"/>
    <w:rsid w:val="00A35C77"/>
    <w:rsid w:val="00A35CD2"/>
    <w:rsid w:val="00A35E73"/>
    <w:rsid w:val="00A35EFA"/>
    <w:rsid w:val="00A35F5D"/>
    <w:rsid w:val="00A35FC0"/>
    <w:rsid w:val="00A35FFB"/>
    <w:rsid w:val="00A36044"/>
    <w:rsid w:val="00A361FA"/>
    <w:rsid w:val="00A36271"/>
    <w:rsid w:val="00A36286"/>
    <w:rsid w:val="00A3634C"/>
    <w:rsid w:val="00A36517"/>
    <w:rsid w:val="00A366A1"/>
    <w:rsid w:val="00A366EE"/>
    <w:rsid w:val="00A36B16"/>
    <w:rsid w:val="00A36BEF"/>
    <w:rsid w:val="00A36C7D"/>
    <w:rsid w:val="00A36DFB"/>
    <w:rsid w:val="00A370EA"/>
    <w:rsid w:val="00A372BF"/>
    <w:rsid w:val="00A37375"/>
    <w:rsid w:val="00A37415"/>
    <w:rsid w:val="00A374DC"/>
    <w:rsid w:val="00A3767B"/>
    <w:rsid w:val="00A3769E"/>
    <w:rsid w:val="00A37727"/>
    <w:rsid w:val="00A37787"/>
    <w:rsid w:val="00A3791E"/>
    <w:rsid w:val="00A37A22"/>
    <w:rsid w:val="00A37A45"/>
    <w:rsid w:val="00A37A49"/>
    <w:rsid w:val="00A37C5F"/>
    <w:rsid w:val="00A37C86"/>
    <w:rsid w:val="00A37CB5"/>
    <w:rsid w:val="00A37CD6"/>
    <w:rsid w:val="00A37E2C"/>
    <w:rsid w:val="00A37F2B"/>
    <w:rsid w:val="00A37F96"/>
    <w:rsid w:val="00A37FE8"/>
    <w:rsid w:val="00A40013"/>
    <w:rsid w:val="00A4005C"/>
    <w:rsid w:val="00A4018A"/>
    <w:rsid w:val="00A40220"/>
    <w:rsid w:val="00A402BC"/>
    <w:rsid w:val="00A4037F"/>
    <w:rsid w:val="00A40409"/>
    <w:rsid w:val="00A404EE"/>
    <w:rsid w:val="00A40505"/>
    <w:rsid w:val="00A4064C"/>
    <w:rsid w:val="00A40697"/>
    <w:rsid w:val="00A407EF"/>
    <w:rsid w:val="00A4086C"/>
    <w:rsid w:val="00A40A0A"/>
    <w:rsid w:val="00A40B4A"/>
    <w:rsid w:val="00A40C5A"/>
    <w:rsid w:val="00A40D86"/>
    <w:rsid w:val="00A40EF2"/>
    <w:rsid w:val="00A40EF3"/>
    <w:rsid w:val="00A40F27"/>
    <w:rsid w:val="00A40F38"/>
    <w:rsid w:val="00A40F7D"/>
    <w:rsid w:val="00A40F7F"/>
    <w:rsid w:val="00A40FE7"/>
    <w:rsid w:val="00A410E0"/>
    <w:rsid w:val="00A41247"/>
    <w:rsid w:val="00A412EC"/>
    <w:rsid w:val="00A4132F"/>
    <w:rsid w:val="00A4145A"/>
    <w:rsid w:val="00A4157F"/>
    <w:rsid w:val="00A41692"/>
    <w:rsid w:val="00A41700"/>
    <w:rsid w:val="00A417D3"/>
    <w:rsid w:val="00A41881"/>
    <w:rsid w:val="00A4188C"/>
    <w:rsid w:val="00A418A1"/>
    <w:rsid w:val="00A418D1"/>
    <w:rsid w:val="00A418D8"/>
    <w:rsid w:val="00A41921"/>
    <w:rsid w:val="00A41964"/>
    <w:rsid w:val="00A4197E"/>
    <w:rsid w:val="00A41A12"/>
    <w:rsid w:val="00A41C97"/>
    <w:rsid w:val="00A41E5A"/>
    <w:rsid w:val="00A41E92"/>
    <w:rsid w:val="00A41FFE"/>
    <w:rsid w:val="00A4204D"/>
    <w:rsid w:val="00A420BD"/>
    <w:rsid w:val="00A420E1"/>
    <w:rsid w:val="00A42102"/>
    <w:rsid w:val="00A42121"/>
    <w:rsid w:val="00A42141"/>
    <w:rsid w:val="00A42170"/>
    <w:rsid w:val="00A421DE"/>
    <w:rsid w:val="00A4225C"/>
    <w:rsid w:val="00A4230B"/>
    <w:rsid w:val="00A42346"/>
    <w:rsid w:val="00A423A3"/>
    <w:rsid w:val="00A423F9"/>
    <w:rsid w:val="00A424E3"/>
    <w:rsid w:val="00A4261F"/>
    <w:rsid w:val="00A42686"/>
    <w:rsid w:val="00A4272F"/>
    <w:rsid w:val="00A4273E"/>
    <w:rsid w:val="00A42A80"/>
    <w:rsid w:val="00A42AAA"/>
    <w:rsid w:val="00A42B24"/>
    <w:rsid w:val="00A42B75"/>
    <w:rsid w:val="00A42CCB"/>
    <w:rsid w:val="00A42D02"/>
    <w:rsid w:val="00A43082"/>
    <w:rsid w:val="00A430A1"/>
    <w:rsid w:val="00A430D9"/>
    <w:rsid w:val="00A430F1"/>
    <w:rsid w:val="00A4314E"/>
    <w:rsid w:val="00A431A1"/>
    <w:rsid w:val="00A431BC"/>
    <w:rsid w:val="00A431C8"/>
    <w:rsid w:val="00A4321B"/>
    <w:rsid w:val="00A432F9"/>
    <w:rsid w:val="00A43359"/>
    <w:rsid w:val="00A4341D"/>
    <w:rsid w:val="00A4351B"/>
    <w:rsid w:val="00A435F1"/>
    <w:rsid w:val="00A4367E"/>
    <w:rsid w:val="00A4368F"/>
    <w:rsid w:val="00A43823"/>
    <w:rsid w:val="00A43862"/>
    <w:rsid w:val="00A43A3A"/>
    <w:rsid w:val="00A43AC1"/>
    <w:rsid w:val="00A43C2F"/>
    <w:rsid w:val="00A43C38"/>
    <w:rsid w:val="00A43C53"/>
    <w:rsid w:val="00A43C93"/>
    <w:rsid w:val="00A43C94"/>
    <w:rsid w:val="00A43E23"/>
    <w:rsid w:val="00A43E97"/>
    <w:rsid w:val="00A43F5F"/>
    <w:rsid w:val="00A4416D"/>
    <w:rsid w:val="00A44289"/>
    <w:rsid w:val="00A44290"/>
    <w:rsid w:val="00A443D5"/>
    <w:rsid w:val="00A444B1"/>
    <w:rsid w:val="00A444E1"/>
    <w:rsid w:val="00A4474C"/>
    <w:rsid w:val="00A447E9"/>
    <w:rsid w:val="00A44890"/>
    <w:rsid w:val="00A4497E"/>
    <w:rsid w:val="00A449C3"/>
    <w:rsid w:val="00A44A95"/>
    <w:rsid w:val="00A44B12"/>
    <w:rsid w:val="00A44B63"/>
    <w:rsid w:val="00A44D0F"/>
    <w:rsid w:val="00A44E54"/>
    <w:rsid w:val="00A44EF7"/>
    <w:rsid w:val="00A44F09"/>
    <w:rsid w:val="00A44F37"/>
    <w:rsid w:val="00A450B3"/>
    <w:rsid w:val="00A450EF"/>
    <w:rsid w:val="00A4535D"/>
    <w:rsid w:val="00A45386"/>
    <w:rsid w:val="00A454BE"/>
    <w:rsid w:val="00A45626"/>
    <w:rsid w:val="00A45646"/>
    <w:rsid w:val="00A458AA"/>
    <w:rsid w:val="00A4598D"/>
    <w:rsid w:val="00A45AF7"/>
    <w:rsid w:val="00A45B1E"/>
    <w:rsid w:val="00A45BB6"/>
    <w:rsid w:val="00A45F8C"/>
    <w:rsid w:val="00A46040"/>
    <w:rsid w:val="00A460B7"/>
    <w:rsid w:val="00A4611C"/>
    <w:rsid w:val="00A463CA"/>
    <w:rsid w:val="00A46579"/>
    <w:rsid w:val="00A46802"/>
    <w:rsid w:val="00A46816"/>
    <w:rsid w:val="00A468C6"/>
    <w:rsid w:val="00A46992"/>
    <w:rsid w:val="00A469A7"/>
    <w:rsid w:val="00A469F4"/>
    <w:rsid w:val="00A46A63"/>
    <w:rsid w:val="00A46B5A"/>
    <w:rsid w:val="00A46C21"/>
    <w:rsid w:val="00A46CEB"/>
    <w:rsid w:val="00A46D78"/>
    <w:rsid w:val="00A46DDF"/>
    <w:rsid w:val="00A46E61"/>
    <w:rsid w:val="00A47145"/>
    <w:rsid w:val="00A47178"/>
    <w:rsid w:val="00A4737C"/>
    <w:rsid w:val="00A4737E"/>
    <w:rsid w:val="00A4738E"/>
    <w:rsid w:val="00A473F0"/>
    <w:rsid w:val="00A47412"/>
    <w:rsid w:val="00A47430"/>
    <w:rsid w:val="00A4761D"/>
    <w:rsid w:val="00A4776C"/>
    <w:rsid w:val="00A47896"/>
    <w:rsid w:val="00A4789D"/>
    <w:rsid w:val="00A47A0F"/>
    <w:rsid w:val="00A47A5B"/>
    <w:rsid w:val="00A47BBD"/>
    <w:rsid w:val="00A47C6D"/>
    <w:rsid w:val="00A47CF5"/>
    <w:rsid w:val="00A47F10"/>
    <w:rsid w:val="00A47F3F"/>
    <w:rsid w:val="00A47F64"/>
    <w:rsid w:val="00A500FC"/>
    <w:rsid w:val="00A50213"/>
    <w:rsid w:val="00A502A5"/>
    <w:rsid w:val="00A5038C"/>
    <w:rsid w:val="00A503BC"/>
    <w:rsid w:val="00A50593"/>
    <w:rsid w:val="00A50605"/>
    <w:rsid w:val="00A50648"/>
    <w:rsid w:val="00A50680"/>
    <w:rsid w:val="00A50743"/>
    <w:rsid w:val="00A507EB"/>
    <w:rsid w:val="00A50946"/>
    <w:rsid w:val="00A50A15"/>
    <w:rsid w:val="00A50A40"/>
    <w:rsid w:val="00A50CD6"/>
    <w:rsid w:val="00A50D94"/>
    <w:rsid w:val="00A50DD1"/>
    <w:rsid w:val="00A50E4F"/>
    <w:rsid w:val="00A50EB0"/>
    <w:rsid w:val="00A50F17"/>
    <w:rsid w:val="00A5109D"/>
    <w:rsid w:val="00A510D5"/>
    <w:rsid w:val="00A51326"/>
    <w:rsid w:val="00A513A5"/>
    <w:rsid w:val="00A51504"/>
    <w:rsid w:val="00A515DF"/>
    <w:rsid w:val="00A51A2B"/>
    <w:rsid w:val="00A51BE7"/>
    <w:rsid w:val="00A51C46"/>
    <w:rsid w:val="00A51C81"/>
    <w:rsid w:val="00A51C8F"/>
    <w:rsid w:val="00A51D36"/>
    <w:rsid w:val="00A51E90"/>
    <w:rsid w:val="00A51EB9"/>
    <w:rsid w:val="00A52204"/>
    <w:rsid w:val="00A52249"/>
    <w:rsid w:val="00A5233B"/>
    <w:rsid w:val="00A524A3"/>
    <w:rsid w:val="00A524A5"/>
    <w:rsid w:val="00A52666"/>
    <w:rsid w:val="00A52908"/>
    <w:rsid w:val="00A52959"/>
    <w:rsid w:val="00A529C4"/>
    <w:rsid w:val="00A52A53"/>
    <w:rsid w:val="00A52A5A"/>
    <w:rsid w:val="00A52A9B"/>
    <w:rsid w:val="00A52AA6"/>
    <w:rsid w:val="00A52AB0"/>
    <w:rsid w:val="00A52ADB"/>
    <w:rsid w:val="00A52AF4"/>
    <w:rsid w:val="00A52B39"/>
    <w:rsid w:val="00A52C1A"/>
    <w:rsid w:val="00A52C52"/>
    <w:rsid w:val="00A52D6C"/>
    <w:rsid w:val="00A52D92"/>
    <w:rsid w:val="00A52E18"/>
    <w:rsid w:val="00A52EDF"/>
    <w:rsid w:val="00A52F84"/>
    <w:rsid w:val="00A53028"/>
    <w:rsid w:val="00A5303E"/>
    <w:rsid w:val="00A53062"/>
    <w:rsid w:val="00A53087"/>
    <w:rsid w:val="00A53188"/>
    <w:rsid w:val="00A535CF"/>
    <w:rsid w:val="00A535E8"/>
    <w:rsid w:val="00A53639"/>
    <w:rsid w:val="00A53698"/>
    <w:rsid w:val="00A53769"/>
    <w:rsid w:val="00A53973"/>
    <w:rsid w:val="00A53986"/>
    <w:rsid w:val="00A53AF9"/>
    <w:rsid w:val="00A53B7B"/>
    <w:rsid w:val="00A53DD8"/>
    <w:rsid w:val="00A53E15"/>
    <w:rsid w:val="00A53E82"/>
    <w:rsid w:val="00A53EF2"/>
    <w:rsid w:val="00A53F93"/>
    <w:rsid w:val="00A53FEE"/>
    <w:rsid w:val="00A540E6"/>
    <w:rsid w:val="00A54190"/>
    <w:rsid w:val="00A541EB"/>
    <w:rsid w:val="00A54264"/>
    <w:rsid w:val="00A54305"/>
    <w:rsid w:val="00A5442C"/>
    <w:rsid w:val="00A5451D"/>
    <w:rsid w:val="00A54533"/>
    <w:rsid w:val="00A54624"/>
    <w:rsid w:val="00A54697"/>
    <w:rsid w:val="00A547EE"/>
    <w:rsid w:val="00A549AD"/>
    <w:rsid w:val="00A54A2B"/>
    <w:rsid w:val="00A54C76"/>
    <w:rsid w:val="00A54C7E"/>
    <w:rsid w:val="00A54CAE"/>
    <w:rsid w:val="00A54CFF"/>
    <w:rsid w:val="00A54D90"/>
    <w:rsid w:val="00A54DF5"/>
    <w:rsid w:val="00A54F3E"/>
    <w:rsid w:val="00A54FD5"/>
    <w:rsid w:val="00A55162"/>
    <w:rsid w:val="00A551BF"/>
    <w:rsid w:val="00A55315"/>
    <w:rsid w:val="00A5536D"/>
    <w:rsid w:val="00A55465"/>
    <w:rsid w:val="00A55482"/>
    <w:rsid w:val="00A55483"/>
    <w:rsid w:val="00A5549F"/>
    <w:rsid w:val="00A554C8"/>
    <w:rsid w:val="00A555BD"/>
    <w:rsid w:val="00A5562F"/>
    <w:rsid w:val="00A556AA"/>
    <w:rsid w:val="00A557E2"/>
    <w:rsid w:val="00A55841"/>
    <w:rsid w:val="00A558F3"/>
    <w:rsid w:val="00A55C7B"/>
    <w:rsid w:val="00A55D17"/>
    <w:rsid w:val="00A55D31"/>
    <w:rsid w:val="00A55D8C"/>
    <w:rsid w:val="00A55DA0"/>
    <w:rsid w:val="00A55DD7"/>
    <w:rsid w:val="00A55DE1"/>
    <w:rsid w:val="00A55FE3"/>
    <w:rsid w:val="00A56066"/>
    <w:rsid w:val="00A562D9"/>
    <w:rsid w:val="00A562ED"/>
    <w:rsid w:val="00A563BD"/>
    <w:rsid w:val="00A563F9"/>
    <w:rsid w:val="00A56413"/>
    <w:rsid w:val="00A564EE"/>
    <w:rsid w:val="00A565F1"/>
    <w:rsid w:val="00A56622"/>
    <w:rsid w:val="00A56711"/>
    <w:rsid w:val="00A56742"/>
    <w:rsid w:val="00A567A7"/>
    <w:rsid w:val="00A568BD"/>
    <w:rsid w:val="00A56959"/>
    <w:rsid w:val="00A56A6B"/>
    <w:rsid w:val="00A56BBB"/>
    <w:rsid w:val="00A56D2A"/>
    <w:rsid w:val="00A56D81"/>
    <w:rsid w:val="00A56EB0"/>
    <w:rsid w:val="00A56FD8"/>
    <w:rsid w:val="00A57244"/>
    <w:rsid w:val="00A57256"/>
    <w:rsid w:val="00A572C4"/>
    <w:rsid w:val="00A57485"/>
    <w:rsid w:val="00A574CE"/>
    <w:rsid w:val="00A57A95"/>
    <w:rsid w:val="00A57B04"/>
    <w:rsid w:val="00A57CAA"/>
    <w:rsid w:val="00A57CDC"/>
    <w:rsid w:val="00A57D5B"/>
    <w:rsid w:val="00A57F66"/>
    <w:rsid w:val="00A6003F"/>
    <w:rsid w:val="00A60113"/>
    <w:rsid w:val="00A602A7"/>
    <w:rsid w:val="00A60320"/>
    <w:rsid w:val="00A60344"/>
    <w:rsid w:val="00A60537"/>
    <w:rsid w:val="00A6053C"/>
    <w:rsid w:val="00A6055B"/>
    <w:rsid w:val="00A6062B"/>
    <w:rsid w:val="00A6072F"/>
    <w:rsid w:val="00A60777"/>
    <w:rsid w:val="00A6085E"/>
    <w:rsid w:val="00A60989"/>
    <w:rsid w:val="00A60998"/>
    <w:rsid w:val="00A60A48"/>
    <w:rsid w:val="00A60AA4"/>
    <w:rsid w:val="00A60B7A"/>
    <w:rsid w:val="00A60BF8"/>
    <w:rsid w:val="00A60DCE"/>
    <w:rsid w:val="00A60DDE"/>
    <w:rsid w:val="00A60E29"/>
    <w:rsid w:val="00A60E70"/>
    <w:rsid w:val="00A60F26"/>
    <w:rsid w:val="00A60F71"/>
    <w:rsid w:val="00A6101F"/>
    <w:rsid w:val="00A6102A"/>
    <w:rsid w:val="00A61041"/>
    <w:rsid w:val="00A610D1"/>
    <w:rsid w:val="00A610EB"/>
    <w:rsid w:val="00A6117A"/>
    <w:rsid w:val="00A611D2"/>
    <w:rsid w:val="00A6123C"/>
    <w:rsid w:val="00A61280"/>
    <w:rsid w:val="00A614A3"/>
    <w:rsid w:val="00A614D4"/>
    <w:rsid w:val="00A614D9"/>
    <w:rsid w:val="00A61529"/>
    <w:rsid w:val="00A61643"/>
    <w:rsid w:val="00A61756"/>
    <w:rsid w:val="00A617E5"/>
    <w:rsid w:val="00A618E6"/>
    <w:rsid w:val="00A619D3"/>
    <w:rsid w:val="00A61A1F"/>
    <w:rsid w:val="00A61ADB"/>
    <w:rsid w:val="00A61BA6"/>
    <w:rsid w:val="00A61BD6"/>
    <w:rsid w:val="00A61C07"/>
    <w:rsid w:val="00A61DBA"/>
    <w:rsid w:val="00A61E98"/>
    <w:rsid w:val="00A61F46"/>
    <w:rsid w:val="00A62074"/>
    <w:rsid w:val="00A6207E"/>
    <w:rsid w:val="00A620A3"/>
    <w:rsid w:val="00A62110"/>
    <w:rsid w:val="00A62122"/>
    <w:rsid w:val="00A62167"/>
    <w:rsid w:val="00A62196"/>
    <w:rsid w:val="00A62269"/>
    <w:rsid w:val="00A6226E"/>
    <w:rsid w:val="00A62369"/>
    <w:rsid w:val="00A62401"/>
    <w:rsid w:val="00A62454"/>
    <w:rsid w:val="00A62457"/>
    <w:rsid w:val="00A62561"/>
    <w:rsid w:val="00A625C6"/>
    <w:rsid w:val="00A6277D"/>
    <w:rsid w:val="00A6279B"/>
    <w:rsid w:val="00A628C9"/>
    <w:rsid w:val="00A629FE"/>
    <w:rsid w:val="00A62AF4"/>
    <w:rsid w:val="00A62C68"/>
    <w:rsid w:val="00A62CA6"/>
    <w:rsid w:val="00A62CFA"/>
    <w:rsid w:val="00A62D22"/>
    <w:rsid w:val="00A62D30"/>
    <w:rsid w:val="00A62F10"/>
    <w:rsid w:val="00A62FA0"/>
    <w:rsid w:val="00A62FF0"/>
    <w:rsid w:val="00A62FF2"/>
    <w:rsid w:val="00A63124"/>
    <w:rsid w:val="00A632F4"/>
    <w:rsid w:val="00A633CA"/>
    <w:rsid w:val="00A634BA"/>
    <w:rsid w:val="00A63507"/>
    <w:rsid w:val="00A63513"/>
    <w:rsid w:val="00A63660"/>
    <w:rsid w:val="00A636C3"/>
    <w:rsid w:val="00A636CA"/>
    <w:rsid w:val="00A6373C"/>
    <w:rsid w:val="00A637B6"/>
    <w:rsid w:val="00A6381C"/>
    <w:rsid w:val="00A63823"/>
    <w:rsid w:val="00A6382F"/>
    <w:rsid w:val="00A63955"/>
    <w:rsid w:val="00A63960"/>
    <w:rsid w:val="00A639F4"/>
    <w:rsid w:val="00A63A33"/>
    <w:rsid w:val="00A63CB5"/>
    <w:rsid w:val="00A63D33"/>
    <w:rsid w:val="00A63D43"/>
    <w:rsid w:val="00A63D74"/>
    <w:rsid w:val="00A63E2B"/>
    <w:rsid w:val="00A63E74"/>
    <w:rsid w:val="00A63E7E"/>
    <w:rsid w:val="00A63ED7"/>
    <w:rsid w:val="00A63F89"/>
    <w:rsid w:val="00A63FC7"/>
    <w:rsid w:val="00A64190"/>
    <w:rsid w:val="00A6429A"/>
    <w:rsid w:val="00A64412"/>
    <w:rsid w:val="00A64497"/>
    <w:rsid w:val="00A6452D"/>
    <w:rsid w:val="00A64738"/>
    <w:rsid w:val="00A6478E"/>
    <w:rsid w:val="00A647E8"/>
    <w:rsid w:val="00A6481B"/>
    <w:rsid w:val="00A64900"/>
    <w:rsid w:val="00A64929"/>
    <w:rsid w:val="00A64985"/>
    <w:rsid w:val="00A649A6"/>
    <w:rsid w:val="00A649D9"/>
    <w:rsid w:val="00A64AC5"/>
    <w:rsid w:val="00A64B75"/>
    <w:rsid w:val="00A64C22"/>
    <w:rsid w:val="00A64CEF"/>
    <w:rsid w:val="00A64D2A"/>
    <w:rsid w:val="00A64DDE"/>
    <w:rsid w:val="00A64E45"/>
    <w:rsid w:val="00A64EC4"/>
    <w:rsid w:val="00A64F00"/>
    <w:rsid w:val="00A651D6"/>
    <w:rsid w:val="00A652FC"/>
    <w:rsid w:val="00A65422"/>
    <w:rsid w:val="00A6544E"/>
    <w:rsid w:val="00A65525"/>
    <w:rsid w:val="00A655ED"/>
    <w:rsid w:val="00A65653"/>
    <w:rsid w:val="00A65712"/>
    <w:rsid w:val="00A65806"/>
    <w:rsid w:val="00A658BE"/>
    <w:rsid w:val="00A65914"/>
    <w:rsid w:val="00A6594D"/>
    <w:rsid w:val="00A659F2"/>
    <w:rsid w:val="00A65A39"/>
    <w:rsid w:val="00A65A3F"/>
    <w:rsid w:val="00A65A49"/>
    <w:rsid w:val="00A65C2D"/>
    <w:rsid w:val="00A65DBF"/>
    <w:rsid w:val="00A65DED"/>
    <w:rsid w:val="00A65E7C"/>
    <w:rsid w:val="00A6603F"/>
    <w:rsid w:val="00A660A5"/>
    <w:rsid w:val="00A660B0"/>
    <w:rsid w:val="00A660B1"/>
    <w:rsid w:val="00A660E1"/>
    <w:rsid w:val="00A66136"/>
    <w:rsid w:val="00A6614C"/>
    <w:rsid w:val="00A6621C"/>
    <w:rsid w:val="00A663C2"/>
    <w:rsid w:val="00A6641D"/>
    <w:rsid w:val="00A6647F"/>
    <w:rsid w:val="00A6664F"/>
    <w:rsid w:val="00A66AB0"/>
    <w:rsid w:val="00A66AC6"/>
    <w:rsid w:val="00A66BC6"/>
    <w:rsid w:val="00A66CCF"/>
    <w:rsid w:val="00A66D1E"/>
    <w:rsid w:val="00A66DF4"/>
    <w:rsid w:val="00A66E2F"/>
    <w:rsid w:val="00A66E68"/>
    <w:rsid w:val="00A66E6A"/>
    <w:rsid w:val="00A66E8A"/>
    <w:rsid w:val="00A66E9F"/>
    <w:rsid w:val="00A66EA4"/>
    <w:rsid w:val="00A66F88"/>
    <w:rsid w:val="00A66FD7"/>
    <w:rsid w:val="00A6706F"/>
    <w:rsid w:val="00A6708E"/>
    <w:rsid w:val="00A6712D"/>
    <w:rsid w:val="00A67355"/>
    <w:rsid w:val="00A6752B"/>
    <w:rsid w:val="00A67573"/>
    <w:rsid w:val="00A675A6"/>
    <w:rsid w:val="00A67604"/>
    <w:rsid w:val="00A676C7"/>
    <w:rsid w:val="00A6777F"/>
    <w:rsid w:val="00A67838"/>
    <w:rsid w:val="00A67863"/>
    <w:rsid w:val="00A67908"/>
    <w:rsid w:val="00A67963"/>
    <w:rsid w:val="00A679BD"/>
    <w:rsid w:val="00A67ADE"/>
    <w:rsid w:val="00A67B74"/>
    <w:rsid w:val="00A67C6F"/>
    <w:rsid w:val="00A67EC4"/>
    <w:rsid w:val="00A67EE0"/>
    <w:rsid w:val="00A67F0F"/>
    <w:rsid w:val="00A67FCB"/>
    <w:rsid w:val="00A7000B"/>
    <w:rsid w:val="00A70384"/>
    <w:rsid w:val="00A70388"/>
    <w:rsid w:val="00A70422"/>
    <w:rsid w:val="00A70501"/>
    <w:rsid w:val="00A70540"/>
    <w:rsid w:val="00A70752"/>
    <w:rsid w:val="00A707DD"/>
    <w:rsid w:val="00A7088A"/>
    <w:rsid w:val="00A70B18"/>
    <w:rsid w:val="00A70B66"/>
    <w:rsid w:val="00A70BE4"/>
    <w:rsid w:val="00A70BFD"/>
    <w:rsid w:val="00A70CAE"/>
    <w:rsid w:val="00A70D17"/>
    <w:rsid w:val="00A70D70"/>
    <w:rsid w:val="00A70DAB"/>
    <w:rsid w:val="00A70E02"/>
    <w:rsid w:val="00A70ED0"/>
    <w:rsid w:val="00A70FAE"/>
    <w:rsid w:val="00A7109D"/>
    <w:rsid w:val="00A710A4"/>
    <w:rsid w:val="00A710E4"/>
    <w:rsid w:val="00A712D9"/>
    <w:rsid w:val="00A71319"/>
    <w:rsid w:val="00A7131E"/>
    <w:rsid w:val="00A713BF"/>
    <w:rsid w:val="00A7140B"/>
    <w:rsid w:val="00A714B7"/>
    <w:rsid w:val="00A71538"/>
    <w:rsid w:val="00A71565"/>
    <w:rsid w:val="00A71599"/>
    <w:rsid w:val="00A71846"/>
    <w:rsid w:val="00A71A4A"/>
    <w:rsid w:val="00A71B19"/>
    <w:rsid w:val="00A71B1E"/>
    <w:rsid w:val="00A71CD9"/>
    <w:rsid w:val="00A71D8A"/>
    <w:rsid w:val="00A71DCF"/>
    <w:rsid w:val="00A71EB0"/>
    <w:rsid w:val="00A721F4"/>
    <w:rsid w:val="00A7227A"/>
    <w:rsid w:val="00A72381"/>
    <w:rsid w:val="00A7239D"/>
    <w:rsid w:val="00A72497"/>
    <w:rsid w:val="00A72775"/>
    <w:rsid w:val="00A72924"/>
    <w:rsid w:val="00A72A09"/>
    <w:rsid w:val="00A72A41"/>
    <w:rsid w:val="00A72B47"/>
    <w:rsid w:val="00A72C84"/>
    <w:rsid w:val="00A72CAA"/>
    <w:rsid w:val="00A72CD8"/>
    <w:rsid w:val="00A72D1B"/>
    <w:rsid w:val="00A73039"/>
    <w:rsid w:val="00A730F0"/>
    <w:rsid w:val="00A7310F"/>
    <w:rsid w:val="00A732C3"/>
    <w:rsid w:val="00A7331C"/>
    <w:rsid w:val="00A7338B"/>
    <w:rsid w:val="00A73507"/>
    <w:rsid w:val="00A735F9"/>
    <w:rsid w:val="00A7377F"/>
    <w:rsid w:val="00A73816"/>
    <w:rsid w:val="00A73BE8"/>
    <w:rsid w:val="00A73CD3"/>
    <w:rsid w:val="00A73D64"/>
    <w:rsid w:val="00A73D94"/>
    <w:rsid w:val="00A73D95"/>
    <w:rsid w:val="00A73E87"/>
    <w:rsid w:val="00A73FB1"/>
    <w:rsid w:val="00A73FC6"/>
    <w:rsid w:val="00A74003"/>
    <w:rsid w:val="00A7411F"/>
    <w:rsid w:val="00A74134"/>
    <w:rsid w:val="00A743F7"/>
    <w:rsid w:val="00A74466"/>
    <w:rsid w:val="00A74567"/>
    <w:rsid w:val="00A74581"/>
    <w:rsid w:val="00A745F0"/>
    <w:rsid w:val="00A74740"/>
    <w:rsid w:val="00A7491B"/>
    <w:rsid w:val="00A749C0"/>
    <w:rsid w:val="00A74B3B"/>
    <w:rsid w:val="00A74B49"/>
    <w:rsid w:val="00A74B77"/>
    <w:rsid w:val="00A74E0A"/>
    <w:rsid w:val="00A74E1C"/>
    <w:rsid w:val="00A74EDE"/>
    <w:rsid w:val="00A74F6D"/>
    <w:rsid w:val="00A7500E"/>
    <w:rsid w:val="00A750A8"/>
    <w:rsid w:val="00A75101"/>
    <w:rsid w:val="00A7514F"/>
    <w:rsid w:val="00A75232"/>
    <w:rsid w:val="00A7557E"/>
    <w:rsid w:val="00A7558C"/>
    <w:rsid w:val="00A755C2"/>
    <w:rsid w:val="00A75627"/>
    <w:rsid w:val="00A75690"/>
    <w:rsid w:val="00A756FA"/>
    <w:rsid w:val="00A757D2"/>
    <w:rsid w:val="00A75849"/>
    <w:rsid w:val="00A7587A"/>
    <w:rsid w:val="00A75896"/>
    <w:rsid w:val="00A758AB"/>
    <w:rsid w:val="00A75A64"/>
    <w:rsid w:val="00A75A68"/>
    <w:rsid w:val="00A75AC1"/>
    <w:rsid w:val="00A75AEB"/>
    <w:rsid w:val="00A75B06"/>
    <w:rsid w:val="00A75B34"/>
    <w:rsid w:val="00A75D63"/>
    <w:rsid w:val="00A75DF6"/>
    <w:rsid w:val="00A75E51"/>
    <w:rsid w:val="00A75F5D"/>
    <w:rsid w:val="00A7605D"/>
    <w:rsid w:val="00A760DB"/>
    <w:rsid w:val="00A7611C"/>
    <w:rsid w:val="00A76198"/>
    <w:rsid w:val="00A7624E"/>
    <w:rsid w:val="00A76278"/>
    <w:rsid w:val="00A76423"/>
    <w:rsid w:val="00A764B7"/>
    <w:rsid w:val="00A76824"/>
    <w:rsid w:val="00A768A4"/>
    <w:rsid w:val="00A768B0"/>
    <w:rsid w:val="00A768B7"/>
    <w:rsid w:val="00A7690F"/>
    <w:rsid w:val="00A76994"/>
    <w:rsid w:val="00A769FD"/>
    <w:rsid w:val="00A76B05"/>
    <w:rsid w:val="00A76B43"/>
    <w:rsid w:val="00A76B85"/>
    <w:rsid w:val="00A76C45"/>
    <w:rsid w:val="00A76EC4"/>
    <w:rsid w:val="00A76F0B"/>
    <w:rsid w:val="00A77019"/>
    <w:rsid w:val="00A770D9"/>
    <w:rsid w:val="00A77175"/>
    <w:rsid w:val="00A77193"/>
    <w:rsid w:val="00A771E7"/>
    <w:rsid w:val="00A77267"/>
    <w:rsid w:val="00A77332"/>
    <w:rsid w:val="00A7750E"/>
    <w:rsid w:val="00A775EB"/>
    <w:rsid w:val="00A77665"/>
    <w:rsid w:val="00A776B0"/>
    <w:rsid w:val="00A776C7"/>
    <w:rsid w:val="00A777A7"/>
    <w:rsid w:val="00A7781D"/>
    <w:rsid w:val="00A77891"/>
    <w:rsid w:val="00A77DB4"/>
    <w:rsid w:val="00A77EB4"/>
    <w:rsid w:val="00A77F80"/>
    <w:rsid w:val="00A800E0"/>
    <w:rsid w:val="00A80109"/>
    <w:rsid w:val="00A801A7"/>
    <w:rsid w:val="00A801E5"/>
    <w:rsid w:val="00A80212"/>
    <w:rsid w:val="00A80254"/>
    <w:rsid w:val="00A80338"/>
    <w:rsid w:val="00A8039A"/>
    <w:rsid w:val="00A80404"/>
    <w:rsid w:val="00A804CC"/>
    <w:rsid w:val="00A804F5"/>
    <w:rsid w:val="00A8053F"/>
    <w:rsid w:val="00A808BC"/>
    <w:rsid w:val="00A808C4"/>
    <w:rsid w:val="00A80C92"/>
    <w:rsid w:val="00A80CE4"/>
    <w:rsid w:val="00A80DFE"/>
    <w:rsid w:val="00A80E42"/>
    <w:rsid w:val="00A80E47"/>
    <w:rsid w:val="00A80FBD"/>
    <w:rsid w:val="00A81003"/>
    <w:rsid w:val="00A810C2"/>
    <w:rsid w:val="00A810DB"/>
    <w:rsid w:val="00A810EB"/>
    <w:rsid w:val="00A81201"/>
    <w:rsid w:val="00A812C6"/>
    <w:rsid w:val="00A8139B"/>
    <w:rsid w:val="00A8141D"/>
    <w:rsid w:val="00A816A5"/>
    <w:rsid w:val="00A81713"/>
    <w:rsid w:val="00A81769"/>
    <w:rsid w:val="00A81788"/>
    <w:rsid w:val="00A817B8"/>
    <w:rsid w:val="00A81856"/>
    <w:rsid w:val="00A818AB"/>
    <w:rsid w:val="00A81972"/>
    <w:rsid w:val="00A819A6"/>
    <w:rsid w:val="00A81A72"/>
    <w:rsid w:val="00A81AAA"/>
    <w:rsid w:val="00A81C81"/>
    <w:rsid w:val="00A81DDD"/>
    <w:rsid w:val="00A81FB7"/>
    <w:rsid w:val="00A8201E"/>
    <w:rsid w:val="00A8206A"/>
    <w:rsid w:val="00A8206F"/>
    <w:rsid w:val="00A8210A"/>
    <w:rsid w:val="00A82165"/>
    <w:rsid w:val="00A82172"/>
    <w:rsid w:val="00A82197"/>
    <w:rsid w:val="00A821BE"/>
    <w:rsid w:val="00A821E0"/>
    <w:rsid w:val="00A82206"/>
    <w:rsid w:val="00A8222C"/>
    <w:rsid w:val="00A82289"/>
    <w:rsid w:val="00A824A8"/>
    <w:rsid w:val="00A82538"/>
    <w:rsid w:val="00A82556"/>
    <w:rsid w:val="00A82598"/>
    <w:rsid w:val="00A82624"/>
    <w:rsid w:val="00A82822"/>
    <w:rsid w:val="00A829B6"/>
    <w:rsid w:val="00A82A01"/>
    <w:rsid w:val="00A82A44"/>
    <w:rsid w:val="00A82A7B"/>
    <w:rsid w:val="00A82AAA"/>
    <w:rsid w:val="00A82B58"/>
    <w:rsid w:val="00A82CB2"/>
    <w:rsid w:val="00A82EC5"/>
    <w:rsid w:val="00A82F25"/>
    <w:rsid w:val="00A82FC0"/>
    <w:rsid w:val="00A8307D"/>
    <w:rsid w:val="00A83134"/>
    <w:rsid w:val="00A83346"/>
    <w:rsid w:val="00A835EA"/>
    <w:rsid w:val="00A835F1"/>
    <w:rsid w:val="00A83803"/>
    <w:rsid w:val="00A83967"/>
    <w:rsid w:val="00A83A65"/>
    <w:rsid w:val="00A83B80"/>
    <w:rsid w:val="00A83C24"/>
    <w:rsid w:val="00A83D5E"/>
    <w:rsid w:val="00A83D9C"/>
    <w:rsid w:val="00A83E79"/>
    <w:rsid w:val="00A83F61"/>
    <w:rsid w:val="00A83FA0"/>
    <w:rsid w:val="00A8405A"/>
    <w:rsid w:val="00A84086"/>
    <w:rsid w:val="00A8434A"/>
    <w:rsid w:val="00A84422"/>
    <w:rsid w:val="00A84465"/>
    <w:rsid w:val="00A84511"/>
    <w:rsid w:val="00A845DF"/>
    <w:rsid w:val="00A84631"/>
    <w:rsid w:val="00A84633"/>
    <w:rsid w:val="00A84679"/>
    <w:rsid w:val="00A84793"/>
    <w:rsid w:val="00A84AED"/>
    <w:rsid w:val="00A84B02"/>
    <w:rsid w:val="00A84B15"/>
    <w:rsid w:val="00A84C97"/>
    <w:rsid w:val="00A84D05"/>
    <w:rsid w:val="00A84D30"/>
    <w:rsid w:val="00A84D5B"/>
    <w:rsid w:val="00A84D71"/>
    <w:rsid w:val="00A84DD7"/>
    <w:rsid w:val="00A84FC7"/>
    <w:rsid w:val="00A8503F"/>
    <w:rsid w:val="00A850C2"/>
    <w:rsid w:val="00A850DC"/>
    <w:rsid w:val="00A85185"/>
    <w:rsid w:val="00A852B1"/>
    <w:rsid w:val="00A852FA"/>
    <w:rsid w:val="00A855F5"/>
    <w:rsid w:val="00A859E0"/>
    <w:rsid w:val="00A859ED"/>
    <w:rsid w:val="00A85CF9"/>
    <w:rsid w:val="00A85DBF"/>
    <w:rsid w:val="00A85FCE"/>
    <w:rsid w:val="00A85FDA"/>
    <w:rsid w:val="00A8600A"/>
    <w:rsid w:val="00A8602F"/>
    <w:rsid w:val="00A860F3"/>
    <w:rsid w:val="00A86170"/>
    <w:rsid w:val="00A8619D"/>
    <w:rsid w:val="00A8622B"/>
    <w:rsid w:val="00A862D0"/>
    <w:rsid w:val="00A86312"/>
    <w:rsid w:val="00A8634B"/>
    <w:rsid w:val="00A8663B"/>
    <w:rsid w:val="00A86770"/>
    <w:rsid w:val="00A86876"/>
    <w:rsid w:val="00A868DA"/>
    <w:rsid w:val="00A869AF"/>
    <w:rsid w:val="00A869EB"/>
    <w:rsid w:val="00A86A25"/>
    <w:rsid w:val="00A86AF0"/>
    <w:rsid w:val="00A86B03"/>
    <w:rsid w:val="00A86E50"/>
    <w:rsid w:val="00A86E6A"/>
    <w:rsid w:val="00A86EA1"/>
    <w:rsid w:val="00A86ECC"/>
    <w:rsid w:val="00A8701E"/>
    <w:rsid w:val="00A8713C"/>
    <w:rsid w:val="00A8715D"/>
    <w:rsid w:val="00A871B2"/>
    <w:rsid w:val="00A873AB"/>
    <w:rsid w:val="00A873C7"/>
    <w:rsid w:val="00A8740F"/>
    <w:rsid w:val="00A8765D"/>
    <w:rsid w:val="00A876B8"/>
    <w:rsid w:val="00A877F3"/>
    <w:rsid w:val="00A87B76"/>
    <w:rsid w:val="00A87C2F"/>
    <w:rsid w:val="00A87D61"/>
    <w:rsid w:val="00A87DC1"/>
    <w:rsid w:val="00A87DC7"/>
    <w:rsid w:val="00A87F65"/>
    <w:rsid w:val="00A87FE9"/>
    <w:rsid w:val="00A90005"/>
    <w:rsid w:val="00A9001F"/>
    <w:rsid w:val="00A900E8"/>
    <w:rsid w:val="00A901E8"/>
    <w:rsid w:val="00A9035B"/>
    <w:rsid w:val="00A90383"/>
    <w:rsid w:val="00A9038F"/>
    <w:rsid w:val="00A903B2"/>
    <w:rsid w:val="00A904DB"/>
    <w:rsid w:val="00A90516"/>
    <w:rsid w:val="00A90559"/>
    <w:rsid w:val="00A90726"/>
    <w:rsid w:val="00A90976"/>
    <w:rsid w:val="00A90B3A"/>
    <w:rsid w:val="00A90B50"/>
    <w:rsid w:val="00A90B5E"/>
    <w:rsid w:val="00A90DEC"/>
    <w:rsid w:val="00A90F56"/>
    <w:rsid w:val="00A90F99"/>
    <w:rsid w:val="00A910BF"/>
    <w:rsid w:val="00A911FE"/>
    <w:rsid w:val="00A912D4"/>
    <w:rsid w:val="00A91400"/>
    <w:rsid w:val="00A91405"/>
    <w:rsid w:val="00A91415"/>
    <w:rsid w:val="00A9172D"/>
    <w:rsid w:val="00A9188A"/>
    <w:rsid w:val="00A918E4"/>
    <w:rsid w:val="00A91B1C"/>
    <w:rsid w:val="00A91B1E"/>
    <w:rsid w:val="00A91B34"/>
    <w:rsid w:val="00A91B46"/>
    <w:rsid w:val="00A91CB2"/>
    <w:rsid w:val="00A91D3B"/>
    <w:rsid w:val="00A91E0C"/>
    <w:rsid w:val="00A91E15"/>
    <w:rsid w:val="00A91EEF"/>
    <w:rsid w:val="00A92049"/>
    <w:rsid w:val="00A92274"/>
    <w:rsid w:val="00A92471"/>
    <w:rsid w:val="00A9249D"/>
    <w:rsid w:val="00A924C9"/>
    <w:rsid w:val="00A92595"/>
    <w:rsid w:val="00A9262A"/>
    <w:rsid w:val="00A927F2"/>
    <w:rsid w:val="00A92847"/>
    <w:rsid w:val="00A9288D"/>
    <w:rsid w:val="00A9293F"/>
    <w:rsid w:val="00A929C2"/>
    <w:rsid w:val="00A92AB5"/>
    <w:rsid w:val="00A92D18"/>
    <w:rsid w:val="00A92D31"/>
    <w:rsid w:val="00A92E25"/>
    <w:rsid w:val="00A92E4B"/>
    <w:rsid w:val="00A92E85"/>
    <w:rsid w:val="00A92EDD"/>
    <w:rsid w:val="00A92F1D"/>
    <w:rsid w:val="00A92FA2"/>
    <w:rsid w:val="00A9300F"/>
    <w:rsid w:val="00A930CC"/>
    <w:rsid w:val="00A930E6"/>
    <w:rsid w:val="00A930F6"/>
    <w:rsid w:val="00A930F8"/>
    <w:rsid w:val="00A932A9"/>
    <w:rsid w:val="00A933F6"/>
    <w:rsid w:val="00A93635"/>
    <w:rsid w:val="00A93699"/>
    <w:rsid w:val="00A9373F"/>
    <w:rsid w:val="00A9376A"/>
    <w:rsid w:val="00A937E9"/>
    <w:rsid w:val="00A937FA"/>
    <w:rsid w:val="00A9386E"/>
    <w:rsid w:val="00A938AA"/>
    <w:rsid w:val="00A938E5"/>
    <w:rsid w:val="00A9390F"/>
    <w:rsid w:val="00A93A7A"/>
    <w:rsid w:val="00A93ACD"/>
    <w:rsid w:val="00A93C2D"/>
    <w:rsid w:val="00A93CB3"/>
    <w:rsid w:val="00A93CDF"/>
    <w:rsid w:val="00A93D10"/>
    <w:rsid w:val="00A93D30"/>
    <w:rsid w:val="00A93F1A"/>
    <w:rsid w:val="00A94048"/>
    <w:rsid w:val="00A940CA"/>
    <w:rsid w:val="00A940DB"/>
    <w:rsid w:val="00A940F7"/>
    <w:rsid w:val="00A94102"/>
    <w:rsid w:val="00A9418E"/>
    <w:rsid w:val="00A943A8"/>
    <w:rsid w:val="00A94404"/>
    <w:rsid w:val="00A94444"/>
    <w:rsid w:val="00A9444F"/>
    <w:rsid w:val="00A94458"/>
    <w:rsid w:val="00A944D7"/>
    <w:rsid w:val="00A9452C"/>
    <w:rsid w:val="00A94763"/>
    <w:rsid w:val="00A94768"/>
    <w:rsid w:val="00A947AE"/>
    <w:rsid w:val="00A9483F"/>
    <w:rsid w:val="00A94841"/>
    <w:rsid w:val="00A94871"/>
    <w:rsid w:val="00A94875"/>
    <w:rsid w:val="00A9488E"/>
    <w:rsid w:val="00A9495C"/>
    <w:rsid w:val="00A949C0"/>
    <w:rsid w:val="00A94A04"/>
    <w:rsid w:val="00A94A14"/>
    <w:rsid w:val="00A94C13"/>
    <w:rsid w:val="00A94C34"/>
    <w:rsid w:val="00A94E7F"/>
    <w:rsid w:val="00A94FFC"/>
    <w:rsid w:val="00A9510B"/>
    <w:rsid w:val="00A951ED"/>
    <w:rsid w:val="00A95247"/>
    <w:rsid w:val="00A952B1"/>
    <w:rsid w:val="00A9531D"/>
    <w:rsid w:val="00A95474"/>
    <w:rsid w:val="00A954D4"/>
    <w:rsid w:val="00A9570E"/>
    <w:rsid w:val="00A9573F"/>
    <w:rsid w:val="00A95773"/>
    <w:rsid w:val="00A95799"/>
    <w:rsid w:val="00A959B4"/>
    <w:rsid w:val="00A95A43"/>
    <w:rsid w:val="00A95AA4"/>
    <w:rsid w:val="00A95ACD"/>
    <w:rsid w:val="00A95AD5"/>
    <w:rsid w:val="00A95B24"/>
    <w:rsid w:val="00A95B75"/>
    <w:rsid w:val="00A95D43"/>
    <w:rsid w:val="00A95DC9"/>
    <w:rsid w:val="00A95E11"/>
    <w:rsid w:val="00A95E8F"/>
    <w:rsid w:val="00A95ED8"/>
    <w:rsid w:val="00A95F55"/>
    <w:rsid w:val="00A95F5A"/>
    <w:rsid w:val="00A96071"/>
    <w:rsid w:val="00A96080"/>
    <w:rsid w:val="00A961D6"/>
    <w:rsid w:val="00A962B2"/>
    <w:rsid w:val="00A96348"/>
    <w:rsid w:val="00A96417"/>
    <w:rsid w:val="00A96444"/>
    <w:rsid w:val="00A96459"/>
    <w:rsid w:val="00A965C3"/>
    <w:rsid w:val="00A966DA"/>
    <w:rsid w:val="00A967F9"/>
    <w:rsid w:val="00A96823"/>
    <w:rsid w:val="00A9692F"/>
    <w:rsid w:val="00A969BA"/>
    <w:rsid w:val="00A96A41"/>
    <w:rsid w:val="00A96AB7"/>
    <w:rsid w:val="00A96B5B"/>
    <w:rsid w:val="00A96D16"/>
    <w:rsid w:val="00A96E17"/>
    <w:rsid w:val="00A96E29"/>
    <w:rsid w:val="00A96F9F"/>
    <w:rsid w:val="00A971D3"/>
    <w:rsid w:val="00A97285"/>
    <w:rsid w:val="00A972DB"/>
    <w:rsid w:val="00A97434"/>
    <w:rsid w:val="00A974F9"/>
    <w:rsid w:val="00A97554"/>
    <w:rsid w:val="00A975DA"/>
    <w:rsid w:val="00A97647"/>
    <w:rsid w:val="00A97718"/>
    <w:rsid w:val="00A97867"/>
    <w:rsid w:val="00A97923"/>
    <w:rsid w:val="00A97A5A"/>
    <w:rsid w:val="00A97B3E"/>
    <w:rsid w:val="00A97BAB"/>
    <w:rsid w:val="00A97C10"/>
    <w:rsid w:val="00A97D8F"/>
    <w:rsid w:val="00A97DBE"/>
    <w:rsid w:val="00A97DFC"/>
    <w:rsid w:val="00A97F09"/>
    <w:rsid w:val="00A97F46"/>
    <w:rsid w:val="00AA0054"/>
    <w:rsid w:val="00AA00CD"/>
    <w:rsid w:val="00AA0149"/>
    <w:rsid w:val="00AA0349"/>
    <w:rsid w:val="00AA03AB"/>
    <w:rsid w:val="00AA041A"/>
    <w:rsid w:val="00AA04DD"/>
    <w:rsid w:val="00AA04E3"/>
    <w:rsid w:val="00AA0503"/>
    <w:rsid w:val="00AA050E"/>
    <w:rsid w:val="00AA06CB"/>
    <w:rsid w:val="00AA0723"/>
    <w:rsid w:val="00AA0767"/>
    <w:rsid w:val="00AA079E"/>
    <w:rsid w:val="00AA07B7"/>
    <w:rsid w:val="00AA083C"/>
    <w:rsid w:val="00AA083E"/>
    <w:rsid w:val="00AA0958"/>
    <w:rsid w:val="00AA098C"/>
    <w:rsid w:val="00AA0A09"/>
    <w:rsid w:val="00AA0A3F"/>
    <w:rsid w:val="00AA0AF0"/>
    <w:rsid w:val="00AA0B87"/>
    <w:rsid w:val="00AA0BC3"/>
    <w:rsid w:val="00AA0BC9"/>
    <w:rsid w:val="00AA0CDD"/>
    <w:rsid w:val="00AA0D22"/>
    <w:rsid w:val="00AA0D75"/>
    <w:rsid w:val="00AA0EF7"/>
    <w:rsid w:val="00AA118B"/>
    <w:rsid w:val="00AA1267"/>
    <w:rsid w:val="00AA12EC"/>
    <w:rsid w:val="00AA1466"/>
    <w:rsid w:val="00AA1486"/>
    <w:rsid w:val="00AA15B4"/>
    <w:rsid w:val="00AA167E"/>
    <w:rsid w:val="00AA1906"/>
    <w:rsid w:val="00AA19AB"/>
    <w:rsid w:val="00AA19B2"/>
    <w:rsid w:val="00AA19EA"/>
    <w:rsid w:val="00AA1A19"/>
    <w:rsid w:val="00AA1AA7"/>
    <w:rsid w:val="00AA1B7C"/>
    <w:rsid w:val="00AA1CA4"/>
    <w:rsid w:val="00AA1CF1"/>
    <w:rsid w:val="00AA1D5B"/>
    <w:rsid w:val="00AA1E7E"/>
    <w:rsid w:val="00AA1F09"/>
    <w:rsid w:val="00AA1F60"/>
    <w:rsid w:val="00AA2217"/>
    <w:rsid w:val="00AA2350"/>
    <w:rsid w:val="00AA25D0"/>
    <w:rsid w:val="00AA26DF"/>
    <w:rsid w:val="00AA270E"/>
    <w:rsid w:val="00AA2863"/>
    <w:rsid w:val="00AA298F"/>
    <w:rsid w:val="00AA29AA"/>
    <w:rsid w:val="00AA29AC"/>
    <w:rsid w:val="00AA2A5A"/>
    <w:rsid w:val="00AA2B3C"/>
    <w:rsid w:val="00AA2C38"/>
    <w:rsid w:val="00AA2CC2"/>
    <w:rsid w:val="00AA2E23"/>
    <w:rsid w:val="00AA2E9F"/>
    <w:rsid w:val="00AA2EDF"/>
    <w:rsid w:val="00AA2FB3"/>
    <w:rsid w:val="00AA3084"/>
    <w:rsid w:val="00AA33EC"/>
    <w:rsid w:val="00AA344E"/>
    <w:rsid w:val="00AA3461"/>
    <w:rsid w:val="00AA3468"/>
    <w:rsid w:val="00AA35AF"/>
    <w:rsid w:val="00AA35B5"/>
    <w:rsid w:val="00AA3713"/>
    <w:rsid w:val="00AA377A"/>
    <w:rsid w:val="00AA37B5"/>
    <w:rsid w:val="00AA37D0"/>
    <w:rsid w:val="00AA385B"/>
    <w:rsid w:val="00AA388B"/>
    <w:rsid w:val="00AA38C9"/>
    <w:rsid w:val="00AA38DD"/>
    <w:rsid w:val="00AA39B7"/>
    <w:rsid w:val="00AA3A63"/>
    <w:rsid w:val="00AA3A71"/>
    <w:rsid w:val="00AA3BA5"/>
    <w:rsid w:val="00AA3C4A"/>
    <w:rsid w:val="00AA3CD5"/>
    <w:rsid w:val="00AA3D1F"/>
    <w:rsid w:val="00AA3DC9"/>
    <w:rsid w:val="00AA3EB1"/>
    <w:rsid w:val="00AA3ED3"/>
    <w:rsid w:val="00AA4003"/>
    <w:rsid w:val="00AA42FD"/>
    <w:rsid w:val="00AA43AF"/>
    <w:rsid w:val="00AA43F2"/>
    <w:rsid w:val="00AA44AD"/>
    <w:rsid w:val="00AA45BF"/>
    <w:rsid w:val="00AA46EC"/>
    <w:rsid w:val="00AA471F"/>
    <w:rsid w:val="00AA474E"/>
    <w:rsid w:val="00AA49EC"/>
    <w:rsid w:val="00AA4A0D"/>
    <w:rsid w:val="00AA4A80"/>
    <w:rsid w:val="00AA4A99"/>
    <w:rsid w:val="00AA4BC3"/>
    <w:rsid w:val="00AA4C48"/>
    <w:rsid w:val="00AA4C81"/>
    <w:rsid w:val="00AA4E64"/>
    <w:rsid w:val="00AA52A4"/>
    <w:rsid w:val="00AA52E6"/>
    <w:rsid w:val="00AA5301"/>
    <w:rsid w:val="00AA530C"/>
    <w:rsid w:val="00AA5389"/>
    <w:rsid w:val="00AA5458"/>
    <w:rsid w:val="00AA546A"/>
    <w:rsid w:val="00AA5544"/>
    <w:rsid w:val="00AA55FF"/>
    <w:rsid w:val="00AA5771"/>
    <w:rsid w:val="00AA5788"/>
    <w:rsid w:val="00AA57BA"/>
    <w:rsid w:val="00AA589A"/>
    <w:rsid w:val="00AA5930"/>
    <w:rsid w:val="00AA594D"/>
    <w:rsid w:val="00AA5A54"/>
    <w:rsid w:val="00AA5AA2"/>
    <w:rsid w:val="00AA5C26"/>
    <w:rsid w:val="00AA5C7D"/>
    <w:rsid w:val="00AA5C8B"/>
    <w:rsid w:val="00AA5D1C"/>
    <w:rsid w:val="00AA5D7C"/>
    <w:rsid w:val="00AA5EDC"/>
    <w:rsid w:val="00AA5EDD"/>
    <w:rsid w:val="00AA5EDE"/>
    <w:rsid w:val="00AA6108"/>
    <w:rsid w:val="00AA619E"/>
    <w:rsid w:val="00AA6246"/>
    <w:rsid w:val="00AA63C1"/>
    <w:rsid w:val="00AA63D4"/>
    <w:rsid w:val="00AA63FF"/>
    <w:rsid w:val="00AA64EF"/>
    <w:rsid w:val="00AA6530"/>
    <w:rsid w:val="00AA6584"/>
    <w:rsid w:val="00AA6668"/>
    <w:rsid w:val="00AA6670"/>
    <w:rsid w:val="00AA6689"/>
    <w:rsid w:val="00AA6837"/>
    <w:rsid w:val="00AA6849"/>
    <w:rsid w:val="00AA689C"/>
    <w:rsid w:val="00AA6947"/>
    <w:rsid w:val="00AA6AD1"/>
    <w:rsid w:val="00AA6AF9"/>
    <w:rsid w:val="00AA6B3E"/>
    <w:rsid w:val="00AA6C0C"/>
    <w:rsid w:val="00AA6E70"/>
    <w:rsid w:val="00AA6F06"/>
    <w:rsid w:val="00AA6F3A"/>
    <w:rsid w:val="00AA6F67"/>
    <w:rsid w:val="00AA6FB3"/>
    <w:rsid w:val="00AA70AE"/>
    <w:rsid w:val="00AA70D3"/>
    <w:rsid w:val="00AA70ED"/>
    <w:rsid w:val="00AA730B"/>
    <w:rsid w:val="00AA7319"/>
    <w:rsid w:val="00AA7487"/>
    <w:rsid w:val="00AA750A"/>
    <w:rsid w:val="00AA7659"/>
    <w:rsid w:val="00AA766C"/>
    <w:rsid w:val="00AA76CC"/>
    <w:rsid w:val="00AA77E4"/>
    <w:rsid w:val="00AA7902"/>
    <w:rsid w:val="00AA7999"/>
    <w:rsid w:val="00AA7A5D"/>
    <w:rsid w:val="00AA7ABB"/>
    <w:rsid w:val="00AA7AFB"/>
    <w:rsid w:val="00AA7B25"/>
    <w:rsid w:val="00AA7C72"/>
    <w:rsid w:val="00AA7DBF"/>
    <w:rsid w:val="00AA7E09"/>
    <w:rsid w:val="00AA7EB4"/>
    <w:rsid w:val="00AA7EE8"/>
    <w:rsid w:val="00AA7F08"/>
    <w:rsid w:val="00AB0052"/>
    <w:rsid w:val="00AB014E"/>
    <w:rsid w:val="00AB01BD"/>
    <w:rsid w:val="00AB02D1"/>
    <w:rsid w:val="00AB02D7"/>
    <w:rsid w:val="00AB0367"/>
    <w:rsid w:val="00AB0477"/>
    <w:rsid w:val="00AB04DB"/>
    <w:rsid w:val="00AB056B"/>
    <w:rsid w:val="00AB0648"/>
    <w:rsid w:val="00AB0779"/>
    <w:rsid w:val="00AB0794"/>
    <w:rsid w:val="00AB0899"/>
    <w:rsid w:val="00AB08E5"/>
    <w:rsid w:val="00AB0911"/>
    <w:rsid w:val="00AB0927"/>
    <w:rsid w:val="00AB0A56"/>
    <w:rsid w:val="00AB0AEE"/>
    <w:rsid w:val="00AB0B87"/>
    <w:rsid w:val="00AB0BC8"/>
    <w:rsid w:val="00AB0C54"/>
    <w:rsid w:val="00AB0DCF"/>
    <w:rsid w:val="00AB0E12"/>
    <w:rsid w:val="00AB0F38"/>
    <w:rsid w:val="00AB0F77"/>
    <w:rsid w:val="00AB0FD2"/>
    <w:rsid w:val="00AB1496"/>
    <w:rsid w:val="00AB1607"/>
    <w:rsid w:val="00AB1761"/>
    <w:rsid w:val="00AB1857"/>
    <w:rsid w:val="00AB1884"/>
    <w:rsid w:val="00AB18B0"/>
    <w:rsid w:val="00AB18EE"/>
    <w:rsid w:val="00AB1A38"/>
    <w:rsid w:val="00AB1A98"/>
    <w:rsid w:val="00AB1AEB"/>
    <w:rsid w:val="00AB1B1C"/>
    <w:rsid w:val="00AB1B8E"/>
    <w:rsid w:val="00AB1BA9"/>
    <w:rsid w:val="00AB1DAE"/>
    <w:rsid w:val="00AB1E51"/>
    <w:rsid w:val="00AB1EB2"/>
    <w:rsid w:val="00AB1ED6"/>
    <w:rsid w:val="00AB20B7"/>
    <w:rsid w:val="00AB2121"/>
    <w:rsid w:val="00AB21E5"/>
    <w:rsid w:val="00AB2258"/>
    <w:rsid w:val="00AB2344"/>
    <w:rsid w:val="00AB23F3"/>
    <w:rsid w:val="00AB24A2"/>
    <w:rsid w:val="00AB2580"/>
    <w:rsid w:val="00AB2763"/>
    <w:rsid w:val="00AB28F2"/>
    <w:rsid w:val="00AB2902"/>
    <w:rsid w:val="00AB292D"/>
    <w:rsid w:val="00AB29F6"/>
    <w:rsid w:val="00AB2A0E"/>
    <w:rsid w:val="00AB2AD9"/>
    <w:rsid w:val="00AB2B15"/>
    <w:rsid w:val="00AB2B84"/>
    <w:rsid w:val="00AB2C08"/>
    <w:rsid w:val="00AB2C27"/>
    <w:rsid w:val="00AB2D8E"/>
    <w:rsid w:val="00AB2EB7"/>
    <w:rsid w:val="00AB3030"/>
    <w:rsid w:val="00AB3107"/>
    <w:rsid w:val="00AB3361"/>
    <w:rsid w:val="00AB342D"/>
    <w:rsid w:val="00AB34A1"/>
    <w:rsid w:val="00AB3589"/>
    <w:rsid w:val="00AB38AA"/>
    <w:rsid w:val="00AB39C7"/>
    <w:rsid w:val="00AB3A87"/>
    <w:rsid w:val="00AB3B05"/>
    <w:rsid w:val="00AB3BA2"/>
    <w:rsid w:val="00AB3C43"/>
    <w:rsid w:val="00AB3CA4"/>
    <w:rsid w:val="00AB3E38"/>
    <w:rsid w:val="00AB3E4B"/>
    <w:rsid w:val="00AB3F84"/>
    <w:rsid w:val="00AB4116"/>
    <w:rsid w:val="00AB417C"/>
    <w:rsid w:val="00AB419B"/>
    <w:rsid w:val="00AB41E1"/>
    <w:rsid w:val="00AB421B"/>
    <w:rsid w:val="00AB422E"/>
    <w:rsid w:val="00AB4234"/>
    <w:rsid w:val="00AB429A"/>
    <w:rsid w:val="00AB42EB"/>
    <w:rsid w:val="00AB441B"/>
    <w:rsid w:val="00AB45DE"/>
    <w:rsid w:val="00AB46C8"/>
    <w:rsid w:val="00AB4773"/>
    <w:rsid w:val="00AB47C1"/>
    <w:rsid w:val="00AB4840"/>
    <w:rsid w:val="00AB4914"/>
    <w:rsid w:val="00AB495F"/>
    <w:rsid w:val="00AB4964"/>
    <w:rsid w:val="00AB4B2E"/>
    <w:rsid w:val="00AB4B32"/>
    <w:rsid w:val="00AB4C01"/>
    <w:rsid w:val="00AB4CAA"/>
    <w:rsid w:val="00AB4DAD"/>
    <w:rsid w:val="00AB4EB0"/>
    <w:rsid w:val="00AB4F18"/>
    <w:rsid w:val="00AB4F32"/>
    <w:rsid w:val="00AB5051"/>
    <w:rsid w:val="00AB5073"/>
    <w:rsid w:val="00AB51B7"/>
    <w:rsid w:val="00AB5208"/>
    <w:rsid w:val="00AB521E"/>
    <w:rsid w:val="00AB5336"/>
    <w:rsid w:val="00AB569A"/>
    <w:rsid w:val="00AB56A5"/>
    <w:rsid w:val="00AB5757"/>
    <w:rsid w:val="00AB581E"/>
    <w:rsid w:val="00AB5904"/>
    <w:rsid w:val="00AB593A"/>
    <w:rsid w:val="00AB5956"/>
    <w:rsid w:val="00AB5992"/>
    <w:rsid w:val="00AB5BA0"/>
    <w:rsid w:val="00AB5BF8"/>
    <w:rsid w:val="00AB5CC8"/>
    <w:rsid w:val="00AB5DB0"/>
    <w:rsid w:val="00AB5E9A"/>
    <w:rsid w:val="00AB5F84"/>
    <w:rsid w:val="00AB6054"/>
    <w:rsid w:val="00AB60EA"/>
    <w:rsid w:val="00AB6143"/>
    <w:rsid w:val="00AB6295"/>
    <w:rsid w:val="00AB6342"/>
    <w:rsid w:val="00AB63B8"/>
    <w:rsid w:val="00AB63C8"/>
    <w:rsid w:val="00AB642E"/>
    <w:rsid w:val="00AB6438"/>
    <w:rsid w:val="00AB6818"/>
    <w:rsid w:val="00AB69E1"/>
    <w:rsid w:val="00AB6B4C"/>
    <w:rsid w:val="00AB6B7C"/>
    <w:rsid w:val="00AB6BD6"/>
    <w:rsid w:val="00AB6C2F"/>
    <w:rsid w:val="00AB6E49"/>
    <w:rsid w:val="00AB6FB4"/>
    <w:rsid w:val="00AB6FC1"/>
    <w:rsid w:val="00AB70EB"/>
    <w:rsid w:val="00AB71DE"/>
    <w:rsid w:val="00AB7295"/>
    <w:rsid w:val="00AB7311"/>
    <w:rsid w:val="00AB7388"/>
    <w:rsid w:val="00AB7390"/>
    <w:rsid w:val="00AB7445"/>
    <w:rsid w:val="00AB7503"/>
    <w:rsid w:val="00AB7529"/>
    <w:rsid w:val="00AB754D"/>
    <w:rsid w:val="00AB7627"/>
    <w:rsid w:val="00AB76A8"/>
    <w:rsid w:val="00AB784F"/>
    <w:rsid w:val="00AB7919"/>
    <w:rsid w:val="00AB79CD"/>
    <w:rsid w:val="00AB79D6"/>
    <w:rsid w:val="00AB7A49"/>
    <w:rsid w:val="00AB7A97"/>
    <w:rsid w:val="00AB7E05"/>
    <w:rsid w:val="00AB7F8A"/>
    <w:rsid w:val="00AB7FEE"/>
    <w:rsid w:val="00AC0050"/>
    <w:rsid w:val="00AC01DF"/>
    <w:rsid w:val="00AC026C"/>
    <w:rsid w:val="00AC02FC"/>
    <w:rsid w:val="00AC0588"/>
    <w:rsid w:val="00AC0613"/>
    <w:rsid w:val="00AC0677"/>
    <w:rsid w:val="00AC06D9"/>
    <w:rsid w:val="00AC0832"/>
    <w:rsid w:val="00AC086C"/>
    <w:rsid w:val="00AC08CD"/>
    <w:rsid w:val="00AC09AB"/>
    <w:rsid w:val="00AC09AF"/>
    <w:rsid w:val="00AC0A0A"/>
    <w:rsid w:val="00AC0CE0"/>
    <w:rsid w:val="00AC0DF3"/>
    <w:rsid w:val="00AC0E44"/>
    <w:rsid w:val="00AC0FCD"/>
    <w:rsid w:val="00AC0FF2"/>
    <w:rsid w:val="00AC127B"/>
    <w:rsid w:val="00AC1373"/>
    <w:rsid w:val="00AC14D8"/>
    <w:rsid w:val="00AC15D8"/>
    <w:rsid w:val="00AC19CF"/>
    <w:rsid w:val="00AC1AAD"/>
    <w:rsid w:val="00AC1AFD"/>
    <w:rsid w:val="00AC1B5B"/>
    <w:rsid w:val="00AC1B74"/>
    <w:rsid w:val="00AC1BC2"/>
    <w:rsid w:val="00AC1C2A"/>
    <w:rsid w:val="00AC1E9C"/>
    <w:rsid w:val="00AC1F07"/>
    <w:rsid w:val="00AC1F73"/>
    <w:rsid w:val="00AC1F9C"/>
    <w:rsid w:val="00AC1FDA"/>
    <w:rsid w:val="00AC2088"/>
    <w:rsid w:val="00AC21B0"/>
    <w:rsid w:val="00AC232B"/>
    <w:rsid w:val="00AC2382"/>
    <w:rsid w:val="00AC2395"/>
    <w:rsid w:val="00AC239A"/>
    <w:rsid w:val="00AC23C4"/>
    <w:rsid w:val="00AC2401"/>
    <w:rsid w:val="00AC2406"/>
    <w:rsid w:val="00AC2460"/>
    <w:rsid w:val="00AC263A"/>
    <w:rsid w:val="00AC2712"/>
    <w:rsid w:val="00AC274E"/>
    <w:rsid w:val="00AC2847"/>
    <w:rsid w:val="00AC28A9"/>
    <w:rsid w:val="00AC2B58"/>
    <w:rsid w:val="00AC2BC6"/>
    <w:rsid w:val="00AC2BDA"/>
    <w:rsid w:val="00AC2C83"/>
    <w:rsid w:val="00AC2D74"/>
    <w:rsid w:val="00AC2E3C"/>
    <w:rsid w:val="00AC2F6C"/>
    <w:rsid w:val="00AC3019"/>
    <w:rsid w:val="00AC3166"/>
    <w:rsid w:val="00AC317E"/>
    <w:rsid w:val="00AC318A"/>
    <w:rsid w:val="00AC324D"/>
    <w:rsid w:val="00AC32F5"/>
    <w:rsid w:val="00AC34C9"/>
    <w:rsid w:val="00AC36E1"/>
    <w:rsid w:val="00AC36EF"/>
    <w:rsid w:val="00AC3721"/>
    <w:rsid w:val="00AC37EB"/>
    <w:rsid w:val="00AC38D2"/>
    <w:rsid w:val="00AC3CA1"/>
    <w:rsid w:val="00AC3DCF"/>
    <w:rsid w:val="00AC3E04"/>
    <w:rsid w:val="00AC3EC6"/>
    <w:rsid w:val="00AC3ED9"/>
    <w:rsid w:val="00AC4003"/>
    <w:rsid w:val="00AC40F5"/>
    <w:rsid w:val="00AC41F8"/>
    <w:rsid w:val="00AC4282"/>
    <w:rsid w:val="00AC429B"/>
    <w:rsid w:val="00AC42B7"/>
    <w:rsid w:val="00AC42E4"/>
    <w:rsid w:val="00AC42EF"/>
    <w:rsid w:val="00AC4388"/>
    <w:rsid w:val="00AC4483"/>
    <w:rsid w:val="00AC46CA"/>
    <w:rsid w:val="00AC4863"/>
    <w:rsid w:val="00AC488E"/>
    <w:rsid w:val="00AC4892"/>
    <w:rsid w:val="00AC499B"/>
    <w:rsid w:val="00AC49A7"/>
    <w:rsid w:val="00AC49E0"/>
    <w:rsid w:val="00AC4A26"/>
    <w:rsid w:val="00AC4A42"/>
    <w:rsid w:val="00AC4B27"/>
    <w:rsid w:val="00AC4BDE"/>
    <w:rsid w:val="00AC4C70"/>
    <w:rsid w:val="00AC4CA0"/>
    <w:rsid w:val="00AC4CEB"/>
    <w:rsid w:val="00AC4E77"/>
    <w:rsid w:val="00AC50E7"/>
    <w:rsid w:val="00AC5131"/>
    <w:rsid w:val="00AC5171"/>
    <w:rsid w:val="00AC51C5"/>
    <w:rsid w:val="00AC5255"/>
    <w:rsid w:val="00AC5263"/>
    <w:rsid w:val="00AC52FD"/>
    <w:rsid w:val="00AC5377"/>
    <w:rsid w:val="00AC5412"/>
    <w:rsid w:val="00AC5480"/>
    <w:rsid w:val="00AC56F4"/>
    <w:rsid w:val="00AC5782"/>
    <w:rsid w:val="00AC57F6"/>
    <w:rsid w:val="00AC5838"/>
    <w:rsid w:val="00AC59B6"/>
    <w:rsid w:val="00AC5A5B"/>
    <w:rsid w:val="00AC5B6B"/>
    <w:rsid w:val="00AC5C6F"/>
    <w:rsid w:val="00AC5D18"/>
    <w:rsid w:val="00AC5EA2"/>
    <w:rsid w:val="00AC5F01"/>
    <w:rsid w:val="00AC5F6E"/>
    <w:rsid w:val="00AC61E5"/>
    <w:rsid w:val="00AC62B8"/>
    <w:rsid w:val="00AC6352"/>
    <w:rsid w:val="00AC635D"/>
    <w:rsid w:val="00AC639F"/>
    <w:rsid w:val="00AC63CC"/>
    <w:rsid w:val="00AC653B"/>
    <w:rsid w:val="00AC6644"/>
    <w:rsid w:val="00AC6706"/>
    <w:rsid w:val="00AC67C1"/>
    <w:rsid w:val="00AC68D4"/>
    <w:rsid w:val="00AC6984"/>
    <w:rsid w:val="00AC69A1"/>
    <w:rsid w:val="00AC69A2"/>
    <w:rsid w:val="00AC69B8"/>
    <w:rsid w:val="00AC6D42"/>
    <w:rsid w:val="00AC6F5C"/>
    <w:rsid w:val="00AC7042"/>
    <w:rsid w:val="00AC727C"/>
    <w:rsid w:val="00AC7319"/>
    <w:rsid w:val="00AC73BC"/>
    <w:rsid w:val="00AC73CA"/>
    <w:rsid w:val="00AC7429"/>
    <w:rsid w:val="00AC7465"/>
    <w:rsid w:val="00AC74AE"/>
    <w:rsid w:val="00AC756E"/>
    <w:rsid w:val="00AC7576"/>
    <w:rsid w:val="00AC772A"/>
    <w:rsid w:val="00AC7740"/>
    <w:rsid w:val="00AC777C"/>
    <w:rsid w:val="00AC789F"/>
    <w:rsid w:val="00AC78FA"/>
    <w:rsid w:val="00AC7927"/>
    <w:rsid w:val="00AC7A09"/>
    <w:rsid w:val="00AC7ACD"/>
    <w:rsid w:val="00AC7C2D"/>
    <w:rsid w:val="00AC7DFD"/>
    <w:rsid w:val="00AC7E05"/>
    <w:rsid w:val="00AC7E06"/>
    <w:rsid w:val="00AC7F99"/>
    <w:rsid w:val="00AD00BD"/>
    <w:rsid w:val="00AD0155"/>
    <w:rsid w:val="00AD0232"/>
    <w:rsid w:val="00AD02C1"/>
    <w:rsid w:val="00AD0384"/>
    <w:rsid w:val="00AD052F"/>
    <w:rsid w:val="00AD0629"/>
    <w:rsid w:val="00AD07A2"/>
    <w:rsid w:val="00AD08A5"/>
    <w:rsid w:val="00AD0B12"/>
    <w:rsid w:val="00AD0BA7"/>
    <w:rsid w:val="00AD0BF3"/>
    <w:rsid w:val="00AD0CA3"/>
    <w:rsid w:val="00AD0D53"/>
    <w:rsid w:val="00AD0EBF"/>
    <w:rsid w:val="00AD0F0A"/>
    <w:rsid w:val="00AD0F72"/>
    <w:rsid w:val="00AD1044"/>
    <w:rsid w:val="00AD10C8"/>
    <w:rsid w:val="00AD1120"/>
    <w:rsid w:val="00AD116A"/>
    <w:rsid w:val="00AD11C5"/>
    <w:rsid w:val="00AD11E6"/>
    <w:rsid w:val="00AD130F"/>
    <w:rsid w:val="00AD1318"/>
    <w:rsid w:val="00AD138E"/>
    <w:rsid w:val="00AD1410"/>
    <w:rsid w:val="00AD14ED"/>
    <w:rsid w:val="00AD1721"/>
    <w:rsid w:val="00AD1757"/>
    <w:rsid w:val="00AD17FB"/>
    <w:rsid w:val="00AD1846"/>
    <w:rsid w:val="00AD1931"/>
    <w:rsid w:val="00AD19B3"/>
    <w:rsid w:val="00AD1A52"/>
    <w:rsid w:val="00AD1A8D"/>
    <w:rsid w:val="00AD1CF3"/>
    <w:rsid w:val="00AD1D20"/>
    <w:rsid w:val="00AD1D33"/>
    <w:rsid w:val="00AD1D73"/>
    <w:rsid w:val="00AD1F40"/>
    <w:rsid w:val="00AD1FCA"/>
    <w:rsid w:val="00AD21CA"/>
    <w:rsid w:val="00AD2299"/>
    <w:rsid w:val="00AD229A"/>
    <w:rsid w:val="00AD2310"/>
    <w:rsid w:val="00AD239F"/>
    <w:rsid w:val="00AD253E"/>
    <w:rsid w:val="00AD27F1"/>
    <w:rsid w:val="00AD280A"/>
    <w:rsid w:val="00AD28B3"/>
    <w:rsid w:val="00AD297B"/>
    <w:rsid w:val="00AD29A5"/>
    <w:rsid w:val="00AD2AB4"/>
    <w:rsid w:val="00AD2B29"/>
    <w:rsid w:val="00AD2B54"/>
    <w:rsid w:val="00AD2C22"/>
    <w:rsid w:val="00AD2CAB"/>
    <w:rsid w:val="00AD2CEB"/>
    <w:rsid w:val="00AD2D31"/>
    <w:rsid w:val="00AD2EC9"/>
    <w:rsid w:val="00AD2F75"/>
    <w:rsid w:val="00AD2FAD"/>
    <w:rsid w:val="00AD2FDD"/>
    <w:rsid w:val="00AD3052"/>
    <w:rsid w:val="00AD312C"/>
    <w:rsid w:val="00AD3232"/>
    <w:rsid w:val="00AD329B"/>
    <w:rsid w:val="00AD333B"/>
    <w:rsid w:val="00AD348D"/>
    <w:rsid w:val="00AD34B0"/>
    <w:rsid w:val="00AD34FE"/>
    <w:rsid w:val="00AD356C"/>
    <w:rsid w:val="00AD368F"/>
    <w:rsid w:val="00AD3810"/>
    <w:rsid w:val="00AD38AD"/>
    <w:rsid w:val="00AD3A3A"/>
    <w:rsid w:val="00AD3C36"/>
    <w:rsid w:val="00AD3E59"/>
    <w:rsid w:val="00AD3ED1"/>
    <w:rsid w:val="00AD3F04"/>
    <w:rsid w:val="00AD3F50"/>
    <w:rsid w:val="00AD401D"/>
    <w:rsid w:val="00AD412E"/>
    <w:rsid w:val="00AD4184"/>
    <w:rsid w:val="00AD424C"/>
    <w:rsid w:val="00AD42B8"/>
    <w:rsid w:val="00AD42F3"/>
    <w:rsid w:val="00AD436F"/>
    <w:rsid w:val="00AD440A"/>
    <w:rsid w:val="00AD4448"/>
    <w:rsid w:val="00AD4471"/>
    <w:rsid w:val="00AD4673"/>
    <w:rsid w:val="00AD4699"/>
    <w:rsid w:val="00AD46B4"/>
    <w:rsid w:val="00AD4714"/>
    <w:rsid w:val="00AD487C"/>
    <w:rsid w:val="00AD48CC"/>
    <w:rsid w:val="00AD4937"/>
    <w:rsid w:val="00AD4958"/>
    <w:rsid w:val="00AD49B3"/>
    <w:rsid w:val="00AD4B67"/>
    <w:rsid w:val="00AD4DFD"/>
    <w:rsid w:val="00AD4E6A"/>
    <w:rsid w:val="00AD4E9D"/>
    <w:rsid w:val="00AD4EED"/>
    <w:rsid w:val="00AD5100"/>
    <w:rsid w:val="00AD5114"/>
    <w:rsid w:val="00AD5159"/>
    <w:rsid w:val="00AD5189"/>
    <w:rsid w:val="00AD51C6"/>
    <w:rsid w:val="00AD51DB"/>
    <w:rsid w:val="00AD5230"/>
    <w:rsid w:val="00AD5252"/>
    <w:rsid w:val="00AD5288"/>
    <w:rsid w:val="00AD531D"/>
    <w:rsid w:val="00AD5320"/>
    <w:rsid w:val="00AD538E"/>
    <w:rsid w:val="00AD5446"/>
    <w:rsid w:val="00AD55E9"/>
    <w:rsid w:val="00AD56E6"/>
    <w:rsid w:val="00AD57EE"/>
    <w:rsid w:val="00AD5876"/>
    <w:rsid w:val="00AD5891"/>
    <w:rsid w:val="00AD5A9E"/>
    <w:rsid w:val="00AD5C57"/>
    <w:rsid w:val="00AD5C5F"/>
    <w:rsid w:val="00AD5C87"/>
    <w:rsid w:val="00AD5D33"/>
    <w:rsid w:val="00AD5D63"/>
    <w:rsid w:val="00AD5D79"/>
    <w:rsid w:val="00AD5E21"/>
    <w:rsid w:val="00AD5E5D"/>
    <w:rsid w:val="00AD5F41"/>
    <w:rsid w:val="00AD5FCC"/>
    <w:rsid w:val="00AD605D"/>
    <w:rsid w:val="00AD60AC"/>
    <w:rsid w:val="00AD60E8"/>
    <w:rsid w:val="00AD6315"/>
    <w:rsid w:val="00AD6380"/>
    <w:rsid w:val="00AD6416"/>
    <w:rsid w:val="00AD645E"/>
    <w:rsid w:val="00AD64BA"/>
    <w:rsid w:val="00AD6505"/>
    <w:rsid w:val="00AD65C0"/>
    <w:rsid w:val="00AD661C"/>
    <w:rsid w:val="00AD67E2"/>
    <w:rsid w:val="00AD680E"/>
    <w:rsid w:val="00AD689A"/>
    <w:rsid w:val="00AD6943"/>
    <w:rsid w:val="00AD69FC"/>
    <w:rsid w:val="00AD6A88"/>
    <w:rsid w:val="00AD6BCF"/>
    <w:rsid w:val="00AD6E69"/>
    <w:rsid w:val="00AD6FAE"/>
    <w:rsid w:val="00AD708B"/>
    <w:rsid w:val="00AD712F"/>
    <w:rsid w:val="00AD7244"/>
    <w:rsid w:val="00AD729E"/>
    <w:rsid w:val="00AD737C"/>
    <w:rsid w:val="00AD73DD"/>
    <w:rsid w:val="00AD73EE"/>
    <w:rsid w:val="00AD7437"/>
    <w:rsid w:val="00AD7635"/>
    <w:rsid w:val="00AD779B"/>
    <w:rsid w:val="00AD783B"/>
    <w:rsid w:val="00AD797F"/>
    <w:rsid w:val="00AD7ACA"/>
    <w:rsid w:val="00AD7AE7"/>
    <w:rsid w:val="00AD7CDB"/>
    <w:rsid w:val="00AD7D9B"/>
    <w:rsid w:val="00AD7DC6"/>
    <w:rsid w:val="00AD7DE7"/>
    <w:rsid w:val="00AD7EF2"/>
    <w:rsid w:val="00AD7F9B"/>
    <w:rsid w:val="00AE00CF"/>
    <w:rsid w:val="00AE0195"/>
    <w:rsid w:val="00AE0482"/>
    <w:rsid w:val="00AE04F4"/>
    <w:rsid w:val="00AE0745"/>
    <w:rsid w:val="00AE08E7"/>
    <w:rsid w:val="00AE08FE"/>
    <w:rsid w:val="00AE09E3"/>
    <w:rsid w:val="00AE0BDA"/>
    <w:rsid w:val="00AE0C17"/>
    <w:rsid w:val="00AE0C65"/>
    <w:rsid w:val="00AE0D63"/>
    <w:rsid w:val="00AE0DD6"/>
    <w:rsid w:val="00AE0DFB"/>
    <w:rsid w:val="00AE0FBF"/>
    <w:rsid w:val="00AE10CD"/>
    <w:rsid w:val="00AE121E"/>
    <w:rsid w:val="00AE1464"/>
    <w:rsid w:val="00AE14E9"/>
    <w:rsid w:val="00AE1770"/>
    <w:rsid w:val="00AE17BB"/>
    <w:rsid w:val="00AE18F0"/>
    <w:rsid w:val="00AE1B2C"/>
    <w:rsid w:val="00AE1B50"/>
    <w:rsid w:val="00AE1B9D"/>
    <w:rsid w:val="00AE1C2F"/>
    <w:rsid w:val="00AE1D0C"/>
    <w:rsid w:val="00AE1DC2"/>
    <w:rsid w:val="00AE20FF"/>
    <w:rsid w:val="00AE21D4"/>
    <w:rsid w:val="00AE2253"/>
    <w:rsid w:val="00AE2306"/>
    <w:rsid w:val="00AE2351"/>
    <w:rsid w:val="00AE23D2"/>
    <w:rsid w:val="00AE241E"/>
    <w:rsid w:val="00AE2446"/>
    <w:rsid w:val="00AE2480"/>
    <w:rsid w:val="00AE2494"/>
    <w:rsid w:val="00AE24C6"/>
    <w:rsid w:val="00AE2592"/>
    <w:rsid w:val="00AE25BB"/>
    <w:rsid w:val="00AE28C6"/>
    <w:rsid w:val="00AE298A"/>
    <w:rsid w:val="00AE298B"/>
    <w:rsid w:val="00AE29EC"/>
    <w:rsid w:val="00AE2A36"/>
    <w:rsid w:val="00AE2ADE"/>
    <w:rsid w:val="00AE2CAF"/>
    <w:rsid w:val="00AE2DAA"/>
    <w:rsid w:val="00AE2FFA"/>
    <w:rsid w:val="00AE30FF"/>
    <w:rsid w:val="00AE310E"/>
    <w:rsid w:val="00AE317A"/>
    <w:rsid w:val="00AE3222"/>
    <w:rsid w:val="00AE3382"/>
    <w:rsid w:val="00AE341E"/>
    <w:rsid w:val="00AE34D0"/>
    <w:rsid w:val="00AE3515"/>
    <w:rsid w:val="00AE35D3"/>
    <w:rsid w:val="00AE35DB"/>
    <w:rsid w:val="00AE36A7"/>
    <w:rsid w:val="00AE3732"/>
    <w:rsid w:val="00AE3845"/>
    <w:rsid w:val="00AE38EE"/>
    <w:rsid w:val="00AE3967"/>
    <w:rsid w:val="00AE398D"/>
    <w:rsid w:val="00AE3A45"/>
    <w:rsid w:val="00AE3B1C"/>
    <w:rsid w:val="00AE3B60"/>
    <w:rsid w:val="00AE3B97"/>
    <w:rsid w:val="00AE3C89"/>
    <w:rsid w:val="00AE3D48"/>
    <w:rsid w:val="00AE3DE7"/>
    <w:rsid w:val="00AE3EA2"/>
    <w:rsid w:val="00AE4121"/>
    <w:rsid w:val="00AE4130"/>
    <w:rsid w:val="00AE4133"/>
    <w:rsid w:val="00AE414C"/>
    <w:rsid w:val="00AE4161"/>
    <w:rsid w:val="00AE41D8"/>
    <w:rsid w:val="00AE4286"/>
    <w:rsid w:val="00AE42CA"/>
    <w:rsid w:val="00AE4460"/>
    <w:rsid w:val="00AE44AC"/>
    <w:rsid w:val="00AE44D7"/>
    <w:rsid w:val="00AE44EB"/>
    <w:rsid w:val="00AE4584"/>
    <w:rsid w:val="00AE460A"/>
    <w:rsid w:val="00AE472D"/>
    <w:rsid w:val="00AE49CC"/>
    <w:rsid w:val="00AE4A3B"/>
    <w:rsid w:val="00AE4C90"/>
    <w:rsid w:val="00AE4CF5"/>
    <w:rsid w:val="00AE4D0E"/>
    <w:rsid w:val="00AE4F48"/>
    <w:rsid w:val="00AE5032"/>
    <w:rsid w:val="00AE5112"/>
    <w:rsid w:val="00AE523B"/>
    <w:rsid w:val="00AE52B3"/>
    <w:rsid w:val="00AE52DA"/>
    <w:rsid w:val="00AE5386"/>
    <w:rsid w:val="00AE5464"/>
    <w:rsid w:val="00AE5570"/>
    <w:rsid w:val="00AE55D3"/>
    <w:rsid w:val="00AE5617"/>
    <w:rsid w:val="00AE5798"/>
    <w:rsid w:val="00AE57FF"/>
    <w:rsid w:val="00AE58B6"/>
    <w:rsid w:val="00AE5973"/>
    <w:rsid w:val="00AE59B6"/>
    <w:rsid w:val="00AE5AB8"/>
    <w:rsid w:val="00AE5BB7"/>
    <w:rsid w:val="00AE5BDA"/>
    <w:rsid w:val="00AE5D77"/>
    <w:rsid w:val="00AE5DB7"/>
    <w:rsid w:val="00AE5E3B"/>
    <w:rsid w:val="00AE5EC5"/>
    <w:rsid w:val="00AE6106"/>
    <w:rsid w:val="00AE61E3"/>
    <w:rsid w:val="00AE61F8"/>
    <w:rsid w:val="00AE634F"/>
    <w:rsid w:val="00AE6422"/>
    <w:rsid w:val="00AE642D"/>
    <w:rsid w:val="00AE65AC"/>
    <w:rsid w:val="00AE661E"/>
    <w:rsid w:val="00AE66BA"/>
    <w:rsid w:val="00AE6749"/>
    <w:rsid w:val="00AE681D"/>
    <w:rsid w:val="00AE684B"/>
    <w:rsid w:val="00AE6901"/>
    <w:rsid w:val="00AE694F"/>
    <w:rsid w:val="00AE6AE0"/>
    <w:rsid w:val="00AE6B08"/>
    <w:rsid w:val="00AE6BCD"/>
    <w:rsid w:val="00AE6CBF"/>
    <w:rsid w:val="00AE6DCF"/>
    <w:rsid w:val="00AE6E26"/>
    <w:rsid w:val="00AE6EEF"/>
    <w:rsid w:val="00AE6F56"/>
    <w:rsid w:val="00AE7019"/>
    <w:rsid w:val="00AE711D"/>
    <w:rsid w:val="00AE73DA"/>
    <w:rsid w:val="00AE74D5"/>
    <w:rsid w:val="00AE75EA"/>
    <w:rsid w:val="00AE76ED"/>
    <w:rsid w:val="00AE7883"/>
    <w:rsid w:val="00AE78FF"/>
    <w:rsid w:val="00AE79F0"/>
    <w:rsid w:val="00AE7A0D"/>
    <w:rsid w:val="00AE7A53"/>
    <w:rsid w:val="00AE7A89"/>
    <w:rsid w:val="00AE7B2A"/>
    <w:rsid w:val="00AE7BF9"/>
    <w:rsid w:val="00AE7C2C"/>
    <w:rsid w:val="00AE7CC1"/>
    <w:rsid w:val="00AE7CC4"/>
    <w:rsid w:val="00AE7D91"/>
    <w:rsid w:val="00AE7DA6"/>
    <w:rsid w:val="00AE7F49"/>
    <w:rsid w:val="00AE7F8E"/>
    <w:rsid w:val="00AE7F9F"/>
    <w:rsid w:val="00AF0195"/>
    <w:rsid w:val="00AF035F"/>
    <w:rsid w:val="00AF03AC"/>
    <w:rsid w:val="00AF0526"/>
    <w:rsid w:val="00AF058B"/>
    <w:rsid w:val="00AF05D6"/>
    <w:rsid w:val="00AF0652"/>
    <w:rsid w:val="00AF077E"/>
    <w:rsid w:val="00AF0A41"/>
    <w:rsid w:val="00AF0A59"/>
    <w:rsid w:val="00AF0B32"/>
    <w:rsid w:val="00AF0C00"/>
    <w:rsid w:val="00AF0C1F"/>
    <w:rsid w:val="00AF0D21"/>
    <w:rsid w:val="00AF0D39"/>
    <w:rsid w:val="00AF0EE1"/>
    <w:rsid w:val="00AF0FC0"/>
    <w:rsid w:val="00AF110C"/>
    <w:rsid w:val="00AF110E"/>
    <w:rsid w:val="00AF12F0"/>
    <w:rsid w:val="00AF1387"/>
    <w:rsid w:val="00AF1585"/>
    <w:rsid w:val="00AF16AF"/>
    <w:rsid w:val="00AF1707"/>
    <w:rsid w:val="00AF178F"/>
    <w:rsid w:val="00AF185C"/>
    <w:rsid w:val="00AF1890"/>
    <w:rsid w:val="00AF1961"/>
    <w:rsid w:val="00AF1B55"/>
    <w:rsid w:val="00AF1CA2"/>
    <w:rsid w:val="00AF1D1C"/>
    <w:rsid w:val="00AF1DA6"/>
    <w:rsid w:val="00AF1DF6"/>
    <w:rsid w:val="00AF1DFD"/>
    <w:rsid w:val="00AF1E3A"/>
    <w:rsid w:val="00AF1EA0"/>
    <w:rsid w:val="00AF1F23"/>
    <w:rsid w:val="00AF2082"/>
    <w:rsid w:val="00AF20F6"/>
    <w:rsid w:val="00AF20FF"/>
    <w:rsid w:val="00AF218E"/>
    <w:rsid w:val="00AF21A1"/>
    <w:rsid w:val="00AF21A7"/>
    <w:rsid w:val="00AF21D3"/>
    <w:rsid w:val="00AF2229"/>
    <w:rsid w:val="00AF22C2"/>
    <w:rsid w:val="00AF2310"/>
    <w:rsid w:val="00AF2359"/>
    <w:rsid w:val="00AF2438"/>
    <w:rsid w:val="00AF24FF"/>
    <w:rsid w:val="00AF2551"/>
    <w:rsid w:val="00AF25C5"/>
    <w:rsid w:val="00AF2800"/>
    <w:rsid w:val="00AF2812"/>
    <w:rsid w:val="00AF2846"/>
    <w:rsid w:val="00AF289D"/>
    <w:rsid w:val="00AF2928"/>
    <w:rsid w:val="00AF296A"/>
    <w:rsid w:val="00AF2B99"/>
    <w:rsid w:val="00AF2CFD"/>
    <w:rsid w:val="00AF2D24"/>
    <w:rsid w:val="00AF2D47"/>
    <w:rsid w:val="00AF2E58"/>
    <w:rsid w:val="00AF342A"/>
    <w:rsid w:val="00AF35E0"/>
    <w:rsid w:val="00AF372B"/>
    <w:rsid w:val="00AF37F6"/>
    <w:rsid w:val="00AF3B0D"/>
    <w:rsid w:val="00AF3B23"/>
    <w:rsid w:val="00AF3D40"/>
    <w:rsid w:val="00AF3DC6"/>
    <w:rsid w:val="00AF3E0E"/>
    <w:rsid w:val="00AF3FB1"/>
    <w:rsid w:val="00AF4038"/>
    <w:rsid w:val="00AF40EE"/>
    <w:rsid w:val="00AF411F"/>
    <w:rsid w:val="00AF4224"/>
    <w:rsid w:val="00AF43EB"/>
    <w:rsid w:val="00AF444B"/>
    <w:rsid w:val="00AF450E"/>
    <w:rsid w:val="00AF46B1"/>
    <w:rsid w:val="00AF46D7"/>
    <w:rsid w:val="00AF47A6"/>
    <w:rsid w:val="00AF4808"/>
    <w:rsid w:val="00AF48FD"/>
    <w:rsid w:val="00AF4970"/>
    <w:rsid w:val="00AF49F3"/>
    <w:rsid w:val="00AF4B11"/>
    <w:rsid w:val="00AF4BC8"/>
    <w:rsid w:val="00AF4C61"/>
    <w:rsid w:val="00AF4C6A"/>
    <w:rsid w:val="00AF4CAE"/>
    <w:rsid w:val="00AF4E35"/>
    <w:rsid w:val="00AF4E94"/>
    <w:rsid w:val="00AF4EA5"/>
    <w:rsid w:val="00AF4F25"/>
    <w:rsid w:val="00AF4FC6"/>
    <w:rsid w:val="00AF52F1"/>
    <w:rsid w:val="00AF5391"/>
    <w:rsid w:val="00AF5442"/>
    <w:rsid w:val="00AF5562"/>
    <w:rsid w:val="00AF564B"/>
    <w:rsid w:val="00AF5687"/>
    <w:rsid w:val="00AF5946"/>
    <w:rsid w:val="00AF5B1A"/>
    <w:rsid w:val="00AF5B48"/>
    <w:rsid w:val="00AF5C7E"/>
    <w:rsid w:val="00AF5CF4"/>
    <w:rsid w:val="00AF5CF5"/>
    <w:rsid w:val="00AF608F"/>
    <w:rsid w:val="00AF614D"/>
    <w:rsid w:val="00AF61DB"/>
    <w:rsid w:val="00AF6231"/>
    <w:rsid w:val="00AF62A0"/>
    <w:rsid w:val="00AF6370"/>
    <w:rsid w:val="00AF669A"/>
    <w:rsid w:val="00AF69AA"/>
    <w:rsid w:val="00AF6A28"/>
    <w:rsid w:val="00AF6B54"/>
    <w:rsid w:val="00AF6C2F"/>
    <w:rsid w:val="00AF6FCA"/>
    <w:rsid w:val="00AF6FE6"/>
    <w:rsid w:val="00AF7168"/>
    <w:rsid w:val="00AF71F9"/>
    <w:rsid w:val="00AF7295"/>
    <w:rsid w:val="00AF745F"/>
    <w:rsid w:val="00AF7497"/>
    <w:rsid w:val="00AF74D5"/>
    <w:rsid w:val="00AF751D"/>
    <w:rsid w:val="00AF755A"/>
    <w:rsid w:val="00AF76B9"/>
    <w:rsid w:val="00AF76CE"/>
    <w:rsid w:val="00AF76FA"/>
    <w:rsid w:val="00AF78CC"/>
    <w:rsid w:val="00AF790B"/>
    <w:rsid w:val="00AF798A"/>
    <w:rsid w:val="00AF799A"/>
    <w:rsid w:val="00AF7A11"/>
    <w:rsid w:val="00AF7B1F"/>
    <w:rsid w:val="00AF7BF4"/>
    <w:rsid w:val="00AF7CAD"/>
    <w:rsid w:val="00AF7D49"/>
    <w:rsid w:val="00AF7E4D"/>
    <w:rsid w:val="00AF7EEA"/>
    <w:rsid w:val="00AF7F9A"/>
    <w:rsid w:val="00B00005"/>
    <w:rsid w:val="00B0015B"/>
    <w:rsid w:val="00B0017B"/>
    <w:rsid w:val="00B0029B"/>
    <w:rsid w:val="00B002BD"/>
    <w:rsid w:val="00B003F7"/>
    <w:rsid w:val="00B00437"/>
    <w:rsid w:val="00B0050D"/>
    <w:rsid w:val="00B00747"/>
    <w:rsid w:val="00B00764"/>
    <w:rsid w:val="00B0079F"/>
    <w:rsid w:val="00B00803"/>
    <w:rsid w:val="00B008D9"/>
    <w:rsid w:val="00B0098E"/>
    <w:rsid w:val="00B009EE"/>
    <w:rsid w:val="00B00A0B"/>
    <w:rsid w:val="00B00AA2"/>
    <w:rsid w:val="00B00B88"/>
    <w:rsid w:val="00B00BA2"/>
    <w:rsid w:val="00B00BB7"/>
    <w:rsid w:val="00B00C62"/>
    <w:rsid w:val="00B00CE7"/>
    <w:rsid w:val="00B00E28"/>
    <w:rsid w:val="00B00FA8"/>
    <w:rsid w:val="00B00FA9"/>
    <w:rsid w:val="00B00FCF"/>
    <w:rsid w:val="00B01009"/>
    <w:rsid w:val="00B01115"/>
    <w:rsid w:val="00B0113C"/>
    <w:rsid w:val="00B01281"/>
    <w:rsid w:val="00B012BA"/>
    <w:rsid w:val="00B012F1"/>
    <w:rsid w:val="00B012F7"/>
    <w:rsid w:val="00B013ED"/>
    <w:rsid w:val="00B0141A"/>
    <w:rsid w:val="00B01423"/>
    <w:rsid w:val="00B01443"/>
    <w:rsid w:val="00B01458"/>
    <w:rsid w:val="00B015E3"/>
    <w:rsid w:val="00B016D8"/>
    <w:rsid w:val="00B0172A"/>
    <w:rsid w:val="00B01838"/>
    <w:rsid w:val="00B01885"/>
    <w:rsid w:val="00B019C8"/>
    <w:rsid w:val="00B019DF"/>
    <w:rsid w:val="00B01A3E"/>
    <w:rsid w:val="00B01A8F"/>
    <w:rsid w:val="00B01AA7"/>
    <w:rsid w:val="00B01AE4"/>
    <w:rsid w:val="00B01C29"/>
    <w:rsid w:val="00B01C7C"/>
    <w:rsid w:val="00B01D6B"/>
    <w:rsid w:val="00B01E35"/>
    <w:rsid w:val="00B01E49"/>
    <w:rsid w:val="00B02135"/>
    <w:rsid w:val="00B022DF"/>
    <w:rsid w:val="00B023C8"/>
    <w:rsid w:val="00B02405"/>
    <w:rsid w:val="00B02435"/>
    <w:rsid w:val="00B02508"/>
    <w:rsid w:val="00B0251D"/>
    <w:rsid w:val="00B02536"/>
    <w:rsid w:val="00B025D1"/>
    <w:rsid w:val="00B02728"/>
    <w:rsid w:val="00B027E9"/>
    <w:rsid w:val="00B027F1"/>
    <w:rsid w:val="00B02860"/>
    <w:rsid w:val="00B028AF"/>
    <w:rsid w:val="00B028D0"/>
    <w:rsid w:val="00B02A61"/>
    <w:rsid w:val="00B02A6D"/>
    <w:rsid w:val="00B02B15"/>
    <w:rsid w:val="00B02BD4"/>
    <w:rsid w:val="00B02D39"/>
    <w:rsid w:val="00B02D48"/>
    <w:rsid w:val="00B02ED9"/>
    <w:rsid w:val="00B02F05"/>
    <w:rsid w:val="00B02F7C"/>
    <w:rsid w:val="00B03162"/>
    <w:rsid w:val="00B03177"/>
    <w:rsid w:val="00B031AA"/>
    <w:rsid w:val="00B0324E"/>
    <w:rsid w:val="00B03273"/>
    <w:rsid w:val="00B0329D"/>
    <w:rsid w:val="00B034DB"/>
    <w:rsid w:val="00B035AE"/>
    <w:rsid w:val="00B035B1"/>
    <w:rsid w:val="00B03779"/>
    <w:rsid w:val="00B037A6"/>
    <w:rsid w:val="00B039A0"/>
    <w:rsid w:val="00B03A43"/>
    <w:rsid w:val="00B03AC3"/>
    <w:rsid w:val="00B03B21"/>
    <w:rsid w:val="00B03BDF"/>
    <w:rsid w:val="00B03BEE"/>
    <w:rsid w:val="00B03CB4"/>
    <w:rsid w:val="00B03CC4"/>
    <w:rsid w:val="00B03EA0"/>
    <w:rsid w:val="00B03F5A"/>
    <w:rsid w:val="00B04170"/>
    <w:rsid w:val="00B04173"/>
    <w:rsid w:val="00B0418C"/>
    <w:rsid w:val="00B0448B"/>
    <w:rsid w:val="00B0459D"/>
    <w:rsid w:val="00B045C0"/>
    <w:rsid w:val="00B045FA"/>
    <w:rsid w:val="00B046A2"/>
    <w:rsid w:val="00B048C4"/>
    <w:rsid w:val="00B0492A"/>
    <w:rsid w:val="00B04942"/>
    <w:rsid w:val="00B0495F"/>
    <w:rsid w:val="00B04B3B"/>
    <w:rsid w:val="00B04B4A"/>
    <w:rsid w:val="00B04B98"/>
    <w:rsid w:val="00B04DB8"/>
    <w:rsid w:val="00B04E3C"/>
    <w:rsid w:val="00B05105"/>
    <w:rsid w:val="00B05176"/>
    <w:rsid w:val="00B051DA"/>
    <w:rsid w:val="00B0526E"/>
    <w:rsid w:val="00B056E3"/>
    <w:rsid w:val="00B05705"/>
    <w:rsid w:val="00B057F7"/>
    <w:rsid w:val="00B0598C"/>
    <w:rsid w:val="00B05AC1"/>
    <w:rsid w:val="00B05ADB"/>
    <w:rsid w:val="00B05B75"/>
    <w:rsid w:val="00B05B8D"/>
    <w:rsid w:val="00B05F9C"/>
    <w:rsid w:val="00B05FBD"/>
    <w:rsid w:val="00B06014"/>
    <w:rsid w:val="00B060E4"/>
    <w:rsid w:val="00B06117"/>
    <w:rsid w:val="00B061BF"/>
    <w:rsid w:val="00B061EB"/>
    <w:rsid w:val="00B06201"/>
    <w:rsid w:val="00B062E4"/>
    <w:rsid w:val="00B06423"/>
    <w:rsid w:val="00B067F6"/>
    <w:rsid w:val="00B06867"/>
    <w:rsid w:val="00B0690F"/>
    <w:rsid w:val="00B069CC"/>
    <w:rsid w:val="00B06ABC"/>
    <w:rsid w:val="00B06ACB"/>
    <w:rsid w:val="00B06C11"/>
    <w:rsid w:val="00B06D10"/>
    <w:rsid w:val="00B06D73"/>
    <w:rsid w:val="00B06DFA"/>
    <w:rsid w:val="00B06E5E"/>
    <w:rsid w:val="00B06FBD"/>
    <w:rsid w:val="00B07002"/>
    <w:rsid w:val="00B07042"/>
    <w:rsid w:val="00B07257"/>
    <w:rsid w:val="00B072D9"/>
    <w:rsid w:val="00B07666"/>
    <w:rsid w:val="00B0766B"/>
    <w:rsid w:val="00B07868"/>
    <w:rsid w:val="00B07A54"/>
    <w:rsid w:val="00B07B3E"/>
    <w:rsid w:val="00B07C26"/>
    <w:rsid w:val="00B07CA2"/>
    <w:rsid w:val="00B07D4B"/>
    <w:rsid w:val="00B07DD2"/>
    <w:rsid w:val="00B07E23"/>
    <w:rsid w:val="00B07F0F"/>
    <w:rsid w:val="00B07F3D"/>
    <w:rsid w:val="00B07F41"/>
    <w:rsid w:val="00B07F65"/>
    <w:rsid w:val="00B07FB0"/>
    <w:rsid w:val="00B07FB7"/>
    <w:rsid w:val="00B07FDD"/>
    <w:rsid w:val="00B1004F"/>
    <w:rsid w:val="00B100A5"/>
    <w:rsid w:val="00B103DA"/>
    <w:rsid w:val="00B103DC"/>
    <w:rsid w:val="00B103EB"/>
    <w:rsid w:val="00B103F9"/>
    <w:rsid w:val="00B1041D"/>
    <w:rsid w:val="00B1064F"/>
    <w:rsid w:val="00B10753"/>
    <w:rsid w:val="00B10A55"/>
    <w:rsid w:val="00B10A98"/>
    <w:rsid w:val="00B10AC0"/>
    <w:rsid w:val="00B10C92"/>
    <w:rsid w:val="00B10D87"/>
    <w:rsid w:val="00B10E17"/>
    <w:rsid w:val="00B10E2B"/>
    <w:rsid w:val="00B10E2E"/>
    <w:rsid w:val="00B10E99"/>
    <w:rsid w:val="00B10F20"/>
    <w:rsid w:val="00B10F40"/>
    <w:rsid w:val="00B11071"/>
    <w:rsid w:val="00B1122A"/>
    <w:rsid w:val="00B1137E"/>
    <w:rsid w:val="00B114B0"/>
    <w:rsid w:val="00B114B9"/>
    <w:rsid w:val="00B1159A"/>
    <w:rsid w:val="00B116FC"/>
    <w:rsid w:val="00B11A04"/>
    <w:rsid w:val="00B11A68"/>
    <w:rsid w:val="00B11ABA"/>
    <w:rsid w:val="00B11ACC"/>
    <w:rsid w:val="00B11B4A"/>
    <w:rsid w:val="00B11C92"/>
    <w:rsid w:val="00B11CE6"/>
    <w:rsid w:val="00B11E0B"/>
    <w:rsid w:val="00B11E37"/>
    <w:rsid w:val="00B11F27"/>
    <w:rsid w:val="00B12109"/>
    <w:rsid w:val="00B1217D"/>
    <w:rsid w:val="00B12198"/>
    <w:rsid w:val="00B1219A"/>
    <w:rsid w:val="00B12328"/>
    <w:rsid w:val="00B12374"/>
    <w:rsid w:val="00B12376"/>
    <w:rsid w:val="00B123B7"/>
    <w:rsid w:val="00B12407"/>
    <w:rsid w:val="00B12408"/>
    <w:rsid w:val="00B12433"/>
    <w:rsid w:val="00B12457"/>
    <w:rsid w:val="00B124A3"/>
    <w:rsid w:val="00B124C1"/>
    <w:rsid w:val="00B12524"/>
    <w:rsid w:val="00B1267C"/>
    <w:rsid w:val="00B127B3"/>
    <w:rsid w:val="00B128AD"/>
    <w:rsid w:val="00B129B2"/>
    <w:rsid w:val="00B12A85"/>
    <w:rsid w:val="00B12AB3"/>
    <w:rsid w:val="00B12AE5"/>
    <w:rsid w:val="00B12B0A"/>
    <w:rsid w:val="00B12B4F"/>
    <w:rsid w:val="00B12C6A"/>
    <w:rsid w:val="00B12C90"/>
    <w:rsid w:val="00B12E99"/>
    <w:rsid w:val="00B12FD7"/>
    <w:rsid w:val="00B12FE0"/>
    <w:rsid w:val="00B132A9"/>
    <w:rsid w:val="00B13478"/>
    <w:rsid w:val="00B136C7"/>
    <w:rsid w:val="00B136E2"/>
    <w:rsid w:val="00B13883"/>
    <w:rsid w:val="00B1395F"/>
    <w:rsid w:val="00B13AAC"/>
    <w:rsid w:val="00B13AE9"/>
    <w:rsid w:val="00B13B6F"/>
    <w:rsid w:val="00B13CFB"/>
    <w:rsid w:val="00B13E4D"/>
    <w:rsid w:val="00B13E5D"/>
    <w:rsid w:val="00B13EF1"/>
    <w:rsid w:val="00B13F2E"/>
    <w:rsid w:val="00B14005"/>
    <w:rsid w:val="00B14038"/>
    <w:rsid w:val="00B1413C"/>
    <w:rsid w:val="00B1419F"/>
    <w:rsid w:val="00B141AB"/>
    <w:rsid w:val="00B14277"/>
    <w:rsid w:val="00B144BB"/>
    <w:rsid w:val="00B145E3"/>
    <w:rsid w:val="00B14620"/>
    <w:rsid w:val="00B1465D"/>
    <w:rsid w:val="00B147B5"/>
    <w:rsid w:val="00B147C1"/>
    <w:rsid w:val="00B14862"/>
    <w:rsid w:val="00B14909"/>
    <w:rsid w:val="00B1493E"/>
    <w:rsid w:val="00B149FF"/>
    <w:rsid w:val="00B14C81"/>
    <w:rsid w:val="00B14CD8"/>
    <w:rsid w:val="00B14E3F"/>
    <w:rsid w:val="00B14EF4"/>
    <w:rsid w:val="00B14F56"/>
    <w:rsid w:val="00B150AC"/>
    <w:rsid w:val="00B150D3"/>
    <w:rsid w:val="00B15187"/>
    <w:rsid w:val="00B152A4"/>
    <w:rsid w:val="00B152C3"/>
    <w:rsid w:val="00B15340"/>
    <w:rsid w:val="00B153A9"/>
    <w:rsid w:val="00B1543E"/>
    <w:rsid w:val="00B155D3"/>
    <w:rsid w:val="00B15750"/>
    <w:rsid w:val="00B1583A"/>
    <w:rsid w:val="00B158B6"/>
    <w:rsid w:val="00B15AEE"/>
    <w:rsid w:val="00B15AF0"/>
    <w:rsid w:val="00B15B57"/>
    <w:rsid w:val="00B15C52"/>
    <w:rsid w:val="00B15D7B"/>
    <w:rsid w:val="00B15E9C"/>
    <w:rsid w:val="00B15EA4"/>
    <w:rsid w:val="00B15F13"/>
    <w:rsid w:val="00B1625F"/>
    <w:rsid w:val="00B1626A"/>
    <w:rsid w:val="00B163E4"/>
    <w:rsid w:val="00B16410"/>
    <w:rsid w:val="00B1647D"/>
    <w:rsid w:val="00B1653A"/>
    <w:rsid w:val="00B16574"/>
    <w:rsid w:val="00B1659F"/>
    <w:rsid w:val="00B165C0"/>
    <w:rsid w:val="00B16605"/>
    <w:rsid w:val="00B166E6"/>
    <w:rsid w:val="00B1675E"/>
    <w:rsid w:val="00B16B9A"/>
    <w:rsid w:val="00B16BE8"/>
    <w:rsid w:val="00B16D46"/>
    <w:rsid w:val="00B16F99"/>
    <w:rsid w:val="00B17076"/>
    <w:rsid w:val="00B170FD"/>
    <w:rsid w:val="00B17108"/>
    <w:rsid w:val="00B17133"/>
    <w:rsid w:val="00B17154"/>
    <w:rsid w:val="00B171CF"/>
    <w:rsid w:val="00B1722A"/>
    <w:rsid w:val="00B1728E"/>
    <w:rsid w:val="00B1733F"/>
    <w:rsid w:val="00B17384"/>
    <w:rsid w:val="00B173AA"/>
    <w:rsid w:val="00B174D7"/>
    <w:rsid w:val="00B175FF"/>
    <w:rsid w:val="00B1769D"/>
    <w:rsid w:val="00B176C3"/>
    <w:rsid w:val="00B176FB"/>
    <w:rsid w:val="00B17796"/>
    <w:rsid w:val="00B17855"/>
    <w:rsid w:val="00B17952"/>
    <w:rsid w:val="00B17A4A"/>
    <w:rsid w:val="00B17F2D"/>
    <w:rsid w:val="00B20130"/>
    <w:rsid w:val="00B2033A"/>
    <w:rsid w:val="00B2035E"/>
    <w:rsid w:val="00B20595"/>
    <w:rsid w:val="00B2078D"/>
    <w:rsid w:val="00B207EA"/>
    <w:rsid w:val="00B20A5F"/>
    <w:rsid w:val="00B20AE3"/>
    <w:rsid w:val="00B20B9E"/>
    <w:rsid w:val="00B20CCB"/>
    <w:rsid w:val="00B20CD6"/>
    <w:rsid w:val="00B20CE0"/>
    <w:rsid w:val="00B20D1E"/>
    <w:rsid w:val="00B20D28"/>
    <w:rsid w:val="00B20D52"/>
    <w:rsid w:val="00B20D9F"/>
    <w:rsid w:val="00B20E3D"/>
    <w:rsid w:val="00B20F50"/>
    <w:rsid w:val="00B20FE3"/>
    <w:rsid w:val="00B20FFE"/>
    <w:rsid w:val="00B210C3"/>
    <w:rsid w:val="00B212B1"/>
    <w:rsid w:val="00B212BC"/>
    <w:rsid w:val="00B212E5"/>
    <w:rsid w:val="00B213E4"/>
    <w:rsid w:val="00B21525"/>
    <w:rsid w:val="00B215DF"/>
    <w:rsid w:val="00B21759"/>
    <w:rsid w:val="00B21781"/>
    <w:rsid w:val="00B21A1F"/>
    <w:rsid w:val="00B21BAD"/>
    <w:rsid w:val="00B21C14"/>
    <w:rsid w:val="00B21CAB"/>
    <w:rsid w:val="00B21CB0"/>
    <w:rsid w:val="00B21E04"/>
    <w:rsid w:val="00B21E11"/>
    <w:rsid w:val="00B21E17"/>
    <w:rsid w:val="00B21E8B"/>
    <w:rsid w:val="00B22044"/>
    <w:rsid w:val="00B2215F"/>
    <w:rsid w:val="00B22199"/>
    <w:rsid w:val="00B2220B"/>
    <w:rsid w:val="00B2228C"/>
    <w:rsid w:val="00B222AC"/>
    <w:rsid w:val="00B222D2"/>
    <w:rsid w:val="00B222DD"/>
    <w:rsid w:val="00B22316"/>
    <w:rsid w:val="00B22379"/>
    <w:rsid w:val="00B22540"/>
    <w:rsid w:val="00B226BA"/>
    <w:rsid w:val="00B2275B"/>
    <w:rsid w:val="00B228A0"/>
    <w:rsid w:val="00B22A9E"/>
    <w:rsid w:val="00B22ADD"/>
    <w:rsid w:val="00B22D1E"/>
    <w:rsid w:val="00B22D67"/>
    <w:rsid w:val="00B22E19"/>
    <w:rsid w:val="00B22E7A"/>
    <w:rsid w:val="00B22F7A"/>
    <w:rsid w:val="00B22FBF"/>
    <w:rsid w:val="00B2318D"/>
    <w:rsid w:val="00B231C7"/>
    <w:rsid w:val="00B2340C"/>
    <w:rsid w:val="00B23430"/>
    <w:rsid w:val="00B234A2"/>
    <w:rsid w:val="00B23952"/>
    <w:rsid w:val="00B23A0C"/>
    <w:rsid w:val="00B23B01"/>
    <w:rsid w:val="00B23B40"/>
    <w:rsid w:val="00B23D9A"/>
    <w:rsid w:val="00B23F6E"/>
    <w:rsid w:val="00B23F90"/>
    <w:rsid w:val="00B23FE5"/>
    <w:rsid w:val="00B240CB"/>
    <w:rsid w:val="00B24117"/>
    <w:rsid w:val="00B2417E"/>
    <w:rsid w:val="00B241F3"/>
    <w:rsid w:val="00B2438A"/>
    <w:rsid w:val="00B2439D"/>
    <w:rsid w:val="00B24407"/>
    <w:rsid w:val="00B24503"/>
    <w:rsid w:val="00B24543"/>
    <w:rsid w:val="00B2457B"/>
    <w:rsid w:val="00B245A9"/>
    <w:rsid w:val="00B24659"/>
    <w:rsid w:val="00B246BD"/>
    <w:rsid w:val="00B247AB"/>
    <w:rsid w:val="00B24985"/>
    <w:rsid w:val="00B24B07"/>
    <w:rsid w:val="00B24B8B"/>
    <w:rsid w:val="00B24B8C"/>
    <w:rsid w:val="00B24BA1"/>
    <w:rsid w:val="00B24D6E"/>
    <w:rsid w:val="00B24E23"/>
    <w:rsid w:val="00B24ECB"/>
    <w:rsid w:val="00B24F6A"/>
    <w:rsid w:val="00B25190"/>
    <w:rsid w:val="00B2524A"/>
    <w:rsid w:val="00B25259"/>
    <w:rsid w:val="00B2529D"/>
    <w:rsid w:val="00B25332"/>
    <w:rsid w:val="00B253BA"/>
    <w:rsid w:val="00B253D5"/>
    <w:rsid w:val="00B25438"/>
    <w:rsid w:val="00B2563C"/>
    <w:rsid w:val="00B25704"/>
    <w:rsid w:val="00B25706"/>
    <w:rsid w:val="00B2578B"/>
    <w:rsid w:val="00B259C9"/>
    <w:rsid w:val="00B25E23"/>
    <w:rsid w:val="00B26034"/>
    <w:rsid w:val="00B2608E"/>
    <w:rsid w:val="00B262DA"/>
    <w:rsid w:val="00B26414"/>
    <w:rsid w:val="00B26454"/>
    <w:rsid w:val="00B26523"/>
    <w:rsid w:val="00B265DD"/>
    <w:rsid w:val="00B26672"/>
    <w:rsid w:val="00B26AA8"/>
    <w:rsid w:val="00B26B95"/>
    <w:rsid w:val="00B26D5A"/>
    <w:rsid w:val="00B26F3C"/>
    <w:rsid w:val="00B26F55"/>
    <w:rsid w:val="00B26F5B"/>
    <w:rsid w:val="00B2709A"/>
    <w:rsid w:val="00B271EF"/>
    <w:rsid w:val="00B272A8"/>
    <w:rsid w:val="00B27416"/>
    <w:rsid w:val="00B27667"/>
    <w:rsid w:val="00B2770A"/>
    <w:rsid w:val="00B27734"/>
    <w:rsid w:val="00B277AA"/>
    <w:rsid w:val="00B2798B"/>
    <w:rsid w:val="00B27A0A"/>
    <w:rsid w:val="00B27AAC"/>
    <w:rsid w:val="00B27B20"/>
    <w:rsid w:val="00B27C32"/>
    <w:rsid w:val="00B27C49"/>
    <w:rsid w:val="00B27C55"/>
    <w:rsid w:val="00B27D37"/>
    <w:rsid w:val="00B27D72"/>
    <w:rsid w:val="00B27E3F"/>
    <w:rsid w:val="00B27FB9"/>
    <w:rsid w:val="00B27FD0"/>
    <w:rsid w:val="00B30082"/>
    <w:rsid w:val="00B300D2"/>
    <w:rsid w:val="00B30124"/>
    <w:rsid w:val="00B3020A"/>
    <w:rsid w:val="00B3032B"/>
    <w:rsid w:val="00B3039B"/>
    <w:rsid w:val="00B304EB"/>
    <w:rsid w:val="00B304FE"/>
    <w:rsid w:val="00B305C7"/>
    <w:rsid w:val="00B30630"/>
    <w:rsid w:val="00B30735"/>
    <w:rsid w:val="00B30851"/>
    <w:rsid w:val="00B30865"/>
    <w:rsid w:val="00B3086D"/>
    <w:rsid w:val="00B3093B"/>
    <w:rsid w:val="00B30941"/>
    <w:rsid w:val="00B309D3"/>
    <w:rsid w:val="00B30A10"/>
    <w:rsid w:val="00B30AB4"/>
    <w:rsid w:val="00B30B37"/>
    <w:rsid w:val="00B30BD1"/>
    <w:rsid w:val="00B30BDE"/>
    <w:rsid w:val="00B30BF5"/>
    <w:rsid w:val="00B30C6E"/>
    <w:rsid w:val="00B30C86"/>
    <w:rsid w:val="00B30D0D"/>
    <w:rsid w:val="00B30DA8"/>
    <w:rsid w:val="00B30DAA"/>
    <w:rsid w:val="00B30F3F"/>
    <w:rsid w:val="00B30F94"/>
    <w:rsid w:val="00B30FA4"/>
    <w:rsid w:val="00B31123"/>
    <w:rsid w:val="00B31213"/>
    <w:rsid w:val="00B312AC"/>
    <w:rsid w:val="00B312D4"/>
    <w:rsid w:val="00B315B4"/>
    <w:rsid w:val="00B31794"/>
    <w:rsid w:val="00B317E4"/>
    <w:rsid w:val="00B317F0"/>
    <w:rsid w:val="00B31827"/>
    <w:rsid w:val="00B31835"/>
    <w:rsid w:val="00B3185B"/>
    <w:rsid w:val="00B31A56"/>
    <w:rsid w:val="00B31AE9"/>
    <w:rsid w:val="00B31C0B"/>
    <w:rsid w:val="00B31D5E"/>
    <w:rsid w:val="00B31E16"/>
    <w:rsid w:val="00B31EAC"/>
    <w:rsid w:val="00B31F34"/>
    <w:rsid w:val="00B31F93"/>
    <w:rsid w:val="00B31FE3"/>
    <w:rsid w:val="00B320A5"/>
    <w:rsid w:val="00B320ED"/>
    <w:rsid w:val="00B32220"/>
    <w:rsid w:val="00B32227"/>
    <w:rsid w:val="00B322B8"/>
    <w:rsid w:val="00B3231E"/>
    <w:rsid w:val="00B325DE"/>
    <w:rsid w:val="00B326F6"/>
    <w:rsid w:val="00B3272C"/>
    <w:rsid w:val="00B327DA"/>
    <w:rsid w:val="00B32DD1"/>
    <w:rsid w:val="00B32F7D"/>
    <w:rsid w:val="00B32FA8"/>
    <w:rsid w:val="00B3305B"/>
    <w:rsid w:val="00B33087"/>
    <w:rsid w:val="00B33181"/>
    <w:rsid w:val="00B331E3"/>
    <w:rsid w:val="00B332BC"/>
    <w:rsid w:val="00B33517"/>
    <w:rsid w:val="00B335C1"/>
    <w:rsid w:val="00B33736"/>
    <w:rsid w:val="00B33755"/>
    <w:rsid w:val="00B33898"/>
    <w:rsid w:val="00B338FE"/>
    <w:rsid w:val="00B33953"/>
    <w:rsid w:val="00B33A5C"/>
    <w:rsid w:val="00B33B5C"/>
    <w:rsid w:val="00B33BF1"/>
    <w:rsid w:val="00B33C49"/>
    <w:rsid w:val="00B33CC9"/>
    <w:rsid w:val="00B33CF5"/>
    <w:rsid w:val="00B33E1C"/>
    <w:rsid w:val="00B33EBD"/>
    <w:rsid w:val="00B33FB6"/>
    <w:rsid w:val="00B33FD4"/>
    <w:rsid w:val="00B3406D"/>
    <w:rsid w:val="00B341CB"/>
    <w:rsid w:val="00B3429E"/>
    <w:rsid w:val="00B343C2"/>
    <w:rsid w:val="00B34433"/>
    <w:rsid w:val="00B3445B"/>
    <w:rsid w:val="00B34571"/>
    <w:rsid w:val="00B3488A"/>
    <w:rsid w:val="00B348C6"/>
    <w:rsid w:val="00B34A01"/>
    <w:rsid w:val="00B34B8E"/>
    <w:rsid w:val="00B34BBC"/>
    <w:rsid w:val="00B34BDB"/>
    <w:rsid w:val="00B34C2E"/>
    <w:rsid w:val="00B34CE8"/>
    <w:rsid w:val="00B34D06"/>
    <w:rsid w:val="00B34D09"/>
    <w:rsid w:val="00B34D52"/>
    <w:rsid w:val="00B34DAF"/>
    <w:rsid w:val="00B34E6B"/>
    <w:rsid w:val="00B34FD2"/>
    <w:rsid w:val="00B35005"/>
    <w:rsid w:val="00B35108"/>
    <w:rsid w:val="00B35262"/>
    <w:rsid w:val="00B35338"/>
    <w:rsid w:val="00B355DF"/>
    <w:rsid w:val="00B35600"/>
    <w:rsid w:val="00B356DF"/>
    <w:rsid w:val="00B356FB"/>
    <w:rsid w:val="00B3579A"/>
    <w:rsid w:val="00B3582E"/>
    <w:rsid w:val="00B35843"/>
    <w:rsid w:val="00B3587E"/>
    <w:rsid w:val="00B358B6"/>
    <w:rsid w:val="00B35972"/>
    <w:rsid w:val="00B35B54"/>
    <w:rsid w:val="00B35BAF"/>
    <w:rsid w:val="00B35BD1"/>
    <w:rsid w:val="00B35BF7"/>
    <w:rsid w:val="00B35C21"/>
    <w:rsid w:val="00B35C4A"/>
    <w:rsid w:val="00B35E17"/>
    <w:rsid w:val="00B35F1D"/>
    <w:rsid w:val="00B35F4A"/>
    <w:rsid w:val="00B35F53"/>
    <w:rsid w:val="00B35FE9"/>
    <w:rsid w:val="00B360DB"/>
    <w:rsid w:val="00B360DD"/>
    <w:rsid w:val="00B360F9"/>
    <w:rsid w:val="00B3612F"/>
    <w:rsid w:val="00B361C9"/>
    <w:rsid w:val="00B362B5"/>
    <w:rsid w:val="00B36361"/>
    <w:rsid w:val="00B363D9"/>
    <w:rsid w:val="00B3643D"/>
    <w:rsid w:val="00B364E3"/>
    <w:rsid w:val="00B36620"/>
    <w:rsid w:val="00B36621"/>
    <w:rsid w:val="00B366B3"/>
    <w:rsid w:val="00B366BC"/>
    <w:rsid w:val="00B367EF"/>
    <w:rsid w:val="00B36844"/>
    <w:rsid w:val="00B36AA9"/>
    <w:rsid w:val="00B36C27"/>
    <w:rsid w:val="00B36DFE"/>
    <w:rsid w:val="00B36E69"/>
    <w:rsid w:val="00B36EEF"/>
    <w:rsid w:val="00B36F1B"/>
    <w:rsid w:val="00B36FA1"/>
    <w:rsid w:val="00B37143"/>
    <w:rsid w:val="00B37145"/>
    <w:rsid w:val="00B37184"/>
    <w:rsid w:val="00B37223"/>
    <w:rsid w:val="00B3736B"/>
    <w:rsid w:val="00B373AB"/>
    <w:rsid w:val="00B37452"/>
    <w:rsid w:val="00B37574"/>
    <w:rsid w:val="00B375F1"/>
    <w:rsid w:val="00B3765A"/>
    <w:rsid w:val="00B376D3"/>
    <w:rsid w:val="00B37822"/>
    <w:rsid w:val="00B3783E"/>
    <w:rsid w:val="00B37866"/>
    <w:rsid w:val="00B37908"/>
    <w:rsid w:val="00B3798D"/>
    <w:rsid w:val="00B379C8"/>
    <w:rsid w:val="00B37B3A"/>
    <w:rsid w:val="00B37BE0"/>
    <w:rsid w:val="00B37D77"/>
    <w:rsid w:val="00B37E24"/>
    <w:rsid w:val="00B37EDE"/>
    <w:rsid w:val="00B4008C"/>
    <w:rsid w:val="00B4024B"/>
    <w:rsid w:val="00B4030A"/>
    <w:rsid w:val="00B4035A"/>
    <w:rsid w:val="00B405CE"/>
    <w:rsid w:val="00B40656"/>
    <w:rsid w:val="00B40699"/>
    <w:rsid w:val="00B408E7"/>
    <w:rsid w:val="00B40972"/>
    <w:rsid w:val="00B40F1C"/>
    <w:rsid w:val="00B41093"/>
    <w:rsid w:val="00B41171"/>
    <w:rsid w:val="00B412B6"/>
    <w:rsid w:val="00B4132F"/>
    <w:rsid w:val="00B41414"/>
    <w:rsid w:val="00B41417"/>
    <w:rsid w:val="00B415BF"/>
    <w:rsid w:val="00B415CA"/>
    <w:rsid w:val="00B415E8"/>
    <w:rsid w:val="00B417A8"/>
    <w:rsid w:val="00B41808"/>
    <w:rsid w:val="00B418FB"/>
    <w:rsid w:val="00B4194D"/>
    <w:rsid w:val="00B41975"/>
    <w:rsid w:val="00B41981"/>
    <w:rsid w:val="00B41A21"/>
    <w:rsid w:val="00B41AAB"/>
    <w:rsid w:val="00B41C1B"/>
    <w:rsid w:val="00B41C31"/>
    <w:rsid w:val="00B41C49"/>
    <w:rsid w:val="00B41DB2"/>
    <w:rsid w:val="00B41EEA"/>
    <w:rsid w:val="00B41F7F"/>
    <w:rsid w:val="00B41F92"/>
    <w:rsid w:val="00B42023"/>
    <w:rsid w:val="00B42055"/>
    <w:rsid w:val="00B42201"/>
    <w:rsid w:val="00B4237D"/>
    <w:rsid w:val="00B42382"/>
    <w:rsid w:val="00B424AF"/>
    <w:rsid w:val="00B425DE"/>
    <w:rsid w:val="00B42690"/>
    <w:rsid w:val="00B42731"/>
    <w:rsid w:val="00B428A3"/>
    <w:rsid w:val="00B42B6E"/>
    <w:rsid w:val="00B42BBC"/>
    <w:rsid w:val="00B42CBA"/>
    <w:rsid w:val="00B42DDA"/>
    <w:rsid w:val="00B42DE8"/>
    <w:rsid w:val="00B42E4D"/>
    <w:rsid w:val="00B42E55"/>
    <w:rsid w:val="00B42EB0"/>
    <w:rsid w:val="00B42F07"/>
    <w:rsid w:val="00B42FE1"/>
    <w:rsid w:val="00B4304B"/>
    <w:rsid w:val="00B430BD"/>
    <w:rsid w:val="00B4334B"/>
    <w:rsid w:val="00B43363"/>
    <w:rsid w:val="00B43559"/>
    <w:rsid w:val="00B43592"/>
    <w:rsid w:val="00B43721"/>
    <w:rsid w:val="00B437FF"/>
    <w:rsid w:val="00B438E8"/>
    <w:rsid w:val="00B439F7"/>
    <w:rsid w:val="00B43A50"/>
    <w:rsid w:val="00B43B54"/>
    <w:rsid w:val="00B43B85"/>
    <w:rsid w:val="00B43BE5"/>
    <w:rsid w:val="00B43BF9"/>
    <w:rsid w:val="00B43CD4"/>
    <w:rsid w:val="00B43E6C"/>
    <w:rsid w:val="00B43ECF"/>
    <w:rsid w:val="00B43F59"/>
    <w:rsid w:val="00B440D6"/>
    <w:rsid w:val="00B440FA"/>
    <w:rsid w:val="00B442A6"/>
    <w:rsid w:val="00B442FB"/>
    <w:rsid w:val="00B44497"/>
    <w:rsid w:val="00B444EB"/>
    <w:rsid w:val="00B446E5"/>
    <w:rsid w:val="00B447AC"/>
    <w:rsid w:val="00B447B6"/>
    <w:rsid w:val="00B44A51"/>
    <w:rsid w:val="00B44AC7"/>
    <w:rsid w:val="00B44B70"/>
    <w:rsid w:val="00B44CC4"/>
    <w:rsid w:val="00B44D17"/>
    <w:rsid w:val="00B44F79"/>
    <w:rsid w:val="00B45263"/>
    <w:rsid w:val="00B45339"/>
    <w:rsid w:val="00B4538C"/>
    <w:rsid w:val="00B45462"/>
    <w:rsid w:val="00B454A3"/>
    <w:rsid w:val="00B45574"/>
    <w:rsid w:val="00B4558A"/>
    <w:rsid w:val="00B45883"/>
    <w:rsid w:val="00B45993"/>
    <w:rsid w:val="00B459C2"/>
    <w:rsid w:val="00B45B12"/>
    <w:rsid w:val="00B45C42"/>
    <w:rsid w:val="00B45C61"/>
    <w:rsid w:val="00B45C89"/>
    <w:rsid w:val="00B45E65"/>
    <w:rsid w:val="00B46285"/>
    <w:rsid w:val="00B462AD"/>
    <w:rsid w:val="00B4640B"/>
    <w:rsid w:val="00B466B9"/>
    <w:rsid w:val="00B466CF"/>
    <w:rsid w:val="00B468D9"/>
    <w:rsid w:val="00B46B73"/>
    <w:rsid w:val="00B46C4E"/>
    <w:rsid w:val="00B46D6E"/>
    <w:rsid w:val="00B46DAF"/>
    <w:rsid w:val="00B46E07"/>
    <w:rsid w:val="00B46E1B"/>
    <w:rsid w:val="00B46E21"/>
    <w:rsid w:val="00B46E4D"/>
    <w:rsid w:val="00B46F61"/>
    <w:rsid w:val="00B47045"/>
    <w:rsid w:val="00B47140"/>
    <w:rsid w:val="00B473CF"/>
    <w:rsid w:val="00B47582"/>
    <w:rsid w:val="00B47604"/>
    <w:rsid w:val="00B4775C"/>
    <w:rsid w:val="00B479C7"/>
    <w:rsid w:val="00B479C9"/>
    <w:rsid w:val="00B47ADB"/>
    <w:rsid w:val="00B47B02"/>
    <w:rsid w:val="00B47C56"/>
    <w:rsid w:val="00B47C68"/>
    <w:rsid w:val="00B47CE4"/>
    <w:rsid w:val="00B47DD5"/>
    <w:rsid w:val="00B47F7C"/>
    <w:rsid w:val="00B5005E"/>
    <w:rsid w:val="00B5006F"/>
    <w:rsid w:val="00B50164"/>
    <w:rsid w:val="00B50220"/>
    <w:rsid w:val="00B50314"/>
    <w:rsid w:val="00B503D7"/>
    <w:rsid w:val="00B50409"/>
    <w:rsid w:val="00B505BB"/>
    <w:rsid w:val="00B505DC"/>
    <w:rsid w:val="00B50607"/>
    <w:rsid w:val="00B50608"/>
    <w:rsid w:val="00B50750"/>
    <w:rsid w:val="00B5078D"/>
    <w:rsid w:val="00B50799"/>
    <w:rsid w:val="00B50894"/>
    <w:rsid w:val="00B50998"/>
    <w:rsid w:val="00B50AD5"/>
    <w:rsid w:val="00B50CEC"/>
    <w:rsid w:val="00B50CF6"/>
    <w:rsid w:val="00B50D7E"/>
    <w:rsid w:val="00B50E52"/>
    <w:rsid w:val="00B50FD8"/>
    <w:rsid w:val="00B50FFC"/>
    <w:rsid w:val="00B51052"/>
    <w:rsid w:val="00B51122"/>
    <w:rsid w:val="00B51295"/>
    <w:rsid w:val="00B5139D"/>
    <w:rsid w:val="00B5148D"/>
    <w:rsid w:val="00B5149D"/>
    <w:rsid w:val="00B51644"/>
    <w:rsid w:val="00B516CB"/>
    <w:rsid w:val="00B51978"/>
    <w:rsid w:val="00B51B09"/>
    <w:rsid w:val="00B51B62"/>
    <w:rsid w:val="00B51BEE"/>
    <w:rsid w:val="00B51C70"/>
    <w:rsid w:val="00B51C89"/>
    <w:rsid w:val="00B51DB6"/>
    <w:rsid w:val="00B51E9F"/>
    <w:rsid w:val="00B51F8F"/>
    <w:rsid w:val="00B51FBC"/>
    <w:rsid w:val="00B51FEC"/>
    <w:rsid w:val="00B5218B"/>
    <w:rsid w:val="00B52377"/>
    <w:rsid w:val="00B5237F"/>
    <w:rsid w:val="00B52499"/>
    <w:rsid w:val="00B524EA"/>
    <w:rsid w:val="00B527CE"/>
    <w:rsid w:val="00B52835"/>
    <w:rsid w:val="00B52907"/>
    <w:rsid w:val="00B52B24"/>
    <w:rsid w:val="00B52B9D"/>
    <w:rsid w:val="00B52C95"/>
    <w:rsid w:val="00B52E03"/>
    <w:rsid w:val="00B52EC9"/>
    <w:rsid w:val="00B53110"/>
    <w:rsid w:val="00B5319D"/>
    <w:rsid w:val="00B53253"/>
    <w:rsid w:val="00B53272"/>
    <w:rsid w:val="00B53357"/>
    <w:rsid w:val="00B53470"/>
    <w:rsid w:val="00B534AC"/>
    <w:rsid w:val="00B534E8"/>
    <w:rsid w:val="00B5369E"/>
    <w:rsid w:val="00B536C7"/>
    <w:rsid w:val="00B536E5"/>
    <w:rsid w:val="00B5375F"/>
    <w:rsid w:val="00B5379E"/>
    <w:rsid w:val="00B53850"/>
    <w:rsid w:val="00B538AF"/>
    <w:rsid w:val="00B5393B"/>
    <w:rsid w:val="00B5398C"/>
    <w:rsid w:val="00B539E9"/>
    <w:rsid w:val="00B53A44"/>
    <w:rsid w:val="00B53A58"/>
    <w:rsid w:val="00B53A9C"/>
    <w:rsid w:val="00B53B10"/>
    <w:rsid w:val="00B53DA8"/>
    <w:rsid w:val="00B53EC2"/>
    <w:rsid w:val="00B541D8"/>
    <w:rsid w:val="00B5425F"/>
    <w:rsid w:val="00B54401"/>
    <w:rsid w:val="00B545C4"/>
    <w:rsid w:val="00B545D1"/>
    <w:rsid w:val="00B54605"/>
    <w:rsid w:val="00B546CA"/>
    <w:rsid w:val="00B547DC"/>
    <w:rsid w:val="00B54920"/>
    <w:rsid w:val="00B54A0D"/>
    <w:rsid w:val="00B54A4B"/>
    <w:rsid w:val="00B54AAE"/>
    <w:rsid w:val="00B54D3E"/>
    <w:rsid w:val="00B54D63"/>
    <w:rsid w:val="00B54E8C"/>
    <w:rsid w:val="00B54EC1"/>
    <w:rsid w:val="00B54FDB"/>
    <w:rsid w:val="00B5507A"/>
    <w:rsid w:val="00B5511C"/>
    <w:rsid w:val="00B55135"/>
    <w:rsid w:val="00B552EC"/>
    <w:rsid w:val="00B5554A"/>
    <w:rsid w:val="00B559D8"/>
    <w:rsid w:val="00B55A9A"/>
    <w:rsid w:val="00B55B81"/>
    <w:rsid w:val="00B55BE7"/>
    <w:rsid w:val="00B55C54"/>
    <w:rsid w:val="00B55CFC"/>
    <w:rsid w:val="00B55D1C"/>
    <w:rsid w:val="00B55DED"/>
    <w:rsid w:val="00B55F2E"/>
    <w:rsid w:val="00B56055"/>
    <w:rsid w:val="00B56124"/>
    <w:rsid w:val="00B56178"/>
    <w:rsid w:val="00B56193"/>
    <w:rsid w:val="00B561B9"/>
    <w:rsid w:val="00B561FA"/>
    <w:rsid w:val="00B5622A"/>
    <w:rsid w:val="00B56254"/>
    <w:rsid w:val="00B56304"/>
    <w:rsid w:val="00B5637C"/>
    <w:rsid w:val="00B563A5"/>
    <w:rsid w:val="00B5651D"/>
    <w:rsid w:val="00B566DE"/>
    <w:rsid w:val="00B56745"/>
    <w:rsid w:val="00B56847"/>
    <w:rsid w:val="00B568F7"/>
    <w:rsid w:val="00B56B1A"/>
    <w:rsid w:val="00B56BEE"/>
    <w:rsid w:val="00B56C8E"/>
    <w:rsid w:val="00B56DD9"/>
    <w:rsid w:val="00B56DDE"/>
    <w:rsid w:val="00B56DE4"/>
    <w:rsid w:val="00B56E08"/>
    <w:rsid w:val="00B56E74"/>
    <w:rsid w:val="00B57188"/>
    <w:rsid w:val="00B57236"/>
    <w:rsid w:val="00B572CB"/>
    <w:rsid w:val="00B572E1"/>
    <w:rsid w:val="00B57435"/>
    <w:rsid w:val="00B57473"/>
    <w:rsid w:val="00B57553"/>
    <w:rsid w:val="00B57676"/>
    <w:rsid w:val="00B57875"/>
    <w:rsid w:val="00B578B7"/>
    <w:rsid w:val="00B5793F"/>
    <w:rsid w:val="00B57A58"/>
    <w:rsid w:val="00B57A6B"/>
    <w:rsid w:val="00B57B81"/>
    <w:rsid w:val="00B57B88"/>
    <w:rsid w:val="00B57C4A"/>
    <w:rsid w:val="00B57F5C"/>
    <w:rsid w:val="00B57FCB"/>
    <w:rsid w:val="00B601DE"/>
    <w:rsid w:val="00B60294"/>
    <w:rsid w:val="00B6031E"/>
    <w:rsid w:val="00B60390"/>
    <w:rsid w:val="00B6044F"/>
    <w:rsid w:val="00B60618"/>
    <w:rsid w:val="00B60634"/>
    <w:rsid w:val="00B606C6"/>
    <w:rsid w:val="00B60721"/>
    <w:rsid w:val="00B6074E"/>
    <w:rsid w:val="00B60794"/>
    <w:rsid w:val="00B6084E"/>
    <w:rsid w:val="00B60888"/>
    <w:rsid w:val="00B609C1"/>
    <w:rsid w:val="00B60ABE"/>
    <w:rsid w:val="00B60B66"/>
    <w:rsid w:val="00B60B6A"/>
    <w:rsid w:val="00B60BDB"/>
    <w:rsid w:val="00B60C69"/>
    <w:rsid w:val="00B60D36"/>
    <w:rsid w:val="00B60D9D"/>
    <w:rsid w:val="00B60FD9"/>
    <w:rsid w:val="00B61150"/>
    <w:rsid w:val="00B61188"/>
    <w:rsid w:val="00B61251"/>
    <w:rsid w:val="00B612AE"/>
    <w:rsid w:val="00B61321"/>
    <w:rsid w:val="00B6132E"/>
    <w:rsid w:val="00B6136E"/>
    <w:rsid w:val="00B61445"/>
    <w:rsid w:val="00B6145F"/>
    <w:rsid w:val="00B61532"/>
    <w:rsid w:val="00B615C3"/>
    <w:rsid w:val="00B615CA"/>
    <w:rsid w:val="00B615D9"/>
    <w:rsid w:val="00B616A2"/>
    <w:rsid w:val="00B6171C"/>
    <w:rsid w:val="00B61729"/>
    <w:rsid w:val="00B61830"/>
    <w:rsid w:val="00B61A2D"/>
    <w:rsid w:val="00B61A3A"/>
    <w:rsid w:val="00B61B72"/>
    <w:rsid w:val="00B61CDB"/>
    <w:rsid w:val="00B61D86"/>
    <w:rsid w:val="00B61E23"/>
    <w:rsid w:val="00B61E31"/>
    <w:rsid w:val="00B61EA6"/>
    <w:rsid w:val="00B61EC3"/>
    <w:rsid w:val="00B61F68"/>
    <w:rsid w:val="00B62003"/>
    <w:rsid w:val="00B621DE"/>
    <w:rsid w:val="00B62213"/>
    <w:rsid w:val="00B6235A"/>
    <w:rsid w:val="00B62373"/>
    <w:rsid w:val="00B62439"/>
    <w:rsid w:val="00B6250E"/>
    <w:rsid w:val="00B62589"/>
    <w:rsid w:val="00B625ED"/>
    <w:rsid w:val="00B62869"/>
    <w:rsid w:val="00B6297C"/>
    <w:rsid w:val="00B62B1F"/>
    <w:rsid w:val="00B62D03"/>
    <w:rsid w:val="00B62D33"/>
    <w:rsid w:val="00B62D7B"/>
    <w:rsid w:val="00B62DEE"/>
    <w:rsid w:val="00B62F5E"/>
    <w:rsid w:val="00B6314B"/>
    <w:rsid w:val="00B63238"/>
    <w:rsid w:val="00B6328C"/>
    <w:rsid w:val="00B6329B"/>
    <w:rsid w:val="00B633B2"/>
    <w:rsid w:val="00B633E2"/>
    <w:rsid w:val="00B634EB"/>
    <w:rsid w:val="00B63582"/>
    <w:rsid w:val="00B63626"/>
    <w:rsid w:val="00B6365E"/>
    <w:rsid w:val="00B6375D"/>
    <w:rsid w:val="00B63766"/>
    <w:rsid w:val="00B63800"/>
    <w:rsid w:val="00B638A2"/>
    <w:rsid w:val="00B63D0F"/>
    <w:rsid w:val="00B63D7E"/>
    <w:rsid w:val="00B63DC6"/>
    <w:rsid w:val="00B63E31"/>
    <w:rsid w:val="00B63F90"/>
    <w:rsid w:val="00B63FF6"/>
    <w:rsid w:val="00B6409E"/>
    <w:rsid w:val="00B641E3"/>
    <w:rsid w:val="00B642DB"/>
    <w:rsid w:val="00B64390"/>
    <w:rsid w:val="00B64397"/>
    <w:rsid w:val="00B64452"/>
    <w:rsid w:val="00B644E7"/>
    <w:rsid w:val="00B64585"/>
    <w:rsid w:val="00B646E1"/>
    <w:rsid w:val="00B6474B"/>
    <w:rsid w:val="00B648A6"/>
    <w:rsid w:val="00B6490D"/>
    <w:rsid w:val="00B6490E"/>
    <w:rsid w:val="00B6497C"/>
    <w:rsid w:val="00B649AF"/>
    <w:rsid w:val="00B64C0E"/>
    <w:rsid w:val="00B64DDB"/>
    <w:rsid w:val="00B64DE6"/>
    <w:rsid w:val="00B64E5D"/>
    <w:rsid w:val="00B64E6A"/>
    <w:rsid w:val="00B64EEC"/>
    <w:rsid w:val="00B65035"/>
    <w:rsid w:val="00B6503C"/>
    <w:rsid w:val="00B65062"/>
    <w:rsid w:val="00B65081"/>
    <w:rsid w:val="00B650DD"/>
    <w:rsid w:val="00B652A1"/>
    <w:rsid w:val="00B6532E"/>
    <w:rsid w:val="00B65405"/>
    <w:rsid w:val="00B6558D"/>
    <w:rsid w:val="00B65610"/>
    <w:rsid w:val="00B656E5"/>
    <w:rsid w:val="00B65779"/>
    <w:rsid w:val="00B65841"/>
    <w:rsid w:val="00B6586F"/>
    <w:rsid w:val="00B6593F"/>
    <w:rsid w:val="00B659F6"/>
    <w:rsid w:val="00B65B6A"/>
    <w:rsid w:val="00B65C6E"/>
    <w:rsid w:val="00B65CAC"/>
    <w:rsid w:val="00B65D55"/>
    <w:rsid w:val="00B65DB1"/>
    <w:rsid w:val="00B65DD2"/>
    <w:rsid w:val="00B65DE5"/>
    <w:rsid w:val="00B65E63"/>
    <w:rsid w:val="00B6626B"/>
    <w:rsid w:val="00B6637B"/>
    <w:rsid w:val="00B66641"/>
    <w:rsid w:val="00B66644"/>
    <w:rsid w:val="00B6670A"/>
    <w:rsid w:val="00B66734"/>
    <w:rsid w:val="00B6679D"/>
    <w:rsid w:val="00B667BF"/>
    <w:rsid w:val="00B669A9"/>
    <w:rsid w:val="00B66A4A"/>
    <w:rsid w:val="00B66D0B"/>
    <w:rsid w:val="00B66D3A"/>
    <w:rsid w:val="00B66D93"/>
    <w:rsid w:val="00B66EEF"/>
    <w:rsid w:val="00B66EF5"/>
    <w:rsid w:val="00B66F66"/>
    <w:rsid w:val="00B66F6F"/>
    <w:rsid w:val="00B66FDC"/>
    <w:rsid w:val="00B6706C"/>
    <w:rsid w:val="00B6726F"/>
    <w:rsid w:val="00B672B7"/>
    <w:rsid w:val="00B672DE"/>
    <w:rsid w:val="00B6736C"/>
    <w:rsid w:val="00B673C2"/>
    <w:rsid w:val="00B67666"/>
    <w:rsid w:val="00B67768"/>
    <w:rsid w:val="00B67849"/>
    <w:rsid w:val="00B67A65"/>
    <w:rsid w:val="00B67A84"/>
    <w:rsid w:val="00B67C33"/>
    <w:rsid w:val="00B67D4E"/>
    <w:rsid w:val="00B67DEB"/>
    <w:rsid w:val="00B67EAB"/>
    <w:rsid w:val="00B67FAB"/>
    <w:rsid w:val="00B7001B"/>
    <w:rsid w:val="00B70069"/>
    <w:rsid w:val="00B701B0"/>
    <w:rsid w:val="00B701B4"/>
    <w:rsid w:val="00B7040B"/>
    <w:rsid w:val="00B7040E"/>
    <w:rsid w:val="00B70487"/>
    <w:rsid w:val="00B70491"/>
    <w:rsid w:val="00B70679"/>
    <w:rsid w:val="00B7069D"/>
    <w:rsid w:val="00B70787"/>
    <w:rsid w:val="00B70870"/>
    <w:rsid w:val="00B7088C"/>
    <w:rsid w:val="00B7093A"/>
    <w:rsid w:val="00B70AF1"/>
    <w:rsid w:val="00B70BB2"/>
    <w:rsid w:val="00B70BF0"/>
    <w:rsid w:val="00B70C0E"/>
    <w:rsid w:val="00B70D3B"/>
    <w:rsid w:val="00B70D3C"/>
    <w:rsid w:val="00B70E20"/>
    <w:rsid w:val="00B70E49"/>
    <w:rsid w:val="00B7104B"/>
    <w:rsid w:val="00B71059"/>
    <w:rsid w:val="00B71152"/>
    <w:rsid w:val="00B7118D"/>
    <w:rsid w:val="00B7129C"/>
    <w:rsid w:val="00B712F6"/>
    <w:rsid w:val="00B7146A"/>
    <w:rsid w:val="00B71520"/>
    <w:rsid w:val="00B71613"/>
    <w:rsid w:val="00B71618"/>
    <w:rsid w:val="00B7187E"/>
    <w:rsid w:val="00B71949"/>
    <w:rsid w:val="00B71A78"/>
    <w:rsid w:val="00B71ACD"/>
    <w:rsid w:val="00B71BB8"/>
    <w:rsid w:val="00B71D1B"/>
    <w:rsid w:val="00B71ECF"/>
    <w:rsid w:val="00B72013"/>
    <w:rsid w:val="00B7201F"/>
    <w:rsid w:val="00B7215D"/>
    <w:rsid w:val="00B72317"/>
    <w:rsid w:val="00B72414"/>
    <w:rsid w:val="00B7252C"/>
    <w:rsid w:val="00B725E3"/>
    <w:rsid w:val="00B726B8"/>
    <w:rsid w:val="00B7276E"/>
    <w:rsid w:val="00B727A3"/>
    <w:rsid w:val="00B727B3"/>
    <w:rsid w:val="00B727D9"/>
    <w:rsid w:val="00B72959"/>
    <w:rsid w:val="00B72975"/>
    <w:rsid w:val="00B729D4"/>
    <w:rsid w:val="00B72A07"/>
    <w:rsid w:val="00B72A52"/>
    <w:rsid w:val="00B72BFC"/>
    <w:rsid w:val="00B72E5D"/>
    <w:rsid w:val="00B72EDA"/>
    <w:rsid w:val="00B72EDC"/>
    <w:rsid w:val="00B72EE2"/>
    <w:rsid w:val="00B72F28"/>
    <w:rsid w:val="00B72F2A"/>
    <w:rsid w:val="00B72FC0"/>
    <w:rsid w:val="00B731F0"/>
    <w:rsid w:val="00B73510"/>
    <w:rsid w:val="00B73779"/>
    <w:rsid w:val="00B738B6"/>
    <w:rsid w:val="00B73A3F"/>
    <w:rsid w:val="00B73AAB"/>
    <w:rsid w:val="00B73AF4"/>
    <w:rsid w:val="00B73BEF"/>
    <w:rsid w:val="00B73C3A"/>
    <w:rsid w:val="00B73C41"/>
    <w:rsid w:val="00B73CFE"/>
    <w:rsid w:val="00B73D5B"/>
    <w:rsid w:val="00B73DF2"/>
    <w:rsid w:val="00B73E33"/>
    <w:rsid w:val="00B73EE2"/>
    <w:rsid w:val="00B73EF9"/>
    <w:rsid w:val="00B73F16"/>
    <w:rsid w:val="00B73FAA"/>
    <w:rsid w:val="00B7406D"/>
    <w:rsid w:val="00B740BF"/>
    <w:rsid w:val="00B740C6"/>
    <w:rsid w:val="00B74183"/>
    <w:rsid w:val="00B743B8"/>
    <w:rsid w:val="00B743DD"/>
    <w:rsid w:val="00B745C3"/>
    <w:rsid w:val="00B745DE"/>
    <w:rsid w:val="00B745E3"/>
    <w:rsid w:val="00B747C8"/>
    <w:rsid w:val="00B747D4"/>
    <w:rsid w:val="00B748DA"/>
    <w:rsid w:val="00B74B8F"/>
    <w:rsid w:val="00B74C33"/>
    <w:rsid w:val="00B74C3B"/>
    <w:rsid w:val="00B74C95"/>
    <w:rsid w:val="00B74D80"/>
    <w:rsid w:val="00B74D81"/>
    <w:rsid w:val="00B74FE3"/>
    <w:rsid w:val="00B750A5"/>
    <w:rsid w:val="00B750F3"/>
    <w:rsid w:val="00B75331"/>
    <w:rsid w:val="00B753C5"/>
    <w:rsid w:val="00B75437"/>
    <w:rsid w:val="00B7546E"/>
    <w:rsid w:val="00B754C5"/>
    <w:rsid w:val="00B75511"/>
    <w:rsid w:val="00B75609"/>
    <w:rsid w:val="00B75645"/>
    <w:rsid w:val="00B757E3"/>
    <w:rsid w:val="00B75A67"/>
    <w:rsid w:val="00B75AE1"/>
    <w:rsid w:val="00B75B0C"/>
    <w:rsid w:val="00B75CF9"/>
    <w:rsid w:val="00B75DFD"/>
    <w:rsid w:val="00B75E3D"/>
    <w:rsid w:val="00B75E89"/>
    <w:rsid w:val="00B75EC8"/>
    <w:rsid w:val="00B75ECE"/>
    <w:rsid w:val="00B75ED2"/>
    <w:rsid w:val="00B75F33"/>
    <w:rsid w:val="00B75FB7"/>
    <w:rsid w:val="00B761AC"/>
    <w:rsid w:val="00B761B7"/>
    <w:rsid w:val="00B76240"/>
    <w:rsid w:val="00B76246"/>
    <w:rsid w:val="00B7624D"/>
    <w:rsid w:val="00B76431"/>
    <w:rsid w:val="00B7648D"/>
    <w:rsid w:val="00B764F5"/>
    <w:rsid w:val="00B76576"/>
    <w:rsid w:val="00B76727"/>
    <w:rsid w:val="00B76771"/>
    <w:rsid w:val="00B76803"/>
    <w:rsid w:val="00B768D8"/>
    <w:rsid w:val="00B769BA"/>
    <w:rsid w:val="00B76B7E"/>
    <w:rsid w:val="00B76C96"/>
    <w:rsid w:val="00B76CEB"/>
    <w:rsid w:val="00B76EC2"/>
    <w:rsid w:val="00B76F26"/>
    <w:rsid w:val="00B76F74"/>
    <w:rsid w:val="00B76F7F"/>
    <w:rsid w:val="00B77178"/>
    <w:rsid w:val="00B77184"/>
    <w:rsid w:val="00B77355"/>
    <w:rsid w:val="00B7747E"/>
    <w:rsid w:val="00B7757F"/>
    <w:rsid w:val="00B77582"/>
    <w:rsid w:val="00B7761A"/>
    <w:rsid w:val="00B7779D"/>
    <w:rsid w:val="00B7784B"/>
    <w:rsid w:val="00B7788A"/>
    <w:rsid w:val="00B77972"/>
    <w:rsid w:val="00B77A24"/>
    <w:rsid w:val="00B77DA9"/>
    <w:rsid w:val="00B77DAA"/>
    <w:rsid w:val="00B77DFD"/>
    <w:rsid w:val="00B77E7D"/>
    <w:rsid w:val="00B77F89"/>
    <w:rsid w:val="00B80021"/>
    <w:rsid w:val="00B8010A"/>
    <w:rsid w:val="00B80166"/>
    <w:rsid w:val="00B8030C"/>
    <w:rsid w:val="00B8030E"/>
    <w:rsid w:val="00B8040D"/>
    <w:rsid w:val="00B8042B"/>
    <w:rsid w:val="00B804B7"/>
    <w:rsid w:val="00B804CE"/>
    <w:rsid w:val="00B804FB"/>
    <w:rsid w:val="00B805F9"/>
    <w:rsid w:val="00B80626"/>
    <w:rsid w:val="00B806A9"/>
    <w:rsid w:val="00B80944"/>
    <w:rsid w:val="00B809B3"/>
    <w:rsid w:val="00B809DE"/>
    <w:rsid w:val="00B80AB2"/>
    <w:rsid w:val="00B80B76"/>
    <w:rsid w:val="00B80CFD"/>
    <w:rsid w:val="00B80E91"/>
    <w:rsid w:val="00B80FAF"/>
    <w:rsid w:val="00B810C0"/>
    <w:rsid w:val="00B81120"/>
    <w:rsid w:val="00B811C9"/>
    <w:rsid w:val="00B8125E"/>
    <w:rsid w:val="00B81307"/>
    <w:rsid w:val="00B8147D"/>
    <w:rsid w:val="00B814B8"/>
    <w:rsid w:val="00B81875"/>
    <w:rsid w:val="00B819B9"/>
    <w:rsid w:val="00B819D9"/>
    <w:rsid w:val="00B81A59"/>
    <w:rsid w:val="00B81C33"/>
    <w:rsid w:val="00B81C72"/>
    <w:rsid w:val="00B81C83"/>
    <w:rsid w:val="00B81DA5"/>
    <w:rsid w:val="00B81E78"/>
    <w:rsid w:val="00B81EE1"/>
    <w:rsid w:val="00B81EF8"/>
    <w:rsid w:val="00B81F2A"/>
    <w:rsid w:val="00B8201E"/>
    <w:rsid w:val="00B82073"/>
    <w:rsid w:val="00B8208C"/>
    <w:rsid w:val="00B8216E"/>
    <w:rsid w:val="00B821B3"/>
    <w:rsid w:val="00B821C1"/>
    <w:rsid w:val="00B822A7"/>
    <w:rsid w:val="00B822B8"/>
    <w:rsid w:val="00B822CC"/>
    <w:rsid w:val="00B82305"/>
    <w:rsid w:val="00B82358"/>
    <w:rsid w:val="00B823DF"/>
    <w:rsid w:val="00B82403"/>
    <w:rsid w:val="00B8242E"/>
    <w:rsid w:val="00B824D7"/>
    <w:rsid w:val="00B8254D"/>
    <w:rsid w:val="00B82580"/>
    <w:rsid w:val="00B82674"/>
    <w:rsid w:val="00B8284A"/>
    <w:rsid w:val="00B8285A"/>
    <w:rsid w:val="00B82925"/>
    <w:rsid w:val="00B8294C"/>
    <w:rsid w:val="00B829B1"/>
    <w:rsid w:val="00B82AC3"/>
    <w:rsid w:val="00B82CC5"/>
    <w:rsid w:val="00B82CD3"/>
    <w:rsid w:val="00B82D95"/>
    <w:rsid w:val="00B82E9A"/>
    <w:rsid w:val="00B83036"/>
    <w:rsid w:val="00B83110"/>
    <w:rsid w:val="00B83488"/>
    <w:rsid w:val="00B83589"/>
    <w:rsid w:val="00B836ED"/>
    <w:rsid w:val="00B83761"/>
    <w:rsid w:val="00B8376F"/>
    <w:rsid w:val="00B83782"/>
    <w:rsid w:val="00B8388A"/>
    <w:rsid w:val="00B839C9"/>
    <w:rsid w:val="00B839F6"/>
    <w:rsid w:val="00B83A5E"/>
    <w:rsid w:val="00B83A96"/>
    <w:rsid w:val="00B83AA2"/>
    <w:rsid w:val="00B83AFC"/>
    <w:rsid w:val="00B83BEC"/>
    <w:rsid w:val="00B83C8C"/>
    <w:rsid w:val="00B83CC6"/>
    <w:rsid w:val="00B83CCE"/>
    <w:rsid w:val="00B83E42"/>
    <w:rsid w:val="00B84024"/>
    <w:rsid w:val="00B840FB"/>
    <w:rsid w:val="00B843CD"/>
    <w:rsid w:val="00B8448E"/>
    <w:rsid w:val="00B84571"/>
    <w:rsid w:val="00B84573"/>
    <w:rsid w:val="00B84619"/>
    <w:rsid w:val="00B84632"/>
    <w:rsid w:val="00B84656"/>
    <w:rsid w:val="00B84724"/>
    <w:rsid w:val="00B8488A"/>
    <w:rsid w:val="00B848B4"/>
    <w:rsid w:val="00B84902"/>
    <w:rsid w:val="00B84925"/>
    <w:rsid w:val="00B849C1"/>
    <w:rsid w:val="00B84ABB"/>
    <w:rsid w:val="00B84ADC"/>
    <w:rsid w:val="00B84AE8"/>
    <w:rsid w:val="00B84B90"/>
    <w:rsid w:val="00B84C18"/>
    <w:rsid w:val="00B84DD1"/>
    <w:rsid w:val="00B84E2D"/>
    <w:rsid w:val="00B84EAE"/>
    <w:rsid w:val="00B84FC1"/>
    <w:rsid w:val="00B85283"/>
    <w:rsid w:val="00B852A2"/>
    <w:rsid w:val="00B852BB"/>
    <w:rsid w:val="00B85455"/>
    <w:rsid w:val="00B854A9"/>
    <w:rsid w:val="00B854CC"/>
    <w:rsid w:val="00B85522"/>
    <w:rsid w:val="00B85629"/>
    <w:rsid w:val="00B85781"/>
    <w:rsid w:val="00B85813"/>
    <w:rsid w:val="00B859A1"/>
    <w:rsid w:val="00B859EE"/>
    <w:rsid w:val="00B85BEF"/>
    <w:rsid w:val="00B85CCB"/>
    <w:rsid w:val="00B85D97"/>
    <w:rsid w:val="00B85D9C"/>
    <w:rsid w:val="00B86155"/>
    <w:rsid w:val="00B86268"/>
    <w:rsid w:val="00B863E0"/>
    <w:rsid w:val="00B86478"/>
    <w:rsid w:val="00B86573"/>
    <w:rsid w:val="00B8680A"/>
    <w:rsid w:val="00B868C1"/>
    <w:rsid w:val="00B86A7B"/>
    <w:rsid w:val="00B86B12"/>
    <w:rsid w:val="00B86B25"/>
    <w:rsid w:val="00B86C29"/>
    <w:rsid w:val="00B86D6D"/>
    <w:rsid w:val="00B86D7C"/>
    <w:rsid w:val="00B86E57"/>
    <w:rsid w:val="00B86F16"/>
    <w:rsid w:val="00B86F83"/>
    <w:rsid w:val="00B86FD3"/>
    <w:rsid w:val="00B86FEB"/>
    <w:rsid w:val="00B87042"/>
    <w:rsid w:val="00B870A6"/>
    <w:rsid w:val="00B870E4"/>
    <w:rsid w:val="00B870E5"/>
    <w:rsid w:val="00B873DB"/>
    <w:rsid w:val="00B875A2"/>
    <w:rsid w:val="00B87657"/>
    <w:rsid w:val="00B8776F"/>
    <w:rsid w:val="00B878D1"/>
    <w:rsid w:val="00B87942"/>
    <w:rsid w:val="00B87AC5"/>
    <w:rsid w:val="00B87C2E"/>
    <w:rsid w:val="00B87C80"/>
    <w:rsid w:val="00B87CAB"/>
    <w:rsid w:val="00B87E6F"/>
    <w:rsid w:val="00B87E74"/>
    <w:rsid w:val="00B87E99"/>
    <w:rsid w:val="00B87F21"/>
    <w:rsid w:val="00B90017"/>
    <w:rsid w:val="00B900B7"/>
    <w:rsid w:val="00B9048C"/>
    <w:rsid w:val="00B904D1"/>
    <w:rsid w:val="00B905D3"/>
    <w:rsid w:val="00B9062A"/>
    <w:rsid w:val="00B90854"/>
    <w:rsid w:val="00B90A2F"/>
    <w:rsid w:val="00B90BFB"/>
    <w:rsid w:val="00B90C58"/>
    <w:rsid w:val="00B90D41"/>
    <w:rsid w:val="00B90F55"/>
    <w:rsid w:val="00B90F69"/>
    <w:rsid w:val="00B90F77"/>
    <w:rsid w:val="00B910C6"/>
    <w:rsid w:val="00B91153"/>
    <w:rsid w:val="00B911B7"/>
    <w:rsid w:val="00B9121C"/>
    <w:rsid w:val="00B91282"/>
    <w:rsid w:val="00B9135F"/>
    <w:rsid w:val="00B9139B"/>
    <w:rsid w:val="00B91629"/>
    <w:rsid w:val="00B91685"/>
    <w:rsid w:val="00B916D4"/>
    <w:rsid w:val="00B91716"/>
    <w:rsid w:val="00B91751"/>
    <w:rsid w:val="00B91763"/>
    <w:rsid w:val="00B9184C"/>
    <w:rsid w:val="00B9188A"/>
    <w:rsid w:val="00B91993"/>
    <w:rsid w:val="00B91A51"/>
    <w:rsid w:val="00B91CEB"/>
    <w:rsid w:val="00B92003"/>
    <w:rsid w:val="00B92088"/>
    <w:rsid w:val="00B920B2"/>
    <w:rsid w:val="00B92108"/>
    <w:rsid w:val="00B9228A"/>
    <w:rsid w:val="00B92427"/>
    <w:rsid w:val="00B9261E"/>
    <w:rsid w:val="00B92769"/>
    <w:rsid w:val="00B92806"/>
    <w:rsid w:val="00B9285E"/>
    <w:rsid w:val="00B928F6"/>
    <w:rsid w:val="00B92A4B"/>
    <w:rsid w:val="00B92D62"/>
    <w:rsid w:val="00B92E64"/>
    <w:rsid w:val="00B92EE6"/>
    <w:rsid w:val="00B92FAF"/>
    <w:rsid w:val="00B930D0"/>
    <w:rsid w:val="00B930D8"/>
    <w:rsid w:val="00B93168"/>
    <w:rsid w:val="00B932F6"/>
    <w:rsid w:val="00B9340A"/>
    <w:rsid w:val="00B9341D"/>
    <w:rsid w:val="00B93484"/>
    <w:rsid w:val="00B9356D"/>
    <w:rsid w:val="00B935F4"/>
    <w:rsid w:val="00B9371C"/>
    <w:rsid w:val="00B937B4"/>
    <w:rsid w:val="00B93862"/>
    <w:rsid w:val="00B93A0D"/>
    <w:rsid w:val="00B93A91"/>
    <w:rsid w:val="00B93CC3"/>
    <w:rsid w:val="00B93D3B"/>
    <w:rsid w:val="00B93DDB"/>
    <w:rsid w:val="00B94177"/>
    <w:rsid w:val="00B9421B"/>
    <w:rsid w:val="00B94356"/>
    <w:rsid w:val="00B943D3"/>
    <w:rsid w:val="00B94414"/>
    <w:rsid w:val="00B9458F"/>
    <w:rsid w:val="00B945DE"/>
    <w:rsid w:val="00B9461B"/>
    <w:rsid w:val="00B9461C"/>
    <w:rsid w:val="00B94815"/>
    <w:rsid w:val="00B94A2C"/>
    <w:rsid w:val="00B94B23"/>
    <w:rsid w:val="00B94B8E"/>
    <w:rsid w:val="00B94C3B"/>
    <w:rsid w:val="00B94D66"/>
    <w:rsid w:val="00B94D97"/>
    <w:rsid w:val="00B94F0D"/>
    <w:rsid w:val="00B95186"/>
    <w:rsid w:val="00B95294"/>
    <w:rsid w:val="00B952C7"/>
    <w:rsid w:val="00B95322"/>
    <w:rsid w:val="00B953CE"/>
    <w:rsid w:val="00B954A2"/>
    <w:rsid w:val="00B9561B"/>
    <w:rsid w:val="00B95751"/>
    <w:rsid w:val="00B9575F"/>
    <w:rsid w:val="00B957A4"/>
    <w:rsid w:val="00B957E6"/>
    <w:rsid w:val="00B9585B"/>
    <w:rsid w:val="00B9595C"/>
    <w:rsid w:val="00B959E2"/>
    <w:rsid w:val="00B95CF1"/>
    <w:rsid w:val="00B95D0B"/>
    <w:rsid w:val="00B95D78"/>
    <w:rsid w:val="00B95E7B"/>
    <w:rsid w:val="00B95F04"/>
    <w:rsid w:val="00B95F9B"/>
    <w:rsid w:val="00B960E2"/>
    <w:rsid w:val="00B96171"/>
    <w:rsid w:val="00B961D4"/>
    <w:rsid w:val="00B96286"/>
    <w:rsid w:val="00B963F2"/>
    <w:rsid w:val="00B96416"/>
    <w:rsid w:val="00B96581"/>
    <w:rsid w:val="00B9667C"/>
    <w:rsid w:val="00B96704"/>
    <w:rsid w:val="00B9675F"/>
    <w:rsid w:val="00B967DF"/>
    <w:rsid w:val="00B967E3"/>
    <w:rsid w:val="00B96871"/>
    <w:rsid w:val="00B968CD"/>
    <w:rsid w:val="00B96A52"/>
    <w:rsid w:val="00B96C97"/>
    <w:rsid w:val="00B96DD6"/>
    <w:rsid w:val="00B96E70"/>
    <w:rsid w:val="00B96EC3"/>
    <w:rsid w:val="00B96EC7"/>
    <w:rsid w:val="00B97122"/>
    <w:rsid w:val="00B9712A"/>
    <w:rsid w:val="00B97147"/>
    <w:rsid w:val="00B971B8"/>
    <w:rsid w:val="00B971DC"/>
    <w:rsid w:val="00B97355"/>
    <w:rsid w:val="00B9739E"/>
    <w:rsid w:val="00B9741D"/>
    <w:rsid w:val="00B975E5"/>
    <w:rsid w:val="00B97697"/>
    <w:rsid w:val="00B976A6"/>
    <w:rsid w:val="00B97725"/>
    <w:rsid w:val="00B977AE"/>
    <w:rsid w:val="00B9790D"/>
    <w:rsid w:val="00B97932"/>
    <w:rsid w:val="00B979A1"/>
    <w:rsid w:val="00B97A1D"/>
    <w:rsid w:val="00B97B2E"/>
    <w:rsid w:val="00B97B38"/>
    <w:rsid w:val="00B97BA6"/>
    <w:rsid w:val="00B97CE6"/>
    <w:rsid w:val="00B97DBF"/>
    <w:rsid w:val="00B97E58"/>
    <w:rsid w:val="00B97F91"/>
    <w:rsid w:val="00B97F9F"/>
    <w:rsid w:val="00B97FF5"/>
    <w:rsid w:val="00BA0012"/>
    <w:rsid w:val="00BA0043"/>
    <w:rsid w:val="00BA004B"/>
    <w:rsid w:val="00BA006E"/>
    <w:rsid w:val="00BA0634"/>
    <w:rsid w:val="00BA067B"/>
    <w:rsid w:val="00BA0853"/>
    <w:rsid w:val="00BA088D"/>
    <w:rsid w:val="00BA0977"/>
    <w:rsid w:val="00BA09EB"/>
    <w:rsid w:val="00BA09F2"/>
    <w:rsid w:val="00BA09F9"/>
    <w:rsid w:val="00BA0A1C"/>
    <w:rsid w:val="00BA0A36"/>
    <w:rsid w:val="00BA0AEA"/>
    <w:rsid w:val="00BA0B4D"/>
    <w:rsid w:val="00BA0B54"/>
    <w:rsid w:val="00BA0C63"/>
    <w:rsid w:val="00BA0C64"/>
    <w:rsid w:val="00BA0D16"/>
    <w:rsid w:val="00BA0DEB"/>
    <w:rsid w:val="00BA0E40"/>
    <w:rsid w:val="00BA0F05"/>
    <w:rsid w:val="00BA0FB5"/>
    <w:rsid w:val="00BA117C"/>
    <w:rsid w:val="00BA11B2"/>
    <w:rsid w:val="00BA1223"/>
    <w:rsid w:val="00BA1333"/>
    <w:rsid w:val="00BA1350"/>
    <w:rsid w:val="00BA137A"/>
    <w:rsid w:val="00BA1511"/>
    <w:rsid w:val="00BA1570"/>
    <w:rsid w:val="00BA15B8"/>
    <w:rsid w:val="00BA164B"/>
    <w:rsid w:val="00BA1796"/>
    <w:rsid w:val="00BA17D2"/>
    <w:rsid w:val="00BA1827"/>
    <w:rsid w:val="00BA1904"/>
    <w:rsid w:val="00BA19B3"/>
    <w:rsid w:val="00BA19C2"/>
    <w:rsid w:val="00BA19D8"/>
    <w:rsid w:val="00BA1A36"/>
    <w:rsid w:val="00BA1B1E"/>
    <w:rsid w:val="00BA1C57"/>
    <w:rsid w:val="00BA1C9A"/>
    <w:rsid w:val="00BA1F34"/>
    <w:rsid w:val="00BA1F5A"/>
    <w:rsid w:val="00BA202C"/>
    <w:rsid w:val="00BA2036"/>
    <w:rsid w:val="00BA205E"/>
    <w:rsid w:val="00BA224E"/>
    <w:rsid w:val="00BA22B9"/>
    <w:rsid w:val="00BA22EA"/>
    <w:rsid w:val="00BA23D5"/>
    <w:rsid w:val="00BA2492"/>
    <w:rsid w:val="00BA254F"/>
    <w:rsid w:val="00BA2786"/>
    <w:rsid w:val="00BA27F9"/>
    <w:rsid w:val="00BA283D"/>
    <w:rsid w:val="00BA2879"/>
    <w:rsid w:val="00BA298C"/>
    <w:rsid w:val="00BA2B2A"/>
    <w:rsid w:val="00BA2C6A"/>
    <w:rsid w:val="00BA2D43"/>
    <w:rsid w:val="00BA2D87"/>
    <w:rsid w:val="00BA2E9F"/>
    <w:rsid w:val="00BA2EF0"/>
    <w:rsid w:val="00BA2F0B"/>
    <w:rsid w:val="00BA2F4B"/>
    <w:rsid w:val="00BA2F7C"/>
    <w:rsid w:val="00BA3045"/>
    <w:rsid w:val="00BA30EB"/>
    <w:rsid w:val="00BA3243"/>
    <w:rsid w:val="00BA3381"/>
    <w:rsid w:val="00BA33B9"/>
    <w:rsid w:val="00BA3459"/>
    <w:rsid w:val="00BA36F8"/>
    <w:rsid w:val="00BA3754"/>
    <w:rsid w:val="00BA37B1"/>
    <w:rsid w:val="00BA3871"/>
    <w:rsid w:val="00BA39B5"/>
    <w:rsid w:val="00BA39B7"/>
    <w:rsid w:val="00BA3AB6"/>
    <w:rsid w:val="00BA3B15"/>
    <w:rsid w:val="00BA3B47"/>
    <w:rsid w:val="00BA3B94"/>
    <w:rsid w:val="00BA3C29"/>
    <w:rsid w:val="00BA3C2B"/>
    <w:rsid w:val="00BA3CCF"/>
    <w:rsid w:val="00BA3F71"/>
    <w:rsid w:val="00BA4048"/>
    <w:rsid w:val="00BA42AC"/>
    <w:rsid w:val="00BA4411"/>
    <w:rsid w:val="00BA45EE"/>
    <w:rsid w:val="00BA466F"/>
    <w:rsid w:val="00BA47F6"/>
    <w:rsid w:val="00BA4831"/>
    <w:rsid w:val="00BA4A04"/>
    <w:rsid w:val="00BA4AC0"/>
    <w:rsid w:val="00BA4C10"/>
    <w:rsid w:val="00BA4C53"/>
    <w:rsid w:val="00BA4C71"/>
    <w:rsid w:val="00BA4C7F"/>
    <w:rsid w:val="00BA4CBA"/>
    <w:rsid w:val="00BA4DA0"/>
    <w:rsid w:val="00BA4DB8"/>
    <w:rsid w:val="00BA4E60"/>
    <w:rsid w:val="00BA4F88"/>
    <w:rsid w:val="00BA4FDB"/>
    <w:rsid w:val="00BA50E3"/>
    <w:rsid w:val="00BA511B"/>
    <w:rsid w:val="00BA515F"/>
    <w:rsid w:val="00BA51EA"/>
    <w:rsid w:val="00BA52DF"/>
    <w:rsid w:val="00BA5319"/>
    <w:rsid w:val="00BA547D"/>
    <w:rsid w:val="00BA55BC"/>
    <w:rsid w:val="00BA5726"/>
    <w:rsid w:val="00BA575D"/>
    <w:rsid w:val="00BA576B"/>
    <w:rsid w:val="00BA588C"/>
    <w:rsid w:val="00BA5A74"/>
    <w:rsid w:val="00BA5B0E"/>
    <w:rsid w:val="00BA5B39"/>
    <w:rsid w:val="00BA5B62"/>
    <w:rsid w:val="00BA5C1C"/>
    <w:rsid w:val="00BA5CBF"/>
    <w:rsid w:val="00BA5E47"/>
    <w:rsid w:val="00BA5E6E"/>
    <w:rsid w:val="00BA5F3D"/>
    <w:rsid w:val="00BA601A"/>
    <w:rsid w:val="00BA6215"/>
    <w:rsid w:val="00BA62A2"/>
    <w:rsid w:val="00BA6433"/>
    <w:rsid w:val="00BA643D"/>
    <w:rsid w:val="00BA6513"/>
    <w:rsid w:val="00BA6550"/>
    <w:rsid w:val="00BA6565"/>
    <w:rsid w:val="00BA659B"/>
    <w:rsid w:val="00BA65CA"/>
    <w:rsid w:val="00BA65D3"/>
    <w:rsid w:val="00BA66CC"/>
    <w:rsid w:val="00BA6775"/>
    <w:rsid w:val="00BA67BB"/>
    <w:rsid w:val="00BA67D7"/>
    <w:rsid w:val="00BA6806"/>
    <w:rsid w:val="00BA6821"/>
    <w:rsid w:val="00BA6916"/>
    <w:rsid w:val="00BA6948"/>
    <w:rsid w:val="00BA6A19"/>
    <w:rsid w:val="00BA6AF9"/>
    <w:rsid w:val="00BA6BAC"/>
    <w:rsid w:val="00BA6D1A"/>
    <w:rsid w:val="00BA6DE0"/>
    <w:rsid w:val="00BA6E45"/>
    <w:rsid w:val="00BA7081"/>
    <w:rsid w:val="00BA708F"/>
    <w:rsid w:val="00BA70E9"/>
    <w:rsid w:val="00BA70F1"/>
    <w:rsid w:val="00BA715C"/>
    <w:rsid w:val="00BA729D"/>
    <w:rsid w:val="00BA7400"/>
    <w:rsid w:val="00BA746B"/>
    <w:rsid w:val="00BA74B5"/>
    <w:rsid w:val="00BA75F3"/>
    <w:rsid w:val="00BA76DF"/>
    <w:rsid w:val="00BA7721"/>
    <w:rsid w:val="00BA795D"/>
    <w:rsid w:val="00BA7976"/>
    <w:rsid w:val="00BA7A7E"/>
    <w:rsid w:val="00BA7A8C"/>
    <w:rsid w:val="00BA7BDF"/>
    <w:rsid w:val="00BA7C10"/>
    <w:rsid w:val="00BA7C66"/>
    <w:rsid w:val="00BA7E37"/>
    <w:rsid w:val="00BA7F81"/>
    <w:rsid w:val="00BB0027"/>
    <w:rsid w:val="00BB0036"/>
    <w:rsid w:val="00BB0100"/>
    <w:rsid w:val="00BB0202"/>
    <w:rsid w:val="00BB0221"/>
    <w:rsid w:val="00BB042F"/>
    <w:rsid w:val="00BB04F1"/>
    <w:rsid w:val="00BB06C8"/>
    <w:rsid w:val="00BB08A5"/>
    <w:rsid w:val="00BB0908"/>
    <w:rsid w:val="00BB09F1"/>
    <w:rsid w:val="00BB0AE2"/>
    <w:rsid w:val="00BB0C1B"/>
    <w:rsid w:val="00BB0C4F"/>
    <w:rsid w:val="00BB0D6E"/>
    <w:rsid w:val="00BB0E67"/>
    <w:rsid w:val="00BB0EAF"/>
    <w:rsid w:val="00BB0EB0"/>
    <w:rsid w:val="00BB0ED5"/>
    <w:rsid w:val="00BB0F27"/>
    <w:rsid w:val="00BB0FC0"/>
    <w:rsid w:val="00BB100C"/>
    <w:rsid w:val="00BB117D"/>
    <w:rsid w:val="00BB129D"/>
    <w:rsid w:val="00BB129E"/>
    <w:rsid w:val="00BB1413"/>
    <w:rsid w:val="00BB14D8"/>
    <w:rsid w:val="00BB1608"/>
    <w:rsid w:val="00BB1617"/>
    <w:rsid w:val="00BB189F"/>
    <w:rsid w:val="00BB18E5"/>
    <w:rsid w:val="00BB18E9"/>
    <w:rsid w:val="00BB1902"/>
    <w:rsid w:val="00BB1A88"/>
    <w:rsid w:val="00BB1CF8"/>
    <w:rsid w:val="00BB1E9F"/>
    <w:rsid w:val="00BB204F"/>
    <w:rsid w:val="00BB2136"/>
    <w:rsid w:val="00BB2183"/>
    <w:rsid w:val="00BB21A4"/>
    <w:rsid w:val="00BB2235"/>
    <w:rsid w:val="00BB22AE"/>
    <w:rsid w:val="00BB22EC"/>
    <w:rsid w:val="00BB239E"/>
    <w:rsid w:val="00BB240E"/>
    <w:rsid w:val="00BB2462"/>
    <w:rsid w:val="00BB2490"/>
    <w:rsid w:val="00BB2670"/>
    <w:rsid w:val="00BB267A"/>
    <w:rsid w:val="00BB2835"/>
    <w:rsid w:val="00BB295A"/>
    <w:rsid w:val="00BB2A5E"/>
    <w:rsid w:val="00BB2AC4"/>
    <w:rsid w:val="00BB2D26"/>
    <w:rsid w:val="00BB2DFA"/>
    <w:rsid w:val="00BB2E2A"/>
    <w:rsid w:val="00BB2FD8"/>
    <w:rsid w:val="00BB309C"/>
    <w:rsid w:val="00BB3190"/>
    <w:rsid w:val="00BB324C"/>
    <w:rsid w:val="00BB3276"/>
    <w:rsid w:val="00BB327D"/>
    <w:rsid w:val="00BB3621"/>
    <w:rsid w:val="00BB3774"/>
    <w:rsid w:val="00BB38B2"/>
    <w:rsid w:val="00BB395A"/>
    <w:rsid w:val="00BB3B07"/>
    <w:rsid w:val="00BB3B08"/>
    <w:rsid w:val="00BB3BE6"/>
    <w:rsid w:val="00BB3C7F"/>
    <w:rsid w:val="00BB3CB4"/>
    <w:rsid w:val="00BB3F54"/>
    <w:rsid w:val="00BB4012"/>
    <w:rsid w:val="00BB4102"/>
    <w:rsid w:val="00BB41C6"/>
    <w:rsid w:val="00BB4216"/>
    <w:rsid w:val="00BB4307"/>
    <w:rsid w:val="00BB4354"/>
    <w:rsid w:val="00BB43B1"/>
    <w:rsid w:val="00BB44AF"/>
    <w:rsid w:val="00BB44C3"/>
    <w:rsid w:val="00BB44F5"/>
    <w:rsid w:val="00BB45A0"/>
    <w:rsid w:val="00BB4684"/>
    <w:rsid w:val="00BB4707"/>
    <w:rsid w:val="00BB4746"/>
    <w:rsid w:val="00BB4768"/>
    <w:rsid w:val="00BB4876"/>
    <w:rsid w:val="00BB48A0"/>
    <w:rsid w:val="00BB4944"/>
    <w:rsid w:val="00BB4972"/>
    <w:rsid w:val="00BB4AA1"/>
    <w:rsid w:val="00BB4ABF"/>
    <w:rsid w:val="00BB4C0A"/>
    <w:rsid w:val="00BB4C0D"/>
    <w:rsid w:val="00BB4C41"/>
    <w:rsid w:val="00BB4DDD"/>
    <w:rsid w:val="00BB4DEB"/>
    <w:rsid w:val="00BB506A"/>
    <w:rsid w:val="00BB50DC"/>
    <w:rsid w:val="00BB5279"/>
    <w:rsid w:val="00BB52A1"/>
    <w:rsid w:val="00BB550B"/>
    <w:rsid w:val="00BB557C"/>
    <w:rsid w:val="00BB56C0"/>
    <w:rsid w:val="00BB5963"/>
    <w:rsid w:val="00BB59B2"/>
    <w:rsid w:val="00BB5A53"/>
    <w:rsid w:val="00BB5A8A"/>
    <w:rsid w:val="00BB5AA3"/>
    <w:rsid w:val="00BB5BDA"/>
    <w:rsid w:val="00BB5E67"/>
    <w:rsid w:val="00BB5EBE"/>
    <w:rsid w:val="00BB5EC5"/>
    <w:rsid w:val="00BB5FB4"/>
    <w:rsid w:val="00BB5FC9"/>
    <w:rsid w:val="00BB6040"/>
    <w:rsid w:val="00BB612E"/>
    <w:rsid w:val="00BB622D"/>
    <w:rsid w:val="00BB62BC"/>
    <w:rsid w:val="00BB6383"/>
    <w:rsid w:val="00BB6422"/>
    <w:rsid w:val="00BB65AE"/>
    <w:rsid w:val="00BB65EB"/>
    <w:rsid w:val="00BB65FC"/>
    <w:rsid w:val="00BB6684"/>
    <w:rsid w:val="00BB66D5"/>
    <w:rsid w:val="00BB6747"/>
    <w:rsid w:val="00BB6808"/>
    <w:rsid w:val="00BB68C3"/>
    <w:rsid w:val="00BB68DA"/>
    <w:rsid w:val="00BB6928"/>
    <w:rsid w:val="00BB6963"/>
    <w:rsid w:val="00BB6B78"/>
    <w:rsid w:val="00BB6BB7"/>
    <w:rsid w:val="00BB6D04"/>
    <w:rsid w:val="00BB6D7C"/>
    <w:rsid w:val="00BB6E7F"/>
    <w:rsid w:val="00BB6EFD"/>
    <w:rsid w:val="00BB70A7"/>
    <w:rsid w:val="00BB70CA"/>
    <w:rsid w:val="00BB7195"/>
    <w:rsid w:val="00BB71BC"/>
    <w:rsid w:val="00BB730B"/>
    <w:rsid w:val="00BB7341"/>
    <w:rsid w:val="00BB745B"/>
    <w:rsid w:val="00BB7509"/>
    <w:rsid w:val="00BB7545"/>
    <w:rsid w:val="00BB755F"/>
    <w:rsid w:val="00BB7782"/>
    <w:rsid w:val="00BB7817"/>
    <w:rsid w:val="00BB7839"/>
    <w:rsid w:val="00BB78B9"/>
    <w:rsid w:val="00BB7932"/>
    <w:rsid w:val="00BB7992"/>
    <w:rsid w:val="00BB7A55"/>
    <w:rsid w:val="00BB7A5E"/>
    <w:rsid w:val="00BB7AD3"/>
    <w:rsid w:val="00BB7B62"/>
    <w:rsid w:val="00BB7BDE"/>
    <w:rsid w:val="00BB7C1E"/>
    <w:rsid w:val="00BB7C33"/>
    <w:rsid w:val="00BB7CDB"/>
    <w:rsid w:val="00BB7CE4"/>
    <w:rsid w:val="00BB7D19"/>
    <w:rsid w:val="00BB7EE4"/>
    <w:rsid w:val="00BB7F3F"/>
    <w:rsid w:val="00BB7F48"/>
    <w:rsid w:val="00BB7F7A"/>
    <w:rsid w:val="00BB7F99"/>
    <w:rsid w:val="00BC00CF"/>
    <w:rsid w:val="00BC0134"/>
    <w:rsid w:val="00BC0183"/>
    <w:rsid w:val="00BC0250"/>
    <w:rsid w:val="00BC0328"/>
    <w:rsid w:val="00BC0342"/>
    <w:rsid w:val="00BC0731"/>
    <w:rsid w:val="00BC079C"/>
    <w:rsid w:val="00BC0941"/>
    <w:rsid w:val="00BC0986"/>
    <w:rsid w:val="00BC0AB0"/>
    <w:rsid w:val="00BC0E7E"/>
    <w:rsid w:val="00BC0EB7"/>
    <w:rsid w:val="00BC0F79"/>
    <w:rsid w:val="00BC1217"/>
    <w:rsid w:val="00BC136F"/>
    <w:rsid w:val="00BC13BE"/>
    <w:rsid w:val="00BC145F"/>
    <w:rsid w:val="00BC14D1"/>
    <w:rsid w:val="00BC153A"/>
    <w:rsid w:val="00BC1644"/>
    <w:rsid w:val="00BC1652"/>
    <w:rsid w:val="00BC1694"/>
    <w:rsid w:val="00BC16AD"/>
    <w:rsid w:val="00BC18B2"/>
    <w:rsid w:val="00BC1A9F"/>
    <w:rsid w:val="00BC1AC1"/>
    <w:rsid w:val="00BC1B62"/>
    <w:rsid w:val="00BC1CE4"/>
    <w:rsid w:val="00BC1D52"/>
    <w:rsid w:val="00BC1EA8"/>
    <w:rsid w:val="00BC2195"/>
    <w:rsid w:val="00BC2197"/>
    <w:rsid w:val="00BC2364"/>
    <w:rsid w:val="00BC236A"/>
    <w:rsid w:val="00BC2488"/>
    <w:rsid w:val="00BC26D3"/>
    <w:rsid w:val="00BC27F3"/>
    <w:rsid w:val="00BC280C"/>
    <w:rsid w:val="00BC2857"/>
    <w:rsid w:val="00BC2B4D"/>
    <w:rsid w:val="00BC2B5A"/>
    <w:rsid w:val="00BC2B72"/>
    <w:rsid w:val="00BC2B79"/>
    <w:rsid w:val="00BC2D21"/>
    <w:rsid w:val="00BC2EAE"/>
    <w:rsid w:val="00BC30A8"/>
    <w:rsid w:val="00BC314E"/>
    <w:rsid w:val="00BC3183"/>
    <w:rsid w:val="00BC31F1"/>
    <w:rsid w:val="00BC32F5"/>
    <w:rsid w:val="00BC3332"/>
    <w:rsid w:val="00BC3530"/>
    <w:rsid w:val="00BC3794"/>
    <w:rsid w:val="00BC3803"/>
    <w:rsid w:val="00BC38D9"/>
    <w:rsid w:val="00BC391C"/>
    <w:rsid w:val="00BC3968"/>
    <w:rsid w:val="00BC39AB"/>
    <w:rsid w:val="00BC3A7E"/>
    <w:rsid w:val="00BC3AAD"/>
    <w:rsid w:val="00BC3B99"/>
    <w:rsid w:val="00BC3C72"/>
    <w:rsid w:val="00BC3DD3"/>
    <w:rsid w:val="00BC3F85"/>
    <w:rsid w:val="00BC3F86"/>
    <w:rsid w:val="00BC3FB5"/>
    <w:rsid w:val="00BC3FC8"/>
    <w:rsid w:val="00BC419B"/>
    <w:rsid w:val="00BC4327"/>
    <w:rsid w:val="00BC4359"/>
    <w:rsid w:val="00BC44DA"/>
    <w:rsid w:val="00BC45D1"/>
    <w:rsid w:val="00BC4697"/>
    <w:rsid w:val="00BC46BD"/>
    <w:rsid w:val="00BC477B"/>
    <w:rsid w:val="00BC47DE"/>
    <w:rsid w:val="00BC4863"/>
    <w:rsid w:val="00BC491C"/>
    <w:rsid w:val="00BC498C"/>
    <w:rsid w:val="00BC4A4F"/>
    <w:rsid w:val="00BC4B30"/>
    <w:rsid w:val="00BC4B49"/>
    <w:rsid w:val="00BC4BB4"/>
    <w:rsid w:val="00BC4C0E"/>
    <w:rsid w:val="00BC4C44"/>
    <w:rsid w:val="00BC4D5B"/>
    <w:rsid w:val="00BC4EF0"/>
    <w:rsid w:val="00BC4F13"/>
    <w:rsid w:val="00BC4F67"/>
    <w:rsid w:val="00BC5071"/>
    <w:rsid w:val="00BC509B"/>
    <w:rsid w:val="00BC50A0"/>
    <w:rsid w:val="00BC525F"/>
    <w:rsid w:val="00BC5319"/>
    <w:rsid w:val="00BC53B6"/>
    <w:rsid w:val="00BC542D"/>
    <w:rsid w:val="00BC5431"/>
    <w:rsid w:val="00BC54C1"/>
    <w:rsid w:val="00BC55C2"/>
    <w:rsid w:val="00BC5630"/>
    <w:rsid w:val="00BC5705"/>
    <w:rsid w:val="00BC5738"/>
    <w:rsid w:val="00BC5786"/>
    <w:rsid w:val="00BC58F5"/>
    <w:rsid w:val="00BC59E6"/>
    <w:rsid w:val="00BC5C44"/>
    <w:rsid w:val="00BC5C87"/>
    <w:rsid w:val="00BC5CAD"/>
    <w:rsid w:val="00BC5DDF"/>
    <w:rsid w:val="00BC5F0E"/>
    <w:rsid w:val="00BC5F17"/>
    <w:rsid w:val="00BC5F3C"/>
    <w:rsid w:val="00BC6180"/>
    <w:rsid w:val="00BC61A5"/>
    <w:rsid w:val="00BC61E7"/>
    <w:rsid w:val="00BC6206"/>
    <w:rsid w:val="00BC6239"/>
    <w:rsid w:val="00BC6241"/>
    <w:rsid w:val="00BC6248"/>
    <w:rsid w:val="00BC62BF"/>
    <w:rsid w:val="00BC6389"/>
    <w:rsid w:val="00BC640B"/>
    <w:rsid w:val="00BC6495"/>
    <w:rsid w:val="00BC64DC"/>
    <w:rsid w:val="00BC65BA"/>
    <w:rsid w:val="00BC66AE"/>
    <w:rsid w:val="00BC6B63"/>
    <w:rsid w:val="00BC6C82"/>
    <w:rsid w:val="00BC6D11"/>
    <w:rsid w:val="00BC6DDB"/>
    <w:rsid w:val="00BC6E16"/>
    <w:rsid w:val="00BC6E32"/>
    <w:rsid w:val="00BC6F85"/>
    <w:rsid w:val="00BC6FB6"/>
    <w:rsid w:val="00BC701C"/>
    <w:rsid w:val="00BC7295"/>
    <w:rsid w:val="00BC739B"/>
    <w:rsid w:val="00BC746B"/>
    <w:rsid w:val="00BC74AC"/>
    <w:rsid w:val="00BC74E1"/>
    <w:rsid w:val="00BC74E2"/>
    <w:rsid w:val="00BC7672"/>
    <w:rsid w:val="00BC772C"/>
    <w:rsid w:val="00BC7836"/>
    <w:rsid w:val="00BC786D"/>
    <w:rsid w:val="00BC78B2"/>
    <w:rsid w:val="00BC78C8"/>
    <w:rsid w:val="00BC78E1"/>
    <w:rsid w:val="00BC7927"/>
    <w:rsid w:val="00BC79C2"/>
    <w:rsid w:val="00BC79F4"/>
    <w:rsid w:val="00BC7B1D"/>
    <w:rsid w:val="00BC7B40"/>
    <w:rsid w:val="00BC7B7D"/>
    <w:rsid w:val="00BC7BBD"/>
    <w:rsid w:val="00BC7C8E"/>
    <w:rsid w:val="00BC7CA9"/>
    <w:rsid w:val="00BC7E4E"/>
    <w:rsid w:val="00BC7E95"/>
    <w:rsid w:val="00BC7ECC"/>
    <w:rsid w:val="00BC7FC9"/>
    <w:rsid w:val="00BC7FCC"/>
    <w:rsid w:val="00BD0308"/>
    <w:rsid w:val="00BD034C"/>
    <w:rsid w:val="00BD0400"/>
    <w:rsid w:val="00BD0412"/>
    <w:rsid w:val="00BD05AE"/>
    <w:rsid w:val="00BD062C"/>
    <w:rsid w:val="00BD06FB"/>
    <w:rsid w:val="00BD07E2"/>
    <w:rsid w:val="00BD0809"/>
    <w:rsid w:val="00BD0860"/>
    <w:rsid w:val="00BD08E1"/>
    <w:rsid w:val="00BD0972"/>
    <w:rsid w:val="00BD0982"/>
    <w:rsid w:val="00BD0AD7"/>
    <w:rsid w:val="00BD0BC0"/>
    <w:rsid w:val="00BD0D27"/>
    <w:rsid w:val="00BD0D76"/>
    <w:rsid w:val="00BD0DDE"/>
    <w:rsid w:val="00BD0F3E"/>
    <w:rsid w:val="00BD1088"/>
    <w:rsid w:val="00BD10CD"/>
    <w:rsid w:val="00BD1290"/>
    <w:rsid w:val="00BD137C"/>
    <w:rsid w:val="00BD142D"/>
    <w:rsid w:val="00BD1624"/>
    <w:rsid w:val="00BD16D5"/>
    <w:rsid w:val="00BD172B"/>
    <w:rsid w:val="00BD17CB"/>
    <w:rsid w:val="00BD18DC"/>
    <w:rsid w:val="00BD1989"/>
    <w:rsid w:val="00BD1AAB"/>
    <w:rsid w:val="00BD1ADB"/>
    <w:rsid w:val="00BD1C4F"/>
    <w:rsid w:val="00BD1C55"/>
    <w:rsid w:val="00BD1CF9"/>
    <w:rsid w:val="00BD1D09"/>
    <w:rsid w:val="00BD1D0A"/>
    <w:rsid w:val="00BD1E02"/>
    <w:rsid w:val="00BD1E51"/>
    <w:rsid w:val="00BD1ED4"/>
    <w:rsid w:val="00BD1F4B"/>
    <w:rsid w:val="00BD1F6E"/>
    <w:rsid w:val="00BD1F7D"/>
    <w:rsid w:val="00BD1FEE"/>
    <w:rsid w:val="00BD2006"/>
    <w:rsid w:val="00BD206E"/>
    <w:rsid w:val="00BD2514"/>
    <w:rsid w:val="00BD25FE"/>
    <w:rsid w:val="00BD2660"/>
    <w:rsid w:val="00BD269F"/>
    <w:rsid w:val="00BD2780"/>
    <w:rsid w:val="00BD2829"/>
    <w:rsid w:val="00BD288E"/>
    <w:rsid w:val="00BD28B7"/>
    <w:rsid w:val="00BD28C3"/>
    <w:rsid w:val="00BD294F"/>
    <w:rsid w:val="00BD2972"/>
    <w:rsid w:val="00BD2BA0"/>
    <w:rsid w:val="00BD2D0A"/>
    <w:rsid w:val="00BD2D85"/>
    <w:rsid w:val="00BD2E67"/>
    <w:rsid w:val="00BD2F12"/>
    <w:rsid w:val="00BD2F41"/>
    <w:rsid w:val="00BD2F5D"/>
    <w:rsid w:val="00BD30D1"/>
    <w:rsid w:val="00BD313F"/>
    <w:rsid w:val="00BD3335"/>
    <w:rsid w:val="00BD3400"/>
    <w:rsid w:val="00BD3461"/>
    <w:rsid w:val="00BD34FE"/>
    <w:rsid w:val="00BD356C"/>
    <w:rsid w:val="00BD35B9"/>
    <w:rsid w:val="00BD3608"/>
    <w:rsid w:val="00BD3637"/>
    <w:rsid w:val="00BD3657"/>
    <w:rsid w:val="00BD3AEB"/>
    <w:rsid w:val="00BD3CE5"/>
    <w:rsid w:val="00BD3D46"/>
    <w:rsid w:val="00BD3E73"/>
    <w:rsid w:val="00BD3EFD"/>
    <w:rsid w:val="00BD3F98"/>
    <w:rsid w:val="00BD3FED"/>
    <w:rsid w:val="00BD4003"/>
    <w:rsid w:val="00BD408C"/>
    <w:rsid w:val="00BD4166"/>
    <w:rsid w:val="00BD4179"/>
    <w:rsid w:val="00BD4199"/>
    <w:rsid w:val="00BD423C"/>
    <w:rsid w:val="00BD427D"/>
    <w:rsid w:val="00BD4349"/>
    <w:rsid w:val="00BD43B3"/>
    <w:rsid w:val="00BD445C"/>
    <w:rsid w:val="00BD44D8"/>
    <w:rsid w:val="00BD4526"/>
    <w:rsid w:val="00BD452F"/>
    <w:rsid w:val="00BD466F"/>
    <w:rsid w:val="00BD468E"/>
    <w:rsid w:val="00BD47EA"/>
    <w:rsid w:val="00BD4810"/>
    <w:rsid w:val="00BD4878"/>
    <w:rsid w:val="00BD48A9"/>
    <w:rsid w:val="00BD4908"/>
    <w:rsid w:val="00BD4941"/>
    <w:rsid w:val="00BD4982"/>
    <w:rsid w:val="00BD4BF3"/>
    <w:rsid w:val="00BD4C05"/>
    <w:rsid w:val="00BD4C4F"/>
    <w:rsid w:val="00BD4D46"/>
    <w:rsid w:val="00BD4D98"/>
    <w:rsid w:val="00BD4F8B"/>
    <w:rsid w:val="00BD50B9"/>
    <w:rsid w:val="00BD50D7"/>
    <w:rsid w:val="00BD5188"/>
    <w:rsid w:val="00BD5196"/>
    <w:rsid w:val="00BD51D0"/>
    <w:rsid w:val="00BD523B"/>
    <w:rsid w:val="00BD5323"/>
    <w:rsid w:val="00BD53C1"/>
    <w:rsid w:val="00BD544B"/>
    <w:rsid w:val="00BD555E"/>
    <w:rsid w:val="00BD55A6"/>
    <w:rsid w:val="00BD565A"/>
    <w:rsid w:val="00BD5684"/>
    <w:rsid w:val="00BD595D"/>
    <w:rsid w:val="00BD598F"/>
    <w:rsid w:val="00BD5A6B"/>
    <w:rsid w:val="00BD5B02"/>
    <w:rsid w:val="00BD5DA4"/>
    <w:rsid w:val="00BD5DA5"/>
    <w:rsid w:val="00BD5E30"/>
    <w:rsid w:val="00BD5F2B"/>
    <w:rsid w:val="00BD5FDE"/>
    <w:rsid w:val="00BD5FE1"/>
    <w:rsid w:val="00BD5FE9"/>
    <w:rsid w:val="00BD60E8"/>
    <w:rsid w:val="00BD61F0"/>
    <w:rsid w:val="00BD640F"/>
    <w:rsid w:val="00BD647C"/>
    <w:rsid w:val="00BD653F"/>
    <w:rsid w:val="00BD656A"/>
    <w:rsid w:val="00BD65F7"/>
    <w:rsid w:val="00BD6744"/>
    <w:rsid w:val="00BD67C4"/>
    <w:rsid w:val="00BD67FB"/>
    <w:rsid w:val="00BD6817"/>
    <w:rsid w:val="00BD68FC"/>
    <w:rsid w:val="00BD692E"/>
    <w:rsid w:val="00BD6963"/>
    <w:rsid w:val="00BD69A4"/>
    <w:rsid w:val="00BD6A42"/>
    <w:rsid w:val="00BD6A49"/>
    <w:rsid w:val="00BD6A7D"/>
    <w:rsid w:val="00BD6A8A"/>
    <w:rsid w:val="00BD6B25"/>
    <w:rsid w:val="00BD6BA3"/>
    <w:rsid w:val="00BD6BE3"/>
    <w:rsid w:val="00BD6C74"/>
    <w:rsid w:val="00BD6D02"/>
    <w:rsid w:val="00BD6EE6"/>
    <w:rsid w:val="00BD6EF3"/>
    <w:rsid w:val="00BD7017"/>
    <w:rsid w:val="00BD7029"/>
    <w:rsid w:val="00BD7136"/>
    <w:rsid w:val="00BD71EE"/>
    <w:rsid w:val="00BD73A8"/>
    <w:rsid w:val="00BD74A1"/>
    <w:rsid w:val="00BD7509"/>
    <w:rsid w:val="00BD75C3"/>
    <w:rsid w:val="00BD7784"/>
    <w:rsid w:val="00BD79B5"/>
    <w:rsid w:val="00BD79E5"/>
    <w:rsid w:val="00BD7A2D"/>
    <w:rsid w:val="00BD7B8D"/>
    <w:rsid w:val="00BD7CBB"/>
    <w:rsid w:val="00BD7CC5"/>
    <w:rsid w:val="00BD7E3B"/>
    <w:rsid w:val="00BD7EE4"/>
    <w:rsid w:val="00BD7F19"/>
    <w:rsid w:val="00BE00B1"/>
    <w:rsid w:val="00BE01D9"/>
    <w:rsid w:val="00BE01FF"/>
    <w:rsid w:val="00BE021A"/>
    <w:rsid w:val="00BE0249"/>
    <w:rsid w:val="00BE0330"/>
    <w:rsid w:val="00BE04B0"/>
    <w:rsid w:val="00BE0666"/>
    <w:rsid w:val="00BE06E1"/>
    <w:rsid w:val="00BE0763"/>
    <w:rsid w:val="00BE0ACA"/>
    <w:rsid w:val="00BE0BB9"/>
    <w:rsid w:val="00BE0BEA"/>
    <w:rsid w:val="00BE0CB8"/>
    <w:rsid w:val="00BE0D07"/>
    <w:rsid w:val="00BE0DAF"/>
    <w:rsid w:val="00BE0FC7"/>
    <w:rsid w:val="00BE1100"/>
    <w:rsid w:val="00BE12B6"/>
    <w:rsid w:val="00BE1313"/>
    <w:rsid w:val="00BE132E"/>
    <w:rsid w:val="00BE133B"/>
    <w:rsid w:val="00BE13CA"/>
    <w:rsid w:val="00BE142D"/>
    <w:rsid w:val="00BE142E"/>
    <w:rsid w:val="00BE1431"/>
    <w:rsid w:val="00BE1499"/>
    <w:rsid w:val="00BE14EA"/>
    <w:rsid w:val="00BE1590"/>
    <w:rsid w:val="00BE15E2"/>
    <w:rsid w:val="00BE161B"/>
    <w:rsid w:val="00BE166D"/>
    <w:rsid w:val="00BE1694"/>
    <w:rsid w:val="00BE170F"/>
    <w:rsid w:val="00BE1934"/>
    <w:rsid w:val="00BE195F"/>
    <w:rsid w:val="00BE19F2"/>
    <w:rsid w:val="00BE1B30"/>
    <w:rsid w:val="00BE1C22"/>
    <w:rsid w:val="00BE1C7A"/>
    <w:rsid w:val="00BE1C9B"/>
    <w:rsid w:val="00BE1D0C"/>
    <w:rsid w:val="00BE1E09"/>
    <w:rsid w:val="00BE204D"/>
    <w:rsid w:val="00BE2051"/>
    <w:rsid w:val="00BE2096"/>
    <w:rsid w:val="00BE209B"/>
    <w:rsid w:val="00BE20E0"/>
    <w:rsid w:val="00BE22A7"/>
    <w:rsid w:val="00BE2360"/>
    <w:rsid w:val="00BE24AE"/>
    <w:rsid w:val="00BE2695"/>
    <w:rsid w:val="00BE272A"/>
    <w:rsid w:val="00BE27CD"/>
    <w:rsid w:val="00BE28B4"/>
    <w:rsid w:val="00BE28EE"/>
    <w:rsid w:val="00BE2922"/>
    <w:rsid w:val="00BE293E"/>
    <w:rsid w:val="00BE29A2"/>
    <w:rsid w:val="00BE2A53"/>
    <w:rsid w:val="00BE2ABE"/>
    <w:rsid w:val="00BE2B38"/>
    <w:rsid w:val="00BE2C5C"/>
    <w:rsid w:val="00BE2C5D"/>
    <w:rsid w:val="00BE2C9C"/>
    <w:rsid w:val="00BE2CC4"/>
    <w:rsid w:val="00BE2D8B"/>
    <w:rsid w:val="00BE2E3D"/>
    <w:rsid w:val="00BE2F9C"/>
    <w:rsid w:val="00BE3209"/>
    <w:rsid w:val="00BE34CC"/>
    <w:rsid w:val="00BE35D3"/>
    <w:rsid w:val="00BE35D6"/>
    <w:rsid w:val="00BE3687"/>
    <w:rsid w:val="00BE368D"/>
    <w:rsid w:val="00BE36BC"/>
    <w:rsid w:val="00BE384D"/>
    <w:rsid w:val="00BE38FA"/>
    <w:rsid w:val="00BE3A13"/>
    <w:rsid w:val="00BE3A85"/>
    <w:rsid w:val="00BE3BFD"/>
    <w:rsid w:val="00BE3CB1"/>
    <w:rsid w:val="00BE3CED"/>
    <w:rsid w:val="00BE3D07"/>
    <w:rsid w:val="00BE3EE5"/>
    <w:rsid w:val="00BE3F4C"/>
    <w:rsid w:val="00BE3F79"/>
    <w:rsid w:val="00BE4136"/>
    <w:rsid w:val="00BE42A3"/>
    <w:rsid w:val="00BE4303"/>
    <w:rsid w:val="00BE436D"/>
    <w:rsid w:val="00BE464B"/>
    <w:rsid w:val="00BE46C4"/>
    <w:rsid w:val="00BE47F0"/>
    <w:rsid w:val="00BE480F"/>
    <w:rsid w:val="00BE48C3"/>
    <w:rsid w:val="00BE490D"/>
    <w:rsid w:val="00BE4948"/>
    <w:rsid w:val="00BE49A9"/>
    <w:rsid w:val="00BE4A5F"/>
    <w:rsid w:val="00BE4A85"/>
    <w:rsid w:val="00BE4AB1"/>
    <w:rsid w:val="00BE4C91"/>
    <w:rsid w:val="00BE4D09"/>
    <w:rsid w:val="00BE4EA4"/>
    <w:rsid w:val="00BE4FC9"/>
    <w:rsid w:val="00BE5068"/>
    <w:rsid w:val="00BE506E"/>
    <w:rsid w:val="00BE50C2"/>
    <w:rsid w:val="00BE50FC"/>
    <w:rsid w:val="00BE52AD"/>
    <w:rsid w:val="00BE52FF"/>
    <w:rsid w:val="00BE54F8"/>
    <w:rsid w:val="00BE5514"/>
    <w:rsid w:val="00BE5584"/>
    <w:rsid w:val="00BE5657"/>
    <w:rsid w:val="00BE56CC"/>
    <w:rsid w:val="00BE583B"/>
    <w:rsid w:val="00BE589B"/>
    <w:rsid w:val="00BE58FA"/>
    <w:rsid w:val="00BE59CD"/>
    <w:rsid w:val="00BE5A11"/>
    <w:rsid w:val="00BE5A51"/>
    <w:rsid w:val="00BE5A99"/>
    <w:rsid w:val="00BE5AEB"/>
    <w:rsid w:val="00BE5B21"/>
    <w:rsid w:val="00BE5B37"/>
    <w:rsid w:val="00BE616D"/>
    <w:rsid w:val="00BE61F3"/>
    <w:rsid w:val="00BE6213"/>
    <w:rsid w:val="00BE6242"/>
    <w:rsid w:val="00BE6334"/>
    <w:rsid w:val="00BE6635"/>
    <w:rsid w:val="00BE67B9"/>
    <w:rsid w:val="00BE68B4"/>
    <w:rsid w:val="00BE68B8"/>
    <w:rsid w:val="00BE691A"/>
    <w:rsid w:val="00BE69DD"/>
    <w:rsid w:val="00BE69F3"/>
    <w:rsid w:val="00BE6A1C"/>
    <w:rsid w:val="00BE6A66"/>
    <w:rsid w:val="00BE6AD3"/>
    <w:rsid w:val="00BE6BA2"/>
    <w:rsid w:val="00BE6BC6"/>
    <w:rsid w:val="00BE6C0F"/>
    <w:rsid w:val="00BE6C2D"/>
    <w:rsid w:val="00BE6F1E"/>
    <w:rsid w:val="00BE6FAF"/>
    <w:rsid w:val="00BE6FDF"/>
    <w:rsid w:val="00BE7278"/>
    <w:rsid w:val="00BE72BD"/>
    <w:rsid w:val="00BE72CD"/>
    <w:rsid w:val="00BE7335"/>
    <w:rsid w:val="00BE736D"/>
    <w:rsid w:val="00BE748B"/>
    <w:rsid w:val="00BE752E"/>
    <w:rsid w:val="00BE7672"/>
    <w:rsid w:val="00BE76F1"/>
    <w:rsid w:val="00BE7704"/>
    <w:rsid w:val="00BE7810"/>
    <w:rsid w:val="00BE7863"/>
    <w:rsid w:val="00BE78AF"/>
    <w:rsid w:val="00BE7912"/>
    <w:rsid w:val="00BE791C"/>
    <w:rsid w:val="00BE7942"/>
    <w:rsid w:val="00BE7B46"/>
    <w:rsid w:val="00BE7B48"/>
    <w:rsid w:val="00BE7BC0"/>
    <w:rsid w:val="00BE7BED"/>
    <w:rsid w:val="00BE7C73"/>
    <w:rsid w:val="00BE7D8D"/>
    <w:rsid w:val="00BE7DC5"/>
    <w:rsid w:val="00BE7F17"/>
    <w:rsid w:val="00BF001F"/>
    <w:rsid w:val="00BF0068"/>
    <w:rsid w:val="00BF0285"/>
    <w:rsid w:val="00BF0291"/>
    <w:rsid w:val="00BF02A0"/>
    <w:rsid w:val="00BF0315"/>
    <w:rsid w:val="00BF04E0"/>
    <w:rsid w:val="00BF0527"/>
    <w:rsid w:val="00BF058B"/>
    <w:rsid w:val="00BF0772"/>
    <w:rsid w:val="00BF07D7"/>
    <w:rsid w:val="00BF0800"/>
    <w:rsid w:val="00BF0A75"/>
    <w:rsid w:val="00BF0BB8"/>
    <w:rsid w:val="00BF0D84"/>
    <w:rsid w:val="00BF0DA6"/>
    <w:rsid w:val="00BF0E7E"/>
    <w:rsid w:val="00BF0EFD"/>
    <w:rsid w:val="00BF0F18"/>
    <w:rsid w:val="00BF0F1C"/>
    <w:rsid w:val="00BF0F3F"/>
    <w:rsid w:val="00BF0F91"/>
    <w:rsid w:val="00BF0FAC"/>
    <w:rsid w:val="00BF104F"/>
    <w:rsid w:val="00BF108E"/>
    <w:rsid w:val="00BF10B8"/>
    <w:rsid w:val="00BF112A"/>
    <w:rsid w:val="00BF11A9"/>
    <w:rsid w:val="00BF1381"/>
    <w:rsid w:val="00BF13FF"/>
    <w:rsid w:val="00BF1423"/>
    <w:rsid w:val="00BF149C"/>
    <w:rsid w:val="00BF162D"/>
    <w:rsid w:val="00BF1676"/>
    <w:rsid w:val="00BF1725"/>
    <w:rsid w:val="00BF17AA"/>
    <w:rsid w:val="00BF17E0"/>
    <w:rsid w:val="00BF18AF"/>
    <w:rsid w:val="00BF1975"/>
    <w:rsid w:val="00BF1A50"/>
    <w:rsid w:val="00BF1A5C"/>
    <w:rsid w:val="00BF1B24"/>
    <w:rsid w:val="00BF1C39"/>
    <w:rsid w:val="00BF1CE8"/>
    <w:rsid w:val="00BF1D42"/>
    <w:rsid w:val="00BF1D5C"/>
    <w:rsid w:val="00BF1EC2"/>
    <w:rsid w:val="00BF1F8F"/>
    <w:rsid w:val="00BF1F9C"/>
    <w:rsid w:val="00BF1FE7"/>
    <w:rsid w:val="00BF2066"/>
    <w:rsid w:val="00BF20A2"/>
    <w:rsid w:val="00BF2244"/>
    <w:rsid w:val="00BF22C9"/>
    <w:rsid w:val="00BF2316"/>
    <w:rsid w:val="00BF23DB"/>
    <w:rsid w:val="00BF2447"/>
    <w:rsid w:val="00BF2494"/>
    <w:rsid w:val="00BF24B1"/>
    <w:rsid w:val="00BF24CE"/>
    <w:rsid w:val="00BF254A"/>
    <w:rsid w:val="00BF278E"/>
    <w:rsid w:val="00BF2799"/>
    <w:rsid w:val="00BF2BF5"/>
    <w:rsid w:val="00BF2CB7"/>
    <w:rsid w:val="00BF2CE5"/>
    <w:rsid w:val="00BF2D4B"/>
    <w:rsid w:val="00BF2D90"/>
    <w:rsid w:val="00BF2DAA"/>
    <w:rsid w:val="00BF2E98"/>
    <w:rsid w:val="00BF2F22"/>
    <w:rsid w:val="00BF2F4A"/>
    <w:rsid w:val="00BF2F5C"/>
    <w:rsid w:val="00BF2F63"/>
    <w:rsid w:val="00BF304D"/>
    <w:rsid w:val="00BF30F1"/>
    <w:rsid w:val="00BF31CA"/>
    <w:rsid w:val="00BF338F"/>
    <w:rsid w:val="00BF354C"/>
    <w:rsid w:val="00BF3596"/>
    <w:rsid w:val="00BF3666"/>
    <w:rsid w:val="00BF3697"/>
    <w:rsid w:val="00BF36DF"/>
    <w:rsid w:val="00BF370B"/>
    <w:rsid w:val="00BF3779"/>
    <w:rsid w:val="00BF3879"/>
    <w:rsid w:val="00BF392C"/>
    <w:rsid w:val="00BF3938"/>
    <w:rsid w:val="00BF3947"/>
    <w:rsid w:val="00BF3BFE"/>
    <w:rsid w:val="00BF3C82"/>
    <w:rsid w:val="00BF3CE6"/>
    <w:rsid w:val="00BF3DD2"/>
    <w:rsid w:val="00BF3E41"/>
    <w:rsid w:val="00BF3F45"/>
    <w:rsid w:val="00BF3F82"/>
    <w:rsid w:val="00BF40BC"/>
    <w:rsid w:val="00BF42A3"/>
    <w:rsid w:val="00BF433D"/>
    <w:rsid w:val="00BF43EC"/>
    <w:rsid w:val="00BF4480"/>
    <w:rsid w:val="00BF449D"/>
    <w:rsid w:val="00BF4502"/>
    <w:rsid w:val="00BF4521"/>
    <w:rsid w:val="00BF4569"/>
    <w:rsid w:val="00BF475C"/>
    <w:rsid w:val="00BF47AD"/>
    <w:rsid w:val="00BF484E"/>
    <w:rsid w:val="00BF4859"/>
    <w:rsid w:val="00BF48DD"/>
    <w:rsid w:val="00BF4C1D"/>
    <w:rsid w:val="00BF4C6A"/>
    <w:rsid w:val="00BF4E3A"/>
    <w:rsid w:val="00BF4FEA"/>
    <w:rsid w:val="00BF5035"/>
    <w:rsid w:val="00BF50F4"/>
    <w:rsid w:val="00BF5126"/>
    <w:rsid w:val="00BF5188"/>
    <w:rsid w:val="00BF528F"/>
    <w:rsid w:val="00BF5356"/>
    <w:rsid w:val="00BF5457"/>
    <w:rsid w:val="00BF553B"/>
    <w:rsid w:val="00BF56FA"/>
    <w:rsid w:val="00BF5ACC"/>
    <w:rsid w:val="00BF5B94"/>
    <w:rsid w:val="00BF5D00"/>
    <w:rsid w:val="00BF5D9A"/>
    <w:rsid w:val="00BF5F2C"/>
    <w:rsid w:val="00BF5F2F"/>
    <w:rsid w:val="00BF6068"/>
    <w:rsid w:val="00BF616B"/>
    <w:rsid w:val="00BF6389"/>
    <w:rsid w:val="00BF63F1"/>
    <w:rsid w:val="00BF6537"/>
    <w:rsid w:val="00BF66F4"/>
    <w:rsid w:val="00BF6721"/>
    <w:rsid w:val="00BF673C"/>
    <w:rsid w:val="00BF6799"/>
    <w:rsid w:val="00BF6960"/>
    <w:rsid w:val="00BF69CE"/>
    <w:rsid w:val="00BF6A23"/>
    <w:rsid w:val="00BF6AD7"/>
    <w:rsid w:val="00BF6BFE"/>
    <w:rsid w:val="00BF6C20"/>
    <w:rsid w:val="00BF6C72"/>
    <w:rsid w:val="00BF6C84"/>
    <w:rsid w:val="00BF6D8D"/>
    <w:rsid w:val="00BF6DA9"/>
    <w:rsid w:val="00BF6E58"/>
    <w:rsid w:val="00BF6E59"/>
    <w:rsid w:val="00BF6EC9"/>
    <w:rsid w:val="00BF6F5E"/>
    <w:rsid w:val="00BF6FC6"/>
    <w:rsid w:val="00BF7005"/>
    <w:rsid w:val="00BF7080"/>
    <w:rsid w:val="00BF7090"/>
    <w:rsid w:val="00BF72D9"/>
    <w:rsid w:val="00BF744C"/>
    <w:rsid w:val="00BF747D"/>
    <w:rsid w:val="00BF7734"/>
    <w:rsid w:val="00BF7821"/>
    <w:rsid w:val="00BF7823"/>
    <w:rsid w:val="00BF7945"/>
    <w:rsid w:val="00BF7A36"/>
    <w:rsid w:val="00BF7D53"/>
    <w:rsid w:val="00BF7E3B"/>
    <w:rsid w:val="00BF7E9E"/>
    <w:rsid w:val="00BF7EF3"/>
    <w:rsid w:val="00BF7F86"/>
    <w:rsid w:val="00C0002A"/>
    <w:rsid w:val="00C00167"/>
    <w:rsid w:val="00C0018B"/>
    <w:rsid w:val="00C001F2"/>
    <w:rsid w:val="00C00452"/>
    <w:rsid w:val="00C00466"/>
    <w:rsid w:val="00C004A5"/>
    <w:rsid w:val="00C00555"/>
    <w:rsid w:val="00C006D9"/>
    <w:rsid w:val="00C00800"/>
    <w:rsid w:val="00C008EA"/>
    <w:rsid w:val="00C00902"/>
    <w:rsid w:val="00C00990"/>
    <w:rsid w:val="00C00A97"/>
    <w:rsid w:val="00C00B51"/>
    <w:rsid w:val="00C00BCC"/>
    <w:rsid w:val="00C00C76"/>
    <w:rsid w:val="00C00CD9"/>
    <w:rsid w:val="00C00E60"/>
    <w:rsid w:val="00C00E7C"/>
    <w:rsid w:val="00C00E9B"/>
    <w:rsid w:val="00C00EB7"/>
    <w:rsid w:val="00C01096"/>
    <w:rsid w:val="00C010C9"/>
    <w:rsid w:val="00C011A2"/>
    <w:rsid w:val="00C012DD"/>
    <w:rsid w:val="00C01301"/>
    <w:rsid w:val="00C0159B"/>
    <w:rsid w:val="00C016ED"/>
    <w:rsid w:val="00C0184B"/>
    <w:rsid w:val="00C0188C"/>
    <w:rsid w:val="00C01931"/>
    <w:rsid w:val="00C0197C"/>
    <w:rsid w:val="00C01A72"/>
    <w:rsid w:val="00C01BBE"/>
    <w:rsid w:val="00C01CAB"/>
    <w:rsid w:val="00C01F8F"/>
    <w:rsid w:val="00C01FAD"/>
    <w:rsid w:val="00C02051"/>
    <w:rsid w:val="00C02219"/>
    <w:rsid w:val="00C0228A"/>
    <w:rsid w:val="00C0233F"/>
    <w:rsid w:val="00C02367"/>
    <w:rsid w:val="00C024BD"/>
    <w:rsid w:val="00C024CC"/>
    <w:rsid w:val="00C024E8"/>
    <w:rsid w:val="00C02617"/>
    <w:rsid w:val="00C0278A"/>
    <w:rsid w:val="00C02812"/>
    <w:rsid w:val="00C028CA"/>
    <w:rsid w:val="00C02988"/>
    <w:rsid w:val="00C029A3"/>
    <w:rsid w:val="00C02AFF"/>
    <w:rsid w:val="00C02BC6"/>
    <w:rsid w:val="00C02C7B"/>
    <w:rsid w:val="00C02D04"/>
    <w:rsid w:val="00C02E49"/>
    <w:rsid w:val="00C02F1B"/>
    <w:rsid w:val="00C02FD2"/>
    <w:rsid w:val="00C03049"/>
    <w:rsid w:val="00C0310D"/>
    <w:rsid w:val="00C03368"/>
    <w:rsid w:val="00C033E5"/>
    <w:rsid w:val="00C03430"/>
    <w:rsid w:val="00C035AA"/>
    <w:rsid w:val="00C035F6"/>
    <w:rsid w:val="00C0364A"/>
    <w:rsid w:val="00C03695"/>
    <w:rsid w:val="00C036E2"/>
    <w:rsid w:val="00C038D9"/>
    <w:rsid w:val="00C03A49"/>
    <w:rsid w:val="00C03BE0"/>
    <w:rsid w:val="00C03C3F"/>
    <w:rsid w:val="00C03CDA"/>
    <w:rsid w:val="00C03DE5"/>
    <w:rsid w:val="00C03ED6"/>
    <w:rsid w:val="00C03F74"/>
    <w:rsid w:val="00C03FE7"/>
    <w:rsid w:val="00C04088"/>
    <w:rsid w:val="00C0413A"/>
    <w:rsid w:val="00C0423B"/>
    <w:rsid w:val="00C04240"/>
    <w:rsid w:val="00C0429B"/>
    <w:rsid w:val="00C0431A"/>
    <w:rsid w:val="00C04403"/>
    <w:rsid w:val="00C0441E"/>
    <w:rsid w:val="00C04548"/>
    <w:rsid w:val="00C04562"/>
    <w:rsid w:val="00C0475D"/>
    <w:rsid w:val="00C047CB"/>
    <w:rsid w:val="00C0492E"/>
    <w:rsid w:val="00C04A54"/>
    <w:rsid w:val="00C04B5C"/>
    <w:rsid w:val="00C04B69"/>
    <w:rsid w:val="00C04C5B"/>
    <w:rsid w:val="00C04CD8"/>
    <w:rsid w:val="00C04CE6"/>
    <w:rsid w:val="00C04D03"/>
    <w:rsid w:val="00C04E3C"/>
    <w:rsid w:val="00C04E96"/>
    <w:rsid w:val="00C04EF9"/>
    <w:rsid w:val="00C04F20"/>
    <w:rsid w:val="00C05013"/>
    <w:rsid w:val="00C05161"/>
    <w:rsid w:val="00C052A7"/>
    <w:rsid w:val="00C052BA"/>
    <w:rsid w:val="00C053C8"/>
    <w:rsid w:val="00C054E4"/>
    <w:rsid w:val="00C0553D"/>
    <w:rsid w:val="00C0559A"/>
    <w:rsid w:val="00C05744"/>
    <w:rsid w:val="00C05763"/>
    <w:rsid w:val="00C05874"/>
    <w:rsid w:val="00C058A3"/>
    <w:rsid w:val="00C058E0"/>
    <w:rsid w:val="00C05999"/>
    <w:rsid w:val="00C059BD"/>
    <w:rsid w:val="00C05A4C"/>
    <w:rsid w:val="00C05BD0"/>
    <w:rsid w:val="00C05C36"/>
    <w:rsid w:val="00C05CA9"/>
    <w:rsid w:val="00C05CF2"/>
    <w:rsid w:val="00C05DCD"/>
    <w:rsid w:val="00C05DDD"/>
    <w:rsid w:val="00C05DF1"/>
    <w:rsid w:val="00C05E56"/>
    <w:rsid w:val="00C05FE2"/>
    <w:rsid w:val="00C06056"/>
    <w:rsid w:val="00C062B0"/>
    <w:rsid w:val="00C063BF"/>
    <w:rsid w:val="00C0644D"/>
    <w:rsid w:val="00C06481"/>
    <w:rsid w:val="00C064F0"/>
    <w:rsid w:val="00C066DD"/>
    <w:rsid w:val="00C06728"/>
    <w:rsid w:val="00C0675B"/>
    <w:rsid w:val="00C06875"/>
    <w:rsid w:val="00C068A4"/>
    <w:rsid w:val="00C068EE"/>
    <w:rsid w:val="00C06915"/>
    <w:rsid w:val="00C06A1B"/>
    <w:rsid w:val="00C06A3D"/>
    <w:rsid w:val="00C06A5C"/>
    <w:rsid w:val="00C06B52"/>
    <w:rsid w:val="00C06BA6"/>
    <w:rsid w:val="00C06D73"/>
    <w:rsid w:val="00C07032"/>
    <w:rsid w:val="00C07194"/>
    <w:rsid w:val="00C07222"/>
    <w:rsid w:val="00C0724F"/>
    <w:rsid w:val="00C07458"/>
    <w:rsid w:val="00C074BB"/>
    <w:rsid w:val="00C07557"/>
    <w:rsid w:val="00C07663"/>
    <w:rsid w:val="00C07741"/>
    <w:rsid w:val="00C07956"/>
    <w:rsid w:val="00C079F5"/>
    <w:rsid w:val="00C07A68"/>
    <w:rsid w:val="00C07B2C"/>
    <w:rsid w:val="00C07B3A"/>
    <w:rsid w:val="00C07B96"/>
    <w:rsid w:val="00C07BC7"/>
    <w:rsid w:val="00C07CFC"/>
    <w:rsid w:val="00C07D21"/>
    <w:rsid w:val="00C07D5B"/>
    <w:rsid w:val="00C07DD2"/>
    <w:rsid w:val="00C07E45"/>
    <w:rsid w:val="00C07E47"/>
    <w:rsid w:val="00C07EA8"/>
    <w:rsid w:val="00C07EB3"/>
    <w:rsid w:val="00C07F47"/>
    <w:rsid w:val="00C07F73"/>
    <w:rsid w:val="00C102A1"/>
    <w:rsid w:val="00C10306"/>
    <w:rsid w:val="00C1035D"/>
    <w:rsid w:val="00C1038F"/>
    <w:rsid w:val="00C103BC"/>
    <w:rsid w:val="00C103D6"/>
    <w:rsid w:val="00C10418"/>
    <w:rsid w:val="00C10432"/>
    <w:rsid w:val="00C10499"/>
    <w:rsid w:val="00C106E0"/>
    <w:rsid w:val="00C10779"/>
    <w:rsid w:val="00C107F2"/>
    <w:rsid w:val="00C10966"/>
    <w:rsid w:val="00C109EA"/>
    <w:rsid w:val="00C10A1D"/>
    <w:rsid w:val="00C10A5C"/>
    <w:rsid w:val="00C10AD2"/>
    <w:rsid w:val="00C10D6E"/>
    <w:rsid w:val="00C10D9A"/>
    <w:rsid w:val="00C10F16"/>
    <w:rsid w:val="00C10FE0"/>
    <w:rsid w:val="00C11220"/>
    <w:rsid w:val="00C1126E"/>
    <w:rsid w:val="00C1134B"/>
    <w:rsid w:val="00C1142A"/>
    <w:rsid w:val="00C11442"/>
    <w:rsid w:val="00C114A1"/>
    <w:rsid w:val="00C1164C"/>
    <w:rsid w:val="00C116FD"/>
    <w:rsid w:val="00C11766"/>
    <w:rsid w:val="00C118FF"/>
    <w:rsid w:val="00C11B76"/>
    <w:rsid w:val="00C11C14"/>
    <w:rsid w:val="00C11EA3"/>
    <w:rsid w:val="00C11F59"/>
    <w:rsid w:val="00C11F67"/>
    <w:rsid w:val="00C11FB8"/>
    <w:rsid w:val="00C120A4"/>
    <w:rsid w:val="00C120F8"/>
    <w:rsid w:val="00C122A8"/>
    <w:rsid w:val="00C12530"/>
    <w:rsid w:val="00C12608"/>
    <w:rsid w:val="00C12961"/>
    <w:rsid w:val="00C12AD3"/>
    <w:rsid w:val="00C12C97"/>
    <w:rsid w:val="00C12D96"/>
    <w:rsid w:val="00C12FC4"/>
    <w:rsid w:val="00C12FC9"/>
    <w:rsid w:val="00C12FF5"/>
    <w:rsid w:val="00C130ED"/>
    <w:rsid w:val="00C131F5"/>
    <w:rsid w:val="00C133D8"/>
    <w:rsid w:val="00C133EB"/>
    <w:rsid w:val="00C13425"/>
    <w:rsid w:val="00C1352B"/>
    <w:rsid w:val="00C13556"/>
    <w:rsid w:val="00C1357D"/>
    <w:rsid w:val="00C13586"/>
    <w:rsid w:val="00C13689"/>
    <w:rsid w:val="00C136AB"/>
    <w:rsid w:val="00C1372B"/>
    <w:rsid w:val="00C137E4"/>
    <w:rsid w:val="00C13810"/>
    <w:rsid w:val="00C138A1"/>
    <w:rsid w:val="00C13B6B"/>
    <w:rsid w:val="00C13BB1"/>
    <w:rsid w:val="00C13C42"/>
    <w:rsid w:val="00C13C7F"/>
    <w:rsid w:val="00C13CEC"/>
    <w:rsid w:val="00C13CF5"/>
    <w:rsid w:val="00C13DAB"/>
    <w:rsid w:val="00C13DC0"/>
    <w:rsid w:val="00C13E25"/>
    <w:rsid w:val="00C13EC4"/>
    <w:rsid w:val="00C13ED3"/>
    <w:rsid w:val="00C14109"/>
    <w:rsid w:val="00C1417D"/>
    <w:rsid w:val="00C14343"/>
    <w:rsid w:val="00C143FE"/>
    <w:rsid w:val="00C14434"/>
    <w:rsid w:val="00C14535"/>
    <w:rsid w:val="00C145C8"/>
    <w:rsid w:val="00C14701"/>
    <w:rsid w:val="00C14708"/>
    <w:rsid w:val="00C14812"/>
    <w:rsid w:val="00C149B9"/>
    <w:rsid w:val="00C14A13"/>
    <w:rsid w:val="00C14A9B"/>
    <w:rsid w:val="00C14BBD"/>
    <w:rsid w:val="00C1514E"/>
    <w:rsid w:val="00C15427"/>
    <w:rsid w:val="00C15467"/>
    <w:rsid w:val="00C154B3"/>
    <w:rsid w:val="00C154DE"/>
    <w:rsid w:val="00C1554B"/>
    <w:rsid w:val="00C15559"/>
    <w:rsid w:val="00C156F8"/>
    <w:rsid w:val="00C15872"/>
    <w:rsid w:val="00C1598A"/>
    <w:rsid w:val="00C159D9"/>
    <w:rsid w:val="00C15B77"/>
    <w:rsid w:val="00C15BDC"/>
    <w:rsid w:val="00C15BED"/>
    <w:rsid w:val="00C15C19"/>
    <w:rsid w:val="00C15CB9"/>
    <w:rsid w:val="00C15CFB"/>
    <w:rsid w:val="00C15D46"/>
    <w:rsid w:val="00C15EB6"/>
    <w:rsid w:val="00C16088"/>
    <w:rsid w:val="00C161A5"/>
    <w:rsid w:val="00C1621A"/>
    <w:rsid w:val="00C1624F"/>
    <w:rsid w:val="00C162A3"/>
    <w:rsid w:val="00C162F9"/>
    <w:rsid w:val="00C1630E"/>
    <w:rsid w:val="00C16361"/>
    <w:rsid w:val="00C164A7"/>
    <w:rsid w:val="00C1651E"/>
    <w:rsid w:val="00C1653A"/>
    <w:rsid w:val="00C16767"/>
    <w:rsid w:val="00C16806"/>
    <w:rsid w:val="00C16893"/>
    <w:rsid w:val="00C168EB"/>
    <w:rsid w:val="00C16A12"/>
    <w:rsid w:val="00C16ABC"/>
    <w:rsid w:val="00C16BFB"/>
    <w:rsid w:val="00C16D02"/>
    <w:rsid w:val="00C16DEE"/>
    <w:rsid w:val="00C16DFE"/>
    <w:rsid w:val="00C16EF4"/>
    <w:rsid w:val="00C17373"/>
    <w:rsid w:val="00C175D3"/>
    <w:rsid w:val="00C175FE"/>
    <w:rsid w:val="00C17682"/>
    <w:rsid w:val="00C176C6"/>
    <w:rsid w:val="00C17754"/>
    <w:rsid w:val="00C1777C"/>
    <w:rsid w:val="00C17835"/>
    <w:rsid w:val="00C17956"/>
    <w:rsid w:val="00C17BF5"/>
    <w:rsid w:val="00C17C6F"/>
    <w:rsid w:val="00C17C95"/>
    <w:rsid w:val="00C17CD1"/>
    <w:rsid w:val="00C17D5B"/>
    <w:rsid w:val="00C17E41"/>
    <w:rsid w:val="00C17F98"/>
    <w:rsid w:val="00C200DE"/>
    <w:rsid w:val="00C200E1"/>
    <w:rsid w:val="00C20162"/>
    <w:rsid w:val="00C201C3"/>
    <w:rsid w:val="00C202CB"/>
    <w:rsid w:val="00C203EB"/>
    <w:rsid w:val="00C20561"/>
    <w:rsid w:val="00C20638"/>
    <w:rsid w:val="00C206DA"/>
    <w:rsid w:val="00C20734"/>
    <w:rsid w:val="00C207A1"/>
    <w:rsid w:val="00C2091F"/>
    <w:rsid w:val="00C20956"/>
    <w:rsid w:val="00C209DE"/>
    <w:rsid w:val="00C20BCA"/>
    <w:rsid w:val="00C20C84"/>
    <w:rsid w:val="00C20CAD"/>
    <w:rsid w:val="00C20DA8"/>
    <w:rsid w:val="00C2100B"/>
    <w:rsid w:val="00C2103D"/>
    <w:rsid w:val="00C21065"/>
    <w:rsid w:val="00C2106F"/>
    <w:rsid w:val="00C2107B"/>
    <w:rsid w:val="00C21084"/>
    <w:rsid w:val="00C21159"/>
    <w:rsid w:val="00C21219"/>
    <w:rsid w:val="00C212FF"/>
    <w:rsid w:val="00C213AA"/>
    <w:rsid w:val="00C21408"/>
    <w:rsid w:val="00C214F8"/>
    <w:rsid w:val="00C21701"/>
    <w:rsid w:val="00C21866"/>
    <w:rsid w:val="00C2198B"/>
    <w:rsid w:val="00C21A1C"/>
    <w:rsid w:val="00C21B81"/>
    <w:rsid w:val="00C21DA8"/>
    <w:rsid w:val="00C21E20"/>
    <w:rsid w:val="00C21E33"/>
    <w:rsid w:val="00C21F17"/>
    <w:rsid w:val="00C21F1F"/>
    <w:rsid w:val="00C21F29"/>
    <w:rsid w:val="00C22155"/>
    <w:rsid w:val="00C22181"/>
    <w:rsid w:val="00C221B6"/>
    <w:rsid w:val="00C221FE"/>
    <w:rsid w:val="00C2222C"/>
    <w:rsid w:val="00C22325"/>
    <w:rsid w:val="00C2238D"/>
    <w:rsid w:val="00C2262A"/>
    <w:rsid w:val="00C22724"/>
    <w:rsid w:val="00C227CD"/>
    <w:rsid w:val="00C22856"/>
    <w:rsid w:val="00C22868"/>
    <w:rsid w:val="00C22896"/>
    <w:rsid w:val="00C2293F"/>
    <w:rsid w:val="00C22981"/>
    <w:rsid w:val="00C229DB"/>
    <w:rsid w:val="00C22A13"/>
    <w:rsid w:val="00C22AE1"/>
    <w:rsid w:val="00C22C0F"/>
    <w:rsid w:val="00C22DCF"/>
    <w:rsid w:val="00C22DF5"/>
    <w:rsid w:val="00C22E47"/>
    <w:rsid w:val="00C23277"/>
    <w:rsid w:val="00C23332"/>
    <w:rsid w:val="00C23336"/>
    <w:rsid w:val="00C233B9"/>
    <w:rsid w:val="00C23406"/>
    <w:rsid w:val="00C234DE"/>
    <w:rsid w:val="00C235BE"/>
    <w:rsid w:val="00C235ED"/>
    <w:rsid w:val="00C239D0"/>
    <w:rsid w:val="00C23A39"/>
    <w:rsid w:val="00C23AA2"/>
    <w:rsid w:val="00C23C4C"/>
    <w:rsid w:val="00C23F2A"/>
    <w:rsid w:val="00C23FCB"/>
    <w:rsid w:val="00C240AD"/>
    <w:rsid w:val="00C240AE"/>
    <w:rsid w:val="00C24153"/>
    <w:rsid w:val="00C24512"/>
    <w:rsid w:val="00C246C1"/>
    <w:rsid w:val="00C2470F"/>
    <w:rsid w:val="00C24761"/>
    <w:rsid w:val="00C24792"/>
    <w:rsid w:val="00C2488D"/>
    <w:rsid w:val="00C248D5"/>
    <w:rsid w:val="00C24903"/>
    <w:rsid w:val="00C24A6C"/>
    <w:rsid w:val="00C24AA5"/>
    <w:rsid w:val="00C24C16"/>
    <w:rsid w:val="00C253F8"/>
    <w:rsid w:val="00C2547F"/>
    <w:rsid w:val="00C25554"/>
    <w:rsid w:val="00C255E7"/>
    <w:rsid w:val="00C255F3"/>
    <w:rsid w:val="00C255FA"/>
    <w:rsid w:val="00C256E4"/>
    <w:rsid w:val="00C256FD"/>
    <w:rsid w:val="00C25753"/>
    <w:rsid w:val="00C25880"/>
    <w:rsid w:val="00C25953"/>
    <w:rsid w:val="00C25A31"/>
    <w:rsid w:val="00C25ABF"/>
    <w:rsid w:val="00C25B2C"/>
    <w:rsid w:val="00C25B88"/>
    <w:rsid w:val="00C25BBF"/>
    <w:rsid w:val="00C25D0E"/>
    <w:rsid w:val="00C25E63"/>
    <w:rsid w:val="00C25F02"/>
    <w:rsid w:val="00C25F34"/>
    <w:rsid w:val="00C26167"/>
    <w:rsid w:val="00C26185"/>
    <w:rsid w:val="00C261AF"/>
    <w:rsid w:val="00C26325"/>
    <w:rsid w:val="00C265DF"/>
    <w:rsid w:val="00C26719"/>
    <w:rsid w:val="00C26751"/>
    <w:rsid w:val="00C26C38"/>
    <w:rsid w:val="00C26CC8"/>
    <w:rsid w:val="00C26D3A"/>
    <w:rsid w:val="00C26E93"/>
    <w:rsid w:val="00C26EC8"/>
    <w:rsid w:val="00C26EC9"/>
    <w:rsid w:val="00C26ED0"/>
    <w:rsid w:val="00C26EF0"/>
    <w:rsid w:val="00C26FD0"/>
    <w:rsid w:val="00C27226"/>
    <w:rsid w:val="00C2729A"/>
    <w:rsid w:val="00C2749F"/>
    <w:rsid w:val="00C2753A"/>
    <w:rsid w:val="00C275C1"/>
    <w:rsid w:val="00C275F6"/>
    <w:rsid w:val="00C27654"/>
    <w:rsid w:val="00C27771"/>
    <w:rsid w:val="00C27789"/>
    <w:rsid w:val="00C27890"/>
    <w:rsid w:val="00C27B6E"/>
    <w:rsid w:val="00C27C89"/>
    <w:rsid w:val="00C27DAE"/>
    <w:rsid w:val="00C27E43"/>
    <w:rsid w:val="00C27E5F"/>
    <w:rsid w:val="00C27EFB"/>
    <w:rsid w:val="00C302FA"/>
    <w:rsid w:val="00C30414"/>
    <w:rsid w:val="00C3044A"/>
    <w:rsid w:val="00C30513"/>
    <w:rsid w:val="00C30540"/>
    <w:rsid w:val="00C3054F"/>
    <w:rsid w:val="00C305DA"/>
    <w:rsid w:val="00C30626"/>
    <w:rsid w:val="00C30692"/>
    <w:rsid w:val="00C30774"/>
    <w:rsid w:val="00C30869"/>
    <w:rsid w:val="00C308CB"/>
    <w:rsid w:val="00C30C47"/>
    <w:rsid w:val="00C30CCB"/>
    <w:rsid w:val="00C30D53"/>
    <w:rsid w:val="00C30DA0"/>
    <w:rsid w:val="00C30DA5"/>
    <w:rsid w:val="00C30DB2"/>
    <w:rsid w:val="00C30E13"/>
    <w:rsid w:val="00C30EE4"/>
    <w:rsid w:val="00C30FE6"/>
    <w:rsid w:val="00C31077"/>
    <w:rsid w:val="00C3108E"/>
    <w:rsid w:val="00C31171"/>
    <w:rsid w:val="00C312D4"/>
    <w:rsid w:val="00C312FA"/>
    <w:rsid w:val="00C3145D"/>
    <w:rsid w:val="00C31605"/>
    <w:rsid w:val="00C31679"/>
    <w:rsid w:val="00C3168C"/>
    <w:rsid w:val="00C31897"/>
    <w:rsid w:val="00C31BF7"/>
    <w:rsid w:val="00C31DEE"/>
    <w:rsid w:val="00C31E4A"/>
    <w:rsid w:val="00C31E4D"/>
    <w:rsid w:val="00C31E7B"/>
    <w:rsid w:val="00C31E95"/>
    <w:rsid w:val="00C32017"/>
    <w:rsid w:val="00C32257"/>
    <w:rsid w:val="00C32370"/>
    <w:rsid w:val="00C32379"/>
    <w:rsid w:val="00C32514"/>
    <w:rsid w:val="00C326CF"/>
    <w:rsid w:val="00C328DF"/>
    <w:rsid w:val="00C32A73"/>
    <w:rsid w:val="00C32AA0"/>
    <w:rsid w:val="00C32AA3"/>
    <w:rsid w:val="00C32E8B"/>
    <w:rsid w:val="00C32EB8"/>
    <w:rsid w:val="00C32F0D"/>
    <w:rsid w:val="00C334B6"/>
    <w:rsid w:val="00C33637"/>
    <w:rsid w:val="00C33740"/>
    <w:rsid w:val="00C3380A"/>
    <w:rsid w:val="00C33849"/>
    <w:rsid w:val="00C33907"/>
    <w:rsid w:val="00C33920"/>
    <w:rsid w:val="00C33923"/>
    <w:rsid w:val="00C33A0B"/>
    <w:rsid w:val="00C33A1B"/>
    <w:rsid w:val="00C33AA0"/>
    <w:rsid w:val="00C33AAD"/>
    <w:rsid w:val="00C33B95"/>
    <w:rsid w:val="00C33BB0"/>
    <w:rsid w:val="00C33BDF"/>
    <w:rsid w:val="00C33D0A"/>
    <w:rsid w:val="00C33FFA"/>
    <w:rsid w:val="00C3421B"/>
    <w:rsid w:val="00C34403"/>
    <w:rsid w:val="00C3445B"/>
    <w:rsid w:val="00C34473"/>
    <w:rsid w:val="00C344C1"/>
    <w:rsid w:val="00C344EF"/>
    <w:rsid w:val="00C34544"/>
    <w:rsid w:val="00C34676"/>
    <w:rsid w:val="00C34764"/>
    <w:rsid w:val="00C348D6"/>
    <w:rsid w:val="00C34963"/>
    <w:rsid w:val="00C34ADF"/>
    <w:rsid w:val="00C34B19"/>
    <w:rsid w:val="00C34B1D"/>
    <w:rsid w:val="00C34CA0"/>
    <w:rsid w:val="00C34DB8"/>
    <w:rsid w:val="00C34E04"/>
    <w:rsid w:val="00C34E70"/>
    <w:rsid w:val="00C34E7E"/>
    <w:rsid w:val="00C34EB4"/>
    <w:rsid w:val="00C34EC1"/>
    <w:rsid w:val="00C34FB5"/>
    <w:rsid w:val="00C35126"/>
    <w:rsid w:val="00C351D8"/>
    <w:rsid w:val="00C351E5"/>
    <w:rsid w:val="00C3525A"/>
    <w:rsid w:val="00C352A2"/>
    <w:rsid w:val="00C35329"/>
    <w:rsid w:val="00C35374"/>
    <w:rsid w:val="00C35385"/>
    <w:rsid w:val="00C354CA"/>
    <w:rsid w:val="00C356B8"/>
    <w:rsid w:val="00C356E8"/>
    <w:rsid w:val="00C35735"/>
    <w:rsid w:val="00C35CEE"/>
    <w:rsid w:val="00C35D19"/>
    <w:rsid w:val="00C35DC3"/>
    <w:rsid w:val="00C35E51"/>
    <w:rsid w:val="00C35E54"/>
    <w:rsid w:val="00C35F27"/>
    <w:rsid w:val="00C35FF7"/>
    <w:rsid w:val="00C360FE"/>
    <w:rsid w:val="00C36116"/>
    <w:rsid w:val="00C3620C"/>
    <w:rsid w:val="00C3629D"/>
    <w:rsid w:val="00C36350"/>
    <w:rsid w:val="00C363D9"/>
    <w:rsid w:val="00C364F4"/>
    <w:rsid w:val="00C36619"/>
    <w:rsid w:val="00C36666"/>
    <w:rsid w:val="00C3667C"/>
    <w:rsid w:val="00C366D8"/>
    <w:rsid w:val="00C36715"/>
    <w:rsid w:val="00C3680F"/>
    <w:rsid w:val="00C36852"/>
    <w:rsid w:val="00C36AA5"/>
    <w:rsid w:val="00C36D16"/>
    <w:rsid w:val="00C36DBC"/>
    <w:rsid w:val="00C36E4C"/>
    <w:rsid w:val="00C36FD6"/>
    <w:rsid w:val="00C37021"/>
    <w:rsid w:val="00C37033"/>
    <w:rsid w:val="00C3705A"/>
    <w:rsid w:val="00C3718B"/>
    <w:rsid w:val="00C372F1"/>
    <w:rsid w:val="00C37515"/>
    <w:rsid w:val="00C3759A"/>
    <w:rsid w:val="00C37676"/>
    <w:rsid w:val="00C37683"/>
    <w:rsid w:val="00C37714"/>
    <w:rsid w:val="00C37799"/>
    <w:rsid w:val="00C378F9"/>
    <w:rsid w:val="00C379DE"/>
    <w:rsid w:val="00C37AF3"/>
    <w:rsid w:val="00C37B56"/>
    <w:rsid w:val="00C37BFD"/>
    <w:rsid w:val="00C37D14"/>
    <w:rsid w:val="00C37F55"/>
    <w:rsid w:val="00C37FA2"/>
    <w:rsid w:val="00C400A6"/>
    <w:rsid w:val="00C400C0"/>
    <w:rsid w:val="00C40134"/>
    <w:rsid w:val="00C40198"/>
    <w:rsid w:val="00C40215"/>
    <w:rsid w:val="00C4027C"/>
    <w:rsid w:val="00C402E2"/>
    <w:rsid w:val="00C40339"/>
    <w:rsid w:val="00C403B1"/>
    <w:rsid w:val="00C40441"/>
    <w:rsid w:val="00C40619"/>
    <w:rsid w:val="00C4066C"/>
    <w:rsid w:val="00C407E2"/>
    <w:rsid w:val="00C40A7E"/>
    <w:rsid w:val="00C40B8B"/>
    <w:rsid w:val="00C40BE8"/>
    <w:rsid w:val="00C40BE9"/>
    <w:rsid w:val="00C40BFC"/>
    <w:rsid w:val="00C40CBB"/>
    <w:rsid w:val="00C40D6A"/>
    <w:rsid w:val="00C40DC3"/>
    <w:rsid w:val="00C40E81"/>
    <w:rsid w:val="00C4109B"/>
    <w:rsid w:val="00C410AB"/>
    <w:rsid w:val="00C410C3"/>
    <w:rsid w:val="00C4116C"/>
    <w:rsid w:val="00C411B6"/>
    <w:rsid w:val="00C41211"/>
    <w:rsid w:val="00C41248"/>
    <w:rsid w:val="00C412E7"/>
    <w:rsid w:val="00C412F8"/>
    <w:rsid w:val="00C41339"/>
    <w:rsid w:val="00C41540"/>
    <w:rsid w:val="00C415A5"/>
    <w:rsid w:val="00C415C9"/>
    <w:rsid w:val="00C416C9"/>
    <w:rsid w:val="00C41743"/>
    <w:rsid w:val="00C4179B"/>
    <w:rsid w:val="00C418AA"/>
    <w:rsid w:val="00C41961"/>
    <w:rsid w:val="00C41A46"/>
    <w:rsid w:val="00C41AC7"/>
    <w:rsid w:val="00C41D68"/>
    <w:rsid w:val="00C41E3E"/>
    <w:rsid w:val="00C42157"/>
    <w:rsid w:val="00C42191"/>
    <w:rsid w:val="00C42413"/>
    <w:rsid w:val="00C42565"/>
    <w:rsid w:val="00C42611"/>
    <w:rsid w:val="00C426D8"/>
    <w:rsid w:val="00C42714"/>
    <w:rsid w:val="00C428C4"/>
    <w:rsid w:val="00C42A3D"/>
    <w:rsid w:val="00C42A54"/>
    <w:rsid w:val="00C42B3E"/>
    <w:rsid w:val="00C42B69"/>
    <w:rsid w:val="00C42BEC"/>
    <w:rsid w:val="00C42BF5"/>
    <w:rsid w:val="00C42C4A"/>
    <w:rsid w:val="00C42C52"/>
    <w:rsid w:val="00C42E2E"/>
    <w:rsid w:val="00C42E50"/>
    <w:rsid w:val="00C42FB5"/>
    <w:rsid w:val="00C42FC6"/>
    <w:rsid w:val="00C42FC9"/>
    <w:rsid w:val="00C4307A"/>
    <w:rsid w:val="00C430B1"/>
    <w:rsid w:val="00C430B7"/>
    <w:rsid w:val="00C430DC"/>
    <w:rsid w:val="00C4310F"/>
    <w:rsid w:val="00C43246"/>
    <w:rsid w:val="00C43525"/>
    <w:rsid w:val="00C43AA3"/>
    <w:rsid w:val="00C43ACB"/>
    <w:rsid w:val="00C43F97"/>
    <w:rsid w:val="00C44032"/>
    <w:rsid w:val="00C440FB"/>
    <w:rsid w:val="00C44132"/>
    <w:rsid w:val="00C44158"/>
    <w:rsid w:val="00C441FC"/>
    <w:rsid w:val="00C44329"/>
    <w:rsid w:val="00C44518"/>
    <w:rsid w:val="00C4452A"/>
    <w:rsid w:val="00C44564"/>
    <w:rsid w:val="00C445DF"/>
    <w:rsid w:val="00C446D5"/>
    <w:rsid w:val="00C447A4"/>
    <w:rsid w:val="00C44815"/>
    <w:rsid w:val="00C44829"/>
    <w:rsid w:val="00C44836"/>
    <w:rsid w:val="00C4485F"/>
    <w:rsid w:val="00C448E0"/>
    <w:rsid w:val="00C449A2"/>
    <w:rsid w:val="00C44BF3"/>
    <w:rsid w:val="00C44CAB"/>
    <w:rsid w:val="00C44D56"/>
    <w:rsid w:val="00C44EA1"/>
    <w:rsid w:val="00C44EA7"/>
    <w:rsid w:val="00C44EA9"/>
    <w:rsid w:val="00C44EC8"/>
    <w:rsid w:val="00C44ED5"/>
    <w:rsid w:val="00C44F2D"/>
    <w:rsid w:val="00C44F3C"/>
    <w:rsid w:val="00C45019"/>
    <w:rsid w:val="00C45103"/>
    <w:rsid w:val="00C4515C"/>
    <w:rsid w:val="00C451AA"/>
    <w:rsid w:val="00C451F0"/>
    <w:rsid w:val="00C45242"/>
    <w:rsid w:val="00C452DF"/>
    <w:rsid w:val="00C45347"/>
    <w:rsid w:val="00C45397"/>
    <w:rsid w:val="00C453E7"/>
    <w:rsid w:val="00C45582"/>
    <w:rsid w:val="00C455DF"/>
    <w:rsid w:val="00C455F5"/>
    <w:rsid w:val="00C456E0"/>
    <w:rsid w:val="00C458B3"/>
    <w:rsid w:val="00C45A89"/>
    <w:rsid w:val="00C45AA9"/>
    <w:rsid w:val="00C45AF2"/>
    <w:rsid w:val="00C45D4D"/>
    <w:rsid w:val="00C45DAB"/>
    <w:rsid w:val="00C45E9E"/>
    <w:rsid w:val="00C45FDC"/>
    <w:rsid w:val="00C460E3"/>
    <w:rsid w:val="00C4623A"/>
    <w:rsid w:val="00C46347"/>
    <w:rsid w:val="00C46370"/>
    <w:rsid w:val="00C4639A"/>
    <w:rsid w:val="00C46423"/>
    <w:rsid w:val="00C4642D"/>
    <w:rsid w:val="00C464BF"/>
    <w:rsid w:val="00C4655A"/>
    <w:rsid w:val="00C46815"/>
    <w:rsid w:val="00C46850"/>
    <w:rsid w:val="00C4689A"/>
    <w:rsid w:val="00C468D3"/>
    <w:rsid w:val="00C4691F"/>
    <w:rsid w:val="00C46A07"/>
    <w:rsid w:val="00C46AE7"/>
    <w:rsid w:val="00C46B28"/>
    <w:rsid w:val="00C46C50"/>
    <w:rsid w:val="00C46C7D"/>
    <w:rsid w:val="00C46CEA"/>
    <w:rsid w:val="00C46E7E"/>
    <w:rsid w:val="00C46F08"/>
    <w:rsid w:val="00C46F9C"/>
    <w:rsid w:val="00C47609"/>
    <w:rsid w:val="00C476A2"/>
    <w:rsid w:val="00C476D0"/>
    <w:rsid w:val="00C477AE"/>
    <w:rsid w:val="00C477DB"/>
    <w:rsid w:val="00C47869"/>
    <w:rsid w:val="00C47994"/>
    <w:rsid w:val="00C479EA"/>
    <w:rsid w:val="00C47C48"/>
    <w:rsid w:val="00C47D63"/>
    <w:rsid w:val="00C47DB8"/>
    <w:rsid w:val="00C47E90"/>
    <w:rsid w:val="00C47EA5"/>
    <w:rsid w:val="00C47FE7"/>
    <w:rsid w:val="00C5002A"/>
    <w:rsid w:val="00C50178"/>
    <w:rsid w:val="00C501AA"/>
    <w:rsid w:val="00C50241"/>
    <w:rsid w:val="00C502B7"/>
    <w:rsid w:val="00C50372"/>
    <w:rsid w:val="00C503B2"/>
    <w:rsid w:val="00C504A4"/>
    <w:rsid w:val="00C504D2"/>
    <w:rsid w:val="00C505D4"/>
    <w:rsid w:val="00C506A0"/>
    <w:rsid w:val="00C507E7"/>
    <w:rsid w:val="00C5080F"/>
    <w:rsid w:val="00C50848"/>
    <w:rsid w:val="00C50862"/>
    <w:rsid w:val="00C50881"/>
    <w:rsid w:val="00C508A9"/>
    <w:rsid w:val="00C508EF"/>
    <w:rsid w:val="00C509C5"/>
    <w:rsid w:val="00C50A58"/>
    <w:rsid w:val="00C50AA8"/>
    <w:rsid w:val="00C50AC2"/>
    <w:rsid w:val="00C50DD4"/>
    <w:rsid w:val="00C50E9A"/>
    <w:rsid w:val="00C50F93"/>
    <w:rsid w:val="00C50F97"/>
    <w:rsid w:val="00C50FA9"/>
    <w:rsid w:val="00C510EE"/>
    <w:rsid w:val="00C511A6"/>
    <w:rsid w:val="00C5133B"/>
    <w:rsid w:val="00C513B9"/>
    <w:rsid w:val="00C514AD"/>
    <w:rsid w:val="00C51558"/>
    <w:rsid w:val="00C51610"/>
    <w:rsid w:val="00C51766"/>
    <w:rsid w:val="00C518E2"/>
    <w:rsid w:val="00C519B5"/>
    <w:rsid w:val="00C51BCE"/>
    <w:rsid w:val="00C51FF1"/>
    <w:rsid w:val="00C520AC"/>
    <w:rsid w:val="00C521ED"/>
    <w:rsid w:val="00C5248A"/>
    <w:rsid w:val="00C524E3"/>
    <w:rsid w:val="00C5250F"/>
    <w:rsid w:val="00C52512"/>
    <w:rsid w:val="00C525FB"/>
    <w:rsid w:val="00C52693"/>
    <w:rsid w:val="00C526BD"/>
    <w:rsid w:val="00C52721"/>
    <w:rsid w:val="00C52747"/>
    <w:rsid w:val="00C527F7"/>
    <w:rsid w:val="00C528B7"/>
    <w:rsid w:val="00C528FF"/>
    <w:rsid w:val="00C52AAB"/>
    <w:rsid w:val="00C52B60"/>
    <w:rsid w:val="00C52D89"/>
    <w:rsid w:val="00C52DD9"/>
    <w:rsid w:val="00C53024"/>
    <w:rsid w:val="00C530A6"/>
    <w:rsid w:val="00C5323F"/>
    <w:rsid w:val="00C53255"/>
    <w:rsid w:val="00C53283"/>
    <w:rsid w:val="00C532A5"/>
    <w:rsid w:val="00C532C2"/>
    <w:rsid w:val="00C53382"/>
    <w:rsid w:val="00C53440"/>
    <w:rsid w:val="00C534A6"/>
    <w:rsid w:val="00C534C9"/>
    <w:rsid w:val="00C53567"/>
    <w:rsid w:val="00C535EF"/>
    <w:rsid w:val="00C53802"/>
    <w:rsid w:val="00C53851"/>
    <w:rsid w:val="00C5390F"/>
    <w:rsid w:val="00C53934"/>
    <w:rsid w:val="00C53B26"/>
    <w:rsid w:val="00C53BCE"/>
    <w:rsid w:val="00C53C8A"/>
    <w:rsid w:val="00C53CBB"/>
    <w:rsid w:val="00C53D6B"/>
    <w:rsid w:val="00C53E96"/>
    <w:rsid w:val="00C54040"/>
    <w:rsid w:val="00C5408D"/>
    <w:rsid w:val="00C540AC"/>
    <w:rsid w:val="00C5410D"/>
    <w:rsid w:val="00C54164"/>
    <w:rsid w:val="00C54247"/>
    <w:rsid w:val="00C5424C"/>
    <w:rsid w:val="00C54305"/>
    <w:rsid w:val="00C54310"/>
    <w:rsid w:val="00C543C3"/>
    <w:rsid w:val="00C543DB"/>
    <w:rsid w:val="00C54467"/>
    <w:rsid w:val="00C54534"/>
    <w:rsid w:val="00C54600"/>
    <w:rsid w:val="00C546E7"/>
    <w:rsid w:val="00C54709"/>
    <w:rsid w:val="00C547A9"/>
    <w:rsid w:val="00C54826"/>
    <w:rsid w:val="00C5491F"/>
    <w:rsid w:val="00C54B02"/>
    <w:rsid w:val="00C54B69"/>
    <w:rsid w:val="00C54B8E"/>
    <w:rsid w:val="00C54C4E"/>
    <w:rsid w:val="00C54DAC"/>
    <w:rsid w:val="00C54F42"/>
    <w:rsid w:val="00C54F8B"/>
    <w:rsid w:val="00C55036"/>
    <w:rsid w:val="00C550AD"/>
    <w:rsid w:val="00C551A9"/>
    <w:rsid w:val="00C55560"/>
    <w:rsid w:val="00C55587"/>
    <w:rsid w:val="00C555C3"/>
    <w:rsid w:val="00C555E8"/>
    <w:rsid w:val="00C55650"/>
    <w:rsid w:val="00C5568F"/>
    <w:rsid w:val="00C556EA"/>
    <w:rsid w:val="00C557B2"/>
    <w:rsid w:val="00C557BC"/>
    <w:rsid w:val="00C558C2"/>
    <w:rsid w:val="00C5591C"/>
    <w:rsid w:val="00C55AFB"/>
    <w:rsid w:val="00C55B41"/>
    <w:rsid w:val="00C55B66"/>
    <w:rsid w:val="00C55BC7"/>
    <w:rsid w:val="00C55C2D"/>
    <w:rsid w:val="00C55DA9"/>
    <w:rsid w:val="00C55DBA"/>
    <w:rsid w:val="00C55F96"/>
    <w:rsid w:val="00C55F9F"/>
    <w:rsid w:val="00C56003"/>
    <w:rsid w:val="00C56024"/>
    <w:rsid w:val="00C5627C"/>
    <w:rsid w:val="00C5633E"/>
    <w:rsid w:val="00C56411"/>
    <w:rsid w:val="00C56427"/>
    <w:rsid w:val="00C5674F"/>
    <w:rsid w:val="00C567A3"/>
    <w:rsid w:val="00C567E6"/>
    <w:rsid w:val="00C5680E"/>
    <w:rsid w:val="00C56869"/>
    <w:rsid w:val="00C568FD"/>
    <w:rsid w:val="00C56968"/>
    <w:rsid w:val="00C56A1E"/>
    <w:rsid w:val="00C56C03"/>
    <w:rsid w:val="00C56CF3"/>
    <w:rsid w:val="00C56DA4"/>
    <w:rsid w:val="00C56E3E"/>
    <w:rsid w:val="00C56E53"/>
    <w:rsid w:val="00C56EA7"/>
    <w:rsid w:val="00C56EC8"/>
    <w:rsid w:val="00C57003"/>
    <w:rsid w:val="00C5706A"/>
    <w:rsid w:val="00C570EA"/>
    <w:rsid w:val="00C571D8"/>
    <w:rsid w:val="00C57267"/>
    <w:rsid w:val="00C572A2"/>
    <w:rsid w:val="00C5738B"/>
    <w:rsid w:val="00C57695"/>
    <w:rsid w:val="00C57742"/>
    <w:rsid w:val="00C57772"/>
    <w:rsid w:val="00C5781C"/>
    <w:rsid w:val="00C578F6"/>
    <w:rsid w:val="00C57929"/>
    <w:rsid w:val="00C5798A"/>
    <w:rsid w:val="00C57A2F"/>
    <w:rsid w:val="00C57B1D"/>
    <w:rsid w:val="00C57B2A"/>
    <w:rsid w:val="00C57B73"/>
    <w:rsid w:val="00C57B8C"/>
    <w:rsid w:val="00C57BDD"/>
    <w:rsid w:val="00C57CC6"/>
    <w:rsid w:val="00C57D18"/>
    <w:rsid w:val="00C57D7C"/>
    <w:rsid w:val="00C57EA7"/>
    <w:rsid w:val="00C57ECB"/>
    <w:rsid w:val="00C57EE5"/>
    <w:rsid w:val="00C601F9"/>
    <w:rsid w:val="00C6026B"/>
    <w:rsid w:val="00C603BF"/>
    <w:rsid w:val="00C6043B"/>
    <w:rsid w:val="00C60469"/>
    <w:rsid w:val="00C60502"/>
    <w:rsid w:val="00C60801"/>
    <w:rsid w:val="00C60888"/>
    <w:rsid w:val="00C6092B"/>
    <w:rsid w:val="00C6092D"/>
    <w:rsid w:val="00C60A3C"/>
    <w:rsid w:val="00C60AC6"/>
    <w:rsid w:val="00C60B63"/>
    <w:rsid w:val="00C60BB2"/>
    <w:rsid w:val="00C60C21"/>
    <w:rsid w:val="00C60C6A"/>
    <w:rsid w:val="00C60C74"/>
    <w:rsid w:val="00C60D7A"/>
    <w:rsid w:val="00C60F0A"/>
    <w:rsid w:val="00C60F78"/>
    <w:rsid w:val="00C60F90"/>
    <w:rsid w:val="00C61109"/>
    <w:rsid w:val="00C61137"/>
    <w:rsid w:val="00C612CA"/>
    <w:rsid w:val="00C6134C"/>
    <w:rsid w:val="00C614AE"/>
    <w:rsid w:val="00C61587"/>
    <w:rsid w:val="00C615DE"/>
    <w:rsid w:val="00C617FC"/>
    <w:rsid w:val="00C618FE"/>
    <w:rsid w:val="00C619EB"/>
    <w:rsid w:val="00C61A08"/>
    <w:rsid w:val="00C61A19"/>
    <w:rsid w:val="00C61A21"/>
    <w:rsid w:val="00C61B71"/>
    <w:rsid w:val="00C61C34"/>
    <w:rsid w:val="00C61E5F"/>
    <w:rsid w:val="00C61EFB"/>
    <w:rsid w:val="00C61F08"/>
    <w:rsid w:val="00C61FF8"/>
    <w:rsid w:val="00C62065"/>
    <w:rsid w:val="00C62269"/>
    <w:rsid w:val="00C6228E"/>
    <w:rsid w:val="00C62391"/>
    <w:rsid w:val="00C623CF"/>
    <w:rsid w:val="00C624CD"/>
    <w:rsid w:val="00C624CF"/>
    <w:rsid w:val="00C624D3"/>
    <w:rsid w:val="00C62608"/>
    <w:rsid w:val="00C62720"/>
    <w:rsid w:val="00C6285E"/>
    <w:rsid w:val="00C62864"/>
    <w:rsid w:val="00C62889"/>
    <w:rsid w:val="00C6299E"/>
    <w:rsid w:val="00C62A68"/>
    <w:rsid w:val="00C62AC0"/>
    <w:rsid w:val="00C62AC1"/>
    <w:rsid w:val="00C62BF0"/>
    <w:rsid w:val="00C62C1B"/>
    <w:rsid w:val="00C62C29"/>
    <w:rsid w:val="00C62C74"/>
    <w:rsid w:val="00C62DE1"/>
    <w:rsid w:val="00C62E0E"/>
    <w:rsid w:val="00C62E50"/>
    <w:rsid w:val="00C62F4E"/>
    <w:rsid w:val="00C62F66"/>
    <w:rsid w:val="00C63012"/>
    <w:rsid w:val="00C63015"/>
    <w:rsid w:val="00C6309E"/>
    <w:rsid w:val="00C63296"/>
    <w:rsid w:val="00C632CC"/>
    <w:rsid w:val="00C6345E"/>
    <w:rsid w:val="00C634C8"/>
    <w:rsid w:val="00C6357C"/>
    <w:rsid w:val="00C635CA"/>
    <w:rsid w:val="00C635E7"/>
    <w:rsid w:val="00C636EB"/>
    <w:rsid w:val="00C637F7"/>
    <w:rsid w:val="00C6380D"/>
    <w:rsid w:val="00C6384D"/>
    <w:rsid w:val="00C638E9"/>
    <w:rsid w:val="00C63918"/>
    <w:rsid w:val="00C639AB"/>
    <w:rsid w:val="00C639B3"/>
    <w:rsid w:val="00C639EB"/>
    <w:rsid w:val="00C63A63"/>
    <w:rsid w:val="00C63C2B"/>
    <w:rsid w:val="00C63C37"/>
    <w:rsid w:val="00C63C55"/>
    <w:rsid w:val="00C63CAA"/>
    <w:rsid w:val="00C63CE2"/>
    <w:rsid w:val="00C63DC1"/>
    <w:rsid w:val="00C63DE0"/>
    <w:rsid w:val="00C63F86"/>
    <w:rsid w:val="00C63FEB"/>
    <w:rsid w:val="00C64015"/>
    <w:rsid w:val="00C6401E"/>
    <w:rsid w:val="00C64020"/>
    <w:rsid w:val="00C64049"/>
    <w:rsid w:val="00C64050"/>
    <w:rsid w:val="00C640DE"/>
    <w:rsid w:val="00C64193"/>
    <w:rsid w:val="00C64214"/>
    <w:rsid w:val="00C6431E"/>
    <w:rsid w:val="00C6438A"/>
    <w:rsid w:val="00C6441F"/>
    <w:rsid w:val="00C644D5"/>
    <w:rsid w:val="00C644E9"/>
    <w:rsid w:val="00C644FF"/>
    <w:rsid w:val="00C645B7"/>
    <w:rsid w:val="00C64694"/>
    <w:rsid w:val="00C647FE"/>
    <w:rsid w:val="00C64B2A"/>
    <w:rsid w:val="00C64B52"/>
    <w:rsid w:val="00C64C0C"/>
    <w:rsid w:val="00C64DBC"/>
    <w:rsid w:val="00C64DD0"/>
    <w:rsid w:val="00C64E72"/>
    <w:rsid w:val="00C64EE5"/>
    <w:rsid w:val="00C64F43"/>
    <w:rsid w:val="00C64FA2"/>
    <w:rsid w:val="00C65039"/>
    <w:rsid w:val="00C650FF"/>
    <w:rsid w:val="00C65145"/>
    <w:rsid w:val="00C652C4"/>
    <w:rsid w:val="00C65327"/>
    <w:rsid w:val="00C65364"/>
    <w:rsid w:val="00C6536F"/>
    <w:rsid w:val="00C65419"/>
    <w:rsid w:val="00C6542F"/>
    <w:rsid w:val="00C65508"/>
    <w:rsid w:val="00C65660"/>
    <w:rsid w:val="00C656B6"/>
    <w:rsid w:val="00C656C2"/>
    <w:rsid w:val="00C656D4"/>
    <w:rsid w:val="00C657D2"/>
    <w:rsid w:val="00C6586E"/>
    <w:rsid w:val="00C65AF7"/>
    <w:rsid w:val="00C65B71"/>
    <w:rsid w:val="00C65C60"/>
    <w:rsid w:val="00C65CAE"/>
    <w:rsid w:val="00C65D68"/>
    <w:rsid w:val="00C65E28"/>
    <w:rsid w:val="00C65EF6"/>
    <w:rsid w:val="00C66023"/>
    <w:rsid w:val="00C66042"/>
    <w:rsid w:val="00C6606B"/>
    <w:rsid w:val="00C6608C"/>
    <w:rsid w:val="00C660BD"/>
    <w:rsid w:val="00C66137"/>
    <w:rsid w:val="00C661FE"/>
    <w:rsid w:val="00C6635B"/>
    <w:rsid w:val="00C66365"/>
    <w:rsid w:val="00C6636C"/>
    <w:rsid w:val="00C664C2"/>
    <w:rsid w:val="00C66505"/>
    <w:rsid w:val="00C6651C"/>
    <w:rsid w:val="00C665AE"/>
    <w:rsid w:val="00C665E3"/>
    <w:rsid w:val="00C66727"/>
    <w:rsid w:val="00C6685D"/>
    <w:rsid w:val="00C668EC"/>
    <w:rsid w:val="00C6697C"/>
    <w:rsid w:val="00C66BC9"/>
    <w:rsid w:val="00C66D1D"/>
    <w:rsid w:val="00C66D81"/>
    <w:rsid w:val="00C66DD8"/>
    <w:rsid w:val="00C672F3"/>
    <w:rsid w:val="00C6756F"/>
    <w:rsid w:val="00C6763A"/>
    <w:rsid w:val="00C676A6"/>
    <w:rsid w:val="00C676EA"/>
    <w:rsid w:val="00C6770E"/>
    <w:rsid w:val="00C67786"/>
    <w:rsid w:val="00C678D3"/>
    <w:rsid w:val="00C6798C"/>
    <w:rsid w:val="00C67B07"/>
    <w:rsid w:val="00C67B5F"/>
    <w:rsid w:val="00C67C5A"/>
    <w:rsid w:val="00C67CB8"/>
    <w:rsid w:val="00C67DA6"/>
    <w:rsid w:val="00C67DE4"/>
    <w:rsid w:val="00C67F34"/>
    <w:rsid w:val="00C701A7"/>
    <w:rsid w:val="00C701D1"/>
    <w:rsid w:val="00C701D4"/>
    <w:rsid w:val="00C701E4"/>
    <w:rsid w:val="00C702AB"/>
    <w:rsid w:val="00C7033A"/>
    <w:rsid w:val="00C703CE"/>
    <w:rsid w:val="00C705DE"/>
    <w:rsid w:val="00C706A9"/>
    <w:rsid w:val="00C70771"/>
    <w:rsid w:val="00C70827"/>
    <w:rsid w:val="00C708E9"/>
    <w:rsid w:val="00C70901"/>
    <w:rsid w:val="00C70946"/>
    <w:rsid w:val="00C70A01"/>
    <w:rsid w:val="00C70C99"/>
    <w:rsid w:val="00C70DCA"/>
    <w:rsid w:val="00C70E6D"/>
    <w:rsid w:val="00C70FA6"/>
    <w:rsid w:val="00C70FD6"/>
    <w:rsid w:val="00C71040"/>
    <w:rsid w:val="00C710EB"/>
    <w:rsid w:val="00C71102"/>
    <w:rsid w:val="00C7111D"/>
    <w:rsid w:val="00C71129"/>
    <w:rsid w:val="00C71252"/>
    <w:rsid w:val="00C712DF"/>
    <w:rsid w:val="00C71460"/>
    <w:rsid w:val="00C71489"/>
    <w:rsid w:val="00C71540"/>
    <w:rsid w:val="00C7157B"/>
    <w:rsid w:val="00C715D7"/>
    <w:rsid w:val="00C716F6"/>
    <w:rsid w:val="00C7178B"/>
    <w:rsid w:val="00C71792"/>
    <w:rsid w:val="00C71819"/>
    <w:rsid w:val="00C71839"/>
    <w:rsid w:val="00C71A46"/>
    <w:rsid w:val="00C71AA7"/>
    <w:rsid w:val="00C71C57"/>
    <w:rsid w:val="00C71D60"/>
    <w:rsid w:val="00C71D7A"/>
    <w:rsid w:val="00C71DBB"/>
    <w:rsid w:val="00C71DE1"/>
    <w:rsid w:val="00C71EFB"/>
    <w:rsid w:val="00C71F3D"/>
    <w:rsid w:val="00C71F62"/>
    <w:rsid w:val="00C720D6"/>
    <w:rsid w:val="00C72324"/>
    <w:rsid w:val="00C7233D"/>
    <w:rsid w:val="00C7255A"/>
    <w:rsid w:val="00C72642"/>
    <w:rsid w:val="00C72671"/>
    <w:rsid w:val="00C726F7"/>
    <w:rsid w:val="00C72805"/>
    <w:rsid w:val="00C7280D"/>
    <w:rsid w:val="00C72886"/>
    <w:rsid w:val="00C7293D"/>
    <w:rsid w:val="00C729C8"/>
    <w:rsid w:val="00C72A49"/>
    <w:rsid w:val="00C72BEA"/>
    <w:rsid w:val="00C72D00"/>
    <w:rsid w:val="00C72DA1"/>
    <w:rsid w:val="00C72DF3"/>
    <w:rsid w:val="00C72DF9"/>
    <w:rsid w:val="00C72E72"/>
    <w:rsid w:val="00C72E9F"/>
    <w:rsid w:val="00C72ECD"/>
    <w:rsid w:val="00C72F8B"/>
    <w:rsid w:val="00C73026"/>
    <w:rsid w:val="00C73081"/>
    <w:rsid w:val="00C731B3"/>
    <w:rsid w:val="00C73264"/>
    <w:rsid w:val="00C73510"/>
    <w:rsid w:val="00C735F0"/>
    <w:rsid w:val="00C7361E"/>
    <w:rsid w:val="00C73676"/>
    <w:rsid w:val="00C736C6"/>
    <w:rsid w:val="00C736EE"/>
    <w:rsid w:val="00C7382E"/>
    <w:rsid w:val="00C738EC"/>
    <w:rsid w:val="00C73975"/>
    <w:rsid w:val="00C73A43"/>
    <w:rsid w:val="00C73A9C"/>
    <w:rsid w:val="00C73D21"/>
    <w:rsid w:val="00C73D36"/>
    <w:rsid w:val="00C73DA1"/>
    <w:rsid w:val="00C73DB2"/>
    <w:rsid w:val="00C73E41"/>
    <w:rsid w:val="00C73EA3"/>
    <w:rsid w:val="00C73F10"/>
    <w:rsid w:val="00C73F65"/>
    <w:rsid w:val="00C74033"/>
    <w:rsid w:val="00C74274"/>
    <w:rsid w:val="00C742C8"/>
    <w:rsid w:val="00C746CD"/>
    <w:rsid w:val="00C747AF"/>
    <w:rsid w:val="00C747D6"/>
    <w:rsid w:val="00C74806"/>
    <w:rsid w:val="00C74994"/>
    <w:rsid w:val="00C74B71"/>
    <w:rsid w:val="00C74C33"/>
    <w:rsid w:val="00C74D45"/>
    <w:rsid w:val="00C74DC5"/>
    <w:rsid w:val="00C74F16"/>
    <w:rsid w:val="00C75012"/>
    <w:rsid w:val="00C751FA"/>
    <w:rsid w:val="00C75224"/>
    <w:rsid w:val="00C75270"/>
    <w:rsid w:val="00C7527A"/>
    <w:rsid w:val="00C75519"/>
    <w:rsid w:val="00C755C7"/>
    <w:rsid w:val="00C75641"/>
    <w:rsid w:val="00C756BF"/>
    <w:rsid w:val="00C756C5"/>
    <w:rsid w:val="00C757B6"/>
    <w:rsid w:val="00C75835"/>
    <w:rsid w:val="00C75876"/>
    <w:rsid w:val="00C7589B"/>
    <w:rsid w:val="00C758DC"/>
    <w:rsid w:val="00C758E1"/>
    <w:rsid w:val="00C75909"/>
    <w:rsid w:val="00C7590F"/>
    <w:rsid w:val="00C759DE"/>
    <w:rsid w:val="00C75A07"/>
    <w:rsid w:val="00C75A2A"/>
    <w:rsid w:val="00C75BE5"/>
    <w:rsid w:val="00C75C1D"/>
    <w:rsid w:val="00C75C9E"/>
    <w:rsid w:val="00C75D2F"/>
    <w:rsid w:val="00C75DF8"/>
    <w:rsid w:val="00C75EB7"/>
    <w:rsid w:val="00C75F4E"/>
    <w:rsid w:val="00C760BA"/>
    <w:rsid w:val="00C7623C"/>
    <w:rsid w:val="00C76436"/>
    <w:rsid w:val="00C76487"/>
    <w:rsid w:val="00C7654D"/>
    <w:rsid w:val="00C765AA"/>
    <w:rsid w:val="00C766C7"/>
    <w:rsid w:val="00C766E6"/>
    <w:rsid w:val="00C76743"/>
    <w:rsid w:val="00C76775"/>
    <w:rsid w:val="00C767FD"/>
    <w:rsid w:val="00C76825"/>
    <w:rsid w:val="00C7686B"/>
    <w:rsid w:val="00C76A1C"/>
    <w:rsid w:val="00C76A27"/>
    <w:rsid w:val="00C76CFD"/>
    <w:rsid w:val="00C76D4F"/>
    <w:rsid w:val="00C76ECF"/>
    <w:rsid w:val="00C76EDC"/>
    <w:rsid w:val="00C76F1C"/>
    <w:rsid w:val="00C76F31"/>
    <w:rsid w:val="00C76FE7"/>
    <w:rsid w:val="00C7720D"/>
    <w:rsid w:val="00C772E2"/>
    <w:rsid w:val="00C772E8"/>
    <w:rsid w:val="00C772FF"/>
    <w:rsid w:val="00C77317"/>
    <w:rsid w:val="00C773D3"/>
    <w:rsid w:val="00C77582"/>
    <w:rsid w:val="00C777FD"/>
    <w:rsid w:val="00C77822"/>
    <w:rsid w:val="00C77885"/>
    <w:rsid w:val="00C77A06"/>
    <w:rsid w:val="00C77B5F"/>
    <w:rsid w:val="00C77C75"/>
    <w:rsid w:val="00C77CE1"/>
    <w:rsid w:val="00C77DFD"/>
    <w:rsid w:val="00C77FBE"/>
    <w:rsid w:val="00C80096"/>
    <w:rsid w:val="00C80182"/>
    <w:rsid w:val="00C8022F"/>
    <w:rsid w:val="00C8026D"/>
    <w:rsid w:val="00C80314"/>
    <w:rsid w:val="00C80484"/>
    <w:rsid w:val="00C80583"/>
    <w:rsid w:val="00C8067E"/>
    <w:rsid w:val="00C806A5"/>
    <w:rsid w:val="00C80714"/>
    <w:rsid w:val="00C809B3"/>
    <w:rsid w:val="00C80B62"/>
    <w:rsid w:val="00C80C08"/>
    <w:rsid w:val="00C80D2A"/>
    <w:rsid w:val="00C80EA2"/>
    <w:rsid w:val="00C8107C"/>
    <w:rsid w:val="00C81088"/>
    <w:rsid w:val="00C8112F"/>
    <w:rsid w:val="00C81166"/>
    <w:rsid w:val="00C81218"/>
    <w:rsid w:val="00C81248"/>
    <w:rsid w:val="00C8136C"/>
    <w:rsid w:val="00C81399"/>
    <w:rsid w:val="00C813DC"/>
    <w:rsid w:val="00C816CF"/>
    <w:rsid w:val="00C818C9"/>
    <w:rsid w:val="00C818FF"/>
    <w:rsid w:val="00C81A46"/>
    <w:rsid w:val="00C81A82"/>
    <w:rsid w:val="00C81AC4"/>
    <w:rsid w:val="00C81B0A"/>
    <w:rsid w:val="00C81BA2"/>
    <w:rsid w:val="00C81CAF"/>
    <w:rsid w:val="00C81D69"/>
    <w:rsid w:val="00C81DCA"/>
    <w:rsid w:val="00C81E08"/>
    <w:rsid w:val="00C81EAD"/>
    <w:rsid w:val="00C81F6F"/>
    <w:rsid w:val="00C8203B"/>
    <w:rsid w:val="00C82099"/>
    <w:rsid w:val="00C82147"/>
    <w:rsid w:val="00C82282"/>
    <w:rsid w:val="00C8233A"/>
    <w:rsid w:val="00C82428"/>
    <w:rsid w:val="00C8242B"/>
    <w:rsid w:val="00C825F3"/>
    <w:rsid w:val="00C82632"/>
    <w:rsid w:val="00C826E1"/>
    <w:rsid w:val="00C82768"/>
    <w:rsid w:val="00C827BC"/>
    <w:rsid w:val="00C82840"/>
    <w:rsid w:val="00C829B4"/>
    <w:rsid w:val="00C82A05"/>
    <w:rsid w:val="00C82B1B"/>
    <w:rsid w:val="00C82BCB"/>
    <w:rsid w:val="00C82C70"/>
    <w:rsid w:val="00C82D37"/>
    <w:rsid w:val="00C82D52"/>
    <w:rsid w:val="00C830BA"/>
    <w:rsid w:val="00C83104"/>
    <w:rsid w:val="00C8320E"/>
    <w:rsid w:val="00C8327D"/>
    <w:rsid w:val="00C833C7"/>
    <w:rsid w:val="00C83413"/>
    <w:rsid w:val="00C834D0"/>
    <w:rsid w:val="00C835CC"/>
    <w:rsid w:val="00C835F4"/>
    <w:rsid w:val="00C836D9"/>
    <w:rsid w:val="00C8375B"/>
    <w:rsid w:val="00C839CF"/>
    <w:rsid w:val="00C839ED"/>
    <w:rsid w:val="00C83A6E"/>
    <w:rsid w:val="00C83C19"/>
    <w:rsid w:val="00C83CBC"/>
    <w:rsid w:val="00C83EAF"/>
    <w:rsid w:val="00C83ED3"/>
    <w:rsid w:val="00C83EEB"/>
    <w:rsid w:val="00C83F52"/>
    <w:rsid w:val="00C83FC6"/>
    <w:rsid w:val="00C84031"/>
    <w:rsid w:val="00C840E8"/>
    <w:rsid w:val="00C84305"/>
    <w:rsid w:val="00C84432"/>
    <w:rsid w:val="00C8447B"/>
    <w:rsid w:val="00C844B9"/>
    <w:rsid w:val="00C845CD"/>
    <w:rsid w:val="00C8462B"/>
    <w:rsid w:val="00C846DF"/>
    <w:rsid w:val="00C846F0"/>
    <w:rsid w:val="00C84709"/>
    <w:rsid w:val="00C8479F"/>
    <w:rsid w:val="00C848B7"/>
    <w:rsid w:val="00C8496F"/>
    <w:rsid w:val="00C849E1"/>
    <w:rsid w:val="00C84B02"/>
    <w:rsid w:val="00C84B09"/>
    <w:rsid w:val="00C84DDB"/>
    <w:rsid w:val="00C85143"/>
    <w:rsid w:val="00C85221"/>
    <w:rsid w:val="00C8529A"/>
    <w:rsid w:val="00C8543E"/>
    <w:rsid w:val="00C85478"/>
    <w:rsid w:val="00C85528"/>
    <w:rsid w:val="00C85980"/>
    <w:rsid w:val="00C85C3E"/>
    <w:rsid w:val="00C85CBC"/>
    <w:rsid w:val="00C85CFA"/>
    <w:rsid w:val="00C85E3A"/>
    <w:rsid w:val="00C85E55"/>
    <w:rsid w:val="00C85F42"/>
    <w:rsid w:val="00C86067"/>
    <w:rsid w:val="00C860AD"/>
    <w:rsid w:val="00C86142"/>
    <w:rsid w:val="00C86165"/>
    <w:rsid w:val="00C861AE"/>
    <w:rsid w:val="00C86207"/>
    <w:rsid w:val="00C86219"/>
    <w:rsid w:val="00C862C0"/>
    <w:rsid w:val="00C86307"/>
    <w:rsid w:val="00C864D9"/>
    <w:rsid w:val="00C86586"/>
    <w:rsid w:val="00C8663B"/>
    <w:rsid w:val="00C86844"/>
    <w:rsid w:val="00C86869"/>
    <w:rsid w:val="00C868E9"/>
    <w:rsid w:val="00C86A0F"/>
    <w:rsid w:val="00C86A87"/>
    <w:rsid w:val="00C86A9C"/>
    <w:rsid w:val="00C86B1F"/>
    <w:rsid w:val="00C86B78"/>
    <w:rsid w:val="00C86C4F"/>
    <w:rsid w:val="00C86C5C"/>
    <w:rsid w:val="00C86CD0"/>
    <w:rsid w:val="00C86CFE"/>
    <w:rsid w:val="00C86DB0"/>
    <w:rsid w:val="00C86E8E"/>
    <w:rsid w:val="00C8703C"/>
    <w:rsid w:val="00C87128"/>
    <w:rsid w:val="00C87180"/>
    <w:rsid w:val="00C871E7"/>
    <w:rsid w:val="00C87223"/>
    <w:rsid w:val="00C8723D"/>
    <w:rsid w:val="00C876A3"/>
    <w:rsid w:val="00C878DA"/>
    <w:rsid w:val="00C8794C"/>
    <w:rsid w:val="00C879B2"/>
    <w:rsid w:val="00C87A20"/>
    <w:rsid w:val="00C87B03"/>
    <w:rsid w:val="00C87B09"/>
    <w:rsid w:val="00C87DA7"/>
    <w:rsid w:val="00C87DAF"/>
    <w:rsid w:val="00C87FB4"/>
    <w:rsid w:val="00C87FBE"/>
    <w:rsid w:val="00C90041"/>
    <w:rsid w:val="00C90079"/>
    <w:rsid w:val="00C9013B"/>
    <w:rsid w:val="00C9014A"/>
    <w:rsid w:val="00C90179"/>
    <w:rsid w:val="00C9021F"/>
    <w:rsid w:val="00C90273"/>
    <w:rsid w:val="00C902CD"/>
    <w:rsid w:val="00C90369"/>
    <w:rsid w:val="00C903CA"/>
    <w:rsid w:val="00C90412"/>
    <w:rsid w:val="00C905A9"/>
    <w:rsid w:val="00C906AD"/>
    <w:rsid w:val="00C9078B"/>
    <w:rsid w:val="00C90A61"/>
    <w:rsid w:val="00C90C4F"/>
    <w:rsid w:val="00C90C92"/>
    <w:rsid w:val="00C90CA1"/>
    <w:rsid w:val="00C90CDF"/>
    <w:rsid w:val="00C90D55"/>
    <w:rsid w:val="00C90D71"/>
    <w:rsid w:val="00C90E7F"/>
    <w:rsid w:val="00C91017"/>
    <w:rsid w:val="00C91046"/>
    <w:rsid w:val="00C910E5"/>
    <w:rsid w:val="00C9110E"/>
    <w:rsid w:val="00C91300"/>
    <w:rsid w:val="00C913C0"/>
    <w:rsid w:val="00C91458"/>
    <w:rsid w:val="00C91514"/>
    <w:rsid w:val="00C9161B"/>
    <w:rsid w:val="00C91720"/>
    <w:rsid w:val="00C918A9"/>
    <w:rsid w:val="00C918FE"/>
    <w:rsid w:val="00C91901"/>
    <w:rsid w:val="00C919A5"/>
    <w:rsid w:val="00C91A6B"/>
    <w:rsid w:val="00C91CAB"/>
    <w:rsid w:val="00C91D78"/>
    <w:rsid w:val="00C91E42"/>
    <w:rsid w:val="00C91F20"/>
    <w:rsid w:val="00C92129"/>
    <w:rsid w:val="00C9221B"/>
    <w:rsid w:val="00C92413"/>
    <w:rsid w:val="00C9242F"/>
    <w:rsid w:val="00C92431"/>
    <w:rsid w:val="00C925AD"/>
    <w:rsid w:val="00C9266B"/>
    <w:rsid w:val="00C9274F"/>
    <w:rsid w:val="00C927F3"/>
    <w:rsid w:val="00C928F6"/>
    <w:rsid w:val="00C92A8F"/>
    <w:rsid w:val="00C92AF7"/>
    <w:rsid w:val="00C92C31"/>
    <w:rsid w:val="00C92CBC"/>
    <w:rsid w:val="00C92CF0"/>
    <w:rsid w:val="00C92D22"/>
    <w:rsid w:val="00C92FB5"/>
    <w:rsid w:val="00C92FC2"/>
    <w:rsid w:val="00C93001"/>
    <w:rsid w:val="00C9305D"/>
    <w:rsid w:val="00C930A7"/>
    <w:rsid w:val="00C9317A"/>
    <w:rsid w:val="00C93332"/>
    <w:rsid w:val="00C93340"/>
    <w:rsid w:val="00C9358D"/>
    <w:rsid w:val="00C935C0"/>
    <w:rsid w:val="00C9360E"/>
    <w:rsid w:val="00C9364C"/>
    <w:rsid w:val="00C93694"/>
    <w:rsid w:val="00C937A5"/>
    <w:rsid w:val="00C93A3F"/>
    <w:rsid w:val="00C93A53"/>
    <w:rsid w:val="00C93B08"/>
    <w:rsid w:val="00C93C1C"/>
    <w:rsid w:val="00C93CBA"/>
    <w:rsid w:val="00C93DBF"/>
    <w:rsid w:val="00C93F27"/>
    <w:rsid w:val="00C93FE3"/>
    <w:rsid w:val="00C9406D"/>
    <w:rsid w:val="00C940DB"/>
    <w:rsid w:val="00C94106"/>
    <w:rsid w:val="00C9411C"/>
    <w:rsid w:val="00C942B0"/>
    <w:rsid w:val="00C9436F"/>
    <w:rsid w:val="00C94422"/>
    <w:rsid w:val="00C94479"/>
    <w:rsid w:val="00C94540"/>
    <w:rsid w:val="00C9457A"/>
    <w:rsid w:val="00C94644"/>
    <w:rsid w:val="00C94673"/>
    <w:rsid w:val="00C94678"/>
    <w:rsid w:val="00C9467A"/>
    <w:rsid w:val="00C946FF"/>
    <w:rsid w:val="00C94711"/>
    <w:rsid w:val="00C94733"/>
    <w:rsid w:val="00C9475A"/>
    <w:rsid w:val="00C9489B"/>
    <w:rsid w:val="00C948EB"/>
    <w:rsid w:val="00C94915"/>
    <w:rsid w:val="00C94985"/>
    <w:rsid w:val="00C94A26"/>
    <w:rsid w:val="00C94A4D"/>
    <w:rsid w:val="00C94ACB"/>
    <w:rsid w:val="00C94BFD"/>
    <w:rsid w:val="00C94C23"/>
    <w:rsid w:val="00C94DD4"/>
    <w:rsid w:val="00C94F4C"/>
    <w:rsid w:val="00C95220"/>
    <w:rsid w:val="00C952D6"/>
    <w:rsid w:val="00C952DF"/>
    <w:rsid w:val="00C95337"/>
    <w:rsid w:val="00C953C1"/>
    <w:rsid w:val="00C953CE"/>
    <w:rsid w:val="00C9542A"/>
    <w:rsid w:val="00C954E4"/>
    <w:rsid w:val="00C9550C"/>
    <w:rsid w:val="00C95527"/>
    <w:rsid w:val="00C95607"/>
    <w:rsid w:val="00C95608"/>
    <w:rsid w:val="00C957BA"/>
    <w:rsid w:val="00C95A2E"/>
    <w:rsid w:val="00C95B1D"/>
    <w:rsid w:val="00C95BB8"/>
    <w:rsid w:val="00C95C74"/>
    <w:rsid w:val="00C95CCA"/>
    <w:rsid w:val="00C95CE6"/>
    <w:rsid w:val="00C95F1C"/>
    <w:rsid w:val="00C95F2F"/>
    <w:rsid w:val="00C95F77"/>
    <w:rsid w:val="00C95FF7"/>
    <w:rsid w:val="00C960FD"/>
    <w:rsid w:val="00C96264"/>
    <w:rsid w:val="00C96315"/>
    <w:rsid w:val="00C96350"/>
    <w:rsid w:val="00C963CD"/>
    <w:rsid w:val="00C964D8"/>
    <w:rsid w:val="00C9661D"/>
    <w:rsid w:val="00C96683"/>
    <w:rsid w:val="00C9675A"/>
    <w:rsid w:val="00C968C6"/>
    <w:rsid w:val="00C969BF"/>
    <w:rsid w:val="00C96A1F"/>
    <w:rsid w:val="00C96AA9"/>
    <w:rsid w:val="00C96B9F"/>
    <w:rsid w:val="00C96CCB"/>
    <w:rsid w:val="00C96DC4"/>
    <w:rsid w:val="00C96F80"/>
    <w:rsid w:val="00C97005"/>
    <w:rsid w:val="00C970FF"/>
    <w:rsid w:val="00C971B9"/>
    <w:rsid w:val="00C9732B"/>
    <w:rsid w:val="00C97499"/>
    <w:rsid w:val="00C974F0"/>
    <w:rsid w:val="00C974F8"/>
    <w:rsid w:val="00C97568"/>
    <w:rsid w:val="00C9758C"/>
    <w:rsid w:val="00C97635"/>
    <w:rsid w:val="00C97643"/>
    <w:rsid w:val="00C977F9"/>
    <w:rsid w:val="00C97839"/>
    <w:rsid w:val="00C97BD5"/>
    <w:rsid w:val="00C97CA1"/>
    <w:rsid w:val="00C97D1C"/>
    <w:rsid w:val="00C97D42"/>
    <w:rsid w:val="00C97D80"/>
    <w:rsid w:val="00C97D9E"/>
    <w:rsid w:val="00C97E24"/>
    <w:rsid w:val="00C97E37"/>
    <w:rsid w:val="00C97EF2"/>
    <w:rsid w:val="00C97F3F"/>
    <w:rsid w:val="00C97FE5"/>
    <w:rsid w:val="00CA0099"/>
    <w:rsid w:val="00CA0120"/>
    <w:rsid w:val="00CA01B7"/>
    <w:rsid w:val="00CA01C6"/>
    <w:rsid w:val="00CA0264"/>
    <w:rsid w:val="00CA02C6"/>
    <w:rsid w:val="00CA031B"/>
    <w:rsid w:val="00CA0394"/>
    <w:rsid w:val="00CA0472"/>
    <w:rsid w:val="00CA0589"/>
    <w:rsid w:val="00CA061B"/>
    <w:rsid w:val="00CA06FD"/>
    <w:rsid w:val="00CA088D"/>
    <w:rsid w:val="00CA08F0"/>
    <w:rsid w:val="00CA092C"/>
    <w:rsid w:val="00CA0959"/>
    <w:rsid w:val="00CA0976"/>
    <w:rsid w:val="00CA0A50"/>
    <w:rsid w:val="00CA0AD4"/>
    <w:rsid w:val="00CA0BFE"/>
    <w:rsid w:val="00CA0C0A"/>
    <w:rsid w:val="00CA0C64"/>
    <w:rsid w:val="00CA0C73"/>
    <w:rsid w:val="00CA0ECF"/>
    <w:rsid w:val="00CA0EEA"/>
    <w:rsid w:val="00CA10D2"/>
    <w:rsid w:val="00CA1198"/>
    <w:rsid w:val="00CA1276"/>
    <w:rsid w:val="00CA1296"/>
    <w:rsid w:val="00CA12F4"/>
    <w:rsid w:val="00CA13F3"/>
    <w:rsid w:val="00CA1A95"/>
    <w:rsid w:val="00CA1B07"/>
    <w:rsid w:val="00CA1B30"/>
    <w:rsid w:val="00CA1BE8"/>
    <w:rsid w:val="00CA1CC0"/>
    <w:rsid w:val="00CA1D76"/>
    <w:rsid w:val="00CA1DDB"/>
    <w:rsid w:val="00CA1E2C"/>
    <w:rsid w:val="00CA1F36"/>
    <w:rsid w:val="00CA1FF0"/>
    <w:rsid w:val="00CA2021"/>
    <w:rsid w:val="00CA2272"/>
    <w:rsid w:val="00CA235F"/>
    <w:rsid w:val="00CA2408"/>
    <w:rsid w:val="00CA2422"/>
    <w:rsid w:val="00CA252A"/>
    <w:rsid w:val="00CA255F"/>
    <w:rsid w:val="00CA2573"/>
    <w:rsid w:val="00CA258F"/>
    <w:rsid w:val="00CA2596"/>
    <w:rsid w:val="00CA25EB"/>
    <w:rsid w:val="00CA26DD"/>
    <w:rsid w:val="00CA28A4"/>
    <w:rsid w:val="00CA2907"/>
    <w:rsid w:val="00CA2929"/>
    <w:rsid w:val="00CA2A57"/>
    <w:rsid w:val="00CA2A76"/>
    <w:rsid w:val="00CA2AFC"/>
    <w:rsid w:val="00CA2BC2"/>
    <w:rsid w:val="00CA2ED5"/>
    <w:rsid w:val="00CA2FDC"/>
    <w:rsid w:val="00CA30F2"/>
    <w:rsid w:val="00CA31D9"/>
    <w:rsid w:val="00CA3246"/>
    <w:rsid w:val="00CA32DB"/>
    <w:rsid w:val="00CA334D"/>
    <w:rsid w:val="00CA3374"/>
    <w:rsid w:val="00CA347D"/>
    <w:rsid w:val="00CA34A8"/>
    <w:rsid w:val="00CA358B"/>
    <w:rsid w:val="00CA3735"/>
    <w:rsid w:val="00CA388F"/>
    <w:rsid w:val="00CA3953"/>
    <w:rsid w:val="00CA3A60"/>
    <w:rsid w:val="00CA3AD3"/>
    <w:rsid w:val="00CA3CA2"/>
    <w:rsid w:val="00CA3CCC"/>
    <w:rsid w:val="00CA3D89"/>
    <w:rsid w:val="00CA3E09"/>
    <w:rsid w:val="00CA3EC6"/>
    <w:rsid w:val="00CA3F34"/>
    <w:rsid w:val="00CA401E"/>
    <w:rsid w:val="00CA40BA"/>
    <w:rsid w:val="00CA4363"/>
    <w:rsid w:val="00CA43BB"/>
    <w:rsid w:val="00CA4463"/>
    <w:rsid w:val="00CA44B5"/>
    <w:rsid w:val="00CA44DA"/>
    <w:rsid w:val="00CA4527"/>
    <w:rsid w:val="00CA4593"/>
    <w:rsid w:val="00CA459E"/>
    <w:rsid w:val="00CA4681"/>
    <w:rsid w:val="00CA46EF"/>
    <w:rsid w:val="00CA47F8"/>
    <w:rsid w:val="00CA4827"/>
    <w:rsid w:val="00CA48AE"/>
    <w:rsid w:val="00CA48CB"/>
    <w:rsid w:val="00CA4AB6"/>
    <w:rsid w:val="00CA4B9C"/>
    <w:rsid w:val="00CA4BFC"/>
    <w:rsid w:val="00CA4C00"/>
    <w:rsid w:val="00CA4C34"/>
    <w:rsid w:val="00CA4CBA"/>
    <w:rsid w:val="00CA4D30"/>
    <w:rsid w:val="00CA4D98"/>
    <w:rsid w:val="00CA4E96"/>
    <w:rsid w:val="00CA4F22"/>
    <w:rsid w:val="00CA5009"/>
    <w:rsid w:val="00CA5053"/>
    <w:rsid w:val="00CA5148"/>
    <w:rsid w:val="00CA514F"/>
    <w:rsid w:val="00CA51AC"/>
    <w:rsid w:val="00CA51C1"/>
    <w:rsid w:val="00CA5229"/>
    <w:rsid w:val="00CA52AD"/>
    <w:rsid w:val="00CA540A"/>
    <w:rsid w:val="00CA547A"/>
    <w:rsid w:val="00CA548C"/>
    <w:rsid w:val="00CA5503"/>
    <w:rsid w:val="00CA55FB"/>
    <w:rsid w:val="00CA5702"/>
    <w:rsid w:val="00CA57B0"/>
    <w:rsid w:val="00CA5890"/>
    <w:rsid w:val="00CA58D6"/>
    <w:rsid w:val="00CA5941"/>
    <w:rsid w:val="00CA59B5"/>
    <w:rsid w:val="00CA5AC4"/>
    <w:rsid w:val="00CA5C89"/>
    <w:rsid w:val="00CA5D32"/>
    <w:rsid w:val="00CA5DBC"/>
    <w:rsid w:val="00CA60DE"/>
    <w:rsid w:val="00CA627E"/>
    <w:rsid w:val="00CA62A8"/>
    <w:rsid w:val="00CA62EC"/>
    <w:rsid w:val="00CA6336"/>
    <w:rsid w:val="00CA6395"/>
    <w:rsid w:val="00CA63BC"/>
    <w:rsid w:val="00CA6428"/>
    <w:rsid w:val="00CA6471"/>
    <w:rsid w:val="00CA6572"/>
    <w:rsid w:val="00CA67D4"/>
    <w:rsid w:val="00CA6918"/>
    <w:rsid w:val="00CA6937"/>
    <w:rsid w:val="00CA69B4"/>
    <w:rsid w:val="00CA6AE8"/>
    <w:rsid w:val="00CA6B09"/>
    <w:rsid w:val="00CA6CFD"/>
    <w:rsid w:val="00CA6E29"/>
    <w:rsid w:val="00CA6E3A"/>
    <w:rsid w:val="00CA6E7F"/>
    <w:rsid w:val="00CA6E8F"/>
    <w:rsid w:val="00CA6EF5"/>
    <w:rsid w:val="00CA6FB6"/>
    <w:rsid w:val="00CA701A"/>
    <w:rsid w:val="00CA704A"/>
    <w:rsid w:val="00CA70A3"/>
    <w:rsid w:val="00CA7175"/>
    <w:rsid w:val="00CA71BA"/>
    <w:rsid w:val="00CA71BB"/>
    <w:rsid w:val="00CA71F7"/>
    <w:rsid w:val="00CA7221"/>
    <w:rsid w:val="00CA72F1"/>
    <w:rsid w:val="00CA735C"/>
    <w:rsid w:val="00CA7394"/>
    <w:rsid w:val="00CA7395"/>
    <w:rsid w:val="00CA73CC"/>
    <w:rsid w:val="00CA741C"/>
    <w:rsid w:val="00CA74E5"/>
    <w:rsid w:val="00CA7522"/>
    <w:rsid w:val="00CA7583"/>
    <w:rsid w:val="00CA762B"/>
    <w:rsid w:val="00CA77DC"/>
    <w:rsid w:val="00CA798A"/>
    <w:rsid w:val="00CA7A11"/>
    <w:rsid w:val="00CA7ADF"/>
    <w:rsid w:val="00CA7F6F"/>
    <w:rsid w:val="00CA7FBF"/>
    <w:rsid w:val="00CB00D1"/>
    <w:rsid w:val="00CB0250"/>
    <w:rsid w:val="00CB02E1"/>
    <w:rsid w:val="00CB03D4"/>
    <w:rsid w:val="00CB04A9"/>
    <w:rsid w:val="00CB04BB"/>
    <w:rsid w:val="00CB05A9"/>
    <w:rsid w:val="00CB066B"/>
    <w:rsid w:val="00CB06B5"/>
    <w:rsid w:val="00CB070D"/>
    <w:rsid w:val="00CB08C3"/>
    <w:rsid w:val="00CB0B73"/>
    <w:rsid w:val="00CB0C07"/>
    <w:rsid w:val="00CB0C81"/>
    <w:rsid w:val="00CB0C86"/>
    <w:rsid w:val="00CB0D23"/>
    <w:rsid w:val="00CB0D75"/>
    <w:rsid w:val="00CB0DD2"/>
    <w:rsid w:val="00CB0ECF"/>
    <w:rsid w:val="00CB1002"/>
    <w:rsid w:val="00CB10A2"/>
    <w:rsid w:val="00CB11C9"/>
    <w:rsid w:val="00CB1245"/>
    <w:rsid w:val="00CB1256"/>
    <w:rsid w:val="00CB12F0"/>
    <w:rsid w:val="00CB1476"/>
    <w:rsid w:val="00CB1537"/>
    <w:rsid w:val="00CB157A"/>
    <w:rsid w:val="00CB166C"/>
    <w:rsid w:val="00CB174B"/>
    <w:rsid w:val="00CB174E"/>
    <w:rsid w:val="00CB18B7"/>
    <w:rsid w:val="00CB18D2"/>
    <w:rsid w:val="00CB1913"/>
    <w:rsid w:val="00CB1972"/>
    <w:rsid w:val="00CB1992"/>
    <w:rsid w:val="00CB1A60"/>
    <w:rsid w:val="00CB1B53"/>
    <w:rsid w:val="00CB1B82"/>
    <w:rsid w:val="00CB1EA1"/>
    <w:rsid w:val="00CB1F41"/>
    <w:rsid w:val="00CB2038"/>
    <w:rsid w:val="00CB2055"/>
    <w:rsid w:val="00CB21CB"/>
    <w:rsid w:val="00CB2294"/>
    <w:rsid w:val="00CB2319"/>
    <w:rsid w:val="00CB248D"/>
    <w:rsid w:val="00CB25CF"/>
    <w:rsid w:val="00CB27FD"/>
    <w:rsid w:val="00CB2AD1"/>
    <w:rsid w:val="00CB2D26"/>
    <w:rsid w:val="00CB2D2D"/>
    <w:rsid w:val="00CB2E9B"/>
    <w:rsid w:val="00CB2F25"/>
    <w:rsid w:val="00CB3030"/>
    <w:rsid w:val="00CB3070"/>
    <w:rsid w:val="00CB30ED"/>
    <w:rsid w:val="00CB3126"/>
    <w:rsid w:val="00CB3165"/>
    <w:rsid w:val="00CB3250"/>
    <w:rsid w:val="00CB3262"/>
    <w:rsid w:val="00CB33C8"/>
    <w:rsid w:val="00CB34DD"/>
    <w:rsid w:val="00CB361F"/>
    <w:rsid w:val="00CB3661"/>
    <w:rsid w:val="00CB3708"/>
    <w:rsid w:val="00CB3711"/>
    <w:rsid w:val="00CB3A34"/>
    <w:rsid w:val="00CB3A8D"/>
    <w:rsid w:val="00CB3AEA"/>
    <w:rsid w:val="00CB3FA5"/>
    <w:rsid w:val="00CB40E1"/>
    <w:rsid w:val="00CB41DD"/>
    <w:rsid w:val="00CB4243"/>
    <w:rsid w:val="00CB4277"/>
    <w:rsid w:val="00CB4344"/>
    <w:rsid w:val="00CB43BE"/>
    <w:rsid w:val="00CB4401"/>
    <w:rsid w:val="00CB4533"/>
    <w:rsid w:val="00CB45D2"/>
    <w:rsid w:val="00CB4758"/>
    <w:rsid w:val="00CB47B7"/>
    <w:rsid w:val="00CB484D"/>
    <w:rsid w:val="00CB48B7"/>
    <w:rsid w:val="00CB48F4"/>
    <w:rsid w:val="00CB4AB2"/>
    <w:rsid w:val="00CB4ACB"/>
    <w:rsid w:val="00CB4B8C"/>
    <w:rsid w:val="00CB4D3C"/>
    <w:rsid w:val="00CB4DA1"/>
    <w:rsid w:val="00CB4E2A"/>
    <w:rsid w:val="00CB5007"/>
    <w:rsid w:val="00CB5083"/>
    <w:rsid w:val="00CB508B"/>
    <w:rsid w:val="00CB50A6"/>
    <w:rsid w:val="00CB50B1"/>
    <w:rsid w:val="00CB5267"/>
    <w:rsid w:val="00CB52F0"/>
    <w:rsid w:val="00CB5408"/>
    <w:rsid w:val="00CB5511"/>
    <w:rsid w:val="00CB55E5"/>
    <w:rsid w:val="00CB56D2"/>
    <w:rsid w:val="00CB570C"/>
    <w:rsid w:val="00CB5716"/>
    <w:rsid w:val="00CB5756"/>
    <w:rsid w:val="00CB57F9"/>
    <w:rsid w:val="00CB59A1"/>
    <w:rsid w:val="00CB59AE"/>
    <w:rsid w:val="00CB5A1F"/>
    <w:rsid w:val="00CB5A3E"/>
    <w:rsid w:val="00CB5BFD"/>
    <w:rsid w:val="00CB5C10"/>
    <w:rsid w:val="00CB5C3E"/>
    <w:rsid w:val="00CB5CBA"/>
    <w:rsid w:val="00CB5EBB"/>
    <w:rsid w:val="00CB5F91"/>
    <w:rsid w:val="00CB603B"/>
    <w:rsid w:val="00CB60EE"/>
    <w:rsid w:val="00CB61AB"/>
    <w:rsid w:val="00CB62E7"/>
    <w:rsid w:val="00CB6316"/>
    <w:rsid w:val="00CB6344"/>
    <w:rsid w:val="00CB6579"/>
    <w:rsid w:val="00CB66A5"/>
    <w:rsid w:val="00CB670E"/>
    <w:rsid w:val="00CB67A8"/>
    <w:rsid w:val="00CB6CC5"/>
    <w:rsid w:val="00CB6D97"/>
    <w:rsid w:val="00CB6E31"/>
    <w:rsid w:val="00CB6EDB"/>
    <w:rsid w:val="00CB6EEC"/>
    <w:rsid w:val="00CB6F17"/>
    <w:rsid w:val="00CB7003"/>
    <w:rsid w:val="00CB7097"/>
    <w:rsid w:val="00CB70DB"/>
    <w:rsid w:val="00CB7244"/>
    <w:rsid w:val="00CB7268"/>
    <w:rsid w:val="00CB72E4"/>
    <w:rsid w:val="00CB73A8"/>
    <w:rsid w:val="00CB7514"/>
    <w:rsid w:val="00CB76F2"/>
    <w:rsid w:val="00CB7753"/>
    <w:rsid w:val="00CB77B6"/>
    <w:rsid w:val="00CB78E2"/>
    <w:rsid w:val="00CB7A42"/>
    <w:rsid w:val="00CB7AD3"/>
    <w:rsid w:val="00CB7AFE"/>
    <w:rsid w:val="00CB7C3A"/>
    <w:rsid w:val="00CB7CCC"/>
    <w:rsid w:val="00CB7DE1"/>
    <w:rsid w:val="00CB7E40"/>
    <w:rsid w:val="00CB7FDA"/>
    <w:rsid w:val="00CB7FDF"/>
    <w:rsid w:val="00CC006C"/>
    <w:rsid w:val="00CC008C"/>
    <w:rsid w:val="00CC00CE"/>
    <w:rsid w:val="00CC0127"/>
    <w:rsid w:val="00CC0163"/>
    <w:rsid w:val="00CC018C"/>
    <w:rsid w:val="00CC02DE"/>
    <w:rsid w:val="00CC0373"/>
    <w:rsid w:val="00CC0792"/>
    <w:rsid w:val="00CC07F0"/>
    <w:rsid w:val="00CC082A"/>
    <w:rsid w:val="00CC0979"/>
    <w:rsid w:val="00CC09F7"/>
    <w:rsid w:val="00CC0ACE"/>
    <w:rsid w:val="00CC0AFA"/>
    <w:rsid w:val="00CC0B8B"/>
    <w:rsid w:val="00CC0BC6"/>
    <w:rsid w:val="00CC0C2B"/>
    <w:rsid w:val="00CC0C46"/>
    <w:rsid w:val="00CC0CC3"/>
    <w:rsid w:val="00CC0DA2"/>
    <w:rsid w:val="00CC0E3B"/>
    <w:rsid w:val="00CC0E9F"/>
    <w:rsid w:val="00CC0F20"/>
    <w:rsid w:val="00CC0F3F"/>
    <w:rsid w:val="00CC0F66"/>
    <w:rsid w:val="00CC10BF"/>
    <w:rsid w:val="00CC110A"/>
    <w:rsid w:val="00CC12DB"/>
    <w:rsid w:val="00CC130F"/>
    <w:rsid w:val="00CC13B0"/>
    <w:rsid w:val="00CC1434"/>
    <w:rsid w:val="00CC1453"/>
    <w:rsid w:val="00CC1521"/>
    <w:rsid w:val="00CC152B"/>
    <w:rsid w:val="00CC152F"/>
    <w:rsid w:val="00CC169B"/>
    <w:rsid w:val="00CC16CD"/>
    <w:rsid w:val="00CC17F1"/>
    <w:rsid w:val="00CC18DD"/>
    <w:rsid w:val="00CC1986"/>
    <w:rsid w:val="00CC198D"/>
    <w:rsid w:val="00CC19F9"/>
    <w:rsid w:val="00CC1A95"/>
    <w:rsid w:val="00CC1B76"/>
    <w:rsid w:val="00CC1CF0"/>
    <w:rsid w:val="00CC1DCA"/>
    <w:rsid w:val="00CC1E56"/>
    <w:rsid w:val="00CC1E79"/>
    <w:rsid w:val="00CC1F29"/>
    <w:rsid w:val="00CC22FB"/>
    <w:rsid w:val="00CC238A"/>
    <w:rsid w:val="00CC23AF"/>
    <w:rsid w:val="00CC2518"/>
    <w:rsid w:val="00CC2522"/>
    <w:rsid w:val="00CC27BD"/>
    <w:rsid w:val="00CC282F"/>
    <w:rsid w:val="00CC2A54"/>
    <w:rsid w:val="00CC2CA0"/>
    <w:rsid w:val="00CC2D87"/>
    <w:rsid w:val="00CC2E7C"/>
    <w:rsid w:val="00CC2EC3"/>
    <w:rsid w:val="00CC3027"/>
    <w:rsid w:val="00CC3104"/>
    <w:rsid w:val="00CC3171"/>
    <w:rsid w:val="00CC31B6"/>
    <w:rsid w:val="00CC328F"/>
    <w:rsid w:val="00CC32B7"/>
    <w:rsid w:val="00CC32E0"/>
    <w:rsid w:val="00CC35DE"/>
    <w:rsid w:val="00CC36CE"/>
    <w:rsid w:val="00CC3805"/>
    <w:rsid w:val="00CC3933"/>
    <w:rsid w:val="00CC3979"/>
    <w:rsid w:val="00CC3ADA"/>
    <w:rsid w:val="00CC3B39"/>
    <w:rsid w:val="00CC3B78"/>
    <w:rsid w:val="00CC3BC3"/>
    <w:rsid w:val="00CC3CA6"/>
    <w:rsid w:val="00CC3CBD"/>
    <w:rsid w:val="00CC3CE2"/>
    <w:rsid w:val="00CC3D38"/>
    <w:rsid w:val="00CC3F0A"/>
    <w:rsid w:val="00CC4054"/>
    <w:rsid w:val="00CC40EF"/>
    <w:rsid w:val="00CC4169"/>
    <w:rsid w:val="00CC41C0"/>
    <w:rsid w:val="00CC41D3"/>
    <w:rsid w:val="00CC4280"/>
    <w:rsid w:val="00CC43AF"/>
    <w:rsid w:val="00CC4524"/>
    <w:rsid w:val="00CC45C2"/>
    <w:rsid w:val="00CC45C3"/>
    <w:rsid w:val="00CC46BE"/>
    <w:rsid w:val="00CC46D2"/>
    <w:rsid w:val="00CC4730"/>
    <w:rsid w:val="00CC4771"/>
    <w:rsid w:val="00CC4817"/>
    <w:rsid w:val="00CC48DD"/>
    <w:rsid w:val="00CC499B"/>
    <w:rsid w:val="00CC4A06"/>
    <w:rsid w:val="00CC4A0B"/>
    <w:rsid w:val="00CC4A96"/>
    <w:rsid w:val="00CC4AB8"/>
    <w:rsid w:val="00CC4CC6"/>
    <w:rsid w:val="00CC4E39"/>
    <w:rsid w:val="00CC4F8A"/>
    <w:rsid w:val="00CC4FA1"/>
    <w:rsid w:val="00CC5055"/>
    <w:rsid w:val="00CC5067"/>
    <w:rsid w:val="00CC5086"/>
    <w:rsid w:val="00CC50A2"/>
    <w:rsid w:val="00CC515F"/>
    <w:rsid w:val="00CC517B"/>
    <w:rsid w:val="00CC52E9"/>
    <w:rsid w:val="00CC5393"/>
    <w:rsid w:val="00CC5416"/>
    <w:rsid w:val="00CC54B0"/>
    <w:rsid w:val="00CC553D"/>
    <w:rsid w:val="00CC5570"/>
    <w:rsid w:val="00CC5575"/>
    <w:rsid w:val="00CC56C6"/>
    <w:rsid w:val="00CC57E5"/>
    <w:rsid w:val="00CC58DB"/>
    <w:rsid w:val="00CC5918"/>
    <w:rsid w:val="00CC5AEE"/>
    <w:rsid w:val="00CC5BB4"/>
    <w:rsid w:val="00CC5CD5"/>
    <w:rsid w:val="00CC5D05"/>
    <w:rsid w:val="00CC5EB3"/>
    <w:rsid w:val="00CC5F44"/>
    <w:rsid w:val="00CC5F4D"/>
    <w:rsid w:val="00CC6126"/>
    <w:rsid w:val="00CC614F"/>
    <w:rsid w:val="00CC615D"/>
    <w:rsid w:val="00CC6222"/>
    <w:rsid w:val="00CC6351"/>
    <w:rsid w:val="00CC6360"/>
    <w:rsid w:val="00CC6505"/>
    <w:rsid w:val="00CC651A"/>
    <w:rsid w:val="00CC667D"/>
    <w:rsid w:val="00CC671C"/>
    <w:rsid w:val="00CC6740"/>
    <w:rsid w:val="00CC685F"/>
    <w:rsid w:val="00CC6B1C"/>
    <w:rsid w:val="00CC703C"/>
    <w:rsid w:val="00CC706E"/>
    <w:rsid w:val="00CC7129"/>
    <w:rsid w:val="00CC71AD"/>
    <w:rsid w:val="00CC732C"/>
    <w:rsid w:val="00CC73AC"/>
    <w:rsid w:val="00CC73EA"/>
    <w:rsid w:val="00CC74D8"/>
    <w:rsid w:val="00CC7573"/>
    <w:rsid w:val="00CC758B"/>
    <w:rsid w:val="00CC76B0"/>
    <w:rsid w:val="00CC7873"/>
    <w:rsid w:val="00CC78DC"/>
    <w:rsid w:val="00CC792C"/>
    <w:rsid w:val="00CC79A3"/>
    <w:rsid w:val="00CC7CD3"/>
    <w:rsid w:val="00CC7DA6"/>
    <w:rsid w:val="00CC7E0E"/>
    <w:rsid w:val="00CD00FD"/>
    <w:rsid w:val="00CD0131"/>
    <w:rsid w:val="00CD027C"/>
    <w:rsid w:val="00CD03BB"/>
    <w:rsid w:val="00CD046D"/>
    <w:rsid w:val="00CD060F"/>
    <w:rsid w:val="00CD063A"/>
    <w:rsid w:val="00CD077A"/>
    <w:rsid w:val="00CD079A"/>
    <w:rsid w:val="00CD0869"/>
    <w:rsid w:val="00CD0913"/>
    <w:rsid w:val="00CD098B"/>
    <w:rsid w:val="00CD0AD8"/>
    <w:rsid w:val="00CD0B92"/>
    <w:rsid w:val="00CD0C21"/>
    <w:rsid w:val="00CD0D7C"/>
    <w:rsid w:val="00CD0D9F"/>
    <w:rsid w:val="00CD0E58"/>
    <w:rsid w:val="00CD0F42"/>
    <w:rsid w:val="00CD0F56"/>
    <w:rsid w:val="00CD108C"/>
    <w:rsid w:val="00CD10AB"/>
    <w:rsid w:val="00CD117C"/>
    <w:rsid w:val="00CD12AD"/>
    <w:rsid w:val="00CD12CB"/>
    <w:rsid w:val="00CD13BE"/>
    <w:rsid w:val="00CD13DC"/>
    <w:rsid w:val="00CD1463"/>
    <w:rsid w:val="00CD14EA"/>
    <w:rsid w:val="00CD15CE"/>
    <w:rsid w:val="00CD1695"/>
    <w:rsid w:val="00CD16A1"/>
    <w:rsid w:val="00CD16B0"/>
    <w:rsid w:val="00CD1758"/>
    <w:rsid w:val="00CD197C"/>
    <w:rsid w:val="00CD1DBD"/>
    <w:rsid w:val="00CD1E3B"/>
    <w:rsid w:val="00CD1E53"/>
    <w:rsid w:val="00CD1E74"/>
    <w:rsid w:val="00CD1F83"/>
    <w:rsid w:val="00CD209A"/>
    <w:rsid w:val="00CD20AA"/>
    <w:rsid w:val="00CD214D"/>
    <w:rsid w:val="00CD251F"/>
    <w:rsid w:val="00CD254A"/>
    <w:rsid w:val="00CD2588"/>
    <w:rsid w:val="00CD29A1"/>
    <w:rsid w:val="00CD2AE2"/>
    <w:rsid w:val="00CD2C50"/>
    <w:rsid w:val="00CD2EB1"/>
    <w:rsid w:val="00CD2EE2"/>
    <w:rsid w:val="00CD3120"/>
    <w:rsid w:val="00CD31AF"/>
    <w:rsid w:val="00CD31E3"/>
    <w:rsid w:val="00CD3257"/>
    <w:rsid w:val="00CD3265"/>
    <w:rsid w:val="00CD3295"/>
    <w:rsid w:val="00CD333B"/>
    <w:rsid w:val="00CD333F"/>
    <w:rsid w:val="00CD3345"/>
    <w:rsid w:val="00CD33A8"/>
    <w:rsid w:val="00CD353B"/>
    <w:rsid w:val="00CD35BF"/>
    <w:rsid w:val="00CD365E"/>
    <w:rsid w:val="00CD3755"/>
    <w:rsid w:val="00CD37C8"/>
    <w:rsid w:val="00CD384A"/>
    <w:rsid w:val="00CD386E"/>
    <w:rsid w:val="00CD3875"/>
    <w:rsid w:val="00CD3B39"/>
    <w:rsid w:val="00CD3BB5"/>
    <w:rsid w:val="00CD3DC7"/>
    <w:rsid w:val="00CD3DDB"/>
    <w:rsid w:val="00CD3DE3"/>
    <w:rsid w:val="00CD3DE8"/>
    <w:rsid w:val="00CD3E05"/>
    <w:rsid w:val="00CD3F27"/>
    <w:rsid w:val="00CD3FC4"/>
    <w:rsid w:val="00CD3FE8"/>
    <w:rsid w:val="00CD4347"/>
    <w:rsid w:val="00CD43C4"/>
    <w:rsid w:val="00CD4577"/>
    <w:rsid w:val="00CD475E"/>
    <w:rsid w:val="00CD4762"/>
    <w:rsid w:val="00CD48DB"/>
    <w:rsid w:val="00CD48F6"/>
    <w:rsid w:val="00CD4934"/>
    <w:rsid w:val="00CD496F"/>
    <w:rsid w:val="00CD49BE"/>
    <w:rsid w:val="00CD49CD"/>
    <w:rsid w:val="00CD4A28"/>
    <w:rsid w:val="00CD4B4D"/>
    <w:rsid w:val="00CD4B5C"/>
    <w:rsid w:val="00CD4B6C"/>
    <w:rsid w:val="00CD4C2B"/>
    <w:rsid w:val="00CD4C33"/>
    <w:rsid w:val="00CD4C5F"/>
    <w:rsid w:val="00CD4CD4"/>
    <w:rsid w:val="00CD4D19"/>
    <w:rsid w:val="00CD4E34"/>
    <w:rsid w:val="00CD4E4E"/>
    <w:rsid w:val="00CD4E5E"/>
    <w:rsid w:val="00CD50CE"/>
    <w:rsid w:val="00CD513C"/>
    <w:rsid w:val="00CD53AF"/>
    <w:rsid w:val="00CD5483"/>
    <w:rsid w:val="00CD558C"/>
    <w:rsid w:val="00CD569C"/>
    <w:rsid w:val="00CD56C8"/>
    <w:rsid w:val="00CD5788"/>
    <w:rsid w:val="00CD57BB"/>
    <w:rsid w:val="00CD582B"/>
    <w:rsid w:val="00CD58F0"/>
    <w:rsid w:val="00CD5AA7"/>
    <w:rsid w:val="00CD5AFF"/>
    <w:rsid w:val="00CD5B15"/>
    <w:rsid w:val="00CD5BBB"/>
    <w:rsid w:val="00CD5C33"/>
    <w:rsid w:val="00CD5D21"/>
    <w:rsid w:val="00CD5D4E"/>
    <w:rsid w:val="00CD5DA2"/>
    <w:rsid w:val="00CD5E5E"/>
    <w:rsid w:val="00CD5F64"/>
    <w:rsid w:val="00CD6089"/>
    <w:rsid w:val="00CD60C6"/>
    <w:rsid w:val="00CD6161"/>
    <w:rsid w:val="00CD623D"/>
    <w:rsid w:val="00CD6288"/>
    <w:rsid w:val="00CD6292"/>
    <w:rsid w:val="00CD638B"/>
    <w:rsid w:val="00CD639F"/>
    <w:rsid w:val="00CD6496"/>
    <w:rsid w:val="00CD6521"/>
    <w:rsid w:val="00CD652C"/>
    <w:rsid w:val="00CD668B"/>
    <w:rsid w:val="00CD6697"/>
    <w:rsid w:val="00CD685A"/>
    <w:rsid w:val="00CD699A"/>
    <w:rsid w:val="00CD6A2E"/>
    <w:rsid w:val="00CD6B9D"/>
    <w:rsid w:val="00CD6BFC"/>
    <w:rsid w:val="00CD6CEA"/>
    <w:rsid w:val="00CD6E54"/>
    <w:rsid w:val="00CD6F38"/>
    <w:rsid w:val="00CD6F7F"/>
    <w:rsid w:val="00CD6FDE"/>
    <w:rsid w:val="00CD70CB"/>
    <w:rsid w:val="00CD70FB"/>
    <w:rsid w:val="00CD719A"/>
    <w:rsid w:val="00CD7200"/>
    <w:rsid w:val="00CD72F1"/>
    <w:rsid w:val="00CD7347"/>
    <w:rsid w:val="00CD73CB"/>
    <w:rsid w:val="00CD73F5"/>
    <w:rsid w:val="00CD7607"/>
    <w:rsid w:val="00CD76C2"/>
    <w:rsid w:val="00CD77A2"/>
    <w:rsid w:val="00CD78F0"/>
    <w:rsid w:val="00CD7BA0"/>
    <w:rsid w:val="00CD7C29"/>
    <w:rsid w:val="00CD7CBC"/>
    <w:rsid w:val="00CD7D09"/>
    <w:rsid w:val="00CD7E90"/>
    <w:rsid w:val="00CE0017"/>
    <w:rsid w:val="00CE02BD"/>
    <w:rsid w:val="00CE034F"/>
    <w:rsid w:val="00CE03A7"/>
    <w:rsid w:val="00CE0514"/>
    <w:rsid w:val="00CE06D5"/>
    <w:rsid w:val="00CE0741"/>
    <w:rsid w:val="00CE0770"/>
    <w:rsid w:val="00CE0797"/>
    <w:rsid w:val="00CE0820"/>
    <w:rsid w:val="00CE0A53"/>
    <w:rsid w:val="00CE0AEB"/>
    <w:rsid w:val="00CE0CE5"/>
    <w:rsid w:val="00CE0D68"/>
    <w:rsid w:val="00CE0ED8"/>
    <w:rsid w:val="00CE1003"/>
    <w:rsid w:val="00CE1073"/>
    <w:rsid w:val="00CE1166"/>
    <w:rsid w:val="00CE1209"/>
    <w:rsid w:val="00CE126C"/>
    <w:rsid w:val="00CE13B5"/>
    <w:rsid w:val="00CE150A"/>
    <w:rsid w:val="00CE1530"/>
    <w:rsid w:val="00CE1547"/>
    <w:rsid w:val="00CE154F"/>
    <w:rsid w:val="00CE1579"/>
    <w:rsid w:val="00CE15BB"/>
    <w:rsid w:val="00CE170E"/>
    <w:rsid w:val="00CE17B9"/>
    <w:rsid w:val="00CE17C7"/>
    <w:rsid w:val="00CE17E1"/>
    <w:rsid w:val="00CE18A9"/>
    <w:rsid w:val="00CE18AE"/>
    <w:rsid w:val="00CE190D"/>
    <w:rsid w:val="00CE194B"/>
    <w:rsid w:val="00CE19EF"/>
    <w:rsid w:val="00CE19F4"/>
    <w:rsid w:val="00CE1B0F"/>
    <w:rsid w:val="00CE1B44"/>
    <w:rsid w:val="00CE1BBB"/>
    <w:rsid w:val="00CE1C11"/>
    <w:rsid w:val="00CE1E1A"/>
    <w:rsid w:val="00CE200C"/>
    <w:rsid w:val="00CE2281"/>
    <w:rsid w:val="00CE229D"/>
    <w:rsid w:val="00CE2369"/>
    <w:rsid w:val="00CE23A6"/>
    <w:rsid w:val="00CE23CA"/>
    <w:rsid w:val="00CE2416"/>
    <w:rsid w:val="00CE2566"/>
    <w:rsid w:val="00CE267F"/>
    <w:rsid w:val="00CE276D"/>
    <w:rsid w:val="00CE277D"/>
    <w:rsid w:val="00CE2818"/>
    <w:rsid w:val="00CE288A"/>
    <w:rsid w:val="00CE2A76"/>
    <w:rsid w:val="00CE2AB8"/>
    <w:rsid w:val="00CE2AE2"/>
    <w:rsid w:val="00CE2B0F"/>
    <w:rsid w:val="00CE2D13"/>
    <w:rsid w:val="00CE2D6B"/>
    <w:rsid w:val="00CE2DDE"/>
    <w:rsid w:val="00CE2DFF"/>
    <w:rsid w:val="00CE2EF0"/>
    <w:rsid w:val="00CE32FE"/>
    <w:rsid w:val="00CE3311"/>
    <w:rsid w:val="00CE340D"/>
    <w:rsid w:val="00CE343B"/>
    <w:rsid w:val="00CE344A"/>
    <w:rsid w:val="00CE36D5"/>
    <w:rsid w:val="00CE3721"/>
    <w:rsid w:val="00CE3788"/>
    <w:rsid w:val="00CE3854"/>
    <w:rsid w:val="00CE38CF"/>
    <w:rsid w:val="00CE38F9"/>
    <w:rsid w:val="00CE3A3C"/>
    <w:rsid w:val="00CE3A69"/>
    <w:rsid w:val="00CE3C30"/>
    <w:rsid w:val="00CE3C5D"/>
    <w:rsid w:val="00CE3EA6"/>
    <w:rsid w:val="00CE3FCD"/>
    <w:rsid w:val="00CE40F8"/>
    <w:rsid w:val="00CE4180"/>
    <w:rsid w:val="00CE41DD"/>
    <w:rsid w:val="00CE43A7"/>
    <w:rsid w:val="00CE43AA"/>
    <w:rsid w:val="00CE456E"/>
    <w:rsid w:val="00CE45AD"/>
    <w:rsid w:val="00CE45E2"/>
    <w:rsid w:val="00CE47D1"/>
    <w:rsid w:val="00CE47FF"/>
    <w:rsid w:val="00CE4867"/>
    <w:rsid w:val="00CE4892"/>
    <w:rsid w:val="00CE48D2"/>
    <w:rsid w:val="00CE48D5"/>
    <w:rsid w:val="00CE4948"/>
    <w:rsid w:val="00CE49FE"/>
    <w:rsid w:val="00CE4AA8"/>
    <w:rsid w:val="00CE4B4A"/>
    <w:rsid w:val="00CE4D7E"/>
    <w:rsid w:val="00CE4E15"/>
    <w:rsid w:val="00CE4F27"/>
    <w:rsid w:val="00CE4FCB"/>
    <w:rsid w:val="00CE5036"/>
    <w:rsid w:val="00CE50DA"/>
    <w:rsid w:val="00CE50ED"/>
    <w:rsid w:val="00CE516E"/>
    <w:rsid w:val="00CE5180"/>
    <w:rsid w:val="00CE52AB"/>
    <w:rsid w:val="00CE531D"/>
    <w:rsid w:val="00CE533C"/>
    <w:rsid w:val="00CE543B"/>
    <w:rsid w:val="00CE5443"/>
    <w:rsid w:val="00CE54AE"/>
    <w:rsid w:val="00CE5527"/>
    <w:rsid w:val="00CE55ED"/>
    <w:rsid w:val="00CE56E5"/>
    <w:rsid w:val="00CE577F"/>
    <w:rsid w:val="00CE581C"/>
    <w:rsid w:val="00CE5905"/>
    <w:rsid w:val="00CE5995"/>
    <w:rsid w:val="00CE5AD6"/>
    <w:rsid w:val="00CE5AFE"/>
    <w:rsid w:val="00CE5B3B"/>
    <w:rsid w:val="00CE5BE8"/>
    <w:rsid w:val="00CE5E70"/>
    <w:rsid w:val="00CE5E90"/>
    <w:rsid w:val="00CE5EAA"/>
    <w:rsid w:val="00CE5FBF"/>
    <w:rsid w:val="00CE6097"/>
    <w:rsid w:val="00CE6369"/>
    <w:rsid w:val="00CE63A9"/>
    <w:rsid w:val="00CE63B1"/>
    <w:rsid w:val="00CE65AD"/>
    <w:rsid w:val="00CE67D0"/>
    <w:rsid w:val="00CE68BE"/>
    <w:rsid w:val="00CE692C"/>
    <w:rsid w:val="00CE694D"/>
    <w:rsid w:val="00CE6AEC"/>
    <w:rsid w:val="00CE6B26"/>
    <w:rsid w:val="00CE6C0C"/>
    <w:rsid w:val="00CE6E4D"/>
    <w:rsid w:val="00CE6E98"/>
    <w:rsid w:val="00CE6EBA"/>
    <w:rsid w:val="00CE6F30"/>
    <w:rsid w:val="00CE6F6D"/>
    <w:rsid w:val="00CE70E8"/>
    <w:rsid w:val="00CE74FF"/>
    <w:rsid w:val="00CE756A"/>
    <w:rsid w:val="00CE75B7"/>
    <w:rsid w:val="00CE75F2"/>
    <w:rsid w:val="00CE7741"/>
    <w:rsid w:val="00CE7830"/>
    <w:rsid w:val="00CE7968"/>
    <w:rsid w:val="00CE79E1"/>
    <w:rsid w:val="00CE7A06"/>
    <w:rsid w:val="00CE7B1B"/>
    <w:rsid w:val="00CE7D67"/>
    <w:rsid w:val="00CF0063"/>
    <w:rsid w:val="00CF008A"/>
    <w:rsid w:val="00CF00A6"/>
    <w:rsid w:val="00CF0218"/>
    <w:rsid w:val="00CF03A3"/>
    <w:rsid w:val="00CF04A9"/>
    <w:rsid w:val="00CF0535"/>
    <w:rsid w:val="00CF05BA"/>
    <w:rsid w:val="00CF05D4"/>
    <w:rsid w:val="00CF0658"/>
    <w:rsid w:val="00CF070B"/>
    <w:rsid w:val="00CF0808"/>
    <w:rsid w:val="00CF0819"/>
    <w:rsid w:val="00CF096C"/>
    <w:rsid w:val="00CF0970"/>
    <w:rsid w:val="00CF099F"/>
    <w:rsid w:val="00CF0BA3"/>
    <w:rsid w:val="00CF0CA8"/>
    <w:rsid w:val="00CF0D19"/>
    <w:rsid w:val="00CF0D61"/>
    <w:rsid w:val="00CF10CA"/>
    <w:rsid w:val="00CF121C"/>
    <w:rsid w:val="00CF128B"/>
    <w:rsid w:val="00CF12FA"/>
    <w:rsid w:val="00CF140A"/>
    <w:rsid w:val="00CF1447"/>
    <w:rsid w:val="00CF1477"/>
    <w:rsid w:val="00CF14D4"/>
    <w:rsid w:val="00CF15BE"/>
    <w:rsid w:val="00CF15F9"/>
    <w:rsid w:val="00CF1671"/>
    <w:rsid w:val="00CF168A"/>
    <w:rsid w:val="00CF185C"/>
    <w:rsid w:val="00CF18FF"/>
    <w:rsid w:val="00CF1929"/>
    <w:rsid w:val="00CF1963"/>
    <w:rsid w:val="00CF1A55"/>
    <w:rsid w:val="00CF1ADB"/>
    <w:rsid w:val="00CF1DCB"/>
    <w:rsid w:val="00CF1F4E"/>
    <w:rsid w:val="00CF208F"/>
    <w:rsid w:val="00CF2127"/>
    <w:rsid w:val="00CF2335"/>
    <w:rsid w:val="00CF2490"/>
    <w:rsid w:val="00CF251B"/>
    <w:rsid w:val="00CF25FA"/>
    <w:rsid w:val="00CF26F1"/>
    <w:rsid w:val="00CF275C"/>
    <w:rsid w:val="00CF279A"/>
    <w:rsid w:val="00CF296F"/>
    <w:rsid w:val="00CF2A8A"/>
    <w:rsid w:val="00CF2B0B"/>
    <w:rsid w:val="00CF2DB6"/>
    <w:rsid w:val="00CF2E51"/>
    <w:rsid w:val="00CF2EBC"/>
    <w:rsid w:val="00CF2F77"/>
    <w:rsid w:val="00CF2FAC"/>
    <w:rsid w:val="00CF32BF"/>
    <w:rsid w:val="00CF32F0"/>
    <w:rsid w:val="00CF32F9"/>
    <w:rsid w:val="00CF32FA"/>
    <w:rsid w:val="00CF35F3"/>
    <w:rsid w:val="00CF3662"/>
    <w:rsid w:val="00CF3724"/>
    <w:rsid w:val="00CF3853"/>
    <w:rsid w:val="00CF3867"/>
    <w:rsid w:val="00CF3879"/>
    <w:rsid w:val="00CF3939"/>
    <w:rsid w:val="00CF397E"/>
    <w:rsid w:val="00CF39B8"/>
    <w:rsid w:val="00CF3AD6"/>
    <w:rsid w:val="00CF3AE5"/>
    <w:rsid w:val="00CF3B60"/>
    <w:rsid w:val="00CF3B71"/>
    <w:rsid w:val="00CF3B92"/>
    <w:rsid w:val="00CF3C0E"/>
    <w:rsid w:val="00CF3D7E"/>
    <w:rsid w:val="00CF3DA9"/>
    <w:rsid w:val="00CF3E43"/>
    <w:rsid w:val="00CF3FC5"/>
    <w:rsid w:val="00CF3FD2"/>
    <w:rsid w:val="00CF401A"/>
    <w:rsid w:val="00CF4097"/>
    <w:rsid w:val="00CF4146"/>
    <w:rsid w:val="00CF41AF"/>
    <w:rsid w:val="00CF41F9"/>
    <w:rsid w:val="00CF4366"/>
    <w:rsid w:val="00CF4498"/>
    <w:rsid w:val="00CF4601"/>
    <w:rsid w:val="00CF4692"/>
    <w:rsid w:val="00CF46B5"/>
    <w:rsid w:val="00CF4964"/>
    <w:rsid w:val="00CF498F"/>
    <w:rsid w:val="00CF49DC"/>
    <w:rsid w:val="00CF4AEE"/>
    <w:rsid w:val="00CF4C82"/>
    <w:rsid w:val="00CF4CF6"/>
    <w:rsid w:val="00CF4DB5"/>
    <w:rsid w:val="00CF4E22"/>
    <w:rsid w:val="00CF4ECB"/>
    <w:rsid w:val="00CF501F"/>
    <w:rsid w:val="00CF5087"/>
    <w:rsid w:val="00CF51D3"/>
    <w:rsid w:val="00CF5239"/>
    <w:rsid w:val="00CF526B"/>
    <w:rsid w:val="00CF527F"/>
    <w:rsid w:val="00CF5283"/>
    <w:rsid w:val="00CF5305"/>
    <w:rsid w:val="00CF53C0"/>
    <w:rsid w:val="00CF5413"/>
    <w:rsid w:val="00CF54BB"/>
    <w:rsid w:val="00CF551D"/>
    <w:rsid w:val="00CF5534"/>
    <w:rsid w:val="00CF59C0"/>
    <w:rsid w:val="00CF5A91"/>
    <w:rsid w:val="00CF5B16"/>
    <w:rsid w:val="00CF5BE2"/>
    <w:rsid w:val="00CF5C76"/>
    <w:rsid w:val="00CF5CBA"/>
    <w:rsid w:val="00CF5CE4"/>
    <w:rsid w:val="00CF5D46"/>
    <w:rsid w:val="00CF5E4E"/>
    <w:rsid w:val="00CF5FDF"/>
    <w:rsid w:val="00CF608F"/>
    <w:rsid w:val="00CF6116"/>
    <w:rsid w:val="00CF630A"/>
    <w:rsid w:val="00CF64D0"/>
    <w:rsid w:val="00CF657E"/>
    <w:rsid w:val="00CF6592"/>
    <w:rsid w:val="00CF65C2"/>
    <w:rsid w:val="00CF6655"/>
    <w:rsid w:val="00CF672E"/>
    <w:rsid w:val="00CF674A"/>
    <w:rsid w:val="00CF6761"/>
    <w:rsid w:val="00CF6784"/>
    <w:rsid w:val="00CF6847"/>
    <w:rsid w:val="00CF688D"/>
    <w:rsid w:val="00CF69F4"/>
    <w:rsid w:val="00CF6A76"/>
    <w:rsid w:val="00CF6B57"/>
    <w:rsid w:val="00CF6C40"/>
    <w:rsid w:val="00CF6CFA"/>
    <w:rsid w:val="00CF6E14"/>
    <w:rsid w:val="00CF6E34"/>
    <w:rsid w:val="00CF6F20"/>
    <w:rsid w:val="00CF7253"/>
    <w:rsid w:val="00CF733C"/>
    <w:rsid w:val="00CF7346"/>
    <w:rsid w:val="00CF73AC"/>
    <w:rsid w:val="00CF73DD"/>
    <w:rsid w:val="00CF7524"/>
    <w:rsid w:val="00CF75B9"/>
    <w:rsid w:val="00CF75CA"/>
    <w:rsid w:val="00CF770C"/>
    <w:rsid w:val="00CF7878"/>
    <w:rsid w:val="00CF787D"/>
    <w:rsid w:val="00CF7E06"/>
    <w:rsid w:val="00CF7FCA"/>
    <w:rsid w:val="00D00029"/>
    <w:rsid w:val="00D00056"/>
    <w:rsid w:val="00D000A8"/>
    <w:rsid w:val="00D0010A"/>
    <w:rsid w:val="00D00135"/>
    <w:rsid w:val="00D002E8"/>
    <w:rsid w:val="00D0049E"/>
    <w:rsid w:val="00D00797"/>
    <w:rsid w:val="00D00818"/>
    <w:rsid w:val="00D00907"/>
    <w:rsid w:val="00D009C0"/>
    <w:rsid w:val="00D009CC"/>
    <w:rsid w:val="00D00A1D"/>
    <w:rsid w:val="00D00AA9"/>
    <w:rsid w:val="00D00E93"/>
    <w:rsid w:val="00D00E99"/>
    <w:rsid w:val="00D00F32"/>
    <w:rsid w:val="00D01083"/>
    <w:rsid w:val="00D010A6"/>
    <w:rsid w:val="00D0124C"/>
    <w:rsid w:val="00D01399"/>
    <w:rsid w:val="00D014C5"/>
    <w:rsid w:val="00D014EC"/>
    <w:rsid w:val="00D0152B"/>
    <w:rsid w:val="00D0154A"/>
    <w:rsid w:val="00D01566"/>
    <w:rsid w:val="00D01589"/>
    <w:rsid w:val="00D015E8"/>
    <w:rsid w:val="00D0164D"/>
    <w:rsid w:val="00D016D0"/>
    <w:rsid w:val="00D018D5"/>
    <w:rsid w:val="00D01960"/>
    <w:rsid w:val="00D019C8"/>
    <w:rsid w:val="00D01ACA"/>
    <w:rsid w:val="00D01BB8"/>
    <w:rsid w:val="00D01BFE"/>
    <w:rsid w:val="00D01C0E"/>
    <w:rsid w:val="00D01C7D"/>
    <w:rsid w:val="00D01CCD"/>
    <w:rsid w:val="00D01CF9"/>
    <w:rsid w:val="00D01DF8"/>
    <w:rsid w:val="00D01E47"/>
    <w:rsid w:val="00D01EBC"/>
    <w:rsid w:val="00D01F4C"/>
    <w:rsid w:val="00D01FF5"/>
    <w:rsid w:val="00D02078"/>
    <w:rsid w:val="00D020D1"/>
    <w:rsid w:val="00D021A8"/>
    <w:rsid w:val="00D021D9"/>
    <w:rsid w:val="00D0220F"/>
    <w:rsid w:val="00D0223A"/>
    <w:rsid w:val="00D022A7"/>
    <w:rsid w:val="00D024DF"/>
    <w:rsid w:val="00D02570"/>
    <w:rsid w:val="00D025F5"/>
    <w:rsid w:val="00D02642"/>
    <w:rsid w:val="00D029F1"/>
    <w:rsid w:val="00D02A22"/>
    <w:rsid w:val="00D02A7E"/>
    <w:rsid w:val="00D02AB3"/>
    <w:rsid w:val="00D02AB5"/>
    <w:rsid w:val="00D02AEB"/>
    <w:rsid w:val="00D02C80"/>
    <w:rsid w:val="00D02D1F"/>
    <w:rsid w:val="00D02ED8"/>
    <w:rsid w:val="00D031FF"/>
    <w:rsid w:val="00D03225"/>
    <w:rsid w:val="00D032A0"/>
    <w:rsid w:val="00D0346A"/>
    <w:rsid w:val="00D03506"/>
    <w:rsid w:val="00D0357F"/>
    <w:rsid w:val="00D0359F"/>
    <w:rsid w:val="00D0374B"/>
    <w:rsid w:val="00D0385F"/>
    <w:rsid w:val="00D038A2"/>
    <w:rsid w:val="00D03962"/>
    <w:rsid w:val="00D039D7"/>
    <w:rsid w:val="00D03AEC"/>
    <w:rsid w:val="00D03B50"/>
    <w:rsid w:val="00D03B74"/>
    <w:rsid w:val="00D03C01"/>
    <w:rsid w:val="00D03C21"/>
    <w:rsid w:val="00D03C70"/>
    <w:rsid w:val="00D03CD5"/>
    <w:rsid w:val="00D03D4B"/>
    <w:rsid w:val="00D03E67"/>
    <w:rsid w:val="00D03F87"/>
    <w:rsid w:val="00D0405B"/>
    <w:rsid w:val="00D04110"/>
    <w:rsid w:val="00D04113"/>
    <w:rsid w:val="00D041D1"/>
    <w:rsid w:val="00D04207"/>
    <w:rsid w:val="00D0431B"/>
    <w:rsid w:val="00D04326"/>
    <w:rsid w:val="00D04426"/>
    <w:rsid w:val="00D04560"/>
    <w:rsid w:val="00D04579"/>
    <w:rsid w:val="00D04635"/>
    <w:rsid w:val="00D048B5"/>
    <w:rsid w:val="00D04933"/>
    <w:rsid w:val="00D04970"/>
    <w:rsid w:val="00D04A62"/>
    <w:rsid w:val="00D04A9A"/>
    <w:rsid w:val="00D04B2A"/>
    <w:rsid w:val="00D04D19"/>
    <w:rsid w:val="00D04DC2"/>
    <w:rsid w:val="00D04E4E"/>
    <w:rsid w:val="00D04E72"/>
    <w:rsid w:val="00D04EFC"/>
    <w:rsid w:val="00D050F9"/>
    <w:rsid w:val="00D0512B"/>
    <w:rsid w:val="00D051EE"/>
    <w:rsid w:val="00D052AB"/>
    <w:rsid w:val="00D0546B"/>
    <w:rsid w:val="00D055BB"/>
    <w:rsid w:val="00D055E7"/>
    <w:rsid w:val="00D05721"/>
    <w:rsid w:val="00D05741"/>
    <w:rsid w:val="00D05771"/>
    <w:rsid w:val="00D05927"/>
    <w:rsid w:val="00D05ABA"/>
    <w:rsid w:val="00D05B1F"/>
    <w:rsid w:val="00D05BFD"/>
    <w:rsid w:val="00D05C16"/>
    <w:rsid w:val="00D05D46"/>
    <w:rsid w:val="00D05D47"/>
    <w:rsid w:val="00D05EA5"/>
    <w:rsid w:val="00D05ED5"/>
    <w:rsid w:val="00D05F22"/>
    <w:rsid w:val="00D05F76"/>
    <w:rsid w:val="00D05FC2"/>
    <w:rsid w:val="00D0609D"/>
    <w:rsid w:val="00D060B3"/>
    <w:rsid w:val="00D06234"/>
    <w:rsid w:val="00D06237"/>
    <w:rsid w:val="00D06252"/>
    <w:rsid w:val="00D06292"/>
    <w:rsid w:val="00D0646E"/>
    <w:rsid w:val="00D064B6"/>
    <w:rsid w:val="00D0669D"/>
    <w:rsid w:val="00D06786"/>
    <w:rsid w:val="00D06792"/>
    <w:rsid w:val="00D06796"/>
    <w:rsid w:val="00D0681D"/>
    <w:rsid w:val="00D06889"/>
    <w:rsid w:val="00D0696B"/>
    <w:rsid w:val="00D0699F"/>
    <w:rsid w:val="00D069D6"/>
    <w:rsid w:val="00D06AD8"/>
    <w:rsid w:val="00D06BFB"/>
    <w:rsid w:val="00D06C32"/>
    <w:rsid w:val="00D06F68"/>
    <w:rsid w:val="00D06FB0"/>
    <w:rsid w:val="00D070CE"/>
    <w:rsid w:val="00D0710E"/>
    <w:rsid w:val="00D071FC"/>
    <w:rsid w:val="00D07245"/>
    <w:rsid w:val="00D07267"/>
    <w:rsid w:val="00D07278"/>
    <w:rsid w:val="00D0733A"/>
    <w:rsid w:val="00D0741A"/>
    <w:rsid w:val="00D07464"/>
    <w:rsid w:val="00D07482"/>
    <w:rsid w:val="00D07791"/>
    <w:rsid w:val="00D0785C"/>
    <w:rsid w:val="00D07902"/>
    <w:rsid w:val="00D07933"/>
    <w:rsid w:val="00D0795A"/>
    <w:rsid w:val="00D07AAE"/>
    <w:rsid w:val="00D07B08"/>
    <w:rsid w:val="00D07B6A"/>
    <w:rsid w:val="00D07BB8"/>
    <w:rsid w:val="00D07BBA"/>
    <w:rsid w:val="00D07CD4"/>
    <w:rsid w:val="00D07E08"/>
    <w:rsid w:val="00D07EB4"/>
    <w:rsid w:val="00D10062"/>
    <w:rsid w:val="00D10170"/>
    <w:rsid w:val="00D10191"/>
    <w:rsid w:val="00D1019C"/>
    <w:rsid w:val="00D1029E"/>
    <w:rsid w:val="00D102F9"/>
    <w:rsid w:val="00D103C5"/>
    <w:rsid w:val="00D10400"/>
    <w:rsid w:val="00D104FD"/>
    <w:rsid w:val="00D10735"/>
    <w:rsid w:val="00D10778"/>
    <w:rsid w:val="00D1077D"/>
    <w:rsid w:val="00D107B9"/>
    <w:rsid w:val="00D10994"/>
    <w:rsid w:val="00D10A6E"/>
    <w:rsid w:val="00D10A76"/>
    <w:rsid w:val="00D10BDD"/>
    <w:rsid w:val="00D10BF2"/>
    <w:rsid w:val="00D10C07"/>
    <w:rsid w:val="00D10C6E"/>
    <w:rsid w:val="00D10D73"/>
    <w:rsid w:val="00D10D93"/>
    <w:rsid w:val="00D10E6B"/>
    <w:rsid w:val="00D10EFB"/>
    <w:rsid w:val="00D11020"/>
    <w:rsid w:val="00D11048"/>
    <w:rsid w:val="00D110B5"/>
    <w:rsid w:val="00D1114E"/>
    <w:rsid w:val="00D11380"/>
    <w:rsid w:val="00D113D0"/>
    <w:rsid w:val="00D11488"/>
    <w:rsid w:val="00D11563"/>
    <w:rsid w:val="00D115A4"/>
    <w:rsid w:val="00D115C1"/>
    <w:rsid w:val="00D1163A"/>
    <w:rsid w:val="00D116C2"/>
    <w:rsid w:val="00D1179A"/>
    <w:rsid w:val="00D1195F"/>
    <w:rsid w:val="00D11A45"/>
    <w:rsid w:val="00D11B85"/>
    <w:rsid w:val="00D11C8D"/>
    <w:rsid w:val="00D11D31"/>
    <w:rsid w:val="00D11DA2"/>
    <w:rsid w:val="00D11EDE"/>
    <w:rsid w:val="00D11F0A"/>
    <w:rsid w:val="00D12076"/>
    <w:rsid w:val="00D120D2"/>
    <w:rsid w:val="00D122DA"/>
    <w:rsid w:val="00D12406"/>
    <w:rsid w:val="00D12442"/>
    <w:rsid w:val="00D12471"/>
    <w:rsid w:val="00D1252D"/>
    <w:rsid w:val="00D125BE"/>
    <w:rsid w:val="00D1261B"/>
    <w:rsid w:val="00D12662"/>
    <w:rsid w:val="00D127C4"/>
    <w:rsid w:val="00D12A17"/>
    <w:rsid w:val="00D12AA0"/>
    <w:rsid w:val="00D12B9D"/>
    <w:rsid w:val="00D12C50"/>
    <w:rsid w:val="00D12CF0"/>
    <w:rsid w:val="00D12D9A"/>
    <w:rsid w:val="00D12E3B"/>
    <w:rsid w:val="00D12E8A"/>
    <w:rsid w:val="00D12E9F"/>
    <w:rsid w:val="00D12EDE"/>
    <w:rsid w:val="00D12F63"/>
    <w:rsid w:val="00D12FC8"/>
    <w:rsid w:val="00D1309A"/>
    <w:rsid w:val="00D13146"/>
    <w:rsid w:val="00D13157"/>
    <w:rsid w:val="00D1315F"/>
    <w:rsid w:val="00D131F2"/>
    <w:rsid w:val="00D1324A"/>
    <w:rsid w:val="00D133A3"/>
    <w:rsid w:val="00D133FD"/>
    <w:rsid w:val="00D13415"/>
    <w:rsid w:val="00D134B1"/>
    <w:rsid w:val="00D13573"/>
    <w:rsid w:val="00D135FA"/>
    <w:rsid w:val="00D13660"/>
    <w:rsid w:val="00D1379F"/>
    <w:rsid w:val="00D137A4"/>
    <w:rsid w:val="00D137A9"/>
    <w:rsid w:val="00D13820"/>
    <w:rsid w:val="00D13841"/>
    <w:rsid w:val="00D13913"/>
    <w:rsid w:val="00D13967"/>
    <w:rsid w:val="00D139E8"/>
    <w:rsid w:val="00D13A2A"/>
    <w:rsid w:val="00D13A6B"/>
    <w:rsid w:val="00D13AD3"/>
    <w:rsid w:val="00D13C7E"/>
    <w:rsid w:val="00D13C96"/>
    <w:rsid w:val="00D13CFD"/>
    <w:rsid w:val="00D13D55"/>
    <w:rsid w:val="00D13D72"/>
    <w:rsid w:val="00D13DFE"/>
    <w:rsid w:val="00D13E23"/>
    <w:rsid w:val="00D13F06"/>
    <w:rsid w:val="00D13F7A"/>
    <w:rsid w:val="00D14165"/>
    <w:rsid w:val="00D141CE"/>
    <w:rsid w:val="00D14252"/>
    <w:rsid w:val="00D1430E"/>
    <w:rsid w:val="00D143D9"/>
    <w:rsid w:val="00D1444B"/>
    <w:rsid w:val="00D14578"/>
    <w:rsid w:val="00D145E8"/>
    <w:rsid w:val="00D14650"/>
    <w:rsid w:val="00D14815"/>
    <w:rsid w:val="00D148D2"/>
    <w:rsid w:val="00D148EE"/>
    <w:rsid w:val="00D14911"/>
    <w:rsid w:val="00D1499A"/>
    <w:rsid w:val="00D14A3E"/>
    <w:rsid w:val="00D14A7D"/>
    <w:rsid w:val="00D14B3F"/>
    <w:rsid w:val="00D14C1A"/>
    <w:rsid w:val="00D14C36"/>
    <w:rsid w:val="00D14CF0"/>
    <w:rsid w:val="00D14DFB"/>
    <w:rsid w:val="00D14E9C"/>
    <w:rsid w:val="00D14F30"/>
    <w:rsid w:val="00D14F8A"/>
    <w:rsid w:val="00D15049"/>
    <w:rsid w:val="00D15076"/>
    <w:rsid w:val="00D150C9"/>
    <w:rsid w:val="00D1530C"/>
    <w:rsid w:val="00D1533A"/>
    <w:rsid w:val="00D1551D"/>
    <w:rsid w:val="00D15556"/>
    <w:rsid w:val="00D156B9"/>
    <w:rsid w:val="00D1570A"/>
    <w:rsid w:val="00D15730"/>
    <w:rsid w:val="00D1573E"/>
    <w:rsid w:val="00D15811"/>
    <w:rsid w:val="00D15899"/>
    <w:rsid w:val="00D158E6"/>
    <w:rsid w:val="00D15940"/>
    <w:rsid w:val="00D159AB"/>
    <w:rsid w:val="00D15C6C"/>
    <w:rsid w:val="00D15CEE"/>
    <w:rsid w:val="00D15E3A"/>
    <w:rsid w:val="00D160F4"/>
    <w:rsid w:val="00D16187"/>
    <w:rsid w:val="00D161C3"/>
    <w:rsid w:val="00D162B8"/>
    <w:rsid w:val="00D1644C"/>
    <w:rsid w:val="00D16450"/>
    <w:rsid w:val="00D16501"/>
    <w:rsid w:val="00D16560"/>
    <w:rsid w:val="00D166CA"/>
    <w:rsid w:val="00D16765"/>
    <w:rsid w:val="00D168A7"/>
    <w:rsid w:val="00D16981"/>
    <w:rsid w:val="00D1698A"/>
    <w:rsid w:val="00D16AA0"/>
    <w:rsid w:val="00D16B30"/>
    <w:rsid w:val="00D16B36"/>
    <w:rsid w:val="00D16BFD"/>
    <w:rsid w:val="00D16C5C"/>
    <w:rsid w:val="00D16C67"/>
    <w:rsid w:val="00D16DDC"/>
    <w:rsid w:val="00D16EB5"/>
    <w:rsid w:val="00D16F5C"/>
    <w:rsid w:val="00D16F65"/>
    <w:rsid w:val="00D17226"/>
    <w:rsid w:val="00D17240"/>
    <w:rsid w:val="00D17242"/>
    <w:rsid w:val="00D173AE"/>
    <w:rsid w:val="00D173BA"/>
    <w:rsid w:val="00D173FB"/>
    <w:rsid w:val="00D174B5"/>
    <w:rsid w:val="00D17660"/>
    <w:rsid w:val="00D176AA"/>
    <w:rsid w:val="00D176B3"/>
    <w:rsid w:val="00D177D8"/>
    <w:rsid w:val="00D177F8"/>
    <w:rsid w:val="00D17800"/>
    <w:rsid w:val="00D17836"/>
    <w:rsid w:val="00D17878"/>
    <w:rsid w:val="00D178C7"/>
    <w:rsid w:val="00D17958"/>
    <w:rsid w:val="00D179C0"/>
    <w:rsid w:val="00D17A55"/>
    <w:rsid w:val="00D17B54"/>
    <w:rsid w:val="00D17B90"/>
    <w:rsid w:val="00D17BA0"/>
    <w:rsid w:val="00D17C2A"/>
    <w:rsid w:val="00D17C51"/>
    <w:rsid w:val="00D17D89"/>
    <w:rsid w:val="00D17DB5"/>
    <w:rsid w:val="00D17EFF"/>
    <w:rsid w:val="00D20017"/>
    <w:rsid w:val="00D2002D"/>
    <w:rsid w:val="00D20037"/>
    <w:rsid w:val="00D2003B"/>
    <w:rsid w:val="00D2013D"/>
    <w:rsid w:val="00D204DF"/>
    <w:rsid w:val="00D20681"/>
    <w:rsid w:val="00D206EC"/>
    <w:rsid w:val="00D20701"/>
    <w:rsid w:val="00D208B5"/>
    <w:rsid w:val="00D208B9"/>
    <w:rsid w:val="00D20AAB"/>
    <w:rsid w:val="00D20BD6"/>
    <w:rsid w:val="00D20C02"/>
    <w:rsid w:val="00D20C38"/>
    <w:rsid w:val="00D20C3D"/>
    <w:rsid w:val="00D20C56"/>
    <w:rsid w:val="00D20CFA"/>
    <w:rsid w:val="00D20D26"/>
    <w:rsid w:val="00D20D97"/>
    <w:rsid w:val="00D2100C"/>
    <w:rsid w:val="00D210B4"/>
    <w:rsid w:val="00D21443"/>
    <w:rsid w:val="00D214EB"/>
    <w:rsid w:val="00D214F5"/>
    <w:rsid w:val="00D2157D"/>
    <w:rsid w:val="00D21717"/>
    <w:rsid w:val="00D21787"/>
    <w:rsid w:val="00D217A6"/>
    <w:rsid w:val="00D2181C"/>
    <w:rsid w:val="00D21889"/>
    <w:rsid w:val="00D2192D"/>
    <w:rsid w:val="00D21B9B"/>
    <w:rsid w:val="00D21C83"/>
    <w:rsid w:val="00D21DDE"/>
    <w:rsid w:val="00D21F31"/>
    <w:rsid w:val="00D21F74"/>
    <w:rsid w:val="00D221F2"/>
    <w:rsid w:val="00D2228D"/>
    <w:rsid w:val="00D22319"/>
    <w:rsid w:val="00D2235B"/>
    <w:rsid w:val="00D2240F"/>
    <w:rsid w:val="00D22435"/>
    <w:rsid w:val="00D22442"/>
    <w:rsid w:val="00D22503"/>
    <w:rsid w:val="00D225D0"/>
    <w:rsid w:val="00D2261E"/>
    <w:rsid w:val="00D22742"/>
    <w:rsid w:val="00D227A8"/>
    <w:rsid w:val="00D22942"/>
    <w:rsid w:val="00D22A49"/>
    <w:rsid w:val="00D22B4D"/>
    <w:rsid w:val="00D22BC1"/>
    <w:rsid w:val="00D22D6F"/>
    <w:rsid w:val="00D22E96"/>
    <w:rsid w:val="00D22EEC"/>
    <w:rsid w:val="00D22F6A"/>
    <w:rsid w:val="00D2320C"/>
    <w:rsid w:val="00D23248"/>
    <w:rsid w:val="00D23472"/>
    <w:rsid w:val="00D2351F"/>
    <w:rsid w:val="00D2357A"/>
    <w:rsid w:val="00D235B3"/>
    <w:rsid w:val="00D2361A"/>
    <w:rsid w:val="00D2368F"/>
    <w:rsid w:val="00D236ED"/>
    <w:rsid w:val="00D23708"/>
    <w:rsid w:val="00D238BB"/>
    <w:rsid w:val="00D238F7"/>
    <w:rsid w:val="00D23B13"/>
    <w:rsid w:val="00D23CCD"/>
    <w:rsid w:val="00D23D03"/>
    <w:rsid w:val="00D23D37"/>
    <w:rsid w:val="00D23D99"/>
    <w:rsid w:val="00D23E3D"/>
    <w:rsid w:val="00D23E54"/>
    <w:rsid w:val="00D24034"/>
    <w:rsid w:val="00D24110"/>
    <w:rsid w:val="00D24137"/>
    <w:rsid w:val="00D24594"/>
    <w:rsid w:val="00D24630"/>
    <w:rsid w:val="00D24671"/>
    <w:rsid w:val="00D247CF"/>
    <w:rsid w:val="00D2481A"/>
    <w:rsid w:val="00D248B8"/>
    <w:rsid w:val="00D248F7"/>
    <w:rsid w:val="00D2494E"/>
    <w:rsid w:val="00D24C0A"/>
    <w:rsid w:val="00D24C12"/>
    <w:rsid w:val="00D24C1B"/>
    <w:rsid w:val="00D24CA5"/>
    <w:rsid w:val="00D24CDE"/>
    <w:rsid w:val="00D24F34"/>
    <w:rsid w:val="00D24F69"/>
    <w:rsid w:val="00D24FD9"/>
    <w:rsid w:val="00D25004"/>
    <w:rsid w:val="00D25025"/>
    <w:rsid w:val="00D2503A"/>
    <w:rsid w:val="00D250D2"/>
    <w:rsid w:val="00D2512B"/>
    <w:rsid w:val="00D25174"/>
    <w:rsid w:val="00D253A0"/>
    <w:rsid w:val="00D254FE"/>
    <w:rsid w:val="00D2551F"/>
    <w:rsid w:val="00D2559D"/>
    <w:rsid w:val="00D255F2"/>
    <w:rsid w:val="00D25633"/>
    <w:rsid w:val="00D25715"/>
    <w:rsid w:val="00D257C4"/>
    <w:rsid w:val="00D25831"/>
    <w:rsid w:val="00D259BF"/>
    <w:rsid w:val="00D25A94"/>
    <w:rsid w:val="00D25CA0"/>
    <w:rsid w:val="00D25D74"/>
    <w:rsid w:val="00D26006"/>
    <w:rsid w:val="00D26066"/>
    <w:rsid w:val="00D2610C"/>
    <w:rsid w:val="00D26158"/>
    <w:rsid w:val="00D261B2"/>
    <w:rsid w:val="00D2622E"/>
    <w:rsid w:val="00D262BA"/>
    <w:rsid w:val="00D262FE"/>
    <w:rsid w:val="00D263CC"/>
    <w:rsid w:val="00D2646C"/>
    <w:rsid w:val="00D26474"/>
    <w:rsid w:val="00D26534"/>
    <w:rsid w:val="00D26662"/>
    <w:rsid w:val="00D266AD"/>
    <w:rsid w:val="00D26731"/>
    <w:rsid w:val="00D268D2"/>
    <w:rsid w:val="00D26A53"/>
    <w:rsid w:val="00D26B26"/>
    <w:rsid w:val="00D26B4D"/>
    <w:rsid w:val="00D26C77"/>
    <w:rsid w:val="00D26DBB"/>
    <w:rsid w:val="00D26F43"/>
    <w:rsid w:val="00D26FC7"/>
    <w:rsid w:val="00D27061"/>
    <w:rsid w:val="00D27062"/>
    <w:rsid w:val="00D27137"/>
    <w:rsid w:val="00D27157"/>
    <w:rsid w:val="00D271E3"/>
    <w:rsid w:val="00D2720A"/>
    <w:rsid w:val="00D27218"/>
    <w:rsid w:val="00D27228"/>
    <w:rsid w:val="00D273C9"/>
    <w:rsid w:val="00D2748D"/>
    <w:rsid w:val="00D27707"/>
    <w:rsid w:val="00D277AF"/>
    <w:rsid w:val="00D27830"/>
    <w:rsid w:val="00D27833"/>
    <w:rsid w:val="00D2786F"/>
    <w:rsid w:val="00D278AD"/>
    <w:rsid w:val="00D2794E"/>
    <w:rsid w:val="00D2797B"/>
    <w:rsid w:val="00D27B35"/>
    <w:rsid w:val="00D27B77"/>
    <w:rsid w:val="00D27BD5"/>
    <w:rsid w:val="00D30106"/>
    <w:rsid w:val="00D30183"/>
    <w:rsid w:val="00D301A5"/>
    <w:rsid w:val="00D302B8"/>
    <w:rsid w:val="00D303BF"/>
    <w:rsid w:val="00D30408"/>
    <w:rsid w:val="00D305F6"/>
    <w:rsid w:val="00D3061B"/>
    <w:rsid w:val="00D30636"/>
    <w:rsid w:val="00D306EC"/>
    <w:rsid w:val="00D30746"/>
    <w:rsid w:val="00D307A7"/>
    <w:rsid w:val="00D30867"/>
    <w:rsid w:val="00D3087C"/>
    <w:rsid w:val="00D30893"/>
    <w:rsid w:val="00D30A66"/>
    <w:rsid w:val="00D30C23"/>
    <w:rsid w:val="00D30C64"/>
    <w:rsid w:val="00D30CC5"/>
    <w:rsid w:val="00D30CE0"/>
    <w:rsid w:val="00D30DE4"/>
    <w:rsid w:val="00D30DEC"/>
    <w:rsid w:val="00D30E9D"/>
    <w:rsid w:val="00D310BC"/>
    <w:rsid w:val="00D3116A"/>
    <w:rsid w:val="00D311D0"/>
    <w:rsid w:val="00D31228"/>
    <w:rsid w:val="00D31359"/>
    <w:rsid w:val="00D31403"/>
    <w:rsid w:val="00D3147B"/>
    <w:rsid w:val="00D3155C"/>
    <w:rsid w:val="00D315C3"/>
    <w:rsid w:val="00D315D6"/>
    <w:rsid w:val="00D31645"/>
    <w:rsid w:val="00D3174F"/>
    <w:rsid w:val="00D3177E"/>
    <w:rsid w:val="00D317A6"/>
    <w:rsid w:val="00D3180C"/>
    <w:rsid w:val="00D31AE2"/>
    <w:rsid w:val="00D31B7B"/>
    <w:rsid w:val="00D31C31"/>
    <w:rsid w:val="00D31D01"/>
    <w:rsid w:val="00D31FE1"/>
    <w:rsid w:val="00D320C0"/>
    <w:rsid w:val="00D32150"/>
    <w:rsid w:val="00D32241"/>
    <w:rsid w:val="00D32327"/>
    <w:rsid w:val="00D3238B"/>
    <w:rsid w:val="00D323CE"/>
    <w:rsid w:val="00D32413"/>
    <w:rsid w:val="00D32433"/>
    <w:rsid w:val="00D325A0"/>
    <w:rsid w:val="00D325EA"/>
    <w:rsid w:val="00D325F5"/>
    <w:rsid w:val="00D32761"/>
    <w:rsid w:val="00D327A4"/>
    <w:rsid w:val="00D32899"/>
    <w:rsid w:val="00D32965"/>
    <w:rsid w:val="00D32976"/>
    <w:rsid w:val="00D32981"/>
    <w:rsid w:val="00D329FF"/>
    <w:rsid w:val="00D32A03"/>
    <w:rsid w:val="00D32A17"/>
    <w:rsid w:val="00D32B33"/>
    <w:rsid w:val="00D32C39"/>
    <w:rsid w:val="00D33120"/>
    <w:rsid w:val="00D3316C"/>
    <w:rsid w:val="00D3329C"/>
    <w:rsid w:val="00D332AD"/>
    <w:rsid w:val="00D333D6"/>
    <w:rsid w:val="00D33413"/>
    <w:rsid w:val="00D33696"/>
    <w:rsid w:val="00D336EA"/>
    <w:rsid w:val="00D336F2"/>
    <w:rsid w:val="00D33742"/>
    <w:rsid w:val="00D337AA"/>
    <w:rsid w:val="00D337BA"/>
    <w:rsid w:val="00D337D1"/>
    <w:rsid w:val="00D3380A"/>
    <w:rsid w:val="00D3385A"/>
    <w:rsid w:val="00D3396D"/>
    <w:rsid w:val="00D33C17"/>
    <w:rsid w:val="00D33D1A"/>
    <w:rsid w:val="00D33D48"/>
    <w:rsid w:val="00D33DC2"/>
    <w:rsid w:val="00D33ED4"/>
    <w:rsid w:val="00D33F2A"/>
    <w:rsid w:val="00D3402E"/>
    <w:rsid w:val="00D340DD"/>
    <w:rsid w:val="00D341E2"/>
    <w:rsid w:val="00D343B6"/>
    <w:rsid w:val="00D3440E"/>
    <w:rsid w:val="00D34451"/>
    <w:rsid w:val="00D34478"/>
    <w:rsid w:val="00D344AC"/>
    <w:rsid w:val="00D34580"/>
    <w:rsid w:val="00D346BF"/>
    <w:rsid w:val="00D3474B"/>
    <w:rsid w:val="00D348CB"/>
    <w:rsid w:val="00D34920"/>
    <w:rsid w:val="00D34927"/>
    <w:rsid w:val="00D34A3E"/>
    <w:rsid w:val="00D34AD8"/>
    <w:rsid w:val="00D34B0C"/>
    <w:rsid w:val="00D34BD2"/>
    <w:rsid w:val="00D34C4E"/>
    <w:rsid w:val="00D34CC8"/>
    <w:rsid w:val="00D34DCB"/>
    <w:rsid w:val="00D34E50"/>
    <w:rsid w:val="00D34EE4"/>
    <w:rsid w:val="00D34F53"/>
    <w:rsid w:val="00D34F93"/>
    <w:rsid w:val="00D350E3"/>
    <w:rsid w:val="00D3521F"/>
    <w:rsid w:val="00D352E8"/>
    <w:rsid w:val="00D3533E"/>
    <w:rsid w:val="00D3554F"/>
    <w:rsid w:val="00D3555B"/>
    <w:rsid w:val="00D355E3"/>
    <w:rsid w:val="00D356E8"/>
    <w:rsid w:val="00D35727"/>
    <w:rsid w:val="00D35749"/>
    <w:rsid w:val="00D357C9"/>
    <w:rsid w:val="00D359A4"/>
    <w:rsid w:val="00D359EE"/>
    <w:rsid w:val="00D35C15"/>
    <w:rsid w:val="00D35DCF"/>
    <w:rsid w:val="00D35E0C"/>
    <w:rsid w:val="00D35EC4"/>
    <w:rsid w:val="00D35FB5"/>
    <w:rsid w:val="00D36177"/>
    <w:rsid w:val="00D361C3"/>
    <w:rsid w:val="00D361DA"/>
    <w:rsid w:val="00D3620F"/>
    <w:rsid w:val="00D363C3"/>
    <w:rsid w:val="00D364C6"/>
    <w:rsid w:val="00D3658E"/>
    <w:rsid w:val="00D3669E"/>
    <w:rsid w:val="00D3676C"/>
    <w:rsid w:val="00D367D4"/>
    <w:rsid w:val="00D3688E"/>
    <w:rsid w:val="00D36918"/>
    <w:rsid w:val="00D36924"/>
    <w:rsid w:val="00D36977"/>
    <w:rsid w:val="00D36A50"/>
    <w:rsid w:val="00D36CA6"/>
    <w:rsid w:val="00D36D24"/>
    <w:rsid w:val="00D36E2A"/>
    <w:rsid w:val="00D36E3C"/>
    <w:rsid w:val="00D36FD7"/>
    <w:rsid w:val="00D371F7"/>
    <w:rsid w:val="00D37264"/>
    <w:rsid w:val="00D37321"/>
    <w:rsid w:val="00D373E8"/>
    <w:rsid w:val="00D374F7"/>
    <w:rsid w:val="00D37591"/>
    <w:rsid w:val="00D37820"/>
    <w:rsid w:val="00D37CA7"/>
    <w:rsid w:val="00D37CB9"/>
    <w:rsid w:val="00D37D7C"/>
    <w:rsid w:val="00D37F16"/>
    <w:rsid w:val="00D37F31"/>
    <w:rsid w:val="00D401B7"/>
    <w:rsid w:val="00D40277"/>
    <w:rsid w:val="00D40325"/>
    <w:rsid w:val="00D404AE"/>
    <w:rsid w:val="00D4053D"/>
    <w:rsid w:val="00D4060C"/>
    <w:rsid w:val="00D40721"/>
    <w:rsid w:val="00D40768"/>
    <w:rsid w:val="00D40782"/>
    <w:rsid w:val="00D407EC"/>
    <w:rsid w:val="00D407FD"/>
    <w:rsid w:val="00D40A01"/>
    <w:rsid w:val="00D40A1A"/>
    <w:rsid w:val="00D40A33"/>
    <w:rsid w:val="00D40B97"/>
    <w:rsid w:val="00D40BAA"/>
    <w:rsid w:val="00D40BD7"/>
    <w:rsid w:val="00D40BF1"/>
    <w:rsid w:val="00D40C1A"/>
    <w:rsid w:val="00D40C8E"/>
    <w:rsid w:val="00D40D3C"/>
    <w:rsid w:val="00D40E52"/>
    <w:rsid w:val="00D40ED5"/>
    <w:rsid w:val="00D40F8A"/>
    <w:rsid w:val="00D40FAC"/>
    <w:rsid w:val="00D41097"/>
    <w:rsid w:val="00D41687"/>
    <w:rsid w:val="00D417F4"/>
    <w:rsid w:val="00D418BB"/>
    <w:rsid w:val="00D41943"/>
    <w:rsid w:val="00D41A32"/>
    <w:rsid w:val="00D41A7D"/>
    <w:rsid w:val="00D41BEB"/>
    <w:rsid w:val="00D41C29"/>
    <w:rsid w:val="00D41DEF"/>
    <w:rsid w:val="00D41E8D"/>
    <w:rsid w:val="00D41EF8"/>
    <w:rsid w:val="00D420CB"/>
    <w:rsid w:val="00D42121"/>
    <w:rsid w:val="00D4222B"/>
    <w:rsid w:val="00D42253"/>
    <w:rsid w:val="00D424E9"/>
    <w:rsid w:val="00D4256E"/>
    <w:rsid w:val="00D42610"/>
    <w:rsid w:val="00D42676"/>
    <w:rsid w:val="00D426BA"/>
    <w:rsid w:val="00D427FE"/>
    <w:rsid w:val="00D428DC"/>
    <w:rsid w:val="00D42A22"/>
    <w:rsid w:val="00D42A81"/>
    <w:rsid w:val="00D42A92"/>
    <w:rsid w:val="00D42B35"/>
    <w:rsid w:val="00D42BEE"/>
    <w:rsid w:val="00D42D3C"/>
    <w:rsid w:val="00D42D9C"/>
    <w:rsid w:val="00D42E3C"/>
    <w:rsid w:val="00D42EBE"/>
    <w:rsid w:val="00D43267"/>
    <w:rsid w:val="00D432F9"/>
    <w:rsid w:val="00D43541"/>
    <w:rsid w:val="00D435A2"/>
    <w:rsid w:val="00D4384A"/>
    <w:rsid w:val="00D43850"/>
    <w:rsid w:val="00D438A6"/>
    <w:rsid w:val="00D43972"/>
    <w:rsid w:val="00D439A6"/>
    <w:rsid w:val="00D43AA8"/>
    <w:rsid w:val="00D43B7F"/>
    <w:rsid w:val="00D43E1D"/>
    <w:rsid w:val="00D43E87"/>
    <w:rsid w:val="00D43FFD"/>
    <w:rsid w:val="00D4422A"/>
    <w:rsid w:val="00D4430E"/>
    <w:rsid w:val="00D443D1"/>
    <w:rsid w:val="00D443D5"/>
    <w:rsid w:val="00D443E5"/>
    <w:rsid w:val="00D4441B"/>
    <w:rsid w:val="00D44552"/>
    <w:rsid w:val="00D4475D"/>
    <w:rsid w:val="00D44791"/>
    <w:rsid w:val="00D44949"/>
    <w:rsid w:val="00D44A03"/>
    <w:rsid w:val="00D44AE4"/>
    <w:rsid w:val="00D44AFB"/>
    <w:rsid w:val="00D44BD1"/>
    <w:rsid w:val="00D44CF0"/>
    <w:rsid w:val="00D44D4D"/>
    <w:rsid w:val="00D44FA9"/>
    <w:rsid w:val="00D44FE8"/>
    <w:rsid w:val="00D44FEF"/>
    <w:rsid w:val="00D45012"/>
    <w:rsid w:val="00D45019"/>
    <w:rsid w:val="00D452CF"/>
    <w:rsid w:val="00D4530B"/>
    <w:rsid w:val="00D45537"/>
    <w:rsid w:val="00D45607"/>
    <w:rsid w:val="00D456EE"/>
    <w:rsid w:val="00D45863"/>
    <w:rsid w:val="00D4586B"/>
    <w:rsid w:val="00D458C4"/>
    <w:rsid w:val="00D45A30"/>
    <w:rsid w:val="00D45C52"/>
    <w:rsid w:val="00D45CBA"/>
    <w:rsid w:val="00D45CDA"/>
    <w:rsid w:val="00D45D16"/>
    <w:rsid w:val="00D45D33"/>
    <w:rsid w:val="00D45D42"/>
    <w:rsid w:val="00D45D48"/>
    <w:rsid w:val="00D45D96"/>
    <w:rsid w:val="00D45FF6"/>
    <w:rsid w:val="00D46041"/>
    <w:rsid w:val="00D460EF"/>
    <w:rsid w:val="00D46147"/>
    <w:rsid w:val="00D46160"/>
    <w:rsid w:val="00D4632E"/>
    <w:rsid w:val="00D46358"/>
    <w:rsid w:val="00D46389"/>
    <w:rsid w:val="00D466BB"/>
    <w:rsid w:val="00D466C0"/>
    <w:rsid w:val="00D4676C"/>
    <w:rsid w:val="00D46897"/>
    <w:rsid w:val="00D46940"/>
    <w:rsid w:val="00D46A0D"/>
    <w:rsid w:val="00D46A8E"/>
    <w:rsid w:val="00D46AEF"/>
    <w:rsid w:val="00D46B7C"/>
    <w:rsid w:val="00D46DC4"/>
    <w:rsid w:val="00D46E26"/>
    <w:rsid w:val="00D47025"/>
    <w:rsid w:val="00D47474"/>
    <w:rsid w:val="00D4756C"/>
    <w:rsid w:val="00D475C6"/>
    <w:rsid w:val="00D47836"/>
    <w:rsid w:val="00D47955"/>
    <w:rsid w:val="00D47A32"/>
    <w:rsid w:val="00D47B96"/>
    <w:rsid w:val="00D47BD6"/>
    <w:rsid w:val="00D47E44"/>
    <w:rsid w:val="00D50006"/>
    <w:rsid w:val="00D50140"/>
    <w:rsid w:val="00D5033C"/>
    <w:rsid w:val="00D5034E"/>
    <w:rsid w:val="00D50396"/>
    <w:rsid w:val="00D5060D"/>
    <w:rsid w:val="00D50611"/>
    <w:rsid w:val="00D508F5"/>
    <w:rsid w:val="00D5097B"/>
    <w:rsid w:val="00D509B7"/>
    <w:rsid w:val="00D509FA"/>
    <w:rsid w:val="00D50A55"/>
    <w:rsid w:val="00D50B32"/>
    <w:rsid w:val="00D50B6E"/>
    <w:rsid w:val="00D50C4E"/>
    <w:rsid w:val="00D50E4F"/>
    <w:rsid w:val="00D50EA9"/>
    <w:rsid w:val="00D50F02"/>
    <w:rsid w:val="00D510A0"/>
    <w:rsid w:val="00D510BC"/>
    <w:rsid w:val="00D5110E"/>
    <w:rsid w:val="00D51275"/>
    <w:rsid w:val="00D51309"/>
    <w:rsid w:val="00D5134C"/>
    <w:rsid w:val="00D5145C"/>
    <w:rsid w:val="00D514DD"/>
    <w:rsid w:val="00D514F9"/>
    <w:rsid w:val="00D516AB"/>
    <w:rsid w:val="00D516E7"/>
    <w:rsid w:val="00D51821"/>
    <w:rsid w:val="00D51B3F"/>
    <w:rsid w:val="00D51DED"/>
    <w:rsid w:val="00D51E41"/>
    <w:rsid w:val="00D51E5A"/>
    <w:rsid w:val="00D51F19"/>
    <w:rsid w:val="00D51F3B"/>
    <w:rsid w:val="00D51F50"/>
    <w:rsid w:val="00D52016"/>
    <w:rsid w:val="00D5218A"/>
    <w:rsid w:val="00D523BB"/>
    <w:rsid w:val="00D52419"/>
    <w:rsid w:val="00D52486"/>
    <w:rsid w:val="00D524A2"/>
    <w:rsid w:val="00D525F8"/>
    <w:rsid w:val="00D526F9"/>
    <w:rsid w:val="00D52799"/>
    <w:rsid w:val="00D528A9"/>
    <w:rsid w:val="00D528C1"/>
    <w:rsid w:val="00D529BD"/>
    <w:rsid w:val="00D52A27"/>
    <w:rsid w:val="00D52A4C"/>
    <w:rsid w:val="00D52AD8"/>
    <w:rsid w:val="00D52B0E"/>
    <w:rsid w:val="00D52D0A"/>
    <w:rsid w:val="00D52D86"/>
    <w:rsid w:val="00D52DE3"/>
    <w:rsid w:val="00D52E59"/>
    <w:rsid w:val="00D53028"/>
    <w:rsid w:val="00D5309E"/>
    <w:rsid w:val="00D530B7"/>
    <w:rsid w:val="00D531B6"/>
    <w:rsid w:val="00D53229"/>
    <w:rsid w:val="00D53314"/>
    <w:rsid w:val="00D5332F"/>
    <w:rsid w:val="00D53330"/>
    <w:rsid w:val="00D53357"/>
    <w:rsid w:val="00D534F6"/>
    <w:rsid w:val="00D5355C"/>
    <w:rsid w:val="00D53612"/>
    <w:rsid w:val="00D53614"/>
    <w:rsid w:val="00D53685"/>
    <w:rsid w:val="00D53705"/>
    <w:rsid w:val="00D5380B"/>
    <w:rsid w:val="00D53889"/>
    <w:rsid w:val="00D5389E"/>
    <w:rsid w:val="00D538D9"/>
    <w:rsid w:val="00D53969"/>
    <w:rsid w:val="00D5396E"/>
    <w:rsid w:val="00D539D4"/>
    <w:rsid w:val="00D53A01"/>
    <w:rsid w:val="00D53AFB"/>
    <w:rsid w:val="00D53B21"/>
    <w:rsid w:val="00D53BCB"/>
    <w:rsid w:val="00D53BF2"/>
    <w:rsid w:val="00D53C3D"/>
    <w:rsid w:val="00D53E14"/>
    <w:rsid w:val="00D53E81"/>
    <w:rsid w:val="00D53EC3"/>
    <w:rsid w:val="00D53F9E"/>
    <w:rsid w:val="00D53FD9"/>
    <w:rsid w:val="00D5403C"/>
    <w:rsid w:val="00D54072"/>
    <w:rsid w:val="00D54167"/>
    <w:rsid w:val="00D541D1"/>
    <w:rsid w:val="00D54347"/>
    <w:rsid w:val="00D543B8"/>
    <w:rsid w:val="00D54464"/>
    <w:rsid w:val="00D54788"/>
    <w:rsid w:val="00D54903"/>
    <w:rsid w:val="00D54AEF"/>
    <w:rsid w:val="00D54B9D"/>
    <w:rsid w:val="00D54B9F"/>
    <w:rsid w:val="00D54F56"/>
    <w:rsid w:val="00D54F89"/>
    <w:rsid w:val="00D54FDF"/>
    <w:rsid w:val="00D55054"/>
    <w:rsid w:val="00D55078"/>
    <w:rsid w:val="00D55126"/>
    <w:rsid w:val="00D55220"/>
    <w:rsid w:val="00D553CE"/>
    <w:rsid w:val="00D55402"/>
    <w:rsid w:val="00D55572"/>
    <w:rsid w:val="00D55839"/>
    <w:rsid w:val="00D558B0"/>
    <w:rsid w:val="00D558FF"/>
    <w:rsid w:val="00D55989"/>
    <w:rsid w:val="00D5598D"/>
    <w:rsid w:val="00D55BD1"/>
    <w:rsid w:val="00D55C9D"/>
    <w:rsid w:val="00D55CC6"/>
    <w:rsid w:val="00D55D3F"/>
    <w:rsid w:val="00D55DA2"/>
    <w:rsid w:val="00D55F1E"/>
    <w:rsid w:val="00D56014"/>
    <w:rsid w:val="00D563A5"/>
    <w:rsid w:val="00D5655B"/>
    <w:rsid w:val="00D56788"/>
    <w:rsid w:val="00D56878"/>
    <w:rsid w:val="00D568C2"/>
    <w:rsid w:val="00D56928"/>
    <w:rsid w:val="00D5692E"/>
    <w:rsid w:val="00D5694E"/>
    <w:rsid w:val="00D56984"/>
    <w:rsid w:val="00D56A0A"/>
    <w:rsid w:val="00D56AA8"/>
    <w:rsid w:val="00D56B00"/>
    <w:rsid w:val="00D56B25"/>
    <w:rsid w:val="00D56B67"/>
    <w:rsid w:val="00D56C06"/>
    <w:rsid w:val="00D56CA5"/>
    <w:rsid w:val="00D56CAC"/>
    <w:rsid w:val="00D56CD5"/>
    <w:rsid w:val="00D56D20"/>
    <w:rsid w:val="00D56D23"/>
    <w:rsid w:val="00D56DC5"/>
    <w:rsid w:val="00D56E2E"/>
    <w:rsid w:val="00D56EEB"/>
    <w:rsid w:val="00D56FB7"/>
    <w:rsid w:val="00D57091"/>
    <w:rsid w:val="00D570B6"/>
    <w:rsid w:val="00D5728B"/>
    <w:rsid w:val="00D572A4"/>
    <w:rsid w:val="00D572FB"/>
    <w:rsid w:val="00D57309"/>
    <w:rsid w:val="00D57546"/>
    <w:rsid w:val="00D57571"/>
    <w:rsid w:val="00D575CD"/>
    <w:rsid w:val="00D57662"/>
    <w:rsid w:val="00D577C2"/>
    <w:rsid w:val="00D578CA"/>
    <w:rsid w:val="00D5791B"/>
    <w:rsid w:val="00D579B0"/>
    <w:rsid w:val="00D57D66"/>
    <w:rsid w:val="00D57DB3"/>
    <w:rsid w:val="00D57DFE"/>
    <w:rsid w:val="00D57E37"/>
    <w:rsid w:val="00D57F4F"/>
    <w:rsid w:val="00D57F82"/>
    <w:rsid w:val="00D600C8"/>
    <w:rsid w:val="00D600D8"/>
    <w:rsid w:val="00D60139"/>
    <w:rsid w:val="00D6025F"/>
    <w:rsid w:val="00D602A0"/>
    <w:rsid w:val="00D602BA"/>
    <w:rsid w:val="00D60331"/>
    <w:rsid w:val="00D603C9"/>
    <w:rsid w:val="00D6045C"/>
    <w:rsid w:val="00D604B4"/>
    <w:rsid w:val="00D604CD"/>
    <w:rsid w:val="00D60722"/>
    <w:rsid w:val="00D60730"/>
    <w:rsid w:val="00D60739"/>
    <w:rsid w:val="00D607A8"/>
    <w:rsid w:val="00D607DC"/>
    <w:rsid w:val="00D6096C"/>
    <w:rsid w:val="00D60990"/>
    <w:rsid w:val="00D60B75"/>
    <w:rsid w:val="00D60BBE"/>
    <w:rsid w:val="00D60BD5"/>
    <w:rsid w:val="00D60D5F"/>
    <w:rsid w:val="00D60D65"/>
    <w:rsid w:val="00D60EC3"/>
    <w:rsid w:val="00D60F5A"/>
    <w:rsid w:val="00D61000"/>
    <w:rsid w:val="00D6100A"/>
    <w:rsid w:val="00D61021"/>
    <w:rsid w:val="00D61043"/>
    <w:rsid w:val="00D61087"/>
    <w:rsid w:val="00D6110E"/>
    <w:rsid w:val="00D61161"/>
    <w:rsid w:val="00D61377"/>
    <w:rsid w:val="00D613BA"/>
    <w:rsid w:val="00D61685"/>
    <w:rsid w:val="00D617E5"/>
    <w:rsid w:val="00D619D2"/>
    <w:rsid w:val="00D61A01"/>
    <w:rsid w:val="00D61C50"/>
    <w:rsid w:val="00D61DCC"/>
    <w:rsid w:val="00D61DFE"/>
    <w:rsid w:val="00D61E53"/>
    <w:rsid w:val="00D6202C"/>
    <w:rsid w:val="00D62067"/>
    <w:rsid w:val="00D62356"/>
    <w:rsid w:val="00D624B4"/>
    <w:rsid w:val="00D6251E"/>
    <w:rsid w:val="00D625CA"/>
    <w:rsid w:val="00D625CF"/>
    <w:rsid w:val="00D62641"/>
    <w:rsid w:val="00D62968"/>
    <w:rsid w:val="00D629B8"/>
    <w:rsid w:val="00D62A5F"/>
    <w:rsid w:val="00D62A9E"/>
    <w:rsid w:val="00D62B31"/>
    <w:rsid w:val="00D62B4D"/>
    <w:rsid w:val="00D62B7D"/>
    <w:rsid w:val="00D62D4F"/>
    <w:rsid w:val="00D62D50"/>
    <w:rsid w:val="00D62DB4"/>
    <w:rsid w:val="00D62E91"/>
    <w:rsid w:val="00D62F5C"/>
    <w:rsid w:val="00D6305E"/>
    <w:rsid w:val="00D63330"/>
    <w:rsid w:val="00D633FF"/>
    <w:rsid w:val="00D63417"/>
    <w:rsid w:val="00D63621"/>
    <w:rsid w:val="00D636CA"/>
    <w:rsid w:val="00D637BE"/>
    <w:rsid w:val="00D637D1"/>
    <w:rsid w:val="00D637ED"/>
    <w:rsid w:val="00D6391A"/>
    <w:rsid w:val="00D63ACA"/>
    <w:rsid w:val="00D63D45"/>
    <w:rsid w:val="00D63DE5"/>
    <w:rsid w:val="00D63E32"/>
    <w:rsid w:val="00D63E96"/>
    <w:rsid w:val="00D63ED0"/>
    <w:rsid w:val="00D63EE7"/>
    <w:rsid w:val="00D63EF6"/>
    <w:rsid w:val="00D640F4"/>
    <w:rsid w:val="00D64104"/>
    <w:rsid w:val="00D64216"/>
    <w:rsid w:val="00D64287"/>
    <w:rsid w:val="00D642B5"/>
    <w:rsid w:val="00D645A1"/>
    <w:rsid w:val="00D64646"/>
    <w:rsid w:val="00D64694"/>
    <w:rsid w:val="00D6484C"/>
    <w:rsid w:val="00D649A2"/>
    <w:rsid w:val="00D64B8E"/>
    <w:rsid w:val="00D64CCC"/>
    <w:rsid w:val="00D64F1B"/>
    <w:rsid w:val="00D64F68"/>
    <w:rsid w:val="00D6503E"/>
    <w:rsid w:val="00D65132"/>
    <w:rsid w:val="00D6526A"/>
    <w:rsid w:val="00D652BB"/>
    <w:rsid w:val="00D65341"/>
    <w:rsid w:val="00D65439"/>
    <w:rsid w:val="00D654EC"/>
    <w:rsid w:val="00D6569C"/>
    <w:rsid w:val="00D656C1"/>
    <w:rsid w:val="00D65742"/>
    <w:rsid w:val="00D657E6"/>
    <w:rsid w:val="00D658C3"/>
    <w:rsid w:val="00D658FE"/>
    <w:rsid w:val="00D659D7"/>
    <w:rsid w:val="00D65A0C"/>
    <w:rsid w:val="00D65B1F"/>
    <w:rsid w:val="00D65B30"/>
    <w:rsid w:val="00D65B8A"/>
    <w:rsid w:val="00D65BA3"/>
    <w:rsid w:val="00D65C12"/>
    <w:rsid w:val="00D65CA7"/>
    <w:rsid w:val="00D65CE6"/>
    <w:rsid w:val="00D65D66"/>
    <w:rsid w:val="00D65E5C"/>
    <w:rsid w:val="00D65EB3"/>
    <w:rsid w:val="00D65EB4"/>
    <w:rsid w:val="00D65EDA"/>
    <w:rsid w:val="00D6616E"/>
    <w:rsid w:val="00D6641B"/>
    <w:rsid w:val="00D664AB"/>
    <w:rsid w:val="00D66535"/>
    <w:rsid w:val="00D6666A"/>
    <w:rsid w:val="00D666C7"/>
    <w:rsid w:val="00D6677E"/>
    <w:rsid w:val="00D6678C"/>
    <w:rsid w:val="00D66886"/>
    <w:rsid w:val="00D669DA"/>
    <w:rsid w:val="00D66A35"/>
    <w:rsid w:val="00D66B0D"/>
    <w:rsid w:val="00D66B45"/>
    <w:rsid w:val="00D66C25"/>
    <w:rsid w:val="00D66CB1"/>
    <w:rsid w:val="00D66CDE"/>
    <w:rsid w:val="00D66D63"/>
    <w:rsid w:val="00D66D7E"/>
    <w:rsid w:val="00D66FD3"/>
    <w:rsid w:val="00D67166"/>
    <w:rsid w:val="00D671B0"/>
    <w:rsid w:val="00D67219"/>
    <w:rsid w:val="00D672DE"/>
    <w:rsid w:val="00D673A7"/>
    <w:rsid w:val="00D673F2"/>
    <w:rsid w:val="00D67439"/>
    <w:rsid w:val="00D674CD"/>
    <w:rsid w:val="00D674D9"/>
    <w:rsid w:val="00D67598"/>
    <w:rsid w:val="00D675E6"/>
    <w:rsid w:val="00D67695"/>
    <w:rsid w:val="00D67696"/>
    <w:rsid w:val="00D676B9"/>
    <w:rsid w:val="00D67730"/>
    <w:rsid w:val="00D677BE"/>
    <w:rsid w:val="00D6799E"/>
    <w:rsid w:val="00D679B4"/>
    <w:rsid w:val="00D67A79"/>
    <w:rsid w:val="00D67A87"/>
    <w:rsid w:val="00D67AF6"/>
    <w:rsid w:val="00D67B17"/>
    <w:rsid w:val="00D67B90"/>
    <w:rsid w:val="00D67BDD"/>
    <w:rsid w:val="00D67C33"/>
    <w:rsid w:val="00D67DCB"/>
    <w:rsid w:val="00D67F3A"/>
    <w:rsid w:val="00D67F55"/>
    <w:rsid w:val="00D67F9D"/>
    <w:rsid w:val="00D67FCC"/>
    <w:rsid w:val="00D7011E"/>
    <w:rsid w:val="00D70200"/>
    <w:rsid w:val="00D7023C"/>
    <w:rsid w:val="00D702A5"/>
    <w:rsid w:val="00D70356"/>
    <w:rsid w:val="00D703F9"/>
    <w:rsid w:val="00D7057E"/>
    <w:rsid w:val="00D70683"/>
    <w:rsid w:val="00D707BC"/>
    <w:rsid w:val="00D70820"/>
    <w:rsid w:val="00D70A0D"/>
    <w:rsid w:val="00D70AA2"/>
    <w:rsid w:val="00D70ADB"/>
    <w:rsid w:val="00D70B8C"/>
    <w:rsid w:val="00D70DE4"/>
    <w:rsid w:val="00D70DFB"/>
    <w:rsid w:val="00D7101C"/>
    <w:rsid w:val="00D71100"/>
    <w:rsid w:val="00D711B6"/>
    <w:rsid w:val="00D713CE"/>
    <w:rsid w:val="00D71414"/>
    <w:rsid w:val="00D71438"/>
    <w:rsid w:val="00D71515"/>
    <w:rsid w:val="00D71563"/>
    <w:rsid w:val="00D715F6"/>
    <w:rsid w:val="00D71650"/>
    <w:rsid w:val="00D71B31"/>
    <w:rsid w:val="00D71C25"/>
    <w:rsid w:val="00D71CDE"/>
    <w:rsid w:val="00D71CEF"/>
    <w:rsid w:val="00D71D45"/>
    <w:rsid w:val="00D71D95"/>
    <w:rsid w:val="00D71E77"/>
    <w:rsid w:val="00D71E8A"/>
    <w:rsid w:val="00D7208B"/>
    <w:rsid w:val="00D723E3"/>
    <w:rsid w:val="00D7249F"/>
    <w:rsid w:val="00D724E8"/>
    <w:rsid w:val="00D7258A"/>
    <w:rsid w:val="00D725C0"/>
    <w:rsid w:val="00D725DA"/>
    <w:rsid w:val="00D725ED"/>
    <w:rsid w:val="00D72621"/>
    <w:rsid w:val="00D728A7"/>
    <w:rsid w:val="00D72A14"/>
    <w:rsid w:val="00D72A4B"/>
    <w:rsid w:val="00D72AE7"/>
    <w:rsid w:val="00D72BAB"/>
    <w:rsid w:val="00D72EDC"/>
    <w:rsid w:val="00D7311C"/>
    <w:rsid w:val="00D73148"/>
    <w:rsid w:val="00D731CD"/>
    <w:rsid w:val="00D732DB"/>
    <w:rsid w:val="00D7330C"/>
    <w:rsid w:val="00D734A0"/>
    <w:rsid w:val="00D734CC"/>
    <w:rsid w:val="00D7363D"/>
    <w:rsid w:val="00D73680"/>
    <w:rsid w:val="00D7386A"/>
    <w:rsid w:val="00D738FB"/>
    <w:rsid w:val="00D73A32"/>
    <w:rsid w:val="00D73A39"/>
    <w:rsid w:val="00D73A9F"/>
    <w:rsid w:val="00D73E1B"/>
    <w:rsid w:val="00D73ED1"/>
    <w:rsid w:val="00D73FE5"/>
    <w:rsid w:val="00D74293"/>
    <w:rsid w:val="00D7431C"/>
    <w:rsid w:val="00D74353"/>
    <w:rsid w:val="00D74384"/>
    <w:rsid w:val="00D74466"/>
    <w:rsid w:val="00D74471"/>
    <w:rsid w:val="00D74546"/>
    <w:rsid w:val="00D7457B"/>
    <w:rsid w:val="00D7459B"/>
    <w:rsid w:val="00D74723"/>
    <w:rsid w:val="00D74739"/>
    <w:rsid w:val="00D7476B"/>
    <w:rsid w:val="00D74779"/>
    <w:rsid w:val="00D7488C"/>
    <w:rsid w:val="00D74938"/>
    <w:rsid w:val="00D7495B"/>
    <w:rsid w:val="00D749A0"/>
    <w:rsid w:val="00D749DA"/>
    <w:rsid w:val="00D74AB3"/>
    <w:rsid w:val="00D74B8A"/>
    <w:rsid w:val="00D74B9B"/>
    <w:rsid w:val="00D74BE9"/>
    <w:rsid w:val="00D74D27"/>
    <w:rsid w:val="00D74D3D"/>
    <w:rsid w:val="00D74F1C"/>
    <w:rsid w:val="00D74FEB"/>
    <w:rsid w:val="00D75028"/>
    <w:rsid w:val="00D7503C"/>
    <w:rsid w:val="00D751F0"/>
    <w:rsid w:val="00D7520D"/>
    <w:rsid w:val="00D75226"/>
    <w:rsid w:val="00D7530A"/>
    <w:rsid w:val="00D753F2"/>
    <w:rsid w:val="00D75412"/>
    <w:rsid w:val="00D7554E"/>
    <w:rsid w:val="00D75566"/>
    <w:rsid w:val="00D7556E"/>
    <w:rsid w:val="00D755D1"/>
    <w:rsid w:val="00D7567E"/>
    <w:rsid w:val="00D756BD"/>
    <w:rsid w:val="00D75724"/>
    <w:rsid w:val="00D75733"/>
    <w:rsid w:val="00D7588E"/>
    <w:rsid w:val="00D75ADC"/>
    <w:rsid w:val="00D75B67"/>
    <w:rsid w:val="00D75BBB"/>
    <w:rsid w:val="00D75BD5"/>
    <w:rsid w:val="00D75C27"/>
    <w:rsid w:val="00D75C2F"/>
    <w:rsid w:val="00D75CF5"/>
    <w:rsid w:val="00D75D03"/>
    <w:rsid w:val="00D75D76"/>
    <w:rsid w:val="00D75DE1"/>
    <w:rsid w:val="00D75F0B"/>
    <w:rsid w:val="00D75F66"/>
    <w:rsid w:val="00D75FB0"/>
    <w:rsid w:val="00D761CA"/>
    <w:rsid w:val="00D7622F"/>
    <w:rsid w:val="00D7624E"/>
    <w:rsid w:val="00D76269"/>
    <w:rsid w:val="00D76327"/>
    <w:rsid w:val="00D76417"/>
    <w:rsid w:val="00D7644A"/>
    <w:rsid w:val="00D76493"/>
    <w:rsid w:val="00D76722"/>
    <w:rsid w:val="00D767DD"/>
    <w:rsid w:val="00D7680D"/>
    <w:rsid w:val="00D76977"/>
    <w:rsid w:val="00D769B1"/>
    <w:rsid w:val="00D76A50"/>
    <w:rsid w:val="00D76C7C"/>
    <w:rsid w:val="00D76DB5"/>
    <w:rsid w:val="00D76DD4"/>
    <w:rsid w:val="00D76EE5"/>
    <w:rsid w:val="00D76F52"/>
    <w:rsid w:val="00D76F64"/>
    <w:rsid w:val="00D770AF"/>
    <w:rsid w:val="00D7714B"/>
    <w:rsid w:val="00D77181"/>
    <w:rsid w:val="00D77206"/>
    <w:rsid w:val="00D7725E"/>
    <w:rsid w:val="00D77436"/>
    <w:rsid w:val="00D77537"/>
    <w:rsid w:val="00D775DB"/>
    <w:rsid w:val="00D776F8"/>
    <w:rsid w:val="00D776F9"/>
    <w:rsid w:val="00D77720"/>
    <w:rsid w:val="00D777DA"/>
    <w:rsid w:val="00D778F4"/>
    <w:rsid w:val="00D77A04"/>
    <w:rsid w:val="00D77C5C"/>
    <w:rsid w:val="00D77CF7"/>
    <w:rsid w:val="00D77D45"/>
    <w:rsid w:val="00D77DEF"/>
    <w:rsid w:val="00D77E0D"/>
    <w:rsid w:val="00D77E6A"/>
    <w:rsid w:val="00D77F00"/>
    <w:rsid w:val="00D77F7B"/>
    <w:rsid w:val="00D77FF9"/>
    <w:rsid w:val="00D8005D"/>
    <w:rsid w:val="00D800FE"/>
    <w:rsid w:val="00D8010E"/>
    <w:rsid w:val="00D801AD"/>
    <w:rsid w:val="00D8022C"/>
    <w:rsid w:val="00D8026F"/>
    <w:rsid w:val="00D803FE"/>
    <w:rsid w:val="00D804ED"/>
    <w:rsid w:val="00D804F5"/>
    <w:rsid w:val="00D80581"/>
    <w:rsid w:val="00D80675"/>
    <w:rsid w:val="00D807ED"/>
    <w:rsid w:val="00D808AE"/>
    <w:rsid w:val="00D80AFE"/>
    <w:rsid w:val="00D80B59"/>
    <w:rsid w:val="00D80CDC"/>
    <w:rsid w:val="00D81076"/>
    <w:rsid w:val="00D81215"/>
    <w:rsid w:val="00D81246"/>
    <w:rsid w:val="00D81275"/>
    <w:rsid w:val="00D8127D"/>
    <w:rsid w:val="00D812E3"/>
    <w:rsid w:val="00D81330"/>
    <w:rsid w:val="00D8134A"/>
    <w:rsid w:val="00D813C9"/>
    <w:rsid w:val="00D814D9"/>
    <w:rsid w:val="00D815E1"/>
    <w:rsid w:val="00D815EF"/>
    <w:rsid w:val="00D815F3"/>
    <w:rsid w:val="00D8161F"/>
    <w:rsid w:val="00D818BD"/>
    <w:rsid w:val="00D818E4"/>
    <w:rsid w:val="00D8190F"/>
    <w:rsid w:val="00D81B07"/>
    <w:rsid w:val="00D81C45"/>
    <w:rsid w:val="00D81CE3"/>
    <w:rsid w:val="00D81D15"/>
    <w:rsid w:val="00D81E44"/>
    <w:rsid w:val="00D81F48"/>
    <w:rsid w:val="00D81F56"/>
    <w:rsid w:val="00D81F8A"/>
    <w:rsid w:val="00D81FBA"/>
    <w:rsid w:val="00D8209E"/>
    <w:rsid w:val="00D820AA"/>
    <w:rsid w:val="00D8210F"/>
    <w:rsid w:val="00D8221F"/>
    <w:rsid w:val="00D822D9"/>
    <w:rsid w:val="00D8252B"/>
    <w:rsid w:val="00D82641"/>
    <w:rsid w:val="00D826BF"/>
    <w:rsid w:val="00D82719"/>
    <w:rsid w:val="00D82A02"/>
    <w:rsid w:val="00D82B82"/>
    <w:rsid w:val="00D82B8E"/>
    <w:rsid w:val="00D82BD2"/>
    <w:rsid w:val="00D82BE0"/>
    <w:rsid w:val="00D82CD2"/>
    <w:rsid w:val="00D82CF8"/>
    <w:rsid w:val="00D82D2A"/>
    <w:rsid w:val="00D82E28"/>
    <w:rsid w:val="00D82EF5"/>
    <w:rsid w:val="00D82FE1"/>
    <w:rsid w:val="00D83112"/>
    <w:rsid w:val="00D83149"/>
    <w:rsid w:val="00D83175"/>
    <w:rsid w:val="00D83189"/>
    <w:rsid w:val="00D8318B"/>
    <w:rsid w:val="00D83252"/>
    <w:rsid w:val="00D834A4"/>
    <w:rsid w:val="00D83504"/>
    <w:rsid w:val="00D8359F"/>
    <w:rsid w:val="00D836EC"/>
    <w:rsid w:val="00D8381A"/>
    <w:rsid w:val="00D8386F"/>
    <w:rsid w:val="00D8390D"/>
    <w:rsid w:val="00D83AD4"/>
    <w:rsid w:val="00D83C39"/>
    <w:rsid w:val="00D83C48"/>
    <w:rsid w:val="00D83C81"/>
    <w:rsid w:val="00D83E05"/>
    <w:rsid w:val="00D83E11"/>
    <w:rsid w:val="00D83E42"/>
    <w:rsid w:val="00D83E95"/>
    <w:rsid w:val="00D83EB0"/>
    <w:rsid w:val="00D83EC9"/>
    <w:rsid w:val="00D83EF8"/>
    <w:rsid w:val="00D83F9B"/>
    <w:rsid w:val="00D83FDA"/>
    <w:rsid w:val="00D84098"/>
    <w:rsid w:val="00D8410D"/>
    <w:rsid w:val="00D841B8"/>
    <w:rsid w:val="00D841F1"/>
    <w:rsid w:val="00D844DC"/>
    <w:rsid w:val="00D8454D"/>
    <w:rsid w:val="00D84696"/>
    <w:rsid w:val="00D84755"/>
    <w:rsid w:val="00D847A6"/>
    <w:rsid w:val="00D84922"/>
    <w:rsid w:val="00D84A65"/>
    <w:rsid w:val="00D84BC4"/>
    <w:rsid w:val="00D84C06"/>
    <w:rsid w:val="00D84CD1"/>
    <w:rsid w:val="00D84E1D"/>
    <w:rsid w:val="00D84ECF"/>
    <w:rsid w:val="00D84F15"/>
    <w:rsid w:val="00D84F1E"/>
    <w:rsid w:val="00D85003"/>
    <w:rsid w:val="00D85032"/>
    <w:rsid w:val="00D8504E"/>
    <w:rsid w:val="00D850D1"/>
    <w:rsid w:val="00D85242"/>
    <w:rsid w:val="00D8529C"/>
    <w:rsid w:val="00D8531B"/>
    <w:rsid w:val="00D85355"/>
    <w:rsid w:val="00D853D0"/>
    <w:rsid w:val="00D85495"/>
    <w:rsid w:val="00D8549E"/>
    <w:rsid w:val="00D85508"/>
    <w:rsid w:val="00D85684"/>
    <w:rsid w:val="00D8568C"/>
    <w:rsid w:val="00D85698"/>
    <w:rsid w:val="00D8574A"/>
    <w:rsid w:val="00D85778"/>
    <w:rsid w:val="00D858E7"/>
    <w:rsid w:val="00D85B19"/>
    <w:rsid w:val="00D85B96"/>
    <w:rsid w:val="00D85C23"/>
    <w:rsid w:val="00D85C7F"/>
    <w:rsid w:val="00D85C85"/>
    <w:rsid w:val="00D85CBF"/>
    <w:rsid w:val="00D85D9B"/>
    <w:rsid w:val="00D85FD1"/>
    <w:rsid w:val="00D8609A"/>
    <w:rsid w:val="00D86609"/>
    <w:rsid w:val="00D866EA"/>
    <w:rsid w:val="00D867D5"/>
    <w:rsid w:val="00D868A5"/>
    <w:rsid w:val="00D869D9"/>
    <w:rsid w:val="00D869EE"/>
    <w:rsid w:val="00D86B43"/>
    <w:rsid w:val="00D86C1C"/>
    <w:rsid w:val="00D86C34"/>
    <w:rsid w:val="00D86DAA"/>
    <w:rsid w:val="00D86F27"/>
    <w:rsid w:val="00D86FD9"/>
    <w:rsid w:val="00D87066"/>
    <w:rsid w:val="00D87091"/>
    <w:rsid w:val="00D8714E"/>
    <w:rsid w:val="00D87247"/>
    <w:rsid w:val="00D8739B"/>
    <w:rsid w:val="00D8748D"/>
    <w:rsid w:val="00D87527"/>
    <w:rsid w:val="00D875AD"/>
    <w:rsid w:val="00D8767D"/>
    <w:rsid w:val="00D877AA"/>
    <w:rsid w:val="00D878A4"/>
    <w:rsid w:val="00D878D3"/>
    <w:rsid w:val="00D87A78"/>
    <w:rsid w:val="00D87ACE"/>
    <w:rsid w:val="00D87B56"/>
    <w:rsid w:val="00D87C05"/>
    <w:rsid w:val="00D87CBC"/>
    <w:rsid w:val="00D87CFE"/>
    <w:rsid w:val="00D87DCC"/>
    <w:rsid w:val="00D87E18"/>
    <w:rsid w:val="00D87FC4"/>
    <w:rsid w:val="00D9015A"/>
    <w:rsid w:val="00D90323"/>
    <w:rsid w:val="00D90366"/>
    <w:rsid w:val="00D9047D"/>
    <w:rsid w:val="00D90850"/>
    <w:rsid w:val="00D90984"/>
    <w:rsid w:val="00D909CF"/>
    <w:rsid w:val="00D90A92"/>
    <w:rsid w:val="00D90B80"/>
    <w:rsid w:val="00D90C18"/>
    <w:rsid w:val="00D90C88"/>
    <w:rsid w:val="00D90CE4"/>
    <w:rsid w:val="00D90D4F"/>
    <w:rsid w:val="00D90DCC"/>
    <w:rsid w:val="00D90E25"/>
    <w:rsid w:val="00D90E9B"/>
    <w:rsid w:val="00D90EC2"/>
    <w:rsid w:val="00D90F4D"/>
    <w:rsid w:val="00D90FE3"/>
    <w:rsid w:val="00D910B4"/>
    <w:rsid w:val="00D910FA"/>
    <w:rsid w:val="00D9116A"/>
    <w:rsid w:val="00D912FC"/>
    <w:rsid w:val="00D91474"/>
    <w:rsid w:val="00D91491"/>
    <w:rsid w:val="00D9159C"/>
    <w:rsid w:val="00D915CD"/>
    <w:rsid w:val="00D91603"/>
    <w:rsid w:val="00D91662"/>
    <w:rsid w:val="00D91816"/>
    <w:rsid w:val="00D91977"/>
    <w:rsid w:val="00D919AE"/>
    <w:rsid w:val="00D91C31"/>
    <w:rsid w:val="00D91C74"/>
    <w:rsid w:val="00D91CF2"/>
    <w:rsid w:val="00D91D81"/>
    <w:rsid w:val="00D91DFD"/>
    <w:rsid w:val="00D91E66"/>
    <w:rsid w:val="00D91F70"/>
    <w:rsid w:val="00D9201A"/>
    <w:rsid w:val="00D9202C"/>
    <w:rsid w:val="00D920D0"/>
    <w:rsid w:val="00D923DA"/>
    <w:rsid w:val="00D9261C"/>
    <w:rsid w:val="00D92621"/>
    <w:rsid w:val="00D9270C"/>
    <w:rsid w:val="00D92751"/>
    <w:rsid w:val="00D92B22"/>
    <w:rsid w:val="00D92B9C"/>
    <w:rsid w:val="00D92BF7"/>
    <w:rsid w:val="00D92D47"/>
    <w:rsid w:val="00D92DC6"/>
    <w:rsid w:val="00D92F15"/>
    <w:rsid w:val="00D93006"/>
    <w:rsid w:val="00D9328B"/>
    <w:rsid w:val="00D932D3"/>
    <w:rsid w:val="00D93316"/>
    <w:rsid w:val="00D9337C"/>
    <w:rsid w:val="00D934BA"/>
    <w:rsid w:val="00D9355D"/>
    <w:rsid w:val="00D93591"/>
    <w:rsid w:val="00D9373E"/>
    <w:rsid w:val="00D937B0"/>
    <w:rsid w:val="00D9381F"/>
    <w:rsid w:val="00D9387B"/>
    <w:rsid w:val="00D93996"/>
    <w:rsid w:val="00D93A09"/>
    <w:rsid w:val="00D93AF4"/>
    <w:rsid w:val="00D93CB9"/>
    <w:rsid w:val="00D93F0D"/>
    <w:rsid w:val="00D93F29"/>
    <w:rsid w:val="00D9407C"/>
    <w:rsid w:val="00D94131"/>
    <w:rsid w:val="00D941F2"/>
    <w:rsid w:val="00D942BF"/>
    <w:rsid w:val="00D94311"/>
    <w:rsid w:val="00D943A8"/>
    <w:rsid w:val="00D94407"/>
    <w:rsid w:val="00D94477"/>
    <w:rsid w:val="00D945AF"/>
    <w:rsid w:val="00D945F4"/>
    <w:rsid w:val="00D9464F"/>
    <w:rsid w:val="00D9465F"/>
    <w:rsid w:val="00D9467F"/>
    <w:rsid w:val="00D94824"/>
    <w:rsid w:val="00D9483C"/>
    <w:rsid w:val="00D9497A"/>
    <w:rsid w:val="00D94ACC"/>
    <w:rsid w:val="00D94AEF"/>
    <w:rsid w:val="00D94B78"/>
    <w:rsid w:val="00D94DCC"/>
    <w:rsid w:val="00D94DF3"/>
    <w:rsid w:val="00D94E17"/>
    <w:rsid w:val="00D94F77"/>
    <w:rsid w:val="00D94F96"/>
    <w:rsid w:val="00D95035"/>
    <w:rsid w:val="00D9516A"/>
    <w:rsid w:val="00D95199"/>
    <w:rsid w:val="00D9530A"/>
    <w:rsid w:val="00D95358"/>
    <w:rsid w:val="00D9536E"/>
    <w:rsid w:val="00D9541E"/>
    <w:rsid w:val="00D95431"/>
    <w:rsid w:val="00D95455"/>
    <w:rsid w:val="00D954E6"/>
    <w:rsid w:val="00D955B3"/>
    <w:rsid w:val="00D955E7"/>
    <w:rsid w:val="00D956FD"/>
    <w:rsid w:val="00D9577A"/>
    <w:rsid w:val="00D9578C"/>
    <w:rsid w:val="00D958FC"/>
    <w:rsid w:val="00D95912"/>
    <w:rsid w:val="00D959EB"/>
    <w:rsid w:val="00D95A2C"/>
    <w:rsid w:val="00D95ABB"/>
    <w:rsid w:val="00D95AD1"/>
    <w:rsid w:val="00D95BFA"/>
    <w:rsid w:val="00D95EB5"/>
    <w:rsid w:val="00D95EB7"/>
    <w:rsid w:val="00D95FA5"/>
    <w:rsid w:val="00D9606B"/>
    <w:rsid w:val="00D9608E"/>
    <w:rsid w:val="00D960CB"/>
    <w:rsid w:val="00D960F8"/>
    <w:rsid w:val="00D963DE"/>
    <w:rsid w:val="00D963E5"/>
    <w:rsid w:val="00D963E7"/>
    <w:rsid w:val="00D965FD"/>
    <w:rsid w:val="00D96616"/>
    <w:rsid w:val="00D96621"/>
    <w:rsid w:val="00D9678C"/>
    <w:rsid w:val="00D967A7"/>
    <w:rsid w:val="00D967CA"/>
    <w:rsid w:val="00D96963"/>
    <w:rsid w:val="00D96AFF"/>
    <w:rsid w:val="00D96CF9"/>
    <w:rsid w:val="00D96D16"/>
    <w:rsid w:val="00D96D81"/>
    <w:rsid w:val="00D96D91"/>
    <w:rsid w:val="00D96E0B"/>
    <w:rsid w:val="00D96E23"/>
    <w:rsid w:val="00D96E24"/>
    <w:rsid w:val="00D96EE1"/>
    <w:rsid w:val="00D96F7F"/>
    <w:rsid w:val="00D97025"/>
    <w:rsid w:val="00D9703B"/>
    <w:rsid w:val="00D9718C"/>
    <w:rsid w:val="00D97252"/>
    <w:rsid w:val="00D97272"/>
    <w:rsid w:val="00D97273"/>
    <w:rsid w:val="00D97421"/>
    <w:rsid w:val="00D974E6"/>
    <w:rsid w:val="00D97628"/>
    <w:rsid w:val="00D97643"/>
    <w:rsid w:val="00D97879"/>
    <w:rsid w:val="00D97A14"/>
    <w:rsid w:val="00D97A19"/>
    <w:rsid w:val="00D97BF3"/>
    <w:rsid w:val="00D97C94"/>
    <w:rsid w:val="00D97D43"/>
    <w:rsid w:val="00D97EE5"/>
    <w:rsid w:val="00DA0137"/>
    <w:rsid w:val="00DA01D4"/>
    <w:rsid w:val="00DA03C7"/>
    <w:rsid w:val="00DA04A7"/>
    <w:rsid w:val="00DA050C"/>
    <w:rsid w:val="00DA051D"/>
    <w:rsid w:val="00DA06E3"/>
    <w:rsid w:val="00DA06E7"/>
    <w:rsid w:val="00DA0772"/>
    <w:rsid w:val="00DA07BB"/>
    <w:rsid w:val="00DA0867"/>
    <w:rsid w:val="00DA0890"/>
    <w:rsid w:val="00DA08D7"/>
    <w:rsid w:val="00DA0937"/>
    <w:rsid w:val="00DA0998"/>
    <w:rsid w:val="00DA0A88"/>
    <w:rsid w:val="00DA0E32"/>
    <w:rsid w:val="00DA0EA0"/>
    <w:rsid w:val="00DA102B"/>
    <w:rsid w:val="00DA1192"/>
    <w:rsid w:val="00DA11E3"/>
    <w:rsid w:val="00DA1233"/>
    <w:rsid w:val="00DA1483"/>
    <w:rsid w:val="00DA1656"/>
    <w:rsid w:val="00DA1659"/>
    <w:rsid w:val="00DA1785"/>
    <w:rsid w:val="00DA17D8"/>
    <w:rsid w:val="00DA17F4"/>
    <w:rsid w:val="00DA1A6B"/>
    <w:rsid w:val="00DA1A83"/>
    <w:rsid w:val="00DA1AEB"/>
    <w:rsid w:val="00DA1B3F"/>
    <w:rsid w:val="00DA1C36"/>
    <w:rsid w:val="00DA1C88"/>
    <w:rsid w:val="00DA1D64"/>
    <w:rsid w:val="00DA1D72"/>
    <w:rsid w:val="00DA1DDA"/>
    <w:rsid w:val="00DA1DE8"/>
    <w:rsid w:val="00DA1E39"/>
    <w:rsid w:val="00DA1E59"/>
    <w:rsid w:val="00DA1E5B"/>
    <w:rsid w:val="00DA1EA9"/>
    <w:rsid w:val="00DA1F27"/>
    <w:rsid w:val="00DA1FAF"/>
    <w:rsid w:val="00DA1FFC"/>
    <w:rsid w:val="00DA2093"/>
    <w:rsid w:val="00DA212F"/>
    <w:rsid w:val="00DA21DE"/>
    <w:rsid w:val="00DA22B4"/>
    <w:rsid w:val="00DA2539"/>
    <w:rsid w:val="00DA254D"/>
    <w:rsid w:val="00DA25C9"/>
    <w:rsid w:val="00DA25CF"/>
    <w:rsid w:val="00DA25E3"/>
    <w:rsid w:val="00DA27E8"/>
    <w:rsid w:val="00DA27FD"/>
    <w:rsid w:val="00DA285E"/>
    <w:rsid w:val="00DA28BF"/>
    <w:rsid w:val="00DA293E"/>
    <w:rsid w:val="00DA2A66"/>
    <w:rsid w:val="00DA2B54"/>
    <w:rsid w:val="00DA2BE1"/>
    <w:rsid w:val="00DA2DE0"/>
    <w:rsid w:val="00DA2F20"/>
    <w:rsid w:val="00DA2FF9"/>
    <w:rsid w:val="00DA2FFB"/>
    <w:rsid w:val="00DA3022"/>
    <w:rsid w:val="00DA3126"/>
    <w:rsid w:val="00DA3251"/>
    <w:rsid w:val="00DA327B"/>
    <w:rsid w:val="00DA3306"/>
    <w:rsid w:val="00DA3387"/>
    <w:rsid w:val="00DA339F"/>
    <w:rsid w:val="00DA33C5"/>
    <w:rsid w:val="00DA3450"/>
    <w:rsid w:val="00DA3561"/>
    <w:rsid w:val="00DA3599"/>
    <w:rsid w:val="00DA35A9"/>
    <w:rsid w:val="00DA3611"/>
    <w:rsid w:val="00DA37C9"/>
    <w:rsid w:val="00DA3849"/>
    <w:rsid w:val="00DA3857"/>
    <w:rsid w:val="00DA38B4"/>
    <w:rsid w:val="00DA399B"/>
    <w:rsid w:val="00DA3AFC"/>
    <w:rsid w:val="00DA3B95"/>
    <w:rsid w:val="00DA3BBC"/>
    <w:rsid w:val="00DA3C4C"/>
    <w:rsid w:val="00DA3CF8"/>
    <w:rsid w:val="00DA3ED0"/>
    <w:rsid w:val="00DA3F58"/>
    <w:rsid w:val="00DA3FE7"/>
    <w:rsid w:val="00DA4017"/>
    <w:rsid w:val="00DA4104"/>
    <w:rsid w:val="00DA414D"/>
    <w:rsid w:val="00DA4271"/>
    <w:rsid w:val="00DA42C0"/>
    <w:rsid w:val="00DA42F5"/>
    <w:rsid w:val="00DA4322"/>
    <w:rsid w:val="00DA43F7"/>
    <w:rsid w:val="00DA441D"/>
    <w:rsid w:val="00DA4468"/>
    <w:rsid w:val="00DA4507"/>
    <w:rsid w:val="00DA462C"/>
    <w:rsid w:val="00DA472A"/>
    <w:rsid w:val="00DA479B"/>
    <w:rsid w:val="00DA47D5"/>
    <w:rsid w:val="00DA4970"/>
    <w:rsid w:val="00DA49AC"/>
    <w:rsid w:val="00DA4A03"/>
    <w:rsid w:val="00DA4A63"/>
    <w:rsid w:val="00DA4A7E"/>
    <w:rsid w:val="00DA4AC1"/>
    <w:rsid w:val="00DA4B3C"/>
    <w:rsid w:val="00DA4BC2"/>
    <w:rsid w:val="00DA4C1B"/>
    <w:rsid w:val="00DA4C62"/>
    <w:rsid w:val="00DA4CB2"/>
    <w:rsid w:val="00DA4CD6"/>
    <w:rsid w:val="00DA4E7B"/>
    <w:rsid w:val="00DA4F80"/>
    <w:rsid w:val="00DA4FA4"/>
    <w:rsid w:val="00DA51B1"/>
    <w:rsid w:val="00DA520F"/>
    <w:rsid w:val="00DA521F"/>
    <w:rsid w:val="00DA5225"/>
    <w:rsid w:val="00DA52EA"/>
    <w:rsid w:val="00DA52F9"/>
    <w:rsid w:val="00DA535C"/>
    <w:rsid w:val="00DA5464"/>
    <w:rsid w:val="00DA559B"/>
    <w:rsid w:val="00DA56DA"/>
    <w:rsid w:val="00DA5721"/>
    <w:rsid w:val="00DA584B"/>
    <w:rsid w:val="00DA5884"/>
    <w:rsid w:val="00DA59F4"/>
    <w:rsid w:val="00DA5A6F"/>
    <w:rsid w:val="00DA5BC1"/>
    <w:rsid w:val="00DA5BEB"/>
    <w:rsid w:val="00DA5C39"/>
    <w:rsid w:val="00DA5D84"/>
    <w:rsid w:val="00DA5EA8"/>
    <w:rsid w:val="00DA5F30"/>
    <w:rsid w:val="00DA5FD5"/>
    <w:rsid w:val="00DA61B8"/>
    <w:rsid w:val="00DA6211"/>
    <w:rsid w:val="00DA62C6"/>
    <w:rsid w:val="00DA630A"/>
    <w:rsid w:val="00DA65A3"/>
    <w:rsid w:val="00DA66A9"/>
    <w:rsid w:val="00DA66AB"/>
    <w:rsid w:val="00DA6873"/>
    <w:rsid w:val="00DA68B4"/>
    <w:rsid w:val="00DA691E"/>
    <w:rsid w:val="00DA6A44"/>
    <w:rsid w:val="00DA6BDC"/>
    <w:rsid w:val="00DA6BEF"/>
    <w:rsid w:val="00DA6C50"/>
    <w:rsid w:val="00DA6D77"/>
    <w:rsid w:val="00DA6E15"/>
    <w:rsid w:val="00DA6EB2"/>
    <w:rsid w:val="00DA6EFA"/>
    <w:rsid w:val="00DA6F15"/>
    <w:rsid w:val="00DA6F9D"/>
    <w:rsid w:val="00DA6FDF"/>
    <w:rsid w:val="00DA7089"/>
    <w:rsid w:val="00DA7178"/>
    <w:rsid w:val="00DA733B"/>
    <w:rsid w:val="00DA7412"/>
    <w:rsid w:val="00DA74D1"/>
    <w:rsid w:val="00DA74F5"/>
    <w:rsid w:val="00DA7556"/>
    <w:rsid w:val="00DA7640"/>
    <w:rsid w:val="00DA76A2"/>
    <w:rsid w:val="00DA77A3"/>
    <w:rsid w:val="00DA7823"/>
    <w:rsid w:val="00DA791A"/>
    <w:rsid w:val="00DA791D"/>
    <w:rsid w:val="00DA7B44"/>
    <w:rsid w:val="00DA7D15"/>
    <w:rsid w:val="00DA7D4B"/>
    <w:rsid w:val="00DA7E05"/>
    <w:rsid w:val="00DA7F70"/>
    <w:rsid w:val="00DA7F96"/>
    <w:rsid w:val="00DA7FBF"/>
    <w:rsid w:val="00DB02BC"/>
    <w:rsid w:val="00DB02E5"/>
    <w:rsid w:val="00DB0383"/>
    <w:rsid w:val="00DB0387"/>
    <w:rsid w:val="00DB03F3"/>
    <w:rsid w:val="00DB044D"/>
    <w:rsid w:val="00DB0494"/>
    <w:rsid w:val="00DB05DB"/>
    <w:rsid w:val="00DB07C7"/>
    <w:rsid w:val="00DB08DC"/>
    <w:rsid w:val="00DB0951"/>
    <w:rsid w:val="00DB0AC1"/>
    <w:rsid w:val="00DB0ACA"/>
    <w:rsid w:val="00DB0C43"/>
    <w:rsid w:val="00DB0D8B"/>
    <w:rsid w:val="00DB0DF0"/>
    <w:rsid w:val="00DB0EDE"/>
    <w:rsid w:val="00DB0F97"/>
    <w:rsid w:val="00DB0FE7"/>
    <w:rsid w:val="00DB102D"/>
    <w:rsid w:val="00DB1064"/>
    <w:rsid w:val="00DB10DD"/>
    <w:rsid w:val="00DB11B4"/>
    <w:rsid w:val="00DB126C"/>
    <w:rsid w:val="00DB12E8"/>
    <w:rsid w:val="00DB13FB"/>
    <w:rsid w:val="00DB1421"/>
    <w:rsid w:val="00DB1437"/>
    <w:rsid w:val="00DB157B"/>
    <w:rsid w:val="00DB15C2"/>
    <w:rsid w:val="00DB172E"/>
    <w:rsid w:val="00DB174A"/>
    <w:rsid w:val="00DB1B2A"/>
    <w:rsid w:val="00DB1B63"/>
    <w:rsid w:val="00DB1BD5"/>
    <w:rsid w:val="00DB1D19"/>
    <w:rsid w:val="00DB1D45"/>
    <w:rsid w:val="00DB1DDE"/>
    <w:rsid w:val="00DB1EA4"/>
    <w:rsid w:val="00DB1EE1"/>
    <w:rsid w:val="00DB20F1"/>
    <w:rsid w:val="00DB219A"/>
    <w:rsid w:val="00DB2288"/>
    <w:rsid w:val="00DB2324"/>
    <w:rsid w:val="00DB23BB"/>
    <w:rsid w:val="00DB2427"/>
    <w:rsid w:val="00DB259A"/>
    <w:rsid w:val="00DB2656"/>
    <w:rsid w:val="00DB270C"/>
    <w:rsid w:val="00DB2849"/>
    <w:rsid w:val="00DB2AE1"/>
    <w:rsid w:val="00DB2BCB"/>
    <w:rsid w:val="00DB2CFB"/>
    <w:rsid w:val="00DB2EBD"/>
    <w:rsid w:val="00DB2EF4"/>
    <w:rsid w:val="00DB2F19"/>
    <w:rsid w:val="00DB2FE7"/>
    <w:rsid w:val="00DB3010"/>
    <w:rsid w:val="00DB304A"/>
    <w:rsid w:val="00DB314D"/>
    <w:rsid w:val="00DB322F"/>
    <w:rsid w:val="00DB3261"/>
    <w:rsid w:val="00DB328E"/>
    <w:rsid w:val="00DB32F0"/>
    <w:rsid w:val="00DB33F5"/>
    <w:rsid w:val="00DB34C2"/>
    <w:rsid w:val="00DB34F9"/>
    <w:rsid w:val="00DB35EA"/>
    <w:rsid w:val="00DB362D"/>
    <w:rsid w:val="00DB3672"/>
    <w:rsid w:val="00DB367C"/>
    <w:rsid w:val="00DB38D8"/>
    <w:rsid w:val="00DB3936"/>
    <w:rsid w:val="00DB3969"/>
    <w:rsid w:val="00DB39B6"/>
    <w:rsid w:val="00DB39E5"/>
    <w:rsid w:val="00DB3A51"/>
    <w:rsid w:val="00DB3A9E"/>
    <w:rsid w:val="00DB3AA5"/>
    <w:rsid w:val="00DB3AE5"/>
    <w:rsid w:val="00DB3B2C"/>
    <w:rsid w:val="00DB3BC8"/>
    <w:rsid w:val="00DB3D68"/>
    <w:rsid w:val="00DB3DB7"/>
    <w:rsid w:val="00DB4193"/>
    <w:rsid w:val="00DB4235"/>
    <w:rsid w:val="00DB4246"/>
    <w:rsid w:val="00DB4493"/>
    <w:rsid w:val="00DB449A"/>
    <w:rsid w:val="00DB44BE"/>
    <w:rsid w:val="00DB460C"/>
    <w:rsid w:val="00DB462A"/>
    <w:rsid w:val="00DB46FA"/>
    <w:rsid w:val="00DB47FB"/>
    <w:rsid w:val="00DB481D"/>
    <w:rsid w:val="00DB4ABD"/>
    <w:rsid w:val="00DB4C42"/>
    <w:rsid w:val="00DB4CCF"/>
    <w:rsid w:val="00DB4D28"/>
    <w:rsid w:val="00DB4FF2"/>
    <w:rsid w:val="00DB50AC"/>
    <w:rsid w:val="00DB5163"/>
    <w:rsid w:val="00DB51D0"/>
    <w:rsid w:val="00DB52C0"/>
    <w:rsid w:val="00DB5370"/>
    <w:rsid w:val="00DB53A8"/>
    <w:rsid w:val="00DB53DB"/>
    <w:rsid w:val="00DB54A9"/>
    <w:rsid w:val="00DB56A4"/>
    <w:rsid w:val="00DB56C0"/>
    <w:rsid w:val="00DB56E0"/>
    <w:rsid w:val="00DB584B"/>
    <w:rsid w:val="00DB58B1"/>
    <w:rsid w:val="00DB58B2"/>
    <w:rsid w:val="00DB58B5"/>
    <w:rsid w:val="00DB5912"/>
    <w:rsid w:val="00DB59EA"/>
    <w:rsid w:val="00DB5AB1"/>
    <w:rsid w:val="00DB5C0B"/>
    <w:rsid w:val="00DB5D31"/>
    <w:rsid w:val="00DB5E74"/>
    <w:rsid w:val="00DB6029"/>
    <w:rsid w:val="00DB6072"/>
    <w:rsid w:val="00DB6169"/>
    <w:rsid w:val="00DB6195"/>
    <w:rsid w:val="00DB61E7"/>
    <w:rsid w:val="00DB62E3"/>
    <w:rsid w:val="00DB63B2"/>
    <w:rsid w:val="00DB64E6"/>
    <w:rsid w:val="00DB64FA"/>
    <w:rsid w:val="00DB657C"/>
    <w:rsid w:val="00DB659E"/>
    <w:rsid w:val="00DB65EB"/>
    <w:rsid w:val="00DB662A"/>
    <w:rsid w:val="00DB666F"/>
    <w:rsid w:val="00DB67A8"/>
    <w:rsid w:val="00DB680F"/>
    <w:rsid w:val="00DB683B"/>
    <w:rsid w:val="00DB685D"/>
    <w:rsid w:val="00DB696B"/>
    <w:rsid w:val="00DB6975"/>
    <w:rsid w:val="00DB6982"/>
    <w:rsid w:val="00DB69F5"/>
    <w:rsid w:val="00DB6A07"/>
    <w:rsid w:val="00DB6AAD"/>
    <w:rsid w:val="00DB6B4D"/>
    <w:rsid w:val="00DB6BF2"/>
    <w:rsid w:val="00DB6C46"/>
    <w:rsid w:val="00DB6DD6"/>
    <w:rsid w:val="00DB6FDD"/>
    <w:rsid w:val="00DB70B2"/>
    <w:rsid w:val="00DB7103"/>
    <w:rsid w:val="00DB7105"/>
    <w:rsid w:val="00DB722E"/>
    <w:rsid w:val="00DB724A"/>
    <w:rsid w:val="00DB732A"/>
    <w:rsid w:val="00DB7361"/>
    <w:rsid w:val="00DB74FB"/>
    <w:rsid w:val="00DB762E"/>
    <w:rsid w:val="00DB76F1"/>
    <w:rsid w:val="00DB7742"/>
    <w:rsid w:val="00DB77C8"/>
    <w:rsid w:val="00DB78B2"/>
    <w:rsid w:val="00DB79ED"/>
    <w:rsid w:val="00DB7B1C"/>
    <w:rsid w:val="00DB7BA6"/>
    <w:rsid w:val="00DB7BD1"/>
    <w:rsid w:val="00DB7C04"/>
    <w:rsid w:val="00DB7C0D"/>
    <w:rsid w:val="00DB7C49"/>
    <w:rsid w:val="00DB7D49"/>
    <w:rsid w:val="00DB7E53"/>
    <w:rsid w:val="00DB7F1E"/>
    <w:rsid w:val="00DC03C7"/>
    <w:rsid w:val="00DC03DA"/>
    <w:rsid w:val="00DC0576"/>
    <w:rsid w:val="00DC0627"/>
    <w:rsid w:val="00DC06CD"/>
    <w:rsid w:val="00DC073D"/>
    <w:rsid w:val="00DC0785"/>
    <w:rsid w:val="00DC07B8"/>
    <w:rsid w:val="00DC07D5"/>
    <w:rsid w:val="00DC085D"/>
    <w:rsid w:val="00DC0A6B"/>
    <w:rsid w:val="00DC0B22"/>
    <w:rsid w:val="00DC0B24"/>
    <w:rsid w:val="00DC0E76"/>
    <w:rsid w:val="00DC1072"/>
    <w:rsid w:val="00DC10A2"/>
    <w:rsid w:val="00DC1323"/>
    <w:rsid w:val="00DC13CB"/>
    <w:rsid w:val="00DC176A"/>
    <w:rsid w:val="00DC17A0"/>
    <w:rsid w:val="00DC17CE"/>
    <w:rsid w:val="00DC1810"/>
    <w:rsid w:val="00DC1924"/>
    <w:rsid w:val="00DC1970"/>
    <w:rsid w:val="00DC1A1A"/>
    <w:rsid w:val="00DC1A29"/>
    <w:rsid w:val="00DC1A82"/>
    <w:rsid w:val="00DC1AAA"/>
    <w:rsid w:val="00DC1B82"/>
    <w:rsid w:val="00DC1C12"/>
    <w:rsid w:val="00DC1F23"/>
    <w:rsid w:val="00DC1F37"/>
    <w:rsid w:val="00DC2207"/>
    <w:rsid w:val="00DC224F"/>
    <w:rsid w:val="00DC22B1"/>
    <w:rsid w:val="00DC231B"/>
    <w:rsid w:val="00DC237E"/>
    <w:rsid w:val="00DC2496"/>
    <w:rsid w:val="00DC24A8"/>
    <w:rsid w:val="00DC2573"/>
    <w:rsid w:val="00DC25C2"/>
    <w:rsid w:val="00DC261D"/>
    <w:rsid w:val="00DC2666"/>
    <w:rsid w:val="00DC2704"/>
    <w:rsid w:val="00DC2710"/>
    <w:rsid w:val="00DC2794"/>
    <w:rsid w:val="00DC2805"/>
    <w:rsid w:val="00DC294D"/>
    <w:rsid w:val="00DC29F5"/>
    <w:rsid w:val="00DC29FD"/>
    <w:rsid w:val="00DC2B18"/>
    <w:rsid w:val="00DC2B27"/>
    <w:rsid w:val="00DC2CE4"/>
    <w:rsid w:val="00DC2E14"/>
    <w:rsid w:val="00DC2E19"/>
    <w:rsid w:val="00DC2F91"/>
    <w:rsid w:val="00DC2FA7"/>
    <w:rsid w:val="00DC3016"/>
    <w:rsid w:val="00DC30EC"/>
    <w:rsid w:val="00DC310B"/>
    <w:rsid w:val="00DC3171"/>
    <w:rsid w:val="00DC31CC"/>
    <w:rsid w:val="00DC3245"/>
    <w:rsid w:val="00DC3250"/>
    <w:rsid w:val="00DC34A8"/>
    <w:rsid w:val="00DC3507"/>
    <w:rsid w:val="00DC350B"/>
    <w:rsid w:val="00DC36BF"/>
    <w:rsid w:val="00DC3822"/>
    <w:rsid w:val="00DC39A6"/>
    <w:rsid w:val="00DC3C02"/>
    <w:rsid w:val="00DC3CDF"/>
    <w:rsid w:val="00DC3D54"/>
    <w:rsid w:val="00DC3DA4"/>
    <w:rsid w:val="00DC3F75"/>
    <w:rsid w:val="00DC4103"/>
    <w:rsid w:val="00DC415C"/>
    <w:rsid w:val="00DC41BA"/>
    <w:rsid w:val="00DC4253"/>
    <w:rsid w:val="00DC4348"/>
    <w:rsid w:val="00DC439B"/>
    <w:rsid w:val="00DC4448"/>
    <w:rsid w:val="00DC447F"/>
    <w:rsid w:val="00DC44B1"/>
    <w:rsid w:val="00DC4651"/>
    <w:rsid w:val="00DC46C1"/>
    <w:rsid w:val="00DC4748"/>
    <w:rsid w:val="00DC48E3"/>
    <w:rsid w:val="00DC496A"/>
    <w:rsid w:val="00DC49C0"/>
    <w:rsid w:val="00DC49D5"/>
    <w:rsid w:val="00DC4A9A"/>
    <w:rsid w:val="00DC4B28"/>
    <w:rsid w:val="00DC4B90"/>
    <w:rsid w:val="00DC4F76"/>
    <w:rsid w:val="00DC4FC5"/>
    <w:rsid w:val="00DC4FF0"/>
    <w:rsid w:val="00DC5053"/>
    <w:rsid w:val="00DC5255"/>
    <w:rsid w:val="00DC5284"/>
    <w:rsid w:val="00DC52EE"/>
    <w:rsid w:val="00DC5353"/>
    <w:rsid w:val="00DC54D7"/>
    <w:rsid w:val="00DC552A"/>
    <w:rsid w:val="00DC55D0"/>
    <w:rsid w:val="00DC562B"/>
    <w:rsid w:val="00DC56E1"/>
    <w:rsid w:val="00DC5716"/>
    <w:rsid w:val="00DC58E9"/>
    <w:rsid w:val="00DC5980"/>
    <w:rsid w:val="00DC5A83"/>
    <w:rsid w:val="00DC5ADA"/>
    <w:rsid w:val="00DC5AF2"/>
    <w:rsid w:val="00DC5BA6"/>
    <w:rsid w:val="00DC5C18"/>
    <w:rsid w:val="00DC5D47"/>
    <w:rsid w:val="00DC5D6B"/>
    <w:rsid w:val="00DC5EA3"/>
    <w:rsid w:val="00DC5F11"/>
    <w:rsid w:val="00DC5FBA"/>
    <w:rsid w:val="00DC611E"/>
    <w:rsid w:val="00DC61C1"/>
    <w:rsid w:val="00DC623B"/>
    <w:rsid w:val="00DC6259"/>
    <w:rsid w:val="00DC62A4"/>
    <w:rsid w:val="00DC62E3"/>
    <w:rsid w:val="00DC6414"/>
    <w:rsid w:val="00DC6455"/>
    <w:rsid w:val="00DC646A"/>
    <w:rsid w:val="00DC64DC"/>
    <w:rsid w:val="00DC6598"/>
    <w:rsid w:val="00DC65AE"/>
    <w:rsid w:val="00DC65B6"/>
    <w:rsid w:val="00DC65EB"/>
    <w:rsid w:val="00DC668E"/>
    <w:rsid w:val="00DC66F6"/>
    <w:rsid w:val="00DC6707"/>
    <w:rsid w:val="00DC675D"/>
    <w:rsid w:val="00DC67EA"/>
    <w:rsid w:val="00DC6866"/>
    <w:rsid w:val="00DC68FC"/>
    <w:rsid w:val="00DC6B25"/>
    <w:rsid w:val="00DC6E02"/>
    <w:rsid w:val="00DC6FB3"/>
    <w:rsid w:val="00DC708E"/>
    <w:rsid w:val="00DC7108"/>
    <w:rsid w:val="00DC7137"/>
    <w:rsid w:val="00DC7213"/>
    <w:rsid w:val="00DC731F"/>
    <w:rsid w:val="00DC739A"/>
    <w:rsid w:val="00DC73BF"/>
    <w:rsid w:val="00DC7621"/>
    <w:rsid w:val="00DC7837"/>
    <w:rsid w:val="00DC7B55"/>
    <w:rsid w:val="00DC7C8A"/>
    <w:rsid w:val="00DC7DC0"/>
    <w:rsid w:val="00DD0213"/>
    <w:rsid w:val="00DD0240"/>
    <w:rsid w:val="00DD0406"/>
    <w:rsid w:val="00DD0448"/>
    <w:rsid w:val="00DD0463"/>
    <w:rsid w:val="00DD049B"/>
    <w:rsid w:val="00DD0616"/>
    <w:rsid w:val="00DD0658"/>
    <w:rsid w:val="00DD073D"/>
    <w:rsid w:val="00DD075F"/>
    <w:rsid w:val="00DD07AF"/>
    <w:rsid w:val="00DD08CD"/>
    <w:rsid w:val="00DD093C"/>
    <w:rsid w:val="00DD09A3"/>
    <w:rsid w:val="00DD0A8D"/>
    <w:rsid w:val="00DD0AA6"/>
    <w:rsid w:val="00DD0B34"/>
    <w:rsid w:val="00DD0B7D"/>
    <w:rsid w:val="00DD0C42"/>
    <w:rsid w:val="00DD0C67"/>
    <w:rsid w:val="00DD0D08"/>
    <w:rsid w:val="00DD0E5B"/>
    <w:rsid w:val="00DD0F61"/>
    <w:rsid w:val="00DD1028"/>
    <w:rsid w:val="00DD10D3"/>
    <w:rsid w:val="00DD1115"/>
    <w:rsid w:val="00DD112C"/>
    <w:rsid w:val="00DD1453"/>
    <w:rsid w:val="00DD14EF"/>
    <w:rsid w:val="00DD166A"/>
    <w:rsid w:val="00DD16B2"/>
    <w:rsid w:val="00DD1804"/>
    <w:rsid w:val="00DD194C"/>
    <w:rsid w:val="00DD1958"/>
    <w:rsid w:val="00DD1966"/>
    <w:rsid w:val="00DD19D7"/>
    <w:rsid w:val="00DD1A07"/>
    <w:rsid w:val="00DD1A0A"/>
    <w:rsid w:val="00DD1A4D"/>
    <w:rsid w:val="00DD1A53"/>
    <w:rsid w:val="00DD1BDC"/>
    <w:rsid w:val="00DD1C9B"/>
    <w:rsid w:val="00DD1E24"/>
    <w:rsid w:val="00DD1E39"/>
    <w:rsid w:val="00DD1E7B"/>
    <w:rsid w:val="00DD1ECE"/>
    <w:rsid w:val="00DD1F64"/>
    <w:rsid w:val="00DD2036"/>
    <w:rsid w:val="00DD23EA"/>
    <w:rsid w:val="00DD2558"/>
    <w:rsid w:val="00DD25D9"/>
    <w:rsid w:val="00DD2624"/>
    <w:rsid w:val="00DD2745"/>
    <w:rsid w:val="00DD27AB"/>
    <w:rsid w:val="00DD27ED"/>
    <w:rsid w:val="00DD27F4"/>
    <w:rsid w:val="00DD2874"/>
    <w:rsid w:val="00DD2A62"/>
    <w:rsid w:val="00DD2AF8"/>
    <w:rsid w:val="00DD2D39"/>
    <w:rsid w:val="00DD2D88"/>
    <w:rsid w:val="00DD2D8F"/>
    <w:rsid w:val="00DD2E79"/>
    <w:rsid w:val="00DD2ECF"/>
    <w:rsid w:val="00DD2F64"/>
    <w:rsid w:val="00DD2FC9"/>
    <w:rsid w:val="00DD3110"/>
    <w:rsid w:val="00DD3180"/>
    <w:rsid w:val="00DD3210"/>
    <w:rsid w:val="00DD323B"/>
    <w:rsid w:val="00DD32DB"/>
    <w:rsid w:val="00DD33DE"/>
    <w:rsid w:val="00DD34CF"/>
    <w:rsid w:val="00DD373F"/>
    <w:rsid w:val="00DD3898"/>
    <w:rsid w:val="00DD394A"/>
    <w:rsid w:val="00DD3A46"/>
    <w:rsid w:val="00DD3A95"/>
    <w:rsid w:val="00DD3B3D"/>
    <w:rsid w:val="00DD3CF4"/>
    <w:rsid w:val="00DD3D5B"/>
    <w:rsid w:val="00DD3E14"/>
    <w:rsid w:val="00DD3F59"/>
    <w:rsid w:val="00DD3FB3"/>
    <w:rsid w:val="00DD41B1"/>
    <w:rsid w:val="00DD4258"/>
    <w:rsid w:val="00DD451D"/>
    <w:rsid w:val="00DD45DB"/>
    <w:rsid w:val="00DD460C"/>
    <w:rsid w:val="00DD463F"/>
    <w:rsid w:val="00DD484B"/>
    <w:rsid w:val="00DD4875"/>
    <w:rsid w:val="00DD4909"/>
    <w:rsid w:val="00DD49F6"/>
    <w:rsid w:val="00DD4B14"/>
    <w:rsid w:val="00DD4BF1"/>
    <w:rsid w:val="00DD4C5A"/>
    <w:rsid w:val="00DD4DBB"/>
    <w:rsid w:val="00DD4E17"/>
    <w:rsid w:val="00DD4ECC"/>
    <w:rsid w:val="00DD4F2D"/>
    <w:rsid w:val="00DD4FEE"/>
    <w:rsid w:val="00DD5072"/>
    <w:rsid w:val="00DD50F1"/>
    <w:rsid w:val="00DD525E"/>
    <w:rsid w:val="00DD555D"/>
    <w:rsid w:val="00DD56C8"/>
    <w:rsid w:val="00DD570F"/>
    <w:rsid w:val="00DD5842"/>
    <w:rsid w:val="00DD585B"/>
    <w:rsid w:val="00DD5925"/>
    <w:rsid w:val="00DD5A63"/>
    <w:rsid w:val="00DD5AD3"/>
    <w:rsid w:val="00DD5C03"/>
    <w:rsid w:val="00DD61AB"/>
    <w:rsid w:val="00DD6200"/>
    <w:rsid w:val="00DD620C"/>
    <w:rsid w:val="00DD63A1"/>
    <w:rsid w:val="00DD6433"/>
    <w:rsid w:val="00DD648F"/>
    <w:rsid w:val="00DD653F"/>
    <w:rsid w:val="00DD66C7"/>
    <w:rsid w:val="00DD67AC"/>
    <w:rsid w:val="00DD6886"/>
    <w:rsid w:val="00DD6AA7"/>
    <w:rsid w:val="00DD6B45"/>
    <w:rsid w:val="00DD6C34"/>
    <w:rsid w:val="00DD6CAD"/>
    <w:rsid w:val="00DD6CD7"/>
    <w:rsid w:val="00DD6DA5"/>
    <w:rsid w:val="00DD6EC3"/>
    <w:rsid w:val="00DD6F34"/>
    <w:rsid w:val="00DD6F97"/>
    <w:rsid w:val="00DD7180"/>
    <w:rsid w:val="00DD71ED"/>
    <w:rsid w:val="00DD73F7"/>
    <w:rsid w:val="00DD742C"/>
    <w:rsid w:val="00DD7472"/>
    <w:rsid w:val="00DD7473"/>
    <w:rsid w:val="00DD74AE"/>
    <w:rsid w:val="00DD7514"/>
    <w:rsid w:val="00DD76FE"/>
    <w:rsid w:val="00DD7738"/>
    <w:rsid w:val="00DD7950"/>
    <w:rsid w:val="00DD7A57"/>
    <w:rsid w:val="00DD7BC1"/>
    <w:rsid w:val="00DD7C5A"/>
    <w:rsid w:val="00DD7D99"/>
    <w:rsid w:val="00DD7E56"/>
    <w:rsid w:val="00DD7F45"/>
    <w:rsid w:val="00DE0003"/>
    <w:rsid w:val="00DE007B"/>
    <w:rsid w:val="00DE00A5"/>
    <w:rsid w:val="00DE0167"/>
    <w:rsid w:val="00DE0192"/>
    <w:rsid w:val="00DE01B6"/>
    <w:rsid w:val="00DE0342"/>
    <w:rsid w:val="00DE040A"/>
    <w:rsid w:val="00DE041B"/>
    <w:rsid w:val="00DE0454"/>
    <w:rsid w:val="00DE05B0"/>
    <w:rsid w:val="00DE05CA"/>
    <w:rsid w:val="00DE0635"/>
    <w:rsid w:val="00DE0647"/>
    <w:rsid w:val="00DE0661"/>
    <w:rsid w:val="00DE0680"/>
    <w:rsid w:val="00DE06CF"/>
    <w:rsid w:val="00DE074D"/>
    <w:rsid w:val="00DE0791"/>
    <w:rsid w:val="00DE08CE"/>
    <w:rsid w:val="00DE096C"/>
    <w:rsid w:val="00DE0B66"/>
    <w:rsid w:val="00DE0B9B"/>
    <w:rsid w:val="00DE0D1D"/>
    <w:rsid w:val="00DE0D89"/>
    <w:rsid w:val="00DE0DDD"/>
    <w:rsid w:val="00DE0E2B"/>
    <w:rsid w:val="00DE0E7B"/>
    <w:rsid w:val="00DE0E90"/>
    <w:rsid w:val="00DE0E92"/>
    <w:rsid w:val="00DE1018"/>
    <w:rsid w:val="00DE105F"/>
    <w:rsid w:val="00DE1177"/>
    <w:rsid w:val="00DE1343"/>
    <w:rsid w:val="00DE1384"/>
    <w:rsid w:val="00DE151B"/>
    <w:rsid w:val="00DE157D"/>
    <w:rsid w:val="00DE15BD"/>
    <w:rsid w:val="00DE1658"/>
    <w:rsid w:val="00DE16A9"/>
    <w:rsid w:val="00DE1773"/>
    <w:rsid w:val="00DE194F"/>
    <w:rsid w:val="00DE1B61"/>
    <w:rsid w:val="00DE1B96"/>
    <w:rsid w:val="00DE1BCE"/>
    <w:rsid w:val="00DE1C65"/>
    <w:rsid w:val="00DE1C8E"/>
    <w:rsid w:val="00DE1CF2"/>
    <w:rsid w:val="00DE1DAA"/>
    <w:rsid w:val="00DE1FA8"/>
    <w:rsid w:val="00DE1FD3"/>
    <w:rsid w:val="00DE206A"/>
    <w:rsid w:val="00DE20E1"/>
    <w:rsid w:val="00DE2130"/>
    <w:rsid w:val="00DE216E"/>
    <w:rsid w:val="00DE2218"/>
    <w:rsid w:val="00DE2363"/>
    <w:rsid w:val="00DE23E0"/>
    <w:rsid w:val="00DE245E"/>
    <w:rsid w:val="00DE247A"/>
    <w:rsid w:val="00DE24EA"/>
    <w:rsid w:val="00DE254A"/>
    <w:rsid w:val="00DE2643"/>
    <w:rsid w:val="00DE2AEF"/>
    <w:rsid w:val="00DE2B02"/>
    <w:rsid w:val="00DE2C40"/>
    <w:rsid w:val="00DE2EF3"/>
    <w:rsid w:val="00DE302E"/>
    <w:rsid w:val="00DE3065"/>
    <w:rsid w:val="00DE3102"/>
    <w:rsid w:val="00DE3147"/>
    <w:rsid w:val="00DE31CF"/>
    <w:rsid w:val="00DE3275"/>
    <w:rsid w:val="00DE3280"/>
    <w:rsid w:val="00DE3365"/>
    <w:rsid w:val="00DE3374"/>
    <w:rsid w:val="00DE3389"/>
    <w:rsid w:val="00DE3429"/>
    <w:rsid w:val="00DE351D"/>
    <w:rsid w:val="00DE3762"/>
    <w:rsid w:val="00DE37EA"/>
    <w:rsid w:val="00DE3835"/>
    <w:rsid w:val="00DE3887"/>
    <w:rsid w:val="00DE38A1"/>
    <w:rsid w:val="00DE3924"/>
    <w:rsid w:val="00DE3969"/>
    <w:rsid w:val="00DE399A"/>
    <w:rsid w:val="00DE3A1A"/>
    <w:rsid w:val="00DE3A4F"/>
    <w:rsid w:val="00DE3B1B"/>
    <w:rsid w:val="00DE3B1E"/>
    <w:rsid w:val="00DE3B24"/>
    <w:rsid w:val="00DE3BC9"/>
    <w:rsid w:val="00DE3BDB"/>
    <w:rsid w:val="00DE3E36"/>
    <w:rsid w:val="00DE3E4E"/>
    <w:rsid w:val="00DE3E69"/>
    <w:rsid w:val="00DE3E81"/>
    <w:rsid w:val="00DE3F24"/>
    <w:rsid w:val="00DE3F55"/>
    <w:rsid w:val="00DE4211"/>
    <w:rsid w:val="00DE44D5"/>
    <w:rsid w:val="00DE4685"/>
    <w:rsid w:val="00DE469A"/>
    <w:rsid w:val="00DE481F"/>
    <w:rsid w:val="00DE488C"/>
    <w:rsid w:val="00DE4962"/>
    <w:rsid w:val="00DE4AA9"/>
    <w:rsid w:val="00DE4AE8"/>
    <w:rsid w:val="00DE4B62"/>
    <w:rsid w:val="00DE4E13"/>
    <w:rsid w:val="00DE4EAC"/>
    <w:rsid w:val="00DE4F26"/>
    <w:rsid w:val="00DE50B1"/>
    <w:rsid w:val="00DE51C1"/>
    <w:rsid w:val="00DE52DD"/>
    <w:rsid w:val="00DE5378"/>
    <w:rsid w:val="00DE53A6"/>
    <w:rsid w:val="00DE53E1"/>
    <w:rsid w:val="00DE5669"/>
    <w:rsid w:val="00DE57A0"/>
    <w:rsid w:val="00DE5925"/>
    <w:rsid w:val="00DE5940"/>
    <w:rsid w:val="00DE597F"/>
    <w:rsid w:val="00DE59C3"/>
    <w:rsid w:val="00DE5A1B"/>
    <w:rsid w:val="00DE5ACA"/>
    <w:rsid w:val="00DE5C1E"/>
    <w:rsid w:val="00DE5C97"/>
    <w:rsid w:val="00DE5D76"/>
    <w:rsid w:val="00DE5E0A"/>
    <w:rsid w:val="00DE5E5C"/>
    <w:rsid w:val="00DE5F52"/>
    <w:rsid w:val="00DE5F80"/>
    <w:rsid w:val="00DE5FCB"/>
    <w:rsid w:val="00DE606B"/>
    <w:rsid w:val="00DE6090"/>
    <w:rsid w:val="00DE6674"/>
    <w:rsid w:val="00DE6931"/>
    <w:rsid w:val="00DE6978"/>
    <w:rsid w:val="00DE6C49"/>
    <w:rsid w:val="00DE6F18"/>
    <w:rsid w:val="00DE7082"/>
    <w:rsid w:val="00DE726E"/>
    <w:rsid w:val="00DE7299"/>
    <w:rsid w:val="00DE743D"/>
    <w:rsid w:val="00DE74F9"/>
    <w:rsid w:val="00DE7574"/>
    <w:rsid w:val="00DE765A"/>
    <w:rsid w:val="00DE7814"/>
    <w:rsid w:val="00DE7876"/>
    <w:rsid w:val="00DE78B2"/>
    <w:rsid w:val="00DE7A47"/>
    <w:rsid w:val="00DE7B80"/>
    <w:rsid w:val="00DE7B9A"/>
    <w:rsid w:val="00DE7CD9"/>
    <w:rsid w:val="00DE7DB6"/>
    <w:rsid w:val="00DE7DE9"/>
    <w:rsid w:val="00DE7E58"/>
    <w:rsid w:val="00DE7F2D"/>
    <w:rsid w:val="00DE7F4E"/>
    <w:rsid w:val="00DE7F5A"/>
    <w:rsid w:val="00DE7FA2"/>
    <w:rsid w:val="00DE7FAB"/>
    <w:rsid w:val="00DE7FD7"/>
    <w:rsid w:val="00DE7FE8"/>
    <w:rsid w:val="00DE7FF7"/>
    <w:rsid w:val="00DF0005"/>
    <w:rsid w:val="00DF0130"/>
    <w:rsid w:val="00DF030D"/>
    <w:rsid w:val="00DF032B"/>
    <w:rsid w:val="00DF0401"/>
    <w:rsid w:val="00DF0461"/>
    <w:rsid w:val="00DF062E"/>
    <w:rsid w:val="00DF0649"/>
    <w:rsid w:val="00DF069A"/>
    <w:rsid w:val="00DF0795"/>
    <w:rsid w:val="00DF08D8"/>
    <w:rsid w:val="00DF0904"/>
    <w:rsid w:val="00DF0985"/>
    <w:rsid w:val="00DF09D2"/>
    <w:rsid w:val="00DF09F5"/>
    <w:rsid w:val="00DF0C20"/>
    <w:rsid w:val="00DF0C3D"/>
    <w:rsid w:val="00DF0C42"/>
    <w:rsid w:val="00DF0F8D"/>
    <w:rsid w:val="00DF102A"/>
    <w:rsid w:val="00DF1150"/>
    <w:rsid w:val="00DF115A"/>
    <w:rsid w:val="00DF1322"/>
    <w:rsid w:val="00DF1396"/>
    <w:rsid w:val="00DF13F2"/>
    <w:rsid w:val="00DF141F"/>
    <w:rsid w:val="00DF1437"/>
    <w:rsid w:val="00DF15C6"/>
    <w:rsid w:val="00DF15D8"/>
    <w:rsid w:val="00DF15F6"/>
    <w:rsid w:val="00DF17C1"/>
    <w:rsid w:val="00DF17E1"/>
    <w:rsid w:val="00DF1AFE"/>
    <w:rsid w:val="00DF1C5C"/>
    <w:rsid w:val="00DF1D7C"/>
    <w:rsid w:val="00DF1D84"/>
    <w:rsid w:val="00DF1E38"/>
    <w:rsid w:val="00DF1EA3"/>
    <w:rsid w:val="00DF2039"/>
    <w:rsid w:val="00DF20D3"/>
    <w:rsid w:val="00DF2266"/>
    <w:rsid w:val="00DF22AD"/>
    <w:rsid w:val="00DF2323"/>
    <w:rsid w:val="00DF2574"/>
    <w:rsid w:val="00DF2787"/>
    <w:rsid w:val="00DF27AD"/>
    <w:rsid w:val="00DF2898"/>
    <w:rsid w:val="00DF28AA"/>
    <w:rsid w:val="00DF291A"/>
    <w:rsid w:val="00DF296E"/>
    <w:rsid w:val="00DF29A7"/>
    <w:rsid w:val="00DF2BFD"/>
    <w:rsid w:val="00DF2D89"/>
    <w:rsid w:val="00DF2EA2"/>
    <w:rsid w:val="00DF2F22"/>
    <w:rsid w:val="00DF2F30"/>
    <w:rsid w:val="00DF2F67"/>
    <w:rsid w:val="00DF3119"/>
    <w:rsid w:val="00DF31CD"/>
    <w:rsid w:val="00DF31E4"/>
    <w:rsid w:val="00DF324F"/>
    <w:rsid w:val="00DF3293"/>
    <w:rsid w:val="00DF33E7"/>
    <w:rsid w:val="00DF346B"/>
    <w:rsid w:val="00DF34B4"/>
    <w:rsid w:val="00DF3586"/>
    <w:rsid w:val="00DF37E6"/>
    <w:rsid w:val="00DF382E"/>
    <w:rsid w:val="00DF39F5"/>
    <w:rsid w:val="00DF3B34"/>
    <w:rsid w:val="00DF3B49"/>
    <w:rsid w:val="00DF3BA7"/>
    <w:rsid w:val="00DF3C88"/>
    <w:rsid w:val="00DF3E93"/>
    <w:rsid w:val="00DF3F61"/>
    <w:rsid w:val="00DF3F84"/>
    <w:rsid w:val="00DF4028"/>
    <w:rsid w:val="00DF40A6"/>
    <w:rsid w:val="00DF419A"/>
    <w:rsid w:val="00DF4248"/>
    <w:rsid w:val="00DF424D"/>
    <w:rsid w:val="00DF42DC"/>
    <w:rsid w:val="00DF434D"/>
    <w:rsid w:val="00DF4505"/>
    <w:rsid w:val="00DF461C"/>
    <w:rsid w:val="00DF4725"/>
    <w:rsid w:val="00DF4793"/>
    <w:rsid w:val="00DF4A9B"/>
    <w:rsid w:val="00DF4BCC"/>
    <w:rsid w:val="00DF4C13"/>
    <w:rsid w:val="00DF4D06"/>
    <w:rsid w:val="00DF4D49"/>
    <w:rsid w:val="00DF4DBE"/>
    <w:rsid w:val="00DF4FA0"/>
    <w:rsid w:val="00DF50CC"/>
    <w:rsid w:val="00DF50FF"/>
    <w:rsid w:val="00DF5118"/>
    <w:rsid w:val="00DF531E"/>
    <w:rsid w:val="00DF53DF"/>
    <w:rsid w:val="00DF55D9"/>
    <w:rsid w:val="00DF55F2"/>
    <w:rsid w:val="00DF56DE"/>
    <w:rsid w:val="00DF56F2"/>
    <w:rsid w:val="00DF5708"/>
    <w:rsid w:val="00DF596A"/>
    <w:rsid w:val="00DF5AB6"/>
    <w:rsid w:val="00DF5B04"/>
    <w:rsid w:val="00DF5B52"/>
    <w:rsid w:val="00DF5D08"/>
    <w:rsid w:val="00DF5D68"/>
    <w:rsid w:val="00DF5DCA"/>
    <w:rsid w:val="00DF5E98"/>
    <w:rsid w:val="00DF5ED9"/>
    <w:rsid w:val="00DF626A"/>
    <w:rsid w:val="00DF62C5"/>
    <w:rsid w:val="00DF6537"/>
    <w:rsid w:val="00DF65C1"/>
    <w:rsid w:val="00DF6640"/>
    <w:rsid w:val="00DF66C9"/>
    <w:rsid w:val="00DF67DE"/>
    <w:rsid w:val="00DF691B"/>
    <w:rsid w:val="00DF6CDD"/>
    <w:rsid w:val="00DF6CE9"/>
    <w:rsid w:val="00DF6CED"/>
    <w:rsid w:val="00DF6EDA"/>
    <w:rsid w:val="00DF757F"/>
    <w:rsid w:val="00DF7584"/>
    <w:rsid w:val="00DF7780"/>
    <w:rsid w:val="00DF788E"/>
    <w:rsid w:val="00DF7907"/>
    <w:rsid w:val="00DF7983"/>
    <w:rsid w:val="00DF7997"/>
    <w:rsid w:val="00DF7B90"/>
    <w:rsid w:val="00DF7C10"/>
    <w:rsid w:val="00DF7CD0"/>
    <w:rsid w:val="00DF7CD1"/>
    <w:rsid w:val="00DF7DDB"/>
    <w:rsid w:val="00DF7F33"/>
    <w:rsid w:val="00E00064"/>
    <w:rsid w:val="00E000BD"/>
    <w:rsid w:val="00E000D7"/>
    <w:rsid w:val="00E000F7"/>
    <w:rsid w:val="00E00269"/>
    <w:rsid w:val="00E00405"/>
    <w:rsid w:val="00E0040C"/>
    <w:rsid w:val="00E005A0"/>
    <w:rsid w:val="00E0066F"/>
    <w:rsid w:val="00E00A47"/>
    <w:rsid w:val="00E00A49"/>
    <w:rsid w:val="00E00AD3"/>
    <w:rsid w:val="00E00B46"/>
    <w:rsid w:val="00E00C37"/>
    <w:rsid w:val="00E00C8C"/>
    <w:rsid w:val="00E00CA7"/>
    <w:rsid w:val="00E00D05"/>
    <w:rsid w:val="00E00D1C"/>
    <w:rsid w:val="00E00D6F"/>
    <w:rsid w:val="00E00D8E"/>
    <w:rsid w:val="00E00F21"/>
    <w:rsid w:val="00E00F6E"/>
    <w:rsid w:val="00E00FCC"/>
    <w:rsid w:val="00E00FFA"/>
    <w:rsid w:val="00E01217"/>
    <w:rsid w:val="00E0125F"/>
    <w:rsid w:val="00E012C6"/>
    <w:rsid w:val="00E015C3"/>
    <w:rsid w:val="00E018B7"/>
    <w:rsid w:val="00E018E9"/>
    <w:rsid w:val="00E019BD"/>
    <w:rsid w:val="00E01D00"/>
    <w:rsid w:val="00E01EA5"/>
    <w:rsid w:val="00E023D7"/>
    <w:rsid w:val="00E02431"/>
    <w:rsid w:val="00E02439"/>
    <w:rsid w:val="00E025AA"/>
    <w:rsid w:val="00E026FE"/>
    <w:rsid w:val="00E02830"/>
    <w:rsid w:val="00E02837"/>
    <w:rsid w:val="00E02A3B"/>
    <w:rsid w:val="00E02A89"/>
    <w:rsid w:val="00E02BC7"/>
    <w:rsid w:val="00E02C48"/>
    <w:rsid w:val="00E02D28"/>
    <w:rsid w:val="00E02DE1"/>
    <w:rsid w:val="00E02E72"/>
    <w:rsid w:val="00E02E9A"/>
    <w:rsid w:val="00E02F34"/>
    <w:rsid w:val="00E030FC"/>
    <w:rsid w:val="00E032A6"/>
    <w:rsid w:val="00E03309"/>
    <w:rsid w:val="00E034D1"/>
    <w:rsid w:val="00E034EB"/>
    <w:rsid w:val="00E035C9"/>
    <w:rsid w:val="00E035FC"/>
    <w:rsid w:val="00E03639"/>
    <w:rsid w:val="00E03699"/>
    <w:rsid w:val="00E0370A"/>
    <w:rsid w:val="00E0370E"/>
    <w:rsid w:val="00E03779"/>
    <w:rsid w:val="00E03A03"/>
    <w:rsid w:val="00E03B58"/>
    <w:rsid w:val="00E03B89"/>
    <w:rsid w:val="00E03BF1"/>
    <w:rsid w:val="00E03C08"/>
    <w:rsid w:val="00E03C1A"/>
    <w:rsid w:val="00E03CC3"/>
    <w:rsid w:val="00E03F1C"/>
    <w:rsid w:val="00E03F97"/>
    <w:rsid w:val="00E041C2"/>
    <w:rsid w:val="00E0434B"/>
    <w:rsid w:val="00E0444B"/>
    <w:rsid w:val="00E0456B"/>
    <w:rsid w:val="00E04809"/>
    <w:rsid w:val="00E0482F"/>
    <w:rsid w:val="00E048AA"/>
    <w:rsid w:val="00E048FA"/>
    <w:rsid w:val="00E04A0F"/>
    <w:rsid w:val="00E04A85"/>
    <w:rsid w:val="00E04B36"/>
    <w:rsid w:val="00E04BC7"/>
    <w:rsid w:val="00E04D60"/>
    <w:rsid w:val="00E04E3F"/>
    <w:rsid w:val="00E04FBC"/>
    <w:rsid w:val="00E0503D"/>
    <w:rsid w:val="00E05044"/>
    <w:rsid w:val="00E05162"/>
    <w:rsid w:val="00E05180"/>
    <w:rsid w:val="00E05301"/>
    <w:rsid w:val="00E05384"/>
    <w:rsid w:val="00E053E9"/>
    <w:rsid w:val="00E0556F"/>
    <w:rsid w:val="00E055A8"/>
    <w:rsid w:val="00E056FA"/>
    <w:rsid w:val="00E05782"/>
    <w:rsid w:val="00E05826"/>
    <w:rsid w:val="00E05853"/>
    <w:rsid w:val="00E058A1"/>
    <w:rsid w:val="00E058CB"/>
    <w:rsid w:val="00E05986"/>
    <w:rsid w:val="00E05A35"/>
    <w:rsid w:val="00E05B0A"/>
    <w:rsid w:val="00E05B22"/>
    <w:rsid w:val="00E05B5B"/>
    <w:rsid w:val="00E05DC4"/>
    <w:rsid w:val="00E05F30"/>
    <w:rsid w:val="00E06133"/>
    <w:rsid w:val="00E06153"/>
    <w:rsid w:val="00E0629A"/>
    <w:rsid w:val="00E0633F"/>
    <w:rsid w:val="00E06423"/>
    <w:rsid w:val="00E06494"/>
    <w:rsid w:val="00E064A4"/>
    <w:rsid w:val="00E064B2"/>
    <w:rsid w:val="00E065DA"/>
    <w:rsid w:val="00E0666C"/>
    <w:rsid w:val="00E06728"/>
    <w:rsid w:val="00E067A8"/>
    <w:rsid w:val="00E0699D"/>
    <w:rsid w:val="00E06A36"/>
    <w:rsid w:val="00E06D0C"/>
    <w:rsid w:val="00E06D41"/>
    <w:rsid w:val="00E06E10"/>
    <w:rsid w:val="00E06F62"/>
    <w:rsid w:val="00E07129"/>
    <w:rsid w:val="00E072B2"/>
    <w:rsid w:val="00E0733D"/>
    <w:rsid w:val="00E07436"/>
    <w:rsid w:val="00E0749E"/>
    <w:rsid w:val="00E07538"/>
    <w:rsid w:val="00E075FE"/>
    <w:rsid w:val="00E076C1"/>
    <w:rsid w:val="00E0776D"/>
    <w:rsid w:val="00E077B7"/>
    <w:rsid w:val="00E0793C"/>
    <w:rsid w:val="00E07958"/>
    <w:rsid w:val="00E0798F"/>
    <w:rsid w:val="00E07A8B"/>
    <w:rsid w:val="00E07ADF"/>
    <w:rsid w:val="00E07B73"/>
    <w:rsid w:val="00E07BF7"/>
    <w:rsid w:val="00E07C2D"/>
    <w:rsid w:val="00E07C8B"/>
    <w:rsid w:val="00E07D43"/>
    <w:rsid w:val="00E07E26"/>
    <w:rsid w:val="00E07F8E"/>
    <w:rsid w:val="00E10070"/>
    <w:rsid w:val="00E1008B"/>
    <w:rsid w:val="00E101EF"/>
    <w:rsid w:val="00E10380"/>
    <w:rsid w:val="00E10540"/>
    <w:rsid w:val="00E105A3"/>
    <w:rsid w:val="00E106A8"/>
    <w:rsid w:val="00E106E9"/>
    <w:rsid w:val="00E10923"/>
    <w:rsid w:val="00E10A45"/>
    <w:rsid w:val="00E10A8B"/>
    <w:rsid w:val="00E10AEC"/>
    <w:rsid w:val="00E10AF6"/>
    <w:rsid w:val="00E10BBE"/>
    <w:rsid w:val="00E10BD0"/>
    <w:rsid w:val="00E10BFD"/>
    <w:rsid w:val="00E10C1D"/>
    <w:rsid w:val="00E10CFF"/>
    <w:rsid w:val="00E10F13"/>
    <w:rsid w:val="00E110D3"/>
    <w:rsid w:val="00E1112D"/>
    <w:rsid w:val="00E1113A"/>
    <w:rsid w:val="00E11174"/>
    <w:rsid w:val="00E11185"/>
    <w:rsid w:val="00E111B0"/>
    <w:rsid w:val="00E112CE"/>
    <w:rsid w:val="00E1134C"/>
    <w:rsid w:val="00E11504"/>
    <w:rsid w:val="00E116AD"/>
    <w:rsid w:val="00E116BA"/>
    <w:rsid w:val="00E11702"/>
    <w:rsid w:val="00E11754"/>
    <w:rsid w:val="00E117A1"/>
    <w:rsid w:val="00E117EA"/>
    <w:rsid w:val="00E1184D"/>
    <w:rsid w:val="00E11861"/>
    <w:rsid w:val="00E118C3"/>
    <w:rsid w:val="00E11A20"/>
    <w:rsid w:val="00E11B2A"/>
    <w:rsid w:val="00E11BB7"/>
    <w:rsid w:val="00E11C3E"/>
    <w:rsid w:val="00E11C84"/>
    <w:rsid w:val="00E11ED9"/>
    <w:rsid w:val="00E11FCB"/>
    <w:rsid w:val="00E11FEE"/>
    <w:rsid w:val="00E1201A"/>
    <w:rsid w:val="00E120DB"/>
    <w:rsid w:val="00E12164"/>
    <w:rsid w:val="00E1217D"/>
    <w:rsid w:val="00E12199"/>
    <w:rsid w:val="00E121EE"/>
    <w:rsid w:val="00E12209"/>
    <w:rsid w:val="00E12347"/>
    <w:rsid w:val="00E123AC"/>
    <w:rsid w:val="00E1240D"/>
    <w:rsid w:val="00E12446"/>
    <w:rsid w:val="00E125EB"/>
    <w:rsid w:val="00E1280E"/>
    <w:rsid w:val="00E12867"/>
    <w:rsid w:val="00E12925"/>
    <w:rsid w:val="00E1298C"/>
    <w:rsid w:val="00E129DD"/>
    <w:rsid w:val="00E12B23"/>
    <w:rsid w:val="00E12C37"/>
    <w:rsid w:val="00E12CAF"/>
    <w:rsid w:val="00E12D6B"/>
    <w:rsid w:val="00E12D94"/>
    <w:rsid w:val="00E12D9B"/>
    <w:rsid w:val="00E12D9E"/>
    <w:rsid w:val="00E12E4F"/>
    <w:rsid w:val="00E13077"/>
    <w:rsid w:val="00E130C8"/>
    <w:rsid w:val="00E131A2"/>
    <w:rsid w:val="00E1324F"/>
    <w:rsid w:val="00E13377"/>
    <w:rsid w:val="00E133D7"/>
    <w:rsid w:val="00E135F3"/>
    <w:rsid w:val="00E1363E"/>
    <w:rsid w:val="00E13674"/>
    <w:rsid w:val="00E136A8"/>
    <w:rsid w:val="00E13886"/>
    <w:rsid w:val="00E138A8"/>
    <w:rsid w:val="00E139B4"/>
    <w:rsid w:val="00E13A38"/>
    <w:rsid w:val="00E13A51"/>
    <w:rsid w:val="00E13AD4"/>
    <w:rsid w:val="00E13C97"/>
    <w:rsid w:val="00E13E05"/>
    <w:rsid w:val="00E140D2"/>
    <w:rsid w:val="00E140F4"/>
    <w:rsid w:val="00E1412A"/>
    <w:rsid w:val="00E14179"/>
    <w:rsid w:val="00E141F9"/>
    <w:rsid w:val="00E143F9"/>
    <w:rsid w:val="00E14750"/>
    <w:rsid w:val="00E14793"/>
    <w:rsid w:val="00E14858"/>
    <w:rsid w:val="00E148C2"/>
    <w:rsid w:val="00E1494C"/>
    <w:rsid w:val="00E14AA3"/>
    <w:rsid w:val="00E14D5E"/>
    <w:rsid w:val="00E14E3F"/>
    <w:rsid w:val="00E14ED6"/>
    <w:rsid w:val="00E14EEB"/>
    <w:rsid w:val="00E14F6E"/>
    <w:rsid w:val="00E15112"/>
    <w:rsid w:val="00E15150"/>
    <w:rsid w:val="00E151CF"/>
    <w:rsid w:val="00E1520C"/>
    <w:rsid w:val="00E1533B"/>
    <w:rsid w:val="00E153B7"/>
    <w:rsid w:val="00E153EB"/>
    <w:rsid w:val="00E153F8"/>
    <w:rsid w:val="00E15525"/>
    <w:rsid w:val="00E15674"/>
    <w:rsid w:val="00E157D4"/>
    <w:rsid w:val="00E157FB"/>
    <w:rsid w:val="00E1582F"/>
    <w:rsid w:val="00E158A1"/>
    <w:rsid w:val="00E15986"/>
    <w:rsid w:val="00E15AC6"/>
    <w:rsid w:val="00E15AF6"/>
    <w:rsid w:val="00E15B0E"/>
    <w:rsid w:val="00E15C9E"/>
    <w:rsid w:val="00E15D73"/>
    <w:rsid w:val="00E15E36"/>
    <w:rsid w:val="00E1607A"/>
    <w:rsid w:val="00E160D8"/>
    <w:rsid w:val="00E16106"/>
    <w:rsid w:val="00E16155"/>
    <w:rsid w:val="00E16224"/>
    <w:rsid w:val="00E16242"/>
    <w:rsid w:val="00E162F5"/>
    <w:rsid w:val="00E163B0"/>
    <w:rsid w:val="00E16455"/>
    <w:rsid w:val="00E1649B"/>
    <w:rsid w:val="00E16584"/>
    <w:rsid w:val="00E16593"/>
    <w:rsid w:val="00E1660B"/>
    <w:rsid w:val="00E16651"/>
    <w:rsid w:val="00E16814"/>
    <w:rsid w:val="00E16889"/>
    <w:rsid w:val="00E1693E"/>
    <w:rsid w:val="00E16964"/>
    <w:rsid w:val="00E16A36"/>
    <w:rsid w:val="00E16B5F"/>
    <w:rsid w:val="00E16B79"/>
    <w:rsid w:val="00E16C27"/>
    <w:rsid w:val="00E16C4B"/>
    <w:rsid w:val="00E16D93"/>
    <w:rsid w:val="00E16DC7"/>
    <w:rsid w:val="00E16E22"/>
    <w:rsid w:val="00E16E23"/>
    <w:rsid w:val="00E16EBA"/>
    <w:rsid w:val="00E16F0F"/>
    <w:rsid w:val="00E16F1C"/>
    <w:rsid w:val="00E16F77"/>
    <w:rsid w:val="00E1707D"/>
    <w:rsid w:val="00E171BF"/>
    <w:rsid w:val="00E171DB"/>
    <w:rsid w:val="00E172AB"/>
    <w:rsid w:val="00E17332"/>
    <w:rsid w:val="00E1740C"/>
    <w:rsid w:val="00E17420"/>
    <w:rsid w:val="00E174A7"/>
    <w:rsid w:val="00E174B7"/>
    <w:rsid w:val="00E174F7"/>
    <w:rsid w:val="00E175CC"/>
    <w:rsid w:val="00E17610"/>
    <w:rsid w:val="00E1761B"/>
    <w:rsid w:val="00E17646"/>
    <w:rsid w:val="00E176CC"/>
    <w:rsid w:val="00E1778B"/>
    <w:rsid w:val="00E179CB"/>
    <w:rsid w:val="00E17B2C"/>
    <w:rsid w:val="00E17C2B"/>
    <w:rsid w:val="00E17CE0"/>
    <w:rsid w:val="00E17CF1"/>
    <w:rsid w:val="00E17D94"/>
    <w:rsid w:val="00E17E07"/>
    <w:rsid w:val="00E17E59"/>
    <w:rsid w:val="00E20003"/>
    <w:rsid w:val="00E2003C"/>
    <w:rsid w:val="00E20051"/>
    <w:rsid w:val="00E20124"/>
    <w:rsid w:val="00E2032C"/>
    <w:rsid w:val="00E2049D"/>
    <w:rsid w:val="00E204E0"/>
    <w:rsid w:val="00E20619"/>
    <w:rsid w:val="00E20685"/>
    <w:rsid w:val="00E207E7"/>
    <w:rsid w:val="00E2080A"/>
    <w:rsid w:val="00E2082F"/>
    <w:rsid w:val="00E208FE"/>
    <w:rsid w:val="00E2096E"/>
    <w:rsid w:val="00E20AA7"/>
    <w:rsid w:val="00E20AFB"/>
    <w:rsid w:val="00E20B4C"/>
    <w:rsid w:val="00E20C99"/>
    <w:rsid w:val="00E20D49"/>
    <w:rsid w:val="00E20DF7"/>
    <w:rsid w:val="00E21332"/>
    <w:rsid w:val="00E215C6"/>
    <w:rsid w:val="00E216C2"/>
    <w:rsid w:val="00E2174E"/>
    <w:rsid w:val="00E217E9"/>
    <w:rsid w:val="00E21800"/>
    <w:rsid w:val="00E21843"/>
    <w:rsid w:val="00E2195F"/>
    <w:rsid w:val="00E21978"/>
    <w:rsid w:val="00E21A47"/>
    <w:rsid w:val="00E21AF4"/>
    <w:rsid w:val="00E21E10"/>
    <w:rsid w:val="00E21EDF"/>
    <w:rsid w:val="00E21F15"/>
    <w:rsid w:val="00E21F4D"/>
    <w:rsid w:val="00E21FD1"/>
    <w:rsid w:val="00E22156"/>
    <w:rsid w:val="00E221E9"/>
    <w:rsid w:val="00E22348"/>
    <w:rsid w:val="00E2237D"/>
    <w:rsid w:val="00E22450"/>
    <w:rsid w:val="00E22565"/>
    <w:rsid w:val="00E22671"/>
    <w:rsid w:val="00E22693"/>
    <w:rsid w:val="00E227C4"/>
    <w:rsid w:val="00E228B2"/>
    <w:rsid w:val="00E22AD4"/>
    <w:rsid w:val="00E22B94"/>
    <w:rsid w:val="00E22CEA"/>
    <w:rsid w:val="00E22D1F"/>
    <w:rsid w:val="00E22D66"/>
    <w:rsid w:val="00E22DD1"/>
    <w:rsid w:val="00E22E6F"/>
    <w:rsid w:val="00E22F7C"/>
    <w:rsid w:val="00E23097"/>
    <w:rsid w:val="00E231E6"/>
    <w:rsid w:val="00E232AB"/>
    <w:rsid w:val="00E232EB"/>
    <w:rsid w:val="00E2345B"/>
    <w:rsid w:val="00E23670"/>
    <w:rsid w:val="00E23831"/>
    <w:rsid w:val="00E23854"/>
    <w:rsid w:val="00E23873"/>
    <w:rsid w:val="00E23904"/>
    <w:rsid w:val="00E23C85"/>
    <w:rsid w:val="00E23D28"/>
    <w:rsid w:val="00E23D99"/>
    <w:rsid w:val="00E23E13"/>
    <w:rsid w:val="00E23E48"/>
    <w:rsid w:val="00E23E54"/>
    <w:rsid w:val="00E23F03"/>
    <w:rsid w:val="00E23F09"/>
    <w:rsid w:val="00E2400C"/>
    <w:rsid w:val="00E24148"/>
    <w:rsid w:val="00E2416B"/>
    <w:rsid w:val="00E2440C"/>
    <w:rsid w:val="00E2444A"/>
    <w:rsid w:val="00E2454E"/>
    <w:rsid w:val="00E24605"/>
    <w:rsid w:val="00E24635"/>
    <w:rsid w:val="00E24669"/>
    <w:rsid w:val="00E246D3"/>
    <w:rsid w:val="00E248A2"/>
    <w:rsid w:val="00E24A5D"/>
    <w:rsid w:val="00E24BAE"/>
    <w:rsid w:val="00E24C79"/>
    <w:rsid w:val="00E24C92"/>
    <w:rsid w:val="00E24CC9"/>
    <w:rsid w:val="00E24D5C"/>
    <w:rsid w:val="00E24ED3"/>
    <w:rsid w:val="00E250B8"/>
    <w:rsid w:val="00E25153"/>
    <w:rsid w:val="00E252B2"/>
    <w:rsid w:val="00E25315"/>
    <w:rsid w:val="00E25341"/>
    <w:rsid w:val="00E254FD"/>
    <w:rsid w:val="00E2553A"/>
    <w:rsid w:val="00E25631"/>
    <w:rsid w:val="00E25694"/>
    <w:rsid w:val="00E25777"/>
    <w:rsid w:val="00E2589C"/>
    <w:rsid w:val="00E2590A"/>
    <w:rsid w:val="00E25B83"/>
    <w:rsid w:val="00E25BDD"/>
    <w:rsid w:val="00E25C30"/>
    <w:rsid w:val="00E25D04"/>
    <w:rsid w:val="00E25D79"/>
    <w:rsid w:val="00E25D88"/>
    <w:rsid w:val="00E25E3C"/>
    <w:rsid w:val="00E25EE2"/>
    <w:rsid w:val="00E25FE5"/>
    <w:rsid w:val="00E25FF5"/>
    <w:rsid w:val="00E260A1"/>
    <w:rsid w:val="00E2617F"/>
    <w:rsid w:val="00E2628E"/>
    <w:rsid w:val="00E2629A"/>
    <w:rsid w:val="00E26317"/>
    <w:rsid w:val="00E2654D"/>
    <w:rsid w:val="00E26583"/>
    <w:rsid w:val="00E2661C"/>
    <w:rsid w:val="00E2668E"/>
    <w:rsid w:val="00E266B1"/>
    <w:rsid w:val="00E267E1"/>
    <w:rsid w:val="00E26B32"/>
    <w:rsid w:val="00E26B54"/>
    <w:rsid w:val="00E26B70"/>
    <w:rsid w:val="00E26C25"/>
    <w:rsid w:val="00E26CD0"/>
    <w:rsid w:val="00E26D75"/>
    <w:rsid w:val="00E26E05"/>
    <w:rsid w:val="00E26E06"/>
    <w:rsid w:val="00E27074"/>
    <w:rsid w:val="00E270EE"/>
    <w:rsid w:val="00E2714E"/>
    <w:rsid w:val="00E27161"/>
    <w:rsid w:val="00E2728D"/>
    <w:rsid w:val="00E2731B"/>
    <w:rsid w:val="00E273AF"/>
    <w:rsid w:val="00E27518"/>
    <w:rsid w:val="00E27547"/>
    <w:rsid w:val="00E27590"/>
    <w:rsid w:val="00E2766F"/>
    <w:rsid w:val="00E2768A"/>
    <w:rsid w:val="00E2770F"/>
    <w:rsid w:val="00E27922"/>
    <w:rsid w:val="00E27966"/>
    <w:rsid w:val="00E27A29"/>
    <w:rsid w:val="00E27B08"/>
    <w:rsid w:val="00E27CA2"/>
    <w:rsid w:val="00E27F24"/>
    <w:rsid w:val="00E30297"/>
    <w:rsid w:val="00E302FE"/>
    <w:rsid w:val="00E303B5"/>
    <w:rsid w:val="00E303F5"/>
    <w:rsid w:val="00E304A2"/>
    <w:rsid w:val="00E3050B"/>
    <w:rsid w:val="00E305A4"/>
    <w:rsid w:val="00E305B4"/>
    <w:rsid w:val="00E30646"/>
    <w:rsid w:val="00E3072E"/>
    <w:rsid w:val="00E307F5"/>
    <w:rsid w:val="00E307F6"/>
    <w:rsid w:val="00E30821"/>
    <w:rsid w:val="00E30A76"/>
    <w:rsid w:val="00E30B31"/>
    <w:rsid w:val="00E30BE0"/>
    <w:rsid w:val="00E30BF6"/>
    <w:rsid w:val="00E30C1C"/>
    <w:rsid w:val="00E30D3A"/>
    <w:rsid w:val="00E30D97"/>
    <w:rsid w:val="00E30E50"/>
    <w:rsid w:val="00E30F02"/>
    <w:rsid w:val="00E30F31"/>
    <w:rsid w:val="00E30F56"/>
    <w:rsid w:val="00E30F62"/>
    <w:rsid w:val="00E30F9E"/>
    <w:rsid w:val="00E31120"/>
    <w:rsid w:val="00E3132D"/>
    <w:rsid w:val="00E31380"/>
    <w:rsid w:val="00E314FE"/>
    <w:rsid w:val="00E315B0"/>
    <w:rsid w:val="00E315CB"/>
    <w:rsid w:val="00E31718"/>
    <w:rsid w:val="00E317AE"/>
    <w:rsid w:val="00E31890"/>
    <w:rsid w:val="00E31A14"/>
    <w:rsid w:val="00E31C53"/>
    <w:rsid w:val="00E31DD6"/>
    <w:rsid w:val="00E31DF1"/>
    <w:rsid w:val="00E31EC9"/>
    <w:rsid w:val="00E31ECA"/>
    <w:rsid w:val="00E31F15"/>
    <w:rsid w:val="00E31F1B"/>
    <w:rsid w:val="00E32102"/>
    <w:rsid w:val="00E32125"/>
    <w:rsid w:val="00E321FF"/>
    <w:rsid w:val="00E323FD"/>
    <w:rsid w:val="00E32502"/>
    <w:rsid w:val="00E325CD"/>
    <w:rsid w:val="00E325FE"/>
    <w:rsid w:val="00E326E2"/>
    <w:rsid w:val="00E32795"/>
    <w:rsid w:val="00E327D8"/>
    <w:rsid w:val="00E32873"/>
    <w:rsid w:val="00E329D8"/>
    <w:rsid w:val="00E32A78"/>
    <w:rsid w:val="00E32ACD"/>
    <w:rsid w:val="00E32B31"/>
    <w:rsid w:val="00E32BA9"/>
    <w:rsid w:val="00E32C82"/>
    <w:rsid w:val="00E32CDE"/>
    <w:rsid w:val="00E32EE3"/>
    <w:rsid w:val="00E3311C"/>
    <w:rsid w:val="00E3320B"/>
    <w:rsid w:val="00E33427"/>
    <w:rsid w:val="00E33508"/>
    <w:rsid w:val="00E3356D"/>
    <w:rsid w:val="00E3361C"/>
    <w:rsid w:val="00E33632"/>
    <w:rsid w:val="00E33944"/>
    <w:rsid w:val="00E33A0A"/>
    <w:rsid w:val="00E33C26"/>
    <w:rsid w:val="00E33DA3"/>
    <w:rsid w:val="00E33DA7"/>
    <w:rsid w:val="00E33F28"/>
    <w:rsid w:val="00E3408D"/>
    <w:rsid w:val="00E34134"/>
    <w:rsid w:val="00E3438B"/>
    <w:rsid w:val="00E34639"/>
    <w:rsid w:val="00E3486C"/>
    <w:rsid w:val="00E348D8"/>
    <w:rsid w:val="00E34942"/>
    <w:rsid w:val="00E34A02"/>
    <w:rsid w:val="00E34A6A"/>
    <w:rsid w:val="00E34B2E"/>
    <w:rsid w:val="00E34B7B"/>
    <w:rsid w:val="00E34E66"/>
    <w:rsid w:val="00E34E8F"/>
    <w:rsid w:val="00E34EA9"/>
    <w:rsid w:val="00E34EAC"/>
    <w:rsid w:val="00E3502F"/>
    <w:rsid w:val="00E35104"/>
    <w:rsid w:val="00E35162"/>
    <w:rsid w:val="00E351CE"/>
    <w:rsid w:val="00E351DB"/>
    <w:rsid w:val="00E351EA"/>
    <w:rsid w:val="00E353A4"/>
    <w:rsid w:val="00E353DD"/>
    <w:rsid w:val="00E35436"/>
    <w:rsid w:val="00E35438"/>
    <w:rsid w:val="00E3545A"/>
    <w:rsid w:val="00E35491"/>
    <w:rsid w:val="00E354FB"/>
    <w:rsid w:val="00E3558C"/>
    <w:rsid w:val="00E3570B"/>
    <w:rsid w:val="00E3580D"/>
    <w:rsid w:val="00E35904"/>
    <w:rsid w:val="00E35934"/>
    <w:rsid w:val="00E35BAE"/>
    <w:rsid w:val="00E35BB3"/>
    <w:rsid w:val="00E35BBC"/>
    <w:rsid w:val="00E35BFA"/>
    <w:rsid w:val="00E35C6B"/>
    <w:rsid w:val="00E35E24"/>
    <w:rsid w:val="00E35E64"/>
    <w:rsid w:val="00E35E6E"/>
    <w:rsid w:val="00E35E71"/>
    <w:rsid w:val="00E35F17"/>
    <w:rsid w:val="00E35F64"/>
    <w:rsid w:val="00E35FA3"/>
    <w:rsid w:val="00E36021"/>
    <w:rsid w:val="00E3643A"/>
    <w:rsid w:val="00E36736"/>
    <w:rsid w:val="00E3674C"/>
    <w:rsid w:val="00E36823"/>
    <w:rsid w:val="00E36883"/>
    <w:rsid w:val="00E368C0"/>
    <w:rsid w:val="00E36A04"/>
    <w:rsid w:val="00E36B99"/>
    <w:rsid w:val="00E36DC9"/>
    <w:rsid w:val="00E36E12"/>
    <w:rsid w:val="00E370EE"/>
    <w:rsid w:val="00E3717E"/>
    <w:rsid w:val="00E372FE"/>
    <w:rsid w:val="00E3738D"/>
    <w:rsid w:val="00E373BD"/>
    <w:rsid w:val="00E373F1"/>
    <w:rsid w:val="00E374F3"/>
    <w:rsid w:val="00E37502"/>
    <w:rsid w:val="00E37585"/>
    <w:rsid w:val="00E3788F"/>
    <w:rsid w:val="00E37978"/>
    <w:rsid w:val="00E37A35"/>
    <w:rsid w:val="00E37BB4"/>
    <w:rsid w:val="00E37BD6"/>
    <w:rsid w:val="00E37CF4"/>
    <w:rsid w:val="00E37D55"/>
    <w:rsid w:val="00E37DEC"/>
    <w:rsid w:val="00E37E67"/>
    <w:rsid w:val="00E40102"/>
    <w:rsid w:val="00E403CC"/>
    <w:rsid w:val="00E404CF"/>
    <w:rsid w:val="00E404D3"/>
    <w:rsid w:val="00E40516"/>
    <w:rsid w:val="00E4054A"/>
    <w:rsid w:val="00E40596"/>
    <w:rsid w:val="00E40647"/>
    <w:rsid w:val="00E406B7"/>
    <w:rsid w:val="00E40867"/>
    <w:rsid w:val="00E40869"/>
    <w:rsid w:val="00E4097B"/>
    <w:rsid w:val="00E4097E"/>
    <w:rsid w:val="00E40A00"/>
    <w:rsid w:val="00E40A27"/>
    <w:rsid w:val="00E40AB5"/>
    <w:rsid w:val="00E40AF3"/>
    <w:rsid w:val="00E40B0D"/>
    <w:rsid w:val="00E40C46"/>
    <w:rsid w:val="00E40C5C"/>
    <w:rsid w:val="00E40CEA"/>
    <w:rsid w:val="00E40DD2"/>
    <w:rsid w:val="00E40DE0"/>
    <w:rsid w:val="00E40F33"/>
    <w:rsid w:val="00E40F6A"/>
    <w:rsid w:val="00E41018"/>
    <w:rsid w:val="00E41024"/>
    <w:rsid w:val="00E41222"/>
    <w:rsid w:val="00E412B4"/>
    <w:rsid w:val="00E4131A"/>
    <w:rsid w:val="00E413A5"/>
    <w:rsid w:val="00E41407"/>
    <w:rsid w:val="00E414A5"/>
    <w:rsid w:val="00E4161F"/>
    <w:rsid w:val="00E4167C"/>
    <w:rsid w:val="00E416A3"/>
    <w:rsid w:val="00E41857"/>
    <w:rsid w:val="00E4185A"/>
    <w:rsid w:val="00E41885"/>
    <w:rsid w:val="00E4193C"/>
    <w:rsid w:val="00E419E7"/>
    <w:rsid w:val="00E41AE4"/>
    <w:rsid w:val="00E41B83"/>
    <w:rsid w:val="00E41B9E"/>
    <w:rsid w:val="00E41D77"/>
    <w:rsid w:val="00E41E07"/>
    <w:rsid w:val="00E41FCA"/>
    <w:rsid w:val="00E420D4"/>
    <w:rsid w:val="00E420DB"/>
    <w:rsid w:val="00E420DF"/>
    <w:rsid w:val="00E42148"/>
    <w:rsid w:val="00E42213"/>
    <w:rsid w:val="00E422E1"/>
    <w:rsid w:val="00E42502"/>
    <w:rsid w:val="00E425F3"/>
    <w:rsid w:val="00E4262F"/>
    <w:rsid w:val="00E4264E"/>
    <w:rsid w:val="00E426A5"/>
    <w:rsid w:val="00E426D1"/>
    <w:rsid w:val="00E427CA"/>
    <w:rsid w:val="00E427EA"/>
    <w:rsid w:val="00E428FB"/>
    <w:rsid w:val="00E42966"/>
    <w:rsid w:val="00E42A52"/>
    <w:rsid w:val="00E42AAD"/>
    <w:rsid w:val="00E42B48"/>
    <w:rsid w:val="00E42B9C"/>
    <w:rsid w:val="00E42CB8"/>
    <w:rsid w:val="00E42DA5"/>
    <w:rsid w:val="00E42E87"/>
    <w:rsid w:val="00E42EEB"/>
    <w:rsid w:val="00E42F24"/>
    <w:rsid w:val="00E42F36"/>
    <w:rsid w:val="00E42F75"/>
    <w:rsid w:val="00E430BB"/>
    <w:rsid w:val="00E4315C"/>
    <w:rsid w:val="00E431AE"/>
    <w:rsid w:val="00E4321E"/>
    <w:rsid w:val="00E4338B"/>
    <w:rsid w:val="00E4340E"/>
    <w:rsid w:val="00E43509"/>
    <w:rsid w:val="00E43515"/>
    <w:rsid w:val="00E43588"/>
    <w:rsid w:val="00E435F1"/>
    <w:rsid w:val="00E4366C"/>
    <w:rsid w:val="00E436D4"/>
    <w:rsid w:val="00E4373A"/>
    <w:rsid w:val="00E43745"/>
    <w:rsid w:val="00E439EC"/>
    <w:rsid w:val="00E43A5E"/>
    <w:rsid w:val="00E43A95"/>
    <w:rsid w:val="00E43AC3"/>
    <w:rsid w:val="00E43AFA"/>
    <w:rsid w:val="00E43CB4"/>
    <w:rsid w:val="00E43CC0"/>
    <w:rsid w:val="00E43D54"/>
    <w:rsid w:val="00E43DFB"/>
    <w:rsid w:val="00E43ED3"/>
    <w:rsid w:val="00E43F51"/>
    <w:rsid w:val="00E44240"/>
    <w:rsid w:val="00E443AE"/>
    <w:rsid w:val="00E44424"/>
    <w:rsid w:val="00E4451A"/>
    <w:rsid w:val="00E446F3"/>
    <w:rsid w:val="00E44889"/>
    <w:rsid w:val="00E448FD"/>
    <w:rsid w:val="00E449EB"/>
    <w:rsid w:val="00E44CB2"/>
    <w:rsid w:val="00E44E66"/>
    <w:rsid w:val="00E44F80"/>
    <w:rsid w:val="00E44FCC"/>
    <w:rsid w:val="00E44FEA"/>
    <w:rsid w:val="00E45066"/>
    <w:rsid w:val="00E4508B"/>
    <w:rsid w:val="00E45136"/>
    <w:rsid w:val="00E4523A"/>
    <w:rsid w:val="00E4524D"/>
    <w:rsid w:val="00E453BE"/>
    <w:rsid w:val="00E454AE"/>
    <w:rsid w:val="00E45540"/>
    <w:rsid w:val="00E45594"/>
    <w:rsid w:val="00E456B4"/>
    <w:rsid w:val="00E45727"/>
    <w:rsid w:val="00E457CC"/>
    <w:rsid w:val="00E45887"/>
    <w:rsid w:val="00E458BE"/>
    <w:rsid w:val="00E458F1"/>
    <w:rsid w:val="00E45B80"/>
    <w:rsid w:val="00E45BC5"/>
    <w:rsid w:val="00E45C19"/>
    <w:rsid w:val="00E45C24"/>
    <w:rsid w:val="00E45C98"/>
    <w:rsid w:val="00E45D85"/>
    <w:rsid w:val="00E45DC9"/>
    <w:rsid w:val="00E45E1A"/>
    <w:rsid w:val="00E45E60"/>
    <w:rsid w:val="00E45EBC"/>
    <w:rsid w:val="00E45EEC"/>
    <w:rsid w:val="00E46026"/>
    <w:rsid w:val="00E46077"/>
    <w:rsid w:val="00E461FF"/>
    <w:rsid w:val="00E46218"/>
    <w:rsid w:val="00E462AD"/>
    <w:rsid w:val="00E462B5"/>
    <w:rsid w:val="00E462D3"/>
    <w:rsid w:val="00E46352"/>
    <w:rsid w:val="00E464B5"/>
    <w:rsid w:val="00E4658B"/>
    <w:rsid w:val="00E465C3"/>
    <w:rsid w:val="00E46631"/>
    <w:rsid w:val="00E46661"/>
    <w:rsid w:val="00E466B9"/>
    <w:rsid w:val="00E466DF"/>
    <w:rsid w:val="00E4678D"/>
    <w:rsid w:val="00E467E1"/>
    <w:rsid w:val="00E4683E"/>
    <w:rsid w:val="00E4695D"/>
    <w:rsid w:val="00E469C4"/>
    <w:rsid w:val="00E46A2E"/>
    <w:rsid w:val="00E46A2F"/>
    <w:rsid w:val="00E46AE4"/>
    <w:rsid w:val="00E46B0A"/>
    <w:rsid w:val="00E46B5B"/>
    <w:rsid w:val="00E46BE7"/>
    <w:rsid w:val="00E46D6D"/>
    <w:rsid w:val="00E47152"/>
    <w:rsid w:val="00E471AC"/>
    <w:rsid w:val="00E471F8"/>
    <w:rsid w:val="00E47271"/>
    <w:rsid w:val="00E472F0"/>
    <w:rsid w:val="00E47498"/>
    <w:rsid w:val="00E474AC"/>
    <w:rsid w:val="00E47524"/>
    <w:rsid w:val="00E47550"/>
    <w:rsid w:val="00E4762D"/>
    <w:rsid w:val="00E47706"/>
    <w:rsid w:val="00E4775C"/>
    <w:rsid w:val="00E477BE"/>
    <w:rsid w:val="00E47801"/>
    <w:rsid w:val="00E4783F"/>
    <w:rsid w:val="00E47A12"/>
    <w:rsid w:val="00E47B15"/>
    <w:rsid w:val="00E47CDF"/>
    <w:rsid w:val="00E47CEE"/>
    <w:rsid w:val="00E47D1B"/>
    <w:rsid w:val="00E47D69"/>
    <w:rsid w:val="00E47D7A"/>
    <w:rsid w:val="00E47DE6"/>
    <w:rsid w:val="00E47E2B"/>
    <w:rsid w:val="00E47E69"/>
    <w:rsid w:val="00E47ECB"/>
    <w:rsid w:val="00E47F25"/>
    <w:rsid w:val="00E47F95"/>
    <w:rsid w:val="00E47FFD"/>
    <w:rsid w:val="00E500C3"/>
    <w:rsid w:val="00E50287"/>
    <w:rsid w:val="00E502F8"/>
    <w:rsid w:val="00E50321"/>
    <w:rsid w:val="00E50368"/>
    <w:rsid w:val="00E503AB"/>
    <w:rsid w:val="00E503E5"/>
    <w:rsid w:val="00E5050C"/>
    <w:rsid w:val="00E5053B"/>
    <w:rsid w:val="00E505E5"/>
    <w:rsid w:val="00E506B9"/>
    <w:rsid w:val="00E506C8"/>
    <w:rsid w:val="00E50774"/>
    <w:rsid w:val="00E50808"/>
    <w:rsid w:val="00E5086D"/>
    <w:rsid w:val="00E508E2"/>
    <w:rsid w:val="00E50B28"/>
    <w:rsid w:val="00E50B68"/>
    <w:rsid w:val="00E50BC0"/>
    <w:rsid w:val="00E50BCF"/>
    <w:rsid w:val="00E50DB5"/>
    <w:rsid w:val="00E50F6C"/>
    <w:rsid w:val="00E50FFF"/>
    <w:rsid w:val="00E51420"/>
    <w:rsid w:val="00E51471"/>
    <w:rsid w:val="00E515AF"/>
    <w:rsid w:val="00E516EE"/>
    <w:rsid w:val="00E51786"/>
    <w:rsid w:val="00E51787"/>
    <w:rsid w:val="00E518A1"/>
    <w:rsid w:val="00E518EE"/>
    <w:rsid w:val="00E51900"/>
    <w:rsid w:val="00E51A89"/>
    <w:rsid w:val="00E51AB5"/>
    <w:rsid w:val="00E51AEF"/>
    <w:rsid w:val="00E51B5C"/>
    <w:rsid w:val="00E51B71"/>
    <w:rsid w:val="00E51C4C"/>
    <w:rsid w:val="00E51C5A"/>
    <w:rsid w:val="00E51CA6"/>
    <w:rsid w:val="00E51D00"/>
    <w:rsid w:val="00E51DF5"/>
    <w:rsid w:val="00E51DFC"/>
    <w:rsid w:val="00E51E6A"/>
    <w:rsid w:val="00E51EFF"/>
    <w:rsid w:val="00E51F40"/>
    <w:rsid w:val="00E52089"/>
    <w:rsid w:val="00E520A2"/>
    <w:rsid w:val="00E5213B"/>
    <w:rsid w:val="00E52258"/>
    <w:rsid w:val="00E52288"/>
    <w:rsid w:val="00E52292"/>
    <w:rsid w:val="00E5238E"/>
    <w:rsid w:val="00E5240C"/>
    <w:rsid w:val="00E524B4"/>
    <w:rsid w:val="00E52578"/>
    <w:rsid w:val="00E525EB"/>
    <w:rsid w:val="00E52618"/>
    <w:rsid w:val="00E52645"/>
    <w:rsid w:val="00E52654"/>
    <w:rsid w:val="00E5265A"/>
    <w:rsid w:val="00E5267F"/>
    <w:rsid w:val="00E5269D"/>
    <w:rsid w:val="00E52798"/>
    <w:rsid w:val="00E527A1"/>
    <w:rsid w:val="00E5284D"/>
    <w:rsid w:val="00E528FD"/>
    <w:rsid w:val="00E529E6"/>
    <w:rsid w:val="00E52A72"/>
    <w:rsid w:val="00E52B64"/>
    <w:rsid w:val="00E52BCC"/>
    <w:rsid w:val="00E52C77"/>
    <w:rsid w:val="00E52F5C"/>
    <w:rsid w:val="00E52FCF"/>
    <w:rsid w:val="00E5304C"/>
    <w:rsid w:val="00E53273"/>
    <w:rsid w:val="00E53332"/>
    <w:rsid w:val="00E5336C"/>
    <w:rsid w:val="00E5345F"/>
    <w:rsid w:val="00E534F2"/>
    <w:rsid w:val="00E53520"/>
    <w:rsid w:val="00E535FD"/>
    <w:rsid w:val="00E5373C"/>
    <w:rsid w:val="00E53744"/>
    <w:rsid w:val="00E5377F"/>
    <w:rsid w:val="00E5379A"/>
    <w:rsid w:val="00E538D4"/>
    <w:rsid w:val="00E538F0"/>
    <w:rsid w:val="00E538F5"/>
    <w:rsid w:val="00E539A3"/>
    <w:rsid w:val="00E53A6C"/>
    <w:rsid w:val="00E53C11"/>
    <w:rsid w:val="00E53CCD"/>
    <w:rsid w:val="00E53D40"/>
    <w:rsid w:val="00E53D79"/>
    <w:rsid w:val="00E53DEE"/>
    <w:rsid w:val="00E53E74"/>
    <w:rsid w:val="00E53F03"/>
    <w:rsid w:val="00E53F14"/>
    <w:rsid w:val="00E5401B"/>
    <w:rsid w:val="00E54078"/>
    <w:rsid w:val="00E54099"/>
    <w:rsid w:val="00E54221"/>
    <w:rsid w:val="00E543F8"/>
    <w:rsid w:val="00E544B4"/>
    <w:rsid w:val="00E545DE"/>
    <w:rsid w:val="00E54615"/>
    <w:rsid w:val="00E546A2"/>
    <w:rsid w:val="00E5472A"/>
    <w:rsid w:val="00E547B4"/>
    <w:rsid w:val="00E54918"/>
    <w:rsid w:val="00E5497F"/>
    <w:rsid w:val="00E54AA2"/>
    <w:rsid w:val="00E54B6F"/>
    <w:rsid w:val="00E54CD9"/>
    <w:rsid w:val="00E54D6E"/>
    <w:rsid w:val="00E54DA1"/>
    <w:rsid w:val="00E54DB3"/>
    <w:rsid w:val="00E54DE6"/>
    <w:rsid w:val="00E54FE1"/>
    <w:rsid w:val="00E54FF2"/>
    <w:rsid w:val="00E54FFB"/>
    <w:rsid w:val="00E5507E"/>
    <w:rsid w:val="00E5511B"/>
    <w:rsid w:val="00E55191"/>
    <w:rsid w:val="00E55336"/>
    <w:rsid w:val="00E55355"/>
    <w:rsid w:val="00E5555A"/>
    <w:rsid w:val="00E5564E"/>
    <w:rsid w:val="00E55788"/>
    <w:rsid w:val="00E55797"/>
    <w:rsid w:val="00E557C2"/>
    <w:rsid w:val="00E5586A"/>
    <w:rsid w:val="00E55924"/>
    <w:rsid w:val="00E55A09"/>
    <w:rsid w:val="00E55A11"/>
    <w:rsid w:val="00E55C04"/>
    <w:rsid w:val="00E55C9B"/>
    <w:rsid w:val="00E55D30"/>
    <w:rsid w:val="00E55DEC"/>
    <w:rsid w:val="00E55E65"/>
    <w:rsid w:val="00E55EDB"/>
    <w:rsid w:val="00E55F7E"/>
    <w:rsid w:val="00E56054"/>
    <w:rsid w:val="00E56078"/>
    <w:rsid w:val="00E560D6"/>
    <w:rsid w:val="00E560F7"/>
    <w:rsid w:val="00E56160"/>
    <w:rsid w:val="00E561C2"/>
    <w:rsid w:val="00E56225"/>
    <w:rsid w:val="00E5642D"/>
    <w:rsid w:val="00E56559"/>
    <w:rsid w:val="00E5667B"/>
    <w:rsid w:val="00E567E3"/>
    <w:rsid w:val="00E568D9"/>
    <w:rsid w:val="00E56EA3"/>
    <w:rsid w:val="00E56FE4"/>
    <w:rsid w:val="00E5700F"/>
    <w:rsid w:val="00E57108"/>
    <w:rsid w:val="00E57208"/>
    <w:rsid w:val="00E57244"/>
    <w:rsid w:val="00E57259"/>
    <w:rsid w:val="00E57549"/>
    <w:rsid w:val="00E57559"/>
    <w:rsid w:val="00E575CC"/>
    <w:rsid w:val="00E5768B"/>
    <w:rsid w:val="00E57690"/>
    <w:rsid w:val="00E576F9"/>
    <w:rsid w:val="00E5775E"/>
    <w:rsid w:val="00E5778E"/>
    <w:rsid w:val="00E5782D"/>
    <w:rsid w:val="00E57909"/>
    <w:rsid w:val="00E57AA0"/>
    <w:rsid w:val="00E57B3D"/>
    <w:rsid w:val="00E57C02"/>
    <w:rsid w:val="00E57C70"/>
    <w:rsid w:val="00E57D86"/>
    <w:rsid w:val="00E57DB6"/>
    <w:rsid w:val="00E57EC6"/>
    <w:rsid w:val="00E57F68"/>
    <w:rsid w:val="00E57FBD"/>
    <w:rsid w:val="00E57FEA"/>
    <w:rsid w:val="00E601D3"/>
    <w:rsid w:val="00E60269"/>
    <w:rsid w:val="00E603BC"/>
    <w:rsid w:val="00E603F2"/>
    <w:rsid w:val="00E60518"/>
    <w:rsid w:val="00E6054E"/>
    <w:rsid w:val="00E60580"/>
    <w:rsid w:val="00E605A3"/>
    <w:rsid w:val="00E605BA"/>
    <w:rsid w:val="00E605D8"/>
    <w:rsid w:val="00E605DF"/>
    <w:rsid w:val="00E606CF"/>
    <w:rsid w:val="00E60735"/>
    <w:rsid w:val="00E60769"/>
    <w:rsid w:val="00E6076C"/>
    <w:rsid w:val="00E607C7"/>
    <w:rsid w:val="00E60839"/>
    <w:rsid w:val="00E60850"/>
    <w:rsid w:val="00E608C5"/>
    <w:rsid w:val="00E609BF"/>
    <w:rsid w:val="00E60A2F"/>
    <w:rsid w:val="00E60B25"/>
    <w:rsid w:val="00E60B66"/>
    <w:rsid w:val="00E60BE5"/>
    <w:rsid w:val="00E60C4A"/>
    <w:rsid w:val="00E60C64"/>
    <w:rsid w:val="00E60D15"/>
    <w:rsid w:val="00E60FA0"/>
    <w:rsid w:val="00E61113"/>
    <w:rsid w:val="00E61188"/>
    <w:rsid w:val="00E61246"/>
    <w:rsid w:val="00E612E9"/>
    <w:rsid w:val="00E612EA"/>
    <w:rsid w:val="00E61380"/>
    <w:rsid w:val="00E613AF"/>
    <w:rsid w:val="00E61498"/>
    <w:rsid w:val="00E614CF"/>
    <w:rsid w:val="00E6151A"/>
    <w:rsid w:val="00E6174D"/>
    <w:rsid w:val="00E61850"/>
    <w:rsid w:val="00E61852"/>
    <w:rsid w:val="00E6194B"/>
    <w:rsid w:val="00E61978"/>
    <w:rsid w:val="00E61A34"/>
    <w:rsid w:val="00E61AC1"/>
    <w:rsid w:val="00E61BEC"/>
    <w:rsid w:val="00E61C37"/>
    <w:rsid w:val="00E61C73"/>
    <w:rsid w:val="00E61CAD"/>
    <w:rsid w:val="00E61CCA"/>
    <w:rsid w:val="00E61D46"/>
    <w:rsid w:val="00E61D49"/>
    <w:rsid w:val="00E61D88"/>
    <w:rsid w:val="00E61E2C"/>
    <w:rsid w:val="00E61E5B"/>
    <w:rsid w:val="00E61FC6"/>
    <w:rsid w:val="00E61FED"/>
    <w:rsid w:val="00E62135"/>
    <w:rsid w:val="00E6213E"/>
    <w:rsid w:val="00E6215F"/>
    <w:rsid w:val="00E62215"/>
    <w:rsid w:val="00E62322"/>
    <w:rsid w:val="00E62324"/>
    <w:rsid w:val="00E62411"/>
    <w:rsid w:val="00E62451"/>
    <w:rsid w:val="00E624C4"/>
    <w:rsid w:val="00E627FE"/>
    <w:rsid w:val="00E6281C"/>
    <w:rsid w:val="00E6285A"/>
    <w:rsid w:val="00E62A6E"/>
    <w:rsid w:val="00E62A84"/>
    <w:rsid w:val="00E62ADA"/>
    <w:rsid w:val="00E62CB5"/>
    <w:rsid w:val="00E62D21"/>
    <w:rsid w:val="00E62D5F"/>
    <w:rsid w:val="00E62DC1"/>
    <w:rsid w:val="00E62DFD"/>
    <w:rsid w:val="00E62E21"/>
    <w:rsid w:val="00E62EF2"/>
    <w:rsid w:val="00E62EFF"/>
    <w:rsid w:val="00E62F01"/>
    <w:rsid w:val="00E62FAA"/>
    <w:rsid w:val="00E63006"/>
    <w:rsid w:val="00E6301E"/>
    <w:rsid w:val="00E6316C"/>
    <w:rsid w:val="00E633E5"/>
    <w:rsid w:val="00E633E8"/>
    <w:rsid w:val="00E63434"/>
    <w:rsid w:val="00E634CB"/>
    <w:rsid w:val="00E63610"/>
    <w:rsid w:val="00E63768"/>
    <w:rsid w:val="00E6380E"/>
    <w:rsid w:val="00E63816"/>
    <w:rsid w:val="00E6386D"/>
    <w:rsid w:val="00E63876"/>
    <w:rsid w:val="00E63891"/>
    <w:rsid w:val="00E63959"/>
    <w:rsid w:val="00E63968"/>
    <w:rsid w:val="00E63ADA"/>
    <w:rsid w:val="00E63B00"/>
    <w:rsid w:val="00E63B91"/>
    <w:rsid w:val="00E63BB7"/>
    <w:rsid w:val="00E63BDD"/>
    <w:rsid w:val="00E63CF5"/>
    <w:rsid w:val="00E63F15"/>
    <w:rsid w:val="00E6403C"/>
    <w:rsid w:val="00E64101"/>
    <w:rsid w:val="00E6416A"/>
    <w:rsid w:val="00E6418D"/>
    <w:rsid w:val="00E641A0"/>
    <w:rsid w:val="00E641FF"/>
    <w:rsid w:val="00E6420B"/>
    <w:rsid w:val="00E64509"/>
    <w:rsid w:val="00E64598"/>
    <w:rsid w:val="00E645A0"/>
    <w:rsid w:val="00E645ED"/>
    <w:rsid w:val="00E645F9"/>
    <w:rsid w:val="00E64605"/>
    <w:rsid w:val="00E646A1"/>
    <w:rsid w:val="00E64771"/>
    <w:rsid w:val="00E647AE"/>
    <w:rsid w:val="00E6493C"/>
    <w:rsid w:val="00E64AA8"/>
    <w:rsid w:val="00E64C50"/>
    <w:rsid w:val="00E64D45"/>
    <w:rsid w:val="00E64F05"/>
    <w:rsid w:val="00E64F4D"/>
    <w:rsid w:val="00E64F81"/>
    <w:rsid w:val="00E6513E"/>
    <w:rsid w:val="00E6517B"/>
    <w:rsid w:val="00E65238"/>
    <w:rsid w:val="00E65244"/>
    <w:rsid w:val="00E65726"/>
    <w:rsid w:val="00E657E2"/>
    <w:rsid w:val="00E65847"/>
    <w:rsid w:val="00E6592A"/>
    <w:rsid w:val="00E6595B"/>
    <w:rsid w:val="00E65A9D"/>
    <w:rsid w:val="00E65C00"/>
    <w:rsid w:val="00E65DF6"/>
    <w:rsid w:val="00E65F5A"/>
    <w:rsid w:val="00E65FEC"/>
    <w:rsid w:val="00E65FF0"/>
    <w:rsid w:val="00E6601A"/>
    <w:rsid w:val="00E6608E"/>
    <w:rsid w:val="00E660DF"/>
    <w:rsid w:val="00E6616A"/>
    <w:rsid w:val="00E66255"/>
    <w:rsid w:val="00E66496"/>
    <w:rsid w:val="00E664C0"/>
    <w:rsid w:val="00E664E7"/>
    <w:rsid w:val="00E66658"/>
    <w:rsid w:val="00E666C1"/>
    <w:rsid w:val="00E66767"/>
    <w:rsid w:val="00E669B3"/>
    <w:rsid w:val="00E66B21"/>
    <w:rsid w:val="00E66B2B"/>
    <w:rsid w:val="00E66BA2"/>
    <w:rsid w:val="00E66C65"/>
    <w:rsid w:val="00E66D0F"/>
    <w:rsid w:val="00E66D85"/>
    <w:rsid w:val="00E66DD2"/>
    <w:rsid w:val="00E66E05"/>
    <w:rsid w:val="00E66E36"/>
    <w:rsid w:val="00E66FCA"/>
    <w:rsid w:val="00E66FEA"/>
    <w:rsid w:val="00E67032"/>
    <w:rsid w:val="00E67053"/>
    <w:rsid w:val="00E671F9"/>
    <w:rsid w:val="00E67238"/>
    <w:rsid w:val="00E67248"/>
    <w:rsid w:val="00E673CA"/>
    <w:rsid w:val="00E673D1"/>
    <w:rsid w:val="00E6745E"/>
    <w:rsid w:val="00E67486"/>
    <w:rsid w:val="00E674E0"/>
    <w:rsid w:val="00E67505"/>
    <w:rsid w:val="00E67548"/>
    <w:rsid w:val="00E67718"/>
    <w:rsid w:val="00E67921"/>
    <w:rsid w:val="00E679A1"/>
    <w:rsid w:val="00E67B22"/>
    <w:rsid w:val="00E67C60"/>
    <w:rsid w:val="00E67C97"/>
    <w:rsid w:val="00E67D3B"/>
    <w:rsid w:val="00E67DC1"/>
    <w:rsid w:val="00E67EAE"/>
    <w:rsid w:val="00E67ED3"/>
    <w:rsid w:val="00E67FA9"/>
    <w:rsid w:val="00E67FD1"/>
    <w:rsid w:val="00E70017"/>
    <w:rsid w:val="00E70080"/>
    <w:rsid w:val="00E701A9"/>
    <w:rsid w:val="00E7041C"/>
    <w:rsid w:val="00E70430"/>
    <w:rsid w:val="00E7066B"/>
    <w:rsid w:val="00E706BE"/>
    <w:rsid w:val="00E7088B"/>
    <w:rsid w:val="00E70A22"/>
    <w:rsid w:val="00E70A58"/>
    <w:rsid w:val="00E70B68"/>
    <w:rsid w:val="00E70C03"/>
    <w:rsid w:val="00E70D13"/>
    <w:rsid w:val="00E70DBA"/>
    <w:rsid w:val="00E70DCD"/>
    <w:rsid w:val="00E70E00"/>
    <w:rsid w:val="00E70EC8"/>
    <w:rsid w:val="00E70EDD"/>
    <w:rsid w:val="00E70F47"/>
    <w:rsid w:val="00E70F85"/>
    <w:rsid w:val="00E70FD6"/>
    <w:rsid w:val="00E710F4"/>
    <w:rsid w:val="00E711E4"/>
    <w:rsid w:val="00E712F5"/>
    <w:rsid w:val="00E713E5"/>
    <w:rsid w:val="00E713EF"/>
    <w:rsid w:val="00E71503"/>
    <w:rsid w:val="00E71581"/>
    <w:rsid w:val="00E718C4"/>
    <w:rsid w:val="00E71903"/>
    <w:rsid w:val="00E7193A"/>
    <w:rsid w:val="00E7196C"/>
    <w:rsid w:val="00E71C4B"/>
    <w:rsid w:val="00E71C4E"/>
    <w:rsid w:val="00E71CD9"/>
    <w:rsid w:val="00E71D0D"/>
    <w:rsid w:val="00E71E10"/>
    <w:rsid w:val="00E71E1D"/>
    <w:rsid w:val="00E71E61"/>
    <w:rsid w:val="00E71E9B"/>
    <w:rsid w:val="00E71EDA"/>
    <w:rsid w:val="00E721A1"/>
    <w:rsid w:val="00E722D7"/>
    <w:rsid w:val="00E72362"/>
    <w:rsid w:val="00E72657"/>
    <w:rsid w:val="00E7265E"/>
    <w:rsid w:val="00E7275A"/>
    <w:rsid w:val="00E727B0"/>
    <w:rsid w:val="00E727BB"/>
    <w:rsid w:val="00E72873"/>
    <w:rsid w:val="00E7289B"/>
    <w:rsid w:val="00E729C4"/>
    <w:rsid w:val="00E72B4B"/>
    <w:rsid w:val="00E72BDD"/>
    <w:rsid w:val="00E72BF7"/>
    <w:rsid w:val="00E72E5B"/>
    <w:rsid w:val="00E72F9E"/>
    <w:rsid w:val="00E730B5"/>
    <w:rsid w:val="00E731A8"/>
    <w:rsid w:val="00E7323A"/>
    <w:rsid w:val="00E733F4"/>
    <w:rsid w:val="00E73538"/>
    <w:rsid w:val="00E73602"/>
    <w:rsid w:val="00E7362B"/>
    <w:rsid w:val="00E73866"/>
    <w:rsid w:val="00E7386A"/>
    <w:rsid w:val="00E73A9C"/>
    <w:rsid w:val="00E73B13"/>
    <w:rsid w:val="00E73C24"/>
    <w:rsid w:val="00E73CC3"/>
    <w:rsid w:val="00E73E49"/>
    <w:rsid w:val="00E73E64"/>
    <w:rsid w:val="00E73E8B"/>
    <w:rsid w:val="00E73EA5"/>
    <w:rsid w:val="00E74007"/>
    <w:rsid w:val="00E740DD"/>
    <w:rsid w:val="00E74266"/>
    <w:rsid w:val="00E742ED"/>
    <w:rsid w:val="00E7430B"/>
    <w:rsid w:val="00E7431C"/>
    <w:rsid w:val="00E7434E"/>
    <w:rsid w:val="00E74355"/>
    <w:rsid w:val="00E74379"/>
    <w:rsid w:val="00E743EC"/>
    <w:rsid w:val="00E74417"/>
    <w:rsid w:val="00E74454"/>
    <w:rsid w:val="00E744CA"/>
    <w:rsid w:val="00E744E8"/>
    <w:rsid w:val="00E744F2"/>
    <w:rsid w:val="00E74531"/>
    <w:rsid w:val="00E745DA"/>
    <w:rsid w:val="00E7467D"/>
    <w:rsid w:val="00E747ED"/>
    <w:rsid w:val="00E74971"/>
    <w:rsid w:val="00E74A8A"/>
    <w:rsid w:val="00E74B0F"/>
    <w:rsid w:val="00E74B36"/>
    <w:rsid w:val="00E74D28"/>
    <w:rsid w:val="00E74E16"/>
    <w:rsid w:val="00E74E81"/>
    <w:rsid w:val="00E74EB2"/>
    <w:rsid w:val="00E74EFB"/>
    <w:rsid w:val="00E750B9"/>
    <w:rsid w:val="00E75105"/>
    <w:rsid w:val="00E751A7"/>
    <w:rsid w:val="00E75276"/>
    <w:rsid w:val="00E752C3"/>
    <w:rsid w:val="00E752CE"/>
    <w:rsid w:val="00E7548C"/>
    <w:rsid w:val="00E7556D"/>
    <w:rsid w:val="00E755CB"/>
    <w:rsid w:val="00E756A2"/>
    <w:rsid w:val="00E75879"/>
    <w:rsid w:val="00E758FA"/>
    <w:rsid w:val="00E7592C"/>
    <w:rsid w:val="00E7595B"/>
    <w:rsid w:val="00E759F8"/>
    <w:rsid w:val="00E75B1F"/>
    <w:rsid w:val="00E75B95"/>
    <w:rsid w:val="00E75BA3"/>
    <w:rsid w:val="00E75BE9"/>
    <w:rsid w:val="00E75C2D"/>
    <w:rsid w:val="00E75CEC"/>
    <w:rsid w:val="00E75D26"/>
    <w:rsid w:val="00E75EE4"/>
    <w:rsid w:val="00E75EEF"/>
    <w:rsid w:val="00E75EFF"/>
    <w:rsid w:val="00E75FB8"/>
    <w:rsid w:val="00E75FCF"/>
    <w:rsid w:val="00E761D7"/>
    <w:rsid w:val="00E76276"/>
    <w:rsid w:val="00E762C9"/>
    <w:rsid w:val="00E76462"/>
    <w:rsid w:val="00E76666"/>
    <w:rsid w:val="00E76674"/>
    <w:rsid w:val="00E76716"/>
    <w:rsid w:val="00E7682A"/>
    <w:rsid w:val="00E76895"/>
    <w:rsid w:val="00E76AE9"/>
    <w:rsid w:val="00E76B75"/>
    <w:rsid w:val="00E76CD9"/>
    <w:rsid w:val="00E76D44"/>
    <w:rsid w:val="00E76DC1"/>
    <w:rsid w:val="00E76DDD"/>
    <w:rsid w:val="00E76E28"/>
    <w:rsid w:val="00E76E94"/>
    <w:rsid w:val="00E770B7"/>
    <w:rsid w:val="00E77102"/>
    <w:rsid w:val="00E772BC"/>
    <w:rsid w:val="00E772E4"/>
    <w:rsid w:val="00E7734E"/>
    <w:rsid w:val="00E7747F"/>
    <w:rsid w:val="00E77554"/>
    <w:rsid w:val="00E77567"/>
    <w:rsid w:val="00E77890"/>
    <w:rsid w:val="00E7797F"/>
    <w:rsid w:val="00E779D7"/>
    <w:rsid w:val="00E77BD3"/>
    <w:rsid w:val="00E77C18"/>
    <w:rsid w:val="00E77D13"/>
    <w:rsid w:val="00E77D4E"/>
    <w:rsid w:val="00E77E4B"/>
    <w:rsid w:val="00E77E73"/>
    <w:rsid w:val="00E77EF4"/>
    <w:rsid w:val="00E77F5F"/>
    <w:rsid w:val="00E80119"/>
    <w:rsid w:val="00E802FA"/>
    <w:rsid w:val="00E8034D"/>
    <w:rsid w:val="00E803E7"/>
    <w:rsid w:val="00E80531"/>
    <w:rsid w:val="00E8067B"/>
    <w:rsid w:val="00E8070E"/>
    <w:rsid w:val="00E80794"/>
    <w:rsid w:val="00E8080A"/>
    <w:rsid w:val="00E80935"/>
    <w:rsid w:val="00E80985"/>
    <w:rsid w:val="00E80B94"/>
    <w:rsid w:val="00E80BD2"/>
    <w:rsid w:val="00E80C89"/>
    <w:rsid w:val="00E80CF0"/>
    <w:rsid w:val="00E80CF7"/>
    <w:rsid w:val="00E80E82"/>
    <w:rsid w:val="00E80EBE"/>
    <w:rsid w:val="00E811B1"/>
    <w:rsid w:val="00E811CF"/>
    <w:rsid w:val="00E81296"/>
    <w:rsid w:val="00E812BD"/>
    <w:rsid w:val="00E813D5"/>
    <w:rsid w:val="00E815E0"/>
    <w:rsid w:val="00E81903"/>
    <w:rsid w:val="00E81A0B"/>
    <w:rsid w:val="00E81B9E"/>
    <w:rsid w:val="00E81BC2"/>
    <w:rsid w:val="00E81C3E"/>
    <w:rsid w:val="00E81CBD"/>
    <w:rsid w:val="00E81D82"/>
    <w:rsid w:val="00E81E0A"/>
    <w:rsid w:val="00E81E0D"/>
    <w:rsid w:val="00E81E15"/>
    <w:rsid w:val="00E81E1F"/>
    <w:rsid w:val="00E81FE0"/>
    <w:rsid w:val="00E82084"/>
    <w:rsid w:val="00E820CF"/>
    <w:rsid w:val="00E820DF"/>
    <w:rsid w:val="00E820F1"/>
    <w:rsid w:val="00E8213D"/>
    <w:rsid w:val="00E82201"/>
    <w:rsid w:val="00E8228C"/>
    <w:rsid w:val="00E822FF"/>
    <w:rsid w:val="00E8237A"/>
    <w:rsid w:val="00E823F7"/>
    <w:rsid w:val="00E824F2"/>
    <w:rsid w:val="00E8251F"/>
    <w:rsid w:val="00E82543"/>
    <w:rsid w:val="00E825C1"/>
    <w:rsid w:val="00E826B2"/>
    <w:rsid w:val="00E82705"/>
    <w:rsid w:val="00E827FB"/>
    <w:rsid w:val="00E82836"/>
    <w:rsid w:val="00E8291B"/>
    <w:rsid w:val="00E8294B"/>
    <w:rsid w:val="00E82990"/>
    <w:rsid w:val="00E82B2C"/>
    <w:rsid w:val="00E82BDB"/>
    <w:rsid w:val="00E82CE5"/>
    <w:rsid w:val="00E82DC0"/>
    <w:rsid w:val="00E82EC8"/>
    <w:rsid w:val="00E82F8A"/>
    <w:rsid w:val="00E83047"/>
    <w:rsid w:val="00E83065"/>
    <w:rsid w:val="00E83151"/>
    <w:rsid w:val="00E83162"/>
    <w:rsid w:val="00E831E0"/>
    <w:rsid w:val="00E8320B"/>
    <w:rsid w:val="00E83254"/>
    <w:rsid w:val="00E833CF"/>
    <w:rsid w:val="00E83414"/>
    <w:rsid w:val="00E83449"/>
    <w:rsid w:val="00E83473"/>
    <w:rsid w:val="00E83494"/>
    <w:rsid w:val="00E83632"/>
    <w:rsid w:val="00E836BB"/>
    <w:rsid w:val="00E8372B"/>
    <w:rsid w:val="00E83730"/>
    <w:rsid w:val="00E83866"/>
    <w:rsid w:val="00E83A67"/>
    <w:rsid w:val="00E83AB1"/>
    <w:rsid w:val="00E83B14"/>
    <w:rsid w:val="00E83B86"/>
    <w:rsid w:val="00E83D15"/>
    <w:rsid w:val="00E83D61"/>
    <w:rsid w:val="00E83E90"/>
    <w:rsid w:val="00E83EF8"/>
    <w:rsid w:val="00E83F68"/>
    <w:rsid w:val="00E840D2"/>
    <w:rsid w:val="00E840FC"/>
    <w:rsid w:val="00E84137"/>
    <w:rsid w:val="00E841F2"/>
    <w:rsid w:val="00E84250"/>
    <w:rsid w:val="00E84405"/>
    <w:rsid w:val="00E845C9"/>
    <w:rsid w:val="00E84626"/>
    <w:rsid w:val="00E846B6"/>
    <w:rsid w:val="00E846F3"/>
    <w:rsid w:val="00E84740"/>
    <w:rsid w:val="00E84847"/>
    <w:rsid w:val="00E8484F"/>
    <w:rsid w:val="00E8488B"/>
    <w:rsid w:val="00E84971"/>
    <w:rsid w:val="00E84C4C"/>
    <w:rsid w:val="00E84E1C"/>
    <w:rsid w:val="00E84E84"/>
    <w:rsid w:val="00E84FB9"/>
    <w:rsid w:val="00E84FC5"/>
    <w:rsid w:val="00E8511B"/>
    <w:rsid w:val="00E85152"/>
    <w:rsid w:val="00E85216"/>
    <w:rsid w:val="00E85256"/>
    <w:rsid w:val="00E85300"/>
    <w:rsid w:val="00E85345"/>
    <w:rsid w:val="00E855F6"/>
    <w:rsid w:val="00E85654"/>
    <w:rsid w:val="00E856D1"/>
    <w:rsid w:val="00E856F6"/>
    <w:rsid w:val="00E856FC"/>
    <w:rsid w:val="00E8582D"/>
    <w:rsid w:val="00E858B6"/>
    <w:rsid w:val="00E858C5"/>
    <w:rsid w:val="00E858D4"/>
    <w:rsid w:val="00E8591B"/>
    <w:rsid w:val="00E85A62"/>
    <w:rsid w:val="00E85A73"/>
    <w:rsid w:val="00E85B39"/>
    <w:rsid w:val="00E85BFF"/>
    <w:rsid w:val="00E85C5D"/>
    <w:rsid w:val="00E85CE3"/>
    <w:rsid w:val="00E85D52"/>
    <w:rsid w:val="00E85F07"/>
    <w:rsid w:val="00E85F20"/>
    <w:rsid w:val="00E85F5A"/>
    <w:rsid w:val="00E86011"/>
    <w:rsid w:val="00E8606E"/>
    <w:rsid w:val="00E86384"/>
    <w:rsid w:val="00E863E0"/>
    <w:rsid w:val="00E86407"/>
    <w:rsid w:val="00E8655D"/>
    <w:rsid w:val="00E86587"/>
    <w:rsid w:val="00E865DB"/>
    <w:rsid w:val="00E86600"/>
    <w:rsid w:val="00E86C17"/>
    <w:rsid w:val="00E86C30"/>
    <w:rsid w:val="00E86D58"/>
    <w:rsid w:val="00E86FE2"/>
    <w:rsid w:val="00E8701D"/>
    <w:rsid w:val="00E87031"/>
    <w:rsid w:val="00E8705B"/>
    <w:rsid w:val="00E87080"/>
    <w:rsid w:val="00E870D5"/>
    <w:rsid w:val="00E87151"/>
    <w:rsid w:val="00E8721A"/>
    <w:rsid w:val="00E87253"/>
    <w:rsid w:val="00E872DA"/>
    <w:rsid w:val="00E87378"/>
    <w:rsid w:val="00E873D8"/>
    <w:rsid w:val="00E87477"/>
    <w:rsid w:val="00E87623"/>
    <w:rsid w:val="00E87694"/>
    <w:rsid w:val="00E8770E"/>
    <w:rsid w:val="00E8775B"/>
    <w:rsid w:val="00E87778"/>
    <w:rsid w:val="00E87960"/>
    <w:rsid w:val="00E87A12"/>
    <w:rsid w:val="00E87A5A"/>
    <w:rsid w:val="00E87A6B"/>
    <w:rsid w:val="00E87C60"/>
    <w:rsid w:val="00E87D05"/>
    <w:rsid w:val="00E87D70"/>
    <w:rsid w:val="00E87DD5"/>
    <w:rsid w:val="00E87E31"/>
    <w:rsid w:val="00E87EA8"/>
    <w:rsid w:val="00E9009C"/>
    <w:rsid w:val="00E900DB"/>
    <w:rsid w:val="00E9023F"/>
    <w:rsid w:val="00E9026D"/>
    <w:rsid w:val="00E902AC"/>
    <w:rsid w:val="00E90316"/>
    <w:rsid w:val="00E903BF"/>
    <w:rsid w:val="00E90544"/>
    <w:rsid w:val="00E90550"/>
    <w:rsid w:val="00E90557"/>
    <w:rsid w:val="00E90588"/>
    <w:rsid w:val="00E905AB"/>
    <w:rsid w:val="00E905DC"/>
    <w:rsid w:val="00E90655"/>
    <w:rsid w:val="00E90659"/>
    <w:rsid w:val="00E90700"/>
    <w:rsid w:val="00E90790"/>
    <w:rsid w:val="00E9090C"/>
    <w:rsid w:val="00E909DF"/>
    <w:rsid w:val="00E90B50"/>
    <w:rsid w:val="00E90B76"/>
    <w:rsid w:val="00E90D8E"/>
    <w:rsid w:val="00E90EC2"/>
    <w:rsid w:val="00E90EE0"/>
    <w:rsid w:val="00E90EE4"/>
    <w:rsid w:val="00E90EFD"/>
    <w:rsid w:val="00E90F2F"/>
    <w:rsid w:val="00E90F4E"/>
    <w:rsid w:val="00E910CA"/>
    <w:rsid w:val="00E91105"/>
    <w:rsid w:val="00E9114B"/>
    <w:rsid w:val="00E912A6"/>
    <w:rsid w:val="00E912D2"/>
    <w:rsid w:val="00E91527"/>
    <w:rsid w:val="00E916DA"/>
    <w:rsid w:val="00E916E5"/>
    <w:rsid w:val="00E91786"/>
    <w:rsid w:val="00E918A0"/>
    <w:rsid w:val="00E91956"/>
    <w:rsid w:val="00E91988"/>
    <w:rsid w:val="00E91AD9"/>
    <w:rsid w:val="00E91AE5"/>
    <w:rsid w:val="00E91AF8"/>
    <w:rsid w:val="00E91B75"/>
    <w:rsid w:val="00E91EAA"/>
    <w:rsid w:val="00E91EAB"/>
    <w:rsid w:val="00E92058"/>
    <w:rsid w:val="00E92099"/>
    <w:rsid w:val="00E920D2"/>
    <w:rsid w:val="00E92114"/>
    <w:rsid w:val="00E92146"/>
    <w:rsid w:val="00E9217E"/>
    <w:rsid w:val="00E9222D"/>
    <w:rsid w:val="00E92270"/>
    <w:rsid w:val="00E922A2"/>
    <w:rsid w:val="00E9238A"/>
    <w:rsid w:val="00E9244E"/>
    <w:rsid w:val="00E924A5"/>
    <w:rsid w:val="00E92562"/>
    <w:rsid w:val="00E92676"/>
    <w:rsid w:val="00E927A6"/>
    <w:rsid w:val="00E928F7"/>
    <w:rsid w:val="00E9290A"/>
    <w:rsid w:val="00E92A4D"/>
    <w:rsid w:val="00E92A7F"/>
    <w:rsid w:val="00E92AD6"/>
    <w:rsid w:val="00E92B6B"/>
    <w:rsid w:val="00E92B78"/>
    <w:rsid w:val="00E92B8D"/>
    <w:rsid w:val="00E92D0C"/>
    <w:rsid w:val="00E92EED"/>
    <w:rsid w:val="00E92F0E"/>
    <w:rsid w:val="00E92FAC"/>
    <w:rsid w:val="00E9303C"/>
    <w:rsid w:val="00E93077"/>
    <w:rsid w:val="00E93320"/>
    <w:rsid w:val="00E93321"/>
    <w:rsid w:val="00E93325"/>
    <w:rsid w:val="00E9335B"/>
    <w:rsid w:val="00E933A5"/>
    <w:rsid w:val="00E93572"/>
    <w:rsid w:val="00E936AD"/>
    <w:rsid w:val="00E936D8"/>
    <w:rsid w:val="00E93731"/>
    <w:rsid w:val="00E938F3"/>
    <w:rsid w:val="00E9396A"/>
    <w:rsid w:val="00E939E2"/>
    <w:rsid w:val="00E93ABB"/>
    <w:rsid w:val="00E93AF9"/>
    <w:rsid w:val="00E93B5B"/>
    <w:rsid w:val="00E93BE5"/>
    <w:rsid w:val="00E93C50"/>
    <w:rsid w:val="00E93CB5"/>
    <w:rsid w:val="00E93CD4"/>
    <w:rsid w:val="00E93D75"/>
    <w:rsid w:val="00E93EA8"/>
    <w:rsid w:val="00E94095"/>
    <w:rsid w:val="00E940C9"/>
    <w:rsid w:val="00E940EF"/>
    <w:rsid w:val="00E94118"/>
    <w:rsid w:val="00E94152"/>
    <w:rsid w:val="00E94171"/>
    <w:rsid w:val="00E942AD"/>
    <w:rsid w:val="00E94469"/>
    <w:rsid w:val="00E94487"/>
    <w:rsid w:val="00E9454A"/>
    <w:rsid w:val="00E94643"/>
    <w:rsid w:val="00E946A3"/>
    <w:rsid w:val="00E946C4"/>
    <w:rsid w:val="00E94733"/>
    <w:rsid w:val="00E9473A"/>
    <w:rsid w:val="00E947F9"/>
    <w:rsid w:val="00E94832"/>
    <w:rsid w:val="00E9487B"/>
    <w:rsid w:val="00E948B9"/>
    <w:rsid w:val="00E9495B"/>
    <w:rsid w:val="00E94962"/>
    <w:rsid w:val="00E94A38"/>
    <w:rsid w:val="00E94B43"/>
    <w:rsid w:val="00E94B64"/>
    <w:rsid w:val="00E94C0B"/>
    <w:rsid w:val="00E94C9F"/>
    <w:rsid w:val="00E94D97"/>
    <w:rsid w:val="00E94E87"/>
    <w:rsid w:val="00E94EDD"/>
    <w:rsid w:val="00E94FF9"/>
    <w:rsid w:val="00E95019"/>
    <w:rsid w:val="00E95086"/>
    <w:rsid w:val="00E951E5"/>
    <w:rsid w:val="00E951F0"/>
    <w:rsid w:val="00E95235"/>
    <w:rsid w:val="00E952BE"/>
    <w:rsid w:val="00E953D5"/>
    <w:rsid w:val="00E95726"/>
    <w:rsid w:val="00E95757"/>
    <w:rsid w:val="00E957F6"/>
    <w:rsid w:val="00E959E6"/>
    <w:rsid w:val="00E95A5B"/>
    <w:rsid w:val="00E95AD0"/>
    <w:rsid w:val="00E95AEA"/>
    <w:rsid w:val="00E95B12"/>
    <w:rsid w:val="00E95C40"/>
    <w:rsid w:val="00E95C59"/>
    <w:rsid w:val="00E95E9B"/>
    <w:rsid w:val="00E95FB4"/>
    <w:rsid w:val="00E960AC"/>
    <w:rsid w:val="00E960C3"/>
    <w:rsid w:val="00E961ED"/>
    <w:rsid w:val="00E96275"/>
    <w:rsid w:val="00E96296"/>
    <w:rsid w:val="00E96408"/>
    <w:rsid w:val="00E965D8"/>
    <w:rsid w:val="00E96676"/>
    <w:rsid w:val="00E966F5"/>
    <w:rsid w:val="00E96771"/>
    <w:rsid w:val="00E9680D"/>
    <w:rsid w:val="00E96814"/>
    <w:rsid w:val="00E96862"/>
    <w:rsid w:val="00E96978"/>
    <w:rsid w:val="00E9698B"/>
    <w:rsid w:val="00E96B9C"/>
    <w:rsid w:val="00E96C34"/>
    <w:rsid w:val="00E96C48"/>
    <w:rsid w:val="00E96C80"/>
    <w:rsid w:val="00E96CF2"/>
    <w:rsid w:val="00E96D88"/>
    <w:rsid w:val="00E96E90"/>
    <w:rsid w:val="00E97105"/>
    <w:rsid w:val="00E9714D"/>
    <w:rsid w:val="00E971F2"/>
    <w:rsid w:val="00E97232"/>
    <w:rsid w:val="00E9729B"/>
    <w:rsid w:val="00E9738A"/>
    <w:rsid w:val="00E973A1"/>
    <w:rsid w:val="00E97550"/>
    <w:rsid w:val="00E97608"/>
    <w:rsid w:val="00E9760F"/>
    <w:rsid w:val="00E9776C"/>
    <w:rsid w:val="00E9784C"/>
    <w:rsid w:val="00E9791C"/>
    <w:rsid w:val="00E97A62"/>
    <w:rsid w:val="00E97B57"/>
    <w:rsid w:val="00E97C80"/>
    <w:rsid w:val="00E97CA2"/>
    <w:rsid w:val="00E97D9D"/>
    <w:rsid w:val="00EA0071"/>
    <w:rsid w:val="00EA0136"/>
    <w:rsid w:val="00EA0260"/>
    <w:rsid w:val="00EA0261"/>
    <w:rsid w:val="00EA033C"/>
    <w:rsid w:val="00EA0378"/>
    <w:rsid w:val="00EA0406"/>
    <w:rsid w:val="00EA0447"/>
    <w:rsid w:val="00EA0452"/>
    <w:rsid w:val="00EA04C5"/>
    <w:rsid w:val="00EA052A"/>
    <w:rsid w:val="00EA05D7"/>
    <w:rsid w:val="00EA05E2"/>
    <w:rsid w:val="00EA05FE"/>
    <w:rsid w:val="00EA0622"/>
    <w:rsid w:val="00EA0639"/>
    <w:rsid w:val="00EA065F"/>
    <w:rsid w:val="00EA06F0"/>
    <w:rsid w:val="00EA073E"/>
    <w:rsid w:val="00EA0759"/>
    <w:rsid w:val="00EA08AC"/>
    <w:rsid w:val="00EA08BA"/>
    <w:rsid w:val="00EA08E2"/>
    <w:rsid w:val="00EA0A2B"/>
    <w:rsid w:val="00EA0A4C"/>
    <w:rsid w:val="00EA0AF7"/>
    <w:rsid w:val="00EA0B28"/>
    <w:rsid w:val="00EA0BD3"/>
    <w:rsid w:val="00EA0C9B"/>
    <w:rsid w:val="00EA0EEE"/>
    <w:rsid w:val="00EA0F45"/>
    <w:rsid w:val="00EA100E"/>
    <w:rsid w:val="00EA109F"/>
    <w:rsid w:val="00EA11D4"/>
    <w:rsid w:val="00EA1251"/>
    <w:rsid w:val="00EA157F"/>
    <w:rsid w:val="00EA16E5"/>
    <w:rsid w:val="00EA171A"/>
    <w:rsid w:val="00EA1725"/>
    <w:rsid w:val="00EA17FB"/>
    <w:rsid w:val="00EA1853"/>
    <w:rsid w:val="00EA18E4"/>
    <w:rsid w:val="00EA192A"/>
    <w:rsid w:val="00EA1937"/>
    <w:rsid w:val="00EA19DC"/>
    <w:rsid w:val="00EA1ADB"/>
    <w:rsid w:val="00EA1B09"/>
    <w:rsid w:val="00EA1EDB"/>
    <w:rsid w:val="00EA1F76"/>
    <w:rsid w:val="00EA2026"/>
    <w:rsid w:val="00EA2034"/>
    <w:rsid w:val="00EA2112"/>
    <w:rsid w:val="00EA217A"/>
    <w:rsid w:val="00EA23B1"/>
    <w:rsid w:val="00EA249B"/>
    <w:rsid w:val="00EA2620"/>
    <w:rsid w:val="00EA26DF"/>
    <w:rsid w:val="00EA2779"/>
    <w:rsid w:val="00EA2843"/>
    <w:rsid w:val="00EA28E5"/>
    <w:rsid w:val="00EA2912"/>
    <w:rsid w:val="00EA2A70"/>
    <w:rsid w:val="00EA2B07"/>
    <w:rsid w:val="00EA2BAA"/>
    <w:rsid w:val="00EA2C6A"/>
    <w:rsid w:val="00EA2D79"/>
    <w:rsid w:val="00EA2D81"/>
    <w:rsid w:val="00EA2E33"/>
    <w:rsid w:val="00EA2EBC"/>
    <w:rsid w:val="00EA2EEE"/>
    <w:rsid w:val="00EA3192"/>
    <w:rsid w:val="00EA319F"/>
    <w:rsid w:val="00EA33A0"/>
    <w:rsid w:val="00EA3749"/>
    <w:rsid w:val="00EA37C6"/>
    <w:rsid w:val="00EA3804"/>
    <w:rsid w:val="00EA3932"/>
    <w:rsid w:val="00EA3A57"/>
    <w:rsid w:val="00EA3A76"/>
    <w:rsid w:val="00EA3B35"/>
    <w:rsid w:val="00EA4018"/>
    <w:rsid w:val="00EA4085"/>
    <w:rsid w:val="00EA4141"/>
    <w:rsid w:val="00EA41AD"/>
    <w:rsid w:val="00EA42AF"/>
    <w:rsid w:val="00EA4421"/>
    <w:rsid w:val="00EA4461"/>
    <w:rsid w:val="00EA450F"/>
    <w:rsid w:val="00EA4638"/>
    <w:rsid w:val="00EA470D"/>
    <w:rsid w:val="00EA4735"/>
    <w:rsid w:val="00EA477C"/>
    <w:rsid w:val="00EA483F"/>
    <w:rsid w:val="00EA485B"/>
    <w:rsid w:val="00EA486B"/>
    <w:rsid w:val="00EA4881"/>
    <w:rsid w:val="00EA48AC"/>
    <w:rsid w:val="00EA4A73"/>
    <w:rsid w:val="00EA4AA4"/>
    <w:rsid w:val="00EA4BB6"/>
    <w:rsid w:val="00EA4BB9"/>
    <w:rsid w:val="00EA4BE4"/>
    <w:rsid w:val="00EA4C47"/>
    <w:rsid w:val="00EA4D70"/>
    <w:rsid w:val="00EA4E11"/>
    <w:rsid w:val="00EA4F41"/>
    <w:rsid w:val="00EA5087"/>
    <w:rsid w:val="00EA514E"/>
    <w:rsid w:val="00EA51E3"/>
    <w:rsid w:val="00EA5211"/>
    <w:rsid w:val="00EA5574"/>
    <w:rsid w:val="00EA5589"/>
    <w:rsid w:val="00EA55D9"/>
    <w:rsid w:val="00EA5707"/>
    <w:rsid w:val="00EA57DE"/>
    <w:rsid w:val="00EA5A05"/>
    <w:rsid w:val="00EA5A49"/>
    <w:rsid w:val="00EA5B1F"/>
    <w:rsid w:val="00EA5C7E"/>
    <w:rsid w:val="00EA5CB4"/>
    <w:rsid w:val="00EA5CBA"/>
    <w:rsid w:val="00EA5DAC"/>
    <w:rsid w:val="00EA5E67"/>
    <w:rsid w:val="00EA5EE6"/>
    <w:rsid w:val="00EA5F70"/>
    <w:rsid w:val="00EA5FD7"/>
    <w:rsid w:val="00EA6053"/>
    <w:rsid w:val="00EA60FE"/>
    <w:rsid w:val="00EA61B0"/>
    <w:rsid w:val="00EA62D0"/>
    <w:rsid w:val="00EA6360"/>
    <w:rsid w:val="00EA6363"/>
    <w:rsid w:val="00EA64C3"/>
    <w:rsid w:val="00EA64E9"/>
    <w:rsid w:val="00EA6606"/>
    <w:rsid w:val="00EA66BC"/>
    <w:rsid w:val="00EA66C7"/>
    <w:rsid w:val="00EA66E5"/>
    <w:rsid w:val="00EA6852"/>
    <w:rsid w:val="00EA6860"/>
    <w:rsid w:val="00EA68FD"/>
    <w:rsid w:val="00EA694F"/>
    <w:rsid w:val="00EA6971"/>
    <w:rsid w:val="00EA6AE9"/>
    <w:rsid w:val="00EA6C27"/>
    <w:rsid w:val="00EA6C50"/>
    <w:rsid w:val="00EA6E96"/>
    <w:rsid w:val="00EA707C"/>
    <w:rsid w:val="00EA7103"/>
    <w:rsid w:val="00EA7150"/>
    <w:rsid w:val="00EA7163"/>
    <w:rsid w:val="00EA71A6"/>
    <w:rsid w:val="00EA7264"/>
    <w:rsid w:val="00EA7276"/>
    <w:rsid w:val="00EA737E"/>
    <w:rsid w:val="00EA739D"/>
    <w:rsid w:val="00EA756A"/>
    <w:rsid w:val="00EA7595"/>
    <w:rsid w:val="00EA762F"/>
    <w:rsid w:val="00EA7649"/>
    <w:rsid w:val="00EA76E5"/>
    <w:rsid w:val="00EA77C7"/>
    <w:rsid w:val="00EA77CC"/>
    <w:rsid w:val="00EA78CD"/>
    <w:rsid w:val="00EA7951"/>
    <w:rsid w:val="00EA79ED"/>
    <w:rsid w:val="00EA7A80"/>
    <w:rsid w:val="00EA7AED"/>
    <w:rsid w:val="00EA7C53"/>
    <w:rsid w:val="00EA7C6C"/>
    <w:rsid w:val="00EA7D2A"/>
    <w:rsid w:val="00EA7E73"/>
    <w:rsid w:val="00EA7E7E"/>
    <w:rsid w:val="00EA7E97"/>
    <w:rsid w:val="00EA7EA0"/>
    <w:rsid w:val="00EA7EAC"/>
    <w:rsid w:val="00EA7F18"/>
    <w:rsid w:val="00EB0075"/>
    <w:rsid w:val="00EB00AB"/>
    <w:rsid w:val="00EB0122"/>
    <w:rsid w:val="00EB014E"/>
    <w:rsid w:val="00EB0446"/>
    <w:rsid w:val="00EB0473"/>
    <w:rsid w:val="00EB0501"/>
    <w:rsid w:val="00EB050C"/>
    <w:rsid w:val="00EB05AA"/>
    <w:rsid w:val="00EB0648"/>
    <w:rsid w:val="00EB06F4"/>
    <w:rsid w:val="00EB0782"/>
    <w:rsid w:val="00EB0837"/>
    <w:rsid w:val="00EB0919"/>
    <w:rsid w:val="00EB09BE"/>
    <w:rsid w:val="00EB09E6"/>
    <w:rsid w:val="00EB0A31"/>
    <w:rsid w:val="00EB0A33"/>
    <w:rsid w:val="00EB0AE1"/>
    <w:rsid w:val="00EB0BEA"/>
    <w:rsid w:val="00EB0C6C"/>
    <w:rsid w:val="00EB0E16"/>
    <w:rsid w:val="00EB0F49"/>
    <w:rsid w:val="00EB0F5E"/>
    <w:rsid w:val="00EB0F7A"/>
    <w:rsid w:val="00EB0FA6"/>
    <w:rsid w:val="00EB12DB"/>
    <w:rsid w:val="00EB1314"/>
    <w:rsid w:val="00EB144C"/>
    <w:rsid w:val="00EB1490"/>
    <w:rsid w:val="00EB1582"/>
    <w:rsid w:val="00EB15CE"/>
    <w:rsid w:val="00EB17B3"/>
    <w:rsid w:val="00EB185F"/>
    <w:rsid w:val="00EB18D9"/>
    <w:rsid w:val="00EB1991"/>
    <w:rsid w:val="00EB1A2F"/>
    <w:rsid w:val="00EB1A4C"/>
    <w:rsid w:val="00EB1B71"/>
    <w:rsid w:val="00EB1D75"/>
    <w:rsid w:val="00EB1D83"/>
    <w:rsid w:val="00EB1DF1"/>
    <w:rsid w:val="00EB1E49"/>
    <w:rsid w:val="00EB1EFB"/>
    <w:rsid w:val="00EB1F0E"/>
    <w:rsid w:val="00EB1F63"/>
    <w:rsid w:val="00EB207D"/>
    <w:rsid w:val="00EB2132"/>
    <w:rsid w:val="00EB2474"/>
    <w:rsid w:val="00EB2479"/>
    <w:rsid w:val="00EB2595"/>
    <w:rsid w:val="00EB260F"/>
    <w:rsid w:val="00EB276C"/>
    <w:rsid w:val="00EB27D3"/>
    <w:rsid w:val="00EB27E9"/>
    <w:rsid w:val="00EB284F"/>
    <w:rsid w:val="00EB28FC"/>
    <w:rsid w:val="00EB2A64"/>
    <w:rsid w:val="00EB2ACA"/>
    <w:rsid w:val="00EB2AFD"/>
    <w:rsid w:val="00EB2C5B"/>
    <w:rsid w:val="00EB2DC1"/>
    <w:rsid w:val="00EB2DF6"/>
    <w:rsid w:val="00EB2E8D"/>
    <w:rsid w:val="00EB2EF5"/>
    <w:rsid w:val="00EB2F99"/>
    <w:rsid w:val="00EB2FC2"/>
    <w:rsid w:val="00EB30A2"/>
    <w:rsid w:val="00EB315C"/>
    <w:rsid w:val="00EB31DE"/>
    <w:rsid w:val="00EB32DD"/>
    <w:rsid w:val="00EB3382"/>
    <w:rsid w:val="00EB33AF"/>
    <w:rsid w:val="00EB342A"/>
    <w:rsid w:val="00EB34B0"/>
    <w:rsid w:val="00EB35A8"/>
    <w:rsid w:val="00EB35F0"/>
    <w:rsid w:val="00EB36A9"/>
    <w:rsid w:val="00EB3807"/>
    <w:rsid w:val="00EB3873"/>
    <w:rsid w:val="00EB3897"/>
    <w:rsid w:val="00EB39DE"/>
    <w:rsid w:val="00EB3A14"/>
    <w:rsid w:val="00EB3C4A"/>
    <w:rsid w:val="00EB3C73"/>
    <w:rsid w:val="00EB3C93"/>
    <w:rsid w:val="00EB3CDB"/>
    <w:rsid w:val="00EB3D87"/>
    <w:rsid w:val="00EB3DAC"/>
    <w:rsid w:val="00EB3ECE"/>
    <w:rsid w:val="00EB3F4B"/>
    <w:rsid w:val="00EB3F79"/>
    <w:rsid w:val="00EB3FED"/>
    <w:rsid w:val="00EB418F"/>
    <w:rsid w:val="00EB4203"/>
    <w:rsid w:val="00EB42A7"/>
    <w:rsid w:val="00EB43A8"/>
    <w:rsid w:val="00EB43B4"/>
    <w:rsid w:val="00EB43FB"/>
    <w:rsid w:val="00EB44ED"/>
    <w:rsid w:val="00EB462F"/>
    <w:rsid w:val="00EB46C7"/>
    <w:rsid w:val="00EB47C2"/>
    <w:rsid w:val="00EB4808"/>
    <w:rsid w:val="00EB484A"/>
    <w:rsid w:val="00EB48B0"/>
    <w:rsid w:val="00EB48BE"/>
    <w:rsid w:val="00EB4AB0"/>
    <w:rsid w:val="00EB4C34"/>
    <w:rsid w:val="00EB4CBE"/>
    <w:rsid w:val="00EB4DD3"/>
    <w:rsid w:val="00EB4E79"/>
    <w:rsid w:val="00EB4EB4"/>
    <w:rsid w:val="00EB4FCB"/>
    <w:rsid w:val="00EB4FF2"/>
    <w:rsid w:val="00EB5067"/>
    <w:rsid w:val="00EB50E5"/>
    <w:rsid w:val="00EB5406"/>
    <w:rsid w:val="00EB541B"/>
    <w:rsid w:val="00EB543A"/>
    <w:rsid w:val="00EB54D1"/>
    <w:rsid w:val="00EB54F7"/>
    <w:rsid w:val="00EB5541"/>
    <w:rsid w:val="00EB555F"/>
    <w:rsid w:val="00EB560E"/>
    <w:rsid w:val="00EB576D"/>
    <w:rsid w:val="00EB57DF"/>
    <w:rsid w:val="00EB58F9"/>
    <w:rsid w:val="00EB5A1B"/>
    <w:rsid w:val="00EB5A66"/>
    <w:rsid w:val="00EB5ECA"/>
    <w:rsid w:val="00EB5F1C"/>
    <w:rsid w:val="00EB60DA"/>
    <w:rsid w:val="00EB6125"/>
    <w:rsid w:val="00EB6161"/>
    <w:rsid w:val="00EB62A1"/>
    <w:rsid w:val="00EB62DF"/>
    <w:rsid w:val="00EB6554"/>
    <w:rsid w:val="00EB660A"/>
    <w:rsid w:val="00EB6650"/>
    <w:rsid w:val="00EB6690"/>
    <w:rsid w:val="00EB66B0"/>
    <w:rsid w:val="00EB681D"/>
    <w:rsid w:val="00EB686E"/>
    <w:rsid w:val="00EB68D5"/>
    <w:rsid w:val="00EB69BB"/>
    <w:rsid w:val="00EB69F1"/>
    <w:rsid w:val="00EB6AED"/>
    <w:rsid w:val="00EB6B8D"/>
    <w:rsid w:val="00EB6BCD"/>
    <w:rsid w:val="00EB6C1E"/>
    <w:rsid w:val="00EB6C8A"/>
    <w:rsid w:val="00EB6CC7"/>
    <w:rsid w:val="00EB6EDC"/>
    <w:rsid w:val="00EB6F83"/>
    <w:rsid w:val="00EB708B"/>
    <w:rsid w:val="00EB70DD"/>
    <w:rsid w:val="00EB7136"/>
    <w:rsid w:val="00EB715E"/>
    <w:rsid w:val="00EB727D"/>
    <w:rsid w:val="00EB72AF"/>
    <w:rsid w:val="00EB7589"/>
    <w:rsid w:val="00EB75BA"/>
    <w:rsid w:val="00EB7696"/>
    <w:rsid w:val="00EB7745"/>
    <w:rsid w:val="00EB782E"/>
    <w:rsid w:val="00EB78AC"/>
    <w:rsid w:val="00EB7992"/>
    <w:rsid w:val="00EB7BBA"/>
    <w:rsid w:val="00EB7C00"/>
    <w:rsid w:val="00EB7C50"/>
    <w:rsid w:val="00EB7D64"/>
    <w:rsid w:val="00EB7EBD"/>
    <w:rsid w:val="00EB7F3B"/>
    <w:rsid w:val="00EC0124"/>
    <w:rsid w:val="00EC0446"/>
    <w:rsid w:val="00EC053F"/>
    <w:rsid w:val="00EC0573"/>
    <w:rsid w:val="00EC05DC"/>
    <w:rsid w:val="00EC0618"/>
    <w:rsid w:val="00EC0744"/>
    <w:rsid w:val="00EC07B1"/>
    <w:rsid w:val="00EC0923"/>
    <w:rsid w:val="00EC0A1F"/>
    <w:rsid w:val="00EC0A51"/>
    <w:rsid w:val="00EC0A7E"/>
    <w:rsid w:val="00EC0B47"/>
    <w:rsid w:val="00EC0C7B"/>
    <w:rsid w:val="00EC0D38"/>
    <w:rsid w:val="00EC0E1C"/>
    <w:rsid w:val="00EC0EA4"/>
    <w:rsid w:val="00EC0EEE"/>
    <w:rsid w:val="00EC0F97"/>
    <w:rsid w:val="00EC101A"/>
    <w:rsid w:val="00EC11AF"/>
    <w:rsid w:val="00EC128A"/>
    <w:rsid w:val="00EC12D6"/>
    <w:rsid w:val="00EC136B"/>
    <w:rsid w:val="00EC143A"/>
    <w:rsid w:val="00EC15E4"/>
    <w:rsid w:val="00EC168F"/>
    <w:rsid w:val="00EC17F1"/>
    <w:rsid w:val="00EC180F"/>
    <w:rsid w:val="00EC1870"/>
    <w:rsid w:val="00EC1B56"/>
    <w:rsid w:val="00EC1C5B"/>
    <w:rsid w:val="00EC1D07"/>
    <w:rsid w:val="00EC1D1C"/>
    <w:rsid w:val="00EC1D27"/>
    <w:rsid w:val="00EC1D8B"/>
    <w:rsid w:val="00EC1E8C"/>
    <w:rsid w:val="00EC1ECC"/>
    <w:rsid w:val="00EC1F07"/>
    <w:rsid w:val="00EC1F5F"/>
    <w:rsid w:val="00EC209C"/>
    <w:rsid w:val="00EC20E9"/>
    <w:rsid w:val="00EC21E7"/>
    <w:rsid w:val="00EC231E"/>
    <w:rsid w:val="00EC24DB"/>
    <w:rsid w:val="00EC274B"/>
    <w:rsid w:val="00EC2986"/>
    <w:rsid w:val="00EC2990"/>
    <w:rsid w:val="00EC29B0"/>
    <w:rsid w:val="00EC2ADB"/>
    <w:rsid w:val="00EC2B0C"/>
    <w:rsid w:val="00EC2B6E"/>
    <w:rsid w:val="00EC2BBE"/>
    <w:rsid w:val="00EC2D81"/>
    <w:rsid w:val="00EC2DBE"/>
    <w:rsid w:val="00EC2E21"/>
    <w:rsid w:val="00EC2F51"/>
    <w:rsid w:val="00EC2FBB"/>
    <w:rsid w:val="00EC31D5"/>
    <w:rsid w:val="00EC3219"/>
    <w:rsid w:val="00EC32C7"/>
    <w:rsid w:val="00EC3499"/>
    <w:rsid w:val="00EC34C5"/>
    <w:rsid w:val="00EC356D"/>
    <w:rsid w:val="00EC357E"/>
    <w:rsid w:val="00EC3626"/>
    <w:rsid w:val="00EC363F"/>
    <w:rsid w:val="00EC3737"/>
    <w:rsid w:val="00EC385D"/>
    <w:rsid w:val="00EC39D8"/>
    <w:rsid w:val="00EC3A54"/>
    <w:rsid w:val="00EC3AA9"/>
    <w:rsid w:val="00EC3AF3"/>
    <w:rsid w:val="00EC3AFD"/>
    <w:rsid w:val="00EC3B31"/>
    <w:rsid w:val="00EC3B6C"/>
    <w:rsid w:val="00EC3BAD"/>
    <w:rsid w:val="00EC3C63"/>
    <w:rsid w:val="00EC3CE8"/>
    <w:rsid w:val="00EC3DEE"/>
    <w:rsid w:val="00EC3E1A"/>
    <w:rsid w:val="00EC3E71"/>
    <w:rsid w:val="00EC3EC6"/>
    <w:rsid w:val="00EC3F9B"/>
    <w:rsid w:val="00EC3F9C"/>
    <w:rsid w:val="00EC409F"/>
    <w:rsid w:val="00EC4416"/>
    <w:rsid w:val="00EC44EB"/>
    <w:rsid w:val="00EC4614"/>
    <w:rsid w:val="00EC47A0"/>
    <w:rsid w:val="00EC47BA"/>
    <w:rsid w:val="00EC4812"/>
    <w:rsid w:val="00EC488D"/>
    <w:rsid w:val="00EC48A8"/>
    <w:rsid w:val="00EC4AA0"/>
    <w:rsid w:val="00EC4AAB"/>
    <w:rsid w:val="00EC4AAC"/>
    <w:rsid w:val="00EC4AED"/>
    <w:rsid w:val="00EC4AF9"/>
    <w:rsid w:val="00EC4B05"/>
    <w:rsid w:val="00EC4BDC"/>
    <w:rsid w:val="00EC4CC2"/>
    <w:rsid w:val="00EC4CC3"/>
    <w:rsid w:val="00EC4DF7"/>
    <w:rsid w:val="00EC4EA2"/>
    <w:rsid w:val="00EC4F38"/>
    <w:rsid w:val="00EC4F86"/>
    <w:rsid w:val="00EC4F93"/>
    <w:rsid w:val="00EC501D"/>
    <w:rsid w:val="00EC512C"/>
    <w:rsid w:val="00EC5135"/>
    <w:rsid w:val="00EC5193"/>
    <w:rsid w:val="00EC51FE"/>
    <w:rsid w:val="00EC5216"/>
    <w:rsid w:val="00EC542F"/>
    <w:rsid w:val="00EC544A"/>
    <w:rsid w:val="00EC5491"/>
    <w:rsid w:val="00EC5510"/>
    <w:rsid w:val="00EC5565"/>
    <w:rsid w:val="00EC55F0"/>
    <w:rsid w:val="00EC568F"/>
    <w:rsid w:val="00EC570D"/>
    <w:rsid w:val="00EC5771"/>
    <w:rsid w:val="00EC5796"/>
    <w:rsid w:val="00EC58DE"/>
    <w:rsid w:val="00EC5916"/>
    <w:rsid w:val="00EC597B"/>
    <w:rsid w:val="00EC59F4"/>
    <w:rsid w:val="00EC5B23"/>
    <w:rsid w:val="00EC5B5C"/>
    <w:rsid w:val="00EC5C3E"/>
    <w:rsid w:val="00EC5C5B"/>
    <w:rsid w:val="00EC5CA6"/>
    <w:rsid w:val="00EC5DE1"/>
    <w:rsid w:val="00EC6021"/>
    <w:rsid w:val="00EC60B2"/>
    <w:rsid w:val="00EC61A4"/>
    <w:rsid w:val="00EC6279"/>
    <w:rsid w:val="00EC6380"/>
    <w:rsid w:val="00EC64C4"/>
    <w:rsid w:val="00EC657F"/>
    <w:rsid w:val="00EC65B0"/>
    <w:rsid w:val="00EC65EC"/>
    <w:rsid w:val="00EC679C"/>
    <w:rsid w:val="00EC686F"/>
    <w:rsid w:val="00EC68C9"/>
    <w:rsid w:val="00EC6910"/>
    <w:rsid w:val="00EC696F"/>
    <w:rsid w:val="00EC6A1C"/>
    <w:rsid w:val="00EC6B79"/>
    <w:rsid w:val="00EC6D98"/>
    <w:rsid w:val="00EC6E03"/>
    <w:rsid w:val="00EC6E96"/>
    <w:rsid w:val="00EC6FB7"/>
    <w:rsid w:val="00EC6FF8"/>
    <w:rsid w:val="00EC70D4"/>
    <w:rsid w:val="00EC7175"/>
    <w:rsid w:val="00EC71D4"/>
    <w:rsid w:val="00EC7263"/>
    <w:rsid w:val="00EC7387"/>
    <w:rsid w:val="00EC73C2"/>
    <w:rsid w:val="00EC748D"/>
    <w:rsid w:val="00EC763D"/>
    <w:rsid w:val="00EC77B4"/>
    <w:rsid w:val="00EC77E1"/>
    <w:rsid w:val="00EC7A65"/>
    <w:rsid w:val="00EC7A9E"/>
    <w:rsid w:val="00EC7D30"/>
    <w:rsid w:val="00EC7D3F"/>
    <w:rsid w:val="00EC7D56"/>
    <w:rsid w:val="00EC7D92"/>
    <w:rsid w:val="00EC7EC6"/>
    <w:rsid w:val="00EC7EE9"/>
    <w:rsid w:val="00EC7F24"/>
    <w:rsid w:val="00EC7FDA"/>
    <w:rsid w:val="00ED0111"/>
    <w:rsid w:val="00ED01F2"/>
    <w:rsid w:val="00ED02D1"/>
    <w:rsid w:val="00ED0349"/>
    <w:rsid w:val="00ED0378"/>
    <w:rsid w:val="00ED05FD"/>
    <w:rsid w:val="00ED0656"/>
    <w:rsid w:val="00ED06C7"/>
    <w:rsid w:val="00ED06D5"/>
    <w:rsid w:val="00ED07B6"/>
    <w:rsid w:val="00ED07E4"/>
    <w:rsid w:val="00ED097D"/>
    <w:rsid w:val="00ED0AAD"/>
    <w:rsid w:val="00ED0C6B"/>
    <w:rsid w:val="00ED0CB2"/>
    <w:rsid w:val="00ED0CE3"/>
    <w:rsid w:val="00ED0D0A"/>
    <w:rsid w:val="00ED0DA3"/>
    <w:rsid w:val="00ED1010"/>
    <w:rsid w:val="00ED1037"/>
    <w:rsid w:val="00ED10D0"/>
    <w:rsid w:val="00ED11F8"/>
    <w:rsid w:val="00ED12DE"/>
    <w:rsid w:val="00ED130C"/>
    <w:rsid w:val="00ED1373"/>
    <w:rsid w:val="00ED1386"/>
    <w:rsid w:val="00ED13C4"/>
    <w:rsid w:val="00ED14CB"/>
    <w:rsid w:val="00ED159C"/>
    <w:rsid w:val="00ED1600"/>
    <w:rsid w:val="00ED173D"/>
    <w:rsid w:val="00ED175B"/>
    <w:rsid w:val="00ED17DC"/>
    <w:rsid w:val="00ED1817"/>
    <w:rsid w:val="00ED187F"/>
    <w:rsid w:val="00ED1A31"/>
    <w:rsid w:val="00ED1A66"/>
    <w:rsid w:val="00ED1ABB"/>
    <w:rsid w:val="00ED1BAC"/>
    <w:rsid w:val="00ED1BB2"/>
    <w:rsid w:val="00ED1C02"/>
    <w:rsid w:val="00ED1C24"/>
    <w:rsid w:val="00ED1CEB"/>
    <w:rsid w:val="00ED1EE4"/>
    <w:rsid w:val="00ED1F7E"/>
    <w:rsid w:val="00ED2029"/>
    <w:rsid w:val="00ED206F"/>
    <w:rsid w:val="00ED2194"/>
    <w:rsid w:val="00ED222D"/>
    <w:rsid w:val="00ED226B"/>
    <w:rsid w:val="00ED2280"/>
    <w:rsid w:val="00ED2363"/>
    <w:rsid w:val="00ED23B0"/>
    <w:rsid w:val="00ED2471"/>
    <w:rsid w:val="00ED249E"/>
    <w:rsid w:val="00ED25AF"/>
    <w:rsid w:val="00ED2680"/>
    <w:rsid w:val="00ED2694"/>
    <w:rsid w:val="00ED2778"/>
    <w:rsid w:val="00ED27C6"/>
    <w:rsid w:val="00ED27FB"/>
    <w:rsid w:val="00ED281A"/>
    <w:rsid w:val="00ED295E"/>
    <w:rsid w:val="00ED2A00"/>
    <w:rsid w:val="00ED2B5D"/>
    <w:rsid w:val="00ED2C93"/>
    <w:rsid w:val="00ED2EF2"/>
    <w:rsid w:val="00ED2F18"/>
    <w:rsid w:val="00ED3067"/>
    <w:rsid w:val="00ED30F1"/>
    <w:rsid w:val="00ED3162"/>
    <w:rsid w:val="00ED319B"/>
    <w:rsid w:val="00ED319D"/>
    <w:rsid w:val="00ED321B"/>
    <w:rsid w:val="00ED321D"/>
    <w:rsid w:val="00ED340B"/>
    <w:rsid w:val="00ED35AD"/>
    <w:rsid w:val="00ED35C0"/>
    <w:rsid w:val="00ED3718"/>
    <w:rsid w:val="00ED381C"/>
    <w:rsid w:val="00ED3838"/>
    <w:rsid w:val="00ED3889"/>
    <w:rsid w:val="00ED38A8"/>
    <w:rsid w:val="00ED3955"/>
    <w:rsid w:val="00ED3972"/>
    <w:rsid w:val="00ED399A"/>
    <w:rsid w:val="00ED39DC"/>
    <w:rsid w:val="00ED39FE"/>
    <w:rsid w:val="00ED3AAD"/>
    <w:rsid w:val="00ED3AB2"/>
    <w:rsid w:val="00ED3AB8"/>
    <w:rsid w:val="00ED3B39"/>
    <w:rsid w:val="00ED3C45"/>
    <w:rsid w:val="00ED3D65"/>
    <w:rsid w:val="00ED3E43"/>
    <w:rsid w:val="00ED3F05"/>
    <w:rsid w:val="00ED3FFA"/>
    <w:rsid w:val="00ED4065"/>
    <w:rsid w:val="00ED40DE"/>
    <w:rsid w:val="00ED41A3"/>
    <w:rsid w:val="00ED43A6"/>
    <w:rsid w:val="00ED441D"/>
    <w:rsid w:val="00ED4473"/>
    <w:rsid w:val="00ED451F"/>
    <w:rsid w:val="00ED453E"/>
    <w:rsid w:val="00ED45AA"/>
    <w:rsid w:val="00ED4676"/>
    <w:rsid w:val="00ED4767"/>
    <w:rsid w:val="00ED4915"/>
    <w:rsid w:val="00ED4983"/>
    <w:rsid w:val="00ED4A27"/>
    <w:rsid w:val="00ED4A8F"/>
    <w:rsid w:val="00ED4B6A"/>
    <w:rsid w:val="00ED4DA8"/>
    <w:rsid w:val="00ED4EA1"/>
    <w:rsid w:val="00ED4FF0"/>
    <w:rsid w:val="00ED50CA"/>
    <w:rsid w:val="00ED5153"/>
    <w:rsid w:val="00ED51A9"/>
    <w:rsid w:val="00ED5286"/>
    <w:rsid w:val="00ED5294"/>
    <w:rsid w:val="00ED52C9"/>
    <w:rsid w:val="00ED5398"/>
    <w:rsid w:val="00ED5457"/>
    <w:rsid w:val="00ED54DC"/>
    <w:rsid w:val="00ED5614"/>
    <w:rsid w:val="00ED561B"/>
    <w:rsid w:val="00ED57CB"/>
    <w:rsid w:val="00ED584C"/>
    <w:rsid w:val="00ED5868"/>
    <w:rsid w:val="00ED587B"/>
    <w:rsid w:val="00ED5952"/>
    <w:rsid w:val="00ED597C"/>
    <w:rsid w:val="00ED59DF"/>
    <w:rsid w:val="00ED5B2E"/>
    <w:rsid w:val="00ED5C23"/>
    <w:rsid w:val="00ED5C3A"/>
    <w:rsid w:val="00ED5E14"/>
    <w:rsid w:val="00ED5E33"/>
    <w:rsid w:val="00ED5F14"/>
    <w:rsid w:val="00ED5F26"/>
    <w:rsid w:val="00ED6062"/>
    <w:rsid w:val="00ED60A7"/>
    <w:rsid w:val="00ED60F0"/>
    <w:rsid w:val="00ED61D1"/>
    <w:rsid w:val="00ED6467"/>
    <w:rsid w:val="00ED6574"/>
    <w:rsid w:val="00ED65B0"/>
    <w:rsid w:val="00ED65F7"/>
    <w:rsid w:val="00ED6650"/>
    <w:rsid w:val="00ED66FB"/>
    <w:rsid w:val="00ED6803"/>
    <w:rsid w:val="00ED6827"/>
    <w:rsid w:val="00ED6A46"/>
    <w:rsid w:val="00ED6A66"/>
    <w:rsid w:val="00ED6A80"/>
    <w:rsid w:val="00ED6C1D"/>
    <w:rsid w:val="00ED6C5D"/>
    <w:rsid w:val="00ED6E4D"/>
    <w:rsid w:val="00ED6F23"/>
    <w:rsid w:val="00ED6F29"/>
    <w:rsid w:val="00ED70F6"/>
    <w:rsid w:val="00ED713F"/>
    <w:rsid w:val="00ED717A"/>
    <w:rsid w:val="00ED720A"/>
    <w:rsid w:val="00ED73B0"/>
    <w:rsid w:val="00ED74C0"/>
    <w:rsid w:val="00ED74D8"/>
    <w:rsid w:val="00ED7549"/>
    <w:rsid w:val="00ED754D"/>
    <w:rsid w:val="00ED759B"/>
    <w:rsid w:val="00ED7665"/>
    <w:rsid w:val="00ED767D"/>
    <w:rsid w:val="00ED772D"/>
    <w:rsid w:val="00ED78CA"/>
    <w:rsid w:val="00ED793E"/>
    <w:rsid w:val="00ED7A3E"/>
    <w:rsid w:val="00ED7AA4"/>
    <w:rsid w:val="00ED7D13"/>
    <w:rsid w:val="00ED7D2B"/>
    <w:rsid w:val="00ED7E26"/>
    <w:rsid w:val="00ED7E35"/>
    <w:rsid w:val="00ED7E50"/>
    <w:rsid w:val="00EE0084"/>
    <w:rsid w:val="00EE00A6"/>
    <w:rsid w:val="00EE00E3"/>
    <w:rsid w:val="00EE01DF"/>
    <w:rsid w:val="00EE04B8"/>
    <w:rsid w:val="00EE06AE"/>
    <w:rsid w:val="00EE06CE"/>
    <w:rsid w:val="00EE0729"/>
    <w:rsid w:val="00EE073B"/>
    <w:rsid w:val="00EE0785"/>
    <w:rsid w:val="00EE082E"/>
    <w:rsid w:val="00EE0849"/>
    <w:rsid w:val="00EE0AD5"/>
    <w:rsid w:val="00EE0C7B"/>
    <w:rsid w:val="00EE0DDC"/>
    <w:rsid w:val="00EE0E45"/>
    <w:rsid w:val="00EE0E9E"/>
    <w:rsid w:val="00EE1054"/>
    <w:rsid w:val="00EE10AC"/>
    <w:rsid w:val="00EE1133"/>
    <w:rsid w:val="00EE115C"/>
    <w:rsid w:val="00EE118A"/>
    <w:rsid w:val="00EE126B"/>
    <w:rsid w:val="00EE126E"/>
    <w:rsid w:val="00EE1381"/>
    <w:rsid w:val="00EE13AB"/>
    <w:rsid w:val="00EE143A"/>
    <w:rsid w:val="00EE1527"/>
    <w:rsid w:val="00EE182E"/>
    <w:rsid w:val="00EE1842"/>
    <w:rsid w:val="00EE19EE"/>
    <w:rsid w:val="00EE1ADB"/>
    <w:rsid w:val="00EE1D64"/>
    <w:rsid w:val="00EE2053"/>
    <w:rsid w:val="00EE20FE"/>
    <w:rsid w:val="00EE21F6"/>
    <w:rsid w:val="00EE2303"/>
    <w:rsid w:val="00EE247B"/>
    <w:rsid w:val="00EE24A7"/>
    <w:rsid w:val="00EE24E7"/>
    <w:rsid w:val="00EE251F"/>
    <w:rsid w:val="00EE265A"/>
    <w:rsid w:val="00EE267A"/>
    <w:rsid w:val="00EE27A6"/>
    <w:rsid w:val="00EE282A"/>
    <w:rsid w:val="00EE28BD"/>
    <w:rsid w:val="00EE28E9"/>
    <w:rsid w:val="00EE2A08"/>
    <w:rsid w:val="00EE2B04"/>
    <w:rsid w:val="00EE2BD7"/>
    <w:rsid w:val="00EE2CBB"/>
    <w:rsid w:val="00EE2E31"/>
    <w:rsid w:val="00EE2FA7"/>
    <w:rsid w:val="00EE3242"/>
    <w:rsid w:val="00EE32B5"/>
    <w:rsid w:val="00EE32F9"/>
    <w:rsid w:val="00EE335F"/>
    <w:rsid w:val="00EE344C"/>
    <w:rsid w:val="00EE349D"/>
    <w:rsid w:val="00EE34F7"/>
    <w:rsid w:val="00EE350E"/>
    <w:rsid w:val="00EE3530"/>
    <w:rsid w:val="00EE35D7"/>
    <w:rsid w:val="00EE3702"/>
    <w:rsid w:val="00EE370E"/>
    <w:rsid w:val="00EE3751"/>
    <w:rsid w:val="00EE3796"/>
    <w:rsid w:val="00EE3806"/>
    <w:rsid w:val="00EE3873"/>
    <w:rsid w:val="00EE3899"/>
    <w:rsid w:val="00EE3942"/>
    <w:rsid w:val="00EE39C2"/>
    <w:rsid w:val="00EE3A6E"/>
    <w:rsid w:val="00EE3BA2"/>
    <w:rsid w:val="00EE3BDA"/>
    <w:rsid w:val="00EE3E7C"/>
    <w:rsid w:val="00EE3E8B"/>
    <w:rsid w:val="00EE3ED0"/>
    <w:rsid w:val="00EE3F53"/>
    <w:rsid w:val="00EE3FC0"/>
    <w:rsid w:val="00EE41CD"/>
    <w:rsid w:val="00EE430F"/>
    <w:rsid w:val="00EE43D4"/>
    <w:rsid w:val="00EE43EF"/>
    <w:rsid w:val="00EE4443"/>
    <w:rsid w:val="00EE453C"/>
    <w:rsid w:val="00EE455C"/>
    <w:rsid w:val="00EE4637"/>
    <w:rsid w:val="00EE466B"/>
    <w:rsid w:val="00EE4679"/>
    <w:rsid w:val="00EE46E7"/>
    <w:rsid w:val="00EE46F1"/>
    <w:rsid w:val="00EE473B"/>
    <w:rsid w:val="00EE4784"/>
    <w:rsid w:val="00EE47FD"/>
    <w:rsid w:val="00EE480C"/>
    <w:rsid w:val="00EE49D3"/>
    <w:rsid w:val="00EE4A76"/>
    <w:rsid w:val="00EE4B48"/>
    <w:rsid w:val="00EE4CD6"/>
    <w:rsid w:val="00EE4D80"/>
    <w:rsid w:val="00EE4D88"/>
    <w:rsid w:val="00EE4E7C"/>
    <w:rsid w:val="00EE4E9D"/>
    <w:rsid w:val="00EE4F50"/>
    <w:rsid w:val="00EE4FA6"/>
    <w:rsid w:val="00EE4FBE"/>
    <w:rsid w:val="00EE502B"/>
    <w:rsid w:val="00EE5048"/>
    <w:rsid w:val="00EE50E4"/>
    <w:rsid w:val="00EE5124"/>
    <w:rsid w:val="00EE5178"/>
    <w:rsid w:val="00EE5278"/>
    <w:rsid w:val="00EE5293"/>
    <w:rsid w:val="00EE536F"/>
    <w:rsid w:val="00EE5489"/>
    <w:rsid w:val="00EE54A8"/>
    <w:rsid w:val="00EE55CF"/>
    <w:rsid w:val="00EE5657"/>
    <w:rsid w:val="00EE56FA"/>
    <w:rsid w:val="00EE571D"/>
    <w:rsid w:val="00EE5789"/>
    <w:rsid w:val="00EE57D3"/>
    <w:rsid w:val="00EE57F5"/>
    <w:rsid w:val="00EE5809"/>
    <w:rsid w:val="00EE5854"/>
    <w:rsid w:val="00EE58D4"/>
    <w:rsid w:val="00EE5960"/>
    <w:rsid w:val="00EE59C9"/>
    <w:rsid w:val="00EE5A73"/>
    <w:rsid w:val="00EE5BD5"/>
    <w:rsid w:val="00EE5D99"/>
    <w:rsid w:val="00EE5E08"/>
    <w:rsid w:val="00EE602F"/>
    <w:rsid w:val="00EE6083"/>
    <w:rsid w:val="00EE60A2"/>
    <w:rsid w:val="00EE6103"/>
    <w:rsid w:val="00EE6201"/>
    <w:rsid w:val="00EE622E"/>
    <w:rsid w:val="00EE62A5"/>
    <w:rsid w:val="00EE6302"/>
    <w:rsid w:val="00EE631A"/>
    <w:rsid w:val="00EE63DB"/>
    <w:rsid w:val="00EE63E3"/>
    <w:rsid w:val="00EE64A1"/>
    <w:rsid w:val="00EE65B5"/>
    <w:rsid w:val="00EE6643"/>
    <w:rsid w:val="00EE6B08"/>
    <w:rsid w:val="00EE6B1C"/>
    <w:rsid w:val="00EE6D48"/>
    <w:rsid w:val="00EE6E9B"/>
    <w:rsid w:val="00EE6FFB"/>
    <w:rsid w:val="00EE7033"/>
    <w:rsid w:val="00EE7160"/>
    <w:rsid w:val="00EE751E"/>
    <w:rsid w:val="00EE76EB"/>
    <w:rsid w:val="00EE77AA"/>
    <w:rsid w:val="00EE784D"/>
    <w:rsid w:val="00EE7939"/>
    <w:rsid w:val="00EE7990"/>
    <w:rsid w:val="00EE7A1D"/>
    <w:rsid w:val="00EE7A78"/>
    <w:rsid w:val="00EE7AB9"/>
    <w:rsid w:val="00EE7AFB"/>
    <w:rsid w:val="00EE7B78"/>
    <w:rsid w:val="00EE7CF9"/>
    <w:rsid w:val="00EE7D63"/>
    <w:rsid w:val="00EE7E00"/>
    <w:rsid w:val="00EE7FDE"/>
    <w:rsid w:val="00EE7FE9"/>
    <w:rsid w:val="00EF025D"/>
    <w:rsid w:val="00EF026A"/>
    <w:rsid w:val="00EF05A8"/>
    <w:rsid w:val="00EF0741"/>
    <w:rsid w:val="00EF07D7"/>
    <w:rsid w:val="00EF0864"/>
    <w:rsid w:val="00EF08E5"/>
    <w:rsid w:val="00EF0998"/>
    <w:rsid w:val="00EF0A05"/>
    <w:rsid w:val="00EF0A26"/>
    <w:rsid w:val="00EF0AF5"/>
    <w:rsid w:val="00EF0B93"/>
    <w:rsid w:val="00EF0C5C"/>
    <w:rsid w:val="00EF0EC8"/>
    <w:rsid w:val="00EF0F69"/>
    <w:rsid w:val="00EF0FB5"/>
    <w:rsid w:val="00EF10B0"/>
    <w:rsid w:val="00EF1132"/>
    <w:rsid w:val="00EF1160"/>
    <w:rsid w:val="00EF1226"/>
    <w:rsid w:val="00EF12A9"/>
    <w:rsid w:val="00EF12CB"/>
    <w:rsid w:val="00EF1303"/>
    <w:rsid w:val="00EF13A9"/>
    <w:rsid w:val="00EF1489"/>
    <w:rsid w:val="00EF14CE"/>
    <w:rsid w:val="00EF14EA"/>
    <w:rsid w:val="00EF150A"/>
    <w:rsid w:val="00EF171C"/>
    <w:rsid w:val="00EF1766"/>
    <w:rsid w:val="00EF188E"/>
    <w:rsid w:val="00EF188F"/>
    <w:rsid w:val="00EF193D"/>
    <w:rsid w:val="00EF1978"/>
    <w:rsid w:val="00EF19D8"/>
    <w:rsid w:val="00EF19F9"/>
    <w:rsid w:val="00EF1A04"/>
    <w:rsid w:val="00EF1B39"/>
    <w:rsid w:val="00EF1B40"/>
    <w:rsid w:val="00EF1B9E"/>
    <w:rsid w:val="00EF1C9E"/>
    <w:rsid w:val="00EF1CF8"/>
    <w:rsid w:val="00EF1DE6"/>
    <w:rsid w:val="00EF1DEC"/>
    <w:rsid w:val="00EF1DFF"/>
    <w:rsid w:val="00EF1E8E"/>
    <w:rsid w:val="00EF1EBA"/>
    <w:rsid w:val="00EF1F8F"/>
    <w:rsid w:val="00EF215A"/>
    <w:rsid w:val="00EF21E0"/>
    <w:rsid w:val="00EF21E3"/>
    <w:rsid w:val="00EF221C"/>
    <w:rsid w:val="00EF2305"/>
    <w:rsid w:val="00EF245C"/>
    <w:rsid w:val="00EF247D"/>
    <w:rsid w:val="00EF24C9"/>
    <w:rsid w:val="00EF2505"/>
    <w:rsid w:val="00EF2522"/>
    <w:rsid w:val="00EF2531"/>
    <w:rsid w:val="00EF2632"/>
    <w:rsid w:val="00EF2683"/>
    <w:rsid w:val="00EF27C5"/>
    <w:rsid w:val="00EF27E9"/>
    <w:rsid w:val="00EF2887"/>
    <w:rsid w:val="00EF28DB"/>
    <w:rsid w:val="00EF2AB6"/>
    <w:rsid w:val="00EF2B08"/>
    <w:rsid w:val="00EF2B3C"/>
    <w:rsid w:val="00EF2B9D"/>
    <w:rsid w:val="00EF2CC5"/>
    <w:rsid w:val="00EF2CD5"/>
    <w:rsid w:val="00EF2E4C"/>
    <w:rsid w:val="00EF2F4E"/>
    <w:rsid w:val="00EF2FDE"/>
    <w:rsid w:val="00EF3116"/>
    <w:rsid w:val="00EF32FE"/>
    <w:rsid w:val="00EF3567"/>
    <w:rsid w:val="00EF36C9"/>
    <w:rsid w:val="00EF3798"/>
    <w:rsid w:val="00EF3836"/>
    <w:rsid w:val="00EF3873"/>
    <w:rsid w:val="00EF38FE"/>
    <w:rsid w:val="00EF39E1"/>
    <w:rsid w:val="00EF3BCD"/>
    <w:rsid w:val="00EF3CB3"/>
    <w:rsid w:val="00EF3D1C"/>
    <w:rsid w:val="00EF3D62"/>
    <w:rsid w:val="00EF3DFA"/>
    <w:rsid w:val="00EF3E57"/>
    <w:rsid w:val="00EF405C"/>
    <w:rsid w:val="00EF40B5"/>
    <w:rsid w:val="00EF415A"/>
    <w:rsid w:val="00EF4363"/>
    <w:rsid w:val="00EF438A"/>
    <w:rsid w:val="00EF4747"/>
    <w:rsid w:val="00EF482B"/>
    <w:rsid w:val="00EF4962"/>
    <w:rsid w:val="00EF4A76"/>
    <w:rsid w:val="00EF4ADD"/>
    <w:rsid w:val="00EF4B34"/>
    <w:rsid w:val="00EF4C96"/>
    <w:rsid w:val="00EF4D09"/>
    <w:rsid w:val="00EF4E29"/>
    <w:rsid w:val="00EF4E46"/>
    <w:rsid w:val="00EF4E6C"/>
    <w:rsid w:val="00EF4EEA"/>
    <w:rsid w:val="00EF4EF0"/>
    <w:rsid w:val="00EF4FB4"/>
    <w:rsid w:val="00EF506E"/>
    <w:rsid w:val="00EF508C"/>
    <w:rsid w:val="00EF5163"/>
    <w:rsid w:val="00EF51E8"/>
    <w:rsid w:val="00EF524E"/>
    <w:rsid w:val="00EF5362"/>
    <w:rsid w:val="00EF5532"/>
    <w:rsid w:val="00EF55E5"/>
    <w:rsid w:val="00EF5676"/>
    <w:rsid w:val="00EF56B6"/>
    <w:rsid w:val="00EF575E"/>
    <w:rsid w:val="00EF577A"/>
    <w:rsid w:val="00EF5806"/>
    <w:rsid w:val="00EF5871"/>
    <w:rsid w:val="00EF5886"/>
    <w:rsid w:val="00EF59B7"/>
    <w:rsid w:val="00EF5A8D"/>
    <w:rsid w:val="00EF5A8F"/>
    <w:rsid w:val="00EF5BE0"/>
    <w:rsid w:val="00EF5C5D"/>
    <w:rsid w:val="00EF5D98"/>
    <w:rsid w:val="00EF5DD0"/>
    <w:rsid w:val="00EF5F5E"/>
    <w:rsid w:val="00EF5FAC"/>
    <w:rsid w:val="00EF6005"/>
    <w:rsid w:val="00EF6032"/>
    <w:rsid w:val="00EF62D3"/>
    <w:rsid w:val="00EF643C"/>
    <w:rsid w:val="00EF64E4"/>
    <w:rsid w:val="00EF64F9"/>
    <w:rsid w:val="00EF65C8"/>
    <w:rsid w:val="00EF6629"/>
    <w:rsid w:val="00EF6658"/>
    <w:rsid w:val="00EF67F0"/>
    <w:rsid w:val="00EF6858"/>
    <w:rsid w:val="00EF6871"/>
    <w:rsid w:val="00EF6902"/>
    <w:rsid w:val="00EF6A45"/>
    <w:rsid w:val="00EF6B35"/>
    <w:rsid w:val="00EF6CB0"/>
    <w:rsid w:val="00EF6CD4"/>
    <w:rsid w:val="00EF6D3C"/>
    <w:rsid w:val="00EF6DA9"/>
    <w:rsid w:val="00EF6DD2"/>
    <w:rsid w:val="00EF6EEE"/>
    <w:rsid w:val="00EF6F30"/>
    <w:rsid w:val="00EF6F3F"/>
    <w:rsid w:val="00EF720C"/>
    <w:rsid w:val="00EF725C"/>
    <w:rsid w:val="00EF72D9"/>
    <w:rsid w:val="00EF73AB"/>
    <w:rsid w:val="00EF73DD"/>
    <w:rsid w:val="00EF75A7"/>
    <w:rsid w:val="00EF75B2"/>
    <w:rsid w:val="00EF7665"/>
    <w:rsid w:val="00EF766C"/>
    <w:rsid w:val="00EF76A9"/>
    <w:rsid w:val="00EF7763"/>
    <w:rsid w:val="00EF7796"/>
    <w:rsid w:val="00EF77C1"/>
    <w:rsid w:val="00EF7947"/>
    <w:rsid w:val="00EF7B23"/>
    <w:rsid w:val="00EF7B3D"/>
    <w:rsid w:val="00EF7BD5"/>
    <w:rsid w:val="00EF7E8D"/>
    <w:rsid w:val="00EF7EAD"/>
    <w:rsid w:val="00EF7F1F"/>
    <w:rsid w:val="00EF7F9D"/>
    <w:rsid w:val="00EF7FDF"/>
    <w:rsid w:val="00EF7FEC"/>
    <w:rsid w:val="00F00018"/>
    <w:rsid w:val="00F000F5"/>
    <w:rsid w:val="00F0029C"/>
    <w:rsid w:val="00F004D4"/>
    <w:rsid w:val="00F006B0"/>
    <w:rsid w:val="00F00834"/>
    <w:rsid w:val="00F00877"/>
    <w:rsid w:val="00F00917"/>
    <w:rsid w:val="00F0091E"/>
    <w:rsid w:val="00F0097C"/>
    <w:rsid w:val="00F0097D"/>
    <w:rsid w:val="00F00988"/>
    <w:rsid w:val="00F00A10"/>
    <w:rsid w:val="00F00A26"/>
    <w:rsid w:val="00F00C2C"/>
    <w:rsid w:val="00F00DBA"/>
    <w:rsid w:val="00F00E41"/>
    <w:rsid w:val="00F00E53"/>
    <w:rsid w:val="00F00F4D"/>
    <w:rsid w:val="00F00F60"/>
    <w:rsid w:val="00F0102C"/>
    <w:rsid w:val="00F010B6"/>
    <w:rsid w:val="00F011A0"/>
    <w:rsid w:val="00F0127A"/>
    <w:rsid w:val="00F0133B"/>
    <w:rsid w:val="00F013FA"/>
    <w:rsid w:val="00F01457"/>
    <w:rsid w:val="00F014C6"/>
    <w:rsid w:val="00F01680"/>
    <w:rsid w:val="00F017A6"/>
    <w:rsid w:val="00F017F7"/>
    <w:rsid w:val="00F0187D"/>
    <w:rsid w:val="00F0187F"/>
    <w:rsid w:val="00F01885"/>
    <w:rsid w:val="00F01980"/>
    <w:rsid w:val="00F01A23"/>
    <w:rsid w:val="00F01A2A"/>
    <w:rsid w:val="00F01A36"/>
    <w:rsid w:val="00F01BEA"/>
    <w:rsid w:val="00F01BEC"/>
    <w:rsid w:val="00F01D44"/>
    <w:rsid w:val="00F01F7D"/>
    <w:rsid w:val="00F01FAC"/>
    <w:rsid w:val="00F01FDC"/>
    <w:rsid w:val="00F0208B"/>
    <w:rsid w:val="00F02101"/>
    <w:rsid w:val="00F0210B"/>
    <w:rsid w:val="00F022C9"/>
    <w:rsid w:val="00F022D3"/>
    <w:rsid w:val="00F025B1"/>
    <w:rsid w:val="00F02935"/>
    <w:rsid w:val="00F02991"/>
    <w:rsid w:val="00F02A61"/>
    <w:rsid w:val="00F02B0F"/>
    <w:rsid w:val="00F02B8D"/>
    <w:rsid w:val="00F02BF4"/>
    <w:rsid w:val="00F02C4F"/>
    <w:rsid w:val="00F02D19"/>
    <w:rsid w:val="00F02D6E"/>
    <w:rsid w:val="00F02DBD"/>
    <w:rsid w:val="00F02E64"/>
    <w:rsid w:val="00F02F01"/>
    <w:rsid w:val="00F02F7F"/>
    <w:rsid w:val="00F02FD5"/>
    <w:rsid w:val="00F03135"/>
    <w:rsid w:val="00F0325B"/>
    <w:rsid w:val="00F03433"/>
    <w:rsid w:val="00F03552"/>
    <w:rsid w:val="00F03566"/>
    <w:rsid w:val="00F03620"/>
    <w:rsid w:val="00F03707"/>
    <w:rsid w:val="00F0372A"/>
    <w:rsid w:val="00F0382A"/>
    <w:rsid w:val="00F03889"/>
    <w:rsid w:val="00F038FD"/>
    <w:rsid w:val="00F03955"/>
    <w:rsid w:val="00F03B21"/>
    <w:rsid w:val="00F03C3D"/>
    <w:rsid w:val="00F03CBE"/>
    <w:rsid w:val="00F03E74"/>
    <w:rsid w:val="00F03F68"/>
    <w:rsid w:val="00F0401E"/>
    <w:rsid w:val="00F040FE"/>
    <w:rsid w:val="00F042AD"/>
    <w:rsid w:val="00F042E6"/>
    <w:rsid w:val="00F04441"/>
    <w:rsid w:val="00F044CD"/>
    <w:rsid w:val="00F044FF"/>
    <w:rsid w:val="00F04546"/>
    <w:rsid w:val="00F0456D"/>
    <w:rsid w:val="00F045A2"/>
    <w:rsid w:val="00F045E6"/>
    <w:rsid w:val="00F04634"/>
    <w:rsid w:val="00F0468F"/>
    <w:rsid w:val="00F047A9"/>
    <w:rsid w:val="00F04908"/>
    <w:rsid w:val="00F04A7A"/>
    <w:rsid w:val="00F04B02"/>
    <w:rsid w:val="00F04B81"/>
    <w:rsid w:val="00F04BCD"/>
    <w:rsid w:val="00F04C10"/>
    <w:rsid w:val="00F04D82"/>
    <w:rsid w:val="00F04F48"/>
    <w:rsid w:val="00F04F64"/>
    <w:rsid w:val="00F04FE8"/>
    <w:rsid w:val="00F05003"/>
    <w:rsid w:val="00F050D5"/>
    <w:rsid w:val="00F050E2"/>
    <w:rsid w:val="00F0517E"/>
    <w:rsid w:val="00F0518A"/>
    <w:rsid w:val="00F05329"/>
    <w:rsid w:val="00F055B2"/>
    <w:rsid w:val="00F05654"/>
    <w:rsid w:val="00F0582C"/>
    <w:rsid w:val="00F05902"/>
    <w:rsid w:val="00F05A45"/>
    <w:rsid w:val="00F05B71"/>
    <w:rsid w:val="00F05D05"/>
    <w:rsid w:val="00F05E5E"/>
    <w:rsid w:val="00F05FA7"/>
    <w:rsid w:val="00F06172"/>
    <w:rsid w:val="00F06179"/>
    <w:rsid w:val="00F0626F"/>
    <w:rsid w:val="00F06361"/>
    <w:rsid w:val="00F06496"/>
    <w:rsid w:val="00F065A6"/>
    <w:rsid w:val="00F065AE"/>
    <w:rsid w:val="00F06698"/>
    <w:rsid w:val="00F06731"/>
    <w:rsid w:val="00F06737"/>
    <w:rsid w:val="00F069AB"/>
    <w:rsid w:val="00F069FC"/>
    <w:rsid w:val="00F06BF7"/>
    <w:rsid w:val="00F06C2C"/>
    <w:rsid w:val="00F06C67"/>
    <w:rsid w:val="00F06EBF"/>
    <w:rsid w:val="00F06EFC"/>
    <w:rsid w:val="00F06FF6"/>
    <w:rsid w:val="00F071A1"/>
    <w:rsid w:val="00F072AD"/>
    <w:rsid w:val="00F072D5"/>
    <w:rsid w:val="00F07345"/>
    <w:rsid w:val="00F07409"/>
    <w:rsid w:val="00F074BB"/>
    <w:rsid w:val="00F075E5"/>
    <w:rsid w:val="00F076AF"/>
    <w:rsid w:val="00F07703"/>
    <w:rsid w:val="00F077F3"/>
    <w:rsid w:val="00F078C4"/>
    <w:rsid w:val="00F078E8"/>
    <w:rsid w:val="00F07927"/>
    <w:rsid w:val="00F07A0D"/>
    <w:rsid w:val="00F07A22"/>
    <w:rsid w:val="00F07BC0"/>
    <w:rsid w:val="00F07BE3"/>
    <w:rsid w:val="00F07DBD"/>
    <w:rsid w:val="00F07DE4"/>
    <w:rsid w:val="00F07F16"/>
    <w:rsid w:val="00F07FE5"/>
    <w:rsid w:val="00F07FEC"/>
    <w:rsid w:val="00F1012E"/>
    <w:rsid w:val="00F101EA"/>
    <w:rsid w:val="00F1025A"/>
    <w:rsid w:val="00F10287"/>
    <w:rsid w:val="00F102D8"/>
    <w:rsid w:val="00F1040B"/>
    <w:rsid w:val="00F105FA"/>
    <w:rsid w:val="00F10613"/>
    <w:rsid w:val="00F106A3"/>
    <w:rsid w:val="00F10747"/>
    <w:rsid w:val="00F1079F"/>
    <w:rsid w:val="00F1087B"/>
    <w:rsid w:val="00F10918"/>
    <w:rsid w:val="00F1092A"/>
    <w:rsid w:val="00F10954"/>
    <w:rsid w:val="00F10A05"/>
    <w:rsid w:val="00F10AB1"/>
    <w:rsid w:val="00F10B26"/>
    <w:rsid w:val="00F10B3B"/>
    <w:rsid w:val="00F10B81"/>
    <w:rsid w:val="00F10BDF"/>
    <w:rsid w:val="00F10C1C"/>
    <w:rsid w:val="00F10C2B"/>
    <w:rsid w:val="00F10EE8"/>
    <w:rsid w:val="00F10FDC"/>
    <w:rsid w:val="00F11076"/>
    <w:rsid w:val="00F11099"/>
    <w:rsid w:val="00F11127"/>
    <w:rsid w:val="00F1116B"/>
    <w:rsid w:val="00F111BC"/>
    <w:rsid w:val="00F112A1"/>
    <w:rsid w:val="00F11324"/>
    <w:rsid w:val="00F11342"/>
    <w:rsid w:val="00F11361"/>
    <w:rsid w:val="00F11370"/>
    <w:rsid w:val="00F113BD"/>
    <w:rsid w:val="00F11467"/>
    <w:rsid w:val="00F1146B"/>
    <w:rsid w:val="00F115DF"/>
    <w:rsid w:val="00F115EF"/>
    <w:rsid w:val="00F1160A"/>
    <w:rsid w:val="00F117D2"/>
    <w:rsid w:val="00F1184E"/>
    <w:rsid w:val="00F118A3"/>
    <w:rsid w:val="00F118FC"/>
    <w:rsid w:val="00F1193F"/>
    <w:rsid w:val="00F119FE"/>
    <w:rsid w:val="00F11A0D"/>
    <w:rsid w:val="00F11A63"/>
    <w:rsid w:val="00F11B1C"/>
    <w:rsid w:val="00F11B62"/>
    <w:rsid w:val="00F11DCD"/>
    <w:rsid w:val="00F11F1B"/>
    <w:rsid w:val="00F1200B"/>
    <w:rsid w:val="00F12055"/>
    <w:rsid w:val="00F120AB"/>
    <w:rsid w:val="00F120B4"/>
    <w:rsid w:val="00F12189"/>
    <w:rsid w:val="00F1230D"/>
    <w:rsid w:val="00F123B2"/>
    <w:rsid w:val="00F12409"/>
    <w:rsid w:val="00F125EA"/>
    <w:rsid w:val="00F1264C"/>
    <w:rsid w:val="00F12781"/>
    <w:rsid w:val="00F12787"/>
    <w:rsid w:val="00F128B2"/>
    <w:rsid w:val="00F128F3"/>
    <w:rsid w:val="00F129C0"/>
    <w:rsid w:val="00F129D3"/>
    <w:rsid w:val="00F12B0E"/>
    <w:rsid w:val="00F12B30"/>
    <w:rsid w:val="00F12D3C"/>
    <w:rsid w:val="00F12DB0"/>
    <w:rsid w:val="00F12EB0"/>
    <w:rsid w:val="00F12EFC"/>
    <w:rsid w:val="00F12F3E"/>
    <w:rsid w:val="00F12FD6"/>
    <w:rsid w:val="00F13242"/>
    <w:rsid w:val="00F1331C"/>
    <w:rsid w:val="00F13359"/>
    <w:rsid w:val="00F13511"/>
    <w:rsid w:val="00F13622"/>
    <w:rsid w:val="00F136BF"/>
    <w:rsid w:val="00F13783"/>
    <w:rsid w:val="00F13870"/>
    <w:rsid w:val="00F138E6"/>
    <w:rsid w:val="00F1391E"/>
    <w:rsid w:val="00F13A44"/>
    <w:rsid w:val="00F13B30"/>
    <w:rsid w:val="00F13B8C"/>
    <w:rsid w:val="00F13BBF"/>
    <w:rsid w:val="00F13C0C"/>
    <w:rsid w:val="00F13CF7"/>
    <w:rsid w:val="00F13E23"/>
    <w:rsid w:val="00F13E3B"/>
    <w:rsid w:val="00F13E73"/>
    <w:rsid w:val="00F14006"/>
    <w:rsid w:val="00F14014"/>
    <w:rsid w:val="00F140DC"/>
    <w:rsid w:val="00F1422B"/>
    <w:rsid w:val="00F14275"/>
    <w:rsid w:val="00F14369"/>
    <w:rsid w:val="00F14372"/>
    <w:rsid w:val="00F143C8"/>
    <w:rsid w:val="00F14459"/>
    <w:rsid w:val="00F144BF"/>
    <w:rsid w:val="00F144E2"/>
    <w:rsid w:val="00F145C9"/>
    <w:rsid w:val="00F1469A"/>
    <w:rsid w:val="00F146C3"/>
    <w:rsid w:val="00F1476D"/>
    <w:rsid w:val="00F14794"/>
    <w:rsid w:val="00F147C6"/>
    <w:rsid w:val="00F14893"/>
    <w:rsid w:val="00F14935"/>
    <w:rsid w:val="00F149A6"/>
    <w:rsid w:val="00F14AD4"/>
    <w:rsid w:val="00F14B82"/>
    <w:rsid w:val="00F14BE3"/>
    <w:rsid w:val="00F14CE8"/>
    <w:rsid w:val="00F14D8A"/>
    <w:rsid w:val="00F14E93"/>
    <w:rsid w:val="00F14ECE"/>
    <w:rsid w:val="00F14EF1"/>
    <w:rsid w:val="00F14FB6"/>
    <w:rsid w:val="00F14FCA"/>
    <w:rsid w:val="00F14FFB"/>
    <w:rsid w:val="00F15020"/>
    <w:rsid w:val="00F15086"/>
    <w:rsid w:val="00F1508F"/>
    <w:rsid w:val="00F1529D"/>
    <w:rsid w:val="00F152B1"/>
    <w:rsid w:val="00F153E3"/>
    <w:rsid w:val="00F15549"/>
    <w:rsid w:val="00F1560D"/>
    <w:rsid w:val="00F15632"/>
    <w:rsid w:val="00F156E6"/>
    <w:rsid w:val="00F157EE"/>
    <w:rsid w:val="00F15A1D"/>
    <w:rsid w:val="00F15A1E"/>
    <w:rsid w:val="00F15A92"/>
    <w:rsid w:val="00F15AB8"/>
    <w:rsid w:val="00F15ADC"/>
    <w:rsid w:val="00F15D1F"/>
    <w:rsid w:val="00F15DB3"/>
    <w:rsid w:val="00F16028"/>
    <w:rsid w:val="00F1609B"/>
    <w:rsid w:val="00F1609F"/>
    <w:rsid w:val="00F160A9"/>
    <w:rsid w:val="00F1629B"/>
    <w:rsid w:val="00F1631B"/>
    <w:rsid w:val="00F16332"/>
    <w:rsid w:val="00F1638F"/>
    <w:rsid w:val="00F16476"/>
    <w:rsid w:val="00F1647D"/>
    <w:rsid w:val="00F16803"/>
    <w:rsid w:val="00F1681C"/>
    <w:rsid w:val="00F16833"/>
    <w:rsid w:val="00F168AE"/>
    <w:rsid w:val="00F1691F"/>
    <w:rsid w:val="00F169E3"/>
    <w:rsid w:val="00F16AEC"/>
    <w:rsid w:val="00F16B23"/>
    <w:rsid w:val="00F16C36"/>
    <w:rsid w:val="00F16E33"/>
    <w:rsid w:val="00F16E68"/>
    <w:rsid w:val="00F170AC"/>
    <w:rsid w:val="00F17170"/>
    <w:rsid w:val="00F17174"/>
    <w:rsid w:val="00F173BA"/>
    <w:rsid w:val="00F17442"/>
    <w:rsid w:val="00F174B6"/>
    <w:rsid w:val="00F174E0"/>
    <w:rsid w:val="00F17509"/>
    <w:rsid w:val="00F179DA"/>
    <w:rsid w:val="00F179EF"/>
    <w:rsid w:val="00F17C80"/>
    <w:rsid w:val="00F17D9E"/>
    <w:rsid w:val="00F17E3E"/>
    <w:rsid w:val="00F17E57"/>
    <w:rsid w:val="00F17FE0"/>
    <w:rsid w:val="00F20238"/>
    <w:rsid w:val="00F20264"/>
    <w:rsid w:val="00F202AD"/>
    <w:rsid w:val="00F2034F"/>
    <w:rsid w:val="00F203F8"/>
    <w:rsid w:val="00F203FD"/>
    <w:rsid w:val="00F20447"/>
    <w:rsid w:val="00F204CB"/>
    <w:rsid w:val="00F20529"/>
    <w:rsid w:val="00F2056A"/>
    <w:rsid w:val="00F20651"/>
    <w:rsid w:val="00F20690"/>
    <w:rsid w:val="00F206A6"/>
    <w:rsid w:val="00F207A1"/>
    <w:rsid w:val="00F207AD"/>
    <w:rsid w:val="00F20858"/>
    <w:rsid w:val="00F20868"/>
    <w:rsid w:val="00F20894"/>
    <w:rsid w:val="00F20910"/>
    <w:rsid w:val="00F20A58"/>
    <w:rsid w:val="00F20A88"/>
    <w:rsid w:val="00F20BA2"/>
    <w:rsid w:val="00F20C05"/>
    <w:rsid w:val="00F20C3A"/>
    <w:rsid w:val="00F20C66"/>
    <w:rsid w:val="00F20CB5"/>
    <w:rsid w:val="00F20D00"/>
    <w:rsid w:val="00F20D78"/>
    <w:rsid w:val="00F20FA6"/>
    <w:rsid w:val="00F20FCD"/>
    <w:rsid w:val="00F21043"/>
    <w:rsid w:val="00F211B1"/>
    <w:rsid w:val="00F211F4"/>
    <w:rsid w:val="00F212B2"/>
    <w:rsid w:val="00F21311"/>
    <w:rsid w:val="00F213D8"/>
    <w:rsid w:val="00F21418"/>
    <w:rsid w:val="00F21485"/>
    <w:rsid w:val="00F2156F"/>
    <w:rsid w:val="00F215EE"/>
    <w:rsid w:val="00F215F3"/>
    <w:rsid w:val="00F21629"/>
    <w:rsid w:val="00F2163A"/>
    <w:rsid w:val="00F2165B"/>
    <w:rsid w:val="00F21773"/>
    <w:rsid w:val="00F21795"/>
    <w:rsid w:val="00F2196C"/>
    <w:rsid w:val="00F21A4E"/>
    <w:rsid w:val="00F21B9F"/>
    <w:rsid w:val="00F21D41"/>
    <w:rsid w:val="00F21F77"/>
    <w:rsid w:val="00F22096"/>
    <w:rsid w:val="00F22275"/>
    <w:rsid w:val="00F22389"/>
    <w:rsid w:val="00F224AE"/>
    <w:rsid w:val="00F22511"/>
    <w:rsid w:val="00F2252B"/>
    <w:rsid w:val="00F22546"/>
    <w:rsid w:val="00F22634"/>
    <w:rsid w:val="00F22671"/>
    <w:rsid w:val="00F226B1"/>
    <w:rsid w:val="00F22791"/>
    <w:rsid w:val="00F22814"/>
    <w:rsid w:val="00F22918"/>
    <w:rsid w:val="00F22C32"/>
    <w:rsid w:val="00F22C78"/>
    <w:rsid w:val="00F22CB0"/>
    <w:rsid w:val="00F22CB4"/>
    <w:rsid w:val="00F22E13"/>
    <w:rsid w:val="00F22E72"/>
    <w:rsid w:val="00F22E91"/>
    <w:rsid w:val="00F23034"/>
    <w:rsid w:val="00F230E8"/>
    <w:rsid w:val="00F23186"/>
    <w:rsid w:val="00F2320E"/>
    <w:rsid w:val="00F23600"/>
    <w:rsid w:val="00F2369E"/>
    <w:rsid w:val="00F236C2"/>
    <w:rsid w:val="00F23745"/>
    <w:rsid w:val="00F23799"/>
    <w:rsid w:val="00F23823"/>
    <w:rsid w:val="00F23865"/>
    <w:rsid w:val="00F23935"/>
    <w:rsid w:val="00F239A8"/>
    <w:rsid w:val="00F23A6F"/>
    <w:rsid w:val="00F23C3E"/>
    <w:rsid w:val="00F23CFF"/>
    <w:rsid w:val="00F23D3B"/>
    <w:rsid w:val="00F23D56"/>
    <w:rsid w:val="00F23DE0"/>
    <w:rsid w:val="00F23EA6"/>
    <w:rsid w:val="00F23ED5"/>
    <w:rsid w:val="00F240B8"/>
    <w:rsid w:val="00F243FA"/>
    <w:rsid w:val="00F24433"/>
    <w:rsid w:val="00F244A2"/>
    <w:rsid w:val="00F24504"/>
    <w:rsid w:val="00F245C3"/>
    <w:rsid w:val="00F24686"/>
    <w:rsid w:val="00F247AB"/>
    <w:rsid w:val="00F24805"/>
    <w:rsid w:val="00F24A1A"/>
    <w:rsid w:val="00F24A69"/>
    <w:rsid w:val="00F24C42"/>
    <w:rsid w:val="00F24C83"/>
    <w:rsid w:val="00F24DEF"/>
    <w:rsid w:val="00F24FB9"/>
    <w:rsid w:val="00F252B6"/>
    <w:rsid w:val="00F2556D"/>
    <w:rsid w:val="00F255D1"/>
    <w:rsid w:val="00F2561A"/>
    <w:rsid w:val="00F25B02"/>
    <w:rsid w:val="00F25CF1"/>
    <w:rsid w:val="00F25D5A"/>
    <w:rsid w:val="00F25D69"/>
    <w:rsid w:val="00F25E15"/>
    <w:rsid w:val="00F25E28"/>
    <w:rsid w:val="00F25E84"/>
    <w:rsid w:val="00F26104"/>
    <w:rsid w:val="00F2612F"/>
    <w:rsid w:val="00F262D6"/>
    <w:rsid w:val="00F262FB"/>
    <w:rsid w:val="00F263AC"/>
    <w:rsid w:val="00F26426"/>
    <w:rsid w:val="00F2645C"/>
    <w:rsid w:val="00F26478"/>
    <w:rsid w:val="00F2648F"/>
    <w:rsid w:val="00F264B7"/>
    <w:rsid w:val="00F264C3"/>
    <w:rsid w:val="00F26641"/>
    <w:rsid w:val="00F267B7"/>
    <w:rsid w:val="00F26824"/>
    <w:rsid w:val="00F26956"/>
    <w:rsid w:val="00F26959"/>
    <w:rsid w:val="00F26967"/>
    <w:rsid w:val="00F269BA"/>
    <w:rsid w:val="00F26A5D"/>
    <w:rsid w:val="00F26A67"/>
    <w:rsid w:val="00F26A93"/>
    <w:rsid w:val="00F26BEF"/>
    <w:rsid w:val="00F26CE4"/>
    <w:rsid w:val="00F26D68"/>
    <w:rsid w:val="00F26E1D"/>
    <w:rsid w:val="00F26FA3"/>
    <w:rsid w:val="00F2709E"/>
    <w:rsid w:val="00F27150"/>
    <w:rsid w:val="00F2717E"/>
    <w:rsid w:val="00F271AB"/>
    <w:rsid w:val="00F271D2"/>
    <w:rsid w:val="00F2729A"/>
    <w:rsid w:val="00F2738D"/>
    <w:rsid w:val="00F27418"/>
    <w:rsid w:val="00F2742C"/>
    <w:rsid w:val="00F274FD"/>
    <w:rsid w:val="00F275A5"/>
    <w:rsid w:val="00F27675"/>
    <w:rsid w:val="00F2767C"/>
    <w:rsid w:val="00F276A9"/>
    <w:rsid w:val="00F27715"/>
    <w:rsid w:val="00F27722"/>
    <w:rsid w:val="00F27939"/>
    <w:rsid w:val="00F27954"/>
    <w:rsid w:val="00F27A63"/>
    <w:rsid w:val="00F27ABD"/>
    <w:rsid w:val="00F27B03"/>
    <w:rsid w:val="00F27B45"/>
    <w:rsid w:val="00F27C28"/>
    <w:rsid w:val="00F27C5E"/>
    <w:rsid w:val="00F27CAC"/>
    <w:rsid w:val="00F27CD3"/>
    <w:rsid w:val="00F27D5F"/>
    <w:rsid w:val="00F27ED5"/>
    <w:rsid w:val="00F27F13"/>
    <w:rsid w:val="00F27F53"/>
    <w:rsid w:val="00F27F62"/>
    <w:rsid w:val="00F301C3"/>
    <w:rsid w:val="00F3022F"/>
    <w:rsid w:val="00F3023E"/>
    <w:rsid w:val="00F30386"/>
    <w:rsid w:val="00F30402"/>
    <w:rsid w:val="00F305A5"/>
    <w:rsid w:val="00F305D0"/>
    <w:rsid w:val="00F3067E"/>
    <w:rsid w:val="00F3069C"/>
    <w:rsid w:val="00F30797"/>
    <w:rsid w:val="00F30895"/>
    <w:rsid w:val="00F309AB"/>
    <w:rsid w:val="00F309E8"/>
    <w:rsid w:val="00F30C4D"/>
    <w:rsid w:val="00F30D3D"/>
    <w:rsid w:val="00F30DDB"/>
    <w:rsid w:val="00F30EC8"/>
    <w:rsid w:val="00F30F20"/>
    <w:rsid w:val="00F310F2"/>
    <w:rsid w:val="00F31109"/>
    <w:rsid w:val="00F31244"/>
    <w:rsid w:val="00F3126A"/>
    <w:rsid w:val="00F3147B"/>
    <w:rsid w:val="00F3154D"/>
    <w:rsid w:val="00F31583"/>
    <w:rsid w:val="00F315CE"/>
    <w:rsid w:val="00F316E9"/>
    <w:rsid w:val="00F31706"/>
    <w:rsid w:val="00F31788"/>
    <w:rsid w:val="00F317F5"/>
    <w:rsid w:val="00F31957"/>
    <w:rsid w:val="00F319A3"/>
    <w:rsid w:val="00F31A7B"/>
    <w:rsid w:val="00F31B4E"/>
    <w:rsid w:val="00F31D33"/>
    <w:rsid w:val="00F31E9F"/>
    <w:rsid w:val="00F31F99"/>
    <w:rsid w:val="00F3200A"/>
    <w:rsid w:val="00F320AF"/>
    <w:rsid w:val="00F32450"/>
    <w:rsid w:val="00F3246F"/>
    <w:rsid w:val="00F324E9"/>
    <w:rsid w:val="00F32640"/>
    <w:rsid w:val="00F326B8"/>
    <w:rsid w:val="00F3283E"/>
    <w:rsid w:val="00F32AA1"/>
    <w:rsid w:val="00F32AE4"/>
    <w:rsid w:val="00F32C53"/>
    <w:rsid w:val="00F32C8E"/>
    <w:rsid w:val="00F32D88"/>
    <w:rsid w:val="00F32DA5"/>
    <w:rsid w:val="00F32E0B"/>
    <w:rsid w:val="00F32FFA"/>
    <w:rsid w:val="00F33147"/>
    <w:rsid w:val="00F332A0"/>
    <w:rsid w:val="00F332D6"/>
    <w:rsid w:val="00F334F9"/>
    <w:rsid w:val="00F3354A"/>
    <w:rsid w:val="00F33676"/>
    <w:rsid w:val="00F336AE"/>
    <w:rsid w:val="00F337EA"/>
    <w:rsid w:val="00F338C1"/>
    <w:rsid w:val="00F338D8"/>
    <w:rsid w:val="00F3392C"/>
    <w:rsid w:val="00F33950"/>
    <w:rsid w:val="00F339E4"/>
    <w:rsid w:val="00F33A27"/>
    <w:rsid w:val="00F33B42"/>
    <w:rsid w:val="00F33B78"/>
    <w:rsid w:val="00F33BE2"/>
    <w:rsid w:val="00F33D54"/>
    <w:rsid w:val="00F33DCC"/>
    <w:rsid w:val="00F33E0A"/>
    <w:rsid w:val="00F33F6E"/>
    <w:rsid w:val="00F33FE3"/>
    <w:rsid w:val="00F3402D"/>
    <w:rsid w:val="00F3408C"/>
    <w:rsid w:val="00F34125"/>
    <w:rsid w:val="00F34135"/>
    <w:rsid w:val="00F3425D"/>
    <w:rsid w:val="00F34318"/>
    <w:rsid w:val="00F34553"/>
    <w:rsid w:val="00F347F7"/>
    <w:rsid w:val="00F3482D"/>
    <w:rsid w:val="00F3484F"/>
    <w:rsid w:val="00F34858"/>
    <w:rsid w:val="00F34968"/>
    <w:rsid w:val="00F34C99"/>
    <w:rsid w:val="00F34E74"/>
    <w:rsid w:val="00F34F5B"/>
    <w:rsid w:val="00F34FEF"/>
    <w:rsid w:val="00F350F8"/>
    <w:rsid w:val="00F35118"/>
    <w:rsid w:val="00F35159"/>
    <w:rsid w:val="00F351BE"/>
    <w:rsid w:val="00F351CE"/>
    <w:rsid w:val="00F35294"/>
    <w:rsid w:val="00F3530B"/>
    <w:rsid w:val="00F35327"/>
    <w:rsid w:val="00F35347"/>
    <w:rsid w:val="00F3548D"/>
    <w:rsid w:val="00F35516"/>
    <w:rsid w:val="00F3552C"/>
    <w:rsid w:val="00F355EA"/>
    <w:rsid w:val="00F35607"/>
    <w:rsid w:val="00F35704"/>
    <w:rsid w:val="00F35706"/>
    <w:rsid w:val="00F35727"/>
    <w:rsid w:val="00F35766"/>
    <w:rsid w:val="00F357BC"/>
    <w:rsid w:val="00F357EC"/>
    <w:rsid w:val="00F35AAF"/>
    <w:rsid w:val="00F35CF0"/>
    <w:rsid w:val="00F35D49"/>
    <w:rsid w:val="00F35DBE"/>
    <w:rsid w:val="00F35EB3"/>
    <w:rsid w:val="00F36012"/>
    <w:rsid w:val="00F360B8"/>
    <w:rsid w:val="00F3613B"/>
    <w:rsid w:val="00F36157"/>
    <w:rsid w:val="00F361BC"/>
    <w:rsid w:val="00F361E4"/>
    <w:rsid w:val="00F362E8"/>
    <w:rsid w:val="00F363E0"/>
    <w:rsid w:val="00F36442"/>
    <w:rsid w:val="00F36445"/>
    <w:rsid w:val="00F3646F"/>
    <w:rsid w:val="00F364A8"/>
    <w:rsid w:val="00F365A1"/>
    <w:rsid w:val="00F3672E"/>
    <w:rsid w:val="00F3686D"/>
    <w:rsid w:val="00F368FC"/>
    <w:rsid w:val="00F369F9"/>
    <w:rsid w:val="00F36AD5"/>
    <w:rsid w:val="00F36BAD"/>
    <w:rsid w:val="00F36BB4"/>
    <w:rsid w:val="00F36C68"/>
    <w:rsid w:val="00F36DB6"/>
    <w:rsid w:val="00F36FBB"/>
    <w:rsid w:val="00F37025"/>
    <w:rsid w:val="00F3704C"/>
    <w:rsid w:val="00F371ED"/>
    <w:rsid w:val="00F371F3"/>
    <w:rsid w:val="00F37283"/>
    <w:rsid w:val="00F372F5"/>
    <w:rsid w:val="00F37374"/>
    <w:rsid w:val="00F3755C"/>
    <w:rsid w:val="00F37568"/>
    <w:rsid w:val="00F3757D"/>
    <w:rsid w:val="00F375B0"/>
    <w:rsid w:val="00F375CE"/>
    <w:rsid w:val="00F3761B"/>
    <w:rsid w:val="00F37647"/>
    <w:rsid w:val="00F3783F"/>
    <w:rsid w:val="00F37B50"/>
    <w:rsid w:val="00F37B66"/>
    <w:rsid w:val="00F37BC6"/>
    <w:rsid w:val="00F37F6E"/>
    <w:rsid w:val="00F37FDC"/>
    <w:rsid w:val="00F4002D"/>
    <w:rsid w:val="00F4013B"/>
    <w:rsid w:val="00F402C1"/>
    <w:rsid w:val="00F402C8"/>
    <w:rsid w:val="00F4047D"/>
    <w:rsid w:val="00F40547"/>
    <w:rsid w:val="00F40579"/>
    <w:rsid w:val="00F4059B"/>
    <w:rsid w:val="00F405F7"/>
    <w:rsid w:val="00F40617"/>
    <w:rsid w:val="00F40AB6"/>
    <w:rsid w:val="00F40BE0"/>
    <w:rsid w:val="00F40C37"/>
    <w:rsid w:val="00F40C9D"/>
    <w:rsid w:val="00F40D63"/>
    <w:rsid w:val="00F40EFF"/>
    <w:rsid w:val="00F40FAA"/>
    <w:rsid w:val="00F4106E"/>
    <w:rsid w:val="00F410B6"/>
    <w:rsid w:val="00F411F3"/>
    <w:rsid w:val="00F412CD"/>
    <w:rsid w:val="00F413AE"/>
    <w:rsid w:val="00F413F6"/>
    <w:rsid w:val="00F414BD"/>
    <w:rsid w:val="00F41582"/>
    <w:rsid w:val="00F4164F"/>
    <w:rsid w:val="00F416C3"/>
    <w:rsid w:val="00F417BE"/>
    <w:rsid w:val="00F4199F"/>
    <w:rsid w:val="00F41A25"/>
    <w:rsid w:val="00F41BA8"/>
    <w:rsid w:val="00F41C6F"/>
    <w:rsid w:val="00F41CAE"/>
    <w:rsid w:val="00F41DC4"/>
    <w:rsid w:val="00F41E71"/>
    <w:rsid w:val="00F42011"/>
    <w:rsid w:val="00F42020"/>
    <w:rsid w:val="00F421BA"/>
    <w:rsid w:val="00F421C9"/>
    <w:rsid w:val="00F42257"/>
    <w:rsid w:val="00F422BF"/>
    <w:rsid w:val="00F4239E"/>
    <w:rsid w:val="00F423D1"/>
    <w:rsid w:val="00F42570"/>
    <w:rsid w:val="00F425CD"/>
    <w:rsid w:val="00F42679"/>
    <w:rsid w:val="00F4267F"/>
    <w:rsid w:val="00F426BE"/>
    <w:rsid w:val="00F42713"/>
    <w:rsid w:val="00F427D3"/>
    <w:rsid w:val="00F42838"/>
    <w:rsid w:val="00F42872"/>
    <w:rsid w:val="00F42893"/>
    <w:rsid w:val="00F4291B"/>
    <w:rsid w:val="00F429C8"/>
    <w:rsid w:val="00F42A00"/>
    <w:rsid w:val="00F42C15"/>
    <w:rsid w:val="00F42D25"/>
    <w:rsid w:val="00F42E4A"/>
    <w:rsid w:val="00F42EB2"/>
    <w:rsid w:val="00F4305C"/>
    <w:rsid w:val="00F430D3"/>
    <w:rsid w:val="00F430D8"/>
    <w:rsid w:val="00F43130"/>
    <w:rsid w:val="00F43205"/>
    <w:rsid w:val="00F432B6"/>
    <w:rsid w:val="00F432D9"/>
    <w:rsid w:val="00F43401"/>
    <w:rsid w:val="00F43477"/>
    <w:rsid w:val="00F4353B"/>
    <w:rsid w:val="00F43580"/>
    <w:rsid w:val="00F435DC"/>
    <w:rsid w:val="00F439F0"/>
    <w:rsid w:val="00F43ABB"/>
    <w:rsid w:val="00F43BF5"/>
    <w:rsid w:val="00F43E91"/>
    <w:rsid w:val="00F43ECE"/>
    <w:rsid w:val="00F440B9"/>
    <w:rsid w:val="00F44123"/>
    <w:rsid w:val="00F44179"/>
    <w:rsid w:val="00F44239"/>
    <w:rsid w:val="00F443C1"/>
    <w:rsid w:val="00F443C7"/>
    <w:rsid w:val="00F443F3"/>
    <w:rsid w:val="00F44431"/>
    <w:rsid w:val="00F44450"/>
    <w:rsid w:val="00F44651"/>
    <w:rsid w:val="00F44655"/>
    <w:rsid w:val="00F4479E"/>
    <w:rsid w:val="00F44864"/>
    <w:rsid w:val="00F448D9"/>
    <w:rsid w:val="00F44A31"/>
    <w:rsid w:val="00F44AF9"/>
    <w:rsid w:val="00F44B9A"/>
    <w:rsid w:val="00F44FBF"/>
    <w:rsid w:val="00F44FD9"/>
    <w:rsid w:val="00F45094"/>
    <w:rsid w:val="00F451B4"/>
    <w:rsid w:val="00F451D9"/>
    <w:rsid w:val="00F45486"/>
    <w:rsid w:val="00F455CA"/>
    <w:rsid w:val="00F45768"/>
    <w:rsid w:val="00F458EF"/>
    <w:rsid w:val="00F458F0"/>
    <w:rsid w:val="00F45A7A"/>
    <w:rsid w:val="00F45AE9"/>
    <w:rsid w:val="00F45BA4"/>
    <w:rsid w:val="00F45C8E"/>
    <w:rsid w:val="00F45D7E"/>
    <w:rsid w:val="00F46077"/>
    <w:rsid w:val="00F46558"/>
    <w:rsid w:val="00F46626"/>
    <w:rsid w:val="00F46819"/>
    <w:rsid w:val="00F46875"/>
    <w:rsid w:val="00F468E1"/>
    <w:rsid w:val="00F46940"/>
    <w:rsid w:val="00F469D4"/>
    <w:rsid w:val="00F469F8"/>
    <w:rsid w:val="00F46B93"/>
    <w:rsid w:val="00F46BFE"/>
    <w:rsid w:val="00F46C8E"/>
    <w:rsid w:val="00F46CE0"/>
    <w:rsid w:val="00F46CED"/>
    <w:rsid w:val="00F46DD0"/>
    <w:rsid w:val="00F46DD6"/>
    <w:rsid w:val="00F46EAF"/>
    <w:rsid w:val="00F46F65"/>
    <w:rsid w:val="00F47173"/>
    <w:rsid w:val="00F472FF"/>
    <w:rsid w:val="00F473D9"/>
    <w:rsid w:val="00F4749C"/>
    <w:rsid w:val="00F47529"/>
    <w:rsid w:val="00F476A1"/>
    <w:rsid w:val="00F476E8"/>
    <w:rsid w:val="00F4773B"/>
    <w:rsid w:val="00F47957"/>
    <w:rsid w:val="00F47ACE"/>
    <w:rsid w:val="00F47B72"/>
    <w:rsid w:val="00F47CCB"/>
    <w:rsid w:val="00F47D04"/>
    <w:rsid w:val="00F47D86"/>
    <w:rsid w:val="00F47F05"/>
    <w:rsid w:val="00F5015A"/>
    <w:rsid w:val="00F501E2"/>
    <w:rsid w:val="00F50317"/>
    <w:rsid w:val="00F50370"/>
    <w:rsid w:val="00F505B0"/>
    <w:rsid w:val="00F505BC"/>
    <w:rsid w:val="00F50610"/>
    <w:rsid w:val="00F50668"/>
    <w:rsid w:val="00F506DC"/>
    <w:rsid w:val="00F5072F"/>
    <w:rsid w:val="00F509D7"/>
    <w:rsid w:val="00F509E6"/>
    <w:rsid w:val="00F50B79"/>
    <w:rsid w:val="00F50BED"/>
    <w:rsid w:val="00F50C54"/>
    <w:rsid w:val="00F50C59"/>
    <w:rsid w:val="00F50FF0"/>
    <w:rsid w:val="00F510C7"/>
    <w:rsid w:val="00F51268"/>
    <w:rsid w:val="00F51288"/>
    <w:rsid w:val="00F512A6"/>
    <w:rsid w:val="00F512BD"/>
    <w:rsid w:val="00F512BE"/>
    <w:rsid w:val="00F5133F"/>
    <w:rsid w:val="00F51362"/>
    <w:rsid w:val="00F51374"/>
    <w:rsid w:val="00F5139F"/>
    <w:rsid w:val="00F513FA"/>
    <w:rsid w:val="00F514A5"/>
    <w:rsid w:val="00F514E9"/>
    <w:rsid w:val="00F5150F"/>
    <w:rsid w:val="00F5159D"/>
    <w:rsid w:val="00F51610"/>
    <w:rsid w:val="00F516F2"/>
    <w:rsid w:val="00F51734"/>
    <w:rsid w:val="00F517F4"/>
    <w:rsid w:val="00F5186A"/>
    <w:rsid w:val="00F51897"/>
    <w:rsid w:val="00F518BE"/>
    <w:rsid w:val="00F51B78"/>
    <w:rsid w:val="00F51BEA"/>
    <w:rsid w:val="00F51C8F"/>
    <w:rsid w:val="00F51CF4"/>
    <w:rsid w:val="00F51D1C"/>
    <w:rsid w:val="00F51F0C"/>
    <w:rsid w:val="00F52044"/>
    <w:rsid w:val="00F520D6"/>
    <w:rsid w:val="00F5211C"/>
    <w:rsid w:val="00F5227B"/>
    <w:rsid w:val="00F52363"/>
    <w:rsid w:val="00F52423"/>
    <w:rsid w:val="00F52558"/>
    <w:rsid w:val="00F52609"/>
    <w:rsid w:val="00F52694"/>
    <w:rsid w:val="00F5269D"/>
    <w:rsid w:val="00F527B9"/>
    <w:rsid w:val="00F527CD"/>
    <w:rsid w:val="00F527D6"/>
    <w:rsid w:val="00F52A19"/>
    <w:rsid w:val="00F52B7D"/>
    <w:rsid w:val="00F52CB9"/>
    <w:rsid w:val="00F52DBA"/>
    <w:rsid w:val="00F52FA6"/>
    <w:rsid w:val="00F530A3"/>
    <w:rsid w:val="00F530C2"/>
    <w:rsid w:val="00F530CE"/>
    <w:rsid w:val="00F530FF"/>
    <w:rsid w:val="00F53189"/>
    <w:rsid w:val="00F531BC"/>
    <w:rsid w:val="00F5322C"/>
    <w:rsid w:val="00F532BA"/>
    <w:rsid w:val="00F53312"/>
    <w:rsid w:val="00F5350C"/>
    <w:rsid w:val="00F5355B"/>
    <w:rsid w:val="00F53566"/>
    <w:rsid w:val="00F53690"/>
    <w:rsid w:val="00F5372A"/>
    <w:rsid w:val="00F53801"/>
    <w:rsid w:val="00F5382A"/>
    <w:rsid w:val="00F538B4"/>
    <w:rsid w:val="00F53A32"/>
    <w:rsid w:val="00F53B12"/>
    <w:rsid w:val="00F53B52"/>
    <w:rsid w:val="00F53B91"/>
    <w:rsid w:val="00F53CB4"/>
    <w:rsid w:val="00F53E21"/>
    <w:rsid w:val="00F53ED2"/>
    <w:rsid w:val="00F53EDC"/>
    <w:rsid w:val="00F53F2F"/>
    <w:rsid w:val="00F53FCC"/>
    <w:rsid w:val="00F54003"/>
    <w:rsid w:val="00F54017"/>
    <w:rsid w:val="00F54026"/>
    <w:rsid w:val="00F5411B"/>
    <w:rsid w:val="00F5432A"/>
    <w:rsid w:val="00F5434A"/>
    <w:rsid w:val="00F54510"/>
    <w:rsid w:val="00F5465A"/>
    <w:rsid w:val="00F546B0"/>
    <w:rsid w:val="00F546DA"/>
    <w:rsid w:val="00F54D76"/>
    <w:rsid w:val="00F54E85"/>
    <w:rsid w:val="00F5504C"/>
    <w:rsid w:val="00F55068"/>
    <w:rsid w:val="00F55086"/>
    <w:rsid w:val="00F5518E"/>
    <w:rsid w:val="00F551CD"/>
    <w:rsid w:val="00F5527A"/>
    <w:rsid w:val="00F55332"/>
    <w:rsid w:val="00F55425"/>
    <w:rsid w:val="00F55510"/>
    <w:rsid w:val="00F555A5"/>
    <w:rsid w:val="00F555E0"/>
    <w:rsid w:val="00F557C0"/>
    <w:rsid w:val="00F55829"/>
    <w:rsid w:val="00F55940"/>
    <w:rsid w:val="00F55958"/>
    <w:rsid w:val="00F55A26"/>
    <w:rsid w:val="00F55B12"/>
    <w:rsid w:val="00F55B42"/>
    <w:rsid w:val="00F55C17"/>
    <w:rsid w:val="00F55DEA"/>
    <w:rsid w:val="00F55E68"/>
    <w:rsid w:val="00F55EC4"/>
    <w:rsid w:val="00F55ED4"/>
    <w:rsid w:val="00F55EF4"/>
    <w:rsid w:val="00F55FA7"/>
    <w:rsid w:val="00F56032"/>
    <w:rsid w:val="00F561E0"/>
    <w:rsid w:val="00F561ED"/>
    <w:rsid w:val="00F562D3"/>
    <w:rsid w:val="00F566A3"/>
    <w:rsid w:val="00F567EC"/>
    <w:rsid w:val="00F56847"/>
    <w:rsid w:val="00F5691D"/>
    <w:rsid w:val="00F569E0"/>
    <w:rsid w:val="00F56AFE"/>
    <w:rsid w:val="00F56B42"/>
    <w:rsid w:val="00F56C86"/>
    <w:rsid w:val="00F56CB4"/>
    <w:rsid w:val="00F56CCF"/>
    <w:rsid w:val="00F56DC4"/>
    <w:rsid w:val="00F56EAB"/>
    <w:rsid w:val="00F56FEF"/>
    <w:rsid w:val="00F57024"/>
    <w:rsid w:val="00F570C3"/>
    <w:rsid w:val="00F5714A"/>
    <w:rsid w:val="00F5722C"/>
    <w:rsid w:val="00F5724D"/>
    <w:rsid w:val="00F572A0"/>
    <w:rsid w:val="00F574B4"/>
    <w:rsid w:val="00F574C7"/>
    <w:rsid w:val="00F57636"/>
    <w:rsid w:val="00F5780F"/>
    <w:rsid w:val="00F57828"/>
    <w:rsid w:val="00F579F3"/>
    <w:rsid w:val="00F57B29"/>
    <w:rsid w:val="00F57EF6"/>
    <w:rsid w:val="00F57F01"/>
    <w:rsid w:val="00F57F9F"/>
    <w:rsid w:val="00F60074"/>
    <w:rsid w:val="00F60077"/>
    <w:rsid w:val="00F6010A"/>
    <w:rsid w:val="00F60127"/>
    <w:rsid w:val="00F6021B"/>
    <w:rsid w:val="00F602EB"/>
    <w:rsid w:val="00F6036C"/>
    <w:rsid w:val="00F60403"/>
    <w:rsid w:val="00F60448"/>
    <w:rsid w:val="00F6049E"/>
    <w:rsid w:val="00F607C5"/>
    <w:rsid w:val="00F60B60"/>
    <w:rsid w:val="00F60BB2"/>
    <w:rsid w:val="00F60D2B"/>
    <w:rsid w:val="00F60D6D"/>
    <w:rsid w:val="00F60E0B"/>
    <w:rsid w:val="00F60EC8"/>
    <w:rsid w:val="00F60F09"/>
    <w:rsid w:val="00F60FAB"/>
    <w:rsid w:val="00F610C2"/>
    <w:rsid w:val="00F612B6"/>
    <w:rsid w:val="00F612DA"/>
    <w:rsid w:val="00F614B3"/>
    <w:rsid w:val="00F614ED"/>
    <w:rsid w:val="00F6152F"/>
    <w:rsid w:val="00F61612"/>
    <w:rsid w:val="00F616F3"/>
    <w:rsid w:val="00F6174C"/>
    <w:rsid w:val="00F6176E"/>
    <w:rsid w:val="00F6180B"/>
    <w:rsid w:val="00F618CC"/>
    <w:rsid w:val="00F618DF"/>
    <w:rsid w:val="00F61942"/>
    <w:rsid w:val="00F61998"/>
    <w:rsid w:val="00F61A09"/>
    <w:rsid w:val="00F61B99"/>
    <w:rsid w:val="00F61C84"/>
    <w:rsid w:val="00F61E2D"/>
    <w:rsid w:val="00F61F10"/>
    <w:rsid w:val="00F61FB5"/>
    <w:rsid w:val="00F62170"/>
    <w:rsid w:val="00F621A6"/>
    <w:rsid w:val="00F622A9"/>
    <w:rsid w:val="00F62369"/>
    <w:rsid w:val="00F62396"/>
    <w:rsid w:val="00F62438"/>
    <w:rsid w:val="00F62484"/>
    <w:rsid w:val="00F62713"/>
    <w:rsid w:val="00F62750"/>
    <w:rsid w:val="00F628A2"/>
    <w:rsid w:val="00F62901"/>
    <w:rsid w:val="00F62B6C"/>
    <w:rsid w:val="00F62BC2"/>
    <w:rsid w:val="00F62DC2"/>
    <w:rsid w:val="00F62EAA"/>
    <w:rsid w:val="00F6315A"/>
    <w:rsid w:val="00F63219"/>
    <w:rsid w:val="00F63251"/>
    <w:rsid w:val="00F63423"/>
    <w:rsid w:val="00F6342C"/>
    <w:rsid w:val="00F6347D"/>
    <w:rsid w:val="00F634D4"/>
    <w:rsid w:val="00F63777"/>
    <w:rsid w:val="00F6379C"/>
    <w:rsid w:val="00F63884"/>
    <w:rsid w:val="00F638F8"/>
    <w:rsid w:val="00F63A22"/>
    <w:rsid w:val="00F63CED"/>
    <w:rsid w:val="00F63E39"/>
    <w:rsid w:val="00F63E40"/>
    <w:rsid w:val="00F63EB6"/>
    <w:rsid w:val="00F63ED9"/>
    <w:rsid w:val="00F63EE7"/>
    <w:rsid w:val="00F63FA7"/>
    <w:rsid w:val="00F64096"/>
    <w:rsid w:val="00F6414E"/>
    <w:rsid w:val="00F64655"/>
    <w:rsid w:val="00F64728"/>
    <w:rsid w:val="00F64743"/>
    <w:rsid w:val="00F647F1"/>
    <w:rsid w:val="00F648CB"/>
    <w:rsid w:val="00F649EC"/>
    <w:rsid w:val="00F64AD8"/>
    <w:rsid w:val="00F64B36"/>
    <w:rsid w:val="00F64CD1"/>
    <w:rsid w:val="00F64EB8"/>
    <w:rsid w:val="00F64F66"/>
    <w:rsid w:val="00F65089"/>
    <w:rsid w:val="00F650CE"/>
    <w:rsid w:val="00F652F4"/>
    <w:rsid w:val="00F6537D"/>
    <w:rsid w:val="00F65525"/>
    <w:rsid w:val="00F656BD"/>
    <w:rsid w:val="00F656CC"/>
    <w:rsid w:val="00F657BA"/>
    <w:rsid w:val="00F65806"/>
    <w:rsid w:val="00F6580B"/>
    <w:rsid w:val="00F6595D"/>
    <w:rsid w:val="00F65DC0"/>
    <w:rsid w:val="00F65E21"/>
    <w:rsid w:val="00F65F35"/>
    <w:rsid w:val="00F65F4A"/>
    <w:rsid w:val="00F65F95"/>
    <w:rsid w:val="00F65FD5"/>
    <w:rsid w:val="00F65FD8"/>
    <w:rsid w:val="00F660D9"/>
    <w:rsid w:val="00F660EA"/>
    <w:rsid w:val="00F660FB"/>
    <w:rsid w:val="00F6611E"/>
    <w:rsid w:val="00F6637F"/>
    <w:rsid w:val="00F66466"/>
    <w:rsid w:val="00F66B50"/>
    <w:rsid w:val="00F66BAE"/>
    <w:rsid w:val="00F66C45"/>
    <w:rsid w:val="00F66C87"/>
    <w:rsid w:val="00F66CFF"/>
    <w:rsid w:val="00F66D6F"/>
    <w:rsid w:val="00F66DBF"/>
    <w:rsid w:val="00F66E4E"/>
    <w:rsid w:val="00F66EFA"/>
    <w:rsid w:val="00F67008"/>
    <w:rsid w:val="00F6703A"/>
    <w:rsid w:val="00F67150"/>
    <w:rsid w:val="00F67176"/>
    <w:rsid w:val="00F671DB"/>
    <w:rsid w:val="00F6738D"/>
    <w:rsid w:val="00F6744E"/>
    <w:rsid w:val="00F674CE"/>
    <w:rsid w:val="00F675DE"/>
    <w:rsid w:val="00F676D2"/>
    <w:rsid w:val="00F67863"/>
    <w:rsid w:val="00F67872"/>
    <w:rsid w:val="00F67A71"/>
    <w:rsid w:val="00F67A90"/>
    <w:rsid w:val="00F67A92"/>
    <w:rsid w:val="00F67D1F"/>
    <w:rsid w:val="00F67D30"/>
    <w:rsid w:val="00F67E2C"/>
    <w:rsid w:val="00F67EF2"/>
    <w:rsid w:val="00F7021B"/>
    <w:rsid w:val="00F7029D"/>
    <w:rsid w:val="00F702BB"/>
    <w:rsid w:val="00F703BD"/>
    <w:rsid w:val="00F70434"/>
    <w:rsid w:val="00F70562"/>
    <w:rsid w:val="00F7058B"/>
    <w:rsid w:val="00F70599"/>
    <w:rsid w:val="00F7064F"/>
    <w:rsid w:val="00F707DF"/>
    <w:rsid w:val="00F7087F"/>
    <w:rsid w:val="00F70B6F"/>
    <w:rsid w:val="00F70C00"/>
    <w:rsid w:val="00F70C96"/>
    <w:rsid w:val="00F70DB3"/>
    <w:rsid w:val="00F70ECA"/>
    <w:rsid w:val="00F71077"/>
    <w:rsid w:val="00F7128D"/>
    <w:rsid w:val="00F7149E"/>
    <w:rsid w:val="00F714FD"/>
    <w:rsid w:val="00F71606"/>
    <w:rsid w:val="00F71635"/>
    <w:rsid w:val="00F7168F"/>
    <w:rsid w:val="00F7189E"/>
    <w:rsid w:val="00F718AC"/>
    <w:rsid w:val="00F719BE"/>
    <w:rsid w:val="00F71AA8"/>
    <w:rsid w:val="00F71B70"/>
    <w:rsid w:val="00F71B90"/>
    <w:rsid w:val="00F71B98"/>
    <w:rsid w:val="00F71DF7"/>
    <w:rsid w:val="00F71E64"/>
    <w:rsid w:val="00F71E8C"/>
    <w:rsid w:val="00F7206B"/>
    <w:rsid w:val="00F72086"/>
    <w:rsid w:val="00F72428"/>
    <w:rsid w:val="00F7256C"/>
    <w:rsid w:val="00F725DB"/>
    <w:rsid w:val="00F72619"/>
    <w:rsid w:val="00F72833"/>
    <w:rsid w:val="00F72982"/>
    <w:rsid w:val="00F729F5"/>
    <w:rsid w:val="00F72A76"/>
    <w:rsid w:val="00F72BB4"/>
    <w:rsid w:val="00F72CA4"/>
    <w:rsid w:val="00F72D48"/>
    <w:rsid w:val="00F72DC0"/>
    <w:rsid w:val="00F72DE5"/>
    <w:rsid w:val="00F72DE7"/>
    <w:rsid w:val="00F72E60"/>
    <w:rsid w:val="00F72F9C"/>
    <w:rsid w:val="00F73029"/>
    <w:rsid w:val="00F73066"/>
    <w:rsid w:val="00F73132"/>
    <w:rsid w:val="00F73265"/>
    <w:rsid w:val="00F732D8"/>
    <w:rsid w:val="00F7340D"/>
    <w:rsid w:val="00F734F4"/>
    <w:rsid w:val="00F734FF"/>
    <w:rsid w:val="00F7359D"/>
    <w:rsid w:val="00F73604"/>
    <w:rsid w:val="00F7390D"/>
    <w:rsid w:val="00F73996"/>
    <w:rsid w:val="00F739E9"/>
    <w:rsid w:val="00F73A9A"/>
    <w:rsid w:val="00F73AB0"/>
    <w:rsid w:val="00F73B05"/>
    <w:rsid w:val="00F73BF3"/>
    <w:rsid w:val="00F73D2E"/>
    <w:rsid w:val="00F73D81"/>
    <w:rsid w:val="00F73D9F"/>
    <w:rsid w:val="00F73DDD"/>
    <w:rsid w:val="00F73DE9"/>
    <w:rsid w:val="00F73F3B"/>
    <w:rsid w:val="00F73F82"/>
    <w:rsid w:val="00F73FC6"/>
    <w:rsid w:val="00F7400B"/>
    <w:rsid w:val="00F74199"/>
    <w:rsid w:val="00F741AE"/>
    <w:rsid w:val="00F7439C"/>
    <w:rsid w:val="00F744BF"/>
    <w:rsid w:val="00F74506"/>
    <w:rsid w:val="00F74508"/>
    <w:rsid w:val="00F7454E"/>
    <w:rsid w:val="00F74834"/>
    <w:rsid w:val="00F74891"/>
    <w:rsid w:val="00F74927"/>
    <w:rsid w:val="00F74965"/>
    <w:rsid w:val="00F749EA"/>
    <w:rsid w:val="00F749F6"/>
    <w:rsid w:val="00F74A21"/>
    <w:rsid w:val="00F74B59"/>
    <w:rsid w:val="00F74BF4"/>
    <w:rsid w:val="00F74C11"/>
    <w:rsid w:val="00F74C72"/>
    <w:rsid w:val="00F74DB1"/>
    <w:rsid w:val="00F74DE5"/>
    <w:rsid w:val="00F74E95"/>
    <w:rsid w:val="00F74F82"/>
    <w:rsid w:val="00F7518F"/>
    <w:rsid w:val="00F751AA"/>
    <w:rsid w:val="00F7531E"/>
    <w:rsid w:val="00F75349"/>
    <w:rsid w:val="00F753C5"/>
    <w:rsid w:val="00F753D9"/>
    <w:rsid w:val="00F754F5"/>
    <w:rsid w:val="00F75565"/>
    <w:rsid w:val="00F755E8"/>
    <w:rsid w:val="00F7572C"/>
    <w:rsid w:val="00F757D0"/>
    <w:rsid w:val="00F758C0"/>
    <w:rsid w:val="00F75ADB"/>
    <w:rsid w:val="00F75DFB"/>
    <w:rsid w:val="00F75E43"/>
    <w:rsid w:val="00F75F73"/>
    <w:rsid w:val="00F7605C"/>
    <w:rsid w:val="00F76072"/>
    <w:rsid w:val="00F76226"/>
    <w:rsid w:val="00F762C5"/>
    <w:rsid w:val="00F7634C"/>
    <w:rsid w:val="00F7652D"/>
    <w:rsid w:val="00F765EB"/>
    <w:rsid w:val="00F766DD"/>
    <w:rsid w:val="00F76827"/>
    <w:rsid w:val="00F7690A"/>
    <w:rsid w:val="00F7698D"/>
    <w:rsid w:val="00F769C8"/>
    <w:rsid w:val="00F769E2"/>
    <w:rsid w:val="00F769E4"/>
    <w:rsid w:val="00F76A69"/>
    <w:rsid w:val="00F76B80"/>
    <w:rsid w:val="00F76DC1"/>
    <w:rsid w:val="00F76DF8"/>
    <w:rsid w:val="00F76E07"/>
    <w:rsid w:val="00F76E85"/>
    <w:rsid w:val="00F76E9D"/>
    <w:rsid w:val="00F76F2D"/>
    <w:rsid w:val="00F770DA"/>
    <w:rsid w:val="00F770F2"/>
    <w:rsid w:val="00F77113"/>
    <w:rsid w:val="00F771F3"/>
    <w:rsid w:val="00F77331"/>
    <w:rsid w:val="00F77394"/>
    <w:rsid w:val="00F77435"/>
    <w:rsid w:val="00F77783"/>
    <w:rsid w:val="00F777BC"/>
    <w:rsid w:val="00F777F4"/>
    <w:rsid w:val="00F778DA"/>
    <w:rsid w:val="00F7791D"/>
    <w:rsid w:val="00F77A88"/>
    <w:rsid w:val="00F77ADC"/>
    <w:rsid w:val="00F77AE6"/>
    <w:rsid w:val="00F77C15"/>
    <w:rsid w:val="00F77CFD"/>
    <w:rsid w:val="00F77EF8"/>
    <w:rsid w:val="00F8009C"/>
    <w:rsid w:val="00F800F0"/>
    <w:rsid w:val="00F80132"/>
    <w:rsid w:val="00F80197"/>
    <w:rsid w:val="00F802BF"/>
    <w:rsid w:val="00F80354"/>
    <w:rsid w:val="00F80363"/>
    <w:rsid w:val="00F803BF"/>
    <w:rsid w:val="00F8050D"/>
    <w:rsid w:val="00F8065B"/>
    <w:rsid w:val="00F806C6"/>
    <w:rsid w:val="00F80879"/>
    <w:rsid w:val="00F808E7"/>
    <w:rsid w:val="00F80E7C"/>
    <w:rsid w:val="00F80F6D"/>
    <w:rsid w:val="00F811C9"/>
    <w:rsid w:val="00F8138D"/>
    <w:rsid w:val="00F813A0"/>
    <w:rsid w:val="00F813B5"/>
    <w:rsid w:val="00F81412"/>
    <w:rsid w:val="00F814B8"/>
    <w:rsid w:val="00F815B7"/>
    <w:rsid w:val="00F816BB"/>
    <w:rsid w:val="00F8183B"/>
    <w:rsid w:val="00F8188A"/>
    <w:rsid w:val="00F818E9"/>
    <w:rsid w:val="00F81905"/>
    <w:rsid w:val="00F81924"/>
    <w:rsid w:val="00F819B9"/>
    <w:rsid w:val="00F81A7D"/>
    <w:rsid w:val="00F81C1B"/>
    <w:rsid w:val="00F81C2F"/>
    <w:rsid w:val="00F81C65"/>
    <w:rsid w:val="00F81C93"/>
    <w:rsid w:val="00F81CBE"/>
    <w:rsid w:val="00F81DFC"/>
    <w:rsid w:val="00F81E46"/>
    <w:rsid w:val="00F81EE9"/>
    <w:rsid w:val="00F81F33"/>
    <w:rsid w:val="00F81F9A"/>
    <w:rsid w:val="00F81FC6"/>
    <w:rsid w:val="00F81FD4"/>
    <w:rsid w:val="00F81FD8"/>
    <w:rsid w:val="00F82022"/>
    <w:rsid w:val="00F821F2"/>
    <w:rsid w:val="00F82283"/>
    <w:rsid w:val="00F8229E"/>
    <w:rsid w:val="00F82509"/>
    <w:rsid w:val="00F8265F"/>
    <w:rsid w:val="00F826F5"/>
    <w:rsid w:val="00F82712"/>
    <w:rsid w:val="00F828B5"/>
    <w:rsid w:val="00F8290A"/>
    <w:rsid w:val="00F829CA"/>
    <w:rsid w:val="00F82A13"/>
    <w:rsid w:val="00F82A6C"/>
    <w:rsid w:val="00F82DC6"/>
    <w:rsid w:val="00F82DF6"/>
    <w:rsid w:val="00F82E19"/>
    <w:rsid w:val="00F82E87"/>
    <w:rsid w:val="00F82E89"/>
    <w:rsid w:val="00F82EE7"/>
    <w:rsid w:val="00F82EEC"/>
    <w:rsid w:val="00F82FF7"/>
    <w:rsid w:val="00F832CD"/>
    <w:rsid w:val="00F833E7"/>
    <w:rsid w:val="00F834C9"/>
    <w:rsid w:val="00F835BE"/>
    <w:rsid w:val="00F836A0"/>
    <w:rsid w:val="00F83798"/>
    <w:rsid w:val="00F837B9"/>
    <w:rsid w:val="00F83998"/>
    <w:rsid w:val="00F83AA5"/>
    <w:rsid w:val="00F83CA8"/>
    <w:rsid w:val="00F83CB3"/>
    <w:rsid w:val="00F83D26"/>
    <w:rsid w:val="00F83D37"/>
    <w:rsid w:val="00F83E31"/>
    <w:rsid w:val="00F83F22"/>
    <w:rsid w:val="00F83F80"/>
    <w:rsid w:val="00F83F90"/>
    <w:rsid w:val="00F84011"/>
    <w:rsid w:val="00F8414C"/>
    <w:rsid w:val="00F84327"/>
    <w:rsid w:val="00F843C5"/>
    <w:rsid w:val="00F84440"/>
    <w:rsid w:val="00F844F7"/>
    <w:rsid w:val="00F8450E"/>
    <w:rsid w:val="00F84536"/>
    <w:rsid w:val="00F845FB"/>
    <w:rsid w:val="00F847B6"/>
    <w:rsid w:val="00F8485B"/>
    <w:rsid w:val="00F8485D"/>
    <w:rsid w:val="00F84AA9"/>
    <w:rsid w:val="00F84AF5"/>
    <w:rsid w:val="00F84B55"/>
    <w:rsid w:val="00F84BB4"/>
    <w:rsid w:val="00F84BC8"/>
    <w:rsid w:val="00F84C8D"/>
    <w:rsid w:val="00F84E39"/>
    <w:rsid w:val="00F84E54"/>
    <w:rsid w:val="00F84FE9"/>
    <w:rsid w:val="00F8503F"/>
    <w:rsid w:val="00F8504A"/>
    <w:rsid w:val="00F850EC"/>
    <w:rsid w:val="00F850F4"/>
    <w:rsid w:val="00F851BA"/>
    <w:rsid w:val="00F85215"/>
    <w:rsid w:val="00F852FD"/>
    <w:rsid w:val="00F8544A"/>
    <w:rsid w:val="00F854A9"/>
    <w:rsid w:val="00F854FB"/>
    <w:rsid w:val="00F85519"/>
    <w:rsid w:val="00F85540"/>
    <w:rsid w:val="00F8566B"/>
    <w:rsid w:val="00F856BD"/>
    <w:rsid w:val="00F8571B"/>
    <w:rsid w:val="00F85770"/>
    <w:rsid w:val="00F857DA"/>
    <w:rsid w:val="00F859E5"/>
    <w:rsid w:val="00F85A0F"/>
    <w:rsid w:val="00F85A83"/>
    <w:rsid w:val="00F85A9E"/>
    <w:rsid w:val="00F85AC2"/>
    <w:rsid w:val="00F85FF4"/>
    <w:rsid w:val="00F86000"/>
    <w:rsid w:val="00F860F4"/>
    <w:rsid w:val="00F8610A"/>
    <w:rsid w:val="00F8619D"/>
    <w:rsid w:val="00F86320"/>
    <w:rsid w:val="00F863B7"/>
    <w:rsid w:val="00F86416"/>
    <w:rsid w:val="00F86437"/>
    <w:rsid w:val="00F86478"/>
    <w:rsid w:val="00F86669"/>
    <w:rsid w:val="00F86777"/>
    <w:rsid w:val="00F86A25"/>
    <w:rsid w:val="00F86A51"/>
    <w:rsid w:val="00F86BD7"/>
    <w:rsid w:val="00F86C19"/>
    <w:rsid w:val="00F86C75"/>
    <w:rsid w:val="00F86CE5"/>
    <w:rsid w:val="00F86D5D"/>
    <w:rsid w:val="00F86F8F"/>
    <w:rsid w:val="00F86F9F"/>
    <w:rsid w:val="00F8712E"/>
    <w:rsid w:val="00F87227"/>
    <w:rsid w:val="00F8728A"/>
    <w:rsid w:val="00F872E1"/>
    <w:rsid w:val="00F8748E"/>
    <w:rsid w:val="00F874AE"/>
    <w:rsid w:val="00F874CD"/>
    <w:rsid w:val="00F8751A"/>
    <w:rsid w:val="00F87544"/>
    <w:rsid w:val="00F876A8"/>
    <w:rsid w:val="00F87796"/>
    <w:rsid w:val="00F877E7"/>
    <w:rsid w:val="00F8783B"/>
    <w:rsid w:val="00F878EA"/>
    <w:rsid w:val="00F87915"/>
    <w:rsid w:val="00F879EA"/>
    <w:rsid w:val="00F87AD2"/>
    <w:rsid w:val="00F87B23"/>
    <w:rsid w:val="00F87B68"/>
    <w:rsid w:val="00F87D53"/>
    <w:rsid w:val="00F87E2C"/>
    <w:rsid w:val="00F87F08"/>
    <w:rsid w:val="00F87F29"/>
    <w:rsid w:val="00F87FDC"/>
    <w:rsid w:val="00F90008"/>
    <w:rsid w:val="00F90033"/>
    <w:rsid w:val="00F90179"/>
    <w:rsid w:val="00F90390"/>
    <w:rsid w:val="00F9041F"/>
    <w:rsid w:val="00F9043F"/>
    <w:rsid w:val="00F904E7"/>
    <w:rsid w:val="00F90590"/>
    <w:rsid w:val="00F9064E"/>
    <w:rsid w:val="00F9066D"/>
    <w:rsid w:val="00F906D4"/>
    <w:rsid w:val="00F90740"/>
    <w:rsid w:val="00F90890"/>
    <w:rsid w:val="00F9093A"/>
    <w:rsid w:val="00F9095A"/>
    <w:rsid w:val="00F90969"/>
    <w:rsid w:val="00F909E8"/>
    <w:rsid w:val="00F90A3D"/>
    <w:rsid w:val="00F90A49"/>
    <w:rsid w:val="00F90A64"/>
    <w:rsid w:val="00F90A9C"/>
    <w:rsid w:val="00F90AF8"/>
    <w:rsid w:val="00F90CC4"/>
    <w:rsid w:val="00F90D07"/>
    <w:rsid w:val="00F90D37"/>
    <w:rsid w:val="00F90DD6"/>
    <w:rsid w:val="00F90E0C"/>
    <w:rsid w:val="00F90F12"/>
    <w:rsid w:val="00F91002"/>
    <w:rsid w:val="00F9109D"/>
    <w:rsid w:val="00F9120B"/>
    <w:rsid w:val="00F9124B"/>
    <w:rsid w:val="00F91308"/>
    <w:rsid w:val="00F913DA"/>
    <w:rsid w:val="00F9149D"/>
    <w:rsid w:val="00F914F9"/>
    <w:rsid w:val="00F9154E"/>
    <w:rsid w:val="00F9155B"/>
    <w:rsid w:val="00F91562"/>
    <w:rsid w:val="00F915B0"/>
    <w:rsid w:val="00F91615"/>
    <w:rsid w:val="00F91695"/>
    <w:rsid w:val="00F916C5"/>
    <w:rsid w:val="00F9180E"/>
    <w:rsid w:val="00F918DA"/>
    <w:rsid w:val="00F91964"/>
    <w:rsid w:val="00F91993"/>
    <w:rsid w:val="00F919BE"/>
    <w:rsid w:val="00F919D6"/>
    <w:rsid w:val="00F91A47"/>
    <w:rsid w:val="00F91BCC"/>
    <w:rsid w:val="00F91D3D"/>
    <w:rsid w:val="00F91D93"/>
    <w:rsid w:val="00F91DE8"/>
    <w:rsid w:val="00F91DF6"/>
    <w:rsid w:val="00F91F72"/>
    <w:rsid w:val="00F92009"/>
    <w:rsid w:val="00F9210E"/>
    <w:rsid w:val="00F921AB"/>
    <w:rsid w:val="00F92268"/>
    <w:rsid w:val="00F922A7"/>
    <w:rsid w:val="00F92323"/>
    <w:rsid w:val="00F926A2"/>
    <w:rsid w:val="00F926A6"/>
    <w:rsid w:val="00F926F6"/>
    <w:rsid w:val="00F9273F"/>
    <w:rsid w:val="00F9275D"/>
    <w:rsid w:val="00F92896"/>
    <w:rsid w:val="00F928FC"/>
    <w:rsid w:val="00F92900"/>
    <w:rsid w:val="00F9297E"/>
    <w:rsid w:val="00F929D1"/>
    <w:rsid w:val="00F92B4E"/>
    <w:rsid w:val="00F92BAF"/>
    <w:rsid w:val="00F92C31"/>
    <w:rsid w:val="00F92DC8"/>
    <w:rsid w:val="00F92DCD"/>
    <w:rsid w:val="00F92DD5"/>
    <w:rsid w:val="00F92E0E"/>
    <w:rsid w:val="00F93036"/>
    <w:rsid w:val="00F932FE"/>
    <w:rsid w:val="00F93318"/>
    <w:rsid w:val="00F93471"/>
    <w:rsid w:val="00F9350F"/>
    <w:rsid w:val="00F935D1"/>
    <w:rsid w:val="00F935DD"/>
    <w:rsid w:val="00F935FF"/>
    <w:rsid w:val="00F93654"/>
    <w:rsid w:val="00F93687"/>
    <w:rsid w:val="00F9370D"/>
    <w:rsid w:val="00F93CE8"/>
    <w:rsid w:val="00F93FAE"/>
    <w:rsid w:val="00F940FB"/>
    <w:rsid w:val="00F94103"/>
    <w:rsid w:val="00F9412C"/>
    <w:rsid w:val="00F9426A"/>
    <w:rsid w:val="00F942B4"/>
    <w:rsid w:val="00F9431A"/>
    <w:rsid w:val="00F94342"/>
    <w:rsid w:val="00F943EB"/>
    <w:rsid w:val="00F9455F"/>
    <w:rsid w:val="00F9458F"/>
    <w:rsid w:val="00F9467B"/>
    <w:rsid w:val="00F946AD"/>
    <w:rsid w:val="00F946BD"/>
    <w:rsid w:val="00F94727"/>
    <w:rsid w:val="00F948BB"/>
    <w:rsid w:val="00F949CB"/>
    <w:rsid w:val="00F94A95"/>
    <w:rsid w:val="00F94C6D"/>
    <w:rsid w:val="00F94D89"/>
    <w:rsid w:val="00F94DC3"/>
    <w:rsid w:val="00F94DEF"/>
    <w:rsid w:val="00F94E4F"/>
    <w:rsid w:val="00F94F18"/>
    <w:rsid w:val="00F94FDF"/>
    <w:rsid w:val="00F9515F"/>
    <w:rsid w:val="00F952AA"/>
    <w:rsid w:val="00F95366"/>
    <w:rsid w:val="00F9554F"/>
    <w:rsid w:val="00F95557"/>
    <w:rsid w:val="00F95564"/>
    <w:rsid w:val="00F95594"/>
    <w:rsid w:val="00F958B6"/>
    <w:rsid w:val="00F958BE"/>
    <w:rsid w:val="00F9598D"/>
    <w:rsid w:val="00F959E0"/>
    <w:rsid w:val="00F95A3D"/>
    <w:rsid w:val="00F95AA0"/>
    <w:rsid w:val="00F95B17"/>
    <w:rsid w:val="00F95C06"/>
    <w:rsid w:val="00F95D04"/>
    <w:rsid w:val="00F95D64"/>
    <w:rsid w:val="00F95EA8"/>
    <w:rsid w:val="00F95EBC"/>
    <w:rsid w:val="00F95ED6"/>
    <w:rsid w:val="00F95FF7"/>
    <w:rsid w:val="00F961D6"/>
    <w:rsid w:val="00F96554"/>
    <w:rsid w:val="00F96616"/>
    <w:rsid w:val="00F9667E"/>
    <w:rsid w:val="00F96849"/>
    <w:rsid w:val="00F96A34"/>
    <w:rsid w:val="00F96AF8"/>
    <w:rsid w:val="00F96C91"/>
    <w:rsid w:val="00F96CAD"/>
    <w:rsid w:val="00F96D5B"/>
    <w:rsid w:val="00F96E46"/>
    <w:rsid w:val="00F96EA9"/>
    <w:rsid w:val="00F96EF5"/>
    <w:rsid w:val="00F970F7"/>
    <w:rsid w:val="00F970FC"/>
    <w:rsid w:val="00F97249"/>
    <w:rsid w:val="00F973CC"/>
    <w:rsid w:val="00F9756B"/>
    <w:rsid w:val="00F975E3"/>
    <w:rsid w:val="00F97679"/>
    <w:rsid w:val="00F97810"/>
    <w:rsid w:val="00F97836"/>
    <w:rsid w:val="00F97A05"/>
    <w:rsid w:val="00F97A56"/>
    <w:rsid w:val="00F97A6A"/>
    <w:rsid w:val="00F97B2C"/>
    <w:rsid w:val="00F97B7E"/>
    <w:rsid w:val="00F97C5A"/>
    <w:rsid w:val="00F97C82"/>
    <w:rsid w:val="00F97EEF"/>
    <w:rsid w:val="00F97F78"/>
    <w:rsid w:val="00F97F96"/>
    <w:rsid w:val="00F97FBB"/>
    <w:rsid w:val="00FA0051"/>
    <w:rsid w:val="00FA0196"/>
    <w:rsid w:val="00FA01CC"/>
    <w:rsid w:val="00FA022B"/>
    <w:rsid w:val="00FA0359"/>
    <w:rsid w:val="00FA0379"/>
    <w:rsid w:val="00FA04B5"/>
    <w:rsid w:val="00FA04D9"/>
    <w:rsid w:val="00FA0711"/>
    <w:rsid w:val="00FA08C7"/>
    <w:rsid w:val="00FA09A3"/>
    <w:rsid w:val="00FA0A9B"/>
    <w:rsid w:val="00FA0AA2"/>
    <w:rsid w:val="00FA0B02"/>
    <w:rsid w:val="00FA0B0D"/>
    <w:rsid w:val="00FA0D0F"/>
    <w:rsid w:val="00FA0DDD"/>
    <w:rsid w:val="00FA10E8"/>
    <w:rsid w:val="00FA1208"/>
    <w:rsid w:val="00FA1384"/>
    <w:rsid w:val="00FA1495"/>
    <w:rsid w:val="00FA1589"/>
    <w:rsid w:val="00FA16BF"/>
    <w:rsid w:val="00FA1823"/>
    <w:rsid w:val="00FA1A0C"/>
    <w:rsid w:val="00FA1A66"/>
    <w:rsid w:val="00FA1B2D"/>
    <w:rsid w:val="00FA1D12"/>
    <w:rsid w:val="00FA1E3B"/>
    <w:rsid w:val="00FA1F0A"/>
    <w:rsid w:val="00FA1F72"/>
    <w:rsid w:val="00FA20C8"/>
    <w:rsid w:val="00FA2186"/>
    <w:rsid w:val="00FA2191"/>
    <w:rsid w:val="00FA2292"/>
    <w:rsid w:val="00FA2324"/>
    <w:rsid w:val="00FA2503"/>
    <w:rsid w:val="00FA2523"/>
    <w:rsid w:val="00FA25D1"/>
    <w:rsid w:val="00FA27A0"/>
    <w:rsid w:val="00FA2A22"/>
    <w:rsid w:val="00FA2B24"/>
    <w:rsid w:val="00FA2B63"/>
    <w:rsid w:val="00FA2B8F"/>
    <w:rsid w:val="00FA2CC2"/>
    <w:rsid w:val="00FA2D59"/>
    <w:rsid w:val="00FA2DCE"/>
    <w:rsid w:val="00FA2E30"/>
    <w:rsid w:val="00FA2E33"/>
    <w:rsid w:val="00FA2E62"/>
    <w:rsid w:val="00FA2E63"/>
    <w:rsid w:val="00FA2E6B"/>
    <w:rsid w:val="00FA2E76"/>
    <w:rsid w:val="00FA2F35"/>
    <w:rsid w:val="00FA2F3E"/>
    <w:rsid w:val="00FA303F"/>
    <w:rsid w:val="00FA3093"/>
    <w:rsid w:val="00FA31D0"/>
    <w:rsid w:val="00FA31D6"/>
    <w:rsid w:val="00FA32A6"/>
    <w:rsid w:val="00FA332D"/>
    <w:rsid w:val="00FA3334"/>
    <w:rsid w:val="00FA34C2"/>
    <w:rsid w:val="00FA3753"/>
    <w:rsid w:val="00FA38A0"/>
    <w:rsid w:val="00FA393B"/>
    <w:rsid w:val="00FA3945"/>
    <w:rsid w:val="00FA39B3"/>
    <w:rsid w:val="00FA39B6"/>
    <w:rsid w:val="00FA3A6B"/>
    <w:rsid w:val="00FA3ACC"/>
    <w:rsid w:val="00FA3CB6"/>
    <w:rsid w:val="00FA3F52"/>
    <w:rsid w:val="00FA3FDC"/>
    <w:rsid w:val="00FA4074"/>
    <w:rsid w:val="00FA41A7"/>
    <w:rsid w:val="00FA4295"/>
    <w:rsid w:val="00FA43BA"/>
    <w:rsid w:val="00FA440B"/>
    <w:rsid w:val="00FA44A1"/>
    <w:rsid w:val="00FA456D"/>
    <w:rsid w:val="00FA4589"/>
    <w:rsid w:val="00FA46ED"/>
    <w:rsid w:val="00FA47B0"/>
    <w:rsid w:val="00FA47C8"/>
    <w:rsid w:val="00FA480E"/>
    <w:rsid w:val="00FA4A00"/>
    <w:rsid w:val="00FA4A8E"/>
    <w:rsid w:val="00FA4A8F"/>
    <w:rsid w:val="00FA4AC0"/>
    <w:rsid w:val="00FA4BEC"/>
    <w:rsid w:val="00FA4C7E"/>
    <w:rsid w:val="00FA4CD7"/>
    <w:rsid w:val="00FA4E19"/>
    <w:rsid w:val="00FA4E1A"/>
    <w:rsid w:val="00FA4EF1"/>
    <w:rsid w:val="00FA4F30"/>
    <w:rsid w:val="00FA51B8"/>
    <w:rsid w:val="00FA527F"/>
    <w:rsid w:val="00FA5357"/>
    <w:rsid w:val="00FA538A"/>
    <w:rsid w:val="00FA5472"/>
    <w:rsid w:val="00FA54D5"/>
    <w:rsid w:val="00FA54F0"/>
    <w:rsid w:val="00FA5668"/>
    <w:rsid w:val="00FA56A2"/>
    <w:rsid w:val="00FA5761"/>
    <w:rsid w:val="00FA57CA"/>
    <w:rsid w:val="00FA5871"/>
    <w:rsid w:val="00FA58B6"/>
    <w:rsid w:val="00FA58D0"/>
    <w:rsid w:val="00FA58D6"/>
    <w:rsid w:val="00FA5950"/>
    <w:rsid w:val="00FA5A1F"/>
    <w:rsid w:val="00FA5A4C"/>
    <w:rsid w:val="00FA5C42"/>
    <w:rsid w:val="00FA5D9F"/>
    <w:rsid w:val="00FA5EB5"/>
    <w:rsid w:val="00FA6295"/>
    <w:rsid w:val="00FA62AE"/>
    <w:rsid w:val="00FA633B"/>
    <w:rsid w:val="00FA6366"/>
    <w:rsid w:val="00FA63AF"/>
    <w:rsid w:val="00FA63F2"/>
    <w:rsid w:val="00FA6464"/>
    <w:rsid w:val="00FA6480"/>
    <w:rsid w:val="00FA64EE"/>
    <w:rsid w:val="00FA6500"/>
    <w:rsid w:val="00FA65D7"/>
    <w:rsid w:val="00FA65F1"/>
    <w:rsid w:val="00FA6600"/>
    <w:rsid w:val="00FA6672"/>
    <w:rsid w:val="00FA66B4"/>
    <w:rsid w:val="00FA6868"/>
    <w:rsid w:val="00FA693D"/>
    <w:rsid w:val="00FA6BDA"/>
    <w:rsid w:val="00FA6BEA"/>
    <w:rsid w:val="00FA6CB6"/>
    <w:rsid w:val="00FA6CB9"/>
    <w:rsid w:val="00FA6DDD"/>
    <w:rsid w:val="00FA70B4"/>
    <w:rsid w:val="00FA71B6"/>
    <w:rsid w:val="00FA71D9"/>
    <w:rsid w:val="00FA7203"/>
    <w:rsid w:val="00FA7267"/>
    <w:rsid w:val="00FA73AA"/>
    <w:rsid w:val="00FA74CD"/>
    <w:rsid w:val="00FA7592"/>
    <w:rsid w:val="00FA7608"/>
    <w:rsid w:val="00FA7693"/>
    <w:rsid w:val="00FA7873"/>
    <w:rsid w:val="00FA78BE"/>
    <w:rsid w:val="00FA795C"/>
    <w:rsid w:val="00FA7970"/>
    <w:rsid w:val="00FA79C4"/>
    <w:rsid w:val="00FA7A0E"/>
    <w:rsid w:val="00FA7A51"/>
    <w:rsid w:val="00FA7B01"/>
    <w:rsid w:val="00FA7B37"/>
    <w:rsid w:val="00FA7B8A"/>
    <w:rsid w:val="00FA7B92"/>
    <w:rsid w:val="00FA7CB0"/>
    <w:rsid w:val="00FA7E88"/>
    <w:rsid w:val="00FA7F43"/>
    <w:rsid w:val="00FA7FBE"/>
    <w:rsid w:val="00FA7FC4"/>
    <w:rsid w:val="00FA7FF3"/>
    <w:rsid w:val="00FB0050"/>
    <w:rsid w:val="00FB0209"/>
    <w:rsid w:val="00FB0239"/>
    <w:rsid w:val="00FB0251"/>
    <w:rsid w:val="00FB03E7"/>
    <w:rsid w:val="00FB04BE"/>
    <w:rsid w:val="00FB054F"/>
    <w:rsid w:val="00FB0604"/>
    <w:rsid w:val="00FB0668"/>
    <w:rsid w:val="00FB074C"/>
    <w:rsid w:val="00FB0771"/>
    <w:rsid w:val="00FB07A9"/>
    <w:rsid w:val="00FB07F2"/>
    <w:rsid w:val="00FB07FD"/>
    <w:rsid w:val="00FB0807"/>
    <w:rsid w:val="00FB08BB"/>
    <w:rsid w:val="00FB0AFC"/>
    <w:rsid w:val="00FB0B86"/>
    <w:rsid w:val="00FB0BB8"/>
    <w:rsid w:val="00FB0BF2"/>
    <w:rsid w:val="00FB0D31"/>
    <w:rsid w:val="00FB0D7B"/>
    <w:rsid w:val="00FB0E26"/>
    <w:rsid w:val="00FB0E84"/>
    <w:rsid w:val="00FB0FD6"/>
    <w:rsid w:val="00FB0FD8"/>
    <w:rsid w:val="00FB1139"/>
    <w:rsid w:val="00FB11C4"/>
    <w:rsid w:val="00FB11C8"/>
    <w:rsid w:val="00FB12AD"/>
    <w:rsid w:val="00FB12C1"/>
    <w:rsid w:val="00FB141A"/>
    <w:rsid w:val="00FB14F1"/>
    <w:rsid w:val="00FB1585"/>
    <w:rsid w:val="00FB1654"/>
    <w:rsid w:val="00FB16A2"/>
    <w:rsid w:val="00FB172F"/>
    <w:rsid w:val="00FB174A"/>
    <w:rsid w:val="00FB184A"/>
    <w:rsid w:val="00FB194B"/>
    <w:rsid w:val="00FB19BF"/>
    <w:rsid w:val="00FB1B38"/>
    <w:rsid w:val="00FB1C98"/>
    <w:rsid w:val="00FB1CE0"/>
    <w:rsid w:val="00FB1F2F"/>
    <w:rsid w:val="00FB2021"/>
    <w:rsid w:val="00FB211A"/>
    <w:rsid w:val="00FB21F1"/>
    <w:rsid w:val="00FB226F"/>
    <w:rsid w:val="00FB237B"/>
    <w:rsid w:val="00FB2519"/>
    <w:rsid w:val="00FB2521"/>
    <w:rsid w:val="00FB2529"/>
    <w:rsid w:val="00FB2673"/>
    <w:rsid w:val="00FB2724"/>
    <w:rsid w:val="00FB2749"/>
    <w:rsid w:val="00FB2819"/>
    <w:rsid w:val="00FB283F"/>
    <w:rsid w:val="00FB287E"/>
    <w:rsid w:val="00FB29B3"/>
    <w:rsid w:val="00FB2A73"/>
    <w:rsid w:val="00FB2AD4"/>
    <w:rsid w:val="00FB2B35"/>
    <w:rsid w:val="00FB2B8E"/>
    <w:rsid w:val="00FB2C0B"/>
    <w:rsid w:val="00FB2C59"/>
    <w:rsid w:val="00FB2C69"/>
    <w:rsid w:val="00FB2DE5"/>
    <w:rsid w:val="00FB2E20"/>
    <w:rsid w:val="00FB2FEC"/>
    <w:rsid w:val="00FB3020"/>
    <w:rsid w:val="00FB3166"/>
    <w:rsid w:val="00FB31DF"/>
    <w:rsid w:val="00FB3303"/>
    <w:rsid w:val="00FB3316"/>
    <w:rsid w:val="00FB348E"/>
    <w:rsid w:val="00FB348F"/>
    <w:rsid w:val="00FB3497"/>
    <w:rsid w:val="00FB34D2"/>
    <w:rsid w:val="00FB352D"/>
    <w:rsid w:val="00FB3530"/>
    <w:rsid w:val="00FB39E2"/>
    <w:rsid w:val="00FB3A7D"/>
    <w:rsid w:val="00FB3B7E"/>
    <w:rsid w:val="00FB3BF2"/>
    <w:rsid w:val="00FB3C08"/>
    <w:rsid w:val="00FB3C29"/>
    <w:rsid w:val="00FB3C34"/>
    <w:rsid w:val="00FB3C47"/>
    <w:rsid w:val="00FB3CFF"/>
    <w:rsid w:val="00FB3D2F"/>
    <w:rsid w:val="00FB3DA8"/>
    <w:rsid w:val="00FB402A"/>
    <w:rsid w:val="00FB407C"/>
    <w:rsid w:val="00FB40B0"/>
    <w:rsid w:val="00FB4116"/>
    <w:rsid w:val="00FB4145"/>
    <w:rsid w:val="00FB4329"/>
    <w:rsid w:val="00FB43AE"/>
    <w:rsid w:val="00FB448D"/>
    <w:rsid w:val="00FB461D"/>
    <w:rsid w:val="00FB4638"/>
    <w:rsid w:val="00FB4690"/>
    <w:rsid w:val="00FB474D"/>
    <w:rsid w:val="00FB47E4"/>
    <w:rsid w:val="00FB482C"/>
    <w:rsid w:val="00FB4883"/>
    <w:rsid w:val="00FB49C2"/>
    <w:rsid w:val="00FB49DC"/>
    <w:rsid w:val="00FB4A1F"/>
    <w:rsid w:val="00FB4A48"/>
    <w:rsid w:val="00FB4A7F"/>
    <w:rsid w:val="00FB4B4C"/>
    <w:rsid w:val="00FB4C51"/>
    <w:rsid w:val="00FB4C7B"/>
    <w:rsid w:val="00FB4C96"/>
    <w:rsid w:val="00FB4CAD"/>
    <w:rsid w:val="00FB4CF0"/>
    <w:rsid w:val="00FB4DC7"/>
    <w:rsid w:val="00FB4DFA"/>
    <w:rsid w:val="00FB4E62"/>
    <w:rsid w:val="00FB4ED9"/>
    <w:rsid w:val="00FB4EFD"/>
    <w:rsid w:val="00FB4F7F"/>
    <w:rsid w:val="00FB4F80"/>
    <w:rsid w:val="00FB4FE6"/>
    <w:rsid w:val="00FB5003"/>
    <w:rsid w:val="00FB5031"/>
    <w:rsid w:val="00FB5056"/>
    <w:rsid w:val="00FB5219"/>
    <w:rsid w:val="00FB5320"/>
    <w:rsid w:val="00FB53C7"/>
    <w:rsid w:val="00FB548F"/>
    <w:rsid w:val="00FB54E5"/>
    <w:rsid w:val="00FB551D"/>
    <w:rsid w:val="00FB5528"/>
    <w:rsid w:val="00FB556C"/>
    <w:rsid w:val="00FB556F"/>
    <w:rsid w:val="00FB55BE"/>
    <w:rsid w:val="00FB5734"/>
    <w:rsid w:val="00FB5765"/>
    <w:rsid w:val="00FB5891"/>
    <w:rsid w:val="00FB59BB"/>
    <w:rsid w:val="00FB5A24"/>
    <w:rsid w:val="00FB5B6C"/>
    <w:rsid w:val="00FB5BB9"/>
    <w:rsid w:val="00FB5BBC"/>
    <w:rsid w:val="00FB5CC7"/>
    <w:rsid w:val="00FB5CEB"/>
    <w:rsid w:val="00FB5CF8"/>
    <w:rsid w:val="00FB5D79"/>
    <w:rsid w:val="00FB5F1A"/>
    <w:rsid w:val="00FB609D"/>
    <w:rsid w:val="00FB60AD"/>
    <w:rsid w:val="00FB60B0"/>
    <w:rsid w:val="00FB60F2"/>
    <w:rsid w:val="00FB639D"/>
    <w:rsid w:val="00FB648D"/>
    <w:rsid w:val="00FB660E"/>
    <w:rsid w:val="00FB66C9"/>
    <w:rsid w:val="00FB6707"/>
    <w:rsid w:val="00FB6789"/>
    <w:rsid w:val="00FB67BD"/>
    <w:rsid w:val="00FB67DA"/>
    <w:rsid w:val="00FB6948"/>
    <w:rsid w:val="00FB6A5E"/>
    <w:rsid w:val="00FB6B3E"/>
    <w:rsid w:val="00FB6BA7"/>
    <w:rsid w:val="00FB6BF3"/>
    <w:rsid w:val="00FB6CD3"/>
    <w:rsid w:val="00FB6D2E"/>
    <w:rsid w:val="00FB6E55"/>
    <w:rsid w:val="00FB6E73"/>
    <w:rsid w:val="00FB6E87"/>
    <w:rsid w:val="00FB702E"/>
    <w:rsid w:val="00FB721A"/>
    <w:rsid w:val="00FB7243"/>
    <w:rsid w:val="00FB72F9"/>
    <w:rsid w:val="00FB7305"/>
    <w:rsid w:val="00FB74DC"/>
    <w:rsid w:val="00FB7515"/>
    <w:rsid w:val="00FB756F"/>
    <w:rsid w:val="00FB7572"/>
    <w:rsid w:val="00FB75D0"/>
    <w:rsid w:val="00FB7847"/>
    <w:rsid w:val="00FB793D"/>
    <w:rsid w:val="00FB7A4D"/>
    <w:rsid w:val="00FB7C5C"/>
    <w:rsid w:val="00FB7C6E"/>
    <w:rsid w:val="00FB7C73"/>
    <w:rsid w:val="00FB7D87"/>
    <w:rsid w:val="00FB7DB8"/>
    <w:rsid w:val="00FB7EEC"/>
    <w:rsid w:val="00FB7F6D"/>
    <w:rsid w:val="00FC005C"/>
    <w:rsid w:val="00FC012D"/>
    <w:rsid w:val="00FC0206"/>
    <w:rsid w:val="00FC04C7"/>
    <w:rsid w:val="00FC04E8"/>
    <w:rsid w:val="00FC05B0"/>
    <w:rsid w:val="00FC05CF"/>
    <w:rsid w:val="00FC0602"/>
    <w:rsid w:val="00FC06F3"/>
    <w:rsid w:val="00FC076A"/>
    <w:rsid w:val="00FC0811"/>
    <w:rsid w:val="00FC082B"/>
    <w:rsid w:val="00FC08DC"/>
    <w:rsid w:val="00FC09B1"/>
    <w:rsid w:val="00FC0AE3"/>
    <w:rsid w:val="00FC0B06"/>
    <w:rsid w:val="00FC0B2D"/>
    <w:rsid w:val="00FC0BFC"/>
    <w:rsid w:val="00FC0C67"/>
    <w:rsid w:val="00FC0CC0"/>
    <w:rsid w:val="00FC0EB1"/>
    <w:rsid w:val="00FC0EBE"/>
    <w:rsid w:val="00FC10E7"/>
    <w:rsid w:val="00FC1117"/>
    <w:rsid w:val="00FC128A"/>
    <w:rsid w:val="00FC12B6"/>
    <w:rsid w:val="00FC1349"/>
    <w:rsid w:val="00FC1497"/>
    <w:rsid w:val="00FC153A"/>
    <w:rsid w:val="00FC1589"/>
    <w:rsid w:val="00FC15B9"/>
    <w:rsid w:val="00FC168B"/>
    <w:rsid w:val="00FC1692"/>
    <w:rsid w:val="00FC17DB"/>
    <w:rsid w:val="00FC1801"/>
    <w:rsid w:val="00FC1811"/>
    <w:rsid w:val="00FC1A22"/>
    <w:rsid w:val="00FC1B3D"/>
    <w:rsid w:val="00FC1B55"/>
    <w:rsid w:val="00FC1C9A"/>
    <w:rsid w:val="00FC1DF2"/>
    <w:rsid w:val="00FC1E2A"/>
    <w:rsid w:val="00FC1E64"/>
    <w:rsid w:val="00FC1FA9"/>
    <w:rsid w:val="00FC204F"/>
    <w:rsid w:val="00FC20BB"/>
    <w:rsid w:val="00FC214A"/>
    <w:rsid w:val="00FC225D"/>
    <w:rsid w:val="00FC231E"/>
    <w:rsid w:val="00FC2365"/>
    <w:rsid w:val="00FC239F"/>
    <w:rsid w:val="00FC248B"/>
    <w:rsid w:val="00FC2557"/>
    <w:rsid w:val="00FC258D"/>
    <w:rsid w:val="00FC25C2"/>
    <w:rsid w:val="00FC2780"/>
    <w:rsid w:val="00FC2872"/>
    <w:rsid w:val="00FC2937"/>
    <w:rsid w:val="00FC2958"/>
    <w:rsid w:val="00FC2A92"/>
    <w:rsid w:val="00FC2BFD"/>
    <w:rsid w:val="00FC2D1E"/>
    <w:rsid w:val="00FC2E58"/>
    <w:rsid w:val="00FC2F4D"/>
    <w:rsid w:val="00FC2F5D"/>
    <w:rsid w:val="00FC3071"/>
    <w:rsid w:val="00FC323D"/>
    <w:rsid w:val="00FC32EB"/>
    <w:rsid w:val="00FC346A"/>
    <w:rsid w:val="00FC3552"/>
    <w:rsid w:val="00FC3559"/>
    <w:rsid w:val="00FC3565"/>
    <w:rsid w:val="00FC35C7"/>
    <w:rsid w:val="00FC3688"/>
    <w:rsid w:val="00FC36D0"/>
    <w:rsid w:val="00FC3712"/>
    <w:rsid w:val="00FC37AA"/>
    <w:rsid w:val="00FC387D"/>
    <w:rsid w:val="00FC38A6"/>
    <w:rsid w:val="00FC396A"/>
    <w:rsid w:val="00FC3A63"/>
    <w:rsid w:val="00FC3AA0"/>
    <w:rsid w:val="00FC3BB3"/>
    <w:rsid w:val="00FC3C58"/>
    <w:rsid w:val="00FC3C94"/>
    <w:rsid w:val="00FC3CD5"/>
    <w:rsid w:val="00FC3D98"/>
    <w:rsid w:val="00FC3DC2"/>
    <w:rsid w:val="00FC3E2A"/>
    <w:rsid w:val="00FC3E61"/>
    <w:rsid w:val="00FC4048"/>
    <w:rsid w:val="00FC437F"/>
    <w:rsid w:val="00FC4474"/>
    <w:rsid w:val="00FC4560"/>
    <w:rsid w:val="00FC4589"/>
    <w:rsid w:val="00FC458F"/>
    <w:rsid w:val="00FC45C3"/>
    <w:rsid w:val="00FC4608"/>
    <w:rsid w:val="00FC462F"/>
    <w:rsid w:val="00FC470A"/>
    <w:rsid w:val="00FC4740"/>
    <w:rsid w:val="00FC47C1"/>
    <w:rsid w:val="00FC4897"/>
    <w:rsid w:val="00FC48C3"/>
    <w:rsid w:val="00FC4A2D"/>
    <w:rsid w:val="00FC4B9E"/>
    <w:rsid w:val="00FC4BAD"/>
    <w:rsid w:val="00FC4BBF"/>
    <w:rsid w:val="00FC4CC2"/>
    <w:rsid w:val="00FC4CD9"/>
    <w:rsid w:val="00FC4F40"/>
    <w:rsid w:val="00FC4F85"/>
    <w:rsid w:val="00FC4FAE"/>
    <w:rsid w:val="00FC504C"/>
    <w:rsid w:val="00FC515D"/>
    <w:rsid w:val="00FC5370"/>
    <w:rsid w:val="00FC53ED"/>
    <w:rsid w:val="00FC54FC"/>
    <w:rsid w:val="00FC5A96"/>
    <w:rsid w:val="00FC5B3A"/>
    <w:rsid w:val="00FC5BA6"/>
    <w:rsid w:val="00FC5CCF"/>
    <w:rsid w:val="00FC5DCB"/>
    <w:rsid w:val="00FC5E4E"/>
    <w:rsid w:val="00FC5F53"/>
    <w:rsid w:val="00FC6013"/>
    <w:rsid w:val="00FC605A"/>
    <w:rsid w:val="00FC6061"/>
    <w:rsid w:val="00FC6222"/>
    <w:rsid w:val="00FC63F0"/>
    <w:rsid w:val="00FC6592"/>
    <w:rsid w:val="00FC65E9"/>
    <w:rsid w:val="00FC6626"/>
    <w:rsid w:val="00FC662E"/>
    <w:rsid w:val="00FC6646"/>
    <w:rsid w:val="00FC66B3"/>
    <w:rsid w:val="00FC66E1"/>
    <w:rsid w:val="00FC6701"/>
    <w:rsid w:val="00FC6722"/>
    <w:rsid w:val="00FC67A1"/>
    <w:rsid w:val="00FC68B8"/>
    <w:rsid w:val="00FC693B"/>
    <w:rsid w:val="00FC69A6"/>
    <w:rsid w:val="00FC6AB5"/>
    <w:rsid w:val="00FC6C2D"/>
    <w:rsid w:val="00FC6D33"/>
    <w:rsid w:val="00FC6D6F"/>
    <w:rsid w:val="00FC6DCC"/>
    <w:rsid w:val="00FC6DDD"/>
    <w:rsid w:val="00FC6E13"/>
    <w:rsid w:val="00FC6E8C"/>
    <w:rsid w:val="00FC6EF5"/>
    <w:rsid w:val="00FC6F65"/>
    <w:rsid w:val="00FC6F92"/>
    <w:rsid w:val="00FC6F9E"/>
    <w:rsid w:val="00FC6FA1"/>
    <w:rsid w:val="00FC744B"/>
    <w:rsid w:val="00FC744C"/>
    <w:rsid w:val="00FC74C4"/>
    <w:rsid w:val="00FC75A2"/>
    <w:rsid w:val="00FC75B6"/>
    <w:rsid w:val="00FC76B8"/>
    <w:rsid w:val="00FC7745"/>
    <w:rsid w:val="00FC7A20"/>
    <w:rsid w:val="00FC7AFA"/>
    <w:rsid w:val="00FC7B33"/>
    <w:rsid w:val="00FC7B40"/>
    <w:rsid w:val="00FC7B5E"/>
    <w:rsid w:val="00FC7B80"/>
    <w:rsid w:val="00FC7B9F"/>
    <w:rsid w:val="00FC7BD3"/>
    <w:rsid w:val="00FC7C04"/>
    <w:rsid w:val="00FC7C21"/>
    <w:rsid w:val="00FC7D2A"/>
    <w:rsid w:val="00FC7D4E"/>
    <w:rsid w:val="00FC7D4F"/>
    <w:rsid w:val="00FC7DA3"/>
    <w:rsid w:val="00FC7EEB"/>
    <w:rsid w:val="00FC7FAD"/>
    <w:rsid w:val="00FD0377"/>
    <w:rsid w:val="00FD053D"/>
    <w:rsid w:val="00FD05FE"/>
    <w:rsid w:val="00FD061F"/>
    <w:rsid w:val="00FD0769"/>
    <w:rsid w:val="00FD07CE"/>
    <w:rsid w:val="00FD092F"/>
    <w:rsid w:val="00FD0960"/>
    <w:rsid w:val="00FD0990"/>
    <w:rsid w:val="00FD09FB"/>
    <w:rsid w:val="00FD09FD"/>
    <w:rsid w:val="00FD0B78"/>
    <w:rsid w:val="00FD0D1C"/>
    <w:rsid w:val="00FD0D78"/>
    <w:rsid w:val="00FD0DFF"/>
    <w:rsid w:val="00FD0F72"/>
    <w:rsid w:val="00FD11EA"/>
    <w:rsid w:val="00FD129E"/>
    <w:rsid w:val="00FD1524"/>
    <w:rsid w:val="00FD166B"/>
    <w:rsid w:val="00FD1685"/>
    <w:rsid w:val="00FD173C"/>
    <w:rsid w:val="00FD19D6"/>
    <w:rsid w:val="00FD1A16"/>
    <w:rsid w:val="00FD1BAE"/>
    <w:rsid w:val="00FD1CAC"/>
    <w:rsid w:val="00FD1CC8"/>
    <w:rsid w:val="00FD1CD5"/>
    <w:rsid w:val="00FD1D1C"/>
    <w:rsid w:val="00FD1D36"/>
    <w:rsid w:val="00FD1DD3"/>
    <w:rsid w:val="00FD1EC7"/>
    <w:rsid w:val="00FD2144"/>
    <w:rsid w:val="00FD2260"/>
    <w:rsid w:val="00FD2508"/>
    <w:rsid w:val="00FD2648"/>
    <w:rsid w:val="00FD264C"/>
    <w:rsid w:val="00FD2656"/>
    <w:rsid w:val="00FD2706"/>
    <w:rsid w:val="00FD2738"/>
    <w:rsid w:val="00FD2894"/>
    <w:rsid w:val="00FD28D3"/>
    <w:rsid w:val="00FD2A89"/>
    <w:rsid w:val="00FD2AE0"/>
    <w:rsid w:val="00FD2AFF"/>
    <w:rsid w:val="00FD2B51"/>
    <w:rsid w:val="00FD2B58"/>
    <w:rsid w:val="00FD2BB3"/>
    <w:rsid w:val="00FD2C27"/>
    <w:rsid w:val="00FD2C5B"/>
    <w:rsid w:val="00FD2D4E"/>
    <w:rsid w:val="00FD2E52"/>
    <w:rsid w:val="00FD2E56"/>
    <w:rsid w:val="00FD2E8A"/>
    <w:rsid w:val="00FD2EB5"/>
    <w:rsid w:val="00FD2FC5"/>
    <w:rsid w:val="00FD3128"/>
    <w:rsid w:val="00FD317E"/>
    <w:rsid w:val="00FD31EC"/>
    <w:rsid w:val="00FD31FA"/>
    <w:rsid w:val="00FD3310"/>
    <w:rsid w:val="00FD3321"/>
    <w:rsid w:val="00FD35A8"/>
    <w:rsid w:val="00FD35E2"/>
    <w:rsid w:val="00FD35F4"/>
    <w:rsid w:val="00FD363D"/>
    <w:rsid w:val="00FD3715"/>
    <w:rsid w:val="00FD395D"/>
    <w:rsid w:val="00FD39DA"/>
    <w:rsid w:val="00FD39F1"/>
    <w:rsid w:val="00FD3A42"/>
    <w:rsid w:val="00FD3A44"/>
    <w:rsid w:val="00FD3B82"/>
    <w:rsid w:val="00FD3C31"/>
    <w:rsid w:val="00FD3CCA"/>
    <w:rsid w:val="00FD3D24"/>
    <w:rsid w:val="00FD3D3E"/>
    <w:rsid w:val="00FD3DBC"/>
    <w:rsid w:val="00FD3E60"/>
    <w:rsid w:val="00FD3EFB"/>
    <w:rsid w:val="00FD4047"/>
    <w:rsid w:val="00FD405A"/>
    <w:rsid w:val="00FD40BA"/>
    <w:rsid w:val="00FD4236"/>
    <w:rsid w:val="00FD43CB"/>
    <w:rsid w:val="00FD4401"/>
    <w:rsid w:val="00FD44CA"/>
    <w:rsid w:val="00FD46A5"/>
    <w:rsid w:val="00FD498E"/>
    <w:rsid w:val="00FD49F0"/>
    <w:rsid w:val="00FD4A0E"/>
    <w:rsid w:val="00FD4A39"/>
    <w:rsid w:val="00FD4A3B"/>
    <w:rsid w:val="00FD4B0B"/>
    <w:rsid w:val="00FD4CE7"/>
    <w:rsid w:val="00FD4E1A"/>
    <w:rsid w:val="00FD4E5B"/>
    <w:rsid w:val="00FD4FC8"/>
    <w:rsid w:val="00FD5046"/>
    <w:rsid w:val="00FD5090"/>
    <w:rsid w:val="00FD526B"/>
    <w:rsid w:val="00FD5390"/>
    <w:rsid w:val="00FD5489"/>
    <w:rsid w:val="00FD54BE"/>
    <w:rsid w:val="00FD56B7"/>
    <w:rsid w:val="00FD56C0"/>
    <w:rsid w:val="00FD5843"/>
    <w:rsid w:val="00FD5943"/>
    <w:rsid w:val="00FD5957"/>
    <w:rsid w:val="00FD5962"/>
    <w:rsid w:val="00FD5994"/>
    <w:rsid w:val="00FD5B84"/>
    <w:rsid w:val="00FD5BDF"/>
    <w:rsid w:val="00FD5BE0"/>
    <w:rsid w:val="00FD5C88"/>
    <w:rsid w:val="00FD5C9C"/>
    <w:rsid w:val="00FD5D7D"/>
    <w:rsid w:val="00FD5E08"/>
    <w:rsid w:val="00FD5E45"/>
    <w:rsid w:val="00FD5E4F"/>
    <w:rsid w:val="00FD5EF2"/>
    <w:rsid w:val="00FD5F8A"/>
    <w:rsid w:val="00FD621E"/>
    <w:rsid w:val="00FD6252"/>
    <w:rsid w:val="00FD6285"/>
    <w:rsid w:val="00FD628E"/>
    <w:rsid w:val="00FD638C"/>
    <w:rsid w:val="00FD6486"/>
    <w:rsid w:val="00FD649B"/>
    <w:rsid w:val="00FD6660"/>
    <w:rsid w:val="00FD670A"/>
    <w:rsid w:val="00FD6773"/>
    <w:rsid w:val="00FD67BA"/>
    <w:rsid w:val="00FD67F5"/>
    <w:rsid w:val="00FD686B"/>
    <w:rsid w:val="00FD694B"/>
    <w:rsid w:val="00FD696D"/>
    <w:rsid w:val="00FD69A2"/>
    <w:rsid w:val="00FD6A8C"/>
    <w:rsid w:val="00FD6CC4"/>
    <w:rsid w:val="00FD6DCD"/>
    <w:rsid w:val="00FD6F2B"/>
    <w:rsid w:val="00FD6FE0"/>
    <w:rsid w:val="00FD7165"/>
    <w:rsid w:val="00FD7494"/>
    <w:rsid w:val="00FD74B5"/>
    <w:rsid w:val="00FD74EE"/>
    <w:rsid w:val="00FD7537"/>
    <w:rsid w:val="00FD756D"/>
    <w:rsid w:val="00FD7645"/>
    <w:rsid w:val="00FD76E4"/>
    <w:rsid w:val="00FD77AB"/>
    <w:rsid w:val="00FD78EB"/>
    <w:rsid w:val="00FD79CD"/>
    <w:rsid w:val="00FD7B5A"/>
    <w:rsid w:val="00FD7B93"/>
    <w:rsid w:val="00FD7BDA"/>
    <w:rsid w:val="00FD7D32"/>
    <w:rsid w:val="00FD7D49"/>
    <w:rsid w:val="00FD7E64"/>
    <w:rsid w:val="00FD7FD3"/>
    <w:rsid w:val="00FE0139"/>
    <w:rsid w:val="00FE0211"/>
    <w:rsid w:val="00FE0283"/>
    <w:rsid w:val="00FE0428"/>
    <w:rsid w:val="00FE04EF"/>
    <w:rsid w:val="00FE06CD"/>
    <w:rsid w:val="00FE075E"/>
    <w:rsid w:val="00FE07D9"/>
    <w:rsid w:val="00FE0823"/>
    <w:rsid w:val="00FE08E9"/>
    <w:rsid w:val="00FE09AD"/>
    <w:rsid w:val="00FE0AB4"/>
    <w:rsid w:val="00FE0B87"/>
    <w:rsid w:val="00FE0BBE"/>
    <w:rsid w:val="00FE0C22"/>
    <w:rsid w:val="00FE0DA6"/>
    <w:rsid w:val="00FE0E09"/>
    <w:rsid w:val="00FE0E89"/>
    <w:rsid w:val="00FE0F64"/>
    <w:rsid w:val="00FE0FD5"/>
    <w:rsid w:val="00FE1045"/>
    <w:rsid w:val="00FE1054"/>
    <w:rsid w:val="00FE1230"/>
    <w:rsid w:val="00FE1307"/>
    <w:rsid w:val="00FE1549"/>
    <w:rsid w:val="00FE16B9"/>
    <w:rsid w:val="00FE1754"/>
    <w:rsid w:val="00FE175E"/>
    <w:rsid w:val="00FE17E7"/>
    <w:rsid w:val="00FE17F9"/>
    <w:rsid w:val="00FE1A7D"/>
    <w:rsid w:val="00FE1DFC"/>
    <w:rsid w:val="00FE1DFE"/>
    <w:rsid w:val="00FE1E21"/>
    <w:rsid w:val="00FE1E3D"/>
    <w:rsid w:val="00FE1E94"/>
    <w:rsid w:val="00FE1EDB"/>
    <w:rsid w:val="00FE1EF9"/>
    <w:rsid w:val="00FE1F70"/>
    <w:rsid w:val="00FE1FC1"/>
    <w:rsid w:val="00FE201A"/>
    <w:rsid w:val="00FE202F"/>
    <w:rsid w:val="00FE21D7"/>
    <w:rsid w:val="00FE239B"/>
    <w:rsid w:val="00FE2632"/>
    <w:rsid w:val="00FE2723"/>
    <w:rsid w:val="00FE27C8"/>
    <w:rsid w:val="00FE27CA"/>
    <w:rsid w:val="00FE2A61"/>
    <w:rsid w:val="00FE2B8E"/>
    <w:rsid w:val="00FE2C6A"/>
    <w:rsid w:val="00FE2D81"/>
    <w:rsid w:val="00FE2DDE"/>
    <w:rsid w:val="00FE2E1F"/>
    <w:rsid w:val="00FE2F5C"/>
    <w:rsid w:val="00FE2F7A"/>
    <w:rsid w:val="00FE32DC"/>
    <w:rsid w:val="00FE333D"/>
    <w:rsid w:val="00FE3350"/>
    <w:rsid w:val="00FE3361"/>
    <w:rsid w:val="00FE33F8"/>
    <w:rsid w:val="00FE353B"/>
    <w:rsid w:val="00FE3601"/>
    <w:rsid w:val="00FE361B"/>
    <w:rsid w:val="00FE3698"/>
    <w:rsid w:val="00FE37F6"/>
    <w:rsid w:val="00FE3803"/>
    <w:rsid w:val="00FE3809"/>
    <w:rsid w:val="00FE381B"/>
    <w:rsid w:val="00FE3878"/>
    <w:rsid w:val="00FE3891"/>
    <w:rsid w:val="00FE38C5"/>
    <w:rsid w:val="00FE3906"/>
    <w:rsid w:val="00FE390E"/>
    <w:rsid w:val="00FE392C"/>
    <w:rsid w:val="00FE3937"/>
    <w:rsid w:val="00FE39C2"/>
    <w:rsid w:val="00FE39C8"/>
    <w:rsid w:val="00FE3AD1"/>
    <w:rsid w:val="00FE3B31"/>
    <w:rsid w:val="00FE3C63"/>
    <w:rsid w:val="00FE3CF7"/>
    <w:rsid w:val="00FE3DF2"/>
    <w:rsid w:val="00FE3F7E"/>
    <w:rsid w:val="00FE3F94"/>
    <w:rsid w:val="00FE4091"/>
    <w:rsid w:val="00FE4098"/>
    <w:rsid w:val="00FE4187"/>
    <w:rsid w:val="00FE41A2"/>
    <w:rsid w:val="00FE41BE"/>
    <w:rsid w:val="00FE42B6"/>
    <w:rsid w:val="00FE459D"/>
    <w:rsid w:val="00FE4602"/>
    <w:rsid w:val="00FE474D"/>
    <w:rsid w:val="00FE487C"/>
    <w:rsid w:val="00FE49AA"/>
    <w:rsid w:val="00FE4AE7"/>
    <w:rsid w:val="00FE4B78"/>
    <w:rsid w:val="00FE4CCC"/>
    <w:rsid w:val="00FE4D2F"/>
    <w:rsid w:val="00FE4D3F"/>
    <w:rsid w:val="00FE4E33"/>
    <w:rsid w:val="00FE4EA6"/>
    <w:rsid w:val="00FE4EAE"/>
    <w:rsid w:val="00FE4F28"/>
    <w:rsid w:val="00FE507F"/>
    <w:rsid w:val="00FE509B"/>
    <w:rsid w:val="00FE5114"/>
    <w:rsid w:val="00FE5276"/>
    <w:rsid w:val="00FE52D1"/>
    <w:rsid w:val="00FE5343"/>
    <w:rsid w:val="00FE534E"/>
    <w:rsid w:val="00FE536A"/>
    <w:rsid w:val="00FE550D"/>
    <w:rsid w:val="00FE552F"/>
    <w:rsid w:val="00FE5577"/>
    <w:rsid w:val="00FE5652"/>
    <w:rsid w:val="00FE5655"/>
    <w:rsid w:val="00FE570E"/>
    <w:rsid w:val="00FE5727"/>
    <w:rsid w:val="00FE57F2"/>
    <w:rsid w:val="00FE58AC"/>
    <w:rsid w:val="00FE58F7"/>
    <w:rsid w:val="00FE598B"/>
    <w:rsid w:val="00FE5A95"/>
    <w:rsid w:val="00FE5C33"/>
    <w:rsid w:val="00FE5F4E"/>
    <w:rsid w:val="00FE5F7F"/>
    <w:rsid w:val="00FE6185"/>
    <w:rsid w:val="00FE6187"/>
    <w:rsid w:val="00FE626C"/>
    <w:rsid w:val="00FE62C5"/>
    <w:rsid w:val="00FE62DF"/>
    <w:rsid w:val="00FE6326"/>
    <w:rsid w:val="00FE6375"/>
    <w:rsid w:val="00FE6402"/>
    <w:rsid w:val="00FE6437"/>
    <w:rsid w:val="00FE64BA"/>
    <w:rsid w:val="00FE65E4"/>
    <w:rsid w:val="00FE65FD"/>
    <w:rsid w:val="00FE6615"/>
    <w:rsid w:val="00FE6653"/>
    <w:rsid w:val="00FE669A"/>
    <w:rsid w:val="00FE6746"/>
    <w:rsid w:val="00FE67D8"/>
    <w:rsid w:val="00FE68DD"/>
    <w:rsid w:val="00FE69F1"/>
    <w:rsid w:val="00FE6A86"/>
    <w:rsid w:val="00FE6B7F"/>
    <w:rsid w:val="00FE6C34"/>
    <w:rsid w:val="00FE6CFE"/>
    <w:rsid w:val="00FE6CFF"/>
    <w:rsid w:val="00FE6D49"/>
    <w:rsid w:val="00FE6DB9"/>
    <w:rsid w:val="00FE6F13"/>
    <w:rsid w:val="00FE6FB7"/>
    <w:rsid w:val="00FE6FB8"/>
    <w:rsid w:val="00FE7050"/>
    <w:rsid w:val="00FE706B"/>
    <w:rsid w:val="00FE710F"/>
    <w:rsid w:val="00FE71AE"/>
    <w:rsid w:val="00FE7320"/>
    <w:rsid w:val="00FE75CB"/>
    <w:rsid w:val="00FE75E1"/>
    <w:rsid w:val="00FE777A"/>
    <w:rsid w:val="00FE7869"/>
    <w:rsid w:val="00FE7B09"/>
    <w:rsid w:val="00FE7C57"/>
    <w:rsid w:val="00FE7D3C"/>
    <w:rsid w:val="00FE7D4A"/>
    <w:rsid w:val="00FF0040"/>
    <w:rsid w:val="00FF0082"/>
    <w:rsid w:val="00FF012B"/>
    <w:rsid w:val="00FF0132"/>
    <w:rsid w:val="00FF02CD"/>
    <w:rsid w:val="00FF03B1"/>
    <w:rsid w:val="00FF03B4"/>
    <w:rsid w:val="00FF0584"/>
    <w:rsid w:val="00FF0595"/>
    <w:rsid w:val="00FF0672"/>
    <w:rsid w:val="00FF06A5"/>
    <w:rsid w:val="00FF0874"/>
    <w:rsid w:val="00FF087D"/>
    <w:rsid w:val="00FF08BC"/>
    <w:rsid w:val="00FF08EB"/>
    <w:rsid w:val="00FF0979"/>
    <w:rsid w:val="00FF0B42"/>
    <w:rsid w:val="00FF0B6D"/>
    <w:rsid w:val="00FF0C39"/>
    <w:rsid w:val="00FF0EA0"/>
    <w:rsid w:val="00FF0FAF"/>
    <w:rsid w:val="00FF102E"/>
    <w:rsid w:val="00FF11A0"/>
    <w:rsid w:val="00FF11A1"/>
    <w:rsid w:val="00FF1595"/>
    <w:rsid w:val="00FF1599"/>
    <w:rsid w:val="00FF172F"/>
    <w:rsid w:val="00FF193E"/>
    <w:rsid w:val="00FF1957"/>
    <w:rsid w:val="00FF1A51"/>
    <w:rsid w:val="00FF1B84"/>
    <w:rsid w:val="00FF1BED"/>
    <w:rsid w:val="00FF1D4F"/>
    <w:rsid w:val="00FF1F24"/>
    <w:rsid w:val="00FF1FEA"/>
    <w:rsid w:val="00FF2019"/>
    <w:rsid w:val="00FF216D"/>
    <w:rsid w:val="00FF228E"/>
    <w:rsid w:val="00FF22F9"/>
    <w:rsid w:val="00FF239F"/>
    <w:rsid w:val="00FF2582"/>
    <w:rsid w:val="00FF25C0"/>
    <w:rsid w:val="00FF264B"/>
    <w:rsid w:val="00FF2858"/>
    <w:rsid w:val="00FF28A7"/>
    <w:rsid w:val="00FF2A5F"/>
    <w:rsid w:val="00FF2B13"/>
    <w:rsid w:val="00FF2BB7"/>
    <w:rsid w:val="00FF2DA6"/>
    <w:rsid w:val="00FF2E67"/>
    <w:rsid w:val="00FF3007"/>
    <w:rsid w:val="00FF305A"/>
    <w:rsid w:val="00FF30B6"/>
    <w:rsid w:val="00FF30DA"/>
    <w:rsid w:val="00FF31F2"/>
    <w:rsid w:val="00FF336C"/>
    <w:rsid w:val="00FF3376"/>
    <w:rsid w:val="00FF34A3"/>
    <w:rsid w:val="00FF3611"/>
    <w:rsid w:val="00FF3693"/>
    <w:rsid w:val="00FF3783"/>
    <w:rsid w:val="00FF37B8"/>
    <w:rsid w:val="00FF37E5"/>
    <w:rsid w:val="00FF3821"/>
    <w:rsid w:val="00FF3BA5"/>
    <w:rsid w:val="00FF3D44"/>
    <w:rsid w:val="00FF3FA2"/>
    <w:rsid w:val="00FF3FCA"/>
    <w:rsid w:val="00FF4103"/>
    <w:rsid w:val="00FF4535"/>
    <w:rsid w:val="00FF45D1"/>
    <w:rsid w:val="00FF47B9"/>
    <w:rsid w:val="00FF4858"/>
    <w:rsid w:val="00FF4926"/>
    <w:rsid w:val="00FF495E"/>
    <w:rsid w:val="00FF4982"/>
    <w:rsid w:val="00FF4A15"/>
    <w:rsid w:val="00FF4B14"/>
    <w:rsid w:val="00FF4BFD"/>
    <w:rsid w:val="00FF4D30"/>
    <w:rsid w:val="00FF4D47"/>
    <w:rsid w:val="00FF4E04"/>
    <w:rsid w:val="00FF4F24"/>
    <w:rsid w:val="00FF500A"/>
    <w:rsid w:val="00FF505C"/>
    <w:rsid w:val="00FF50C7"/>
    <w:rsid w:val="00FF5126"/>
    <w:rsid w:val="00FF5224"/>
    <w:rsid w:val="00FF527F"/>
    <w:rsid w:val="00FF5304"/>
    <w:rsid w:val="00FF53BF"/>
    <w:rsid w:val="00FF54B7"/>
    <w:rsid w:val="00FF55EE"/>
    <w:rsid w:val="00FF563D"/>
    <w:rsid w:val="00FF5659"/>
    <w:rsid w:val="00FF578E"/>
    <w:rsid w:val="00FF5804"/>
    <w:rsid w:val="00FF5931"/>
    <w:rsid w:val="00FF5AB1"/>
    <w:rsid w:val="00FF5B1B"/>
    <w:rsid w:val="00FF5B40"/>
    <w:rsid w:val="00FF5B61"/>
    <w:rsid w:val="00FF5BBA"/>
    <w:rsid w:val="00FF5E89"/>
    <w:rsid w:val="00FF5ED7"/>
    <w:rsid w:val="00FF5EDB"/>
    <w:rsid w:val="00FF5F45"/>
    <w:rsid w:val="00FF5FC1"/>
    <w:rsid w:val="00FF602C"/>
    <w:rsid w:val="00FF611A"/>
    <w:rsid w:val="00FF61A3"/>
    <w:rsid w:val="00FF6206"/>
    <w:rsid w:val="00FF626E"/>
    <w:rsid w:val="00FF6326"/>
    <w:rsid w:val="00FF632C"/>
    <w:rsid w:val="00FF64E6"/>
    <w:rsid w:val="00FF66EC"/>
    <w:rsid w:val="00FF69D1"/>
    <w:rsid w:val="00FF69F9"/>
    <w:rsid w:val="00FF6A06"/>
    <w:rsid w:val="00FF6A7B"/>
    <w:rsid w:val="00FF6A89"/>
    <w:rsid w:val="00FF6AAB"/>
    <w:rsid w:val="00FF6B60"/>
    <w:rsid w:val="00FF6E24"/>
    <w:rsid w:val="00FF6E6D"/>
    <w:rsid w:val="00FF6F3D"/>
    <w:rsid w:val="00FF6F87"/>
    <w:rsid w:val="00FF7052"/>
    <w:rsid w:val="00FF70DF"/>
    <w:rsid w:val="00FF7139"/>
    <w:rsid w:val="00FF713F"/>
    <w:rsid w:val="00FF7180"/>
    <w:rsid w:val="00FF7249"/>
    <w:rsid w:val="00FF7309"/>
    <w:rsid w:val="00FF757D"/>
    <w:rsid w:val="00FF770A"/>
    <w:rsid w:val="00FF773F"/>
    <w:rsid w:val="00FF79C3"/>
    <w:rsid w:val="00FF7B45"/>
    <w:rsid w:val="00FF7B49"/>
    <w:rsid w:val="00FF7BC8"/>
    <w:rsid w:val="00FF7BFC"/>
    <w:rsid w:val="00FF7C4C"/>
    <w:rsid w:val="00FF7CD3"/>
    <w:rsid w:val="00FF7E3A"/>
    <w:rsid w:val="00FF7E7E"/>
    <w:rsid w:val="00FF7EC0"/>
    <w:rsid w:val="00FF7F1E"/>
    <w:rsid w:val="00FF7F2A"/>
    <w:rsid w:val="00FF7F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B51C9A"/>
  <w15:chartTrackingRefBased/>
  <w15:docId w15:val="{9A3E4DB0-50DB-4DFC-8FB9-57045535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1754"/>
    <w:rPr>
      <w:szCs w:val="24"/>
      <w:lang w:eastAsia="cs-CZ"/>
    </w:rPr>
  </w:style>
  <w:style w:type="paragraph" w:styleId="Heading1">
    <w:name w:val="heading 1"/>
    <w:basedOn w:val="Normal"/>
    <w:next w:val="Normal"/>
    <w:qFormat/>
    <w:rsid w:val="0051375B"/>
    <w:pPr>
      <w:keepNext/>
      <w:numPr>
        <w:numId w:val="1"/>
      </w:numPr>
      <w:spacing w:after="120"/>
      <w:outlineLvl w:val="0"/>
    </w:pPr>
    <w:rPr>
      <w:b/>
      <w:sz w:val="26"/>
    </w:rPr>
  </w:style>
  <w:style w:type="paragraph" w:styleId="Heading2">
    <w:name w:val="heading 2"/>
    <w:basedOn w:val="Normal"/>
    <w:next w:val="Normal"/>
    <w:qFormat/>
    <w:rsid w:val="0051375B"/>
    <w:pPr>
      <w:keepNext/>
      <w:numPr>
        <w:ilvl w:val="1"/>
        <w:numId w:val="1"/>
      </w:numPr>
      <w:spacing w:after="120"/>
      <w:outlineLvl w:val="1"/>
    </w:pPr>
    <w:rPr>
      <w:b/>
      <w:sz w:val="24"/>
    </w:rPr>
  </w:style>
  <w:style w:type="paragraph" w:styleId="Heading3">
    <w:name w:val="heading 3"/>
    <w:basedOn w:val="Normal"/>
    <w:next w:val="Normal"/>
    <w:qFormat/>
    <w:rsid w:val="0051375B"/>
    <w:pPr>
      <w:keepNext/>
      <w:numPr>
        <w:ilvl w:val="2"/>
        <w:numId w:val="1"/>
      </w:numPr>
      <w:spacing w:after="120"/>
      <w:outlineLvl w:val="2"/>
    </w:pPr>
    <w:rPr>
      <w:b/>
      <w:sz w:val="22"/>
    </w:rPr>
  </w:style>
  <w:style w:type="paragraph" w:styleId="Heading4">
    <w:name w:val="heading 4"/>
    <w:basedOn w:val="Normal"/>
    <w:next w:val="Normal"/>
    <w:qFormat/>
    <w:rsid w:val="003123B9"/>
    <w:pPr>
      <w:keepNext/>
      <w:numPr>
        <w:ilvl w:val="3"/>
        <w:numId w:val="1"/>
      </w:numPr>
      <w:spacing w:after="120"/>
      <w:outlineLvl w:val="3"/>
    </w:pPr>
    <w:rPr>
      <w:sz w:val="22"/>
    </w:rPr>
  </w:style>
  <w:style w:type="paragraph" w:styleId="Heading5">
    <w:name w:val="heading 5"/>
    <w:basedOn w:val="Normal"/>
    <w:next w:val="Normal"/>
    <w:link w:val="Heading5Char"/>
    <w:qFormat/>
    <w:rsid w:val="007F3789"/>
    <w:pPr>
      <w:keepNext/>
      <w:numPr>
        <w:ilvl w:val="4"/>
        <w:numId w:val="1"/>
      </w:numPr>
      <w:spacing w:after="120"/>
      <w:outlineLvl w:val="4"/>
    </w:pPr>
    <w:rPr>
      <w:i/>
      <w:sz w:val="22"/>
    </w:rPr>
  </w:style>
  <w:style w:type="paragraph" w:styleId="Heading6">
    <w:name w:val="heading 6"/>
    <w:basedOn w:val="Normal"/>
    <w:next w:val="Normal"/>
    <w:qFormat/>
    <w:rsid w:val="00196C11"/>
    <w:pPr>
      <w:keepNext/>
      <w:numPr>
        <w:ilvl w:val="5"/>
        <w:numId w:val="1"/>
      </w:numPr>
      <w:spacing w:after="240"/>
      <w:outlineLvl w:val="5"/>
    </w:pPr>
    <w:rPr>
      <w:u w:val="single"/>
    </w:rPr>
  </w:style>
  <w:style w:type="paragraph" w:styleId="Heading7">
    <w:name w:val="heading 7"/>
    <w:basedOn w:val="Normal"/>
    <w:next w:val="Normal"/>
    <w:qFormat/>
    <w:rsid w:val="00196C11"/>
    <w:pPr>
      <w:keepNext/>
      <w:numPr>
        <w:ilvl w:val="6"/>
        <w:numId w:val="1"/>
      </w:numPr>
      <w:spacing w:after="240"/>
      <w:outlineLvl w:val="6"/>
    </w:pPr>
    <w:rPr>
      <w:i/>
    </w:rPr>
  </w:style>
  <w:style w:type="paragraph" w:styleId="Heading8">
    <w:name w:val="heading 8"/>
    <w:basedOn w:val="Normal"/>
    <w:next w:val="Normal"/>
    <w:qFormat/>
    <w:rsid w:val="00196C11"/>
    <w:pPr>
      <w:keepNext/>
      <w:numPr>
        <w:ilvl w:val="7"/>
        <w:numId w:val="1"/>
      </w:numPr>
      <w:spacing w:after="240"/>
      <w:outlineLvl w:val="7"/>
    </w:pPr>
  </w:style>
  <w:style w:type="paragraph" w:styleId="Heading9">
    <w:name w:val="heading 9"/>
    <w:basedOn w:val="Normal"/>
    <w:next w:val="Normal"/>
    <w:qFormat/>
    <w:rsid w:val="00196C11"/>
    <w:pPr>
      <w:keepNext/>
      <w:numPr>
        <w:ilvl w:val="8"/>
        <w:numId w:val="1"/>
      </w:numPr>
      <w:spacing w:after="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locked/>
    <w:rsid w:val="007F3789"/>
    <w:rPr>
      <w:i/>
      <w:sz w:val="22"/>
      <w:szCs w:val="24"/>
      <w:lang w:eastAsia="cs-CZ"/>
    </w:rPr>
  </w:style>
  <w:style w:type="paragraph" w:customStyle="1" w:styleId="BlBibliography">
    <w:name w:val="Bl (Bibliography)"/>
    <w:basedOn w:val="Normal"/>
    <w:link w:val="BlBibliographyChar"/>
    <w:rsid w:val="00626655"/>
    <w:pPr>
      <w:ind w:left="284" w:hanging="284"/>
    </w:pPr>
  </w:style>
  <w:style w:type="character" w:customStyle="1" w:styleId="BlBibliographyChar">
    <w:name w:val="Bl (Bibliography) Char"/>
    <w:link w:val="BlBibliography"/>
    <w:locked/>
    <w:rsid w:val="00626655"/>
    <w:rPr>
      <w:rFonts w:eastAsia="Batang"/>
      <w:szCs w:val="24"/>
      <w:lang w:val="en-US" w:eastAsia="cs-CZ" w:bidi="ar-SA"/>
    </w:rPr>
  </w:style>
  <w:style w:type="paragraph" w:styleId="Caption">
    <w:name w:val="caption"/>
    <w:basedOn w:val="Normal"/>
    <w:next w:val="Normal"/>
    <w:qFormat/>
    <w:rsid w:val="00A24420"/>
    <w:pPr>
      <w:keepNext/>
      <w:keepLines/>
      <w:tabs>
        <w:tab w:val="left" w:pos="1134"/>
      </w:tabs>
      <w:spacing w:after="100"/>
      <w:ind w:left="1134" w:hanging="1134"/>
    </w:pPr>
    <w:rPr>
      <w:bCs/>
    </w:rPr>
  </w:style>
  <w:style w:type="paragraph" w:styleId="HTMLAddress">
    <w:name w:val="HTML Address"/>
    <w:basedOn w:val="Normal"/>
    <w:link w:val="HTMLAddressChar"/>
    <w:rsid w:val="00711206"/>
    <w:rPr>
      <w:i/>
      <w:iCs/>
    </w:rPr>
  </w:style>
  <w:style w:type="character" w:customStyle="1" w:styleId="HTMLAddressChar">
    <w:name w:val="HTML Address Char"/>
    <w:basedOn w:val="DefaultParagraphFont"/>
    <w:link w:val="HTMLAddress"/>
    <w:rsid w:val="00711206"/>
    <w:rPr>
      <w:i/>
      <w:iCs/>
      <w:szCs w:val="24"/>
      <w:lang w:eastAsia="cs-CZ"/>
    </w:rPr>
  </w:style>
  <w:style w:type="character" w:styleId="FootnoteReference">
    <w:name w:val="footnote reference"/>
    <w:semiHidden/>
    <w:rsid w:val="00A15DA7"/>
    <w:rPr>
      <w:rFonts w:cs="Times New Roman"/>
      <w:vertAlign w:val="superscript"/>
    </w:rPr>
  </w:style>
  <w:style w:type="paragraph" w:styleId="Header">
    <w:name w:val="header"/>
    <w:basedOn w:val="Normal"/>
    <w:rsid w:val="00A15DA7"/>
    <w:pPr>
      <w:jc w:val="right"/>
    </w:pPr>
  </w:style>
  <w:style w:type="character" w:styleId="Hyperlink">
    <w:name w:val="Hyperlink"/>
    <w:uiPriority w:val="99"/>
    <w:rsid w:val="00A15DA7"/>
    <w:rPr>
      <w:rFonts w:cs="Times New Roman"/>
      <w:color w:val="0000FF"/>
      <w:u w:val="single"/>
    </w:rPr>
  </w:style>
  <w:style w:type="paragraph" w:customStyle="1" w:styleId="I0Indented">
    <w:name w:val="I0 (Indented"/>
    <w:aliases w:val="0pt after)"/>
    <w:basedOn w:val="Normal"/>
    <w:link w:val="I0IndentedChar"/>
    <w:rsid w:val="00A15DA7"/>
    <w:pPr>
      <w:ind w:left="567"/>
    </w:pPr>
  </w:style>
  <w:style w:type="character" w:customStyle="1" w:styleId="I0IndentedChar">
    <w:name w:val="I0 (Indented Char"/>
    <w:aliases w:val="0pt after) Char"/>
    <w:link w:val="I0Indented"/>
    <w:locked/>
    <w:rsid w:val="004D6CAB"/>
    <w:rPr>
      <w:rFonts w:cs="Times New Roman"/>
      <w:sz w:val="24"/>
      <w:szCs w:val="24"/>
      <w:lang w:val="en-US" w:eastAsia="cs-CZ" w:bidi="ar-SA"/>
    </w:rPr>
  </w:style>
  <w:style w:type="paragraph" w:customStyle="1" w:styleId="I05I">
    <w:name w:val="I05 (I."/>
    <w:aliases w:val="05pt after)"/>
    <w:basedOn w:val="Normal"/>
    <w:link w:val="I05IChar"/>
    <w:rsid w:val="00D74466"/>
    <w:pPr>
      <w:spacing w:after="100"/>
      <w:ind w:left="567"/>
    </w:pPr>
  </w:style>
  <w:style w:type="character" w:customStyle="1" w:styleId="I05IChar">
    <w:name w:val="I05 (I. Char"/>
    <w:aliases w:val="05pt after) Char Char"/>
    <w:link w:val="I05I"/>
    <w:locked/>
    <w:rsid w:val="00D74466"/>
    <w:rPr>
      <w:rFonts w:eastAsia="Batang" w:cs="Times New Roman"/>
      <w:sz w:val="24"/>
      <w:szCs w:val="24"/>
      <w:lang w:val="en-US" w:eastAsia="cs-CZ" w:bidi="ar-SA"/>
    </w:rPr>
  </w:style>
  <w:style w:type="paragraph" w:customStyle="1" w:styleId="I2I">
    <w:name w:val="I2 (I."/>
    <w:aliases w:val="15pt after),20pt after)"/>
    <w:basedOn w:val="Normal"/>
    <w:link w:val="I2IChar"/>
    <w:rsid w:val="000257E7"/>
    <w:pPr>
      <w:spacing w:after="300"/>
      <w:ind w:left="567"/>
    </w:pPr>
  </w:style>
  <w:style w:type="character" w:customStyle="1" w:styleId="I2IChar">
    <w:name w:val="I2 (I. Char"/>
    <w:aliases w:val="15pt after) Char"/>
    <w:link w:val="I2I"/>
    <w:locked/>
    <w:rsid w:val="000257E7"/>
    <w:rPr>
      <w:szCs w:val="24"/>
      <w:lang w:eastAsia="cs-CZ"/>
    </w:rPr>
  </w:style>
  <w:style w:type="paragraph" w:customStyle="1" w:styleId="J0I0wnext">
    <w:name w:val="J0 (I0 w/next)"/>
    <w:basedOn w:val="Normal"/>
    <w:rsid w:val="00A15DA7"/>
    <w:pPr>
      <w:keepNext/>
      <w:keepLines/>
      <w:ind w:left="567"/>
    </w:pPr>
  </w:style>
  <w:style w:type="paragraph" w:customStyle="1" w:styleId="J05I05wnext">
    <w:name w:val="J05 (I05 w/next)"/>
    <w:basedOn w:val="Normal"/>
    <w:rsid w:val="004C3F16"/>
    <w:pPr>
      <w:keepNext/>
      <w:keepLines/>
      <w:spacing w:after="100"/>
      <w:ind w:left="567"/>
    </w:pPr>
  </w:style>
  <w:style w:type="paragraph" w:customStyle="1" w:styleId="J2I2wnext">
    <w:name w:val="J2 (I2 w/next)"/>
    <w:basedOn w:val="Normal"/>
    <w:rsid w:val="00A15DA7"/>
    <w:pPr>
      <w:keepNext/>
      <w:keepLines/>
      <w:spacing w:after="400"/>
      <w:ind w:left="567"/>
    </w:pPr>
  </w:style>
  <w:style w:type="paragraph" w:customStyle="1" w:styleId="J3I3wnext">
    <w:name w:val="J3 (I3 w/next)"/>
    <w:basedOn w:val="Normal"/>
    <w:rsid w:val="00A15DA7"/>
    <w:pPr>
      <w:keepNext/>
      <w:keepLines/>
      <w:spacing w:after="600"/>
      <w:ind w:left="567"/>
    </w:pPr>
  </w:style>
  <w:style w:type="paragraph" w:customStyle="1" w:styleId="Body0500after">
    <w:name w:val="Body05 (00 after)"/>
    <w:basedOn w:val="Normal"/>
    <w:link w:val="Body0500afterCharChar"/>
    <w:rsid w:val="00677A3C"/>
    <w:pPr>
      <w:ind w:firstLine="284"/>
    </w:pPr>
  </w:style>
  <w:style w:type="character" w:customStyle="1" w:styleId="Body0500afterCharChar">
    <w:name w:val="Body05 (00 after) Char Char"/>
    <w:link w:val="Body0500after"/>
    <w:locked/>
    <w:rsid w:val="00677A3C"/>
    <w:rPr>
      <w:rFonts w:eastAsia="Batang"/>
      <w:szCs w:val="24"/>
      <w:lang w:val="en-US" w:eastAsia="cs-CZ" w:bidi="ar-SA"/>
    </w:rPr>
  </w:style>
  <w:style w:type="paragraph" w:customStyle="1" w:styleId="Body0015after">
    <w:name w:val="Body00 (15 after)"/>
    <w:basedOn w:val="Normal"/>
    <w:link w:val="Body0015afterCharChar"/>
    <w:rsid w:val="007A4B97"/>
    <w:pPr>
      <w:spacing w:after="300"/>
    </w:pPr>
  </w:style>
  <w:style w:type="character" w:customStyle="1" w:styleId="Body0015afterCharChar">
    <w:name w:val="Body00 (15 after) Char Char"/>
    <w:link w:val="Body0015after"/>
    <w:locked/>
    <w:rsid w:val="007A4B97"/>
    <w:rPr>
      <w:rFonts w:eastAsia="Batang"/>
      <w:szCs w:val="24"/>
      <w:lang w:val="en-US" w:eastAsia="cs-CZ" w:bidi="ar-SA"/>
    </w:rPr>
  </w:style>
  <w:style w:type="paragraph" w:customStyle="1" w:styleId="N330ptafter">
    <w:name w:val="N3 (30pt after)"/>
    <w:basedOn w:val="Normal"/>
    <w:rsid w:val="00A15DA7"/>
    <w:pPr>
      <w:spacing w:after="600"/>
    </w:pPr>
  </w:style>
  <w:style w:type="paragraph" w:customStyle="1" w:styleId="O0Nwnext">
    <w:name w:val="O0 (N w/next)"/>
    <w:basedOn w:val="Normal"/>
    <w:rsid w:val="00A15DA7"/>
    <w:pPr>
      <w:keepNext/>
      <w:keepLines/>
    </w:pPr>
  </w:style>
  <w:style w:type="paragraph" w:customStyle="1" w:styleId="O05N05wnext">
    <w:name w:val="O05 (N05 w/next)"/>
    <w:basedOn w:val="Normal"/>
    <w:rsid w:val="002F3CA7"/>
    <w:pPr>
      <w:keepNext/>
      <w:keepLines/>
      <w:spacing w:after="100"/>
    </w:pPr>
  </w:style>
  <w:style w:type="paragraph" w:customStyle="1" w:styleId="O2N2wnext">
    <w:name w:val="O2 (N2 w/next)"/>
    <w:basedOn w:val="Normal"/>
    <w:rsid w:val="00A15DA7"/>
    <w:pPr>
      <w:keepNext/>
      <w:keepLines/>
      <w:spacing w:after="400"/>
    </w:pPr>
  </w:style>
  <w:style w:type="paragraph" w:customStyle="1" w:styleId="O3N3wnext">
    <w:name w:val="O3 (N3 w/next)"/>
    <w:basedOn w:val="Normal"/>
    <w:rsid w:val="00A15DA7"/>
    <w:pPr>
      <w:keepNext/>
      <w:keepLines/>
      <w:spacing w:after="600"/>
    </w:pPr>
  </w:style>
  <w:style w:type="character" w:styleId="PageNumber">
    <w:name w:val="page number"/>
    <w:rsid w:val="00A15DA7"/>
    <w:rPr>
      <w:rFonts w:cs="Times New Roman"/>
    </w:rPr>
  </w:style>
  <w:style w:type="paragraph" w:customStyle="1" w:styleId="StDocSubtitle">
    <w:name w:val="St (Doc Subtitle)"/>
    <w:basedOn w:val="Normal"/>
    <w:rsid w:val="001956D9"/>
    <w:pPr>
      <w:keepNext/>
      <w:spacing w:line="360" w:lineRule="auto"/>
      <w:jc w:val="center"/>
    </w:pPr>
    <w:rPr>
      <w:bCs/>
      <w:caps/>
      <w:sz w:val="26"/>
      <w:szCs w:val="30"/>
      <w:lang w:eastAsia="en-US"/>
    </w:rPr>
  </w:style>
  <w:style w:type="paragraph" w:customStyle="1" w:styleId="TableExpl20ptafter">
    <w:name w:val="TableExpl (20pt after)"/>
    <w:basedOn w:val="Body0015after"/>
    <w:rsid w:val="00A15DA7"/>
    <w:pPr>
      <w:spacing w:before="200"/>
    </w:pPr>
  </w:style>
  <w:style w:type="paragraph" w:customStyle="1" w:styleId="TableExpl30ptafter">
    <w:name w:val="TableExpl (30pt after)"/>
    <w:basedOn w:val="N330ptafter"/>
    <w:rsid w:val="00A15DA7"/>
    <w:pPr>
      <w:spacing w:before="200"/>
    </w:pPr>
  </w:style>
  <w:style w:type="paragraph" w:customStyle="1" w:styleId="TableHd">
    <w:name w:val="TableHd"/>
    <w:basedOn w:val="O05N05wnext"/>
    <w:rsid w:val="0074790E"/>
    <w:pPr>
      <w:spacing w:before="60" w:after="60"/>
      <w:jc w:val="center"/>
    </w:pPr>
    <w:rPr>
      <w:lang w:eastAsia="en-US"/>
    </w:rPr>
  </w:style>
  <w:style w:type="paragraph" w:styleId="TOC1">
    <w:name w:val="toc 1"/>
    <w:basedOn w:val="Normal"/>
    <w:next w:val="Normal"/>
    <w:autoRedefine/>
    <w:uiPriority w:val="39"/>
    <w:rsid w:val="00CF3C0E"/>
    <w:pPr>
      <w:tabs>
        <w:tab w:val="left" w:pos="567"/>
        <w:tab w:val="right" w:leader="dot" w:pos="6793"/>
      </w:tabs>
      <w:spacing w:before="80"/>
    </w:pPr>
    <w:rPr>
      <w:b/>
    </w:rPr>
  </w:style>
  <w:style w:type="paragraph" w:styleId="TOC2">
    <w:name w:val="toc 2"/>
    <w:basedOn w:val="Normal"/>
    <w:next w:val="Normal"/>
    <w:link w:val="TOC2Char"/>
    <w:autoRedefine/>
    <w:uiPriority w:val="39"/>
    <w:rsid w:val="00C21F17"/>
    <w:pPr>
      <w:tabs>
        <w:tab w:val="left" w:pos="960"/>
        <w:tab w:val="right" w:leader="dot" w:pos="6793"/>
      </w:tabs>
      <w:spacing w:before="40"/>
      <w:ind w:left="238"/>
    </w:pPr>
    <w:rPr>
      <w:b/>
    </w:rPr>
  </w:style>
  <w:style w:type="character" w:customStyle="1" w:styleId="TOC2Char">
    <w:name w:val="TOC 2 Char"/>
    <w:link w:val="TOC2"/>
    <w:locked/>
    <w:rsid w:val="00C21F17"/>
    <w:rPr>
      <w:rFonts w:cs="Times New Roman"/>
      <w:b/>
      <w:sz w:val="24"/>
      <w:szCs w:val="24"/>
      <w:lang w:val="en-US" w:eastAsia="cs-CZ" w:bidi="ar-SA"/>
    </w:rPr>
  </w:style>
  <w:style w:type="paragraph" w:styleId="TOC3">
    <w:name w:val="toc 3"/>
    <w:basedOn w:val="Normal"/>
    <w:next w:val="Normal"/>
    <w:autoRedefine/>
    <w:uiPriority w:val="39"/>
    <w:rsid w:val="00B07666"/>
    <w:pPr>
      <w:tabs>
        <w:tab w:val="left" w:pos="1276"/>
        <w:tab w:val="right" w:leader="dot" w:pos="6793"/>
      </w:tabs>
      <w:ind w:left="480"/>
    </w:pPr>
  </w:style>
  <w:style w:type="paragraph" w:styleId="TOC4">
    <w:name w:val="toc 4"/>
    <w:basedOn w:val="Normal"/>
    <w:next w:val="Normal"/>
    <w:autoRedefine/>
    <w:uiPriority w:val="39"/>
    <w:rsid w:val="00C21F17"/>
    <w:pPr>
      <w:ind w:left="720"/>
    </w:pPr>
  </w:style>
  <w:style w:type="paragraph" w:styleId="TOC5">
    <w:name w:val="toc 5"/>
    <w:basedOn w:val="Normal"/>
    <w:next w:val="Normal"/>
    <w:autoRedefine/>
    <w:uiPriority w:val="39"/>
    <w:rsid w:val="00C21F17"/>
    <w:pPr>
      <w:ind w:left="960"/>
    </w:pPr>
  </w:style>
  <w:style w:type="paragraph" w:styleId="TOC6">
    <w:name w:val="toc 6"/>
    <w:basedOn w:val="Normal"/>
    <w:next w:val="Normal"/>
    <w:autoRedefine/>
    <w:uiPriority w:val="39"/>
    <w:rsid w:val="00C21F17"/>
    <w:pPr>
      <w:ind w:left="1200"/>
    </w:pPr>
  </w:style>
  <w:style w:type="paragraph" w:styleId="TOC7">
    <w:name w:val="toc 7"/>
    <w:basedOn w:val="Normal"/>
    <w:next w:val="Normal"/>
    <w:autoRedefine/>
    <w:uiPriority w:val="39"/>
    <w:rsid w:val="00C21F17"/>
    <w:pPr>
      <w:ind w:left="1440"/>
    </w:pPr>
  </w:style>
  <w:style w:type="paragraph" w:styleId="TOC8">
    <w:name w:val="toc 8"/>
    <w:basedOn w:val="Normal"/>
    <w:next w:val="Normal"/>
    <w:autoRedefine/>
    <w:uiPriority w:val="39"/>
    <w:rsid w:val="00C21F17"/>
    <w:pPr>
      <w:ind w:left="1680"/>
    </w:pPr>
  </w:style>
  <w:style w:type="paragraph" w:styleId="TOC9">
    <w:name w:val="toc 9"/>
    <w:basedOn w:val="Normal"/>
    <w:next w:val="Normal"/>
    <w:autoRedefine/>
    <w:uiPriority w:val="39"/>
    <w:rsid w:val="00C21F17"/>
    <w:pPr>
      <w:ind w:left="1920"/>
    </w:pPr>
  </w:style>
  <w:style w:type="character" w:customStyle="1" w:styleId="ChBlueBold">
    <w:name w:val="ChBlueBold"/>
    <w:rsid w:val="0019386A"/>
    <w:rPr>
      <w:rFonts w:cs="Times New Roman"/>
      <w:b/>
      <w:color w:val="0000FF"/>
    </w:rPr>
  </w:style>
  <w:style w:type="character" w:customStyle="1" w:styleId="ChItalBold">
    <w:name w:val="ChItalBold"/>
    <w:rsid w:val="00BD356C"/>
    <w:rPr>
      <w:rFonts w:cs="Times New Roman"/>
      <w:b/>
      <w:i/>
    </w:rPr>
  </w:style>
  <w:style w:type="character" w:customStyle="1" w:styleId="ChSmallCaps">
    <w:name w:val="ChSmallCaps"/>
    <w:rsid w:val="0099445E"/>
    <w:rPr>
      <w:rFonts w:ascii="Times New Roman" w:hAnsi="Times New Roman" w:cs="Times New Roman"/>
      <w:smallCaps/>
    </w:rPr>
  </w:style>
  <w:style w:type="character" w:customStyle="1" w:styleId="ChBold">
    <w:name w:val="ChBold"/>
    <w:rsid w:val="00225246"/>
    <w:rPr>
      <w:rFonts w:cs="Times New Roman"/>
      <w:b/>
    </w:rPr>
  </w:style>
  <w:style w:type="character" w:customStyle="1" w:styleId="ChItalic">
    <w:name w:val="ChItalic"/>
    <w:rsid w:val="00225246"/>
    <w:rPr>
      <w:rFonts w:cs="Times New Roman"/>
      <w:i/>
    </w:rPr>
  </w:style>
  <w:style w:type="character" w:customStyle="1" w:styleId="ChUnderl">
    <w:name w:val="ChUnderl"/>
    <w:rsid w:val="00225246"/>
    <w:rPr>
      <w:rFonts w:cs="Times New Roman"/>
      <w:u w:val="single"/>
    </w:rPr>
  </w:style>
  <w:style w:type="paragraph" w:styleId="EndnoteText">
    <w:name w:val="endnote text"/>
    <w:basedOn w:val="Normal"/>
    <w:link w:val="EndnoteTextChar"/>
    <w:rsid w:val="00BD5188"/>
    <w:rPr>
      <w:szCs w:val="20"/>
    </w:rPr>
  </w:style>
  <w:style w:type="character" w:customStyle="1" w:styleId="EndnoteTextChar">
    <w:name w:val="Endnote Text Char"/>
    <w:basedOn w:val="DefaultParagraphFont"/>
    <w:link w:val="EndnoteText"/>
    <w:rsid w:val="00BD5188"/>
    <w:rPr>
      <w:lang w:eastAsia="cs-CZ"/>
    </w:rPr>
  </w:style>
  <w:style w:type="paragraph" w:customStyle="1" w:styleId="ExampleNumCard">
    <w:name w:val="ExampleNumCard"/>
    <w:basedOn w:val="Normal"/>
    <w:rsid w:val="00BD5188"/>
    <w:pPr>
      <w:keepNext/>
      <w:tabs>
        <w:tab w:val="left" w:pos="567"/>
      </w:tabs>
      <w:spacing w:after="100"/>
      <w:ind w:left="567" w:hanging="567"/>
    </w:pPr>
  </w:style>
  <w:style w:type="character" w:customStyle="1" w:styleId="Citation">
    <w:name w:val="Citation"/>
    <w:rsid w:val="00A0147B"/>
    <w:rPr>
      <w:rFonts w:ascii="Times New Roman" w:hAnsi="Times New Roman" w:cs="Times New Roman"/>
    </w:rPr>
  </w:style>
  <w:style w:type="paragraph" w:customStyle="1" w:styleId="FreeTranslEng">
    <w:name w:val="FreeTransl (Eng)"/>
    <w:basedOn w:val="Normal"/>
    <w:link w:val="FreeTranslEngChar"/>
    <w:rsid w:val="00FB3DA8"/>
    <w:pPr>
      <w:spacing w:before="40" w:after="100"/>
      <w:ind w:left="709"/>
    </w:pPr>
  </w:style>
  <w:style w:type="character" w:customStyle="1" w:styleId="FreeTranslEngChar">
    <w:name w:val="FreeTransl (Eng) Char"/>
    <w:link w:val="FreeTranslEng"/>
    <w:locked/>
    <w:rsid w:val="00FB3DA8"/>
    <w:rPr>
      <w:rFonts w:eastAsia="Batang"/>
      <w:szCs w:val="24"/>
      <w:lang w:val="en-US" w:eastAsia="cs-CZ" w:bidi="ar-SA"/>
    </w:rPr>
  </w:style>
  <w:style w:type="paragraph" w:styleId="DocumentMap">
    <w:name w:val="Document Map"/>
    <w:basedOn w:val="Normal"/>
    <w:semiHidden/>
    <w:rsid w:val="003C5B06"/>
    <w:pPr>
      <w:shd w:val="clear" w:color="auto" w:fill="000080"/>
    </w:pPr>
    <w:rPr>
      <w:rFonts w:ascii="Arial" w:hAnsi="Arial" w:cs="Tahoma"/>
      <w:sz w:val="16"/>
      <w:szCs w:val="20"/>
    </w:rPr>
  </w:style>
  <w:style w:type="paragraph" w:customStyle="1" w:styleId="Text">
    <w:name w:val="Text"/>
    <w:basedOn w:val="Normal"/>
    <w:rsid w:val="00C035F6"/>
    <w:pPr>
      <w:keepNext/>
    </w:pPr>
  </w:style>
  <w:style w:type="paragraph" w:styleId="NormalWeb">
    <w:name w:val="Normal (Web)"/>
    <w:basedOn w:val="Normal"/>
    <w:uiPriority w:val="99"/>
    <w:rsid w:val="000F5298"/>
    <w:pPr>
      <w:spacing w:before="100" w:beforeAutospacing="1" w:after="100" w:afterAutospacing="1"/>
    </w:pPr>
    <w:rPr>
      <w:lang w:eastAsia="en-US"/>
    </w:rPr>
  </w:style>
  <w:style w:type="table" w:styleId="TableGrid">
    <w:name w:val="Table Grid"/>
    <w:basedOn w:val="TableNormal"/>
    <w:rsid w:val="00860FC6"/>
    <w:tblPr>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dLeft">
    <w:name w:val="TableHdLeft"/>
    <w:basedOn w:val="Normal"/>
    <w:rsid w:val="00F7168F"/>
    <w:pPr>
      <w:keepNext/>
      <w:spacing w:before="60" w:after="60"/>
    </w:pPr>
  </w:style>
  <w:style w:type="paragraph" w:customStyle="1" w:styleId="TableCell0-2">
    <w:name w:val="TableCell_0-2"/>
    <w:basedOn w:val="Normal"/>
    <w:rsid w:val="0088234A"/>
    <w:pPr>
      <w:keepNext/>
      <w:spacing w:after="40"/>
    </w:pPr>
  </w:style>
  <w:style w:type="paragraph" w:customStyle="1" w:styleId="TableCell0-5">
    <w:name w:val="TableCell_0-5"/>
    <w:basedOn w:val="Normal"/>
    <w:rsid w:val="0088234A"/>
    <w:pPr>
      <w:keepNext/>
      <w:spacing w:after="100"/>
    </w:pPr>
  </w:style>
  <w:style w:type="paragraph" w:customStyle="1" w:styleId="GlossEng">
    <w:name w:val="Gloss (Eng)"/>
    <w:basedOn w:val="Normal"/>
    <w:rsid w:val="00911CA9"/>
    <w:pPr>
      <w:keepNext/>
    </w:pPr>
  </w:style>
  <w:style w:type="paragraph" w:customStyle="1" w:styleId="TableCell5-5">
    <w:name w:val="TableCell_5-5"/>
    <w:basedOn w:val="Normal"/>
    <w:rsid w:val="0088234A"/>
    <w:pPr>
      <w:keepNext/>
      <w:spacing w:before="100" w:after="100"/>
    </w:pPr>
  </w:style>
  <w:style w:type="table" w:customStyle="1" w:styleId="TableGrid1">
    <w:name w:val="Table Grid1"/>
    <w:rsid w:val="00F23865"/>
    <w:tblPr>
      <w:tblInd w:w="0" w:type="dxa"/>
      <w:tblCellMar>
        <w:top w:w="0" w:type="dxa"/>
        <w:left w:w="108" w:type="dxa"/>
        <w:bottom w:w="0" w:type="dxa"/>
        <w:right w:w="108" w:type="dxa"/>
      </w:tblCellMar>
    </w:tblPr>
  </w:style>
  <w:style w:type="paragraph" w:customStyle="1" w:styleId="GlossEng2ptafter">
    <w:name w:val="Gloss (Eng) (2pt after)"/>
    <w:basedOn w:val="Normal"/>
    <w:rsid w:val="00FB3DA8"/>
    <w:pPr>
      <w:spacing w:after="40"/>
    </w:pPr>
  </w:style>
  <w:style w:type="paragraph" w:customStyle="1" w:styleId="TableCell2-2Center">
    <w:name w:val="TableCell_2-2_Center"/>
    <w:basedOn w:val="Normal"/>
    <w:rsid w:val="0088234A"/>
    <w:pPr>
      <w:keepNext/>
      <w:spacing w:before="40" w:after="40"/>
      <w:jc w:val="center"/>
    </w:pPr>
  </w:style>
  <w:style w:type="paragraph" w:customStyle="1" w:styleId="TableCell5-2Center">
    <w:name w:val="TableCell_5-2_Center"/>
    <w:basedOn w:val="Normal"/>
    <w:rsid w:val="0088234A"/>
    <w:pPr>
      <w:keepNext/>
      <w:spacing w:before="100" w:after="40"/>
      <w:jc w:val="center"/>
    </w:pPr>
  </w:style>
  <w:style w:type="paragraph" w:customStyle="1" w:styleId="TableCell2-0Center">
    <w:name w:val="TableCell_2-0_Center"/>
    <w:basedOn w:val="Normal"/>
    <w:rsid w:val="0088234A"/>
    <w:pPr>
      <w:keepNext/>
      <w:spacing w:before="40"/>
      <w:jc w:val="center"/>
    </w:pPr>
  </w:style>
  <w:style w:type="character" w:customStyle="1" w:styleId="ExampleSource">
    <w:name w:val="ExampleSource"/>
    <w:rsid w:val="005F36C4"/>
    <w:rPr>
      <w:rFonts w:ascii="Times New Roman" w:hAnsi="Times New Roman" w:cs="Times New Roman"/>
      <w:sz w:val="18"/>
    </w:rPr>
  </w:style>
  <w:style w:type="paragraph" w:customStyle="1" w:styleId="TableCell2-0">
    <w:name w:val="TableCell_2-0"/>
    <w:basedOn w:val="Normal"/>
    <w:rsid w:val="0088234A"/>
    <w:pPr>
      <w:keepNext/>
      <w:spacing w:before="40"/>
    </w:pPr>
  </w:style>
  <w:style w:type="paragraph" w:customStyle="1" w:styleId="TableCell0-2Break">
    <w:name w:val="TableCell_0-2_Break"/>
    <w:basedOn w:val="Normal"/>
    <w:rsid w:val="0088234A"/>
    <w:pPr>
      <w:spacing w:after="40"/>
    </w:pPr>
  </w:style>
  <w:style w:type="paragraph" w:customStyle="1" w:styleId="TableCell0-5Break">
    <w:name w:val="TableCell_0-5_Break"/>
    <w:basedOn w:val="Normal"/>
    <w:rsid w:val="00755F9E"/>
    <w:pPr>
      <w:spacing w:after="100"/>
    </w:pPr>
  </w:style>
  <w:style w:type="paragraph" w:customStyle="1" w:styleId="TableCell5-0">
    <w:name w:val="TableCell_5-0"/>
    <w:basedOn w:val="Normal"/>
    <w:rsid w:val="00755F9E"/>
    <w:pPr>
      <w:keepNext/>
      <w:spacing w:before="100"/>
    </w:pPr>
  </w:style>
  <w:style w:type="paragraph" w:customStyle="1" w:styleId="TableCell5-2">
    <w:name w:val="TableCell_5-2"/>
    <w:basedOn w:val="Normal"/>
    <w:rsid w:val="0088234A"/>
    <w:pPr>
      <w:keepNext/>
      <w:spacing w:before="100" w:after="40"/>
    </w:pPr>
  </w:style>
  <w:style w:type="paragraph" w:customStyle="1" w:styleId="TableCell2-2">
    <w:name w:val="TableCell_2-2"/>
    <w:basedOn w:val="Normal"/>
    <w:rsid w:val="0088234A"/>
    <w:pPr>
      <w:keepNext/>
      <w:spacing w:before="40" w:after="40"/>
    </w:pPr>
  </w:style>
  <w:style w:type="paragraph" w:customStyle="1" w:styleId="TableCell2-5Center">
    <w:name w:val="TableCell_2-5_Center"/>
    <w:basedOn w:val="Normal"/>
    <w:rsid w:val="00755F9E"/>
    <w:pPr>
      <w:keepNext/>
      <w:spacing w:before="40" w:after="100"/>
      <w:jc w:val="center"/>
    </w:pPr>
  </w:style>
  <w:style w:type="paragraph" w:customStyle="1" w:styleId="TableCell5-0Center">
    <w:name w:val="TableCell_5-0_Center"/>
    <w:basedOn w:val="Normal"/>
    <w:rsid w:val="007E55FF"/>
    <w:pPr>
      <w:keepNext/>
      <w:spacing w:before="100"/>
      <w:jc w:val="center"/>
    </w:pPr>
  </w:style>
  <w:style w:type="paragraph" w:customStyle="1" w:styleId="TableCell0-5Center">
    <w:name w:val="TableCell_0-5_Center"/>
    <w:basedOn w:val="Normal"/>
    <w:rsid w:val="000770C0"/>
    <w:pPr>
      <w:keepNext/>
      <w:spacing w:after="100"/>
      <w:jc w:val="center"/>
    </w:pPr>
  </w:style>
  <w:style w:type="character" w:customStyle="1" w:styleId="ChBlueBold-SmallCaps">
    <w:name w:val="ChBlueBold-SmallCaps"/>
    <w:rsid w:val="005354DD"/>
    <w:rPr>
      <w:rFonts w:ascii="Times New Roman" w:hAnsi="Times New Roman" w:cs="Times New Roman"/>
      <w:b/>
      <w:smallCaps/>
      <w:color w:val="0000FF"/>
      <w:sz w:val="20"/>
    </w:rPr>
  </w:style>
  <w:style w:type="paragraph" w:customStyle="1" w:styleId="TableCell2-2Break">
    <w:name w:val="TableCell_2-2_Break"/>
    <w:basedOn w:val="Normal"/>
    <w:rsid w:val="00B75EC8"/>
    <w:pPr>
      <w:spacing w:before="40" w:after="40"/>
    </w:pPr>
    <w:rPr>
      <w:lang w:eastAsia="en-US"/>
    </w:rPr>
  </w:style>
  <w:style w:type="paragraph" w:customStyle="1" w:styleId="ExampleTitle">
    <w:name w:val="ExampleTitle"/>
    <w:basedOn w:val="Normal"/>
    <w:rsid w:val="002D5862"/>
    <w:pPr>
      <w:keepNext/>
      <w:spacing w:after="100"/>
      <w:ind w:left="709" w:hanging="142"/>
    </w:pPr>
  </w:style>
  <w:style w:type="paragraph" w:customStyle="1" w:styleId="TextFootnote">
    <w:name w:val="Text_Footnote"/>
    <w:basedOn w:val="Normal"/>
    <w:rsid w:val="0036552C"/>
    <w:pPr>
      <w:keepNext/>
    </w:pPr>
    <w:rPr>
      <w:sz w:val="18"/>
      <w:lang w:val="ms-MY"/>
    </w:rPr>
  </w:style>
  <w:style w:type="paragraph" w:customStyle="1" w:styleId="FreeTranslIndent-2cmEng">
    <w:name w:val="FreeTransl_Indent-2cm (Eng)"/>
    <w:basedOn w:val="Normal"/>
    <w:rsid w:val="00A5233B"/>
    <w:pPr>
      <w:spacing w:before="50" w:after="160"/>
      <w:ind w:left="1134"/>
    </w:pPr>
  </w:style>
  <w:style w:type="paragraph" w:customStyle="1" w:styleId="FreeTranslIndent-2cmEng20pt">
    <w:name w:val="FreeTransl_Indent-2cm (Eng)_20pt"/>
    <w:basedOn w:val="Normal"/>
    <w:rsid w:val="004477BD"/>
    <w:pPr>
      <w:spacing w:before="50" w:after="400"/>
      <w:ind w:left="1134"/>
    </w:pPr>
  </w:style>
  <w:style w:type="paragraph" w:customStyle="1" w:styleId="FreeTranslEngTable">
    <w:name w:val="FreeTransl (Eng)_Table"/>
    <w:basedOn w:val="Normal"/>
    <w:rsid w:val="001F1D02"/>
    <w:pPr>
      <w:keepLines/>
      <w:spacing w:before="50"/>
    </w:pPr>
  </w:style>
  <w:style w:type="paragraph" w:customStyle="1" w:styleId="O1N1wnext10before">
    <w:name w:val="O1 (N1 w/next/10before)"/>
    <w:basedOn w:val="Normal"/>
    <w:rsid w:val="00316A6B"/>
    <w:pPr>
      <w:keepNext/>
      <w:spacing w:before="200" w:after="200"/>
    </w:pPr>
    <w:rPr>
      <w:lang w:eastAsia="en-US"/>
    </w:rPr>
  </w:style>
  <w:style w:type="paragraph" w:customStyle="1" w:styleId="TableCell5-5Center">
    <w:name w:val="TableCell_5-5_Center"/>
    <w:basedOn w:val="Normal"/>
    <w:rsid w:val="00A52249"/>
    <w:pPr>
      <w:keepNext/>
      <w:spacing w:before="100" w:after="100"/>
      <w:jc w:val="center"/>
    </w:pPr>
    <w:rPr>
      <w:lang w:eastAsia="en-US"/>
    </w:rPr>
  </w:style>
  <w:style w:type="paragraph" w:styleId="Index1">
    <w:name w:val="index 1"/>
    <w:basedOn w:val="Normal"/>
    <w:next w:val="Normal"/>
    <w:autoRedefine/>
    <w:semiHidden/>
    <w:rsid w:val="003F2BC5"/>
    <w:pPr>
      <w:ind w:left="200" w:hanging="200"/>
    </w:pPr>
  </w:style>
  <w:style w:type="paragraph" w:customStyle="1" w:styleId="Body0000after05before">
    <w:name w:val="Body00 (00 after/05 before)"/>
    <w:basedOn w:val="Normal"/>
    <w:rsid w:val="00677A3C"/>
    <w:pPr>
      <w:spacing w:before="100"/>
    </w:pPr>
  </w:style>
  <w:style w:type="paragraph" w:customStyle="1" w:styleId="N330ptafter10before">
    <w:name w:val="N3 (30pt after/10before)"/>
    <w:basedOn w:val="Normal"/>
    <w:rsid w:val="00160F05"/>
    <w:pPr>
      <w:spacing w:before="200" w:after="600"/>
    </w:pPr>
  </w:style>
  <w:style w:type="paragraph" w:customStyle="1" w:styleId="TableCell0-2CenterBreak">
    <w:name w:val="TableCell_0-2_Center_Break"/>
    <w:basedOn w:val="TableCell2-2Center"/>
    <w:rsid w:val="00160F05"/>
    <w:pPr>
      <w:keepNext w:val="0"/>
      <w:spacing w:before="0"/>
    </w:pPr>
  </w:style>
  <w:style w:type="paragraph" w:customStyle="1" w:styleId="TableCell2-2CenterBreak">
    <w:name w:val="TableCell_2-2_Center_Break"/>
    <w:basedOn w:val="Normal"/>
    <w:rsid w:val="00160596"/>
    <w:pPr>
      <w:spacing w:before="40" w:after="40"/>
      <w:jc w:val="center"/>
    </w:pPr>
  </w:style>
  <w:style w:type="paragraph" w:customStyle="1" w:styleId="TableCell3-2">
    <w:name w:val="TableCell_3-2"/>
    <w:basedOn w:val="Normal"/>
    <w:link w:val="TableCell3-2Char"/>
    <w:rsid w:val="00160F05"/>
    <w:pPr>
      <w:keepNext/>
      <w:spacing w:before="60" w:after="40"/>
    </w:pPr>
  </w:style>
  <w:style w:type="character" w:customStyle="1" w:styleId="TableCell3-2Char">
    <w:name w:val="TableCell_3-2 Char"/>
    <w:link w:val="TableCell3-2"/>
    <w:locked/>
    <w:rsid w:val="009C6750"/>
    <w:rPr>
      <w:rFonts w:eastAsia="Batang" w:cs="Times New Roman"/>
      <w:sz w:val="24"/>
      <w:szCs w:val="24"/>
      <w:lang w:val="en-US" w:eastAsia="cs-CZ" w:bidi="ar-SA"/>
    </w:rPr>
  </w:style>
  <w:style w:type="paragraph" w:customStyle="1" w:styleId="TableCellCharis">
    <w:name w:val="TableCell_Charis"/>
    <w:basedOn w:val="Normal"/>
    <w:rsid w:val="000016C7"/>
    <w:pPr>
      <w:keepNext/>
      <w:spacing w:after="20" w:line="240" w:lineRule="exact"/>
    </w:pPr>
    <w:rPr>
      <w:rFonts w:ascii="Charis SIL" w:hAnsi="Charis SIL"/>
      <w:sz w:val="19"/>
    </w:rPr>
  </w:style>
  <w:style w:type="paragraph" w:customStyle="1" w:styleId="TableCellCharis2-0">
    <w:name w:val="TableCell_Charis_2-0"/>
    <w:basedOn w:val="Normal"/>
    <w:rsid w:val="00821EAE"/>
    <w:pPr>
      <w:keepNext/>
      <w:spacing w:before="40" w:after="20" w:line="240" w:lineRule="exact"/>
    </w:pPr>
    <w:rPr>
      <w:rFonts w:ascii="Charis SIL" w:hAnsi="Charis SIL"/>
      <w:sz w:val="19"/>
    </w:rPr>
  </w:style>
  <w:style w:type="paragraph" w:customStyle="1" w:styleId="TableCellCharis0-2">
    <w:name w:val="TableCell_Charis_0-2"/>
    <w:basedOn w:val="Normal"/>
    <w:rsid w:val="00821EAE"/>
    <w:pPr>
      <w:spacing w:after="40" w:line="240" w:lineRule="exact"/>
    </w:pPr>
    <w:rPr>
      <w:rFonts w:ascii="Charis SIL" w:hAnsi="Charis SIL"/>
      <w:sz w:val="19"/>
    </w:rPr>
  </w:style>
  <w:style w:type="paragraph" w:customStyle="1" w:styleId="TableCellCharis2-2Break">
    <w:name w:val="TableCell_Charis_2-2_Break"/>
    <w:basedOn w:val="Normal"/>
    <w:rsid w:val="00160F05"/>
    <w:pPr>
      <w:spacing w:before="40" w:after="40" w:line="240" w:lineRule="exact"/>
    </w:pPr>
    <w:rPr>
      <w:rFonts w:ascii="Charis SIL" w:hAnsi="Charis SIL"/>
    </w:rPr>
  </w:style>
  <w:style w:type="character" w:customStyle="1" w:styleId="ChCharisSIL">
    <w:name w:val="ChCharisSIL"/>
    <w:rsid w:val="00483958"/>
    <w:rPr>
      <w:rFonts w:ascii="Charis SIL" w:hAnsi="Charis SIL" w:cs="Times New Roman"/>
      <w:sz w:val="19"/>
    </w:rPr>
  </w:style>
  <w:style w:type="paragraph" w:customStyle="1" w:styleId="N0505ptafter115pt">
    <w:name w:val="N05 (05pt after)_11.5pt"/>
    <w:basedOn w:val="Normal"/>
    <w:link w:val="N0505ptafter115ptCharChar"/>
    <w:rsid w:val="00CF3939"/>
    <w:pPr>
      <w:spacing w:after="100" w:line="230" w:lineRule="exact"/>
    </w:pPr>
  </w:style>
  <w:style w:type="character" w:customStyle="1" w:styleId="N0505ptafter115ptCharChar">
    <w:name w:val="N05 (05pt after)_11.5pt Char Char"/>
    <w:link w:val="N0505ptafter115pt"/>
    <w:locked/>
    <w:rsid w:val="00CF3939"/>
    <w:rPr>
      <w:rFonts w:eastAsia="Batang" w:cs="Times New Roman"/>
      <w:sz w:val="24"/>
      <w:szCs w:val="24"/>
      <w:lang w:val="en-US" w:eastAsia="cs-CZ" w:bidi="ar-SA"/>
    </w:rPr>
  </w:style>
  <w:style w:type="paragraph" w:customStyle="1" w:styleId="N00ptafter115pt">
    <w:name w:val="N0 (0pt after)_11.5pt"/>
    <w:basedOn w:val="Normal"/>
    <w:rsid w:val="00312FAB"/>
    <w:pPr>
      <w:spacing w:line="230" w:lineRule="exact"/>
    </w:pPr>
  </w:style>
  <w:style w:type="paragraph" w:customStyle="1" w:styleId="N0505ptafter08before115pt">
    <w:name w:val="N05 (05pt after/08before)_11.5pt"/>
    <w:basedOn w:val="Normal"/>
    <w:link w:val="N0505ptafter08before115ptCharChar"/>
    <w:rsid w:val="009F4B1C"/>
    <w:pPr>
      <w:spacing w:before="160" w:after="100" w:line="230" w:lineRule="exact"/>
    </w:pPr>
  </w:style>
  <w:style w:type="character" w:customStyle="1" w:styleId="N0505ptafter08before115ptCharChar">
    <w:name w:val="N05 (05pt after/08before)_11.5pt Char Char"/>
    <w:link w:val="N0505ptafter08before115pt"/>
    <w:locked/>
    <w:rsid w:val="009F4B1C"/>
    <w:rPr>
      <w:rFonts w:eastAsia="Batang" w:cs="Times New Roman"/>
      <w:sz w:val="24"/>
      <w:szCs w:val="24"/>
      <w:lang w:val="en-US" w:eastAsia="cs-CZ" w:bidi="ar-SA"/>
    </w:rPr>
  </w:style>
  <w:style w:type="paragraph" w:customStyle="1" w:styleId="TableCell0-212pt">
    <w:name w:val="TableCell_0-2_12pt"/>
    <w:basedOn w:val="Normal"/>
    <w:link w:val="TableCell0-212ptCharChar"/>
    <w:rsid w:val="00E57B3D"/>
    <w:pPr>
      <w:keepNext/>
      <w:spacing w:after="40" w:line="240" w:lineRule="exact"/>
    </w:pPr>
  </w:style>
  <w:style w:type="character" w:customStyle="1" w:styleId="TableCell0-212ptCharChar">
    <w:name w:val="TableCell_0-2_12pt Char Char"/>
    <w:link w:val="TableCell0-212pt"/>
    <w:locked/>
    <w:rsid w:val="00E57B3D"/>
    <w:rPr>
      <w:rFonts w:eastAsia="Batang" w:cs="Times New Roman"/>
      <w:sz w:val="24"/>
      <w:szCs w:val="24"/>
      <w:lang w:val="en-US" w:eastAsia="cs-CZ" w:bidi="ar-SA"/>
    </w:rPr>
  </w:style>
  <w:style w:type="paragraph" w:customStyle="1" w:styleId="N220ptafter08before115pt">
    <w:name w:val="N2 (20pt after/08before)_11.5pt"/>
    <w:basedOn w:val="Normal"/>
    <w:rsid w:val="003F5404"/>
    <w:pPr>
      <w:spacing w:before="160" w:after="400" w:line="230" w:lineRule="exact"/>
    </w:pPr>
  </w:style>
  <w:style w:type="paragraph" w:customStyle="1" w:styleId="N330ptafter115pt">
    <w:name w:val="N3 (30pt after)_11.5pt"/>
    <w:basedOn w:val="Normal"/>
    <w:rsid w:val="00312FAB"/>
    <w:pPr>
      <w:spacing w:after="600" w:line="230" w:lineRule="exact"/>
    </w:pPr>
  </w:style>
  <w:style w:type="paragraph" w:customStyle="1" w:styleId="N330ptafter10before115pt">
    <w:name w:val="N3 (30pt after/10before)_11.5pt"/>
    <w:basedOn w:val="Normal"/>
    <w:rsid w:val="00312FAB"/>
    <w:pPr>
      <w:spacing w:before="200" w:after="600" w:line="230" w:lineRule="exact"/>
    </w:pPr>
  </w:style>
  <w:style w:type="paragraph" w:customStyle="1" w:styleId="TableCellCharisCenter">
    <w:name w:val="TableCell_Charis_Center"/>
    <w:basedOn w:val="Normal"/>
    <w:rsid w:val="00160F05"/>
    <w:pPr>
      <w:spacing w:line="240" w:lineRule="exact"/>
      <w:jc w:val="center"/>
    </w:pPr>
    <w:rPr>
      <w:rFonts w:ascii="Charis SIL" w:hAnsi="Charis SIL"/>
    </w:rPr>
  </w:style>
  <w:style w:type="paragraph" w:customStyle="1" w:styleId="O0Nwnext115pt">
    <w:name w:val="O0 (N w/next)_11.5pt"/>
    <w:basedOn w:val="Normal"/>
    <w:rsid w:val="00B701B0"/>
    <w:pPr>
      <w:keepNext/>
      <w:spacing w:line="230" w:lineRule="exact"/>
    </w:pPr>
  </w:style>
  <w:style w:type="paragraph" w:customStyle="1" w:styleId="TableCell2-012pt">
    <w:name w:val="TableCell_2-0_12pt"/>
    <w:basedOn w:val="Normal"/>
    <w:rsid w:val="00160F05"/>
    <w:pPr>
      <w:keepNext/>
      <w:spacing w:before="40" w:line="240" w:lineRule="exact"/>
    </w:pPr>
  </w:style>
  <w:style w:type="paragraph" w:customStyle="1" w:styleId="TableCell0-2Center">
    <w:name w:val="TableCell_0-2_Center"/>
    <w:basedOn w:val="Normal"/>
    <w:rsid w:val="00160F05"/>
    <w:pPr>
      <w:keepNext/>
      <w:spacing w:after="40"/>
      <w:jc w:val="center"/>
    </w:pPr>
  </w:style>
  <w:style w:type="paragraph" w:customStyle="1" w:styleId="TableCellCharis2-2Center">
    <w:name w:val="TableCell_Charis_2-2_Center"/>
    <w:basedOn w:val="Normal"/>
    <w:rsid w:val="0006093A"/>
    <w:pPr>
      <w:keepNext/>
      <w:spacing w:before="40" w:after="40"/>
      <w:jc w:val="center"/>
    </w:pPr>
    <w:rPr>
      <w:rFonts w:ascii="Charis SIL" w:hAnsi="Charis SIL"/>
      <w:sz w:val="19"/>
    </w:rPr>
  </w:style>
  <w:style w:type="paragraph" w:customStyle="1" w:styleId="TableCell0-2Center12pt">
    <w:name w:val="TableCell_0-2_Center_12pt"/>
    <w:basedOn w:val="Normal"/>
    <w:rsid w:val="00A208C3"/>
    <w:pPr>
      <w:keepNext/>
      <w:spacing w:after="40" w:line="240" w:lineRule="exact"/>
      <w:jc w:val="center"/>
    </w:pPr>
  </w:style>
  <w:style w:type="paragraph" w:customStyle="1" w:styleId="TableCell2-2Center12pt">
    <w:name w:val="TableCell_2-2_Center_12pt"/>
    <w:basedOn w:val="Normal"/>
    <w:rsid w:val="006C3A0B"/>
    <w:pPr>
      <w:keepNext/>
      <w:spacing w:before="40" w:after="40" w:line="240" w:lineRule="exact"/>
      <w:jc w:val="center"/>
    </w:pPr>
  </w:style>
  <w:style w:type="paragraph" w:customStyle="1" w:styleId="TableCell2-212pt">
    <w:name w:val="TableCell_2-2_12pt"/>
    <w:basedOn w:val="Normal"/>
    <w:link w:val="TableCell2-212ptCharChar"/>
    <w:rsid w:val="0001009A"/>
    <w:pPr>
      <w:keepNext/>
      <w:spacing w:before="40" w:after="40" w:line="240" w:lineRule="exact"/>
    </w:pPr>
  </w:style>
  <w:style w:type="character" w:customStyle="1" w:styleId="TableCell2-212ptCharChar">
    <w:name w:val="TableCell_2-2_12pt Char Char"/>
    <w:link w:val="TableCell2-212pt"/>
    <w:locked/>
    <w:rsid w:val="0006093A"/>
    <w:rPr>
      <w:rFonts w:eastAsia="Batang" w:cs="Times New Roman"/>
      <w:sz w:val="24"/>
      <w:szCs w:val="24"/>
      <w:lang w:val="en-US" w:eastAsia="cs-CZ" w:bidi="ar-SA"/>
    </w:rPr>
  </w:style>
  <w:style w:type="paragraph" w:customStyle="1" w:styleId="Caption115ptSpace">
    <w:name w:val="Caption_11.5ptSpace"/>
    <w:basedOn w:val="Caption"/>
    <w:rsid w:val="00A24420"/>
    <w:pPr>
      <w:spacing w:line="230" w:lineRule="exact"/>
    </w:pPr>
  </w:style>
  <w:style w:type="character" w:customStyle="1" w:styleId="ChCharisSIL85pt">
    <w:name w:val="ChCharisSIL_8.5pt"/>
    <w:rsid w:val="00A87D61"/>
    <w:rPr>
      <w:rFonts w:ascii="Charis SIL" w:hAnsi="Charis SIL" w:cs="Times New Roman"/>
      <w:sz w:val="17"/>
    </w:rPr>
  </w:style>
  <w:style w:type="paragraph" w:customStyle="1" w:styleId="Reference">
    <w:name w:val="Reference"/>
    <w:basedOn w:val="Normal"/>
    <w:rsid w:val="002013AE"/>
    <w:pPr>
      <w:keepNext/>
      <w:spacing w:before="200"/>
    </w:pPr>
    <w:rPr>
      <w:sz w:val="22"/>
    </w:rPr>
  </w:style>
  <w:style w:type="paragraph" w:customStyle="1" w:styleId="TextChCharis">
    <w:name w:val="Text_ChCharis"/>
    <w:basedOn w:val="Normal"/>
    <w:rsid w:val="00685E7A"/>
    <w:pPr>
      <w:keepNext/>
      <w:spacing w:after="20" w:line="230" w:lineRule="exact"/>
    </w:pPr>
    <w:rPr>
      <w:rFonts w:ascii="Charis SIL" w:hAnsi="Charis SIL"/>
      <w:sz w:val="19"/>
    </w:rPr>
  </w:style>
  <w:style w:type="paragraph" w:customStyle="1" w:styleId="TableCellCharis2-0Center">
    <w:name w:val="TableCell_Charis_2-0_Center"/>
    <w:basedOn w:val="Normal"/>
    <w:rsid w:val="000016C7"/>
    <w:pPr>
      <w:keepNext/>
      <w:spacing w:before="40" w:line="240" w:lineRule="exact"/>
      <w:jc w:val="center"/>
    </w:pPr>
    <w:rPr>
      <w:rFonts w:ascii="Charis SIL" w:hAnsi="Charis SIL"/>
      <w:sz w:val="19"/>
    </w:rPr>
  </w:style>
  <w:style w:type="paragraph" w:customStyle="1" w:styleId="TableCell0-5Break12pt">
    <w:name w:val="TableCell_0-5_Break_12pt"/>
    <w:basedOn w:val="Normal"/>
    <w:rsid w:val="00E502F8"/>
    <w:pPr>
      <w:spacing w:after="100" w:line="240" w:lineRule="exact"/>
    </w:pPr>
  </w:style>
  <w:style w:type="paragraph" w:customStyle="1" w:styleId="StyleTableCellCharis0-2Left03cm">
    <w:name w:val="Style TableCell_Charis_0-2 + Left:  0.3 cm"/>
    <w:basedOn w:val="TableCellCharis0-2"/>
    <w:rsid w:val="00821EAE"/>
    <w:pPr>
      <w:ind w:left="170"/>
    </w:pPr>
    <w:rPr>
      <w:szCs w:val="20"/>
    </w:rPr>
  </w:style>
  <w:style w:type="paragraph" w:customStyle="1" w:styleId="StyleTableCell2-212ptSpaceLatinCharisSIL">
    <w:name w:val="Style TableCell_2-2_12ptSpace + (Latin) Charis SIL"/>
    <w:basedOn w:val="TableCell2-212pt"/>
    <w:link w:val="StyleTableCell2-212ptSpaceLatinCharisSILChar"/>
    <w:rsid w:val="0006093A"/>
    <w:rPr>
      <w:rFonts w:ascii="Charis SIL" w:hAnsi="Charis SIL"/>
      <w:sz w:val="19"/>
    </w:rPr>
  </w:style>
  <w:style w:type="character" w:customStyle="1" w:styleId="StyleTableCell2-212ptSpaceLatinCharisSILChar">
    <w:name w:val="Style TableCell_2-2_12ptSpace + (Latin) Charis SIL Char"/>
    <w:link w:val="StyleTableCell2-212ptSpaceLatinCharisSIL"/>
    <w:locked/>
    <w:rsid w:val="0006093A"/>
    <w:rPr>
      <w:rFonts w:ascii="Charis SIL" w:eastAsia="Batang" w:hAnsi="Charis SIL" w:cs="Times New Roman"/>
      <w:sz w:val="24"/>
      <w:szCs w:val="24"/>
      <w:lang w:val="en-US" w:eastAsia="cs-CZ" w:bidi="ar-SA"/>
    </w:rPr>
  </w:style>
  <w:style w:type="paragraph" w:customStyle="1" w:styleId="TableCell0-5Center12pt">
    <w:name w:val="TableCell_0-5_Center_12pt"/>
    <w:basedOn w:val="Normal"/>
    <w:rsid w:val="004D1A39"/>
    <w:pPr>
      <w:keepNext/>
      <w:spacing w:after="100" w:line="240" w:lineRule="exact"/>
      <w:jc w:val="center"/>
    </w:pPr>
  </w:style>
  <w:style w:type="paragraph" w:customStyle="1" w:styleId="TableCell5-5Center12pt">
    <w:name w:val="TableCell_5-5_Center_12pt"/>
    <w:basedOn w:val="Normal"/>
    <w:rsid w:val="007416B6"/>
    <w:pPr>
      <w:keepNext/>
      <w:spacing w:before="100" w:after="100" w:line="240" w:lineRule="exact"/>
      <w:jc w:val="center"/>
    </w:pPr>
  </w:style>
  <w:style w:type="paragraph" w:customStyle="1" w:styleId="TableCell0-212ptBreak">
    <w:name w:val="TableCell_0-2_12pt_Break"/>
    <w:basedOn w:val="Normal"/>
    <w:rsid w:val="009C452B"/>
    <w:pPr>
      <w:spacing w:after="40" w:line="240" w:lineRule="exact"/>
    </w:pPr>
  </w:style>
  <w:style w:type="paragraph" w:customStyle="1" w:styleId="TableCell0-5CenterBreak">
    <w:name w:val="TableCell_0-5_Center_Break"/>
    <w:basedOn w:val="Normal"/>
    <w:rsid w:val="00456A0C"/>
    <w:pPr>
      <w:spacing w:after="100"/>
      <w:jc w:val="center"/>
    </w:pPr>
  </w:style>
  <w:style w:type="paragraph" w:customStyle="1" w:styleId="TableCell0-2Center12ptBreak">
    <w:name w:val="TableCell_0-2_Center_12pt_Break"/>
    <w:basedOn w:val="Normal"/>
    <w:rsid w:val="00F50FF0"/>
    <w:pPr>
      <w:spacing w:after="40" w:line="240" w:lineRule="exact"/>
      <w:jc w:val="center"/>
    </w:pPr>
  </w:style>
  <w:style w:type="paragraph" w:customStyle="1" w:styleId="TableCell5-2Center12pt">
    <w:name w:val="TableCell_5-2_Center_12pt"/>
    <w:basedOn w:val="Normal"/>
    <w:rsid w:val="006213DB"/>
    <w:pPr>
      <w:keepNext/>
      <w:spacing w:before="100" w:after="40" w:line="240" w:lineRule="exact"/>
      <w:jc w:val="center"/>
    </w:pPr>
  </w:style>
  <w:style w:type="paragraph" w:customStyle="1" w:styleId="TableCell2-212ptBreak">
    <w:name w:val="TableCell_2-2_12pt_Break"/>
    <w:basedOn w:val="Normal"/>
    <w:rsid w:val="00757962"/>
    <w:pPr>
      <w:spacing w:before="40" w:after="40" w:line="240" w:lineRule="exact"/>
    </w:pPr>
  </w:style>
  <w:style w:type="paragraph" w:customStyle="1" w:styleId="TableCell3-2Center12pt">
    <w:name w:val="TableCell_3-2_Center_12pt"/>
    <w:basedOn w:val="Normal"/>
    <w:rsid w:val="00AB784F"/>
    <w:pPr>
      <w:keepNext/>
      <w:spacing w:before="60" w:after="40" w:line="240" w:lineRule="exact"/>
      <w:jc w:val="center"/>
    </w:pPr>
  </w:style>
  <w:style w:type="paragraph" w:customStyle="1" w:styleId="TableCell0-3Center12pt">
    <w:name w:val="TableCell_0-3_Center_12pt"/>
    <w:basedOn w:val="Normal"/>
    <w:rsid w:val="00AB784F"/>
    <w:pPr>
      <w:keepNext/>
      <w:spacing w:after="60" w:line="240" w:lineRule="exact"/>
      <w:jc w:val="center"/>
    </w:pPr>
  </w:style>
  <w:style w:type="paragraph" w:customStyle="1" w:styleId="TableCell0-3Center">
    <w:name w:val="TableCell_0-3_Center"/>
    <w:basedOn w:val="Normal"/>
    <w:rsid w:val="00D43E1D"/>
    <w:pPr>
      <w:keepNext/>
      <w:spacing w:after="60"/>
      <w:jc w:val="center"/>
    </w:pPr>
  </w:style>
  <w:style w:type="paragraph" w:customStyle="1" w:styleId="TableCell3-2Center">
    <w:name w:val="TableCell_3-2_Center"/>
    <w:basedOn w:val="Normal"/>
    <w:rsid w:val="00AB784F"/>
    <w:pPr>
      <w:keepNext/>
      <w:spacing w:before="60" w:after="40"/>
      <w:jc w:val="center"/>
    </w:pPr>
  </w:style>
  <w:style w:type="paragraph" w:customStyle="1" w:styleId="TableCell2-2Center12ptBreak">
    <w:name w:val="TableCell_2-2_Center_12pt_Break"/>
    <w:basedOn w:val="Normal"/>
    <w:rsid w:val="0016046D"/>
    <w:pPr>
      <w:spacing w:before="40" w:after="40" w:line="240" w:lineRule="exact"/>
      <w:jc w:val="center"/>
    </w:pPr>
  </w:style>
  <w:style w:type="character" w:customStyle="1" w:styleId="ChSmallCapsItalBold">
    <w:name w:val="ChSmallCapsItalBold"/>
    <w:rsid w:val="0099445E"/>
    <w:rPr>
      <w:rFonts w:ascii="Times New Roman" w:hAnsi="Times New Roman" w:cs="Times New Roman"/>
      <w:b/>
      <w:i/>
      <w:smallCaps/>
    </w:rPr>
  </w:style>
  <w:style w:type="character" w:customStyle="1" w:styleId="ChCharisSILUnderl">
    <w:name w:val="ChCharisSILUnderl"/>
    <w:rsid w:val="005924E6"/>
    <w:rPr>
      <w:rFonts w:ascii="Charis SIL" w:hAnsi="Charis SIL" w:cs="Times New Roman"/>
      <w:sz w:val="19"/>
      <w:u w:val="single"/>
    </w:rPr>
  </w:style>
  <w:style w:type="character" w:customStyle="1" w:styleId="ChItalBoldUndl">
    <w:name w:val="ChItalBoldUndl"/>
    <w:rsid w:val="003E5796"/>
    <w:rPr>
      <w:rFonts w:cs="Times New Roman"/>
      <w:b/>
      <w:i/>
      <w:u w:val="single"/>
    </w:rPr>
  </w:style>
  <w:style w:type="paragraph" w:customStyle="1" w:styleId="TableCell2-0Break">
    <w:name w:val="TableCell_2-0_Break"/>
    <w:basedOn w:val="Normal"/>
    <w:rsid w:val="00850B64"/>
    <w:pPr>
      <w:spacing w:before="40"/>
    </w:pPr>
  </w:style>
  <w:style w:type="paragraph" w:customStyle="1" w:styleId="FreeTranslEng15pt">
    <w:name w:val="FreeTransl (Eng)_15pt"/>
    <w:basedOn w:val="Normal"/>
    <w:rsid w:val="00A81003"/>
    <w:pPr>
      <w:spacing w:before="50" w:after="300"/>
      <w:ind w:left="709"/>
    </w:pPr>
  </w:style>
  <w:style w:type="paragraph" w:styleId="List">
    <w:name w:val="List"/>
    <w:basedOn w:val="Normal"/>
    <w:rsid w:val="00BB0F27"/>
    <w:pPr>
      <w:ind w:left="283" w:hanging="283"/>
    </w:pPr>
    <w:rPr>
      <w:sz w:val="24"/>
      <w:szCs w:val="20"/>
      <w:lang w:eastAsia="de-DE"/>
    </w:rPr>
  </w:style>
  <w:style w:type="paragraph" w:styleId="List2">
    <w:name w:val="List 2"/>
    <w:basedOn w:val="Normal"/>
    <w:rsid w:val="00BB0F27"/>
    <w:pPr>
      <w:ind w:left="566" w:hanging="283"/>
    </w:pPr>
    <w:rPr>
      <w:sz w:val="24"/>
      <w:szCs w:val="20"/>
      <w:lang w:eastAsia="de-DE"/>
    </w:rPr>
  </w:style>
  <w:style w:type="paragraph" w:customStyle="1" w:styleId="ReferenceLine">
    <w:name w:val="Reference Line"/>
    <w:basedOn w:val="Normal"/>
    <w:rsid w:val="00E12D9E"/>
    <w:pPr>
      <w:spacing w:after="120"/>
    </w:pPr>
    <w:rPr>
      <w:sz w:val="24"/>
      <w:szCs w:val="20"/>
      <w:lang w:eastAsia="de-DE"/>
    </w:rPr>
  </w:style>
  <w:style w:type="character" w:customStyle="1" w:styleId="t1">
    <w:name w:val="t1"/>
    <w:rsid w:val="00BB0F27"/>
    <w:rPr>
      <w:rFonts w:cs="Times New Roman"/>
    </w:rPr>
  </w:style>
  <w:style w:type="paragraph" w:customStyle="1" w:styleId="MapLabel8">
    <w:name w:val="MapLabel 8"/>
    <w:basedOn w:val="Normal"/>
    <w:link w:val="MapLabel8CharChar"/>
    <w:rsid w:val="00BB0F27"/>
    <w:pPr>
      <w:jc w:val="center"/>
    </w:pPr>
    <w:rPr>
      <w:sz w:val="16"/>
      <w:szCs w:val="20"/>
    </w:rPr>
  </w:style>
  <w:style w:type="character" w:customStyle="1" w:styleId="MapLabel8CharChar">
    <w:name w:val="MapLabel 8 Char Char"/>
    <w:link w:val="MapLabel8"/>
    <w:locked/>
    <w:rsid w:val="00BB0F27"/>
    <w:rPr>
      <w:rFonts w:cs="Times New Roman"/>
      <w:sz w:val="16"/>
      <w:lang w:val="en-US" w:eastAsia="cs-CZ" w:bidi="ar-SA"/>
    </w:rPr>
  </w:style>
  <w:style w:type="paragraph" w:customStyle="1" w:styleId="N220ptafter08before">
    <w:name w:val="N2 (20pt after/08before)"/>
    <w:basedOn w:val="Normal"/>
    <w:rsid w:val="003F5404"/>
    <w:pPr>
      <w:autoSpaceDE w:val="0"/>
      <w:autoSpaceDN w:val="0"/>
      <w:adjustRightInd w:val="0"/>
      <w:spacing w:before="160" w:after="400"/>
    </w:pPr>
    <w:rPr>
      <w:szCs w:val="20"/>
      <w:lang w:eastAsia="en-US"/>
    </w:rPr>
  </w:style>
  <w:style w:type="paragraph" w:customStyle="1" w:styleId="TableCell0-3">
    <w:name w:val="TableCell_0-3"/>
    <w:basedOn w:val="Normal"/>
    <w:rsid w:val="004A6356"/>
    <w:pPr>
      <w:keepNext/>
      <w:spacing w:after="60"/>
    </w:pPr>
  </w:style>
  <w:style w:type="character" w:styleId="Strong">
    <w:name w:val="Strong"/>
    <w:qFormat/>
    <w:rsid w:val="00441C7C"/>
    <w:rPr>
      <w:rFonts w:cs="Times New Roman"/>
      <w:b/>
      <w:bCs/>
    </w:rPr>
  </w:style>
  <w:style w:type="character" w:customStyle="1" w:styleId="st">
    <w:name w:val="st"/>
    <w:rsid w:val="00B05B75"/>
    <w:rPr>
      <w:rFonts w:cs="Times New Roman"/>
    </w:rPr>
  </w:style>
  <w:style w:type="paragraph" w:customStyle="1" w:styleId="Caption10before">
    <w:name w:val="Caption (10before)"/>
    <w:basedOn w:val="Normal"/>
    <w:link w:val="Caption10beforeChar"/>
    <w:rsid w:val="004D089D"/>
    <w:pPr>
      <w:keepNext/>
      <w:tabs>
        <w:tab w:val="left" w:pos="1134"/>
      </w:tabs>
      <w:spacing w:before="200" w:after="100"/>
      <w:ind w:left="1134" w:hanging="1134"/>
    </w:pPr>
  </w:style>
  <w:style w:type="character" w:customStyle="1" w:styleId="Caption10beforeChar">
    <w:name w:val="Caption (10before) Char"/>
    <w:link w:val="Caption10before"/>
    <w:locked/>
    <w:rsid w:val="004D089D"/>
    <w:rPr>
      <w:szCs w:val="24"/>
      <w:lang w:eastAsia="cs-CZ"/>
    </w:rPr>
  </w:style>
  <w:style w:type="character" w:customStyle="1" w:styleId="ChCharisSILBlueBold">
    <w:name w:val="ChCharisSILBlueBold"/>
    <w:rsid w:val="00383651"/>
    <w:rPr>
      <w:rFonts w:ascii="Charis SIL" w:hAnsi="Charis SIL" w:cs="Times New Roman"/>
      <w:b/>
      <w:color w:val="0000FF"/>
      <w:sz w:val="19"/>
    </w:rPr>
  </w:style>
  <w:style w:type="paragraph" w:styleId="Closing">
    <w:name w:val="Closing"/>
    <w:basedOn w:val="Normal"/>
    <w:rsid w:val="00D50E4F"/>
    <w:pPr>
      <w:ind w:left="4252"/>
    </w:pPr>
  </w:style>
  <w:style w:type="paragraph" w:customStyle="1" w:styleId="PrevSent">
    <w:name w:val="PrevSent"/>
    <w:basedOn w:val="Normal"/>
    <w:rsid w:val="00D50E4F"/>
    <w:pPr>
      <w:keepNext/>
      <w:spacing w:after="100"/>
      <w:ind w:left="567"/>
    </w:pPr>
  </w:style>
  <w:style w:type="paragraph" w:customStyle="1" w:styleId="Morph">
    <w:name w:val="Morph"/>
    <w:basedOn w:val="Normal"/>
    <w:rsid w:val="00D50E4F"/>
    <w:pPr>
      <w:keepNext/>
    </w:pPr>
    <w:rPr>
      <w:rFonts w:ascii="Charis SIL" w:hAnsi="Charis SIL"/>
    </w:rPr>
  </w:style>
  <w:style w:type="paragraph" w:customStyle="1" w:styleId="SpeechPart">
    <w:name w:val="SpeechPart"/>
    <w:basedOn w:val="Normal"/>
    <w:rsid w:val="00D50E4F"/>
    <w:pPr>
      <w:keepNext/>
    </w:pPr>
    <w:rPr>
      <w:smallCaps/>
    </w:rPr>
  </w:style>
  <w:style w:type="paragraph" w:customStyle="1" w:styleId="Default">
    <w:name w:val="Default"/>
    <w:rsid w:val="00D50E4F"/>
    <w:pPr>
      <w:autoSpaceDE w:val="0"/>
      <w:autoSpaceDN w:val="0"/>
      <w:adjustRightInd w:val="0"/>
    </w:pPr>
    <w:rPr>
      <w:color w:val="000000"/>
      <w:sz w:val="24"/>
      <w:szCs w:val="24"/>
    </w:rPr>
  </w:style>
  <w:style w:type="paragraph" w:customStyle="1" w:styleId="TextName">
    <w:name w:val="Text Name"/>
    <w:basedOn w:val="Heading1"/>
    <w:rsid w:val="00D50E4F"/>
    <w:pPr>
      <w:numPr>
        <w:numId w:val="0"/>
      </w:numPr>
      <w:spacing w:before="320"/>
    </w:pPr>
    <w:rPr>
      <w:sz w:val="28"/>
    </w:rPr>
  </w:style>
  <w:style w:type="paragraph" w:customStyle="1" w:styleId="Notes">
    <w:name w:val="Notes"/>
    <w:basedOn w:val="Normal"/>
    <w:rsid w:val="00D50E4F"/>
    <w:pPr>
      <w:keepNext/>
    </w:pPr>
    <w:rPr>
      <w:sz w:val="22"/>
    </w:rPr>
  </w:style>
  <w:style w:type="paragraph" w:customStyle="1" w:styleId="LexFuncEng">
    <w:name w:val="LexFunc (Eng)"/>
    <w:basedOn w:val="Normal"/>
    <w:rsid w:val="00D50E4F"/>
    <w:pPr>
      <w:keepNext/>
    </w:pPr>
    <w:rPr>
      <w:sz w:val="22"/>
    </w:rPr>
  </w:style>
  <w:style w:type="paragraph" w:customStyle="1" w:styleId="lf">
    <w:name w:val="lf"/>
    <w:basedOn w:val="Normal"/>
    <w:rsid w:val="00D50E4F"/>
    <w:rPr>
      <w:sz w:val="24"/>
    </w:rPr>
  </w:style>
  <w:style w:type="paragraph" w:customStyle="1" w:styleId="lv">
    <w:name w:val="lv"/>
    <w:basedOn w:val="Normal"/>
    <w:rsid w:val="00D50E4F"/>
    <w:rPr>
      <w:sz w:val="24"/>
    </w:rPr>
  </w:style>
  <w:style w:type="paragraph" w:customStyle="1" w:styleId="NotesDisc">
    <w:name w:val="NotesDisc"/>
    <w:basedOn w:val="Normal"/>
    <w:rsid w:val="00D50E4F"/>
    <w:pPr>
      <w:spacing w:after="300"/>
      <w:ind w:left="567"/>
    </w:pPr>
    <w:rPr>
      <w:sz w:val="22"/>
    </w:rPr>
  </w:style>
  <w:style w:type="paragraph" w:customStyle="1" w:styleId="SoundFile">
    <w:name w:val="Sound File"/>
    <w:basedOn w:val="Normal"/>
    <w:rsid w:val="00D50E4F"/>
    <w:pPr>
      <w:keepNext/>
    </w:pPr>
    <w:rPr>
      <w:sz w:val="24"/>
    </w:rPr>
  </w:style>
  <w:style w:type="character" w:customStyle="1" w:styleId="Style1">
    <w:name w:val="Style1"/>
    <w:rsid w:val="00D50E4F"/>
    <w:rPr>
      <w:rFonts w:cs="Times New Roman"/>
      <w:i/>
    </w:rPr>
  </w:style>
  <w:style w:type="paragraph" w:customStyle="1" w:styleId="PartofSpeech">
    <w:name w:val="Part of Speech"/>
    <w:basedOn w:val="Normal"/>
    <w:rsid w:val="00D50E4F"/>
    <w:pPr>
      <w:keepNext/>
      <w:widowControl w:val="0"/>
      <w:autoSpaceDE w:val="0"/>
      <w:autoSpaceDN w:val="0"/>
      <w:adjustRightInd w:val="0"/>
      <w:spacing w:after="100"/>
    </w:pPr>
    <w:rPr>
      <w:sz w:val="24"/>
      <w:szCs w:val="20"/>
      <w:lang w:eastAsia="en-US"/>
    </w:rPr>
  </w:style>
  <w:style w:type="paragraph" w:customStyle="1" w:styleId="Target">
    <w:name w:val="Target"/>
    <w:basedOn w:val="Normal"/>
    <w:rsid w:val="00D50E4F"/>
    <w:pPr>
      <w:ind w:left="567"/>
    </w:pPr>
    <w:rPr>
      <w:rFonts w:ascii="Charis SIL" w:hAnsi="Charis SIL"/>
    </w:rPr>
  </w:style>
  <w:style w:type="paragraph" w:customStyle="1" w:styleId="textbody">
    <w:name w:val="textbody"/>
    <w:basedOn w:val="Normal"/>
    <w:rsid w:val="00D50E4F"/>
    <w:pPr>
      <w:spacing w:before="100" w:beforeAutospacing="1" w:after="100" w:afterAutospacing="1"/>
    </w:pPr>
    <w:rPr>
      <w:sz w:val="24"/>
      <w:lang w:eastAsia="en-US"/>
    </w:rPr>
  </w:style>
  <w:style w:type="paragraph" w:customStyle="1" w:styleId="SpeechPartbeforeafter25pt">
    <w:name w:val="SpeechPart + before/after 2.5 pt"/>
    <w:basedOn w:val="SpeechPart"/>
    <w:rsid w:val="00D50E4F"/>
    <w:pPr>
      <w:spacing w:before="50" w:after="50"/>
    </w:pPr>
    <w:rPr>
      <w:sz w:val="22"/>
      <w:szCs w:val="20"/>
    </w:rPr>
  </w:style>
  <w:style w:type="character" w:customStyle="1" w:styleId="StyleChSmallCaps11ptNotSmallcaps">
    <w:name w:val="Style ChSmallCaps + 11 pt Not Small caps"/>
    <w:rsid w:val="00D50E4F"/>
    <w:rPr>
      <w:rFonts w:ascii="Times New Roman" w:hAnsi="Times New Roman" w:cs="Times New Roman"/>
      <w:smallCaps/>
      <w:sz w:val="20"/>
    </w:rPr>
  </w:style>
  <w:style w:type="paragraph" w:customStyle="1" w:styleId="StyleTableCell5-2">
    <w:name w:val="Style TableCell_5-2"/>
    <w:basedOn w:val="TableCell5-5"/>
    <w:rsid w:val="00D50E4F"/>
    <w:pPr>
      <w:spacing w:after="40"/>
    </w:pPr>
    <w:rPr>
      <w:szCs w:val="20"/>
    </w:rPr>
  </w:style>
  <w:style w:type="paragraph" w:customStyle="1" w:styleId="TableCell-10pt">
    <w:name w:val="TableCell-10pt"/>
    <w:basedOn w:val="Normal"/>
    <w:rsid w:val="00D50E4F"/>
  </w:style>
  <w:style w:type="character" w:customStyle="1" w:styleId="StyleChItalBoldHead">
    <w:name w:val="Style ChItalBoldHead"/>
    <w:rsid w:val="00EB0A31"/>
    <w:rPr>
      <w:rFonts w:cs="Times New Roman"/>
      <w:b/>
      <w:bCs/>
      <w:i/>
      <w:iCs/>
    </w:rPr>
  </w:style>
  <w:style w:type="character" w:customStyle="1" w:styleId="t2">
    <w:name w:val="t2"/>
    <w:rsid w:val="00EB0A31"/>
    <w:rPr>
      <w:rFonts w:cs="Times New Roman"/>
    </w:rPr>
  </w:style>
  <w:style w:type="character" w:customStyle="1" w:styleId="t3">
    <w:name w:val="t3"/>
    <w:rsid w:val="00EB0A31"/>
    <w:rPr>
      <w:rFonts w:cs="Times New Roman"/>
    </w:rPr>
  </w:style>
  <w:style w:type="paragraph" w:customStyle="1" w:styleId="StyleO0NwnextLeft08cm">
    <w:name w:val="Style O0 (N w/next) + Left:  0.8 cm"/>
    <w:basedOn w:val="O0Nwnext"/>
    <w:rsid w:val="00EB0A31"/>
    <w:pPr>
      <w:spacing w:after="40"/>
      <w:ind w:left="454"/>
    </w:pPr>
    <w:rPr>
      <w:szCs w:val="20"/>
    </w:rPr>
  </w:style>
  <w:style w:type="character" w:customStyle="1" w:styleId="PapMTranslText">
    <w:name w:val="PapM_TranslText"/>
    <w:rsid w:val="00F371F3"/>
    <w:rPr>
      <w:rFonts w:ascii="Charis SIL" w:hAnsi="Charis SIL" w:cs="Times New Roman"/>
      <w:b/>
      <w:sz w:val="22"/>
      <w:u w:val="single"/>
    </w:rPr>
  </w:style>
  <w:style w:type="character" w:customStyle="1" w:styleId="reference-text">
    <w:name w:val="reference-text"/>
    <w:rsid w:val="00EA2912"/>
    <w:rPr>
      <w:rFonts w:cs="Times New Roman"/>
    </w:rPr>
  </w:style>
  <w:style w:type="paragraph" w:customStyle="1" w:styleId="TableCell0-0">
    <w:name w:val="TableCell_0-0"/>
    <w:basedOn w:val="Normal"/>
    <w:rsid w:val="00AD3ED1"/>
    <w:pPr>
      <w:keepNext/>
    </w:pPr>
  </w:style>
  <w:style w:type="paragraph" w:customStyle="1" w:styleId="TableCell0-0Center">
    <w:name w:val="TableCell_0-0_Center"/>
    <w:basedOn w:val="Normal"/>
    <w:rsid w:val="00AD3ED1"/>
    <w:pPr>
      <w:keepNext/>
      <w:jc w:val="center"/>
    </w:pPr>
  </w:style>
  <w:style w:type="paragraph" w:customStyle="1" w:styleId="FreeTranslEngTable8ptafter">
    <w:name w:val="FreeTransl (Eng)_Table_8pt after"/>
    <w:basedOn w:val="Normal"/>
    <w:rsid w:val="00FB2C0B"/>
    <w:pPr>
      <w:spacing w:before="50" w:after="160"/>
    </w:pPr>
  </w:style>
  <w:style w:type="paragraph" w:customStyle="1" w:styleId="TableCell3-0Center">
    <w:name w:val="TableCell_3-0_Center"/>
    <w:basedOn w:val="Normal"/>
    <w:rsid w:val="00546576"/>
    <w:pPr>
      <w:keepNext/>
      <w:spacing w:before="60"/>
      <w:jc w:val="center"/>
    </w:pPr>
  </w:style>
  <w:style w:type="character" w:customStyle="1" w:styleId="year">
    <w:name w:val="year"/>
    <w:rsid w:val="00E664E7"/>
    <w:rPr>
      <w:rFonts w:cs="Times New Roman"/>
    </w:rPr>
  </w:style>
  <w:style w:type="character" w:customStyle="1" w:styleId="Title1">
    <w:name w:val="Title1"/>
    <w:rsid w:val="00E664E7"/>
    <w:rPr>
      <w:rFonts w:cs="Times New Roman"/>
    </w:rPr>
  </w:style>
  <w:style w:type="paragraph" w:customStyle="1" w:styleId="O05N05wnext15before">
    <w:name w:val="O05 (N05 w/next/15before)"/>
    <w:basedOn w:val="Normal"/>
    <w:rsid w:val="00E35E71"/>
    <w:pPr>
      <w:keepNext/>
      <w:spacing w:before="300" w:after="100"/>
    </w:pPr>
  </w:style>
  <w:style w:type="paragraph" w:customStyle="1" w:styleId="FreeTranslAlphaEng">
    <w:name w:val="FreeTransl_Alpha (Eng)"/>
    <w:basedOn w:val="Normal"/>
    <w:rsid w:val="000B7400"/>
    <w:pPr>
      <w:spacing w:before="50" w:after="160"/>
      <w:ind w:left="1134"/>
    </w:pPr>
  </w:style>
  <w:style w:type="paragraph" w:customStyle="1" w:styleId="N110after10before">
    <w:name w:val="N1 (10after/10before)"/>
    <w:basedOn w:val="Normal"/>
    <w:rsid w:val="0030589B"/>
    <w:pPr>
      <w:spacing w:before="200" w:after="200"/>
    </w:pPr>
  </w:style>
  <w:style w:type="paragraph" w:customStyle="1" w:styleId="style2">
    <w:name w:val="style2"/>
    <w:basedOn w:val="Normal"/>
    <w:rsid w:val="0030589B"/>
    <w:pPr>
      <w:spacing w:before="100" w:beforeAutospacing="1" w:after="100" w:afterAutospacing="1"/>
    </w:pPr>
    <w:rPr>
      <w:sz w:val="24"/>
      <w:lang w:eastAsia="en-US"/>
    </w:rPr>
  </w:style>
  <w:style w:type="character" w:customStyle="1" w:styleId="style6">
    <w:name w:val="style6"/>
    <w:rsid w:val="0030589B"/>
    <w:rPr>
      <w:rFonts w:cs="Times New Roman"/>
    </w:rPr>
  </w:style>
  <w:style w:type="character" w:customStyle="1" w:styleId="style5">
    <w:name w:val="style5"/>
    <w:rsid w:val="0030589B"/>
    <w:rPr>
      <w:rFonts w:cs="Times New Roman"/>
    </w:rPr>
  </w:style>
  <w:style w:type="character" w:customStyle="1" w:styleId="ChItalBold14pt">
    <w:name w:val="ChItalBold14pt"/>
    <w:rsid w:val="00B701B4"/>
    <w:rPr>
      <w:rFonts w:cs="Times New Roman"/>
      <w:b/>
      <w:sz w:val="28"/>
    </w:rPr>
  </w:style>
  <w:style w:type="paragraph" w:customStyle="1" w:styleId="CM1">
    <w:name w:val="CM1"/>
    <w:basedOn w:val="Default"/>
    <w:next w:val="Default"/>
    <w:rsid w:val="00B701B4"/>
    <w:pPr>
      <w:spacing w:line="306" w:lineRule="atLeast"/>
    </w:pPr>
    <w:rPr>
      <w:color w:val="auto"/>
    </w:rPr>
  </w:style>
  <w:style w:type="paragraph" w:customStyle="1" w:styleId="TableHd12pt">
    <w:name w:val="TableHd_12pt"/>
    <w:basedOn w:val="Normal"/>
    <w:rsid w:val="00140A47"/>
    <w:pPr>
      <w:keepNext/>
      <w:spacing w:before="60" w:after="60" w:line="240" w:lineRule="exact"/>
      <w:jc w:val="center"/>
    </w:pPr>
  </w:style>
  <w:style w:type="paragraph" w:customStyle="1" w:styleId="Body0015after115pt">
    <w:name w:val="Body00 (15 after)_11.5pt"/>
    <w:basedOn w:val="Normal"/>
    <w:rsid w:val="007A4B97"/>
    <w:pPr>
      <w:spacing w:after="300" w:line="230" w:lineRule="exact"/>
    </w:pPr>
  </w:style>
  <w:style w:type="paragraph" w:customStyle="1" w:styleId="TableCell2-0CenterBreak">
    <w:name w:val="TableCell_2-0_Center_Break"/>
    <w:basedOn w:val="Normal"/>
    <w:rsid w:val="00E471F8"/>
    <w:pPr>
      <w:spacing w:before="40"/>
      <w:jc w:val="center"/>
    </w:pPr>
  </w:style>
  <w:style w:type="character" w:customStyle="1" w:styleId="lemmaindef">
    <w:name w:val="lemmaindef"/>
    <w:rsid w:val="0039236D"/>
    <w:rPr>
      <w:rFonts w:cs="Times New Roman"/>
    </w:rPr>
  </w:style>
  <w:style w:type="character" w:customStyle="1" w:styleId="mtxt">
    <w:name w:val="mtxt"/>
    <w:rsid w:val="0039236D"/>
    <w:rPr>
      <w:rFonts w:cs="Times New Roman"/>
    </w:rPr>
  </w:style>
  <w:style w:type="paragraph" w:customStyle="1" w:styleId="GlossEngFootnote2ptafter">
    <w:name w:val="Gloss (Eng)_Footnote (2pt after)"/>
    <w:basedOn w:val="Normal"/>
    <w:rsid w:val="0039236D"/>
    <w:pPr>
      <w:spacing w:after="40"/>
    </w:pPr>
    <w:rPr>
      <w:sz w:val="18"/>
    </w:rPr>
  </w:style>
  <w:style w:type="paragraph" w:customStyle="1" w:styleId="TableCell0-512ptBreak">
    <w:name w:val="TableCell_0-5_12pt_Break"/>
    <w:basedOn w:val="Normal"/>
    <w:rsid w:val="0079470C"/>
    <w:pPr>
      <w:spacing w:after="100" w:line="240" w:lineRule="exact"/>
    </w:pPr>
  </w:style>
  <w:style w:type="paragraph" w:customStyle="1" w:styleId="TableCell0-5Center12ptBreak">
    <w:name w:val="TableCell_0-5_Center_12pt_Break"/>
    <w:basedOn w:val="Normal"/>
    <w:rsid w:val="0079470C"/>
    <w:pPr>
      <w:spacing w:after="100" w:line="240" w:lineRule="exact"/>
      <w:jc w:val="center"/>
    </w:pPr>
  </w:style>
  <w:style w:type="paragraph" w:customStyle="1" w:styleId="TableCell0-512pt">
    <w:name w:val="TableCell_0-5_12pt"/>
    <w:basedOn w:val="Normal"/>
    <w:rsid w:val="0079470C"/>
    <w:pPr>
      <w:keepNext/>
      <w:spacing w:after="100" w:line="240" w:lineRule="exact"/>
    </w:pPr>
  </w:style>
  <w:style w:type="paragraph" w:customStyle="1" w:styleId="TableCell0-0CenterBreak">
    <w:name w:val="TableCell_0-0_Center_Break"/>
    <w:basedOn w:val="Normal"/>
    <w:rsid w:val="006D534F"/>
    <w:pPr>
      <w:jc w:val="center"/>
    </w:pPr>
  </w:style>
  <w:style w:type="character" w:styleId="CommentReference">
    <w:name w:val="annotation reference"/>
    <w:rsid w:val="002E08BF"/>
    <w:rPr>
      <w:sz w:val="16"/>
    </w:rPr>
  </w:style>
  <w:style w:type="paragraph" w:styleId="CommentText">
    <w:name w:val="annotation text"/>
    <w:basedOn w:val="Normal"/>
    <w:link w:val="CommentTextChar"/>
    <w:rsid w:val="002E08BF"/>
    <w:rPr>
      <w:szCs w:val="20"/>
    </w:rPr>
  </w:style>
  <w:style w:type="character" w:customStyle="1" w:styleId="CommentTextChar">
    <w:name w:val="Comment Text Char"/>
    <w:link w:val="CommentText"/>
    <w:locked/>
    <w:rsid w:val="002E08BF"/>
    <w:rPr>
      <w:rFonts w:eastAsia="Batang"/>
      <w:lang w:val="en-US" w:eastAsia="cs-CZ"/>
    </w:rPr>
  </w:style>
  <w:style w:type="character" w:customStyle="1" w:styleId="Body0000afterChar">
    <w:name w:val="Body00 (00 after) Char"/>
    <w:link w:val="Body0000after"/>
    <w:rsid w:val="001320C7"/>
    <w:rPr>
      <w:rFonts w:eastAsia="Batang"/>
      <w:szCs w:val="24"/>
      <w:lang w:val="en-US" w:eastAsia="cs-CZ" w:bidi="ar-SA"/>
    </w:rPr>
  </w:style>
  <w:style w:type="paragraph" w:customStyle="1" w:styleId="Body0000after">
    <w:name w:val="Body00 (00 after)"/>
    <w:basedOn w:val="Normal"/>
    <w:link w:val="Body0000afterChar"/>
    <w:rsid w:val="00677A3C"/>
  </w:style>
  <w:style w:type="paragraph" w:customStyle="1" w:styleId="Body0010after">
    <w:name w:val="Body00 (10 after)"/>
    <w:basedOn w:val="Normal"/>
    <w:link w:val="Body0010afterCharChar"/>
    <w:rsid w:val="00870EF9"/>
    <w:pPr>
      <w:spacing w:after="200"/>
    </w:pPr>
  </w:style>
  <w:style w:type="character" w:customStyle="1" w:styleId="Body0010afterCharChar">
    <w:name w:val="Body00 (10 after) Char Char"/>
    <w:link w:val="Body0010after"/>
    <w:locked/>
    <w:rsid w:val="00870EF9"/>
    <w:rPr>
      <w:rFonts w:eastAsia="Batang"/>
      <w:szCs w:val="24"/>
      <w:lang w:val="en-US" w:eastAsia="cs-CZ" w:bidi="ar-SA"/>
    </w:rPr>
  </w:style>
  <w:style w:type="paragraph" w:customStyle="1" w:styleId="Body0510after115pt">
    <w:name w:val="Body05 (10 after)_11.5pt"/>
    <w:basedOn w:val="Normal"/>
    <w:rsid w:val="005E44BB"/>
    <w:pPr>
      <w:spacing w:after="200" w:line="230" w:lineRule="exact"/>
      <w:ind w:firstLine="284"/>
    </w:pPr>
  </w:style>
  <w:style w:type="paragraph" w:customStyle="1" w:styleId="I1I">
    <w:name w:val="I1 (I."/>
    <w:aliases w:val="10pt after)"/>
    <w:basedOn w:val="Normal"/>
    <w:link w:val="I1IChar"/>
    <w:rsid w:val="00D602BA"/>
    <w:pPr>
      <w:spacing w:after="200"/>
      <w:ind w:left="567"/>
    </w:pPr>
  </w:style>
  <w:style w:type="character" w:customStyle="1" w:styleId="I1IChar">
    <w:name w:val="I1 (I. Char"/>
    <w:aliases w:val="10pt after) Char"/>
    <w:link w:val="I1I"/>
    <w:locked/>
    <w:rsid w:val="008F63E3"/>
    <w:rPr>
      <w:rFonts w:eastAsia="Batang" w:cs="Times New Roman"/>
      <w:sz w:val="24"/>
      <w:szCs w:val="24"/>
      <w:lang w:val="en-US" w:eastAsia="cs-CZ" w:bidi="ar-SA"/>
    </w:rPr>
  </w:style>
  <w:style w:type="paragraph" w:customStyle="1" w:styleId="Body0010after05before">
    <w:name w:val="Body00 (10 after/05 before)"/>
    <w:basedOn w:val="Normal"/>
    <w:rsid w:val="00870EF9"/>
    <w:pPr>
      <w:spacing w:before="100" w:after="200"/>
    </w:pPr>
  </w:style>
  <w:style w:type="paragraph" w:customStyle="1" w:styleId="N110ptafter08before115pt">
    <w:name w:val="N1 (10pt after/08before)_11.5pt"/>
    <w:basedOn w:val="Normal"/>
    <w:rsid w:val="009B2E23"/>
    <w:pPr>
      <w:spacing w:before="160" w:after="200" w:line="230" w:lineRule="exact"/>
    </w:pPr>
  </w:style>
  <w:style w:type="paragraph" w:customStyle="1" w:styleId="J1I1wnext">
    <w:name w:val="J1 (I1 w/next)"/>
    <w:basedOn w:val="Normal"/>
    <w:rsid w:val="006A0C66"/>
    <w:pPr>
      <w:keepNext/>
      <w:keepLines/>
      <w:spacing w:after="200"/>
      <w:ind w:left="567"/>
    </w:pPr>
  </w:style>
  <w:style w:type="paragraph" w:customStyle="1" w:styleId="O1N1wnext20before">
    <w:name w:val="O1 (N1 w/next/20before)"/>
    <w:basedOn w:val="Normal"/>
    <w:rsid w:val="006A0C66"/>
    <w:pPr>
      <w:keepNext/>
      <w:spacing w:before="400" w:after="200"/>
    </w:pPr>
  </w:style>
  <w:style w:type="paragraph" w:customStyle="1" w:styleId="FreeTranslAlphaEng20pt">
    <w:name w:val="FreeTransl_Alpha (Eng)_20pt"/>
    <w:basedOn w:val="Normal"/>
    <w:rsid w:val="006A0C66"/>
    <w:pPr>
      <w:spacing w:before="50" w:after="400"/>
      <w:ind w:left="1134"/>
    </w:pPr>
  </w:style>
  <w:style w:type="paragraph" w:customStyle="1" w:styleId="O1N1wnext">
    <w:name w:val="O1 (N1 w/next)"/>
    <w:basedOn w:val="Normal"/>
    <w:rsid w:val="006A0C66"/>
    <w:pPr>
      <w:keepNext/>
      <w:keepLines/>
      <w:spacing w:after="200"/>
    </w:pPr>
  </w:style>
  <w:style w:type="paragraph" w:customStyle="1" w:styleId="N0505ptafter07before">
    <w:name w:val="N05 (05pt after/07before)"/>
    <w:basedOn w:val="Normal"/>
    <w:rsid w:val="006A0C66"/>
    <w:pPr>
      <w:spacing w:before="140" w:after="100"/>
    </w:pPr>
  </w:style>
  <w:style w:type="paragraph" w:customStyle="1" w:styleId="N110ptafter12pt">
    <w:name w:val="N1 (10pt after)_12pt"/>
    <w:basedOn w:val="Normal"/>
    <w:link w:val="N110ptafter12ptChar"/>
    <w:rsid w:val="006A0C66"/>
    <w:pPr>
      <w:spacing w:after="200" w:line="240" w:lineRule="exact"/>
    </w:pPr>
  </w:style>
  <w:style w:type="character" w:customStyle="1" w:styleId="N110ptafter12ptChar">
    <w:name w:val="N1 (10pt after)_12pt Char"/>
    <w:link w:val="N110ptafter12pt"/>
    <w:locked/>
    <w:rsid w:val="00E15E36"/>
    <w:rPr>
      <w:rFonts w:eastAsia="Batang" w:cs="Times New Roman"/>
      <w:sz w:val="24"/>
      <w:szCs w:val="24"/>
      <w:lang w:val="en-US" w:eastAsia="cs-CZ" w:bidi="ar-SA"/>
    </w:rPr>
  </w:style>
  <w:style w:type="paragraph" w:customStyle="1" w:styleId="N00ptafter12pt">
    <w:name w:val="N0 (0pt after)_12pt"/>
    <w:basedOn w:val="Normal"/>
    <w:rsid w:val="006A0C66"/>
    <w:pPr>
      <w:spacing w:line="240" w:lineRule="exact"/>
    </w:pPr>
  </w:style>
  <w:style w:type="paragraph" w:customStyle="1" w:styleId="N110ptafter10before12pt">
    <w:name w:val="N1 (10pt after/10before)_12pt"/>
    <w:basedOn w:val="Normal"/>
    <w:link w:val="N110ptafter10before12ptCharChar"/>
    <w:rsid w:val="006A0C66"/>
    <w:pPr>
      <w:spacing w:before="200" w:after="200" w:line="240" w:lineRule="exact"/>
    </w:pPr>
  </w:style>
  <w:style w:type="character" w:customStyle="1" w:styleId="N110ptafter10before12ptCharChar">
    <w:name w:val="N1 (10pt after/10before)_12pt Char Char"/>
    <w:link w:val="N110ptafter10before12pt"/>
    <w:locked/>
    <w:rsid w:val="006A0C66"/>
    <w:rPr>
      <w:rFonts w:eastAsia="Batang" w:cs="Times New Roman"/>
      <w:sz w:val="24"/>
      <w:szCs w:val="24"/>
      <w:lang w:val="en-US" w:eastAsia="cs-CZ" w:bidi="ar-SA"/>
    </w:rPr>
  </w:style>
  <w:style w:type="paragraph" w:customStyle="1" w:styleId="N220ptafter10before12pt">
    <w:name w:val="N2 (20pt after/10before)_12pt"/>
    <w:basedOn w:val="Normal"/>
    <w:rsid w:val="006A0C66"/>
    <w:pPr>
      <w:spacing w:before="200" w:after="400" w:line="240" w:lineRule="exact"/>
    </w:pPr>
  </w:style>
  <w:style w:type="paragraph" w:customStyle="1" w:styleId="N330ptafter12pt">
    <w:name w:val="N3 (30pt after)_12pt"/>
    <w:basedOn w:val="Normal"/>
    <w:rsid w:val="006A0C66"/>
    <w:pPr>
      <w:spacing w:after="600" w:line="240" w:lineRule="exact"/>
    </w:pPr>
  </w:style>
  <w:style w:type="paragraph" w:customStyle="1" w:styleId="N330ptafter10before12pt">
    <w:name w:val="N3 (30pt after/10before)_12pt"/>
    <w:basedOn w:val="Normal"/>
    <w:rsid w:val="006A0C66"/>
    <w:pPr>
      <w:spacing w:before="200" w:after="600" w:line="240" w:lineRule="exact"/>
    </w:pPr>
  </w:style>
  <w:style w:type="paragraph" w:customStyle="1" w:styleId="N220ptafter10before">
    <w:name w:val="N2 (20pt after/10before)"/>
    <w:basedOn w:val="Normal"/>
    <w:rsid w:val="006A0C66"/>
    <w:pPr>
      <w:autoSpaceDE w:val="0"/>
      <w:autoSpaceDN w:val="0"/>
      <w:adjustRightInd w:val="0"/>
      <w:spacing w:before="200" w:after="400"/>
    </w:pPr>
    <w:rPr>
      <w:szCs w:val="20"/>
      <w:lang w:eastAsia="en-US"/>
    </w:rPr>
  </w:style>
  <w:style w:type="paragraph" w:customStyle="1" w:styleId="TableCell0-2115pt">
    <w:name w:val="TableCell_0-2_11.5pt"/>
    <w:basedOn w:val="Normal"/>
    <w:link w:val="TableCell0-2115ptCharChar"/>
    <w:rsid w:val="00E15E36"/>
    <w:pPr>
      <w:keepNext/>
      <w:spacing w:after="40" w:line="230" w:lineRule="exact"/>
    </w:pPr>
  </w:style>
  <w:style w:type="character" w:customStyle="1" w:styleId="TableCell0-2115ptCharChar">
    <w:name w:val="TableCell_0-2_11.5pt Char Char"/>
    <w:link w:val="TableCell0-2115pt"/>
    <w:locked/>
    <w:rsid w:val="00E15E36"/>
    <w:rPr>
      <w:rFonts w:eastAsia="Batang" w:cs="Times New Roman"/>
      <w:sz w:val="24"/>
      <w:szCs w:val="24"/>
      <w:lang w:val="en-US" w:eastAsia="cs-CZ" w:bidi="ar-SA"/>
    </w:rPr>
  </w:style>
  <w:style w:type="paragraph" w:customStyle="1" w:styleId="TableCell2-0115pt">
    <w:name w:val="TableCell_2-0_11.5pt"/>
    <w:basedOn w:val="Normal"/>
    <w:rsid w:val="00E15E36"/>
    <w:pPr>
      <w:keepNext/>
      <w:spacing w:before="40" w:line="230" w:lineRule="exact"/>
    </w:pPr>
  </w:style>
  <w:style w:type="paragraph" w:customStyle="1" w:styleId="TableCell0-2Center115pt">
    <w:name w:val="TableCell_0-2_Center_11.5pt"/>
    <w:basedOn w:val="Normal"/>
    <w:rsid w:val="00E15E36"/>
    <w:pPr>
      <w:keepNext/>
      <w:spacing w:after="40" w:line="230" w:lineRule="exact"/>
      <w:jc w:val="center"/>
    </w:pPr>
  </w:style>
  <w:style w:type="paragraph" w:customStyle="1" w:styleId="TableCell2-2Center115pt">
    <w:name w:val="TableCell_2-2_Center_11.5pt"/>
    <w:basedOn w:val="Normal"/>
    <w:rsid w:val="00E15E36"/>
    <w:pPr>
      <w:keepNext/>
      <w:spacing w:before="40" w:after="40" w:line="230" w:lineRule="exact"/>
      <w:jc w:val="center"/>
    </w:pPr>
  </w:style>
  <w:style w:type="paragraph" w:customStyle="1" w:styleId="TableCell2-2115pt">
    <w:name w:val="TableCell_2-2_11.5pt"/>
    <w:basedOn w:val="Normal"/>
    <w:link w:val="TableCell2-2115ptCharChar"/>
    <w:rsid w:val="00E15E36"/>
    <w:pPr>
      <w:keepNext/>
      <w:spacing w:before="40" w:after="40" w:line="230" w:lineRule="exact"/>
    </w:pPr>
  </w:style>
  <w:style w:type="character" w:customStyle="1" w:styleId="TableCell2-2115ptCharChar">
    <w:name w:val="TableCell_2-2_11.5pt Char Char"/>
    <w:link w:val="TableCell2-2115pt"/>
    <w:locked/>
    <w:rsid w:val="00E15E36"/>
    <w:rPr>
      <w:rFonts w:eastAsia="Batang" w:cs="Times New Roman"/>
      <w:sz w:val="24"/>
      <w:szCs w:val="24"/>
      <w:lang w:val="en-US" w:eastAsia="cs-CZ" w:bidi="ar-SA"/>
    </w:rPr>
  </w:style>
  <w:style w:type="paragraph" w:customStyle="1" w:styleId="TableCell5-5Center115pt">
    <w:name w:val="TableCell_5-5_Center_11.5pt"/>
    <w:basedOn w:val="Normal"/>
    <w:rsid w:val="00E15E36"/>
    <w:pPr>
      <w:keepNext/>
      <w:spacing w:before="100" w:after="100" w:line="230" w:lineRule="exact"/>
      <w:jc w:val="center"/>
    </w:pPr>
  </w:style>
  <w:style w:type="paragraph" w:customStyle="1" w:styleId="TableCell0-2115ptBreak">
    <w:name w:val="TableCell_0-2_11.5pt_Break"/>
    <w:basedOn w:val="Normal"/>
    <w:rsid w:val="00935110"/>
    <w:pPr>
      <w:spacing w:after="40" w:line="230" w:lineRule="exact"/>
    </w:pPr>
  </w:style>
  <w:style w:type="paragraph" w:customStyle="1" w:styleId="TableCell0-2Center115ptBreak">
    <w:name w:val="TableCell_0-2_Center_11.5pt_Break"/>
    <w:basedOn w:val="Normal"/>
    <w:rsid w:val="00E15E36"/>
    <w:pPr>
      <w:spacing w:after="40" w:line="230" w:lineRule="exact"/>
      <w:jc w:val="center"/>
    </w:pPr>
  </w:style>
  <w:style w:type="paragraph" w:customStyle="1" w:styleId="TableCell5-2Center115pt">
    <w:name w:val="TableCell_5-2_Center_11.5pt"/>
    <w:basedOn w:val="Normal"/>
    <w:rsid w:val="00E15E36"/>
    <w:pPr>
      <w:keepNext/>
      <w:spacing w:before="100" w:after="40" w:line="230" w:lineRule="exact"/>
      <w:jc w:val="center"/>
    </w:pPr>
  </w:style>
  <w:style w:type="paragraph" w:customStyle="1" w:styleId="TableCell2-2115ptBreak">
    <w:name w:val="TableCell_2-2_11.5pt_Break"/>
    <w:basedOn w:val="Normal"/>
    <w:rsid w:val="00E15E36"/>
    <w:pPr>
      <w:spacing w:before="40" w:after="40" w:line="230" w:lineRule="exact"/>
    </w:pPr>
  </w:style>
  <w:style w:type="paragraph" w:customStyle="1" w:styleId="TableCell3-2Center115pt">
    <w:name w:val="TableCell_3-2_Center_11.5pt"/>
    <w:basedOn w:val="Normal"/>
    <w:rsid w:val="00E15E36"/>
    <w:pPr>
      <w:keepNext/>
      <w:spacing w:before="60" w:after="40" w:line="230" w:lineRule="exact"/>
      <w:jc w:val="center"/>
    </w:pPr>
  </w:style>
  <w:style w:type="paragraph" w:customStyle="1" w:styleId="TableCell0-3Center115pt">
    <w:name w:val="TableCell_0-3_Center_11.5pt"/>
    <w:basedOn w:val="Normal"/>
    <w:rsid w:val="00E15E36"/>
    <w:pPr>
      <w:keepNext/>
      <w:spacing w:after="60" w:line="230" w:lineRule="exact"/>
      <w:jc w:val="center"/>
    </w:pPr>
  </w:style>
  <w:style w:type="paragraph" w:customStyle="1" w:styleId="TableCell2-2Center115ptBreak">
    <w:name w:val="TableCell_2-2_Center_11.5pt_Break"/>
    <w:basedOn w:val="Normal"/>
    <w:rsid w:val="00E15E36"/>
    <w:pPr>
      <w:spacing w:before="40" w:after="40" w:line="230" w:lineRule="exact"/>
      <w:jc w:val="center"/>
    </w:pPr>
  </w:style>
  <w:style w:type="paragraph" w:customStyle="1" w:styleId="TableHd115pt">
    <w:name w:val="TableHd_11.5pt"/>
    <w:basedOn w:val="Normal"/>
    <w:rsid w:val="00E15E36"/>
    <w:pPr>
      <w:keepNext/>
      <w:spacing w:before="60" w:after="60" w:line="230" w:lineRule="exact"/>
      <w:jc w:val="center"/>
    </w:pPr>
  </w:style>
  <w:style w:type="paragraph" w:customStyle="1" w:styleId="TableCell0-5115ptBreak">
    <w:name w:val="TableCell_0-5_11.5pt_Break"/>
    <w:basedOn w:val="Normal"/>
    <w:rsid w:val="00E15E36"/>
    <w:pPr>
      <w:spacing w:after="100" w:line="230" w:lineRule="exact"/>
    </w:pPr>
  </w:style>
  <w:style w:type="paragraph" w:customStyle="1" w:styleId="TableCell0-5Center115ptBreak">
    <w:name w:val="TableCell_0-5_Center_11.5pt_Break"/>
    <w:basedOn w:val="Normal"/>
    <w:rsid w:val="00E15E36"/>
    <w:pPr>
      <w:spacing w:after="100" w:line="230" w:lineRule="exact"/>
      <w:jc w:val="center"/>
    </w:pPr>
  </w:style>
  <w:style w:type="paragraph" w:customStyle="1" w:styleId="TableCell0-5115pt">
    <w:name w:val="TableCell_0-5_11.5pt"/>
    <w:basedOn w:val="Normal"/>
    <w:rsid w:val="00E15E36"/>
    <w:pPr>
      <w:keepNext/>
      <w:spacing w:after="100" w:line="230" w:lineRule="exact"/>
    </w:pPr>
  </w:style>
  <w:style w:type="paragraph" w:customStyle="1" w:styleId="TableCell0-5Center115pt">
    <w:name w:val="TableCell_0-5_Center_11.5pt"/>
    <w:basedOn w:val="Normal"/>
    <w:rsid w:val="00E15E36"/>
    <w:pPr>
      <w:keepNext/>
      <w:spacing w:after="100" w:line="230" w:lineRule="exact"/>
      <w:jc w:val="center"/>
    </w:pPr>
  </w:style>
  <w:style w:type="paragraph" w:customStyle="1" w:styleId="TableCell0-0115Break">
    <w:name w:val="TableCell_0-0_11.5_Break"/>
    <w:basedOn w:val="Normal"/>
    <w:rsid w:val="00A551BF"/>
    <w:pPr>
      <w:spacing w:line="230" w:lineRule="exact"/>
    </w:pPr>
  </w:style>
  <w:style w:type="paragraph" w:customStyle="1" w:styleId="N110ptafter10before">
    <w:name w:val="N1 (10pt after/10before)"/>
    <w:basedOn w:val="Normal"/>
    <w:rsid w:val="00361A4E"/>
    <w:pPr>
      <w:spacing w:before="200" w:after="200"/>
    </w:pPr>
  </w:style>
  <w:style w:type="paragraph" w:customStyle="1" w:styleId="N220ptafter12pt">
    <w:name w:val="N2 (20pt after)_12pt"/>
    <w:basedOn w:val="Normal"/>
    <w:rsid w:val="00361A4E"/>
    <w:pPr>
      <w:spacing w:after="400" w:line="240" w:lineRule="exact"/>
    </w:pPr>
  </w:style>
  <w:style w:type="paragraph" w:customStyle="1" w:styleId="TableHeadLeft">
    <w:name w:val="TableHeadLeft"/>
    <w:basedOn w:val="Normal"/>
    <w:rsid w:val="00361A4E"/>
    <w:pPr>
      <w:keepNext/>
      <w:spacing w:before="100" w:after="100"/>
    </w:pPr>
    <w:rPr>
      <w:sz w:val="24"/>
    </w:rPr>
  </w:style>
  <w:style w:type="paragraph" w:customStyle="1" w:styleId="CitaviPublicationbibliography">
    <w:name w:val="Citavi Publication bibliography"/>
    <w:basedOn w:val="Normal"/>
    <w:rsid w:val="00361A4E"/>
    <w:pPr>
      <w:autoSpaceDE w:val="0"/>
      <w:autoSpaceDN w:val="0"/>
      <w:adjustRightInd w:val="0"/>
      <w:ind w:left="227" w:hanging="227"/>
    </w:pPr>
    <w:rPr>
      <w:rFonts w:ascii="Arial Unicode MS" w:eastAsia="Arial Unicode MS" w:cs="Arial Unicode MS"/>
      <w:noProof/>
      <w:lang w:eastAsia="en-US"/>
    </w:rPr>
  </w:style>
  <w:style w:type="paragraph" w:customStyle="1" w:styleId="CM23">
    <w:name w:val="CM23"/>
    <w:basedOn w:val="Default"/>
    <w:next w:val="Default"/>
    <w:rsid w:val="00985482"/>
    <w:pPr>
      <w:widowControl w:val="0"/>
      <w:spacing w:line="276" w:lineRule="atLeast"/>
    </w:pPr>
    <w:rPr>
      <w:color w:val="auto"/>
    </w:rPr>
  </w:style>
  <w:style w:type="paragraph" w:customStyle="1" w:styleId="rtecenter">
    <w:name w:val="rtecenter"/>
    <w:basedOn w:val="Normal"/>
    <w:rsid w:val="00985482"/>
    <w:pPr>
      <w:spacing w:before="100" w:beforeAutospacing="1" w:after="100" w:afterAutospacing="1"/>
    </w:pPr>
    <w:rPr>
      <w:sz w:val="24"/>
      <w:lang w:eastAsia="en-US"/>
    </w:rPr>
  </w:style>
  <w:style w:type="character" w:customStyle="1" w:styleId="onlineindicator">
    <w:name w:val="online_indicator"/>
    <w:rsid w:val="00985482"/>
    <w:rPr>
      <w:rFonts w:cs="Times New Roman"/>
    </w:rPr>
  </w:style>
  <w:style w:type="paragraph" w:customStyle="1" w:styleId="tight">
    <w:name w:val="tight"/>
    <w:basedOn w:val="Normal"/>
    <w:rsid w:val="00985482"/>
    <w:pPr>
      <w:spacing w:before="100" w:beforeAutospacing="1" w:after="100" w:afterAutospacing="1"/>
    </w:pPr>
    <w:rPr>
      <w:sz w:val="24"/>
      <w:lang w:eastAsia="en-US"/>
    </w:rPr>
  </w:style>
  <w:style w:type="character" w:customStyle="1" w:styleId="Subtitle1">
    <w:name w:val="Subtitle1"/>
    <w:rsid w:val="00985482"/>
    <w:rPr>
      <w:rFonts w:cs="Times New Roman"/>
    </w:rPr>
  </w:style>
  <w:style w:type="character" w:customStyle="1" w:styleId="longtext">
    <w:name w:val="long_text"/>
    <w:rsid w:val="00985482"/>
    <w:rPr>
      <w:rFonts w:cs="Times New Roman"/>
    </w:rPr>
  </w:style>
  <w:style w:type="paragraph" w:customStyle="1" w:styleId="standard">
    <w:name w:val="standard"/>
    <w:basedOn w:val="Normal"/>
    <w:rsid w:val="00161730"/>
    <w:pPr>
      <w:spacing w:before="100" w:beforeAutospacing="1" w:after="100" w:afterAutospacing="1"/>
    </w:pPr>
    <w:rPr>
      <w:sz w:val="24"/>
      <w:lang w:eastAsia="en-US"/>
    </w:rPr>
  </w:style>
  <w:style w:type="paragraph" w:customStyle="1" w:styleId="BookTitle16pt">
    <w:name w:val="Book Title (16pt)"/>
    <w:basedOn w:val="Normal"/>
    <w:rsid w:val="0020097D"/>
    <w:pPr>
      <w:spacing w:before="2000"/>
      <w:jc w:val="center"/>
    </w:pPr>
    <w:rPr>
      <w:b/>
      <w:sz w:val="32"/>
    </w:rPr>
  </w:style>
  <w:style w:type="paragraph" w:customStyle="1" w:styleId="PublisherDetails">
    <w:name w:val="Publisher Details"/>
    <w:basedOn w:val="Normal"/>
    <w:rsid w:val="0068632C"/>
    <w:pPr>
      <w:spacing w:before="7400"/>
    </w:pPr>
    <w:rPr>
      <w:lang w:eastAsia="en-US"/>
    </w:rPr>
  </w:style>
  <w:style w:type="paragraph" w:customStyle="1" w:styleId="CommitteeTitle">
    <w:name w:val="Committee Title"/>
    <w:basedOn w:val="Normal"/>
    <w:rsid w:val="003E1C1B"/>
    <w:pPr>
      <w:autoSpaceDE w:val="0"/>
      <w:autoSpaceDN w:val="0"/>
      <w:adjustRightInd w:val="0"/>
      <w:spacing w:after="240"/>
    </w:pPr>
    <w:rPr>
      <w:b/>
      <w:sz w:val="24"/>
    </w:rPr>
  </w:style>
  <w:style w:type="paragraph" w:customStyle="1" w:styleId="CommitteeDetails">
    <w:name w:val="Committee Details"/>
    <w:basedOn w:val="Normal"/>
    <w:rsid w:val="003E1C1B"/>
    <w:pPr>
      <w:spacing w:after="100"/>
    </w:pPr>
    <w:rPr>
      <w:sz w:val="22"/>
    </w:rPr>
  </w:style>
  <w:style w:type="paragraph" w:customStyle="1" w:styleId="Dedication">
    <w:name w:val="Dedication"/>
    <w:basedOn w:val="Normal"/>
    <w:rsid w:val="00DF757F"/>
    <w:pPr>
      <w:spacing w:before="3000"/>
      <w:jc w:val="center"/>
    </w:pPr>
    <w:rPr>
      <w:sz w:val="28"/>
    </w:rPr>
  </w:style>
  <w:style w:type="character" w:customStyle="1" w:styleId="unicode">
    <w:name w:val="unicode"/>
    <w:basedOn w:val="DefaultParagraphFont"/>
    <w:rsid w:val="00D11C8D"/>
  </w:style>
  <w:style w:type="character" w:customStyle="1" w:styleId="Phoneticform">
    <w:name w:val="Phonetic form"/>
    <w:rsid w:val="000F4F82"/>
  </w:style>
  <w:style w:type="character" w:customStyle="1" w:styleId="phonetics">
    <w:name w:val="phonetics"/>
    <w:basedOn w:val="DefaultParagraphFont"/>
    <w:rsid w:val="00DD0D08"/>
  </w:style>
  <w:style w:type="paragraph" w:customStyle="1" w:styleId="PublisherDetails20ptbef">
    <w:name w:val="Publisher Details_20ptbef"/>
    <w:basedOn w:val="Normal"/>
    <w:rsid w:val="00D70B8C"/>
    <w:pPr>
      <w:spacing w:before="400"/>
    </w:pPr>
  </w:style>
  <w:style w:type="paragraph" w:styleId="CommentSubject">
    <w:name w:val="annotation subject"/>
    <w:basedOn w:val="CommentText"/>
    <w:next w:val="CommentText"/>
    <w:semiHidden/>
    <w:rsid w:val="00D17B90"/>
    <w:rPr>
      <w:b/>
      <w:bCs/>
    </w:rPr>
  </w:style>
  <w:style w:type="paragraph" w:customStyle="1" w:styleId="TableCell0-1115ptBreak">
    <w:name w:val="TableCell_0-1_11.5pt_Break"/>
    <w:basedOn w:val="Normal"/>
    <w:rsid w:val="00800D3E"/>
    <w:pPr>
      <w:spacing w:after="20" w:line="230" w:lineRule="exact"/>
    </w:pPr>
  </w:style>
  <w:style w:type="paragraph" w:customStyle="1" w:styleId="Body0515after">
    <w:name w:val="Body05 (15 after)"/>
    <w:basedOn w:val="Normal"/>
    <w:link w:val="Body0515afterCharChar"/>
    <w:rsid w:val="007A4B97"/>
    <w:pPr>
      <w:spacing w:after="300"/>
      <w:ind w:firstLine="284"/>
    </w:pPr>
  </w:style>
  <w:style w:type="character" w:customStyle="1" w:styleId="Body0515afterCharChar">
    <w:name w:val="Body05 (15 after) Char Char"/>
    <w:link w:val="Body0515after"/>
    <w:rsid w:val="007A4B97"/>
    <w:rPr>
      <w:rFonts w:eastAsia="Batang"/>
      <w:szCs w:val="24"/>
      <w:lang w:val="en-US" w:eastAsia="cs-CZ" w:bidi="ar-SA"/>
    </w:rPr>
  </w:style>
  <w:style w:type="paragraph" w:customStyle="1" w:styleId="Body0505after">
    <w:name w:val="Body05 (05 after)"/>
    <w:basedOn w:val="Normal"/>
    <w:link w:val="Body0505afterChar"/>
    <w:rsid w:val="00677A3C"/>
    <w:pPr>
      <w:spacing w:after="100"/>
      <w:ind w:firstLine="284"/>
    </w:pPr>
  </w:style>
  <w:style w:type="character" w:customStyle="1" w:styleId="Body0505afterChar">
    <w:name w:val="Body05 (05 after) Char"/>
    <w:link w:val="Body0505after"/>
    <w:rsid w:val="00855332"/>
    <w:rPr>
      <w:rFonts w:eastAsia="Batang"/>
      <w:szCs w:val="24"/>
      <w:lang w:val="en-US" w:eastAsia="cs-CZ" w:bidi="ar-SA"/>
    </w:rPr>
  </w:style>
  <w:style w:type="paragraph" w:customStyle="1" w:styleId="Body0005after05before">
    <w:name w:val="Body00 (05 after/05 before)"/>
    <w:basedOn w:val="Normal"/>
    <w:rsid w:val="00677A3C"/>
    <w:pPr>
      <w:spacing w:before="100" w:after="100"/>
    </w:pPr>
  </w:style>
  <w:style w:type="paragraph" w:customStyle="1" w:styleId="Body0015after05before">
    <w:name w:val="Body00 (15 after/05 before)"/>
    <w:basedOn w:val="Body0015after"/>
    <w:rsid w:val="007A4B97"/>
    <w:pPr>
      <w:spacing w:before="100"/>
    </w:pPr>
  </w:style>
  <w:style w:type="paragraph" w:customStyle="1" w:styleId="Body0005after">
    <w:name w:val="Body00 (05 after)"/>
    <w:basedOn w:val="Normal"/>
    <w:rsid w:val="00620B68"/>
    <w:pPr>
      <w:spacing w:after="100"/>
    </w:pPr>
  </w:style>
  <w:style w:type="paragraph" w:customStyle="1" w:styleId="Body0500after115pt">
    <w:name w:val="Body05 (00 after)_11.5pt"/>
    <w:basedOn w:val="Normal"/>
    <w:rsid w:val="00620B68"/>
    <w:pPr>
      <w:spacing w:line="230" w:lineRule="exact"/>
      <w:ind w:firstLine="284"/>
    </w:pPr>
  </w:style>
  <w:style w:type="paragraph" w:customStyle="1" w:styleId="Body0510after">
    <w:name w:val="Body05 (10 after)"/>
    <w:basedOn w:val="Normal"/>
    <w:rsid w:val="005E44BB"/>
    <w:pPr>
      <w:spacing w:after="200"/>
      <w:ind w:firstLine="284"/>
    </w:pPr>
  </w:style>
  <w:style w:type="paragraph" w:customStyle="1" w:styleId="Body0505after115pt">
    <w:name w:val="Body05 (05 after)_11.5pt"/>
    <w:basedOn w:val="Normal"/>
    <w:rsid w:val="00621623"/>
    <w:pPr>
      <w:spacing w:after="100" w:line="230" w:lineRule="exact"/>
      <w:ind w:firstLine="284"/>
    </w:pPr>
  </w:style>
  <w:style w:type="paragraph" w:customStyle="1" w:styleId="Body0005after05before115pt">
    <w:name w:val="Body00 (05 after/05 before)_11.5pt"/>
    <w:basedOn w:val="Normal"/>
    <w:rsid w:val="00CB59A1"/>
    <w:pPr>
      <w:spacing w:before="100" w:after="100" w:line="230" w:lineRule="exact"/>
    </w:pPr>
  </w:style>
  <w:style w:type="paragraph" w:customStyle="1" w:styleId="Body0010after05before115pt">
    <w:name w:val="Body00 (10 after/05 before)_11.5pt"/>
    <w:basedOn w:val="Normal"/>
    <w:rsid w:val="00FE353B"/>
    <w:pPr>
      <w:spacing w:before="100" w:after="200" w:line="230" w:lineRule="exact"/>
    </w:pPr>
  </w:style>
  <w:style w:type="paragraph" w:customStyle="1" w:styleId="Body0000after115pt">
    <w:name w:val="Body00 (00 after)_11.5pt"/>
    <w:basedOn w:val="Normal"/>
    <w:rsid w:val="00942139"/>
    <w:pPr>
      <w:spacing w:line="230" w:lineRule="exact"/>
    </w:pPr>
  </w:style>
  <w:style w:type="paragraph" w:customStyle="1" w:styleId="Body0015after05before115pt">
    <w:name w:val="Body00 (15 after/05 before)_11.5pt"/>
    <w:basedOn w:val="Normal"/>
    <w:rsid w:val="007A4B97"/>
    <w:pPr>
      <w:spacing w:before="100" w:after="300" w:line="230" w:lineRule="exact"/>
    </w:pPr>
  </w:style>
  <w:style w:type="paragraph" w:customStyle="1" w:styleId="Body0010after115pt">
    <w:name w:val="Body00 (10 after)_11.5pt"/>
    <w:basedOn w:val="Normal"/>
    <w:rsid w:val="004D1E79"/>
    <w:pPr>
      <w:spacing w:after="200" w:line="230" w:lineRule="exact"/>
    </w:pPr>
  </w:style>
  <w:style w:type="paragraph" w:customStyle="1" w:styleId="Body0005after115pt">
    <w:name w:val="Body00 (05 after)_11.5pt"/>
    <w:basedOn w:val="Normal"/>
    <w:rsid w:val="00D05EA5"/>
    <w:pPr>
      <w:spacing w:after="100" w:line="230" w:lineRule="exact"/>
    </w:pPr>
  </w:style>
  <w:style w:type="paragraph" w:customStyle="1" w:styleId="Body0000after05before115pt">
    <w:name w:val="Body00 (00 after/05 before)_11.5pt"/>
    <w:basedOn w:val="Normal"/>
    <w:rsid w:val="00D05EA5"/>
    <w:pPr>
      <w:spacing w:before="100" w:line="230" w:lineRule="exact"/>
    </w:pPr>
  </w:style>
  <w:style w:type="paragraph" w:customStyle="1" w:styleId="Body0515after115pt">
    <w:name w:val="Body05 (15 after)_11.5pt"/>
    <w:basedOn w:val="Normal"/>
    <w:rsid w:val="007A4B97"/>
    <w:pPr>
      <w:spacing w:after="300" w:line="230" w:lineRule="exact"/>
      <w:ind w:firstLine="284"/>
    </w:pPr>
  </w:style>
  <w:style w:type="paragraph" w:customStyle="1" w:styleId="I0050ptafter">
    <w:name w:val="I0_05 (0pt after)"/>
    <w:basedOn w:val="Normal"/>
    <w:rsid w:val="009F5387"/>
    <w:pPr>
      <w:ind w:left="567" w:firstLine="284"/>
    </w:pPr>
    <w:rPr>
      <w:lang w:eastAsia="en-US"/>
    </w:rPr>
  </w:style>
  <w:style w:type="paragraph" w:customStyle="1" w:styleId="I0055ptafter">
    <w:name w:val="I0_05 (5pt after)"/>
    <w:basedOn w:val="Normal"/>
    <w:rsid w:val="009F5387"/>
    <w:pPr>
      <w:spacing w:after="100"/>
      <w:ind w:left="567" w:firstLine="284"/>
    </w:pPr>
  </w:style>
  <w:style w:type="paragraph" w:customStyle="1" w:styleId="I0051ptafter">
    <w:name w:val="I0_05 (1pt after)"/>
    <w:basedOn w:val="Normal"/>
    <w:rsid w:val="006003E8"/>
    <w:pPr>
      <w:spacing w:after="200"/>
      <w:ind w:left="567" w:firstLine="284"/>
    </w:pPr>
  </w:style>
  <w:style w:type="paragraph" w:customStyle="1" w:styleId="N0505ptafter">
    <w:name w:val="N05 (05pt after)"/>
    <w:basedOn w:val="Normal"/>
    <w:link w:val="N0505ptafterCharChar"/>
    <w:rsid w:val="0084379D"/>
    <w:pPr>
      <w:spacing w:after="100"/>
    </w:pPr>
  </w:style>
  <w:style w:type="character" w:customStyle="1" w:styleId="N0505ptafterCharChar">
    <w:name w:val="N05 (05pt after) Char Char"/>
    <w:link w:val="N0505ptafter"/>
    <w:locked/>
    <w:rsid w:val="0084379D"/>
    <w:rPr>
      <w:rFonts w:eastAsia="Batang"/>
      <w:szCs w:val="24"/>
      <w:lang w:val="en-US" w:eastAsia="cs-CZ" w:bidi="ar-SA"/>
    </w:rPr>
  </w:style>
  <w:style w:type="paragraph" w:customStyle="1" w:styleId="Map12">
    <w:name w:val="Map 12"/>
    <w:basedOn w:val="Normal"/>
    <w:rsid w:val="00AF035F"/>
    <w:pPr>
      <w:jc w:val="center"/>
    </w:pPr>
    <w:rPr>
      <w:rFonts w:eastAsia="Times New Roman"/>
      <w:b/>
      <w:sz w:val="24"/>
    </w:rPr>
  </w:style>
  <w:style w:type="paragraph" w:customStyle="1" w:styleId="Map10">
    <w:name w:val="Map 10"/>
    <w:basedOn w:val="Normal"/>
    <w:rsid w:val="00AC1B74"/>
    <w:pPr>
      <w:jc w:val="center"/>
    </w:pPr>
    <w:rPr>
      <w:rFonts w:eastAsia="Times New Roman"/>
      <w:b/>
    </w:rPr>
  </w:style>
  <w:style w:type="paragraph" w:customStyle="1" w:styleId="Map10Italic">
    <w:name w:val="Map 10_Italic"/>
    <w:basedOn w:val="Normal"/>
    <w:rsid w:val="00AC1B74"/>
    <w:pPr>
      <w:jc w:val="center"/>
    </w:pPr>
    <w:rPr>
      <w:rFonts w:eastAsia="Times New Roman"/>
      <w:b/>
      <w:i/>
    </w:rPr>
  </w:style>
  <w:style w:type="paragraph" w:customStyle="1" w:styleId="Map7">
    <w:name w:val="Map 7"/>
    <w:basedOn w:val="Normal"/>
    <w:rsid w:val="0045117A"/>
    <w:rPr>
      <w:rFonts w:eastAsia="Times New Roman"/>
      <w:sz w:val="14"/>
    </w:rPr>
  </w:style>
  <w:style w:type="paragraph" w:customStyle="1" w:styleId="CapFigure">
    <w:name w:val="CapFigure"/>
    <w:basedOn w:val="Normal"/>
    <w:qFormat/>
    <w:rsid w:val="00C17373"/>
    <w:pPr>
      <w:keepLines/>
      <w:tabs>
        <w:tab w:val="left" w:pos="1134"/>
      </w:tabs>
      <w:spacing w:before="100" w:after="200"/>
      <w:ind w:left="1134" w:hanging="1134"/>
    </w:pPr>
  </w:style>
  <w:style w:type="paragraph" w:customStyle="1" w:styleId="Figure">
    <w:name w:val="Figure"/>
    <w:basedOn w:val="Normal"/>
    <w:qFormat/>
    <w:rsid w:val="00F3646F"/>
    <w:pPr>
      <w:keepNext/>
      <w:spacing w:before="200" w:after="100"/>
    </w:pPr>
  </w:style>
  <w:style w:type="paragraph" w:customStyle="1" w:styleId="CapFigure15after">
    <w:name w:val="CapFigure (15after)"/>
    <w:basedOn w:val="Normal"/>
    <w:qFormat/>
    <w:rsid w:val="00E12D9E"/>
    <w:pPr>
      <w:keepLines/>
      <w:tabs>
        <w:tab w:val="left" w:pos="1134"/>
      </w:tabs>
      <w:spacing w:before="100" w:after="300"/>
      <w:ind w:left="1134" w:hanging="1134"/>
    </w:pPr>
  </w:style>
  <w:style w:type="paragraph" w:styleId="FootnoteText">
    <w:name w:val="footnote text"/>
    <w:basedOn w:val="Normal"/>
    <w:link w:val="FootnoteTextChar"/>
    <w:rsid w:val="00B0017B"/>
    <w:pPr>
      <w:ind w:left="284" w:hanging="284"/>
    </w:pPr>
    <w:rPr>
      <w:sz w:val="18"/>
      <w:szCs w:val="20"/>
    </w:rPr>
  </w:style>
  <w:style w:type="character" w:customStyle="1" w:styleId="FootnoteTextChar">
    <w:name w:val="Footnote Text Char"/>
    <w:basedOn w:val="DefaultParagraphFont"/>
    <w:link w:val="FootnoteText"/>
    <w:rsid w:val="00B0017B"/>
    <w:rPr>
      <w:sz w:val="18"/>
      <w:lang w:eastAsia="cs-CZ"/>
    </w:rPr>
  </w:style>
  <w:style w:type="paragraph" w:customStyle="1" w:styleId="FreeTranslEngFootnote">
    <w:name w:val="FreeTransl (Eng)_Footnote"/>
    <w:basedOn w:val="Normal"/>
    <w:link w:val="FreeTranslEngFootnoteChar"/>
    <w:rsid w:val="00C46A07"/>
    <w:pPr>
      <w:ind w:left="964"/>
    </w:pPr>
    <w:rPr>
      <w:sz w:val="18"/>
    </w:rPr>
  </w:style>
  <w:style w:type="character" w:customStyle="1" w:styleId="FreeTranslEngFootnoteChar">
    <w:name w:val="FreeTransl (Eng)_Footnote Char"/>
    <w:link w:val="FreeTranslEngFootnote"/>
    <w:locked/>
    <w:rsid w:val="00C46A07"/>
    <w:rPr>
      <w:sz w:val="18"/>
      <w:szCs w:val="24"/>
      <w:lang w:eastAsia="cs-CZ"/>
    </w:rPr>
  </w:style>
  <w:style w:type="paragraph" w:customStyle="1" w:styleId="FootnoteText105pt">
    <w:name w:val="Footnote Text_10.5pt"/>
    <w:basedOn w:val="Normal"/>
    <w:rsid w:val="00C46A07"/>
    <w:pPr>
      <w:spacing w:line="210" w:lineRule="exact"/>
      <w:ind w:left="284" w:hanging="284"/>
    </w:pPr>
    <w:rPr>
      <w:sz w:val="18"/>
    </w:rPr>
  </w:style>
  <w:style w:type="character" w:customStyle="1" w:styleId="highlight">
    <w:name w:val="highlight"/>
    <w:basedOn w:val="DefaultParagraphFont"/>
    <w:rsid w:val="007A4770"/>
  </w:style>
  <w:style w:type="character" w:customStyle="1" w:styleId="fpress-keys">
    <w:name w:val="f__press-keys"/>
    <w:basedOn w:val="DefaultParagraphFont"/>
    <w:rsid w:val="007A4770"/>
  </w:style>
  <w:style w:type="paragraph" w:styleId="Footer">
    <w:name w:val="footer"/>
    <w:basedOn w:val="Normal"/>
    <w:link w:val="FooterChar"/>
    <w:rsid w:val="006F0FAF"/>
    <w:pPr>
      <w:tabs>
        <w:tab w:val="center" w:pos="4703"/>
        <w:tab w:val="right" w:pos="9406"/>
      </w:tabs>
    </w:pPr>
  </w:style>
  <w:style w:type="character" w:customStyle="1" w:styleId="FooterChar">
    <w:name w:val="Footer Char"/>
    <w:basedOn w:val="DefaultParagraphFont"/>
    <w:link w:val="Footer"/>
    <w:rsid w:val="006F0FAF"/>
    <w:rPr>
      <w:szCs w:val="24"/>
      <w:lang w:eastAsia="cs-CZ"/>
    </w:rPr>
  </w:style>
  <w:style w:type="character" w:styleId="FollowedHyperlink">
    <w:name w:val="FollowedHyperlink"/>
    <w:basedOn w:val="DefaultParagraphFont"/>
    <w:uiPriority w:val="99"/>
    <w:rsid w:val="00B20D9F"/>
    <w:rPr>
      <w:color w:val="954F72" w:themeColor="followedHyperlink"/>
      <w:u w:val="single"/>
    </w:rPr>
  </w:style>
  <w:style w:type="paragraph" w:styleId="BalloonText">
    <w:name w:val="Balloon Text"/>
    <w:basedOn w:val="Normal"/>
    <w:link w:val="BalloonTextChar"/>
    <w:rsid w:val="00793317"/>
    <w:rPr>
      <w:rFonts w:ascii="Segoe UI" w:hAnsi="Segoe UI" w:cs="Segoe UI"/>
      <w:sz w:val="18"/>
      <w:szCs w:val="18"/>
    </w:rPr>
  </w:style>
  <w:style w:type="character" w:customStyle="1" w:styleId="BalloonTextChar">
    <w:name w:val="Balloon Text Char"/>
    <w:basedOn w:val="DefaultParagraphFont"/>
    <w:link w:val="BalloonText"/>
    <w:rsid w:val="00793317"/>
    <w:rPr>
      <w:rFonts w:ascii="Segoe UI" w:hAnsi="Segoe UI" w:cs="Segoe UI"/>
      <w:sz w:val="18"/>
      <w:szCs w:val="18"/>
      <w:lang w:eastAsia="cs-CZ"/>
    </w:rPr>
  </w:style>
  <w:style w:type="paragraph" w:styleId="Revision">
    <w:name w:val="Revision"/>
    <w:hidden/>
    <w:uiPriority w:val="99"/>
    <w:semiHidden/>
    <w:rsid w:val="00577AE1"/>
    <w:rPr>
      <w:szCs w:val="24"/>
      <w:lang w:eastAsia="cs-CZ"/>
    </w:rPr>
  </w:style>
  <w:style w:type="paragraph" w:styleId="ListParagraph">
    <w:name w:val="List Paragraph"/>
    <w:basedOn w:val="Normal"/>
    <w:uiPriority w:val="34"/>
    <w:qFormat/>
    <w:rsid w:val="002B555C"/>
    <w:pPr>
      <w:ind w:left="720"/>
      <w:contextualSpacing/>
    </w:pPr>
  </w:style>
  <w:style w:type="character" w:customStyle="1" w:styleId="tgc">
    <w:name w:val="_tgc"/>
    <w:basedOn w:val="DefaultParagraphFont"/>
    <w:rsid w:val="00FD4A0E"/>
  </w:style>
  <w:style w:type="paragraph" w:customStyle="1" w:styleId="N110ptafter">
    <w:name w:val="N1 (10pt after)"/>
    <w:basedOn w:val="Normal"/>
    <w:link w:val="N110ptafterChar"/>
    <w:rsid w:val="00375376"/>
    <w:pPr>
      <w:spacing w:after="200"/>
    </w:pPr>
  </w:style>
  <w:style w:type="character" w:customStyle="1" w:styleId="N110ptafterChar">
    <w:name w:val="N1 (10pt after) Char"/>
    <w:basedOn w:val="DefaultParagraphFont"/>
    <w:link w:val="N110ptafter"/>
    <w:locked/>
    <w:rsid w:val="00375376"/>
    <w:rPr>
      <w:szCs w:val="24"/>
      <w:lang w:eastAsia="cs-CZ"/>
    </w:rPr>
  </w:style>
  <w:style w:type="paragraph" w:customStyle="1" w:styleId="CitaviBibliography">
    <w:name w:val="Citavi Bibliography"/>
    <w:basedOn w:val="Normal"/>
    <w:rsid w:val="005C436B"/>
    <w:pPr>
      <w:spacing w:after="100"/>
      <w:ind w:left="283" w:hanging="283"/>
    </w:pPr>
    <w:rPr>
      <w:rFonts w:ascii="Arial Unicode MS" w:eastAsia="Arial Unicode MS" w:hAnsi="Arial Unicode MS" w:cs="Arial Unicode MS"/>
      <w:szCs w:val="20"/>
      <w:lang w:eastAsia="en-US"/>
    </w:rPr>
  </w:style>
  <w:style w:type="paragraph" w:customStyle="1" w:styleId="CitaviBibliographyEntry">
    <w:name w:val="Citavi Bibliography Entry"/>
    <w:basedOn w:val="Normal"/>
    <w:link w:val="CitaviBibliographyEntryChar"/>
    <w:rsid w:val="0092451D"/>
    <w:pPr>
      <w:tabs>
        <w:tab w:val="left" w:pos="283"/>
      </w:tabs>
      <w:spacing w:after="100"/>
      <w:ind w:left="283" w:hanging="283"/>
    </w:pPr>
  </w:style>
  <w:style w:type="character" w:customStyle="1" w:styleId="CitaviBibliographyEntryChar">
    <w:name w:val="Citavi Bibliography Entry Char"/>
    <w:basedOn w:val="DefaultParagraphFont"/>
    <w:link w:val="CitaviBibliographyEntry"/>
    <w:rsid w:val="0092451D"/>
    <w:rPr>
      <w:szCs w:val="24"/>
      <w:lang w:eastAsia="cs-CZ"/>
    </w:rPr>
  </w:style>
  <w:style w:type="paragraph" w:customStyle="1" w:styleId="CitaviBibliographyHeading">
    <w:name w:val="Citavi Bibliography Heading"/>
    <w:basedOn w:val="Heading1"/>
    <w:link w:val="CitaviBibliographyHeadingChar"/>
    <w:rsid w:val="0092451D"/>
  </w:style>
  <w:style w:type="character" w:customStyle="1" w:styleId="CitaviBibliographyHeadingChar">
    <w:name w:val="Citavi Bibliography Heading Char"/>
    <w:basedOn w:val="DefaultParagraphFont"/>
    <w:link w:val="CitaviBibliographyHeading"/>
    <w:rsid w:val="0092451D"/>
    <w:rPr>
      <w:b/>
      <w:sz w:val="26"/>
      <w:szCs w:val="24"/>
      <w:lang w:eastAsia="cs-CZ"/>
    </w:rPr>
  </w:style>
  <w:style w:type="paragraph" w:styleId="TOCHeading">
    <w:name w:val="TOC Heading"/>
    <w:basedOn w:val="Heading1"/>
    <w:next w:val="Normal"/>
    <w:uiPriority w:val="39"/>
    <w:semiHidden/>
    <w:unhideWhenUsed/>
    <w:qFormat/>
    <w:rsid w:val="00CE0017"/>
    <w:pPr>
      <w:keepLines/>
      <w:numPr>
        <w:numId w:val="0"/>
      </w:numPr>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Bibliography">
    <w:name w:val="Bibliography"/>
    <w:basedOn w:val="Normal"/>
    <w:next w:val="Normal"/>
    <w:uiPriority w:val="37"/>
    <w:semiHidden/>
    <w:unhideWhenUsed/>
    <w:rsid w:val="00CE0017"/>
  </w:style>
  <w:style w:type="character" w:styleId="BookTitle">
    <w:name w:val="Book Title"/>
    <w:basedOn w:val="DefaultParagraphFont"/>
    <w:uiPriority w:val="33"/>
    <w:qFormat/>
    <w:rsid w:val="00CE0017"/>
    <w:rPr>
      <w:b/>
      <w:bCs/>
      <w:i/>
      <w:iCs/>
      <w:spacing w:val="5"/>
    </w:rPr>
  </w:style>
  <w:style w:type="character" w:styleId="IntenseReference">
    <w:name w:val="Intense Reference"/>
    <w:basedOn w:val="DefaultParagraphFont"/>
    <w:uiPriority w:val="32"/>
    <w:qFormat/>
    <w:rsid w:val="00CE0017"/>
    <w:rPr>
      <w:b/>
      <w:bCs/>
      <w:smallCaps/>
      <w:color w:val="5B9BD5" w:themeColor="accent1"/>
      <w:spacing w:val="5"/>
    </w:rPr>
  </w:style>
  <w:style w:type="character" w:styleId="SubtleReference">
    <w:name w:val="Subtle Reference"/>
    <w:basedOn w:val="DefaultParagraphFont"/>
    <w:uiPriority w:val="31"/>
    <w:qFormat/>
    <w:rsid w:val="00CE0017"/>
    <w:rPr>
      <w:smallCaps/>
      <w:color w:val="5A5A5A" w:themeColor="text1" w:themeTint="A5"/>
    </w:rPr>
  </w:style>
  <w:style w:type="character" w:styleId="IntenseEmphasis">
    <w:name w:val="Intense Emphasis"/>
    <w:basedOn w:val="DefaultParagraphFont"/>
    <w:uiPriority w:val="21"/>
    <w:qFormat/>
    <w:rsid w:val="00CE0017"/>
    <w:rPr>
      <w:i/>
      <w:iCs/>
      <w:color w:val="5B9BD5" w:themeColor="accent1"/>
    </w:rPr>
  </w:style>
  <w:style w:type="character" w:styleId="SubtleEmphasis">
    <w:name w:val="Subtle Emphasis"/>
    <w:basedOn w:val="DefaultParagraphFont"/>
    <w:uiPriority w:val="19"/>
    <w:qFormat/>
    <w:rsid w:val="00CE0017"/>
    <w:rPr>
      <w:i/>
      <w:iCs/>
      <w:color w:val="404040" w:themeColor="text1" w:themeTint="BF"/>
    </w:rPr>
  </w:style>
  <w:style w:type="paragraph" w:styleId="IntenseQuote">
    <w:name w:val="Intense Quote"/>
    <w:basedOn w:val="Normal"/>
    <w:next w:val="Normal"/>
    <w:link w:val="IntenseQuoteChar"/>
    <w:uiPriority w:val="30"/>
    <w:qFormat/>
    <w:rsid w:val="00CE001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CE0017"/>
    <w:rPr>
      <w:i/>
      <w:iCs/>
      <w:color w:val="5B9BD5" w:themeColor="accent1"/>
      <w:szCs w:val="24"/>
      <w:lang w:eastAsia="cs-CZ"/>
    </w:rPr>
  </w:style>
  <w:style w:type="paragraph" w:styleId="Quote">
    <w:name w:val="Quote"/>
    <w:basedOn w:val="Normal"/>
    <w:next w:val="Normal"/>
    <w:link w:val="QuoteChar"/>
    <w:uiPriority w:val="29"/>
    <w:qFormat/>
    <w:rsid w:val="00CE00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E0017"/>
    <w:rPr>
      <w:i/>
      <w:iCs/>
      <w:color w:val="404040" w:themeColor="text1" w:themeTint="BF"/>
      <w:szCs w:val="24"/>
      <w:lang w:eastAsia="cs-CZ"/>
    </w:rPr>
  </w:style>
  <w:style w:type="table" w:styleId="MediumList1-Accent1">
    <w:name w:val="Medium List 1 Accent 1"/>
    <w:basedOn w:val="TableNormal"/>
    <w:uiPriority w:val="65"/>
    <w:semiHidden/>
    <w:unhideWhenUsed/>
    <w:rsid w:val="00CE0017"/>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CE001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CE0017"/>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CE0017"/>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CE0017"/>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CE0017"/>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CE0017"/>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CE0017"/>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CE0017"/>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CE0017"/>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CE001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CE001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CE001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CE001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CE001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CE001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CE001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CE001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CE001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CE001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E0017"/>
    <w:rPr>
      <w:szCs w:val="24"/>
      <w:lang w:eastAsia="cs-CZ"/>
    </w:rPr>
  </w:style>
  <w:style w:type="character" w:styleId="HTMLVariable">
    <w:name w:val="HTML Variable"/>
    <w:basedOn w:val="DefaultParagraphFont"/>
    <w:rsid w:val="00CE0017"/>
    <w:rPr>
      <w:i/>
      <w:iCs/>
    </w:rPr>
  </w:style>
  <w:style w:type="character" w:styleId="HTMLTypewriter">
    <w:name w:val="HTML Typewriter"/>
    <w:basedOn w:val="DefaultParagraphFont"/>
    <w:rsid w:val="00CE0017"/>
    <w:rPr>
      <w:rFonts w:ascii="Consolas" w:hAnsi="Consolas" w:cs="Consolas"/>
      <w:sz w:val="20"/>
      <w:szCs w:val="20"/>
    </w:rPr>
  </w:style>
  <w:style w:type="character" w:styleId="HTMLSample">
    <w:name w:val="HTML Sample"/>
    <w:basedOn w:val="DefaultParagraphFont"/>
    <w:rsid w:val="00CE0017"/>
    <w:rPr>
      <w:rFonts w:ascii="Consolas" w:hAnsi="Consolas" w:cs="Consolas"/>
      <w:sz w:val="24"/>
      <w:szCs w:val="24"/>
    </w:rPr>
  </w:style>
  <w:style w:type="paragraph" w:styleId="HTMLPreformatted">
    <w:name w:val="HTML Preformatted"/>
    <w:basedOn w:val="Normal"/>
    <w:link w:val="HTMLPreformattedChar"/>
    <w:rsid w:val="00CE0017"/>
    <w:rPr>
      <w:rFonts w:ascii="Consolas" w:hAnsi="Consolas" w:cs="Consolas"/>
      <w:szCs w:val="20"/>
    </w:rPr>
  </w:style>
  <w:style w:type="character" w:customStyle="1" w:styleId="HTMLPreformattedChar">
    <w:name w:val="HTML Preformatted Char"/>
    <w:basedOn w:val="DefaultParagraphFont"/>
    <w:link w:val="HTMLPreformatted"/>
    <w:rsid w:val="00CE0017"/>
    <w:rPr>
      <w:rFonts w:ascii="Consolas" w:hAnsi="Consolas" w:cs="Consolas"/>
      <w:lang w:eastAsia="cs-CZ"/>
    </w:rPr>
  </w:style>
  <w:style w:type="character" w:styleId="HTMLKeyboard">
    <w:name w:val="HTML Keyboard"/>
    <w:basedOn w:val="DefaultParagraphFont"/>
    <w:rsid w:val="00CE0017"/>
    <w:rPr>
      <w:rFonts w:ascii="Consolas" w:hAnsi="Consolas" w:cs="Consolas"/>
      <w:sz w:val="20"/>
      <w:szCs w:val="20"/>
    </w:rPr>
  </w:style>
  <w:style w:type="character" w:styleId="HTMLDefinition">
    <w:name w:val="HTML Definition"/>
    <w:basedOn w:val="DefaultParagraphFont"/>
    <w:rsid w:val="00CE0017"/>
    <w:rPr>
      <w:i/>
      <w:iCs/>
    </w:rPr>
  </w:style>
  <w:style w:type="character" w:styleId="HTMLCode">
    <w:name w:val="HTML Code"/>
    <w:basedOn w:val="DefaultParagraphFont"/>
    <w:rsid w:val="00CE0017"/>
    <w:rPr>
      <w:rFonts w:ascii="Consolas" w:hAnsi="Consolas" w:cs="Consolas"/>
      <w:sz w:val="20"/>
      <w:szCs w:val="20"/>
    </w:rPr>
  </w:style>
  <w:style w:type="character" w:styleId="HTMLCite">
    <w:name w:val="HTML Cite"/>
    <w:basedOn w:val="DefaultParagraphFont"/>
    <w:rsid w:val="00CE0017"/>
    <w:rPr>
      <w:i/>
      <w:iCs/>
    </w:rPr>
  </w:style>
  <w:style w:type="character" w:styleId="HTMLAcronym">
    <w:name w:val="HTML Acronym"/>
    <w:basedOn w:val="DefaultParagraphFont"/>
    <w:rsid w:val="00CE0017"/>
  </w:style>
  <w:style w:type="paragraph" w:styleId="PlainText">
    <w:name w:val="Plain Text"/>
    <w:basedOn w:val="Normal"/>
    <w:link w:val="PlainTextChar"/>
    <w:rsid w:val="00CE0017"/>
    <w:rPr>
      <w:rFonts w:ascii="Consolas" w:hAnsi="Consolas" w:cs="Consolas"/>
      <w:sz w:val="21"/>
      <w:szCs w:val="21"/>
    </w:rPr>
  </w:style>
  <w:style w:type="character" w:customStyle="1" w:styleId="PlainTextChar">
    <w:name w:val="Plain Text Char"/>
    <w:basedOn w:val="DefaultParagraphFont"/>
    <w:link w:val="PlainText"/>
    <w:rsid w:val="00CE0017"/>
    <w:rPr>
      <w:rFonts w:ascii="Consolas" w:hAnsi="Consolas" w:cs="Consolas"/>
      <w:sz w:val="21"/>
      <w:szCs w:val="21"/>
      <w:lang w:eastAsia="cs-CZ"/>
    </w:rPr>
  </w:style>
  <w:style w:type="character" w:styleId="Emphasis">
    <w:name w:val="Emphasis"/>
    <w:basedOn w:val="DefaultParagraphFont"/>
    <w:qFormat/>
    <w:rsid w:val="00CE0017"/>
    <w:rPr>
      <w:i/>
      <w:iCs/>
    </w:rPr>
  </w:style>
  <w:style w:type="paragraph" w:styleId="BlockText">
    <w:name w:val="Block Text"/>
    <w:basedOn w:val="Normal"/>
    <w:rsid w:val="00CE0017"/>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Indent3">
    <w:name w:val="Body Text Indent 3"/>
    <w:basedOn w:val="Normal"/>
    <w:link w:val="BodyTextIndent3Char"/>
    <w:rsid w:val="00CE0017"/>
    <w:pPr>
      <w:spacing w:after="120"/>
      <w:ind w:left="283"/>
    </w:pPr>
    <w:rPr>
      <w:sz w:val="16"/>
      <w:szCs w:val="16"/>
    </w:rPr>
  </w:style>
  <w:style w:type="character" w:customStyle="1" w:styleId="BodyTextIndent3Char">
    <w:name w:val="Body Text Indent 3 Char"/>
    <w:basedOn w:val="DefaultParagraphFont"/>
    <w:link w:val="BodyTextIndent3"/>
    <w:rsid w:val="00CE0017"/>
    <w:rPr>
      <w:sz w:val="16"/>
      <w:szCs w:val="16"/>
      <w:lang w:eastAsia="cs-CZ"/>
    </w:rPr>
  </w:style>
  <w:style w:type="paragraph" w:styleId="BodyTextIndent2">
    <w:name w:val="Body Text Indent 2"/>
    <w:basedOn w:val="Normal"/>
    <w:link w:val="BodyTextIndent2Char"/>
    <w:rsid w:val="00CE0017"/>
    <w:pPr>
      <w:spacing w:after="120" w:line="480" w:lineRule="auto"/>
      <w:ind w:left="283"/>
    </w:pPr>
  </w:style>
  <w:style w:type="character" w:customStyle="1" w:styleId="BodyTextIndent2Char">
    <w:name w:val="Body Text Indent 2 Char"/>
    <w:basedOn w:val="DefaultParagraphFont"/>
    <w:link w:val="BodyTextIndent2"/>
    <w:rsid w:val="00CE0017"/>
    <w:rPr>
      <w:szCs w:val="24"/>
      <w:lang w:eastAsia="cs-CZ"/>
    </w:rPr>
  </w:style>
  <w:style w:type="paragraph" w:styleId="BodyText3">
    <w:name w:val="Body Text 3"/>
    <w:basedOn w:val="Normal"/>
    <w:link w:val="BodyText3Char"/>
    <w:rsid w:val="00CE0017"/>
    <w:pPr>
      <w:spacing w:after="120"/>
    </w:pPr>
    <w:rPr>
      <w:sz w:val="16"/>
      <w:szCs w:val="16"/>
    </w:rPr>
  </w:style>
  <w:style w:type="character" w:customStyle="1" w:styleId="BodyText3Char">
    <w:name w:val="Body Text 3 Char"/>
    <w:basedOn w:val="DefaultParagraphFont"/>
    <w:link w:val="BodyText3"/>
    <w:rsid w:val="00CE0017"/>
    <w:rPr>
      <w:sz w:val="16"/>
      <w:szCs w:val="16"/>
      <w:lang w:eastAsia="cs-CZ"/>
    </w:rPr>
  </w:style>
  <w:style w:type="paragraph" w:styleId="BodyText2">
    <w:name w:val="Body Text 2"/>
    <w:basedOn w:val="Normal"/>
    <w:link w:val="BodyText2Char"/>
    <w:rsid w:val="00CE0017"/>
    <w:pPr>
      <w:spacing w:after="120" w:line="480" w:lineRule="auto"/>
    </w:pPr>
  </w:style>
  <w:style w:type="character" w:customStyle="1" w:styleId="BodyText2Char">
    <w:name w:val="Body Text 2 Char"/>
    <w:basedOn w:val="DefaultParagraphFont"/>
    <w:link w:val="BodyText2"/>
    <w:rsid w:val="00CE0017"/>
    <w:rPr>
      <w:szCs w:val="24"/>
      <w:lang w:eastAsia="cs-CZ"/>
    </w:rPr>
  </w:style>
  <w:style w:type="paragraph" w:styleId="NoteHeading">
    <w:name w:val="Note Heading"/>
    <w:basedOn w:val="Normal"/>
    <w:next w:val="Normal"/>
    <w:link w:val="NoteHeadingChar"/>
    <w:rsid w:val="00CE0017"/>
  </w:style>
  <w:style w:type="character" w:customStyle="1" w:styleId="NoteHeadingChar">
    <w:name w:val="Note Heading Char"/>
    <w:basedOn w:val="DefaultParagraphFont"/>
    <w:link w:val="NoteHeading"/>
    <w:rsid w:val="00CE0017"/>
    <w:rPr>
      <w:szCs w:val="24"/>
      <w:lang w:eastAsia="cs-CZ"/>
    </w:rPr>
  </w:style>
  <w:style w:type="paragraph" w:styleId="BodyTextIndent">
    <w:name w:val="Body Text Indent"/>
    <w:basedOn w:val="Normal"/>
    <w:link w:val="BodyTextIndentChar"/>
    <w:rsid w:val="00CE0017"/>
    <w:pPr>
      <w:spacing w:after="120"/>
      <w:ind w:left="283"/>
    </w:pPr>
  </w:style>
  <w:style w:type="character" w:customStyle="1" w:styleId="BodyTextIndentChar">
    <w:name w:val="Body Text Indent Char"/>
    <w:basedOn w:val="DefaultParagraphFont"/>
    <w:link w:val="BodyTextIndent"/>
    <w:rsid w:val="00CE0017"/>
    <w:rPr>
      <w:szCs w:val="24"/>
      <w:lang w:eastAsia="cs-CZ"/>
    </w:rPr>
  </w:style>
  <w:style w:type="paragraph" w:styleId="BodyTextFirstIndent2">
    <w:name w:val="Body Text First Indent 2"/>
    <w:basedOn w:val="BodyTextIndent"/>
    <w:link w:val="BodyTextFirstIndent2Char"/>
    <w:rsid w:val="00CE0017"/>
    <w:pPr>
      <w:spacing w:after="0"/>
      <w:ind w:left="360" w:firstLine="360"/>
    </w:pPr>
  </w:style>
  <w:style w:type="character" w:customStyle="1" w:styleId="BodyTextFirstIndent2Char">
    <w:name w:val="Body Text First Indent 2 Char"/>
    <w:basedOn w:val="BodyTextIndentChar"/>
    <w:link w:val="BodyTextFirstIndent2"/>
    <w:rsid w:val="00CE0017"/>
    <w:rPr>
      <w:szCs w:val="24"/>
      <w:lang w:eastAsia="cs-CZ"/>
    </w:rPr>
  </w:style>
  <w:style w:type="paragraph" w:styleId="BodyText">
    <w:name w:val="Body Text"/>
    <w:basedOn w:val="Normal"/>
    <w:link w:val="BodyTextChar"/>
    <w:rsid w:val="00CE0017"/>
    <w:pPr>
      <w:spacing w:after="120"/>
    </w:pPr>
  </w:style>
  <w:style w:type="character" w:customStyle="1" w:styleId="BodyTextChar">
    <w:name w:val="Body Text Char"/>
    <w:basedOn w:val="DefaultParagraphFont"/>
    <w:link w:val="BodyText"/>
    <w:rsid w:val="00CE0017"/>
    <w:rPr>
      <w:szCs w:val="24"/>
      <w:lang w:eastAsia="cs-CZ"/>
    </w:rPr>
  </w:style>
  <w:style w:type="paragraph" w:styleId="BodyTextFirstIndent">
    <w:name w:val="Body Text First Indent"/>
    <w:basedOn w:val="BodyText"/>
    <w:link w:val="BodyTextFirstIndentChar"/>
    <w:rsid w:val="00CE0017"/>
    <w:pPr>
      <w:spacing w:after="0"/>
      <w:ind w:firstLine="360"/>
    </w:pPr>
  </w:style>
  <w:style w:type="character" w:customStyle="1" w:styleId="BodyTextFirstIndentChar">
    <w:name w:val="Body Text First Indent Char"/>
    <w:basedOn w:val="BodyTextChar"/>
    <w:link w:val="BodyTextFirstIndent"/>
    <w:rsid w:val="00CE0017"/>
    <w:rPr>
      <w:szCs w:val="24"/>
      <w:lang w:eastAsia="cs-CZ"/>
    </w:rPr>
  </w:style>
  <w:style w:type="paragraph" w:styleId="Date">
    <w:name w:val="Date"/>
    <w:basedOn w:val="Normal"/>
    <w:next w:val="Normal"/>
    <w:link w:val="DateChar"/>
    <w:rsid w:val="00CE0017"/>
  </w:style>
  <w:style w:type="character" w:customStyle="1" w:styleId="DateChar">
    <w:name w:val="Date Char"/>
    <w:basedOn w:val="DefaultParagraphFont"/>
    <w:link w:val="Date"/>
    <w:rsid w:val="00CE0017"/>
    <w:rPr>
      <w:szCs w:val="24"/>
      <w:lang w:eastAsia="cs-CZ"/>
    </w:rPr>
  </w:style>
  <w:style w:type="paragraph" w:styleId="Salutation">
    <w:name w:val="Salutation"/>
    <w:basedOn w:val="Normal"/>
    <w:next w:val="Normal"/>
    <w:link w:val="SalutationChar"/>
    <w:rsid w:val="00CE0017"/>
  </w:style>
  <w:style w:type="character" w:customStyle="1" w:styleId="SalutationChar">
    <w:name w:val="Salutation Char"/>
    <w:basedOn w:val="DefaultParagraphFont"/>
    <w:link w:val="Salutation"/>
    <w:rsid w:val="00CE0017"/>
    <w:rPr>
      <w:szCs w:val="24"/>
      <w:lang w:eastAsia="cs-CZ"/>
    </w:rPr>
  </w:style>
  <w:style w:type="paragraph" w:styleId="Subtitle">
    <w:name w:val="Subtitle"/>
    <w:basedOn w:val="Normal"/>
    <w:next w:val="Normal"/>
    <w:link w:val="SubtitleChar"/>
    <w:qFormat/>
    <w:rsid w:val="00CE001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CE0017"/>
    <w:rPr>
      <w:rFonts w:asciiTheme="minorHAnsi" w:eastAsiaTheme="minorEastAsia" w:hAnsiTheme="minorHAnsi" w:cstheme="minorBidi"/>
      <w:color w:val="5A5A5A" w:themeColor="text1" w:themeTint="A5"/>
      <w:spacing w:val="15"/>
      <w:sz w:val="22"/>
      <w:szCs w:val="22"/>
      <w:lang w:eastAsia="cs-CZ"/>
    </w:rPr>
  </w:style>
  <w:style w:type="paragraph" w:styleId="MessageHeader">
    <w:name w:val="Message Header"/>
    <w:basedOn w:val="Normal"/>
    <w:link w:val="MessageHeaderChar"/>
    <w:rsid w:val="00CE001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CE0017"/>
    <w:rPr>
      <w:rFonts w:asciiTheme="majorHAnsi" w:eastAsiaTheme="majorEastAsia" w:hAnsiTheme="majorHAnsi" w:cstheme="majorBidi"/>
      <w:sz w:val="24"/>
      <w:szCs w:val="24"/>
      <w:shd w:val="pct20" w:color="auto" w:fill="auto"/>
      <w:lang w:eastAsia="cs-CZ"/>
    </w:rPr>
  </w:style>
  <w:style w:type="paragraph" w:styleId="ListContinue5">
    <w:name w:val="List Continue 5"/>
    <w:basedOn w:val="Normal"/>
    <w:rsid w:val="00CE0017"/>
    <w:pPr>
      <w:spacing w:after="120"/>
      <w:ind w:left="1415"/>
      <w:contextualSpacing/>
    </w:pPr>
  </w:style>
  <w:style w:type="paragraph" w:styleId="ListContinue4">
    <w:name w:val="List Continue 4"/>
    <w:basedOn w:val="Normal"/>
    <w:rsid w:val="00CE0017"/>
    <w:pPr>
      <w:spacing w:after="120"/>
      <w:ind w:left="1132"/>
      <w:contextualSpacing/>
    </w:pPr>
  </w:style>
  <w:style w:type="paragraph" w:styleId="ListContinue3">
    <w:name w:val="List Continue 3"/>
    <w:basedOn w:val="Normal"/>
    <w:rsid w:val="00CE0017"/>
    <w:pPr>
      <w:spacing w:after="120"/>
      <w:ind w:left="849"/>
      <w:contextualSpacing/>
    </w:pPr>
  </w:style>
  <w:style w:type="paragraph" w:styleId="ListContinue2">
    <w:name w:val="List Continue 2"/>
    <w:basedOn w:val="Normal"/>
    <w:rsid w:val="00CE0017"/>
    <w:pPr>
      <w:spacing w:after="120"/>
      <w:ind w:left="566"/>
      <w:contextualSpacing/>
    </w:pPr>
  </w:style>
  <w:style w:type="paragraph" w:styleId="ListContinue">
    <w:name w:val="List Continue"/>
    <w:basedOn w:val="Normal"/>
    <w:rsid w:val="00CE0017"/>
    <w:pPr>
      <w:spacing w:after="120"/>
      <w:ind w:left="283"/>
      <w:contextualSpacing/>
    </w:pPr>
  </w:style>
  <w:style w:type="paragraph" w:styleId="Signature">
    <w:name w:val="Signature"/>
    <w:basedOn w:val="Normal"/>
    <w:link w:val="SignatureChar"/>
    <w:rsid w:val="00CE0017"/>
    <w:pPr>
      <w:ind w:left="4252"/>
    </w:pPr>
  </w:style>
  <w:style w:type="character" w:customStyle="1" w:styleId="SignatureChar">
    <w:name w:val="Signature Char"/>
    <w:basedOn w:val="DefaultParagraphFont"/>
    <w:link w:val="Signature"/>
    <w:rsid w:val="00CE0017"/>
    <w:rPr>
      <w:szCs w:val="24"/>
      <w:lang w:eastAsia="cs-CZ"/>
    </w:rPr>
  </w:style>
  <w:style w:type="paragraph" w:styleId="Title">
    <w:name w:val="Title"/>
    <w:basedOn w:val="Normal"/>
    <w:next w:val="Normal"/>
    <w:link w:val="TitleChar"/>
    <w:qFormat/>
    <w:rsid w:val="00CE001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CE0017"/>
    <w:rPr>
      <w:rFonts w:asciiTheme="majorHAnsi" w:eastAsiaTheme="majorEastAsia" w:hAnsiTheme="majorHAnsi" w:cstheme="majorBidi"/>
      <w:spacing w:val="-10"/>
      <w:kern w:val="28"/>
      <w:sz w:val="56"/>
      <w:szCs w:val="56"/>
      <w:lang w:eastAsia="cs-CZ"/>
    </w:rPr>
  </w:style>
  <w:style w:type="paragraph" w:styleId="ListNumber5">
    <w:name w:val="List Number 5"/>
    <w:basedOn w:val="Normal"/>
    <w:rsid w:val="00CE0017"/>
    <w:pPr>
      <w:numPr>
        <w:numId w:val="86"/>
      </w:numPr>
      <w:contextualSpacing/>
    </w:pPr>
  </w:style>
  <w:style w:type="paragraph" w:styleId="ListNumber4">
    <w:name w:val="List Number 4"/>
    <w:basedOn w:val="Normal"/>
    <w:rsid w:val="00CE0017"/>
    <w:pPr>
      <w:numPr>
        <w:numId w:val="87"/>
      </w:numPr>
      <w:contextualSpacing/>
    </w:pPr>
  </w:style>
  <w:style w:type="paragraph" w:styleId="ListNumber3">
    <w:name w:val="List Number 3"/>
    <w:basedOn w:val="Normal"/>
    <w:rsid w:val="00CE0017"/>
    <w:pPr>
      <w:numPr>
        <w:numId w:val="88"/>
      </w:numPr>
      <w:contextualSpacing/>
    </w:pPr>
  </w:style>
  <w:style w:type="paragraph" w:styleId="ListNumber2">
    <w:name w:val="List Number 2"/>
    <w:basedOn w:val="Normal"/>
    <w:rsid w:val="00CE0017"/>
    <w:pPr>
      <w:numPr>
        <w:numId w:val="89"/>
      </w:numPr>
      <w:contextualSpacing/>
    </w:pPr>
  </w:style>
  <w:style w:type="paragraph" w:styleId="ListBullet5">
    <w:name w:val="List Bullet 5"/>
    <w:basedOn w:val="Normal"/>
    <w:rsid w:val="00CE0017"/>
    <w:pPr>
      <w:numPr>
        <w:numId w:val="90"/>
      </w:numPr>
      <w:contextualSpacing/>
    </w:pPr>
  </w:style>
  <w:style w:type="paragraph" w:styleId="ListBullet4">
    <w:name w:val="List Bullet 4"/>
    <w:basedOn w:val="Normal"/>
    <w:rsid w:val="00CE0017"/>
    <w:pPr>
      <w:numPr>
        <w:numId w:val="91"/>
      </w:numPr>
      <w:contextualSpacing/>
    </w:pPr>
  </w:style>
  <w:style w:type="paragraph" w:styleId="ListBullet3">
    <w:name w:val="List Bullet 3"/>
    <w:basedOn w:val="Normal"/>
    <w:rsid w:val="00CE0017"/>
    <w:pPr>
      <w:numPr>
        <w:numId w:val="92"/>
      </w:numPr>
      <w:contextualSpacing/>
    </w:pPr>
  </w:style>
  <w:style w:type="paragraph" w:styleId="ListBullet2">
    <w:name w:val="List Bullet 2"/>
    <w:basedOn w:val="Normal"/>
    <w:rsid w:val="00CE0017"/>
    <w:pPr>
      <w:numPr>
        <w:numId w:val="93"/>
      </w:numPr>
      <w:contextualSpacing/>
    </w:pPr>
  </w:style>
  <w:style w:type="paragraph" w:styleId="List5">
    <w:name w:val="List 5"/>
    <w:basedOn w:val="Normal"/>
    <w:rsid w:val="00CE0017"/>
    <w:pPr>
      <w:ind w:left="1415" w:hanging="283"/>
      <w:contextualSpacing/>
    </w:pPr>
  </w:style>
  <w:style w:type="paragraph" w:styleId="List4">
    <w:name w:val="List 4"/>
    <w:basedOn w:val="Normal"/>
    <w:rsid w:val="00CE0017"/>
    <w:pPr>
      <w:ind w:left="1132" w:hanging="283"/>
      <w:contextualSpacing/>
    </w:pPr>
  </w:style>
  <w:style w:type="paragraph" w:styleId="List3">
    <w:name w:val="List 3"/>
    <w:basedOn w:val="Normal"/>
    <w:rsid w:val="00CE0017"/>
    <w:pPr>
      <w:ind w:left="849" w:hanging="283"/>
      <w:contextualSpacing/>
    </w:pPr>
  </w:style>
  <w:style w:type="paragraph" w:styleId="ListNumber">
    <w:name w:val="List Number"/>
    <w:basedOn w:val="Normal"/>
    <w:rsid w:val="00CE0017"/>
    <w:pPr>
      <w:numPr>
        <w:numId w:val="94"/>
      </w:numPr>
      <w:contextualSpacing/>
    </w:pPr>
  </w:style>
  <w:style w:type="paragraph" w:styleId="ListBullet">
    <w:name w:val="List Bullet"/>
    <w:basedOn w:val="Normal"/>
    <w:rsid w:val="00CE0017"/>
    <w:pPr>
      <w:numPr>
        <w:numId w:val="95"/>
      </w:numPr>
      <w:contextualSpacing/>
    </w:pPr>
  </w:style>
  <w:style w:type="paragraph" w:styleId="TOAHeading">
    <w:name w:val="toa heading"/>
    <w:basedOn w:val="Normal"/>
    <w:next w:val="Normal"/>
    <w:rsid w:val="00CE0017"/>
    <w:pPr>
      <w:spacing w:before="120"/>
    </w:pPr>
    <w:rPr>
      <w:rFonts w:asciiTheme="majorHAnsi" w:eastAsiaTheme="majorEastAsia" w:hAnsiTheme="majorHAnsi" w:cstheme="majorBidi"/>
      <w:b/>
      <w:bCs/>
      <w:sz w:val="24"/>
    </w:rPr>
  </w:style>
  <w:style w:type="paragraph" w:styleId="MacroText">
    <w:name w:val="macro"/>
    <w:link w:val="MacroTextChar"/>
    <w:rsid w:val="00CE0017"/>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eastAsia="cs-CZ"/>
    </w:rPr>
  </w:style>
  <w:style w:type="character" w:customStyle="1" w:styleId="MacroTextChar">
    <w:name w:val="Macro Text Char"/>
    <w:basedOn w:val="DefaultParagraphFont"/>
    <w:link w:val="MacroText"/>
    <w:rsid w:val="00CE0017"/>
    <w:rPr>
      <w:rFonts w:ascii="Consolas" w:hAnsi="Consolas" w:cs="Consolas"/>
      <w:lang w:eastAsia="cs-CZ"/>
    </w:rPr>
  </w:style>
  <w:style w:type="paragraph" w:styleId="TableofAuthorities">
    <w:name w:val="table of authorities"/>
    <w:basedOn w:val="Normal"/>
    <w:next w:val="Normal"/>
    <w:rsid w:val="00CE0017"/>
    <w:pPr>
      <w:ind w:left="200" w:hanging="200"/>
    </w:pPr>
  </w:style>
  <w:style w:type="character" w:styleId="EndnoteReference">
    <w:name w:val="endnote reference"/>
    <w:basedOn w:val="DefaultParagraphFont"/>
    <w:rsid w:val="00CE0017"/>
    <w:rPr>
      <w:vertAlign w:val="superscript"/>
    </w:rPr>
  </w:style>
  <w:style w:type="character" w:styleId="LineNumber">
    <w:name w:val="line number"/>
    <w:basedOn w:val="DefaultParagraphFont"/>
    <w:rsid w:val="00CE0017"/>
  </w:style>
  <w:style w:type="paragraph" w:styleId="EnvelopeReturn">
    <w:name w:val="envelope return"/>
    <w:basedOn w:val="Normal"/>
    <w:rsid w:val="00CE0017"/>
    <w:rPr>
      <w:rFonts w:asciiTheme="majorHAnsi" w:eastAsiaTheme="majorEastAsia" w:hAnsiTheme="majorHAnsi" w:cstheme="majorBidi"/>
      <w:szCs w:val="20"/>
    </w:rPr>
  </w:style>
  <w:style w:type="paragraph" w:styleId="EnvelopeAddress">
    <w:name w:val="envelope address"/>
    <w:basedOn w:val="Normal"/>
    <w:rsid w:val="00CE0017"/>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rsid w:val="00CE0017"/>
  </w:style>
  <w:style w:type="paragraph" w:styleId="IndexHeading">
    <w:name w:val="index heading"/>
    <w:basedOn w:val="Normal"/>
    <w:next w:val="Index1"/>
    <w:rsid w:val="00CE0017"/>
    <w:rPr>
      <w:rFonts w:asciiTheme="majorHAnsi" w:eastAsiaTheme="majorEastAsia" w:hAnsiTheme="majorHAnsi" w:cstheme="majorBidi"/>
      <w:b/>
      <w:bCs/>
    </w:rPr>
  </w:style>
  <w:style w:type="paragraph" w:styleId="NormalIndent">
    <w:name w:val="Normal Indent"/>
    <w:basedOn w:val="Normal"/>
    <w:rsid w:val="00CE0017"/>
    <w:pPr>
      <w:ind w:left="567"/>
    </w:pPr>
  </w:style>
  <w:style w:type="paragraph" w:styleId="Index9">
    <w:name w:val="index 9"/>
    <w:basedOn w:val="Normal"/>
    <w:next w:val="Normal"/>
    <w:autoRedefine/>
    <w:rsid w:val="00CE0017"/>
    <w:pPr>
      <w:ind w:left="1800" w:hanging="200"/>
    </w:pPr>
  </w:style>
  <w:style w:type="paragraph" w:styleId="Index8">
    <w:name w:val="index 8"/>
    <w:basedOn w:val="Normal"/>
    <w:next w:val="Normal"/>
    <w:autoRedefine/>
    <w:rsid w:val="00CE0017"/>
    <w:pPr>
      <w:ind w:left="1600" w:hanging="200"/>
    </w:pPr>
  </w:style>
  <w:style w:type="paragraph" w:styleId="Index7">
    <w:name w:val="index 7"/>
    <w:basedOn w:val="Normal"/>
    <w:next w:val="Normal"/>
    <w:autoRedefine/>
    <w:rsid w:val="00CE0017"/>
    <w:pPr>
      <w:ind w:left="1400" w:hanging="200"/>
    </w:pPr>
  </w:style>
  <w:style w:type="paragraph" w:styleId="Index6">
    <w:name w:val="index 6"/>
    <w:basedOn w:val="Normal"/>
    <w:next w:val="Normal"/>
    <w:autoRedefine/>
    <w:rsid w:val="00CE0017"/>
    <w:pPr>
      <w:ind w:left="1200" w:hanging="200"/>
    </w:pPr>
  </w:style>
  <w:style w:type="paragraph" w:styleId="Index5">
    <w:name w:val="index 5"/>
    <w:basedOn w:val="Normal"/>
    <w:next w:val="Normal"/>
    <w:autoRedefine/>
    <w:rsid w:val="00CE0017"/>
    <w:pPr>
      <w:ind w:left="1000" w:hanging="200"/>
    </w:pPr>
  </w:style>
  <w:style w:type="paragraph" w:styleId="Index4">
    <w:name w:val="index 4"/>
    <w:basedOn w:val="Normal"/>
    <w:next w:val="Normal"/>
    <w:autoRedefine/>
    <w:rsid w:val="00CE0017"/>
    <w:pPr>
      <w:ind w:left="800" w:hanging="200"/>
    </w:pPr>
  </w:style>
  <w:style w:type="paragraph" w:styleId="Index3">
    <w:name w:val="index 3"/>
    <w:basedOn w:val="Normal"/>
    <w:next w:val="Normal"/>
    <w:autoRedefine/>
    <w:rsid w:val="00CE0017"/>
    <w:pPr>
      <w:ind w:left="600" w:hanging="200"/>
    </w:pPr>
  </w:style>
  <w:style w:type="paragraph" w:styleId="Index2">
    <w:name w:val="index 2"/>
    <w:basedOn w:val="Normal"/>
    <w:next w:val="Normal"/>
    <w:autoRedefine/>
    <w:rsid w:val="00CE0017"/>
    <w:pPr>
      <w:ind w:left="400" w:hanging="200"/>
    </w:pPr>
  </w:style>
  <w:style w:type="paragraph" w:customStyle="1" w:styleId="DtDocTitle">
    <w:name w:val="Dt (Doc Title)"/>
    <w:basedOn w:val="Normal"/>
    <w:rsid w:val="00352167"/>
    <w:pPr>
      <w:keepNext/>
      <w:spacing w:after="240" w:line="360" w:lineRule="auto"/>
      <w:jc w:val="center"/>
    </w:pPr>
    <w:rPr>
      <w:rFonts w:eastAsia="Times New Roman"/>
      <w:b/>
      <w:sz w:val="32"/>
      <w:szCs w:val="30"/>
    </w:rPr>
  </w:style>
  <w:style w:type="paragraph" w:customStyle="1" w:styleId="I3I">
    <w:name w:val="I3 (I."/>
    <w:aliases w:val="30pt after)"/>
    <w:basedOn w:val="Normal"/>
    <w:rsid w:val="00352167"/>
    <w:pPr>
      <w:spacing w:after="600"/>
      <w:ind w:left="567"/>
    </w:pPr>
    <w:rPr>
      <w:rFonts w:eastAsia="Times New Roman"/>
      <w:sz w:val="24"/>
    </w:rPr>
  </w:style>
  <w:style w:type="paragraph" w:customStyle="1" w:styleId="N220ptafter">
    <w:name w:val="N2 (20pt after)"/>
    <w:basedOn w:val="Normal"/>
    <w:rsid w:val="00352167"/>
    <w:pPr>
      <w:spacing w:after="400"/>
    </w:pPr>
    <w:rPr>
      <w:rFonts w:eastAsia="Times New Roman"/>
      <w:sz w:val="24"/>
    </w:rPr>
  </w:style>
  <w:style w:type="character" w:customStyle="1" w:styleId="ChItalBoldHead">
    <w:name w:val="ChItalBoldHead"/>
    <w:basedOn w:val="DefaultParagraphFont"/>
    <w:rsid w:val="00352167"/>
    <w:rPr>
      <w:i/>
    </w:rPr>
  </w:style>
  <w:style w:type="paragraph" w:customStyle="1" w:styleId="ExampleNumAlpha">
    <w:name w:val="ExampleNumAlpha"/>
    <w:basedOn w:val="Normal"/>
    <w:rsid w:val="00352167"/>
    <w:pPr>
      <w:keepNext/>
      <w:tabs>
        <w:tab w:val="left" w:pos="567"/>
      </w:tabs>
      <w:spacing w:before="100" w:after="100"/>
    </w:pPr>
    <w:rPr>
      <w:rFonts w:eastAsia="Times New Roman"/>
      <w:sz w:val="24"/>
    </w:rPr>
  </w:style>
  <w:style w:type="paragraph" w:customStyle="1" w:styleId="FreeTranslEng20pt">
    <w:name w:val="FreeTransl (Eng)_20pt"/>
    <w:basedOn w:val="Normal"/>
    <w:rsid w:val="00352167"/>
    <w:pPr>
      <w:spacing w:before="50" w:after="400"/>
      <w:ind w:left="1134"/>
    </w:pPr>
    <w:rPr>
      <w:rFonts w:eastAsia="Times New Roman"/>
      <w:sz w:val="22"/>
    </w:rPr>
  </w:style>
  <w:style w:type="paragraph" w:customStyle="1" w:styleId="FreeTranslEng30pt">
    <w:name w:val="FreeTransl (Eng)_30pt"/>
    <w:basedOn w:val="Normal"/>
    <w:rsid w:val="00352167"/>
    <w:pPr>
      <w:spacing w:before="50" w:after="600"/>
      <w:ind w:left="851"/>
    </w:pPr>
    <w:rPr>
      <w:rFonts w:eastAsia="Times New Roman"/>
    </w:rPr>
  </w:style>
  <w:style w:type="paragraph" w:customStyle="1" w:styleId="GlossEng5ptafter">
    <w:name w:val="Gloss (Eng) (5pt after)"/>
    <w:basedOn w:val="Normal"/>
    <w:rsid w:val="00352167"/>
    <w:pPr>
      <w:keepNext/>
      <w:spacing w:after="100"/>
    </w:pPr>
    <w:rPr>
      <w:rFonts w:eastAsia="Times New Roman"/>
    </w:rPr>
  </w:style>
  <w:style w:type="paragraph" w:customStyle="1" w:styleId="ExampleNumnoAlpha">
    <w:name w:val="ExampleNum_noAlpha"/>
    <w:basedOn w:val="Normal"/>
    <w:rsid w:val="00352167"/>
    <w:pPr>
      <w:keepNext/>
      <w:spacing w:after="40"/>
      <w:ind w:left="425"/>
    </w:pPr>
    <w:rPr>
      <w:rFonts w:eastAsia="Times New Roman"/>
    </w:rPr>
  </w:style>
  <w:style w:type="paragraph" w:customStyle="1" w:styleId="ExampleSourceFootnote">
    <w:name w:val="ExampleSource_Footnote"/>
    <w:basedOn w:val="Normal"/>
    <w:rsid w:val="00352167"/>
    <w:pPr>
      <w:spacing w:before="100" w:after="200"/>
      <w:ind w:left="851"/>
    </w:pPr>
    <w:rPr>
      <w:rFonts w:eastAsia="Times New Roman"/>
      <w:sz w:val="16"/>
    </w:rPr>
  </w:style>
  <w:style w:type="paragraph" w:customStyle="1" w:styleId="GlossEngFootnote">
    <w:name w:val="Gloss (Eng)_Footnote"/>
    <w:basedOn w:val="GlossEng"/>
    <w:rsid w:val="00352167"/>
    <w:rPr>
      <w:rFonts w:eastAsia="Times New Roman"/>
      <w:sz w:val="18"/>
    </w:rPr>
  </w:style>
  <w:style w:type="paragraph" w:customStyle="1" w:styleId="xl65">
    <w:name w:val="xl65"/>
    <w:basedOn w:val="Normal"/>
    <w:rsid w:val="00352167"/>
    <w:pPr>
      <w:spacing w:before="100" w:beforeAutospacing="1" w:after="100" w:afterAutospacing="1"/>
      <w:textAlignment w:val="top"/>
    </w:pPr>
    <w:rPr>
      <w:rFonts w:eastAsia="Times New Roman"/>
      <w:color w:val="FF0000"/>
      <w:sz w:val="24"/>
      <w:lang w:eastAsia="en-US"/>
    </w:rPr>
  </w:style>
  <w:style w:type="paragraph" w:customStyle="1" w:styleId="xl66">
    <w:name w:val="xl66"/>
    <w:basedOn w:val="Normal"/>
    <w:rsid w:val="00352167"/>
    <w:pPr>
      <w:spacing w:before="100" w:beforeAutospacing="1" w:after="100" w:afterAutospacing="1"/>
      <w:ind w:firstLineChars="100" w:firstLine="100"/>
      <w:textAlignment w:val="top"/>
    </w:pPr>
    <w:rPr>
      <w:rFonts w:eastAsia="Times New Roman"/>
      <w:sz w:val="24"/>
      <w:lang w:eastAsia="en-US"/>
    </w:rPr>
  </w:style>
  <w:style w:type="paragraph" w:customStyle="1" w:styleId="xl67">
    <w:name w:val="xl67"/>
    <w:basedOn w:val="Normal"/>
    <w:rsid w:val="00352167"/>
    <w:pPr>
      <w:spacing w:before="100" w:beforeAutospacing="1" w:after="100" w:afterAutospacing="1"/>
      <w:ind w:firstLineChars="100" w:firstLine="100"/>
      <w:textAlignment w:val="top"/>
    </w:pPr>
    <w:rPr>
      <w:rFonts w:eastAsia="Times New Roman"/>
      <w:sz w:val="24"/>
      <w:lang w:eastAsia="en-US"/>
    </w:rPr>
  </w:style>
  <w:style w:type="paragraph" w:customStyle="1" w:styleId="xl68">
    <w:name w:val="xl68"/>
    <w:basedOn w:val="Normal"/>
    <w:rsid w:val="00352167"/>
    <w:pPr>
      <w:spacing w:before="100" w:beforeAutospacing="1" w:after="100" w:afterAutospacing="1"/>
      <w:ind w:firstLineChars="100" w:firstLine="100"/>
      <w:jc w:val="right"/>
      <w:textAlignment w:val="top"/>
    </w:pPr>
    <w:rPr>
      <w:rFonts w:eastAsia="Times New Roman"/>
      <w:sz w:val="24"/>
      <w:lang w:eastAsia="en-US"/>
    </w:rPr>
  </w:style>
  <w:style w:type="paragraph" w:customStyle="1" w:styleId="xl69">
    <w:name w:val="xl69"/>
    <w:basedOn w:val="Normal"/>
    <w:rsid w:val="00352167"/>
    <w:pPr>
      <w:spacing w:before="100" w:beforeAutospacing="1" w:after="100" w:afterAutospacing="1"/>
    </w:pPr>
    <w:rPr>
      <w:rFonts w:eastAsia="Times New Roman"/>
      <w:sz w:val="24"/>
      <w:lang w:eastAsia="en-US"/>
    </w:rPr>
  </w:style>
  <w:style w:type="paragraph" w:customStyle="1" w:styleId="xl70">
    <w:name w:val="xl70"/>
    <w:basedOn w:val="Normal"/>
    <w:rsid w:val="00352167"/>
    <w:pPr>
      <w:spacing w:before="100" w:beforeAutospacing="1" w:after="100" w:afterAutospacing="1"/>
      <w:textAlignment w:val="top"/>
    </w:pPr>
    <w:rPr>
      <w:rFonts w:eastAsia="Times New Roman"/>
      <w:sz w:val="24"/>
      <w:lang w:eastAsia="en-US"/>
    </w:rPr>
  </w:style>
  <w:style w:type="paragraph" w:customStyle="1" w:styleId="xl71">
    <w:name w:val="xl71"/>
    <w:basedOn w:val="Normal"/>
    <w:rsid w:val="00352167"/>
    <w:pPr>
      <w:spacing w:before="100" w:beforeAutospacing="1" w:after="100" w:afterAutospacing="1"/>
      <w:ind w:firstLineChars="100" w:firstLine="100"/>
      <w:jc w:val="right"/>
      <w:textAlignment w:val="top"/>
    </w:pPr>
    <w:rPr>
      <w:rFonts w:eastAsia="Times New Roman"/>
      <w:sz w:val="24"/>
      <w:lang w:eastAsia="en-US"/>
    </w:rPr>
  </w:style>
  <w:style w:type="paragraph" w:customStyle="1" w:styleId="xl72">
    <w:name w:val="xl72"/>
    <w:basedOn w:val="Normal"/>
    <w:rsid w:val="00352167"/>
    <w:pPr>
      <w:spacing w:before="100" w:beforeAutospacing="1" w:after="100" w:afterAutospacing="1"/>
      <w:textAlignment w:val="top"/>
    </w:pPr>
    <w:rPr>
      <w:rFonts w:eastAsia="Times New Roman"/>
      <w:b/>
      <w:bCs/>
      <w:sz w:val="24"/>
      <w:lang w:eastAsia="en-US"/>
    </w:rPr>
  </w:style>
  <w:style w:type="paragraph" w:customStyle="1" w:styleId="xl73">
    <w:name w:val="xl73"/>
    <w:basedOn w:val="Normal"/>
    <w:rsid w:val="00352167"/>
    <w:pPr>
      <w:spacing w:before="100" w:beforeAutospacing="1" w:after="100" w:afterAutospacing="1"/>
    </w:pPr>
    <w:rPr>
      <w:rFonts w:eastAsia="Times New Roman"/>
      <w:sz w:val="24"/>
      <w:lang w:eastAsia="en-US"/>
    </w:rPr>
  </w:style>
  <w:style w:type="paragraph" w:customStyle="1" w:styleId="xl74">
    <w:name w:val="xl74"/>
    <w:basedOn w:val="Normal"/>
    <w:rsid w:val="00352167"/>
    <w:pPr>
      <w:spacing w:before="100" w:beforeAutospacing="1" w:after="100" w:afterAutospacing="1"/>
      <w:ind w:firstLineChars="100" w:firstLine="100"/>
      <w:jc w:val="right"/>
      <w:textAlignment w:val="center"/>
    </w:pPr>
    <w:rPr>
      <w:rFonts w:eastAsia="Times New Roman"/>
      <w:b/>
      <w:bCs/>
      <w:sz w:val="24"/>
      <w:lang w:eastAsia="en-US"/>
    </w:rPr>
  </w:style>
  <w:style w:type="paragraph" w:customStyle="1" w:styleId="xl75">
    <w:name w:val="xl75"/>
    <w:basedOn w:val="Normal"/>
    <w:rsid w:val="00352167"/>
    <w:pPr>
      <w:spacing w:before="100" w:beforeAutospacing="1" w:after="100" w:afterAutospacing="1"/>
      <w:ind w:firstLineChars="100" w:firstLine="100"/>
      <w:textAlignment w:val="center"/>
    </w:pPr>
    <w:rPr>
      <w:rFonts w:eastAsia="Times New Roman"/>
      <w:b/>
      <w:bCs/>
      <w:sz w:val="24"/>
      <w:lang w:eastAsia="en-US"/>
    </w:rPr>
  </w:style>
  <w:style w:type="paragraph" w:customStyle="1" w:styleId="TableCell0-0115">
    <w:name w:val="TableCell_0-0_11.5"/>
    <w:basedOn w:val="Normal"/>
    <w:qFormat/>
    <w:rsid w:val="00BC00CF"/>
    <w:pPr>
      <w:keepNext/>
      <w:spacing w:line="230" w:lineRule="exac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7">
      <w:marLeft w:val="390"/>
      <w:marRight w:val="150"/>
      <w:marTop w:val="300"/>
      <w:marBottom w:val="75"/>
      <w:divBdr>
        <w:top w:val="none" w:sz="0" w:space="0" w:color="auto"/>
        <w:left w:val="none" w:sz="0" w:space="0" w:color="auto"/>
        <w:bottom w:val="none" w:sz="0" w:space="0" w:color="auto"/>
        <w:right w:val="none" w:sz="0" w:space="0" w:color="auto"/>
      </w:divBdr>
      <w:divsChild>
        <w:div w:id="114">
          <w:marLeft w:val="0"/>
          <w:marRight w:val="0"/>
          <w:marTop w:val="0"/>
          <w:marBottom w:val="0"/>
          <w:divBdr>
            <w:top w:val="none" w:sz="0" w:space="0" w:color="auto"/>
            <w:left w:val="none" w:sz="0" w:space="0" w:color="auto"/>
            <w:bottom w:val="none" w:sz="0" w:space="0" w:color="auto"/>
            <w:right w:val="none" w:sz="0" w:space="0" w:color="auto"/>
          </w:divBdr>
          <w:divsChild>
            <w:div w:id="145">
              <w:marLeft w:val="0"/>
              <w:marRight w:val="0"/>
              <w:marTop w:val="0"/>
              <w:marBottom w:val="0"/>
              <w:divBdr>
                <w:top w:val="none" w:sz="0" w:space="0" w:color="auto"/>
                <w:left w:val="none" w:sz="0" w:space="0" w:color="auto"/>
                <w:bottom w:val="none" w:sz="0" w:space="0" w:color="auto"/>
                <w:right w:val="none" w:sz="0" w:space="0" w:color="auto"/>
              </w:divBdr>
              <w:divsChild>
                <w:div w:id="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sChild>
        <w:div w:id="144">
          <w:marLeft w:val="0"/>
          <w:marRight w:val="0"/>
          <w:marTop w:val="0"/>
          <w:marBottom w:val="0"/>
          <w:divBdr>
            <w:top w:val="none" w:sz="0" w:space="0" w:color="auto"/>
            <w:left w:val="none" w:sz="0" w:space="0" w:color="auto"/>
            <w:bottom w:val="none" w:sz="0" w:space="0" w:color="auto"/>
            <w:right w:val="none" w:sz="0" w:space="0" w:color="auto"/>
          </w:divBdr>
          <w:divsChild>
            <w:div w:id="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sChild>
        <w:div w:id="28">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
            <w:div w:id="64">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8">
              <w:marLeft w:val="0"/>
              <w:marRight w:val="0"/>
              <w:marTop w:val="0"/>
              <w:marBottom w:val="0"/>
              <w:divBdr>
                <w:top w:val="none" w:sz="0" w:space="0" w:color="auto"/>
                <w:left w:val="none" w:sz="0" w:space="0" w:color="auto"/>
                <w:bottom w:val="none" w:sz="0" w:space="0" w:color="auto"/>
                <w:right w:val="none" w:sz="0" w:space="0" w:color="auto"/>
              </w:divBdr>
            </w:div>
            <w:div w:id="69">
              <w:marLeft w:val="0"/>
              <w:marRight w:val="0"/>
              <w:marTop w:val="0"/>
              <w:marBottom w:val="0"/>
              <w:divBdr>
                <w:top w:val="none" w:sz="0" w:space="0" w:color="auto"/>
                <w:left w:val="none" w:sz="0" w:space="0" w:color="auto"/>
                <w:bottom w:val="none" w:sz="0" w:space="0" w:color="auto"/>
                <w:right w:val="none" w:sz="0" w:space="0" w:color="auto"/>
              </w:divBdr>
            </w:div>
            <w:div w:id="70">
              <w:marLeft w:val="0"/>
              <w:marRight w:val="0"/>
              <w:marTop w:val="0"/>
              <w:marBottom w:val="0"/>
              <w:divBdr>
                <w:top w:val="none" w:sz="0" w:space="0" w:color="auto"/>
                <w:left w:val="none" w:sz="0" w:space="0" w:color="auto"/>
                <w:bottom w:val="none" w:sz="0" w:space="0" w:color="auto"/>
                <w:right w:val="none" w:sz="0" w:space="0" w:color="auto"/>
              </w:divBdr>
            </w:div>
            <w:div w:id="73">
              <w:marLeft w:val="0"/>
              <w:marRight w:val="0"/>
              <w:marTop w:val="0"/>
              <w:marBottom w:val="0"/>
              <w:divBdr>
                <w:top w:val="none" w:sz="0" w:space="0" w:color="auto"/>
                <w:left w:val="none" w:sz="0" w:space="0" w:color="auto"/>
                <w:bottom w:val="none" w:sz="0" w:space="0" w:color="auto"/>
                <w:right w:val="none" w:sz="0" w:space="0" w:color="auto"/>
              </w:divBdr>
            </w:div>
            <w:div w:id="78">
              <w:marLeft w:val="0"/>
              <w:marRight w:val="0"/>
              <w:marTop w:val="0"/>
              <w:marBottom w:val="0"/>
              <w:divBdr>
                <w:top w:val="none" w:sz="0" w:space="0" w:color="auto"/>
                <w:left w:val="none" w:sz="0" w:space="0" w:color="auto"/>
                <w:bottom w:val="none" w:sz="0" w:space="0" w:color="auto"/>
                <w:right w:val="none" w:sz="0" w:space="0" w:color="auto"/>
              </w:divBdr>
            </w:div>
            <w:div w:id="80">
              <w:marLeft w:val="0"/>
              <w:marRight w:val="0"/>
              <w:marTop w:val="0"/>
              <w:marBottom w:val="0"/>
              <w:divBdr>
                <w:top w:val="none" w:sz="0" w:space="0" w:color="auto"/>
                <w:left w:val="none" w:sz="0" w:space="0" w:color="auto"/>
                <w:bottom w:val="none" w:sz="0" w:space="0" w:color="auto"/>
                <w:right w:val="none" w:sz="0" w:space="0" w:color="auto"/>
              </w:divBdr>
            </w:div>
            <w:div w:id="81">
              <w:marLeft w:val="0"/>
              <w:marRight w:val="0"/>
              <w:marTop w:val="0"/>
              <w:marBottom w:val="0"/>
              <w:divBdr>
                <w:top w:val="none" w:sz="0" w:space="0" w:color="auto"/>
                <w:left w:val="none" w:sz="0" w:space="0" w:color="auto"/>
                <w:bottom w:val="none" w:sz="0" w:space="0" w:color="auto"/>
                <w:right w:val="none" w:sz="0" w:space="0" w:color="auto"/>
              </w:divBdr>
            </w:div>
            <w:div w:id="89">
              <w:marLeft w:val="0"/>
              <w:marRight w:val="0"/>
              <w:marTop w:val="0"/>
              <w:marBottom w:val="0"/>
              <w:divBdr>
                <w:top w:val="none" w:sz="0" w:space="0" w:color="auto"/>
                <w:left w:val="none" w:sz="0" w:space="0" w:color="auto"/>
                <w:bottom w:val="none" w:sz="0" w:space="0" w:color="auto"/>
                <w:right w:val="none" w:sz="0" w:space="0" w:color="auto"/>
              </w:divBdr>
            </w:div>
            <w:div w:id="111">
              <w:marLeft w:val="0"/>
              <w:marRight w:val="0"/>
              <w:marTop w:val="0"/>
              <w:marBottom w:val="0"/>
              <w:divBdr>
                <w:top w:val="none" w:sz="0" w:space="0" w:color="auto"/>
                <w:left w:val="none" w:sz="0" w:space="0" w:color="auto"/>
                <w:bottom w:val="none" w:sz="0" w:space="0" w:color="auto"/>
                <w:right w:val="none" w:sz="0" w:space="0" w:color="auto"/>
              </w:divBdr>
            </w:div>
            <w:div w:id="132">
              <w:marLeft w:val="0"/>
              <w:marRight w:val="0"/>
              <w:marTop w:val="0"/>
              <w:marBottom w:val="0"/>
              <w:divBdr>
                <w:top w:val="none" w:sz="0" w:space="0" w:color="auto"/>
                <w:left w:val="none" w:sz="0" w:space="0" w:color="auto"/>
                <w:bottom w:val="none" w:sz="0" w:space="0" w:color="auto"/>
                <w:right w:val="none" w:sz="0" w:space="0" w:color="auto"/>
              </w:divBdr>
            </w:div>
            <w:div w:id="137">
              <w:marLeft w:val="0"/>
              <w:marRight w:val="0"/>
              <w:marTop w:val="0"/>
              <w:marBottom w:val="0"/>
              <w:divBdr>
                <w:top w:val="none" w:sz="0" w:space="0" w:color="auto"/>
                <w:left w:val="none" w:sz="0" w:space="0" w:color="auto"/>
                <w:bottom w:val="none" w:sz="0" w:space="0" w:color="auto"/>
                <w:right w:val="none" w:sz="0" w:space="0" w:color="auto"/>
              </w:divBdr>
            </w:div>
            <w:div w:id="140">
              <w:marLeft w:val="0"/>
              <w:marRight w:val="0"/>
              <w:marTop w:val="0"/>
              <w:marBottom w:val="0"/>
              <w:divBdr>
                <w:top w:val="none" w:sz="0" w:space="0" w:color="auto"/>
                <w:left w:val="none" w:sz="0" w:space="0" w:color="auto"/>
                <w:bottom w:val="none" w:sz="0" w:space="0" w:color="auto"/>
                <w:right w:val="none" w:sz="0" w:space="0" w:color="auto"/>
              </w:divBdr>
            </w:div>
            <w:div w:id="150">
              <w:marLeft w:val="0"/>
              <w:marRight w:val="0"/>
              <w:marTop w:val="0"/>
              <w:marBottom w:val="0"/>
              <w:divBdr>
                <w:top w:val="none" w:sz="0" w:space="0" w:color="auto"/>
                <w:left w:val="none" w:sz="0" w:space="0" w:color="auto"/>
                <w:bottom w:val="none" w:sz="0" w:space="0" w:color="auto"/>
                <w:right w:val="none" w:sz="0" w:space="0" w:color="auto"/>
              </w:divBdr>
            </w:div>
            <w:div w:id="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48">
      <w:marLeft w:val="390"/>
      <w:marRight w:val="240"/>
      <w:marTop w:val="300"/>
      <w:marBottom w:val="75"/>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
    <w:div w:id="54">
      <w:marLeft w:val="0"/>
      <w:marRight w:val="0"/>
      <w:marTop w:val="0"/>
      <w:marBottom w:val="0"/>
      <w:divBdr>
        <w:top w:val="none" w:sz="0" w:space="0" w:color="auto"/>
        <w:left w:val="none" w:sz="0" w:space="0" w:color="auto"/>
        <w:bottom w:val="none" w:sz="0" w:space="0" w:color="auto"/>
        <w:right w:val="none" w:sz="0" w:space="0" w:color="auto"/>
      </w:divBdr>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sChild>
        <w:div w:id="110">
          <w:marLeft w:val="0"/>
          <w:marRight w:val="0"/>
          <w:marTop w:val="0"/>
          <w:marBottom w:val="0"/>
          <w:divBdr>
            <w:top w:val="none" w:sz="0" w:space="0" w:color="auto"/>
            <w:left w:val="none" w:sz="0" w:space="0" w:color="auto"/>
            <w:bottom w:val="none" w:sz="0" w:space="0" w:color="auto"/>
            <w:right w:val="none" w:sz="0" w:space="0" w:color="auto"/>
          </w:divBdr>
          <w:divsChild>
            <w:div w:id="35">
              <w:marLeft w:val="0"/>
              <w:marRight w:val="0"/>
              <w:marTop w:val="0"/>
              <w:marBottom w:val="0"/>
              <w:divBdr>
                <w:top w:val="none" w:sz="0" w:space="0" w:color="auto"/>
                <w:left w:val="none" w:sz="0" w:space="0" w:color="auto"/>
                <w:bottom w:val="none" w:sz="0" w:space="0" w:color="auto"/>
                <w:right w:val="none" w:sz="0" w:space="0" w:color="auto"/>
              </w:divBdr>
            </w:div>
            <w:div w:id="95">
              <w:marLeft w:val="0"/>
              <w:marRight w:val="0"/>
              <w:marTop w:val="0"/>
              <w:marBottom w:val="0"/>
              <w:divBdr>
                <w:top w:val="none" w:sz="0" w:space="0" w:color="auto"/>
                <w:left w:val="none" w:sz="0" w:space="0" w:color="auto"/>
                <w:bottom w:val="none" w:sz="0" w:space="0" w:color="auto"/>
                <w:right w:val="none" w:sz="0" w:space="0" w:color="auto"/>
              </w:divBdr>
            </w:div>
            <w:div w:id="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
      <w:marLeft w:val="0"/>
      <w:marRight w:val="0"/>
      <w:marTop w:val="0"/>
      <w:marBottom w:val="0"/>
      <w:divBdr>
        <w:top w:val="none" w:sz="0" w:space="0" w:color="auto"/>
        <w:left w:val="none" w:sz="0" w:space="0" w:color="auto"/>
        <w:bottom w:val="none" w:sz="0" w:space="0" w:color="auto"/>
        <w:right w:val="none" w:sz="0" w:space="0" w:color="auto"/>
      </w:divBdr>
    </w:div>
    <w:div w:id="71">
      <w:marLeft w:val="0"/>
      <w:marRight w:val="0"/>
      <w:marTop w:val="0"/>
      <w:marBottom w:val="0"/>
      <w:divBdr>
        <w:top w:val="none" w:sz="0" w:space="0" w:color="auto"/>
        <w:left w:val="none" w:sz="0" w:space="0" w:color="auto"/>
        <w:bottom w:val="none" w:sz="0" w:space="0" w:color="auto"/>
        <w:right w:val="none" w:sz="0" w:space="0" w:color="auto"/>
      </w:divBdr>
    </w:div>
    <w:div w:id="72">
      <w:marLeft w:val="390"/>
      <w:marRight w:val="240"/>
      <w:marTop w:val="300"/>
      <w:marBottom w:val="75"/>
      <w:divBdr>
        <w:top w:val="none" w:sz="0" w:space="0" w:color="auto"/>
        <w:left w:val="none" w:sz="0" w:space="0" w:color="auto"/>
        <w:bottom w:val="none" w:sz="0" w:space="0" w:color="auto"/>
        <w:right w:val="none" w:sz="0" w:space="0" w:color="auto"/>
      </w:divBdr>
    </w:div>
    <w:div w:id="74">
      <w:marLeft w:val="0"/>
      <w:marRight w:val="0"/>
      <w:marTop w:val="0"/>
      <w:marBottom w:val="0"/>
      <w:divBdr>
        <w:top w:val="none" w:sz="0" w:space="0" w:color="auto"/>
        <w:left w:val="none" w:sz="0" w:space="0" w:color="auto"/>
        <w:bottom w:val="none" w:sz="0" w:space="0" w:color="auto"/>
        <w:right w:val="none" w:sz="0" w:space="0" w:color="auto"/>
      </w:divBdr>
    </w:div>
    <w:div w:id="75">
      <w:marLeft w:val="0"/>
      <w:marRight w:val="0"/>
      <w:marTop w:val="0"/>
      <w:marBottom w:val="0"/>
      <w:divBdr>
        <w:top w:val="none" w:sz="0" w:space="0" w:color="auto"/>
        <w:left w:val="none" w:sz="0" w:space="0" w:color="auto"/>
        <w:bottom w:val="none" w:sz="0" w:space="0" w:color="auto"/>
        <w:right w:val="none" w:sz="0" w:space="0" w:color="auto"/>
      </w:divBdr>
    </w:div>
    <w:div w:id="76">
      <w:marLeft w:val="0"/>
      <w:marRight w:val="0"/>
      <w:marTop w:val="0"/>
      <w:marBottom w:val="0"/>
      <w:divBdr>
        <w:top w:val="none" w:sz="0" w:space="0" w:color="auto"/>
        <w:left w:val="none" w:sz="0" w:space="0" w:color="auto"/>
        <w:bottom w:val="none" w:sz="0" w:space="0" w:color="auto"/>
        <w:right w:val="none" w:sz="0" w:space="0" w:color="auto"/>
      </w:divBdr>
    </w:div>
    <w:div w:id="77">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
    <w:div w:id="85">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sChild>
        <w:div w:id="79">
          <w:marLeft w:val="0"/>
          <w:marRight w:val="0"/>
          <w:marTop w:val="0"/>
          <w:marBottom w:val="0"/>
          <w:divBdr>
            <w:top w:val="none" w:sz="0" w:space="0" w:color="auto"/>
            <w:left w:val="none" w:sz="0" w:space="0" w:color="auto"/>
            <w:bottom w:val="none" w:sz="0" w:space="0" w:color="auto"/>
            <w:right w:val="none" w:sz="0" w:space="0" w:color="auto"/>
          </w:divBdr>
          <w:divsChild>
            <w:div w:id="90">
              <w:marLeft w:val="0"/>
              <w:marRight w:val="0"/>
              <w:marTop w:val="0"/>
              <w:marBottom w:val="0"/>
              <w:divBdr>
                <w:top w:val="none" w:sz="0" w:space="0" w:color="auto"/>
                <w:left w:val="none" w:sz="0" w:space="0" w:color="auto"/>
                <w:bottom w:val="none" w:sz="0" w:space="0" w:color="auto"/>
                <w:right w:val="none" w:sz="0" w:space="0" w:color="auto"/>
              </w:divBdr>
            </w:div>
            <w:div w:id="99">
              <w:marLeft w:val="0"/>
              <w:marRight w:val="0"/>
              <w:marTop w:val="0"/>
              <w:marBottom w:val="0"/>
              <w:divBdr>
                <w:top w:val="none" w:sz="0" w:space="0" w:color="auto"/>
                <w:left w:val="none" w:sz="0" w:space="0" w:color="auto"/>
                <w:bottom w:val="none" w:sz="0" w:space="0" w:color="auto"/>
                <w:right w:val="none" w:sz="0" w:space="0" w:color="auto"/>
              </w:divBdr>
            </w:div>
            <w:div w:id="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
      <w:marLeft w:val="0"/>
      <w:marRight w:val="0"/>
      <w:marTop w:val="0"/>
      <w:marBottom w:val="0"/>
      <w:divBdr>
        <w:top w:val="none" w:sz="0" w:space="0" w:color="auto"/>
        <w:left w:val="none" w:sz="0" w:space="0" w:color="auto"/>
        <w:bottom w:val="none" w:sz="0" w:space="0" w:color="auto"/>
        <w:right w:val="none" w:sz="0" w:space="0" w:color="auto"/>
      </w:divBdr>
    </w:div>
    <w:div w:id="91">
      <w:marLeft w:val="0"/>
      <w:marRight w:val="0"/>
      <w:marTop w:val="0"/>
      <w:marBottom w:val="0"/>
      <w:divBdr>
        <w:top w:val="none" w:sz="0" w:space="0" w:color="auto"/>
        <w:left w:val="none" w:sz="0" w:space="0" w:color="auto"/>
        <w:bottom w:val="none" w:sz="0" w:space="0" w:color="auto"/>
        <w:right w:val="none" w:sz="0" w:space="0" w:color="auto"/>
      </w:divBdr>
    </w:div>
    <w:div w:id="92">
      <w:marLeft w:val="0"/>
      <w:marRight w:val="0"/>
      <w:marTop w:val="0"/>
      <w:marBottom w:val="0"/>
      <w:divBdr>
        <w:top w:val="none" w:sz="0" w:space="0" w:color="auto"/>
        <w:left w:val="none" w:sz="0" w:space="0" w:color="auto"/>
        <w:bottom w:val="none" w:sz="0" w:space="0" w:color="auto"/>
        <w:right w:val="none" w:sz="0" w:space="0" w:color="auto"/>
      </w:divBdr>
    </w:div>
    <w:div w:id="93">
      <w:marLeft w:val="0"/>
      <w:marRight w:val="0"/>
      <w:marTop w:val="0"/>
      <w:marBottom w:val="0"/>
      <w:divBdr>
        <w:top w:val="none" w:sz="0" w:space="0" w:color="auto"/>
        <w:left w:val="none" w:sz="0" w:space="0" w:color="auto"/>
        <w:bottom w:val="none" w:sz="0" w:space="0" w:color="auto"/>
        <w:right w:val="none" w:sz="0" w:space="0" w:color="auto"/>
      </w:divBdr>
      <w:divsChild>
        <w:div w:id="36">
          <w:marLeft w:val="0"/>
          <w:marRight w:val="0"/>
          <w:marTop w:val="0"/>
          <w:marBottom w:val="0"/>
          <w:divBdr>
            <w:top w:val="none" w:sz="0" w:space="0" w:color="auto"/>
            <w:left w:val="none" w:sz="0" w:space="0" w:color="auto"/>
            <w:bottom w:val="none" w:sz="0" w:space="0" w:color="auto"/>
            <w:right w:val="none" w:sz="0" w:space="0" w:color="auto"/>
          </w:divBdr>
        </w:div>
      </w:divsChild>
    </w:div>
    <w:div w:id="94">
      <w:marLeft w:val="0"/>
      <w:marRight w:val="0"/>
      <w:marTop w:val="0"/>
      <w:marBottom w:val="0"/>
      <w:divBdr>
        <w:top w:val="none" w:sz="0" w:space="0" w:color="auto"/>
        <w:left w:val="none" w:sz="0" w:space="0" w:color="auto"/>
        <w:bottom w:val="none" w:sz="0" w:space="0" w:color="auto"/>
        <w:right w:val="none" w:sz="0" w:space="0" w:color="auto"/>
      </w:divBdr>
    </w:div>
    <w:div w:id="96">
      <w:marLeft w:val="0"/>
      <w:marRight w:val="0"/>
      <w:marTop w:val="0"/>
      <w:marBottom w:val="0"/>
      <w:divBdr>
        <w:top w:val="none" w:sz="0" w:space="0" w:color="auto"/>
        <w:left w:val="none" w:sz="0" w:space="0" w:color="auto"/>
        <w:bottom w:val="none" w:sz="0" w:space="0" w:color="auto"/>
        <w:right w:val="none" w:sz="0" w:space="0" w:color="auto"/>
      </w:divBdr>
    </w:div>
    <w:div w:id="98">
      <w:marLeft w:val="390"/>
      <w:marRight w:val="150"/>
      <w:marTop w:val="300"/>
      <w:marBottom w:val="75"/>
      <w:divBdr>
        <w:top w:val="none" w:sz="0" w:space="0" w:color="auto"/>
        <w:left w:val="none" w:sz="0" w:space="0" w:color="auto"/>
        <w:bottom w:val="none" w:sz="0" w:space="0" w:color="auto"/>
        <w:right w:val="none" w:sz="0" w:space="0" w:color="auto"/>
      </w:divBdr>
      <w:divsChild>
        <w:div w:id="24">
          <w:marLeft w:val="0"/>
          <w:marRight w:val="0"/>
          <w:marTop w:val="0"/>
          <w:marBottom w:val="0"/>
          <w:divBdr>
            <w:top w:val="none" w:sz="0" w:space="0" w:color="auto"/>
            <w:left w:val="none" w:sz="0" w:space="0" w:color="auto"/>
            <w:bottom w:val="none" w:sz="0" w:space="0" w:color="auto"/>
            <w:right w:val="none" w:sz="0" w:space="0" w:color="auto"/>
          </w:divBdr>
          <w:divsChild>
            <w:div w:id="87">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
      <w:marLeft w:val="0"/>
      <w:marRight w:val="0"/>
      <w:marTop w:val="0"/>
      <w:marBottom w:val="0"/>
      <w:divBdr>
        <w:top w:val="none" w:sz="0" w:space="0" w:color="auto"/>
        <w:left w:val="none" w:sz="0" w:space="0" w:color="auto"/>
        <w:bottom w:val="none" w:sz="0" w:space="0" w:color="auto"/>
        <w:right w:val="none" w:sz="0" w:space="0" w:color="auto"/>
      </w:divBdr>
    </w:div>
    <w:div w:id="103">
      <w:marLeft w:val="0"/>
      <w:marRight w:val="0"/>
      <w:marTop w:val="0"/>
      <w:marBottom w:val="0"/>
      <w:divBdr>
        <w:top w:val="none" w:sz="0" w:space="0" w:color="auto"/>
        <w:left w:val="none" w:sz="0" w:space="0" w:color="auto"/>
        <w:bottom w:val="none" w:sz="0" w:space="0" w:color="auto"/>
        <w:right w:val="none" w:sz="0" w:space="0" w:color="auto"/>
      </w:divBdr>
    </w:div>
    <w:div w:id="106">
      <w:marLeft w:val="0"/>
      <w:marRight w:val="0"/>
      <w:marTop w:val="0"/>
      <w:marBottom w:val="0"/>
      <w:divBdr>
        <w:top w:val="none" w:sz="0" w:space="0" w:color="auto"/>
        <w:left w:val="none" w:sz="0" w:space="0" w:color="auto"/>
        <w:bottom w:val="none" w:sz="0" w:space="0" w:color="auto"/>
        <w:right w:val="none" w:sz="0" w:space="0" w:color="auto"/>
      </w:divBdr>
    </w:div>
    <w:div w:id="107">
      <w:marLeft w:val="0"/>
      <w:marRight w:val="0"/>
      <w:marTop w:val="0"/>
      <w:marBottom w:val="0"/>
      <w:divBdr>
        <w:top w:val="none" w:sz="0" w:space="0" w:color="auto"/>
        <w:left w:val="none" w:sz="0" w:space="0" w:color="auto"/>
        <w:bottom w:val="none" w:sz="0" w:space="0" w:color="auto"/>
        <w:right w:val="none" w:sz="0" w:space="0" w:color="auto"/>
      </w:divBdr>
    </w:div>
    <w:div w:id="108">
      <w:marLeft w:val="0"/>
      <w:marRight w:val="0"/>
      <w:marTop w:val="0"/>
      <w:marBottom w:val="0"/>
      <w:divBdr>
        <w:top w:val="none" w:sz="0" w:space="0" w:color="auto"/>
        <w:left w:val="none" w:sz="0" w:space="0" w:color="auto"/>
        <w:bottom w:val="none" w:sz="0" w:space="0" w:color="auto"/>
        <w:right w:val="none" w:sz="0" w:space="0" w:color="auto"/>
      </w:divBdr>
    </w:div>
    <w:div w:id="109">
      <w:marLeft w:val="390"/>
      <w:marRight w:val="240"/>
      <w:marTop w:val="300"/>
      <w:marBottom w:val="75"/>
      <w:divBdr>
        <w:top w:val="none" w:sz="0" w:space="0" w:color="auto"/>
        <w:left w:val="none" w:sz="0" w:space="0" w:color="auto"/>
        <w:bottom w:val="none" w:sz="0" w:space="0" w:color="auto"/>
        <w:right w:val="none" w:sz="0" w:space="0" w:color="auto"/>
      </w:divBdr>
    </w:div>
    <w:div w:id="113">
      <w:marLeft w:val="390"/>
      <w:marRight w:val="240"/>
      <w:marTop w:val="300"/>
      <w:marBottom w:val="75"/>
      <w:divBdr>
        <w:top w:val="none" w:sz="0" w:space="0" w:color="auto"/>
        <w:left w:val="none" w:sz="0" w:space="0" w:color="auto"/>
        <w:bottom w:val="none" w:sz="0" w:space="0" w:color="auto"/>
        <w:right w:val="none" w:sz="0" w:space="0" w:color="auto"/>
      </w:divBdr>
    </w:div>
    <w:div w:id="115">
      <w:marLeft w:val="0"/>
      <w:marRight w:val="0"/>
      <w:marTop w:val="0"/>
      <w:marBottom w:val="0"/>
      <w:divBdr>
        <w:top w:val="none" w:sz="0" w:space="0" w:color="auto"/>
        <w:left w:val="none" w:sz="0" w:space="0" w:color="auto"/>
        <w:bottom w:val="none" w:sz="0" w:space="0" w:color="auto"/>
        <w:right w:val="none" w:sz="0" w:space="0" w:color="auto"/>
      </w:divBdr>
    </w:div>
    <w:div w:id="117">
      <w:marLeft w:val="0"/>
      <w:marRight w:val="0"/>
      <w:marTop w:val="0"/>
      <w:marBottom w:val="0"/>
      <w:divBdr>
        <w:top w:val="none" w:sz="0" w:space="0" w:color="auto"/>
        <w:left w:val="none" w:sz="0" w:space="0" w:color="auto"/>
        <w:bottom w:val="none" w:sz="0" w:space="0" w:color="auto"/>
        <w:right w:val="none" w:sz="0" w:space="0" w:color="auto"/>
      </w:divBdr>
      <w:divsChild>
        <w:div w:id="60">
          <w:marLeft w:val="0"/>
          <w:marRight w:val="0"/>
          <w:marTop w:val="0"/>
          <w:marBottom w:val="0"/>
          <w:divBdr>
            <w:top w:val="none" w:sz="0" w:space="0" w:color="auto"/>
            <w:left w:val="none" w:sz="0" w:space="0" w:color="auto"/>
            <w:bottom w:val="none" w:sz="0" w:space="0" w:color="auto"/>
            <w:right w:val="none" w:sz="0" w:space="0" w:color="auto"/>
          </w:divBdr>
        </w:div>
      </w:divsChild>
    </w:div>
    <w:div w:id="118">
      <w:marLeft w:val="0"/>
      <w:marRight w:val="0"/>
      <w:marTop w:val="0"/>
      <w:marBottom w:val="0"/>
      <w:divBdr>
        <w:top w:val="none" w:sz="0" w:space="0" w:color="auto"/>
        <w:left w:val="none" w:sz="0" w:space="0" w:color="auto"/>
        <w:bottom w:val="none" w:sz="0" w:space="0" w:color="auto"/>
        <w:right w:val="none" w:sz="0" w:space="0" w:color="auto"/>
      </w:divBdr>
    </w:div>
    <w:div w:id="119">
      <w:marLeft w:val="0"/>
      <w:marRight w:val="0"/>
      <w:marTop w:val="0"/>
      <w:marBottom w:val="0"/>
      <w:divBdr>
        <w:top w:val="none" w:sz="0" w:space="0" w:color="auto"/>
        <w:left w:val="none" w:sz="0" w:space="0" w:color="auto"/>
        <w:bottom w:val="none" w:sz="0" w:space="0" w:color="auto"/>
        <w:right w:val="none" w:sz="0" w:space="0" w:color="auto"/>
      </w:divBdr>
    </w:div>
    <w:div w:id="120">
      <w:marLeft w:val="0"/>
      <w:marRight w:val="0"/>
      <w:marTop w:val="0"/>
      <w:marBottom w:val="0"/>
      <w:divBdr>
        <w:top w:val="none" w:sz="0" w:space="0" w:color="auto"/>
        <w:left w:val="none" w:sz="0" w:space="0" w:color="auto"/>
        <w:bottom w:val="none" w:sz="0" w:space="0" w:color="auto"/>
        <w:right w:val="none" w:sz="0" w:space="0" w:color="auto"/>
      </w:divBdr>
    </w:div>
    <w:div w:id="121">
      <w:marLeft w:val="0"/>
      <w:marRight w:val="0"/>
      <w:marTop w:val="0"/>
      <w:marBottom w:val="0"/>
      <w:divBdr>
        <w:top w:val="none" w:sz="0" w:space="0" w:color="auto"/>
        <w:left w:val="none" w:sz="0" w:space="0" w:color="auto"/>
        <w:bottom w:val="none" w:sz="0" w:space="0" w:color="auto"/>
        <w:right w:val="none" w:sz="0" w:space="0" w:color="auto"/>
      </w:divBdr>
    </w:div>
    <w:div w:id="122">
      <w:marLeft w:val="0"/>
      <w:marRight w:val="0"/>
      <w:marTop w:val="0"/>
      <w:marBottom w:val="0"/>
      <w:divBdr>
        <w:top w:val="none" w:sz="0" w:space="0" w:color="auto"/>
        <w:left w:val="none" w:sz="0" w:space="0" w:color="auto"/>
        <w:bottom w:val="none" w:sz="0" w:space="0" w:color="auto"/>
        <w:right w:val="none" w:sz="0" w:space="0" w:color="auto"/>
      </w:divBdr>
    </w:div>
    <w:div w:id="124">
      <w:marLeft w:val="0"/>
      <w:marRight w:val="0"/>
      <w:marTop w:val="0"/>
      <w:marBottom w:val="0"/>
      <w:divBdr>
        <w:top w:val="none" w:sz="0" w:space="0" w:color="auto"/>
        <w:left w:val="none" w:sz="0" w:space="0" w:color="auto"/>
        <w:bottom w:val="none" w:sz="0" w:space="0" w:color="auto"/>
        <w:right w:val="none" w:sz="0" w:space="0" w:color="auto"/>
      </w:divBdr>
    </w:div>
    <w:div w:id="125">
      <w:marLeft w:val="0"/>
      <w:marRight w:val="0"/>
      <w:marTop w:val="0"/>
      <w:marBottom w:val="0"/>
      <w:divBdr>
        <w:top w:val="none" w:sz="0" w:space="0" w:color="auto"/>
        <w:left w:val="none" w:sz="0" w:space="0" w:color="auto"/>
        <w:bottom w:val="none" w:sz="0" w:space="0" w:color="auto"/>
        <w:right w:val="none" w:sz="0" w:space="0" w:color="auto"/>
      </w:divBdr>
    </w:div>
    <w:div w:id="126">
      <w:marLeft w:val="0"/>
      <w:marRight w:val="0"/>
      <w:marTop w:val="0"/>
      <w:marBottom w:val="0"/>
      <w:divBdr>
        <w:top w:val="none" w:sz="0" w:space="0" w:color="auto"/>
        <w:left w:val="none" w:sz="0" w:space="0" w:color="auto"/>
        <w:bottom w:val="none" w:sz="0" w:space="0" w:color="auto"/>
        <w:right w:val="none" w:sz="0" w:space="0" w:color="auto"/>
      </w:divBdr>
      <w:divsChild>
        <w:div w:id="61">
          <w:marLeft w:val="0"/>
          <w:marRight w:val="0"/>
          <w:marTop w:val="0"/>
          <w:marBottom w:val="0"/>
          <w:divBdr>
            <w:top w:val="none" w:sz="0" w:space="0" w:color="auto"/>
            <w:left w:val="none" w:sz="0" w:space="0" w:color="auto"/>
            <w:bottom w:val="none" w:sz="0" w:space="0" w:color="auto"/>
            <w:right w:val="none" w:sz="0" w:space="0" w:color="auto"/>
          </w:divBdr>
        </w:div>
      </w:divsChild>
    </w:div>
    <w:div w:id="127">
      <w:marLeft w:val="0"/>
      <w:marRight w:val="0"/>
      <w:marTop w:val="0"/>
      <w:marBottom w:val="0"/>
      <w:divBdr>
        <w:top w:val="none" w:sz="0" w:space="0" w:color="auto"/>
        <w:left w:val="none" w:sz="0" w:space="0" w:color="auto"/>
        <w:bottom w:val="none" w:sz="0" w:space="0" w:color="auto"/>
        <w:right w:val="none" w:sz="0" w:space="0" w:color="auto"/>
      </w:divBdr>
    </w:div>
    <w:div w:id="128">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101">
          <w:marLeft w:val="0"/>
          <w:marRight w:val="0"/>
          <w:marTop w:val="0"/>
          <w:marBottom w:val="0"/>
          <w:divBdr>
            <w:top w:val="none" w:sz="0" w:space="0" w:color="auto"/>
            <w:left w:val="none" w:sz="0" w:space="0" w:color="auto"/>
            <w:bottom w:val="none" w:sz="0" w:space="0" w:color="auto"/>
            <w:right w:val="none" w:sz="0" w:space="0" w:color="auto"/>
          </w:divBdr>
        </w:div>
      </w:divsChild>
    </w:div>
    <w:div w:id="130">
      <w:marLeft w:val="0"/>
      <w:marRight w:val="0"/>
      <w:marTop w:val="0"/>
      <w:marBottom w:val="0"/>
      <w:divBdr>
        <w:top w:val="none" w:sz="0" w:space="0" w:color="auto"/>
        <w:left w:val="none" w:sz="0" w:space="0" w:color="auto"/>
        <w:bottom w:val="none" w:sz="0" w:space="0" w:color="auto"/>
        <w:right w:val="none" w:sz="0" w:space="0" w:color="auto"/>
      </w:divBdr>
      <w:divsChild>
        <w:div w:id="136">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63">
              <w:marLeft w:val="0"/>
              <w:marRight w:val="0"/>
              <w:marTop w:val="0"/>
              <w:marBottom w:val="0"/>
              <w:divBdr>
                <w:top w:val="none" w:sz="0" w:space="0" w:color="auto"/>
                <w:left w:val="none" w:sz="0" w:space="0" w:color="auto"/>
                <w:bottom w:val="none" w:sz="0" w:space="0" w:color="auto"/>
                <w:right w:val="none" w:sz="0" w:space="0" w:color="auto"/>
              </w:divBdr>
            </w:div>
            <w:div w:id="84">
              <w:marLeft w:val="0"/>
              <w:marRight w:val="0"/>
              <w:marTop w:val="0"/>
              <w:marBottom w:val="0"/>
              <w:divBdr>
                <w:top w:val="none" w:sz="0" w:space="0" w:color="auto"/>
                <w:left w:val="none" w:sz="0" w:space="0" w:color="auto"/>
                <w:bottom w:val="none" w:sz="0" w:space="0" w:color="auto"/>
                <w:right w:val="none" w:sz="0" w:space="0" w:color="auto"/>
              </w:divBdr>
            </w:div>
            <w:div w:id="100">
              <w:marLeft w:val="0"/>
              <w:marRight w:val="0"/>
              <w:marTop w:val="0"/>
              <w:marBottom w:val="0"/>
              <w:divBdr>
                <w:top w:val="none" w:sz="0" w:space="0" w:color="auto"/>
                <w:left w:val="none" w:sz="0" w:space="0" w:color="auto"/>
                <w:bottom w:val="none" w:sz="0" w:space="0" w:color="auto"/>
                <w:right w:val="none" w:sz="0" w:space="0" w:color="auto"/>
              </w:divBdr>
            </w:div>
            <w:div w:id="123">
              <w:marLeft w:val="0"/>
              <w:marRight w:val="0"/>
              <w:marTop w:val="0"/>
              <w:marBottom w:val="0"/>
              <w:divBdr>
                <w:top w:val="none" w:sz="0" w:space="0" w:color="auto"/>
                <w:left w:val="none" w:sz="0" w:space="0" w:color="auto"/>
                <w:bottom w:val="none" w:sz="0" w:space="0" w:color="auto"/>
                <w:right w:val="none" w:sz="0" w:space="0" w:color="auto"/>
              </w:divBdr>
            </w:div>
            <w:div w:id="138">
              <w:marLeft w:val="0"/>
              <w:marRight w:val="0"/>
              <w:marTop w:val="0"/>
              <w:marBottom w:val="0"/>
              <w:divBdr>
                <w:top w:val="none" w:sz="0" w:space="0" w:color="auto"/>
                <w:left w:val="none" w:sz="0" w:space="0" w:color="auto"/>
                <w:bottom w:val="none" w:sz="0" w:space="0" w:color="auto"/>
                <w:right w:val="none" w:sz="0" w:space="0" w:color="auto"/>
              </w:divBdr>
            </w:div>
            <w:div w:id="141">
              <w:marLeft w:val="0"/>
              <w:marRight w:val="0"/>
              <w:marTop w:val="0"/>
              <w:marBottom w:val="0"/>
              <w:divBdr>
                <w:top w:val="none" w:sz="0" w:space="0" w:color="auto"/>
                <w:left w:val="none" w:sz="0" w:space="0" w:color="auto"/>
                <w:bottom w:val="none" w:sz="0" w:space="0" w:color="auto"/>
                <w:right w:val="none" w:sz="0" w:space="0" w:color="auto"/>
              </w:divBdr>
            </w:div>
            <w:div w:id="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
      <w:marLeft w:val="0"/>
      <w:marRight w:val="0"/>
      <w:marTop w:val="0"/>
      <w:marBottom w:val="0"/>
      <w:divBdr>
        <w:top w:val="none" w:sz="0" w:space="0" w:color="auto"/>
        <w:left w:val="none" w:sz="0" w:space="0" w:color="auto"/>
        <w:bottom w:val="none" w:sz="0" w:space="0" w:color="auto"/>
        <w:right w:val="none" w:sz="0" w:space="0" w:color="auto"/>
      </w:divBdr>
    </w:div>
    <w:div w:id="133">
      <w:marLeft w:val="0"/>
      <w:marRight w:val="0"/>
      <w:marTop w:val="0"/>
      <w:marBottom w:val="0"/>
      <w:divBdr>
        <w:top w:val="none" w:sz="0" w:space="0" w:color="auto"/>
        <w:left w:val="none" w:sz="0" w:space="0" w:color="auto"/>
        <w:bottom w:val="none" w:sz="0" w:space="0" w:color="auto"/>
        <w:right w:val="none" w:sz="0" w:space="0" w:color="auto"/>
      </w:divBdr>
    </w:div>
    <w:div w:id="134">
      <w:marLeft w:val="0"/>
      <w:marRight w:val="0"/>
      <w:marTop w:val="0"/>
      <w:marBottom w:val="0"/>
      <w:divBdr>
        <w:top w:val="none" w:sz="0" w:space="0" w:color="auto"/>
        <w:left w:val="none" w:sz="0" w:space="0" w:color="auto"/>
        <w:bottom w:val="none" w:sz="0" w:space="0" w:color="auto"/>
        <w:right w:val="none" w:sz="0" w:space="0" w:color="auto"/>
      </w:divBdr>
    </w:div>
    <w:div w:id="135">
      <w:marLeft w:val="0"/>
      <w:marRight w:val="0"/>
      <w:marTop w:val="0"/>
      <w:marBottom w:val="0"/>
      <w:divBdr>
        <w:top w:val="none" w:sz="0" w:space="0" w:color="auto"/>
        <w:left w:val="none" w:sz="0" w:space="0" w:color="auto"/>
        <w:bottom w:val="none" w:sz="0" w:space="0" w:color="auto"/>
        <w:right w:val="none" w:sz="0" w:space="0" w:color="auto"/>
      </w:divBdr>
    </w:div>
    <w:div w:id="139">
      <w:marLeft w:val="0"/>
      <w:marRight w:val="0"/>
      <w:marTop w:val="0"/>
      <w:marBottom w:val="0"/>
      <w:divBdr>
        <w:top w:val="none" w:sz="0" w:space="0" w:color="auto"/>
        <w:left w:val="none" w:sz="0" w:space="0" w:color="auto"/>
        <w:bottom w:val="none" w:sz="0" w:space="0" w:color="auto"/>
        <w:right w:val="none" w:sz="0" w:space="0" w:color="auto"/>
      </w:divBdr>
    </w:div>
    <w:div w:id="142">
      <w:marLeft w:val="0"/>
      <w:marRight w:val="0"/>
      <w:marTop w:val="0"/>
      <w:marBottom w:val="0"/>
      <w:divBdr>
        <w:top w:val="none" w:sz="0" w:space="0" w:color="auto"/>
        <w:left w:val="none" w:sz="0" w:space="0" w:color="auto"/>
        <w:bottom w:val="none" w:sz="0" w:space="0" w:color="auto"/>
        <w:right w:val="none" w:sz="0" w:space="0" w:color="auto"/>
      </w:divBdr>
    </w:div>
    <w:div w:id="143">
      <w:marLeft w:val="0"/>
      <w:marRight w:val="0"/>
      <w:marTop w:val="0"/>
      <w:marBottom w:val="0"/>
      <w:divBdr>
        <w:top w:val="none" w:sz="0" w:space="0" w:color="auto"/>
        <w:left w:val="none" w:sz="0" w:space="0" w:color="auto"/>
        <w:bottom w:val="none" w:sz="0" w:space="0" w:color="auto"/>
        <w:right w:val="none" w:sz="0" w:space="0" w:color="auto"/>
      </w:divBdr>
      <w:divsChild>
        <w:div w:id="104">
          <w:marLeft w:val="0"/>
          <w:marRight w:val="0"/>
          <w:marTop w:val="0"/>
          <w:marBottom w:val="0"/>
          <w:divBdr>
            <w:top w:val="none" w:sz="0" w:space="0" w:color="auto"/>
            <w:left w:val="none" w:sz="0" w:space="0" w:color="auto"/>
            <w:bottom w:val="none" w:sz="0" w:space="0" w:color="auto"/>
            <w:right w:val="none" w:sz="0" w:space="0" w:color="auto"/>
          </w:divBdr>
          <w:divsChild>
            <w:div w:id="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
      <w:marLeft w:val="390"/>
      <w:marRight w:val="150"/>
      <w:marTop w:val="300"/>
      <w:marBottom w:val="75"/>
      <w:divBdr>
        <w:top w:val="none" w:sz="0" w:space="0" w:color="auto"/>
        <w:left w:val="none" w:sz="0" w:space="0" w:color="auto"/>
        <w:bottom w:val="none" w:sz="0" w:space="0" w:color="auto"/>
        <w:right w:val="none" w:sz="0" w:space="0" w:color="auto"/>
      </w:divBdr>
      <w:divsChild>
        <w:div w:id="45">
          <w:marLeft w:val="0"/>
          <w:marRight w:val="0"/>
          <w:marTop w:val="0"/>
          <w:marBottom w:val="0"/>
          <w:divBdr>
            <w:top w:val="none" w:sz="0" w:space="0" w:color="auto"/>
            <w:left w:val="none" w:sz="0" w:space="0" w:color="auto"/>
            <w:bottom w:val="none" w:sz="0" w:space="0" w:color="auto"/>
            <w:right w:val="none" w:sz="0" w:space="0" w:color="auto"/>
          </w:divBdr>
          <w:divsChild>
            <w:div w:id="67">
              <w:marLeft w:val="0"/>
              <w:marRight w:val="0"/>
              <w:marTop w:val="0"/>
              <w:marBottom w:val="0"/>
              <w:divBdr>
                <w:top w:val="none" w:sz="0" w:space="0" w:color="auto"/>
                <w:left w:val="none" w:sz="0" w:space="0" w:color="auto"/>
                <w:bottom w:val="none" w:sz="0" w:space="0" w:color="auto"/>
                <w:right w:val="none" w:sz="0" w:space="0" w:color="auto"/>
              </w:divBdr>
              <w:divsChild>
                <w:div w:id="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
      <w:marLeft w:val="0"/>
      <w:marRight w:val="0"/>
      <w:marTop w:val="0"/>
      <w:marBottom w:val="0"/>
      <w:divBdr>
        <w:top w:val="none" w:sz="0" w:space="0" w:color="auto"/>
        <w:left w:val="none" w:sz="0" w:space="0" w:color="auto"/>
        <w:bottom w:val="none" w:sz="0" w:space="0" w:color="auto"/>
        <w:right w:val="none" w:sz="0" w:space="0" w:color="auto"/>
      </w:divBdr>
    </w:div>
    <w:div w:id="149">
      <w:marLeft w:val="0"/>
      <w:marRight w:val="0"/>
      <w:marTop w:val="0"/>
      <w:marBottom w:val="0"/>
      <w:divBdr>
        <w:top w:val="none" w:sz="0" w:space="0" w:color="auto"/>
        <w:left w:val="none" w:sz="0" w:space="0" w:color="auto"/>
        <w:bottom w:val="none" w:sz="0" w:space="0" w:color="auto"/>
        <w:right w:val="none" w:sz="0" w:space="0" w:color="auto"/>
      </w:divBdr>
    </w:div>
    <w:div w:id="152">
      <w:marLeft w:val="0"/>
      <w:marRight w:val="0"/>
      <w:marTop w:val="0"/>
      <w:marBottom w:val="0"/>
      <w:divBdr>
        <w:top w:val="none" w:sz="0" w:space="0" w:color="auto"/>
        <w:left w:val="none" w:sz="0" w:space="0" w:color="auto"/>
        <w:bottom w:val="none" w:sz="0" w:space="0" w:color="auto"/>
        <w:right w:val="none" w:sz="0" w:space="0" w:color="auto"/>
      </w:divBdr>
    </w:div>
    <w:div w:id="154">
      <w:marLeft w:val="0"/>
      <w:marRight w:val="0"/>
      <w:marTop w:val="0"/>
      <w:marBottom w:val="0"/>
      <w:divBdr>
        <w:top w:val="none" w:sz="0" w:space="0" w:color="auto"/>
        <w:left w:val="none" w:sz="0" w:space="0" w:color="auto"/>
        <w:bottom w:val="none" w:sz="0" w:space="0" w:color="auto"/>
        <w:right w:val="none" w:sz="0" w:space="0" w:color="auto"/>
      </w:divBdr>
    </w:div>
    <w:div w:id="155">
      <w:marLeft w:val="0"/>
      <w:marRight w:val="0"/>
      <w:marTop w:val="0"/>
      <w:marBottom w:val="0"/>
      <w:divBdr>
        <w:top w:val="none" w:sz="0" w:space="0" w:color="auto"/>
        <w:left w:val="none" w:sz="0" w:space="0" w:color="auto"/>
        <w:bottom w:val="none" w:sz="0" w:space="0" w:color="auto"/>
        <w:right w:val="none" w:sz="0" w:space="0" w:color="auto"/>
      </w:divBdr>
    </w:div>
    <w:div w:id="156">
      <w:marLeft w:val="0"/>
      <w:marRight w:val="0"/>
      <w:marTop w:val="0"/>
      <w:marBottom w:val="0"/>
      <w:divBdr>
        <w:top w:val="none" w:sz="0" w:space="0" w:color="auto"/>
        <w:left w:val="none" w:sz="0" w:space="0" w:color="auto"/>
        <w:bottom w:val="none" w:sz="0" w:space="0" w:color="auto"/>
        <w:right w:val="none" w:sz="0" w:space="0" w:color="auto"/>
      </w:divBdr>
    </w:div>
    <w:div w:id="157">
      <w:marLeft w:val="0"/>
      <w:marRight w:val="0"/>
      <w:marTop w:val="0"/>
      <w:marBottom w:val="0"/>
      <w:divBdr>
        <w:top w:val="none" w:sz="0" w:space="0" w:color="auto"/>
        <w:left w:val="none" w:sz="0" w:space="0" w:color="auto"/>
        <w:bottom w:val="none" w:sz="0" w:space="0" w:color="auto"/>
        <w:right w:val="none" w:sz="0" w:space="0" w:color="auto"/>
      </w:divBdr>
    </w:div>
    <w:div w:id="267665152">
      <w:bodyDiv w:val="1"/>
      <w:marLeft w:val="0"/>
      <w:marRight w:val="0"/>
      <w:marTop w:val="0"/>
      <w:marBottom w:val="0"/>
      <w:divBdr>
        <w:top w:val="none" w:sz="0" w:space="0" w:color="auto"/>
        <w:left w:val="none" w:sz="0" w:space="0" w:color="auto"/>
        <w:bottom w:val="none" w:sz="0" w:space="0" w:color="auto"/>
        <w:right w:val="none" w:sz="0" w:space="0" w:color="auto"/>
      </w:divBdr>
    </w:div>
    <w:div w:id="289172391">
      <w:bodyDiv w:val="1"/>
      <w:marLeft w:val="0"/>
      <w:marRight w:val="0"/>
      <w:marTop w:val="0"/>
      <w:marBottom w:val="0"/>
      <w:divBdr>
        <w:top w:val="none" w:sz="0" w:space="0" w:color="auto"/>
        <w:left w:val="none" w:sz="0" w:space="0" w:color="auto"/>
        <w:bottom w:val="none" w:sz="0" w:space="0" w:color="auto"/>
        <w:right w:val="none" w:sz="0" w:space="0" w:color="auto"/>
      </w:divBdr>
    </w:div>
    <w:div w:id="575939876">
      <w:bodyDiv w:val="1"/>
      <w:marLeft w:val="0"/>
      <w:marRight w:val="0"/>
      <w:marTop w:val="0"/>
      <w:marBottom w:val="0"/>
      <w:divBdr>
        <w:top w:val="none" w:sz="0" w:space="0" w:color="auto"/>
        <w:left w:val="none" w:sz="0" w:space="0" w:color="auto"/>
        <w:bottom w:val="none" w:sz="0" w:space="0" w:color="auto"/>
        <w:right w:val="none" w:sz="0" w:space="0" w:color="auto"/>
      </w:divBdr>
    </w:div>
    <w:div w:id="607322522">
      <w:bodyDiv w:val="1"/>
      <w:marLeft w:val="390"/>
      <w:marRight w:val="150"/>
      <w:marTop w:val="300"/>
      <w:marBottom w:val="75"/>
      <w:divBdr>
        <w:top w:val="none" w:sz="0" w:space="0" w:color="auto"/>
        <w:left w:val="none" w:sz="0" w:space="0" w:color="auto"/>
        <w:bottom w:val="none" w:sz="0" w:space="0" w:color="auto"/>
        <w:right w:val="none" w:sz="0" w:space="0" w:color="auto"/>
      </w:divBdr>
      <w:divsChild>
        <w:div w:id="2071998398">
          <w:marLeft w:val="0"/>
          <w:marRight w:val="0"/>
          <w:marTop w:val="0"/>
          <w:marBottom w:val="0"/>
          <w:divBdr>
            <w:top w:val="none" w:sz="0" w:space="0" w:color="auto"/>
            <w:left w:val="none" w:sz="0" w:space="0" w:color="auto"/>
            <w:bottom w:val="none" w:sz="0" w:space="0" w:color="auto"/>
            <w:right w:val="none" w:sz="0" w:space="0" w:color="auto"/>
          </w:divBdr>
        </w:div>
      </w:divsChild>
    </w:div>
    <w:div w:id="671446071">
      <w:bodyDiv w:val="1"/>
      <w:marLeft w:val="0"/>
      <w:marRight w:val="0"/>
      <w:marTop w:val="0"/>
      <w:marBottom w:val="0"/>
      <w:divBdr>
        <w:top w:val="none" w:sz="0" w:space="0" w:color="auto"/>
        <w:left w:val="none" w:sz="0" w:space="0" w:color="auto"/>
        <w:bottom w:val="none" w:sz="0" w:space="0" w:color="auto"/>
        <w:right w:val="none" w:sz="0" w:space="0" w:color="auto"/>
      </w:divBdr>
    </w:div>
    <w:div w:id="690571111">
      <w:bodyDiv w:val="1"/>
      <w:marLeft w:val="0"/>
      <w:marRight w:val="0"/>
      <w:marTop w:val="0"/>
      <w:marBottom w:val="0"/>
      <w:divBdr>
        <w:top w:val="none" w:sz="0" w:space="0" w:color="auto"/>
        <w:left w:val="none" w:sz="0" w:space="0" w:color="auto"/>
        <w:bottom w:val="none" w:sz="0" w:space="0" w:color="auto"/>
        <w:right w:val="none" w:sz="0" w:space="0" w:color="auto"/>
      </w:divBdr>
    </w:div>
    <w:div w:id="799810989">
      <w:bodyDiv w:val="1"/>
      <w:marLeft w:val="0"/>
      <w:marRight w:val="0"/>
      <w:marTop w:val="0"/>
      <w:marBottom w:val="0"/>
      <w:divBdr>
        <w:top w:val="none" w:sz="0" w:space="0" w:color="auto"/>
        <w:left w:val="none" w:sz="0" w:space="0" w:color="auto"/>
        <w:bottom w:val="none" w:sz="0" w:space="0" w:color="auto"/>
        <w:right w:val="none" w:sz="0" w:space="0" w:color="auto"/>
      </w:divBdr>
      <w:divsChild>
        <w:div w:id="164395276">
          <w:marLeft w:val="426"/>
          <w:marRight w:val="0"/>
          <w:marTop w:val="0"/>
          <w:marBottom w:val="0"/>
          <w:divBdr>
            <w:top w:val="none" w:sz="0" w:space="0" w:color="auto"/>
            <w:left w:val="none" w:sz="0" w:space="0" w:color="auto"/>
            <w:bottom w:val="none" w:sz="0" w:space="0" w:color="auto"/>
            <w:right w:val="none" w:sz="0" w:space="0" w:color="auto"/>
          </w:divBdr>
        </w:div>
        <w:div w:id="2054844925">
          <w:marLeft w:val="426"/>
          <w:marRight w:val="0"/>
          <w:marTop w:val="0"/>
          <w:marBottom w:val="0"/>
          <w:divBdr>
            <w:top w:val="none" w:sz="0" w:space="0" w:color="auto"/>
            <w:left w:val="none" w:sz="0" w:space="0" w:color="auto"/>
            <w:bottom w:val="none" w:sz="0" w:space="0" w:color="auto"/>
            <w:right w:val="none" w:sz="0" w:space="0" w:color="auto"/>
          </w:divBdr>
        </w:div>
      </w:divsChild>
    </w:div>
    <w:div w:id="1142848711">
      <w:bodyDiv w:val="1"/>
      <w:marLeft w:val="0"/>
      <w:marRight w:val="0"/>
      <w:marTop w:val="0"/>
      <w:marBottom w:val="0"/>
      <w:divBdr>
        <w:top w:val="none" w:sz="0" w:space="0" w:color="auto"/>
        <w:left w:val="none" w:sz="0" w:space="0" w:color="auto"/>
        <w:bottom w:val="none" w:sz="0" w:space="0" w:color="auto"/>
        <w:right w:val="none" w:sz="0" w:space="0" w:color="auto"/>
      </w:divBdr>
      <w:divsChild>
        <w:div w:id="518860955">
          <w:marLeft w:val="0"/>
          <w:marRight w:val="0"/>
          <w:marTop w:val="0"/>
          <w:marBottom w:val="0"/>
          <w:divBdr>
            <w:top w:val="none" w:sz="0" w:space="0" w:color="auto"/>
            <w:left w:val="none" w:sz="0" w:space="0" w:color="auto"/>
            <w:bottom w:val="none" w:sz="0" w:space="0" w:color="auto"/>
            <w:right w:val="none" w:sz="0" w:space="0" w:color="auto"/>
          </w:divBdr>
        </w:div>
      </w:divsChild>
    </w:div>
    <w:div w:id="1169906342">
      <w:bodyDiv w:val="1"/>
      <w:marLeft w:val="0"/>
      <w:marRight w:val="0"/>
      <w:marTop w:val="0"/>
      <w:marBottom w:val="0"/>
      <w:divBdr>
        <w:top w:val="none" w:sz="0" w:space="0" w:color="auto"/>
        <w:left w:val="none" w:sz="0" w:space="0" w:color="auto"/>
        <w:bottom w:val="none" w:sz="0" w:space="0" w:color="auto"/>
        <w:right w:val="none" w:sz="0" w:space="0" w:color="auto"/>
      </w:divBdr>
      <w:divsChild>
        <w:div w:id="361904218">
          <w:marLeft w:val="0"/>
          <w:marRight w:val="0"/>
          <w:marTop w:val="0"/>
          <w:marBottom w:val="0"/>
          <w:divBdr>
            <w:top w:val="none" w:sz="0" w:space="0" w:color="auto"/>
            <w:left w:val="none" w:sz="0" w:space="0" w:color="auto"/>
            <w:bottom w:val="none" w:sz="0" w:space="0" w:color="auto"/>
            <w:right w:val="none" w:sz="0" w:space="0" w:color="auto"/>
          </w:divBdr>
          <w:divsChild>
            <w:div w:id="1380475231">
              <w:marLeft w:val="0"/>
              <w:marRight w:val="0"/>
              <w:marTop w:val="0"/>
              <w:marBottom w:val="0"/>
              <w:divBdr>
                <w:top w:val="none" w:sz="0" w:space="0" w:color="auto"/>
                <w:left w:val="none" w:sz="0" w:space="0" w:color="auto"/>
                <w:bottom w:val="none" w:sz="0" w:space="0" w:color="auto"/>
                <w:right w:val="none" w:sz="0" w:space="0" w:color="auto"/>
              </w:divBdr>
            </w:div>
          </w:divsChild>
        </w:div>
        <w:div w:id="15433254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55260334">
              <w:marLeft w:val="0"/>
              <w:marRight w:val="0"/>
              <w:marTop w:val="0"/>
              <w:marBottom w:val="0"/>
              <w:divBdr>
                <w:top w:val="none" w:sz="0" w:space="0" w:color="auto"/>
                <w:left w:val="none" w:sz="0" w:space="0" w:color="auto"/>
                <w:bottom w:val="none" w:sz="0" w:space="0" w:color="auto"/>
                <w:right w:val="none" w:sz="0" w:space="0" w:color="auto"/>
              </w:divBdr>
              <w:divsChild>
                <w:div w:id="102583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572987">
      <w:bodyDiv w:val="1"/>
      <w:marLeft w:val="0"/>
      <w:marRight w:val="0"/>
      <w:marTop w:val="0"/>
      <w:marBottom w:val="0"/>
      <w:divBdr>
        <w:top w:val="none" w:sz="0" w:space="0" w:color="auto"/>
        <w:left w:val="none" w:sz="0" w:space="0" w:color="auto"/>
        <w:bottom w:val="none" w:sz="0" w:space="0" w:color="auto"/>
        <w:right w:val="none" w:sz="0" w:space="0" w:color="auto"/>
      </w:divBdr>
    </w:div>
    <w:div w:id="1283540036">
      <w:bodyDiv w:val="1"/>
      <w:marLeft w:val="0"/>
      <w:marRight w:val="0"/>
      <w:marTop w:val="0"/>
      <w:marBottom w:val="0"/>
      <w:divBdr>
        <w:top w:val="none" w:sz="0" w:space="0" w:color="auto"/>
        <w:left w:val="none" w:sz="0" w:space="0" w:color="auto"/>
        <w:bottom w:val="none" w:sz="0" w:space="0" w:color="auto"/>
        <w:right w:val="none" w:sz="0" w:space="0" w:color="auto"/>
      </w:divBdr>
      <w:divsChild>
        <w:div w:id="241842295">
          <w:marLeft w:val="1022"/>
          <w:marRight w:val="0"/>
          <w:marTop w:val="100"/>
          <w:marBottom w:val="0"/>
          <w:divBdr>
            <w:top w:val="none" w:sz="0" w:space="0" w:color="auto"/>
            <w:left w:val="none" w:sz="0" w:space="0" w:color="auto"/>
            <w:bottom w:val="none" w:sz="0" w:space="0" w:color="auto"/>
            <w:right w:val="none" w:sz="0" w:space="0" w:color="auto"/>
          </w:divBdr>
        </w:div>
      </w:divsChild>
    </w:div>
    <w:div w:id="1420517642">
      <w:bodyDiv w:val="1"/>
      <w:marLeft w:val="0"/>
      <w:marRight w:val="0"/>
      <w:marTop w:val="0"/>
      <w:marBottom w:val="0"/>
      <w:divBdr>
        <w:top w:val="none" w:sz="0" w:space="0" w:color="auto"/>
        <w:left w:val="none" w:sz="0" w:space="0" w:color="auto"/>
        <w:bottom w:val="none" w:sz="0" w:space="0" w:color="auto"/>
        <w:right w:val="none" w:sz="0" w:space="0" w:color="auto"/>
      </w:divBdr>
    </w:div>
    <w:div w:id="1471249278">
      <w:bodyDiv w:val="1"/>
      <w:marLeft w:val="0"/>
      <w:marRight w:val="0"/>
      <w:marTop w:val="0"/>
      <w:marBottom w:val="0"/>
      <w:divBdr>
        <w:top w:val="none" w:sz="0" w:space="0" w:color="auto"/>
        <w:left w:val="none" w:sz="0" w:space="0" w:color="auto"/>
        <w:bottom w:val="none" w:sz="0" w:space="0" w:color="auto"/>
        <w:right w:val="none" w:sz="0" w:space="0" w:color="auto"/>
      </w:divBdr>
    </w:div>
    <w:div w:id="1731615624">
      <w:bodyDiv w:val="1"/>
      <w:marLeft w:val="0"/>
      <w:marRight w:val="0"/>
      <w:marTop w:val="0"/>
      <w:marBottom w:val="0"/>
      <w:divBdr>
        <w:top w:val="none" w:sz="0" w:space="0" w:color="auto"/>
        <w:left w:val="none" w:sz="0" w:space="0" w:color="auto"/>
        <w:bottom w:val="none" w:sz="0" w:space="0" w:color="auto"/>
        <w:right w:val="none" w:sz="0" w:space="0" w:color="auto"/>
      </w:divBdr>
      <w:divsChild>
        <w:div w:id="55712319">
          <w:marLeft w:val="0"/>
          <w:marRight w:val="0"/>
          <w:marTop w:val="0"/>
          <w:marBottom w:val="0"/>
          <w:divBdr>
            <w:top w:val="none" w:sz="0" w:space="0" w:color="auto"/>
            <w:left w:val="none" w:sz="0" w:space="0" w:color="auto"/>
            <w:bottom w:val="none" w:sz="0" w:space="0" w:color="auto"/>
            <w:right w:val="none" w:sz="0" w:space="0" w:color="auto"/>
          </w:divBdr>
        </w:div>
        <w:div w:id="996108250">
          <w:marLeft w:val="0"/>
          <w:marRight w:val="0"/>
          <w:marTop w:val="0"/>
          <w:marBottom w:val="0"/>
          <w:divBdr>
            <w:top w:val="none" w:sz="0" w:space="0" w:color="auto"/>
            <w:left w:val="none" w:sz="0" w:space="0" w:color="auto"/>
            <w:bottom w:val="none" w:sz="0" w:space="0" w:color="auto"/>
            <w:right w:val="none" w:sz="0" w:space="0" w:color="auto"/>
          </w:divBdr>
        </w:div>
        <w:div w:id="1064722709">
          <w:marLeft w:val="0"/>
          <w:marRight w:val="0"/>
          <w:marTop w:val="0"/>
          <w:marBottom w:val="0"/>
          <w:divBdr>
            <w:top w:val="none" w:sz="0" w:space="0" w:color="auto"/>
            <w:left w:val="none" w:sz="0" w:space="0" w:color="auto"/>
            <w:bottom w:val="none" w:sz="0" w:space="0" w:color="auto"/>
            <w:right w:val="none" w:sz="0" w:space="0" w:color="auto"/>
          </w:divBdr>
        </w:div>
        <w:div w:id="1174220248">
          <w:marLeft w:val="0"/>
          <w:marRight w:val="0"/>
          <w:marTop w:val="0"/>
          <w:marBottom w:val="0"/>
          <w:divBdr>
            <w:top w:val="none" w:sz="0" w:space="0" w:color="auto"/>
            <w:left w:val="none" w:sz="0" w:space="0" w:color="auto"/>
            <w:bottom w:val="none" w:sz="0" w:space="0" w:color="auto"/>
            <w:right w:val="none" w:sz="0" w:space="0" w:color="auto"/>
          </w:divBdr>
        </w:div>
      </w:divsChild>
    </w:div>
    <w:div w:id="1909147734">
      <w:bodyDiv w:val="1"/>
      <w:marLeft w:val="0"/>
      <w:marRight w:val="0"/>
      <w:marTop w:val="0"/>
      <w:marBottom w:val="0"/>
      <w:divBdr>
        <w:top w:val="none" w:sz="0" w:space="0" w:color="auto"/>
        <w:left w:val="none" w:sz="0" w:space="0" w:color="auto"/>
        <w:bottom w:val="none" w:sz="0" w:space="0" w:color="auto"/>
        <w:right w:val="none" w:sz="0" w:space="0" w:color="auto"/>
      </w:divBdr>
    </w:div>
    <w:div w:id="2133593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1.png"/><Relationship Id="rId26" Type="http://schemas.openxmlformats.org/officeDocument/2006/relationships/footer" Target="footer3.xml"/><Relationship Id="rId39" Type="http://schemas.openxmlformats.org/officeDocument/2006/relationships/header" Target="header15.xml"/><Relationship Id="rId21" Type="http://schemas.openxmlformats.org/officeDocument/2006/relationships/image" Target="media/image4.png"/><Relationship Id="rId34" Type="http://schemas.openxmlformats.org/officeDocument/2006/relationships/image" Target="media/image10.jpeg"/><Relationship Id="rId42" Type="http://schemas.openxmlformats.org/officeDocument/2006/relationships/image" Target="media/image13.jpeg"/><Relationship Id="rId47" Type="http://schemas.openxmlformats.org/officeDocument/2006/relationships/image" Target="media/image18.jpeg"/><Relationship Id="rId50" Type="http://schemas.openxmlformats.org/officeDocument/2006/relationships/image" Target="media/image21.jpeg"/><Relationship Id="rId55" Type="http://schemas.openxmlformats.org/officeDocument/2006/relationships/header" Target="header1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5" Type="http://schemas.openxmlformats.org/officeDocument/2006/relationships/header" Target="header10.xml"/><Relationship Id="rId33" Type="http://schemas.openxmlformats.org/officeDocument/2006/relationships/image" Target="media/image9.jpeg"/><Relationship Id="rId38" Type="http://schemas.openxmlformats.org/officeDocument/2006/relationships/header" Target="header14.xml"/><Relationship Id="rId46" Type="http://schemas.openxmlformats.org/officeDocument/2006/relationships/image" Target="media/image17.jpe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image" Target="media/image3.png"/><Relationship Id="rId29" Type="http://schemas.openxmlformats.org/officeDocument/2006/relationships/oleObject" Target="embeddings/oleObject1.bin"/><Relationship Id="rId41" Type="http://schemas.openxmlformats.org/officeDocument/2006/relationships/image" Target="media/image12.jpeg"/><Relationship Id="rId54"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image" Target="media/image8.jpeg"/><Relationship Id="rId37" Type="http://schemas.openxmlformats.org/officeDocument/2006/relationships/header" Target="header13.xml"/><Relationship Id="rId40" Type="http://schemas.openxmlformats.org/officeDocument/2006/relationships/hyperlink" Target="http://www.language-archives.org" TargetMode="External"/><Relationship Id="rId45" Type="http://schemas.openxmlformats.org/officeDocument/2006/relationships/image" Target="media/image16.jpeg"/><Relationship Id="rId53" Type="http://schemas.openxmlformats.org/officeDocument/2006/relationships/image" Target="media/image24.jpe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yperlink" Target="http://kitongpubahasa.com/en/_5699" TargetMode="External"/><Relationship Id="rId28" Type="http://schemas.openxmlformats.org/officeDocument/2006/relationships/image" Target="media/image5.png"/><Relationship Id="rId36" Type="http://schemas.openxmlformats.org/officeDocument/2006/relationships/header" Target="header12.xml"/><Relationship Id="rId49" Type="http://schemas.openxmlformats.org/officeDocument/2006/relationships/image" Target="media/image20.jpeg"/><Relationship Id="rId57" Type="http://schemas.openxmlformats.org/officeDocument/2006/relationships/header" Target="header19.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7.jpeg"/><Relationship Id="rId44" Type="http://schemas.openxmlformats.org/officeDocument/2006/relationships/image" Target="media/image15.jpeg"/><Relationship Id="rId52" Type="http://schemas.openxmlformats.org/officeDocument/2006/relationships/image" Target="media/image23.jpe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hyperlink" Target="http://kamusiana.com/index.php/index/20.xhtml" TargetMode="External"/><Relationship Id="rId27" Type="http://schemas.openxmlformats.org/officeDocument/2006/relationships/header" Target="header11.xml"/><Relationship Id="rId30" Type="http://schemas.openxmlformats.org/officeDocument/2006/relationships/image" Target="media/image6.jpeg"/><Relationship Id="rId35" Type="http://schemas.openxmlformats.org/officeDocument/2006/relationships/image" Target="media/image11.jpeg"/><Relationship Id="rId43" Type="http://schemas.openxmlformats.org/officeDocument/2006/relationships/image" Target="media/image14.jpeg"/><Relationship Id="rId48" Type="http://schemas.openxmlformats.org/officeDocument/2006/relationships/image" Target="media/image19.jpeg"/><Relationship Id="rId56"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22.jpe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irjabar.bps.go.id/" TargetMode="External"/><Relationship Id="rId13" Type="http://schemas.openxmlformats.org/officeDocument/2006/relationships/hyperlink" Target="http://www.bps.go.id/eng/tab_sub/view.php?kat=1&amp;tabel=1&amp;daftar=1&amp;id_subyek=28&amp;notab=2" TargetMode="External"/><Relationship Id="rId18" Type="http://schemas.openxmlformats.org/officeDocument/2006/relationships/hyperlink" Target="http://www.papuaweb.org/" TargetMode="External"/><Relationship Id="rId3" Type="http://schemas.openxmlformats.org/officeDocument/2006/relationships/hyperlink" Target="http://www.ethnologue.com/about/language-status" TargetMode="External"/><Relationship Id="rId21" Type="http://schemas.openxmlformats.org/officeDocument/2006/relationships/hyperlink" Target="http://www-01.sil.org/computing/toolbox/" TargetMode="External"/><Relationship Id="rId7" Type="http://schemas.openxmlformats.org/officeDocument/2006/relationships/hyperlink" Target="http://papua.bps.go.id" TargetMode="External"/><Relationship Id="rId12" Type="http://schemas.openxmlformats.org/officeDocument/2006/relationships/hyperlink" Target="http://www.bps.go.id/eng/tab_sub/view.php?kat=1&amp;tabel=1&amp;daftar=1&amp;id_subyek=28&amp;notab=4" TargetMode="External"/><Relationship Id="rId17" Type="http://schemas.openxmlformats.org/officeDocument/2006/relationships/hyperlink" Target="http://www.youtube.com/watch?v=kc683zv6H_E" TargetMode="External"/><Relationship Id="rId25" Type="http://schemas.openxmlformats.org/officeDocument/2006/relationships/hyperlink" Target="http://papua.bps.go.id/yii/9400/index.php/site/page?view=sp2010" TargetMode="External"/><Relationship Id="rId2" Type="http://schemas.openxmlformats.org/officeDocument/2006/relationships/hyperlink" Target="http://www.ethnologue.com/map/ID_pe_" TargetMode="External"/><Relationship Id="rId16" Type="http://schemas.openxmlformats.org/officeDocument/2006/relationships/hyperlink" Target="http://www.youtube.com/watch?v=IWiQK0qKIj8" TargetMode="External"/><Relationship Id="rId20" Type="http://schemas.openxmlformats.org/officeDocument/2006/relationships/hyperlink" Target="http://www-01.sil.org/computing/sa/" TargetMode="External"/><Relationship Id="rId1" Type="http://schemas.openxmlformats.org/officeDocument/2006/relationships/hyperlink" Target="http://www.ethnologue.com/country/id/languages" TargetMode="External"/><Relationship Id="rId6" Type="http://schemas.openxmlformats.org/officeDocument/2006/relationships/hyperlink" Target="http://www.bps.go.id/" TargetMode="External"/><Relationship Id="rId11" Type="http://schemas.openxmlformats.org/officeDocument/2006/relationships/hyperlink" Target="http://papua.bps.go.id/yii/9400/index.php/site/page?view=sp2010" TargetMode="External"/><Relationship Id="rId24" Type="http://schemas.openxmlformats.org/officeDocument/2006/relationships/hyperlink" Target="http://irjabar.bps.go.id/publikasi/2011/Statistik%20Daerah%20Provinsi%20Papua%20Barat%202011/baca_publikasi.php" TargetMode="External"/><Relationship Id="rId5" Type="http://schemas.openxmlformats.org/officeDocument/2006/relationships/hyperlink" Target="http://glottolog.org/" TargetMode="External"/><Relationship Id="rId15" Type="http://schemas.openxmlformats.org/officeDocument/2006/relationships/hyperlink" Target="https://instagram.com/moppapua/" TargetMode="External"/><Relationship Id="rId23" Type="http://schemas.openxmlformats.org/officeDocument/2006/relationships/hyperlink" Target="http://papua.bps.go.id/yii/9400/index.php/post/552/Jumlah+Penduduk+Papua" TargetMode="External"/><Relationship Id="rId10" Type="http://schemas.openxmlformats.org/officeDocument/2006/relationships/hyperlink" Target="http://irjabar.bps.go.id/publikasi/2011/Statistik%20Daerah%20Provinsi%20Papua%20Barat%202011/baca_publikasi.php" TargetMode="External"/><Relationship Id="rId19" Type="http://schemas.openxmlformats.org/officeDocument/2006/relationships/hyperlink" Target="http://bps.go.id/eng/download_file/Population_of_Indonesia_by_Village_2010.pdf" TargetMode="External"/><Relationship Id="rId4" Type="http://schemas.openxmlformats.org/officeDocument/2006/relationships/hyperlink" Target="http://www.ethnologue.com" TargetMode="External"/><Relationship Id="rId9" Type="http://schemas.openxmlformats.org/officeDocument/2006/relationships/hyperlink" Target="http://papua.bps.go.id/yii/9400/index.php/post/552/Jumlah+Penduduk+Papua" TargetMode="External"/><Relationship Id="rId14" Type="http://schemas.openxmlformats.org/officeDocument/2006/relationships/hyperlink" Target="http://papua.bps.go.id/yii/9400/index.php/site/page?view=sp2010" TargetMode="External"/><Relationship Id="rId22" Type="http://schemas.openxmlformats.org/officeDocument/2006/relationships/hyperlink" Target="http://phonologyassistant.sil.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Cdrv-bak\MS%20Office%202003\Templates\LOT%20Ph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F49D0-E429-493D-BD74-1CF5D9885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OT PhD.dot</Template>
  <TotalTime>7</TotalTime>
  <Pages>244</Pages>
  <Words>1042823</Words>
  <Characters>5944092</Characters>
  <Application>Microsoft Office Word</Application>
  <DocSecurity>0</DocSecurity>
  <Lines>49534</Lines>
  <Paragraphs>13945</Paragraphs>
  <ScaleCrop>false</ScaleCrop>
  <HeadingPairs>
    <vt:vector size="2" baseType="variant">
      <vt:variant>
        <vt:lpstr>Title</vt:lpstr>
      </vt:variant>
      <vt:variant>
        <vt:i4>1</vt:i4>
      </vt:variant>
    </vt:vector>
  </HeadingPairs>
  <TitlesOfParts>
    <vt:vector size="1" baseType="lpstr">
      <vt:lpstr>Papuan Malay – Noun phrases</vt:lpstr>
    </vt:vector>
  </TitlesOfParts>
  <Company>SIL International</Company>
  <LinksUpToDate>false</LinksUpToDate>
  <CharactersWithSpaces>6972970</CharactersWithSpaces>
  <SharedDoc>false</SharedDoc>
  <HLinks>
    <vt:vector size="2244" baseType="variant">
      <vt:variant>
        <vt:i4>65536</vt:i4>
      </vt:variant>
      <vt:variant>
        <vt:i4>18792</vt:i4>
      </vt:variant>
      <vt:variant>
        <vt:i4>0</vt:i4>
      </vt:variant>
      <vt:variant>
        <vt:i4>5</vt:i4>
      </vt:variant>
      <vt:variant>
        <vt:lpwstr>http://www.language-archives.org/</vt:lpwstr>
      </vt:variant>
      <vt:variant>
        <vt:lpwstr/>
      </vt:variant>
      <vt:variant>
        <vt:i4>196660</vt:i4>
      </vt:variant>
      <vt:variant>
        <vt:i4>3078</vt:i4>
      </vt:variant>
      <vt:variant>
        <vt:i4>0</vt:i4>
      </vt:variant>
      <vt:variant>
        <vt:i4>5</vt:i4>
      </vt:variant>
      <vt:variant>
        <vt:lpwstr>http://kitongpubahasa.com/en/_5699</vt:lpwstr>
      </vt:variant>
      <vt:variant>
        <vt:lpwstr/>
      </vt:variant>
      <vt:variant>
        <vt:i4>4784142</vt:i4>
      </vt:variant>
      <vt:variant>
        <vt:i4>3075</vt:i4>
      </vt:variant>
      <vt:variant>
        <vt:i4>0</vt:i4>
      </vt:variant>
      <vt:variant>
        <vt:i4>5</vt:i4>
      </vt:variant>
      <vt:variant>
        <vt:lpwstr>http://kamusiana.com/index.php/index/20.xhtml</vt:lpwstr>
      </vt:variant>
      <vt:variant>
        <vt:lpwstr/>
      </vt:variant>
      <vt:variant>
        <vt:i4>1376304</vt:i4>
      </vt:variant>
      <vt:variant>
        <vt:i4>2075</vt:i4>
      </vt:variant>
      <vt:variant>
        <vt:i4>0</vt:i4>
      </vt:variant>
      <vt:variant>
        <vt:i4>5</vt:i4>
      </vt:variant>
      <vt:variant>
        <vt:lpwstr/>
      </vt:variant>
      <vt:variant>
        <vt:lpwstr>_Toc406523045</vt:lpwstr>
      </vt:variant>
      <vt:variant>
        <vt:i4>1376304</vt:i4>
      </vt:variant>
      <vt:variant>
        <vt:i4>2069</vt:i4>
      </vt:variant>
      <vt:variant>
        <vt:i4>0</vt:i4>
      </vt:variant>
      <vt:variant>
        <vt:i4>5</vt:i4>
      </vt:variant>
      <vt:variant>
        <vt:lpwstr/>
      </vt:variant>
      <vt:variant>
        <vt:lpwstr>_Toc406523044</vt:lpwstr>
      </vt:variant>
      <vt:variant>
        <vt:i4>1376304</vt:i4>
      </vt:variant>
      <vt:variant>
        <vt:i4>2063</vt:i4>
      </vt:variant>
      <vt:variant>
        <vt:i4>0</vt:i4>
      </vt:variant>
      <vt:variant>
        <vt:i4>5</vt:i4>
      </vt:variant>
      <vt:variant>
        <vt:lpwstr/>
      </vt:variant>
      <vt:variant>
        <vt:lpwstr>_Toc406523043</vt:lpwstr>
      </vt:variant>
      <vt:variant>
        <vt:i4>1376304</vt:i4>
      </vt:variant>
      <vt:variant>
        <vt:i4>2057</vt:i4>
      </vt:variant>
      <vt:variant>
        <vt:i4>0</vt:i4>
      </vt:variant>
      <vt:variant>
        <vt:i4>5</vt:i4>
      </vt:variant>
      <vt:variant>
        <vt:lpwstr/>
      </vt:variant>
      <vt:variant>
        <vt:lpwstr>_Toc406523042</vt:lpwstr>
      </vt:variant>
      <vt:variant>
        <vt:i4>1376304</vt:i4>
      </vt:variant>
      <vt:variant>
        <vt:i4>2051</vt:i4>
      </vt:variant>
      <vt:variant>
        <vt:i4>0</vt:i4>
      </vt:variant>
      <vt:variant>
        <vt:i4>5</vt:i4>
      </vt:variant>
      <vt:variant>
        <vt:lpwstr/>
      </vt:variant>
      <vt:variant>
        <vt:lpwstr>_Toc406523041</vt:lpwstr>
      </vt:variant>
      <vt:variant>
        <vt:i4>1376304</vt:i4>
      </vt:variant>
      <vt:variant>
        <vt:i4>2045</vt:i4>
      </vt:variant>
      <vt:variant>
        <vt:i4>0</vt:i4>
      </vt:variant>
      <vt:variant>
        <vt:i4>5</vt:i4>
      </vt:variant>
      <vt:variant>
        <vt:lpwstr/>
      </vt:variant>
      <vt:variant>
        <vt:lpwstr>_Toc406523040</vt:lpwstr>
      </vt:variant>
      <vt:variant>
        <vt:i4>1179696</vt:i4>
      </vt:variant>
      <vt:variant>
        <vt:i4>2039</vt:i4>
      </vt:variant>
      <vt:variant>
        <vt:i4>0</vt:i4>
      </vt:variant>
      <vt:variant>
        <vt:i4>5</vt:i4>
      </vt:variant>
      <vt:variant>
        <vt:lpwstr/>
      </vt:variant>
      <vt:variant>
        <vt:lpwstr>_Toc406523039</vt:lpwstr>
      </vt:variant>
      <vt:variant>
        <vt:i4>1179696</vt:i4>
      </vt:variant>
      <vt:variant>
        <vt:i4>2033</vt:i4>
      </vt:variant>
      <vt:variant>
        <vt:i4>0</vt:i4>
      </vt:variant>
      <vt:variant>
        <vt:i4>5</vt:i4>
      </vt:variant>
      <vt:variant>
        <vt:lpwstr/>
      </vt:variant>
      <vt:variant>
        <vt:lpwstr>_Toc406523038</vt:lpwstr>
      </vt:variant>
      <vt:variant>
        <vt:i4>1179696</vt:i4>
      </vt:variant>
      <vt:variant>
        <vt:i4>2027</vt:i4>
      </vt:variant>
      <vt:variant>
        <vt:i4>0</vt:i4>
      </vt:variant>
      <vt:variant>
        <vt:i4>5</vt:i4>
      </vt:variant>
      <vt:variant>
        <vt:lpwstr/>
      </vt:variant>
      <vt:variant>
        <vt:lpwstr>_Toc406523037</vt:lpwstr>
      </vt:variant>
      <vt:variant>
        <vt:i4>1179696</vt:i4>
      </vt:variant>
      <vt:variant>
        <vt:i4>2021</vt:i4>
      </vt:variant>
      <vt:variant>
        <vt:i4>0</vt:i4>
      </vt:variant>
      <vt:variant>
        <vt:i4>5</vt:i4>
      </vt:variant>
      <vt:variant>
        <vt:lpwstr/>
      </vt:variant>
      <vt:variant>
        <vt:lpwstr>_Toc406523036</vt:lpwstr>
      </vt:variant>
      <vt:variant>
        <vt:i4>1179696</vt:i4>
      </vt:variant>
      <vt:variant>
        <vt:i4>2015</vt:i4>
      </vt:variant>
      <vt:variant>
        <vt:i4>0</vt:i4>
      </vt:variant>
      <vt:variant>
        <vt:i4>5</vt:i4>
      </vt:variant>
      <vt:variant>
        <vt:lpwstr/>
      </vt:variant>
      <vt:variant>
        <vt:lpwstr>_Toc406523035</vt:lpwstr>
      </vt:variant>
      <vt:variant>
        <vt:i4>1179696</vt:i4>
      </vt:variant>
      <vt:variant>
        <vt:i4>2009</vt:i4>
      </vt:variant>
      <vt:variant>
        <vt:i4>0</vt:i4>
      </vt:variant>
      <vt:variant>
        <vt:i4>5</vt:i4>
      </vt:variant>
      <vt:variant>
        <vt:lpwstr/>
      </vt:variant>
      <vt:variant>
        <vt:lpwstr>_Toc406523034</vt:lpwstr>
      </vt:variant>
      <vt:variant>
        <vt:i4>1179696</vt:i4>
      </vt:variant>
      <vt:variant>
        <vt:i4>2003</vt:i4>
      </vt:variant>
      <vt:variant>
        <vt:i4>0</vt:i4>
      </vt:variant>
      <vt:variant>
        <vt:i4>5</vt:i4>
      </vt:variant>
      <vt:variant>
        <vt:lpwstr/>
      </vt:variant>
      <vt:variant>
        <vt:lpwstr>_Toc406523033</vt:lpwstr>
      </vt:variant>
      <vt:variant>
        <vt:i4>1179696</vt:i4>
      </vt:variant>
      <vt:variant>
        <vt:i4>1997</vt:i4>
      </vt:variant>
      <vt:variant>
        <vt:i4>0</vt:i4>
      </vt:variant>
      <vt:variant>
        <vt:i4>5</vt:i4>
      </vt:variant>
      <vt:variant>
        <vt:lpwstr/>
      </vt:variant>
      <vt:variant>
        <vt:lpwstr>_Toc406523032</vt:lpwstr>
      </vt:variant>
      <vt:variant>
        <vt:i4>1179696</vt:i4>
      </vt:variant>
      <vt:variant>
        <vt:i4>1991</vt:i4>
      </vt:variant>
      <vt:variant>
        <vt:i4>0</vt:i4>
      </vt:variant>
      <vt:variant>
        <vt:i4>5</vt:i4>
      </vt:variant>
      <vt:variant>
        <vt:lpwstr/>
      </vt:variant>
      <vt:variant>
        <vt:lpwstr>_Toc406523031</vt:lpwstr>
      </vt:variant>
      <vt:variant>
        <vt:i4>1179696</vt:i4>
      </vt:variant>
      <vt:variant>
        <vt:i4>1985</vt:i4>
      </vt:variant>
      <vt:variant>
        <vt:i4>0</vt:i4>
      </vt:variant>
      <vt:variant>
        <vt:i4>5</vt:i4>
      </vt:variant>
      <vt:variant>
        <vt:lpwstr/>
      </vt:variant>
      <vt:variant>
        <vt:lpwstr>_Toc406523030</vt:lpwstr>
      </vt:variant>
      <vt:variant>
        <vt:i4>1245232</vt:i4>
      </vt:variant>
      <vt:variant>
        <vt:i4>1979</vt:i4>
      </vt:variant>
      <vt:variant>
        <vt:i4>0</vt:i4>
      </vt:variant>
      <vt:variant>
        <vt:i4>5</vt:i4>
      </vt:variant>
      <vt:variant>
        <vt:lpwstr/>
      </vt:variant>
      <vt:variant>
        <vt:lpwstr>_Toc406523029</vt:lpwstr>
      </vt:variant>
      <vt:variant>
        <vt:i4>1245232</vt:i4>
      </vt:variant>
      <vt:variant>
        <vt:i4>1973</vt:i4>
      </vt:variant>
      <vt:variant>
        <vt:i4>0</vt:i4>
      </vt:variant>
      <vt:variant>
        <vt:i4>5</vt:i4>
      </vt:variant>
      <vt:variant>
        <vt:lpwstr/>
      </vt:variant>
      <vt:variant>
        <vt:lpwstr>_Toc406523028</vt:lpwstr>
      </vt:variant>
      <vt:variant>
        <vt:i4>1245232</vt:i4>
      </vt:variant>
      <vt:variant>
        <vt:i4>1967</vt:i4>
      </vt:variant>
      <vt:variant>
        <vt:i4>0</vt:i4>
      </vt:variant>
      <vt:variant>
        <vt:i4>5</vt:i4>
      </vt:variant>
      <vt:variant>
        <vt:lpwstr/>
      </vt:variant>
      <vt:variant>
        <vt:lpwstr>_Toc406523027</vt:lpwstr>
      </vt:variant>
      <vt:variant>
        <vt:i4>1245232</vt:i4>
      </vt:variant>
      <vt:variant>
        <vt:i4>1961</vt:i4>
      </vt:variant>
      <vt:variant>
        <vt:i4>0</vt:i4>
      </vt:variant>
      <vt:variant>
        <vt:i4>5</vt:i4>
      </vt:variant>
      <vt:variant>
        <vt:lpwstr/>
      </vt:variant>
      <vt:variant>
        <vt:lpwstr>_Toc406523026</vt:lpwstr>
      </vt:variant>
      <vt:variant>
        <vt:i4>1245232</vt:i4>
      </vt:variant>
      <vt:variant>
        <vt:i4>1955</vt:i4>
      </vt:variant>
      <vt:variant>
        <vt:i4>0</vt:i4>
      </vt:variant>
      <vt:variant>
        <vt:i4>5</vt:i4>
      </vt:variant>
      <vt:variant>
        <vt:lpwstr/>
      </vt:variant>
      <vt:variant>
        <vt:lpwstr>_Toc406523025</vt:lpwstr>
      </vt:variant>
      <vt:variant>
        <vt:i4>1245232</vt:i4>
      </vt:variant>
      <vt:variant>
        <vt:i4>1949</vt:i4>
      </vt:variant>
      <vt:variant>
        <vt:i4>0</vt:i4>
      </vt:variant>
      <vt:variant>
        <vt:i4>5</vt:i4>
      </vt:variant>
      <vt:variant>
        <vt:lpwstr/>
      </vt:variant>
      <vt:variant>
        <vt:lpwstr>_Toc406523024</vt:lpwstr>
      </vt:variant>
      <vt:variant>
        <vt:i4>1245232</vt:i4>
      </vt:variant>
      <vt:variant>
        <vt:i4>1943</vt:i4>
      </vt:variant>
      <vt:variant>
        <vt:i4>0</vt:i4>
      </vt:variant>
      <vt:variant>
        <vt:i4>5</vt:i4>
      </vt:variant>
      <vt:variant>
        <vt:lpwstr/>
      </vt:variant>
      <vt:variant>
        <vt:lpwstr>_Toc406523023</vt:lpwstr>
      </vt:variant>
      <vt:variant>
        <vt:i4>1245232</vt:i4>
      </vt:variant>
      <vt:variant>
        <vt:i4>1937</vt:i4>
      </vt:variant>
      <vt:variant>
        <vt:i4>0</vt:i4>
      </vt:variant>
      <vt:variant>
        <vt:i4>5</vt:i4>
      </vt:variant>
      <vt:variant>
        <vt:lpwstr/>
      </vt:variant>
      <vt:variant>
        <vt:lpwstr>_Toc406523022</vt:lpwstr>
      </vt:variant>
      <vt:variant>
        <vt:i4>1245232</vt:i4>
      </vt:variant>
      <vt:variant>
        <vt:i4>1931</vt:i4>
      </vt:variant>
      <vt:variant>
        <vt:i4>0</vt:i4>
      </vt:variant>
      <vt:variant>
        <vt:i4>5</vt:i4>
      </vt:variant>
      <vt:variant>
        <vt:lpwstr/>
      </vt:variant>
      <vt:variant>
        <vt:lpwstr>_Toc406523021</vt:lpwstr>
      </vt:variant>
      <vt:variant>
        <vt:i4>1245232</vt:i4>
      </vt:variant>
      <vt:variant>
        <vt:i4>1925</vt:i4>
      </vt:variant>
      <vt:variant>
        <vt:i4>0</vt:i4>
      </vt:variant>
      <vt:variant>
        <vt:i4>5</vt:i4>
      </vt:variant>
      <vt:variant>
        <vt:lpwstr/>
      </vt:variant>
      <vt:variant>
        <vt:lpwstr>_Toc406523020</vt:lpwstr>
      </vt:variant>
      <vt:variant>
        <vt:i4>1048624</vt:i4>
      </vt:variant>
      <vt:variant>
        <vt:i4>1919</vt:i4>
      </vt:variant>
      <vt:variant>
        <vt:i4>0</vt:i4>
      </vt:variant>
      <vt:variant>
        <vt:i4>5</vt:i4>
      </vt:variant>
      <vt:variant>
        <vt:lpwstr/>
      </vt:variant>
      <vt:variant>
        <vt:lpwstr>_Toc406523019</vt:lpwstr>
      </vt:variant>
      <vt:variant>
        <vt:i4>1048624</vt:i4>
      </vt:variant>
      <vt:variant>
        <vt:i4>1913</vt:i4>
      </vt:variant>
      <vt:variant>
        <vt:i4>0</vt:i4>
      </vt:variant>
      <vt:variant>
        <vt:i4>5</vt:i4>
      </vt:variant>
      <vt:variant>
        <vt:lpwstr/>
      </vt:variant>
      <vt:variant>
        <vt:lpwstr>_Toc406523018</vt:lpwstr>
      </vt:variant>
      <vt:variant>
        <vt:i4>1048624</vt:i4>
      </vt:variant>
      <vt:variant>
        <vt:i4>1907</vt:i4>
      </vt:variant>
      <vt:variant>
        <vt:i4>0</vt:i4>
      </vt:variant>
      <vt:variant>
        <vt:i4>5</vt:i4>
      </vt:variant>
      <vt:variant>
        <vt:lpwstr/>
      </vt:variant>
      <vt:variant>
        <vt:lpwstr>_Toc406523017</vt:lpwstr>
      </vt:variant>
      <vt:variant>
        <vt:i4>1048624</vt:i4>
      </vt:variant>
      <vt:variant>
        <vt:i4>1901</vt:i4>
      </vt:variant>
      <vt:variant>
        <vt:i4>0</vt:i4>
      </vt:variant>
      <vt:variant>
        <vt:i4>5</vt:i4>
      </vt:variant>
      <vt:variant>
        <vt:lpwstr/>
      </vt:variant>
      <vt:variant>
        <vt:lpwstr>_Toc406523016</vt:lpwstr>
      </vt:variant>
      <vt:variant>
        <vt:i4>1048624</vt:i4>
      </vt:variant>
      <vt:variant>
        <vt:i4>1895</vt:i4>
      </vt:variant>
      <vt:variant>
        <vt:i4>0</vt:i4>
      </vt:variant>
      <vt:variant>
        <vt:i4>5</vt:i4>
      </vt:variant>
      <vt:variant>
        <vt:lpwstr/>
      </vt:variant>
      <vt:variant>
        <vt:lpwstr>_Toc406523015</vt:lpwstr>
      </vt:variant>
      <vt:variant>
        <vt:i4>1048624</vt:i4>
      </vt:variant>
      <vt:variant>
        <vt:i4>1889</vt:i4>
      </vt:variant>
      <vt:variant>
        <vt:i4>0</vt:i4>
      </vt:variant>
      <vt:variant>
        <vt:i4>5</vt:i4>
      </vt:variant>
      <vt:variant>
        <vt:lpwstr/>
      </vt:variant>
      <vt:variant>
        <vt:lpwstr>_Toc406523014</vt:lpwstr>
      </vt:variant>
      <vt:variant>
        <vt:i4>1048624</vt:i4>
      </vt:variant>
      <vt:variant>
        <vt:i4>1883</vt:i4>
      </vt:variant>
      <vt:variant>
        <vt:i4>0</vt:i4>
      </vt:variant>
      <vt:variant>
        <vt:i4>5</vt:i4>
      </vt:variant>
      <vt:variant>
        <vt:lpwstr/>
      </vt:variant>
      <vt:variant>
        <vt:lpwstr>_Toc406523013</vt:lpwstr>
      </vt:variant>
      <vt:variant>
        <vt:i4>1048624</vt:i4>
      </vt:variant>
      <vt:variant>
        <vt:i4>1877</vt:i4>
      </vt:variant>
      <vt:variant>
        <vt:i4>0</vt:i4>
      </vt:variant>
      <vt:variant>
        <vt:i4>5</vt:i4>
      </vt:variant>
      <vt:variant>
        <vt:lpwstr/>
      </vt:variant>
      <vt:variant>
        <vt:lpwstr>_Toc406523012</vt:lpwstr>
      </vt:variant>
      <vt:variant>
        <vt:i4>1048624</vt:i4>
      </vt:variant>
      <vt:variant>
        <vt:i4>1871</vt:i4>
      </vt:variant>
      <vt:variant>
        <vt:i4>0</vt:i4>
      </vt:variant>
      <vt:variant>
        <vt:i4>5</vt:i4>
      </vt:variant>
      <vt:variant>
        <vt:lpwstr/>
      </vt:variant>
      <vt:variant>
        <vt:lpwstr>_Toc406523011</vt:lpwstr>
      </vt:variant>
      <vt:variant>
        <vt:i4>1048624</vt:i4>
      </vt:variant>
      <vt:variant>
        <vt:i4>1865</vt:i4>
      </vt:variant>
      <vt:variant>
        <vt:i4>0</vt:i4>
      </vt:variant>
      <vt:variant>
        <vt:i4>5</vt:i4>
      </vt:variant>
      <vt:variant>
        <vt:lpwstr/>
      </vt:variant>
      <vt:variant>
        <vt:lpwstr>_Toc406523010</vt:lpwstr>
      </vt:variant>
      <vt:variant>
        <vt:i4>1114160</vt:i4>
      </vt:variant>
      <vt:variant>
        <vt:i4>1859</vt:i4>
      </vt:variant>
      <vt:variant>
        <vt:i4>0</vt:i4>
      </vt:variant>
      <vt:variant>
        <vt:i4>5</vt:i4>
      </vt:variant>
      <vt:variant>
        <vt:lpwstr/>
      </vt:variant>
      <vt:variant>
        <vt:lpwstr>_Toc406523009</vt:lpwstr>
      </vt:variant>
      <vt:variant>
        <vt:i4>1114160</vt:i4>
      </vt:variant>
      <vt:variant>
        <vt:i4>1853</vt:i4>
      </vt:variant>
      <vt:variant>
        <vt:i4>0</vt:i4>
      </vt:variant>
      <vt:variant>
        <vt:i4>5</vt:i4>
      </vt:variant>
      <vt:variant>
        <vt:lpwstr/>
      </vt:variant>
      <vt:variant>
        <vt:lpwstr>_Toc406523008</vt:lpwstr>
      </vt:variant>
      <vt:variant>
        <vt:i4>1114160</vt:i4>
      </vt:variant>
      <vt:variant>
        <vt:i4>1847</vt:i4>
      </vt:variant>
      <vt:variant>
        <vt:i4>0</vt:i4>
      </vt:variant>
      <vt:variant>
        <vt:i4>5</vt:i4>
      </vt:variant>
      <vt:variant>
        <vt:lpwstr/>
      </vt:variant>
      <vt:variant>
        <vt:lpwstr>_Toc406523007</vt:lpwstr>
      </vt:variant>
      <vt:variant>
        <vt:i4>1114160</vt:i4>
      </vt:variant>
      <vt:variant>
        <vt:i4>1841</vt:i4>
      </vt:variant>
      <vt:variant>
        <vt:i4>0</vt:i4>
      </vt:variant>
      <vt:variant>
        <vt:i4>5</vt:i4>
      </vt:variant>
      <vt:variant>
        <vt:lpwstr/>
      </vt:variant>
      <vt:variant>
        <vt:lpwstr>_Toc406523006</vt:lpwstr>
      </vt:variant>
      <vt:variant>
        <vt:i4>1114160</vt:i4>
      </vt:variant>
      <vt:variant>
        <vt:i4>1835</vt:i4>
      </vt:variant>
      <vt:variant>
        <vt:i4>0</vt:i4>
      </vt:variant>
      <vt:variant>
        <vt:i4>5</vt:i4>
      </vt:variant>
      <vt:variant>
        <vt:lpwstr/>
      </vt:variant>
      <vt:variant>
        <vt:lpwstr>_Toc406523005</vt:lpwstr>
      </vt:variant>
      <vt:variant>
        <vt:i4>1114160</vt:i4>
      </vt:variant>
      <vt:variant>
        <vt:i4>1829</vt:i4>
      </vt:variant>
      <vt:variant>
        <vt:i4>0</vt:i4>
      </vt:variant>
      <vt:variant>
        <vt:i4>5</vt:i4>
      </vt:variant>
      <vt:variant>
        <vt:lpwstr/>
      </vt:variant>
      <vt:variant>
        <vt:lpwstr>_Toc406523004</vt:lpwstr>
      </vt:variant>
      <vt:variant>
        <vt:i4>1114160</vt:i4>
      </vt:variant>
      <vt:variant>
        <vt:i4>1823</vt:i4>
      </vt:variant>
      <vt:variant>
        <vt:i4>0</vt:i4>
      </vt:variant>
      <vt:variant>
        <vt:i4>5</vt:i4>
      </vt:variant>
      <vt:variant>
        <vt:lpwstr/>
      </vt:variant>
      <vt:variant>
        <vt:lpwstr>_Toc406523003</vt:lpwstr>
      </vt:variant>
      <vt:variant>
        <vt:i4>1114160</vt:i4>
      </vt:variant>
      <vt:variant>
        <vt:i4>1817</vt:i4>
      </vt:variant>
      <vt:variant>
        <vt:i4>0</vt:i4>
      </vt:variant>
      <vt:variant>
        <vt:i4>5</vt:i4>
      </vt:variant>
      <vt:variant>
        <vt:lpwstr/>
      </vt:variant>
      <vt:variant>
        <vt:lpwstr>_Toc406523002</vt:lpwstr>
      </vt:variant>
      <vt:variant>
        <vt:i4>1114160</vt:i4>
      </vt:variant>
      <vt:variant>
        <vt:i4>1811</vt:i4>
      </vt:variant>
      <vt:variant>
        <vt:i4>0</vt:i4>
      </vt:variant>
      <vt:variant>
        <vt:i4>5</vt:i4>
      </vt:variant>
      <vt:variant>
        <vt:lpwstr/>
      </vt:variant>
      <vt:variant>
        <vt:lpwstr>_Toc406523001</vt:lpwstr>
      </vt:variant>
      <vt:variant>
        <vt:i4>1114160</vt:i4>
      </vt:variant>
      <vt:variant>
        <vt:i4>1805</vt:i4>
      </vt:variant>
      <vt:variant>
        <vt:i4>0</vt:i4>
      </vt:variant>
      <vt:variant>
        <vt:i4>5</vt:i4>
      </vt:variant>
      <vt:variant>
        <vt:lpwstr/>
      </vt:variant>
      <vt:variant>
        <vt:lpwstr>_Toc406523000</vt:lpwstr>
      </vt:variant>
      <vt:variant>
        <vt:i4>1638457</vt:i4>
      </vt:variant>
      <vt:variant>
        <vt:i4>1799</vt:i4>
      </vt:variant>
      <vt:variant>
        <vt:i4>0</vt:i4>
      </vt:variant>
      <vt:variant>
        <vt:i4>5</vt:i4>
      </vt:variant>
      <vt:variant>
        <vt:lpwstr/>
      </vt:variant>
      <vt:variant>
        <vt:lpwstr>_Toc406522999</vt:lpwstr>
      </vt:variant>
      <vt:variant>
        <vt:i4>1638457</vt:i4>
      </vt:variant>
      <vt:variant>
        <vt:i4>1793</vt:i4>
      </vt:variant>
      <vt:variant>
        <vt:i4>0</vt:i4>
      </vt:variant>
      <vt:variant>
        <vt:i4>5</vt:i4>
      </vt:variant>
      <vt:variant>
        <vt:lpwstr/>
      </vt:variant>
      <vt:variant>
        <vt:lpwstr>_Toc406522998</vt:lpwstr>
      </vt:variant>
      <vt:variant>
        <vt:i4>1638457</vt:i4>
      </vt:variant>
      <vt:variant>
        <vt:i4>1787</vt:i4>
      </vt:variant>
      <vt:variant>
        <vt:i4>0</vt:i4>
      </vt:variant>
      <vt:variant>
        <vt:i4>5</vt:i4>
      </vt:variant>
      <vt:variant>
        <vt:lpwstr/>
      </vt:variant>
      <vt:variant>
        <vt:lpwstr>_Toc406522997</vt:lpwstr>
      </vt:variant>
      <vt:variant>
        <vt:i4>1638457</vt:i4>
      </vt:variant>
      <vt:variant>
        <vt:i4>1781</vt:i4>
      </vt:variant>
      <vt:variant>
        <vt:i4>0</vt:i4>
      </vt:variant>
      <vt:variant>
        <vt:i4>5</vt:i4>
      </vt:variant>
      <vt:variant>
        <vt:lpwstr/>
      </vt:variant>
      <vt:variant>
        <vt:lpwstr>_Toc406522996</vt:lpwstr>
      </vt:variant>
      <vt:variant>
        <vt:i4>1638457</vt:i4>
      </vt:variant>
      <vt:variant>
        <vt:i4>1775</vt:i4>
      </vt:variant>
      <vt:variant>
        <vt:i4>0</vt:i4>
      </vt:variant>
      <vt:variant>
        <vt:i4>5</vt:i4>
      </vt:variant>
      <vt:variant>
        <vt:lpwstr/>
      </vt:variant>
      <vt:variant>
        <vt:lpwstr>_Toc406522995</vt:lpwstr>
      </vt:variant>
      <vt:variant>
        <vt:i4>1638457</vt:i4>
      </vt:variant>
      <vt:variant>
        <vt:i4>1769</vt:i4>
      </vt:variant>
      <vt:variant>
        <vt:i4>0</vt:i4>
      </vt:variant>
      <vt:variant>
        <vt:i4>5</vt:i4>
      </vt:variant>
      <vt:variant>
        <vt:lpwstr/>
      </vt:variant>
      <vt:variant>
        <vt:lpwstr>_Toc406522994</vt:lpwstr>
      </vt:variant>
      <vt:variant>
        <vt:i4>1638457</vt:i4>
      </vt:variant>
      <vt:variant>
        <vt:i4>1763</vt:i4>
      </vt:variant>
      <vt:variant>
        <vt:i4>0</vt:i4>
      </vt:variant>
      <vt:variant>
        <vt:i4>5</vt:i4>
      </vt:variant>
      <vt:variant>
        <vt:lpwstr/>
      </vt:variant>
      <vt:variant>
        <vt:lpwstr>_Toc406522993</vt:lpwstr>
      </vt:variant>
      <vt:variant>
        <vt:i4>1638457</vt:i4>
      </vt:variant>
      <vt:variant>
        <vt:i4>1757</vt:i4>
      </vt:variant>
      <vt:variant>
        <vt:i4>0</vt:i4>
      </vt:variant>
      <vt:variant>
        <vt:i4>5</vt:i4>
      </vt:variant>
      <vt:variant>
        <vt:lpwstr/>
      </vt:variant>
      <vt:variant>
        <vt:lpwstr>_Toc406522992</vt:lpwstr>
      </vt:variant>
      <vt:variant>
        <vt:i4>1638457</vt:i4>
      </vt:variant>
      <vt:variant>
        <vt:i4>1751</vt:i4>
      </vt:variant>
      <vt:variant>
        <vt:i4>0</vt:i4>
      </vt:variant>
      <vt:variant>
        <vt:i4>5</vt:i4>
      </vt:variant>
      <vt:variant>
        <vt:lpwstr/>
      </vt:variant>
      <vt:variant>
        <vt:lpwstr>_Toc406522991</vt:lpwstr>
      </vt:variant>
      <vt:variant>
        <vt:i4>1638457</vt:i4>
      </vt:variant>
      <vt:variant>
        <vt:i4>1745</vt:i4>
      </vt:variant>
      <vt:variant>
        <vt:i4>0</vt:i4>
      </vt:variant>
      <vt:variant>
        <vt:i4>5</vt:i4>
      </vt:variant>
      <vt:variant>
        <vt:lpwstr/>
      </vt:variant>
      <vt:variant>
        <vt:lpwstr>_Toc406522990</vt:lpwstr>
      </vt:variant>
      <vt:variant>
        <vt:i4>1572921</vt:i4>
      </vt:variant>
      <vt:variant>
        <vt:i4>1739</vt:i4>
      </vt:variant>
      <vt:variant>
        <vt:i4>0</vt:i4>
      </vt:variant>
      <vt:variant>
        <vt:i4>5</vt:i4>
      </vt:variant>
      <vt:variant>
        <vt:lpwstr/>
      </vt:variant>
      <vt:variant>
        <vt:lpwstr>_Toc406522989</vt:lpwstr>
      </vt:variant>
      <vt:variant>
        <vt:i4>1572921</vt:i4>
      </vt:variant>
      <vt:variant>
        <vt:i4>1733</vt:i4>
      </vt:variant>
      <vt:variant>
        <vt:i4>0</vt:i4>
      </vt:variant>
      <vt:variant>
        <vt:i4>5</vt:i4>
      </vt:variant>
      <vt:variant>
        <vt:lpwstr/>
      </vt:variant>
      <vt:variant>
        <vt:lpwstr>_Toc406522988</vt:lpwstr>
      </vt:variant>
      <vt:variant>
        <vt:i4>1572921</vt:i4>
      </vt:variant>
      <vt:variant>
        <vt:i4>1727</vt:i4>
      </vt:variant>
      <vt:variant>
        <vt:i4>0</vt:i4>
      </vt:variant>
      <vt:variant>
        <vt:i4>5</vt:i4>
      </vt:variant>
      <vt:variant>
        <vt:lpwstr/>
      </vt:variant>
      <vt:variant>
        <vt:lpwstr>_Toc406522987</vt:lpwstr>
      </vt:variant>
      <vt:variant>
        <vt:i4>1572921</vt:i4>
      </vt:variant>
      <vt:variant>
        <vt:i4>1721</vt:i4>
      </vt:variant>
      <vt:variant>
        <vt:i4>0</vt:i4>
      </vt:variant>
      <vt:variant>
        <vt:i4>5</vt:i4>
      </vt:variant>
      <vt:variant>
        <vt:lpwstr/>
      </vt:variant>
      <vt:variant>
        <vt:lpwstr>_Toc406522986</vt:lpwstr>
      </vt:variant>
      <vt:variant>
        <vt:i4>1572921</vt:i4>
      </vt:variant>
      <vt:variant>
        <vt:i4>1715</vt:i4>
      </vt:variant>
      <vt:variant>
        <vt:i4>0</vt:i4>
      </vt:variant>
      <vt:variant>
        <vt:i4>5</vt:i4>
      </vt:variant>
      <vt:variant>
        <vt:lpwstr/>
      </vt:variant>
      <vt:variant>
        <vt:lpwstr>_Toc406522985</vt:lpwstr>
      </vt:variant>
      <vt:variant>
        <vt:i4>1572921</vt:i4>
      </vt:variant>
      <vt:variant>
        <vt:i4>1709</vt:i4>
      </vt:variant>
      <vt:variant>
        <vt:i4>0</vt:i4>
      </vt:variant>
      <vt:variant>
        <vt:i4>5</vt:i4>
      </vt:variant>
      <vt:variant>
        <vt:lpwstr/>
      </vt:variant>
      <vt:variant>
        <vt:lpwstr>_Toc406522984</vt:lpwstr>
      </vt:variant>
      <vt:variant>
        <vt:i4>1572921</vt:i4>
      </vt:variant>
      <vt:variant>
        <vt:i4>1703</vt:i4>
      </vt:variant>
      <vt:variant>
        <vt:i4>0</vt:i4>
      </vt:variant>
      <vt:variant>
        <vt:i4>5</vt:i4>
      </vt:variant>
      <vt:variant>
        <vt:lpwstr/>
      </vt:variant>
      <vt:variant>
        <vt:lpwstr>_Toc406522983</vt:lpwstr>
      </vt:variant>
      <vt:variant>
        <vt:i4>1572921</vt:i4>
      </vt:variant>
      <vt:variant>
        <vt:i4>1697</vt:i4>
      </vt:variant>
      <vt:variant>
        <vt:i4>0</vt:i4>
      </vt:variant>
      <vt:variant>
        <vt:i4>5</vt:i4>
      </vt:variant>
      <vt:variant>
        <vt:lpwstr/>
      </vt:variant>
      <vt:variant>
        <vt:lpwstr>_Toc406522982</vt:lpwstr>
      </vt:variant>
      <vt:variant>
        <vt:i4>1572921</vt:i4>
      </vt:variant>
      <vt:variant>
        <vt:i4>1691</vt:i4>
      </vt:variant>
      <vt:variant>
        <vt:i4>0</vt:i4>
      </vt:variant>
      <vt:variant>
        <vt:i4>5</vt:i4>
      </vt:variant>
      <vt:variant>
        <vt:lpwstr/>
      </vt:variant>
      <vt:variant>
        <vt:lpwstr>_Toc406522981</vt:lpwstr>
      </vt:variant>
      <vt:variant>
        <vt:i4>1572921</vt:i4>
      </vt:variant>
      <vt:variant>
        <vt:i4>1685</vt:i4>
      </vt:variant>
      <vt:variant>
        <vt:i4>0</vt:i4>
      </vt:variant>
      <vt:variant>
        <vt:i4>5</vt:i4>
      </vt:variant>
      <vt:variant>
        <vt:lpwstr/>
      </vt:variant>
      <vt:variant>
        <vt:lpwstr>_Toc406522980</vt:lpwstr>
      </vt:variant>
      <vt:variant>
        <vt:i4>1507385</vt:i4>
      </vt:variant>
      <vt:variant>
        <vt:i4>1679</vt:i4>
      </vt:variant>
      <vt:variant>
        <vt:i4>0</vt:i4>
      </vt:variant>
      <vt:variant>
        <vt:i4>5</vt:i4>
      </vt:variant>
      <vt:variant>
        <vt:lpwstr/>
      </vt:variant>
      <vt:variant>
        <vt:lpwstr>_Toc406522979</vt:lpwstr>
      </vt:variant>
      <vt:variant>
        <vt:i4>1507385</vt:i4>
      </vt:variant>
      <vt:variant>
        <vt:i4>1673</vt:i4>
      </vt:variant>
      <vt:variant>
        <vt:i4>0</vt:i4>
      </vt:variant>
      <vt:variant>
        <vt:i4>5</vt:i4>
      </vt:variant>
      <vt:variant>
        <vt:lpwstr/>
      </vt:variant>
      <vt:variant>
        <vt:lpwstr>_Toc406522978</vt:lpwstr>
      </vt:variant>
      <vt:variant>
        <vt:i4>1507385</vt:i4>
      </vt:variant>
      <vt:variant>
        <vt:i4>1667</vt:i4>
      </vt:variant>
      <vt:variant>
        <vt:i4>0</vt:i4>
      </vt:variant>
      <vt:variant>
        <vt:i4>5</vt:i4>
      </vt:variant>
      <vt:variant>
        <vt:lpwstr/>
      </vt:variant>
      <vt:variant>
        <vt:lpwstr>_Toc406522977</vt:lpwstr>
      </vt:variant>
      <vt:variant>
        <vt:i4>1507385</vt:i4>
      </vt:variant>
      <vt:variant>
        <vt:i4>1661</vt:i4>
      </vt:variant>
      <vt:variant>
        <vt:i4>0</vt:i4>
      </vt:variant>
      <vt:variant>
        <vt:i4>5</vt:i4>
      </vt:variant>
      <vt:variant>
        <vt:lpwstr/>
      </vt:variant>
      <vt:variant>
        <vt:lpwstr>_Toc406522976</vt:lpwstr>
      </vt:variant>
      <vt:variant>
        <vt:i4>1507385</vt:i4>
      </vt:variant>
      <vt:variant>
        <vt:i4>1655</vt:i4>
      </vt:variant>
      <vt:variant>
        <vt:i4>0</vt:i4>
      </vt:variant>
      <vt:variant>
        <vt:i4>5</vt:i4>
      </vt:variant>
      <vt:variant>
        <vt:lpwstr/>
      </vt:variant>
      <vt:variant>
        <vt:lpwstr>_Toc406522975</vt:lpwstr>
      </vt:variant>
      <vt:variant>
        <vt:i4>1507385</vt:i4>
      </vt:variant>
      <vt:variant>
        <vt:i4>1649</vt:i4>
      </vt:variant>
      <vt:variant>
        <vt:i4>0</vt:i4>
      </vt:variant>
      <vt:variant>
        <vt:i4>5</vt:i4>
      </vt:variant>
      <vt:variant>
        <vt:lpwstr/>
      </vt:variant>
      <vt:variant>
        <vt:lpwstr>_Toc406522974</vt:lpwstr>
      </vt:variant>
      <vt:variant>
        <vt:i4>1507385</vt:i4>
      </vt:variant>
      <vt:variant>
        <vt:i4>1643</vt:i4>
      </vt:variant>
      <vt:variant>
        <vt:i4>0</vt:i4>
      </vt:variant>
      <vt:variant>
        <vt:i4>5</vt:i4>
      </vt:variant>
      <vt:variant>
        <vt:lpwstr/>
      </vt:variant>
      <vt:variant>
        <vt:lpwstr>_Toc406522973</vt:lpwstr>
      </vt:variant>
      <vt:variant>
        <vt:i4>1507385</vt:i4>
      </vt:variant>
      <vt:variant>
        <vt:i4>1637</vt:i4>
      </vt:variant>
      <vt:variant>
        <vt:i4>0</vt:i4>
      </vt:variant>
      <vt:variant>
        <vt:i4>5</vt:i4>
      </vt:variant>
      <vt:variant>
        <vt:lpwstr/>
      </vt:variant>
      <vt:variant>
        <vt:lpwstr>_Toc406522972</vt:lpwstr>
      </vt:variant>
      <vt:variant>
        <vt:i4>1507385</vt:i4>
      </vt:variant>
      <vt:variant>
        <vt:i4>1631</vt:i4>
      </vt:variant>
      <vt:variant>
        <vt:i4>0</vt:i4>
      </vt:variant>
      <vt:variant>
        <vt:i4>5</vt:i4>
      </vt:variant>
      <vt:variant>
        <vt:lpwstr/>
      </vt:variant>
      <vt:variant>
        <vt:lpwstr>_Toc406522971</vt:lpwstr>
      </vt:variant>
      <vt:variant>
        <vt:i4>1507385</vt:i4>
      </vt:variant>
      <vt:variant>
        <vt:i4>1625</vt:i4>
      </vt:variant>
      <vt:variant>
        <vt:i4>0</vt:i4>
      </vt:variant>
      <vt:variant>
        <vt:i4>5</vt:i4>
      </vt:variant>
      <vt:variant>
        <vt:lpwstr/>
      </vt:variant>
      <vt:variant>
        <vt:lpwstr>_Toc406522970</vt:lpwstr>
      </vt:variant>
      <vt:variant>
        <vt:i4>1441849</vt:i4>
      </vt:variant>
      <vt:variant>
        <vt:i4>1619</vt:i4>
      </vt:variant>
      <vt:variant>
        <vt:i4>0</vt:i4>
      </vt:variant>
      <vt:variant>
        <vt:i4>5</vt:i4>
      </vt:variant>
      <vt:variant>
        <vt:lpwstr/>
      </vt:variant>
      <vt:variant>
        <vt:lpwstr>_Toc406522969</vt:lpwstr>
      </vt:variant>
      <vt:variant>
        <vt:i4>1441849</vt:i4>
      </vt:variant>
      <vt:variant>
        <vt:i4>1613</vt:i4>
      </vt:variant>
      <vt:variant>
        <vt:i4>0</vt:i4>
      </vt:variant>
      <vt:variant>
        <vt:i4>5</vt:i4>
      </vt:variant>
      <vt:variant>
        <vt:lpwstr/>
      </vt:variant>
      <vt:variant>
        <vt:lpwstr>_Toc406522968</vt:lpwstr>
      </vt:variant>
      <vt:variant>
        <vt:i4>1441849</vt:i4>
      </vt:variant>
      <vt:variant>
        <vt:i4>1607</vt:i4>
      </vt:variant>
      <vt:variant>
        <vt:i4>0</vt:i4>
      </vt:variant>
      <vt:variant>
        <vt:i4>5</vt:i4>
      </vt:variant>
      <vt:variant>
        <vt:lpwstr/>
      </vt:variant>
      <vt:variant>
        <vt:lpwstr>_Toc406522967</vt:lpwstr>
      </vt:variant>
      <vt:variant>
        <vt:i4>1441849</vt:i4>
      </vt:variant>
      <vt:variant>
        <vt:i4>1601</vt:i4>
      </vt:variant>
      <vt:variant>
        <vt:i4>0</vt:i4>
      </vt:variant>
      <vt:variant>
        <vt:i4>5</vt:i4>
      </vt:variant>
      <vt:variant>
        <vt:lpwstr/>
      </vt:variant>
      <vt:variant>
        <vt:lpwstr>_Toc406522966</vt:lpwstr>
      </vt:variant>
      <vt:variant>
        <vt:i4>1441849</vt:i4>
      </vt:variant>
      <vt:variant>
        <vt:i4>1595</vt:i4>
      </vt:variant>
      <vt:variant>
        <vt:i4>0</vt:i4>
      </vt:variant>
      <vt:variant>
        <vt:i4>5</vt:i4>
      </vt:variant>
      <vt:variant>
        <vt:lpwstr/>
      </vt:variant>
      <vt:variant>
        <vt:lpwstr>_Toc406522965</vt:lpwstr>
      </vt:variant>
      <vt:variant>
        <vt:i4>1441849</vt:i4>
      </vt:variant>
      <vt:variant>
        <vt:i4>1589</vt:i4>
      </vt:variant>
      <vt:variant>
        <vt:i4>0</vt:i4>
      </vt:variant>
      <vt:variant>
        <vt:i4>5</vt:i4>
      </vt:variant>
      <vt:variant>
        <vt:lpwstr/>
      </vt:variant>
      <vt:variant>
        <vt:lpwstr>_Toc406522964</vt:lpwstr>
      </vt:variant>
      <vt:variant>
        <vt:i4>1441849</vt:i4>
      </vt:variant>
      <vt:variant>
        <vt:i4>1583</vt:i4>
      </vt:variant>
      <vt:variant>
        <vt:i4>0</vt:i4>
      </vt:variant>
      <vt:variant>
        <vt:i4>5</vt:i4>
      </vt:variant>
      <vt:variant>
        <vt:lpwstr/>
      </vt:variant>
      <vt:variant>
        <vt:lpwstr>_Toc406522963</vt:lpwstr>
      </vt:variant>
      <vt:variant>
        <vt:i4>1441849</vt:i4>
      </vt:variant>
      <vt:variant>
        <vt:i4>1577</vt:i4>
      </vt:variant>
      <vt:variant>
        <vt:i4>0</vt:i4>
      </vt:variant>
      <vt:variant>
        <vt:i4>5</vt:i4>
      </vt:variant>
      <vt:variant>
        <vt:lpwstr/>
      </vt:variant>
      <vt:variant>
        <vt:lpwstr>_Toc406522962</vt:lpwstr>
      </vt:variant>
      <vt:variant>
        <vt:i4>1441849</vt:i4>
      </vt:variant>
      <vt:variant>
        <vt:i4>1571</vt:i4>
      </vt:variant>
      <vt:variant>
        <vt:i4>0</vt:i4>
      </vt:variant>
      <vt:variant>
        <vt:i4>5</vt:i4>
      </vt:variant>
      <vt:variant>
        <vt:lpwstr/>
      </vt:variant>
      <vt:variant>
        <vt:lpwstr>_Toc406522961</vt:lpwstr>
      </vt:variant>
      <vt:variant>
        <vt:i4>1441849</vt:i4>
      </vt:variant>
      <vt:variant>
        <vt:i4>1565</vt:i4>
      </vt:variant>
      <vt:variant>
        <vt:i4>0</vt:i4>
      </vt:variant>
      <vt:variant>
        <vt:i4>5</vt:i4>
      </vt:variant>
      <vt:variant>
        <vt:lpwstr/>
      </vt:variant>
      <vt:variant>
        <vt:lpwstr>_Toc406522960</vt:lpwstr>
      </vt:variant>
      <vt:variant>
        <vt:i4>1376313</vt:i4>
      </vt:variant>
      <vt:variant>
        <vt:i4>1559</vt:i4>
      </vt:variant>
      <vt:variant>
        <vt:i4>0</vt:i4>
      </vt:variant>
      <vt:variant>
        <vt:i4>5</vt:i4>
      </vt:variant>
      <vt:variant>
        <vt:lpwstr/>
      </vt:variant>
      <vt:variant>
        <vt:lpwstr>_Toc406522959</vt:lpwstr>
      </vt:variant>
      <vt:variant>
        <vt:i4>1376313</vt:i4>
      </vt:variant>
      <vt:variant>
        <vt:i4>1553</vt:i4>
      </vt:variant>
      <vt:variant>
        <vt:i4>0</vt:i4>
      </vt:variant>
      <vt:variant>
        <vt:i4>5</vt:i4>
      </vt:variant>
      <vt:variant>
        <vt:lpwstr/>
      </vt:variant>
      <vt:variant>
        <vt:lpwstr>_Toc406522958</vt:lpwstr>
      </vt:variant>
      <vt:variant>
        <vt:i4>1376313</vt:i4>
      </vt:variant>
      <vt:variant>
        <vt:i4>1547</vt:i4>
      </vt:variant>
      <vt:variant>
        <vt:i4>0</vt:i4>
      </vt:variant>
      <vt:variant>
        <vt:i4>5</vt:i4>
      </vt:variant>
      <vt:variant>
        <vt:lpwstr/>
      </vt:variant>
      <vt:variant>
        <vt:lpwstr>_Toc406522957</vt:lpwstr>
      </vt:variant>
      <vt:variant>
        <vt:i4>1376313</vt:i4>
      </vt:variant>
      <vt:variant>
        <vt:i4>1541</vt:i4>
      </vt:variant>
      <vt:variant>
        <vt:i4>0</vt:i4>
      </vt:variant>
      <vt:variant>
        <vt:i4>5</vt:i4>
      </vt:variant>
      <vt:variant>
        <vt:lpwstr/>
      </vt:variant>
      <vt:variant>
        <vt:lpwstr>_Toc406522956</vt:lpwstr>
      </vt:variant>
      <vt:variant>
        <vt:i4>1376313</vt:i4>
      </vt:variant>
      <vt:variant>
        <vt:i4>1535</vt:i4>
      </vt:variant>
      <vt:variant>
        <vt:i4>0</vt:i4>
      </vt:variant>
      <vt:variant>
        <vt:i4>5</vt:i4>
      </vt:variant>
      <vt:variant>
        <vt:lpwstr/>
      </vt:variant>
      <vt:variant>
        <vt:lpwstr>_Toc406522955</vt:lpwstr>
      </vt:variant>
      <vt:variant>
        <vt:i4>1376313</vt:i4>
      </vt:variant>
      <vt:variant>
        <vt:i4>1529</vt:i4>
      </vt:variant>
      <vt:variant>
        <vt:i4>0</vt:i4>
      </vt:variant>
      <vt:variant>
        <vt:i4>5</vt:i4>
      </vt:variant>
      <vt:variant>
        <vt:lpwstr/>
      </vt:variant>
      <vt:variant>
        <vt:lpwstr>_Toc406522954</vt:lpwstr>
      </vt:variant>
      <vt:variant>
        <vt:i4>1376313</vt:i4>
      </vt:variant>
      <vt:variant>
        <vt:i4>1523</vt:i4>
      </vt:variant>
      <vt:variant>
        <vt:i4>0</vt:i4>
      </vt:variant>
      <vt:variant>
        <vt:i4>5</vt:i4>
      </vt:variant>
      <vt:variant>
        <vt:lpwstr/>
      </vt:variant>
      <vt:variant>
        <vt:lpwstr>_Toc406522953</vt:lpwstr>
      </vt:variant>
      <vt:variant>
        <vt:i4>1376313</vt:i4>
      </vt:variant>
      <vt:variant>
        <vt:i4>1517</vt:i4>
      </vt:variant>
      <vt:variant>
        <vt:i4>0</vt:i4>
      </vt:variant>
      <vt:variant>
        <vt:i4>5</vt:i4>
      </vt:variant>
      <vt:variant>
        <vt:lpwstr/>
      </vt:variant>
      <vt:variant>
        <vt:lpwstr>_Toc406522952</vt:lpwstr>
      </vt:variant>
      <vt:variant>
        <vt:i4>1376313</vt:i4>
      </vt:variant>
      <vt:variant>
        <vt:i4>1511</vt:i4>
      </vt:variant>
      <vt:variant>
        <vt:i4>0</vt:i4>
      </vt:variant>
      <vt:variant>
        <vt:i4>5</vt:i4>
      </vt:variant>
      <vt:variant>
        <vt:lpwstr/>
      </vt:variant>
      <vt:variant>
        <vt:lpwstr>_Toc406522951</vt:lpwstr>
      </vt:variant>
      <vt:variant>
        <vt:i4>1376313</vt:i4>
      </vt:variant>
      <vt:variant>
        <vt:i4>1505</vt:i4>
      </vt:variant>
      <vt:variant>
        <vt:i4>0</vt:i4>
      </vt:variant>
      <vt:variant>
        <vt:i4>5</vt:i4>
      </vt:variant>
      <vt:variant>
        <vt:lpwstr/>
      </vt:variant>
      <vt:variant>
        <vt:lpwstr>_Toc406522950</vt:lpwstr>
      </vt:variant>
      <vt:variant>
        <vt:i4>1310777</vt:i4>
      </vt:variant>
      <vt:variant>
        <vt:i4>1499</vt:i4>
      </vt:variant>
      <vt:variant>
        <vt:i4>0</vt:i4>
      </vt:variant>
      <vt:variant>
        <vt:i4>5</vt:i4>
      </vt:variant>
      <vt:variant>
        <vt:lpwstr/>
      </vt:variant>
      <vt:variant>
        <vt:lpwstr>_Toc406522949</vt:lpwstr>
      </vt:variant>
      <vt:variant>
        <vt:i4>1310777</vt:i4>
      </vt:variant>
      <vt:variant>
        <vt:i4>1493</vt:i4>
      </vt:variant>
      <vt:variant>
        <vt:i4>0</vt:i4>
      </vt:variant>
      <vt:variant>
        <vt:i4>5</vt:i4>
      </vt:variant>
      <vt:variant>
        <vt:lpwstr/>
      </vt:variant>
      <vt:variant>
        <vt:lpwstr>_Toc406522948</vt:lpwstr>
      </vt:variant>
      <vt:variant>
        <vt:i4>1310777</vt:i4>
      </vt:variant>
      <vt:variant>
        <vt:i4>1487</vt:i4>
      </vt:variant>
      <vt:variant>
        <vt:i4>0</vt:i4>
      </vt:variant>
      <vt:variant>
        <vt:i4>5</vt:i4>
      </vt:variant>
      <vt:variant>
        <vt:lpwstr/>
      </vt:variant>
      <vt:variant>
        <vt:lpwstr>_Toc406522947</vt:lpwstr>
      </vt:variant>
      <vt:variant>
        <vt:i4>1310777</vt:i4>
      </vt:variant>
      <vt:variant>
        <vt:i4>1481</vt:i4>
      </vt:variant>
      <vt:variant>
        <vt:i4>0</vt:i4>
      </vt:variant>
      <vt:variant>
        <vt:i4>5</vt:i4>
      </vt:variant>
      <vt:variant>
        <vt:lpwstr/>
      </vt:variant>
      <vt:variant>
        <vt:lpwstr>_Toc406522946</vt:lpwstr>
      </vt:variant>
      <vt:variant>
        <vt:i4>1310777</vt:i4>
      </vt:variant>
      <vt:variant>
        <vt:i4>1475</vt:i4>
      </vt:variant>
      <vt:variant>
        <vt:i4>0</vt:i4>
      </vt:variant>
      <vt:variant>
        <vt:i4>5</vt:i4>
      </vt:variant>
      <vt:variant>
        <vt:lpwstr/>
      </vt:variant>
      <vt:variant>
        <vt:lpwstr>_Toc406522945</vt:lpwstr>
      </vt:variant>
      <vt:variant>
        <vt:i4>1310777</vt:i4>
      </vt:variant>
      <vt:variant>
        <vt:i4>1469</vt:i4>
      </vt:variant>
      <vt:variant>
        <vt:i4>0</vt:i4>
      </vt:variant>
      <vt:variant>
        <vt:i4>5</vt:i4>
      </vt:variant>
      <vt:variant>
        <vt:lpwstr/>
      </vt:variant>
      <vt:variant>
        <vt:lpwstr>_Toc406522944</vt:lpwstr>
      </vt:variant>
      <vt:variant>
        <vt:i4>1310777</vt:i4>
      </vt:variant>
      <vt:variant>
        <vt:i4>1463</vt:i4>
      </vt:variant>
      <vt:variant>
        <vt:i4>0</vt:i4>
      </vt:variant>
      <vt:variant>
        <vt:i4>5</vt:i4>
      </vt:variant>
      <vt:variant>
        <vt:lpwstr/>
      </vt:variant>
      <vt:variant>
        <vt:lpwstr>_Toc406522943</vt:lpwstr>
      </vt:variant>
      <vt:variant>
        <vt:i4>1310777</vt:i4>
      </vt:variant>
      <vt:variant>
        <vt:i4>1457</vt:i4>
      </vt:variant>
      <vt:variant>
        <vt:i4>0</vt:i4>
      </vt:variant>
      <vt:variant>
        <vt:i4>5</vt:i4>
      </vt:variant>
      <vt:variant>
        <vt:lpwstr/>
      </vt:variant>
      <vt:variant>
        <vt:lpwstr>_Toc406522942</vt:lpwstr>
      </vt:variant>
      <vt:variant>
        <vt:i4>1310777</vt:i4>
      </vt:variant>
      <vt:variant>
        <vt:i4>1451</vt:i4>
      </vt:variant>
      <vt:variant>
        <vt:i4>0</vt:i4>
      </vt:variant>
      <vt:variant>
        <vt:i4>5</vt:i4>
      </vt:variant>
      <vt:variant>
        <vt:lpwstr/>
      </vt:variant>
      <vt:variant>
        <vt:lpwstr>_Toc406522941</vt:lpwstr>
      </vt:variant>
      <vt:variant>
        <vt:i4>1310777</vt:i4>
      </vt:variant>
      <vt:variant>
        <vt:i4>1445</vt:i4>
      </vt:variant>
      <vt:variant>
        <vt:i4>0</vt:i4>
      </vt:variant>
      <vt:variant>
        <vt:i4>5</vt:i4>
      </vt:variant>
      <vt:variant>
        <vt:lpwstr/>
      </vt:variant>
      <vt:variant>
        <vt:lpwstr>_Toc406522940</vt:lpwstr>
      </vt:variant>
      <vt:variant>
        <vt:i4>1245241</vt:i4>
      </vt:variant>
      <vt:variant>
        <vt:i4>1439</vt:i4>
      </vt:variant>
      <vt:variant>
        <vt:i4>0</vt:i4>
      </vt:variant>
      <vt:variant>
        <vt:i4>5</vt:i4>
      </vt:variant>
      <vt:variant>
        <vt:lpwstr/>
      </vt:variant>
      <vt:variant>
        <vt:lpwstr>_Toc406522939</vt:lpwstr>
      </vt:variant>
      <vt:variant>
        <vt:i4>1245241</vt:i4>
      </vt:variant>
      <vt:variant>
        <vt:i4>1433</vt:i4>
      </vt:variant>
      <vt:variant>
        <vt:i4>0</vt:i4>
      </vt:variant>
      <vt:variant>
        <vt:i4>5</vt:i4>
      </vt:variant>
      <vt:variant>
        <vt:lpwstr/>
      </vt:variant>
      <vt:variant>
        <vt:lpwstr>_Toc406522938</vt:lpwstr>
      </vt:variant>
      <vt:variant>
        <vt:i4>1245241</vt:i4>
      </vt:variant>
      <vt:variant>
        <vt:i4>1427</vt:i4>
      </vt:variant>
      <vt:variant>
        <vt:i4>0</vt:i4>
      </vt:variant>
      <vt:variant>
        <vt:i4>5</vt:i4>
      </vt:variant>
      <vt:variant>
        <vt:lpwstr/>
      </vt:variant>
      <vt:variant>
        <vt:lpwstr>_Toc406522937</vt:lpwstr>
      </vt:variant>
      <vt:variant>
        <vt:i4>1245241</vt:i4>
      </vt:variant>
      <vt:variant>
        <vt:i4>1421</vt:i4>
      </vt:variant>
      <vt:variant>
        <vt:i4>0</vt:i4>
      </vt:variant>
      <vt:variant>
        <vt:i4>5</vt:i4>
      </vt:variant>
      <vt:variant>
        <vt:lpwstr/>
      </vt:variant>
      <vt:variant>
        <vt:lpwstr>_Toc406522936</vt:lpwstr>
      </vt:variant>
      <vt:variant>
        <vt:i4>1245241</vt:i4>
      </vt:variant>
      <vt:variant>
        <vt:i4>1415</vt:i4>
      </vt:variant>
      <vt:variant>
        <vt:i4>0</vt:i4>
      </vt:variant>
      <vt:variant>
        <vt:i4>5</vt:i4>
      </vt:variant>
      <vt:variant>
        <vt:lpwstr/>
      </vt:variant>
      <vt:variant>
        <vt:lpwstr>_Toc406522935</vt:lpwstr>
      </vt:variant>
      <vt:variant>
        <vt:i4>1245241</vt:i4>
      </vt:variant>
      <vt:variant>
        <vt:i4>1409</vt:i4>
      </vt:variant>
      <vt:variant>
        <vt:i4>0</vt:i4>
      </vt:variant>
      <vt:variant>
        <vt:i4>5</vt:i4>
      </vt:variant>
      <vt:variant>
        <vt:lpwstr/>
      </vt:variant>
      <vt:variant>
        <vt:lpwstr>_Toc406522934</vt:lpwstr>
      </vt:variant>
      <vt:variant>
        <vt:i4>1245241</vt:i4>
      </vt:variant>
      <vt:variant>
        <vt:i4>1403</vt:i4>
      </vt:variant>
      <vt:variant>
        <vt:i4>0</vt:i4>
      </vt:variant>
      <vt:variant>
        <vt:i4>5</vt:i4>
      </vt:variant>
      <vt:variant>
        <vt:lpwstr/>
      </vt:variant>
      <vt:variant>
        <vt:lpwstr>_Toc406522933</vt:lpwstr>
      </vt:variant>
      <vt:variant>
        <vt:i4>1245241</vt:i4>
      </vt:variant>
      <vt:variant>
        <vt:i4>1397</vt:i4>
      </vt:variant>
      <vt:variant>
        <vt:i4>0</vt:i4>
      </vt:variant>
      <vt:variant>
        <vt:i4>5</vt:i4>
      </vt:variant>
      <vt:variant>
        <vt:lpwstr/>
      </vt:variant>
      <vt:variant>
        <vt:lpwstr>_Toc406522932</vt:lpwstr>
      </vt:variant>
      <vt:variant>
        <vt:i4>1245241</vt:i4>
      </vt:variant>
      <vt:variant>
        <vt:i4>1391</vt:i4>
      </vt:variant>
      <vt:variant>
        <vt:i4>0</vt:i4>
      </vt:variant>
      <vt:variant>
        <vt:i4>5</vt:i4>
      </vt:variant>
      <vt:variant>
        <vt:lpwstr/>
      </vt:variant>
      <vt:variant>
        <vt:lpwstr>_Toc406522931</vt:lpwstr>
      </vt:variant>
      <vt:variant>
        <vt:i4>1245241</vt:i4>
      </vt:variant>
      <vt:variant>
        <vt:i4>1385</vt:i4>
      </vt:variant>
      <vt:variant>
        <vt:i4>0</vt:i4>
      </vt:variant>
      <vt:variant>
        <vt:i4>5</vt:i4>
      </vt:variant>
      <vt:variant>
        <vt:lpwstr/>
      </vt:variant>
      <vt:variant>
        <vt:lpwstr>_Toc406522930</vt:lpwstr>
      </vt:variant>
      <vt:variant>
        <vt:i4>1179705</vt:i4>
      </vt:variant>
      <vt:variant>
        <vt:i4>1379</vt:i4>
      </vt:variant>
      <vt:variant>
        <vt:i4>0</vt:i4>
      </vt:variant>
      <vt:variant>
        <vt:i4>5</vt:i4>
      </vt:variant>
      <vt:variant>
        <vt:lpwstr/>
      </vt:variant>
      <vt:variant>
        <vt:lpwstr>_Toc406522929</vt:lpwstr>
      </vt:variant>
      <vt:variant>
        <vt:i4>1179705</vt:i4>
      </vt:variant>
      <vt:variant>
        <vt:i4>1373</vt:i4>
      </vt:variant>
      <vt:variant>
        <vt:i4>0</vt:i4>
      </vt:variant>
      <vt:variant>
        <vt:i4>5</vt:i4>
      </vt:variant>
      <vt:variant>
        <vt:lpwstr/>
      </vt:variant>
      <vt:variant>
        <vt:lpwstr>_Toc406522928</vt:lpwstr>
      </vt:variant>
      <vt:variant>
        <vt:i4>1179705</vt:i4>
      </vt:variant>
      <vt:variant>
        <vt:i4>1367</vt:i4>
      </vt:variant>
      <vt:variant>
        <vt:i4>0</vt:i4>
      </vt:variant>
      <vt:variant>
        <vt:i4>5</vt:i4>
      </vt:variant>
      <vt:variant>
        <vt:lpwstr/>
      </vt:variant>
      <vt:variant>
        <vt:lpwstr>_Toc406522927</vt:lpwstr>
      </vt:variant>
      <vt:variant>
        <vt:i4>1179705</vt:i4>
      </vt:variant>
      <vt:variant>
        <vt:i4>1361</vt:i4>
      </vt:variant>
      <vt:variant>
        <vt:i4>0</vt:i4>
      </vt:variant>
      <vt:variant>
        <vt:i4>5</vt:i4>
      </vt:variant>
      <vt:variant>
        <vt:lpwstr/>
      </vt:variant>
      <vt:variant>
        <vt:lpwstr>_Toc406522926</vt:lpwstr>
      </vt:variant>
      <vt:variant>
        <vt:i4>1179705</vt:i4>
      </vt:variant>
      <vt:variant>
        <vt:i4>1355</vt:i4>
      </vt:variant>
      <vt:variant>
        <vt:i4>0</vt:i4>
      </vt:variant>
      <vt:variant>
        <vt:i4>5</vt:i4>
      </vt:variant>
      <vt:variant>
        <vt:lpwstr/>
      </vt:variant>
      <vt:variant>
        <vt:lpwstr>_Toc406522925</vt:lpwstr>
      </vt:variant>
      <vt:variant>
        <vt:i4>1179705</vt:i4>
      </vt:variant>
      <vt:variant>
        <vt:i4>1349</vt:i4>
      </vt:variant>
      <vt:variant>
        <vt:i4>0</vt:i4>
      </vt:variant>
      <vt:variant>
        <vt:i4>5</vt:i4>
      </vt:variant>
      <vt:variant>
        <vt:lpwstr/>
      </vt:variant>
      <vt:variant>
        <vt:lpwstr>_Toc406522924</vt:lpwstr>
      </vt:variant>
      <vt:variant>
        <vt:i4>1179705</vt:i4>
      </vt:variant>
      <vt:variant>
        <vt:i4>1343</vt:i4>
      </vt:variant>
      <vt:variant>
        <vt:i4>0</vt:i4>
      </vt:variant>
      <vt:variant>
        <vt:i4>5</vt:i4>
      </vt:variant>
      <vt:variant>
        <vt:lpwstr/>
      </vt:variant>
      <vt:variant>
        <vt:lpwstr>_Toc406522923</vt:lpwstr>
      </vt:variant>
      <vt:variant>
        <vt:i4>1179705</vt:i4>
      </vt:variant>
      <vt:variant>
        <vt:i4>1337</vt:i4>
      </vt:variant>
      <vt:variant>
        <vt:i4>0</vt:i4>
      </vt:variant>
      <vt:variant>
        <vt:i4>5</vt:i4>
      </vt:variant>
      <vt:variant>
        <vt:lpwstr/>
      </vt:variant>
      <vt:variant>
        <vt:lpwstr>_Toc406522922</vt:lpwstr>
      </vt:variant>
      <vt:variant>
        <vt:i4>1179705</vt:i4>
      </vt:variant>
      <vt:variant>
        <vt:i4>1331</vt:i4>
      </vt:variant>
      <vt:variant>
        <vt:i4>0</vt:i4>
      </vt:variant>
      <vt:variant>
        <vt:i4>5</vt:i4>
      </vt:variant>
      <vt:variant>
        <vt:lpwstr/>
      </vt:variant>
      <vt:variant>
        <vt:lpwstr>_Toc406522921</vt:lpwstr>
      </vt:variant>
      <vt:variant>
        <vt:i4>1179705</vt:i4>
      </vt:variant>
      <vt:variant>
        <vt:i4>1325</vt:i4>
      </vt:variant>
      <vt:variant>
        <vt:i4>0</vt:i4>
      </vt:variant>
      <vt:variant>
        <vt:i4>5</vt:i4>
      </vt:variant>
      <vt:variant>
        <vt:lpwstr/>
      </vt:variant>
      <vt:variant>
        <vt:lpwstr>_Toc406522920</vt:lpwstr>
      </vt:variant>
      <vt:variant>
        <vt:i4>1114169</vt:i4>
      </vt:variant>
      <vt:variant>
        <vt:i4>1319</vt:i4>
      </vt:variant>
      <vt:variant>
        <vt:i4>0</vt:i4>
      </vt:variant>
      <vt:variant>
        <vt:i4>5</vt:i4>
      </vt:variant>
      <vt:variant>
        <vt:lpwstr/>
      </vt:variant>
      <vt:variant>
        <vt:lpwstr>_Toc406522919</vt:lpwstr>
      </vt:variant>
      <vt:variant>
        <vt:i4>1114169</vt:i4>
      </vt:variant>
      <vt:variant>
        <vt:i4>1313</vt:i4>
      </vt:variant>
      <vt:variant>
        <vt:i4>0</vt:i4>
      </vt:variant>
      <vt:variant>
        <vt:i4>5</vt:i4>
      </vt:variant>
      <vt:variant>
        <vt:lpwstr/>
      </vt:variant>
      <vt:variant>
        <vt:lpwstr>_Toc406522918</vt:lpwstr>
      </vt:variant>
      <vt:variant>
        <vt:i4>1114169</vt:i4>
      </vt:variant>
      <vt:variant>
        <vt:i4>1307</vt:i4>
      </vt:variant>
      <vt:variant>
        <vt:i4>0</vt:i4>
      </vt:variant>
      <vt:variant>
        <vt:i4>5</vt:i4>
      </vt:variant>
      <vt:variant>
        <vt:lpwstr/>
      </vt:variant>
      <vt:variant>
        <vt:lpwstr>_Toc406522917</vt:lpwstr>
      </vt:variant>
      <vt:variant>
        <vt:i4>1114169</vt:i4>
      </vt:variant>
      <vt:variant>
        <vt:i4>1301</vt:i4>
      </vt:variant>
      <vt:variant>
        <vt:i4>0</vt:i4>
      </vt:variant>
      <vt:variant>
        <vt:i4>5</vt:i4>
      </vt:variant>
      <vt:variant>
        <vt:lpwstr/>
      </vt:variant>
      <vt:variant>
        <vt:lpwstr>_Toc406522916</vt:lpwstr>
      </vt:variant>
      <vt:variant>
        <vt:i4>1114169</vt:i4>
      </vt:variant>
      <vt:variant>
        <vt:i4>1295</vt:i4>
      </vt:variant>
      <vt:variant>
        <vt:i4>0</vt:i4>
      </vt:variant>
      <vt:variant>
        <vt:i4>5</vt:i4>
      </vt:variant>
      <vt:variant>
        <vt:lpwstr/>
      </vt:variant>
      <vt:variant>
        <vt:lpwstr>_Toc406522915</vt:lpwstr>
      </vt:variant>
      <vt:variant>
        <vt:i4>1114169</vt:i4>
      </vt:variant>
      <vt:variant>
        <vt:i4>1289</vt:i4>
      </vt:variant>
      <vt:variant>
        <vt:i4>0</vt:i4>
      </vt:variant>
      <vt:variant>
        <vt:i4>5</vt:i4>
      </vt:variant>
      <vt:variant>
        <vt:lpwstr/>
      </vt:variant>
      <vt:variant>
        <vt:lpwstr>_Toc406522914</vt:lpwstr>
      </vt:variant>
      <vt:variant>
        <vt:i4>1114169</vt:i4>
      </vt:variant>
      <vt:variant>
        <vt:i4>1283</vt:i4>
      </vt:variant>
      <vt:variant>
        <vt:i4>0</vt:i4>
      </vt:variant>
      <vt:variant>
        <vt:i4>5</vt:i4>
      </vt:variant>
      <vt:variant>
        <vt:lpwstr/>
      </vt:variant>
      <vt:variant>
        <vt:lpwstr>_Toc406522913</vt:lpwstr>
      </vt:variant>
      <vt:variant>
        <vt:i4>1114169</vt:i4>
      </vt:variant>
      <vt:variant>
        <vt:i4>1277</vt:i4>
      </vt:variant>
      <vt:variant>
        <vt:i4>0</vt:i4>
      </vt:variant>
      <vt:variant>
        <vt:i4>5</vt:i4>
      </vt:variant>
      <vt:variant>
        <vt:lpwstr/>
      </vt:variant>
      <vt:variant>
        <vt:lpwstr>_Toc406522912</vt:lpwstr>
      </vt:variant>
      <vt:variant>
        <vt:i4>1114169</vt:i4>
      </vt:variant>
      <vt:variant>
        <vt:i4>1271</vt:i4>
      </vt:variant>
      <vt:variant>
        <vt:i4>0</vt:i4>
      </vt:variant>
      <vt:variant>
        <vt:i4>5</vt:i4>
      </vt:variant>
      <vt:variant>
        <vt:lpwstr/>
      </vt:variant>
      <vt:variant>
        <vt:lpwstr>_Toc406522911</vt:lpwstr>
      </vt:variant>
      <vt:variant>
        <vt:i4>1114169</vt:i4>
      </vt:variant>
      <vt:variant>
        <vt:i4>1265</vt:i4>
      </vt:variant>
      <vt:variant>
        <vt:i4>0</vt:i4>
      </vt:variant>
      <vt:variant>
        <vt:i4>5</vt:i4>
      </vt:variant>
      <vt:variant>
        <vt:lpwstr/>
      </vt:variant>
      <vt:variant>
        <vt:lpwstr>_Toc406522910</vt:lpwstr>
      </vt:variant>
      <vt:variant>
        <vt:i4>1048633</vt:i4>
      </vt:variant>
      <vt:variant>
        <vt:i4>1259</vt:i4>
      </vt:variant>
      <vt:variant>
        <vt:i4>0</vt:i4>
      </vt:variant>
      <vt:variant>
        <vt:i4>5</vt:i4>
      </vt:variant>
      <vt:variant>
        <vt:lpwstr/>
      </vt:variant>
      <vt:variant>
        <vt:lpwstr>_Toc406522909</vt:lpwstr>
      </vt:variant>
      <vt:variant>
        <vt:i4>1048633</vt:i4>
      </vt:variant>
      <vt:variant>
        <vt:i4>1253</vt:i4>
      </vt:variant>
      <vt:variant>
        <vt:i4>0</vt:i4>
      </vt:variant>
      <vt:variant>
        <vt:i4>5</vt:i4>
      </vt:variant>
      <vt:variant>
        <vt:lpwstr/>
      </vt:variant>
      <vt:variant>
        <vt:lpwstr>_Toc406522908</vt:lpwstr>
      </vt:variant>
      <vt:variant>
        <vt:i4>1048633</vt:i4>
      </vt:variant>
      <vt:variant>
        <vt:i4>1247</vt:i4>
      </vt:variant>
      <vt:variant>
        <vt:i4>0</vt:i4>
      </vt:variant>
      <vt:variant>
        <vt:i4>5</vt:i4>
      </vt:variant>
      <vt:variant>
        <vt:lpwstr/>
      </vt:variant>
      <vt:variant>
        <vt:lpwstr>_Toc406522907</vt:lpwstr>
      </vt:variant>
      <vt:variant>
        <vt:i4>1048633</vt:i4>
      </vt:variant>
      <vt:variant>
        <vt:i4>1241</vt:i4>
      </vt:variant>
      <vt:variant>
        <vt:i4>0</vt:i4>
      </vt:variant>
      <vt:variant>
        <vt:i4>5</vt:i4>
      </vt:variant>
      <vt:variant>
        <vt:lpwstr/>
      </vt:variant>
      <vt:variant>
        <vt:lpwstr>_Toc406522906</vt:lpwstr>
      </vt:variant>
      <vt:variant>
        <vt:i4>1048633</vt:i4>
      </vt:variant>
      <vt:variant>
        <vt:i4>1235</vt:i4>
      </vt:variant>
      <vt:variant>
        <vt:i4>0</vt:i4>
      </vt:variant>
      <vt:variant>
        <vt:i4>5</vt:i4>
      </vt:variant>
      <vt:variant>
        <vt:lpwstr/>
      </vt:variant>
      <vt:variant>
        <vt:lpwstr>_Toc406522905</vt:lpwstr>
      </vt:variant>
      <vt:variant>
        <vt:i4>1048633</vt:i4>
      </vt:variant>
      <vt:variant>
        <vt:i4>1229</vt:i4>
      </vt:variant>
      <vt:variant>
        <vt:i4>0</vt:i4>
      </vt:variant>
      <vt:variant>
        <vt:i4>5</vt:i4>
      </vt:variant>
      <vt:variant>
        <vt:lpwstr/>
      </vt:variant>
      <vt:variant>
        <vt:lpwstr>_Toc406522904</vt:lpwstr>
      </vt:variant>
      <vt:variant>
        <vt:i4>1048633</vt:i4>
      </vt:variant>
      <vt:variant>
        <vt:i4>1223</vt:i4>
      </vt:variant>
      <vt:variant>
        <vt:i4>0</vt:i4>
      </vt:variant>
      <vt:variant>
        <vt:i4>5</vt:i4>
      </vt:variant>
      <vt:variant>
        <vt:lpwstr/>
      </vt:variant>
      <vt:variant>
        <vt:lpwstr>_Toc406522903</vt:lpwstr>
      </vt:variant>
      <vt:variant>
        <vt:i4>1048633</vt:i4>
      </vt:variant>
      <vt:variant>
        <vt:i4>1217</vt:i4>
      </vt:variant>
      <vt:variant>
        <vt:i4>0</vt:i4>
      </vt:variant>
      <vt:variant>
        <vt:i4>5</vt:i4>
      </vt:variant>
      <vt:variant>
        <vt:lpwstr/>
      </vt:variant>
      <vt:variant>
        <vt:lpwstr>_Toc406522902</vt:lpwstr>
      </vt:variant>
      <vt:variant>
        <vt:i4>1048633</vt:i4>
      </vt:variant>
      <vt:variant>
        <vt:i4>1211</vt:i4>
      </vt:variant>
      <vt:variant>
        <vt:i4>0</vt:i4>
      </vt:variant>
      <vt:variant>
        <vt:i4>5</vt:i4>
      </vt:variant>
      <vt:variant>
        <vt:lpwstr/>
      </vt:variant>
      <vt:variant>
        <vt:lpwstr>_Toc406522901</vt:lpwstr>
      </vt:variant>
      <vt:variant>
        <vt:i4>1048633</vt:i4>
      </vt:variant>
      <vt:variant>
        <vt:i4>1205</vt:i4>
      </vt:variant>
      <vt:variant>
        <vt:i4>0</vt:i4>
      </vt:variant>
      <vt:variant>
        <vt:i4>5</vt:i4>
      </vt:variant>
      <vt:variant>
        <vt:lpwstr/>
      </vt:variant>
      <vt:variant>
        <vt:lpwstr>_Toc406522900</vt:lpwstr>
      </vt:variant>
      <vt:variant>
        <vt:i4>1638456</vt:i4>
      </vt:variant>
      <vt:variant>
        <vt:i4>1199</vt:i4>
      </vt:variant>
      <vt:variant>
        <vt:i4>0</vt:i4>
      </vt:variant>
      <vt:variant>
        <vt:i4>5</vt:i4>
      </vt:variant>
      <vt:variant>
        <vt:lpwstr/>
      </vt:variant>
      <vt:variant>
        <vt:lpwstr>_Toc406522899</vt:lpwstr>
      </vt:variant>
      <vt:variant>
        <vt:i4>1638456</vt:i4>
      </vt:variant>
      <vt:variant>
        <vt:i4>1193</vt:i4>
      </vt:variant>
      <vt:variant>
        <vt:i4>0</vt:i4>
      </vt:variant>
      <vt:variant>
        <vt:i4>5</vt:i4>
      </vt:variant>
      <vt:variant>
        <vt:lpwstr/>
      </vt:variant>
      <vt:variant>
        <vt:lpwstr>_Toc406522898</vt:lpwstr>
      </vt:variant>
      <vt:variant>
        <vt:i4>1638456</vt:i4>
      </vt:variant>
      <vt:variant>
        <vt:i4>1187</vt:i4>
      </vt:variant>
      <vt:variant>
        <vt:i4>0</vt:i4>
      </vt:variant>
      <vt:variant>
        <vt:i4>5</vt:i4>
      </vt:variant>
      <vt:variant>
        <vt:lpwstr/>
      </vt:variant>
      <vt:variant>
        <vt:lpwstr>_Toc406522897</vt:lpwstr>
      </vt:variant>
      <vt:variant>
        <vt:i4>1638456</vt:i4>
      </vt:variant>
      <vt:variant>
        <vt:i4>1181</vt:i4>
      </vt:variant>
      <vt:variant>
        <vt:i4>0</vt:i4>
      </vt:variant>
      <vt:variant>
        <vt:i4>5</vt:i4>
      </vt:variant>
      <vt:variant>
        <vt:lpwstr/>
      </vt:variant>
      <vt:variant>
        <vt:lpwstr>_Toc406522896</vt:lpwstr>
      </vt:variant>
      <vt:variant>
        <vt:i4>1638456</vt:i4>
      </vt:variant>
      <vt:variant>
        <vt:i4>1175</vt:i4>
      </vt:variant>
      <vt:variant>
        <vt:i4>0</vt:i4>
      </vt:variant>
      <vt:variant>
        <vt:i4>5</vt:i4>
      </vt:variant>
      <vt:variant>
        <vt:lpwstr/>
      </vt:variant>
      <vt:variant>
        <vt:lpwstr>_Toc406522895</vt:lpwstr>
      </vt:variant>
      <vt:variant>
        <vt:i4>1638456</vt:i4>
      </vt:variant>
      <vt:variant>
        <vt:i4>1169</vt:i4>
      </vt:variant>
      <vt:variant>
        <vt:i4>0</vt:i4>
      </vt:variant>
      <vt:variant>
        <vt:i4>5</vt:i4>
      </vt:variant>
      <vt:variant>
        <vt:lpwstr/>
      </vt:variant>
      <vt:variant>
        <vt:lpwstr>_Toc406522894</vt:lpwstr>
      </vt:variant>
      <vt:variant>
        <vt:i4>1638456</vt:i4>
      </vt:variant>
      <vt:variant>
        <vt:i4>1163</vt:i4>
      </vt:variant>
      <vt:variant>
        <vt:i4>0</vt:i4>
      </vt:variant>
      <vt:variant>
        <vt:i4>5</vt:i4>
      </vt:variant>
      <vt:variant>
        <vt:lpwstr/>
      </vt:variant>
      <vt:variant>
        <vt:lpwstr>_Toc406522893</vt:lpwstr>
      </vt:variant>
      <vt:variant>
        <vt:i4>1638456</vt:i4>
      </vt:variant>
      <vt:variant>
        <vt:i4>1157</vt:i4>
      </vt:variant>
      <vt:variant>
        <vt:i4>0</vt:i4>
      </vt:variant>
      <vt:variant>
        <vt:i4>5</vt:i4>
      </vt:variant>
      <vt:variant>
        <vt:lpwstr/>
      </vt:variant>
      <vt:variant>
        <vt:lpwstr>_Toc406522892</vt:lpwstr>
      </vt:variant>
      <vt:variant>
        <vt:i4>1638456</vt:i4>
      </vt:variant>
      <vt:variant>
        <vt:i4>1151</vt:i4>
      </vt:variant>
      <vt:variant>
        <vt:i4>0</vt:i4>
      </vt:variant>
      <vt:variant>
        <vt:i4>5</vt:i4>
      </vt:variant>
      <vt:variant>
        <vt:lpwstr/>
      </vt:variant>
      <vt:variant>
        <vt:lpwstr>_Toc406522891</vt:lpwstr>
      </vt:variant>
      <vt:variant>
        <vt:i4>1638456</vt:i4>
      </vt:variant>
      <vt:variant>
        <vt:i4>1145</vt:i4>
      </vt:variant>
      <vt:variant>
        <vt:i4>0</vt:i4>
      </vt:variant>
      <vt:variant>
        <vt:i4>5</vt:i4>
      </vt:variant>
      <vt:variant>
        <vt:lpwstr/>
      </vt:variant>
      <vt:variant>
        <vt:lpwstr>_Toc406522890</vt:lpwstr>
      </vt:variant>
      <vt:variant>
        <vt:i4>1572920</vt:i4>
      </vt:variant>
      <vt:variant>
        <vt:i4>1139</vt:i4>
      </vt:variant>
      <vt:variant>
        <vt:i4>0</vt:i4>
      </vt:variant>
      <vt:variant>
        <vt:i4>5</vt:i4>
      </vt:variant>
      <vt:variant>
        <vt:lpwstr/>
      </vt:variant>
      <vt:variant>
        <vt:lpwstr>_Toc406522889</vt:lpwstr>
      </vt:variant>
      <vt:variant>
        <vt:i4>1572920</vt:i4>
      </vt:variant>
      <vt:variant>
        <vt:i4>1133</vt:i4>
      </vt:variant>
      <vt:variant>
        <vt:i4>0</vt:i4>
      </vt:variant>
      <vt:variant>
        <vt:i4>5</vt:i4>
      </vt:variant>
      <vt:variant>
        <vt:lpwstr/>
      </vt:variant>
      <vt:variant>
        <vt:lpwstr>_Toc406522888</vt:lpwstr>
      </vt:variant>
      <vt:variant>
        <vt:i4>1572920</vt:i4>
      </vt:variant>
      <vt:variant>
        <vt:i4>1127</vt:i4>
      </vt:variant>
      <vt:variant>
        <vt:i4>0</vt:i4>
      </vt:variant>
      <vt:variant>
        <vt:i4>5</vt:i4>
      </vt:variant>
      <vt:variant>
        <vt:lpwstr/>
      </vt:variant>
      <vt:variant>
        <vt:lpwstr>_Toc406522887</vt:lpwstr>
      </vt:variant>
      <vt:variant>
        <vt:i4>1572920</vt:i4>
      </vt:variant>
      <vt:variant>
        <vt:i4>1121</vt:i4>
      </vt:variant>
      <vt:variant>
        <vt:i4>0</vt:i4>
      </vt:variant>
      <vt:variant>
        <vt:i4>5</vt:i4>
      </vt:variant>
      <vt:variant>
        <vt:lpwstr/>
      </vt:variant>
      <vt:variant>
        <vt:lpwstr>_Toc406522886</vt:lpwstr>
      </vt:variant>
      <vt:variant>
        <vt:i4>1572920</vt:i4>
      </vt:variant>
      <vt:variant>
        <vt:i4>1115</vt:i4>
      </vt:variant>
      <vt:variant>
        <vt:i4>0</vt:i4>
      </vt:variant>
      <vt:variant>
        <vt:i4>5</vt:i4>
      </vt:variant>
      <vt:variant>
        <vt:lpwstr/>
      </vt:variant>
      <vt:variant>
        <vt:lpwstr>_Toc406522885</vt:lpwstr>
      </vt:variant>
      <vt:variant>
        <vt:i4>1572920</vt:i4>
      </vt:variant>
      <vt:variant>
        <vt:i4>1109</vt:i4>
      </vt:variant>
      <vt:variant>
        <vt:i4>0</vt:i4>
      </vt:variant>
      <vt:variant>
        <vt:i4>5</vt:i4>
      </vt:variant>
      <vt:variant>
        <vt:lpwstr/>
      </vt:variant>
      <vt:variant>
        <vt:lpwstr>_Toc406522884</vt:lpwstr>
      </vt:variant>
      <vt:variant>
        <vt:i4>1572920</vt:i4>
      </vt:variant>
      <vt:variant>
        <vt:i4>1103</vt:i4>
      </vt:variant>
      <vt:variant>
        <vt:i4>0</vt:i4>
      </vt:variant>
      <vt:variant>
        <vt:i4>5</vt:i4>
      </vt:variant>
      <vt:variant>
        <vt:lpwstr/>
      </vt:variant>
      <vt:variant>
        <vt:lpwstr>_Toc406522883</vt:lpwstr>
      </vt:variant>
      <vt:variant>
        <vt:i4>1572920</vt:i4>
      </vt:variant>
      <vt:variant>
        <vt:i4>1097</vt:i4>
      </vt:variant>
      <vt:variant>
        <vt:i4>0</vt:i4>
      </vt:variant>
      <vt:variant>
        <vt:i4>5</vt:i4>
      </vt:variant>
      <vt:variant>
        <vt:lpwstr/>
      </vt:variant>
      <vt:variant>
        <vt:lpwstr>_Toc406522882</vt:lpwstr>
      </vt:variant>
      <vt:variant>
        <vt:i4>1572920</vt:i4>
      </vt:variant>
      <vt:variant>
        <vt:i4>1091</vt:i4>
      </vt:variant>
      <vt:variant>
        <vt:i4>0</vt:i4>
      </vt:variant>
      <vt:variant>
        <vt:i4>5</vt:i4>
      </vt:variant>
      <vt:variant>
        <vt:lpwstr/>
      </vt:variant>
      <vt:variant>
        <vt:lpwstr>_Toc406522881</vt:lpwstr>
      </vt:variant>
      <vt:variant>
        <vt:i4>1572920</vt:i4>
      </vt:variant>
      <vt:variant>
        <vt:i4>1085</vt:i4>
      </vt:variant>
      <vt:variant>
        <vt:i4>0</vt:i4>
      </vt:variant>
      <vt:variant>
        <vt:i4>5</vt:i4>
      </vt:variant>
      <vt:variant>
        <vt:lpwstr/>
      </vt:variant>
      <vt:variant>
        <vt:lpwstr>_Toc406522880</vt:lpwstr>
      </vt:variant>
      <vt:variant>
        <vt:i4>1507384</vt:i4>
      </vt:variant>
      <vt:variant>
        <vt:i4>1079</vt:i4>
      </vt:variant>
      <vt:variant>
        <vt:i4>0</vt:i4>
      </vt:variant>
      <vt:variant>
        <vt:i4>5</vt:i4>
      </vt:variant>
      <vt:variant>
        <vt:lpwstr/>
      </vt:variant>
      <vt:variant>
        <vt:lpwstr>_Toc406522879</vt:lpwstr>
      </vt:variant>
      <vt:variant>
        <vt:i4>1507384</vt:i4>
      </vt:variant>
      <vt:variant>
        <vt:i4>1073</vt:i4>
      </vt:variant>
      <vt:variant>
        <vt:i4>0</vt:i4>
      </vt:variant>
      <vt:variant>
        <vt:i4>5</vt:i4>
      </vt:variant>
      <vt:variant>
        <vt:lpwstr/>
      </vt:variant>
      <vt:variant>
        <vt:lpwstr>_Toc406522878</vt:lpwstr>
      </vt:variant>
      <vt:variant>
        <vt:i4>1507384</vt:i4>
      </vt:variant>
      <vt:variant>
        <vt:i4>1067</vt:i4>
      </vt:variant>
      <vt:variant>
        <vt:i4>0</vt:i4>
      </vt:variant>
      <vt:variant>
        <vt:i4>5</vt:i4>
      </vt:variant>
      <vt:variant>
        <vt:lpwstr/>
      </vt:variant>
      <vt:variant>
        <vt:lpwstr>_Toc406522877</vt:lpwstr>
      </vt:variant>
      <vt:variant>
        <vt:i4>1507384</vt:i4>
      </vt:variant>
      <vt:variant>
        <vt:i4>1061</vt:i4>
      </vt:variant>
      <vt:variant>
        <vt:i4>0</vt:i4>
      </vt:variant>
      <vt:variant>
        <vt:i4>5</vt:i4>
      </vt:variant>
      <vt:variant>
        <vt:lpwstr/>
      </vt:variant>
      <vt:variant>
        <vt:lpwstr>_Toc406522876</vt:lpwstr>
      </vt:variant>
      <vt:variant>
        <vt:i4>1507384</vt:i4>
      </vt:variant>
      <vt:variant>
        <vt:i4>1055</vt:i4>
      </vt:variant>
      <vt:variant>
        <vt:i4>0</vt:i4>
      </vt:variant>
      <vt:variant>
        <vt:i4>5</vt:i4>
      </vt:variant>
      <vt:variant>
        <vt:lpwstr/>
      </vt:variant>
      <vt:variant>
        <vt:lpwstr>_Toc406522875</vt:lpwstr>
      </vt:variant>
      <vt:variant>
        <vt:i4>1507384</vt:i4>
      </vt:variant>
      <vt:variant>
        <vt:i4>1049</vt:i4>
      </vt:variant>
      <vt:variant>
        <vt:i4>0</vt:i4>
      </vt:variant>
      <vt:variant>
        <vt:i4>5</vt:i4>
      </vt:variant>
      <vt:variant>
        <vt:lpwstr/>
      </vt:variant>
      <vt:variant>
        <vt:lpwstr>_Toc406522874</vt:lpwstr>
      </vt:variant>
      <vt:variant>
        <vt:i4>1507384</vt:i4>
      </vt:variant>
      <vt:variant>
        <vt:i4>1043</vt:i4>
      </vt:variant>
      <vt:variant>
        <vt:i4>0</vt:i4>
      </vt:variant>
      <vt:variant>
        <vt:i4>5</vt:i4>
      </vt:variant>
      <vt:variant>
        <vt:lpwstr/>
      </vt:variant>
      <vt:variant>
        <vt:lpwstr>_Toc406522873</vt:lpwstr>
      </vt:variant>
      <vt:variant>
        <vt:i4>1507384</vt:i4>
      </vt:variant>
      <vt:variant>
        <vt:i4>1037</vt:i4>
      </vt:variant>
      <vt:variant>
        <vt:i4>0</vt:i4>
      </vt:variant>
      <vt:variant>
        <vt:i4>5</vt:i4>
      </vt:variant>
      <vt:variant>
        <vt:lpwstr/>
      </vt:variant>
      <vt:variant>
        <vt:lpwstr>_Toc406522872</vt:lpwstr>
      </vt:variant>
      <vt:variant>
        <vt:i4>1507384</vt:i4>
      </vt:variant>
      <vt:variant>
        <vt:i4>1031</vt:i4>
      </vt:variant>
      <vt:variant>
        <vt:i4>0</vt:i4>
      </vt:variant>
      <vt:variant>
        <vt:i4>5</vt:i4>
      </vt:variant>
      <vt:variant>
        <vt:lpwstr/>
      </vt:variant>
      <vt:variant>
        <vt:lpwstr>_Toc406522871</vt:lpwstr>
      </vt:variant>
      <vt:variant>
        <vt:i4>1507384</vt:i4>
      </vt:variant>
      <vt:variant>
        <vt:i4>1025</vt:i4>
      </vt:variant>
      <vt:variant>
        <vt:i4>0</vt:i4>
      </vt:variant>
      <vt:variant>
        <vt:i4>5</vt:i4>
      </vt:variant>
      <vt:variant>
        <vt:lpwstr/>
      </vt:variant>
      <vt:variant>
        <vt:lpwstr>_Toc406522870</vt:lpwstr>
      </vt:variant>
      <vt:variant>
        <vt:i4>1441848</vt:i4>
      </vt:variant>
      <vt:variant>
        <vt:i4>1019</vt:i4>
      </vt:variant>
      <vt:variant>
        <vt:i4>0</vt:i4>
      </vt:variant>
      <vt:variant>
        <vt:i4>5</vt:i4>
      </vt:variant>
      <vt:variant>
        <vt:lpwstr/>
      </vt:variant>
      <vt:variant>
        <vt:lpwstr>_Toc406522869</vt:lpwstr>
      </vt:variant>
      <vt:variant>
        <vt:i4>1441848</vt:i4>
      </vt:variant>
      <vt:variant>
        <vt:i4>1013</vt:i4>
      </vt:variant>
      <vt:variant>
        <vt:i4>0</vt:i4>
      </vt:variant>
      <vt:variant>
        <vt:i4>5</vt:i4>
      </vt:variant>
      <vt:variant>
        <vt:lpwstr/>
      </vt:variant>
      <vt:variant>
        <vt:lpwstr>_Toc406522868</vt:lpwstr>
      </vt:variant>
      <vt:variant>
        <vt:i4>1441848</vt:i4>
      </vt:variant>
      <vt:variant>
        <vt:i4>1007</vt:i4>
      </vt:variant>
      <vt:variant>
        <vt:i4>0</vt:i4>
      </vt:variant>
      <vt:variant>
        <vt:i4>5</vt:i4>
      </vt:variant>
      <vt:variant>
        <vt:lpwstr/>
      </vt:variant>
      <vt:variant>
        <vt:lpwstr>_Toc406522867</vt:lpwstr>
      </vt:variant>
      <vt:variant>
        <vt:i4>1441848</vt:i4>
      </vt:variant>
      <vt:variant>
        <vt:i4>1001</vt:i4>
      </vt:variant>
      <vt:variant>
        <vt:i4>0</vt:i4>
      </vt:variant>
      <vt:variant>
        <vt:i4>5</vt:i4>
      </vt:variant>
      <vt:variant>
        <vt:lpwstr/>
      </vt:variant>
      <vt:variant>
        <vt:lpwstr>_Toc406522866</vt:lpwstr>
      </vt:variant>
      <vt:variant>
        <vt:i4>1441848</vt:i4>
      </vt:variant>
      <vt:variant>
        <vt:i4>995</vt:i4>
      </vt:variant>
      <vt:variant>
        <vt:i4>0</vt:i4>
      </vt:variant>
      <vt:variant>
        <vt:i4>5</vt:i4>
      </vt:variant>
      <vt:variant>
        <vt:lpwstr/>
      </vt:variant>
      <vt:variant>
        <vt:lpwstr>_Toc406522865</vt:lpwstr>
      </vt:variant>
      <vt:variant>
        <vt:i4>1441848</vt:i4>
      </vt:variant>
      <vt:variant>
        <vt:i4>989</vt:i4>
      </vt:variant>
      <vt:variant>
        <vt:i4>0</vt:i4>
      </vt:variant>
      <vt:variant>
        <vt:i4>5</vt:i4>
      </vt:variant>
      <vt:variant>
        <vt:lpwstr/>
      </vt:variant>
      <vt:variant>
        <vt:lpwstr>_Toc406522864</vt:lpwstr>
      </vt:variant>
      <vt:variant>
        <vt:i4>1441848</vt:i4>
      </vt:variant>
      <vt:variant>
        <vt:i4>983</vt:i4>
      </vt:variant>
      <vt:variant>
        <vt:i4>0</vt:i4>
      </vt:variant>
      <vt:variant>
        <vt:i4>5</vt:i4>
      </vt:variant>
      <vt:variant>
        <vt:lpwstr/>
      </vt:variant>
      <vt:variant>
        <vt:lpwstr>_Toc406522863</vt:lpwstr>
      </vt:variant>
      <vt:variant>
        <vt:i4>1441848</vt:i4>
      </vt:variant>
      <vt:variant>
        <vt:i4>977</vt:i4>
      </vt:variant>
      <vt:variant>
        <vt:i4>0</vt:i4>
      </vt:variant>
      <vt:variant>
        <vt:i4>5</vt:i4>
      </vt:variant>
      <vt:variant>
        <vt:lpwstr/>
      </vt:variant>
      <vt:variant>
        <vt:lpwstr>_Toc406522862</vt:lpwstr>
      </vt:variant>
      <vt:variant>
        <vt:i4>1441848</vt:i4>
      </vt:variant>
      <vt:variant>
        <vt:i4>971</vt:i4>
      </vt:variant>
      <vt:variant>
        <vt:i4>0</vt:i4>
      </vt:variant>
      <vt:variant>
        <vt:i4>5</vt:i4>
      </vt:variant>
      <vt:variant>
        <vt:lpwstr/>
      </vt:variant>
      <vt:variant>
        <vt:lpwstr>_Toc406522861</vt:lpwstr>
      </vt:variant>
      <vt:variant>
        <vt:i4>1441848</vt:i4>
      </vt:variant>
      <vt:variant>
        <vt:i4>965</vt:i4>
      </vt:variant>
      <vt:variant>
        <vt:i4>0</vt:i4>
      </vt:variant>
      <vt:variant>
        <vt:i4>5</vt:i4>
      </vt:variant>
      <vt:variant>
        <vt:lpwstr/>
      </vt:variant>
      <vt:variant>
        <vt:lpwstr>_Toc406522860</vt:lpwstr>
      </vt:variant>
      <vt:variant>
        <vt:i4>1376312</vt:i4>
      </vt:variant>
      <vt:variant>
        <vt:i4>959</vt:i4>
      </vt:variant>
      <vt:variant>
        <vt:i4>0</vt:i4>
      </vt:variant>
      <vt:variant>
        <vt:i4>5</vt:i4>
      </vt:variant>
      <vt:variant>
        <vt:lpwstr/>
      </vt:variant>
      <vt:variant>
        <vt:lpwstr>_Toc406522859</vt:lpwstr>
      </vt:variant>
      <vt:variant>
        <vt:i4>1376312</vt:i4>
      </vt:variant>
      <vt:variant>
        <vt:i4>953</vt:i4>
      </vt:variant>
      <vt:variant>
        <vt:i4>0</vt:i4>
      </vt:variant>
      <vt:variant>
        <vt:i4>5</vt:i4>
      </vt:variant>
      <vt:variant>
        <vt:lpwstr/>
      </vt:variant>
      <vt:variant>
        <vt:lpwstr>_Toc406522858</vt:lpwstr>
      </vt:variant>
      <vt:variant>
        <vt:i4>1376312</vt:i4>
      </vt:variant>
      <vt:variant>
        <vt:i4>947</vt:i4>
      </vt:variant>
      <vt:variant>
        <vt:i4>0</vt:i4>
      </vt:variant>
      <vt:variant>
        <vt:i4>5</vt:i4>
      </vt:variant>
      <vt:variant>
        <vt:lpwstr/>
      </vt:variant>
      <vt:variant>
        <vt:lpwstr>_Toc406522857</vt:lpwstr>
      </vt:variant>
      <vt:variant>
        <vt:i4>1376312</vt:i4>
      </vt:variant>
      <vt:variant>
        <vt:i4>941</vt:i4>
      </vt:variant>
      <vt:variant>
        <vt:i4>0</vt:i4>
      </vt:variant>
      <vt:variant>
        <vt:i4>5</vt:i4>
      </vt:variant>
      <vt:variant>
        <vt:lpwstr/>
      </vt:variant>
      <vt:variant>
        <vt:lpwstr>_Toc406522856</vt:lpwstr>
      </vt:variant>
      <vt:variant>
        <vt:i4>1376312</vt:i4>
      </vt:variant>
      <vt:variant>
        <vt:i4>935</vt:i4>
      </vt:variant>
      <vt:variant>
        <vt:i4>0</vt:i4>
      </vt:variant>
      <vt:variant>
        <vt:i4>5</vt:i4>
      </vt:variant>
      <vt:variant>
        <vt:lpwstr/>
      </vt:variant>
      <vt:variant>
        <vt:lpwstr>_Toc406522855</vt:lpwstr>
      </vt:variant>
      <vt:variant>
        <vt:i4>1376312</vt:i4>
      </vt:variant>
      <vt:variant>
        <vt:i4>929</vt:i4>
      </vt:variant>
      <vt:variant>
        <vt:i4>0</vt:i4>
      </vt:variant>
      <vt:variant>
        <vt:i4>5</vt:i4>
      </vt:variant>
      <vt:variant>
        <vt:lpwstr/>
      </vt:variant>
      <vt:variant>
        <vt:lpwstr>_Toc406522854</vt:lpwstr>
      </vt:variant>
      <vt:variant>
        <vt:i4>1376312</vt:i4>
      </vt:variant>
      <vt:variant>
        <vt:i4>923</vt:i4>
      </vt:variant>
      <vt:variant>
        <vt:i4>0</vt:i4>
      </vt:variant>
      <vt:variant>
        <vt:i4>5</vt:i4>
      </vt:variant>
      <vt:variant>
        <vt:lpwstr/>
      </vt:variant>
      <vt:variant>
        <vt:lpwstr>_Toc406522853</vt:lpwstr>
      </vt:variant>
      <vt:variant>
        <vt:i4>1376312</vt:i4>
      </vt:variant>
      <vt:variant>
        <vt:i4>917</vt:i4>
      </vt:variant>
      <vt:variant>
        <vt:i4>0</vt:i4>
      </vt:variant>
      <vt:variant>
        <vt:i4>5</vt:i4>
      </vt:variant>
      <vt:variant>
        <vt:lpwstr/>
      </vt:variant>
      <vt:variant>
        <vt:lpwstr>_Toc406522852</vt:lpwstr>
      </vt:variant>
      <vt:variant>
        <vt:i4>1376312</vt:i4>
      </vt:variant>
      <vt:variant>
        <vt:i4>911</vt:i4>
      </vt:variant>
      <vt:variant>
        <vt:i4>0</vt:i4>
      </vt:variant>
      <vt:variant>
        <vt:i4>5</vt:i4>
      </vt:variant>
      <vt:variant>
        <vt:lpwstr/>
      </vt:variant>
      <vt:variant>
        <vt:lpwstr>_Toc406522851</vt:lpwstr>
      </vt:variant>
      <vt:variant>
        <vt:i4>1376312</vt:i4>
      </vt:variant>
      <vt:variant>
        <vt:i4>905</vt:i4>
      </vt:variant>
      <vt:variant>
        <vt:i4>0</vt:i4>
      </vt:variant>
      <vt:variant>
        <vt:i4>5</vt:i4>
      </vt:variant>
      <vt:variant>
        <vt:lpwstr/>
      </vt:variant>
      <vt:variant>
        <vt:lpwstr>_Toc406522850</vt:lpwstr>
      </vt:variant>
      <vt:variant>
        <vt:i4>1310776</vt:i4>
      </vt:variant>
      <vt:variant>
        <vt:i4>899</vt:i4>
      </vt:variant>
      <vt:variant>
        <vt:i4>0</vt:i4>
      </vt:variant>
      <vt:variant>
        <vt:i4>5</vt:i4>
      </vt:variant>
      <vt:variant>
        <vt:lpwstr/>
      </vt:variant>
      <vt:variant>
        <vt:lpwstr>_Toc406522849</vt:lpwstr>
      </vt:variant>
      <vt:variant>
        <vt:i4>1310776</vt:i4>
      </vt:variant>
      <vt:variant>
        <vt:i4>893</vt:i4>
      </vt:variant>
      <vt:variant>
        <vt:i4>0</vt:i4>
      </vt:variant>
      <vt:variant>
        <vt:i4>5</vt:i4>
      </vt:variant>
      <vt:variant>
        <vt:lpwstr/>
      </vt:variant>
      <vt:variant>
        <vt:lpwstr>_Toc406522848</vt:lpwstr>
      </vt:variant>
      <vt:variant>
        <vt:i4>1310776</vt:i4>
      </vt:variant>
      <vt:variant>
        <vt:i4>887</vt:i4>
      </vt:variant>
      <vt:variant>
        <vt:i4>0</vt:i4>
      </vt:variant>
      <vt:variant>
        <vt:i4>5</vt:i4>
      </vt:variant>
      <vt:variant>
        <vt:lpwstr/>
      </vt:variant>
      <vt:variant>
        <vt:lpwstr>_Toc406522847</vt:lpwstr>
      </vt:variant>
      <vt:variant>
        <vt:i4>1310776</vt:i4>
      </vt:variant>
      <vt:variant>
        <vt:i4>881</vt:i4>
      </vt:variant>
      <vt:variant>
        <vt:i4>0</vt:i4>
      </vt:variant>
      <vt:variant>
        <vt:i4>5</vt:i4>
      </vt:variant>
      <vt:variant>
        <vt:lpwstr/>
      </vt:variant>
      <vt:variant>
        <vt:lpwstr>_Toc406522846</vt:lpwstr>
      </vt:variant>
      <vt:variant>
        <vt:i4>1310776</vt:i4>
      </vt:variant>
      <vt:variant>
        <vt:i4>875</vt:i4>
      </vt:variant>
      <vt:variant>
        <vt:i4>0</vt:i4>
      </vt:variant>
      <vt:variant>
        <vt:i4>5</vt:i4>
      </vt:variant>
      <vt:variant>
        <vt:lpwstr/>
      </vt:variant>
      <vt:variant>
        <vt:lpwstr>_Toc406522845</vt:lpwstr>
      </vt:variant>
      <vt:variant>
        <vt:i4>1310776</vt:i4>
      </vt:variant>
      <vt:variant>
        <vt:i4>869</vt:i4>
      </vt:variant>
      <vt:variant>
        <vt:i4>0</vt:i4>
      </vt:variant>
      <vt:variant>
        <vt:i4>5</vt:i4>
      </vt:variant>
      <vt:variant>
        <vt:lpwstr/>
      </vt:variant>
      <vt:variant>
        <vt:lpwstr>_Toc406522844</vt:lpwstr>
      </vt:variant>
      <vt:variant>
        <vt:i4>1310776</vt:i4>
      </vt:variant>
      <vt:variant>
        <vt:i4>863</vt:i4>
      </vt:variant>
      <vt:variant>
        <vt:i4>0</vt:i4>
      </vt:variant>
      <vt:variant>
        <vt:i4>5</vt:i4>
      </vt:variant>
      <vt:variant>
        <vt:lpwstr/>
      </vt:variant>
      <vt:variant>
        <vt:lpwstr>_Toc406522843</vt:lpwstr>
      </vt:variant>
      <vt:variant>
        <vt:i4>1310776</vt:i4>
      </vt:variant>
      <vt:variant>
        <vt:i4>857</vt:i4>
      </vt:variant>
      <vt:variant>
        <vt:i4>0</vt:i4>
      </vt:variant>
      <vt:variant>
        <vt:i4>5</vt:i4>
      </vt:variant>
      <vt:variant>
        <vt:lpwstr/>
      </vt:variant>
      <vt:variant>
        <vt:lpwstr>_Toc406522842</vt:lpwstr>
      </vt:variant>
      <vt:variant>
        <vt:i4>1310776</vt:i4>
      </vt:variant>
      <vt:variant>
        <vt:i4>851</vt:i4>
      </vt:variant>
      <vt:variant>
        <vt:i4>0</vt:i4>
      </vt:variant>
      <vt:variant>
        <vt:i4>5</vt:i4>
      </vt:variant>
      <vt:variant>
        <vt:lpwstr/>
      </vt:variant>
      <vt:variant>
        <vt:lpwstr>_Toc406522841</vt:lpwstr>
      </vt:variant>
      <vt:variant>
        <vt:i4>1310776</vt:i4>
      </vt:variant>
      <vt:variant>
        <vt:i4>845</vt:i4>
      </vt:variant>
      <vt:variant>
        <vt:i4>0</vt:i4>
      </vt:variant>
      <vt:variant>
        <vt:i4>5</vt:i4>
      </vt:variant>
      <vt:variant>
        <vt:lpwstr/>
      </vt:variant>
      <vt:variant>
        <vt:lpwstr>_Toc406522840</vt:lpwstr>
      </vt:variant>
      <vt:variant>
        <vt:i4>1245240</vt:i4>
      </vt:variant>
      <vt:variant>
        <vt:i4>839</vt:i4>
      </vt:variant>
      <vt:variant>
        <vt:i4>0</vt:i4>
      </vt:variant>
      <vt:variant>
        <vt:i4>5</vt:i4>
      </vt:variant>
      <vt:variant>
        <vt:lpwstr/>
      </vt:variant>
      <vt:variant>
        <vt:lpwstr>_Toc406522839</vt:lpwstr>
      </vt:variant>
      <vt:variant>
        <vt:i4>1245240</vt:i4>
      </vt:variant>
      <vt:variant>
        <vt:i4>833</vt:i4>
      </vt:variant>
      <vt:variant>
        <vt:i4>0</vt:i4>
      </vt:variant>
      <vt:variant>
        <vt:i4>5</vt:i4>
      </vt:variant>
      <vt:variant>
        <vt:lpwstr/>
      </vt:variant>
      <vt:variant>
        <vt:lpwstr>_Toc406522838</vt:lpwstr>
      </vt:variant>
      <vt:variant>
        <vt:i4>1245240</vt:i4>
      </vt:variant>
      <vt:variant>
        <vt:i4>827</vt:i4>
      </vt:variant>
      <vt:variant>
        <vt:i4>0</vt:i4>
      </vt:variant>
      <vt:variant>
        <vt:i4>5</vt:i4>
      </vt:variant>
      <vt:variant>
        <vt:lpwstr/>
      </vt:variant>
      <vt:variant>
        <vt:lpwstr>_Toc406522837</vt:lpwstr>
      </vt:variant>
      <vt:variant>
        <vt:i4>1245240</vt:i4>
      </vt:variant>
      <vt:variant>
        <vt:i4>821</vt:i4>
      </vt:variant>
      <vt:variant>
        <vt:i4>0</vt:i4>
      </vt:variant>
      <vt:variant>
        <vt:i4>5</vt:i4>
      </vt:variant>
      <vt:variant>
        <vt:lpwstr/>
      </vt:variant>
      <vt:variant>
        <vt:lpwstr>_Toc406522836</vt:lpwstr>
      </vt:variant>
      <vt:variant>
        <vt:i4>1245240</vt:i4>
      </vt:variant>
      <vt:variant>
        <vt:i4>815</vt:i4>
      </vt:variant>
      <vt:variant>
        <vt:i4>0</vt:i4>
      </vt:variant>
      <vt:variant>
        <vt:i4>5</vt:i4>
      </vt:variant>
      <vt:variant>
        <vt:lpwstr/>
      </vt:variant>
      <vt:variant>
        <vt:lpwstr>_Toc406522835</vt:lpwstr>
      </vt:variant>
      <vt:variant>
        <vt:i4>1245240</vt:i4>
      </vt:variant>
      <vt:variant>
        <vt:i4>809</vt:i4>
      </vt:variant>
      <vt:variant>
        <vt:i4>0</vt:i4>
      </vt:variant>
      <vt:variant>
        <vt:i4>5</vt:i4>
      </vt:variant>
      <vt:variant>
        <vt:lpwstr/>
      </vt:variant>
      <vt:variant>
        <vt:lpwstr>_Toc406522834</vt:lpwstr>
      </vt:variant>
      <vt:variant>
        <vt:i4>1245240</vt:i4>
      </vt:variant>
      <vt:variant>
        <vt:i4>803</vt:i4>
      </vt:variant>
      <vt:variant>
        <vt:i4>0</vt:i4>
      </vt:variant>
      <vt:variant>
        <vt:i4>5</vt:i4>
      </vt:variant>
      <vt:variant>
        <vt:lpwstr/>
      </vt:variant>
      <vt:variant>
        <vt:lpwstr>_Toc406522833</vt:lpwstr>
      </vt:variant>
      <vt:variant>
        <vt:i4>1245240</vt:i4>
      </vt:variant>
      <vt:variant>
        <vt:i4>797</vt:i4>
      </vt:variant>
      <vt:variant>
        <vt:i4>0</vt:i4>
      </vt:variant>
      <vt:variant>
        <vt:i4>5</vt:i4>
      </vt:variant>
      <vt:variant>
        <vt:lpwstr/>
      </vt:variant>
      <vt:variant>
        <vt:lpwstr>_Toc406522832</vt:lpwstr>
      </vt:variant>
      <vt:variant>
        <vt:i4>1245240</vt:i4>
      </vt:variant>
      <vt:variant>
        <vt:i4>791</vt:i4>
      </vt:variant>
      <vt:variant>
        <vt:i4>0</vt:i4>
      </vt:variant>
      <vt:variant>
        <vt:i4>5</vt:i4>
      </vt:variant>
      <vt:variant>
        <vt:lpwstr/>
      </vt:variant>
      <vt:variant>
        <vt:lpwstr>_Toc406522831</vt:lpwstr>
      </vt:variant>
      <vt:variant>
        <vt:i4>1245240</vt:i4>
      </vt:variant>
      <vt:variant>
        <vt:i4>785</vt:i4>
      </vt:variant>
      <vt:variant>
        <vt:i4>0</vt:i4>
      </vt:variant>
      <vt:variant>
        <vt:i4>5</vt:i4>
      </vt:variant>
      <vt:variant>
        <vt:lpwstr/>
      </vt:variant>
      <vt:variant>
        <vt:lpwstr>_Toc406522830</vt:lpwstr>
      </vt:variant>
      <vt:variant>
        <vt:i4>1179704</vt:i4>
      </vt:variant>
      <vt:variant>
        <vt:i4>779</vt:i4>
      </vt:variant>
      <vt:variant>
        <vt:i4>0</vt:i4>
      </vt:variant>
      <vt:variant>
        <vt:i4>5</vt:i4>
      </vt:variant>
      <vt:variant>
        <vt:lpwstr/>
      </vt:variant>
      <vt:variant>
        <vt:lpwstr>_Toc406522829</vt:lpwstr>
      </vt:variant>
      <vt:variant>
        <vt:i4>1179704</vt:i4>
      </vt:variant>
      <vt:variant>
        <vt:i4>773</vt:i4>
      </vt:variant>
      <vt:variant>
        <vt:i4>0</vt:i4>
      </vt:variant>
      <vt:variant>
        <vt:i4>5</vt:i4>
      </vt:variant>
      <vt:variant>
        <vt:lpwstr/>
      </vt:variant>
      <vt:variant>
        <vt:lpwstr>_Toc406522828</vt:lpwstr>
      </vt:variant>
      <vt:variant>
        <vt:i4>1179704</vt:i4>
      </vt:variant>
      <vt:variant>
        <vt:i4>767</vt:i4>
      </vt:variant>
      <vt:variant>
        <vt:i4>0</vt:i4>
      </vt:variant>
      <vt:variant>
        <vt:i4>5</vt:i4>
      </vt:variant>
      <vt:variant>
        <vt:lpwstr/>
      </vt:variant>
      <vt:variant>
        <vt:lpwstr>_Toc406522827</vt:lpwstr>
      </vt:variant>
      <vt:variant>
        <vt:i4>1179704</vt:i4>
      </vt:variant>
      <vt:variant>
        <vt:i4>761</vt:i4>
      </vt:variant>
      <vt:variant>
        <vt:i4>0</vt:i4>
      </vt:variant>
      <vt:variant>
        <vt:i4>5</vt:i4>
      </vt:variant>
      <vt:variant>
        <vt:lpwstr/>
      </vt:variant>
      <vt:variant>
        <vt:lpwstr>_Toc406522826</vt:lpwstr>
      </vt:variant>
      <vt:variant>
        <vt:i4>1179704</vt:i4>
      </vt:variant>
      <vt:variant>
        <vt:i4>755</vt:i4>
      </vt:variant>
      <vt:variant>
        <vt:i4>0</vt:i4>
      </vt:variant>
      <vt:variant>
        <vt:i4>5</vt:i4>
      </vt:variant>
      <vt:variant>
        <vt:lpwstr/>
      </vt:variant>
      <vt:variant>
        <vt:lpwstr>_Toc406522825</vt:lpwstr>
      </vt:variant>
      <vt:variant>
        <vt:i4>1179704</vt:i4>
      </vt:variant>
      <vt:variant>
        <vt:i4>749</vt:i4>
      </vt:variant>
      <vt:variant>
        <vt:i4>0</vt:i4>
      </vt:variant>
      <vt:variant>
        <vt:i4>5</vt:i4>
      </vt:variant>
      <vt:variant>
        <vt:lpwstr/>
      </vt:variant>
      <vt:variant>
        <vt:lpwstr>_Toc406522824</vt:lpwstr>
      </vt:variant>
      <vt:variant>
        <vt:i4>1179704</vt:i4>
      </vt:variant>
      <vt:variant>
        <vt:i4>743</vt:i4>
      </vt:variant>
      <vt:variant>
        <vt:i4>0</vt:i4>
      </vt:variant>
      <vt:variant>
        <vt:i4>5</vt:i4>
      </vt:variant>
      <vt:variant>
        <vt:lpwstr/>
      </vt:variant>
      <vt:variant>
        <vt:lpwstr>_Toc406522823</vt:lpwstr>
      </vt:variant>
      <vt:variant>
        <vt:i4>1179704</vt:i4>
      </vt:variant>
      <vt:variant>
        <vt:i4>737</vt:i4>
      </vt:variant>
      <vt:variant>
        <vt:i4>0</vt:i4>
      </vt:variant>
      <vt:variant>
        <vt:i4>5</vt:i4>
      </vt:variant>
      <vt:variant>
        <vt:lpwstr/>
      </vt:variant>
      <vt:variant>
        <vt:lpwstr>_Toc406522822</vt:lpwstr>
      </vt:variant>
      <vt:variant>
        <vt:i4>1179704</vt:i4>
      </vt:variant>
      <vt:variant>
        <vt:i4>731</vt:i4>
      </vt:variant>
      <vt:variant>
        <vt:i4>0</vt:i4>
      </vt:variant>
      <vt:variant>
        <vt:i4>5</vt:i4>
      </vt:variant>
      <vt:variant>
        <vt:lpwstr/>
      </vt:variant>
      <vt:variant>
        <vt:lpwstr>_Toc406522821</vt:lpwstr>
      </vt:variant>
      <vt:variant>
        <vt:i4>1179704</vt:i4>
      </vt:variant>
      <vt:variant>
        <vt:i4>725</vt:i4>
      </vt:variant>
      <vt:variant>
        <vt:i4>0</vt:i4>
      </vt:variant>
      <vt:variant>
        <vt:i4>5</vt:i4>
      </vt:variant>
      <vt:variant>
        <vt:lpwstr/>
      </vt:variant>
      <vt:variant>
        <vt:lpwstr>_Toc406522820</vt:lpwstr>
      </vt:variant>
      <vt:variant>
        <vt:i4>1114168</vt:i4>
      </vt:variant>
      <vt:variant>
        <vt:i4>719</vt:i4>
      </vt:variant>
      <vt:variant>
        <vt:i4>0</vt:i4>
      </vt:variant>
      <vt:variant>
        <vt:i4>5</vt:i4>
      </vt:variant>
      <vt:variant>
        <vt:lpwstr/>
      </vt:variant>
      <vt:variant>
        <vt:lpwstr>_Toc406522819</vt:lpwstr>
      </vt:variant>
      <vt:variant>
        <vt:i4>1114168</vt:i4>
      </vt:variant>
      <vt:variant>
        <vt:i4>713</vt:i4>
      </vt:variant>
      <vt:variant>
        <vt:i4>0</vt:i4>
      </vt:variant>
      <vt:variant>
        <vt:i4>5</vt:i4>
      </vt:variant>
      <vt:variant>
        <vt:lpwstr/>
      </vt:variant>
      <vt:variant>
        <vt:lpwstr>_Toc406522818</vt:lpwstr>
      </vt:variant>
      <vt:variant>
        <vt:i4>1114168</vt:i4>
      </vt:variant>
      <vt:variant>
        <vt:i4>707</vt:i4>
      </vt:variant>
      <vt:variant>
        <vt:i4>0</vt:i4>
      </vt:variant>
      <vt:variant>
        <vt:i4>5</vt:i4>
      </vt:variant>
      <vt:variant>
        <vt:lpwstr/>
      </vt:variant>
      <vt:variant>
        <vt:lpwstr>_Toc406522817</vt:lpwstr>
      </vt:variant>
      <vt:variant>
        <vt:i4>1114168</vt:i4>
      </vt:variant>
      <vt:variant>
        <vt:i4>701</vt:i4>
      </vt:variant>
      <vt:variant>
        <vt:i4>0</vt:i4>
      </vt:variant>
      <vt:variant>
        <vt:i4>5</vt:i4>
      </vt:variant>
      <vt:variant>
        <vt:lpwstr/>
      </vt:variant>
      <vt:variant>
        <vt:lpwstr>_Toc406522816</vt:lpwstr>
      </vt:variant>
      <vt:variant>
        <vt:i4>1114168</vt:i4>
      </vt:variant>
      <vt:variant>
        <vt:i4>695</vt:i4>
      </vt:variant>
      <vt:variant>
        <vt:i4>0</vt:i4>
      </vt:variant>
      <vt:variant>
        <vt:i4>5</vt:i4>
      </vt:variant>
      <vt:variant>
        <vt:lpwstr/>
      </vt:variant>
      <vt:variant>
        <vt:lpwstr>_Toc406522815</vt:lpwstr>
      </vt:variant>
      <vt:variant>
        <vt:i4>1114168</vt:i4>
      </vt:variant>
      <vt:variant>
        <vt:i4>689</vt:i4>
      </vt:variant>
      <vt:variant>
        <vt:i4>0</vt:i4>
      </vt:variant>
      <vt:variant>
        <vt:i4>5</vt:i4>
      </vt:variant>
      <vt:variant>
        <vt:lpwstr/>
      </vt:variant>
      <vt:variant>
        <vt:lpwstr>_Toc406522814</vt:lpwstr>
      </vt:variant>
      <vt:variant>
        <vt:i4>1114168</vt:i4>
      </vt:variant>
      <vt:variant>
        <vt:i4>683</vt:i4>
      </vt:variant>
      <vt:variant>
        <vt:i4>0</vt:i4>
      </vt:variant>
      <vt:variant>
        <vt:i4>5</vt:i4>
      </vt:variant>
      <vt:variant>
        <vt:lpwstr/>
      </vt:variant>
      <vt:variant>
        <vt:lpwstr>_Toc406522813</vt:lpwstr>
      </vt:variant>
      <vt:variant>
        <vt:i4>1114168</vt:i4>
      </vt:variant>
      <vt:variant>
        <vt:i4>677</vt:i4>
      </vt:variant>
      <vt:variant>
        <vt:i4>0</vt:i4>
      </vt:variant>
      <vt:variant>
        <vt:i4>5</vt:i4>
      </vt:variant>
      <vt:variant>
        <vt:lpwstr/>
      </vt:variant>
      <vt:variant>
        <vt:lpwstr>_Toc406522812</vt:lpwstr>
      </vt:variant>
      <vt:variant>
        <vt:i4>1114168</vt:i4>
      </vt:variant>
      <vt:variant>
        <vt:i4>671</vt:i4>
      </vt:variant>
      <vt:variant>
        <vt:i4>0</vt:i4>
      </vt:variant>
      <vt:variant>
        <vt:i4>5</vt:i4>
      </vt:variant>
      <vt:variant>
        <vt:lpwstr/>
      </vt:variant>
      <vt:variant>
        <vt:lpwstr>_Toc406522811</vt:lpwstr>
      </vt:variant>
      <vt:variant>
        <vt:i4>1114168</vt:i4>
      </vt:variant>
      <vt:variant>
        <vt:i4>665</vt:i4>
      </vt:variant>
      <vt:variant>
        <vt:i4>0</vt:i4>
      </vt:variant>
      <vt:variant>
        <vt:i4>5</vt:i4>
      </vt:variant>
      <vt:variant>
        <vt:lpwstr/>
      </vt:variant>
      <vt:variant>
        <vt:lpwstr>_Toc406522810</vt:lpwstr>
      </vt:variant>
      <vt:variant>
        <vt:i4>1048632</vt:i4>
      </vt:variant>
      <vt:variant>
        <vt:i4>659</vt:i4>
      </vt:variant>
      <vt:variant>
        <vt:i4>0</vt:i4>
      </vt:variant>
      <vt:variant>
        <vt:i4>5</vt:i4>
      </vt:variant>
      <vt:variant>
        <vt:lpwstr/>
      </vt:variant>
      <vt:variant>
        <vt:lpwstr>_Toc406522809</vt:lpwstr>
      </vt:variant>
      <vt:variant>
        <vt:i4>1048632</vt:i4>
      </vt:variant>
      <vt:variant>
        <vt:i4>653</vt:i4>
      </vt:variant>
      <vt:variant>
        <vt:i4>0</vt:i4>
      </vt:variant>
      <vt:variant>
        <vt:i4>5</vt:i4>
      </vt:variant>
      <vt:variant>
        <vt:lpwstr/>
      </vt:variant>
      <vt:variant>
        <vt:lpwstr>_Toc406522808</vt:lpwstr>
      </vt:variant>
      <vt:variant>
        <vt:i4>1048632</vt:i4>
      </vt:variant>
      <vt:variant>
        <vt:i4>647</vt:i4>
      </vt:variant>
      <vt:variant>
        <vt:i4>0</vt:i4>
      </vt:variant>
      <vt:variant>
        <vt:i4>5</vt:i4>
      </vt:variant>
      <vt:variant>
        <vt:lpwstr/>
      </vt:variant>
      <vt:variant>
        <vt:lpwstr>_Toc406522807</vt:lpwstr>
      </vt:variant>
      <vt:variant>
        <vt:i4>1048632</vt:i4>
      </vt:variant>
      <vt:variant>
        <vt:i4>641</vt:i4>
      </vt:variant>
      <vt:variant>
        <vt:i4>0</vt:i4>
      </vt:variant>
      <vt:variant>
        <vt:i4>5</vt:i4>
      </vt:variant>
      <vt:variant>
        <vt:lpwstr/>
      </vt:variant>
      <vt:variant>
        <vt:lpwstr>_Toc406522806</vt:lpwstr>
      </vt:variant>
      <vt:variant>
        <vt:i4>1048632</vt:i4>
      </vt:variant>
      <vt:variant>
        <vt:i4>635</vt:i4>
      </vt:variant>
      <vt:variant>
        <vt:i4>0</vt:i4>
      </vt:variant>
      <vt:variant>
        <vt:i4>5</vt:i4>
      </vt:variant>
      <vt:variant>
        <vt:lpwstr/>
      </vt:variant>
      <vt:variant>
        <vt:lpwstr>_Toc406522805</vt:lpwstr>
      </vt:variant>
      <vt:variant>
        <vt:i4>1048632</vt:i4>
      </vt:variant>
      <vt:variant>
        <vt:i4>629</vt:i4>
      </vt:variant>
      <vt:variant>
        <vt:i4>0</vt:i4>
      </vt:variant>
      <vt:variant>
        <vt:i4>5</vt:i4>
      </vt:variant>
      <vt:variant>
        <vt:lpwstr/>
      </vt:variant>
      <vt:variant>
        <vt:lpwstr>_Toc406522804</vt:lpwstr>
      </vt:variant>
      <vt:variant>
        <vt:i4>1048632</vt:i4>
      </vt:variant>
      <vt:variant>
        <vt:i4>623</vt:i4>
      </vt:variant>
      <vt:variant>
        <vt:i4>0</vt:i4>
      </vt:variant>
      <vt:variant>
        <vt:i4>5</vt:i4>
      </vt:variant>
      <vt:variant>
        <vt:lpwstr/>
      </vt:variant>
      <vt:variant>
        <vt:lpwstr>_Toc406522803</vt:lpwstr>
      </vt:variant>
      <vt:variant>
        <vt:i4>1048632</vt:i4>
      </vt:variant>
      <vt:variant>
        <vt:i4>617</vt:i4>
      </vt:variant>
      <vt:variant>
        <vt:i4>0</vt:i4>
      </vt:variant>
      <vt:variant>
        <vt:i4>5</vt:i4>
      </vt:variant>
      <vt:variant>
        <vt:lpwstr/>
      </vt:variant>
      <vt:variant>
        <vt:lpwstr>_Toc406522802</vt:lpwstr>
      </vt:variant>
      <vt:variant>
        <vt:i4>1048632</vt:i4>
      </vt:variant>
      <vt:variant>
        <vt:i4>611</vt:i4>
      </vt:variant>
      <vt:variant>
        <vt:i4>0</vt:i4>
      </vt:variant>
      <vt:variant>
        <vt:i4>5</vt:i4>
      </vt:variant>
      <vt:variant>
        <vt:lpwstr/>
      </vt:variant>
      <vt:variant>
        <vt:lpwstr>_Toc406522801</vt:lpwstr>
      </vt:variant>
      <vt:variant>
        <vt:i4>1048632</vt:i4>
      </vt:variant>
      <vt:variant>
        <vt:i4>605</vt:i4>
      </vt:variant>
      <vt:variant>
        <vt:i4>0</vt:i4>
      </vt:variant>
      <vt:variant>
        <vt:i4>5</vt:i4>
      </vt:variant>
      <vt:variant>
        <vt:lpwstr/>
      </vt:variant>
      <vt:variant>
        <vt:lpwstr>_Toc406522800</vt:lpwstr>
      </vt:variant>
      <vt:variant>
        <vt:i4>1638455</vt:i4>
      </vt:variant>
      <vt:variant>
        <vt:i4>599</vt:i4>
      </vt:variant>
      <vt:variant>
        <vt:i4>0</vt:i4>
      </vt:variant>
      <vt:variant>
        <vt:i4>5</vt:i4>
      </vt:variant>
      <vt:variant>
        <vt:lpwstr/>
      </vt:variant>
      <vt:variant>
        <vt:lpwstr>_Toc406522799</vt:lpwstr>
      </vt:variant>
      <vt:variant>
        <vt:i4>1638455</vt:i4>
      </vt:variant>
      <vt:variant>
        <vt:i4>593</vt:i4>
      </vt:variant>
      <vt:variant>
        <vt:i4>0</vt:i4>
      </vt:variant>
      <vt:variant>
        <vt:i4>5</vt:i4>
      </vt:variant>
      <vt:variant>
        <vt:lpwstr/>
      </vt:variant>
      <vt:variant>
        <vt:lpwstr>_Toc406522798</vt:lpwstr>
      </vt:variant>
      <vt:variant>
        <vt:i4>1638455</vt:i4>
      </vt:variant>
      <vt:variant>
        <vt:i4>587</vt:i4>
      </vt:variant>
      <vt:variant>
        <vt:i4>0</vt:i4>
      </vt:variant>
      <vt:variant>
        <vt:i4>5</vt:i4>
      </vt:variant>
      <vt:variant>
        <vt:lpwstr/>
      </vt:variant>
      <vt:variant>
        <vt:lpwstr>_Toc406522797</vt:lpwstr>
      </vt:variant>
      <vt:variant>
        <vt:i4>1638455</vt:i4>
      </vt:variant>
      <vt:variant>
        <vt:i4>581</vt:i4>
      </vt:variant>
      <vt:variant>
        <vt:i4>0</vt:i4>
      </vt:variant>
      <vt:variant>
        <vt:i4>5</vt:i4>
      </vt:variant>
      <vt:variant>
        <vt:lpwstr/>
      </vt:variant>
      <vt:variant>
        <vt:lpwstr>_Toc406522796</vt:lpwstr>
      </vt:variant>
      <vt:variant>
        <vt:i4>1638455</vt:i4>
      </vt:variant>
      <vt:variant>
        <vt:i4>575</vt:i4>
      </vt:variant>
      <vt:variant>
        <vt:i4>0</vt:i4>
      </vt:variant>
      <vt:variant>
        <vt:i4>5</vt:i4>
      </vt:variant>
      <vt:variant>
        <vt:lpwstr/>
      </vt:variant>
      <vt:variant>
        <vt:lpwstr>_Toc406522795</vt:lpwstr>
      </vt:variant>
      <vt:variant>
        <vt:i4>1638455</vt:i4>
      </vt:variant>
      <vt:variant>
        <vt:i4>569</vt:i4>
      </vt:variant>
      <vt:variant>
        <vt:i4>0</vt:i4>
      </vt:variant>
      <vt:variant>
        <vt:i4>5</vt:i4>
      </vt:variant>
      <vt:variant>
        <vt:lpwstr/>
      </vt:variant>
      <vt:variant>
        <vt:lpwstr>_Toc406522794</vt:lpwstr>
      </vt:variant>
      <vt:variant>
        <vt:i4>1638455</vt:i4>
      </vt:variant>
      <vt:variant>
        <vt:i4>563</vt:i4>
      </vt:variant>
      <vt:variant>
        <vt:i4>0</vt:i4>
      </vt:variant>
      <vt:variant>
        <vt:i4>5</vt:i4>
      </vt:variant>
      <vt:variant>
        <vt:lpwstr/>
      </vt:variant>
      <vt:variant>
        <vt:lpwstr>_Toc406522793</vt:lpwstr>
      </vt:variant>
      <vt:variant>
        <vt:i4>1638455</vt:i4>
      </vt:variant>
      <vt:variant>
        <vt:i4>557</vt:i4>
      </vt:variant>
      <vt:variant>
        <vt:i4>0</vt:i4>
      </vt:variant>
      <vt:variant>
        <vt:i4>5</vt:i4>
      </vt:variant>
      <vt:variant>
        <vt:lpwstr/>
      </vt:variant>
      <vt:variant>
        <vt:lpwstr>_Toc406522792</vt:lpwstr>
      </vt:variant>
      <vt:variant>
        <vt:i4>1638455</vt:i4>
      </vt:variant>
      <vt:variant>
        <vt:i4>551</vt:i4>
      </vt:variant>
      <vt:variant>
        <vt:i4>0</vt:i4>
      </vt:variant>
      <vt:variant>
        <vt:i4>5</vt:i4>
      </vt:variant>
      <vt:variant>
        <vt:lpwstr/>
      </vt:variant>
      <vt:variant>
        <vt:lpwstr>_Toc406522791</vt:lpwstr>
      </vt:variant>
      <vt:variant>
        <vt:i4>1638455</vt:i4>
      </vt:variant>
      <vt:variant>
        <vt:i4>545</vt:i4>
      </vt:variant>
      <vt:variant>
        <vt:i4>0</vt:i4>
      </vt:variant>
      <vt:variant>
        <vt:i4>5</vt:i4>
      </vt:variant>
      <vt:variant>
        <vt:lpwstr/>
      </vt:variant>
      <vt:variant>
        <vt:lpwstr>_Toc406522790</vt:lpwstr>
      </vt:variant>
      <vt:variant>
        <vt:i4>1572919</vt:i4>
      </vt:variant>
      <vt:variant>
        <vt:i4>539</vt:i4>
      </vt:variant>
      <vt:variant>
        <vt:i4>0</vt:i4>
      </vt:variant>
      <vt:variant>
        <vt:i4>5</vt:i4>
      </vt:variant>
      <vt:variant>
        <vt:lpwstr/>
      </vt:variant>
      <vt:variant>
        <vt:lpwstr>_Toc406522789</vt:lpwstr>
      </vt:variant>
      <vt:variant>
        <vt:i4>1572919</vt:i4>
      </vt:variant>
      <vt:variant>
        <vt:i4>533</vt:i4>
      </vt:variant>
      <vt:variant>
        <vt:i4>0</vt:i4>
      </vt:variant>
      <vt:variant>
        <vt:i4>5</vt:i4>
      </vt:variant>
      <vt:variant>
        <vt:lpwstr/>
      </vt:variant>
      <vt:variant>
        <vt:lpwstr>_Toc406522788</vt:lpwstr>
      </vt:variant>
      <vt:variant>
        <vt:i4>1572919</vt:i4>
      </vt:variant>
      <vt:variant>
        <vt:i4>527</vt:i4>
      </vt:variant>
      <vt:variant>
        <vt:i4>0</vt:i4>
      </vt:variant>
      <vt:variant>
        <vt:i4>5</vt:i4>
      </vt:variant>
      <vt:variant>
        <vt:lpwstr/>
      </vt:variant>
      <vt:variant>
        <vt:lpwstr>_Toc406522787</vt:lpwstr>
      </vt:variant>
      <vt:variant>
        <vt:i4>1572919</vt:i4>
      </vt:variant>
      <vt:variant>
        <vt:i4>521</vt:i4>
      </vt:variant>
      <vt:variant>
        <vt:i4>0</vt:i4>
      </vt:variant>
      <vt:variant>
        <vt:i4>5</vt:i4>
      </vt:variant>
      <vt:variant>
        <vt:lpwstr/>
      </vt:variant>
      <vt:variant>
        <vt:lpwstr>_Toc406522786</vt:lpwstr>
      </vt:variant>
      <vt:variant>
        <vt:i4>1572919</vt:i4>
      </vt:variant>
      <vt:variant>
        <vt:i4>515</vt:i4>
      </vt:variant>
      <vt:variant>
        <vt:i4>0</vt:i4>
      </vt:variant>
      <vt:variant>
        <vt:i4>5</vt:i4>
      </vt:variant>
      <vt:variant>
        <vt:lpwstr/>
      </vt:variant>
      <vt:variant>
        <vt:lpwstr>_Toc406522785</vt:lpwstr>
      </vt:variant>
      <vt:variant>
        <vt:i4>1572919</vt:i4>
      </vt:variant>
      <vt:variant>
        <vt:i4>509</vt:i4>
      </vt:variant>
      <vt:variant>
        <vt:i4>0</vt:i4>
      </vt:variant>
      <vt:variant>
        <vt:i4>5</vt:i4>
      </vt:variant>
      <vt:variant>
        <vt:lpwstr/>
      </vt:variant>
      <vt:variant>
        <vt:lpwstr>_Toc406522784</vt:lpwstr>
      </vt:variant>
      <vt:variant>
        <vt:i4>1572919</vt:i4>
      </vt:variant>
      <vt:variant>
        <vt:i4>503</vt:i4>
      </vt:variant>
      <vt:variant>
        <vt:i4>0</vt:i4>
      </vt:variant>
      <vt:variant>
        <vt:i4>5</vt:i4>
      </vt:variant>
      <vt:variant>
        <vt:lpwstr/>
      </vt:variant>
      <vt:variant>
        <vt:lpwstr>_Toc406522783</vt:lpwstr>
      </vt:variant>
      <vt:variant>
        <vt:i4>1572919</vt:i4>
      </vt:variant>
      <vt:variant>
        <vt:i4>497</vt:i4>
      </vt:variant>
      <vt:variant>
        <vt:i4>0</vt:i4>
      </vt:variant>
      <vt:variant>
        <vt:i4>5</vt:i4>
      </vt:variant>
      <vt:variant>
        <vt:lpwstr/>
      </vt:variant>
      <vt:variant>
        <vt:lpwstr>_Toc406522782</vt:lpwstr>
      </vt:variant>
      <vt:variant>
        <vt:i4>1572919</vt:i4>
      </vt:variant>
      <vt:variant>
        <vt:i4>491</vt:i4>
      </vt:variant>
      <vt:variant>
        <vt:i4>0</vt:i4>
      </vt:variant>
      <vt:variant>
        <vt:i4>5</vt:i4>
      </vt:variant>
      <vt:variant>
        <vt:lpwstr/>
      </vt:variant>
      <vt:variant>
        <vt:lpwstr>_Toc406522781</vt:lpwstr>
      </vt:variant>
      <vt:variant>
        <vt:i4>1572919</vt:i4>
      </vt:variant>
      <vt:variant>
        <vt:i4>485</vt:i4>
      </vt:variant>
      <vt:variant>
        <vt:i4>0</vt:i4>
      </vt:variant>
      <vt:variant>
        <vt:i4>5</vt:i4>
      </vt:variant>
      <vt:variant>
        <vt:lpwstr/>
      </vt:variant>
      <vt:variant>
        <vt:lpwstr>_Toc406522780</vt:lpwstr>
      </vt:variant>
      <vt:variant>
        <vt:i4>1507383</vt:i4>
      </vt:variant>
      <vt:variant>
        <vt:i4>479</vt:i4>
      </vt:variant>
      <vt:variant>
        <vt:i4>0</vt:i4>
      </vt:variant>
      <vt:variant>
        <vt:i4>5</vt:i4>
      </vt:variant>
      <vt:variant>
        <vt:lpwstr/>
      </vt:variant>
      <vt:variant>
        <vt:lpwstr>_Toc406522779</vt:lpwstr>
      </vt:variant>
      <vt:variant>
        <vt:i4>1507383</vt:i4>
      </vt:variant>
      <vt:variant>
        <vt:i4>473</vt:i4>
      </vt:variant>
      <vt:variant>
        <vt:i4>0</vt:i4>
      </vt:variant>
      <vt:variant>
        <vt:i4>5</vt:i4>
      </vt:variant>
      <vt:variant>
        <vt:lpwstr/>
      </vt:variant>
      <vt:variant>
        <vt:lpwstr>_Toc406522778</vt:lpwstr>
      </vt:variant>
      <vt:variant>
        <vt:i4>1507383</vt:i4>
      </vt:variant>
      <vt:variant>
        <vt:i4>467</vt:i4>
      </vt:variant>
      <vt:variant>
        <vt:i4>0</vt:i4>
      </vt:variant>
      <vt:variant>
        <vt:i4>5</vt:i4>
      </vt:variant>
      <vt:variant>
        <vt:lpwstr/>
      </vt:variant>
      <vt:variant>
        <vt:lpwstr>_Toc406522777</vt:lpwstr>
      </vt:variant>
      <vt:variant>
        <vt:i4>1507383</vt:i4>
      </vt:variant>
      <vt:variant>
        <vt:i4>461</vt:i4>
      </vt:variant>
      <vt:variant>
        <vt:i4>0</vt:i4>
      </vt:variant>
      <vt:variant>
        <vt:i4>5</vt:i4>
      </vt:variant>
      <vt:variant>
        <vt:lpwstr/>
      </vt:variant>
      <vt:variant>
        <vt:lpwstr>_Toc406522776</vt:lpwstr>
      </vt:variant>
      <vt:variant>
        <vt:i4>1507383</vt:i4>
      </vt:variant>
      <vt:variant>
        <vt:i4>455</vt:i4>
      </vt:variant>
      <vt:variant>
        <vt:i4>0</vt:i4>
      </vt:variant>
      <vt:variant>
        <vt:i4>5</vt:i4>
      </vt:variant>
      <vt:variant>
        <vt:lpwstr/>
      </vt:variant>
      <vt:variant>
        <vt:lpwstr>_Toc406522775</vt:lpwstr>
      </vt:variant>
      <vt:variant>
        <vt:i4>1507383</vt:i4>
      </vt:variant>
      <vt:variant>
        <vt:i4>449</vt:i4>
      </vt:variant>
      <vt:variant>
        <vt:i4>0</vt:i4>
      </vt:variant>
      <vt:variant>
        <vt:i4>5</vt:i4>
      </vt:variant>
      <vt:variant>
        <vt:lpwstr/>
      </vt:variant>
      <vt:variant>
        <vt:lpwstr>_Toc406522774</vt:lpwstr>
      </vt:variant>
      <vt:variant>
        <vt:i4>1507383</vt:i4>
      </vt:variant>
      <vt:variant>
        <vt:i4>443</vt:i4>
      </vt:variant>
      <vt:variant>
        <vt:i4>0</vt:i4>
      </vt:variant>
      <vt:variant>
        <vt:i4>5</vt:i4>
      </vt:variant>
      <vt:variant>
        <vt:lpwstr/>
      </vt:variant>
      <vt:variant>
        <vt:lpwstr>_Toc406522773</vt:lpwstr>
      </vt:variant>
      <vt:variant>
        <vt:i4>1507383</vt:i4>
      </vt:variant>
      <vt:variant>
        <vt:i4>437</vt:i4>
      </vt:variant>
      <vt:variant>
        <vt:i4>0</vt:i4>
      </vt:variant>
      <vt:variant>
        <vt:i4>5</vt:i4>
      </vt:variant>
      <vt:variant>
        <vt:lpwstr/>
      </vt:variant>
      <vt:variant>
        <vt:lpwstr>_Toc406522772</vt:lpwstr>
      </vt:variant>
      <vt:variant>
        <vt:i4>1507383</vt:i4>
      </vt:variant>
      <vt:variant>
        <vt:i4>431</vt:i4>
      </vt:variant>
      <vt:variant>
        <vt:i4>0</vt:i4>
      </vt:variant>
      <vt:variant>
        <vt:i4>5</vt:i4>
      </vt:variant>
      <vt:variant>
        <vt:lpwstr/>
      </vt:variant>
      <vt:variant>
        <vt:lpwstr>_Toc406522771</vt:lpwstr>
      </vt:variant>
      <vt:variant>
        <vt:i4>1507383</vt:i4>
      </vt:variant>
      <vt:variant>
        <vt:i4>425</vt:i4>
      </vt:variant>
      <vt:variant>
        <vt:i4>0</vt:i4>
      </vt:variant>
      <vt:variant>
        <vt:i4>5</vt:i4>
      </vt:variant>
      <vt:variant>
        <vt:lpwstr/>
      </vt:variant>
      <vt:variant>
        <vt:lpwstr>_Toc406522770</vt:lpwstr>
      </vt:variant>
      <vt:variant>
        <vt:i4>1441847</vt:i4>
      </vt:variant>
      <vt:variant>
        <vt:i4>419</vt:i4>
      </vt:variant>
      <vt:variant>
        <vt:i4>0</vt:i4>
      </vt:variant>
      <vt:variant>
        <vt:i4>5</vt:i4>
      </vt:variant>
      <vt:variant>
        <vt:lpwstr/>
      </vt:variant>
      <vt:variant>
        <vt:lpwstr>_Toc406522769</vt:lpwstr>
      </vt:variant>
      <vt:variant>
        <vt:i4>1441847</vt:i4>
      </vt:variant>
      <vt:variant>
        <vt:i4>413</vt:i4>
      </vt:variant>
      <vt:variant>
        <vt:i4>0</vt:i4>
      </vt:variant>
      <vt:variant>
        <vt:i4>5</vt:i4>
      </vt:variant>
      <vt:variant>
        <vt:lpwstr/>
      </vt:variant>
      <vt:variant>
        <vt:lpwstr>_Toc406522768</vt:lpwstr>
      </vt:variant>
      <vt:variant>
        <vt:i4>1441847</vt:i4>
      </vt:variant>
      <vt:variant>
        <vt:i4>407</vt:i4>
      </vt:variant>
      <vt:variant>
        <vt:i4>0</vt:i4>
      </vt:variant>
      <vt:variant>
        <vt:i4>5</vt:i4>
      </vt:variant>
      <vt:variant>
        <vt:lpwstr/>
      </vt:variant>
      <vt:variant>
        <vt:lpwstr>_Toc406522767</vt:lpwstr>
      </vt:variant>
      <vt:variant>
        <vt:i4>1441847</vt:i4>
      </vt:variant>
      <vt:variant>
        <vt:i4>401</vt:i4>
      </vt:variant>
      <vt:variant>
        <vt:i4>0</vt:i4>
      </vt:variant>
      <vt:variant>
        <vt:i4>5</vt:i4>
      </vt:variant>
      <vt:variant>
        <vt:lpwstr/>
      </vt:variant>
      <vt:variant>
        <vt:lpwstr>_Toc406522766</vt:lpwstr>
      </vt:variant>
      <vt:variant>
        <vt:i4>1441847</vt:i4>
      </vt:variant>
      <vt:variant>
        <vt:i4>395</vt:i4>
      </vt:variant>
      <vt:variant>
        <vt:i4>0</vt:i4>
      </vt:variant>
      <vt:variant>
        <vt:i4>5</vt:i4>
      </vt:variant>
      <vt:variant>
        <vt:lpwstr/>
      </vt:variant>
      <vt:variant>
        <vt:lpwstr>_Toc406522765</vt:lpwstr>
      </vt:variant>
      <vt:variant>
        <vt:i4>1441847</vt:i4>
      </vt:variant>
      <vt:variant>
        <vt:i4>389</vt:i4>
      </vt:variant>
      <vt:variant>
        <vt:i4>0</vt:i4>
      </vt:variant>
      <vt:variant>
        <vt:i4>5</vt:i4>
      </vt:variant>
      <vt:variant>
        <vt:lpwstr/>
      </vt:variant>
      <vt:variant>
        <vt:lpwstr>_Toc406522764</vt:lpwstr>
      </vt:variant>
      <vt:variant>
        <vt:i4>1441847</vt:i4>
      </vt:variant>
      <vt:variant>
        <vt:i4>383</vt:i4>
      </vt:variant>
      <vt:variant>
        <vt:i4>0</vt:i4>
      </vt:variant>
      <vt:variant>
        <vt:i4>5</vt:i4>
      </vt:variant>
      <vt:variant>
        <vt:lpwstr/>
      </vt:variant>
      <vt:variant>
        <vt:lpwstr>_Toc406522763</vt:lpwstr>
      </vt:variant>
      <vt:variant>
        <vt:i4>1441847</vt:i4>
      </vt:variant>
      <vt:variant>
        <vt:i4>377</vt:i4>
      </vt:variant>
      <vt:variant>
        <vt:i4>0</vt:i4>
      </vt:variant>
      <vt:variant>
        <vt:i4>5</vt:i4>
      </vt:variant>
      <vt:variant>
        <vt:lpwstr/>
      </vt:variant>
      <vt:variant>
        <vt:lpwstr>_Toc406522762</vt:lpwstr>
      </vt:variant>
      <vt:variant>
        <vt:i4>1441847</vt:i4>
      </vt:variant>
      <vt:variant>
        <vt:i4>371</vt:i4>
      </vt:variant>
      <vt:variant>
        <vt:i4>0</vt:i4>
      </vt:variant>
      <vt:variant>
        <vt:i4>5</vt:i4>
      </vt:variant>
      <vt:variant>
        <vt:lpwstr/>
      </vt:variant>
      <vt:variant>
        <vt:lpwstr>_Toc406522761</vt:lpwstr>
      </vt:variant>
      <vt:variant>
        <vt:i4>1441847</vt:i4>
      </vt:variant>
      <vt:variant>
        <vt:i4>365</vt:i4>
      </vt:variant>
      <vt:variant>
        <vt:i4>0</vt:i4>
      </vt:variant>
      <vt:variant>
        <vt:i4>5</vt:i4>
      </vt:variant>
      <vt:variant>
        <vt:lpwstr/>
      </vt:variant>
      <vt:variant>
        <vt:lpwstr>_Toc406522760</vt:lpwstr>
      </vt:variant>
      <vt:variant>
        <vt:i4>1376311</vt:i4>
      </vt:variant>
      <vt:variant>
        <vt:i4>359</vt:i4>
      </vt:variant>
      <vt:variant>
        <vt:i4>0</vt:i4>
      </vt:variant>
      <vt:variant>
        <vt:i4>5</vt:i4>
      </vt:variant>
      <vt:variant>
        <vt:lpwstr/>
      </vt:variant>
      <vt:variant>
        <vt:lpwstr>_Toc406522759</vt:lpwstr>
      </vt:variant>
      <vt:variant>
        <vt:i4>1376311</vt:i4>
      </vt:variant>
      <vt:variant>
        <vt:i4>353</vt:i4>
      </vt:variant>
      <vt:variant>
        <vt:i4>0</vt:i4>
      </vt:variant>
      <vt:variant>
        <vt:i4>5</vt:i4>
      </vt:variant>
      <vt:variant>
        <vt:lpwstr/>
      </vt:variant>
      <vt:variant>
        <vt:lpwstr>_Toc406522758</vt:lpwstr>
      </vt:variant>
      <vt:variant>
        <vt:i4>1376311</vt:i4>
      </vt:variant>
      <vt:variant>
        <vt:i4>347</vt:i4>
      </vt:variant>
      <vt:variant>
        <vt:i4>0</vt:i4>
      </vt:variant>
      <vt:variant>
        <vt:i4>5</vt:i4>
      </vt:variant>
      <vt:variant>
        <vt:lpwstr/>
      </vt:variant>
      <vt:variant>
        <vt:lpwstr>_Toc406522757</vt:lpwstr>
      </vt:variant>
      <vt:variant>
        <vt:i4>1376311</vt:i4>
      </vt:variant>
      <vt:variant>
        <vt:i4>341</vt:i4>
      </vt:variant>
      <vt:variant>
        <vt:i4>0</vt:i4>
      </vt:variant>
      <vt:variant>
        <vt:i4>5</vt:i4>
      </vt:variant>
      <vt:variant>
        <vt:lpwstr/>
      </vt:variant>
      <vt:variant>
        <vt:lpwstr>_Toc406522756</vt:lpwstr>
      </vt:variant>
      <vt:variant>
        <vt:i4>1376311</vt:i4>
      </vt:variant>
      <vt:variant>
        <vt:i4>335</vt:i4>
      </vt:variant>
      <vt:variant>
        <vt:i4>0</vt:i4>
      </vt:variant>
      <vt:variant>
        <vt:i4>5</vt:i4>
      </vt:variant>
      <vt:variant>
        <vt:lpwstr/>
      </vt:variant>
      <vt:variant>
        <vt:lpwstr>_Toc406522755</vt:lpwstr>
      </vt:variant>
      <vt:variant>
        <vt:i4>1376311</vt:i4>
      </vt:variant>
      <vt:variant>
        <vt:i4>329</vt:i4>
      </vt:variant>
      <vt:variant>
        <vt:i4>0</vt:i4>
      </vt:variant>
      <vt:variant>
        <vt:i4>5</vt:i4>
      </vt:variant>
      <vt:variant>
        <vt:lpwstr/>
      </vt:variant>
      <vt:variant>
        <vt:lpwstr>_Toc406522754</vt:lpwstr>
      </vt:variant>
      <vt:variant>
        <vt:i4>1376311</vt:i4>
      </vt:variant>
      <vt:variant>
        <vt:i4>323</vt:i4>
      </vt:variant>
      <vt:variant>
        <vt:i4>0</vt:i4>
      </vt:variant>
      <vt:variant>
        <vt:i4>5</vt:i4>
      </vt:variant>
      <vt:variant>
        <vt:lpwstr/>
      </vt:variant>
      <vt:variant>
        <vt:lpwstr>_Toc406522753</vt:lpwstr>
      </vt:variant>
      <vt:variant>
        <vt:i4>1376311</vt:i4>
      </vt:variant>
      <vt:variant>
        <vt:i4>317</vt:i4>
      </vt:variant>
      <vt:variant>
        <vt:i4>0</vt:i4>
      </vt:variant>
      <vt:variant>
        <vt:i4>5</vt:i4>
      </vt:variant>
      <vt:variant>
        <vt:lpwstr/>
      </vt:variant>
      <vt:variant>
        <vt:lpwstr>_Toc406522752</vt:lpwstr>
      </vt:variant>
      <vt:variant>
        <vt:i4>1376311</vt:i4>
      </vt:variant>
      <vt:variant>
        <vt:i4>311</vt:i4>
      </vt:variant>
      <vt:variant>
        <vt:i4>0</vt:i4>
      </vt:variant>
      <vt:variant>
        <vt:i4>5</vt:i4>
      </vt:variant>
      <vt:variant>
        <vt:lpwstr/>
      </vt:variant>
      <vt:variant>
        <vt:lpwstr>_Toc406522751</vt:lpwstr>
      </vt:variant>
      <vt:variant>
        <vt:i4>1376311</vt:i4>
      </vt:variant>
      <vt:variant>
        <vt:i4>305</vt:i4>
      </vt:variant>
      <vt:variant>
        <vt:i4>0</vt:i4>
      </vt:variant>
      <vt:variant>
        <vt:i4>5</vt:i4>
      </vt:variant>
      <vt:variant>
        <vt:lpwstr/>
      </vt:variant>
      <vt:variant>
        <vt:lpwstr>_Toc406522750</vt:lpwstr>
      </vt:variant>
      <vt:variant>
        <vt:i4>1310775</vt:i4>
      </vt:variant>
      <vt:variant>
        <vt:i4>299</vt:i4>
      </vt:variant>
      <vt:variant>
        <vt:i4>0</vt:i4>
      </vt:variant>
      <vt:variant>
        <vt:i4>5</vt:i4>
      </vt:variant>
      <vt:variant>
        <vt:lpwstr/>
      </vt:variant>
      <vt:variant>
        <vt:lpwstr>_Toc406522749</vt:lpwstr>
      </vt:variant>
      <vt:variant>
        <vt:i4>1310775</vt:i4>
      </vt:variant>
      <vt:variant>
        <vt:i4>293</vt:i4>
      </vt:variant>
      <vt:variant>
        <vt:i4>0</vt:i4>
      </vt:variant>
      <vt:variant>
        <vt:i4>5</vt:i4>
      </vt:variant>
      <vt:variant>
        <vt:lpwstr/>
      </vt:variant>
      <vt:variant>
        <vt:lpwstr>_Toc406522748</vt:lpwstr>
      </vt:variant>
      <vt:variant>
        <vt:i4>1310775</vt:i4>
      </vt:variant>
      <vt:variant>
        <vt:i4>287</vt:i4>
      </vt:variant>
      <vt:variant>
        <vt:i4>0</vt:i4>
      </vt:variant>
      <vt:variant>
        <vt:i4>5</vt:i4>
      </vt:variant>
      <vt:variant>
        <vt:lpwstr/>
      </vt:variant>
      <vt:variant>
        <vt:lpwstr>_Toc406522747</vt:lpwstr>
      </vt:variant>
      <vt:variant>
        <vt:i4>1310775</vt:i4>
      </vt:variant>
      <vt:variant>
        <vt:i4>281</vt:i4>
      </vt:variant>
      <vt:variant>
        <vt:i4>0</vt:i4>
      </vt:variant>
      <vt:variant>
        <vt:i4>5</vt:i4>
      </vt:variant>
      <vt:variant>
        <vt:lpwstr/>
      </vt:variant>
      <vt:variant>
        <vt:lpwstr>_Toc406522746</vt:lpwstr>
      </vt:variant>
      <vt:variant>
        <vt:i4>1310775</vt:i4>
      </vt:variant>
      <vt:variant>
        <vt:i4>275</vt:i4>
      </vt:variant>
      <vt:variant>
        <vt:i4>0</vt:i4>
      </vt:variant>
      <vt:variant>
        <vt:i4>5</vt:i4>
      </vt:variant>
      <vt:variant>
        <vt:lpwstr/>
      </vt:variant>
      <vt:variant>
        <vt:lpwstr>_Toc406522745</vt:lpwstr>
      </vt:variant>
      <vt:variant>
        <vt:i4>1310775</vt:i4>
      </vt:variant>
      <vt:variant>
        <vt:i4>269</vt:i4>
      </vt:variant>
      <vt:variant>
        <vt:i4>0</vt:i4>
      </vt:variant>
      <vt:variant>
        <vt:i4>5</vt:i4>
      </vt:variant>
      <vt:variant>
        <vt:lpwstr/>
      </vt:variant>
      <vt:variant>
        <vt:lpwstr>_Toc406522744</vt:lpwstr>
      </vt:variant>
      <vt:variant>
        <vt:i4>1310775</vt:i4>
      </vt:variant>
      <vt:variant>
        <vt:i4>263</vt:i4>
      </vt:variant>
      <vt:variant>
        <vt:i4>0</vt:i4>
      </vt:variant>
      <vt:variant>
        <vt:i4>5</vt:i4>
      </vt:variant>
      <vt:variant>
        <vt:lpwstr/>
      </vt:variant>
      <vt:variant>
        <vt:lpwstr>_Toc406522743</vt:lpwstr>
      </vt:variant>
      <vt:variant>
        <vt:i4>1310775</vt:i4>
      </vt:variant>
      <vt:variant>
        <vt:i4>257</vt:i4>
      </vt:variant>
      <vt:variant>
        <vt:i4>0</vt:i4>
      </vt:variant>
      <vt:variant>
        <vt:i4>5</vt:i4>
      </vt:variant>
      <vt:variant>
        <vt:lpwstr/>
      </vt:variant>
      <vt:variant>
        <vt:lpwstr>_Toc406522742</vt:lpwstr>
      </vt:variant>
      <vt:variant>
        <vt:i4>1310775</vt:i4>
      </vt:variant>
      <vt:variant>
        <vt:i4>251</vt:i4>
      </vt:variant>
      <vt:variant>
        <vt:i4>0</vt:i4>
      </vt:variant>
      <vt:variant>
        <vt:i4>5</vt:i4>
      </vt:variant>
      <vt:variant>
        <vt:lpwstr/>
      </vt:variant>
      <vt:variant>
        <vt:lpwstr>_Toc406522741</vt:lpwstr>
      </vt:variant>
      <vt:variant>
        <vt:i4>1310775</vt:i4>
      </vt:variant>
      <vt:variant>
        <vt:i4>245</vt:i4>
      </vt:variant>
      <vt:variant>
        <vt:i4>0</vt:i4>
      </vt:variant>
      <vt:variant>
        <vt:i4>5</vt:i4>
      </vt:variant>
      <vt:variant>
        <vt:lpwstr/>
      </vt:variant>
      <vt:variant>
        <vt:lpwstr>_Toc406522740</vt:lpwstr>
      </vt:variant>
      <vt:variant>
        <vt:i4>1245239</vt:i4>
      </vt:variant>
      <vt:variant>
        <vt:i4>239</vt:i4>
      </vt:variant>
      <vt:variant>
        <vt:i4>0</vt:i4>
      </vt:variant>
      <vt:variant>
        <vt:i4>5</vt:i4>
      </vt:variant>
      <vt:variant>
        <vt:lpwstr/>
      </vt:variant>
      <vt:variant>
        <vt:lpwstr>_Toc406522739</vt:lpwstr>
      </vt:variant>
      <vt:variant>
        <vt:i4>1245239</vt:i4>
      </vt:variant>
      <vt:variant>
        <vt:i4>233</vt:i4>
      </vt:variant>
      <vt:variant>
        <vt:i4>0</vt:i4>
      </vt:variant>
      <vt:variant>
        <vt:i4>5</vt:i4>
      </vt:variant>
      <vt:variant>
        <vt:lpwstr/>
      </vt:variant>
      <vt:variant>
        <vt:lpwstr>_Toc406522738</vt:lpwstr>
      </vt:variant>
      <vt:variant>
        <vt:i4>1245239</vt:i4>
      </vt:variant>
      <vt:variant>
        <vt:i4>227</vt:i4>
      </vt:variant>
      <vt:variant>
        <vt:i4>0</vt:i4>
      </vt:variant>
      <vt:variant>
        <vt:i4>5</vt:i4>
      </vt:variant>
      <vt:variant>
        <vt:lpwstr/>
      </vt:variant>
      <vt:variant>
        <vt:lpwstr>_Toc406522737</vt:lpwstr>
      </vt:variant>
      <vt:variant>
        <vt:i4>1245239</vt:i4>
      </vt:variant>
      <vt:variant>
        <vt:i4>221</vt:i4>
      </vt:variant>
      <vt:variant>
        <vt:i4>0</vt:i4>
      </vt:variant>
      <vt:variant>
        <vt:i4>5</vt:i4>
      </vt:variant>
      <vt:variant>
        <vt:lpwstr/>
      </vt:variant>
      <vt:variant>
        <vt:lpwstr>_Toc406522736</vt:lpwstr>
      </vt:variant>
      <vt:variant>
        <vt:i4>1245239</vt:i4>
      </vt:variant>
      <vt:variant>
        <vt:i4>215</vt:i4>
      </vt:variant>
      <vt:variant>
        <vt:i4>0</vt:i4>
      </vt:variant>
      <vt:variant>
        <vt:i4>5</vt:i4>
      </vt:variant>
      <vt:variant>
        <vt:lpwstr/>
      </vt:variant>
      <vt:variant>
        <vt:lpwstr>_Toc406522735</vt:lpwstr>
      </vt:variant>
      <vt:variant>
        <vt:i4>1245239</vt:i4>
      </vt:variant>
      <vt:variant>
        <vt:i4>209</vt:i4>
      </vt:variant>
      <vt:variant>
        <vt:i4>0</vt:i4>
      </vt:variant>
      <vt:variant>
        <vt:i4>5</vt:i4>
      </vt:variant>
      <vt:variant>
        <vt:lpwstr/>
      </vt:variant>
      <vt:variant>
        <vt:lpwstr>_Toc406522734</vt:lpwstr>
      </vt:variant>
      <vt:variant>
        <vt:i4>1245239</vt:i4>
      </vt:variant>
      <vt:variant>
        <vt:i4>203</vt:i4>
      </vt:variant>
      <vt:variant>
        <vt:i4>0</vt:i4>
      </vt:variant>
      <vt:variant>
        <vt:i4>5</vt:i4>
      </vt:variant>
      <vt:variant>
        <vt:lpwstr/>
      </vt:variant>
      <vt:variant>
        <vt:lpwstr>_Toc406522733</vt:lpwstr>
      </vt:variant>
      <vt:variant>
        <vt:i4>1245239</vt:i4>
      </vt:variant>
      <vt:variant>
        <vt:i4>197</vt:i4>
      </vt:variant>
      <vt:variant>
        <vt:i4>0</vt:i4>
      </vt:variant>
      <vt:variant>
        <vt:i4>5</vt:i4>
      </vt:variant>
      <vt:variant>
        <vt:lpwstr/>
      </vt:variant>
      <vt:variant>
        <vt:lpwstr>_Toc406522732</vt:lpwstr>
      </vt:variant>
      <vt:variant>
        <vt:i4>1245239</vt:i4>
      </vt:variant>
      <vt:variant>
        <vt:i4>191</vt:i4>
      </vt:variant>
      <vt:variant>
        <vt:i4>0</vt:i4>
      </vt:variant>
      <vt:variant>
        <vt:i4>5</vt:i4>
      </vt:variant>
      <vt:variant>
        <vt:lpwstr/>
      </vt:variant>
      <vt:variant>
        <vt:lpwstr>_Toc406522731</vt:lpwstr>
      </vt:variant>
      <vt:variant>
        <vt:i4>1245239</vt:i4>
      </vt:variant>
      <vt:variant>
        <vt:i4>185</vt:i4>
      </vt:variant>
      <vt:variant>
        <vt:i4>0</vt:i4>
      </vt:variant>
      <vt:variant>
        <vt:i4>5</vt:i4>
      </vt:variant>
      <vt:variant>
        <vt:lpwstr/>
      </vt:variant>
      <vt:variant>
        <vt:lpwstr>_Toc406522730</vt:lpwstr>
      </vt:variant>
      <vt:variant>
        <vt:i4>1179703</vt:i4>
      </vt:variant>
      <vt:variant>
        <vt:i4>179</vt:i4>
      </vt:variant>
      <vt:variant>
        <vt:i4>0</vt:i4>
      </vt:variant>
      <vt:variant>
        <vt:i4>5</vt:i4>
      </vt:variant>
      <vt:variant>
        <vt:lpwstr/>
      </vt:variant>
      <vt:variant>
        <vt:lpwstr>_Toc406522729</vt:lpwstr>
      </vt:variant>
      <vt:variant>
        <vt:i4>1179703</vt:i4>
      </vt:variant>
      <vt:variant>
        <vt:i4>173</vt:i4>
      </vt:variant>
      <vt:variant>
        <vt:i4>0</vt:i4>
      </vt:variant>
      <vt:variant>
        <vt:i4>5</vt:i4>
      </vt:variant>
      <vt:variant>
        <vt:lpwstr/>
      </vt:variant>
      <vt:variant>
        <vt:lpwstr>_Toc406522728</vt:lpwstr>
      </vt:variant>
      <vt:variant>
        <vt:i4>1179703</vt:i4>
      </vt:variant>
      <vt:variant>
        <vt:i4>167</vt:i4>
      </vt:variant>
      <vt:variant>
        <vt:i4>0</vt:i4>
      </vt:variant>
      <vt:variant>
        <vt:i4>5</vt:i4>
      </vt:variant>
      <vt:variant>
        <vt:lpwstr/>
      </vt:variant>
      <vt:variant>
        <vt:lpwstr>_Toc406522727</vt:lpwstr>
      </vt:variant>
      <vt:variant>
        <vt:i4>1179703</vt:i4>
      </vt:variant>
      <vt:variant>
        <vt:i4>161</vt:i4>
      </vt:variant>
      <vt:variant>
        <vt:i4>0</vt:i4>
      </vt:variant>
      <vt:variant>
        <vt:i4>5</vt:i4>
      </vt:variant>
      <vt:variant>
        <vt:lpwstr/>
      </vt:variant>
      <vt:variant>
        <vt:lpwstr>_Toc406522726</vt:lpwstr>
      </vt:variant>
      <vt:variant>
        <vt:i4>1179703</vt:i4>
      </vt:variant>
      <vt:variant>
        <vt:i4>155</vt:i4>
      </vt:variant>
      <vt:variant>
        <vt:i4>0</vt:i4>
      </vt:variant>
      <vt:variant>
        <vt:i4>5</vt:i4>
      </vt:variant>
      <vt:variant>
        <vt:lpwstr/>
      </vt:variant>
      <vt:variant>
        <vt:lpwstr>_Toc406522725</vt:lpwstr>
      </vt:variant>
      <vt:variant>
        <vt:i4>1179703</vt:i4>
      </vt:variant>
      <vt:variant>
        <vt:i4>149</vt:i4>
      </vt:variant>
      <vt:variant>
        <vt:i4>0</vt:i4>
      </vt:variant>
      <vt:variant>
        <vt:i4>5</vt:i4>
      </vt:variant>
      <vt:variant>
        <vt:lpwstr/>
      </vt:variant>
      <vt:variant>
        <vt:lpwstr>_Toc406522724</vt:lpwstr>
      </vt:variant>
      <vt:variant>
        <vt:i4>1179703</vt:i4>
      </vt:variant>
      <vt:variant>
        <vt:i4>140</vt:i4>
      </vt:variant>
      <vt:variant>
        <vt:i4>0</vt:i4>
      </vt:variant>
      <vt:variant>
        <vt:i4>5</vt:i4>
      </vt:variant>
      <vt:variant>
        <vt:lpwstr/>
      </vt:variant>
      <vt:variant>
        <vt:lpwstr>_Toc406522723</vt:lpwstr>
      </vt:variant>
      <vt:variant>
        <vt:i4>1179703</vt:i4>
      </vt:variant>
      <vt:variant>
        <vt:i4>134</vt:i4>
      </vt:variant>
      <vt:variant>
        <vt:i4>0</vt:i4>
      </vt:variant>
      <vt:variant>
        <vt:i4>5</vt:i4>
      </vt:variant>
      <vt:variant>
        <vt:lpwstr/>
      </vt:variant>
      <vt:variant>
        <vt:lpwstr>_Toc406522722</vt:lpwstr>
      </vt:variant>
      <vt:variant>
        <vt:i4>1179703</vt:i4>
      </vt:variant>
      <vt:variant>
        <vt:i4>128</vt:i4>
      </vt:variant>
      <vt:variant>
        <vt:i4>0</vt:i4>
      </vt:variant>
      <vt:variant>
        <vt:i4>5</vt:i4>
      </vt:variant>
      <vt:variant>
        <vt:lpwstr/>
      </vt:variant>
      <vt:variant>
        <vt:lpwstr>_Toc406522721</vt:lpwstr>
      </vt:variant>
      <vt:variant>
        <vt:i4>1179703</vt:i4>
      </vt:variant>
      <vt:variant>
        <vt:i4>122</vt:i4>
      </vt:variant>
      <vt:variant>
        <vt:i4>0</vt:i4>
      </vt:variant>
      <vt:variant>
        <vt:i4>5</vt:i4>
      </vt:variant>
      <vt:variant>
        <vt:lpwstr/>
      </vt:variant>
      <vt:variant>
        <vt:lpwstr>_Toc406522720</vt:lpwstr>
      </vt:variant>
      <vt:variant>
        <vt:i4>1114167</vt:i4>
      </vt:variant>
      <vt:variant>
        <vt:i4>116</vt:i4>
      </vt:variant>
      <vt:variant>
        <vt:i4>0</vt:i4>
      </vt:variant>
      <vt:variant>
        <vt:i4>5</vt:i4>
      </vt:variant>
      <vt:variant>
        <vt:lpwstr/>
      </vt:variant>
      <vt:variant>
        <vt:lpwstr>_Toc406522719</vt:lpwstr>
      </vt:variant>
      <vt:variant>
        <vt:i4>1114167</vt:i4>
      </vt:variant>
      <vt:variant>
        <vt:i4>110</vt:i4>
      </vt:variant>
      <vt:variant>
        <vt:i4>0</vt:i4>
      </vt:variant>
      <vt:variant>
        <vt:i4>5</vt:i4>
      </vt:variant>
      <vt:variant>
        <vt:lpwstr/>
      </vt:variant>
      <vt:variant>
        <vt:lpwstr>_Toc406522718</vt:lpwstr>
      </vt:variant>
      <vt:variant>
        <vt:i4>1114167</vt:i4>
      </vt:variant>
      <vt:variant>
        <vt:i4>104</vt:i4>
      </vt:variant>
      <vt:variant>
        <vt:i4>0</vt:i4>
      </vt:variant>
      <vt:variant>
        <vt:i4>5</vt:i4>
      </vt:variant>
      <vt:variant>
        <vt:lpwstr/>
      </vt:variant>
      <vt:variant>
        <vt:lpwstr>_Toc406522717</vt:lpwstr>
      </vt:variant>
      <vt:variant>
        <vt:i4>1114167</vt:i4>
      </vt:variant>
      <vt:variant>
        <vt:i4>98</vt:i4>
      </vt:variant>
      <vt:variant>
        <vt:i4>0</vt:i4>
      </vt:variant>
      <vt:variant>
        <vt:i4>5</vt:i4>
      </vt:variant>
      <vt:variant>
        <vt:lpwstr/>
      </vt:variant>
      <vt:variant>
        <vt:lpwstr>_Toc406522716</vt:lpwstr>
      </vt:variant>
      <vt:variant>
        <vt:i4>1114167</vt:i4>
      </vt:variant>
      <vt:variant>
        <vt:i4>92</vt:i4>
      </vt:variant>
      <vt:variant>
        <vt:i4>0</vt:i4>
      </vt:variant>
      <vt:variant>
        <vt:i4>5</vt:i4>
      </vt:variant>
      <vt:variant>
        <vt:lpwstr/>
      </vt:variant>
      <vt:variant>
        <vt:lpwstr>_Toc406522715</vt:lpwstr>
      </vt:variant>
      <vt:variant>
        <vt:i4>1114167</vt:i4>
      </vt:variant>
      <vt:variant>
        <vt:i4>86</vt:i4>
      </vt:variant>
      <vt:variant>
        <vt:i4>0</vt:i4>
      </vt:variant>
      <vt:variant>
        <vt:i4>5</vt:i4>
      </vt:variant>
      <vt:variant>
        <vt:lpwstr/>
      </vt:variant>
      <vt:variant>
        <vt:lpwstr>_Toc406522714</vt:lpwstr>
      </vt:variant>
      <vt:variant>
        <vt:i4>1114167</vt:i4>
      </vt:variant>
      <vt:variant>
        <vt:i4>80</vt:i4>
      </vt:variant>
      <vt:variant>
        <vt:i4>0</vt:i4>
      </vt:variant>
      <vt:variant>
        <vt:i4>5</vt:i4>
      </vt:variant>
      <vt:variant>
        <vt:lpwstr/>
      </vt:variant>
      <vt:variant>
        <vt:lpwstr>_Toc406522713</vt:lpwstr>
      </vt:variant>
      <vt:variant>
        <vt:i4>1114167</vt:i4>
      </vt:variant>
      <vt:variant>
        <vt:i4>74</vt:i4>
      </vt:variant>
      <vt:variant>
        <vt:i4>0</vt:i4>
      </vt:variant>
      <vt:variant>
        <vt:i4>5</vt:i4>
      </vt:variant>
      <vt:variant>
        <vt:lpwstr/>
      </vt:variant>
      <vt:variant>
        <vt:lpwstr>_Toc406522712</vt:lpwstr>
      </vt:variant>
      <vt:variant>
        <vt:i4>1114167</vt:i4>
      </vt:variant>
      <vt:variant>
        <vt:i4>68</vt:i4>
      </vt:variant>
      <vt:variant>
        <vt:i4>0</vt:i4>
      </vt:variant>
      <vt:variant>
        <vt:i4>5</vt:i4>
      </vt:variant>
      <vt:variant>
        <vt:lpwstr/>
      </vt:variant>
      <vt:variant>
        <vt:lpwstr>_Toc406522711</vt:lpwstr>
      </vt:variant>
      <vt:variant>
        <vt:i4>1114167</vt:i4>
      </vt:variant>
      <vt:variant>
        <vt:i4>62</vt:i4>
      </vt:variant>
      <vt:variant>
        <vt:i4>0</vt:i4>
      </vt:variant>
      <vt:variant>
        <vt:i4>5</vt:i4>
      </vt:variant>
      <vt:variant>
        <vt:lpwstr/>
      </vt:variant>
      <vt:variant>
        <vt:lpwstr>_Toc406522710</vt:lpwstr>
      </vt:variant>
      <vt:variant>
        <vt:i4>1048631</vt:i4>
      </vt:variant>
      <vt:variant>
        <vt:i4>56</vt:i4>
      </vt:variant>
      <vt:variant>
        <vt:i4>0</vt:i4>
      </vt:variant>
      <vt:variant>
        <vt:i4>5</vt:i4>
      </vt:variant>
      <vt:variant>
        <vt:lpwstr/>
      </vt:variant>
      <vt:variant>
        <vt:lpwstr>_Toc406522709</vt:lpwstr>
      </vt:variant>
      <vt:variant>
        <vt:i4>1048631</vt:i4>
      </vt:variant>
      <vt:variant>
        <vt:i4>50</vt:i4>
      </vt:variant>
      <vt:variant>
        <vt:i4>0</vt:i4>
      </vt:variant>
      <vt:variant>
        <vt:i4>5</vt:i4>
      </vt:variant>
      <vt:variant>
        <vt:lpwstr/>
      </vt:variant>
      <vt:variant>
        <vt:lpwstr>_Toc406522708</vt:lpwstr>
      </vt:variant>
      <vt:variant>
        <vt:i4>1048631</vt:i4>
      </vt:variant>
      <vt:variant>
        <vt:i4>44</vt:i4>
      </vt:variant>
      <vt:variant>
        <vt:i4>0</vt:i4>
      </vt:variant>
      <vt:variant>
        <vt:i4>5</vt:i4>
      </vt:variant>
      <vt:variant>
        <vt:lpwstr/>
      </vt:variant>
      <vt:variant>
        <vt:lpwstr>_Toc406522707</vt:lpwstr>
      </vt:variant>
      <vt:variant>
        <vt:i4>1048631</vt:i4>
      </vt:variant>
      <vt:variant>
        <vt:i4>38</vt:i4>
      </vt:variant>
      <vt:variant>
        <vt:i4>0</vt:i4>
      </vt:variant>
      <vt:variant>
        <vt:i4>5</vt:i4>
      </vt:variant>
      <vt:variant>
        <vt:lpwstr/>
      </vt:variant>
      <vt:variant>
        <vt:lpwstr>_Toc406522706</vt:lpwstr>
      </vt:variant>
      <vt:variant>
        <vt:i4>1048631</vt:i4>
      </vt:variant>
      <vt:variant>
        <vt:i4>32</vt:i4>
      </vt:variant>
      <vt:variant>
        <vt:i4>0</vt:i4>
      </vt:variant>
      <vt:variant>
        <vt:i4>5</vt:i4>
      </vt:variant>
      <vt:variant>
        <vt:lpwstr/>
      </vt:variant>
      <vt:variant>
        <vt:lpwstr>_Toc406522705</vt:lpwstr>
      </vt:variant>
      <vt:variant>
        <vt:i4>1048631</vt:i4>
      </vt:variant>
      <vt:variant>
        <vt:i4>26</vt:i4>
      </vt:variant>
      <vt:variant>
        <vt:i4>0</vt:i4>
      </vt:variant>
      <vt:variant>
        <vt:i4>5</vt:i4>
      </vt:variant>
      <vt:variant>
        <vt:lpwstr/>
      </vt:variant>
      <vt:variant>
        <vt:lpwstr>_Toc406522704</vt:lpwstr>
      </vt:variant>
      <vt:variant>
        <vt:i4>1048631</vt:i4>
      </vt:variant>
      <vt:variant>
        <vt:i4>20</vt:i4>
      </vt:variant>
      <vt:variant>
        <vt:i4>0</vt:i4>
      </vt:variant>
      <vt:variant>
        <vt:i4>5</vt:i4>
      </vt:variant>
      <vt:variant>
        <vt:lpwstr/>
      </vt:variant>
      <vt:variant>
        <vt:lpwstr>_Toc406522703</vt:lpwstr>
      </vt:variant>
      <vt:variant>
        <vt:i4>1048631</vt:i4>
      </vt:variant>
      <vt:variant>
        <vt:i4>14</vt:i4>
      </vt:variant>
      <vt:variant>
        <vt:i4>0</vt:i4>
      </vt:variant>
      <vt:variant>
        <vt:i4>5</vt:i4>
      </vt:variant>
      <vt:variant>
        <vt:lpwstr/>
      </vt:variant>
      <vt:variant>
        <vt:lpwstr>_Toc406522702</vt:lpwstr>
      </vt:variant>
      <vt:variant>
        <vt:i4>1048631</vt:i4>
      </vt:variant>
      <vt:variant>
        <vt:i4>8</vt:i4>
      </vt:variant>
      <vt:variant>
        <vt:i4>0</vt:i4>
      </vt:variant>
      <vt:variant>
        <vt:i4>5</vt:i4>
      </vt:variant>
      <vt:variant>
        <vt:lpwstr/>
      </vt:variant>
      <vt:variant>
        <vt:lpwstr>_Toc406522701</vt:lpwstr>
      </vt:variant>
      <vt:variant>
        <vt:i4>1048631</vt:i4>
      </vt:variant>
      <vt:variant>
        <vt:i4>2</vt:i4>
      </vt:variant>
      <vt:variant>
        <vt:i4>0</vt:i4>
      </vt:variant>
      <vt:variant>
        <vt:i4>5</vt:i4>
      </vt:variant>
      <vt:variant>
        <vt:lpwstr/>
      </vt:variant>
      <vt:variant>
        <vt:lpwstr>_Toc406522700</vt:lpwstr>
      </vt:variant>
      <vt:variant>
        <vt:i4>6815793</vt:i4>
      </vt:variant>
      <vt:variant>
        <vt:i4>468</vt:i4>
      </vt:variant>
      <vt:variant>
        <vt:i4>0</vt:i4>
      </vt:variant>
      <vt:variant>
        <vt:i4>5</vt:i4>
      </vt:variant>
      <vt:variant>
        <vt:lpwstr>http://papua.bps.go.id/yii/9400/index.php/site/page?view=sp2010</vt:lpwstr>
      </vt:variant>
      <vt:variant>
        <vt:lpwstr/>
      </vt:variant>
      <vt:variant>
        <vt:i4>4718592</vt:i4>
      </vt:variant>
      <vt:variant>
        <vt:i4>465</vt:i4>
      </vt:variant>
      <vt:variant>
        <vt:i4>0</vt:i4>
      </vt:variant>
      <vt:variant>
        <vt:i4>5</vt:i4>
      </vt:variant>
      <vt:variant>
        <vt:lpwstr>http://irjabar.bps.go.id/publikasi/2011/Statistik Daerah _x000b_Provinsi Papua Barat 2011/baca_publikasi.php</vt:lpwstr>
      </vt:variant>
      <vt:variant>
        <vt:lpwstr/>
      </vt:variant>
      <vt:variant>
        <vt:i4>5439536</vt:i4>
      </vt:variant>
      <vt:variant>
        <vt:i4>462</vt:i4>
      </vt:variant>
      <vt:variant>
        <vt:i4>0</vt:i4>
      </vt:variant>
      <vt:variant>
        <vt:i4>5</vt:i4>
      </vt:variant>
      <vt:variant>
        <vt:lpwstr>http://papua.bps.go.id/yii/9400/_x000b_index.php/post/552/Jumlah+Penduduk+Papua</vt:lpwstr>
      </vt:variant>
      <vt:variant>
        <vt:lpwstr/>
      </vt:variant>
      <vt:variant>
        <vt:i4>1310734</vt:i4>
      </vt:variant>
      <vt:variant>
        <vt:i4>102</vt:i4>
      </vt:variant>
      <vt:variant>
        <vt:i4>0</vt:i4>
      </vt:variant>
      <vt:variant>
        <vt:i4>5</vt:i4>
      </vt:variant>
      <vt:variant>
        <vt:lpwstr>http://www-01.sil.org/computing/pa/index.htm</vt:lpwstr>
      </vt:variant>
      <vt:variant>
        <vt:lpwstr/>
      </vt:variant>
      <vt:variant>
        <vt:i4>4587521</vt:i4>
      </vt:variant>
      <vt:variant>
        <vt:i4>99</vt:i4>
      </vt:variant>
      <vt:variant>
        <vt:i4>0</vt:i4>
      </vt:variant>
      <vt:variant>
        <vt:i4>5</vt:i4>
      </vt:variant>
      <vt:variant>
        <vt:lpwstr>http://www-01.sil.org/computing/toolbox/</vt:lpwstr>
      </vt:variant>
      <vt:variant>
        <vt:lpwstr/>
      </vt:variant>
      <vt:variant>
        <vt:i4>6553715</vt:i4>
      </vt:variant>
      <vt:variant>
        <vt:i4>96</vt:i4>
      </vt:variant>
      <vt:variant>
        <vt:i4>0</vt:i4>
      </vt:variant>
      <vt:variant>
        <vt:i4>5</vt:i4>
      </vt:variant>
      <vt:variant>
        <vt:lpwstr>http://www-01.sil.org/computing/sa/</vt:lpwstr>
      </vt:variant>
      <vt:variant>
        <vt:lpwstr/>
      </vt:variant>
      <vt:variant>
        <vt:i4>6029401</vt:i4>
      </vt:variant>
      <vt:variant>
        <vt:i4>93</vt:i4>
      </vt:variant>
      <vt:variant>
        <vt:i4>0</vt:i4>
      </vt:variant>
      <vt:variant>
        <vt:i4>5</vt:i4>
      </vt:variant>
      <vt:variant>
        <vt:lpwstr>http://www.papuaweb.org/</vt:lpwstr>
      </vt:variant>
      <vt:variant>
        <vt:lpwstr/>
      </vt:variant>
      <vt:variant>
        <vt:i4>3211279</vt:i4>
      </vt:variant>
      <vt:variant>
        <vt:i4>90</vt:i4>
      </vt:variant>
      <vt:variant>
        <vt:i4>0</vt:i4>
      </vt:variant>
      <vt:variant>
        <vt:i4>5</vt:i4>
      </vt:variant>
      <vt:variant>
        <vt:lpwstr>http://www.youtube.com/watch?v=kc683zv6H_E</vt:lpwstr>
      </vt:variant>
      <vt:variant>
        <vt:lpwstr/>
      </vt:variant>
      <vt:variant>
        <vt:i4>7274608</vt:i4>
      </vt:variant>
      <vt:variant>
        <vt:i4>87</vt:i4>
      </vt:variant>
      <vt:variant>
        <vt:i4>0</vt:i4>
      </vt:variant>
      <vt:variant>
        <vt:i4>5</vt:i4>
      </vt:variant>
      <vt:variant>
        <vt:lpwstr>http://www.youtube.com/watch?v=IWiQK0qKIj8</vt:lpwstr>
      </vt:variant>
      <vt:variant>
        <vt:lpwstr/>
      </vt:variant>
      <vt:variant>
        <vt:i4>4980745</vt:i4>
      </vt:variant>
      <vt:variant>
        <vt:i4>84</vt:i4>
      </vt:variant>
      <vt:variant>
        <vt:i4>0</vt:i4>
      </vt:variant>
      <vt:variant>
        <vt:i4>5</vt:i4>
      </vt:variant>
      <vt:variant>
        <vt:lpwstr>http://moppapua.com/</vt:lpwstr>
      </vt:variant>
      <vt:variant>
        <vt:lpwstr/>
      </vt:variant>
      <vt:variant>
        <vt:i4>3932160</vt:i4>
      </vt:variant>
      <vt:variant>
        <vt:i4>60</vt:i4>
      </vt:variant>
      <vt:variant>
        <vt:i4>0</vt:i4>
      </vt:variant>
      <vt:variant>
        <vt:i4>5</vt:i4>
      </vt:variant>
      <vt:variant>
        <vt:lpwstr>http://bps.go.id/eng/download_file/Population__x000b_of_Indonesia_by_Village_2010.pdf</vt:lpwstr>
      </vt:variant>
      <vt:variant>
        <vt:lpwstr/>
      </vt:variant>
      <vt:variant>
        <vt:i4>6815793</vt:i4>
      </vt:variant>
      <vt:variant>
        <vt:i4>57</vt:i4>
      </vt:variant>
      <vt:variant>
        <vt:i4>0</vt:i4>
      </vt:variant>
      <vt:variant>
        <vt:i4>5</vt:i4>
      </vt:variant>
      <vt:variant>
        <vt:lpwstr>http://papua.bps.go.id/yii/9400/index.php/site/page?view=sp2010</vt:lpwstr>
      </vt:variant>
      <vt:variant>
        <vt:lpwstr/>
      </vt:variant>
      <vt:variant>
        <vt:i4>7143429</vt:i4>
      </vt:variant>
      <vt:variant>
        <vt:i4>54</vt:i4>
      </vt:variant>
      <vt:variant>
        <vt:i4>0</vt:i4>
      </vt:variant>
      <vt:variant>
        <vt:i4>5</vt:i4>
      </vt:variant>
      <vt:variant>
        <vt:lpwstr>http://www.bps.go.id/eng/tab_sub/view._x000b_php?kat=1&amp;tabel=1&amp;daftar=1&amp;id_subyek=28&amp;notab=2</vt:lpwstr>
      </vt:variant>
      <vt:variant>
        <vt:lpwstr/>
      </vt:variant>
      <vt:variant>
        <vt:i4>2097230</vt:i4>
      </vt:variant>
      <vt:variant>
        <vt:i4>48</vt:i4>
      </vt:variant>
      <vt:variant>
        <vt:i4>0</vt:i4>
      </vt:variant>
      <vt:variant>
        <vt:i4>5</vt:i4>
      </vt:variant>
      <vt:variant>
        <vt:lpwstr>http://www.bps.go.id/eng/_x000b_tab_sub/view.php?kat=1&amp;tabel=1&amp;daftar=1&amp;id_subyek=28&amp;notab=4</vt:lpwstr>
      </vt:variant>
      <vt:variant>
        <vt:lpwstr/>
      </vt:variant>
      <vt:variant>
        <vt:i4>6815793</vt:i4>
      </vt:variant>
      <vt:variant>
        <vt:i4>39</vt:i4>
      </vt:variant>
      <vt:variant>
        <vt:i4>0</vt:i4>
      </vt:variant>
      <vt:variant>
        <vt:i4>5</vt:i4>
      </vt:variant>
      <vt:variant>
        <vt:lpwstr>http://papua.bps.go.id/yii/9400/index.php/site/page?view=sp2010</vt:lpwstr>
      </vt:variant>
      <vt:variant>
        <vt:lpwstr/>
      </vt:variant>
      <vt:variant>
        <vt:i4>4718592</vt:i4>
      </vt:variant>
      <vt:variant>
        <vt:i4>36</vt:i4>
      </vt:variant>
      <vt:variant>
        <vt:i4>0</vt:i4>
      </vt:variant>
      <vt:variant>
        <vt:i4>5</vt:i4>
      </vt:variant>
      <vt:variant>
        <vt:lpwstr>http://irjabar.bps.go.id/publikasi/2011/Statistik Daerah _x000b_Provinsi Papua Barat 2011/baca_publikasi.php</vt:lpwstr>
      </vt:variant>
      <vt:variant>
        <vt:lpwstr/>
      </vt:variant>
      <vt:variant>
        <vt:i4>5439536</vt:i4>
      </vt:variant>
      <vt:variant>
        <vt:i4>33</vt:i4>
      </vt:variant>
      <vt:variant>
        <vt:i4>0</vt:i4>
      </vt:variant>
      <vt:variant>
        <vt:i4>5</vt:i4>
      </vt:variant>
      <vt:variant>
        <vt:lpwstr>http://papua.bps.go.id/yii/9400/_x000b_index.php/post/552/Jumlah+Penduduk+Papua</vt:lpwstr>
      </vt:variant>
      <vt:variant>
        <vt:lpwstr/>
      </vt:variant>
      <vt:variant>
        <vt:i4>262157</vt:i4>
      </vt:variant>
      <vt:variant>
        <vt:i4>30</vt:i4>
      </vt:variant>
      <vt:variant>
        <vt:i4>0</vt:i4>
      </vt:variant>
      <vt:variant>
        <vt:i4>5</vt:i4>
      </vt:variant>
      <vt:variant>
        <vt:lpwstr>http://irjabar.bps.go.id/</vt:lpwstr>
      </vt:variant>
      <vt:variant>
        <vt:lpwstr/>
      </vt:variant>
      <vt:variant>
        <vt:i4>7733355</vt:i4>
      </vt:variant>
      <vt:variant>
        <vt:i4>27</vt:i4>
      </vt:variant>
      <vt:variant>
        <vt:i4>0</vt:i4>
      </vt:variant>
      <vt:variant>
        <vt:i4>5</vt:i4>
      </vt:variant>
      <vt:variant>
        <vt:lpwstr>http://papua.bps.go.id/</vt:lpwstr>
      </vt:variant>
      <vt:variant>
        <vt:lpwstr/>
      </vt:variant>
      <vt:variant>
        <vt:i4>1507336</vt:i4>
      </vt:variant>
      <vt:variant>
        <vt:i4>24</vt:i4>
      </vt:variant>
      <vt:variant>
        <vt:i4>0</vt:i4>
      </vt:variant>
      <vt:variant>
        <vt:i4>5</vt:i4>
      </vt:variant>
      <vt:variant>
        <vt:lpwstr>http://www.bps.go.id/</vt:lpwstr>
      </vt:variant>
      <vt:variant>
        <vt:lpwstr/>
      </vt:variant>
      <vt:variant>
        <vt:i4>5505101</vt:i4>
      </vt:variant>
      <vt:variant>
        <vt:i4>21</vt:i4>
      </vt:variant>
      <vt:variant>
        <vt:i4>0</vt:i4>
      </vt:variant>
      <vt:variant>
        <vt:i4>5</vt:i4>
      </vt:variant>
      <vt:variant>
        <vt:lpwstr>http://glottolog.org/</vt:lpwstr>
      </vt:variant>
      <vt:variant>
        <vt:lpwstr/>
      </vt:variant>
      <vt:variant>
        <vt:i4>3997738</vt:i4>
      </vt:variant>
      <vt:variant>
        <vt:i4>18</vt:i4>
      </vt:variant>
      <vt:variant>
        <vt:i4>0</vt:i4>
      </vt:variant>
      <vt:variant>
        <vt:i4>5</vt:i4>
      </vt:variant>
      <vt:variant>
        <vt:lpwstr>http://www.ethnologue.com/</vt:lpwstr>
      </vt:variant>
      <vt:variant>
        <vt:lpwstr/>
      </vt:variant>
      <vt:variant>
        <vt:i4>589948</vt:i4>
      </vt:variant>
      <vt:variant>
        <vt:i4>15</vt:i4>
      </vt:variant>
      <vt:variant>
        <vt:i4>0</vt:i4>
      </vt:variant>
      <vt:variant>
        <vt:i4>5</vt:i4>
      </vt:variant>
      <vt:variant>
        <vt:lpwstr>http://www.ethnologue.com/_x000b_about/language-status</vt:lpwstr>
      </vt:variant>
      <vt:variant>
        <vt:lpwstr/>
      </vt:variant>
      <vt:variant>
        <vt:i4>3670116</vt:i4>
      </vt:variant>
      <vt:variant>
        <vt:i4>12</vt:i4>
      </vt:variant>
      <vt:variant>
        <vt:i4>0</vt:i4>
      </vt:variant>
      <vt:variant>
        <vt:i4>5</vt:i4>
      </vt:variant>
      <vt:variant>
        <vt:lpwstr>http://www.ethnologue.com/map/ID_pe_</vt:lpwstr>
      </vt:variant>
      <vt:variant>
        <vt:lpwstr/>
      </vt:variant>
      <vt:variant>
        <vt:i4>6684789</vt:i4>
      </vt:variant>
      <vt:variant>
        <vt:i4>9</vt:i4>
      </vt:variant>
      <vt:variant>
        <vt:i4>0</vt:i4>
      </vt:variant>
      <vt:variant>
        <vt:i4>5</vt:i4>
      </vt:variant>
      <vt:variant>
        <vt:lpwstr>http://www.ethnologue.com/country/id/languag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uan Malay – Noun phrases</dc:title>
  <dc:subject/>
  <dc:creator>Angela Kluge</dc:creator>
  <cp:keywords/>
  <dc:description/>
  <cp:lastModifiedBy>AKluge</cp:lastModifiedBy>
  <cp:revision>5</cp:revision>
  <cp:lastPrinted>2016-01-13T08:22:00Z</cp:lastPrinted>
  <dcterms:created xsi:type="dcterms:W3CDTF">2016-01-13T05:51:00Z</dcterms:created>
  <dcterms:modified xsi:type="dcterms:W3CDTF">2016-01-1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ibliography</vt:lpwstr>
  </property>
  <property fmtid="{D5CDD505-2E9C-101B-9397-08002B2CF9AE}" pid="3" name="CitaviDocumentProperty_0">
    <vt:lpwstr>8d2f1546-282e-4cc3-8a18-57b77d61d79d</vt:lpwstr>
  </property>
  <property fmtid="{D5CDD505-2E9C-101B-9397-08002B2CF9AE}" pid="4" name="CitaviDocumentProperty_18">
    <vt:lpwstr>3</vt:lpwstr>
  </property>
  <property fmtid="{D5CDD505-2E9C-101B-9397-08002B2CF9AE}" pid="5" name="CitaviDocumentProperty_8">
    <vt:lpwstr>D:\Resources\Citavi5\Projects\Bibliography\Bibliography.ctv5</vt:lpwstr>
  </property>
  <property fmtid="{D5CDD505-2E9C-101B-9397-08002B2CF9AE}" pid="6" name="CitaviDocumentProperty_6">
    <vt:lpwstr>True</vt:lpwstr>
  </property>
  <property fmtid="{D5CDD505-2E9C-101B-9397-08002B2CF9AE}" pid="7" name="CitaviDocumentProperty_1">
    <vt:lpwstr>5.2.0.8</vt:lpwstr>
  </property>
</Properties>
</file>